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3" w:name="_Hlk66888612" w:displacedByCustomXml="next"/>
    <w:bookmarkEnd w:id="3" w:displacedByCustomXml="next"/>
    <w:sdt>
      <w:sdtPr>
        <w:rPr>
          <w:rFonts w:asciiTheme="majorHAnsi" w:hAnsiTheme="majorHAnsi"/>
          <w:spacing w:val="-10"/>
          <w:kern w:val="28"/>
        </w:rPr>
        <w:id w:val="375508832"/>
        <w:docPartObj>
          <w:docPartGallery w:val="Cover Pages"/>
          <w:docPartUnique/>
        </w:docPartObj>
      </w:sdtPr>
      <w:sdtEndPr>
        <w:rPr>
          <w:rFonts w:asciiTheme="minorHAnsi" w:hAnsiTheme="minorHAnsi"/>
          <w:spacing w:val="0"/>
          <w:kern w:val="0"/>
        </w:rPr>
      </w:sdtEndPr>
      <w:sdtContent>
        <w:p w14:paraId="358749A1" w14:textId="76259C23" w:rsidR="006858F2" w:rsidRPr="00FF6A71" w:rsidRDefault="006858F2"/>
        <w:p w14:paraId="7BC46E04" w14:textId="77777777" w:rsidR="00A33F88" w:rsidRPr="00FF6A71" w:rsidRDefault="007D192C" w:rsidP="00D87CFC">
          <w:pPr>
            <w:jc w:val="center"/>
            <w:rPr>
              <w:rFonts w:ascii="Arial" w:hAnsi="Arial"/>
            </w:rPr>
          </w:pPr>
        </w:p>
      </w:sdtContent>
    </w:sdt>
    <w:p w14:paraId="2CF4A710" w14:textId="77777777" w:rsidR="00A33F88" w:rsidRPr="00FF6A71" w:rsidRDefault="00D87CFC" w:rsidP="00D87CFC">
      <w:pPr>
        <w:jc w:val="center"/>
        <w:rPr>
          <w:rFonts w:ascii="Arial" w:hAnsi="Arial"/>
        </w:rPr>
      </w:pPr>
      <w:bookmarkStart w:id="4" w:name="_Hlk67483682"/>
      <w:r w:rsidRPr="00FF6A71">
        <w:rPr>
          <w:rFonts w:ascii="Arial" w:hAnsi="Arial"/>
        </w:rPr>
        <w:t xml:space="preserve">DEVELOPING A PRACTITIONER FRAMEWORK FOR EFFECTIVE IMPLEMENTATION OF COLLABORATIVE DIGITAL ENGINEERING WITHIN HIGHER EDUCATION </w:t>
      </w:r>
    </w:p>
    <w:bookmarkEnd w:id="4"/>
    <w:p w14:paraId="169B59B2" w14:textId="77777777" w:rsidR="00A33F88" w:rsidRPr="00FF6A71" w:rsidRDefault="00A33F88" w:rsidP="00D87CFC">
      <w:pPr>
        <w:jc w:val="center"/>
        <w:rPr>
          <w:rFonts w:ascii="Arial" w:hAnsi="Arial"/>
        </w:rPr>
      </w:pPr>
    </w:p>
    <w:p w14:paraId="287635F1" w14:textId="77777777" w:rsidR="00A33F88" w:rsidRPr="00FF6A71" w:rsidRDefault="00A33F88" w:rsidP="00D87CFC">
      <w:pPr>
        <w:jc w:val="center"/>
        <w:rPr>
          <w:rFonts w:ascii="Arial" w:hAnsi="Arial"/>
        </w:rPr>
      </w:pPr>
    </w:p>
    <w:p w14:paraId="52894824" w14:textId="77777777" w:rsidR="00A33F88" w:rsidRPr="00FF6A71" w:rsidRDefault="00A33F88" w:rsidP="00D87CFC">
      <w:pPr>
        <w:jc w:val="center"/>
        <w:rPr>
          <w:rFonts w:ascii="Arial" w:hAnsi="Arial"/>
        </w:rPr>
      </w:pPr>
    </w:p>
    <w:p w14:paraId="79D47AEC" w14:textId="77777777" w:rsidR="00A33F88" w:rsidRPr="00FF6A71" w:rsidRDefault="00D87CFC" w:rsidP="00D87CFC">
      <w:pPr>
        <w:jc w:val="center"/>
        <w:rPr>
          <w:rFonts w:ascii="Arial" w:hAnsi="Arial"/>
        </w:rPr>
      </w:pPr>
      <w:r w:rsidRPr="00FF6A71">
        <w:rPr>
          <w:rFonts w:ascii="Arial" w:hAnsi="Arial"/>
        </w:rPr>
        <w:t>PETER ROBERT JONES</w:t>
      </w:r>
    </w:p>
    <w:p w14:paraId="1B3715A7" w14:textId="77777777" w:rsidR="00A33F88" w:rsidRPr="00FF6A71" w:rsidRDefault="00A33F88" w:rsidP="00D87CFC">
      <w:pPr>
        <w:jc w:val="center"/>
        <w:rPr>
          <w:rFonts w:ascii="Arial" w:hAnsi="Arial"/>
        </w:rPr>
      </w:pPr>
    </w:p>
    <w:p w14:paraId="48EF0067" w14:textId="77777777" w:rsidR="00A33F88" w:rsidRPr="00FF6A71" w:rsidRDefault="00A33F88" w:rsidP="00D87CFC">
      <w:pPr>
        <w:jc w:val="center"/>
        <w:rPr>
          <w:rFonts w:ascii="Arial" w:hAnsi="Arial"/>
        </w:rPr>
      </w:pPr>
    </w:p>
    <w:p w14:paraId="5C02CFDB" w14:textId="77777777" w:rsidR="00A33F88" w:rsidRPr="00FF6A71" w:rsidRDefault="00A33F88" w:rsidP="00D87CFC">
      <w:pPr>
        <w:jc w:val="center"/>
        <w:rPr>
          <w:rFonts w:ascii="Arial" w:hAnsi="Arial"/>
        </w:rPr>
      </w:pPr>
    </w:p>
    <w:p w14:paraId="675EB310" w14:textId="77777777" w:rsidR="00A33F88" w:rsidRPr="00FF6A71" w:rsidRDefault="00D87CFC" w:rsidP="00D87CFC">
      <w:pPr>
        <w:jc w:val="center"/>
        <w:rPr>
          <w:rFonts w:ascii="Arial" w:hAnsi="Arial"/>
        </w:rPr>
      </w:pPr>
      <w:r w:rsidRPr="00FF6A71">
        <w:rPr>
          <w:rFonts w:ascii="Arial" w:hAnsi="Arial"/>
        </w:rPr>
        <w:t xml:space="preserve">A thesis submitted in partial fulfilment of the requirement of Staffordshire University for the degree of Doctor of </w:t>
      </w:r>
      <w:r w:rsidR="00357DEA" w:rsidRPr="00FF6A71">
        <w:rPr>
          <w:rFonts w:ascii="Arial" w:hAnsi="Arial"/>
        </w:rPr>
        <w:t>Philosophy.</w:t>
      </w:r>
      <w:r w:rsidRPr="00FF6A71">
        <w:rPr>
          <w:rFonts w:ascii="Arial" w:hAnsi="Arial"/>
        </w:rPr>
        <w:t xml:space="preserve"> </w:t>
      </w:r>
    </w:p>
    <w:p w14:paraId="295B7FFF" w14:textId="77777777" w:rsidR="00AC319B" w:rsidRPr="00FF6A71" w:rsidRDefault="00AC319B" w:rsidP="00D87CFC">
      <w:pPr>
        <w:jc w:val="center"/>
        <w:rPr>
          <w:rFonts w:ascii="Arial" w:hAnsi="Arial"/>
        </w:rPr>
      </w:pPr>
    </w:p>
    <w:p w14:paraId="4DFB4C02" w14:textId="2CBA4841" w:rsidR="00A33F88" w:rsidRPr="00FF6A71" w:rsidRDefault="00AC319B" w:rsidP="00D87CFC">
      <w:pPr>
        <w:jc w:val="center"/>
        <w:rPr>
          <w:rFonts w:ascii="Arial" w:hAnsi="Arial"/>
        </w:rPr>
      </w:pPr>
      <w:r w:rsidRPr="00AC319B">
        <w:rPr>
          <w:rFonts w:ascii="Arial" w:hAnsi="Arial"/>
        </w:rPr>
        <w:t>This copy has been supplied on the understanding that it is copyright material and that no quotation from the thesis may be published without proper acknowledgement</w:t>
      </w:r>
    </w:p>
    <w:p w14:paraId="68BF87C3" w14:textId="77777777" w:rsidR="00A33F88" w:rsidRPr="00FF6A71" w:rsidRDefault="00A33F88" w:rsidP="00D87CFC">
      <w:pPr>
        <w:jc w:val="center"/>
        <w:rPr>
          <w:rFonts w:ascii="Arial" w:hAnsi="Arial"/>
        </w:rPr>
      </w:pPr>
    </w:p>
    <w:p w14:paraId="1BECEB69" w14:textId="77777777" w:rsidR="00A33F88" w:rsidRPr="00FF6A71" w:rsidRDefault="00A33F88" w:rsidP="00D87CFC">
      <w:pPr>
        <w:jc w:val="center"/>
        <w:rPr>
          <w:rFonts w:ascii="Arial" w:hAnsi="Arial"/>
        </w:rPr>
      </w:pPr>
    </w:p>
    <w:p w14:paraId="6955F790" w14:textId="262CF739" w:rsidR="00A33F88" w:rsidRPr="00FF6A71" w:rsidRDefault="00D87CFC" w:rsidP="00D87CFC">
      <w:pPr>
        <w:jc w:val="center"/>
        <w:rPr>
          <w:rFonts w:ascii="Arial" w:hAnsi="Arial"/>
        </w:rPr>
      </w:pPr>
      <w:del w:id="5" w:author="pete jones" w:date="2022-04-01T15:33:00Z">
        <w:r w:rsidRPr="00FF6A71" w:rsidDel="00FA65E9">
          <w:rPr>
            <w:rFonts w:ascii="Arial" w:hAnsi="Arial"/>
          </w:rPr>
          <w:delText xml:space="preserve">May </w:delText>
        </w:r>
      </w:del>
      <w:ins w:id="6" w:author="pete jones" w:date="2022-04-01T15:33:00Z">
        <w:r w:rsidR="00FA65E9">
          <w:rPr>
            <w:rFonts w:ascii="Arial" w:hAnsi="Arial"/>
          </w:rPr>
          <w:t>April</w:t>
        </w:r>
        <w:r w:rsidR="00FA65E9" w:rsidRPr="00FF6A71">
          <w:rPr>
            <w:rFonts w:ascii="Arial" w:hAnsi="Arial"/>
          </w:rPr>
          <w:t xml:space="preserve"> </w:t>
        </w:r>
      </w:ins>
      <w:r w:rsidRPr="00FF6A71">
        <w:rPr>
          <w:rFonts w:ascii="Arial" w:hAnsi="Arial"/>
        </w:rPr>
        <w:t>202</w:t>
      </w:r>
      <w:ins w:id="7" w:author="pete jones" w:date="2022-04-01T15:33:00Z">
        <w:r w:rsidR="00FA65E9">
          <w:rPr>
            <w:rFonts w:ascii="Arial" w:hAnsi="Arial"/>
          </w:rPr>
          <w:t>2</w:t>
        </w:r>
      </w:ins>
      <w:del w:id="8" w:author="pete jones" w:date="2022-04-01T15:33:00Z">
        <w:r w:rsidRPr="00FF6A71" w:rsidDel="00FA65E9">
          <w:rPr>
            <w:rFonts w:ascii="Arial" w:hAnsi="Arial"/>
          </w:rPr>
          <w:delText>1</w:delText>
        </w:r>
      </w:del>
    </w:p>
    <w:p w14:paraId="763551AC" w14:textId="77777777" w:rsidR="00A33F88" w:rsidRPr="00FF6A71" w:rsidRDefault="00AD7905">
      <w:pPr>
        <w:spacing w:before="0" w:after="0" w:line="240" w:lineRule="auto"/>
        <w:jc w:val="left"/>
        <w:rPr>
          <w:rFonts w:asciiTheme="majorHAnsi" w:eastAsiaTheme="majorEastAsia" w:hAnsiTheme="majorHAnsi" w:cstheme="majorBidi"/>
          <w:spacing w:val="-10"/>
          <w:kern w:val="28"/>
          <w:sz w:val="56"/>
          <w:szCs w:val="56"/>
        </w:rPr>
      </w:pPr>
      <w:r w:rsidRPr="00FF6A71">
        <w:br w:type="page"/>
      </w:r>
    </w:p>
    <w:p w14:paraId="34C99FFB" w14:textId="77777777" w:rsidR="00A33F88" w:rsidRPr="00FF6A71" w:rsidRDefault="00DC1FA7" w:rsidP="00F06393">
      <w:bookmarkStart w:id="9" w:name="_Toc68162162"/>
      <w:r w:rsidRPr="00FF6A71">
        <w:rPr>
          <w:b/>
          <w:sz w:val="32"/>
        </w:rPr>
        <w:lastRenderedPageBreak/>
        <w:t>Acknowledgement</w:t>
      </w:r>
      <w:bookmarkEnd w:id="9"/>
    </w:p>
    <w:p w14:paraId="3D733568" w14:textId="2D095496" w:rsidR="00A33F88" w:rsidRPr="00FF6A71" w:rsidDel="003D2A1E" w:rsidRDefault="002D13C3" w:rsidP="00164902">
      <w:pPr>
        <w:rPr>
          <w:del w:id="10" w:author="pete jones" w:date="2022-01-03T10:31:00Z"/>
        </w:rPr>
      </w:pPr>
      <w:ins w:id="11" w:author="pete jones" w:date="2022-01-03T10:31:00Z">
        <w:r w:rsidRPr="00FF6A71">
          <w:t xml:space="preserve">First and </w:t>
        </w:r>
      </w:ins>
      <w:ins w:id="12" w:author="pete jones" w:date="2022-01-03T10:32:00Z">
        <w:r w:rsidR="003D2A1E" w:rsidRPr="00FF6A71">
          <w:t>foremost,</w:t>
        </w:r>
      </w:ins>
      <w:ins w:id="13" w:author="pete jones" w:date="2022-01-03T10:31:00Z">
        <w:r w:rsidRPr="00FF6A71">
          <w:t xml:space="preserve"> I am </w:t>
        </w:r>
      </w:ins>
      <w:ins w:id="14" w:author="pete jones" w:date="2022-03-30T13:06:00Z">
        <w:r w:rsidR="00D44501">
          <w:t>incredib</w:t>
        </w:r>
      </w:ins>
      <w:ins w:id="15" w:author="pete jones" w:date="2022-01-03T10:31:00Z">
        <w:r w:rsidRPr="00FF6A71">
          <w:t>ly grateful to my supervisor, Professor Jess Power</w:t>
        </w:r>
      </w:ins>
      <w:ins w:id="16" w:author="pete jones" w:date="2022-03-30T13:06:00Z">
        <w:r w:rsidR="00D44501">
          <w:t>,</w:t>
        </w:r>
      </w:ins>
      <w:ins w:id="17" w:author="pete jones" w:date="2022-01-03T10:31:00Z">
        <w:r w:rsidRPr="00FF6A71">
          <w:t xml:space="preserve"> for her invaluable advice, continuous support, and patience during my Ph</w:t>
        </w:r>
      </w:ins>
      <w:ins w:id="18" w:author="pete jones" w:date="2022-03-30T12:43:00Z">
        <w:r w:rsidR="00042512">
          <w:t>D</w:t>
        </w:r>
      </w:ins>
      <w:ins w:id="19" w:author="pete jones" w:date="2022-01-03T10:31:00Z">
        <w:r w:rsidRPr="00FF6A71">
          <w:t xml:space="preserve"> study. </w:t>
        </w:r>
      </w:ins>
      <w:ins w:id="20" w:author="pete jones" w:date="2022-01-03T10:32:00Z">
        <w:r w:rsidR="003D2A1E" w:rsidRPr="00FF6A71">
          <w:t>Her</w:t>
        </w:r>
      </w:ins>
      <w:ins w:id="21" w:author="pete jones" w:date="2022-01-03T10:31:00Z">
        <w:r w:rsidRPr="00FF6A71">
          <w:t xml:space="preserve"> immense knowledge and </w:t>
        </w:r>
      </w:ins>
      <w:ins w:id="22" w:author="pete jones" w:date="2022-03-30T13:06:00Z">
        <w:r w:rsidR="00D44501">
          <w:t>great</w:t>
        </w:r>
      </w:ins>
      <w:ins w:id="23" w:author="pete jones" w:date="2022-01-03T10:31:00Z">
        <w:r w:rsidRPr="00FF6A71">
          <w:t xml:space="preserve"> experience have encouraged me throughout my academic research. My gratitude extends to the Faculty of Staffordshire University for the funding opportunity to undertake my studies in the school of Digital Arts and Technology</w:t>
        </w:r>
      </w:ins>
      <w:ins w:id="24" w:author="pete jones" w:date="2022-03-30T13:07:00Z">
        <w:r w:rsidR="00D44501">
          <w:t xml:space="preserve"> and for providing</w:t>
        </w:r>
      </w:ins>
      <w:ins w:id="25" w:author="pete jones" w:date="2022-01-03T10:31:00Z">
        <w:r w:rsidRPr="00FF6A71">
          <w:t xml:space="preserve"> state-of-the-art CDE software tools from Dassault Systemes. I w</w:t>
        </w:r>
      </w:ins>
      <w:ins w:id="26" w:author="pete jones" w:date="2022-03-30T13:07:00Z">
        <w:r w:rsidR="00D44501">
          <w:t>ant</w:t>
        </w:r>
      </w:ins>
      <w:ins w:id="27" w:author="pete jones" w:date="2022-01-03T10:31:00Z">
        <w:r w:rsidRPr="00FF6A71">
          <w:t xml:space="preserve"> to thank industry personnel and students who </w:t>
        </w:r>
      </w:ins>
      <w:ins w:id="28" w:author="pete jones" w:date="2022-03-30T13:07:00Z">
        <w:r w:rsidR="00D44501">
          <w:t>contributed to this research study and</w:t>
        </w:r>
      </w:ins>
      <w:ins w:id="29" w:author="pete jones" w:date="2022-01-03T10:34:00Z">
        <w:r w:rsidR="003D2A1E" w:rsidRPr="00FF6A71">
          <w:t xml:space="preserve"> </w:t>
        </w:r>
      </w:ins>
      <w:ins w:id="30" w:author="pete jones" w:date="2022-01-03T10:31:00Z">
        <w:r w:rsidRPr="00FF6A71">
          <w:t>willingly gave their time</w:t>
        </w:r>
      </w:ins>
      <w:ins w:id="31" w:author="pete jones" w:date="2022-01-03T10:35:00Z">
        <w:r w:rsidR="003D2A1E" w:rsidRPr="00FF6A71">
          <w:t>.</w:t>
        </w:r>
      </w:ins>
      <w:ins w:id="32" w:author="pete jones" w:date="2022-01-03T10:36:00Z">
        <w:r w:rsidR="003D2A1E" w:rsidRPr="00FF6A71">
          <w:t xml:space="preserve"> I also </w:t>
        </w:r>
      </w:ins>
      <w:ins w:id="33" w:author="pete jones" w:date="2022-01-03T10:31:00Z">
        <w:r w:rsidRPr="00FF6A71">
          <w:t>extend my sincere thanks to Professor David Cheshire</w:t>
        </w:r>
      </w:ins>
      <w:ins w:id="34" w:author="pete jones" w:date="2022-03-30T13:08:00Z">
        <w:r w:rsidR="00D44501">
          <w:t>,</w:t>
        </w:r>
      </w:ins>
      <w:ins w:id="35" w:author="pete jones" w:date="2022-01-03T10:31:00Z">
        <w:r w:rsidRPr="00FF6A71">
          <w:t xml:space="preserve"> who was influential in conceiving the research</w:t>
        </w:r>
      </w:ins>
      <w:ins w:id="36" w:author="pete jones" w:date="2022-01-03T10:32:00Z">
        <w:r w:rsidR="003D2A1E" w:rsidRPr="00FF6A71">
          <w:t>.</w:t>
        </w:r>
      </w:ins>
      <w:del w:id="37" w:author="pete jones" w:date="2022-01-03T10:31:00Z">
        <w:r w:rsidR="00164902" w:rsidRPr="00FF6A71" w:rsidDel="002D13C3">
          <w:delText xml:space="preserve">I would like to thank industry personnel and students who have contributed to this research study and willingly gave their time. I would especially like to thank Professor David Cheshire who was influential in conceiving </w:delText>
        </w:r>
        <w:r w:rsidR="009D4004" w:rsidRPr="00FF6A71" w:rsidDel="002D13C3">
          <w:delText xml:space="preserve">and supporting </w:delText>
        </w:r>
        <w:r w:rsidR="00164902" w:rsidRPr="00FF6A71" w:rsidDel="002D13C3">
          <w:delText xml:space="preserve">the research. My supervisors, </w:delText>
        </w:r>
        <w:r w:rsidR="0A435D7F" w:rsidRPr="00FF6A71" w:rsidDel="002D13C3">
          <w:delText>P</w:delText>
        </w:r>
        <w:r w:rsidR="00164902" w:rsidRPr="00FF6A71" w:rsidDel="002D13C3">
          <w:delText xml:space="preserve">rofessor David Hawkins, </w:delText>
        </w:r>
        <w:r w:rsidR="0E0837C8" w:rsidRPr="00FF6A71" w:rsidDel="002D13C3">
          <w:delText>Professor</w:delText>
        </w:r>
        <w:r w:rsidR="00164902" w:rsidRPr="00FF6A71" w:rsidDel="002D13C3">
          <w:delText xml:space="preserve"> Jess Power</w:delText>
        </w:r>
        <w:r w:rsidR="0049047B" w:rsidRPr="00FF6A71" w:rsidDel="002D13C3">
          <w:delText>, and Mr. Christopher Wayman</w:delText>
        </w:r>
        <w:r w:rsidR="00164902" w:rsidRPr="00FF6A71" w:rsidDel="002D13C3">
          <w:delText xml:space="preserve"> for their encouragement, support, </w:delText>
        </w:r>
        <w:r w:rsidR="00357DEA" w:rsidRPr="00FF6A71" w:rsidDel="002D13C3">
          <w:delText>patience,</w:delText>
        </w:r>
        <w:r w:rsidR="00164902" w:rsidRPr="00FF6A71" w:rsidDel="002D13C3">
          <w:delText xml:space="preserve"> and advice. </w:delText>
        </w:r>
        <w:r w:rsidR="00D67694" w:rsidRPr="00FF6A71" w:rsidDel="002D13C3">
          <w:delText xml:space="preserve">Thanks also to Staffordshire University </w:delText>
        </w:r>
        <w:r w:rsidR="0049047B" w:rsidRPr="00FF6A71" w:rsidDel="002D13C3">
          <w:delText>for</w:delText>
        </w:r>
        <w:r w:rsidR="00D67694" w:rsidRPr="00FF6A71" w:rsidDel="002D13C3">
          <w:delText xml:space="preserve"> providing state-of-the-art CDE software tools from Dassault Systemes.</w:delText>
        </w:r>
      </w:del>
    </w:p>
    <w:p w14:paraId="46209919" w14:textId="77777777" w:rsidR="003D2A1E" w:rsidRPr="00FF6A71" w:rsidRDefault="003D2A1E" w:rsidP="00164902">
      <w:pPr>
        <w:rPr>
          <w:ins w:id="38" w:author="pete jones" w:date="2022-01-03T10:32:00Z"/>
        </w:rPr>
      </w:pPr>
    </w:p>
    <w:p w14:paraId="3341180E" w14:textId="008A4618" w:rsidR="00A33F88" w:rsidRPr="00FF6A71" w:rsidRDefault="00327469" w:rsidP="00164902">
      <w:r w:rsidRPr="00FF6A71">
        <w:t xml:space="preserve">My </w:t>
      </w:r>
      <w:del w:id="39" w:author="pete jones" w:date="2022-03-30T13:08:00Z">
        <w:r w:rsidRPr="00FF6A71" w:rsidDel="00D44501">
          <w:delText>greatest</w:delText>
        </w:r>
        <w:r w:rsidR="00164902" w:rsidRPr="00FF6A71" w:rsidDel="00D44501">
          <w:delText xml:space="preserve"> </w:delText>
        </w:r>
      </w:del>
      <w:ins w:id="40" w:author="pete jones" w:date="2022-03-30T13:08:00Z">
        <w:r w:rsidR="00D44501">
          <w:t>most tremendous</w:t>
        </w:r>
        <w:r w:rsidR="00D44501" w:rsidRPr="00FF6A71">
          <w:t xml:space="preserve"> </w:t>
        </w:r>
      </w:ins>
      <w:r w:rsidR="00164902" w:rsidRPr="00FF6A71">
        <w:t>thanks go to my family</w:t>
      </w:r>
      <w:ins w:id="41" w:author="pete jones" w:date="2022-03-30T13:08:00Z">
        <w:r w:rsidR="00D44501">
          <w:t>,</w:t>
        </w:r>
      </w:ins>
      <w:r w:rsidR="00164902" w:rsidRPr="00FF6A71">
        <w:t xml:space="preserve"> who </w:t>
      </w:r>
      <w:del w:id="42" w:author="pete jones" w:date="2022-03-29T17:31:00Z">
        <w:r w:rsidR="00164902" w:rsidRPr="00FF6A71" w:rsidDel="00633263">
          <w:delText xml:space="preserve">have </w:delText>
        </w:r>
      </w:del>
      <w:ins w:id="43" w:author="pete jones" w:date="2022-03-29T17:31:00Z">
        <w:r w:rsidR="00633263" w:rsidRPr="00FF6A71">
          <w:t>ha</w:t>
        </w:r>
        <w:r w:rsidR="00633263">
          <w:t>s</w:t>
        </w:r>
        <w:r w:rsidR="00633263" w:rsidRPr="00FF6A71">
          <w:t xml:space="preserve"> </w:t>
        </w:r>
      </w:ins>
      <w:r w:rsidR="00164902" w:rsidRPr="00FF6A71">
        <w:t xml:space="preserve">supported and encouraged me </w:t>
      </w:r>
      <w:del w:id="44" w:author="pete jones" w:date="2022-03-30T13:08:00Z">
        <w:r w:rsidR="00164902" w:rsidRPr="00FF6A71" w:rsidDel="00D44501">
          <w:delText xml:space="preserve">throughout </w:delText>
        </w:r>
      </w:del>
      <w:r w:rsidR="00164902" w:rsidRPr="00FF6A71">
        <w:t>and demonstrated great understanding and patience. Without their efforts</w:t>
      </w:r>
      <w:ins w:id="45" w:author="pete jones" w:date="2022-03-29T17:31:00Z">
        <w:r w:rsidR="00633263">
          <w:t>,</w:t>
        </w:r>
      </w:ins>
      <w:r w:rsidR="00164902" w:rsidRPr="00FF6A71">
        <w:t xml:space="preserve"> this thesis would not have come to be.</w:t>
      </w:r>
    </w:p>
    <w:p w14:paraId="5AAFF1D1" w14:textId="53E2475D" w:rsidR="00632B48" w:rsidRPr="00FF6A71" w:rsidRDefault="00632B48" w:rsidP="00164902">
      <w:r w:rsidRPr="00FF6A71">
        <w:t xml:space="preserve">My daughter has been my </w:t>
      </w:r>
      <w:del w:id="46" w:author="pete jones" w:date="2022-03-30T13:08:00Z">
        <w:r w:rsidRPr="00FF6A71" w:rsidDel="00D44501">
          <w:delText xml:space="preserve">strongest </w:delText>
        </w:r>
      </w:del>
      <w:ins w:id="47" w:author="pete jones" w:date="2022-03-30T13:08:00Z">
        <w:r w:rsidR="00D44501">
          <w:t>most vital</w:t>
        </w:r>
        <w:r w:rsidR="00D44501" w:rsidRPr="00FF6A71">
          <w:t xml:space="preserve"> </w:t>
        </w:r>
      </w:ins>
      <w:r w:rsidRPr="00FF6A71">
        <w:t>ally in the process</w:t>
      </w:r>
      <w:del w:id="48" w:author="pete jones" w:date="2022-03-29T17:31:00Z">
        <w:r w:rsidRPr="00FF6A71" w:rsidDel="00633263">
          <w:delText xml:space="preserve"> throughout</w:delText>
        </w:r>
      </w:del>
      <w:r w:rsidRPr="00FF6A71">
        <w:t xml:space="preserve">. </w:t>
      </w:r>
      <w:ins w:id="49" w:author="pete jones" w:date="2022-04-01T15:17:00Z">
        <w:r w:rsidR="00726256">
          <w:t>She</w:t>
        </w:r>
      </w:ins>
      <w:ins w:id="50" w:author="pete jones" w:date="2022-03-30T13:08:00Z">
        <w:r w:rsidR="00D44501">
          <w:t xml:space="preserve"> has </w:t>
        </w:r>
      </w:ins>
      <w:del w:id="51" w:author="pete jones" w:date="2022-03-30T13:09:00Z">
        <w:r w:rsidRPr="00FF6A71" w:rsidDel="00D44501">
          <w:delText>L</w:delText>
        </w:r>
      </w:del>
      <w:ins w:id="52" w:author="pete jones" w:date="2022-03-30T13:09:00Z">
        <w:r w:rsidR="00D44501">
          <w:t>l</w:t>
        </w:r>
      </w:ins>
      <w:r w:rsidRPr="00FF6A71">
        <w:t>isten</w:t>
      </w:r>
      <w:ins w:id="53" w:author="pete jones" w:date="2022-03-30T13:09:00Z">
        <w:r w:rsidR="00D44501">
          <w:t>ed</w:t>
        </w:r>
      </w:ins>
      <w:del w:id="54" w:author="pete jones" w:date="2022-03-30T13:09:00Z">
        <w:r w:rsidRPr="00FF6A71" w:rsidDel="00D44501">
          <w:delText>ing</w:delText>
        </w:r>
      </w:del>
      <w:r w:rsidRPr="00FF6A71">
        <w:t xml:space="preserve"> to my concerns, </w:t>
      </w:r>
      <w:del w:id="55" w:author="pete jones" w:date="2022-03-30T13:09:00Z">
        <w:r w:rsidRPr="00FF6A71" w:rsidDel="00D44501">
          <w:delText xml:space="preserve">cajoling </w:delText>
        </w:r>
      </w:del>
      <w:ins w:id="56" w:author="pete jones" w:date="2022-03-30T13:09:00Z">
        <w:r w:rsidR="00D44501">
          <w:t>persuad</w:t>
        </w:r>
        <w:r w:rsidR="00D44501" w:rsidRPr="00FF6A71">
          <w:t xml:space="preserve">ing </w:t>
        </w:r>
      </w:ins>
      <w:r w:rsidRPr="00FF6A71">
        <w:t xml:space="preserve">me to keep going, reading every word, and engaging in many detailed discussions. All from a non-engineer, she became deeply involved with many high-level engineering debates, no matter </w:t>
      </w:r>
      <w:del w:id="57" w:author="pete jones" w:date="2022-03-30T13:09:00Z">
        <w:r w:rsidRPr="00FF6A71" w:rsidDel="00D44501">
          <w:delText xml:space="preserve">what time of </w:delText>
        </w:r>
      </w:del>
      <w:r w:rsidRPr="00FF6A71">
        <w:t xml:space="preserve">the day or week. I would have </w:t>
      </w:r>
      <w:ins w:id="58" w:author="pete jones" w:date="2022-04-01T15:33:00Z">
        <w:r w:rsidR="00416AC4">
          <w:t xml:space="preserve">been </w:t>
        </w:r>
      </w:ins>
      <w:del w:id="59" w:author="pete jones" w:date="2022-03-30T13:09:00Z">
        <w:r w:rsidRPr="00FF6A71" w:rsidDel="00D44501">
          <w:delText xml:space="preserve">been truly </w:delText>
        </w:r>
      </w:del>
      <w:r w:rsidRPr="00FF6A71">
        <w:t>lost without her.</w:t>
      </w:r>
    </w:p>
    <w:p w14:paraId="6EC0FCE6" w14:textId="77777777" w:rsidR="009D4004" w:rsidRPr="00FF6A71" w:rsidRDefault="009D4004" w:rsidP="00164902"/>
    <w:p w14:paraId="6419847A" w14:textId="77777777" w:rsidR="00A33F88" w:rsidRPr="00FF6A71" w:rsidRDefault="00A33F88" w:rsidP="00DC1FA7"/>
    <w:p w14:paraId="696446F8" w14:textId="77777777" w:rsidR="00A33F88" w:rsidRPr="00FF6A71" w:rsidRDefault="00A33F88">
      <w:pPr>
        <w:spacing w:before="0" w:after="0" w:line="240" w:lineRule="auto"/>
        <w:jc w:val="left"/>
      </w:pPr>
      <w:r w:rsidRPr="00FF6A71">
        <w:br w:type="page"/>
      </w:r>
    </w:p>
    <w:p w14:paraId="06B2C53B" w14:textId="77777777" w:rsidR="00A33F88" w:rsidRPr="00FF6A71" w:rsidRDefault="000010CD" w:rsidP="00F06393">
      <w:bookmarkStart w:id="60" w:name="_Toc68162163"/>
      <w:r w:rsidRPr="00FF6A71">
        <w:rPr>
          <w:b/>
          <w:sz w:val="32"/>
        </w:rPr>
        <w:lastRenderedPageBreak/>
        <w:t>Abstract</w:t>
      </w:r>
      <w:bookmarkEnd w:id="60"/>
    </w:p>
    <w:p w14:paraId="56C50A4D" w14:textId="6FFE6D5E" w:rsidR="00A33F88" w:rsidRPr="00FF6A71" w:rsidRDefault="003D5E97" w:rsidP="003D5E97">
      <w:r w:rsidRPr="00FF6A71">
        <w:t xml:space="preserve">Collaborative Digital Engineering (CDE) software and technology have transformed the way businesses operate during the 21st century, changing the way </w:t>
      </w:r>
      <w:del w:id="61" w:author="pete jones" w:date="2022-03-29T17:31:00Z">
        <w:r w:rsidRPr="00FF6A71" w:rsidDel="00633263">
          <w:delText xml:space="preserve">company’s </w:delText>
        </w:r>
      </w:del>
      <w:ins w:id="62" w:author="pete jones" w:date="2022-03-29T17:31:00Z">
        <w:r w:rsidR="00633263" w:rsidRPr="00FF6A71">
          <w:t>compan</w:t>
        </w:r>
        <w:r w:rsidR="00633263">
          <w:t>ie</w:t>
        </w:r>
        <w:r w:rsidR="00633263" w:rsidRPr="00FF6A71">
          <w:t xml:space="preserve">s </w:t>
        </w:r>
      </w:ins>
      <w:r w:rsidRPr="00FF6A71">
        <w:t xml:space="preserve">work through seamless collaboration. </w:t>
      </w:r>
      <w:del w:id="63" w:author="pete jones" w:date="2022-03-30T13:10:00Z">
        <w:r w:rsidRPr="00FF6A71" w:rsidDel="00D44501">
          <w:delText>Such solutions integrate data, workflows, business systems, and people in a value chain to manage product lifecycles</w:delText>
        </w:r>
      </w:del>
      <w:ins w:id="64" w:author="pete jones" w:date="2022-03-30T13:11:00Z">
        <w:r w:rsidR="00D44501">
          <w:t>CDE</w:t>
        </w:r>
      </w:ins>
      <w:ins w:id="65" w:author="pete jones" w:date="2022-03-30T13:10:00Z">
        <w:r w:rsidR="00D44501">
          <w:t xml:space="preserve"> manage</w:t>
        </w:r>
      </w:ins>
      <w:ins w:id="66" w:author="pete jones" w:date="2022-03-30T13:11:00Z">
        <w:r w:rsidR="00D44501">
          <w:t>s</w:t>
        </w:r>
      </w:ins>
      <w:ins w:id="67" w:author="pete jones" w:date="2022-03-30T13:10:00Z">
        <w:r w:rsidR="00D44501">
          <w:t xml:space="preserve"> product lifecycles </w:t>
        </w:r>
      </w:ins>
      <w:ins w:id="68" w:author="pete jones" w:date="2022-04-01T15:17:00Z">
        <w:r w:rsidR="00726256">
          <w:t xml:space="preserve">and </w:t>
        </w:r>
      </w:ins>
      <w:ins w:id="69" w:author="pete jones" w:date="2022-03-30T13:10:00Z">
        <w:r w:rsidR="00D44501">
          <w:t>integrate</w:t>
        </w:r>
      </w:ins>
      <w:ins w:id="70" w:author="pete jones" w:date="2022-03-30T13:11:00Z">
        <w:r w:rsidR="00D44501">
          <w:t>s</w:t>
        </w:r>
      </w:ins>
      <w:ins w:id="71" w:author="pete jones" w:date="2022-03-30T13:10:00Z">
        <w:r w:rsidR="00D44501">
          <w:t xml:space="preserve"> data, workflows, business systems, and people in a value chain</w:t>
        </w:r>
      </w:ins>
      <w:r w:rsidRPr="00FF6A71">
        <w:t>. The research explores to what extent higher education meets the challenges of the digital transformation for modern engineering practice.</w:t>
      </w:r>
    </w:p>
    <w:p w14:paraId="2816854B" w14:textId="487CBF0B" w:rsidR="00A33F88" w:rsidRPr="00FF6A71" w:rsidRDefault="003D5E97" w:rsidP="003D5E97">
      <w:r w:rsidRPr="00FF6A71">
        <w:t xml:space="preserve">CDE processes and technologies have developed with </w:t>
      </w:r>
      <w:del w:id="72" w:author="pete jones" w:date="2022-03-29T17:31:00Z">
        <w:r w:rsidRPr="00FF6A71" w:rsidDel="00633263">
          <w:delText xml:space="preserve">21st </w:delText>
        </w:r>
      </w:del>
      <w:ins w:id="73" w:author="pete jones" w:date="2022-03-29T17:31:00Z">
        <w:r w:rsidR="00633263" w:rsidRPr="00FF6A71">
          <w:t>21st</w:t>
        </w:r>
        <w:r w:rsidR="00633263">
          <w:t>-</w:t>
        </w:r>
      </w:ins>
      <w:r w:rsidRPr="00FF6A71">
        <w:t xml:space="preserve">century engineering skills at their core. </w:t>
      </w:r>
      <w:del w:id="74" w:author="pete jones" w:date="2022-03-30T13:12:00Z">
        <w:r w:rsidRPr="00FF6A71" w:rsidDel="00D44501">
          <w:delText>This s</w:delText>
        </w:r>
      </w:del>
      <w:ins w:id="75" w:author="pete jones" w:date="2022-03-30T13:12:00Z">
        <w:r w:rsidR="00D44501">
          <w:t>Therefore, s</w:t>
        </w:r>
      </w:ins>
      <w:r w:rsidRPr="00FF6A71">
        <w:t>uggest</w:t>
      </w:r>
      <w:ins w:id="76" w:author="pete jones" w:date="2022-03-30T13:12:00Z">
        <w:r w:rsidR="00D44501">
          <w:t>ing</w:t>
        </w:r>
      </w:ins>
      <w:del w:id="77" w:author="pete jones" w:date="2022-03-30T13:12:00Z">
        <w:r w:rsidRPr="00FF6A71" w:rsidDel="00D44501">
          <w:delText>s</w:delText>
        </w:r>
      </w:del>
      <w:r w:rsidRPr="00FF6A71">
        <w:t xml:space="preserve"> that a learning framework in which CDE technologies can provide a synoptic context to underpin the creation of new engineering undergraduate curricula</w:t>
      </w:r>
      <w:del w:id="78" w:author="pete jones" w:date="2022-03-30T13:12:00Z">
        <w:r w:rsidR="05482FE0" w:rsidRPr="00FF6A71" w:rsidDel="00D44501">
          <w:delText xml:space="preserve"> is key</w:delText>
        </w:r>
      </w:del>
      <w:r w:rsidRPr="00FF6A71">
        <w:t>.</w:t>
      </w:r>
    </w:p>
    <w:p w14:paraId="4967E67B" w14:textId="19BBC35E" w:rsidR="00A33F88" w:rsidRPr="00FF6A71" w:rsidRDefault="003D5E97" w:rsidP="003D5E97">
      <w:r w:rsidRPr="00FF6A71">
        <w:t xml:space="preserve">Building upon existing knowledge of pedagogical curriculum development, the original contribution to knowledge provides a practitioner framework for </w:t>
      </w:r>
      <w:del w:id="79" w:author="pete jones" w:date="2022-03-30T13:12:00Z">
        <w:r w:rsidRPr="00FF6A71" w:rsidDel="00D44501">
          <w:delText>the integration of</w:delText>
        </w:r>
      </w:del>
      <w:ins w:id="80" w:author="pete jones" w:date="2022-03-30T13:12:00Z">
        <w:r w:rsidR="00D44501">
          <w:t>integrating</w:t>
        </w:r>
      </w:ins>
      <w:r w:rsidRPr="00FF6A71">
        <w:t xml:space="preserve"> Collaborative Digital Engineering (CDE) theory and practice within </w:t>
      </w:r>
      <w:ins w:id="81" w:author="pete jones" w:date="2022-03-29T17:32:00Z">
        <w:r w:rsidR="00633263">
          <w:t xml:space="preserve">the </w:t>
        </w:r>
      </w:ins>
      <w:r w:rsidRPr="00FF6A71">
        <w:t>undergraduate study of engineering in UK Higher Education (HE).</w:t>
      </w:r>
    </w:p>
    <w:p w14:paraId="3B5DBAF7" w14:textId="526DE180" w:rsidR="00A33F88" w:rsidRPr="00FF6A71" w:rsidRDefault="003D5E97" w:rsidP="003D5E97">
      <w:r w:rsidRPr="00FF6A71">
        <w:t xml:space="preserve">The thesis explores the opportunities to integrate CDE within existing and evolving curricula to support practice-based approaches in undergraduate study. These practice-based approaches suggest </w:t>
      </w:r>
      <w:ins w:id="82" w:author="pete jones" w:date="2022-04-01T15:17:00Z">
        <w:r w:rsidR="00726256">
          <w:t xml:space="preserve">that </w:t>
        </w:r>
      </w:ins>
      <w:del w:id="83" w:author="pete jones" w:date="2022-04-01T15:17:00Z">
        <w:r w:rsidRPr="00FF6A71" w:rsidDel="00726256">
          <w:delText>the integration of</w:delText>
        </w:r>
      </w:del>
      <w:ins w:id="84" w:author="pete jones" w:date="2022-04-01T15:17:00Z">
        <w:r w:rsidR="00726256">
          <w:t>integrating</w:t>
        </w:r>
      </w:ins>
      <w:r w:rsidRPr="00FF6A71">
        <w:t xml:space="preserve"> STEM</w:t>
      </w:r>
      <w:del w:id="85" w:author="pete jones" w:date="2022-03-30T13:12:00Z">
        <w:r w:rsidRPr="00FF6A71" w:rsidDel="00D44501">
          <w:delText>,</w:delText>
        </w:r>
      </w:del>
      <w:r w:rsidRPr="00FF6A71">
        <w:t xml:space="preserve"> and problem-based learning (PBL) into </w:t>
      </w:r>
      <w:ins w:id="86" w:author="pete jones" w:date="2022-03-29T17:32:00Z">
        <w:r w:rsidR="00633263">
          <w:t xml:space="preserve">the </w:t>
        </w:r>
      </w:ins>
      <w:r w:rsidRPr="00FF6A71">
        <w:t xml:space="preserve">learning schema will become more commonly established within HE during the next decade. </w:t>
      </w:r>
      <w:del w:id="87" w:author="pete jones" w:date="2022-03-30T13:13:00Z">
        <w:r w:rsidRPr="00FF6A71" w:rsidDel="00D44501">
          <w:delText xml:space="preserve">Exposing </w:delText>
        </w:r>
      </w:del>
      <w:ins w:id="88" w:author="pete jones" w:date="2022-03-30T13:13:00Z">
        <w:r w:rsidR="00D44501">
          <w:t>Furthermore, e</w:t>
        </w:r>
        <w:r w:rsidR="00D44501" w:rsidRPr="00FF6A71">
          <w:t xml:space="preserve">xposing </w:t>
        </w:r>
      </w:ins>
      <w:r w:rsidRPr="00FF6A71">
        <w:t xml:space="preserve">students to learning styles that promote creativity, communication, collaboration, and critical thinking skills </w:t>
      </w:r>
      <w:del w:id="89" w:author="pete jones" w:date="2022-03-30T13:13:00Z">
        <w:r w:rsidRPr="00FF6A71" w:rsidDel="00D44501">
          <w:delText xml:space="preserve">also </w:delText>
        </w:r>
      </w:del>
      <w:r w:rsidRPr="00FF6A71">
        <w:t xml:space="preserve">suggests that future students may develop alternative learning strategies and personalisation of the undergraduate experience. </w:t>
      </w:r>
    </w:p>
    <w:p w14:paraId="283F5916" w14:textId="4E8F5E18" w:rsidR="00A33F88" w:rsidRPr="00FF6A71" w:rsidRDefault="003D5E97" w:rsidP="000010CD">
      <w:pPr>
        <w:rPr>
          <w:i/>
          <w:iCs/>
          <w:color w:val="FF0000"/>
          <w:sz w:val="16"/>
          <w:szCs w:val="16"/>
        </w:rPr>
      </w:pPr>
      <w:r w:rsidRPr="00FF6A71">
        <w:t>The research framework uses case-study, qualitative surveys, and experimental concepts focu</w:t>
      </w:r>
      <w:del w:id="90" w:author="pete jones" w:date="2022-03-29T17:32:00Z">
        <w:r w:rsidRPr="00FF6A71" w:rsidDel="00633263">
          <w:delText>s</w:delText>
        </w:r>
      </w:del>
      <w:r w:rsidRPr="00FF6A71">
        <w:t xml:space="preserve">sed </w:t>
      </w:r>
      <w:del w:id="91" w:author="pete jones" w:date="2022-03-30T13:13:00Z">
        <w:r w:rsidRPr="00FF6A71" w:rsidDel="00D44501">
          <w:delText>to make</w:delText>
        </w:r>
      </w:del>
      <w:ins w:id="92" w:author="pete jones" w:date="2022-03-30T13:13:00Z">
        <w:r w:rsidR="00D44501">
          <w:t>on using</w:t>
        </w:r>
      </w:ins>
      <w:del w:id="93" w:author="pete jones" w:date="2022-03-30T13:13:00Z">
        <w:r w:rsidRPr="00FF6A71" w:rsidDel="00D44501">
          <w:delText xml:space="preserve"> use of</w:delText>
        </w:r>
      </w:del>
      <w:r w:rsidRPr="00FF6A71">
        <w:t xml:space="preserve"> CDE in a synoptic learning environment with controlled student groups. The research indicated that CDE supports </w:t>
      </w:r>
      <w:ins w:id="94" w:author="pete jones" w:date="2022-03-29T17:32:00Z">
        <w:r w:rsidR="00633263">
          <w:t xml:space="preserve">a </w:t>
        </w:r>
      </w:ins>
      <w:r w:rsidRPr="00FF6A71">
        <w:t xml:space="preserve">deeper understanding of engineering principles, teamworking, and soft skills development. It also </w:t>
      </w:r>
      <w:del w:id="95" w:author="pete jones" w:date="2022-03-30T13:13:00Z">
        <w:r w:rsidRPr="00FF6A71" w:rsidDel="00D44501">
          <w:delText xml:space="preserve">indicated </w:delText>
        </w:r>
      </w:del>
      <w:ins w:id="96" w:author="pete jones" w:date="2022-03-30T13:13:00Z">
        <w:r w:rsidR="00D44501">
          <w:t>sugges</w:t>
        </w:r>
        <w:r w:rsidR="00D44501" w:rsidRPr="00FF6A71">
          <w:t xml:space="preserve">ted </w:t>
        </w:r>
      </w:ins>
      <w:r w:rsidRPr="00FF6A71">
        <w:t>that CDE can make innovative contributions to curriculum evolution</w:t>
      </w:r>
      <w:del w:id="97" w:author="pete jones" w:date="2022-03-30T13:13:00Z">
        <w:r w:rsidRPr="00FF6A71" w:rsidDel="00D44501">
          <w:delText>,</w:delText>
        </w:r>
      </w:del>
      <w:r w:rsidRPr="00FF6A71">
        <w:t xml:space="preserve"> and engagement and intrinsic motivation </w:t>
      </w:r>
      <w:r w:rsidRPr="00FF6A71">
        <w:lastRenderedPageBreak/>
        <w:t>of students</w:t>
      </w:r>
      <w:r w:rsidR="00EF72FB" w:rsidRPr="00FF6A71">
        <w:t xml:space="preserve">, where </w:t>
      </w:r>
      <w:r w:rsidR="003D09B0" w:rsidRPr="00FF6A71">
        <w:t xml:space="preserve">engineering curricula are evolving to embrace Problem-based learning strategies. </w:t>
      </w:r>
      <w:r w:rsidR="000010CD" w:rsidRPr="00FF6A71">
        <w:rPr>
          <w:i/>
          <w:iCs/>
          <w:color w:val="FF0000"/>
          <w:sz w:val="16"/>
          <w:szCs w:val="16"/>
        </w:rPr>
        <w:t>(2</w:t>
      </w:r>
      <w:ins w:id="98" w:author="pete jones" w:date="2022-04-01T15:37:00Z">
        <w:r w:rsidR="003173AE">
          <w:rPr>
            <w:i/>
            <w:iCs/>
            <w:color w:val="FF0000"/>
            <w:sz w:val="16"/>
            <w:szCs w:val="16"/>
          </w:rPr>
          <w:t>80</w:t>
        </w:r>
      </w:ins>
      <w:del w:id="99" w:author="pete jones" w:date="2022-03-30T13:14:00Z">
        <w:r w:rsidR="003D09B0" w:rsidRPr="00FF6A71" w:rsidDel="00D44501">
          <w:rPr>
            <w:i/>
            <w:iCs/>
            <w:color w:val="FF0000"/>
            <w:sz w:val="16"/>
            <w:szCs w:val="16"/>
          </w:rPr>
          <w:delText>8</w:delText>
        </w:r>
        <w:r w:rsidRPr="00FF6A71" w:rsidDel="00D44501">
          <w:rPr>
            <w:i/>
            <w:iCs/>
            <w:color w:val="FF0000"/>
            <w:sz w:val="16"/>
            <w:szCs w:val="16"/>
          </w:rPr>
          <w:delText>3</w:delText>
        </w:r>
      </w:del>
      <w:r w:rsidR="000010CD" w:rsidRPr="00FF6A71">
        <w:rPr>
          <w:i/>
          <w:iCs/>
          <w:color w:val="FF0000"/>
          <w:sz w:val="16"/>
          <w:szCs w:val="16"/>
        </w:rPr>
        <w:t xml:space="preserve"> words)</w:t>
      </w:r>
    </w:p>
    <w:customXmlInsRangeStart w:id="100" w:author="pete jones" w:date="2022-03-16T16:45:00Z"/>
    <w:bookmarkStart w:id="101" w:name="_Toc68162165" w:displacedByCustomXml="next"/>
    <w:sdt>
      <w:sdtPr>
        <w:rPr>
          <w:rFonts w:asciiTheme="minorHAnsi" w:eastAsia="Times New Roman" w:hAnsiTheme="minorHAnsi" w:cs="Arial"/>
          <w:color w:val="auto"/>
          <w:sz w:val="24"/>
          <w:szCs w:val="24"/>
          <w:lang w:val="en-GB" w:eastAsia="en-GB"/>
        </w:rPr>
        <w:id w:val="689562094"/>
        <w:docPartObj>
          <w:docPartGallery w:val="Table of Contents"/>
          <w:docPartUnique/>
        </w:docPartObj>
      </w:sdtPr>
      <w:sdtEndPr>
        <w:rPr>
          <w:b/>
          <w:bCs/>
          <w:noProof/>
        </w:rPr>
      </w:sdtEndPr>
      <w:sdtContent>
        <w:customXmlInsRangeEnd w:id="100"/>
        <w:p w14:paraId="651AC773" w14:textId="2C5D5B84" w:rsidR="00015922" w:rsidRDefault="00015922">
          <w:pPr>
            <w:pStyle w:val="TOCHeading"/>
            <w:rPr>
              <w:ins w:id="102" w:author="pete jones" w:date="2022-03-16T16:45:00Z"/>
            </w:rPr>
          </w:pPr>
          <w:ins w:id="103" w:author="pete jones" w:date="2022-03-16T16:45:00Z">
            <w:r>
              <w:t>Contents</w:t>
            </w:r>
          </w:ins>
        </w:p>
        <w:p w14:paraId="4D638D3E" w14:textId="49E16012" w:rsidR="00581B3D" w:rsidRDefault="00873A59">
          <w:pPr>
            <w:pStyle w:val="TOC1"/>
            <w:rPr>
              <w:ins w:id="104" w:author="pete jones" w:date="2022-04-04T12:58:00Z"/>
              <w:rFonts w:eastAsiaTheme="minorEastAsia" w:cstheme="minorBidi"/>
              <w:noProof/>
              <w:sz w:val="22"/>
              <w:szCs w:val="22"/>
            </w:rPr>
          </w:pPr>
          <w:ins w:id="105" w:author="pete jones" w:date="2022-03-16T17:41:00Z">
            <w:r>
              <w:fldChar w:fldCharType="begin"/>
            </w:r>
            <w:r>
              <w:instrText xml:space="preserve"> TOC \o "1-3" \h \z \u \t "Heading 6,1,Heading 7,2" </w:instrText>
            </w:r>
          </w:ins>
          <w:r>
            <w:fldChar w:fldCharType="separate"/>
          </w:r>
          <w:ins w:id="106" w:author="pete jones" w:date="2022-04-04T12:58:00Z">
            <w:r w:rsidR="00581B3D" w:rsidRPr="00EA4C82">
              <w:rPr>
                <w:rStyle w:val="Hyperlink"/>
                <w:noProof/>
              </w:rPr>
              <w:fldChar w:fldCharType="begin"/>
            </w:r>
            <w:r w:rsidR="00581B3D" w:rsidRPr="00EA4C82">
              <w:rPr>
                <w:rStyle w:val="Hyperlink"/>
                <w:noProof/>
              </w:rPr>
              <w:instrText xml:space="preserve"> </w:instrText>
            </w:r>
            <w:r w:rsidR="00581B3D">
              <w:rPr>
                <w:noProof/>
              </w:rPr>
              <w:instrText>HYPERLINK \l "_Toc99969476"</w:instrText>
            </w:r>
            <w:r w:rsidR="00581B3D" w:rsidRPr="00EA4C82">
              <w:rPr>
                <w:rStyle w:val="Hyperlink"/>
                <w:noProof/>
              </w:rPr>
              <w:instrText xml:space="preserve"> </w:instrText>
            </w:r>
            <w:r w:rsidR="00581B3D" w:rsidRPr="00EA4C82">
              <w:rPr>
                <w:rStyle w:val="Hyperlink"/>
                <w:noProof/>
              </w:rPr>
              <w:fldChar w:fldCharType="separate"/>
            </w:r>
            <w:r w:rsidR="00581B3D" w:rsidRPr="00EA4C82">
              <w:rPr>
                <w:rStyle w:val="Hyperlink"/>
                <w:noProof/>
              </w:rPr>
              <w:t>1</w:t>
            </w:r>
            <w:r w:rsidR="00581B3D">
              <w:rPr>
                <w:rFonts w:eastAsiaTheme="minorEastAsia" w:cstheme="minorBidi"/>
                <w:noProof/>
                <w:sz w:val="22"/>
                <w:szCs w:val="22"/>
              </w:rPr>
              <w:tab/>
            </w:r>
            <w:r w:rsidR="00581B3D" w:rsidRPr="00EA4C82">
              <w:rPr>
                <w:rStyle w:val="Hyperlink"/>
                <w:noProof/>
              </w:rPr>
              <w:t>Introduction</w:t>
            </w:r>
            <w:r w:rsidR="00581B3D">
              <w:rPr>
                <w:noProof/>
                <w:webHidden/>
              </w:rPr>
              <w:tab/>
            </w:r>
            <w:r w:rsidR="00581B3D">
              <w:rPr>
                <w:noProof/>
                <w:webHidden/>
              </w:rPr>
              <w:fldChar w:fldCharType="begin"/>
            </w:r>
            <w:r w:rsidR="00581B3D">
              <w:rPr>
                <w:noProof/>
                <w:webHidden/>
              </w:rPr>
              <w:instrText xml:space="preserve"> PAGEREF _Toc99969476 \h </w:instrText>
            </w:r>
          </w:ins>
          <w:r w:rsidR="00581B3D">
            <w:rPr>
              <w:noProof/>
              <w:webHidden/>
            </w:rPr>
          </w:r>
          <w:r w:rsidR="00581B3D">
            <w:rPr>
              <w:noProof/>
              <w:webHidden/>
            </w:rPr>
            <w:fldChar w:fldCharType="separate"/>
          </w:r>
          <w:ins w:id="107" w:author="pete jones" w:date="2022-04-05T11:31:00Z">
            <w:r w:rsidR="00D94147">
              <w:rPr>
                <w:noProof/>
                <w:webHidden/>
              </w:rPr>
              <w:t>2</w:t>
            </w:r>
          </w:ins>
          <w:ins w:id="108" w:author="pete jones" w:date="2022-04-04T12:58:00Z">
            <w:r w:rsidR="00581B3D">
              <w:rPr>
                <w:noProof/>
                <w:webHidden/>
              </w:rPr>
              <w:fldChar w:fldCharType="end"/>
            </w:r>
            <w:r w:rsidR="00581B3D" w:rsidRPr="00EA4C82">
              <w:rPr>
                <w:rStyle w:val="Hyperlink"/>
                <w:noProof/>
              </w:rPr>
              <w:fldChar w:fldCharType="end"/>
            </w:r>
          </w:ins>
        </w:p>
        <w:p w14:paraId="7F2E5D36" w14:textId="2C3D588A" w:rsidR="00581B3D" w:rsidRDefault="00581B3D">
          <w:pPr>
            <w:pStyle w:val="TOC2"/>
            <w:rPr>
              <w:ins w:id="109" w:author="pete jones" w:date="2022-04-04T12:58:00Z"/>
              <w:rFonts w:eastAsiaTheme="minorEastAsia" w:cstheme="minorBidi"/>
              <w:noProof/>
              <w:sz w:val="22"/>
              <w:szCs w:val="22"/>
            </w:rPr>
          </w:pPr>
          <w:ins w:id="11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77"</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w:t>
            </w:r>
            <w:r>
              <w:rPr>
                <w:rFonts w:eastAsiaTheme="minorEastAsia" w:cstheme="minorBidi"/>
                <w:noProof/>
                <w:sz w:val="22"/>
                <w:szCs w:val="22"/>
              </w:rPr>
              <w:tab/>
            </w:r>
            <w:r w:rsidRPr="00EA4C82">
              <w:rPr>
                <w:rStyle w:val="Hyperlink"/>
                <w:noProof/>
              </w:rPr>
              <w:t>Overview of the Thesis</w:t>
            </w:r>
            <w:r>
              <w:rPr>
                <w:noProof/>
                <w:webHidden/>
              </w:rPr>
              <w:tab/>
            </w:r>
            <w:r>
              <w:rPr>
                <w:noProof/>
                <w:webHidden/>
              </w:rPr>
              <w:fldChar w:fldCharType="begin"/>
            </w:r>
            <w:r>
              <w:rPr>
                <w:noProof/>
                <w:webHidden/>
              </w:rPr>
              <w:instrText xml:space="preserve"> PAGEREF _Toc99969477 \h </w:instrText>
            </w:r>
          </w:ins>
          <w:r>
            <w:rPr>
              <w:noProof/>
              <w:webHidden/>
            </w:rPr>
          </w:r>
          <w:r>
            <w:rPr>
              <w:noProof/>
              <w:webHidden/>
            </w:rPr>
            <w:fldChar w:fldCharType="separate"/>
          </w:r>
          <w:ins w:id="111" w:author="pete jones" w:date="2022-04-05T11:31:00Z">
            <w:r w:rsidR="00D94147">
              <w:rPr>
                <w:noProof/>
                <w:webHidden/>
              </w:rPr>
              <w:t>2</w:t>
            </w:r>
          </w:ins>
          <w:ins w:id="112" w:author="pete jones" w:date="2022-04-04T12:58:00Z">
            <w:r>
              <w:rPr>
                <w:noProof/>
                <w:webHidden/>
              </w:rPr>
              <w:fldChar w:fldCharType="end"/>
            </w:r>
            <w:r w:rsidRPr="00EA4C82">
              <w:rPr>
                <w:rStyle w:val="Hyperlink"/>
                <w:noProof/>
              </w:rPr>
              <w:fldChar w:fldCharType="end"/>
            </w:r>
          </w:ins>
        </w:p>
        <w:p w14:paraId="30BACAB8" w14:textId="1967C05D" w:rsidR="00581B3D" w:rsidRDefault="00581B3D">
          <w:pPr>
            <w:pStyle w:val="TOC2"/>
            <w:rPr>
              <w:ins w:id="113" w:author="pete jones" w:date="2022-04-04T12:58:00Z"/>
              <w:rFonts w:eastAsiaTheme="minorEastAsia" w:cstheme="minorBidi"/>
              <w:noProof/>
              <w:sz w:val="22"/>
              <w:szCs w:val="22"/>
            </w:rPr>
          </w:pPr>
          <w:ins w:id="11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78"</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2</w:t>
            </w:r>
            <w:r>
              <w:rPr>
                <w:rFonts w:eastAsiaTheme="minorEastAsia" w:cstheme="minorBidi"/>
                <w:noProof/>
                <w:sz w:val="22"/>
                <w:szCs w:val="22"/>
              </w:rPr>
              <w:tab/>
            </w:r>
            <w:r w:rsidRPr="00EA4C82">
              <w:rPr>
                <w:rStyle w:val="Hyperlink"/>
                <w:noProof/>
              </w:rPr>
              <w:t>Objectives</w:t>
            </w:r>
            <w:r>
              <w:rPr>
                <w:noProof/>
                <w:webHidden/>
              </w:rPr>
              <w:tab/>
            </w:r>
            <w:r>
              <w:rPr>
                <w:noProof/>
                <w:webHidden/>
              </w:rPr>
              <w:fldChar w:fldCharType="begin"/>
            </w:r>
            <w:r>
              <w:rPr>
                <w:noProof/>
                <w:webHidden/>
              </w:rPr>
              <w:instrText xml:space="preserve"> PAGEREF _Toc99969478 \h </w:instrText>
            </w:r>
          </w:ins>
          <w:r>
            <w:rPr>
              <w:noProof/>
              <w:webHidden/>
            </w:rPr>
          </w:r>
          <w:r>
            <w:rPr>
              <w:noProof/>
              <w:webHidden/>
            </w:rPr>
            <w:fldChar w:fldCharType="separate"/>
          </w:r>
          <w:ins w:id="115" w:author="pete jones" w:date="2022-04-05T11:31:00Z">
            <w:r w:rsidR="00D94147">
              <w:rPr>
                <w:noProof/>
                <w:webHidden/>
              </w:rPr>
              <w:t>3</w:t>
            </w:r>
          </w:ins>
          <w:ins w:id="116" w:author="pete jones" w:date="2022-04-04T12:58:00Z">
            <w:r>
              <w:rPr>
                <w:noProof/>
                <w:webHidden/>
              </w:rPr>
              <w:fldChar w:fldCharType="end"/>
            </w:r>
            <w:r w:rsidRPr="00EA4C82">
              <w:rPr>
                <w:rStyle w:val="Hyperlink"/>
                <w:noProof/>
              </w:rPr>
              <w:fldChar w:fldCharType="end"/>
            </w:r>
          </w:ins>
        </w:p>
        <w:p w14:paraId="08FFB01E" w14:textId="343FC699" w:rsidR="00581B3D" w:rsidRDefault="00581B3D">
          <w:pPr>
            <w:pStyle w:val="TOC2"/>
            <w:rPr>
              <w:ins w:id="117" w:author="pete jones" w:date="2022-04-04T12:58:00Z"/>
              <w:rFonts w:eastAsiaTheme="minorEastAsia" w:cstheme="minorBidi"/>
              <w:noProof/>
              <w:sz w:val="22"/>
              <w:szCs w:val="22"/>
            </w:rPr>
          </w:pPr>
          <w:ins w:id="11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79"</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3</w:t>
            </w:r>
            <w:r>
              <w:rPr>
                <w:rFonts w:eastAsiaTheme="minorEastAsia" w:cstheme="minorBidi"/>
                <w:noProof/>
                <w:sz w:val="22"/>
                <w:szCs w:val="22"/>
              </w:rPr>
              <w:tab/>
            </w:r>
            <w:r w:rsidRPr="00EA4C82">
              <w:rPr>
                <w:rStyle w:val="Hyperlink"/>
                <w:noProof/>
              </w:rPr>
              <w:t>Collaborative Digital Engineering and Education</w:t>
            </w:r>
            <w:r>
              <w:rPr>
                <w:noProof/>
                <w:webHidden/>
              </w:rPr>
              <w:tab/>
            </w:r>
            <w:r>
              <w:rPr>
                <w:noProof/>
                <w:webHidden/>
              </w:rPr>
              <w:fldChar w:fldCharType="begin"/>
            </w:r>
            <w:r>
              <w:rPr>
                <w:noProof/>
                <w:webHidden/>
              </w:rPr>
              <w:instrText xml:space="preserve"> PAGEREF _Toc99969479 \h </w:instrText>
            </w:r>
          </w:ins>
          <w:r>
            <w:rPr>
              <w:noProof/>
              <w:webHidden/>
            </w:rPr>
          </w:r>
          <w:r>
            <w:rPr>
              <w:noProof/>
              <w:webHidden/>
            </w:rPr>
            <w:fldChar w:fldCharType="separate"/>
          </w:r>
          <w:ins w:id="119" w:author="pete jones" w:date="2022-04-05T11:31:00Z">
            <w:r w:rsidR="00D94147">
              <w:rPr>
                <w:noProof/>
                <w:webHidden/>
              </w:rPr>
              <w:t>5</w:t>
            </w:r>
          </w:ins>
          <w:ins w:id="120" w:author="pete jones" w:date="2022-04-04T12:58:00Z">
            <w:r>
              <w:rPr>
                <w:noProof/>
                <w:webHidden/>
              </w:rPr>
              <w:fldChar w:fldCharType="end"/>
            </w:r>
            <w:r w:rsidRPr="00EA4C82">
              <w:rPr>
                <w:rStyle w:val="Hyperlink"/>
                <w:noProof/>
              </w:rPr>
              <w:fldChar w:fldCharType="end"/>
            </w:r>
          </w:ins>
        </w:p>
        <w:p w14:paraId="54141603" w14:textId="1A099760" w:rsidR="00581B3D" w:rsidRDefault="00581B3D">
          <w:pPr>
            <w:pStyle w:val="TOC2"/>
            <w:rPr>
              <w:ins w:id="121" w:author="pete jones" w:date="2022-04-04T12:58:00Z"/>
              <w:rFonts w:eastAsiaTheme="minorEastAsia" w:cstheme="minorBidi"/>
              <w:noProof/>
              <w:sz w:val="22"/>
              <w:szCs w:val="22"/>
            </w:rPr>
          </w:pPr>
          <w:ins w:id="12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0"</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4</w:t>
            </w:r>
            <w:r>
              <w:rPr>
                <w:rFonts w:eastAsiaTheme="minorEastAsia" w:cstheme="minorBidi"/>
                <w:noProof/>
                <w:sz w:val="22"/>
                <w:szCs w:val="22"/>
              </w:rPr>
              <w:tab/>
            </w:r>
            <w:r w:rsidRPr="00EA4C82">
              <w:rPr>
                <w:rStyle w:val="Hyperlink"/>
                <w:noProof/>
              </w:rPr>
              <w:t>Identifying the gap</w:t>
            </w:r>
            <w:r>
              <w:rPr>
                <w:noProof/>
                <w:webHidden/>
              </w:rPr>
              <w:tab/>
            </w:r>
            <w:r>
              <w:rPr>
                <w:noProof/>
                <w:webHidden/>
              </w:rPr>
              <w:fldChar w:fldCharType="begin"/>
            </w:r>
            <w:r>
              <w:rPr>
                <w:noProof/>
                <w:webHidden/>
              </w:rPr>
              <w:instrText xml:space="preserve"> PAGEREF _Toc99969480 \h </w:instrText>
            </w:r>
          </w:ins>
          <w:r>
            <w:rPr>
              <w:noProof/>
              <w:webHidden/>
            </w:rPr>
          </w:r>
          <w:r>
            <w:rPr>
              <w:noProof/>
              <w:webHidden/>
            </w:rPr>
            <w:fldChar w:fldCharType="separate"/>
          </w:r>
          <w:ins w:id="123" w:author="pete jones" w:date="2022-04-05T11:31:00Z">
            <w:r w:rsidR="00D94147">
              <w:rPr>
                <w:noProof/>
                <w:webHidden/>
              </w:rPr>
              <w:t>11</w:t>
            </w:r>
          </w:ins>
          <w:ins w:id="124" w:author="pete jones" w:date="2022-04-04T12:58:00Z">
            <w:r>
              <w:rPr>
                <w:noProof/>
                <w:webHidden/>
              </w:rPr>
              <w:fldChar w:fldCharType="end"/>
            </w:r>
            <w:r w:rsidRPr="00EA4C82">
              <w:rPr>
                <w:rStyle w:val="Hyperlink"/>
                <w:noProof/>
              </w:rPr>
              <w:fldChar w:fldCharType="end"/>
            </w:r>
          </w:ins>
        </w:p>
        <w:p w14:paraId="219D43E3" w14:textId="2CEF250D" w:rsidR="00581B3D" w:rsidRDefault="00581B3D">
          <w:pPr>
            <w:pStyle w:val="TOC2"/>
            <w:rPr>
              <w:ins w:id="125" w:author="pete jones" w:date="2022-04-04T12:58:00Z"/>
              <w:rFonts w:eastAsiaTheme="minorEastAsia" w:cstheme="minorBidi"/>
              <w:noProof/>
              <w:sz w:val="22"/>
              <w:szCs w:val="22"/>
            </w:rPr>
          </w:pPr>
          <w:ins w:id="12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1"</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5</w:t>
            </w:r>
            <w:r>
              <w:rPr>
                <w:rFonts w:eastAsiaTheme="minorEastAsia" w:cstheme="minorBidi"/>
                <w:noProof/>
                <w:sz w:val="22"/>
                <w:szCs w:val="22"/>
              </w:rPr>
              <w:tab/>
            </w:r>
            <w:r w:rsidRPr="00EA4C82">
              <w:rPr>
                <w:rStyle w:val="Hyperlink"/>
                <w:noProof/>
              </w:rPr>
              <w:t>Research Strategy</w:t>
            </w:r>
            <w:r>
              <w:rPr>
                <w:noProof/>
                <w:webHidden/>
              </w:rPr>
              <w:tab/>
            </w:r>
            <w:r>
              <w:rPr>
                <w:noProof/>
                <w:webHidden/>
              </w:rPr>
              <w:fldChar w:fldCharType="begin"/>
            </w:r>
            <w:r>
              <w:rPr>
                <w:noProof/>
                <w:webHidden/>
              </w:rPr>
              <w:instrText xml:space="preserve"> PAGEREF _Toc99969481 \h </w:instrText>
            </w:r>
          </w:ins>
          <w:r>
            <w:rPr>
              <w:noProof/>
              <w:webHidden/>
            </w:rPr>
          </w:r>
          <w:r>
            <w:rPr>
              <w:noProof/>
              <w:webHidden/>
            </w:rPr>
            <w:fldChar w:fldCharType="separate"/>
          </w:r>
          <w:ins w:id="127" w:author="pete jones" w:date="2022-04-05T11:31:00Z">
            <w:r w:rsidR="00D94147">
              <w:rPr>
                <w:noProof/>
                <w:webHidden/>
              </w:rPr>
              <w:t>13</w:t>
            </w:r>
          </w:ins>
          <w:ins w:id="128" w:author="pete jones" w:date="2022-04-04T12:58:00Z">
            <w:r>
              <w:rPr>
                <w:noProof/>
                <w:webHidden/>
              </w:rPr>
              <w:fldChar w:fldCharType="end"/>
            </w:r>
            <w:r w:rsidRPr="00EA4C82">
              <w:rPr>
                <w:rStyle w:val="Hyperlink"/>
                <w:noProof/>
              </w:rPr>
              <w:fldChar w:fldCharType="end"/>
            </w:r>
          </w:ins>
        </w:p>
        <w:p w14:paraId="29422A4B" w14:textId="12279744" w:rsidR="00581B3D" w:rsidRDefault="00581B3D">
          <w:pPr>
            <w:pStyle w:val="TOC2"/>
            <w:rPr>
              <w:ins w:id="129" w:author="pete jones" w:date="2022-04-04T12:58:00Z"/>
              <w:rFonts w:eastAsiaTheme="minorEastAsia" w:cstheme="minorBidi"/>
              <w:noProof/>
              <w:sz w:val="22"/>
              <w:szCs w:val="22"/>
            </w:rPr>
          </w:pPr>
          <w:ins w:id="13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2"</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6</w:t>
            </w:r>
            <w:r>
              <w:rPr>
                <w:rFonts w:eastAsiaTheme="minorEastAsia" w:cstheme="minorBidi"/>
                <w:noProof/>
                <w:sz w:val="22"/>
                <w:szCs w:val="22"/>
              </w:rPr>
              <w:tab/>
            </w:r>
            <w:r w:rsidRPr="00EA4C82">
              <w:rPr>
                <w:rStyle w:val="Hyperlink"/>
                <w:noProof/>
              </w:rPr>
              <w:t>Research questions and problem</w:t>
            </w:r>
            <w:r>
              <w:rPr>
                <w:noProof/>
                <w:webHidden/>
              </w:rPr>
              <w:tab/>
            </w:r>
            <w:r>
              <w:rPr>
                <w:noProof/>
                <w:webHidden/>
              </w:rPr>
              <w:fldChar w:fldCharType="begin"/>
            </w:r>
            <w:r>
              <w:rPr>
                <w:noProof/>
                <w:webHidden/>
              </w:rPr>
              <w:instrText xml:space="preserve"> PAGEREF _Toc99969482 \h </w:instrText>
            </w:r>
          </w:ins>
          <w:r>
            <w:rPr>
              <w:noProof/>
              <w:webHidden/>
            </w:rPr>
          </w:r>
          <w:r>
            <w:rPr>
              <w:noProof/>
              <w:webHidden/>
            </w:rPr>
            <w:fldChar w:fldCharType="separate"/>
          </w:r>
          <w:ins w:id="131" w:author="pete jones" w:date="2022-04-05T11:31:00Z">
            <w:r w:rsidR="00D94147">
              <w:rPr>
                <w:noProof/>
                <w:webHidden/>
              </w:rPr>
              <w:t>15</w:t>
            </w:r>
          </w:ins>
          <w:ins w:id="132" w:author="pete jones" w:date="2022-04-04T12:58:00Z">
            <w:r>
              <w:rPr>
                <w:noProof/>
                <w:webHidden/>
              </w:rPr>
              <w:fldChar w:fldCharType="end"/>
            </w:r>
            <w:r w:rsidRPr="00EA4C82">
              <w:rPr>
                <w:rStyle w:val="Hyperlink"/>
                <w:noProof/>
              </w:rPr>
              <w:fldChar w:fldCharType="end"/>
            </w:r>
          </w:ins>
        </w:p>
        <w:p w14:paraId="6A5D3604" w14:textId="7C09A22C" w:rsidR="00581B3D" w:rsidRDefault="00581B3D">
          <w:pPr>
            <w:pStyle w:val="TOC2"/>
            <w:rPr>
              <w:ins w:id="133" w:author="pete jones" w:date="2022-04-04T12:58:00Z"/>
              <w:rFonts w:eastAsiaTheme="minorEastAsia" w:cstheme="minorBidi"/>
              <w:noProof/>
              <w:sz w:val="22"/>
              <w:szCs w:val="22"/>
            </w:rPr>
          </w:pPr>
          <w:ins w:id="13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3"</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7</w:t>
            </w:r>
            <w:r>
              <w:rPr>
                <w:rFonts w:eastAsiaTheme="minorEastAsia" w:cstheme="minorBidi"/>
                <w:noProof/>
                <w:sz w:val="22"/>
                <w:szCs w:val="22"/>
              </w:rPr>
              <w:tab/>
            </w:r>
            <w:r w:rsidRPr="00EA4C82">
              <w:rPr>
                <w:rStyle w:val="Hyperlink"/>
                <w:noProof/>
              </w:rPr>
              <w:t>Academic integrity</w:t>
            </w:r>
            <w:r>
              <w:rPr>
                <w:noProof/>
                <w:webHidden/>
              </w:rPr>
              <w:tab/>
            </w:r>
            <w:r>
              <w:rPr>
                <w:noProof/>
                <w:webHidden/>
              </w:rPr>
              <w:fldChar w:fldCharType="begin"/>
            </w:r>
            <w:r>
              <w:rPr>
                <w:noProof/>
                <w:webHidden/>
              </w:rPr>
              <w:instrText xml:space="preserve"> PAGEREF _Toc99969483 \h </w:instrText>
            </w:r>
          </w:ins>
          <w:r>
            <w:rPr>
              <w:noProof/>
              <w:webHidden/>
            </w:rPr>
          </w:r>
          <w:r>
            <w:rPr>
              <w:noProof/>
              <w:webHidden/>
            </w:rPr>
            <w:fldChar w:fldCharType="separate"/>
          </w:r>
          <w:ins w:id="135" w:author="pete jones" w:date="2022-04-05T11:31:00Z">
            <w:r w:rsidR="00D94147">
              <w:rPr>
                <w:noProof/>
                <w:webHidden/>
              </w:rPr>
              <w:t>17</w:t>
            </w:r>
          </w:ins>
          <w:ins w:id="136" w:author="pete jones" w:date="2022-04-04T12:58:00Z">
            <w:r>
              <w:rPr>
                <w:noProof/>
                <w:webHidden/>
              </w:rPr>
              <w:fldChar w:fldCharType="end"/>
            </w:r>
            <w:r w:rsidRPr="00EA4C82">
              <w:rPr>
                <w:rStyle w:val="Hyperlink"/>
                <w:noProof/>
              </w:rPr>
              <w:fldChar w:fldCharType="end"/>
            </w:r>
          </w:ins>
        </w:p>
        <w:p w14:paraId="14EE2F31" w14:textId="399B99C9" w:rsidR="00581B3D" w:rsidRDefault="00581B3D">
          <w:pPr>
            <w:pStyle w:val="TOC2"/>
            <w:rPr>
              <w:ins w:id="137" w:author="pete jones" w:date="2022-04-04T12:58:00Z"/>
              <w:rFonts w:eastAsiaTheme="minorEastAsia" w:cstheme="minorBidi"/>
              <w:noProof/>
              <w:sz w:val="22"/>
              <w:szCs w:val="22"/>
            </w:rPr>
          </w:pPr>
          <w:ins w:id="13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4"</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8</w:t>
            </w:r>
            <w:r>
              <w:rPr>
                <w:rFonts w:eastAsiaTheme="minorEastAsia" w:cstheme="minorBidi"/>
                <w:noProof/>
                <w:sz w:val="22"/>
                <w:szCs w:val="22"/>
              </w:rPr>
              <w:tab/>
            </w:r>
            <w:r w:rsidRPr="00EA4C82">
              <w:rPr>
                <w:rStyle w:val="Hyperlink"/>
                <w:noProof/>
              </w:rPr>
              <w:t>An introduction to the methodology</w:t>
            </w:r>
            <w:r>
              <w:rPr>
                <w:noProof/>
                <w:webHidden/>
              </w:rPr>
              <w:tab/>
            </w:r>
            <w:r>
              <w:rPr>
                <w:noProof/>
                <w:webHidden/>
              </w:rPr>
              <w:fldChar w:fldCharType="begin"/>
            </w:r>
            <w:r>
              <w:rPr>
                <w:noProof/>
                <w:webHidden/>
              </w:rPr>
              <w:instrText xml:space="preserve"> PAGEREF _Toc99969484 \h </w:instrText>
            </w:r>
          </w:ins>
          <w:r>
            <w:rPr>
              <w:noProof/>
              <w:webHidden/>
            </w:rPr>
          </w:r>
          <w:r>
            <w:rPr>
              <w:noProof/>
              <w:webHidden/>
            </w:rPr>
            <w:fldChar w:fldCharType="separate"/>
          </w:r>
          <w:ins w:id="139" w:author="pete jones" w:date="2022-04-05T11:31:00Z">
            <w:r w:rsidR="00D94147">
              <w:rPr>
                <w:noProof/>
                <w:webHidden/>
              </w:rPr>
              <w:t>18</w:t>
            </w:r>
          </w:ins>
          <w:ins w:id="140" w:author="pete jones" w:date="2022-04-04T12:58:00Z">
            <w:r>
              <w:rPr>
                <w:noProof/>
                <w:webHidden/>
              </w:rPr>
              <w:fldChar w:fldCharType="end"/>
            </w:r>
            <w:r w:rsidRPr="00EA4C82">
              <w:rPr>
                <w:rStyle w:val="Hyperlink"/>
                <w:noProof/>
              </w:rPr>
              <w:fldChar w:fldCharType="end"/>
            </w:r>
          </w:ins>
        </w:p>
        <w:p w14:paraId="10952852" w14:textId="1D0D5ED9" w:rsidR="00581B3D" w:rsidRDefault="00581B3D">
          <w:pPr>
            <w:pStyle w:val="TOC2"/>
            <w:rPr>
              <w:ins w:id="141" w:author="pete jones" w:date="2022-04-04T12:58:00Z"/>
              <w:rFonts w:eastAsiaTheme="minorEastAsia" w:cstheme="minorBidi"/>
              <w:noProof/>
              <w:sz w:val="22"/>
              <w:szCs w:val="22"/>
            </w:rPr>
          </w:pPr>
          <w:ins w:id="14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5"</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9</w:t>
            </w:r>
            <w:r>
              <w:rPr>
                <w:rFonts w:eastAsiaTheme="minorEastAsia" w:cstheme="minorBidi"/>
                <w:noProof/>
                <w:sz w:val="22"/>
                <w:szCs w:val="22"/>
              </w:rPr>
              <w:tab/>
            </w:r>
            <w:r w:rsidRPr="00EA4C82">
              <w:rPr>
                <w:rStyle w:val="Hyperlink"/>
                <w:noProof/>
              </w:rPr>
              <w:t>The literature</w:t>
            </w:r>
            <w:r>
              <w:rPr>
                <w:noProof/>
                <w:webHidden/>
              </w:rPr>
              <w:tab/>
            </w:r>
            <w:r>
              <w:rPr>
                <w:noProof/>
                <w:webHidden/>
              </w:rPr>
              <w:fldChar w:fldCharType="begin"/>
            </w:r>
            <w:r>
              <w:rPr>
                <w:noProof/>
                <w:webHidden/>
              </w:rPr>
              <w:instrText xml:space="preserve"> PAGEREF _Toc99969485 \h </w:instrText>
            </w:r>
          </w:ins>
          <w:r>
            <w:rPr>
              <w:noProof/>
              <w:webHidden/>
            </w:rPr>
          </w:r>
          <w:r>
            <w:rPr>
              <w:noProof/>
              <w:webHidden/>
            </w:rPr>
            <w:fldChar w:fldCharType="separate"/>
          </w:r>
          <w:ins w:id="143" w:author="pete jones" w:date="2022-04-05T11:31:00Z">
            <w:r w:rsidR="00D94147">
              <w:rPr>
                <w:noProof/>
                <w:webHidden/>
              </w:rPr>
              <w:t>22</w:t>
            </w:r>
          </w:ins>
          <w:ins w:id="144" w:author="pete jones" w:date="2022-04-04T12:58:00Z">
            <w:r>
              <w:rPr>
                <w:noProof/>
                <w:webHidden/>
              </w:rPr>
              <w:fldChar w:fldCharType="end"/>
            </w:r>
            <w:r w:rsidRPr="00EA4C82">
              <w:rPr>
                <w:rStyle w:val="Hyperlink"/>
                <w:noProof/>
              </w:rPr>
              <w:fldChar w:fldCharType="end"/>
            </w:r>
          </w:ins>
        </w:p>
        <w:p w14:paraId="45388A23" w14:textId="7FFFF6C6" w:rsidR="00581B3D" w:rsidRDefault="00581B3D">
          <w:pPr>
            <w:pStyle w:val="TOC1"/>
            <w:rPr>
              <w:ins w:id="145" w:author="pete jones" w:date="2022-04-04T12:58:00Z"/>
              <w:rFonts w:eastAsiaTheme="minorEastAsia" w:cstheme="minorBidi"/>
              <w:noProof/>
              <w:sz w:val="22"/>
              <w:szCs w:val="22"/>
            </w:rPr>
          </w:pPr>
          <w:ins w:id="14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6"</w:instrText>
            </w:r>
            <w:r w:rsidRPr="00EA4C82">
              <w:rPr>
                <w:rStyle w:val="Hyperlink"/>
                <w:noProof/>
              </w:rPr>
              <w:instrText xml:space="preserve"> </w:instrText>
            </w:r>
            <w:r w:rsidRPr="00EA4C82">
              <w:rPr>
                <w:rStyle w:val="Hyperlink"/>
                <w:noProof/>
              </w:rPr>
              <w:fldChar w:fldCharType="separate"/>
            </w:r>
            <w:r w:rsidRPr="00EA4C82">
              <w:rPr>
                <w:rStyle w:val="Hyperlink"/>
                <w:noProof/>
              </w:rPr>
              <w:t>2</w:t>
            </w:r>
            <w:r>
              <w:rPr>
                <w:rFonts w:eastAsiaTheme="minorEastAsia" w:cstheme="minorBidi"/>
                <w:noProof/>
                <w:sz w:val="22"/>
                <w:szCs w:val="22"/>
              </w:rPr>
              <w:tab/>
            </w:r>
            <w:r w:rsidRPr="00EA4C82">
              <w:rPr>
                <w:rStyle w:val="Hyperlink"/>
                <w:noProof/>
              </w:rPr>
              <w:t>Literature Review</w:t>
            </w:r>
            <w:r>
              <w:rPr>
                <w:noProof/>
                <w:webHidden/>
              </w:rPr>
              <w:tab/>
            </w:r>
            <w:r>
              <w:rPr>
                <w:noProof/>
                <w:webHidden/>
              </w:rPr>
              <w:fldChar w:fldCharType="begin"/>
            </w:r>
            <w:r>
              <w:rPr>
                <w:noProof/>
                <w:webHidden/>
              </w:rPr>
              <w:instrText xml:space="preserve"> PAGEREF _Toc99969486 \h </w:instrText>
            </w:r>
          </w:ins>
          <w:r>
            <w:rPr>
              <w:noProof/>
              <w:webHidden/>
            </w:rPr>
          </w:r>
          <w:r>
            <w:rPr>
              <w:noProof/>
              <w:webHidden/>
            </w:rPr>
            <w:fldChar w:fldCharType="separate"/>
          </w:r>
          <w:ins w:id="147" w:author="pete jones" w:date="2022-04-05T11:31:00Z">
            <w:r w:rsidR="00D94147">
              <w:rPr>
                <w:noProof/>
                <w:webHidden/>
              </w:rPr>
              <w:t>23</w:t>
            </w:r>
          </w:ins>
          <w:ins w:id="148" w:author="pete jones" w:date="2022-04-04T12:58:00Z">
            <w:r>
              <w:rPr>
                <w:noProof/>
                <w:webHidden/>
              </w:rPr>
              <w:fldChar w:fldCharType="end"/>
            </w:r>
            <w:r w:rsidRPr="00EA4C82">
              <w:rPr>
                <w:rStyle w:val="Hyperlink"/>
                <w:noProof/>
              </w:rPr>
              <w:fldChar w:fldCharType="end"/>
            </w:r>
          </w:ins>
        </w:p>
        <w:p w14:paraId="25182AF9" w14:textId="51856DF6" w:rsidR="00581B3D" w:rsidRDefault="00581B3D">
          <w:pPr>
            <w:pStyle w:val="TOC2"/>
            <w:rPr>
              <w:ins w:id="149" w:author="pete jones" w:date="2022-04-04T12:58:00Z"/>
              <w:rFonts w:eastAsiaTheme="minorEastAsia" w:cstheme="minorBidi"/>
              <w:noProof/>
              <w:sz w:val="22"/>
              <w:szCs w:val="22"/>
            </w:rPr>
          </w:pPr>
          <w:ins w:id="15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7"</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2.1</w:t>
            </w:r>
            <w:r>
              <w:rPr>
                <w:rFonts w:eastAsiaTheme="minorEastAsia" w:cstheme="minorBidi"/>
                <w:noProof/>
                <w:sz w:val="22"/>
                <w:szCs w:val="22"/>
              </w:rPr>
              <w:tab/>
            </w:r>
            <w:r w:rsidRPr="00EA4C82">
              <w:rPr>
                <w:rStyle w:val="Hyperlink"/>
                <w:noProof/>
              </w:rPr>
              <w:t>Introduction</w:t>
            </w:r>
            <w:r>
              <w:rPr>
                <w:noProof/>
                <w:webHidden/>
              </w:rPr>
              <w:tab/>
            </w:r>
            <w:r>
              <w:rPr>
                <w:noProof/>
                <w:webHidden/>
              </w:rPr>
              <w:fldChar w:fldCharType="begin"/>
            </w:r>
            <w:r>
              <w:rPr>
                <w:noProof/>
                <w:webHidden/>
              </w:rPr>
              <w:instrText xml:space="preserve"> PAGEREF _Toc99969487 \h </w:instrText>
            </w:r>
          </w:ins>
          <w:r>
            <w:rPr>
              <w:noProof/>
              <w:webHidden/>
            </w:rPr>
          </w:r>
          <w:r>
            <w:rPr>
              <w:noProof/>
              <w:webHidden/>
            </w:rPr>
            <w:fldChar w:fldCharType="separate"/>
          </w:r>
          <w:ins w:id="151" w:author="pete jones" w:date="2022-04-05T11:31:00Z">
            <w:r w:rsidR="00D94147">
              <w:rPr>
                <w:noProof/>
                <w:webHidden/>
              </w:rPr>
              <w:t>23</w:t>
            </w:r>
          </w:ins>
          <w:ins w:id="152" w:author="pete jones" w:date="2022-04-04T12:58:00Z">
            <w:r>
              <w:rPr>
                <w:noProof/>
                <w:webHidden/>
              </w:rPr>
              <w:fldChar w:fldCharType="end"/>
            </w:r>
            <w:r w:rsidRPr="00EA4C82">
              <w:rPr>
                <w:rStyle w:val="Hyperlink"/>
                <w:noProof/>
              </w:rPr>
              <w:fldChar w:fldCharType="end"/>
            </w:r>
          </w:ins>
        </w:p>
        <w:p w14:paraId="2B354629" w14:textId="36FC4B39" w:rsidR="00581B3D" w:rsidRDefault="00581B3D">
          <w:pPr>
            <w:pStyle w:val="TOC3"/>
            <w:rPr>
              <w:ins w:id="153" w:author="pete jones" w:date="2022-04-04T12:58:00Z"/>
              <w:rFonts w:eastAsiaTheme="minorEastAsia" w:cstheme="minorBidi"/>
              <w:noProof/>
              <w:sz w:val="22"/>
              <w:szCs w:val="22"/>
            </w:rPr>
          </w:pPr>
          <w:ins w:id="15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8"</w:instrText>
            </w:r>
            <w:r w:rsidRPr="00EA4C82">
              <w:rPr>
                <w:rStyle w:val="Hyperlink"/>
                <w:noProof/>
              </w:rPr>
              <w:instrText xml:space="preserve"> </w:instrText>
            </w:r>
            <w:r w:rsidRPr="00EA4C82">
              <w:rPr>
                <w:rStyle w:val="Hyperlink"/>
                <w:noProof/>
              </w:rPr>
              <w:fldChar w:fldCharType="separate"/>
            </w:r>
            <w:r w:rsidRPr="00EA4C82">
              <w:rPr>
                <w:rStyle w:val="Hyperlink"/>
                <w:noProof/>
              </w:rPr>
              <w:t>2.1.1</w:t>
            </w:r>
            <w:r>
              <w:rPr>
                <w:rFonts w:eastAsiaTheme="minorEastAsia" w:cstheme="minorBidi"/>
                <w:noProof/>
                <w:sz w:val="22"/>
                <w:szCs w:val="22"/>
              </w:rPr>
              <w:tab/>
            </w:r>
            <w:r w:rsidRPr="00EA4C82">
              <w:rPr>
                <w:rStyle w:val="Hyperlink"/>
                <w:noProof/>
              </w:rPr>
              <w:t>Problem statement</w:t>
            </w:r>
            <w:r>
              <w:rPr>
                <w:noProof/>
                <w:webHidden/>
              </w:rPr>
              <w:tab/>
            </w:r>
            <w:r>
              <w:rPr>
                <w:noProof/>
                <w:webHidden/>
              </w:rPr>
              <w:fldChar w:fldCharType="begin"/>
            </w:r>
            <w:r>
              <w:rPr>
                <w:noProof/>
                <w:webHidden/>
              </w:rPr>
              <w:instrText xml:space="preserve"> PAGEREF _Toc99969488 \h </w:instrText>
            </w:r>
          </w:ins>
          <w:r>
            <w:rPr>
              <w:noProof/>
              <w:webHidden/>
            </w:rPr>
          </w:r>
          <w:r>
            <w:rPr>
              <w:noProof/>
              <w:webHidden/>
            </w:rPr>
            <w:fldChar w:fldCharType="separate"/>
          </w:r>
          <w:ins w:id="155" w:author="pete jones" w:date="2022-04-05T11:31:00Z">
            <w:r w:rsidR="00D94147">
              <w:rPr>
                <w:noProof/>
                <w:webHidden/>
              </w:rPr>
              <w:t>23</w:t>
            </w:r>
          </w:ins>
          <w:ins w:id="156" w:author="pete jones" w:date="2022-04-04T12:58:00Z">
            <w:r>
              <w:rPr>
                <w:noProof/>
                <w:webHidden/>
              </w:rPr>
              <w:fldChar w:fldCharType="end"/>
            </w:r>
            <w:r w:rsidRPr="00EA4C82">
              <w:rPr>
                <w:rStyle w:val="Hyperlink"/>
                <w:noProof/>
              </w:rPr>
              <w:fldChar w:fldCharType="end"/>
            </w:r>
          </w:ins>
        </w:p>
        <w:p w14:paraId="35D1531C" w14:textId="034362E3" w:rsidR="00581B3D" w:rsidRDefault="00581B3D">
          <w:pPr>
            <w:pStyle w:val="TOC3"/>
            <w:rPr>
              <w:ins w:id="157" w:author="pete jones" w:date="2022-04-04T12:58:00Z"/>
              <w:rFonts w:eastAsiaTheme="minorEastAsia" w:cstheme="minorBidi"/>
              <w:noProof/>
              <w:sz w:val="22"/>
              <w:szCs w:val="22"/>
            </w:rPr>
          </w:pPr>
          <w:ins w:id="15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89"</w:instrText>
            </w:r>
            <w:r w:rsidRPr="00EA4C82">
              <w:rPr>
                <w:rStyle w:val="Hyperlink"/>
                <w:noProof/>
              </w:rPr>
              <w:instrText xml:space="preserve"> </w:instrText>
            </w:r>
            <w:r w:rsidRPr="00EA4C82">
              <w:rPr>
                <w:rStyle w:val="Hyperlink"/>
                <w:noProof/>
              </w:rPr>
              <w:fldChar w:fldCharType="separate"/>
            </w:r>
            <w:r w:rsidRPr="00EA4C82">
              <w:rPr>
                <w:rStyle w:val="Hyperlink"/>
                <w:noProof/>
              </w:rPr>
              <w:t>2.1.2</w:t>
            </w:r>
            <w:r>
              <w:rPr>
                <w:rFonts w:eastAsiaTheme="minorEastAsia" w:cstheme="minorBidi"/>
                <w:noProof/>
                <w:sz w:val="22"/>
                <w:szCs w:val="22"/>
              </w:rPr>
              <w:tab/>
            </w:r>
            <w:r w:rsidRPr="00EA4C82">
              <w:rPr>
                <w:rStyle w:val="Hyperlink"/>
                <w:noProof/>
              </w:rPr>
              <w:t>21</w:t>
            </w:r>
            <w:r w:rsidRPr="00EA4C82">
              <w:rPr>
                <w:rStyle w:val="Hyperlink"/>
                <w:noProof/>
                <w:vertAlign w:val="superscript"/>
              </w:rPr>
              <w:t>st</w:t>
            </w:r>
            <w:r w:rsidRPr="00EA4C82">
              <w:rPr>
                <w:rStyle w:val="Hyperlink"/>
                <w:noProof/>
              </w:rPr>
              <w:t>-century requirements.</w:t>
            </w:r>
            <w:r>
              <w:rPr>
                <w:noProof/>
                <w:webHidden/>
              </w:rPr>
              <w:tab/>
            </w:r>
            <w:r>
              <w:rPr>
                <w:noProof/>
                <w:webHidden/>
              </w:rPr>
              <w:fldChar w:fldCharType="begin"/>
            </w:r>
            <w:r>
              <w:rPr>
                <w:noProof/>
                <w:webHidden/>
              </w:rPr>
              <w:instrText xml:space="preserve"> PAGEREF _Toc99969489 \h </w:instrText>
            </w:r>
          </w:ins>
          <w:r>
            <w:rPr>
              <w:noProof/>
              <w:webHidden/>
            </w:rPr>
          </w:r>
          <w:r>
            <w:rPr>
              <w:noProof/>
              <w:webHidden/>
            </w:rPr>
            <w:fldChar w:fldCharType="separate"/>
          </w:r>
          <w:ins w:id="159" w:author="pete jones" w:date="2022-04-05T11:31:00Z">
            <w:r w:rsidR="00D94147">
              <w:rPr>
                <w:noProof/>
                <w:webHidden/>
              </w:rPr>
              <w:t>24</w:t>
            </w:r>
          </w:ins>
          <w:ins w:id="160" w:author="pete jones" w:date="2022-04-04T12:58:00Z">
            <w:r>
              <w:rPr>
                <w:noProof/>
                <w:webHidden/>
              </w:rPr>
              <w:fldChar w:fldCharType="end"/>
            </w:r>
            <w:r w:rsidRPr="00EA4C82">
              <w:rPr>
                <w:rStyle w:val="Hyperlink"/>
                <w:noProof/>
              </w:rPr>
              <w:fldChar w:fldCharType="end"/>
            </w:r>
          </w:ins>
        </w:p>
        <w:p w14:paraId="3A6E2633" w14:textId="5A2D5E59" w:rsidR="00581B3D" w:rsidRDefault="00581B3D">
          <w:pPr>
            <w:pStyle w:val="TOC3"/>
            <w:rPr>
              <w:ins w:id="161" w:author="pete jones" w:date="2022-04-04T12:58:00Z"/>
              <w:rFonts w:eastAsiaTheme="minorEastAsia" w:cstheme="minorBidi"/>
              <w:noProof/>
              <w:sz w:val="22"/>
              <w:szCs w:val="22"/>
            </w:rPr>
          </w:pPr>
          <w:ins w:id="16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90"</w:instrText>
            </w:r>
            <w:r w:rsidRPr="00EA4C82">
              <w:rPr>
                <w:rStyle w:val="Hyperlink"/>
                <w:noProof/>
              </w:rPr>
              <w:instrText xml:space="preserve"> </w:instrText>
            </w:r>
            <w:r w:rsidRPr="00EA4C82">
              <w:rPr>
                <w:rStyle w:val="Hyperlink"/>
                <w:noProof/>
              </w:rPr>
              <w:fldChar w:fldCharType="separate"/>
            </w:r>
            <w:r w:rsidRPr="00EA4C82">
              <w:rPr>
                <w:rStyle w:val="Hyperlink"/>
                <w:noProof/>
              </w:rPr>
              <w:t>2.1.3</w:t>
            </w:r>
            <w:r>
              <w:rPr>
                <w:rFonts w:eastAsiaTheme="minorEastAsia" w:cstheme="minorBidi"/>
                <w:noProof/>
                <w:sz w:val="22"/>
                <w:szCs w:val="22"/>
              </w:rPr>
              <w:tab/>
            </w:r>
            <w:r w:rsidRPr="00EA4C82">
              <w:rPr>
                <w:rStyle w:val="Hyperlink"/>
                <w:noProof/>
              </w:rPr>
              <w:t>Literature themes</w:t>
            </w:r>
            <w:r>
              <w:rPr>
                <w:noProof/>
                <w:webHidden/>
              </w:rPr>
              <w:tab/>
            </w:r>
            <w:r>
              <w:rPr>
                <w:noProof/>
                <w:webHidden/>
              </w:rPr>
              <w:fldChar w:fldCharType="begin"/>
            </w:r>
            <w:r>
              <w:rPr>
                <w:noProof/>
                <w:webHidden/>
              </w:rPr>
              <w:instrText xml:space="preserve"> PAGEREF _Toc99969490 \h </w:instrText>
            </w:r>
          </w:ins>
          <w:r>
            <w:rPr>
              <w:noProof/>
              <w:webHidden/>
            </w:rPr>
          </w:r>
          <w:r>
            <w:rPr>
              <w:noProof/>
              <w:webHidden/>
            </w:rPr>
            <w:fldChar w:fldCharType="separate"/>
          </w:r>
          <w:ins w:id="163" w:author="pete jones" w:date="2022-04-05T11:31:00Z">
            <w:r w:rsidR="00D94147">
              <w:rPr>
                <w:noProof/>
                <w:webHidden/>
              </w:rPr>
              <w:t>25</w:t>
            </w:r>
          </w:ins>
          <w:ins w:id="164" w:author="pete jones" w:date="2022-04-04T12:58:00Z">
            <w:r>
              <w:rPr>
                <w:noProof/>
                <w:webHidden/>
              </w:rPr>
              <w:fldChar w:fldCharType="end"/>
            </w:r>
            <w:r w:rsidRPr="00EA4C82">
              <w:rPr>
                <w:rStyle w:val="Hyperlink"/>
                <w:noProof/>
              </w:rPr>
              <w:fldChar w:fldCharType="end"/>
            </w:r>
          </w:ins>
        </w:p>
        <w:p w14:paraId="2EBC41E1" w14:textId="492DF471" w:rsidR="00581B3D" w:rsidRDefault="00581B3D">
          <w:pPr>
            <w:pStyle w:val="TOC3"/>
            <w:rPr>
              <w:ins w:id="165" w:author="pete jones" w:date="2022-04-04T12:58:00Z"/>
              <w:rFonts w:eastAsiaTheme="minorEastAsia" w:cstheme="minorBidi"/>
              <w:noProof/>
              <w:sz w:val="22"/>
              <w:szCs w:val="22"/>
            </w:rPr>
          </w:pPr>
          <w:ins w:id="16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91"</w:instrText>
            </w:r>
            <w:r w:rsidRPr="00EA4C82">
              <w:rPr>
                <w:rStyle w:val="Hyperlink"/>
                <w:noProof/>
              </w:rPr>
              <w:instrText xml:space="preserve"> </w:instrText>
            </w:r>
            <w:r w:rsidRPr="00EA4C82">
              <w:rPr>
                <w:rStyle w:val="Hyperlink"/>
                <w:noProof/>
              </w:rPr>
              <w:fldChar w:fldCharType="separate"/>
            </w:r>
            <w:r w:rsidRPr="00EA4C82">
              <w:rPr>
                <w:rStyle w:val="Hyperlink"/>
                <w:noProof/>
              </w:rPr>
              <w:t>2.1.4</w:t>
            </w:r>
            <w:r>
              <w:rPr>
                <w:rFonts w:eastAsiaTheme="minorEastAsia" w:cstheme="minorBidi"/>
                <w:noProof/>
                <w:sz w:val="22"/>
                <w:szCs w:val="22"/>
              </w:rPr>
              <w:tab/>
            </w:r>
            <w:r w:rsidRPr="00EA4C82">
              <w:rPr>
                <w:rStyle w:val="Hyperlink"/>
                <w:noProof/>
              </w:rPr>
              <w:t>Digital enrichment</w:t>
            </w:r>
            <w:r>
              <w:rPr>
                <w:noProof/>
                <w:webHidden/>
              </w:rPr>
              <w:tab/>
            </w:r>
            <w:r>
              <w:rPr>
                <w:noProof/>
                <w:webHidden/>
              </w:rPr>
              <w:fldChar w:fldCharType="begin"/>
            </w:r>
            <w:r>
              <w:rPr>
                <w:noProof/>
                <w:webHidden/>
              </w:rPr>
              <w:instrText xml:space="preserve"> PAGEREF _Toc99969491 \h </w:instrText>
            </w:r>
          </w:ins>
          <w:r>
            <w:rPr>
              <w:noProof/>
              <w:webHidden/>
            </w:rPr>
          </w:r>
          <w:r>
            <w:rPr>
              <w:noProof/>
              <w:webHidden/>
            </w:rPr>
            <w:fldChar w:fldCharType="separate"/>
          </w:r>
          <w:ins w:id="167" w:author="pete jones" w:date="2022-04-05T11:31:00Z">
            <w:r w:rsidR="00D94147">
              <w:rPr>
                <w:noProof/>
                <w:webHidden/>
              </w:rPr>
              <w:t>27</w:t>
            </w:r>
          </w:ins>
          <w:ins w:id="168" w:author="pete jones" w:date="2022-04-04T12:58:00Z">
            <w:r>
              <w:rPr>
                <w:noProof/>
                <w:webHidden/>
              </w:rPr>
              <w:fldChar w:fldCharType="end"/>
            </w:r>
            <w:r w:rsidRPr="00EA4C82">
              <w:rPr>
                <w:rStyle w:val="Hyperlink"/>
                <w:noProof/>
              </w:rPr>
              <w:fldChar w:fldCharType="end"/>
            </w:r>
          </w:ins>
        </w:p>
        <w:p w14:paraId="073815EE" w14:textId="517E5AC1" w:rsidR="00581B3D" w:rsidRDefault="00581B3D">
          <w:pPr>
            <w:pStyle w:val="TOC3"/>
            <w:rPr>
              <w:ins w:id="169" w:author="pete jones" w:date="2022-04-04T12:58:00Z"/>
              <w:rFonts w:eastAsiaTheme="minorEastAsia" w:cstheme="minorBidi"/>
              <w:noProof/>
              <w:sz w:val="22"/>
              <w:szCs w:val="22"/>
            </w:rPr>
          </w:pPr>
          <w:ins w:id="17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92"</w:instrText>
            </w:r>
            <w:r w:rsidRPr="00EA4C82">
              <w:rPr>
                <w:rStyle w:val="Hyperlink"/>
                <w:noProof/>
              </w:rPr>
              <w:instrText xml:space="preserve"> </w:instrText>
            </w:r>
            <w:r w:rsidRPr="00EA4C82">
              <w:rPr>
                <w:rStyle w:val="Hyperlink"/>
                <w:noProof/>
              </w:rPr>
              <w:fldChar w:fldCharType="separate"/>
            </w:r>
            <w:r w:rsidRPr="00EA4C82">
              <w:rPr>
                <w:rStyle w:val="Hyperlink"/>
                <w:noProof/>
              </w:rPr>
              <w:t>2.1.5</w:t>
            </w:r>
            <w:r>
              <w:rPr>
                <w:rFonts w:eastAsiaTheme="minorEastAsia" w:cstheme="minorBidi"/>
                <w:noProof/>
                <w:sz w:val="22"/>
                <w:szCs w:val="22"/>
              </w:rPr>
              <w:tab/>
            </w:r>
            <w:r w:rsidRPr="00EA4C82">
              <w:rPr>
                <w:rStyle w:val="Hyperlink"/>
                <w:noProof/>
              </w:rPr>
              <w:t>Organisation</w:t>
            </w:r>
            <w:r>
              <w:rPr>
                <w:noProof/>
                <w:webHidden/>
              </w:rPr>
              <w:tab/>
            </w:r>
            <w:r>
              <w:rPr>
                <w:noProof/>
                <w:webHidden/>
              </w:rPr>
              <w:fldChar w:fldCharType="begin"/>
            </w:r>
            <w:r>
              <w:rPr>
                <w:noProof/>
                <w:webHidden/>
              </w:rPr>
              <w:instrText xml:space="preserve"> PAGEREF _Toc99969492 \h </w:instrText>
            </w:r>
          </w:ins>
          <w:r>
            <w:rPr>
              <w:noProof/>
              <w:webHidden/>
            </w:rPr>
          </w:r>
          <w:r>
            <w:rPr>
              <w:noProof/>
              <w:webHidden/>
            </w:rPr>
            <w:fldChar w:fldCharType="separate"/>
          </w:r>
          <w:ins w:id="171" w:author="pete jones" w:date="2022-04-05T11:31:00Z">
            <w:r w:rsidR="00D94147">
              <w:rPr>
                <w:noProof/>
                <w:webHidden/>
              </w:rPr>
              <w:t>27</w:t>
            </w:r>
          </w:ins>
          <w:ins w:id="172" w:author="pete jones" w:date="2022-04-04T12:58:00Z">
            <w:r>
              <w:rPr>
                <w:noProof/>
                <w:webHidden/>
              </w:rPr>
              <w:fldChar w:fldCharType="end"/>
            </w:r>
            <w:r w:rsidRPr="00EA4C82">
              <w:rPr>
                <w:rStyle w:val="Hyperlink"/>
                <w:noProof/>
              </w:rPr>
              <w:fldChar w:fldCharType="end"/>
            </w:r>
          </w:ins>
        </w:p>
        <w:p w14:paraId="0DADFFFD" w14:textId="18E0A1B2" w:rsidR="00581B3D" w:rsidRDefault="00581B3D">
          <w:pPr>
            <w:pStyle w:val="TOC2"/>
            <w:rPr>
              <w:ins w:id="173" w:author="pete jones" w:date="2022-04-04T12:58:00Z"/>
              <w:rFonts w:eastAsiaTheme="minorEastAsia" w:cstheme="minorBidi"/>
              <w:noProof/>
              <w:sz w:val="22"/>
              <w:szCs w:val="22"/>
            </w:rPr>
          </w:pPr>
          <w:ins w:id="17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93"</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2.2</w:t>
            </w:r>
            <w:r>
              <w:rPr>
                <w:rFonts w:eastAsiaTheme="minorEastAsia" w:cstheme="minorBidi"/>
                <w:noProof/>
                <w:sz w:val="22"/>
                <w:szCs w:val="22"/>
              </w:rPr>
              <w:tab/>
            </w:r>
            <w:r w:rsidRPr="00EA4C82">
              <w:rPr>
                <w:rStyle w:val="Hyperlink"/>
                <w:noProof/>
              </w:rPr>
              <w:t>Industrial perspectives</w:t>
            </w:r>
            <w:r>
              <w:rPr>
                <w:noProof/>
                <w:webHidden/>
              </w:rPr>
              <w:tab/>
            </w:r>
            <w:r>
              <w:rPr>
                <w:noProof/>
                <w:webHidden/>
              </w:rPr>
              <w:fldChar w:fldCharType="begin"/>
            </w:r>
            <w:r>
              <w:rPr>
                <w:noProof/>
                <w:webHidden/>
              </w:rPr>
              <w:instrText xml:space="preserve"> PAGEREF _Toc99969493 \h </w:instrText>
            </w:r>
          </w:ins>
          <w:r>
            <w:rPr>
              <w:noProof/>
              <w:webHidden/>
            </w:rPr>
          </w:r>
          <w:r>
            <w:rPr>
              <w:noProof/>
              <w:webHidden/>
            </w:rPr>
            <w:fldChar w:fldCharType="separate"/>
          </w:r>
          <w:ins w:id="175" w:author="pete jones" w:date="2022-04-05T11:31:00Z">
            <w:r w:rsidR="00D94147">
              <w:rPr>
                <w:noProof/>
                <w:webHidden/>
              </w:rPr>
              <w:t>28</w:t>
            </w:r>
          </w:ins>
          <w:ins w:id="176" w:author="pete jones" w:date="2022-04-04T12:58:00Z">
            <w:r>
              <w:rPr>
                <w:noProof/>
                <w:webHidden/>
              </w:rPr>
              <w:fldChar w:fldCharType="end"/>
            </w:r>
            <w:r w:rsidRPr="00EA4C82">
              <w:rPr>
                <w:rStyle w:val="Hyperlink"/>
                <w:noProof/>
              </w:rPr>
              <w:fldChar w:fldCharType="end"/>
            </w:r>
          </w:ins>
        </w:p>
        <w:p w14:paraId="67424D0C" w14:textId="507F2CDE" w:rsidR="00581B3D" w:rsidRDefault="00581B3D">
          <w:pPr>
            <w:pStyle w:val="TOC2"/>
            <w:rPr>
              <w:ins w:id="177" w:author="pete jones" w:date="2022-04-04T12:58:00Z"/>
              <w:rFonts w:eastAsiaTheme="minorEastAsia" w:cstheme="minorBidi"/>
              <w:noProof/>
              <w:sz w:val="22"/>
              <w:szCs w:val="22"/>
            </w:rPr>
          </w:pPr>
          <w:ins w:id="17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94"</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2.3</w:t>
            </w:r>
            <w:r>
              <w:rPr>
                <w:rFonts w:eastAsiaTheme="minorEastAsia" w:cstheme="minorBidi"/>
                <w:noProof/>
                <w:sz w:val="22"/>
                <w:szCs w:val="22"/>
              </w:rPr>
              <w:tab/>
            </w:r>
            <w:r w:rsidRPr="00EA4C82">
              <w:rPr>
                <w:rStyle w:val="Hyperlink"/>
                <w:noProof/>
              </w:rPr>
              <w:t>Software developer perspectives</w:t>
            </w:r>
            <w:r>
              <w:rPr>
                <w:noProof/>
                <w:webHidden/>
              </w:rPr>
              <w:tab/>
            </w:r>
            <w:r>
              <w:rPr>
                <w:noProof/>
                <w:webHidden/>
              </w:rPr>
              <w:fldChar w:fldCharType="begin"/>
            </w:r>
            <w:r>
              <w:rPr>
                <w:noProof/>
                <w:webHidden/>
              </w:rPr>
              <w:instrText xml:space="preserve"> PAGEREF _Toc99969494 \h </w:instrText>
            </w:r>
          </w:ins>
          <w:r>
            <w:rPr>
              <w:noProof/>
              <w:webHidden/>
            </w:rPr>
          </w:r>
          <w:r>
            <w:rPr>
              <w:noProof/>
              <w:webHidden/>
            </w:rPr>
            <w:fldChar w:fldCharType="separate"/>
          </w:r>
          <w:ins w:id="179" w:author="pete jones" w:date="2022-04-05T11:31:00Z">
            <w:r w:rsidR="00D94147">
              <w:rPr>
                <w:noProof/>
                <w:webHidden/>
              </w:rPr>
              <w:t>40</w:t>
            </w:r>
          </w:ins>
          <w:ins w:id="180" w:author="pete jones" w:date="2022-04-04T12:58:00Z">
            <w:r>
              <w:rPr>
                <w:noProof/>
                <w:webHidden/>
              </w:rPr>
              <w:fldChar w:fldCharType="end"/>
            </w:r>
            <w:r w:rsidRPr="00EA4C82">
              <w:rPr>
                <w:rStyle w:val="Hyperlink"/>
                <w:noProof/>
              </w:rPr>
              <w:fldChar w:fldCharType="end"/>
            </w:r>
          </w:ins>
        </w:p>
        <w:p w14:paraId="7592B1C7" w14:textId="406A6AE8" w:rsidR="00581B3D" w:rsidRDefault="00581B3D">
          <w:pPr>
            <w:pStyle w:val="TOC2"/>
            <w:rPr>
              <w:ins w:id="181" w:author="pete jones" w:date="2022-04-04T12:58:00Z"/>
              <w:rFonts w:eastAsiaTheme="minorEastAsia" w:cstheme="minorBidi"/>
              <w:noProof/>
              <w:sz w:val="22"/>
              <w:szCs w:val="22"/>
            </w:rPr>
          </w:pPr>
          <w:ins w:id="18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95"</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2.4</w:t>
            </w:r>
            <w:r>
              <w:rPr>
                <w:rFonts w:eastAsiaTheme="minorEastAsia" w:cstheme="minorBidi"/>
                <w:noProof/>
                <w:sz w:val="22"/>
                <w:szCs w:val="22"/>
              </w:rPr>
              <w:tab/>
            </w:r>
            <w:r w:rsidRPr="00EA4C82">
              <w:rPr>
                <w:rStyle w:val="Hyperlink"/>
                <w:noProof/>
              </w:rPr>
              <w:t>Educational resources</w:t>
            </w:r>
            <w:r>
              <w:rPr>
                <w:noProof/>
                <w:webHidden/>
              </w:rPr>
              <w:tab/>
            </w:r>
            <w:r>
              <w:rPr>
                <w:noProof/>
                <w:webHidden/>
              </w:rPr>
              <w:fldChar w:fldCharType="begin"/>
            </w:r>
            <w:r>
              <w:rPr>
                <w:noProof/>
                <w:webHidden/>
              </w:rPr>
              <w:instrText xml:space="preserve"> PAGEREF _Toc99969495 \h </w:instrText>
            </w:r>
          </w:ins>
          <w:r>
            <w:rPr>
              <w:noProof/>
              <w:webHidden/>
            </w:rPr>
          </w:r>
          <w:r>
            <w:rPr>
              <w:noProof/>
              <w:webHidden/>
            </w:rPr>
            <w:fldChar w:fldCharType="separate"/>
          </w:r>
          <w:ins w:id="183" w:author="pete jones" w:date="2022-04-05T11:31:00Z">
            <w:r w:rsidR="00D94147">
              <w:rPr>
                <w:noProof/>
                <w:webHidden/>
              </w:rPr>
              <w:t>42</w:t>
            </w:r>
          </w:ins>
          <w:ins w:id="184" w:author="pete jones" w:date="2022-04-04T12:58:00Z">
            <w:r>
              <w:rPr>
                <w:noProof/>
                <w:webHidden/>
              </w:rPr>
              <w:fldChar w:fldCharType="end"/>
            </w:r>
            <w:r w:rsidRPr="00EA4C82">
              <w:rPr>
                <w:rStyle w:val="Hyperlink"/>
                <w:noProof/>
              </w:rPr>
              <w:fldChar w:fldCharType="end"/>
            </w:r>
          </w:ins>
        </w:p>
        <w:p w14:paraId="17BB1921" w14:textId="47F447AC" w:rsidR="00581B3D" w:rsidRDefault="00581B3D">
          <w:pPr>
            <w:pStyle w:val="TOC2"/>
            <w:rPr>
              <w:ins w:id="185" w:author="pete jones" w:date="2022-04-04T12:58:00Z"/>
              <w:rFonts w:eastAsiaTheme="minorEastAsia" w:cstheme="minorBidi"/>
              <w:noProof/>
              <w:sz w:val="22"/>
              <w:szCs w:val="22"/>
            </w:rPr>
          </w:pPr>
          <w:ins w:id="18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96"</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2.5</w:t>
            </w:r>
            <w:r>
              <w:rPr>
                <w:rFonts w:eastAsiaTheme="minorEastAsia" w:cstheme="minorBidi"/>
                <w:noProof/>
                <w:sz w:val="22"/>
                <w:szCs w:val="22"/>
              </w:rPr>
              <w:tab/>
            </w:r>
            <w:r w:rsidRPr="00EA4C82">
              <w:rPr>
                <w:rStyle w:val="Hyperlink"/>
                <w:noProof/>
              </w:rPr>
              <w:t>Educational perspectives</w:t>
            </w:r>
            <w:r>
              <w:rPr>
                <w:noProof/>
                <w:webHidden/>
              </w:rPr>
              <w:tab/>
            </w:r>
            <w:r>
              <w:rPr>
                <w:noProof/>
                <w:webHidden/>
              </w:rPr>
              <w:fldChar w:fldCharType="begin"/>
            </w:r>
            <w:r>
              <w:rPr>
                <w:noProof/>
                <w:webHidden/>
              </w:rPr>
              <w:instrText xml:space="preserve"> PAGEREF _Toc99969496 \h </w:instrText>
            </w:r>
          </w:ins>
          <w:r>
            <w:rPr>
              <w:noProof/>
              <w:webHidden/>
            </w:rPr>
          </w:r>
          <w:r>
            <w:rPr>
              <w:noProof/>
              <w:webHidden/>
            </w:rPr>
            <w:fldChar w:fldCharType="separate"/>
          </w:r>
          <w:ins w:id="187" w:author="pete jones" w:date="2022-04-05T11:31:00Z">
            <w:r w:rsidR="00D94147">
              <w:rPr>
                <w:noProof/>
                <w:webHidden/>
              </w:rPr>
              <w:t>46</w:t>
            </w:r>
          </w:ins>
          <w:ins w:id="188" w:author="pete jones" w:date="2022-04-04T12:58:00Z">
            <w:r>
              <w:rPr>
                <w:noProof/>
                <w:webHidden/>
              </w:rPr>
              <w:fldChar w:fldCharType="end"/>
            </w:r>
            <w:r w:rsidRPr="00EA4C82">
              <w:rPr>
                <w:rStyle w:val="Hyperlink"/>
                <w:noProof/>
              </w:rPr>
              <w:fldChar w:fldCharType="end"/>
            </w:r>
          </w:ins>
        </w:p>
        <w:p w14:paraId="7FBFC7F3" w14:textId="05E40C23" w:rsidR="00581B3D" w:rsidRDefault="00581B3D">
          <w:pPr>
            <w:pStyle w:val="TOC2"/>
            <w:rPr>
              <w:ins w:id="189" w:author="pete jones" w:date="2022-04-04T12:58:00Z"/>
              <w:rFonts w:eastAsiaTheme="minorEastAsia" w:cstheme="minorBidi"/>
              <w:noProof/>
              <w:sz w:val="22"/>
              <w:szCs w:val="22"/>
            </w:rPr>
          </w:pPr>
          <w:ins w:id="190" w:author="pete jones" w:date="2022-04-04T12:58:00Z">
            <w:r w:rsidRPr="00EA4C82">
              <w:rPr>
                <w:rStyle w:val="Hyperlink"/>
                <w:noProof/>
              </w:rPr>
              <w:lastRenderedPageBreak/>
              <w:fldChar w:fldCharType="begin"/>
            </w:r>
            <w:r w:rsidRPr="00EA4C82">
              <w:rPr>
                <w:rStyle w:val="Hyperlink"/>
                <w:noProof/>
              </w:rPr>
              <w:instrText xml:space="preserve"> </w:instrText>
            </w:r>
            <w:r>
              <w:rPr>
                <w:noProof/>
              </w:rPr>
              <w:instrText>HYPERLINK \l "_Toc99969497"</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2.6</w:t>
            </w:r>
            <w:r>
              <w:rPr>
                <w:rFonts w:eastAsiaTheme="minorEastAsia" w:cstheme="minorBidi"/>
                <w:noProof/>
                <w:sz w:val="22"/>
                <w:szCs w:val="22"/>
              </w:rPr>
              <w:tab/>
            </w:r>
            <w:r w:rsidRPr="00EA4C82">
              <w:rPr>
                <w:rStyle w:val="Hyperlink"/>
                <w:noProof/>
              </w:rPr>
              <w:t>Curriculum innovation in action</w:t>
            </w:r>
            <w:r>
              <w:rPr>
                <w:noProof/>
                <w:webHidden/>
              </w:rPr>
              <w:tab/>
            </w:r>
            <w:r>
              <w:rPr>
                <w:noProof/>
                <w:webHidden/>
              </w:rPr>
              <w:fldChar w:fldCharType="begin"/>
            </w:r>
            <w:r>
              <w:rPr>
                <w:noProof/>
                <w:webHidden/>
              </w:rPr>
              <w:instrText xml:space="preserve"> PAGEREF _Toc99969497 \h </w:instrText>
            </w:r>
          </w:ins>
          <w:r>
            <w:rPr>
              <w:noProof/>
              <w:webHidden/>
            </w:rPr>
          </w:r>
          <w:r>
            <w:rPr>
              <w:noProof/>
              <w:webHidden/>
            </w:rPr>
            <w:fldChar w:fldCharType="separate"/>
          </w:r>
          <w:ins w:id="191" w:author="pete jones" w:date="2022-04-05T11:31:00Z">
            <w:r w:rsidR="00D94147">
              <w:rPr>
                <w:noProof/>
                <w:webHidden/>
              </w:rPr>
              <w:t>59</w:t>
            </w:r>
          </w:ins>
          <w:ins w:id="192" w:author="pete jones" w:date="2022-04-04T12:58:00Z">
            <w:r>
              <w:rPr>
                <w:noProof/>
                <w:webHidden/>
              </w:rPr>
              <w:fldChar w:fldCharType="end"/>
            </w:r>
            <w:r w:rsidRPr="00EA4C82">
              <w:rPr>
                <w:rStyle w:val="Hyperlink"/>
                <w:noProof/>
              </w:rPr>
              <w:fldChar w:fldCharType="end"/>
            </w:r>
          </w:ins>
        </w:p>
        <w:p w14:paraId="7B66A19F" w14:textId="0A49582A" w:rsidR="00581B3D" w:rsidRDefault="00581B3D">
          <w:pPr>
            <w:pStyle w:val="TOC2"/>
            <w:rPr>
              <w:ins w:id="193" w:author="pete jones" w:date="2022-04-04T12:58:00Z"/>
              <w:rFonts w:eastAsiaTheme="minorEastAsia" w:cstheme="minorBidi"/>
              <w:noProof/>
              <w:sz w:val="22"/>
              <w:szCs w:val="22"/>
            </w:rPr>
          </w:pPr>
          <w:ins w:id="19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499"</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2.7</w:t>
            </w:r>
            <w:r>
              <w:rPr>
                <w:rFonts w:eastAsiaTheme="minorEastAsia" w:cstheme="minorBidi"/>
                <w:noProof/>
                <w:sz w:val="22"/>
                <w:szCs w:val="22"/>
              </w:rPr>
              <w:tab/>
            </w:r>
            <w:r w:rsidRPr="00EA4C82">
              <w:rPr>
                <w:rStyle w:val="Hyperlink"/>
                <w:noProof/>
              </w:rPr>
              <w:t>Summary and next steps</w:t>
            </w:r>
            <w:r>
              <w:rPr>
                <w:noProof/>
                <w:webHidden/>
              </w:rPr>
              <w:tab/>
            </w:r>
            <w:r>
              <w:rPr>
                <w:noProof/>
                <w:webHidden/>
              </w:rPr>
              <w:fldChar w:fldCharType="begin"/>
            </w:r>
            <w:r>
              <w:rPr>
                <w:noProof/>
                <w:webHidden/>
              </w:rPr>
              <w:instrText xml:space="preserve"> PAGEREF _Toc99969499 \h </w:instrText>
            </w:r>
          </w:ins>
          <w:r>
            <w:rPr>
              <w:noProof/>
              <w:webHidden/>
            </w:rPr>
          </w:r>
          <w:r>
            <w:rPr>
              <w:noProof/>
              <w:webHidden/>
            </w:rPr>
            <w:fldChar w:fldCharType="separate"/>
          </w:r>
          <w:ins w:id="195" w:author="pete jones" w:date="2022-04-05T11:31:00Z">
            <w:r w:rsidR="00D94147">
              <w:rPr>
                <w:noProof/>
                <w:webHidden/>
              </w:rPr>
              <w:t>79</w:t>
            </w:r>
          </w:ins>
          <w:ins w:id="196" w:author="pete jones" w:date="2022-04-04T12:58:00Z">
            <w:r>
              <w:rPr>
                <w:noProof/>
                <w:webHidden/>
              </w:rPr>
              <w:fldChar w:fldCharType="end"/>
            </w:r>
            <w:r w:rsidRPr="00EA4C82">
              <w:rPr>
                <w:rStyle w:val="Hyperlink"/>
                <w:noProof/>
              </w:rPr>
              <w:fldChar w:fldCharType="end"/>
            </w:r>
          </w:ins>
        </w:p>
        <w:p w14:paraId="2B5343C7" w14:textId="250E5B78" w:rsidR="00581B3D" w:rsidRDefault="00581B3D">
          <w:pPr>
            <w:pStyle w:val="TOC1"/>
            <w:rPr>
              <w:ins w:id="197" w:author="pete jones" w:date="2022-04-04T12:58:00Z"/>
              <w:rFonts w:eastAsiaTheme="minorEastAsia" w:cstheme="minorBidi"/>
              <w:noProof/>
              <w:sz w:val="22"/>
              <w:szCs w:val="22"/>
            </w:rPr>
          </w:pPr>
          <w:ins w:id="19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0"</w:instrText>
            </w:r>
            <w:r w:rsidRPr="00EA4C82">
              <w:rPr>
                <w:rStyle w:val="Hyperlink"/>
                <w:noProof/>
              </w:rPr>
              <w:instrText xml:space="preserve"> </w:instrText>
            </w:r>
            <w:r w:rsidRPr="00EA4C82">
              <w:rPr>
                <w:rStyle w:val="Hyperlink"/>
                <w:noProof/>
              </w:rPr>
              <w:fldChar w:fldCharType="separate"/>
            </w:r>
            <w:r w:rsidRPr="00EA4C82">
              <w:rPr>
                <w:rStyle w:val="Hyperlink"/>
                <w:noProof/>
              </w:rPr>
              <w:t>3</w:t>
            </w:r>
            <w:r>
              <w:rPr>
                <w:rFonts w:eastAsiaTheme="minorEastAsia" w:cstheme="minorBidi"/>
                <w:noProof/>
                <w:sz w:val="22"/>
                <w:szCs w:val="22"/>
              </w:rPr>
              <w:tab/>
            </w:r>
            <w:r w:rsidRPr="00EA4C82">
              <w:rPr>
                <w:rStyle w:val="Hyperlink"/>
                <w:noProof/>
              </w:rPr>
              <w:t>Theoretical framework introduction</w:t>
            </w:r>
            <w:r>
              <w:rPr>
                <w:noProof/>
                <w:webHidden/>
              </w:rPr>
              <w:tab/>
            </w:r>
            <w:r>
              <w:rPr>
                <w:noProof/>
                <w:webHidden/>
              </w:rPr>
              <w:fldChar w:fldCharType="begin"/>
            </w:r>
            <w:r>
              <w:rPr>
                <w:noProof/>
                <w:webHidden/>
              </w:rPr>
              <w:instrText xml:space="preserve"> PAGEREF _Toc99969500 \h </w:instrText>
            </w:r>
          </w:ins>
          <w:r>
            <w:rPr>
              <w:noProof/>
              <w:webHidden/>
            </w:rPr>
          </w:r>
          <w:r>
            <w:rPr>
              <w:noProof/>
              <w:webHidden/>
            </w:rPr>
            <w:fldChar w:fldCharType="separate"/>
          </w:r>
          <w:ins w:id="199" w:author="pete jones" w:date="2022-04-05T11:31:00Z">
            <w:r w:rsidR="00D94147">
              <w:rPr>
                <w:noProof/>
                <w:webHidden/>
              </w:rPr>
              <w:t>82</w:t>
            </w:r>
          </w:ins>
          <w:ins w:id="200" w:author="pete jones" w:date="2022-04-04T12:58:00Z">
            <w:r>
              <w:rPr>
                <w:noProof/>
                <w:webHidden/>
              </w:rPr>
              <w:fldChar w:fldCharType="end"/>
            </w:r>
            <w:r w:rsidRPr="00EA4C82">
              <w:rPr>
                <w:rStyle w:val="Hyperlink"/>
                <w:noProof/>
              </w:rPr>
              <w:fldChar w:fldCharType="end"/>
            </w:r>
          </w:ins>
        </w:p>
        <w:p w14:paraId="345BFC3D" w14:textId="1AA63E93" w:rsidR="00581B3D" w:rsidRDefault="00581B3D">
          <w:pPr>
            <w:pStyle w:val="TOC2"/>
            <w:rPr>
              <w:ins w:id="201" w:author="pete jones" w:date="2022-04-04T12:58:00Z"/>
              <w:rFonts w:eastAsiaTheme="minorEastAsia" w:cstheme="minorBidi"/>
              <w:noProof/>
              <w:sz w:val="22"/>
              <w:szCs w:val="22"/>
            </w:rPr>
          </w:pPr>
          <w:ins w:id="20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1"</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3.1</w:t>
            </w:r>
            <w:r>
              <w:rPr>
                <w:rFonts w:eastAsiaTheme="minorEastAsia" w:cstheme="minorBidi"/>
                <w:noProof/>
                <w:sz w:val="22"/>
                <w:szCs w:val="22"/>
              </w:rPr>
              <w:tab/>
            </w:r>
            <w:r w:rsidRPr="00EA4C82">
              <w:rPr>
                <w:rStyle w:val="Hyperlink"/>
                <w:noProof/>
              </w:rPr>
              <w:t>The theories</w:t>
            </w:r>
            <w:r>
              <w:rPr>
                <w:noProof/>
                <w:webHidden/>
              </w:rPr>
              <w:tab/>
            </w:r>
            <w:r>
              <w:rPr>
                <w:noProof/>
                <w:webHidden/>
              </w:rPr>
              <w:fldChar w:fldCharType="begin"/>
            </w:r>
            <w:r>
              <w:rPr>
                <w:noProof/>
                <w:webHidden/>
              </w:rPr>
              <w:instrText xml:space="preserve"> PAGEREF _Toc99969501 \h </w:instrText>
            </w:r>
          </w:ins>
          <w:r>
            <w:rPr>
              <w:noProof/>
              <w:webHidden/>
            </w:rPr>
          </w:r>
          <w:r>
            <w:rPr>
              <w:noProof/>
              <w:webHidden/>
            </w:rPr>
            <w:fldChar w:fldCharType="separate"/>
          </w:r>
          <w:ins w:id="203" w:author="pete jones" w:date="2022-04-05T11:31:00Z">
            <w:r w:rsidR="00D94147">
              <w:rPr>
                <w:noProof/>
                <w:webHidden/>
              </w:rPr>
              <w:t>84</w:t>
            </w:r>
          </w:ins>
          <w:ins w:id="204" w:author="pete jones" w:date="2022-04-04T12:58:00Z">
            <w:r>
              <w:rPr>
                <w:noProof/>
                <w:webHidden/>
              </w:rPr>
              <w:fldChar w:fldCharType="end"/>
            </w:r>
            <w:r w:rsidRPr="00EA4C82">
              <w:rPr>
                <w:rStyle w:val="Hyperlink"/>
                <w:noProof/>
              </w:rPr>
              <w:fldChar w:fldCharType="end"/>
            </w:r>
          </w:ins>
        </w:p>
        <w:p w14:paraId="47E88CEC" w14:textId="0A8C3434" w:rsidR="00581B3D" w:rsidRDefault="00581B3D">
          <w:pPr>
            <w:pStyle w:val="TOC3"/>
            <w:rPr>
              <w:ins w:id="205" w:author="pete jones" w:date="2022-04-04T12:58:00Z"/>
              <w:rFonts w:eastAsiaTheme="minorEastAsia" w:cstheme="minorBidi"/>
              <w:noProof/>
              <w:sz w:val="22"/>
              <w:szCs w:val="22"/>
            </w:rPr>
          </w:pPr>
          <w:ins w:id="20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2"</w:instrText>
            </w:r>
            <w:r w:rsidRPr="00EA4C82">
              <w:rPr>
                <w:rStyle w:val="Hyperlink"/>
                <w:noProof/>
              </w:rPr>
              <w:instrText xml:space="preserve"> </w:instrText>
            </w:r>
            <w:r w:rsidRPr="00EA4C82">
              <w:rPr>
                <w:rStyle w:val="Hyperlink"/>
                <w:noProof/>
              </w:rPr>
              <w:fldChar w:fldCharType="separate"/>
            </w:r>
            <w:r w:rsidRPr="00EA4C82">
              <w:rPr>
                <w:rStyle w:val="Hyperlink"/>
                <w:noProof/>
              </w:rPr>
              <w:t>3.1.1</w:t>
            </w:r>
            <w:r>
              <w:rPr>
                <w:rFonts w:eastAsiaTheme="minorEastAsia" w:cstheme="minorBidi"/>
                <w:noProof/>
                <w:sz w:val="22"/>
                <w:szCs w:val="22"/>
              </w:rPr>
              <w:tab/>
            </w:r>
            <w:r w:rsidRPr="00EA4C82">
              <w:rPr>
                <w:rStyle w:val="Hyperlink"/>
                <w:noProof/>
              </w:rPr>
              <w:t>Introduction</w:t>
            </w:r>
            <w:r>
              <w:rPr>
                <w:noProof/>
                <w:webHidden/>
              </w:rPr>
              <w:tab/>
            </w:r>
            <w:r>
              <w:rPr>
                <w:noProof/>
                <w:webHidden/>
              </w:rPr>
              <w:fldChar w:fldCharType="begin"/>
            </w:r>
            <w:r>
              <w:rPr>
                <w:noProof/>
                <w:webHidden/>
              </w:rPr>
              <w:instrText xml:space="preserve"> PAGEREF _Toc99969502 \h </w:instrText>
            </w:r>
          </w:ins>
          <w:r>
            <w:rPr>
              <w:noProof/>
              <w:webHidden/>
            </w:rPr>
          </w:r>
          <w:r>
            <w:rPr>
              <w:noProof/>
              <w:webHidden/>
            </w:rPr>
            <w:fldChar w:fldCharType="separate"/>
          </w:r>
          <w:ins w:id="207" w:author="pete jones" w:date="2022-04-05T11:31:00Z">
            <w:r w:rsidR="00D94147">
              <w:rPr>
                <w:noProof/>
                <w:webHidden/>
              </w:rPr>
              <w:t>84</w:t>
            </w:r>
          </w:ins>
          <w:ins w:id="208" w:author="pete jones" w:date="2022-04-04T12:58:00Z">
            <w:r>
              <w:rPr>
                <w:noProof/>
                <w:webHidden/>
              </w:rPr>
              <w:fldChar w:fldCharType="end"/>
            </w:r>
            <w:r w:rsidRPr="00EA4C82">
              <w:rPr>
                <w:rStyle w:val="Hyperlink"/>
                <w:noProof/>
              </w:rPr>
              <w:fldChar w:fldCharType="end"/>
            </w:r>
          </w:ins>
        </w:p>
        <w:p w14:paraId="3F730EA1" w14:textId="14E168FE" w:rsidR="00581B3D" w:rsidRDefault="00581B3D">
          <w:pPr>
            <w:pStyle w:val="TOC3"/>
            <w:rPr>
              <w:ins w:id="209" w:author="pete jones" w:date="2022-04-04T12:58:00Z"/>
              <w:rFonts w:eastAsiaTheme="minorEastAsia" w:cstheme="minorBidi"/>
              <w:noProof/>
              <w:sz w:val="22"/>
              <w:szCs w:val="22"/>
            </w:rPr>
          </w:pPr>
          <w:ins w:id="21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3"</w:instrText>
            </w:r>
            <w:r w:rsidRPr="00EA4C82">
              <w:rPr>
                <w:rStyle w:val="Hyperlink"/>
                <w:noProof/>
              </w:rPr>
              <w:instrText xml:space="preserve"> </w:instrText>
            </w:r>
            <w:r w:rsidRPr="00EA4C82">
              <w:rPr>
                <w:rStyle w:val="Hyperlink"/>
                <w:noProof/>
              </w:rPr>
              <w:fldChar w:fldCharType="separate"/>
            </w:r>
            <w:r w:rsidRPr="00EA4C82">
              <w:rPr>
                <w:rStyle w:val="Hyperlink"/>
                <w:noProof/>
              </w:rPr>
              <w:t>3.1.2</w:t>
            </w:r>
            <w:r>
              <w:rPr>
                <w:rFonts w:eastAsiaTheme="minorEastAsia" w:cstheme="minorBidi"/>
                <w:noProof/>
                <w:sz w:val="22"/>
                <w:szCs w:val="22"/>
              </w:rPr>
              <w:tab/>
            </w:r>
            <w:r w:rsidRPr="00EA4C82">
              <w:rPr>
                <w:rStyle w:val="Hyperlink"/>
                <w:noProof/>
              </w:rPr>
              <w:t>Discussion of the theories</w:t>
            </w:r>
            <w:r>
              <w:rPr>
                <w:noProof/>
                <w:webHidden/>
              </w:rPr>
              <w:tab/>
            </w:r>
            <w:r>
              <w:rPr>
                <w:noProof/>
                <w:webHidden/>
              </w:rPr>
              <w:fldChar w:fldCharType="begin"/>
            </w:r>
            <w:r>
              <w:rPr>
                <w:noProof/>
                <w:webHidden/>
              </w:rPr>
              <w:instrText xml:space="preserve"> PAGEREF _Toc99969503 \h </w:instrText>
            </w:r>
          </w:ins>
          <w:r>
            <w:rPr>
              <w:noProof/>
              <w:webHidden/>
            </w:rPr>
          </w:r>
          <w:r>
            <w:rPr>
              <w:noProof/>
              <w:webHidden/>
            </w:rPr>
            <w:fldChar w:fldCharType="separate"/>
          </w:r>
          <w:ins w:id="211" w:author="pete jones" w:date="2022-04-05T11:31:00Z">
            <w:r w:rsidR="00D94147">
              <w:rPr>
                <w:noProof/>
                <w:webHidden/>
              </w:rPr>
              <w:t>85</w:t>
            </w:r>
          </w:ins>
          <w:ins w:id="212" w:author="pete jones" w:date="2022-04-04T12:58:00Z">
            <w:r>
              <w:rPr>
                <w:noProof/>
                <w:webHidden/>
              </w:rPr>
              <w:fldChar w:fldCharType="end"/>
            </w:r>
            <w:r w:rsidRPr="00EA4C82">
              <w:rPr>
                <w:rStyle w:val="Hyperlink"/>
                <w:noProof/>
              </w:rPr>
              <w:fldChar w:fldCharType="end"/>
            </w:r>
          </w:ins>
        </w:p>
        <w:p w14:paraId="3C05089C" w14:textId="6E65BE5D" w:rsidR="00581B3D" w:rsidRDefault="00581B3D">
          <w:pPr>
            <w:pStyle w:val="TOC2"/>
            <w:rPr>
              <w:ins w:id="213" w:author="pete jones" w:date="2022-04-04T12:58:00Z"/>
              <w:rFonts w:eastAsiaTheme="minorEastAsia" w:cstheme="minorBidi"/>
              <w:noProof/>
              <w:sz w:val="22"/>
              <w:szCs w:val="22"/>
            </w:rPr>
          </w:pPr>
          <w:ins w:id="21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4"</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3.2</w:t>
            </w:r>
            <w:r>
              <w:rPr>
                <w:rFonts w:eastAsiaTheme="minorEastAsia" w:cstheme="minorBidi"/>
                <w:noProof/>
                <w:sz w:val="22"/>
                <w:szCs w:val="22"/>
              </w:rPr>
              <w:tab/>
            </w:r>
            <w:r w:rsidRPr="00EA4C82">
              <w:rPr>
                <w:rStyle w:val="Hyperlink"/>
                <w:noProof/>
              </w:rPr>
              <w:t>The theory and the thesis</w:t>
            </w:r>
            <w:r>
              <w:rPr>
                <w:noProof/>
                <w:webHidden/>
              </w:rPr>
              <w:tab/>
            </w:r>
            <w:r>
              <w:rPr>
                <w:noProof/>
                <w:webHidden/>
              </w:rPr>
              <w:fldChar w:fldCharType="begin"/>
            </w:r>
            <w:r>
              <w:rPr>
                <w:noProof/>
                <w:webHidden/>
              </w:rPr>
              <w:instrText xml:space="preserve"> PAGEREF _Toc99969504 \h </w:instrText>
            </w:r>
          </w:ins>
          <w:r>
            <w:rPr>
              <w:noProof/>
              <w:webHidden/>
            </w:rPr>
          </w:r>
          <w:r>
            <w:rPr>
              <w:noProof/>
              <w:webHidden/>
            </w:rPr>
            <w:fldChar w:fldCharType="separate"/>
          </w:r>
          <w:ins w:id="215" w:author="pete jones" w:date="2022-04-05T11:31:00Z">
            <w:r w:rsidR="00D94147">
              <w:rPr>
                <w:noProof/>
                <w:webHidden/>
              </w:rPr>
              <w:t>92</w:t>
            </w:r>
          </w:ins>
          <w:ins w:id="216" w:author="pete jones" w:date="2022-04-04T12:58:00Z">
            <w:r>
              <w:rPr>
                <w:noProof/>
                <w:webHidden/>
              </w:rPr>
              <w:fldChar w:fldCharType="end"/>
            </w:r>
            <w:r w:rsidRPr="00EA4C82">
              <w:rPr>
                <w:rStyle w:val="Hyperlink"/>
                <w:noProof/>
              </w:rPr>
              <w:fldChar w:fldCharType="end"/>
            </w:r>
          </w:ins>
        </w:p>
        <w:p w14:paraId="28282583" w14:textId="00A93C25" w:rsidR="00581B3D" w:rsidRDefault="00581B3D">
          <w:pPr>
            <w:pStyle w:val="TOC2"/>
            <w:rPr>
              <w:ins w:id="217" w:author="pete jones" w:date="2022-04-04T12:58:00Z"/>
              <w:rFonts w:eastAsiaTheme="minorEastAsia" w:cstheme="minorBidi"/>
              <w:noProof/>
              <w:sz w:val="22"/>
              <w:szCs w:val="22"/>
            </w:rPr>
          </w:pPr>
          <w:ins w:id="21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5"</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3.3</w:t>
            </w:r>
            <w:r>
              <w:rPr>
                <w:rFonts w:eastAsiaTheme="minorEastAsia" w:cstheme="minorBidi"/>
                <w:noProof/>
                <w:sz w:val="22"/>
                <w:szCs w:val="22"/>
              </w:rPr>
              <w:tab/>
            </w:r>
            <w:r w:rsidRPr="00EA4C82">
              <w:rPr>
                <w:rStyle w:val="Hyperlink"/>
                <w:noProof/>
              </w:rPr>
              <w:t>Concepts and relationships</w:t>
            </w:r>
            <w:r>
              <w:rPr>
                <w:noProof/>
                <w:webHidden/>
              </w:rPr>
              <w:tab/>
            </w:r>
            <w:r>
              <w:rPr>
                <w:noProof/>
                <w:webHidden/>
              </w:rPr>
              <w:fldChar w:fldCharType="begin"/>
            </w:r>
            <w:r>
              <w:rPr>
                <w:noProof/>
                <w:webHidden/>
              </w:rPr>
              <w:instrText xml:space="preserve"> PAGEREF _Toc99969505 \h </w:instrText>
            </w:r>
          </w:ins>
          <w:r>
            <w:rPr>
              <w:noProof/>
              <w:webHidden/>
            </w:rPr>
          </w:r>
          <w:r>
            <w:rPr>
              <w:noProof/>
              <w:webHidden/>
            </w:rPr>
            <w:fldChar w:fldCharType="separate"/>
          </w:r>
          <w:ins w:id="219" w:author="pete jones" w:date="2022-04-05T11:31:00Z">
            <w:r w:rsidR="00D94147">
              <w:rPr>
                <w:noProof/>
                <w:webHidden/>
              </w:rPr>
              <w:t>93</w:t>
            </w:r>
          </w:ins>
          <w:ins w:id="220" w:author="pete jones" w:date="2022-04-04T12:58:00Z">
            <w:r>
              <w:rPr>
                <w:noProof/>
                <w:webHidden/>
              </w:rPr>
              <w:fldChar w:fldCharType="end"/>
            </w:r>
            <w:r w:rsidRPr="00EA4C82">
              <w:rPr>
                <w:rStyle w:val="Hyperlink"/>
                <w:noProof/>
              </w:rPr>
              <w:fldChar w:fldCharType="end"/>
            </w:r>
          </w:ins>
        </w:p>
        <w:p w14:paraId="2733C817" w14:textId="5EB25C3E" w:rsidR="00581B3D" w:rsidRDefault="00581B3D">
          <w:pPr>
            <w:pStyle w:val="TOC2"/>
            <w:rPr>
              <w:ins w:id="221" w:author="pete jones" w:date="2022-04-04T12:58:00Z"/>
              <w:rFonts w:eastAsiaTheme="minorEastAsia" w:cstheme="minorBidi"/>
              <w:noProof/>
              <w:sz w:val="22"/>
              <w:szCs w:val="22"/>
            </w:rPr>
          </w:pPr>
          <w:ins w:id="22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6"</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3.4</w:t>
            </w:r>
            <w:r>
              <w:rPr>
                <w:rFonts w:eastAsiaTheme="minorEastAsia" w:cstheme="minorBidi"/>
                <w:noProof/>
                <w:sz w:val="22"/>
                <w:szCs w:val="22"/>
              </w:rPr>
              <w:tab/>
            </w:r>
            <w:r w:rsidRPr="00EA4C82">
              <w:rPr>
                <w:rStyle w:val="Hyperlink"/>
                <w:noProof/>
              </w:rPr>
              <w:t>Relationships</w:t>
            </w:r>
            <w:r>
              <w:rPr>
                <w:noProof/>
                <w:webHidden/>
              </w:rPr>
              <w:tab/>
            </w:r>
            <w:r>
              <w:rPr>
                <w:noProof/>
                <w:webHidden/>
              </w:rPr>
              <w:fldChar w:fldCharType="begin"/>
            </w:r>
            <w:r>
              <w:rPr>
                <w:noProof/>
                <w:webHidden/>
              </w:rPr>
              <w:instrText xml:space="preserve"> PAGEREF _Toc99969506 \h </w:instrText>
            </w:r>
          </w:ins>
          <w:r>
            <w:rPr>
              <w:noProof/>
              <w:webHidden/>
            </w:rPr>
          </w:r>
          <w:r>
            <w:rPr>
              <w:noProof/>
              <w:webHidden/>
            </w:rPr>
            <w:fldChar w:fldCharType="separate"/>
          </w:r>
          <w:ins w:id="223" w:author="pete jones" w:date="2022-04-05T11:31:00Z">
            <w:r w:rsidR="00D94147">
              <w:rPr>
                <w:noProof/>
                <w:webHidden/>
              </w:rPr>
              <w:t>96</w:t>
            </w:r>
          </w:ins>
          <w:ins w:id="224" w:author="pete jones" w:date="2022-04-04T12:58:00Z">
            <w:r>
              <w:rPr>
                <w:noProof/>
                <w:webHidden/>
              </w:rPr>
              <w:fldChar w:fldCharType="end"/>
            </w:r>
            <w:r w:rsidRPr="00EA4C82">
              <w:rPr>
                <w:rStyle w:val="Hyperlink"/>
                <w:noProof/>
              </w:rPr>
              <w:fldChar w:fldCharType="end"/>
            </w:r>
          </w:ins>
        </w:p>
        <w:p w14:paraId="088FE85C" w14:textId="6AC6EB2D" w:rsidR="00581B3D" w:rsidRDefault="00581B3D">
          <w:pPr>
            <w:pStyle w:val="TOC2"/>
            <w:rPr>
              <w:ins w:id="225" w:author="pete jones" w:date="2022-04-04T12:58:00Z"/>
              <w:rFonts w:eastAsiaTheme="minorEastAsia" w:cstheme="minorBidi"/>
              <w:noProof/>
              <w:sz w:val="22"/>
              <w:szCs w:val="22"/>
            </w:rPr>
          </w:pPr>
          <w:ins w:id="22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7"</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3.5</w:t>
            </w:r>
            <w:r>
              <w:rPr>
                <w:rFonts w:eastAsiaTheme="minorEastAsia" w:cstheme="minorBidi"/>
                <w:noProof/>
                <w:sz w:val="22"/>
                <w:szCs w:val="22"/>
              </w:rPr>
              <w:tab/>
            </w:r>
            <w:r w:rsidRPr="00EA4C82">
              <w:rPr>
                <w:rStyle w:val="Hyperlink"/>
                <w:noProof/>
              </w:rPr>
              <w:t>Using the theory and concepts</w:t>
            </w:r>
            <w:r>
              <w:rPr>
                <w:noProof/>
                <w:webHidden/>
              </w:rPr>
              <w:tab/>
            </w:r>
            <w:r>
              <w:rPr>
                <w:noProof/>
                <w:webHidden/>
              </w:rPr>
              <w:fldChar w:fldCharType="begin"/>
            </w:r>
            <w:r>
              <w:rPr>
                <w:noProof/>
                <w:webHidden/>
              </w:rPr>
              <w:instrText xml:space="preserve"> PAGEREF _Toc99969507 \h </w:instrText>
            </w:r>
          </w:ins>
          <w:r>
            <w:rPr>
              <w:noProof/>
              <w:webHidden/>
            </w:rPr>
          </w:r>
          <w:r>
            <w:rPr>
              <w:noProof/>
              <w:webHidden/>
            </w:rPr>
            <w:fldChar w:fldCharType="separate"/>
          </w:r>
          <w:ins w:id="227" w:author="pete jones" w:date="2022-04-05T11:31:00Z">
            <w:r w:rsidR="00D94147">
              <w:rPr>
                <w:noProof/>
                <w:webHidden/>
              </w:rPr>
              <w:t>97</w:t>
            </w:r>
          </w:ins>
          <w:ins w:id="228" w:author="pete jones" w:date="2022-04-04T12:58:00Z">
            <w:r>
              <w:rPr>
                <w:noProof/>
                <w:webHidden/>
              </w:rPr>
              <w:fldChar w:fldCharType="end"/>
            </w:r>
            <w:r w:rsidRPr="00EA4C82">
              <w:rPr>
                <w:rStyle w:val="Hyperlink"/>
                <w:noProof/>
              </w:rPr>
              <w:fldChar w:fldCharType="end"/>
            </w:r>
          </w:ins>
        </w:p>
        <w:p w14:paraId="13D1C846" w14:textId="618F3140" w:rsidR="00581B3D" w:rsidRDefault="00581B3D">
          <w:pPr>
            <w:pStyle w:val="TOC2"/>
            <w:rPr>
              <w:ins w:id="229" w:author="pete jones" w:date="2022-04-04T12:58:00Z"/>
              <w:rFonts w:eastAsiaTheme="minorEastAsia" w:cstheme="minorBidi"/>
              <w:noProof/>
              <w:sz w:val="22"/>
              <w:szCs w:val="22"/>
            </w:rPr>
          </w:pPr>
          <w:ins w:id="23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8"</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3.6</w:t>
            </w:r>
            <w:r>
              <w:rPr>
                <w:rFonts w:eastAsiaTheme="minorEastAsia" w:cstheme="minorBidi"/>
                <w:noProof/>
                <w:sz w:val="22"/>
                <w:szCs w:val="22"/>
              </w:rPr>
              <w:tab/>
            </w:r>
            <w:r w:rsidRPr="00EA4C82">
              <w:rPr>
                <w:rStyle w:val="Hyperlink"/>
                <w:noProof/>
              </w:rPr>
              <w:t>Summary</w:t>
            </w:r>
            <w:r>
              <w:rPr>
                <w:noProof/>
                <w:webHidden/>
              </w:rPr>
              <w:tab/>
            </w:r>
            <w:r>
              <w:rPr>
                <w:noProof/>
                <w:webHidden/>
              </w:rPr>
              <w:fldChar w:fldCharType="begin"/>
            </w:r>
            <w:r>
              <w:rPr>
                <w:noProof/>
                <w:webHidden/>
              </w:rPr>
              <w:instrText xml:space="preserve"> PAGEREF _Toc99969508 \h </w:instrText>
            </w:r>
          </w:ins>
          <w:r>
            <w:rPr>
              <w:noProof/>
              <w:webHidden/>
            </w:rPr>
          </w:r>
          <w:r>
            <w:rPr>
              <w:noProof/>
              <w:webHidden/>
            </w:rPr>
            <w:fldChar w:fldCharType="separate"/>
          </w:r>
          <w:ins w:id="231" w:author="pete jones" w:date="2022-04-05T11:31:00Z">
            <w:r w:rsidR="00D94147">
              <w:rPr>
                <w:noProof/>
                <w:webHidden/>
              </w:rPr>
              <w:t>103</w:t>
            </w:r>
          </w:ins>
          <w:ins w:id="232" w:author="pete jones" w:date="2022-04-04T12:58:00Z">
            <w:r>
              <w:rPr>
                <w:noProof/>
                <w:webHidden/>
              </w:rPr>
              <w:fldChar w:fldCharType="end"/>
            </w:r>
            <w:r w:rsidRPr="00EA4C82">
              <w:rPr>
                <w:rStyle w:val="Hyperlink"/>
                <w:noProof/>
              </w:rPr>
              <w:fldChar w:fldCharType="end"/>
            </w:r>
          </w:ins>
        </w:p>
        <w:p w14:paraId="71FCD767" w14:textId="29102D94" w:rsidR="00581B3D" w:rsidRDefault="00581B3D">
          <w:pPr>
            <w:pStyle w:val="TOC1"/>
            <w:rPr>
              <w:ins w:id="233" w:author="pete jones" w:date="2022-04-04T12:58:00Z"/>
              <w:rFonts w:eastAsiaTheme="minorEastAsia" w:cstheme="minorBidi"/>
              <w:noProof/>
              <w:sz w:val="22"/>
              <w:szCs w:val="22"/>
            </w:rPr>
          </w:pPr>
          <w:ins w:id="23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09"</w:instrText>
            </w:r>
            <w:r w:rsidRPr="00EA4C82">
              <w:rPr>
                <w:rStyle w:val="Hyperlink"/>
                <w:noProof/>
              </w:rPr>
              <w:instrText xml:space="preserve"> </w:instrText>
            </w:r>
            <w:r w:rsidRPr="00EA4C82">
              <w:rPr>
                <w:rStyle w:val="Hyperlink"/>
                <w:noProof/>
              </w:rPr>
              <w:fldChar w:fldCharType="separate"/>
            </w:r>
            <w:r w:rsidRPr="00EA4C82">
              <w:rPr>
                <w:rStyle w:val="Hyperlink"/>
                <w:noProof/>
              </w:rPr>
              <w:t>4</w:t>
            </w:r>
            <w:r>
              <w:rPr>
                <w:rFonts w:eastAsiaTheme="minorEastAsia" w:cstheme="minorBidi"/>
                <w:noProof/>
                <w:sz w:val="22"/>
                <w:szCs w:val="22"/>
              </w:rPr>
              <w:tab/>
            </w:r>
            <w:r w:rsidRPr="00EA4C82">
              <w:rPr>
                <w:rStyle w:val="Hyperlink"/>
                <w:noProof/>
              </w:rPr>
              <w:t>Methodology – research design</w:t>
            </w:r>
            <w:r>
              <w:rPr>
                <w:noProof/>
                <w:webHidden/>
              </w:rPr>
              <w:tab/>
            </w:r>
            <w:r>
              <w:rPr>
                <w:noProof/>
                <w:webHidden/>
              </w:rPr>
              <w:fldChar w:fldCharType="begin"/>
            </w:r>
            <w:r>
              <w:rPr>
                <w:noProof/>
                <w:webHidden/>
              </w:rPr>
              <w:instrText xml:space="preserve"> PAGEREF _Toc99969509 \h </w:instrText>
            </w:r>
          </w:ins>
          <w:r>
            <w:rPr>
              <w:noProof/>
              <w:webHidden/>
            </w:rPr>
          </w:r>
          <w:r>
            <w:rPr>
              <w:noProof/>
              <w:webHidden/>
            </w:rPr>
            <w:fldChar w:fldCharType="separate"/>
          </w:r>
          <w:ins w:id="235" w:author="pete jones" w:date="2022-04-05T11:31:00Z">
            <w:r w:rsidR="00D94147">
              <w:rPr>
                <w:noProof/>
                <w:webHidden/>
              </w:rPr>
              <w:t>105</w:t>
            </w:r>
          </w:ins>
          <w:ins w:id="236" w:author="pete jones" w:date="2022-04-04T12:58:00Z">
            <w:r>
              <w:rPr>
                <w:noProof/>
                <w:webHidden/>
              </w:rPr>
              <w:fldChar w:fldCharType="end"/>
            </w:r>
            <w:r w:rsidRPr="00EA4C82">
              <w:rPr>
                <w:rStyle w:val="Hyperlink"/>
                <w:noProof/>
              </w:rPr>
              <w:fldChar w:fldCharType="end"/>
            </w:r>
          </w:ins>
        </w:p>
        <w:p w14:paraId="0BE0908B" w14:textId="681F56A8" w:rsidR="00581B3D" w:rsidRDefault="00581B3D">
          <w:pPr>
            <w:pStyle w:val="TOC2"/>
            <w:rPr>
              <w:ins w:id="237" w:author="pete jones" w:date="2022-04-04T12:58:00Z"/>
              <w:rFonts w:eastAsiaTheme="minorEastAsia" w:cstheme="minorBidi"/>
              <w:noProof/>
              <w:sz w:val="22"/>
              <w:szCs w:val="22"/>
            </w:rPr>
          </w:pPr>
          <w:ins w:id="23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0"</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4.1</w:t>
            </w:r>
            <w:r>
              <w:rPr>
                <w:rFonts w:eastAsiaTheme="minorEastAsia" w:cstheme="minorBidi"/>
                <w:noProof/>
                <w:sz w:val="22"/>
                <w:szCs w:val="22"/>
              </w:rPr>
              <w:tab/>
            </w:r>
            <w:r w:rsidRPr="00EA4C82">
              <w:rPr>
                <w:rStyle w:val="Hyperlink"/>
                <w:noProof/>
              </w:rPr>
              <w:t>Introduction to methodology</w:t>
            </w:r>
            <w:r>
              <w:rPr>
                <w:noProof/>
                <w:webHidden/>
              </w:rPr>
              <w:tab/>
            </w:r>
            <w:r>
              <w:rPr>
                <w:noProof/>
                <w:webHidden/>
              </w:rPr>
              <w:fldChar w:fldCharType="begin"/>
            </w:r>
            <w:r>
              <w:rPr>
                <w:noProof/>
                <w:webHidden/>
              </w:rPr>
              <w:instrText xml:space="preserve"> PAGEREF _Toc99969510 \h </w:instrText>
            </w:r>
          </w:ins>
          <w:r>
            <w:rPr>
              <w:noProof/>
              <w:webHidden/>
            </w:rPr>
          </w:r>
          <w:r>
            <w:rPr>
              <w:noProof/>
              <w:webHidden/>
            </w:rPr>
            <w:fldChar w:fldCharType="separate"/>
          </w:r>
          <w:ins w:id="239" w:author="pete jones" w:date="2022-04-05T11:31:00Z">
            <w:r w:rsidR="00D94147">
              <w:rPr>
                <w:noProof/>
                <w:webHidden/>
              </w:rPr>
              <w:t>105</w:t>
            </w:r>
          </w:ins>
          <w:ins w:id="240" w:author="pete jones" w:date="2022-04-04T12:58:00Z">
            <w:r>
              <w:rPr>
                <w:noProof/>
                <w:webHidden/>
              </w:rPr>
              <w:fldChar w:fldCharType="end"/>
            </w:r>
            <w:r w:rsidRPr="00EA4C82">
              <w:rPr>
                <w:rStyle w:val="Hyperlink"/>
                <w:noProof/>
              </w:rPr>
              <w:fldChar w:fldCharType="end"/>
            </w:r>
          </w:ins>
        </w:p>
        <w:p w14:paraId="4115DD5E" w14:textId="2C7ED3B7" w:rsidR="00581B3D" w:rsidRDefault="00581B3D">
          <w:pPr>
            <w:pStyle w:val="TOC2"/>
            <w:rPr>
              <w:ins w:id="241" w:author="pete jones" w:date="2022-04-04T12:58:00Z"/>
              <w:rFonts w:eastAsiaTheme="minorEastAsia" w:cstheme="minorBidi"/>
              <w:noProof/>
              <w:sz w:val="22"/>
              <w:szCs w:val="22"/>
            </w:rPr>
          </w:pPr>
          <w:ins w:id="24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1"</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4.2</w:t>
            </w:r>
            <w:r>
              <w:rPr>
                <w:rFonts w:eastAsiaTheme="minorEastAsia" w:cstheme="minorBidi"/>
                <w:noProof/>
                <w:sz w:val="22"/>
                <w:szCs w:val="22"/>
              </w:rPr>
              <w:tab/>
            </w:r>
            <w:r w:rsidRPr="00EA4C82">
              <w:rPr>
                <w:rStyle w:val="Hyperlink"/>
                <w:noProof/>
              </w:rPr>
              <w:t>Methodology tools</w:t>
            </w:r>
            <w:r>
              <w:rPr>
                <w:noProof/>
                <w:webHidden/>
              </w:rPr>
              <w:tab/>
            </w:r>
            <w:r>
              <w:rPr>
                <w:noProof/>
                <w:webHidden/>
              </w:rPr>
              <w:fldChar w:fldCharType="begin"/>
            </w:r>
            <w:r>
              <w:rPr>
                <w:noProof/>
                <w:webHidden/>
              </w:rPr>
              <w:instrText xml:space="preserve"> PAGEREF _Toc99969511 \h </w:instrText>
            </w:r>
          </w:ins>
          <w:r>
            <w:rPr>
              <w:noProof/>
              <w:webHidden/>
            </w:rPr>
          </w:r>
          <w:r>
            <w:rPr>
              <w:noProof/>
              <w:webHidden/>
            </w:rPr>
            <w:fldChar w:fldCharType="separate"/>
          </w:r>
          <w:ins w:id="243" w:author="pete jones" w:date="2022-04-05T11:31:00Z">
            <w:r w:rsidR="00D94147">
              <w:rPr>
                <w:noProof/>
                <w:webHidden/>
              </w:rPr>
              <w:t>107</w:t>
            </w:r>
          </w:ins>
          <w:ins w:id="244" w:author="pete jones" w:date="2022-04-04T12:58:00Z">
            <w:r>
              <w:rPr>
                <w:noProof/>
                <w:webHidden/>
              </w:rPr>
              <w:fldChar w:fldCharType="end"/>
            </w:r>
            <w:r w:rsidRPr="00EA4C82">
              <w:rPr>
                <w:rStyle w:val="Hyperlink"/>
                <w:noProof/>
              </w:rPr>
              <w:fldChar w:fldCharType="end"/>
            </w:r>
          </w:ins>
        </w:p>
        <w:p w14:paraId="7EDA33D0" w14:textId="710BF95F" w:rsidR="00581B3D" w:rsidRDefault="00581B3D">
          <w:pPr>
            <w:pStyle w:val="TOC3"/>
            <w:rPr>
              <w:ins w:id="245" w:author="pete jones" w:date="2022-04-04T12:58:00Z"/>
              <w:rFonts w:eastAsiaTheme="minorEastAsia" w:cstheme="minorBidi"/>
              <w:noProof/>
              <w:sz w:val="22"/>
              <w:szCs w:val="22"/>
            </w:rPr>
          </w:pPr>
          <w:ins w:id="24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2"</w:instrText>
            </w:r>
            <w:r w:rsidRPr="00EA4C82">
              <w:rPr>
                <w:rStyle w:val="Hyperlink"/>
                <w:noProof/>
              </w:rPr>
              <w:instrText xml:space="preserve"> </w:instrText>
            </w:r>
            <w:r w:rsidRPr="00EA4C82">
              <w:rPr>
                <w:rStyle w:val="Hyperlink"/>
                <w:noProof/>
              </w:rPr>
              <w:fldChar w:fldCharType="separate"/>
            </w:r>
            <w:r w:rsidRPr="00EA4C82">
              <w:rPr>
                <w:rStyle w:val="Hyperlink"/>
                <w:noProof/>
              </w:rPr>
              <w:t>4.2.1</w:t>
            </w:r>
            <w:r>
              <w:rPr>
                <w:rFonts w:eastAsiaTheme="minorEastAsia" w:cstheme="minorBidi"/>
                <w:noProof/>
                <w:sz w:val="22"/>
                <w:szCs w:val="22"/>
              </w:rPr>
              <w:tab/>
            </w:r>
            <w:r w:rsidRPr="00EA4C82">
              <w:rPr>
                <w:rStyle w:val="Hyperlink"/>
                <w:noProof/>
              </w:rPr>
              <w:t>Pilot study</w:t>
            </w:r>
            <w:r>
              <w:rPr>
                <w:noProof/>
                <w:webHidden/>
              </w:rPr>
              <w:tab/>
            </w:r>
            <w:r>
              <w:rPr>
                <w:noProof/>
                <w:webHidden/>
              </w:rPr>
              <w:fldChar w:fldCharType="begin"/>
            </w:r>
            <w:r>
              <w:rPr>
                <w:noProof/>
                <w:webHidden/>
              </w:rPr>
              <w:instrText xml:space="preserve"> PAGEREF _Toc99969512 \h </w:instrText>
            </w:r>
          </w:ins>
          <w:r>
            <w:rPr>
              <w:noProof/>
              <w:webHidden/>
            </w:rPr>
          </w:r>
          <w:r>
            <w:rPr>
              <w:noProof/>
              <w:webHidden/>
            </w:rPr>
            <w:fldChar w:fldCharType="separate"/>
          </w:r>
          <w:ins w:id="247" w:author="pete jones" w:date="2022-04-05T11:31:00Z">
            <w:r w:rsidR="00D94147">
              <w:rPr>
                <w:noProof/>
                <w:webHidden/>
              </w:rPr>
              <w:t>109</w:t>
            </w:r>
          </w:ins>
          <w:ins w:id="248" w:author="pete jones" w:date="2022-04-04T12:58:00Z">
            <w:r>
              <w:rPr>
                <w:noProof/>
                <w:webHidden/>
              </w:rPr>
              <w:fldChar w:fldCharType="end"/>
            </w:r>
            <w:r w:rsidRPr="00EA4C82">
              <w:rPr>
                <w:rStyle w:val="Hyperlink"/>
                <w:noProof/>
              </w:rPr>
              <w:fldChar w:fldCharType="end"/>
            </w:r>
          </w:ins>
        </w:p>
        <w:p w14:paraId="1402BC82" w14:textId="5F980692" w:rsidR="00581B3D" w:rsidRDefault="00581B3D">
          <w:pPr>
            <w:pStyle w:val="TOC3"/>
            <w:rPr>
              <w:ins w:id="249" w:author="pete jones" w:date="2022-04-04T12:58:00Z"/>
              <w:rFonts w:eastAsiaTheme="minorEastAsia" w:cstheme="minorBidi"/>
              <w:noProof/>
              <w:sz w:val="22"/>
              <w:szCs w:val="22"/>
            </w:rPr>
          </w:pPr>
          <w:ins w:id="25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3"</w:instrText>
            </w:r>
            <w:r w:rsidRPr="00EA4C82">
              <w:rPr>
                <w:rStyle w:val="Hyperlink"/>
                <w:noProof/>
              </w:rPr>
              <w:instrText xml:space="preserve"> </w:instrText>
            </w:r>
            <w:r w:rsidRPr="00EA4C82">
              <w:rPr>
                <w:rStyle w:val="Hyperlink"/>
                <w:noProof/>
              </w:rPr>
              <w:fldChar w:fldCharType="separate"/>
            </w:r>
            <w:r w:rsidRPr="00EA4C82">
              <w:rPr>
                <w:rStyle w:val="Hyperlink"/>
                <w:noProof/>
              </w:rPr>
              <w:t>4.2.2</w:t>
            </w:r>
            <w:r>
              <w:rPr>
                <w:rFonts w:eastAsiaTheme="minorEastAsia" w:cstheme="minorBidi"/>
                <w:noProof/>
                <w:sz w:val="22"/>
                <w:szCs w:val="22"/>
              </w:rPr>
              <w:tab/>
            </w:r>
            <w:r w:rsidRPr="00EA4C82">
              <w:rPr>
                <w:rStyle w:val="Hyperlink"/>
                <w:noProof/>
              </w:rPr>
              <w:t>Research setting</w:t>
            </w:r>
            <w:r>
              <w:rPr>
                <w:noProof/>
                <w:webHidden/>
              </w:rPr>
              <w:tab/>
            </w:r>
            <w:r>
              <w:rPr>
                <w:noProof/>
                <w:webHidden/>
              </w:rPr>
              <w:fldChar w:fldCharType="begin"/>
            </w:r>
            <w:r>
              <w:rPr>
                <w:noProof/>
                <w:webHidden/>
              </w:rPr>
              <w:instrText xml:space="preserve"> PAGEREF _Toc99969513 \h </w:instrText>
            </w:r>
          </w:ins>
          <w:r>
            <w:rPr>
              <w:noProof/>
              <w:webHidden/>
            </w:rPr>
          </w:r>
          <w:r>
            <w:rPr>
              <w:noProof/>
              <w:webHidden/>
            </w:rPr>
            <w:fldChar w:fldCharType="separate"/>
          </w:r>
          <w:ins w:id="251" w:author="pete jones" w:date="2022-04-05T11:31:00Z">
            <w:r w:rsidR="00D94147">
              <w:rPr>
                <w:noProof/>
                <w:webHidden/>
              </w:rPr>
              <w:t>110</w:t>
            </w:r>
          </w:ins>
          <w:ins w:id="252" w:author="pete jones" w:date="2022-04-04T12:58:00Z">
            <w:r>
              <w:rPr>
                <w:noProof/>
                <w:webHidden/>
              </w:rPr>
              <w:fldChar w:fldCharType="end"/>
            </w:r>
            <w:r w:rsidRPr="00EA4C82">
              <w:rPr>
                <w:rStyle w:val="Hyperlink"/>
                <w:noProof/>
              </w:rPr>
              <w:fldChar w:fldCharType="end"/>
            </w:r>
          </w:ins>
        </w:p>
        <w:p w14:paraId="48068A23" w14:textId="64F33D3C" w:rsidR="00581B3D" w:rsidRDefault="00581B3D">
          <w:pPr>
            <w:pStyle w:val="TOC3"/>
            <w:rPr>
              <w:ins w:id="253" w:author="pete jones" w:date="2022-04-04T12:58:00Z"/>
              <w:rFonts w:eastAsiaTheme="minorEastAsia" w:cstheme="minorBidi"/>
              <w:noProof/>
              <w:sz w:val="22"/>
              <w:szCs w:val="22"/>
            </w:rPr>
          </w:pPr>
          <w:ins w:id="25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4"</w:instrText>
            </w:r>
            <w:r w:rsidRPr="00EA4C82">
              <w:rPr>
                <w:rStyle w:val="Hyperlink"/>
                <w:noProof/>
              </w:rPr>
              <w:instrText xml:space="preserve"> </w:instrText>
            </w:r>
            <w:r w:rsidRPr="00EA4C82">
              <w:rPr>
                <w:rStyle w:val="Hyperlink"/>
                <w:noProof/>
              </w:rPr>
              <w:fldChar w:fldCharType="separate"/>
            </w:r>
            <w:r w:rsidRPr="00EA4C82">
              <w:rPr>
                <w:rStyle w:val="Hyperlink"/>
                <w:noProof/>
              </w:rPr>
              <w:t>4.2.3</w:t>
            </w:r>
            <w:r>
              <w:rPr>
                <w:rFonts w:eastAsiaTheme="minorEastAsia" w:cstheme="minorBidi"/>
                <w:noProof/>
                <w:sz w:val="22"/>
                <w:szCs w:val="22"/>
              </w:rPr>
              <w:tab/>
            </w:r>
            <w:r w:rsidRPr="00EA4C82">
              <w:rPr>
                <w:rStyle w:val="Hyperlink"/>
                <w:noProof/>
              </w:rPr>
              <w:t>Participant’s sampling</w:t>
            </w:r>
            <w:r>
              <w:rPr>
                <w:noProof/>
                <w:webHidden/>
              </w:rPr>
              <w:tab/>
            </w:r>
            <w:r>
              <w:rPr>
                <w:noProof/>
                <w:webHidden/>
              </w:rPr>
              <w:fldChar w:fldCharType="begin"/>
            </w:r>
            <w:r>
              <w:rPr>
                <w:noProof/>
                <w:webHidden/>
              </w:rPr>
              <w:instrText xml:space="preserve"> PAGEREF _Toc99969514 \h </w:instrText>
            </w:r>
          </w:ins>
          <w:r>
            <w:rPr>
              <w:noProof/>
              <w:webHidden/>
            </w:rPr>
          </w:r>
          <w:r>
            <w:rPr>
              <w:noProof/>
              <w:webHidden/>
            </w:rPr>
            <w:fldChar w:fldCharType="separate"/>
          </w:r>
          <w:ins w:id="255" w:author="pete jones" w:date="2022-04-05T11:31:00Z">
            <w:r w:rsidR="00D94147">
              <w:rPr>
                <w:noProof/>
                <w:webHidden/>
              </w:rPr>
              <w:t>111</w:t>
            </w:r>
          </w:ins>
          <w:ins w:id="256" w:author="pete jones" w:date="2022-04-04T12:58:00Z">
            <w:r>
              <w:rPr>
                <w:noProof/>
                <w:webHidden/>
              </w:rPr>
              <w:fldChar w:fldCharType="end"/>
            </w:r>
            <w:r w:rsidRPr="00EA4C82">
              <w:rPr>
                <w:rStyle w:val="Hyperlink"/>
                <w:noProof/>
              </w:rPr>
              <w:fldChar w:fldCharType="end"/>
            </w:r>
          </w:ins>
        </w:p>
        <w:p w14:paraId="3DEE426C" w14:textId="0B556FA1" w:rsidR="00581B3D" w:rsidRDefault="00581B3D">
          <w:pPr>
            <w:pStyle w:val="TOC3"/>
            <w:rPr>
              <w:ins w:id="257" w:author="pete jones" w:date="2022-04-04T12:58:00Z"/>
              <w:rFonts w:eastAsiaTheme="minorEastAsia" w:cstheme="minorBidi"/>
              <w:noProof/>
              <w:sz w:val="22"/>
              <w:szCs w:val="22"/>
            </w:rPr>
          </w:pPr>
          <w:ins w:id="25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5"</w:instrText>
            </w:r>
            <w:r w:rsidRPr="00EA4C82">
              <w:rPr>
                <w:rStyle w:val="Hyperlink"/>
                <w:noProof/>
              </w:rPr>
              <w:instrText xml:space="preserve"> </w:instrText>
            </w:r>
            <w:r w:rsidRPr="00EA4C82">
              <w:rPr>
                <w:rStyle w:val="Hyperlink"/>
                <w:noProof/>
              </w:rPr>
              <w:fldChar w:fldCharType="separate"/>
            </w:r>
            <w:r w:rsidRPr="00EA4C82">
              <w:rPr>
                <w:rStyle w:val="Hyperlink"/>
                <w:noProof/>
              </w:rPr>
              <w:t>4.2.4</w:t>
            </w:r>
            <w:r>
              <w:rPr>
                <w:rFonts w:eastAsiaTheme="minorEastAsia" w:cstheme="minorBidi"/>
                <w:noProof/>
                <w:sz w:val="22"/>
                <w:szCs w:val="22"/>
              </w:rPr>
              <w:tab/>
            </w:r>
            <w:r w:rsidRPr="00EA4C82">
              <w:rPr>
                <w:rStyle w:val="Hyperlink"/>
                <w:noProof/>
              </w:rPr>
              <w:t>Measurement’s technique</w:t>
            </w:r>
            <w:r>
              <w:rPr>
                <w:noProof/>
                <w:webHidden/>
              </w:rPr>
              <w:tab/>
            </w:r>
            <w:r>
              <w:rPr>
                <w:noProof/>
                <w:webHidden/>
              </w:rPr>
              <w:fldChar w:fldCharType="begin"/>
            </w:r>
            <w:r>
              <w:rPr>
                <w:noProof/>
                <w:webHidden/>
              </w:rPr>
              <w:instrText xml:space="preserve"> PAGEREF _Toc99969515 \h </w:instrText>
            </w:r>
          </w:ins>
          <w:r>
            <w:rPr>
              <w:noProof/>
              <w:webHidden/>
            </w:rPr>
          </w:r>
          <w:r>
            <w:rPr>
              <w:noProof/>
              <w:webHidden/>
            </w:rPr>
            <w:fldChar w:fldCharType="separate"/>
          </w:r>
          <w:ins w:id="259" w:author="pete jones" w:date="2022-04-05T11:31:00Z">
            <w:r w:rsidR="00D94147">
              <w:rPr>
                <w:noProof/>
                <w:webHidden/>
              </w:rPr>
              <w:t>112</w:t>
            </w:r>
          </w:ins>
          <w:ins w:id="260" w:author="pete jones" w:date="2022-04-04T12:58:00Z">
            <w:r>
              <w:rPr>
                <w:noProof/>
                <w:webHidden/>
              </w:rPr>
              <w:fldChar w:fldCharType="end"/>
            </w:r>
            <w:r w:rsidRPr="00EA4C82">
              <w:rPr>
                <w:rStyle w:val="Hyperlink"/>
                <w:noProof/>
              </w:rPr>
              <w:fldChar w:fldCharType="end"/>
            </w:r>
          </w:ins>
        </w:p>
        <w:p w14:paraId="7876FDAD" w14:textId="3AB78EB6" w:rsidR="00581B3D" w:rsidRDefault="00581B3D">
          <w:pPr>
            <w:pStyle w:val="TOC3"/>
            <w:rPr>
              <w:ins w:id="261" w:author="pete jones" w:date="2022-04-04T12:58:00Z"/>
              <w:rFonts w:eastAsiaTheme="minorEastAsia" w:cstheme="minorBidi"/>
              <w:noProof/>
              <w:sz w:val="22"/>
              <w:szCs w:val="22"/>
            </w:rPr>
          </w:pPr>
          <w:ins w:id="26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6"</w:instrText>
            </w:r>
            <w:r w:rsidRPr="00EA4C82">
              <w:rPr>
                <w:rStyle w:val="Hyperlink"/>
                <w:noProof/>
              </w:rPr>
              <w:instrText xml:space="preserve"> </w:instrText>
            </w:r>
            <w:r w:rsidRPr="00EA4C82">
              <w:rPr>
                <w:rStyle w:val="Hyperlink"/>
                <w:noProof/>
              </w:rPr>
              <w:fldChar w:fldCharType="separate"/>
            </w:r>
            <w:r w:rsidRPr="00EA4C82">
              <w:rPr>
                <w:rStyle w:val="Hyperlink"/>
                <w:noProof/>
              </w:rPr>
              <w:t>4.2.5</w:t>
            </w:r>
            <w:r>
              <w:rPr>
                <w:rFonts w:eastAsiaTheme="minorEastAsia" w:cstheme="minorBidi"/>
                <w:noProof/>
                <w:sz w:val="22"/>
                <w:szCs w:val="22"/>
              </w:rPr>
              <w:tab/>
            </w:r>
            <w:r w:rsidRPr="00EA4C82">
              <w:rPr>
                <w:rStyle w:val="Hyperlink"/>
                <w:noProof/>
              </w:rPr>
              <w:t>Collecting data</w:t>
            </w:r>
            <w:r>
              <w:rPr>
                <w:noProof/>
                <w:webHidden/>
              </w:rPr>
              <w:tab/>
            </w:r>
            <w:r>
              <w:rPr>
                <w:noProof/>
                <w:webHidden/>
              </w:rPr>
              <w:fldChar w:fldCharType="begin"/>
            </w:r>
            <w:r>
              <w:rPr>
                <w:noProof/>
                <w:webHidden/>
              </w:rPr>
              <w:instrText xml:space="preserve"> PAGEREF _Toc99969516 \h </w:instrText>
            </w:r>
          </w:ins>
          <w:r>
            <w:rPr>
              <w:noProof/>
              <w:webHidden/>
            </w:rPr>
          </w:r>
          <w:r>
            <w:rPr>
              <w:noProof/>
              <w:webHidden/>
            </w:rPr>
            <w:fldChar w:fldCharType="separate"/>
          </w:r>
          <w:ins w:id="263" w:author="pete jones" w:date="2022-04-05T11:31:00Z">
            <w:r w:rsidR="00D94147">
              <w:rPr>
                <w:noProof/>
                <w:webHidden/>
              </w:rPr>
              <w:t>112</w:t>
            </w:r>
          </w:ins>
          <w:ins w:id="264" w:author="pete jones" w:date="2022-04-04T12:58:00Z">
            <w:r>
              <w:rPr>
                <w:noProof/>
                <w:webHidden/>
              </w:rPr>
              <w:fldChar w:fldCharType="end"/>
            </w:r>
            <w:r w:rsidRPr="00EA4C82">
              <w:rPr>
                <w:rStyle w:val="Hyperlink"/>
                <w:noProof/>
              </w:rPr>
              <w:fldChar w:fldCharType="end"/>
            </w:r>
          </w:ins>
        </w:p>
        <w:p w14:paraId="07EECAE4" w14:textId="7C2E16DD" w:rsidR="00581B3D" w:rsidRDefault="00581B3D">
          <w:pPr>
            <w:pStyle w:val="TOC3"/>
            <w:rPr>
              <w:ins w:id="265" w:author="pete jones" w:date="2022-04-04T12:58:00Z"/>
              <w:rFonts w:eastAsiaTheme="minorEastAsia" w:cstheme="minorBidi"/>
              <w:noProof/>
              <w:sz w:val="22"/>
              <w:szCs w:val="22"/>
            </w:rPr>
          </w:pPr>
          <w:ins w:id="26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7"</w:instrText>
            </w:r>
            <w:r w:rsidRPr="00EA4C82">
              <w:rPr>
                <w:rStyle w:val="Hyperlink"/>
                <w:noProof/>
              </w:rPr>
              <w:instrText xml:space="preserve"> </w:instrText>
            </w:r>
            <w:r w:rsidRPr="00EA4C82">
              <w:rPr>
                <w:rStyle w:val="Hyperlink"/>
                <w:noProof/>
              </w:rPr>
              <w:fldChar w:fldCharType="separate"/>
            </w:r>
            <w:r w:rsidRPr="00EA4C82">
              <w:rPr>
                <w:rStyle w:val="Hyperlink"/>
                <w:noProof/>
              </w:rPr>
              <w:t>4.2.6</w:t>
            </w:r>
            <w:r>
              <w:rPr>
                <w:rFonts w:eastAsiaTheme="minorEastAsia" w:cstheme="minorBidi"/>
                <w:noProof/>
                <w:sz w:val="22"/>
                <w:szCs w:val="22"/>
              </w:rPr>
              <w:tab/>
            </w:r>
            <w:r w:rsidRPr="00EA4C82">
              <w:rPr>
                <w:rStyle w:val="Hyperlink"/>
                <w:noProof/>
              </w:rPr>
              <w:t>Data analysis</w:t>
            </w:r>
            <w:r>
              <w:rPr>
                <w:noProof/>
                <w:webHidden/>
              </w:rPr>
              <w:tab/>
            </w:r>
            <w:r>
              <w:rPr>
                <w:noProof/>
                <w:webHidden/>
              </w:rPr>
              <w:fldChar w:fldCharType="begin"/>
            </w:r>
            <w:r>
              <w:rPr>
                <w:noProof/>
                <w:webHidden/>
              </w:rPr>
              <w:instrText xml:space="preserve"> PAGEREF _Toc99969517 \h </w:instrText>
            </w:r>
          </w:ins>
          <w:r>
            <w:rPr>
              <w:noProof/>
              <w:webHidden/>
            </w:rPr>
          </w:r>
          <w:r>
            <w:rPr>
              <w:noProof/>
              <w:webHidden/>
            </w:rPr>
            <w:fldChar w:fldCharType="separate"/>
          </w:r>
          <w:ins w:id="267" w:author="pete jones" w:date="2022-04-05T11:31:00Z">
            <w:r w:rsidR="00D94147">
              <w:rPr>
                <w:noProof/>
                <w:webHidden/>
              </w:rPr>
              <w:t>116</w:t>
            </w:r>
          </w:ins>
          <w:ins w:id="268" w:author="pete jones" w:date="2022-04-04T12:58:00Z">
            <w:r>
              <w:rPr>
                <w:noProof/>
                <w:webHidden/>
              </w:rPr>
              <w:fldChar w:fldCharType="end"/>
            </w:r>
            <w:r w:rsidRPr="00EA4C82">
              <w:rPr>
                <w:rStyle w:val="Hyperlink"/>
                <w:noProof/>
              </w:rPr>
              <w:fldChar w:fldCharType="end"/>
            </w:r>
          </w:ins>
        </w:p>
        <w:p w14:paraId="6EEA35D0" w14:textId="43713CC7" w:rsidR="00581B3D" w:rsidRDefault="00581B3D">
          <w:pPr>
            <w:pStyle w:val="TOC2"/>
            <w:rPr>
              <w:ins w:id="269" w:author="pete jones" w:date="2022-04-04T12:58:00Z"/>
              <w:rFonts w:eastAsiaTheme="minorEastAsia" w:cstheme="minorBidi"/>
              <w:noProof/>
              <w:sz w:val="22"/>
              <w:szCs w:val="22"/>
            </w:rPr>
          </w:pPr>
          <w:ins w:id="27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8"</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4.3</w:t>
            </w:r>
            <w:r>
              <w:rPr>
                <w:rFonts w:eastAsiaTheme="minorEastAsia" w:cstheme="minorBidi"/>
                <w:noProof/>
                <w:sz w:val="22"/>
                <w:szCs w:val="22"/>
              </w:rPr>
              <w:tab/>
            </w:r>
            <w:r w:rsidRPr="00EA4C82">
              <w:rPr>
                <w:rStyle w:val="Hyperlink"/>
                <w:noProof/>
              </w:rPr>
              <w:t>Methods design summary</w:t>
            </w:r>
            <w:r>
              <w:rPr>
                <w:noProof/>
                <w:webHidden/>
              </w:rPr>
              <w:tab/>
            </w:r>
            <w:r>
              <w:rPr>
                <w:noProof/>
                <w:webHidden/>
              </w:rPr>
              <w:fldChar w:fldCharType="begin"/>
            </w:r>
            <w:r>
              <w:rPr>
                <w:noProof/>
                <w:webHidden/>
              </w:rPr>
              <w:instrText xml:space="preserve"> PAGEREF _Toc99969518 \h </w:instrText>
            </w:r>
          </w:ins>
          <w:r>
            <w:rPr>
              <w:noProof/>
              <w:webHidden/>
            </w:rPr>
          </w:r>
          <w:r>
            <w:rPr>
              <w:noProof/>
              <w:webHidden/>
            </w:rPr>
            <w:fldChar w:fldCharType="separate"/>
          </w:r>
          <w:ins w:id="271" w:author="pete jones" w:date="2022-04-05T11:31:00Z">
            <w:r w:rsidR="00D94147">
              <w:rPr>
                <w:noProof/>
                <w:webHidden/>
              </w:rPr>
              <w:t>125</w:t>
            </w:r>
          </w:ins>
          <w:ins w:id="272" w:author="pete jones" w:date="2022-04-04T12:58:00Z">
            <w:r>
              <w:rPr>
                <w:noProof/>
                <w:webHidden/>
              </w:rPr>
              <w:fldChar w:fldCharType="end"/>
            </w:r>
            <w:r w:rsidRPr="00EA4C82">
              <w:rPr>
                <w:rStyle w:val="Hyperlink"/>
                <w:noProof/>
              </w:rPr>
              <w:fldChar w:fldCharType="end"/>
            </w:r>
          </w:ins>
        </w:p>
        <w:p w14:paraId="2A1F541D" w14:textId="21541642" w:rsidR="00581B3D" w:rsidRDefault="00581B3D">
          <w:pPr>
            <w:pStyle w:val="TOC1"/>
            <w:rPr>
              <w:ins w:id="273" w:author="pete jones" w:date="2022-04-04T12:58:00Z"/>
              <w:rFonts w:eastAsiaTheme="minorEastAsia" w:cstheme="minorBidi"/>
              <w:noProof/>
              <w:sz w:val="22"/>
              <w:szCs w:val="22"/>
            </w:rPr>
          </w:pPr>
          <w:ins w:id="27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19"</w:instrText>
            </w:r>
            <w:r w:rsidRPr="00EA4C82">
              <w:rPr>
                <w:rStyle w:val="Hyperlink"/>
                <w:noProof/>
              </w:rPr>
              <w:instrText xml:space="preserve"> </w:instrText>
            </w:r>
            <w:r w:rsidRPr="00EA4C82">
              <w:rPr>
                <w:rStyle w:val="Hyperlink"/>
                <w:noProof/>
              </w:rPr>
              <w:fldChar w:fldCharType="separate"/>
            </w:r>
            <w:r w:rsidRPr="00EA4C82">
              <w:rPr>
                <w:rStyle w:val="Hyperlink"/>
                <w:noProof/>
              </w:rPr>
              <w:t>5</w:t>
            </w:r>
            <w:r>
              <w:rPr>
                <w:rFonts w:eastAsiaTheme="minorEastAsia" w:cstheme="minorBidi"/>
                <w:noProof/>
                <w:sz w:val="22"/>
                <w:szCs w:val="22"/>
              </w:rPr>
              <w:tab/>
            </w:r>
            <w:r w:rsidRPr="00EA4C82">
              <w:rPr>
                <w:rStyle w:val="Hyperlink"/>
                <w:noProof/>
              </w:rPr>
              <w:t>Empirical Review</w:t>
            </w:r>
            <w:r>
              <w:rPr>
                <w:noProof/>
                <w:webHidden/>
              </w:rPr>
              <w:tab/>
            </w:r>
            <w:r>
              <w:rPr>
                <w:noProof/>
                <w:webHidden/>
              </w:rPr>
              <w:fldChar w:fldCharType="begin"/>
            </w:r>
            <w:r>
              <w:rPr>
                <w:noProof/>
                <w:webHidden/>
              </w:rPr>
              <w:instrText xml:space="preserve"> PAGEREF _Toc99969519 \h </w:instrText>
            </w:r>
          </w:ins>
          <w:r>
            <w:rPr>
              <w:noProof/>
              <w:webHidden/>
            </w:rPr>
          </w:r>
          <w:r>
            <w:rPr>
              <w:noProof/>
              <w:webHidden/>
            </w:rPr>
            <w:fldChar w:fldCharType="separate"/>
          </w:r>
          <w:ins w:id="275" w:author="pete jones" w:date="2022-04-05T11:31:00Z">
            <w:r w:rsidR="00D94147">
              <w:rPr>
                <w:noProof/>
                <w:webHidden/>
              </w:rPr>
              <w:t>128</w:t>
            </w:r>
          </w:ins>
          <w:ins w:id="276" w:author="pete jones" w:date="2022-04-04T12:58:00Z">
            <w:r>
              <w:rPr>
                <w:noProof/>
                <w:webHidden/>
              </w:rPr>
              <w:fldChar w:fldCharType="end"/>
            </w:r>
            <w:r w:rsidRPr="00EA4C82">
              <w:rPr>
                <w:rStyle w:val="Hyperlink"/>
                <w:noProof/>
              </w:rPr>
              <w:fldChar w:fldCharType="end"/>
            </w:r>
          </w:ins>
        </w:p>
        <w:p w14:paraId="0EEAB794" w14:textId="7739A6B7" w:rsidR="00581B3D" w:rsidRDefault="00581B3D">
          <w:pPr>
            <w:pStyle w:val="TOC2"/>
            <w:rPr>
              <w:ins w:id="277" w:author="pete jones" w:date="2022-04-04T12:58:00Z"/>
              <w:rFonts w:eastAsiaTheme="minorEastAsia" w:cstheme="minorBidi"/>
              <w:noProof/>
              <w:sz w:val="22"/>
              <w:szCs w:val="22"/>
            </w:rPr>
          </w:pPr>
          <w:ins w:id="27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20"</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5.1</w:t>
            </w:r>
            <w:r>
              <w:rPr>
                <w:rFonts w:eastAsiaTheme="minorEastAsia" w:cstheme="minorBidi"/>
                <w:noProof/>
                <w:sz w:val="22"/>
                <w:szCs w:val="22"/>
              </w:rPr>
              <w:tab/>
            </w:r>
            <w:r w:rsidRPr="00EA4C82">
              <w:rPr>
                <w:rStyle w:val="Hyperlink"/>
                <w:noProof/>
              </w:rPr>
              <w:t>Empirics Introduction</w:t>
            </w:r>
            <w:r>
              <w:rPr>
                <w:noProof/>
                <w:webHidden/>
              </w:rPr>
              <w:tab/>
            </w:r>
            <w:r>
              <w:rPr>
                <w:noProof/>
                <w:webHidden/>
              </w:rPr>
              <w:fldChar w:fldCharType="begin"/>
            </w:r>
            <w:r>
              <w:rPr>
                <w:noProof/>
                <w:webHidden/>
              </w:rPr>
              <w:instrText xml:space="preserve"> PAGEREF _Toc99969520 \h </w:instrText>
            </w:r>
          </w:ins>
          <w:r>
            <w:rPr>
              <w:noProof/>
              <w:webHidden/>
            </w:rPr>
          </w:r>
          <w:r>
            <w:rPr>
              <w:noProof/>
              <w:webHidden/>
            </w:rPr>
            <w:fldChar w:fldCharType="separate"/>
          </w:r>
          <w:ins w:id="279" w:author="pete jones" w:date="2022-04-05T11:31:00Z">
            <w:r w:rsidR="00D94147">
              <w:rPr>
                <w:noProof/>
                <w:webHidden/>
              </w:rPr>
              <w:t>128</w:t>
            </w:r>
          </w:ins>
          <w:ins w:id="280" w:author="pete jones" w:date="2022-04-04T12:58:00Z">
            <w:r>
              <w:rPr>
                <w:noProof/>
                <w:webHidden/>
              </w:rPr>
              <w:fldChar w:fldCharType="end"/>
            </w:r>
            <w:r w:rsidRPr="00EA4C82">
              <w:rPr>
                <w:rStyle w:val="Hyperlink"/>
                <w:noProof/>
              </w:rPr>
              <w:fldChar w:fldCharType="end"/>
            </w:r>
          </w:ins>
        </w:p>
        <w:p w14:paraId="5D91507A" w14:textId="7A8AED1D" w:rsidR="00581B3D" w:rsidRDefault="00581B3D">
          <w:pPr>
            <w:pStyle w:val="TOC2"/>
            <w:rPr>
              <w:ins w:id="281" w:author="pete jones" w:date="2022-04-04T12:58:00Z"/>
              <w:rFonts w:eastAsiaTheme="minorEastAsia" w:cstheme="minorBidi"/>
              <w:noProof/>
              <w:sz w:val="22"/>
              <w:szCs w:val="22"/>
            </w:rPr>
          </w:pPr>
          <w:ins w:id="282" w:author="pete jones" w:date="2022-04-04T12:58:00Z">
            <w:r w:rsidRPr="00EA4C82">
              <w:rPr>
                <w:rStyle w:val="Hyperlink"/>
                <w:noProof/>
              </w:rPr>
              <w:lastRenderedPageBreak/>
              <w:fldChar w:fldCharType="begin"/>
            </w:r>
            <w:r w:rsidRPr="00EA4C82">
              <w:rPr>
                <w:rStyle w:val="Hyperlink"/>
                <w:noProof/>
              </w:rPr>
              <w:instrText xml:space="preserve"> </w:instrText>
            </w:r>
            <w:r>
              <w:rPr>
                <w:noProof/>
              </w:rPr>
              <w:instrText>HYPERLINK \l "_Toc99969521"</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5.2</w:t>
            </w:r>
            <w:r>
              <w:rPr>
                <w:rFonts w:eastAsiaTheme="minorEastAsia" w:cstheme="minorBidi"/>
                <w:noProof/>
                <w:sz w:val="22"/>
                <w:szCs w:val="22"/>
              </w:rPr>
              <w:tab/>
            </w:r>
            <w:r w:rsidRPr="00EA4C82">
              <w:rPr>
                <w:rStyle w:val="Hyperlink"/>
                <w:noProof/>
              </w:rPr>
              <w:t>Discussion of the results</w:t>
            </w:r>
            <w:r>
              <w:rPr>
                <w:noProof/>
                <w:webHidden/>
              </w:rPr>
              <w:tab/>
            </w:r>
            <w:r>
              <w:rPr>
                <w:noProof/>
                <w:webHidden/>
              </w:rPr>
              <w:fldChar w:fldCharType="begin"/>
            </w:r>
            <w:r>
              <w:rPr>
                <w:noProof/>
                <w:webHidden/>
              </w:rPr>
              <w:instrText xml:space="preserve"> PAGEREF _Toc99969521 \h </w:instrText>
            </w:r>
          </w:ins>
          <w:r>
            <w:rPr>
              <w:noProof/>
              <w:webHidden/>
            </w:rPr>
          </w:r>
          <w:r>
            <w:rPr>
              <w:noProof/>
              <w:webHidden/>
            </w:rPr>
            <w:fldChar w:fldCharType="separate"/>
          </w:r>
          <w:ins w:id="283" w:author="pete jones" w:date="2022-04-05T11:31:00Z">
            <w:r w:rsidR="00D94147">
              <w:rPr>
                <w:noProof/>
                <w:webHidden/>
              </w:rPr>
              <w:t>134</w:t>
            </w:r>
          </w:ins>
          <w:ins w:id="284" w:author="pete jones" w:date="2022-04-04T12:58:00Z">
            <w:r>
              <w:rPr>
                <w:noProof/>
                <w:webHidden/>
              </w:rPr>
              <w:fldChar w:fldCharType="end"/>
            </w:r>
            <w:r w:rsidRPr="00EA4C82">
              <w:rPr>
                <w:rStyle w:val="Hyperlink"/>
                <w:noProof/>
              </w:rPr>
              <w:fldChar w:fldCharType="end"/>
            </w:r>
          </w:ins>
        </w:p>
        <w:p w14:paraId="2AC93C80" w14:textId="1E87B1ED" w:rsidR="00581B3D" w:rsidRDefault="00581B3D">
          <w:pPr>
            <w:pStyle w:val="TOC3"/>
            <w:rPr>
              <w:ins w:id="285" w:author="pete jones" w:date="2022-04-04T12:58:00Z"/>
              <w:rFonts w:eastAsiaTheme="minorEastAsia" w:cstheme="minorBidi"/>
              <w:noProof/>
              <w:sz w:val="22"/>
              <w:szCs w:val="22"/>
            </w:rPr>
          </w:pPr>
          <w:ins w:id="28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22"</w:instrText>
            </w:r>
            <w:r w:rsidRPr="00EA4C82">
              <w:rPr>
                <w:rStyle w:val="Hyperlink"/>
                <w:noProof/>
              </w:rPr>
              <w:instrText xml:space="preserve"> </w:instrText>
            </w:r>
            <w:r w:rsidRPr="00EA4C82">
              <w:rPr>
                <w:rStyle w:val="Hyperlink"/>
                <w:noProof/>
              </w:rPr>
              <w:fldChar w:fldCharType="separate"/>
            </w:r>
            <w:r w:rsidRPr="00EA4C82">
              <w:rPr>
                <w:rStyle w:val="Hyperlink"/>
                <w:noProof/>
              </w:rPr>
              <w:t>5.2.1</w:t>
            </w:r>
            <w:r>
              <w:rPr>
                <w:rFonts w:eastAsiaTheme="minorEastAsia" w:cstheme="minorBidi"/>
                <w:noProof/>
                <w:sz w:val="22"/>
                <w:szCs w:val="22"/>
              </w:rPr>
              <w:tab/>
            </w:r>
            <w:r w:rsidRPr="00EA4C82">
              <w:rPr>
                <w:rStyle w:val="Hyperlink"/>
                <w:noProof/>
              </w:rPr>
              <w:t>Pilot study</w:t>
            </w:r>
            <w:r>
              <w:rPr>
                <w:noProof/>
                <w:webHidden/>
              </w:rPr>
              <w:tab/>
            </w:r>
            <w:r>
              <w:rPr>
                <w:noProof/>
                <w:webHidden/>
              </w:rPr>
              <w:fldChar w:fldCharType="begin"/>
            </w:r>
            <w:r>
              <w:rPr>
                <w:noProof/>
                <w:webHidden/>
              </w:rPr>
              <w:instrText xml:space="preserve"> PAGEREF _Toc99969522 \h </w:instrText>
            </w:r>
          </w:ins>
          <w:r>
            <w:rPr>
              <w:noProof/>
              <w:webHidden/>
            </w:rPr>
          </w:r>
          <w:r>
            <w:rPr>
              <w:noProof/>
              <w:webHidden/>
            </w:rPr>
            <w:fldChar w:fldCharType="separate"/>
          </w:r>
          <w:ins w:id="287" w:author="pete jones" w:date="2022-04-05T11:31:00Z">
            <w:r w:rsidR="00D94147">
              <w:rPr>
                <w:noProof/>
                <w:webHidden/>
              </w:rPr>
              <w:t>134</w:t>
            </w:r>
          </w:ins>
          <w:ins w:id="288" w:author="pete jones" w:date="2022-04-04T12:58:00Z">
            <w:r>
              <w:rPr>
                <w:noProof/>
                <w:webHidden/>
              </w:rPr>
              <w:fldChar w:fldCharType="end"/>
            </w:r>
            <w:r w:rsidRPr="00EA4C82">
              <w:rPr>
                <w:rStyle w:val="Hyperlink"/>
                <w:noProof/>
              </w:rPr>
              <w:fldChar w:fldCharType="end"/>
            </w:r>
          </w:ins>
        </w:p>
        <w:p w14:paraId="0522CEB9" w14:textId="5C7A455F" w:rsidR="00581B3D" w:rsidRDefault="00581B3D">
          <w:pPr>
            <w:pStyle w:val="TOC3"/>
            <w:rPr>
              <w:ins w:id="289" w:author="pete jones" w:date="2022-04-04T12:58:00Z"/>
              <w:rFonts w:eastAsiaTheme="minorEastAsia" w:cstheme="minorBidi"/>
              <w:noProof/>
              <w:sz w:val="22"/>
              <w:szCs w:val="22"/>
            </w:rPr>
          </w:pPr>
          <w:ins w:id="29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79"</w:instrText>
            </w:r>
            <w:r w:rsidRPr="00EA4C82">
              <w:rPr>
                <w:rStyle w:val="Hyperlink"/>
                <w:noProof/>
              </w:rPr>
              <w:instrText xml:space="preserve"> </w:instrText>
            </w:r>
            <w:r w:rsidRPr="00EA4C82">
              <w:rPr>
                <w:rStyle w:val="Hyperlink"/>
                <w:noProof/>
              </w:rPr>
              <w:fldChar w:fldCharType="separate"/>
            </w:r>
            <w:r w:rsidRPr="00EA4C82">
              <w:rPr>
                <w:rStyle w:val="Hyperlink"/>
                <w:noProof/>
              </w:rPr>
              <w:t>5.2.2</w:t>
            </w:r>
            <w:r>
              <w:rPr>
                <w:rFonts w:eastAsiaTheme="minorEastAsia" w:cstheme="minorBidi"/>
                <w:noProof/>
                <w:sz w:val="22"/>
                <w:szCs w:val="22"/>
              </w:rPr>
              <w:tab/>
            </w:r>
            <w:r w:rsidRPr="00EA4C82">
              <w:rPr>
                <w:rStyle w:val="Hyperlink"/>
                <w:noProof/>
              </w:rPr>
              <w:t>Main Case study</w:t>
            </w:r>
            <w:r>
              <w:rPr>
                <w:noProof/>
                <w:webHidden/>
              </w:rPr>
              <w:tab/>
            </w:r>
            <w:r>
              <w:rPr>
                <w:noProof/>
                <w:webHidden/>
              </w:rPr>
              <w:fldChar w:fldCharType="begin"/>
            </w:r>
            <w:r>
              <w:rPr>
                <w:noProof/>
                <w:webHidden/>
              </w:rPr>
              <w:instrText xml:space="preserve"> PAGEREF _Toc99969579 \h </w:instrText>
            </w:r>
          </w:ins>
          <w:r>
            <w:rPr>
              <w:noProof/>
              <w:webHidden/>
            </w:rPr>
          </w:r>
          <w:r>
            <w:rPr>
              <w:noProof/>
              <w:webHidden/>
            </w:rPr>
            <w:fldChar w:fldCharType="separate"/>
          </w:r>
          <w:ins w:id="291" w:author="pete jones" w:date="2022-04-05T11:31:00Z">
            <w:r w:rsidR="00D94147">
              <w:rPr>
                <w:noProof/>
                <w:webHidden/>
              </w:rPr>
              <w:t>145</w:t>
            </w:r>
          </w:ins>
          <w:ins w:id="292" w:author="pete jones" w:date="2022-04-04T12:58:00Z">
            <w:r>
              <w:rPr>
                <w:noProof/>
                <w:webHidden/>
              </w:rPr>
              <w:fldChar w:fldCharType="end"/>
            </w:r>
            <w:r w:rsidRPr="00EA4C82">
              <w:rPr>
                <w:rStyle w:val="Hyperlink"/>
                <w:noProof/>
              </w:rPr>
              <w:fldChar w:fldCharType="end"/>
            </w:r>
          </w:ins>
        </w:p>
        <w:p w14:paraId="236148FB" w14:textId="5534D8B8" w:rsidR="00581B3D" w:rsidRDefault="00581B3D">
          <w:pPr>
            <w:pStyle w:val="TOC3"/>
            <w:rPr>
              <w:ins w:id="293" w:author="pete jones" w:date="2022-04-04T12:58:00Z"/>
              <w:rFonts w:eastAsiaTheme="minorEastAsia" w:cstheme="minorBidi"/>
              <w:noProof/>
              <w:sz w:val="22"/>
              <w:szCs w:val="22"/>
            </w:rPr>
          </w:pPr>
          <w:ins w:id="29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80"</w:instrText>
            </w:r>
            <w:r w:rsidRPr="00EA4C82">
              <w:rPr>
                <w:rStyle w:val="Hyperlink"/>
                <w:noProof/>
              </w:rPr>
              <w:instrText xml:space="preserve"> </w:instrText>
            </w:r>
            <w:r w:rsidRPr="00EA4C82">
              <w:rPr>
                <w:rStyle w:val="Hyperlink"/>
                <w:noProof/>
              </w:rPr>
              <w:fldChar w:fldCharType="separate"/>
            </w:r>
            <w:r w:rsidRPr="00EA4C82">
              <w:rPr>
                <w:rStyle w:val="Hyperlink"/>
                <w:noProof/>
              </w:rPr>
              <w:t>5.2.3</w:t>
            </w:r>
            <w:r>
              <w:rPr>
                <w:rFonts w:eastAsiaTheme="minorEastAsia" w:cstheme="minorBidi"/>
                <w:noProof/>
                <w:sz w:val="22"/>
                <w:szCs w:val="22"/>
              </w:rPr>
              <w:tab/>
            </w:r>
            <w:r w:rsidRPr="00EA4C82">
              <w:rPr>
                <w:rStyle w:val="Hyperlink"/>
                <w:noProof/>
              </w:rPr>
              <w:t>General Surveys</w:t>
            </w:r>
            <w:r>
              <w:rPr>
                <w:noProof/>
                <w:webHidden/>
              </w:rPr>
              <w:tab/>
            </w:r>
            <w:r>
              <w:rPr>
                <w:noProof/>
                <w:webHidden/>
              </w:rPr>
              <w:fldChar w:fldCharType="begin"/>
            </w:r>
            <w:r>
              <w:rPr>
                <w:noProof/>
                <w:webHidden/>
              </w:rPr>
              <w:instrText xml:space="preserve"> PAGEREF _Toc99969580 \h </w:instrText>
            </w:r>
          </w:ins>
          <w:r>
            <w:rPr>
              <w:noProof/>
              <w:webHidden/>
            </w:rPr>
          </w:r>
          <w:r>
            <w:rPr>
              <w:noProof/>
              <w:webHidden/>
            </w:rPr>
            <w:fldChar w:fldCharType="separate"/>
          </w:r>
          <w:ins w:id="295" w:author="pete jones" w:date="2022-04-05T11:31:00Z">
            <w:r w:rsidR="00D94147">
              <w:rPr>
                <w:noProof/>
                <w:webHidden/>
              </w:rPr>
              <w:t>152</w:t>
            </w:r>
          </w:ins>
          <w:ins w:id="296" w:author="pete jones" w:date="2022-04-04T12:58:00Z">
            <w:r>
              <w:rPr>
                <w:noProof/>
                <w:webHidden/>
              </w:rPr>
              <w:fldChar w:fldCharType="end"/>
            </w:r>
            <w:r w:rsidRPr="00EA4C82">
              <w:rPr>
                <w:rStyle w:val="Hyperlink"/>
                <w:noProof/>
              </w:rPr>
              <w:fldChar w:fldCharType="end"/>
            </w:r>
          </w:ins>
        </w:p>
        <w:p w14:paraId="66397A61" w14:textId="0D6BE160" w:rsidR="00581B3D" w:rsidRDefault="00581B3D">
          <w:pPr>
            <w:pStyle w:val="TOC2"/>
            <w:rPr>
              <w:ins w:id="297" w:author="pete jones" w:date="2022-04-04T12:58:00Z"/>
              <w:rFonts w:eastAsiaTheme="minorEastAsia" w:cstheme="minorBidi"/>
              <w:noProof/>
              <w:sz w:val="22"/>
              <w:szCs w:val="22"/>
            </w:rPr>
          </w:pPr>
          <w:ins w:id="29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81"</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5.3</w:t>
            </w:r>
            <w:r>
              <w:rPr>
                <w:rFonts w:eastAsiaTheme="minorEastAsia" w:cstheme="minorBidi"/>
                <w:noProof/>
                <w:sz w:val="22"/>
                <w:szCs w:val="22"/>
              </w:rPr>
              <w:tab/>
            </w:r>
            <w:r w:rsidRPr="00EA4C82">
              <w:rPr>
                <w:rStyle w:val="Hyperlink"/>
                <w:noProof/>
              </w:rPr>
              <w:t>Analysis of the results</w:t>
            </w:r>
            <w:r>
              <w:rPr>
                <w:noProof/>
                <w:webHidden/>
              </w:rPr>
              <w:tab/>
            </w:r>
            <w:r>
              <w:rPr>
                <w:noProof/>
                <w:webHidden/>
              </w:rPr>
              <w:fldChar w:fldCharType="begin"/>
            </w:r>
            <w:r>
              <w:rPr>
                <w:noProof/>
                <w:webHidden/>
              </w:rPr>
              <w:instrText xml:space="preserve"> PAGEREF _Toc99969581 \h </w:instrText>
            </w:r>
          </w:ins>
          <w:r>
            <w:rPr>
              <w:noProof/>
              <w:webHidden/>
            </w:rPr>
          </w:r>
          <w:r>
            <w:rPr>
              <w:noProof/>
              <w:webHidden/>
            </w:rPr>
            <w:fldChar w:fldCharType="separate"/>
          </w:r>
          <w:ins w:id="299" w:author="pete jones" w:date="2022-04-05T11:31:00Z">
            <w:r w:rsidR="00D94147">
              <w:rPr>
                <w:noProof/>
                <w:webHidden/>
              </w:rPr>
              <w:t>158</w:t>
            </w:r>
          </w:ins>
          <w:ins w:id="300" w:author="pete jones" w:date="2022-04-04T12:58:00Z">
            <w:r>
              <w:rPr>
                <w:noProof/>
                <w:webHidden/>
              </w:rPr>
              <w:fldChar w:fldCharType="end"/>
            </w:r>
            <w:r w:rsidRPr="00EA4C82">
              <w:rPr>
                <w:rStyle w:val="Hyperlink"/>
                <w:noProof/>
              </w:rPr>
              <w:fldChar w:fldCharType="end"/>
            </w:r>
          </w:ins>
        </w:p>
        <w:p w14:paraId="4618DA18" w14:textId="0805C9DC" w:rsidR="00581B3D" w:rsidRDefault="00581B3D">
          <w:pPr>
            <w:pStyle w:val="TOC2"/>
            <w:rPr>
              <w:ins w:id="301" w:author="pete jones" w:date="2022-04-04T12:58:00Z"/>
              <w:rFonts w:eastAsiaTheme="minorEastAsia" w:cstheme="minorBidi"/>
              <w:noProof/>
              <w:sz w:val="22"/>
              <w:szCs w:val="22"/>
            </w:rPr>
          </w:pPr>
          <w:ins w:id="30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82"</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5.4</w:t>
            </w:r>
            <w:r>
              <w:rPr>
                <w:rFonts w:eastAsiaTheme="minorEastAsia" w:cstheme="minorBidi"/>
                <w:noProof/>
                <w:sz w:val="22"/>
                <w:szCs w:val="22"/>
              </w:rPr>
              <w:tab/>
            </w:r>
            <w:r w:rsidRPr="00EA4C82">
              <w:rPr>
                <w:rStyle w:val="Hyperlink"/>
                <w:noProof/>
              </w:rPr>
              <w:t>Next steps – a discussion of a case for change</w:t>
            </w:r>
            <w:r>
              <w:rPr>
                <w:noProof/>
                <w:webHidden/>
              </w:rPr>
              <w:tab/>
            </w:r>
            <w:r>
              <w:rPr>
                <w:noProof/>
                <w:webHidden/>
              </w:rPr>
              <w:fldChar w:fldCharType="begin"/>
            </w:r>
            <w:r>
              <w:rPr>
                <w:noProof/>
                <w:webHidden/>
              </w:rPr>
              <w:instrText xml:space="preserve"> PAGEREF _Toc99969582 \h </w:instrText>
            </w:r>
          </w:ins>
          <w:r>
            <w:rPr>
              <w:noProof/>
              <w:webHidden/>
            </w:rPr>
          </w:r>
          <w:r>
            <w:rPr>
              <w:noProof/>
              <w:webHidden/>
            </w:rPr>
            <w:fldChar w:fldCharType="separate"/>
          </w:r>
          <w:ins w:id="303" w:author="pete jones" w:date="2022-04-05T11:31:00Z">
            <w:r w:rsidR="00D94147">
              <w:rPr>
                <w:noProof/>
                <w:webHidden/>
              </w:rPr>
              <w:t>160</w:t>
            </w:r>
          </w:ins>
          <w:ins w:id="304" w:author="pete jones" w:date="2022-04-04T12:58:00Z">
            <w:r>
              <w:rPr>
                <w:noProof/>
                <w:webHidden/>
              </w:rPr>
              <w:fldChar w:fldCharType="end"/>
            </w:r>
            <w:r w:rsidRPr="00EA4C82">
              <w:rPr>
                <w:rStyle w:val="Hyperlink"/>
                <w:noProof/>
              </w:rPr>
              <w:fldChar w:fldCharType="end"/>
            </w:r>
          </w:ins>
        </w:p>
        <w:p w14:paraId="4273920D" w14:textId="4D7D6E46" w:rsidR="00581B3D" w:rsidRDefault="00581B3D">
          <w:pPr>
            <w:pStyle w:val="TOC1"/>
            <w:rPr>
              <w:ins w:id="305" w:author="pete jones" w:date="2022-04-04T12:58:00Z"/>
              <w:rFonts w:eastAsiaTheme="minorEastAsia" w:cstheme="minorBidi"/>
              <w:noProof/>
              <w:sz w:val="22"/>
              <w:szCs w:val="22"/>
            </w:rPr>
          </w:pPr>
          <w:ins w:id="30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83"</w:instrText>
            </w:r>
            <w:r w:rsidRPr="00EA4C82">
              <w:rPr>
                <w:rStyle w:val="Hyperlink"/>
                <w:noProof/>
              </w:rPr>
              <w:instrText xml:space="preserve"> </w:instrText>
            </w:r>
            <w:r w:rsidRPr="00EA4C82">
              <w:rPr>
                <w:rStyle w:val="Hyperlink"/>
                <w:noProof/>
              </w:rPr>
              <w:fldChar w:fldCharType="separate"/>
            </w:r>
            <w:r w:rsidRPr="00EA4C82">
              <w:rPr>
                <w:rStyle w:val="Hyperlink"/>
                <w:noProof/>
              </w:rPr>
              <w:t>6</w:t>
            </w:r>
            <w:r>
              <w:rPr>
                <w:rFonts w:eastAsiaTheme="minorEastAsia" w:cstheme="minorBidi"/>
                <w:noProof/>
                <w:sz w:val="22"/>
                <w:szCs w:val="22"/>
              </w:rPr>
              <w:tab/>
            </w:r>
            <w:r w:rsidRPr="00EA4C82">
              <w:rPr>
                <w:rStyle w:val="Hyperlink"/>
                <w:noProof/>
              </w:rPr>
              <w:t>HE curriculum - a case for change</w:t>
            </w:r>
            <w:r>
              <w:rPr>
                <w:noProof/>
                <w:webHidden/>
              </w:rPr>
              <w:tab/>
            </w:r>
            <w:r>
              <w:rPr>
                <w:noProof/>
                <w:webHidden/>
              </w:rPr>
              <w:fldChar w:fldCharType="begin"/>
            </w:r>
            <w:r>
              <w:rPr>
                <w:noProof/>
                <w:webHidden/>
              </w:rPr>
              <w:instrText xml:space="preserve"> PAGEREF _Toc99969583 \h </w:instrText>
            </w:r>
          </w:ins>
          <w:r>
            <w:rPr>
              <w:noProof/>
              <w:webHidden/>
            </w:rPr>
          </w:r>
          <w:r>
            <w:rPr>
              <w:noProof/>
              <w:webHidden/>
            </w:rPr>
            <w:fldChar w:fldCharType="separate"/>
          </w:r>
          <w:ins w:id="307" w:author="pete jones" w:date="2022-04-05T11:31:00Z">
            <w:r w:rsidR="00D94147">
              <w:rPr>
                <w:noProof/>
                <w:webHidden/>
              </w:rPr>
              <w:t>161</w:t>
            </w:r>
          </w:ins>
          <w:ins w:id="308" w:author="pete jones" w:date="2022-04-04T12:58:00Z">
            <w:r>
              <w:rPr>
                <w:noProof/>
                <w:webHidden/>
              </w:rPr>
              <w:fldChar w:fldCharType="end"/>
            </w:r>
            <w:r w:rsidRPr="00EA4C82">
              <w:rPr>
                <w:rStyle w:val="Hyperlink"/>
                <w:noProof/>
              </w:rPr>
              <w:fldChar w:fldCharType="end"/>
            </w:r>
          </w:ins>
        </w:p>
        <w:p w14:paraId="66B6D390" w14:textId="6F384A33" w:rsidR="00581B3D" w:rsidRDefault="00581B3D">
          <w:pPr>
            <w:pStyle w:val="TOC2"/>
            <w:rPr>
              <w:ins w:id="309" w:author="pete jones" w:date="2022-04-04T12:58:00Z"/>
              <w:rFonts w:eastAsiaTheme="minorEastAsia" w:cstheme="minorBidi"/>
              <w:noProof/>
              <w:sz w:val="22"/>
              <w:szCs w:val="22"/>
            </w:rPr>
          </w:pPr>
          <w:ins w:id="31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84"</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6.1</w:t>
            </w:r>
            <w:r>
              <w:rPr>
                <w:rFonts w:eastAsiaTheme="minorEastAsia" w:cstheme="minorBidi"/>
                <w:noProof/>
                <w:sz w:val="22"/>
                <w:szCs w:val="22"/>
              </w:rPr>
              <w:tab/>
            </w:r>
            <w:r w:rsidRPr="00EA4C82">
              <w:rPr>
                <w:rStyle w:val="Hyperlink"/>
                <w:noProof/>
              </w:rPr>
              <w:t>Introduction</w:t>
            </w:r>
            <w:r>
              <w:rPr>
                <w:noProof/>
                <w:webHidden/>
              </w:rPr>
              <w:tab/>
            </w:r>
            <w:r>
              <w:rPr>
                <w:noProof/>
                <w:webHidden/>
              </w:rPr>
              <w:fldChar w:fldCharType="begin"/>
            </w:r>
            <w:r>
              <w:rPr>
                <w:noProof/>
                <w:webHidden/>
              </w:rPr>
              <w:instrText xml:space="preserve"> PAGEREF _Toc99969584 \h </w:instrText>
            </w:r>
          </w:ins>
          <w:r>
            <w:rPr>
              <w:noProof/>
              <w:webHidden/>
            </w:rPr>
          </w:r>
          <w:r>
            <w:rPr>
              <w:noProof/>
              <w:webHidden/>
            </w:rPr>
            <w:fldChar w:fldCharType="separate"/>
          </w:r>
          <w:ins w:id="311" w:author="pete jones" w:date="2022-04-05T11:31:00Z">
            <w:r w:rsidR="00D94147">
              <w:rPr>
                <w:noProof/>
                <w:webHidden/>
              </w:rPr>
              <w:t>161</w:t>
            </w:r>
          </w:ins>
          <w:ins w:id="312" w:author="pete jones" w:date="2022-04-04T12:58:00Z">
            <w:r>
              <w:rPr>
                <w:noProof/>
                <w:webHidden/>
              </w:rPr>
              <w:fldChar w:fldCharType="end"/>
            </w:r>
            <w:r w:rsidRPr="00EA4C82">
              <w:rPr>
                <w:rStyle w:val="Hyperlink"/>
                <w:noProof/>
              </w:rPr>
              <w:fldChar w:fldCharType="end"/>
            </w:r>
          </w:ins>
        </w:p>
        <w:p w14:paraId="0EDF2929" w14:textId="1698AAEE" w:rsidR="00581B3D" w:rsidRDefault="00581B3D">
          <w:pPr>
            <w:pStyle w:val="TOC2"/>
            <w:rPr>
              <w:ins w:id="313" w:author="pete jones" w:date="2022-04-04T12:58:00Z"/>
              <w:rFonts w:eastAsiaTheme="minorEastAsia" w:cstheme="minorBidi"/>
              <w:noProof/>
              <w:sz w:val="22"/>
              <w:szCs w:val="22"/>
            </w:rPr>
          </w:pPr>
          <w:ins w:id="31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85"</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6.2</w:t>
            </w:r>
            <w:r>
              <w:rPr>
                <w:rFonts w:eastAsiaTheme="minorEastAsia" w:cstheme="minorBidi"/>
                <w:noProof/>
                <w:sz w:val="22"/>
                <w:szCs w:val="22"/>
              </w:rPr>
              <w:tab/>
            </w:r>
            <w:r w:rsidRPr="00EA4C82">
              <w:rPr>
                <w:rStyle w:val="Hyperlink"/>
                <w:noProof/>
              </w:rPr>
              <w:t>Why curriculum change?</w:t>
            </w:r>
            <w:r>
              <w:rPr>
                <w:noProof/>
                <w:webHidden/>
              </w:rPr>
              <w:tab/>
            </w:r>
            <w:r>
              <w:rPr>
                <w:noProof/>
                <w:webHidden/>
              </w:rPr>
              <w:fldChar w:fldCharType="begin"/>
            </w:r>
            <w:r>
              <w:rPr>
                <w:noProof/>
                <w:webHidden/>
              </w:rPr>
              <w:instrText xml:space="preserve"> PAGEREF _Toc99969585 \h </w:instrText>
            </w:r>
          </w:ins>
          <w:r>
            <w:rPr>
              <w:noProof/>
              <w:webHidden/>
            </w:rPr>
          </w:r>
          <w:r>
            <w:rPr>
              <w:noProof/>
              <w:webHidden/>
            </w:rPr>
            <w:fldChar w:fldCharType="separate"/>
          </w:r>
          <w:ins w:id="315" w:author="pete jones" w:date="2022-04-05T11:31:00Z">
            <w:r w:rsidR="00D94147">
              <w:rPr>
                <w:noProof/>
                <w:webHidden/>
              </w:rPr>
              <w:t>162</w:t>
            </w:r>
          </w:ins>
          <w:ins w:id="316" w:author="pete jones" w:date="2022-04-04T12:58:00Z">
            <w:r>
              <w:rPr>
                <w:noProof/>
                <w:webHidden/>
              </w:rPr>
              <w:fldChar w:fldCharType="end"/>
            </w:r>
            <w:r w:rsidRPr="00EA4C82">
              <w:rPr>
                <w:rStyle w:val="Hyperlink"/>
                <w:noProof/>
              </w:rPr>
              <w:fldChar w:fldCharType="end"/>
            </w:r>
          </w:ins>
        </w:p>
        <w:p w14:paraId="223AC850" w14:textId="738E24BE" w:rsidR="00581B3D" w:rsidRDefault="00581B3D">
          <w:pPr>
            <w:pStyle w:val="TOC2"/>
            <w:rPr>
              <w:ins w:id="317" w:author="pete jones" w:date="2022-04-04T12:58:00Z"/>
              <w:rFonts w:eastAsiaTheme="minorEastAsia" w:cstheme="minorBidi"/>
              <w:noProof/>
              <w:sz w:val="22"/>
              <w:szCs w:val="22"/>
            </w:rPr>
          </w:pPr>
          <w:ins w:id="31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86"</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6.3</w:t>
            </w:r>
            <w:r>
              <w:rPr>
                <w:rFonts w:eastAsiaTheme="minorEastAsia" w:cstheme="minorBidi"/>
                <w:noProof/>
                <w:sz w:val="22"/>
                <w:szCs w:val="22"/>
              </w:rPr>
              <w:tab/>
            </w:r>
            <w:r w:rsidRPr="00EA4C82">
              <w:rPr>
                <w:rStyle w:val="Hyperlink"/>
                <w:noProof/>
              </w:rPr>
              <w:t>What change would look like?</w:t>
            </w:r>
            <w:r>
              <w:rPr>
                <w:noProof/>
                <w:webHidden/>
              </w:rPr>
              <w:tab/>
            </w:r>
            <w:r>
              <w:rPr>
                <w:noProof/>
                <w:webHidden/>
              </w:rPr>
              <w:fldChar w:fldCharType="begin"/>
            </w:r>
            <w:r>
              <w:rPr>
                <w:noProof/>
                <w:webHidden/>
              </w:rPr>
              <w:instrText xml:space="preserve"> PAGEREF _Toc99969586 \h </w:instrText>
            </w:r>
          </w:ins>
          <w:r>
            <w:rPr>
              <w:noProof/>
              <w:webHidden/>
            </w:rPr>
          </w:r>
          <w:r>
            <w:rPr>
              <w:noProof/>
              <w:webHidden/>
            </w:rPr>
            <w:fldChar w:fldCharType="separate"/>
          </w:r>
          <w:ins w:id="319" w:author="pete jones" w:date="2022-04-05T11:31:00Z">
            <w:r w:rsidR="00D94147">
              <w:rPr>
                <w:noProof/>
                <w:webHidden/>
              </w:rPr>
              <w:t>165</w:t>
            </w:r>
          </w:ins>
          <w:ins w:id="320" w:author="pete jones" w:date="2022-04-04T12:58:00Z">
            <w:r>
              <w:rPr>
                <w:noProof/>
                <w:webHidden/>
              </w:rPr>
              <w:fldChar w:fldCharType="end"/>
            </w:r>
            <w:r w:rsidRPr="00EA4C82">
              <w:rPr>
                <w:rStyle w:val="Hyperlink"/>
                <w:noProof/>
              </w:rPr>
              <w:fldChar w:fldCharType="end"/>
            </w:r>
          </w:ins>
        </w:p>
        <w:p w14:paraId="4423644D" w14:textId="28C37663" w:rsidR="00581B3D" w:rsidRDefault="00581B3D">
          <w:pPr>
            <w:pStyle w:val="TOC2"/>
            <w:rPr>
              <w:ins w:id="321" w:author="pete jones" w:date="2022-04-04T12:58:00Z"/>
              <w:rFonts w:eastAsiaTheme="minorEastAsia" w:cstheme="minorBidi"/>
              <w:noProof/>
              <w:sz w:val="22"/>
              <w:szCs w:val="22"/>
            </w:rPr>
          </w:pPr>
          <w:ins w:id="32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87"</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6.4</w:t>
            </w:r>
            <w:r>
              <w:rPr>
                <w:rFonts w:eastAsiaTheme="minorEastAsia" w:cstheme="minorBidi"/>
                <w:noProof/>
                <w:sz w:val="22"/>
                <w:szCs w:val="22"/>
              </w:rPr>
              <w:tab/>
            </w:r>
            <w:r w:rsidRPr="00EA4C82">
              <w:rPr>
                <w:rStyle w:val="Hyperlink"/>
                <w:noProof/>
              </w:rPr>
              <w:t>An integrated curriculum and CDE</w:t>
            </w:r>
            <w:r>
              <w:rPr>
                <w:noProof/>
                <w:webHidden/>
              </w:rPr>
              <w:tab/>
            </w:r>
            <w:r>
              <w:rPr>
                <w:noProof/>
                <w:webHidden/>
              </w:rPr>
              <w:fldChar w:fldCharType="begin"/>
            </w:r>
            <w:r>
              <w:rPr>
                <w:noProof/>
                <w:webHidden/>
              </w:rPr>
              <w:instrText xml:space="preserve"> PAGEREF _Toc99969587 \h </w:instrText>
            </w:r>
          </w:ins>
          <w:r>
            <w:rPr>
              <w:noProof/>
              <w:webHidden/>
            </w:rPr>
          </w:r>
          <w:r>
            <w:rPr>
              <w:noProof/>
              <w:webHidden/>
            </w:rPr>
            <w:fldChar w:fldCharType="separate"/>
          </w:r>
          <w:ins w:id="323" w:author="pete jones" w:date="2022-04-05T11:31:00Z">
            <w:r w:rsidR="00D94147">
              <w:rPr>
                <w:noProof/>
                <w:webHidden/>
              </w:rPr>
              <w:t>174</w:t>
            </w:r>
          </w:ins>
          <w:ins w:id="324" w:author="pete jones" w:date="2022-04-04T12:58:00Z">
            <w:r>
              <w:rPr>
                <w:noProof/>
                <w:webHidden/>
              </w:rPr>
              <w:fldChar w:fldCharType="end"/>
            </w:r>
            <w:r w:rsidRPr="00EA4C82">
              <w:rPr>
                <w:rStyle w:val="Hyperlink"/>
                <w:noProof/>
              </w:rPr>
              <w:fldChar w:fldCharType="end"/>
            </w:r>
          </w:ins>
        </w:p>
        <w:p w14:paraId="1CCBC381" w14:textId="67D2E023" w:rsidR="00581B3D" w:rsidRDefault="00581B3D">
          <w:pPr>
            <w:pStyle w:val="TOC2"/>
            <w:rPr>
              <w:ins w:id="325" w:author="pete jones" w:date="2022-04-04T12:58:00Z"/>
              <w:rFonts w:eastAsiaTheme="minorEastAsia" w:cstheme="minorBidi"/>
              <w:noProof/>
              <w:sz w:val="22"/>
              <w:szCs w:val="22"/>
            </w:rPr>
          </w:pPr>
          <w:ins w:id="32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588"</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6.5</w:t>
            </w:r>
            <w:r>
              <w:rPr>
                <w:rFonts w:eastAsiaTheme="minorEastAsia" w:cstheme="minorBidi"/>
                <w:noProof/>
                <w:sz w:val="22"/>
                <w:szCs w:val="22"/>
              </w:rPr>
              <w:tab/>
            </w:r>
            <w:r w:rsidRPr="00EA4C82">
              <w:rPr>
                <w:rStyle w:val="Hyperlink"/>
                <w:noProof/>
              </w:rPr>
              <w:t>Covid 19 and the CDE enhanced curriculum</w:t>
            </w:r>
            <w:r>
              <w:rPr>
                <w:noProof/>
                <w:webHidden/>
              </w:rPr>
              <w:tab/>
            </w:r>
            <w:r>
              <w:rPr>
                <w:noProof/>
                <w:webHidden/>
              </w:rPr>
              <w:fldChar w:fldCharType="begin"/>
            </w:r>
            <w:r>
              <w:rPr>
                <w:noProof/>
                <w:webHidden/>
              </w:rPr>
              <w:instrText xml:space="preserve"> PAGEREF _Toc99969588 \h </w:instrText>
            </w:r>
          </w:ins>
          <w:r>
            <w:rPr>
              <w:noProof/>
              <w:webHidden/>
            </w:rPr>
          </w:r>
          <w:r>
            <w:rPr>
              <w:noProof/>
              <w:webHidden/>
            </w:rPr>
            <w:fldChar w:fldCharType="separate"/>
          </w:r>
          <w:ins w:id="327" w:author="pete jones" w:date="2022-04-05T11:31:00Z">
            <w:r w:rsidR="00D94147">
              <w:rPr>
                <w:noProof/>
                <w:webHidden/>
              </w:rPr>
              <w:t>183</w:t>
            </w:r>
          </w:ins>
          <w:ins w:id="328" w:author="pete jones" w:date="2022-04-04T12:58:00Z">
            <w:r>
              <w:rPr>
                <w:noProof/>
                <w:webHidden/>
              </w:rPr>
              <w:fldChar w:fldCharType="end"/>
            </w:r>
            <w:r w:rsidRPr="00EA4C82">
              <w:rPr>
                <w:rStyle w:val="Hyperlink"/>
                <w:noProof/>
              </w:rPr>
              <w:fldChar w:fldCharType="end"/>
            </w:r>
          </w:ins>
        </w:p>
        <w:p w14:paraId="5017E40F" w14:textId="78BFFD02" w:rsidR="00581B3D" w:rsidRDefault="00581B3D">
          <w:pPr>
            <w:pStyle w:val="TOC2"/>
            <w:rPr>
              <w:ins w:id="329" w:author="pete jones" w:date="2022-04-04T12:58:00Z"/>
              <w:rFonts w:eastAsiaTheme="minorEastAsia" w:cstheme="minorBidi"/>
              <w:noProof/>
              <w:sz w:val="22"/>
              <w:szCs w:val="22"/>
            </w:rPr>
          </w:pPr>
          <w:ins w:id="33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63"</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6.6</w:t>
            </w:r>
            <w:r>
              <w:rPr>
                <w:rFonts w:eastAsiaTheme="minorEastAsia" w:cstheme="minorBidi"/>
                <w:noProof/>
                <w:sz w:val="22"/>
                <w:szCs w:val="22"/>
              </w:rPr>
              <w:tab/>
            </w:r>
            <w:r w:rsidRPr="00EA4C82">
              <w:rPr>
                <w:rStyle w:val="Hyperlink"/>
                <w:noProof/>
              </w:rPr>
              <w:t>Summary</w:t>
            </w:r>
            <w:r>
              <w:rPr>
                <w:noProof/>
                <w:webHidden/>
              </w:rPr>
              <w:tab/>
            </w:r>
            <w:r>
              <w:rPr>
                <w:noProof/>
                <w:webHidden/>
              </w:rPr>
              <w:fldChar w:fldCharType="begin"/>
            </w:r>
            <w:r>
              <w:rPr>
                <w:noProof/>
                <w:webHidden/>
              </w:rPr>
              <w:instrText xml:space="preserve"> PAGEREF _Toc99969863 \h </w:instrText>
            </w:r>
          </w:ins>
          <w:r>
            <w:rPr>
              <w:noProof/>
              <w:webHidden/>
            </w:rPr>
          </w:r>
          <w:r>
            <w:rPr>
              <w:noProof/>
              <w:webHidden/>
            </w:rPr>
            <w:fldChar w:fldCharType="separate"/>
          </w:r>
          <w:ins w:id="331" w:author="pete jones" w:date="2022-04-05T11:31:00Z">
            <w:r w:rsidR="00D94147">
              <w:rPr>
                <w:noProof/>
                <w:webHidden/>
              </w:rPr>
              <w:t>190</w:t>
            </w:r>
          </w:ins>
          <w:ins w:id="332" w:author="pete jones" w:date="2022-04-04T12:58:00Z">
            <w:r>
              <w:rPr>
                <w:noProof/>
                <w:webHidden/>
              </w:rPr>
              <w:fldChar w:fldCharType="end"/>
            </w:r>
            <w:r w:rsidRPr="00EA4C82">
              <w:rPr>
                <w:rStyle w:val="Hyperlink"/>
                <w:noProof/>
              </w:rPr>
              <w:fldChar w:fldCharType="end"/>
            </w:r>
          </w:ins>
        </w:p>
        <w:p w14:paraId="3F94F621" w14:textId="3578185E" w:rsidR="00581B3D" w:rsidRDefault="00581B3D">
          <w:pPr>
            <w:pStyle w:val="TOC1"/>
            <w:rPr>
              <w:ins w:id="333" w:author="pete jones" w:date="2022-04-04T12:58:00Z"/>
              <w:rFonts w:eastAsiaTheme="minorEastAsia" w:cstheme="minorBidi"/>
              <w:noProof/>
              <w:sz w:val="22"/>
              <w:szCs w:val="22"/>
            </w:rPr>
          </w:pPr>
          <w:ins w:id="33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64"</w:instrText>
            </w:r>
            <w:r w:rsidRPr="00EA4C82">
              <w:rPr>
                <w:rStyle w:val="Hyperlink"/>
                <w:noProof/>
              </w:rPr>
              <w:instrText xml:space="preserve"> </w:instrText>
            </w:r>
            <w:r w:rsidRPr="00EA4C82">
              <w:rPr>
                <w:rStyle w:val="Hyperlink"/>
                <w:noProof/>
              </w:rPr>
              <w:fldChar w:fldCharType="separate"/>
            </w:r>
            <w:r w:rsidRPr="00EA4C82">
              <w:rPr>
                <w:rStyle w:val="Hyperlink"/>
                <w:noProof/>
              </w:rPr>
              <w:t>7</w:t>
            </w:r>
            <w:r>
              <w:rPr>
                <w:rFonts w:eastAsiaTheme="minorEastAsia" w:cstheme="minorBidi"/>
                <w:noProof/>
                <w:sz w:val="22"/>
                <w:szCs w:val="22"/>
              </w:rPr>
              <w:tab/>
            </w:r>
            <w:r w:rsidRPr="00EA4C82">
              <w:rPr>
                <w:rStyle w:val="Hyperlink"/>
                <w:noProof/>
              </w:rPr>
              <w:t>Plagiarism and digital collaboration</w:t>
            </w:r>
            <w:r>
              <w:rPr>
                <w:noProof/>
                <w:webHidden/>
              </w:rPr>
              <w:tab/>
            </w:r>
            <w:r>
              <w:rPr>
                <w:noProof/>
                <w:webHidden/>
              </w:rPr>
              <w:fldChar w:fldCharType="begin"/>
            </w:r>
            <w:r>
              <w:rPr>
                <w:noProof/>
                <w:webHidden/>
              </w:rPr>
              <w:instrText xml:space="preserve"> PAGEREF _Toc99969864 \h </w:instrText>
            </w:r>
          </w:ins>
          <w:r>
            <w:rPr>
              <w:noProof/>
              <w:webHidden/>
            </w:rPr>
          </w:r>
          <w:r>
            <w:rPr>
              <w:noProof/>
              <w:webHidden/>
            </w:rPr>
            <w:fldChar w:fldCharType="separate"/>
          </w:r>
          <w:ins w:id="335" w:author="pete jones" w:date="2022-04-05T11:31:00Z">
            <w:r w:rsidR="00D94147">
              <w:rPr>
                <w:noProof/>
                <w:webHidden/>
              </w:rPr>
              <w:t>192</w:t>
            </w:r>
          </w:ins>
          <w:ins w:id="336" w:author="pete jones" w:date="2022-04-04T12:58:00Z">
            <w:r>
              <w:rPr>
                <w:noProof/>
                <w:webHidden/>
              </w:rPr>
              <w:fldChar w:fldCharType="end"/>
            </w:r>
            <w:r w:rsidRPr="00EA4C82">
              <w:rPr>
                <w:rStyle w:val="Hyperlink"/>
                <w:noProof/>
              </w:rPr>
              <w:fldChar w:fldCharType="end"/>
            </w:r>
          </w:ins>
        </w:p>
        <w:p w14:paraId="50B3324B" w14:textId="7EEBB86D" w:rsidR="00581B3D" w:rsidRDefault="00581B3D">
          <w:pPr>
            <w:pStyle w:val="TOC1"/>
            <w:rPr>
              <w:ins w:id="337" w:author="pete jones" w:date="2022-04-04T12:58:00Z"/>
              <w:rFonts w:eastAsiaTheme="minorEastAsia" w:cstheme="minorBidi"/>
              <w:noProof/>
              <w:sz w:val="22"/>
              <w:szCs w:val="22"/>
            </w:rPr>
          </w:pPr>
          <w:ins w:id="33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65"</w:instrText>
            </w:r>
            <w:r w:rsidRPr="00EA4C82">
              <w:rPr>
                <w:rStyle w:val="Hyperlink"/>
                <w:noProof/>
              </w:rPr>
              <w:instrText xml:space="preserve"> </w:instrText>
            </w:r>
            <w:r w:rsidRPr="00EA4C82">
              <w:rPr>
                <w:rStyle w:val="Hyperlink"/>
                <w:noProof/>
              </w:rPr>
              <w:fldChar w:fldCharType="separate"/>
            </w:r>
            <w:r w:rsidRPr="00EA4C82">
              <w:rPr>
                <w:rStyle w:val="Hyperlink"/>
                <w:noProof/>
              </w:rPr>
              <w:t>8</w:t>
            </w:r>
            <w:r>
              <w:rPr>
                <w:rFonts w:eastAsiaTheme="minorEastAsia" w:cstheme="minorBidi"/>
                <w:noProof/>
                <w:sz w:val="22"/>
                <w:szCs w:val="22"/>
              </w:rPr>
              <w:tab/>
            </w:r>
            <w:r w:rsidRPr="00EA4C82">
              <w:rPr>
                <w:rStyle w:val="Hyperlink"/>
                <w:noProof/>
              </w:rPr>
              <w:t>A CDE Framework - StUDEE</w:t>
            </w:r>
            <w:r>
              <w:rPr>
                <w:noProof/>
                <w:webHidden/>
              </w:rPr>
              <w:tab/>
            </w:r>
            <w:r>
              <w:rPr>
                <w:noProof/>
                <w:webHidden/>
              </w:rPr>
              <w:fldChar w:fldCharType="begin"/>
            </w:r>
            <w:r>
              <w:rPr>
                <w:noProof/>
                <w:webHidden/>
              </w:rPr>
              <w:instrText xml:space="preserve"> PAGEREF _Toc99969865 \h </w:instrText>
            </w:r>
          </w:ins>
          <w:r>
            <w:rPr>
              <w:noProof/>
              <w:webHidden/>
            </w:rPr>
          </w:r>
          <w:r>
            <w:rPr>
              <w:noProof/>
              <w:webHidden/>
            </w:rPr>
            <w:fldChar w:fldCharType="separate"/>
          </w:r>
          <w:ins w:id="339" w:author="pete jones" w:date="2022-04-05T11:31:00Z">
            <w:r w:rsidR="00D94147">
              <w:rPr>
                <w:noProof/>
                <w:webHidden/>
              </w:rPr>
              <w:t>222</w:t>
            </w:r>
          </w:ins>
          <w:ins w:id="340" w:author="pete jones" w:date="2022-04-04T12:58:00Z">
            <w:r>
              <w:rPr>
                <w:noProof/>
                <w:webHidden/>
              </w:rPr>
              <w:fldChar w:fldCharType="end"/>
            </w:r>
            <w:r w:rsidRPr="00EA4C82">
              <w:rPr>
                <w:rStyle w:val="Hyperlink"/>
                <w:noProof/>
              </w:rPr>
              <w:fldChar w:fldCharType="end"/>
            </w:r>
          </w:ins>
        </w:p>
        <w:p w14:paraId="059D4D14" w14:textId="4448EFA3" w:rsidR="00581B3D" w:rsidRDefault="00581B3D">
          <w:pPr>
            <w:pStyle w:val="TOC2"/>
            <w:rPr>
              <w:ins w:id="341" w:author="pete jones" w:date="2022-04-04T12:58:00Z"/>
              <w:rFonts w:eastAsiaTheme="minorEastAsia" w:cstheme="minorBidi"/>
              <w:noProof/>
              <w:sz w:val="22"/>
              <w:szCs w:val="22"/>
            </w:rPr>
          </w:pPr>
          <w:ins w:id="34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66"</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8.1</w:t>
            </w:r>
            <w:r>
              <w:rPr>
                <w:rFonts w:eastAsiaTheme="minorEastAsia" w:cstheme="minorBidi"/>
                <w:noProof/>
                <w:sz w:val="22"/>
                <w:szCs w:val="22"/>
              </w:rPr>
              <w:tab/>
            </w:r>
            <w:r w:rsidRPr="00EA4C82">
              <w:rPr>
                <w:rStyle w:val="Hyperlink"/>
                <w:noProof/>
              </w:rPr>
              <w:t>Layer 1 – building skills competence.</w:t>
            </w:r>
            <w:r>
              <w:rPr>
                <w:noProof/>
                <w:webHidden/>
              </w:rPr>
              <w:tab/>
            </w:r>
            <w:r>
              <w:rPr>
                <w:noProof/>
                <w:webHidden/>
              </w:rPr>
              <w:fldChar w:fldCharType="begin"/>
            </w:r>
            <w:r>
              <w:rPr>
                <w:noProof/>
                <w:webHidden/>
              </w:rPr>
              <w:instrText xml:space="preserve"> PAGEREF _Toc99969866 \h </w:instrText>
            </w:r>
          </w:ins>
          <w:r>
            <w:rPr>
              <w:noProof/>
              <w:webHidden/>
            </w:rPr>
          </w:r>
          <w:r>
            <w:rPr>
              <w:noProof/>
              <w:webHidden/>
            </w:rPr>
            <w:fldChar w:fldCharType="separate"/>
          </w:r>
          <w:ins w:id="343" w:author="pete jones" w:date="2022-04-05T11:31:00Z">
            <w:r w:rsidR="00D94147">
              <w:rPr>
                <w:noProof/>
                <w:webHidden/>
              </w:rPr>
              <w:t>226</w:t>
            </w:r>
          </w:ins>
          <w:ins w:id="344" w:author="pete jones" w:date="2022-04-04T12:58:00Z">
            <w:r>
              <w:rPr>
                <w:noProof/>
                <w:webHidden/>
              </w:rPr>
              <w:fldChar w:fldCharType="end"/>
            </w:r>
            <w:r w:rsidRPr="00EA4C82">
              <w:rPr>
                <w:rStyle w:val="Hyperlink"/>
                <w:noProof/>
              </w:rPr>
              <w:fldChar w:fldCharType="end"/>
            </w:r>
          </w:ins>
        </w:p>
        <w:p w14:paraId="7EA2A5F8" w14:textId="43E09F07" w:rsidR="00581B3D" w:rsidRDefault="00581B3D">
          <w:pPr>
            <w:pStyle w:val="TOC2"/>
            <w:rPr>
              <w:ins w:id="345" w:author="pete jones" w:date="2022-04-04T12:58:00Z"/>
              <w:rFonts w:eastAsiaTheme="minorEastAsia" w:cstheme="minorBidi"/>
              <w:noProof/>
              <w:sz w:val="22"/>
              <w:szCs w:val="22"/>
            </w:rPr>
          </w:pPr>
          <w:ins w:id="34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67"</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8.2</w:t>
            </w:r>
            <w:r>
              <w:rPr>
                <w:rFonts w:eastAsiaTheme="minorEastAsia" w:cstheme="minorBidi"/>
                <w:noProof/>
                <w:sz w:val="22"/>
                <w:szCs w:val="22"/>
              </w:rPr>
              <w:tab/>
            </w:r>
            <w:r w:rsidRPr="00EA4C82">
              <w:rPr>
                <w:rStyle w:val="Hyperlink"/>
                <w:noProof/>
              </w:rPr>
              <w:t>Layer2 - specialisation</w:t>
            </w:r>
            <w:r>
              <w:rPr>
                <w:noProof/>
                <w:webHidden/>
              </w:rPr>
              <w:tab/>
            </w:r>
            <w:r>
              <w:rPr>
                <w:noProof/>
                <w:webHidden/>
              </w:rPr>
              <w:fldChar w:fldCharType="begin"/>
            </w:r>
            <w:r>
              <w:rPr>
                <w:noProof/>
                <w:webHidden/>
              </w:rPr>
              <w:instrText xml:space="preserve"> PAGEREF _Toc99969867 \h </w:instrText>
            </w:r>
          </w:ins>
          <w:r>
            <w:rPr>
              <w:noProof/>
              <w:webHidden/>
            </w:rPr>
          </w:r>
          <w:r>
            <w:rPr>
              <w:noProof/>
              <w:webHidden/>
            </w:rPr>
            <w:fldChar w:fldCharType="separate"/>
          </w:r>
          <w:ins w:id="347" w:author="pete jones" w:date="2022-04-05T11:31:00Z">
            <w:r w:rsidR="00D94147">
              <w:rPr>
                <w:noProof/>
                <w:webHidden/>
              </w:rPr>
              <w:t>240</w:t>
            </w:r>
          </w:ins>
          <w:ins w:id="348" w:author="pete jones" w:date="2022-04-04T12:58:00Z">
            <w:r>
              <w:rPr>
                <w:noProof/>
                <w:webHidden/>
              </w:rPr>
              <w:fldChar w:fldCharType="end"/>
            </w:r>
            <w:r w:rsidRPr="00EA4C82">
              <w:rPr>
                <w:rStyle w:val="Hyperlink"/>
                <w:noProof/>
              </w:rPr>
              <w:fldChar w:fldCharType="end"/>
            </w:r>
          </w:ins>
        </w:p>
        <w:p w14:paraId="40C613A7" w14:textId="43A9A824" w:rsidR="00581B3D" w:rsidRDefault="00581B3D">
          <w:pPr>
            <w:pStyle w:val="TOC2"/>
            <w:rPr>
              <w:ins w:id="349" w:author="pete jones" w:date="2022-04-04T12:58:00Z"/>
              <w:rFonts w:eastAsiaTheme="minorEastAsia" w:cstheme="minorBidi"/>
              <w:noProof/>
              <w:sz w:val="22"/>
              <w:szCs w:val="22"/>
            </w:rPr>
          </w:pPr>
          <w:ins w:id="35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68"</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8.3</w:t>
            </w:r>
            <w:r>
              <w:rPr>
                <w:rFonts w:eastAsiaTheme="minorEastAsia" w:cstheme="minorBidi"/>
                <w:noProof/>
                <w:sz w:val="22"/>
                <w:szCs w:val="22"/>
              </w:rPr>
              <w:tab/>
            </w:r>
            <w:r w:rsidRPr="00EA4C82">
              <w:rPr>
                <w:rStyle w:val="Hyperlink"/>
                <w:noProof/>
              </w:rPr>
              <w:t>Layer 3 – projects and exams</w:t>
            </w:r>
            <w:r>
              <w:rPr>
                <w:noProof/>
                <w:webHidden/>
              </w:rPr>
              <w:tab/>
            </w:r>
            <w:r>
              <w:rPr>
                <w:noProof/>
                <w:webHidden/>
              </w:rPr>
              <w:fldChar w:fldCharType="begin"/>
            </w:r>
            <w:r>
              <w:rPr>
                <w:noProof/>
                <w:webHidden/>
              </w:rPr>
              <w:instrText xml:space="preserve"> PAGEREF _Toc99969868 \h </w:instrText>
            </w:r>
          </w:ins>
          <w:r>
            <w:rPr>
              <w:noProof/>
              <w:webHidden/>
            </w:rPr>
          </w:r>
          <w:r>
            <w:rPr>
              <w:noProof/>
              <w:webHidden/>
            </w:rPr>
            <w:fldChar w:fldCharType="separate"/>
          </w:r>
          <w:ins w:id="351" w:author="pete jones" w:date="2022-04-05T11:31:00Z">
            <w:r w:rsidR="00D94147">
              <w:rPr>
                <w:noProof/>
                <w:webHidden/>
              </w:rPr>
              <w:t>247</w:t>
            </w:r>
          </w:ins>
          <w:ins w:id="352" w:author="pete jones" w:date="2022-04-04T12:58:00Z">
            <w:r>
              <w:rPr>
                <w:noProof/>
                <w:webHidden/>
              </w:rPr>
              <w:fldChar w:fldCharType="end"/>
            </w:r>
            <w:r w:rsidRPr="00EA4C82">
              <w:rPr>
                <w:rStyle w:val="Hyperlink"/>
                <w:noProof/>
              </w:rPr>
              <w:fldChar w:fldCharType="end"/>
            </w:r>
          </w:ins>
        </w:p>
        <w:p w14:paraId="09ECD18D" w14:textId="5F0519C2" w:rsidR="00581B3D" w:rsidRDefault="00581B3D">
          <w:pPr>
            <w:pStyle w:val="TOC2"/>
            <w:rPr>
              <w:ins w:id="353" w:author="pete jones" w:date="2022-04-04T12:58:00Z"/>
              <w:rFonts w:eastAsiaTheme="minorEastAsia" w:cstheme="minorBidi"/>
              <w:noProof/>
              <w:sz w:val="22"/>
              <w:szCs w:val="22"/>
            </w:rPr>
          </w:pPr>
          <w:ins w:id="35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69"</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8.4</w:t>
            </w:r>
            <w:r>
              <w:rPr>
                <w:rFonts w:eastAsiaTheme="minorEastAsia" w:cstheme="minorBidi"/>
                <w:noProof/>
                <w:sz w:val="22"/>
                <w:szCs w:val="22"/>
              </w:rPr>
              <w:tab/>
            </w:r>
            <w:r w:rsidRPr="00EA4C82">
              <w:rPr>
                <w:rStyle w:val="Hyperlink"/>
                <w:noProof/>
              </w:rPr>
              <w:t>Summary</w:t>
            </w:r>
            <w:r>
              <w:rPr>
                <w:noProof/>
                <w:webHidden/>
              </w:rPr>
              <w:tab/>
            </w:r>
            <w:r>
              <w:rPr>
                <w:noProof/>
                <w:webHidden/>
              </w:rPr>
              <w:fldChar w:fldCharType="begin"/>
            </w:r>
            <w:r>
              <w:rPr>
                <w:noProof/>
                <w:webHidden/>
              </w:rPr>
              <w:instrText xml:space="preserve"> PAGEREF _Toc99969869 \h </w:instrText>
            </w:r>
          </w:ins>
          <w:r>
            <w:rPr>
              <w:noProof/>
              <w:webHidden/>
            </w:rPr>
          </w:r>
          <w:r>
            <w:rPr>
              <w:noProof/>
              <w:webHidden/>
            </w:rPr>
            <w:fldChar w:fldCharType="separate"/>
          </w:r>
          <w:ins w:id="355" w:author="pete jones" w:date="2022-04-05T11:31:00Z">
            <w:r w:rsidR="00D94147">
              <w:rPr>
                <w:noProof/>
                <w:webHidden/>
              </w:rPr>
              <w:t>251</w:t>
            </w:r>
          </w:ins>
          <w:ins w:id="356" w:author="pete jones" w:date="2022-04-04T12:58:00Z">
            <w:r>
              <w:rPr>
                <w:noProof/>
                <w:webHidden/>
              </w:rPr>
              <w:fldChar w:fldCharType="end"/>
            </w:r>
            <w:r w:rsidRPr="00EA4C82">
              <w:rPr>
                <w:rStyle w:val="Hyperlink"/>
                <w:noProof/>
              </w:rPr>
              <w:fldChar w:fldCharType="end"/>
            </w:r>
          </w:ins>
        </w:p>
        <w:p w14:paraId="5D2FC691" w14:textId="3938A1EF" w:rsidR="00581B3D" w:rsidRDefault="00581B3D">
          <w:pPr>
            <w:pStyle w:val="TOC1"/>
            <w:rPr>
              <w:ins w:id="357" w:author="pete jones" w:date="2022-04-04T12:58:00Z"/>
              <w:rFonts w:eastAsiaTheme="minorEastAsia" w:cstheme="minorBidi"/>
              <w:noProof/>
              <w:sz w:val="22"/>
              <w:szCs w:val="22"/>
            </w:rPr>
          </w:pPr>
          <w:ins w:id="35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70"</w:instrText>
            </w:r>
            <w:r w:rsidRPr="00EA4C82">
              <w:rPr>
                <w:rStyle w:val="Hyperlink"/>
                <w:noProof/>
              </w:rPr>
              <w:instrText xml:space="preserve"> </w:instrText>
            </w:r>
            <w:r w:rsidRPr="00EA4C82">
              <w:rPr>
                <w:rStyle w:val="Hyperlink"/>
                <w:noProof/>
              </w:rPr>
              <w:fldChar w:fldCharType="separate"/>
            </w:r>
            <w:r w:rsidRPr="00EA4C82">
              <w:rPr>
                <w:rStyle w:val="Hyperlink"/>
                <w:noProof/>
              </w:rPr>
              <w:t>9</w:t>
            </w:r>
            <w:r>
              <w:rPr>
                <w:rFonts w:eastAsiaTheme="minorEastAsia" w:cstheme="minorBidi"/>
                <w:noProof/>
                <w:sz w:val="22"/>
                <w:szCs w:val="22"/>
              </w:rPr>
              <w:tab/>
            </w:r>
            <w:r w:rsidRPr="00EA4C82">
              <w:rPr>
                <w:rStyle w:val="Hyperlink"/>
                <w:noProof/>
              </w:rPr>
              <w:t>Conclusions</w:t>
            </w:r>
            <w:r>
              <w:rPr>
                <w:noProof/>
                <w:webHidden/>
              </w:rPr>
              <w:tab/>
            </w:r>
            <w:r>
              <w:rPr>
                <w:noProof/>
                <w:webHidden/>
              </w:rPr>
              <w:fldChar w:fldCharType="begin"/>
            </w:r>
            <w:r>
              <w:rPr>
                <w:noProof/>
                <w:webHidden/>
              </w:rPr>
              <w:instrText xml:space="preserve"> PAGEREF _Toc99969870 \h </w:instrText>
            </w:r>
          </w:ins>
          <w:r>
            <w:rPr>
              <w:noProof/>
              <w:webHidden/>
            </w:rPr>
          </w:r>
          <w:r>
            <w:rPr>
              <w:noProof/>
              <w:webHidden/>
            </w:rPr>
            <w:fldChar w:fldCharType="separate"/>
          </w:r>
          <w:ins w:id="359" w:author="pete jones" w:date="2022-04-05T11:31:00Z">
            <w:r w:rsidR="00D94147">
              <w:rPr>
                <w:noProof/>
                <w:webHidden/>
              </w:rPr>
              <w:t>252</w:t>
            </w:r>
          </w:ins>
          <w:ins w:id="360" w:author="pete jones" w:date="2022-04-04T12:58:00Z">
            <w:r>
              <w:rPr>
                <w:noProof/>
                <w:webHidden/>
              </w:rPr>
              <w:fldChar w:fldCharType="end"/>
            </w:r>
            <w:r w:rsidRPr="00EA4C82">
              <w:rPr>
                <w:rStyle w:val="Hyperlink"/>
                <w:noProof/>
              </w:rPr>
              <w:fldChar w:fldCharType="end"/>
            </w:r>
          </w:ins>
        </w:p>
        <w:p w14:paraId="0CE1994C" w14:textId="0DDCB388" w:rsidR="00581B3D" w:rsidRDefault="00581B3D">
          <w:pPr>
            <w:pStyle w:val="TOC1"/>
            <w:rPr>
              <w:ins w:id="361" w:author="pete jones" w:date="2022-04-04T12:58:00Z"/>
              <w:rFonts w:eastAsiaTheme="minorEastAsia" w:cstheme="minorBidi"/>
              <w:noProof/>
              <w:sz w:val="22"/>
              <w:szCs w:val="22"/>
            </w:rPr>
          </w:pPr>
          <w:ins w:id="36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71"</w:instrText>
            </w:r>
            <w:r w:rsidRPr="00EA4C82">
              <w:rPr>
                <w:rStyle w:val="Hyperlink"/>
                <w:noProof/>
              </w:rPr>
              <w:instrText xml:space="preserve"> </w:instrText>
            </w:r>
            <w:r w:rsidRPr="00EA4C82">
              <w:rPr>
                <w:rStyle w:val="Hyperlink"/>
                <w:noProof/>
              </w:rPr>
              <w:fldChar w:fldCharType="separate"/>
            </w:r>
            <w:r w:rsidRPr="00EA4C82">
              <w:rPr>
                <w:rStyle w:val="Hyperlink"/>
                <w:noProof/>
              </w:rPr>
              <w:t>10</w:t>
            </w:r>
            <w:r>
              <w:rPr>
                <w:rFonts w:eastAsiaTheme="minorEastAsia" w:cstheme="minorBidi"/>
                <w:noProof/>
                <w:sz w:val="22"/>
                <w:szCs w:val="22"/>
              </w:rPr>
              <w:tab/>
            </w:r>
            <w:r w:rsidRPr="00EA4C82">
              <w:rPr>
                <w:rStyle w:val="Hyperlink"/>
                <w:noProof/>
              </w:rPr>
              <w:t>References</w:t>
            </w:r>
            <w:r>
              <w:rPr>
                <w:noProof/>
                <w:webHidden/>
              </w:rPr>
              <w:tab/>
            </w:r>
            <w:r>
              <w:rPr>
                <w:noProof/>
                <w:webHidden/>
              </w:rPr>
              <w:fldChar w:fldCharType="begin"/>
            </w:r>
            <w:r>
              <w:rPr>
                <w:noProof/>
                <w:webHidden/>
              </w:rPr>
              <w:instrText xml:space="preserve"> PAGEREF _Toc99969871 \h </w:instrText>
            </w:r>
          </w:ins>
          <w:r>
            <w:rPr>
              <w:noProof/>
              <w:webHidden/>
            </w:rPr>
          </w:r>
          <w:r>
            <w:rPr>
              <w:noProof/>
              <w:webHidden/>
            </w:rPr>
            <w:fldChar w:fldCharType="separate"/>
          </w:r>
          <w:ins w:id="363" w:author="pete jones" w:date="2022-04-05T11:31:00Z">
            <w:r w:rsidR="00D94147">
              <w:rPr>
                <w:noProof/>
                <w:webHidden/>
              </w:rPr>
              <w:t>i</w:t>
            </w:r>
          </w:ins>
          <w:ins w:id="364" w:author="pete jones" w:date="2022-04-04T12:58:00Z">
            <w:r>
              <w:rPr>
                <w:noProof/>
                <w:webHidden/>
              </w:rPr>
              <w:fldChar w:fldCharType="end"/>
            </w:r>
            <w:r w:rsidRPr="00EA4C82">
              <w:rPr>
                <w:rStyle w:val="Hyperlink"/>
                <w:noProof/>
              </w:rPr>
              <w:fldChar w:fldCharType="end"/>
            </w:r>
          </w:ins>
        </w:p>
        <w:p w14:paraId="45C2AC4F" w14:textId="3F83544C" w:rsidR="00581B3D" w:rsidRDefault="00581B3D">
          <w:pPr>
            <w:pStyle w:val="TOC1"/>
            <w:rPr>
              <w:ins w:id="365" w:author="pete jones" w:date="2022-04-04T12:58:00Z"/>
              <w:rFonts w:eastAsiaTheme="minorEastAsia" w:cstheme="minorBidi"/>
              <w:noProof/>
              <w:sz w:val="22"/>
              <w:szCs w:val="22"/>
            </w:rPr>
          </w:pPr>
          <w:ins w:id="36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72"</w:instrText>
            </w:r>
            <w:r w:rsidRPr="00EA4C82">
              <w:rPr>
                <w:rStyle w:val="Hyperlink"/>
                <w:noProof/>
              </w:rPr>
              <w:instrText xml:space="preserve"> </w:instrText>
            </w:r>
            <w:r w:rsidRPr="00EA4C82">
              <w:rPr>
                <w:rStyle w:val="Hyperlink"/>
                <w:noProof/>
              </w:rPr>
              <w:fldChar w:fldCharType="separate"/>
            </w:r>
            <w:r w:rsidRPr="00EA4C82">
              <w:rPr>
                <w:rStyle w:val="Hyperlink"/>
                <w:noProof/>
              </w:rPr>
              <w:t>11</w:t>
            </w:r>
            <w:r>
              <w:rPr>
                <w:rFonts w:eastAsiaTheme="minorEastAsia" w:cstheme="minorBidi"/>
                <w:noProof/>
                <w:sz w:val="22"/>
                <w:szCs w:val="22"/>
              </w:rPr>
              <w:tab/>
            </w:r>
            <w:r w:rsidRPr="00EA4C82">
              <w:rPr>
                <w:rStyle w:val="Hyperlink"/>
                <w:noProof/>
              </w:rPr>
              <w:t>Appendices</w:t>
            </w:r>
            <w:r>
              <w:rPr>
                <w:noProof/>
                <w:webHidden/>
              </w:rPr>
              <w:tab/>
            </w:r>
            <w:r>
              <w:rPr>
                <w:noProof/>
                <w:webHidden/>
              </w:rPr>
              <w:fldChar w:fldCharType="begin"/>
            </w:r>
            <w:r>
              <w:rPr>
                <w:noProof/>
                <w:webHidden/>
              </w:rPr>
              <w:instrText xml:space="preserve"> PAGEREF _Toc99969872 \h </w:instrText>
            </w:r>
          </w:ins>
          <w:r>
            <w:rPr>
              <w:noProof/>
              <w:webHidden/>
            </w:rPr>
          </w:r>
          <w:r>
            <w:rPr>
              <w:noProof/>
              <w:webHidden/>
            </w:rPr>
            <w:fldChar w:fldCharType="separate"/>
          </w:r>
          <w:ins w:id="367" w:author="pete jones" w:date="2022-04-05T11:31:00Z">
            <w:r w:rsidR="00D94147">
              <w:rPr>
                <w:noProof/>
                <w:webHidden/>
              </w:rPr>
              <w:t>xiii</w:t>
            </w:r>
          </w:ins>
          <w:ins w:id="368" w:author="pete jones" w:date="2022-04-04T12:58:00Z">
            <w:r>
              <w:rPr>
                <w:noProof/>
                <w:webHidden/>
              </w:rPr>
              <w:fldChar w:fldCharType="end"/>
            </w:r>
            <w:r w:rsidRPr="00EA4C82">
              <w:rPr>
                <w:rStyle w:val="Hyperlink"/>
                <w:noProof/>
              </w:rPr>
              <w:fldChar w:fldCharType="end"/>
            </w:r>
          </w:ins>
        </w:p>
        <w:p w14:paraId="58593946" w14:textId="0CC1B771" w:rsidR="00581B3D" w:rsidRDefault="00581B3D">
          <w:pPr>
            <w:pStyle w:val="TOC2"/>
            <w:rPr>
              <w:ins w:id="369" w:author="pete jones" w:date="2022-04-04T12:58:00Z"/>
              <w:rFonts w:eastAsiaTheme="minorEastAsia" w:cstheme="minorBidi"/>
              <w:noProof/>
              <w:sz w:val="22"/>
              <w:szCs w:val="22"/>
            </w:rPr>
          </w:pPr>
          <w:ins w:id="370" w:author="pete jones" w:date="2022-04-04T12:58:00Z">
            <w:r w:rsidRPr="00EA4C82">
              <w:rPr>
                <w:rStyle w:val="Hyperlink"/>
                <w:noProof/>
              </w:rPr>
              <w:lastRenderedPageBreak/>
              <w:fldChar w:fldCharType="begin"/>
            </w:r>
            <w:r w:rsidRPr="00EA4C82">
              <w:rPr>
                <w:rStyle w:val="Hyperlink"/>
                <w:noProof/>
              </w:rPr>
              <w:instrText xml:space="preserve"> </w:instrText>
            </w:r>
            <w:r>
              <w:rPr>
                <w:noProof/>
              </w:rPr>
              <w:instrText>HYPERLINK \l "_Toc99969873"</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1</w:t>
            </w:r>
            <w:r>
              <w:rPr>
                <w:rFonts w:eastAsiaTheme="minorEastAsia" w:cstheme="minorBidi"/>
                <w:noProof/>
                <w:sz w:val="22"/>
                <w:szCs w:val="22"/>
              </w:rPr>
              <w:tab/>
            </w:r>
            <w:r w:rsidRPr="00EA4C82">
              <w:rPr>
                <w:rStyle w:val="Hyperlink"/>
                <w:noProof/>
              </w:rPr>
              <w:t>Example Project Work</w:t>
            </w:r>
            <w:r>
              <w:rPr>
                <w:noProof/>
                <w:webHidden/>
              </w:rPr>
              <w:tab/>
            </w:r>
            <w:r>
              <w:rPr>
                <w:noProof/>
                <w:webHidden/>
              </w:rPr>
              <w:fldChar w:fldCharType="begin"/>
            </w:r>
            <w:r>
              <w:rPr>
                <w:noProof/>
                <w:webHidden/>
              </w:rPr>
              <w:instrText xml:space="preserve"> PAGEREF _Toc99969873 \h </w:instrText>
            </w:r>
          </w:ins>
          <w:r>
            <w:rPr>
              <w:noProof/>
              <w:webHidden/>
            </w:rPr>
          </w:r>
          <w:r>
            <w:rPr>
              <w:noProof/>
              <w:webHidden/>
            </w:rPr>
            <w:fldChar w:fldCharType="separate"/>
          </w:r>
          <w:ins w:id="371" w:author="pete jones" w:date="2022-04-05T11:31:00Z">
            <w:r w:rsidR="00D94147">
              <w:rPr>
                <w:noProof/>
                <w:webHidden/>
              </w:rPr>
              <w:t>xiii</w:t>
            </w:r>
          </w:ins>
          <w:ins w:id="372" w:author="pete jones" w:date="2022-04-04T12:58:00Z">
            <w:r>
              <w:rPr>
                <w:noProof/>
                <w:webHidden/>
              </w:rPr>
              <w:fldChar w:fldCharType="end"/>
            </w:r>
            <w:r w:rsidRPr="00EA4C82">
              <w:rPr>
                <w:rStyle w:val="Hyperlink"/>
                <w:noProof/>
              </w:rPr>
              <w:fldChar w:fldCharType="end"/>
            </w:r>
          </w:ins>
        </w:p>
        <w:p w14:paraId="71F725D1" w14:textId="6D46E8A7" w:rsidR="00581B3D" w:rsidRDefault="00581B3D">
          <w:pPr>
            <w:pStyle w:val="TOC2"/>
            <w:rPr>
              <w:ins w:id="373" w:author="pete jones" w:date="2022-04-04T12:58:00Z"/>
              <w:rFonts w:eastAsiaTheme="minorEastAsia" w:cstheme="minorBidi"/>
              <w:noProof/>
              <w:sz w:val="22"/>
              <w:szCs w:val="22"/>
            </w:rPr>
          </w:pPr>
          <w:ins w:id="37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74"</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2</w:t>
            </w:r>
            <w:r>
              <w:rPr>
                <w:rFonts w:eastAsiaTheme="minorEastAsia" w:cstheme="minorBidi"/>
                <w:noProof/>
                <w:sz w:val="22"/>
                <w:szCs w:val="22"/>
              </w:rPr>
              <w:tab/>
            </w:r>
            <w:r w:rsidRPr="00EA4C82">
              <w:rPr>
                <w:rStyle w:val="Hyperlink"/>
                <w:noProof/>
              </w:rPr>
              <w:t>CDE roles to applications reference</w:t>
            </w:r>
            <w:r>
              <w:rPr>
                <w:noProof/>
                <w:webHidden/>
              </w:rPr>
              <w:tab/>
            </w:r>
            <w:r>
              <w:rPr>
                <w:noProof/>
                <w:webHidden/>
              </w:rPr>
              <w:fldChar w:fldCharType="begin"/>
            </w:r>
            <w:r>
              <w:rPr>
                <w:noProof/>
                <w:webHidden/>
              </w:rPr>
              <w:instrText xml:space="preserve"> PAGEREF _Toc99969874 \h </w:instrText>
            </w:r>
          </w:ins>
          <w:r>
            <w:rPr>
              <w:noProof/>
              <w:webHidden/>
            </w:rPr>
          </w:r>
          <w:r>
            <w:rPr>
              <w:noProof/>
              <w:webHidden/>
            </w:rPr>
            <w:fldChar w:fldCharType="separate"/>
          </w:r>
          <w:ins w:id="375" w:author="pete jones" w:date="2022-04-05T11:31:00Z">
            <w:r w:rsidR="00D94147">
              <w:rPr>
                <w:noProof/>
                <w:webHidden/>
              </w:rPr>
              <w:t>xx</w:t>
            </w:r>
          </w:ins>
          <w:ins w:id="376" w:author="pete jones" w:date="2022-04-04T12:58:00Z">
            <w:r>
              <w:rPr>
                <w:noProof/>
                <w:webHidden/>
              </w:rPr>
              <w:fldChar w:fldCharType="end"/>
            </w:r>
            <w:r w:rsidRPr="00EA4C82">
              <w:rPr>
                <w:rStyle w:val="Hyperlink"/>
                <w:noProof/>
              </w:rPr>
              <w:fldChar w:fldCharType="end"/>
            </w:r>
          </w:ins>
        </w:p>
        <w:p w14:paraId="3172B8A4" w14:textId="55E5CBA9" w:rsidR="00581B3D" w:rsidRDefault="00581B3D">
          <w:pPr>
            <w:pStyle w:val="TOC2"/>
            <w:rPr>
              <w:ins w:id="377" w:author="pete jones" w:date="2022-04-04T12:58:00Z"/>
              <w:rFonts w:eastAsiaTheme="minorEastAsia" w:cstheme="minorBidi"/>
              <w:noProof/>
              <w:sz w:val="22"/>
              <w:szCs w:val="22"/>
            </w:rPr>
          </w:pPr>
          <w:ins w:id="37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75"</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3</w:t>
            </w:r>
            <w:r>
              <w:rPr>
                <w:rFonts w:eastAsiaTheme="minorEastAsia" w:cstheme="minorBidi"/>
                <w:noProof/>
                <w:sz w:val="22"/>
                <w:szCs w:val="22"/>
              </w:rPr>
              <w:tab/>
            </w:r>
            <w:r w:rsidRPr="00EA4C82">
              <w:rPr>
                <w:rStyle w:val="Hyperlink"/>
                <w:noProof/>
              </w:rPr>
              <w:t>A detailed review of a level 4 mathematics text</w:t>
            </w:r>
            <w:r>
              <w:rPr>
                <w:noProof/>
                <w:webHidden/>
              </w:rPr>
              <w:tab/>
            </w:r>
            <w:r>
              <w:rPr>
                <w:noProof/>
                <w:webHidden/>
              </w:rPr>
              <w:fldChar w:fldCharType="begin"/>
            </w:r>
            <w:r>
              <w:rPr>
                <w:noProof/>
                <w:webHidden/>
              </w:rPr>
              <w:instrText xml:space="preserve"> PAGEREF _Toc99969875 \h </w:instrText>
            </w:r>
          </w:ins>
          <w:r>
            <w:rPr>
              <w:noProof/>
              <w:webHidden/>
            </w:rPr>
          </w:r>
          <w:r>
            <w:rPr>
              <w:noProof/>
              <w:webHidden/>
            </w:rPr>
            <w:fldChar w:fldCharType="separate"/>
          </w:r>
          <w:ins w:id="379" w:author="pete jones" w:date="2022-04-05T11:31:00Z">
            <w:r w:rsidR="00D94147">
              <w:rPr>
                <w:noProof/>
                <w:webHidden/>
              </w:rPr>
              <w:t>xxvii</w:t>
            </w:r>
          </w:ins>
          <w:ins w:id="380" w:author="pete jones" w:date="2022-04-04T12:58:00Z">
            <w:r>
              <w:rPr>
                <w:noProof/>
                <w:webHidden/>
              </w:rPr>
              <w:fldChar w:fldCharType="end"/>
            </w:r>
            <w:r w:rsidRPr="00EA4C82">
              <w:rPr>
                <w:rStyle w:val="Hyperlink"/>
                <w:noProof/>
              </w:rPr>
              <w:fldChar w:fldCharType="end"/>
            </w:r>
          </w:ins>
        </w:p>
        <w:p w14:paraId="19222CD8" w14:textId="326E8EA1" w:rsidR="00581B3D" w:rsidRDefault="00581B3D">
          <w:pPr>
            <w:pStyle w:val="TOC2"/>
            <w:rPr>
              <w:ins w:id="381" w:author="pete jones" w:date="2022-04-04T12:58:00Z"/>
              <w:rFonts w:eastAsiaTheme="minorEastAsia" w:cstheme="minorBidi"/>
              <w:noProof/>
              <w:sz w:val="22"/>
              <w:szCs w:val="22"/>
            </w:rPr>
          </w:pPr>
          <w:ins w:id="38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76"</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4</w:t>
            </w:r>
            <w:r>
              <w:rPr>
                <w:rFonts w:eastAsiaTheme="minorEastAsia" w:cstheme="minorBidi"/>
                <w:noProof/>
                <w:sz w:val="22"/>
                <w:szCs w:val="22"/>
              </w:rPr>
              <w:tab/>
            </w:r>
            <w:r w:rsidRPr="00EA4C82">
              <w:rPr>
                <w:rStyle w:val="Hyperlink"/>
                <w:noProof/>
              </w:rPr>
              <w:t>Domestic power generation device</w:t>
            </w:r>
            <w:r>
              <w:rPr>
                <w:noProof/>
                <w:webHidden/>
              </w:rPr>
              <w:tab/>
            </w:r>
            <w:r>
              <w:rPr>
                <w:noProof/>
                <w:webHidden/>
              </w:rPr>
              <w:fldChar w:fldCharType="begin"/>
            </w:r>
            <w:r>
              <w:rPr>
                <w:noProof/>
                <w:webHidden/>
              </w:rPr>
              <w:instrText xml:space="preserve"> PAGEREF _Toc99969876 \h </w:instrText>
            </w:r>
          </w:ins>
          <w:r>
            <w:rPr>
              <w:noProof/>
              <w:webHidden/>
            </w:rPr>
          </w:r>
          <w:r>
            <w:rPr>
              <w:noProof/>
              <w:webHidden/>
            </w:rPr>
            <w:fldChar w:fldCharType="separate"/>
          </w:r>
          <w:ins w:id="383" w:author="pete jones" w:date="2022-04-05T11:31:00Z">
            <w:r w:rsidR="00D94147">
              <w:rPr>
                <w:noProof/>
                <w:webHidden/>
              </w:rPr>
              <w:t>xxxv</w:t>
            </w:r>
          </w:ins>
          <w:ins w:id="384" w:author="pete jones" w:date="2022-04-04T12:58:00Z">
            <w:r>
              <w:rPr>
                <w:noProof/>
                <w:webHidden/>
              </w:rPr>
              <w:fldChar w:fldCharType="end"/>
            </w:r>
            <w:r w:rsidRPr="00EA4C82">
              <w:rPr>
                <w:rStyle w:val="Hyperlink"/>
                <w:noProof/>
              </w:rPr>
              <w:fldChar w:fldCharType="end"/>
            </w:r>
          </w:ins>
        </w:p>
        <w:p w14:paraId="4F1F15F6" w14:textId="1E7B75DD" w:rsidR="00581B3D" w:rsidRDefault="00581B3D">
          <w:pPr>
            <w:pStyle w:val="TOC2"/>
            <w:rPr>
              <w:ins w:id="385" w:author="pete jones" w:date="2022-04-04T12:58:00Z"/>
              <w:rFonts w:eastAsiaTheme="minorEastAsia" w:cstheme="minorBidi"/>
              <w:noProof/>
              <w:sz w:val="22"/>
              <w:szCs w:val="22"/>
            </w:rPr>
          </w:pPr>
          <w:ins w:id="38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77"</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5</w:t>
            </w:r>
            <w:r>
              <w:rPr>
                <w:rFonts w:eastAsiaTheme="minorEastAsia" w:cstheme="minorBidi"/>
                <w:noProof/>
                <w:sz w:val="22"/>
                <w:szCs w:val="22"/>
              </w:rPr>
              <w:tab/>
            </w:r>
            <w:r w:rsidRPr="00EA4C82">
              <w:rPr>
                <w:rStyle w:val="Hyperlink"/>
                <w:noProof/>
              </w:rPr>
              <w:t>Pilot study data</w:t>
            </w:r>
            <w:r>
              <w:rPr>
                <w:noProof/>
                <w:webHidden/>
              </w:rPr>
              <w:tab/>
            </w:r>
            <w:r>
              <w:rPr>
                <w:noProof/>
                <w:webHidden/>
              </w:rPr>
              <w:fldChar w:fldCharType="begin"/>
            </w:r>
            <w:r>
              <w:rPr>
                <w:noProof/>
                <w:webHidden/>
              </w:rPr>
              <w:instrText xml:space="preserve"> PAGEREF _Toc99969877 \h </w:instrText>
            </w:r>
          </w:ins>
          <w:r>
            <w:rPr>
              <w:noProof/>
              <w:webHidden/>
            </w:rPr>
          </w:r>
          <w:r>
            <w:rPr>
              <w:noProof/>
              <w:webHidden/>
            </w:rPr>
            <w:fldChar w:fldCharType="separate"/>
          </w:r>
          <w:ins w:id="387" w:author="pete jones" w:date="2022-04-05T11:31:00Z">
            <w:r w:rsidR="00D94147">
              <w:rPr>
                <w:noProof/>
                <w:webHidden/>
              </w:rPr>
              <w:t>xxxviii</w:t>
            </w:r>
          </w:ins>
          <w:ins w:id="388" w:author="pete jones" w:date="2022-04-04T12:58:00Z">
            <w:r>
              <w:rPr>
                <w:noProof/>
                <w:webHidden/>
              </w:rPr>
              <w:fldChar w:fldCharType="end"/>
            </w:r>
            <w:r w:rsidRPr="00EA4C82">
              <w:rPr>
                <w:rStyle w:val="Hyperlink"/>
                <w:noProof/>
              </w:rPr>
              <w:fldChar w:fldCharType="end"/>
            </w:r>
          </w:ins>
        </w:p>
        <w:p w14:paraId="769A60BF" w14:textId="277550E4" w:rsidR="00581B3D" w:rsidRDefault="00581B3D">
          <w:pPr>
            <w:pStyle w:val="TOC3"/>
            <w:rPr>
              <w:ins w:id="389" w:author="pete jones" w:date="2022-04-04T12:58:00Z"/>
              <w:rFonts w:eastAsiaTheme="minorEastAsia" w:cstheme="minorBidi"/>
              <w:noProof/>
              <w:sz w:val="22"/>
              <w:szCs w:val="22"/>
            </w:rPr>
          </w:pPr>
          <w:ins w:id="39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78"</w:instrText>
            </w:r>
            <w:r w:rsidRPr="00EA4C82">
              <w:rPr>
                <w:rStyle w:val="Hyperlink"/>
                <w:noProof/>
              </w:rPr>
              <w:instrText xml:space="preserve"> </w:instrText>
            </w:r>
            <w:r w:rsidRPr="00EA4C82">
              <w:rPr>
                <w:rStyle w:val="Hyperlink"/>
                <w:noProof/>
              </w:rPr>
              <w:fldChar w:fldCharType="separate"/>
            </w:r>
            <w:r w:rsidRPr="00EA4C82">
              <w:rPr>
                <w:rStyle w:val="Hyperlink"/>
                <w:noProof/>
              </w:rPr>
              <w:t>11.5.1</w:t>
            </w:r>
            <w:r>
              <w:rPr>
                <w:rFonts w:eastAsiaTheme="minorEastAsia" w:cstheme="minorBidi"/>
                <w:noProof/>
                <w:sz w:val="22"/>
                <w:szCs w:val="22"/>
              </w:rPr>
              <w:tab/>
            </w:r>
            <w:r w:rsidRPr="00EA4C82">
              <w:rPr>
                <w:rStyle w:val="Hyperlink"/>
                <w:noProof/>
              </w:rPr>
              <w:t>Module/course comparison results</w:t>
            </w:r>
            <w:r>
              <w:rPr>
                <w:noProof/>
                <w:webHidden/>
              </w:rPr>
              <w:tab/>
            </w:r>
            <w:r>
              <w:rPr>
                <w:noProof/>
                <w:webHidden/>
              </w:rPr>
              <w:fldChar w:fldCharType="begin"/>
            </w:r>
            <w:r>
              <w:rPr>
                <w:noProof/>
                <w:webHidden/>
              </w:rPr>
              <w:instrText xml:space="preserve"> PAGEREF _Toc99969878 \h </w:instrText>
            </w:r>
          </w:ins>
          <w:r>
            <w:rPr>
              <w:noProof/>
              <w:webHidden/>
            </w:rPr>
          </w:r>
          <w:r>
            <w:rPr>
              <w:noProof/>
              <w:webHidden/>
            </w:rPr>
            <w:fldChar w:fldCharType="separate"/>
          </w:r>
          <w:ins w:id="391" w:author="pete jones" w:date="2022-04-05T11:31:00Z">
            <w:r w:rsidR="00D94147">
              <w:rPr>
                <w:noProof/>
                <w:webHidden/>
              </w:rPr>
              <w:t>xli</w:t>
            </w:r>
          </w:ins>
          <w:ins w:id="392" w:author="pete jones" w:date="2022-04-04T12:58:00Z">
            <w:r>
              <w:rPr>
                <w:noProof/>
                <w:webHidden/>
              </w:rPr>
              <w:fldChar w:fldCharType="end"/>
            </w:r>
            <w:r w:rsidRPr="00EA4C82">
              <w:rPr>
                <w:rStyle w:val="Hyperlink"/>
                <w:noProof/>
              </w:rPr>
              <w:fldChar w:fldCharType="end"/>
            </w:r>
          </w:ins>
        </w:p>
        <w:p w14:paraId="1B7E6C2F" w14:textId="3CE20297" w:rsidR="00581B3D" w:rsidRDefault="00581B3D">
          <w:pPr>
            <w:pStyle w:val="TOC3"/>
            <w:rPr>
              <w:ins w:id="393" w:author="pete jones" w:date="2022-04-04T12:58:00Z"/>
              <w:rFonts w:eastAsiaTheme="minorEastAsia" w:cstheme="minorBidi"/>
              <w:noProof/>
              <w:sz w:val="22"/>
              <w:szCs w:val="22"/>
            </w:rPr>
          </w:pPr>
          <w:ins w:id="39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79"</w:instrText>
            </w:r>
            <w:r w:rsidRPr="00EA4C82">
              <w:rPr>
                <w:rStyle w:val="Hyperlink"/>
                <w:noProof/>
              </w:rPr>
              <w:instrText xml:space="preserve"> </w:instrText>
            </w:r>
            <w:r w:rsidRPr="00EA4C82">
              <w:rPr>
                <w:rStyle w:val="Hyperlink"/>
                <w:noProof/>
              </w:rPr>
              <w:fldChar w:fldCharType="separate"/>
            </w:r>
            <w:r w:rsidRPr="00EA4C82">
              <w:rPr>
                <w:rStyle w:val="Hyperlink"/>
                <w:noProof/>
              </w:rPr>
              <w:t>11.5.2</w:t>
            </w:r>
            <w:r>
              <w:rPr>
                <w:rFonts w:eastAsiaTheme="minorEastAsia" w:cstheme="minorBidi"/>
                <w:noProof/>
                <w:sz w:val="22"/>
                <w:szCs w:val="22"/>
              </w:rPr>
              <w:tab/>
            </w:r>
            <w:r w:rsidRPr="00EA4C82">
              <w:rPr>
                <w:rStyle w:val="Hyperlink"/>
                <w:noProof/>
              </w:rPr>
              <w:t>Observation study – engagement KPI and raw data</w:t>
            </w:r>
            <w:r>
              <w:rPr>
                <w:noProof/>
                <w:webHidden/>
              </w:rPr>
              <w:tab/>
            </w:r>
            <w:r>
              <w:rPr>
                <w:noProof/>
                <w:webHidden/>
              </w:rPr>
              <w:fldChar w:fldCharType="begin"/>
            </w:r>
            <w:r>
              <w:rPr>
                <w:noProof/>
                <w:webHidden/>
              </w:rPr>
              <w:instrText xml:space="preserve"> PAGEREF _Toc99969879 \h </w:instrText>
            </w:r>
          </w:ins>
          <w:r>
            <w:rPr>
              <w:noProof/>
              <w:webHidden/>
            </w:rPr>
          </w:r>
          <w:r>
            <w:rPr>
              <w:noProof/>
              <w:webHidden/>
            </w:rPr>
            <w:fldChar w:fldCharType="separate"/>
          </w:r>
          <w:ins w:id="395" w:author="pete jones" w:date="2022-04-05T11:31:00Z">
            <w:r w:rsidR="00D94147">
              <w:rPr>
                <w:noProof/>
                <w:webHidden/>
              </w:rPr>
              <w:t>xliii</w:t>
            </w:r>
          </w:ins>
          <w:ins w:id="396" w:author="pete jones" w:date="2022-04-04T12:58:00Z">
            <w:r>
              <w:rPr>
                <w:noProof/>
                <w:webHidden/>
              </w:rPr>
              <w:fldChar w:fldCharType="end"/>
            </w:r>
            <w:r w:rsidRPr="00EA4C82">
              <w:rPr>
                <w:rStyle w:val="Hyperlink"/>
                <w:noProof/>
              </w:rPr>
              <w:fldChar w:fldCharType="end"/>
            </w:r>
          </w:ins>
        </w:p>
        <w:p w14:paraId="5C091705" w14:textId="5EE12731" w:rsidR="00581B3D" w:rsidRDefault="00581B3D">
          <w:pPr>
            <w:pStyle w:val="TOC3"/>
            <w:rPr>
              <w:ins w:id="397" w:author="pete jones" w:date="2022-04-04T12:58:00Z"/>
              <w:rFonts w:eastAsiaTheme="minorEastAsia" w:cstheme="minorBidi"/>
              <w:noProof/>
              <w:sz w:val="22"/>
              <w:szCs w:val="22"/>
            </w:rPr>
          </w:pPr>
          <w:ins w:id="39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0"</w:instrText>
            </w:r>
            <w:r w:rsidRPr="00EA4C82">
              <w:rPr>
                <w:rStyle w:val="Hyperlink"/>
                <w:noProof/>
              </w:rPr>
              <w:instrText xml:space="preserve"> </w:instrText>
            </w:r>
            <w:r w:rsidRPr="00EA4C82">
              <w:rPr>
                <w:rStyle w:val="Hyperlink"/>
                <w:noProof/>
              </w:rPr>
              <w:fldChar w:fldCharType="separate"/>
            </w:r>
            <w:r w:rsidRPr="00EA4C82">
              <w:rPr>
                <w:rStyle w:val="Hyperlink"/>
                <w:noProof/>
              </w:rPr>
              <w:t>11.5.3</w:t>
            </w:r>
            <w:r>
              <w:rPr>
                <w:rFonts w:eastAsiaTheme="minorEastAsia" w:cstheme="minorBidi"/>
                <w:noProof/>
                <w:sz w:val="22"/>
                <w:szCs w:val="22"/>
              </w:rPr>
              <w:tab/>
            </w:r>
            <w:r w:rsidRPr="00EA4C82">
              <w:rPr>
                <w:rStyle w:val="Hyperlink"/>
                <w:noProof/>
              </w:rPr>
              <w:t>Opportunity Index - Using the model</w:t>
            </w:r>
            <w:r>
              <w:rPr>
                <w:noProof/>
                <w:webHidden/>
              </w:rPr>
              <w:tab/>
            </w:r>
            <w:r>
              <w:rPr>
                <w:noProof/>
                <w:webHidden/>
              </w:rPr>
              <w:fldChar w:fldCharType="begin"/>
            </w:r>
            <w:r>
              <w:rPr>
                <w:noProof/>
                <w:webHidden/>
              </w:rPr>
              <w:instrText xml:space="preserve"> PAGEREF _Toc99969880 \h </w:instrText>
            </w:r>
          </w:ins>
          <w:r>
            <w:rPr>
              <w:noProof/>
              <w:webHidden/>
            </w:rPr>
          </w:r>
          <w:r>
            <w:rPr>
              <w:noProof/>
              <w:webHidden/>
            </w:rPr>
            <w:fldChar w:fldCharType="separate"/>
          </w:r>
          <w:ins w:id="399" w:author="pete jones" w:date="2022-04-05T11:31:00Z">
            <w:r w:rsidR="00D94147">
              <w:rPr>
                <w:noProof/>
                <w:webHidden/>
              </w:rPr>
              <w:t>xlvi</w:t>
            </w:r>
          </w:ins>
          <w:ins w:id="400" w:author="pete jones" w:date="2022-04-04T12:58:00Z">
            <w:r>
              <w:rPr>
                <w:noProof/>
                <w:webHidden/>
              </w:rPr>
              <w:fldChar w:fldCharType="end"/>
            </w:r>
            <w:r w:rsidRPr="00EA4C82">
              <w:rPr>
                <w:rStyle w:val="Hyperlink"/>
                <w:noProof/>
              </w:rPr>
              <w:fldChar w:fldCharType="end"/>
            </w:r>
          </w:ins>
        </w:p>
        <w:p w14:paraId="63C513C0" w14:textId="45CC094A" w:rsidR="00581B3D" w:rsidRDefault="00581B3D">
          <w:pPr>
            <w:pStyle w:val="TOC3"/>
            <w:rPr>
              <w:ins w:id="401" w:author="pete jones" w:date="2022-04-04T12:58:00Z"/>
              <w:rFonts w:eastAsiaTheme="minorEastAsia" w:cstheme="minorBidi"/>
              <w:noProof/>
              <w:sz w:val="22"/>
              <w:szCs w:val="22"/>
            </w:rPr>
          </w:pPr>
          <w:ins w:id="40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1"</w:instrText>
            </w:r>
            <w:r w:rsidRPr="00EA4C82">
              <w:rPr>
                <w:rStyle w:val="Hyperlink"/>
                <w:noProof/>
              </w:rPr>
              <w:instrText xml:space="preserve"> </w:instrText>
            </w:r>
            <w:r w:rsidRPr="00EA4C82">
              <w:rPr>
                <w:rStyle w:val="Hyperlink"/>
                <w:noProof/>
              </w:rPr>
              <w:fldChar w:fldCharType="separate"/>
            </w:r>
            <w:r w:rsidRPr="00EA4C82">
              <w:rPr>
                <w:rStyle w:val="Hyperlink"/>
                <w:noProof/>
              </w:rPr>
              <w:t>11.5.4</w:t>
            </w:r>
            <w:r>
              <w:rPr>
                <w:rFonts w:eastAsiaTheme="minorEastAsia" w:cstheme="minorBidi"/>
                <w:noProof/>
                <w:sz w:val="22"/>
                <w:szCs w:val="22"/>
              </w:rPr>
              <w:tab/>
            </w:r>
            <w:r w:rsidRPr="00EA4C82">
              <w:rPr>
                <w:rStyle w:val="Hyperlink"/>
                <w:noProof/>
              </w:rPr>
              <w:t>Opportunity Index – study data</w:t>
            </w:r>
            <w:r>
              <w:rPr>
                <w:noProof/>
                <w:webHidden/>
              </w:rPr>
              <w:tab/>
            </w:r>
            <w:r>
              <w:rPr>
                <w:noProof/>
                <w:webHidden/>
              </w:rPr>
              <w:fldChar w:fldCharType="begin"/>
            </w:r>
            <w:r>
              <w:rPr>
                <w:noProof/>
                <w:webHidden/>
              </w:rPr>
              <w:instrText xml:space="preserve"> PAGEREF _Toc99969881 \h </w:instrText>
            </w:r>
          </w:ins>
          <w:r>
            <w:rPr>
              <w:noProof/>
              <w:webHidden/>
            </w:rPr>
          </w:r>
          <w:r>
            <w:rPr>
              <w:noProof/>
              <w:webHidden/>
            </w:rPr>
            <w:fldChar w:fldCharType="separate"/>
          </w:r>
          <w:ins w:id="403" w:author="pete jones" w:date="2022-04-05T11:31:00Z">
            <w:r w:rsidR="00D94147">
              <w:rPr>
                <w:noProof/>
                <w:webHidden/>
              </w:rPr>
              <w:t>li</w:t>
            </w:r>
          </w:ins>
          <w:ins w:id="404" w:author="pete jones" w:date="2022-04-04T12:58:00Z">
            <w:r>
              <w:rPr>
                <w:noProof/>
                <w:webHidden/>
              </w:rPr>
              <w:fldChar w:fldCharType="end"/>
            </w:r>
            <w:r w:rsidRPr="00EA4C82">
              <w:rPr>
                <w:rStyle w:val="Hyperlink"/>
                <w:noProof/>
              </w:rPr>
              <w:fldChar w:fldCharType="end"/>
            </w:r>
          </w:ins>
        </w:p>
        <w:p w14:paraId="1A938D09" w14:textId="2627D955" w:rsidR="00581B3D" w:rsidRDefault="00581B3D">
          <w:pPr>
            <w:pStyle w:val="TOC3"/>
            <w:rPr>
              <w:ins w:id="405" w:author="pete jones" w:date="2022-04-04T12:58:00Z"/>
              <w:rFonts w:eastAsiaTheme="minorEastAsia" w:cstheme="minorBidi"/>
              <w:noProof/>
              <w:sz w:val="22"/>
              <w:szCs w:val="22"/>
            </w:rPr>
          </w:pPr>
          <w:ins w:id="40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2"</w:instrText>
            </w:r>
            <w:r w:rsidRPr="00EA4C82">
              <w:rPr>
                <w:rStyle w:val="Hyperlink"/>
                <w:noProof/>
              </w:rPr>
              <w:instrText xml:space="preserve"> </w:instrText>
            </w:r>
            <w:r w:rsidRPr="00EA4C82">
              <w:rPr>
                <w:rStyle w:val="Hyperlink"/>
                <w:noProof/>
              </w:rPr>
              <w:fldChar w:fldCharType="separate"/>
            </w:r>
            <w:r w:rsidRPr="00EA4C82">
              <w:rPr>
                <w:rStyle w:val="Hyperlink"/>
                <w:noProof/>
              </w:rPr>
              <w:t>11.5.5</w:t>
            </w:r>
            <w:r>
              <w:rPr>
                <w:rFonts w:eastAsiaTheme="minorEastAsia" w:cstheme="minorBidi"/>
                <w:noProof/>
                <w:sz w:val="22"/>
                <w:szCs w:val="22"/>
              </w:rPr>
              <w:tab/>
            </w:r>
            <w:r w:rsidRPr="00EA4C82">
              <w:rPr>
                <w:rStyle w:val="Hyperlink"/>
                <w:noProof/>
              </w:rPr>
              <w:t>IMI – Managing the instrument</w:t>
            </w:r>
            <w:r>
              <w:rPr>
                <w:noProof/>
                <w:webHidden/>
              </w:rPr>
              <w:tab/>
            </w:r>
            <w:r>
              <w:rPr>
                <w:noProof/>
                <w:webHidden/>
              </w:rPr>
              <w:fldChar w:fldCharType="begin"/>
            </w:r>
            <w:r>
              <w:rPr>
                <w:noProof/>
                <w:webHidden/>
              </w:rPr>
              <w:instrText xml:space="preserve"> PAGEREF _Toc99969882 \h </w:instrText>
            </w:r>
          </w:ins>
          <w:r>
            <w:rPr>
              <w:noProof/>
              <w:webHidden/>
            </w:rPr>
          </w:r>
          <w:r>
            <w:rPr>
              <w:noProof/>
              <w:webHidden/>
            </w:rPr>
            <w:fldChar w:fldCharType="separate"/>
          </w:r>
          <w:ins w:id="407" w:author="pete jones" w:date="2022-04-05T11:31:00Z">
            <w:r w:rsidR="00D94147">
              <w:rPr>
                <w:noProof/>
                <w:webHidden/>
              </w:rPr>
              <w:t>liv</w:t>
            </w:r>
          </w:ins>
          <w:ins w:id="408" w:author="pete jones" w:date="2022-04-04T12:58:00Z">
            <w:r>
              <w:rPr>
                <w:noProof/>
                <w:webHidden/>
              </w:rPr>
              <w:fldChar w:fldCharType="end"/>
            </w:r>
            <w:r w:rsidRPr="00EA4C82">
              <w:rPr>
                <w:rStyle w:val="Hyperlink"/>
                <w:noProof/>
              </w:rPr>
              <w:fldChar w:fldCharType="end"/>
            </w:r>
          </w:ins>
        </w:p>
        <w:p w14:paraId="29965568" w14:textId="02623B21" w:rsidR="00581B3D" w:rsidRDefault="00581B3D">
          <w:pPr>
            <w:pStyle w:val="TOC3"/>
            <w:rPr>
              <w:ins w:id="409" w:author="pete jones" w:date="2022-04-04T12:58:00Z"/>
              <w:rFonts w:eastAsiaTheme="minorEastAsia" w:cstheme="minorBidi"/>
              <w:noProof/>
              <w:sz w:val="22"/>
              <w:szCs w:val="22"/>
            </w:rPr>
          </w:pPr>
          <w:ins w:id="41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3"</w:instrText>
            </w:r>
            <w:r w:rsidRPr="00EA4C82">
              <w:rPr>
                <w:rStyle w:val="Hyperlink"/>
                <w:noProof/>
              </w:rPr>
              <w:instrText xml:space="preserve"> </w:instrText>
            </w:r>
            <w:r w:rsidRPr="00EA4C82">
              <w:rPr>
                <w:rStyle w:val="Hyperlink"/>
                <w:noProof/>
              </w:rPr>
              <w:fldChar w:fldCharType="separate"/>
            </w:r>
            <w:r w:rsidRPr="00EA4C82">
              <w:rPr>
                <w:rStyle w:val="Hyperlink"/>
                <w:noProof/>
              </w:rPr>
              <w:t>11.5.6</w:t>
            </w:r>
            <w:r>
              <w:rPr>
                <w:rFonts w:eastAsiaTheme="minorEastAsia" w:cstheme="minorBidi"/>
                <w:noProof/>
                <w:sz w:val="22"/>
                <w:szCs w:val="22"/>
              </w:rPr>
              <w:tab/>
            </w:r>
            <w:r w:rsidRPr="00EA4C82">
              <w:rPr>
                <w:rStyle w:val="Hyperlink"/>
                <w:noProof/>
              </w:rPr>
              <w:t>IMI – Students self-assess study data</w:t>
            </w:r>
            <w:r>
              <w:rPr>
                <w:noProof/>
                <w:webHidden/>
              </w:rPr>
              <w:tab/>
            </w:r>
            <w:r>
              <w:rPr>
                <w:noProof/>
                <w:webHidden/>
              </w:rPr>
              <w:fldChar w:fldCharType="begin"/>
            </w:r>
            <w:r>
              <w:rPr>
                <w:noProof/>
                <w:webHidden/>
              </w:rPr>
              <w:instrText xml:space="preserve"> PAGEREF _Toc99969883 \h </w:instrText>
            </w:r>
          </w:ins>
          <w:r>
            <w:rPr>
              <w:noProof/>
              <w:webHidden/>
            </w:rPr>
          </w:r>
          <w:r>
            <w:rPr>
              <w:noProof/>
              <w:webHidden/>
            </w:rPr>
            <w:fldChar w:fldCharType="separate"/>
          </w:r>
          <w:ins w:id="411" w:author="pete jones" w:date="2022-04-05T11:31:00Z">
            <w:r w:rsidR="00D94147">
              <w:rPr>
                <w:noProof/>
                <w:webHidden/>
              </w:rPr>
              <w:t>lvii</w:t>
            </w:r>
          </w:ins>
          <w:ins w:id="412" w:author="pete jones" w:date="2022-04-04T12:58:00Z">
            <w:r>
              <w:rPr>
                <w:noProof/>
                <w:webHidden/>
              </w:rPr>
              <w:fldChar w:fldCharType="end"/>
            </w:r>
            <w:r w:rsidRPr="00EA4C82">
              <w:rPr>
                <w:rStyle w:val="Hyperlink"/>
                <w:noProof/>
              </w:rPr>
              <w:fldChar w:fldCharType="end"/>
            </w:r>
          </w:ins>
        </w:p>
        <w:p w14:paraId="07574709" w14:textId="79BD5F01" w:rsidR="00581B3D" w:rsidRDefault="00581B3D">
          <w:pPr>
            <w:pStyle w:val="TOC3"/>
            <w:rPr>
              <w:ins w:id="413" w:author="pete jones" w:date="2022-04-04T12:58:00Z"/>
              <w:rFonts w:eastAsiaTheme="minorEastAsia" w:cstheme="minorBidi"/>
              <w:noProof/>
              <w:sz w:val="22"/>
              <w:szCs w:val="22"/>
            </w:rPr>
          </w:pPr>
          <w:ins w:id="41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4"</w:instrText>
            </w:r>
            <w:r w:rsidRPr="00EA4C82">
              <w:rPr>
                <w:rStyle w:val="Hyperlink"/>
                <w:noProof/>
              </w:rPr>
              <w:instrText xml:space="preserve"> </w:instrText>
            </w:r>
            <w:r w:rsidRPr="00EA4C82">
              <w:rPr>
                <w:rStyle w:val="Hyperlink"/>
                <w:noProof/>
              </w:rPr>
              <w:fldChar w:fldCharType="separate"/>
            </w:r>
            <w:r w:rsidRPr="00EA4C82">
              <w:rPr>
                <w:rStyle w:val="Hyperlink"/>
                <w:noProof/>
              </w:rPr>
              <w:t>11.5.7</w:t>
            </w:r>
            <w:r>
              <w:rPr>
                <w:rFonts w:eastAsiaTheme="minorEastAsia" w:cstheme="minorBidi"/>
                <w:noProof/>
                <w:sz w:val="22"/>
                <w:szCs w:val="22"/>
              </w:rPr>
              <w:tab/>
            </w:r>
            <w:r w:rsidRPr="00EA4C82">
              <w:rPr>
                <w:rStyle w:val="Hyperlink"/>
                <w:noProof/>
                <w:lang w:eastAsia="en-US"/>
              </w:rPr>
              <w:t>Engagement KPIs instrument – reliability analysis output data</w:t>
            </w:r>
            <w:r w:rsidRPr="00EA4C82">
              <w:rPr>
                <w:rStyle w:val="Hyperlink"/>
                <w:noProof/>
              </w:rPr>
              <w:t>.</w:t>
            </w:r>
            <w:r>
              <w:rPr>
                <w:noProof/>
                <w:webHidden/>
              </w:rPr>
              <w:tab/>
            </w:r>
            <w:r>
              <w:rPr>
                <w:noProof/>
                <w:webHidden/>
              </w:rPr>
              <w:fldChar w:fldCharType="begin"/>
            </w:r>
            <w:r>
              <w:rPr>
                <w:noProof/>
                <w:webHidden/>
              </w:rPr>
              <w:instrText xml:space="preserve"> PAGEREF _Toc99969884 \h </w:instrText>
            </w:r>
          </w:ins>
          <w:r>
            <w:rPr>
              <w:noProof/>
              <w:webHidden/>
            </w:rPr>
          </w:r>
          <w:r>
            <w:rPr>
              <w:noProof/>
              <w:webHidden/>
            </w:rPr>
            <w:fldChar w:fldCharType="separate"/>
          </w:r>
          <w:ins w:id="415" w:author="pete jones" w:date="2022-04-05T11:31:00Z">
            <w:r w:rsidR="00D94147">
              <w:rPr>
                <w:noProof/>
                <w:webHidden/>
              </w:rPr>
              <w:t>lix</w:t>
            </w:r>
          </w:ins>
          <w:ins w:id="416" w:author="pete jones" w:date="2022-04-04T12:58:00Z">
            <w:r>
              <w:rPr>
                <w:noProof/>
                <w:webHidden/>
              </w:rPr>
              <w:fldChar w:fldCharType="end"/>
            </w:r>
            <w:r w:rsidRPr="00EA4C82">
              <w:rPr>
                <w:rStyle w:val="Hyperlink"/>
                <w:noProof/>
              </w:rPr>
              <w:fldChar w:fldCharType="end"/>
            </w:r>
          </w:ins>
        </w:p>
        <w:p w14:paraId="3A4CC5FD" w14:textId="26ADE4E1" w:rsidR="00581B3D" w:rsidRDefault="00581B3D">
          <w:pPr>
            <w:pStyle w:val="TOC3"/>
            <w:rPr>
              <w:ins w:id="417" w:author="pete jones" w:date="2022-04-04T12:58:00Z"/>
              <w:rFonts w:eastAsiaTheme="minorEastAsia" w:cstheme="minorBidi"/>
              <w:noProof/>
              <w:sz w:val="22"/>
              <w:szCs w:val="22"/>
            </w:rPr>
          </w:pPr>
          <w:ins w:id="41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5"</w:instrText>
            </w:r>
            <w:r w:rsidRPr="00EA4C82">
              <w:rPr>
                <w:rStyle w:val="Hyperlink"/>
                <w:noProof/>
              </w:rPr>
              <w:instrText xml:space="preserve"> </w:instrText>
            </w:r>
            <w:r w:rsidRPr="00EA4C82">
              <w:rPr>
                <w:rStyle w:val="Hyperlink"/>
                <w:noProof/>
              </w:rPr>
              <w:fldChar w:fldCharType="separate"/>
            </w:r>
            <w:r w:rsidRPr="00EA4C82">
              <w:rPr>
                <w:rStyle w:val="Hyperlink"/>
                <w:noProof/>
              </w:rPr>
              <w:t>11.5.8</w:t>
            </w:r>
            <w:r>
              <w:rPr>
                <w:rFonts w:eastAsiaTheme="minorEastAsia" w:cstheme="minorBidi"/>
                <w:noProof/>
                <w:sz w:val="22"/>
                <w:szCs w:val="22"/>
              </w:rPr>
              <w:tab/>
            </w:r>
            <w:r w:rsidRPr="00EA4C82">
              <w:rPr>
                <w:rStyle w:val="Hyperlink"/>
                <w:noProof/>
                <w:lang w:eastAsia="en-US"/>
              </w:rPr>
              <w:t>IMI instrument – reliability analysis output data</w:t>
            </w:r>
            <w:r w:rsidRPr="00EA4C82">
              <w:rPr>
                <w:rStyle w:val="Hyperlink"/>
                <w:noProof/>
              </w:rPr>
              <w:t>.</w:t>
            </w:r>
            <w:r>
              <w:rPr>
                <w:noProof/>
                <w:webHidden/>
              </w:rPr>
              <w:tab/>
            </w:r>
            <w:r>
              <w:rPr>
                <w:noProof/>
                <w:webHidden/>
              </w:rPr>
              <w:fldChar w:fldCharType="begin"/>
            </w:r>
            <w:r>
              <w:rPr>
                <w:noProof/>
                <w:webHidden/>
              </w:rPr>
              <w:instrText xml:space="preserve"> PAGEREF _Toc99969885 \h </w:instrText>
            </w:r>
          </w:ins>
          <w:r>
            <w:rPr>
              <w:noProof/>
              <w:webHidden/>
            </w:rPr>
          </w:r>
          <w:r>
            <w:rPr>
              <w:noProof/>
              <w:webHidden/>
            </w:rPr>
            <w:fldChar w:fldCharType="separate"/>
          </w:r>
          <w:ins w:id="419" w:author="pete jones" w:date="2022-04-05T11:31:00Z">
            <w:r w:rsidR="00D94147">
              <w:rPr>
                <w:noProof/>
                <w:webHidden/>
              </w:rPr>
              <w:t>lx</w:t>
            </w:r>
          </w:ins>
          <w:ins w:id="420" w:author="pete jones" w:date="2022-04-04T12:58:00Z">
            <w:r>
              <w:rPr>
                <w:noProof/>
                <w:webHidden/>
              </w:rPr>
              <w:fldChar w:fldCharType="end"/>
            </w:r>
            <w:r w:rsidRPr="00EA4C82">
              <w:rPr>
                <w:rStyle w:val="Hyperlink"/>
                <w:noProof/>
              </w:rPr>
              <w:fldChar w:fldCharType="end"/>
            </w:r>
          </w:ins>
        </w:p>
        <w:p w14:paraId="2E544AB6" w14:textId="3BE664B0" w:rsidR="00581B3D" w:rsidRDefault="00581B3D">
          <w:pPr>
            <w:pStyle w:val="TOC2"/>
            <w:rPr>
              <w:ins w:id="421" w:author="pete jones" w:date="2022-04-04T12:58:00Z"/>
              <w:rFonts w:eastAsiaTheme="minorEastAsia" w:cstheme="minorBidi"/>
              <w:noProof/>
              <w:sz w:val="22"/>
              <w:szCs w:val="22"/>
            </w:rPr>
          </w:pPr>
          <w:ins w:id="42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6"</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6</w:t>
            </w:r>
            <w:r>
              <w:rPr>
                <w:rFonts w:eastAsiaTheme="minorEastAsia" w:cstheme="minorBidi"/>
                <w:noProof/>
                <w:sz w:val="22"/>
                <w:szCs w:val="22"/>
              </w:rPr>
              <w:tab/>
            </w:r>
            <w:r w:rsidRPr="00EA4C82">
              <w:rPr>
                <w:rStyle w:val="Hyperlink"/>
                <w:noProof/>
              </w:rPr>
              <w:t>ACADEMIC VOICE - HE PRACTITIONERS</w:t>
            </w:r>
            <w:r>
              <w:rPr>
                <w:noProof/>
                <w:webHidden/>
              </w:rPr>
              <w:tab/>
            </w:r>
            <w:r>
              <w:rPr>
                <w:noProof/>
                <w:webHidden/>
              </w:rPr>
              <w:fldChar w:fldCharType="begin"/>
            </w:r>
            <w:r>
              <w:rPr>
                <w:noProof/>
                <w:webHidden/>
              </w:rPr>
              <w:instrText xml:space="preserve"> PAGEREF _Toc99969886 \h </w:instrText>
            </w:r>
          </w:ins>
          <w:r>
            <w:rPr>
              <w:noProof/>
              <w:webHidden/>
            </w:rPr>
          </w:r>
          <w:r>
            <w:rPr>
              <w:noProof/>
              <w:webHidden/>
            </w:rPr>
            <w:fldChar w:fldCharType="separate"/>
          </w:r>
          <w:ins w:id="423" w:author="pete jones" w:date="2022-04-05T11:31:00Z">
            <w:r w:rsidR="00D94147">
              <w:rPr>
                <w:noProof/>
                <w:webHidden/>
              </w:rPr>
              <w:t>lxiii</w:t>
            </w:r>
          </w:ins>
          <w:ins w:id="424" w:author="pete jones" w:date="2022-04-04T12:58:00Z">
            <w:r>
              <w:rPr>
                <w:noProof/>
                <w:webHidden/>
              </w:rPr>
              <w:fldChar w:fldCharType="end"/>
            </w:r>
            <w:r w:rsidRPr="00EA4C82">
              <w:rPr>
                <w:rStyle w:val="Hyperlink"/>
                <w:noProof/>
              </w:rPr>
              <w:fldChar w:fldCharType="end"/>
            </w:r>
          </w:ins>
        </w:p>
        <w:p w14:paraId="72C2ECC0" w14:textId="03180552" w:rsidR="00581B3D" w:rsidRDefault="00581B3D">
          <w:pPr>
            <w:pStyle w:val="TOC3"/>
            <w:rPr>
              <w:ins w:id="425" w:author="pete jones" w:date="2022-04-04T12:58:00Z"/>
              <w:rFonts w:eastAsiaTheme="minorEastAsia" w:cstheme="minorBidi"/>
              <w:noProof/>
              <w:sz w:val="22"/>
              <w:szCs w:val="22"/>
            </w:rPr>
          </w:pPr>
          <w:ins w:id="42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7"</w:instrText>
            </w:r>
            <w:r w:rsidRPr="00EA4C82">
              <w:rPr>
                <w:rStyle w:val="Hyperlink"/>
                <w:noProof/>
              </w:rPr>
              <w:instrText xml:space="preserve"> </w:instrText>
            </w:r>
            <w:r w:rsidRPr="00EA4C82">
              <w:rPr>
                <w:rStyle w:val="Hyperlink"/>
                <w:noProof/>
              </w:rPr>
              <w:fldChar w:fldCharType="separate"/>
            </w:r>
            <w:r w:rsidRPr="00EA4C82">
              <w:rPr>
                <w:rStyle w:val="Hyperlink"/>
                <w:noProof/>
              </w:rPr>
              <w:t>11.6.1</w:t>
            </w:r>
            <w:r>
              <w:rPr>
                <w:rFonts w:eastAsiaTheme="minorEastAsia" w:cstheme="minorBidi"/>
                <w:noProof/>
                <w:sz w:val="22"/>
                <w:szCs w:val="22"/>
              </w:rPr>
              <w:tab/>
            </w:r>
            <w:r w:rsidRPr="00EA4C82">
              <w:rPr>
                <w:rStyle w:val="Hyperlink"/>
                <w:noProof/>
              </w:rPr>
              <w:t>Section 1 - Introduction</w:t>
            </w:r>
            <w:r>
              <w:rPr>
                <w:noProof/>
                <w:webHidden/>
              </w:rPr>
              <w:tab/>
            </w:r>
            <w:r>
              <w:rPr>
                <w:noProof/>
                <w:webHidden/>
              </w:rPr>
              <w:fldChar w:fldCharType="begin"/>
            </w:r>
            <w:r>
              <w:rPr>
                <w:noProof/>
                <w:webHidden/>
              </w:rPr>
              <w:instrText xml:space="preserve"> PAGEREF _Toc99969887 \h </w:instrText>
            </w:r>
          </w:ins>
          <w:r>
            <w:rPr>
              <w:noProof/>
              <w:webHidden/>
            </w:rPr>
          </w:r>
          <w:r>
            <w:rPr>
              <w:noProof/>
              <w:webHidden/>
            </w:rPr>
            <w:fldChar w:fldCharType="separate"/>
          </w:r>
          <w:ins w:id="427" w:author="pete jones" w:date="2022-04-05T11:31:00Z">
            <w:r w:rsidR="00D94147">
              <w:rPr>
                <w:noProof/>
                <w:webHidden/>
              </w:rPr>
              <w:t>lxiv</w:t>
            </w:r>
          </w:ins>
          <w:ins w:id="428" w:author="pete jones" w:date="2022-04-04T12:58:00Z">
            <w:r>
              <w:rPr>
                <w:noProof/>
                <w:webHidden/>
              </w:rPr>
              <w:fldChar w:fldCharType="end"/>
            </w:r>
            <w:r w:rsidRPr="00EA4C82">
              <w:rPr>
                <w:rStyle w:val="Hyperlink"/>
                <w:noProof/>
              </w:rPr>
              <w:fldChar w:fldCharType="end"/>
            </w:r>
          </w:ins>
        </w:p>
        <w:p w14:paraId="3B016A47" w14:textId="0A6BB93B" w:rsidR="00581B3D" w:rsidRDefault="00581B3D">
          <w:pPr>
            <w:pStyle w:val="TOC3"/>
            <w:rPr>
              <w:ins w:id="429" w:author="pete jones" w:date="2022-04-04T12:58:00Z"/>
              <w:rFonts w:eastAsiaTheme="minorEastAsia" w:cstheme="minorBidi"/>
              <w:noProof/>
              <w:sz w:val="22"/>
              <w:szCs w:val="22"/>
            </w:rPr>
          </w:pPr>
          <w:ins w:id="43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8"</w:instrText>
            </w:r>
            <w:r w:rsidRPr="00EA4C82">
              <w:rPr>
                <w:rStyle w:val="Hyperlink"/>
                <w:noProof/>
              </w:rPr>
              <w:instrText xml:space="preserve"> </w:instrText>
            </w:r>
            <w:r w:rsidRPr="00EA4C82">
              <w:rPr>
                <w:rStyle w:val="Hyperlink"/>
                <w:noProof/>
              </w:rPr>
              <w:fldChar w:fldCharType="separate"/>
            </w:r>
            <w:r w:rsidRPr="00EA4C82">
              <w:rPr>
                <w:rStyle w:val="Hyperlink"/>
                <w:noProof/>
              </w:rPr>
              <w:t>11.6.2</w:t>
            </w:r>
            <w:r>
              <w:rPr>
                <w:rFonts w:eastAsiaTheme="minorEastAsia" w:cstheme="minorBidi"/>
                <w:noProof/>
                <w:sz w:val="22"/>
                <w:szCs w:val="22"/>
              </w:rPr>
              <w:tab/>
            </w:r>
            <w:r w:rsidRPr="00EA4C82">
              <w:rPr>
                <w:rStyle w:val="Hyperlink"/>
                <w:noProof/>
              </w:rPr>
              <w:t>Section 2 – Learning strategies and student engagement</w:t>
            </w:r>
            <w:r>
              <w:rPr>
                <w:noProof/>
                <w:webHidden/>
              </w:rPr>
              <w:tab/>
            </w:r>
            <w:r>
              <w:rPr>
                <w:noProof/>
                <w:webHidden/>
              </w:rPr>
              <w:fldChar w:fldCharType="begin"/>
            </w:r>
            <w:r>
              <w:rPr>
                <w:noProof/>
                <w:webHidden/>
              </w:rPr>
              <w:instrText xml:space="preserve"> PAGEREF _Toc99969888 \h </w:instrText>
            </w:r>
          </w:ins>
          <w:r>
            <w:rPr>
              <w:noProof/>
              <w:webHidden/>
            </w:rPr>
          </w:r>
          <w:r>
            <w:rPr>
              <w:noProof/>
              <w:webHidden/>
            </w:rPr>
            <w:fldChar w:fldCharType="separate"/>
          </w:r>
          <w:ins w:id="431" w:author="pete jones" w:date="2022-04-05T11:31:00Z">
            <w:r w:rsidR="00D94147">
              <w:rPr>
                <w:noProof/>
                <w:webHidden/>
              </w:rPr>
              <w:t>lxxi</w:t>
            </w:r>
          </w:ins>
          <w:ins w:id="432" w:author="pete jones" w:date="2022-04-04T12:58:00Z">
            <w:r>
              <w:rPr>
                <w:noProof/>
                <w:webHidden/>
              </w:rPr>
              <w:fldChar w:fldCharType="end"/>
            </w:r>
            <w:r w:rsidRPr="00EA4C82">
              <w:rPr>
                <w:rStyle w:val="Hyperlink"/>
                <w:noProof/>
              </w:rPr>
              <w:fldChar w:fldCharType="end"/>
            </w:r>
          </w:ins>
        </w:p>
        <w:p w14:paraId="4056E841" w14:textId="60ED47B9" w:rsidR="00581B3D" w:rsidRDefault="00581B3D">
          <w:pPr>
            <w:pStyle w:val="TOC3"/>
            <w:rPr>
              <w:ins w:id="433" w:author="pete jones" w:date="2022-04-04T12:58:00Z"/>
              <w:rFonts w:eastAsiaTheme="minorEastAsia" w:cstheme="minorBidi"/>
              <w:noProof/>
              <w:sz w:val="22"/>
              <w:szCs w:val="22"/>
            </w:rPr>
          </w:pPr>
          <w:ins w:id="43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89"</w:instrText>
            </w:r>
            <w:r w:rsidRPr="00EA4C82">
              <w:rPr>
                <w:rStyle w:val="Hyperlink"/>
                <w:noProof/>
              </w:rPr>
              <w:instrText xml:space="preserve"> </w:instrText>
            </w:r>
            <w:r w:rsidRPr="00EA4C82">
              <w:rPr>
                <w:rStyle w:val="Hyperlink"/>
                <w:noProof/>
              </w:rPr>
              <w:fldChar w:fldCharType="separate"/>
            </w:r>
            <w:r w:rsidRPr="00EA4C82">
              <w:rPr>
                <w:rStyle w:val="Hyperlink"/>
                <w:noProof/>
              </w:rPr>
              <w:t>11.6.3</w:t>
            </w:r>
            <w:r>
              <w:rPr>
                <w:rFonts w:eastAsiaTheme="minorEastAsia" w:cstheme="minorBidi"/>
                <w:noProof/>
                <w:sz w:val="22"/>
                <w:szCs w:val="22"/>
              </w:rPr>
              <w:tab/>
            </w:r>
            <w:r w:rsidRPr="00EA4C82">
              <w:rPr>
                <w:rStyle w:val="Hyperlink"/>
                <w:noProof/>
              </w:rPr>
              <w:t>Section 3 – Curriculum development and change</w:t>
            </w:r>
            <w:r>
              <w:rPr>
                <w:noProof/>
                <w:webHidden/>
              </w:rPr>
              <w:tab/>
            </w:r>
            <w:r>
              <w:rPr>
                <w:noProof/>
                <w:webHidden/>
              </w:rPr>
              <w:fldChar w:fldCharType="begin"/>
            </w:r>
            <w:r>
              <w:rPr>
                <w:noProof/>
                <w:webHidden/>
              </w:rPr>
              <w:instrText xml:space="preserve"> PAGEREF _Toc99969889 \h </w:instrText>
            </w:r>
          </w:ins>
          <w:r>
            <w:rPr>
              <w:noProof/>
              <w:webHidden/>
            </w:rPr>
          </w:r>
          <w:r>
            <w:rPr>
              <w:noProof/>
              <w:webHidden/>
            </w:rPr>
            <w:fldChar w:fldCharType="separate"/>
          </w:r>
          <w:ins w:id="435" w:author="pete jones" w:date="2022-04-05T11:31:00Z">
            <w:r w:rsidR="00D94147">
              <w:rPr>
                <w:noProof/>
                <w:webHidden/>
              </w:rPr>
              <w:t>lxxiv</w:t>
            </w:r>
          </w:ins>
          <w:ins w:id="436" w:author="pete jones" w:date="2022-04-04T12:58:00Z">
            <w:r>
              <w:rPr>
                <w:noProof/>
                <w:webHidden/>
              </w:rPr>
              <w:fldChar w:fldCharType="end"/>
            </w:r>
            <w:r w:rsidRPr="00EA4C82">
              <w:rPr>
                <w:rStyle w:val="Hyperlink"/>
                <w:noProof/>
              </w:rPr>
              <w:fldChar w:fldCharType="end"/>
            </w:r>
          </w:ins>
        </w:p>
        <w:p w14:paraId="6118E3DF" w14:textId="3F2AA5F9" w:rsidR="00581B3D" w:rsidRDefault="00581B3D">
          <w:pPr>
            <w:pStyle w:val="TOC3"/>
            <w:rPr>
              <w:ins w:id="437" w:author="pete jones" w:date="2022-04-04T12:58:00Z"/>
              <w:rFonts w:eastAsiaTheme="minorEastAsia" w:cstheme="minorBidi"/>
              <w:noProof/>
              <w:sz w:val="22"/>
              <w:szCs w:val="22"/>
            </w:rPr>
          </w:pPr>
          <w:ins w:id="43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90"</w:instrText>
            </w:r>
            <w:r w:rsidRPr="00EA4C82">
              <w:rPr>
                <w:rStyle w:val="Hyperlink"/>
                <w:noProof/>
              </w:rPr>
              <w:instrText xml:space="preserve"> </w:instrText>
            </w:r>
            <w:r w:rsidRPr="00EA4C82">
              <w:rPr>
                <w:rStyle w:val="Hyperlink"/>
                <w:noProof/>
              </w:rPr>
              <w:fldChar w:fldCharType="separate"/>
            </w:r>
            <w:r w:rsidRPr="00EA4C82">
              <w:rPr>
                <w:rStyle w:val="Hyperlink"/>
                <w:noProof/>
              </w:rPr>
              <w:t>11.6.4</w:t>
            </w:r>
            <w:r>
              <w:rPr>
                <w:rFonts w:eastAsiaTheme="minorEastAsia" w:cstheme="minorBidi"/>
                <w:noProof/>
                <w:sz w:val="22"/>
                <w:szCs w:val="22"/>
              </w:rPr>
              <w:tab/>
            </w:r>
            <w:r w:rsidRPr="00EA4C82">
              <w:rPr>
                <w:rStyle w:val="Hyperlink"/>
                <w:noProof/>
              </w:rPr>
              <w:t>Section 4 – Technology (general)</w:t>
            </w:r>
            <w:r>
              <w:rPr>
                <w:noProof/>
                <w:webHidden/>
              </w:rPr>
              <w:tab/>
            </w:r>
            <w:r>
              <w:rPr>
                <w:noProof/>
                <w:webHidden/>
              </w:rPr>
              <w:fldChar w:fldCharType="begin"/>
            </w:r>
            <w:r>
              <w:rPr>
                <w:noProof/>
                <w:webHidden/>
              </w:rPr>
              <w:instrText xml:space="preserve"> PAGEREF _Toc99969890 \h </w:instrText>
            </w:r>
          </w:ins>
          <w:r>
            <w:rPr>
              <w:noProof/>
              <w:webHidden/>
            </w:rPr>
          </w:r>
          <w:r>
            <w:rPr>
              <w:noProof/>
              <w:webHidden/>
            </w:rPr>
            <w:fldChar w:fldCharType="separate"/>
          </w:r>
          <w:ins w:id="439" w:author="pete jones" w:date="2022-04-05T11:31:00Z">
            <w:r w:rsidR="00D94147">
              <w:rPr>
                <w:noProof/>
                <w:webHidden/>
              </w:rPr>
              <w:t>lxxviii</w:t>
            </w:r>
          </w:ins>
          <w:ins w:id="440" w:author="pete jones" w:date="2022-04-04T12:58:00Z">
            <w:r>
              <w:rPr>
                <w:noProof/>
                <w:webHidden/>
              </w:rPr>
              <w:fldChar w:fldCharType="end"/>
            </w:r>
            <w:r w:rsidRPr="00EA4C82">
              <w:rPr>
                <w:rStyle w:val="Hyperlink"/>
                <w:noProof/>
              </w:rPr>
              <w:fldChar w:fldCharType="end"/>
            </w:r>
          </w:ins>
        </w:p>
        <w:p w14:paraId="12EACF2F" w14:textId="1B8CBECC" w:rsidR="00581B3D" w:rsidRDefault="00581B3D">
          <w:pPr>
            <w:pStyle w:val="TOC3"/>
            <w:rPr>
              <w:ins w:id="441" w:author="pete jones" w:date="2022-04-04T12:58:00Z"/>
              <w:rFonts w:eastAsiaTheme="minorEastAsia" w:cstheme="minorBidi"/>
              <w:noProof/>
              <w:sz w:val="22"/>
              <w:szCs w:val="22"/>
            </w:rPr>
          </w:pPr>
          <w:ins w:id="44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91"</w:instrText>
            </w:r>
            <w:r w:rsidRPr="00EA4C82">
              <w:rPr>
                <w:rStyle w:val="Hyperlink"/>
                <w:noProof/>
              </w:rPr>
              <w:instrText xml:space="preserve"> </w:instrText>
            </w:r>
            <w:r w:rsidRPr="00EA4C82">
              <w:rPr>
                <w:rStyle w:val="Hyperlink"/>
                <w:noProof/>
              </w:rPr>
              <w:fldChar w:fldCharType="separate"/>
            </w:r>
            <w:r w:rsidRPr="00EA4C82">
              <w:rPr>
                <w:rStyle w:val="Hyperlink"/>
                <w:noProof/>
              </w:rPr>
              <w:t>11.6.5</w:t>
            </w:r>
            <w:r>
              <w:rPr>
                <w:rFonts w:eastAsiaTheme="minorEastAsia" w:cstheme="minorBidi"/>
                <w:noProof/>
                <w:sz w:val="22"/>
                <w:szCs w:val="22"/>
              </w:rPr>
              <w:tab/>
            </w:r>
            <w:r w:rsidRPr="00EA4C82">
              <w:rPr>
                <w:rStyle w:val="Hyperlink"/>
                <w:noProof/>
              </w:rPr>
              <w:t>Section 5 - Specific Engineering Technology</w:t>
            </w:r>
            <w:r>
              <w:rPr>
                <w:noProof/>
                <w:webHidden/>
              </w:rPr>
              <w:tab/>
            </w:r>
            <w:r>
              <w:rPr>
                <w:noProof/>
                <w:webHidden/>
              </w:rPr>
              <w:fldChar w:fldCharType="begin"/>
            </w:r>
            <w:r>
              <w:rPr>
                <w:noProof/>
                <w:webHidden/>
              </w:rPr>
              <w:instrText xml:space="preserve"> PAGEREF _Toc99969891 \h </w:instrText>
            </w:r>
          </w:ins>
          <w:r>
            <w:rPr>
              <w:noProof/>
              <w:webHidden/>
            </w:rPr>
          </w:r>
          <w:r>
            <w:rPr>
              <w:noProof/>
              <w:webHidden/>
            </w:rPr>
            <w:fldChar w:fldCharType="separate"/>
          </w:r>
          <w:ins w:id="443" w:author="pete jones" w:date="2022-04-05T11:31:00Z">
            <w:r w:rsidR="00D94147">
              <w:rPr>
                <w:noProof/>
                <w:webHidden/>
              </w:rPr>
              <w:t>lxxix</w:t>
            </w:r>
          </w:ins>
          <w:ins w:id="444" w:author="pete jones" w:date="2022-04-04T12:58:00Z">
            <w:r>
              <w:rPr>
                <w:noProof/>
                <w:webHidden/>
              </w:rPr>
              <w:fldChar w:fldCharType="end"/>
            </w:r>
            <w:r w:rsidRPr="00EA4C82">
              <w:rPr>
                <w:rStyle w:val="Hyperlink"/>
                <w:noProof/>
              </w:rPr>
              <w:fldChar w:fldCharType="end"/>
            </w:r>
          </w:ins>
        </w:p>
        <w:p w14:paraId="551B0A80" w14:textId="31EEEA85" w:rsidR="00581B3D" w:rsidRDefault="00581B3D">
          <w:pPr>
            <w:pStyle w:val="TOC2"/>
            <w:rPr>
              <w:ins w:id="445" w:author="pete jones" w:date="2022-04-04T12:58:00Z"/>
              <w:rFonts w:eastAsiaTheme="minorEastAsia" w:cstheme="minorBidi"/>
              <w:noProof/>
              <w:sz w:val="22"/>
              <w:szCs w:val="22"/>
            </w:rPr>
          </w:pPr>
          <w:ins w:id="44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92"</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7</w:t>
            </w:r>
            <w:r>
              <w:rPr>
                <w:rFonts w:eastAsiaTheme="minorEastAsia" w:cstheme="minorBidi"/>
                <w:noProof/>
                <w:sz w:val="22"/>
                <w:szCs w:val="22"/>
              </w:rPr>
              <w:tab/>
            </w:r>
            <w:r w:rsidRPr="00EA4C82">
              <w:rPr>
                <w:rStyle w:val="Hyperlink"/>
                <w:noProof/>
              </w:rPr>
              <w:t>Formula Student 2019 – CDE impact</w:t>
            </w:r>
            <w:r>
              <w:rPr>
                <w:noProof/>
                <w:webHidden/>
              </w:rPr>
              <w:tab/>
            </w:r>
            <w:r>
              <w:rPr>
                <w:noProof/>
                <w:webHidden/>
              </w:rPr>
              <w:fldChar w:fldCharType="begin"/>
            </w:r>
            <w:r>
              <w:rPr>
                <w:noProof/>
                <w:webHidden/>
              </w:rPr>
              <w:instrText xml:space="preserve"> PAGEREF _Toc99969892 \h </w:instrText>
            </w:r>
          </w:ins>
          <w:r>
            <w:rPr>
              <w:noProof/>
              <w:webHidden/>
            </w:rPr>
          </w:r>
          <w:r>
            <w:rPr>
              <w:noProof/>
              <w:webHidden/>
            </w:rPr>
            <w:fldChar w:fldCharType="separate"/>
          </w:r>
          <w:ins w:id="447" w:author="pete jones" w:date="2022-04-05T11:31:00Z">
            <w:r w:rsidR="00D94147">
              <w:rPr>
                <w:noProof/>
                <w:webHidden/>
              </w:rPr>
              <w:t>lxxxiii</w:t>
            </w:r>
          </w:ins>
          <w:ins w:id="448" w:author="pete jones" w:date="2022-04-04T12:58:00Z">
            <w:r>
              <w:rPr>
                <w:noProof/>
                <w:webHidden/>
              </w:rPr>
              <w:fldChar w:fldCharType="end"/>
            </w:r>
            <w:r w:rsidRPr="00EA4C82">
              <w:rPr>
                <w:rStyle w:val="Hyperlink"/>
                <w:noProof/>
              </w:rPr>
              <w:fldChar w:fldCharType="end"/>
            </w:r>
          </w:ins>
        </w:p>
        <w:p w14:paraId="096EB4D5" w14:textId="7DDB820B" w:rsidR="00581B3D" w:rsidRDefault="00581B3D">
          <w:pPr>
            <w:pStyle w:val="TOC3"/>
            <w:rPr>
              <w:ins w:id="449" w:author="pete jones" w:date="2022-04-04T12:58:00Z"/>
              <w:rFonts w:eastAsiaTheme="minorEastAsia" w:cstheme="minorBidi"/>
              <w:noProof/>
              <w:sz w:val="22"/>
              <w:szCs w:val="22"/>
            </w:rPr>
          </w:pPr>
          <w:ins w:id="45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93"</w:instrText>
            </w:r>
            <w:r w:rsidRPr="00EA4C82">
              <w:rPr>
                <w:rStyle w:val="Hyperlink"/>
                <w:noProof/>
              </w:rPr>
              <w:instrText xml:space="preserve"> </w:instrText>
            </w:r>
            <w:r w:rsidRPr="00EA4C82">
              <w:rPr>
                <w:rStyle w:val="Hyperlink"/>
                <w:noProof/>
              </w:rPr>
              <w:fldChar w:fldCharType="separate"/>
            </w:r>
            <w:r w:rsidRPr="00EA4C82">
              <w:rPr>
                <w:rStyle w:val="Hyperlink"/>
                <w:noProof/>
              </w:rPr>
              <w:t>11.7.1</w:t>
            </w:r>
            <w:r>
              <w:rPr>
                <w:rFonts w:eastAsiaTheme="minorEastAsia" w:cstheme="minorBidi"/>
                <w:noProof/>
                <w:sz w:val="22"/>
                <w:szCs w:val="22"/>
              </w:rPr>
              <w:tab/>
            </w:r>
            <w:r w:rsidRPr="00EA4C82">
              <w:rPr>
                <w:rStyle w:val="Hyperlink"/>
                <w:noProof/>
              </w:rPr>
              <w:t>Survey Flow</w:t>
            </w:r>
            <w:r>
              <w:rPr>
                <w:noProof/>
                <w:webHidden/>
              </w:rPr>
              <w:tab/>
            </w:r>
            <w:r>
              <w:rPr>
                <w:noProof/>
                <w:webHidden/>
              </w:rPr>
              <w:fldChar w:fldCharType="begin"/>
            </w:r>
            <w:r>
              <w:rPr>
                <w:noProof/>
                <w:webHidden/>
              </w:rPr>
              <w:instrText xml:space="preserve"> PAGEREF _Toc99969893 \h </w:instrText>
            </w:r>
          </w:ins>
          <w:r>
            <w:rPr>
              <w:noProof/>
              <w:webHidden/>
            </w:rPr>
          </w:r>
          <w:r>
            <w:rPr>
              <w:noProof/>
              <w:webHidden/>
            </w:rPr>
            <w:fldChar w:fldCharType="separate"/>
          </w:r>
          <w:ins w:id="451" w:author="pete jones" w:date="2022-04-05T11:31:00Z">
            <w:r w:rsidR="00D94147">
              <w:rPr>
                <w:noProof/>
                <w:webHidden/>
              </w:rPr>
              <w:t>lxxxiii</w:t>
            </w:r>
          </w:ins>
          <w:ins w:id="452" w:author="pete jones" w:date="2022-04-04T12:58:00Z">
            <w:r>
              <w:rPr>
                <w:noProof/>
                <w:webHidden/>
              </w:rPr>
              <w:fldChar w:fldCharType="end"/>
            </w:r>
            <w:r w:rsidRPr="00EA4C82">
              <w:rPr>
                <w:rStyle w:val="Hyperlink"/>
                <w:noProof/>
              </w:rPr>
              <w:fldChar w:fldCharType="end"/>
            </w:r>
          </w:ins>
        </w:p>
        <w:p w14:paraId="771C0B2B" w14:textId="77D1538E" w:rsidR="00581B3D" w:rsidRDefault="00581B3D">
          <w:pPr>
            <w:pStyle w:val="TOC3"/>
            <w:rPr>
              <w:ins w:id="453" w:author="pete jones" w:date="2022-04-04T12:58:00Z"/>
              <w:rFonts w:eastAsiaTheme="minorEastAsia" w:cstheme="minorBidi"/>
              <w:noProof/>
              <w:sz w:val="22"/>
              <w:szCs w:val="22"/>
            </w:rPr>
          </w:pPr>
          <w:ins w:id="45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94"</w:instrText>
            </w:r>
            <w:r w:rsidRPr="00EA4C82">
              <w:rPr>
                <w:rStyle w:val="Hyperlink"/>
                <w:noProof/>
              </w:rPr>
              <w:instrText xml:space="preserve"> </w:instrText>
            </w:r>
            <w:r w:rsidRPr="00EA4C82">
              <w:rPr>
                <w:rStyle w:val="Hyperlink"/>
                <w:noProof/>
              </w:rPr>
              <w:fldChar w:fldCharType="separate"/>
            </w:r>
            <w:r w:rsidRPr="00EA4C82">
              <w:rPr>
                <w:rStyle w:val="Hyperlink"/>
                <w:noProof/>
              </w:rPr>
              <w:t>11.7.2</w:t>
            </w:r>
            <w:r>
              <w:rPr>
                <w:rFonts w:eastAsiaTheme="minorEastAsia" w:cstheme="minorBidi"/>
                <w:noProof/>
                <w:sz w:val="22"/>
                <w:szCs w:val="22"/>
              </w:rPr>
              <w:tab/>
            </w:r>
            <w:r w:rsidRPr="00EA4C82">
              <w:rPr>
                <w:rStyle w:val="Hyperlink"/>
                <w:noProof/>
              </w:rPr>
              <w:t>Formula Student</w:t>
            </w:r>
            <w:r>
              <w:rPr>
                <w:noProof/>
                <w:webHidden/>
              </w:rPr>
              <w:tab/>
            </w:r>
            <w:r>
              <w:rPr>
                <w:noProof/>
                <w:webHidden/>
              </w:rPr>
              <w:fldChar w:fldCharType="begin"/>
            </w:r>
            <w:r>
              <w:rPr>
                <w:noProof/>
                <w:webHidden/>
              </w:rPr>
              <w:instrText xml:space="preserve"> PAGEREF _Toc99969894 \h </w:instrText>
            </w:r>
          </w:ins>
          <w:r>
            <w:rPr>
              <w:noProof/>
              <w:webHidden/>
            </w:rPr>
          </w:r>
          <w:r>
            <w:rPr>
              <w:noProof/>
              <w:webHidden/>
            </w:rPr>
            <w:fldChar w:fldCharType="separate"/>
          </w:r>
          <w:ins w:id="455" w:author="pete jones" w:date="2022-04-05T11:31:00Z">
            <w:r w:rsidR="00D94147">
              <w:rPr>
                <w:noProof/>
                <w:webHidden/>
              </w:rPr>
              <w:t>lxxxiii</w:t>
            </w:r>
          </w:ins>
          <w:ins w:id="456" w:author="pete jones" w:date="2022-04-04T12:58:00Z">
            <w:r>
              <w:rPr>
                <w:noProof/>
                <w:webHidden/>
              </w:rPr>
              <w:fldChar w:fldCharType="end"/>
            </w:r>
            <w:r w:rsidRPr="00EA4C82">
              <w:rPr>
                <w:rStyle w:val="Hyperlink"/>
                <w:noProof/>
              </w:rPr>
              <w:fldChar w:fldCharType="end"/>
            </w:r>
          </w:ins>
        </w:p>
        <w:p w14:paraId="09E56EE1" w14:textId="142F56B9" w:rsidR="00581B3D" w:rsidRDefault="00581B3D">
          <w:pPr>
            <w:pStyle w:val="TOC3"/>
            <w:rPr>
              <w:ins w:id="457" w:author="pete jones" w:date="2022-04-04T12:58:00Z"/>
              <w:rFonts w:eastAsiaTheme="minorEastAsia" w:cstheme="minorBidi"/>
              <w:noProof/>
              <w:sz w:val="22"/>
              <w:szCs w:val="22"/>
            </w:rPr>
          </w:pPr>
          <w:ins w:id="45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95"</w:instrText>
            </w:r>
            <w:r w:rsidRPr="00EA4C82">
              <w:rPr>
                <w:rStyle w:val="Hyperlink"/>
                <w:noProof/>
              </w:rPr>
              <w:instrText xml:space="preserve"> </w:instrText>
            </w:r>
            <w:r w:rsidRPr="00EA4C82">
              <w:rPr>
                <w:rStyle w:val="Hyperlink"/>
                <w:noProof/>
              </w:rPr>
              <w:fldChar w:fldCharType="separate"/>
            </w:r>
            <w:r w:rsidRPr="00EA4C82">
              <w:rPr>
                <w:rStyle w:val="Hyperlink"/>
                <w:noProof/>
              </w:rPr>
              <w:t>11.7.3</w:t>
            </w:r>
            <w:r>
              <w:rPr>
                <w:rFonts w:eastAsiaTheme="minorEastAsia" w:cstheme="minorBidi"/>
                <w:noProof/>
                <w:sz w:val="22"/>
                <w:szCs w:val="22"/>
              </w:rPr>
              <w:tab/>
            </w:r>
            <w:r w:rsidRPr="00EA4C82">
              <w:rPr>
                <w:rStyle w:val="Hyperlink"/>
                <w:noProof/>
              </w:rPr>
              <w:t>Data correlation</w:t>
            </w:r>
            <w:r>
              <w:rPr>
                <w:noProof/>
                <w:webHidden/>
              </w:rPr>
              <w:tab/>
            </w:r>
            <w:r>
              <w:rPr>
                <w:noProof/>
                <w:webHidden/>
              </w:rPr>
              <w:fldChar w:fldCharType="begin"/>
            </w:r>
            <w:r>
              <w:rPr>
                <w:noProof/>
                <w:webHidden/>
              </w:rPr>
              <w:instrText xml:space="preserve"> PAGEREF _Toc99969895 \h </w:instrText>
            </w:r>
          </w:ins>
          <w:r>
            <w:rPr>
              <w:noProof/>
              <w:webHidden/>
            </w:rPr>
          </w:r>
          <w:r>
            <w:rPr>
              <w:noProof/>
              <w:webHidden/>
            </w:rPr>
            <w:fldChar w:fldCharType="separate"/>
          </w:r>
          <w:ins w:id="459" w:author="pete jones" w:date="2022-04-05T11:31:00Z">
            <w:r w:rsidR="00D94147">
              <w:rPr>
                <w:noProof/>
                <w:webHidden/>
              </w:rPr>
              <w:t>lxxxvii</w:t>
            </w:r>
          </w:ins>
          <w:ins w:id="460" w:author="pete jones" w:date="2022-04-04T12:58:00Z">
            <w:r>
              <w:rPr>
                <w:noProof/>
                <w:webHidden/>
              </w:rPr>
              <w:fldChar w:fldCharType="end"/>
            </w:r>
            <w:r w:rsidRPr="00EA4C82">
              <w:rPr>
                <w:rStyle w:val="Hyperlink"/>
                <w:noProof/>
              </w:rPr>
              <w:fldChar w:fldCharType="end"/>
            </w:r>
          </w:ins>
        </w:p>
        <w:p w14:paraId="41DB63C3" w14:textId="6D92783C" w:rsidR="00581B3D" w:rsidRDefault="00581B3D">
          <w:pPr>
            <w:pStyle w:val="TOC3"/>
            <w:rPr>
              <w:ins w:id="461" w:author="pete jones" w:date="2022-04-04T12:58:00Z"/>
              <w:rFonts w:eastAsiaTheme="minorEastAsia" w:cstheme="minorBidi"/>
              <w:noProof/>
              <w:sz w:val="22"/>
              <w:szCs w:val="22"/>
            </w:rPr>
          </w:pPr>
          <w:ins w:id="46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96"</w:instrText>
            </w:r>
            <w:r w:rsidRPr="00EA4C82">
              <w:rPr>
                <w:rStyle w:val="Hyperlink"/>
                <w:noProof/>
              </w:rPr>
              <w:instrText xml:space="preserve"> </w:instrText>
            </w:r>
            <w:r w:rsidRPr="00EA4C82">
              <w:rPr>
                <w:rStyle w:val="Hyperlink"/>
                <w:noProof/>
              </w:rPr>
              <w:fldChar w:fldCharType="separate"/>
            </w:r>
            <w:r w:rsidRPr="00EA4C82">
              <w:rPr>
                <w:rStyle w:val="Hyperlink"/>
                <w:noProof/>
              </w:rPr>
              <w:t>11.7.4</w:t>
            </w:r>
            <w:r>
              <w:rPr>
                <w:rFonts w:eastAsiaTheme="minorEastAsia" w:cstheme="minorBidi"/>
                <w:noProof/>
                <w:sz w:val="22"/>
                <w:szCs w:val="22"/>
              </w:rPr>
              <w:tab/>
            </w:r>
            <w:r w:rsidRPr="00EA4C82">
              <w:rPr>
                <w:rStyle w:val="Hyperlink"/>
                <w:noProof/>
              </w:rPr>
              <w:t>Semi-structured interview</w:t>
            </w:r>
            <w:r>
              <w:rPr>
                <w:noProof/>
                <w:webHidden/>
              </w:rPr>
              <w:tab/>
            </w:r>
            <w:r>
              <w:rPr>
                <w:noProof/>
                <w:webHidden/>
              </w:rPr>
              <w:fldChar w:fldCharType="begin"/>
            </w:r>
            <w:r>
              <w:rPr>
                <w:noProof/>
                <w:webHidden/>
              </w:rPr>
              <w:instrText xml:space="preserve"> PAGEREF _Toc99969896 \h </w:instrText>
            </w:r>
          </w:ins>
          <w:r>
            <w:rPr>
              <w:noProof/>
              <w:webHidden/>
            </w:rPr>
          </w:r>
          <w:r>
            <w:rPr>
              <w:noProof/>
              <w:webHidden/>
            </w:rPr>
            <w:fldChar w:fldCharType="separate"/>
          </w:r>
          <w:ins w:id="463" w:author="pete jones" w:date="2022-04-05T11:31:00Z">
            <w:r w:rsidR="00D94147">
              <w:rPr>
                <w:noProof/>
                <w:webHidden/>
              </w:rPr>
              <w:t>lxxxviii</w:t>
            </w:r>
          </w:ins>
          <w:ins w:id="464" w:author="pete jones" w:date="2022-04-04T12:58:00Z">
            <w:r>
              <w:rPr>
                <w:noProof/>
                <w:webHidden/>
              </w:rPr>
              <w:fldChar w:fldCharType="end"/>
            </w:r>
            <w:r w:rsidRPr="00EA4C82">
              <w:rPr>
                <w:rStyle w:val="Hyperlink"/>
                <w:noProof/>
              </w:rPr>
              <w:fldChar w:fldCharType="end"/>
            </w:r>
          </w:ins>
        </w:p>
        <w:p w14:paraId="188F0842" w14:textId="690887BA" w:rsidR="00581B3D" w:rsidRDefault="00581B3D">
          <w:pPr>
            <w:pStyle w:val="TOC3"/>
            <w:rPr>
              <w:ins w:id="465" w:author="pete jones" w:date="2022-04-04T12:58:00Z"/>
              <w:rFonts w:eastAsiaTheme="minorEastAsia" w:cstheme="minorBidi"/>
              <w:noProof/>
              <w:sz w:val="22"/>
              <w:szCs w:val="22"/>
            </w:rPr>
          </w:pPr>
          <w:ins w:id="466" w:author="pete jones" w:date="2022-04-04T12:58:00Z">
            <w:r w:rsidRPr="00EA4C82">
              <w:rPr>
                <w:rStyle w:val="Hyperlink"/>
                <w:noProof/>
              </w:rPr>
              <w:lastRenderedPageBreak/>
              <w:fldChar w:fldCharType="begin"/>
            </w:r>
            <w:r w:rsidRPr="00EA4C82">
              <w:rPr>
                <w:rStyle w:val="Hyperlink"/>
                <w:noProof/>
              </w:rPr>
              <w:instrText xml:space="preserve"> </w:instrText>
            </w:r>
            <w:r>
              <w:rPr>
                <w:noProof/>
              </w:rPr>
              <w:instrText>HYPERLINK \l "_Toc99969897"</w:instrText>
            </w:r>
            <w:r w:rsidRPr="00EA4C82">
              <w:rPr>
                <w:rStyle w:val="Hyperlink"/>
                <w:noProof/>
              </w:rPr>
              <w:instrText xml:space="preserve"> </w:instrText>
            </w:r>
            <w:r w:rsidRPr="00EA4C82">
              <w:rPr>
                <w:rStyle w:val="Hyperlink"/>
                <w:noProof/>
              </w:rPr>
              <w:fldChar w:fldCharType="separate"/>
            </w:r>
            <w:r w:rsidRPr="00EA4C82">
              <w:rPr>
                <w:rStyle w:val="Hyperlink"/>
                <w:noProof/>
              </w:rPr>
              <w:t>11.7.5</w:t>
            </w:r>
            <w:r>
              <w:rPr>
                <w:rFonts w:eastAsiaTheme="minorEastAsia" w:cstheme="minorBidi"/>
                <w:noProof/>
                <w:sz w:val="22"/>
                <w:szCs w:val="22"/>
              </w:rPr>
              <w:tab/>
            </w:r>
            <w:r w:rsidRPr="00EA4C82">
              <w:rPr>
                <w:rStyle w:val="Hyperlink"/>
                <w:noProof/>
              </w:rPr>
              <w:t>Engagement observations</w:t>
            </w:r>
            <w:r>
              <w:rPr>
                <w:noProof/>
                <w:webHidden/>
              </w:rPr>
              <w:tab/>
            </w:r>
            <w:r>
              <w:rPr>
                <w:noProof/>
                <w:webHidden/>
              </w:rPr>
              <w:fldChar w:fldCharType="begin"/>
            </w:r>
            <w:r>
              <w:rPr>
                <w:noProof/>
                <w:webHidden/>
              </w:rPr>
              <w:instrText xml:space="preserve"> PAGEREF _Toc99969897 \h </w:instrText>
            </w:r>
          </w:ins>
          <w:r>
            <w:rPr>
              <w:noProof/>
              <w:webHidden/>
            </w:rPr>
          </w:r>
          <w:r>
            <w:rPr>
              <w:noProof/>
              <w:webHidden/>
            </w:rPr>
            <w:fldChar w:fldCharType="separate"/>
          </w:r>
          <w:ins w:id="467" w:author="pete jones" w:date="2022-04-05T11:31:00Z">
            <w:r w:rsidR="00D94147">
              <w:rPr>
                <w:noProof/>
                <w:webHidden/>
              </w:rPr>
              <w:t>lxxxviii</w:t>
            </w:r>
          </w:ins>
          <w:ins w:id="468" w:author="pete jones" w:date="2022-04-04T12:58:00Z">
            <w:r>
              <w:rPr>
                <w:noProof/>
                <w:webHidden/>
              </w:rPr>
              <w:fldChar w:fldCharType="end"/>
            </w:r>
            <w:r w:rsidRPr="00EA4C82">
              <w:rPr>
                <w:rStyle w:val="Hyperlink"/>
                <w:noProof/>
              </w:rPr>
              <w:fldChar w:fldCharType="end"/>
            </w:r>
          </w:ins>
        </w:p>
        <w:p w14:paraId="423C8C57" w14:textId="03A90011" w:rsidR="00581B3D" w:rsidRDefault="00581B3D">
          <w:pPr>
            <w:pStyle w:val="TOC3"/>
            <w:rPr>
              <w:ins w:id="469" w:author="pete jones" w:date="2022-04-04T12:58:00Z"/>
              <w:rFonts w:eastAsiaTheme="minorEastAsia" w:cstheme="minorBidi"/>
              <w:noProof/>
              <w:sz w:val="22"/>
              <w:szCs w:val="22"/>
            </w:rPr>
          </w:pPr>
          <w:ins w:id="47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98"</w:instrText>
            </w:r>
            <w:r w:rsidRPr="00EA4C82">
              <w:rPr>
                <w:rStyle w:val="Hyperlink"/>
                <w:noProof/>
              </w:rPr>
              <w:instrText xml:space="preserve"> </w:instrText>
            </w:r>
            <w:r w:rsidRPr="00EA4C82">
              <w:rPr>
                <w:rStyle w:val="Hyperlink"/>
                <w:noProof/>
              </w:rPr>
              <w:fldChar w:fldCharType="separate"/>
            </w:r>
            <w:r w:rsidRPr="00EA4C82">
              <w:rPr>
                <w:rStyle w:val="Hyperlink"/>
                <w:noProof/>
              </w:rPr>
              <w:t>11.7.6</w:t>
            </w:r>
            <w:r>
              <w:rPr>
                <w:rFonts w:eastAsiaTheme="minorEastAsia" w:cstheme="minorBidi"/>
                <w:noProof/>
                <w:sz w:val="22"/>
                <w:szCs w:val="22"/>
              </w:rPr>
              <w:tab/>
            </w:r>
            <w:r w:rsidRPr="00EA4C82">
              <w:rPr>
                <w:rStyle w:val="Hyperlink"/>
                <w:noProof/>
              </w:rPr>
              <w:t>Semi-structured interviews</w:t>
            </w:r>
            <w:r>
              <w:rPr>
                <w:noProof/>
                <w:webHidden/>
              </w:rPr>
              <w:tab/>
            </w:r>
            <w:r>
              <w:rPr>
                <w:noProof/>
                <w:webHidden/>
              </w:rPr>
              <w:fldChar w:fldCharType="begin"/>
            </w:r>
            <w:r>
              <w:rPr>
                <w:noProof/>
                <w:webHidden/>
              </w:rPr>
              <w:instrText xml:space="preserve"> PAGEREF _Toc99969898 \h </w:instrText>
            </w:r>
          </w:ins>
          <w:r>
            <w:rPr>
              <w:noProof/>
              <w:webHidden/>
            </w:rPr>
          </w:r>
          <w:r>
            <w:rPr>
              <w:noProof/>
              <w:webHidden/>
            </w:rPr>
            <w:fldChar w:fldCharType="separate"/>
          </w:r>
          <w:ins w:id="471" w:author="pete jones" w:date="2022-04-05T11:31:00Z">
            <w:r w:rsidR="00D94147">
              <w:rPr>
                <w:noProof/>
                <w:webHidden/>
              </w:rPr>
              <w:t>lxxxix</w:t>
            </w:r>
          </w:ins>
          <w:ins w:id="472" w:author="pete jones" w:date="2022-04-04T12:58:00Z">
            <w:r>
              <w:rPr>
                <w:noProof/>
                <w:webHidden/>
              </w:rPr>
              <w:fldChar w:fldCharType="end"/>
            </w:r>
            <w:r w:rsidRPr="00EA4C82">
              <w:rPr>
                <w:rStyle w:val="Hyperlink"/>
                <w:noProof/>
              </w:rPr>
              <w:fldChar w:fldCharType="end"/>
            </w:r>
          </w:ins>
        </w:p>
        <w:p w14:paraId="27E0C092" w14:textId="5772DE92" w:rsidR="00581B3D" w:rsidRDefault="00581B3D">
          <w:pPr>
            <w:pStyle w:val="TOC2"/>
            <w:rPr>
              <w:ins w:id="473" w:author="pete jones" w:date="2022-04-04T12:58:00Z"/>
              <w:rFonts w:eastAsiaTheme="minorEastAsia" w:cstheme="minorBidi"/>
              <w:noProof/>
              <w:sz w:val="22"/>
              <w:szCs w:val="22"/>
            </w:rPr>
          </w:pPr>
          <w:ins w:id="47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899"</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8</w:t>
            </w:r>
            <w:r>
              <w:rPr>
                <w:rFonts w:eastAsiaTheme="minorEastAsia" w:cstheme="minorBidi"/>
                <w:noProof/>
                <w:sz w:val="22"/>
                <w:szCs w:val="22"/>
              </w:rPr>
              <w:tab/>
            </w:r>
            <w:r w:rsidRPr="00EA4C82">
              <w:rPr>
                <w:rStyle w:val="Hyperlink"/>
                <w:noProof/>
              </w:rPr>
              <w:t>CDE_STEM Practitioners</w:t>
            </w:r>
            <w:r>
              <w:rPr>
                <w:noProof/>
                <w:webHidden/>
              </w:rPr>
              <w:tab/>
            </w:r>
            <w:r>
              <w:rPr>
                <w:noProof/>
                <w:webHidden/>
              </w:rPr>
              <w:fldChar w:fldCharType="begin"/>
            </w:r>
            <w:r>
              <w:rPr>
                <w:noProof/>
                <w:webHidden/>
              </w:rPr>
              <w:instrText xml:space="preserve"> PAGEREF _Toc99969899 \h </w:instrText>
            </w:r>
          </w:ins>
          <w:r>
            <w:rPr>
              <w:noProof/>
              <w:webHidden/>
            </w:rPr>
          </w:r>
          <w:r>
            <w:rPr>
              <w:noProof/>
              <w:webHidden/>
            </w:rPr>
            <w:fldChar w:fldCharType="separate"/>
          </w:r>
          <w:ins w:id="475" w:author="pete jones" w:date="2022-04-05T11:31:00Z">
            <w:r w:rsidR="00D94147">
              <w:rPr>
                <w:noProof/>
                <w:webHidden/>
              </w:rPr>
              <w:t>xciii</w:t>
            </w:r>
          </w:ins>
          <w:ins w:id="476" w:author="pete jones" w:date="2022-04-04T12:58:00Z">
            <w:r>
              <w:rPr>
                <w:noProof/>
                <w:webHidden/>
              </w:rPr>
              <w:fldChar w:fldCharType="end"/>
            </w:r>
            <w:r w:rsidRPr="00EA4C82">
              <w:rPr>
                <w:rStyle w:val="Hyperlink"/>
                <w:noProof/>
              </w:rPr>
              <w:fldChar w:fldCharType="end"/>
            </w:r>
          </w:ins>
        </w:p>
        <w:p w14:paraId="74486825" w14:textId="3B5E1CCB" w:rsidR="00581B3D" w:rsidRDefault="00581B3D">
          <w:pPr>
            <w:pStyle w:val="TOC2"/>
            <w:rPr>
              <w:ins w:id="477" w:author="pete jones" w:date="2022-04-04T12:58:00Z"/>
              <w:rFonts w:eastAsiaTheme="minorEastAsia" w:cstheme="minorBidi"/>
              <w:noProof/>
              <w:sz w:val="22"/>
              <w:szCs w:val="22"/>
            </w:rPr>
          </w:pPr>
          <w:ins w:id="47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0"</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9</w:t>
            </w:r>
            <w:r>
              <w:rPr>
                <w:rFonts w:eastAsiaTheme="minorEastAsia" w:cstheme="minorBidi"/>
                <w:noProof/>
                <w:sz w:val="22"/>
                <w:szCs w:val="22"/>
              </w:rPr>
              <w:tab/>
            </w:r>
            <w:r w:rsidRPr="00EA4C82">
              <w:rPr>
                <w:rStyle w:val="Hyperlink"/>
                <w:noProof/>
              </w:rPr>
              <w:t>CDE Industry Voice</w:t>
            </w:r>
            <w:r>
              <w:rPr>
                <w:noProof/>
                <w:webHidden/>
              </w:rPr>
              <w:tab/>
            </w:r>
            <w:r>
              <w:rPr>
                <w:noProof/>
                <w:webHidden/>
              </w:rPr>
              <w:fldChar w:fldCharType="begin"/>
            </w:r>
            <w:r>
              <w:rPr>
                <w:noProof/>
                <w:webHidden/>
              </w:rPr>
              <w:instrText xml:space="preserve"> PAGEREF _Toc99969900 \h </w:instrText>
            </w:r>
          </w:ins>
          <w:r>
            <w:rPr>
              <w:noProof/>
              <w:webHidden/>
            </w:rPr>
          </w:r>
          <w:r>
            <w:rPr>
              <w:noProof/>
              <w:webHidden/>
            </w:rPr>
            <w:fldChar w:fldCharType="separate"/>
          </w:r>
          <w:ins w:id="479" w:author="pete jones" w:date="2022-04-05T11:31:00Z">
            <w:r w:rsidR="00D94147">
              <w:rPr>
                <w:noProof/>
                <w:webHidden/>
              </w:rPr>
              <w:t>c</w:t>
            </w:r>
          </w:ins>
          <w:ins w:id="480" w:author="pete jones" w:date="2022-04-04T12:58:00Z">
            <w:r>
              <w:rPr>
                <w:noProof/>
                <w:webHidden/>
              </w:rPr>
              <w:fldChar w:fldCharType="end"/>
            </w:r>
            <w:r w:rsidRPr="00EA4C82">
              <w:rPr>
                <w:rStyle w:val="Hyperlink"/>
                <w:noProof/>
              </w:rPr>
              <w:fldChar w:fldCharType="end"/>
            </w:r>
          </w:ins>
        </w:p>
        <w:p w14:paraId="18D03BBF" w14:textId="6141DDD1" w:rsidR="00581B3D" w:rsidRDefault="00581B3D">
          <w:pPr>
            <w:pStyle w:val="TOC3"/>
            <w:rPr>
              <w:ins w:id="481" w:author="pete jones" w:date="2022-04-04T12:58:00Z"/>
              <w:rFonts w:eastAsiaTheme="minorEastAsia" w:cstheme="minorBidi"/>
              <w:noProof/>
              <w:sz w:val="22"/>
              <w:szCs w:val="22"/>
            </w:rPr>
          </w:pPr>
          <w:ins w:id="48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1"</w:instrText>
            </w:r>
            <w:r w:rsidRPr="00EA4C82">
              <w:rPr>
                <w:rStyle w:val="Hyperlink"/>
                <w:noProof/>
              </w:rPr>
              <w:instrText xml:space="preserve"> </w:instrText>
            </w:r>
            <w:r w:rsidRPr="00EA4C82">
              <w:rPr>
                <w:rStyle w:val="Hyperlink"/>
                <w:noProof/>
              </w:rPr>
              <w:fldChar w:fldCharType="separate"/>
            </w:r>
            <w:r w:rsidRPr="00EA4C82">
              <w:rPr>
                <w:rStyle w:val="Hyperlink"/>
                <w:noProof/>
              </w:rPr>
              <w:t>11.9.1</w:t>
            </w:r>
            <w:r>
              <w:rPr>
                <w:rFonts w:eastAsiaTheme="minorEastAsia" w:cstheme="minorBidi"/>
                <w:noProof/>
                <w:sz w:val="22"/>
                <w:szCs w:val="22"/>
              </w:rPr>
              <w:tab/>
            </w:r>
            <w:r w:rsidRPr="00EA4C82">
              <w:rPr>
                <w:rStyle w:val="Hyperlink"/>
                <w:noProof/>
              </w:rPr>
              <w:t>Section 1 – Introduction About you and your company</w:t>
            </w:r>
            <w:r>
              <w:rPr>
                <w:noProof/>
                <w:webHidden/>
              </w:rPr>
              <w:tab/>
            </w:r>
            <w:r>
              <w:rPr>
                <w:noProof/>
                <w:webHidden/>
              </w:rPr>
              <w:fldChar w:fldCharType="begin"/>
            </w:r>
            <w:r>
              <w:rPr>
                <w:noProof/>
                <w:webHidden/>
              </w:rPr>
              <w:instrText xml:space="preserve"> PAGEREF _Toc99969901 \h </w:instrText>
            </w:r>
          </w:ins>
          <w:r>
            <w:rPr>
              <w:noProof/>
              <w:webHidden/>
            </w:rPr>
          </w:r>
          <w:r>
            <w:rPr>
              <w:noProof/>
              <w:webHidden/>
            </w:rPr>
            <w:fldChar w:fldCharType="separate"/>
          </w:r>
          <w:ins w:id="483" w:author="pete jones" w:date="2022-04-05T11:31:00Z">
            <w:r w:rsidR="00D94147">
              <w:rPr>
                <w:noProof/>
                <w:webHidden/>
              </w:rPr>
              <w:t>ci</w:t>
            </w:r>
          </w:ins>
          <w:ins w:id="484" w:author="pete jones" w:date="2022-04-04T12:58:00Z">
            <w:r>
              <w:rPr>
                <w:noProof/>
                <w:webHidden/>
              </w:rPr>
              <w:fldChar w:fldCharType="end"/>
            </w:r>
            <w:r w:rsidRPr="00EA4C82">
              <w:rPr>
                <w:rStyle w:val="Hyperlink"/>
                <w:noProof/>
              </w:rPr>
              <w:fldChar w:fldCharType="end"/>
            </w:r>
          </w:ins>
        </w:p>
        <w:p w14:paraId="0790BBDF" w14:textId="6D625C3A" w:rsidR="00581B3D" w:rsidRDefault="00581B3D">
          <w:pPr>
            <w:pStyle w:val="TOC3"/>
            <w:rPr>
              <w:ins w:id="485" w:author="pete jones" w:date="2022-04-04T12:58:00Z"/>
              <w:rFonts w:eastAsiaTheme="minorEastAsia" w:cstheme="minorBidi"/>
              <w:noProof/>
              <w:sz w:val="22"/>
              <w:szCs w:val="22"/>
            </w:rPr>
          </w:pPr>
          <w:ins w:id="48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2"</w:instrText>
            </w:r>
            <w:r w:rsidRPr="00EA4C82">
              <w:rPr>
                <w:rStyle w:val="Hyperlink"/>
                <w:noProof/>
              </w:rPr>
              <w:instrText xml:space="preserve"> </w:instrText>
            </w:r>
            <w:r w:rsidRPr="00EA4C82">
              <w:rPr>
                <w:rStyle w:val="Hyperlink"/>
                <w:noProof/>
              </w:rPr>
              <w:fldChar w:fldCharType="separate"/>
            </w:r>
            <w:r w:rsidRPr="00EA4C82">
              <w:rPr>
                <w:rStyle w:val="Hyperlink"/>
                <w:noProof/>
              </w:rPr>
              <w:t>11.9.2</w:t>
            </w:r>
            <w:r>
              <w:rPr>
                <w:rFonts w:eastAsiaTheme="minorEastAsia" w:cstheme="minorBidi"/>
                <w:noProof/>
                <w:sz w:val="22"/>
                <w:szCs w:val="22"/>
              </w:rPr>
              <w:tab/>
            </w:r>
            <w:r w:rsidRPr="00EA4C82">
              <w:rPr>
                <w:rStyle w:val="Hyperlink"/>
                <w:noProof/>
              </w:rPr>
              <w:t>Q1.3 Section 1 – You and your current role(s)</w:t>
            </w:r>
            <w:r>
              <w:rPr>
                <w:noProof/>
                <w:webHidden/>
              </w:rPr>
              <w:tab/>
            </w:r>
            <w:r>
              <w:rPr>
                <w:noProof/>
                <w:webHidden/>
              </w:rPr>
              <w:fldChar w:fldCharType="begin"/>
            </w:r>
            <w:r>
              <w:rPr>
                <w:noProof/>
                <w:webHidden/>
              </w:rPr>
              <w:instrText xml:space="preserve"> PAGEREF _Toc99969902 \h </w:instrText>
            </w:r>
          </w:ins>
          <w:r>
            <w:rPr>
              <w:noProof/>
              <w:webHidden/>
            </w:rPr>
          </w:r>
          <w:r>
            <w:rPr>
              <w:noProof/>
              <w:webHidden/>
            </w:rPr>
            <w:fldChar w:fldCharType="separate"/>
          </w:r>
          <w:ins w:id="487" w:author="pete jones" w:date="2022-04-05T11:31:00Z">
            <w:r w:rsidR="00D94147">
              <w:rPr>
                <w:noProof/>
                <w:webHidden/>
              </w:rPr>
              <w:t>ci</w:t>
            </w:r>
          </w:ins>
          <w:ins w:id="488" w:author="pete jones" w:date="2022-04-04T12:58:00Z">
            <w:r>
              <w:rPr>
                <w:noProof/>
                <w:webHidden/>
              </w:rPr>
              <w:fldChar w:fldCharType="end"/>
            </w:r>
            <w:r w:rsidRPr="00EA4C82">
              <w:rPr>
                <w:rStyle w:val="Hyperlink"/>
                <w:noProof/>
              </w:rPr>
              <w:fldChar w:fldCharType="end"/>
            </w:r>
          </w:ins>
        </w:p>
        <w:p w14:paraId="5684174D" w14:textId="4E08DC50" w:rsidR="00581B3D" w:rsidRDefault="00581B3D">
          <w:pPr>
            <w:pStyle w:val="TOC3"/>
            <w:rPr>
              <w:ins w:id="489" w:author="pete jones" w:date="2022-04-04T12:58:00Z"/>
              <w:rFonts w:eastAsiaTheme="minorEastAsia" w:cstheme="minorBidi"/>
              <w:noProof/>
              <w:sz w:val="22"/>
              <w:szCs w:val="22"/>
            </w:rPr>
          </w:pPr>
          <w:ins w:id="49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3"</w:instrText>
            </w:r>
            <w:r w:rsidRPr="00EA4C82">
              <w:rPr>
                <w:rStyle w:val="Hyperlink"/>
                <w:noProof/>
              </w:rPr>
              <w:instrText xml:space="preserve"> </w:instrText>
            </w:r>
            <w:r w:rsidRPr="00EA4C82">
              <w:rPr>
                <w:rStyle w:val="Hyperlink"/>
                <w:noProof/>
              </w:rPr>
              <w:fldChar w:fldCharType="separate"/>
            </w:r>
            <w:r w:rsidRPr="00EA4C82">
              <w:rPr>
                <w:rStyle w:val="Hyperlink"/>
                <w:noProof/>
              </w:rPr>
              <w:t>11.9.3</w:t>
            </w:r>
            <w:r>
              <w:rPr>
                <w:rFonts w:eastAsiaTheme="minorEastAsia" w:cstheme="minorBidi"/>
                <w:noProof/>
                <w:sz w:val="22"/>
                <w:szCs w:val="22"/>
              </w:rPr>
              <w:tab/>
            </w:r>
            <w:r w:rsidRPr="00EA4C82">
              <w:rPr>
                <w:rStyle w:val="Hyperlink"/>
                <w:noProof/>
              </w:rPr>
              <w:t>Q2.1 Section 2 – Design and Manufacturing processes</w:t>
            </w:r>
            <w:r>
              <w:rPr>
                <w:noProof/>
                <w:webHidden/>
              </w:rPr>
              <w:tab/>
            </w:r>
            <w:r>
              <w:rPr>
                <w:noProof/>
                <w:webHidden/>
              </w:rPr>
              <w:fldChar w:fldCharType="begin"/>
            </w:r>
            <w:r>
              <w:rPr>
                <w:noProof/>
                <w:webHidden/>
              </w:rPr>
              <w:instrText xml:space="preserve"> PAGEREF _Toc99969903 \h </w:instrText>
            </w:r>
          </w:ins>
          <w:r>
            <w:rPr>
              <w:noProof/>
              <w:webHidden/>
            </w:rPr>
          </w:r>
          <w:r>
            <w:rPr>
              <w:noProof/>
              <w:webHidden/>
            </w:rPr>
            <w:fldChar w:fldCharType="separate"/>
          </w:r>
          <w:ins w:id="491" w:author="pete jones" w:date="2022-04-05T11:31:00Z">
            <w:r w:rsidR="00D94147">
              <w:rPr>
                <w:noProof/>
                <w:webHidden/>
              </w:rPr>
              <w:t>cvi</w:t>
            </w:r>
          </w:ins>
          <w:ins w:id="492" w:author="pete jones" w:date="2022-04-04T12:58:00Z">
            <w:r>
              <w:rPr>
                <w:noProof/>
                <w:webHidden/>
              </w:rPr>
              <w:fldChar w:fldCharType="end"/>
            </w:r>
            <w:r w:rsidRPr="00EA4C82">
              <w:rPr>
                <w:rStyle w:val="Hyperlink"/>
                <w:noProof/>
              </w:rPr>
              <w:fldChar w:fldCharType="end"/>
            </w:r>
          </w:ins>
        </w:p>
        <w:p w14:paraId="247ED524" w14:textId="19DAC13E" w:rsidR="00581B3D" w:rsidRDefault="00581B3D">
          <w:pPr>
            <w:pStyle w:val="TOC3"/>
            <w:rPr>
              <w:ins w:id="493" w:author="pete jones" w:date="2022-04-04T12:58:00Z"/>
              <w:rFonts w:eastAsiaTheme="minorEastAsia" w:cstheme="minorBidi"/>
              <w:noProof/>
              <w:sz w:val="22"/>
              <w:szCs w:val="22"/>
            </w:rPr>
          </w:pPr>
          <w:ins w:id="49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4"</w:instrText>
            </w:r>
            <w:r w:rsidRPr="00EA4C82">
              <w:rPr>
                <w:rStyle w:val="Hyperlink"/>
                <w:noProof/>
              </w:rPr>
              <w:instrText xml:space="preserve"> </w:instrText>
            </w:r>
            <w:r w:rsidRPr="00EA4C82">
              <w:rPr>
                <w:rStyle w:val="Hyperlink"/>
                <w:noProof/>
              </w:rPr>
              <w:fldChar w:fldCharType="separate"/>
            </w:r>
            <w:r w:rsidRPr="00EA4C82">
              <w:rPr>
                <w:rStyle w:val="Hyperlink"/>
                <w:noProof/>
              </w:rPr>
              <w:t>11.9.4</w:t>
            </w:r>
            <w:r>
              <w:rPr>
                <w:rFonts w:eastAsiaTheme="minorEastAsia" w:cstheme="minorBidi"/>
                <w:noProof/>
                <w:sz w:val="22"/>
                <w:szCs w:val="22"/>
              </w:rPr>
              <w:tab/>
            </w:r>
            <w:r w:rsidRPr="00EA4C82">
              <w:rPr>
                <w:rStyle w:val="Hyperlink"/>
                <w:noProof/>
              </w:rPr>
              <w:t>Q3.1 Section 3 - Creativity and 21st Century employability</w:t>
            </w:r>
            <w:r>
              <w:rPr>
                <w:noProof/>
                <w:webHidden/>
              </w:rPr>
              <w:tab/>
            </w:r>
            <w:r>
              <w:rPr>
                <w:noProof/>
                <w:webHidden/>
              </w:rPr>
              <w:fldChar w:fldCharType="begin"/>
            </w:r>
            <w:r>
              <w:rPr>
                <w:noProof/>
                <w:webHidden/>
              </w:rPr>
              <w:instrText xml:space="preserve"> PAGEREF _Toc99969904 \h </w:instrText>
            </w:r>
          </w:ins>
          <w:r>
            <w:rPr>
              <w:noProof/>
              <w:webHidden/>
            </w:rPr>
          </w:r>
          <w:r>
            <w:rPr>
              <w:noProof/>
              <w:webHidden/>
            </w:rPr>
            <w:fldChar w:fldCharType="separate"/>
          </w:r>
          <w:ins w:id="495" w:author="pete jones" w:date="2022-04-05T11:31:00Z">
            <w:r w:rsidR="00D94147">
              <w:rPr>
                <w:noProof/>
                <w:webHidden/>
              </w:rPr>
              <w:t>cxx</w:t>
            </w:r>
          </w:ins>
          <w:ins w:id="496" w:author="pete jones" w:date="2022-04-04T12:58:00Z">
            <w:r>
              <w:rPr>
                <w:noProof/>
                <w:webHidden/>
              </w:rPr>
              <w:fldChar w:fldCharType="end"/>
            </w:r>
            <w:r w:rsidRPr="00EA4C82">
              <w:rPr>
                <w:rStyle w:val="Hyperlink"/>
                <w:noProof/>
              </w:rPr>
              <w:fldChar w:fldCharType="end"/>
            </w:r>
          </w:ins>
        </w:p>
        <w:p w14:paraId="30C39CB2" w14:textId="04B44161" w:rsidR="00581B3D" w:rsidRDefault="00581B3D">
          <w:pPr>
            <w:pStyle w:val="TOC3"/>
            <w:rPr>
              <w:ins w:id="497" w:author="pete jones" w:date="2022-04-04T12:58:00Z"/>
              <w:rFonts w:eastAsiaTheme="minorEastAsia" w:cstheme="minorBidi"/>
              <w:noProof/>
              <w:sz w:val="22"/>
              <w:szCs w:val="22"/>
            </w:rPr>
          </w:pPr>
          <w:ins w:id="49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5"</w:instrText>
            </w:r>
            <w:r w:rsidRPr="00EA4C82">
              <w:rPr>
                <w:rStyle w:val="Hyperlink"/>
                <w:noProof/>
              </w:rPr>
              <w:instrText xml:space="preserve"> </w:instrText>
            </w:r>
            <w:r w:rsidRPr="00EA4C82">
              <w:rPr>
                <w:rStyle w:val="Hyperlink"/>
                <w:noProof/>
              </w:rPr>
              <w:fldChar w:fldCharType="separate"/>
            </w:r>
            <w:r w:rsidRPr="00EA4C82">
              <w:rPr>
                <w:rStyle w:val="Hyperlink"/>
                <w:noProof/>
              </w:rPr>
              <w:t>11.9.5</w:t>
            </w:r>
            <w:r>
              <w:rPr>
                <w:rFonts w:eastAsiaTheme="minorEastAsia" w:cstheme="minorBidi"/>
                <w:noProof/>
                <w:sz w:val="22"/>
                <w:szCs w:val="22"/>
              </w:rPr>
              <w:tab/>
            </w:r>
            <w:r w:rsidRPr="00EA4C82">
              <w:rPr>
                <w:rStyle w:val="Hyperlink"/>
                <w:noProof/>
              </w:rPr>
              <w:t>Q4.1 Section 4 – The role of technology in the innovative/creative process</w:t>
            </w:r>
            <w:r>
              <w:rPr>
                <w:noProof/>
                <w:webHidden/>
              </w:rPr>
              <w:tab/>
            </w:r>
            <w:r>
              <w:rPr>
                <w:noProof/>
                <w:webHidden/>
              </w:rPr>
              <w:fldChar w:fldCharType="begin"/>
            </w:r>
            <w:r>
              <w:rPr>
                <w:noProof/>
                <w:webHidden/>
              </w:rPr>
              <w:instrText xml:space="preserve"> PAGEREF _Toc99969905 \h </w:instrText>
            </w:r>
          </w:ins>
          <w:r>
            <w:rPr>
              <w:noProof/>
              <w:webHidden/>
            </w:rPr>
          </w:r>
          <w:r>
            <w:rPr>
              <w:noProof/>
              <w:webHidden/>
            </w:rPr>
            <w:fldChar w:fldCharType="separate"/>
          </w:r>
          <w:ins w:id="499" w:author="pete jones" w:date="2022-04-05T11:31:00Z">
            <w:r w:rsidR="00D94147">
              <w:rPr>
                <w:noProof/>
                <w:webHidden/>
              </w:rPr>
              <w:t>cxxii</w:t>
            </w:r>
          </w:ins>
          <w:ins w:id="500" w:author="pete jones" w:date="2022-04-04T12:58:00Z">
            <w:r>
              <w:rPr>
                <w:noProof/>
                <w:webHidden/>
              </w:rPr>
              <w:fldChar w:fldCharType="end"/>
            </w:r>
            <w:r w:rsidRPr="00EA4C82">
              <w:rPr>
                <w:rStyle w:val="Hyperlink"/>
                <w:noProof/>
              </w:rPr>
              <w:fldChar w:fldCharType="end"/>
            </w:r>
          </w:ins>
        </w:p>
        <w:p w14:paraId="5B5F319A" w14:textId="436D93AB" w:rsidR="00581B3D" w:rsidRDefault="00581B3D">
          <w:pPr>
            <w:pStyle w:val="TOC3"/>
            <w:rPr>
              <w:ins w:id="501" w:author="pete jones" w:date="2022-04-04T12:58:00Z"/>
              <w:rFonts w:eastAsiaTheme="minorEastAsia" w:cstheme="minorBidi"/>
              <w:noProof/>
              <w:sz w:val="22"/>
              <w:szCs w:val="22"/>
            </w:rPr>
          </w:pPr>
          <w:ins w:id="50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6"</w:instrText>
            </w:r>
            <w:r w:rsidRPr="00EA4C82">
              <w:rPr>
                <w:rStyle w:val="Hyperlink"/>
                <w:noProof/>
              </w:rPr>
              <w:instrText xml:space="preserve"> </w:instrText>
            </w:r>
            <w:r w:rsidRPr="00EA4C82">
              <w:rPr>
                <w:rStyle w:val="Hyperlink"/>
                <w:noProof/>
              </w:rPr>
              <w:fldChar w:fldCharType="separate"/>
            </w:r>
            <w:r w:rsidRPr="00EA4C82">
              <w:rPr>
                <w:rStyle w:val="Hyperlink"/>
                <w:noProof/>
              </w:rPr>
              <w:t>11.9.6</w:t>
            </w:r>
            <w:r>
              <w:rPr>
                <w:rFonts w:eastAsiaTheme="minorEastAsia" w:cstheme="minorBidi"/>
                <w:noProof/>
                <w:sz w:val="22"/>
                <w:szCs w:val="22"/>
              </w:rPr>
              <w:tab/>
            </w:r>
            <w:r w:rsidRPr="00EA4C82">
              <w:rPr>
                <w:rStyle w:val="Hyperlink"/>
                <w:noProof/>
              </w:rPr>
              <w:t>Q6.1 Section 5 – The future of Engineering curricula in Higher Education</w:t>
            </w:r>
            <w:r>
              <w:rPr>
                <w:noProof/>
                <w:webHidden/>
              </w:rPr>
              <w:tab/>
            </w:r>
            <w:r>
              <w:rPr>
                <w:noProof/>
                <w:webHidden/>
              </w:rPr>
              <w:fldChar w:fldCharType="begin"/>
            </w:r>
            <w:r>
              <w:rPr>
                <w:noProof/>
                <w:webHidden/>
              </w:rPr>
              <w:instrText xml:space="preserve"> PAGEREF _Toc99969906 \h </w:instrText>
            </w:r>
          </w:ins>
          <w:r>
            <w:rPr>
              <w:noProof/>
              <w:webHidden/>
            </w:rPr>
          </w:r>
          <w:r>
            <w:rPr>
              <w:noProof/>
              <w:webHidden/>
            </w:rPr>
            <w:fldChar w:fldCharType="separate"/>
          </w:r>
          <w:ins w:id="503" w:author="pete jones" w:date="2022-04-05T11:31:00Z">
            <w:r w:rsidR="00D94147">
              <w:rPr>
                <w:noProof/>
                <w:webHidden/>
              </w:rPr>
              <w:t>cxxiv</w:t>
            </w:r>
          </w:ins>
          <w:ins w:id="504" w:author="pete jones" w:date="2022-04-04T12:58:00Z">
            <w:r>
              <w:rPr>
                <w:noProof/>
                <w:webHidden/>
              </w:rPr>
              <w:fldChar w:fldCharType="end"/>
            </w:r>
            <w:r w:rsidRPr="00EA4C82">
              <w:rPr>
                <w:rStyle w:val="Hyperlink"/>
                <w:noProof/>
              </w:rPr>
              <w:fldChar w:fldCharType="end"/>
            </w:r>
          </w:ins>
        </w:p>
        <w:p w14:paraId="6DFED216" w14:textId="3418335D" w:rsidR="00581B3D" w:rsidRDefault="00581B3D">
          <w:pPr>
            <w:pStyle w:val="TOC2"/>
            <w:rPr>
              <w:ins w:id="505" w:author="pete jones" w:date="2022-04-04T12:58:00Z"/>
              <w:rFonts w:eastAsiaTheme="minorEastAsia" w:cstheme="minorBidi"/>
              <w:noProof/>
              <w:sz w:val="22"/>
              <w:szCs w:val="22"/>
            </w:rPr>
          </w:pPr>
          <w:ins w:id="50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7"</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10</w:t>
            </w:r>
            <w:r>
              <w:rPr>
                <w:rFonts w:eastAsiaTheme="minorEastAsia" w:cstheme="minorBidi"/>
                <w:noProof/>
                <w:sz w:val="22"/>
                <w:szCs w:val="22"/>
              </w:rPr>
              <w:tab/>
            </w:r>
            <w:r w:rsidRPr="00EA4C82">
              <w:rPr>
                <w:rStyle w:val="Hyperlink"/>
                <w:noProof/>
              </w:rPr>
              <w:t>Semi-Structured interviews</w:t>
            </w:r>
            <w:r>
              <w:rPr>
                <w:noProof/>
                <w:webHidden/>
              </w:rPr>
              <w:tab/>
            </w:r>
            <w:r>
              <w:rPr>
                <w:noProof/>
                <w:webHidden/>
              </w:rPr>
              <w:fldChar w:fldCharType="begin"/>
            </w:r>
            <w:r>
              <w:rPr>
                <w:noProof/>
                <w:webHidden/>
              </w:rPr>
              <w:instrText xml:space="preserve"> PAGEREF _Toc99969907 \h </w:instrText>
            </w:r>
          </w:ins>
          <w:r>
            <w:rPr>
              <w:noProof/>
              <w:webHidden/>
            </w:rPr>
          </w:r>
          <w:r>
            <w:rPr>
              <w:noProof/>
              <w:webHidden/>
            </w:rPr>
            <w:fldChar w:fldCharType="separate"/>
          </w:r>
          <w:ins w:id="507" w:author="pete jones" w:date="2022-04-05T11:31:00Z">
            <w:r w:rsidR="00D94147">
              <w:rPr>
                <w:noProof/>
                <w:webHidden/>
              </w:rPr>
              <w:t>cxxxii</w:t>
            </w:r>
          </w:ins>
          <w:ins w:id="508" w:author="pete jones" w:date="2022-04-04T12:58:00Z">
            <w:r>
              <w:rPr>
                <w:noProof/>
                <w:webHidden/>
              </w:rPr>
              <w:fldChar w:fldCharType="end"/>
            </w:r>
            <w:r w:rsidRPr="00EA4C82">
              <w:rPr>
                <w:rStyle w:val="Hyperlink"/>
                <w:noProof/>
              </w:rPr>
              <w:fldChar w:fldCharType="end"/>
            </w:r>
          </w:ins>
        </w:p>
        <w:p w14:paraId="63CE7A78" w14:textId="3F5CDBCC" w:rsidR="00581B3D" w:rsidRDefault="00581B3D">
          <w:pPr>
            <w:pStyle w:val="TOC3"/>
            <w:rPr>
              <w:ins w:id="509" w:author="pete jones" w:date="2022-04-04T12:58:00Z"/>
              <w:rFonts w:eastAsiaTheme="minorEastAsia" w:cstheme="minorBidi"/>
              <w:noProof/>
              <w:sz w:val="22"/>
              <w:szCs w:val="22"/>
            </w:rPr>
          </w:pPr>
          <w:ins w:id="51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8"</w:instrText>
            </w:r>
            <w:r w:rsidRPr="00EA4C82">
              <w:rPr>
                <w:rStyle w:val="Hyperlink"/>
                <w:noProof/>
              </w:rPr>
              <w:instrText xml:space="preserve"> </w:instrText>
            </w:r>
            <w:r w:rsidRPr="00EA4C82">
              <w:rPr>
                <w:rStyle w:val="Hyperlink"/>
                <w:noProof/>
              </w:rPr>
              <w:fldChar w:fldCharType="separate"/>
            </w:r>
            <w:r w:rsidRPr="00EA4C82">
              <w:rPr>
                <w:rStyle w:val="Hyperlink"/>
                <w:noProof/>
              </w:rPr>
              <w:t>11.10.1</w:t>
            </w:r>
            <w:r>
              <w:rPr>
                <w:rFonts w:eastAsiaTheme="minorEastAsia" w:cstheme="minorBidi"/>
                <w:noProof/>
                <w:sz w:val="22"/>
                <w:szCs w:val="22"/>
              </w:rPr>
              <w:tab/>
            </w:r>
            <w:r w:rsidRPr="00EA4C82">
              <w:rPr>
                <w:rStyle w:val="Hyperlink"/>
                <w:noProof/>
              </w:rPr>
              <w:t>Industry voice</w:t>
            </w:r>
            <w:r>
              <w:rPr>
                <w:noProof/>
                <w:webHidden/>
              </w:rPr>
              <w:tab/>
            </w:r>
            <w:r>
              <w:rPr>
                <w:noProof/>
                <w:webHidden/>
              </w:rPr>
              <w:fldChar w:fldCharType="begin"/>
            </w:r>
            <w:r>
              <w:rPr>
                <w:noProof/>
                <w:webHidden/>
              </w:rPr>
              <w:instrText xml:space="preserve"> PAGEREF _Toc99969908 \h </w:instrText>
            </w:r>
          </w:ins>
          <w:r>
            <w:rPr>
              <w:noProof/>
              <w:webHidden/>
            </w:rPr>
          </w:r>
          <w:r>
            <w:rPr>
              <w:noProof/>
              <w:webHidden/>
            </w:rPr>
            <w:fldChar w:fldCharType="separate"/>
          </w:r>
          <w:ins w:id="511" w:author="pete jones" w:date="2022-04-05T11:31:00Z">
            <w:r w:rsidR="00D94147">
              <w:rPr>
                <w:noProof/>
                <w:webHidden/>
              </w:rPr>
              <w:t>cxxxii</w:t>
            </w:r>
          </w:ins>
          <w:ins w:id="512" w:author="pete jones" w:date="2022-04-04T12:58:00Z">
            <w:r>
              <w:rPr>
                <w:noProof/>
                <w:webHidden/>
              </w:rPr>
              <w:fldChar w:fldCharType="end"/>
            </w:r>
            <w:r w:rsidRPr="00EA4C82">
              <w:rPr>
                <w:rStyle w:val="Hyperlink"/>
                <w:noProof/>
              </w:rPr>
              <w:fldChar w:fldCharType="end"/>
            </w:r>
          </w:ins>
        </w:p>
        <w:p w14:paraId="033D3DC4" w14:textId="1E5ECEBA" w:rsidR="00581B3D" w:rsidRDefault="00581B3D">
          <w:pPr>
            <w:pStyle w:val="TOC2"/>
            <w:rPr>
              <w:ins w:id="513" w:author="pete jones" w:date="2022-04-04T12:58:00Z"/>
              <w:rFonts w:eastAsiaTheme="minorEastAsia" w:cstheme="minorBidi"/>
              <w:noProof/>
              <w:sz w:val="22"/>
              <w:szCs w:val="22"/>
            </w:rPr>
          </w:pPr>
          <w:ins w:id="51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09"</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11</w:t>
            </w:r>
            <w:r>
              <w:rPr>
                <w:rFonts w:eastAsiaTheme="minorEastAsia" w:cstheme="minorBidi"/>
                <w:noProof/>
                <w:sz w:val="22"/>
                <w:szCs w:val="22"/>
              </w:rPr>
              <w:tab/>
            </w:r>
            <w:r w:rsidRPr="00EA4C82">
              <w:rPr>
                <w:rStyle w:val="Hyperlink"/>
                <w:noProof/>
              </w:rPr>
              <w:t>Joining HE</w:t>
            </w:r>
            <w:r>
              <w:rPr>
                <w:noProof/>
                <w:webHidden/>
              </w:rPr>
              <w:tab/>
            </w:r>
            <w:r>
              <w:rPr>
                <w:noProof/>
                <w:webHidden/>
              </w:rPr>
              <w:fldChar w:fldCharType="begin"/>
            </w:r>
            <w:r>
              <w:rPr>
                <w:noProof/>
                <w:webHidden/>
              </w:rPr>
              <w:instrText xml:space="preserve"> PAGEREF _Toc99969909 \h </w:instrText>
            </w:r>
          </w:ins>
          <w:r>
            <w:rPr>
              <w:noProof/>
              <w:webHidden/>
            </w:rPr>
          </w:r>
          <w:r>
            <w:rPr>
              <w:noProof/>
              <w:webHidden/>
            </w:rPr>
            <w:fldChar w:fldCharType="separate"/>
          </w:r>
          <w:ins w:id="515" w:author="pete jones" w:date="2022-04-05T11:31:00Z">
            <w:r w:rsidR="00D94147">
              <w:rPr>
                <w:noProof/>
                <w:webHidden/>
              </w:rPr>
              <w:t>cxxxiv</w:t>
            </w:r>
          </w:ins>
          <w:ins w:id="516" w:author="pete jones" w:date="2022-04-04T12:58:00Z">
            <w:r>
              <w:rPr>
                <w:noProof/>
                <w:webHidden/>
              </w:rPr>
              <w:fldChar w:fldCharType="end"/>
            </w:r>
            <w:r w:rsidRPr="00EA4C82">
              <w:rPr>
                <w:rStyle w:val="Hyperlink"/>
                <w:noProof/>
              </w:rPr>
              <w:fldChar w:fldCharType="end"/>
            </w:r>
          </w:ins>
        </w:p>
        <w:p w14:paraId="5F773875" w14:textId="0AC71922" w:rsidR="00581B3D" w:rsidRDefault="00581B3D">
          <w:pPr>
            <w:pStyle w:val="TOC2"/>
            <w:rPr>
              <w:ins w:id="517" w:author="pete jones" w:date="2022-04-04T12:58:00Z"/>
              <w:rFonts w:eastAsiaTheme="minorEastAsia" w:cstheme="minorBidi"/>
              <w:noProof/>
              <w:sz w:val="22"/>
              <w:szCs w:val="22"/>
            </w:rPr>
          </w:pPr>
          <w:ins w:id="51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10"</w:instrText>
            </w:r>
            <w:r w:rsidRPr="00EA4C82">
              <w:rPr>
                <w:rStyle w:val="Hyperlink"/>
                <w:noProof/>
              </w:rPr>
              <w:instrText xml:space="preserve"> </w:instrText>
            </w:r>
            <w:r w:rsidRPr="00EA4C82">
              <w:rPr>
                <w:rStyle w:val="Hyperlink"/>
                <w:noProof/>
              </w:rPr>
              <w:fldChar w:fldCharType="separate"/>
            </w:r>
            <w:r w:rsidRPr="00EA4C82">
              <w:rPr>
                <w:rStyle w:val="Hyperlink"/>
                <w:noProof/>
                <w14:scene3d>
                  <w14:camera w14:prst="orthographicFront"/>
                  <w14:lightRig w14:rig="threePt" w14:dir="t">
                    <w14:rot w14:lat="0" w14:lon="0" w14:rev="0"/>
                  </w14:lightRig>
                </w14:scene3d>
              </w:rPr>
              <w:t>11.12</w:t>
            </w:r>
            <w:r>
              <w:rPr>
                <w:rFonts w:eastAsiaTheme="minorEastAsia" w:cstheme="minorBidi"/>
                <w:noProof/>
                <w:sz w:val="22"/>
                <w:szCs w:val="22"/>
              </w:rPr>
              <w:tab/>
            </w:r>
            <w:r w:rsidRPr="00EA4C82">
              <w:rPr>
                <w:rStyle w:val="Hyperlink"/>
                <w:noProof/>
              </w:rPr>
              <w:t>Module structures</w:t>
            </w:r>
            <w:r>
              <w:rPr>
                <w:noProof/>
                <w:webHidden/>
              </w:rPr>
              <w:tab/>
            </w:r>
            <w:r>
              <w:rPr>
                <w:noProof/>
                <w:webHidden/>
              </w:rPr>
              <w:fldChar w:fldCharType="begin"/>
            </w:r>
            <w:r>
              <w:rPr>
                <w:noProof/>
                <w:webHidden/>
              </w:rPr>
              <w:instrText xml:space="preserve"> PAGEREF _Toc99969910 \h </w:instrText>
            </w:r>
          </w:ins>
          <w:r>
            <w:rPr>
              <w:noProof/>
              <w:webHidden/>
            </w:rPr>
          </w:r>
          <w:r>
            <w:rPr>
              <w:noProof/>
              <w:webHidden/>
            </w:rPr>
            <w:fldChar w:fldCharType="separate"/>
          </w:r>
          <w:ins w:id="519" w:author="pete jones" w:date="2022-04-05T11:31:00Z">
            <w:r w:rsidR="00D94147">
              <w:rPr>
                <w:noProof/>
                <w:webHidden/>
              </w:rPr>
              <w:t>cxxxviii</w:t>
            </w:r>
          </w:ins>
          <w:ins w:id="520" w:author="pete jones" w:date="2022-04-04T12:58:00Z">
            <w:r>
              <w:rPr>
                <w:noProof/>
                <w:webHidden/>
              </w:rPr>
              <w:fldChar w:fldCharType="end"/>
            </w:r>
            <w:r w:rsidRPr="00EA4C82">
              <w:rPr>
                <w:rStyle w:val="Hyperlink"/>
                <w:noProof/>
              </w:rPr>
              <w:fldChar w:fldCharType="end"/>
            </w:r>
          </w:ins>
        </w:p>
        <w:p w14:paraId="7BBDB971" w14:textId="309B2A88" w:rsidR="00581B3D" w:rsidRDefault="00581B3D">
          <w:pPr>
            <w:pStyle w:val="TOC3"/>
            <w:rPr>
              <w:ins w:id="521" w:author="pete jones" w:date="2022-04-04T12:58:00Z"/>
              <w:rFonts w:eastAsiaTheme="minorEastAsia" w:cstheme="minorBidi"/>
              <w:noProof/>
              <w:sz w:val="22"/>
              <w:szCs w:val="22"/>
            </w:rPr>
          </w:pPr>
          <w:ins w:id="522"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11"</w:instrText>
            </w:r>
            <w:r w:rsidRPr="00EA4C82">
              <w:rPr>
                <w:rStyle w:val="Hyperlink"/>
                <w:noProof/>
              </w:rPr>
              <w:instrText xml:space="preserve"> </w:instrText>
            </w:r>
            <w:r w:rsidRPr="00EA4C82">
              <w:rPr>
                <w:rStyle w:val="Hyperlink"/>
                <w:noProof/>
              </w:rPr>
              <w:fldChar w:fldCharType="separate"/>
            </w:r>
            <w:r w:rsidRPr="00EA4C82">
              <w:rPr>
                <w:rStyle w:val="Hyperlink"/>
                <w:noProof/>
              </w:rPr>
              <w:t>11.12.1</w:t>
            </w:r>
            <w:r>
              <w:rPr>
                <w:rFonts w:eastAsiaTheme="minorEastAsia" w:cstheme="minorBidi"/>
                <w:noProof/>
                <w:sz w:val="22"/>
                <w:szCs w:val="22"/>
              </w:rPr>
              <w:tab/>
            </w:r>
            <w:r w:rsidRPr="00EA4C82">
              <w:rPr>
                <w:rStyle w:val="Hyperlink"/>
                <w:noProof/>
              </w:rPr>
              <w:t>UK National UCAS scores</w:t>
            </w:r>
            <w:r>
              <w:rPr>
                <w:noProof/>
                <w:webHidden/>
              </w:rPr>
              <w:tab/>
            </w:r>
            <w:r>
              <w:rPr>
                <w:noProof/>
                <w:webHidden/>
              </w:rPr>
              <w:fldChar w:fldCharType="begin"/>
            </w:r>
            <w:r>
              <w:rPr>
                <w:noProof/>
                <w:webHidden/>
              </w:rPr>
              <w:instrText xml:space="preserve"> PAGEREF _Toc99969911 \h </w:instrText>
            </w:r>
          </w:ins>
          <w:r>
            <w:rPr>
              <w:noProof/>
              <w:webHidden/>
            </w:rPr>
          </w:r>
          <w:r>
            <w:rPr>
              <w:noProof/>
              <w:webHidden/>
            </w:rPr>
            <w:fldChar w:fldCharType="separate"/>
          </w:r>
          <w:ins w:id="523" w:author="pete jones" w:date="2022-04-05T11:31:00Z">
            <w:r w:rsidR="00D94147">
              <w:rPr>
                <w:noProof/>
                <w:webHidden/>
              </w:rPr>
              <w:t>cxxxviii</w:t>
            </w:r>
          </w:ins>
          <w:ins w:id="524" w:author="pete jones" w:date="2022-04-04T12:58:00Z">
            <w:r>
              <w:rPr>
                <w:noProof/>
                <w:webHidden/>
              </w:rPr>
              <w:fldChar w:fldCharType="end"/>
            </w:r>
            <w:r w:rsidRPr="00EA4C82">
              <w:rPr>
                <w:rStyle w:val="Hyperlink"/>
                <w:noProof/>
              </w:rPr>
              <w:fldChar w:fldCharType="end"/>
            </w:r>
          </w:ins>
        </w:p>
        <w:p w14:paraId="38802C32" w14:textId="721FB2CC" w:rsidR="00581B3D" w:rsidRDefault="00581B3D">
          <w:pPr>
            <w:pStyle w:val="TOC3"/>
            <w:rPr>
              <w:ins w:id="525" w:author="pete jones" w:date="2022-04-04T12:58:00Z"/>
              <w:rFonts w:eastAsiaTheme="minorEastAsia" w:cstheme="minorBidi"/>
              <w:noProof/>
              <w:sz w:val="22"/>
              <w:szCs w:val="22"/>
            </w:rPr>
          </w:pPr>
          <w:ins w:id="526"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12"</w:instrText>
            </w:r>
            <w:r w:rsidRPr="00EA4C82">
              <w:rPr>
                <w:rStyle w:val="Hyperlink"/>
                <w:noProof/>
              </w:rPr>
              <w:instrText xml:space="preserve"> </w:instrText>
            </w:r>
            <w:r w:rsidRPr="00EA4C82">
              <w:rPr>
                <w:rStyle w:val="Hyperlink"/>
                <w:noProof/>
              </w:rPr>
              <w:fldChar w:fldCharType="separate"/>
            </w:r>
            <w:r w:rsidRPr="00EA4C82">
              <w:rPr>
                <w:rStyle w:val="Hyperlink"/>
                <w:noProof/>
              </w:rPr>
              <w:t>11.12.2</w:t>
            </w:r>
            <w:r>
              <w:rPr>
                <w:rFonts w:eastAsiaTheme="minorEastAsia" w:cstheme="minorBidi"/>
                <w:noProof/>
                <w:sz w:val="22"/>
                <w:szCs w:val="22"/>
              </w:rPr>
              <w:tab/>
            </w:r>
            <w:r w:rsidRPr="00EA4C82">
              <w:rPr>
                <w:rStyle w:val="Hyperlink"/>
                <w:noProof/>
              </w:rPr>
              <w:t>Module structure by university</w:t>
            </w:r>
            <w:r>
              <w:rPr>
                <w:noProof/>
                <w:webHidden/>
              </w:rPr>
              <w:tab/>
            </w:r>
            <w:r>
              <w:rPr>
                <w:noProof/>
                <w:webHidden/>
              </w:rPr>
              <w:fldChar w:fldCharType="begin"/>
            </w:r>
            <w:r>
              <w:rPr>
                <w:noProof/>
                <w:webHidden/>
              </w:rPr>
              <w:instrText xml:space="preserve"> PAGEREF _Toc99969912 \h </w:instrText>
            </w:r>
          </w:ins>
          <w:r>
            <w:rPr>
              <w:noProof/>
              <w:webHidden/>
            </w:rPr>
          </w:r>
          <w:r>
            <w:rPr>
              <w:noProof/>
              <w:webHidden/>
            </w:rPr>
            <w:fldChar w:fldCharType="separate"/>
          </w:r>
          <w:ins w:id="527" w:author="pete jones" w:date="2022-04-05T11:31:00Z">
            <w:r w:rsidR="00D94147">
              <w:rPr>
                <w:noProof/>
                <w:webHidden/>
              </w:rPr>
              <w:t xml:space="preserve"> </w:t>
            </w:r>
          </w:ins>
          <w:ins w:id="528" w:author="pete jones" w:date="2022-04-04T12:58:00Z">
            <w:r>
              <w:rPr>
                <w:noProof/>
                <w:webHidden/>
              </w:rPr>
              <w:fldChar w:fldCharType="end"/>
            </w:r>
            <w:r w:rsidRPr="00EA4C82">
              <w:rPr>
                <w:rStyle w:val="Hyperlink"/>
                <w:noProof/>
              </w:rPr>
              <w:fldChar w:fldCharType="end"/>
            </w:r>
          </w:ins>
        </w:p>
        <w:p w14:paraId="282C55A7" w14:textId="40EB5A8D" w:rsidR="00581B3D" w:rsidRDefault="00581B3D">
          <w:pPr>
            <w:pStyle w:val="TOC3"/>
            <w:rPr>
              <w:ins w:id="529" w:author="pete jones" w:date="2022-04-04T12:58:00Z"/>
              <w:rFonts w:eastAsiaTheme="minorEastAsia" w:cstheme="minorBidi"/>
              <w:noProof/>
              <w:sz w:val="22"/>
              <w:szCs w:val="22"/>
            </w:rPr>
          </w:pPr>
          <w:ins w:id="530"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13"</w:instrText>
            </w:r>
            <w:r w:rsidRPr="00EA4C82">
              <w:rPr>
                <w:rStyle w:val="Hyperlink"/>
                <w:noProof/>
              </w:rPr>
              <w:instrText xml:space="preserve"> </w:instrText>
            </w:r>
            <w:r w:rsidRPr="00EA4C82">
              <w:rPr>
                <w:rStyle w:val="Hyperlink"/>
                <w:noProof/>
              </w:rPr>
              <w:fldChar w:fldCharType="separate"/>
            </w:r>
            <w:r w:rsidRPr="00EA4C82">
              <w:rPr>
                <w:rStyle w:val="Hyperlink"/>
                <w:noProof/>
              </w:rPr>
              <w:t>11.12.3</w:t>
            </w:r>
            <w:r>
              <w:rPr>
                <w:rFonts w:eastAsiaTheme="minorEastAsia" w:cstheme="minorBidi"/>
                <w:noProof/>
                <w:sz w:val="22"/>
                <w:szCs w:val="22"/>
              </w:rPr>
              <w:tab/>
            </w:r>
            <w:r w:rsidRPr="00EA4C82">
              <w:rPr>
                <w:rStyle w:val="Hyperlink"/>
                <w:noProof/>
              </w:rPr>
              <w:t>New Models of HE Engineering</w:t>
            </w:r>
            <w:r>
              <w:rPr>
                <w:noProof/>
                <w:webHidden/>
              </w:rPr>
              <w:tab/>
            </w:r>
            <w:r>
              <w:rPr>
                <w:noProof/>
                <w:webHidden/>
              </w:rPr>
              <w:fldChar w:fldCharType="begin"/>
            </w:r>
            <w:r>
              <w:rPr>
                <w:noProof/>
                <w:webHidden/>
              </w:rPr>
              <w:instrText xml:space="preserve"> PAGEREF _Toc99969913 \h </w:instrText>
            </w:r>
          </w:ins>
          <w:r>
            <w:rPr>
              <w:noProof/>
              <w:webHidden/>
            </w:rPr>
          </w:r>
          <w:r>
            <w:rPr>
              <w:noProof/>
              <w:webHidden/>
            </w:rPr>
            <w:fldChar w:fldCharType="separate"/>
          </w:r>
          <w:ins w:id="531" w:author="pete jones" w:date="2022-04-05T11:31:00Z">
            <w:r w:rsidR="00D94147">
              <w:rPr>
                <w:noProof/>
                <w:webHidden/>
              </w:rPr>
              <w:t>lxi</w:t>
            </w:r>
          </w:ins>
          <w:ins w:id="532" w:author="pete jones" w:date="2022-04-04T12:58:00Z">
            <w:r>
              <w:rPr>
                <w:noProof/>
                <w:webHidden/>
              </w:rPr>
              <w:fldChar w:fldCharType="end"/>
            </w:r>
            <w:r w:rsidRPr="00EA4C82">
              <w:rPr>
                <w:rStyle w:val="Hyperlink"/>
                <w:noProof/>
              </w:rPr>
              <w:fldChar w:fldCharType="end"/>
            </w:r>
          </w:ins>
        </w:p>
        <w:p w14:paraId="47DEB931" w14:textId="61A2F375" w:rsidR="00581B3D" w:rsidRDefault="00581B3D">
          <w:pPr>
            <w:pStyle w:val="TOC3"/>
            <w:rPr>
              <w:ins w:id="533" w:author="pete jones" w:date="2022-04-04T12:58:00Z"/>
              <w:rFonts w:eastAsiaTheme="minorEastAsia" w:cstheme="minorBidi"/>
              <w:noProof/>
              <w:sz w:val="22"/>
              <w:szCs w:val="22"/>
            </w:rPr>
          </w:pPr>
          <w:ins w:id="534"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14"</w:instrText>
            </w:r>
            <w:r w:rsidRPr="00EA4C82">
              <w:rPr>
                <w:rStyle w:val="Hyperlink"/>
                <w:noProof/>
              </w:rPr>
              <w:instrText xml:space="preserve"> </w:instrText>
            </w:r>
            <w:r w:rsidRPr="00EA4C82">
              <w:rPr>
                <w:rStyle w:val="Hyperlink"/>
                <w:noProof/>
              </w:rPr>
              <w:fldChar w:fldCharType="separate"/>
            </w:r>
            <w:r w:rsidRPr="00EA4C82">
              <w:rPr>
                <w:rStyle w:val="Hyperlink"/>
                <w:noProof/>
              </w:rPr>
              <w:t>11.12.4</w:t>
            </w:r>
            <w:r>
              <w:rPr>
                <w:rFonts w:eastAsiaTheme="minorEastAsia" w:cstheme="minorBidi"/>
                <w:noProof/>
                <w:sz w:val="22"/>
                <w:szCs w:val="22"/>
              </w:rPr>
              <w:tab/>
            </w:r>
            <w:r w:rsidRPr="00EA4C82">
              <w:rPr>
                <w:rStyle w:val="Hyperlink"/>
                <w:noProof/>
              </w:rPr>
              <w:t>New Model Institute for Technology and Engineering (NMITE) – UK</w:t>
            </w:r>
            <w:r>
              <w:rPr>
                <w:noProof/>
                <w:webHidden/>
              </w:rPr>
              <w:tab/>
            </w:r>
            <w:r>
              <w:rPr>
                <w:noProof/>
                <w:webHidden/>
              </w:rPr>
              <w:fldChar w:fldCharType="begin"/>
            </w:r>
            <w:r>
              <w:rPr>
                <w:noProof/>
                <w:webHidden/>
              </w:rPr>
              <w:instrText xml:space="preserve"> PAGEREF _Toc99969914 \h </w:instrText>
            </w:r>
          </w:ins>
          <w:r>
            <w:rPr>
              <w:noProof/>
              <w:webHidden/>
            </w:rPr>
          </w:r>
          <w:r>
            <w:rPr>
              <w:noProof/>
              <w:webHidden/>
            </w:rPr>
            <w:fldChar w:fldCharType="separate"/>
          </w:r>
          <w:ins w:id="535" w:author="pete jones" w:date="2022-04-05T11:31:00Z">
            <w:r w:rsidR="00D94147">
              <w:rPr>
                <w:noProof/>
                <w:webHidden/>
              </w:rPr>
              <w:t>lxi</w:t>
            </w:r>
          </w:ins>
          <w:ins w:id="536" w:author="pete jones" w:date="2022-04-04T12:58:00Z">
            <w:r>
              <w:rPr>
                <w:noProof/>
                <w:webHidden/>
              </w:rPr>
              <w:fldChar w:fldCharType="end"/>
            </w:r>
            <w:r w:rsidRPr="00EA4C82">
              <w:rPr>
                <w:rStyle w:val="Hyperlink"/>
                <w:noProof/>
              </w:rPr>
              <w:fldChar w:fldCharType="end"/>
            </w:r>
          </w:ins>
        </w:p>
        <w:p w14:paraId="46735841" w14:textId="3DAAE840" w:rsidR="00581B3D" w:rsidRDefault="00581B3D">
          <w:pPr>
            <w:pStyle w:val="TOC3"/>
            <w:rPr>
              <w:ins w:id="537" w:author="pete jones" w:date="2022-04-04T12:58:00Z"/>
              <w:rFonts w:eastAsiaTheme="minorEastAsia" w:cstheme="minorBidi"/>
              <w:noProof/>
              <w:sz w:val="22"/>
              <w:szCs w:val="22"/>
            </w:rPr>
          </w:pPr>
          <w:ins w:id="538" w:author="pete jones" w:date="2022-04-04T12:58:00Z">
            <w:r w:rsidRPr="00EA4C82">
              <w:rPr>
                <w:rStyle w:val="Hyperlink"/>
                <w:noProof/>
              </w:rPr>
              <w:fldChar w:fldCharType="begin"/>
            </w:r>
            <w:r w:rsidRPr="00EA4C82">
              <w:rPr>
                <w:rStyle w:val="Hyperlink"/>
                <w:noProof/>
              </w:rPr>
              <w:instrText xml:space="preserve"> </w:instrText>
            </w:r>
            <w:r>
              <w:rPr>
                <w:noProof/>
              </w:rPr>
              <w:instrText>HYPERLINK \l "_Toc99969915"</w:instrText>
            </w:r>
            <w:r w:rsidRPr="00EA4C82">
              <w:rPr>
                <w:rStyle w:val="Hyperlink"/>
                <w:noProof/>
              </w:rPr>
              <w:instrText xml:space="preserve"> </w:instrText>
            </w:r>
            <w:r w:rsidRPr="00EA4C82">
              <w:rPr>
                <w:rStyle w:val="Hyperlink"/>
                <w:noProof/>
              </w:rPr>
              <w:fldChar w:fldCharType="separate"/>
            </w:r>
            <w:r w:rsidRPr="00EA4C82">
              <w:rPr>
                <w:rStyle w:val="Hyperlink"/>
                <w:noProof/>
              </w:rPr>
              <w:t>11.12.5</w:t>
            </w:r>
            <w:r>
              <w:rPr>
                <w:rFonts w:eastAsiaTheme="minorEastAsia" w:cstheme="minorBidi"/>
                <w:noProof/>
                <w:sz w:val="22"/>
                <w:szCs w:val="22"/>
              </w:rPr>
              <w:tab/>
            </w:r>
            <w:r w:rsidRPr="00EA4C82">
              <w:rPr>
                <w:rStyle w:val="Hyperlink"/>
                <w:noProof/>
              </w:rPr>
              <w:t>OLIN COLLEGE of Engineering - USA</w:t>
            </w:r>
            <w:r>
              <w:rPr>
                <w:noProof/>
                <w:webHidden/>
              </w:rPr>
              <w:tab/>
            </w:r>
            <w:r>
              <w:rPr>
                <w:noProof/>
                <w:webHidden/>
              </w:rPr>
              <w:fldChar w:fldCharType="begin"/>
            </w:r>
            <w:r>
              <w:rPr>
                <w:noProof/>
                <w:webHidden/>
              </w:rPr>
              <w:instrText xml:space="preserve"> PAGEREF _Toc99969915 \h </w:instrText>
            </w:r>
          </w:ins>
          <w:r>
            <w:rPr>
              <w:noProof/>
              <w:webHidden/>
            </w:rPr>
          </w:r>
          <w:r>
            <w:rPr>
              <w:noProof/>
              <w:webHidden/>
            </w:rPr>
            <w:fldChar w:fldCharType="separate"/>
          </w:r>
          <w:ins w:id="539" w:author="pete jones" w:date="2022-04-05T11:31:00Z">
            <w:r w:rsidR="00D94147">
              <w:rPr>
                <w:noProof/>
                <w:webHidden/>
              </w:rPr>
              <w:t>lxiii</w:t>
            </w:r>
          </w:ins>
          <w:ins w:id="540" w:author="pete jones" w:date="2022-04-04T12:58:00Z">
            <w:r>
              <w:rPr>
                <w:noProof/>
                <w:webHidden/>
              </w:rPr>
              <w:fldChar w:fldCharType="end"/>
            </w:r>
            <w:r w:rsidRPr="00EA4C82">
              <w:rPr>
                <w:rStyle w:val="Hyperlink"/>
                <w:noProof/>
              </w:rPr>
              <w:fldChar w:fldCharType="end"/>
            </w:r>
          </w:ins>
        </w:p>
        <w:p w14:paraId="4F627419" w14:textId="520D8C14" w:rsidR="00015922" w:rsidRDefault="00873A59">
          <w:pPr>
            <w:rPr>
              <w:ins w:id="541" w:author="pete jones" w:date="2022-03-16T16:45:00Z"/>
            </w:rPr>
          </w:pPr>
          <w:ins w:id="542" w:author="pete jones" w:date="2022-03-16T17:41:00Z">
            <w:r>
              <w:fldChar w:fldCharType="end"/>
            </w:r>
          </w:ins>
        </w:p>
        <w:customXmlInsRangeStart w:id="543" w:author="pete jones" w:date="2022-03-16T16:45:00Z"/>
      </w:sdtContent>
    </w:sdt>
    <w:customXmlInsRangeEnd w:id="543"/>
    <w:p w14:paraId="62188ABB" w14:textId="77777777" w:rsidR="005C063D" w:rsidRDefault="005C063D" w:rsidP="00F06393">
      <w:pPr>
        <w:rPr>
          <w:ins w:id="544" w:author="pete jones" w:date="2022-03-17T10:01:00Z"/>
          <w:b/>
          <w:sz w:val="32"/>
        </w:rPr>
      </w:pPr>
    </w:p>
    <w:p w14:paraId="65574896" w14:textId="77777777" w:rsidR="005C063D" w:rsidRDefault="005C063D" w:rsidP="00F06393">
      <w:pPr>
        <w:rPr>
          <w:ins w:id="545" w:author="pete jones" w:date="2022-03-17T10:01:00Z"/>
          <w:b/>
          <w:sz w:val="32"/>
        </w:rPr>
      </w:pPr>
    </w:p>
    <w:p w14:paraId="4B8343CF" w14:textId="77777777" w:rsidR="005C063D" w:rsidRDefault="005C063D" w:rsidP="00F06393">
      <w:pPr>
        <w:rPr>
          <w:ins w:id="546" w:author="pete jones" w:date="2022-03-17T10:01:00Z"/>
          <w:b/>
          <w:sz w:val="32"/>
        </w:rPr>
      </w:pPr>
    </w:p>
    <w:p w14:paraId="07025F7A" w14:textId="7CEA81D2" w:rsidR="00A33F88" w:rsidRPr="00BA1266" w:rsidRDefault="006858F2" w:rsidP="00F06393">
      <w:pPr>
        <w:rPr>
          <w:ins w:id="547" w:author="pete jones" w:date="2022-01-06T15:06:00Z"/>
          <w:b/>
          <w:sz w:val="32"/>
        </w:rPr>
      </w:pPr>
      <w:r w:rsidRPr="00BA1266">
        <w:rPr>
          <w:b/>
          <w:sz w:val="32"/>
        </w:rPr>
        <w:lastRenderedPageBreak/>
        <w:t>Table of Figures</w:t>
      </w:r>
      <w:bookmarkEnd w:id="101"/>
    </w:p>
    <w:p w14:paraId="3C9614DA" w14:textId="4D27C659" w:rsidR="004F10F0" w:rsidRPr="00BA1266" w:rsidDel="004F10F0" w:rsidRDefault="004F10F0" w:rsidP="00F06393">
      <w:pPr>
        <w:rPr>
          <w:del w:id="548" w:author="pete jones" w:date="2022-01-06T15:07:00Z"/>
          <w:b/>
          <w:bCs/>
          <w:sz w:val="32"/>
          <w:rPrChange w:id="549" w:author="pete jones" w:date="2022-03-16T14:16:00Z">
            <w:rPr>
              <w:del w:id="550" w:author="pete jones" w:date="2022-01-06T15:07:00Z"/>
              <w:b/>
              <w:bCs/>
              <w:i/>
              <w:iCs/>
              <w:sz w:val="32"/>
            </w:rPr>
          </w:rPrChange>
        </w:rPr>
      </w:pPr>
    </w:p>
    <w:p w14:paraId="065232E2" w14:textId="5B3AE156" w:rsidR="002C3E85" w:rsidRDefault="006858F2">
      <w:pPr>
        <w:pStyle w:val="TableofFigures"/>
        <w:tabs>
          <w:tab w:val="right" w:leader="dot" w:pos="8777"/>
        </w:tabs>
        <w:rPr>
          <w:ins w:id="551" w:author="pete jones" w:date="2022-04-01T15:22:00Z"/>
          <w:rFonts w:eastAsiaTheme="minorEastAsia" w:cstheme="minorBidi"/>
          <w:noProof/>
          <w:sz w:val="22"/>
          <w:szCs w:val="22"/>
        </w:rPr>
      </w:pPr>
      <w:r w:rsidRPr="00BA1266">
        <w:rPr>
          <w:color w:val="FF0000"/>
        </w:rPr>
        <w:fldChar w:fldCharType="begin"/>
      </w:r>
      <w:r w:rsidRPr="00BA1266">
        <w:rPr>
          <w:color w:val="FF0000"/>
        </w:rPr>
        <w:instrText xml:space="preserve"> TOC \h \z \c "Figure" </w:instrText>
      </w:r>
      <w:r w:rsidRPr="00BA1266">
        <w:rPr>
          <w:color w:val="FF0000"/>
          <w:rPrChange w:id="552" w:author="pete jones" w:date="2022-03-16T14:16:00Z">
            <w:rPr/>
          </w:rPrChange>
        </w:rPr>
        <w:fldChar w:fldCharType="separate"/>
      </w:r>
      <w:ins w:id="553" w:author="pete jones" w:date="2022-04-01T15:22:00Z">
        <w:r w:rsidR="002C3E85" w:rsidRPr="002006F2">
          <w:rPr>
            <w:rStyle w:val="Hyperlink"/>
            <w:noProof/>
          </w:rPr>
          <w:fldChar w:fldCharType="begin"/>
        </w:r>
        <w:r w:rsidR="002C3E85" w:rsidRPr="002006F2">
          <w:rPr>
            <w:rStyle w:val="Hyperlink"/>
            <w:noProof/>
          </w:rPr>
          <w:instrText xml:space="preserve"> </w:instrText>
        </w:r>
        <w:r w:rsidR="002C3E85">
          <w:rPr>
            <w:noProof/>
          </w:rPr>
          <w:instrText>HYPERLINK \l "_Toc99719259"</w:instrText>
        </w:r>
        <w:r w:rsidR="002C3E85" w:rsidRPr="002006F2">
          <w:rPr>
            <w:rStyle w:val="Hyperlink"/>
            <w:noProof/>
          </w:rPr>
          <w:instrText xml:space="preserve"> </w:instrText>
        </w:r>
        <w:r w:rsidR="002C3E85" w:rsidRPr="002006F2">
          <w:rPr>
            <w:rStyle w:val="Hyperlink"/>
            <w:noProof/>
          </w:rPr>
          <w:fldChar w:fldCharType="separate"/>
        </w:r>
        <w:r w:rsidR="002C3E85" w:rsidRPr="002006F2">
          <w:rPr>
            <w:rStyle w:val="Hyperlink"/>
            <w:noProof/>
          </w:rPr>
          <w:t>Figure 1</w:t>
        </w:r>
        <w:r w:rsidR="002C3E85" w:rsidRPr="002006F2">
          <w:rPr>
            <w:rStyle w:val="Hyperlink"/>
            <w:noProof/>
          </w:rPr>
          <w:noBreakHyphen/>
          <w:t>1: The history of CAD development</w:t>
        </w:r>
        <w:r w:rsidR="002C3E85">
          <w:rPr>
            <w:noProof/>
            <w:webHidden/>
          </w:rPr>
          <w:tab/>
        </w:r>
        <w:r w:rsidR="002C3E85">
          <w:rPr>
            <w:noProof/>
            <w:webHidden/>
          </w:rPr>
          <w:fldChar w:fldCharType="begin"/>
        </w:r>
        <w:r w:rsidR="002C3E85">
          <w:rPr>
            <w:noProof/>
            <w:webHidden/>
          </w:rPr>
          <w:instrText xml:space="preserve"> PAGEREF _Toc99719259 \h </w:instrText>
        </w:r>
      </w:ins>
      <w:r w:rsidR="002C3E85">
        <w:rPr>
          <w:noProof/>
          <w:webHidden/>
        </w:rPr>
      </w:r>
      <w:r w:rsidR="002C3E85">
        <w:rPr>
          <w:noProof/>
          <w:webHidden/>
        </w:rPr>
        <w:fldChar w:fldCharType="separate"/>
      </w:r>
      <w:ins w:id="554" w:author="pete jones" w:date="2022-04-05T11:31:00Z">
        <w:r w:rsidR="00D94147">
          <w:rPr>
            <w:noProof/>
            <w:webHidden/>
          </w:rPr>
          <w:t>6</w:t>
        </w:r>
      </w:ins>
      <w:ins w:id="555" w:author="pete jones" w:date="2022-04-01T15:22:00Z">
        <w:r w:rsidR="002C3E85">
          <w:rPr>
            <w:noProof/>
            <w:webHidden/>
          </w:rPr>
          <w:fldChar w:fldCharType="end"/>
        </w:r>
        <w:r w:rsidR="002C3E85" w:rsidRPr="002006F2">
          <w:rPr>
            <w:rStyle w:val="Hyperlink"/>
            <w:noProof/>
          </w:rPr>
          <w:fldChar w:fldCharType="end"/>
        </w:r>
      </w:ins>
    </w:p>
    <w:p w14:paraId="1A76B4E9" w14:textId="4116AF00" w:rsidR="002C3E85" w:rsidRDefault="002C3E85">
      <w:pPr>
        <w:pStyle w:val="TableofFigures"/>
        <w:tabs>
          <w:tab w:val="right" w:leader="dot" w:pos="8777"/>
        </w:tabs>
        <w:rPr>
          <w:ins w:id="556" w:author="pete jones" w:date="2022-04-01T15:22:00Z"/>
          <w:rFonts w:eastAsiaTheme="minorEastAsia" w:cstheme="minorBidi"/>
          <w:noProof/>
          <w:sz w:val="22"/>
          <w:szCs w:val="22"/>
        </w:rPr>
      </w:pPr>
      <w:ins w:id="55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0"</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w:t>
        </w:r>
        <w:r w:rsidRPr="002006F2">
          <w:rPr>
            <w:rStyle w:val="Hyperlink"/>
            <w:noProof/>
          </w:rPr>
          <w:noBreakHyphen/>
          <w:t>2: Timeline of crucial CDIO milestones</w:t>
        </w:r>
        <w:r>
          <w:rPr>
            <w:noProof/>
            <w:webHidden/>
          </w:rPr>
          <w:tab/>
        </w:r>
        <w:r>
          <w:rPr>
            <w:noProof/>
            <w:webHidden/>
          </w:rPr>
          <w:fldChar w:fldCharType="begin"/>
        </w:r>
        <w:r>
          <w:rPr>
            <w:noProof/>
            <w:webHidden/>
          </w:rPr>
          <w:instrText xml:space="preserve"> PAGEREF _Toc99719260 \h </w:instrText>
        </w:r>
      </w:ins>
      <w:r>
        <w:rPr>
          <w:noProof/>
          <w:webHidden/>
        </w:rPr>
      </w:r>
      <w:r>
        <w:rPr>
          <w:noProof/>
          <w:webHidden/>
        </w:rPr>
        <w:fldChar w:fldCharType="separate"/>
      </w:r>
      <w:ins w:id="558" w:author="pete jones" w:date="2022-04-05T11:31:00Z">
        <w:r w:rsidR="00D94147">
          <w:rPr>
            <w:noProof/>
            <w:webHidden/>
          </w:rPr>
          <w:t>8</w:t>
        </w:r>
      </w:ins>
      <w:ins w:id="559" w:author="pete jones" w:date="2022-04-01T15:22:00Z">
        <w:r>
          <w:rPr>
            <w:noProof/>
            <w:webHidden/>
          </w:rPr>
          <w:fldChar w:fldCharType="end"/>
        </w:r>
        <w:r w:rsidRPr="002006F2">
          <w:rPr>
            <w:rStyle w:val="Hyperlink"/>
            <w:noProof/>
          </w:rPr>
          <w:fldChar w:fldCharType="end"/>
        </w:r>
      </w:ins>
    </w:p>
    <w:p w14:paraId="570719F2" w14:textId="4471AA5C" w:rsidR="002C3E85" w:rsidRDefault="002C3E85">
      <w:pPr>
        <w:pStyle w:val="TableofFigures"/>
        <w:tabs>
          <w:tab w:val="right" w:leader="dot" w:pos="8777"/>
        </w:tabs>
        <w:rPr>
          <w:ins w:id="560" w:author="pete jones" w:date="2022-04-01T15:22:00Z"/>
          <w:rFonts w:eastAsiaTheme="minorEastAsia" w:cstheme="minorBidi"/>
          <w:noProof/>
          <w:sz w:val="22"/>
          <w:szCs w:val="22"/>
        </w:rPr>
      </w:pPr>
      <w:ins w:id="56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1"</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w:t>
        </w:r>
        <w:r w:rsidRPr="002006F2">
          <w:rPr>
            <w:rStyle w:val="Hyperlink"/>
            <w:noProof/>
          </w:rPr>
          <w:noBreakHyphen/>
          <w:t>3: HESA Statistic for UK Engineering 2018/19</w:t>
        </w:r>
        <w:r>
          <w:rPr>
            <w:noProof/>
            <w:webHidden/>
          </w:rPr>
          <w:tab/>
        </w:r>
        <w:r>
          <w:rPr>
            <w:noProof/>
            <w:webHidden/>
          </w:rPr>
          <w:fldChar w:fldCharType="begin"/>
        </w:r>
        <w:r>
          <w:rPr>
            <w:noProof/>
            <w:webHidden/>
          </w:rPr>
          <w:instrText xml:space="preserve"> PAGEREF _Toc99719261 \h </w:instrText>
        </w:r>
      </w:ins>
      <w:r>
        <w:rPr>
          <w:noProof/>
          <w:webHidden/>
        </w:rPr>
      </w:r>
      <w:r>
        <w:rPr>
          <w:noProof/>
          <w:webHidden/>
        </w:rPr>
        <w:fldChar w:fldCharType="separate"/>
      </w:r>
      <w:ins w:id="562" w:author="pete jones" w:date="2022-04-05T11:31:00Z">
        <w:r w:rsidR="00D94147">
          <w:rPr>
            <w:noProof/>
            <w:webHidden/>
          </w:rPr>
          <w:t>8</w:t>
        </w:r>
      </w:ins>
      <w:ins w:id="563" w:author="pete jones" w:date="2022-04-01T15:22:00Z">
        <w:r>
          <w:rPr>
            <w:noProof/>
            <w:webHidden/>
          </w:rPr>
          <w:fldChar w:fldCharType="end"/>
        </w:r>
        <w:r w:rsidRPr="002006F2">
          <w:rPr>
            <w:rStyle w:val="Hyperlink"/>
            <w:noProof/>
          </w:rPr>
          <w:fldChar w:fldCharType="end"/>
        </w:r>
      </w:ins>
    </w:p>
    <w:p w14:paraId="467B47CF" w14:textId="66F2BEC9" w:rsidR="002C3E85" w:rsidRDefault="002C3E85">
      <w:pPr>
        <w:pStyle w:val="TableofFigures"/>
        <w:tabs>
          <w:tab w:val="right" w:leader="dot" w:pos="8777"/>
        </w:tabs>
        <w:rPr>
          <w:ins w:id="564" w:author="pete jones" w:date="2022-04-01T15:22:00Z"/>
          <w:rFonts w:eastAsiaTheme="minorEastAsia" w:cstheme="minorBidi"/>
          <w:noProof/>
          <w:sz w:val="22"/>
          <w:szCs w:val="22"/>
        </w:rPr>
      </w:pPr>
      <w:ins w:id="56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2"</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w:t>
        </w:r>
        <w:r w:rsidRPr="002006F2">
          <w:rPr>
            <w:rStyle w:val="Hyperlink"/>
            <w:noProof/>
          </w:rPr>
          <w:noBreakHyphen/>
          <w:t>4 Brief History of EdTech (AVINSTALLATIONS, 2020)</w:t>
        </w:r>
        <w:r>
          <w:rPr>
            <w:noProof/>
            <w:webHidden/>
          </w:rPr>
          <w:tab/>
        </w:r>
        <w:r>
          <w:rPr>
            <w:noProof/>
            <w:webHidden/>
          </w:rPr>
          <w:fldChar w:fldCharType="begin"/>
        </w:r>
        <w:r>
          <w:rPr>
            <w:noProof/>
            <w:webHidden/>
          </w:rPr>
          <w:instrText xml:space="preserve"> PAGEREF _Toc99719262 \h </w:instrText>
        </w:r>
      </w:ins>
      <w:r>
        <w:rPr>
          <w:noProof/>
          <w:webHidden/>
        </w:rPr>
      </w:r>
      <w:r>
        <w:rPr>
          <w:noProof/>
          <w:webHidden/>
        </w:rPr>
        <w:fldChar w:fldCharType="separate"/>
      </w:r>
      <w:ins w:id="566" w:author="pete jones" w:date="2022-04-05T11:31:00Z">
        <w:r w:rsidR="00D94147">
          <w:rPr>
            <w:noProof/>
            <w:webHidden/>
          </w:rPr>
          <w:t>12</w:t>
        </w:r>
      </w:ins>
      <w:ins w:id="567" w:author="pete jones" w:date="2022-04-01T15:22:00Z">
        <w:r>
          <w:rPr>
            <w:noProof/>
            <w:webHidden/>
          </w:rPr>
          <w:fldChar w:fldCharType="end"/>
        </w:r>
        <w:r w:rsidRPr="002006F2">
          <w:rPr>
            <w:rStyle w:val="Hyperlink"/>
            <w:noProof/>
          </w:rPr>
          <w:fldChar w:fldCharType="end"/>
        </w:r>
      </w:ins>
    </w:p>
    <w:p w14:paraId="027EA373" w14:textId="28740437" w:rsidR="002C3E85" w:rsidRDefault="002C3E85">
      <w:pPr>
        <w:pStyle w:val="TableofFigures"/>
        <w:tabs>
          <w:tab w:val="right" w:leader="dot" w:pos="8777"/>
        </w:tabs>
        <w:rPr>
          <w:ins w:id="568" w:author="pete jones" w:date="2022-04-01T15:22:00Z"/>
          <w:rFonts w:eastAsiaTheme="minorEastAsia" w:cstheme="minorBidi"/>
          <w:noProof/>
          <w:sz w:val="22"/>
          <w:szCs w:val="22"/>
        </w:rPr>
      </w:pPr>
      <w:ins w:id="56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3"</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w:t>
        </w:r>
        <w:r w:rsidRPr="002006F2">
          <w:rPr>
            <w:rStyle w:val="Hyperlink"/>
            <w:noProof/>
          </w:rPr>
          <w:noBreakHyphen/>
          <w:t>5: Framing strategy</w:t>
        </w:r>
        <w:r>
          <w:rPr>
            <w:noProof/>
            <w:webHidden/>
          </w:rPr>
          <w:tab/>
        </w:r>
        <w:r>
          <w:rPr>
            <w:noProof/>
            <w:webHidden/>
          </w:rPr>
          <w:fldChar w:fldCharType="begin"/>
        </w:r>
        <w:r>
          <w:rPr>
            <w:noProof/>
            <w:webHidden/>
          </w:rPr>
          <w:instrText xml:space="preserve"> PAGEREF _Toc99719263 \h </w:instrText>
        </w:r>
      </w:ins>
      <w:r>
        <w:rPr>
          <w:noProof/>
          <w:webHidden/>
        </w:rPr>
      </w:r>
      <w:r>
        <w:rPr>
          <w:noProof/>
          <w:webHidden/>
        </w:rPr>
        <w:fldChar w:fldCharType="separate"/>
      </w:r>
      <w:ins w:id="570" w:author="pete jones" w:date="2022-04-05T11:31:00Z">
        <w:r w:rsidR="00D94147">
          <w:rPr>
            <w:noProof/>
            <w:webHidden/>
          </w:rPr>
          <w:t>19</w:t>
        </w:r>
      </w:ins>
      <w:ins w:id="571" w:author="pete jones" w:date="2022-04-01T15:22:00Z">
        <w:r>
          <w:rPr>
            <w:noProof/>
            <w:webHidden/>
          </w:rPr>
          <w:fldChar w:fldCharType="end"/>
        </w:r>
        <w:r w:rsidRPr="002006F2">
          <w:rPr>
            <w:rStyle w:val="Hyperlink"/>
            <w:noProof/>
          </w:rPr>
          <w:fldChar w:fldCharType="end"/>
        </w:r>
      </w:ins>
    </w:p>
    <w:p w14:paraId="4F511EAF" w14:textId="769EA7BD" w:rsidR="002C3E85" w:rsidRDefault="002C3E85">
      <w:pPr>
        <w:pStyle w:val="TableofFigures"/>
        <w:tabs>
          <w:tab w:val="right" w:leader="dot" w:pos="8777"/>
        </w:tabs>
        <w:rPr>
          <w:ins w:id="572" w:author="pete jones" w:date="2022-04-01T15:22:00Z"/>
          <w:rFonts w:eastAsiaTheme="minorEastAsia" w:cstheme="minorBidi"/>
          <w:noProof/>
          <w:sz w:val="22"/>
          <w:szCs w:val="22"/>
        </w:rPr>
      </w:pPr>
      <w:ins w:id="57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4"</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1: CDE Literature Review Themes</w:t>
        </w:r>
        <w:r>
          <w:rPr>
            <w:noProof/>
            <w:webHidden/>
          </w:rPr>
          <w:tab/>
        </w:r>
        <w:r>
          <w:rPr>
            <w:noProof/>
            <w:webHidden/>
          </w:rPr>
          <w:fldChar w:fldCharType="begin"/>
        </w:r>
        <w:r>
          <w:rPr>
            <w:noProof/>
            <w:webHidden/>
          </w:rPr>
          <w:instrText xml:space="preserve"> PAGEREF _Toc99719264 \h </w:instrText>
        </w:r>
      </w:ins>
      <w:r>
        <w:rPr>
          <w:noProof/>
          <w:webHidden/>
        </w:rPr>
      </w:r>
      <w:r>
        <w:rPr>
          <w:noProof/>
          <w:webHidden/>
        </w:rPr>
        <w:fldChar w:fldCharType="separate"/>
      </w:r>
      <w:ins w:id="574" w:author="pete jones" w:date="2022-04-05T11:31:00Z">
        <w:r w:rsidR="00D94147">
          <w:rPr>
            <w:noProof/>
            <w:webHidden/>
          </w:rPr>
          <w:t>25</w:t>
        </w:r>
      </w:ins>
      <w:ins w:id="575" w:author="pete jones" w:date="2022-04-01T15:22:00Z">
        <w:r>
          <w:rPr>
            <w:noProof/>
            <w:webHidden/>
          </w:rPr>
          <w:fldChar w:fldCharType="end"/>
        </w:r>
        <w:r w:rsidRPr="002006F2">
          <w:rPr>
            <w:rStyle w:val="Hyperlink"/>
            <w:noProof/>
          </w:rPr>
          <w:fldChar w:fldCharType="end"/>
        </w:r>
      </w:ins>
    </w:p>
    <w:p w14:paraId="76130A59" w14:textId="75A97684" w:rsidR="002C3E85" w:rsidRDefault="002C3E85">
      <w:pPr>
        <w:pStyle w:val="TableofFigures"/>
        <w:tabs>
          <w:tab w:val="right" w:leader="dot" w:pos="8777"/>
        </w:tabs>
        <w:rPr>
          <w:ins w:id="576" w:author="pete jones" w:date="2022-04-01T15:22:00Z"/>
          <w:rFonts w:eastAsiaTheme="minorEastAsia" w:cstheme="minorBidi"/>
          <w:noProof/>
          <w:sz w:val="22"/>
          <w:szCs w:val="22"/>
        </w:rPr>
      </w:pPr>
      <w:ins w:id="57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5"</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2</w:t>
        </w:r>
        <w:r w:rsidRPr="002006F2">
          <w:rPr>
            <w:rStyle w:val="Hyperlink"/>
            <w:i/>
            <w:iCs/>
            <w:noProof/>
          </w:rPr>
          <w:noBreakHyphen/>
          <w:t>2: A PLM Model</w:t>
        </w:r>
        <w:r>
          <w:rPr>
            <w:noProof/>
            <w:webHidden/>
          </w:rPr>
          <w:tab/>
        </w:r>
        <w:r>
          <w:rPr>
            <w:noProof/>
            <w:webHidden/>
          </w:rPr>
          <w:fldChar w:fldCharType="begin"/>
        </w:r>
        <w:r>
          <w:rPr>
            <w:noProof/>
            <w:webHidden/>
          </w:rPr>
          <w:instrText xml:space="preserve"> PAGEREF _Toc99719265 \h </w:instrText>
        </w:r>
      </w:ins>
      <w:r>
        <w:rPr>
          <w:noProof/>
          <w:webHidden/>
        </w:rPr>
      </w:r>
      <w:r>
        <w:rPr>
          <w:noProof/>
          <w:webHidden/>
        </w:rPr>
        <w:fldChar w:fldCharType="separate"/>
      </w:r>
      <w:ins w:id="578" w:author="pete jones" w:date="2022-04-05T11:31:00Z">
        <w:r w:rsidR="00D94147">
          <w:rPr>
            <w:noProof/>
            <w:webHidden/>
          </w:rPr>
          <w:t>29</w:t>
        </w:r>
      </w:ins>
      <w:ins w:id="579" w:author="pete jones" w:date="2022-04-01T15:22:00Z">
        <w:r>
          <w:rPr>
            <w:noProof/>
            <w:webHidden/>
          </w:rPr>
          <w:fldChar w:fldCharType="end"/>
        </w:r>
        <w:r w:rsidRPr="002006F2">
          <w:rPr>
            <w:rStyle w:val="Hyperlink"/>
            <w:noProof/>
          </w:rPr>
          <w:fldChar w:fldCharType="end"/>
        </w:r>
      </w:ins>
    </w:p>
    <w:p w14:paraId="5380E2F4" w14:textId="59E5D4BA" w:rsidR="002C3E85" w:rsidRDefault="002C3E85">
      <w:pPr>
        <w:pStyle w:val="TableofFigures"/>
        <w:tabs>
          <w:tab w:val="right" w:leader="dot" w:pos="8777"/>
        </w:tabs>
        <w:rPr>
          <w:ins w:id="580" w:author="pete jones" w:date="2022-04-01T15:22:00Z"/>
          <w:rFonts w:eastAsiaTheme="minorEastAsia" w:cstheme="minorBidi"/>
          <w:noProof/>
          <w:sz w:val="22"/>
          <w:szCs w:val="22"/>
        </w:rPr>
      </w:pPr>
      <w:ins w:id="58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6"</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2</w:t>
        </w:r>
        <w:r w:rsidRPr="002006F2">
          <w:rPr>
            <w:rStyle w:val="Hyperlink"/>
            <w:i/>
            <w:iCs/>
            <w:noProof/>
          </w:rPr>
          <w:noBreakHyphen/>
          <w:t>3: History of PLM 1982-2014</w:t>
        </w:r>
        <w:r>
          <w:rPr>
            <w:noProof/>
            <w:webHidden/>
          </w:rPr>
          <w:tab/>
        </w:r>
        <w:r>
          <w:rPr>
            <w:noProof/>
            <w:webHidden/>
          </w:rPr>
          <w:fldChar w:fldCharType="begin"/>
        </w:r>
        <w:r>
          <w:rPr>
            <w:noProof/>
            <w:webHidden/>
          </w:rPr>
          <w:instrText xml:space="preserve"> PAGEREF _Toc99719266 \h </w:instrText>
        </w:r>
      </w:ins>
      <w:r>
        <w:rPr>
          <w:noProof/>
          <w:webHidden/>
        </w:rPr>
      </w:r>
      <w:r>
        <w:rPr>
          <w:noProof/>
          <w:webHidden/>
        </w:rPr>
        <w:fldChar w:fldCharType="separate"/>
      </w:r>
      <w:ins w:id="582" w:author="pete jones" w:date="2022-04-05T11:31:00Z">
        <w:r w:rsidR="00D94147">
          <w:rPr>
            <w:noProof/>
            <w:webHidden/>
          </w:rPr>
          <w:t>31</w:t>
        </w:r>
      </w:ins>
      <w:ins w:id="583" w:author="pete jones" w:date="2022-04-01T15:22:00Z">
        <w:r>
          <w:rPr>
            <w:noProof/>
            <w:webHidden/>
          </w:rPr>
          <w:fldChar w:fldCharType="end"/>
        </w:r>
        <w:r w:rsidRPr="002006F2">
          <w:rPr>
            <w:rStyle w:val="Hyperlink"/>
            <w:noProof/>
          </w:rPr>
          <w:fldChar w:fldCharType="end"/>
        </w:r>
      </w:ins>
    </w:p>
    <w:p w14:paraId="128F96C4" w14:textId="72F6668C" w:rsidR="002C3E85" w:rsidRDefault="002C3E85">
      <w:pPr>
        <w:pStyle w:val="TableofFigures"/>
        <w:tabs>
          <w:tab w:val="right" w:leader="dot" w:pos="8777"/>
        </w:tabs>
        <w:rPr>
          <w:ins w:id="584" w:author="pete jones" w:date="2022-04-01T15:22:00Z"/>
          <w:rFonts w:eastAsiaTheme="minorEastAsia" w:cstheme="minorBidi"/>
          <w:noProof/>
          <w:sz w:val="22"/>
          <w:szCs w:val="22"/>
        </w:rPr>
      </w:pPr>
      <w:ins w:id="58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7"</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2</w:t>
        </w:r>
        <w:r w:rsidRPr="002006F2">
          <w:rPr>
            <w:rStyle w:val="Hyperlink"/>
            <w:i/>
            <w:iCs/>
            <w:noProof/>
          </w:rPr>
          <w:noBreakHyphen/>
          <w:t xml:space="preserve">4: Evolution of Digital Engineering </w:t>
        </w:r>
        <w:r w:rsidRPr="002006F2">
          <w:rPr>
            <w:rStyle w:val="Hyperlink"/>
            <w:iCs/>
            <w:noProof/>
          </w:rPr>
          <w:t>(Stark, 2015a)</w:t>
        </w:r>
        <w:r>
          <w:rPr>
            <w:noProof/>
            <w:webHidden/>
          </w:rPr>
          <w:tab/>
        </w:r>
        <w:r>
          <w:rPr>
            <w:noProof/>
            <w:webHidden/>
          </w:rPr>
          <w:fldChar w:fldCharType="begin"/>
        </w:r>
        <w:r>
          <w:rPr>
            <w:noProof/>
            <w:webHidden/>
          </w:rPr>
          <w:instrText xml:space="preserve"> PAGEREF _Toc99719267 \h </w:instrText>
        </w:r>
      </w:ins>
      <w:r>
        <w:rPr>
          <w:noProof/>
          <w:webHidden/>
        </w:rPr>
      </w:r>
      <w:r>
        <w:rPr>
          <w:noProof/>
          <w:webHidden/>
        </w:rPr>
        <w:fldChar w:fldCharType="separate"/>
      </w:r>
      <w:ins w:id="586" w:author="pete jones" w:date="2022-04-05T11:31:00Z">
        <w:r w:rsidR="00D94147">
          <w:rPr>
            <w:noProof/>
            <w:webHidden/>
          </w:rPr>
          <w:t>36</w:t>
        </w:r>
      </w:ins>
      <w:ins w:id="587" w:author="pete jones" w:date="2022-04-01T15:22:00Z">
        <w:r>
          <w:rPr>
            <w:noProof/>
            <w:webHidden/>
          </w:rPr>
          <w:fldChar w:fldCharType="end"/>
        </w:r>
        <w:r w:rsidRPr="002006F2">
          <w:rPr>
            <w:rStyle w:val="Hyperlink"/>
            <w:noProof/>
          </w:rPr>
          <w:fldChar w:fldCharType="end"/>
        </w:r>
      </w:ins>
    </w:p>
    <w:p w14:paraId="299794CD" w14:textId="448AE94E" w:rsidR="002C3E85" w:rsidRDefault="002C3E85">
      <w:pPr>
        <w:pStyle w:val="TableofFigures"/>
        <w:tabs>
          <w:tab w:val="right" w:leader="dot" w:pos="8777"/>
        </w:tabs>
        <w:rPr>
          <w:ins w:id="588" w:author="pete jones" w:date="2022-04-01T15:22:00Z"/>
          <w:rFonts w:eastAsiaTheme="minorEastAsia" w:cstheme="minorBidi"/>
          <w:noProof/>
          <w:sz w:val="22"/>
          <w:szCs w:val="22"/>
        </w:rPr>
      </w:pPr>
      <w:ins w:id="58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8"</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2</w:t>
        </w:r>
        <w:r w:rsidRPr="002006F2">
          <w:rPr>
            <w:rStyle w:val="Hyperlink"/>
            <w:i/>
            <w:iCs/>
            <w:noProof/>
          </w:rPr>
          <w:noBreakHyphen/>
          <w:t>5: CAD office layouts 1960 to Today</w:t>
        </w:r>
        <w:r>
          <w:rPr>
            <w:noProof/>
            <w:webHidden/>
          </w:rPr>
          <w:tab/>
        </w:r>
        <w:r>
          <w:rPr>
            <w:noProof/>
            <w:webHidden/>
          </w:rPr>
          <w:fldChar w:fldCharType="begin"/>
        </w:r>
        <w:r>
          <w:rPr>
            <w:noProof/>
            <w:webHidden/>
          </w:rPr>
          <w:instrText xml:space="preserve"> PAGEREF _Toc99719268 \h </w:instrText>
        </w:r>
      </w:ins>
      <w:r>
        <w:rPr>
          <w:noProof/>
          <w:webHidden/>
        </w:rPr>
      </w:r>
      <w:r>
        <w:rPr>
          <w:noProof/>
          <w:webHidden/>
        </w:rPr>
        <w:fldChar w:fldCharType="separate"/>
      </w:r>
      <w:ins w:id="590" w:author="pete jones" w:date="2022-04-05T11:31:00Z">
        <w:r w:rsidR="00D94147">
          <w:rPr>
            <w:noProof/>
            <w:webHidden/>
          </w:rPr>
          <w:t>37</w:t>
        </w:r>
      </w:ins>
      <w:ins w:id="591" w:author="pete jones" w:date="2022-04-01T15:22:00Z">
        <w:r>
          <w:rPr>
            <w:noProof/>
            <w:webHidden/>
          </w:rPr>
          <w:fldChar w:fldCharType="end"/>
        </w:r>
        <w:r w:rsidRPr="002006F2">
          <w:rPr>
            <w:rStyle w:val="Hyperlink"/>
            <w:noProof/>
          </w:rPr>
          <w:fldChar w:fldCharType="end"/>
        </w:r>
      </w:ins>
    </w:p>
    <w:p w14:paraId="37344DC5" w14:textId="4F83CC84" w:rsidR="002C3E85" w:rsidRDefault="002C3E85">
      <w:pPr>
        <w:pStyle w:val="TableofFigures"/>
        <w:tabs>
          <w:tab w:val="right" w:leader="dot" w:pos="8777"/>
        </w:tabs>
        <w:rPr>
          <w:ins w:id="592" w:author="pete jones" w:date="2022-04-01T15:22:00Z"/>
          <w:rFonts w:eastAsiaTheme="minorEastAsia" w:cstheme="minorBidi"/>
          <w:noProof/>
          <w:sz w:val="22"/>
          <w:szCs w:val="22"/>
        </w:rPr>
      </w:pPr>
      <w:ins w:id="59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69"</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6: Digital or Virtual Twin technology</w:t>
        </w:r>
        <w:r>
          <w:rPr>
            <w:noProof/>
            <w:webHidden/>
          </w:rPr>
          <w:tab/>
        </w:r>
        <w:r>
          <w:rPr>
            <w:noProof/>
            <w:webHidden/>
          </w:rPr>
          <w:fldChar w:fldCharType="begin"/>
        </w:r>
        <w:r>
          <w:rPr>
            <w:noProof/>
            <w:webHidden/>
          </w:rPr>
          <w:instrText xml:space="preserve"> PAGEREF _Toc99719269 \h </w:instrText>
        </w:r>
      </w:ins>
      <w:r>
        <w:rPr>
          <w:noProof/>
          <w:webHidden/>
        </w:rPr>
      </w:r>
      <w:r>
        <w:rPr>
          <w:noProof/>
          <w:webHidden/>
        </w:rPr>
        <w:fldChar w:fldCharType="separate"/>
      </w:r>
      <w:ins w:id="594" w:author="pete jones" w:date="2022-04-05T11:31:00Z">
        <w:r w:rsidR="00D94147">
          <w:rPr>
            <w:noProof/>
            <w:webHidden/>
          </w:rPr>
          <w:t>38</w:t>
        </w:r>
      </w:ins>
      <w:ins w:id="595" w:author="pete jones" w:date="2022-04-01T15:22:00Z">
        <w:r>
          <w:rPr>
            <w:noProof/>
            <w:webHidden/>
          </w:rPr>
          <w:fldChar w:fldCharType="end"/>
        </w:r>
        <w:r w:rsidRPr="002006F2">
          <w:rPr>
            <w:rStyle w:val="Hyperlink"/>
            <w:noProof/>
          </w:rPr>
          <w:fldChar w:fldCharType="end"/>
        </w:r>
      </w:ins>
    </w:p>
    <w:p w14:paraId="6C985B7A" w14:textId="3FB7D2C3" w:rsidR="002C3E85" w:rsidRDefault="002C3E85">
      <w:pPr>
        <w:pStyle w:val="TableofFigures"/>
        <w:tabs>
          <w:tab w:val="right" w:leader="dot" w:pos="8777"/>
        </w:tabs>
        <w:rPr>
          <w:ins w:id="596" w:author="pete jones" w:date="2022-04-01T15:22:00Z"/>
          <w:rFonts w:eastAsiaTheme="minorEastAsia" w:cstheme="minorBidi"/>
          <w:noProof/>
          <w:sz w:val="22"/>
          <w:szCs w:val="22"/>
        </w:rPr>
      </w:pPr>
      <w:ins w:id="59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70"</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7: Topology Optimisation</w:t>
        </w:r>
        <w:r>
          <w:rPr>
            <w:noProof/>
            <w:webHidden/>
          </w:rPr>
          <w:tab/>
        </w:r>
        <w:r>
          <w:rPr>
            <w:noProof/>
            <w:webHidden/>
          </w:rPr>
          <w:fldChar w:fldCharType="begin"/>
        </w:r>
        <w:r>
          <w:rPr>
            <w:noProof/>
            <w:webHidden/>
          </w:rPr>
          <w:instrText xml:space="preserve"> PAGEREF _Toc99719270 \h </w:instrText>
        </w:r>
      </w:ins>
      <w:r>
        <w:rPr>
          <w:noProof/>
          <w:webHidden/>
        </w:rPr>
      </w:r>
      <w:r>
        <w:rPr>
          <w:noProof/>
          <w:webHidden/>
        </w:rPr>
        <w:fldChar w:fldCharType="separate"/>
      </w:r>
      <w:ins w:id="598" w:author="pete jones" w:date="2022-04-05T11:31:00Z">
        <w:r w:rsidR="00D94147">
          <w:rPr>
            <w:noProof/>
            <w:webHidden/>
          </w:rPr>
          <w:t>39</w:t>
        </w:r>
      </w:ins>
      <w:ins w:id="599" w:author="pete jones" w:date="2022-04-01T15:22:00Z">
        <w:r>
          <w:rPr>
            <w:noProof/>
            <w:webHidden/>
          </w:rPr>
          <w:fldChar w:fldCharType="end"/>
        </w:r>
        <w:r w:rsidRPr="002006F2">
          <w:rPr>
            <w:rStyle w:val="Hyperlink"/>
            <w:noProof/>
          </w:rPr>
          <w:fldChar w:fldCharType="end"/>
        </w:r>
      </w:ins>
    </w:p>
    <w:p w14:paraId="2BFA3A27" w14:textId="21852763" w:rsidR="002C3E85" w:rsidRDefault="002C3E85">
      <w:pPr>
        <w:pStyle w:val="TableofFigures"/>
        <w:tabs>
          <w:tab w:val="right" w:leader="dot" w:pos="8777"/>
        </w:tabs>
        <w:rPr>
          <w:ins w:id="600" w:author="pete jones" w:date="2022-04-01T15:22:00Z"/>
          <w:rFonts w:eastAsiaTheme="minorEastAsia" w:cstheme="minorBidi"/>
          <w:noProof/>
          <w:sz w:val="22"/>
          <w:szCs w:val="22"/>
        </w:rPr>
      </w:pPr>
      <w:ins w:id="60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71"</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2</w:t>
        </w:r>
        <w:r w:rsidRPr="002006F2">
          <w:rPr>
            <w:rStyle w:val="Hyperlink"/>
            <w:i/>
            <w:iCs/>
            <w:noProof/>
          </w:rPr>
          <w:noBreakHyphen/>
          <w:t xml:space="preserve">8: Industry 4 - concepts </w:t>
        </w:r>
        <w:r w:rsidRPr="002006F2">
          <w:rPr>
            <w:rStyle w:val="Hyperlink"/>
            <w:iCs/>
            <w:noProof/>
          </w:rPr>
          <w:t>(BDO, 2016)</w:t>
        </w:r>
        <w:r>
          <w:rPr>
            <w:noProof/>
            <w:webHidden/>
          </w:rPr>
          <w:tab/>
        </w:r>
        <w:r>
          <w:rPr>
            <w:noProof/>
            <w:webHidden/>
          </w:rPr>
          <w:fldChar w:fldCharType="begin"/>
        </w:r>
        <w:r>
          <w:rPr>
            <w:noProof/>
            <w:webHidden/>
          </w:rPr>
          <w:instrText xml:space="preserve"> PAGEREF _Toc99719271 \h </w:instrText>
        </w:r>
      </w:ins>
      <w:r>
        <w:rPr>
          <w:noProof/>
          <w:webHidden/>
        </w:rPr>
      </w:r>
      <w:r>
        <w:rPr>
          <w:noProof/>
          <w:webHidden/>
        </w:rPr>
        <w:fldChar w:fldCharType="separate"/>
      </w:r>
      <w:ins w:id="602" w:author="pete jones" w:date="2022-04-05T11:31:00Z">
        <w:r w:rsidR="00D94147">
          <w:rPr>
            <w:noProof/>
            <w:webHidden/>
          </w:rPr>
          <w:t>39</w:t>
        </w:r>
      </w:ins>
      <w:ins w:id="603" w:author="pete jones" w:date="2022-04-01T15:22:00Z">
        <w:r>
          <w:rPr>
            <w:noProof/>
            <w:webHidden/>
          </w:rPr>
          <w:fldChar w:fldCharType="end"/>
        </w:r>
        <w:r w:rsidRPr="002006F2">
          <w:rPr>
            <w:rStyle w:val="Hyperlink"/>
            <w:noProof/>
          </w:rPr>
          <w:fldChar w:fldCharType="end"/>
        </w:r>
      </w:ins>
    </w:p>
    <w:p w14:paraId="3995B41F" w14:textId="46B377B8" w:rsidR="002C3E85" w:rsidRDefault="002C3E85">
      <w:pPr>
        <w:pStyle w:val="TableofFigures"/>
        <w:tabs>
          <w:tab w:val="right" w:leader="dot" w:pos="8777"/>
        </w:tabs>
        <w:rPr>
          <w:ins w:id="604" w:author="pete jones" w:date="2022-04-01T15:22:00Z"/>
          <w:rFonts w:eastAsiaTheme="minorEastAsia" w:cstheme="minorBidi"/>
          <w:noProof/>
          <w:sz w:val="22"/>
          <w:szCs w:val="22"/>
        </w:rPr>
      </w:pPr>
      <w:ins w:id="60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72"</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2</w:t>
        </w:r>
        <w:r w:rsidRPr="002006F2">
          <w:rPr>
            <w:rStyle w:val="Hyperlink"/>
            <w:i/>
            <w:iCs/>
            <w:noProof/>
          </w:rPr>
          <w:noBreakHyphen/>
          <w:t>9: PLM Market leaders 2018</w:t>
        </w:r>
        <w:r>
          <w:rPr>
            <w:noProof/>
            <w:webHidden/>
          </w:rPr>
          <w:tab/>
        </w:r>
        <w:r>
          <w:rPr>
            <w:noProof/>
            <w:webHidden/>
          </w:rPr>
          <w:fldChar w:fldCharType="begin"/>
        </w:r>
        <w:r>
          <w:rPr>
            <w:noProof/>
            <w:webHidden/>
          </w:rPr>
          <w:instrText xml:space="preserve"> PAGEREF _Toc99719272 \h </w:instrText>
        </w:r>
      </w:ins>
      <w:r>
        <w:rPr>
          <w:noProof/>
          <w:webHidden/>
        </w:rPr>
      </w:r>
      <w:r>
        <w:rPr>
          <w:noProof/>
          <w:webHidden/>
        </w:rPr>
        <w:fldChar w:fldCharType="separate"/>
      </w:r>
      <w:ins w:id="606" w:author="pete jones" w:date="2022-04-05T11:31:00Z">
        <w:r w:rsidR="00D94147">
          <w:rPr>
            <w:noProof/>
            <w:webHidden/>
          </w:rPr>
          <w:t>46</w:t>
        </w:r>
      </w:ins>
      <w:ins w:id="607" w:author="pete jones" w:date="2022-04-01T15:22:00Z">
        <w:r>
          <w:rPr>
            <w:noProof/>
            <w:webHidden/>
          </w:rPr>
          <w:fldChar w:fldCharType="end"/>
        </w:r>
        <w:r w:rsidRPr="002006F2">
          <w:rPr>
            <w:rStyle w:val="Hyperlink"/>
            <w:noProof/>
          </w:rPr>
          <w:fldChar w:fldCharType="end"/>
        </w:r>
      </w:ins>
    </w:p>
    <w:p w14:paraId="3F2BEDD1" w14:textId="415D105F" w:rsidR="002C3E85" w:rsidRDefault="002C3E85">
      <w:pPr>
        <w:pStyle w:val="TableofFigures"/>
        <w:tabs>
          <w:tab w:val="right" w:leader="dot" w:pos="8777"/>
        </w:tabs>
        <w:rPr>
          <w:ins w:id="608" w:author="pete jones" w:date="2022-04-01T15:22:00Z"/>
          <w:rFonts w:eastAsiaTheme="minorEastAsia" w:cstheme="minorBidi"/>
          <w:noProof/>
          <w:sz w:val="22"/>
          <w:szCs w:val="22"/>
        </w:rPr>
      </w:pPr>
      <w:ins w:id="60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73"</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2</w:t>
        </w:r>
        <w:r w:rsidRPr="002006F2">
          <w:rPr>
            <w:rStyle w:val="Hyperlink"/>
            <w:i/>
            <w:iCs/>
            <w:noProof/>
          </w:rPr>
          <w:noBreakHyphen/>
          <w:t xml:space="preserve">10: Desirable attributes for 21st-century engineers </w:t>
        </w:r>
        <w:r w:rsidRPr="002006F2">
          <w:rPr>
            <w:rStyle w:val="Hyperlink"/>
            <w:iCs/>
            <w:noProof/>
          </w:rPr>
          <w:t xml:space="preserve">(King </w:t>
        </w:r>
        <w:r w:rsidRPr="002006F2">
          <w:rPr>
            <w:rStyle w:val="Hyperlink"/>
            <w:i/>
            <w:iCs/>
            <w:noProof/>
          </w:rPr>
          <w:t>et al.</w:t>
        </w:r>
        <w:r w:rsidRPr="002006F2">
          <w:rPr>
            <w:rStyle w:val="Hyperlink"/>
            <w:iCs/>
            <w:noProof/>
          </w:rPr>
          <w:t>, 2007)</w:t>
        </w:r>
        <w:r w:rsidRPr="002006F2">
          <w:rPr>
            <w:rStyle w:val="Hyperlink"/>
            <w:i/>
            <w:iCs/>
            <w:noProof/>
          </w:rPr>
          <w:t>, pg. 10.</w:t>
        </w:r>
        <w:r>
          <w:rPr>
            <w:noProof/>
            <w:webHidden/>
          </w:rPr>
          <w:tab/>
        </w:r>
        <w:r>
          <w:rPr>
            <w:noProof/>
            <w:webHidden/>
          </w:rPr>
          <w:fldChar w:fldCharType="begin"/>
        </w:r>
        <w:r>
          <w:rPr>
            <w:noProof/>
            <w:webHidden/>
          </w:rPr>
          <w:instrText xml:space="preserve"> PAGEREF _Toc99719273 \h </w:instrText>
        </w:r>
      </w:ins>
      <w:r>
        <w:rPr>
          <w:noProof/>
          <w:webHidden/>
        </w:rPr>
      </w:r>
      <w:r>
        <w:rPr>
          <w:noProof/>
          <w:webHidden/>
        </w:rPr>
        <w:fldChar w:fldCharType="separate"/>
      </w:r>
      <w:ins w:id="610" w:author="pete jones" w:date="2022-04-05T11:31:00Z">
        <w:r w:rsidR="00D94147">
          <w:rPr>
            <w:noProof/>
            <w:webHidden/>
          </w:rPr>
          <w:t>49</w:t>
        </w:r>
      </w:ins>
      <w:ins w:id="611" w:author="pete jones" w:date="2022-04-01T15:22:00Z">
        <w:r>
          <w:rPr>
            <w:noProof/>
            <w:webHidden/>
          </w:rPr>
          <w:fldChar w:fldCharType="end"/>
        </w:r>
        <w:r w:rsidRPr="002006F2">
          <w:rPr>
            <w:rStyle w:val="Hyperlink"/>
            <w:noProof/>
          </w:rPr>
          <w:fldChar w:fldCharType="end"/>
        </w:r>
      </w:ins>
    </w:p>
    <w:p w14:paraId="134F3BA0" w14:textId="6E4AF10F" w:rsidR="002C3E85" w:rsidRDefault="002C3E85">
      <w:pPr>
        <w:pStyle w:val="TableofFigures"/>
        <w:tabs>
          <w:tab w:val="right" w:leader="dot" w:pos="8777"/>
        </w:tabs>
        <w:rPr>
          <w:ins w:id="612" w:author="pete jones" w:date="2022-04-01T15:22:00Z"/>
          <w:rFonts w:eastAsiaTheme="minorEastAsia" w:cstheme="minorBidi"/>
          <w:noProof/>
          <w:sz w:val="22"/>
          <w:szCs w:val="22"/>
        </w:rPr>
      </w:pPr>
      <w:ins w:id="61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74"</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2</w:t>
        </w:r>
        <w:r w:rsidRPr="002006F2">
          <w:rPr>
            <w:rStyle w:val="Hyperlink"/>
            <w:i/>
            <w:iCs/>
            <w:noProof/>
          </w:rPr>
          <w:noBreakHyphen/>
          <w:t>11: WEF 21st Century skills map (New Vision for Education, WEF, Page 3)</w:t>
        </w:r>
        <w:r>
          <w:rPr>
            <w:noProof/>
            <w:webHidden/>
          </w:rPr>
          <w:tab/>
        </w:r>
        <w:r>
          <w:rPr>
            <w:noProof/>
            <w:webHidden/>
          </w:rPr>
          <w:fldChar w:fldCharType="begin"/>
        </w:r>
        <w:r>
          <w:rPr>
            <w:noProof/>
            <w:webHidden/>
          </w:rPr>
          <w:instrText xml:space="preserve"> PAGEREF _Toc99719274 \h </w:instrText>
        </w:r>
      </w:ins>
      <w:r>
        <w:rPr>
          <w:noProof/>
          <w:webHidden/>
        </w:rPr>
      </w:r>
      <w:r>
        <w:rPr>
          <w:noProof/>
          <w:webHidden/>
        </w:rPr>
        <w:fldChar w:fldCharType="separate"/>
      </w:r>
      <w:ins w:id="614" w:author="pete jones" w:date="2022-04-05T11:31:00Z">
        <w:r w:rsidR="00D94147">
          <w:rPr>
            <w:noProof/>
            <w:webHidden/>
          </w:rPr>
          <w:t>51</w:t>
        </w:r>
      </w:ins>
      <w:ins w:id="615" w:author="pete jones" w:date="2022-04-01T15:22:00Z">
        <w:r>
          <w:rPr>
            <w:noProof/>
            <w:webHidden/>
          </w:rPr>
          <w:fldChar w:fldCharType="end"/>
        </w:r>
        <w:r w:rsidRPr="002006F2">
          <w:rPr>
            <w:rStyle w:val="Hyperlink"/>
            <w:noProof/>
          </w:rPr>
          <w:fldChar w:fldCharType="end"/>
        </w:r>
      </w:ins>
    </w:p>
    <w:p w14:paraId="61AF34A7" w14:textId="6A10EAFD" w:rsidR="002C3E85" w:rsidRDefault="002C3E85">
      <w:pPr>
        <w:pStyle w:val="TableofFigures"/>
        <w:tabs>
          <w:tab w:val="right" w:leader="dot" w:pos="8777"/>
        </w:tabs>
        <w:rPr>
          <w:ins w:id="616" w:author="pete jones" w:date="2022-04-01T15:22:00Z"/>
          <w:rFonts w:eastAsiaTheme="minorEastAsia" w:cstheme="minorBidi"/>
          <w:noProof/>
          <w:sz w:val="22"/>
          <w:szCs w:val="22"/>
        </w:rPr>
      </w:pPr>
      <w:ins w:id="61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75"</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2</w:t>
        </w:r>
        <w:r w:rsidRPr="002006F2">
          <w:rPr>
            <w:rStyle w:val="Hyperlink"/>
            <w:i/>
            <w:iCs/>
            <w:noProof/>
          </w:rPr>
          <w:noBreakHyphen/>
          <w:t>12: Definition of PBL models</w:t>
        </w:r>
        <w:r>
          <w:rPr>
            <w:noProof/>
            <w:webHidden/>
          </w:rPr>
          <w:tab/>
        </w:r>
        <w:r>
          <w:rPr>
            <w:noProof/>
            <w:webHidden/>
          </w:rPr>
          <w:fldChar w:fldCharType="begin"/>
        </w:r>
        <w:r>
          <w:rPr>
            <w:noProof/>
            <w:webHidden/>
          </w:rPr>
          <w:instrText xml:space="preserve"> PAGEREF _Toc99719275 \h </w:instrText>
        </w:r>
      </w:ins>
      <w:r>
        <w:rPr>
          <w:noProof/>
          <w:webHidden/>
        </w:rPr>
      </w:r>
      <w:r>
        <w:rPr>
          <w:noProof/>
          <w:webHidden/>
        </w:rPr>
        <w:fldChar w:fldCharType="separate"/>
      </w:r>
      <w:ins w:id="618" w:author="pete jones" w:date="2022-04-05T11:31:00Z">
        <w:r w:rsidR="00D94147">
          <w:rPr>
            <w:noProof/>
            <w:webHidden/>
          </w:rPr>
          <w:t>58</w:t>
        </w:r>
      </w:ins>
      <w:ins w:id="619" w:author="pete jones" w:date="2022-04-01T15:22:00Z">
        <w:r>
          <w:rPr>
            <w:noProof/>
            <w:webHidden/>
          </w:rPr>
          <w:fldChar w:fldCharType="end"/>
        </w:r>
        <w:r w:rsidRPr="002006F2">
          <w:rPr>
            <w:rStyle w:val="Hyperlink"/>
            <w:noProof/>
          </w:rPr>
          <w:fldChar w:fldCharType="end"/>
        </w:r>
      </w:ins>
    </w:p>
    <w:p w14:paraId="1983C81B" w14:textId="6278E72F" w:rsidR="002C3E85" w:rsidRDefault="002C3E85">
      <w:pPr>
        <w:pStyle w:val="TableofFigures"/>
        <w:tabs>
          <w:tab w:val="right" w:leader="dot" w:pos="8777"/>
        </w:tabs>
        <w:rPr>
          <w:ins w:id="620" w:author="pete jones" w:date="2022-04-01T15:22:00Z"/>
          <w:rFonts w:eastAsiaTheme="minorEastAsia" w:cstheme="minorBidi"/>
          <w:noProof/>
          <w:sz w:val="22"/>
          <w:szCs w:val="22"/>
        </w:rPr>
      </w:pPr>
      <w:ins w:id="62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76"</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13: Example 20 credit curriculum</w:t>
        </w:r>
        <w:r>
          <w:rPr>
            <w:noProof/>
            <w:webHidden/>
          </w:rPr>
          <w:tab/>
        </w:r>
        <w:r>
          <w:rPr>
            <w:noProof/>
            <w:webHidden/>
          </w:rPr>
          <w:fldChar w:fldCharType="begin"/>
        </w:r>
        <w:r>
          <w:rPr>
            <w:noProof/>
            <w:webHidden/>
          </w:rPr>
          <w:instrText xml:space="preserve"> PAGEREF _Toc99719276 \h </w:instrText>
        </w:r>
      </w:ins>
      <w:r>
        <w:rPr>
          <w:noProof/>
          <w:webHidden/>
        </w:rPr>
      </w:r>
      <w:r>
        <w:rPr>
          <w:noProof/>
          <w:webHidden/>
        </w:rPr>
        <w:fldChar w:fldCharType="separate"/>
      </w:r>
      <w:ins w:id="622" w:author="pete jones" w:date="2022-04-05T11:31:00Z">
        <w:r w:rsidR="00D94147">
          <w:rPr>
            <w:noProof/>
            <w:webHidden/>
          </w:rPr>
          <w:t>60</w:t>
        </w:r>
      </w:ins>
      <w:ins w:id="623" w:author="pete jones" w:date="2022-04-01T15:22:00Z">
        <w:r>
          <w:rPr>
            <w:noProof/>
            <w:webHidden/>
          </w:rPr>
          <w:fldChar w:fldCharType="end"/>
        </w:r>
        <w:r w:rsidRPr="002006F2">
          <w:rPr>
            <w:rStyle w:val="Hyperlink"/>
            <w:noProof/>
          </w:rPr>
          <w:fldChar w:fldCharType="end"/>
        </w:r>
      </w:ins>
    </w:p>
    <w:p w14:paraId="6FA07AB0" w14:textId="53EA9C76" w:rsidR="002C3E85" w:rsidRDefault="002C3E85">
      <w:pPr>
        <w:pStyle w:val="TableofFigures"/>
        <w:tabs>
          <w:tab w:val="right" w:leader="dot" w:pos="8777"/>
        </w:tabs>
        <w:rPr>
          <w:ins w:id="624" w:author="pete jones" w:date="2022-04-01T15:22:00Z"/>
          <w:rFonts w:eastAsiaTheme="minorEastAsia" w:cstheme="minorBidi"/>
          <w:noProof/>
          <w:sz w:val="22"/>
          <w:szCs w:val="22"/>
        </w:rPr>
      </w:pPr>
      <w:ins w:id="62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77"</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14: Derived example structure of a UK undergraduate engineering course</w:t>
        </w:r>
        <w:r>
          <w:rPr>
            <w:noProof/>
            <w:webHidden/>
          </w:rPr>
          <w:tab/>
        </w:r>
        <w:r>
          <w:rPr>
            <w:noProof/>
            <w:webHidden/>
          </w:rPr>
          <w:fldChar w:fldCharType="begin"/>
        </w:r>
        <w:r>
          <w:rPr>
            <w:noProof/>
            <w:webHidden/>
          </w:rPr>
          <w:instrText xml:space="preserve"> PAGEREF _Toc99719277 \h </w:instrText>
        </w:r>
      </w:ins>
      <w:r>
        <w:rPr>
          <w:noProof/>
          <w:webHidden/>
        </w:rPr>
      </w:r>
      <w:r>
        <w:rPr>
          <w:noProof/>
          <w:webHidden/>
        </w:rPr>
        <w:fldChar w:fldCharType="separate"/>
      </w:r>
      <w:ins w:id="626" w:author="pete jones" w:date="2022-04-05T11:31:00Z">
        <w:r w:rsidR="00D94147">
          <w:rPr>
            <w:noProof/>
            <w:webHidden/>
          </w:rPr>
          <w:t>61</w:t>
        </w:r>
      </w:ins>
      <w:ins w:id="627" w:author="pete jones" w:date="2022-04-01T15:22:00Z">
        <w:r>
          <w:rPr>
            <w:noProof/>
            <w:webHidden/>
          </w:rPr>
          <w:fldChar w:fldCharType="end"/>
        </w:r>
        <w:r w:rsidRPr="002006F2">
          <w:rPr>
            <w:rStyle w:val="Hyperlink"/>
            <w:noProof/>
          </w:rPr>
          <w:fldChar w:fldCharType="end"/>
        </w:r>
      </w:ins>
    </w:p>
    <w:p w14:paraId="7A8FABB1" w14:textId="7A0C32B5" w:rsidR="002C3E85" w:rsidRDefault="002C3E85">
      <w:pPr>
        <w:pStyle w:val="TableofFigures"/>
        <w:tabs>
          <w:tab w:val="right" w:leader="dot" w:pos="8777"/>
        </w:tabs>
        <w:rPr>
          <w:ins w:id="628" w:author="pete jones" w:date="2022-04-01T15:22:00Z"/>
          <w:rFonts w:eastAsiaTheme="minorEastAsia" w:cstheme="minorBidi"/>
          <w:noProof/>
          <w:sz w:val="22"/>
          <w:szCs w:val="22"/>
        </w:rPr>
      </w:pPr>
      <w:ins w:id="629" w:author="pete jones" w:date="2022-04-01T15:22:00Z">
        <w:r w:rsidRPr="002006F2">
          <w:rPr>
            <w:rStyle w:val="Hyperlink"/>
            <w:noProof/>
          </w:rPr>
          <w:lastRenderedPageBreak/>
          <w:fldChar w:fldCharType="begin"/>
        </w:r>
        <w:r w:rsidRPr="002006F2">
          <w:rPr>
            <w:rStyle w:val="Hyperlink"/>
            <w:noProof/>
          </w:rPr>
          <w:instrText xml:space="preserve"> </w:instrText>
        </w:r>
        <w:r>
          <w:rPr>
            <w:noProof/>
          </w:rPr>
          <w:instrText>HYPERLINK \l "_Toc99719278"</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15: Types of Curriculum - (Wilson, 2006)</w:t>
        </w:r>
        <w:r>
          <w:rPr>
            <w:noProof/>
            <w:webHidden/>
          </w:rPr>
          <w:tab/>
        </w:r>
        <w:r>
          <w:rPr>
            <w:noProof/>
            <w:webHidden/>
          </w:rPr>
          <w:fldChar w:fldCharType="begin"/>
        </w:r>
        <w:r>
          <w:rPr>
            <w:noProof/>
            <w:webHidden/>
          </w:rPr>
          <w:instrText xml:space="preserve"> PAGEREF _Toc99719278 \h </w:instrText>
        </w:r>
      </w:ins>
      <w:r>
        <w:rPr>
          <w:noProof/>
          <w:webHidden/>
        </w:rPr>
      </w:r>
      <w:r>
        <w:rPr>
          <w:noProof/>
          <w:webHidden/>
        </w:rPr>
        <w:fldChar w:fldCharType="separate"/>
      </w:r>
      <w:ins w:id="630" w:author="pete jones" w:date="2022-04-05T11:31:00Z">
        <w:r w:rsidR="00D94147">
          <w:rPr>
            <w:noProof/>
            <w:webHidden/>
          </w:rPr>
          <w:t>62</w:t>
        </w:r>
      </w:ins>
      <w:ins w:id="631" w:author="pete jones" w:date="2022-04-01T15:22:00Z">
        <w:r>
          <w:rPr>
            <w:noProof/>
            <w:webHidden/>
          </w:rPr>
          <w:fldChar w:fldCharType="end"/>
        </w:r>
        <w:r w:rsidRPr="002006F2">
          <w:rPr>
            <w:rStyle w:val="Hyperlink"/>
            <w:noProof/>
          </w:rPr>
          <w:fldChar w:fldCharType="end"/>
        </w:r>
      </w:ins>
    </w:p>
    <w:p w14:paraId="74BAABF2" w14:textId="0E523F8C" w:rsidR="002C3E85" w:rsidRDefault="002C3E85">
      <w:pPr>
        <w:pStyle w:val="TableofFigures"/>
        <w:tabs>
          <w:tab w:val="right" w:leader="dot" w:pos="8777"/>
        </w:tabs>
        <w:rPr>
          <w:ins w:id="632" w:author="pete jones" w:date="2022-04-01T15:22:00Z"/>
          <w:rFonts w:eastAsiaTheme="minorEastAsia" w:cstheme="minorBidi"/>
          <w:noProof/>
          <w:sz w:val="22"/>
          <w:szCs w:val="22"/>
        </w:rPr>
      </w:pPr>
      <w:ins w:id="63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79"</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16: ACADEMIC PLANS IN SOCIOCULTURAL CONTEXT, (Lattuca and Stark, 2009, p. 5)</w:t>
        </w:r>
        <w:r>
          <w:rPr>
            <w:noProof/>
            <w:webHidden/>
          </w:rPr>
          <w:tab/>
        </w:r>
        <w:r>
          <w:rPr>
            <w:noProof/>
            <w:webHidden/>
          </w:rPr>
          <w:fldChar w:fldCharType="begin"/>
        </w:r>
        <w:r>
          <w:rPr>
            <w:noProof/>
            <w:webHidden/>
          </w:rPr>
          <w:instrText xml:space="preserve"> PAGEREF _Toc99719279 \h </w:instrText>
        </w:r>
      </w:ins>
      <w:r>
        <w:rPr>
          <w:noProof/>
          <w:webHidden/>
        </w:rPr>
      </w:r>
      <w:r>
        <w:rPr>
          <w:noProof/>
          <w:webHidden/>
        </w:rPr>
        <w:fldChar w:fldCharType="separate"/>
      </w:r>
      <w:ins w:id="634" w:author="pete jones" w:date="2022-04-05T11:31:00Z">
        <w:r w:rsidR="00D94147">
          <w:rPr>
            <w:noProof/>
            <w:webHidden/>
          </w:rPr>
          <w:t>64</w:t>
        </w:r>
      </w:ins>
      <w:ins w:id="635" w:author="pete jones" w:date="2022-04-01T15:22:00Z">
        <w:r>
          <w:rPr>
            <w:noProof/>
            <w:webHidden/>
          </w:rPr>
          <w:fldChar w:fldCharType="end"/>
        </w:r>
        <w:r w:rsidRPr="002006F2">
          <w:rPr>
            <w:rStyle w:val="Hyperlink"/>
            <w:noProof/>
          </w:rPr>
          <w:fldChar w:fldCharType="end"/>
        </w:r>
      </w:ins>
    </w:p>
    <w:p w14:paraId="38634C7D" w14:textId="6EA4FD63" w:rsidR="002C3E85" w:rsidRDefault="002C3E85">
      <w:pPr>
        <w:pStyle w:val="TableofFigures"/>
        <w:tabs>
          <w:tab w:val="right" w:leader="dot" w:pos="8777"/>
        </w:tabs>
        <w:rPr>
          <w:ins w:id="636" w:author="pete jones" w:date="2022-04-01T15:22:00Z"/>
          <w:rFonts w:eastAsiaTheme="minorEastAsia" w:cstheme="minorBidi"/>
          <w:noProof/>
          <w:sz w:val="22"/>
          <w:szCs w:val="22"/>
        </w:rPr>
      </w:pPr>
      <w:ins w:id="63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0"</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17: Components of an integrated curriculum design (Crawley et al., 2014, p. 90)</w:t>
        </w:r>
        <w:r>
          <w:rPr>
            <w:noProof/>
            <w:webHidden/>
          </w:rPr>
          <w:tab/>
        </w:r>
        <w:r>
          <w:rPr>
            <w:noProof/>
            <w:webHidden/>
          </w:rPr>
          <w:fldChar w:fldCharType="begin"/>
        </w:r>
        <w:r>
          <w:rPr>
            <w:noProof/>
            <w:webHidden/>
          </w:rPr>
          <w:instrText xml:space="preserve"> PAGEREF _Toc99719280 \h </w:instrText>
        </w:r>
      </w:ins>
      <w:r>
        <w:rPr>
          <w:noProof/>
          <w:webHidden/>
        </w:rPr>
      </w:r>
      <w:r>
        <w:rPr>
          <w:noProof/>
          <w:webHidden/>
        </w:rPr>
        <w:fldChar w:fldCharType="separate"/>
      </w:r>
      <w:ins w:id="638" w:author="pete jones" w:date="2022-04-05T11:31:00Z">
        <w:r w:rsidR="00D94147">
          <w:rPr>
            <w:noProof/>
            <w:webHidden/>
          </w:rPr>
          <w:t>65</w:t>
        </w:r>
      </w:ins>
      <w:ins w:id="639" w:author="pete jones" w:date="2022-04-01T15:22:00Z">
        <w:r>
          <w:rPr>
            <w:noProof/>
            <w:webHidden/>
          </w:rPr>
          <w:fldChar w:fldCharType="end"/>
        </w:r>
        <w:r w:rsidRPr="002006F2">
          <w:rPr>
            <w:rStyle w:val="Hyperlink"/>
            <w:noProof/>
          </w:rPr>
          <w:fldChar w:fldCharType="end"/>
        </w:r>
      </w:ins>
    </w:p>
    <w:p w14:paraId="547A2EB3" w14:textId="02D83961" w:rsidR="002C3E85" w:rsidRDefault="002C3E85">
      <w:pPr>
        <w:pStyle w:val="TableofFigures"/>
        <w:tabs>
          <w:tab w:val="right" w:leader="dot" w:pos="8777"/>
        </w:tabs>
        <w:rPr>
          <w:ins w:id="640" w:author="pete jones" w:date="2022-04-01T15:22:00Z"/>
          <w:rFonts w:eastAsiaTheme="minorEastAsia" w:cstheme="minorBidi"/>
          <w:noProof/>
          <w:sz w:val="22"/>
          <w:szCs w:val="22"/>
        </w:rPr>
      </w:pPr>
      <w:ins w:id="64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1"</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18: Integrated curriculum design process (Crawley et al., 2014, p. 92)</w:t>
        </w:r>
        <w:r>
          <w:rPr>
            <w:noProof/>
            <w:webHidden/>
          </w:rPr>
          <w:tab/>
        </w:r>
        <w:r>
          <w:rPr>
            <w:noProof/>
            <w:webHidden/>
          </w:rPr>
          <w:fldChar w:fldCharType="begin"/>
        </w:r>
        <w:r>
          <w:rPr>
            <w:noProof/>
            <w:webHidden/>
          </w:rPr>
          <w:instrText xml:space="preserve"> PAGEREF _Toc99719281 \h </w:instrText>
        </w:r>
      </w:ins>
      <w:r>
        <w:rPr>
          <w:noProof/>
          <w:webHidden/>
        </w:rPr>
      </w:r>
      <w:r>
        <w:rPr>
          <w:noProof/>
          <w:webHidden/>
        </w:rPr>
        <w:fldChar w:fldCharType="separate"/>
      </w:r>
      <w:ins w:id="642" w:author="pete jones" w:date="2022-04-05T11:31:00Z">
        <w:r w:rsidR="00D94147">
          <w:rPr>
            <w:noProof/>
            <w:webHidden/>
          </w:rPr>
          <w:t>66</w:t>
        </w:r>
      </w:ins>
      <w:ins w:id="643" w:author="pete jones" w:date="2022-04-01T15:22:00Z">
        <w:r>
          <w:rPr>
            <w:noProof/>
            <w:webHidden/>
          </w:rPr>
          <w:fldChar w:fldCharType="end"/>
        </w:r>
        <w:r w:rsidRPr="002006F2">
          <w:rPr>
            <w:rStyle w:val="Hyperlink"/>
            <w:noProof/>
          </w:rPr>
          <w:fldChar w:fldCharType="end"/>
        </w:r>
      </w:ins>
    </w:p>
    <w:p w14:paraId="6E5E7A51" w14:textId="6638CF59" w:rsidR="002C3E85" w:rsidRDefault="002C3E85">
      <w:pPr>
        <w:pStyle w:val="TableofFigures"/>
        <w:tabs>
          <w:tab w:val="right" w:leader="dot" w:pos="8777"/>
        </w:tabs>
        <w:rPr>
          <w:ins w:id="644" w:author="pete jones" w:date="2022-04-01T15:22:00Z"/>
          <w:rFonts w:eastAsiaTheme="minorEastAsia" w:cstheme="minorBidi"/>
          <w:noProof/>
          <w:sz w:val="22"/>
          <w:szCs w:val="22"/>
        </w:rPr>
      </w:pPr>
      <w:ins w:id="64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2"</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19: CDIO Member universities (CDIO.org)</w:t>
        </w:r>
        <w:r>
          <w:rPr>
            <w:noProof/>
            <w:webHidden/>
          </w:rPr>
          <w:tab/>
        </w:r>
        <w:r>
          <w:rPr>
            <w:noProof/>
            <w:webHidden/>
          </w:rPr>
          <w:fldChar w:fldCharType="begin"/>
        </w:r>
        <w:r>
          <w:rPr>
            <w:noProof/>
            <w:webHidden/>
          </w:rPr>
          <w:instrText xml:space="preserve"> PAGEREF _Toc99719282 \h </w:instrText>
        </w:r>
      </w:ins>
      <w:r>
        <w:rPr>
          <w:noProof/>
          <w:webHidden/>
        </w:rPr>
      </w:r>
      <w:r>
        <w:rPr>
          <w:noProof/>
          <w:webHidden/>
        </w:rPr>
        <w:fldChar w:fldCharType="separate"/>
      </w:r>
      <w:ins w:id="646" w:author="pete jones" w:date="2022-04-05T11:31:00Z">
        <w:r w:rsidR="00D94147">
          <w:rPr>
            <w:noProof/>
            <w:webHidden/>
          </w:rPr>
          <w:t>67</w:t>
        </w:r>
      </w:ins>
      <w:ins w:id="647" w:author="pete jones" w:date="2022-04-01T15:22:00Z">
        <w:r>
          <w:rPr>
            <w:noProof/>
            <w:webHidden/>
          </w:rPr>
          <w:fldChar w:fldCharType="end"/>
        </w:r>
        <w:r w:rsidRPr="002006F2">
          <w:rPr>
            <w:rStyle w:val="Hyperlink"/>
            <w:noProof/>
          </w:rPr>
          <w:fldChar w:fldCharType="end"/>
        </w:r>
      </w:ins>
    </w:p>
    <w:p w14:paraId="398767D8" w14:textId="7DF8C010" w:rsidR="002C3E85" w:rsidRDefault="002C3E85">
      <w:pPr>
        <w:pStyle w:val="TableofFigures"/>
        <w:tabs>
          <w:tab w:val="right" w:leader="dot" w:pos="8777"/>
        </w:tabs>
        <w:rPr>
          <w:ins w:id="648" w:author="pete jones" w:date="2022-04-01T15:22:00Z"/>
          <w:rFonts w:eastAsiaTheme="minorEastAsia" w:cstheme="minorBidi"/>
          <w:noProof/>
          <w:sz w:val="22"/>
          <w:szCs w:val="22"/>
        </w:rPr>
      </w:pPr>
      <w:ins w:id="64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3"</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20: Aston University Implementation plan,(Thomson, 2016, p. 8)</w:t>
        </w:r>
        <w:r>
          <w:rPr>
            <w:noProof/>
            <w:webHidden/>
          </w:rPr>
          <w:tab/>
        </w:r>
        <w:r>
          <w:rPr>
            <w:noProof/>
            <w:webHidden/>
          </w:rPr>
          <w:fldChar w:fldCharType="begin"/>
        </w:r>
        <w:r>
          <w:rPr>
            <w:noProof/>
            <w:webHidden/>
          </w:rPr>
          <w:instrText xml:space="preserve"> PAGEREF _Toc99719283 \h </w:instrText>
        </w:r>
      </w:ins>
      <w:r>
        <w:rPr>
          <w:noProof/>
          <w:webHidden/>
        </w:rPr>
      </w:r>
      <w:r>
        <w:rPr>
          <w:noProof/>
          <w:webHidden/>
        </w:rPr>
        <w:fldChar w:fldCharType="separate"/>
      </w:r>
      <w:ins w:id="650" w:author="pete jones" w:date="2022-04-05T11:31:00Z">
        <w:r w:rsidR="00D94147">
          <w:rPr>
            <w:noProof/>
            <w:webHidden/>
          </w:rPr>
          <w:t>67</w:t>
        </w:r>
      </w:ins>
      <w:ins w:id="651" w:author="pete jones" w:date="2022-04-01T15:22:00Z">
        <w:r>
          <w:rPr>
            <w:noProof/>
            <w:webHidden/>
          </w:rPr>
          <w:fldChar w:fldCharType="end"/>
        </w:r>
        <w:r w:rsidRPr="002006F2">
          <w:rPr>
            <w:rStyle w:val="Hyperlink"/>
            <w:noProof/>
          </w:rPr>
          <w:fldChar w:fldCharType="end"/>
        </w:r>
      </w:ins>
    </w:p>
    <w:p w14:paraId="1AA78B09" w14:textId="065F7EA3" w:rsidR="002C3E85" w:rsidRDefault="002C3E85">
      <w:pPr>
        <w:pStyle w:val="TableofFigures"/>
        <w:tabs>
          <w:tab w:val="right" w:leader="dot" w:pos="8777"/>
        </w:tabs>
        <w:rPr>
          <w:ins w:id="652" w:author="pete jones" w:date="2022-04-01T15:22:00Z"/>
          <w:rFonts w:eastAsiaTheme="minorEastAsia" w:cstheme="minorBidi"/>
          <w:noProof/>
          <w:sz w:val="22"/>
          <w:szCs w:val="22"/>
        </w:rPr>
      </w:pPr>
      <w:ins w:id="65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4"</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21: Aston University's previous UG structure (Thomson, 2016, p. 11)</w:t>
        </w:r>
        <w:r>
          <w:rPr>
            <w:noProof/>
            <w:webHidden/>
          </w:rPr>
          <w:tab/>
        </w:r>
        <w:r>
          <w:rPr>
            <w:noProof/>
            <w:webHidden/>
          </w:rPr>
          <w:fldChar w:fldCharType="begin"/>
        </w:r>
        <w:r>
          <w:rPr>
            <w:noProof/>
            <w:webHidden/>
          </w:rPr>
          <w:instrText xml:space="preserve"> PAGEREF _Toc99719284 \h </w:instrText>
        </w:r>
      </w:ins>
      <w:r>
        <w:rPr>
          <w:noProof/>
          <w:webHidden/>
        </w:rPr>
      </w:r>
      <w:r>
        <w:rPr>
          <w:noProof/>
          <w:webHidden/>
        </w:rPr>
        <w:fldChar w:fldCharType="separate"/>
      </w:r>
      <w:ins w:id="654" w:author="pete jones" w:date="2022-04-05T11:31:00Z">
        <w:r w:rsidR="00D94147">
          <w:rPr>
            <w:noProof/>
            <w:webHidden/>
          </w:rPr>
          <w:t>69</w:t>
        </w:r>
      </w:ins>
      <w:ins w:id="655" w:author="pete jones" w:date="2022-04-01T15:22:00Z">
        <w:r>
          <w:rPr>
            <w:noProof/>
            <w:webHidden/>
          </w:rPr>
          <w:fldChar w:fldCharType="end"/>
        </w:r>
        <w:r w:rsidRPr="002006F2">
          <w:rPr>
            <w:rStyle w:val="Hyperlink"/>
            <w:noProof/>
          </w:rPr>
          <w:fldChar w:fldCharType="end"/>
        </w:r>
      </w:ins>
    </w:p>
    <w:p w14:paraId="288D8946" w14:textId="7B8F5B0D" w:rsidR="002C3E85" w:rsidRDefault="002C3E85">
      <w:pPr>
        <w:pStyle w:val="TableofFigures"/>
        <w:tabs>
          <w:tab w:val="right" w:leader="dot" w:pos="8777"/>
        </w:tabs>
        <w:rPr>
          <w:ins w:id="656" w:author="pete jones" w:date="2022-04-01T15:22:00Z"/>
          <w:rFonts w:eastAsiaTheme="minorEastAsia" w:cstheme="minorBidi"/>
          <w:noProof/>
          <w:sz w:val="22"/>
          <w:szCs w:val="22"/>
        </w:rPr>
      </w:pPr>
      <w:ins w:id="65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5"</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22: Aston University - CDIO course structure example (Thomson, 2016, pp. 12–13)</w:t>
        </w:r>
        <w:r>
          <w:rPr>
            <w:noProof/>
            <w:webHidden/>
          </w:rPr>
          <w:tab/>
        </w:r>
        <w:r>
          <w:rPr>
            <w:noProof/>
            <w:webHidden/>
          </w:rPr>
          <w:fldChar w:fldCharType="begin"/>
        </w:r>
        <w:r>
          <w:rPr>
            <w:noProof/>
            <w:webHidden/>
          </w:rPr>
          <w:instrText xml:space="preserve"> PAGEREF _Toc99719285 \h </w:instrText>
        </w:r>
      </w:ins>
      <w:r>
        <w:rPr>
          <w:noProof/>
          <w:webHidden/>
        </w:rPr>
      </w:r>
      <w:r>
        <w:rPr>
          <w:noProof/>
          <w:webHidden/>
        </w:rPr>
        <w:fldChar w:fldCharType="separate"/>
      </w:r>
      <w:ins w:id="658" w:author="pete jones" w:date="2022-04-05T11:31:00Z">
        <w:r w:rsidR="00D94147">
          <w:rPr>
            <w:noProof/>
            <w:webHidden/>
          </w:rPr>
          <w:t>69</w:t>
        </w:r>
      </w:ins>
      <w:ins w:id="659" w:author="pete jones" w:date="2022-04-01T15:22:00Z">
        <w:r>
          <w:rPr>
            <w:noProof/>
            <w:webHidden/>
          </w:rPr>
          <w:fldChar w:fldCharType="end"/>
        </w:r>
        <w:r w:rsidRPr="002006F2">
          <w:rPr>
            <w:rStyle w:val="Hyperlink"/>
            <w:noProof/>
          </w:rPr>
          <w:fldChar w:fldCharType="end"/>
        </w:r>
      </w:ins>
    </w:p>
    <w:p w14:paraId="58D81453" w14:textId="6364F427" w:rsidR="002C3E85" w:rsidRDefault="002C3E85">
      <w:pPr>
        <w:pStyle w:val="TableofFigures"/>
        <w:tabs>
          <w:tab w:val="right" w:leader="dot" w:pos="8777"/>
        </w:tabs>
        <w:rPr>
          <w:ins w:id="660" w:author="pete jones" w:date="2022-04-01T15:22:00Z"/>
          <w:rFonts w:eastAsiaTheme="minorEastAsia" w:cstheme="minorBidi"/>
          <w:noProof/>
          <w:sz w:val="22"/>
          <w:szCs w:val="22"/>
        </w:rPr>
      </w:pPr>
      <w:ins w:id="66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6"</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2</w:t>
        </w:r>
        <w:r w:rsidRPr="002006F2">
          <w:rPr>
            <w:rStyle w:val="Hyperlink"/>
            <w:noProof/>
          </w:rPr>
          <w:noBreakHyphen/>
          <w:t>23: Aston accelerated placement model, (Thomson, 2017, p. 341)</w:t>
        </w:r>
        <w:r>
          <w:rPr>
            <w:noProof/>
            <w:webHidden/>
          </w:rPr>
          <w:tab/>
        </w:r>
        <w:r>
          <w:rPr>
            <w:noProof/>
            <w:webHidden/>
          </w:rPr>
          <w:fldChar w:fldCharType="begin"/>
        </w:r>
        <w:r>
          <w:rPr>
            <w:noProof/>
            <w:webHidden/>
          </w:rPr>
          <w:instrText xml:space="preserve"> PAGEREF _Toc99719286 \h </w:instrText>
        </w:r>
      </w:ins>
      <w:r>
        <w:rPr>
          <w:noProof/>
          <w:webHidden/>
        </w:rPr>
      </w:r>
      <w:r>
        <w:rPr>
          <w:noProof/>
          <w:webHidden/>
        </w:rPr>
        <w:fldChar w:fldCharType="separate"/>
      </w:r>
      <w:ins w:id="662" w:author="pete jones" w:date="2022-04-05T11:31:00Z">
        <w:r w:rsidR="00D94147">
          <w:rPr>
            <w:noProof/>
            <w:webHidden/>
          </w:rPr>
          <w:t>71</w:t>
        </w:r>
      </w:ins>
      <w:ins w:id="663" w:author="pete jones" w:date="2022-04-01T15:22:00Z">
        <w:r>
          <w:rPr>
            <w:noProof/>
            <w:webHidden/>
          </w:rPr>
          <w:fldChar w:fldCharType="end"/>
        </w:r>
        <w:r w:rsidRPr="002006F2">
          <w:rPr>
            <w:rStyle w:val="Hyperlink"/>
            <w:noProof/>
          </w:rPr>
          <w:fldChar w:fldCharType="end"/>
        </w:r>
      </w:ins>
    </w:p>
    <w:p w14:paraId="7490A272" w14:textId="5B2EBCE6" w:rsidR="002C3E85" w:rsidRDefault="002C3E85">
      <w:pPr>
        <w:pStyle w:val="TableofFigures"/>
        <w:tabs>
          <w:tab w:val="right" w:leader="dot" w:pos="8777"/>
        </w:tabs>
        <w:rPr>
          <w:ins w:id="664" w:author="pete jones" w:date="2022-04-01T15:22:00Z"/>
          <w:rFonts w:eastAsiaTheme="minorEastAsia" w:cstheme="minorBidi"/>
          <w:noProof/>
          <w:sz w:val="22"/>
          <w:szCs w:val="22"/>
        </w:rPr>
      </w:pPr>
      <w:ins w:id="66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7"</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3</w:t>
        </w:r>
        <w:r w:rsidRPr="002006F2">
          <w:rPr>
            <w:rStyle w:val="Hyperlink"/>
            <w:noProof/>
          </w:rPr>
          <w:noBreakHyphen/>
          <w:t>1: Representation of KPIs – Engagement</w:t>
        </w:r>
        <w:r>
          <w:rPr>
            <w:noProof/>
            <w:webHidden/>
          </w:rPr>
          <w:tab/>
        </w:r>
        <w:r>
          <w:rPr>
            <w:noProof/>
            <w:webHidden/>
          </w:rPr>
          <w:fldChar w:fldCharType="begin"/>
        </w:r>
        <w:r>
          <w:rPr>
            <w:noProof/>
            <w:webHidden/>
          </w:rPr>
          <w:instrText xml:space="preserve"> PAGEREF _Toc99719287 \h </w:instrText>
        </w:r>
      </w:ins>
      <w:r>
        <w:rPr>
          <w:noProof/>
          <w:webHidden/>
        </w:rPr>
      </w:r>
      <w:r>
        <w:rPr>
          <w:noProof/>
          <w:webHidden/>
        </w:rPr>
        <w:fldChar w:fldCharType="separate"/>
      </w:r>
      <w:ins w:id="666" w:author="pete jones" w:date="2022-04-05T11:31:00Z">
        <w:r w:rsidR="00D94147">
          <w:rPr>
            <w:noProof/>
            <w:webHidden/>
          </w:rPr>
          <w:t>98</w:t>
        </w:r>
      </w:ins>
      <w:ins w:id="667" w:author="pete jones" w:date="2022-04-01T15:22:00Z">
        <w:r>
          <w:rPr>
            <w:noProof/>
            <w:webHidden/>
          </w:rPr>
          <w:fldChar w:fldCharType="end"/>
        </w:r>
        <w:r w:rsidRPr="002006F2">
          <w:rPr>
            <w:rStyle w:val="Hyperlink"/>
            <w:noProof/>
          </w:rPr>
          <w:fldChar w:fldCharType="end"/>
        </w:r>
      </w:ins>
    </w:p>
    <w:p w14:paraId="6BB4D7A3" w14:textId="5F374D32" w:rsidR="002C3E85" w:rsidRDefault="002C3E85">
      <w:pPr>
        <w:pStyle w:val="TableofFigures"/>
        <w:tabs>
          <w:tab w:val="right" w:leader="dot" w:pos="8777"/>
        </w:tabs>
        <w:rPr>
          <w:ins w:id="668" w:author="pete jones" w:date="2022-04-01T15:22:00Z"/>
          <w:rFonts w:eastAsiaTheme="minorEastAsia" w:cstheme="minorBidi"/>
          <w:noProof/>
          <w:sz w:val="22"/>
          <w:szCs w:val="22"/>
        </w:rPr>
      </w:pPr>
      <w:ins w:id="66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8"</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3</w:t>
        </w:r>
        <w:r w:rsidRPr="002006F2">
          <w:rPr>
            <w:rStyle w:val="Hyperlink"/>
            <w:noProof/>
          </w:rPr>
          <w:noBreakHyphen/>
          <w:t>2: Diagrammatic representation of the links between concepts and the theory</w:t>
        </w:r>
        <w:r>
          <w:rPr>
            <w:noProof/>
            <w:webHidden/>
          </w:rPr>
          <w:tab/>
        </w:r>
        <w:r>
          <w:rPr>
            <w:noProof/>
            <w:webHidden/>
          </w:rPr>
          <w:fldChar w:fldCharType="begin"/>
        </w:r>
        <w:r>
          <w:rPr>
            <w:noProof/>
            <w:webHidden/>
          </w:rPr>
          <w:instrText xml:space="preserve"> PAGEREF _Toc99719288 \h </w:instrText>
        </w:r>
      </w:ins>
      <w:r>
        <w:rPr>
          <w:noProof/>
          <w:webHidden/>
        </w:rPr>
      </w:r>
      <w:r>
        <w:rPr>
          <w:noProof/>
          <w:webHidden/>
        </w:rPr>
        <w:fldChar w:fldCharType="separate"/>
      </w:r>
      <w:ins w:id="670" w:author="pete jones" w:date="2022-04-05T11:31:00Z">
        <w:r w:rsidR="00D94147">
          <w:rPr>
            <w:noProof/>
            <w:webHidden/>
          </w:rPr>
          <w:t>104</w:t>
        </w:r>
      </w:ins>
      <w:ins w:id="671" w:author="pete jones" w:date="2022-04-01T15:22:00Z">
        <w:r>
          <w:rPr>
            <w:noProof/>
            <w:webHidden/>
          </w:rPr>
          <w:fldChar w:fldCharType="end"/>
        </w:r>
        <w:r w:rsidRPr="002006F2">
          <w:rPr>
            <w:rStyle w:val="Hyperlink"/>
            <w:noProof/>
          </w:rPr>
          <w:fldChar w:fldCharType="end"/>
        </w:r>
      </w:ins>
    </w:p>
    <w:p w14:paraId="13C17B88" w14:textId="02FE5FEC" w:rsidR="002C3E85" w:rsidRDefault="002C3E85">
      <w:pPr>
        <w:pStyle w:val="TableofFigures"/>
        <w:tabs>
          <w:tab w:val="right" w:leader="dot" w:pos="8777"/>
        </w:tabs>
        <w:rPr>
          <w:ins w:id="672" w:author="pete jones" w:date="2022-04-01T15:22:00Z"/>
          <w:rFonts w:eastAsiaTheme="minorEastAsia" w:cstheme="minorBidi"/>
          <w:noProof/>
          <w:sz w:val="22"/>
          <w:szCs w:val="22"/>
        </w:rPr>
      </w:pPr>
      <w:ins w:id="67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89"</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4</w:t>
        </w:r>
        <w:r w:rsidRPr="002006F2">
          <w:rPr>
            <w:rStyle w:val="Hyperlink"/>
            <w:noProof/>
          </w:rPr>
          <w:noBreakHyphen/>
          <w:t>1: Engagement performance analysis graph</w:t>
        </w:r>
        <w:r>
          <w:rPr>
            <w:noProof/>
            <w:webHidden/>
          </w:rPr>
          <w:tab/>
        </w:r>
        <w:r>
          <w:rPr>
            <w:noProof/>
            <w:webHidden/>
          </w:rPr>
          <w:fldChar w:fldCharType="begin"/>
        </w:r>
        <w:r>
          <w:rPr>
            <w:noProof/>
            <w:webHidden/>
          </w:rPr>
          <w:instrText xml:space="preserve"> PAGEREF _Toc99719289 \h </w:instrText>
        </w:r>
      </w:ins>
      <w:r>
        <w:rPr>
          <w:noProof/>
          <w:webHidden/>
        </w:rPr>
      </w:r>
      <w:r>
        <w:rPr>
          <w:noProof/>
          <w:webHidden/>
        </w:rPr>
        <w:fldChar w:fldCharType="separate"/>
      </w:r>
      <w:ins w:id="674" w:author="pete jones" w:date="2022-04-05T11:31:00Z">
        <w:r w:rsidR="00D94147">
          <w:rPr>
            <w:noProof/>
            <w:webHidden/>
          </w:rPr>
          <w:t>116</w:t>
        </w:r>
      </w:ins>
      <w:ins w:id="675" w:author="pete jones" w:date="2022-04-01T15:22:00Z">
        <w:r>
          <w:rPr>
            <w:noProof/>
            <w:webHidden/>
          </w:rPr>
          <w:fldChar w:fldCharType="end"/>
        </w:r>
        <w:r w:rsidRPr="002006F2">
          <w:rPr>
            <w:rStyle w:val="Hyperlink"/>
            <w:noProof/>
          </w:rPr>
          <w:fldChar w:fldCharType="end"/>
        </w:r>
      </w:ins>
    </w:p>
    <w:p w14:paraId="00ACD8DE" w14:textId="25D582D1" w:rsidR="002C3E85" w:rsidRDefault="002C3E85">
      <w:pPr>
        <w:pStyle w:val="TableofFigures"/>
        <w:tabs>
          <w:tab w:val="right" w:leader="dot" w:pos="8777"/>
        </w:tabs>
        <w:rPr>
          <w:ins w:id="676" w:author="pete jones" w:date="2022-04-01T15:22:00Z"/>
          <w:rFonts w:eastAsiaTheme="minorEastAsia" w:cstheme="minorBidi"/>
          <w:noProof/>
          <w:sz w:val="22"/>
          <w:szCs w:val="22"/>
        </w:rPr>
      </w:pPr>
      <w:ins w:id="67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90"</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4</w:t>
        </w:r>
        <w:r w:rsidRPr="002006F2">
          <w:rPr>
            <w:rStyle w:val="Hyperlink"/>
            <w:noProof/>
          </w:rPr>
          <w:noBreakHyphen/>
          <w:t>2: Opportunity and contributing factors.</w:t>
        </w:r>
        <w:r>
          <w:rPr>
            <w:noProof/>
            <w:webHidden/>
          </w:rPr>
          <w:tab/>
        </w:r>
        <w:r>
          <w:rPr>
            <w:noProof/>
            <w:webHidden/>
          </w:rPr>
          <w:fldChar w:fldCharType="begin"/>
        </w:r>
        <w:r>
          <w:rPr>
            <w:noProof/>
            <w:webHidden/>
          </w:rPr>
          <w:instrText xml:space="preserve"> PAGEREF _Toc99719290 \h </w:instrText>
        </w:r>
      </w:ins>
      <w:r>
        <w:rPr>
          <w:noProof/>
          <w:webHidden/>
        </w:rPr>
      </w:r>
      <w:r>
        <w:rPr>
          <w:noProof/>
          <w:webHidden/>
        </w:rPr>
        <w:fldChar w:fldCharType="separate"/>
      </w:r>
      <w:ins w:id="678" w:author="pete jones" w:date="2022-04-05T11:31:00Z">
        <w:r w:rsidR="00D94147">
          <w:rPr>
            <w:noProof/>
            <w:webHidden/>
          </w:rPr>
          <w:t>117</w:t>
        </w:r>
      </w:ins>
      <w:ins w:id="679" w:author="pete jones" w:date="2022-04-01T15:22:00Z">
        <w:r>
          <w:rPr>
            <w:noProof/>
            <w:webHidden/>
          </w:rPr>
          <w:fldChar w:fldCharType="end"/>
        </w:r>
        <w:r w:rsidRPr="002006F2">
          <w:rPr>
            <w:rStyle w:val="Hyperlink"/>
            <w:noProof/>
          </w:rPr>
          <w:fldChar w:fldCharType="end"/>
        </w:r>
      </w:ins>
    </w:p>
    <w:p w14:paraId="02086291" w14:textId="5B8E2960" w:rsidR="002C3E85" w:rsidRDefault="002C3E85">
      <w:pPr>
        <w:pStyle w:val="TableofFigures"/>
        <w:tabs>
          <w:tab w:val="right" w:leader="dot" w:pos="8777"/>
        </w:tabs>
        <w:rPr>
          <w:ins w:id="680" w:author="pete jones" w:date="2022-04-01T15:22:00Z"/>
          <w:rFonts w:eastAsiaTheme="minorEastAsia" w:cstheme="minorBidi"/>
          <w:noProof/>
          <w:sz w:val="22"/>
          <w:szCs w:val="22"/>
        </w:rPr>
      </w:pPr>
      <w:ins w:id="68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91"</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4</w:t>
        </w:r>
        <w:r w:rsidRPr="002006F2">
          <w:rPr>
            <w:rStyle w:val="Hyperlink"/>
            <w:noProof/>
          </w:rPr>
          <w:noBreakHyphen/>
          <w:t>3: Opportunity Index output - example</w:t>
        </w:r>
        <w:r>
          <w:rPr>
            <w:noProof/>
            <w:webHidden/>
          </w:rPr>
          <w:tab/>
        </w:r>
        <w:r>
          <w:rPr>
            <w:noProof/>
            <w:webHidden/>
          </w:rPr>
          <w:fldChar w:fldCharType="begin"/>
        </w:r>
        <w:r>
          <w:rPr>
            <w:noProof/>
            <w:webHidden/>
          </w:rPr>
          <w:instrText xml:space="preserve"> PAGEREF _Toc99719291 \h </w:instrText>
        </w:r>
      </w:ins>
      <w:r>
        <w:rPr>
          <w:noProof/>
          <w:webHidden/>
        </w:rPr>
      </w:r>
      <w:r>
        <w:rPr>
          <w:noProof/>
          <w:webHidden/>
        </w:rPr>
        <w:fldChar w:fldCharType="separate"/>
      </w:r>
      <w:ins w:id="682" w:author="pete jones" w:date="2022-04-05T11:31:00Z">
        <w:r w:rsidR="00D94147">
          <w:rPr>
            <w:noProof/>
            <w:webHidden/>
          </w:rPr>
          <w:t>121</w:t>
        </w:r>
      </w:ins>
      <w:ins w:id="683" w:author="pete jones" w:date="2022-04-01T15:22:00Z">
        <w:r>
          <w:rPr>
            <w:noProof/>
            <w:webHidden/>
          </w:rPr>
          <w:fldChar w:fldCharType="end"/>
        </w:r>
        <w:r w:rsidRPr="002006F2">
          <w:rPr>
            <w:rStyle w:val="Hyperlink"/>
            <w:noProof/>
          </w:rPr>
          <w:fldChar w:fldCharType="end"/>
        </w:r>
      </w:ins>
    </w:p>
    <w:p w14:paraId="16BA04B5" w14:textId="6E1A2CAA" w:rsidR="002C3E85" w:rsidRDefault="002C3E85">
      <w:pPr>
        <w:pStyle w:val="TableofFigures"/>
        <w:tabs>
          <w:tab w:val="right" w:leader="dot" w:pos="8777"/>
        </w:tabs>
        <w:rPr>
          <w:ins w:id="684" w:author="pete jones" w:date="2022-04-01T15:22:00Z"/>
          <w:rFonts w:eastAsiaTheme="minorEastAsia" w:cstheme="minorBidi"/>
          <w:noProof/>
          <w:sz w:val="22"/>
          <w:szCs w:val="22"/>
        </w:rPr>
      </w:pPr>
      <w:ins w:id="68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92"</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4</w:t>
        </w:r>
        <w:r w:rsidRPr="002006F2">
          <w:rPr>
            <w:rStyle w:val="Hyperlink"/>
            <w:noProof/>
          </w:rPr>
          <w:noBreakHyphen/>
          <w:t>4: Opportunity Index Radar Graph - Example</w:t>
        </w:r>
        <w:r>
          <w:rPr>
            <w:noProof/>
            <w:webHidden/>
          </w:rPr>
          <w:tab/>
        </w:r>
        <w:r>
          <w:rPr>
            <w:noProof/>
            <w:webHidden/>
          </w:rPr>
          <w:fldChar w:fldCharType="begin"/>
        </w:r>
        <w:r>
          <w:rPr>
            <w:noProof/>
            <w:webHidden/>
          </w:rPr>
          <w:instrText xml:space="preserve"> PAGEREF _Toc99719292 \h </w:instrText>
        </w:r>
      </w:ins>
      <w:r>
        <w:rPr>
          <w:noProof/>
          <w:webHidden/>
        </w:rPr>
      </w:r>
      <w:r>
        <w:rPr>
          <w:noProof/>
          <w:webHidden/>
        </w:rPr>
        <w:fldChar w:fldCharType="separate"/>
      </w:r>
      <w:ins w:id="686" w:author="pete jones" w:date="2022-04-05T11:31:00Z">
        <w:r w:rsidR="00D94147">
          <w:rPr>
            <w:noProof/>
            <w:webHidden/>
          </w:rPr>
          <w:t>122</w:t>
        </w:r>
      </w:ins>
      <w:ins w:id="687" w:author="pete jones" w:date="2022-04-01T15:22:00Z">
        <w:r>
          <w:rPr>
            <w:noProof/>
            <w:webHidden/>
          </w:rPr>
          <w:fldChar w:fldCharType="end"/>
        </w:r>
        <w:r w:rsidRPr="002006F2">
          <w:rPr>
            <w:rStyle w:val="Hyperlink"/>
            <w:noProof/>
          </w:rPr>
          <w:fldChar w:fldCharType="end"/>
        </w:r>
      </w:ins>
    </w:p>
    <w:p w14:paraId="79536349" w14:textId="46F0B2B3" w:rsidR="002C3E85" w:rsidRDefault="002C3E85">
      <w:pPr>
        <w:pStyle w:val="TableofFigures"/>
        <w:tabs>
          <w:tab w:val="right" w:leader="dot" w:pos="8777"/>
        </w:tabs>
        <w:rPr>
          <w:ins w:id="688" w:author="pete jones" w:date="2022-04-01T15:22:00Z"/>
          <w:rFonts w:eastAsiaTheme="minorEastAsia" w:cstheme="minorBidi"/>
          <w:noProof/>
          <w:sz w:val="22"/>
          <w:szCs w:val="22"/>
        </w:rPr>
      </w:pPr>
      <w:ins w:id="68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93"</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4</w:t>
        </w:r>
        <w:r w:rsidRPr="002006F2">
          <w:rPr>
            <w:rStyle w:val="Hyperlink"/>
            <w:noProof/>
          </w:rPr>
          <w:noBreakHyphen/>
          <w:t>5: Opportunity Index scoring table – Example.</w:t>
        </w:r>
        <w:r>
          <w:rPr>
            <w:noProof/>
            <w:webHidden/>
          </w:rPr>
          <w:tab/>
        </w:r>
        <w:r>
          <w:rPr>
            <w:noProof/>
            <w:webHidden/>
          </w:rPr>
          <w:fldChar w:fldCharType="begin"/>
        </w:r>
        <w:r>
          <w:rPr>
            <w:noProof/>
            <w:webHidden/>
          </w:rPr>
          <w:instrText xml:space="preserve"> PAGEREF _Toc99719293 \h </w:instrText>
        </w:r>
      </w:ins>
      <w:r>
        <w:rPr>
          <w:noProof/>
          <w:webHidden/>
        </w:rPr>
      </w:r>
      <w:r>
        <w:rPr>
          <w:noProof/>
          <w:webHidden/>
        </w:rPr>
        <w:fldChar w:fldCharType="separate"/>
      </w:r>
      <w:ins w:id="690" w:author="pete jones" w:date="2022-04-05T11:31:00Z">
        <w:r w:rsidR="00D94147">
          <w:rPr>
            <w:noProof/>
            <w:webHidden/>
          </w:rPr>
          <w:t>122</w:t>
        </w:r>
      </w:ins>
      <w:ins w:id="691" w:author="pete jones" w:date="2022-04-01T15:22:00Z">
        <w:r>
          <w:rPr>
            <w:noProof/>
            <w:webHidden/>
          </w:rPr>
          <w:fldChar w:fldCharType="end"/>
        </w:r>
        <w:r w:rsidRPr="002006F2">
          <w:rPr>
            <w:rStyle w:val="Hyperlink"/>
            <w:noProof/>
          </w:rPr>
          <w:fldChar w:fldCharType="end"/>
        </w:r>
      </w:ins>
    </w:p>
    <w:p w14:paraId="0F14DCAC" w14:textId="125CBF1D" w:rsidR="002C3E85" w:rsidRDefault="002C3E85">
      <w:pPr>
        <w:pStyle w:val="TableofFigures"/>
        <w:tabs>
          <w:tab w:val="right" w:leader="dot" w:pos="8777"/>
        </w:tabs>
        <w:rPr>
          <w:ins w:id="692" w:author="pete jones" w:date="2022-04-01T15:22:00Z"/>
          <w:rFonts w:eastAsiaTheme="minorEastAsia" w:cstheme="minorBidi"/>
          <w:noProof/>
          <w:sz w:val="22"/>
          <w:szCs w:val="22"/>
        </w:rPr>
      </w:pPr>
      <w:ins w:id="69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94"</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5</w:t>
        </w:r>
        <w:r w:rsidRPr="002006F2">
          <w:rPr>
            <w:rStyle w:val="Hyperlink"/>
            <w:noProof/>
          </w:rPr>
          <w:noBreakHyphen/>
          <w:t>1: Formula Student 12-month plan</w:t>
        </w:r>
        <w:r>
          <w:rPr>
            <w:noProof/>
            <w:webHidden/>
          </w:rPr>
          <w:tab/>
        </w:r>
        <w:r>
          <w:rPr>
            <w:noProof/>
            <w:webHidden/>
          </w:rPr>
          <w:fldChar w:fldCharType="begin"/>
        </w:r>
        <w:r>
          <w:rPr>
            <w:noProof/>
            <w:webHidden/>
          </w:rPr>
          <w:instrText xml:space="preserve"> PAGEREF _Toc99719294 \h </w:instrText>
        </w:r>
      </w:ins>
      <w:r>
        <w:rPr>
          <w:noProof/>
          <w:webHidden/>
        </w:rPr>
      </w:r>
      <w:r>
        <w:rPr>
          <w:noProof/>
          <w:webHidden/>
        </w:rPr>
        <w:fldChar w:fldCharType="separate"/>
      </w:r>
      <w:ins w:id="694" w:author="pete jones" w:date="2022-04-05T11:31:00Z">
        <w:r w:rsidR="00D94147">
          <w:rPr>
            <w:noProof/>
            <w:webHidden/>
          </w:rPr>
          <w:t>134</w:t>
        </w:r>
      </w:ins>
      <w:ins w:id="695" w:author="pete jones" w:date="2022-04-01T15:22:00Z">
        <w:r>
          <w:rPr>
            <w:noProof/>
            <w:webHidden/>
          </w:rPr>
          <w:fldChar w:fldCharType="end"/>
        </w:r>
        <w:r w:rsidRPr="002006F2">
          <w:rPr>
            <w:rStyle w:val="Hyperlink"/>
            <w:noProof/>
          </w:rPr>
          <w:fldChar w:fldCharType="end"/>
        </w:r>
      </w:ins>
    </w:p>
    <w:p w14:paraId="2E6278FE" w14:textId="5EFDBF30" w:rsidR="002C3E85" w:rsidRDefault="002C3E85">
      <w:pPr>
        <w:pStyle w:val="TableofFigures"/>
        <w:tabs>
          <w:tab w:val="right" w:leader="dot" w:pos="8777"/>
        </w:tabs>
        <w:rPr>
          <w:ins w:id="696" w:author="pete jones" w:date="2022-04-01T15:22:00Z"/>
          <w:rFonts w:eastAsiaTheme="minorEastAsia" w:cstheme="minorBidi"/>
          <w:noProof/>
          <w:sz w:val="22"/>
          <w:szCs w:val="22"/>
        </w:rPr>
      </w:pPr>
      <w:ins w:id="69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95"</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5</w:t>
        </w:r>
        <w:r w:rsidRPr="002006F2">
          <w:rPr>
            <w:rStyle w:val="Hyperlink"/>
            <w:noProof/>
          </w:rPr>
          <w:noBreakHyphen/>
          <w:t>2: % of GLH per module study area - Semester 1</w:t>
        </w:r>
        <w:r>
          <w:rPr>
            <w:noProof/>
            <w:webHidden/>
          </w:rPr>
          <w:tab/>
        </w:r>
        <w:r>
          <w:rPr>
            <w:noProof/>
            <w:webHidden/>
          </w:rPr>
          <w:fldChar w:fldCharType="begin"/>
        </w:r>
        <w:r>
          <w:rPr>
            <w:noProof/>
            <w:webHidden/>
          </w:rPr>
          <w:instrText xml:space="preserve"> PAGEREF _Toc99719295 \h </w:instrText>
        </w:r>
      </w:ins>
      <w:r>
        <w:rPr>
          <w:noProof/>
          <w:webHidden/>
        </w:rPr>
      </w:r>
      <w:r>
        <w:rPr>
          <w:noProof/>
          <w:webHidden/>
        </w:rPr>
        <w:fldChar w:fldCharType="separate"/>
      </w:r>
      <w:ins w:id="698" w:author="pete jones" w:date="2022-04-05T11:31:00Z">
        <w:r w:rsidR="00D94147">
          <w:rPr>
            <w:noProof/>
            <w:webHidden/>
          </w:rPr>
          <w:t>134</w:t>
        </w:r>
      </w:ins>
      <w:ins w:id="699" w:author="pete jones" w:date="2022-04-01T15:22:00Z">
        <w:r>
          <w:rPr>
            <w:noProof/>
            <w:webHidden/>
          </w:rPr>
          <w:fldChar w:fldCharType="end"/>
        </w:r>
        <w:r w:rsidRPr="002006F2">
          <w:rPr>
            <w:rStyle w:val="Hyperlink"/>
            <w:noProof/>
          </w:rPr>
          <w:fldChar w:fldCharType="end"/>
        </w:r>
      </w:ins>
    </w:p>
    <w:p w14:paraId="12C87F31" w14:textId="5A92452F" w:rsidR="002C3E85" w:rsidRDefault="002C3E85">
      <w:pPr>
        <w:pStyle w:val="TableofFigures"/>
        <w:tabs>
          <w:tab w:val="right" w:leader="dot" w:pos="8777"/>
        </w:tabs>
        <w:rPr>
          <w:ins w:id="700" w:author="pete jones" w:date="2022-04-01T15:22:00Z"/>
          <w:rFonts w:eastAsiaTheme="minorEastAsia" w:cstheme="minorBidi"/>
          <w:noProof/>
          <w:sz w:val="22"/>
          <w:szCs w:val="22"/>
        </w:rPr>
      </w:pPr>
      <w:ins w:id="701" w:author="pete jones" w:date="2022-04-01T15:22:00Z">
        <w:r w:rsidRPr="002006F2">
          <w:rPr>
            <w:rStyle w:val="Hyperlink"/>
            <w:noProof/>
          </w:rPr>
          <w:lastRenderedPageBreak/>
          <w:fldChar w:fldCharType="begin"/>
        </w:r>
        <w:r w:rsidRPr="002006F2">
          <w:rPr>
            <w:rStyle w:val="Hyperlink"/>
            <w:noProof/>
          </w:rPr>
          <w:instrText xml:space="preserve"> </w:instrText>
        </w:r>
        <w:r>
          <w:rPr>
            <w:noProof/>
          </w:rPr>
          <w:instrText>HYPERLINK \l "_Toc99719296"</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5</w:t>
        </w:r>
        <w:r w:rsidRPr="002006F2">
          <w:rPr>
            <w:rStyle w:val="Hyperlink"/>
            <w:noProof/>
          </w:rPr>
          <w:noBreakHyphen/>
          <w:t>3: Study level and course discipline statistics</w:t>
        </w:r>
        <w:r>
          <w:rPr>
            <w:noProof/>
            <w:webHidden/>
          </w:rPr>
          <w:tab/>
        </w:r>
        <w:r>
          <w:rPr>
            <w:noProof/>
            <w:webHidden/>
          </w:rPr>
          <w:fldChar w:fldCharType="begin"/>
        </w:r>
        <w:r>
          <w:rPr>
            <w:noProof/>
            <w:webHidden/>
          </w:rPr>
          <w:instrText xml:space="preserve"> PAGEREF _Toc99719296 \h </w:instrText>
        </w:r>
      </w:ins>
      <w:r>
        <w:rPr>
          <w:noProof/>
          <w:webHidden/>
        </w:rPr>
      </w:r>
      <w:r>
        <w:rPr>
          <w:noProof/>
          <w:webHidden/>
        </w:rPr>
        <w:fldChar w:fldCharType="separate"/>
      </w:r>
      <w:ins w:id="702" w:author="pete jones" w:date="2022-04-05T11:31:00Z">
        <w:r w:rsidR="00D94147">
          <w:rPr>
            <w:noProof/>
            <w:webHidden/>
          </w:rPr>
          <w:t>146</w:t>
        </w:r>
      </w:ins>
      <w:ins w:id="703" w:author="pete jones" w:date="2022-04-01T15:22:00Z">
        <w:r>
          <w:rPr>
            <w:noProof/>
            <w:webHidden/>
          </w:rPr>
          <w:fldChar w:fldCharType="end"/>
        </w:r>
        <w:r w:rsidRPr="002006F2">
          <w:rPr>
            <w:rStyle w:val="Hyperlink"/>
            <w:noProof/>
          </w:rPr>
          <w:fldChar w:fldCharType="end"/>
        </w:r>
      </w:ins>
    </w:p>
    <w:p w14:paraId="30C44941" w14:textId="7B249701" w:rsidR="002C3E85" w:rsidRDefault="002C3E85">
      <w:pPr>
        <w:pStyle w:val="TableofFigures"/>
        <w:tabs>
          <w:tab w:val="right" w:leader="dot" w:pos="8777"/>
        </w:tabs>
        <w:rPr>
          <w:ins w:id="704" w:author="pete jones" w:date="2022-04-01T15:22:00Z"/>
          <w:rFonts w:eastAsiaTheme="minorEastAsia" w:cstheme="minorBidi"/>
          <w:noProof/>
          <w:sz w:val="22"/>
          <w:szCs w:val="22"/>
        </w:rPr>
      </w:pPr>
      <w:ins w:id="70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97"</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1: Approaches to curriculum organisation</w:t>
        </w:r>
        <w:r>
          <w:rPr>
            <w:noProof/>
            <w:webHidden/>
          </w:rPr>
          <w:tab/>
        </w:r>
        <w:r>
          <w:rPr>
            <w:noProof/>
            <w:webHidden/>
          </w:rPr>
          <w:fldChar w:fldCharType="begin"/>
        </w:r>
        <w:r>
          <w:rPr>
            <w:noProof/>
            <w:webHidden/>
          </w:rPr>
          <w:instrText xml:space="preserve"> PAGEREF _Toc99719297 \h </w:instrText>
        </w:r>
      </w:ins>
      <w:r>
        <w:rPr>
          <w:noProof/>
          <w:webHidden/>
        </w:rPr>
      </w:r>
      <w:r>
        <w:rPr>
          <w:noProof/>
          <w:webHidden/>
        </w:rPr>
        <w:fldChar w:fldCharType="separate"/>
      </w:r>
      <w:ins w:id="706" w:author="pete jones" w:date="2022-04-05T11:31:00Z">
        <w:r w:rsidR="00D94147">
          <w:rPr>
            <w:noProof/>
            <w:webHidden/>
          </w:rPr>
          <w:t>172</w:t>
        </w:r>
      </w:ins>
      <w:ins w:id="707" w:author="pete jones" w:date="2022-04-01T15:22:00Z">
        <w:r>
          <w:rPr>
            <w:noProof/>
            <w:webHidden/>
          </w:rPr>
          <w:fldChar w:fldCharType="end"/>
        </w:r>
        <w:r w:rsidRPr="002006F2">
          <w:rPr>
            <w:rStyle w:val="Hyperlink"/>
            <w:noProof/>
          </w:rPr>
          <w:fldChar w:fldCharType="end"/>
        </w:r>
      </w:ins>
    </w:p>
    <w:p w14:paraId="753AFCE8" w14:textId="3BA98D1E" w:rsidR="002C3E85" w:rsidRDefault="002C3E85">
      <w:pPr>
        <w:pStyle w:val="TableofFigures"/>
        <w:tabs>
          <w:tab w:val="right" w:leader="dot" w:pos="8777"/>
        </w:tabs>
        <w:rPr>
          <w:ins w:id="708" w:author="pete jones" w:date="2022-04-01T15:22:00Z"/>
          <w:rFonts w:eastAsiaTheme="minorEastAsia" w:cstheme="minorBidi"/>
          <w:noProof/>
          <w:sz w:val="22"/>
          <w:szCs w:val="22"/>
        </w:rPr>
      </w:pPr>
      <w:ins w:id="70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98"</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2: Alternative integration plans for curriculum structure</w:t>
        </w:r>
        <w:r>
          <w:rPr>
            <w:noProof/>
            <w:webHidden/>
          </w:rPr>
          <w:tab/>
        </w:r>
        <w:r>
          <w:rPr>
            <w:noProof/>
            <w:webHidden/>
          </w:rPr>
          <w:fldChar w:fldCharType="begin"/>
        </w:r>
        <w:r>
          <w:rPr>
            <w:noProof/>
            <w:webHidden/>
          </w:rPr>
          <w:instrText xml:space="preserve"> PAGEREF _Toc99719298 \h </w:instrText>
        </w:r>
      </w:ins>
      <w:r>
        <w:rPr>
          <w:noProof/>
          <w:webHidden/>
        </w:rPr>
      </w:r>
      <w:r>
        <w:rPr>
          <w:noProof/>
          <w:webHidden/>
        </w:rPr>
        <w:fldChar w:fldCharType="separate"/>
      </w:r>
      <w:ins w:id="710" w:author="pete jones" w:date="2022-04-05T11:31:00Z">
        <w:r w:rsidR="00D94147">
          <w:rPr>
            <w:noProof/>
            <w:webHidden/>
          </w:rPr>
          <w:t>173</w:t>
        </w:r>
      </w:ins>
      <w:ins w:id="711" w:author="pete jones" w:date="2022-04-01T15:22:00Z">
        <w:r>
          <w:rPr>
            <w:noProof/>
            <w:webHidden/>
          </w:rPr>
          <w:fldChar w:fldCharType="end"/>
        </w:r>
        <w:r w:rsidRPr="002006F2">
          <w:rPr>
            <w:rStyle w:val="Hyperlink"/>
            <w:noProof/>
          </w:rPr>
          <w:fldChar w:fldCharType="end"/>
        </w:r>
      </w:ins>
    </w:p>
    <w:p w14:paraId="73053642" w14:textId="3AB37D5C" w:rsidR="002C3E85" w:rsidRDefault="002C3E85">
      <w:pPr>
        <w:pStyle w:val="TableofFigures"/>
        <w:tabs>
          <w:tab w:val="right" w:leader="dot" w:pos="8777"/>
        </w:tabs>
        <w:rPr>
          <w:ins w:id="712" w:author="pete jones" w:date="2022-04-01T15:22:00Z"/>
          <w:rFonts w:eastAsiaTheme="minorEastAsia" w:cstheme="minorBidi"/>
          <w:noProof/>
          <w:sz w:val="22"/>
          <w:szCs w:val="22"/>
        </w:rPr>
      </w:pPr>
      <w:ins w:id="71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299"</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3: Pilot study cohort - breakdown of HQOE</w:t>
        </w:r>
        <w:r>
          <w:rPr>
            <w:noProof/>
            <w:webHidden/>
          </w:rPr>
          <w:tab/>
        </w:r>
        <w:r>
          <w:rPr>
            <w:noProof/>
            <w:webHidden/>
          </w:rPr>
          <w:fldChar w:fldCharType="begin"/>
        </w:r>
        <w:r>
          <w:rPr>
            <w:noProof/>
            <w:webHidden/>
          </w:rPr>
          <w:instrText xml:space="preserve"> PAGEREF _Toc99719299 \h </w:instrText>
        </w:r>
      </w:ins>
      <w:r>
        <w:rPr>
          <w:noProof/>
          <w:webHidden/>
        </w:rPr>
      </w:r>
      <w:r>
        <w:rPr>
          <w:noProof/>
          <w:webHidden/>
        </w:rPr>
        <w:fldChar w:fldCharType="separate"/>
      </w:r>
      <w:ins w:id="714" w:author="pete jones" w:date="2022-04-05T11:31:00Z">
        <w:r w:rsidR="00D94147">
          <w:rPr>
            <w:noProof/>
            <w:webHidden/>
          </w:rPr>
          <w:t>176</w:t>
        </w:r>
      </w:ins>
      <w:ins w:id="715" w:author="pete jones" w:date="2022-04-01T15:22:00Z">
        <w:r>
          <w:rPr>
            <w:noProof/>
            <w:webHidden/>
          </w:rPr>
          <w:fldChar w:fldCharType="end"/>
        </w:r>
        <w:r w:rsidRPr="002006F2">
          <w:rPr>
            <w:rStyle w:val="Hyperlink"/>
            <w:noProof/>
          </w:rPr>
          <w:fldChar w:fldCharType="end"/>
        </w:r>
      </w:ins>
    </w:p>
    <w:p w14:paraId="29FF640F" w14:textId="450F794E" w:rsidR="002C3E85" w:rsidRDefault="002C3E85">
      <w:pPr>
        <w:pStyle w:val="TableofFigures"/>
        <w:tabs>
          <w:tab w:val="right" w:leader="dot" w:pos="8777"/>
        </w:tabs>
        <w:rPr>
          <w:ins w:id="716" w:author="pete jones" w:date="2022-04-01T15:22:00Z"/>
          <w:rFonts w:eastAsiaTheme="minorEastAsia" w:cstheme="minorBidi"/>
          <w:noProof/>
          <w:sz w:val="22"/>
          <w:szCs w:val="22"/>
        </w:rPr>
      </w:pPr>
      <w:ins w:id="71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0"</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4: Example module structure of a BTEC Extended Diploma in Mechanical Engineering</w:t>
        </w:r>
        <w:r>
          <w:rPr>
            <w:noProof/>
            <w:webHidden/>
          </w:rPr>
          <w:tab/>
        </w:r>
        <w:r>
          <w:rPr>
            <w:noProof/>
            <w:webHidden/>
          </w:rPr>
          <w:fldChar w:fldCharType="begin"/>
        </w:r>
        <w:r>
          <w:rPr>
            <w:noProof/>
            <w:webHidden/>
          </w:rPr>
          <w:instrText xml:space="preserve"> PAGEREF _Toc99719300 \h </w:instrText>
        </w:r>
      </w:ins>
      <w:r>
        <w:rPr>
          <w:noProof/>
          <w:webHidden/>
        </w:rPr>
      </w:r>
      <w:r>
        <w:rPr>
          <w:noProof/>
          <w:webHidden/>
        </w:rPr>
        <w:fldChar w:fldCharType="separate"/>
      </w:r>
      <w:ins w:id="718" w:author="pete jones" w:date="2022-04-05T11:31:00Z">
        <w:r w:rsidR="00D94147">
          <w:rPr>
            <w:noProof/>
            <w:webHidden/>
          </w:rPr>
          <w:t>177</w:t>
        </w:r>
      </w:ins>
      <w:ins w:id="719" w:author="pete jones" w:date="2022-04-01T15:22:00Z">
        <w:r>
          <w:rPr>
            <w:noProof/>
            <w:webHidden/>
          </w:rPr>
          <w:fldChar w:fldCharType="end"/>
        </w:r>
        <w:r w:rsidRPr="002006F2">
          <w:rPr>
            <w:rStyle w:val="Hyperlink"/>
            <w:noProof/>
          </w:rPr>
          <w:fldChar w:fldCharType="end"/>
        </w:r>
      </w:ins>
    </w:p>
    <w:p w14:paraId="45AE6472" w14:textId="0450AEE3" w:rsidR="002C3E85" w:rsidRDefault="002C3E85">
      <w:pPr>
        <w:pStyle w:val="TableofFigures"/>
        <w:tabs>
          <w:tab w:val="right" w:leader="dot" w:pos="8777"/>
        </w:tabs>
        <w:rPr>
          <w:ins w:id="720" w:author="pete jones" w:date="2022-04-01T15:22:00Z"/>
          <w:rFonts w:eastAsiaTheme="minorEastAsia" w:cstheme="minorBidi"/>
          <w:noProof/>
          <w:sz w:val="22"/>
          <w:szCs w:val="22"/>
        </w:rPr>
      </w:pPr>
      <w:ins w:id="72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1"</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5: Representation of the experiential task</w:t>
        </w:r>
        <w:r>
          <w:rPr>
            <w:noProof/>
            <w:webHidden/>
          </w:rPr>
          <w:tab/>
        </w:r>
        <w:r>
          <w:rPr>
            <w:noProof/>
            <w:webHidden/>
          </w:rPr>
          <w:fldChar w:fldCharType="begin"/>
        </w:r>
        <w:r>
          <w:rPr>
            <w:noProof/>
            <w:webHidden/>
          </w:rPr>
          <w:instrText xml:space="preserve"> PAGEREF _Toc99719301 \h </w:instrText>
        </w:r>
      </w:ins>
      <w:r>
        <w:rPr>
          <w:noProof/>
          <w:webHidden/>
        </w:rPr>
      </w:r>
      <w:r>
        <w:rPr>
          <w:noProof/>
          <w:webHidden/>
        </w:rPr>
        <w:fldChar w:fldCharType="separate"/>
      </w:r>
      <w:ins w:id="722" w:author="pete jones" w:date="2022-04-05T11:31:00Z">
        <w:r w:rsidR="00D94147">
          <w:rPr>
            <w:noProof/>
            <w:webHidden/>
          </w:rPr>
          <w:t>179</w:t>
        </w:r>
      </w:ins>
      <w:ins w:id="723" w:author="pete jones" w:date="2022-04-01T15:22:00Z">
        <w:r>
          <w:rPr>
            <w:noProof/>
            <w:webHidden/>
          </w:rPr>
          <w:fldChar w:fldCharType="end"/>
        </w:r>
        <w:r w:rsidRPr="002006F2">
          <w:rPr>
            <w:rStyle w:val="Hyperlink"/>
            <w:noProof/>
          </w:rPr>
          <w:fldChar w:fldCharType="end"/>
        </w:r>
      </w:ins>
    </w:p>
    <w:p w14:paraId="4E5050D1" w14:textId="2D92A5B6" w:rsidR="002C3E85" w:rsidRDefault="002C3E85">
      <w:pPr>
        <w:pStyle w:val="TableofFigures"/>
        <w:tabs>
          <w:tab w:val="right" w:leader="dot" w:pos="8777"/>
        </w:tabs>
        <w:rPr>
          <w:ins w:id="724" w:author="pete jones" w:date="2022-04-01T15:22:00Z"/>
          <w:rFonts w:eastAsiaTheme="minorEastAsia" w:cstheme="minorBidi"/>
          <w:noProof/>
          <w:sz w:val="22"/>
          <w:szCs w:val="22"/>
        </w:rPr>
      </w:pPr>
      <w:ins w:id="72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2"</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6: Main web interface</w:t>
        </w:r>
        <w:r>
          <w:rPr>
            <w:noProof/>
            <w:webHidden/>
          </w:rPr>
          <w:tab/>
        </w:r>
        <w:r>
          <w:rPr>
            <w:noProof/>
            <w:webHidden/>
          </w:rPr>
          <w:fldChar w:fldCharType="begin"/>
        </w:r>
        <w:r>
          <w:rPr>
            <w:noProof/>
            <w:webHidden/>
          </w:rPr>
          <w:instrText xml:space="preserve"> PAGEREF _Toc99719302 \h </w:instrText>
        </w:r>
      </w:ins>
      <w:r>
        <w:rPr>
          <w:noProof/>
          <w:webHidden/>
        </w:rPr>
      </w:r>
      <w:r>
        <w:rPr>
          <w:noProof/>
          <w:webHidden/>
        </w:rPr>
        <w:fldChar w:fldCharType="separate"/>
      </w:r>
      <w:ins w:id="726" w:author="pete jones" w:date="2022-04-05T11:31:00Z">
        <w:r w:rsidR="00D94147">
          <w:rPr>
            <w:noProof/>
            <w:webHidden/>
          </w:rPr>
          <w:t>187</w:t>
        </w:r>
      </w:ins>
      <w:ins w:id="727" w:author="pete jones" w:date="2022-04-01T15:22:00Z">
        <w:r>
          <w:rPr>
            <w:noProof/>
            <w:webHidden/>
          </w:rPr>
          <w:fldChar w:fldCharType="end"/>
        </w:r>
        <w:r w:rsidRPr="002006F2">
          <w:rPr>
            <w:rStyle w:val="Hyperlink"/>
            <w:noProof/>
          </w:rPr>
          <w:fldChar w:fldCharType="end"/>
        </w:r>
      </w:ins>
    </w:p>
    <w:p w14:paraId="7A392EE0" w14:textId="1156BB14" w:rsidR="002C3E85" w:rsidRDefault="002C3E85">
      <w:pPr>
        <w:pStyle w:val="TableofFigures"/>
        <w:tabs>
          <w:tab w:val="right" w:leader="dot" w:pos="8777"/>
        </w:tabs>
        <w:rPr>
          <w:ins w:id="728" w:author="pete jones" w:date="2022-04-01T15:22:00Z"/>
          <w:rFonts w:eastAsiaTheme="minorEastAsia" w:cstheme="minorBidi"/>
          <w:noProof/>
          <w:sz w:val="22"/>
          <w:szCs w:val="22"/>
        </w:rPr>
      </w:pPr>
      <w:ins w:id="72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3"</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7: Example of team dashboard</w:t>
        </w:r>
        <w:r>
          <w:rPr>
            <w:noProof/>
            <w:webHidden/>
          </w:rPr>
          <w:tab/>
        </w:r>
        <w:r>
          <w:rPr>
            <w:noProof/>
            <w:webHidden/>
          </w:rPr>
          <w:fldChar w:fldCharType="begin"/>
        </w:r>
        <w:r>
          <w:rPr>
            <w:noProof/>
            <w:webHidden/>
          </w:rPr>
          <w:instrText xml:space="preserve"> PAGEREF _Toc99719303 \h </w:instrText>
        </w:r>
      </w:ins>
      <w:r>
        <w:rPr>
          <w:noProof/>
          <w:webHidden/>
        </w:rPr>
      </w:r>
      <w:r>
        <w:rPr>
          <w:noProof/>
          <w:webHidden/>
        </w:rPr>
        <w:fldChar w:fldCharType="separate"/>
      </w:r>
      <w:ins w:id="730" w:author="pete jones" w:date="2022-04-05T11:31:00Z">
        <w:r w:rsidR="00D94147">
          <w:rPr>
            <w:noProof/>
            <w:webHidden/>
          </w:rPr>
          <w:t>187</w:t>
        </w:r>
      </w:ins>
      <w:ins w:id="731" w:author="pete jones" w:date="2022-04-01T15:22:00Z">
        <w:r>
          <w:rPr>
            <w:noProof/>
            <w:webHidden/>
          </w:rPr>
          <w:fldChar w:fldCharType="end"/>
        </w:r>
        <w:r w:rsidRPr="002006F2">
          <w:rPr>
            <w:rStyle w:val="Hyperlink"/>
            <w:noProof/>
          </w:rPr>
          <w:fldChar w:fldCharType="end"/>
        </w:r>
      </w:ins>
    </w:p>
    <w:p w14:paraId="7EC8361E" w14:textId="71ACA272" w:rsidR="002C3E85" w:rsidRDefault="002C3E85">
      <w:pPr>
        <w:pStyle w:val="TableofFigures"/>
        <w:tabs>
          <w:tab w:val="right" w:leader="dot" w:pos="8777"/>
        </w:tabs>
        <w:rPr>
          <w:ins w:id="732" w:author="pete jones" w:date="2022-04-01T15:22:00Z"/>
          <w:rFonts w:eastAsiaTheme="minorEastAsia" w:cstheme="minorBidi"/>
          <w:noProof/>
          <w:sz w:val="22"/>
          <w:szCs w:val="22"/>
        </w:rPr>
      </w:pPr>
      <w:ins w:id="73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4"</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8: Example of dashboard community access</w:t>
        </w:r>
        <w:r>
          <w:rPr>
            <w:noProof/>
            <w:webHidden/>
          </w:rPr>
          <w:tab/>
        </w:r>
        <w:r>
          <w:rPr>
            <w:noProof/>
            <w:webHidden/>
          </w:rPr>
          <w:fldChar w:fldCharType="begin"/>
        </w:r>
        <w:r>
          <w:rPr>
            <w:noProof/>
            <w:webHidden/>
          </w:rPr>
          <w:instrText xml:space="preserve"> PAGEREF _Toc99719304 \h </w:instrText>
        </w:r>
      </w:ins>
      <w:r>
        <w:rPr>
          <w:noProof/>
          <w:webHidden/>
        </w:rPr>
      </w:r>
      <w:r>
        <w:rPr>
          <w:noProof/>
          <w:webHidden/>
        </w:rPr>
        <w:fldChar w:fldCharType="separate"/>
      </w:r>
      <w:ins w:id="734" w:author="pete jones" w:date="2022-04-05T11:31:00Z">
        <w:r w:rsidR="00D94147">
          <w:rPr>
            <w:noProof/>
            <w:webHidden/>
          </w:rPr>
          <w:t>188</w:t>
        </w:r>
      </w:ins>
      <w:ins w:id="735" w:author="pete jones" w:date="2022-04-01T15:22:00Z">
        <w:r>
          <w:rPr>
            <w:noProof/>
            <w:webHidden/>
          </w:rPr>
          <w:fldChar w:fldCharType="end"/>
        </w:r>
        <w:r w:rsidRPr="002006F2">
          <w:rPr>
            <w:rStyle w:val="Hyperlink"/>
            <w:noProof/>
          </w:rPr>
          <w:fldChar w:fldCharType="end"/>
        </w:r>
      </w:ins>
    </w:p>
    <w:p w14:paraId="61D108B8" w14:textId="7EA00EC7" w:rsidR="002C3E85" w:rsidRDefault="002C3E85">
      <w:pPr>
        <w:pStyle w:val="TableofFigures"/>
        <w:tabs>
          <w:tab w:val="right" w:leader="dot" w:pos="8777"/>
        </w:tabs>
        <w:rPr>
          <w:ins w:id="736" w:author="pete jones" w:date="2022-04-01T15:22:00Z"/>
          <w:rFonts w:eastAsiaTheme="minorEastAsia" w:cstheme="minorBidi"/>
          <w:noProof/>
          <w:sz w:val="22"/>
          <w:szCs w:val="22"/>
        </w:rPr>
      </w:pPr>
      <w:ins w:id="73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5"</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9: Example of project planning in team dashboard</w:t>
        </w:r>
        <w:r>
          <w:rPr>
            <w:noProof/>
            <w:webHidden/>
          </w:rPr>
          <w:tab/>
        </w:r>
        <w:r>
          <w:rPr>
            <w:noProof/>
            <w:webHidden/>
          </w:rPr>
          <w:fldChar w:fldCharType="begin"/>
        </w:r>
        <w:r>
          <w:rPr>
            <w:noProof/>
            <w:webHidden/>
          </w:rPr>
          <w:instrText xml:space="preserve"> PAGEREF _Toc99719305 \h </w:instrText>
        </w:r>
      </w:ins>
      <w:r>
        <w:rPr>
          <w:noProof/>
          <w:webHidden/>
        </w:rPr>
      </w:r>
      <w:r>
        <w:rPr>
          <w:noProof/>
          <w:webHidden/>
        </w:rPr>
        <w:fldChar w:fldCharType="separate"/>
      </w:r>
      <w:ins w:id="738" w:author="pete jones" w:date="2022-04-05T11:31:00Z">
        <w:r w:rsidR="00D94147">
          <w:rPr>
            <w:noProof/>
            <w:webHidden/>
          </w:rPr>
          <w:t>189</w:t>
        </w:r>
      </w:ins>
      <w:ins w:id="739" w:author="pete jones" w:date="2022-04-01T15:22:00Z">
        <w:r>
          <w:rPr>
            <w:noProof/>
            <w:webHidden/>
          </w:rPr>
          <w:fldChar w:fldCharType="end"/>
        </w:r>
        <w:r w:rsidRPr="002006F2">
          <w:rPr>
            <w:rStyle w:val="Hyperlink"/>
            <w:noProof/>
          </w:rPr>
          <w:fldChar w:fldCharType="end"/>
        </w:r>
      </w:ins>
    </w:p>
    <w:p w14:paraId="2B48635F" w14:textId="5F05E8D9" w:rsidR="002C3E85" w:rsidRDefault="002C3E85">
      <w:pPr>
        <w:pStyle w:val="TableofFigures"/>
        <w:tabs>
          <w:tab w:val="right" w:leader="dot" w:pos="8777"/>
        </w:tabs>
        <w:rPr>
          <w:ins w:id="740" w:author="pete jones" w:date="2022-04-01T15:22:00Z"/>
          <w:rFonts w:eastAsiaTheme="minorEastAsia" w:cstheme="minorBidi"/>
          <w:noProof/>
          <w:sz w:val="22"/>
          <w:szCs w:val="22"/>
        </w:rPr>
      </w:pPr>
      <w:ins w:id="74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6"</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6</w:t>
        </w:r>
        <w:r w:rsidRPr="002006F2">
          <w:rPr>
            <w:rStyle w:val="Hyperlink"/>
            <w:noProof/>
          </w:rPr>
          <w:noBreakHyphen/>
          <w:t>10: Examples of WEB based CAD Authoring interface</w:t>
        </w:r>
        <w:r>
          <w:rPr>
            <w:noProof/>
            <w:webHidden/>
          </w:rPr>
          <w:tab/>
        </w:r>
        <w:r>
          <w:rPr>
            <w:noProof/>
            <w:webHidden/>
          </w:rPr>
          <w:fldChar w:fldCharType="begin"/>
        </w:r>
        <w:r>
          <w:rPr>
            <w:noProof/>
            <w:webHidden/>
          </w:rPr>
          <w:instrText xml:space="preserve"> PAGEREF _Toc99719306 \h </w:instrText>
        </w:r>
      </w:ins>
      <w:r>
        <w:rPr>
          <w:noProof/>
          <w:webHidden/>
        </w:rPr>
      </w:r>
      <w:r>
        <w:rPr>
          <w:noProof/>
          <w:webHidden/>
        </w:rPr>
        <w:fldChar w:fldCharType="separate"/>
      </w:r>
      <w:ins w:id="742" w:author="pete jones" w:date="2022-04-05T11:31:00Z">
        <w:r w:rsidR="00D94147">
          <w:rPr>
            <w:noProof/>
            <w:webHidden/>
          </w:rPr>
          <w:t>190</w:t>
        </w:r>
      </w:ins>
      <w:ins w:id="743" w:author="pete jones" w:date="2022-04-01T15:22:00Z">
        <w:r>
          <w:rPr>
            <w:noProof/>
            <w:webHidden/>
          </w:rPr>
          <w:fldChar w:fldCharType="end"/>
        </w:r>
        <w:r w:rsidRPr="002006F2">
          <w:rPr>
            <w:rStyle w:val="Hyperlink"/>
            <w:noProof/>
          </w:rPr>
          <w:fldChar w:fldCharType="end"/>
        </w:r>
      </w:ins>
    </w:p>
    <w:p w14:paraId="1318F5E7" w14:textId="47F97537" w:rsidR="002C3E85" w:rsidRDefault="002C3E85">
      <w:pPr>
        <w:pStyle w:val="TableofFigures"/>
        <w:tabs>
          <w:tab w:val="right" w:leader="dot" w:pos="8777"/>
        </w:tabs>
        <w:rPr>
          <w:ins w:id="744" w:author="pete jones" w:date="2022-04-01T15:22:00Z"/>
          <w:rFonts w:eastAsiaTheme="minorEastAsia" w:cstheme="minorBidi"/>
          <w:noProof/>
          <w:sz w:val="22"/>
          <w:szCs w:val="22"/>
        </w:rPr>
      </w:pPr>
      <w:ins w:id="74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7"</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1:Goal setting warning (Ordonez et al.)</w:t>
        </w:r>
        <w:r>
          <w:rPr>
            <w:noProof/>
            <w:webHidden/>
          </w:rPr>
          <w:tab/>
        </w:r>
        <w:r>
          <w:rPr>
            <w:noProof/>
            <w:webHidden/>
          </w:rPr>
          <w:fldChar w:fldCharType="begin"/>
        </w:r>
        <w:r>
          <w:rPr>
            <w:noProof/>
            <w:webHidden/>
          </w:rPr>
          <w:instrText xml:space="preserve"> PAGEREF _Toc99719307 \h </w:instrText>
        </w:r>
      </w:ins>
      <w:r>
        <w:rPr>
          <w:noProof/>
          <w:webHidden/>
        </w:rPr>
      </w:r>
      <w:r>
        <w:rPr>
          <w:noProof/>
          <w:webHidden/>
        </w:rPr>
        <w:fldChar w:fldCharType="separate"/>
      </w:r>
      <w:ins w:id="746" w:author="pete jones" w:date="2022-04-05T11:31:00Z">
        <w:r w:rsidR="00D94147">
          <w:rPr>
            <w:noProof/>
            <w:webHidden/>
          </w:rPr>
          <w:t>198</w:t>
        </w:r>
      </w:ins>
      <w:ins w:id="747" w:author="pete jones" w:date="2022-04-01T15:22:00Z">
        <w:r>
          <w:rPr>
            <w:noProof/>
            <w:webHidden/>
          </w:rPr>
          <w:fldChar w:fldCharType="end"/>
        </w:r>
        <w:r w:rsidRPr="002006F2">
          <w:rPr>
            <w:rStyle w:val="Hyperlink"/>
            <w:noProof/>
          </w:rPr>
          <w:fldChar w:fldCharType="end"/>
        </w:r>
      </w:ins>
    </w:p>
    <w:p w14:paraId="3F9E4FD9" w14:textId="0C01F2FD" w:rsidR="002C3E85" w:rsidRDefault="002C3E85">
      <w:pPr>
        <w:pStyle w:val="TableofFigures"/>
        <w:tabs>
          <w:tab w:val="right" w:leader="dot" w:pos="8777"/>
        </w:tabs>
        <w:rPr>
          <w:ins w:id="748" w:author="pete jones" w:date="2022-04-01T15:22:00Z"/>
          <w:rFonts w:eastAsiaTheme="minorEastAsia" w:cstheme="minorBidi"/>
          <w:noProof/>
          <w:sz w:val="22"/>
          <w:szCs w:val="22"/>
        </w:rPr>
      </w:pPr>
      <w:ins w:id="74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8"</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2: TURNITIN FILE TYPES</w:t>
        </w:r>
        <w:r>
          <w:rPr>
            <w:noProof/>
            <w:webHidden/>
          </w:rPr>
          <w:tab/>
        </w:r>
        <w:r>
          <w:rPr>
            <w:noProof/>
            <w:webHidden/>
          </w:rPr>
          <w:fldChar w:fldCharType="begin"/>
        </w:r>
        <w:r>
          <w:rPr>
            <w:noProof/>
            <w:webHidden/>
          </w:rPr>
          <w:instrText xml:space="preserve"> PAGEREF _Toc99719308 \h </w:instrText>
        </w:r>
      </w:ins>
      <w:r>
        <w:rPr>
          <w:noProof/>
          <w:webHidden/>
        </w:rPr>
      </w:r>
      <w:r>
        <w:rPr>
          <w:noProof/>
          <w:webHidden/>
        </w:rPr>
        <w:fldChar w:fldCharType="separate"/>
      </w:r>
      <w:ins w:id="750" w:author="pete jones" w:date="2022-04-05T11:31:00Z">
        <w:r w:rsidR="00D94147">
          <w:rPr>
            <w:noProof/>
            <w:webHidden/>
          </w:rPr>
          <w:t>202</w:t>
        </w:r>
      </w:ins>
      <w:ins w:id="751" w:author="pete jones" w:date="2022-04-01T15:22:00Z">
        <w:r>
          <w:rPr>
            <w:noProof/>
            <w:webHidden/>
          </w:rPr>
          <w:fldChar w:fldCharType="end"/>
        </w:r>
        <w:r w:rsidRPr="002006F2">
          <w:rPr>
            <w:rStyle w:val="Hyperlink"/>
            <w:noProof/>
          </w:rPr>
          <w:fldChar w:fldCharType="end"/>
        </w:r>
      </w:ins>
    </w:p>
    <w:p w14:paraId="376A02C3" w14:textId="6D481840" w:rsidR="002C3E85" w:rsidRDefault="002C3E85">
      <w:pPr>
        <w:pStyle w:val="TableofFigures"/>
        <w:tabs>
          <w:tab w:val="right" w:leader="dot" w:pos="8777"/>
        </w:tabs>
        <w:rPr>
          <w:ins w:id="752" w:author="pete jones" w:date="2022-04-01T15:22:00Z"/>
          <w:rFonts w:eastAsiaTheme="minorEastAsia" w:cstheme="minorBidi"/>
          <w:noProof/>
          <w:sz w:val="22"/>
          <w:szCs w:val="22"/>
        </w:rPr>
      </w:pPr>
      <w:ins w:id="75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09"</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7</w:t>
        </w:r>
        <w:r w:rsidRPr="002006F2">
          <w:rPr>
            <w:rStyle w:val="Hyperlink"/>
            <w:i/>
            <w:iCs/>
            <w:noProof/>
          </w:rPr>
          <w:noBreakHyphen/>
          <w:t>3: Embedded 3d Model</w:t>
        </w:r>
        <w:r>
          <w:rPr>
            <w:noProof/>
            <w:webHidden/>
          </w:rPr>
          <w:tab/>
        </w:r>
        <w:r>
          <w:rPr>
            <w:noProof/>
            <w:webHidden/>
          </w:rPr>
          <w:fldChar w:fldCharType="begin"/>
        </w:r>
        <w:r>
          <w:rPr>
            <w:noProof/>
            <w:webHidden/>
          </w:rPr>
          <w:instrText xml:space="preserve"> PAGEREF _Toc99719309 \h </w:instrText>
        </w:r>
      </w:ins>
      <w:r>
        <w:rPr>
          <w:noProof/>
          <w:webHidden/>
        </w:rPr>
      </w:r>
      <w:r>
        <w:rPr>
          <w:noProof/>
          <w:webHidden/>
        </w:rPr>
        <w:fldChar w:fldCharType="separate"/>
      </w:r>
      <w:ins w:id="754" w:author="pete jones" w:date="2022-04-05T11:31:00Z">
        <w:r w:rsidR="00D94147">
          <w:rPr>
            <w:noProof/>
            <w:webHidden/>
          </w:rPr>
          <w:t>203</w:t>
        </w:r>
      </w:ins>
      <w:ins w:id="755" w:author="pete jones" w:date="2022-04-01T15:22:00Z">
        <w:r>
          <w:rPr>
            <w:noProof/>
            <w:webHidden/>
          </w:rPr>
          <w:fldChar w:fldCharType="end"/>
        </w:r>
        <w:r w:rsidRPr="002006F2">
          <w:rPr>
            <w:rStyle w:val="Hyperlink"/>
            <w:noProof/>
          </w:rPr>
          <w:fldChar w:fldCharType="end"/>
        </w:r>
      </w:ins>
    </w:p>
    <w:p w14:paraId="78F8BEE4" w14:textId="3C7D21F9" w:rsidR="002C3E85" w:rsidRDefault="002C3E85">
      <w:pPr>
        <w:pStyle w:val="TableofFigures"/>
        <w:tabs>
          <w:tab w:val="right" w:leader="dot" w:pos="8777"/>
        </w:tabs>
        <w:rPr>
          <w:ins w:id="756" w:author="pete jones" w:date="2022-04-01T15:22:00Z"/>
          <w:rFonts w:eastAsiaTheme="minorEastAsia" w:cstheme="minorBidi"/>
          <w:noProof/>
          <w:sz w:val="22"/>
          <w:szCs w:val="22"/>
        </w:rPr>
      </w:pPr>
      <w:ins w:id="75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10"</w:instrText>
        </w:r>
        <w:r w:rsidRPr="002006F2">
          <w:rPr>
            <w:rStyle w:val="Hyperlink"/>
            <w:noProof/>
          </w:rPr>
          <w:instrText xml:space="preserve"> </w:instrText>
        </w:r>
        <w:r w:rsidRPr="002006F2">
          <w:rPr>
            <w:rStyle w:val="Hyperlink"/>
            <w:noProof/>
          </w:rPr>
          <w:fldChar w:fldCharType="separate"/>
        </w:r>
        <w:r w:rsidRPr="002006F2">
          <w:rPr>
            <w:rStyle w:val="Hyperlink"/>
            <w:i/>
            <w:iCs/>
            <w:noProof/>
          </w:rPr>
          <w:t>Figure 7</w:t>
        </w:r>
        <w:r w:rsidRPr="002006F2">
          <w:rPr>
            <w:rStyle w:val="Hyperlink"/>
            <w:i/>
            <w:iCs/>
            <w:noProof/>
          </w:rPr>
          <w:noBreakHyphen/>
          <w:t>4: 2D drawings of a 3D model in AutoDesk and Solidworks</w:t>
        </w:r>
        <w:r>
          <w:rPr>
            <w:noProof/>
            <w:webHidden/>
          </w:rPr>
          <w:tab/>
        </w:r>
        <w:r>
          <w:rPr>
            <w:noProof/>
            <w:webHidden/>
          </w:rPr>
          <w:fldChar w:fldCharType="begin"/>
        </w:r>
        <w:r>
          <w:rPr>
            <w:noProof/>
            <w:webHidden/>
          </w:rPr>
          <w:instrText xml:space="preserve"> PAGEREF _Toc99719310 \h </w:instrText>
        </w:r>
      </w:ins>
      <w:r>
        <w:rPr>
          <w:noProof/>
          <w:webHidden/>
        </w:rPr>
      </w:r>
      <w:r>
        <w:rPr>
          <w:noProof/>
          <w:webHidden/>
        </w:rPr>
        <w:fldChar w:fldCharType="separate"/>
      </w:r>
      <w:ins w:id="758" w:author="pete jones" w:date="2022-04-05T11:31:00Z">
        <w:r w:rsidR="00D94147">
          <w:rPr>
            <w:noProof/>
            <w:webHidden/>
          </w:rPr>
          <w:t>204</w:t>
        </w:r>
      </w:ins>
      <w:ins w:id="759" w:author="pete jones" w:date="2022-04-01T15:22:00Z">
        <w:r>
          <w:rPr>
            <w:noProof/>
            <w:webHidden/>
          </w:rPr>
          <w:fldChar w:fldCharType="end"/>
        </w:r>
        <w:r w:rsidRPr="002006F2">
          <w:rPr>
            <w:rStyle w:val="Hyperlink"/>
            <w:noProof/>
          </w:rPr>
          <w:fldChar w:fldCharType="end"/>
        </w:r>
      </w:ins>
    </w:p>
    <w:p w14:paraId="79C018AD" w14:textId="6DAAD176" w:rsidR="002C3E85" w:rsidRDefault="002C3E85">
      <w:pPr>
        <w:pStyle w:val="TableofFigures"/>
        <w:tabs>
          <w:tab w:val="right" w:leader="dot" w:pos="8777"/>
        </w:tabs>
        <w:rPr>
          <w:ins w:id="760" w:author="pete jones" w:date="2022-04-01T15:22:00Z"/>
          <w:rFonts w:eastAsiaTheme="minorEastAsia" w:cstheme="minorBidi"/>
          <w:noProof/>
          <w:sz w:val="22"/>
          <w:szCs w:val="22"/>
        </w:rPr>
      </w:pPr>
      <w:ins w:id="76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11"</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5: 3D models of the same assembly converted between AutoDesk and Solidworks.</w:t>
        </w:r>
        <w:r>
          <w:rPr>
            <w:noProof/>
            <w:webHidden/>
          </w:rPr>
          <w:tab/>
        </w:r>
        <w:r>
          <w:rPr>
            <w:noProof/>
            <w:webHidden/>
          </w:rPr>
          <w:fldChar w:fldCharType="begin"/>
        </w:r>
        <w:r>
          <w:rPr>
            <w:noProof/>
            <w:webHidden/>
          </w:rPr>
          <w:instrText xml:space="preserve"> PAGEREF _Toc99719311 \h </w:instrText>
        </w:r>
      </w:ins>
      <w:r>
        <w:rPr>
          <w:noProof/>
          <w:webHidden/>
        </w:rPr>
      </w:r>
      <w:r>
        <w:rPr>
          <w:noProof/>
          <w:webHidden/>
        </w:rPr>
        <w:fldChar w:fldCharType="separate"/>
      </w:r>
      <w:ins w:id="762" w:author="pete jones" w:date="2022-04-05T11:31:00Z">
        <w:r w:rsidR="00D94147">
          <w:rPr>
            <w:noProof/>
            <w:webHidden/>
          </w:rPr>
          <w:t>205</w:t>
        </w:r>
      </w:ins>
      <w:ins w:id="763" w:author="pete jones" w:date="2022-04-01T15:22:00Z">
        <w:r>
          <w:rPr>
            <w:noProof/>
            <w:webHidden/>
          </w:rPr>
          <w:fldChar w:fldCharType="end"/>
        </w:r>
        <w:r w:rsidRPr="002006F2">
          <w:rPr>
            <w:rStyle w:val="Hyperlink"/>
            <w:noProof/>
          </w:rPr>
          <w:fldChar w:fldCharType="end"/>
        </w:r>
      </w:ins>
    </w:p>
    <w:p w14:paraId="597F9BC2" w14:textId="292175B8" w:rsidR="002C3E85" w:rsidRDefault="002C3E85">
      <w:pPr>
        <w:pStyle w:val="TableofFigures"/>
        <w:tabs>
          <w:tab w:val="right" w:leader="dot" w:pos="8777"/>
        </w:tabs>
        <w:rPr>
          <w:ins w:id="764" w:author="pete jones" w:date="2022-04-01T15:22:00Z"/>
          <w:rFonts w:eastAsiaTheme="minorEastAsia" w:cstheme="minorBidi"/>
          <w:noProof/>
          <w:sz w:val="22"/>
          <w:szCs w:val="22"/>
        </w:rPr>
      </w:pPr>
      <w:ins w:id="76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12"</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6: CAD data types - directly open</w:t>
        </w:r>
        <w:r>
          <w:rPr>
            <w:noProof/>
            <w:webHidden/>
          </w:rPr>
          <w:tab/>
        </w:r>
        <w:r>
          <w:rPr>
            <w:noProof/>
            <w:webHidden/>
          </w:rPr>
          <w:fldChar w:fldCharType="begin"/>
        </w:r>
        <w:r>
          <w:rPr>
            <w:noProof/>
            <w:webHidden/>
          </w:rPr>
          <w:instrText xml:space="preserve"> PAGEREF _Toc99719312 \h </w:instrText>
        </w:r>
      </w:ins>
      <w:r>
        <w:rPr>
          <w:noProof/>
          <w:webHidden/>
        </w:rPr>
      </w:r>
      <w:r>
        <w:rPr>
          <w:noProof/>
          <w:webHidden/>
        </w:rPr>
        <w:fldChar w:fldCharType="separate"/>
      </w:r>
      <w:ins w:id="766" w:author="pete jones" w:date="2022-04-05T11:31:00Z">
        <w:r w:rsidR="00D94147">
          <w:rPr>
            <w:noProof/>
            <w:webHidden/>
          </w:rPr>
          <w:t>206</w:t>
        </w:r>
      </w:ins>
      <w:ins w:id="767" w:author="pete jones" w:date="2022-04-01T15:22:00Z">
        <w:r>
          <w:rPr>
            <w:noProof/>
            <w:webHidden/>
          </w:rPr>
          <w:fldChar w:fldCharType="end"/>
        </w:r>
        <w:r w:rsidRPr="002006F2">
          <w:rPr>
            <w:rStyle w:val="Hyperlink"/>
            <w:noProof/>
          </w:rPr>
          <w:fldChar w:fldCharType="end"/>
        </w:r>
      </w:ins>
    </w:p>
    <w:p w14:paraId="0F874582" w14:textId="40AF9954" w:rsidR="002C3E85" w:rsidRDefault="002C3E85">
      <w:pPr>
        <w:pStyle w:val="TableofFigures"/>
        <w:tabs>
          <w:tab w:val="right" w:leader="dot" w:pos="8777"/>
        </w:tabs>
        <w:rPr>
          <w:ins w:id="768" w:author="pete jones" w:date="2022-04-01T15:22:00Z"/>
          <w:rFonts w:eastAsiaTheme="minorEastAsia" w:cstheme="minorBidi"/>
          <w:noProof/>
          <w:sz w:val="22"/>
          <w:szCs w:val="22"/>
        </w:rPr>
      </w:pPr>
      <w:ins w:id="76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13"</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7: CAD data types - save-as or export.</w:t>
        </w:r>
        <w:r>
          <w:rPr>
            <w:noProof/>
            <w:webHidden/>
          </w:rPr>
          <w:tab/>
        </w:r>
        <w:r>
          <w:rPr>
            <w:noProof/>
            <w:webHidden/>
          </w:rPr>
          <w:fldChar w:fldCharType="begin"/>
        </w:r>
        <w:r>
          <w:rPr>
            <w:noProof/>
            <w:webHidden/>
          </w:rPr>
          <w:instrText xml:space="preserve"> PAGEREF _Toc99719313 \h </w:instrText>
        </w:r>
      </w:ins>
      <w:r>
        <w:rPr>
          <w:noProof/>
          <w:webHidden/>
        </w:rPr>
      </w:r>
      <w:r>
        <w:rPr>
          <w:noProof/>
          <w:webHidden/>
        </w:rPr>
        <w:fldChar w:fldCharType="separate"/>
      </w:r>
      <w:ins w:id="770" w:author="pete jones" w:date="2022-04-05T11:31:00Z">
        <w:r w:rsidR="00D94147">
          <w:rPr>
            <w:noProof/>
            <w:webHidden/>
          </w:rPr>
          <w:t>206</w:t>
        </w:r>
      </w:ins>
      <w:ins w:id="771" w:author="pete jones" w:date="2022-04-01T15:22:00Z">
        <w:r>
          <w:rPr>
            <w:noProof/>
            <w:webHidden/>
          </w:rPr>
          <w:fldChar w:fldCharType="end"/>
        </w:r>
        <w:r w:rsidRPr="002006F2">
          <w:rPr>
            <w:rStyle w:val="Hyperlink"/>
            <w:noProof/>
          </w:rPr>
          <w:fldChar w:fldCharType="end"/>
        </w:r>
      </w:ins>
    </w:p>
    <w:p w14:paraId="53825282" w14:textId="4BE986F7" w:rsidR="002C3E85" w:rsidRDefault="002C3E85">
      <w:pPr>
        <w:pStyle w:val="TableofFigures"/>
        <w:tabs>
          <w:tab w:val="right" w:leader="dot" w:pos="8777"/>
        </w:tabs>
        <w:rPr>
          <w:ins w:id="772" w:author="pete jones" w:date="2022-04-01T15:22:00Z"/>
          <w:rFonts w:eastAsiaTheme="minorEastAsia" w:cstheme="minorBidi"/>
          <w:noProof/>
          <w:sz w:val="22"/>
          <w:szCs w:val="22"/>
        </w:rPr>
      </w:pPr>
      <w:ins w:id="77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14"</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8:Feature rich original.</w:t>
        </w:r>
        <w:r>
          <w:rPr>
            <w:noProof/>
            <w:webHidden/>
          </w:rPr>
          <w:tab/>
        </w:r>
        <w:r>
          <w:rPr>
            <w:noProof/>
            <w:webHidden/>
          </w:rPr>
          <w:fldChar w:fldCharType="begin"/>
        </w:r>
        <w:r>
          <w:rPr>
            <w:noProof/>
            <w:webHidden/>
          </w:rPr>
          <w:instrText xml:space="preserve"> PAGEREF _Toc99719314 \h </w:instrText>
        </w:r>
      </w:ins>
      <w:r>
        <w:rPr>
          <w:noProof/>
          <w:webHidden/>
        </w:rPr>
      </w:r>
      <w:r>
        <w:rPr>
          <w:noProof/>
          <w:webHidden/>
        </w:rPr>
        <w:fldChar w:fldCharType="separate"/>
      </w:r>
      <w:ins w:id="774" w:author="pete jones" w:date="2022-04-05T11:31:00Z">
        <w:r w:rsidR="00D94147">
          <w:rPr>
            <w:noProof/>
            <w:webHidden/>
          </w:rPr>
          <w:t>206</w:t>
        </w:r>
      </w:ins>
      <w:ins w:id="775" w:author="pete jones" w:date="2022-04-01T15:22:00Z">
        <w:r>
          <w:rPr>
            <w:noProof/>
            <w:webHidden/>
          </w:rPr>
          <w:fldChar w:fldCharType="end"/>
        </w:r>
        <w:r w:rsidRPr="002006F2">
          <w:rPr>
            <w:rStyle w:val="Hyperlink"/>
            <w:noProof/>
          </w:rPr>
          <w:fldChar w:fldCharType="end"/>
        </w:r>
      </w:ins>
    </w:p>
    <w:p w14:paraId="49A42D9A" w14:textId="62C2EA44" w:rsidR="002C3E85" w:rsidRDefault="002C3E85">
      <w:pPr>
        <w:pStyle w:val="TableofFigures"/>
        <w:tabs>
          <w:tab w:val="right" w:leader="dot" w:pos="8777"/>
        </w:tabs>
        <w:rPr>
          <w:ins w:id="776" w:author="pete jones" w:date="2022-04-01T15:22:00Z"/>
          <w:rFonts w:eastAsiaTheme="minorEastAsia" w:cstheme="minorBidi"/>
          <w:noProof/>
          <w:sz w:val="22"/>
          <w:szCs w:val="22"/>
        </w:rPr>
      </w:pPr>
      <w:ins w:id="777" w:author="pete jones" w:date="2022-04-01T15:22:00Z">
        <w:r w:rsidRPr="002006F2">
          <w:rPr>
            <w:rStyle w:val="Hyperlink"/>
            <w:noProof/>
          </w:rPr>
          <w:lastRenderedPageBreak/>
          <w:fldChar w:fldCharType="begin"/>
        </w:r>
        <w:r w:rsidRPr="002006F2">
          <w:rPr>
            <w:rStyle w:val="Hyperlink"/>
            <w:noProof/>
          </w:rPr>
          <w:instrText xml:space="preserve"> </w:instrText>
        </w:r>
        <w:r>
          <w:rPr>
            <w:noProof/>
          </w:rPr>
          <w:instrText>HYPERLINK \l "_Toc99719315"</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9:STEP converted "Dumb-Solid”.</w:t>
        </w:r>
        <w:r>
          <w:rPr>
            <w:noProof/>
            <w:webHidden/>
          </w:rPr>
          <w:tab/>
        </w:r>
        <w:r>
          <w:rPr>
            <w:noProof/>
            <w:webHidden/>
          </w:rPr>
          <w:fldChar w:fldCharType="begin"/>
        </w:r>
        <w:r>
          <w:rPr>
            <w:noProof/>
            <w:webHidden/>
          </w:rPr>
          <w:instrText xml:space="preserve"> PAGEREF _Toc99719315 \h </w:instrText>
        </w:r>
      </w:ins>
      <w:r>
        <w:rPr>
          <w:noProof/>
          <w:webHidden/>
        </w:rPr>
      </w:r>
      <w:r>
        <w:rPr>
          <w:noProof/>
          <w:webHidden/>
        </w:rPr>
        <w:fldChar w:fldCharType="separate"/>
      </w:r>
      <w:ins w:id="778" w:author="pete jones" w:date="2022-04-05T11:31:00Z">
        <w:r w:rsidR="00D94147">
          <w:rPr>
            <w:noProof/>
            <w:webHidden/>
          </w:rPr>
          <w:t>207</w:t>
        </w:r>
      </w:ins>
      <w:ins w:id="779" w:author="pete jones" w:date="2022-04-01T15:22:00Z">
        <w:r>
          <w:rPr>
            <w:noProof/>
            <w:webHidden/>
          </w:rPr>
          <w:fldChar w:fldCharType="end"/>
        </w:r>
        <w:r w:rsidRPr="002006F2">
          <w:rPr>
            <w:rStyle w:val="Hyperlink"/>
            <w:noProof/>
          </w:rPr>
          <w:fldChar w:fldCharType="end"/>
        </w:r>
      </w:ins>
    </w:p>
    <w:p w14:paraId="3A7647C2" w14:textId="6712934B" w:rsidR="002C3E85" w:rsidRDefault="002C3E85">
      <w:pPr>
        <w:pStyle w:val="TableofFigures"/>
        <w:tabs>
          <w:tab w:val="right" w:leader="dot" w:pos="8777"/>
        </w:tabs>
        <w:rPr>
          <w:ins w:id="780" w:author="pete jones" w:date="2022-04-01T15:22:00Z"/>
          <w:rFonts w:eastAsiaTheme="minorEastAsia" w:cstheme="minorBidi"/>
          <w:noProof/>
          <w:sz w:val="22"/>
          <w:szCs w:val="22"/>
        </w:rPr>
      </w:pPr>
      <w:ins w:id="78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16"</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10: Feature Recognition</w:t>
        </w:r>
        <w:r>
          <w:rPr>
            <w:noProof/>
            <w:webHidden/>
          </w:rPr>
          <w:tab/>
        </w:r>
        <w:r>
          <w:rPr>
            <w:noProof/>
            <w:webHidden/>
          </w:rPr>
          <w:fldChar w:fldCharType="begin"/>
        </w:r>
        <w:r>
          <w:rPr>
            <w:noProof/>
            <w:webHidden/>
          </w:rPr>
          <w:instrText xml:space="preserve"> PAGEREF _Toc99719316 \h </w:instrText>
        </w:r>
      </w:ins>
      <w:r>
        <w:rPr>
          <w:noProof/>
          <w:webHidden/>
        </w:rPr>
      </w:r>
      <w:r>
        <w:rPr>
          <w:noProof/>
          <w:webHidden/>
        </w:rPr>
        <w:fldChar w:fldCharType="separate"/>
      </w:r>
      <w:ins w:id="782" w:author="pete jones" w:date="2022-04-05T11:31:00Z">
        <w:r w:rsidR="00D94147">
          <w:rPr>
            <w:noProof/>
            <w:webHidden/>
          </w:rPr>
          <w:t>207</w:t>
        </w:r>
      </w:ins>
      <w:ins w:id="783" w:author="pete jones" w:date="2022-04-01T15:22:00Z">
        <w:r>
          <w:rPr>
            <w:noProof/>
            <w:webHidden/>
          </w:rPr>
          <w:fldChar w:fldCharType="end"/>
        </w:r>
        <w:r w:rsidRPr="002006F2">
          <w:rPr>
            <w:rStyle w:val="Hyperlink"/>
            <w:noProof/>
          </w:rPr>
          <w:fldChar w:fldCharType="end"/>
        </w:r>
      </w:ins>
    </w:p>
    <w:p w14:paraId="66ABBD02" w14:textId="5AFD19A2" w:rsidR="002C3E85" w:rsidRDefault="002C3E85">
      <w:pPr>
        <w:pStyle w:val="TableofFigures"/>
        <w:tabs>
          <w:tab w:val="right" w:leader="dot" w:pos="8777"/>
        </w:tabs>
        <w:rPr>
          <w:ins w:id="784" w:author="pete jones" w:date="2022-04-01T15:22:00Z"/>
          <w:rFonts w:eastAsiaTheme="minorEastAsia" w:cstheme="minorBidi"/>
          <w:noProof/>
          <w:sz w:val="22"/>
          <w:szCs w:val="22"/>
        </w:rPr>
      </w:pPr>
      <w:ins w:id="78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17"</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11: Design Checker reports for Drawing and model</w:t>
        </w:r>
        <w:r>
          <w:rPr>
            <w:noProof/>
            <w:webHidden/>
          </w:rPr>
          <w:tab/>
        </w:r>
        <w:r>
          <w:rPr>
            <w:noProof/>
            <w:webHidden/>
          </w:rPr>
          <w:fldChar w:fldCharType="begin"/>
        </w:r>
        <w:r>
          <w:rPr>
            <w:noProof/>
            <w:webHidden/>
          </w:rPr>
          <w:instrText xml:space="preserve"> PAGEREF _Toc99719317 \h </w:instrText>
        </w:r>
      </w:ins>
      <w:r>
        <w:rPr>
          <w:noProof/>
          <w:webHidden/>
        </w:rPr>
      </w:r>
      <w:r>
        <w:rPr>
          <w:noProof/>
          <w:webHidden/>
        </w:rPr>
        <w:fldChar w:fldCharType="separate"/>
      </w:r>
      <w:ins w:id="786" w:author="pete jones" w:date="2022-04-05T11:31:00Z">
        <w:r w:rsidR="00D94147">
          <w:rPr>
            <w:noProof/>
            <w:webHidden/>
          </w:rPr>
          <w:t>213</w:t>
        </w:r>
      </w:ins>
      <w:ins w:id="787" w:author="pete jones" w:date="2022-04-01T15:22:00Z">
        <w:r>
          <w:rPr>
            <w:noProof/>
            <w:webHidden/>
          </w:rPr>
          <w:fldChar w:fldCharType="end"/>
        </w:r>
        <w:r w:rsidRPr="002006F2">
          <w:rPr>
            <w:rStyle w:val="Hyperlink"/>
            <w:noProof/>
          </w:rPr>
          <w:fldChar w:fldCharType="end"/>
        </w:r>
      </w:ins>
    </w:p>
    <w:p w14:paraId="657EE644" w14:textId="6E01B3ED" w:rsidR="002C3E85" w:rsidRDefault="002C3E85">
      <w:pPr>
        <w:pStyle w:val="TableofFigures"/>
        <w:tabs>
          <w:tab w:val="right" w:leader="dot" w:pos="8777"/>
        </w:tabs>
        <w:rPr>
          <w:ins w:id="788" w:author="pete jones" w:date="2022-04-01T15:22:00Z"/>
          <w:rFonts w:eastAsiaTheme="minorEastAsia" w:cstheme="minorBidi"/>
          <w:noProof/>
          <w:sz w:val="22"/>
          <w:szCs w:val="22"/>
        </w:rPr>
      </w:pPr>
      <w:ins w:id="78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18"</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12: Academic Integrity model</w:t>
        </w:r>
        <w:r>
          <w:rPr>
            <w:noProof/>
            <w:webHidden/>
          </w:rPr>
          <w:tab/>
        </w:r>
        <w:r>
          <w:rPr>
            <w:noProof/>
            <w:webHidden/>
          </w:rPr>
          <w:fldChar w:fldCharType="begin"/>
        </w:r>
        <w:r>
          <w:rPr>
            <w:noProof/>
            <w:webHidden/>
          </w:rPr>
          <w:instrText xml:space="preserve"> PAGEREF _Toc99719318 \h </w:instrText>
        </w:r>
      </w:ins>
      <w:r>
        <w:rPr>
          <w:noProof/>
          <w:webHidden/>
        </w:rPr>
      </w:r>
      <w:r>
        <w:rPr>
          <w:noProof/>
          <w:webHidden/>
        </w:rPr>
        <w:fldChar w:fldCharType="separate"/>
      </w:r>
      <w:ins w:id="790" w:author="pete jones" w:date="2022-04-05T11:31:00Z">
        <w:r w:rsidR="00D94147">
          <w:rPr>
            <w:noProof/>
            <w:webHidden/>
          </w:rPr>
          <w:t>214</w:t>
        </w:r>
      </w:ins>
      <w:ins w:id="791" w:author="pete jones" w:date="2022-04-01T15:22:00Z">
        <w:r>
          <w:rPr>
            <w:noProof/>
            <w:webHidden/>
          </w:rPr>
          <w:fldChar w:fldCharType="end"/>
        </w:r>
        <w:r w:rsidRPr="002006F2">
          <w:rPr>
            <w:rStyle w:val="Hyperlink"/>
            <w:noProof/>
          </w:rPr>
          <w:fldChar w:fldCharType="end"/>
        </w:r>
      </w:ins>
    </w:p>
    <w:p w14:paraId="5054B829" w14:textId="5BA4C7F7" w:rsidR="002C3E85" w:rsidRDefault="002C3E85">
      <w:pPr>
        <w:pStyle w:val="TableofFigures"/>
        <w:tabs>
          <w:tab w:val="right" w:leader="dot" w:pos="8777"/>
        </w:tabs>
        <w:rPr>
          <w:ins w:id="792" w:author="pete jones" w:date="2022-04-01T15:22:00Z"/>
          <w:rFonts w:eastAsiaTheme="minorEastAsia" w:cstheme="minorBidi"/>
          <w:noProof/>
          <w:sz w:val="22"/>
          <w:szCs w:val="22"/>
        </w:rPr>
      </w:pPr>
      <w:ins w:id="79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19"</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13: PLM Dashboard reports example</w:t>
        </w:r>
        <w:r>
          <w:rPr>
            <w:noProof/>
            <w:webHidden/>
          </w:rPr>
          <w:tab/>
        </w:r>
        <w:r>
          <w:rPr>
            <w:noProof/>
            <w:webHidden/>
          </w:rPr>
          <w:fldChar w:fldCharType="begin"/>
        </w:r>
        <w:r>
          <w:rPr>
            <w:noProof/>
            <w:webHidden/>
          </w:rPr>
          <w:instrText xml:space="preserve"> PAGEREF _Toc99719319 \h </w:instrText>
        </w:r>
      </w:ins>
      <w:r>
        <w:rPr>
          <w:noProof/>
          <w:webHidden/>
        </w:rPr>
      </w:r>
      <w:r>
        <w:rPr>
          <w:noProof/>
          <w:webHidden/>
        </w:rPr>
        <w:fldChar w:fldCharType="separate"/>
      </w:r>
      <w:ins w:id="794" w:author="pete jones" w:date="2022-04-05T11:31:00Z">
        <w:r w:rsidR="00D94147">
          <w:rPr>
            <w:noProof/>
            <w:webHidden/>
          </w:rPr>
          <w:t>216</w:t>
        </w:r>
      </w:ins>
      <w:ins w:id="795" w:author="pete jones" w:date="2022-04-01T15:22:00Z">
        <w:r>
          <w:rPr>
            <w:noProof/>
            <w:webHidden/>
          </w:rPr>
          <w:fldChar w:fldCharType="end"/>
        </w:r>
        <w:r w:rsidRPr="002006F2">
          <w:rPr>
            <w:rStyle w:val="Hyperlink"/>
            <w:noProof/>
          </w:rPr>
          <w:fldChar w:fldCharType="end"/>
        </w:r>
      </w:ins>
    </w:p>
    <w:p w14:paraId="5D29E797" w14:textId="77A6D737" w:rsidR="002C3E85" w:rsidRDefault="002C3E85">
      <w:pPr>
        <w:pStyle w:val="TableofFigures"/>
        <w:tabs>
          <w:tab w:val="right" w:leader="dot" w:pos="8777"/>
        </w:tabs>
        <w:rPr>
          <w:ins w:id="796" w:author="pete jones" w:date="2022-04-01T15:22:00Z"/>
          <w:rFonts w:eastAsiaTheme="minorEastAsia" w:cstheme="minorBidi"/>
          <w:noProof/>
          <w:sz w:val="22"/>
          <w:szCs w:val="22"/>
        </w:rPr>
      </w:pPr>
      <w:ins w:id="79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0"</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14: Dassault Systems Exalead OnePart</w:t>
        </w:r>
        <w:r>
          <w:rPr>
            <w:noProof/>
            <w:webHidden/>
          </w:rPr>
          <w:tab/>
        </w:r>
        <w:r>
          <w:rPr>
            <w:noProof/>
            <w:webHidden/>
          </w:rPr>
          <w:fldChar w:fldCharType="begin"/>
        </w:r>
        <w:r>
          <w:rPr>
            <w:noProof/>
            <w:webHidden/>
          </w:rPr>
          <w:instrText xml:space="preserve"> PAGEREF _Toc99719320 \h </w:instrText>
        </w:r>
      </w:ins>
      <w:r>
        <w:rPr>
          <w:noProof/>
          <w:webHidden/>
        </w:rPr>
      </w:r>
      <w:r>
        <w:rPr>
          <w:noProof/>
          <w:webHidden/>
        </w:rPr>
        <w:fldChar w:fldCharType="separate"/>
      </w:r>
      <w:ins w:id="798" w:author="pete jones" w:date="2022-04-05T11:31:00Z">
        <w:r w:rsidR="00D94147">
          <w:rPr>
            <w:noProof/>
            <w:webHidden/>
          </w:rPr>
          <w:t>217</w:t>
        </w:r>
      </w:ins>
      <w:ins w:id="799" w:author="pete jones" w:date="2022-04-01T15:22:00Z">
        <w:r>
          <w:rPr>
            <w:noProof/>
            <w:webHidden/>
          </w:rPr>
          <w:fldChar w:fldCharType="end"/>
        </w:r>
        <w:r w:rsidRPr="002006F2">
          <w:rPr>
            <w:rStyle w:val="Hyperlink"/>
            <w:noProof/>
          </w:rPr>
          <w:fldChar w:fldCharType="end"/>
        </w:r>
      </w:ins>
    </w:p>
    <w:p w14:paraId="2BA67EDF" w14:textId="213A8BEE" w:rsidR="002C3E85" w:rsidRDefault="002C3E85">
      <w:pPr>
        <w:pStyle w:val="TableofFigures"/>
        <w:tabs>
          <w:tab w:val="right" w:leader="dot" w:pos="8777"/>
        </w:tabs>
        <w:rPr>
          <w:ins w:id="800" w:author="pete jones" w:date="2022-04-01T15:22:00Z"/>
          <w:rFonts w:eastAsiaTheme="minorEastAsia" w:cstheme="minorBidi"/>
          <w:noProof/>
          <w:sz w:val="22"/>
          <w:szCs w:val="22"/>
        </w:rPr>
      </w:pPr>
      <w:ins w:id="80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1"</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7</w:t>
        </w:r>
        <w:r w:rsidRPr="002006F2">
          <w:rPr>
            <w:rStyle w:val="Hyperlink"/>
            <w:noProof/>
          </w:rPr>
          <w:noBreakHyphen/>
          <w:t>15: Technology and plagiarism perspectives</w:t>
        </w:r>
        <w:r>
          <w:rPr>
            <w:noProof/>
            <w:webHidden/>
          </w:rPr>
          <w:tab/>
        </w:r>
        <w:r>
          <w:rPr>
            <w:noProof/>
            <w:webHidden/>
          </w:rPr>
          <w:fldChar w:fldCharType="begin"/>
        </w:r>
        <w:r>
          <w:rPr>
            <w:noProof/>
            <w:webHidden/>
          </w:rPr>
          <w:instrText xml:space="preserve"> PAGEREF _Toc99719321 \h </w:instrText>
        </w:r>
      </w:ins>
      <w:r>
        <w:rPr>
          <w:noProof/>
          <w:webHidden/>
        </w:rPr>
      </w:r>
      <w:r>
        <w:rPr>
          <w:noProof/>
          <w:webHidden/>
        </w:rPr>
        <w:fldChar w:fldCharType="separate"/>
      </w:r>
      <w:ins w:id="802" w:author="pete jones" w:date="2022-04-05T11:31:00Z">
        <w:r w:rsidR="00D94147">
          <w:rPr>
            <w:noProof/>
            <w:webHidden/>
          </w:rPr>
          <w:t>219</w:t>
        </w:r>
      </w:ins>
      <w:ins w:id="803" w:author="pete jones" w:date="2022-04-01T15:22:00Z">
        <w:r>
          <w:rPr>
            <w:noProof/>
            <w:webHidden/>
          </w:rPr>
          <w:fldChar w:fldCharType="end"/>
        </w:r>
        <w:r w:rsidRPr="002006F2">
          <w:rPr>
            <w:rStyle w:val="Hyperlink"/>
            <w:noProof/>
          </w:rPr>
          <w:fldChar w:fldCharType="end"/>
        </w:r>
      </w:ins>
    </w:p>
    <w:p w14:paraId="2D5E03E2" w14:textId="2F09CAA5" w:rsidR="002C3E85" w:rsidRDefault="002C3E85">
      <w:pPr>
        <w:pStyle w:val="TableofFigures"/>
        <w:tabs>
          <w:tab w:val="right" w:leader="dot" w:pos="8777"/>
        </w:tabs>
        <w:rPr>
          <w:ins w:id="804" w:author="pete jones" w:date="2022-04-01T15:22:00Z"/>
          <w:rFonts w:eastAsiaTheme="minorEastAsia" w:cstheme="minorBidi"/>
          <w:noProof/>
          <w:sz w:val="22"/>
          <w:szCs w:val="22"/>
        </w:rPr>
      </w:pPr>
      <w:ins w:id="80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2"</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8</w:t>
        </w:r>
        <w:r w:rsidRPr="002006F2">
          <w:rPr>
            <w:rStyle w:val="Hyperlink"/>
            <w:noProof/>
          </w:rPr>
          <w:noBreakHyphen/>
          <w:t>1: Overview of the StUDEE CDE Framework for HE</w:t>
        </w:r>
        <w:r>
          <w:rPr>
            <w:noProof/>
            <w:webHidden/>
          </w:rPr>
          <w:tab/>
        </w:r>
        <w:r>
          <w:rPr>
            <w:noProof/>
            <w:webHidden/>
          </w:rPr>
          <w:fldChar w:fldCharType="begin"/>
        </w:r>
        <w:r>
          <w:rPr>
            <w:noProof/>
            <w:webHidden/>
          </w:rPr>
          <w:instrText xml:space="preserve"> PAGEREF _Toc99719322 \h </w:instrText>
        </w:r>
      </w:ins>
      <w:r>
        <w:rPr>
          <w:noProof/>
          <w:webHidden/>
        </w:rPr>
      </w:r>
      <w:r>
        <w:rPr>
          <w:noProof/>
          <w:webHidden/>
        </w:rPr>
        <w:fldChar w:fldCharType="separate"/>
      </w:r>
      <w:ins w:id="806" w:author="pete jones" w:date="2022-04-05T11:31:00Z">
        <w:r w:rsidR="00D94147">
          <w:rPr>
            <w:noProof/>
            <w:webHidden/>
          </w:rPr>
          <w:t>225</w:t>
        </w:r>
      </w:ins>
      <w:ins w:id="807" w:author="pete jones" w:date="2022-04-01T15:22:00Z">
        <w:r>
          <w:rPr>
            <w:noProof/>
            <w:webHidden/>
          </w:rPr>
          <w:fldChar w:fldCharType="end"/>
        </w:r>
        <w:r w:rsidRPr="002006F2">
          <w:rPr>
            <w:rStyle w:val="Hyperlink"/>
            <w:noProof/>
          </w:rPr>
          <w:fldChar w:fldCharType="end"/>
        </w:r>
      </w:ins>
    </w:p>
    <w:p w14:paraId="0AC7CAE6" w14:textId="6797CC4E" w:rsidR="002C3E85" w:rsidRDefault="002C3E85">
      <w:pPr>
        <w:pStyle w:val="TableofFigures"/>
        <w:tabs>
          <w:tab w:val="right" w:leader="dot" w:pos="8777"/>
        </w:tabs>
        <w:rPr>
          <w:ins w:id="808" w:author="pete jones" w:date="2022-04-01T15:22:00Z"/>
          <w:rFonts w:eastAsiaTheme="minorEastAsia" w:cstheme="minorBidi"/>
          <w:noProof/>
          <w:sz w:val="22"/>
          <w:szCs w:val="22"/>
        </w:rPr>
      </w:pPr>
      <w:ins w:id="80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3"</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8</w:t>
        </w:r>
        <w:r w:rsidRPr="002006F2">
          <w:rPr>
            <w:rStyle w:val="Hyperlink"/>
            <w:noProof/>
          </w:rPr>
          <w:noBreakHyphen/>
          <w:t>2: StUDEE CDE Framework - Layer 1</w:t>
        </w:r>
        <w:r>
          <w:rPr>
            <w:noProof/>
            <w:webHidden/>
          </w:rPr>
          <w:tab/>
        </w:r>
        <w:r>
          <w:rPr>
            <w:noProof/>
            <w:webHidden/>
          </w:rPr>
          <w:fldChar w:fldCharType="begin"/>
        </w:r>
        <w:r>
          <w:rPr>
            <w:noProof/>
            <w:webHidden/>
          </w:rPr>
          <w:instrText xml:space="preserve"> PAGEREF _Toc99719323 \h </w:instrText>
        </w:r>
      </w:ins>
      <w:r>
        <w:rPr>
          <w:noProof/>
          <w:webHidden/>
        </w:rPr>
      </w:r>
      <w:r>
        <w:rPr>
          <w:noProof/>
          <w:webHidden/>
        </w:rPr>
        <w:fldChar w:fldCharType="separate"/>
      </w:r>
      <w:ins w:id="810" w:author="pete jones" w:date="2022-04-05T11:31:00Z">
        <w:r w:rsidR="00D94147">
          <w:rPr>
            <w:noProof/>
            <w:webHidden/>
          </w:rPr>
          <w:t>226</w:t>
        </w:r>
      </w:ins>
      <w:ins w:id="811" w:author="pete jones" w:date="2022-04-01T15:22:00Z">
        <w:r>
          <w:rPr>
            <w:noProof/>
            <w:webHidden/>
          </w:rPr>
          <w:fldChar w:fldCharType="end"/>
        </w:r>
        <w:r w:rsidRPr="002006F2">
          <w:rPr>
            <w:rStyle w:val="Hyperlink"/>
            <w:noProof/>
          </w:rPr>
          <w:fldChar w:fldCharType="end"/>
        </w:r>
      </w:ins>
    </w:p>
    <w:p w14:paraId="2DBF8C35" w14:textId="357564CD" w:rsidR="002C3E85" w:rsidRDefault="002C3E85">
      <w:pPr>
        <w:pStyle w:val="TableofFigures"/>
        <w:tabs>
          <w:tab w:val="right" w:leader="dot" w:pos="8777"/>
        </w:tabs>
        <w:rPr>
          <w:ins w:id="812" w:author="pete jones" w:date="2022-04-01T15:22:00Z"/>
          <w:rFonts w:eastAsiaTheme="minorEastAsia" w:cstheme="minorBidi"/>
          <w:noProof/>
          <w:sz w:val="22"/>
          <w:szCs w:val="22"/>
        </w:rPr>
      </w:pPr>
      <w:ins w:id="81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4"</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8</w:t>
        </w:r>
        <w:r w:rsidRPr="002006F2">
          <w:rPr>
            <w:rStyle w:val="Hyperlink"/>
            <w:noProof/>
          </w:rPr>
          <w:noBreakHyphen/>
          <w:t>3: LAYER 1 - 13 Step mechanical designer workflow</w:t>
        </w:r>
        <w:r>
          <w:rPr>
            <w:noProof/>
            <w:webHidden/>
          </w:rPr>
          <w:tab/>
        </w:r>
        <w:r>
          <w:rPr>
            <w:noProof/>
            <w:webHidden/>
          </w:rPr>
          <w:fldChar w:fldCharType="begin"/>
        </w:r>
        <w:r>
          <w:rPr>
            <w:noProof/>
            <w:webHidden/>
          </w:rPr>
          <w:instrText xml:space="preserve"> PAGEREF _Toc99719324 \h </w:instrText>
        </w:r>
      </w:ins>
      <w:r>
        <w:rPr>
          <w:noProof/>
          <w:webHidden/>
        </w:rPr>
      </w:r>
      <w:r>
        <w:rPr>
          <w:noProof/>
          <w:webHidden/>
        </w:rPr>
        <w:fldChar w:fldCharType="separate"/>
      </w:r>
      <w:ins w:id="814" w:author="pete jones" w:date="2022-04-05T11:31:00Z">
        <w:r w:rsidR="00D94147">
          <w:rPr>
            <w:noProof/>
            <w:webHidden/>
          </w:rPr>
          <w:t>227</w:t>
        </w:r>
      </w:ins>
      <w:ins w:id="815" w:author="pete jones" w:date="2022-04-01T15:22:00Z">
        <w:r>
          <w:rPr>
            <w:noProof/>
            <w:webHidden/>
          </w:rPr>
          <w:fldChar w:fldCharType="end"/>
        </w:r>
        <w:r w:rsidRPr="002006F2">
          <w:rPr>
            <w:rStyle w:val="Hyperlink"/>
            <w:noProof/>
          </w:rPr>
          <w:fldChar w:fldCharType="end"/>
        </w:r>
      </w:ins>
    </w:p>
    <w:p w14:paraId="28729F01" w14:textId="31D4BA05" w:rsidR="002C3E85" w:rsidRDefault="002C3E85">
      <w:pPr>
        <w:pStyle w:val="TableofFigures"/>
        <w:tabs>
          <w:tab w:val="right" w:leader="dot" w:pos="8777"/>
        </w:tabs>
        <w:rPr>
          <w:ins w:id="816" w:author="pete jones" w:date="2022-04-01T15:22:00Z"/>
          <w:rFonts w:eastAsiaTheme="minorEastAsia" w:cstheme="minorBidi"/>
          <w:noProof/>
          <w:sz w:val="22"/>
          <w:szCs w:val="22"/>
        </w:rPr>
      </w:pPr>
      <w:ins w:id="81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5"</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8</w:t>
        </w:r>
        <w:r w:rsidRPr="002006F2">
          <w:rPr>
            <w:rStyle w:val="Hyperlink"/>
            <w:noProof/>
          </w:rPr>
          <w:noBreakHyphen/>
          <w:t>4: StUDEE CDE Framework - Layer 2</w:t>
        </w:r>
        <w:r>
          <w:rPr>
            <w:noProof/>
            <w:webHidden/>
          </w:rPr>
          <w:tab/>
        </w:r>
        <w:r>
          <w:rPr>
            <w:noProof/>
            <w:webHidden/>
          </w:rPr>
          <w:fldChar w:fldCharType="begin"/>
        </w:r>
        <w:r>
          <w:rPr>
            <w:noProof/>
            <w:webHidden/>
          </w:rPr>
          <w:instrText xml:space="preserve"> PAGEREF _Toc99719325 \h </w:instrText>
        </w:r>
      </w:ins>
      <w:r>
        <w:rPr>
          <w:noProof/>
          <w:webHidden/>
        </w:rPr>
      </w:r>
      <w:r>
        <w:rPr>
          <w:noProof/>
          <w:webHidden/>
        </w:rPr>
        <w:fldChar w:fldCharType="separate"/>
      </w:r>
      <w:ins w:id="818" w:author="pete jones" w:date="2022-04-05T11:31:00Z">
        <w:r w:rsidR="00D94147">
          <w:rPr>
            <w:noProof/>
            <w:webHidden/>
          </w:rPr>
          <w:t>242</w:t>
        </w:r>
      </w:ins>
      <w:ins w:id="819" w:author="pete jones" w:date="2022-04-01T15:22:00Z">
        <w:r>
          <w:rPr>
            <w:noProof/>
            <w:webHidden/>
          </w:rPr>
          <w:fldChar w:fldCharType="end"/>
        </w:r>
        <w:r w:rsidRPr="002006F2">
          <w:rPr>
            <w:rStyle w:val="Hyperlink"/>
            <w:noProof/>
          </w:rPr>
          <w:fldChar w:fldCharType="end"/>
        </w:r>
      </w:ins>
    </w:p>
    <w:p w14:paraId="504AA35B" w14:textId="659DAF4A" w:rsidR="002C3E85" w:rsidRDefault="002C3E85">
      <w:pPr>
        <w:pStyle w:val="TableofFigures"/>
        <w:tabs>
          <w:tab w:val="right" w:leader="dot" w:pos="8777"/>
        </w:tabs>
        <w:rPr>
          <w:ins w:id="820" w:author="pete jones" w:date="2022-04-01T15:22:00Z"/>
          <w:rFonts w:eastAsiaTheme="minorEastAsia" w:cstheme="minorBidi"/>
          <w:noProof/>
          <w:sz w:val="22"/>
          <w:szCs w:val="22"/>
        </w:rPr>
      </w:pPr>
      <w:ins w:id="82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6"</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8</w:t>
        </w:r>
        <w:r w:rsidRPr="002006F2">
          <w:rPr>
            <w:rStyle w:val="Hyperlink"/>
            <w:noProof/>
          </w:rPr>
          <w:noBreakHyphen/>
          <w:t>5: Specialisation tiers at Layer 2</w:t>
        </w:r>
        <w:r>
          <w:rPr>
            <w:noProof/>
            <w:webHidden/>
          </w:rPr>
          <w:tab/>
        </w:r>
        <w:r>
          <w:rPr>
            <w:noProof/>
            <w:webHidden/>
          </w:rPr>
          <w:fldChar w:fldCharType="begin"/>
        </w:r>
        <w:r>
          <w:rPr>
            <w:noProof/>
            <w:webHidden/>
          </w:rPr>
          <w:instrText xml:space="preserve"> PAGEREF _Toc99719326 \h </w:instrText>
        </w:r>
      </w:ins>
      <w:r>
        <w:rPr>
          <w:noProof/>
          <w:webHidden/>
        </w:rPr>
      </w:r>
      <w:r>
        <w:rPr>
          <w:noProof/>
          <w:webHidden/>
        </w:rPr>
        <w:fldChar w:fldCharType="separate"/>
      </w:r>
      <w:ins w:id="822" w:author="pete jones" w:date="2022-04-05T11:31:00Z">
        <w:r w:rsidR="00D94147">
          <w:rPr>
            <w:noProof/>
            <w:webHidden/>
          </w:rPr>
          <w:t>243</w:t>
        </w:r>
      </w:ins>
      <w:ins w:id="823" w:author="pete jones" w:date="2022-04-01T15:22:00Z">
        <w:r>
          <w:rPr>
            <w:noProof/>
            <w:webHidden/>
          </w:rPr>
          <w:fldChar w:fldCharType="end"/>
        </w:r>
        <w:r w:rsidRPr="002006F2">
          <w:rPr>
            <w:rStyle w:val="Hyperlink"/>
            <w:noProof/>
          </w:rPr>
          <w:fldChar w:fldCharType="end"/>
        </w:r>
      </w:ins>
    </w:p>
    <w:p w14:paraId="5A69CA86" w14:textId="47EBBA4E" w:rsidR="002C3E85" w:rsidRDefault="002C3E85">
      <w:pPr>
        <w:pStyle w:val="TableofFigures"/>
        <w:tabs>
          <w:tab w:val="right" w:leader="dot" w:pos="8777"/>
        </w:tabs>
        <w:rPr>
          <w:ins w:id="824" w:author="pete jones" w:date="2022-04-01T15:22:00Z"/>
          <w:rFonts w:eastAsiaTheme="minorEastAsia" w:cstheme="minorBidi"/>
          <w:noProof/>
          <w:sz w:val="22"/>
          <w:szCs w:val="22"/>
        </w:rPr>
      </w:pPr>
      <w:ins w:id="82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7"</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8</w:t>
        </w:r>
        <w:r w:rsidRPr="002006F2">
          <w:rPr>
            <w:rStyle w:val="Hyperlink"/>
            <w:noProof/>
          </w:rPr>
          <w:noBreakHyphen/>
          <w:t>6: StUDEE CDE Framework - Layer 3</w:t>
        </w:r>
        <w:r>
          <w:rPr>
            <w:noProof/>
            <w:webHidden/>
          </w:rPr>
          <w:tab/>
        </w:r>
        <w:r>
          <w:rPr>
            <w:noProof/>
            <w:webHidden/>
          </w:rPr>
          <w:fldChar w:fldCharType="begin"/>
        </w:r>
        <w:r>
          <w:rPr>
            <w:noProof/>
            <w:webHidden/>
          </w:rPr>
          <w:instrText xml:space="preserve"> PAGEREF _Toc99719327 \h </w:instrText>
        </w:r>
      </w:ins>
      <w:r>
        <w:rPr>
          <w:noProof/>
          <w:webHidden/>
        </w:rPr>
      </w:r>
      <w:r>
        <w:rPr>
          <w:noProof/>
          <w:webHidden/>
        </w:rPr>
        <w:fldChar w:fldCharType="separate"/>
      </w:r>
      <w:ins w:id="826" w:author="pete jones" w:date="2022-04-05T11:31:00Z">
        <w:r w:rsidR="00D94147">
          <w:rPr>
            <w:noProof/>
            <w:webHidden/>
          </w:rPr>
          <w:t>249</w:t>
        </w:r>
      </w:ins>
      <w:ins w:id="827" w:author="pete jones" w:date="2022-04-01T15:22:00Z">
        <w:r>
          <w:rPr>
            <w:noProof/>
            <w:webHidden/>
          </w:rPr>
          <w:fldChar w:fldCharType="end"/>
        </w:r>
        <w:r w:rsidRPr="002006F2">
          <w:rPr>
            <w:rStyle w:val="Hyperlink"/>
            <w:noProof/>
          </w:rPr>
          <w:fldChar w:fldCharType="end"/>
        </w:r>
      </w:ins>
    </w:p>
    <w:p w14:paraId="278B692C" w14:textId="5E8D3442" w:rsidR="002C3E85" w:rsidRDefault="002C3E85">
      <w:pPr>
        <w:pStyle w:val="TableofFigures"/>
        <w:tabs>
          <w:tab w:val="right" w:leader="dot" w:pos="8777"/>
        </w:tabs>
        <w:rPr>
          <w:ins w:id="828" w:author="pete jones" w:date="2022-04-01T15:22:00Z"/>
          <w:rFonts w:eastAsiaTheme="minorEastAsia" w:cstheme="minorBidi"/>
          <w:noProof/>
          <w:sz w:val="22"/>
          <w:szCs w:val="22"/>
        </w:rPr>
      </w:pPr>
      <w:ins w:id="82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8"</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 Product tear down learning path suggested by Graz University, Austria (2020)</w:t>
        </w:r>
        <w:r>
          <w:rPr>
            <w:noProof/>
            <w:webHidden/>
          </w:rPr>
          <w:tab/>
        </w:r>
        <w:r>
          <w:rPr>
            <w:noProof/>
            <w:webHidden/>
          </w:rPr>
          <w:fldChar w:fldCharType="begin"/>
        </w:r>
        <w:r>
          <w:rPr>
            <w:noProof/>
            <w:webHidden/>
          </w:rPr>
          <w:instrText xml:space="preserve"> PAGEREF _Toc99719328 \h </w:instrText>
        </w:r>
      </w:ins>
      <w:r>
        <w:rPr>
          <w:noProof/>
          <w:webHidden/>
        </w:rPr>
      </w:r>
      <w:r>
        <w:rPr>
          <w:noProof/>
          <w:webHidden/>
        </w:rPr>
        <w:fldChar w:fldCharType="separate"/>
      </w:r>
      <w:ins w:id="830" w:author="pete jones" w:date="2022-04-05T11:31:00Z">
        <w:r w:rsidR="00D94147">
          <w:rPr>
            <w:noProof/>
            <w:webHidden/>
          </w:rPr>
          <w:t>xiv</w:t>
        </w:r>
      </w:ins>
      <w:ins w:id="831" w:author="pete jones" w:date="2022-04-01T15:22:00Z">
        <w:r>
          <w:rPr>
            <w:noProof/>
            <w:webHidden/>
          </w:rPr>
          <w:fldChar w:fldCharType="end"/>
        </w:r>
        <w:r w:rsidRPr="002006F2">
          <w:rPr>
            <w:rStyle w:val="Hyperlink"/>
            <w:noProof/>
          </w:rPr>
          <w:fldChar w:fldCharType="end"/>
        </w:r>
      </w:ins>
    </w:p>
    <w:p w14:paraId="2A4E8571" w14:textId="1DDDBCA6" w:rsidR="002C3E85" w:rsidRDefault="002C3E85">
      <w:pPr>
        <w:pStyle w:val="TableofFigures"/>
        <w:tabs>
          <w:tab w:val="right" w:leader="dot" w:pos="8777"/>
        </w:tabs>
        <w:rPr>
          <w:ins w:id="832" w:author="pete jones" w:date="2022-04-01T15:22:00Z"/>
          <w:rFonts w:eastAsiaTheme="minorEastAsia" w:cstheme="minorBidi"/>
          <w:noProof/>
          <w:sz w:val="22"/>
          <w:szCs w:val="22"/>
        </w:rPr>
      </w:pPr>
      <w:ins w:id="83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29"</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2: Bosch IXO - new and old</w:t>
        </w:r>
        <w:r>
          <w:rPr>
            <w:noProof/>
            <w:webHidden/>
          </w:rPr>
          <w:tab/>
        </w:r>
        <w:r>
          <w:rPr>
            <w:noProof/>
            <w:webHidden/>
          </w:rPr>
          <w:fldChar w:fldCharType="begin"/>
        </w:r>
        <w:r>
          <w:rPr>
            <w:noProof/>
            <w:webHidden/>
          </w:rPr>
          <w:instrText xml:space="preserve"> PAGEREF _Toc99719329 \h </w:instrText>
        </w:r>
      </w:ins>
      <w:r>
        <w:rPr>
          <w:noProof/>
          <w:webHidden/>
        </w:rPr>
      </w:r>
      <w:r>
        <w:rPr>
          <w:noProof/>
          <w:webHidden/>
        </w:rPr>
        <w:fldChar w:fldCharType="separate"/>
      </w:r>
      <w:ins w:id="834" w:author="pete jones" w:date="2022-04-05T11:31:00Z">
        <w:r w:rsidR="00D94147">
          <w:rPr>
            <w:noProof/>
            <w:webHidden/>
          </w:rPr>
          <w:t>xv</w:t>
        </w:r>
      </w:ins>
      <w:ins w:id="835" w:author="pete jones" w:date="2022-04-01T15:22:00Z">
        <w:r>
          <w:rPr>
            <w:noProof/>
            <w:webHidden/>
          </w:rPr>
          <w:fldChar w:fldCharType="end"/>
        </w:r>
        <w:r w:rsidRPr="002006F2">
          <w:rPr>
            <w:rStyle w:val="Hyperlink"/>
            <w:noProof/>
          </w:rPr>
          <w:fldChar w:fldCharType="end"/>
        </w:r>
      </w:ins>
    </w:p>
    <w:p w14:paraId="21620C54" w14:textId="773FC50C" w:rsidR="002C3E85" w:rsidRDefault="002C3E85">
      <w:pPr>
        <w:pStyle w:val="TableofFigures"/>
        <w:tabs>
          <w:tab w:val="right" w:leader="dot" w:pos="8777"/>
        </w:tabs>
        <w:rPr>
          <w:ins w:id="836" w:author="pete jones" w:date="2022-04-01T15:22:00Z"/>
          <w:rFonts w:eastAsiaTheme="minorEastAsia" w:cstheme="minorBidi"/>
          <w:noProof/>
          <w:sz w:val="22"/>
          <w:szCs w:val="22"/>
        </w:rPr>
      </w:pPr>
      <w:ins w:id="83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30"</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3: IXO Screwdriver – Reverse engineering investigation Team Project</w:t>
        </w:r>
        <w:r>
          <w:rPr>
            <w:noProof/>
            <w:webHidden/>
          </w:rPr>
          <w:tab/>
        </w:r>
        <w:r>
          <w:rPr>
            <w:noProof/>
            <w:webHidden/>
          </w:rPr>
          <w:fldChar w:fldCharType="begin"/>
        </w:r>
        <w:r>
          <w:rPr>
            <w:noProof/>
            <w:webHidden/>
          </w:rPr>
          <w:instrText xml:space="preserve"> PAGEREF _Toc99719330 \h </w:instrText>
        </w:r>
      </w:ins>
      <w:r>
        <w:rPr>
          <w:noProof/>
          <w:webHidden/>
        </w:rPr>
      </w:r>
      <w:r>
        <w:rPr>
          <w:noProof/>
          <w:webHidden/>
        </w:rPr>
        <w:fldChar w:fldCharType="separate"/>
      </w:r>
      <w:ins w:id="838" w:author="pete jones" w:date="2022-04-05T11:31:00Z">
        <w:r w:rsidR="00D94147">
          <w:rPr>
            <w:noProof/>
            <w:webHidden/>
          </w:rPr>
          <w:t>xvi</w:t>
        </w:r>
      </w:ins>
      <w:ins w:id="839" w:author="pete jones" w:date="2022-04-01T15:22:00Z">
        <w:r>
          <w:rPr>
            <w:noProof/>
            <w:webHidden/>
          </w:rPr>
          <w:fldChar w:fldCharType="end"/>
        </w:r>
        <w:r w:rsidRPr="002006F2">
          <w:rPr>
            <w:rStyle w:val="Hyperlink"/>
            <w:noProof/>
          </w:rPr>
          <w:fldChar w:fldCharType="end"/>
        </w:r>
      </w:ins>
    </w:p>
    <w:p w14:paraId="497FC8E8" w14:textId="52F3E78F" w:rsidR="002C3E85" w:rsidRDefault="002C3E85">
      <w:pPr>
        <w:pStyle w:val="TableofFigures"/>
        <w:tabs>
          <w:tab w:val="right" w:leader="dot" w:pos="8777"/>
        </w:tabs>
        <w:rPr>
          <w:ins w:id="840" w:author="pete jones" w:date="2022-04-01T15:22:00Z"/>
          <w:rFonts w:eastAsiaTheme="minorEastAsia" w:cstheme="minorBidi"/>
          <w:noProof/>
          <w:sz w:val="22"/>
          <w:szCs w:val="22"/>
        </w:rPr>
      </w:pPr>
      <w:ins w:id="84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31"</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4: IXO Screwdriver – presentation of product</w:t>
        </w:r>
        <w:r>
          <w:rPr>
            <w:noProof/>
            <w:webHidden/>
          </w:rPr>
          <w:tab/>
        </w:r>
        <w:r>
          <w:rPr>
            <w:noProof/>
            <w:webHidden/>
          </w:rPr>
          <w:fldChar w:fldCharType="begin"/>
        </w:r>
        <w:r>
          <w:rPr>
            <w:noProof/>
            <w:webHidden/>
          </w:rPr>
          <w:instrText xml:space="preserve"> PAGEREF _Toc99719331 \h </w:instrText>
        </w:r>
      </w:ins>
      <w:r>
        <w:rPr>
          <w:noProof/>
          <w:webHidden/>
        </w:rPr>
      </w:r>
      <w:r>
        <w:rPr>
          <w:noProof/>
          <w:webHidden/>
        </w:rPr>
        <w:fldChar w:fldCharType="separate"/>
      </w:r>
      <w:ins w:id="842" w:author="pete jones" w:date="2022-04-05T11:31:00Z">
        <w:r w:rsidR="00D94147">
          <w:rPr>
            <w:noProof/>
            <w:webHidden/>
          </w:rPr>
          <w:t>xvi</w:t>
        </w:r>
      </w:ins>
      <w:ins w:id="843" w:author="pete jones" w:date="2022-04-01T15:22:00Z">
        <w:r>
          <w:rPr>
            <w:noProof/>
            <w:webHidden/>
          </w:rPr>
          <w:fldChar w:fldCharType="end"/>
        </w:r>
        <w:r w:rsidRPr="002006F2">
          <w:rPr>
            <w:rStyle w:val="Hyperlink"/>
            <w:noProof/>
          </w:rPr>
          <w:fldChar w:fldCharType="end"/>
        </w:r>
      </w:ins>
    </w:p>
    <w:p w14:paraId="464B56AE" w14:textId="18DB2511" w:rsidR="002C3E85" w:rsidRDefault="002C3E85">
      <w:pPr>
        <w:pStyle w:val="TableofFigures"/>
        <w:tabs>
          <w:tab w:val="right" w:leader="dot" w:pos="8777"/>
        </w:tabs>
        <w:rPr>
          <w:ins w:id="844" w:author="pete jones" w:date="2022-04-01T15:22:00Z"/>
          <w:rFonts w:eastAsiaTheme="minorEastAsia" w:cstheme="minorBidi"/>
          <w:noProof/>
          <w:sz w:val="22"/>
          <w:szCs w:val="22"/>
        </w:rPr>
      </w:pPr>
      <w:ins w:id="84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32"</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5: IXO Screwdriver – Fit, Form, and Function</w:t>
        </w:r>
        <w:r>
          <w:rPr>
            <w:noProof/>
            <w:webHidden/>
          </w:rPr>
          <w:tab/>
        </w:r>
        <w:r>
          <w:rPr>
            <w:noProof/>
            <w:webHidden/>
          </w:rPr>
          <w:fldChar w:fldCharType="begin"/>
        </w:r>
        <w:r>
          <w:rPr>
            <w:noProof/>
            <w:webHidden/>
          </w:rPr>
          <w:instrText xml:space="preserve"> PAGEREF _Toc99719332 \h </w:instrText>
        </w:r>
      </w:ins>
      <w:r>
        <w:rPr>
          <w:noProof/>
          <w:webHidden/>
        </w:rPr>
      </w:r>
      <w:r>
        <w:rPr>
          <w:noProof/>
          <w:webHidden/>
        </w:rPr>
        <w:fldChar w:fldCharType="separate"/>
      </w:r>
      <w:ins w:id="846" w:author="pete jones" w:date="2022-04-05T11:31:00Z">
        <w:r w:rsidR="00D94147">
          <w:rPr>
            <w:noProof/>
            <w:webHidden/>
          </w:rPr>
          <w:t>xvii</w:t>
        </w:r>
      </w:ins>
      <w:ins w:id="847" w:author="pete jones" w:date="2022-04-01T15:22:00Z">
        <w:r>
          <w:rPr>
            <w:noProof/>
            <w:webHidden/>
          </w:rPr>
          <w:fldChar w:fldCharType="end"/>
        </w:r>
        <w:r w:rsidRPr="002006F2">
          <w:rPr>
            <w:rStyle w:val="Hyperlink"/>
            <w:noProof/>
          </w:rPr>
          <w:fldChar w:fldCharType="end"/>
        </w:r>
      </w:ins>
    </w:p>
    <w:p w14:paraId="5349285A" w14:textId="1E423322" w:rsidR="002C3E85" w:rsidRDefault="002C3E85">
      <w:pPr>
        <w:pStyle w:val="TableofFigures"/>
        <w:tabs>
          <w:tab w:val="right" w:leader="dot" w:pos="8777"/>
        </w:tabs>
        <w:rPr>
          <w:ins w:id="848" w:author="pete jones" w:date="2022-04-01T15:22:00Z"/>
          <w:rFonts w:eastAsiaTheme="minorEastAsia" w:cstheme="minorBidi"/>
          <w:noProof/>
          <w:sz w:val="22"/>
          <w:szCs w:val="22"/>
        </w:rPr>
      </w:pPr>
      <w:ins w:id="84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33"</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6: IXO Screwdriver – Internals</w:t>
        </w:r>
        <w:r>
          <w:rPr>
            <w:noProof/>
            <w:webHidden/>
          </w:rPr>
          <w:tab/>
        </w:r>
        <w:r>
          <w:rPr>
            <w:noProof/>
            <w:webHidden/>
          </w:rPr>
          <w:fldChar w:fldCharType="begin"/>
        </w:r>
        <w:r>
          <w:rPr>
            <w:noProof/>
            <w:webHidden/>
          </w:rPr>
          <w:instrText xml:space="preserve"> PAGEREF _Toc99719333 \h </w:instrText>
        </w:r>
      </w:ins>
      <w:r>
        <w:rPr>
          <w:noProof/>
          <w:webHidden/>
        </w:rPr>
      </w:r>
      <w:r>
        <w:rPr>
          <w:noProof/>
          <w:webHidden/>
        </w:rPr>
        <w:fldChar w:fldCharType="separate"/>
      </w:r>
      <w:ins w:id="850" w:author="pete jones" w:date="2022-04-05T11:31:00Z">
        <w:r w:rsidR="00D94147">
          <w:rPr>
            <w:noProof/>
            <w:webHidden/>
          </w:rPr>
          <w:t>xviii</w:t>
        </w:r>
      </w:ins>
      <w:ins w:id="851" w:author="pete jones" w:date="2022-04-01T15:22:00Z">
        <w:r>
          <w:rPr>
            <w:noProof/>
            <w:webHidden/>
          </w:rPr>
          <w:fldChar w:fldCharType="end"/>
        </w:r>
        <w:r w:rsidRPr="002006F2">
          <w:rPr>
            <w:rStyle w:val="Hyperlink"/>
            <w:noProof/>
          </w:rPr>
          <w:fldChar w:fldCharType="end"/>
        </w:r>
      </w:ins>
    </w:p>
    <w:p w14:paraId="389DE80D" w14:textId="4588881E" w:rsidR="002C3E85" w:rsidRDefault="002C3E85">
      <w:pPr>
        <w:pStyle w:val="TableofFigures"/>
        <w:tabs>
          <w:tab w:val="right" w:leader="dot" w:pos="8777"/>
        </w:tabs>
        <w:rPr>
          <w:ins w:id="852" w:author="pete jones" w:date="2022-04-01T15:22:00Z"/>
          <w:rFonts w:eastAsiaTheme="minorEastAsia" w:cstheme="minorBidi"/>
          <w:noProof/>
          <w:sz w:val="22"/>
          <w:szCs w:val="22"/>
        </w:rPr>
      </w:pPr>
      <w:ins w:id="85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34"</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7: IXO Screwdriver – Creating complex shapes and the digital twin.</w:t>
        </w:r>
        <w:r>
          <w:rPr>
            <w:noProof/>
            <w:webHidden/>
          </w:rPr>
          <w:tab/>
        </w:r>
        <w:r>
          <w:rPr>
            <w:noProof/>
            <w:webHidden/>
          </w:rPr>
          <w:fldChar w:fldCharType="begin"/>
        </w:r>
        <w:r>
          <w:rPr>
            <w:noProof/>
            <w:webHidden/>
          </w:rPr>
          <w:instrText xml:space="preserve"> PAGEREF _Toc99719334 \h </w:instrText>
        </w:r>
      </w:ins>
      <w:r>
        <w:rPr>
          <w:noProof/>
          <w:webHidden/>
        </w:rPr>
      </w:r>
      <w:r>
        <w:rPr>
          <w:noProof/>
          <w:webHidden/>
        </w:rPr>
        <w:fldChar w:fldCharType="separate"/>
      </w:r>
      <w:ins w:id="854" w:author="pete jones" w:date="2022-04-05T11:31:00Z">
        <w:r w:rsidR="00D94147">
          <w:rPr>
            <w:noProof/>
            <w:webHidden/>
          </w:rPr>
          <w:t>xviii</w:t>
        </w:r>
      </w:ins>
      <w:ins w:id="855" w:author="pete jones" w:date="2022-04-01T15:22:00Z">
        <w:r>
          <w:rPr>
            <w:noProof/>
            <w:webHidden/>
          </w:rPr>
          <w:fldChar w:fldCharType="end"/>
        </w:r>
        <w:r w:rsidRPr="002006F2">
          <w:rPr>
            <w:rStyle w:val="Hyperlink"/>
            <w:noProof/>
          </w:rPr>
          <w:fldChar w:fldCharType="end"/>
        </w:r>
      </w:ins>
    </w:p>
    <w:p w14:paraId="1CDC0F05" w14:textId="5DB40044" w:rsidR="002C3E85" w:rsidRDefault="002C3E85">
      <w:pPr>
        <w:pStyle w:val="TableofFigures"/>
        <w:tabs>
          <w:tab w:val="right" w:leader="dot" w:pos="8777"/>
        </w:tabs>
        <w:rPr>
          <w:ins w:id="856" w:author="pete jones" w:date="2022-04-01T15:22:00Z"/>
          <w:rFonts w:eastAsiaTheme="minorEastAsia" w:cstheme="minorBidi"/>
          <w:noProof/>
          <w:sz w:val="22"/>
          <w:szCs w:val="22"/>
        </w:rPr>
      </w:pPr>
      <w:ins w:id="857" w:author="pete jones" w:date="2022-04-01T15:22:00Z">
        <w:r w:rsidRPr="002006F2">
          <w:rPr>
            <w:rStyle w:val="Hyperlink"/>
            <w:noProof/>
          </w:rPr>
          <w:lastRenderedPageBreak/>
          <w:fldChar w:fldCharType="begin"/>
        </w:r>
        <w:r w:rsidRPr="002006F2">
          <w:rPr>
            <w:rStyle w:val="Hyperlink"/>
            <w:noProof/>
          </w:rPr>
          <w:instrText xml:space="preserve"> </w:instrText>
        </w:r>
        <w:r>
          <w:rPr>
            <w:noProof/>
          </w:rPr>
          <w:instrText>HYPERLINK \l "_Toc99719335"</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8: 4 Bar chain</w:t>
        </w:r>
        <w:r>
          <w:rPr>
            <w:noProof/>
            <w:webHidden/>
          </w:rPr>
          <w:tab/>
        </w:r>
        <w:r>
          <w:rPr>
            <w:noProof/>
            <w:webHidden/>
          </w:rPr>
          <w:fldChar w:fldCharType="begin"/>
        </w:r>
        <w:r>
          <w:rPr>
            <w:noProof/>
            <w:webHidden/>
          </w:rPr>
          <w:instrText xml:space="preserve"> PAGEREF _Toc99719335 \h </w:instrText>
        </w:r>
      </w:ins>
      <w:r>
        <w:rPr>
          <w:noProof/>
          <w:webHidden/>
        </w:rPr>
      </w:r>
      <w:r>
        <w:rPr>
          <w:noProof/>
          <w:webHidden/>
        </w:rPr>
        <w:fldChar w:fldCharType="separate"/>
      </w:r>
      <w:ins w:id="858" w:author="pete jones" w:date="2022-04-05T11:31:00Z">
        <w:r w:rsidR="00D94147">
          <w:rPr>
            <w:noProof/>
            <w:webHidden/>
          </w:rPr>
          <w:t>xxvii</w:t>
        </w:r>
      </w:ins>
      <w:ins w:id="859" w:author="pete jones" w:date="2022-04-01T15:22:00Z">
        <w:r>
          <w:rPr>
            <w:noProof/>
            <w:webHidden/>
          </w:rPr>
          <w:fldChar w:fldCharType="end"/>
        </w:r>
        <w:r w:rsidRPr="002006F2">
          <w:rPr>
            <w:rStyle w:val="Hyperlink"/>
            <w:noProof/>
          </w:rPr>
          <w:fldChar w:fldCharType="end"/>
        </w:r>
      </w:ins>
    </w:p>
    <w:p w14:paraId="4138F38E" w14:textId="5569FB7E" w:rsidR="002C3E85" w:rsidRDefault="002C3E85">
      <w:pPr>
        <w:pStyle w:val="TableofFigures"/>
        <w:tabs>
          <w:tab w:val="right" w:leader="dot" w:pos="8777"/>
        </w:tabs>
        <w:rPr>
          <w:ins w:id="860" w:author="pete jones" w:date="2022-04-01T15:22:00Z"/>
          <w:rFonts w:eastAsiaTheme="minorEastAsia" w:cstheme="minorBidi"/>
          <w:noProof/>
          <w:sz w:val="22"/>
          <w:szCs w:val="22"/>
        </w:rPr>
      </w:pPr>
      <w:ins w:id="86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36"</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9: Example bonnet opening mechanism.</w:t>
        </w:r>
        <w:r>
          <w:rPr>
            <w:noProof/>
            <w:webHidden/>
          </w:rPr>
          <w:tab/>
        </w:r>
        <w:r>
          <w:rPr>
            <w:noProof/>
            <w:webHidden/>
          </w:rPr>
          <w:fldChar w:fldCharType="begin"/>
        </w:r>
        <w:r>
          <w:rPr>
            <w:noProof/>
            <w:webHidden/>
          </w:rPr>
          <w:instrText xml:space="preserve"> PAGEREF _Toc99719336 \h </w:instrText>
        </w:r>
      </w:ins>
      <w:r>
        <w:rPr>
          <w:noProof/>
          <w:webHidden/>
        </w:rPr>
      </w:r>
      <w:r>
        <w:rPr>
          <w:noProof/>
          <w:webHidden/>
        </w:rPr>
        <w:fldChar w:fldCharType="separate"/>
      </w:r>
      <w:ins w:id="862" w:author="pete jones" w:date="2022-04-05T11:31:00Z">
        <w:r w:rsidR="00D94147">
          <w:rPr>
            <w:noProof/>
            <w:webHidden/>
          </w:rPr>
          <w:t>xxxii</w:t>
        </w:r>
      </w:ins>
      <w:ins w:id="863" w:author="pete jones" w:date="2022-04-01T15:22:00Z">
        <w:r>
          <w:rPr>
            <w:noProof/>
            <w:webHidden/>
          </w:rPr>
          <w:fldChar w:fldCharType="end"/>
        </w:r>
        <w:r w:rsidRPr="002006F2">
          <w:rPr>
            <w:rStyle w:val="Hyperlink"/>
            <w:noProof/>
          </w:rPr>
          <w:fldChar w:fldCharType="end"/>
        </w:r>
      </w:ins>
    </w:p>
    <w:p w14:paraId="40E46607" w14:textId="4198BC30" w:rsidR="002C3E85" w:rsidRDefault="002C3E85">
      <w:pPr>
        <w:pStyle w:val="TableofFigures"/>
        <w:tabs>
          <w:tab w:val="right" w:leader="dot" w:pos="8777"/>
        </w:tabs>
        <w:rPr>
          <w:ins w:id="864" w:author="pete jones" w:date="2022-04-01T15:22:00Z"/>
          <w:rFonts w:eastAsiaTheme="minorEastAsia" w:cstheme="minorBidi"/>
          <w:noProof/>
          <w:sz w:val="22"/>
          <w:szCs w:val="22"/>
        </w:rPr>
      </w:pPr>
      <w:ins w:id="86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37"</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0: Initial mechanism experimental geometry</w:t>
        </w:r>
        <w:r>
          <w:rPr>
            <w:noProof/>
            <w:webHidden/>
          </w:rPr>
          <w:tab/>
        </w:r>
        <w:r>
          <w:rPr>
            <w:noProof/>
            <w:webHidden/>
          </w:rPr>
          <w:fldChar w:fldCharType="begin"/>
        </w:r>
        <w:r>
          <w:rPr>
            <w:noProof/>
            <w:webHidden/>
          </w:rPr>
          <w:instrText xml:space="preserve"> PAGEREF _Toc99719337 \h </w:instrText>
        </w:r>
      </w:ins>
      <w:r>
        <w:rPr>
          <w:noProof/>
          <w:webHidden/>
        </w:rPr>
      </w:r>
      <w:r>
        <w:rPr>
          <w:noProof/>
          <w:webHidden/>
        </w:rPr>
        <w:fldChar w:fldCharType="separate"/>
      </w:r>
      <w:ins w:id="866" w:author="pete jones" w:date="2022-04-05T11:31:00Z">
        <w:r w:rsidR="00D94147">
          <w:rPr>
            <w:noProof/>
            <w:webHidden/>
          </w:rPr>
          <w:t>xxxiii</w:t>
        </w:r>
      </w:ins>
      <w:ins w:id="867" w:author="pete jones" w:date="2022-04-01T15:22:00Z">
        <w:r>
          <w:rPr>
            <w:noProof/>
            <w:webHidden/>
          </w:rPr>
          <w:fldChar w:fldCharType="end"/>
        </w:r>
        <w:r w:rsidRPr="002006F2">
          <w:rPr>
            <w:rStyle w:val="Hyperlink"/>
            <w:noProof/>
          </w:rPr>
          <w:fldChar w:fldCharType="end"/>
        </w:r>
      </w:ins>
    </w:p>
    <w:p w14:paraId="152AF369" w14:textId="70A26884" w:rsidR="002C3E85" w:rsidRDefault="002C3E85">
      <w:pPr>
        <w:pStyle w:val="TableofFigures"/>
        <w:tabs>
          <w:tab w:val="right" w:leader="dot" w:pos="8777"/>
        </w:tabs>
        <w:rPr>
          <w:ins w:id="868" w:author="pete jones" w:date="2022-04-01T15:22:00Z"/>
          <w:rFonts w:eastAsiaTheme="minorEastAsia" w:cstheme="minorBidi"/>
          <w:noProof/>
          <w:sz w:val="22"/>
          <w:szCs w:val="22"/>
        </w:rPr>
      </w:pPr>
      <w:ins w:id="86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38"</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1: Mechanism overlay sketch.</w:t>
        </w:r>
        <w:r>
          <w:rPr>
            <w:noProof/>
            <w:webHidden/>
          </w:rPr>
          <w:tab/>
        </w:r>
        <w:r>
          <w:rPr>
            <w:noProof/>
            <w:webHidden/>
          </w:rPr>
          <w:fldChar w:fldCharType="begin"/>
        </w:r>
        <w:r>
          <w:rPr>
            <w:noProof/>
            <w:webHidden/>
          </w:rPr>
          <w:instrText xml:space="preserve"> PAGEREF _Toc99719338 \h </w:instrText>
        </w:r>
      </w:ins>
      <w:r>
        <w:rPr>
          <w:noProof/>
          <w:webHidden/>
        </w:rPr>
      </w:r>
      <w:r>
        <w:rPr>
          <w:noProof/>
          <w:webHidden/>
        </w:rPr>
        <w:fldChar w:fldCharType="separate"/>
      </w:r>
      <w:ins w:id="870" w:author="pete jones" w:date="2022-04-05T11:31:00Z">
        <w:r w:rsidR="00D94147">
          <w:rPr>
            <w:noProof/>
            <w:webHidden/>
          </w:rPr>
          <w:t>xxxiii</w:t>
        </w:r>
      </w:ins>
      <w:ins w:id="871" w:author="pete jones" w:date="2022-04-01T15:22:00Z">
        <w:r>
          <w:rPr>
            <w:noProof/>
            <w:webHidden/>
          </w:rPr>
          <w:fldChar w:fldCharType="end"/>
        </w:r>
        <w:r w:rsidRPr="002006F2">
          <w:rPr>
            <w:rStyle w:val="Hyperlink"/>
            <w:noProof/>
          </w:rPr>
          <w:fldChar w:fldCharType="end"/>
        </w:r>
      </w:ins>
    </w:p>
    <w:p w14:paraId="2BC8C6F5" w14:textId="41C92259" w:rsidR="002C3E85" w:rsidRDefault="002C3E85">
      <w:pPr>
        <w:pStyle w:val="TableofFigures"/>
        <w:tabs>
          <w:tab w:val="right" w:leader="dot" w:pos="8777"/>
        </w:tabs>
        <w:rPr>
          <w:ins w:id="872" w:author="pete jones" w:date="2022-04-01T15:22:00Z"/>
          <w:rFonts w:eastAsiaTheme="minorEastAsia" w:cstheme="minorBidi"/>
          <w:noProof/>
          <w:sz w:val="22"/>
          <w:szCs w:val="22"/>
        </w:rPr>
      </w:pPr>
      <w:ins w:id="87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39"</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2: Mechanism assembly, the trace of bonnet plate</w:t>
        </w:r>
        <w:r>
          <w:rPr>
            <w:noProof/>
            <w:webHidden/>
          </w:rPr>
          <w:tab/>
        </w:r>
        <w:r>
          <w:rPr>
            <w:noProof/>
            <w:webHidden/>
          </w:rPr>
          <w:fldChar w:fldCharType="begin"/>
        </w:r>
        <w:r>
          <w:rPr>
            <w:noProof/>
            <w:webHidden/>
          </w:rPr>
          <w:instrText xml:space="preserve"> PAGEREF _Toc99719339 \h </w:instrText>
        </w:r>
      </w:ins>
      <w:r>
        <w:rPr>
          <w:noProof/>
          <w:webHidden/>
        </w:rPr>
      </w:r>
      <w:r>
        <w:rPr>
          <w:noProof/>
          <w:webHidden/>
        </w:rPr>
        <w:fldChar w:fldCharType="separate"/>
      </w:r>
      <w:ins w:id="874" w:author="pete jones" w:date="2022-04-05T11:31:00Z">
        <w:r w:rsidR="00D94147">
          <w:rPr>
            <w:noProof/>
            <w:webHidden/>
          </w:rPr>
          <w:t>xxxiv</w:t>
        </w:r>
      </w:ins>
      <w:ins w:id="875" w:author="pete jones" w:date="2022-04-01T15:22:00Z">
        <w:r>
          <w:rPr>
            <w:noProof/>
            <w:webHidden/>
          </w:rPr>
          <w:fldChar w:fldCharType="end"/>
        </w:r>
        <w:r w:rsidRPr="002006F2">
          <w:rPr>
            <w:rStyle w:val="Hyperlink"/>
            <w:noProof/>
          </w:rPr>
          <w:fldChar w:fldCharType="end"/>
        </w:r>
      </w:ins>
    </w:p>
    <w:p w14:paraId="5085673D" w14:textId="5918B307" w:rsidR="002C3E85" w:rsidRDefault="002C3E85">
      <w:pPr>
        <w:pStyle w:val="TableofFigures"/>
        <w:tabs>
          <w:tab w:val="right" w:leader="dot" w:pos="8777"/>
        </w:tabs>
        <w:rPr>
          <w:ins w:id="876" w:author="pete jones" w:date="2022-04-01T15:22:00Z"/>
          <w:rFonts w:eastAsiaTheme="minorEastAsia" w:cstheme="minorBidi"/>
          <w:noProof/>
          <w:sz w:val="22"/>
          <w:szCs w:val="22"/>
        </w:rPr>
      </w:pPr>
      <w:ins w:id="87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40"</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3: Mechanism traces and swept volume</w:t>
        </w:r>
        <w:r>
          <w:rPr>
            <w:noProof/>
            <w:webHidden/>
          </w:rPr>
          <w:tab/>
        </w:r>
        <w:r>
          <w:rPr>
            <w:noProof/>
            <w:webHidden/>
          </w:rPr>
          <w:fldChar w:fldCharType="begin"/>
        </w:r>
        <w:r>
          <w:rPr>
            <w:noProof/>
            <w:webHidden/>
          </w:rPr>
          <w:instrText xml:space="preserve"> PAGEREF _Toc99719340 \h </w:instrText>
        </w:r>
      </w:ins>
      <w:r>
        <w:rPr>
          <w:noProof/>
          <w:webHidden/>
        </w:rPr>
      </w:r>
      <w:r>
        <w:rPr>
          <w:noProof/>
          <w:webHidden/>
        </w:rPr>
        <w:fldChar w:fldCharType="separate"/>
      </w:r>
      <w:ins w:id="878" w:author="pete jones" w:date="2022-04-05T11:31:00Z">
        <w:r w:rsidR="00D94147">
          <w:rPr>
            <w:noProof/>
            <w:webHidden/>
          </w:rPr>
          <w:t>xxxiv</w:t>
        </w:r>
      </w:ins>
      <w:ins w:id="879" w:author="pete jones" w:date="2022-04-01T15:22:00Z">
        <w:r>
          <w:rPr>
            <w:noProof/>
            <w:webHidden/>
          </w:rPr>
          <w:fldChar w:fldCharType="end"/>
        </w:r>
        <w:r w:rsidRPr="002006F2">
          <w:rPr>
            <w:rStyle w:val="Hyperlink"/>
            <w:noProof/>
          </w:rPr>
          <w:fldChar w:fldCharType="end"/>
        </w:r>
      </w:ins>
    </w:p>
    <w:p w14:paraId="28D67EE1" w14:textId="3D7B72E7" w:rsidR="002C3E85" w:rsidRDefault="002C3E85">
      <w:pPr>
        <w:pStyle w:val="TableofFigures"/>
        <w:tabs>
          <w:tab w:val="right" w:leader="dot" w:pos="8777"/>
        </w:tabs>
        <w:rPr>
          <w:ins w:id="880" w:author="pete jones" w:date="2022-04-01T15:22:00Z"/>
          <w:rFonts w:eastAsiaTheme="minorEastAsia" w:cstheme="minorBidi"/>
          <w:noProof/>
          <w:sz w:val="22"/>
          <w:szCs w:val="22"/>
        </w:rPr>
      </w:pPr>
      <w:ins w:id="88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41"</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4: KPI Template and observation data</w:t>
        </w:r>
        <w:r>
          <w:rPr>
            <w:noProof/>
            <w:webHidden/>
          </w:rPr>
          <w:tab/>
        </w:r>
        <w:r>
          <w:rPr>
            <w:noProof/>
            <w:webHidden/>
          </w:rPr>
          <w:fldChar w:fldCharType="begin"/>
        </w:r>
        <w:r>
          <w:rPr>
            <w:noProof/>
            <w:webHidden/>
          </w:rPr>
          <w:instrText xml:space="preserve"> PAGEREF _Toc99719341 \h </w:instrText>
        </w:r>
      </w:ins>
      <w:r>
        <w:rPr>
          <w:noProof/>
          <w:webHidden/>
        </w:rPr>
      </w:r>
      <w:r>
        <w:rPr>
          <w:noProof/>
          <w:webHidden/>
        </w:rPr>
        <w:fldChar w:fldCharType="separate"/>
      </w:r>
      <w:ins w:id="882" w:author="pete jones" w:date="2022-04-05T11:31:00Z">
        <w:r w:rsidR="00D94147">
          <w:rPr>
            <w:noProof/>
            <w:webHidden/>
          </w:rPr>
          <w:t>xliv</w:t>
        </w:r>
      </w:ins>
      <w:ins w:id="883" w:author="pete jones" w:date="2022-04-01T15:22:00Z">
        <w:r>
          <w:rPr>
            <w:noProof/>
            <w:webHidden/>
          </w:rPr>
          <w:fldChar w:fldCharType="end"/>
        </w:r>
        <w:r w:rsidRPr="002006F2">
          <w:rPr>
            <w:rStyle w:val="Hyperlink"/>
            <w:noProof/>
          </w:rPr>
          <w:fldChar w:fldCharType="end"/>
        </w:r>
      </w:ins>
    </w:p>
    <w:p w14:paraId="47CE50E9" w14:textId="7D624A12" w:rsidR="002C3E85" w:rsidRDefault="002C3E85">
      <w:pPr>
        <w:pStyle w:val="TableofFigures"/>
        <w:tabs>
          <w:tab w:val="right" w:leader="dot" w:pos="8777"/>
        </w:tabs>
        <w:rPr>
          <w:ins w:id="884" w:author="pete jones" w:date="2022-04-01T15:22:00Z"/>
          <w:rFonts w:eastAsiaTheme="minorEastAsia" w:cstheme="minorBidi"/>
          <w:noProof/>
          <w:sz w:val="22"/>
          <w:szCs w:val="22"/>
        </w:rPr>
      </w:pPr>
      <w:ins w:id="88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42"</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5: KPI weekly fluctuations of categories</w:t>
        </w:r>
        <w:r>
          <w:rPr>
            <w:noProof/>
            <w:webHidden/>
          </w:rPr>
          <w:tab/>
        </w:r>
        <w:r>
          <w:rPr>
            <w:noProof/>
            <w:webHidden/>
          </w:rPr>
          <w:fldChar w:fldCharType="begin"/>
        </w:r>
        <w:r>
          <w:rPr>
            <w:noProof/>
            <w:webHidden/>
          </w:rPr>
          <w:instrText xml:space="preserve"> PAGEREF _Toc99719342 \h </w:instrText>
        </w:r>
      </w:ins>
      <w:r>
        <w:rPr>
          <w:noProof/>
          <w:webHidden/>
        </w:rPr>
      </w:r>
      <w:r>
        <w:rPr>
          <w:noProof/>
          <w:webHidden/>
        </w:rPr>
        <w:fldChar w:fldCharType="separate"/>
      </w:r>
      <w:ins w:id="886" w:author="pete jones" w:date="2022-04-05T11:31:00Z">
        <w:r w:rsidR="00D94147">
          <w:rPr>
            <w:noProof/>
            <w:webHidden/>
          </w:rPr>
          <w:t>xliv</w:t>
        </w:r>
      </w:ins>
      <w:ins w:id="887" w:author="pete jones" w:date="2022-04-01T15:22:00Z">
        <w:r>
          <w:rPr>
            <w:noProof/>
            <w:webHidden/>
          </w:rPr>
          <w:fldChar w:fldCharType="end"/>
        </w:r>
        <w:r w:rsidRPr="002006F2">
          <w:rPr>
            <w:rStyle w:val="Hyperlink"/>
            <w:noProof/>
          </w:rPr>
          <w:fldChar w:fldCharType="end"/>
        </w:r>
      </w:ins>
    </w:p>
    <w:p w14:paraId="5102C5F2" w14:textId="79A49665" w:rsidR="002C3E85" w:rsidRDefault="002C3E85">
      <w:pPr>
        <w:pStyle w:val="TableofFigures"/>
        <w:tabs>
          <w:tab w:val="right" w:leader="dot" w:pos="8777"/>
        </w:tabs>
        <w:rPr>
          <w:ins w:id="888" w:author="pete jones" w:date="2022-04-01T15:22:00Z"/>
          <w:rFonts w:eastAsiaTheme="minorEastAsia" w:cstheme="minorBidi"/>
          <w:noProof/>
          <w:sz w:val="22"/>
          <w:szCs w:val="22"/>
        </w:rPr>
      </w:pPr>
      <w:ins w:id="889"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43"</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6: KPI illustration graphic</w:t>
        </w:r>
        <w:r>
          <w:rPr>
            <w:noProof/>
            <w:webHidden/>
          </w:rPr>
          <w:tab/>
        </w:r>
        <w:r>
          <w:rPr>
            <w:noProof/>
            <w:webHidden/>
          </w:rPr>
          <w:fldChar w:fldCharType="begin"/>
        </w:r>
        <w:r>
          <w:rPr>
            <w:noProof/>
            <w:webHidden/>
          </w:rPr>
          <w:instrText xml:space="preserve"> PAGEREF _Toc99719343 \h </w:instrText>
        </w:r>
      </w:ins>
      <w:r>
        <w:rPr>
          <w:noProof/>
          <w:webHidden/>
        </w:rPr>
      </w:r>
      <w:r>
        <w:rPr>
          <w:noProof/>
          <w:webHidden/>
        </w:rPr>
        <w:fldChar w:fldCharType="separate"/>
      </w:r>
      <w:ins w:id="890" w:author="pete jones" w:date="2022-04-05T11:31:00Z">
        <w:r w:rsidR="00D94147">
          <w:rPr>
            <w:noProof/>
            <w:webHidden/>
          </w:rPr>
          <w:t>xlv</w:t>
        </w:r>
      </w:ins>
      <w:ins w:id="891" w:author="pete jones" w:date="2022-04-01T15:22:00Z">
        <w:r>
          <w:rPr>
            <w:noProof/>
            <w:webHidden/>
          </w:rPr>
          <w:fldChar w:fldCharType="end"/>
        </w:r>
        <w:r w:rsidRPr="002006F2">
          <w:rPr>
            <w:rStyle w:val="Hyperlink"/>
            <w:noProof/>
          </w:rPr>
          <w:fldChar w:fldCharType="end"/>
        </w:r>
      </w:ins>
    </w:p>
    <w:p w14:paraId="7270C3CE" w14:textId="103A6537" w:rsidR="002C3E85" w:rsidRDefault="002C3E85">
      <w:pPr>
        <w:pStyle w:val="TableofFigures"/>
        <w:tabs>
          <w:tab w:val="right" w:leader="dot" w:pos="8777"/>
        </w:tabs>
        <w:rPr>
          <w:ins w:id="892" w:author="pete jones" w:date="2022-04-01T15:22:00Z"/>
          <w:rFonts w:eastAsiaTheme="minorEastAsia" w:cstheme="minorBidi"/>
          <w:noProof/>
          <w:sz w:val="22"/>
          <w:szCs w:val="22"/>
        </w:rPr>
      </w:pPr>
      <w:ins w:id="893"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44"</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7: Pearson product-moment correlation between KPI factors – DATA</w:t>
        </w:r>
        <w:r>
          <w:rPr>
            <w:noProof/>
            <w:webHidden/>
          </w:rPr>
          <w:tab/>
        </w:r>
        <w:r>
          <w:rPr>
            <w:noProof/>
            <w:webHidden/>
          </w:rPr>
          <w:fldChar w:fldCharType="begin"/>
        </w:r>
        <w:r>
          <w:rPr>
            <w:noProof/>
            <w:webHidden/>
          </w:rPr>
          <w:instrText xml:space="preserve"> PAGEREF _Toc99719344 \h </w:instrText>
        </w:r>
      </w:ins>
      <w:r>
        <w:rPr>
          <w:noProof/>
          <w:webHidden/>
        </w:rPr>
      </w:r>
      <w:r>
        <w:rPr>
          <w:noProof/>
          <w:webHidden/>
        </w:rPr>
        <w:fldChar w:fldCharType="separate"/>
      </w:r>
      <w:ins w:id="894" w:author="pete jones" w:date="2022-04-05T11:31:00Z">
        <w:r w:rsidR="00D94147">
          <w:rPr>
            <w:noProof/>
            <w:webHidden/>
          </w:rPr>
          <w:t>xlv</w:t>
        </w:r>
      </w:ins>
      <w:ins w:id="895" w:author="pete jones" w:date="2022-04-01T15:22:00Z">
        <w:r>
          <w:rPr>
            <w:noProof/>
            <w:webHidden/>
          </w:rPr>
          <w:fldChar w:fldCharType="end"/>
        </w:r>
        <w:r w:rsidRPr="002006F2">
          <w:rPr>
            <w:rStyle w:val="Hyperlink"/>
            <w:noProof/>
          </w:rPr>
          <w:fldChar w:fldCharType="end"/>
        </w:r>
      </w:ins>
    </w:p>
    <w:p w14:paraId="6B14AF71" w14:textId="43EFC868" w:rsidR="002C3E85" w:rsidRDefault="002C3E85">
      <w:pPr>
        <w:pStyle w:val="TableofFigures"/>
        <w:tabs>
          <w:tab w:val="right" w:leader="dot" w:pos="8777"/>
        </w:tabs>
        <w:rPr>
          <w:ins w:id="896" w:author="pete jones" w:date="2022-04-01T15:22:00Z"/>
          <w:rFonts w:eastAsiaTheme="minorEastAsia" w:cstheme="minorBidi"/>
          <w:noProof/>
          <w:sz w:val="22"/>
          <w:szCs w:val="22"/>
        </w:rPr>
      </w:pPr>
      <w:ins w:id="897"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45"</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8: Pearson product-moment correlation of FS survey</w:t>
        </w:r>
        <w:r>
          <w:rPr>
            <w:noProof/>
            <w:webHidden/>
          </w:rPr>
          <w:tab/>
        </w:r>
        <w:r>
          <w:rPr>
            <w:noProof/>
            <w:webHidden/>
          </w:rPr>
          <w:fldChar w:fldCharType="begin"/>
        </w:r>
        <w:r>
          <w:rPr>
            <w:noProof/>
            <w:webHidden/>
          </w:rPr>
          <w:instrText xml:space="preserve"> PAGEREF _Toc99719345 \h </w:instrText>
        </w:r>
      </w:ins>
      <w:r>
        <w:rPr>
          <w:noProof/>
          <w:webHidden/>
        </w:rPr>
      </w:r>
      <w:r>
        <w:rPr>
          <w:noProof/>
          <w:webHidden/>
        </w:rPr>
        <w:fldChar w:fldCharType="separate"/>
      </w:r>
      <w:ins w:id="898" w:author="pete jones" w:date="2022-04-05T11:31:00Z">
        <w:r w:rsidR="00D94147">
          <w:rPr>
            <w:noProof/>
            <w:webHidden/>
          </w:rPr>
          <w:t>lxxxvii</w:t>
        </w:r>
      </w:ins>
      <w:ins w:id="899" w:author="pete jones" w:date="2022-04-01T15:22:00Z">
        <w:r>
          <w:rPr>
            <w:noProof/>
            <w:webHidden/>
          </w:rPr>
          <w:fldChar w:fldCharType="end"/>
        </w:r>
        <w:r w:rsidRPr="002006F2">
          <w:rPr>
            <w:rStyle w:val="Hyperlink"/>
            <w:noProof/>
          </w:rPr>
          <w:fldChar w:fldCharType="end"/>
        </w:r>
      </w:ins>
    </w:p>
    <w:p w14:paraId="139B7AC3" w14:textId="44185256" w:rsidR="002C3E85" w:rsidRDefault="002C3E85">
      <w:pPr>
        <w:pStyle w:val="TableofFigures"/>
        <w:tabs>
          <w:tab w:val="right" w:leader="dot" w:pos="8777"/>
        </w:tabs>
        <w:rPr>
          <w:ins w:id="900" w:author="pete jones" w:date="2022-04-01T15:22:00Z"/>
          <w:rFonts w:eastAsiaTheme="minorEastAsia" w:cstheme="minorBidi"/>
          <w:noProof/>
          <w:sz w:val="22"/>
          <w:szCs w:val="22"/>
        </w:rPr>
      </w:pPr>
      <w:ins w:id="901"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46"</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19: IMI Formula Student team scoring</w:t>
        </w:r>
        <w:r>
          <w:rPr>
            <w:noProof/>
            <w:webHidden/>
          </w:rPr>
          <w:tab/>
        </w:r>
        <w:r>
          <w:rPr>
            <w:noProof/>
            <w:webHidden/>
          </w:rPr>
          <w:fldChar w:fldCharType="begin"/>
        </w:r>
        <w:r>
          <w:rPr>
            <w:noProof/>
            <w:webHidden/>
          </w:rPr>
          <w:instrText xml:space="preserve"> PAGEREF _Toc99719346 \h </w:instrText>
        </w:r>
      </w:ins>
      <w:r>
        <w:rPr>
          <w:noProof/>
          <w:webHidden/>
        </w:rPr>
      </w:r>
      <w:r>
        <w:rPr>
          <w:noProof/>
          <w:webHidden/>
        </w:rPr>
        <w:fldChar w:fldCharType="separate"/>
      </w:r>
      <w:ins w:id="902" w:author="pete jones" w:date="2022-04-05T11:31:00Z">
        <w:r w:rsidR="00D94147">
          <w:rPr>
            <w:noProof/>
            <w:webHidden/>
          </w:rPr>
          <w:t>lxxxviii</w:t>
        </w:r>
      </w:ins>
      <w:ins w:id="903" w:author="pete jones" w:date="2022-04-01T15:22:00Z">
        <w:r>
          <w:rPr>
            <w:noProof/>
            <w:webHidden/>
          </w:rPr>
          <w:fldChar w:fldCharType="end"/>
        </w:r>
        <w:r w:rsidRPr="002006F2">
          <w:rPr>
            <w:rStyle w:val="Hyperlink"/>
            <w:noProof/>
          </w:rPr>
          <w:fldChar w:fldCharType="end"/>
        </w:r>
      </w:ins>
    </w:p>
    <w:p w14:paraId="4EC1564B" w14:textId="60B50FCE" w:rsidR="002C3E85" w:rsidRDefault="002C3E85">
      <w:pPr>
        <w:pStyle w:val="TableofFigures"/>
        <w:tabs>
          <w:tab w:val="right" w:leader="dot" w:pos="8777"/>
        </w:tabs>
        <w:rPr>
          <w:ins w:id="904" w:author="pete jones" w:date="2022-04-01T15:22:00Z"/>
          <w:rFonts w:eastAsiaTheme="minorEastAsia" w:cstheme="minorBidi"/>
          <w:noProof/>
          <w:sz w:val="22"/>
          <w:szCs w:val="22"/>
        </w:rPr>
      </w:pPr>
      <w:ins w:id="905" w:author="pete jones" w:date="2022-04-01T15:22:00Z">
        <w:r w:rsidRPr="002006F2">
          <w:rPr>
            <w:rStyle w:val="Hyperlink"/>
            <w:noProof/>
          </w:rPr>
          <w:fldChar w:fldCharType="begin"/>
        </w:r>
        <w:r w:rsidRPr="002006F2">
          <w:rPr>
            <w:rStyle w:val="Hyperlink"/>
            <w:noProof/>
          </w:rPr>
          <w:instrText xml:space="preserve"> </w:instrText>
        </w:r>
        <w:r>
          <w:rPr>
            <w:noProof/>
          </w:rPr>
          <w:instrText>HYPERLINK \l "_Toc99719347"</w:instrText>
        </w:r>
        <w:r w:rsidRPr="002006F2">
          <w:rPr>
            <w:rStyle w:val="Hyperlink"/>
            <w:noProof/>
          </w:rPr>
          <w:instrText xml:space="preserve"> </w:instrText>
        </w:r>
        <w:r w:rsidRPr="002006F2">
          <w:rPr>
            <w:rStyle w:val="Hyperlink"/>
            <w:noProof/>
          </w:rPr>
          <w:fldChar w:fldCharType="separate"/>
        </w:r>
        <w:r w:rsidRPr="002006F2">
          <w:rPr>
            <w:rStyle w:val="Hyperlink"/>
            <w:noProof/>
          </w:rPr>
          <w:t>Figure 11</w:t>
        </w:r>
        <w:r w:rsidRPr="002006F2">
          <w:rPr>
            <w:rStyle w:val="Hyperlink"/>
            <w:noProof/>
          </w:rPr>
          <w:noBreakHyphen/>
          <w:t>20: IMI engagement change graph</w:t>
        </w:r>
        <w:r>
          <w:rPr>
            <w:noProof/>
            <w:webHidden/>
          </w:rPr>
          <w:tab/>
        </w:r>
        <w:r>
          <w:rPr>
            <w:noProof/>
            <w:webHidden/>
          </w:rPr>
          <w:fldChar w:fldCharType="begin"/>
        </w:r>
        <w:r>
          <w:rPr>
            <w:noProof/>
            <w:webHidden/>
          </w:rPr>
          <w:instrText xml:space="preserve"> PAGEREF _Toc99719347 \h </w:instrText>
        </w:r>
      </w:ins>
      <w:r>
        <w:rPr>
          <w:noProof/>
          <w:webHidden/>
        </w:rPr>
      </w:r>
      <w:r>
        <w:rPr>
          <w:noProof/>
          <w:webHidden/>
        </w:rPr>
        <w:fldChar w:fldCharType="separate"/>
      </w:r>
      <w:ins w:id="906" w:author="pete jones" w:date="2022-04-05T11:31:00Z">
        <w:r w:rsidR="00D94147">
          <w:rPr>
            <w:noProof/>
            <w:webHidden/>
          </w:rPr>
          <w:t>lxxxix</w:t>
        </w:r>
      </w:ins>
      <w:ins w:id="907" w:author="pete jones" w:date="2022-04-01T15:22:00Z">
        <w:r>
          <w:rPr>
            <w:noProof/>
            <w:webHidden/>
          </w:rPr>
          <w:fldChar w:fldCharType="end"/>
        </w:r>
        <w:r w:rsidRPr="002006F2">
          <w:rPr>
            <w:rStyle w:val="Hyperlink"/>
            <w:noProof/>
          </w:rPr>
          <w:fldChar w:fldCharType="end"/>
        </w:r>
      </w:ins>
    </w:p>
    <w:p w14:paraId="49B307C2" w14:textId="6A1851B6" w:rsidR="00F82D23" w:rsidRPr="00BA1266" w:rsidDel="00D15BF3" w:rsidRDefault="00F82D23">
      <w:pPr>
        <w:pStyle w:val="TOC5"/>
        <w:tabs>
          <w:tab w:val="right" w:leader="dot" w:pos="8777"/>
        </w:tabs>
        <w:rPr>
          <w:del w:id="908" w:author="pete jones" w:date="2022-01-04T12:18:00Z"/>
          <w:rFonts w:eastAsiaTheme="minorEastAsia" w:cstheme="minorBidi"/>
          <w:noProof/>
          <w:sz w:val="22"/>
          <w:szCs w:val="22"/>
        </w:rPr>
      </w:pPr>
      <w:del w:id="909" w:author="pete jones" w:date="2022-01-04T12:18:00Z">
        <w:r w:rsidRPr="00BA1266" w:rsidDel="00D15BF3">
          <w:rPr>
            <w:rStyle w:val="Heading6Char"/>
            <w:noProof/>
          </w:rPr>
          <w:delText>Figure 1</w:delText>
        </w:r>
        <w:r w:rsidRPr="00BA1266" w:rsidDel="00D15BF3">
          <w:rPr>
            <w:rStyle w:val="Heading6Char"/>
            <w:noProof/>
          </w:rPr>
          <w:noBreakHyphen/>
          <w:delText>1: The history of CAD development</w:delText>
        </w:r>
        <w:r w:rsidRPr="00BA1266" w:rsidDel="00D15BF3">
          <w:rPr>
            <w:noProof/>
            <w:webHidden/>
          </w:rPr>
          <w:tab/>
        </w:r>
        <w:r w:rsidR="00DD384C" w:rsidRPr="00BA1266" w:rsidDel="00D15BF3">
          <w:rPr>
            <w:noProof/>
            <w:webHidden/>
          </w:rPr>
          <w:delText>4</w:delText>
        </w:r>
      </w:del>
    </w:p>
    <w:p w14:paraId="743D84BA" w14:textId="1F1E09CF" w:rsidR="00F82D23" w:rsidRPr="00BA1266" w:rsidDel="00D15BF3" w:rsidRDefault="00F82D23">
      <w:pPr>
        <w:pStyle w:val="TOC5"/>
        <w:tabs>
          <w:tab w:val="right" w:leader="dot" w:pos="8777"/>
        </w:tabs>
        <w:rPr>
          <w:del w:id="910" w:author="pete jones" w:date="2022-01-04T12:18:00Z"/>
          <w:rFonts w:eastAsiaTheme="minorEastAsia" w:cstheme="minorBidi"/>
          <w:noProof/>
          <w:sz w:val="22"/>
          <w:szCs w:val="22"/>
        </w:rPr>
      </w:pPr>
      <w:del w:id="911" w:author="pete jones" w:date="2022-01-04T12:18:00Z">
        <w:r w:rsidRPr="00BA1266" w:rsidDel="00D15BF3">
          <w:rPr>
            <w:rStyle w:val="Heading6Char"/>
            <w:noProof/>
          </w:rPr>
          <w:delText>Figure 1</w:delText>
        </w:r>
        <w:r w:rsidRPr="00BA1266" w:rsidDel="00D15BF3">
          <w:rPr>
            <w:rStyle w:val="Heading6Char"/>
            <w:noProof/>
          </w:rPr>
          <w:noBreakHyphen/>
          <w:delText>2: Timeline of key CDIO milestones</w:delText>
        </w:r>
        <w:r w:rsidRPr="00BA1266" w:rsidDel="00D15BF3">
          <w:rPr>
            <w:noProof/>
            <w:webHidden/>
          </w:rPr>
          <w:tab/>
        </w:r>
        <w:r w:rsidR="00DD384C" w:rsidRPr="00BA1266" w:rsidDel="00D15BF3">
          <w:rPr>
            <w:noProof/>
            <w:webHidden/>
          </w:rPr>
          <w:delText>6</w:delText>
        </w:r>
      </w:del>
    </w:p>
    <w:p w14:paraId="7719B8F2" w14:textId="59B7461B" w:rsidR="00F82D23" w:rsidRPr="00BA1266" w:rsidDel="00D15BF3" w:rsidRDefault="00F82D23">
      <w:pPr>
        <w:pStyle w:val="TOC5"/>
        <w:tabs>
          <w:tab w:val="right" w:leader="dot" w:pos="8777"/>
        </w:tabs>
        <w:rPr>
          <w:del w:id="912" w:author="pete jones" w:date="2022-01-04T12:18:00Z"/>
          <w:rFonts w:eastAsiaTheme="minorEastAsia" w:cstheme="minorBidi"/>
          <w:noProof/>
          <w:sz w:val="22"/>
          <w:szCs w:val="22"/>
        </w:rPr>
      </w:pPr>
      <w:del w:id="913" w:author="pete jones" w:date="2022-01-04T12:18:00Z">
        <w:r w:rsidRPr="00BA1266" w:rsidDel="00D15BF3">
          <w:rPr>
            <w:rStyle w:val="Heading6Char"/>
            <w:noProof/>
          </w:rPr>
          <w:delText>Figure 1</w:delText>
        </w:r>
        <w:r w:rsidRPr="00BA1266" w:rsidDel="00D15BF3">
          <w:rPr>
            <w:rStyle w:val="Heading6Char"/>
            <w:noProof/>
          </w:rPr>
          <w:noBreakHyphen/>
          <w:delText>3: HESA Statistic for UK Engineering 2018/19</w:delText>
        </w:r>
        <w:r w:rsidRPr="00BA1266" w:rsidDel="00D15BF3">
          <w:rPr>
            <w:noProof/>
            <w:webHidden/>
          </w:rPr>
          <w:tab/>
        </w:r>
        <w:r w:rsidR="00DD384C" w:rsidRPr="00BA1266" w:rsidDel="00D15BF3">
          <w:rPr>
            <w:noProof/>
            <w:webHidden/>
          </w:rPr>
          <w:delText>7</w:delText>
        </w:r>
      </w:del>
    </w:p>
    <w:p w14:paraId="30D912FA" w14:textId="04ECD79A" w:rsidR="00F82D23" w:rsidRPr="00BA1266" w:rsidDel="00D15BF3" w:rsidRDefault="00F82D23">
      <w:pPr>
        <w:pStyle w:val="TOC5"/>
        <w:tabs>
          <w:tab w:val="right" w:leader="dot" w:pos="8777"/>
        </w:tabs>
        <w:rPr>
          <w:del w:id="914" w:author="pete jones" w:date="2022-01-04T12:18:00Z"/>
          <w:rFonts w:eastAsiaTheme="minorEastAsia" w:cstheme="minorBidi"/>
          <w:noProof/>
          <w:sz w:val="22"/>
          <w:szCs w:val="22"/>
        </w:rPr>
      </w:pPr>
      <w:del w:id="915" w:author="pete jones" w:date="2022-01-04T12:18:00Z">
        <w:r w:rsidRPr="00BA1266" w:rsidDel="00D15BF3">
          <w:rPr>
            <w:rStyle w:val="Heading6Char"/>
            <w:noProof/>
          </w:rPr>
          <w:delText>Figure 1</w:delText>
        </w:r>
        <w:r w:rsidRPr="00BA1266" w:rsidDel="00D15BF3">
          <w:rPr>
            <w:rStyle w:val="Heading6Char"/>
            <w:noProof/>
          </w:rPr>
          <w:noBreakHyphen/>
          <w:delText>4 Brief History of EdTech (AVINSTALLATIONS, 2020)</w:delText>
        </w:r>
        <w:r w:rsidRPr="00BA1266" w:rsidDel="00D15BF3">
          <w:rPr>
            <w:noProof/>
            <w:webHidden/>
          </w:rPr>
          <w:tab/>
        </w:r>
        <w:r w:rsidR="00DD384C" w:rsidRPr="00BA1266" w:rsidDel="00D15BF3">
          <w:rPr>
            <w:noProof/>
            <w:webHidden/>
          </w:rPr>
          <w:delText>10</w:delText>
        </w:r>
      </w:del>
    </w:p>
    <w:p w14:paraId="12B9CC6D" w14:textId="05B6A29F" w:rsidR="00F82D23" w:rsidRPr="00BA1266" w:rsidDel="00D15BF3" w:rsidRDefault="00F82D23">
      <w:pPr>
        <w:pStyle w:val="TOC5"/>
        <w:tabs>
          <w:tab w:val="right" w:leader="dot" w:pos="8777"/>
        </w:tabs>
        <w:rPr>
          <w:del w:id="916" w:author="pete jones" w:date="2022-01-04T12:18:00Z"/>
          <w:rFonts w:eastAsiaTheme="minorEastAsia" w:cstheme="minorBidi"/>
          <w:noProof/>
          <w:sz w:val="22"/>
          <w:szCs w:val="22"/>
        </w:rPr>
      </w:pPr>
      <w:del w:id="917" w:author="pete jones" w:date="2022-01-04T12:18:00Z">
        <w:r w:rsidRPr="00BA1266" w:rsidDel="00D15BF3">
          <w:rPr>
            <w:rStyle w:val="Heading6Char"/>
            <w:noProof/>
          </w:rPr>
          <w:delText>Figure 1</w:delText>
        </w:r>
        <w:r w:rsidRPr="00BA1266" w:rsidDel="00D15BF3">
          <w:rPr>
            <w:rStyle w:val="Heading6Char"/>
            <w:noProof/>
          </w:rPr>
          <w:noBreakHyphen/>
          <w:delText>5: Framing strategy</w:delText>
        </w:r>
        <w:r w:rsidRPr="00BA1266" w:rsidDel="00D15BF3">
          <w:rPr>
            <w:noProof/>
            <w:webHidden/>
          </w:rPr>
          <w:tab/>
        </w:r>
        <w:r w:rsidR="00DD384C" w:rsidRPr="00BA1266" w:rsidDel="00D15BF3">
          <w:rPr>
            <w:noProof/>
            <w:webHidden/>
          </w:rPr>
          <w:delText>17</w:delText>
        </w:r>
      </w:del>
    </w:p>
    <w:p w14:paraId="7CE42FA3" w14:textId="21C891A1" w:rsidR="00F82D23" w:rsidRPr="00BA1266" w:rsidDel="00D15BF3" w:rsidRDefault="00F82D23">
      <w:pPr>
        <w:pStyle w:val="TOC5"/>
        <w:tabs>
          <w:tab w:val="right" w:leader="dot" w:pos="8777"/>
        </w:tabs>
        <w:rPr>
          <w:del w:id="918" w:author="pete jones" w:date="2022-01-04T12:18:00Z"/>
          <w:rFonts w:eastAsiaTheme="minorEastAsia" w:cstheme="minorBidi"/>
          <w:noProof/>
          <w:sz w:val="22"/>
          <w:szCs w:val="22"/>
        </w:rPr>
      </w:pPr>
      <w:del w:id="919" w:author="pete jones" w:date="2022-01-04T12:18:00Z">
        <w:r w:rsidRPr="00BA1266" w:rsidDel="00D15BF3">
          <w:rPr>
            <w:rStyle w:val="Heading6Char"/>
            <w:noProof/>
          </w:rPr>
          <w:delText>Figure 2</w:delText>
        </w:r>
        <w:r w:rsidRPr="00BA1266" w:rsidDel="00D15BF3">
          <w:rPr>
            <w:rStyle w:val="Heading6Char"/>
            <w:noProof/>
          </w:rPr>
          <w:noBreakHyphen/>
          <w:delText>1: CDE Literature Review Themes</w:delText>
        </w:r>
        <w:r w:rsidRPr="00BA1266" w:rsidDel="00D15BF3">
          <w:rPr>
            <w:noProof/>
            <w:webHidden/>
          </w:rPr>
          <w:tab/>
        </w:r>
        <w:r w:rsidR="00DD384C" w:rsidRPr="00BA1266" w:rsidDel="00D15BF3">
          <w:rPr>
            <w:noProof/>
            <w:webHidden/>
          </w:rPr>
          <w:delText>22</w:delText>
        </w:r>
      </w:del>
    </w:p>
    <w:p w14:paraId="59046957" w14:textId="5323DB36" w:rsidR="00F82D23" w:rsidRPr="00BA1266" w:rsidDel="00D15BF3" w:rsidRDefault="00F82D23">
      <w:pPr>
        <w:pStyle w:val="TOC5"/>
        <w:tabs>
          <w:tab w:val="right" w:leader="dot" w:pos="8777"/>
        </w:tabs>
        <w:rPr>
          <w:del w:id="920" w:author="pete jones" w:date="2022-01-04T12:18:00Z"/>
          <w:rFonts w:eastAsiaTheme="minorEastAsia" w:cstheme="minorBidi"/>
          <w:noProof/>
          <w:sz w:val="22"/>
          <w:szCs w:val="22"/>
        </w:rPr>
      </w:pPr>
      <w:del w:id="921" w:author="pete jones" w:date="2022-01-04T12:18:00Z">
        <w:r w:rsidRPr="00BA1266" w:rsidDel="00D15BF3">
          <w:rPr>
            <w:rStyle w:val="Heading6Char"/>
            <w:noProof/>
            <w:rPrChange w:id="922" w:author="pete jones" w:date="2022-03-16T14:16:00Z">
              <w:rPr>
                <w:rStyle w:val="Heading6Char"/>
                <w:i/>
                <w:iCs/>
                <w:noProof/>
              </w:rPr>
            </w:rPrChange>
          </w:rPr>
          <w:delText>Figure 2</w:delText>
        </w:r>
        <w:r w:rsidRPr="00BA1266" w:rsidDel="00D15BF3">
          <w:rPr>
            <w:rStyle w:val="Heading6Char"/>
            <w:noProof/>
            <w:rPrChange w:id="923" w:author="pete jones" w:date="2022-03-16T14:16:00Z">
              <w:rPr>
                <w:rStyle w:val="Heading6Char"/>
                <w:i/>
                <w:iCs/>
                <w:noProof/>
              </w:rPr>
            </w:rPrChange>
          </w:rPr>
          <w:noBreakHyphen/>
          <w:delText>2: A PLM Model</w:delText>
        </w:r>
        <w:r w:rsidRPr="00BA1266" w:rsidDel="00D15BF3">
          <w:rPr>
            <w:noProof/>
            <w:webHidden/>
          </w:rPr>
          <w:tab/>
        </w:r>
        <w:r w:rsidR="00DD384C" w:rsidRPr="00BA1266" w:rsidDel="00D15BF3">
          <w:rPr>
            <w:noProof/>
            <w:webHidden/>
          </w:rPr>
          <w:delText>26</w:delText>
        </w:r>
      </w:del>
    </w:p>
    <w:p w14:paraId="194A0274" w14:textId="6CE17725" w:rsidR="00F82D23" w:rsidRPr="00BA1266" w:rsidDel="00D15BF3" w:rsidRDefault="00F82D23">
      <w:pPr>
        <w:pStyle w:val="TOC5"/>
        <w:tabs>
          <w:tab w:val="right" w:leader="dot" w:pos="8777"/>
        </w:tabs>
        <w:rPr>
          <w:del w:id="924" w:author="pete jones" w:date="2022-01-04T12:18:00Z"/>
          <w:rFonts w:eastAsiaTheme="minorEastAsia" w:cstheme="minorBidi"/>
          <w:noProof/>
          <w:sz w:val="22"/>
          <w:szCs w:val="22"/>
        </w:rPr>
      </w:pPr>
      <w:del w:id="925" w:author="pete jones" w:date="2022-01-04T12:18:00Z">
        <w:r w:rsidRPr="00BA1266" w:rsidDel="00D15BF3">
          <w:rPr>
            <w:rStyle w:val="Heading6Char"/>
            <w:noProof/>
            <w:rPrChange w:id="926" w:author="pete jones" w:date="2022-03-16T14:16:00Z">
              <w:rPr>
                <w:rStyle w:val="Heading6Char"/>
                <w:i/>
                <w:iCs/>
                <w:noProof/>
              </w:rPr>
            </w:rPrChange>
          </w:rPr>
          <w:delText>Figure 2</w:delText>
        </w:r>
        <w:r w:rsidRPr="00BA1266" w:rsidDel="00D15BF3">
          <w:rPr>
            <w:rStyle w:val="Heading6Char"/>
            <w:noProof/>
            <w:rPrChange w:id="927" w:author="pete jones" w:date="2022-03-16T14:16:00Z">
              <w:rPr>
                <w:rStyle w:val="Heading6Char"/>
                <w:i/>
                <w:iCs/>
                <w:noProof/>
              </w:rPr>
            </w:rPrChange>
          </w:rPr>
          <w:noBreakHyphen/>
          <w:delText>3: History of PLM 1982-2014</w:delText>
        </w:r>
        <w:r w:rsidRPr="00BA1266" w:rsidDel="00D15BF3">
          <w:rPr>
            <w:noProof/>
            <w:webHidden/>
          </w:rPr>
          <w:tab/>
        </w:r>
        <w:r w:rsidR="00DD384C" w:rsidRPr="00BA1266" w:rsidDel="00D15BF3">
          <w:rPr>
            <w:noProof/>
            <w:webHidden/>
          </w:rPr>
          <w:delText>28</w:delText>
        </w:r>
      </w:del>
    </w:p>
    <w:p w14:paraId="474CD96F" w14:textId="6623A11B" w:rsidR="00F82D23" w:rsidRPr="00BA1266" w:rsidDel="00D15BF3" w:rsidRDefault="00F82D23">
      <w:pPr>
        <w:pStyle w:val="TOC5"/>
        <w:tabs>
          <w:tab w:val="right" w:leader="dot" w:pos="8777"/>
        </w:tabs>
        <w:rPr>
          <w:del w:id="928" w:author="pete jones" w:date="2022-01-04T12:18:00Z"/>
          <w:rFonts w:eastAsiaTheme="minorEastAsia" w:cstheme="minorBidi"/>
          <w:noProof/>
          <w:sz w:val="22"/>
          <w:szCs w:val="22"/>
        </w:rPr>
      </w:pPr>
      <w:del w:id="929" w:author="pete jones" w:date="2022-01-04T12:18:00Z">
        <w:r w:rsidRPr="00BA1266" w:rsidDel="00D15BF3">
          <w:rPr>
            <w:rStyle w:val="Heading6Char"/>
            <w:noProof/>
            <w:rPrChange w:id="930" w:author="pete jones" w:date="2022-03-16T14:16:00Z">
              <w:rPr>
                <w:rStyle w:val="Heading6Char"/>
                <w:i/>
                <w:iCs/>
                <w:noProof/>
              </w:rPr>
            </w:rPrChange>
          </w:rPr>
          <w:delText>Figure 2</w:delText>
        </w:r>
        <w:r w:rsidRPr="00BA1266" w:rsidDel="00D15BF3">
          <w:rPr>
            <w:rStyle w:val="Heading6Char"/>
            <w:noProof/>
            <w:rPrChange w:id="931" w:author="pete jones" w:date="2022-03-16T14:16:00Z">
              <w:rPr>
                <w:rStyle w:val="Heading6Char"/>
                <w:i/>
                <w:iCs/>
                <w:noProof/>
              </w:rPr>
            </w:rPrChange>
          </w:rPr>
          <w:noBreakHyphen/>
          <w:delText xml:space="preserve">4: Evolution of Digital Engineering </w:delText>
        </w:r>
        <w:r w:rsidRPr="00BA1266" w:rsidDel="00D15BF3">
          <w:rPr>
            <w:rStyle w:val="Heading6Char"/>
            <w:noProof/>
          </w:rPr>
          <w:delText>(Stark, 2005b)</w:delText>
        </w:r>
        <w:r w:rsidRPr="00BA1266" w:rsidDel="00D15BF3">
          <w:rPr>
            <w:noProof/>
            <w:webHidden/>
          </w:rPr>
          <w:tab/>
        </w:r>
        <w:r w:rsidR="00DD384C" w:rsidRPr="00BA1266" w:rsidDel="00D15BF3">
          <w:rPr>
            <w:noProof/>
            <w:webHidden/>
          </w:rPr>
          <w:delText>33</w:delText>
        </w:r>
      </w:del>
    </w:p>
    <w:p w14:paraId="6A3E4120" w14:textId="4EDD3BAC" w:rsidR="00F82D23" w:rsidRPr="00BA1266" w:rsidDel="00D15BF3" w:rsidRDefault="00F82D23">
      <w:pPr>
        <w:pStyle w:val="TOC5"/>
        <w:tabs>
          <w:tab w:val="right" w:leader="dot" w:pos="8777"/>
        </w:tabs>
        <w:rPr>
          <w:del w:id="932" w:author="pete jones" w:date="2022-01-04T12:18:00Z"/>
          <w:rFonts w:eastAsiaTheme="minorEastAsia" w:cstheme="minorBidi"/>
          <w:noProof/>
          <w:sz w:val="22"/>
          <w:szCs w:val="22"/>
        </w:rPr>
      </w:pPr>
      <w:del w:id="933" w:author="pete jones" w:date="2022-01-04T12:18:00Z">
        <w:r w:rsidRPr="00BA1266" w:rsidDel="00D15BF3">
          <w:rPr>
            <w:rStyle w:val="Heading6Char"/>
            <w:noProof/>
            <w:rPrChange w:id="934" w:author="pete jones" w:date="2022-03-16T14:16:00Z">
              <w:rPr>
                <w:rStyle w:val="Heading6Char"/>
                <w:i/>
                <w:iCs/>
                <w:noProof/>
              </w:rPr>
            </w:rPrChange>
          </w:rPr>
          <w:delText>Figure 2</w:delText>
        </w:r>
        <w:r w:rsidRPr="00BA1266" w:rsidDel="00D15BF3">
          <w:rPr>
            <w:rStyle w:val="Heading6Char"/>
            <w:noProof/>
            <w:rPrChange w:id="935" w:author="pete jones" w:date="2022-03-16T14:16:00Z">
              <w:rPr>
                <w:rStyle w:val="Heading6Char"/>
                <w:i/>
                <w:iCs/>
                <w:noProof/>
              </w:rPr>
            </w:rPrChange>
          </w:rPr>
          <w:noBreakHyphen/>
          <w:delText>5: CAD office layouts 1960 to Today</w:delText>
        </w:r>
        <w:r w:rsidRPr="00BA1266" w:rsidDel="00D15BF3">
          <w:rPr>
            <w:noProof/>
            <w:webHidden/>
          </w:rPr>
          <w:tab/>
        </w:r>
        <w:r w:rsidR="00DD384C" w:rsidRPr="00BA1266" w:rsidDel="00D15BF3">
          <w:rPr>
            <w:noProof/>
            <w:webHidden/>
          </w:rPr>
          <w:delText>34</w:delText>
        </w:r>
      </w:del>
    </w:p>
    <w:p w14:paraId="7155659A" w14:textId="15FADE22" w:rsidR="00F82D23" w:rsidRPr="00BA1266" w:rsidDel="00D15BF3" w:rsidRDefault="00F82D23">
      <w:pPr>
        <w:pStyle w:val="TOC5"/>
        <w:tabs>
          <w:tab w:val="right" w:leader="dot" w:pos="8777"/>
        </w:tabs>
        <w:rPr>
          <w:del w:id="936" w:author="pete jones" w:date="2022-01-04T12:18:00Z"/>
          <w:rFonts w:eastAsiaTheme="minorEastAsia" w:cstheme="minorBidi"/>
          <w:noProof/>
          <w:sz w:val="22"/>
          <w:szCs w:val="22"/>
        </w:rPr>
      </w:pPr>
      <w:del w:id="937" w:author="pete jones" w:date="2022-01-04T12:18:00Z">
        <w:r w:rsidRPr="00BA1266" w:rsidDel="00D15BF3">
          <w:rPr>
            <w:rStyle w:val="Heading6Char"/>
            <w:noProof/>
            <w:rPrChange w:id="938" w:author="pete jones" w:date="2022-03-16T14:16:00Z">
              <w:rPr>
                <w:rStyle w:val="Heading6Char"/>
                <w:i/>
                <w:iCs/>
                <w:noProof/>
              </w:rPr>
            </w:rPrChange>
          </w:rPr>
          <w:delText>Figure 2</w:delText>
        </w:r>
        <w:r w:rsidRPr="00BA1266" w:rsidDel="00D15BF3">
          <w:rPr>
            <w:rStyle w:val="Heading6Char"/>
            <w:noProof/>
            <w:rPrChange w:id="939" w:author="pete jones" w:date="2022-03-16T14:16:00Z">
              <w:rPr>
                <w:rStyle w:val="Heading6Char"/>
                <w:i/>
                <w:iCs/>
                <w:noProof/>
              </w:rPr>
            </w:rPrChange>
          </w:rPr>
          <w:noBreakHyphen/>
          <w:delText xml:space="preserve">6: Industry 4 - concepts </w:delText>
        </w:r>
        <w:r w:rsidRPr="00BA1266" w:rsidDel="00D15BF3">
          <w:rPr>
            <w:rStyle w:val="Heading6Char"/>
            <w:noProof/>
          </w:rPr>
          <w:delText>(BDO, 2016)</w:delText>
        </w:r>
        <w:r w:rsidRPr="00BA1266" w:rsidDel="00D15BF3">
          <w:rPr>
            <w:noProof/>
            <w:webHidden/>
          </w:rPr>
          <w:tab/>
        </w:r>
        <w:r w:rsidR="00DD384C" w:rsidRPr="00BA1266" w:rsidDel="00D15BF3">
          <w:rPr>
            <w:noProof/>
            <w:webHidden/>
          </w:rPr>
          <w:delText>35</w:delText>
        </w:r>
      </w:del>
    </w:p>
    <w:p w14:paraId="7427C43F" w14:textId="14041519" w:rsidR="00F82D23" w:rsidRPr="00BA1266" w:rsidDel="00D15BF3" w:rsidRDefault="00F82D23">
      <w:pPr>
        <w:pStyle w:val="TOC5"/>
        <w:tabs>
          <w:tab w:val="right" w:leader="dot" w:pos="8777"/>
        </w:tabs>
        <w:rPr>
          <w:del w:id="940" w:author="pete jones" w:date="2022-01-04T12:18:00Z"/>
          <w:rFonts w:eastAsiaTheme="minorEastAsia" w:cstheme="minorBidi"/>
          <w:noProof/>
          <w:sz w:val="22"/>
          <w:szCs w:val="22"/>
        </w:rPr>
      </w:pPr>
      <w:del w:id="941" w:author="pete jones" w:date="2022-01-04T12:18:00Z">
        <w:r w:rsidRPr="00BA1266" w:rsidDel="00D15BF3">
          <w:rPr>
            <w:rStyle w:val="Heading6Char"/>
            <w:noProof/>
            <w:rPrChange w:id="942" w:author="pete jones" w:date="2022-03-16T14:16:00Z">
              <w:rPr>
                <w:rStyle w:val="Heading6Char"/>
                <w:i/>
                <w:iCs/>
                <w:noProof/>
              </w:rPr>
            </w:rPrChange>
          </w:rPr>
          <w:delText>Figure 2</w:delText>
        </w:r>
        <w:r w:rsidRPr="00BA1266" w:rsidDel="00D15BF3">
          <w:rPr>
            <w:rStyle w:val="Heading6Char"/>
            <w:noProof/>
            <w:rPrChange w:id="943" w:author="pete jones" w:date="2022-03-16T14:16:00Z">
              <w:rPr>
                <w:rStyle w:val="Heading6Char"/>
                <w:i/>
                <w:iCs/>
                <w:noProof/>
              </w:rPr>
            </w:rPrChange>
          </w:rPr>
          <w:noBreakHyphen/>
          <w:delText>7: PLM Market leaders 2018</w:delText>
        </w:r>
        <w:r w:rsidRPr="00BA1266" w:rsidDel="00D15BF3">
          <w:rPr>
            <w:noProof/>
            <w:webHidden/>
          </w:rPr>
          <w:tab/>
        </w:r>
        <w:r w:rsidR="00DD384C" w:rsidRPr="00BA1266" w:rsidDel="00D15BF3">
          <w:rPr>
            <w:noProof/>
            <w:webHidden/>
          </w:rPr>
          <w:delText>42</w:delText>
        </w:r>
      </w:del>
    </w:p>
    <w:p w14:paraId="34A0961B" w14:textId="5FCA68CB" w:rsidR="00F82D23" w:rsidRPr="00BA1266" w:rsidDel="00D15BF3" w:rsidRDefault="00F82D23">
      <w:pPr>
        <w:pStyle w:val="TOC5"/>
        <w:tabs>
          <w:tab w:val="right" w:leader="dot" w:pos="8777"/>
        </w:tabs>
        <w:rPr>
          <w:del w:id="944" w:author="pete jones" w:date="2022-01-04T12:18:00Z"/>
          <w:rFonts w:eastAsiaTheme="minorEastAsia" w:cstheme="minorBidi"/>
          <w:noProof/>
          <w:sz w:val="22"/>
          <w:szCs w:val="22"/>
        </w:rPr>
      </w:pPr>
      <w:del w:id="945" w:author="pete jones" w:date="2022-01-04T12:18:00Z">
        <w:r w:rsidRPr="00BA1266" w:rsidDel="00D15BF3">
          <w:rPr>
            <w:rStyle w:val="Heading6Char"/>
            <w:noProof/>
            <w:rPrChange w:id="946" w:author="pete jones" w:date="2022-03-16T14:16:00Z">
              <w:rPr>
                <w:rStyle w:val="Heading6Char"/>
                <w:i/>
                <w:iCs/>
                <w:noProof/>
              </w:rPr>
            </w:rPrChange>
          </w:rPr>
          <w:delText>Figure 2</w:delText>
        </w:r>
        <w:r w:rsidRPr="00BA1266" w:rsidDel="00D15BF3">
          <w:rPr>
            <w:rStyle w:val="Heading6Char"/>
            <w:noProof/>
            <w:rPrChange w:id="947" w:author="pete jones" w:date="2022-03-16T14:16:00Z">
              <w:rPr>
                <w:rStyle w:val="Heading6Char"/>
                <w:i/>
                <w:iCs/>
                <w:noProof/>
              </w:rPr>
            </w:rPrChange>
          </w:rPr>
          <w:noBreakHyphen/>
          <w:delText xml:space="preserve">8: Desirable attributes for 21st century engineers, </w:delText>
        </w:r>
        <w:r w:rsidRPr="00BA1266" w:rsidDel="00D15BF3">
          <w:rPr>
            <w:rStyle w:val="Heading6Char"/>
            <w:noProof/>
          </w:rPr>
          <w:delText xml:space="preserve">(King </w:delText>
        </w:r>
        <w:r w:rsidRPr="00BA1266" w:rsidDel="00D15BF3">
          <w:rPr>
            <w:rStyle w:val="Heading6Char"/>
            <w:noProof/>
            <w:rPrChange w:id="948" w:author="pete jones" w:date="2022-03-16T14:16:00Z">
              <w:rPr>
                <w:rStyle w:val="Heading6Char"/>
                <w:i/>
                <w:iCs/>
                <w:noProof/>
              </w:rPr>
            </w:rPrChange>
          </w:rPr>
          <w:delText>et al.</w:delText>
        </w:r>
        <w:r w:rsidRPr="00BA1266" w:rsidDel="00D15BF3">
          <w:rPr>
            <w:rStyle w:val="Heading6Char"/>
            <w:noProof/>
          </w:rPr>
          <w:delText>, 2007)</w:delText>
        </w:r>
        <w:r w:rsidRPr="00BA1266" w:rsidDel="00D15BF3">
          <w:rPr>
            <w:rStyle w:val="Heading6Char"/>
            <w:noProof/>
            <w:rPrChange w:id="949" w:author="pete jones" w:date="2022-03-16T14:16:00Z">
              <w:rPr>
                <w:rStyle w:val="Heading6Char"/>
                <w:i/>
                <w:iCs/>
                <w:noProof/>
              </w:rPr>
            </w:rPrChange>
          </w:rPr>
          <w:delText>, pg. 9.</w:delText>
        </w:r>
        <w:r w:rsidRPr="00BA1266" w:rsidDel="00D15BF3">
          <w:rPr>
            <w:noProof/>
            <w:webHidden/>
          </w:rPr>
          <w:tab/>
        </w:r>
        <w:r w:rsidR="00DD384C" w:rsidRPr="00BA1266" w:rsidDel="00D15BF3">
          <w:rPr>
            <w:noProof/>
            <w:webHidden/>
          </w:rPr>
          <w:delText>45</w:delText>
        </w:r>
      </w:del>
    </w:p>
    <w:p w14:paraId="0FAB4EF8" w14:textId="2CB87AE6" w:rsidR="00F82D23" w:rsidRPr="00BA1266" w:rsidDel="00D15BF3" w:rsidRDefault="00F82D23">
      <w:pPr>
        <w:pStyle w:val="TOC5"/>
        <w:tabs>
          <w:tab w:val="right" w:leader="dot" w:pos="8777"/>
        </w:tabs>
        <w:rPr>
          <w:del w:id="950" w:author="pete jones" w:date="2022-01-04T12:18:00Z"/>
          <w:rFonts w:eastAsiaTheme="minorEastAsia" w:cstheme="minorBidi"/>
          <w:noProof/>
          <w:sz w:val="22"/>
          <w:szCs w:val="22"/>
        </w:rPr>
      </w:pPr>
      <w:del w:id="951" w:author="pete jones" w:date="2022-01-04T12:18:00Z">
        <w:r w:rsidRPr="00BA1266" w:rsidDel="00D15BF3">
          <w:rPr>
            <w:rStyle w:val="Heading6Char"/>
            <w:noProof/>
            <w:rPrChange w:id="952" w:author="pete jones" w:date="2022-03-16T14:16:00Z">
              <w:rPr>
                <w:rStyle w:val="Heading6Char"/>
                <w:i/>
                <w:iCs/>
                <w:noProof/>
              </w:rPr>
            </w:rPrChange>
          </w:rPr>
          <w:delText>Figure 2</w:delText>
        </w:r>
        <w:r w:rsidRPr="00BA1266" w:rsidDel="00D15BF3">
          <w:rPr>
            <w:rStyle w:val="Heading6Char"/>
            <w:noProof/>
            <w:rPrChange w:id="953" w:author="pete jones" w:date="2022-03-16T14:16:00Z">
              <w:rPr>
                <w:rStyle w:val="Heading6Char"/>
                <w:i/>
                <w:iCs/>
                <w:noProof/>
              </w:rPr>
            </w:rPrChange>
          </w:rPr>
          <w:noBreakHyphen/>
          <w:delText>9: WEF 21st Century skills map, (New Vision for Education, WEF, Page 3)</w:delText>
        </w:r>
        <w:r w:rsidRPr="00BA1266" w:rsidDel="00D15BF3">
          <w:rPr>
            <w:noProof/>
            <w:webHidden/>
          </w:rPr>
          <w:tab/>
        </w:r>
        <w:r w:rsidR="00DD384C" w:rsidRPr="00BA1266" w:rsidDel="00D15BF3">
          <w:rPr>
            <w:noProof/>
            <w:webHidden/>
          </w:rPr>
          <w:delText>47</w:delText>
        </w:r>
      </w:del>
    </w:p>
    <w:p w14:paraId="3A014CAC" w14:textId="7DAFF770" w:rsidR="00F82D23" w:rsidRPr="00BA1266" w:rsidDel="00D15BF3" w:rsidRDefault="00F82D23">
      <w:pPr>
        <w:pStyle w:val="TOC5"/>
        <w:tabs>
          <w:tab w:val="right" w:leader="dot" w:pos="8777"/>
        </w:tabs>
        <w:rPr>
          <w:del w:id="954" w:author="pete jones" w:date="2022-01-04T12:18:00Z"/>
          <w:rFonts w:eastAsiaTheme="minorEastAsia" w:cstheme="minorBidi"/>
          <w:noProof/>
          <w:sz w:val="22"/>
          <w:szCs w:val="22"/>
        </w:rPr>
      </w:pPr>
      <w:del w:id="955" w:author="pete jones" w:date="2022-01-04T12:18:00Z">
        <w:r w:rsidRPr="00BA1266" w:rsidDel="00D15BF3">
          <w:rPr>
            <w:rStyle w:val="Heading6Char"/>
            <w:noProof/>
            <w:rPrChange w:id="956" w:author="pete jones" w:date="2022-03-16T14:16:00Z">
              <w:rPr>
                <w:rStyle w:val="Heading6Char"/>
                <w:i/>
                <w:iCs/>
                <w:noProof/>
              </w:rPr>
            </w:rPrChange>
          </w:rPr>
          <w:delText>Figure 2</w:delText>
        </w:r>
        <w:r w:rsidRPr="00BA1266" w:rsidDel="00D15BF3">
          <w:rPr>
            <w:rStyle w:val="Heading6Char"/>
            <w:noProof/>
            <w:rPrChange w:id="957" w:author="pete jones" w:date="2022-03-16T14:16:00Z">
              <w:rPr>
                <w:rStyle w:val="Heading6Char"/>
                <w:i/>
                <w:iCs/>
                <w:noProof/>
              </w:rPr>
            </w:rPrChange>
          </w:rPr>
          <w:noBreakHyphen/>
          <w:delText>10: Definition for PBL models</w:delText>
        </w:r>
        <w:r w:rsidRPr="00BA1266" w:rsidDel="00D15BF3">
          <w:rPr>
            <w:noProof/>
            <w:webHidden/>
          </w:rPr>
          <w:tab/>
        </w:r>
        <w:r w:rsidR="00DD384C" w:rsidRPr="00BA1266" w:rsidDel="00D15BF3">
          <w:rPr>
            <w:noProof/>
            <w:webHidden/>
          </w:rPr>
          <w:delText>54</w:delText>
        </w:r>
      </w:del>
    </w:p>
    <w:p w14:paraId="5EE72E63" w14:textId="4E6C21AE" w:rsidR="00F82D23" w:rsidRPr="00BA1266" w:rsidDel="00D15BF3" w:rsidRDefault="00F82D23">
      <w:pPr>
        <w:pStyle w:val="TOC5"/>
        <w:tabs>
          <w:tab w:val="right" w:leader="dot" w:pos="8777"/>
        </w:tabs>
        <w:rPr>
          <w:del w:id="958" w:author="pete jones" w:date="2022-01-04T12:18:00Z"/>
          <w:rFonts w:eastAsiaTheme="minorEastAsia" w:cstheme="minorBidi"/>
          <w:noProof/>
          <w:sz w:val="22"/>
          <w:szCs w:val="22"/>
        </w:rPr>
      </w:pPr>
      <w:del w:id="959" w:author="pete jones" w:date="2022-01-04T12:18:00Z">
        <w:r w:rsidRPr="00BA1266" w:rsidDel="00D15BF3">
          <w:rPr>
            <w:rStyle w:val="Heading6Char"/>
            <w:noProof/>
          </w:rPr>
          <w:delText>Figure 3</w:delText>
        </w:r>
        <w:r w:rsidRPr="00BA1266" w:rsidDel="00D15BF3">
          <w:rPr>
            <w:rStyle w:val="Heading6Char"/>
            <w:noProof/>
          </w:rPr>
          <w:noBreakHyphen/>
          <w:delText>1: Representation of KPIs – Engagement</w:delText>
        </w:r>
        <w:r w:rsidRPr="00BA1266" w:rsidDel="00D15BF3">
          <w:rPr>
            <w:noProof/>
            <w:webHidden/>
          </w:rPr>
          <w:tab/>
        </w:r>
        <w:r w:rsidR="00DD384C" w:rsidRPr="00BA1266" w:rsidDel="00D15BF3">
          <w:rPr>
            <w:noProof/>
            <w:webHidden/>
          </w:rPr>
          <w:delText>74</w:delText>
        </w:r>
      </w:del>
    </w:p>
    <w:p w14:paraId="65EB65E0" w14:textId="72FF2390" w:rsidR="00F82D23" w:rsidRPr="00BA1266" w:rsidDel="00D15BF3" w:rsidRDefault="00F82D23">
      <w:pPr>
        <w:pStyle w:val="TOC5"/>
        <w:tabs>
          <w:tab w:val="right" w:leader="dot" w:pos="8777"/>
        </w:tabs>
        <w:rPr>
          <w:del w:id="960" w:author="pete jones" w:date="2022-01-04T12:18:00Z"/>
          <w:rFonts w:eastAsiaTheme="minorEastAsia" w:cstheme="minorBidi"/>
          <w:noProof/>
          <w:sz w:val="22"/>
          <w:szCs w:val="22"/>
        </w:rPr>
      </w:pPr>
      <w:del w:id="961" w:author="pete jones" w:date="2022-01-04T12:18:00Z">
        <w:r w:rsidRPr="00BA1266" w:rsidDel="00D15BF3">
          <w:rPr>
            <w:rStyle w:val="Heading6Char"/>
            <w:noProof/>
          </w:rPr>
          <w:delText>Figure 3</w:delText>
        </w:r>
        <w:r w:rsidRPr="00BA1266" w:rsidDel="00D15BF3">
          <w:rPr>
            <w:rStyle w:val="Heading6Char"/>
            <w:noProof/>
          </w:rPr>
          <w:noBreakHyphen/>
          <w:delText>2: Diagrammatic representation of the links between concepts and the theory</w:delText>
        </w:r>
        <w:r w:rsidRPr="00BA1266" w:rsidDel="00D15BF3">
          <w:rPr>
            <w:noProof/>
            <w:webHidden/>
          </w:rPr>
          <w:tab/>
        </w:r>
        <w:r w:rsidR="00DD384C" w:rsidRPr="00BA1266" w:rsidDel="00D15BF3">
          <w:rPr>
            <w:noProof/>
            <w:webHidden/>
          </w:rPr>
          <w:delText>78</w:delText>
        </w:r>
      </w:del>
    </w:p>
    <w:p w14:paraId="12B04162" w14:textId="5F1A76A5" w:rsidR="00F82D23" w:rsidRPr="00BA1266" w:rsidDel="00D15BF3" w:rsidRDefault="00F82D23">
      <w:pPr>
        <w:pStyle w:val="TOC5"/>
        <w:tabs>
          <w:tab w:val="right" w:leader="dot" w:pos="8777"/>
        </w:tabs>
        <w:rPr>
          <w:del w:id="962" w:author="pete jones" w:date="2022-01-04T12:18:00Z"/>
          <w:rFonts w:eastAsiaTheme="minorEastAsia" w:cstheme="minorBidi"/>
          <w:noProof/>
          <w:sz w:val="22"/>
          <w:szCs w:val="22"/>
        </w:rPr>
      </w:pPr>
      <w:del w:id="963" w:author="pete jones" w:date="2022-01-04T12:18:00Z">
        <w:r w:rsidRPr="00BA1266" w:rsidDel="00D15BF3">
          <w:rPr>
            <w:rStyle w:val="Heading6Char"/>
            <w:noProof/>
          </w:rPr>
          <w:delText>Figure 4</w:delText>
        </w:r>
        <w:r w:rsidRPr="00BA1266" w:rsidDel="00D15BF3">
          <w:rPr>
            <w:rStyle w:val="Heading6Char"/>
            <w:noProof/>
          </w:rPr>
          <w:noBreakHyphen/>
          <w:delText>1: Engagement performance analysis graph</w:delText>
        </w:r>
        <w:r w:rsidRPr="00BA1266" w:rsidDel="00D15BF3">
          <w:rPr>
            <w:noProof/>
            <w:webHidden/>
          </w:rPr>
          <w:tab/>
        </w:r>
        <w:r w:rsidR="00DD384C" w:rsidRPr="00BA1266" w:rsidDel="00D15BF3">
          <w:rPr>
            <w:noProof/>
            <w:webHidden/>
          </w:rPr>
          <w:delText>90</w:delText>
        </w:r>
      </w:del>
    </w:p>
    <w:p w14:paraId="0EC8FB83" w14:textId="7CBCDDC2" w:rsidR="00F82D23" w:rsidRPr="00BA1266" w:rsidDel="00D15BF3" w:rsidRDefault="00F82D23">
      <w:pPr>
        <w:pStyle w:val="TOC5"/>
        <w:tabs>
          <w:tab w:val="right" w:leader="dot" w:pos="8777"/>
        </w:tabs>
        <w:rPr>
          <w:del w:id="964" w:author="pete jones" w:date="2022-01-04T12:18:00Z"/>
          <w:rFonts w:eastAsiaTheme="minorEastAsia" w:cstheme="minorBidi"/>
          <w:noProof/>
          <w:sz w:val="22"/>
          <w:szCs w:val="22"/>
        </w:rPr>
      </w:pPr>
      <w:del w:id="965" w:author="pete jones" w:date="2022-01-04T12:18:00Z">
        <w:r w:rsidRPr="00BA1266" w:rsidDel="00D15BF3">
          <w:rPr>
            <w:rStyle w:val="Heading6Char"/>
            <w:noProof/>
          </w:rPr>
          <w:delText>Figure 4</w:delText>
        </w:r>
        <w:r w:rsidRPr="00BA1266" w:rsidDel="00D15BF3">
          <w:rPr>
            <w:rStyle w:val="Heading6Char"/>
            <w:noProof/>
          </w:rPr>
          <w:noBreakHyphen/>
          <w:delText>2: Opportunity and contributing factors.</w:delText>
        </w:r>
        <w:r w:rsidRPr="00BA1266" w:rsidDel="00D15BF3">
          <w:rPr>
            <w:noProof/>
            <w:webHidden/>
          </w:rPr>
          <w:tab/>
        </w:r>
        <w:r w:rsidR="00DD384C" w:rsidRPr="00BA1266" w:rsidDel="00D15BF3">
          <w:rPr>
            <w:noProof/>
            <w:webHidden/>
          </w:rPr>
          <w:delText>91</w:delText>
        </w:r>
      </w:del>
    </w:p>
    <w:p w14:paraId="4F6578D3" w14:textId="187D85F8" w:rsidR="00F82D23" w:rsidRPr="00BA1266" w:rsidDel="00D15BF3" w:rsidRDefault="00F82D23">
      <w:pPr>
        <w:pStyle w:val="TOC5"/>
        <w:tabs>
          <w:tab w:val="right" w:leader="dot" w:pos="8777"/>
        </w:tabs>
        <w:rPr>
          <w:del w:id="966" w:author="pete jones" w:date="2022-01-04T12:18:00Z"/>
          <w:rFonts w:eastAsiaTheme="minorEastAsia" w:cstheme="minorBidi"/>
          <w:noProof/>
          <w:sz w:val="22"/>
          <w:szCs w:val="22"/>
        </w:rPr>
      </w:pPr>
      <w:del w:id="967" w:author="pete jones" w:date="2022-01-04T12:18:00Z">
        <w:r w:rsidRPr="00BA1266" w:rsidDel="00D15BF3">
          <w:rPr>
            <w:rStyle w:val="Heading6Char"/>
            <w:noProof/>
          </w:rPr>
          <w:delText>Figure 4</w:delText>
        </w:r>
        <w:r w:rsidRPr="00BA1266" w:rsidDel="00D15BF3">
          <w:rPr>
            <w:rStyle w:val="Heading6Char"/>
            <w:noProof/>
          </w:rPr>
          <w:noBreakHyphen/>
          <w:delText>3: Opportunity Index output - example</w:delText>
        </w:r>
        <w:r w:rsidRPr="00BA1266" w:rsidDel="00D15BF3">
          <w:rPr>
            <w:noProof/>
            <w:webHidden/>
          </w:rPr>
          <w:tab/>
        </w:r>
        <w:r w:rsidR="00DD384C" w:rsidRPr="00BA1266" w:rsidDel="00D15BF3">
          <w:rPr>
            <w:noProof/>
            <w:webHidden/>
          </w:rPr>
          <w:delText>95</w:delText>
        </w:r>
      </w:del>
    </w:p>
    <w:p w14:paraId="02D92540" w14:textId="6079141E" w:rsidR="00F82D23" w:rsidRPr="00BA1266" w:rsidDel="00D15BF3" w:rsidRDefault="00F82D23">
      <w:pPr>
        <w:pStyle w:val="TOC5"/>
        <w:tabs>
          <w:tab w:val="right" w:leader="dot" w:pos="8777"/>
        </w:tabs>
        <w:rPr>
          <w:del w:id="968" w:author="pete jones" w:date="2022-01-04T12:18:00Z"/>
          <w:rFonts w:eastAsiaTheme="minorEastAsia" w:cstheme="minorBidi"/>
          <w:noProof/>
          <w:sz w:val="22"/>
          <w:szCs w:val="22"/>
        </w:rPr>
      </w:pPr>
      <w:del w:id="969" w:author="pete jones" w:date="2022-01-04T12:18:00Z">
        <w:r w:rsidRPr="00BA1266" w:rsidDel="00D15BF3">
          <w:rPr>
            <w:rStyle w:val="Heading6Char"/>
            <w:noProof/>
          </w:rPr>
          <w:delText>Figure 4</w:delText>
        </w:r>
        <w:r w:rsidRPr="00BA1266" w:rsidDel="00D15BF3">
          <w:rPr>
            <w:rStyle w:val="Heading6Char"/>
            <w:noProof/>
          </w:rPr>
          <w:noBreakHyphen/>
          <w:delText>4: Opportunity Index Radar Graph - Example</w:delText>
        </w:r>
        <w:r w:rsidRPr="00BA1266" w:rsidDel="00D15BF3">
          <w:rPr>
            <w:noProof/>
            <w:webHidden/>
          </w:rPr>
          <w:tab/>
        </w:r>
        <w:r w:rsidR="00DD384C" w:rsidRPr="00BA1266" w:rsidDel="00D15BF3">
          <w:rPr>
            <w:noProof/>
            <w:webHidden/>
          </w:rPr>
          <w:delText>96</w:delText>
        </w:r>
      </w:del>
    </w:p>
    <w:p w14:paraId="5F76BF9F" w14:textId="0775F2F0" w:rsidR="00F82D23" w:rsidRPr="00BA1266" w:rsidDel="00D15BF3" w:rsidRDefault="00F82D23">
      <w:pPr>
        <w:pStyle w:val="TOC5"/>
        <w:tabs>
          <w:tab w:val="right" w:leader="dot" w:pos="8777"/>
        </w:tabs>
        <w:rPr>
          <w:del w:id="970" w:author="pete jones" w:date="2022-01-04T12:18:00Z"/>
          <w:rFonts w:eastAsiaTheme="minorEastAsia" w:cstheme="minorBidi"/>
          <w:noProof/>
          <w:sz w:val="22"/>
          <w:szCs w:val="22"/>
        </w:rPr>
      </w:pPr>
      <w:del w:id="971" w:author="pete jones" w:date="2022-01-04T12:18:00Z">
        <w:r w:rsidRPr="00BA1266" w:rsidDel="00D15BF3">
          <w:rPr>
            <w:rStyle w:val="Heading6Char"/>
            <w:noProof/>
          </w:rPr>
          <w:delText>Figure 4</w:delText>
        </w:r>
        <w:r w:rsidRPr="00BA1266" w:rsidDel="00D15BF3">
          <w:rPr>
            <w:rStyle w:val="Heading6Char"/>
            <w:noProof/>
          </w:rPr>
          <w:noBreakHyphen/>
          <w:delText>5: Opportunity Index scoring table – Example.</w:delText>
        </w:r>
        <w:r w:rsidRPr="00BA1266" w:rsidDel="00D15BF3">
          <w:rPr>
            <w:noProof/>
            <w:webHidden/>
          </w:rPr>
          <w:tab/>
        </w:r>
        <w:r w:rsidR="00DD384C" w:rsidRPr="00BA1266" w:rsidDel="00D15BF3">
          <w:rPr>
            <w:noProof/>
            <w:webHidden/>
          </w:rPr>
          <w:delText>96</w:delText>
        </w:r>
      </w:del>
    </w:p>
    <w:p w14:paraId="69A21984" w14:textId="549EE96F" w:rsidR="00F82D23" w:rsidRPr="00BA1266" w:rsidDel="00D15BF3" w:rsidRDefault="00F82D23">
      <w:pPr>
        <w:pStyle w:val="TOC5"/>
        <w:tabs>
          <w:tab w:val="right" w:leader="dot" w:pos="8777"/>
        </w:tabs>
        <w:rPr>
          <w:del w:id="972" w:author="pete jones" w:date="2022-01-04T12:18:00Z"/>
          <w:rFonts w:eastAsiaTheme="minorEastAsia" w:cstheme="minorBidi"/>
          <w:noProof/>
          <w:sz w:val="22"/>
          <w:szCs w:val="22"/>
        </w:rPr>
      </w:pPr>
      <w:del w:id="973" w:author="pete jones" w:date="2022-01-04T12:18:00Z">
        <w:r w:rsidRPr="00BA1266" w:rsidDel="00D15BF3">
          <w:rPr>
            <w:rStyle w:val="Heading6Char"/>
            <w:noProof/>
          </w:rPr>
          <w:delText>Figure 5</w:delText>
        </w:r>
        <w:r w:rsidRPr="00BA1266" w:rsidDel="00D15BF3">
          <w:rPr>
            <w:rStyle w:val="Heading6Char"/>
            <w:noProof/>
          </w:rPr>
          <w:noBreakHyphen/>
          <w:delText>1: Formula Student 12-month plan</w:delText>
        </w:r>
        <w:r w:rsidRPr="00BA1266" w:rsidDel="00D15BF3">
          <w:rPr>
            <w:noProof/>
            <w:webHidden/>
          </w:rPr>
          <w:tab/>
        </w:r>
        <w:r w:rsidR="00DD384C" w:rsidRPr="00BA1266" w:rsidDel="00D15BF3">
          <w:rPr>
            <w:noProof/>
            <w:webHidden/>
          </w:rPr>
          <w:delText>108</w:delText>
        </w:r>
      </w:del>
    </w:p>
    <w:p w14:paraId="0AB9DD3C" w14:textId="07415952" w:rsidR="00F82D23" w:rsidRPr="00BA1266" w:rsidDel="00D15BF3" w:rsidRDefault="00F82D23">
      <w:pPr>
        <w:pStyle w:val="TOC5"/>
        <w:tabs>
          <w:tab w:val="right" w:leader="dot" w:pos="8777"/>
        </w:tabs>
        <w:rPr>
          <w:del w:id="974" w:author="pete jones" w:date="2022-01-04T12:18:00Z"/>
          <w:rFonts w:eastAsiaTheme="minorEastAsia" w:cstheme="minorBidi"/>
          <w:noProof/>
          <w:sz w:val="22"/>
          <w:szCs w:val="22"/>
        </w:rPr>
      </w:pPr>
      <w:del w:id="975" w:author="pete jones" w:date="2022-01-04T12:18:00Z">
        <w:r w:rsidRPr="00BA1266" w:rsidDel="00D15BF3">
          <w:rPr>
            <w:rStyle w:val="Heading6Char"/>
            <w:noProof/>
          </w:rPr>
          <w:delText>Figure 5</w:delText>
        </w:r>
        <w:r w:rsidRPr="00BA1266" w:rsidDel="00D15BF3">
          <w:rPr>
            <w:rStyle w:val="Heading6Char"/>
            <w:noProof/>
          </w:rPr>
          <w:noBreakHyphen/>
          <w:delText>2: % of GLH per module study area - Semester 1</w:delText>
        </w:r>
        <w:r w:rsidRPr="00BA1266" w:rsidDel="00D15BF3">
          <w:rPr>
            <w:noProof/>
            <w:webHidden/>
          </w:rPr>
          <w:tab/>
        </w:r>
        <w:r w:rsidR="00DD384C" w:rsidRPr="00BA1266" w:rsidDel="00D15BF3">
          <w:rPr>
            <w:noProof/>
            <w:webHidden/>
          </w:rPr>
          <w:delText>108</w:delText>
        </w:r>
      </w:del>
    </w:p>
    <w:p w14:paraId="1768F914" w14:textId="5CF94EA3" w:rsidR="00F82D23" w:rsidRPr="00BA1266" w:rsidDel="00D15BF3" w:rsidRDefault="00F82D23">
      <w:pPr>
        <w:pStyle w:val="TOC5"/>
        <w:tabs>
          <w:tab w:val="right" w:leader="dot" w:pos="8777"/>
        </w:tabs>
        <w:rPr>
          <w:del w:id="976" w:author="pete jones" w:date="2022-01-04T12:18:00Z"/>
          <w:rFonts w:eastAsiaTheme="minorEastAsia" w:cstheme="minorBidi"/>
          <w:noProof/>
          <w:sz w:val="22"/>
          <w:szCs w:val="22"/>
        </w:rPr>
      </w:pPr>
      <w:del w:id="977" w:author="pete jones" w:date="2022-01-04T12:18:00Z">
        <w:r w:rsidRPr="00BA1266" w:rsidDel="00D15BF3">
          <w:rPr>
            <w:rStyle w:val="Heading6Char"/>
            <w:noProof/>
          </w:rPr>
          <w:delText>Figure 5</w:delText>
        </w:r>
        <w:r w:rsidRPr="00BA1266" w:rsidDel="00D15BF3">
          <w:rPr>
            <w:rStyle w:val="Heading6Char"/>
            <w:noProof/>
          </w:rPr>
          <w:noBreakHyphen/>
          <w:delText>3: Attendance over semester by group</w:delText>
        </w:r>
        <w:r w:rsidRPr="00BA1266" w:rsidDel="00D15BF3">
          <w:rPr>
            <w:noProof/>
            <w:webHidden/>
          </w:rPr>
          <w:tab/>
        </w:r>
        <w:r w:rsidR="00DD384C" w:rsidRPr="00BA1266" w:rsidDel="00D15BF3">
          <w:rPr>
            <w:noProof/>
            <w:webHidden/>
          </w:rPr>
          <w:delText>110</w:delText>
        </w:r>
      </w:del>
    </w:p>
    <w:p w14:paraId="3128232C" w14:textId="727C910E" w:rsidR="00F82D23" w:rsidRPr="00BA1266" w:rsidDel="00D15BF3" w:rsidRDefault="00F82D23">
      <w:pPr>
        <w:pStyle w:val="TOC5"/>
        <w:tabs>
          <w:tab w:val="right" w:leader="dot" w:pos="8777"/>
        </w:tabs>
        <w:rPr>
          <w:del w:id="978" w:author="pete jones" w:date="2022-01-04T12:18:00Z"/>
          <w:rFonts w:eastAsiaTheme="minorEastAsia" w:cstheme="minorBidi"/>
          <w:noProof/>
          <w:sz w:val="22"/>
          <w:szCs w:val="22"/>
        </w:rPr>
      </w:pPr>
      <w:del w:id="979" w:author="pete jones" w:date="2022-01-04T12:18:00Z">
        <w:r w:rsidRPr="00BA1266" w:rsidDel="00D15BF3">
          <w:rPr>
            <w:rStyle w:val="Heading6Char"/>
            <w:noProof/>
          </w:rPr>
          <w:delText>Figure 5</w:delText>
        </w:r>
        <w:r w:rsidRPr="00BA1266" w:rsidDel="00D15BF3">
          <w:rPr>
            <w:rStyle w:val="Heading6Char"/>
            <w:noProof/>
          </w:rPr>
          <w:noBreakHyphen/>
          <w:delText>4: Analysis of attendance by discipline - % at risk</w:delText>
        </w:r>
        <w:r w:rsidRPr="00BA1266" w:rsidDel="00D15BF3">
          <w:rPr>
            <w:noProof/>
            <w:webHidden/>
          </w:rPr>
          <w:tab/>
        </w:r>
        <w:r w:rsidR="00DD384C" w:rsidRPr="00BA1266" w:rsidDel="00D15BF3">
          <w:rPr>
            <w:noProof/>
            <w:webHidden/>
          </w:rPr>
          <w:delText>110</w:delText>
        </w:r>
      </w:del>
    </w:p>
    <w:p w14:paraId="6BDA1D95" w14:textId="30B69738" w:rsidR="00F82D23" w:rsidRPr="00BA1266" w:rsidDel="00D15BF3" w:rsidRDefault="00F82D23">
      <w:pPr>
        <w:pStyle w:val="TOC5"/>
        <w:tabs>
          <w:tab w:val="right" w:leader="dot" w:pos="8777"/>
        </w:tabs>
        <w:rPr>
          <w:del w:id="980" w:author="pete jones" w:date="2022-01-04T12:18:00Z"/>
          <w:rFonts w:eastAsiaTheme="minorEastAsia" w:cstheme="minorBidi"/>
          <w:noProof/>
          <w:sz w:val="22"/>
          <w:szCs w:val="22"/>
        </w:rPr>
      </w:pPr>
      <w:del w:id="981" w:author="pete jones" w:date="2022-01-04T12:18:00Z">
        <w:r w:rsidRPr="00BA1266" w:rsidDel="00D15BF3">
          <w:rPr>
            <w:rStyle w:val="Heading6Char"/>
            <w:noProof/>
          </w:rPr>
          <w:delText>Figure 5</w:delText>
        </w:r>
        <w:r w:rsidRPr="00BA1266" w:rsidDel="00D15BF3">
          <w:rPr>
            <w:rStyle w:val="Heading6Char"/>
            <w:noProof/>
          </w:rPr>
          <w:noBreakHyphen/>
          <w:delText>5: Comparison of UCAS scoring grouped by range.</w:delText>
        </w:r>
        <w:r w:rsidRPr="00BA1266" w:rsidDel="00D15BF3">
          <w:rPr>
            <w:noProof/>
            <w:webHidden/>
          </w:rPr>
          <w:tab/>
        </w:r>
        <w:r w:rsidR="00DD384C" w:rsidRPr="00BA1266" w:rsidDel="00D15BF3">
          <w:rPr>
            <w:noProof/>
            <w:webHidden/>
          </w:rPr>
          <w:delText>111</w:delText>
        </w:r>
      </w:del>
    </w:p>
    <w:p w14:paraId="29ADCBBA" w14:textId="70E1BB06" w:rsidR="00F82D23" w:rsidRPr="00BA1266" w:rsidDel="00D15BF3" w:rsidRDefault="00F82D23">
      <w:pPr>
        <w:pStyle w:val="TOC5"/>
        <w:tabs>
          <w:tab w:val="right" w:leader="dot" w:pos="8777"/>
        </w:tabs>
        <w:rPr>
          <w:del w:id="982" w:author="pete jones" w:date="2022-01-04T12:18:00Z"/>
          <w:rFonts w:eastAsiaTheme="minorEastAsia" w:cstheme="minorBidi"/>
          <w:noProof/>
          <w:sz w:val="22"/>
          <w:szCs w:val="22"/>
        </w:rPr>
      </w:pPr>
      <w:del w:id="983" w:author="pete jones" w:date="2022-01-04T12:18:00Z">
        <w:r w:rsidRPr="00BA1266" w:rsidDel="00D15BF3">
          <w:rPr>
            <w:rStyle w:val="Heading6Char"/>
            <w:noProof/>
          </w:rPr>
          <w:delText>Figure 5</w:delText>
        </w:r>
        <w:r w:rsidRPr="00BA1266" w:rsidDel="00D15BF3">
          <w:rPr>
            <w:rStyle w:val="Heading6Char"/>
            <w:noProof/>
          </w:rPr>
          <w:noBreakHyphen/>
          <w:delText>6: Student population by entry route</w:delText>
        </w:r>
        <w:r w:rsidRPr="00BA1266" w:rsidDel="00D15BF3">
          <w:rPr>
            <w:noProof/>
            <w:webHidden/>
          </w:rPr>
          <w:tab/>
        </w:r>
        <w:r w:rsidR="00DD384C" w:rsidRPr="00BA1266" w:rsidDel="00D15BF3">
          <w:rPr>
            <w:noProof/>
            <w:webHidden/>
          </w:rPr>
          <w:delText>111</w:delText>
        </w:r>
      </w:del>
    </w:p>
    <w:p w14:paraId="0B6D55F2" w14:textId="5D7E2236" w:rsidR="00F82D23" w:rsidRPr="00BA1266" w:rsidDel="00D15BF3" w:rsidRDefault="00F82D23">
      <w:pPr>
        <w:pStyle w:val="TOC5"/>
        <w:tabs>
          <w:tab w:val="right" w:leader="dot" w:pos="8777"/>
        </w:tabs>
        <w:rPr>
          <w:del w:id="984" w:author="pete jones" w:date="2022-01-04T12:18:00Z"/>
          <w:rFonts w:eastAsiaTheme="minorEastAsia" w:cstheme="minorBidi"/>
          <w:noProof/>
          <w:sz w:val="22"/>
          <w:szCs w:val="22"/>
        </w:rPr>
      </w:pPr>
      <w:del w:id="985" w:author="pete jones" w:date="2022-01-04T12:18:00Z">
        <w:r w:rsidRPr="00BA1266" w:rsidDel="00D15BF3">
          <w:rPr>
            <w:rStyle w:val="Heading6Char"/>
            <w:noProof/>
          </w:rPr>
          <w:delText>Figure 5</w:delText>
        </w:r>
        <w:r w:rsidRPr="00BA1266" w:rsidDel="00D15BF3">
          <w:rPr>
            <w:rStyle w:val="Heading6Char"/>
            <w:noProof/>
          </w:rPr>
          <w:noBreakHyphen/>
          <w:delText>7: Analysis of UCAS scores vs. module results</w:delText>
        </w:r>
        <w:r w:rsidRPr="00BA1266" w:rsidDel="00D15BF3">
          <w:rPr>
            <w:noProof/>
            <w:webHidden/>
          </w:rPr>
          <w:tab/>
        </w:r>
        <w:r w:rsidR="00DD384C" w:rsidRPr="00BA1266" w:rsidDel="00D15BF3">
          <w:rPr>
            <w:noProof/>
            <w:webHidden/>
          </w:rPr>
          <w:delText>112</w:delText>
        </w:r>
      </w:del>
    </w:p>
    <w:p w14:paraId="7C86E14E" w14:textId="341FD654" w:rsidR="00F82D23" w:rsidRPr="00BA1266" w:rsidDel="00D15BF3" w:rsidRDefault="00F82D23">
      <w:pPr>
        <w:pStyle w:val="TOC5"/>
        <w:tabs>
          <w:tab w:val="right" w:leader="dot" w:pos="8777"/>
        </w:tabs>
        <w:rPr>
          <w:del w:id="986" w:author="pete jones" w:date="2022-01-04T12:18:00Z"/>
          <w:rFonts w:eastAsiaTheme="minorEastAsia" w:cstheme="minorBidi"/>
          <w:noProof/>
          <w:sz w:val="22"/>
          <w:szCs w:val="22"/>
        </w:rPr>
      </w:pPr>
      <w:del w:id="987" w:author="pete jones" w:date="2022-01-04T12:18:00Z">
        <w:r w:rsidRPr="00BA1266" w:rsidDel="00D15BF3">
          <w:rPr>
            <w:rStyle w:val="Heading6Char"/>
            <w:noProof/>
          </w:rPr>
          <w:delText>Figure 5</w:delText>
        </w:r>
        <w:r w:rsidRPr="00BA1266" w:rsidDel="00D15BF3">
          <w:rPr>
            <w:rStyle w:val="Heading6Char"/>
            <w:noProof/>
          </w:rPr>
          <w:noBreakHyphen/>
          <w:delText>8: Relationships for initial variables</w:delText>
        </w:r>
        <w:r w:rsidRPr="00BA1266" w:rsidDel="00D15BF3">
          <w:rPr>
            <w:noProof/>
            <w:webHidden/>
          </w:rPr>
          <w:tab/>
        </w:r>
        <w:r w:rsidR="00DD384C" w:rsidRPr="00BA1266" w:rsidDel="00D15BF3">
          <w:rPr>
            <w:noProof/>
            <w:webHidden/>
          </w:rPr>
          <w:delText>113</w:delText>
        </w:r>
      </w:del>
    </w:p>
    <w:p w14:paraId="5D7E569C" w14:textId="12E55AEB" w:rsidR="00F82D23" w:rsidRPr="00BA1266" w:rsidDel="00D15BF3" w:rsidRDefault="00F82D23">
      <w:pPr>
        <w:pStyle w:val="TOC5"/>
        <w:tabs>
          <w:tab w:val="right" w:leader="dot" w:pos="8777"/>
        </w:tabs>
        <w:rPr>
          <w:del w:id="988" w:author="pete jones" w:date="2022-01-04T12:18:00Z"/>
          <w:rFonts w:eastAsiaTheme="minorEastAsia" w:cstheme="minorBidi"/>
          <w:noProof/>
          <w:sz w:val="22"/>
          <w:szCs w:val="22"/>
        </w:rPr>
      </w:pPr>
      <w:del w:id="989" w:author="pete jones" w:date="2022-01-04T12:18:00Z">
        <w:r w:rsidRPr="00BA1266" w:rsidDel="00D15BF3">
          <w:rPr>
            <w:rStyle w:val="Heading6Char"/>
            <w:noProof/>
          </w:rPr>
          <w:delText>Figure 5</w:delText>
        </w:r>
        <w:r w:rsidRPr="00BA1266" w:rsidDel="00D15BF3">
          <w:rPr>
            <w:rStyle w:val="Heading6Char"/>
            <w:noProof/>
          </w:rPr>
          <w:noBreakHyphen/>
          <w:delText>9: Engagement KPI's template</w:delText>
        </w:r>
        <w:r w:rsidRPr="00BA1266" w:rsidDel="00D15BF3">
          <w:rPr>
            <w:noProof/>
            <w:webHidden/>
          </w:rPr>
          <w:tab/>
        </w:r>
        <w:r w:rsidR="00DD384C" w:rsidRPr="00BA1266" w:rsidDel="00D15BF3">
          <w:rPr>
            <w:noProof/>
            <w:webHidden/>
          </w:rPr>
          <w:delText>113</w:delText>
        </w:r>
      </w:del>
    </w:p>
    <w:p w14:paraId="52CD8074" w14:textId="7CF79C69" w:rsidR="00F82D23" w:rsidRPr="00BA1266" w:rsidDel="00D15BF3" w:rsidRDefault="00F82D23">
      <w:pPr>
        <w:pStyle w:val="TOC5"/>
        <w:tabs>
          <w:tab w:val="right" w:leader="dot" w:pos="8777"/>
        </w:tabs>
        <w:rPr>
          <w:del w:id="990" w:author="pete jones" w:date="2022-01-04T12:18:00Z"/>
          <w:rFonts w:eastAsiaTheme="minorEastAsia" w:cstheme="minorBidi"/>
          <w:noProof/>
          <w:sz w:val="22"/>
          <w:szCs w:val="22"/>
        </w:rPr>
      </w:pPr>
      <w:del w:id="991" w:author="pete jones" w:date="2022-01-04T12:18:00Z">
        <w:r w:rsidRPr="00BA1266" w:rsidDel="00D15BF3">
          <w:rPr>
            <w:rStyle w:val="Heading6Char"/>
            <w:noProof/>
          </w:rPr>
          <w:delText>Figure 5</w:delText>
        </w:r>
        <w:r w:rsidRPr="00BA1266" w:rsidDel="00D15BF3">
          <w:rPr>
            <w:rStyle w:val="Heading6Char"/>
            <w:noProof/>
          </w:rPr>
          <w:noBreakHyphen/>
          <w:delText>10: Categorisation of engagement (1 to 4)</w:delText>
        </w:r>
        <w:r w:rsidRPr="00BA1266" w:rsidDel="00D15BF3">
          <w:rPr>
            <w:noProof/>
            <w:webHidden/>
          </w:rPr>
          <w:tab/>
        </w:r>
        <w:r w:rsidR="00DD384C" w:rsidRPr="00BA1266" w:rsidDel="00D15BF3">
          <w:rPr>
            <w:noProof/>
            <w:webHidden/>
          </w:rPr>
          <w:delText>114</w:delText>
        </w:r>
      </w:del>
    </w:p>
    <w:p w14:paraId="30C5BD8E" w14:textId="08349DC7" w:rsidR="00F82D23" w:rsidRPr="00BA1266" w:rsidDel="00D15BF3" w:rsidRDefault="00F82D23">
      <w:pPr>
        <w:pStyle w:val="TOC5"/>
        <w:tabs>
          <w:tab w:val="right" w:leader="dot" w:pos="8777"/>
        </w:tabs>
        <w:rPr>
          <w:del w:id="992" w:author="pete jones" w:date="2022-01-04T12:18:00Z"/>
          <w:rFonts w:eastAsiaTheme="minorEastAsia" w:cstheme="minorBidi"/>
          <w:noProof/>
          <w:sz w:val="22"/>
          <w:szCs w:val="22"/>
        </w:rPr>
      </w:pPr>
      <w:del w:id="993" w:author="pete jones" w:date="2022-01-04T12:18:00Z">
        <w:r w:rsidRPr="00BA1266" w:rsidDel="00D15BF3">
          <w:rPr>
            <w:rStyle w:val="Heading6Char"/>
            <w:noProof/>
          </w:rPr>
          <w:delText>Figure 5</w:delText>
        </w:r>
        <w:r w:rsidRPr="00BA1266" w:rsidDel="00D15BF3">
          <w:rPr>
            <w:rStyle w:val="Heading6Char"/>
            <w:noProof/>
          </w:rPr>
          <w:noBreakHyphen/>
          <w:delText>11: Fluctuation of engagement categories</w:delText>
        </w:r>
        <w:r w:rsidRPr="00BA1266" w:rsidDel="00D15BF3">
          <w:rPr>
            <w:noProof/>
            <w:webHidden/>
          </w:rPr>
          <w:tab/>
        </w:r>
        <w:r w:rsidR="00DD384C" w:rsidRPr="00BA1266" w:rsidDel="00D15BF3">
          <w:rPr>
            <w:noProof/>
            <w:webHidden/>
          </w:rPr>
          <w:delText>115</w:delText>
        </w:r>
      </w:del>
    </w:p>
    <w:p w14:paraId="2D05BB24" w14:textId="117CBFB2" w:rsidR="00F82D23" w:rsidRPr="00BA1266" w:rsidDel="00D15BF3" w:rsidRDefault="00F82D23">
      <w:pPr>
        <w:pStyle w:val="TOC5"/>
        <w:tabs>
          <w:tab w:val="right" w:leader="dot" w:pos="8777"/>
        </w:tabs>
        <w:rPr>
          <w:del w:id="994" w:author="pete jones" w:date="2022-01-04T12:18:00Z"/>
          <w:rFonts w:eastAsiaTheme="minorEastAsia" w:cstheme="minorBidi"/>
          <w:noProof/>
          <w:sz w:val="22"/>
          <w:szCs w:val="22"/>
        </w:rPr>
      </w:pPr>
      <w:del w:id="995" w:author="pete jones" w:date="2022-01-04T12:18:00Z">
        <w:r w:rsidRPr="00BA1266" w:rsidDel="00D15BF3">
          <w:rPr>
            <w:rStyle w:val="Heading6Char"/>
            <w:noProof/>
          </w:rPr>
          <w:delText>Figure 5</w:delText>
        </w:r>
        <w:r w:rsidRPr="00BA1266" w:rsidDel="00D15BF3">
          <w:rPr>
            <w:rStyle w:val="Heading6Char"/>
            <w:noProof/>
          </w:rPr>
          <w:noBreakHyphen/>
          <w:delText>12: Programme evolution analysis - Opportunity index</w:delText>
        </w:r>
        <w:r w:rsidRPr="00BA1266" w:rsidDel="00D15BF3">
          <w:rPr>
            <w:noProof/>
            <w:webHidden/>
          </w:rPr>
          <w:tab/>
        </w:r>
        <w:r w:rsidR="00DD384C" w:rsidRPr="00BA1266" w:rsidDel="00D15BF3">
          <w:rPr>
            <w:noProof/>
            <w:webHidden/>
          </w:rPr>
          <w:delText>118</w:delText>
        </w:r>
      </w:del>
    </w:p>
    <w:p w14:paraId="4FE923A7" w14:textId="6F276043" w:rsidR="00F82D23" w:rsidRPr="00BA1266" w:rsidDel="00D15BF3" w:rsidRDefault="00F82D23">
      <w:pPr>
        <w:pStyle w:val="TOC5"/>
        <w:tabs>
          <w:tab w:val="right" w:leader="dot" w:pos="8777"/>
        </w:tabs>
        <w:rPr>
          <w:del w:id="996" w:author="pete jones" w:date="2022-01-04T12:18:00Z"/>
          <w:rFonts w:eastAsiaTheme="minorEastAsia" w:cstheme="minorBidi"/>
          <w:noProof/>
          <w:sz w:val="22"/>
          <w:szCs w:val="22"/>
        </w:rPr>
      </w:pPr>
      <w:del w:id="997" w:author="pete jones" w:date="2022-01-04T12:18:00Z">
        <w:r w:rsidRPr="00BA1266" w:rsidDel="00D15BF3">
          <w:rPr>
            <w:rStyle w:val="Heading6Char"/>
            <w:noProof/>
          </w:rPr>
          <w:delText>Figure 5</w:delText>
        </w:r>
        <w:r w:rsidRPr="00BA1266" w:rsidDel="00D15BF3">
          <w:rPr>
            <w:rStyle w:val="Heading6Char"/>
            <w:noProof/>
          </w:rPr>
          <w:noBreakHyphen/>
          <w:delText>13: Opportunity Index - Radar Chart</w:delText>
        </w:r>
        <w:r w:rsidRPr="00BA1266" w:rsidDel="00D15BF3">
          <w:rPr>
            <w:noProof/>
            <w:webHidden/>
          </w:rPr>
          <w:tab/>
        </w:r>
        <w:r w:rsidR="00DD384C" w:rsidRPr="00BA1266" w:rsidDel="00D15BF3">
          <w:rPr>
            <w:noProof/>
            <w:webHidden/>
          </w:rPr>
          <w:delText>118</w:delText>
        </w:r>
      </w:del>
    </w:p>
    <w:p w14:paraId="3E0993C3" w14:textId="2F77C227" w:rsidR="00F82D23" w:rsidRPr="00BA1266" w:rsidDel="00D15BF3" w:rsidRDefault="00F82D23">
      <w:pPr>
        <w:pStyle w:val="TOC5"/>
        <w:tabs>
          <w:tab w:val="right" w:leader="dot" w:pos="8777"/>
        </w:tabs>
        <w:rPr>
          <w:del w:id="998" w:author="pete jones" w:date="2022-01-04T12:18:00Z"/>
          <w:rFonts w:eastAsiaTheme="minorEastAsia" w:cstheme="minorBidi"/>
          <w:noProof/>
          <w:sz w:val="22"/>
          <w:szCs w:val="22"/>
        </w:rPr>
      </w:pPr>
      <w:del w:id="999" w:author="pete jones" w:date="2022-01-04T12:18:00Z">
        <w:r w:rsidRPr="00BA1266" w:rsidDel="00D15BF3">
          <w:rPr>
            <w:rStyle w:val="Heading6Char"/>
            <w:noProof/>
          </w:rPr>
          <w:delText>Figure 5</w:delText>
        </w:r>
        <w:r w:rsidRPr="00BA1266" w:rsidDel="00D15BF3">
          <w:rPr>
            <w:rStyle w:val="Heading6Char"/>
            <w:noProof/>
          </w:rPr>
          <w:noBreakHyphen/>
          <w:delText>14: Study level and course discipline statistics</w:delText>
        </w:r>
        <w:r w:rsidRPr="00BA1266" w:rsidDel="00D15BF3">
          <w:rPr>
            <w:noProof/>
            <w:webHidden/>
          </w:rPr>
          <w:tab/>
        </w:r>
        <w:r w:rsidR="00DD384C" w:rsidRPr="00BA1266" w:rsidDel="00D15BF3">
          <w:rPr>
            <w:noProof/>
            <w:webHidden/>
          </w:rPr>
          <w:delText>123</w:delText>
        </w:r>
      </w:del>
    </w:p>
    <w:p w14:paraId="10766E5E" w14:textId="23D83839" w:rsidR="00F82D23" w:rsidRPr="00BA1266" w:rsidDel="00D15BF3" w:rsidRDefault="00F82D23">
      <w:pPr>
        <w:pStyle w:val="TOC5"/>
        <w:tabs>
          <w:tab w:val="right" w:leader="dot" w:pos="8777"/>
        </w:tabs>
        <w:rPr>
          <w:del w:id="1000" w:author="pete jones" w:date="2022-01-04T12:18:00Z"/>
          <w:rFonts w:eastAsiaTheme="minorEastAsia" w:cstheme="minorBidi"/>
          <w:noProof/>
          <w:sz w:val="22"/>
          <w:szCs w:val="22"/>
        </w:rPr>
      </w:pPr>
      <w:del w:id="1001" w:author="pete jones" w:date="2022-01-04T12:18:00Z">
        <w:r w:rsidRPr="00BA1266" w:rsidDel="00D15BF3">
          <w:rPr>
            <w:rStyle w:val="Heading6Char"/>
            <w:noProof/>
          </w:rPr>
          <w:delText>Figure 5</w:delText>
        </w:r>
        <w:r w:rsidRPr="00BA1266" w:rsidDel="00D15BF3">
          <w:rPr>
            <w:rStyle w:val="Heading6Char"/>
            <w:noProof/>
          </w:rPr>
          <w:noBreakHyphen/>
          <w:delText>15: Pearson product-moment correlation of FS survey</w:delText>
        </w:r>
        <w:r w:rsidRPr="00BA1266" w:rsidDel="00D15BF3">
          <w:rPr>
            <w:noProof/>
            <w:webHidden/>
          </w:rPr>
          <w:tab/>
        </w:r>
        <w:r w:rsidR="00DD384C" w:rsidRPr="00BA1266" w:rsidDel="00D15BF3">
          <w:rPr>
            <w:noProof/>
            <w:webHidden/>
          </w:rPr>
          <w:delText>124</w:delText>
        </w:r>
      </w:del>
    </w:p>
    <w:p w14:paraId="2A74CD6A" w14:textId="31DE7D08" w:rsidR="00F82D23" w:rsidRPr="00BA1266" w:rsidDel="00D15BF3" w:rsidRDefault="00F82D23">
      <w:pPr>
        <w:pStyle w:val="TOC5"/>
        <w:tabs>
          <w:tab w:val="right" w:leader="dot" w:pos="8777"/>
        </w:tabs>
        <w:rPr>
          <w:del w:id="1002" w:author="pete jones" w:date="2022-01-04T12:18:00Z"/>
          <w:rFonts w:eastAsiaTheme="minorEastAsia" w:cstheme="minorBidi"/>
          <w:noProof/>
          <w:sz w:val="22"/>
          <w:szCs w:val="22"/>
        </w:rPr>
      </w:pPr>
      <w:del w:id="1003" w:author="pete jones" w:date="2022-01-04T12:18:00Z">
        <w:r w:rsidRPr="00BA1266" w:rsidDel="00D15BF3">
          <w:rPr>
            <w:rStyle w:val="Heading6Char"/>
            <w:noProof/>
          </w:rPr>
          <w:delText>Figure 6</w:delText>
        </w:r>
        <w:r w:rsidRPr="00BA1266" w:rsidDel="00D15BF3">
          <w:rPr>
            <w:rStyle w:val="Heading6Char"/>
            <w:noProof/>
          </w:rPr>
          <w:noBreakHyphen/>
          <w:delText>1: Approaches to curriculum organisation</w:delText>
        </w:r>
        <w:r w:rsidRPr="00BA1266" w:rsidDel="00D15BF3">
          <w:rPr>
            <w:noProof/>
            <w:webHidden/>
          </w:rPr>
          <w:tab/>
        </w:r>
        <w:r w:rsidR="00DD384C" w:rsidRPr="00BA1266" w:rsidDel="00D15BF3">
          <w:rPr>
            <w:noProof/>
            <w:webHidden/>
          </w:rPr>
          <w:delText>159</w:delText>
        </w:r>
      </w:del>
    </w:p>
    <w:p w14:paraId="5DF91700" w14:textId="68E433C3" w:rsidR="00F82D23" w:rsidRPr="00BA1266" w:rsidDel="00D15BF3" w:rsidRDefault="00F82D23">
      <w:pPr>
        <w:pStyle w:val="TOC5"/>
        <w:tabs>
          <w:tab w:val="right" w:leader="dot" w:pos="8777"/>
        </w:tabs>
        <w:rPr>
          <w:del w:id="1004" w:author="pete jones" w:date="2022-01-04T12:18:00Z"/>
          <w:rFonts w:eastAsiaTheme="minorEastAsia" w:cstheme="minorBidi"/>
          <w:noProof/>
          <w:sz w:val="22"/>
          <w:szCs w:val="22"/>
        </w:rPr>
      </w:pPr>
      <w:del w:id="1005" w:author="pete jones" w:date="2022-01-04T12:18:00Z">
        <w:r w:rsidRPr="00BA1266" w:rsidDel="00D15BF3">
          <w:rPr>
            <w:rStyle w:val="Heading6Char"/>
            <w:noProof/>
          </w:rPr>
          <w:delText>Figure 6</w:delText>
        </w:r>
        <w:r w:rsidRPr="00BA1266" w:rsidDel="00D15BF3">
          <w:rPr>
            <w:rStyle w:val="Heading6Char"/>
            <w:noProof/>
          </w:rPr>
          <w:noBreakHyphen/>
          <w:delText>2: Alternative integration plans for curriculum structure</w:delText>
        </w:r>
        <w:r w:rsidRPr="00BA1266" w:rsidDel="00D15BF3">
          <w:rPr>
            <w:noProof/>
            <w:webHidden/>
          </w:rPr>
          <w:tab/>
        </w:r>
        <w:r w:rsidR="00DD384C" w:rsidRPr="00BA1266" w:rsidDel="00D15BF3">
          <w:rPr>
            <w:noProof/>
            <w:webHidden/>
          </w:rPr>
          <w:delText>160</w:delText>
        </w:r>
      </w:del>
    </w:p>
    <w:p w14:paraId="37F43D62" w14:textId="14D998C3" w:rsidR="00F82D23" w:rsidRPr="00BA1266" w:rsidDel="00D15BF3" w:rsidRDefault="00F82D23">
      <w:pPr>
        <w:pStyle w:val="TOC5"/>
        <w:tabs>
          <w:tab w:val="right" w:leader="dot" w:pos="8777"/>
        </w:tabs>
        <w:rPr>
          <w:del w:id="1006" w:author="pete jones" w:date="2022-01-04T12:18:00Z"/>
          <w:rFonts w:eastAsiaTheme="minorEastAsia" w:cstheme="minorBidi"/>
          <w:noProof/>
          <w:sz w:val="22"/>
          <w:szCs w:val="22"/>
        </w:rPr>
      </w:pPr>
      <w:del w:id="1007" w:author="pete jones" w:date="2022-01-04T12:18:00Z">
        <w:r w:rsidRPr="00BA1266" w:rsidDel="00D15BF3">
          <w:rPr>
            <w:rStyle w:val="Heading6Char"/>
            <w:noProof/>
          </w:rPr>
          <w:delText>Figure 6</w:delText>
        </w:r>
        <w:r w:rsidRPr="00BA1266" w:rsidDel="00D15BF3">
          <w:rPr>
            <w:rStyle w:val="Heading6Char"/>
            <w:noProof/>
          </w:rPr>
          <w:noBreakHyphen/>
          <w:delText>3: Pilot study cohort - breakdown of HQOE</w:delText>
        </w:r>
        <w:r w:rsidRPr="00BA1266" w:rsidDel="00D15BF3">
          <w:rPr>
            <w:noProof/>
            <w:webHidden/>
          </w:rPr>
          <w:tab/>
        </w:r>
        <w:r w:rsidR="00DD384C" w:rsidRPr="00BA1266" w:rsidDel="00D15BF3">
          <w:rPr>
            <w:noProof/>
            <w:webHidden/>
          </w:rPr>
          <w:delText>163</w:delText>
        </w:r>
      </w:del>
    </w:p>
    <w:p w14:paraId="2FE39F09" w14:textId="51594FAC" w:rsidR="00F82D23" w:rsidRPr="00BA1266" w:rsidDel="00D15BF3" w:rsidRDefault="00F82D23">
      <w:pPr>
        <w:pStyle w:val="TOC5"/>
        <w:tabs>
          <w:tab w:val="right" w:leader="dot" w:pos="8777"/>
        </w:tabs>
        <w:rPr>
          <w:del w:id="1008" w:author="pete jones" w:date="2022-01-04T12:18:00Z"/>
          <w:rFonts w:eastAsiaTheme="minorEastAsia" w:cstheme="minorBidi"/>
          <w:noProof/>
          <w:sz w:val="22"/>
          <w:szCs w:val="22"/>
        </w:rPr>
      </w:pPr>
      <w:del w:id="1009" w:author="pete jones" w:date="2022-01-04T12:18:00Z">
        <w:r w:rsidRPr="00BA1266" w:rsidDel="00D15BF3">
          <w:rPr>
            <w:rStyle w:val="Heading6Char"/>
            <w:noProof/>
          </w:rPr>
          <w:delText>Figure 6</w:delText>
        </w:r>
        <w:r w:rsidRPr="00BA1266" w:rsidDel="00D15BF3">
          <w:rPr>
            <w:rStyle w:val="Heading6Char"/>
            <w:noProof/>
          </w:rPr>
          <w:noBreakHyphen/>
          <w:delText>4: Example module structure of a BTEC extended Diploma in Mechanical Engineering</w:delText>
        </w:r>
        <w:r w:rsidRPr="00BA1266" w:rsidDel="00D15BF3">
          <w:rPr>
            <w:noProof/>
            <w:webHidden/>
          </w:rPr>
          <w:tab/>
        </w:r>
        <w:r w:rsidR="00DD384C" w:rsidRPr="00BA1266" w:rsidDel="00D15BF3">
          <w:rPr>
            <w:noProof/>
            <w:webHidden/>
          </w:rPr>
          <w:delText>164</w:delText>
        </w:r>
      </w:del>
    </w:p>
    <w:p w14:paraId="4A58EC38" w14:textId="3E05DED3" w:rsidR="00F82D23" w:rsidRPr="00BA1266" w:rsidDel="00D15BF3" w:rsidRDefault="00F82D23">
      <w:pPr>
        <w:pStyle w:val="TOC5"/>
        <w:tabs>
          <w:tab w:val="right" w:leader="dot" w:pos="8777"/>
        </w:tabs>
        <w:rPr>
          <w:del w:id="1010" w:author="pete jones" w:date="2022-01-04T12:18:00Z"/>
          <w:rFonts w:eastAsiaTheme="minorEastAsia" w:cstheme="minorBidi"/>
          <w:noProof/>
          <w:sz w:val="22"/>
          <w:szCs w:val="22"/>
        </w:rPr>
      </w:pPr>
      <w:del w:id="1011" w:author="pete jones" w:date="2022-01-04T12:18:00Z">
        <w:r w:rsidRPr="00BA1266" w:rsidDel="00D15BF3">
          <w:rPr>
            <w:rStyle w:val="Heading6Char"/>
            <w:noProof/>
          </w:rPr>
          <w:delText>Figure 6</w:delText>
        </w:r>
        <w:r w:rsidRPr="00BA1266" w:rsidDel="00D15BF3">
          <w:rPr>
            <w:rStyle w:val="Heading6Char"/>
            <w:noProof/>
          </w:rPr>
          <w:noBreakHyphen/>
          <w:delText>5: Representation of the experiential task</w:delText>
        </w:r>
        <w:r w:rsidRPr="00BA1266" w:rsidDel="00D15BF3">
          <w:rPr>
            <w:noProof/>
            <w:webHidden/>
          </w:rPr>
          <w:tab/>
        </w:r>
        <w:r w:rsidR="00DD384C" w:rsidRPr="00BA1266" w:rsidDel="00D15BF3">
          <w:rPr>
            <w:noProof/>
            <w:webHidden/>
          </w:rPr>
          <w:delText>166</w:delText>
        </w:r>
      </w:del>
    </w:p>
    <w:p w14:paraId="506AF2EA" w14:textId="76E7845D" w:rsidR="00F82D23" w:rsidRPr="00BA1266" w:rsidDel="00D15BF3" w:rsidRDefault="00F82D23">
      <w:pPr>
        <w:pStyle w:val="TOC5"/>
        <w:tabs>
          <w:tab w:val="right" w:leader="dot" w:pos="8777"/>
        </w:tabs>
        <w:rPr>
          <w:del w:id="1012" w:author="pete jones" w:date="2022-01-04T12:18:00Z"/>
          <w:rFonts w:eastAsiaTheme="minorEastAsia" w:cstheme="minorBidi"/>
          <w:noProof/>
          <w:sz w:val="22"/>
          <w:szCs w:val="22"/>
        </w:rPr>
      </w:pPr>
      <w:del w:id="1013" w:author="pete jones" w:date="2022-01-04T12:18:00Z">
        <w:r w:rsidRPr="00BA1266" w:rsidDel="00D15BF3">
          <w:rPr>
            <w:rStyle w:val="Heading6Char"/>
            <w:noProof/>
          </w:rPr>
          <w:delText>Figure 6</w:delText>
        </w:r>
        <w:r w:rsidRPr="00BA1266" w:rsidDel="00D15BF3">
          <w:rPr>
            <w:rStyle w:val="Heading6Char"/>
            <w:noProof/>
          </w:rPr>
          <w:noBreakHyphen/>
          <w:delText>6: 4 Bar chain</w:delText>
        </w:r>
        <w:r w:rsidRPr="00BA1266" w:rsidDel="00D15BF3">
          <w:rPr>
            <w:noProof/>
            <w:webHidden/>
          </w:rPr>
          <w:tab/>
        </w:r>
        <w:r w:rsidR="00DD384C" w:rsidRPr="00BA1266" w:rsidDel="00D15BF3">
          <w:rPr>
            <w:noProof/>
            <w:webHidden/>
          </w:rPr>
          <w:delText>171</w:delText>
        </w:r>
      </w:del>
    </w:p>
    <w:p w14:paraId="31F5DB4B" w14:textId="7E475B50" w:rsidR="00F82D23" w:rsidRPr="00BA1266" w:rsidDel="00D15BF3" w:rsidRDefault="00F82D23">
      <w:pPr>
        <w:pStyle w:val="TOC5"/>
        <w:tabs>
          <w:tab w:val="right" w:leader="dot" w:pos="8777"/>
        </w:tabs>
        <w:rPr>
          <w:del w:id="1014" w:author="pete jones" w:date="2022-01-04T12:18:00Z"/>
          <w:rFonts w:eastAsiaTheme="minorEastAsia" w:cstheme="minorBidi"/>
          <w:noProof/>
          <w:sz w:val="22"/>
          <w:szCs w:val="22"/>
        </w:rPr>
      </w:pPr>
      <w:del w:id="1015" w:author="pete jones" w:date="2022-01-04T12:18:00Z">
        <w:r w:rsidRPr="00BA1266" w:rsidDel="00D15BF3">
          <w:rPr>
            <w:rStyle w:val="Heading6Char"/>
            <w:noProof/>
          </w:rPr>
          <w:delText>Figure 6</w:delText>
        </w:r>
        <w:r w:rsidRPr="00BA1266" w:rsidDel="00D15BF3">
          <w:rPr>
            <w:rStyle w:val="Heading6Char"/>
            <w:noProof/>
          </w:rPr>
          <w:noBreakHyphen/>
          <w:delText>7: Example bonnet opening mechanism.</w:delText>
        </w:r>
        <w:r w:rsidRPr="00BA1266" w:rsidDel="00D15BF3">
          <w:rPr>
            <w:noProof/>
            <w:webHidden/>
          </w:rPr>
          <w:tab/>
        </w:r>
        <w:r w:rsidR="00DD384C" w:rsidRPr="00BA1266" w:rsidDel="00D15BF3">
          <w:rPr>
            <w:noProof/>
            <w:webHidden/>
          </w:rPr>
          <w:delText>176</w:delText>
        </w:r>
      </w:del>
    </w:p>
    <w:p w14:paraId="3FEA8F62" w14:textId="049F1C3E" w:rsidR="00F82D23" w:rsidRPr="00BA1266" w:rsidDel="00D15BF3" w:rsidRDefault="00F82D23">
      <w:pPr>
        <w:pStyle w:val="TOC5"/>
        <w:tabs>
          <w:tab w:val="right" w:leader="dot" w:pos="8777"/>
        </w:tabs>
        <w:rPr>
          <w:del w:id="1016" w:author="pete jones" w:date="2022-01-04T12:18:00Z"/>
          <w:rFonts w:eastAsiaTheme="minorEastAsia" w:cstheme="minorBidi"/>
          <w:noProof/>
          <w:sz w:val="22"/>
          <w:szCs w:val="22"/>
        </w:rPr>
      </w:pPr>
      <w:del w:id="1017" w:author="pete jones" w:date="2022-01-04T12:18:00Z">
        <w:r w:rsidRPr="00BA1266" w:rsidDel="00D15BF3">
          <w:rPr>
            <w:rStyle w:val="Heading6Char"/>
            <w:noProof/>
          </w:rPr>
          <w:delText>Figure 6</w:delText>
        </w:r>
        <w:r w:rsidRPr="00BA1266" w:rsidDel="00D15BF3">
          <w:rPr>
            <w:rStyle w:val="Heading6Char"/>
            <w:noProof/>
          </w:rPr>
          <w:noBreakHyphen/>
          <w:delText>8: Initial mechanism experimental geometry</w:delText>
        </w:r>
        <w:r w:rsidRPr="00BA1266" w:rsidDel="00D15BF3">
          <w:rPr>
            <w:noProof/>
            <w:webHidden/>
          </w:rPr>
          <w:tab/>
        </w:r>
        <w:r w:rsidR="00DD384C" w:rsidRPr="00BA1266" w:rsidDel="00D15BF3">
          <w:rPr>
            <w:noProof/>
            <w:webHidden/>
          </w:rPr>
          <w:delText>176</w:delText>
        </w:r>
      </w:del>
    </w:p>
    <w:p w14:paraId="248B72DA" w14:textId="33FB557F" w:rsidR="00F82D23" w:rsidRPr="00BA1266" w:rsidDel="00D15BF3" w:rsidRDefault="00F82D23">
      <w:pPr>
        <w:pStyle w:val="TOC5"/>
        <w:tabs>
          <w:tab w:val="right" w:leader="dot" w:pos="8777"/>
        </w:tabs>
        <w:rPr>
          <w:del w:id="1018" w:author="pete jones" w:date="2022-01-04T12:18:00Z"/>
          <w:rFonts w:eastAsiaTheme="minorEastAsia" w:cstheme="minorBidi"/>
          <w:noProof/>
          <w:sz w:val="22"/>
          <w:szCs w:val="22"/>
        </w:rPr>
      </w:pPr>
      <w:del w:id="1019" w:author="pete jones" w:date="2022-01-04T12:18:00Z">
        <w:r w:rsidRPr="00BA1266" w:rsidDel="00D15BF3">
          <w:rPr>
            <w:rStyle w:val="Heading6Char"/>
            <w:noProof/>
          </w:rPr>
          <w:delText>Figure 6</w:delText>
        </w:r>
        <w:r w:rsidRPr="00BA1266" w:rsidDel="00D15BF3">
          <w:rPr>
            <w:rStyle w:val="Heading6Char"/>
            <w:noProof/>
          </w:rPr>
          <w:noBreakHyphen/>
          <w:delText>9: Mechanism overlay sketch.</w:delText>
        </w:r>
        <w:r w:rsidRPr="00BA1266" w:rsidDel="00D15BF3">
          <w:rPr>
            <w:noProof/>
            <w:webHidden/>
          </w:rPr>
          <w:tab/>
        </w:r>
        <w:r w:rsidR="00DD384C" w:rsidRPr="00BA1266" w:rsidDel="00D15BF3">
          <w:rPr>
            <w:noProof/>
            <w:webHidden/>
          </w:rPr>
          <w:delText>177</w:delText>
        </w:r>
      </w:del>
    </w:p>
    <w:p w14:paraId="14C1DD47" w14:textId="4671352B" w:rsidR="00F82D23" w:rsidRPr="00BA1266" w:rsidDel="00D15BF3" w:rsidRDefault="00F82D23">
      <w:pPr>
        <w:pStyle w:val="TOC5"/>
        <w:tabs>
          <w:tab w:val="right" w:leader="dot" w:pos="8777"/>
        </w:tabs>
        <w:rPr>
          <w:del w:id="1020" w:author="pete jones" w:date="2022-01-04T12:18:00Z"/>
          <w:rFonts w:eastAsiaTheme="minorEastAsia" w:cstheme="minorBidi"/>
          <w:noProof/>
          <w:sz w:val="22"/>
          <w:szCs w:val="22"/>
        </w:rPr>
      </w:pPr>
      <w:del w:id="1021" w:author="pete jones" w:date="2022-01-04T12:18:00Z">
        <w:r w:rsidRPr="00BA1266" w:rsidDel="00D15BF3">
          <w:rPr>
            <w:rStyle w:val="Heading6Char"/>
            <w:noProof/>
          </w:rPr>
          <w:delText>Figure 6</w:delText>
        </w:r>
        <w:r w:rsidRPr="00BA1266" w:rsidDel="00D15BF3">
          <w:rPr>
            <w:rStyle w:val="Heading6Char"/>
            <w:noProof/>
          </w:rPr>
          <w:noBreakHyphen/>
          <w:delText>10: Mechanism assembly, trace of bonnet plate</w:delText>
        </w:r>
        <w:r w:rsidRPr="00BA1266" w:rsidDel="00D15BF3">
          <w:rPr>
            <w:noProof/>
            <w:webHidden/>
          </w:rPr>
          <w:tab/>
        </w:r>
        <w:r w:rsidR="00DD384C" w:rsidRPr="00BA1266" w:rsidDel="00D15BF3">
          <w:rPr>
            <w:noProof/>
            <w:webHidden/>
          </w:rPr>
          <w:delText>177</w:delText>
        </w:r>
      </w:del>
    </w:p>
    <w:p w14:paraId="6C52BC97" w14:textId="4C0CB431" w:rsidR="00F82D23" w:rsidRPr="00BA1266" w:rsidDel="00D15BF3" w:rsidRDefault="00F82D23">
      <w:pPr>
        <w:pStyle w:val="TOC5"/>
        <w:tabs>
          <w:tab w:val="right" w:leader="dot" w:pos="8777"/>
        </w:tabs>
        <w:rPr>
          <w:del w:id="1022" w:author="pete jones" w:date="2022-01-04T12:18:00Z"/>
          <w:rFonts w:eastAsiaTheme="minorEastAsia" w:cstheme="minorBidi"/>
          <w:noProof/>
          <w:sz w:val="22"/>
          <w:szCs w:val="22"/>
        </w:rPr>
      </w:pPr>
      <w:del w:id="1023" w:author="pete jones" w:date="2022-01-04T12:18:00Z">
        <w:r w:rsidRPr="00BA1266" w:rsidDel="00D15BF3">
          <w:rPr>
            <w:rStyle w:val="Heading6Char"/>
            <w:noProof/>
          </w:rPr>
          <w:delText>Figure 6</w:delText>
        </w:r>
        <w:r w:rsidRPr="00BA1266" w:rsidDel="00D15BF3">
          <w:rPr>
            <w:rStyle w:val="Heading6Char"/>
            <w:noProof/>
          </w:rPr>
          <w:noBreakHyphen/>
          <w:delText>11: Mechanism traces and swept volume</w:delText>
        </w:r>
        <w:r w:rsidRPr="00BA1266" w:rsidDel="00D15BF3">
          <w:rPr>
            <w:noProof/>
            <w:webHidden/>
          </w:rPr>
          <w:tab/>
        </w:r>
        <w:r w:rsidR="00DD384C" w:rsidRPr="00BA1266" w:rsidDel="00D15BF3">
          <w:rPr>
            <w:noProof/>
            <w:webHidden/>
          </w:rPr>
          <w:delText>178</w:delText>
        </w:r>
      </w:del>
    </w:p>
    <w:p w14:paraId="3D19D7DB" w14:textId="4D4B4782" w:rsidR="00F82D23" w:rsidRPr="00BA1266" w:rsidDel="00D15BF3" w:rsidRDefault="00F82D23">
      <w:pPr>
        <w:pStyle w:val="TOC5"/>
        <w:tabs>
          <w:tab w:val="right" w:leader="dot" w:pos="8777"/>
        </w:tabs>
        <w:rPr>
          <w:del w:id="1024" w:author="pete jones" w:date="2022-01-04T12:18:00Z"/>
          <w:rFonts w:eastAsiaTheme="minorEastAsia" w:cstheme="minorBidi"/>
          <w:noProof/>
          <w:sz w:val="22"/>
          <w:szCs w:val="22"/>
        </w:rPr>
      </w:pPr>
      <w:del w:id="1025" w:author="pete jones" w:date="2022-01-04T12:18:00Z">
        <w:r w:rsidRPr="00BA1266" w:rsidDel="00D15BF3">
          <w:rPr>
            <w:rStyle w:val="Heading6Char"/>
            <w:noProof/>
          </w:rPr>
          <w:delText>Figure 6</w:delText>
        </w:r>
        <w:r w:rsidRPr="00BA1266" w:rsidDel="00D15BF3">
          <w:rPr>
            <w:rStyle w:val="Heading6Char"/>
            <w:noProof/>
          </w:rPr>
          <w:noBreakHyphen/>
          <w:delText>12: Main web interface</w:delText>
        </w:r>
        <w:r w:rsidRPr="00BA1266" w:rsidDel="00D15BF3">
          <w:rPr>
            <w:noProof/>
            <w:webHidden/>
          </w:rPr>
          <w:tab/>
        </w:r>
        <w:r w:rsidR="00DD384C" w:rsidRPr="00BA1266" w:rsidDel="00D15BF3">
          <w:rPr>
            <w:noProof/>
            <w:webHidden/>
          </w:rPr>
          <w:delText>183</w:delText>
        </w:r>
      </w:del>
    </w:p>
    <w:p w14:paraId="237AAEB9" w14:textId="53225016" w:rsidR="00F82D23" w:rsidRPr="00BA1266" w:rsidDel="00D15BF3" w:rsidRDefault="00F82D23">
      <w:pPr>
        <w:pStyle w:val="TOC5"/>
        <w:tabs>
          <w:tab w:val="right" w:leader="dot" w:pos="8777"/>
        </w:tabs>
        <w:rPr>
          <w:del w:id="1026" w:author="pete jones" w:date="2022-01-04T12:18:00Z"/>
          <w:rFonts w:eastAsiaTheme="minorEastAsia" w:cstheme="minorBidi"/>
          <w:noProof/>
          <w:sz w:val="22"/>
          <w:szCs w:val="22"/>
        </w:rPr>
      </w:pPr>
      <w:del w:id="1027" w:author="pete jones" w:date="2022-01-04T12:18:00Z">
        <w:r w:rsidRPr="00BA1266" w:rsidDel="00D15BF3">
          <w:rPr>
            <w:rStyle w:val="Heading6Char"/>
            <w:noProof/>
          </w:rPr>
          <w:delText>Figure 6</w:delText>
        </w:r>
        <w:r w:rsidRPr="00BA1266" w:rsidDel="00D15BF3">
          <w:rPr>
            <w:rStyle w:val="Heading6Char"/>
            <w:noProof/>
          </w:rPr>
          <w:noBreakHyphen/>
          <w:delText>13: Example of team dashboard</w:delText>
        </w:r>
        <w:r w:rsidRPr="00BA1266" w:rsidDel="00D15BF3">
          <w:rPr>
            <w:noProof/>
            <w:webHidden/>
          </w:rPr>
          <w:tab/>
        </w:r>
        <w:r w:rsidR="00DD384C" w:rsidRPr="00BA1266" w:rsidDel="00D15BF3">
          <w:rPr>
            <w:noProof/>
            <w:webHidden/>
          </w:rPr>
          <w:delText>183</w:delText>
        </w:r>
      </w:del>
    </w:p>
    <w:p w14:paraId="348DB198" w14:textId="276E099A" w:rsidR="00F82D23" w:rsidRPr="00BA1266" w:rsidDel="00D15BF3" w:rsidRDefault="00F82D23">
      <w:pPr>
        <w:pStyle w:val="TOC5"/>
        <w:tabs>
          <w:tab w:val="right" w:leader="dot" w:pos="8777"/>
        </w:tabs>
        <w:rPr>
          <w:del w:id="1028" w:author="pete jones" w:date="2022-01-04T12:18:00Z"/>
          <w:rFonts w:eastAsiaTheme="minorEastAsia" w:cstheme="minorBidi"/>
          <w:noProof/>
          <w:sz w:val="22"/>
          <w:szCs w:val="22"/>
        </w:rPr>
      </w:pPr>
      <w:del w:id="1029" w:author="pete jones" w:date="2022-01-04T12:18:00Z">
        <w:r w:rsidRPr="00BA1266" w:rsidDel="00D15BF3">
          <w:rPr>
            <w:rStyle w:val="Heading6Char"/>
            <w:noProof/>
          </w:rPr>
          <w:delText>Figure 6</w:delText>
        </w:r>
        <w:r w:rsidRPr="00BA1266" w:rsidDel="00D15BF3">
          <w:rPr>
            <w:rStyle w:val="Heading6Char"/>
            <w:noProof/>
          </w:rPr>
          <w:noBreakHyphen/>
          <w:delText>14: Example of dashboard community access</w:delText>
        </w:r>
        <w:r w:rsidRPr="00BA1266" w:rsidDel="00D15BF3">
          <w:rPr>
            <w:noProof/>
            <w:webHidden/>
          </w:rPr>
          <w:tab/>
        </w:r>
        <w:r w:rsidR="00DD384C" w:rsidRPr="00BA1266" w:rsidDel="00D15BF3">
          <w:rPr>
            <w:noProof/>
            <w:webHidden/>
          </w:rPr>
          <w:delText>184</w:delText>
        </w:r>
      </w:del>
    </w:p>
    <w:p w14:paraId="3AE2EB83" w14:textId="0D77016B" w:rsidR="00F82D23" w:rsidRPr="00BA1266" w:rsidDel="00D15BF3" w:rsidRDefault="00F82D23">
      <w:pPr>
        <w:pStyle w:val="TOC5"/>
        <w:tabs>
          <w:tab w:val="right" w:leader="dot" w:pos="8777"/>
        </w:tabs>
        <w:rPr>
          <w:del w:id="1030" w:author="pete jones" w:date="2022-01-04T12:18:00Z"/>
          <w:rFonts w:eastAsiaTheme="minorEastAsia" w:cstheme="minorBidi"/>
          <w:noProof/>
          <w:sz w:val="22"/>
          <w:szCs w:val="22"/>
        </w:rPr>
      </w:pPr>
      <w:del w:id="1031" w:author="pete jones" w:date="2022-01-04T12:18:00Z">
        <w:r w:rsidRPr="00BA1266" w:rsidDel="00D15BF3">
          <w:rPr>
            <w:rStyle w:val="Heading6Char"/>
            <w:noProof/>
          </w:rPr>
          <w:delText>Figure 6</w:delText>
        </w:r>
        <w:r w:rsidRPr="00BA1266" w:rsidDel="00D15BF3">
          <w:rPr>
            <w:rStyle w:val="Heading6Char"/>
            <w:noProof/>
          </w:rPr>
          <w:noBreakHyphen/>
          <w:delText>15: Example of project planning in team dashboard</w:delText>
        </w:r>
        <w:r w:rsidRPr="00BA1266" w:rsidDel="00D15BF3">
          <w:rPr>
            <w:noProof/>
            <w:webHidden/>
          </w:rPr>
          <w:tab/>
        </w:r>
        <w:r w:rsidR="00DD384C" w:rsidRPr="00BA1266" w:rsidDel="00D15BF3">
          <w:rPr>
            <w:noProof/>
            <w:webHidden/>
          </w:rPr>
          <w:delText>184</w:delText>
        </w:r>
      </w:del>
    </w:p>
    <w:p w14:paraId="2E71CB85" w14:textId="60F50484" w:rsidR="00F82D23" w:rsidRPr="00BA1266" w:rsidDel="00D15BF3" w:rsidRDefault="00F82D23">
      <w:pPr>
        <w:pStyle w:val="TOC5"/>
        <w:tabs>
          <w:tab w:val="right" w:leader="dot" w:pos="8777"/>
        </w:tabs>
        <w:rPr>
          <w:del w:id="1032" w:author="pete jones" w:date="2022-01-04T12:18:00Z"/>
          <w:rFonts w:eastAsiaTheme="minorEastAsia" w:cstheme="minorBidi"/>
          <w:noProof/>
          <w:sz w:val="22"/>
          <w:szCs w:val="22"/>
        </w:rPr>
      </w:pPr>
      <w:del w:id="1033" w:author="pete jones" w:date="2022-01-04T12:18:00Z">
        <w:r w:rsidRPr="00BA1266" w:rsidDel="00D15BF3">
          <w:rPr>
            <w:rStyle w:val="Heading6Char"/>
            <w:noProof/>
          </w:rPr>
          <w:delText>Figure 6</w:delText>
        </w:r>
        <w:r w:rsidRPr="00BA1266" w:rsidDel="00D15BF3">
          <w:rPr>
            <w:rStyle w:val="Heading6Char"/>
            <w:noProof/>
          </w:rPr>
          <w:noBreakHyphen/>
          <w:delText>16: Examples of WEB based CAD Authoring interface</w:delText>
        </w:r>
        <w:r w:rsidRPr="00BA1266" w:rsidDel="00D15BF3">
          <w:rPr>
            <w:noProof/>
            <w:webHidden/>
          </w:rPr>
          <w:tab/>
        </w:r>
        <w:r w:rsidR="00DD384C" w:rsidRPr="00BA1266" w:rsidDel="00D15BF3">
          <w:rPr>
            <w:noProof/>
            <w:webHidden/>
          </w:rPr>
          <w:delText>185</w:delText>
        </w:r>
      </w:del>
    </w:p>
    <w:p w14:paraId="5E99795E" w14:textId="3CECAD88" w:rsidR="00F82D23" w:rsidRPr="00BA1266" w:rsidDel="00D15BF3" w:rsidRDefault="00F82D23">
      <w:pPr>
        <w:pStyle w:val="TOC5"/>
        <w:tabs>
          <w:tab w:val="right" w:leader="dot" w:pos="8777"/>
        </w:tabs>
        <w:rPr>
          <w:del w:id="1034" w:author="pete jones" w:date="2022-01-04T12:18:00Z"/>
          <w:rFonts w:eastAsiaTheme="minorEastAsia" w:cstheme="minorBidi"/>
          <w:noProof/>
          <w:sz w:val="22"/>
          <w:szCs w:val="22"/>
        </w:rPr>
      </w:pPr>
      <w:del w:id="1035" w:author="pete jones" w:date="2022-01-04T12:18:00Z">
        <w:r w:rsidRPr="00BA1266" w:rsidDel="00D15BF3">
          <w:rPr>
            <w:rStyle w:val="Heading6Char"/>
            <w:noProof/>
            <w:rPrChange w:id="1036" w:author="pete jones" w:date="2022-03-16T14:16:00Z">
              <w:rPr>
                <w:rStyle w:val="Heading6Char"/>
                <w:i/>
                <w:iCs/>
                <w:noProof/>
              </w:rPr>
            </w:rPrChange>
          </w:rPr>
          <w:delText>Figure 6</w:delText>
        </w:r>
        <w:r w:rsidRPr="00BA1266" w:rsidDel="00D15BF3">
          <w:rPr>
            <w:rStyle w:val="Heading6Char"/>
            <w:noProof/>
            <w:rPrChange w:id="1037" w:author="pete jones" w:date="2022-03-16T14:16:00Z">
              <w:rPr>
                <w:rStyle w:val="Heading6Char"/>
                <w:i/>
                <w:iCs/>
                <w:noProof/>
              </w:rPr>
            </w:rPrChange>
          </w:rPr>
          <w:noBreakHyphen/>
          <w:delText>17:Goal setting warning (Ordonez et al)</w:delText>
        </w:r>
        <w:r w:rsidRPr="00BA1266" w:rsidDel="00D15BF3">
          <w:rPr>
            <w:noProof/>
            <w:webHidden/>
          </w:rPr>
          <w:tab/>
        </w:r>
        <w:r w:rsidR="00DD384C" w:rsidRPr="00BA1266" w:rsidDel="00D15BF3">
          <w:rPr>
            <w:noProof/>
            <w:webHidden/>
          </w:rPr>
          <w:delText>192</w:delText>
        </w:r>
      </w:del>
    </w:p>
    <w:p w14:paraId="40D1F300" w14:textId="300592B2" w:rsidR="00F82D23" w:rsidRPr="00BA1266" w:rsidDel="00D15BF3" w:rsidRDefault="00F82D23">
      <w:pPr>
        <w:pStyle w:val="TOC5"/>
        <w:tabs>
          <w:tab w:val="right" w:leader="dot" w:pos="8777"/>
        </w:tabs>
        <w:rPr>
          <w:del w:id="1038" w:author="pete jones" w:date="2022-01-04T12:18:00Z"/>
          <w:rFonts w:eastAsiaTheme="minorEastAsia" w:cstheme="minorBidi"/>
          <w:noProof/>
          <w:sz w:val="22"/>
          <w:szCs w:val="22"/>
        </w:rPr>
      </w:pPr>
      <w:del w:id="1039" w:author="pete jones" w:date="2022-01-04T12:18:00Z">
        <w:r w:rsidRPr="00BA1266" w:rsidDel="00D15BF3">
          <w:rPr>
            <w:rStyle w:val="Heading6Char"/>
            <w:noProof/>
          </w:rPr>
          <w:delText>Figure 6</w:delText>
        </w:r>
        <w:r w:rsidRPr="00BA1266" w:rsidDel="00D15BF3">
          <w:rPr>
            <w:rStyle w:val="Heading6Char"/>
            <w:noProof/>
          </w:rPr>
          <w:noBreakHyphen/>
          <w:delText>18: TURNITIN FILE TYPES</w:delText>
        </w:r>
        <w:r w:rsidRPr="00BA1266" w:rsidDel="00D15BF3">
          <w:rPr>
            <w:noProof/>
            <w:webHidden/>
          </w:rPr>
          <w:tab/>
        </w:r>
        <w:r w:rsidR="00DD384C" w:rsidRPr="00BA1266" w:rsidDel="00D15BF3">
          <w:rPr>
            <w:noProof/>
            <w:webHidden/>
          </w:rPr>
          <w:delText>196</w:delText>
        </w:r>
      </w:del>
    </w:p>
    <w:p w14:paraId="51641766" w14:textId="7FECA147" w:rsidR="00F82D23" w:rsidRPr="00BA1266" w:rsidDel="00D15BF3" w:rsidRDefault="00F82D23">
      <w:pPr>
        <w:pStyle w:val="TOC5"/>
        <w:tabs>
          <w:tab w:val="right" w:leader="dot" w:pos="8777"/>
        </w:tabs>
        <w:rPr>
          <w:del w:id="1040" w:author="pete jones" w:date="2022-01-04T12:18:00Z"/>
          <w:rFonts w:eastAsiaTheme="minorEastAsia" w:cstheme="minorBidi"/>
          <w:noProof/>
          <w:sz w:val="22"/>
          <w:szCs w:val="22"/>
        </w:rPr>
      </w:pPr>
      <w:del w:id="1041" w:author="pete jones" w:date="2022-01-04T12:18:00Z">
        <w:r w:rsidRPr="00BA1266" w:rsidDel="00D15BF3">
          <w:rPr>
            <w:rStyle w:val="Heading6Char"/>
            <w:noProof/>
            <w:rPrChange w:id="1042" w:author="pete jones" w:date="2022-03-16T14:16:00Z">
              <w:rPr>
                <w:rStyle w:val="Heading6Char"/>
                <w:i/>
                <w:iCs/>
                <w:noProof/>
              </w:rPr>
            </w:rPrChange>
          </w:rPr>
          <w:delText>Figure 6</w:delText>
        </w:r>
        <w:r w:rsidRPr="00BA1266" w:rsidDel="00D15BF3">
          <w:rPr>
            <w:rStyle w:val="Heading6Char"/>
            <w:noProof/>
            <w:rPrChange w:id="1043" w:author="pete jones" w:date="2022-03-16T14:16:00Z">
              <w:rPr>
                <w:rStyle w:val="Heading6Char"/>
                <w:i/>
                <w:iCs/>
                <w:noProof/>
              </w:rPr>
            </w:rPrChange>
          </w:rPr>
          <w:noBreakHyphen/>
          <w:delText>19: Embedded 3d Model</w:delText>
        </w:r>
        <w:r w:rsidRPr="00BA1266" w:rsidDel="00D15BF3">
          <w:rPr>
            <w:noProof/>
            <w:webHidden/>
          </w:rPr>
          <w:tab/>
        </w:r>
        <w:r w:rsidR="00DD384C" w:rsidRPr="00BA1266" w:rsidDel="00D15BF3">
          <w:rPr>
            <w:noProof/>
            <w:webHidden/>
          </w:rPr>
          <w:delText>197</w:delText>
        </w:r>
      </w:del>
    </w:p>
    <w:p w14:paraId="07E27A13" w14:textId="5C0E2B0A" w:rsidR="00F82D23" w:rsidRPr="00BA1266" w:rsidDel="00D15BF3" w:rsidRDefault="00F82D23">
      <w:pPr>
        <w:pStyle w:val="TOC5"/>
        <w:tabs>
          <w:tab w:val="right" w:leader="dot" w:pos="8777"/>
        </w:tabs>
        <w:rPr>
          <w:del w:id="1044" w:author="pete jones" w:date="2022-01-04T12:18:00Z"/>
          <w:rFonts w:eastAsiaTheme="minorEastAsia" w:cstheme="minorBidi"/>
          <w:noProof/>
          <w:sz w:val="22"/>
          <w:szCs w:val="22"/>
        </w:rPr>
      </w:pPr>
      <w:del w:id="1045" w:author="pete jones" w:date="2022-01-04T12:18:00Z">
        <w:r w:rsidRPr="00BA1266" w:rsidDel="00D15BF3">
          <w:rPr>
            <w:rStyle w:val="Heading6Char"/>
            <w:noProof/>
            <w:rPrChange w:id="1046" w:author="pete jones" w:date="2022-03-16T14:16:00Z">
              <w:rPr>
                <w:rStyle w:val="Heading6Char"/>
                <w:i/>
                <w:iCs/>
                <w:noProof/>
              </w:rPr>
            </w:rPrChange>
          </w:rPr>
          <w:delText>Figure 6</w:delText>
        </w:r>
        <w:r w:rsidRPr="00BA1266" w:rsidDel="00D15BF3">
          <w:rPr>
            <w:rStyle w:val="Heading6Char"/>
            <w:noProof/>
            <w:rPrChange w:id="1047" w:author="pete jones" w:date="2022-03-16T14:16:00Z">
              <w:rPr>
                <w:rStyle w:val="Heading6Char"/>
                <w:i/>
                <w:iCs/>
                <w:noProof/>
              </w:rPr>
            </w:rPrChange>
          </w:rPr>
          <w:noBreakHyphen/>
          <w:delText>20: 2D drawings of a 3D model in AutoDesk and Solidworks</w:delText>
        </w:r>
        <w:r w:rsidRPr="00BA1266" w:rsidDel="00D15BF3">
          <w:rPr>
            <w:noProof/>
            <w:webHidden/>
          </w:rPr>
          <w:tab/>
        </w:r>
        <w:r w:rsidR="00DD384C" w:rsidRPr="00BA1266" w:rsidDel="00D15BF3">
          <w:rPr>
            <w:noProof/>
            <w:webHidden/>
          </w:rPr>
          <w:delText>198</w:delText>
        </w:r>
      </w:del>
    </w:p>
    <w:p w14:paraId="1671F276" w14:textId="48D58D23" w:rsidR="00F82D23" w:rsidRPr="00BA1266" w:rsidDel="00D15BF3" w:rsidRDefault="00F82D23">
      <w:pPr>
        <w:pStyle w:val="TOC5"/>
        <w:tabs>
          <w:tab w:val="right" w:leader="dot" w:pos="8777"/>
        </w:tabs>
        <w:rPr>
          <w:del w:id="1048" w:author="pete jones" w:date="2022-01-04T12:18:00Z"/>
          <w:rFonts w:eastAsiaTheme="minorEastAsia" w:cstheme="minorBidi"/>
          <w:noProof/>
          <w:sz w:val="22"/>
          <w:szCs w:val="22"/>
        </w:rPr>
      </w:pPr>
      <w:del w:id="1049" w:author="pete jones" w:date="2022-01-04T12:18:00Z">
        <w:r w:rsidRPr="00BA1266" w:rsidDel="00D15BF3">
          <w:rPr>
            <w:rStyle w:val="Heading6Char"/>
            <w:noProof/>
          </w:rPr>
          <w:delText>Figure 6</w:delText>
        </w:r>
        <w:r w:rsidRPr="00BA1266" w:rsidDel="00D15BF3">
          <w:rPr>
            <w:rStyle w:val="Heading6Char"/>
            <w:noProof/>
          </w:rPr>
          <w:noBreakHyphen/>
          <w:delText>21: 3D models of the same assembly converted between AutoDesk and Solidworks.</w:delText>
        </w:r>
        <w:r w:rsidRPr="00BA1266" w:rsidDel="00D15BF3">
          <w:rPr>
            <w:noProof/>
            <w:webHidden/>
          </w:rPr>
          <w:tab/>
        </w:r>
        <w:r w:rsidR="00DD384C" w:rsidRPr="00BA1266" w:rsidDel="00D15BF3">
          <w:rPr>
            <w:noProof/>
            <w:webHidden/>
          </w:rPr>
          <w:delText>199</w:delText>
        </w:r>
      </w:del>
    </w:p>
    <w:p w14:paraId="2C6F5E41" w14:textId="5D6F4F3E" w:rsidR="00F82D23" w:rsidRPr="00BA1266" w:rsidDel="00D15BF3" w:rsidRDefault="00F82D23">
      <w:pPr>
        <w:pStyle w:val="TOC5"/>
        <w:tabs>
          <w:tab w:val="right" w:leader="dot" w:pos="8777"/>
        </w:tabs>
        <w:rPr>
          <w:del w:id="1050" w:author="pete jones" w:date="2022-01-04T12:18:00Z"/>
          <w:rFonts w:eastAsiaTheme="minorEastAsia" w:cstheme="minorBidi"/>
          <w:noProof/>
          <w:sz w:val="22"/>
          <w:szCs w:val="22"/>
        </w:rPr>
      </w:pPr>
      <w:del w:id="1051" w:author="pete jones" w:date="2022-01-04T12:18:00Z">
        <w:r w:rsidRPr="00BA1266" w:rsidDel="00D15BF3">
          <w:rPr>
            <w:rStyle w:val="Heading6Char"/>
            <w:noProof/>
          </w:rPr>
          <w:delText>Figure 6</w:delText>
        </w:r>
        <w:r w:rsidRPr="00BA1266" w:rsidDel="00D15BF3">
          <w:rPr>
            <w:rStyle w:val="Heading6Char"/>
            <w:noProof/>
          </w:rPr>
          <w:noBreakHyphen/>
          <w:delText>22: CAD data types - directly open</w:delText>
        </w:r>
        <w:r w:rsidRPr="00BA1266" w:rsidDel="00D15BF3">
          <w:rPr>
            <w:noProof/>
            <w:webHidden/>
          </w:rPr>
          <w:tab/>
        </w:r>
        <w:r w:rsidR="00DD384C" w:rsidRPr="00BA1266" w:rsidDel="00D15BF3">
          <w:rPr>
            <w:noProof/>
            <w:webHidden/>
          </w:rPr>
          <w:delText>200</w:delText>
        </w:r>
      </w:del>
    </w:p>
    <w:p w14:paraId="477F9EBB" w14:textId="655977AB" w:rsidR="00F82D23" w:rsidRPr="00BA1266" w:rsidDel="00D15BF3" w:rsidRDefault="00F82D23">
      <w:pPr>
        <w:pStyle w:val="TOC5"/>
        <w:tabs>
          <w:tab w:val="right" w:leader="dot" w:pos="8777"/>
        </w:tabs>
        <w:rPr>
          <w:del w:id="1052" w:author="pete jones" w:date="2022-01-04T12:18:00Z"/>
          <w:rFonts w:eastAsiaTheme="minorEastAsia" w:cstheme="minorBidi"/>
          <w:noProof/>
          <w:sz w:val="22"/>
          <w:szCs w:val="22"/>
        </w:rPr>
      </w:pPr>
      <w:del w:id="1053" w:author="pete jones" w:date="2022-01-04T12:18:00Z">
        <w:r w:rsidRPr="00BA1266" w:rsidDel="00D15BF3">
          <w:rPr>
            <w:rStyle w:val="Heading6Char"/>
            <w:noProof/>
          </w:rPr>
          <w:delText>Figure 6</w:delText>
        </w:r>
        <w:r w:rsidRPr="00BA1266" w:rsidDel="00D15BF3">
          <w:rPr>
            <w:rStyle w:val="Heading6Char"/>
            <w:noProof/>
          </w:rPr>
          <w:noBreakHyphen/>
          <w:delText>23: CAD data types - save-as or export.</w:delText>
        </w:r>
        <w:r w:rsidRPr="00BA1266" w:rsidDel="00D15BF3">
          <w:rPr>
            <w:noProof/>
            <w:webHidden/>
          </w:rPr>
          <w:tab/>
        </w:r>
        <w:r w:rsidR="00DD384C" w:rsidRPr="00BA1266" w:rsidDel="00D15BF3">
          <w:rPr>
            <w:noProof/>
            <w:webHidden/>
          </w:rPr>
          <w:delText>200</w:delText>
        </w:r>
      </w:del>
    </w:p>
    <w:p w14:paraId="05F951D7" w14:textId="0AD3CB1C" w:rsidR="00F82D23" w:rsidRPr="00BA1266" w:rsidDel="00D15BF3" w:rsidRDefault="00F82D23">
      <w:pPr>
        <w:pStyle w:val="TOC5"/>
        <w:tabs>
          <w:tab w:val="right" w:leader="dot" w:pos="8777"/>
        </w:tabs>
        <w:rPr>
          <w:del w:id="1054" w:author="pete jones" w:date="2022-01-04T12:18:00Z"/>
          <w:rFonts w:eastAsiaTheme="minorEastAsia" w:cstheme="minorBidi"/>
          <w:noProof/>
          <w:sz w:val="22"/>
          <w:szCs w:val="22"/>
        </w:rPr>
      </w:pPr>
      <w:del w:id="1055" w:author="pete jones" w:date="2022-01-04T12:18:00Z">
        <w:r w:rsidRPr="00BA1266" w:rsidDel="00D15BF3">
          <w:rPr>
            <w:rStyle w:val="Heading6Char"/>
            <w:noProof/>
          </w:rPr>
          <w:delText>Figure 6</w:delText>
        </w:r>
        <w:r w:rsidRPr="00BA1266" w:rsidDel="00D15BF3">
          <w:rPr>
            <w:rStyle w:val="Heading6Char"/>
            <w:noProof/>
          </w:rPr>
          <w:noBreakHyphen/>
          <w:delText>24:Feature rich original.</w:delText>
        </w:r>
        <w:r w:rsidRPr="00BA1266" w:rsidDel="00D15BF3">
          <w:rPr>
            <w:noProof/>
            <w:webHidden/>
          </w:rPr>
          <w:tab/>
        </w:r>
        <w:r w:rsidR="00DD384C" w:rsidRPr="00BA1266" w:rsidDel="00D15BF3">
          <w:rPr>
            <w:noProof/>
            <w:webHidden/>
          </w:rPr>
          <w:delText>201</w:delText>
        </w:r>
      </w:del>
    </w:p>
    <w:p w14:paraId="48C559C8" w14:textId="4F5E9B2F" w:rsidR="00F82D23" w:rsidRPr="00BA1266" w:rsidDel="00D15BF3" w:rsidRDefault="00F82D23">
      <w:pPr>
        <w:pStyle w:val="TOC5"/>
        <w:tabs>
          <w:tab w:val="right" w:leader="dot" w:pos="8777"/>
        </w:tabs>
        <w:rPr>
          <w:del w:id="1056" w:author="pete jones" w:date="2022-01-04T12:18:00Z"/>
          <w:rFonts w:eastAsiaTheme="minorEastAsia" w:cstheme="minorBidi"/>
          <w:noProof/>
          <w:sz w:val="22"/>
          <w:szCs w:val="22"/>
        </w:rPr>
      </w:pPr>
      <w:del w:id="1057" w:author="pete jones" w:date="2022-01-04T12:18:00Z">
        <w:r w:rsidRPr="00BA1266" w:rsidDel="00D15BF3">
          <w:rPr>
            <w:rStyle w:val="Heading6Char"/>
            <w:noProof/>
          </w:rPr>
          <w:delText>Figure 6</w:delText>
        </w:r>
        <w:r w:rsidRPr="00BA1266" w:rsidDel="00D15BF3">
          <w:rPr>
            <w:rStyle w:val="Heading6Char"/>
            <w:noProof/>
          </w:rPr>
          <w:noBreakHyphen/>
          <w:delText>25:STEP converted "Dumb-Solid”.</w:delText>
        </w:r>
        <w:r w:rsidRPr="00BA1266" w:rsidDel="00D15BF3">
          <w:rPr>
            <w:noProof/>
            <w:webHidden/>
          </w:rPr>
          <w:tab/>
        </w:r>
        <w:r w:rsidR="00DD384C" w:rsidRPr="00BA1266" w:rsidDel="00D15BF3">
          <w:rPr>
            <w:noProof/>
            <w:webHidden/>
          </w:rPr>
          <w:delText>201</w:delText>
        </w:r>
      </w:del>
    </w:p>
    <w:p w14:paraId="56121BBB" w14:textId="2BCC954F" w:rsidR="00F82D23" w:rsidRPr="00BA1266" w:rsidDel="00D15BF3" w:rsidRDefault="00F82D23">
      <w:pPr>
        <w:pStyle w:val="TOC5"/>
        <w:tabs>
          <w:tab w:val="right" w:leader="dot" w:pos="8777"/>
        </w:tabs>
        <w:rPr>
          <w:del w:id="1058" w:author="pete jones" w:date="2022-01-04T12:18:00Z"/>
          <w:rFonts w:eastAsiaTheme="minorEastAsia" w:cstheme="minorBidi"/>
          <w:noProof/>
          <w:sz w:val="22"/>
          <w:szCs w:val="22"/>
        </w:rPr>
      </w:pPr>
      <w:del w:id="1059" w:author="pete jones" w:date="2022-01-04T12:18:00Z">
        <w:r w:rsidRPr="00BA1266" w:rsidDel="00D15BF3">
          <w:rPr>
            <w:rStyle w:val="Heading6Char"/>
            <w:noProof/>
          </w:rPr>
          <w:delText>Figure 6</w:delText>
        </w:r>
        <w:r w:rsidRPr="00BA1266" w:rsidDel="00D15BF3">
          <w:rPr>
            <w:rStyle w:val="Heading6Char"/>
            <w:noProof/>
          </w:rPr>
          <w:noBreakHyphen/>
          <w:delText>26: Feature Recognition</w:delText>
        </w:r>
        <w:r w:rsidRPr="00BA1266" w:rsidDel="00D15BF3">
          <w:rPr>
            <w:noProof/>
            <w:webHidden/>
          </w:rPr>
          <w:tab/>
        </w:r>
        <w:r w:rsidR="00DD384C" w:rsidRPr="00BA1266" w:rsidDel="00D15BF3">
          <w:rPr>
            <w:noProof/>
            <w:webHidden/>
          </w:rPr>
          <w:delText>202</w:delText>
        </w:r>
      </w:del>
    </w:p>
    <w:p w14:paraId="0FBEB91E" w14:textId="1B32321D" w:rsidR="00F82D23" w:rsidRPr="00BA1266" w:rsidDel="00D15BF3" w:rsidRDefault="00F82D23">
      <w:pPr>
        <w:pStyle w:val="TOC5"/>
        <w:tabs>
          <w:tab w:val="right" w:leader="dot" w:pos="8777"/>
        </w:tabs>
        <w:rPr>
          <w:del w:id="1060" w:author="pete jones" w:date="2022-01-04T12:18:00Z"/>
          <w:rFonts w:eastAsiaTheme="minorEastAsia" w:cstheme="minorBidi"/>
          <w:noProof/>
          <w:sz w:val="22"/>
          <w:szCs w:val="22"/>
        </w:rPr>
      </w:pPr>
      <w:del w:id="1061" w:author="pete jones" w:date="2022-01-04T12:18:00Z">
        <w:r w:rsidRPr="00BA1266" w:rsidDel="00D15BF3">
          <w:rPr>
            <w:rStyle w:val="Heading6Char"/>
            <w:noProof/>
          </w:rPr>
          <w:delText>Figure 6</w:delText>
        </w:r>
        <w:r w:rsidRPr="00BA1266" w:rsidDel="00D15BF3">
          <w:rPr>
            <w:rStyle w:val="Heading6Char"/>
            <w:noProof/>
          </w:rPr>
          <w:noBreakHyphen/>
          <w:delText>27: Design Checker reports for Drawing and model</w:delText>
        </w:r>
        <w:r w:rsidRPr="00BA1266" w:rsidDel="00D15BF3">
          <w:rPr>
            <w:noProof/>
            <w:webHidden/>
          </w:rPr>
          <w:tab/>
        </w:r>
        <w:r w:rsidR="00DD384C" w:rsidRPr="00BA1266" w:rsidDel="00D15BF3">
          <w:rPr>
            <w:noProof/>
            <w:webHidden/>
          </w:rPr>
          <w:delText>209</w:delText>
        </w:r>
      </w:del>
    </w:p>
    <w:p w14:paraId="22D061C2" w14:textId="36071B88" w:rsidR="00F82D23" w:rsidRPr="00BA1266" w:rsidDel="00D15BF3" w:rsidRDefault="00F82D23">
      <w:pPr>
        <w:pStyle w:val="TOC5"/>
        <w:tabs>
          <w:tab w:val="right" w:leader="dot" w:pos="8777"/>
        </w:tabs>
        <w:rPr>
          <w:del w:id="1062" w:author="pete jones" w:date="2022-01-04T12:18:00Z"/>
          <w:rFonts w:eastAsiaTheme="minorEastAsia" w:cstheme="minorBidi"/>
          <w:noProof/>
          <w:sz w:val="22"/>
          <w:szCs w:val="22"/>
        </w:rPr>
      </w:pPr>
      <w:del w:id="1063" w:author="pete jones" w:date="2022-01-04T12:18:00Z">
        <w:r w:rsidRPr="00BA1266" w:rsidDel="00D15BF3">
          <w:rPr>
            <w:rStyle w:val="Heading6Char"/>
            <w:noProof/>
          </w:rPr>
          <w:delText>Figure 6</w:delText>
        </w:r>
        <w:r w:rsidRPr="00BA1266" w:rsidDel="00D15BF3">
          <w:rPr>
            <w:rStyle w:val="Heading6Char"/>
            <w:noProof/>
          </w:rPr>
          <w:noBreakHyphen/>
          <w:delText>28: Academic Integrity model</w:delText>
        </w:r>
        <w:r w:rsidRPr="00BA1266" w:rsidDel="00D15BF3">
          <w:rPr>
            <w:noProof/>
            <w:webHidden/>
          </w:rPr>
          <w:tab/>
        </w:r>
        <w:r w:rsidR="00DD384C" w:rsidRPr="00BA1266" w:rsidDel="00D15BF3">
          <w:rPr>
            <w:noProof/>
            <w:webHidden/>
          </w:rPr>
          <w:delText>211</w:delText>
        </w:r>
      </w:del>
    </w:p>
    <w:p w14:paraId="2F43093F" w14:textId="2BE19D61" w:rsidR="00F82D23" w:rsidRPr="00BA1266" w:rsidDel="00D15BF3" w:rsidRDefault="00F82D23">
      <w:pPr>
        <w:pStyle w:val="TOC5"/>
        <w:tabs>
          <w:tab w:val="right" w:leader="dot" w:pos="8777"/>
        </w:tabs>
        <w:rPr>
          <w:del w:id="1064" w:author="pete jones" w:date="2022-01-04T12:18:00Z"/>
          <w:rFonts w:eastAsiaTheme="minorEastAsia" w:cstheme="minorBidi"/>
          <w:noProof/>
          <w:sz w:val="22"/>
          <w:szCs w:val="22"/>
        </w:rPr>
      </w:pPr>
      <w:del w:id="1065" w:author="pete jones" w:date="2022-01-04T12:18:00Z">
        <w:r w:rsidRPr="00BA1266" w:rsidDel="00D15BF3">
          <w:rPr>
            <w:rStyle w:val="Heading6Char"/>
            <w:noProof/>
          </w:rPr>
          <w:delText>Figure 6</w:delText>
        </w:r>
        <w:r w:rsidRPr="00BA1266" w:rsidDel="00D15BF3">
          <w:rPr>
            <w:rStyle w:val="Heading6Char"/>
            <w:noProof/>
          </w:rPr>
          <w:noBreakHyphen/>
          <w:delText>29: PLM Dashboard reports example</w:delText>
        </w:r>
        <w:r w:rsidRPr="00BA1266" w:rsidDel="00D15BF3">
          <w:rPr>
            <w:noProof/>
            <w:webHidden/>
          </w:rPr>
          <w:tab/>
        </w:r>
        <w:r w:rsidR="00DD384C" w:rsidRPr="00BA1266" w:rsidDel="00D15BF3">
          <w:rPr>
            <w:noProof/>
            <w:webHidden/>
          </w:rPr>
          <w:delText>213</w:delText>
        </w:r>
      </w:del>
    </w:p>
    <w:p w14:paraId="39C69173" w14:textId="2029BD97" w:rsidR="00F82D23" w:rsidRPr="00BA1266" w:rsidDel="00D15BF3" w:rsidRDefault="00F82D23">
      <w:pPr>
        <w:pStyle w:val="TOC5"/>
        <w:tabs>
          <w:tab w:val="right" w:leader="dot" w:pos="8777"/>
        </w:tabs>
        <w:rPr>
          <w:del w:id="1066" w:author="pete jones" w:date="2022-01-04T12:18:00Z"/>
          <w:rFonts w:eastAsiaTheme="minorEastAsia" w:cstheme="minorBidi"/>
          <w:noProof/>
          <w:sz w:val="22"/>
          <w:szCs w:val="22"/>
        </w:rPr>
      </w:pPr>
      <w:del w:id="1067" w:author="pete jones" w:date="2022-01-04T12:18:00Z">
        <w:r w:rsidRPr="00BA1266" w:rsidDel="00D15BF3">
          <w:rPr>
            <w:rStyle w:val="Heading6Char"/>
            <w:noProof/>
          </w:rPr>
          <w:delText>Figure 6</w:delText>
        </w:r>
        <w:r w:rsidRPr="00BA1266" w:rsidDel="00D15BF3">
          <w:rPr>
            <w:rStyle w:val="Heading6Char"/>
            <w:noProof/>
          </w:rPr>
          <w:noBreakHyphen/>
          <w:delText>30: Dassault Systems Exalead OnePart</w:delText>
        </w:r>
        <w:r w:rsidRPr="00BA1266" w:rsidDel="00D15BF3">
          <w:rPr>
            <w:noProof/>
            <w:webHidden/>
          </w:rPr>
          <w:tab/>
        </w:r>
        <w:r w:rsidR="00DD384C" w:rsidRPr="00BA1266" w:rsidDel="00D15BF3">
          <w:rPr>
            <w:noProof/>
            <w:webHidden/>
          </w:rPr>
          <w:delText>214</w:delText>
        </w:r>
      </w:del>
    </w:p>
    <w:p w14:paraId="11C6C145" w14:textId="4929071B" w:rsidR="00F82D23" w:rsidRPr="00BA1266" w:rsidDel="00D15BF3" w:rsidRDefault="00F82D23">
      <w:pPr>
        <w:pStyle w:val="TOC5"/>
        <w:tabs>
          <w:tab w:val="right" w:leader="dot" w:pos="8777"/>
        </w:tabs>
        <w:rPr>
          <w:del w:id="1068" w:author="pete jones" w:date="2022-01-04T12:18:00Z"/>
          <w:rFonts w:eastAsiaTheme="minorEastAsia" w:cstheme="minorBidi"/>
          <w:noProof/>
          <w:sz w:val="22"/>
          <w:szCs w:val="22"/>
        </w:rPr>
      </w:pPr>
      <w:del w:id="1069" w:author="pete jones" w:date="2022-01-04T12:18:00Z">
        <w:r w:rsidRPr="00BA1266" w:rsidDel="00D15BF3">
          <w:rPr>
            <w:rStyle w:val="Heading6Char"/>
            <w:noProof/>
          </w:rPr>
          <w:delText>Figure 7</w:delText>
        </w:r>
        <w:r w:rsidRPr="00BA1266" w:rsidDel="00D15BF3">
          <w:rPr>
            <w:rStyle w:val="Heading6Char"/>
            <w:noProof/>
          </w:rPr>
          <w:noBreakHyphen/>
          <w:delText>1: Overview of the StUDEE CDE Framework for HE</w:delText>
        </w:r>
        <w:r w:rsidRPr="00BA1266" w:rsidDel="00D15BF3">
          <w:rPr>
            <w:noProof/>
            <w:webHidden/>
          </w:rPr>
          <w:tab/>
        </w:r>
        <w:r w:rsidR="00DD384C" w:rsidRPr="00BA1266" w:rsidDel="00D15BF3">
          <w:rPr>
            <w:noProof/>
            <w:webHidden/>
          </w:rPr>
          <w:delText>222</w:delText>
        </w:r>
      </w:del>
    </w:p>
    <w:p w14:paraId="10F13B67" w14:textId="3DD1D36B" w:rsidR="00F82D23" w:rsidRPr="00BA1266" w:rsidDel="00D15BF3" w:rsidRDefault="00F82D23">
      <w:pPr>
        <w:pStyle w:val="TOC5"/>
        <w:tabs>
          <w:tab w:val="right" w:leader="dot" w:pos="8777"/>
        </w:tabs>
        <w:rPr>
          <w:del w:id="1070" w:author="pete jones" w:date="2022-01-04T12:18:00Z"/>
          <w:rFonts w:eastAsiaTheme="minorEastAsia" w:cstheme="minorBidi"/>
          <w:noProof/>
          <w:sz w:val="22"/>
          <w:szCs w:val="22"/>
        </w:rPr>
      </w:pPr>
      <w:del w:id="1071" w:author="pete jones" w:date="2022-01-04T12:18:00Z">
        <w:r w:rsidRPr="00BA1266" w:rsidDel="00D15BF3">
          <w:rPr>
            <w:rStyle w:val="Heading6Char"/>
            <w:noProof/>
          </w:rPr>
          <w:delText>Figure 7</w:delText>
        </w:r>
        <w:r w:rsidRPr="00BA1266" w:rsidDel="00D15BF3">
          <w:rPr>
            <w:rStyle w:val="Heading6Char"/>
            <w:noProof/>
          </w:rPr>
          <w:noBreakHyphen/>
          <w:delText>2: StUDEE CDE Framework - Layer 1</w:delText>
        </w:r>
        <w:r w:rsidRPr="00BA1266" w:rsidDel="00D15BF3">
          <w:rPr>
            <w:noProof/>
            <w:webHidden/>
          </w:rPr>
          <w:tab/>
        </w:r>
        <w:r w:rsidR="00DD384C" w:rsidRPr="00BA1266" w:rsidDel="00D15BF3">
          <w:rPr>
            <w:noProof/>
            <w:webHidden/>
          </w:rPr>
          <w:delText>223</w:delText>
        </w:r>
      </w:del>
    </w:p>
    <w:p w14:paraId="11808EE6" w14:textId="3D5E90B2" w:rsidR="00F82D23" w:rsidRPr="00BA1266" w:rsidDel="00D15BF3" w:rsidRDefault="00F82D23">
      <w:pPr>
        <w:pStyle w:val="TOC5"/>
        <w:tabs>
          <w:tab w:val="right" w:leader="dot" w:pos="8777"/>
        </w:tabs>
        <w:rPr>
          <w:del w:id="1072" w:author="pete jones" w:date="2022-01-04T12:18:00Z"/>
          <w:rFonts w:eastAsiaTheme="minorEastAsia" w:cstheme="minorBidi"/>
          <w:noProof/>
          <w:sz w:val="22"/>
          <w:szCs w:val="22"/>
        </w:rPr>
      </w:pPr>
      <w:del w:id="1073" w:author="pete jones" w:date="2022-01-04T12:18:00Z">
        <w:r w:rsidRPr="00BA1266" w:rsidDel="00D15BF3">
          <w:rPr>
            <w:rStyle w:val="Heading6Char"/>
            <w:noProof/>
          </w:rPr>
          <w:delText>Figure 7</w:delText>
        </w:r>
        <w:r w:rsidRPr="00BA1266" w:rsidDel="00D15BF3">
          <w:rPr>
            <w:rStyle w:val="Heading6Char"/>
            <w:noProof/>
          </w:rPr>
          <w:noBreakHyphen/>
          <w:delText>3: LAYER 1 - 13 Step mechanical designer workflow</w:delText>
        </w:r>
        <w:r w:rsidRPr="00BA1266" w:rsidDel="00D15BF3">
          <w:rPr>
            <w:noProof/>
            <w:webHidden/>
          </w:rPr>
          <w:tab/>
        </w:r>
        <w:r w:rsidR="00DD384C" w:rsidRPr="00BA1266" w:rsidDel="00D15BF3">
          <w:rPr>
            <w:noProof/>
            <w:webHidden/>
          </w:rPr>
          <w:delText>224</w:delText>
        </w:r>
      </w:del>
    </w:p>
    <w:p w14:paraId="0BF6D50A" w14:textId="430536D8" w:rsidR="00F82D23" w:rsidRPr="00BA1266" w:rsidDel="00D15BF3" w:rsidRDefault="00F82D23">
      <w:pPr>
        <w:pStyle w:val="TOC5"/>
        <w:tabs>
          <w:tab w:val="right" w:leader="dot" w:pos="8777"/>
        </w:tabs>
        <w:rPr>
          <w:del w:id="1074" w:author="pete jones" w:date="2022-01-04T12:18:00Z"/>
          <w:rFonts w:eastAsiaTheme="minorEastAsia" w:cstheme="minorBidi"/>
          <w:noProof/>
          <w:sz w:val="22"/>
          <w:szCs w:val="22"/>
        </w:rPr>
      </w:pPr>
      <w:del w:id="1075" w:author="pete jones" w:date="2022-01-04T12:18:00Z">
        <w:r w:rsidRPr="00BA1266" w:rsidDel="00D15BF3">
          <w:rPr>
            <w:rStyle w:val="Heading6Char"/>
            <w:noProof/>
          </w:rPr>
          <w:delText>Figure 7</w:delText>
        </w:r>
        <w:r w:rsidRPr="00BA1266" w:rsidDel="00D15BF3">
          <w:rPr>
            <w:rStyle w:val="Heading6Char"/>
            <w:noProof/>
          </w:rPr>
          <w:noBreakHyphen/>
          <w:delText>4: StUDEE CDE Framework - Layer 2</w:delText>
        </w:r>
        <w:r w:rsidRPr="00BA1266" w:rsidDel="00D15BF3">
          <w:rPr>
            <w:noProof/>
            <w:webHidden/>
          </w:rPr>
          <w:tab/>
        </w:r>
        <w:r w:rsidR="00DD384C" w:rsidRPr="00BA1266" w:rsidDel="00D15BF3">
          <w:rPr>
            <w:noProof/>
            <w:webHidden/>
          </w:rPr>
          <w:delText>238</w:delText>
        </w:r>
      </w:del>
    </w:p>
    <w:p w14:paraId="17579F0D" w14:textId="5A782687" w:rsidR="00F82D23" w:rsidRPr="00BA1266" w:rsidDel="00D15BF3" w:rsidRDefault="00F82D23">
      <w:pPr>
        <w:pStyle w:val="TOC5"/>
        <w:tabs>
          <w:tab w:val="right" w:leader="dot" w:pos="8777"/>
        </w:tabs>
        <w:rPr>
          <w:del w:id="1076" w:author="pete jones" w:date="2022-01-04T12:18:00Z"/>
          <w:rFonts w:eastAsiaTheme="minorEastAsia" w:cstheme="minorBidi"/>
          <w:noProof/>
          <w:sz w:val="22"/>
          <w:szCs w:val="22"/>
        </w:rPr>
      </w:pPr>
      <w:del w:id="1077" w:author="pete jones" w:date="2022-01-04T12:18:00Z">
        <w:r w:rsidRPr="00BA1266" w:rsidDel="00D15BF3">
          <w:rPr>
            <w:rStyle w:val="Heading6Char"/>
            <w:noProof/>
          </w:rPr>
          <w:delText>Figure 7</w:delText>
        </w:r>
        <w:r w:rsidRPr="00BA1266" w:rsidDel="00D15BF3">
          <w:rPr>
            <w:rStyle w:val="Heading6Char"/>
            <w:noProof/>
          </w:rPr>
          <w:noBreakHyphen/>
          <w:delText>5: Specialisation tiers at Layer 2</w:delText>
        </w:r>
        <w:r w:rsidRPr="00BA1266" w:rsidDel="00D15BF3">
          <w:rPr>
            <w:noProof/>
            <w:webHidden/>
          </w:rPr>
          <w:tab/>
        </w:r>
        <w:r w:rsidR="00DD384C" w:rsidRPr="00BA1266" w:rsidDel="00D15BF3">
          <w:rPr>
            <w:noProof/>
            <w:webHidden/>
          </w:rPr>
          <w:delText>239</w:delText>
        </w:r>
      </w:del>
    </w:p>
    <w:p w14:paraId="177D74F7" w14:textId="07F77A39" w:rsidR="00F82D23" w:rsidRPr="00BA1266" w:rsidDel="00D15BF3" w:rsidRDefault="00F82D23">
      <w:pPr>
        <w:pStyle w:val="TOC5"/>
        <w:tabs>
          <w:tab w:val="right" w:leader="dot" w:pos="8777"/>
        </w:tabs>
        <w:rPr>
          <w:del w:id="1078" w:author="pete jones" w:date="2022-01-04T12:18:00Z"/>
          <w:rFonts w:eastAsiaTheme="minorEastAsia" w:cstheme="minorBidi"/>
          <w:noProof/>
          <w:sz w:val="22"/>
          <w:szCs w:val="22"/>
        </w:rPr>
      </w:pPr>
      <w:del w:id="1079" w:author="pete jones" w:date="2022-01-04T12:18:00Z">
        <w:r w:rsidRPr="00BA1266" w:rsidDel="00D15BF3">
          <w:rPr>
            <w:rStyle w:val="Heading6Char"/>
            <w:noProof/>
          </w:rPr>
          <w:delText>Figure 7</w:delText>
        </w:r>
        <w:r w:rsidRPr="00BA1266" w:rsidDel="00D15BF3">
          <w:rPr>
            <w:rStyle w:val="Heading6Char"/>
            <w:noProof/>
          </w:rPr>
          <w:noBreakHyphen/>
          <w:delText>6: StUDEE CDE Framework - Layer 3</w:delText>
        </w:r>
        <w:r w:rsidRPr="00BA1266" w:rsidDel="00D15BF3">
          <w:rPr>
            <w:noProof/>
            <w:webHidden/>
          </w:rPr>
          <w:tab/>
        </w:r>
        <w:r w:rsidR="00DD384C" w:rsidRPr="00BA1266" w:rsidDel="00D15BF3">
          <w:rPr>
            <w:noProof/>
            <w:webHidden/>
          </w:rPr>
          <w:delText>245</w:delText>
        </w:r>
      </w:del>
    </w:p>
    <w:p w14:paraId="42FCE6E5" w14:textId="2ADC08F8" w:rsidR="00F82D23" w:rsidRPr="00BA1266" w:rsidDel="00D15BF3" w:rsidRDefault="00F82D23">
      <w:pPr>
        <w:pStyle w:val="TOC5"/>
        <w:tabs>
          <w:tab w:val="right" w:leader="dot" w:pos="8777"/>
        </w:tabs>
        <w:rPr>
          <w:del w:id="1080" w:author="pete jones" w:date="2022-01-04T12:18:00Z"/>
          <w:rFonts w:eastAsiaTheme="minorEastAsia" w:cstheme="minorBidi"/>
          <w:noProof/>
          <w:sz w:val="22"/>
          <w:szCs w:val="22"/>
        </w:rPr>
      </w:pPr>
      <w:del w:id="1081" w:author="pete jones" w:date="2022-01-04T12:18:00Z">
        <w:r w:rsidRPr="00BA1266" w:rsidDel="00D15BF3">
          <w:rPr>
            <w:rStyle w:val="Heading6Char"/>
            <w:noProof/>
          </w:rPr>
          <w:delText>Figure 8</w:delText>
        </w:r>
        <w:r w:rsidRPr="00BA1266" w:rsidDel="00D15BF3">
          <w:rPr>
            <w:rStyle w:val="Heading6Char"/>
            <w:noProof/>
          </w:rPr>
          <w:noBreakHyphen/>
          <w:delText>1: Digital or Virtual Twin technology</w:delText>
        </w:r>
        <w:r w:rsidRPr="00BA1266" w:rsidDel="00D15BF3">
          <w:rPr>
            <w:noProof/>
            <w:webHidden/>
          </w:rPr>
          <w:tab/>
        </w:r>
        <w:r w:rsidR="00DD384C" w:rsidRPr="00BA1266" w:rsidDel="00D15BF3">
          <w:rPr>
            <w:noProof/>
            <w:webHidden/>
          </w:rPr>
          <w:delText>250</w:delText>
        </w:r>
      </w:del>
    </w:p>
    <w:p w14:paraId="7B32BDBF" w14:textId="47127C7F" w:rsidR="00F82D23" w:rsidRPr="00BA1266" w:rsidDel="00D15BF3" w:rsidRDefault="00F82D23">
      <w:pPr>
        <w:pStyle w:val="TOC5"/>
        <w:tabs>
          <w:tab w:val="right" w:leader="dot" w:pos="8777"/>
        </w:tabs>
        <w:rPr>
          <w:del w:id="1082" w:author="pete jones" w:date="2022-01-04T12:18:00Z"/>
          <w:rFonts w:eastAsiaTheme="minorEastAsia" w:cstheme="minorBidi"/>
          <w:noProof/>
          <w:sz w:val="22"/>
          <w:szCs w:val="22"/>
        </w:rPr>
      </w:pPr>
      <w:del w:id="1083" w:author="pete jones" w:date="2022-01-04T12:18:00Z">
        <w:r w:rsidRPr="00BA1266" w:rsidDel="00D15BF3">
          <w:rPr>
            <w:rStyle w:val="Heading6Char"/>
            <w:noProof/>
          </w:rPr>
          <w:delText>Figure 8</w:delText>
        </w:r>
        <w:r w:rsidRPr="00BA1266" w:rsidDel="00D15BF3">
          <w:rPr>
            <w:rStyle w:val="Heading6Char"/>
            <w:noProof/>
          </w:rPr>
          <w:noBreakHyphen/>
          <w:delText>2: Topology Optimisation</w:delText>
        </w:r>
        <w:r w:rsidRPr="00BA1266" w:rsidDel="00D15BF3">
          <w:rPr>
            <w:noProof/>
            <w:webHidden/>
          </w:rPr>
          <w:tab/>
        </w:r>
        <w:r w:rsidR="00DD384C" w:rsidRPr="00BA1266" w:rsidDel="00D15BF3">
          <w:rPr>
            <w:noProof/>
            <w:webHidden/>
          </w:rPr>
          <w:delText>251</w:delText>
        </w:r>
      </w:del>
    </w:p>
    <w:p w14:paraId="64A6516E" w14:textId="78664AA1" w:rsidR="00F82D23" w:rsidRPr="00BA1266" w:rsidDel="00D15BF3" w:rsidRDefault="00F82D23">
      <w:pPr>
        <w:pStyle w:val="TOC5"/>
        <w:tabs>
          <w:tab w:val="right" w:leader="dot" w:pos="8777"/>
        </w:tabs>
        <w:rPr>
          <w:del w:id="1084" w:author="pete jones" w:date="2022-01-04T12:18:00Z"/>
          <w:rFonts w:eastAsiaTheme="minorEastAsia" w:cstheme="minorBidi"/>
          <w:noProof/>
          <w:sz w:val="22"/>
          <w:szCs w:val="22"/>
        </w:rPr>
      </w:pPr>
      <w:del w:id="1085" w:author="pete jones" w:date="2022-01-04T12:18:00Z">
        <w:r w:rsidRPr="00BA1266" w:rsidDel="00D15BF3">
          <w:rPr>
            <w:rStyle w:val="Heading6Char"/>
            <w:noProof/>
          </w:rPr>
          <w:delText>Figure 10</w:delText>
        </w:r>
        <w:r w:rsidRPr="00BA1266" w:rsidDel="00D15BF3">
          <w:rPr>
            <w:rStyle w:val="Heading6Char"/>
            <w:noProof/>
          </w:rPr>
          <w:noBreakHyphen/>
          <w:delText>1: Product tear down learning path suggested by Graz University, Austria (2020)</w:delText>
        </w:r>
        <w:r w:rsidRPr="00BA1266" w:rsidDel="00D15BF3">
          <w:rPr>
            <w:noProof/>
            <w:webHidden/>
          </w:rPr>
          <w:tab/>
        </w:r>
        <w:r w:rsidR="00DD384C" w:rsidRPr="00BA1266" w:rsidDel="00D15BF3">
          <w:rPr>
            <w:noProof/>
            <w:webHidden/>
          </w:rPr>
          <w:delText>xi</w:delText>
        </w:r>
      </w:del>
    </w:p>
    <w:p w14:paraId="5B8ECB57" w14:textId="4D368BBD" w:rsidR="00F82D23" w:rsidRPr="00BA1266" w:rsidDel="00D15BF3" w:rsidRDefault="00F82D23">
      <w:pPr>
        <w:pStyle w:val="TOC5"/>
        <w:tabs>
          <w:tab w:val="right" w:leader="dot" w:pos="8777"/>
        </w:tabs>
        <w:rPr>
          <w:del w:id="1086" w:author="pete jones" w:date="2022-01-04T12:18:00Z"/>
          <w:rFonts w:eastAsiaTheme="minorEastAsia" w:cstheme="minorBidi"/>
          <w:noProof/>
          <w:sz w:val="22"/>
          <w:szCs w:val="22"/>
        </w:rPr>
      </w:pPr>
      <w:del w:id="1087" w:author="pete jones" w:date="2022-01-04T12:18:00Z">
        <w:r w:rsidRPr="00BA1266" w:rsidDel="00D15BF3">
          <w:rPr>
            <w:rStyle w:val="Heading6Char"/>
            <w:noProof/>
          </w:rPr>
          <w:delText>Figure 10</w:delText>
        </w:r>
        <w:r w:rsidRPr="00BA1266" w:rsidDel="00D15BF3">
          <w:rPr>
            <w:rStyle w:val="Heading6Char"/>
            <w:noProof/>
          </w:rPr>
          <w:noBreakHyphen/>
          <w:delText>2: Bosch IXO - new and old</w:delText>
        </w:r>
        <w:r w:rsidRPr="00BA1266" w:rsidDel="00D15BF3">
          <w:rPr>
            <w:noProof/>
            <w:webHidden/>
          </w:rPr>
          <w:tab/>
        </w:r>
        <w:r w:rsidR="00DD384C" w:rsidRPr="00BA1266" w:rsidDel="00D15BF3">
          <w:rPr>
            <w:noProof/>
            <w:webHidden/>
          </w:rPr>
          <w:delText>xii</w:delText>
        </w:r>
      </w:del>
    </w:p>
    <w:p w14:paraId="101BB568" w14:textId="3B1F419D" w:rsidR="00F82D23" w:rsidRPr="00BA1266" w:rsidDel="00D15BF3" w:rsidRDefault="00F82D23">
      <w:pPr>
        <w:pStyle w:val="TOC5"/>
        <w:tabs>
          <w:tab w:val="right" w:leader="dot" w:pos="8777"/>
        </w:tabs>
        <w:rPr>
          <w:del w:id="1088" w:author="pete jones" w:date="2022-01-04T12:18:00Z"/>
          <w:rFonts w:eastAsiaTheme="minorEastAsia" w:cstheme="minorBidi"/>
          <w:noProof/>
          <w:sz w:val="22"/>
          <w:szCs w:val="22"/>
        </w:rPr>
      </w:pPr>
      <w:del w:id="1089" w:author="pete jones" w:date="2022-01-04T12:18:00Z">
        <w:r w:rsidRPr="00BA1266" w:rsidDel="00D15BF3">
          <w:rPr>
            <w:rStyle w:val="Heading6Char"/>
            <w:noProof/>
          </w:rPr>
          <w:delText>Figure 10</w:delText>
        </w:r>
        <w:r w:rsidRPr="00BA1266" w:rsidDel="00D15BF3">
          <w:rPr>
            <w:rStyle w:val="Heading6Char"/>
            <w:noProof/>
          </w:rPr>
          <w:noBreakHyphen/>
          <w:delText>3: IXO Screwdriver – Reverse engineering investigation Team Project</w:delText>
        </w:r>
        <w:r w:rsidRPr="00BA1266" w:rsidDel="00D15BF3">
          <w:rPr>
            <w:noProof/>
            <w:webHidden/>
          </w:rPr>
          <w:tab/>
        </w:r>
        <w:r w:rsidR="00DD384C" w:rsidRPr="00BA1266" w:rsidDel="00D15BF3">
          <w:rPr>
            <w:noProof/>
            <w:webHidden/>
          </w:rPr>
          <w:delText>xiii</w:delText>
        </w:r>
      </w:del>
    </w:p>
    <w:p w14:paraId="120B005F" w14:textId="091294E7" w:rsidR="00F82D23" w:rsidRPr="00BA1266" w:rsidDel="00D15BF3" w:rsidRDefault="00F82D23">
      <w:pPr>
        <w:pStyle w:val="TOC5"/>
        <w:tabs>
          <w:tab w:val="right" w:leader="dot" w:pos="8777"/>
        </w:tabs>
        <w:rPr>
          <w:del w:id="1090" w:author="pete jones" w:date="2022-01-04T12:18:00Z"/>
          <w:rFonts w:eastAsiaTheme="minorEastAsia" w:cstheme="minorBidi"/>
          <w:noProof/>
          <w:sz w:val="22"/>
          <w:szCs w:val="22"/>
        </w:rPr>
      </w:pPr>
      <w:del w:id="1091" w:author="pete jones" w:date="2022-01-04T12:18:00Z">
        <w:r w:rsidRPr="00BA1266" w:rsidDel="00D15BF3">
          <w:rPr>
            <w:rStyle w:val="Heading6Char"/>
            <w:noProof/>
          </w:rPr>
          <w:delText>Figure 10</w:delText>
        </w:r>
        <w:r w:rsidRPr="00BA1266" w:rsidDel="00D15BF3">
          <w:rPr>
            <w:rStyle w:val="Heading6Char"/>
            <w:noProof/>
          </w:rPr>
          <w:noBreakHyphen/>
          <w:delText>4: IXO Screwdriver – presentation of product</w:delText>
        </w:r>
        <w:r w:rsidRPr="00BA1266" w:rsidDel="00D15BF3">
          <w:rPr>
            <w:noProof/>
            <w:webHidden/>
          </w:rPr>
          <w:tab/>
        </w:r>
        <w:r w:rsidR="00DD384C" w:rsidRPr="00BA1266" w:rsidDel="00D15BF3">
          <w:rPr>
            <w:noProof/>
            <w:webHidden/>
          </w:rPr>
          <w:delText>xiii</w:delText>
        </w:r>
      </w:del>
    </w:p>
    <w:p w14:paraId="4B19E8B8" w14:textId="744E3021" w:rsidR="00F82D23" w:rsidRPr="00BA1266" w:rsidDel="00D15BF3" w:rsidRDefault="00F82D23">
      <w:pPr>
        <w:pStyle w:val="TOC5"/>
        <w:tabs>
          <w:tab w:val="right" w:leader="dot" w:pos="8777"/>
        </w:tabs>
        <w:rPr>
          <w:del w:id="1092" w:author="pete jones" w:date="2022-01-04T12:18:00Z"/>
          <w:rFonts w:eastAsiaTheme="minorEastAsia" w:cstheme="minorBidi"/>
          <w:noProof/>
          <w:sz w:val="22"/>
          <w:szCs w:val="22"/>
        </w:rPr>
      </w:pPr>
      <w:del w:id="1093" w:author="pete jones" w:date="2022-01-04T12:18:00Z">
        <w:r w:rsidRPr="00BA1266" w:rsidDel="00D15BF3">
          <w:rPr>
            <w:rStyle w:val="Heading6Char"/>
            <w:noProof/>
          </w:rPr>
          <w:delText>Figure 10</w:delText>
        </w:r>
        <w:r w:rsidRPr="00BA1266" w:rsidDel="00D15BF3">
          <w:rPr>
            <w:rStyle w:val="Heading6Char"/>
            <w:noProof/>
          </w:rPr>
          <w:noBreakHyphen/>
          <w:delText>5: IXO Screwdriver – Fit, Form, and Function</w:delText>
        </w:r>
        <w:r w:rsidRPr="00BA1266" w:rsidDel="00D15BF3">
          <w:rPr>
            <w:noProof/>
            <w:webHidden/>
          </w:rPr>
          <w:tab/>
        </w:r>
        <w:r w:rsidR="00DD384C" w:rsidRPr="00BA1266" w:rsidDel="00D15BF3">
          <w:rPr>
            <w:noProof/>
            <w:webHidden/>
          </w:rPr>
          <w:delText>xiv</w:delText>
        </w:r>
      </w:del>
    </w:p>
    <w:p w14:paraId="3C01BB21" w14:textId="359804AB" w:rsidR="00F82D23" w:rsidRPr="00BA1266" w:rsidDel="00D15BF3" w:rsidRDefault="00F82D23">
      <w:pPr>
        <w:pStyle w:val="TOC5"/>
        <w:tabs>
          <w:tab w:val="right" w:leader="dot" w:pos="8777"/>
        </w:tabs>
        <w:rPr>
          <w:del w:id="1094" w:author="pete jones" w:date="2022-01-04T12:18:00Z"/>
          <w:rFonts w:eastAsiaTheme="minorEastAsia" w:cstheme="minorBidi"/>
          <w:noProof/>
          <w:sz w:val="22"/>
          <w:szCs w:val="22"/>
        </w:rPr>
      </w:pPr>
      <w:del w:id="1095" w:author="pete jones" w:date="2022-01-04T12:18:00Z">
        <w:r w:rsidRPr="00BA1266" w:rsidDel="00D15BF3">
          <w:rPr>
            <w:rStyle w:val="Heading6Char"/>
            <w:noProof/>
          </w:rPr>
          <w:delText>Figure 10</w:delText>
        </w:r>
        <w:r w:rsidRPr="00BA1266" w:rsidDel="00D15BF3">
          <w:rPr>
            <w:rStyle w:val="Heading6Char"/>
            <w:noProof/>
          </w:rPr>
          <w:noBreakHyphen/>
          <w:delText>6: IXO Screwdriver – Internals</w:delText>
        </w:r>
        <w:r w:rsidRPr="00BA1266" w:rsidDel="00D15BF3">
          <w:rPr>
            <w:noProof/>
            <w:webHidden/>
          </w:rPr>
          <w:tab/>
        </w:r>
        <w:r w:rsidR="00DD384C" w:rsidRPr="00BA1266" w:rsidDel="00D15BF3">
          <w:rPr>
            <w:noProof/>
            <w:webHidden/>
          </w:rPr>
          <w:delText>xv</w:delText>
        </w:r>
      </w:del>
    </w:p>
    <w:p w14:paraId="2974A420" w14:textId="1DA292A0" w:rsidR="00F82D23" w:rsidRPr="00BA1266" w:rsidDel="00D15BF3" w:rsidRDefault="00F82D23">
      <w:pPr>
        <w:pStyle w:val="TOC5"/>
        <w:tabs>
          <w:tab w:val="right" w:leader="dot" w:pos="8777"/>
        </w:tabs>
        <w:rPr>
          <w:del w:id="1096" w:author="pete jones" w:date="2022-01-04T12:18:00Z"/>
          <w:rFonts w:eastAsiaTheme="minorEastAsia" w:cstheme="minorBidi"/>
          <w:noProof/>
          <w:sz w:val="22"/>
          <w:szCs w:val="22"/>
        </w:rPr>
      </w:pPr>
      <w:del w:id="1097" w:author="pete jones" w:date="2022-01-04T12:18:00Z">
        <w:r w:rsidRPr="00BA1266" w:rsidDel="00D15BF3">
          <w:rPr>
            <w:rStyle w:val="Heading6Char"/>
            <w:noProof/>
          </w:rPr>
          <w:delText>Figure 10</w:delText>
        </w:r>
        <w:r w:rsidRPr="00BA1266" w:rsidDel="00D15BF3">
          <w:rPr>
            <w:rStyle w:val="Heading6Char"/>
            <w:noProof/>
          </w:rPr>
          <w:noBreakHyphen/>
          <w:delText>7: IXO Screwdriver – Creating complex shapes and the digital twin.</w:delText>
        </w:r>
        <w:r w:rsidRPr="00BA1266" w:rsidDel="00D15BF3">
          <w:rPr>
            <w:noProof/>
            <w:webHidden/>
          </w:rPr>
          <w:tab/>
        </w:r>
        <w:r w:rsidR="00DD384C" w:rsidRPr="00BA1266" w:rsidDel="00D15BF3">
          <w:rPr>
            <w:noProof/>
            <w:webHidden/>
          </w:rPr>
          <w:delText>xv</w:delText>
        </w:r>
      </w:del>
    </w:p>
    <w:p w14:paraId="79DDD68D" w14:textId="7AC92FDF" w:rsidR="00A33F88" w:rsidRPr="00FF6A71" w:rsidRDefault="006858F2" w:rsidP="00380806">
      <w:pPr>
        <w:rPr>
          <w:i/>
          <w:iCs/>
          <w:noProof/>
          <w:sz w:val="18"/>
          <w:szCs w:val="18"/>
        </w:rPr>
      </w:pPr>
      <w:r w:rsidRPr="00BA1266">
        <w:fldChar w:fldCharType="end"/>
      </w:r>
      <w:r w:rsidR="00380806" w:rsidRPr="00FF6A71">
        <w:rPr>
          <w:i/>
          <w:iCs/>
          <w:sz w:val="18"/>
          <w:szCs w:val="18"/>
        </w:rPr>
        <w:t>Note: Figures are indexed by chapter-number</w:t>
      </w:r>
    </w:p>
    <w:p w14:paraId="0EA5F0E4" w14:textId="77777777" w:rsidR="005C063D" w:rsidRDefault="005C063D">
      <w:pPr>
        <w:pStyle w:val="TableofFigures"/>
        <w:tabs>
          <w:tab w:val="right" w:leader="dot" w:pos="8777"/>
        </w:tabs>
        <w:rPr>
          <w:ins w:id="1098" w:author="pete jones" w:date="2022-03-17T10:01:00Z"/>
          <w:b/>
          <w:sz w:val="32"/>
        </w:rPr>
      </w:pPr>
      <w:bookmarkStart w:id="1099" w:name="_Toc68162166"/>
    </w:p>
    <w:p w14:paraId="7D0E293F" w14:textId="77777777" w:rsidR="005C063D" w:rsidRDefault="005C063D">
      <w:pPr>
        <w:pStyle w:val="TableofFigures"/>
        <w:tabs>
          <w:tab w:val="right" w:leader="dot" w:pos="8777"/>
        </w:tabs>
        <w:rPr>
          <w:ins w:id="1100" w:author="pete jones" w:date="2022-03-17T10:01:00Z"/>
          <w:b/>
          <w:sz w:val="32"/>
        </w:rPr>
      </w:pPr>
    </w:p>
    <w:p w14:paraId="48EF15CF" w14:textId="77777777" w:rsidR="005C063D" w:rsidRDefault="005C063D">
      <w:pPr>
        <w:pStyle w:val="TableofFigures"/>
        <w:tabs>
          <w:tab w:val="right" w:leader="dot" w:pos="8777"/>
        </w:tabs>
        <w:rPr>
          <w:ins w:id="1101" w:author="pete jones" w:date="2022-03-17T10:01:00Z"/>
          <w:b/>
          <w:sz w:val="32"/>
        </w:rPr>
      </w:pPr>
    </w:p>
    <w:p w14:paraId="143F0469" w14:textId="77777777" w:rsidR="005C063D" w:rsidRDefault="005C063D">
      <w:pPr>
        <w:pStyle w:val="TableofFigures"/>
        <w:tabs>
          <w:tab w:val="right" w:leader="dot" w:pos="8777"/>
        </w:tabs>
        <w:rPr>
          <w:ins w:id="1102" w:author="pete jones" w:date="2022-03-17T10:01:00Z"/>
          <w:b/>
          <w:sz w:val="32"/>
        </w:rPr>
      </w:pPr>
    </w:p>
    <w:p w14:paraId="3C963B38" w14:textId="77777777" w:rsidR="005C063D" w:rsidRDefault="005C063D">
      <w:pPr>
        <w:pStyle w:val="TableofFigures"/>
        <w:tabs>
          <w:tab w:val="right" w:leader="dot" w:pos="8777"/>
        </w:tabs>
        <w:rPr>
          <w:ins w:id="1103" w:author="pete jones" w:date="2022-03-17T10:01:00Z"/>
          <w:b/>
          <w:sz w:val="32"/>
        </w:rPr>
      </w:pPr>
    </w:p>
    <w:p w14:paraId="7FEF78DE" w14:textId="14BD4895" w:rsidR="004007BA" w:rsidRPr="00FF6A71" w:rsidRDefault="00BB4EF0">
      <w:pPr>
        <w:pStyle w:val="TableofFigures"/>
        <w:tabs>
          <w:tab w:val="right" w:leader="dot" w:pos="8777"/>
        </w:tabs>
        <w:rPr>
          <w:ins w:id="1104" w:author="pete jones" w:date="2022-01-04T12:22:00Z"/>
          <w:b/>
          <w:sz w:val="32"/>
        </w:rPr>
      </w:pPr>
      <w:r w:rsidRPr="00FF6A71">
        <w:rPr>
          <w:b/>
          <w:sz w:val="32"/>
        </w:rPr>
        <w:lastRenderedPageBreak/>
        <w:t>List of tables</w:t>
      </w:r>
      <w:bookmarkEnd w:id="1099"/>
    </w:p>
    <w:p w14:paraId="0571B47B" w14:textId="4631F3E0" w:rsidR="009D7356" w:rsidRDefault="00BB4EF0">
      <w:pPr>
        <w:pStyle w:val="TableofFigures"/>
        <w:tabs>
          <w:tab w:val="right" w:leader="dot" w:pos="8777"/>
        </w:tabs>
        <w:rPr>
          <w:ins w:id="1105" w:author="pete jones" w:date="2022-04-01T15:23:00Z"/>
          <w:rFonts w:eastAsiaTheme="minorEastAsia" w:cstheme="minorBidi"/>
          <w:noProof/>
          <w:sz w:val="22"/>
          <w:szCs w:val="22"/>
        </w:rPr>
      </w:pPr>
      <w:r w:rsidRPr="00C15005">
        <w:rPr>
          <w:rFonts w:ascii="Arial" w:hAnsi="Arial"/>
          <w:b/>
          <w:bCs/>
          <w:kern w:val="32"/>
          <w:sz w:val="32"/>
          <w:szCs w:val="32"/>
        </w:rPr>
        <w:fldChar w:fldCharType="begin"/>
      </w:r>
      <w:r w:rsidRPr="00FF6A71">
        <w:rPr>
          <w:b/>
          <w:sz w:val="32"/>
        </w:rPr>
        <w:instrText xml:space="preserve"> TOC \h \z \c "Table" </w:instrText>
      </w:r>
      <w:r w:rsidRPr="00C15005">
        <w:rPr>
          <w:rFonts w:ascii="Arial" w:hAnsi="Arial"/>
          <w:b/>
          <w:bCs/>
          <w:kern w:val="32"/>
          <w:sz w:val="32"/>
          <w:szCs w:val="32"/>
          <w:rPrChange w:id="1106" w:author="pete jones" w:date="2022-01-04T13:45:00Z">
            <w:rPr>
              <w:color w:val="FF0000"/>
            </w:rPr>
          </w:rPrChange>
        </w:rPr>
        <w:fldChar w:fldCharType="separate"/>
      </w:r>
      <w:ins w:id="1107" w:author="pete jones" w:date="2022-04-01T15:23:00Z">
        <w:r w:rsidR="009D7356" w:rsidRPr="0088199F">
          <w:rPr>
            <w:rStyle w:val="Hyperlink"/>
            <w:noProof/>
          </w:rPr>
          <w:fldChar w:fldCharType="begin"/>
        </w:r>
        <w:r w:rsidR="009D7356" w:rsidRPr="0088199F">
          <w:rPr>
            <w:rStyle w:val="Hyperlink"/>
            <w:noProof/>
          </w:rPr>
          <w:instrText xml:space="preserve"> </w:instrText>
        </w:r>
        <w:r w:rsidR="009D7356">
          <w:rPr>
            <w:noProof/>
          </w:rPr>
          <w:instrText>HYPERLINK \l "_Toc99719348"</w:instrText>
        </w:r>
        <w:r w:rsidR="009D7356" w:rsidRPr="0088199F">
          <w:rPr>
            <w:rStyle w:val="Hyperlink"/>
            <w:noProof/>
          </w:rPr>
          <w:instrText xml:space="preserve"> </w:instrText>
        </w:r>
        <w:r w:rsidR="009D7356" w:rsidRPr="0088199F">
          <w:rPr>
            <w:rStyle w:val="Hyperlink"/>
            <w:noProof/>
          </w:rPr>
          <w:fldChar w:fldCharType="separate"/>
        </w:r>
        <w:r w:rsidR="009D7356" w:rsidRPr="0088199F">
          <w:rPr>
            <w:rStyle w:val="Hyperlink"/>
            <w:noProof/>
          </w:rPr>
          <w:t>Table 2</w:t>
        </w:r>
        <w:r w:rsidR="009D7356" w:rsidRPr="0088199F">
          <w:rPr>
            <w:rStyle w:val="Hyperlink"/>
            <w:noProof/>
          </w:rPr>
          <w:noBreakHyphen/>
          <w:t>1: Aston University - Mapping of core competencies against project modules (Thomson, 2017, p. 343)</w:t>
        </w:r>
        <w:r w:rsidR="009D7356">
          <w:rPr>
            <w:noProof/>
            <w:webHidden/>
          </w:rPr>
          <w:tab/>
        </w:r>
        <w:r w:rsidR="009D7356">
          <w:rPr>
            <w:noProof/>
            <w:webHidden/>
          </w:rPr>
          <w:fldChar w:fldCharType="begin"/>
        </w:r>
        <w:r w:rsidR="009D7356">
          <w:rPr>
            <w:noProof/>
            <w:webHidden/>
          </w:rPr>
          <w:instrText xml:space="preserve"> PAGEREF _Toc99719348 \h </w:instrText>
        </w:r>
      </w:ins>
      <w:r w:rsidR="009D7356">
        <w:rPr>
          <w:noProof/>
          <w:webHidden/>
        </w:rPr>
      </w:r>
      <w:r w:rsidR="009D7356">
        <w:rPr>
          <w:noProof/>
          <w:webHidden/>
        </w:rPr>
        <w:fldChar w:fldCharType="separate"/>
      </w:r>
      <w:ins w:id="1108" w:author="pete jones" w:date="2022-04-05T11:31:00Z">
        <w:r w:rsidR="00D94147">
          <w:rPr>
            <w:noProof/>
            <w:webHidden/>
          </w:rPr>
          <w:t>72</w:t>
        </w:r>
      </w:ins>
      <w:ins w:id="1109" w:author="pete jones" w:date="2022-04-01T15:23:00Z">
        <w:r w:rsidR="009D7356">
          <w:rPr>
            <w:noProof/>
            <w:webHidden/>
          </w:rPr>
          <w:fldChar w:fldCharType="end"/>
        </w:r>
        <w:r w:rsidR="009D7356" w:rsidRPr="0088199F">
          <w:rPr>
            <w:rStyle w:val="Hyperlink"/>
            <w:noProof/>
          </w:rPr>
          <w:fldChar w:fldCharType="end"/>
        </w:r>
      </w:ins>
    </w:p>
    <w:p w14:paraId="762583AF" w14:textId="2BBD1F45" w:rsidR="009D7356" w:rsidRDefault="009D7356">
      <w:pPr>
        <w:pStyle w:val="TableofFigures"/>
        <w:tabs>
          <w:tab w:val="right" w:leader="dot" w:pos="8777"/>
        </w:tabs>
        <w:rPr>
          <w:ins w:id="1110" w:author="pete jones" w:date="2022-04-01T15:23:00Z"/>
          <w:rFonts w:eastAsiaTheme="minorEastAsia" w:cstheme="minorBidi"/>
          <w:noProof/>
          <w:sz w:val="22"/>
          <w:szCs w:val="22"/>
        </w:rPr>
      </w:pPr>
      <w:ins w:id="1111"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49"</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2</w:t>
        </w:r>
        <w:r w:rsidRPr="0088199F">
          <w:rPr>
            <w:rStyle w:val="Hyperlink"/>
            <w:noProof/>
          </w:rPr>
          <w:noBreakHyphen/>
          <w:t>2: Olin subject areas and min required credits</w:t>
        </w:r>
        <w:r>
          <w:rPr>
            <w:noProof/>
            <w:webHidden/>
          </w:rPr>
          <w:tab/>
        </w:r>
        <w:r>
          <w:rPr>
            <w:noProof/>
            <w:webHidden/>
          </w:rPr>
          <w:fldChar w:fldCharType="begin"/>
        </w:r>
        <w:r>
          <w:rPr>
            <w:noProof/>
            <w:webHidden/>
          </w:rPr>
          <w:instrText xml:space="preserve"> PAGEREF _Toc99719349 \h </w:instrText>
        </w:r>
      </w:ins>
      <w:r>
        <w:rPr>
          <w:noProof/>
          <w:webHidden/>
        </w:rPr>
      </w:r>
      <w:r>
        <w:rPr>
          <w:noProof/>
          <w:webHidden/>
        </w:rPr>
        <w:fldChar w:fldCharType="separate"/>
      </w:r>
      <w:ins w:id="1112" w:author="pete jones" w:date="2022-04-05T11:31:00Z">
        <w:r w:rsidR="00D94147">
          <w:rPr>
            <w:noProof/>
            <w:webHidden/>
          </w:rPr>
          <w:t>75</w:t>
        </w:r>
      </w:ins>
      <w:ins w:id="1113" w:author="pete jones" w:date="2022-04-01T15:23:00Z">
        <w:r>
          <w:rPr>
            <w:noProof/>
            <w:webHidden/>
          </w:rPr>
          <w:fldChar w:fldCharType="end"/>
        </w:r>
        <w:r w:rsidRPr="0088199F">
          <w:rPr>
            <w:rStyle w:val="Hyperlink"/>
            <w:noProof/>
          </w:rPr>
          <w:fldChar w:fldCharType="end"/>
        </w:r>
      </w:ins>
    </w:p>
    <w:p w14:paraId="1839C8D6" w14:textId="7C899809" w:rsidR="009D7356" w:rsidRDefault="009D7356">
      <w:pPr>
        <w:pStyle w:val="TableofFigures"/>
        <w:tabs>
          <w:tab w:val="right" w:leader="dot" w:pos="8777"/>
        </w:tabs>
        <w:rPr>
          <w:ins w:id="1114" w:author="pete jones" w:date="2022-04-01T15:23:00Z"/>
          <w:rFonts w:eastAsiaTheme="minorEastAsia" w:cstheme="minorBidi"/>
          <w:noProof/>
          <w:sz w:val="22"/>
          <w:szCs w:val="22"/>
        </w:rPr>
      </w:pPr>
      <w:ins w:id="1115"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0"</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2</w:t>
        </w:r>
        <w:r w:rsidRPr="0088199F">
          <w:rPr>
            <w:rStyle w:val="Hyperlink"/>
            <w:noProof/>
          </w:rPr>
          <w:noBreakHyphen/>
          <w:t>3: Olin course level and suffix nomenclature</w:t>
        </w:r>
        <w:r>
          <w:rPr>
            <w:noProof/>
            <w:webHidden/>
          </w:rPr>
          <w:tab/>
        </w:r>
        <w:r>
          <w:rPr>
            <w:noProof/>
            <w:webHidden/>
          </w:rPr>
          <w:fldChar w:fldCharType="begin"/>
        </w:r>
        <w:r>
          <w:rPr>
            <w:noProof/>
            <w:webHidden/>
          </w:rPr>
          <w:instrText xml:space="preserve"> PAGEREF _Toc99719350 \h </w:instrText>
        </w:r>
      </w:ins>
      <w:r>
        <w:rPr>
          <w:noProof/>
          <w:webHidden/>
        </w:rPr>
      </w:r>
      <w:r>
        <w:rPr>
          <w:noProof/>
          <w:webHidden/>
        </w:rPr>
        <w:fldChar w:fldCharType="separate"/>
      </w:r>
      <w:ins w:id="1116" w:author="pete jones" w:date="2022-04-05T11:31:00Z">
        <w:r w:rsidR="00D94147">
          <w:rPr>
            <w:noProof/>
            <w:webHidden/>
          </w:rPr>
          <w:t>75</w:t>
        </w:r>
      </w:ins>
      <w:ins w:id="1117" w:author="pete jones" w:date="2022-04-01T15:23:00Z">
        <w:r>
          <w:rPr>
            <w:noProof/>
            <w:webHidden/>
          </w:rPr>
          <w:fldChar w:fldCharType="end"/>
        </w:r>
        <w:r w:rsidRPr="0088199F">
          <w:rPr>
            <w:rStyle w:val="Hyperlink"/>
            <w:noProof/>
          </w:rPr>
          <w:fldChar w:fldCharType="end"/>
        </w:r>
      </w:ins>
    </w:p>
    <w:p w14:paraId="7BDA81BF" w14:textId="5541A6E9" w:rsidR="009D7356" w:rsidRDefault="009D7356">
      <w:pPr>
        <w:pStyle w:val="TableofFigures"/>
        <w:tabs>
          <w:tab w:val="right" w:leader="dot" w:pos="8777"/>
        </w:tabs>
        <w:rPr>
          <w:ins w:id="1118" w:author="pete jones" w:date="2022-04-01T15:23:00Z"/>
          <w:rFonts w:eastAsiaTheme="minorEastAsia" w:cstheme="minorBidi"/>
          <w:noProof/>
          <w:sz w:val="22"/>
          <w:szCs w:val="22"/>
        </w:rPr>
      </w:pPr>
      <w:ins w:id="1119"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1"</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2</w:t>
        </w:r>
        <w:r w:rsidRPr="0088199F">
          <w:rPr>
            <w:rStyle w:val="Hyperlink"/>
            <w:noProof/>
          </w:rPr>
          <w:noBreakHyphen/>
          <w:t>4: Olin - Example 1st year study</w:t>
        </w:r>
        <w:r>
          <w:rPr>
            <w:noProof/>
            <w:webHidden/>
          </w:rPr>
          <w:tab/>
        </w:r>
        <w:r>
          <w:rPr>
            <w:noProof/>
            <w:webHidden/>
          </w:rPr>
          <w:fldChar w:fldCharType="begin"/>
        </w:r>
        <w:r>
          <w:rPr>
            <w:noProof/>
            <w:webHidden/>
          </w:rPr>
          <w:instrText xml:space="preserve"> PAGEREF _Toc99719351 \h </w:instrText>
        </w:r>
      </w:ins>
      <w:r>
        <w:rPr>
          <w:noProof/>
          <w:webHidden/>
        </w:rPr>
      </w:r>
      <w:r>
        <w:rPr>
          <w:noProof/>
          <w:webHidden/>
        </w:rPr>
        <w:fldChar w:fldCharType="separate"/>
      </w:r>
      <w:ins w:id="1120" w:author="pete jones" w:date="2022-04-05T11:31:00Z">
        <w:r w:rsidR="00D94147">
          <w:rPr>
            <w:noProof/>
            <w:webHidden/>
          </w:rPr>
          <w:t>76</w:t>
        </w:r>
      </w:ins>
      <w:ins w:id="1121" w:author="pete jones" w:date="2022-04-01T15:23:00Z">
        <w:r>
          <w:rPr>
            <w:noProof/>
            <w:webHidden/>
          </w:rPr>
          <w:fldChar w:fldCharType="end"/>
        </w:r>
        <w:r w:rsidRPr="0088199F">
          <w:rPr>
            <w:rStyle w:val="Hyperlink"/>
            <w:noProof/>
          </w:rPr>
          <w:fldChar w:fldCharType="end"/>
        </w:r>
      </w:ins>
    </w:p>
    <w:p w14:paraId="08B06B96" w14:textId="568AFB1F" w:rsidR="009D7356" w:rsidRDefault="009D7356">
      <w:pPr>
        <w:pStyle w:val="TableofFigures"/>
        <w:tabs>
          <w:tab w:val="right" w:leader="dot" w:pos="8777"/>
        </w:tabs>
        <w:rPr>
          <w:ins w:id="1122" w:author="pete jones" w:date="2022-04-01T15:23:00Z"/>
          <w:rFonts w:eastAsiaTheme="minorEastAsia" w:cstheme="minorBidi"/>
          <w:noProof/>
          <w:sz w:val="22"/>
          <w:szCs w:val="22"/>
        </w:rPr>
      </w:pPr>
      <w:ins w:id="1123"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2"</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2</w:t>
        </w:r>
        <w:r w:rsidRPr="0088199F">
          <w:rPr>
            <w:rStyle w:val="Hyperlink"/>
            <w:noProof/>
          </w:rPr>
          <w:noBreakHyphen/>
          <w:t>5: Olin - example semester by semester topic breakdown</w:t>
        </w:r>
        <w:r>
          <w:rPr>
            <w:noProof/>
            <w:webHidden/>
          </w:rPr>
          <w:tab/>
        </w:r>
        <w:r>
          <w:rPr>
            <w:noProof/>
            <w:webHidden/>
          </w:rPr>
          <w:fldChar w:fldCharType="begin"/>
        </w:r>
        <w:r>
          <w:rPr>
            <w:noProof/>
            <w:webHidden/>
          </w:rPr>
          <w:instrText xml:space="preserve"> PAGEREF _Toc99719352 \h </w:instrText>
        </w:r>
      </w:ins>
      <w:r>
        <w:rPr>
          <w:noProof/>
          <w:webHidden/>
        </w:rPr>
      </w:r>
      <w:r>
        <w:rPr>
          <w:noProof/>
          <w:webHidden/>
        </w:rPr>
        <w:fldChar w:fldCharType="separate"/>
      </w:r>
      <w:ins w:id="1124" w:author="pete jones" w:date="2022-04-05T11:31:00Z">
        <w:r w:rsidR="00D94147">
          <w:rPr>
            <w:noProof/>
            <w:webHidden/>
          </w:rPr>
          <w:t>76</w:t>
        </w:r>
      </w:ins>
      <w:ins w:id="1125" w:author="pete jones" w:date="2022-04-01T15:23:00Z">
        <w:r>
          <w:rPr>
            <w:noProof/>
            <w:webHidden/>
          </w:rPr>
          <w:fldChar w:fldCharType="end"/>
        </w:r>
        <w:r w:rsidRPr="0088199F">
          <w:rPr>
            <w:rStyle w:val="Hyperlink"/>
            <w:noProof/>
          </w:rPr>
          <w:fldChar w:fldCharType="end"/>
        </w:r>
      </w:ins>
    </w:p>
    <w:p w14:paraId="731BFBE2" w14:textId="5CFBC9E2" w:rsidR="009D7356" w:rsidRDefault="009D7356">
      <w:pPr>
        <w:pStyle w:val="TableofFigures"/>
        <w:tabs>
          <w:tab w:val="right" w:leader="dot" w:pos="8777"/>
        </w:tabs>
        <w:rPr>
          <w:ins w:id="1126" w:author="pete jones" w:date="2022-04-01T15:23:00Z"/>
          <w:rFonts w:eastAsiaTheme="minorEastAsia" w:cstheme="minorBidi"/>
          <w:noProof/>
          <w:sz w:val="22"/>
          <w:szCs w:val="22"/>
        </w:rPr>
      </w:pPr>
      <w:ins w:id="1127"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3"</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2</w:t>
        </w:r>
        <w:r w:rsidRPr="0088199F">
          <w:rPr>
            <w:rStyle w:val="Hyperlink"/>
            <w:noProof/>
          </w:rPr>
          <w:noBreakHyphen/>
          <w:t>6: Olin - credit breakdown per level by topic</w:t>
        </w:r>
        <w:r>
          <w:rPr>
            <w:noProof/>
            <w:webHidden/>
          </w:rPr>
          <w:tab/>
        </w:r>
        <w:r>
          <w:rPr>
            <w:noProof/>
            <w:webHidden/>
          </w:rPr>
          <w:fldChar w:fldCharType="begin"/>
        </w:r>
        <w:r>
          <w:rPr>
            <w:noProof/>
            <w:webHidden/>
          </w:rPr>
          <w:instrText xml:space="preserve"> PAGEREF _Toc99719353 \h </w:instrText>
        </w:r>
      </w:ins>
      <w:r>
        <w:rPr>
          <w:noProof/>
          <w:webHidden/>
        </w:rPr>
      </w:r>
      <w:r>
        <w:rPr>
          <w:noProof/>
          <w:webHidden/>
        </w:rPr>
        <w:fldChar w:fldCharType="separate"/>
      </w:r>
      <w:ins w:id="1128" w:author="pete jones" w:date="2022-04-05T11:31:00Z">
        <w:r w:rsidR="00D94147">
          <w:rPr>
            <w:noProof/>
            <w:webHidden/>
          </w:rPr>
          <w:t>76</w:t>
        </w:r>
      </w:ins>
      <w:ins w:id="1129" w:author="pete jones" w:date="2022-04-01T15:23:00Z">
        <w:r>
          <w:rPr>
            <w:noProof/>
            <w:webHidden/>
          </w:rPr>
          <w:fldChar w:fldCharType="end"/>
        </w:r>
        <w:r w:rsidRPr="0088199F">
          <w:rPr>
            <w:rStyle w:val="Hyperlink"/>
            <w:noProof/>
          </w:rPr>
          <w:fldChar w:fldCharType="end"/>
        </w:r>
      </w:ins>
    </w:p>
    <w:p w14:paraId="139AF541" w14:textId="4826C72D" w:rsidR="009D7356" w:rsidRDefault="009D7356">
      <w:pPr>
        <w:pStyle w:val="TableofFigures"/>
        <w:tabs>
          <w:tab w:val="right" w:leader="dot" w:pos="8777"/>
        </w:tabs>
        <w:rPr>
          <w:ins w:id="1130" w:author="pete jones" w:date="2022-04-01T15:23:00Z"/>
          <w:rFonts w:eastAsiaTheme="minorEastAsia" w:cstheme="minorBidi"/>
          <w:noProof/>
          <w:sz w:val="22"/>
          <w:szCs w:val="22"/>
        </w:rPr>
      </w:pPr>
      <w:ins w:id="1131"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4"</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2</w:t>
        </w:r>
        <w:r w:rsidRPr="0088199F">
          <w:rPr>
            <w:rStyle w:val="Hyperlink"/>
            <w:noProof/>
          </w:rPr>
          <w:noBreakHyphen/>
          <w:t>7: NMITE example 1st year programme</w:t>
        </w:r>
        <w:r>
          <w:rPr>
            <w:noProof/>
            <w:webHidden/>
          </w:rPr>
          <w:tab/>
        </w:r>
        <w:r>
          <w:rPr>
            <w:noProof/>
            <w:webHidden/>
          </w:rPr>
          <w:fldChar w:fldCharType="begin"/>
        </w:r>
        <w:r>
          <w:rPr>
            <w:noProof/>
            <w:webHidden/>
          </w:rPr>
          <w:instrText xml:space="preserve"> PAGEREF _Toc99719354 \h </w:instrText>
        </w:r>
      </w:ins>
      <w:r>
        <w:rPr>
          <w:noProof/>
          <w:webHidden/>
        </w:rPr>
      </w:r>
      <w:r>
        <w:rPr>
          <w:noProof/>
          <w:webHidden/>
        </w:rPr>
        <w:fldChar w:fldCharType="separate"/>
      </w:r>
      <w:ins w:id="1132" w:author="pete jones" w:date="2022-04-05T11:31:00Z">
        <w:r w:rsidR="00D94147">
          <w:rPr>
            <w:noProof/>
            <w:webHidden/>
          </w:rPr>
          <w:t>79</w:t>
        </w:r>
      </w:ins>
      <w:ins w:id="1133" w:author="pete jones" w:date="2022-04-01T15:23:00Z">
        <w:r>
          <w:rPr>
            <w:noProof/>
            <w:webHidden/>
          </w:rPr>
          <w:fldChar w:fldCharType="end"/>
        </w:r>
        <w:r w:rsidRPr="0088199F">
          <w:rPr>
            <w:rStyle w:val="Hyperlink"/>
            <w:noProof/>
          </w:rPr>
          <w:fldChar w:fldCharType="end"/>
        </w:r>
      </w:ins>
    </w:p>
    <w:p w14:paraId="3ABF84AC" w14:textId="1C10C3BD" w:rsidR="009D7356" w:rsidRDefault="009D7356">
      <w:pPr>
        <w:pStyle w:val="TableofFigures"/>
        <w:tabs>
          <w:tab w:val="right" w:leader="dot" w:pos="8777"/>
        </w:tabs>
        <w:rPr>
          <w:ins w:id="1134" w:author="pete jones" w:date="2022-04-01T15:23:00Z"/>
          <w:rFonts w:eastAsiaTheme="minorEastAsia" w:cstheme="minorBidi"/>
          <w:noProof/>
          <w:sz w:val="22"/>
          <w:szCs w:val="22"/>
        </w:rPr>
      </w:pPr>
      <w:ins w:id="1135"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5"</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3</w:t>
        </w:r>
        <w:r w:rsidRPr="0088199F">
          <w:rPr>
            <w:rStyle w:val="Hyperlink"/>
            <w:noProof/>
          </w:rPr>
          <w:noBreakHyphen/>
          <w:t>1: Measuring concepts.</w:t>
        </w:r>
        <w:r>
          <w:rPr>
            <w:noProof/>
            <w:webHidden/>
          </w:rPr>
          <w:tab/>
        </w:r>
        <w:r>
          <w:rPr>
            <w:noProof/>
            <w:webHidden/>
          </w:rPr>
          <w:fldChar w:fldCharType="begin"/>
        </w:r>
        <w:r>
          <w:rPr>
            <w:noProof/>
            <w:webHidden/>
          </w:rPr>
          <w:instrText xml:space="preserve"> PAGEREF _Toc99719355 \h </w:instrText>
        </w:r>
      </w:ins>
      <w:r>
        <w:rPr>
          <w:noProof/>
          <w:webHidden/>
        </w:rPr>
      </w:r>
      <w:r>
        <w:rPr>
          <w:noProof/>
          <w:webHidden/>
        </w:rPr>
        <w:fldChar w:fldCharType="separate"/>
      </w:r>
      <w:ins w:id="1136" w:author="pete jones" w:date="2022-04-05T11:31:00Z">
        <w:r w:rsidR="00D94147">
          <w:rPr>
            <w:noProof/>
            <w:webHidden/>
          </w:rPr>
          <w:t>100</w:t>
        </w:r>
      </w:ins>
      <w:ins w:id="1137" w:author="pete jones" w:date="2022-04-01T15:23:00Z">
        <w:r>
          <w:rPr>
            <w:noProof/>
            <w:webHidden/>
          </w:rPr>
          <w:fldChar w:fldCharType="end"/>
        </w:r>
        <w:r w:rsidRPr="0088199F">
          <w:rPr>
            <w:rStyle w:val="Hyperlink"/>
            <w:noProof/>
          </w:rPr>
          <w:fldChar w:fldCharType="end"/>
        </w:r>
      </w:ins>
    </w:p>
    <w:p w14:paraId="60518DF4" w14:textId="78505E9D" w:rsidR="009D7356" w:rsidRDefault="009D7356">
      <w:pPr>
        <w:pStyle w:val="TableofFigures"/>
        <w:tabs>
          <w:tab w:val="right" w:leader="dot" w:pos="8777"/>
        </w:tabs>
        <w:rPr>
          <w:ins w:id="1138" w:author="pete jones" w:date="2022-04-01T15:23:00Z"/>
          <w:rFonts w:eastAsiaTheme="minorEastAsia" w:cstheme="minorBidi"/>
          <w:noProof/>
          <w:sz w:val="22"/>
          <w:szCs w:val="22"/>
        </w:rPr>
      </w:pPr>
      <w:ins w:id="1139"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6"</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4</w:t>
        </w:r>
        <w:r w:rsidRPr="0088199F">
          <w:rPr>
            <w:rStyle w:val="Hyperlink"/>
            <w:noProof/>
          </w:rPr>
          <w:noBreakHyphen/>
          <w:t>1: Engagement performance observations proforma</w:t>
        </w:r>
        <w:r>
          <w:rPr>
            <w:noProof/>
            <w:webHidden/>
          </w:rPr>
          <w:tab/>
        </w:r>
        <w:r>
          <w:rPr>
            <w:noProof/>
            <w:webHidden/>
          </w:rPr>
          <w:fldChar w:fldCharType="begin"/>
        </w:r>
        <w:r>
          <w:rPr>
            <w:noProof/>
            <w:webHidden/>
          </w:rPr>
          <w:instrText xml:space="preserve"> PAGEREF _Toc99719356 \h </w:instrText>
        </w:r>
      </w:ins>
      <w:r>
        <w:rPr>
          <w:noProof/>
          <w:webHidden/>
        </w:rPr>
      </w:r>
      <w:r>
        <w:rPr>
          <w:noProof/>
          <w:webHidden/>
        </w:rPr>
        <w:fldChar w:fldCharType="separate"/>
      </w:r>
      <w:ins w:id="1140" w:author="pete jones" w:date="2022-04-05T11:31:00Z">
        <w:r w:rsidR="00D94147">
          <w:rPr>
            <w:noProof/>
            <w:webHidden/>
          </w:rPr>
          <w:t>115</w:t>
        </w:r>
      </w:ins>
      <w:ins w:id="1141" w:author="pete jones" w:date="2022-04-01T15:23:00Z">
        <w:r>
          <w:rPr>
            <w:noProof/>
            <w:webHidden/>
          </w:rPr>
          <w:fldChar w:fldCharType="end"/>
        </w:r>
        <w:r w:rsidRPr="0088199F">
          <w:rPr>
            <w:rStyle w:val="Hyperlink"/>
            <w:noProof/>
          </w:rPr>
          <w:fldChar w:fldCharType="end"/>
        </w:r>
      </w:ins>
    </w:p>
    <w:p w14:paraId="33BFB0D1" w14:textId="5077BF41" w:rsidR="009D7356" w:rsidRDefault="009D7356">
      <w:pPr>
        <w:pStyle w:val="TableofFigures"/>
        <w:tabs>
          <w:tab w:val="right" w:leader="dot" w:pos="8777"/>
        </w:tabs>
        <w:rPr>
          <w:ins w:id="1142" w:author="pete jones" w:date="2022-04-01T15:23:00Z"/>
          <w:rFonts w:eastAsiaTheme="minorEastAsia" w:cstheme="minorBidi"/>
          <w:noProof/>
          <w:sz w:val="22"/>
          <w:szCs w:val="22"/>
        </w:rPr>
      </w:pPr>
      <w:ins w:id="1143"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7"</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5</w:t>
        </w:r>
        <w:r w:rsidRPr="0088199F">
          <w:rPr>
            <w:rStyle w:val="Hyperlink"/>
            <w:noProof/>
          </w:rPr>
          <w:noBreakHyphen/>
          <w:t>1: Group/Discipline/Team structure</w:t>
        </w:r>
        <w:r>
          <w:rPr>
            <w:noProof/>
            <w:webHidden/>
          </w:rPr>
          <w:tab/>
        </w:r>
        <w:r>
          <w:rPr>
            <w:noProof/>
            <w:webHidden/>
          </w:rPr>
          <w:fldChar w:fldCharType="begin"/>
        </w:r>
        <w:r>
          <w:rPr>
            <w:noProof/>
            <w:webHidden/>
          </w:rPr>
          <w:instrText xml:space="preserve"> PAGEREF _Toc99719357 \h </w:instrText>
        </w:r>
      </w:ins>
      <w:r>
        <w:rPr>
          <w:noProof/>
          <w:webHidden/>
        </w:rPr>
      </w:r>
      <w:r>
        <w:rPr>
          <w:noProof/>
          <w:webHidden/>
        </w:rPr>
        <w:fldChar w:fldCharType="separate"/>
      </w:r>
      <w:ins w:id="1144" w:author="pete jones" w:date="2022-04-05T11:31:00Z">
        <w:r w:rsidR="00D94147">
          <w:rPr>
            <w:noProof/>
            <w:webHidden/>
          </w:rPr>
          <w:t>130</w:t>
        </w:r>
      </w:ins>
      <w:ins w:id="1145" w:author="pete jones" w:date="2022-04-01T15:23:00Z">
        <w:r>
          <w:rPr>
            <w:noProof/>
            <w:webHidden/>
          </w:rPr>
          <w:fldChar w:fldCharType="end"/>
        </w:r>
        <w:r w:rsidRPr="0088199F">
          <w:rPr>
            <w:rStyle w:val="Hyperlink"/>
            <w:noProof/>
          </w:rPr>
          <w:fldChar w:fldCharType="end"/>
        </w:r>
      </w:ins>
    </w:p>
    <w:p w14:paraId="5BEF2056" w14:textId="67657C0A" w:rsidR="009D7356" w:rsidRDefault="009D7356">
      <w:pPr>
        <w:pStyle w:val="TableofFigures"/>
        <w:tabs>
          <w:tab w:val="right" w:leader="dot" w:pos="8777"/>
        </w:tabs>
        <w:rPr>
          <w:ins w:id="1146" w:author="pete jones" w:date="2022-04-01T15:23:00Z"/>
          <w:rFonts w:eastAsiaTheme="minorEastAsia" w:cstheme="minorBidi"/>
          <w:noProof/>
          <w:sz w:val="22"/>
          <w:szCs w:val="22"/>
        </w:rPr>
      </w:pPr>
      <w:ins w:id="1147"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8"</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5</w:t>
        </w:r>
        <w:r w:rsidRPr="0088199F">
          <w:rPr>
            <w:rStyle w:val="Hyperlink"/>
            <w:noProof/>
          </w:rPr>
          <w:noBreakHyphen/>
          <w:t>2: IMI sub-scale detail and recorded average score.</w:t>
        </w:r>
        <w:r>
          <w:rPr>
            <w:noProof/>
            <w:webHidden/>
          </w:rPr>
          <w:tab/>
        </w:r>
        <w:r>
          <w:rPr>
            <w:noProof/>
            <w:webHidden/>
          </w:rPr>
          <w:fldChar w:fldCharType="begin"/>
        </w:r>
        <w:r>
          <w:rPr>
            <w:noProof/>
            <w:webHidden/>
          </w:rPr>
          <w:instrText xml:space="preserve"> PAGEREF _Toc99719358 \h </w:instrText>
        </w:r>
      </w:ins>
      <w:r>
        <w:rPr>
          <w:noProof/>
          <w:webHidden/>
        </w:rPr>
      </w:r>
      <w:r>
        <w:rPr>
          <w:noProof/>
          <w:webHidden/>
        </w:rPr>
        <w:fldChar w:fldCharType="separate"/>
      </w:r>
      <w:ins w:id="1148" w:author="pete jones" w:date="2022-04-05T11:31:00Z">
        <w:r w:rsidR="00D94147">
          <w:rPr>
            <w:noProof/>
            <w:webHidden/>
          </w:rPr>
          <w:t>141</w:t>
        </w:r>
      </w:ins>
      <w:ins w:id="1149" w:author="pete jones" w:date="2022-04-01T15:23:00Z">
        <w:r>
          <w:rPr>
            <w:noProof/>
            <w:webHidden/>
          </w:rPr>
          <w:fldChar w:fldCharType="end"/>
        </w:r>
        <w:r w:rsidRPr="0088199F">
          <w:rPr>
            <w:rStyle w:val="Hyperlink"/>
            <w:noProof/>
          </w:rPr>
          <w:fldChar w:fldCharType="end"/>
        </w:r>
      </w:ins>
    </w:p>
    <w:p w14:paraId="7FB857FC" w14:textId="3171F15C" w:rsidR="009D7356" w:rsidRDefault="009D7356">
      <w:pPr>
        <w:pStyle w:val="TableofFigures"/>
        <w:tabs>
          <w:tab w:val="right" w:leader="dot" w:pos="8777"/>
        </w:tabs>
        <w:rPr>
          <w:ins w:id="1150" w:author="pete jones" w:date="2022-04-01T15:23:00Z"/>
          <w:rFonts w:eastAsiaTheme="minorEastAsia" w:cstheme="minorBidi"/>
          <w:noProof/>
          <w:sz w:val="22"/>
          <w:szCs w:val="22"/>
        </w:rPr>
      </w:pPr>
      <w:ins w:id="1151"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59"</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6</w:t>
        </w:r>
        <w:r w:rsidRPr="0088199F">
          <w:rPr>
            <w:rStyle w:val="Hyperlink"/>
            <w:noProof/>
          </w:rPr>
          <w:noBreakHyphen/>
          <w:t>1: CDIO Syllabus 2.0 - outcome statements up to level 2</w:t>
        </w:r>
        <w:r>
          <w:rPr>
            <w:noProof/>
            <w:webHidden/>
          </w:rPr>
          <w:tab/>
        </w:r>
        <w:r>
          <w:rPr>
            <w:noProof/>
            <w:webHidden/>
          </w:rPr>
          <w:fldChar w:fldCharType="begin"/>
        </w:r>
        <w:r>
          <w:rPr>
            <w:noProof/>
            <w:webHidden/>
          </w:rPr>
          <w:instrText xml:space="preserve"> PAGEREF _Toc99719359 \h </w:instrText>
        </w:r>
      </w:ins>
      <w:r>
        <w:rPr>
          <w:noProof/>
          <w:webHidden/>
        </w:rPr>
      </w:r>
      <w:r>
        <w:rPr>
          <w:noProof/>
          <w:webHidden/>
        </w:rPr>
        <w:fldChar w:fldCharType="separate"/>
      </w:r>
      <w:ins w:id="1152" w:author="pete jones" w:date="2022-04-05T11:31:00Z">
        <w:r w:rsidR="00D94147">
          <w:rPr>
            <w:noProof/>
            <w:webHidden/>
          </w:rPr>
          <w:t>168</w:t>
        </w:r>
      </w:ins>
      <w:ins w:id="1153" w:author="pete jones" w:date="2022-04-01T15:23:00Z">
        <w:r>
          <w:rPr>
            <w:noProof/>
            <w:webHidden/>
          </w:rPr>
          <w:fldChar w:fldCharType="end"/>
        </w:r>
        <w:r w:rsidRPr="0088199F">
          <w:rPr>
            <w:rStyle w:val="Hyperlink"/>
            <w:noProof/>
          </w:rPr>
          <w:fldChar w:fldCharType="end"/>
        </w:r>
      </w:ins>
    </w:p>
    <w:p w14:paraId="5E144918" w14:textId="283F6D2D" w:rsidR="009D7356" w:rsidRDefault="009D7356">
      <w:pPr>
        <w:pStyle w:val="TableofFigures"/>
        <w:tabs>
          <w:tab w:val="right" w:leader="dot" w:pos="8777"/>
        </w:tabs>
        <w:rPr>
          <w:ins w:id="1154" w:author="pete jones" w:date="2022-04-01T15:23:00Z"/>
          <w:rFonts w:eastAsiaTheme="minorEastAsia" w:cstheme="minorBidi"/>
          <w:noProof/>
          <w:sz w:val="22"/>
          <w:szCs w:val="22"/>
        </w:rPr>
      </w:pPr>
      <w:ins w:id="1155"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60"</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6</w:t>
        </w:r>
        <w:r w:rsidRPr="0088199F">
          <w:rPr>
            <w:rStyle w:val="Hyperlink"/>
            <w:noProof/>
          </w:rPr>
          <w:noBreakHyphen/>
          <w:t>2: A typical "mix" of level four modules at UG</w:t>
        </w:r>
        <w:r>
          <w:rPr>
            <w:noProof/>
            <w:webHidden/>
          </w:rPr>
          <w:tab/>
        </w:r>
        <w:r>
          <w:rPr>
            <w:noProof/>
            <w:webHidden/>
          </w:rPr>
          <w:fldChar w:fldCharType="begin"/>
        </w:r>
        <w:r>
          <w:rPr>
            <w:noProof/>
            <w:webHidden/>
          </w:rPr>
          <w:instrText xml:space="preserve"> PAGEREF _Toc99719360 \h </w:instrText>
        </w:r>
      </w:ins>
      <w:r>
        <w:rPr>
          <w:noProof/>
          <w:webHidden/>
        </w:rPr>
      </w:r>
      <w:r>
        <w:rPr>
          <w:noProof/>
          <w:webHidden/>
        </w:rPr>
        <w:fldChar w:fldCharType="separate"/>
      </w:r>
      <w:ins w:id="1156" w:author="pete jones" w:date="2022-04-05T11:31:00Z">
        <w:r w:rsidR="00D94147">
          <w:rPr>
            <w:noProof/>
            <w:webHidden/>
          </w:rPr>
          <w:t>175</w:t>
        </w:r>
      </w:ins>
      <w:ins w:id="1157" w:author="pete jones" w:date="2022-04-01T15:23:00Z">
        <w:r>
          <w:rPr>
            <w:noProof/>
            <w:webHidden/>
          </w:rPr>
          <w:fldChar w:fldCharType="end"/>
        </w:r>
        <w:r w:rsidRPr="0088199F">
          <w:rPr>
            <w:rStyle w:val="Hyperlink"/>
            <w:noProof/>
          </w:rPr>
          <w:fldChar w:fldCharType="end"/>
        </w:r>
      </w:ins>
    </w:p>
    <w:p w14:paraId="4B4502F2" w14:textId="19C892F5" w:rsidR="009D7356" w:rsidRDefault="009D7356">
      <w:pPr>
        <w:pStyle w:val="TableofFigures"/>
        <w:tabs>
          <w:tab w:val="right" w:leader="dot" w:pos="8777"/>
        </w:tabs>
        <w:rPr>
          <w:ins w:id="1158" w:author="pete jones" w:date="2022-04-01T15:23:00Z"/>
          <w:rFonts w:eastAsiaTheme="minorEastAsia" w:cstheme="minorBidi"/>
          <w:noProof/>
          <w:sz w:val="22"/>
          <w:szCs w:val="22"/>
        </w:rPr>
      </w:pPr>
      <w:ins w:id="1159"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61"</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6</w:t>
        </w:r>
        <w:r w:rsidRPr="0088199F">
          <w:rPr>
            <w:rStyle w:val="Hyperlink"/>
            <w:noProof/>
          </w:rPr>
          <w:noBreakHyphen/>
          <w:t>3: A-LEVEL vs BTEC acceptances 2019 (HESA data source)</w:t>
        </w:r>
        <w:r>
          <w:rPr>
            <w:noProof/>
            <w:webHidden/>
          </w:rPr>
          <w:tab/>
        </w:r>
        <w:r>
          <w:rPr>
            <w:noProof/>
            <w:webHidden/>
          </w:rPr>
          <w:fldChar w:fldCharType="begin"/>
        </w:r>
        <w:r>
          <w:rPr>
            <w:noProof/>
            <w:webHidden/>
          </w:rPr>
          <w:instrText xml:space="preserve"> PAGEREF _Toc99719361 \h </w:instrText>
        </w:r>
      </w:ins>
      <w:r>
        <w:rPr>
          <w:noProof/>
          <w:webHidden/>
        </w:rPr>
      </w:r>
      <w:r>
        <w:rPr>
          <w:noProof/>
          <w:webHidden/>
        </w:rPr>
        <w:fldChar w:fldCharType="separate"/>
      </w:r>
      <w:ins w:id="1160" w:author="pete jones" w:date="2022-04-05T11:31:00Z">
        <w:r w:rsidR="00D94147">
          <w:rPr>
            <w:noProof/>
            <w:webHidden/>
          </w:rPr>
          <w:t>176</w:t>
        </w:r>
      </w:ins>
      <w:ins w:id="1161" w:author="pete jones" w:date="2022-04-01T15:23:00Z">
        <w:r>
          <w:rPr>
            <w:noProof/>
            <w:webHidden/>
          </w:rPr>
          <w:fldChar w:fldCharType="end"/>
        </w:r>
        <w:r w:rsidRPr="0088199F">
          <w:rPr>
            <w:rStyle w:val="Hyperlink"/>
            <w:noProof/>
          </w:rPr>
          <w:fldChar w:fldCharType="end"/>
        </w:r>
      </w:ins>
    </w:p>
    <w:p w14:paraId="318EE6F7" w14:textId="1418CD14" w:rsidR="009D7356" w:rsidRDefault="009D7356">
      <w:pPr>
        <w:pStyle w:val="TableofFigures"/>
        <w:tabs>
          <w:tab w:val="right" w:leader="dot" w:pos="8777"/>
        </w:tabs>
        <w:rPr>
          <w:ins w:id="1162" w:author="pete jones" w:date="2022-04-01T15:23:00Z"/>
          <w:rFonts w:eastAsiaTheme="minorEastAsia" w:cstheme="minorBidi"/>
          <w:noProof/>
          <w:sz w:val="22"/>
          <w:szCs w:val="22"/>
        </w:rPr>
      </w:pPr>
      <w:ins w:id="1163"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62"</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8</w:t>
        </w:r>
        <w:r w:rsidRPr="0088199F">
          <w:rPr>
            <w:rStyle w:val="Hyperlink"/>
            <w:noProof/>
          </w:rPr>
          <w:noBreakHyphen/>
          <w:t>1: Degree classification gradings</w:t>
        </w:r>
        <w:r>
          <w:rPr>
            <w:noProof/>
            <w:webHidden/>
          </w:rPr>
          <w:tab/>
        </w:r>
        <w:r>
          <w:rPr>
            <w:noProof/>
            <w:webHidden/>
          </w:rPr>
          <w:fldChar w:fldCharType="begin"/>
        </w:r>
        <w:r>
          <w:rPr>
            <w:noProof/>
            <w:webHidden/>
          </w:rPr>
          <w:instrText xml:space="preserve"> PAGEREF _Toc99719362 \h </w:instrText>
        </w:r>
      </w:ins>
      <w:r>
        <w:rPr>
          <w:noProof/>
          <w:webHidden/>
        </w:rPr>
      </w:r>
      <w:r>
        <w:rPr>
          <w:noProof/>
          <w:webHidden/>
        </w:rPr>
        <w:fldChar w:fldCharType="separate"/>
      </w:r>
      <w:ins w:id="1164" w:author="pete jones" w:date="2022-04-05T11:31:00Z">
        <w:r w:rsidR="00D94147">
          <w:rPr>
            <w:noProof/>
            <w:webHidden/>
          </w:rPr>
          <w:t>223</w:t>
        </w:r>
      </w:ins>
      <w:ins w:id="1165" w:author="pete jones" w:date="2022-04-01T15:23:00Z">
        <w:r>
          <w:rPr>
            <w:noProof/>
            <w:webHidden/>
          </w:rPr>
          <w:fldChar w:fldCharType="end"/>
        </w:r>
        <w:r w:rsidRPr="0088199F">
          <w:rPr>
            <w:rStyle w:val="Hyperlink"/>
            <w:noProof/>
          </w:rPr>
          <w:fldChar w:fldCharType="end"/>
        </w:r>
      </w:ins>
    </w:p>
    <w:p w14:paraId="523F5E88" w14:textId="51DAFE80" w:rsidR="009D7356" w:rsidRDefault="009D7356">
      <w:pPr>
        <w:pStyle w:val="TableofFigures"/>
        <w:tabs>
          <w:tab w:val="right" w:leader="dot" w:pos="8777"/>
        </w:tabs>
        <w:rPr>
          <w:ins w:id="1166" w:author="pete jones" w:date="2022-04-01T15:23:00Z"/>
          <w:rFonts w:eastAsiaTheme="minorEastAsia" w:cstheme="minorBidi"/>
          <w:noProof/>
          <w:sz w:val="22"/>
          <w:szCs w:val="22"/>
        </w:rPr>
      </w:pPr>
      <w:ins w:id="1167"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63"</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8</w:t>
        </w:r>
        <w:r w:rsidRPr="0088199F">
          <w:rPr>
            <w:rStyle w:val="Hyperlink"/>
            <w:noProof/>
          </w:rPr>
          <w:noBreakHyphen/>
          <w:t>2: AEHP Outcome references - Bachelors with further learning for CEng</w:t>
        </w:r>
        <w:r>
          <w:rPr>
            <w:noProof/>
            <w:webHidden/>
          </w:rPr>
          <w:tab/>
        </w:r>
        <w:r>
          <w:rPr>
            <w:noProof/>
            <w:webHidden/>
          </w:rPr>
          <w:fldChar w:fldCharType="begin"/>
        </w:r>
        <w:r>
          <w:rPr>
            <w:noProof/>
            <w:webHidden/>
          </w:rPr>
          <w:instrText xml:space="preserve"> PAGEREF _Toc99719363 \h </w:instrText>
        </w:r>
      </w:ins>
      <w:r>
        <w:rPr>
          <w:noProof/>
          <w:webHidden/>
        </w:rPr>
      </w:r>
      <w:r>
        <w:rPr>
          <w:noProof/>
          <w:webHidden/>
        </w:rPr>
        <w:fldChar w:fldCharType="separate"/>
      </w:r>
      <w:ins w:id="1168" w:author="pete jones" w:date="2022-04-05T11:31:00Z">
        <w:r w:rsidR="00D94147">
          <w:rPr>
            <w:noProof/>
            <w:webHidden/>
          </w:rPr>
          <w:t>234</w:t>
        </w:r>
      </w:ins>
      <w:ins w:id="1169" w:author="pete jones" w:date="2022-04-01T15:23:00Z">
        <w:r>
          <w:rPr>
            <w:noProof/>
            <w:webHidden/>
          </w:rPr>
          <w:fldChar w:fldCharType="end"/>
        </w:r>
        <w:r w:rsidRPr="0088199F">
          <w:rPr>
            <w:rStyle w:val="Hyperlink"/>
            <w:noProof/>
          </w:rPr>
          <w:fldChar w:fldCharType="end"/>
        </w:r>
      </w:ins>
    </w:p>
    <w:p w14:paraId="641A6836" w14:textId="2C052A09" w:rsidR="009D7356" w:rsidRDefault="009D7356">
      <w:pPr>
        <w:pStyle w:val="TableofFigures"/>
        <w:tabs>
          <w:tab w:val="right" w:leader="dot" w:pos="8777"/>
        </w:tabs>
        <w:rPr>
          <w:ins w:id="1170" w:author="pete jones" w:date="2022-04-01T15:23:00Z"/>
          <w:rFonts w:eastAsiaTheme="minorEastAsia" w:cstheme="minorBidi"/>
          <w:noProof/>
          <w:sz w:val="22"/>
          <w:szCs w:val="22"/>
        </w:rPr>
      </w:pPr>
      <w:ins w:id="1171"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64"</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8</w:t>
        </w:r>
        <w:r w:rsidRPr="0088199F">
          <w:rPr>
            <w:rStyle w:val="Hyperlink"/>
            <w:noProof/>
          </w:rPr>
          <w:noBreakHyphen/>
          <w:t>3: AHEP 4 to AHEP 3 mapping</w:t>
        </w:r>
        <w:r>
          <w:rPr>
            <w:noProof/>
            <w:webHidden/>
          </w:rPr>
          <w:tab/>
        </w:r>
        <w:r>
          <w:rPr>
            <w:noProof/>
            <w:webHidden/>
          </w:rPr>
          <w:fldChar w:fldCharType="begin"/>
        </w:r>
        <w:r>
          <w:rPr>
            <w:noProof/>
            <w:webHidden/>
          </w:rPr>
          <w:instrText xml:space="preserve"> PAGEREF _Toc99719364 \h </w:instrText>
        </w:r>
      </w:ins>
      <w:r>
        <w:rPr>
          <w:noProof/>
          <w:webHidden/>
        </w:rPr>
      </w:r>
      <w:r>
        <w:rPr>
          <w:noProof/>
          <w:webHidden/>
        </w:rPr>
        <w:fldChar w:fldCharType="separate"/>
      </w:r>
      <w:ins w:id="1172" w:author="pete jones" w:date="2022-04-05T11:31:00Z">
        <w:r w:rsidR="00D94147">
          <w:rPr>
            <w:noProof/>
            <w:webHidden/>
          </w:rPr>
          <w:t>235</w:t>
        </w:r>
      </w:ins>
      <w:ins w:id="1173" w:author="pete jones" w:date="2022-04-01T15:23:00Z">
        <w:r>
          <w:rPr>
            <w:noProof/>
            <w:webHidden/>
          </w:rPr>
          <w:fldChar w:fldCharType="end"/>
        </w:r>
        <w:r w:rsidRPr="0088199F">
          <w:rPr>
            <w:rStyle w:val="Hyperlink"/>
            <w:noProof/>
          </w:rPr>
          <w:fldChar w:fldCharType="end"/>
        </w:r>
      </w:ins>
    </w:p>
    <w:p w14:paraId="641CD388" w14:textId="40B346A8" w:rsidR="009D7356" w:rsidRDefault="009D7356">
      <w:pPr>
        <w:pStyle w:val="TableofFigures"/>
        <w:tabs>
          <w:tab w:val="right" w:leader="dot" w:pos="8777"/>
        </w:tabs>
        <w:rPr>
          <w:ins w:id="1174" w:author="pete jones" w:date="2022-04-01T15:23:00Z"/>
          <w:rFonts w:eastAsiaTheme="minorEastAsia" w:cstheme="minorBidi"/>
          <w:noProof/>
          <w:sz w:val="22"/>
          <w:szCs w:val="22"/>
        </w:rPr>
      </w:pPr>
      <w:ins w:id="1175"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65"</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8</w:t>
        </w:r>
        <w:r w:rsidRPr="0088199F">
          <w:rPr>
            <w:rStyle w:val="Hyperlink"/>
            <w:noProof/>
          </w:rPr>
          <w:noBreakHyphen/>
          <w:t>4: CDIO Syllabus 2.0 total outcome overview</w:t>
        </w:r>
        <w:r>
          <w:rPr>
            <w:noProof/>
            <w:webHidden/>
          </w:rPr>
          <w:tab/>
        </w:r>
        <w:r>
          <w:rPr>
            <w:noProof/>
            <w:webHidden/>
          </w:rPr>
          <w:fldChar w:fldCharType="begin"/>
        </w:r>
        <w:r>
          <w:rPr>
            <w:noProof/>
            <w:webHidden/>
          </w:rPr>
          <w:instrText xml:space="preserve"> PAGEREF _Toc99719365 \h </w:instrText>
        </w:r>
      </w:ins>
      <w:r>
        <w:rPr>
          <w:noProof/>
          <w:webHidden/>
        </w:rPr>
      </w:r>
      <w:r>
        <w:rPr>
          <w:noProof/>
          <w:webHidden/>
        </w:rPr>
        <w:fldChar w:fldCharType="separate"/>
      </w:r>
      <w:ins w:id="1176" w:author="pete jones" w:date="2022-04-05T11:31:00Z">
        <w:r w:rsidR="00D94147">
          <w:rPr>
            <w:noProof/>
            <w:webHidden/>
          </w:rPr>
          <w:t>236</w:t>
        </w:r>
      </w:ins>
      <w:ins w:id="1177" w:author="pete jones" w:date="2022-04-01T15:23:00Z">
        <w:r>
          <w:rPr>
            <w:noProof/>
            <w:webHidden/>
          </w:rPr>
          <w:fldChar w:fldCharType="end"/>
        </w:r>
        <w:r w:rsidRPr="0088199F">
          <w:rPr>
            <w:rStyle w:val="Hyperlink"/>
            <w:noProof/>
          </w:rPr>
          <w:fldChar w:fldCharType="end"/>
        </w:r>
      </w:ins>
    </w:p>
    <w:p w14:paraId="40EBE22C" w14:textId="7B67024E" w:rsidR="009D7356" w:rsidRDefault="009D7356">
      <w:pPr>
        <w:pStyle w:val="TableofFigures"/>
        <w:tabs>
          <w:tab w:val="right" w:leader="dot" w:pos="8777"/>
        </w:tabs>
        <w:rPr>
          <w:ins w:id="1178" w:author="pete jones" w:date="2022-04-01T15:23:00Z"/>
          <w:rFonts w:eastAsiaTheme="minorEastAsia" w:cstheme="minorBidi"/>
          <w:noProof/>
          <w:sz w:val="22"/>
          <w:szCs w:val="22"/>
        </w:rPr>
      </w:pPr>
      <w:ins w:id="1179"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66"</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8</w:t>
        </w:r>
        <w:r w:rsidRPr="0088199F">
          <w:rPr>
            <w:rStyle w:val="Hyperlink"/>
            <w:noProof/>
          </w:rPr>
          <w:noBreakHyphen/>
          <w:t>5: Generic mapping table for CDE Layer 1</w:t>
        </w:r>
        <w:r>
          <w:rPr>
            <w:noProof/>
            <w:webHidden/>
          </w:rPr>
          <w:tab/>
        </w:r>
        <w:r>
          <w:rPr>
            <w:noProof/>
            <w:webHidden/>
          </w:rPr>
          <w:fldChar w:fldCharType="begin"/>
        </w:r>
        <w:r>
          <w:rPr>
            <w:noProof/>
            <w:webHidden/>
          </w:rPr>
          <w:instrText xml:space="preserve"> PAGEREF _Toc99719366 \h </w:instrText>
        </w:r>
      </w:ins>
      <w:r>
        <w:rPr>
          <w:noProof/>
          <w:webHidden/>
        </w:rPr>
      </w:r>
      <w:r>
        <w:rPr>
          <w:noProof/>
          <w:webHidden/>
        </w:rPr>
        <w:fldChar w:fldCharType="separate"/>
      </w:r>
      <w:ins w:id="1180" w:author="pete jones" w:date="2022-04-05T11:31:00Z">
        <w:r w:rsidR="00D94147">
          <w:rPr>
            <w:noProof/>
            <w:webHidden/>
          </w:rPr>
          <w:t>240</w:t>
        </w:r>
      </w:ins>
      <w:ins w:id="1181" w:author="pete jones" w:date="2022-04-01T15:23:00Z">
        <w:r>
          <w:rPr>
            <w:noProof/>
            <w:webHidden/>
          </w:rPr>
          <w:fldChar w:fldCharType="end"/>
        </w:r>
        <w:r w:rsidRPr="0088199F">
          <w:rPr>
            <w:rStyle w:val="Hyperlink"/>
            <w:noProof/>
          </w:rPr>
          <w:fldChar w:fldCharType="end"/>
        </w:r>
      </w:ins>
    </w:p>
    <w:p w14:paraId="34507CB0" w14:textId="0B1B4751" w:rsidR="009D7356" w:rsidRDefault="009D7356">
      <w:pPr>
        <w:pStyle w:val="TableofFigures"/>
        <w:tabs>
          <w:tab w:val="right" w:leader="dot" w:pos="8777"/>
        </w:tabs>
        <w:rPr>
          <w:ins w:id="1182" w:author="pete jones" w:date="2022-04-01T15:23:00Z"/>
          <w:rFonts w:eastAsiaTheme="minorEastAsia" w:cstheme="minorBidi"/>
          <w:noProof/>
          <w:sz w:val="22"/>
          <w:szCs w:val="22"/>
        </w:rPr>
      </w:pPr>
      <w:ins w:id="1183" w:author="pete jones" w:date="2022-04-01T15:23:00Z">
        <w:r w:rsidRPr="0088199F">
          <w:rPr>
            <w:rStyle w:val="Hyperlink"/>
            <w:noProof/>
          </w:rPr>
          <w:lastRenderedPageBreak/>
          <w:fldChar w:fldCharType="begin"/>
        </w:r>
        <w:r w:rsidRPr="0088199F">
          <w:rPr>
            <w:rStyle w:val="Hyperlink"/>
            <w:noProof/>
          </w:rPr>
          <w:instrText xml:space="preserve"> </w:instrText>
        </w:r>
        <w:r>
          <w:rPr>
            <w:noProof/>
          </w:rPr>
          <w:instrText>HYPERLINK \l "_Toc99719367"</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8</w:t>
        </w:r>
        <w:r w:rsidRPr="0088199F">
          <w:rPr>
            <w:rStyle w:val="Hyperlink"/>
            <w:noProof/>
          </w:rPr>
          <w:noBreakHyphen/>
          <w:t>6: Level 5 Module structuring - discipline examples</w:t>
        </w:r>
        <w:r>
          <w:rPr>
            <w:noProof/>
            <w:webHidden/>
          </w:rPr>
          <w:tab/>
        </w:r>
        <w:r>
          <w:rPr>
            <w:noProof/>
            <w:webHidden/>
          </w:rPr>
          <w:fldChar w:fldCharType="begin"/>
        </w:r>
        <w:r>
          <w:rPr>
            <w:noProof/>
            <w:webHidden/>
          </w:rPr>
          <w:instrText xml:space="preserve"> PAGEREF _Toc99719367 \h </w:instrText>
        </w:r>
      </w:ins>
      <w:r>
        <w:rPr>
          <w:noProof/>
          <w:webHidden/>
        </w:rPr>
      </w:r>
      <w:r>
        <w:rPr>
          <w:noProof/>
          <w:webHidden/>
        </w:rPr>
        <w:fldChar w:fldCharType="separate"/>
      </w:r>
      <w:ins w:id="1184" w:author="pete jones" w:date="2022-04-05T11:31:00Z">
        <w:r w:rsidR="00D94147">
          <w:rPr>
            <w:noProof/>
            <w:webHidden/>
          </w:rPr>
          <w:t>241</w:t>
        </w:r>
      </w:ins>
      <w:ins w:id="1185" w:author="pete jones" w:date="2022-04-01T15:23:00Z">
        <w:r>
          <w:rPr>
            <w:noProof/>
            <w:webHidden/>
          </w:rPr>
          <w:fldChar w:fldCharType="end"/>
        </w:r>
        <w:r w:rsidRPr="0088199F">
          <w:rPr>
            <w:rStyle w:val="Hyperlink"/>
            <w:noProof/>
          </w:rPr>
          <w:fldChar w:fldCharType="end"/>
        </w:r>
      </w:ins>
    </w:p>
    <w:p w14:paraId="0ECC4974" w14:textId="75FA61AB" w:rsidR="009D7356" w:rsidRDefault="009D7356">
      <w:pPr>
        <w:pStyle w:val="TableofFigures"/>
        <w:tabs>
          <w:tab w:val="right" w:leader="dot" w:pos="8777"/>
        </w:tabs>
        <w:rPr>
          <w:ins w:id="1186" w:author="pete jones" w:date="2022-04-01T15:23:00Z"/>
          <w:rFonts w:eastAsiaTheme="minorEastAsia" w:cstheme="minorBidi"/>
          <w:noProof/>
          <w:sz w:val="22"/>
          <w:szCs w:val="22"/>
        </w:rPr>
      </w:pPr>
      <w:ins w:id="1187"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68"</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8</w:t>
        </w:r>
        <w:r w:rsidRPr="0088199F">
          <w:rPr>
            <w:rStyle w:val="Hyperlink"/>
            <w:noProof/>
          </w:rPr>
          <w:noBreakHyphen/>
          <w:t>7: Layer 2 – Tier 2 – engineering roles.</w:t>
        </w:r>
        <w:r>
          <w:rPr>
            <w:noProof/>
            <w:webHidden/>
          </w:rPr>
          <w:tab/>
        </w:r>
        <w:r>
          <w:rPr>
            <w:noProof/>
            <w:webHidden/>
          </w:rPr>
          <w:fldChar w:fldCharType="begin"/>
        </w:r>
        <w:r>
          <w:rPr>
            <w:noProof/>
            <w:webHidden/>
          </w:rPr>
          <w:instrText xml:space="preserve"> PAGEREF _Toc99719368 \h </w:instrText>
        </w:r>
      </w:ins>
      <w:r>
        <w:rPr>
          <w:noProof/>
          <w:webHidden/>
        </w:rPr>
      </w:r>
      <w:r>
        <w:rPr>
          <w:noProof/>
          <w:webHidden/>
        </w:rPr>
        <w:fldChar w:fldCharType="separate"/>
      </w:r>
      <w:ins w:id="1188" w:author="pete jones" w:date="2022-04-05T11:31:00Z">
        <w:r w:rsidR="00D94147">
          <w:rPr>
            <w:noProof/>
            <w:webHidden/>
          </w:rPr>
          <w:t>245</w:t>
        </w:r>
      </w:ins>
      <w:ins w:id="1189" w:author="pete jones" w:date="2022-04-01T15:23:00Z">
        <w:r>
          <w:rPr>
            <w:noProof/>
            <w:webHidden/>
          </w:rPr>
          <w:fldChar w:fldCharType="end"/>
        </w:r>
        <w:r w:rsidRPr="0088199F">
          <w:rPr>
            <w:rStyle w:val="Hyperlink"/>
            <w:noProof/>
          </w:rPr>
          <w:fldChar w:fldCharType="end"/>
        </w:r>
      </w:ins>
    </w:p>
    <w:p w14:paraId="4E2A8EA1" w14:textId="0B31CC37" w:rsidR="009D7356" w:rsidRDefault="009D7356">
      <w:pPr>
        <w:pStyle w:val="TableofFigures"/>
        <w:tabs>
          <w:tab w:val="right" w:leader="dot" w:pos="8777"/>
        </w:tabs>
        <w:rPr>
          <w:ins w:id="1190" w:author="pete jones" w:date="2022-04-01T15:23:00Z"/>
          <w:rFonts w:eastAsiaTheme="minorEastAsia" w:cstheme="minorBidi"/>
          <w:noProof/>
          <w:sz w:val="22"/>
          <w:szCs w:val="22"/>
        </w:rPr>
      </w:pPr>
      <w:ins w:id="1191"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69"</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8</w:t>
        </w:r>
        <w:r w:rsidRPr="0088199F">
          <w:rPr>
            <w:rStyle w:val="Hyperlink"/>
            <w:noProof/>
          </w:rPr>
          <w:noBreakHyphen/>
          <w:t>8: Generic outcome cross-reference CDE Layer 2</w:t>
        </w:r>
        <w:r>
          <w:rPr>
            <w:noProof/>
            <w:webHidden/>
          </w:rPr>
          <w:tab/>
        </w:r>
        <w:r>
          <w:rPr>
            <w:noProof/>
            <w:webHidden/>
          </w:rPr>
          <w:fldChar w:fldCharType="begin"/>
        </w:r>
        <w:r>
          <w:rPr>
            <w:noProof/>
            <w:webHidden/>
          </w:rPr>
          <w:instrText xml:space="preserve"> PAGEREF _Toc99719369 \h </w:instrText>
        </w:r>
      </w:ins>
      <w:r>
        <w:rPr>
          <w:noProof/>
          <w:webHidden/>
        </w:rPr>
      </w:r>
      <w:r>
        <w:rPr>
          <w:noProof/>
          <w:webHidden/>
        </w:rPr>
        <w:fldChar w:fldCharType="separate"/>
      </w:r>
      <w:ins w:id="1192" w:author="pete jones" w:date="2022-04-05T11:31:00Z">
        <w:r w:rsidR="00D94147">
          <w:rPr>
            <w:noProof/>
            <w:webHidden/>
          </w:rPr>
          <w:t>246</w:t>
        </w:r>
      </w:ins>
      <w:ins w:id="1193" w:author="pete jones" w:date="2022-04-01T15:23:00Z">
        <w:r>
          <w:rPr>
            <w:noProof/>
            <w:webHidden/>
          </w:rPr>
          <w:fldChar w:fldCharType="end"/>
        </w:r>
        <w:r w:rsidRPr="0088199F">
          <w:rPr>
            <w:rStyle w:val="Hyperlink"/>
            <w:noProof/>
          </w:rPr>
          <w:fldChar w:fldCharType="end"/>
        </w:r>
      </w:ins>
    </w:p>
    <w:p w14:paraId="51AE85C3" w14:textId="4EF8B5E4" w:rsidR="009D7356" w:rsidRDefault="009D7356">
      <w:pPr>
        <w:pStyle w:val="TableofFigures"/>
        <w:tabs>
          <w:tab w:val="right" w:leader="dot" w:pos="8777"/>
        </w:tabs>
        <w:rPr>
          <w:ins w:id="1194" w:author="pete jones" w:date="2022-04-01T15:23:00Z"/>
          <w:rFonts w:eastAsiaTheme="minorEastAsia" w:cstheme="minorBidi"/>
          <w:noProof/>
          <w:sz w:val="22"/>
          <w:szCs w:val="22"/>
        </w:rPr>
      </w:pPr>
      <w:ins w:id="1195"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70"</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8</w:t>
        </w:r>
        <w:r w:rsidRPr="0088199F">
          <w:rPr>
            <w:rStyle w:val="Hyperlink"/>
            <w:noProof/>
          </w:rPr>
          <w:noBreakHyphen/>
          <w:t>9: Generic outcome cross-reference CDE Layer 3</w:t>
        </w:r>
        <w:r>
          <w:rPr>
            <w:noProof/>
            <w:webHidden/>
          </w:rPr>
          <w:tab/>
        </w:r>
        <w:r>
          <w:rPr>
            <w:noProof/>
            <w:webHidden/>
          </w:rPr>
          <w:fldChar w:fldCharType="begin"/>
        </w:r>
        <w:r>
          <w:rPr>
            <w:noProof/>
            <w:webHidden/>
          </w:rPr>
          <w:instrText xml:space="preserve"> PAGEREF _Toc99719370 \h </w:instrText>
        </w:r>
      </w:ins>
      <w:r>
        <w:rPr>
          <w:noProof/>
          <w:webHidden/>
        </w:rPr>
      </w:r>
      <w:r>
        <w:rPr>
          <w:noProof/>
          <w:webHidden/>
        </w:rPr>
        <w:fldChar w:fldCharType="separate"/>
      </w:r>
      <w:ins w:id="1196" w:author="pete jones" w:date="2022-04-05T11:31:00Z">
        <w:r w:rsidR="00D94147">
          <w:rPr>
            <w:noProof/>
            <w:webHidden/>
          </w:rPr>
          <w:t>250</w:t>
        </w:r>
      </w:ins>
      <w:ins w:id="1197" w:author="pete jones" w:date="2022-04-01T15:23:00Z">
        <w:r>
          <w:rPr>
            <w:noProof/>
            <w:webHidden/>
          </w:rPr>
          <w:fldChar w:fldCharType="end"/>
        </w:r>
        <w:r w:rsidRPr="0088199F">
          <w:rPr>
            <w:rStyle w:val="Hyperlink"/>
            <w:noProof/>
          </w:rPr>
          <w:fldChar w:fldCharType="end"/>
        </w:r>
      </w:ins>
    </w:p>
    <w:p w14:paraId="2F4E6A6C" w14:textId="212152A1" w:rsidR="009D7356" w:rsidRDefault="009D7356">
      <w:pPr>
        <w:pStyle w:val="TableofFigures"/>
        <w:tabs>
          <w:tab w:val="right" w:leader="dot" w:pos="8777"/>
        </w:tabs>
        <w:rPr>
          <w:ins w:id="1198" w:author="pete jones" w:date="2022-04-01T15:23:00Z"/>
          <w:rFonts w:eastAsiaTheme="minorEastAsia" w:cstheme="minorBidi"/>
          <w:noProof/>
          <w:sz w:val="22"/>
          <w:szCs w:val="22"/>
        </w:rPr>
      </w:pPr>
      <w:ins w:id="1199"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71"</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11</w:t>
        </w:r>
        <w:r w:rsidRPr="0088199F">
          <w:rPr>
            <w:rStyle w:val="Hyperlink"/>
            <w:noProof/>
          </w:rPr>
          <w:noBreakHyphen/>
          <w:t>1: OPP-INDEX KPI Indication weightings</w:t>
        </w:r>
        <w:r>
          <w:rPr>
            <w:noProof/>
            <w:webHidden/>
          </w:rPr>
          <w:tab/>
        </w:r>
        <w:r>
          <w:rPr>
            <w:noProof/>
            <w:webHidden/>
          </w:rPr>
          <w:fldChar w:fldCharType="begin"/>
        </w:r>
        <w:r>
          <w:rPr>
            <w:noProof/>
            <w:webHidden/>
          </w:rPr>
          <w:instrText xml:space="preserve"> PAGEREF _Toc99719371 \h </w:instrText>
        </w:r>
      </w:ins>
      <w:r>
        <w:rPr>
          <w:noProof/>
          <w:webHidden/>
        </w:rPr>
      </w:r>
      <w:r>
        <w:rPr>
          <w:noProof/>
          <w:webHidden/>
        </w:rPr>
        <w:fldChar w:fldCharType="separate"/>
      </w:r>
      <w:ins w:id="1200" w:author="pete jones" w:date="2022-04-05T11:31:00Z">
        <w:r w:rsidR="00D94147">
          <w:rPr>
            <w:noProof/>
            <w:webHidden/>
          </w:rPr>
          <w:t>xlvi</w:t>
        </w:r>
      </w:ins>
      <w:ins w:id="1201" w:author="pete jones" w:date="2022-04-01T15:23:00Z">
        <w:r>
          <w:rPr>
            <w:noProof/>
            <w:webHidden/>
          </w:rPr>
          <w:fldChar w:fldCharType="end"/>
        </w:r>
        <w:r w:rsidRPr="0088199F">
          <w:rPr>
            <w:rStyle w:val="Hyperlink"/>
            <w:noProof/>
          </w:rPr>
          <w:fldChar w:fldCharType="end"/>
        </w:r>
      </w:ins>
    </w:p>
    <w:p w14:paraId="6E55903E" w14:textId="3CD0D949" w:rsidR="009D7356" w:rsidRDefault="009D7356">
      <w:pPr>
        <w:pStyle w:val="TableofFigures"/>
        <w:tabs>
          <w:tab w:val="right" w:leader="dot" w:pos="8777"/>
        </w:tabs>
        <w:rPr>
          <w:ins w:id="1202" w:author="pete jones" w:date="2022-04-01T15:23:00Z"/>
          <w:rFonts w:eastAsiaTheme="minorEastAsia" w:cstheme="minorBidi"/>
          <w:noProof/>
          <w:sz w:val="22"/>
          <w:szCs w:val="22"/>
        </w:rPr>
      </w:pPr>
      <w:ins w:id="1203"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72"</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11</w:t>
        </w:r>
        <w:r w:rsidRPr="0088199F">
          <w:rPr>
            <w:rStyle w:val="Hyperlink"/>
            <w:noProof/>
          </w:rPr>
          <w:noBreakHyphen/>
          <w:t>2: OPP-INDEX reference table</w:t>
        </w:r>
        <w:r>
          <w:rPr>
            <w:noProof/>
            <w:webHidden/>
          </w:rPr>
          <w:tab/>
        </w:r>
        <w:r>
          <w:rPr>
            <w:noProof/>
            <w:webHidden/>
          </w:rPr>
          <w:fldChar w:fldCharType="begin"/>
        </w:r>
        <w:r>
          <w:rPr>
            <w:noProof/>
            <w:webHidden/>
          </w:rPr>
          <w:instrText xml:space="preserve"> PAGEREF _Toc99719372 \h </w:instrText>
        </w:r>
      </w:ins>
      <w:r>
        <w:rPr>
          <w:noProof/>
          <w:webHidden/>
        </w:rPr>
      </w:r>
      <w:r>
        <w:rPr>
          <w:noProof/>
          <w:webHidden/>
        </w:rPr>
        <w:fldChar w:fldCharType="separate"/>
      </w:r>
      <w:ins w:id="1204" w:author="pete jones" w:date="2022-04-05T11:31:00Z">
        <w:r w:rsidR="00D94147">
          <w:rPr>
            <w:noProof/>
            <w:webHidden/>
          </w:rPr>
          <w:t>xlvii</w:t>
        </w:r>
      </w:ins>
      <w:ins w:id="1205" w:author="pete jones" w:date="2022-04-01T15:23:00Z">
        <w:r>
          <w:rPr>
            <w:noProof/>
            <w:webHidden/>
          </w:rPr>
          <w:fldChar w:fldCharType="end"/>
        </w:r>
        <w:r w:rsidRPr="0088199F">
          <w:rPr>
            <w:rStyle w:val="Hyperlink"/>
            <w:noProof/>
          </w:rPr>
          <w:fldChar w:fldCharType="end"/>
        </w:r>
      </w:ins>
    </w:p>
    <w:p w14:paraId="638B80A6" w14:textId="52D3339E" w:rsidR="009D7356" w:rsidRDefault="009D7356">
      <w:pPr>
        <w:pStyle w:val="TableofFigures"/>
        <w:tabs>
          <w:tab w:val="right" w:leader="dot" w:pos="8777"/>
        </w:tabs>
        <w:rPr>
          <w:ins w:id="1206" w:author="pete jones" w:date="2022-04-01T15:23:00Z"/>
          <w:rFonts w:eastAsiaTheme="minorEastAsia" w:cstheme="minorBidi"/>
          <w:noProof/>
          <w:sz w:val="22"/>
          <w:szCs w:val="22"/>
        </w:rPr>
      </w:pPr>
      <w:ins w:id="1207" w:author="pete jones" w:date="2022-04-01T15:23:00Z">
        <w:r w:rsidRPr="0088199F">
          <w:rPr>
            <w:rStyle w:val="Hyperlink"/>
            <w:noProof/>
          </w:rPr>
          <w:fldChar w:fldCharType="begin"/>
        </w:r>
        <w:r w:rsidRPr="0088199F">
          <w:rPr>
            <w:rStyle w:val="Hyperlink"/>
            <w:noProof/>
          </w:rPr>
          <w:instrText xml:space="preserve"> </w:instrText>
        </w:r>
        <w:r>
          <w:rPr>
            <w:noProof/>
          </w:rPr>
          <w:instrText>HYPERLINK \l "_Toc99719373"</w:instrText>
        </w:r>
        <w:r w:rsidRPr="0088199F">
          <w:rPr>
            <w:rStyle w:val="Hyperlink"/>
            <w:noProof/>
          </w:rPr>
          <w:instrText xml:space="preserve"> </w:instrText>
        </w:r>
        <w:r w:rsidRPr="0088199F">
          <w:rPr>
            <w:rStyle w:val="Hyperlink"/>
            <w:noProof/>
          </w:rPr>
          <w:fldChar w:fldCharType="separate"/>
        </w:r>
        <w:r w:rsidRPr="0088199F">
          <w:rPr>
            <w:rStyle w:val="Hyperlink"/>
            <w:noProof/>
          </w:rPr>
          <w:t>Table 11</w:t>
        </w:r>
        <w:r w:rsidRPr="0088199F">
          <w:rPr>
            <w:rStyle w:val="Hyperlink"/>
            <w:noProof/>
          </w:rPr>
          <w:noBreakHyphen/>
          <w:t>3: Opp-INDEX computation of the overall score</w:t>
        </w:r>
        <w:r>
          <w:rPr>
            <w:noProof/>
            <w:webHidden/>
          </w:rPr>
          <w:tab/>
        </w:r>
        <w:r>
          <w:rPr>
            <w:noProof/>
            <w:webHidden/>
          </w:rPr>
          <w:fldChar w:fldCharType="begin"/>
        </w:r>
        <w:r>
          <w:rPr>
            <w:noProof/>
            <w:webHidden/>
          </w:rPr>
          <w:instrText xml:space="preserve"> PAGEREF _Toc99719373 \h </w:instrText>
        </w:r>
      </w:ins>
      <w:r>
        <w:rPr>
          <w:noProof/>
          <w:webHidden/>
        </w:rPr>
      </w:r>
      <w:r>
        <w:rPr>
          <w:noProof/>
          <w:webHidden/>
        </w:rPr>
        <w:fldChar w:fldCharType="separate"/>
      </w:r>
      <w:ins w:id="1208" w:author="pete jones" w:date="2022-04-05T11:31:00Z">
        <w:r w:rsidR="00D94147">
          <w:rPr>
            <w:noProof/>
            <w:webHidden/>
          </w:rPr>
          <w:t>xlviii</w:t>
        </w:r>
      </w:ins>
      <w:ins w:id="1209" w:author="pete jones" w:date="2022-04-01T15:23:00Z">
        <w:r>
          <w:rPr>
            <w:noProof/>
            <w:webHidden/>
          </w:rPr>
          <w:fldChar w:fldCharType="end"/>
        </w:r>
        <w:r w:rsidRPr="0088199F">
          <w:rPr>
            <w:rStyle w:val="Hyperlink"/>
            <w:noProof/>
          </w:rPr>
          <w:fldChar w:fldCharType="end"/>
        </w:r>
      </w:ins>
    </w:p>
    <w:p w14:paraId="1EED9988" w14:textId="79D35052" w:rsidR="004007BA" w:rsidRPr="00FF6A71" w:rsidDel="004007BA" w:rsidRDefault="004007BA" w:rsidP="00F06393">
      <w:pPr>
        <w:rPr>
          <w:del w:id="1210" w:author="pete jones" w:date="2022-01-04T12:22:00Z"/>
          <w:noProof/>
        </w:rPr>
      </w:pPr>
    </w:p>
    <w:p w14:paraId="738AE169" w14:textId="78DF05C7" w:rsidR="00F82D23" w:rsidRPr="00FF6A71" w:rsidDel="004007BA" w:rsidRDefault="00F82D23" w:rsidP="00F06393">
      <w:pPr>
        <w:rPr>
          <w:del w:id="1211" w:author="pete jones" w:date="2022-01-04T12:22:00Z"/>
          <w:noProof/>
        </w:rPr>
      </w:pPr>
    </w:p>
    <w:p w14:paraId="31F67CF2" w14:textId="5E31BE68" w:rsidR="00F82D23" w:rsidRPr="00FF6A71" w:rsidDel="004007BA" w:rsidRDefault="00F82D23">
      <w:pPr>
        <w:pStyle w:val="TOC5"/>
        <w:tabs>
          <w:tab w:val="right" w:leader="dot" w:pos="8777"/>
        </w:tabs>
        <w:rPr>
          <w:del w:id="1212" w:author="pete jones" w:date="2022-01-04T12:22:00Z"/>
          <w:rFonts w:eastAsiaTheme="minorEastAsia" w:cstheme="minorBidi"/>
          <w:noProof/>
          <w:sz w:val="22"/>
          <w:szCs w:val="22"/>
        </w:rPr>
      </w:pPr>
      <w:del w:id="1213" w:author="pete jones" w:date="2022-01-04T12:22:00Z">
        <w:r w:rsidRPr="00FF6A71" w:rsidDel="004007BA">
          <w:rPr>
            <w:rStyle w:val="Heading6Char"/>
            <w:noProof/>
          </w:rPr>
          <w:delText>Table 3</w:delText>
        </w:r>
        <w:r w:rsidRPr="00FF6A71" w:rsidDel="004007BA">
          <w:rPr>
            <w:rStyle w:val="Heading6Char"/>
            <w:noProof/>
          </w:rPr>
          <w:noBreakHyphen/>
          <w:delText>1: Measuring concepts.</w:delText>
        </w:r>
        <w:r w:rsidRPr="00FF6A71" w:rsidDel="004007BA">
          <w:rPr>
            <w:noProof/>
            <w:webHidden/>
          </w:rPr>
          <w:tab/>
        </w:r>
        <w:r w:rsidR="00DD384C" w:rsidRPr="00FF6A71" w:rsidDel="004007BA">
          <w:rPr>
            <w:noProof/>
            <w:webHidden/>
          </w:rPr>
          <w:delText>75</w:delText>
        </w:r>
      </w:del>
    </w:p>
    <w:p w14:paraId="582416DF" w14:textId="300B6CCE" w:rsidR="00F82D23" w:rsidRPr="00FF6A71" w:rsidDel="004007BA" w:rsidRDefault="00F82D23">
      <w:pPr>
        <w:pStyle w:val="TOC5"/>
        <w:tabs>
          <w:tab w:val="right" w:leader="dot" w:pos="8777"/>
        </w:tabs>
        <w:rPr>
          <w:del w:id="1214" w:author="pete jones" w:date="2022-01-04T12:22:00Z"/>
          <w:rFonts w:eastAsiaTheme="minorEastAsia" w:cstheme="minorBidi"/>
          <w:noProof/>
          <w:sz w:val="22"/>
          <w:szCs w:val="22"/>
        </w:rPr>
      </w:pPr>
      <w:del w:id="1215" w:author="pete jones" w:date="2022-01-04T12:22:00Z">
        <w:r w:rsidRPr="00FF6A71" w:rsidDel="004007BA">
          <w:rPr>
            <w:rStyle w:val="Heading6Char"/>
            <w:noProof/>
          </w:rPr>
          <w:delText>Table 4</w:delText>
        </w:r>
        <w:r w:rsidRPr="00FF6A71" w:rsidDel="004007BA">
          <w:rPr>
            <w:rStyle w:val="Heading6Char"/>
            <w:noProof/>
          </w:rPr>
          <w:noBreakHyphen/>
          <w:delText>1: Engagement performance observations proforma</w:delText>
        </w:r>
        <w:r w:rsidRPr="00FF6A71" w:rsidDel="004007BA">
          <w:rPr>
            <w:noProof/>
            <w:webHidden/>
          </w:rPr>
          <w:tab/>
        </w:r>
        <w:r w:rsidR="00DD384C" w:rsidRPr="00FF6A71" w:rsidDel="004007BA">
          <w:rPr>
            <w:noProof/>
            <w:webHidden/>
          </w:rPr>
          <w:delText>89</w:delText>
        </w:r>
      </w:del>
    </w:p>
    <w:p w14:paraId="7B8E435F" w14:textId="79F82794" w:rsidR="00F82D23" w:rsidRPr="00FF6A71" w:rsidDel="004007BA" w:rsidRDefault="00F82D23">
      <w:pPr>
        <w:pStyle w:val="TOC5"/>
        <w:tabs>
          <w:tab w:val="right" w:leader="dot" w:pos="8777"/>
        </w:tabs>
        <w:rPr>
          <w:del w:id="1216" w:author="pete jones" w:date="2022-01-04T12:22:00Z"/>
          <w:rFonts w:eastAsiaTheme="minorEastAsia" w:cstheme="minorBidi"/>
          <w:noProof/>
          <w:sz w:val="22"/>
          <w:szCs w:val="22"/>
        </w:rPr>
      </w:pPr>
      <w:del w:id="1217" w:author="pete jones" w:date="2022-01-04T12:22:00Z">
        <w:r w:rsidRPr="00FF6A71" w:rsidDel="004007BA">
          <w:rPr>
            <w:rStyle w:val="Heading6Char"/>
            <w:noProof/>
          </w:rPr>
          <w:delText>Table 5</w:delText>
        </w:r>
        <w:r w:rsidRPr="00FF6A71" w:rsidDel="004007BA">
          <w:rPr>
            <w:rStyle w:val="Heading6Char"/>
            <w:noProof/>
          </w:rPr>
          <w:noBreakHyphen/>
          <w:delText>1: Group/Discipline/Team structure</w:delText>
        </w:r>
        <w:r w:rsidRPr="00FF6A71" w:rsidDel="004007BA">
          <w:rPr>
            <w:noProof/>
            <w:webHidden/>
          </w:rPr>
          <w:tab/>
        </w:r>
        <w:r w:rsidR="00DD384C" w:rsidRPr="00FF6A71" w:rsidDel="004007BA">
          <w:rPr>
            <w:noProof/>
            <w:webHidden/>
          </w:rPr>
          <w:delText>104</w:delText>
        </w:r>
      </w:del>
    </w:p>
    <w:p w14:paraId="1BBB95F7" w14:textId="6C6892B9" w:rsidR="00F82D23" w:rsidRPr="00FF6A71" w:rsidDel="004007BA" w:rsidRDefault="00F82D23">
      <w:pPr>
        <w:pStyle w:val="TOC5"/>
        <w:tabs>
          <w:tab w:val="right" w:leader="dot" w:pos="8777"/>
        </w:tabs>
        <w:rPr>
          <w:del w:id="1218" w:author="pete jones" w:date="2022-01-04T12:22:00Z"/>
          <w:rFonts w:eastAsiaTheme="minorEastAsia" w:cstheme="minorBidi"/>
          <w:noProof/>
          <w:sz w:val="22"/>
          <w:szCs w:val="22"/>
        </w:rPr>
      </w:pPr>
      <w:del w:id="1219" w:author="pete jones" w:date="2022-01-04T12:22:00Z">
        <w:r w:rsidRPr="00FF6A71" w:rsidDel="004007BA">
          <w:rPr>
            <w:rStyle w:val="Heading6Char"/>
            <w:noProof/>
          </w:rPr>
          <w:delText>Table 5</w:delText>
        </w:r>
        <w:r w:rsidRPr="00FF6A71" w:rsidDel="004007BA">
          <w:rPr>
            <w:rStyle w:val="Heading6Char"/>
            <w:noProof/>
          </w:rPr>
          <w:noBreakHyphen/>
          <w:delText>2: Pearson correlation of engagement KPI responses</w:delText>
        </w:r>
        <w:r w:rsidRPr="00FF6A71" w:rsidDel="004007BA">
          <w:rPr>
            <w:noProof/>
            <w:webHidden/>
          </w:rPr>
          <w:tab/>
        </w:r>
        <w:r w:rsidR="00DD384C" w:rsidRPr="00FF6A71" w:rsidDel="004007BA">
          <w:rPr>
            <w:noProof/>
            <w:webHidden/>
          </w:rPr>
          <w:delText>116</w:delText>
        </w:r>
      </w:del>
    </w:p>
    <w:p w14:paraId="0674E15A" w14:textId="7953E91B" w:rsidR="00F82D23" w:rsidRPr="00FF6A71" w:rsidDel="004007BA" w:rsidRDefault="00F82D23">
      <w:pPr>
        <w:pStyle w:val="TOC5"/>
        <w:tabs>
          <w:tab w:val="right" w:leader="dot" w:pos="8777"/>
        </w:tabs>
        <w:rPr>
          <w:del w:id="1220" w:author="pete jones" w:date="2022-01-04T12:22:00Z"/>
          <w:rFonts w:eastAsiaTheme="minorEastAsia" w:cstheme="minorBidi"/>
          <w:noProof/>
          <w:sz w:val="22"/>
          <w:szCs w:val="22"/>
        </w:rPr>
      </w:pPr>
      <w:del w:id="1221" w:author="pete jones" w:date="2022-01-04T12:22:00Z">
        <w:r w:rsidRPr="00FF6A71" w:rsidDel="004007BA">
          <w:rPr>
            <w:rStyle w:val="Heading6Char"/>
            <w:noProof/>
          </w:rPr>
          <w:delText>Table 5</w:delText>
        </w:r>
        <w:r w:rsidRPr="00FF6A71" w:rsidDel="004007BA">
          <w:rPr>
            <w:rStyle w:val="Heading6Char"/>
            <w:noProof/>
          </w:rPr>
          <w:noBreakHyphen/>
          <w:delText>3: IMI sub-scale detail and recorded average score.</w:delText>
        </w:r>
        <w:r w:rsidRPr="00FF6A71" w:rsidDel="004007BA">
          <w:rPr>
            <w:noProof/>
            <w:webHidden/>
          </w:rPr>
          <w:tab/>
        </w:r>
        <w:r w:rsidR="00DD384C" w:rsidRPr="00FF6A71" w:rsidDel="004007BA">
          <w:rPr>
            <w:noProof/>
            <w:webHidden/>
          </w:rPr>
          <w:delText>120</w:delText>
        </w:r>
      </w:del>
    </w:p>
    <w:p w14:paraId="4CF5EB26" w14:textId="2D702D5A" w:rsidR="00F82D23" w:rsidRPr="00FF6A71" w:rsidDel="004007BA" w:rsidRDefault="00F82D23">
      <w:pPr>
        <w:pStyle w:val="TOC5"/>
        <w:tabs>
          <w:tab w:val="right" w:leader="dot" w:pos="8777"/>
        </w:tabs>
        <w:rPr>
          <w:del w:id="1222" w:author="pete jones" w:date="2022-01-04T12:22:00Z"/>
          <w:rFonts w:eastAsiaTheme="minorEastAsia" w:cstheme="minorBidi"/>
          <w:noProof/>
          <w:sz w:val="22"/>
          <w:szCs w:val="22"/>
        </w:rPr>
      </w:pPr>
      <w:del w:id="1223" w:author="pete jones" w:date="2022-01-04T12:22:00Z">
        <w:r w:rsidRPr="00FF6A71" w:rsidDel="004007BA">
          <w:rPr>
            <w:rStyle w:val="Heading6Char"/>
            <w:noProof/>
          </w:rPr>
          <w:delText>Table 5</w:delText>
        </w:r>
        <w:r w:rsidRPr="00FF6A71" w:rsidDel="004007BA">
          <w:rPr>
            <w:rStyle w:val="Heading6Char"/>
            <w:noProof/>
          </w:rPr>
          <w:noBreakHyphen/>
          <w:delText>4: IMI - Average sub-scale scores</w:delText>
        </w:r>
        <w:r w:rsidRPr="00FF6A71" w:rsidDel="004007BA">
          <w:rPr>
            <w:noProof/>
            <w:webHidden/>
          </w:rPr>
          <w:tab/>
        </w:r>
        <w:r w:rsidR="00DD384C" w:rsidRPr="00FF6A71" w:rsidDel="004007BA">
          <w:rPr>
            <w:noProof/>
            <w:webHidden/>
          </w:rPr>
          <w:delText>121</w:delText>
        </w:r>
      </w:del>
    </w:p>
    <w:p w14:paraId="114AE627" w14:textId="7564EB70" w:rsidR="00F82D23" w:rsidRPr="00FF6A71" w:rsidDel="004007BA" w:rsidRDefault="00F82D23">
      <w:pPr>
        <w:pStyle w:val="TOC5"/>
        <w:tabs>
          <w:tab w:val="right" w:leader="dot" w:pos="8777"/>
        </w:tabs>
        <w:rPr>
          <w:del w:id="1224" w:author="pete jones" w:date="2022-01-04T12:22:00Z"/>
          <w:rFonts w:eastAsiaTheme="minorEastAsia" w:cstheme="minorBidi"/>
          <w:noProof/>
          <w:sz w:val="22"/>
          <w:szCs w:val="22"/>
        </w:rPr>
      </w:pPr>
      <w:del w:id="1225" w:author="pete jones" w:date="2022-01-04T12:22:00Z">
        <w:r w:rsidRPr="00FF6A71" w:rsidDel="004007BA">
          <w:rPr>
            <w:rStyle w:val="Heading6Char"/>
            <w:noProof/>
          </w:rPr>
          <w:delText>Table 5</w:delText>
        </w:r>
        <w:r w:rsidRPr="00FF6A71" w:rsidDel="004007BA">
          <w:rPr>
            <w:rStyle w:val="Heading6Char"/>
            <w:noProof/>
          </w:rPr>
          <w:noBreakHyphen/>
          <w:delText>5: Pairwise Spearman Correlation of IMI variables</w:delText>
        </w:r>
        <w:r w:rsidRPr="00FF6A71" w:rsidDel="004007BA">
          <w:rPr>
            <w:noProof/>
            <w:webHidden/>
          </w:rPr>
          <w:tab/>
        </w:r>
        <w:r w:rsidR="00DD384C" w:rsidRPr="00FF6A71" w:rsidDel="004007BA">
          <w:rPr>
            <w:noProof/>
            <w:webHidden/>
          </w:rPr>
          <w:delText>121</w:delText>
        </w:r>
      </w:del>
    </w:p>
    <w:p w14:paraId="016C1560" w14:textId="735E52DC" w:rsidR="00F82D23" w:rsidRPr="00FF6A71" w:rsidDel="004007BA" w:rsidRDefault="00F82D23">
      <w:pPr>
        <w:pStyle w:val="TOC5"/>
        <w:tabs>
          <w:tab w:val="right" w:leader="dot" w:pos="8777"/>
        </w:tabs>
        <w:rPr>
          <w:del w:id="1226" w:author="pete jones" w:date="2022-01-04T12:22:00Z"/>
          <w:rFonts w:eastAsiaTheme="minorEastAsia" w:cstheme="minorBidi"/>
          <w:noProof/>
          <w:sz w:val="22"/>
          <w:szCs w:val="22"/>
        </w:rPr>
      </w:pPr>
      <w:del w:id="1227" w:author="pete jones" w:date="2022-01-04T12:22:00Z">
        <w:r w:rsidRPr="00FF6A71" w:rsidDel="004007BA">
          <w:rPr>
            <w:rStyle w:val="Heading6Char"/>
            <w:noProof/>
          </w:rPr>
          <w:delText>Table 5</w:delText>
        </w:r>
        <w:r w:rsidRPr="00FF6A71" w:rsidDel="004007BA">
          <w:rPr>
            <w:rStyle w:val="Heading6Char"/>
            <w:noProof/>
          </w:rPr>
          <w:noBreakHyphen/>
          <w:delText>6: Common manufacturing activities</w:delText>
        </w:r>
        <w:r w:rsidRPr="00FF6A71" w:rsidDel="004007BA">
          <w:rPr>
            <w:noProof/>
            <w:webHidden/>
          </w:rPr>
          <w:tab/>
        </w:r>
        <w:r w:rsidR="00DD384C" w:rsidRPr="00FF6A71" w:rsidDel="004007BA">
          <w:rPr>
            <w:noProof/>
            <w:webHidden/>
          </w:rPr>
          <w:delText>139</w:delText>
        </w:r>
      </w:del>
    </w:p>
    <w:p w14:paraId="2A7CC7FD" w14:textId="41ACEAEA" w:rsidR="00F82D23" w:rsidRPr="00FF6A71" w:rsidDel="004007BA" w:rsidRDefault="00F82D23">
      <w:pPr>
        <w:pStyle w:val="TOC5"/>
        <w:tabs>
          <w:tab w:val="right" w:leader="dot" w:pos="8777"/>
        </w:tabs>
        <w:rPr>
          <w:del w:id="1228" w:author="pete jones" w:date="2022-01-04T12:22:00Z"/>
          <w:rFonts w:eastAsiaTheme="minorEastAsia" w:cstheme="minorBidi"/>
          <w:noProof/>
          <w:sz w:val="22"/>
          <w:szCs w:val="22"/>
        </w:rPr>
      </w:pPr>
      <w:del w:id="1229" w:author="pete jones" w:date="2022-01-04T12:22:00Z">
        <w:r w:rsidRPr="00FF6A71" w:rsidDel="004007BA">
          <w:rPr>
            <w:rStyle w:val="Heading6Char"/>
            <w:noProof/>
          </w:rPr>
          <w:delText>Table 5</w:delText>
        </w:r>
        <w:r w:rsidRPr="00FF6A71" w:rsidDel="004007BA">
          <w:rPr>
            <w:rStyle w:val="Heading6Char"/>
            <w:noProof/>
          </w:rPr>
          <w:noBreakHyphen/>
          <w:delText>7: Top 3 ranked manufacturing activities</w:delText>
        </w:r>
        <w:r w:rsidRPr="00FF6A71" w:rsidDel="004007BA">
          <w:rPr>
            <w:noProof/>
            <w:webHidden/>
          </w:rPr>
          <w:tab/>
        </w:r>
        <w:r w:rsidR="00DD384C" w:rsidRPr="00FF6A71" w:rsidDel="004007BA">
          <w:rPr>
            <w:noProof/>
            <w:webHidden/>
          </w:rPr>
          <w:delText>139</w:delText>
        </w:r>
      </w:del>
    </w:p>
    <w:p w14:paraId="1010ECA9" w14:textId="3AC55D3E" w:rsidR="00F82D23" w:rsidRPr="00FF6A71" w:rsidDel="004007BA" w:rsidRDefault="00F82D23">
      <w:pPr>
        <w:pStyle w:val="TOC5"/>
        <w:tabs>
          <w:tab w:val="right" w:leader="dot" w:pos="8777"/>
        </w:tabs>
        <w:rPr>
          <w:del w:id="1230" w:author="pete jones" w:date="2022-01-04T12:22:00Z"/>
          <w:rFonts w:eastAsiaTheme="minorEastAsia" w:cstheme="minorBidi"/>
          <w:noProof/>
          <w:sz w:val="22"/>
          <w:szCs w:val="22"/>
        </w:rPr>
      </w:pPr>
      <w:del w:id="1231" w:author="pete jones" w:date="2022-01-04T12:22:00Z">
        <w:r w:rsidRPr="00FF6A71" w:rsidDel="004007BA">
          <w:rPr>
            <w:rStyle w:val="Heading6Char"/>
            <w:noProof/>
          </w:rPr>
          <w:delText>Table 5</w:delText>
        </w:r>
        <w:r w:rsidRPr="00FF6A71" w:rsidDel="004007BA">
          <w:rPr>
            <w:rStyle w:val="Heading6Char"/>
            <w:noProof/>
          </w:rPr>
          <w:noBreakHyphen/>
          <w:delText>8: Common manufacturing statements</w:delText>
        </w:r>
        <w:r w:rsidRPr="00FF6A71" w:rsidDel="004007BA">
          <w:rPr>
            <w:noProof/>
            <w:webHidden/>
          </w:rPr>
          <w:tab/>
        </w:r>
        <w:r w:rsidR="00DD384C" w:rsidRPr="00FF6A71" w:rsidDel="004007BA">
          <w:rPr>
            <w:noProof/>
            <w:webHidden/>
          </w:rPr>
          <w:delText>140</w:delText>
        </w:r>
      </w:del>
    </w:p>
    <w:p w14:paraId="7453D3C4" w14:textId="3814076A" w:rsidR="00F82D23" w:rsidRPr="00FF6A71" w:rsidDel="004007BA" w:rsidRDefault="00F82D23">
      <w:pPr>
        <w:pStyle w:val="TOC5"/>
        <w:tabs>
          <w:tab w:val="right" w:leader="dot" w:pos="8777"/>
        </w:tabs>
        <w:rPr>
          <w:del w:id="1232" w:author="pete jones" w:date="2022-01-04T12:22:00Z"/>
          <w:rFonts w:eastAsiaTheme="minorEastAsia" w:cstheme="minorBidi"/>
          <w:noProof/>
          <w:sz w:val="22"/>
          <w:szCs w:val="22"/>
        </w:rPr>
      </w:pPr>
      <w:del w:id="1233" w:author="pete jones" w:date="2022-01-04T12:22:00Z">
        <w:r w:rsidRPr="00FF6A71" w:rsidDel="004007BA">
          <w:rPr>
            <w:rStyle w:val="Heading6Char"/>
            <w:noProof/>
          </w:rPr>
          <w:delText>Table 5</w:delText>
        </w:r>
        <w:r w:rsidRPr="00FF6A71" w:rsidDel="004007BA">
          <w:rPr>
            <w:rStyle w:val="Heading6Char"/>
            <w:noProof/>
          </w:rPr>
          <w:noBreakHyphen/>
          <w:delText>9: Design activities ranking.</w:delText>
        </w:r>
        <w:r w:rsidRPr="00FF6A71" w:rsidDel="004007BA">
          <w:rPr>
            <w:noProof/>
            <w:webHidden/>
          </w:rPr>
          <w:tab/>
        </w:r>
        <w:r w:rsidR="00DD384C" w:rsidRPr="00FF6A71" w:rsidDel="004007BA">
          <w:rPr>
            <w:noProof/>
            <w:webHidden/>
          </w:rPr>
          <w:delText>141</w:delText>
        </w:r>
      </w:del>
    </w:p>
    <w:p w14:paraId="4EEFE985" w14:textId="20639846" w:rsidR="00F82D23" w:rsidRPr="00FF6A71" w:rsidDel="004007BA" w:rsidRDefault="00F82D23">
      <w:pPr>
        <w:pStyle w:val="TOC5"/>
        <w:tabs>
          <w:tab w:val="right" w:leader="dot" w:pos="8777"/>
        </w:tabs>
        <w:rPr>
          <w:del w:id="1234" w:author="pete jones" w:date="2022-01-04T12:22:00Z"/>
          <w:rFonts w:eastAsiaTheme="minorEastAsia" w:cstheme="minorBidi"/>
          <w:noProof/>
          <w:sz w:val="22"/>
          <w:szCs w:val="22"/>
        </w:rPr>
      </w:pPr>
      <w:del w:id="1235" w:author="pete jones" w:date="2022-01-04T12:22:00Z">
        <w:r w:rsidRPr="00FF6A71" w:rsidDel="004007BA">
          <w:rPr>
            <w:rStyle w:val="Heading6Char"/>
            <w:noProof/>
          </w:rPr>
          <w:delText>Table 5</w:delText>
        </w:r>
        <w:r w:rsidRPr="00FF6A71" w:rsidDel="004007BA">
          <w:rPr>
            <w:rStyle w:val="Heading6Char"/>
            <w:noProof/>
          </w:rPr>
          <w:noBreakHyphen/>
          <w:delText>10: Common design statements</w:delText>
        </w:r>
        <w:r w:rsidRPr="00FF6A71" w:rsidDel="004007BA">
          <w:rPr>
            <w:noProof/>
            <w:webHidden/>
          </w:rPr>
          <w:tab/>
        </w:r>
        <w:r w:rsidR="00DD384C" w:rsidRPr="00FF6A71" w:rsidDel="004007BA">
          <w:rPr>
            <w:noProof/>
            <w:webHidden/>
          </w:rPr>
          <w:delText>142</w:delText>
        </w:r>
      </w:del>
    </w:p>
    <w:p w14:paraId="64DE7758" w14:textId="668E71E5" w:rsidR="00F82D23" w:rsidRPr="00FF6A71" w:rsidDel="004007BA" w:rsidRDefault="00F82D23">
      <w:pPr>
        <w:pStyle w:val="TOC5"/>
        <w:tabs>
          <w:tab w:val="right" w:leader="dot" w:pos="8777"/>
        </w:tabs>
        <w:rPr>
          <w:del w:id="1236" w:author="pete jones" w:date="2022-01-04T12:22:00Z"/>
          <w:rFonts w:eastAsiaTheme="minorEastAsia" w:cstheme="minorBidi"/>
          <w:noProof/>
          <w:sz w:val="22"/>
          <w:szCs w:val="22"/>
        </w:rPr>
      </w:pPr>
      <w:del w:id="1237" w:author="pete jones" w:date="2022-01-04T12:22:00Z">
        <w:r w:rsidRPr="00FF6A71" w:rsidDel="004007BA">
          <w:rPr>
            <w:rStyle w:val="Heading6Char"/>
            <w:noProof/>
          </w:rPr>
          <w:delText>Table 5</w:delText>
        </w:r>
        <w:r w:rsidRPr="00FF6A71" w:rsidDel="004007BA">
          <w:rPr>
            <w:rStyle w:val="Heading6Char"/>
            <w:noProof/>
          </w:rPr>
          <w:noBreakHyphen/>
          <w:delText>11: common skills and knowledge competencies</w:delText>
        </w:r>
        <w:r w:rsidRPr="00FF6A71" w:rsidDel="004007BA">
          <w:rPr>
            <w:noProof/>
            <w:webHidden/>
          </w:rPr>
          <w:tab/>
        </w:r>
        <w:r w:rsidR="00DD384C" w:rsidRPr="00FF6A71" w:rsidDel="004007BA">
          <w:rPr>
            <w:noProof/>
            <w:webHidden/>
          </w:rPr>
          <w:delText>143</w:delText>
        </w:r>
      </w:del>
    </w:p>
    <w:p w14:paraId="4595579D" w14:textId="48E29712" w:rsidR="00F82D23" w:rsidRPr="00FF6A71" w:rsidDel="004007BA" w:rsidRDefault="00F82D23">
      <w:pPr>
        <w:pStyle w:val="TOC5"/>
        <w:tabs>
          <w:tab w:val="right" w:leader="dot" w:pos="8777"/>
        </w:tabs>
        <w:rPr>
          <w:del w:id="1238" w:author="pete jones" w:date="2022-01-04T12:22:00Z"/>
          <w:rFonts w:eastAsiaTheme="minorEastAsia" w:cstheme="minorBidi"/>
          <w:noProof/>
          <w:sz w:val="22"/>
          <w:szCs w:val="22"/>
        </w:rPr>
      </w:pPr>
      <w:del w:id="1239" w:author="pete jones" w:date="2022-01-04T12:22:00Z">
        <w:r w:rsidRPr="00FF6A71" w:rsidDel="004007BA">
          <w:rPr>
            <w:rStyle w:val="Heading6Char"/>
            <w:noProof/>
          </w:rPr>
          <w:delText>Table 6</w:delText>
        </w:r>
        <w:r w:rsidRPr="00FF6A71" w:rsidDel="004007BA">
          <w:rPr>
            <w:rStyle w:val="Heading6Char"/>
            <w:noProof/>
          </w:rPr>
          <w:noBreakHyphen/>
          <w:delText>1: CDIO Syllabus 2.0 - outcome statements up to level 2</w:delText>
        </w:r>
        <w:r w:rsidRPr="00FF6A71" w:rsidDel="004007BA">
          <w:rPr>
            <w:noProof/>
            <w:webHidden/>
          </w:rPr>
          <w:tab/>
        </w:r>
        <w:r w:rsidR="00DD384C" w:rsidRPr="00FF6A71" w:rsidDel="004007BA">
          <w:rPr>
            <w:noProof/>
            <w:webHidden/>
          </w:rPr>
          <w:delText>155</w:delText>
        </w:r>
      </w:del>
    </w:p>
    <w:p w14:paraId="0D4F0A6A" w14:textId="7BB366A7" w:rsidR="00F82D23" w:rsidRPr="00FF6A71" w:rsidDel="004007BA" w:rsidRDefault="00F82D23">
      <w:pPr>
        <w:pStyle w:val="TOC5"/>
        <w:tabs>
          <w:tab w:val="right" w:leader="dot" w:pos="8777"/>
        </w:tabs>
        <w:rPr>
          <w:del w:id="1240" w:author="pete jones" w:date="2022-01-04T12:22:00Z"/>
          <w:rFonts w:eastAsiaTheme="minorEastAsia" w:cstheme="minorBidi"/>
          <w:noProof/>
          <w:sz w:val="22"/>
          <w:szCs w:val="22"/>
        </w:rPr>
      </w:pPr>
      <w:del w:id="1241" w:author="pete jones" w:date="2022-01-04T12:22:00Z">
        <w:r w:rsidRPr="00FF6A71" w:rsidDel="004007BA">
          <w:rPr>
            <w:rStyle w:val="Heading6Char"/>
            <w:noProof/>
          </w:rPr>
          <w:delText>Table 6</w:delText>
        </w:r>
        <w:r w:rsidRPr="00FF6A71" w:rsidDel="004007BA">
          <w:rPr>
            <w:rStyle w:val="Heading6Char"/>
            <w:noProof/>
          </w:rPr>
          <w:noBreakHyphen/>
          <w:delText>2: A typical "mix" of level four modules at UG</w:delText>
        </w:r>
        <w:r w:rsidRPr="00FF6A71" w:rsidDel="004007BA">
          <w:rPr>
            <w:noProof/>
            <w:webHidden/>
          </w:rPr>
          <w:tab/>
        </w:r>
        <w:r w:rsidR="00DD384C" w:rsidRPr="00FF6A71" w:rsidDel="004007BA">
          <w:rPr>
            <w:noProof/>
            <w:webHidden/>
          </w:rPr>
          <w:delText>162</w:delText>
        </w:r>
      </w:del>
    </w:p>
    <w:p w14:paraId="2C4F38F6" w14:textId="11D0A2E6" w:rsidR="00F82D23" w:rsidRPr="00FF6A71" w:rsidDel="004007BA" w:rsidRDefault="00F82D23">
      <w:pPr>
        <w:pStyle w:val="TOC5"/>
        <w:tabs>
          <w:tab w:val="right" w:leader="dot" w:pos="8777"/>
        </w:tabs>
        <w:rPr>
          <w:del w:id="1242" w:author="pete jones" w:date="2022-01-04T12:22:00Z"/>
          <w:rFonts w:eastAsiaTheme="minorEastAsia" w:cstheme="minorBidi"/>
          <w:noProof/>
          <w:sz w:val="22"/>
          <w:szCs w:val="22"/>
        </w:rPr>
      </w:pPr>
      <w:del w:id="1243" w:author="pete jones" w:date="2022-01-04T12:22:00Z">
        <w:r w:rsidRPr="00FF6A71" w:rsidDel="004007BA">
          <w:rPr>
            <w:rStyle w:val="Heading6Char"/>
            <w:noProof/>
          </w:rPr>
          <w:delText>Table 6</w:delText>
        </w:r>
        <w:r w:rsidRPr="00FF6A71" w:rsidDel="004007BA">
          <w:rPr>
            <w:rStyle w:val="Heading6Char"/>
            <w:noProof/>
          </w:rPr>
          <w:noBreakHyphen/>
          <w:delText>3: A-LEVEL vs BTEC acceptances 2019 (HESA data source)</w:delText>
        </w:r>
        <w:r w:rsidRPr="00FF6A71" w:rsidDel="004007BA">
          <w:rPr>
            <w:noProof/>
            <w:webHidden/>
          </w:rPr>
          <w:tab/>
        </w:r>
        <w:r w:rsidR="00DD384C" w:rsidRPr="00FF6A71" w:rsidDel="004007BA">
          <w:rPr>
            <w:noProof/>
            <w:webHidden/>
          </w:rPr>
          <w:delText>163</w:delText>
        </w:r>
      </w:del>
    </w:p>
    <w:p w14:paraId="7648EE89" w14:textId="681A1C8F" w:rsidR="00F82D23" w:rsidRPr="00FF6A71" w:rsidDel="004007BA" w:rsidRDefault="00F82D23">
      <w:pPr>
        <w:pStyle w:val="TOC5"/>
        <w:tabs>
          <w:tab w:val="right" w:leader="dot" w:pos="8777"/>
        </w:tabs>
        <w:rPr>
          <w:del w:id="1244" w:author="pete jones" w:date="2022-01-04T12:22:00Z"/>
          <w:rFonts w:eastAsiaTheme="minorEastAsia" w:cstheme="minorBidi"/>
          <w:noProof/>
          <w:sz w:val="22"/>
          <w:szCs w:val="22"/>
        </w:rPr>
      </w:pPr>
      <w:del w:id="1245" w:author="pete jones" w:date="2022-01-04T12:22:00Z">
        <w:r w:rsidRPr="00FF6A71" w:rsidDel="004007BA">
          <w:rPr>
            <w:rStyle w:val="Heading6Char"/>
            <w:noProof/>
          </w:rPr>
          <w:delText>Table 7</w:delText>
        </w:r>
        <w:r w:rsidRPr="00FF6A71" w:rsidDel="004007BA">
          <w:rPr>
            <w:rStyle w:val="Heading6Char"/>
            <w:noProof/>
          </w:rPr>
          <w:noBreakHyphen/>
          <w:delText>1: Degree classification gradings</w:delText>
        </w:r>
        <w:r w:rsidRPr="00FF6A71" w:rsidDel="004007BA">
          <w:rPr>
            <w:noProof/>
            <w:webHidden/>
          </w:rPr>
          <w:tab/>
        </w:r>
        <w:r w:rsidR="00DD384C" w:rsidRPr="00FF6A71" w:rsidDel="004007BA">
          <w:rPr>
            <w:noProof/>
            <w:webHidden/>
          </w:rPr>
          <w:delText>220</w:delText>
        </w:r>
      </w:del>
    </w:p>
    <w:p w14:paraId="66F3EE4F" w14:textId="63A35BCD" w:rsidR="00F82D23" w:rsidRPr="00FF6A71" w:rsidDel="004007BA" w:rsidRDefault="00F82D23">
      <w:pPr>
        <w:pStyle w:val="TOC5"/>
        <w:tabs>
          <w:tab w:val="right" w:leader="dot" w:pos="8777"/>
        </w:tabs>
        <w:rPr>
          <w:del w:id="1246" w:author="pete jones" w:date="2022-01-04T12:22:00Z"/>
          <w:rFonts w:eastAsiaTheme="minorEastAsia" w:cstheme="minorBidi"/>
          <w:noProof/>
          <w:sz w:val="22"/>
          <w:szCs w:val="22"/>
        </w:rPr>
      </w:pPr>
      <w:del w:id="1247" w:author="pete jones" w:date="2022-01-04T12:22:00Z">
        <w:r w:rsidRPr="00FF6A71" w:rsidDel="004007BA">
          <w:rPr>
            <w:rStyle w:val="Heading6Char"/>
            <w:noProof/>
          </w:rPr>
          <w:delText>Table 7</w:delText>
        </w:r>
        <w:r w:rsidRPr="00FF6A71" w:rsidDel="004007BA">
          <w:rPr>
            <w:rStyle w:val="Heading6Char"/>
            <w:noProof/>
          </w:rPr>
          <w:noBreakHyphen/>
          <w:delText>2: AEHP Outcome references - Bachelors with further learning for CENG</w:delText>
        </w:r>
        <w:r w:rsidRPr="00FF6A71" w:rsidDel="004007BA">
          <w:rPr>
            <w:noProof/>
            <w:webHidden/>
          </w:rPr>
          <w:tab/>
        </w:r>
        <w:r w:rsidR="00DD384C" w:rsidRPr="00FF6A71" w:rsidDel="004007BA">
          <w:rPr>
            <w:noProof/>
            <w:webHidden/>
          </w:rPr>
          <w:delText>231</w:delText>
        </w:r>
      </w:del>
    </w:p>
    <w:p w14:paraId="370A464F" w14:textId="20044C7C" w:rsidR="00F82D23" w:rsidRPr="00FF6A71" w:rsidDel="004007BA" w:rsidRDefault="00F82D23">
      <w:pPr>
        <w:pStyle w:val="TOC5"/>
        <w:tabs>
          <w:tab w:val="right" w:leader="dot" w:pos="8777"/>
        </w:tabs>
        <w:rPr>
          <w:del w:id="1248" w:author="pete jones" w:date="2022-01-04T12:22:00Z"/>
          <w:rFonts w:eastAsiaTheme="minorEastAsia" w:cstheme="minorBidi"/>
          <w:noProof/>
          <w:sz w:val="22"/>
          <w:szCs w:val="22"/>
        </w:rPr>
      </w:pPr>
      <w:del w:id="1249" w:author="pete jones" w:date="2022-01-04T12:22:00Z">
        <w:r w:rsidRPr="00FF6A71" w:rsidDel="004007BA">
          <w:rPr>
            <w:rStyle w:val="Heading6Char"/>
            <w:noProof/>
          </w:rPr>
          <w:delText>Table 7</w:delText>
        </w:r>
        <w:r w:rsidRPr="00FF6A71" w:rsidDel="004007BA">
          <w:rPr>
            <w:rStyle w:val="Heading6Char"/>
            <w:noProof/>
          </w:rPr>
          <w:noBreakHyphen/>
          <w:delText>3: CDIO Syllabus 2.0 total outcome overview</w:delText>
        </w:r>
        <w:r w:rsidRPr="00FF6A71" w:rsidDel="004007BA">
          <w:rPr>
            <w:noProof/>
            <w:webHidden/>
          </w:rPr>
          <w:tab/>
        </w:r>
        <w:r w:rsidR="00DD384C" w:rsidRPr="00FF6A71" w:rsidDel="004007BA">
          <w:rPr>
            <w:noProof/>
            <w:webHidden/>
          </w:rPr>
          <w:delText>232</w:delText>
        </w:r>
      </w:del>
    </w:p>
    <w:p w14:paraId="203816F9" w14:textId="28C16528" w:rsidR="00F82D23" w:rsidRPr="00FF6A71" w:rsidDel="004007BA" w:rsidRDefault="00F82D23">
      <w:pPr>
        <w:pStyle w:val="TOC5"/>
        <w:tabs>
          <w:tab w:val="right" w:leader="dot" w:pos="8777"/>
        </w:tabs>
        <w:rPr>
          <w:del w:id="1250" w:author="pete jones" w:date="2022-01-04T12:22:00Z"/>
          <w:rFonts w:eastAsiaTheme="minorEastAsia" w:cstheme="minorBidi"/>
          <w:noProof/>
          <w:sz w:val="22"/>
          <w:szCs w:val="22"/>
        </w:rPr>
      </w:pPr>
      <w:del w:id="1251" w:author="pete jones" w:date="2022-01-04T12:22:00Z">
        <w:r w:rsidRPr="00FF6A71" w:rsidDel="004007BA">
          <w:rPr>
            <w:rStyle w:val="Heading6Char"/>
            <w:noProof/>
          </w:rPr>
          <w:delText>Table 7</w:delText>
        </w:r>
        <w:r w:rsidRPr="00FF6A71" w:rsidDel="004007BA">
          <w:rPr>
            <w:rStyle w:val="Heading6Char"/>
            <w:noProof/>
          </w:rPr>
          <w:noBreakHyphen/>
          <w:delText>4: Generic mapping table for CDE Layer 1</w:delText>
        </w:r>
        <w:r w:rsidRPr="00FF6A71" w:rsidDel="004007BA">
          <w:rPr>
            <w:noProof/>
            <w:webHidden/>
          </w:rPr>
          <w:tab/>
        </w:r>
        <w:r w:rsidR="00DD384C" w:rsidRPr="00FF6A71" w:rsidDel="004007BA">
          <w:rPr>
            <w:noProof/>
            <w:webHidden/>
          </w:rPr>
          <w:delText>236</w:delText>
        </w:r>
      </w:del>
    </w:p>
    <w:p w14:paraId="22D612DE" w14:textId="0D6244FF" w:rsidR="00F82D23" w:rsidRPr="00FF6A71" w:rsidDel="004007BA" w:rsidRDefault="00F82D23">
      <w:pPr>
        <w:pStyle w:val="TOC5"/>
        <w:tabs>
          <w:tab w:val="right" w:leader="dot" w:pos="8777"/>
        </w:tabs>
        <w:rPr>
          <w:del w:id="1252" w:author="pete jones" w:date="2022-01-04T12:22:00Z"/>
          <w:rFonts w:eastAsiaTheme="minorEastAsia" w:cstheme="minorBidi"/>
          <w:noProof/>
          <w:sz w:val="22"/>
          <w:szCs w:val="22"/>
        </w:rPr>
      </w:pPr>
      <w:del w:id="1253" w:author="pete jones" w:date="2022-01-04T12:22:00Z">
        <w:r w:rsidRPr="00FF6A71" w:rsidDel="004007BA">
          <w:rPr>
            <w:rStyle w:val="Heading6Char"/>
            <w:noProof/>
          </w:rPr>
          <w:delText>Table 7</w:delText>
        </w:r>
        <w:r w:rsidRPr="00FF6A71" w:rsidDel="004007BA">
          <w:rPr>
            <w:rStyle w:val="Heading6Char"/>
            <w:noProof/>
          </w:rPr>
          <w:noBreakHyphen/>
          <w:delText>5: Level 5 Module structuring - discipline examples</w:delText>
        </w:r>
        <w:r w:rsidRPr="00FF6A71" w:rsidDel="004007BA">
          <w:rPr>
            <w:noProof/>
            <w:webHidden/>
          </w:rPr>
          <w:tab/>
        </w:r>
        <w:r w:rsidR="00DD384C" w:rsidRPr="00FF6A71" w:rsidDel="004007BA">
          <w:rPr>
            <w:noProof/>
            <w:webHidden/>
          </w:rPr>
          <w:delText>237</w:delText>
        </w:r>
      </w:del>
    </w:p>
    <w:p w14:paraId="099EA246" w14:textId="3BC3F1CF" w:rsidR="00F82D23" w:rsidRPr="00FF6A71" w:rsidDel="004007BA" w:rsidRDefault="00F82D23">
      <w:pPr>
        <w:pStyle w:val="TOC5"/>
        <w:tabs>
          <w:tab w:val="right" w:leader="dot" w:pos="8777"/>
        </w:tabs>
        <w:rPr>
          <w:del w:id="1254" w:author="pete jones" w:date="2022-01-04T12:22:00Z"/>
          <w:rFonts w:eastAsiaTheme="minorEastAsia" w:cstheme="minorBidi"/>
          <w:noProof/>
          <w:sz w:val="22"/>
          <w:szCs w:val="22"/>
        </w:rPr>
      </w:pPr>
      <w:del w:id="1255" w:author="pete jones" w:date="2022-01-04T12:22:00Z">
        <w:r w:rsidRPr="00FF6A71" w:rsidDel="004007BA">
          <w:rPr>
            <w:rStyle w:val="Heading6Char"/>
            <w:noProof/>
          </w:rPr>
          <w:delText>Table 7</w:delText>
        </w:r>
        <w:r w:rsidRPr="00FF6A71" w:rsidDel="004007BA">
          <w:rPr>
            <w:rStyle w:val="Heading6Char"/>
            <w:noProof/>
          </w:rPr>
          <w:noBreakHyphen/>
          <w:delText>6: Layer 2 – Tier 2 – engineering roles.</w:delText>
        </w:r>
        <w:r w:rsidRPr="00FF6A71" w:rsidDel="004007BA">
          <w:rPr>
            <w:noProof/>
            <w:webHidden/>
          </w:rPr>
          <w:tab/>
        </w:r>
        <w:r w:rsidR="00DD384C" w:rsidRPr="00FF6A71" w:rsidDel="004007BA">
          <w:rPr>
            <w:noProof/>
            <w:webHidden/>
          </w:rPr>
          <w:delText>241</w:delText>
        </w:r>
      </w:del>
    </w:p>
    <w:p w14:paraId="25C3FFD1" w14:textId="0974B609" w:rsidR="00F82D23" w:rsidRPr="00FF6A71" w:rsidDel="004007BA" w:rsidRDefault="00F82D23">
      <w:pPr>
        <w:pStyle w:val="TOC5"/>
        <w:tabs>
          <w:tab w:val="right" w:leader="dot" w:pos="8777"/>
        </w:tabs>
        <w:rPr>
          <w:del w:id="1256" w:author="pete jones" w:date="2022-01-04T12:22:00Z"/>
          <w:rFonts w:eastAsiaTheme="minorEastAsia" w:cstheme="minorBidi"/>
          <w:noProof/>
          <w:sz w:val="22"/>
          <w:szCs w:val="22"/>
        </w:rPr>
      </w:pPr>
      <w:del w:id="1257" w:author="pete jones" w:date="2022-01-04T12:22:00Z">
        <w:r w:rsidRPr="00FF6A71" w:rsidDel="004007BA">
          <w:rPr>
            <w:rStyle w:val="Heading6Char"/>
            <w:noProof/>
          </w:rPr>
          <w:delText>Table 7</w:delText>
        </w:r>
        <w:r w:rsidRPr="00FF6A71" w:rsidDel="004007BA">
          <w:rPr>
            <w:rStyle w:val="Heading6Char"/>
            <w:noProof/>
          </w:rPr>
          <w:noBreakHyphen/>
          <w:delText>7: Generic outcome cross reference CDE Layer 2</w:delText>
        </w:r>
        <w:r w:rsidRPr="00FF6A71" w:rsidDel="004007BA">
          <w:rPr>
            <w:noProof/>
            <w:webHidden/>
          </w:rPr>
          <w:tab/>
        </w:r>
        <w:r w:rsidR="00DD384C" w:rsidRPr="00FF6A71" w:rsidDel="004007BA">
          <w:rPr>
            <w:noProof/>
            <w:webHidden/>
          </w:rPr>
          <w:delText>242</w:delText>
        </w:r>
      </w:del>
    </w:p>
    <w:p w14:paraId="6B39CB17" w14:textId="29879EB6" w:rsidR="00F82D23" w:rsidRPr="00FF6A71" w:rsidDel="004007BA" w:rsidRDefault="00F82D23">
      <w:pPr>
        <w:pStyle w:val="TOC5"/>
        <w:tabs>
          <w:tab w:val="right" w:leader="dot" w:pos="8777"/>
        </w:tabs>
        <w:rPr>
          <w:del w:id="1258" w:author="pete jones" w:date="2022-01-04T12:22:00Z"/>
          <w:rFonts w:eastAsiaTheme="minorEastAsia" w:cstheme="minorBidi"/>
          <w:noProof/>
          <w:sz w:val="22"/>
          <w:szCs w:val="22"/>
        </w:rPr>
      </w:pPr>
      <w:del w:id="1259" w:author="pete jones" w:date="2022-01-04T12:22:00Z">
        <w:r w:rsidRPr="00FF6A71" w:rsidDel="004007BA">
          <w:rPr>
            <w:rStyle w:val="Heading6Char"/>
            <w:noProof/>
          </w:rPr>
          <w:delText>Table 7</w:delText>
        </w:r>
        <w:r w:rsidRPr="00FF6A71" w:rsidDel="004007BA">
          <w:rPr>
            <w:rStyle w:val="Heading6Char"/>
            <w:noProof/>
          </w:rPr>
          <w:noBreakHyphen/>
          <w:delText>8: Generic outcome cross reference CDE Layer 3</w:delText>
        </w:r>
        <w:r w:rsidRPr="00FF6A71" w:rsidDel="004007BA">
          <w:rPr>
            <w:noProof/>
            <w:webHidden/>
          </w:rPr>
          <w:tab/>
        </w:r>
        <w:r w:rsidR="00DD384C" w:rsidRPr="00FF6A71" w:rsidDel="004007BA">
          <w:rPr>
            <w:noProof/>
            <w:webHidden/>
          </w:rPr>
          <w:delText>246</w:delText>
        </w:r>
      </w:del>
    </w:p>
    <w:p w14:paraId="301CA4B6" w14:textId="014A8D86" w:rsidR="00B047D7" w:rsidRDefault="00BB4EF0" w:rsidP="00380806">
      <w:pPr>
        <w:rPr>
          <w:ins w:id="1260" w:author="pete jones" w:date="2022-03-17T09:44:00Z"/>
          <w:i/>
          <w:iCs/>
          <w:sz w:val="18"/>
          <w:szCs w:val="18"/>
        </w:rPr>
        <w:sectPr w:rsidR="00B047D7" w:rsidSect="00B047D7">
          <w:footerReference w:type="default" r:id="rId12"/>
          <w:footerReference w:type="first" r:id="rId13"/>
          <w:pgSz w:w="11906" w:h="16838" w:code="9"/>
          <w:pgMar w:top="1440" w:right="851" w:bottom="1440" w:left="2268" w:header="709" w:footer="0" w:gutter="0"/>
          <w:pgNumType w:fmt="lowerRoman" w:start="0"/>
          <w:cols w:space="708"/>
          <w:titlePg/>
          <w:docGrid w:linePitch="360"/>
          <w:sectPrChange w:id="1271" w:author="pete jones" w:date="2022-03-17T09:45:00Z">
            <w:sectPr w:rsidR="00B047D7" w:rsidSect="00B047D7">
              <w:pgMar w:top="1440" w:right="851" w:bottom="1440" w:left="2268" w:header="709" w:footer="0" w:gutter="0"/>
              <w:pgNumType w:fmt="decimal"/>
            </w:sectPr>
          </w:sectPrChange>
        </w:sectPr>
      </w:pPr>
      <w:r w:rsidRPr="00C15005">
        <w:rPr>
          <w:color w:val="FF0000"/>
        </w:rPr>
        <w:fldChar w:fldCharType="end"/>
      </w:r>
      <w:r w:rsidR="00380806" w:rsidRPr="00FF6A71">
        <w:rPr>
          <w:i/>
          <w:iCs/>
          <w:sz w:val="18"/>
          <w:szCs w:val="18"/>
        </w:rPr>
        <w:t xml:space="preserve"> Note: Tables </w:t>
      </w:r>
      <w:del w:id="1272" w:author="pete jones" w:date="2022-03-30T13:15:00Z">
        <w:r w:rsidR="00380806" w:rsidRPr="00FF6A71" w:rsidDel="00D44501">
          <w:rPr>
            <w:i/>
            <w:iCs/>
            <w:sz w:val="18"/>
            <w:szCs w:val="18"/>
          </w:rPr>
          <w:delText xml:space="preserve">are </w:delText>
        </w:r>
      </w:del>
      <w:r w:rsidR="00380806" w:rsidRPr="00FF6A71">
        <w:rPr>
          <w:i/>
          <w:iCs/>
          <w:sz w:val="18"/>
          <w:szCs w:val="18"/>
        </w:rPr>
        <w:t>indexed by chapter-number</w:t>
      </w:r>
    </w:p>
    <w:p w14:paraId="14E73F89" w14:textId="77777777" w:rsidR="00A33F88" w:rsidRPr="00FF6A71" w:rsidRDefault="00A33F88" w:rsidP="00380806">
      <w:pPr>
        <w:rPr>
          <w:i/>
          <w:iCs/>
          <w:noProof/>
          <w:sz w:val="18"/>
          <w:szCs w:val="18"/>
        </w:rPr>
      </w:pPr>
    </w:p>
    <w:p w14:paraId="38ED1653" w14:textId="20FCD00A" w:rsidR="00A33F88" w:rsidRPr="007D417D" w:rsidDel="004007BA" w:rsidRDefault="00A33F88" w:rsidP="00E34F1B">
      <w:pPr>
        <w:rPr>
          <w:del w:id="1273" w:author="pete jones" w:date="2022-01-04T12:22:00Z"/>
          <w:rPrChange w:id="1274" w:author="pete jones" w:date="2022-03-17T09:58:00Z">
            <w:rPr>
              <w:del w:id="1275" w:author="pete jones" w:date="2022-01-04T12:22:00Z"/>
              <w:color w:val="FF0000"/>
            </w:rPr>
          </w:rPrChange>
        </w:rPr>
      </w:pPr>
      <w:bookmarkStart w:id="1276" w:name="WORKING_HERE"/>
    </w:p>
    <w:p w14:paraId="43A0DF52" w14:textId="5D7481E6" w:rsidR="00A33F88" w:rsidDel="007D417D" w:rsidRDefault="006858F2" w:rsidP="00B047D7">
      <w:pPr>
        <w:rPr>
          <w:del w:id="1277" w:author="pete jones" w:date="2022-02-07T15:30:00Z"/>
        </w:rPr>
      </w:pPr>
      <w:r w:rsidRPr="007D417D">
        <w:rPr>
          <w:rPrChange w:id="1278" w:author="pete jones" w:date="2022-03-17T09:58:00Z">
            <w:rPr>
              <w:color w:val="FF0000"/>
            </w:rPr>
          </w:rPrChange>
        </w:rPr>
        <w:t xml:space="preserve">Word </w:t>
      </w:r>
      <w:bookmarkEnd w:id="1276"/>
      <w:r w:rsidRPr="007D417D">
        <w:rPr>
          <w:rPrChange w:id="1279" w:author="pete jones" w:date="2022-03-17T09:58:00Z">
            <w:rPr>
              <w:color w:val="FF0000"/>
            </w:rPr>
          </w:rPrChange>
        </w:rPr>
        <w:t xml:space="preserve">Count: </w:t>
      </w:r>
      <w:del w:id="1280" w:author="pete jones" w:date="2022-02-07T15:37:00Z">
        <w:r w:rsidR="0005709C" w:rsidRPr="007D417D" w:rsidDel="00364DC5">
          <w:rPr>
            <w:rPrChange w:id="1281" w:author="pete jones" w:date="2022-03-17T09:58:00Z">
              <w:rPr>
                <w:color w:val="FF0000"/>
              </w:rPr>
            </w:rPrChange>
          </w:rPr>
          <w:delText>6</w:delText>
        </w:r>
      </w:del>
      <w:del w:id="1282" w:author="pete jones" w:date="2022-01-04T17:03:00Z">
        <w:r w:rsidR="00DD2338" w:rsidRPr="007D417D" w:rsidDel="00BB0117">
          <w:rPr>
            <w:rPrChange w:id="1283" w:author="pete jones" w:date="2022-03-17T09:58:00Z">
              <w:rPr>
                <w:color w:val="FF0000"/>
              </w:rPr>
            </w:rPrChange>
          </w:rPr>
          <w:delText>8</w:delText>
        </w:r>
        <w:r w:rsidR="0060740E" w:rsidRPr="007D417D" w:rsidDel="00BB0117">
          <w:rPr>
            <w:rPrChange w:id="1284" w:author="pete jones" w:date="2022-03-17T09:58:00Z">
              <w:rPr>
                <w:color w:val="FF0000"/>
              </w:rPr>
            </w:rPrChange>
          </w:rPr>
          <w:delText>825</w:delText>
        </w:r>
      </w:del>
      <w:del w:id="1285" w:author="pete jones" w:date="2022-02-07T15:43:00Z">
        <w:r w:rsidR="00841F7B" w:rsidRPr="007D417D" w:rsidDel="00E01D5B">
          <w:rPr>
            <w:rPrChange w:id="1286" w:author="pete jones" w:date="2022-03-17T09:58:00Z">
              <w:rPr>
                <w:color w:val="FF0000"/>
              </w:rPr>
            </w:rPrChange>
          </w:rPr>
          <w:delText xml:space="preserve"> </w:delText>
        </w:r>
      </w:del>
      <w:ins w:id="1287" w:author="pete jones" w:date="2022-03-02T12:05:00Z">
        <w:r w:rsidR="006A173C" w:rsidRPr="007D417D">
          <w:rPr>
            <w:rPrChange w:id="1288" w:author="pete jones" w:date="2022-03-17T09:58:00Z">
              <w:rPr>
                <w:color w:val="FF0000"/>
              </w:rPr>
            </w:rPrChange>
          </w:rPr>
          <w:t>8</w:t>
        </w:r>
      </w:ins>
      <w:ins w:id="1289" w:author="pete jones" w:date="2022-04-01T15:38:00Z">
        <w:r w:rsidR="00EC1EFB">
          <w:t>3</w:t>
        </w:r>
      </w:ins>
      <w:ins w:id="1290" w:author="pete jones" w:date="2022-03-02T12:05:00Z">
        <w:r w:rsidR="006A173C" w:rsidRPr="007D417D">
          <w:rPr>
            <w:rPrChange w:id="1291" w:author="pete jones" w:date="2022-03-17T09:58:00Z">
              <w:rPr>
                <w:color w:val="FF0000"/>
              </w:rPr>
            </w:rPrChange>
          </w:rPr>
          <w:t>,</w:t>
        </w:r>
      </w:ins>
      <w:ins w:id="1292" w:author="pete jones" w:date="2022-04-01T15:38:00Z">
        <w:r w:rsidR="00EC1EFB">
          <w:t>2</w:t>
        </w:r>
      </w:ins>
      <w:ins w:id="1293" w:author="pete jones" w:date="2022-04-05T11:27:00Z">
        <w:r w:rsidR="007D7BD1">
          <w:t>15</w:t>
        </w:r>
      </w:ins>
      <w:ins w:id="1294" w:author="pete jones" w:date="2022-03-02T12:05:00Z">
        <w:r w:rsidR="006A173C" w:rsidRPr="007D417D">
          <w:rPr>
            <w:rPrChange w:id="1295" w:author="pete jones" w:date="2022-03-17T09:58:00Z">
              <w:rPr>
                <w:color w:val="FF0000"/>
              </w:rPr>
            </w:rPrChange>
          </w:rPr>
          <w:t xml:space="preserve"> </w:t>
        </w:r>
      </w:ins>
      <w:r w:rsidR="00841F7B" w:rsidRPr="007D417D">
        <w:rPr>
          <w:rPrChange w:id="1296" w:author="pete jones" w:date="2022-03-17T09:58:00Z">
            <w:rPr>
              <w:color w:val="FF0000"/>
            </w:rPr>
          </w:rPrChange>
        </w:rPr>
        <w:t>(main content) of (</w:t>
      </w:r>
      <w:ins w:id="1297" w:author="pete jones" w:date="2022-03-13T17:53:00Z">
        <w:r w:rsidR="00257FEE" w:rsidRPr="007D417D">
          <w:rPr>
            <w:rPrChange w:id="1298" w:author="pete jones" w:date="2022-03-17T09:58:00Z">
              <w:rPr>
                <w:color w:val="FF0000"/>
              </w:rPr>
            </w:rPrChange>
          </w:rPr>
          <w:t>1</w:t>
        </w:r>
      </w:ins>
      <w:ins w:id="1299" w:author="pete jones" w:date="2022-03-17T10:00:00Z">
        <w:r w:rsidR="007725C7">
          <w:t>7</w:t>
        </w:r>
      </w:ins>
      <w:ins w:id="1300" w:author="pete jones" w:date="2022-04-01T15:38:00Z">
        <w:r w:rsidR="00EC1EFB">
          <w:t>5,5</w:t>
        </w:r>
      </w:ins>
      <w:ins w:id="1301" w:author="pete jones" w:date="2022-04-05T11:27:00Z">
        <w:r w:rsidR="007D7BD1">
          <w:t>77</w:t>
        </w:r>
      </w:ins>
      <w:del w:id="1302" w:author="pete jones" w:date="2022-01-04T16:57:00Z">
        <w:r w:rsidR="009B5346" w:rsidRPr="007D417D" w:rsidDel="009975B1">
          <w:rPr>
            <w:rPrChange w:id="1303" w:author="pete jones" w:date="2022-03-17T09:58:00Z">
              <w:rPr>
                <w:color w:val="FF0000"/>
              </w:rPr>
            </w:rPrChange>
          </w:rPr>
          <w:delText>7</w:delText>
        </w:r>
        <w:r w:rsidR="0028488F" w:rsidRPr="007D417D" w:rsidDel="009975B1">
          <w:rPr>
            <w:rPrChange w:id="1304" w:author="pete jones" w:date="2022-03-17T09:58:00Z">
              <w:rPr>
                <w:color w:val="FF0000"/>
              </w:rPr>
            </w:rPrChange>
          </w:rPr>
          <w:delText>5</w:delText>
        </w:r>
        <w:r w:rsidR="00F82D23" w:rsidRPr="007D417D" w:rsidDel="009975B1">
          <w:rPr>
            <w:rPrChange w:id="1305" w:author="pete jones" w:date="2022-03-17T09:58:00Z">
              <w:rPr>
                <w:color w:val="FF0000"/>
              </w:rPr>
            </w:rPrChange>
          </w:rPr>
          <w:delText>590</w:delText>
        </w:r>
      </w:del>
      <w:r w:rsidR="00841F7B" w:rsidRPr="007D417D">
        <w:rPr>
          <w:rPrChange w:id="1306" w:author="pete jones" w:date="2022-03-17T09:58:00Z">
            <w:rPr>
              <w:color w:val="FF0000"/>
            </w:rPr>
          </w:rPrChange>
        </w:rPr>
        <w:t xml:space="preserve"> total)</w:t>
      </w:r>
      <w:bookmarkStart w:id="1307" w:name="_Hlk11315416"/>
    </w:p>
    <w:p w14:paraId="5F035F23" w14:textId="24C346EB" w:rsidR="007D417D" w:rsidRDefault="007D417D" w:rsidP="00B047D7">
      <w:pPr>
        <w:rPr>
          <w:ins w:id="1308" w:author="pete jones" w:date="2022-03-17T09:58:00Z"/>
        </w:rPr>
      </w:pPr>
    </w:p>
    <w:p w14:paraId="7284783D" w14:textId="7F10D7C9" w:rsidR="007D417D" w:rsidRDefault="007D417D" w:rsidP="00B047D7">
      <w:pPr>
        <w:rPr>
          <w:ins w:id="1309" w:author="pete jones" w:date="2022-03-17T09:58:00Z"/>
        </w:rPr>
      </w:pPr>
    </w:p>
    <w:p w14:paraId="4433361A" w14:textId="073FCFD2" w:rsidR="007D417D" w:rsidRDefault="007D417D" w:rsidP="00B047D7">
      <w:pPr>
        <w:rPr>
          <w:ins w:id="1310" w:author="pete jones" w:date="2022-03-17T09:58:00Z"/>
        </w:rPr>
      </w:pPr>
    </w:p>
    <w:p w14:paraId="36145D58" w14:textId="2E922BFA" w:rsidR="007D417D" w:rsidRDefault="007D417D" w:rsidP="00B047D7">
      <w:pPr>
        <w:rPr>
          <w:ins w:id="1311" w:author="pete jones" w:date="2022-03-17T09:58:00Z"/>
        </w:rPr>
      </w:pPr>
    </w:p>
    <w:p w14:paraId="38ADE026" w14:textId="65191729" w:rsidR="007D417D" w:rsidRDefault="007D417D" w:rsidP="00B047D7">
      <w:pPr>
        <w:rPr>
          <w:ins w:id="1312" w:author="pete jones" w:date="2022-03-17T09:58:00Z"/>
        </w:rPr>
      </w:pPr>
    </w:p>
    <w:p w14:paraId="0E9A69EC" w14:textId="3186FD6F" w:rsidR="007D417D" w:rsidRDefault="007D417D" w:rsidP="00B047D7">
      <w:pPr>
        <w:rPr>
          <w:ins w:id="1313" w:author="pete jones" w:date="2022-03-17T09:58:00Z"/>
        </w:rPr>
      </w:pPr>
    </w:p>
    <w:p w14:paraId="22B54685" w14:textId="43A3AE86" w:rsidR="007D417D" w:rsidRDefault="007D417D" w:rsidP="00B047D7">
      <w:pPr>
        <w:rPr>
          <w:ins w:id="1314" w:author="pete jones" w:date="2022-03-17T09:58:00Z"/>
        </w:rPr>
      </w:pPr>
    </w:p>
    <w:p w14:paraId="796B11B5" w14:textId="5B052EBA" w:rsidR="007D417D" w:rsidRPr="007D417D" w:rsidRDefault="007D417D">
      <w:pPr>
        <w:jc w:val="center"/>
        <w:rPr>
          <w:ins w:id="1315" w:author="pete jones" w:date="2022-03-17T09:58:00Z"/>
          <w:sz w:val="40"/>
          <w:szCs w:val="40"/>
          <w:rPrChange w:id="1316" w:author="pete jones" w:date="2022-03-17T09:58:00Z">
            <w:rPr>
              <w:ins w:id="1317" w:author="pete jones" w:date="2022-03-17T09:58:00Z"/>
              <w:color w:val="FF0000"/>
            </w:rPr>
          </w:rPrChange>
        </w:rPr>
        <w:pPrChange w:id="1318" w:author="pete jones" w:date="2022-03-17T09:58:00Z">
          <w:pPr/>
        </w:pPrChange>
      </w:pPr>
      <w:ins w:id="1319" w:author="pete jones" w:date="2022-03-17T09:58:00Z">
        <w:r w:rsidRPr="007D417D">
          <w:rPr>
            <w:sz w:val="40"/>
            <w:szCs w:val="40"/>
            <w:rPrChange w:id="1320" w:author="pete jones" w:date="2022-03-17T09:58:00Z">
              <w:rPr/>
            </w:rPrChange>
          </w:rPr>
          <w:t>BLANK PAGE</w:t>
        </w:r>
      </w:ins>
    </w:p>
    <w:p w14:paraId="44467180" w14:textId="77777777" w:rsidR="00B047D7" w:rsidRPr="007D417D" w:rsidRDefault="00B047D7" w:rsidP="00B047D7">
      <w:pPr>
        <w:rPr>
          <w:ins w:id="1321" w:author="pete jones" w:date="2022-03-17T09:42:00Z"/>
          <w:rPrChange w:id="1322" w:author="pete jones" w:date="2022-03-17T09:58:00Z">
            <w:rPr>
              <w:ins w:id="1323" w:author="pete jones" w:date="2022-03-17T09:42:00Z"/>
              <w:color w:val="FF0000"/>
            </w:rPr>
          </w:rPrChange>
        </w:rPr>
      </w:pPr>
    </w:p>
    <w:p w14:paraId="128E7A75" w14:textId="16729606" w:rsidR="00F82D23" w:rsidRPr="00FF6A71" w:rsidDel="00E01D5B" w:rsidRDefault="00F82D23">
      <w:pPr>
        <w:pStyle w:val="Heading1"/>
        <w:rPr>
          <w:del w:id="1324" w:author="pete jones" w:date="2022-02-07T15:43:00Z"/>
        </w:rPr>
        <w:sectPr w:rsidR="00F82D23" w:rsidRPr="00FF6A71" w:rsidDel="00E01D5B" w:rsidSect="00B047D7">
          <w:type w:val="continuous"/>
          <w:pgSz w:w="11906" w:h="16838" w:code="9"/>
          <w:pgMar w:top="1440" w:right="851" w:bottom="1440" w:left="2268" w:header="709" w:footer="0" w:gutter="0"/>
          <w:pgNumType w:fmt="lowerRoman" w:start="1"/>
          <w:cols w:space="708"/>
          <w:titlePg/>
          <w:docGrid w:linePitch="360"/>
          <w:sectPrChange w:id="1325" w:author="pete jones" w:date="2022-03-17T09:45:00Z">
            <w:sectPr w:rsidR="00F82D23" w:rsidRPr="00FF6A71" w:rsidDel="00E01D5B" w:rsidSect="00B047D7">
              <w:type w:val="nextPage"/>
              <w:pgMar w:top="1440" w:right="851" w:bottom="1440" w:left="2268" w:header="709" w:footer="0" w:gutter="0"/>
              <w:titlePg w:val="0"/>
            </w:sectPr>
          </w:sectPrChange>
        </w:sectPr>
        <w:pPrChange w:id="1326" w:author="pete jones" w:date="2022-03-17T09:43:00Z">
          <w:pPr/>
        </w:pPrChange>
      </w:pPr>
    </w:p>
    <w:p w14:paraId="4E80F93F" w14:textId="4A53F843" w:rsidR="00A33F88" w:rsidRPr="00FF6A71" w:rsidRDefault="006858F2" w:rsidP="00B047D7">
      <w:pPr>
        <w:pStyle w:val="Heading1"/>
      </w:pPr>
      <w:bookmarkStart w:id="1327" w:name="_Toc43474136"/>
      <w:bookmarkStart w:id="1328" w:name="_Toc46751622"/>
      <w:bookmarkStart w:id="1329" w:name="_Toc68162167"/>
      <w:bookmarkStart w:id="1330" w:name="_Toc11160271"/>
      <w:bookmarkStart w:id="1331" w:name="_Toc11246521"/>
      <w:bookmarkStart w:id="1332" w:name="_Toc11247480"/>
      <w:bookmarkStart w:id="1333" w:name="_Toc11249935"/>
      <w:bookmarkStart w:id="1334" w:name="_Toc11663321"/>
      <w:bookmarkStart w:id="1335" w:name="_Toc12347471"/>
      <w:bookmarkStart w:id="1336" w:name="_Hlk16677365"/>
      <w:bookmarkEnd w:id="1307"/>
      <w:del w:id="1337" w:author="pete jones" w:date="2022-03-17T09:32:00Z">
        <w:r w:rsidRPr="00FF6A71" w:rsidDel="00B047D7">
          <w:lastRenderedPageBreak/>
          <w:delText>I</w:delText>
        </w:r>
      </w:del>
      <w:bookmarkStart w:id="1338" w:name="_Toc99969476"/>
      <w:ins w:id="1339" w:author="pete jones" w:date="2022-03-17T09:32:00Z">
        <w:r w:rsidR="00B047D7">
          <w:t>I</w:t>
        </w:r>
      </w:ins>
      <w:r w:rsidRPr="00FF6A71">
        <w:t>ntroduction</w:t>
      </w:r>
      <w:bookmarkEnd w:id="1327"/>
      <w:bookmarkEnd w:id="1328"/>
      <w:bookmarkEnd w:id="1329"/>
      <w:bookmarkEnd w:id="1338"/>
    </w:p>
    <w:p w14:paraId="522A8B1E" w14:textId="77777777" w:rsidR="00A33F88" w:rsidRPr="00FF6A71" w:rsidRDefault="00267E1B" w:rsidP="00267E1B">
      <w:pPr>
        <w:pStyle w:val="Heading2"/>
      </w:pPr>
      <w:bookmarkStart w:id="1340" w:name="_Toc68162168"/>
      <w:bookmarkStart w:id="1341" w:name="_Toc99969477"/>
      <w:r w:rsidRPr="00FF6A71">
        <w:t>Overview of the Thesis</w:t>
      </w:r>
      <w:bookmarkEnd w:id="1340"/>
      <w:bookmarkEnd w:id="1341"/>
    </w:p>
    <w:p w14:paraId="30A0750F" w14:textId="06217326" w:rsidR="00A33F88" w:rsidRPr="00FF6A71" w:rsidRDefault="00267E1B" w:rsidP="00267E1B">
      <w:r w:rsidRPr="00FF6A71">
        <w:t xml:space="preserve">Collaborative Digital Engineering (CDE) is the business improvement theory and practice </w:t>
      </w:r>
      <w:del w:id="1342" w:author="pete jones" w:date="2022-03-30T13:18:00Z">
        <w:r w:rsidRPr="00FF6A71" w:rsidDel="00D44501">
          <w:delText xml:space="preserve">which proposes that </w:delText>
        </w:r>
      </w:del>
      <w:del w:id="1343" w:author="pete jones" w:date="2022-03-30T13:17:00Z">
        <w:r w:rsidRPr="00FF6A71" w:rsidDel="00D44501">
          <w:delText>significant</w:delText>
        </w:r>
      </w:del>
      <w:del w:id="1344" w:author="pete jones" w:date="2022-03-30T13:18:00Z">
        <w:r w:rsidRPr="00FF6A71" w:rsidDel="00D44501">
          <w:delText xml:space="preserve"> value </w:delText>
        </w:r>
      </w:del>
      <w:del w:id="1345" w:author="pete jones" w:date="2022-03-30T13:17:00Z">
        <w:r w:rsidRPr="00FF6A71" w:rsidDel="00D44501">
          <w:delText xml:space="preserve">will be gained </w:delText>
        </w:r>
      </w:del>
      <w:del w:id="1346" w:author="pete jones" w:date="2022-03-30T13:18:00Z">
        <w:r w:rsidRPr="00FF6A71" w:rsidDel="00D44501">
          <w:delText xml:space="preserve">by improving the collaboration of information related to a company’s </w:delText>
        </w:r>
      </w:del>
      <w:del w:id="1347" w:author="pete jones" w:date="2022-03-30T13:15:00Z">
        <w:r w:rsidRPr="00FF6A71" w:rsidDel="00D44501">
          <w:delText xml:space="preserve">practice </w:delText>
        </w:r>
      </w:del>
      <w:del w:id="1348" w:author="pete jones" w:date="2022-03-30T13:18:00Z">
        <w:r w:rsidRPr="00FF6A71" w:rsidDel="00D44501">
          <w:delText>of developing and prototyping products in an entirely digital environment</w:delText>
        </w:r>
      </w:del>
      <w:ins w:id="1349" w:author="pete jones" w:date="2022-03-30T13:18:00Z">
        <w:r w:rsidR="00D44501">
          <w:t>that proposes that modern businesses gain value by improving the collaboration of information related to a company’s tradition of developing and prototyping products in an entirely digital environment</w:t>
        </w:r>
      </w:ins>
      <w:r w:rsidRPr="00FF6A71">
        <w:t xml:space="preserve">. </w:t>
      </w:r>
      <w:del w:id="1350" w:author="pete jones" w:date="2022-03-30T13:15:00Z">
        <w:r w:rsidR="00D84143" w:rsidRPr="00FF6A71" w:rsidDel="00D44501">
          <w:rPr>
            <w:shd w:val="clear" w:color="auto" w:fill="FFFFFF"/>
          </w:rPr>
          <w:delText xml:space="preserve">A </w:delText>
        </w:r>
      </w:del>
      <w:ins w:id="1351" w:author="pete jones" w:date="2022-03-30T13:15:00Z">
        <w:r w:rsidR="00D44501">
          <w:rPr>
            <w:shd w:val="clear" w:color="auto" w:fill="FFFFFF"/>
          </w:rPr>
          <w:t>However, a</w:t>
        </w:r>
        <w:r w:rsidR="00D44501" w:rsidRPr="00FF6A71">
          <w:rPr>
            <w:shd w:val="clear" w:color="auto" w:fill="FFFFFF"/>
          </w:rPr>
          <w:t xml:space="preserve"> </w:t>
        </w:r>
      </w:ins>
      <w:r w:rsidR="00D84143" w:rsidRPr="00FF6A71">
        <w:rPr>
          <w:shd w:val="clear" w:color="auto" w:fill="FFFFFF"/>
        </w:rPr>
        <w:t>gap exists between the academic awareness and the industrial relevance of CDE</w:t>
      </w:r>
      <w:r w:rsidR="00634D12" w:rsidRPr="00FF6A71">
        <w:rPr>
          <w:shd w:val="clear" w:color="auto" w:fill="FFFFFF"/>
        </w:rPr>
        <w:t>,</w:t>
      </w:r>
      <w:ins w:id="1352" w:author="pete jones" w:date="2022-03-30T13:20:00Z">
        <w:r w:rsidR="00D44501">
          <w:rPr>
            <w:shd w:val="clear" w:color="auto" w:fill="FFFFFF"/>
          </w:rPr>
          <w:t xml:space="preserve"> </w:t>
        </w:r>
      </w:ins>
      <w:ins w:id="1353" w:author="pete jones" w:date="2022-03-30T13:21:00Z">
        <w:r w:rsidR="00D44501">
          <w:rPr>
            <w:shd w:val="clear" w:color="auto" w:fill="FFFFFF"/>
          </w:rPr>
          <w:t>suggested</w:t>
        </w:r>
      </w:ins>
      <w:del w:id="1354" w:author="pete jones" w:date="2022-03-30T13:21:00Z">
        <w:r w:rsidR="00634D12" w:rsidRPr="00FF6A71" w:rsidDel="00D44501">
          <w:rPr>
            <w:shd w:val="clear" w:color="auto" w:fill="FFFFFF"/>
          </w:rPr>
          <w:delText xml:space="preserve"> illustrated</w:delText>
        </w:r>
      </w:del>
      <w:r w:rsidR="00634D12" w:rsidRPr="00FF6A71">
        <w:rPr>
          <w:shd w:val="clear" w:color="auto" w:fill="FFFFFF"/>
        </w:rPr>
        <w:t xml:space="preserve"> by the lack of literature </w:t>
      </w:r>
      <w:del w:id="1355" w:author="pete jones" w:date="2022-03-30T13:20:00Z">
        <w:r w:rsidR="00634D12" w:rsidRPr="00FF6A71" w:rsidDel="00D44501">
          <w:rPr>
            <w:shd w:val="clear" w:color="auto" w:fill="FFFFFF"/>
          </w:rPr>
          <w:delText xml:space="preserve">relating </w:delText>
        </w:r>
      </w:del>
      <w:ins w:id="1356" w:author="pete jones" w:date="2022-03-30T13:20:00Z">
        <w:r w:rsidR="00D44501">
          <w:rPr>
            <w:shd w:val="clear" w:color="auto" w:fill="FFFFFF"/>
          </w:rPr>
          <w:t xml:space="preserve">defining the integration of </w:t>
        </w:r>
      </w:ins>
      <w:del w:id="1357" w:author="pete jones" w:date="2022-03-30T13:20:00Z">
        <w:r w:rsidR="00634D12" w:rsidRPr="00FF6A71" w:rsidDel="00D44501">
          <w:rPr>
            <w:shd w:val="clear" w:color="auto" w:fill="FFFFFF"/>
          </w:rPr>
          <w:delText xml:space="preserve">to how </w:delText>
        </w:r>
      </w:del>
      <w:r w:rsidR="00634D12" w:rsidRPr="00FF6A71">
        <w:rPr>
          <w:shd w:val="clear" w:color="auto" w:fill="FFFFFF"/>
        </w:rPr>
        <w:t xml:space="preserve">CDE </w:t>
      </w:r>
      <w:del w:id="1358" w:author="pete jones" w:date="2022-03-30T13:16:00Z">
        <w:r w:rsidR="00634D12" w:rsidRPr="00FF6A71" w:rsidDel="00D44501">
          <w:rPr>
            <w:shd w:val="clear" w:color="auto" w:fill="FFFFFF"/>
          </w:rPr>
          <w:delText xml:space="preserve">is </w:delText>
        </w:r>
      </w:del>
      <w:del w:id="1359" w:author="pete jones" w:date="2022-03-30T13:20:00Z">
        <w:r w:rsidR="00634D12" w:rsidRPr="00FF6A71" w:rsidDel="00D44501">
          <w:rPr>
            <w:shd w:val="clear" w:color="auto" w:fill="FFFFFF"/>
          </w:rPr>
          <w:delText xml:space="preserve">integrated </w:delText>
        </w:r>
      </w:del>
      <w:r w:rsidR="00634D12" w:rsidRPr="00FF6A71">
        <w:rPr>
          <w:shd w:val="clear" w:color="auto" w:fill="FFFFFF"/>
        </w:rPr>
        <w:t>into higher education programmes</w:t>
      </w:r>
      <w:r w:rsidR="00D84143" w:rsidRPr="00FF6A71">
        <w:t>.</w:t>
      </w:r>
      <w:del w:id="1360" w:author="JONES Peter" w:date="2021-05-04T09:48:00Z">
        <w:r w:rsidR="00D84143" w:rsidRPr="00FF6A71">
          <w:delText>.</w:delText>
        </w:r>
      </w:del>
      <w:r w:rsidR="00D84143" w:rsidRPr="00FF6A71">
        <w:t xml:space="preserve"> </w:t>
      </w:r>
      <w:r w:rsidRPr="00FF6A71">
        <w:t>This research aim</w:t>
      </w:r>
      <w:del w:id="1361" w:author="pete jones" w:date="2022-03-30T13:19:00Z">
        <w:r w:rsidRPr="00FF6A71" w:rsidDel="00D44501">
          <w:delText xml:space="preserve"> i</w:delText>
        </w:r>
      </w:del>
      <w:r w:rsidRPr="00FF6A71">
        <w:t xml:space="preserve">s to contribute to knowledge by proposing a </w:t>
      </w:r>
      <w:r w:rsidR="00D84143" w:rsidRPr="00FF6A71">
        <w:t>framework for</w:t>
      </w:r>
      <w:r w:rsidRPr="00FF6A71">
        <w:t xml:space="preserve"> best practice for integrating CDE theory and practice into engineering higher education courses. It does so by asking the following research questions:</w:t>
      </w:r>
      <w:bookmarkStart w:id="1362" w:name="_Hlk61353731"/>
    </w:p>
    <w:p w14:paraId="295D5CC3" w14:textId="77777777" w:rsidR="00A33F88" w:rsidRPr="00FF6A71" w:rsidRDefault="00267E1B" w:rsidP="00267E1B">
      <w:pPr>
        <w:numPr>
          <w:ilvl w:val="0"/>
          <w:numId w:val="2"/>
        </w:numPr>
      </w:pPr>
      <w:r w:rsidRPr="00FF6A71">
        <w:t>How can CDE be deployed and integrated into evolving Conceive, Design, Innovate, Operate (CDIO®) based curricula?</w:t>
      </w:r>
    </w:p>
    <w:p w14:paraId="2772E64A" w14:textId="77777777" w:rsidR="00A33F88" w:rsidRPr="00FF6A71" w:rsidRDefault="00267E1B" w:rsidP="00267E1B">
      <w:pPr>
        <w:numPr>
          <w:ilvl w:val="0"/>
          <w:numId w:val="2"/>
        </w:numPr>
      </w:pPr>
      <w:r w:rsidRPr="00FF6A71">
        <w:t>What opportunities exist within the existing curricula and assessment experience to integrate CDE tools?</w:t>
      </w:r>
    </w:p>
    <w:p w14:paraId="530D1D53" w14:textId="7181E130" w:rsidR="00A33F88" w:rsidRPr="00FF6A71" w:rsidRDefault="00267E1B" w:rsidP="00267E1B">
      <w:pPr>
        <w:numPr>
          <w:ilvl w:val="0"/>
          <w:numId w:val="2"/>
        </w:numPr>
      </w:pPr>
      <w:r w:rsidRPr="00FF6A71">
        <w:t>How can CDE support and facilitate a</w:t>
      </w:r>
      <w:del w:id="1363" w:author="pete jones" w:date="2022-03-30T13:22:00Z">
        <w:r w:rsidRPr="00FF6A71" w:rsidDel="00D44501">
          <w:delText>n effective</w:delText>
        </w:r>
      </w:del>
      <w:ins w:id="1364" w:author="pete jones" w:date="2022-03-30T13:22:00Z">
        <w:r w:rsidR="00D44501">
          <w:t xml:space="preserve"> practical</w:t>
        </w:r>
      </w:ins>
      <w:r w:rsidRPr="00FF6A71">
        <w:t xml:space="preserve"> </w:t>
      </w:r>
      <w:del w:id="1365" w:author="pete jones" w:date="2022-03-30T13:22:00Z">
        <w:r w:rsidRPr="00FF6A71" w:rsidDel="00D44501">
          <w:delText>Problem Based L</w:delText>
        </w:r>
      </w:del>
      <w:ins w:id="1366" w:author="pete jones" w:date="2022-03-30T13:22:00Z">
        <w:r w:rsidR="00D44501">
          <w:t>problem-based l</w:t>
        </w:r>
      </w:ins>
      <w:r w:rsidRPr="00FF6A71">
        <w:t>earning (PBL) environment for HE?</w:t>
      </w:r>
      <w:bookmarkEnd w:id="1362"/>
    </w:p>
    <w:p w14:paraId="7E41CF63" w14:textId="4B011B2B" w:rsidR="00A33F88" w:rsidRPr="00FF6A71" w:rsidRDefault="00267E1B" w:rsidP="00267E1B">
      <w:r w:rsidRPr="00FF6A71">
        <w:t xml:space="preserve">The research explores </w:t>
      </w:r>
      <w:del w:id="1367" w:author="pete jones" w:date="2022-03-30T13:22:00Z">
        <w:r w:rsidRPr="00FF6A71" w:rsidDel="00D44501">
          <w:delText>opportunities within contemporary undergraduate engineering course curricula</w:delText>
        </w:r>
      </w:del>
      <w:ins w:id="1368" w:author="pete jones" w:date="2022-03-30T13:22:00Z">
        <w:r w:rsidR="00D44501">
          <w:t>contemporary undergraduate engineering course curricula opportunities</w:t>
        </w:r>
      </w:ins>
      <w:r w:rsidRPr="00FF6A71">
        <w:t xml:space="preserve"> to integrate problem-based learning (PBL) and assessment theory closely supported by collaborative digital engineering proces</w:t>
      </w:r>
      <w:ins w:id="1369" w:author="pete jones" w:date="2022-03-29T17:34:00Z">
        <w:r w:rsidR="00633263">
          <w:t>se</w:t>
        </w:r>
      </w:ins>
      <w:r w:rsidRPr="00FF6A71">
        <w:t xml:space="preserve">s and tools. </w:t>
      </w:r>
      <w:del w:id="1370" w:author="pete jones" w:date="2022-03-30T13:22:00Z">
        <w:r w:rsidRPr="00FF6A71" w:rsidDel="00D44501">
          <w:delText>In respect of</w:delText>
        </w:r>
      </w:del>
      <w:ins w:id="1371" w:author="pete jones" w:date="2022-03-30T13:22:00Z">
        <w:r w:rsidR="00D44501">
          <w:t>Regarding</w:t>
        </w:r>
      </w:ins>
      <w:r w:rsidRPr="00FF6A71">
        <w:t xml:space="preserve"> curriculum development, the CDIO initiative</w:t>
      </w:r>
      <w:ins w:id="1372" w:author="pete jones" w:date="2022-03-30T13:22:00Z">
        <w:r w:rsidR="00D44501">
          <w:t>,</w:t>
        </w:r>
      </w:ins>
      <w:r w:rsidRPr="00FF6A71">
        <w:t xml:space="preserve"> having collaborated with institutions on the rethinking of engineering education since the late 1990</w:t>
      </w:r>
      <w:del w:id="1373" w:author="pete jones" w:date="2022-03-29T17:34:00Z">
        <w:r w:rsidRPr="00FF6A71" w:rsidDel="00633263">
          <w:delText>’</w:delText>
        </w:r>
      </w:del>
      <w:r w:rsidRPr="00FF6A71">
        <w:t>s</w:t>
      </w:r>
      <w:ins w:id="1374" w:author="pete jones" w:date="2022-03-30T13:22:00Z">
        <w:r w:rsidR="00D44501">
          <w:t>,</w:t>
        </w:r>
      </w:ins>
      <w:r w:rsidRPr="00FF6A71">
        <w:t xml:space="preserve"> warrants its prominence within the research. This approach provides a framework for curriculum and staff development: emphasising active learning</w:t>
      </w:r>
      <w:del w:id="1375" w:author="pete jones" w:date="2022-03-30T13:22:00Z">
        <w:r w:rsidRPr="00FF6A71" w:rsidDel="00D44501">
          <w:delText>,</w:delText>
        </w:r>
      </w:del>
      <w:r w:rsidRPr="00FF6A71">
        <w:t xml:space="preserve"> and outcome-based assessment. </w:t>
      </w:r>
      <w:del w:id="1376" w:author="pete jones" w:date="2022-03-30T13:23:00Z">
        <w:r w:rsidRPr="00FF6A71" w:rsidDel="00D44501">
          <w:delText xml:space="preserve">The </w:delText>
        </w:r>
      </w:del>
      <w:ins w:id="1377" w:author="pete jones" w:date="2022-03-30T13:23:00Z">
        <w:r w:rsidR="00D44501">
          <w:t>Furthermore, t</w:t>
        </w:r>
        <w:r w:rsidR="00D44501" w:rsidRPr="00FF6A71">
          <w:t xml:space="preserve">he </w:t>
        </w:r>
      </w:ins>
      <w:r w:rsidRPr="00FF6A71">
        <w:t xml:space="preserve">CDIO syllabus framework </w:t>
      </w:r>
      <w:ins w:id="1378" w:author="pete jones" w:date="2022-03-30T13:23:00Z">
        <w:r w:rsidR="00D44501">
          <w:t>aligns</w:t>
        </w:r>
      </w:ins>
      <w:del w:id="1379" w:author="pete jones" w:date="2022-03-30T13:23:00Z">
        <w:r w:rsidRPr="00FF6A71" w:rsidDel="00D44501">
          <w:delText>is</w:delText>
        </w:r>
      </w:del>
      <w:r w:rsidRPr="00FF6A71">
        <w:t xml:space="preserve"> </w:t>
      </w:r>
      <w:del w:id="1380" w:author="pete jones" w:date="2022-03-30T13:22:00Z">
        <w:r w:rsidRPr="00FF6A71" w:rsidDel="00D44501">
          <w:delText xml:space="preserve">closely </w:delText>
        </w:r>
      </w:del>
      <w:del w:id="1381" w:author="pete jones" w:date="2022-03-30T13:23:00Z">
        <w:r w:rsidRPr="00FF6A71" w:rsidDel="00D44501">
          <w:delText xml:space="preserve">aligned </w:delText>
        </w:r>
      </w:del>
      <w:r w:rsidRPr="00FF6A71">
        <w:t xml:space="preserve">with the theories of PBL and CDE. Although PBL theory has </w:t>
      </w:r>
      <w:del w:id="1382" w:author="pete jones" w:date="2022-03-30T13:24:00Z">
        <w:r w:rsidRPr="00FF6A71" w:rsidDel="00D44501">
          <w:delText>been gaining</w:delText>
        </w:r>
      </w:del>
      <w:ins w:id="1383" w:author="pete jones" w:date="2022-03-30T13:24:00Z">
        <w:r w:rsidR="00D44501">
          <w:t>gained</w:t>
        </w:r>
      </w:ins>
      <w:r w:rsidRPr="00FF6A71">
        <w:t xml:space="preserve"> recognition and adoption in many disciplines since its application to medical education in the 1960</w:t>
      </w:r>
      <w:del w:id="1384" w:author="pete jones" w:date="2022-03-29T17:34:00Z">
        <w:r w:rsidRPr="00FF6A71" w:rsidDel="00633263">
          <w:delText>’</w:delText>
        </w:r>
      </w:del>
      <w:r w:rsidRPr="00FF6A71">
        <w:t xml:space="preserve">s, contemporary research suggests </w:t>
      </w:r>
      <w:ins w:id="1385" w:author="pete jones" w:date="2022-03-30T13:25:00Z">
        <w:r w:rsidR="00D44501">
          <w:t>the role of PBL</w:t>
        </w:r>
      </w:ins>
      <w:del w:id="1386" w:author="pete jones" w:date="2022-03-30T13:25:00Z">
        <w:r w:rsidRPr="00FF6A71" w:rsidDel="00D44501">
          <w:delText xml:space="preserve">its role </w:delText>
        </w:r>
      </w:del>
      <w:ins w:id="1387" w:author="pete jones" w:date="2022-03-30T13:25:00Z">
        <w:r w:rsidR="00D44501">
          <w:t xml:space="preserve"> to</w:t>
        </w:r>
      </w:ins>
      <w:del w:id="1388" w:author="pete jones" w:date="2022-03-30T13:25:00Z">
        <w:r w:rsidRPr="00FF6A71" w:rsidDel="00D44501">
          <w:delText>in</w:delText>
        </w:r>
      </w:del>
      <w:r w:rsidRPr="00FF6A71">
        <w:t xml:space="preserve"> support</w:t>
      </w:r>
      <w:del w:id="1389" w:author="pete jones" w:date="2022-03-30T13:25:00Z">
        <w:r w:rsidRPr="00FF6A71" w:rsidDel="00D44501">
          <w:delText>ing</w:delText>
        </w:r>
      </w:del>
      <w:r w:rsidRPr="00FF6A71">
        <w:t xml:space="preserve"> metacognition </w:t>
      </w:r>
      <w:del w:id="1390" w:author="pete jones" w:date="2022-03-30T13:24:00Z">
        <w:r w:rsidRPr="00FF6A71" w:rsidDel="00D44501">
          <w:delText>has yet t</w:delText>
        </w:r>
      </w:del>
      <w:ins w:id="1391" w:author="pete jones" w:date="2022-03-30T13:24:00Z">
        <w:r w:rsidR="00D44501">
          <w:t xml:space="preserve">is not </w:t>
        </w:r>
      </w:ins>
      <w:del w:id="1392" w:author="pete jones" w:date="2022-03-30T13:24:00Z">
        <w:r w:rsidRPr="00FF6A71" w:rsidDel="00D44501">
          <w:delText>o be</w:delText>
        </w:r>
      </w:del>
      <w:del w:id="1393" w:author="pete jones" w:date="2022-03-30T13:23:00Z">
        <w:r w:rsidRPr="00FF6A71" w:rsidDel="00D44501">
          <w:delText xml:space="preserve"> fully</w:delText>
        </w:r>
      </w:del>
      <w:del w:id="1394" w:author="pete jones" w:date="2022-03-30T13:24:00Z">
        <w:r w:rsidRPr="00FF6A71" w:rsidDel="00D44501">
          <w:delText xml:space="preserve"> </w:delText>
        </w:r>
      </w:del>
      <w:r w:rsidRPr="00FF6A71">
        <w:t>realised within engineering education</w:t>
      </w:r>
      <w:del w:id="1395" w:author="pete jones" w:date="2022-03-30T13:23:00Z">
        <w:r w:rsidRPr="00FF6A71" w:rsidDel="00D44501">
          <w:delText xml:space="preserve">, </w:delText>
        </w:r>
      </w:del>
      <w:r w:rsidRPr="00FF6A71">
        <w:t xml:space="preserve"> </w:t>
      </w:r>
      <w:r w:rsidRPr="00312F59">
        <w:fldChar w:fldCharType="begin" w:fldLock="1"/>
      </w:r>
      <w:r w:rsidR="006027CC">
        <w:instrText>ADDIN CSL_CITATION {"citationItems":[{"id":"ITEM-1","itemData":{"ISSN":"21535965","author":[{"dropping-particle":"","family":"Marra","given":"Rose M.","non-dropping-particle":"","parse-names":false,"suffix":""},{"dropping-particle":"","family":"Plumb","given":"Carolyn","non-dropping-particle":"","parse-names":false,"suffix":""},{"dropping-particle":"","family":"Hacker","given":"Douglas J.","non-dropping-particle":"","parse-names":false,"suffix":""}],"container-title":"ASEE Annual Conference and Exposition, Conference Proceedings","id":"ITEM-1","issued":{"date-parts":[["2018"]]},"page":"2-5","title":"Developing metacognitive skills in PBL undergraduate engineering","type":"article-journal","volume":"2018-June"},"uris":["http://www.mendeley.com/documents/?uuid=118cd887-de18-4d07-9253-3a8e0fd57d0b"]}],"mendeley":{"formattedCitation":"(Marra, Plumb and Hacker, 2018)","plainTextFormattedCitation":"(Marra, Plumb and Hacker, 2018)","previouslyFormattedCitation":"(Marra, Plumb and Hacker, 2018)"},"properties":{"noteIndex":0},"schema":"https://github.com/citation-style-language/schema/raw/master/csl-citation.json"}</w:instrText>
      </w:r>
      <w:r w:rsidRPr="00312F59">
        <w:fldChar w:fldCharType="separate"/>
      </w:r>
      <w:r w:rsidRPr="00FF6A71">
        <w:rPr>
          <w:noProof/>
        </w:rPr>
        <w:t>(Marra, Plumb</w:t>
      </w:r>
      <w:ins w:id="1396" w:author="pete jones" w:date="2022-03-29T17:34:00Z">
        <w:r w:rsidR="00633263">
          <w:rPr>
            <w:noProof/>
          </w:rPr>
          <w:t>,</w:t>
        </w:r>
      </w:ins>
      <w:r w:rsidRPr="00FF6A71">
        <w:rPr>
          <w:noProof/>
        </w:rPr>
        <w:t xml:space="preserve"> and Hacker, 2018)</w:t>
      </w:r>
      <w:r w:rsidRPr="00312F59">
        <w:fldChar w:fldCharType="end"/>
      </w:r>
      <w:r w:rsidRPr="00FF6A71">
        <w:t>.</w:t>
      </w:r>
    </w:p>
    <w:p w14:paraId="193A64D8" w14:textId="3C6F581E" w:rsidR="00A33F88" w:rsidRPr="00FF6A71" w:rsidRDefault="00267E1B" w:rsidP="00267E1B">
      <w:r w:rsidRPr="00FF6A71">
        <w:lastRenderedPageBreak/>
        <w:t xml:space="preserve">CDE has emerged from </w:t>
      </w:r>
      <w:ins w:id="1397" w:author="pete jones" w:date="2022-03-29T17:35:00Z">
        <w:r w:rsidR="00633263">
          <w:t xml:space="preserve">the </w:t>
        </w:r>
      </w:ins>
      <w:del w:id="1398" w:author="pete jones" w:date="2022-03-29T17:35:00Z">
        <w:r w:rsidRPr="00FF6A71" w:rsidDel="00633263">
          <w:delText xml:space="preserve">Computer </w:delText>
        </w:r>
      </w:del>
      <w:ins w:id="1399" w:author="pete jones" w:date="2022-03-29T17:35:00Z">
        <w:r w:rsidR="00633263" w:rsidRPr="00FF6A71">
          <w:t>Computer</w:t>
        </w:r>
        <w:r w:rsidR="00633263">
          <w:t>-</w:t>
        </w:r>
      </w:ins>
      <w:r w:rsidRPr="00FF6A71">
        <w:t>Aided Design (CAD) of the early 1970</w:t>
      </w:r>
      <w:del w:id="1400" w:author="pete jones" w:date="2022-03-29T17:35:00Z">
        <w:r w:rsidRPr="00FF6A71" w:rsidDel="00633263">
          <w:delText>’</w:delText>
        </w:r>
      </w:del>
      <w:r w:rsidRPr="00FF6A71">
        <w:t>s, developing to support evolving business initiatives driven by computer technology capabilities. It would be difficult to argue that CDE developed with an educational imperative, but it has significantly changed the way engineers work and the skills required in the 21</w:t>
      </w:r>
      <w:r w:rsidRPr="00FF6A71">
        <w:rPr>
          <w:vertAlign w:val="superscript"/>
        </w:rPr>
        <w:t>st</w:t>
      </w:r>
      <w:r w:rsidRPr="00FF6A71">
        <w:t xml:space="preserve"> century.</w:t>
      </w:r>
    </w:p>
    <w:p w14:paraId="5F7111B9" w14:textId="028E34F9" w:rsidR="00A33F88" w:rsidRPr="00FF6A71" w:rsidRDefault="00267E1B" w:rsidP="00267E1B">
      <w:r w:rsidRPr="00FF6A71">
        <w:t>Rethinking of engineering education (CDIO syllabus) and PBL theory are closely aligned</w:t>
      </w:r>
      <w:ins w:id="1401" w:author="pete jones" w:date="2022-03-30T13:26:00Z">
        <w:r w:rsidR="00D44501">
          <w:t>,</w:t>
        </w:r>
      </w:ins>
      <w:r w:rsidRPr="00FF6A71">
        <w:t xml:space="preserve"> but the potential of CDE to support curriculum development in HE has not been fully realised. Literature on </w:t>
      </w:r>
      <w:del w:id="1402" w:author="pete jones" w:date="2022-03-30T13:26:00Z">
        <w:r w:rsidRPr="00FF6A71" w:rsidDel="00D44501">
          <w:delText xml:space="preserve">the topic of </w:delText>
        </w:r>
      </w:del>
      <w:r w:rsidRPr="00FF6A71">
        <w:t>teaching CDE in engineering education is insufficient to derive a best practice. This observation is validated in an Italian study of the current and future trends [of CDE] in engineering education</w:t>
      </w:r>
      <w:ins w:id="1403" w:author="pete jones" w:date="2022-03-30T13:26:00Z">
        <w:r w:rsidR="00D44501">
          <w:t>,</w:t>
        </w:r>
      </w:ins>
      <w:r w:rsidRPr="00FF6A71">
        <w:t xml:space="preserve"> in which </w:t>
      </w:r>
      <w:r w:rsidRPr="00312F59">
        <w:fldChar w:fldCharType="begin" w:fldLock="1"/>
      </w:r>
      <w:r w:rsidR="00024E0C">
        <w:instrText>ADDIN CSL_CITATION {"citationItems":[{"id":"ITEM-1","itemData":{"abstract":"Universities around the world are teaching PLM following different strategies, at different degree levels and presenting this approach from different perspectives. This paper aims to provide preliminary results for a comprehensive review concerning the state of the art in PLM education. This contribution presents the design and analysis of a questionnaire that has been submitted to academics in Italy and France, and companies involved in a specific Master program on PLM. The main goal of the survey is to collect objective and quantitative data, as well as opinions and ideas gained from education expertise. The collected results enable to depict the state of the art of PLM education in Italian universities and to gain some insights concerning the French approach; the structure of the survey is validated for further worldwide submission.","author":[{"dropping-particle":"","family":"Sauza Bedolla","given":"Joel","non-dropping-particle":"","parse-names":false,"suffix":""},{"dropping-particle":"","family":"D'antonio","given":"Gianluca","non-dropping-particle":"","parse-names":false,"suffix":""},{"dropping-particle":"","family":"Segonds","given":"Frédéric","non-dropping-particle":"","parse-names":false,"suffix":""},{"dropping-particle":"","family":"Chiabert","given":"Paolo","non-dropping-particle":"","parse-names":false,"suffix":""}],"id":"ITEM-1","issued":{"date-parts":[["2018"]]},"title":"PLM in Engineering Education: insights on actual and future trends","type":"report"},"locator":"2","uris":["http://www.mendeley.com/documents/?uuid=66213291-9df8-3c00-b73c-4d14a6501ab6"]}],"mendeley":{"formattedCitation":"(Sauza Bedolla &lt;i&gt;et al.&lt;/i&gt;, 2018, p. 2)","plainTextFormattedCitation":"(Sauza Bedolla et al., 2018, p. 2)","previouslyFormattedCitation":"(Sauza Bedolla &lt;i&gt;et al.&lt;/i&gt;, 2018, p. 2)"},"properties":{"noteIndex":0},"schema":"https://github.com/citation-style-language/schema/raw/master/csl-citation.json"}</w:instrText>
      </w:r>
      <w:r w:rsidRPr="00312F59">
        <w:fldChar w:fldCharType="separate"/>
      </w:r>
      <w:r w:rsidR="007228C9" w:rsidRPr="007228C9">
        <w:rPr>
          <w:noProof/>
        </w:rPr>
        <w:t xml:space="preserve">(Sauza Bedolla </w:t>
      </w:r>
      <w:r w:rsidR="007228C9" w:rsidRPr="007228C9">
        <w:rPr>
          <w:i/>
          <w:noProof/>
        </w:rPr>
        <w:t>et al.</w:t>
      </w:r>
      <w:r w:rsidR="007228C9" w:rsidRPr="007228C9">
        <w:rPr>
          <w:noProof/>
        </w:rPr>
        <w:t>, 2018, p. 2)</w:t>
      </w:r>
      <w:r w:rsidRPr="00312F59">
        <w:fldChar w:fldCharType="end"/>
      </w:r>
      <w:r w:rsidRPr="00FF6A71">
        <w:t xml:space="preserve"> make two important observations relating to CDE.</w:t>
      </w:r>
    </w:p>
    <w:p w14:paraId="5E23CBA6" w14:textId="44FC55A9" w:rsidR="00A33F88" w:rsidRPr="00FF6A71" w:rsidRDefault="00267E1B" w:rsidP="002F4855">
      <w:pPr>
        <w:numPr>
          <w:ilvl w:val="0"/>
          <w:numId w:val="74"/>
        </w:numPr>
      </w:pPr>
      <w:r w:rsidRPr="00FF6A71">
        <w:t>“The approach can be considered a</w:t>
      </w:r>
      <w:del w:id="1404" w:author="pete jones" w:date="2022-03-30T13:26:00Z">
        <w:r w:rsidRPr="00FF6A71" w:rsidDel="00D44501">
          <w:delText>s a sophisticated analysis and visualization tool that enables students to improve their problem solving and design skills, as well as</w:delText>
        </w:r>
      </w:del>
      <w:ins w:id="1405" w:author="pete jones" w:date="2022-03-30T13:26:00Z">
        <w:r w:rsidR="00D44501">
          <w:t xml:space="preserve"> sophisticated analysis and visualization tool that enables students to improve their problem solving and design skills and</w:t>
        </w:r>
      </w:ins>
      <w:r w:rsidRPr="00FF6A71">
        <w:t xml:space="preserve"> their understanding of engineering systems behaviour”, </w:t>
      </w:r>
      <w:r w:rsidR="002F39F3" w:rsidRPr="00FF6A71">
        <w:t>and...</w:t>
      </w:r>
    </w:p>
    <w:p w14:paraId="3FDF5265" w14:textId="731EE473" w:rsidR="00A33F88" w:rsidRPr="00FF6A71" w:rsidRDefault="00267E1B" w:rsidP="002F4855">
      <w:pPr>
        <w:numPr>
          <w:ilvl w:val="0"/>
          <w:numId w:val="74"/>
        </w:numPr>
      </w:pPr>
      <w:r w:rsidRPr="00FF6A71">
        <w:t>“</w:t>
      </w:r>
      <w:del w:id="1406" w:author="pete jones" w:date="2022-04-05T11:12:00Z">
        <w:r w:rsidRPr="00FF6A71" w:rsidDel="00C02A6E">
          <w:delText>can</w:delText>
        </w:r>
      </w:del>
      <w:ins w:id="1407" w:author="pete jones" w:date="2022-04-05T11:12:00Z">
        <w:r w:rsidR="00C02A6E" w:rsidRPr="00FF6A71">
          <w:t>Can</w:t>
        </w:r>
      </w:ins>
      <w:r w:rsidRPr="00FF6A71">
        <w:t xml:space="preserve"> also be a solution to face one of the main problems in our educational system: the fragmentation of the knowledge and its lack of depth”.</w:t>
      </w:r>
    </w:p>
    <w:p w14:paraId="2E345FFB" w14:textId="525FCACF" w:rsidR="00A33F88" w:rsidRPr="00FF6A71" w:rsidRDefault="00267E1B" w:rsidP="00267E1B">
      <w:r w:rsidRPr="00FF6A71">
        <w:t xml:space="preserve">CDE has action-learning in its </w:t>
      </w:r>
      <w:r w:rsidR="002F39F3" w:rsidRPr="00FF6A71">
        <w:t>DNA,</w:t>
      </w:r>
      <w:r w:rsidRPr="00FF6A71">
        <w:t xml:space="preserve"> </w:t>
      </w:r>
      <w:del w:id="1408" w:author="pete jones" w:date="2022-03-30T13:26:00Z">
        <w:r w:rsidRPr="00FF6A71" w:rsidDel="00D44501">
          <w:delText>and this</w:delText>
        </w:r>
      </w:del>
      <w:ins w:id="1409" w:author="pete jones" w:date="2022-03-30T13:26:00Z">
        <w:r w:rsidR="00D44501">
          <w:t>which</w:t>
        </w:r>
      </w:ins>
      <w:r w:rsidRPr="00FF6A71">
        <w:t xml:space="preserve"> suggests </w:t>
      </w:r>
      <w:del w:id="1410" w:author="pete jones" w:date="2022-04-01T15:16:00Z">
        <w:r w:rsidRPr="00FF6A71" w:rsidDel="00726256">
          <w:delText>there is a requirement</w:delText>
        </w:r>
      </w:del>
      <w:ins w:id="1411" w:author="pete jones" w:date="2022-04-01T15:16:00Z">
        <w:r w:rsidR="00726256">
          <w:t>it is necessary</w:t>
        </w:r>
      </w:ins>
      <w:r w:rsidRPr="00FF6A71">
        <w:t xml:space="preserve"> to examine its place in future engineering curricula. </w:t>
      </w:r>
    </w:p>
    <w:p w14:paraId="23790323" w14:textId="52309D88" w:rsidR="00A33F88" w:rsidRPr="00FF6A71" w:rsidRDefault="005C34A8" w:rsidP="005C34A8">
      <w:pPr>
        <w:pStyle w:val="Heading2"/>
      </w:pPr>
      <w:bookmarkStart w:id="1412" w:name="_Toc68162169"/>
      <w:r w:rsidRPr="00FF6A71">
        <w:t xml:space="preserve"> </w:t>
      </w:r>
      <w:bookmarkStart w:id="1413" w:name="_Toc99969478"/>
      <w:r w:rsidR="00267E1B" w:rsidRPr="00FF6A71">
        <w:t>Objectives</w:t>
      </w:r>
      <w:bookmarkEnd w:id="1412"/>
      <w:bookmarkEnd w:id="1413"/>
    </w:p>
    <w:p w14:paraId="540AB00C" w14:textId="77777777" w:rsidR="00A33F88" w:rsidRPr="00FF6A71" w:rsidRDefault="00267E1B" w:rsidP="00267E1B">
      <w:pPr>
        <w:rPr>
          <w:b/>
          <w:bCs/>
        </w:rPr>
      </w:pPr>
      <w:r w:rsidRPr="00FF6A71">
        <w:rPr>
          <w:b/>
          <w:bCs/>
        </w:rPr>
        <w:t>Terms of Reference</w:t>
      </w:r>
    </w:p>
    <w:p w14:paraId="2B6A7400" w14:textId="1141FE23" w:rsidR="00A33F88" w:rsidRPr="00FF6A71" w:rsidRDefault="00267E1B" w:rsidP="00267E1B">
      <w:r w:rsidRPr="00FF6A71">
        <w:t>The project scope considers undergraduate engineering courses currently offered in UK Universities within a selection of disciplines, including mechanical, general, and design engineering</w:t>
      </w:r>
      <w:del w:id="1414" w:author="pete jones" w:date="2022-03-30T13:26:00Z">
        <w:r w:rsidRPr="00FF6A71" w:rsidDel="00D44501">
          <w:delText xml:space="preserve">, </w:delText>
        </w:r>
      </w:del>
      <w:ins w:id="1415" w:author="pete jones" w:date="2022-03-30T13:26:00Z">
        <w:r w:rsidR="00D44501">
          <w:t>;</w:t>
        </w:r>
        <w:r w:rsidR="00D44501" w:rsidRPr="00FF6A71">
          <w:t xml:space="preserve"> </w:t>
        </w:r>
      </w:ins>
      <w:r w:rsidRPr="00FF6A71">
        <w:t xml:space="preserve">its </w:t>
      </w:r>
      <w:r w:rsidR="00D97A83" w:rsidRPr="00FF6A71">
        <w:t xml:space="preserve">primary </w:t>
      </w:r>
      <w:r w:rsidRPr="00FF6A71">
        <w:t xml:space="preserve">focus is </w:t>
      </w:r>
      <w:r w:rsidR="00D97A83" w:rsidRPr="00FF6A71">
        <w:t>to investigate</w:t>
      </w:r>
      <w:r w:rsidRPr="00FF6A71">
        <w:t xml:space="preserve"> the opportunities to integrate CDE within current </w:t>
      </w:r>
      <w:r w:rsidR="00D97A83" w:rsidRPr="00FF6A71">
        <w:t>curricula</w:t>
      </w:r>
      <w:r w:rsidRPr="00FF6A71">
        <w:t xml:space="preserve">. The outcomes will enable further research into other specialist engineering disciplines and provide a practical framework to support </w:t>
      </w:r>
      <w:ins w:id="1416" w:author="pete jones" w:date="2022-03-29T17:35:00Z">
        <w:r w:rsidR="00633263">
          <w:t xml:space="preserve">the </w:t>
        </w:r>
      </w:ins>
      <w:r w:rsidRPr="00FF6A71">
        <w:t>future curriculum.</w:t>
      </w:r>
    </w:p>
    <w:p w14:paraId="4EBD9A20" w14:textId="77777777" w:rsidR="00A33F88" w:rsidRPr="00FF6A71" w:rsidRDefault="00267E1B" w:rsidP="00267E1B">
      <w:pPr>
        <w:rPr>
          <w:b/>
          <w:bCs/>
        </w:rPr>
      </w:pPr>
      <w:r w:rsidRPr="00FF6A71">
        <w:rPr>
          <w:b/>
          <w:bCs/>
        </w:rPr>
        <w:t>Education Themes</w:t>
      </w:r>
    </w:p>
    <w:p w14:paraId="13C842E2" w14:textId="0993B50A" w:rsidR="00A33F88" w:rsidRPr="00FF6A71" w:rsidRDefault="00267E1B" w:rsidP="00267E1B">
      <w:pPr>
        <w:jc w:val="left"/>
      </w:pPr>
      <w:r w:rsidRPr="00FF6A71">
        <w:t xml:space="preserve">To examine the educational outcomes of undergraduate engineering curricula within the defined scope of the research. </w:t>
      </w:r>
      <w:del w:id="1417" w:author="pete jones" w:date="2022-03-29T17:35:00Z">
        <w:r w:rsidRPr="00FF6A71" w:rsidDel="00633263">
          <w:delText xml:space="preserve">Investigating </w:delText>
        </w:r>
      </w:del>
      <w:ins w:id="1418" w:author="pete jones" w:date="2022-03-29T17:35:00Z">
        <w:r w:rsidR="00633263" w:rsidRPr="00FF6A71">
          <w:t>I</w:t>
        </w:r>
      </w:ins>
      <w:ins w:id="1419" w:author="pete jones" w:date="2022-03-30T13:27:00Z">
        <w:r w:rsidR="00D44501">
          <w:t>n addition, i</w:t>
        </w:r>
      </w:ins>
      <w:ins w:id="1420" w:author="pete jones" w:date="2022-03-29T17:35:00Z">
        <w:r w:rsidR="00633263" w:rsidRPr="00FF6A71">
          <w:t>nvestigat</w:t>
        </w:r>
        <w:r w:rsidR="00633263">
          <w:t>e</w:t>
        </w:r>
        <w:r w:rsidR="00633263" w:rsidRPr="00FF6A71">
          <w:t xml:space="preserve"> </w:t>
        </w:r>
      </w:ins>
      <w:r w:rsidRPr="00FF6A71">
        <w:t>what students have studied in pre-</w:t>
      </w:r>
      <w:r w:rsidRPr="00FF6A71">
        <w:lastRenderedPageBreak/>
        <w:t xml:space="preserve">HE learning environments and the modes of that study and assessment strategies. </w:t>
      </w:r>
      <w:del w:id="1421" w:author="pete jones" w:date="2022-03-30T13:27:00Z">
        <w:r w:rsidRPr="00FF6A71" w:rsidDel="00D44501">
          <w:delText>To achieve the aim under this theme t</w:delText>
        </w:r>
      </w:del>
      <w:ins w:id="1422" w:author="pete jones" w:date="2022-03-30T13:27:00Z">
        <w:r w:rsidR="00D44501">
          <w:t>T</w:t>
        </w:r>
      </w:ins>
      <w:r w:rsidRPr="00FF6A71">
        <w:t xml:space="preserve">he following objectives </w:t>
      </w:r>
      <w:del w:id="1423" w:author="pete jones" w:date="2022-03-30T13:27:00Z">
        <w:r w:rsidRPr="00FF6A71" w:rsidDel="00D44501">
          <w:delText xml:space="preserve">were </w:delText>
        </w:r>
      </w:del>
      <w:ins w:id="1424" w:author="pete jones" w:date="2022-03-30T13:27:00Z">
        <w:r w:rsidR="00D44501">
          <w:t>are</w:t>
        </w:r>
        <w:r w:rsidR="00D44501" w:rsidRPr="00FF6A71">
          <w:t xml:space="preserve"> </w:t>
        </w:r>
      </w:ins>
      <w:r w:rsidRPr="00FF6A71">
        <w:t>defined:</w:t>
      </w:r>
    </w:p>
    <w:p w14:paraId="5FF6C953" w14:textId="7160AE66" w:rsidR="00A33F88" w:rsidRPr="00FF6A71" w:rsidRDefault="00267E1B" w:rsidP="00267E1B">
      <w:pPr>
        <w:numPr>
          <w:ilvl w:val="0"/>
          <w:numId w:val="6"/>
        </w:numPr>
        <w:jc w:val="left"/>
      </w:pPr>
      <w:r w:rsidRPr="00FF6A71">
        <w:t xml:space="preserve">Determine the teamwork, creativity, and engagement of new entrants to </w:t>
      </w:r>
      <w:ins w:id="1425" w:author="pete jones" w:date="2022-03-29T17:35:00Z">
        <w:r w:rsidR="00633263">
          <w:t xml:space="preserve">the </w:t>
        </w:r>
      </w:ins>
      <w:r w:rsidRPr="00FF6A71">
        <w:t>university during their first semester experiencing engineering activities designed and facilitated by university academics.</w:t>
      </w:r>
    </w:p>
    <w:p w14:paraId="2C74439D" w14:textId="28D8772A" w:rsidR="00A33F88" w:rsidRPr="00FF6A71" w:rsidRDefault="00267E1B" w:rsidP="00267E1B">
      <w:pPr>
        <w:numPr>
          <w:ilvl w:val="0"/>
          <w:numId w:val="6"/>
        </w:numPr>
        <w:jc w:val="left"/>
      </w:pPr>
      <w:r w:rsidRPr="00FF6A71">
        <w:t>Investigate education pathways into HE</w:t>
      </w:r>
      <w:ins w:id="1426" w:author="pete jones" w:date="2022-03-30T13:28:00Z">
        <w:r w:rsidR="00D44501">
          <w:t>,</w:t>
        </w:r>
      </w:ins>
      <w:r w:rsidRPr="00FF6A71">
        <w:t xml:space="preserve"> including</w:t>
      </w:r>
      <w:del w:id="1427" w:author="pete jones" w:date="2022-03-30T13:28:00Z">
        <w:r w:rsidRPr="00FF6A71" w:rsidDel="00D44501">
          <w:delText>,</w:delText>
        </w:r>
      </w:del>
      <w:r w:rsidRPr="00FF6A71">
        <w:t xml:space="preserve"> A-level qualifications, BTEC Ordinary Extended Diplomas in Engineering, and alternative L4/L5 routes into HE, such as BTEC Higher certificates and Diplomas in Engineering, examining:</w:t>
      </w:r>
    </w:p>
    <w:p w14:paraId="6DE9D006" w14:textId="631C18A9" w:rsidR="00A33F88" w:rsidRPr="00FF6A71" w:rsidRDefault="00267E1B" w:rsidP="00267E1B">
      <w:pPr>
        <w:numPr>
          <w:ilvl w:val="1"/>
          <w:numId w:val="6"/>
        </w:numPr>
        <w:jc w:val="left"/>
      </w:pPr>
      <w:del w:id="1428" w:author="pete jones" w:date="2022-03-29T17:36:00Z">
        <w:r w:rsidRPr="00FF6A71" w:rsidDel="00633263">
          <w:delText xml:space="preserve">Learning </w:delText>
        </w:r>
      </w:del>
      <w:ins w:id="1429" w:author="pete jones" w:date="2022-03-29T17:36:00Z">
        <w:r w:rsidR="00633263">
          <w:t>The l</w:t>
        </w:r>
        <w:r w:rsidR="00633263" w:rsidRPr="00FF6A71">
          <w:t xml:space="preserve">earning </w:t>
        </w:r>
      </w:ins>
      <w:r w:rsidRPr="00FF6A71">
        <w:t>experience and course structures</w:t>
      </w:r>
    </w:p>
    <w:p w14:paraId="5315ECFF" w14:textId="77777777" w:rsidR="00A33F88" w:rsidRPr="00FF6A71" w:rsidRDefault="00267E1B" w:rsidP="00267E1B">
      <w:pPr>
        <w:numPr>
          <w:ilvl w:val="1"/>
          <w:numId w:val="6"/>
        </w:numPr>
        <w:jc w:val="left"/>
      </w:pPr>
      <w:r w:rsidRPr="00FF6A71">
        <w:t>Integration of STEM methodologies</w:t>
      </w:r>
    </w:p>
    <w:p w14:paraId="1B1A5F21" w14:textId="77777777" w:rsidR="00A33F88" w:rsidRPr="00FF6A71" w:rsidRDefault="00267E1B" w:rsidP="00267E1B">
      <w:pPr>
        <w:numPr>
          <w:ilvl w:val="1"/>
          <w:numId w:val="6"/>
        </w:numPr>
        <w:jc w:val="left"/>
      </w:pPr>
      <w:r w:rsidRPr="00FF6A71">
        <w:t>Assessment methods</w:t>
      </w:r>
    </w:p>
    <w:p w14:paraId="6600F031" w14:textId="77777777" w:rsidR="00A33F88" w:rsidRPr="00FF6A71" w:rsidRDefault="00267E1B" w:rsidP="00267E1B">
      <w:pPr>
        <w:numPr>
          <w:ilvl w:val="1"/>
          <w:numId w:val="6"/>
        </w:numPr>
        <w:jc w:val="left"/>
      </w:pPr>
      <w:r w:rsidRPr="00FF6A71">
        <w:t>Collating data from national statistics of results</w:t>
      </w:r>
    </w:p>
    <w:p w14:paraId="2F09602C" w14:textId="6E54614E" w:rsidR="00A33F88" w:rsidRPr="00FF6A71" w:rsidRDefault="00267E1B" w:rsidP="00267E1B">
      <w:pPr>
        <w:numPr>
          <w:ilvl w:val="0"/>
          <w:numId w:val="6"/>
        </w:numPr>
        <w:jc w:val="left"/>
      </w:pPr>
      <w:r w:rsidRPr="00FF6A71">
        <w:t xml:space="preserve">Determine </w:t>
      </w:r>
      <w:r w:rsidR="00D84143" w:rsidRPr="00FF6A71">
        <w:t>if there are</w:t>
      </w:r>
      <w:r w:rsidRPr="00FF6A71">
        <w:t xml:space="preserve"> opportunities for </w:t>
      </w:r>
      <w:del w:id="1430" w:author="pete jones" w:date="2022-03-30T13:28:00Z">
        <w:r w:rsidRPr="00FF6A71" w:rsidDel="00D44501">
          <w:delText>the integration of</w:delText>
        </w:r>
      </w:del>
      <w:ins w:id="1431" w:author="pete jones" w:date="2022-03-30T13:28:00Z">
        <w:r w:rsidR="00D44501">
          <w:t>integrating</w:t>
        </w:r>
      </w:ins>
      <w:r w:rsidRPr="00FF6A71">
        <w:t xml:space="preserve"> CDE tools and practices to support synoptic learning, interdisciplinarity, and assessment within an evolving undergraduate engineering curriculum.</w:t>
      </w:r>
    </w:p>
    <w:p w14:paraId="27BD002C" w14:textId="64F5707B" w:rsidR="00A33F88" w:rsidRPr="00FF6A71" w:rsidRDefault="00D97A83" w:rsidP="00267E1B">
      <w:pPr>
        <w:numPr>
          <w:ilvl w:val="0"/>
          <w:numId w:val="6"/>
        </w:numPr>
      </w:pPr>
      <w:r w:rsidRPr="00FF6A71">
        <w:t>Analys</w:t>
      </w:r>
      <w:r w:rsidR="00832B08" w:rsidRPr="00FF6A71">
        <w:t>e</w:t>
      </w:r>
      <w:r w:rsidR="00D84143" w:rsidRPr="00FF6A71">
        <w:t xml:space="preserve"> and evaluat</w:t>
      </w:r>
      <w:r w:rsidRPr="00FF6A71">
        <w:t>e</w:t>
      </w:r>
      <w:r w:rsidR="00267E1B" w:rsidRPr="00FF6A71">
        <w:t xml:space="preserve"> the impact of the deployment of CDE synoptic solutions on student engagement.</w:t>
      </w:r>
    </w:p>
    <w:p w14:paraId="21EF999B" w14:textId="77777777" w:rsidR="007C0DAF" w:rsidRDefault="00D97A83" w:rsidP="00267E1B">
      <w:pPr>
        <w:numPr>
          <w:ilvl w:val="0"/>
          <w:numId w:val="6"/>
        </w:numPr>
        <w:rPr>
          <w:ins w:id="1432" w:author="pete jones" w:date="2022-01-12T09:40:00Z"/>
        </w:rPr>
      </w:pPr>
      <w:r w:rsidRPr="00FF6A71">
        <w:t>D</w:t>
      </w:r>
      <w:r w:rsidR="00267E1B" w:rsidRPr="00FF6A71">
        <w:t>evelop a framework for CDE integration with undergraduate studies.</w:t>
      </w:r>
    </w:p>
    <w:p w14:paraId="21187C69" w14:textId="1CE8208B" w:rsidR="00A33F88" w:rsidRPr="00FF6A71" w:rsidRDefault="007C0DAF" w:rsidP="00267E1B">
      <w:pPr>
        <w:numPr>
          <w:ilvl w:val="0"/>
          <w:numId w:val="6"/>
        </w:numPr>
      </w:pPr>
      <w:ins w:id="1433" w:author="pete jones" w:date="2022-01-12T09:40:00Z">
        <w:r w:rsidRPr="007C0DAF">
          <w:t xml:space="preserve">Gather knowledge and report on the effective use of CDE </w:t>
        </w:r>
      </w:ins>
      <w:ins w:id="1434" w:author="pete jones" w:date="2022-03-29T17:36:00Z">
        <w:r w:rsidR="00633263">
          <w:t>in</w:t>
        </w:r>
      </w:ins>
      <w:ins w:id="1435" w:author="pete jones" w:date="2022-01-12T09:40:00Z">
        <w:r w:rsidRPr="007C0DAF">
          <w:t xml:space="preserve"> </w:t>
        </w:r>
      </w:ins>
      <w:ins w:id="1436" w:author="pete jones" w:date="2022-03-29T17:36:00Z">
        <w:r w:rsidR="00633263">
          <w:t xml:space="preserve">a </w:t>
        </w:r>
      </w:ins>
      <w:ins w:id="1437" w:author="pete jones" w:date="2022-01-12T09:40:00Z">
        <w:r w:rsidRPr="007C0DAF">
          <w:t>higher education setting to impact academic misconduct related to non-textual and 3D data.</w:t>
        </w:r>
      </w:ins>
      <w:r w:rsidR="00267E1B" w:rsidRPr="00FF6A71">
        <w:t xml:space="preserve"> </w:t>
      </w:r>
    </w:p>
    <w:p w14:paraId="76EFC63D" w14:textId="77777777" w:rsidR="00A33F88" w:rsidRPr="00FF6A71" w:rsidRDefault="00267E1B" w:rsidP="00267E1B">
      <w:pPr>
        <w:rPr>
          <w:b/>
          <w:bCs/>
        </w:rPr>
      </w:pPr>
      <w:r w:rsidRPr="00FF6A71">
        <w:rPr>
          <w:b/>
          <w:bCs/>
        </w:rPr>
        <w:t>Technical Themes</w:t>
      </w:r>
    </w:p>
    <w:p w14:paraId="2FA61E25" w14:textId="67AAB132" w:rsidR="00A33F88" w:rsidRPr="00FF6A71" w:rsidRDefault="00267E1B" w:rsidP="00267E1B">
      <w:pPr>
        <w:jc w:val="left"/>
      </w:pPr>
      <w:r w:rsidRPr="00FF6A71">
        <w:t xml:space="preserve">To investigate the optimum Systems Integrations (SI) requirements to install, maintain and manage equipment </w:t>
      </w:r>
      <w:r w:rsidR="00CC7EA2" w:rsidRPr="00FF6A71">
        <w:t xml:space="preserve">and </w:t>
      </w:r>
      <w:r w:rsidRPr="00FF6A71">
        <w:t>learning resources, and focus</w:t>
      </w:r>
      <w:del w:id="1438" w:author="pete jones" w:date="2022-03-29T17:36:00Z">
        <w:r w:rsidRPr="00FF6A71" w:rsidDel="00633263">
          <w:delText>sed</w:delText>
        </w:r>
      </w:del>
      <w:r w:rsidRPr="00FF6A71">
        <w:t xml:space="preserve"> on </w:t>
      </w:r>
      <w:r w:rsidR="00404BC5" w:rsidRPr="00FF6A71">
        <w:t xml:space="preserve">the </w:t>
      </w:r>
      <w:r w:rsidRPr="00FF6A71">
        <w:t>functional deployment of CDE within an educational operating model</w:t>
      </w:r>
      <w:ins w:id="1439" w:author="pete jones" w:date="2022-03-30T13:31:00Z">
        <w:r w:rsidR="00D44501">
          <w:t xml:space="preserve">. </w:t>
        </w:r>
      </w:ins>
      <w:ins w:id="1440" w:author="pete jones" w:date="2022-03-30T13:32:00Z">
        <w:r w:rsidR="00D44501">
          <w:t>The objectives are</w:t>
        </w:r>
      </w:ins>
      <w:del w:id="1441" w:author="pete jones" w:date="2022-03-30T13:31:00Z">
        <w:r w:rsidRPr="00FF6A71" w:rsidDel="00D44501">
          <w:delText>.</w:delText>
        </w:r>
      </w:del>
      <w:del w:id="1442" w:author="pete jones" w:date="2022-03-30T13:28:00Z">
        <w:r w:rsidRPr="00FF6A71" w:rsidDel="00D44501">
          <w:delText xml:space="preserve"> To achieve the aim under this theme t</w:delText>
        </w:r>
      </w:del>
      <w:del w:id="1443" w:author="pete jones" w:date="2022-03-30T13:32:00Z">
        <w:r w:rsidRPr="00FF6A71" w:rsidDel="00D44501">
          <w:delText xml:space="preserve">he </w:delText>
        </w:r>
      </w:del>
      <w:del w:id="1444" w:author="pete jones" w:date="2022-03-30T13:30:00Z">
        <w:r w:rsidRPr="00FF6A71" w:rsidDel="00D44501">
          <w:delText xml:space="preserve">following </w:delText>
        </w:r>
      </w:del>
      <w:del w:id="1445" w:author="pete jones" w:date="2022-03-30T13:32:00Z">
        <w:r w:rsidRPr="00FF6A71" w:rsidDel="00D44501">
          <w:delText xml:space="preserve">objectives </w:delText>
        </w:r>
      </w:del>
      <w:del w:id="1446" w:author="pete jones" w:date="2022-03-30T13:28:00Z">
        <w:r w:rsidRPr="00FF6A71" w:rsidDel="00D44501">
          <w:delText xml:space="preserve">were </w:delText>
        </w:r>
      </w:del>
      <w:del w:id="1447" w:author="pete jones" w:date="2022-03-30T13:29:00Z">
        <w:r w:rsidRPr="00FF6A71" w:rsidDel="00D44501">
          <w:delText>defined</w:delText>
        </w:r>
      </w:del>
      <w:r w:rsidRPr="00FF6A71">
        <w:t>:</w:t>
      </w:r>
    </w:p>
    <w:p w14:paraId="2D743DB9" w14:textId="77777777" w:rsidR="00A33F88" w:rsidRPr="00FF6A71" w:rsidRDefault="00267E1B" w:rsidP="00267E1B">
      <w:pPr>
        <w:numPr>
          <w:ilvl w:val="0"/>
          <w:numId w:val="7"/>
        </w:numPr>
      </w:pPr>
      <w:r w:rsidRPr="00FF6A71">
        <w:lastRenderedPageBreak/>
        <w:t xml:space="preserve">Document and analyse current and future trends of CDE industrial practice. </w:t>
      </w:r>
    </w:p>
    <w:p w14:paraId="6396A1D8" w14:textId="0023A1CB" w:rsidR="00A33F88" w:rsidRPr="00FF6A71" w:rsidRDefault="00267E1B" w:rsidP="00267E1B">
      <w:pPr>
        <w:numPr>
          <w:ilvl w:val="0"/>
          <w:numId w:val="7"/>
        </w:numPr>
      </w:pPr>
      <w:r w:rsidRPr="00FF6A71">
        <w:t xml:space="preserve">Determine and document </w:t>
      </w:r>
      <w:del w:id="1448" w:author="pete jones" w:date="2022-03-29T17:36:00Z">
        <w:r w:rsidRPr="00FF6A71" w:rsidDel="00633263">
          <w:delText xml:space="preserve">a </w:delText>
        </w:r>
      </w:del>
      <w:ins w:id="1449" w:author="pete jones" w:date="2022-03-29T17:36:00Z">
        <w:r w:rsidR="00633263">
          <w:t>the</w:t>
        </w:r>
        <w:r w:rsidR="00633263" w:rsidRPr="00FF6A71">
          <w:t xml:space="preserve"> </w:t>
        </w:r>
      </w:ins>
      <w:r w:rsidRPr="00FF6A71">
        <w:t>best fit for educational deployment in</w:t>
      </w:r>
      <w:ins w:id="1450" w:author="pete jones" w:date="2022-03-30T13:32:00Z">
        <w:r w:rsidR="00D44501">
          <w:t xml:space="preserve"> these</w:t>
        </w:r>
      </w:ins>
      <w:r w:rsidRPr="00FF6A71">
        <w:t xml:space="preserve"> terms</w:t>
      </w:r>
      <w:del w:id="1451" w:author="pete jones" w:date="2022-03-30T13:32:00Z">
        <w:r w:rsidRPr="00FF6A71" w:rsidDel="00D44501">
          <w:delText xml:space="preserve"> of…</w:delText>
        </w:r>
      </w:del>
      <w:ins w:id="1452" w:author="pete jones" w:date="2022-03-30T13:32:00Z">
        <w:r w:rsidR="00D44501">
          <w:t>:</w:t>
        </w:r>
      </w:ins>
    </w:p>
    <w:p w14:paraId="2E1FA2A9" w14:textId="77777777" w:rsidR="00A33F88" w:rsidRPr="00FF6A71" w:rsidRDefault="00267E1B" w:rsidP="00267E1B">
      <w:pPr>
        <w:numPr>
          <w:ilvl w:val="1"/>
          <w:numId w:val="7"/>
        </w:numPr>
      </w:pPr>
      <w:r w:rsidRPr="00FF6A71">
        <w:t>capability</w:t>
      </w:r>
    </w:p>
    <w:p w14:paraId="1A2DDF31" w14:textId="77777777" w:rsidR="00A33F88" w:rsidRPr="00FF6A71" w:rsidRDefault="00267E1B" w:rsidP="00267E1B">
      <w:pPr>
        <w:numPr>
          <w:ilvl w:val="1"/>
          <w:numId w:val="7"/>
        </w:numPr>
      </w:pPr>
      <w:r w:rsidRPr="00FF6A71">
        <w:t>ease of use</w:t>
      </w:r>
    </w:p>
    <w:p w14:paraId="450D69B2" w14:textId="77777777" w:rsidR="00A33F88" w:rsidRPr="00FF6A71" w:rsidRDefault="00267E1B" w:rsidP="00267E1B">
      <w:pPr>
        <w:numPr>
          <w:ilvl w:val="1"/>
          <w:numId w:val="7"/>
        </w:numPr>
      </w:pPr>
      <w:r w:rsidRPr="00FF6A71">
        <w:t>infrastructure management</w:t>
      </w:r>
    </w:p>
    <w:p w14:paraId="66390A80" w14:textId="40625682" w:rsidR="00A33F88" w:rsidRPr="00FF6A71" w:rsidRDefault="00267E1B" w:rsidP="00267E1B">
      <w:pPr>
        <w:numPr>
          <w:ilvl w:val="1"/>
          <w:numId w:val="7"/>
        </w:numPr>
      </w:pPr>
      <w:r w:rsidRPr="00FF6A71">
        <w:t xml:space="preserve">industrial vs </w:t>
      </w:r>
      <w:del w:id="1453" w:author="pete jones" w:date="2022-03-30T13:33:00Z">
        <w:r w:rsidRPr="00FF6A71" w:rsidDel="00D44501">
          <w:delText xml:space="preserve">educational </w:delText>
        </w:r>
      </w:del>
      <w:ins w:id="1454" w:author="pete jones" w:date="2022-03-30T13:33:00Z">
        <w:r w:rsidR="00D44501">
          <w:t>academic</w:t>
        </w:r>
        <w:r w:rsidR="00D44501" w:rsidRPr="00FF6A71">
          <w:t xml:space="preserve"> </w:t>
        </w:r>
      </w:ins>
      <w:r w:rsidRPr="00FF6A71">
        <w:t>validity.</w:t>
      </w:r>
    </w:p>
    <w:p w14:paraId="07B29F5A" w14:textId="71128B4E" w:rsidR="00A33F88" w:rsidRPr="00FF6A71" w:rsidRDefault="00267E1B" w:rsidP="00267E1B">
      <w:pPr>
        <w:numPr>
          <w:ilvl w:val="0"/>
          <w:numId w:val="7"/>
        </w:numPr>
      </w:pPr>
      <w:r w:rsidRPr="00FF6A71">
        <w:t xml:space="preserve">Synthesise the evidence from </w:t>
      </w:r>
      <w:ins w:id="1455" w:author="pete jones" w:date="2022-03-30T13:33:00Z">
        <w:r w:rsidR="00D44501">
          <w:t xml:space="preserve">the </w:t>
        </w:r>
      </w:ins>
      <w:r w:rsidRPr="00FF6A71">
        <w:t xml:space="preserve">CDE examination in </w:t>
      </w:r>
      <w:ins w:id="1456" w:author="pete jones" w:date="2022-03-30T13:33:00Z">
        <w:r w:rsidR="00D44501">
          <w:t xml:space="preserve">these </w:t>
        </w:r>
      </w:ins>
      <w:r w:rsidRPr="00FF6A71">
        <w:t>term</w:t>
      </w:r>
      <w:ins w:id="1457" w:author="pete jones" w:date="2022-03-30T13:33:00Z">
        <w:r w:rsidR="00D44501">
          <w:t>s:</w:t>
        </w:r>
      </w:ins>
      <w:del w:id="1458" w:author="pete jones" w:date="2022-03-30T13:33:00Z">
        <w:r w:rsidRPr="00FF6A71" w:rsidDel="00D44501">
          <w:delText>s of…</w:delText>
        </w:r>
      </w:del>
    </w:p>
    <w:p w14:paraId="43F21180" w14:textId="77777777" w:rsidR="00A33F88" w:rsidRPr="00FF6A71" w:rsidRDefault="00A33F88" w:rsidP="00267E1B">
      <w:pPr>
        <w:numPr>
          <w:ilvl w:val="1"/>
          <w:numId w:val="5"/>
        </w:numPr>
      </w:pPr>
      <w:r w:rsidRPr="00FF6A71">
        <w:t>Capability</w:t>
      </w:r>
    </w:p>
    <w:p w14:paraId="763D1716" w14:textId="77777777" w:rsidR="00A33F88" w:rsidRPr="00FF6A71" w:rsidRDefault="00267E1B" w:rsidP="00267E1B">
      <w:pPr>
        <w:numPr>
          <w:ilvl w:val="1"/>
          <w:numId w:val="5"/>
        </w:numPr>
      </w:pPr>
      <w:r w:rsidRPr="00FF6A71">
        <w:t>deployment management</w:t>
      </w:r>
    </w:p>
    <w:p w14:paraId="5B1255BE" w14:textId="77777777" w:rsidR="00A33F88" w:rsidRPr="00FF6A71" w:rsidRDefault="00267E1B" w:rsidP="00267E1B">
      <w:pPr>
        <w:numPr>
          <w:ilvl w:val="1"/>
          <w:numId w:val="5"/>
        </w:numPr>
      </w:pPr>
      <w:r w:rsidRPr="00FF6A71">
        <w:t>educational testing – action research from experimentation and surveys (academics and students)</w:t>
      </w:r>
    </w:p>
    <w:p w14:paraId="283E7659" w14:textId="77777777" w:rsidR="00A33F88" w:rsidRPr="00FF6A71" w:rsidRDefault="00267E1B" w:rsidP="00267E1B">
      <w:pPr>
        <w:numPr>
          <w:ilvl w:val="0"/>
          <w:numId w:val="7"/>
        </w:numPr>
      </w:pPr>
      <w:r w:rsidRPr="00FF6A71">
        <w:t>Analyse the disciplines and role structure of selected CDE industrial solutions.</w:t>
      </w:r>
    </w:p>
    <w:p w14:paraId="6626347C" w14:textId="77777777" w:rsidR="00A33F88" w:rsidRPr="00FF6A71" w:rsidRDefault="00267E1B" w:rsidP="00267E1B">
      <w:pPr>
        <w:pStyle w:val="Heading2"/>
      </w:pPr>
      <w:bookmarkStart w:id="1459" w:name="_Toc68162170"/>
      <w:bookmarkStart w:id="1460" w:name="_Toc99969479"/>
      <w:r w:rsidRPr="00FF6A71">
        <w:t>Collaborative Digital Engineering and Education</w:t>
      </w:r>
      <w:bookmarkEnd w:id="1459"/>
      <w:bookmarkEnd w:id="1460"/>
    </w:p>
    <w:p w14:paraId="2D852860" w14:textId="5DEAED86" w:rsidR="00A33F88" w:rsidRPr="00FF6A71" w:rsidRDefault="00267E1B" w:rsidP="00267E1B">
      <w:r w:rsidRPr="00FF6A71">
        <w:t>Th</w:t>
      </w:r>
      <w:del w:id="1461" w:author="pete jones" w:date="2022-03-30T13:34:00Z">
        <w:r w:rsidRPr="00FF6A71" w:rsidDel="00D44501">
          <w:delText>roughout its history the technology associated with Product Lifecycle Management (PLM) has always represented a significant financial investment for companies</w:delText>
        </w:r>
      </w:del>
      <w:ins w:id="1462" w:author="pete jones" w:date="2022-03-30T13:34:00Z">
        <w:r w:rsidR="00D44501">
          <w:t>e technology associated with Product Lifecycle Management (PLM) has always represented a significant financial investment for companies throughout its history</w:t>
        </w:r>
      </w:ins>
      <w:del w:id="1463" w:author="pete jones" w:date="2022-03-30T13:33:00Z">
        <w:r w:rsidRPr="00FF6A71" w:rsidDel="00D44501">
          <w:delText xml:space="preserve"> and</w:delText>
        </w:r>
      </w:del>
      <w:ins w:id="1464" w:author="pete jones" w:date="2022-03-30T13:33:00Z">
        <w:r w:rsidR="00D44501">
          <w:t>. I</w:t>
        </w:r>
      </w:ins>
      <w:ins w:id="1465" w:author="pete jones" w:date="2022-03-30T13:34:00Z">
        <w:r w:rsidR="00D44501">
          <w:t>n addition, i</w:t>
        </w:r>
      </w:ins>
      <w:ins w:id="1466" w:author="pete jones" w:date="2022-03-30T13:33:00Z">
        <w:r w:rsidR="00D44501">
          <w:t>t</w:t>
        </w:r>
      </w:ins>
      <w:r w:rsidRPr="00FF6A71">
        <w:t xml:space="preserve"> has influenced the expansion of CAD in the early years</w:t>
      </w:r>
      <w:del w:id="1467" w:author="pete jones" w:date="2022-03-30T13:33:00Z">
        <w:r w:rsidRPr="00FF6A71" w:rsidDel="00D44501">
          <w:delText>, but</w:delText>
        </w:r>
      </w:del>
      <w:ins w:id="1468" w:author="pete jones" w:date="2022-03-30T13:33:00Z">
        <w:r w:rsidR="00D44501">
          <w:t>. Still,</w:t>
        </w:r>
      </w:ins>
      <w:r w:rsidRPr="00FF6A71">
        <w:t xml:space="preserve"> today it is widely adopted</w:t>
      </w:r>
      <w:del w:id="1469" w:author="pete jones" w:date="2022-03-30T13:33:00Z">
        <w:r w:rsidRPr="00FF6A71" w:rsidDel="00D44501">
          <w:delText>, t</w:delText>
        </w:r>
      </w:del>
      <w:ins w:id="1470" w:author="pete jones" w:date="2022-03-30T13:33:00Z">
        <w:r w:rsidR="00D44501">
          <w:t xml:space="preserve">. </w:t>
        </w:r>
      </w:ins>
      <w:ins w:id="1471" w:author="pete jones" w:date="2022-03-30T13:35:00Z">
        <w:r w:rsidR="00D44501" w:rsidRPr="00312F59">
          <w:fldChar w:fldCharType="begin"/>
        </w:r>
        <w:r w:rsidR="00D44501" w:rsidRPr="00FF6A71">
          <w:instrText xml:space="preserve"> REF _Ref61364740 \h  \* MERGEFORMAT </w:instrText>
        </w:r>
      </w:ins>
      <w:ins w:id="1472" w:author="pete jones" w:date="2022-03-30T13:35:00Z">
        <w:r w:rsidR="00D44501" w:rsidRPr="00312F59">
          <w:fldChar w:fldCharType="separate"/>
        </w:r>
      </w:ins>
      <w:ins w:id="1473" w:author="pete jones" w:date="2022-04-05T11:31:00Z">
        <w:r w:rsidR="00D94147" w:rsidRPr="00C15005">
          <w:t xml:space="preserve">Figure </w:t>
        </w:r>
        <w:r w:rsidR="00D94147">
          <w:rPr>
            <w:noProof/>
          </w:rPr>
          <w:t>1</w:t>
        </w:r>
        <w:r w:rsidR="00D94147">
          <w:rPr>
            <w:noProof/>
          </w:rPr>
          <w:noBreakHyphen/>
          <w:t>1</w:t>
        </w:r>
      </w:ins>
      <w:ins w:id="1474" w:author="pete jones" w:date="2022-03-30T13:35:00Z">
        <w:r w:rsidR="00D44501" w:rsidRPr="00312F59">
          <w:fldChar w:fldCharType="end"/>
        </w:r>
      </w:ins>
      <w:del w:id="1475" w:author="pete jones" w:date="2022-03-30T13:35:00Z">
        <w:r w:rsidRPr="00FF6A71" w:rsidDel="00D44501">
          <w:delText xml:space="preserve">he development of </w:delText>
        </w:r>
      </w:del>
      <w:del w:id="1476" w:author="pete jones" w:date="2022-03-29T17:37:00Z">
        <w:r w:rsidRPr="00FF6A71" w:rsidDel="00633263">
          <w:delText xml:space="preserve">CAD </w:delText>
        </w:r>
      </w:del>
      <w:del w:id="1477" w:author="pete jones" w:date="2022-03-30T13:35:00Z">
        <w:r w:rsidRPr="00FF6A71" w:rsidDel="00D44501">
          <w:delText>based technology is</w:delText>
        </w:r>
      </w:del>
      <w:r w:rsidRPr="00FF6A71">
        <w:t xml:space="preserve"> </w:t>
      </w:r>
      <w:del w:id="1478" w:author="pete jones" w:date="2022-03-30T13:34:00Z">
        <w:r w:rsidRPr="00FF6A71" w:rsidDel="00D44501">
          <w:delText xml:space="preserve">illustrated </w:delText>
        </w:r>
      </w:del>
      <w:ins w:id="1479" w:author="pete jones" w:date="2022-03-30T13:34:00Z">
        <w:r w:rsidR="00D44501">
          <w:t>represent</w:t>
        </w:r>
      </w:ins>
      <w:ins w:id="1480" w:author="pete jones" w:date="2022-03-30T13:35:00Z">
        <w:r w:rsidR="00D44501">
          <w:t>s</w:t>
        </w:r>
      </w:ins>
      <w:ins w:id="1481" w:author="pete jones" w:date="2022-03-30T13:34:00Z">
        <w:r w:rsidR="00D44501" w:rsidRPr="00FF6A71">
          <w:t xml:space="preserve"> </w:t>
        </w:r>
      </w:ins>
      <w:ins w:id="1482" w:author="pete jones" w:date="2022-03-30T13:35:00Z">
        <w:r w:rsidR="00D44501">
          <w:t>t</w:t>
        </w:r>
        <w:r w:rsidR="00D44501" w:rsidRPr="00FF6A71">
          <w:t>he development of CAD</w:t>
        </w:r>
        <w:r w:rsidR="00D44501">
          <w:t>-</w:t>
        </w:r>
        <w:r w:rsidR="00D44501" w:rsidRPr="00FF6A71">
          <w:t>based technology</w:t>
        </w:r>
      </w:ins>
      <w:del w:id="1483" w:author="pete jones" w:date="2022-03-30T13:35:00Z">
        <w:r w:rsidRPr="00FF6A71" w:rsidDel="00D44501">
          <w:delText xml:space="preserve">in </w:delText>
        </w:r>
        <w:r w:rsidRPr="00312F59" w:rsidDel="00D44501">
          <w:fldChar w:fldCharType="begin"/>
        </w:r>
        <w:r w:rsidRPr="00FF6A71" w:rsidDel="00D44501">
          <w:delInstrText xml:space="preserve"> REF _Ref61364740 \h </w:delInstrText>
        </w:r>
        <w:r w:rsidR="00B57CE1" w:rsidRPr="00FF6A71" w:rsidDel="00D44501">
          <w:delInstrText xml:space="preserve"> \* MERGEFORMAT </w:delInstrText>
        </w:r>
        <w:r w:rsidRPr="00312F59" w:rsidDel="00D44501">
          <w:fldChar w:fldCharType="separate"/>
        </w:r>
      </w:del>
      <w:del w:id="1484" w:author="pete jones" w:date="2022-01-04T13:20:00Z">
        <w:r w:rsidR="00DD384C" w:rsidRPr="00FF6A71" w:rsidDel="00843817">
          <w:delText xml:space="preserve">Figure </w:delText>
        </w:r>
        <w:r w:rsidR="00DD384C" w:rsidRPr="00FF6A71" w:rsidDel="00843817">
          <w:rPr>
            <w:noProof/>
          </w:rPr>
          <w:delText>1</w:delText>
        </w:r>
        <w:r w:rsidR="00DD384C" w:rsidRPr="00FF6A71" w:rsidDel="00843817">
          <w:rPr>
            <w:noProof/>
          </w:rPr>
          <w:noBreakHyphen/>
          <w:delText>1</w:delText>
        </w:r>
      </w:del>
      <w:del w:id="1485" w:author="pete jones" w:date="2022-03-30T13:35:00Z">
        <w:r w:rsidRPr="00312F59" w:rsidDel="00D44501">
          <w:fldChar w:fldCharType="end"/>
        </w:r>
      </w:del>
      <w:r w:rsidRPr="00FF6A71">
        <w:t xml:space="preserve">. The benefits of PLM software focus </w:t>
      </w:r>
      <w:r w:rsidR="00404BC5" w:rsidRPr="00FF6A71">
        <w:t>on</w:t>
      </w:r>
      <w:r w:rsidRPr="00FF6A71">
        <w:t xml:space="preserve"> time, cost, and quality, and the term PLM has evolved into a more descriptive title, Collaborative Digital Engineering (CDE).</w:t>
      </w:r>
    </w:p>
    <w:p w14:paraId="358C0E6B" w14:textId="0FE7911F" w:rsidR="00A33F88" w:rsidRPr="00FF6A71" w:rsidRDefault="7124536F" w:rsidP="005C34A8">
      <w:pPr>
        <w:jc w:val="center"/>
        <w:rPr>
          <w:del w:id="1486" w:author="JONES Peter" w:date="2021-05-04T09:48:00Z"/>
        </w:rPr>
      </w:pPr>
      <w:r w:rsidRPr="00C15005">
        <w:rPr>
          <w:noProof/>
        </w:rPr>
        <w:lastRenderedPageBreak/>
        <w:drawing>
          <wp:inline distT="0" distB="0" distL="0" distR="0" wp14:anchorId="3A36ED40" wp14:editId="683892B4">
            <wp:extent cx="5579746" cy="2769235"/>
            <wp:effectExtent l="0" t="0" r="1905" b="0"/>
            <wp:docPr id="2" name="Picture 2" descr="The History of C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79746" cy="2769235"/>
                    </a:xfrm>
                    <a:prstGeom prst="rect">
                      <a:avLst/>
                    </a:prstGeom>
                  </pic:spPr>
                </pic:pic>
              </a:graphicData>
            </a:graphic>
          </wp:inline>
        </w:drawing>
      </w:r>
      <w:bookmarkStart w:id="1487" w:name="_Ref61364740"/>
    </w:p>
    <w:p w14:paraId="38E19830" w14:textId="5C09570D" w:rsidR="00A33F88" w:rsidRPr="007C0DAF" w:rsidRDefault="00267E1B">
      <w:pPr>
        <w:pStyle w:val="Caption"/>
        <w:pPrChange w:id="1488" w:author="pete jones" w:date="2022-01-04T13:20:00Z">
          <w:pPr>
            <w:pStyle w:val="TOCHeading"/>
            <w:jc w:val="center"/>
          </w:pPr>
        </w:pPrChange>
      </w:pPr>
      <w:bookmarkStart w:id="1489" w:name="_Toc68162233"/>
      <w:bookmarkStart w:id="1490" w:name="_Toc99719259"/>
      <w:r w:rsidRPr="00C15005">
        <w:t xml:space="preserve">Figure </w:t>
      </w:r>
      <w:ins w:id="1491" w:author="pete jones" w:date="2022-03-10T14:38:00Z">
        <w:r w:rsidR="00CE4F4E">
          <w:fldChar w:fldCharType="begin"/>
        </w:r>
        <w:r w:rsidR="00CE4F4E">
          <w:instrText xml:space="preserve"> STYLEREF 1 \s </w:instrText>
        </w:r>
      </w:ins>
      <w:r w:rsidR="00CE4F4E">
        <w:fldChar w:fldCharType="separate"/>
      </w:r>
      <w:r w:rsidR="00D94147">
        <w:rPr>
          <w:noProof/>
        </w:rPr>
        <w:t>1</w:t>
      </w:r>
      <w:ins w:id="1492"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493" w:author="pete jones" w:date="2022-04-05T11:31:00Z">
        <w:r w:rsidR="00D94147">
          <w:rPr>
            <w:noProof/>
          </w:rPr>
          <w:t>1</w:t>
        </w:r>
      </w:ins>
      <w:ins w:id="1494" w:author="pete jones" w:date="2022-03-10T14:38:00Z">
        <w:r w:rsidR="00CE4F4E">
          <w:fldChar w:fldCharType="end"/>
        </w:r>
      </w:ins>
      <w:del w:id="1495" w:author="pete jones" w:date="2022-02-01T12:31:00Z">
        <w:r w:rsidRPr="007C0DAF" w:rsidDel="0004608E">
          <w:fldChar w:fldCharType="begin"/>
        </w:r>
        <w:r w:rsidRPr="007C0DAF" w:rsidDel="0004608E">
          <w:delInstrText>STYLEREF 1 \s</w:delInstrText>
        </w:r>
        <w:r w:rsidRPr="007C0DAF" w:rsidDel="0004608E">
          <w:fldChar w:fldCharType="separate"/>
        </w:r>
        <w:r w:rsidR="00843817" w:rsidRPr="007C0DAF" w:rsidDel="0004608E">
          <w:rPr>
            <w:noProof/>
          </w:rPr>
          <w:delText>1</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w:delText>
        </w:r>
        <w:r w:rsidRPr="007C0DAF" w:rsidDel="0004608E">
          <w:fldChar w:fldCharType="end"/>
        </w:r>
      </w:del>
      <w:bookmarkEnd w:id="1487"/>
      <w:r w:rsidRPr="007C0DAF">
        <w:t>: The history of CAD development</w:t>
      </w:r>
      <w:bookmarkEnd w:id="1489"/>
      <w:bookmarkEnd w:id="1490"/>
    </w:p>
    <w:p w14:paraId="564E7BE0" w14:textId="1175A05C" w:rsidR="00A33F88" w:rsidRPr="00FF6A71" w:rsidRDefault="00267E1B" w:rsidP="00267E1B">
      <w:r w:rsidRPr="00FF6A71">
        <w:t>The parallel development of the HE engineering curriculum over the same period has not embraced CDE developments</w:t>
      </w:r>
      <w:ins w:id="1496" w:author="pete jones" w:date="2022-03-30T13:39:00Z">
        <w:r w:rsidR="00D44501">
          <w:t>,</w:t>
        </w:r>
      </w:ins>
      <w:r w:rsidRPr="00FF6A71">
        <w:t xml:space="preserve"> </w:t>
      </w:r>
      <w:del w:id="1497" w:author="pete jones" w:date="2022-03-30T13:39:00Z">
        <w:r w:rsidRPr="00FF6A71" w:rsidDel="00D44501">
          <w:delText xml:space="preserve">which </w:delText>
        </w:r>
      </w:del>
      <w:del w:id="1498" w:author="pete jones" w:date="2022-03-29T17:37:00Z">
        <w:r w:rsidRPr="00FF6A71" w:rsidDel="00633263">
          <w:delText xml:space="preserve">is </w:delText>
        </w:r>
      </w:del>
      <w:del w:id="1499" w:author="pete jones" w:date="2022-03-30T13:36:00Z">
        <w:r w:rsidRPr="00FF6A71" w:rsidDel="00D44501">
          <w:delText>illustrated</w:delText>
        </w:r>
      </w:del>
      <w:del w:id="1500" w:author="pete jones" w:date="2022-03-30T13:39:00Z">
        <w:r w:rsidRPr="00FF6A71" w:rsidDel="00D44501">
          <w:delText xml:space="preserve"> by the</w:delText>
        </w:r>
      </w:del>
      <w:ins w:id="1501" w:author="pete jones" w:date="2022-03-30T13:39:00Z">
        <w:r w:rsidR="00D44501">
          <w:t>illustrated by a</w:t>
        </w:r>
      </w:ins>
      <w:r w:rsidRPr="00FF6A71">
        <w:t xml:space="preserve"> lack of integration of these engineering toolsets within contemporary student experiences. </w:t>
      </w:r>
      <w:ins w:id="1502" w:author="pete jones" w:date="2022-03-30T13:46:00Z">
        <w:r w:rsidR="004265BC">
          <w:t>CAD systems have</w:t>
        </w:r>
      </w:ins>
      <w:del w:id="1503" w:author="pete jones" w:date="2022-03-30T13:46:00Z">
        <w:r w:rsidRPr="00FF6A71" w:rsidDel="004265BC">
          <w:delText xml:space="preserve">CAD </w:delText>
        </w:r>
      </w:del>
      <w:ins w:id="1504" w:author="pete jones" w:date="2022-03-30T13:46:00Z">
        <w:r w:rsidR="004265BC">
          <w:t xml:space="preserve"> been</w:t>
        </w:r>
      </w:ins>
      <w:ins w:id="1505" w:author="pete jones" w:date="2022-03-30T13:40:00Z">
        <w:r w:rsidR="00D44501">
          <w:t xml:space="preserve"> </w:t>
        </w:r>
      </w:ins>
      <w:del w:id="1506" w:author="pete jones" w:date="2022-03-30T13:40:00Z">
        <w:r w:rsidRPr="00FF6A71" w:rsidDel="00D44501">
          <w:delText xml:space="preserve">has been </w:delText>
        </w:r>
      </w:del>
      <w:r w:rsidRPr="00FF6A71">
        <w:t>taught in universities</w:t>
      </w:r>
      <w:ins w:id="1507" w:author="pete jones" w:date="2022-03-30T13:45:00Z">
        <w:r w:rsidR="004265BC" w:rsidRPr="004265BC">
          <w:t xml:space="preserve"> </w:t>
        </w:r>
        <w:r w:rsidR="004265BC">
          <w:t>s</w:t>
        </w:r>
        <w:r w:rsidR="004265BC" w:rsidRPr="00FF6A71">
          <w:t>ince the early 1960s</w:t>
        </w:r>
      </w:ins>
      <w:del w:id="1508" w:author="pete jones" w:date="2022-03-30T13:41:00Z">
        <w:r w:rsidRPr="00FF6A71" w:rsidDel="00D44501">
          <w:delText xml:space="preserve"> since the early 1960s</w:delText>
        </w:r>
      </w:del>
      <w:ins w:id="1509" w:author="pete jones" w:date="2022-03-30T13:42:00Z">
        <w:r w:rsidR="00D44501">
          <w:t xml:space="preserve">. </w:t>
        </w:r>
      </w:ins>
      <w:ins w:id="1510" w:author="pete jones" w:date="2022-03-30T13:43:00Z">
        <w:r w:rsidR="00D44501">
          <w:t>T</w:t>
        </w:r>
      </w:ins>
      <w:del w:id="1511" w:author="pete jones" w:date="2022-03-30T13:38:00Z">
        <w:r w:rsidRPr="00FF6A71" w:rsidDel="00D44501">
          <w:delText xml:space="preserve"> </w:delText>
        </w:r>
        <w:r w:rsidR="00404BC5" w:rsidRPr="00FF6A71" w:rsidDel="00D44501">
          <w:delText>where</w:delText>
        </w:r>
      </w:del>
      <w:del w:id="1512" w:author="pete jones" w:date="2022-03-30T13:40:00Z">
        <w:r w:rsidRPr="00FF6A71" w:rsidDel="00D44501">
          <w:delText xml:space="preserve"> t</w:delText>
        </w:r>
      </w:del>
      <w:del w:id="1513" w:author="pete jones" w:date="2022-03-30T13:41:00Z">
        <w:r w:rsidRPr="00FF6A71" w:rsidDel="00D44501">
          <w:delText>h</w:delText>
        </w:r>
      </w:del>
      <w:ins w:id="1514" w:author="pete jones" w:date="2022-03-30T13:41:00Z">
        <w:r w:rsidR="00D44501">
          <w:t>h</w:t>
        </w:r>
      </w:ins>
      <w:r w:rsidRPr="00FF6A71">
        <w:t xml:space="preserve">e curriculum </w:t>
      </w:r>
      <w:del w:id="1515" w:author="pete jones" w:date="2022-03-30T13:40:00Z">
        <w:r w:rsidR="00404BC5" w:rsidRPr="00FF6A71" w:rsidDel="00D44501">
          <w:delText>continues to</w:delText>
        </w:r>
        <w:r w:rsidRPr="00FF6A71" w:rsidDel="00D44501">
          <w:delText xml:space="preserve"> focu</w:delText>
        </w:r>
      </w:del>
      <w:ins w:id="1516" w:author="pete jones" w:date="2022-03-30T13:40:00Z">
        <w:r w:rsidR="00D44501">
          <w:t>focuse</w:t>
        </w:r>
      </w:ins>
      <w:r w:rsidRPr="00FF6A71">
        <w:t xml:space="preserve">s on CAD tools and skills rather than </w:t>
      </w:r>
      <w:del w:id="1517" w:author="pete jones" w:date="2022-04-01T15:16:00Z">
        <w:r w:rsidRPr="00FF6A71" w:rsidDel="00726256">
          <w:delText>the application of</w:delText>
        </w:r>
      </w:del>
      <w:ins w:id="1518" w:author="pete jones" w:date="2022-04-01T15:16:00Z">
        <w:r w:rsidR="00726256">
          <w:t>applying</w:t>
        </w:r>
      </w:ins>
      <w:r w:rsidRPr="00FF6A71">
        <w:t xml:space="preserve"> CAD to </w:t>
      </w:r>
      <w:r w:rsidR="00404BC5" w:rsidRPr="00FF6A71">
        <w:t>e</w:t>
      </w:r>
      <w:r w:rsidRPr="00FF6A71">
        <w:t>ngineering</w:t>
      </w:r>
      <w:r w:rsidR="00404BC5" w:rsidRPr="00FF6A71">
        <w:t xml:space="preserve"> </w:t>
      </w:r>
      <w:del w:id="1519" w:author="pete jones" w:date="2022-03-29T17:37:00Z">
        <w:r w:rsidR="00404BC5" w:rsidRPr="00FF6A71" w:rsidDel="00633263">
          <w:delText xml:space="preserve">problem </w:delText>
        </w:r>
      </w:del>
      <w:ins w:id="1520" w:author="pete jones" w:date="2022-03-29T17:37:00Z">
        <w:r w:rsidR="00633263" w:rsidRPr="00FF6A71">
          <w:t>problem</w:t>
        </w:r>
        <w:r w:rsidR="00633263">
          <w:t>-</w:t>
        </w:r>
      </w:ins>
      <w:r w:rsidR="00404BC5" w:rsidRPr="00FF6A71">
        <w:t>solving</w:t>
      </w:r>
      <w:r w:rsidRPr="00FF6A71">
        <w:t>. Students learn how to use the CAD software</w:t>
      </w:r>
      <w:del w:id="1521" w:author="pete jones" w:date="2022-03-30T13:43:00Z">
        <w:r w:rsidRPr="00FF6A71" w:rsidDel="00D44501">
          <w:delText xml:space="preserve"> but there is less emphasis on learning how CAD is integrated to enhance the engineering design process or gain a better understanding of</w:delText>
        </w:r>
      </w:del>
      <w:ins w:id="1522" w:author="pete jones" w:date="2022-03-30T13:43:00Z">
        <w:r w:rsidR="00D44501">
          <w:t>, but there is less emphasis on how CAD is integrated to enhance the engineering design process or better understand</w:t>
        </w:r>
      </w:ins>
      <w:r w:rsidRPr="00FF6A71">
        <w:t xml:space="preserve"> emerging technologies used to manage </w:t>
      </w:r>
      <w:ins w:id="1523" w:author="pete jones" w:date="2022-03-30T13:43:00Z">
        <w:r w:rsidR="00D44501">
          <w:t xml:space="preserve">the </w:t>
        </w:r>
      </w:ins>
      <w:r w:rsidRPr="00FF6A71">
        <w:t>design and manufacturing</w:t>
      </w:r>
      <w:ins w:id="1524" w:author="pete jones" w:date="2022-03-30T13:43:00Z">
        <w:r w:rsidR="00D44501">
          <w:t>,</w:t>
        </w:r>
      </w:ins>
      <w:r w:rsidRPr="00FF6A71">
        <w:t xml:space="preserve"> such as CDE. </w:t>
      </w:r>
      <w:r w:rsidRPr="00312F59">
        <w:fldChar w:fldCharType="begin" w:fldLock="1"/>
      </w:r>
      <w:r w:rsidRPr="00FF6A71">
        <w:instrText>ADDIN CSL_CITATION {"citationItems":[{"id":"ITEM-1","itemData":{"DOI":"10.1016/j.cad.2003.11.006","abstract":"Today, they are students in colleges and universities. Tomorrow, they will be engineers in various industrial sectors. One of the primary goals of education is to prepare people for successful careers in the real world. As in every course, students want to obtain the maximum value of a CAD related course for their future careers. They want to obtain knowledge and skills that are most practical and useful to them when they become engineers. College professors and teachers also want to provide the maximum value for students in their CAD courses. The question is: what should be included in such a CAD curriculum. This paper tries to answer some critical questions related to developing such a curriculum, from an industrial perspective, based on the authors' survey results and the first author's own (rather limited) experiences as a R&amp;D staff for a CAD vendor. It focuses on issues related to teaching and training students on CAD systems. These include, for different roles, how much underlying mathematical foundations in CAD systems should be taught, how much computer skills and engineering knowledge the students should know, how much design methodologies related to CAD systems should be taught, and how much ability the students should develop in order to specify their CAD needs and to evaluate and choose the CAD systems most suitable for their specific applications. The paper then shares some personal experiences and suggestions from long-term CAD veterans on the essential topics of CAD education. Based on the survey results, last section concludes the paper by authors' suggestions on what should be included in CAD curriculums for different levels of students. q 2004 Published by Elsevier Ltd.","author":[{"dropping-particle":"","family":"Ye","given":"Xiuzi","non-dropping-particle":"","parse-names":false,"suffix":""},{"dropping-particle":"","family":"Peng","given":"Wei","non-dropping-particle":"","parse-names":false,"suffix":""},{"dropping-particle":"","family":"Chen","given":"Zhiyang","non-dropping-particle":"","parse-names":false,"suffix":""},{"dropping-particle":"","family":"Cai","given":"Yi-Yu","non-dropping-particle":"","parse-names":false,"suffix":""}],"container-title":"Computer Aided Design","id":"ITEM-1","issue":"14","issued":{"date-parts":[["2004"]]},"page":"1451-1460","title":"Today's students, tomorrow's engineers: an industrial perspective on CAD education","type":"article-journal","volume":"36"},"uris":["http://www.mendeley.com/documents/?uuid=cb9af936-f9eb-3970-8f8f-f148384decce"]}],"mendeley":{"formattedCitation":"(Ye &lt;i&gt;et al.&lt;/i&gt;, 2004)","plainTextFormattedCitation":"(Ye et al., 2004)","previouslyFormattedCitation":"(Ye &lt;i&gt;et al.&lt;/i&gt;, 2004)"},"properties":{"noteIndex":0},"schema":"https://github.com/citation-style-language/schema/raw/master/csl-citation.json"}</w:instrText>
      </w:r>
      <w:r w:rsidRPr="00312F59">
        <w:fldChar w:fldCharType="separate"/>
      </w:r>
      <w:r w:rsidRPr="00FF6A71">
        <w:rPr>
          <w:noProof/>
        </w:rPr>
        <w:t xml:space="preserve">(Ye </w:t>
      </w:r>
      <w:r w:rsidRPr="00FF6A71">
        <w:rPr>
          <w:i/>
          <w:noProof/>
        </w:rPr>
        <w:t>et al.</w:t>
      </w:r>
      <w:r w:rsidRPr="00FF6A71">
        <w:rPr>
          <w:noProof/>
        </w:rPr>
        <w:t>, 2004)</w:t>
      </w:r>
      <w:r w:rsidRPr="00312F59">
        <w:fldChar w:fldCharType="end"/>
      </w:r>
    </w:p>
    <w:p w14:paraId="003D964F" w14:textId="2A4F985D" w:rsidR="00A33F88" w:rsidRPr="00FF6A71" w:rsidRDefault="00267E1B" w:rsidP="00267E1B">
      <w:r w:rsidRPr="00FF6A71">
        <w:t>CDE is not just about CAD</w:t>
      </w:r>
      <w:del w:id="1525" w:author="pete jones" w:date="2022-03-30T13:43:00Z">
        <w:r w:rsidRPr="00FF6A71" w:rsidDel="00D44501">
          <w:delText xml:space="preserve">, </w:delText>
        </w:r>
      </w:del>
      <w:ins w:id="1526" w:author="pete jones" w:date="2022-03-30T13:43:00Z">
        <w:r w:rsidR="00D44501">
          <w:t>;</w:t>
        </w:r>
        <w:r w:rsidR="00D44501" w:rsidRPr="00FF6A71">
          <w:t xml:space="preserve"> </w:t>
        </w:r>
      </w:ins>
      <w:r w:rsidRPr="00FF6A71">
        <w:t>from an educational perspective</w:t>
      </w:r>
      <w:del w:id="1527" w:author="pete jones" w:date="2022-03-30T13:43:00Z">
        <w:r w:rsidRPr="00FF6A71" w:rsidDel="00D44501">
          <w:delText xml:space="preserve"> the integration of engineering roles and collaboration throughout the design lifecycle offer</w:delText>
        </w:r>
      </w:del>
      <w:ins w:id="1528" w:author="pete jones" w:date="2022-03-30T13:43:00Z">
        <w:r w:rsidR="00D44501">
          <w:t>, integrating engineering roles and collaboration throughout the design life cycle offers</w:t>
        </w:r>
      </w:ins>
      <w:r w:rsidRPr="00FF6A71">
        <w:t xml:space="preserve"> opportunities to rethink the curriculum. Many CDE vendors have recognised the </w:t>
      </w:r>
      <w:del w:id="1529" w:author="pete jones" w:date="2022-03-30T13:44:00Z">
        <w:r w:rsidRPr="00FF6A71" w:rsidDel="00D44501">
          <w:delText xml:space="preserve">education </w:delText>
        </w:r>
      </w:del>
      <w:ins w:id="1530" w:author="pete jones" w:date="2022-03-30T13:44:00Z">
        <w:r w:rsidR="00D44501">
          <w:t>academic</w:t>
        </w:r>
        <w:r w:rsidR="00D44501" w:rsidRPr="00FF6A71">
          <w:t xml:space="preserve"> </w:t>
        </w:r>
      </w:ins>
      <w:r w:rsidRPr="00FF6A71">
        <w:t>potential of solutions to provide a platform for project-centric learning</w:t>
      </w:r>
      <w:ins w:id="1531" w:author="pete jones" w:date="2022-03-30T13:44:00Z">
        <w:r w:rsidR="00D44501">
          <w:t>. P</w:t>
        </w:r>
      </w:ins>
      <w:del w:id="1532" w:author="pete jones" w:date="2022-03-30T13:44:00Z">
        <w:r w:rsidRPr="00FF6A71" w:rsidDel="00D44501">
          <w:delText>, p</w:delText>
        </w:r>
      </w:del>
      <w:r w:rsidRPr="00FF6A71">
        <w:t>roviding an integrated digital environment for pedagogical methods such as CDIO® and PBL and other innovative educational practices, such as distant learning, MOOCs</w:t>
      </w:r>
      <w:ins w:id="1533" w:author="pete jones" w:date="2022-03-29T17:37:00Z">
        <w:r w:rsidR="00633263">
          <w:t>,</w:t>
        </w:r>
      </w:ins>
      <w:r w:rsidRPr="00FF6A71">
        <w:t xml:space="preserve"> and flipped learning.</w:t>
      </w:r>
    </w:p>
    <w:p w14:paraId="542D9417" w14:textId="48697F37" w:rsidR="00A33F88" w:rsidRPr="00FF6A71" w:rsidRDefault="00267E1B" w:rsidP="00267E1B">
      <w:pPr>
        <w:jc w:val="left"/>
      </w:pPr>
      <w:r w:rsidRPr="00FF6A71">
        <w:t>Within the same timeframe as the development of PLM and CDE</w:t>
      </w:r>
      <w:ins w:id="1534" w:author="pete jones" w:date="2022-03-29T17:37:00Z">
        <w:r w:rsidR="00633263">
          <w:t>,</w:t>
        </w:r>
      </w:ins>
      <w:r w:rsidRPr="00FF6A71">
        <w:t xml:space="preserve"> the engineering curriculum </w:t>
      </w:r>
      <w:r w:rsidR="001D504A" w:rsidRPr="00FF6A71">
        <w:t>continues to</w:t>
      </w:r>
      <w:r w:rsidRPr="00FF6A71">
        <w:t xml:space="preserve"> evolve.</w:t>
      </w:r>
      <w:r w:rsidR="00133A4E" w:rsidRPr="00FF6A71">
        <w:t xml:space="preserve"> Problem and project-based learning are examples of </w:t>
      </w:r>
      <w:del w:id="1535" w:author="pete jones" w:date="2022-03-30T13:47:00Z">
        <w:r w:rsidR="00133A4E" w:rsidRPr="00FF6A71" w:rsidDel="004265BC">
          <w:delText xml:space="preserve">theories </w:delText>
        </w:r>
        <w:r w:rsidRPr="00FF6A71" w:rsidDel="004265BC">
          <w:delText xml:space="preserve">that </w:delText>
        </w:r>
        <w:r w:rsidR="00133A4E" w:rsidRPr="00FF6A71" w:rsidDel="004265BC">
          <w:delText>are</w:delText>
        </w:r>
        <w:r w:rsidRPr="00FF6A71" w:rsidDel="004265BC">
          <w:delText xml:space="preserve"> </w:delText>
        </w:r>
        <w:r w:rsidR="00813315" w:rsidRPr="00FF6A71" w:rsidDel="004265BC">
          <w:delText>emerging to</w:delText>
        </w:r>
      </w:del>
      <w:ins w:id="1536" w:author="pete jones" w:date="2022-03-30T13:47:00Z">
        <w:r w:rsidR="004265BC">
          <w:t>emerging theories that</w:t>
        </w:r>
      </w:ins>
      <w:r w:rsidR="00813315" w:rsidRPr="00FF6A71">
        <w:t xml:space="preserve"> </w:t>
      </w:r>
      <w:r w:rsidRPr="00FF6A71">
        <w:t>influenc</w:t>
      </w:r>
      <w:r w:rsidR="00813315" w:rsidRPr="00FF6A71">
        <w:t>e</w:t>
      </w:r>
      <w:r w:rsidR="0048500E" w:rsidRPr="00FF6A71">
        <w:t xml:space="preserve"> </w:t>
      </w:r>
      <w:r w:rsidRPr="00FF6A71">
        <w:t xml:space="preserve">the evolution of </w:t>
      </w:r>
      <w:del w:id="1537" w:author="pete jones" w:date="2022-03-29T17:38:00Z">
        <w:r w:rsidR="00813315" w:rsidRPr="00FF6A71" w:rsidDel="00633263">
          <w:delText xml:space="preserve">a </w:delText>
        </w:r>
      </w:del>
      <w:r w:rsidR="00813315" w:rsidRPr="00FF6A71">
        <w:t xml:space="preserve">modern </w:t>
      </w:r>
      <w:r w:rsidRPr="00FF6A71">
        <w:t>engineering curricula</w:t>
      </w:r>
      <w:del w:id="1538" w:author="pete jones" w:date="2022-03-30T13:47:00Z">
        <w:r w:rsidR="00832B08" w:rsidRPr="00FF6A71" w:rsidDel="004265BC">
          <w:delText xml:space="preserve">, </w:delText>
        </w:r>
      </w:del>
      <w:ins w:id="1539" w:author="pete jones" w:date="2022-03-30T13:47:00Z">
        <w:r w:rsidR="004265BC">
          <w:t>;</w:t>
        </w:r>
        <w:r w:rsidR="004265BC" w:rsidRPr="00FF6A71">
          <w:t xml:space="preserve"> </w:t>
        </w:r>
      </w:ins>
      <w:r w:rsidR="00832B08" w:rsidRPr="00FF6A71">
        <w:t xml:space="preserve">a study undertaken by </w:t>
      </w:r>
      <w:ins w:id="1540" w:author="pete jones" w:date="2022-03-29T17:38:00Z">
        <w:r w:rsidR="00633263">
          <w:t xml:space="preserve">the </w:t>
        </w:r>
      </w:ins>
      <w:r w:rsidR="00832B08" w:rsidRPr="00FF6A71">
        <w:t>Massachusetts Institute of Technology</w:t>
      </w:r>
      <w:r w:rsidR="00C67B26" w:rsidRPr="00FF6A71">
        <w:t xml:space="preserve"> illustrates how such initiatives are creatively rethinking engineering education</w:t>
      </w:r>
      <w:del w:id="1541" w:author="pete jones" w:date="2022-03-30T13:47:00Z">
        <w:r w:rsidR="00C67B26" w:rsidRPr="00FF6A71" w:rsidDel="004265BC">
          <w:delText>,</w:delText>
        </w:r>
      </w:del>
      <w:r w:rsidR="00C67B26" w:rsidRPr="00FF6A71">
        <w:t xml:space="preserve"> </w:t>
      </w:r>
      <w:r w:rsidR="00C67B26" w:rsidRPr="00312F59">
        <w:fldChar w:fldCharType="begin" w:fldLock="1"/>
      </w:r>
      <w:r w:rsidR="0013022F" w:rsidRPr="00FF6A71">
        <w:instrText>ADDIN CSL_CITATION {"citationItems":[{"id":"ITEM-1","itemData":{"abstract":"The study considers the global state of the art in engineering undergraduate education. It was\r\nundertaken to inform Massachusetts Institute of Technology’s (MIT) New Engineering Education\r\nTransformation (NEET), an initiative charged with developing and delivering a world-leading program of\r\nundergraduate engineering education at the university.\r\nThe study was structured in two phases, both of which used one-to-one interviews as the primary\r\nevidence gathering tool: ","author":[{"dropping-particle":"","family":"Graham","given":"Ruth","non-dropping-particle":"","parse-names":false,"suffix":""}],"container-title":"MIT","id":"ITEM-1","issued":{"date-parts":[["2018"]]},"title":"The global state of theart in engineering education","type":"article-journal"},"uris":["http://www.mendeley.com/documents/?uuid=895bea1c-6854-3c1b-9875-ad48070d89f1"]}],"mendeley":{"formattedCitation":"(Graham, 2018)","plainTextFormattedCitation":"(Graham, 2018)","previouslyFormattedCitation":"(Graham, 2018)"},"properties":{"noteIndex":0},"schema":"https://github.com/citation-style-language/schema/raw/master/csl-citation.json"}</w:instrText>
      </w:r>
      <w:r w:rsidR="00C67B26" w:rsidRPr="00312F59">
        <w:fldChar w:fldCharType="separate"/>
      </w:r>
      <w:r w:rsidR="00C67B26" w:rsidRPr="00FF6A71">
        <w:rPr>
          <w:noProof/>
        </w:rPr>
        <w:t>(Graham, 2018)</w:t>
      </w:r>
      <w:r w:rsidR="00C67B26" w:rsidRPr="00312F59">
        <w:fldChar w:fldCharType="end"/>
      </w:r>
      <w:r w:rsidR="00C67B26" w:rsidRPr="00FF6A71">
        <w:t>.</w:t>
      </w:r>
      <w:r w:rsidRPr="00FF6A71">
        <w:t xml:space="preserve"> </w:t>
      </w:r>
      <w:ins w:id="1542" w:author="pete jones" w:date="2022-03-30T13:48:00Z">
        <w:r w:rsidR="004265BC">
          <w:t xml:space="preserve">Medical education institutes </w:t>
        </w:r>
      </w:ins>
      <w:del w:id="1543" w:author="pete jones" w:date="2022-03-30T13:47:00Z">
        <w:r w:rsidR="00E450EE" w:rsidRPr="00FF6A71" w:rsidDel="004265BC">
          <w:delText xml:space="preserve">The </w:delText>
        </w:r>
      </w:del>
      <w:del w:id="1544" w:author="pete jones" w:date="2022-03-30T13:48:00Z">
        <w:r w:rsidR="00E450EE" w:rsidRPr="00FF6A71" w:rsidDel="004265BC">
          <w:delText xml:space="preserve">PBL pedagogy </w:delText>
        </w:r>
      </w:del>
      <w:del w:id="1545" w:author="pete jones" w:date="2022-03-30T13:47:00Z">
        <w:r w:rsidR="00E450EE" w:rsidRPr="00FF6A71" w:rsidDel="004265BC">
          <w:delText xml:space="preserve">was </w:delText>
        </w:r>
      </w:del>
      <w:r w:rsidR="00E450EE" w:rsidRPr="00FF6A71">
        <w:t xml:space="preserve">developed </w:t>
      </w:r>
      <w:ins w:id="1546" w:author="pete jones" w:date="2022-03-30T13:48:00Z">
        <w:r w:rsidR="004265BC" w:rsidRPr="00FF6A71">
          <w:t xml:space="preserve">PBL pedagogy </w:t>
        </w:r>
      </w:ins>
      <w:r w:rsidR="00E450EE" w:rsidRPr="00FF6A71">
        <w:t xml:space="preserve">to stimulate learning by immersing students in </w:t>
      </w:r>
      <w:r w:rsidR="00E450EE" w:rsidRPr="00FF6A71">
        <w:lastRenderedPageBreak/>
        <w:t>problems that have real-world application</w:t>
      </w:r>
      <w:ins w:id="1547" w:author="pete jones" w:date="2022-03-29T17:38:00Z">
        <w:r w:rsidR="00633263">
          <w:t>s</w:t>
        </w:r>
      </w:ins>
      <w:r w:rsidR="00E450EE" w:rsidRPr="00FF6A71">
        <w:t xml:space="preserve">. </w:t>
      </w:r>
      <w:ins w:id="1548" w:author="pete jones" w:date="2022-03-30T13:50:00Z">
        <w:r w:rsidR="004265BC">
          <w:t>Problem-based learning wa</w:t>
        </w:r>
        <w:r w:rsidR="004265BC" w:rsidRPr="00FF6A71">
          <w:t xml:space="preserve">s established as a </w:t>
        </w:r>
        <w:r w:rsidR="004265BC">
          <w:t>standard</w:t>
        </w:r>
        <w:r w:rsidR="004265BC" w:rsidRPr="00FF6A71">
          <w:t xml:space="preserve"> teaching strategy within the medical disciplines</w:t>
        </w:r>
      </w:ins>
      <w:ins w:id="1549" w:author="pete jones" w:date="2022-03-30T13:51:00Z">
        <w:r w:rsidR="004265BC">
          <w:t xml:space="preserve"> and was d</w:t>
        </w:r>
      </w:ins>
      <w:del w:id="1550" w:author="pete jones" w:date="2022-03-30T13:50:00Z">
        <w:r w:rsidR="00133A4E" w:rsidRPr="00FF6A71" w:rsidDel="004265BC">
          <w:delText xml:space="preserve">Problem-based learning </w:delText>
        </w:r>
      </w:del>
      <w:del w:id="1551" w:author="pete jones" w:date="2022-03-30T13:49:00Z">
        <w:r w:rsidR="00133A4E" w:rsidRPr="00FF6A71" w:rsidDel="004265BC">
          <w:delText xml:space="preserve">was developed </w:delText>
        </w:r>
      </w:del>
      <w:ins w:id="1552" w:author="pete jones" w:date="2022-03-30T13:49:00Z">
        <w:r w:rsidR="004265BC" w:rsidRPr="00FF6A71">
          <w:t>e</w:t>
        </w:r>
        <w:r w:rsidR="004265BC">
          <w:t>sign</w:t>
        </w:r>
        <w:r w:rsidR="004265BC" w:rsidRPr="00FF6A71">
          <w:t xml:space="preserve">ed </w:t>
        </w:r>
      </w:ins>
      <w:del w:id="1553" w:author="pete jones" w:date="2022-03-30T13:51:00Z">
        <w:r w:rsidR="00133A4E" w:rsidRPr="00FF6A71" w:rsidDel="004265BC">
          <w:delText xml:space="preserve">for </w:delText>
        </w:r>
        <w:r w:rsidR="00E450EE" w:rsidRPr="00FF6A71" w:rsidDel="004265BC">
          <w:delText xml:space="preserve">the </w:delText>
        </w:r>
        <w:r w:rsidR="00133A4E" w:rsidRPr="00FF6A71" w:rsidDel="004265BC">
          <w:delText xml:space="preserve">teaching </w:delText>
        </w:r>
        <w:r w:rsidR="00E450EE" w:rsidRPr="00FF6A71" w:rsidDel="004265BC">
          <w:delText>of</w:delText>
        </w:r>
      </w:del>
      <w:ins w:id="1554" w:author="pete jones" w:date="2022-03-30T13:51:00Z">
        <w:r w:rsidR="004265BC">
          <w:t>to teach</w:t>
        </w:r>
      </w:ins>
      <w:r w:rsidR="00E450EE" w:rsidRPr="00FF6A71">
        <w:t xml:space="preserve"> </w:t>
      </w:r>
      <w:r w:rsidR="00133A4E" w:rsidRPr="00FF6A71">
        <w:t>medical students in the 1960</w:t>
      </w:r>
      <w:del w:id="1555" w:author="pete jones" w:date="2022-03-29T17:38:00Z">
        <w:r w:rsidR="00133A4E" w:rsidRPr="00FF6A71" w:rsidDel="00633263">
          <w:delText>’</w:delText>
        </w:r>
      </w:del>
      <w:r w:rsidR="00133A4E" w:rsidRPr="00FF6A71">
        <w:t>s</w:t>
      </w:r>
      <w:del w:id="1556" w:author="pete jones" w:date="2022-03-30T13:50:00Z">
        <w:r w:rsidR="00133A4E" w:rsidRPr="00FF6A71" w:rsidDel="004265BC">
          <w:delText xml:space="preserve"> and today is established as a </w:delText>
        </w:r>
      </w:del>
      <w:del w:id="1557" w:author="pete jones" w:date="2022-03-30T13:49:00Z">
        <w:r w:rsidR="00133A4E" w:rsidRPr="00FF6A71" w:rsidDel="004265BC">
          <w:delText xml:space="preserve">common </w:delText>
        </w:r>
      </w:del>
      <w:del w:id="1558" w:author="pete jones" w:date="2022-03-30T13:50:00Z">
        <w:r w:rsidR="00133A4E" w:rsidRPr="00FF6A71" w:rsidDel="004265BC">
          <w:delText>teaching strategy within the medical disciplines</w:delText>
        </w:r>
      </w:del>
      <w:r w:rsidR="00133A4E" w:rsidRPr="00FF6A71">
        <w:t xml:space="preserve">. </w:t>
      </w:r>
      <w:r w:rsidRPr="00FF6A71">
        <w:rPr>
          <w:i/>
          <w:iCs/>
        </w:rPr>
        <w:t>Project</w:t>
      </w:r>
      <w:r w:rsidRPr="00FF6A71">
        <w:t xml:space="preserve">-based learning evolved from </w:t>
      </w:r>
      <w:ins w:id="1559" w:author="pete jones" w:date="2022-03-29T17:38:00Z">
        <w:r w:rsidR="00633263">
          <w:t xml:space="preserve">the </w:t>
        </w:r>
      </w:ins>
      <w:r w:rsidRPr="00FF6A71">
        <w:t xml:space="preserve">“learning by doing” methodology recognised by John Dewey as early as 1897. It has developed into a student-centred pedagogy </w:t>
      </w:r>
      <w:del w:id="1560" w:author="pete jones" w:date="2022-03-30T13:49:00Z">
        <w:r w:rsidRPr="00FF6A71" w:rsidDel="004265BC">
          <w:delText>that involves a dynamic classroom approach of active exploration of real-world challenges and problems</w:delText>
        </w:r>
      </w:del>
      <w:ins w:id="1561" w:author="pete jones" w:date="2022-03-30T13:49:00Z">
        <w:r w:rsidR="004265BC">
          <w:t xml:space="preserve">involving a dynamic classroom approach to </w:t>
        </w:r>
      </w:ins>
      <w:ins w:id="1562" w:author="pete jones" w:date="2022-04-01T15:16:00Z">
        <w:r w:rsidR="00726256">
          <w:t>actively explore real-world challenges and problems</w:t>
        </w:r>
      </w:ins>
      <w:r w:rsidRPr="00FF6A71">
        <w:t>.</w:t>
      </w:r>
      <w:r w:rsidR="00E450EE" w:rsidRPr="00FF6A71">
        <w:t xml:space="preserve"> Both pedagogies use the same PBL acronym, where the “P” refers to either “project” or “problem”, highlighting a significant difference </w:t>
      </w:r>
      <w:del w:id="1563" w:author="pete jones" w:date="2022-03-29T17:39:00Z">
        <w:r w:rsidR="00E450EE" w:rsidRPr="00FF6A71" w:rsidDel="00633263">
          <w:delText xml:space="preserve">which </w:delText>
        </w:r>
      </w:del>
      <w:ins w:id="1564" w:author="pete jones" w:date="2022-03-29T17:39:00Z">
        <w:r w:rsidR="00633263">
          <w:t>that</w:t>
        </w:r>
        <w:r w:rsidR="00633263" w:rsidRPr="00FF6A71">
          <w:t xml:space="preserve"> </w:t>
        </w:r>
      </w:ins>
      <w:r w:rsidR="00E450EE" w:rsidRPr="00FF6A71">
        <w:t xml:space="preserve">impacts the design of activities </w:t>
      </w:r>
      <w:r w:rsidR="003630FD" w:rsidRPr="00FF6A71">
        <w:t xml:space="preserve">to achieve specific learning outcomes. </w:t>
      </w:r>
    </w:p>
    <w:p w14:paraId="6AE6BD92" w14:textId="77777777" w:rsidR="00A33F88" w:rsidRPr="00FF6A71" w:rsidRDefault="00267E1B" w:rsidP="00267E1B">
      <w:pPr>
        <w:numPr>
          <w:ilvl w:val="0"/>
          <w:numId w:val="4"/>
        </w:numPr>
        <w:jc w:val="left"/>
      </w:pPr>
      <w:r w:rsidRPr="00FF6A71">
        <w:t>Project</w:t>
      </w:r>
    </w:p>
    <w:p w14:paraId="2371A69A" w14:textId="77777777" w:rsidR="00A33F88" w:rsidRPr="00FF6A71" w:rsidRDefault="00267E1B" w:rsidP="00267E1B">
      <w:pPr>
        <w:numPr>
          <w:ilvl w:val="0"/>
          <w:numId w:val="3"/>
        </w:numPr>
        <w:jc w:val="left"/>
      </w:pPr>
      <w:r w:rsidRPr="00FF6A71">
        <w:t>Students learn about a subject by working for an extended period to investigate and respond to a complex question, challenge, or problem.</w:t>
      </w:r>
    </w:p>
    <w:p w14:paraId="690231B6" w14:textId="77777777" w:rsidR="00A33F88" w:rsidRPr="00FF6A71" w:rsidRDefault="00267E1B" w:rsidP="00267E1B">
      <w:pPr>
        <w:numPr>
          <w:ilvl w:val="0"/>
          <w:numId w:val="4"/>
        </w:numPr>
        <w:jc w:val="left"/>
      </w:pPr>
      <w:r w:rsidRPr="00FF6A71">
        <w:t>Problem</w:t>
      </w:r>
    </w:p>
    <w:p w14:paraId="57C4D3E3" w14:textId="77777777" w:rsidR="00A33F88" w:rsidRPr="00FF6A71" w:rsidRDefault="00267E1B" w:rsidP="00267E1B">
      <w:pPr>
        <w:numPr>
          <w:ilvl w:val="0"/>
          <w:numId w:val="3"/>
        </w:numPr>
        <w:jc w:val="left"/>
      </w:pPr>
      <w:r w:rsidRPr="00FF6A71">
        <w:t>students learn about a subject through the experience of solving an open-ended problem found in trigger material.</w:t>
      </w:r>
    </w:p>
    <w:p w14:paraId="3773AF7D" w14:textId="2C23CC4B" w:rsidR="00A33F88" w:rsidRPr="00FF6A71" w:rsidRDefault="00267E1B" w:rsidP="00267E1B">
      <w:pPr>
        <w:jc w:val="left"/>
      </w:pPr>
      <w:r w:rsidRPr="00FF6A71">
        <w:t>Both PBL pedagog</w:t>
      </w:r>
      <w:r w:rsidR="00E450EE" w:rsidRPr="00FF6A71">
        <w:t>ies</w:t>
      </w:r>
      <w:r w:rsidRPr="00FF6A71">
        <w:t xml:space="preserve"> </w:t>
      </w:r>
      <w:del w:id="1565" w:author="pete jones" w:date="2022-03-30T13:51:00Z">
        <w:r w:rsidR="00133A4E" w:rsidRPr="00FF6A71" w:rsidDel="004265BC">
          <w:delText>are</w:delText>
        </w:r>
        <w:r w:rsidRPr="00FF6A71" w:rsidDel="004265BC">
          <w:delText xml:space="preserve"> influenc</w:delText>
        </w:r>
        <w:r w:rsidR="00133A4E" w:rsidRPr="00FF6A71" w:rsidDel="004265BC">
          <w:delText>ing</w:delText>
        </w:r>
        <w:r w:rsidRPr="00FF6A71" w:rsidDel="004265BC">
          <w:delText xml:space="preserve"> engineering </w:delText>
        </w:r>
        <w:r w:rsidR="002F39F3" w:rsidRPr="00FF6A71" w:rsidDel="004265BC">
          <w:delText>education,</w:delText>
        </w:r>
        <w:r w:rsidRPr="00FF6A71" w:rsidDel="004265BC">
          <w:delText xml:space="preserve"> and this</w:delText>
        </w:r>
      </w:del>
      <w:ins w:id="1566" w:author="pete jones" w:date="2022-03-30T13:51:00Z">
        <w:r w:rsidR="004265BC">
          <w:t>influence engineering education and</w:t>
        </w:r>
      </w:ins>
      <w:del w:id="1567" w:author="pete jones" w:date="2022-03-30T13:51:00Z">
        <w:r w:rsidRPr="00FF6A71" w:rsidDel="004265BC">
          <w:delText xml:space="preserve"> is</w:delText>
        </w:r>
      </w:del>
      <w:r w:rsidRPr="00FF6A71">
        <w:t xml:space="preserve"> </w:t>
      </w:r>
      <w:ins w:id="1568" w:author="pete jones" w:date="2022-03-30T13:52:00Z">
        <w:r w:rsidR="004265BC">
          <w:t xml:space="preserve">are </w:t>
        </w:r>
      </w:ins>
      <w:r w:rsidRPr="00FF6A71">
        <w:t>recognised by the CDIO organisation</w:t>
      </w:r>
      <w:del w:id="1569" w:author="pete jones" w:date="2022-03-30T13:52:00Z">
        <w:r w:rsidRPr="00FF6A71" w:rsidDel="004265BC">
          <w:delText xml:space="preserve"> </w:delText>
        </w:r>
      </w:del>
      <w:ins w:id="1570" w:author="pete jones" w:date="2022-03-30T13:52:00Z">
        <w:r w:rsidR="004265BC">
          <w:t xml:space="preserve">, a methodology </w:t>
        </w:r>
      </w:ins>
      <w:r w:rsidRPr="00FF6A71">
        <w:t>conceived by MIT and three Swedish universities in the late 1990</w:t>
      </w:r>
      <w:del w:id="1571" w:author="pete jones" w:date="2022-03-29T17:39:00Z">
        <w:r w:rsidRPr="00FF6A71" w:rsidDel="00633263">
          <w:delText>’</w:delText>
        </w:r>
      </w:del>
      <w:r w:rsidRPr="00FF6A71">
        <w:t>s. The CDIO has undertaken much research into rethinking engineering education, providing an approach, defining standards, and constructing viable syllabi. The CDIO has international 178 member universities</w:t>
      </w:r>
      <w:del w:id="1572" w:author="pete jones" w:date="2022-03-30T13:53:00Z">
        <w:r w:rsidRPr="00FF6A71" w:rsidDel="004265BC">
          <w:delText>,</w:delText>
        </w:r>
      </w:del>
      <w:r w:rsidRPr="00FF6A71">
        <w:t xml:space="preserve"> supported by industrial collaboration, </w:t>
      </w:r>
      <w:r w:rsidR="00B87D45" w:rsidRPr="00FF6A71">
        <w:t xml:space="preserve">all </w:t>
      </w:r>
      <w:r w:rsidRPr="00FF6A71">
        <w:t>adopting the same framework in a</w:t>
      </w:r>
      <w:del w:id="1573" w:author="pete jones" w:date="2022-03-30T13:53:00Z">
        <w:r w:rsidRPr="00FF6A71" w:rsidDel="004265BC">
          <w:delText>n internation</w:delText>
        </w:r>
      </w:del>
      <w:ins w:id="1574" w:author="pete jones" w:date="2022-03-30T13:53:00Z">
        <w:r w:rsidR="004265BC">
          <w:t xml:space="preserve"> glob</w:t>
        </w:r>
      </w:ins>
      <w:r w:rsidRPr="00FF6A71">
        <w:t>al alliance. Key milestones to develop</w:t>
      </w:r>
      <w:ins w:id="1575" w:author="pete jones" w:date="2022-03-29T17:39:00Z">
        <w:r w:rsidR="00633263">
          <w:t>ing</w:t>
        </w:r>
      </w:ins>
      <w:r w:rsidRPr="00FF6A71">
        <w:t xml:space="preserve"> the CDIO approach to rethink engineering education occurred in 2007 and </w:t>
      </w:r>
      <w:del w:id="1576" w:author="pete jones" w:date="2022-03-30T13:53:00Z">
        <w:r w:rsidRPr="00FF6A71" w:rsidDel="004265BC">
          <w:delText xml:space="preserve">again in </w:delText>
        </w:r>
      </w:del>
      <w:r w:rsidRPr="00FF6A71">
        <w:t xml:space="preserve">2014, as shown in </w:t>
      </w:r>
      <w:r w:rsidRPr="00312F59">
        <w:fldChar w:fldCharType="begin"/>
      </w:r>
      <w:r w:rsidRPr="00FF6A71">
        <w:instrText xml:space="preserve"> REF _Ref61599787 \h </w:instrText>
      </w:r>
      <w:r w:rsidR="00B57CE1" w:rsidRPr="00FF6A71">
        <w:instrText xml:space="preserve"> \* MERGEFORMAT </w:instrText>
      </w:r>
      <w:r w:rsidRPr="00312F59">
        <w:fldChar w:fldCharType="separate"/>
      </w:r>
      <w:ins w:id="1577" w:author="pete jones" w:date="2022-04-05T11:31:00Z">
        <w:r w:rsidR="00D94147" w:rsidRPr="00C15005">
          <w:t xml:space="preserve">Figure </w:t>
        </w:r>
        <w:r w:rsidR="00D94147">
          <w:rPr>
            <w:noProof/>
          </w:rPr>
          <w:t>1</w:t>
        </w:r>
        <w:r w:rsidR="00D94147">
          <w:rPr>
            <w:noProof/>
          </w:rPr>
          <w:noBreakHyphen/>
          <w:t>2</w:t>
        </w:r>
      </w:ins>
      <w:del w:id="1578" w:author="pete jones" w:date="2022-01-04T13:21:00Z">
        <w:r w:rsidR="00DD384C" w:rsidRPr="00FF6A71" w:rsidDel="00843817">
          <w:delText xml:space="preserve">Figure </w:delText>
        </w:r>
        <w:r w:rsidR="00DD384C" w:rsidRPr="00FF6A71" w:rsidDel="00843817">
          <w:rPr>
            <w:noProof/>
          </w:rPr>
          <w:delText>1</w:delText>
        </w:r>
        <w:r w:rsidR="00DD384C" w:rsidRPr="00FF6A71" w:rsidDel="00843817">
          <w:rPr>
            <w:noProof/>
          </w:rPr>
          <w:noBreakHyphen/>
          <w:delText>2</w:delText>
        </w:r>
      </w:del>
      <w:r w:rsidRPr="00312F59">
        <w:fldChar w:fldCharType="end"/>
      </w:r>
      <w:r w:rsidRPr="00FF6A71">
        <w:t>.</w:t>
      </w:r>
    </w:p>
    <w:p w14:paraId="66AD0BFC" w14:textId="77777777" w:rsidR="00A33F88" w:rsidRPr="00FF6A71" w:rsidRDefault="7124536F" w:rsidP="00267E1B">
      <w:pPr>
        <w:jc w:val="center"/>
        <w:rPr>
          <w:ins w:id="1579" w:author="JONES Peter" w:date="2021-05-04T09:48:00Z"/>
        </w:rPr>
      </w:pPr>
      <w:r w:rsidRPr="00C15005">
        <w:rPr>
          <w:noProof/>
        </w:rPr>
        <w:lastRenderedPageBreak/>
        <w:drawing>
          <wp:inline distT="0" distB="0" distL="0" distR="0" wp14:anchorId="17B19E7D" wp14:editId="5B4E2251">
            <wp:extent cx="5579746" cy="3250565"/>
            <wp:effectExtent l="0" t="0" r="190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579746" cy="3250565"/>
                    </a:xfrm>
                    <a:prstGeom prst="rect">
                      <a:avLst/>
                    </a:prstGeom>
                  </pic:spPr>
                </pic:pic>
              </a:graphicData>
            </a:graphic>
          </wp:inline>
        </w:drawing>
      </w:r>
    </w:p>
    <w:p w14:paraId="20B6BADC" w14:textId="649AC894" w:rsidR="00A33F88" w:rsidRPr="00FF6A71" w:rsidRDefault="00A33F88" w:rsidP="00267E1B">
      <w:pPr>
        <w:jc w:val="center"/>
        <w:rPr>
          <w:del w:id="1580" w:author="JONES Peter" w:date="2021-05-04T09:48:00Z"/>
        </w:rPr>
      </w:pPr>
      <w:bookmarkStart w:id="1581" w:name="_Ref61599787"/>
    </w:p>
    <w:p w14:paraId="02DB542A" w14:textId="3514ED47" w:rsidR="00A33F88" w:rsidRPr="007C0DAF" w:rsidRDefault="00267E1B">
      <w:pPr>
        <w:pStyle w:val="Caption"/>
        <w:pPrChange w:id="1582" w:author="pete jones" w:date="2022-01-04T13:21:00Z">
          <w:pPr>
            <w:pStyle w:val="TOCHeading"/>
            <w:jc w:val="center"/>
          </w:pPr>
        </w:pPrChange>
      </w:pPr>
      <w:bookmarkStart w:id="1583" w:name="_Toc68162234"/>
      <w:bookmarkStart w:id="1584" w:name="_Toc99719260"/>
      <w:r w:rsidRPr="00C15005">
        <w:t xml:space="preserve">Figure </w:t>
      </w:r>
      <w:ins w:id="1585" w:author="pete jones" w:date="2022-03-10T14:38:00Z">
        <w:r w:rsidR="00CE4F4E">
          <w:fldChar w:fldCharType="begin"/>
        </w:r>
        <w:r w:rsidR="00CE4F4E">
          <w:instrText xml:space="preserve"> STYLEREF 1 \s </w:instrText>
        </w:r>
      </w:ins>
      <w:r w:rsidR="00CE4F4E">
        <w:fldChar w:fldCharType="separate"/>
      </w:r>
      <w:r w:rsidR="00D94147">
        <w:rPr>
          <w:noProof/>
        </w:rPr>
        <w:t>1</w:t>
      </w:r>
      <w:ins w:id="158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587" w:author="pete jones" w:date="2022-04-05T11:31:00Z">
        <w:r w:rsidR="00D94147">
          <w:rPr>
            <w:noProof/>
          </w:rPr>
          <w:t>2</w:t>
        </w:r>
      </w:ins>
      <w:ins w:id="1588" w:author="pete jones" w:date="2022-03-10T14:38:00Z">
        <w:r w:rsidR="00CE4F4E">
          <w:fldChar w:fldCharType="end"/>
        </w:r>
      </w:ins>
      <w:del w:id="1589" w:author="pete jones" w:date="2022-02-01T12:31:00Z">
        <w:r w:rsidRPr="007C0DAF" w:rsidDel="0004608E">
          <w:fldChar w:fldCharType="begin"/>
        </w:r>
        <w:r w:rsidRPr="007C0DAF" w:rsidDel="0004608E">
          <w:delInstrText>STYLEREF 1 \s</w:delInstrText>
        </w:r>
        <w:r w:rsidRPr="007C0DAF" w:rsidDel="0004608E">
          <w:fldChar w:fldCharType="separate"/>
        </w:r>
        <w:r w:rsidR="00843817" w:rsidRPr="007C0DAF" w:rsidDel="0004608E">
          <w:rPr>
            <w:noProof/>
          </w:rPr>
          <w:delText>1</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2</w:delText>
        </w:r>
        <w:r w:rsidRPr="007C0DAF" w:rsidDel="0004608E">
          <w:fldChar w:fldCharType="end"/>
        </w:r>
      </w:del>
      <w:bookmarkEnd w:id="1581"/>
      <w:r w:rsidRPr="007C0DAF">
        <w:t xml:space="preserve">: Timeline of </w:t>
      </w:r>
      <w:del w:id="1590" w:author="pete jones" w:date="2022-03-30T13:53:00Z">
        <w:r w:rsidRPr="007C0DAF" w:rsidDel="004265BC">
          <w:delText xml:space="preserve">key </w:delText>
        </w:r>
      </w:del>
      <w:ins w:id="1591" w:author="pete jones" w:date="2022-03-30T13:53:00Z">
        <w:r w:rsidR="004265BC">
          <w:t>crucial</w:t>
        </w:r>
        <w:r w:rsidR="004265BC" w:rsidRPr="007C0DAF">
          <w:t xml:space="preserve"> </w:t>
        </w:r>
      </w:ins>
      <w:r w:rsidRPr="007C0DAF">
        <w:t>CDIO milestones</w:t>
      </w:r>
      <w:bookmarkEnd w:id="1583"/>
      <w:bookmarkEnd w:id="1584"/>
    </w:p>
    <w:p w14:paraId="6715C4F9" w14:textId="11A8FAA8" w:rsidR="00DD384C" w:rsidRPr="00FF6A71" w:rsidDel="00843817" w:rsidRDefault="00267E1B">
      <w:pPr>
        <w:jc w:val="left"/>
        <w:rPr>
          <w:del w:id="1592" w:author="pete jones" w:date="2022-01-04T13:22:00Z"/>
        </w:rPr>
      </w:pPr>
      <w:del w:id="1593" w:author="pete jones" w:date="2022-03-29T17:39:00Z">
        <w:r w:rsidRPr="00FF6A71" w:rsidDel="00633263">
          <w:delText>There are almost 118,000 students</w:delText>
        </w:r>
      </w:del>
      <w:ins w:id="1594" w:author="pete jones" w:date="2022-03-29T17:39:00Z">
        <w:r w:rsidR="00633263">
          <w:t>Almost 118,000 students are</w:t>
        </w:r>
      </w:ins>
      <w:r w:rsidRPr="00FF6A71">
        <w:t xml:space="preserve"> studying for a first degree in engineering and technology in the UK in 2018/19</w:t>
      </w:r>
      <w:ins w:id="1595" w:author="pete jones" w:date="2022-03-30T13:53:00Z">
        <w:r w:rsidR="004265BC">
          <w:t>,</w:t>
        </w:r>
      </w:ins>
      <w:r w:rsidRPr="00FF6A71">
        <w:t xml:space="preserve"> according to data provided by the Higher Education Statistics Agency (HESA), as shown in</w:t>
      </w:r>
      <w:ins w:id="1596" w:author="pete jones" w:date="2022-01-04T13:22:00Z">
        <w:r w:rsidR="00843817" w:rsidRPr="00FF6A71">
          <w:t xml:space="preserve"> </w:t>
        </w:r>
        <w:r w:rsidR="00843817" w:rsidRPr="00312F59">
          <w:fldChar w:fldCharType="begin"/>
        </w:r>
        <w:r w:rsidR="00843817" w:rsidRPr="00FF6A71">
          <w:instrText xml:space="preserve"> REF _Ref92195439 \h </w:instrText>
        </w:r>
      </w:ins>
      <w:r w:rsidR="00843817" w:rsidRPr="00312F59">
        <w:fldChar w:fldCharType="separate"/>
      </w:r>
      <w:ins w:id="1597" w:author="pete jones" w:date="2022-04-05T11:31:00Z">
        <w:r w:rsidR="00D94147" w:rsidRPr="00C15005">
          <w:t xml:space="preserve">Figure </w:t>
        </w:r>
        <w:r w:rsidR="00D94147">
          <w:rPr>
            <w:noProof/>
          </w:rPr>
          <w:t>1</w:t>
        </w:r>
        <w:r w:rsidR="00D94147">
          <w:noBreakHyphen/>
        </w:r>
        <w:r w:rsidR="00D94147">
          <w:rPr>
            <w:noProof/>
          </w:rPr>
          <w:t>3</w:t>
        </w:r>
      </w:ins>
      <w:ins w:id="1598" w:author="pete jones" w:date="2022-01-04T13:22:00Z">
        <w:r w:rsidR="00843817" w:rsidRPr="00312F59">
          <w:fldChar w:fldCharType="end"/>
        </w:r>
      </w:ins>
      <w:del w:id="1599" w:author="pete jones" w:date="2022-01-04T13:22:00Z">
        <w:r w:rsidR="00CA54FE" w:rsidRPr="00FF6A71" w:rsidDel="00843817">
          <w:delText xml:space="preserve"> </w:delText>
        </w:r>
        <w:r w:rsidR="00CA54FE" w:rsidRPr="007C0DAF" w:rsidDel="00843817">
          <w:fldChar w:fldCharType="begin"/>
        </w:r>
        <w:r w:rsidR="00CA54FE" w:rsidRPr="00FF6A71" w:rsidDel="00843817">
          <w:delInstrText xml:space="preserve"> REF _Ref63927917 \h </w:delInstrText>
        </w:r>
        <w:r w:rsidR="00B57CE1" w:rsidRPr="00FF6A71" w:rsidDel="00843817">
          <w:delInstrText xml:space="preserve"> \* MERGEFORMAT </w:delInstrText>
        </w:r>
        <w:r w:rsidR="00CA54FE" w:rsidRPr="007C0DAF" w:rsidDel="00843817">
          <w:fldChar w:fldCharType="separate"/>
        </w:r>
      </w:del>
    </w:p>
    <w:p w14:paraId="5EB8369E" w14:textId="55CF3525" w:rsidR="00A33F88" w:rsidRPr="00FF6A71" w:rsidRDefault="00DD384C">
      <w:pPr>
        <w:jc w:val="left"/>
      </w:pPr>
      <w:del w:id="1600" w:author="pete jones" w:date="2022-01-04T13:22:00Z">
        <w:r w:rsidRPr="00FF6A71" w:rsidDel="00843817">
          <w:delText>Figure</w:delText>
        </w:r>
        <w:r w:rsidRPr="00FF6A71" w:rsidDel="00843817">
          <w:rPr>
            <w:noProof/>
          </w:rPr>
          <w:delText xml:space="preserve"> 1</w:delText>
        </w:r>
        <w:r w:rsidRPr="00FF6A71" w:rsidDel="00843817">
          <w:rPr>
            <w:noProof/>
          </w:rPr>
          <w:noBreakHyphen/>
          <w:delText>3</w:delText>
        </w:r>
        <w:r w:rsidR="00CA54FE" w:rsidRPr="007C0DAF" w:rsidDel="00843817">
          <w:fldChar w:fldCharType="end"/>
        </w:r>
      </w:del>
      <w:r w:rsidR="00267E1B" w:rsidRPr="00FF6A71">
        <w:t>. I</w:t>
      </w:r>
      <w:ins w:id="1601" w:author="pete jones" w:date="2022-03-30T13:53:00Z">
        <w:r w:rsidR="004265BC">
          <w:t>n addition, i</w:t>
        </w:r>
      </w:ins>
      <w:r w:rsidR="00267E1B" w:rsidRPr="00FF6A71">
        <w:t>n 2020</w:t>
      </w:r>
      <w:ins w:id="1602" w:author="pete jones" w:date="2022-03-30T13:53:00Z">
        <w:r w:rsidR="004265BC">
          <w:t>,</w:t>
        </w:r>
      </w:ins>
      <w:r w:rsidR="00267E1B" w:rsidRPr="00FF6A71">
        <w:t xml:space="preserve"> 10% of UK/Ireland universities </w:t>
      </w:r>
      <w:del w:id="1603" w:author="pete jones" w:date="2022-03-30T13:53:00Z">
        <w:r w:rsidR="00267E1B" w:rsidRPr="00FF6A71" w:rsidDel="004265BC">
          <w:delText xml:space="preserve">are </w:delText>
        </w:r>
      </w:del>
      <w:ins w:id="1604" w:author="pete jones" w:date="2022-03-30T13:54:00Z">
        <w:r w:rsidR="004265BC">
          <w:t>collaborated</w:t>
        </w:r>
      </w:ins>
      <w:del w:id="1605" w:author="pete jones" w:date="2022-03-30T13:54:00Z">
        <w:r w:rsidR="00267E1B" w:rsidRPr="00FF6A71" w:rsidDel="004265BC">
          <w:delText>collaborating</w:delText>
        </w:r>
      </w:del>
      <w:r w:rsidR="00267E1B" w:rsidRPr="00FF6A71">
        <w:t xml:space="preserve"> in CDIO initiatives, exposing a modest percentage of UK undergraduate engineers to CDIO approaches to learning.</w:t>
      </w:r>
    </w:p>
    <w:p w14:paraId="753EAD41" w14:textId="77777777" w:rsidR="00A33F88" w:rsidRPr="00FF6A71" w:rsidRDefault="00267E1B" w:rsidP="00267E1B">
      <w:pPr>
        <w:jc w:val="center"/>
      </w:pPr>
      <w:r w:rsidRPr="00C15005">
        <w:rPr>
          <w:noProof/>
        </w:rPr>
        <w:drawing>
          <wp:inline distT="0" distB="0" distL="0" distR="0" wp14:anchorId="11C9B8CE" wp14:editId="454E7A7B">
            <wp:extent cx="1200778" cy="15294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15470" cy="1548195"/>
                    </a:xfrm>
                    <a:prstGeom prst="rect">
                      <a:avLst/>
                    </a:prstGeom>
                    <a:noFill/>
                    <a:ln>
                      <a:noFill/>
                    </a:ln>
                  </pic:spPr>
                </pic:pic>
              </a:graphicData>
            </a:graphic>
          </wp:inline>
        </w:drawing>
      </w:r>
      <w:r w:rsidRPr="00312F59">
        <w:rPr>
          <w:noProof/>
        </w:rPr>
        <w:drawing>
          <wp:inline distT="0" distB="0" distL="0" distR="0" wp14:anchorId="1FDA9954" wp14:editId="021F6348">
            <wp:extent cx="2461846" cy="14273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5727" cy="1447043"/>
                    </a:xfrm>
                    <a:prstGeom prst="rect">
                      <a:avLst/>
                    </a:prstGeom>
                    <a:noFill/>
                    <a:ln>
                      <a:noFill/>
                    </a:ln>
                  </pic:spPr>
                </pic:pic>
              </a:graphicData>
            </a:graphic>
          </wp:inline>
        </w:drawing>
      </w:r>
      <w:bookmarkStart w:id="1606" w:name="_Ref63927917"/>
    </w:p>
    <w:p w14:paraId="48BF86CE" w14:textId="79EE18A9" w:rsidR="00A33F88" w:rsidRPr="007C0DAF" w:rsidRDefault="00267E1B">
      <w:pPr>
        <w:pStyle w:val="Caption"/>
        <w:pPrChange w:id="1607" w:author="pete jones" w:date="2022-01-04T13:21:00Z">
          <w:pPr>
            <w:pStyle w:val="TOCHeading"/>
            <w:jc w:val="center"/>
          </w:pPr>
        </w:pPrChange>
      </w:pPr>
      <w:bookmarkStart w:id="1608" w:name="_Ref92195439"/>
      <w:bookmarkStart w:id="1609" w:name="_Toc68162235"/>
      <w:bookmarkStart w:id="1610" w:name="_Toc99719261"/>
      <w:r w:rsidRPr="00C15005">
        <w:t xml:space="preserve">Figure </w:t>
      </w:r>
      <w:ins w:id="1611" w:author="pete jones" w:date="2022-03-10T14:38:00Z">
        <w:r w:rsidR="00CE4F4E">
          <w:fldChar w:fldCharType="begin"/>
        </w:r>
        <w:r w:rsidR="00CE4F4E">
          <w:instrText xml:space="preserve"> STYLEREF 1 \s </w:instrText>
        </w:r>
      </w:ins>
      <w:r w:rsidR="00CE4F4E">
        <w:fldChar w:fldCharType="separate"/>
      </w:r>
      <w:r w:rsidR="00D94147">
        <w:rPr>
          <w:noProof/>
        </w:rPr>
        <w:t>1</w:t>
      </w:r>
      <w:ins w:id="1612"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613" w:author="pete jones" w:date="2022-04-05T11:31:00Z">
        <w:r w:rsidR="00D94147">
          <w:rPr>
            <w:noProof/>
          </w:rPr>
          <w:t>3</w:t>
        </w:r>
      </w:ins>
      <w:ins w:id="1614" w:author="pete jones" w:date="2022-03-10T14:38:00Z">
        <w:r w:rsidR="00CE4F4E">
          <w:fldChar w:fldCharType="end"/>
        </w:r>
      </w:ins>
      <w:del w:id="1615" w:author="pete jones" w:date="2022-02-01T12:31:00Z">
        <w:r w:rsidRPr="007C0DAF" w:rsidDel="0004608E">
          <w:fldChar w:fldCharType="begin"/>
        </w:r>
        <w:r w:rsidRPr="007C0DAF" w:rsidDel="0004608E">
          <w:delInstrText>STYLEREF 1 \s</w:delInstrText>
        </w:r>
        <w:r w:rsidRPr="007C0DAF" w:rsidDel="0004608E">
          <w:fldChar w:fldCharType="separate"/>
        </w:r>
        <w:r w:rsidR="00843817" w:rsidRPr="007C0DAF" w:rsidDel="0004608E">
          <w:rPr>
            <w:noProof/>
          </w:rPr>
          <w:delText>1</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3</w:delText>
        </w:r>
        <w:r w:rsidRPr="007C0DAF" w:rsidDel="0004608E">
          <w:fldChar w:fldCharType="end"/>
        </w:r>
      </w:del>
      <w:bookmarkEnd w:id="1606"/>
      <w:bookmarkEnd w:id="1608"/>
      <w:r w:rsidRPr="007C0DAF">
        <w:t>: HESA Statistic for UK Engineering 2018/19</w:t>
      </w:r>
      <w:bookmarkEnd w:id="1609"/>
      <w:bookmarkEnd w:id="1610"/>
    </w:p>
    <w:p w14:paraId="44E3B026" w14:textId="30CED979" w:rsidR="00A33F88" w:rsidRPr="00FF6A71" w:rsidRDefault="00267E1B" w:rsidP="00267E1B">
      <w:pPr>
        <w:jc w:val="left"/>
      </w:pPr>
      <w:r w:rsidRPr="00FF6A71">
        <w:t>The data suggest</w:t>
      </w:r>
      <w:del w:id="1616" w:author="pete jones" w:date="2022-03-29T17:39:00Z">
        <w:r w:rsidRPr="00FF6A71" w:rsidDel="00633263">
          <w:delText>s</w:delText>
        </w:r>
      </w:del>
      <w:r w:rsidRPr="00FF6A71">
        <w:t xml:space="preserve"> that UK universities </w:t>
      </w:r>
      <w:del w:id="1617" w:author="pete jones" w:date="2022-03-30T13:55:00Z">
        <w:r w:rsidRPr="00FF6A71" w:rsidDel="004265BC">
          <w:delText>are preferring</w:delText>
        </w:r>
      </w:del>
      <w:ins w:id="1618" w:author="pete jones" w:date="2022-03-30T13:55:00Z">
        <w:r w:rsidR="004265BC">
          <w:t>prefer</w:t>
        </w:r>
      </w:ins>
      <w:r w:rsidRPr="00FF6A71">
        <w:t xml:space="preserve"> to adopt alternative models to develop engineering education</w:t>
      </w:r>
      <w:ins w:id="1619" w:author="pete jones" w:date="2022-03-30T13:58:00Z">
        <w:r w:rsidR="004265BC" w:rsidRPr="004265BC">
          <w:t xml:space="preserve"> </w:t>
        </w:r>
        <w:r w:rsidR="004265BC" w:rsidRPr="00FF6A71">
          <w:t>rather than full collaboration with the CDIO approach</w:t>
        </w:r>
      </w:ins>
      <w:ins w:id="1620" w:author="pete jones" w:date="2022-03-30T13:56:00Z">
        <w:r w:rsidR="004265BC">
          <w:t xml:space="preserve">. </w:t>
        </w:r>
      </w:ins>
      <w:del w:id="1621" w:author="pete jones" w:date="2022-03-30T13:56:00Z">
        <w:r w:rsidRPr="00FF6A71" w:rsidDel="004265BC">
          <w:delText xml:space="preserve"> f</w:delText>
        </w:r>
      </w:del>
      <w:ins w:id="1622" w:author="pete jones" w:date="2022-03-30T13:56:00Z">
        <w:r w:rsidR="004265BC">
          <w:t>F</w:t>
        </w:r>
      </w:ins>
      <w:ins w:id="1623" w:author="pete jones" w:date="2022-03-30T13:59:00Z">
        <w:r w:rsidR="004265BC">
          <w:t>or example, f</w:t>
        </w:r>
      </w:ins>
      <w:r w:rsidRPr="00FF6A71">
        <w:t xml:space="preserve">ollowing a </w:t>
      </w:r>
      <w:del w:id="1624" w:author="pete jones" w:date="2022-02-08T16:29:00Z">
        <w:r w:rsidRPr="00FF6A71" w:rsidDel="00654086">
          <w:delText xml:space="preserve">more </w:delText>
        </w:r>
      </w:del>
      <w:r w:rsidRPr="00FF6A71">
        <w:t xml:space="preserve">traditional </w:t>
      </w:r>
      <w:del w:id="1625" w:author="pete jones" w:date="2022-03-30T13:59:00Z">
        <w:r w:rsidRPr="00FF6A71" w:rsidDel="004265BC">
          <w:delText>approach</w:delText>
        </w:r>
      </w:del>
      <w:ins w:id="1626" w:author="pete jones" w:date="2022-03-30T13:59:00Z">
        <w:r w:rsidR="004265BC">
          <w:t xml:space="preserve">process </w:t>
        </w:r>
      </w:ins>
      <w:ins w:id="1627" w:author="pete jones" w:date="2022-03-30T13:56:00Z">
        <w:r w:rsidR="004265BC">
          <w:t>of</w:t>
        </w:r>
      </w:ins>
      <w:del w:id="1628" w:author="pete jones" w:date="2022-03-30T13:56:00Z">
        <w:r w:rsidRPr="00FF6A71" w:rsidDel="004265BC">
          <w:delText xml:space="preserve"> </w:delText>
        </w:r>
      </w:del>
      <w:del w:id="1629" w:author="pete jones" w:date="2022-03-30T13:54:00Z">
        <w:r w:rsidRPr="00FF6A71" w:rsidDel="004265BC">
          <w:delText>l</w:delText>
        </w:r>
      </w:del>
      <w:del w:id="1630" w:author="pete jones" w:date="2022-03-30T13:55:00Z">
        <w:r w:rsidRPr="00FF6A71" w:rsidDel="004265BC">
          <w:delText>ed by</w:delText>
        </w:r>
      </w:del>
      <w:r w:rsidRPr="00FF6A71">
        <w:t xml:space="preserve"> the </w:t>
      </w:r>
      <w:r w:rsidR="002F318C" w:rsidRPr="00FF6A71">
        <w:t>E</w:t>
      </w:r>
      <w:r w:rsidRPr="00FF6A71">
        <w:t xml:space="preserve">ngineering </w:t>
      </w:r>
      <w:r w:rsidR="002F318C" w:rsidRPr="00FF6A71">
        <w:t>C</w:t>
      </w:r>
      <w:r w:rsidRPr="00FF6A71">
        <w:t xml:space="preserve">ouncil, using </w:t>
      </w:r>
      <w:ins w:id="1631" w:author="pete jones" w:date="2022-02-08T16:28:00Z">
        <w:r w:rsidR="00654086">
          <w:t>the UK-SPEC and AHEP ou</w:t>
        </w:r>
      </w:ins>
      <w:ins w:id="1632" w:author="pete jones" w:date="2022-03-29T17:39:00Z">
        <w:r w:rsidR="00633263">
          <w:t>t</w:t>
        </w:r>
      </w:ins>
      <w:ins w:id="1633" w:author="pete jones" w:date="2022-02-08T16:28:00Z">
        <w:r w:rsidR="00654086">
          <w:t>come</w:t>
        </w:r>
      </w:ins>
      <w:ins w:id="1634" w:author="pete jones" w:date="2022-02-08T16:29:00Z">
        <w:r w:rsidR="00654086">
          <w:t xml:space="preserve"> criteria</w:t>
        </w:r>
      </w:ins>
      <w:ins w:id="1635" w:author="pete jones" w:date="2022-03-30T13:58:00Z">
        <w:r w:rsidR="004265BC">
          <w:t>. A process administrated</w:t>
        </w:r>
      </w:ins>
      <w:ins w:id="1636" w:author="pete jones" w:date="2022-03-30T13:59:00Z">
        <w:r w:rsidR="004265BC">
          <w:t xml:space="preserve"> by</w:t>
        </w:r>
      </w:ins>
      <w:ins w:id="1637" w:author="pete jones" w:date="2022-02-08T16:30:00Z">
        <w:r w:rsidR="00654086">
          <w:t xml:space="preserve"> the </w:t>
        </w:r>
      </w:ins>
      <w:r w:rsidRPr="00FF6A71">
        <w:t>Engineering Accreditation Board (EAB)</w:t>
      </w:r>
      <w:del w:id="1638" w:author="pete jones" w:date="2022-02-08T16:30:00Z">
        <w:r w:rsidRPr="00FF6A71" w:rsidDel="00654086">
          <w:delText xml:space="preserve"> outcome </w:delText>
        </w:r>
        <w:r w:rsidR="00B87D45" w:rsidRPr="00FF6A71" w:rsidDel="00654086">
          <w:delText>criteria</w:delText>
        </w:r>
      </w:del>
      <w:del w:id="1639" w:author="pete jones" w:date="2022-03-30T13:59:00Z">
        <w:r w:rsidR="00B87D45" w:rsidRPr="00FF6A71" w:rsidDel="004265BC">
          <w:delText>,</w:delText>
        </w:r>
      </w:del>
      <w:r w:rsidRPr="00FF6A71">
        <w:t xml:space="preserve"> </w:t>
      </w:r>
      <w:r w:rsidR="00B87D45" w:rsidRPr="00FF6A71">
        <w:t xml:space="preserve">and </w:t>
      </w:r>
      <w:r w:rsidRPr="00FF6A71">
        <w:t>supported by recognised UK institutions</w:t>
      </w:r>
      <w:ins w:id="1640" w:author="pete jones" w:date="2022-02-07T15:00:00Z">
        <w:r w:rsidR="00CB66DE">
          <w:t xml:space="preserve"> (</w:t>
        </w:r>
      </w:ins>
      <w:ins w:id="1641" w:author="pete jones" w:date="2022-02-07T14:59:00Z">
        <w:r w:rsidR="00CB66DE">
          <w:t>licensees</w:t>
        </w:r>
      </w:ins>
      <w:ins w:id="1642" w:author="pete jones" w:date="2022-02-07T15:00:00Z">
        <w:r w:rsidR="00CB66DE">
          <w:t>)</w:t>
        </w:r>
      </w:ins>
      <w:r w:rsidRPr="00FF6A71">
        <w:t xml:space="preserve"> such as the Institute of Engineering Technology (IET) and </w:t>
      </w:r>
      <w:del w:id="1643" w:author="pete jones" w:date="2022-03-29T17:39:00Z">
        <w:r w:rsidRPr="00FF6A71" w:rsidDel="00633263">
          <w:delText>IMECHE</w:delText>
        </w:r>
      </w:del>
      <w:ins w:id="1644" w:author="pete jones" w:date="2022-03-29T17:39:00Z">
        <w:r w:rsidR="00633263" w:rsidRPr="00FF6A71">
          <w:t>IM</w:t>
        </w:r>
        <w:r w:rsidR="00633263">
          <w:t>ech</w:t>
        </w:r>
        <w:r w:rsidR="00633263" w:rsidRPr="00FF6A71">
          <w:t>E</w:t>
        </w:r>
      </w:ins>
      <w:ins w:id="1645" w:author="pete jones" w:date="2022-03-30T13:59:00Z">
        <w:r w:rsidR="004265BC">
          <w:t>,</w:t>
        </w:r>
      </w:ins>
      <w:ins w:id="1646" w:author="pete jones" w:date="2022-03-29T17:39:00Z">
        <w:r w:rsidR="00633263">
          <w:t xml:space="preserve"> </w:t>
        </w:r>
      </w:ins>
      <w:ins w:id="1647" w:author="pete jones" w:date="2022-02-08T16:31:00Z">
        <w:r w:rsidR="00654086">
          <w:t>who design and administer accreditation</w:t>
        </w:r>
      </w:ins>
      <w:del w:id="1648" w:author="pete jones" w:date="2022-03-30T13:59:00Z">
        <w:r w:rsidRPr="00FF6A71" w:rsidDel="004265BC">
          <w:delText>,</w:delText>
        </w:r>
      </w:del>
      <w:del w:id="1649" w:author="pete jones" w:date="2022-03-30T13:58:00Z">
        <w:r w:rsidRPr="00FF6A71" w:rsidDel="004265BC">
          <w:delText xml:space="preserve"> rather than full collaboration with the CDIO approach</w:delText>
        </w:r>
      </w:del>
      <w:r w:rsidRPr="00FF6A71">
        <w:t xml:space="preserve">. UK </w:t>
      </w:r>
      <w:ins w:id="1650" w:author="pete jones" w:date="2022-02-08T16:27:00Z">
        <w:r w:rsidR="00654086">
          <w:lastRenderedPageBreak/>
          <w:t>professional</w:t>
        </w:r>
      </w:ins>
      <w:ins w:id="1651" w:author="pete jones" w:date="2022-02-08T16:28:00Z">
        <w:r w:rsidR="00654086">
          <w:t xml:space="preserve"> </w:t>
        </w:r>
      </w:ins>
      <w:r w:rsidRPr="00FF6A71">
        <w:t xml:space="preserve">engineering </w:t>
      </w:r>
      <w:del w:id="1652" w:author="pete jones" w:date="2022-02-08T16:28:00Z">
        <w:r w:rsidRPr="00FF6A71" w:rsidDel="00654086">
          <w:delText xml:space="preserve">institutions </w:delText>
        </w:r>
      </w:del>
      <w:ins w:id="1653" w:author="pete jones" w:date="2022-02-08T16:28:00Z">
        <w:r w:rsidR="00654086">
          <w:t>bodies</w:t>
        </w:r>
        <w:r w:rsidR="00654086" w:rsidRPr="00FF6A71">
          <w:t xml:space="preserve"> </w:t>
        </w:r>
      </w:ins>
      <w:r w:rsidRPr="00FF6A71">
        <w:t xml:space="preserve">have recognised the imperatives to address the skills gap and align training and education with </w:t>
      </w:r>
      <w:del w:id="1654" w:author="pete jones" w:date="2022-03-29T17:40:00Z">
        <w:r w:rsidRPr="00FF6A71" w:rsidDel="00633263">
          <w:delText>21</w:delText>
        </w:r>
        <w:r w:rsidRPr="00FF6A71" w:rsidDel="00633263">
          <w:rPr>
            <w:vertAlign w:val="superscript"/>
          </w:rPr>
          <w:delText>st</w:delText>
        </w:r>
        <w:r w:rsidRPr="00FF6A71" w:rsidDel="00633263">
          <w:delText xml:space="preserve"> </w:delText>
        </w:r>
      </w:del>
      <w:ins w:id="1655" w:author="pete jones" w:date="2022-03-29T17:40:00Z">
        <w:r w:rsidR="00633263" w:rsidRPr="00FF6A71">
          <w:t>21</w:t>
        </w:r>
        <w:r w:rsidR="00633263" w:rsidRPr="00FF6A71">
          <w:rPr>
            <w:vertAlign w:val="superscript"/>
          </w:rPr>
          <w:t>st</w:t>
        </w:r>
        <w:r w:rsidR="00633263">
          <w:t>-</w:t>
        </w:r>
      </w:ins>
      <w:r w:rsidRPr="00FF6A71">
        <w:t>century skills. Th</w:t>
      </w:r>
      <w:r w:rsidR="00B87D45" w:rsidRPr="00FF6A71">
        <w:t>e</w:t>
      </w:r>
      <w:r w:rsidRPr="00FF6A71">
        <w:t xml:space="preserve"> following selected surveys stress the national and global awareness of the engineering skills </w:t>
      </w:r>
      <w:del w:id="1656" w:author="pete jones" w:date="2022-01-04T13:22:00Z">
        <w:r w:rsidRPr="00FF6A71" w:rsidDel="00AB7BE9">
          <w:delText>gap</w:delText>
        </w:r>
      </w:del>
      <w:ins w:id="1657" w:author="pete jones" w:date="2022-01-04T13:22:00Z">
        <w:r w:rsidR="00AB7BE9" w:rsidRPr="00FF6A71">
          <w:t>gap</w:t>
        </w:r>
      </w:ins>
      <w:r w:rsidRPr="00FF6A71">
        <w:t xml:space="preserve"> and </w:t>
      </w:r>
      <w:del w:id="1658" w:author="pete jones" w:date="2022-03-30T14:00:00Z">
        <w:r w:rsidRPr="00FF6A71" w:rsidDel="004265BC">
          <w:delText>the role education plays</w:delText>
        </w:r>
      </w:del>
      <w:ins w:id="1659" w:author="pete jones" w:date="2022-03-30T14:00:00Z">
        <w:r w:rsidR="004265BC">
          <w:t>education's role</w:t>
        </w:r>
      </w:ins>
      <w:r w:rsidRPr="00FF6A71">
        <w:t>.</w:t>
      </w:r>
    </w:p>
    <w:p w14:paraId="10650D59" w14:textId="434EB8B0" w:rsidR="00A33F88" w:rsidRPr="00FF6A71" w:rsidRDefault="00267E1B" w:rsidP="00267E1B">
      <w:pPr>
        <w:jc w:val="left"/>
      </w:pPr>
      <w:r w:rsidRPr="00FF6A71">
        <w:t>The Institute of Mechanical Engineers (</w:t>
      </w:r>
      <w:del w:id="1660" w:author="pete jones" w:date="2022-03-29T17:40:00Z">
        <w:r w:rsidRPr="00FF6A71" w:rsidDel="00633263">
          <w:delText>IMECHE</w:delText>
        </w:r>
      </w:del>
      <w:ins w:id="1661" w:author="pete jones" w:date="2022-03-29T17:40:00Z">
        <w:r w:rsidR="00633263" w:rsidRPr="00FF6A71">
          <w:t>IM</w:t>
        </w:r>
        <w:r w:rsidR="00633263">
          <w:t>ech</w:t>
        </w:r>
        <w:r w:rsidR="00633263" w:rsidRPr="00FF6A71">
          <w:t>E</w:t>
        </w:r>
      </w:ins>
      <w:r w:rsidRPr="00FF6A71">
        <w:t xml:space="preserve">) </w:t>
      </w:r>
      <w:del w:id="1662" w:author="pete jones" w:date="2022-03-29T17:40:00Z">
        <w:r w:rsidRPr="00FF6A71" w:rsidDel="00633263">
          <w:delText>conducted a survey of</w:delText>
        </w:r>
      </w:del>
      <w:ins w:id="1663" w:author="pete jones" w:date="2022-03-29T17:40:00Z">
        <w:r w:rsidR="00633263">
          <w:t>surveyed</w:t>
        </w:r>
      </w:ins>
      <w:r w:rsidRPr="00FF6A71">
        <w:t xml:space="preserve"> its members in 2017 aimed at discovering how to “build the right skills” for engineering. This survey found that almost two-thirds (63%) of respondents believed that the UK education system </w:t>
      </w:r>
      <w:del w:id="1664" w:author="pete jones" w:date="2022-03-30T14:00:00Z">
        <w:r w:rsidRPr="00FF6A71" w:rsidDel="004265BC">
          <w:delText xml:space="preserve">will </w:delText>
        </w:r>
      </w:del>
      <w:ins w:id="1665" w:author="pete jones" w:date="2022-03-30T14:00:00Z">
        <w:r w:rsidR="004265BC" w:rsidRPr="00FF6A71">
          <w:t>w</w:t>
        </w:r>
        <w:r w:rsidR="004265BC">
          <w:t>ould</w:t>
        </w:r>
        <w:r w:rsidR="004265BC" w:rsidRPr="00FF6A71">
          <w:t xml:space="preserve"> </w:t>
        </w:r>
      </w:ins>
      <w:r w:rsidRPr="00FF6A71">
        <w:t>not meet the needs of the engineering sector by 2025</w:t>
      </w:r>
      <w:del w:id="1666" w:author="pete jones" w:date="2022-03-30T14:01:00Z">
        <w:r w:rsidRPr="00FF6A71" w:rsidDel="004265BC">
          <w:delText xml:space="preserve"> </w:delText>
        </w:r>
      </w:del>
      <w:del w:id="1667" w:author="pete jones" w:date="2022-03-30T14:00:00Z">
        <w:r w:rsidRPr="00FF6A71" w:rsidDel="004265BC">
          <w:delText xml:space="preserve">unless </w:delText>
        </w:r>
      </w:del>
      <w:del w:id="1668" w:author="pete jones" w:date="2022-03-30T14:01:00Z">
        <w:r w:rsidRPr="00FF6A71" w:rsidDel="004265BC">
          <w:delText>reform</w:delText>
        </w:r>
      </w:del>
      <w:ins w:id="1669" w:author="pete jones" w:date="2022-03-30T14:01:00Z">
        <w:r w:rsidR="004265BC">
          <w:t>.</w:t>
        </w:r>
      </w:ins>
      <w:del w:id="1670" w:author="pete jones" w:date="2022-03-30T14:00:00Z">
        <w:r w:rsidRPr="00FF6A71" w:rsidDel="004265BC">
          <w:delText>s are made.</w:delText>
        </w:r>
      </w:del>
      <w:r w:rsidRPr="00FF6A71">
        <w:t xml:space="preserve"> </w:t>
      </w:r>
    </w:p>
    <w:p w14:paraId="5A893CDA" w14:textId="11286301" w:rsidR="00A33F88" w:rsidRPr="00FF6A71" w:rsidRDefault="00267E1B" w:rsidP="00267E1B">
      <w:pPr>
        <w:jc w:val="left"/>
      </w:pPr>
      <w:r w:rsidRPr="00FF6A71">
        <w:t xml:space="preserve">The World Economic Forum (WEF) </w:t>
      </w:r>
      <w:del w:id="1671" w:author="pete jones" w:date="2022-03-29T17:40:00Z">
        <w:r w:rsidRPr="00FF6A71" w:rsidDel="00633263">
          <w:delText xml:space="preserve">have </w:delText>
        </w:r>
      </w:del>
      <w:ins w:id="1672" w:author="pete jones" w:date="2022-03-29T17:40:00Z">
        <w:r w:rsidR="00633263" w:rsidRPr="00FF6A71">
          <w:t>ha</w:t>
        </w:r>
        <w:r w:rsidR="00633263">
          <w:t>s</w:t>
        </w:r>
        <w:r w:rsidR="00633263" w:rsidRPr="00FF6A71">
          <w:t xml:space="preserve"> </w:t>
        </w:r>
      </w:ins>
      <w:r w:rsidRPr="00FF6A71">
        <w:t xml:space="preserve">also conducted research into the need to unlock the potential of technology in learning. Their study has led to </w:t>
      </w:r>
      <w:del w:id="1673" w:author="pete jones" w:date="2022-03-30T14:00:00Z">
        <w:r w:rsidRPr="00FF6A71" w:rsidDel="004265BC">
          <w:delText>the construction of</w:delText>
        </w:r>
      </w:del>
      <w:ins w:id="1674" w:author="pete jones" w:date="2022-03-30T14:00:00Z">
        <w:r w:rsidR="004265BC">
          <w:t>constructing</w:t>
        </w:r>
      </w:ins>
      <w:r w:rsidRPr="00FF6A71">
        <w:t xml:space="preserve"> a framework for </w:t>
      </w:r>
      <w:del w:id="1675" w:author="pete jones" w:date="2022-03-29T17:40:00Z">
        <w:r w:rsidRPr="00FF6A71" w:rsidDel="00633263">
          <w:delText>21</w:delText>
        </w:r>
        <w:r w:rsidRPr="00FF6A71" w:rsidDel="00633263">
          <w:rPr>
            <w:vertAlign w:val="superscript"/>
          </w:rPr>
          <w:delText>st</w:delText>
        </w:r>
        <w:r w:rsidRPr="00FF6A71" w:rsidDel="00633263">
          <w:delText xml:space="preserve"> </w:delText>
        </w:r>
      </w:del>
      <w:ins w:id="1676" w:author="pete jones" w:date="2022-03-29T17:40:00Z">
        <w:r w:rsidR="00633263" w:rsidRPr="00FF6A71">
          <w:t>21</w:t>
        </w:r>
        <w:r w:rsidR="00633263" w:rsidRPr="00FF6A71">
          <w:rPr>
            <w:vertAlign w:val="superscript"/>
          </w:rPr>
          <w:t>st</w:t>
        </w:r>
        <w:r w:rsidR="00633263">
          <w:t>-</w:t>
        </w:r>
      </w:ins>
      <w:r w:rsidRPr="00FF6A71">
        <w:t>century skills and life-long learning.</w:t>
      </w:r>
    </w:p>
    <w:p w14:paraId="3F47AA9A" w14:textId="298BD02D" w:rsidR="00A33F88" w:rsidRPr="00FF6A71" w:rsidRDefault="00267E1B" w:rsidP="00267E1B">
      <w:pPr>
        <w:ind w:left="720"/>
        <w:jc w:val="left"/>
      </w:pPr>
      <w:r w:rsidRPr="00FF6A71">
        <w:rPr>
          <w:i/>
          <w:iCs/>
          <w:sz w:val="22"/>
          <w:szCs w:val="22"/>
        </w:rPr>
        <w:t xml:space="preserve">Our survey of educational technology trends revealed that much more </w:t>
      </w:r>
      <w:del w:id="1677" w:author="pete jones" w:date="2022-03-30T14:02:00Z">
        <w:r w:rsidRPr="00FF6A71" w:rsidDel="004265BC">
          <w:rPr>
            <w:i/>
            <w:iCs/>
            <w:sz w:val="22"/>
            <w:szCs w:val="22"/>
          </w:rPr>
          <w:delText xml:space="preserve">can </w:delText>
        </w:r>
      </w:del>
      <w:ins w:id="1678" w:author="pete jones" w:date="2022-03-30T14:02:00Z">
        <w:r w:rsidR="004265BC" w:rsidRPr="00FF6A71">
          <w:rPr>
            <w:i/>
            <w:iCs/>
            <w:sz w:val="22"/>
            <w:szCs w:val="22"/>
          </w:rPr>
          <w:t>c</w:t>
        </w:r>
        <w:r w:rsidR="004265BC">
          <w:rPr>
            <w:i/>
            <w:iCs/>
            <w:sz w:val="22"/>
            <w:szCs w:val="22"/>
          </w:rPr>
          <w:t>ould</w:t>
        </w:r>
        <w:r w:rsidR="004265BC" w:rsidRPr="00FF6A71">
          <w:rPr>
            <w:i/>
            <w:iCs/>
            <w:sz w:val="22"/>
            <w:szCs w:val="22"/>
          </w:rPr>
          <w:t xml:space="preserve"> </w:t>
        </w:r>
      </w:ins>
      <w:r w:rsidRPr="00FF6A71">
        <w:rPr>
          <w:i/>
          <w:iCs/>
          <w:sz w:val="22"/>
          <w:szCs w:val="22"/>
        </w:rPr>
        <w:t xml:space="preserve">be done to develop higher-order competencies and character qualities, </w:t>
      </w:r>
      <w:del w:id="1679" w:author="pete jones" w:date="2022-03-29T17:40:00Z">
        <w:r w:rsidRPr="00FF6A71" w:rsidDel="00633263">
          <w:rPr>
            <w:i/>
            <w:iCs/>
            <w:sz w:val="22"/>
            <w:szCs w:val="22"/>
          </w:rPr>
          <w:delText xml:space="preserve">to </w:delText>
        </w:r>
      </w:del>
      <w:r w:rsidRPr="00FF6A71">
        <w:rPr>
          <w:i/>
          <w:iCs/>
          <w:sz w:val="22"/>
          <w:szCs w:val="22"/>
        </w:rPr>
        <w:t xml:space="preserve">align technologies with learning objectives and </w:t>
      </w:r>
      <w:del w:id="1680" w:author="pete jones" w:date="2022-03-29T17:40:00Z">
        <w:r w:rsidRPr="00FF6A71" w:rsidDel="00633263">
          <w:rPr>
            <w:i/>
            <w:iCs/>
            <w:sz w:val="22"/>
            <w:szCs w:val="22"/>
          </w:rPr>
          <w:delText xml:space="preserve">to </w:delText>
        </w:r>
      </w:del>
      <w:del w:id="1681" w:author="pete jones" w:date="2022-03-30T14:02:00Z">
        <w:r w:rsidRPr="00FF6A71" w:rsidDel="004265BC">
          <w:rPr>
            <w:i/>
            <w:iCs/>
            <w:sz w:val="22"/>
            <w:szCs w:val="22"/>
          </w:rPr>
          <w:delText>develop</w:delText>
        </w:r>
      </w:del>
      <w:ins w:id="1682" w:author="pete jones" w:date="2022-03-30T14:02:00Z">
        <w:r w:rsidR="004265BC">
          <w:rPr>
            <w:i/>
            <w:iCs/>
            <w:sz w:val="22"/>
            <w:szCs w:val="22"/>
          </w:rPr>
          <w:t>create</w:t>
        </w:r>
      </w:ins>
      <w:r w:rsidRPr="00FF6A71">
        <w:rPr>
          <w:i/>
          <w:iCs/>
          <w:sz w:val="22"/>
          <w:szCs w:val="22"/>
        </w:rPr>
        <w:t xml:space="preserve"> learning approaches that efficiently and comprehensively deploy technology throughout the stages of instruction and learning</w:t>
      </w:r>
      <w:ins w:id="1683" w:author="JONES Peter" w:date="2021-05-04T09:48:00Z">
        <w:del w:id="1684" w:author="pete jones" w:date="2022-03-30T14:02:00Z">
          <w:r w:rsidR="002F318C" w:rsidRPr="00FF6A71" w:rsidDel="004265BC">
            <w:delText>,</w:delText>
          </w:r>
        </w:del>
        <w:r w:rsidR="002F318C" w:rsidRPr="00FF6A71">
          <w:t xml:space="preserve"> </w:t>
        </w:r>
      </w:ins>
      <w:del w:id="1685" w:author="JONES Peter" w:date="2021-05-04T09:48:00Z">
        <w:r w:rsidRPr="00FF6A71">
          <w:delText>.</w:delText>
        </w:r>
      </w:del>
      <w:r w:rsidRPr="00312F59">
        <w:fldChar w:fldCharType="begin" w:fldLock="1"/>
      </w:r>
      <w:r w:rsidR="004109E7">
        <w:instrText>ADDIN CSL_CITATION {"citationItems":[{"id":"ITEM-1","itemData":{"abstract":"Industry Agenda Prepared in collaboration with The Boston Consulting Group World Economic Forum 91-93 route de la Capite CH-1223 Cologny/Geneva Switzerland Tel.: +41 (0)22 869 1212 Fax: +41 (0)22 786 2744","author":[{"dropping-particle":"","family":"WEF","given":"","non-dropping-particle":"","parse-names":false,"suffix":""}],"container-title":"New Vision for Education: Unlocking the Potencial of Technology","id":"ITEM-1","issued":{"date-parts":[["2015"]]},"page":"1-32","title":"New Vision for Education Unlocking the Potential of Technology","type":"article-journal"},"locator":"1","uris":["http://www.mendeley.com/documents/?uuid=c3340217-fcc6-4676-aefe-e4a6f67b70e5"]}],"mendeley":{"formattedCitation":"(WEF, 2015, p. 1)","plainTextFormattedCitation":"(WEF, 2015, p. 1)","previouslyFormattedCitation":"(WEF, 2015, p. 1)"},"properties":{"noteIndex":0},"schema":"https://github.com/citation-style-language/schema/raw/master/csl-citation.json"}</w:instrText>
      </w:r>
      <w:r w:rsidRPr="00312F59">
        <w:fldChar w:fldCharType="separate"/>
      </w:r>
      <w:r w:rsidR="00024E0C" w:rsidRPr="00024E0C">
        <w:rPr>
          <w:noProof/>
        </w:rPr>
        <w:t>(WEF, 2015, p. 1)</w:t>
      </w:r>
      <w:r w:rsidRPr="00312F59">
        <w:fldChar w:fldCharType="end"/>
      </w:r>
      <w:ins w:id="1686" w:author="JONES Peter" w:date="2021-05-04T09:48:00Z">
        <w:r w:rsidR="002F318C" w:rsidRPr="00FF6A71">
          <w:t>.</w:t>
        </w:r>
      </w:ins>
    </w:p>
    <w:p w14:paraId="50B5AE74" w14:textId="6949F60D" w:rsidR="00A33F88" w:rsidRPr="00FF6A71" w:rsidRDefault="00267E1B" w:rsidP="00267E1B">
      <w:pPr>
        <w:jc w:val="left"/>
      </w:pPr>
      <w:r w:rsidRPr="00FF6A71">
        <w:t xml:space="preserve">There is a wealth of global good practice where all studies site PBL theory, technology, and curriculum innovation models to support rethinking engineering education. Examples of innovation and creativity are emerging in the UK. HE Institutions such as New Model Institute for Technology and Engineering (NMITE) and The Engineering Design Institute (TEDI) are receiving government support to “break the mould of engineering higher </w:t>
      </w:r>
      <w:commentRangeStart w:id="1687"/>
      <w:r w:rsidRPr="00FF6A71">
        <w:t>education</w:t>
      </w:r>
      <w:commentRangeEnd w:id="1687"/>
      <w:r w:rsidR="002F318C" w:rsidRPr="00FF6A71">
        <w:rPr>
          <w:rStyle w:val="CommentReference"/>
        </w:rPr>
        <w:commentReference w:id="1687"/>
      </w:r>
      <w:r w:rsidRPr="00FF6A71">
        <w:t>”.</w:t>
      </w:r>
      <w:ins w:id="1688" w:author="pete jones" w:date="2022-01-24T13:40:00Z">
        <w:r w:rsidR="004109E7">
          <w:fldChar w:fldCharType="begin" w:fldLock="1"/>
        </w:r>
      </w:ins>
      <w:r w:rsidR="002E3D81">
        <w:instrText>ADDIN CSL_CITATION {"citationItems":[{"id":"ITEM-1","itemData":{"abstract":"How NMITE is taking engineering education back to the drawing board","author":[{"dropping-particle":"","family":"Weaver","given":"Tanya","non-dropping-particle":"","parse-names":false,"suffix":""}],"container-title":"IMECHE - professional Engineer","id":"ITEM-1","issue":"3","issued":{"date-parts":[["2020"]]},"page":"18","title":"FEATURE: How NMITE is taking engineering education back to the drawing board","type":"article-journal","volume":"33"},"locator":"18","uris":["http://www.mendeley.com/documents/?uuid=c7ca7e6e-b4af-3382-8815-7205b0c76cb5"]}],"mendeley":{"formattedCitation":"(Weaver, 2020, p. 18)","plainTextFormattedCitation":"(Weaver, 2020, p. 18)","previouslyFormattedCitation":"(Weaver, 2020, p. 18)"},"properties":{"noteIndex":0},"schema":"https://github.com/citation-style-language/schema/raw/master/csl-citation.json"}</w:instrText>
      </w:r>
      <w:r w:rsidR="004109E7">
        <w:fldChar w:fldCharType="separate"/>
      </w:r>
      <w:r w:rsidR="004109E7" w:rsidRPr="004109E7">
        <w:rPr>
          <w:noProof/>
        </w:rPr>
        <w:t>(Weaver, 2020, p. 18)</w:t>
      </w:r>
      <w:ins w:id="1689" w:author="pete jones" w:date="2022-01-24T13:40:00Z">
        <w:r w:rsidR="004109E7">
          <w:fldChar w:fldCharType="end"/>
        </w:r>
      </w:ins>
      <w:r w:rsidRPr="00FF6A71">
        <w:t xml:space="preserve"> </w:t>
      </w:r>
    </w:p>
    <w:p w14:paraId="1635C083" w14:textId="68F71092" w:rsidR="00A33F88" w:rsidRPr="00FF6A71" w:rsidRDefault="00267E1B" w:rsidP="00267E1B">
      <w:pPr>
        <w:jc w:val="left"/>
      </w:pPr>
      <w:r w:rsidRPr="00FF6A71">
        <w:t>NMITE aims to recruit approximately 400 students per year or 5000 new engineers by 2032. NIMTE also intend</w:t>
      </w:r>
      <w:ins w:id="1690" w:author="pete jones" w:date="2022-03-29T17:41:00Z">
        <w:r w:rsidR="00633263">
          <w:t>s</w:t>
        </w:r>
      </w:ins>
      <w:r w:rsidRPr="00FF6A71">
        <w:t xml:space="preserve"> to close the gender gap in engineering with a recruitment drive to encourage a balanced male/female cohort and </w:t>
      </w:r>
      <w:del w:id="1691" w:author="pete jones" w:date="2022-03-29T17:41:00Z">
        <w:r w:rsidRPr="00FF6A71" w:rsidDel="00633263">
          <w:delText xml:space="preserve">increasing </w:delText>
        </w:r>
      </w:del>
      <w:ins w:id="1692" w:author="pete jones" w:date="2022-03-29T17:41:00Z">
        <w:r w:rsidR="00633263" w:rsidRPr="00FF6A71">
          <w:t>increas</w:t>
        </w:r>
        <w:r w:rsidR="00633263">
          <w:t>e</w:t>
        </w:r>
        <w:r w:rsidR="00633263" w:rsidRPr="00FF6A71">
          <w:t xml:space="preserve"> </w:t>
        </w:r>
      </w:ins>
      <w:r w:rsidRPr="00FF6A71">
        <w:t xml:space="preserve">the academic year to 46 weeks. Even these efforts expose a </w:t>
      </w:r>
      <w:del w:id="1693" w:author="pete jones" w:date="2022-03-30T14:02:00Z">
        <w:r w:rsidRPr="00FF6A71" w:rsidDel="004265BC">
          <w:delText xml:space="preserve">very </w:delText>
        </w:r>
      </w:del>
      <w:r w:rsidRPr="00FF6A71">
        <w:t xml:space="preserve">small percentage of engineering students to new thinking in engineering education. </w:t>
      </w:r>
      <w:r w:rsidR="002F318C" w:rsidRPr="00FF6A71">
        <w:t xml:space="preserve">These are </w:t>
      </w:r>
      <w:del w:id="1694" w:author="pete jones" w:date="2022-03-29T17:41:00Z">
        <w:r w:rsidR="002F318C" w:rsidRPr="00FF6A71" w:rsidDel="00633263">
          <w:delText xml:space="preserve">step </w:delText>
        </w:r>
      </w:del>
      <w:ins w:id="1695" w:author="pete jones" w:date="2022-03-29T17:41:00Z">
        <w:r w:rsidR="00633263" w:rsidRPr="00FF6A71">
          <w:t>step</w:t>
        </w:r>
        <w:r w:rsidR="00633263">
          <w:t>-</w:t>
        </w:r>
      </w:ins>
      <w:r w:rsidR="002F318C" w:rsidRPr="00FF6A71">
        <w:t xml:space="preserve">changing </w:t>
      </w:r>
      <w:r w:rsidR="00C67B26" w:rsidRPr="00FF6A71">
        <w:t>initiatives</w:t>
      </w:r>
      <w:r w:rsidR="002F318C" w:rsidRPr="00FF6A71">
        <w:t>, but questions still arise</w:t>
      </w:r>
      <w:ins w:id="1696" w:author="pete jones" w:date="2022-03-30T14:02:00Z">
        <w:r w:rsidR="004265BC">
          <w:t>,</w:t>
        </w:r>
      </w:ins>
      <w:r w:rsidR="002F318C" w:rsidRPr="00FF6A71">
        <w:t xml:space="preserve"> such </w:t>
      </w:r>
      <w:del w:id="1697" w:author="pete jones" w:date="2022-01-24T13:40:00Z">
        <w:r w:rsidR="002F318C" w:rsidRPr="00FF6A71" w:rsidDel="004109E7">
          <w:delText>as;</w:delText>
        </w:r>
      </w:del>
      <w:ins w:id="1698" w:author="pete jones" w:date="2022-01-24T13:40:00Z">
        <w:r w:rsidR="004109E7" w:rsidRPr="00FF6A71">
          <w:t>as</w:t>
        </w:r>
      </w:ins>
      <w:r w:rsidR="002F318C" w:rsidRPr="00FF6A71">
        <w:t xml:space="preserve"> w</w:t>
      </w:r>
      <w:r w:rsidRPr="00FF6A71">
        <w:t>ill these be new entrants choosing engineering</w:t>
      </w:r>
      <w:del w:id="1699" w:author="pete jones" w:date="2022-03-30T14:02:00Z">
        <w:r w:rsidRPr="00FF6A71" w:rsidDel="004265BC">
          <w:delText>,</w:delText>
        </w:r>
      </w:del>
      <w:r w:rsidRPr="00FF6A71">
        <w:t xml:space="preserve"> or students opting for a more valid experience? Why is it taking so long for UK higher education to engage in </w:t>
      </w:r>
      <w:r w:rsidRPr="00FF6A71">
        <w:lastRenderedPageBreak/>
        <w:t>curriculum evolution? The UK recognises the need for change but trails behind the pace of global initiatives.</w:t>
      </w:r>
    </w:p>
    <w:p w14:paraId="390AB432" w14:textId="3A753458" w:rsidR="00A33F88" w:rsidRPr="00FF6A71" w:rsidRDefault="00267E1B" w:rsidP="00267E1B">
      <w:pPr>
        <w:jc w:val="left"/>
      </w:pPr>
      <w:r w:rsidRPr="00FF6A71">
        <w:t>Perhaps the answer lies at the core of curriculum evolution in the perceived disadvantages of PBL theory</w:t>
      </w:r>
      <w:ins w:id="1700" w:author="pete jones" w:date="2022-03-30T14:03:00Z">
        <w:r w:rsidR="004265BC">
          <w:t xml:space="preserve">. </w:t>
        </w:r>
      </w:ins>
      <w:del w:id="1701" w:author="pete jones" w:date="2022-03-30T14:02:00Z">
        <w:r w:rsidRPr="00FF6A71" w:rsidDel="004265BC">
          <w:delText xml:space="preserve">, </w:delText>
        </w:r>
      </w:del>
      <w:del w:id="1702" w:author="pete jones" w:date="2022-03-30T14:03:00Z">
        <w:r w:rsidRPr="00FF6A71" w:rsidDel="004265BC">
          <w:delText>w</w:delText>
        </w:r>
      </w:del>
      <w:ins w:id="1703" w:author="pete jones" w:date="2022-03-30T14:03:00Z">
        <w:r w:rsidR="004265BC">
          <w:t>The process of de</w:t>
        </w:r>
      </w:ins>
      <w:ins w:id="1704" w:author="pete jones" w:date="2022-03-30T14:04:00Z">
        <w:r w:rsidR="004265BC">
          <w:t>veloping PBL</w:t>
        </w:r>
      </w:ins>
      <w:del w:id="1705" w:author="pete jones" w:date="2022-03-30T14:03:00Z">
        <w:r w:rsidRPr="00FF6A71" w:rsidDel="004265BC">
          <w:delText>hich</w:delText>
        </w:r>
      </w:del>
      <w:r w:rsidRPr="00FF6A71">
        <w:t xml:space="preserve"> include</w:t>
      </w:r>
      <w:ins w:id="1706" w:author="pete jones" w:date="2022-03-30T14:03:00Z">
        <w:r w:rsidR="004265BC">
          <w:t>s</w:t>
        </w:r>
      </w:ins>
      <w:r w:rsidRPr="00FF6A71">
        <w:t xml:space="preserve"> the assumptions that; it is more time-consuming, students assume they will be “taught” rather than discover</w:t>
      </w:r>
      <w:del w:id="1707" w:author="pete jones" w:date="2022-03-30T14:03:00Z">
        <w:r w:rsidRPr="00FF6A71" w:rsidDel="004265BC">
          <w:delText>,</w:delText>
        </w:r>
      </w:del>
      <w:r w:rsidRPr="00FF6A71">
        <w:t xml:space="preserve"> the alternative role of the tutor, and difficulties related to assessment models. However, the root cause is likely to be the volume of change </w:t>
      </w:r>
      <w:del w:id="1708" w:author="pete jones" w:date="2022-03-30T14:03:00Z">
        <w:r w:rsidRPr="00FF6A71" w:rsidDel="004265BC">
          <w:delText xml:space="preserve">that </w:delText>
        </w:r>
      </w:del>
      <w:r w:rsidRPr="00FF6A71">
        <w:t>implementing PBL in Universities demands. A process that requires resources, significant planning</w:t>
      </w:r>
      <w:ins w:id="1709" w:author="pete jones" w:date="2022-03-29T17:41:00Z">
        <w:r w:rsidR="00633263">
          <w:t>,</w:t>
        </w:r>
      </w:ins>
      <w:r w:rsidRPr="00FF6A71">
        <w:t xml:space="preserve"> and organisation to facilitate the twelve steps of the "pure PBL" identified by </w:t>
      </w:r>
      <w:commentRangeStart w:id="1710"/>
      <w:r w:rsidRPr="00312F59">
        <w:fldChar w:fldCharType="begin" w:fldLock="1"/>
      </w:r>
      <w:r w:rsidR="00EC2A98">
        <w:instrText>ADDIN CSL_CITATION {"citationItems":[{"id":"ITEM-1","itemData":{"DOI":"10.3109/0142159X.2011.558137","abstract":"Background: Worldwide many universities are changing their curricula and introducing integrated problem-based learning (PBL) programs.","author":[{"dropping-particle":"","family":"Azer","given":"Samy A","non-dropping-particle":"","parse-names":false,"suffix":""}],"container-title":"Medical Teacher","id":"ITEM-1","issued":{"date-parts":[["2011"]]},"page":"808-813","title":"Introducing a problem-based learning program: 12 tips for success","type":"article-journal","volume":"33"},"locator":"808-813","uris":["http://www.mendeley.com/documents/?uuid=c57b938d-48d4-3be0-ad1a-abb1299c826f"]}],"mendeley":{"formattedCitation":"(Azer, 2011, pp. 808–813)","plainTextFormattedCitation":"(Azer, 2011, pp. 808–813)","previouslyFormattedCitation":"(Azer, 2011, pp. 808–813)"},"properties":{"noteIndex":0},"schema":"https://github.com/citation-style-language/schema/raw/master/csl-citation.json"}</w:instrText>
      </w:r>
      <w:r w:rsidRPr="00312F59">
        <w:fldChar w:fldCharType="separate"/>
      </w:r>
      <w:r w:rsidR="00207BDE" w:rsidRPr="00207BDE">
        <w:rPr>
          <w:noProof/>
        </w:rPr>
        <w:t>(Azer, 2011, pp. 808–813)</w:t>
      </w:r>
      <w:r w:rsidRPr="00312F59">
        <w:fldChar w:fldCharType="end"/>
      </w:r>
      <w:commentRangeEnd w:id="1710"/>
      <w:r w:rsidR="002F318C" w:rsidRPr="00FF6A71">
        <w:rPr>
          <w:rStyle w:val="CommentReference"/>
        </w:rPr>
        <w:commentReference w:id="1710"/>
      </w:r>
      <w:r w:rsidRPr="00FF6A71">
        <w:t>. Of these steps, the research suggests that “designing the new curriculum and outcomes” presents the fundamental challenge.</w:t>
      </w:r>
    </w:p>
    <w:p w14:paraId="22455EAA" w14:textId="7620C9E8" w:rsidR="00A33F88" w:rsidRPr="00FF6A71" w:rsidRDefault="00267E1B" w:rsidP="002F4855">
      <w:pPr>
        <w:numPr>
          <w:ilvl w:val="0"/>
          <w:numId w:val="75"/>
        </w:numPr>
        <w:jc w:val="left"/>
        <w:rPr>
          <w:i/>
          <w:iCs/>
          <w:sz w:val="22"/>
          <w:szCs w:val="22"/>
        </w:rPr>
      </w:pPr>
      <w:r w:rsidRPr="00FF6A71">
        <w:rPr>
          <w:i/>
          <w:iCs/>
          <w:sz w:val="22"/>
          <w:szCs w:val="22"/>
        </w:rPr>
        <w:t xml:space="preserve">Prepare faculty for </w:t>
      </w:r>
      <w:r w:rsidR="002F39F3" w:rsidRPr="00FF6A71">
        <w:rPr>
          <w:i/>
          <w:iCs/>
          <w:sz w:val="22"/>
          <w:szCs w:val="22"/>
        </w:rPr>
        <w:t>change.</w:t>
      </w:r>
    </w:p>
    <w:p w14:paraId="67A75284" w14:textId="4ABDD502" w:rsidR="00A33F88" w:rsidRPr="00FF6A71" w:rsidRDefault="00267E1B" w:rsidP="002F4855">
      <w:pPr>
        <w:numPr>
          <w:ilvl w:val="0"/>
          <w:numId w:val="75"/>
        </w:numPr>
        <w:jc w:val="left"/>
        <w:rPr>
          <w:i/>
          <w:iCs/>
          <w:sz w:val="22"/>
          <w:szCs w:val="22"/>
        </w:rPr>
      </w:pPr>
      <w:r w:rsidRPr="00FF6A71">
        <w:rPr>
          <w:i/>
          <w:iCs/>
          <w:sz w:val="22"/>
          <w:szCs w:val="22"/>
        </w:rPr>
        <w:t xml:space="preserve">Establish a new curriculum committee and working </w:t>
      </w:r>
      <w:r w:rsidR="002F39F3" w:rsidRPr="00FF6A71">
        <w:rPr>
          <w:i/>
          <w:iCs/>
          <w:sz w:val="22"/>
          <w:szCs w:val="22"/>
        </w:rPr>
        <w:t>group.</w:t>
      </w:r>
    </w:p>
    <w:p w14:paraId="037FE692" w14:textId="77777777" w:rsidR="00A33F88" w:rsidRPr="00FF6A71" w:rsidRDefault="00267E1B" w:rsidP="002F4855">
      <w:pPr>
        <w:numPr>
          <w:ilvl w:val="0"/>
          <w:numId w:val="75"/>
        </w:numPr>
        <w:jc w:val="left"/>
        <w:rPr>
          <w:i/>
          <w:iCs/>
          <w:sz w:val="22"/>
          <w:szCs w:val="22"/>
        </w:rPr>
      </w:pPr>
      <w:r w:rsidRPr="00FF6A71">
        <w:rPr>
          <w:i/>
          <w:iCs/>
          <w:sz w:val="22"/>
          <w:szCs w:val="22"/>
        </w:rPr>
        <w:t>Designing the new PBL curriculum and defining educational outcomes</w:t>
      </w:r>
    </w:p>
    <w:p w14:paraId="2E08D2B0" w14:textId="77777777" w:rsidR="00A33F88" w:rsidRPr="00FF6A71" w:rsidRDefault="00267E1B" w:rsidP="002F4855">
      <w:pPr>
        <w:numPr>
          <w:ilvl w:val="0"/>
          <w:numId w:val="75"/>
        </w:numPr>
        <w:jc w:val="left"/>
        <w:rPr>
          <w:i/>
          <w:iCs/>
          <w:sz w:val="22"/>
          <w:szCs w:val="22"/>
        </w:rPr>
      </w:pPr>
      <w:r w:rsidRPr="00FF6A71">
        <w:rPr>
          <w:i/>
          <w:iCs/>
          <w:sz w:val="22"/>
          <w:szCs w:val="22"/>
        </w:rPr>
        <w:t>Seeking Advice from Experts in PBL</w:t>
      </w:r>
    </w:p>
    <w:p w14:paraId="2B35C4CB" w14:textId="3E692E5E" w:rsidR="00A33F88" w:rsidRPr="00FF6A71" w:rsidRDefault="00267E1B" w:rsidP="002F4855">
      <w:pPr>
        <w:numPr>
          <w:ilvl w:val="0"/>
          <w:numId w:val="75"/>
        </w:numPr>
        <w:jc w:val="left"/>
        <w:rPr>
          <w:i/>
          <w:iCs/>
          <w:sz w:val="22"/>
          <w:szCs w:val="22"/>
        </w:rPr>
      </w:pPr>
      <w:r w:rsidRPr="00FF6A71">
        <w:rPr>
          <w:i/>
          <w:iCs/>
          <w:sz w:val="22"/>
          <w:szCs w:val="22"/>
        </w:rPr>
        <w:t>Planning, Organizing</w:t>
      </w:r>
      <w:ins w:id="1711" w:author="pete jones" w:date="2022-03-29T17:42:00Z">
        <w:r w:rsidR="00633263">
          <w:rPr>
            <w:i/>
            <w:iCs/>
            <w:sz w:val="22"/>
            <w:szCs w:val="22"/>
          </w:rPr>
          <w:t>,</w:t>
        </w:r>
      </w:ins>
      <w:r w:rsidRPr="00FF6A71">
        <w:rPr>
          <w:i/>
          <w:iCs/>
          <w:sz w:val="22"/>
          <w:szCs w:val="22"/>
        </w:rPr>
        <w:t xml:space="preserve"> and Managing</w:t>
      </w:r>
    </w:p>
    <w:p w14:paraId="58618AA5" w14:textId="7FBA475E" w:rsidR="00A33F88" w:rsidRPr="00FF6A71" w:rsidRDefault="00267E1B" w:rsidP="002F4855">
      <w:pPr>
        <w:numPr>
          <w:ilvl w:val="0"/>
          <w:numId w:val="75"/>
        </w:numPr>
        <w:jc w:val="left"/>
        <w:rPr>
          <w:i/>
          <w:iCs/>
          <w:sz w:val="22"/>
          <w:szCs w:val="22"/>
        </w:rPr>
      </w:pPr>
      <w:r w:rsidRPr="00FF6A71">
        <w:rPr>
          <w:i/>
          <w:iCs/>
          <w:sz w:val="22"/>
          <w:szCs w:val="22"/>
        </w:rPr>
        <w:t xml:space="preserve">Training PBL facilitators and defining the objectives of a </w:t>
      </w:r>
      <w:r w:rsidR="002F39F3" w:rsidRPr="00FF6A71">
        <w:rPr>
          <w:i/>
          <w:iCs/>
          <w:sz w:val="22"/>
          <w:szCs w:val="22"/>
        </w:rPr>
        <w:t>facilitator.</w:t>
      </w:r>
    </w:p>
    <w:p w14:paraId="58FF45C0" w14:textId="77777777" w:rsidR="00A33F88" w:rsidRPr="00FF6A71" w:rsidRDefault="00267E1B" w:rsidP="002F4855">
      <w:pPr>
        <w:numPr>
          <w:ilvl w:val="0"/>
          <w:numId w:val="75"/>
        </w:numPr>
        <w:jc w:val="left"/>
        <w:rPr>
          <w:i/>
          <w:iCs/>
          <w:sz w:val="22"/>
          <w:szCs w:val="22"/>
        </w:rPr>
      </w:pPr>
      <w:r w:rsidRPr="00FF6A71">
        <w:rPr>
          <w:i/>
          <w:iCs/>
          <w:sz w:val="22"/>
          <w:szCs w:val="22"/>
        </w:rPr>
        <w:t>Introducing Students to the PBL Program</w:t>
      </w:r>
    </w:p>
    <w:p w14:paraId="3DD54233" w14:textId="5E69AF65" w:rsidR="00A33F88" w:rsidRPr="00FF6A71" w:rsidRDefault="00267E1B" w:rsidP="002F4855">
      <w:pPr>
        <w:numPr>
          <w:ilvl w:val="0"/>
          <w:numId w:val="75"/>
        </w:numPr>
        <w:jc w:val="left"/>
        <w:rPr>
          <w:i/>
          <w:iCs/>
          <w:sz w:val="22"/>
          <w:szCs w:val="22"/>
        </w:rPr>
      </w:pPr>
      <w:r w:rsidRPr="00FF6A71">
        <w:rPr>
          <w:i/>
          <w:iCs/>
          <w:sz w:val="22"/>
          <w:szCs w:val="22"/>
        </w:rPr>
        <w:t xml:space="preserve">Using 3-learning to support the delivery of the PBL </w:t>
      </w:r>
      <w:r w:rsidR="002F39F3" w:rsidRPr="00FF6A71">
        <w:rPr>
          <w:i/>
          <w:iCs/>
          <w:sz w:val="22"/>
          <w:szCs w:val="22"/>
        </w:rPr>
        <w:t>program.</w:t>
      </w:r>
    </w:p>
    <w:p w14:paraId="25D0F7B5" w14:textId="2BF8F469" w:rsidR="00A33F88" w:rsidRPr="00FF6A71" w:rsidRDefault="00267E1B" w:rsidP="002F4855">
      <w:pPr>
        <w:numPr>
          <w:ilvl w:val="0"/>
          <w:numId w:val="75"/>
        </w:numPr>
        <w:jc w:val="left"/>
        <w:rPr>
          <w:i/>
          <w:iCs/>
          <w:sz w:val="22"/>
          <w:szCs w:val="22"/>
        </w:rPr>
      </w:pPr>
      <w:r w:rsidRPr="00FF6A71">
        <w:rPr>
          <w:i/>
          <w:iCs/>
          <w:sz w:val="22"/>
          <w:szCs w:val="22"/>
        </w:rPr>
        <w:t xml:space="preserve">Changing the assessment to suit the PBL </w:t>
      </w:r>
      <w:r w:rsidR="002F39F3" w:rsidRPr="00FF6A71">
        <w:rPr>
          <w:i/>
          <w:iCs/>
          <w:sz w:val="22"/>
          <w:szCs w:val="22"/>
        </w:rPr>
        <w:t>curriculum.</w:t>
      </w:r>
    </w:p>
    <w:p w14:paraId="74C5371E" w14:textId="77777777" w:rsidR="00A33F88" w:rsidRPr="00FF6A71" w:rsidRDefault="00267E1B" w:rsidP="002F4855">
      <w:pPr>
        <w:numPr>
          <w:ilvl w:val="0"/>
          <w:numId w:val="75"/>
        </w:numPr>
        <w:jc w:val="left"/>
        <w:rPr>
          <w:i/>
          <w:iCs/>
          <w:sz w:val="22"/>
          <w:szCs w:val="22"/>
        </w:rPr>
      </w:pPr>
      <w:r w:rsidRPr="00FF6A71">
        <w:rPr>
          <w:i/>
          <w:iCs/>
          <w:sz w:val="22"/>
          <w:szCs w:val="22"/>
        </w:rPr>
        <w:t>Encouraging feedback from students and teaching staff</w:t>
      </w:r>
    </w:p>
    <w:p w14:paraId="4973418E" w14:textId="562F27E0" w:rsidR="00A33F88" w:rsidRPr="00FF6A71" w:rsidRDefault="00267E1B" w:rsidP="002F4855">
      <w:pPr>
        <w:numPr>
          <w:ilvl w:val="0"/>
          <w:numId w:val="75"/>
        </w:numPr>
        <w:jc w:val="left"/>
        <w:rPr>
          <w:i/>
          <w:iCs/>
          <w:sz w:val="22"/>
          <w:szCs w:val="22"/>
        </w:rPr>
      </w:pPr>
      <w:r w:rsidRPr="00FF6A71">
        <w:rPr>
          <w:i/>
          <w:iCs/>
          <w:sz w:val="22"/>
          <w:szCs w:val="22"/>
        </w:rPr>
        <w:t xml:space="preserve">Managing learning resources and facilities that support self-directed </w:t>
      </w:r>
      <w:r w:rsidR="002F39F3" w:rsidRPr="00FF6A71">
        <w:rPr>
          <w:i/>
          <w:iCs/>
          <w:sz w:val="22"/>
          <w:szCs w:val="22"/>
        </w:rPr>
        <w:t>learning.</w:t>
      </w:r>
    </w:p>
    <w:p w14:paraId="2112B33C" w14:textId="77777777" w:rsidR="00A33F88" w:rsidRPr="00FF6A71" w:rsidRDefault="00267E1B" w:rsidP="002F4855">
      <w:pPr>
        <w:numPr>
          <w:ilvl w:val="0"/>
          <w:numId w:val="75"/>
        </w:numPr>
        <w:jc w:val="left"/>
      </w:pPr>
      <w:r w:rsidRPr="00FF6A71">
        <w:rPr>
          <w:i/>
          <w:iCs/>
          <w:sz w:val="22"/>
          <w:szCs w:val="22"/>
        </w:rPr>
        <w:t>Continuing evaluation and making changes</w:t>
      </w:r>
    </w:p>
    <w:p w14:paraId="2A256DA7" w14:textId="77777777" w:rsidR="00A33F88" w:rsidRPr="00FF6A71" w:rsidRDefault="00267E1B" w:rsidP="005C34A8">
      <w:pPr>
        <w:pStyle w:val="Heading2"/>
      </w:pPr>
      <w:bookmarkStart w:id="1712" w:name="_Toc68162171"/>
      <w:bookmarkStart w:id="1713" w:name="_Toc99969480"/>
      <w:r w:rsidRPr="00FF6A71">
        <w:lastRenderedPageBreak/>
        <w:t>Identifying the gap</w:t>
      </w:r>
      <w:bookmarkEnd w:id="1712"/>
      <w:bookmarkEnd w:id="1713"/>
    </w:p>
    <w:p w14:paraId="73E42F73" w14:textId="69672E20" w:rsidR="00A33F88" w:rsidRPr="00FF6A71" w:rsidRDefault="00267E1B" w:rsidP="00267E1B">
      <w:del w:id="1714" w:author="pete jones" w:date="2022-03-30T14:04:00Z">
        <w:r w:rsidRPr="00FF6A71" w:rsidDel="004265BC">
          <w:delText xml:space="preserve">Contemporary </w:delText>
        </w:r>
      </w:del>
      <w:ins w:id="1715" w:author="pete jones" w:date="2022-03-30T14:04:00Z">
        <w:r w:rsidR="004265BC">
          <w:t>Modern</w:t>
        </w:r>
        <w:r w:rsidR="004265BC" w:rsidRPr="00FF6A71">
          <w:t xml:space="preserve"> </w:t>
        </w:r>
      </w:ins>
      <w:r w:rsidRPr="00FF6A71">
        <w:t xml:space="preserve">manufacturing and engineering companies embrace new technologies that decentralises </w:t>
      </w:r>
      <w:del w:id="1716" w:author="pete jones" w:date="2022-03-29T17:42:00Z">
        <w:r w:rsidRPr="00FF6A71" w:rsidDel="00633263">
          <w:delText xml:space="preserve">decision </w:delText>
        </w:r>
      </w:del>
      <w:ins w:id="1717" w:author="pete jones" w:date="2022-03-29T17:42:00Z">
        <w:r w:rsidR="00633263" w:rsidRPr="00FF6A71">
          <w:t>decision</w:t>
        </w:r>
        <w:r w:rsidR="00633263">
          <w:t>-</w:t>
        </w:r>
      </w:ins>
      <w:r w:rsidRPr="00FF6A71">
        <w:t>making and sustain</w:t>
      </w:r>
      <w:del w:id="1718" w:author="pete jones" w:date="2022-03-29T17:42:00Z">
        <w:r w:rsidRPr="00FF6A71" w:rsidDel="00633263">
          <w:delText>s</w:delText>
        </w:r>
      </w:del>
      <w:r w:rsidRPr="00FF6A71">
        <w:t xml:space="preserve"> competitive advantage. Collaborative Digital Engineering software is such a technology. Undergraduate engineering programmes in the UK have been slow to recognise the rapid changes new technology demands of </w:t>
      </w:r>
      <w:del w:id="1719" w:author="pete jones" w:date="2022-03-29T17:42:00Z">
        <w:r w:rsidRPr="00FF6A71" w:rsidDel="00633263">
          <w:delText xml:space="preserve">the </w:delText>
        </w:r>
      </w:del>
      <w:r w:rsidRPr="00FF6A71">
        <w:t>modern engineer</w:t>
      </w:r>
      <w:ins w:id="1720" w:author="pete jones" w:date="2022-03-29T17:42:00Z">
        <w:r w:rsidR="00633263">
          <w:t>s</w:t>
        </w:r>
      </w:ins>
      <w:r w:rsidRPr="00FF6A71">
        <w:t>.</w:t>
      </w:r>
    </w:p>
    <w:p w14:paraId="2860226A" w14:textId="41848316" w:rsidR="00A33F88" w:rsidRPr="00FF6A71" w:rsidRDefault="00267E1B" w:rsidP="00267E1B">
      <w:pPr>
        <w:rPr>
          <w:shd w:val="clear" w:color="auto" w:fill="FFFFFF"/>
        </w:rPr>
      </w:pPr>
      <w:r w:rsidRPr="00FF6A71">
        <w:t>New technologies have been included in</w:t>
      </w:r>
      <w:del w:id="1721" w:author="pete jones" w:date="2022-03-29T17:42:00Z">
        <w:r w:rsidRPr="00FF6A71" w:rsidDel="00633263">
          <w:delText>to</w:delText>
        </w:r>
      </w:del>
      <w:r w:rsidRPr="00FF6A71">
        <w:t xml:space="preserve"> learning programmes but </w:t>
      </w:r>
      <w:del w:id="1722" w:author="pete jones" w:date="2022-03-30T14:05:00Z">
        <w:r w:rsidRPr="00FF6A71" w:rsidDel="004265BC">
          <w:delText>lack</w:delText>
        </w:r>
      </w:del>
      <w:del w:id="1723" w:author="pete jones" w:date="2022-03-29T17:43:00Z">
        <w:r w:rsidRPr="00FF6A71" w:rsidDel="00633263">
          <w:delText>ing</w:delText>
        </w:r>
      </w:del>
      <w:del w:id="1724" w:author="pete jones" w:date="2022-03-30T14:05:00Z">
        <w:r w:rsidRPr="00FF6A71" w:rsidDel="004265BC">
          <w:delText xml:space="preserve"> a synoptic approach to </w:delText>
        </w:r>
      </w:del>
      <w:del w:id="1725" w:author="pete jones" w:date="2022-03-30T14:04:00Z">
        <w:r w:rsidRPr="00FF6A71" w:rsidDel="004265BC">
          <w:delText xml:space="preserve">fully integrate with a </w:delText>
        </w:r>
      </w:del>
      <w:del w:id="1726" w:author="pete jones" w:date="2022-03-29T17:43:00Z">
        <w:r w:rsidRPr="00FF6A71" w:rsidDel="00633263">
          <w:delText xml:space="preserve">problem </w:delText>
        </w:r>
      </w:del>
      <w:del w:id="1727" w:author="pete jones" w:date="2022-03-30T14:04:00Z">
        <w:r w:rsidRPr="00FF6A71" w:rsidDel="004265BC">
          <w:delText xml:space="preserve">solving, real-world </w:delText>
        </w:r>
        <w:r w:rsidR="00701451" w:rsidRPr="00FF6A71" w:rsidDel="004265BC">
          <w:delText xml:space="preserve">contextual </w:delText>
        </w:r>
        <w:r w:rsidRPr="00FF6A71" w:rsidDel="004265BC">
          <w:delText>environment</w:delText>
        </w:r>
      </w:del>
      <w:ins w:id="1728" w:author="pete jones" w:date="2022-03-30T14:05:00Z">
        <w:r w:rsidR="004265BC">
          <w:t>lack a synoptic approach to fully integrating with a problem-solving, real-world contextual environment</w:t>
        </w:r>
      </w:ins>
      <w:r w:rsidRPr="00FF6A71">
        <w:t xml:space="preserve">. The universal and traditional approach to teaching engineering in subject silos and assessing outcomes by </w:t>
      </w:r>
      <w:del w:id="1729" w:author="pete jones" w:date="2022-03-30T14:05:00Z">
        <w:r w:rsidRPr="00FF6A71" w:rsidDel="004265BC">
          <w:delText xml:space="preserve">traditional </w:delText>
        </w:r>
      </w:del>
      <w:ins w:id="1730" w:author="pete jones" w:date="2022-03-30T14:05:00Z">
        <w:r w:rsidR="004265BC">
          <w:t>form</w:t>
        </w:r>
        <w:r w:rsidR="004265BC" w:rsidRPr="00FF6A71">
          <w:t xml:space="preserve">al </w:t>
        </w:r>
      </w:ins>
      <w:r w:rsidRPr="00FF6A71">
        <w:t xml:space="preserve">examination is indicative of a root cause for the lack of CDE integration in contemporary curriculum design. This study suggests that CDE in isolation will not impact this model without integration with a valid context explored within a PBL environment. </w:t>
      </w:r>
      <w:r w:rsidRPr="00FF6A71">
        <w:rPr>
          <w:shd w:val="clear" w:color="auto" w:fill="FFFFFF"/>
        </w:rPr>
        <w:t xml:space="preserve">Research </w:t>
      </w:r>
      <w:r w:rsidR="00701451" w:rsidRPr="00FF6A71">
        <w:rPr>
          <w:shd w:val="clear" w:color="auto" w:fill="FFFFFF"/>
        </w:rPr>
        <w:t>suggests</w:t>
      </w:r>
      <w:r w:rsidRPr="00FF6A71">
        <w:rPr>
          <w:shd w:val="clear" w:color="auto" w:fill="FFFFFF"/>
        </w:rPr>
        <w:t xml:space="preserve"> </w:t>
      </w:r>
      <w:del w:id="1731" w:author="pete jones" w:date="2022-03-30T14:05:00Z">
        <w:r w:rsidRPr="00FF6A71" w:rsidDel="004265BC">
          <w:rPr>
            <w:shd w:val="clear" w:color="auto" w:fill="FFFFFF"/>
          </w:rPr>
          <w:delText xml:space="preserve">there are </w:delText>
        </w:r>
      </w:del>
      <w:r w:rsidRPr="00FF6A71">
        <w:rPr>
          <w:shd w:val="clear" w:color="auto" w:fill="FFFFFF"/>
        </w:rPr>
        <w:t>two reasons for this: lack of teacher training and a lack of innovative pedagogy. Stanfield</w:t>
      </w:r>
      <w:r w:rsidR="005C34A8" w:rsidRPr="00FF6A71">
        <w:rPr>
          <w:shd w:val="clear" w:color="auto" w:fill="FFFFFF"/>
        </w:rPr>
        <w:t>’s</w:t>
      </w:r>
      <w:r w:rsidRPr="00FF6A71">
        <w:rPr>
          <w:shd w:val="clear" w:color="auto" w:fill="FFFFFF"/>
        </w:rPr>
        <w:t xml:space="preserve"> </w:t>
      </w:r>
      <w:r w:rsidR="00701451" w:rsidRPr="00FF6A71">
        <w:rPr>
          <w:shd w:val="clear" w:color="auto" w:fill="FFFFFF"/>
        </w:rPr>
        <w:t xml:space="preserve">research </w:t>
      </w:r>
      <w:r w:rsidRPr="00FF6A71">
        <w:rPr>
          <w:shd w:val="clear" w:color="auto" w:fill="FFFFFF"/>
        </w:rPr>
        <w:t>suggests the two are interdependent, stating</w:t>
      </w:r>
      <w:ins w:id="1732" w:author="pete jones" w:date="2022-03-30T14:05:00Z">
        <w:r w:rsidR="004265BC">
          <w:rPr>
            <w:shd w:val="clear" w:color="auto" w:fill="FFFFFF"/>
          </w:rPr>
          <w:t>,</w:t>
        </w:r>
      </w:ins>
      <w:r w:rsidRPr="00FF6A71">
        <w:rPr>
          <w:shd w:val="clear" w:color="auto" w:fill="FFFFFF"/>
        </w:rPr>
        <w:t xml:space="preserve"> “You can’t have one without the other</w:t>
      </w:r>
      <w:ins w:id="1733" w:author="pete jones" w:date="2022-03-30T14:05:00Z">
        <w:r w:rsidR="004265BC">
          <w:rPr>
            <w:shd w:val="clear" w:color="auto" w:fill="FFFFFF"/>
          </w:rPr>
          <w:t>,</w:t>
        </w:r>
      </w:ins>
      <w:r w:rsidRPr="00FF6A71">
        <w:rPr>
          <w:shd w:val="clear" w:color="auto" w:fill="FFFFFF"/>
        </w:rPr>
        <w:t xml:space="preserve"> and this has been a big failure of </w:t>
      </w:r>
      <w:r w:rsidR="00036098" w:rsidRPr="00FF6A71">
        <w:rPr>
          <w:shd w:val="clear" w:color="auto" w:fill="FFFFFF"/>
        </w:rPr>
        <w:t>EdTech</w:t>
      </w:r>
      <w:r w:rsidRPr="00FF6A71">
        <w:rPr>
          <w:shd w:val="clear" w:color="auto" w:fill="FFFFFF"/>
        </w:rPr>
        <w:t xml:space="preserve"> to date.”</w:t>
      </w:r>
      <w:r w:rsidRPr="00312F59">
        <w:rPr>
          <w:shd w:val="clear" w:color="auto" w:fill="FFFFFF"/>
        </w:rPr>
        <w:fldChar w:fldCharType="begin" w:fldLock="1"/>
      </w:r>
      <w:r w:rsidRPr="00FF6A71">
        <w:rPr>
          <w:shd w:val="clear" w:color="auto" w:fill="FFFFFF"/>
        </w:rPr>
        <w:instrText>ADDIN CSL_CITATION {"citationItems":[{"id":"ITEM-1","itemData":{"URL":"https://edtechnology.co.uk/features/can-tech-and-interdisciplinary-learning-break-down-subject-silos/","abstract":"Yet, an OECD report from 2015 suggested edtech had no impact on test results across OECD countries, says Dr Stanfield. “There are two reasons for this; lack of teacher training but also lack of innovative pedagogy. The two are therefore interdependent. You can’t have one without the other and this has been a big failure of edtech to date.”","accessed":{"date-parts":[["2020","6","15"]]},"author":[{"dropping-particle":"","family":"Stanfield","given":"James","non-dropping-particle":"","parse-names":false,"suffix":""}],"id":"ITEM-1","issued":{"date-parts":[["2020"]]},"title":"Can tech and interdisciplinary learning break down subject silos?","type":"webpage"},"uris":["http://www.mendeley.com/documents/?uuid=96b7b7bf-8b31-31d4-9d76-3ff5eeae48a5"]}],"mendeley":{"formattedCitation":"(Stanfield, 2020)","plainTextFormattedCitation":"(Stanfield, 2020)","previouslyFormattedCitation":"(Stanfield, 2020)"},"properties":{"noteIndex":0},"schema":"https://github.com/citation-style-language/schema/raw/master/csl-citation.json"}</w:instrText>
      </w:r>
      <w:r w:rsidRPr="00312F59">
        <w:rPr>
          <w:shd w:val="clear" w:color="auto" w:fill="FFFFFF"/>
        </w:rPr>
        <w:fldChar w:fldCharType="separate"/>
      </w:r>
      <w:r w:rsidRPr="00FF6A71">
        <w:rPr>
          <w:noProof/>
          <w:shd w:val="clear" w:color="auto" w:fill="FFFFFF"/>
        </w:rPr>
        <w:t>(Stanfield, 2020)</w:t>
      </w:r>
      <w:r w:rsidRPr="00312F59">
        <w:rPr>
          <w:shd w:val="clear" w:color="auto" w:fill="FFFFFF"/>
        </w:rPr>
        <w:fldChar w:fldCharType="end"/>
      </w:r>
      <w:r w:rsidRPr="00FF6A71">
        <w:rPr>
          <w:shd w:val="clear" w:color="auto" w:fill="FFFFFF"/>
        </w:rPr>
        <w:t xml:space="preserve">. </w:t>
      </w:r>
      <w:bookmarkStart w:id="1734" w:name="_Hlk53388441"/>
      <w:r w:rsidRPr="00FF6A71">
        <w:rPr>
          <w:shd w:val="clear" w:color="auto" w:fill="FFFFFF"/>
        </w:rPr>
        <w:t xml:space="preserve">Stansfield’s observations inform us that an evolution of the curriculum will succeed where an innovative approach to </w:t>
      </w:r>
      <w:r w:rsidRPr="00FF6A71">
        <w:t>PBL and collaboration technology are considered central to curriculum reform.</w:t>
      </w:r>
    </w:p>
    <w:p w14:paraId="06DC02AE" w14:textId="7F18B558" w:rsidR="00A33F88" w:rsidRPr="00FF6A71" w:rsidRDefault="00267E1B" w:rsidP="00267E1B">
      <w:r w:rsidRPr="00FF6A71">
        <w:rPr>
          <w:shd w:val="clear" w:color="auto" w:fill="FFFFFF"/>
        </w:rPr>
        <w:t xml:space="preserve">A gap </w:t>
      </w:r>
      <w:r w:rsidR="00D84143" w:rsidRPr="00FF6A71">
        <w:rPr>
          <w:shd w:val="clear" w:color="auto" w:fill="FFFFFF"/>
        </w:rPr>
        <w:t xml:space="preserve">exists </w:t>
      </w:r>
      <w:r w:rsidRPr="00FF6A71">
        <w:rPr>
          <w:shd w:val="clear" w:color="auto" w:fill="FFFFFF"/>
        </w:rPr>
        <w:t xml:space="preserve">between academic awareness and the industrial relevance of CDE. CDE vendors </w:t>
      </w:r>
      <w:r w:rsidR="00701451" w:rsidRPr="00FF6A71">
        <w:rPr>
          <w:shd w:val="clear" w:color="auto" w:fill="FFFFFF"/>
        </w:rPr>
        <w:t xml:space="preserve">have recognised this gap and </w:t>
      </w:r>
      <w:r w:rsidRPr="00FF6A71">
        <w:rPr>
          <w:shd w:val="clear" w:color="auto" w:fill="FFFFFF"/>
        </w:rPr>
        <w:t>are investing in</w:t>
      </w:r>
      <w:del w:id="1735" w:author="pete jones" w:date="2022-03-29T17:43:00Z">
        <w:r w:rsidRPr="00FF6A71" w:rsidDel="00633263">
          <w:rPr>
            <w:shd w:val="clear" w:color="auto" w:fill="FFFFFF"/>
          </w:rPr>
          <w:delText>to</w:delText>
        </w:r>
      </w:del>
      <w:r w:rsidRPr="00FF6A71">
        <w:rPr>
          <w:shd w:val="clear" w:color="auto" w:fill="FFFFFF"/>
        </w:rPr>
        <w:t xml:space="preserve"> research and learning support resources to demonstrate the </w:t>
      </w:r>
      <w:del w:id="1736" w:author="pete jones" w:date="2022-03-30T14:06:00Z">
        <w:r w:rsidRPr="00FF6A71" w:rsidDel="004265BC">
          <w:rPr>
            <w:shd w:val="clear" w:color="auto" w:fill="FFFFFF"/>
          </w:rPr>
          <w:delText xml:space="preserve">academic </w:delText>
        </w:r>
      </w:del>
      <w:ins w:id="1737" w:author="pete jones" w:date="2022-03-30T14:06:00Z">
        <w:r w:rsidR="004265BC">
          <w:rPr>
            <w:shd w:val="clear" w:color="auto" w:fill="FFFFFF"/>
          </w:rPr>
          <w:t>theoretical</w:t>
        </w:r>
        <w:r w:rsidR="004265BC" w:rsidRPr="00FF6A71">
          <w:rPr>
            <w:shd w:val="clear" w:color="auto" w:fill="FFFFFF"/>
          </w:rPr>
          <w:t xml:space="preserve"> </w:t>
        </w:r>
      </w:ins>
      <w:r w:rsidRPr="00FF6A71">
        <w:rPr>
          <w:shd w:val="clear" w:color="auto" w:fill="FFFFFF"/>
        </w:rPr>
        <w:t xml:space="preserve">validity of </w:t>
      </w:r>
      <w:commentRangeStart w:id="1738"/>
      <w:r w:rsidRPr="00FF6A71">
        <w:rPr>
          <w:shd w:val="clear" w:color="auto" w:fill="FFFFFF"/>
        </w:rPr>
        <w:t>CDE</w:t>
      </w:r>
      <w:commentRangeEnd w:id="1738"/>
      <w:r w:rsidR="002F318C" w:rsidRPr="00FF6A71">
        <w:rPr>
          <w:rStyle w:val="CommentReference"/>
        </w:rPr>
        <w:commentReference w:id="1738"/>
      </w:r>
      <w:r w:rsidRPr="00FF6A71">
        <w:rPr>
          <w:shd w:val="clear" w:color="auto" w:fill="FFFFFF"/>
        </w:rPr>
        <w:t>.</w:t>
      </w:r>
      <w:bookmarkEnd w:id="1734"/>
      <w:r w:rsidRPr="00FF6A71">
        <w:rPr>
          <w:shd w:val="clear" w:color="auto" w:fill="FFFFFF"/>
        </w:rPr>
        <w:t xml:space="preserve"> This research aims to provide a conceptualised framework to improve interdisciplinarity </w:t>
      </w:r>
      <w:r w:rsidR="002F318C" w:rsidRPr="00FF6A71">
        <w:rPr>
          <w:shd w:val="clear" w:color="auto" w:fill="FFFFFF"/>
        </w:rPr>
        <w:t>within HE</w:t>
      </w:r>
      <w:r w:rsidRPr="00FF6A71">
        <w:rPr>
          <w:shd w:val="clear" w:color="auto" w:fill="FFFFFF"/>
        </w:rPr>
        <w:t xml:space="preserve"> using CDE technology and process.</w:t>
      </w:r>
    </w:p>
    <w:p w14:paraId="535E5C29" w14:textId="77777777" w:rsidR="00A33F88" w:rsidRPr="00FF6A71" w:rsidRDefault="00267E1B" w:rsidP="00267E1B">
      <w:pPr>
        <w:rPr>
          <w:b/>
          <w:bCs/>
        </w:rPr>
      </w:pPr>
      <w:r w:rsidRPr="00FF6A71">
        <w:rPr>
          <w:b/>
          <w:bCs/>
        </w:rPr>
        <w:t xml:space="preserve">A contribution to undergraduate engineering education </w:t>
      </w:r>
    </w:p>
    <w:p w14:paraId="48F3DD12" w14:textId="4C65CA87" w:rsidR="00A33F88" w:rsidRPr="00FF6A71" w:rsidRDefault="00267E1B" w:rsidP="00267E1B">
      <w:r w:rsidRPr="00FF6A71">
        <w:t xml:space="preserve">The Brief History of EdTech Infographic, </w:t>
      </w:r>
      <w:r w:rsidR="00CA54FE" w:rsidRPr="00312F59">
        <w:fldChar w:fldCharType="begin"/>
      </w:r>
      <w:r w:rsidR="00CA54FE" w:rsidRPr="00FF6A71">
        <w:instrText xml:space="preserve"> REF _Ref63927970 \h </w:instrText>
      </w:r>
      <w:r w:rsidR="00B57CE1" w:rsidRPr="00FF6A71">
        <w:instrText xml:space="preserve"> \* MERGEFORMAT </w:instrText>
      </w:r>
      <w:r w:rsidR="00CA54FE" w:rsidRPr="00312F59">
        <w:fldChar w:fldCharType="separate"/>
      </w:r>
      <w:ins w:id="1739" w:author="pete jones" w:date="2022-04-05T11:31:00Z">
        <w:r w:rsidR="00D94147" w:rsidRPr="00C15005">
          <w:t xml:space="preserve">Figure </w:t>
        </w:r>
        <w:r w:rsidR="00D94147">
          <w:rPr>
            <w:noProof/>
          </w:rPr>
          <w:t>1</w:t>
        </w:r>
        <w:r w:rsidR="00D94147">
          <w:rPr>
            <w:noProof/>
          </w:rPr>
          <w:noBreakHyphen/>
          <w:t>4</w:t>
        </w:r>
      </w:ins>
      <w:del w:id="1740" w:author="pete jones" w:date="2022-01-04T13:23:00Z">
        <w:r w:rsidR="00DD384C" w:rsidRPr="00FF6A71" w:rsidDel="00AB7BE9">
          <w:delText xml:space="preserve">Figure </w:delText>
        </w:r>
        <w:r w:rsidR="00DD384C" w:rsidRPr="00FF6A71" w:rsidDel="00AB7BE9">
          <w:rPr>
            <w:noProof/>
          </w:rPr>
          <w:delText>1</w:delText>
        </w:r>
        <w:r w:rsidR="00DD384C" w:rsidRPr="00FF6A71" w:rsidDel="00AB7BE9">
          <w:rPr>
            <w:noProof/>
          </w:rPr>
          <w:noBreakHyphen/>
          <w:delText>4</w:delText>
        </w:r>
      </w:del>
      <w:r w:rsidR="00CA54FE" w:rsidRPr="00312F59">
        <w:fldChar w:fldCharType="end"/>
      </w:r>
      <w:r w:rsidRPr="00FF6A71">
        <w:t xml:space="preserve">, illustrates how technology has evolved in society, business, and education. </w:t>
      </w:r>
      <w:del w:id="1741" w:author="pete jones" w:date="2022-03-30T14:06:00Z">
        <w:r w:rsidRPr="00FF6A71" w:rsidDel="004265BC">
          <w:delText>Education is now focu</w:delText>
        </w:r>
      </w:del>
      <w:del w:id="1742" w:author="pete jones" w:date="2022-03-29T17:43:00Z">
        <w:r w:rsidRPr="00FF6A71" w:rsidDel="00633263">
          <w:delText>s</w:delText>
        </w:r>
      </w:del>
      <w:del w:id="1743" w:author="pete jones" w:date="2022-03-30T14:06:00Z">
        <w:r w:rsidRPr="00FF6A71" w:rsidDel="004265BC">
          <w:delText xml:space="preserve">sed on </w:delText>
        </w:r>
      </w:del>
      <w:del w:id="1744" w:author="pete jones" w:date="2022-03-29T17:43:00Z">
        <w:r w:rsidRPr="00FF6A71" w:rsidDel="00633263">
          <w:delText>21</w:delText>
        </w:r>
        <w:r w:rsidRPr="00FF6A71" w:rsidDel="00633263">
          <w:rPr>
            <w:vertAlign w:val="superscript"/>
          </w:rPr>
          <w:delText>st</w:delText>
        </w:r>
        <w:r w:rsidRPr="00FF6A71" w:rsidDel="00633263">
          <w:delText xml:space="preserve"> </w:delText>
        </w:r>
      </w:del>
      <w:del w:id="1745" w:author="pete jones" w:date="2022-03-30T14:06:00Z">
        <w:r w:rsidRPr="00FF6A71" w:rsidDel="004265BC">
          <w:delText>century skills.</w:delText>
        </w:r>
      </w:del>
      <w:ins w:id="1746" w:author="pete jones" w:date="2022-03-30T14:06:00Z">
        <w:r w:rsidR="004265BC">
          <w:t>As a result, education is focus</w:t>
        </w:r>
      </w:ins>
      <w:ins w:id="1747" w:author="pete jones" w:date="2022-03-30T14:07:00Z">
        <w:r w:rsidR="004265BC">
          <w:t>ing</w:t>
        </w:r>
      </w:ins>
      <w:ins w:id="1748" w:author="pete jones" w:date="2022-03-30T14:06:00Z">
        <w:r w:rsidR="004265BC">
          <w:t xml:space="preserve"> on 21st-century skills</w:t>
        </w:r>
      </w:ins>
      <w:ins w:id="1749" w:author="pete jones" w:date="2022-03-30T14:07:00Z">
        <w:r w:rsidR="004265BC">
          <w:t>.</w:t>
        </w:r>
      </w:ins>
      <w:ins w:id="1750" w:author="pete jones" w:date="2022-03-30T14:06:00Z">
        <w:r w:rsidR="004265BC">
          <w:t xml:space="preserve"> </w:t>
        </w:r>
      </w:ins>
      <w:r w:rsidRPr="00FF6A71">
        <w:t xml:space="preserve"> The UK has over 32,000 schools with an average of 100 computers </w:t>
      </w:r>
      <w:del w:id="1751" w:author="pete jones" w:date="2022-03-30T14:07:00Z">
        <w:r w:rsidRPr="00FF6A71" w:rsidDel="004265BC">
          <w:delText xml:space="preserve">in </w:delText>
        </w:r>
      </w:del>
      <w:r w:rsidRPr="00FF6A71">
        <w:t>each, spends £900m on technology every year</w:t>
      </w:r>
      <w:ins w:id="1752" w:author="pete jones" w:date="2022-03-29T17:43:00Z">
        <w:r w:rsidR="00633263">
          <w:t>,</w:t>
        </w:r>
      </w:ins>
      <w:r w:rsidRPr="00FF6A71">
        <w:t xml:space="preserve"> and teaches over 10 million students, evidence that technology is a significant component of </w:t>
      </w:r>
      <w:del w:id="1753" w:author="pete jones" w:date="2022-03-30T14:07:00Z">
        <w:r w:rsidRPr="00FF6A71" w:rsidDel="004265BC">
          <w:delText xml:space="preserve">educational </w:delText>
        </w:r>
      </w:del>
      <w:ins w:id="1754" w:author="pete jones" w:date="2022-03-30T14:07:00Z">
        <w:r w:rsidR="004265BC">
          <w:t>academic</w:t>
        </w:r>
        <w:r w:rsidR="004265BC" w:rsidRPr="00FF6A71">
          <w:t xml:space="preserve"> </w:t>
        </w:r>
      </w:ins>
      <w:r w:rsidRPr="00FF6A71">
        <w:t>life. However, class size statistics remain</w:t>
      </w:r>
      <w:del w:id="1755" w:author="pete jones" w:date="2022-03-29T17:43:00Z">
        <w:r w:rsidRPr="00FF6A71" w:rsidDel="00633263">
          <w:delText>s</w:delText>
        </w:r>
      </w:del>
      <w:r w:rsidRPr="00FF6A71">
        <w:t xml:space="preserve"> a concern for </w:t>
      </w:r>
      <w:r w:rsidRPr="00FF6A71">
        <w:lastRenderedPageBreak/>
        <w:t xml:space="preserve">UK education practitioners, with average class sizes in UK schools almost double the average of European schools (28 to 14.7). </w:t>
      </w:r>
    </w:p>
    <w:p w14:paraId="56C018C2" w14:textId="77777777" w:rsidR="00A33F88" w:rsidRPr="00FF6A71" w:rsidRDefault="7124536F" w:rsidP="00267E1B">
      <w:pPr>
        <w:jc w:val="center"/>
      </w:pPr>
      <w:r w:rsidRPr="00C15005">
        <w:rPr>
          <w:noProof/>
        </w:rPr>
        <w:drawing>
          <wp:inline distT="0" distB="0" distL="0" distR="0" wp14:anchorId="2282B8EC" wp14:editId="0BFD0589">
            <wp:extent cx="5579746" cy="278638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2">
                      <a:extLst>
                        <a:ext uri="{28A0092B-C50C-407E-A947-70E740481C1C}">
                          <a14:useLocalDpi xmlns:a14="http://schemas.microsoft.com/office/drawing/2010/main" val="0"/>
                        </a:ext>
                      </a:extLst>
                    </a:blip>
                    <a:stretch>
                      <a:fillRect/>
                    </a:stretch>
                  </pic:blipFill>
                  <pic:spPr>
                    <a:xfrm>
                      <a:off x="0" y="0"/>
                      <a:ext cx="5579746" cy="2786380"/>
                    </a:xfrm>
                    <a:prstGeom prst="rect">
                      <a:avLst/>
                    </a:prstGeom>
                  </pic:spPr>
                </pic:pic>
              </a:graphicData>
            </a:graphic>
          </wp:inline>
        </w:drawing>
      </w:r>
    </w:p>
    <w:p w14:paraId="455FE86C" w14:textId="5148AF5B" w:rsidR="00A33F88" w:rsidRPr="007C0DAF" w:rsidRDefault="00267E1B">
      <w:pPr>
        <w:pStyle w:val="Caption"/>
        <w:pPrChange w:id="1756" w:author="pete jones" w:date="2022-01-04T13:23:00Z">
          <w:pPr>
            <w:pStyle w:val="TOCHeading"/>
            <w:jc w:val="center"/>
          </w:pPr>
        </w:pPrChange>
      </w:pPr>
      <w:bookmarkStart w:id="1757" w:name="_Ref63927970"/>
      <w:bookmarkStart w:id="1758" w:name="_Toc68162236"/>
      <w:bookmarkStart w:id="1759" w:name="_Toc99719262"/>
      <w:r w:rsidRPr="00C15005">
        <w:t xml:space="preserve">Figure </w:t>
      </w:r>
      <w:ins w:id="1760" w:author="pete jones" w:date="2022-03-10T14:38:00Z">
        <w:r w:rsidR="00CE4F4E">
          <w:fldChar w:fldCharType="begin"/>
        </w:r>
        <w:r w:rsidR="00CE4F4E">
          <w:instrText xml:space="preserve"> STYLEREF 1 \s </w:instrText>
        </w:r>
      </w:ins>
      <w:r w:rsidR="00CE4F4E">
        <w:fldChar w:fldCharType="separate"/>
      </w:r>
      <w:r w:rsidR="00D94147">
        <w:rPr>
          <w:noProof/>
        </w:rPr>
        <w:t>1</w:t>
      </w:r>
      <w:ins w:id="1761"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762" w:author="pete jones" w:date="2022-04-05T11:31:00Z">
        <w:r w:rsidR="00D94147">
          <w:rPr>
            <w:noProof/>
          </w:rPr>
          <w:t>4</w:t>
        </w:r>
      </w:ins>
      <w:ins w:id="1763" w:author="pete jones" w:date="2022-03-10T14:38:00Z">
        <w:r w:rsidR="00CE4F4E">
          <w:fldChar w:fldCharType="end"/>
        </w:r>
      </w:ins>
      <w:del w:id="1764" w:author="pete jones" w:date="2022-02-01T12:31:00Z">
        <w:r w:rsidRPr="007C0DAF" w:rsidDel="0004608E">
          <w:fldChar w:fldCharType="begin"/>
        </w:r>
        <w:r w:rsidRPr="007C0DAF" w:rsidDel="0004608E">
          <w:delInstrText>STYLEREF 1 \s</w:delInstrText>
        </w:r>
        <w:r w:rsidRPr="007C0DAF" w:rsidDel="0004608E">
          <w:fldChar w:fldCharType="separate"/>
        </w:r>
        <w:r w:rsidR="00AB7BE9" w:rsidRPr="007C0DAF" w:rsidDel="0004608E">
          <w:rPr>
            <w:noProof/>
          </w:rPr>
          <w:delText>1</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4</w:delText>
        </w:r>
        <w:r w:rsidRPr="007C0DAF" w:rsidDel="0004608E">
          <w:fldChar w:fldCharType="end"/>
        </w:r>
      </w:del>
      <w:bookmarkEnd w:id="1757"/>
      <w:r w:rsidRPr="007C0DAF">
        <w:t xml:space="preserve"> Brief History of EdTech </w:t>
      </w:r>
      <w:r w:rsidRPr="007C0DAF">
        <w:fldChar w:fldCharType="begin" w:fldLock="1"/>
      </w:r>
      <w:r w:rsidRPr="007C0DAF">
        <w:instrText>ADDIN CSL_CITATION {"citationItems":[{"id":"ITEM-1","itemData":{"URL":"https://elearninginfographics.com/education-technology-technology-changing-teaching/","accessed":{"date-parts":[["2020","6","15"]]},"author":[{"dropping-particle":"","family":"AVINSTALLATIONS","given":"","non-dropping-particle":"","parse-names":false,"suffix":""}],"id":"ITEM-1","issued":{"date-parts":[["2020"]]},"title":"Technology In Education - e-Learning Infographics","type":"webpage"},"uris":["http://www.mendeley.com/documents/?uuid=840ce52e-149b-3672-b460-23182032e3ce"]}],"mendeley":{"formattedCitation":"(AVINSTALLATIONS, 2020)","plainTextFormattedCitation":"(AVINSTALLATIONS, 2020)","previouslyFormattedCitation":"(AVINSTALLATIONS, 2020)"},"properties":{"noteIndex":0},"schema":"https://github.com/citation-style-language/schema/raw/master/csl-citation.json"}</w:instrText>
      </w:r>
      <w:r w:rsidRPr="007C0DAF">
        <w:fldChar w:fldCharType="separate"/>
      </w:r>
      <w:r w:rsidRPr="007C0DAF">
        <w:rPr>
          <w:noProof/>
        </w:rPr>
        <w:t>(AVINSTALLATIONS, 2020)</w:t>
      </w:r>
      <w:bookmarkEnd w:id="1758"/>
      <w:bookmarkEnd w:id="1759"/>
      <w:r w:rsidRPr="007C0DAF">
        <w:fldChar w:fldCharType="end"/>
      </w:r>
    </w:p>
    <w:p w14:paraId="0A1FEF72" w14:textId="15BF62A9" w:rsidR="00A33F88" w:rsidRPr="00FF6A71" w:rsidRDefault="00267E1B" w:rsidP="00267E1B">
      <w:r w:rsidRPr="00FF6A71">
        <w:t>Other statistical surveys claim teachers believe that educational technology</w:t>
      </w:r>
      <w:r w:rsidR="00036098" w:rsidRPr="00FF6A71">
        <w:t xml:space="preserve"> (EDTECH)</w:t>
      </w:r>
      <w:r w:rsidRPr="00FF6A71">
        <w:t xml:space="preserve"> has a positive impact</w:t>
      </w:r>
      <w:del w:id="1765" w:author="pete jones" w:date="2022-04-01T15:18:00Z">
        <w:r w:rsidRPr="00FF6A71" w:rsidDel="00726256">
          <w:delText>,</w:delText>
        </w:r>
      </w:del>
      <w:r w:rsidRPr="00FF6A71">
        <w:t xml:space="preserve"> </w:t>
      </w:r>
      <w:ins w:id="1766" w:author="pete jones" w:date="2022-04-01T15:16:00Z">
        <w:r w:rsidR="00726256">
          <w:t xml:space="preserve">and </w:t>
        </w:r>
      </w:ins>
      <w:r w:rsidRPr="00FF6A71">
        <w:t xml:space="preserve">efficiency benefits and should be used more by bringing lessons to life, improving collaboration, reducing workloads, and constantly updating. These factors </w:t>
      </w:r>
      <w:del w:id="1767" w:author="pete jones" w:date="2022-03-30T14:07:00Z">
        <w:r w:rsidRPr="00FF6A71" w:rsidDel="004265BC">
          <w:delText xml:space="preserve">are claimed to </w:delText>
        </w:r>
      </w:del>
      <w:r w:rsidRPr="00FF6A71">
        <w:t>enable</w:t>
      </w:r>
      <w:ins w:id="1768" w:author="pete jones" w:date="2022-03-30T14:08:00Z">
        <w:r w:rsidR="004265BC">
          <w:t xml:space="preserve"> the adaption of </w:t>
        </w:r>
      </w:ins>
      <w:del w:id="1769" w:author="pete jones" w:date="2022-03-30T14:08:00Z">
        <w:r w:rsidRPr="00FF6A71" w:rsidDel="004265BC">
          <w:delText xml:space="preserve"> </w:delText>
        </w:r>
      </w:del>
      <w:r w:rsidRPr="00FF6A71">
        <w:t xml:space="preserve">lesson content </w:t>
      </w:r>
      <w:del w:id="1770" w:author="pete jones" w:date="2022-03-30T14:08:00Z">
        <w:r w:rsidRPr="00FF6A71" w:rsidDel="004265BC">
          <w:delText xml:space="preserve">to be adapted </w:delText>
        </w:r>
      </w:del>
      <w:r w:rsidRPr="00FF6A71">
        <w:t xml:space="preserve">for many learning styles. </w:t>
      </w:r>
      <w:del w:id="1771" w:author="pete jones" w:date="2022-03-29T17:43:00Z">
        <w:r w:rsidRPr="00FF6A71" w:rsidDel="00633263">
          <w:delText>There are others who</w:delText>
        </w:r>
      </w:del>
      <w:ins w:id="1772" w:author="pete jones" w:date="2022-03-30T14:08:00Z">
        <w:r w:rsidR="004265BC">
          <w:t>However, o</w:t>
        </w:r>
      </w:ins>
      <w:ins w:id="1773" w:author="pete jones" w:date="2022-03-29T17:43:00Z">
        <w:r w:rsidR="00633263">
          <w:t>thers</w:t>
        </w:r>
      </w:ins>
      <w:r w:rsidRPr="00FF6A71">
        <w:t xml:space="preserve"> believe that </w:t>
      </w:r>
      <w:del w:id="1774" w:author="pete jones" w:date="2022-03-29T17:43:00Z">
        <w:r w:rsidRPr="00FF6A71" w:rsidDel="00633263">
          <w:delText>the way in which</w:delText>
        </w:r>
      </w:del>
      <w:ins w:id="1775" w:author="pete jones" w:date="2022-03-29T17:43:00Z">
        <w:r w:rsidR="00633263">
          <w:t>how</w:t>
        </w:r>
      </w:ins>
      <w:r w:rsidRPr="00FF6A71">
        <w:t xml:space="preserve"> education technology is perceived is somewhat mistaken. Improved student outcomes result from investing in school resources that have the </w:t>
      </w:r>
      <w:del w:id="1776" w:author="pete jones" w:date="2022-03-30T14:08:00Z">
        <w:r w:rsidRPr="00FF6A71" w:rsidDel="004265BC">
          <w:delText xml:space="preserve">greatest </w:delText>
        </w:r>
      </w:del>
      <w:ins w:id="1777" w:author="pete jones" w:date="2022-03-30T14:08:00Z">
        <w:r w:rsidR="004265BC">
          <w:t>most significan</w:t>
        </w:r>
        <w:r w:rsidR="004265BC" w:rsidRPr="00FF6A71">
          <w:t xml:space="preserve">t </w:t>
        </w:r>
      </w:ins>
      <w:r w:rsidRPr="00FF6A71">
        <w:t xml:space="preserve">influence on student outcomes with independent effect, </w:t>
      </w:r>
      <w:r w:rsidR="00036098" w:rsidRPr="00FF6A71">
        <w:t>i.e.,</w:t>
      </w:r>
      <w:r w:rsidRPr="00FF6A71">
        <w:t xml:space="preserve"> technology</w:t>
      </w:r>
      <w:del w:id="1778" w:author="pete jones" w:date="2022-03-30T14:08:00Z">
        <w:r w:rsidRPr="00FF6A71" w:rsidDel="004265BC">
          <w:delText>,</w:delText>
        </w:r>
      </w:del>
      <w:r w:rsidRPr="00FF6A71">
        <w:t xml:space="preserve"> and teaching practices. </w:t>
      </w:r>
    </w:p>
    <w:p w14:paraId="0E1B41C9" w14:textId="11EE07D7" w:rsidR="00A33F88" w:rsidRPr="00FF6A71" w:rsidRDefault="00036098" w:rsidP="00267E1B">
      <w:r w:rsidRPr="00FF6A71">
        <w:t>EdTech</w:t>
      </w:r>
      <w:r w:rsidR="00267E1B" w:rsidRPr="00FF6A71">
        <w:t xml:space="preserve"> critics will highlight that evidence of impact is </w:t>
      </w:r>
      <w:del w:id="1779" w:author="pete jones" w:date="2022-03-30T14:09:00Z">
        <w:r w:rsidR="00267E1B" w:rsidRPr="00FF6A71" w:rsidDel="004265BC">
          <w:delText>small</w:delText>
        </w:r>
      </w:del>
      <w:ins w:id="1780" w:author="pete jones" w:date="2022-03-30T14:09:00Z">
        <w:r w:rsidR="004265BC">
          <w:t>minor</w:t>
        </w:r>
      </w:ins>
      <w:r w:rsidR="00267E1B" w:rsidRPr="00FF6A71">
        <w:t xml:space="preserve">, while proponents will show that the game-changing </w:t>
      </w:r>
      <w:del w:id="1781" w:author="pete jones" w:date="2022-03-30T14:09:00Z">
        <w:r w:rsidR="00267E1B" w:rsidRPr="00FF6A71" w:rsidDel="004265BC">
          <w:delText xml:space="preserve">impacts </w:delText>
        </w:r>
      </w:del>
      <w:ins w:id="1782" w:author="pete jones" w:date="2022-03-30T14:09:00Z">
        <w:r w:rsidR="004265BC" w:rsidRPr="00FF6A71">
          <w:t>imp</w:t>
        </w:r>
        <w:r w:rsidR="004265BC">
          <w:t>lication</w:t>
        </w:r>
        <w:r w:rsidR="004265BC" w:rsidRPr="00FF6A71">
          <w:t xml:space="preserve">s </w:t>
        </w:r>
      </w:ins>
      <w:r w:rsidR="00267E1B" w:rsidRPr="00FF6A71">
        <w:t xml:space="preserve">of </w:t>
      </w:r>
      <w:r w:rsidRPr="00FF6A71">
        <w:t>EdTech</w:t>
      </w:r>
      <w:r w:rsidR="00267E1B" w:rsidRPr="00FF6A71">
        <w:t xml:space="preserve"> </w:t>
      </w:r>
      <w:del w:id="1783" w:author="pete jones" w:date="2022-03-29T17:43:00Z">
        <w:r w:rsidR="00267E1B" w:rsidRPr="00FF6A71" w:rsidDel="00633263">
          <w:delText xml:space="preserve">justifies </w:delText>
        </w:r>
      </w:del>
      <w:ins w:id="1784" w:author="pete jones" w:date="2022-03-29T17:43:00Z">
        <w:r w:rsidR="00633263" w:rsidRPr="00FF6A71">
          <w:t>justif</w:t>
        </w:r>
        <w:r w:rsidR="00633263">
          <w:t>y</w:t>
        </w:r>
        <w:r w:rsidR="00633263" w:rsidRPr="00FF6A71">
          <w:t xml:space="preserve"> </w:t>
        </w:r>
      </w:ins>
      <w:r w:rsidR="00267E1B" w:rsidRPr="00FF6A71">
        <w:t xml:space="preserve">timetabling and budget allocation. This model misses the reality in that </w:t>
      </w:r>
      <w:r w:rsidRPr="00FF6A71">
        <w:t>EdTech</w:t>
      </w:r>
      <w:r w:rsidR="00267E1B" w:rsidRPr="00FF6A71">
        <w:t xml:space="preserve">, and other resources, may </w:t>
      </w:r>
      <w:del w:id="1785" w:author="pete jones" w:date="2022-03-30T14:09:00Z">
        <w:r w:rsidR="00267E1B" w:rsidRPr="00FF6A71" w:rsidDel="004265BC">
          <w:delText>influence student outcomes directly, but also has</w:delText>
        </w:r>
      </w:del>
      <w:ins w:id="1786" w:author="pete jones" w:date="2022-03-30T14:09:00Z">
        <w:r w:rsidR="004265BC">
          <w:t>directly influence student outcomes and have</w:t>
        </w:r>
      </w:ins>
      <w:r w:rsidR="00267E1B" w:rsidRPr="00FF6A71">
        <w:t xml:space="preserve"> a potential indirect impact on teaching traditions. Therefore, less emphasis on </w:t>
      </w:r>
      <w:r w:rsidRPr="00FF6A71">
        <w:t>EdTech</w:t>
      </w:r>
      <w:ins w:id="1787" w:author="pete jones" w:date="2022-03-29T17:44:00Z">
        <w:r w:rsidR="00633263">
          <w:t>'s</w:t>
        </w:r>
      </w:ins>
      <w:r w:rsidR="00267E1B" w:rsidRPr="00FF6A71">
        <w:t xml:space="preserve"> potential to improve student learning and instead focus on how </w:t>
      </w:r>
      <w:r w:rsidRPr="00FF6A71">
        <w:t>EdTech</w:t>
      </w:r>
      <w:r w:rsidR="00267E1B" w:rsidRPr="00FF6A71">
        <w:t xml:space="preserve"> can influence instruction</w:t>
      </w:r>
      <w:ins w:id="1788" w:author="JONES Peter" w:date="2021-05-04T09:48:00Z">
        <w:r w:rsidR="002F318C" w:rsidRPr="00FF6A71">
          <w:t xml:space="preserve"> </w:t>
        </w:r>
      </w:ins>
      <w:del w:id="1789" w:author="JONES Peter" w:date="2021-05-04T09:48:00Z">
        <w:r w:rsidR="00267E1B" w:rsidRPr="00FF6A71">
          <w:delText>.</w:delText>
        </w:r>
      </w:del>
      <w:r w:rsidR="00267E1B" w:rsidRPr="00312F59">
        <w:fldChar w:fldCharType="begin" w:fldLock="1"/>
      </w:r>
      <w:r w:rsidR="00267E1B" w:rsidRPr="00FF6A71">
        <w:instrText>ADDIN CSL_CITATION {"citationItems":[{"id":"ITEM-1","itemData":{"URL":"https://www.christenseninstitute.org/blog/the-way-people-think-about-edtech-misses-the-mark/","accessed":{"date-parts":[["2020","6","15"]]},"author":[{"dropping-particle":"","family":"Arnett","given":"Thomas","non-dropping-particle":"","parse-names":false,"suffix":""}],"id":"ITEM-1","issued":{"date-parts":[["2019"]]},"title":"The way people think about edtech misses the mark - Christensen Institute : Christensen Institute","type":"webpage"},"uris":["http://www.mendeley.com/documents/?uuid=2ddb8fa3-8696-396e-bdcc-6cc90aff30dc"]}],"mendeley":{"formattedCitation":"(Arnett, 2019)","plainTextFormattedCitation":"(Arnett, 2019)","previouslyFormattedCitation":"(Arnett, 2019)"},"properties":{"noteIndex":0},"schema":"https://github.com/citation-style-language/schema/raw/master/csl-citation.json"}</w:instrText>
      </w:r>
      <w:r w:rsidR="00267E1B" w:rsidRPr="00312F59">
        <w:fldChar w:fldCharType="separate"/>
      </w:r>
      <w:r w:rsidR="00267E1B" w:rsidRPr="00FF6A71">
        <w:rPr>
          <w:noProof/>
        </w:rPr>
        <w:t>(Arnett, 2019)</w:t>
      </w:r>
      <w:r w:rsidR="00267E1B" w:rsidRPr="00312F59">
        <w:fldChar w:fldCharType="end"/>
      </w:r>
      <w:r w:rsidR="00267E1B" w:rsidRPr="00FF6A71">
        <w:t xml:space="preserve">. Preparing students with </w:t>
      </w:r>
      <w:del w:id="1790" w:author="pete jones" w:date="2022-03-29T17:44:00Z">
        <w:r w:rsidR="00267E1B" w:rsidRPr="00FF6A71" w:rsidDel="00633263">
          <w:delText>21</w:delText>
        </w:r>
        <w:r w:rsidR="00267E1B" w:rsidRPr="00FF6A71" w:rsidDel="00633263">
          <w:rPr>
            <w:vertAlign w:val="superscript"/>
          </w:rPr>
          <w:delText>st</w:delText>
        </w:r>
        <w:r w:rsidR="00267E1B" w:rsidRPr="00FF6A71" w:rsidDel="00633263">
          <w:delText xml:space="preserve"> </w:delText>
        </w:r>
      </w:del>
      <w:ins w:id="1791" w:author="pete jones" w:date="2022-03-29T17:44:00Z">
        <w:r w:rsidR="00633263" w:rsidRPr="00FF6A71">
          <w:t>21</w:t>
        </w:r>
        <w:r w:rsidR="00633263" w:rsidRPr="00FF6A71">
          <w:rPr>
            <w:vertAlign w:val="superscript"/>
          </w:rPr>
          <w:t>st</w:t>
        </w:r>
        <w:r w:rsidR="00633263">
          <w:t>-</w:t>
        </w:r>
      </w:ins>
      <w:r w:rsidR="00267E1B" w:rsidRPr="00FF6A71">
        <w:t>century skills</w:t>
      </w:r>
      <w:ins w:id="1792" w:author="pete jones" w:date="2022-03-30T14:11:00Z">
        <w:r w:rsidR="004265BC">
          <w:t xml:space="preserve"> </w:t>
        </w:r>
      </w:ins>
      <w:del w:id="1793" w:author="pete jones" w:date="2022-03-30T14:11:00Z">
        <w:r w:rsidR="00267E1B" w:rsidRPr="00FF6A71" w:rsidDel="004265BC">
          <w:delText xml:space="preserve"> cannot be achieved </w:delText>
        </w:r>
      </w:del>
      <w:r w:rsidR="00267E1B" w:rsidRPr="00FF6A71">
        <w:t>with technological considerations alone</w:t>
      </w:r>
      <w:ins w:id="1794" w:author="pete jones" w:date="2022-03-30T14:10:00Z">
        <w:r w:rsidR="004265BC">
          <w:t xml:space="preserve"> will not necessarily be successful</w:t>
        </w:r>
      </w:ins>
      <w:r w:rsidR="00267E1B" w:rsidRPr="00FF6A71">
        <w:t xml:space="preserve">. Academics must innovate and consider </w:t>
      </w:r>
      <w:ins w:id="1795" w:author="pete jones" w:date="2022-03-30T14:09:00Z">
        <w:r w:rsidR="004265BC">
          <w:t>personalising</w:t>
        </w:r>
      </w:ins>
      <w:del w:id="1796" w:author="pete jones" w:date="2022-03-30T14:09:00Z">
        <w:r w:rsidR="00267E1B" w:rsidRPr="00FF6A71" w:rsidDel="004265BC">
          <w:delText>personalisation of</w:delText>
        </w:r>
      </w:del>
      <w:r w:rsidR="00267E1B" w:rsidRPr="00FF6A71">
        <w:t xml:space="preserve"> student learning experiences by exploiting new learning opportunities presented by continually evolving technology, connecting it with learners</w:t>
      </w:r>
      <w:ins w:id="1797" w:author="pete jones" w:date="2022-03-29T17:44:00Z">
        <w:r w:rsidR="00633263">
          <w:t>'</w:t>
        </w:r>
      </w:ins>
      <w:r w:rsidR="00267E1B" w:rsidRPr="00FF6A71">
        <w:t xml:space="preserve"> needs</w:t>
      </w:r>
      <w:r w:rsidR="002F318C" w:rsidRPr="00FF6A71">
        <w:t xml:space="preserve"> </w:t>
      </w:r>
      <w:r w:rsidR="00267E1B" w:rsidRPr="00312F59">
        <w:fldChar w:fldCharType="begin" w:fldLock="1"/>
      </w:r>
      <w:r w:rsidR="00267E1B" w:rsidRPr="00FF6A71">
        <w:instrText>ADDIN CSL_CITATION {"citationItems":[{"id":"ITEM-1","itemData":{"URL":"https://georgecouros.ca/blog/archives/4085","accessed":{"date-parts":[["2020","6","12"]]},"author":[{"dropping-particle":"","family":"Couros","given":"George","non-dropping-particle":"","parse-names":false,"suffix":""}],"container-title":"georgecourus.ca","id":"ITEM-1","issued":{"date-parts":[["2013"]]},"title":"The Biggest “Game-Changer” in Education – George Couros","type":"webpage"},"uris":["http://www.mendeley.com/documents/?uuid=8b21b4c9-a23e-3b0d-9698-be39876ecea0"]}],"mendeley":{"formattedCitation":"(Couros, 2013)","plainTextFormattedCitation":"(Couros, 2013)","previouslyFormattedCitation":"(Couros, 2013)"},"properties":{"noteIndex":0},"schema":"https://github.com/citation-style-language/schema/raw/master/csl-citation.json"}</w:instrText>
      </w:r>
      <w:r w:rsidR="00267E1B" w:rsidRPr="00312F59">
        <w:fldChar w:fldCharType="separate"/>
      </w:r>
      <w:r w:rsidR="00267E1B" w:rsidRPr="00FF6A71">
        <w:rPr>
          <w:noProof/>
        </w:rPr>
        <w:t>(Couros, 2013)</w:t>
      </w:r>
      <w:r w:rsidR="00267E1B" w:rsidRPr="00312F59">
        <w:fldChar w:fldCharType="end"/>
      </w:r>
      <w:r w:rsidR="00267E1B" w:rsidRPr="00FF6A71">
        <w:t>.</w:t>
      </w:r>
    </w:p>
    <w:p w14:paraId="0185C31D" w14:textId="5ECE0389" w:rsidR="00A33F88" w:rsidRPr="00FF6A71" w:rsidRDefault="00267E1B" w:rsidP="00267E1B">
      <w:r w:rsidRPr="00FF6A71">
        <w:lastRenderedPageBreak/>
        <w:t xml:space="preserve">Educational technology is not the only source for innovation and creativity where solutions are designed to exploit a specific </w:t>
      </w:r>
      <w:r w:rsidR="002F318C" w:rsidRPr="00FF6A71">
        <w:t>pedagogical</w:t>
      </w:r>
      <w:r w:rsidRPr="00FF6A71">
        <w:t xml:space="preserve"> requirement</w:t>
      </w:r>
      <w:del w:id="1798" w:author="pete jones" w:date="2022-03-30T14:11:00Z">
        <w:r w:rsidRPr="00FF6A71" w:rsidDel="004265BC">
          <w:delText xml:space="preserve">, </w:delText>
        </w:r>
      </w:del>
      <w:ins w:id="1799" w:author="pete jones" w:date="2022-03-30T14:12:00Z">
        <w:r w:rsidR="004265BC">
          <w:t xml:space="preserve">. </w:t>
        </w:r>
      </w:ins>
      <w:del w:id="1800" w:author="pete jones" w:date="2022-03-30T14:12:00Z">
        <w:r w:rsidRPr="00FF6A71" w:rsidDel="004265BC">
          <w:delText xml:space="preserve">taking </w:delText>
        </w:r>
      </w:del>
      <w:ins w:id="1801" w:author="pete jones" w:date="2022-03-30T14:14:00Z">
        <w:r w:rsidR="004265BC">
          <w:t xml:space="preserve">An alternative strategy is to </w:t>
        </w:r>
      </w:ins>
      <w:ins w:id="1802" w:author="pete jones" w:date="2022-04-01T15:16:00Z">
        <w:r w:rsidR="00726256">
          <w:t>lead</w:t>
        </w:r>
      </w:ins>
      <w:ins w:id="1803" w:author="pete jones" w:date="2022-03-30T14:14:00Z">
        <w:r w:rsidR="004265BC">
          <w:t xml:space="preserve"> technological evolutions from industrially relevant processes and toolsets</w:t>
        </w:r>
      </w:ins>
      <w:del w:id="1804" w:author="pete jones" w:date="2022-03-30T14:12:00Z">
        <w:r w:rsidRPr="00FF6A71" w:rsidDel="004265BC">
          <w:delText xml:space="preserve">a </w:delText>
        </w:r>
      </w:del>
      <w:del w:id="1805" w:author="pete jones" w:date="2022-03-30T14:14:00Z">
        <w:r w:rsidRPr="00FF6A71" w:rsidDel="004265BC">
          <w:delText xml:space="preserve">lead from technology evolutions from industrially relevant processes and toolsets </w:delText>
        </w:r>
      </w:del>
      <w:del w:id="1806" w:author="pete jones" w:date="2022-03-30T14:13:00Z">
        <w:r w:rsidRPr="00FF6A71" w:rsidDel="004265BC">
          <w:delText>offer</w:delText>
        </w:r>
      </w:del>
      <w:del w:id="1807" w:author="pete jones" w:date="2022-03-30T14:12:00Z">
        <w:r w:rsidRPr="00FF6A71" w:rsidDel="004265BC">
          <w:delText>s</w:delText>
        </w:r>
      </w:del>
      <w:del w:id="1808" w:author="pete jones" w:date="2022-03-30T14:13:00Z">
        <w:r w:rsidRPr="00FF6A71" w:rsidDel="004265BC">
          <w:delText xml:space="preserve"> a valuable model</w:delText>
        </w:r>
      </w:del>
      <w:ins w:id="1809" w:author="pete jones" w:date="2022-03-30T14:13:00Z">
        <w:r w:rsidR="004265BC">
          <w:t>. A</w:t>
        </w:r>
      </w:ins>
      <w:del w:id="1810" w:author="pete jones" w:date="2022-01-06T14:52:00Z">
        <w:r w:rsidRPr="00FF6A71" w:rsidDel="009D5590">
          <w:delText xml:space="preserve">. CDE, </w:delText>
        </w:r>
      </w:del>
      <w:del w:id="1811" w:author="pete jones" w:date="2022-03-30T14:13:00Z">
        <w:r w:rsidRPr="00FF6A71" w:rsidDel="004265BC">
          <w:delText>a</w:delText>
        </w:r>
      </w:del>
      <w:r w:rsidRPr="00FF6A71">
        <w:t xml:space="preserve">lthough not </w:t>
      </w:r>
      <w:del w:id="1812" w:author="pete jones" w:date="2022-03-30T14:12:00Z">
        <w:r w:rsidRPr="00FF6A71" w:rsidDel="004265BC">
          <w:delText xml:space="preserve">specifically </w:delText>
        </w:r>
      </w:del>
      <w:ins w:id="1813" w:author="pete jones" w:date="2022-03-30T14:12:00Z">
        <w:r w:rsidR="004265BC">
          <w:t>explicit</w:t>
        </w:r>
        <w:r w:rsidR="004265BC" w:rsidRPr="00FF6A71">
          <w:t xml:space="preserve">ly </w:t>
        </w:r>
      </w:ins>
      <w:r w:rsidRPr="00FF6A71">
        <w:t>highlighted in</w:t>
      </w:r>
      <w:ins w:id="1814" w:author="pete jones" w:date="2022-01-06T14:51:00Z">
        <w:r w:rsidR="009D5590">
          <w:t xml:space="preserve"> </w:t>
        </w:r>
        <w:r w:rsidR="009D5590">
          <w:fldChar w:fldCharType="begin"/>
        </w:r>
        <w:r w:rsidR="009D5590">
          <w:instrText xml:space="preserve"> REF _Ref63927970 \h </w:instrText>
        </w:r>
      </w:ins>
      <w:r w:rsidR="009D5590">
        <w:instrText xml:space="preserve"> \* MERGEFORMAT </w:instrText>
      </w:r>
      <w:r w:rsidR="009D5590">
        <w:fldChar w:fldCharType="separate"/>
      </w:r>
      <w:ins w:id="1815" w:author="pete jones" w:date="2022-04-05T11:31:00Z">
        <w:r w:rsidR="00D94147" w:rsidRPr="00C15005">
          <w:t xml:space="preserve">Figure </w:t>
        </w:r>
        <w:r w:rsidR="00D94147">
          <w:t>1</w:t>
        </w:r>
        <w:r w:rsidR="00D94147">
          <w:noBreakHyphen/>
          <w:t>4</w:t>
        </w:r>
      </w:ins>
      <w:ins w:id="1816" w:author="pete jones" w:date="2022-01-06T14:51:00Z">
        <w:r w:rsidR="009D5590">
          <w:fldChar w:fldCharType="end"/>
        </w:r>
      </w:ins>
      <w:del w:id="1817" w:author="pete jones" w:date="2022-01-06T14:51:00Z">
        <w:r w:rsidRPr="00FF6A71" w:rsidDel="009D5590">
          <w:delText xml:space="preserve"> </w:delText>
        </w:r>
        <w:r w:rsidRPr="00312F59" w:rsidDel="009D5590">
          <w:fldChar w:fldCharType="begin"/>
        </w:r>
        <w:r w:rsidRPr="00FF6A71" w:rsidDel="009D5590">
          <w:delInstrText xml:space="preserve"> REF _Ref43120375 \h </w:delInstrText>
        </w:r>
        <w:r w:rsidR="00B57CE1" w:rsidRPr="00FF6A71" w:rsidDel="009D5590">
          <w:delInstrText xml:space="preserve"> \* MERGEFORMAT </w:delInstrText>
        </w:r>
        <w:r w:rsidRPr="00312F59" w:rsidDel="009D5590">
          <w:fldChar w:fldCharType="separate"/>
        </w:r>
        <w:r w:rsidR="00DD384C" w:rsidRPr="009D5590" w:rsidDel="009D5590">
          <w:rPr>
            <w:rPrChange w:id="1818" w:author="pete jones" w:date="2022-01-06T14:51:00Z">
              <w:rPr>
                <w:b/>
                <w:bCs/>
                <w:lang w:val="en-US"/>
              </w:rPr>
            </w:rPrChange>
          </w:rPr>
          <w:delText>Error! Reference source not found.</w:delText>
        </w:r>
        <w:r w:rsidRPr="00312F59" w:rsidDel="009D5590">
          <w:fldChar w:fldCharType="end"/>
        </w:r>
      </w:del>
      <w:r w:rsidRPr="00FF6A71">
        <w:t xml:space="preserve">, </w:t>
      </w:r>
      <w:ins w:id="1819" w:author="pete jones" w:date="2022-01-06T14:52:00Z">
        <w:r w:rsidR="009D5590" w:rsidRPr="00FF6A71">
          <w:t xml:space="preserve">CDE </w:t>
        </w:r>
      </w:ins>
      <w:r w:rsidRPr="00FF6A71">
        <w:t>has evolved and supported engineering and product development over the same timeframe. CDE vendors have recognised the educational potential of such systems and explicitly reference modern pedagogical approaches for integration in</w:t>
      </w:r>
      <w:ins w:id="1820" w:author="pete jones" w:date="2022-03-29T17:44:00Z">
        <w:r w:rsidR="00633263">
          <w:t>to</w:t>
        </w:r>
      </w:ins>
      <w:r w:rsidRPr="00FF6A71">
        <w:t xml:space="preserve"> new curricula for HE. Global recognition of the importance of CDE to </w:t>
      </w:r>
      <w:ins w:id="1821" w:author="pete jones" w:date="2022-03-29T17:44:00Z">
        <w:r w:rsidR="00633263">
          <w:t xml:space="preserve">the </w:t>
        </w:r>
      </w:ins>
      <w:r w:rsidRPr="00FF6A71">
        <w:t xml:space="preserve">industry has accelerated markedly quicker than the academic recognition of its relevance to new curricula and the role it can play to support and enhance PBL in HE. </w:t>
      </w:r>
    </w:p>
    <w:p w14:paraId="493A533C" w14:textId="00EE48BE" w:rsidR="00A33F88" w:rsidRPr="00FF6A71" w:rsidRDefault="00267E1B" w:rsidP="00267E1B">
      <w:r w:rsidRPr="00FF6A71">
        <w:t xml:space="preserve">Many engineering graduates emerge from their courses with a good knowledge of engineering principles but less than ideal abilities to integrate </w:t>
      </w:r>
      <w:del w:id="1822" w:author="pete jones" w:date="2022-04-01T15:16:00Z">
        <w:r w:rsidRPr="00FF6A71" w:rsidDel="00726256">
          <w:delText>that knowledge</w:delText>
        </w:r>
      </w:del>
      <w:ins w:id="1823" w:author="pete jones" w:date="2022-04-01T15:16:00Z">
        <w:r w:rsidR="00726256">
          <w:t>it</w:t>
        </w:r>
      </w:ins>
      <w:r w:rsidRPr="00FF6A71">
        <w:t xml:space="preserve"> with </w:t>
      </w:r>
      <w:del w:id="1824" w:author="pete jones" w:date="2022-03-30T14:14:00Z">
        <w:r w:rsidRPr="00FF6A71" w:rsidDel="004265BC">
          <w:delText xml:space="preserve">the process of </w:delText>
        </w:r>
      </w:del>
      <w:r w:rsidRPr="00FF6A71">
        <w:t xml:space="preserve">engineering design and manufacturing. The current trend to evolve learning experiences that enhance core skills of creativity, critical thinking, communication, and </w:t>
      </w:r>
      <w:del w:id="1825" w:author="pete jones" w:date="2022-03-29T17:44:00Z">
        <w:r w:rsidRPr="00FF6A71" w:rsidDel="00633263">
          <w:delText xml:space="preserve">problem </w:delText>
        </w:r>
      </w:del>
      <w:ins w:id="1826" w:author="pete jones" w:date="2022-03-29T17:44:00Z">
        <w:r w:rsidR="00633263" w:rsidRPr="00FF6A71">
          <w:t>problem</w:t>
        </w:r>
        <w:r w:rsidR="00633263">
          <w:t>-</w:t>
        </w:r>
      </w:ins>
      <w:r w:rsidRPr="00FF6A71">
        <w:t xml:space="preserve">solving may assist </w:t>
      </w:r>
      <w:del w:id="1827" w:author="pete jones" w:date="2022-03-30T14:14:00Z">
        <w:r w:rsidRPr="00FF6A71" w:rsidDel="004265BC">
          <w:delText>to create</w:delText>
        </w:r>
      </w:del>
      <w:ins w:id="1828" w:author="pete jones" w:date="2022-03-30T14:14:00Z">
        <w:r w:rsidR="004265BC">
          <w:t>in creating</w:t>
        </w:r>
      </w:ins>
      <w:r w:rsidRPr="00FF6A71">
        <w:t xml:space="preserve"> future engineers</w:t>
      </w:r>
      <w:del w:id="1829" w:author="pete jones" w:date="2022-03-30T14:14:00Z">
        <w:r w:rsidRPr="00FF6A71" w:rsidDel="004265BC">
          <w:delText xml:space="preserve">; </w:delText>
        </w:r>
      </w:del>
      <w:ins w:id="1830" w:author="pete jones" w:date="2022-03-30T14:15:00Z">
        <w:r w:rsidR="004265BC">
          <w:t xml:space="preserve">. </w:t>
        </w:r>
      </w:ins>
      <w:del w:id="1831" w:author="pete jones" w:date="2022-03-30T14:15:00Z">
        <w:r w:rsidRPr="00FF6A71" w:rsidDel="004265BC">
          <w:delText xml:space="preserve">but </w:delText>
        </w:r>
      </w:del>
      <w:ins w:id="1832" w:author="pete jones" w:date="2022-03-30T14:15:00Z">
        <w:r w:rsidR="004265BC">
          <w:t>B</w:t>
        </w:r>
        <w:r w:rsidR="004265BC" w:rsidRPr="00FF6A71">
          <w:t xml:space="preserve">ut </w:t>
        </w:r>
      </w:ins>
      <w:r w:rsidRPr="00FF6A71">
        <w:t>the next generation of engineers who experience collaborative engineering technologies during their studies may ultimately realise enhanced employability.</w:t>
      </w:r>
    </w:p>
    <w:p w14:paraId="261F1824" w14:textId="77777777" w:rsidR="00A33F88" w:rsidRPr="00FF6A71" w:rsidRDefault="00267E1B" w:rsidP="00267E1B">
      <w:pPr>
        <w:pStyle w:val="Heading2"/>
      </w:pPr>
      <w:bookmarkStart w:id="1833" w:name="_Toc68162172"/>
      <w:bookmarkStart w:id="1834" w:name="_Toc99969481"/>
      <w:r w:rsidRPr="00FF6A71">
        <w:t>Research Strategy</w:t>
      </w:r>
      <w:bookmarkEnd w:id="1833"/>
      <w:bookmarkEnd w:id="1834"/>
    </w:p>
    <w:p w14:paraId="46EA318C" w14:textId="77777777" w:rsidR="00A33F88" w:rsidRPr="00FF6A71" w:rsidRDefault="00267E1B" w:rsidP="00267E1B">
      <w:pPr>
        <w:jc w:val="left"/>
        <w:rPr>
          <w:b/>
          <w:bCs/>
        </w:rPr>
      </w:pPr>
      <w:r w:rsidRPr="00FF6A71">
        <w:rPr>
          <w:b/>
          <w:bCs/>
        </w:rPr>
        <w:t>Strategy</w:t>
      </w:r>
    </w:p>
    <w:p w14:paraId="24DD2B0C" w14:textId="45859BF7" w:rsidR="00A33F88" w:rsidRPr="00FF6A71" w:rsidRDefault="004265BC" w:rsidP="00267E1B">
      <w:pPr>
        <w:jc w:val="left"/>
      </w:pPr>
      <w:ins w:id="1835" w:author="pete jones" w:date="2022-03-30T14:15:00Z">
        <w:r>
          <w:t xml:space="preserve">Based </w:t>
        </w:r>
      </w:ins>
      <w:del w:id="1836" w:author="pete jones" w:date="2022-03-30T14:15:00Z">
        <w:r w:rsidR="00267E1B" w:rsidRPr="00FF6A71" w:rsidDel="004265BC">
          <w:delText xml:space="preserve">An action research methodology framework was selected </w:delText>
        </w:r>
      </w:del>
      <w:r w:rsidR="00267E1B" w:rsidRPr="00FF6A71">
        <w:t xml:space="preserve">broadly on a </w:t>
      </w:r>
      <w:del w:id="1837" w:author="pete jones" w:date="2022-03-30T14:16:00Z">
        <w:r w:rsidR="00267E1B" w:rsidRPr="00FF6A71" w:rsidDel="004265BC">
          <w:delText>model of Student Course Engagement Questionnaire (SCEQ)</w:delText>
        </w:r>
      </w:del>
      <w:ins w:id="1838" w:author="pete jones" w:date="2022-03-30T14:16:00Z">
        <w:r>
          <w:t>Student Course Engagement Questionnaire (SCEQ) model</w:t>
        </w:r>
      </w:ins>
      <w:del w:id="1839" w:author="pete jones" w:date="2022-03-30T14:17:00Z">
        <w:r w:rsidR="00267E1B" w:rsidRPr="00FF6A71" w:rsidDel="004265BC">
          <w:delText>,</w:delText>
        </w:r>
      </w:del>
      <w:r w:rsidR="00267E1B" w:rsidRPr="00FF6A71">
        <w:t xml:space="preserve"> developed by </w:t>
      </w:r>
      <w:r w:rsidR="00267E1B" w:rsidRPr="00312F59">
        <w:fldChar w:fldCharType="begin" w:fldLock="1"/>
      </w:r>
      <w:r w:rsidR="00267E1B" w:rsidRPr="00FF6A71">
        <w:instrText>ADDIN CSL_CITATION {"citationItems":[{"id":"ITEM-1","itemData":{"author":[{"dropping-particle":"","family":"Handelsman","given":"Mitchell M","non-dropping-particle":"","parse-names":false,"suffix":""},{"dropping-particle":"","family":"Briggs","given":"William L","non-dropping-particle":"","parse-names":false,"suffix":""},{"dropping-particle":"","family":"Sullivan","given":"Nora","non-dropping-particle":"","parse-names":false,"suffix":""},{"dropping-particle":"","family":"Towler","given":"Annette","non-dropping-particle":"","parse-names":false,"suffix":""}],"container-title":"Source: The Journal of Educational Research","id":"ITEM-1","issue":"3","issued":{"date-parts":[["2005"]]},"number-of-pages":"184-191","title":"A Measure of College Student Course Engagement","type":"report","volume":"98"},"uris":["http://www.mendeley.com/documents/?uuid=d4fafca9-dd62-3c89-945f-115ed236d3b9"]}],"mendeley":{"formattedCitation":"(Handelsman &lt;i&gt;et al.&lt;/i&gt;, 2005)","plainTextFormattedCitation":"(Handelsman et al., 2005)","previouslyFormattedCitation":"(Handelsman &lt;i&gt;et al.&lt;/i&gt;, 2005)"},"properties":{"noteIndex":0},"schema":"https://github.com/citation-style-language/schema/raw/master/csl-citation.json"}</w:instrText>
      </w:r>
      <w:r w:rsidR="00267E1B" w:rsidRPr="00312F59">
        <w:fldChar w:fldCharType="separate"/>
      </w:r>
      <w:r w:rsidR="00267E1B" w:rsidRPr="00FF6A71">
        <w:rPr>
          <w:noProof/>
        </w:rPr>
        <w:t xml:space="preserve">(Handelsman </w:t>
      </w:r>
      <w:r w:rsidR="00267E1B" w:rsidRPr="00FF6A71">
        <w:rPr>
          <w:i/>
          <w:noProof/>
        </w:rPr>
        <w:t>et al.</w:t>
      </w:r>
      <w:r w:rsidR="00267E1B" w:rsidRPr="00FF6A71">
        <w:rPr>
          <w:noProof/>
        </w:rPr>
        <w:t>, 2005)</w:t>
      </w:r>
      <w:r w:rsidR="00267E1B" w:rsidRPr="00312F59">
        <w:fldChar w:fldCharType="end"/>
      </w:r>
      <w:ins w:id="1840" w:author="pete jones" w:date="2022-03-30T14:16:00Z">
        <w:r>
          <w:t xml:space="preserve">, </w:t>
        </w:r>
      </w:ins>
      <w:del w:id="1841" w:author="pete jones" w:date="2022-03-30T14:16:00Z">
        <w:r w:rsidR="00267E1B" w:rsidRPr="00FF6A71" w:rsidDel="004265BC">
          <w:delText xml:space="preserve">. </w:delText>
        </w:r>
      </w:del>
      <w:r w:rsidR="00267E1B" w:rsidRPr="00FF6A71">
        <w:t xml:space="preserve"> </w:t>
      </w:r>
      <w:ins w:id="1842" w:author="pete jones" w:date="2022-03-30T14:16:00Z">
        <w:r>
          <w:t>a</w:t>
        </w:r>
      </w:ins>
      <w:ins w:id="1843" w:author="pete jones" w:date="2022-03-30T14:15:00Z">
        <w:r w:rsidRPr="00FF6A71">
          <w:t xml:space="preserve"> </w:t>
        </w:r>
      </w:ins>
      <w:ins w:id="1844" w:author="pete jones" w:date="2022-03-30T14:17:00Z">
        <w:r w:rsidRPr="00FF6A71">
          <w:t xml:space="preserve">framework </w:t>
        </w:r>
        <w:r>
          <w:t xml:space="preserve">of </w:t>
        </w:r>
      </w:ins>
      <w:ins w:id="1845" w:author="pete jones" w:date="2022-03-30T14:15:00Z">
        <w:r w:rsidRPr="00FF6A71">
          <w:t>action</w:t>
        </w:r>
      </w:ins>
      <w:ins w:id="1846" w:author="pete jones" w:date="2022-03-30T14:17:00Z">
        <w:r>
          <w:t>-</w:t>
        </w:r>
      </w:ins>
      <w:ins w:id="1847" w:author="pete jones" w:date="2022-03-30T14:15:00Z">
        <w:r w:rsidRPr="00FF6A71">
          <w:t>research methodology was selected</w:t>
        </w:r>
      </w:ins>
      <w:ins w:id="1848" w:author="pete jones" w:date="2022-03-30T14:16:00Z">
        <w:r>
          <w:t xml:space="preserve"> for the study. </w:t>
        </w:r>
      </w:ins>
      <w:r w:rsidR="00267E1B" w:rsidRPr="00FF6A71">
        <w:t xml:space="preserve">The following themes were applied to assess each dimension of engagement </w:t>
      </w:r>
      <w:del w:id="1849" w:author="pete jones" w:date="2022-03-29T17:45:00Z">
        <w:r w:rsidR="00267E1B" w:rsidRPr="00FF6A71" w:rsidDel="00633263">
          <w:delText>in relation to</w:delText>
        </w:r>
      </w:del>
      <w:ins w:id="1850" w:author="pete jones" w:date="2022-03-29T17:45:00Z">
        <w:r w:rsidR="00633263">
          <w:t>with</w:t>
        </w:r>
      </w:ins>
      <w:r w:rsidR="00267E1B" w:rsidRPr="00FF6A71">
        <w:t xml:space="preserve"> students’ course involvement:</w:t>
      </w:r>
    </w:p>
    <w:p w14:paraId="797F939F" w14:textId="77777777" w:rsidR="00A33F88" w:rsidRPr="00FF6A71" w:rsidRDefault="00267E1B" w:rsidP="0021440D">
      <w:pPr>
        <w:numPr>
          <w:ilvl w:val="0"/>
          <w:numId w:val="11"/>
        </w:numPr>
        <w:jc w:val="left"/>
      </w:pPr>
      <w:r w:rsidRPr="00FF6A71">
        <w:t>skills engagement</w:t>
      </w:r>
    </w:p>
    <w:p w14:paraId="68A0C481" w14:textId="77777777" w:rsidR="00A33F88" w:rsidRPr="00FF6A71" w:rsidRDefault="00267E1B" w:rsidP="0021440D">
      <w:pPr>
        <w:numPr>
          <w:ilvl w:val="0"/>
          <w:numId w:val="11"/>
        </w:numPr>
        <w:jc w:val="left"/>
      </w:pPr>
      <w:r w:rsidRPr="00FF6A71">
        <w:t>emotional engagement</w:t>
      </w:r>
    </w:p>
    <w:p w14:paraId="52FB3C40" w14:textId="77777777" w:rsidR="00A33F88" w:rsidRPr="00FF6A71" w:rsidRDefault="00267E1B" w:rsidP="0021440D">
      <w:pPr>
        <w:numPr>
          <w:ilvl w:val="0"/>
          <w:numId w:val="11"/>
        </w:numPr>
        <w:jc w:val="left"/>
      </w:pPr>
      <w:r w:rsidRPr="00FF6A71">
        <w:t>participation/interaction engagement</w:t>
      </w:r>
    </w:p>
    <w:p w14:paraId="7D93C4A4" w14:textId="77777777" w:rsidR="00A33F88" w:rsidRPr="00FF6A71" w:rsidRDefault="00267E1B" w:rsidP="0021440D">
      <w:pPr>
        <w:numPr>
          <w:ilvl w:val="0"/>
          <w:numId w:val="11"/>
        </w:numPr>
        <w:jc w:val="left"/>
      </w:pPr>
      <w:r w:rsidRPr="00FF6A71">
        <w:t>performance engagement.</w:t>
      </w:r>
    </w:p>
    <w:p w14:paraId="1F8DF9E5" w14:textId="7DFCF7B0" w:rsidR="00A33F88" w:rsidRPr="00FF6A71" w:rsidRDefault="00267E1B" w:rsidP="00267E1B">
      <w:pPr>
        <w:jc w:val="left"/>
      </w:pPr>
      <w:r w:rsidRPr="00FF6A71">
        <w:lastRenderedPageBreak/>
        <w:t>Experimental concepts were deployed and focu</w:t>
      </w:r>
      <w:del w:id="1851" w:author="pete jones" w:date="2022-03-29T17:45:00Z">
        <w:r w:rsidRPr="00FF6A71" w:rsidDel="00633263">
          <w:delText>s</w:delText>
        </w:r>
      </w:del>
      <w:r w:rsidRPr="00FF6A71">
        <w:t xml:space="preserve">sed </w:t>
      </w:r>
      <w:del w:id="1852" w:author="pete jones" w:date="2022-03-30T14:17:00Z">
        <w:r w:rsidRPr="00FF6A71" w:rsidDel="004265BC">
          <w:delText>to make</w:delText>
        </w:r>
      </w:del>
      <w:ins w:id="1853" w:author="pete jones" w:date="2022-03-30T14:17:00Z">
        <w:r w:rsidR="004265BC">
          <w:t xml:space="preserve">on </w:t>
        </w:r>
      </w:ins>
      <w:ins w:id="1854" w:author="pete jones" w:date="2022-03-30T14:18:00Z">
        <w:r w:rsidR="004265BC">
          <w:t>using</w:t>
        </w:r>
      </w:ins>
      <w:del w:id="1855" w:author="pete jones" w:date="2022-03-30T14:18:00Z">
        <w:r w:rsidRPr="00FF6A71" w:rsidDel="004265BC">
          <w:delText xml:space="preserve"> use of</w:delText>
        </w:r>
      </w:del>
      <w:r w:rsidRPr="00FF6A71">
        <w:t xml:space="preserve"> CDE in a synoptic learning environment with controlled user groups of students supported by practitioners and academics to gain evidence of the impacts </w:t>
      </w:r>
      <w:del w:id="1856" w:author="pete jones" w:date="2022-03-29T17:45:00Z">
        <w:r w:rsidRPr="00FF6A71" w:rsidDel="00633263">
          <w:delText xml:space="preserve">to </w:delText>
        </w:r>
      </w:del>
      <w:ins w:id="1857" w:author="pete jones" w:date="2022-03-29T17:45:00Z">
        <w:r w:rsidR="00633263">
          <w:t>on</w:t>
        </w:r>
        <w:r w:rsidR="00633263" w:rsidRPr="00FF6A71">
          <w:t xml:space="preserve"> </w:t>
        </w:r>
      </w:ins>
      <w:r w:rsidRPr="00FF6A71">
        <w:t xml:space="preserve">curriculum, learning experience, and infrastructure. </w:t>
      </w:r>
    </w:p>
    <w:p w14:paraId="72A292C7" w14:textId="1F258BE2" w:rsidR="00A33F88" w:rsidRPr="00FF6A71" w:rsidRDefault="00267E1B" w:rsidP="00267E1B">
      <w:r w:rsidRPr="00FF6A71">
        <w:t xml:space="preserve">The context </w:t>
      </w:r>
      <w:del w:id="1858" w:author="pete jones" w:date="2022-03-30T14:17:00Z">
        <w:r w:rsidRPr="00FF6A71" w:rsidDel="004265BC">
          <w:delText>in which</w:delText>
        </w:r>
      </w:del>
      <w:ins w:id="1859" w:author="pete jones" w:date="2022-03-30T14:17:00Z">
        <w:r w:rsidR="004265BC">
          <w:t>of</w:t>
        </w:r>
      </w:ins>
      <w:r w:rsidRPr="00FF6A71">
        <w:t xml:space="preserve"> this research</w:t>
      </w:r>
      <w:del w:id="1860" w:author="pete jones" w:date="2022-03-30T14:17:00Z">
        <w:r w:rsidRPr="00FF6A71" w:rsidDel="004265BC">
          <w:delText xml:space="preserve"> is conducted</w:delText>
        </w:r>
      </w:del>
      <w:r w:rsidRPr="00FF6A71">
        <w:t xml:space="preserve">, </w:t>
      </w:r>
      <w:r w:rsidR="007F61D3" w:rsidRPr="00FF6A71">
        <w:t>teaching,</w:t>
      </w:r>
      <w:r w:rsidRPr="00FF6A71">
        <w:t xml:space="preserve"> and learning of engineering disciplines within higher education in the UK</w:t>
      </w:r>
      <w:del w:id="1861" w:author="pete jones" w:date="2022-03-30T14:18:00Z">
        <w:r w:rsidRPr="00FF6A71" w:rsidDel="004265BC">
          <w:delText>,</w:delText>
        </w:r>
      </w:del>
      <w:r w:rsidRPr="00FF6A71">
        <w:t xml:space="preserve"> is a complex environment involving the collaboration of disciplines, people, </w:t>
      </w:r>
      <w:r w:rsidR="007F61D3" w:rsidRPr="00FF6A71">
        <w:t>processes,</w:t>
      </w:r>
      <w:r w:rsidRPr="00FF6A71">
        <w:t xml:space="preserve"> and outcomes. Within this context</w:t>
      </w:r>
      <w:ins w:id="1862" w:author="pete jones" w:date="2022-03-29T17:45:00Z">
        <w:r w:rsidR="00633263">
          <w:t>,</w:t>
        </w:r>
      </w:ins>
      <w:r w:rsidRPr="00FF6A71">
        <w:t xml:space="preserve"> the different topics and learning approaches applied to </w:t>
      </w:r>
      <w:del w:id="1863" w:author="pete jones" w:date="2022-03-30T14:18:00Z">
        <w:r w:rsidRPr="00FF6A71" w:rsidDel="004265BC">
          <w:delText xml:space="preserve">the goal of </w:delText>
        </w:r>
      </w:del>
      <w:r w:rsidRPr="00FF6A71">
        <w:t xml:space="preserve">educating engineers generate multiple realities for those involved. </w:t>
      </w:r>
      <w:r w:rsidR="002F318C" w:rsidRPr="00FF6A71">
        <w:t>CDE</w:t>
      </w:r>
      <w:r w:rsidRPr="00FF6A71">
        <w:t xml:space="preserve"> aims at the core of those realities and addresses </w:t>
      </w:r>
      <w:del w:id="1864" w:author="pete jones" w:date="2022-03-29T17:45:00Z">
        <w:r w:rsidRPr="00FF6A71" w:rsidDel="00633263">
          <w:delText>the way in which</w:delText>
        </w:r>
      </w:del>
      <w:ins w:id="1865" w:author="pete jones" w:date="2022-03-29T17:45:00Z">
        <w:r w:rsidR="00633263">
          <w:t>how</w:t>
        </w:r>
      </w:ins>
      <w:r w:rsidRPr="00FF6A71">
        <w:t xml:space="preserve"> modern engineering operates interactively. The evolution of these technologies has accelerated in the 21</w:t>
      </w:r>
      <w:r w:rsidRPr="00FF6A71">
        <w:rPr>
          <w:vertAlign w:val="superscript"/>
        </w:rPr>
        <w:t>st</w:t>
      </w:r>
      <w:r w:rsidRPr="00FF6A71">
        <w:t xml:space="preserve"> century, shaped by context, evolving, and changing depending upon experiences and by transfer to similar contexts. The research focu</w:t>
      </w:r>
      <w:del w:id="1866" w:author="pete jones" w:date="2022-03-29T17:45:00Z">
        <w:r w:rsidRPr="00FF6A71" w:rsidDel="00633263">
          <w:delText>s</w:delText>
        </w:r>
      </w:del>
      <w:r w:rsidRPr="00FF6A71">
        <w:t>ses on a relativistic belief that multiple realities exist</w:t>
      </w:r>
      <w:del w:id="1867" w:author="pete jones" w:date="2022-03-30T14:18:00Z">
        <w:r w:rsidRPr="00FF6A71" w:rsidDel="004265BC">
          <w:delText xml:space="preserve"> and because the project aims to introduce technology into the curricula which address core engineering and educational concepts</w:delText>
        </w:r>
      </w:del>
      <w:ins w:id="1868" w:author="pete jones" w:date="2022-03-30T14:18:00Z">
        <w:r w:rsidR="004265BC">
          <w:t>. Because the project aims to introduce technology into the curricula that address core engineering and educational concepts,</w:t>
        </w:r>
      </w:ins>
      <w:r w:rsidRPr="00FF6A71">
        <w:t xml:space="preserve"> there will be </w:t>
      </w:r>
      <w:del w:id="1869" w:author="pete jones" w:date="2022-03-30T14:18:00Z">
        <w:r w:rsidRPr="00FF6A71" w:rsidDel="004265BC">
          <w:delText xml:space="preserve">multiple </w:delText>
        </w:r>
      </w:del>
      <w:ins w:id="1870" w:author="pete jones" w:date="2022-03-30T14:18:00Z">
        <w:r w:rsidR="004265BC">
          <w:t>numerous</w:t>
        </w:r>
        <w:r w:rsidR="004265BC" w:rsidRPr="00FF6A71">
          <w:t xml:space="preserve"> </w:t>
        </w:r>
      </w:ins>
      <w:r w:rsidRPr="00FF6A71">
        <w:t>methods of evolving change.</w:t>
      </w:r>
    </w:p>
    <w:p w14:paraId="2FD5B0C4" w14:textId="3F1BB034" w:rsidR="00A33F88" w:rsidRPr="00FF6A71" w:rsidRDefault="00267E1B" w:rsidP="00267E1B">
      <w:r w:rsidRPr="00FF6A71">
        <w:rPr>
          <w:rPrChange w:id="1871" w:author="pete jones" w:date="2022-01-04T13:45:00Z">
            <w:rPr>
              <w:lang w:val="en-US"/>
            </w:rPr>
          </w:rPrChange>
        </w:rPr>
        <w:t xml:space="preserve">The technology and proposed integration are </w:t>
      </w:r>
      <w:del w:id="1872" w:author="pete jones" w:date="2022-03-30T14:19:00Z">
        <w:r w:rsidRPr="00FF6A71" w:rsidDel="004265BC">
          <w:rPr>
            <w:rPrChange w:id="1873" w:author="pete jones" w:date="2022-01-04T13:45:00Z">
              <w:rPr>
                <w:lang w:val="en-US"/>
              </w:rPr>
            </w:rPrChange>
          </w:rPr>
          <w:delText>not commonly established</w:delText>
        </w:r>
      </w:del>
      <w:ins w:id="1874" w:author="pete jones" w:date="2022-03-30T14:19:00Z">
        <w:r w:rsidR="004265BC">
          <w:t>rare</w:t>
        </w:r>
      </w:ins>
      <w:r w:rsidRPr="00FF6A71">
        <w:rPr>
          <w:rPrChange w:id="1875" w:author="pete jones" w:date="2022-01-04T13:45:00Z">
            <w:rPr>
              <w:lang w:val="en-US"/>
            </w:rPr>
          </w:rPrChange>
        </w:rPr>
        <w:t xml:space="preserve"> within higher education. </w:t>
      </w:r>
      <w:del w:id="1876" w:author="pete jones" w:date="2022-03-30T14:19:00Z">
        <w:r w:rsidRPr="00FF6A71" w:rsidDel="004265BC">
          <w:rPr>
            <w:rPrChange w:id="1877" w:author="pete jones" w:date="2022-01-04T13:45:00Z">
              <w:rPr>
                <w:lang w:val="en-US"/>
              </w:rPr>
            </w:rPrChange>
          </w:rPr>
          <w:delText xml:space="preserve">The </w:delText>
        </w:r>
      </w:del>
      <w:ins w:id="1878" w:author="pete jones" w:date="2022-03-30T14:19:00Z">
        <w:r w:rsidR="004265BC">
          <w:t>However, t</w:t>
        </w:r>
        <w:r w:rsidR="004265BC" w:rsidRPr="00FF6A71">
          <w:rPr>
            <w:rPrChange w:id="1879" w:author="pete jones" w:date="2022-01-04T13:45:00Z">
              <w:rPr>
                <w:lang w:val="en-US"/>
              </w:rPr>
            </w:rPrChange>
          </w:rPr>
          <w:t xml:space="preserve">he </w:t>
        </w:r>
      </w:ins>
      <w:r w:rsidRPr="00FF6A71">
        <w:rPr>
          <w:rPrChange w:id="1880" w:author="pete jones" w:date="2022-01-04T13:45:00Z">
            <w:rPr>
              <w:lang w:val="en-US"/>
            </w:rPr>
          </w:rPrChange>
        </w:rPr>
        <w:t>researcher’s knowledge and technical skill indicated a close relationship with the research</w:t>
      </w:r>
      <w:r w:rsidRPr="00FF6A71">
        <w:t xml:space="preserve"> to interact with people</w:t>
      </w:r>
      <w:r w:rsidRPr="00FF6A71">
        <w:rPr>
          <w:rPrChange w:id="1881" w:author="pete jones" w:date="2022-01-04T13:45:00Z">
            <w:rPr>
              <w:lang w:val="en-US"/>
            </w:rPr>
          </w:rPrChange>
        </w:rPr>
        <w:t xml:space="preserve">, </w:t>
      </w:r>
      <w:r w:rsidR="00036098" w:rsidRPr="00FF6A71">
        <w:rPr>
          <w:rPrChange w:id="1882" w:author="pete jones" w:date="2022-01-04T13:45:00Z">
            <w:rPr>
              <w:lang w:val="en-US"/>
            </w:rPr>
          </w:rPrChange>
        </w:rPr>
        <w:t>i.e.,</w:t>
      </w:r>
      <w:r w:rsidRPr="00FF6A71">
        <w:rPr>
          <w:rPrChange w:id="1883" w:author="pete jones" w:date="2022-01-04T13:45:00Z">
            <w:rPr>
              <w:lang w:val="en-US"/>
            </w:rPr>
          </w:rPrChange>
        </w:rPr>
        <w:t xml:space="preserve"> an emic research </w:t>
      </w:r>
      <w:r w:rsidR="000D19B0" w:rsidRPr="00FF6A71">
        <w:rPr>
          <w:rPrChange w:id="1884" w:author="pete jones" w:date="2022-01-04T13:45:00Z">
            <w:rPr>
              <w:lang w:val="en-US"/>
            </w:rPr>
          </w:rPrChange>
        </w:rPr>
        <w:t>approach</w:t>
      </w:r>
      <w:r w:rsidRPr="00FF6A71">
        <w:t xml:space="preserve">. The effect of this close interaction is acknowledged but was necessary to gain </w:t>
      </w:r>
      <w:ins w:id="1885" w:author="pete jones" w:date="2022-03-29T17:46:00Z">
        <w:r w:rsidR="00633263">
          <w:t xml:space="preserve">an </w:t>
        </w:r>
      </w:ins>
      <w:r w:rsidRPr="00FF6A71">
        <w:t xml:space="preserve">in-depth understanding, </w:t>
      </w:r>
      <w:del w:id="1886" w:author="pete jones" w:date="2022-03-29T17:46:00Z">
        <w:r w:rsidRPr="00FF6A71" w:rsidDel="00633263">
          <w:delText xml:space="preserve">to </w:delText>
        </w:r>
      </w:del>
      <w:r w:rsidRPr="00FF6A71">
        <w:t>discover facts created by meanings and experiences, talk</w:t>
      </w:r>
      <w:del w:id="1887" w:author="pete jones" w:date="2022-03-29T17:46:00Z">
        <w:r w:rsidRPr="00FF6A71" w:rsidDel="00633263">
          <w:delText>ing</w:delText>
        </w:r>
      </w:del>
      <w:r w:rsidRPr="00FF6A71">
        <w:t xml:space="preserve"> to </w:t>
      </w:r>
      <w:r w:rsidR="00036098" w:rsidRPr="00FF6A71">
        <w:t>people,</w:t>
      </w:r>
      <w:r w:rsidRPr="00FF6A71">
        <w:t xml:space="preserve"> and understand</w:t>
      </w:r>
      <w:del w:id="1888" w:author="pete jones" w:date="2022-03-29T17:46:00Z">
        <w:r w:rsidRPr="00FF6A71" w:rsidDel="00633263">
          <w:delText>ing</w:delText>
        </w:r>
      </w:del>
      <w:r w:rsidRPr="00FF6A71">
        <w:t xml:space="preserve"> the developing context.</w:t>
      </w:r>
    </w:p>
    <w:p w14:paraId="4489F76F" w14:textId="615FF38D" w:rsidR="00A33F88" w:rsidRPr="00FF6A71" w:rsidRDefault="00267E1B" w:rsidP="00267E1B">
      <w:pPr>
        <w:spacing w:before="0" w:after="0"/>
        <w:jc w:val="left"/>
        <w:rPr>
          <w:rPrChange w:id="1889" w:author="pete jones" w:date="2022-01-04T13:45:00Z">
            <w:rPr>
              <w:lang w:val="en-US"/>
            </w:rPr>
          </w:rPrChange>
        </w:rPr>
      </w:pPr>
      <w:r w:rsidRPr="00FF6A71">
        <w:rPr>
          <w:rPrChange w:id="1890" w:author="pete jones" w:date="2022-01-04T13:45:00Z">
            <w:rPr>
              <w:lang w:val="en-US"/>
            </w:rPr>
          </w:rPrChange>
        </w:rPr>
        <w:t xml:space="preserve">The study was designed to explore lived experiences in an action-research framework. In-depth interviews with small representative groups were used to understand the context of the experience, </w:t>
      </w:r>
      <w:del w:id="1891" w:author="pete jones" w:date="2022-03-29T17:46:00Z">
        <w:r w:rsidRPr="00FF6A71" w:rsidDel="00633263">
          <w:rPr>
            <w:rPrChange w:id="1892" w:author="pete jones" w:date="2022-01-04T13:45:00Z">
              <w:rPr>
                <w:lang w:val="en-US"/>
              </w:rPr>
            </w:rPrChange>
          </w:rPr>
          <w:delText xml:space="preserve">to </w:delText>
        </w:r>
      </w:del>
      <w:r w:rsidRPr="00FF6A71">
        <w:rPr>
          <w:rPrChange w:id="1893" w:author="pete jones" w:date="2022-01-04T13:45:00Z">
            <w:rPr>
              <w:lang w:val="en-US"/>
            </w:rPr>
          </w:rPrChange>
        </w:rPr>
        <w:t xml:space="preserve">gather as much specific information as possible about collaborative digital engineering concepts, looking for patterns and </w:t>
      </w:r>
      <w:del w:id="1894" w:author="pete jones" w:date="2022-03-30T14:19:00Z">
        <w:r w:rsidRPr="00FF6A71" w:rsidDel="004265BC">
          <w:rPr>
            <w:rPrChange w:id="1895" w:author="pete jones" w:date="2022-01-04T13:45:00Z">
              <w:rPr>
                <w:lang w:val="en-US"/>
              </w:rPr>
            </w:rPrChange>
          </w:rPr>
          <w:delText xml:space="preserve">common </w:delText>
        </w:r>
      </w:del>
      <w:ins w:id="1896" w:author="pete jones" w:date="2022-03-30T14:19:00Z">
        <w:r w:rsidR="004265BC">
          <w:t>typical</w:t>
        </w:r>
        <w:r w:rsidR="004265BC" w:rsidRPr="00FF6A71">
          <w:rPr>
            <w:rPrChange w:id="1897" w:author="pete jones" w:date="2022-01-04T13:45:00Z">
              <w:rPr>
                <w:lang w:val="en-US"/>
              </w:rPr>
            </w:rPrChange>
          </w:rPr>
          <w:t xml:space="preserve"> </w:t>
        </w:r>
      </w:ins>
      <w:r w:rsidRPr="00FF6A71">
        <w:rPr>
          <w:rPrChange w:id="1898" w:author="pete jones" w:date="2022-01-04T13:45:00Z">
            <w:rPr>
              <w:lang w:val="en-US"/>
            </w:rPr>
          </w:rPrChange>
        </w:rPr>
        <w:t xml:space="preserve">findings in the data to uncover new opportunities for a modern engineering curriculum. The approach necessitated a pragmatic worldview </w:t>
      </w:r>
      <w:del w:id="1899" w:author="pete jones" w:date="2022-03-29T17:46:00Z">
        <w:r w:rsidRPr="00FF6A71" w:rsidDel="00633263">
          <w:rPr>
            <w:rPrChange w:id="1900" w:author="pete jones" w:date="2022-01-04T13:45:00Z">
              <w:rPr>
                <w:lang w:val="en-US"/>
              </w:rPr>
            </w:rPrChange>
          </w:rPr>
          <w:delText xml:space="preserve">to </w:delText>
        </w:r>
      </w:del>
      <w:ins w:id="1901" w:author="pete jones" w:date="2022-03-29T17:46:00Z">
        <w:r w:rsidR="00633263">
          <w:t>for</w:t>
        </w:r>
        <w:r w:rsidR="00633263" w:rsidRPr="00FF6A71">
          <w:rPr>
            <w:rPrChange w:id="1902" w:author="pete jones" w:date="2022-01-04T13:45:00Z">
              <w:rPr>
                <w:lang w:val="en-US"/>
              </w:rPr>
            </w:rPrChange>
          </w:rPr>
          <w:t xml:space="preserve"> </w:t>
        </w:r>
      </w:ins>
      <w:r w:rsidRPr="00FF6A71">
        <w:rPr>
          <w:rPrChange w:id="1903" w:author="pete jones" w:date="2022-01-04T13:45:00Z">
            <w:rPr>
              <w:lang w:val="en-US"/>
            </w:rPr>
          </w:rPrChange>
        </w:rPr>
        <w:t xml:space="preserve">the study to discover what </w:t>
      </w:r>
      <w:commentRangeStart w:id="1904"/>
      <w:r w:rsidRPr="00FF6A71">
        <w:rPr>
          <w:rPrChange w:id="1905" w:author="pete jones" w:date="2022-01-04T13:45:00Z">
            <w:rPr>
              <w:lang w:val="en-US"/>
            </w:rPr>
          </w:rPrChange>
        </w:rPr>
        <w:t>works</w:t>
      </w:r>
      <w:commentRangeEnd w:id="1904"/>
      <w:r w:rsidR="002F318C" w:rsidRPr="00FF6A71">
        <w:rPr>
          <w:rStyle w:val="CommentReference"/>
        </w:rPr>
        <w:commentReference w:id="1904"/>
      </w:r>
      <w:r w:rsidRPr="00FF6A71">
        <w:rPr>
          <w:rPrChange w:id="1906" w:author="pete jones" w:date="2022-01-04T13:45:00Z">
            <w:rPr>
              <w:lang w:val="en-US"/>
            </w:rPr>
          </w:rPrChange>
        </w:rPr>
        <w:t>. Students would not necessarily understand the issues</w:t>
      </w:r>
      <w:ins w:id="1907" w:author="pete jones" w:date="2022-03-30T14:20:00Z">
        <w:r w:rsidR="004265BC">
          <w:t>. However</w:t>
        </w:r>
      </w:ins>
      <w:ins w:id="1908" w:author="pete jones" w:date="2022-03-30T14:25:00Z">
        <w:r w:rsidR="004265BC">
          <w:t>,</w:t>
        </w:r>
      </w:ins>
      <w:ins w:id="1909" w:author="pete jones" w:date="2022-03-30T14:24:00Z">
        <w:r w:rsidR="004265BC">
          <w:t xml:space="preserve"> there is an implication that students</w:t>
        </w:r>
      </w:ins>
      <w:ins w:id="1910" w:author="pete jones" w:date="2022-03-30T14:25:00Z">
        <w:r w:rsidR="004265BC">
          <w:t xml:space="preserve"> will expect</w:t>
        </w:r>
      </w:ins>
      <w:del w:id="1911" w:author="pete jones" w:date="2022-03-30T14:21:00Z">
        <w:r w:rsidRPr="00FF6A71" w:rsidDel="004265BC">
          <w:rPr>
            <w:rPrChange w:id="1912" w:author="pete jones" w:date="2022-01-04T13:45:00Z">
              <w:rPr>
                <w:lang w:val="en-US"/>
              </w:rPr>
            </w:rPrChange>
          </w:rPr>
          <w:delText xml:space="preserve"> but</w:delText>
        </w:r>
      </w:del>
      <w:del w:id="1913" w:author="pete jones" w:date="2022-03-30T14:25:00Z">
        <w:r w:rsidRPr="00FF6A71" w:rsidDel="004265BC">
          <w:rPr>
            <w:rPrChange w:id="1914" w:author="pete jones" w:date="2022-01-04T13:45:00Z">
              <w:rPr>
                <w:lang w:val="en-US"/>
              </w:rPr>
            </w:rPrChange>
          </w:rPr>
          <w:delText xml:space="preserve"> </w:delText>
        </w:r>
      </w:del>
      <w:del w:id="1915" w:author="pete jones" w:date="2022-03-30T14:22:00Z">
        <w:r w:rsidRPr="00FF6A71" w:rsidDel="004265BC">
          <w:rPr>
            <w:rPrChange w:id="1916" w:author="pete jones" w:date="2022-01-04T13:45:00Z">
              <w:rPr>
                <w:lang w:val="en-US"/>
              </w:rPr>
            </w:rPrChange>
          </w:rPr>
          <w:delText xml:space="preserve">their </w:delText>
        </w:r>
      </w:del>
      <w:del w:id="1917" w:author="pete jones" w:date="2022-03-30T14:21:00Z">
        <w:r w:rsidRPr="00FF6A71" w:rsidDel="004265BC">
          <w:rPr>
            <w:rPrChange w:id="1918" w:author="pete jones" w:date="2022-01-04T13:45:00Z">
              <w:rPr>
                <w:lang w:val="en-US"/>
              </w:rPr>
            </w:rPrChange>
          </w:rPr>
          <w:delText xml:space="preserve">experiences or </w:delText>
        </w:r>
      </w:del>
      <w:del w:id="1919" w:author="pete jones" w:date="2022-03-30T14:22:00Z">
        <w:r w:rsidRPr="00FF6A71" w:rsidDel="004265BC">
          <w:rPr>
            <w:rPrChange w:id="1920" w:author="pete jones" w:date="2022-01-04T13:45:00Z">
              <w:rPr>
                <w:lang w:val="en-US"/>
              </w:rPr>
            </w:rPrChange>
          </w:rPr>
          <w:delText xml:space="preserve">journey into HE would develop </w:delText>
        </w:r>
      </w:del>
      <w:del w:id="1921" w:author="pete jones" w:date="2022-03-30T14:25:00Z">
        <w:r w:rsidRPr="00FF6A71" w:rsidDel="004265BC">
          <w:rPr>
            <w:rPrChange w:id="1922" w:author="pete jones" w:date="2022-01-04T13:45:00Z">
              <w:rPr>
                <w:lang w:val="en-US"/>
              </w:rPr>
            </w:rPrChange>
          </w:rPr>
          <w:delText>an expectation of</w:delText>
        </w:r>
      </w:del>
      <w:r w:rsidRPr="00FF6A71">
        <w:rPr>
          <w:rPrChange w:id="1923" w:author="pete jones" w:date="2022-01-04T13:45:00Z">
            <w:rPr>
              <w:lang w:val="en-US"/>
            </w:rPr>
          </w:rPrChange>
        </w:rPr>
        <w:t xml:space="preserve"> </w:t>
      </w:r>
      <w:del w:id="1924" w:author="pete jones" w:date="2022-03-30T14:21:00Z">
        <w:r w:rsidRPr="00FF6A71" w:rsidDel="004265BC">
          <w:rPr>
            <w:rPrChange w:id="1925" w:author="pete jones" w:date="2022-01-04T13:45:00Z">
              <w:rPr>
                <w:lang w:val="en-US"/>
              </w:rPr>
            </w:rPrChange>
          </w:rPr>
          <w:delText xml:space="preserve">and reliance upon </w:delText>
        </w:r>
      </w:del>
      <w:del w:id="1926" w:author="pete jones" w:date="2022-03-30T14:19:00Z">
        <w:r w:rsidRPr="00FF6A71" w:rsidDel="004265BC">
          <w:rPr>
            <w:rPrChange w:id="1927" w:author="pete jones" w:date="2022-01-04T13:45:00Z">
              <w:rPr>
                <w:lang w:val="en-US"/>
              </w:rPr>
            </w:rPrChange>
          </w:rPr>
          <w:delText>the expertise of faculty</w:delText>
        </w:r>
      </w:del>
      <w:ins w:id="1928" w:author="pete jones" w:date="2022-03-30T14:19:00Z">
        <w:r w:rsidR="004265BC">
          <w:t xml:space="preserve">faculty </w:t>
        </w:r>
      </w:ins>
      <w:del w:id="1929" w:author="pete jones" w:date="2022-03-30T14:23:00Z">
        <w:r w:rsidRPr="00FF6A71" w:rsidDel="004265BC">
          <w:rPr>
            <w:rPrChange w:id="1930" w:author="pete jones" w:date="2022-01-04T13:45:00Z">
              <w:rPr>
                <w:lang w:val="en-US"/>
              </w:rPr>
            </w:rPrChange>
          </w:rPr>
          <w:delText xml:space="preserve"> </w:delText>
        </w:r>
      </w:del>
      <w:r w:rsidRPr="00FF6A71">
        <w:rPr>
          <w:rPrChange w:id="1931" w:author="pete jones" w:date="2022-01-04T13:45:00Z">
            <w:rPr>
              <w:lang w:val="en-US"/>
            </w:rPr>
          </w:rPrChange>
        </w:rPr>
        <w:t xml:space="preserve">to ensure </w:t>
      </w:r>
      <w:del w:id="1932" w:author="pete jones" w:date="2022-03-30T14:20:00Z">
        <w:r w:rsidRPr="00FF6A71" w:rsidDel="004265BC">
          <w:rPr>
            <w:rPrChange w:id="1933" w:author="pete jones" w:date="2022-01-04T13:45:00Z">
              <w:rPr>
                <w:lang w:val="en-US"/>
              </w:rPr>
            </w:rPrChange>
          </w:rPr>
          <w:delText xml:space="preserve">valid </w:delText>
        </w:r>
      </w:del>
      <w:ins w:id="1934" w:author="pete jones" w:date="2022-03-30T14:20:00Z">
        <w:r w:rsidR="004265BC">
          <w:t>goo</w:t>
        </w:r>
        <w:r w:rsidR="004265BC" w:rsidRPr="00FF6A71">
          <w:rPr>
            <w:rPrChange w:id="1935" w:author="pete jones" w:date="2022-01-04T13:45:00Z">
              <w:rPr>
                <w:lang w:val="en-US"/>
              </w:rPr>
            </w:rPrChange>
          </w:rPr>
          <w:t xml:space="preserve">d </w:t>
        </w:r>
      </w:ins>
      <w:r w:rsidRPr="00FF6A71">
        <w:rPr>
          <w:rPrChange w:id="1936" w:author="pete jones" w:date="2022-01-04T13:45:00Z">
            <w:rPr>
              <w:lang w:val="en-US"/>
            </w:rPr>
          </w:rPrChange>
        </w:rPr>
        <w:t>employability opportunities</w:t>
      </w:r>
      <w:del w:id="1937" w:author="pete jones" w:date="2022-03-30T14:22:00Z">
        <w:r w:rsidRPr="00FF6A71" w:rsidDel="004265BC">
          <w:rPr>
            <w:rPrChange w:id="1938" w:author="pete jones" w:date="2022-01-04T13:45:00Z">
              <w:rPr>
                <w:lang w:val="en-US"/>
              </w:rPr>
            </w:rPrChange>
          </w:rPr>
          <w:delText>,</w:delText>
        </w:r>
      </w:del>
      <w:r w:rsidRPr="00FF6A71">
        <w:rPr>
          <w:rPrChange w:id="1939" w:author="pete jones" w:date="2022-01-04T13:45:00Z">
            <w:rPr>
              <w:lang w:val="en-US"/>
            </w:rPr>
          </w:rPrChange>
        </w:rPr>
        <w:t xml:space="preserve"> </w:t>
      </w:r>
      <w:ins w:id="1940" w:author="pete jones" w:date="2022-03-30T14:21:00Z">
        <w:r w:rsidR="004265BC">
          <w:t xml:space="preserve">whilst </w:t>
        </w:r>
      </w:ins>
      <w:r w:rsidRPr="00FF6A71">
        <w:rPr>
          <w:rPrChange w:id="1941" w:author="pete jones" w:date="2022-01-04T13:45:00Z">
            <w:rPr>
              <w:lang w:val="en-US"/>
            </w:rPr>
          </w:rPrChange>
        </w:rPr>
        <w:t xml:space="preserve">exploiting relevant technology and individual learning styles. It would also be necessary to demonstrate to </w:t>
      </w:r>
      <w:r w:rsidRPr="00FF6A71">
        <w:rPr>
          <w:rPrChange w:id="1942" w:author="pete jones" w:date="2022-01-04T13:45:00Z">
            <w:rPr>
              <w:lang w:val="en-US"/>
            </w:rPr>
          </w:rPrChange>
        </w:rPr>
        <w:lastRenderedPageBreak/>
        <w:t xml:space="preserve">faculty that </w:t>
      </w:r>
      <w:del w:id="1943" w:author="pete jones" w:date="2022-03-29T17:46:00Z">
        <w:r w:rsidRPr="00FF6A71" w:rsidDel="00633263">
          <w:rPr>
            <w:rPrChange w:id="1944" w:author="pete jones" w:date="2022-01-04T13:45:00Z">
              <w:rPr>
                <w:lang w:val="en-US"/>
              </w:rPr>
            </w:rPrChange>
          </w:rPr>
          <w:delText>there were external factors</w:delText>
        </w:r>
      </w:del>
      <w:ins w:id="1945" w:author="pete jones" w:date="2022-03-29T17:46:00Z">
        <w:r w:rsidR="00633263">
          <w:t>external factors were</w:t>
        </w:r>
      </w:ins>
      <w:r w:rsidRPr="00FF6A71">
        <w:rPr>
          <w:rPrChange w:id="1946" w:author="pete jones" w:date="2022-01-04T13:45:00Z">
            <w:rPr>
              <w:lang w:val="en-US"/>
            </w:rPr>
          </w:rPrChange>
        </w:rPr>
        <w:t xml:space="preserve"> generating the need for change and </w:t>
      </w:r>
      <w:del w:id="1947" w:author="pete jones" w:date="2022-03-29T17:46:00Z">
        <w:r w:rsidRPr="00FF6A71" w:rsidDel="00633263">
          <w:rPr>
            <w:rPrChange w:id="1948" w:author="pete jones" w:date="2022-01-04T13:45:00Z">
              <w:rPr>
                <w:lang w:val="en-US"/>
              </w:rPr>
            </w:rPrChange>
          </w:rPr>
          <w:delText xml:space="preserve">an </w:delText>
        </w:r>
      </w:del>
      <w:r w:rsidRPr="00FF6A71">
        <w:rPr>
          <w:rPrChange w:id="1949" w:author="pete jones" w:date="2022-01-04T13:45:00Z">
            <w:rPr>
              <w:lang w:val="en-US"/>
            </w:rPr>
          </w:rPrChange>
        </w:rPr>
        <w:t xml:space="preserve">evolution of the curriculum to meet </w:t>
      </w:r>
      <w:del w:id="1950" w:author="pete jones" w:date="2022-03-30T14:25:00Z">
        <w:r w:rsidRPr="00FF6A71" w:rsidDel="004265BC">
          <w:rPr>
            <w:rPrChange w:id="1951" w:author="pete jones" w:date="2022-01-04T13:45:00Z">
              <w:rPr>
                <w:lang w:val="en-US"/>
              </w:rPr>
            </w:rPrChange>
          </w:rPr>
          <w:delText>the needs of industry</w:delText>
        </w:r>
      </w:del>
      <w:ins w:id="1952" w:author="pete jones" w:date="2022-03-30T14:25:00Z">
        <w:r w:rsidR="004265BC">
          <w:t>industry needs</w:t>
        </w:r>
      </w:ins>
      <w:r w:rsidRPr="00FF6A71">
        <w:rPr>
          <w:rPrChange w:id="1953" w:author="pete jones" w:date="2022-01-04T13:45:00Z">
            <w:rPr>
              <w:lang w:val="en-US"/>
            </w:rPr>
          </w:rPrChange>
        </w:rPr>
        <w:t xml:space="preserve"> and to initiate a positive climate in which change could flourish. The view from </w:t>
      </w:r>
      <w:ins w:id="1954" w:author="pete jones" w:date="2022-03-29T17:46:00Z">
        <w:r w:rsidR="00633263">
          <w:t xml:space="preserve">the </w:t>
        </w:r>
      </w:ins>
      <w:r w:rsidRPr="00FF6A71">
        <w:rPr>
          <w:rPrChange w:id="1955" w:author="pete jones" w:date="2022-01-04T13:45:00Z">
            <w:rPr>
              <w:lang w:val="en-US"/>
            </w:rPr>
          </w:rPrChange>
        </w:rPr>
        <w:t xml:space="preserve">industry is that HE does not meet its needs while simultaneously demonstrating a lack of knowledge of the undergraduate experience or a willingness (in most cases) to engage with academia to evolve a viable industry-4 curriculum. </w:t>
      </w:r>
      <w:r w:rsidR="003C28C6" w:rsidRPr="00FF6A71">
        <w:rPr>
          <w:rPrChange w:id="1956" w:author="pete jones" w:date="2022-01-04T13:45:00Z">
            <w:rPr>
              <w:lang w:val="en-US"/>
            </w:rPr>
          </w:rPrChange>
        </w:rPr>
        <w:t xml:space="preserve">The IET identifies three </w:t>
      </w:r>
      <w:del w:id="1957" w:author="pete jones" w:date="2022-03-30T14:25:00Z">
        <w:r w:rsidR="003C28C6" w:rsidRPr="00FF6A71" w:rsidDel="004265BC">
          <w:rPr>
            <w:rPrChange w:id="1958" w:author="pete jones" w:date="2022-01-04T13:45:00Z">
              <w:rPr>
                <w:lang w:val="en-US"/>
              </w:rPr>
            </w:rPrChange>
          </w:rPr>
          <w:delText xml:space="preserve">key </w:delText>
        </w:r>
      </w:del>
      <w:ins w:id="1959" w:author="pete jones" w:date="2022-03-30T14:25:00Z">
        <w:r w:rsidR="004265BC">
          <w:t>critical</w:t>
        </w:r>
        <w:r w:rsidR="004265BC" w:rsidRPr="00FF6A71">
          <w:rPr>
            <w:rPrChange w:id="1960" w:author="pete jones" w:date="2022-01-04T13:45:00Z">
              <w:rPr>
                <w:lang w:val="en-US"/>
              </w:rPr>
            </w:rPrChange>
          </w:rPr>
          <w:t xml:space="preserve"> </w:t>
        </w:r>
      </w:ins>
      <w:r w:rsidR="003C28C6" w:rsidRPr="00FF6A71">
        <w:rPr>
          <w:rPrChange w:id="1961" w:author="pete jones" w:date="2022-01-04T13:45:00Z">
            <w:rPr>
              <w:lang w:val="en-US"/>
            </w:rPr>
          </w:rPrChange>
        </w:rPr>
        <w:t>challenges for its institution</w:t>
      </w:r>
      <w:ins w:id="1962" w:author="pete jones" w:date="2022-03-30T14:25:00Z">
        <w:r w:rsidR="004265BC">
          <w:t>,</w:t>
        </w:r>
      </w:ins>
      <w:r w:rsidR="003C28C6" w:rsidRPr="00FF6A71">
        <w:rPr>
          <w:rPrChange w:id="1963" w:author="pete jones" w:date="2022-01-04T13:45:00Z">
            <w:rPr>
              <w:lang w:val="en-US"/>
            </w:rPr>
          </w:rPrChange>
        </w:rPr>
        <w:t xml:space="preserve"> which recogni</w:t>
      </w:r>
      <w:ins w:id="1964" w:author="pete jones" w:date="2022-03-30T14:25:00Z">
        <w:r w:rsidR="004265BC">
          <w:t>s</w:t>
        </w:r>
      </w:ins>
      <w:del w:id="1965" w:author="pete jones" w:date="2022-03-30T14:25:00Z">
        <w:r w:rsidR="003C28C6" w:rsidRPr="00FF6A71" w:rsidDel="004265BC">
          <w:rPr>
            <w:rPrChange w:id="1966" w:author="pete jones" w:date="2022-01-04T13:45:00Z">
              <w:rPr>
                <w:lang w:val="en-US"/>
              </w:rPr>
            </w:rPrChange>
          </w:rPr>
          <w:delText>z</w:delText>
        </w:r>
      </w:del>
      <w:r w:rsidR="003C28C6" w:rsidRPr="00FF6A71">
        <w:rPr>
          <w:rPrChange w:id="1967" w:author="pete jones" w:date="2022-01-04T13:45:00Z">
            <w:rPr>
              <w:lang w:val="en-US"/>
            </w:rPr>
          </w:rPrChange>
        </w:rPr>
        <w:t>e this issue</w:t>
      </w:r>
      <w:del w:id="1968" w:author="pete jones" w:date="2022-03-30T14:25:00Z">
        <w:r w:rsidR="003C28C6" w:rsidRPr="00FF6A71" w:rsidDel="004265BC">
          <w:rPr>
            <w:rPrChange w:id="1969" w:author="pete jones" w:date="2022-01-04T13:45:00Z">
              <w:rPr>
                <w:lang w:val="en-US"/>
              </w:rPr>
            </w:rPrChange>
          </w:rPr>
          <w:delText>,</w:delText>
        </w:r>
      </w:del>
      <w:r w:rsidR="003C28C6" w:rsidRPr="00FF6A71">
        <w:rPr>
          <w:rPrChange w:id="1970" w:author="pete jones" w:date="2022-01-04T13:45:00Z">
            <w:rPr>
              <w:lang w:val="en-US"/>
            </w:rPr>
          </w:rPrChange>
        </w:rPr>
        <w:t xml:space="preserve"> </w:t>
      </w:r>
      <w:r w:rsidR="003C28C6" w:rsidRPr="00FF6A71">
        <w:rPr>
          <w:rPrChange w:id="1971" w:author="pete jones" w:date="2022-01-04T13:45:00Z">
            <w:rPr>
              <w:lang w:val="en-US"/>
            </w:rPr>
          </w:rPrChange>
        </w:rPr>
        <w:fldChar w:fldCharType="begin" w:fldLock="1"/>
      </w:r>
      <w:r w:rsidR="00721BFD">
        <w:instrText>ADDIN CSL_CITATION {"citationItems":[{"id":"ITEM-1","itemData":{"abstract":"It is well known throughout industry that we are currently experiencing a severe skills shortage, with supply of work-ready engineers lagging far behind demand and concerns growing about the existing skills gaps.","author":[{"dropping-particle":"","family":"IET","given":"","non-dropping-particle":"","parse-names":false,"suffix":""},{"dropping-particle":"","family":"EPC","given":"","non-dropping-particle":"","parse-names":false,"suffix":""}],"id":"ITEM-1","issued":{"date-parts":[["2017"]]},"number-of-pages":"3","title":"New approaches to engineering higher education","type":"report"},"locator":"10","uris":["http://www.mendeley.com/documents/?uuid=549558bf-defd-3001-ba80-2d6308bd4aa5"]}],"mendeley":{"formattedCitation":"(IET and EPC, 2017, p. 10)","plainTextFormattedCitation":"(IET and EPC, 2017, p. 10)","previouslyFormattedCitation":"(IET and EPC, 2017, p. 10)"},"properties":{"noteIndex":0},"schema":"https://github.com/citation-style-language/schema/raw/master/csl-citation.json"}</w:instrText>
      </w:r>
      <w:r w:rsidR="003C28C6" w:rsidRPr="00FF6A71">
        <w:rPr>
          <w:rPrChange w:id="1972" w:author="pete jones" w:date="2022-01-04T13:45:00Z">
            <w:rPr>
              <w:lang w:val="en-US"/>
            </w:rPr>
          </w:rPrChange>
        </w:rPr>
        <w:fldChar w:fldCharType="separate"/>
      </w:r>
      <w:r w:rsidR="00EC2A98" w:rsidRPr="00EC2A98">
        <w:rPr>
          <w:noProof/>
        </w:rPr>
        <w:t>(IET and EPC, 2017, p. 10)</w:t>
      </w:r>
      <w:r w:rsidR="003C28C6" w:rsidRPr="00FF6A71">
        <w:rPr>
          <w:rPrChange w:id="1973" w:author="pete jones" w:date="2022-01-04T13:45:00Z">
            <w:rPr>
              <w:lang w:val="en-US"/>
            </w:rPr>
          </w:rPrChange>
        </w:rPr>
        <w:fldChar w:fldCharType="end"/>
      </w:r>
      <w:r w:rsidR="003C28C6" w:rsidRPr="00FF6A71">
        <w:rPr>
          <w:rPrChange w:id="1974" w:author="pete jones" w:date="2022-01-04T13:45:00Z">
            <w:rPr>
              <w:lang w:val="en-US"/>
            </w:rPr>
          </w:rPrChange>
        </w:rPr>
        <w:t>…</w:t>
      </w:r>
    </w:p>
    <w:p w14:paraId="0CCF0003" w14:textId="7C403AF1" w:rsidR="003C28C6" w:rsidRPr="00FF6A71" w:rsidRDefault="003C28C6" w:rsidP="00267E1B">
      <w:pPr>
        <w:spacing w:before="0" w:after="0"/>
        <w:jc w:val="left"/>
        <w:rPr>
          <w:rPrChange w:id="1975" w:author="pete jones" w:date="2022-01-04T13:45:00Z">
            <w:rPr>
              <w:lang w:val="en-US"/>
            </w:rPr>
          </w:rPrChange>
        </w:rPr>
      </w:pPr>
    </w:p>
    <w:p w14:paraId="7CF0A7C0" w14:textId="6C05033B" w:rsidR="00CE06DC" w:rsidRPr="00FF6A71" w:rsidRDefault="00CE06DC" w:rsidP="002F4855">
      <w:pPr>
        <w:numPr>
          <w:ilvl w:val="0"/>
          <w:numId w:val="86"/>
        </w:numPr>
        <w:spacing w:before="0" w:after="0"/>
        <w:jc w:val="left"/>
        <w:rPr>
          <w:i/>
          <w:iCs/>
          <w:rPrChange w:id="1976" w:author="pete jones" w:date="2022-01-04T13:45:00Z">
            <w:rPr>
              <w:i/>
              <w:iCs/>
              <w:lang w:val="en-US"/>
            </w:rPr>
          </w:rPrChange>
        </w:rPr>
      </w:pPr>
      <w:r w:rsidRPr="00FF6A71">
        <w:rPr>
          <w:i/>
          <w:iCs/>
          <w:rPrChange w:id="1977" w:author="pete jones" w:date="2022-01-04T13:45:00Z">
            <w:rPr>
              <w:i/>
              <w:iCs/>
              <w:lang w:val="en-US"/>
            </w:rPr>
          </w:rPrChange>
        </w:rPr>
        <w:t xml:space="preserve">As well as identifying the six ways that the higher education sector can implement much-needed New Approaches, </w:t>
      </w:r>
      <w:ins w:id="1978" w:author="pete jones" w:date="2022-03-30T14:26:00Z">
        <w:r w:rsidR="004265BC">
          <w:rPr>
            <w:i/>
            <w:iCs/>
          </w:rPr>
          <w:t xml:space="preserve">the IET </w:t>
        </w:r>
      </w:ins>
      <w:del w:id="1979" w:author="pete jones" w:date="2022-03-30T14:26:00Z">
        <w:r w:rsidRPr="00FF6A71" w:rsidDel="004265BC">
          <w:rPr>
            <w:i/>
            <w:iCs/>
            <w:rPrChange w:id="1980" w:author="pete jones" w:date="2022-01-04T13:45:00Z">
              <w:rPr>
                <w:i/>
                <w:iCs/>
                <w:lang w:val="en-US"/>
              </w:rPr>
            </w:rPrChange>
          </w:rPr>
          <w:delText xml:space="preserve">we </w:delText>
        </w:r>
      </w:del>
      <w:r w:rsidRPr="00FF6A71">
        <w:rPr>
          <w:i/>
          <w:iCs/>
          <w:rPrChange w:id="1981" w:author="pete jones" w:date="2022-01-04T13:45:00Z">
            <w:rPr>
              <w:i/>
              <w:iCs/>
              <w:lang w:val="en-US"/>
            </w:rPr>
          </w:rPrChange>
        </w:rPr>
        <w:t>ha</w:t>
      </w:r>
      <w:del w:id="1982" w:author="pete jones" w:date="2022-03-30T14:26:00Z">
        <w:r w:rsidRPr="00FF6A71" w:rsidDel="004265BC">
          <w:rPr>
            <w:i/>
            <w:iCs/>
            <w:rPrChange w:id="1983" w:author="pete jones" w:date="2022-01-04T13:45:00Z">
              <w:rPr>
                <w:i/>
                <w:iCs/>
                <w:lang w:val="en-US"/>
              </w:rPr>
            </w:rPrChange>
          </w:rPr>
          <w:delText>ve</w:delText>
        </w:r>
      </w:del>
      <w:ins w:id="1984" w:author="pete jones" w:date="2022-03-30T14:26:00Z">
        <w:r w:rsidR="004265BC">
          <w:rPr>
            <w:i/>
            <w:iCs/>
          </w:rPr>
          <w:t>s</w:t>
        </w:r>
      </w:ins>
      <w:r w:rsidRPr="00FF6A71">
        <w:rPr>
          <w:i/>
          <w:iCs/>
          <w:rPrChange w:id="1985" w:author="pete jones" w:date="2022-01-04T13:45:00Z">
            <w:rPr>
              <w:i/>
              <w:iCs/>
              <w:lang w:val="en-US"/>
            </w:rPr>
          </w:rPrChange>
        </w:rPr>
        <w:t xml:space="preserve"> </w:t>
      </w:r>
      <w:del w:id="1986" w:author="pete jones" w:date="2022-03-30T14:26:00Z">
        <w:r w:rsidRPr="00FF6A71" w:rsidDel="004265BC">
          <w:rPr>
            <w:i/>
            <w:iCs/>
            <w:rPrChange w:id="1987" w:author="pete jones" w:date="2022-01-04T13:45:00Z">
              <w:rPr>
                <w:i/>
                <w:iCs/>
                <w:lang w:val="en-US"/>
              </w:rPr>
            </w:rPrChange>
          </w:rPr>
          <w:delText xml:space="preserve">also </w:delText>
        </w:r>
      </w:del>
      <w:r w:rsidRPr="00FF6A71">
        <w:rPr>
          <w:i/>
          <w:iCs/>
          <w:rPrChange w:id="1988" w:author="pete jones" w:date="2022-01-04T13:45:00Z">
            <w:rPr>
              <w:i/>
              <w:iCs/>
              <w:lang w:val="en-US"/>
            </w:rPr>
          </w:rPrChange>
        </w:rPr>
        <w:t xml:space="preserve">identified three key challenges that need to be addressed by all relevant stakeholders </w:t>
      </w:r>
      <w:r w:rsidR="007F61D3" w:rsidRPr="00FF6A71">
        <w:rPr>
          <w:i/>
          <w:iCs/>
          <w:rPrChange w:id="1989" w:author="pete jones" w:date="2022-01-04T13:45:00Z">
            <w:rPr>
              <w:i/>
              <w:iCs/>
              <w:lang w:val="en-US"/>
            </w:rPr>
          </w:rPrChange>
        </w:rPr>
        <w:t>to</w:t>
      </w:r>
      <w:r w:rsidRPr="00FF6A71">
        <w:rPr>
          <w:i/>
          <w:iCs/>
          <w:rPrChange w:id="1990" w:author="pete jones" w:date="2022-01-04T13:45:00Z">
            <w:rPr>
              <w:i/>
              <w:iCs/>
              <w:lang w:val="en-US"/>
            </w:rPr>
          </w:rPrChange>
        </w:rPr>
        <w:t xml:space="preserve"> create a successful engineering skills pipeline between universities and industry that suits the needs of businesses, educators, </w:t>
      </w:r>
      <w:r w:rsidR="007F61D3" w:rsidRPr="00FF6A71">
        <w:rPr>
          <w:i/>
          <w:iCs/>
          <w:rPrChange w:id="1991" w:author="pete jones" w:date="2022-01-04T13:45:00Z">
            <w:rPr>
              <w:i/>
              <w:iCs/>
              <w:lang w:val="en-US"/>
            </w:rPr>
          </w:rPrChange>
        </w:rPr>
        <w:t>students,</w:t>
      </w:r>
      <w:r w:rsidRPr="00FF6A71">
        <w:rPr>
          <w:i/>
          <w:iCs/>
          <w:rPrChange w:id="1992" w:author="pete jones" w:date="2022-01-04T13:45:00Z">
            <w:rPr>
              <w:i/>
              <w:iCs/>
              <w:lang w:val="en-US"/>
            </w:rPr>
          </w:rPrChange>
        </w:rPr>
        <w:t xml:space="preserve"> and the UK as a whole.</w:t>
      </w:r>
    </w:p>
    <w:p w14:paraId="4722372C" w14:textId="4B043EF9" w:rsidR="003C28C6" w:rsidRPr="00FF6A71" w:rsidRDefault="003C28C6" w:rsidP="002F4855">
      <w:pPr>
        <w:numPr>
          <w:ilvl w:val="0"/>
          <w:numId w:val="86"/>
        </w:numPr>
        <w:spacing w:before="0" w:after="0"/>
        <w:jc w:val="left"/>
        <w:rPr>
          <w:i/>
          <w:iCs/>
          <w:rPrChange w:id="1993" w:author="pete jones" w:date="2022-01-04T13:45:00Z">
            <w:rPr>
              <w:i/>
              <w:iCs/>
              <w:lang w:val="en-US"/>
            </w:rPr>
          </w:rPrChange>
        </w:rPr>
      </w:pPr>
      <w:r w:rsidRPr="00FF6A71">
        <w:rPr>
          <w:i/>
          <w:iCs/>
          <w:rPrChange w:id="1994" w:author="pete jones" w:date="2022-01-04T13:45:00Z">
            <w:rPr>
              <w:i/>
              <w:iCs/>
              <w:lang w:val="en-US"/>
            </w:rPr>
          </w:rPrChange>
        </w:rPr>
        <w:t>84% of businesses questioned for the 2017 Skills Survey also accepted that they should be doing more to provide work experience opportunities.</w:t>
      </w:r>
    </w:p>
    <w:p w14:paraId="2BFA422C" w14:textId="77777777" w:rsidR="00A33F88" w:rsidRPr="00FF6A71" w:rsidRDefault="00267E1B" w:rsidP="00267E1B">
      <w:pPr>
        <w:pStyle w:val="Heading2"/>
      </w:pPr>
      <w:bookmarkStart w:id="1995" w:name="_Toc68162173"/>
      <w:bookmarkStart w:id="1996" w:name="_Toc99969482"/>
      <w:r w:rsidRPr="00FF6A71">
        <w:t xml:space="preserve">Research questions and </w:t>
      </w:r>
      <w:r w:rsidR="00A33F88" w:rsidRPr="00FF6A71">
        <w:t>problem</w:t>
      </w:r>
      <w:bookmarkEnd w:id="1995"/>
      <w:bookmarkEnd w:id="1996"/>
    </w:p>
    <w:p w14:paraId="3B55EAF4" w14:textId="0F77B1E6" w:rsidR="00A33F88" w:rsidRPr="00FF6A71" w:rsidRDefault="00267E1B" w:rsidP="00267E1B">
      <w:r w:rsidRPr="00FF6A71">
        <w:t xml:space="preserve">Most UK undergraduate engineering courses have </w:t>
      </w:r>
      <w:del w:id="1997" w:author="pete jones" w:date="2022-03-30T14:26:00Z">
        <w:r w:rsidRPr="00FF6A71" w:rsidDel="004265BC">
          <w:delText xml:space="preserve">an element of </w:delText>
        </w:r>
      </w:del>
      <w:del w:id="1998" w:author="pete jones" w:date="2022-03-29T17:46:00Z">
        <w:r w:rsidRPr="00FF6A71" w:rsidDel="00633263">
          <w:delText xml:space="preserve">computer </w:delText>
        </w:r>
      </w:del>
      <w:del w:id="1999" w:author="pete jones" w:date="2022-03-30T14:26:00Z">
        <w:r w:rsidRPr="00FF6A71" w:rsidDel="004265BC">
          <w:delText>aided design (CAD)</w:delText>
        </w:r>
      </w:del>
      <w:ins w:id="2000" w:author="pete jones" w:date="2022-03-30T14:26:00Z">
        <w:r w:rsidR="004265BC">
          <w:t>computer-aided design (CAD) elements</w:t>
        </w:r>
      </w:ins>
      <w:r w:rsidRPr="00FF6A71">
        <w:t xml:space="preserve">. </w:t>
      </w:r>
      <w:ins w:id="2001" w:author="pete jones" w:date="2022-03-30T14:27:00Z">
        <w:r w:rsidR="004265BC">
          <w:t xml:space="preserve">The use of </w:t>
        </w:r>
      </w:ins>
      <w:ins w:id="2002" w:author="pete jones" w:date="2022-04-05T11:06:00Z">
        <w:r w:rsidR="00E53420">
          <w:t>CAD</w:t>
        </w:r>
      </w:ins>
      <w:ins w:id="2003" w:author="pete jones" w:date="2022-03-30T14:27:00Z">
        <w:r w:rsidR="004265BC">
          <w:t xml:space="preserve"> </w:t>
        </w:r>
      </w:ins>
      <w:del w:id="2004" w:author="pete jones" w:date="2022-03-30T14:27:00Z">
        <w:r w:rsidRPr="00FF6A71" w:rsidDel="004265BC">
          <w:delText xml:space="preserve">This </w:delText>
        </w:r>
      </w:del>
      <w:r w:rsidRPr="00FF6A71">
        <w:t xml:space="preserve">has evolved from traditional 2D drafting skills and </w:t>
      </w:r>
      <w:del w:id="2005" w:author="pete jones" w:date="2022-03-30T14:27:00Z">
        <w:r w:rsidRPr="00FF6A71" w:rsidDel="004265BC">
          <w:delText xml:space="preserve">evolved </w:delText>
        </w:r>
      </w:del>
      <w:ins w:id="2006" w:author="pete jones" w:date="2022-03-30T14:27:00Z">
        <w:r w:rsidR="004265BC">
          <w:t>grew</w:t>
        </w:r>
        <w:r w:rsidR="004265BC" w:rsidRPr="00FF6A71">
          <w:t xml:space="preserve"> </w:t>
        </w:r>
      </w:ins>
      <w:r w:rsidRPr="00FF6A71">
        <w:t xml:space="preserve">as software developed to bring 3D digital design into the curriculum. </w:t>
      </w:r>
      <w:del w:id="2007" w:author="pete jones" w:date="2022-03-30T14:27:00Z">
        <w:r w:rsidRPr="00FF6A71" w:rsidDel="004265BC">
          <w:delText xml:space="preserve">Whilst </w:delText>
        </w:r>
      </w:del>
      <w:ins w:id="2008" w:author="pete jones" w:date="2022-03-30T14:27:00Z">
        <w:r w:rsidR="004265BC">
          <w:t>However, w</w:t>
        </w:r>
        <w:r w:rsidR="004265BC" w:rsidRPr="00FF6A71">
          <w:t xml:space="preserve">hilst </w:t>
        </w:r>
      </w:ins>
      <w:r w:rsidRPr="00FF6A71">
        <w:t>CAD is recognised as an essential communication tool for engineers</w:t>
      </w:r>
      <w:ins w:id="2009" w:author="pete jones" w:date="2022-03-30T14:27:00Z">
        <w:r w:rsidR="004265BC">
          <w:t>,</w:t>
        </w:r>
      </w:ins>
      <w:r w:rsidRPr="00FF6A71">
        <w:t xml:space="preserve"> the opportunity to place it more centrally within a learning lifecycle has not. The traditional approach to the undergraduate experience has focussed on engineering principles, taught in topic silos, conventionally assessed by examination, and with minimal synoptic opportunities. One final year student in the study described his experience as “a series of disconnected topics”.</w:t>
      </w:r>
    </w:p>
    <w:p w14:paraId="204EE0EB" w14:textId="582DA459" w:rsidR="00A33F88" w:rsidRPr="00FF6A71" w:rsidRDefault="00267E1B" w:rsidP="00267E1B">
      <w:r w:rsidRPr="00FF6A71">
        <w:t xml:space="preserve">Undergraduate programmes </w:t>
      </w:r>
      <w:del w:id="2010" w:author="pete jones" w:date="2022-03-30T14:27:00Z">
        <w:r w:rsidRPr="00FF6A71" w:rsidDel="004265BC">
          <w:delText xml:space="preserve">do </w:delText>
        </w:r>
      </w:del>
      <w:r w:rsidRPr="00FF6A71">
        <w:t xml:space="preserve">engage with many of the core elements of digital </w:t>
      </w:r>
      <w:del w:id="2011" w:author="pete jones" w:date="2022-04-05T11:07:00Z">
        <w:r w:rsidRPr="00FF6A71" w:rsidDel="00FE3061">
          <w:delText>engineering</w:delText>
        </w:r>
      </w:del>
      <w:ins w:id="2012" w:author="pete jones" w:date="2022-04-05T11:07:00Z">
        <w:r w:rsidR="00FE3061" w:rsidRPr="00FF6A71">
          <w:t>engineering</w:t>
        </w:r>
      </w:ins>
      <w:ins w:id="2013" w:author="pete jones" w:date="2022-03-30T14:27:00Z">
        <w:r w:rsidR="004265BC">
          <w:t>,</w:t>
        </w:r>
      </w:ins>
      <w:r w:rsidRPr="00FF6A71">
        <w:t xml:space="preserve"> such as stress analysis, kinematics and multi-body dynamics, manufacturing and production, composites, marketing, sales, project governance, and computational fluid dynamics.</w:t>
      </w:r>
      <w:ins w:id="2014" w:author="pete jones" w:date="2022-03-30T14:27:00Z">
        <w:r w:rsidR="004265BC">
          <w:t xml:space="preserve"> However,</w:t>
        </w:r>
      </w:ins>
      <w:r w:rsidRPr="00FF6A71">
        <w:t xml:space="preserve"> Digital 2D and 3D foundation skills are </w:t>
      </w:r>
      <w:del w:id="2015" w:author="pete jones" w:date="2022-03-30T14:28:00Z">
        <w:r w:rsidRPr="00FF6A71" w:rsidDel="004265BC">
          <w:delText>generally confined</w:delText>
        </w:r>
      </w:del>
      <w:ins w:id="2016" w:author="pete jones" w:date="2022-03-30T14:28:00Z">
        <w:r w:rsidR="004265BC">
          <w:t>developed during</w:t>
        </w:r>
      </w:ins>
      <w:del w:id="2017" w:author="pete jones" w:date="2022-03-30T14:28:00Z">
        <w:r w:rsidRPr="00FF6A71" w:rsidDel="004265BC">
          <w:delText xml:space="preserve"> to</w:delText>
        </w:r>
      </w:del>
      <w:r w:rsidRPr="00FF6A71">
        <w:t xml:space="preserve"> the formative levels of study. The higher-level capabilities of digital engineering are often “reserved” for final years and post-graduate studies, using disparate software solutions as discrete </w:t>
      </w:r>
      <w:r w:rsidRPr="00FF6A71">
        <w:lastRenderedPageBreak/>
        <w:t xml:space="preserve">modules of study where the emphasis is </w:t>
      </w:r>
      <w:del w:id="2018" w:author="pete jones" w:date="2022-03-30T14:29:00Z">
        <w:r w:rsidR="000D19B0" w:rsidRPr="00FF6A71" w:rsidDel="004265BC">
          <w:delText>inclined</w:delText>
        </w:r>
        <w:r w:rsidRPr="00FF6A71" w:rsidDel="004265BC">
          <w:delText xml:space="preserve"> towards</w:delText>
        </w:r>
      </w:del>
      <w:ins w:id="2019" w:author="pete jones" w:date="2022-03-30T14:29:00Z">
        <w:r w:rsidR="004265BC">
          <w:t>on</w:t>
        </w:r>
      </w:ins>
      <w:r w:rsidRPr="00FF6A71">
        <w:t xml:space="preserve"> </w:t>
      </w:r>
      <w:ins w:id="2020" w:author="pete jones" w:date="2022-03-29T17:47:00Z">
        <w:r w:rsidR="00633263">
          <w:t xml:space="preserve">the </w:t>
        </w:r>
      </w:ins>
      <w:r w:rsidRPr="00FF6A71">
        <w:t xml:space="preserve">demonstration of theory. Consequently, this approach </w:t>
      </w:r>
      <w:r w:rsidR="00824E7B" w:rsidRPr="00FF6A71">
        <w:t>exacerbates</w:t>
      </w:r>
      <w:r w:rsidRPr="00FF6A71">
        <w:t xml:space="preserve"> </w:t>
      </w:r>
      <w:r w:rsidR="00864DE5" w:rsidRPr="00FF6A71">
        <w:t>the</w:t>
      </w:r>
      <w:r w:rsidRPr="00FF6A71">
        <w:t xml:space="preserve"> disconnect from a realistic engineering lifecycle, reducing the relevance and validity of studies</w:t>
      </w:r>
      <w:del w:id="2021" w:author="pete jones" w:date="2022-03-30T14:29:00Z">
        <w:r w:rsidRPr="00FF6A71" w:rsidDel="004265BC">
          <w:delText>,</w:delText>
        </w:r>
      </w:del>
      <w:r w:rsidRPr="00FF6A71">
        <w:t xml:space="preserve"> and lowering levels of mastery.</w:t>
      </w:r>
    </w:p>
    <w:p w14:paraId="4F2A342E" w14:textId="58030AA7" w:rsidR="00A33F88" w:rsidRPr="00FF6A71" w:rsidRDefault="00267E1B" w:rsidP="00267E1B">
      <w:r w:rsidRPr="00FF6A71">
        <w:t xml:space="preserve">CDE </w:t>
      </w:r>
      <w:ins w:id="2022" w:author="pete jones" w:date="2022-03-30T14:29:00Z">
        <w:r w:rsidR="004265BC">
          <w:t xml:space="preserve">is not simply </w:t>
        </w:r>
      </w:ins>
      <w:del w:id="2023" w:author="pete jones" w:date="2022-03-30T14:29:00Z">
        <w:r w:rsidRPr="00FF6A71" w:rsidDel="004265BC">
          <w:delText xml:space="preserve">could </w:delText>
        </w:r>
      </w:del>
      <w:del w:id="2024" w:author="pete jones" w:date="2022-03-30T14:30:00Z">
        <w:r w:rsidRPr="00FF6A71" w:rsidDel="004265BC">
          <w:delText xml:space="preserve">be perceived as </w:delText>
        </w:r>
      </w:del>
      <w:r w:rsidRPr="00FF6A71">
        <w:t>an elegant new name for basic CAD without the ability to benefit undergraduate learning experiences. At one level</w:t>
      </w:r>
      <w:ins w:id="2025" w:author="pete jones" w:date="2022-03-30T14:30:00Z">
        <w:r w:rsidR="004265BC">
          <w:t>,</w:t>
        </w:r>
      </w:ins>
      <w:r w:rsidRPr="00FF6A71">
        <w:t xml:space="preserve"> it is</w:t>
      </w:r>
      <w:del w:id="2026" w:author="pete jones" w:date="2022-03-29T17:47:00Z">
        <w:r w:rsidRPr="00FF6A71" w:rsidDel="00633263">
          <w:delText>,</w:delText>
        </w:r>
      </w:del>
      <w:r w:rsidRPr="00FF6A71">
        <w:t xml:space="preserve"> because without the ability to create accurate 3D models and assemblies of designs, downstream (high-end) analysis is impossible. The evolution of CAD has progressed to integrate many downstream engineering roles</w:t>
      </w:r>
      <w:ins w:id="2027" w:author="pete jones" w:date="2022-03-30T14:30:00Z">
        <w:r w:rsidR="004265BC">
          <w:t>,</w:t>
        </w:r>
      </w:ins>
      <w:r w:rsidRPr="00FF6A71">
        <w:t xml:space="preserve"> including complex simulations, manufacturing, visualisation, and much more. This fact is recognised where such capability is used in schools and further education, introducing future engineering students to digital engineering and collaboration</w:t>
      </w:r>
      <w:del w:id="2028" w:author="pete jones" w:date="2022-03-30T14:30:00Z">
        <w:r w:rsidRPr="00FF6A71" w:rsidDel="004265BC">
          <w:delText>,</w:delText>
        </w:r>
      </w:del>
      <w:r w:rsidRPr="00FF6A71">
        <w:t xml:space="preserve"> and informing expectations for experiences in HE.</w:t>
      </w:r>
    </w:p>
    <w:p w14:paraId="3E91BB49" w14:textId="540CFD86" w:rsidR="00A33F88" w:rsidRPr="00FF6A71" w:rsidRDefault="00267E1B" w:rsidP="00267E1B">
      <w:r w:rsidRPr="00FF6A71">
        <w:t xml:space="preserve">This background suggests that </w:t>
      </w:r>
      <w:del w:id="2029" w:author="pete jones" w:date="2022-03-30T14:30:00Z">
        <w:r w:rsidRPr="00FF6A71" w:rsidDel="004265BC">
          <w:delText>there exists an imperative in HE</w:delText>
        </w:r>
      </w:del>
      <w:ins w:id="2030" w:author="pete jones" w:date="2022-03-30T14:30:00Z">
        <w:r w:rsidR="004265BC">
          <w:t xml:space="preserve">HE </w:t>
        </w:r>
      </w:ins>
      <w:ins w:id="2031" w:author="pete jones" w:date="2022-04-01T15:15:00Z">
        <w:r w:rsidR="00726256">
          <w:t>must</w:t>
        </w:r>
      </w:ins>
      <w:del w:id="2032" w:author="pete jones" w:date="2022-04-01T15:15:00Z">
        <w:r w:rsidRPr="00FF6A71" w:rsidDel="00726256">
          <w:delText xml:space="preserve"> to</w:delText>
        </w:r>
      </w:del>
      <w:r w:rsidRPr="00FF6A71">
        <w:t xml:space="preserve"> be more innovative in curriculum experiences and learning strategies. CDE integration could be a catalyst to support the evolution of HE engineering education. </w:t>
      </w:r>
    </w:p>
    <w:p w14:paraId="2AC202C4" w14:textId="77777777" w:rsidR="00A33F88" w:rsidRPr="00FF6A71" w:rsidRDefault="00267E1B" w:rsidP="00267E1B">
      <w:pPr>
        <w:rPr>
          <w:b/>
          <w:bCs/>
        </w:rPr>
      </w:pPr>
      <w:bookmarkStart w:id="2033" w:name="_Hlk67478844"/>
      <w:r w:rsidRPr="00FF6A71">
        <w:rPr>
          <w:b/>
          <w:bCs/>
        </w:rPr>
        <w:t>Hypotheses</w:t>
      </w:r>
    </w:p>
    <w:p w14:paraId="15ECCA73" w14:textId="77777777" w:rsidR="00A33F88" w:rsidRPr="00FF6A71" w:rsidRDefault="00267E1B" w:rsidP="00267E1B">
      <w:r w:rsidRPr="00FF6A71">
        <w:t>UK undergraduate engineering courses/modules/topics demonstrate increased student engagement where:</w:t>
      </w:r>
    </w:p>
    <w:p w14:paraId="0926A39B" w14:textId="3A9E8959" w:rsidR="00A33F88" w:rsidRPr="00FF6A71" w:rsidRDefault="00267E1B" w:rsidP="00267E1B">
      <w:pPr>
        <w:numPr>
          <w:ilvl w:val="0"/>
          <w:numId w:val="8"/>
        </w:numPr>
      </w:pPr>
      <w:r w:rsidRPr="00FF6A71">
        <w:t xml:space="preserve">CDE processes and tools </w:t>
      </w:r>
      <w:ins w:id="2034" w:author="pete jones" w:date="2022-03-30T14:31:00Z">
        <w:r w:rsidR="004265BC">
          <w:t>where</w:t>
        </w:r>
      </w:ins>
      <w:ins w:id="2035" w:author="pete jones" w:date="2022-03-30T14:30:00Z">
        <w:r w:rsidR="004265BC">
          <w:t xml:space="preserve"> </w:t>
        </w:r>
      </w:ins>
      <w:del w:id="2036" w:author="pete jones" w:date="2022-03-30T14:30:00Z">
        <w:r w:rsidRPr="00FF6A71" w:rsidDel="004265BC">
          <w:delText xml:space="preserve">are </w:delText>
        </w:r>
      </w:del>
      <w:r w:rsidRPr="00FF6A71">
        <w:t>integrat</w:t>
      </w:r>
      <w:ins w:id="2037" w:author="pete jones" w:date="2022-03-30T14:31:00Z">
        <w:r w:rsidR="004265BC">
          <w:t>ion</w:t>
        </w:r>
      </w:ins>
      <w:del w:id="2038" w:author="pete jones" w:date="2022-03-30T14:31:00Z">
        <w:r w:rsidRPr="00FF6A71" w:rsidDel="004265BC">
          <w:delText>ed</w:delText>
        </w:r>
      </w:del>
      <w:r w:rsidRPr="00FF6A71">
        <w:t xml:space="preserve"> into learning</w:t>
      </w:r>
      <w:ins w:id="2039" w:author="pete jones" w:date="2022-03-30T14:31:00Z">
        <w:r w:rsidR="004265BC">
          <w:t xml:space="preserve"> is evident</w:t>
        </w:r>
      </w:ins>
      <w:r w:rsidRPr="00FF6A71">
        <w:t>.</w:t>
      </w:r>
    </w:p>
    <w:p w14:paraId="3B05530C" w14:textId="4AE8B826" w:rsidR="00A33F88" w:rsidRPr="00FF6A71" w:rsidRDefault="00267E1B" w:rsidP="00267E1B">
      <w:pPr>
        <w:numPr>
          <w:ilvl w:val="0"/>
          <w:numId w:val="8"/>
        </w:numPr>
      </w:pPr>
      <w:r w:rsidRPr="00FF6A71">
        <w:t xml:space="preserve">CDE is </w:t>
      </w:r>
      <w:del w:id="2040" w:author="pete jones" w:date="2022-03-30T14:30:00Z">
        <w:r w:rsidRPr="00FF6A71" w:rsidDel="004265BC">
          <w:delText>deployed in combination</w:delText>
        </w:r>
      </w:del>
      <w:ins w:id="2041" w:author="pete jones" w:date="2022-03-30T14:30:00Z">
        <w:r w:rsidR="004265BC">
          <w:t>combined</w:t>
        </w:r>
      </w:ins>
      <w:r w:rsidRPr="00FF6A71">
        <w:t xml:space="preserve"> with a CDIO approach and underpinned by PBL theory.</w:t>
      </w:r>
    </w:p>
    <w:p w14:paraId="48B293F9" w14:textId="77777777" w:rsidR="00A33F88" w:rsidRPr="00FF6A71" w:rsidRDefault="00267E1B" w:rsidP="00267E1B">
      <w:pPr>
        <w:rPr>
          <w:b/>
          <w:bCs/>
        </w:rPr>
      </w:pPr>
      <w:r w:rsidRPr="00FF6A71">
        <w:rPr>
          <w:b/>
          <w:bCs/>
        </w:rPr>
        <w:t>Null hypothesis (H0)</w:t>
      </w:r>
    </w:p>
    <w:p w14:paraId="7AD15834" w14:textId="44806F88" w:rsidR="00A33F88" w:rsidRPr="00FF6A71" w:rsidRDefault="00267E1B" w:rsidP="00267E1B">
      <w:pPr>
        <w:numPr>
          <w:ilvl w:val="0"/>
          <w:numId w:val="9"/>
        </w:numPr>
      </w:pPr>
      <w:r w:rsidRPr="00FF6A71">
        <w:t xml:space="preserve">Integrating CDE within existing silo-based learning strategies has a </w:t>
      </w:r>
      <w:r w:rsidR="003252A9" w:rsidRPr="00FF6A71">
        <w:t>neutral</w:t>
      </w:r>
      <w:r w:rsidRPr="00FF6A71">
        <w:t xml:space="preserve"> effect on student engagement</w:t>
      </w:r>
      <w:bookmarkEnd w:id="2033"/>
      <w:r w:rsidRPr="00FF6A71">
        <w:t>.</w:t>
      </w:r>
    </w:p>
    <w:p w14:paraId="6F3AF412" w14:textId="77777777" w:rsidR="00A33F88" w:rsidRPr="00FF6A71" w:rsidRDefault="00267E1B" w:rsidP="00267E1B">
      <w:pPr>
        <w:rPr>
          <w:b/>
          <w:bCs/>
        </w:rPr>
      </w:pPr>
      <w:r w:rsidRPr="00FF6A71">
        <w:rPr>
          <w:b/>
          <w:bCs/>
        </w:rPr>
        <w:t>Concepts and variables</w:t>
      </w:r>
    </w:p>
    <w:p w14:paraId="00B62F24" w14:textId="77777777" w:rsidR="00A33F88" w:rsidRPr="00FF6A71" w:rsidRDefault="00267E1B" w:rsidP="002F4855">
      <w:pPr>
        <w:numPr>
          <w:ilvl w:val="0"/>
          <w:numId w:val="76"/>
        </w:numPr>
        <w:rPr>
          <w:b/>
          <w:bCs/>
        </w:rPr>
      </w:pPr>
      <w:r w:rsidRPr="00FF6A71">
        <w:rPr>
          <w:b/>
          <w:bCs/>
        </w:rPr>
        <w:t>Independent Variables</w:t>
      </w:r>
    </w:p>
    <w:p w14:paraId="65E71DB7" w14:textId="3CF51C14" w:rsidR="00A33F88" w:rsidRPr="00FF6A71" w:rsidRDefault="00267E1B" w:rsidP="00267E1B">
      <w:r w:rsidRPr="00FF6A71">
        <w:t xml:space="preserve">CDE is predicated on a project-centric and integrated model to support industrial collaborative processes. This fact indicates that the educational value </w:t>
      </w:r>
      <w:del w:id="2042" w:author="pete jones" w:date="2022-03-30T14:31:00Z">
        <w:r w:rsidRPr="00FF6A71" w:rsidDel="004265BC">
          <w:delText>is centred on</w:delText>
        </w:r>
      </w:del>
      <w:ins w:id="2043" w:author="pete jones" w:date="2022-03-30T14:31:00Z">
        <w:r w:rsidR="004265BC">
          <w:t>holds the</w:t>
        </w:r>
      </w:ins>
      <w:del w:id="2044" w:author="pete jones" w:date="2022-03-30T14:32:00Z">
        <w:r w:rsidRPr="00FF6A71" w:rsidDel="004265BC">
          <w:delText xml:space="preserve"> the</w:delText>
        </w:r>
      </w:del>
      <w:r w:rsidRPr="00FF6A71">
        <w:t xml:space="preserve"> premise </w:t>
      </w:r>
      <w:r w:rsidRPr="00FF6A71">
        <w:lastRenderedPageBreak/>
        <w:t xml:space="preserve">that CDE has </w:t>
      </w:r>
      <w:del w:id="2045" w:author="pete jones" w:date="2022-03-29T17:47:00Z">
        <w:r w:rsidRPr="00FF6A71" w:rsidDel="00633263">
          <w:delText xml:space="preserve">a </w:delText>
        </w:r>
      </w:del>
      <w:ins w:id="2046" w:author="pete jones" w:date="2022-03-29T17:47:00Z">
        <w:r w:rsidR="00633263">
          <w:t>the</w:t>
        </w:r>
        <w:r w:rsidR="00633263" w:rsidRPr="00FF6A71">
          <w:t xml:space="preserve"> </w:t>
        </w:r>
      </w:ins>
      <w:r w:rsidRPr="00FF6A71">
        <w:t xml:space="preserve">potential to integrate naturally with modern approaches to curriculum evolution. Therefore, </w:t>
      </w:r>
      <w:ins w:id="2047" w:author="pete jones" w:date="2022-03-30T14:34:00Z">
        <w:r w:rsidR="004265BC" w:rsidRPr="00FF6A71">
          <w:t>with or without the integration of CDE</w:t>
        </w:r>
      </w:ins>
      <w:ins w:id="2048" w:author="pete jones" w:date="2022-03-30T14:35:00Z">
        <w:r w:rsidR="004265BC">
          <w:t>, experimentation can evolve</w:t>
        </w:r>
      </w:ins>
      <w:del w:id="2049" w:author="pete jones" w:date="2022-03-30T14:35:00Z">
        <w:r w:rsidRPr="00FF6A71" w:rsidDel="004265BC">
          <w:delText>experimentation evolves</w:delText>
        </w:r>
      </w:del>
      <w:r w:rsidRPr="00FF6A71">
        <w:t xml:space="preserve"> as the potential to enhance student engagement in a PBL environment</w:t>
      </w:r>
      <w:del w:id="2050" w:author="pete jones" w:date="2022-03-30T14:35:00Z">
        <w:r w:rsidRPr="00FF6A71" w:rsidDel="004265BC">
          <w:delText>,</w:delText>
        </w:r>
      </w:del>
      <w:del w:id="2051" w:author="pete jones" w:date="2022-03-30T14:34:00Z">
        <w:r w:rsidRPr="00FF6A71" w:rsidDel="004265BC">
          <w:delText xml:space="preserve"> with or without the integration of CDE</w:delText>
        </w:r>
      </w:del>
      <w:r w:rsidRPr="00FF6A71">
        <w:t xml:space="preserve">. </w:t>
      </w:r>
      <w:ins w:id="2052" w:author="pete jones" w:date="2022-03-30T14:35:00Z">
        <w:r w:rsidR="004265BC">
          <w:t xml:space="preserve">However, </w:t>
        </w:r>
      </w:ins>
      <w:ins w:id="2053" w:author="pete jones" w:date="2022-03-30T14:36:00Z">
        <w:r w:rsidR="004265BC">
          <w:t>t</w:t>
        </w:r>
      </w:ins>
      <w:del w:id="2054" w:author="pete jones" w:date="2022-03-30T14:36:00Z">
        <w:r w:rsidRPr="00FF6A71" w:rsidDel="004265BC">
          <w:delText>T</w:delText>
        </w:r>
      </w:del>
      <w:r w:rsidRPr="00FF6A71">
        <w:t>his will necessitate the development of synoptic learning opportunities derived from the current curriculum.</w:t>
      </w:r>
    </w:p>
    <w:p w14:paraId="375C3C26" w14:textId="77777777" w:rsidR="00A33F88" w:rsidRPr="00FF6A71" w:rsidRDefault="00267E1B" w:rsidP="002F4855">
      <w:pPr>
        <w:numPr>
          <w:ilvl w:val="0"/>
          <w:numId w:val="76"/>
        </w:numPr>
        <w:rPr>
          <w:b/>
          <w:bCs/>
        </w:rPr>
      </w:pPr>
      <w:r w:rsidRPr="00FF6A71">
        <w:rPr>
          <w:b/>
          <w:bCs/>
        </w:rPr>
        <w:t>Dependent Variables and limitations</w:t>
      </w:r>
    </w:p>
    <w:p w14:paraId="48389F6E" w14:textId="159EACAA" w:rsidR="00A33F88" w:rsidRPr="00FF6A71" w:rsidRDefault="00267E1B" w:rsidP="00267E1B">
      <w:r w:rsidRPr="00FF6A71">
        <w:t xml:space="preserve">Education research stresses the significance of student engagement and its effects </w:t>
      </w:r>
      <w:del w:id="2055" w:author="pete jones" w:date="2022-03-29T17:47:00Z">
        <w:r w:rsidRPr="00FF6A71" w:rsidDel="00633263">
          <w:delText>up</w:delText>
        </w:r>
      </w:del>
      <w:r w:rsidRPr="00FF6A71">
        <w:t>on retention, learning</w:t>
      </w:r>
      <w:ins w:id="2056" w:author="pete jones" w:date="2022-03-29T17:47:00Z">
        <w:r w:rsidR="00633263">
          <w:t>,</w:t>
        </w:r>
      </w:ins>
      <w:r w:rsidRPr="00FF6A71">
        <w:t xml:space="preserve"> and persistence</w:t>
      </w:r>
      <w:del w:id="2057" w:author="pete jones" w:date="2022-03-30T14:36:00Z">
        <w:r w:rsidRPr="00FF6A71" w:rsidDel="004265BC">
          <w:delText>,</w:delText>
        </w:r>
      </w:del>
      <w:r w:rsidRPr="00FF6A71">
        <w:t xml:space="preserve"> </w:t>
      </w:r>
      <w:r w:rsidRPr="00312F59">
        <w:fldChar w:fldCharType="begin" w:fldLock="1"/>
      </w:r>
      <w:r w:rsidRPr="00FF6A71">
        <w:instrText>ADDIN CSL_CITATION {"citationItems":[{"id":"ITEM-1","itemData":{"abstract":"Educational research increasingly highlights the importance of student engagement and its impact on retention, learning and persistence. Despite widespread agreement on the value of student engagement, assessing engagement in higher education remains a challenge. To effectively measure student engagement (and understand its influence on the learning experience), it is essential that each institution defines the scope of engagement within their unique context and selects assessment metrics that align with the target definition. The dynamic nature of engagement mandates a multi-faceted approach to assessment that captures the interactive nature of the behavioral, affective and cognitive dimensions comprising student engagement. The value of various modes and tools for assessing student engagement in higher education are discussed.","author":[{"dropping-particle":"","family":"Mandernach","given":"B Jean","non-dropping-particle":"","parse-names":false,"suffix":""}],"container-title":"International Journal of Learning, Teaching and Educational Research","id":"ITEM-1","issue":"2","issued":{"date-parts":[["2015"]]},"number-of-pages":"1-14","title":"Assessment of Student Engagement in Higher Education: A Synthesis of Literature and Assessment Tools","type":"report","volume":"12"},"uris":["http://www.mendeley.com/documents/?uuid=8c5ef601-f6b0-3381-b815-a08a084c335c"]}],"mendeley":{"formattedCitation":"(Mandernach, 2015)","plainTextFormattedCitation":"(Mandernach, 2015)","previouslyFormattedCitation":"(Mandernach, 2015)"},"properties":{"noteIndex":0},"schema":"https://github.com/citation-style-language/schema/raw/master/csl-citation.json"}</w:instrText>
      </w:r>
      <w:r w:rsidRPr="00312F59">
        <w:fldChar w:fldCharType="separate"/>
      </w:r>
      <w:r w:rsidRPr="00FF6A71">
        <w:rPr>
          <w:noProof/>
        </w:rPr>
        <w:t>(Mandernach, 2015)</w:t>
      </w:r>
      <w:r w:rsidRPr="00312F59">
        <w:fldChar w:fldCharType="end"/>
      </w:r>
      <w:r w:rsidRPr="00FF6A71">
        <w:t xml:space="preserve">. The </w:t>
      </w:r>
      <w:del w:id="2058" w:author="pete jones" w:date="2022-03-30T14:36:00Z">
        <w:r w:rsidRPr="00FF6A71" w:rsidDel="004265BC">
          <w:delText xml:space="preserve">research </w:delText>
        </w:r>
      </w:del>
      <w:ins w:id="2059" w:author="pete jones" w:date="2022-03-30T14:36:00Z">
        <w:r w:rsidR="004265BC">
          <w:t>study</w:t>
        </w:r>
        <w:r w:rsidR="004265BC" w:rsidRPr="00FF6A71">
          <w:t xml:space="preserve"> </w:t>
        </w:r>
      </w:ins>
      <w:r w:rsidRPr="00FF6A71">
        <w:t xml:space="preserve">aims to provide data to validate changes in student engagement due to the presence of CDE within the learning strategy. </w:t>
      </w:r>
      <w:del w:id="2060" w:author="pete jones" w:date="2022-03-30T14:36:00Z">
        <w:r w:rsidRPr="00FF6A71" w:rsidDel="004265BC">
          <w:delText xml:space="preserve">Within </w:delText>
        </w:r>
      </w:del>
      <w:ins w:id="2061" w:author="pete jones" w:date="2022-03-30T14:36:00Z">
        <w:r w:rsidR="004265BC">
          <w:t>Although w</w:t>
        </w:r>
        <w:r w:rsidR="004265BC" w:rsidRPr="00FF6A71">
          <w:t xml:space="preserve">ithin </w:t>
        </w:r>
      </w:ins>
      <w:r w:rsidRPr="00FF6A71">
        <w:t>the framework of the research experiments</w:t>
      </w:r>
      <w:ins w:id="2062" w:author="pete jones" w:date="2022-03-30T14:36:00Z">
        <w:r w:rsidR="004265BC">
          <w:t>,</w:t>
        </w:r>
      </w:ins>
      <w:r w:rsidRPr="00FF6A71">
        <w:t xml:space="preserve"> limited student engagement metrics already exist that adequately define the scope, intent, and parameters in this context, it was necessary to </w:t>
      </w:r>
      <w:del w:id="2063" w:author="pete jones" w:date="2022-03-30T14:36:00Z">
        <w:r w:rsidRPr="00FF6A71" w:rsidDel="004265BC">
          <w:delText xml:space="preserve">define </w:delText>
        </w:r>
      </w:del>
      <w:ins w:id="2064" w:author="pete jones" w:date="2022-03-30T14:36:00Z">
        <w:r w:rsidR="004265BC" w:rsidRPr="00FF6A71">
          <w:t>de</w:t>
        </w:r>
        <w:r w:rsidR="004265BC">
          <w:t>term</w:t>
        </w:r>
        <w:r w:rsidR="004265BC" w:rsidRPr="00FF6A71">
          <w:t xml:space="preserve">ine </w:t>
        </w:r>
      </w:ins>
      <w:r w:rsidRPr="00FF6A71">
        <w:t xml:space="preserve">these. A similar </w:t>
      </w:r>
      <w:del w:id="2065" w:author="pete jones" w:date="2022-03-30T14:36:00Z">
        <w:r w:rsidRPr="00FF6A71" w:rsidDel="004265BC">
          <w:delText xml:space="preserve">scope </w:delText>
        </w:r>
      </w:del>
      <w:ins w:id="2066" w:author="pete jones" w:date="2022-03-30T14:36:00Z">
        <w:r w:rsidR="004265BC">
          <w:t>rang</w:t>
        </w:r>
        <w:r w:rsidR="004265BC" w:rsidRPr="00FF6A71">
          <w:t xml:space="preserve">e </w:t>
        </w:r>
      </w:ins>
      <w:r w:rsidRPr="00FF6A71">
        <w:t>investigating the impact of PBL on engagement in university classes</w:t>
      </w:r>
      <w:del w:id="2067" w:author="pete jones" w:date="2022-03-30T14:36:00Z">
        <w:r w:rsidRPr="00FF6A71" w:rsidDel="004265BC">
          <w:delText>,</w:delText>
        </w:r>
      </w:del>
      <w:r w:rsidRPr="00FF6A71">
        <w:t xml:space="preserve"> </w:t>
      </w:r>
      <w:r w:rsidRPr="00312F59">
        <w:fldChar w:fldCharType="begin" w:fldLock="1"/>
      </w:r>
      <w:r w:rsidRPr="00FF6A71">
        <w:instrText>ADDIN CSL_CITATION {"citationItems":[{"id":"ITEM-1","itemData":{"DOI":"10.1080/0729436052000318541","ISSN":"14698366","abstract":"Students participate more in a classroom and also report a better understanding of course concepts when steps are taken to actively engage them. The Student Engagement (SE) Survey was developed and used in this study for measuring student engagement at the class level and consisted of 14 questions adapted from the original National Survey of Student Engagement (NSSE) survey. The adapted survey examined levels of student engagement in 56 classes at an upper mid-western university in the USA. Campus-wide faculty members participated in a program for training them in innovative teaching methods including problem-based learning (PBL). Results of this study typically showed a higher engagement in higher-level classes and also those classes with fewer students. In addition, the level of engagement was typically higher in those classrooms with more PBL. © 2005, Taylor &amp; Francis Group, LLC.","author":[{"dropping-particle":"","family":"Ahlfeldt","given":"Stephanie","non-dropping-particle":"","parse-names":false,"suffix":""},{"dropping-particle":"","family":"Mehta","given":"Sudhir","non-dropping-particle":"","parse-names":false,"suffix":""},{"dropping-particle":"","family":"Sellnow","given":"Timothy","non-dropping-particle":"","parse-names":false,"suffix":""}],"container-title":"Higher Education Research and Development","id":"ITEM-1","issue":"1","issued":{"date-parts":[["2005"]]},"page":"5-20","publisher":" Taylor and Francis Ltd ","title":"Measurement and analysis of student engagement in university classes where varying levels of PBL methods of instruction are in use","type":"article-journal","volume":"24"},"uris":["http://www.mendeley.com/documents/?uuid=a8371635-3aa7-3c73-932d-5aea4bdff8ed"]}],"mendeley":{"formattedCitation":"(Ahlfeldt, Mehta and Sellnow, 2005)","plainTextFormattedCitation":"(Ahlfeldt, Mehta and Sellnow, 2005)","previouslyFormattedCitation":"(Ahlfeldt, Mehta and Sellnow, 2005)"},"properties":{"noteIndex":0},"schema":"https://github.com/citation-style-language/schema/raw/master/csl-citation.json"}</w:instrText>
      </w:r>
      <w:r w:rsidRPr="00312F59">
        <w:fldChar w:fldCharType="separate"/>
      </w:r>
      <w:r w:rsidRPr="00FF6A71">
        <w:rPr>
          <w:noProof/>
        </w:rPr>
        <w:t>(Ahlfeldt, Mehta</w:t>
      </w:r>
      <w:ins w:id="2068" w:author="pete jones" w:date="2022-03-29T17:47:00Z">
        <w:r w:rsidR="00633263">
          <w:rPr>
            <w:noProof/>
          </w:rPr>
          <w:t>,</w:t>
        </w:r>
      </w:ins>
      <w:r w:rsidRPr="00FF6A71">
        <w:rPr>
          <w:noProof/>
        </w:rPr>
        <w:t xml:space="preserve"> and Sellnow, 2005)</w:t>
      </w:r>
      <w:r w:rsidRPr="00312F59">
        <w:fldChar w:fldCharType="end"/>
      </w:r>
      <w:del w:id="2069" w:author="pete jones" w:date="2022-03-30T14:36:00Z">
        <w:r w:rsidRPr="00FF6A71" w:rsidDel="004265BC">
          <w:delText>,</w:delText>
        </w:r>
      </w:del>
      <w:r w:rsidRPr="00FF6A71">
        <w:t xml:space="preserve"> is the basis on which this study intended to discover the engagement potentials of CDE in a PBL environment. </w:t>
      </w:r>
    </w:p>
    <w:p w14:paraId="0D90ED57" w14:textId="5645CC72" w:rsidR="00A33F88" w:rsidRDefault="00267E1B" w:rsidP="00267E1B">
      <w:pPr>
        <w:rPr>
          <w:ins w:id="2070" w:author="pete jones" w:date="2022-01-31T15:26:00Z"/>
        </w:rPr>
      </w:pPr>
      <w:r w:rsidRPr="00FF6A71">
        <w:t xml:space="preserve">It </w:t>
      </w:r>
      <w:r w:rsidR="00036098" w:rsidRPr="00FF6A71">
        <w:t>has not been</w:t>
      </w:r>
      <w:r w:rsidRPr="00FF6A71">
        <w:t xml:space="preserve"> possible to </w:t>
      </w:r>
      <w:r w:rsidR="00864DE5" w:rsidRPr="00FF6A71">
        <w:t>conduct the study</w:t>
      </w:r>
      <w:r w:rsidRPr="00FF6A71">
        <w:t xml:space="preserve"> with a whole </w:t>
      </w:r>
      <w:r w:rsidR="00B3031E" w:rsidRPr="00FF6A71">
        <w:t xml:space="preserve">Department </w:t>
      </w:r>
      <w:r w:rsidRPr="00FF6A71">
        <w:t>year. This limitation existed due to timetabling constraints and consequently limited the mix of subjects and students available at any one</w:t>
      </w:r>
      <w:del w:id="2071" w:author="pete jones" w:date="2022-03-29T17:47:00Z">
        <w:r w:rsidRPr="00FF6A71" w:rsidDel="00633263">
          <w:delText>-</w:delText>
        </w:r>
      </w:del>
      <w:ins w:id="2072" w:author="pete jones" w:date="2022-03-29T17:47:00Z">
        <w:r w:rsidR="00633263">
          <w:t xml:space="preserve"> </w:t>
        </w:r>
      </w:ins>
      <w:r w:rsidRPr="00FF6A71">
        <w:t xml:space="preserve">time within the experimentation timeframe. </w:t>
      </w:r>
      <w:ins w:id="2073" w:author="pete jones" w:date="2022-03-30T14:40:00Z">
        <w:r w:rsidR="004265BC">
          <w:t>T</w:t>
        </w:r>
      </w:ins>
      <w:del w:id="2074" w:author="pete jones" w:date="2022-03-30T14:40:00Z">
        <w:r w:rsidRPr="00FF6A71" w:rsidDel="004265BC">
          <w:delText xml:space="preserve">Also, </w:delText>
        </w:r>
      </w:del>
      <w:ins w:id="2075" w:author="pete jones" w:date="2022-03-30T14:38:00Z">
        <w:r w:rsidR="004265BC">
          <w:t xml:space="preserve">he </w:t>
        </w:r>
      </w:ins>
      <w:del w:id="2076" w:author="pete jones" w:date="2022-03-30T14:37:00Z">
        <w:r w:rsidRPr="00FF6A71" w:rsidDel="004265BC">
          <w:delText xml:space="preserve">the </w:delText>
        </w:r>
      </w:del>
      <w:r w:rsidRPr="00FF6A71">
        <w:t xml:space="preserve">impact on individual student outcomes </w:t>
      </w:r>
      <w:del w:id="2077" w:author="pete jones" w:date="2022-03-30T14:37:00Z">
        <w:r w:rsidRPr="00FF6A71" w:rsidDel="004265BC">
          <w:delText>could not be put at</w:delText>
        </w:r>
      </w:del>
      <w:ins w:id="2078" w:author="pete jones" w:date="2022-03-30T14:46:00Z">
        <w:r w:rsidR="004265BC">
          <w:t>was at</w:t>
        </w:r>
      </w:ins>
      <w:r w:rsidRPr="00FF6A71">
        <w:t xml:space="preserve"> risk </w:t>
      </w:r>
      <w:ins w:id="2079" w:author="pete jones" w:date="2022-03-30T14:46:00Z">
        <w:r w:rsidR="004265BC">
          <w:t xml:space="preserve">of </w:t>
        </w:r>
      </w:ins>
      <w:del w:id="2080" w:author="pete jones" w:date="2022-03-30T14:38:00Z">
        <w:r w:rsidRPr="00FF6A71" w:rsidDel="004265BC">
          <w:delText xml:space="preserve">of </w:delText>
        </w:r>
      </w:del>
      <w:del w:id="2081" w:author="pete jones" w:date="2022-03-30T14:46:00Z">
        <w:r w:rsidRPr="00FF6A71" w:rsidDel="004265BC">
          <w:delText>ha</w:delText>
        </w:r>
      </w:del>
      <w:del w:id="2082" w:author="pete jones" w:date="2022-03-29T17:48:00Z">
        <w:r w:rsidRPr="00FF6A71" w:rsidDel="00633263">
          <w:delText>ving a negative impact on</w:delText>
        </w:r>
      </w:del>
      <w:ins w:id="2083" w:author="pete jones" w:date="2022-03-30T14:46:00Z">
        <w:r w:rsidR="004265BC">
          <w:t>affecting</w:t>
        </w:r>
      </w:ins>
      <w:r w:rsidRPr="00FF6A71">
        <w:t xml:space="preserve"> summative assessment and</w:t>
      </w:r>
      <w:ins w:id="2084" w:author="pete jones" w:date="2022-03-30T14:46:00Z">
        <w:r w:rsidR="004265BC">
          <w:t xml:space="preserve"> </w:t>
        </w:r>
      </w:ins>
      <w:del w:id="2085" w:author="pete jones" w:date="2022-03-30T14:46:00Z">
        <w:r w:rsidRPr="00FF6A71" w:rsidDel="004265BC">
          <w:delText xml:space="preserve"> ultimately </w:delText>
        </w:r>
      </w:del>
      <w:r w:rsidRPr="00FF6A71">
        <w:t>final qualification gradings</w:t>
      </w:r>
      <w:ins w:id="2086" w:author="pete jones" w:date="2022-03-30T14:47:00Z">
        <w:r w:rsidR="004265BC">
          <w:t>. T</w:t>
        </w:r>
      </w:ins>
      <w:del w:id="2087" w:author="pete jones" w:date="2022-03-30T14:38:00Z">
        <w:r w:rsidRPr="00FF6A71" w:rsidDel="004265BC">
          <w:delText>. T</w:delText>
        </w:r>
      </w:del>
      <w:r w:rsidRPr="00FF6A71">
        <w:t>herefore,</w:t>
      </w:r>
      <w:del w:id="2088" w:author="pete jones" w:date="2022-03-30T14:38:00Z">
        <w:r w:rsidRPr="00FF6A71" w:rsidDel="004265BC">
          <w:delText xml:space="preserve"> it was planned</w:delText>
        </w:r>
      </w:del>
      <w:r w:rsidRPr="00FF6A71">
        <w:t xml:space="preserve"> </w:t>
      </w:r>
      <w:del w:id="2089" w:author="pete jones" w:date="2022-03-30T14:38:00Z">
        <w:r w:rsidRPr="00FF6A71" w:rsidDel="004265BC">
          <w:delText xml:space="preserve">that </w:delText>
        </w:r>
      </w:del>
      <w:ins w:id="2090" w:author="pete jones" w:date="2022-03-29T17:48:00Z">
        <w:r w:rsidR="00633263">
          <w:t xml:space="preserve">the </w:t>
        </w:r>
      </w:ins>
      <w:del w:id="2091" w:author="pete jones" w:date="2022-03-30T14:40:00Z">
        <w:r w:rsidRPr="00FF6A71" w:rsidDel="004265BC">
          <w:delText xml:space="preserve">evaluation of the hypotheses </w:delText>
        </w:r>
      </w:del>
      <w:del w:id="2092" w:author="pete jones" w:date="2022-03-30T14:39:00Z">
        <w:r w:rsidRPr="00FF6A71" w:rsidDel="004265BC">
          <w:delText xml:space="preserve">was </w:delText>
        </w:r>
      </w:del>
      <w:ins w:id="2093" w:author="pete jones" w:date="2022-03-30T14:40:00Z">
        <w:r w:rsidR="004265BC">
          <w:t>hypotheses' evaluation fo</w:t>
        </w:r>
      </w:ins>
      <w:ins w:id="2094" w:author="pete jones" w:date="2022-03-30T14:41:00Z">
        <w:r w:rsidR="004265BC">
          <w:t>cused on</w:t>
        </w:r>
      </w:ins>
      <w:del w:id="2095" w:author="pete jones" w:date="2022-03-30T14:40:00Z">
        <w:r w:rsidRPr="00FF6A71" w:rsidDel="004265BC">
          <w:delText>based upon</w:delText>
        </w:r>
      </w:del>
      <w:r w:rsidRPr="00FF6A71">
        <w:t xml:space="preserve"> formative </w:t>
      </w:r>
      <w:del w:id="2096" w:author="pete jones" w:date="2022-03-30T14:41:00Z">
        <w:r w:rsidRPr="00FF6A71" w:rsidDel="004265BC">
          <w:delText xml:space="preserve">assessment </w:delText>
        </w:r>
      </w:del>
      <w:ins w:id="2097" w:author="pete jones" w:date="2022-03-30T14:41:00Z">
        <w:r w:rsidR="004265BC">
          <w:t>evaluation</w:t>
        </w:r>
        <w:r w:rsidR="004265BC" w:rsidRPr="00FF6A71">
          <w:t xml:space="preserve"> </w:t>
        </w:r>
      </w:ins>
      <w:r w:rsidRPr="00FF6A71">
        <w:t xml:space="preserve">among </w:t>
      </w:r>
      <w:del w:id="2098" w:author="pete jones" w:date="2022-03-30T14:41:00Z">
        <w:r w:rsidRPr="00FF6A71" w:rsidDel="004265BC">
          <w:delText xml:space="preserve">groups of </w:delText>
        </w:r>
      </w:del>
      <w:r w:rsidRPr="00FF6A71">
        <w:t xml:space="preserve">students who volunteered to undertake additional or enrichment </w:t>
      </w:r>
      <w:del w:id="2099" w:author="pete jones" w:date="2022-03-29T17:48:00Z">
        <w:r w:rsidRPr="00FF6A71" w:rsidDel="00633263">
          <w:delText>activity</w:delText>
        </w:r>
      </w:del>
      <w:ins w:id="2100" w:author="pete jones" w:date="2022-03-29T17:48:00Z">
        <w:r w:rsidR="00633263" w:rsidRPr="00FF6A71">
          <w:t>activit</w:t>
        </w:r>
        <w:r w:rsidR="00633263">
          <w:t>ies</w:t>
        </w:r>
      </w:ins>
      <w:r w:rsidRPr="00FF6A71">
        <w:t xml:space="preserve">, such as Formula Student or semester </w:t>
      </w:r>
      <w:del w:id="2101" w:author="pete jones" w:date="2022-03-30T14:40:00Z">
        <w:r w:rsidRPr="00FF6A71" w:rsidDel="004265BC">
          <w:delText xml:space="preserve">3 </w:delText>
        </w:r>
      </w:del>
      <w:ins w:id="2102" w:author="pete jones" w:date="2022-03-30T14:40:00Z">
        <w:r w:rsidR="004265BC">
          <w:t>three</w:t>
        </w:r>
        <w:r w:rsidR="004265BC" w:rsidRPr="00FF6A71">
          <w:t xml:space="preserve"> </w:t>
        </w:r>
      </w:ins>
      <w:r w:rsidRPr="00FF6A71">
        <w:t xml:space="preserve">elective programmes. </w:t>
      </w:r>
      <w:ins w:id="2103" w:author="pete jones" w:date="2022-03-30T14:44:00Z">
        <w:r w:rsidR="004265BC">
          <w:t>Although</w:t>
        </w:r>
      </w:ins>
      <w:ins w:id="2104" w:author="pete jones" w:date="2022-03-30T14:45:00Z">
        <w:r w:rsidR="004265BC">
          <w:t xml:space="preserve"> devising the synoptic activity experimentation to ensure a coherent balance of modules and topics from the selected courses was essential, time constraints limited the subjects' breadth</w:t>
        </w:r>
      </w:ins>
      <w:del w:id="2105" w:author="pete jones" w:date="2022-03-30T14:39:00Z">
        <w:r w:rsidRPr="00FF6A71" w:rsidDel="004265BC">
          <w:delText>While best e</w:delText>
        </w:r>
      </w:del>
      <w:del w:id="2106" w:author="pete jones" w:date="2022-03-30T14:44:00Z">
        <w:r w:rsidRPr="00FF6A71" w:rsidDel="004265BC">
          <w:delText xml:space="preserve">fforts </w:delText>
        </w:r>
      </w:del>
      <w:del w:id="2107" w:author="pete jones" w:date="2022-03-30T14:39:00Z">
        <w:r w:rsidRPr="00FF6A71" w:rsidDel="004265BC">
          <w:delText xml:space="preserve">were undertaken </w:delText>
        </w:r>
      </w:del>
      <w:del w:id="2108" w:author="pete jones" w:date="2022-03-30T14:45:00Z">
        <w:r w:rsidRPr="00FF6A71" w:rsidDel="004265BC">
          <w:delText>to ensure a coherent balance of modules and topics from the selected courses, time constraints limited the breadth of subjects chosen</w:delText>
        </w:r>
      </w:del>
      <w:del w:id="2109" w:author="pete jones" w:date="2022-03-30T14:43:00Z">
        <w:r w:rsidRPr="00FF6A71" w:rsidDel="004265BC">
          <w:delText xml:space="preserve"> to devise synoptic activity experimentation</w:delText>
        </w:r>
      </w:del>
      <w:r w:rsidRPr="00FF6A71">
        <w:t>. Academic subject and industry specialists</w:t>
      </w:r>
      <w:del w:id="2110" w:author="pete jones" w:date="2022-03-30T14:42:00Z">
        <w:r w:rsidRPr="00FF6A71" w:rsidDel="004265BC">
          <w:delText xml:space="preserve">, who were not directly engaged </w:delText>
        </w:r>
      </w:del>
      <w:del w:id="2111" w:author="pete jones" w:date="2022-03-29T17:48:00Z">
        <w:r w:rsidRPr="00FF6A71" w:rsidDel="00633263">
          <w:delText>with</w:delText>
        </w:r>
      </w:del>
      <w:del w:id="2112" w:author="pete jones" w:date="2022-03-30T14:42:00Z">
        <w:r w:rsidRPr="00FF6A71" w:rsidDel="004265BC">
          <w:delText>in the core experimentation,</w:delText>
        </w:r>
      </w:del>
      <w:ins w:id="2113" w:author="pete jones" w:date="2022-03-30T14:42:00Z">
        <w:r w:rsidR="004265BC">
          <w:t xml:space="preserve"> were not directly engaged in the core experimentation </w:t>
        </w:r>
      </w:ins>
      <w:del w:id="2114" w:author="pete jones" w:date="2022-03-30T14:45:00Z">
        <w:r w:rsidRPr="00FF6A71" w:rsidDel="004265BC">
          <w:delText xml:space="preserve"> were </w:delText>
        </w:r>
      </w:del>
      <w:ins w:id="2115" w:author="pete jones" w:date="2022-03-30T14:45:00Z">
        <w:r w:rsidR="004265BC">
          <w:t>but</w:t>
        </w:r>
        <w:r w:rsidR="004265BC" w:rsidRPr="00FF6A71">
          <w:t xml:space="preserve"> </w:t>
        </w:r>
      </w:ins>
      <w:del w:id="2116" w:author="pete jones" w:date="2022-03-30T14:45:00Z">
        <w:r w:rsidRPr="00FF6A71" w:rsidDel="004265BC">
          <w:delText xml:space="preserve">invited to </w:delText>
        </w:r>
      </w:del>
      <w:r w:rsidRPr="00FF6A71">
        <w:t>participate</w:t>
      </w:r>
      <w:ins w:id="2117" w:author="pete jones" w:date="2022-03-30T14:45:00Z">
        <w:r w:rsidR="004265BC">
          <w:t>d</w:t>
        </w:r>
      </w:ins>
      <w:r w:rsidRPr="00FF6A71">
        <w:t xml:space="preserve"> in surveys and interviews.</w:t>
      </w:r>
    </w:p>
    <w:p w14:paraId="39A4D627" w14:textId="77777777" w:rsidR="00D6284E" w:rsidRPr="001631F3" w:rsidRDefault="00D6284E">
      <w:pPr>
        <w:pStyle w:val="Heading2"/>
        <w:rPr>
          <w:ins w:id="2118" w:author="pete jones" w:date="2022-01-31T15:26:00Z"/>
        </w:rPr>
        <w:pPrChange w:id="2119" w:author="pete jones" w:date="2022-01-31T15:26:00Z">
          <w:pPr/>
        </w:pPrChange>
      </w:pPr>
      <w:bookmarkStart w:id="2120" w:name="_Toc99969483"/>
      <w:ins w:id="2121" w:author="pete jones" w:date="2022-01-31T15:26:00Z">
        <w:r w:rsidRPr="001631F3">
          <w:t>Academic integrity</w:t>
        </w:r>
        <w:bookmarkEnd w:id="2120"/>
      </w:ins>
    </w:p>
    <w:p w14:paraId="03B872C9" w14:textId="58D1987A" w:rsidR="00D6284E" w:rsidRDefault="00D6284E" w:rsidP="00D6284E">
      <w:pPr>
        <w:rPr>
          <w:ins w:id="2122" w:author="pete jones" w:date="2022-01-31T15:26:00Z"/>
        </w:rPr>
      </w:pPr>
      <w:ins w:id="2123" w:author="pete jones" w:date="2022-01-31T15:26:00Z">
        <w:r w:rsidRPr="001631F3">
          <w:t>The issue of academic integrity is ever</w:t>
        </w:r>
      </w:ins>
      <w:ins w:id="2124" w:author="pete jones" w:date="2022-03-29T17:48:00Z">
        <w:r w:rsidR="00633263">
          <w:t>-</w:t>
        </w:r>
      </w:ins>
      <w:ins w:id="2125" w:author="pete jones" w:date="2022-01-31T15:26:00Z">
        <w:r w:rsidRPr="001631F3">
          <w:t xml:space="preserve">present when assessing student work for originality. </w:t>
        </w:r>
      </w:ins>
      <w:ins w:id="2126" w:author="pete jones" w:date="2022-03-29T17:48:00Z">
        <w:r w:rsidR="00633263">
          <w:t>The a</w:t>
        </w:r>
      </w:ins>
      <w:ins w:id="2127" w:author="pete jones" w:date="2022-01-31T15:26:00Z">
        <w:r w:rsidRPr="001631F3">
          <w:t>cademic staff work</w:t>
        </w:r>
      </w:ins>
      <w:ins w:id="2128" w:author="pete jones" w:date="2022-03-29T17:48:00Z">
        <w:r w:rsidR="00633263">
          <w:t>s</w:t>
        </w:r>
      </w:ins>
      <w:ins w:id="2129" w:author="pete jones" w:date="2022-01-31T15:26:00Z">
        <w:r w:rsidRPr="001631F3">
          <w:t xml:space="preserve"> hard to ensure that students are aware of the need to present </w:t>
        </w:r>
        <w:r w:rsidRPr="001631F3">
          <w:lastRenderedPageBreak/>
          <w:t xml:space="preserve">honest original work </w:t>
        </w:r>
      </w:ins>
      <w:ins w:id="2130" w:author="pete jones" w:date="2022-03-30T14:47:00Z">
        <w:r w:rsidR="004265BC">
          <w:t>regardless of</w:t>
        </w:r>
      </w:ins>
      <w:ins w:id="2131" w:author="pete jones" w:date="2022-01-31T15:26:00Z">
        <w:r w:rsidRPr="001631F3">
          <w:t xml:space="preserve"> the type of assessment. Some forms of summative assessment are more prone to integrity issues than are others, e.g., it is more </w:t>
        </w:r>
        <w:r>
          <w:t>likely</w:t>
        </w:r>
        <w:r w:rsidRPr="001631F3">
          <w:t xml:space="preserve"> to discover instances of plagiarism in reports and assignments than with unseen examinations</w:t>
        </w:r>
        <w:r>
          <w:t xml:space="preserve">. </w:t>
        </w:r>
      </w:ins>
      <w:ins w:id="2132" w:author="pete jones" w:date="2022-03-30T14:48:00Z">
        <w:r w:rsidR="004265BC">
          <w:t>P</w:t>
        </w:r>
      </w:ins>
      <w:ins w:id="2133" w:author="pete jones" w:date="2022-01-31T15:26:00Z">
        <w:r>
          <w:t>ossibl</w:t>
        </w:r>
      </w:ins>
      <w:ins w:id="2134" w:author="pete jones" w:date="2022-03-30T14:47:00Z">
        <w:r w:rsidR="004265BC">
          <w:t>e</w:t>
        </w:r>
      </w:ins>
      <w:ins w:id="2135" w:author="pete jones" w:date="2022-01-31T15:26:00Z">
        <w:r>
          <w:t xml:space="preserve"> because students perceive that cheating in examinations is an act of deliberate misrepresentation rather than an oversight or poor management of citations </w:t>
        </w:r>
      </w:ins>
      <w:ins w:id="2136" w:author="pete jones" w:date="2022-03-29T17:48:00Z">
        <w:r w:rsidR="00633263">
          <w:t>concerning</w:t>
        </w:r>
      </w:ins>
      <w:ins w:id="2137" w:author="pete jones" w:date="2022-01-31T15:26:00Z">
        <w:r>
          <w:t xml:space="preserve"> written assignments and reports. Many institutions deploy tools such as Turnitin to highlight possible instances of cheating, and such </w:t>
        </w:r>
      </w:ins>
      <w:ins w:id="2138" w:author="pete jones" w:date="2022-03-30T14:49:00Z">
        <w:r w:rsidR="004265BC">
          <w:t>device</w:t>
        </w:r>
      </w:ins>
      <w:ins w:id="2139" w:author="pete jones" w:date="2022-01-31T15:26:00Z">
        <w:r>
          <w:t>s are not infallible. As can be seen from the literature</w:t>
        </w:r>
      </w:ins>
      <w:ins w:id="2140" w:author="pete jones" w:date="2022-03-30T14:49:00Z">
        <w:r w:rsidR="004265BC">
          <w:t>, it is more fruitful to provide an environment that stimulates intrinsic motivation in conjunction with individualised solution pathways that have more impact on reducing</w:t>
        </w:r>
      </w:ins>
      <w:ins w:id="2141" w:author="pete jones" w:date="2022-01-31T15:26:00Z">
        <w:r>
          <w:t xml:space="preserve"> academic misconduct.</w:t>
        </w:r>
      </w:ins>
    </w:p>
    <w:p w14:paraId="5618299D" w14:textId="23F600AE" w:rsidR="00D6284E" w:rsidRDefault="00D6284E" w:rsidP="00D6284E">
      <w:pPr>
        <w:rPr>
          <w:ins w:id="2142" w:author="pete jones" w:date="2022-01-31T15:26:00Z"/>
        </w:rPr>
      </w:pPr>
      <w:ins w:id="2143" w:author="pete jones" w:date="2022-01-31T15:26:00Z">
        <w:r>
          <w:t xml:space="preserve">However, the scope of this research is concerned with the creation of original non-textual data (3D CAD models and other digital media), which Turnitin is unqualified to assess. Unfortunately, it is </w:t>
        </w:r>
      </w:ins>
      <w:ins w:id="2144" w:author="pete jones" w:date="2022-03-30T14:49:00Z">
        <w:r w:rsidR="004265BC">
          <w:t>relatively</w:t>
        </w:r>
      </w:ins>
      <w:ins w:id="2145" w:author="pete jones" w:date="2022-01-31T15:26:00Z">
        <w:r>
          <w:t xml:space="preserve"> simple to represent non-textual engineering data as original content</w:t>
        </w:r>
      </w:ins>
      <w:ins w:id="2146" w:author="pete jones" w:date="2022-03-30T14:49:00Z">
        <w:r w:rsidR="004265BC">
          <w:t>. T</w:t>
        </w:r>
      </w:ins>
      <w:ins w:id="2147" w:author="pete jones" w:date="2022-01-31T15:26:00Z">
        <w:r>
          <w:t>he incentive to do so is significantly increased proportional</w:t>
        </w:r>
      </w:ins>
      <w:ins w:id="2148" w:author="pete jones" w:date="2022-03-29T17:49:00Z">
        <w:r w:rsidR="00633263">
          <w:t>ly</w:t>
        </w:r>
      </w:ins>
      <w:ins w:id="2149" w:author="pete jones" w:date="2022-01-31T15:26:00Z">
        <w:r>
          <w:t xml:space="preserve"> to the effort of creating such data. A worthy project may demand many hours </w:t>
        </w:r>
      </w:ins>
      <w:ins w:id="2150" w:author="pete jones" w:date="2022-03-29T17:49:00Z">
        <w:r w:rsidR="00633263">
          <w:t xml:space="preserve">of </w:t>
        </w:r>
      </w:ins>
      <w:ins w:id="2151" w:author="pete jones" w:date="2022-01-31T15:26:00Z">
        <w:r>
          <w:t xml:space="preserve">work on CAD software, equal to and </w:t>
        </w:r>
      </w:ins>
      <w:ins w:id="2152" w:author="pete jones" w:date="2022-03-29T17:49:00Z">
        <w:r w:rsidR="00633263">
          <w:t>above</w:t>
        </w:r>
      </w:ins>
      <w:ins w:id="2153" w:author="pete jones" w:date="2022-01-31T15:26:00Z">
        <w:r>
          <w:t xml:space="preserve"> a 2000 plus word report</w:t>
        </w:r>
      </w:ins>
      <w:ins w:id="2154" w:author="pete jones" w:date="2022-03-30T14:49:00Z">
        <w:r w:rsidR="004265BC">
          <w:t>. Consequently, it</w:t>
        </w:r>
      </w:ins>
      <w:ins w:id="2155" w:author="pete jones" w:date="2022-01-31T15:26:00Z">
        <w:r>
          <w:t xml:space="preserve"> deserves more than “it looks OK” because it takes considerable effort to validate the originality of non-textual data. </w:t>
        </w:r>
      </w:ins>
      <w:ins w:id="2156" w:author="pete jones" w:date="2022-03-30T14:49:00Z">
        <w:r w:rsidR="004265BC">
          <w:t>Suppose the emphasis or weighting of a CAD-based assignment is biased towards the written report content without viva. In that case,</w:t>
        </w:r>
      </w:ins>
      <w:ins w:id="2157" w:author="pete jones" w:date="2022-01-31T15:26:00Z">
        <w:r>
          <w:t xml:space="preserve"> this will encourage students to cheat and significantly devalue the process of creating data.</w:t>
        </w:r>
      </w:ins>
    </w:p>
    <w:p w14:paraId="78014665" w14:textId="5B0D5A88" w:rsidR="00D6284E" w:rsidRPr="001631F3" w:rsidRDefault="00D6284E" w:rsidP="00D6284E">
      <w:pPr>
        <w:rPr>
          <w:ins w:id="2158" w:author="pete jones" w:date="2022-01-31T15:26:00Z"/>
        </w:rPr>
      </w:pPr>
      <w:ins w:id="2159" w:author="pete jones" w:date="2022-01-31T15:26:00Z">
        <w:r>
          <w:t xml:space="preserve">A subsidiary objective of the thesis is </w:t>
        </w:r>
      </w:ins>
      <w:ins w:id="2160" w:author="pete jones" w:date="2022-03-30T14:50:00Z">
        <w:r w:rsidR="004265BC">
          <w:t>to discover the contribution of CDE in reducing</w:t>
        </w:r>
      </w:ins>
      <w:ins w:id="2161" w:author="pete jones" w:date="2022-01-31T15:26:00Z">
        <w:r>
          <w:t xml:space="preserve"> academic misconduct related specifically to non-textual engineering data (3D CAD models). A </w:t>
        </w:r>
      </w:ins>
      <w:ins w:id="2162" w:author="pete jones" w:date="2022-03-30T14:50:00Z">
        <w:r w:rsidR="004265BC">
          <w:t>discussion</w:t>
        </w:r>
      </w:ins>
      <w:ins w:id="2163" w:author="pete jones" w:date="2022-01-31T15:26:00Z">
        <w:r>
          <w:t xml:space="preserve"> on the topic </w:t>
        </w:r>
      </w:ins>
      <w:ins w:id="2164" w:author="pete jones" w:date="2022-03-30T14:51:00Z">
        <w:r w:rsidR="004265BC">
          <w:t>is</w:t>
        </w:r>
      </w:ins>
      <w:ins w:id="2165" w:author="pete jones" w:date="2022-01-31T15:26:00Z">
        <w:r>
          <w:t xml:space="preserve"> </w:t>
        </w:r>
      </w:ins>
      <w:ins w:id="2166" w:author="pete jones" w:date="2022-03-30T14:50:00Z">
        <w:r w:rsidR="004265BC">
          <w:t>in</w:t>
        </w:r>
      </w:ins>
      <w:ins w:id="2167" w:author="pete jones" w:date="2022-01-31T15:26:00Z">
        <w:r>
          <w:t xml:space="preserve"> chapter 7.</w:t>
        </w:r>
      </w:ins>
    </w:p>
    <w:p w14:paraId="1EBF612C" w14:textId="77777777" w:rsidR="00D6284E" w:rsidRPr="00FF6A71" w:rsidRDefault="00D6284E" w:rsidP="00267E1B"/>
    <w:p w14:paraId="47BD5138" w14:textId="6AC205D8" w:rsidR="00A33F88" w:rsidRPr="00FF6A71" w:rsidRDefault="00267E1B" w:rsidP="00267E1B">
      <w:pPr>
        <w:pStyle w:val="Heading2"/>
      </w:pPr>
      <w:bookmarkStart w:id="2168" w:name="_Toc68162174"/>
      <w:bookmarkStart w:id="2169" w:name="_Toc99969484"/>
      <w:r w:rsidRPr="00FF6A71">
        <w:t xml:space="preserve">An introduction to the </w:t>
      </w:r>
      <w:commentRangeStart w:id="2170"/>
      <w:r w:rsidRPr="00FF6A71">
        <w:t>methodology</w:t>
      </w:r>
      <w:bookmarkEnd w:id="2168"/>
      <w:commentRangeEnd w:id="2170"/>
      <w:r w:rsidR="00864DE5" w:rsidRPr="00FF6A71">
        <w:rPr>
          <w:rStyle w:val="CommentReference"/>
          <w:b w:val="0"/>
          <w:bCs w:val="0"/>
          <w:i w:val="0"/>
          <w:iCs w:val="0"/>
        </w:rPr>
        <w:commentReference w:id="2170"/>
      </w:r>
      <w:bookmarkEnd w:id="2169"/>
    </w:p>
    <w:p w14:paraId="1E9AE15D" w14:textId="231EA605" w:rsidR="00A33F88" w:rsidRPr="00FF6A71" w:rsidRDefault="00267E1B" w:rsidP="00267E1B">
      <w:r w:rsidRPr="00FF6A71">
        <w:t xml:space="preserve">The applied research adopted a case study approach designed to clarify </w:t>
      </w:r>
      <w:r w:rsidR="00864DE5" w:rsidRPr="00FF6A71">
        <w:t>the impact on</w:t>
      </w:r>
      <w:r w:rsidRPr="00FF6A71">
        <w:t xml:space="preserve"> student engagement by using CDE technologies. The </w:t>
      </w:r>
      <w:del w:id="2171" w:author="pete jones" w:date="2022-03-30T14:51:00Z">
        <w:r w:rsidRPr="00FF6A71" w:rsidDel="004265BC">
          <w:delText xml:space="preserve">action research </w:delText>
        </w:r>
      </w:del>
      <w:r w:rsidRPr="00FF6A71">
        <w:t xml:space="preserve">experimental environment model </w:t>
      </w:r>
      <w:del w:id="2172" w:author="pete jones" w:date="2022-03-30T14:51:00Z">
        <w:r w:rsidRPr="00FF6A71" w:rsidDel="004265BC">
          <w:delText xml:space="preserve">was devised </w:delText>
        </w:r>
      </w:del>
      <w:del w:id="2173" w:author="pete jones" w:date="2022-03-30T14:55:00Z">
        <w:r w:rsidRPr="00FF6A71" w:rsidDel="004265BC">
          <w:delText xml:space="preserve">to </w:delText>
        </w:r>
      </w:del>
      <w:r w:rsidRPr="00FF6A71">
        <w:t>support</w:t>
      </w:r>
      <w:ins w:id="2174" w:author="pete jones" w:date="2022-03-30T14:55:00Z">
        <w:r w:rsidR="004265BC">
          <w:t>s</w:t>
        </w:r>
      </w:ins>
      <w:r w:rsidRPr="00FF6A71">
        <w:t xml:space="preserve"> a team of multi-disciplined undergraduate students participating in the </w:t>
      </w:r>
      <w:del w:id="2175" w:author="pete jones" w:date="2022-03-29T17:49:00Z">
        <w:r w:rsidRPr="00FF6A71" w:rsidDel="00633263">
          <w:delText xml:space="preserve">IMECHE </w:delText>
        </w:r>
      </w:del>
      <w:ins w:id="2176" w:author="pete jones" w:date="2022-03-29T17:49:00Z">
        <w:r w:rsidR="00633263" w:rsidRPr="00FF6A71">
          <w:t>IM</w:t>
        </w:r>
        <w:r w:rsidR="00633263">
          <w:t>ech</w:t>
        </w:r>
        <w:r w:rsidR="00633263" w:rsidRPr="00FF6A71">
          <w:t xml:space="preserve">E </w:t>
        </w:r>
      </w:ins>
      <w:r w:rsidRPr="00FF6A71">
        <w:t xml:space="preserve">Formula Student (FS) competition. Academic Year 2019/20 was the third successive year </w:t>
      </w:r>
      <w:r w:rsidRPr="00FF6A71">
        <w:lastRenderedPageBreak/>
        <w:t xml:space="preserve">students had entered the </w:t>
      </w:r>
      <w:del w:id="2177" w:author="pete jones" w:date="2022-03-30T14:56:00Z">
        <w:r w:rsidRPr="00FF6A71" w:rsidDel="004265BC">
          <w:delText>competition</w:delText>
        </w:r>
      </w:del>
      <w:ins w:id="2178" w:author="pete jones" w:date="2022-03-30T14:56:00Z">
        <w:r w:rsidR="004265BC" w:rsidRPr="00FF6A71">
          <w:t>co</w:t>
        </w:r>
        <w:r w:rsidR="004265BC">
          <w:t>ntest</w:t>
        </w:r>
      </w:ins>
      <w:r w:rsidRPr="00FF6A71">
        <w:t xml:space="preserve">. It was also the first year the team had access to a fully functional CDE toolset and the opportunity to investigate the processes and dynamics of this PBL activity in that context. The project was timebound to one academic year, </w:t>
      </w:r>
      <w:ins w:id="2179" w:author="pete jones" w:date="2022-03-29T17:49:00Z">
        <w:r w:rsidR="00633263">
          <w:t xml:space="preserve">with </w:t>
        </w:r>
      </w:ins>
      <w:r w:rsidRPr="00FF6A71">
        <w:t>a comprehensive set of rules and specifications</w:t>
      </w:r>
      <w:del w:id="2180" w:author="pete jones" w:date="2022-03-30T14:56:00Z">
        <w:r w:rsidRPr="00FF6A71" w:rsidDel="004265BC">
          <w:delText>,</w:delText>
        </w:r>
      </w:del>
      <w:r w:rsidRPr="00FF6A71">
        <w:t xml:space="preserve"> and constrained deliverables. However, it was still possible for students to </w:t>
      </w:r>
      <w:del w:id="2181" w:author="pete jones" w:date="2022-03-30T14:56:00Z">
        <w:r w:rsidRPr="00FF6A71" w:rsidDel="004265BC">
          <w:delText>be successful</w:delText>
        </w:r>
      </w:del>
      <w:ins w:id="2182" w:author="pete jones" w:date="2022-03-30T14:56:00Z">
        <w:r w:rsidR="004265BC">
          <w:t>succeed</w:t>
        </w:r>
      </w:ins>
      <w:r w:rsidRPr="00FF6A71">
        <w:t xml:space="preserve"> if they did not manage to build and race a physical prototype. </w:t>
      </w:r>
    </w:p>
    <w:p w14:paraId="6FE0962E" w14:textId="4410FCBC" w:rsidR="00A33F88" w:rsidRPr="00FF6A71" w:rsidRDefault="00267E1B" w:rsidP="00267E1B">
      <w:r w:rsidRPr="00FF6A71">
        <w:t>The Formula Student programme incorporates a</w:t>
      </w:r>
      <w:del w:id="2183" w:author="pete jones" w:date="2022-03-30T14:56:00Z">
        <w:r w:rsidRPr="00FF6A71" w:rsidDel="004265BC">
          <w:delText xml:space="preserve"> progressive</w:delText>
        </w:r>
      </w:del>
      <w:ins w:id="2184" w:author="pete jones" w:date="2022-03-30T14:56:00Z">
        <w:r w:rsidR="004265BC">
          <w:t>n advanced</w:t>
        </w:r>
      </w:ins>
      <w:r w:rsidRPr="00FF6A71">
        <w:t xml:space="preserve"> problem-solving method led by individuals working with others in teams to achieve a common goal. That is a reflective process best suited to an emic approach in </w:t>
      </w:r>
      <w:del w:id="2185" w:author="pete jones" w:date="2022-01-04T13:23:00Z">
        <w:r w:rsidRPr="00FF6A71" w:rsidDel="00AB7BE9">
          <w:delText>an action research</w:delText>
        </w:r>
      </w:del>
      <w:ins w:id="2186" w:author="pete jones" w:date="2022-01-04T13:23:00Z">
        <w:r w:rsidR="00AB7BE9" w:rsidRPr="00FF6A71">
          <w:t>action research</w:t>
        </w:r>
      </w:ins>
      <w:r w:rsidRPr="00FF6A71">
        <w:t xml:space="preserve">, which centralised the focus on the practitioner and the practice. Given the dual need to test theories of PBL and CDE and their combined effect on student engagement, a deductive approach </w:t>
      </w:r>
      <w:del w:id="2187" w:author="pete jones" w:date="2022-03-30T14:56:00Z">
        <w:r w:rsidRPr="00FF6A71" w:rsidDel="004265BC">
          <w:delText xml:space="preserve">was used to </w:delText>
        </w:r>
      </w:del>
      <w:r w:rsidRPr="00FF6A71">
        <w:t>facilitate</w:t>
      </w:r>
      <w:ins w:id="2188" w:author="pete jones" w:date="2022-03-30T14:56:00Z">
        <w:r w:rsidR="004265BC">
          <w:t>s</w:t>
        </w:r>
      </w:ins>
      <w:r w:rsidRPr="00FF6A71">
        <w:t xml:space="preserve"> the management of the observations and survey data arising from each action research cycle. Triangulation of data sources from three different methods was a guiding principle of the research design: Self Reflection and Action Research, academic and industrial experts, and literature and contextual review.</w:t>
      </w:r>
      <w:r w:rsidR="00CA54FE" w:rsidRPr="00FF6A71">
        <w:t xml:space="preserve"> </w:t>
      </w:r>
      <w:ins w:id="2189" w:author="pete jones" w:date="2022-03-30T14:57:00Z">
        <w:r w:rsidR="004265BC" w:rsidRPr="00312F59">
          <w:fldChar w:fldCharType="begin"/>
        </w:r>
        <w:r w:rsidR="004265BC" w:rsidRPr="00FF6A71">
          <w:instrText xml:space="preserve"> REF _Ref63928060 \h  \* MERGEFORMAT </w:instrText>
        </w:r>
      </w:ins>
      <w:ins w:id="2190" w:author="pete jones" w:date="2022-03-30T14:57:00Z">
        <w:r w:rsidR="004265BC" w:rsidRPr="00312F59">
          <w:fldChar w:fldCharType="separate"/>
        </w:r>
      </w:ins>
      <w:ins w:id="2191" w:author="pete jones" w:date="2022-04-05T11:31:00Z">
        <w:r w:rsidR="00D94147" w:rsidRPr="00C15005">
          <w:t xml:space="preserve">Figure </w:t>
        </w:r>
        <w:r w:rsidR="00D94147">
          <w:rPr>
            <w:noProof/>
          </w:rPr>
          <w:t>1</w:t>
        </w:r>
        <w:r w:rsidR="00D94147">
          <w:rPr>
            <w:noProof/>
          </w:rPr>
          <w:noBreakHyphen/>
          <w:t>5</w:t>
        </w:r>
      </w:ins>
      <w:ins w:id="2192" w:author="pete jones" w:date="2022-03-30T14:57:00Z">
        <w:r w:rsidR="004265BC" w:rsidRPr="00312F59">
          <w:fldChar w:fldCharType="end"/>
        </w:r>
        <w:r w:rsidR="004265BC">
          <w:t xml:space="preserve"> is </w:t>
        </w:r>
      </w:ins>
      <w:del w:id="2193" w:author="pete jones" w:date="2022-03-30T14:57:00Z">
        <w:r w:rsidR="00CA54FE" w:rsidRPr="00FF6A71" w:rsidDel="004265BC">
          <w:delText>A</w:delText>
        </w:r>
      </w:del>
      <w:ins w:id="2194" w:author="pete jones" w:date="2022-03-30T14:57:00Z">
        <w:r w:rsidR="004265BC">
          <w:t>a</w:t>
        </w:r>
      </w:ins>
      <w:r w:rsidR="00CA54FE" w:rsidRPr="00FF6A71">
        <w:t xml:space="preserve"> diagrammatic representation of the research strategy</w:t>
      </w:r>
      <w:del w:id="2195" w:author="pete jones" w:date="2022-03-30T14:57:00Z">
        <w:r w:rsidR="00CA54FE" w:rsidRPr="00FF6A71" w:rsidDel="004265BC">
          <w:delText xml:space="preserve"> is shown in </w:delText>
        </w:r>
        <w:r w:rsidR="00CA54FE" w:rsidRPr="00312F59" w:rsidDel="004265BC">
          <w:fldChar w:fldCharType="begin"/>
        </w:r>
        <w:r w:rsidR="00CA54FE" w:rsidRPr="00FF6A71" w:rsidDel="004265BC">
          <w:delInstrText xml:space="preserve"> REF _Ref63928060 \h </w:delInstrText>
        </w:r>
        <w:r w:rsidR="00B57CE1" w:rsidRPr="00FF6A71" w:rsidDel="004265BC">
          <w:delInstrText xml:space="preserve"> \* MERGEFORMAT </w:delInstrText>
        </w:r>
        <w:r w:rsidR="00CA54FE" w:rsidRPr="00312F59" w:rsidDel="004265BC">
          <w:fldChar w:fldCharType="separate"/>
        </w:r>
      </w:del>
      <w:del w:id="2196" w:author="pete jones" w:date="2022-01-04T13:23:00Z">
        <w:r w:rsidR="00DD384C" w:rsidRPr="00FF6A71" w:rsidDel="00AB7BE9">
          <w:delText xml:space="preserve">Figure </w:delText>
        </w:r>
        <w:r w:rsidR="00DD384C" w:rsidRPr="00FF6A71" w:rsidDel="00AB7BE9">
          <w:rPr>
            <w:noProof/>
          </w:rPr>
          <w:delText>1</w:delText>
        </w:r>
        <w:r w:rsidR="00DD384C" w:rsidRPr="00FF6A71" w:rsidDel="00AB7BE9">
          <w:rPr>
            <w:noProof/>
          </w:rPr>
          <w:noBreakHyphen/>
          <w:delText>5</w:delText>
        </w:r>
      </w:del>
      <w:del w:id="2197" w:author="pete jones" w:date="2022-03-30T14:57:00Z">
        <w:r w:rsidR="00CA54FE" w:rsidRPr="00312F59" w:rsidDel="004265BC">
          <w:fldChar w:fldCharType="end"/>
        </w:r>
      </w:del>
      <w:r w:rsidR="00CA54FE" w:rsidRPr="00FF6A71">
        <w:t>.</w:t>
      </w:r>
    </w:p>
    <w:p w14:paraId="53136CC3" w14:textId="77777777" w:rsidR="00A33F88" w:rsidRPr="00FF6A71" w:rsidRDefault="7124536F" w:rsidP="00267E1B">
      <w:pPr>
        <w:jc w:val="center"/>
        <w:rPr>
          <w:color w:val="FF0000"/>
        </w:rPr>
      </w:pPr>
      <w:r w:rsidRPr="00C15005">
        <w:rPr>
          <w:noProof/>
        </w:rPr>
        <w:drawing>
          <wp:inline distT="0" distB="0" distL="0" distR="0" wp14:anchorId="2B405041" wp14:editId="5D53982A">
            <wp:extent cx="3814371" cy="238577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3814371" cy="2385773"/>
                    </a:xfrm>
                    <a:prstGeom prst="rect">
                      <a:avLst/>
                    </a:prstGeom>
                  </pic:spPr>
                </pic:pic>
              </a:graphicData>
            </a:graphic>
          </wp:inline>
        </w:drawing>
      </w:r>
    </w:p>
    <w:p w14:paraId="3F62AF87" w14:textId="4E59099E" w:rsidR="00A33F88" w:rsidRPr="007C0DAF" w:rsidRDefault="00267E1B">
      <w:pPr>
        <w:pStyle w:val="Caption"/>
        <w:rPr>
          <w:color w:val="FF0000"/>
        </w:rPr>
        <w:pPrChange w:id="2198" w:author="pete jones" w:date="2022-01-04T13:23:00Z">
          <w:pPr>
            <w:pStyle w:val="TOCHeading"/>
            <w:jc w:val="center"/>
          </w:pPr>
        </w:pPrChange>
      </w:pPr>
      <w:bookmarkStart w:id="2199" w:name="_Ref63928060"/>
      <w:bookmarkStart w:id="2200" w:name="_Toc68162237"/>
      <w:bookmarkStart w:id="2201" w:name="_Toc99719263"/>
      <w:r w:rsidRPr="00C15005">
        <w:t xml:space="preserve">Figure </w:t>
      </w:r>
      <w:ins w:id="2202" w:author="pete jones" w:date="2022-03-10T14:38:00Z">
        <w:r w:rsidR="00CE4F4E">
          <w:fldChar w:fldCharType="begin"/>
        </w:r>
        <w:r w:rsidR="00CE4F4E">
          <w:instrText xml:space="preserve"> STYLEREF 1 \s </w:instrText>
        </w:r>
      </w:ins>
      <w:r w:rsidR="00CE4F4E">
        <w:fldChar w:fldCharType="separate"/>
      </w:r>
      <w:r w:rsidR="00D94147">
        <w:rPr>
          <w:noProof/>
        </w:rPr>
        <w:t>1</w:t>
      </w:r>
      <w:ins w:id="2203"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204" w:author="pete jones" w:date="2022-04-05T11:31:00Z">
        <w:r w:rsidR="00D94147">
          <w:rPr>
            <w:noProof/>
          </w:rPr>
          <w:t>5</w:t>
        </w:r>
      </w:ins>
      <w:ins w:id="2205" w:author="pete jones" w:date="2022-03-10T14:38:00Z">
        <w:r w:rsidR="00CE4F4E">
          <w:fldChar w:fldCharType="end"/>
        </w:r>
      </w:ins>
      <w:del w:id="2206" w:author="pete jones" w:date="2022-02-01T12:31:00Z">
        <w:r w:rsidRPr="007C0DAF" w:rsidDel="0004608E">
          <w:fldChar w:fldCharType="begin"/>
        </w:r>
        <w:r w:rsidRPr="007C0DAF" w:rsidDel="0004608E">
          <w:delInstrText>STYLEREF 1 \s</w:delInstrText>
        </w:r>
        <w:r w:rsidRPr="007C0DAF" w:rsidDel="0004608E">
          <w:fldChar w:fldCharType="separate"/>
        </w:r>
        <w:r w:rsidR="00AB7BE9" w:rsidRPr="007C0DAF" w:rsidDel="0004608E">
          <w:rPr>
            <w:noProof/>
          </w:rPr>
          <w:delText>1</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5</w:delText>
        </w:r>
        <w:r w:rsidRPr="007C0DAF" w:rsidDel="0004608E">
          <w:fldChar w:fldCharType="end"/>
        </w:r>
      </w:del>
      <w:bookmarkEnd w:id="2199"/>
      <w:r w:rsidRPr="007C0DAF">
        <w:t xml:space="preserve">: Framing </w:t>
      </w:r>
      <w:r w:rsidR="00A33F88" w:rsidRPr="007C0DAF">
        <w:t>strategy</w:t>
      </w:r>
      <w:bookmarkEnd w:id="2200"/>
      <w:bookmarkEnd w:id="2201"/>
    </w:p>
    <w:p w14:paraId="530B5089" w14:textId="48B65F51" w:rsidR="00A33F88" w:rsidRPr="00FF6A71" w:rsidRDefault="00267E1B" w:rsidP="00267E1B">
      <w:r w:rsidRPr="00FF6A71">
        <w:t xml:space="preserve">The </w:t>
      </w:r>
      <w:del w:id="2207" w:author="pete jones" w:date="2022-03-30T14:58:00Z">
        <w:r w:rsidRPr="00FF6A71" w:rsidDel="004265BC">
          <w:delText xml:space="preserve">major </w:delText>
        </w:r>
      </w:del>
      <w:ins w:id="2208" w:author="pete jones" w:date="2022-03-30T14:58:00Z">
        <w:r w:rsidR="004265BC">
          <w:t>primary</w:t>
        </w:r>
        <w:r w:rsidR="004265BC" w:rsidRPr="00FF6A71">
          <w:t xml:space="preserve"> </w:t>
        </w:r>
      </w:ins>
      <w:r w:rsidRPr="00FF6A71">
        <w:t xml:space="preserve">action research </w:t>
      </w:r>
      <w:del w:id="2209" w:author="pete jones" w:date="2022-03-30T14:58:00Z">
        <w:r w:rsidRPr="00FF6A71" w:rsidDel="004265BC">
          <w:delText xml:space="preserve">was </w:delText>
        </w:r>
      </w:del>
      <w:ins w:id="2210" w:author="pete jones" w:date="2022-03-30T14:58:00Z">
        <w:r w:rsidR="004265BC">
          <w:t>applies to</w:t>
        </w:r>
      </w:ins>
      <w:del w:id="2211" w:author="pete jones" w:date="2022-03-30T14:58:00Z">
        <w:r w:rsidRPr="00FF6A71" w:rsidDel="004265BC">
          <w:delText>undertaken on</w:delText>
        </w:r>
      </w:del>
      <w:r w:rsidRPr="00FF6A71">
        <w:t xml:space="preserve"> the Formula Student project during </w:t>
      </w:r>
      <w:del w:id="2212" w:author="pete jones" w:date="2022-03-30T14:58:00Z">
        <w:r w:rsidRPr="00FF6A71" w:rsidDel="004265BC">
          <w:delText xml:space="preserve">academic years </w:delText>
        </w:r>
      </w:del>
      <w:r w:rsidRPr="00FF6A71">
        <w:t>2018/19 and 2019/20. Managing engineering data within the multi-discipline team, including project management, marketing, and configuration management CDE roles, the action research cycles were:</w:t>
      </w:r>
    </w:p>
    <w:p w14:paraId="6CE0818B" w14:textId="77777777" w:rsidR="00A33F88" w:rsidRPr="00FF6A71" w:rsidRDefault="00267E1B" w:rsidP="0021440D">
      <w:pPr>
        <w:numPr>
          <w:ilvl w:val="0"/>
          <w:numId w:val="12"/>
        </w:numPr>
      </w:pPr>
      <w:r w:rsidRPr="00FF6A71">
        <w:lastRenderedPageBreak/>
        <w:t>Coalescing the team and project governance</w:t>
      </w:r>
    </w:p>
    <w:p w14:paraId="721C019E" w14:textId="069A24B7" w:rsidR="00A33F88" w:rsidRPr="00FF6A71" w:rsidRDefault="00267E1B" w:rsidP="0021440D">
      <w:pPr>
        <w:numPr>
          <w:ilvl w:val="0"/>
          <w:numId w:val="12"/>
        </w:numPr>
      </w:pPr>
      <w:r w:rsidRPr="00FF6A71">
        <w:t xml:space="preserve">Skills building – including digital engineering </w:t>
      </w:r>
      <w:r w:rsidR="002F39F3" w:rsidRPr="00FF6A71">
        <w:t>communication.</w:t>
      </w:r>
    </w:p>
    <w:p w14:paraId="18E9F8B0" w14:textId="77777777" w:rsidR="00A33F88" w:rsidRPr="00FF6A71" w:rsidRDefault="00267E1B" w:rsidP="0021440D">
      <w:pPr>
        <w:numPr>
          <w:ilvl w:val="0"/>
          <w:numId w:val="12"/>
        </w:numPr>
      </w:pPr>
      <w:r w:rsidRPr="00FF6A71">
        <w:t>Integration with undergraduate studies</w:t>
      </w:r>
    </w:p>
    <w:p w14:paraId="2E70B26C" w14:textId="77777777" w:rsidR="00A33F88" w:rsidRPr="00FF6A71" w:rsidRDefault="00267E1B" w:rsidP="0021440D">
      <w:pPr>
        <w:numPr>
          <w:ilvl w:val="0"/>
          <w:numId w:val="12"/>
        </w:numPr>
      </w:pPr>
      <w:r w:rsidRPr="00FF6A71">
        <w:t>Fabrication and assembly – reverse engineering and CNC machining</w:t>
      </w:r>
    </w:p>
    <w:p w14:paraId="419D486D" w14:textId="77777777" w:rsidR="00A33F88" w:rsidRPr="00FF6A71" w:rsidRDefault="00267E1B" w:rsidP="0021440D">
      <w:pPr>
        <w:numPr>
          <w:ilvl w:val="0"/>
          <w:numId w:val="12"/>
        </w:numPr>
      </w:pPr>
      <w:r w:rsidRPr="00FF6A71">
        <w:t>Presentation and communication</w:t>
      </w:r>
    </w:p>
    <w:p w14:paraId="0B7F9AF7" w14:textId="77777777" w:rsidR="00A33F88" w:rsidRPr="00FF6A71" w:rsidRDefault="00267E1B" w:rsidP="0021440D">
      <w:pPr>
        <w:numPr>
          <w:ilvl w:val="0"/>
          <w:numId w:val="12"/>
        </w:numPr>
      </w:pPr>
      <w:r w:rsidRPr="00FF6A71">
        <w:t>Race preparation</w:t>
      </w:r>
    </w:p>
    <w:p w14:paraId="3A5F699A" w14:textId="17737A20" w:rsidR="00A33F88" w:rsidRPr="00FF6A71" w:rsidRDefault="00267E1B" w:rsidP="00267E1B">
      <w:r w:rsidRPr="00FF6A71">
        <w:t>Contextual reviews were focu</w:t>
      </w:r>
      <w:del w:id="2213" w:author="pete jones" w:date="2022-03-29T17:50:00Z">
        <w:r w:rsidRPr="00FF6A71" w:rsidDel="00633263">
          <w:delText>s</w:delText>
        </w:r>
      </w:del>
      <w:r w:rsidRPr="00FF6A71">
        <w:t xml:space="preserve">sed on the following subsidiary </w:t>
      </w:r>
      <w:del w:id="2214" w:author="pete jones" w:date="2022-03-30T14:59:00Z">
        <w:r w:rsidRPr="00FF6A71" w:rsidDel="004265BC">
          <w:delText xml:space="preserve">action research </w:delText>
        </w:r>
      </w:del>
      <w:r w:rsidRPr="00FF6A71">
        <w:t>case studies as follows:</w:t>
      </w:r>
    </w:p>
    <w:p w14:paraId="54AAE6A6" w14:textId="17D3EBB9" w:rsidR="00A33F88" w:rsidRPr="00FF6A71" w:rsidRDefault="00267E1B" w:rsidP="0021440D">
      <w:pPr>
        <w:numPr>
          <w:ilvl w:val="0"/>
          <w:numId w:val="13"/>
        </w:numPr>
      </w:pPr>
      <w:r w:rsidRPr="00FF6A71">
        <w:t xml:space="preserve">Synoptic teamwork challenge – </w:t>
      </w:r>
      <w:del w:id="2215" w:author="pete jones" w:date="2022-03-29T17:50:00Z">
        <w:r w:rsidRPr="00FF6A71" w:rsidDel="00633263">
          <w:delText xml:space="preserve">First </w:delText>
        </w:r>
      </w:del>
      <w:ins w:id="2216" w:author="pete jones" w:date="2022-03-29T17:50:00Z">
        <w:r w:rsidR="00633263" w:rsidRPr="00FF6A71">
          <w:t>First</w:t>
        </w:r>
        <w:r w:rsidR="00633263">
          <w:t>-</w:t>
        </w:r>
      </w:ins>
      <w:r w:rsidRPr="00FF6A71">
        <w:t>year Introduction to Engineering design principles</w:t>
      </w:r>
    </w:p>
    <w:p w14:paraId="358434E1" w14:textId="77777777" w:rsidR="00A33F88" w:rsidRPr="00FF6A71" w:rsidRDefault="00267E1B" w:rsidP="0021440D">
      <w:pPr>
        <w:numPr>
          <w:ilvl w:val="0"/>
          <w:numId w:val="13"/>
        </w:numPr>
      </w:pPr>
      <w:r w:rsidRPr="00FF6A71">
        <w:t xml:space="preserve">Digital manufacturing problem-based learning – </w:t>
      </w:r>
    </w:p>
    <w:p w14:paraId="43C39C10" w14:textId="57BFD1EE" w:rsidR="00A33F88" w:rsidRPr="00FF6A71" w:rsidRDefault="00267E1B" w:rsidP="0021440D">
      <w:pPr>
        <w:numPr>
          <w:ilvl w:val="1"/>
          <w:numId w:val="13"/>
        </w:numPr>
      </w:pPr>
      <w:del w:id="2217" w:author="pete jones" w:date="2022-03-29T17:50:00Z">
        <w:r w:rsidRPr="00FF6A71" w:rsidDel="00633263">
          <w:delText xml:space="preserve">Second </w:delText>
        </w:r>
      </w:del>
      <w:ins w:id="2218" w:author="pete jones" w:date="2022-03-29T17:50:00Z">
        <w:r w:rsidR="00633263" w:rsidRPr="00FF6A71">
          <w:t>Second</w:t>
        </w:r>
        <w:r w:rsidR="00633263">
          <w:t>-</w:t>
        </w:r>
      </w:ins>
      <w:r w:rsidRPr="00FF6A71">
        <w:t>year Manufacturing Operations and process control</w:t>
      </w:r>
    </w:p>
    <w:p w14:paraId="655D3395" w14:textId="77777777" w:rsidR="00A33F88" w:rsidRPr="00FF6A71" w:rsidRDefault="00267E1B" w:rsidP="0021440D">
      <w:pPr>
        <w:numPr>
          <w:ilvl w:val="0"/>
          <w:numId w:val="13"/>
        </w:numPr>
      </w:pPr>
      <w:r w:rsidRPr="00FF6A71">
        <w:t xml:space="preserve">Integration of digital simulation into existing modules, kinematics, structural scenarios, generative design, fluid scenarios, and systems engineering – </w:t>
      </w:r>
    </w:p>
    <w:p w14:paraId="0200D324" w14:textId="29D9D687" w:rsidR="00A33F88" w:rsidRPr="00FF6A71" w:rsidRDefault="00267E1B" w:rsidP="0021440D">
      <w:pPr>
        <w:numPr>
          <w:ilvl w:val="1"/>
          <w:numId w:val="13"/>
        </w:numPr>
      </w:pPr>
      <w:r w:rsidRPr="00FF6A71">
        <w:t xml:space="preserve">Foundation and </w:t>
      </w:r>
      <w:del w:id="2219" w:author="pete jones" w:date="2022-03-29T17:50:00Z">
        <w:r w:rsidRPr="00FF6A71" w:rsidDel="00633263">
          <w:delText xml:space="preserve">first </w:delText>
        </w:r>
      </w:del>
      <w:ins w:id="2220" w:author="pete jones" w:date="2022-03-29T17:50:00Z">
        <w:r w:rsidR="00633263" w:rsidRPr="00FF6A71">
          <w:t>first</w:t>
        </w:r>
        <w:r w:rsidR="00633263">
          <w:t>-</w:t>
        </w:r>
      </w:ins>
      <w:r w:rsidRPr="00FF6A71">
        <w:t>year engineering principles</w:t>
      </w:r>
    </w:p>
    <w:p w14:paraId="31B27923" w14:textId="45880968" w:rsidR="00A33F88" w:rsidRPr="00FF6A71" w:rsidRDefault="00267E1B" w:rsidP="0021440D">
      <w:pPr>
        <w:numPr>
          <w:ilvl w:val="1"/>
          <w:numId w:val="13"/>
        </w:numPr>
      </w:pPr>
      <w:r w:rsidRPr="00FF6A71">
        <w:t xml:space="preserve">Final year Advanced Vehicle design – </w:t>
      </w:r>
      <w:del w:id="2221" w:author="pete jones" w:date="2022-03-29T17:50:00Z">
        <w:r w:rsidRPr="00FF6A71" w:rsidDel="00633263">
          <w:delText xml:space="preserve">Multi </w:delText>
        </w:r>
      </w:del>
      <w:ins w:id="2222" w:author="pete jones" w:date="2022-03-29T17:50:00Z">
        <w:r w:rsidR="00633263" w:rsidRPr="00FF6A71">
          <w:t>Multi</w:t>
        </w:r>
        <w:r w:rsidR="00633263">
          <w:t>-</w:t>
        </w:r>
      </w:ins>
      <w:r w:rsidRPr="00FF6A71">
        <w:t>Body Dynamics</w:t>
      </w:r>
    </w:p>
    <w:p w14:paraId="54C636A3" w14:textId="413DB2AF" w:rsidR="00A33F88" w:rsidRPr="00FF6A71" w:rsidRDefault="00267E1B" w:rsidP="00267E1B">
      <w:r w:rsidRPr="00FF6A71">
        <w:t xml:space="preserve">Survey studies </w:t>
      </w:r>
      <w:del w:id="2223" w:author="pete jones" w:date="2022-03-30T15:00:00Z">
        <w:r w:rsidRPr="00FF6A71" w:rsidDel="004265BC">
          <w:delText xml:space="preserve">were </w:delText>
        </w:r>
      </w:del>
      <w:r w:rsidRPr="00FF6A71">
        <w:t xml:space="preserve">conducted amongst academics, undergraduates, and industry specialists </w:t>
      </w:r>
      <w:del w:id="2224" w:author="pete jones" w:date="2022-03-30T14:59:00Z">
        <w:r w:rsidRPr="00FF6A71" w:rsidDel="004265BC">
          <w:delText xml:space="preserve">demographically distributed in the UK midlands </w:delText>
        </w:r>
      </w:del>
      <w:r w:rsidRPr="00FF6A71">
        <w:t>us</w:t>
      </w:r>
      <w:ins w:id="2225" w:author="pete jones" w:date="2022-03-30T14:59:00Z">
        <w:r w:rsidR="004265BC">
          <w:t>ed</w:t>
        </w:r>
      </w:ins>
      <w:del w:id="2226" w:author="pete jones" w:date="2022-03-30T14:59:00Z">
        <w:r w:rsidRPr="00FF6A71" w:rsidDel="004265BC">
          <w:delText>ing</w:delText>
        </w:r>
      </w:del>
      <w:r w:rsidRPr="00FF6A71">
        <w:t xml:space="preserve"> a purposive sampling criterion:</w:t>
      </w:r>
      <w:ins w:id="2227" w:author="pete jones" w:date="2022-03-30T14:59:00Z">
        <w:r w:rsidR="004265BC" w:rsidRPr="004265BC">
          <w:t xml:space="preserve"> </w:t>
        </w:r>
        <w:r w:rsidR="004265BC" w:rsidRPr="00FF6A71">
          <w:t>demographically distributed in the UK midlands</w:t>
        </w:r>
      </w:ins>
    </w:p>
    <w:p w14:paraId="4FDDB36F" w14:textId="76FCB757" w:rsidR="00A33F88" w:rsidRPr="00FF6A71" w:rsidRDefault="00267E1B" w:rsidP="0021440D">
      <w:pPr>
        <w:numPr>
          <w:ilvl w:val="0"/>
          <w:numId w:val="10"/>
        </w:numPr>
      </w:pPr>
      <w:r w:rsidRPr="00FF6A71">
        <w:t>Senior role</w:t>
      </w:r>
      <w:ins w:id="2228" w:author="pete jones" w:date="2022-03-30T15:00:00Z">
        <w:r w:rsidR="004265BC">
          <w:t>s</w:t>
        </w:r>
      </w:ins>
      <w:r w:rsidRPr="00FF6A71">
        <w:t xml:space="preserve"> within a UK university or external company– </w:t>
      </w:r>
      <w:del w:id="2229" w:author="pete jones" w:date="2022-03-29T17:50:00Z">
        <w:r w:rsidRPr="00FF6A71" w:rsidDel="00633263">
          <w:delText xml:space="preserve">strategy </w:delText>
        </w:r>
      </w:del>
      <w:ins w:id="2230" w:author="pete jones" w:date="2022-03-29T17:50:00Z">
        <w:r w:rsidR="00633263" w:rsidRPr="00FF6A71">
          <w:t>strategy</w:t>
        </w:r>
        <w:r w:rsidR="00633263">
          <w:t>-</w:t>
        </w:r>
      </w:ins>
      <w:r w:rsidR="002F39F3" w:rsidRPr="00FF6A71">
        <w:t>related.</w:t>
      </w:r>
    </w:p>
    <w:p w14:paraId="7D78D292" w14:textId="77777777" w:rsidR="00A33F88" w:rsidRPr="00FF6A71" w:rsidRDefault="00267E1B" w:rsidP="0021440D">
      <w:pPr>
        <w:numPr>
          <w:ilvl w:val="0"/>
          <w:numId w:val="10"/>
        </w:numPr>
      </w:pPr>
      <w:r w:rsidRPr="00FF6A71">
        <w:t>Academics and teacher practitioners from schools, FE or HE</w:t>
      </w:r>
    </w:p>
    <w:p w14:paraId="2F100AD4" w14:textId="77777777" w:rsidR="00A33F88" w:rsidRPr="00FF6A71" w:rsidRDefault="00267E1B" w:rsidP="0021440D">
      <w:pPr>
        <w:numPr>
          <w:ilvl w:val="0"/>
          <w:numId w:val="10"/>
        </w:numPr>
      </w:pPr>
      <w:r w:rsidRPr="00FF6A71">
        <w:t>ICT and engineering support staff in HE</w:t>
      </w:r>
    </w:p>
    <w:p w14:paraId="5053BD13" w14:textId="3FFF1213" w:rsidR="00A33F88" w:rsidRPr="00FF6A71" w:rsidRDefault="00267E1B" w:rsidP="0021440D">
      <w:pPr>
        <w:numPr>
          <w:ilvl w:val="0"/>
          <w:numId w:val="10"/>
        </w:numPr>
      </w:pPr>
      <w:r w:rsidRPr="00FF6A71">
        <w:t xml:space="preserve">Current undergraduate students following a course in </w:t>
      </w:r>
      <w:r w:rsidR="002F39F3" w:rsidRPr="00FF6A71">
        <w:t>engineering.</w:t>
      </w:r>
    </w:p>
    <w:p w14:paraId="6DE330AB" w14:textId="31F557E4" w:rsidR="00A33F88" w:rsidRPr="00FF6A71" w:rsidRDefault="00267E1B" w:rsidP="0021440D">
      <w:pPr>
        <w:numPr>
          <w:ilvl w:val="0"/>
          <w:numId w:val="10"/>
        </w:numPr>
      </w:pPr>
      <w:r w:rsidRPr="00FF6A71">
        <w:lastRenderedPageBreak/>
        <w:t xml:space="preserve">Interest in embedding CDE/PLM into UK engineering HE </w:t>
      </w:r>
      <w:r w:rsidR="002F39F3" w:rsidRPr="00FF6A71">
        <w:t>courses.</w:t>
      </w:r>
    </w:p>
    <w:p w14:paraId="74EB226D" w14:textId="51B300B9" w:rsidR="00A33F88" w:rsidRPr="00FF6A71" w:rsidRDefault="00267E1B" w:rsidP="0021440D">
      <w:pPr>
        <w:numPr>
          <w:ilvl w:val="0"/>
          <w:numId w:val="10"/>
        </w:numPr>
      </w:pPr>
      <w:r w:rsidRPr="00FF6A71">
        <w:t xml:space="preserve">Knowledge/Interest </w:t>
      </w:r>
      <w:del w:id="2231" w:author="pete jones" w:date="2022-03-29T17:50:00Z">
        <w:r w:rsidRPr="00FF6A71" w:rsidDel="00633263">
          <w:delText xml:space="preserve">of </w:delText>
        </w:r>
      </w:del>
      <w:ins w:id="2232" w:author="pete jones" w:date="2022-03-29T17:50:00Z">
        <w:r w:rsidR="00633263">
          <w:t>in</w:t>
        </w:r>
        <w:r w:rsidR="00633263" w:rsidRPr="00FF6A71">
          <w:t xml:space="preserve"> </w:t>
        </w:r>
      </w:ins>
      <w:ins w:id="2233" w:author="pete jones" w:date="2022-03-30T12:42:00Z">
        <w:r w:rsidR="00042512">
          <w:t xml:space="preserve">the </w:t>
        </w:r>
      </w:ins>
      <w:r w:rsidRPr="00FF6A71">
        <w:t xml:space="preserve">sector and external policy </w:t>
      </w:r>
    </w:p>
    <w:p w14:paraId="62ED6A58" w14:textId="77777777" w:rsidR="00A33F88" w:rsidRPr="00FF6A71" w:rsidRDefault="00267E1B" w:rsidP="00267E1B">
      <w:pPr>
        <w:rPr>
          <w:b/>
          <w:bCs/>
        </w:rPr>
      </w:pPr>
      <w:r w:rsidRPr="00FF6A71">
        <w:rPr>
          <w:b/>
          <w:bCs/>
        </w:rPr>
        <w:t>Methodology characteristics</w:t>
      </w:r>
    </w:p>
    <w:p w14:paraId="7EFFBD47" w14:textId="547AF174" w:rsidR="00A33F88" w:rsidRPr="00FF6A71" w:rsidRDefault="00267E1B" w:rsidP="00267E1B">
      <w:r w:rsidRPr="00FF6A71">
        <w:t xml:space="preserve">The academic and industrial surveys contained too many questions and were </w:t>
      </w:r>
      <w:del w:id="2234" w:author="pete jones" w:date="2022-03-29T17:50:00Z">
        <w:r w:rsidRPr="00FF6A71" w:rsidDel="00633263">
          <w:delText xml:space="preserve">time </w:delText>
        </w:r>
      </w:del>
      <w:ins w:id="2235" w:author="pete jones" w:date="2022-03-29T17:50:00Z">
        <w:r w:rsidR="00633263" w:rsidRPr="00FF6A71">
          <w:t>time</w:t>
        </w:r>
        <w:r w:rsidR="00633263">
          <w:t>-</w:t>
        </w:r>
      </w:ins>
      <w:r w:rsidRPr="00FF6A71">
        <w:t>consuming to deliver</w:t>
      </w:r>
      <w:del w:id="2236" w:author="pete jones" w:date="2022-03-30T15:01:00Z">
        <w:r w:rsidRPr="00FF6A71" w:rsidDel="004265BC">
          <w:delText>. Further</w:delText>
        </w:r>
      </w:del>
      <w:del w:id="2237" w:author="pete jones" w:date="2022-03-30T15:00:00Z">
        <w:r w:rsidRPr="00FF6A71" w:rsidDel="004265BC">
          <w:delText xml:space="preserve"> to this</w:delText>
        </w:r>
      </w:del>
      <w:r w:rsidR="00AB6893" w:rsidRPr="00FF6A71">
        <w:t>,</w:t>
      </w:r>
      <w:r w:rsidRPr="00FF6A71">
        <w:t xml:space="preserve"> </w:t>
      </w:r>
      <w:ins w:id="2238" w:author="pete jones" w:date="2022-03-30T15:01:00Z">
        <w:r w:rsidR="004265BC">
          <w:t xml:space="preserve">with </w:t>
        </w:r>
      </w:ins>
      <w:del w:id="2239" w:author="pete jones" w:date="2022-03-30T15:01:00Z">
        <w:r w:rsidRPr="00FF6A71" w:rsidDel="004265BC">
          <w:delText xml:space="preserve">considerable </w:delText>
        </w:r>
      </w:del>
      <w:r w:rsidRPr="00FF6A71">
        <w:t xml:space="preserve">repetitive effort </w:t>
      </w:r>
      <w:del w:id="2240" w:author="pete jones" w:date="2022-03-30T15:00:00Z">
        <w:r w:rsidRPr="00FF6A71" w:rsidDel="004265BC">
          <w:delText xml:space="preserve">was required </w:delText>
        </w:r>
      </w:del>
      <w:r w:rsidRPr="00FF6A71">
        <w:t xml:space="preserve">to recruit sufficient participants to obtain statistically viable results. Four major marketing campaigns were required to gather </w:t>
      </w:r>
      <w:del w:id="2241" w:author="pete jones" w:date="2022-03-30T15:01:00Z">
        <w:r w:rsidRPr="00FF6A71" w:rsidDel="004265BC">
          <w:delText xml:space="preserve">sufficient </w:delText>
        </w:r>
      </w:del>
      <w:ins w:id="2242" w:author="pete jones" w:date="2022-03-30T15:01:00Z">
        <w:r w:rsidR="004265BC">
          <w:t>enough</w:t>
        </w:r>
        <w:r w:rsidR="004265BC" w:rsidRPr="00FF6A71">
          <w:t xml:space="preserve"> </w:t>
        </w:r>
      </w:ins>
      <w:r w:rsidRPr="00FF6A71">
        <w:t>respondents. A survey drive would be more efficient if the surveys were more thoughtfully disseminated through thematic investigation, creating a more focussed and shorter instrument.</w:t>
      </w:r>
    </w:p>
    <w:p w14:paraId="6BB54C97" w14:textId="77777777" w:rsidR="00A33F88" w:rsidRPr="00FF6A71" w:rsidRDefault="00267E1B" w:rsidP="00267E1B">
      <w:r w:rsidRPr="00FF6A71">
        <w:t>Using the formula student project for the main case study was an ideal choice for the action research because it provided three complete iterations evolving over three academic years. New team members joined each year as older members completed their studies. Each year new team dynamics played out as teams formed and progressed, providing a rich research ecosystem.</w:t>
      </w:r>
    </w:p>
    <w:p w14:paraId="5BE17E7D" w14:textId="2F969BD0" w:rsidR="00A33F88" w:rsidRPr="00FF6A71" w:rsidRDefault="00267E1B" w:rsidP="00267E1B">
      <w:r w:rsidRPr="00FF6A71">
        <w:t xml:space="preserve">The following issues </w:t>
      </w:r>
      <w:del w:id="2243" w:author="pete jones" w:date="2022-03-30T15:02:00Z">
        <w:r w:rsidRPr="00FF6A71" w:rsidDel="004265BC">
          <w:delText xml:space="preserve">were </w:delText>
        </w:r>
      </w:del>
      <w:ins w:id="2244" w:author="pete jones" w:date="2022-03-30T15:02:00Z">
        <w:r w:rsidR="004265BC">
          <w:t xml:space="preserve">are </w:t>
        </w:r>
      </w:ins>
      <w:r w:rsidRPr="00FF6A71">
        <w:t>identified</w:t>
      </w:r>
      <w:del w:id="2245" w:author="pete jones" w:date="2022-03-30T15:04:00Z">
        <w:r w:rsidRPr="00FF6A71" w:rsidDel="004265BC">
          <w:delText xml:space="preserve"> for this research</w:delText>
        </w:r>
      </w:del>
      <w:r w:rsidRPr="00FF6A71">
        <w:t xml:space="preserve">, </w:t>
      </w:r>
      <w:del w:id="2246" w:author="pete jones" w:date="2022-03-30T15:02:00Z">
        <w:r w:rsidRPr="00FF6A71" w:rsidDel="004265BC">
          <w:delText>which must be</w:delText>
        </w:r>
      </w:del>
      <w:ins w:id="2247" w:author="pete jones" w:date="2022-03-30T15:02:00Z">
        <w:r w:rsidR="004265BC">
          <w:t>with further</w:t>
        </w:r>
      </w:ins>
      <w:r w:rsidRPr="00FF6A71">
        <w:t xml:space="preserve"> consider</w:t>
      </w:r>
      <w:ins w:id="2248" w:author="pete jones" w:date="2022-03-30T15:02:00Z">
        <w:r w:rsidR="004265BC">
          <w:t>ation</w:t>
        </w:r>
      </w:ins>
      <w:del w:id="2249" w:author="pete jones" w:date="2022-03-30T15:02:00Z">
        <w:r w:rsidRPr="00FF6A71" w:rsidDel="004265BC">
          <w:delText>ed</w:delText>
        </w:r>
      </w:del>
      <w:r w:rsidRPr="00FF6A71">
        <w:t xml:space="preserve"> for similar types of project work:</w:t>
      </w:r>
    </w:p>
    <w:p w14:paraId="010CF31E" w14:textId="13035ACE" w:rsidR="00A33F88" w:rsidRPr="00FF6A71" w:rsidRDefault="00267E1B" w:rsidP="0021440D">
      <w:pPr>
        <w:numPr>
          <w:ilvl w:val="0"/>
          <w:numId w:val="15"/>
        </w:numPr>
      </w:pPr>
      <w:del w:id="2250" w:author="pete jones" w:date="2022-03-30T15:02:00Z">
        <w:r w:rsidRPr="00FF6A71" w:rsidDel="004265BC">
          <w:delText xml:space="preserve">Stronger </w:delText>
        </w:r>
      </w:del>
      <w:ins w:id="2251" w:author="pete jones" w:date="2022-03-30T15:02:00Z">
        <w:r w:rsidR="004265BC">
          <w:t>More robust</w:t>
        </w:r>
        <w:r w:rsidR="004265BC" w:rsidRPr="00FF6A71">
          <w:t xml:space="preserve"> </w:t>
        </w:r>
      </w:ins>
      <w:r w:rsidRPr="00FF6A71">
        <w:t xml:space="preserve">project initiation </w:t>
      </w:r>
      <w:del w:id="2252" w:author="pete jones" w:date="2022-03-30T15:03:00Z">
        <w:r w:rsidRPr="00FF6A71" w:rsidDel="004265BC">
          <w:delText xml:space="preserve">is required </w:delText>
        </w:r>
      </w:del>
      <w:r w:rsidRPr="00FF6A71">
        <w:t>via academic support</w:t>
      </w:r>
      <w:del w:id="2253" w:author="pete jones" w:date="2022-04-01T15:16:00Z">
        <w:r w:rsidRPr="00FF6A71" w:rsidDel="00726256">
          <w:delText>,</w:delText>
        </w:r>
      </w:del>
      <w:r w:rsidRPr="00FF6A71">
        <w:t xml:space="preserve"> </w:t>
      </w:r>
      <w:ins w:id="2254" w:author="pete jones" w:date="2022-04-01T15:15:00Z">
        <w:r w:rsidR="00726256">
          <w:t xml:space="preserve">and </w:t>
        </w:r>
      </w:ins>
      <w:r w:rsidRPr="00FF6A71">
        <w:t>SMART project planning</w:t>
      </w:r>
      <w:ins w:id="2255" w:author="pete jones" w:date="2022-03-30T15:03:00Z">
        <w:r w:rsidR="004265BC">
          <w:t xml:space="preserve"> is necessary</w:t>
        </w:r>
      </w:ins>
      <w:r w:rsidRPr="00FF6A71">
        <w:t xml:space="preserve">. Allowing students to risk failure through lack of initial direction was the root cause of </w:t>
      </w:r>
      <w:r w:rsidR="002F39F3" w:rsidRPr="00FF6A71">
        <w:t>disengagement.</w:t>
      </w:r>
    </w:p>
    <w:p w14:paraId="74A57201" w14:textId="188AF05F" w:rsidR="00A33F88" w:rsidRPr="00FF6A71" w:rsidRDefault="004265BC" w:rsidP="0021440D">
      <w:pPr>
        <w:numPr>
          <w:ilvl w:val="0"/>
          <w:numId w:val="15"/>
        </w:numPr>
      </w:pPr>
      <w:ins w:id="2256" w:author="pete jones" w:date="2022-03-30T15:08:00Z">
        <w:r>
          <w:t xml:space="preserve">Course coordinators </w:t>
        </w:r>
      </w:ins>
      <w:ins w:id="2257" w:author="pete jones" w:date="2022-03-30T15:10:00Z">
        <w:r>
          <w:t xml:space="preserve">guide </w:t>
        </w:r>
      </w:ins>
      <w:del w:id="2258" w:author="pete jones" w:date="2022-03-30T15:08:00Z">
        <w:r w:rsidR="00267E1B" w:rsidRPr="00FF6A71" w:rsidDel="004265BC">
          <w:delText>G</w:delText>
        </w:r>
      </w:del>
      <w:del w:id="2259" w:author="pete jones" w:date="2022-03-30T15:10:00Z">
        <w:r w:rsidR="00267E1B" w:rsidRPr="00FF6A71" w:rsidDel="004265BC">
          <w:delText xml:space="preserve">uidance </w:delText>
        </w:r>
      </w:del>
      <w:del w:id="2260" w:author="pete jones" w:date="2022-03-30T15:04:00Z">
        <w:r w:rsidR="00267E1B" w:rsidRPr="00FF6A71" w:rsidDel="004265BC">
          <w:delText>to allocate</w:delText>
        </w:r>
      </w:del>
      <w:ins w:id="2261" w:author="pete jones" w:date="2022-03-30T15:11:00Z">
        <w:r>
          <w:t>the</w:t>
        </w:r>
      </w:ins>
      <w:ins w:id="2262" w:author="pete jones" w:date="2022-03-30T15:04:00Z">
        <w:r>
          <w:t xml:space="preserve"> allocati</w:t>
        </w:r>
      </w:ins>
      <w:ins w:id="2263" w:author="pete jones" w:date="2022-03-30T15:11:00Z">
        <w:r>
          <w:t>on of</w:t>
        </w:r>
      </w:ins>
      <w:r w:rsidR="00267E1B" w:rsidRPr="00FF6A71">
        <w:t xml:space="preserve"> team role</w:t>
      </w:r>
      <w:ins w:id="2264" w:author="pete jones" w:date="2022-03-30T15:06:00Z">
        <w:r>
          <w:t>s</w:t>
        </w:r>
      </w:ins>
      <w:ins w:id="2265" w:author="pete jones" w:date="2022-03-30T15:12:00Z">
        <w:r>
          <w:t>, thus ensuring the associated skill levels are aligned to study groups</w:t>
        </w:r>
      </w:ins>
      <w:del w:id="2266" w:author="pete jones" w:date="2022-03-30T15:06:00Z">
        <w:r w:rsidR="00267E1B" w:rsidRPr="00FF6A71" w:rsidDel="004265BC">
          <w:delText>s</w:delText>
        </w:r>
      </w:del>
      <w:del w:id="2267" w:author="pete jones" w:date="2022-03-30T15:04:00Z">
        <w:r w:rsidR="00267E1B" w:rsidRPr="00FF6A71" w:rsidDel="004265BC">
          <w:delText xml:space="preserve"> and </w:delText>
        </w:r>
      </w:del>
      <w:del w:id="2268" w:author="pete jones" w:date="2022-03-30T15:08:00Z">
        <w:r w:rsidR="00267E1B" w:rsidRPr="00FF6A71" w:rsidDel="004265BC">
          <w:delText>the</w:delText>
        </w:r>
      </w:del>
      <w:del w:id="2269" w:author="pete jones" w:date="2022-03-30T15:12:00Z">
        <w:r w:rsidR="00267E1B" w:rsidRPr="00FF6A71" w:rsidDel="004265BC">
          <w:delText xml:space="preserve"> associated levels of skill </w:delText>
        </w:r>
      </w:del>
      <w:del w:id="2270" w:author="pete jones" w:date="2022-03-30T15:05:00Z">
        <w:r w:rsidR="00267E1B" w:rsidRPr="00FF6A71" w:rsidDel="004265BC">
          <w:delText xml:space="preserve">must </w:delText>
        </w:r>
      </w:del>
      <w:del w:id="2271" w:author="pete jones" w:date="2022-03-30T15:06:00Z">
        <w:r w:rsidR="00267E1B" w:rsidRPr="00FF6A71" w:rsidDel="004265BC">
          <w:delText xml:space="preserve">be </w:delText>
        </w:r>
      </w:del>
      <w:del w:id="2272" w:author="pete jones" w:date="2022-03-30T15:05:00Z">
        <w:r w:rsidR="00267E1B" w:rsidRPr="00FF6A71" w:rsidDel="004265BC">
          <w:delText xml:space="preserve">more </w:delText>
        </w:r>
      </w:del>
      <w:del w:id="2273" w:author="pete jones" w:date="2022-03-30T15:06:00Z">
        <w:r w:rsidR="00267E1B" w:rsidRPr="00FF6A71" w:rsidDel="004265BC">
          <w:delText xml:space="preserve">closely </w:delText>
        </w:r>
      </w:del>
      <w:del w:id="2274" w:author="pete jones" w:date="2022-03-30T15:12:00Z">
        <w:r w:rsidR="00267E1B" w:rsidRPr="00FF6A71" w:rsidDel="004265BC">
          <w:delText>aligned to levels of study</w:delText>
        </w:r>
      </w:del>
      <w:r w:rsidR="00267E1B" w:rsidRPr="00FF6A71">
        <w:t xml:space="preserve"> and learning activities achieved or planned in the main courses of </w:t>
      </w:r>
      <w:r w:rsidR="002F39F3" w:rsidRPr="00FF6A71">
        <w:t>study.</w:t>
      </w:r>
    </w:p>
    <w:p w14:paraId="3B7DAC97" w14:textId="08A8B52F" w:rsidR="00A33F88" w:rsidRPr="00FF6A71" w:rsidRDefault="00267E1B" w:rsidP="0021440D">
      <w:pPr>
        <w:numPr>
          <w:ilvl w:val="0"/>
          <w:numId w:val="15"/>
        </w:numPr>
      </w:pPr>
      <w:r w:rsidRPr="00FF6A71">
        <w:t xml:space="preserve">Academic engagement is required to provide high levels of credit related to </w:t>
      </w:r>
      <w:ins w:id="2275" w:author="pete jones" w:date="2022-03-29T17:51:00Z">
        <w:r w:rsidR="00633263">
          <w:t xml:space="preserve">a </w:t>
        </w:r>
      </w:ins>
      <w:r w:rsidRPr="00FF6A71">
        <w:t xml:space="preserve">summative assessment aligned to project achievements. </w:t>
      </w:r>
      <w:del w:id="2276" w:author="pete jones" w:date="2022-03-30T15:12:00Z">
        <w:r w:rsidRPr="00FF6A71" w:rsidDel="004265BC">
          <w:delText xml:space="preserve">Many </w:delText>
        </w:r>
      </w:del>
      <w:ins w:id="2277" w:author="pete jones" w:date="2022-03-30T15:12:00Z">
        <w:r w:rsidR="004265BC">
          <w:t>As a result, m</w:t>
        </w:r>
        <w:r w:rsidR="004265BC" w:rsidRPr="00FF6A71">
          <w:t xml:space="preserve">any </w:t>
        </w:r>
      </w:ins>
      <w:r w:rsidRPr="00FF6A71">
        <w:t>participants had to refocus efforts on</w:t>
      </w:r>
      <w:del w:id="2278" w:author="pete jones" w:date="2022-03-29T17:51:00Z">
        <w:r w:rsidRPr="00FF6A71" w:rsidDel="00633263">
          <w:delText>to</w:delText>
        </w:r>
      </w:del>
      <w:r w:rsidRPr="00FF6A71">
        <w:t xml:space="preserve"> formative </w:t>
      </w:r>
      <w:del w:id="2279" w:author="pete jones" w:date="2022-03-30T15:12:00Z">
        <w:r w:rsidRPr="00FF6A71" w:rsidDel="004265BC">
          <w:delText xml:space="preserve">assessment </w:delText>
        </w:r>
      </w:del>
      <w:ins w:id="2280" w:author="pete jones" w:date="2022-03-30T15:12:00Z">
        <w:r w:rsidR="004265BC">
          <w:t>evaluation</w:t>
        </w:r>
        <w:r w:rsidR="004265BC" w:rsidRPr="00FF6A71">
          <w:t xml:space="preserve"> </w:t>
        </w:r>
      </w:ins>
      <w:r w:rsidRPr="00FF6A71">
        <w:t xml:space="preserve">and examinations for their </w:t>
      </w:r>
      <w:del w:id="2281" w:author="pete jones" w:date="2022-03-30T15:12:00Z">
        <w:r w:rsidRPr="00FF6A71" w:rsidDel="004265BC">
          <w:delText xml:space="preserve">main </w:delText>
        </w:r>
      </w:del>
      <w:ins w:id="2282" w:author="pete jones" w:date="2022-03-30T15:12:00Z">
        <w:r w:rsidR="004265BC">
          <w:t>primary</w:t>
        </w:r>
        <w:r w:rsidR="004265BC" w:rsidRPr="00FF6A71">
          <w:t xml:space="preserve"> </w:t>
        </w:r>
      </w:ins>
      <w:r w:rsidRPr="00FF6A71">
        <w:t>studies</w:t>
      </w:r>
      <w:ins w:id="2283" w:author="pete jones" w:date="2022-03-30T15:12:00Z">
        <w:r w:rsidR="004265BC">
          <w:t>,</w:t>
        </w:r>
      </w:ins>
      <w:r w:rsidRPr="00FF6A71">
        <w:t xml:space="preserve"> albeit </w:t>
      </w:r>
      <w:del w:id="2284" w:author="pete jones" w:date="2022-03-29T17:51:00Z">
        <w:r w:rsidRPr="00FF6A71" w:rsidDel="00633263">
          <w:delText xml:space="preserve">that </w:delText>
        </w:r>
      </w:del>
      <w:r w:rsidRPr="00FF6A71">
        <w:t xml:space="preserve">the project </w:t>
      </w:r>
      <w:del w:id="2285" w:author="pete jones" w:date="2022-03-30T15:13:00Z">
        <w:r w:rsidRPr="00FF6A71" w:rsidDel="004265BC">
          <w:delText>was providing</w:delText>
        </w:r>
      </w:del>
      <w:ins w:id="2286" w:author="pete jones" w:date="2022-03-30T15:13:00Z">
        <w:r w:rsidR="004265BC">
          <w:t>provided</w:t>
        </w:r>
      </w:ins>
      <w:r w:rsidRPr="00FF6A71">
        <w:t xml:space="preserve"> evidence of outcomes. </w:t>
      </w:r>
    </w:p>
    <w:p w14:paraId="39569D1D" w14:textId="64DE0F2E" w:rsidR="00A33F88" w:rsidRPr="00FF6A71" w:rsidRDefault="00267E1B" w:rsidP="0021440D">
      <w:pPr>
        <w:numPr>
          <w:ilvl w:val="0"/>
          <w:numId w:val="14"/>
        </w:numPr>
      </w:pPr>
      <w:r w:rsidRPr="00FF6A71">
        <w:lastRenderedPageBreak/>
        <w:t xml:space="preserve">Digital skills, especially CAD, obtained at each level of study should be to an appropriate standard. Many students lost motivation due to </w:t>
      </w:r>
      <w:ins w:id="2287" w:author="pete jones" w:date="2022-03-29T17:51:00Z">
        <w:r w:rsidR="00633263">
          <w:t xml:space="preserve">a </w:t>
        </w:r>
      </w:ins>
      <w:r w:rsidRPr="00FF6A71">
        <w:t>lack of perceived incentive when faced with re-building basic skills to the industrial standards demanded. The mastery required for participation in the project was too challenging compared to the challenges presented by their course studies.</w:t>
      </w:r>
    </w:p>
    <w:p w14:paraId="619120E2" w14:textId="77777777" w:rsidR="00A33F88" w:rsidRPr="00FF6A71" w:rsidRDefault="00267E1B" w:rsidP="00267E1B">
      <w:pPr>
        <w:pStyle w:val="Heading2"/>
      </w:pPr>
      <w:bookmarkStart w:id="2288" w:name="_Toc68162175"/>
      <w:bookmarkStart w:id="2289" w:name="_Toc99969485"/>
      <w:r w:rsidRPr="00FF6A71">
        <w:t>The literature</w:t>
      </w:r>
      <w:bookmarkEnd w:id="2288"/>
      <w:bookmarkEnd w:id="2289"/>
    </w:p>
    <w:p w14:paraId="381C28BF" w14:textId="580A5DBF" w:rsidR="00A33F88" w:rsidRPr="00FF6A71" w:rsidRDefault="00267E1B" w:rsidP="00267E1B">
      <w:r w:rsidRPr="00FF6A71">
        <w:t xml:space="preserve">The research aims to discover the value and opportunities to integrate digital engineering methods within undergraduate studies. </w:t>
      </w:r>
      <w:del w:id="2290" w:author="pete jones" w:date="2022-03-30T15:13:00Z">
        <w:r w:rsidRPr="00FF6A71" w:rsidDel="004265BC">
          <w:delText>Consequently</w:delText>
        </w:r>
      </w:del>
      <w:ins w:id="2291" w:author="pete jones" w:date="2022-03-30T15:13:00Z">
        <w:r w:rsidR="004265BC">
          <w:t>Therefore</w:t>
        </w:r>
      </w:ins>
      <w:r w:rsidRPr="00FF6A71">
        <w:t xml:space="preserve">, </w:t>
      </w:r>
      <w:del w:id="2292" w:author="pete jones" w:date="2022-03-30T15:13:00Z">
        <w:r w:rsidRPr="00FF6A71" w:rsidDel="004265BC">
          <w:delText xml:space="preserve">requiring </w:delText>
        </w:r>
      </w:del>
      <w:r w:rsidRPr="00FF6A71">
        <w:t xml:space="preserve">the literature </w:t>
      </w:r>
      <w:ins w:id="2293" w:author="pete jones" w:date="2022-03-30T15:15:00Z">
        <w:r w:rsidR="004265BC">
          <w:t>reviews</w:t>
        </w:r>
      </w:ins>
      <w:del w:id="2294" w:author="pete jones" w:date="2022-03-30T15:14:00Z">
        <w:r w:rsidRPr="00FF6A71" w:rsidDel="004265BC">
          <w:delText xml:space="preserve">to be </w:delText>
        </w:r>
      </w:del>
      <w:del w:id="2295" w:author="pete jones" w:date="2022-03-30T15:15:00Z">
        <w:r w:rsidRPr="00FF6A71" w:rsidDel="004265BC">
          <w:delText xml:space="preserve">reviewed </w:delText>
        </w:r>
      </w:del>
      <w:del w:id="2296" w:author="pete jones" w:date="2022-03-30T15:14:00Z">
        <w:r w:rsidRPr="00FF6A71" w:rsidDel="004265BC">
          <w:delText>in terms of</w:delText>
        </w:r>
      </w:del>
      <w:r w:rsidRPr="00FF6A71">
        <w:t xml:space="preserve"> the contributions made from three distinct sources: education, industry, and software developers. </w:t>
      </w:r>
      <w:del w:id="2297" w:author="pete jones" w:date="2022-03-30T15:14:00Z">
        <w:r w:rsidRPr="00FF6A71" w:rsidDel="004265BC">
          <w:delText xml:space="preserve">The </w:delText>
        </w:r>
      </w:del>
      <w:ins w:id="2298" w:author="pete jones" w:date="2022-03-30T15:14:00Z">
        <w:r w:rsidR="004265BC">
          <w:t>Accordingly, t</w:t>
        </w:r>
        <w:r w:rsidR="004265BC" w:rsidRPr="00FF6A71">
          <w:t xml:space="preserve">he </w:t>
        </w:r>
      </w:ins>
      <w:r w:rsidRPr="00FF6A71">
        <w:t xml:space="preserve">following literature review </w:t>
      </w:r>
      <w:del w:id="2299" w:author="pete jones" w:date="2022-03-30T15:15:00Z">
        <w:r w:rsidRPr="00FF6A71" w:rsidDel="004265BC">
          <w:delText>has been</w:delText>
        </w:r>
      </w:del>
      <w:ins w:id="2300" w:author="pete jones" w:date="2022-03-30T15:15:00Z">
        <w:r w:rsidR="004265BC">
          <w:t>is</w:t>
        </w:r>
      </w:ins>
      <w:r w:rsidRPr="00FF6A71">
        <w:t xml:space="preserve"> themed to address the multi-faceted </w:t>
      </w:r>
      <w:del w:id="2301" w:author="pete jones" w:date="2022-03-30T15:15:00Z">
        <w:r w:rsidRPr="00FF6A71" w:rsidDel="004265BC">
          <w:delText>contributions</w:delText>
        </w:r>
      </w:del>
      <w:ins w:id="2302" w:author="pete jones" w:date="2022-03-30T15:15:00Z">
        <w:r w:rsidR="004265BC" w:rsidRPr="00FF6A71">
          <w:t>offerings</w:t>
        </w:r>
      </w:ins>
      <w:r w:rsidRPr="00FF6A71">
        <w:t xml:space="preserve"> of these sources.</w:t>
      </w:r>
    </w:p>
    <w:p w14:paraId="57DB6EE0" w14:textId="77777777" w:rsidR="00A33F88" w:rsidRPr="00FF6A71" w:rsidRDefault="0098490E" w:rsidP="004070FD">
      <w:pPr>
        <w:pStyle w:val="Heading1"/>
      </w:pPr>
      <w:bookmarkStart w:id="2303" w:name="_Toc68162176"/>
      <w:bookmarkStart w:id="2304" w:name="_Toc99969486"/>
      <w:r w:rsidRPr="00FF6A71">
        <w:lastRenderedPageBreak/>
        <w:t>Literature Review</w:t>
      </w:r>
      <w:bookmarkStart w:id="2305" w:name="_Toc45114040"/>
      <w:bookmarkStart w:id="2306" w:name="_Toc42251536"/>
      <w:bookmarkEnd w:id="2303"/>
      <w:bookmarkEnd w:id="2304"/>
    </w:p>
    <w:p w14:paraId="27CB6078" w14:textId="77777777" w:rsidR="00A33F88" w:rsidRPr="00FF6A71" w:rsidRDefault="00A33F88" w:rsidP="0098490E">
      <w:pPr>
        <w:pStyle w:val="Heading2"/>
      </w:pPr>
      <w:bookmarkStart w:id="2307" w:name="_Toc68162177"/>
      <w:bookmarkStart w:id="2308" w:name="_Toc99969487"/>
      <w:bookmarkStart w:id="2309" w:name="_Toc45114041"/>
      <w:bookmarkEnd w:id="2305"/>
      <w:r w:rsidRPr="00FF6A71">
        <w:t>Introduction</w:t>
      </w:r>
      <w:bookmarkEnd w:id="2307"/>
      <w:bookmarkEnd w:id="2308"/>
    </w:p>
    <w:p w14:paraId="5505B802" w14:textId="77777777" w:rsidR="00A33F88" w:rsidRPr="00FF6A71" w:rsidRDefault="0098490E" w:rsidP="0098490E">
      <w:pPr>
        <w:pStyle w:val="Heading3"/>
      </w:pPr>
      <w:bookmarkStart w:id="2310" w:name="_Toc68162178"/>
      <w:bookmarkStart w:id="2311" w:name="_Toc99969488"/>
      <w:r w:rsidRPr="00FF6A71">
        <w:t>Problem statement</w:t>
      </w:r>
      <w:bookmarkStart w:id="2312" w:name="_Hlk43793989"/>
      <w:bookmarkEnd w:id="2306"/>
      <w:bookmarkEnd w:id="2309"/>
      <w:bookmarkEnd w:id="2310"/>
      <w:bookmarkEnd w:id="2311"/>
    </w:p>
    <w:p w14:paraId="339D6836" w14:textId="140F8D58" w:rsidR="00A33F88" w:rsidRPr="00FF6A71" w:rsidRDefault="00167FD9" w:rsidP="0098490E">
      <w:ins w:id="2313" w:author="pete jones" w:date="2022-03-30T15:17:00Z">
        <w:r>
          <w:t xml:space="preserve">Since </w:t>
        </w:r>
      </w:ins>
      <w:del w:id="2314" w:author="pete jones" w:date="2022-03-30T15:17:00Z">
        <w:r w:rsidR="0098490E" w:rsidRPr="00FF6A71" w:rsidDel="00167FD9">
          <w:delText xml:space="preserve">Beginning in the </w:delText>
        </w:r>
      </w:del>
      <w:del w:id="2315" w:author="pete jones" w:date="2022-03-29T17:51:00Z">
        <w:r w:rsidR="0098490E" w:rsidRPr="00FF6A71" w:rsidDel="00633263">
          <w:delText xml:space="preserve">mid </w:delText>
        </w:r>
      </w:del>
      <w:ins w:id="2316" w:author="pete jones" w:date="2022-03-29T17:51:00Z">
        <w:r w:rsidR="00633263" w:rsidRPr="00FF6A71">
          <w:t>mid</w:t>
        </w:r>
        <w:r w:rsidR="00633263">
          <w:t>-</w:t>
        </w:r>
      </w:ins>
      <w:r w:rsidR="0098490E" w:rsidRPr="00FF6A71">
        <w:t>1980</w:t>
      </w:r>
      <w:ins w:id="2317" w:author="pete jones" w:date="2022-03-30T15:16:00Z">
        <w:r>
          <w:t>,</w:t>
        </w:r>
      </w:ins>
      <w:del w:id="2318" w:author="pete jones" w:date="2022-03-29T17:51:00Z">
        <w:r w:rsidR="0098490E" w:rsidRPr="00FF6A71" w:rsidDel="00633263">
          <w:delText>’s</w:delText>
        </w:r>
      </w:del>
      <w:r w:rsidR="0098490E" w:rsidRPr="00FF6A71">
        <w:t xml:space="preserve"> engineering design and </w:t>
      </w:r>
      <w:del w:id="2319" w:author="pete jones" w:date="2022-03-30T15:16:00Z">
        <w:r w:rsidR="0098490E" w:rsidRPr="00FF6A71" w:rsidDel="00167FD9">
          <w:delText xml:space="preserve">manufacture </w:delText>
        </w:r>
      </w:del>
      <w:ins w:id="2320" w:author="pete jones" w:date="2022-03-30T15:16:00Z">
        <w:r w:rsidRPr="00FF6A71">
          <w:t>manufactur</w:t>
        </w:r>
        <w:r>
          <w:t>ing</w:t>
        </w:r>
        <w:r w:rsidRPr="00FF6A71">
          <w:t xml:space="preserve"> </w:t>
        </w:r>
      </w:ins>
      <w:r w:rsidR="0098490E" w:rsidRPr="00FF6A71">
        <w:t>ha</w:t>
      </w:r>
      <w:del w:id="2321" w:author="pete jones" w:date="2022-03-30T15:16:00Z">
        <w:r w:rsidR="0098490E" w:rsidRPr="00FF6A71" w:rsidDel="00167FD9">
          <w:delText>s been subjected to a revolution in digital technology</w:delText>
        </w:r>
      </w:del>
      <w:ins w:id="2322" w:author="pete jones" w:date="2022-03-30T15:16:00Z">
        <w:r>
          <w:t>ve emb</w:t>
        </w:r>
      </w:ins>
      <w:ins w:id="2323" w:author="pete jones" w:date="2022-03-30T15:17:00Z">
        <w:r>
          <w:t>raced</w:t>
        </w:r>
      </w:ins>
      <w:ins w:id="2324" w:author="pete jones" w:date="2022-03-30T15:16:00Z">
        <w:r>
          <w:t xml:space="preserve"> </w:t>
        </w:r>
      </w:ins>
      <w:ins w:id="2325" w:author="pete jones" w:date="2022-03-30T15:17:00Z">
        <w:r>
          <w:t>the</w:t>
        </w:r>
      </w:ins>
      <w:ins w:id="2326" w:author="pete jones" w:date="2022-03-30T15:16:00Z">
        <w:r>
          <w:t xml:space="preserve"> digital technology revolution</w:t>
        </w:r>
      </w:ins>
      <w:r w:rsidR="0098490E" w:rsidRPr="00FF6A71">
        <w:t>. So much so</w:t>
      </w:r>
      <w:del w:id="2327" w:author="pete jones" w:date="2022-03-30T15:16:00Z">
        <w:r w:rsidR="0098490E" w:rsidRPr="00FF6A71" w:rsidDel="00167FD9">
          <w:delText>,</w:delText>
        </w:r>
      </w:del>
      <w:r w:rsidR="0098490E" w:rsidRPr="00FF6A71">
        <w:t xml:space="preserve"> that looking back at products designed and produced during every decade of the </w:t>
      </w:r>
      <w:del w:id="2328" w:author="pete jones" w:date="2022-03-29T17:51:00Z">
        <w:r w:rsidR="0098490E" w:rsidRPr="00FF6A71" w:rsidDel="00633263">
          <w:delText>20</w:delText>
        </w:r>
        <w:r w:rsidR="0098490E" w:rsidRPr="00FF6A71" w:rsidDel="00633263">
          <w:rPr>
            <w:vertAlign w:val="superscript"/>
          </w:rPr>
          <w:delText>th</w:delText>
        </w:r>
        <w:r w:rsidR="0098490E" w:rsidRPr="00FF6A71" w:rsidDel="00633263">
          <w:delText xml:space="preserve"> </w:delText>
        </w:r>
      </w:del>
      <w:ins w:id="2329" w:author="pete jones" w:date="2022-03-29T17:51:00Z">
        <w:r w:rsidR="00633263" w:rsidRPr="00FF6A71">
          <w:t>20</w:t>
        </w:r>
        <w:r w:rsidR="00633263" w:rsidRPr="00FF6A71">
          <w:rPr>
            <w:vertAlign w:val="superscript"/>
          </w:rPr>
          <w:t>th</w:t>
        </w:r>
        <w:r w:rsidR="00633263">
          <w:t>-</w:t>
        </w:r>
      </w:ins>
      <w:r w:rsidR="0098490E" w:rsidRPr="00FF6A71">
        <w:t xml:space="preserve">century forces contemporary </w:t>
      </w:r>
      <w:del w:id="2330" w:author="pete jones" w:date="2022-03-29T17:51:00Z">
        <w:r w:rsidR="0098490E" w:rsidRPr="00FF6A71" w:rsidDel="00633263">
          <w:delText>21</w:delText>
        </w:r>
        <w:r w:rsidR="0098490E" w:rsidRPr="00FF6A71" w:rsidDel="00633263">
          <w:rPr>
            <w:vertAlign w:val="superscript"/>
          </w:rPr>
          <w:delText>st</w:delText>
        </w:r>
        <w:r w:rsidR="0098490E" w:rsidRPr="00FF6A71" w:rsidDel="00633263">
          <w:delText xml:space="preserve"> </w:delText>
        </w:r>
      </w:del>
      <w:ins w:id="2331" w:author="pete jones" w:date="2022-03-29T17:51:00Z">
        <w:r w:rsidR="00633263" w:rsidRPr="00FF6A71">
          <w:t>21</w:t>
        </w:r>
        <w:r w:rsidR="00633263" w:rsidRPr="00FF6A71">
          <w:rPr>
            <w:vertAlign w:val="superscript"/>
          </w:rPr>
          <w:t>st</w:t>
        </w:r>
        <w:r w:rsidR="00633263">
          <w:t>-</w:t>
        </w:r>
      </w:ins>
      <w:r w:rsidR="0098490E" w:rsidRPr="00FF6A71">
        <w:t xml:space="preserve">century engineers to reflect with awe on how our engineering ancestors were able to be so creative, inventive, and skilful.  Without the advantages of digital technology, it seems almost impossible to conceive. For example, </w:t>
      </w:r>
      <w:del w:id="2332" w:author="pete jones" w:date="2022-03-30T15:23:00Z">
        <w:r w:rsidR="0098490E" w:rsidRPr="00FF6A71" w:rsidDel="00167FD9">
          <w:delText xml:space="preserve">how </w:delText>
        </w:r>
      </w:del>
      <w:ins w:id="2333" w:author="pete jones" w:date="2022-03-30T15:20:00Z">
        <w:r>
          <w:t xml:space="preserve">the </w:t>
        </w:r>
      </w:ins>
      <w:del w:id="2334" w:author="pete jones" w:date="2022-03-30T15:18:00Z">
        <w:r w:rsidR="0098490E" w:rsidRPr="00FF6A71" w:rsidDel="00167FD9">
          <w:delText xml:space="preserve">the </w:delText>
        </w:r>
      </w:del>
      <w:del w:id="2335" w:author="pete jones" w:date="2022-03-30T15:19:00Z">
        <w:r w:rsidR="0098490E" w:rsidRPr="00FF6A71" w:rsidDel="00167FD9">
          <w:delText xml:space="preserve">graceful </w:delText>
        </w:r>
      </w:del>
      <w:del w:id="2336" w:author="pete jones" w:date="2022-03-30T15:20:00Z">
        <w:r w:rsidR="0098490E" w:rsidRPr="00FF6A71" w:rsidDel="00167FD9">
          <w:delText xml:space="preserve">curves of </w:delText>
        </w:r>
      </w:del>
      <w:r w:rsidR="0098490E" w:rsidRPr="00FF6A71">
        <w:t xml:space="preserve">automobiles </w:t>
      </w:r>
      <w:del w:id="2337" w:author="pete jones" w:date="2022-03-30T15:19:00Z">
        <w:r w:rsidR="0098490E" w:rsidRPr="00FF6A71" w:rsidDel="00167FD9">
          <w:delText xml:space="preserve">from </w:delText>
        </w:r>
      </w:del>
      <w:ins w:id="2338" w:author="pete jones" w:date="2022-03-30T15:19:00Z">
        <w:r>
          <w:t>of</w:t>
        </w:r>
        <w:r w:rsidRPr="00FF6A71">
          <w:t xml:space="preserve"> </w:t>
        </w:r>
      </w:ins>
      <w:r w:rsidR="0098490E" w:rsidRPr="00FF6A71">
        <w:t xml:space="preserve">the </w:t>
      </w:r>
      <w:del w:id="2339" w:author="pete jones" w:date="2022-03-30T15:22:00Z">
        <w:r w:rsidR="0098490E" w:rsidRPr="00FF6A71" w:rsidDel="00167FD9">
          <w:delText>30</w:delText>
        </w:r>
      </w:del>
      <w:del w:id="2340" w:author="pete jones" w:date="2022-03-29T17:51:00Z">
        <w:r w:rsidR="0098490E" w:rsidRPr="00FF6A71" w:rsidDel="00633263">
          <w:delText>’</w:delText>
        </w:r>
      </w:del>
      <w:del w:id="2341" w:author="pete jones" w:date="2022-03-30T15:22:00Z">
        <w:r w:rsidR="0098490E" w:rsidRPr="00FF6A71" w:rsidDel="00167FD9">
          <w:delText xml:space="preserve">s, </w:delText>
        </w:r>
      </w:del>
      <w:del w:id="2342" w:author="pete jones" w:date="2022-03-29T17:51:00Z">
        <w:r w:rsidR="0098490E" w:rsidRPr="00FF6A71" w:rsidDel="00633263">
          <w:delText xml:space="preserve">40’s </w:delText>
        </w:r>
      </w:del>
      <w:del w:id="2343" w:author="pete jones" w:date="2022-03-30T15:22:00Z">
        <w:r w:rsidR="0098490E" w:rsidRPr="00FF6A71" w:rsidDel="00167FD9">
          <w:delText xml:space="preserve">and </w:delText>
        </w:r>
      </w:del>
      <w:del w:id="2344" w:author="pete jones" w:date="2022-03-29T17:52:00Z">
        <w:r w:rsidR="0098490E" w:rsidRPr="00FF6A71" w:rsidDel="00633263">
          <w:delText xml:space="preserve">50’s </w:delText>
        </w:r>
      </w:del>
      <w:ins w:id="2345" w:author="pete jones" w:date="2022-03-30T15:22:00Z">
        <w:r>
          <w:t>mid</w:t>
        </w:r>
      </w:ins>
      <w:ins w:id="2346" w:author="pete jones" w:date="2022-03-30T15:23:00Z">
        <w:r>
          <w:t>-20th-century</w:t>
        </w:r>
      </w:ins>
      <w:del w:id="2347" w:author="pete jones" w:date="2022-03-30T15:21:00Z">
        <w:r w:rsidR="0098490E" w:rsidRPr="00FF6A71" w:rsidDel="00167FD9">
          <w:delText>realised</w:delText>
        </w:r>
      </w:del>
      <w:r w:rsidR="0098490E" w:rsidRPr="00FF6A71">
        <w:t xml:space="preserve"> for mass production</w:t>
      </w:r>
      <w:ins w:id="2348" w:author="pete jones" w:date="2022-03-30T15:21:00Z">
        <w:r>
          <w:t>?</w:t>
        </w:r>
      </w:ins>
      <w:ins w:id="2349" w:author="pete jones" w:date="2022-03-30T15:19:00Z">
        <w:r>
          <w:t xml:space="preserve"> </w:t>
        </w:r>
      </w:ins>
      <w:del w:id="2350" w:author="pete jones" w:date="2022-03-30T15:18:00Z">
        <w:r w:rsidR="0098490E" w:rsidRPr="00FF6A71" w:rsidDel="00167FD9">
          <w:delText>,</w:delText>
        </w:r>
      </w:del>
      <w:del w:id="2351" w:author="pete jones" w:date="2022-03-30T15:19:00Z">
        <w:r w:rsidR="0098490E" w:rsidRPr="00FF6A71" w:rsidDel="00167FD9">
          <w:delText xml:space="preserve"> </w:delText>
        </w:r>
      </w:del>
      <w:ins w:id="2352" w:author="pete jones" w:date="2022-03-30T15:23:00Z">
        <w:r>
          <w:t>O</w:t>
        </w:r>
      </w:ins>
      <w:del w:id="2353" w:author="pete jones" w:date="2022-03-30T15:23:00Z">
        <w:r w:rsidR="0098490E" w:rsidRPr="00FF6A71" w:rsidDel="00167FD9">
          <w:delText>o</w:delText>
        </w:r>
      </w:del>
      <w:r w:rsidR="0098490E" w:rsidRPr="00FF6A71">
        <w:t>r the development of streamlined aircraft in just a few decades of the early 20</w:t>
      </w:r>
      <w:r w:rsidR="0098490E" w:rsidRPr="00FF6A71">
        <w:rPr>
          <w:vertAlign w:val="superscript"/>
        </w:rPr>
        <w:t>th</w:t>
      </w:r>
      <w:r w:rsidR="0098490E" w:rsidRPr="00FF6A71">
        <w:t xml:space="preserve"> century. The engineering skills required to convert concepts communicated via 2D drawings into fully functioning products </w:t>
      </w:r>
      <w:del w:id="2354" w:author="pete jones" w:date="2022-03-29T17:52:00Z">
        <w:r w:rsidR="0098490E" w:rsidRPr="00FF6A71" w:rsidDel="00633263">
          <w:delText xml:space="preserve">was </w:delText>
        </w:r>
      </w:del>
      <w:ins w:id="2355" w:author="pete jones" w:date="2022-03-29T17:52:00Z">
        <w:r w:rsidR="00633263" w:rsidRPr="00FF6A71">
          <w:t>w</w:t>
        </w:r>
        <w:r w:rsidR="00633263">
          <w:t>ere</w:t>
        </w:r>
        <w:r w:rsidR="00633263" w:rsidRPr="00FF6A71">
          <w:t xml:space="preserve"> </w:t>
        </w:r>
      </w:ins>
      <w:r w:rsidR="0098490E" w:rsidRPr="00FF6A71">
        <w:t xml:space="preserve">significant. Many of these skills have been the focus of the </w:t>
      </w:r>
      <w:del w:id="2356" w:author="pete jones" w:date="2022-03-30T15:23:00Z">
        <w:r w:rsidR="0098490E" w:rsidRPr="00FF6A71" w:rsidDel="00167FD9">
          <w:delText>engineering digital</w:delText>
        </w:r>
      </w:del>
      <w:ins w:id="2357" w:author="pete jones" w:date="2022-03-30T15:23:00Z">
        <w:r>
          <w:t>digital engineering</w:t>
        </w:r>
      </w:ins>
      <w:r w:rsidR="0098490E" w:rsidRPr="00FF6A71">
        <w:t xml:space="preserve"> revolution. It is now possible for complex forms to be created and physical parts to be printed </w:t>
      </w:r>
      <w:del w:id="2358" w:author="pete jones" w:date="2022-03-30T15:24:00Z">
        <w:r w:rsidR="0098490E" w:rsidRPr="00FF6A71" w:rsidDel="00167FD9">
          <w:delText xml:space="preserve">completely </w:delText>
        </w:r>
      </w:del>
      <w:r w:rsidR="0098490E" w:rsidRPr="00FF6A71">
        <w:t>digitally.</w:t>
      </w:r>
    </w:p>
    <w:p w14:paraId="11A758C5" w14:textId="4A919A83" w:rsidR="00A33F88" w:rsidRPr="00FF6A71" w:rsidRDefault="0098490E" w:rsidP="0098490E">
      <w:r w:rsidRPr="00FF6A71">
        <w:t>Engineers whose career</w:t>
      </w:r>
      <w:ins w:id="2359" w:author="pete jones" w:date="2022-03-30T15:27:00Z">
        <w:r w:rsidR="004529AF">
          <w:t>s</w:t>
        </w:r>
      </w:ins>
      <w:r w:rsidRPr="00FF6A71">
        <w:t xml:space="preserve"> </w:t>
      </w:r>
      <w:del w:id="2360" w:author="pete jones" w:date="2022-03-30T15:29:00Z">
        <w:r w:rsidRPr="00FF6A71" w:rsidDel="004529AF">
          <w:delText xml:space="preserve">has </w:delText>
        </w:r>
      </w:del>
      <w:ins w:id="2361" w:author="pete jones" w:date="2022-03-30T15:29:00Z">
        <w:r w:rsidR="004529AF" w:rsidRPr="00FF6A71">
          <w:t>ha</w:t>
        </w:r>
        <w:r w:rsidR="004529AF">
          <w:t>ve</w:t>
        </w:r>
        <w:r w:rsidR="004529AF" w:rsidRPr="00FF6A71">
          <w:t xml:space="preserve"> </w:t>
        </w:r>
      </w:ins>
      <w:r w:rsidRPr="00FF6A71">
        <w:t>occupied the same timeframe as this digital revolution</w:t>
      </w:r>
      <w:ins w:id="2362" w:author="pete jones" w:date="2022-03-30T15:27:00Z">
        <w:r w:rsidR="004529AF">
          <w:t>,</w:t>
        </w:r>
      </w:ins>
      <w:del w:id="2363" w:author="pete jones" w:date="2022-03-30T15:27:00Z">
        <w:r w:rsidRPr="00FF6A71" w:rsidDel="004529AF">
          <w:delText xml:space="preserve"> </w:delText>
        </w:r>
      </w:del>
      <w:del w:id="2364" w:author="pete jones" w:date="2022-03-30T15:26:00Z">
        <w:r w:rsidRPr="00FF6A71" w:rsidDel="004529AF">
          <w:delText xml:space="preserve">have </w:delText>
        </w:r>
      </w:del>
      <w:ins w:id="2365" w:author="pete jones" w:date="2022-03-30T15:26:00Z">
        <w:r w:rsidR="004529AF" w:rsidRPr="00FF6A71">
          <w:t xml:space="preserve"> </w:t>
        </w:r>
      </w:ins>
      <w:del w:id="2366" w:author="pete jones" w:date="2022-03-30T15:26:00Z">
        <w:r w:rsidRPr="00FF6A71" w:rsidDel="004529AF">
          <w:delText xml:space="preserve">been </w:delText>
        </w:r>
      </w:del>
      <w:r w:rsidRPr="00FF6A71">
        <w:t xml:space="preserve">traditionally trained and educated in the </w:t>
      </w:r>
      <w:del w:id="2367" w:author="pete jones" w:date="2022-03-29T17:52:00Z">
        <w:r w:rsidRPr="00FF6A71" w:rsidDel="00633263">
          <w:delText xml:space="preserve">mid </w:delText>
        </w:r>
      </w:del>
      <w:ins w:id="2368" w:author="pete jones" w:date="2022-03-29T17:52:00Z">
        <w:r w:rsidR="00633263" w:rsidRPr="00FF6A71">
          <w:t>mid</w:t>
        </w:r>
        <w:r w:rsidR="00633263">
          <w:t>-</w:t>
        </w:r>
      </w:ins>
      <w:r w:rsidRPr="00FF6A71">
        <w:t>1970</w:t>
      </w:r>
      <w:del w:id="2369" w:author="pete jones" w:date="2022-03-29T17:52:00Z">
        <w:r w:rsidRPr="00FF6A71" w:rsidDel="00633263">
          <w:delText>’</w:delText>
        </w:r>
      </w:del>
      <w:r w:rsidRPr="00FF6A71">
        <w:t>s for a way of working fixed in the 1950</w:t>
      </w:r>
      <w:del w:id="2370" w:author="pete jones" w:date="2022-03-29T17:52:00Z">
        <w:r w:rsidRPr="00FF6A71" w:rsidDel="00633263">
          <w:delText>’</w:delText>
        </w:r>
      </w:del>
      <w:r w:rsidRPr="00FF6A71">
        <w:t>s</w:t>
      </w:r>
      <w:ins w:id="2371" w:author="pete jones" w:date="2022-03-30T15:29:00Z">
        <w:r w:rsidR="004529AF">
          <w:t>, have witnessed enormous change.</w:t>
        </w:r>
      </w:ins>
      <w:del w:id="2372" w:author="pete jones" w:date="2022-03-30T15:29:00Z">
        <w:r w:rsidRPr="00FF6A71" w:rsidDel="004529AF">
          <w:delText>.</w:delText>
        </w:r>
      </w:del>
      <w:r w:rsidRPr="00FF6A71">
        <w:t xml:space="preserve"> The introduction of CAD systems </w:t>
      </w:r>
      <w:del w:id="2373" w:author="pete jones" w:date="2022-03-30T15:26:00Z">
        <w:r w:rsidRPr="00FF6A71" w:rsidDel="004529AF">
          <w:delText xml:space="preserve">beginning </w:delText>
        </w:r>
      </w:del>
      <w:r w:rsidRPr="00FF6A71">
        <w:t>in the early 1980</w:t>
      </w:r>
      <w:del w:id="2374" w:author="pete jones" w:date="2022-03-29T17:52:00Z">
        <w:r w:rsidRPr="00FF6A71" w:rsidDel="00633263">
          <w:delText>’</w:delText>
        </w:r>
      </w:del>
      <w:r w:rsidRPr="00FF6A71">
        <w:t>s</w:t>
      </w:r>
      <w:del w:id="2375" w:author="pete jones" w:date="2022-03-29T17:52:00Z">
        <w:r w:rsidRPr="00FF6A71" w:rsidDel="00633263">
          <w:delText>,</w:delText>
        </w:r>
      </w:del>
      <w:r w:rsidRPr="00FF6A71">
        <w:t xml:space="preserve"> had a profound impact on the drawing office practice of engineering communications</w:t>
      </w:r>
      <w:del w:id="2376" w:author="pete jones" w:date="2022-03-30T15:26:00Z">
        <w:r w:rsidR="00A669EC" w:rsidRPr="00FF6A71" w:rsidDel="004529AF">
          <w:delText>,</w:delText>
        </w:r>
      </w:del>
      <w:r w:rsidR="00A669EC" w:rsidRPr="00FF6A71">
        <w:t xml:space="preserve"> </w:t>
      </w:r>
      <w:r w:rsidR="00A669EC" w:rsidRPr="00312F59">
        <w:fldChar w:fldCharType="begin" w:fldLock="1"/>
      </w:r>
      <w:r w:rsidR="00756F35">
        <w:instrText>ADDIN CSL_CITATION {"citationItems":[{"id":"ITEM-1","itemData":{"ISBN":"9783319174396","abstract":"Third Edition.","author":[{"dropping-particle":"","family":"Stark","given":"John","non-dropping-particle":"","parse-names":false,"suffix":""}],"id":"ITEM-1","issued":{"date-parts":[["2015"]]},"publisher":"Springer","title":"Product lifecycle management. Volume 1, 21st century paradigm for product realisation","type":"book"},"uris":["http://www.mendeley.com/documents/?uuid=146a4fff-37a7-36d3-983f-4365f0971ea6"]}],"mendeley":{"formattedCitation":"(Stark, 2015b)","plainTextFormattedCitation":"(Stark, 2015b)","previouslyFormattedCitation":"(Stark, 2015b)"},"properties":{"noteIndex":0},"schema":"https://github.com/citation-style-language/schema/raw/master/csl-citation.json"}</w:instrText>
      </w:r>
      <w:r w:rsidR="00A669EC" w:rsidRPr="00312F59">
        <w:fldChar w:fldCharType="separate"/>
      </w:r>
      <w:r w:rsidR="00756F35" w:rsidRPr="00756F35">
        <w:rPr>
          <w:noProof/>
        </w:rPr>
        <w:t>(Stark, 2015b)</w:t>
      </w:r>
      <w:r w:rsidR="00A669EC" w:rsidRPr="00312F59">
        <w:fldChar w:fldCharType="end"/>
      </w:r>
      <w:r w:rsidRPr="00FF6A71">
        <w:t xml:space="preserve">. CNC and machine-tool technology </w:t>
      </w:r>
      <w:ins w:id="2377" w:author="pete jones" w:date="2022-03-30T15:29:00Z">
        <w:r w:rsidR="004529AF">
          <w:t xml:space="preserve">are </w:t>
        </w:r>
      </w:ins>
      <w:r w:rsidRPr="00FF6A71">
        <w:t xml:space="preserve">transforming the modern machine shop. Information Technology </w:t>
      </w:r>
      <w:del w:id="2378" w:author="pete jones" w:date="2022-03-29T17:52:00Z">
        <w:r w:rsidRPr="00FF6A71" w:rsidDel="00633263">
          <w:delText xml:space="preserve">enabling </w:delText>
        </w:r>
      </w:del>
      <w:ins w:id="2379" w:author="pete jones" w:date="2022-03-29T17:52:00Z">
        <w:r w:rsidR="00633263" w:rsidRPr="00FF6A71">
          <w:t>enabl</w:t>
        </w:r>
        <w:r w:rsidR="00633263">
          <w:t>es</w:t>
        </w:r>
        <w:r w:rsidR="00633263" w:rsidRPr="00FF6A71">
          <w:t xml:space="preserve"> </w:t>
        </w:r>
      </w:ins>
      <w:r w:rsidRPr="00FF6A71">
        <w:t xml:space="preserve">real-time collaboration, data management, and </w:t>
      </w:r>
      <w:del w:id="2380" w:author="pete jones" w:date="2022-03-30T15:29:00Z">
        <w:r w:rsidRPr="00FF6A71" w:rsidDel="004529AF">
          <w:delText xml:space="preserve">transforming </w:delText>
        </w:r>
      </w:del>
      <w:ins w:id="2381" w:author="pete jones" w:date="2022-03-30T15:29:00Z">
        <w:r w:rsidR="004529AF">
          <w:t>chang</w:t>
        </w:r>
        <w:r w:rsidR="004529AF" w:rsidRPr="00FF6A71">
          <w:t xml:space="preserve">ing </w:t>
        </w:r>
      </w:ins>
      <w:r w:rsidRPr="00FF6A71">
        <w:t xml:space="preserve">product lifecycles. </w:t>
      </w:r>
      <w:del w:id="2382" w:author="pete jones" w:date="2022-03-30T15:29:00Z">
        <w:r w:rsidRPr="00FF6A71" w:rsidDel="004529AF">
          <w:delText xml:space="preserve">Modern </w:delText>
        </w:r>
      </w:del>
      <w:ins w:id="2383" w:author="pete jones" w:date="2022-03-30T15:29:00Z">
        <w:r w:rsidR="004529AF">
          <w:t>Current</w:t>
        </w:r>
        <w:r w:rsidR="004529AF" w:rsidRPr="00FF6A71">
          <w:t xml:space="preserve"> </w:t>
        </w:r>
      </w:ins>
      <w:r w:rsidRPr="00FF6A71">
        <w:t>digital engineering software capability has simplified and streamlined complex engineering calculations, transforming the traditional role of the engineering technician</w:t>
      </w:r>
      <w:del w:id="2384" w:author="pete jones" w:date="2022-03-29T17:52:00Z">
        <w:r w:rsidRPr="00FF6A71" w:rsidDel="00633263">
          <w:delText xml:space="preserve"> / </w:delText>
        </w:r>
      </w:del>
      <w:ins w:id="2385" w:author="pete jones" w:date="2022-03-29T17:52:00Z">
        <w:r w:rsidR="00633263">
          <w:t>/</w:t>
        </w:r>
      </w:ins>
      <w:r w:rsidRPr="00FF6A71">
        <w:t>engineer.</w:t>
      </w:r>
    </w:p>
    <w:p w14:paraId="6F3015C5" w14:textId="3ED68486" w:rsidR="00A33F88" w:rsidRPr="00FF6A71" w:rsidRDefault="0098490E" w:rsidP="0098490E">
      <w:r w:rsidRPr="00FF6A71">
        <w:t xml:space="preserve">Manufacturers have realised that </w:t>
      </w:r>
      <w:del w:id="2386" w:author="pete jones" w:date="2022-03-30T15:30:00Z">
        <w:r w:rsidRPr="00FF6A71" w:rsidDel="004529AF">
          <w:delText>engineers of the future</w:delText>
        </w:r>
      </w:del>
      <w:ins w:id="2387" w:author="pete jones" w:date="2022-03-30T15:30:00Z">
        <w:r w:rsidR="004529AF">
          <w:t>future engineers</w:t>
        </w:r>
      </w:ins>
      <w:r w:rsidRPr="00FF6A71">
        <w:t xml:space="preserve"> need 21</w:t>
      </w:r>
      <w:r w:rsidRPr="00FF6A71">
        <w:rPr>
          <w:vertAlign w:val="superscript"/>
        </w:rPr>
        <w:t>st</w:t>
      </w:r>
      <w:r w:rsidRPr="00FF6A71">
        <w:t xml:space="preserve"> century</w:t>
      </w:r>
      <w:del w:id="2388" w:author="pete jones" w:date="2022-03-30T15:30:00Z">
        <w:r w:rsidRPr="00FF6A71" w:rsidDel="004529AF">
          <w:delText>,</w:delText>
        </w:r>
      </w:del>
      <w:r w:rsidRPr="00FF6A71">
        <w:t xml:space="preserve"> industry</w:t>
      </w:r>
      <w:ins w:id="2389" w:author="pete jones" w:date="2022-03-30T15:30:00Z">
        <w:r w:rsidR="004529AF">
          <w:t>-</w:t>
        </w:r>
      </w:ins>
      <w:del w:id="2390" w:author="pete jones" w:date="2022-03-30T15:30:00Z">
        <w:r w:rsidRPr="00FF6A71" w:rsidDel="004529AF">
          <w:delText xml:space="preserve"> </w:delText>
        </w:r>
      </w:del>
      <w:r w:rsidRPr="00FF6A71">
        <w:t>4 skills to exploit the benefits of this digital transformation</w:t>
      </w:r>
      <w:r w:rsidR="00A669EC" w:rsidRPr="00FF6A71">
        <w:t xml:space="preserve"> </w:t>
      </w:r>
      <w:r w:rsidR="00A669EC" w:rsidRPr="00312F59">
        <w:fldChar w:fldCharType="begin" w:fldLock="1"/>
      </w:r>
      <w:r w:rsidR="00A669EC" w:rsidRPr="00FF6A71">
        <w:instrText>ADDIN CSL_CITATION {"citationItems":[{"id":"ITEM-1","itemData":{"DOI":"10.1016/j.chb.2017.03.010","abstract":"Innovation starts with people, making the human capital within the workforce decisive. In a fast-changing knowledge economy, 21 st-century digital skills drive organizations' competitiveness and innovation capacity. Although such skills are seen as crucial, the digital aspect integrated with 21 st-century skills is not yet sufficiently defined. The main objectives of this study were to (1) examine the relation between 21 st-century skills and digital skills; and (2) provide a framework of 21 st-century digital skills with conceptual dimensions and key operational components aimed at the knowledge worker. A systematic literature review was conducted to synthesize the relevant academic literature concerned with 21 st-century digital skills. In total, 1592 different articles were screened from which 75 articles met the predefined inclusion criteria. The results show that 21 st-century skills are broader than digital skills e the list of mentioned skills is far more extensive. In addition, in contrast to digital skills, 21 st-century skills are not necessarily underpinned by ICT. Furthermore, we identified seven core skills: technical, information management, communication, collaboration, creativity, critical thinking and problem solving. Five contextual skills were also identified: ethical awareness, cultural awareness, flexibility, self-direction and lifelong learning.","author":[{"dropping-particle":"","family":"Laar","given":"Ester","non-dropping-particle":"Van","parse-names":false,"suffix":""},{"dropping-particle":"","family":"Deursen","given":"Alexander J A M","non-dropping-particle":"Van","parse-names":false,"suffix":""},{"dropping-particle":"","family":"Dijk","given":"Jan A G M","non-dropping-particle":"Van","parse-names":false,"suffix":""},{"dropping-particle":"","family":"Haan","given":"Jos","non-dropping-particle":"De","parse-names":false,"suffix":""}],"id":"ITEM-1","issued":{"date-parts":[["2017"]]},"title":"The relation between 21st-century skills and digital skills: A systematic literature review","type":"article-journal"},"uris":["http://www.mendeley.com/documents/?uuid=2f1dd64d-f59d-3ca6-9661-64e07ee470cc"]}],"mendeley":{"formattedCitation":"(Van Laar &lt;i&gt;et al.&lt;/i&gt;, 2017)","plainTextFormattedCitation":"(Van Laar et al., 2017)","previouslyFormattedCitation":"(Van Laar &lt;i&gt;et al.&lt;/i&gt;, 2017)"},"properties":{"noteIndex":0},"schema":"https://github.com/citation-style-language/schema/raw/master/csl-citation.json"}</w:instrText>
      </w:r>
      <w:r w:rsidR="00A669EC" w:rsidRPr="00312F59">
        <w:fldChar w:fldCharType="separate"/>
      </w:r>
      <w:r w:rsidR="00A669EC" w:rsidRPr="00FF6A71">
        <w:rPr>
          <w:noProof/>
        </w:rPr>
        <w:t xml:space="preserve">(Van Laar </w:t>
      </w:r>
      <w:r w:rsidR="00A669EC" w:rsidRPr="00FF6A71">
        <w:rPr>
          <w:i/>
          <w:noProof/>
        </w:rPr>
        <w:t>et al.</w:t>
      </w:r>
      <w:r w:rsidR="00A669EC" w:rsidRPr="00FF6A71">
        <w:rPr>
          <w:noProof/>
        </w:rPr>
        <w:t>, 2017)</w:t>
      </w:r>
      <w:r w:rsidR="00A669EC" w:rsidRPr="00312F59">
        <w:fldChar w:fldCharType="end"/>
      </w:r>
      <w:r w:rsidRPr="00FF6A71">
        <w:t xml:space="preserve">. The importance of increased interdisciplinarity and </w:t>
      </w:r>
      <w:del w:id="2391" w:author="pete jones" w:date="2022-03-30T15:32:00Z">
        <w:r w:rsidRPr="00FF6A71" w:rsidDel="004529AF">
          <w:delText>transferrable</w:delText>
        </w:r>
      </w:del>
      <w:ins w:id="2392" w:author="pete jones" w:date="2022-03-30T15:32:00Z">
        <w:r w:rsidR="004529AF" w:rsidRPr="00FF6A71">
          <w:t>flexible</w:t>
        </w:r>
      </w:ins>
      <w:r w:rsidRPr="00FF6A71">
        <w:t xml:space="preserve"> skills</w:t>
      </w:r>
      <w:del w:id="2393" w:author="pete jones" w:date="2022-03-30T15:31:00Z">
        <w:r w:rsidRPr="00FF6A71" w:rsidDel="004529AF">
          <w:delText>,</w:delText>
        </w:r>
      </w:del>
      <w:r w:rsidRPr="00FF6A71">
        <w:t xml:space="preserve"> </w:t>
      </w:r>
      <w:del w:id="2394" w:author="pete jones" w:date="2022-03-30T15:31:00Z">
        <w:r w:rsidRPr="00FF6A71" w:rsidDel="004529AF">
          <w:delText xml:space="preserve">such as communication, collaboration, creativity, and critical thinking, </w:delText>
        </w:r>
      </w:del>
      <w:del w:id="2395" w:author="pete jones" w:date="2022-04-01T15:15:00Z">
        <w:r w:rsidRPr="00FF6A71" w:rsidDel="00726256">
          <w:delText>are the significant differences</w:delText>
        </w:r>
      </w:del>
      <w:ins w:id="2396" w:author="pete jones" w:date="2022-04-01T15:15:00Z">
        <w:r w:rsidR="00726256">
          <w:t>significantly differ</w:t>
        </w:r>
      </w:ins>
      <w:r w:rsidRPr="00FF6A71">
        <w:t xml:space="preserve"> </w:t>
      </w:r>
      <w:del w:id="2397" w:author="pete jones" w:date="2022-03-29T17:52:00Z">
        <w:r w:rsidRPr="00FF6A71" w:rsidDel="00633263">
          <w:delText xml:space="preserve">for </w:delText>
        </w:r>
      </w:del>
      <w:ins w:id="2398" w:author="pete jones" w:date="2022-03-29T17:52:00Z">
        <w:r w:rsidR="00633263">
          <w:t>in</w:t>
        </w:r>
        <w:r w:rsidR="00633263" w:rsidRPr="00FF6A71">
          <w:t xml:space="preserve"> </w:t>
        </w:r>
      </w:ins>
      <w:r w:rsidRPr="00FF6A71">
        <w:t xml:space="preserve">engineer development compared with </w:t>
      </w:r>
      <w:del w:id="2399" w:author="pete jones" w:date="2022-03-29T17:52:00Z">
        <w:r w:rsidRPr="00FF6A71" w:rsidDel="00633263">
          <w:delText>19</w:delText>
        </w:r>
        <w:r w:rsidRPr="00FF6A71" w:rsidDel="00633263">
          <w:rPr>
            <w:vertAlign w:val="superscript"/>
          </w:rPr>
          <w:delText>th</w:delText>
        </w:r>
        <w:r w:rsidRPr="00FF6A71" w:rsidDel="00633263">
          <w:delText xml:space="preserve"> </w:delText>
        </w:r>
      </w:del>
      <w:ins w:id="2400" w:author="pete jones" w:date="2022-03-29T17:52:00Z">
        <w:r w:rsidR="00633263" w:rsidRPr="00FF6A71">
          <w:t>19</w:t>
        </w:r>
        <w:r w:rsidR="00633263" w:rsidRPr="00FF6A71">
          <w:rPr>
            <w:vertAlign w:val="superscript"/>
          </w:rPr>
          <w:t>th</w:t>
        </w:r>
        <w:r w:rsidR="00633263">
          <w:t>-</w:t>
        </w:r>
      </w:ins>
      <w:r w:rsidRPr="00FF6A71">
        <w:t>century thinking</w:t>
      </w:r>
      <w:ins w:id="2401" w:author="pete jones" w:date="2022-03-30T15:32:00Z">
        <w:r w:rsidR="004529AF">
          <w:t>,</w:t>
        </w:r>
      </w:ins>
      <w:ins w:id="2402" w:author="pete jones" w:date="2022-03-30T15:31:00Z">
        <w:r w:rsidR="004529AF" w:rsidRPr="004529AF">
          <w:t xml:space="preserve"> </w:t>
        </w:r>
        <w:r w:rsidR="004529AF" w:rsidRPr="00FF6A71">
          <w:t>such as communication, collaboration, creativity, and critical thinking</w:t>
        </w:r>
      </w:ins>
      <w:r w:rsidRPr="00FF6A71">
        <w:t xml:space="preserve">.  However, many UK undergraduate engineering courses </w:t>
      </w:r>
      <w:r w:rsidR="00E11016" w:rsidRPr="00FF6A71">
        <w:t xml:space="preserve">may still be </w:t>
      </w:r>
      <w:r w:rsidRPr="00FF6A71">
        <w:lastRenderedPageBreak/>
        <w:t>deliver</w:t>
      </w:r>
      <w:r w:rsidR="00E11016" w:rsidRPr="00FF6A71">
        <w:t>ing</w:t>
      </w:r>
      <w:r w:rsidRPr="00FF6A71">
        <w:t xml:space="preserve"> learning experiences and employability skills </w:t>
      </w:r>
      <w:r w:rsidR="00E11016" w:rsidRPr="00FF6A71">
        <w:t>relevant to</w:t>
      </w:r>
      <w:r w:rsidRPr="00FF6A71">
        <w:t xml:space="preserve"> a previous generation. </w:t>
      </w:r>
      <w:r w:rsidR="00E11016" w:rsidRPr="00FF6A71">
        <w:t xml:space="preserve">The </w:t>
      </w:r>
      <w:del w:id="2403" w:author="pete jones" w:date="2022-03-29T17:52:00Z">
        <w:r w:rsidR="00E11016" w:rsidRPr="00FF6A71" w:rsidDel="00633263">
          <w:delText xml:space="preserve">IMECHE </w:delText>
        </w:r>
      </w:del>
      <w:ins w:id="2404" w:author="pete jones" w:date="2022-03-29T17:52:00Z">
        <w:r w:rsidR="00633263" w:rsidRPr="00FF6A71">
          <w:t>IM</w:t>
        </w:r>
        <w:r w:rsidR="00633263">
          <w:t>ech</w:t>
        </w:r>
        <w:r w:rsidR="00633263" w:rsidRPr="00FF6A71">
          <w:t xml:space="preserve">E </w:t>
        </w:r>
      </w:ins>
      <w:r w:rsidR="00E11016" w:rsidRPr="00FF6A71">
        <w:t>and IET are two</w:t>
      </w:r>
      <w:r w:rsidRPr="00FF6A71">
        <w:t xml:space="preserve"> engineering </w:t>
      </w:r>
      <w:r w:rsidR="00E11016" w:rsidRPr="00FF6A71">
        <w:t>institutions with accreditation</w:t>
      </w:r>
      <w:ins w:id="2405" w:author="pete jones" w:date="2022-02-07T15:03:00Z">
        <w:r w:rsidR="00CB66DE">
          <w:t xml:space="preserve"> (AEB licens</w:t>
        </w:r>
      </w:ins>
      <w:ins w:id="2406" w:author="pete jones" w:date="2022-02-07T15:04:00Z">
        <w:r w:rsidR="00CB66DE">
          <w:t>ees)</w:t>
        </w:r>
      </w:ins>
      <w:r w:rsidR="00E11016" w:rsidRPr="00FF6A71">
        <w:t xml:space="preserve"> responsibility that</w:t>
      </w:r>
      <w:r w:rsidRPr="00FF6A71">
        <w:t xml:space="preserve"> recognise the need to evolve the engineering curriculum</w:t>
      </w:r>
      <w:r w:rsidR="0013022F" w:rsidRPr="00FF6A71">
        <w:t xml:space="preserve"> </w:t>
      </w:r>
      <w:r w:rsidR="0013022F" w:rsidRPr="00312F59">
        <w:fldChar w:fldCharType="begin" w:fldLock="1"/>
      </w:r>
      <w:r w:rsidR="0013022F" w:rsidRPr="00FF6A71">
        <w:instrText>ADDIN CSL_CITATION {"citationItems":[{"id":"ITEM-1","itemData":{"ISSN":"00130613","author":[{"dropping-particle":"","family":"IMECHE","given":"","non-dropping-particle":"","parse-names":false,"suffix":""}],"container-title":"Professional Engineer","id":"ITEM-1","issue":"8556","issued":{"date-parts":[["2013"]]},"title":"Closing the Skills gap","type":"article-journal","volume":"385"},"uris":["http://www.mendeley.com/documents/?uuid=d04658cc-67f7-49ef-9cce-73f262ab6204"]}],"mendeley":{"formattedCitation":"(IMECHE, 2013)","plainTextFormattedCitation":"(IMECHE, 2013)","previouslyFormattedCitation":"(IMECHE, 2013)"},"properties":{"noteIndex":0},"schema":"https://github.com/citation-style-language/schema/raw/master/csl-citation.json"}</w:instrText>
      </w:r>
      <w:r w:rsidR="0013022F" w:rsidRPr="00312F59">
        <w:fldChar w:fldCharType="separate"/>
      </w:r>
      <w:r w:rsidR="0013022F" w:rsidRPr="00FF6A71">
        <w:rPr>
          <w:noProof/>
        </w:rPr>
        <w:t>(IMECHE, 2013)</w:t>
      </w:r>
      <w:r w:rsidR="0013022F" w:rsidRPr="00312F59">
        <w:fldChar w:fldCharType="end"/>
      </w:r>
      <w:r w:rsidRPr="00FF6A71">
        <w:t>. Research into curriculum development for engineering undertaken in the 21</w:t>
      </w:r>
      <w:r w:rsidRPr="00FF6A71">
        <w:rPr>
          <w:vertAlign w:val="superscript"/>
        </w:rPr>
        <w:t>st</w:t>
      </w:r>
      <w:r w:rsidRPr="00FF6A71">
        <w:t xml:space="preserve"> century suggests practical approaches</w:t>
      </w:r>
      <w:del w:id="2407" w:author="pete jones" w:date="2022-03-30T15:32:00Z">
        <w:r w:rsidRPr="00FF6A71" w:rsidDel="004529AF">
          <w:delText>,</w:delText>
        </w:r>
      </w:del>
      <w:r w:rsidRPr="00FF6A71">
        <w:t xml:space="preserve"> centred around problem-based learning</w:t>
      </w:r>
      <w:del w:id="2408" w:author="pete jones" w:date="2022-03-30T15:32:00Z">
        <w:r w:rsidRPr="00FF6A71" w:rsidDel="004529AF">
          <w:delText>,</w:delText>
        </w:r>
      </w:del>
      <w:r w:rsidRPr="00FF6A71">
        <w:t xml:space="preserve"> that can support that evolution. </w:t>
      </w:r>
      <w:del w:id="2409" w:author="pete jones" w:date="2022-03-30T15:32:00Z">
        <w:r w:rsidRPr="00FF6A71" w:rsidDel="004529AF">
          <w:delText>During the same period, a revolution in primary and secondary experiences employing STEM theories and approaches has been realise</w:delText>
        </w:r>
      </w:del>
      <w:del w:id="2410" w:author="pete jones" w:date="2022-03-30T15:34:00Z">
        <w:r w:rsidRPr="00FF6A71" w:rsidDel="004529AF">
          <w:delText>d</w:delText>
        </w:r>
      </w:del>
      <w:del w:id="2411" w:author="pete jones" w:date="2022-03-30T15:38:00Z">
        <w:r w:rsidRPr="00FF6A71" w:rsidDel="004529AF">
          <w:delText xml:space="preserve">. </w:delText>
        </w:r>
      </w:del>
      <w:r w:rsidR="00E11016" w:rsidRPr="00FF6A71">
        <w:t xml:space="preserve">The emphasis </w:t>
      </w:r>
      <w:del w:id="2412" w:author="pete jones" w:date="2022-03-29T17:53:00Z">
        <w:r w:rsidR="00E11016" w:rsidRPr="00FF6A71" w:rsidDel="00633263">
          <w:delText xml:space="preserve">of </w:delText>
        </w:r>
      </w:del>
      <w:ins w:id="2413" w:author="pete jones" w:date="2022-03-29T17:53:00Z">
        <w:r w:rsidR="00633263" w:rsidRPr="00FF6A71">
          <w:t>o</w:t>
        </w:r>
        <w:r w:rsidR="00633263">
          <w:t>n</w:t>
        </w:r>
        <w:r w:rsidR="00633263" w:rsidRPr="00FF6A71">
          <w:t xml:space="preserve"> </w:t>
        </w:r>
      </w:ins>
      <w:r w:rsidR="00E11016" w:rsidRPr="00FF6A71">
        <w:t xml:space="preserve">STEM in formative education </w:t>
      </w:r>
      <w:del w:id="2414" w:author="pete jones" w:date="2022-03-30T15:38:00Z">
        <w:r w:rsidR="00E11016" w:rsidRPr="00FF6A71" w:rsidDel="004529AF">
          <w:delText xml:space="preserve">suggests </w:delText>
        </w:r>
      </w:del>
      <w:ins w:id="2415" w:author="pete jones" w:date="2022-03-30T15:38:00Z">
        <w:r w:rsidR="004529AF">
          <w:t>indicate</w:t>
        </w:r>
        <w:r w:rsidR="004529AF" w:rsidRPr="00FF6A71">
          <w:t xml:space="preserve">s </w:t>
        </w:r>
      </w:ins>
      <w:r w:rsidR="00E11016" w:rsidRPr="00FF6A71">
        <w:t>that s</w:t>
      </w:r>
      <w:r w:rsidRPr="00FF6A71">
        <w:t xml:space="preserve">tudents </w:t>
      </w:r>
      <w:r w:rsidR="00E11016" w:rsidRPr="00FF6A71">
        <w:t>will</w:t>
      </w:r>
      <w:r w:rsidRPr="00FF6A71">
        <w:t xml:space="preserve"> enter higher education invested in</w:t>
      </w:r>
      <w:del w:id="2416" w:author="pete jones" w:date="2022-03-29T17:53:00Z">
        <w:r w:rsidRPr="00FF6A71" w:rsidDel="00633263">
          <w:delText>to</w:delText>
        </w:r>
      </w:del>
      <w:r w:rsidRPr="00FF6A71">
        <w:t xml:space="preserve"> this problem-based learning pedagogy and</w:t>
      </w:r>
      <w:ins w:id="2417" w:author="pete jones" w:date="2022-03-30T15:36:00Z">
        <w:r w:rsidR="004529AF">
          <w:t>,</w:t>
        </w:r>
      </w:ins>
      <w:r w:rsidRPr="00FF6A71">
        <w:t xml:space="preserve"> </w:t>
      </w:r>
      <w:r w:rsidR="00E11016" w:rsidRPr="00FF6A71">
        <w:t>therefore</w:t>
      </w:r>
      <w:ins w:id="2418" w:author="pete jones" w:date="2022-03-30T15:38:00Z">
        <w:r w:rsidR="004529AF">
          <w:t>,</w:t>
        </w:r>
      </w:ins>
      <w:r w:rsidR="00E11016" w:rsidRPr="00FF6A71">
        <w:t xml:space="preserve"> may</w:t>
      </w:r>
      <w:r w:rsidRPr="00FF6A71">
        <w:t xml:space="preserve"> demand a personalised approach to </w:t>
      </w:r>
      <w:del w:id="2419" w:author="pete jones" w:date="2022-03-29T17:53:00Z">
        <w:r w:rsidRPr="00FF6A71" w:rsidDel="00633263">
          <w:delText xml:space="preserve">teaching </w:delText>
        </w:r>
      </w:del>
      <w:ins w:id="2420" w:author="pete jones" w:date="2022-03-29T17:53:00Z">
        <w:r w:rsidR="00633263" w:rsidRPr="00FF6A71">
          <w:t>teaching</w:t>
        </w:r>
        <w:r w:rsidR="00633263">
          <w:t>-</w:t>
        </w:r>
      </w:ins>
      <w:del w:id="2421" w:author="pete jones" w:date="2022-03-29T17:53:00Z">
        <w:r w:rsidRPr="00FF6A71" w:rsidDel="00633263">
          <w:delText xml:space="preserve">a </w:delText>
        </w:r>
      </w:del>
      <w:r w:rsidRPr="00FF6A71">
        <w:t xml:space="preserve">learning practice. These students will expect a more hands-on practical approach which current experiences do not provide. The gap into which a “hands-on approach” fits, </w:t>
      </w:r>
      <w:r w:rsidR="00A619C3" w:rsidRPr="00FF6A71">
        <w:t>i.e.,</w:t>
      </w:r>
      <w:r w:rsidRPr="00FF6A71">
        <w:t xml:space="preserve"> the technical and practical application of engineering principles, is defined by how to deploy collaborative digital engineering proces</w:t>
      </w:r>
      <w:ins w:id="2422" w:author="pete jones" w:date="2022-03-29T17:53:00Z">
        <w:r w:rsidR="00633263">
          <w:t>se</w:t>
        </w:r>
      </w:ins>
      <w:r w:rsidRPr="00FF6A71">
        <w:t xml:space="preserve">s and tools as a core enabler for curriculum transformation. </w:t>
      </w:r>
      <w:r w:rsidR="0013022F" w:rsidRPr="00FF6A71">
        <w:t>Future</w:t>
      </w:r>
      <w:r w:rsidRPr="00FF6A71">
        <w:t xml:space="preserve"> learning and assessment experiences </w:t>
      </w:r>
      <w:r w:rsidR="0013022F" w:rsidRPr="00FF6A71">
        <w:t>need</w:t>
      </w:r>
      <w:r w:rsidRPr="00FF6A71">
        <w:t xml:space="preserve"> to recognise the relevance of the technical application and mastery required to support engineering principles and synoptic experiences</w:t>
      </w:r>
      <w:ins w:id="2423" w:author="pete jones" w:date="2022-03-30T15:38:00Z">
        <w:r w:rsidR="004529AF">
          <w:t>,</w:t>
        </w:r>
      </w:ins>
      <w:r w:rsidRPr="00FF6A71">
        <w:t xml:space="preserve"> which promote </w:t>
      </w:r>
      <w:del w:id="2424" w:author="pete jones" w:date="2022-03-29T17:53:00Z">
        <w:r w:rsidRPr="00FF6A71" w:rsidDel="00633263">
          <w:delText>21</w:delText>
        </w:r>
        <w:r w:rsidRPr="00FF6A71" w:rsidDel="00633263">
          <w:rPr>
            <w:vertAlign w:val="superscript"/>
          </w:rPr>
          <w:delText>st</w:delText>
        </w:r>
        <w:r w:rsidRPr="00FF6A71" w:rsidDel="00633263">
          <w:delText xml:space="preserve"> </w:delText>
        </w:r>
      </w:del>
      <w:ins w:id="2425" w:author="pete jones" w:date="2022-03-29T17:53:00Z">
        <w:r w:rsidR="00633263" w:rsidRPr="00FF6A71">
          <w:t>21</w:t>
        </w:r>
        <w:r w:rsidR="00633263" w:rsidRPr="00FF6A71">
          <w:rPr>
            <w:vertAlign w:val="superscript"/>
          </w:rPr>
          <w:t>st</w:t>
        </w:r>
        <w:r w:rsidR="00633263">
          <w:t>-</w:t>
        </w:r>
      </w:ins>
      <w:r w:rsidRPr="00FF6A71">
        <w:t>century skills</w:t>
      </w:r>
      <w:bookmarkStart w:id="2426" w:name="_Toc45114042"/>
      <w:bookmarkStart w:id="2427" w:name="_Toc42251542"/>
      <w:bookmarkStart w:id="2428" w:name="_Toc42251537"/>
      <w:bookmarkEnd w:id="2312"/>
      <w:del w:id="2429" w:author="pete jones" w:date="2022-03-30T15:38:00Z">
        <w:r w:rsidR="001A1847" w:rsidRPr="00FF6A71" w:rsidDel="004529AF">
          <w:delText>,</w:delText>
        </w:r>
      </w:del>
      <w:r w:rsidR="0013022F" w:rsidRPr="00FF6A71">
        <w:t xml:space="preserve"> </w:t>
      </w:r>
      <w:r w:rsidR="0013022F" w:rsidRPr="00312F59">
        <w:fldChar w:fldCharType="begin" w:fldLock="1"/>
      </w:r>
      <w:r w:rsidR="0013022F" w:rsidRPr="00FF6A71">
        <w:instrText>ADDIN CSL_CITATION {"citationItems":[{"id":"ITEM-1","itemData":{"author":[{"dropping-particle":"","family":"Battelle for Kids","given":"","non-dropping-particle":"","parse-names":false,"suffix":""}],"id":"ITEM-1","issued":{"date-parts":[["2019"]]},"page":"1-9","title":"21st CENTURY LEARNING","type":"article-journal"},"uris":["http://www.mendeley.com/documents/?uuid=18860ef1-0eb4-4d0e-b895-dc648f1555d9"]}],"mendeley":{"formattedCitation":"(Battelle for Kids, 2019)","plainTextFormattedCitation":"(Battelle for Kids, 2019)","previouslyFormattedCitation":"(Battelle for Kids, 2019)"},"properties":{"noteIndex":0},"schema":"https://github.com/citation-style-language/schema/raw/master/csl-citation.json"}</w:instrText>
      </w:r>
      <w:r w:rsidR="0013022F" w:rsidRPr="00312F59">
        <w:fldChar w:fldCharType="separate"/>
      </w:r>
      <w:r w:rsidR="0013022F" w:rsidRPr="00FF6A71">
        <w:rPr>
          <w:noProof/>
        </w:rPr>
        <w:t>(Battelle for Kids, 2019)</w:t>
      </w:r>
      <w:r w:rsidR="0013022F" w:rsidRPr="00312F59">
        <w:fldChar w:fldCharType="end"/>
      </w:r>
      <w:r w:rsidR="001A1847" w:rsidRPr="00FF6A71">
        <w:t>.</w:t>
      </w:r>
    </w:p>
    <w:p w14:paraId="63147676" w14:textId="086E508E" w:rsidR="00A33F88" w:rsidRPr="00FF6A71" w:rsidRDefault="0098490E" w:rsidP="0098490E">
      <w:pPr>
        <w:pStyle w:val="Heading3"/>
      </w:pPr>
      <w:bookmarkStart w:id="2430" w:name="_Toc68162179"/>
      <w:del w:id="2431" w:author="pete jones" w:date="2022-03-29T17:53:00Z">
        <w:r w:rsidRPr="00FF6A71" w:rsidDel="00633263">
          <w:delText>21</w:delText>
        </w:r>
        <w:r w:rsidRPr="00FF6A71" w:rsidDel="00633263">
          <w:rPr>
            <w:vertAlign w:val="superscript"/>
          </w:rPr>
          <w:delText>st</w:delText>
        </w:r>
        <w:r w:rsidRPr="00FF6A71" w:rsidDel="00633263">
          <w:delText xml:space="preserve"> </w:delText>
        </w:r>
      </w:del>
      <w:bookmarkStart w:id="2432" w:name="_Toc99969489"/>
      <w:ins w:id="2433" w:author="pete jones" w:date="2022-03-29T17:53:00Z">
        <w:r w:rsidR="00633263" w:rsidRPr="00FF6A71">
          <w:t>21</w:t>
        </w:r>
        <w:r w:rsidR="00633263" w:rsidRPr="00FF6A71">
          <w:rPr>
            <w:vertAlign w:val="superscript"/>
          </w:rPr>
          <w:t>st</w:t>
        </w:r>
        <w:r w:rsidR="00633263">
          <w:t>-</w:t>
        </w:r>
      </w:ins>
      <w:r w:rsidRPr="00FF6A71">
        <w:t>century requirements.</w:t>
      </w:r>
      <w:bookmarkEnd w:id="2426"/>
      <w:bookmarkEnd w:id="2430"/>
      <w:bookmarkEnd w:id="2432"/>
      <w:r w:rsidRPr="00FF6A71">
        <w:t xml:space="preserve"> </w:t>
      </w:r>
      <w:bookmarkEnd w:id="2427"/>
    </w:p>
    <w:p w14:paraId="66788754" w14:textId="035402AC" w:rsidR="00A33F88" w:rsidRPr="00FF6A71" w:rsidRDefault="0098490E" w:rsidP="0098490E">
      <w:r w:rsidRPr="00FF6A71">
        <w:t>“There is a key and central role for educators from early years through to universities to help guide industry and entrepreneurs of what is working and where technology can support teaching and learning.”</w:t>
      </w:r>
      <w:r w:rsidRPr="00312F59">
        <w:fldChar w:fldCharType="begin" w:fldLock="1"/>
      </w:r>
      <w:r w:rsidR="00721BFD">
        <w:instrText>ADDIN CSL_CITATION {"citationItems":[{"id":"ITEM-1","itemData":{"author":[{"dropping-particle":"","family":"EdtechUK","given":"","non-dropping-particle":"","parse-names":false,"suffix":""}],"id":"ITEM-1","issued":{"date-parts":[["2020"]]},"title":"EdTech UK Vision 2020","type":"report"},"locator":"6","uris":["http://www.mendeley.com/documents/?uuid=3ff146fd-9de1-439f-b3d5-5d67a7f3642f"]}],"mendeley":{"formattedCitation":"(EdtechUK, 2020, p. 6)","plainTextFormattedCitation":"(EdtechUK, 2020, p. 6)","previouslyFormattedCitation":"(EdtechUK, 2020, p. 6)"},"properties":{"noteIndex":0},"schema":"https://github.com/citation-style-language/schema/raw/master/csl-citation.json"}</w:instrText>
      </w:r>
      <w:r w:rsidRPr="00312F59">
        <w:fldChar w:fldCharType="separate"/>
      </w:r>
      <w:r w:rsidR="00721BFD" w:rsidRPr="00721BFD">
        <w:rPr>
          <w:noProof/>
        </w:rPr>
        <w:t>(EdtechUK, 2020, p. 6)</w:t>
      </w:r>
      <w:r w:rsidRPr="00312F59">
        <w:fldChar w:fldCharType="end"/>
      </w:r>
      <w:r w:rsidRPr="00FF6A71">
        <w:t xml:space="preserve">. Significant investments in STEM education and technology over the previous decade </w:t>
      </w:r>
      <w:del w:id="2434" w:author="pete jones" w:date="2022-03-29T17:53:00Z">
        <w:r w:rsidRPr="00FF6A71" w:rsidDel="00633263">
          <w:delText xml:space="preserve">has </w:delText>
        </w:r>
      </w:del>
      <w:ins w:id="2435" w:author="pete jones" w:date="2022-03-29T17:53:00Z">
        <w:r w:rsidR="00633263" w:rsidRPr="00FF6A71">
          <w:t>ha</w:t>
        </w:r>
        <w:r w:rsidR="00633263">
          <w:t>ve</w:t>
        </w:r>
        <w:r w:rsidR="00633263" w:rsidRPr="00FF6A71">
          <w:t xml:space="preserve"> </w:t>
        </w:r>
      </w:ins>
      <w:r w:rsidRPr="00FF6A71">
        <w:t xml:space="preserve">fostered students whose learning expectations demand personalised learning strategies, exposure to a broad range of technology, and a modern “always-connected” lifestyle </w:t>
      </w:r>
      <w:del w:id="2436" w:author="pete jones" w:date="2022-03-29T17:53:00Z">
        <w:r w:rsidRPr="00FF6A71" w:rsidDel="00633263">
          <w:delText xml:space="preserve">which </w:delText>
        </w:r>
      </w:del>
      <w:ins w:id="2437" w:author="pete jones" w:date="2022-03-29T17:53:00Z">
        <w:r w:rsidR="00633263">
          <w:t>that</w:t>
        </w:r>
        <w:r w:rsidR="00633263" w:rsidRPr="00FF6A71">
          <w:t xml:space="preserve"> </w:t>
        </w:r>
      </w:ins>
      <w:del w:id="2438" w:author="pete jones" w:date="2022-03-29T17:54:00Z">
        <w:r w:rsidRPr="00FF6A71" w:rsidDel="00633263">
          <w:delText xml:space="preserve">clearly </w:delText>
        </w:r>
      </w:del>
      <w:r w:rsidRPr="00FF6A71">
        <w:t xml:space="preserve">differentiates them from previous generations. </w:t>
      </w:r>
    </w:p>
    <w:p w14:paraId="16444227" w14:textId="379850F4" w:rsidR="00A33F88" w:rsidRPr="00FF6A71" w:rsidRDefault="0098490E" w:rsidP="0098490E">
      <w:del w:id="2439" w:author="pete jones" w:date="2022-03-29T17:53:00Z">
        <w:r w:rsidRPr="00FF6A71" w:rsidDel="00633263">
          <w:delText>In a similar manner</w:delText>
        </w:r>
      </w:del>
      <w:ins w:id="2440" w:author="pete jones" w:date="2022-03-29T17:53:00Z">
        <w:r w:rsidR="00633263">
          <w:t>Similarly</w:t>
        </w:r>
      </w:ins>
      <w:r w:rsidRPr="00FF6A71">
        <w:t xml:space="preserve">, </w:t>
      </w:r>
      <w:ins w:id="2441" w:author="pete jones" w:date="2022-03-30T15:40:00Z">
        <w:r w:rsidR="004529AF" w:rsidRPr="00FF6A71">
          <w:t xml:space="preserve">the rapid digital expansion that drives modern industry </w:t>
        </w:r>
      </w:ins>
      <w:r w:rsidRPr="00FF6A71">
        <w:t xml:space="preserve">industrial </w:t>
      </w:r>
      <w:ins w:id="2442" w:author="pete jones" w:date="2022-03-30T15:41:00Z">
        <w:r w:rsidR="004529AF">
          <w:t xml:space="preserve">also drives </w:t>
        </w:r>
      </w:ins>
      <w:r w:rsidRPr="00FF6A71">
        <w:t>expectations of engineering educational experiences</w:t>
      </w:r>
      <w:del w:id="2443" w:author="pete jones" w:date="2022-03-30T15:41:00Z">
        <w:r w:rsidRPr="00FF6A71" w:rsidDel="004529AF">
          <w:delText xml:space="preserve"> are informed by</w:delText>
        </w:r>
      </w:del>
      <w:del w:id="2444" w:author="pete jones" w:date="2022-03-30T15:40:00Z">
        <w:r w:rsidRPr="00FF6A71" w:rsidDel="004529AF">
          <w:delText xml:space="preserve"> the rapid </w:delText>
        </w:r>
      </w:del>
      <w:del w:id="2445" w:author="pete jones" w:date="2022-03-30T15:39:00Z">
        <w:r w:rsidRPr="00FF6A71" w:rsidDel="004529AF">
          <w:delText xml:space="preserve">and continuing </w:delText>
        </w:r>
      </w:del>
      <w:del w:id="2446" w:author="pete jones" w:date="2022-03-30T15:40:00Z">
        <w:r w:rsidRPr="00FF6A71" w:rsidDel="004529AF">
          <w:delText>digital expansion that drives modern industry</w:delText>
        </w:r>
      </w:del>
      <w:r w:rsidRPr="00FF6A71">
        <w:t xml:space="preserve">. The engineering education model </w:t>
      </w:r>
      <w:del w:id="2447" w:author="pete jones" w:date="2022-03-30T15:42:00Z">
        <w:r w:rsidRPr="00FF6A71" w:rsidDel="004529AF">
          <w:delText>is required to</w:delText>
        </w:r>
      </w:del>
      <w:ins w:id="2448" w:author="pete jones" w:date="2022-03-30T15:42:00Z">
        <w:r w:rsidR="004529AF">
          <w:t>must</w:t>
        </w:r>
      </w:ins>
      <w:r w:rsidRPr="00FF6A71">
        <w:t xml:space="preserve"> consider political, industrial, technology, and societal pressures to be creative and evolve learning experiences that satisfy many demands</w:t>
      </w:r>
      <w:r w:rsidR="0013022F" w:rsidRPr="00FF6A71">
        <w:t xml:space="preserve"> </w:t>
      </w:r>
      <w:r w:rsidR="0013022F" w:rsidRPr="00312F59">
        <w:fldChar w:fldCharType="begin" w:fldLock="1"/>
      </w:r>
      <w:r w:rsidR="009600C8" w:rsidRPr="00FF6A71">
        <w:instrText>ADDIN CSL_CITATION {"citationItems":[{"id":"ITEM-1","itemData":{"DOI":"10.1080/03043797.2014.895703","ISSN":"14695898","abstract":"This paper compares two models for reforming engineering education, problem/project-based learning (PBL), and conceive-design-implement-operate (CDIO), identifying and explaining similarities and differences. PBL and CDIO are defined and contrasted in terms of their history, community, definitions, curriculum design, relation to disciplines, engineering projects, and change strategy. The structured comparison is intended as an introduction for learning about any of these models. It also invites reflection to support the understanding and evolution of PBL and CDIO, and indicates specifically what the communities can learn from each other. It is noted that while the two approaches share many underlying values, they only partially overlap as strategies for educational reform. The conclusions are that practitioners have much to learn from each other’s experiences through a dialogue between the communities, and that PBL and CDIO can play compatible and mutually reinforcing roles, and thus can be fruitfully combined to reform engineering education.","author":[{"dropping-particle":"","family":"Edström","given":"Kristina","non-dropping-particle":"","parse-names":false,"suffix":""},{"dropping-particle":"","family":"Kolmos","given":"Anette","non-dropping-particle":"","parse-names":false,"suffix":""}],"container-title":"European Journal of Engineering Education","id":"ITEM-1","issue":"5","issued":{"date-parts":[["2014"]]},"page":"539-555","title":"PBL and CDIO: Complementary models for engineering education development","type":"article-journal","volume":"39"},"uris":["http://www.mendeley.com/documents/?uuid=769bb0a1-9309-4dd2-98e5-0bb217f216b6"]}],"mendeley":{"formattedCitation":"(Edström and Kolmos, 2014)","plainTextFormattedCitation":"(Edström and Kolmos, 2014)","previouslyFormattedCitation":"(Edström and Kolmos, 2014)"},"properties":{"noteIndex":0},"schema":"https://github.com/citation-style-language/schema/raw/master/csl-citation.json"}</w:instrText>
      </w:r>
      <w:r w:rsidR="0013022F" w:rsidRPr="00312F59">
        <w:fldChar w:fldCharType="separate"/>
      </w:r>
      <w:r w:rsidR="0013022F" w:rsidRPr="00FF6A71">
        <w:rPr>
          <w:noProof/>
        </w:rPr>
        <w:t>(Edström and Kolmos, 2014)</w:t>
      </w:r>
      <w:r w:rsidR="0013022F" w:rsidRPr="00312F59">
        <w:fldChar w:fldCharType="end"/>
      </w:r>
      <w:r w:rsidRPr="00FF6A71">
        <w:t xml:space="preserve">. Not an easy task, but to ignore the positive transformative effects of collaborative digital technology on many industries seems to be a mistake. Using CDE as a core integration </w:t>
      </w:r>
      <w:r w:rsidRPr="00FF6A71">
        <w:lastRenderedPageBreak/>
        <w:t xml:space="preserve">technology may </w:t>
      </w:r>
      <w:del w:id="2449" w:author="pete jones" w:date="2022-03-30T15:42:00Z">
        <w:r w:rsidRPr="00FF6A71" w:rsidDel="004529AF">
          <w:delText xml:space="preserve">have a profound and positive contribution to the evolution of engineering curricula </w:delText>
        </w:r>
      </w:del>
      <w:del w:id="2450" w:author="pete jones" w:date="2022-03-29T17:54:00Z">
        <w:r w:rsidRPr="00FF6A71" w:rsidDel="00633263">
          <w:delText xml:space="preserve">which </w:delText>
        </w:r>
      </w:del>
      <w:del w:id="2451" w:author="pete jones" w:date="2022-03-30T15:42:00Z">
        <w:r w:rsidRPr="00FF6A71" w:rsidDel="004529AF">
          <w:delText>do</w:delText>
        </w:r>
      </w:del>
      <w:ins w:id="2452" w:author="pete jones" w:date="2022-03-30T15:42:00Z">
        <w:r w:rsidR="004529AF">
          <w:t>profoundly and positively contribute to the evolution of engineering curricula that</w:t>
        </w:r>
      </w:ins>
      <w:r w:rsidRPr="00FF6A71">
        <w:t xml:space="preserve"> meet industrial demands. </w:t>
      </w:r>
      <w:bookmarkStart w:id="2453" w:name="_Toc45114043"/>
    </w:p>
    <w:p w14:paraId="46CE1B58" w14:textId="77777777" w:rsidR="00A33F88" w:rsidRPr="00FF6A71" w:rsidRDefault="0098490E" w:rsidP="0098490E">
      <w:pPr>
        <w:pStyle w:val="Heading3"/>
      </w:pPr>
      <w:bookmarkStart w:id="2454" w:name="_Toc68162180"/>
      <w:bookmarkStart w:id="2455" w:name="_Toc99969490"/>
      <w:r w:rsidRPr="00FF6A71">
        <w:t xml:space="preserve">Literature </w:t>
      </w:r>
      <w:bookmarkEnd w:id="2428"/>
      <w:r w:rsidRPr="00FF6A71">
        <w:t>themes</w:t>
      </w:r>
      <w:bookmarkEnd w:id="2453"/>
      <w:bookmarkEnd w:id="2454"/>
      <w:bookmarkEnd w:id="2455"/>
    </w:p>
    <w:p w14:paraId="787EB593" w14:textId="257D9BD3" w:rsidR="00A33F88" w:rsidRPr="00FF6A71" w:rsidRDefault="0098490E" w:rsidP="0098490E">
      <w:r w:rsidRPr="00FF6A71">
        <w:t xml:space="preserve">The problem described contains multiple threads ranging from industrial application and theory of CDE </w:t>
      </w:r>
      <w:del w:id="2456" w:author="pete jones" w:date="2022-03-29T17:54:00Z">
        <w:r w:rsidRPr="00FF6A71" w:rsidDel="00633263">
          <w:delText xml:space="preserve">through </w:delText>
        </w:r>
      </w:del>
      <w:r w:rsidRPr="00FF6A71">
        <w:t>to a broad spectrum of education and learning pedagogy.</w:t>
      </w:r>
      <w:del w:id="2457" w:author="pete jones" w:date="2022-03-30T15:43:00Z">
        <w:r w:rsidRPr="00FF6A71" w:rsidDel="004529AF">
          <w:delText xml:space="preserve"> To address this multi-faceted requirement</w:delText>
        </w:r>
      </w:del>
      <w:r w:rsidRPr="00FF6A71">
        <w:t xml:space="preserve"> </w:t>
      </w:r>
      <w:del w:id="2458" w:author="pete jones" w:date="2022-03-30T15:43:00Z">
        <w:r w:rsidRPr="00FF6A71" w:rsidDel="004529AF">
          <w:delText xml:space="preserve">the </w:delText>
        </w:r>
      </w:del>
      <w:ins w:id="2459" w:author="pete jones" w:date="2022-03-30T15:43:00Z">
        <w:r w:rsidR="004529AF">
          <w:t>T</w:t>
        </w:r>
        <w:r w:rsidR="004529AF" w:rsidRPr="00FF6A71">
          <w:t xml:space="preserve">he </w:t>
        </w:r>
      </w:ins>
      <w:r w:rsidRPr="00FF6A71">
        <w:t xml:space="preserve">literature review </w:t>
      </w:r>
      <w:del w:id="2460" w:author="pete jones" w:date="2022-03-30T15:43:00Z">
        <w:r w:rsidRPr="00FF6A71" w:rsidDel="004529AF">
          <w:delText>has been</w:delText>
        </w:r>
      </w:del>
      <w:ins w:id="2461" w:author="pete jones" w:date="2022-03-30T15:43:00Z">
        <w:r w:rsidR="004529AF">
          <w:t>is</w:t>
        </w:r>
      </w:ins>
      <w:r w:rsidRPr="00FF6A71">
        <w:t xml:space="preserve"> themed</w:t>
      </w:r>
      <w:ins w:id="2462" w:author="pete jones" w:date="2022-03-30T15:43:00Z">
        <w:r w:rsidR="004529AF" w:rsidRPr="004529AF">
          <w:t xml:space="preserve"> </w:t>
        </w:r>
        <w:r w:rsidR="004529AF">
          <w:t>t</w:t>
        </w:r>
        <w:r w:rsidR="004529AF" w:rsidRPr="00FF6A71">
          <w:t>o address this multi-faceted requirement</w:t>
        </w:r>
      </w:ins>
      <w:r w:rsidRPr="00FF6A71">
        <w:t>. This approach aims to situate the thesis by relating the work within the major disciplines and discover</w:t>
      </w:r>
      <w:ins w:id="2463" w:author="pete jones" w:date="2022-03-29T17:54:00Z">
        <w:r w:rsidR="00633263">
          <w:t>ing</w:t>
        </w:r>
      </w:ins>
      <w:r w:rsidRPr="00FF6A71">
        <w:t xml:space="preserve"> the most </w:t>
      </w:r>
      <w:del w:id="2464" w:author="pete jones" w:date="2022-03-30T15:43:00Z">
        <w:r w:rsidRPr="00FF6A71" w:rsidDel="004529AF">
          <w:delText xml:space="preserve">important </w:delText>
        </w:r>
      </w:del>
      <w:ins w:id="2465" w:author="pete jones" w:date="2022-03-30T15:43:00Z">
        <w:r w:rsidR="004529AF">
          <w:t>critical</w:t>
        </w:r>
        <w:r w:rsidR="004529AF" w:rsidRPr="00FF6A71">
          <w:t xml:space="preserve"> </w:t>
        </w:r>
      </w:ins>
      <w:r w:rsidRPr="00FF6A71">
        <w:t xml:space="preserve">findings and concepts. </w:t>
      </w:r>
      <w:del w:id="2466" w:author="pete jones" w:date="2022-03-30T15:43:00Z">
        <w:r w:rsidRPr="00FF6A71" w:rsidDel="004529AF">
          <w:delText>Within each major theme the review drills</w:delText>
        </w:r>
      </w:del>
      <w:del w:id="2467" w:author="pete jones" w:date="2022-03-29T17:54:00Z">
        <w:r w:rsidRPr="00FF6A71" w:rsidDel="00633263">
          <w:delText>-</w:delText>
        </w:r>
      </w:del>
      <w:del w:id="2468" w:author="pete jones" w:date="2022-03-30T15:43:00Z">
        <w:r w:rsidRPr="00FF6A71" w:rsidDel="004529AF">
          <w:delText>down into sub-divisions</w:delText>
        </w:r>
      </w:del>
      <w:ins w:id="2469" w:author="pete jones" w:date="2022-03-30T15:43:00Z">
        <w:r w:rsidR="004529AF">
          <w:t xml:space="preserve">The </w:t>
        </w:r>
      </w:ins>
      <w:ins w:id="2470" w:author="pete jones" w:date="2022-03-30T15:45:00Z">
        <w:r w:rsidR="004529AF">
          <w:t xml:space="preserve">literature </w:t>
        </w:r>
      </w:ins>
      <w:ins w:id="2471" w:author="pete jones" w:date="2022-03-30T15:43:00Z">
        <w:r w:rsidR="004529AF">
          <w:t xml:space="preserve">review </w:t>
        </w:r>
      </w:ins>
      <w:ins w:id="2472" w:author="pete jones" w:date="2022-03-30T15:46:00Z">
        <w:r w:rsidR="004529AF">
          <w:t>divides</w:t>
        </w:r>
      </w:ins>
      <w:ins w:id="2473" w:author="pete jones" w:date="2022-03-30T15:43:00Z">
        <w:r w:rsidR="004529AF">
          <w:t xml:space="preserve"> </w:t>
        </w:r>
      </w:ins>
      <w:ins w:id="2474" w:author="pete jones" w:date="2022-03-30T15:47:00Z">
        <w:r w:rsidR="004529AF">
          <w:t>each theme to identify the most relevant contributions, seminal works, and</w:t>
        </w:r>
      </w:ins>
      <w:del w:id="2475" w:author="pete jones" w:date="2022-03-30T15:47:00Z">
        <w:r w:rsidRPr="00FF6A71" w:rsidDel="004529AF">
          <w:delText xml:space="preserve"> to identify the most relevant contributions</w:delText>
        </w:r>
        <w:r w:rsidR="00951980" w:rsidRPr="00FF6A71" w:rsidDel="004529AF">
          <w:delText xml:space="preserve">, </w:delText>
        </w:r>
        <w:r w:rsidR="00060021" w:rsidRPr="00FF6A71" w:rsidDel="004529AF">
          <w:delText>seminal</w:delText>
        </w:r>
        <w:r w:rsidR="00951980" w:rsidRPr="00FF6A71" w:rsidDel="004529AF">
          <w:delText xml:space="preserve"> </w:delText>
        </w:r>
        <w:r w:rsidRPr="00FF6A71" w:rsidDel="004529AF">
          <w:delText>work</w:delText>
        </w:r>
        <w:r w:rsidR="00060021" w:rsidRPr="00FF6A71" w:rsidDel="004529AF">
          <w:delText>s</w:delText>
        </w:r>
        <w:r w:rsidR="0013022F" w:rsidRPr="00FF6A71" w:rsidDel="004529AF">
          <w:delText>,</w:delText>
        </w:r>
        <w:r w:rsidRPr="00FF6A71" w:rsidDel="004529AF">
          <w:delText xml:space="preserve"> </w:delText>
        </w:r>
        <w:r w:rsidR="00060021" w:rsidRPr="00FF6A71" w:rsidDel="004529AF">
          <w:delText>and more</w:delText>
        </w:r>
      </w:del>
      <w:r w:rsidR="00060021" w:rsidRPr="00FF6A71">
        <w:t xml:space="preserve"> concept ideas</w:t>
      </w:r>
      <w:r w:rsidRPr="00FF6A71">
        <w:t xml:space="preserve">. </w:t>
      </w:r>
      <w:ins w:id="2476" w:author="pete jones" w:date="2022-03-30T15:45:00Z">
        <w:r w:rsidR="004529AF" w:rsidRPr="00312F59">
          <w:fldChar w:fldCharType="begin"/>
        </w:r>
        <w:r w:rsidR="004529AF" w:rsidRPr="00FF6A71">
          <w:instrText xml:space="preserve"> REF _Ref62819835 \h  \* MERGEFORMAT </w:instrText>
        </w:r>
      </w:ins>
      <w:ins w:id="2477" w:author="pete jones" w:date="2022-03-30T15:45:00Z">
        <w:r w:rsidR="004529AF" w:rsidRPr="00312F59">
          <w:fldChar w:fldCharType="separate"/>
        </w:r>
      </w:ins>
      <w:ins w:id="2478" w:author="pete jones" w:date="2022-04-05T11:31:00Z">
        <w:r w:rsidR="00D94147" w:rsidRPr="00C15005">
          <w:t>Figure</w:t>
        </w:r>
        <w:r w:rsidR="00D94147" w:rsidRPr="00D94147">
          <w:rPr>
            <w:i/>
            <w:iCs/>
            <w:rPrChange w:id="2479" w:author="pete jones" w:date="2022-04-05T11:31:00Z">
              <w:rPr/>
            </w:rPrChange>
          </w:rPr>
          <w:t xml:space="preserve"> </w:t>
        </w:r>
        <w:r w:rsidR="00D94147" w:rsidRPr="00D94147">
          <w:rPr>
            <w:i/>
            <w:iCs/>
            <w:noProof/>
            <w:rPrChange w:id="2480" w:author="pete jones" w:date="2022-04-05T11:31:00Z">
              <w:rPr>
                <w:noProof/>
              </w:rPr>
            </w:rPrChange>
          </w:rPr>
          <w:t>2</w:t>
        </w:r>
        <w:r w:rsidR="00D94147" w:rsidRPr="00D94147">
          <w:rPr>
            <w:i/>
            <w:iCs/>
            <w:noProof/>
            <w:rPrChange w:id="2481" w:author="pete jones" w:date="2022-04-05T11:31:00Z">
              <w:rPr/>
            </w:rPrChange>
          </w:rPr>
          <w:noBreakHyphen/>
        </w:r>
        <w:r w:rsidR="00D94147" w:rsidRPr="00D94147">
          <w:rPr>
            <w:i/>
            <w:iCs/>
            <w:noProof/>
            <w:rPrChange w:id="2482" w:author="pete jones" w:date="2022-04-05T11:31:00Z">
              <w:rPr>
                <w:noProof/>
              </w:rPr>
            </w:rPrChange>
          </w:rPr>
          <w:t>1</w:t>
        </w:r>
      </w:ins>
      <w:ins w:id="2483" w:author="pete jones" w:date="2022-03-30T15:45:00Z">
        <w:r w:rsidR="004529AF" w:rsidRPr="00312F59">
          <w:fldChar w:fldCharType="end"/>
        </w:r>
        <w:r w:rsidR="004529AF">
          <w:t xml:space="preserve"> shows a </w:t>
        </w:r>
      </w:ins>
      <w:del w:id="2484" w:author="pete jones" w:date="2022-03-30T15:45:00Z">
        <w:r w:rsidRPr="00FF6A71" w:rsidDel="004529AF">
          <w:delText>A</w:delText>
        </w:r>
      </w:del>
      <w:r w:rsidRPr="00FF6A71">
        <w:t xml:space="preserve"> diagrammatic representation of the interconnections between the themes</w:t>
      </w:r>
      <w:del w:id="2485" w:author="pete jones" w:date="2022-03-30T15:45:00Z">
        <w:r w:rsidRPr="00FF6A71" w:rsidDel="004529AF">
          <w:delText xml:space="preserve"> is shown in </w:delText>
        </w:r>
        <w:r w:rsidRPr="00312F59" w:rsidDel="004529AF">
          <w:fldChar w:fldCharType="begin"/>
        </w:r>
        <w:r w:rsidRPr="00FF6A71" w:rsidDel="004529AF">
          <w:delInstrText xml:space="preserve"> REF _Ref62819835 \h </w:delInstrText>
        </w:r>
        <w:r w:rsidR="00951980" w:rsidRPr="00FF6A71" w:rsidDel="004529AF">
          <w:delInstrText xml:space="preserve"> \* MERGEFORMAT </w:delInstrText>
        </w:r>
        <w:r w:rsidRPr="00312F59" w:rsidDel="004529AF">
          <w:fldChar w:fldCharType="separate"/>
        </w:r>
      </w:del>
      <w:del w:id="2486" w:author="pete jones" w:date="2022-01-04T13:24:00Z">
        <w:r w:rsidR="00DD384C" w:rsidRPr="00FF6A71" w:rsidDel="00AB7BE9">
          <w:delText>Figure</w:delText>
        </w:r>
        <w:r w:rsidR="00DD384C" w:rsidRPr="00FF6A71" w:rsidDel="00AB7BE9">
          <w:rPr>
            <w:i/>
            <w:iCs/>
          </w:rPr>
          <w:delText xml:space="preserve"> </w:delText>
        </w:r>
        <w:r w:rsidR="00DD384C" w:rsidRPr="00FF6A71" w:rsidDel="00AB7BE9">
          <w:rPr>
            <w:i/>
            <w:iCs/>
            <w:noProof/>
          </w:rPr>
          <w:delText>2</w:delText>
        </w:r>
        <w:r w:rsidR="00DD384C" w:rsidRPr="00FF6A71" w:rsidDel="00AB7BE9">
          <w:rPr>
            <w:i/>
            <w:iCs/>
            <w:noProof/>
          </w:rPr>
          <w:noBreakHyphen/>
          <w:delText>1</w:delText>
        </w:r>
      </w:del>
      <w:del w:id="2487" w:author="pete jones" w:date="2022-03-30T15:45:00Z">
        <w:r w:rsidRPr="00312F59" w:rsidDel="004529AF">
          <w:fldChar w:fldCharType="end"/>
        </w:r>
      </w:del>
      <w:r w:rsidRPr="00FF6A71">
        <w:t>.</w:t>
      </w:r>
    </w:p>
    <w:p w14:paraId="30D87054" w14:textId="77777777" w:rsidR="00A33F88" w:rsidRPr="00FF6A71" w:rsidRDefault="6D8B61E5" w:rsidP="0098490E">
      <w:r w:rsidRPr="00C15005">
        <w:rPr>
          <w:noProof/>
        </w:rPr>
        <w:drawing>
          <wp:inline distT="0" distB="0" distL="0" distR="0" wp14:anchorId="7A5A26CC" wp14:editId="6F8F499B">
            <wp:extent cx="5620034" cy="298140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5645838" cy="2995094"/>
                    </a:xfrm>
                    <a:prstGeom prst="rect">
                      <a:avLst/>
                    </a:prstGeom>
                  </pic:spPr>
                </pic:pic>
              </a:graphicData>
            </a:graphic>
          </wp:inline>
        </w:drawing>
      </w:r>
    </w:p>
    <w:p w14:paraId="20E1525B" w14:textId="27AFC823" w:rsidR="00A33F88" w:rsidRPr="00FF6A71" w:rsidRDefault="0098490E">
      <w:pPr>
        <w:pStyle w:val="Caption"/>
        <w:rPr>
          <w:i w:val="0"/>
          <w:iCs w:val="0"/>
          <w:rPrChange w:id="2488" w:author="pete jones" w:date="2022-01-04T13:45:00Z">
            <w:rPr>
              <w:i/>
              <w:iCs/>
            </w:rPr>
          </w:rPrChange>
        </w:rPr>
        <w:pPrChange w:id="2489" w:author="pete jones" w:date="2022-01-04T13:24:00Z">
          <w:pPr>
            <w:pStyle w:val="TOCHeading"/>
            <w:jc w:val="center"/>
          </w:pPr>
        </w:pPrChange>
      </w:pPr>
      <w:bookmarkStart w:id="2490" w:name="_Ref62819835"/>
      <w:bookmarkStart w:id="2491" w:name="_Toc44683512"/>
      <w:bookmarkStart w:id="2492" w:name="_Toc68162238"/>
      <w:bookmarkStart w:id="2493" w:name="_Toc99719264"/>
      <w:r w:rsidRPr="00C15005">
        <w:t xml:space="preserve">Figure </w:t>
      </w:r>
      <w:ins w:id="2494" w:author="pete jones" w:date="2022-03-10T14:38:00Z">
        <w:r w:rsidR="00CE4F4E">
          <w:fldChar w:fldCharType="begin"/>
        </w:r>
        <w:r w:rsidR="00CE4F4E">
          <w:instrText xml:space="preserve"> STYLEREF 1 \s </w:instrText>
        </w:r>
      </w:ins>
      <w:r w:rsidR="00CE4F4E">
        <w:fldChar w:fldCharType="separate"/>
      </w:r>
      <w:r w:rsidR="00D94147">
        <w:rPr>
          <w:noProof/>
        </w:rPr>
        <w:t>2</w:t>
      </w:r>
      <w:ins w:id="2495"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496" w:author="pete jones" w:date="2022-04-05T11:31:00Z">
        <w:r w:rsidR="00D94147">
          <w:rPr>
            <w:noProof/>
          </w:rPr>
          <w:t>1</w:t>
        </w:r>
      </w:ins>
      <w:ins w:id="2497" w:author="pete jones" w:date="2022-03-10T14:38:00Z">
        <w:r w:rsidR="00CE4F4E">
          <w:fldChar w:fldCharType="end"/>
        </w:r>
      </w:ins>
      <w:del w:id="2498" w:author="pete jones" w:date="2022-02-01T12:31:00Z">
        <w:r w:rsidR="00F85533" w:rsidDel="0004608E">
          <w:fldChar w:fldCharType="begin"/>
        </w:r>
        <w:r w:rsidR="00F85533" w:rsidDel="0004608E">
          <w:delInstrText xml:space="preserve"> STYLEREF 1 \s </w:delInstrText>
        </w:r>
        <w:r w:rsidR="00F85533" w:rsidDel="0004608E">
          <w:fldChar w:fldCharType="separate"/>
        </w:r>
        <w:r w:rsidR="00AB7BE9" w:rsidRPr="007C0DAF" w:rsidDel="0004608E">
          <w:rPr>
            <w:noProof/>
          </w:rPr>
          <w:delText>2</w:delText>
        </w:r>
        <w:r w:rsidR="00F85533" w:rsidDel="0004608E">
          <w:rPr>
            <w:noProof/>
          </w:rPr>
          <w:fldChar w:fldCharType="end"/>
        </w:r>
        <w:r w:rsidR="00F8680E" w:rsidRPr="007C0DAF" w:rsidDel="0004608E">
          <w:noBreakHyphen/>
        </w:r>
        <w:r w:rsidR="00F85533" w:rsidDel="0004608E">
          <w:fldChar w:fldCharType="begin"/>
        </w:r>
        <w:r w:rsidR="00F85533" w:rsidDel="0004608E">
          <w:delInstrText xml:space="preserve"> SEQ Figure \* ARABIC \s 1 </w:delInstrText>
        </w:r>
        <w:r w:rsidR="00F85533" w:rsidDel="0004608E">
          <w:fldChar w:fldCharType="separate"/>
        </w:r>
        <w:r w:rsidR="00DD384C" w:rsidRPr="007C0DAF" w:rsidDel="0004608E">
          <w:rPr>
            <w:noProof/>
          </w:rPr>
          <w:delText>1</w:delText>
        </w:r>
        <w:r w:rsidR="00F85533" w:rsidDel="0004608E">
          <w:rPr>
            <w:noProof/>
          </w:rPr>
          <w:fldChar w:fldCharType="end"/>
        </w:r>
      </w:del>
      <w:bookmarkEnd w:id="2490"/>
      <w:r w:rsidRPr="007C0DAF">
        <w:t>: CDE Literature Review Themes</w:t>
      </w:r>
      <w:bookmarkEnd w:id="2491"/>
      <w:bookmarkEnd w:id="2492"/>
      <w:bookmarkEnd w:id="2493"/>
    </w:p>
    <w:p w14:paraId="2DDAE6E4" w14:textId="755F071A" w:rsidR="009E1BF4" w:rsidRPr="00FF6A71" w:rsidDel="00AB7BE9" w:rsidRDefault="009E1BF4" w:rsidP="0098490E">
      <w:pPr>
        <w:rPr>
          <w:del w:id="2499" w:author="pete jones" w:date="2022-01-04T13:24:00Z"/>
          <w:b/>
          <w:bCs/>
        </w:rPr>
      </w:pPr>
    </w:p>
    <w:p w14:paraId="41D88F98" w14:textId="59A06F26" w:rsidR="0027781F" w:rsidRPr="00FF6A71" w:rsidDel="00AB7BE9" w:rsidRDefault="0027781F" w:rsidP="0098490E">
      <w:pPr>
        <w:rPr>
          <w:del w:id="2500" w:author="pete jones" w:date="2022-01-04T13:24:00Z"/>
          <w:b/>
          <w:bCs/>
        </w:rPr>
      </w:pPr>
    </w:p>
    <w:p w14:paraId="4A78AB70" w14:textId="77777777" w:rsidR="00A33F88" w:rsidRPr="00FF6A71" w:rsidRDefault="0098490E" w:rsidP="0098490E">
      <w:pPr>
        <w:rPr>
          <w:b/>
          <w:bCs/>
        </w:rPr>
      </w:pPr>
      <w:r w:rsidRPr="00FF6A71">
        <w:rPr>
          <w:b/>
          <w:bCs/>
        </w:rPr>
        <w:t>Industrial PLM perspectives</w:t>
      </w:r>
    </w:p>
    <w:p w14:paraId="48064F8D" w14:textId="0EB621E0" w:rsidR="00A33F88" w:rsidRPr="00FF6A71" w:rsidRDefault="0098490E" w:rsidP="0098490E">
      <w:del w:id="2501" w:author="pete jones" w:date="2022-03-30T15:48:00Z">
        <w:r w:rsidRPr="00FF6A71" w:rsidDel="004529AF">
          <w:delText xml:space="preserve">For </w:delText>
        </w:r>
      </w:del>
      <w:del w:id="2502" w:author="pete jones" w:date="2022-03-29T17:54:00Z">
        <w:r w:rsidRPr="00FF6A71" w:rsidDel="00633263">
          <w:delText xml:space="preserve">the purposes of </w:delText>
        </w:r>
      </w:del>
      <w:del w:id="2503" w:author="pete jones" w:date="2022-03-30T15:48:00Z">
        <w:r w:rsidRPr="00FF6A71" w:rsidDel="004529AF">
          <w:delText xml:space="preserve">the research, Product Lifecycle Management (PLM) is </w:delText>
        </w:r>
      </w:del>
      <w:del w:id="2504" w:author="pete jones" w:date="2022-03-30T15:47:00Z">
        <w:r w:rsidRPr="00FF6A71" w:rsidDel="004529AF">
          <w:delText>referred to as</w:delText>
        </w:r>
      </w:del>
      <w:del w:id="2505" w:author="pete jones" w:date="2022-03-30T15:48:00Z">
        <w:r w:rsidRPr="00FF6A71" w:rsidDel="004529AF">
          <w:delText xml:space="preserve"> Collaborative Digital Engineering (CDE)</w:delText>
        </w:r>
      </w:del>
      <w:ins w:id="2506" w:author="pete jones" w:date="2022-03-30T15:48:00Z">
        <w:r w:rsidR="004529AF">
          <w:t xml:space="preserve">Product Lifecycle Management (PLM) </w:t>
        </w:r>
      </w:ins>
      <w:ins w:id="2507" w:author="pete jones" w:date="2022-03-30T15:50:00Z">
        <w:r w:rsidR="004529AF">
          <w:t xml:space="preserve">is purposefully renamed </w:t>
        </w:r>
      </w:ins>
      <w:ins w:id="2508" w:author="pete jones" w:date="2022-03-30T15:48:00Z">
        <w:r w:rsidR="004529AF">
          <w:t>Collaborative Digital Engineering (</w:t>
        </w:r>
      </w:ins>
      <w:ins w:id="2509" w:author="pete jones" w:date="2022-04-05T11:12:00Z">
        <w:r w:rsidR="00C02A6E">
          <w:t>CDE) for</w:t>
        </w:r>
      </w:ins>
      <w:ins w:id="2510" w:author="pete jones" w:date="2022-03-30T15:48:00Z">
        <w:r w:rsidR="004529AF">
          <w:t xml:space="preserve"> the research</w:t>
        </w:r>
      </w:ins>
      <w:r w:rsidRPr="00FF6A71">
        <w:t xml:space="preserve">. Many academics perceive the term PLM as a pure product design process and </w:t>
      </w:r>
      <w:ins w:id="2511" w:author="pete jones" w:date="2022-03-29T17:54:00Z">
        <w:r w:rsidR="00633263">
          <w:t xml:space="preserve">are </w:t>
        </w:r>
      </w:ins>
      <w:r w:rsidR="00E70155" w:rsidRPr="00FF6A71">
        <w:t>generally</w:t>
      </w:r>
      <w:r w:rsidRPr="00FF6A71">
        <w:t xml:space="preserve"> indifferent </w:t>
      </w:r>
      <w:del w:id="2512" w:author="pete jones" w:date="2022-03-29T17:55:00Z">
        <w:r w:rsidRPr="00FF6A71" w:rsidDel="00633263">
          <w:delText xml:space="preserve">of </w:delText>
        </w:r>
      </w:del>
      <w:ins w:id="2513" w:author="pete jones" w:date="2022-03-29T17:55:00Z">
        <w:r w:rsidR="00633263">
          <w:t>to</w:t>
        </w:r>
        <w:r w:rsidR="00633263" w:rsidRPr="00FF6A71">
          <w:t xml:space="preserve"> </w:t>
        </w:r>
      </w:ins>
      <w:r w:rsidRPr="00FF6A71">
        <w:t>the application or relevance to engineering disciplines</w:t>
      </w:r>
      <w:del w:id="2514" w:author="pete jones" w:date="2022-03-30T15:48:00Z">
        <w:r w:rsidR="009600C8" w:rsidRPr="00FF6A71" w:rsidDel="004529AF">
          <w:delText>,</w:delText>
        </w:r>
      </w:del>
      <w:r w:rsidR="009600C8" w:rsidRPr="00FF6A71">
        <w:t xml:space="preserve"> </w:t>
      </w:r>
      <w:r w:rsidR="009600C8" w:rsidRPr="00312F59">
        <w:fldChar w:fldCharType="begin" w:fldLock="1"/>
      </w:r>
      <w:r w:rsidR="002221AB" w:rsidRPr="00FF6A71">
        <w:instrText>ADDIN CSL_CITATION {"citationItems":[{"id":"ITEM-1","itemData":{"DOI":"10.1177/1063293X13520316","abstract":"Technological advances in the last decade have influenced changes in the design and engineering industries on a global scale. Lean and collaborative product development are approaches increasingly adopted by the industry and seen as the core of product lifecycle management. These trends have created the need for new skilled professionals, and universities should adapt their curricula in response. There is an increased need for academia to work with industry in order to meet these challenges. This article reports on the Parametric Technology Corporation Academic Research Symposium held in April 2011. The topics were centred around understanding the essence of product lifecycle management and its impact on design and engineering education. Furthermore, examples of implementing product lifecycle management and collaborative practices in higher education were presented from the United States and France. This article concludes with a discussion of the recommendations made at the symposium for the future development and support of key skills across university curricula.","author":[{"dropping-particle":"","family":"Fielding","given":"Emanuela As","non-dropping-particle":"","parse-names":false,"suffix":""},{"dropping-particle":"","family":"Mccardle","given":"John R","non-dropping-particle":"","parse-names":false,"suffix":""},{"dropping-particle":"","family":"Eynard","given":"Benoit","non-dropping-particle":"","parse-names":false,"suffix":""},{"dropping-particle":"","family":"Hartman","given":"Nathan","non-dropping-particle":"","parse-names":false,"suffix":""},{"dropping-particle":"","family":"Fraser","given":"Alister","non-dropping-particle":"","parse-names":false,"suffix":""}],"container-title":"Sage Journals","id":"ITEM-1","issue":"2","issued":{"date-parts":[["2014"]]},"page":"123-134","title":"Product lifecycle management in design and engineering education: International perspectives","type":"article-journal","volume":"22"},"uris":["http://www.mendeley.com/documents/?uuid=f7995cec-a014-329b-83f8-e64aa9998f0d"]},{"id":"ITEM-2","itemData":{"abstract":"Universities around the world are teaching PLM following different strategies, at different degree levels and presenting this approach from different perspectives. This paper aims to provide preliminary results for a comprehensive review concerning the state of the art in PLM education. This contribution presents the design and analysis of a questionnaire that has been submitted to academics in Italy and France, and companies involved in a specific Master program on PLM. The main goal of the survey is to collect objective and quantitative data, as well as opinions and ideas gained from education expertise. The collected results enable to depict the state of the art of PLM education in Italian universities and to gain some insights concerning the French approach; the structure of the survey is validated for further worldwide submission.","author":[{"dropping-particle":"","family":"Sauza Bedolla","given":"Joel","non-dropping-particle":"","parse-names":false,"suffix":""},{"dropping-particle":"","family":"D'antonio","given":"Gianluca","non-dropping-particle":"","parse-names":false,"suffix":""},{"dropping-particle":"","family":"Segonds","given":"Frédéric","non-dropping-particle":"","parse-names":false,"suffix":""},{"dropping-particle":"","family":"Chiabert","given":"Paolo","non-dropping-particle":"","parse-names":false,"suffix":""}],"id":"ITEM-2","issued":{"date-parts":[["2018"]]},"title":"PLM in Engineering Education: insights on actual and future trends","type":"report"},"uris":["http://www.mendeley.com/documents/?uuid=66213291-9df8-3c00-b73c-4d14a6501ab6"]}],"mendeley":{"formattedCitation":"(Fielding &lt;i&gt;et al.&lt;/i&gt;, 2014; Sauza Bedolla &lt;i&gt;et al.&lt;/i&gt;, 2018)","plainTextFormattedCitation":"(Fielding et al., 2014; Sauza Bedolla et al., 2018)","previouslyFormattedCitation":"(Fielding &lt;i&gt;et al.&lt;/i&gt;, 2014; Sauza Bedolla &lt;i&gt;et al.&lt;/i&gt;, 2018)"},"properties":{"noteIndex":0},"schema":"https://github.com/citation-style-language/schema/raw/master/csl-citation.json"}</w:instrText>
      </w:r>
      <w:r w:rsidR="009600C8" w:rsidRPr="00312F59">
        <w:fldChar w:fldCharType="separate"/>
      </w:r>
      <w:r w:rsidR="009600C8" w:rsidRPr="00FF6A71">
        <w:rPr>
          <w:noProof/>
        </w:rPr>
        <w:t xml:space="preserve">(Fielding </w:t>
      </w:r>
      <w:r w:rsidR="009600C8" w:rsidRPr="00FF6A71">
        <w:rPr>
          <w:i/>
          <w:noProof/>
        </w:rPr>
        <w:t>et al.</w:t>
      </w:r>
      <w:r w:rsidR="009600C8" w:rsidRPr="00FF6A71">
        <w:rPr>
          <w:noProof/>
        </w:rPr>
        <w:t xml:space="preserve">, 2014; Sauza Bedolla </w:t>
      </w:r>
      <w:r w:rsidR="009600C8" w:rsidRPr="00FF6A71">
        <w:rPr>
          <w:i/>
          <w:noProof/>
        </w:rPr>
        <w:t>et al.</w:t>
      </w:r>
      <w:r w:rsidR="009600C8" w:rsidRPr="00FF6A71">
        <w:rPr>
          <w:noProof/>
        </w:rPr>
        <w:t>, 2018)</w:t>
      </w:r>
      <w:r w:rsidR="009600C8" w:rsidRPr="00312F59">
        <w:fldChar w:fldCharType="end"/>
      </w:r>
      <w:r w:rsidRPr="00FF6A71">
        <w:t>. The new term of CDE accurately reflects the evolution of PLM and its stronger relationship with the rapid integration of a digital thread in the industry</w:t>
      </w:r>
      <w:del w:id="2515" w:author="pete jones" w:date="2022-03-30T15:50:00Z">
        <w:r w:rsidR="00E70155" w:rsidRPr="00FF6A71" w:rsidDel="004529AF">
          <w:delText>,</w:delText>
        </w:r>
      </w:del>
      <w:r w:rsidR="00E70155" w:rsidRPr="00FF6A71">
        <w:t xml:space="preserve"> and the concepts of “Digital Twin”</w:t>
      </w:r>
      <w:r w:rsidRPr="00FF6A71">
        <w:t xml:space="preserve">. The </w:t>
      </w:r>
      <w:r w:rsidRPr="00FF6A71">
        <w:lastRenderedPageBreak/>
        <w:t>rebadging</w:t>
      </w:r>
      <w:del w:id="2516" w:author="pete jones" w:date="2022-03-30T15:50:00Z">
        <w:r w:rsidR="0027781F" w:rsidRPr="00FF6A71" w:rsidDel="004529AF">
          <w:delText>,</w:delText>
        </w:r>
      </w:del>
      <w:r w:rsidR="0027781F" w:rsidRPr="00FF6A71">
        <w:t xml:space="preserve"> for </w:t>
      </w:r>
      <w:del w:id="2517" w:author="pete jones" w:date="2022-03-29T17:55:00Z">
        <w:r w:rsidR="0027781F" w:rsidRPr="00FF6A71" w:rsidDel="00633263">
          <w:delText xml:space="preserve">the purpose of </w:delText>
        </w:r>
      </w:del>
      <w:r w:rsidR="0027781F" w:rsidRPr="00FF6A71">
        <w:t>this research</w:t>
      </w:r>
      <w:del w:id="2518" w:author="pete jones" w:date="2022-03-30T15:50:00Z">
        <w:r w:rsidR="0027781F" w:rsidRPr="00FF6A71" w:rsidDel="004529AF">
          <w:delText>,</w:delText>
        </w:r>
      </w:del>
      <w:r w:rsidRPr="00FF6A71">
        <w:t xml:space="preserve"> was a deliberate attempt </w:t>
      </w:r>
      <w:r w:rsidR="0027781F" w:rsidRPr="00FF6A71">
        <w:t>by the researcher</w:t>
      </w:r>
      <w:r w:rsidRPr="00FF6A71">
        <w:t xml:space="preserve"> to provide a more relevant association with collaboration and digital </w:t>
      </w:r>
      <w:del w:id="2519" w:author="pete jones" w:date="2022-03-30T15:51:00Z">
        <w:r w:rsidRPr="00FF6A71" w:rsidDel="004529AF">
          <w:delText xml:space="preserve">concepts </w:delText>
        </w:r>
      </w:del>
      <w:ins w:id="2520" w:author="pete jones" w:date="2022-03-30T15:51:00Z">
        <w:r w:rsidR="004529AF">
          <w:t>idea</w:t>
        </w:r>
        <w:r w:rsidR="004529AF" w:rsidRPr="00FF6A71">
          <w:t xml:space="preserve">s </w:t>
        </w:r>
      </w:ins>
      <w:r w:rsidRPr="00FF6A71">
        <w:t xml:space="preserve">within an engineering education context. However, while the phrase may be recognised in the software developer community and understood within academia, it is not in </w:t>
      </w:r>
      <w:del w:id="2521" w:author="pete jones" w:date="2022-03-30T15:50:00Z">
        <w:r w:rsidRPr="00FF6A71" w:rsidDel="004529AF">
          <w:delText xml:space="preserve">common </w:delText>
        </w:r>
      </w:del>
      <w:ins w:id="2522" w:author="pete jones" w:date="2022-03-30T15:50:00Z">
        <w:r w:rsidR="004529AF">
          <w:t>everyday</w:t>
        </w:r>
        <w:r w:rsidR="004529AF" w:rsidRPr="00FF6A71">
          <w:t xml:space="preserve"> </w:t>
        </w:r>
      </w:ins>
      <w:r w:rsidRPr="00FF6A71">
        <w:t xml:space="preserve">use when related to the industrial application of product development, manufacturing, and support. Therefore, the phrase PLM </w:t>
      </w:r>
      <w:del w:id="2523" w:author="pete jones" w:date="2022-03-30T15:51:00Z">
        <w:r w:rsidRPr="00FF6A71" w:rsidDel="004529AF">
          <w:delText xml:space="preserve">is used to </w:delText>
        </w:r>
      </w:del>
      <w:r w:rsidRPr="00FF6A71">
        <w:t>reference</w:t>
      </w:r>
      <w:ins w:id="2524" w:author="pete jones" w:date="2022-03-30T15:51:00Z">
        <w:r w:rsidR="004529AF">
          <w:t xml:space="preserve">s </w:t>
        </w:r>
      </w:ins>
      <w:del w:id="2525" w:author="pete jones" w:date="2022-03-30T15:51:00Z">
        <w:r w:rsidRPr="00FF6A71" w:rsidDel="004529AF">
          <w:delText xml:space="preserve"> </w:delText>
        </w:r>
      </w:del>
      <w:r w:rsidRPr="00FF6A71">
        <w:t>this theme.</w:t>
      </w:r>
    </w:p>
    <w:p w14:paraId="3945604F" w14:textId="77777777" w:rsidR="00A33F88" w:rsidRPr="00FF6A71" w:rsidRDefault="0098490E" w:rsidP="0098490E">
      <w:pPr>
        <w:rPr>
          <w:b/>
          <w:bCs/>
        </w:rPr>
      </w:pPr>
      <w:r w:rsidRPr="00FF6A71">
        <w:rPr>
          <w:b/>
          <w:bCs/>
        </w:rPr>
        <w:t>CDE vendor perspective</w:t>
      </w:r>
    </w:p>
    <w:p w14:paraId="0F2C5A43" w14:textId="73ECE2A9" w:rsidR="00A33F88" w:rsidRPr="00FF6A71" w:rsidRDefault="0098490E" w:rsidP="0098490E">
      <w:pPr>
        <w:widowControl w:val="0"/>
        <w:autoSpaceDE w:val="0"/>
        <w:autoSpaceDN w:val="0"/>
        <w:adjustRightInd w:val="0"/>
      </w:pPr>
      <w:del w:id="2526" w:author="pete jones" w:date="2022-03-30T15:52:00Z">
        <w:r w:rsidRPr="00FF6A71" w:rsidDel="004529AF">
          <w:delText>It is recognised that a</w:delText>
        </w:r>
      </w:del>
      <w:ins w:id="2527" w:author="pete jones" w:date="2022-03-30T15:52:00Z">
        <w:r w:rsidR="004529AF">
          <w:t>A</w:t>
        </w:r>
      </w:ins>
      <w:r w:rsidRPr="00FF6A71">
        <w:t xml:space="preserve"> software developer</w:t>
      </w:r>
      <w:ins w:id="2528" w:author="pete jones" w:date="2022-03-29T17:55:00Z">
        <w:r w:rsidR="00633263">
          <w:t>'s</w:t>
        </w:r>
      </w:ins>
      <w:r w:rsidRPr="00FF6A71">
        <w:t xml:space="preserve"> view will be biased</w:t>
      </w:r>
      <w:del w:id="2529" w:author="pete jones" w:date="2022-03-30T15:51:00Z">
        <w:r w:rsidRPr="00FF6A71" w:rsidDel="004529AF">
          <w:delText xml:space="preserve"> to some extent</w:delText>
        </w:r>
      </w:del>
      <w:ins w:id="2530" w:author="pete jones" w:date="2022-03-30T15:51:00Z">
        <w:r w:rsidR="004529AF">
          <w:t>,</w:t>
        </w:r>
      </w:ins>
      <w:r w:rsidRPr="00FF6A71">
        <w:t xml:space="preserve"> but </w:t>
      </w:r>
      <w:del w:id="2531" w:author="pete jones" w:date="2022-03-30T15:51:00Z">
        <w:r w:rsidRPr="00FF6A71" w:rsidDel="004529AF">
          <w:delText>to omit</w:delText>
        </w:r>
      </w:del>
      <w:ins w:id="2532" w:author="pete jones" w:date="2022-03-30T15:51:00Z">
        <w:r w:rsidR="004529AF">
          <w:t>omitting</w:t>
        </w:r>
      </w:ins>
      <w:r w:rsidRPr="00FF6A71">
        <w:t xml:space="preserve"> their perspective would overlook the connection between the theory and educational value. PLM vendors operate in an annual global market </w:t>
      </w:r>
      <w:del w:id="2533" w:author="pete jones" w:date="2022-03-30T15:52:00Z">
        <w:r w:rsidRPr="00FF6A71" w:rsidDel="004529AF">
          <w:delText>currently worth more than $18b in 2018 and expected to continue growing at a compound annual growth rate (CAGR) of 7.2%, predicted up</w:delText>
        </w:r>
      </w:del>
      <w:ins w:id="2534" w:author="pete jones" w:date="2022-03-30T15:52:00Z">
        <w:r w:rsidR="004529AF">
          <w:t>worth more than $18b in 2018 and are expected to continue growing at a compound annual growth rate (CAGR) of 7.2%, predicted</w:t>
        </w:r>
      </w:ins>
      <w:r w:rsidRPr="00FF6A71">
        <w:t xml:space="preserve"> to 2023. The global PLM market </w:t>
      </w:r>
      <w:del w:id="2535" w:author="pete jones" w:date="2022-03-30T15:52:00Z">
        <w:r w:rsidRPr="00FF6A71" w:rsidDel="004529AF">
          <w:delText>is led by</w:delText>
        </w:r>
      </w:del>
      <w:ins w:id="2536" w:author="pete jones" w:date="2022-03-30T15:52:00Z">
        <w:r w:rsidR="004529AF">
          <w:t xml:space="preserve">includes </w:t>
        </w:r>
      </w:ins>
      <w:del w:id="2537" w:author="pete jones" w:date="2022-03-30T15:52:00Z">
        <w:r w:rsidRPr="00FF6A71" w:rsidDel="004529AF">
          <w:delText xml:space="preserve"> </w:delText>
        </w:r>
      </w:del>
      <w:r w:rsidRPr="00FF6A71">
        <w:t>three internationally recognised companies</w:t>
      </w:r>
      <w:r w:rsidR="009600C8" w:rsidRPr="00FF6A71">
        <w:t xml:space="preserve"> (Dassault Systems, Siemens, and Autodesk)</w:t>
      </w:r>
      <w:r w:rsidRPr="00FF6A71">
        <w:t xml:space="preserve">, whose strategies support the primary users of PLM solutions. However, continued digital development </w:t>
      </w:r>
      <w:del w:id="2538" w:author="pete jones" w:date="2022-03-30T15:53:00Z">
        <w:r w:rsidRPr="00FF6A71" w:rsidDel="004529AF">
          <w:delText>is demonstrating</w:delText>
        </w:r>
      </w:del>
      <w:ins w:id="2539" w:author="pete jones" w:date="2022-03-30T15:53:00Z">
        <w:r w:rsidR="004529AF">
          <w:t>demonstrates</w:t>
        </w:r>
      </w:ins>
      <w:r w:rsidRPr="00FF6A71">
        <w:t xml:space="preserve"> the value of PLM to emerging industries </w:t>
      </w:r>
      <w:r w:rsidRPr="00312F59">
        <w:fldChar w:fldCharType="begin" w:fldLock="1"/>
      </w:r>
      <w:r w:rsidRPr="00FF6A71">
        <w:instrText>ADDIN CSL_CITATION {"citationItems":[{"id":"ITEM-1","itemData":{"author":[{"dropping-particle":"","family":"Quadrant Knowledge Solutions","given":"","non-dropping-particle":"","parse-names":false,"suffix":""}],"id":"ITEM-1","issued":{"date-parts":[["2018"]]},"title":"Market Outlook: Product Lifecycle Management Market Outlook","type":"report"},"uris":["http://www.mendeley.com/documents/?uuid=6c4280df-6dbd-3a45-9395-f1d625b2c534"]}],"mendeley":{"formattedCitation":"(Quadrant Knowledge Solutions, 2018)","plainTextFormattedCitation":"(Quadrant Knowledge Solutions, 2018)","previouslyFormattedCitation":"(Quadrant Knowledge Solutions, 2018)"},"properties":{"noteIndex":0},"schema":"https://github.com/citation-style-language/schema/raw/master/csl-citation.json"}</w:instrText>
      </w:r>
      <w:r w:rsidRPr="00312F59">
        <w:fldChar w:fldCharType="separate"/>
      </w:r>
      <w:r w:rsidRPr="00FF6A71">
        <w:rPr>
          <w:noProof/>
        </w:rPr>
        <w:t>(Quadrant Knowledge Solutions, 2018)</w:t>
      </w:r>
      <w:r w:rsidRPr="00312F59">
        <w:fldChar w:fldCharType="end"/>
      </w:r>
      <w:r w:rsidRPr="00FF6A71">
        <w:t xml:space="preserve">. </w:t>
      </w:r>
      <w:ins w:id="2540" w:author="pete jones" w:date="2022-03-30T15:53:00Z">
        <w:r w:rsidR="004529AF">
          <w:t>As a result,</w:t>
        </w:r>
      </w:ins>
      <w:r w:rsidRPr="00FF6A71">
        <w:t xml:space="preserve"> PLM market leaders have recognised the importance of education for their industrial customers. </w:t>
      </w:r>
    </w:p>
    <w:p w14:paraId="4AAF7930" w14:textId="616A9A26" w:rsidR="00A33F88" w:rsidRPr="00FF6A71" w:rsidRDefault="0098490E" w:rsidP="0098490E">
      <w:pPr>
        <w:rPr>
          <w:b/>
          <w:bCs/>
        </w:rPr>
      </w:pPr>
      <w:r w:rsidRPr="00FF6A71">
        <w:rPr>
          <w:b/>
          <w:bCs/>
        </w:rPr>
        <w:t xml:space="preserve">Educational </w:t>
      </w:r>
      <w:commentRangeStart w:id="2541"/>
      <w:r w:rsidRPr="00FF6A71">
        <w:rPr>
          <w:b/>
          <w:bCs/>
        </w:rPr>
        <w:t>perspectives</w:t>
      </w:r>
      <w:commentRangeEnd w:id="2541"/>
      <w:r w:rsidR="00954508" w:rsidRPr="00FF6A71">
        <w:rPr>
          <w:rStyle w:val="CommentReference"/>
        </w:rPr>
        <w:commentReference w:id="2541"/>
      </w:r>
    </w:p>
    <w:p w14:paraId="4581D304" w14:textId="6D74279B" w:rsidR="00A33F88" w:rsidRPr="00FF6A71" w:rsidRDefault="0098490E" w:rsidP="0098490E">
      <w:r w:rsidRPr="00FF6A71">
        <w:t xml:space="preserve">The educational perspective is the most </w:t>
      </w:r>
      <w:del w:id="2542" w:author="pete jones" w:date="2022-03-30T15:53:00Z">
        <w:r w:rsidRPr="00FF6A71" w:rsidDel="004529AF">
          <w:delText xml:space="preserve">important </w:delText>
        </w:r>
      </w:del>
      <w:ins w:id="2543" w:author="pete jones" w:date="2022-03-30T15:53:00Z">
        <w:r w:rsidR="004529AF">
          <w:t>central</w:t>
        </w:r>
        <w:r w:rsidR="004529AF" w:rsidRPr="00FF6A71">
          <w:t xml:space="preserve"> </w:t>
        </w:r>
      </w:ins>
      <w:r w:rsidRPr="00FF6A71">
        <w:t xml:space="preserve">theme to </w:t>
      </w:r>
      <w:r w:rsidR="009600C8" w:rsidRPr="00FF6A71">
        <w:t>review</w:t>
      </w:r>
      <w:r w:rsidRPr="00FF6A71">
        <w:t>.</w:t>
      </w:r>
      <w:r w:rsidR="00E70155" w:rsidRPr="00FF6A71">
        <w:t xml:space="preserve"> </w:t>
      </w:r>
      <w:r w:rsidRPr="00FF6A71">
        <w:t xml:space="preserve">Higher education curricula for engineers </w:t>
      </w:r>
      <w:r w:rsidR="00E70155" w:rsidRPr="00FF6A71">
        <w:t>have</w:t>
      </w:r>
      <w:r w:rsidRPr="00FF6A71">
        <w:t xml:space="preserve"> changed very little in this century</w:t>
      </w:r>
      <w:del w:id="2544" w:author="pete jones" w:date="2022-03-30T15:53:00Z">
        <w:r w:rsidRPr="00FF6A71" w:rsidDel="004529AF">
          <w:delText xml:space="preserve"> where i</w:delText>
        </w:r>
      </w:del>
      <w:ins w:id="2545" w:author="pete jones" w:date="2022-03-30T15:53:00Z">
        <w:r w:rsidR="004529AF">
          <w:t>. I</w:t>
        </w:r>
      </w:ins>
      <w:r w:rsidRPr="00FF6A71">
        <w:t xml:space="preserve">ndustry and academia have seen </w:t>
      </w:r>
      <w:r w:rsidR="006B0D81" w:rsidRPr="00FF6A71">
        <w:t>exceptional</w:t>
      </w:r>
      <w:r w:rsidRPr="00FF6A71">
        <w:t xml:space="preserve"> growth of related technology, </w:t>
      </w:r>
      <w:r w:rsidR="00E70155" w:rsidRPr="00FF6A71">
        <w:t>despite</w:t>
      </w:r>
      <w:r w:rsidRPr="00FF6A71">
        <w:t xml:space="preserve"> organisation</w:t>
      </w:r>
      <w:r w:rsidR="00E70155" w:rsidRPr="00FF6A71">
        <w:t xml:space="preserve">s </w:t>
      </w:r>
      <w:r w:rsidRPr="00FF6A71">
        <w:t xml:space="preserve">such as CDIO </w:t>
      </w:r>
      <w:r w:rsidR="002A4AB1" w:rsidRPr="00FF6A71">
        <w:t>influencing</w:t>
      </w:r>
      <w:r w:rsidRPr="00FF6A71">
        <w:t xml:space="preserve"> </w:t>
      </w:r>
      <w:r w:rsidR="002A4AB1" w:rsidRPr="00FF6A71">
        <w:t>HE curriculum</w:t>
      </w:r>
      <w:r w:rsidRPr="00FF6A71">
        <w:t xml:space="preserve"> </w:t>
      </w:r>
      <w:r w:rsidR="002A4AB1" w:rsidRPr="00FF6A71">
        <w:t xml:space="preserve">development for </w:t>
      </w:r>
      <w:r w:rsidRPr="00FF6A71">
        <w:t>engineer</w:t>
      </w:r>
      <w:r w:rsidR="002A4AB1" w:rsidRPr="00FF6A71">
        <w:t>ing</w:t>
      </w:r>
      <w:r w:rsidRPr="00FF6A71">
        <w:t xml:space="preserve">. Professional Institutions such as </w:t>
      </w:r>
      <w:del w:id="2546" w:author="pete jones" w:date="2022-03-29T17:55:00Z">
        <w:r w:rsidRPr="00FF6A71" w:rsidDel="00633263">
          <w:delText xml:space="preserve">IMECHE </w:delText>
        </w:r>
      </w:del>
      <w:ins w:id="2547" w:author="pete jones" w:date="2022-03-29T17:55:00Z">
        <w:r w:rsidR="00633263" w:rsidRPr="00FF6A71">
          <w:t>IM</w:t>
        </w:r>
        <w:r w:rsidR="00633263">
          <w:t>ech</w:t>
        </w:r>
        <w:r w:rsidR="00633263" w:rsidRPr="00FF6A71">
          <w:t xml:space="preserve">E </w:t>
        </w:r>
      </w:ins>
      <w:r w:rsidRPr="00FF6A71">
        <w:t>2015</w:t>
      </w:r>
      <w:del w:id="2548" w:author="pete jones" w:date="2022-03-30T15:53:00Z">
        <w:r w:rsidRPr="00FF6A71" w:rsidDel="004529AF">
          <w:delText>,</w:delText>
        </w:r>
      </w:del>
      <w:r w:rsidRPr="00FF6A71">
        <w:t xml:space="preserve"> have published surveys that conclude the UK education system will not meet </w:t>
      </w:r>
      <w:del w:id="2549" w:author="pete jones" w:date="2022-03-30T15:53:00Z">
        <w:r w:rsidRPr="00FF6A71" w:rsidDel="004529AF">
          <w:delText>the needs of industry</w:delText>
        </w:r>
      </w:del>
      <w:ins w:id="2550" w:author="pete jones" w:date="2022-03-30T15:53:00Z">
        <w:r w:rsidR="004529AF">
          <w:t>industry needs</w:t>
        </w:r>
      </w:ins>
      <w:r w:rsidRPr="00FF6A71">
        <w:t xml:space="preserve"> by 2025. </w:t>
      </w:r>
      <w:del w:id="2551" w:author="pete jones" w:date="2022-03-30T15:53:00Z">
        <w:r w:rsidRPr="00FF6A71" w:rsidDel="004529AF">
          <w:delText xml:space="preserve">Large </w:delText>
        </w:r>
      </w:del>
      <w:ins w:id="2552" w:author="pete jones" w:date="2022-03-30T15:53:00Z">
        <w:r w:rsidR="004529AF">
          <w:t>Significant</w:t>
        </w:r>
        <w:r w:rsidR="004529AF" w:rsidRPr="00FF6A71">
          <w:t xml:space="preserve"> </w:t>
        </w:r>
      </w:ins>
      <w:del w:id="2553" w:author="pete jones" w:date="2022-03-30T15:53:00Z">
        <w:r w:rsidRPr="00FF6A71" w:rsidDel="004529AF">
          <w:delText>and continuing investment into</w:delText>
        </w:r>
      </w:del>
      <w:ins w:id="2554" w:author="pete jones" w:date="2022-03-30T15:53:00Z">
        <w:r w:rsidR="004529AF">
          <w:t>investment in</w:t>
        </w:r>
      </w:ins>
      <w:r w:rsidRPr="00FF6A71">
        <w:t xml:space="preserve"> CDE technology continues by an increasing diversity of engineering companies and is now not the preserve of </w:t>
      </w:r>
      <w:del w:id="2555" w:author="pete jones" w:date="2022-03-30T15:53:00Z">
        <w:r w:rsidRPr="00FF6A71" w:rsidDel="004529AF">
          <w:delText xml:space="preserve">large </w:delText>
        </w:r>
      </w:del>
      <w:ins w:id="2556" w:author="pete jones" w:date="2022-03-30T15:53:00Z">
        <w:r w:rsidR="004529AF">
          <w:t>prominent</w:t>
        </w:r>
        <w:r w:rsidR="004529AF" w:rsidRPr="00FF6A71">
          <w:t xml:space="preserve"> </w:t>
        </w:r>
      </w:ins>
      <w:r w:rsidRPr="00FF6A71">
        <w:t>OEMs. There is a lack of awareness of CDE in academia</w:t>
      </w:r>
      <w:del w:id="2557" w:author="pete jones" w:date="2022-03-30T15:53:00Z">
        <w:r w:rsidRPr="00FF6A71" w:rsidDel="004529AF">
          <w:delText xml:space="preserve"> evidenced by courses that remain rooted in teaching and learning strategies, assessment, and environments predicated on the “lecture” </w:delText>
        </w:r>
        <w:r w:rsidR="002A4AB1" w:rsidRPr="00FF6A71" w:rsidDel="004529AF">
          <w:delText xml:space="preserve">strategies </w:delText>
        </w:r>
        <w:r w:rsidRPr="00FF6A71" w:rsidDel="004529AF">
          <w:delText>of a previous generation</w:delText>
        </w:r>
      </w:del>
      <w:ins w:id="2558" w:author="pete jones" w:date="2022-03-30T15:53:00Z">
        <w:r w:rsidR="004529AF">
          <w:t>, evidenced by courses that remain rooted in teaching and learning strategies, assessments, and environments predicated on a previous generation's “lecture” strategies</w:t>
        </w:r>
      </w:ins>
      <w:r w:rsidRPr="00FF6A71">
        <w:t xml:space="preserve">. CDE has proven value to </w:t>
      </w:r>
      <w:ins w:id="2559" w:author="pete jones" w:date="2022-03-30T15:57:00Z">
        <w:r w:rsidR="004529AF">
          <w:t xml:space="preserve">the </w:t>
        </w:r>
      </w:ins>
      <w:r w:rsidRPr="00FF6A71">
        <w:t>industry</w:t>
      </w:r>
      <w:ins w:id="2560" w:author="pete jones" w:date="2022-03-30T15:54:00Z">
        <w:r w:rsidR="004529AF">
          <w:t>,</w:t>
        </w:r>
      </w:ins>
      <w:r w:rsidRPr="00FF6A71">
        <w:t xml:space="preserve"> suggest</w:t>
      </w:r>
      <w:r w:rsidR="002A4AB1" w:rsidRPr="00FF6A71">
        <w:t xml:space="preserve">ing that it has the </w:t>
      </w:r>
      <w:r w:rsidR="00166BBC" w:rsidRPr="00FF6A71">
        <w:t>potential to</w:t>
      </w:r>
      <w:r w:rsidR="002A4AB1" w:rsidRPr="00FF6A71">
        <w:t xml:space="preserve"> add similar value to an </w:t>
      </w:r>
      <w:r w:rsidR="00166BBC" w:rsidRPr="00FF6A71">
        <w:t>evolving</w:t>
      </w:r>
      <w:r w:rsidRPr="00FF6A71">
        <w:t xml:space="preserve"> modern curriculum, </w:t>
      </w:r>
      <w:del w:id="2561" w:author="pete jones" w:date="2022-03-29T17:55:00Z">
        <w:r w:rsidRPr="00FF6A71" w:rsidDel="00633263">
          <w:lastRenderedPageBreak/>
          <w:delText xml:space="preserve">to </w:delText>
        </w:r>
      </w:del>
      <w:r w:rsidRPr="00FF6A71">
        <w:t>enhance teamwork</w:t>
      </w:r>
      <w:del w:id="2562" w:author="pete jones" w:date="2022-04-01T15:15:00Z">
        <w:r w:rsidRPr="00FF6A71" w:rsidDel="00726256">
          <w:delText>,</w:delText>
        </w:r>
      </w:del>
      <w:r w:rsidRPr="00FF6A71">
        <w:t xml:space="preserve"> </w:t>
      </w:r>
      <w:ins w:id="2563" w:author="pete jones" w:date="2022-04-01T15:14:00Z">
        <w:r w:rsidR="00726256">
          <w:t xml:space="preserve">and </w:t>
        </w:r>
      </w:ins>
      <w:r w:rsidRPr="00FF6A71">
        <w:t>collaboration</w:t>
      </w:r>
      <w:ins w:id="2564" w:author="pete jones" w:date="2022-03-29T17:55:00Z">
        <w:r w:rsidR="00633263">
          <w:t>,</w:t>
        </w:r>
      </w:ins>
      <w:r w:rsidRPr="00FF6A71">
        <w:t xml:space="preserve"> and </w:t>
      </w:r>
      <w:del w:id="2565" w:author="pete jones" w:date="2022-03-29T17:55:00Z">
        <w:r w:rsidRPr="00FF6A71" w:rsidDel="00633263">
          <w:delText xml:space="preserve">to </w:delText>
        </w:r>
      </w:del>
      <w:r w:rsidRPr="00FF6A71">
        <w:t>enable a creative infrastructure to support experiential learning.</w:t>
      </w:r>
    </w:p>
    <w:p w14:paraId="6AE971C6" w14:textId="51C4EFE0" w:rsidR="00A33F88" w:rsidRPr="00FF6A71" w:rsidRDefault="00C476DF" w:rsidP="0098490E">
      <w:r w:rsidRPr="00FF6A71">
        <w:t>STEM</w:t>
      </w:r>
      <w:r w:rsidR="0098490E" w:rsidRPr="00FF6A71">
        <w:t xml:space="preserve"> initiatives </w:t>
      </w:r>
      <w:del w:id="2566" w:author="pete jones" w:date="2022-03-30T15:54:00Z">
        <w:r w:rsidR="0098490E" w:rsidRPr="00FF6A71" w:rsidDel="004529AF">
          <w:delText xml:space="preserve">were first </w:delText>
        </w:r>
      </w:del>
      <w:ins w:id="2567" w:author="pete jones" w:date="2022-03-30T15:56:00Z">
        <w:r w:rsidR="004529AF">
          <w:t>have been recognised</w:t>
        </w:r>
      </w:ins>
      <w:del w:id="2568" w:author="pete jones" w:date="2022-03-30T15:56:00Z">
        <w:r w:rsidR="0098490E" w:rsidRPr="00FF6A71" w:rsidDel="004529AF">
          <w:delText>discussed</w:delText>
        </w:r>
      </w:del>
      <w:r w:rsidR="0098490E" w:rsidRPr="00FF6A71">
        <w:t xml:space="preserve"> as being essential to the well</w:t>
      </w:r>
      <w:ins w:id="2569" w:author="pete jones" w:date="2022-03-29T17:55:00Z">
        <w:r w:rsidR="00633263">
          <w:t>-</w:t>
        </w:r>
      </w:ins>
      <w:r w:rsidR="0098490E" w:rsidRPr="00FF6A71">
        <w:t xml:space="preserve">being of UK manufacturing </w:t>
      </w:r>
      <w:del w:id="2570" w:author="pete jones" w:date="2022-03-29T17:55:00Z">
        <w:r w:rsidR="0098490E" w:rsidRPr="00FF6A71" w:rsidDel="00633263">
          <w:delText xml:space="preserve">since </w:delText>
        </w:r>
      </w:del>
      <w:ins w:id="2571" w:author="pete jones" w:date="2022-03-29T17:55:00Z">
        <w:r w:rsidR="00633263">
          <w:t>in</w:t>
        </w:r>
        <w:r w:rsidR="00633263" w:rsidRPr="00FF6A71">
          <w:t xml:space="preserve"> </w:t>
        </w:r>
      </w:ins>
      <w:r w:rsidR="0098490E" w:rsidRPr="00FF6A71">
        <w:t>the early 2000</w:t>
      </w:r>
      <w:del w:id="2572" w:author="pete jones" w:date="2022-03-29T17:56:00Z">
        <w:r w:rsidR="0098490E" w:rsidRPr="00FF6A71" w:rsidDel="00633263">
          <w:delText>’</w:delText>
        </w:r>
      </w:del>
      <w:r w:rsidR="0098490E" w:rsidRPr="00FF6A71">
        <w:t xml:space="preserve">s. </w:t>
      </w:r>
      <w:r w:rsidRPr="00FF6A71">
        <w:t>Throughout this century</w:t>
      </w:r>
      <w:ins w:id="2573" w:author="pete jones" w:date="2022-03-30T15:54:00Z">
        <w:r w:rsidR="004529AF">
          <w:t>,</w:t>
        </w:r>
      </w:ins>
      <w:r w:rsidRPr="00FF6A71">
        <w:t xml:space="preserve"> the </w:t>
      </w:r>
      <w:r w:rsidR="0098490E" w:rsidRPr="00FF6A71">
        <w:t xml:space="preserve">theory and practice </w:t>
      </w:r>
      <w:r w:rsidRPr="00FF6A71">
        <w:t xml:space="preserve">of STEM education </w:t>
      </w:r>
      <w:del w:id="2574" w:author="pete jones" w:date="2022-03-29T17:56:00Z">
        <w:r w:rsidR="0098490E" w:rsidRPr="00FF6A71" w:rsidDel="00633263">
          <w:delText xml:space="preserve">has </w:delText>
        </w:r>
      </w:del>
      <w:ins w:id="2575" w:author="pete jones" w:date="2022-03-29T17:56:00Z">
        <w:r w:rsidR="00633263" w:rsidRPr="00FF6A71">
          <w:t>ha</w:t>
        </w:r>
        <w:r w:rsidR="00633263">
          <w:t>ve</w:t>
        </w:r>
        <w:r w:rsidR="00633263" w:rsidRPr="00FF6A71">
          <w:t xml:space="preserve"> </w:t>
        </w:r>
      </w:ins>
      <w:r w:rsidR="0098490E" w:rsidRPr="00FF6A71">
        <w:t xml:space="preserve">increased </w:t>
      </w:r>
      <w:del w:id="2576" w:author="pete jones" w:date="2022-03-29T17:56:00Z">
        <w:r w:rsidR="0098490E" w:rsidRPr="00FF6A71" w:rsidDel="00633263">
          <w:delText xml:space="preserve">its </w:delText>
        </w:r>
      </w:del>
      <w:ins w:id="2577" w:author="pete jones" w:date="2022-03-29T17:56:00Z">
        <w:r w:rsidR="00633263">
          <w:t>their</w:t>
        </w:r>
        <w:r w:rsidR="00633263" w:rsidRPr="00FF6A71">
          <w:t xml:space="preserve"> </w:t>
        </w:r>
      </w:ins>
      <w:r w:rsidR="0098490E" w:rsidRPr="00FF6A71">
        <w:t>foothold in UK educatio</w:t>
      </w:r>
      <w:r w:rsidRPr="00FF6A71">
        <w:t xml:space="preserve">n. </w:t>
      </w:r>
      <w:del w:id="2578" w:author="pete jones" w:date="2022-03-30T15:55:00Z">
        <w:r w:rsidRPr="00FF6A71" w:rsidDel="004529AF">
          <w:delText>Higher education is today</w:delText>
        </w:r>
      </w:del>
      <w:ins w:id="2579" w:author="pete jones" w:date="2022-03-30T15:55:00Z">
        <w:r w:rsidR="004529AF">
          <w:t>Today, higher education recruits</w:t>
        </w:r>
      </w:ins>
      <w:del w:id="2580" w:author="pete jones" w:date="2022-03-30T15:55:00Z">
        <w:r w:rsidRPr="00FF6A71" w:rsidDel="004529AF">
          <w:delText xml:space="preserve"> recruiting</w:delText>
        </w:r>
      </w:del>
      <w:r w:rsidRPr="00FF6A71">
        <w:t xml:space="preserve"> students who have experienced STEM and PBL learning strategies throughout their educational journey</w:t>
      </w:r>
      <w:del w:id="2581" w:author="pete jones" w:date="2022-03-29T17:56:00Z">
        <w:r w:rsidRPr="00FF6A71" w:rsidDel="00633263">
          <w:delText>’</w:delText>
        </w:r>
      </w:del>
      <w:r w:rsidRPr="00FF6A71">
        <w:t xml:space="preserve">s. </w:t>
      </w:r>
      <w:del w:id="2582" w:author="pete jones" w:date="2022-03-29T17:56:00Z">
        <w:r w:rsidRPr="00FF6A71" w:rsidDel="00633263">
          <w:delText xml:space="preserve">Students </w:delText>
        </w:r>
      </w:del>
      <w:ins w:id="2583" w:author="pete jones" w:date="2022-03-29T17:56:00Z">
        <w:r w:rsidR="00633263">
          <w:t>For s</w:t>
        </w:r>
        <w:r w:rsidR="00633263" w:rsidRPr="00FF6A71">
          <w:t xml:space="preserve">tudents </w:t>
        </w:r>
      </w:ins>
      <w:r w:rsidRPr="00FF6A71">
        <w:t xml:space="preserve">who have been introduced to a wide variety of technology and encouraged to embrace </w:t>
      </w:r>
      <w:del w:id="2584" w:author="pete jones" w:date="2022-03-29T17:56:00Z">
        <w:r w:rsidRPr="00FF6A71" w:rsidDel="00633263">
          <w:delText>21</w:delText>
        </w:r>
        <w:r w:rsidRPr="00FF6A71" w:rsidDel="00633263">
          <w:rPr>
            <w:vertAlign w:val="superscript"/>
          </w:rPr>
          <w:delText>st</w:delText>
        </w:r>
        <w:r w:rsidRPr="00FF6A71" w:rsidDel="00633263">
          <w:delText xml:space="preserve"> </w:delText>
        </w:r>
      </w:del>
      <w:ins w:id="2585" w:author="pete jones" w:date="2022-03-29T17:56:00Z">
        <w:r w:rsidR="00633263" w:rsidRPr="00FF6A71">
          <w:t>21</w:t>
        </w:r>
        <w:r w:rsidR="00633263" w:rsidRPr="00FF6A71">
          <w:rPr>
            <w:vertAlign w:val="superscript"/>
          </w:rPr>
          <w:t>st</w:t>
        </w:r>
        <w:r w:rsidR="00633263">
          <w:t>-</w:t>
        </w:r>
      </w:ins>
      <w:r w:rsidRPr="00FF6A71">
        <w:t>century skills, consequently</w:t>
      </w:r>
      <w:ins w:id="2586" w:author="pete jones" w:date="2022-03-29T17:56:00Z">
        <w:r w:rsidR="00633263">
          <w:t>,</w:t>
        </w:r>
      </w:ins>
      <w:r w:rsidRPr="00FF6A71">
        <w:t xml:space="preserve"> it follows that higher education has a contractual obligation to expand their expectations in a new paradigm. </w:t>
      </w:r>
      <w:bookmarkStart w:id="2587" w:name="_Toc45114044"/>
    </w:p>
    <w:p w14:paraId="24F147BA" w14:textId="77777777" w:rsidR="00A33F88" w:rsidRPr="00FF6A71" w:rsidRDefault="0098490E" w:rsidP="0098490E">
      <w:pPr>
        <w:pStyle w:val="Heading3"/>
      </w:pPr>
      <w:bookmarkStart w:id="2588" w:name="_Toc68162181"/>
      <w:bookmarkStart w:id="2589" w:name="_Toc99969491"/>
      <w:r w:rsidRPr="00FF6A71">
        <w:t>Digital enrichment</w:t>
      </w:r>
      <w:bookmarkEnd w:id="2587"/>
      <w:bookmarkEnd w:id="2588"/>
      <w:bookmarkEnd w:id="2589"/>
    </w:p>
    <w:p w14:paraId="280453F5" w14:textId="161EC772" w:rsidR="00A33F88" w:rsidRPr="00FF6A71" w:rsidRDefault="0098490E" w:rsidP="0098490E">
      <w:r w:rsidRPr="00FF6A71">
        <w:t xml:space="preserve">A gap exists between the traditional and contemporary academic engineering experience and the performance expectations of industrial employers. Current curricula are heavily weighted to engineering principles and provide minimal </w:t>
      </w:r>
      <w:del w:id="2590" w:author="pete jones" w:date="2022-03-30T15:57:00Z">
        <w:r w:rsidRPr="00FF6A71" w:rsidDel="004529AF">
          <w:delText>opportunities for physical and digital practical application</w:delText>
        </w:r>
      </w:del>
      <w:ins w:id="2591" w:author="pete jones" w:date="2022-03-30T15:57:00Z">
        <w:r w:rsidR="004529AF">
          <w:t>physical and digital practical applications opportunitie</w:t>
        </w:r>
      </w:ins>
      <w:r w:rsidRPr="00FF6A71">
        <w:t xml:space="preserve">s. CDE theory and practice </w:t>
      </w:r>
      <w:del w:id="2592" w:author="pete jones" w:date="2022-03-30T12:42:00Z">
        <w:r w:rsidRPr="00FF6A71" w:rsidDel="00042512">
          <w:delText xml:space="preserve">is </w:delText>
        </w:r>
      </w:del>
      <w:ins w:id="2593" w:author="pete jones" w:date="2022-03-30T12:42:00Z">
        <w:r w:rsidR="00042512">
          <w:t>are</w:t>
        </w:r>
        <w:r w:rsidR="00042512" w:rsidRPr="00FF6A71">
          <w:t xml:space="preserve"> </w:t>
        </w:r>
      </w:ins>
      <w:r w:rsidRPr="00FF6A71">
        <w:t xml:space="preserve">industry and </w:t>
      </w:r>
      <w:del w:id="2594" w:author="pete jones" w:date="2022-03-29T17:56:00Z">
        <w:r w:rsidRPr="00FF6A71" w:rsidDel="00633263">
          <w:delText xml:space="preserve">vendor </w:delText>
        </w:r>
      </w:del>
      <w:ins w:id="2595" w:author="pete jones" w:date="2022-03-29T17:56:00Z">
        <w:r w:rsidR="00633263" w:rsidRPr="00FF6A71">
          <w:t>vendor</w:t>
        </w:r>
        <w:r w:rsidR="00633263">
          <w:t>-</w:t>
        </w:r>
      </w:ins>
      <w:r w:rsidRPr="00FF6A71">
        <w:t xml:space="preserve">led and insufficient drive to evolve the curriculum has resulted in </w:t>
      </w:r>
      <w:ins w:id="2596" w:author="pete jones" w:date="2022-03-29T17:56:00Z">
        <w:r w:rsidR="00633263">
          <w:t xml:space="preserve">the </w:t>
        </w:r>
      </w:ins>
      <w:r w:rsidRPr="00FF6A71">
        <w:t xml:space="preserve">limited academic evaluation of digital technology. </w:t>
      </w:r>
      <w:del w:id="2597" w:author="pete jones" w:date="2022-03-30T15:57:00Z">
        <w:r w:rsidRPr="00FF6A71" w:rsidDel="004529AF">
          <w:delText xml:space="preserve">Inadequate </w:delText>
        </w:r>
      </w:del>
      <w:ins w:id="2598" w:author="pete jones" w:date="2022-03-30T15:57:00Z">
        <w:r w:rsidR="004529AF">
          <w:t>Preliminary</w:t>
        </w:r>
        <w:r w:rsidR="004529AF" w:rsidRPr="00FF6A71">
          <w:t xml:space="preserve"> </w:t>
        </w:r>
      </w:ins>
      <w:r w:rsidRPr="00FF6A71">
        <w:t xml:space="preserve">research has presented </w:t>
      </w:r>
      <w:del w:id="2599" w:author="pete jones" w:date="2022-03-30T15:58:00Z">
        <w:r w:rsidR="00CE2076" w:rsidRPr="00FF6A71" w:rsidDel="004529AF">
          <w:delText>negligible</w:delText>
        </w:r>
      </w:del>
      <w:ins w:id="2600" w:author="pete jones" w:date="2022-03-30T15:58:00Z">
        <w:r w:rsidR="004529AF">
          <w:t>little</w:t>
        </w:r>
      </w:ins>
      <w:r w:rsidRPr="00FF6A71">
        <w:t xml:space="preserve"> evidence of the methods and benefits </w:t>
      </w:r>
      <w:del w:id="2601" w:author="pete jones" w:date="2022-03-29T17:56:00Z">
        <w:r w:rsidRPr="00FF6A71" w:rsidDel="00633263">
          <w:delText xml:space="preserve">for </w:delText>
        </w:r>
      </w:del>
      <w:ins w:id="2602" w:author="pete jones" w:date="2022-03-29T17:56:00Z">
        <w:r w:rsidR="00633263">
          <w:t>of</w:t>
        </w:r>
        <w:r w:rsidR="00633263" w:rsidRPr="00FF6A71">
          <w:t xml:space="preserve"> </w:t>
        </w:r>
      </w:ins>
      <w:r w:rsidRPr="00FF6A71">
        <w:t>adopting CDE into HE. The thesis aims to demonstrate a concept by which CDE can support curriculum evolution</w:t>
      </w:r>
      <w:r w:rsidR="00CE2076" w:rsidRPr="00FF6A71">
        <w:t>.</w:t>
      </w:r>
      <w:r w:rsidRPr="00FF6A71">
        <w:t xml:space="preserve"> </w:t>
      </w:r>
    </w:p>
    <w:p w14:paraId="4A172A3F" w14:textId="660A581E" w:rsidR="00A33F88" w:rsidRPr="00FF6A71" w:rsidRDefault="0098490E" w:rsidP="0098490E">
      <w:r w:rsidRPr="00FF6A71">
        <w:t xml:space="preserve">The need to rethink engineering education combined with the growth of digital technologies in the field </w:t>
      </w:r>
      <w:del w:id="2603" w:author="pete jones" w:date="2022-03-29T17:56:00Z">
        <w:r w:rsidRPr="00FF6A71" w:rsidDel="00633263">
          <w:delText xml:space="preserve">have </w:delText>
        </w:r>
      </w:del>
      <w:ins w:id="2604" w:author="pete jones" w:date="2022-03-29T17:56:00Z">
        <w:r w:rsidR="00633263" w:rsidRPr="00FF6A71">
          <w:t>ha</w:t>
        </w:r>
        <w:r w:rsidR="00633263">
          <w:t>s</w:t>
        </w:r>
        <w:r w:rsidR="00633263" w:rsidRPr="00FF6A71">
          <w:t xml:space="preserve"> </w:t>
        </w:r>
      </w:ins>
      <w:r w:rsidRPr="00FF6A71">
        <w:t>made equal contributions to the design of the thematic approach to the literature review.</w:t>
      </w:r>
      <w:bookmarkStart w:id="2605" w:name="_Toc70580429"/>
      <w:bookmarkStart w:id="2606" w:name="_Toc45114045"/>
      <w:bookmarkStart w:id="2607" w:name="_Toc42251545"/>
      <w:bookmarkEnd w:id="2605"/>
    </w:p>
    <w:p w14:paraId="45AAC4C8" w14:textId="77777777" w:rsidR="00A33F88" w:rsidRPr="00FF6A71" w:rsidRDefault="0098490E" w:rsidP="0098490E">
      <w:pPr>
        <w:pStyle w:val="Heading3"/>
      </w:pPr>
      <w:bookmarkStart w:id="2608" w:name="_Toc68162182"/>
      <w:bookmarkStart w:id="2609" w:name="_Toc99969492"/>
      <w:r w:rsidRPr="00FF6A71">
        <w:t>Organisation</w:t>
      </w:r>
      <w:bookmarkStart w:id="2610" w:name="_Toc70580430"/>
      <w:bookmarkEnd w:id="2606"/>
      <w:bookmarkEnd w:id="2608"/>
      <w:bookmarkEnd w:id="2609"/>
      <w:bookmarkEnd w:id="2610"/>
    </w:p>
    <w:p w14:paraId="4A8C3AF9" w14:textId="4A78EF3F" w:rsidR="00A33F88" w:rsidRPr="00FF6A71" w:rsidRDefault="0098490E" w:rsidP="0098490E">
      <w:r w:rsidRPr="00FF6A71">
        <w:t xml:space="preserve">This chapter </w:t>
      </w:r>
      <w:del w:id="2611" w:author="pete jones" w:date="2022-03-30T16:00:00Z">
        <w:r w:rsidRPr="00FF6A71" w:rsidDel="004529AF">
          <w:delText xml:space="preserve">is </w:delText>
        </w:r>
      </w:del>
      <w:del w:id="2612" w:author="pete jones" w:date="2022-03-30T15:58:00Z">
        <w:r w:rsidRPr="00FF6A71" w:rsidDel="004529AF">
          <w:delText>organised</w:delText>
        </w:r>
        <w:bookmarkEnd w:id="2607"/>
        <w:r w:rsidRPr="00FF6A71" w:rsidDel="004529AF">
          <w:delText xml:space="preserve"> thematically </w:delText>
        </w:r>
      </w:del>
      <w:del w:id="2613" w:author="pete jones" w:date="2022-03-30T16:00:00Z">
        <w:r w:rsidRPr="00FF6A71" w:rsidDel="004529AF">
          <w:delText>using</w:delText>
        </w:r>
      </w:del>
      <w:ins w:id="2614" w:author="pete jones" w:date="2022-03-30T16:00:00Z">
        <w:r w:rsidR="004529AF">
          <w:t>uses</w:t>
        </w:r>
      </w:ins>
      <w:r w:rsidRPr="00FF6A71">
        <w:t xml:space="preserve"> three core themes, industry, software developers</w:t>
      </w:r>
      <w:r w:rsidR="00406B9D" w:rsidRPr="00FF6A71">
        <w:t xml:space="preserve"> (vendors)</w:t>
      </w:r>
      <w:r w:rsidRPr="00FF6A71">
        <w:t xml:space="preserve">, and education. Each will provide context and background to the subject and detail the different methodologies used. </w:t>
      </w:r>
      <w:del w:id="2615" w:author="pete jones" w:date="2022-03-30T15:59:00Z">
        <w:r w:rsidRPr="00FF6A71" w:rsidDel="004529AF">
          <w:delText xml:space="preserve">Previous </w:delText>
        </w:r>
      </w:del>
      <w:ins w:id="2616" w:author="pete jones" w:date="2022-03-30T15:59:00Z">
        <w:r w:rsidR="004529AF">
          <w:t>In addition, p</w:t>
        </w:r>
        <w:r w:rsidR="004529AF" w:rsidRPr="00FF6A71">
          <w:t xml:space="preserve">revious </w:t>
        </w:r>
      </w:ins>
      <w:r w:rsidRPr="00FF6A71">
        <w:t>studies within each theme are</w:t>
      </w:r>
      <w:del w:id="2617" w:author="pete jones" w:date="2022-03-30T15:59:00Z">
        <w:r w:rsidRPr="00FF6A71" w:rsidDel="004529AF">
          <w:delText xml:space="preserve"> </w:delText>
        </w:r>
      </w:del>
      <w:del w:id="2618" w:author="pete jones" w:date="2022-03-30T15:58:00Z">
        <w:r w:rsidRPr="00FF6A71" w:rsidDel="004529AF">
          <w:delText xml:space="preserve">carefully </w:delText>
        </w:r>
      </w:del>
      <w:del w:id="2619" w:author="pete jones" w:date="2022-03-30T15:59:00Z">
        <w:r w:rsidRPr="00FF6A71" w:rsidDel="004529AF">
          <w:delText>chosen and</w:delText>
        </w:r>
      </w:del>
      <w:r w:rsidRPr="00FF6A71">
        <w:t xml:space="preserve"> discussed to support th</w:t>
      </w:r>
      <w:del w:id="2620" w:author="pete jones" w:date="2022-03-30T15:58:00Z">
        <w:r w:rsidRPr="00FF6A71" w:rsidDel="004529AF">
          <w:delText>e problem statement and hypotheses of this thesi</w:delText>
        </w:r>
      </w:del>
      <w:ins w:id="2621" w:author="pete jones" w:date="2022-03-30T15:58:00Z">
        <w:r w:rsidR="004529AF">
          <w:t>is thesis's problem statement and hypothese</w:t>
        </w:r>
      </w:ins>
      <w:r w:rsidRPr="00FF6A71">
        <w:t>s.</w:t>
      </w:r>
      <w:bookmarkStart w:id="2622" w:name="_Toc70580431"/>
      <w:bookmarkEnd w:id="2622"/>
    </w:p>
    <w:p w14:paraId="63C2E9AC" w14:textId="051F9254" w:rsidR="00A33F88" w:rsidRPr="00FF6A71" w:rsidRDefault="0098490E" w:rsidP="0098490E">
      <w:r w:rsidRPr="00FF6A71">
        <w:lastRenderedPageBreak/>
        <w:t xml:space="preserve">The conclusion </w:t>
      </w:r>
      <w:r w:rsidR="00406B9D" w:rsidRPr="00FF6A71">
        <w:t xml:space="preserve">of the chapter </w:t>
      </w:r>
      <w:r w:rsidRPr="00FF6A71">
        <w:t>reiterates how this research addresses gaps and contributes new knowledge. The mainstream discussions are consolidated and demonstrate how existing theories and methods have contributed to build</w:t>
      </w:r>
      <w:ins w:id="2623" w:author="pete jones" w:date="2022-03-29T17:56:00Z">
        <w:r w:rsidR="00633263">
          <w:t>ing</w:t>
        </w:r>
      </w:ins>
      <w:r w:rsidRPr="00FF6A71">
        <w:t xml:space="preserve"> a framework for the </w:t>
      </w:r>
      <w:del w:id="2624" w:author="pete jones" w:date="2022-03-30T16:00:00Z">
        <w:r w:rsidRPr="00FF6A71" w:rsidDel="004529AF">
          <w:delText>research</w:delText>
        </w:r>
      </w:del>
      <w:ins w:id="2625" w:author="pete jones" w:date="2022-03-30T16:00:00Z">
        <w:r w:rsidR="004529AF">
          <w:t>study</w:t>
        </w:r>
      </w:ins>
      <w:r w:rsidRPr="00FF6A71">
        <w:t xml:space="preserve">. </w:t>
      </w:r>
      <w:del w:id="2626" w:author="pete jones" w:date="2022-03-30T16:00:00Z">
        <w:r w:rsidRPr="00FF6A71" w:rsidDel="004529AF">
          <w:delText xml:space="preserve">A </w:delText>
        </w:r>
      </w:del>
      <w:ins w:id="2627" w:author="pete jones" w:date="2022-03-30T16:00:00Z">
        <w:r w:rsidR="004529AF">
          <w:t>Finally, a</w:t>
        </w:r>
        <w:r w:rsidR="004529AF" w:rsidRPr="00FF6A71">
          <w:t xml:space="preserve"> </w:t>
        </w:r>
      </w:ins>
      <w:r w:rsidRPr="00FF6A71">
        <w:t>brief description of the methodology of the thesis signposts the next steps.</w:t>
      </w:r>
      <w:bookmarkStart w:id="2628" w:name="_Toc70580432"/>
      <w:bookmarkStart w:id="2629" w:name="_Toc45114046"/>
      <w:bookmarkEnd w:id="2628"/>
    </w:p>
    <w:p w14:paraId="0AB39528" w14:textId="77777777" w:rsidR="00A33F88" w:rsidRPr="00FF6A71" w:rsidRDefault="0098490E" w:rsidP="0098490E">
      <w:pPr>
        <w:pStyle w:val="Heading2"/>
      </w:pPr>
      <w:bookmarkStart w:id="2630" w:name="_Toc68162183"/>
      <w:bookmarkStart w:id="2631" w:name="_Toc99969493"/>
      <w:r w:rsidRPr="00FF6A71">
        <w:t>Industrial perspectives</w:t>
      </w:r>
      <w:bookmarkEnd w:id="2629"/>
      <w:bookmarkEnd w:id="2630"/>
      <w:bookmarkEnd w:id="2631"/>
    </w:p>
    <w:p w14:paraId="73032B73" w14:textId="327C9A7A" w:rsidR="00A33F88" w:rsidRPr="00FF6A71" w:rsidRDefault="0098490E" w:rsidP="0098490E">
      <w:r w:rsidRPr="00FF6A71">
        <w:t xml:space="preserve">This theme provides the background of the evolution of PLM as it </w:t>
      </w:r>
      <w:del w:id="2632" w:author="pete jones" w:date="2022-03-30T16:00:00Z">
        <w:r w:rsidRPr="00FF6A71" w:rsidDel="004529AF">
          <w:delText>specifically relates</w:delText>
        </w:r>
      </w:del>
      <w:ins w:id="2633" w:author="pete jones" w:date="2022-03-30T16:00:00Z">
        <w:r w:rsidR="004529AF">
          <w:t>relates explicitly</w:t>
        </w:r>
      </w:ins>
      <w:r w:rsidRPr="00FF6A71">
        <w:t xml:space="preserve"> to digital engineering and the development of IT infrastructures. </w:t>
      </w:r>
      <w:ins w:id="2634" w:author="pete jones" w:date="2022-03-30T16:01:00Z">
        <w:r w:rsidR="004529AF">
          <w:t xml:space="preserve">Simplifying </w:t>
        </w:r>
      </w:ins>
      <w:r w:rsidRPr="00FF6A71">
        <w:t>PLM</w:t>
      </w:r>
      <w:del w:id="2635" w:author="pete jones" w:date="2022-03-30T16:00:00Z">
        <w:r w:rsidRPr="00FF6A71" w:rsidDel="004529AF">
          <w:delText xml:space="preserve"> is</w:delText>
        </w:r>
      </w:del>
      <w:r w:rsidRPr="00FF6A71">
        <w:t xml:space="preserve"> </w:t>
      </w:r>
      <w:del w:id="2636" w:author="pete jones" w:date="2022-03-30T16:01:00Z">
        <w:r w:rsidRPr="00FF6A71" w:rsidDel="004529AF">
          <w:delText xml:space="preserve">often simplified </w:delText>
        </w:r>
      </w:del>
      <w:r w:rsidRPr="00FF6A71">
        <w:t xml:space="preserve">as </w:t>
      </w:r>
      <w:del w:id="2637" w:author="pete jones" w:date="2022-03-29T17:56:00Z">
        <w:r w:rsidRPr="00FF6A71" w:rsidDel="00633263">
          <w:delText xml:space="preserve">computer </w:delText>
        </w:r>
      </w:del>
      <w:ins w:id="2638" w:author="pete jones" w:date="2022-03-29T17:56:00Z">
        <w:r w:rsidR="00633263" w:rsidRPr="00FF6A71">
          <w:t>computer</w:t>
        </w:r>
        <w:r w:rsidR="00633263">
          <w:t>-</w:t>
        </w:r>
      </w:ins>
      <w:r w:rsidRPr="00FF6A71">
        <w:t>aided design (CAD)</w:t>
      </w:r>
      <w:ins w:id="2639" w:author="pete jones" w:date="2022-03-30T16:02:00Z">
        <w:r w:rsidR="004529AF">
          <w:t xml:space="preserve"> ignores the broader contributions to collaborative concepts</w:t>
        </w:r>
      </w:ins>
      <w:r w:rsidRPr="00FF6A71">
        <w:t xml:space="preserve">. The theme investigates why this is an oversimplification by discussing the theories associated </w:t>
      </w:r>
      <w:del w:id="2640" w:author="pete jones" w:date="2022-03-29T17:56:00Z">
        <w:r w:rsidRPr="00FF6A71" w:rsidDel="00633263">
          <w:delText xml:space="preserve">to </w:delText>
        </w:r>
      </w:del>
      <w:ins w:id="2641" w:author="pete jones" w:date="2022-03-29T17:56:00Z">
        <w:r w:rsidR="00633263">
          <w:t>with</w:t>
        </w:r>
        <w:r w:rsidR="00633263" w:rsidRPr="00FF6A71">
          <w:t xml:space="preserve"> </w:t>
        </w:r>
      </w:ins>
      <w:r w:rsidRPr="00FF6A71">
        <w:t>PLM and its triple bottom line</w:t>
      </w:r>
      <w:del w:id="2642" w:author="pete jones" w:date="2022-03-30T16:00:00Z">
        <w:r w:rsidRPr="00FF6A71" w:rsidDel="004529AF">
          <w:delText xml:space="preserve"> of,</w:delText>
        </w:r>
      </w:del>
      <w:ins w:id="2643" w:author="pete jones" w:date="2022-03-30T16:00:00Z">
        <w:r w:rsidR="004529AF">
          <w:t>:</w:t>
        </w:r>
      </w:ins>
      <w:r w:rsidRPr="00FF6A71">
        <w:t xml:space="preserve"> people, proces</w:t>
      </w:r>
      <w:ins w:id="2644" w:author="pete jones" w:date="2022-03-29T17:57:00Z">
        <w:r w:rsidR="00633263">
          <w:t>se</w:t>
        </w:r>
      </w:ins>
      <w:r w:rsidRPr="00FF6A71">
        <w:t xml:space="preserve">s, and tools. The theme concludes with a review of the industrial value </w:t>
      </w:r>
      <w:ins w:id="2645" w:author="pete jones" w:date="2022-03-29T17:57:00Z">
        <w:r w:rsidR="00633263">
          <w:t xml:space="preserve">of </w:t>
        </w:r>
      </w:ins>
      <w:r w:rsidRPr="00FF6A71">
        <w:t xml:space="preserve">PLM and </w:t>
      </w:r>
      <w:ins w:id="2646" w:author="pete jones" w:date="2022-03-29T17:57:00Z">
        <w:r w:rsidR="00633263">
          <w:t xml:space="preserve">its </w:t>
        </w:r>
      </w:ins>
      <w:r w:rsidRPr="00FF6A71">
        <w:t>implications for Industry 4.</w:t>
      </w:r>
      <w:bookmarkStart w:id="2647" w:name="_Toc502924792"/>
      <w:bookmarkStart w:id="2648" w:name="_Toc45114047"/>
    </w:p>
    <w:p w14:paraId="52953827" w14:textId="77777777" w:rsidR="00A33F88" w:rsidRPr="00FF6A71" w:rsidRDefault="0098490E" w:rsidP="00896A75">
      <w:pPr>
        <w:rPr>
          <w:b/>
          <w:bCs/>
          <w:u w:val="single"/>
        </w:rPr>
      </w:pPr>
      <w:r w:rsidRPr="00FF6A71">
        <w:rPr>
          <w:b/>
          <w:bCs/>
          <w:u w:val="single"/>
        </w:rPr>
        <w:t>Product Lifecycle Management</w:t>
      </w:r>
      <w:bookmarkEnd w:id="2647"/>
      <w:bookmarkEnd w:id="2648"/>
    </w:p>
    <w:p w14:paraId="48C25E11" w14:textId="56A017FF" w:rsidR="00A33F88" w:rsidRPr="00FF6A71" w:rsidRDefault="0098490E" w:rsidP="0098490E">
      <w:r w:rsidRPr="00FF6A71">
        <w:t>Why is PLM more than CAD</w:t>
      </w:r>
      <w:ins w:id="2649" w:author="pete jones" w:date="2022-03-30T16:03:00Z">
        <w:r w:rsidR="004529AF">
          <w:t>,</w:t>
        </w:r>
      </w:ins>
      <w:r w:rsidRPr="00FF6A71">
        <w:t xml:space="preserve"> and why is PLM often perceived simply as an extension </w:t>
      </w:r>
      <w:del w:id="2650" w:author="pete jones" w:date="2022-03-29T17:57:00Z">
        <w:r w:rsidRPr="00FF6A71" w:rsidDel="00633263">
          <w:delText xml:space="preserve">to </w:delText>
        </w:r>
      </w:del>
      <w:ins w:id="2651" w:author="pete jones" w:date="2022-03-29T17:57:00Z">
        <w:r w:rsidR="00633263">
          <w:t>of</w:t>
        </w:r>
        <w:r w:rsidR="00633263" w:rsidRPr="00FF6A71">
          <w:t xml:space="preserve"> </w:t>
        </w:r>
      </w:ins>
      <w:r w:rsidRPr="00FF6A71">
        <w:t>CAD? Software developers have evolved PLM solutions from a heritage of CAD</w:t>
      </w:r>
      <w:ins w:id="2652" w:author="pete jones" w:date="2022-03-30T16:03:00Z">
        <w:r w:rsidR="004529AF">
          <w:t>,</w:t>
        </w:r>
      </w:ins>
      <w:r w:rsidRPr="00FF6A71">
        <w:t xml:space="preserve"> </w:t>
      </w:r>
      <w:r w:rsidR="00406B9D" w:rsidRPr="00FF6A71">
        <w:t>generalis</w:t>
      </w:r>
      <w:del w:id="2653" w:author="pete jones" w:date="2022-03-30T16:03:00Z">
        <w:r w:rsidR="00406B9D" w:rsidRPr="00FF6A71" w:rsidDel="004529AF">
          <w:delText>e the</w:delText>
        </w:r>
        <w:r w:rsidRPr="00FF6A71" w:rsidDel="004529AF">
          <w:delText xml:space="preserve"> defin</w:delText>
        </w:r>
        <w:r w:rsidR="00406B9D" w:rsidRPr="00FF6A71" w:rsidDel="004529AF">
          <w:delText>ition of</w:delText>
        </w:r>
        <w:r w:rsidRPr="00FF6A71" w:rsidDel="004529AF">
          <w:delText xml:space="preserve"> PLM</w:delText>
        </w:r>
      </w:del>
      <w:ins w:id="2654" w:author="pete jones" w:date="2022-03-30T16:03:00Z">
        <w:r w:rsidR="004529AF">
          <w:t>ing PLM's definition</w:t>
        </w:r>
      </w:ins>
      <w:r w:rsidRPr="00FF6A71">
        <w:t xml:space="preserve"> only in terms </w:t>
      </w:r>
      <w:r w:rsidR="00406B9D" w:rsidRPr="00FF6A71">
        <w:t xml:space="preserve">of </w:t>
      </w:r>
      <w:r w:rsidRPr="00FF6A71">
        <w:t xml:space="preserve">information technology. </w:t>
      </w:r>
      <w:ins w:id="2655" w:author="pete jones" w:date="2022-03-30T16:03:00Z">
        <w:r w:rsidR="004529AF">
          <w:t xml:space="preserve">The developmental history </w:t>
        </w:r>
      </w:ins>
      <w:del w:id="2656" w:author="pete jones" w:date="2022-03-30T16:03:00Z">
        <w:r w:rsidRPr="00FF6A71" w:rsidDel="004529AF">
          <w:delText xml:space="preserve">This </w:delText>
        </w:r>
      </w:del>
      <w:r w:rsidRPr="00FF6A71">
        <w:t>is not the only cause for this oversimplification. At its core</w:t>
      </w:r>
      <w:ins w:id="2657" w:author="pete jones" w:date="2022-03-29T17:57:00Z">
        <w:r w:rsidR="00633263">
          <w:t>,</w:t>
        </w:r>
      </w:ins>
      <w:r w:rsidRPr="00FF6A71">
        <w:t xml:space="preserve"> PLM is concerned with </w:t>
      </w:r>
      <w:del w:id="2658" w:author="pete jones" w:date="2022-03-30T16:03:00Z">
        <w:r w:rsidRPr="00FF6A71" w:rsidDel="004529AF">
          <w:delText>the creation and management of</w:delText>
        </w:r>
      </w:del>
      <w:ins w:id="2659" w:author="pete jones" w:date="2022-03-30T16:03:00Z">
        <w:r w:rsidR="004529AF">
          <w:t>creating and managing</w:t>
        </w:r>
      </w:ins>
      <w:r w:rsidRPr="00FF6A71">
        <w:t xml:space="preserve"> a virtual representation of a physical product</w:t>
      </w:r>
      <w:r w:rsidR="00406B9D" w:rsidRPr="00FF6A71">
        <w:t xml:space="preserve"> (“Digital Twin”)</w:t>
      </w:r>
      <w:r w:rsidRPr="00FF6A71">
        <w:t xml:space="preserve">. The creation side of the PLM process </w:t>
      </w:r>
      <w:del w:id="2660" w:author="pete jones" w:date="2022-03-30T16:04:00Z">
        <w:r w:rsidRPr="00FF6A71" w:rsidDel="004529AF">
          <w:delText xml:space="preserve">is </w:delText>
        </w:r>
      </w:del>
      <w:del w:id="2661" w:author="pete jones" w:date="2022-03-29T17:57:00Z">
        <w:r w:rsidRPr="00FF6A71" w:rsidDel="00633263">
          <w:delText xml:space="preserve">in fact </w:delText>
        </w:r>
      </w:del>
      <w:del w:id="2662" w:author="pete jones" w:date="2022-03-30T16:04:00Z">
        <w:r w:rsidRPr="00FF6A71" w:rsidDel="004529AF">
          <w:delText>focu</w:delText>
        </w:r>
      </w:del>
      <w:del w:id="2663" w:author="pete jones" w:date="2022-03-29T17:57:00Z">
        <w:r w:rsidRPr="00FF6A71" w:rsidDel="00633263">
          <w:delText>s</w:delText>
        </w:r>
      </w:del>
      <w:del w:id="2664" w:author="pete jones" w:date="2022-03-30T16:04:00Z">
        <w:r w:rsidRPr="00FF6A71" w:rsidDel="004529AF">
          <w:delText>sed on the creation of</w:delText>
        </w:r>
      </w:del>
      <w:ins w:id="2665" w:author="pete jones" w:date="2022-03-30T16:04:00Z">
        <w:r w:rsidR="004529AF">
          <w:t>focuses on creating</w:t>
        </w:r>
      </w:ins>
      <w:r w:rsidRPr="00FF6A71">
        <w:t xml:space="preserve"> precise 3D CAD data. </w:t>
      </w:r>
      <w:ins w:id="2666" w:author="pete jones" w:date="2022-03-30T16:04:00Z">
        <w:r w:rsidR="004529AF">
          <w:t>I</w:t>
        </w:r>
      </w:ins>
      <w:ins w:id="2667" w:author="pete jones" w:date="2022-04-01T15:14:00Z">
        <w:r w:rsidR="00726256">
          <w:t>ntegrating</w:t>
        </w:r>
      </w:ins>
      <w:ins w:id="2668" w:author="pete jones" w:date="2022-03-30T16:04:00Z">
        <w:r w:rsidR="004529AF">
          <w:t xml:space="preserve"> </w:t>
        </w:r>
      </w:ins>
      <w:del w:id="2669" w:author="pete jones" w:date="2022-03-30T16:04:00Z">
        <w:r w:rsidRPr="00FF6A71" w:rsidDel="004529AF">
          <w:delText xml:space="preserve">There are many CAD </w:delText>
        </w:r>
        <w:r w:rsidR="00406B9D" w:rsidRPr="00FF6A71" w:rsidDel="004529AF">
          <w:delText>software</w:delText>
        </w:r>
      </w:del>
      <w:del w:id="2670" w:author="pete jones" w:date="2022-03-29T17:57:00Z">
        <w:r w:rsidR="00406B9D" w:rsidRPr="00FF6A71" w:rsidDel="00633263">
          <w:delText>’s</w:delText>
        </w:r>
      </w:del>
      <w:del w:id="2671" w:author="pete jones" w:date="2022-03-30T16:04:00Z">
        <w:r w:rsidRPr="00FF6A71" w:rsidDel="004529AF">
          <w:delText xml:space="preserve"> that</w:delText>
        </w:r>
      </w:del>
      <w:ins w:id="2672" w:author="pete jones" w:date="2022-03-30T16:05:00Z">
        <w:r w:rsidR="004529AF">
          <w:t>m</w:t>
        </w:r>
      </w:ins>
      <w:ins w:id="2673" w:author="pete jones" w:date="2022-03-30T16:04:00Z">
        <w:r w:rsidR="004529AF">
          <w:t>any CAD software</w:t>
        </w:r>
      </w:ins>
      <w:r w:rsidRPr="00FF6A71">
        <w:t xml:space="preserve"> </w:t>
      </w:r>
      <w:del w:id="2674" w:author="pete jones" w:date="2022-03-30T16:05:00Z">
        <w:r w:rsidRPr="00FF6A71" w:rsidDel="004529AF">
          <w:delText xml:space="preserve">can be integrated </w:delText>
        </w:r>
      </w:del>
      <w:r w:rsidRPr="00FF6A71">
        <w:t>into a PLM system</w:t>
      </w:r>
      <w:del w:id="2675" w:author="pete jones" w:date="2022-03-30T16:04:00Z">
        <w:r w:rsidRPr="00FF6A71" w:rsidDel="004529AF">
          <w:delText xml:space="preserve">, </w:delText>
        </w:r>
      </w:del>
      <w:ins w:id="2676" w:author="pete jones" w:date="2022-03-30T16:04:00Z">
        <w:r w:rsidR="004529AF">
          <w:t>;</w:t>
        </w:r>
        <w:r w:rsidR="004529AF" w:rsidRPr="00FF6A71">
          <w:t xml:space="preserve"> </w:t>
        </w:r>
      </w:ins>
      <w:r w:rsidRPr="00FF6A71">
        <w:t xml:space="preserve">using </w:t>
      </w:r>
      <w:del w:id="2677" w:author="pete jones" w:date="2022-03-29T17:57:00Z">
        <w:r w:rsidRPr="00FF6A71" w:rsidDel="00633263">
          <w:delText xml:space="preserve">those </w:delText>
        </w:r>
      </w:del>
      <w:ins w:id="2678" w:author="pete jones" w:date="2022-03-29T17:57:00Z">
        <w:r w:rsidR="00633263" w:rsidRPr="00FF6A71">
          <w:t>th</w:t>
        </w:r>
        <w:r w:rsidR="00633263">
          <w:t>at</w:t>
        </w:r>
        <w:r w:rsidR="00633263" w:rsidRPr="00FF6A71">
          <w:t xml:space="preserve"> </w:t>
        </w:r>
      </w:ins>
      <w:r w:rsidRPr="00FF6A71">
        <w:t xml:space="preserve">creative </w:t>
      </w:r>
      <w:r w:rsidR="00406B9D" w:rsidRPr="00FF6A71">
        <w:t>software</w:t>
      </w:r>
      <w:del w:id="2679" w:author="pete jones" w:date="2022-03-29T17:57:00Z">
        <w:r w:rsidR="00406B9D" w:rsidRPr="00FF6A71" w:rsidDel="00633263">
          <w:delText>’s</w:delText>
        </w:r>
      </w:del>
      <w:r w:rsidRPr="00FF6A71">
        <w:t xml:space="preserve"> is time-consuming and requires high </w:t>
      </w:r>
      <w:del w:id="2680" w:author="pete jones" w:date="2022-03-30T16:05:00Z">
        <w:r w:rsidRPr="00FF6A71" w:rsidDel="004529AF">
          <w:delText>levels of skill</w:delText>
        </w:r>
      </w:del>
      <w:ins w:id="2681" w:author="pete jones" w:date="2022-03-30T16:05:00Z">
        <w:r w:rsidR="004529AF">
          <w:t>skill levels</w:t>
        </w:r>
      </w:ins>
      <w:r w:rsidRPr="00FF6A71">
        <w:t xml:space="preserve">. This front-end creative activity influences the “PLM is CAD” paradigm. This misconception </w:t>
      </w:r>
      <w:del w:id="2682" w:author="pete jones" w:date="2022-03-30T16:06:00Z">
        <w:r w:rsidRPr="00FF6A71" w:rsidDel="004529AF">
          <w:delText xml:space="preserve">is exacerbated </w:delText>
        </w:r>
      </w:del>
      <w:ins w:id="2683" w:author="pete jones" w:date="2022-03-30T16:06:00Z">
        <w:r w:rsidR="004529AF">
          <w:t xml:space="preserve">stems from </w:t>
        </w:r>
      </w:ins>
      <w:del w:id="2684" w:author="pete jones" w:date="2022-03-30T16:06:00Z">
        <w:r w:rsidRPr="00FF6A71" w:rsidDel="004529AF">
          <w:delText xml:space="preserve">by </w:delText>
        </w:r>
      </w:del>
      <w:r w:rsidRPr="00FF6A71">
        <w:t xml:space="preserve">a misunderstanding of the claims made by </w:t>
      </w:r>
      <w:r w:rsidR="00406B9D" w:rsidRPr="00FF6A71">
        <w:t>one of the</w:t>
      </w:r>
      <w:r w:rsidRPr="00FF6A71">
        <w:t xml:space="preserve"> </w:t>
      </w:r>
      <w:del w:id="2685" w:author="pete jones" w:date="2022-03-29T17:57:00Z">
        <w:r w:rsidRPr="00FF6A71" w:rsidDel="00633263">
          <w:delText xml:space="preserve">world </w:delText>
        </w:r>
      </w:del>
      <w:ins w:id="2686" w:author="pete jones" w:date="2022-03-29T17:57:00Z">
        <w:r w:rsidR="00633263" w:rsidRPr="00FF6A71">
          <w:t>world</w:t>
        </w:r>
        <w:r w:rsidR="00633263">
          <w:t>-</w:t>
        </w:r>
      </w:ins>
      <w:r w:rsidRPr="00FF6A71">
        <w:t>leading PLM vendor</w:t>
      </w:r>
      <w:r w:rsidR="00406B9D" w:rsidRPr="00FF6A71">
        <w:t>s</w:t>
      </w:r>
      <w:r w:rsidRPr="00FF6A71">
        <w:t>, Dassault Systemes (DS)</w:t>
      </w:r>
      <w:del w:id="2687" w:author="pete jones" w:date="2022-03-30T16:05:00Z">
        <w:r w:rsidRPr="00FF6A71" w:rsidDel="004529AF">
          <w:delText>, who</w:delText>
        </w:r>
      </w:del>
      <w:ins w:id="2688" w:author="pete jones" w:date="2022-03-30T16:05:00Z">
        <w:r w:rsidR="004529AF">
          <w:t>. They</w:t>
        </w:r>
      </w:ins>
      <w:r w:rsidRPr="00FF6A71">
        <w:t xml:space="preserve"> pioneered </w:t>
      </w:r>
      <w:del w:id="2689" w:author="pete jones" w:date="2022-03-30T16:04:00Z">
        <w:r w:rsidRPr="00FF6A71" w:rsidDel="004529AF">
          <w:delText>the concepts of PLM</w:delText>
        </w:r>
      </w:del>
      <w:ins w:id="2690" w:author="pete jones" w:date="2022-03-30T16:04:00Z">
        <w:r w:rsidR="004529AF">
          <w:t>PLM concepts</w:t>
        </w:r>
      </w:ins>
      <w:r w:rsidRPr="00FF6A71">
        <w:t xml:space="preserve"> under their CEO, Bernard Charles, in 1998</w:t>
      </w:r>
      <w:del w:id="2691" w:author="pete jones" w:date="2022-03-30T16:05:00Z">
        <w:r w:rsidRPr="00FF6A71" w:rsidDel="004529AF">
          <w:delText>,</w:delText>
        </w:r>
      </w:del>
      <w:r w:rsidRPr="00FF6A71">
        <w:t xml:space="preserve"> </w:t>
      </w:r>
      <w:r w:rsidRPr="00312F59">
        <w:fldChar w:fldCharType="begin" w:fldLock="1"/>
      </w:r>
      <w:r w:rsidRPr="00FF6A71">
        <w:instrText>ADDIN CSL_CITATION {"citationItems":[{"id":"ITEM-1","itemData":{"URL":"https://www.3ds.com/about-3ds/management/bernard-charles/","accessed":{"date-parts":[["2020","6","26"]]},"author":[{"dropping-particle":"","family":"Dassault Systemes","given":"","non-dropping-particle":"","parse-names":false,"suffix":""}],"id":"ITEM-1","issued":{"date-parts":[["2020"]]},"title":"Bernard Charlès | President &amp; CEO - Dassault Systèmes®","type":"webpage"},"uris":["http://www.mendeley.com/documents/?uuid=7ae4a500-5ed2-3b3f-b87c-a165a217206e"]}],"mendeley":{"formattedCitation":"(Dassault Systemes, 2020)","plainTextFormattedCitation":"(Dassault Systemes, 2020)","previouslyFormattedCitation":"(Dassault Systemes, 2020)"},"properties":{"noteIndex":0},"schema":"https://github.com/citation-style-language/schema/raw/master/csl-citation.json"}</w:instrText>
      </w:r>
      <w:r w:rsidRPr="00312F59">
        <w:fldChar w:fldCharType="separate"/>
      </w:r>
      <w:r w:rsidRPr="00FF6A71">
        <w:rPr>
          <w:noProof/>
        </w:rPr>
        <w:t>(Dassault Systemes, 2020)</w:t>
      </w:r>
      <w:r w:rsidRPr="00312F59">
        <w:fldChar w:fldCharType="end"/>
      </w:r>
      <w:r w:rsidRPr="00FF6A71">
        <w:t>. This</w:t>
      </w:r>
      <w:ins w:id="2692" w:author="pete jones" w:date="2022-03-30T16:07:00Z">
        <w:r w:rsidR="004529AF">
          <w:t xml:space="preserve"> incorrect claim</w:t>
        </w:r>
      </w:ins>
      <w:r w:rsidRPr="00FF6A71">
        <w:t xml:space="preserve"> </w:t>
      </w:r>
      <w:del w:id="2693" w:author="pete jones" w:date="2022-03-30T16:06:00Z">
        <w:r w:rsidRPr="00FF6A71" w:rsidDel="004529AF">
          <w:delText>by no means</w:delText>
        </w:r>
      </w:del>
      <w:ins w:id="2694" w:author="pete jones" w:date="2022-03-30T16:06:00Z">
        <w:r w:rsidR="004529AF">
          <w:t>does not</w:t>
        </w:r>
      </w:ins>
      <w:r w:rsidRPr="00FF6A71">
        <w:t xml:space="preserve"> under</w:t>
      </w:r>
      <w:del w:id="2695" w:author="pete jones" w:date="2022-03-29T17:58:00Z">
        <w:r w:rsidRPr="00FF6A71" w:rsidDel="00633263">
          <w:delText xml:space="preserve"> </w:delText>
        </w:r>
      </w:del>
      <w:r w:rsidRPr="00FF6A71">
        <w:t>value</w:t>
      </w:r>
      <w:del w:id="2696" w:author="pete jones" w:date="2022-03-30T16:07:00Z">
        <w:r w:rsidRPr="00FF6A71" w:rsidDel="004529AF">
          <w:delText>s</w:delText>
        </w:r>
      </w:del>
      <w:r w:rsidRPr="00FF6A71">
        <w:t xml:space="preserve"> the contribution of Charles</w:t>
      </w:r>
      <w:del w:id="2697" w:author="pete jones" w:date="2022-03-30T16:06:00Z">
        <w:r w:rsidRPr="00FF6A71" w:rsidDel="004529AF">
          <w:delText xml:space="preserve">, </w:delText>
        </w:r>
      </w:del>
      <w:ins w:id="2698" w:author="pete jones" w:date="2022-03-30T16:06:00Z">
        <w:r w:rsidR="004529AF">
          <w:t>;</w:t>
        </w:r>
        <w:r w:rsidR="004529AF" w:rsidRPr="00FF6A71">
          <w:t xml:space="preserve"> </w:t>
        </w:r>
      </w:ins>
      <w:r w:rsidRPr="00FF6A71">
        <w:t>his visionary approach certainly supported the evolution of the DS digital mock-up (DMU) concept to realise the whole product lifecycle</w:t>
      </w:r>
      <w:del w:id="2699" w:author="pete jones" w:date="2022-03-29T17:58:00Z">
        <w:r w:rsidRPr="00FF6A71" w:rsidDel="00633263">
          <w:delText>,</w:delText>
        </w:r>
      </w:del>
      <w:r w:rsidRPr="00FF6A71">
        <w:t xml:space="preserve"> and revolutionised collaborative digital engineering</w:t>
      </w:r>
      <w:del w:id="2700" w:author="pete jones" w:date="2022-03-30T16:06:00Z">
        <w:r w:rsidRPr="00FF6A71" w:rsidDel="004529AF">
          <w:delText>, but</w:delText>
        </w:r>
      </w:del>
      <w:ins w:id="2701" w:author="pete jones" w:date="2022-03-30T16:06:00Z">
        <w:r w:rsidR="004529AF">
          <w:t>. Still,</w:t>
        </w:r>
      </w:ins>
      <w:r w:rsidRPr="00FF6A71">
        <w:t xml:space="preserve"> he did not invent the phrase or the </w:t>
      </w:r>
      <w:del w:id="2702" w:author="pete jones" w:date="2022-03-30T16:07:00Z">
        <w:r w:rsidRPr="00FF6A71" w:rsidDel="004529AF">
          <w:delText>concept</w:delText>
        </w:r>
      </w:del>
      <w:ins w:id="2703" w:author="pete jones" w:date="2022-03-30T16:07:00Z">
        <w:r w:rsidR="004529AF">
          <w:t>idea</w:t>
        </w:r>
      </w:ins>
      <w:r w:rsidRPr="00FF6A71">
        <w:t xml:space="preserve">. </w:t>
      </w:r>
    </w:p>
    <w:p w14:paraId="2DF982AB" w14:textId="6E40F561" w:rsidR="00A33F88" w:rsidRPr="00FF6A71" w:rsidRDefault="0098490E">
      <w:r w:rsidRPr="00FF6A71">
        <w:t>A brief history of PLM follows</w:t>
      </w:r>
      <w:ins w:id="2704" w:author="pete jones" w:date="2022-03-30T16:07:00Z">
        <w:r w:rsidR="004529AF">
          <w:t>,</w:t>
        </w:r>
      </w:ins>
      <w:r w:rsidRPr="00FF6A71">
        <w:t xml:space="preserve"> but it is necessary to understand a little more of what PLM is which will be investigated in more depth later. PLM is a complex topic</w:t>
      </w:r>
      <w:del w:id="2705" w:author="pete jones" w:date="2022-03-30T16:07:00Z">
        <w:r w:rsidRPr="00FF6A71" w:rsidDel="004529AF">
          <w:delText>, t</w:delText>
        </w:r>
      </w:del>
      <w:ins w:id="2706" w:author="pete jones" w:date="2022-03-30T16:07:00Z">
        <w:r w:rsidR="004529AF">
          <w:t xml:space="preserve">. </w:t>
        </w:r>
      </w:ins>
      <w:del w:id="2707" w:author="pete jones" w:date="2022-03-30T16:08:00Z">
        <w:r w:rsidRPr="00FF6A71" w:rsidDel="004529AF">
          <w:delText>o initiate a definition a</w:delText>
        </w:r>
      </w:del>
      <w:ins w:id="2708" w:author="pete jones" w:date="2022-03-30T16:08:00Z">
        <w:r w:rsidR="004529AF">
          <w:t>A</w:t>
        </w:r>
      </w:ins>
      <w:r w:rsidRPr="00FF6A71">
        <w:t xml:space="preserve">n infographic is </w:t>
      </w:r>
      <w:r w:rsidRPr="00FF6A71">
        <w:lastRenderedPageBreak/>
        <w:t>shown in</w:t>
      </w:r>
      <w:ins w:id="2709" w:author="pete jones" w:date="2022-01-04T13:25:00Z">
        <w:r w:rsidR="00AB7BE9" w:rsidRPr="00FF6A71">
          <w:t xml:space="preserve"> </w:t>
        </w:r>
        <w:r w:rsidR="00AB7BE9" w:rsidRPr="00312F59">
          <w:fldChar w:fldCharType="begin"/>
        </w:r>
        <w:r w:rsidR="00AB7BE9" w:rsidRPr="00FF6A71">
          <w:instrText xml:space="preserve"> REF _Ref44065318 \h </w:instrText>
        </w:r>
      </w:ins>
      <w:r w:rsidR="00AB7BE9" w:rsidRPr="00FF6A71">
        <w:instrText xml:space="preserve"> \* MERGEFORMAT </w:instrText>
      </w:r>
      <w:r w:rsidR="00AB7BE9" w:rsidRPr="00312F59">
        <w:fldChar w:fldCharType="separate"/>
      </w:r>
      <w:ins w:id="2710" w:author="pete jones" w:date="2022-04-05T11:31:00Z">
        <w:r w:rsidR="00D94147" w:rsidRPr="00D94147">
          <w:rPr>
            <w:rPrChange w:id="2711" w:author="pete jones" w:date="2022-04-05T11:31:00Z">
              <w:rPr>
                <w:i/>
                <w:iCs/>
                <w:color w:val="44546A" w:themeColor="text2"/>
                <w:sz w:val="18"/>
                <w:szCs w:val="18"/>
              </w:rPr>
            </w:rPrChange>
          </w:rPr>
          <w:t xml:space="preserve">Figure </w:t>
        </w:r>
        <w:r w:rsidR="00D94147" w:rsidRPr="00D94147">
          <w:rPr>
            <w:rPrChange w:id="2712" w:author="pete jones" w:date="2022-04-05T11:31:00Z">
              <w:rPr>
                <w:i/>
                <w:iCs/>
                <w:noProof/>
                <w:color w:val="44546A" w:themeColor="text2"/>
                <w:sz w:val="18"/>
                <w:szCs w:val="18"/>
              </w:rPr>
            </w:rPrChange>
          </w:rPr>
          <w:t>2</w:t>
        </w:r>
        <w:r w:rsidR="00D94147" w:rsidRPr="00D94147">
          <w:rPr>
            <w:rPrChange w:id="2713" w:author="pete jones" w:date="2022-04-05T11:31:00Z">
              <w:rPr>
                <w:i/>
                <w:iCs/>
                <w:color w:val="44546A" w:themeColor="text2"/>
                <w:sz w:val="18"/>
                <w:szCs w:val="18"/>
              </w:rPr>
            </w:rPrChange>
          </w:rPr>
          <w:noBreakHyphen/>
        </w:r>
        <w:r w:rsidR="00D94147" w:rsidRPr="00D94147">
          <w:rPr>
            <w:rPrChange w:id="2714" w:author="pete jones" w:date="2022-04-05T11:31:00Z">
              <w:rPr>
                <w:i/>
                <w:iCs/>
                <w:noProof/>
                <w:color w:val="44546A" w:themeColor="text2"/>
                <w:sz w:val="18"/>
                <w:szCs w:val="18"/>
              </w:rPr>
            </w:rPrChange>
          </w:rPr>
          <w:t>2</w:t>
        </w:r>
      </w:ins>
      <w:ins w:id="2715" w:author="pete jones" w:date="2022-01-04T13:25:00Z">
        <w:r w:rsidR="00AB7BE9" w:rsidRPr="00312F59">
          <w:fldChar w:fldCharType="end"/>
        </w:r>
      </w:ins>
      <w:ins w:id="2716" w:author="pete jones" w:date="2022-01-04T13:26:00Z">
        <w:r w:rsidR="00AB7BE9" w:rsidRPr="00FF6A71">
          <w:t>,</w:t>
        </w:r>
      </w:ins>
      <w:r w:rsidRPr="00FF6A71">
        <w:t xml:space="preserve"> </w:t>
      </w:r>
      <w:del w:id="2717" w:author="pete jones" w:date="2022-01-04T13:25:00Z">
        <w:r w:rsidRPr="007C0DAF" w:rsidDel="00AB7BE9">
          <w:fldChar w:fldCharType="begin"/>
        </w:r>
        <w:r w:rsidRPr="00FF6A71" w:rsidDel="00AB7BE9">
          <w:delInstrText xml:space="preserve"> REF _Ref44065318 \h </w:delInstrText>
        </w:r>
        <w:r w:rsidR="00406B9D" w:rsidRPr="00FF6A71" w:rsidDel="00AB7BE9">
          <w:delInstrText xml:space="preserve"> \* MERGEFORMAT </w:delInstrText>
        </w:r>
        <w:r w:rsidRPr="007C0DAF" w:rsidDel="00AB7BE9">
          <w:fldChar w:fldCharType="separate"/>
        </w:r>
        <w:r w:rsidR="00DD384C" w:rsidRPr="00FF6A71" w:rsidDel="00AB7BE9">
          <w:delText>Figure</w:delText>
        </w:r>
        <w:r w:rsidR="00DD384C" w:rsidRPr="00FF6A71" w:rsidDel="00AB7BE9">
          <w:rPr>
            <w:rPrChange w:id="2718" w:author="pete jones" w:date="2022-01-04T13:45:00Z">
              <w:rPr>
                <w:i/>
                <w:iCs/>
                <w:color w:val="44546A" w:themeColor="text2"/>
                <w:sz w:val="18"/>
                <w:szCs w:val="18"/>
              </w:rPr>
            </w:rPrChange>
          </w:rPr>
          <w:delText xml:space="preserve"> </w:delText>
        </w:r>
        <w:r w:rsidR="00DD384C" w:rsidRPr="00FF6A71" w:rsidDel="00AB7BE9">
          <w:rPr>
            <w:rPrChange w:id="2719" w:author="pete jones" w:date="2022-01-04T13:45:00Z">
              <w:rPr>
                <w:i/>
                <w:iCs/>
                <w:noProof/>
                <w:color w:val="44546A" w:themeColor="text2"/>
                <w:sz w:val="18"/>
                <w:szCs w:val="18"/>
              </w:rPr>
            </w:rPrChange>
          </w:rPr>
          <w:delText>2</w:delText>
        </w:r>
        <w:r w:rsidR="00DD384C" w:rsidRPr="00FF6A71" w:rsidDel="00AB7BE9">
          <w:rPr>
            <w:rPrChange w:id="2720" w:author="pete jones" w:date="2022-01-04T13:45:00Z">
              <w:rPr>
                <w:i/>
                <w:iCs/>
                <w:noProof/>
                <w:color w:val="44546A" w:themeColor="text2"/>
                <w:sz w:val="18"/>
                <w:szCs w:val="18"/>
              </w:rPr>
            </w:rPrChange>
          </w:rPr>
          <w:noBreakHyphen/>
          <w:delText>2</w:delText>
        </w:r>
        <w:r w:rsidRPr="007C0DAF" w:rsidDel="00AB7BE9">
          <w:fldChar w:fldCharType="end"/>
        </w:r>
        <w:r w:rsidRPr="00FF6A71" w:rsidDel="00AB7BE9">
          <w:delText xml:space="preserve"> </w:delText>
        </w:r>
      </w:del>
      <w:r w:rsidRPr="00FF6A71">
        <w:t>which illustrates a PLM model where information is at the core of the phases of a product progression. The infographic also supports the interdisciplinary concepts of PLM. Grieves makes use of this model to support an evaluation of numerous descriptions of PLM from which he derived this description:</w:t>
      </w:r>
    </w:p>
    <w:p w14:paraId="707E7D3F" w14:textId="2C1CEE1B" w:rsidR="00A33F88" w:rsidRPr="00FF6A71" w:rsidRDefault="0098490E" w:rsidP="0098490E">
      <w:pPr>
        <w:ind w:left="720"/>
      </w:pPr>
      <w:r w:rsidRPr="00FF6A71">
        <w:t xml:space="preserve"> </w:t>
      </w:r>
      <w:r w:rsidRPr="00FF6A71">
        <w:rPr>
          <w:i/>
          <w:iCs/>
        </w:rPr>
        <w:t xml:space="preserve">‘‘PLM is an integrated, information-driven approach comprised of people, processes and practices, and technology to all aspects of a product’s life, </w:t>
      </w:r>
      <w:r w:rsidRPr="00312F59">
        <w:fldChar w:fldCharType="begin" w:fldLock="1"/>
      </w:r>
      <w:r w:rsidR="00721BFD">
        <w:instrText>ADDIN CSL_CITATION {"citationItems":[{"id":"ITEM-1","itemData":{"ISBN":"9780071452304","abstract":"Ch. 1. Introduction -- the path to PLM -- Ch. 2. Constructing PLM -- Ch. 3. Characteristics of PLM -- Ch. 4. The environment driving PLM -- Ch. 5. PLM elements -- Ch. 6. Collaborative product development -- starting the digital lifecycle -- Ch. 7. Digital manufacturing -- PLM in the factory -- Ch. 8. Outside the factory door -- Ch. 9. Developing a PLM strategy -- Ch. 10. Conducting a PLM readiness assessment -- Ch. 11. The real world and the universe of possibilities for PLM.","author":[{"dropping-particle":"","family":"Grieves","given":"Michael.","non-dropping-particle":"","parse-names":false,"suffix":""}],"id":"ITEM-1","issued":{"date-parts":[["2006"]]},"number-of-pages":"319","publisher":"McGraw-Hill","title":"Product lifecycle management : driving the next generation of lean thinking","type":"book"},"locator":"39","uris":["http://www.mendeley.com/documents/?uuid=deb22820-db05-30bb-ac21-366415d0fb00"]}],"mendeley":{"formattedCitation":"(Grieves, 2006, p. 39)","plainTextFormattedCitation":"(Grieves, 2006, p. 39)","previouslyFormattedCitation":"(Grieves, 2006, p. 39)"},"properties":{"noteIndex":0},"schema":"https://github.com/citation-style-language/schema/raw/master/csl-citation.json"}</w:instrText>
      </w:r>
      <w:r w:rsidRPr="00312F59">
        <w:fldChar w:fldCharType="separate"/>
      </w:r>
      <w:r w:rsidR="00721BFD" w:rsidRPr="00721BFD">
        <w:rPr>
          <w:noProof/>
        </w:rPr>
        <w:t>(Grieves, 2006, p. 39)</w:t>
      </w:r>
      <w:r w:rsidRPr="00312F59">
        <w:fldChar w:fldCharType="end"/>
      </w:r>
      <w:r w:rsidRPr="00FF6A71">
        <w:t>.</w:t>
      </w:r>
    </w:p>
    <w:p w14:paraId="0E58BAAF" w14:textId="77777777" w:rsidR="00A33F88" w:rsidRPr="00FF6A71" w:rsidRDefault="6D8B61E5" w:rsidP="0098490E">
      <w:pPr>
        <w:jc w:val="center"/>
      </w:pPr>
      <w:r w:rsidRPr="00C15005">
        <w:rPr>
          <w:noProof/>
        </w:rPr>
        <w:drawing>
          <wp:inline distT="0" distB="0" distL="0" distR="0" wp14:anchorId="7CFE82B8" wp14:editId="4AE9C10F">
            <wp:extent cx="4027589" cy="272875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27589" cy="2728751"/>
                    </a:xfrm>
                    <a:prstGeom prst="rect">
                      <a:avLst/>
                    </a:prstGeom>
                  </pic:spPr>
                </pic:pic>
              </a:graphicData>
            </a:graphic>
          </wp:inline>
        </w:drawing>
      </w:r>
    </w:p>
    <w:p w14:paraId="7F10A208" w14:textId="667D5C52" w:rsidR="00A33F88" w:rsidRPr="00FF6A71" w:rsidRDefault="0098490E" w:rsidP="0098490E">
      <w:pPr>
        <w:spacing w:before="0" w:after="200" w:line="240" w:lineRule="auto"/>
        <w:jc w:val="center"/>
        <w:rPr>
          <w:i/>
          <w:iCs/>
          <w:color w:val="44546A" w:themeColor="text2"/>
          <w:sz w:val="18"/>
          <w:szCs w:val="18"/>
        </w:rPr>
      </w:pPr>
      <w:bookmarkStart w:id="2721" w:name="_Ref44065318"/>
      <w:bookmarkStart w:id="2722" w:name="_Ref44065266"/>
      <w:bookmarkStart w:id="2723" w:name="_Toc44683513"/>
      <w:bookmarkStart w:id="2724" w:name="_Toc68162239"/>
      <w:bookmarkStart w:id="2725" w:name="_Toc99719265"/>
      <w:r w:rsidRPr="00FF6A71">
        <w:rPr>
          <w:i/>
          <w:iCs/>
          <w:color w:val="44546A" w:themeColor="text2"/>
          <w:sz w:val="18"/>
          <w:szCs w:val="18"/>
        </w:rPr>
        <w:t xml:space="preserve">Figure </w:t>
      </w:r>
      <w:ins w:id="2726" w:author="pete jones" w:date="2022-03-10T14:38:00Z">
        <w:r w:rsidR="00CE4F4E">
          <w:rPr>
            <w:i/>
            <w:iCs/>
            <w:color w:val="44546A" w:themeColor="text2"/>
            <w:sz w:val="18"/>
            <w:szCs w:val="18"/>
          </w:rPr>
          <w:fldChar w:fldCharType="begin"/>
        </w:r>
        <w:r w:rsidR="00CE4F4E">
          <w:rPr>
            <w:i/>
            <w:iCs/>
            <w:color w:val="44546A" w:themeColor="text2"/>
            <w:sz w:val="18"/>
            <w:szCs w:val="18"/>
          </w:rPr>
          <w:instrText xml:space="preserve"> STYLEREF 1 \s </w:instrText>
        </w:r>
      </w:ins>
      <w:r w:rsidR="00CE4F4E">
        <w:rPr>
          <w:i/>
          <w:iCs/>
          <w:color w:val="44546A" w:themeColor="text2"/>
          <w:sz w:val="18"/>
          <w:szCs w:val="18"/>
        </w:rPr>
        <w:fldChar w:fldCharType="separate"/>
      </w:r>
      <w:r w:rsidR="00D94147">
        <w:rPr>
          <w:i/>
          <w:iCs/>
          <w:noProof/>
          <w:color w:val="44546A" w:themeColor="text2"/>
          <w:sz w:val="18"/>
          <w:szCs w:val="18"/>
        </w:rPr>
        <w:t>2</w:t>
      </w:r>
      <w:ins w:id="2727" w:author="pete jones" w:date="2022-03-10T14:38:00Z">
        <w:r w:rsidR="00CE4F4E">
          <w:rPr>
            <w:i/>
            <w:iCs/>
            <w:color w:val="44546A" w:themeColor="text2"/>
            <w:sz w:val="18"/>
            <w:szCs w:val="18"/>
          </w:rPr>
          <w:fldChar w:fldCharType="end"/>
        </w:r>
        <w:r w:rsidR="00CE4F4E">
          <w:rPr>
            <w:i/>
            <w:iCs/>
            <w:color w:val="44546A" w:themeColor="text2"/>
            <w:sz w:val="18"/>
            <w:szCs w:val="18"/>
          </w:rPr>
          <w:noBreakHyphen/>
        </w:r>
        <w:r w:rsidR="00CE4F4E">
          <w:rPr>
            <w:i/>
            <w:iCs/>
            <w:color w:val="44546A" w:themeColor="text2"/>
            <w:sz w:val="18"/>
            <w:szCs w:val="18"/>
          </w:rPr>
          <w:fldChar w:fldCharType="begin"/>
        </w:r>
        <w:r w:rsidR="00CE4F4E">
          <w:rPr>
            <w:i/>
            <w:iCs/>
            <w:color w:val="44546A" w:themeColor="text2"/>
            <w:sz w:val="18"/>
            <w:szCs w:val="18"/>
          </w:rPr>
          <w:instrText xml:space="preserve"> SEQ Figure \* ARABIC \s 1 </w:instrText>
        </w:r>
      </w:ins>
      <w:r w:rsidR="00CE4F4E">
        <w:rPr>
          <w:i/>
          <w:iCs/>
          <w:color w:val="44546A" w:themeColor="text2"/>
          <w:sz w:val="18"/>
          <w:szCs w:val="18"/>
        </w:rPr>
        <w:fldChar w:fldCharType="separate"/>
      </w:r>
      <w:ins w:id="2728" w:author="pete jones" w:date="2022-04-05T11:31:00Z">
        <w:r w:rsidR="00D94147">
          <w:rPr>
            <w:i/>
            <w:iCs/>
            <w:noProof/>
            <w:color w:val="44546A" w:themeColor="text2"/>
            <w:sz w:val="18"/>
            <w:szCs w:val="18"/>
          </w:rPr>
          <w:t>2</w:t>
        </w:r>
      </w:ins>
      <w:ins w:id="2729" w:author="pete jones" w:date="2022-03-10T14:38:00Z">
        <w:r w:rsidR="00CE4F4E">
          <w:rPr>
            <w:i/>
            <w:iCs/>
            <w:color w:val="44546A" w:themeColor="text2"/>
            <w:sz w:val="18"/>
            <w:szCs w:val="18"/>
          </w:rPr>
          <w:fldChar w:fldCharType="end"/>
        </w:r>
      </w:ins>
      <w:del w:id="2730" w:author="pete jones" w:date="2022-02-01T12:31:00Z">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TYLEREF 1 \s </w:delInstrText>
        </w:r>
        <w:r w:rsidR="00F8680E" w:rsidRPr="00312F59" w:rsidDel="0004608E">
          <w:rPr>
            <w:i/>
            <w:iCs/>
            <w:color w:val="44546A" w:themeColor="text2"/>
            <w:sz w:val="18"/>
            <w:szCs w:val="18"/>
          </w:rPr>
          <w:fldChar w:fldCharType="separate"/>
        </w:r>
        <w:r w:rsidR="00AB7BE9"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r w:rsidR="00F8680E" w:rsidRPr="00FF6A71" w:rsidDel="0004608E">
          <w:rPr>
            <w:i/>
            <w:iCs/>
            <w:color w:val="44546A" w:themeColor="text2"/>
            <w:sz w:val="18"/>
            <w:szCs w:val="18"/>
          </w:rPr>
          <w:noBreakHyphen/>
        </w:r>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EQ Figure \* ARABIC \s 1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del>
      <w:bookmarkEnd w:id="2721"/>
      <w:r w:rsidRPr="00FF6A71">
        <w:rPr>
          <w:i/>
          <w:iCs/>
          <w:color w:val="44546A" w:themeColor="text2"/>
          <w:sz w:val="18"/>
          <w:szCs w:val="18"/>
        </w:rPr>
        <w:t>: A PLM Model</w:t>
      </w:r>
      <w:bookmarkEnd w:id="2722"/>
      <w:bookmarkEnd w:id="2723"/>
      <w:bookmarkEnd w:id="2724"/>
      <w:bookmarkEnd w:id="2725"/>
    </w:p>
    <w:p w14:paraId="14083897" w14:textId="6D12A2E7" w:rsidR="00A33F88" w:rsidRPr="00FF6A71" w:rsidRDefault="0098490E" w:rsidP="0098490E">
      <w:r w:rsidRPr="00FF6A71">
        <w:t>During the first decade of the 21</w:t>
      </w:r>
      <w:r w:rsidRPr="00FF6A71">
        <w:rPr>
          <w:vertAlign w:val="superscript"/>
        </w:rPr>
        <w:t>st</w:t>
      </w:r>
      <w:r w:rsidRPr="00FF6A71">
        <w:t xml:space="preserve"> century, clarification of a definition for PLM and its industrial role continued. PLM has transformed through history into its new role</w:t>
      </w:r>
      <w:del w:id="2731" w:author="pete jones" w:date="2022-03-30T16:08:00Z">
        <w:r w:rsidRPr="00FF6A71" w:rsidDel="004529AF">
          <w:delText xml:space="preserve">, </w:delText>
        </w:r>
      </w:del>
      <w:r w:rsidRPr="00FF6A71">
        <w:t xml:space="preserve"> </w:t>
      </w:r>
      <w:r w:rsidRPr="00312F59">
        <w:fldChar w:fldCharType="begin" w:fldLock="1"/>
      </w:r>
      <w:r w:rsidRPr="00FF6A71">
        <w:instrText>ADDIN CSL_CITATION {"citationItems":[{"id":"ITEM-1","itemData":{"DOI":"10.1504/IJPLM.2010.036489","ISSN":"1743-5110","author":[{"dropping-particle":"","family":"Terzi","given":"Sergio","non-dropping-particle":"","parse-names":false,"suffix":""},{"dropping-particle":"","family":"Bouras","given":"Abdelaziz","non-dropping-particle":"","parse-names":false,"suffix":""},{"dropping-particle":"","family":"Dutta","given":"Debashi","non-dropping-particle":"","parse-names":false,"suffix":""},{"dropping-particle":"","family":"Garetti","given":"Marco","non-dropping-particle":"","parse-names":false,"suffix":""},{"dropping-particle":"","family":"Kiritsis","given":"Dimitris","non-dropping-particle":"","parse-names":false,"suffix":""}],"container-title":"Int. J. Product Lifecycle Management","id":"ITEM-1","issue":"4","issued":{"date-parts":[["2010"]]},"page":"360-389","title":"Product lifecycle management – from its history to its new role","type":"article-journal","volume":"4"},"uris":["http://www.mendeley.com/documents/?uuid=a12dab56-084b-4f94-9e8d-db1730feb2f6"]}],"mendeley":{"formattedCitation":"(Terzi &lt;i&gt;et al.&lt;/i&gt;, 2010)","plainTextFormattedCitation":"(Terzi et al., 2010)","previouslyFormattedCitation":"(Terzi &lt;i&gt;et al.&lt;/i&gt;, 2010)"},"properties":{"noteIndex":0},"schema":"https://github.com/citation-style-language/schema/raw/master/csl-citation.json"}</w:instrText>
      </w:r>
      <w:r w:rsidRPr="00312F59">
        <w:fldChar w:fldCharType="separate"/>
      </w:r>
      <w:r w:rsidRPr="00FF6A71">
        <w:rPr>
          <w:noProof/>
        </w:rPr>
        <w:t xml:space="preserve">(Terzi </w:t>
      </w:r>
      <w:r w:rsidRPr="00FF6A71">
        <w:rPr>
          <w:i/>
          <w:noProof/>
        </w:rPr>
        <w:t>et al.</w:t>
      </w:r>
      <w:r w:rsidRPr="00FF6A71">
        <w:rPr>
          <w:noProof/>
        </w:rPr>
        <w:t>, 2010)</w:t>
      </w:r>
      <w:r w:rsidRPr="00312F59">
        <w:fldChar w:fldCharType="end"/>
      </w:r>
      <w:r w:rsidRPr="00FF6A71">
        <w:t xml:space="preserve"> concluded that PLM enables the establishment of a sustainable, product-related</w:t>
      </w:r>
      <w:del w:id="2732" w:author="pete jones" w:date="2022-03-30T16:08:00Z">
        <w:r w:rsidRPr="00FF6A71" w:rsidDel="004529AF">
          <w:delText>,</w:delText>
        </w:r>
      </w:del>
      <w:r w:rsidRPr="00FF6A71">
        <w:t xml:space="preserve"> corporate strategy for competitiveness. Even today</w:t>
      </w:r>
      <w:ins w:id="2733" w:author="pete jones" w:date="2022-03-30T16:08:00Z">
        <w:r w:rsidR="004529AF">
          <w:t>,</w:t>
        </w:r>
      </w:ins>
      <w:r w:rsidRPr="00FF6A71">
        <w:t xml:space="preserve"> the debate continues as industry and software developers seek to define the place of PLM </w:t>
      </w:r>
      <w:del w:id="2734" w:author="pete jones" w:date="2022-03-30T16:08:00Z">
        <w:r w:rsidRPr="00FF6A71" w:rsidDel="004529AF">
          <w:delText>in the wi</w:delText>
        </w:r>
      </w:del>
      <w:ins w:id="2735" w:author="pete jones" w:date="2022-03-30T16:09:00Z">
        <w:r w:rsidR="004529AF">
          <w:t>i</w:t>
        </w:r>
      </w:ins>
      <w:ins w:id="2736" w:author="pete jones" w:date="2022-03-30T16:08:00Z">
        <w:r w:rsidR="004529AF">
          <w:t>n the broa</w:t>
        </w:r>
      </w:ins>
      <w:r w:rsidRPr="00FF6A71">
        <w:t>der digitalisation landscape (smart factory and Industry 4.0)</w:t>
      </w:r>
      <w:del w:id="2737" w:author="pete jones" w:date="2022-03-30T16:08:00Z">
        <w:r w:rsidRPr="00FF6A71" w:rsidDel="004529AF">
          <w:delText>,</w:delText>
        </w:r>
      </w:del>
      <w:r w:rsidRPr="00FF6A71">
        <w:t xml:space="preserve"> </w:t>
      </w:r>
      <w:r w:rsidRPr="00312F59">
        <w:fldChar w:fldCharType="begin" w:fldLock="1"/>
      </w:r>
      <w:r w:rsidRPr="00FF6A71">
        <w:instrText>ADDIN CSL_CITATION {"citationItems":[{"id":"ITEM-1","itemData":{"abstract":"Almost every company that undertakes Product Lifecycle Management will be affected by, and will want to take advantage of, the new 'Digital' advances.\r\n\r\nNot only do such developments as Industry 4.0, the Industrial Internet of Things, the Digital Thread and the Digital Twin offer ways to enhance PLM, but they have captured the attention of senior management in a way that PLM never has.\r\n\r\nPLM has been contributing to digitally transform the design, engineering and manufacturing world for over two decades. There is a vast amount of experience that should be carried forward into this new Digital Age. Furthermore, a sound PLM platform is an essential requirement for accurate digital continuity.\r\n\r\nThe purpose of this initiative is to put forward a neutral picture of the role of PLM in the ever-changing Digital landscape, and of how Digital is transforming PLM.","author":[{"dropping-particle":"","family":"Grealou","given":"lionel","non-dropping-particle":"","parse-names":false,"suffix":""}],"id":"ITEM-1","issued":{"date-parts":[["2020"]]},"title":"TOWARDS A DIGITAL FUTURE: THE EVOLVING ROLE OF PLM IN THE FUTURE DIGITAL WORLD","type":"report"},"uris":["http://www.mendeley.com/documents/?uuid=b9032799-051e-330b-a36c-a534088814e6"]}],"mendeley":{"formattedCitation":"(Grealou, 2020)","plainTextFormattedCitation":"(Grealou, 2020)","previouslyFormattedCitation":"(Grealou, 2020)"},"properties":{"noteIndex":0},"schema":"https://github.com/citation-style-language/schema/raw/master/csl-citation.json"}</w:instrText>
      </w:r>
      <w:r w:rsidRPr="00312F59">
        <w:fldChar w:fldCharType="separate"/>
      </w:r>
      <w:r w:rsidRPr="00FF6A71">
        <w:rPr>
          <w:noProof/>
        </w:rPr>
        <w:t>(Grealou, 2020)</w:t>
      </w:r>
      <w:r w:rsidRPr="00312F59">
        <w:fldChar w:fldCharType="end"/>
      </w:r>
      <w:r w:rsidRPr="00FF6A71">
        <w:t>. Grieves’ definition remains a reliable description of PLM and provides a starting point for an investigation into the history of PLM.</w:t>
      </w:r>
    </w:p>
    <w:p w14:paraId="2DF3B122" w14:textId="4ADEBDD3" w:rsidR="00A33F88" w:rsidRPr="00FF6A71" w:rsidRDefault="0098490E" w:rsidP="0098490E">
      <w:r w:rsidRPr="00FF6A71">
        <w:t xml:space="preserve">Product Lifecycle Management (PLM) promises significant benefits to address the challenges imposed by globalisation. PLM is the business improvement theory and practice which proposes that </w:t>
      </w:r>
      <w:del w:id="2738" w:author="pete jones" w:date="2022-03-30T16:09:00Z">
        <w:r w:rsidRPr="00FF6A71" w:rsidDel="004529AF">
          <w:delText xml:space="preserve">significant </w:delText>
        </w:r>
      </w:del>
      <w:ins w:id="2739" w:author="pete jones" w:date="2022-03-30T16:09:00Z">
        <w:r w:rsidR="004529AF">
          <w:t>considerable</w:t>
        </w:r>
        <w:r w:rsidR="004529AF" w:rsidRPr="00FF6A71">
          <w:t xml:space="preserve"> </w:t>
        </w:r>
      </w:ins>
      <w:r w:rsidRPr="00FF6A71">
        <w:t xml:space="preserve">value </w:t>
      </w:r>
      <w:del w:id="2740" w:author="pete jones" w:date="2022-03-30T16:09:00Z">
        <w:r w:rsidRPr="00FF6A71" w:rsidDel="004529AF">
          <w:delText>will be</w:delText>
        </w:r>
      </w:del>
      <w:ins w:id="2741" w:author="pete jones" w:date="2022-03-30T16:09:00Z">
        <w:r w:rsidR="004529AF">
          <w:t>is</w:t>
        </w:r>
      </w:ins>
      <w:r w:rsidRPr="00FF6A71">
        <w:t xml:space="preserve"> gained by improving the collaboration of </w:t>
      </w:r>
      <w:r w:rsidRPr="00FF6A71">
        <w:lastRenderedPageBreak/>
        <w:t xml:space="preserve">information related to a company’s </w:t>
      </w:r>
      <w:del w:id="2742" w:author="pete jones" w:date="2022-03-30T16:10:00Z">
        <w:r w:rsidRPr="00FF6A71" w:rsidDel="004529AF">
          <w:delText xml:space="preserve">practice </w:delText>
        </w:r>
      </w:del>
      <w:ins w:id="2743" w:author="pete jones" w:date="2022-03-30T16:10:00Z">
        <w:r w:rsidR="004529AF">
          <w:t>tradition</w:t>
        </w:r>
        <w:r w:rsidR="004529AF" w:rsidRPr="00FF6A71">
          <w:t xml:space="preserve"> </w:t>
        </w:r>
      </w:ins>
      <w:r w:rsidRPr="00FF6A71">
        <w:t xml:space="preserve">of developing and prototyping products in a </w:t>
      </w:r>
      <w:del w:id="2744" w:author="pete jones" w:date="2022-03-30T16:10:00Z">
        <w:r w:rsidRPr="00FF6A71" w:rsidDel="004529AF">
          <w:delText xml:space="preserve">completely </w:delText>
        </w:r>
      </w:del>
      <w:ins w:id="2745" w:author="pete jones" w:date="2022-03-30T16:10:00Z">
        <w:r w:rsidR="004529AF">
          <w:t>whol</w:t>
        </w:r>
        <w:r w:rsidR="004529AF" w:rsidRPr="00FF6A71">
          <w:t xml:space="preserve">ly </w:t>
        </w:r>
      </w:ins>
      <w:r w:rsidRPr="00FF6A71">
        <w:t xml:space="preserve">digital </w:t>
      </w:r>
      <w:r w:rsidR="002F39F3" w:rsidRPr="00FF6A71">
        <w:t>environment</w:t>
      </w:r>
      <w:del w:id="2746" w:author="pete jones" w:date="2022-03-30T16:10:00Z">
        <w:r w:rsidR="002F39F3" w:rsidRPr="00FF6A71" w:rsidDel="004529AF">
          <w:delText>,</w:delText>
        </w:r>
      </w:del>
      <w:r w:rsidRPr="00FF6A71">
        <w:t xml:space="preserve"> through design, simulation, </w:t>
      </w:r>
      <w:r w:rsidR="007F61D3" w:rsidRPr="00FF6A71">
        <w:t>planning,</w:t>
      </w:r>
      <w:r w:rsidRPr="00FF6A71">
        <w:t xml:space="preserve"> and manufacturing. </w:t>
      </w:r>
    </w:p>
    <w:p w14:paraId="2263621A" w14:textId="05E15D46" w:rsidR="00A33F88" w:rsidRPr="00FF6A71" w:rsidRDefault="004529AF" w:rsidP="0098490E">
      <w:ins w:id="2747" w:author="pete jones" w:date="2022-03-30T16:10:00Z">
        <w:r>
          <w:t>The specific con</w:t>
        </w:r>
      </w:ins>
      <w:ins w:id="2748" w:author="pete jones" w:date="2022-03-30T16:11:00Z">
        <w:r>
          <w:t xml:space="preserve">text and its use define </w:t>
        </w:r>
      </w:ins>
      <w:r w:rsidR="0098490E" w:rsidRPr="00FF6A71">
        <w:t>PLM</w:t>
      </w:r>
      <w:del w:id="2749" w:author="pete jones" w:date="2022-03-30T16:11:00Z">
        <w:r w:rsidR="0098490E" w:rsidRPr="00FF6A71" w:rsidDel="004529AF">
          <w:delText xml:space="preserve"> is defined by how it is used and its specific context</w:delText>
        </w:r>
      </w:del>
      <w:del w:id="2750" w:author="pete jones" w:date="2022-03-30T16:10:00Z">
        <w:r w:rsidR="0098490E" w:rsidRPr="00FF6A71" w:rsidDel="004529AF">
          <w:delText xml:space="preserve">, </w:delText>
        </w:r>
      </w:del>
      <w:ins w:id="2751" w:author="pete jones" w:date="2022-03-30T16:10:00Z">
        <w:r>
          <w:t>;</w:t>
        </w:r>
        <w:r w:rsidRPr="00FF6A71">
          <w:t xml:space="preserve"> </w:t>
        </w:r>
      </w:ins>
      <w:r w:rsidR="0098490E" w:rsidRPr="00FF6A71">
        <w:t>typically</w:t>
      </w:r>
      <w:ins w:id="2752" w:author="pete jones" w:date="2022-03-30T16:11:00Z">
        <w:r>
          <w:t>,</w:t>
        </w:r>
      </w:ins>
      <w:r w:rsidR="0098490E" w:rsidRPr="00FF6A71">
        <w:t xml:space="preserve"> each organisation has its </w:t>
      </w:r>
      <w:del w:id="2753" w:author="pete jones" w:date="2022-03-29T17:58:00Z">
        <w:r w:rsidR="0098490E" w:rsidRPr="00FF6A71" w:rsidDel="00633263">
          <w:delText xml:space="preserve">own </w:delText>
        </w:r>
      </w:del>
      <w:r w:rsidR="0098490E" w:rsidRPr="00FF6A71">
        <w:t xml:space="preserve">definition and scope for PLM </w:t>
      </w:r>
      <w:r w:rsidR="0098490E" w:rsidRPr="00312F59">
        <w:fldChar w:fldCharType="begin" w:fldLock="1"/>
      </w:r>
      <w:r w:rsidR="00756F35">
        <w:instrText>ADDIN CSL_CITATION {"citationItems":[{"id":"ITEM-1","itemData":{"ISBN":"1852338105","abstract":"Includes index. Ch. 1. Executive overview of PLM -- Ch. 2. Introduction to PLM -- Ch. 3. Progress depends on retentiveness -- Ch. 4. The opportunities and benefits of PLM -- Ch. 5. The rationale for PLM -- Ch. 6. Different views of PLM -- Ch. 7. You start here -- in the details of the PLM swamp -- Ch. 8. PLM has the answers -- Ch. 9. Some components of PLM -- Ch. 10. Uncoordinated incoherent improvement initiatives -- Ch. 11. Coherent vision, strategy, plan, resources, metrics -- Ch. 12. A company's PLM vision -- Ch. 13. The process of PLM visioning -- Ch. 14. Structure for the PLM vision -- Ch. 15. A strategy to achieve the vision -- Ch. 16. Industrial strategies -- Ch. 17. Principles for the PLM strategy.","author":[{"dropping-particle":"","family":"Stark","given":"John","non-dropping-particle":"","parse-names":false,"suffix":""}],"id":"ITEM-1","issued":{"date-parts":[["2005"]]},"number-of-pages":"441","publisher":"Springer","title":"Product lifecycle management : 21st century paradigm for product realisation","type":"book"},"uris":["http://www.mendeley.com/documents/?uuid=02b664ce-916b-38cf-ae0e-9833bb027fef"]}],"mendeley":{"formattedCitation":"(Stark, 2005)","plainTextFormattedCitation":"(Stark, 2005)","previouslyFormattedCitation":"(Stark, 2005)"},"properties":{"noteIndex":0},"schema":"https://github.com/citation-style-language/schema/raw/master/csl-citation.json"}</w:instrText>
      </w:r>
      <w:r w:rsidR="0098490E" w:rsidRPr="00312F59">
        <w:fldChar w:fldCharType="separate"/>
      </w:r>
      <w:r w:rsidR="00756F35" w:rsidRPr="00756F35">
        <w:rPr>
          <w:noProof/>
        </w:rPr>
        <w:t>(Stark, 2005)</w:t>
      </w:r>
      <w:r w:rsidR="0098490E" w:rsidRPr="00312F59">
        <w:fldChar w:fldCharType="end"/>
      </w:r>
      <w:r w:rsidR="0098490E" w:rsidRPr="00FF6A71">
        <w:t xml:space="preserve">. </w:t>
      </w:r>
      <w:del w:id="2754" w:author="pete jones" w:date="2022-03-30T16:11:00Z">
        <w:r w:rsidR="0098490E" w:rsidRPr="00FF6A71" w:rsidDel="004529AF">
          <w:delText xml:space="preserve">The </w:delText>
        </w:r>
      </w:del>
      <w:ins w:id="2755" w:author="pete jones" w:date="2022-03-30T16:11:00Z">
        <w:r>
          <w:t>Furthermore, PLM's role</w:t>
        </w:r>
      </w:ins>
      <w:del w:id="2756" w:author="pete jones" w:date="2022-03-30T16:11:00Z">
        <w:r w:rsidR="0098490E" w:rsidRPr="00FF6A71" w:rsidDel="004529AF">
          <w:delText>role that PLM plays</w:delText>
        </w:r>
      </w:del>
      <w:r w:rsidR="0098490E" w:rsidRPr="00FF6A71">
        <w:t xml:space="preserve"> within current industries demonstrates that a PLM deployment is unique to the specific industry and those companies participating within it </w:t>
      </w:r>
      <w:r w:rsidR="0098490E" w:rsidRPr="00312F59">
        <w:fldChar w:fldCharType="begin" w:fldLock="1"/>
      </w:r>
      <w:r w:rsidR="0098490E" w:rsidRPr="00FF6A71">
        <w:instrText>ADDIN CSL_CITATION {"citationItems":[{"id":"ITEM-1","itemData":{"DOI":"10.1504/IJPLM.2010.036489","ISSN":"1743-5110","author":[{"dropping-particle":"","family":"Terzi","given":"Sergio","non-dropping-particle":"","parse-names":false,"suffix":""},{"dropping-particle":"","family":"Bouras","given":"Abdelaziz","non-dropping-particle":"","parse-names":false,"suffix":""},{"dropping-particle":"","family":"Dutta","given":"Debashi","non-dropping-particle":"","parse-names":false,"suffix":""},{"dropping-particle":"","family":"Garetti","given":"Marco","non-dropping-particle":"","parse-names":false,"suffix":""},{"dropping-particle":"","family":"Kiritsis","given":"Dimitris","non-dropping-particle":"","parse-names":false,"suffix":""}],"container-title":"Int. J. Product Lifecycle Management","id":"ITEM-1","issue":"4","issued":{"date-parts":[["2010"]]},"page":"360-389","title":"Product lifecycle management – from its history to its new role","type":"article-journal","volume":"4"},"uris":["http://www.mendeley.com/documents/?uuid=a12dab56-084b-4f94-9e8d-db1730feb2f6"]}],"mendeley":{"formattedCitation":"(Terzi &lt;i&gt;et al.&lt;/i&gt;, 2010)","plainTextFormattedCitation":"(Terzi et al., 2010)","previouslyFormattedCitation":"(Terzi &lt;i&gt;et al.&lt;/i&gt;, 2010)"},"properties":{"noteIndex":0},"schema":"https://github.com/citation-style-language/schema/raw/master/csl-citation.json"}</w:instrText>
      </w:r>
      <w:r w:rsidR="0098490E" w:rsidRPr="00312F59">
        <w:fldChar w:fldCharType="separate"/>
      </w:r>
      <w:r w:rsidR="0098490E" w:rsidRPr="00FF6A71">
        <w:rPr>
          <w:noProof/>
        </w:rPr>
        <w:t xml:space="preserve">(Terzi </w:t>
      </w:r>
      <w:r w:rsidR="0098490E" w:rsidRPr="00FF6A71">
        <w:rPr>
          <w:i/>
          <w:noProof/>
        </w:rPr>
        <w:t>et al.</w:t>
      </w:r>
      <w:r w:rsidR="0098490E" w:rsidRPr="00FF6A71">
        <w:rPr>
          <w:noProof/>
        </w:rPr>
        <w:t>, 2010)</w:t>
      </w:r>
      <w:r w:rsidR="0098490E" w:rsidRPr="00312F59">
        <w:fldChar w:fldCharType="end"/>
      </w:r>
      <w:r w:rsidR="0098490E" w:rsidRPr="00FF6A71">
        <w:t xml:space="preserve">. Typically, PLM software vendors make the following claims </w:t>
      </w:r>
      <w:del w:id="2757" w:author="pete jones" w:date="2022-03-29T17:58:00Z">
        <w:r w:rsidR="0098490E" w:rsidRPr="00FF6A71" w:rsidDel="00633263">
          <w:delText xml:space="preserve">of </w:delText>
        </w:r>
      </w:del>
      <w:ins w:id="2758" w:author="pete jones" w:date="2022-03-29T17:58:00Z">
        <w:r w:rsidR="00633263">
          <w:t>about</w:t>
        </w:r>
        <w:r w:rsidR="00633263" w:rsidRPr="00FF6A71">
          <w:t xml:space="preserve"> </w:t>
        </w:r>
      </w:ins>
      <w:r w:rsidR="0098490E" w:rsidRPr="00FF6A71">
        <w:t>their solutions:</w:t>
      </w:r>
    </w:p>
    <w:p w14:paraId="723BBC4F" w14:textId="77777777" w:rsidR="00A33F88" w:rsidRPr="00FF6A71" w:rsidRDefault="0098490E" w:rsidP="0021440D">
      <w:pPr>
        <w:numPr>
          <w:ilvl w:val="0"/>
          <w:numId w:val="28"/>
        </w:numPr>
        <w:contextualSpacing/>
      </w:pPr>
      <w:r w:rsidRPr="00FF6A71">
        <w:t>to provide faster new product introductions</w:t>
      </w:r>
    </w:p>
    <w:p w14:paraId="04EDAD76" w14:textId="77777777" w:rsidR="00A33F88" w:rsidRPr="00FF6A71" w:rsidRDefault="0098490E" w:rsidP="0021440D">
      <w:pPr>
        <w:numPr>
          <w:ilvl w:val="0"/>
          <w:numId w:val="28"/>
        </w:numPr>
        <w:contextualSpacing/>
      </w:pPr>
      <w:r w:rsidRPr="00FF6A71">
        <w:t>reduced product costs</w:t>
      </w:r>
    </w:p>
    <w:p w14:paraId="124803F4" w14:textId="77777777" w:rsidR="00A33F88" w:rsidRPr="00FF6A71" w:rsidRDefault="0098490E" w:rsidP="0021440D">
      <w:pPr>
        <w:numPr>
          <w:ilvl w:val="0"/>
          <w:numId w:val="28"/>
        </w:numPr>
        <w:contextualSpacing/>
      </w:pPr>
      <w:r w:rsidRPr="00FF6A71">
        <w:t>reduced product development costs</w:t>
      </w:r>
    </w:p>
    <w:p w14:paraId="3DCC535F" w14:textId="77777777" w:rsidR="00A33F88" w:rsidRPr="00FF6A71" w:rsidRDefault="0098490E" w:rsidP="0021440D">
      <w:pPr>
        <w:numPr>
          <w:ilvl w:val="0"/>
          <w:numId w:val="28"/>
        </w:numPr>
        <w:contextualSpacing/>
      </w:pPr>
      <w:r w:rsidRPr="00FF6A71">
        <w:t>increased revenue</w:t>
      </w:r>
    </w:p>
    <w:p w14:paraId="740322C7" w14:textId="77777777" w:rsidR="00A33F88" w:rsidRPr="00FF6A71" w:rsidRDefault="0098490E" w:rsidP="0021440D">
      <w:pPr>
        <w:numPr>
          <w:ilvl w:val="0"/>
          <w:numId w:val="28"/>
        </w:numPr>
        <w:contextualSpacing/>
      </w:pPr>
      <w:r w:rsidRPr="00FF6A71">
        <w:t>better quality products</w:t>
      </w:r>
    </w:p>
    <w:p w14:paraId="32898823" w14:textId="77777777" w:rsidR="00A33F88" w:rsidRPr="00FF6A71" w:rsidRDefault="0098490E" w:rsidP="0021440D">
      <w:pPr>
        <w:numPr>
          <w:ilvl w:val="0"/>
          <w:numId w:val="28"/>
        </w:numPr>
        <w:contextualSpacing/>
      </w:pPr>
      <w:r w:rsidRPr="00FF6A71">
        <w:t>enhanced product innovation</w:t>
      </w:r>
    </w:p>
    <w:p w14:paraId="61524C5D" w14:textId="789CA92E" w:rsidR="00A33F88" w:rsidRPr="00FF6A71" w:rsidRDefault="0098490E" w:rsidP="0098490E">
      <w:r w:rsidRPr="00FF6A71">
        <w:t xml:space="preserve">Globalisation has required many </w:t>
      </w:r>
      <w:del w:id="2759" w:author="pete jones" w:date="2022-03-29T17:59:00Z">
        <w:r w:rsidRPr="00FF6A71" w:rsidDel="009F340E">
          <w:delText xml:space="preserve">Businesses </w:delText>
        </w:r>
      </w:del>
      <w:ins w:id="2760" w:author="pete jones" w:date="2022-03-29T17:59:00Z">
        <w:r w:rsidR="009F340E">
          <w:t>b</w:t>
        </w:r>
        <w:r w:rsidR="009F340E" w:rsidRPr="00FF6A71">
          <w:t xml:space="preserve">usinesses </w:t>
        </w:r>
      </w:ins>
      <w:r w:rsidRPr="00FF6A71">
        <w:t xml:space="preserve">to focus on world-class manufacturing strategies </w:t>
      </w:r>
      <w:del w:id="2761" w:author="pete jones" w:date="2022-03-30T16:11:00Z">
        <w:r w:rsidRPr="00FF6A71" w:rsidDel="004529AF">
          <w:delText xml:space="preserve">which </w:delText>
        </w:r>
      </w:del>
      <w:del w:id="2762" w:author="pete jones" w:date="2022-03-29T17:59:00Z">
        <w:r w:rsidRPr="00FF6A71" w:rsidDel="009F340E">
          <w:delText xml:space="preserve">has </w:delText>
        </w:r>
      </w:del>
      <w:del w:id="2763" w:author="pete jones" w:date="2022-03-30T16:11:00Z">
        <w:r w:rsidRPr="00FF6A71" w:rsidDel="004529AF">
          <w:delText xml:space="preserve">increased low-cost competition </w:delText>
        </w:r>
        <w:r w:rsidRPr="00312F59" w:rsidDel="004529AF">
          <w:fldChar w:fldCharType="begin" w:fldLock="1"/>
        </w:r>
        <w:r w:rsidRPr="00FF6A71" w:rsidDel="004529AF">
          <w:delInstrText>ADDIN CSL_CITATION {"citationItems":[{"id":"ITEM-1","itemData":{"abstract":"Even though competition from low-wage countries has some negative effects on employment in OECD countries, the link between globalisation and job losses is less obvious than it first appears. In times of economic shock such as the recent recession, globalisation seems to create more jobs overall than it destroys. Likewise, the total increase in wage inequality of the past two decades seems more linked to technology and legislation than globalisation – which does nevertheless undeniably contribute to increased job insecurity in some cases. The challenge is to help the losers of globalisation stay in the race and seize the new opportunities offered by openness to international trade.","author":[{"dropping-particle":"","family":"Huwart","given":"Jean-Yves","non-dropping-particle":"","parse-names":false,"suffix":""},{"dropping-particle":"","family":"Verdier","given":"Loïc","non-dropping-particle":"","parse-names":false,"suffix":""}],"container-title":"Economic Globalisation: Origins and consequences,","id":"ITEM-1","issued":{"date-parts":[["2013"]]},"title":"Does globalisation promote employment?","type":"article-journal"},"uris":["http://www.mendeley.com/documents/?uuid=8a954c10-dff6-33c2-9772-c1254ee280d2"]}],"mendeley":{"formattedCitation":"(Huwart and Verdier, 2013)","plainTextFormattedCitation":"(Huwart and Verdier, 2013)","previouslyFormattedCitation":"(Huwart and Verdier, 2013)"},"properties":{"noteIndex":0},"schema":"https://github.com/citation-style-language/schema/raw/master/csl-citation.json"}</w:delInstrText>
        </w:r>
        <w:r w:rsidRPr="00312F59" w:rsidDel="004529AF">
          <w:fldChar w:fldCharType="separate"/>
        </w:r>
        <w:r w:rsidRPr="00FF6A71" w:rsidDel="004529AF">
          <w:rPr>
            <w:noProof/>
          </w:rPr>
          <w:delText>(Huwart and Verdier, 2013)</w:delText>
        </w:r>
        <w:r w:rsidRPr="00312F59" w:rsidDel="004529AF">
          <w:fldChar w:fldCharType="end"/>
        </w:r>
        <w:r w:rsidRPr="00FF6A71" w:rsidDel="004529AF">
          <w:delText xml:space="preserve"> and t</w:delText>
        </w:r>
      </w:del>
      <w:ins w:id="2764" w:author="pete jones" w:date="2022-03-30T16:11:00Z">
        <w:r w:rsidR="004529AF">
          <w:t>that have increased low-cost competition (Huwart and Verdier, 2013). T</w:t>
        </w:r>
      </w:ins>
      <w:r w:rsidRPr="00FF6A71">
        <w:t xml:space="preserve">he pressure </w:t>
      </w:r>
      <w:del w:id="2765" w:author="pete jones" w:date="2022-03-30T16:12:00Z">
        <w:r w:rsidRPr="00FF6A71" w:rsidDel="004529AF">
          <w:delText xml:space="preserve">applied </w:delText>
        </w:r>
      </w:del>
      <w:r w:rsidRPr="00FF6A71">
        <w:t xml:space="preserve">has challenged </w:t>
      </w:r>
      <w:del w:id="2766" w:author="pete jones" w:date="2022-03-30T16:12:00Z">
        <w:r w:rsidRPr="00FF6A71" w:rsidDel="004529AF">
          <w:delText xml:space="preserve">businesses </w:delText>
        </w:r>
      </w:del>
      <w:ins w:id="2767" w:author="pete jones" w:date="2022-03-30T16:12:00Z">
        <w:r w:rsidR="004529AF">
          <w:t>enterpri</w:t>
        </w:r>
        <w:r w:rsidR="004529AF" w:rsidRPr="00FF6A71">
          <w:t xml:space="preserve">ses </w:t>
        </w:r>
      </w:ins>
      <w:r w:rsidRPr="00FF6A71">
        <w:t>to address product lifecycle innovation as a core business strategy. For example</w:t>
      </w:r>
      <w:ins w:id="2768" w:author="pete jones" w:date="2022-03-30T16:12:00Z">
        <w:r w:rsidR="004529AF">
          <w:t>,</w:t>
        </w:r>
      </w:ins>
      <w:r w:rsidRPr="00FF6A71">
        <w:t xml:space="preserve"> producing individually customised goods and services </w:t>
      </w:r>
      <w:del w:id="2769" w:author="pete jones" w:date="2022-03-30T16:12:00Z">
        <w:r w:rsidRPr="00FF6A71" w:rsidDel="004529AF">
          <w:delText>is providing</w:delText>
        </w:r>
      </w:del>
      <w:ins w:id="2770" w:author="pete jones" w:date="2022-03-30T16:12:00Z">
        <w:r w:rsidR="004529AF">
          <w:t>provides</w:t>
        </w:r>
      </w:ins>
      <w:r w:rsidRPr="00FF6A71">
        <w:t xml:space="preserve"> strategic advantage and economic value for many businesses </w:t>
      </w:r>
      <w:r w:rsidRPr="00312F59">
        <w:fldChar w:fldCharType="begin" w:fldLock="1"/>
      </w:r>
      <w:r w:rsidRPr="00FF6A71">
        <w:instrText>ADDIN CSL_CITATION {"citationItems":[{"id":"ITEM-1","itemData":{"URL":"https://www.entrepreneur.com/article/239430","abstract":"By the end of the last century there arose between these two extremes a new vision for manufacturing -- mass customization. The dream was to bring the best of both worlds together, the personalized products and experiences of customization and the efficient manufacturing practices of mass production, to create a win-win scenario for both buyer and seller.","accessed":{"date-parts":[["2016","12","20"]]},"author":[{"dropping-particle":"","family":"AYYAR","given":"Rohan","non-dropping-particle":"","parse-names":false,"suffix":""}],"container-title":"Entrepreneur","id":"ITEM-1","issued":{"date-parts":[["2014"]]},"title":"How Mass Customization Is Delivering on Its Long-Promised Rewards","type":"webpage"},"uris":["http://www.mendeley.com/documents/?uuid=66477be8-5c6a-3e50-889d-c503aa38a147"]}],"mendeley":{"formattedCitation":"(AYYAR, 2014)","plainTextFormattedCitation":"(AYYAR, 2014)","previouslyFormattedCitation":"(AYYAR, 2014)"},"properties":{"noteIndex":0},"schema":"https://github.com/citation-style-language/schema/raw/master/csl-citation.json"}</w:instrText>
      </w:r>
      <w:r w:rsidRPr="00312F59">
        <w:fldChar w:fldCharType="separate"/>
      </w:r>
      <w:r w:rsidRPr="00FF6A71">
        <w:rPr>
          <w:noProof/>
        </w:rPr>
        <w:t>(AYYAR, 2014)</w:t>
      </w:r>
      <w:r w:rsidRPr="00312F59">
        <w:fldChar w:fldCharType="end"/>
      </w:r>
      <w:r w:rsidRPr="00FF6A71">
        <w:t xml:space="preserve">. The challenges emerging for enterprises in such a global market environment are </w:t>
      </w:r>
      <w:del w:id="2771" w:author="pete jones" w:date="2022-03-30T16:12:00Z">
        <w:r w:rsidRPr="00FF6A71" w:rsidDel="004529AF">
          <w:delText xml:space="preserve">the need to; develop innovation cultures, </w:delText>
        </w:r>
      </w:del>
      <w:del w:id="2772" w:author="pete jones" w:date="2022-03-29T17:59:00Z">
        <w:r w:rsidRPr="00FF6A71" w:rsidDel="009F340E">
          <w:delText xml:space="preserve">to </w:delText>
        </w:r>
      </w:del>
      <w:del w:id="2773" w:author="pete jones" w:date="2022-03-30T16:12:00Z">
        <w:r w:rsidRPr="00FF6A71" w:rsidDel="004529AF">
          <w:delText xml:space="preserve">compete more effectively and </w:delText>
        </w:r>
      </w:del>
      <w:del w:id="2774" w:author="pete jones" w:date="2022-03-29T17:59:00Z">
        <w:r w:rsidRPr="00FF6A71" w:rsidDel="009F340E">
          <w:delText xml:space="preserve">to </w:delText>
        </w:r>
      </w:del>
      <w:del w:id="2775" w:author="pete jones" w:date="2022-03-30T16:12:00Z">
        <w:r w:rsidRPr="00FF6A71" w:rsidDel="004529AF">
          <w:delText>maintain</w:delText>
        </w:r>
      </w:del>
      <w:ins w:id="2776" w:author="pete jones" w:date="2022-03-30T16:12:00Z">
        <w:r w:rsidR="004529AF">
          <w:t>developing innovation cultures, competing more effectively, and maintaining</w:t>
        </w:r>
      </w:ins>
      <w:r w:rsidRPr="00FF6A71">
        <w:t xml:space="preserve"> </w:t>
      </w:r>
      <w:del w:id="2777" w:author="pete jones" w:date="2022-04-01T15:14:00Z">
        <w:r w:rsidRPr="00FF6A71" w:rsidDel="00726256">
          <w:delText xml:space="preserve">their </w:delText>
        </w:r>
      </w:del>
      <w:r w:rsidRPr="00FF6A71">
        <w:t xml:space="preserve">competitiveness </w:t>
      </w:r>
      <w:r w:rsidRPr="00312F59">
        <w:fldChar w:fldCharType="begin" w:fldLock="1"/>
      </w:r>
      <w:r w:rsidRPr="00FF6A71">
        <w:instrText>ADDIN CSL_CITATION {"citationItems":[{"id":"ITEM-1","itemData":{"URL":"https://www.entrepreneur.com/article/250447","abstract":"Enterprise technology is a booming industry. Companies are creating software that better meets the needs of their customers and solves the problems they face. But the industry isn’t without its problems.","accessed":{"date-parts":[["2016","12","20"]]},"author":[{"dropping-particle":"","family":"CUTLER","given":"Zach","non-dropping-particle":"","parse-names":false,"suffix":""}],"container-title":"Entrepreneur","id":"ITEM-1","issued":{"date-parts":[["2015"]]},"title":"6 Challenges Facing Enterprise Technologies","type":"webpage"},"uris":["http://www.mendeley.com/documents/?uuid=6a0aa959-d52b-33d9-b8c5-e6c2b7fea4b7"]}],"mendeley":{"formattedCitation":"(CUTLER, 2015)","plainTextFormattedCitation":"(CUTLER, 2015)","previouslyFormattedCitation":"(CUTLER, 2015)"},"properties":{"noteIndex":0},"schema":"https://github.com/citation-style-language/schema/raw/master/csl-citation.json"}</w:instrText>
      </w:r>
      <w:r w:rsidRPr="00312F59">
        <w:fldChar w:fldCharType="separate"/>
      </w:r>
      <w:r w:rsidRPr="00FF6A71">
        <w:rPr>
          <w:noProof/>
        </w:rPr>
        <w:t>(CUTLER, 2015)</w:t>
      </w:r>
      <w:r w:rsidRPr="00312F59">
        <w:fldChar w:fldCharType="end"/>
      </w:r>
      <w:r w:rsidRPr="00FF6A71">
        <w:t xml:space="preserve">. Business leaders </w:t>
      </w:r>
      <w:del w:id="2778" w:author="pete jones" w:date="2022-03-30T16:12:00Z">
        <w:r w:rsidRPr="00FF6A71" w:rsidDel="004529AF">
          <w:delText>are recognising</w:delText>
        </w:r>
      </w:del>
      <w:ins w:id="2779" w:author="pete jones" w:date="2022-03-30T16:12:00Z">
        <w:r w:rsidR="004529AF">
          <w:t>recognise</w:t>
        </w:r>
      </w:ins>
      <w:r w:rsidRPr="00FF6A71">
        <w:t xml:space="preserve"> the ability of connected digital systems to gather and share data collaboratively and improve efficiencies within </w:t>
      </w:r>
      <w:del w:id="2780" w:author="pete jones" w:date="2022-03-30T16:12:00Z">
        <w:r w:rsidRPr="00FF6A71" w:rsidDel="004529AF">
          <w:delText>the network of a business</w:delText>
        </w:r>
      </w:del>
      <w:ins w:id="2781" w:author="pete jones" w:date="2022-03-30T16:12:00Z">
        <w:r w:rsidR="004529AF">
          <w:t>a business network</w:t>
        </w:r>
      </w:ins>
      <w:r w:rsidRPr="00FF6A71">
        <w:t xml:space="preserve"> </w:t>
      </w:r>
      <w:r w:rsidRPr="00312F59">
        <w:fldChar w:fldCharType="begin" w:fldLock="1"/>
      </w:r>
      <w:r w:rsidRPr="00FF6A71">
        <w:instrText>ADDIN CSL_CITATION {"citationItems":[{"id":"ITEM-1","itemData":{"abstract":"The OECD is a unique forum where the governments of 30 democracies work together to address the economic, social and environmental challenges of globalisation. The OECD is also at the forefront of efforts to understand and to help governments respond to new developments and concerns, such as corporate governance, the information economy and the challenges of an ageing population. The Organisation provides a setting where governments can compare policy experiences, seek answers to common problems, identify good practice and work to co-ordinate domestic and international policies.","author":[{"dropping-particle":"","family":"OECD","given":"","non-dropping-particle":"","parse-names":false,"suffix":""}],"id":"ITEM-1","issued":{"date-parts":[["2007"]]},"title":"INNOVATION AND GROWTH RATIONALE FOR AN INNOVATION STRATEGY ORGANISATION FOR ECONOMIC CO-OPERATION AND DEVELOPMENT","type":"article-journal"},"uris":["http://www.mendeley.com/documents/?uuid=6adb890c-3fd0-3601-8e52-52c370a386e4"]}],"mendeley":{"formattedCitation":"(OECD, 2007)","plainTextFormattedCitation":"(OECD, 2007)","previouslyFormattedCitation":"(OECD, 2007)"},"properties":{"noteIndex":0},"schema":"https://github.com/citation-style-language/schema/raw/master/csl-citation.json"}</w:instrText>
      </w:r>
      <w:r w:rsidRPr="00312F59">
        <w:fldChar w:fldCharType="separate"/>
      </w:r>
      <w:r w:rsidRPr="00FF6A71">
        <w:rPr>
          <w:noProof/>
        </w:rPr>
        <w:t>(OECD, 2007)</w:t>
      </w:r>
      <w:r w:rsidRPr="00312F59">
        <w:fldChar w:fldCharType="end"/>
      </w:r>
      <w:r w:rsidRPr="00FF6A71">
        <w:t>. The strategic</w:t>
      </w:r>
      <w:del w:id="2782" w:author="pete jones" w:date="2022-03-29T17:59:00Z">
        <w:r w:rsidRPr="00FF6A71" w:rsidDel="009F340E">
          <w:delText xml:space="preserve"> </w:delText>
        </w:r>
      </w:del>
      <w:r w:rsidRPr="00FF6A71">
        <w:t xml:space="preserve"> aim of many companies is to develop a framework to enhance the development and management of all business areas associated with product development throughout their supply chain </w:t>
      </w:r>
      <w:r w:rsidRPr="00312F59">
        <w:fldChar w:fldCharType="begin" w:fldLock="1"/>
      </w:r>
      <w:r w:rsidRPr="00FF6A71">
        <w:instrText>ADDIN CSL_CITATION {"citationItems":[{"id":"ITEM-1","itemData":{"URL":"http://www.product-lifecycle-management.info/","accessed":{"date-parts":[["2016","12","20"]]},"author":[{"dropping-particle":"","family":"ARAS","given":"","non-dropping-particle":"","parse-names":false,"suffix":""}],"id":"ITEM-1","issued":{"date-parts":[["2016"]]},"title":"Product Life Cycle Management Information - What is PLM","type":"webpage"},"uris":["http://www.mendeley.com/documents/?uuid=5b48e2dd-bd03-39be-8561-b6df6544cabc"]}],"mendeley":{"formattedCitation":"(ARAS, 2016)","plainTextFormattedCitation":"(ARAS, 2016)","previouslyFormattedCitation":"(ARAS, 2016)"},"properties":{"noteIndex":0},"schema":"https://github.com/citation-style-language/schema/raw/master/csl-citation.json"}</w:instrText>
      </w:r>
      <w:r w:rsidRPr="00312F59">
        <w:fldChar w:fldCharType="separate"/>
      </w:r>
      <w:r w:rsidRPr="00FF6A71">
        <w:rPr>
          <w:noProof/>
        </w:rPr>
        <w:t>(ARAS, 2016)</w:t>
      </w:r>
      <w:r w:rsidRPr="00312F59">
        <w:fldChar w:fldCharType="end"/>
      </w:r>
      <w:r w:rsidRPr="00FF6A71">
        <w:t>.</w:t>
      </w:r>
      <w:bookmarkStart w:id="2783" w:name="_Toc502924794"/>
      <w:bookmarkStart w:id="2784" w:name="_Toc45114048"/>
    </w:p>
    <w:p w14:paraId="037826C1" w14:textId="77777777" w:rsidR="00A33F88" w:rsidRPr="00FF6A71" w:rsidRDefault="0098490E" w:rsidP="0098490E">
      <w:pPr>
        <w:rPr>
          <w:b/>
          <w:bCs/>
        </w:rPr>
      </w:pPr>
      <w:r w:rsidRPr="00FF6A71">
        <w:rPr>
          <w:b/>
          <w:bCs/>
        </w:rPr>
        <w:t>History</w:t>
      </w:r>
      <w:bookmarkStart w:id="2785" w:name="_Toc502924795"/>
      <w:bookmarkEnd w:id="2783"/>
      <w:bookmarkEnd w:id="2784"/>
    </w:p>
    <w:p w14:paraId="7745C718" w14:textId="49484DDF" w:rsidR="00DD384C" w:rsidRPr="00FF6A71" w:rsidDel="00AB7BE9" w:rsidRDefault="0098490E">
      <w:pPr>
        <w:rPr>
          <w:del w:id="2786" w:author="pete jones" w:date="2022-01-04T13:26:00Z"/>
        </w:rPr>
      </w:pPr>
      <w:r w:rsidRPr="00FF6A71">
        <w:t xml:space="preserve">How did PLM develop? The evolution of product lifecycle as a theory has its roots in product planning and sales in the </w:t>
      </w:r>
      <w:del w:id="2787" w:author="pete jones" w:date="2022-03-29T18:00:00Z">
        <w:r w:rsidRPr="00FF6A71" w:rsidDel="009F340E">
          <w:delText xml:space="preserve">mid </w:delText>
        </w:r>
      </w:del>
      <w:ins w:id="2788" w:author="pete jones" w:date="2022-03-29T18:00:00Z">
        <w:r w:rsidR="009F340E" w:rsidRPr="00FF6A71">
          <w:t>mid</w:t>
        </w:r>
        <w:r w:rsidR="009F340E">
          <w:t>-</w:t>
        </w:r>
      </w:ins>
      <w:r w:rsidRPr="00FF6A71">
        <w:t>1950</w:t>
      </w:r>
      <w:del w:id="2789" w:author="pete jones" w:date="2022-03-29T17:59:00Z">
        <w:r w:rsidRPr="00FF6A71" w:rsidDel="009F340E">
          <w:delText>’</w:delText>
        </w:r>
      </w:del>
      <w:r w:rsidRPr="00FF6A71">
        <w:t xml:space="preserve">s, but it is not clear to whom it is attributed. In 1957 a </w:t>
      </w:r>
      <w:del w:id="2790" w:author="pete jones" w:date="2022-03-30T16:12:00Z">
        <w:r w:rsidRPr="00FF6A71" w:rsidDel="004529AF">
          <w:delText xml:space="preserve">theory </w:delText>
        </w:r>
      </w:del>
      <w:ins w:id="2791" w:author="pete jones" w:date="2022-03-30T16:12:00Z">
        <w:r w:rsidR="004529AF">
          <w:t>view</w:t>
        </w:r>
        <w:r w:rsidR="004529AF" w:rsidRPr="00FF6A71">
          <w:t xml:space="preserve"> </w:t>
        </w:r>
      </w:ins>
      <w:r w:rsidRPr="00FF6A71">
        <w:t xml:space="preserve">of lifecycle </w:t>
      </w:r>
      <w:del w:id="2792" w:author="pete jones" w:date="2022-03-30T16:12:00Z">
        <w:r w:rsidRPr="00FF6A71" w:rsidDel="004529AF">
          <w:delText xml:space="preserve">is </w:delText>
        </w:r>
      </w:del>
      <w:ins w:id="2793" w:author="pete jones" w:date="2022-03-30T16:12:00Z">
        <w:r w:rsidR="004529AF">
          <w:t>wa</w:t>
        </w:r>
        <w:r w:rsidR="004529AF" w:rsidRPr="00FF6A71">
          <w:t xml:space="preserve">s </w:t>
        </w:r>
      </w:ins>
      <w:r w:rsidRPr="00FF6A71">
        <w:t xml:space="preserve">reported by a product manager working for the American consultancy </w:t>
      </w:r>
      <w:r w:rsidRPr="00FF6A71">
        <w:lastRenderedPageBreak/>
        <w:t xml:space="preserve">firm </w:t>
      </w:r>
      <w:del w:id="2794" w:author="pete jones" w:date="2022-03-29T17:59:00Z">
        <w:r w:rsidRPr="00FF6A71" w:rsidDel="009F340E">
          <w:delText xml:space="preserve">of </w:delText>
        </w:r>
      </w:del>
      <w:r w:rsidRPr="00FF6A71">
        <w:t xml:space="preserve">Booz, </w:t>
      </w:r>
      <w:r w:rsidR="007F61D3" w:rsidRPr="00FF6A71">
        <w:t>Allen,</w:t>
      </w:r>
      <w:r w:rsidRPr="00FF6A71">
        <w:t xml:space="preserve"> and Hamilton. Conrad Jones recognised a relationship between new product introduction and growth in sales from a review of the literature and new product data on more than 400 manufacturers and 100 professional organisations. Jones defines the basic life cycle as having five stages: introduction, growth, maturity, saturation, and decline, cited by </w:t>
      </w:r>
      <w:r w:rsidRPr="00312F59">
        <w:fldChar w:fldCharType="begin" w:fldLock="1"/>
      </w:r>
      <w:r w:rsidRPr="00FF6A71">
        <w:instrText>ADDIN CSL_CITATION {"citationItems":[{"id":"ITEM-1","itemData":{"DOI":"10.1007/s13398-014-0173-7.2","ISBN":"97808742165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Gardner","given":"David M.","non-dropping-particle":"","parse-names":false,"suffix":""}],"container-title":"BEBR Faculty Working Paper","id":"ITEM-1","issue":"1304","issued":{"date-parts":[["1986"]]},"title":"The Product Life Cycle: It's Role in Marketing Strategy/Some Evolving Observations About the Life Cycle","type":"article-journal"},"uris":["http://www.mendeley.com/documents/?uuid=62f1ec04-294d-4a65-a01e-1290baf74a7b"]}],"mendeley":{"formattedCitation":"(Gardner, 1986)","plainTextFormattedCitation":"(Gardner, 1986)","previouslyFormattedCitation":"(Gardner, 1986)"},"properties":{"noteIndex":0},"schema":"https://github.com/citation-style-language/schema/raw/master/csl-citation.json"}</w:instrText>
      </w:r>
      <w:r w:rsidRPr="00312F59">
        <w:fldChar w:fldCharType="separate"/>
      </w:r>
      <w:r w:rsidRPr="00FF6A71">
        <w:rPr>
          <w:noProof/>
        </w:rPr>
        <w:t>(Gardner, 1986)</w:t>
      </w:r>
      <w:r w:rsidRPr="00312F59">
        <w:fldChar w:fldCharType="end"/>
      </w:r>
      <w:r w:rsidRPr="00FF6A71">
        <w:t>. Gardener relates his observations at the beginning of the evolution of PLM</w:t>
      </w:r>
      <w:del w:id="2795" w:author="pete jones" w:date="2022-03-30T16:13:00Z">
        <w:r w:rsidRPr="00FF6A71" w:rsidDel="004529AF">
          <w:delText xml:space="preserve">, </w:delText>
        </w:r>
      </w:del>
      <w:ins w:id="2796" w:author="pete jones" w:date="2022-03-30T16:13:00Z">
        <w:r w:rsidR="004529AF">
          <w:t>;</w:t>
        </w:r>
        <w:r w:rsidR="004529AF" w:rsidRPr="00FF6A71">
          <w:t xml:space="preserve"> </w:t>
        </w:r>
      </w:ins>
      <w:r w:rsidRPr="00FF6A71">
        <w:t xml:space="preserve">he describes it as an “attractive” concept on the premise that PLM had the potential to be central to </w:t>
      </w:r>
      <w:ins w:id="2797" w:author="pete jones" w:date="2022-03-29T18:00:00Z">
        <w:r w:rsidR="009F340E">
          <w:t xml:space="preserve">the </w:t>
        </w:r>
      </w:ins>
      <w:r w:rsidRPr="00FF6A71">
        <w:t xml:space="preserve">marketing and sales process and practice. </w:t>
      </w:r>
      <w:ins w:id="2798" w:author="pete jones" w:date="2022-03-30T16:13:00Z">
        <w:r w:rsidR="004529AF">
          <w:t xml:space="preserve">His vision </w:t>
        </w:r>
      </w:ins>
      <w:del w:id="2799" w:author="pete jones" w:date="2022-03-30T16:13:00Z">
        <w:r w:rsidRPr="00FF6A71" w:rsidDel="004529AF">
          <w:delText xml:space="preserve">This </w:delText>
        </w:r>
      </w:del>
      <w:r w:rsidRPr="00FF6A71">
        <w:t>highlights an interesting point because it defines a heritage with business proces</w:t>
      </w:r>
      <w:ins w:id="2800" w:author="pete jones" w:date="2022-03-30T16:13:00Z">
        <w:r w:rsidR="004529AF">
          <w:t>se</w:t>
        </w:r>
      </w:ins>
      <w:r w:rsidRPr="00FF6A71">
        <w:t>s rather than the engineering data focus</w:t>
      </w:r>
      <w:del w:id="2801" w:author="pete jones" w:date="2022-03-30T16:13:00Z">
        <w:r w:rsidRPr="00FF6A71" w:rsidDel="004529AF">
          <w:delText>,</w:delText>
        </w:r>
      </w:del>
      <w:r w:rsidRPr="00FF6A71">
        <w:t xml:space="preserve"> we understand today. Throughout the 1980</w:t>
      </w:r>
      <w:del w:id="2802" w:author="pete jones" w:date="2022-03-29T18:00:00Z">
        <w:r w:rsidRPr="00FF6A71" w:rsidDel="009F340E">
          <w:delText>’</w:delText>
        </w:r>
      </w:del>
      <w:r w:rsidRPr="00FF6A71">
        <w:t>s</w:t>
      </w:r>
      <w:ins w:id="2803" w:author="pete jones" w:date="2022-03-30T16:13:00Z">
        <w:r w:rsidR="004529AF">
          <w:t>,</w:t>
        </w:r>
      </w:ins>
      <w:r w:rsidRPr="00FF6A71">
        <w:t xml:space="preserve"> the foundations of business concepts for PLM development were considered and have become the accepted antecedents of PLM</w:t>
      </w:r>
      <w:r w:rsidR="00692262" w:rsidRPr="00FF6A71">
        <w:t xml:space="preserve">, as shown in </w:t>
      </w:r>
      <w:ins w:id="2804" w:author="pete jones" w:date="2022-01-04T13:26:00Z">
        <w:r w:rsidR="00AB7BE9" w:rsidRPr="00312F59">
          <w:fldChar w:fldCharType="begin"/>
        </w:r>
        <w:r w:rsidR="00AB7BE9" w:rsidRPr="00FF6A71">
          <w:instrText xml:space="preserve"> REF _Ref92195442 \h </w:instrText>
        </w:r>
      </w:ins>
      <w:r w:rsidR="00AB7BE9" w:rsidRPr="00FF6A71">
        <w:instrText xml:space="preserve"> \* MERGEFORMAT </w:instrText>
      </w:r>
      <w:r w:rsidR="00AB7BE9" w:rsidRPr="00312F59">
        <w:fldChar w:fldCharType="separate"/>
      </w:r>
      <w:ins w:id="2805" w:author="pete jones" w:date="2022-04-05T11:31:00Z">
        <w:r w:rsidR="00D94147" w:rsidRPr="00D94147">
          <w:rPr>
            <w:rPrChange w:id="2806" w:author="pete jones" w:date="2022-04-05T11:31:00Z">
              <w:rPr>
                <w:i/>
                <w:iCs/>
                <w:color w:val="44546A" w:themeColor="text2"/>
                <w:sz w:val="18"/>
                <w:szCs w:val="18"/>
              </w:rPr>
            </w:rPrChange>
          </w:rPr>
          <w:t xml:space="preserve">Figure </w:t>
        </w:r>
        <w:r w:rsidR="00D94147" w:rsidRPr="00D94147">
          <w:rPr>
            <w:rPrChange w:id="2807" w:author="pete jones" w:date="2022-04-05T11:31:00Z">
              <w:rPr>
                <w:i/>
                <w:iCs/>
                <w:noProof/>
                <w:color w:val="44546A" w:themeColor="text2"/>
                <w:sz w:val="18"/>
                <w:szCs w:val="18"/>
              </w:rPr>
            </w:rPrChange>
          </w:rPr>
          <w:t>2</w:t>
        </w:r>
        <w:r w:rsidR="00D94147" w:rsidRPr="00D94147">
          <w:rPr>
            <w:rPrChange w:id="2808" w:author="pete jones" w:date="2022-04-05T11:31:00Z">
              <w:rPr>
                <w:i/>
                <w:iCs/>
                <w:color w:val="44546A" w:themeColor="text2"/>
                <w:sz w:val="18"/>
                <w:szCs w:val="18"/>
              </w:rPr>
            </w:rPrChange>
          </w:rPr>
          <w:noBreakHyphen/>
        </w:r>
        <w:r w:rsidR="00D94147" w:rsidRPr="00D94147">
          <w:rPr>
            <w:rPrChange w:id="2809" w:author="pete jones" w:date="2022-04-05T11:31:00Z">
              <w:rPr>
                <w:i/>
                <w:iCs/>
                <w:noProof/>
                <w:color w:val="44546A" w:themeColor="text2"/>
                <w:sz w:val="18"/>
                <w:szCs w:val="18"/>
              </w:rPr>
            </w:rPrChange>
          </w:rPr>
          <w:t>3</w:t>
        </w:r>
      </w:ins>
      <w:ins w:id="2810" w:author="pete jones" w:date="2022-01-04T13:26:00Z">
        <w:r w:rsidR="00AB7BE9" w:rsidRPr="00312F59">
          <w:fldChar w:fldCharType="end"/>
        </w:r>
      </w:ins>
      <w:ins w:id="2811" w:author="pete jones" w:date="2022-01-04T13:27:00Z">
        <w:r w:rsidR="00AB7BE9" w:rsidRPr="00FF6A71">
          <w:t>.</w:t>
        </w:r>
      </w:ins>
      <w:del w:id="2812" w:author="pete jones" w:date="2022-01-04T13:26:00Z">
        <w:r w:rsidR="00692262" w:rsidRPr="007C0DAF" w:rsidDel="00AB7BE9">
          <w:fldChar w:fldCharType="begin"/>
        </w:r>
        <w:r w:rsidR="00692262" w:rsidRPr="00FF6A71" w:rsidDel="00AB7BE9">
          <w:delInstrText xml:space="preserve"> REF _Ref63946839 \h  \* MERGEFORMAT </w:delInstrText>
        </w:r>
        <w:r w:rsidR="00692262" w:rsidRPr="007C0DAF" w:rsidDel="00AB7BE9">
          <w:fldChar w:fldCharType="separate"/>
        </w:r>
      </w:del>
    </w:p>
    <w:p w14:paraId="349B3CEB" w14:textId="466995A3" w:rsidR="00A33F88" w:rsidRPr="00FF6A71" w:rsidRDefault="00DD384C">
      <w:del w:id="2813" w:author="pete jones" w:date="2022-01-04T13:26:00Z">
        <w:r w:rsidRPr="00FF6A71" w:rsidDel="00AB7BE9">
          <w:delText xml:space="preserve">Figure </w:delText>
        </w:r>
        <w:r w:rsidRPr="00FF6A71" w:rsidDel="00AB7BE9">
          <w:rPr>
            <w:rPrChange w:id="2814" w:author="pete jones" w:date="2022-01-04T13:45:00Z">
              <w:rPr>
                <w:i/>
                <w:iCs/>
                <w:noProof/>
                <w:color w:val="44546A" w:themeColor="text2"/>
                <w:sz w:val="18"/>
                <w:szCs w:val="18"/>
              </w:rPr>
            </w:rPrChange>
          </w:rPr>
          <w:delText>2</w:delText>
        </w:r>
        <w:r w:rsidRPr="00FF6A71" w:rsidDel="00AB7BE9">
          <w:rPr>
            <w:rPrChange w:id="2815" w:author="pete jones" w:date="2022-01-04T13:45:00Z">
              <w:rPr>
                <w:i/>
                <w:iCs/>
                <w:noProof/>
                <w:color w:val="44546A" w:themeColor="text2"/>
                <w:sz w:val="18"/>
                <w:szCs w:val="18"/>
              </w:rPr>
            </w:rPrChange>
          </w:rPr>
          <w:noBreakHyphen/>
          <w:delText>3</w:delText>
        </w:r>
        <w:r w:rsidR="00692262" w:rsidRPr="007C0DAF" w:rsidDel="00AB7BE9">
          <w:fldChar w:fldCharType="end"/>
        </w:r>
        <w:r w:rsidR="0098490E" w:rsidRPr="00FF6A71" w:rsidDel="00AB7BE9">
          <w:delText>.</w:delText>
        </w:r>
      </w:del>
    </w:p>
    <w:p w14:paraId="5B0FEBC1" w14:textId="77777777" w:rsidR="00A33F88" w:rsidRPr="00FF6A71" w:rsidRDefault="0098490E" w:rsidP="0098490E">
      <w:pPr>
        <w:jc w:val="center"/>
      </w:pPr>
      <w:r w:rsidRPr="00C15005">
        <w:rPr>
          <w:noProof/>
        </w:rPr>
        <w:drawing>
          <wp:inline distT="0" distB="0" distL="0" distR="0" wp14:anchorId="0378E692" wp14:editId="3E9C9404">
            <wp:extent cx="4675160" cy="2609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43" t="2169" r="1381" b="1940"/>
                    <a:stretch/>
                  </pic:blipFill>
                  <pic:spPr bwMode="auto">
                    <a:xfrm>
                      <a:off x="0" y="0"/>
                      <a:ext cx="4763256" cy="2659029"/>
                    </a:xfrm>
                    <a:prstGeom prst="rect">
                      <a:avLst/>
                    </a:prstGeom>
                    <a:ln>
                      <a:noFill/>
                    </a:ln>
                    <a:extLst>
                      <a:ext uri="{53640926-AAD7-44D8-BBD7-CCE9431645EC}">
                        <a14:shadowObscured xmlns:a14="http://schemas.microsoft.com/office/drawing/2010/main"/>
                      </a:ext>
                    </a:extLst>
                  </pic:spPr>
                </pic:pic>
              </a:graphicData>
            </a:graphic>
          </wp:inline>
        </w:drawing>
      </w:r>
      <w:bookmarkStart w:id="2816" w:name="_Ref63946839"/>
      <w:bookmarkStart w:id="2817" w:name="_Toc44683514"/>
    </w:p>
    <w:p w14:paraId="4C8B74D4" w14:textId="7DCF16CB" w:rsidR="00A33F88" w:rsidRPr="00FF6A71" w:rsidRDefault="0098490E" w:rsidP="0098490E">
      <w:pPr>
        <w:spacing w:before="0" w:after="200" w:line="240" w:lineRule="auto"/>
        <w:jc w:val="center"/>
        <w:rPr>
          <w:i/>
          <w:iCs/>
          <w:color w:val="44546A" w:themeColor="text2"/>
          <w:sz w:val="18"/>
          <w:szCs w:val="18"/>
        </w:rPr>
      </w:pPr>
      <w:bookmarkStart w:id="2818" w:name="_Ref92195442"/>
      <w:bookmarkStart w:id="2819" w:name="_Toc68162240"/>
      <w:bookmarkStart w:id="2820" w:name="_Toc99719266"/>
      <w:r w:rsidRPr="00FF6A71">
        <w:rPr>
          <w:i/>
          <w:iCs/>
          <w:color w:val="44546A" w:themeColor="text2"/>
          <w:sz w:val="18"/>
          <w:szCs w:val="18"/>
        </w:rPr>
        <w:t xml:space="preserve">Figure </w:t>
      </w:r>
      <w:ins w:id="2821" w:author="pete jones" w:date="2022-03-10T14:38:00Z">
        <w:r w:rsidR="00CE4F4E">
          <w:rPr>
            <w:i/>
            <w:iCs/>
            <w:color w:val="44546A" w:themeColor="text2"/>
            <w:sz w:val="18"/>
            <w:szCs w:val="18"/>
          </w:rPr>
          <w:fldChar w:fldCharType="begin"/>
        </w:r>
        <w:r w:rsidR="00CE4F4E">
          <w:rPr>
            <w:i/>
            <w:iCs/>
            <w:color w:val="44546A" w:themeColor="text2"/>
            <w:sz w:val="18"/>
            <w:szCs w:val="18"/>
          </w:rPr>
          <w:instrText xml:space="preserve"> STYLEREF 1 \s </w:instrText>
        </w:r>
      </w:ins>
      <w:r w:rsidR="00CE4F4E">
        <w:rPr>
          <w:i/>
          <w:iCs/>
          <w:color w:val="44546A" w:themeColor="text2"/>
          <w:sz w:val="18"/>
          <w:szCs w:val="18"/>
        </w:rPr>
        <w:fldChar w:fldCharType="separate"/>
      </w:r>
      <w:r w:rsidR="00D94147">
        <w:rPr>
          <w:i/>
          <w:iCs/>
          <w:noProof/>
          <w:color w:val="44546A" w:themeColor="text2"/>
          <w:sz w:val="18"/>
          <w:szCs w:val="18"/>
        </w:rPr>
        <w:t>2</w:t>
      </w:r>
      <w:ins w:id="2822" w:author="pete jones" w:date="2022-03-10T14:38:00Z">
        <w:r w:rsidR="00CE4F4E">
          <w:rPr>
            <w:i/>
            <w:iCs/>
            <w:color w:val="44546A" w:themeColor="text2"/>
            <w:sz w:val="18"/>
            <w:szCs w:val="18"/>
          </w:rPr>
          <w:fldChar w:fldCharType="end"/>
        </w:r>
        <w:r w:rsidR="00CE4F4E">
          <w:rPr>
            <w:i/>
            <w:iCs/>
            <w:color w:val="44546A" w:themeColor="text2"/>
            <w:sz w:val="18"/>
            <w:szCs w:val="18"/>
          </w:rPr>
          <w:noBreakHyphen/>
        </w:r>
        <w:r w:rsidR="00CE4F4E">
          <w:rPr>
            <w:i/>
            <w:iCs/>
            <w:color w:val="44546A" w:themeColor="text2"/>
            <w:sz w:val="18"/>
            <w:szCs w:val="18"/>
          </w:rPr>
          <w:fldChar w:fldCharType="begin"/>
        </w:r>
        <w:r w:rsidR="00CE4F4E">
          <w:rPr>
            <w:i/>
            <w:iCs/>
            <w:color w:val="44546A" w:themeColor="text2"/>
            <w:sz w:val="18"/>
            <w:szCs w:val="18"/>
          </w:rPr>
          <w:instrText xml:space="preserve"> SEQ Figure \* ARABIC \s 1 </w:instrText>
        </w:r>
      </w:ins>
      <w:r w:rsidR="00CE4F4E">
        <w:rPr>
          <w:i/>
          <w:iCs/>
          <w:color w:val="44546A" w:themeColor="text2"/>
          <w:sz w:val="18"/>
          <w:szCs w:val="18"/>
        </w:rPr>
        <w:fldChar w:fldCharType="separate"/>
      </w:r>
      <w:ins w:id="2823" w:author="pete jones" w:date="2022-04-05T11:31:00Z">
        <w:r w:rsidR="00D94147">
          <w:rPr>
            <w:i/>
            <w:iCs/>
            <w:noProof/>
            <w:color w:val="44546A" w:themeColor="text2"/>
            <w:sz w:val="18"/>
            <w:szCs w:val="18"/>
          </w:rPr>
          <w:t>3</w:t>
        </w:r>
      </w:ins>
      <w:ins w:id="2824" w:author="pete jones" w:date="2022-03-10T14:38:00Z">
        <w:r w:rsidR="00CE4F4E">
          <w:rPr>
            <w:i/>
            <w:iCs/>
            <w:color w:val="44546A" w:themeColor="text2"/>
            <w:sz w:val="18"/>
            <w:szCs w:val="18"/>
          </w:rPr>
          <w:fldChar w:fldCharType="end"/>
        </w:r>
      </w:ins>
      <w:del w:id="2825" w:author="pete jones" w:date="2022-02-01T12:31:00Z">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TYLEREF 1 \s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r w:rsidR="00F8680E" w:rsidRPr="00FF6A71" w:rsidDel="0004608E">
          <w:rPr>
            <w:i/>
            <w:iCs/>
            <w:color w:val="44546A" w:themeColor="text2"/>
            <w:sz w:val="18"/>
            <w:szCs w:val="18"/>
          </w:rPr>
          <w:noBreakHyphen/>
        </w:r>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EQ Figure \* ARABIC \s 1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3</w:delText>
        </w:r>
        <w:r w:rsidR="00F8680E" w:rsidRPr="00312F59" w:rsidDel="0004608E">
          <w:rPr>
            <w:i/>
            <w:iCs/>
            <w:color w:val="44546A" w:themeColor="text2"/>
            <w:sz w:val="18"/>
            <w:szCs w:val="18"/>
          </w:rPr>
          <w:fldChar w:fldCharType="end"/>
        </w:r>
      </w:del>
      <w:bookmarkEnd w:id="2816"/>
      <w:bookmarkEnd w:id="2818"/>
      <w:r w:rsidRPr="00FF6A71">
        <w:rPr>
          <w:i/>
          <w:iCs/>
          <w:color w:val="44546A" w:themeColor="text2"/>
          <w:sz w:val="18"/>
          <w:szCs w:val="18"/>
        </w:rPr>
        <w:t>: History of PLM 1982-2014</w:t>
      </w:r>
      <w:bookmarkEnd w:id="2817"/>
      <w:bookmarkEnd w:id="2819"/>
      <w:bookmarkEnd w:id="2820"/>
    </w:p>
    <w:p w14:paraId="0060F20C" w14:textId="77777777" w:rsidR="00A33F88" w:rsidRPr="00FF6A71" w:rsidRDefault="00692262" w:rsidP="0098490E">
      <w:pPr>
        <w:rPr>
          <w:b/>
          <w:bCs/>
          <w:u w:val="single"/>
        </w:rPr>
      </w:pPr>
      <w:r w:rsidRPr="00FF6A71">
        <w:rPr>
          <w:b/>
          <w:bCs/>
          <w:u w:val="single"/>
        </w:rPr>
        <w:t>Total Quality Management – the influence on PLM development</w:t>
      </w:r>
    </w:p>
    <w:p w14:paraId="245CB628" w14:textId="77777777" w:rsidR="004529AF" w:rsidRDefault="0098490E" w:rsidP="0098490E">
      <w:pPr>
        <w:rPr>
          <w:ins w:id="2826" w:author="pete jones" w:date="2022-03-30T16:14:00Z"/>
        </w:rPr>
      </w:pPr>
      <w:r w:rsidRPr="00FF6A71">
        <w:t>W Edwards Deming’s 1982 influential text, “Out of the Crisis”</w:t>
      </w:r>
      <w:ins w:id="2827" w:author="pete jones" w:date="2022-03-30T16:13:00Z">
        <w:r w:rsidR="004529AF">
          <w:t>,</w:t>
        </w:r>
      </w:ins>
      <w:r w:rsidRPr="00FF6A71">
        <w:t xml:space="preserve"> offers a theory of management based upon fourteen </w:t>
      </w:r>
      <w:del w:id="2828" w:author="pete jones" w:date="2022-03-30T16:13:00Z">
        <w:r w:rsidRPr="00FF6A71" w:rsidDel="004529AF">
          <w:delText xml:space="preserve">key </w:delText>
        </w:r>
      </w:del>
      <w:ins w:id="2829" w:author="pete jones" w:date="2022-03-30T16:13:00Z">
        <w:r w:rsidR="004529AF">
          <w:t>critical</w:t>
        </w:r>
        <w:r w:rsidR="004529AF" w:rsidRPr="00FF6A71">
          <w:t xml:space="preserve"> </w:t>
        </w:r>
      </w:ins>
      <w:r w:rsidRPr="00FF6A71">
        <w:t>statements. Japanese industries embraced and implemented Deming’s techniques and</w:t>
      </w:r>
      <w:ins w:id="2830" w:author="pete jones" w:date="2022-03-30T16:13:00Z">
        <w:r w:rsidR="004529AF">
          <w:t>,</w:t>
        </w:r>
      </w:ins>
      <w:r w:rsidRPr="00FF6A71">
        <w:t xml:space="preserve"> by the 1970</w:t>
      </w:r>
      <w:del w:id="2831" w:author="pete jones" w:date="2022-03-30T16:14:00Z">
        <w:r w:rsidRPr="00FF6A71" w:rsidDel="004529AF">
          <w:delText>’</w:delText>
        </w:r>
      </w:del>
      <w:r w:rsidRPr="00FF6A71">
        <w:t>s</w:t>
      </w:r>
      <w:ins w:id="2832" w:author="pete jones" w:date="2022-03-30T16:14:00Z">
        <w:r w:rsidR="004529AF">
          <w:t>,</w:t>
        </w:r>
      </w:ins>
      <w:r w:rsidRPr="00FF6A71">
        <w:t xml:space="preserve"> realised global recognition of quality products. </w:t>
      </w:r>
      <w:del w:id="2833" w:author="pete jones" w:date="2022-03-30T16:14:00Z">
        <w:r w:rsidRPr="00FF6A71" w:rsidDel="004529AF">
          <w:delText xml:space="preserve">These success stories were adopted by American and European </w:delText>
        </w:r>
      </w:del>
      <w:del w:id="2834" w:author="pete jones" w:date="2022-03-29T18:00:00Z">
        <w:r w:rsidRPr="00FF6A71" w:rsidDel="009F340E">
          <w:delText xml:space="preserve">industry </w:delText>
        </w:r>
      </w:del>
      <w:ins w:id="2835" w:author="pete jones" w:date="2022-03-30T16:14:00Z">
        <w:r w:rsidR="004529AF">
          <w:t>American and European sectors adopted these success sto</w:t>
        </w:r>
      </w:ins>
      <w:ins w:id="2836" w:author="pete jones" w:date="2022-03-29T18:00:00Z">
        <w:r w:rsidR="009F340E" w:rsidRPr="00FF6A71">
          <w:t>r</w:t>
        </w:r>
        <w:r w:rsidR="009F340E">
          <w:t>ies</w:t>
        </w:r>
      </w:ins>
      <w:ins w:id="2837" w:author="pete jones" w:date="2022-03-30T16:14:00Z">
        <w:r w:rsidR="004529AF">
          <w:t>,</w:t>
        </w:r>
      </w:ins>
      <w:ins w:id="2838" w:author="pete jones" w:date="2022-03-29T18:00:00Z">
        <w:r w:rsidR="009F340E" w:rsidRPr="00FF6A71">
          <w:t xml:space="preserve"> </w:t>
        </w:r>
      </w:ins>
      <w:r w:rsidRPr="00FF6A71">
        <w:t xml:space="preserve">and Deming </w:t>
      </w:r>
      <w:del w:id="2839" w:author="pete jones" w:date="2022-03-30T16:14:00Z">
        <w:r w:rsidRPr="00FF6A71" w:rsidDel="004529AF">
          <w:delText xml:space="preserve">was </w:delText>
        </w:r>
      </w:del>
      <w:ins w:id="2840" w:author="pete jones" w:date="2022-03-30T16:14:00Z">
        <w:r w:rsidR="004529AF">
          <w:t>is</w:t>
        </w:r>
        <w:r w:rsidR="004529AF" w:rsidRPr="00FF6A71">
          <w:t xml:space="preserve"> </w:t>
        </w:r>
      </w:ins>
      <w:r w:rsidRPr="00FF6A71">
        <w:t xml:space="preserve">credited with starting the Total Quality Management movement. The 14-point philosophy is not simply a recipe for quality management. The philosophy has become an integral part </w:t>
      </w:r>
      <w:r w:rsidRPr="00FF6A71">
        <w:lastRenderedPageBreak/>
        <w:t>of modern management strategy. An element of this strategy is to place the customer centrally within the product lifecycle, where customers can be both external and internal</w:t>
      </w:r>
      <w:del w:id="2841" w:author="pete jones" w:date="2022-03-30T16:14:00Z">
        <w:r w:rsidRPr="00FF6A71" w:rsidDel="004529AF">
          <w:delText xml:space="preserve">. </w:delText>
        </w:r>
      </w:del>
      <w:ins w:id="2842" w:author="pete jones" w:date="2022-03-30T16:14:00Z">
        <w:r w:rsidR="004529AF" w:rsidRPr="00FF6A71">
          <w:t>.</w:t>
        </w:r>
      </w:ins>
    </w:p>
    <w:p w14:paraId="753D989D" w14:textId="13C4EDAE" w:rsidR="00A33F88" w:rsidRPr="00FF6A71" w:rsidRDefault="0098490E" w:rsidP="0098490E">
      <w:r w:rsidRPr="00FF6A71">
        <w:t xml:space="preserve">Consequently, all processes in the lifecycle relating to </w:t>
      </w:r>
      <w:ins w:id="2843" w:author="pete jones" w:date="2022-03-29T18:00:00Z">
        <w:r w:rsidR="009F340E">
          <w:t xml:space="preserve">the </w:t>
        </w:r>
      </w:ins>
      <w:r w:rsidRPr="00FF6A71">
        <w:t xml:space="preserve">customer must aim for high-quality service and collaboration. As the concepts and realisation of PLM </w:t>
      </w:r>
      <w:del w:id="2844" w:author="pete jones" w:date="2022-03-29T18:00:00Z">
        <w:r w:rsidRPr="00FF6A71" w:rsidDel="009F340E">
          <w:delText xml:space="preserve">has </w:delText>
        </w:r>
      </w:del>
      <w:ins w:id="2845" w:author="pete jones" w:date="2022-03-29T18:00:00Z">
        <w:r w:rsidR="009F340E" w:rsidRPr="00FF6A71">
          <w:t>ha</w:t>
        </w:r>
        <w:r w:rsidR="009F340E">
          <w:t>ve</w:t>
        </w:r>
        <w:r w:rsidR="009F340E" w:rsidRPr="00FF6A71">
          <w:t xml:space="preserve"> </w:t>
        </w:r>
      </w:ins>
      <w:r w:rsidRPr="00FF6A71">
        <w:t>developed</w:t>
      </w:r>
      <w:ins w:id="2846" w:author="pete jones" w:date="2022-03-30T16:14:00Z">
        <w:r w:rsidR="004529AF">
          <w:t>,</w:t>
        </w:r>
      </w:ins>
      <w:r w:rsidRPr="00FF6A71">
        <w:t xml:space="preserve"> it has become closely aligned to the original Deming philosophy. </w:t>
      </w:r>
      <w:r w:rsidRPr="00312F59">
        <w:fldChar w:fldCharType="begin" w:fldLock="1"/>
      </w:r>
      <w:r w:rsidRPr="00FF6A71">
        <w:instrText>ADDIN CSL_CITATION {"citationItems":[{"id":"ITEM-1","itemData":{"URL":"https://deming.org/","accessed":{"date-parts":[["2020","6","29"]]},"author":[{"dropping-particle":"","family":"Deming Institute","given":"","non-dropping-particle":"","parse-names":false,"suffix":""}],"id":"ITEM-1","issued":{"date-parts":[["2020"]]},"title":"The W. Edwards Deming Institute","type":"webpage"},"uris":["http://www.mendeley.com/documents/?uuid=974fa434-cb10-3920-9a21-d333ac3a3adc"]}],"mendeley":{"formattedCitation":"(Deming Institute, 2020)","plainTextFormattedCitation":"(Deming Institute, 2020)","previouslyFormattedCitation":"(Deming Institute, 2020)"},"properties":{"noteIndex":0},"schema":"https://github.com/citation-style-language/schema/raw/master/csl-citation.json"}</w:instrText>
      </w:r>
      <w:r w:rsidRPr="00312F59">
        <w:fldChar w:fldCharType="separate"/>
      </w:r>
      <w:r w:rsidRPr="00FF6A71">
        <w:rPr>
          <w:noProof/>
        </w:rPr>
        <w:t>(Deming Institute, 2020)</w:t>
      </w:r>
      <w:r w:rsidRPr="00312F59">
        <w:fldChar w:fldCharType="end"/>
      </w:r>
    </w:p>
    <w:p w14:paraId="55A1355E" w14:textId="77777777" w:rsidR="00A33F88" w:rsidRPr="00FF6A71" w:rsidRDefault="00692262" w:rsidP="0098490E">
      <w:pPr>
        <w:rPr>
          <w:b/>
          <w:bCs/>
          <w:u w:val="single"/>
        </w:rPr>
      </w:pPr>
      <w:r w:rsidRPr="00FF6A71">
        <w:rPr>
          <w:b/>
          <w:bCs/>
          <w:u w:val="single"/>
        </w:rPr>
        <w:t>PLM development – significant contributors</w:t>
      </w:r>
    </w:p>
    <w:p w14:paraId="28F3885A" w14:textId="77777777" w:rsidR="004529AF" w:rsidRDefault="0098490E" w:rsidP="0098490E">
      <w:pPr>
        <w:rPr>
          <w:ins w:id="2847" w:author="pete jones" w:date="2022-03-30T16:17:00Z"/>
        </w:rPr>
      </w:pPr>
      <w:r w:rsidRPr="00FF6A71">
        <w:t>Other contributions to the development of PLM come</w:t>
      </w:r>
      <w:del w:id="2848" w:author="pete jones" w:date="2022-03-29T18:00:00Z">
        <w:r w:rsidRPr="00FF6A71" w:rsidDel="009F340E">
          <w:delText>s</w:delText>
        </w:r>
      </w:del>
      <w:r w:rsidRPr="00FF6A71">
        <w:t xml:space="preserve"> from </w:t>
      </w:r>
      <w:del w:id="2849" w:author="pete jones" w:date="2022-03-30T16:15:00Z">
        <w:r w:rsidRPr="00FF6A71" w:rsidDel="004529AF">
          <w:delText xml:space="preserve">the area of </w:delText>
        </w:r>
      </w:del>
      <w:r w:rsidRPr="00FF6A71">
        <w:t>business administration and marketing.  Theodore Levitt</w:t>
      </w:r>
      <w:r w:rsidR="002221AB" w:rsidRPr="00FF6A71">
        <w:t xml:space="preserve"> (1983)</w:t>
      </w:r>
      <w:r w:rsidRPr="00FF6A71">
        <w:t xml:space="preserve"> asserts, in his essay “globalisation of markets”, that for companies to be successful in a globalised market</w:t>
      </w:r>
      <w:ins w:id="2850" w:author="pete jones" w:date="2022-03-30T16:15:00Z">
        <w:r w:rsidR="004529AF">
          <w:t>,</w:t>
        </w:r>
      </w:ins>
      <w:r w:rsidRPr="00FF6A71">
        <w:t xml:space="preserve"> they must move away from </w:t>
      </w:r>
      <w:ins w:id="2851" w:author="pete jones" w:date="2022-03-29T18:00:00Z">
        <w:r w:rsidR="009F340E">
          <w:t xml:space="preserve">the </w:t>
        </w:r>
      </w:ins>
      <w:r w:rsidRPr="00FF6A71">
        <w:t xml:space="preserve">customised product to globally standardised products, stating that technology is the driving force. He </w:t>
      </w:r>
      <w:del w:id="2852" w:author="pete jones" w:date="2022-03-30T16:15:00Z">
        <w:r w:rsidRPr="00FF6A71" w:rsidDel="004529AF">
          <w:delText>makes a distinction</w:delText>
        </w:r>
      </w:del>
      <w:ins w:id="2853" w:author="pete jones" w:date="2022-03-30T16:15:00Z">
        <w:r w:rsidR="004529AF">
          <w:t>distinguishes</w:t>
        </w:r>
      </w:ins>
      <w:r w:rsidRPr="00FF6A71">
        <w:t xml:space="preserve"> between multi-national and global companies, where the multi-national operates in many geographies but customises its product for local preferences</w:t>
      </w:r>
      <w:ins w:id="2854" w:author="pete jones" w:date="2022-03-30T16:15:00Z">
        <w:r w:rsidR="004529AF">
          <w:t>. In contrast,</w:t>
        </w:r>
      </w:ins>
      <w:del w:id="2855" w:author="pete jones" w:date="2022-03-30T16:15:00Z">
        <w:r w:rsidRPr="00FF6A71" w:rsidDel="004529AF">
          <w:delText xml:space="preserve"> whereas</w:delText>
        </w:r>
      </w:del>
      <w:r w:rsidRPr="00FF6A71">
        <w:t xml:space="preserve"> the </w:t>
      </w:r>
      <w:del w:id="2856" w:author="pete jones" w:date="2022-03-30T16:15:00Z">
        <w:r w:rsidRPr="00FF6A71" w:rsidDel="004529AF">
          <w:delText xml:space="preserve">global </w:delText>
        </w:r>
      </w:del>
      <w:ins w:id="2857" w:author="pete jones" w:date="2022-03-30T16:15:00Z">
        <w:r w:rsidR="004529AF">
          <w:t>internation</w:t>
        </w:r>
        <w:r w:rsidR="004529AF" w:rsidRPr="00FF6A71">
          <w:t xml:space="preserve">al </w:t>
        </w:r>
      </w:ins>
      <w:r w:rsidRPr="00FF6A71">
        <w:t>company focuses on standardised products of high quality and low price</w:t>
      </w:r>
      <w:ins w:id="2858" w:author="pete jones" w:date="2022-03-30T16:15:00Z">
        <w:r w:rsidR="004529AF">
          <w:t>,</w:t>
        </w:r>
      </w:ins>
      <w:r w:rsidRPr="00FF6A71">
        <w:t xml:space="preserve"> and he determines that the multi-national company has had its time. </w:t>
      </w:r>
      <w:r w:rsidRPr="00312F59">
        <w:fldChar w:fldCharType="begin" w:fldLock="1"/>
      </w:r>
      <w:r w:rsidRPr="00FF6A71">
        <w:instrText>ADDIN CSL_CITATION {"citationItems":[{"id":"ITEM-1","itemData":{"ISBN":"0415005604","author":[{"dropping-particle":"","family":"Levitt","given":"Theodore","non-dropping-particle":"","parse-names":false,"suffix":""}],"id":"ITEM-1","issue":"December","issued":{"date-parts":[["1983"]]},"page":"92-103","title":"The globalization of Markets","type":"article-journal"},"uris":["http://www.mendeley.com/documents/?uuid=98d3a487-6665-4209-b9fc-42ad1ac72df8"]}],"mendeley":{"formattedCitation":"(Levitt, 1983)","plainTextFormattedCitation":"(Levitt, 1983)","previouslyFormattedCitation":"(Levitt, 1983)"},"properties":{"noteIndex":0},"schema":"https://github.com/citation-style-language/schema/raw/master/csl-citation.json"}</w:instrText>
      </w:r>
      <w:r w:rsidRPr="00312F59">
        <w:fldChar w:fldCharType="separate"/>
      </w:r>
      <w:r w:rsidRPr="00FF6A71">
        <w:rPr>
          <w:noProof/>
        </w:rPr>
        <w:t>(Levitt, 1983)</w:t>
      </w:r>
      <w:r w:rsidRPr="00312F59">
        <w:fldChar w:fldCharType="end"/>
      </w:r>
      <w:r w:rsidRPr="00FF6A71">
        <w:t>. Th</w:t>
      </w:r>
      <w:ins w:id="2859" w:author="pete jones" w:date="2022-03-30T16:16:00Z">
        <w:r w:rsidR="004529AF">
          <w:t>ese</w:t>
        </w:r>
      </w:ins>
      <w:del w:id="2860" w:author="pete jones" w:date="2022-03-30T16:16:00Z">
        <w:r w:rsidRPr="00FF6A71" w:rsidDel="004529AF">
          <w:delText>is</w:delText>
        </w:r>
      </w:del>
      <w:r w:rsidRPr="00FF6A71">
        <w:t xml:space="preserve"> </w:t>
      </w:r>
      <w:ins w:id="2861" w:author="pete jones" w:date="2022-03-30T16:16:00Z">
        <w:r w:rsidR="004529AF">
          <w:t xml:space="preserve">business strategies were </w:t>
        </w:r>
      </w:ins>
      <w:del w:id="2862" w:author="pete jones" w:date="2022-03-30T16:16:00Z">
        <w:r w:rsidRPr="00FF6A71" w:rsidDel="004529AF">
          <w:delText>was certainly</w:delText>
        </w:r>
      </w:del>
      <w:ins w:id="2863" w:author="pete jones" w:date="2022-03-30T16:16:00Z">
        <w:r w:rsidR="004529AF">
          <w:t>indeed</w:t>
        </w:r>
      </w:ins>
      <w:r w:rsidRPr="00FF6A71">
        <w:t xml:space="preserve"> </w:t>
      </w:r>
      <w:del w:id="2864" w:author="pete jones" w:date="2022-03-30T16:16:00Z">
        <w:r w:rsidRPr="00FF6A71" w:rsidDel="004529AF">
          <w:delText xml:space="preserve">true </w:delText>
        </w:r>
      </w:del>
      <w:ins w:id="2865" w:author="pete jones" w:date="2022-03-30T16:16:00Z">
        <w:r w:rsidR="004529AF">
          <w:t>proper</w:t>
        </w:r>
        <w:r w:rsidR="004529AF" w:rsidRPr="00FF6A71">
          <w:t xml:space="preserve"> </w:t>
        </w:r>
      </w:ins>
      <w:del w:id="2866" w:author="pete jones" w:date="2022-03-30T16:16:00Z">
        <w:r w:rsidRPr="00FF6A71" w:rsidDel="004529AF">
          <w:delText xml:space="preserve">of </w:delText>
        </w:r>
      </w:del>
      <w:ins w:id="2867" w:author="pete jones" w:date="2022-03-30T16:16:00Z">
        <w:r w:rsidR="004529AF">
          <w:t>for</w:t>
        </w:r>
        <w:r w:rsidR="004529AF" w:rsidRPr="00FF6A71">
          <w:t xml:space="preserve"> </w:t>
        </w:r>
      </w:ins>
      <w:del w:id="2868" w:author="pete jones" w:date="2022-03-30T16:16:00Z">
        <w:r w:rsidRPr="00FF6A71" w:rsidDel="004529AF">
          <w:delText xml:space="preserve">its </w:delText>
        </w:r>
      </w:del>
      <w:ins w:id="2869" w:author="pete jones" w:date="2022-03-30T16:16:00Z">
        <w:r w:rsidR="004529AF">
          <w:t>their</w:t>
        </w:r>
        <w:r w:rsidR="004529AF" w:rsidRPr="00FF6A71">
          <w:t xml:space="preserve"> </w:t>
        </w:r>
      </w:ins>
      <w:r w:rsidRPr="00FF6A71">
        <w:t>time and remain</w:t>
      </w:r>
      <w:del w:id="2870" w:author="pete jones" w:date="2022-03-30T16:16:00Z">
        <w:r w:rsidRPr="00FF6A71" w:rsidDel="004529AF">
          <w:delText>s</w:delText>
        </w:r>
      </w:del>
      <w:r w:rsidRPr="00FF6A71">
        <w:t xml:space="preserve"> a significant business challenge today</w:t>
      </w:r>
      <w:ins w:id="2871" w:author="pete jones" w:date="2022-03-30T16:16:00Z">
        <w:r w:rsidR="004529AF">
          <w:t>,</w:t>
        </w:r>
      </w:ins>
      <w:r w:rsidRPr="00FF6A71">
        <w:t xml:space="preserve"> and these assertions were influential in the PLM story. However, it is interesting that the concept of a product lifecycle today can be considered </w:t>
      </w:r>
      <w:del w:id="2872" w:author="pete jones" w:date="2022-03-29T18:01:00Z">
        <w:r w:rsidRPr="00FF6A71" w:rsidDel="009F340E">
          <w:delText xml:space="preserve">as </w:delText>
        </w:r>
      </w:del>
      <w:r w:rsidRPr="00FF6A71">
        <w:t>strategic for innovation and marketing</w:t>
      </w:r>
      <w:del w:id="2873" w:author="pete jones" w:date="2022-03-30T16:17:00Z">
        <w:r w:rsidRPr="00FF6A71" w:rsidDel="004529AF">
          <w:delText xml:space="preserve">. </w:delText>
        </w:r>
      </w:del>
      <w:ins w:id="2874" w:author="pete jones" w:date="2022-03-30T16:17:00Z">
        <w:r w:rsidR="004529AF" w:rsidRPr="00FF6A71">
          <w:t>.</w:t>
        </w:r>
      </w:ins>
    </w:p>
    <w:p w14:paraId="1E702A68" w14:textId="56EEB096" w:rsidR="00A33F88" w:rsidRPr="00FF6A71" w:rsidRDefault="0098490E" w:rsidP="0098490E">
      <w:r w:rsidRPr="00FF6A71">
        <w:t>Levitt stated that CAD/CAM would not alter the fundamental facts of all modem production, that “large-scale production of standardised items is generally cheaper within a wide range of volume than small-scale production”</w:t>
      </w:r>
      <w:ins w:id="2875" w:author="pete jones" w:date="2022-01-24T14:17:00Z">
        <w:r w:rsidR="00721BFD">
          <w:fldChar w:fldCharType="begin" w:fldLock="1"/>
        </w:r>
      </w:ins>
      <w:r w:rsidR="00721BFD">
        <w:instrText>ADDIN CSL_CITATION {"citationItems":[{"id":"ITEM-1","itemData":{"ISBN":"0415005604","author":[{"dropping-particle":"","family":"Levitt","given":"Theodore","non-dropping-particle":"","parse-names":false,"suffix":""}],"id":"ITEM-1","issue":"December","issued":{"date-parts":[["1983"]]},"page":"92-103","title":"The globalization of Markets","type":"article-journal"},"locator":"5","uris":["http://www.mendeley.com/documents/?uuid=98d3a487-6665-4209-b9fc-42ad1ac72df8"]}],"mendeley":{"formattedCitation":"(Levitt, 1983, p. 5)","plainTextFormattedCitation":"(Levitt, 1983, p. 5)","previouslyFormattedCitation":"(Levitt, 1983, p. 5)"},"properties":{"noteIndex":0},"schema":"https://github.com/citation-style-language/schema/raw/master/csl-citation.json"}</w:instrText>
      </w:r>
      <w:r w:rsidR="00721BFD">
        <w:fldChar w:fldCharType="separate"/>
      </w:r>
      <w:r w:rsidR="00721BFD" w:rsidRPr="00721BFD">
        <w:rPr>
          <w:noProof/>
        </w:rPr>
        <w:t>(Levitt, 1983, p. 5)</w:t>
      </w:r>
      <w:ins w:id="2876" w:author="pete jones" w:date="2022-01-24T14:17:00Z">
        <w:r w:rsidR="00721BFD">
          <w:fldChar w:fldCharType="end"/>
        </w:r>
      </w:ins>
      <w:r w:rsidRPr="00FF6A71">
        <w:t xml:space="preserve">.  </w:t>
      </w:r>
      <w:del w:id="2877" w:author="pete jones" w:date="2022-03-30T16:17:00Z">
        <w:r w:rsidRPr="00FF6A71" w:rsidDel="004529AF">
          <w:delText>What Levitt did not foresee was</w:delText>
        </w:r>
      </w:del>
      <w:ins w:id="2878" w:author="pete jones" w:date="2022-03-30T16:17:00Z">
        <w:r w:rsidR="004529AF">
          <w:t>Levitt did not foresee</w:t>
        </w:r>
      </w:ins>
      <w:r w:rsidRPr="00FF6A71">
        <w:t xml:space="preserve"> that technology has advanced to facilitate </w:t>
      </w:r>
      <w:ins w:id="2879" w:author="pete jones" w:date="2022-03-29T18:01:00Z">
        <w:r w:rsidR="009F340E">
          <w:t xml:space="preserve">the </w:t>
        </w:r>
      </w:ins>
      <w:r w:rsidRPr="00FF6A71">
        <w:t>customisation of product</w:t>
      </w:r>
      <w:ins w:id="2880" w:author="pete jones" w:date="2022-03-29T18:01:00Z">
        <w:r w:rsidR="009F340E">
          <w:t>s</w:t>
        </w:r>
      </w:ins>
      <w:r w:rsidRPr="00FF6A71">
        <w:t xml:space="preserve"> on a mass scale. Porter describes five forces that frame competitive strategy. </w:t>
      </w:r>
      <w:del w:id="2881" w:author="pete jones" w:date="2022-04-01T15:14:00Z">
        <w:r w:rsidRPr="00FF6A71" w:rsidDel="00726256">
          <w:delText xml:space="preserve">He </w:delText>
        </w:r>
      </w:del>
      <w:ins w:id="2882" w:author="pete jones" w:date="2022-04-01T15:14:00Z">
        <w:r w:rsidR="00726256">
          <w:t>First, h</w:t>
        </w:r>
        <w:r w:rsidR="00726256" w:rsidRPr="00FF6A71">
          <w:t xml:space="preserve">e </w:t>
        </w:r>
      </w:ins>
      <w:r w:rsidRPr="00FF6A71">
        <w:t xml:space="preserve">illustrates competitive advantage as </w:t>
      </w:r>
      <w:del w:id="2883" w:author="pete jones" w:date="2022-03-30T16:17:00Z">
        <w:r w:rsidRPr="00FF6A71" w:rsidDel="004529AF">
          <w:delText>the application of</w:delText>
        </w:r>
      </w:del>
      <w:ins w:id="2884" w:author="pete jones" w:date="2022-03-30T16:17:00Z">
        <w:r w:rsidR="004529AF">
          <w:t>applying</w:t>
        </w:r>
      </w:ins>
      <w:r w:rsidRPr="00FF6A71">
        <w:t xml:space="preserve"> </w:t>
      </w:r>
      <w:ins w:id="2885" w:author="pete jones" w:date="2022-03-30T16:17:00Z">
        <w:r w:rsidR="004529AF">
          <w:t xml:space="preserve">the </w:t>
        </w:r>
      </w:ins>
      <w:r w:rsidRPr="00FF6A71">
        <w:t xml:space="preserve">competitive </w:t>
      </w:r>
      <w:del w:id="2886" w:author="pete jones" w:date="2022-03-30T16:17:00Z">
        <w:r w:rsidRPr="00FF6A71" w:rsidDel="004529AF">
          <w:delText>strategy</w:delText>
        </w:r>
      </w:del>
      <w:ins w:id="2887" w:author="pete jones" w:date="2022-03-30T16:17:00Z">
        <w:r w:rsidR="004529AF">
          <w:t>process</w:t>
        </w:r>
      </w:ins>
      <w:del w:id="2888" w:author="pete jones" w:date="2022-03-30T16:17:00Z">
        <w:r w:rsidRPr="00FF6A71" w:rsidDel="004529AF">
          <w:delText>,</w:delText>
        </w:r>
      </w:del>
      <w:r w:rsidRPr="00FF6A71">
        <w:t xml:space="preserve"> and how a firm differentiates itself from competitors and gains a sustainable cost advantage</w:t>
      </w:r>
      <w:del w:id="2889" w:author="pete jones" w:date="2022-03-30T16:17:00Z">
        <w:r w:rsidRPr="00FF6A71" w:rsidDel="004529AF">
          <w:delText>,</w:delText>
        </w:r>
      </w:del>
      <w:r w:rsidRPr="00FF6A71">
        <w:t xml:space="preserve"> </w:t>
      </w:r>
      <w:r w:rsidRPr="00312F59">
        <w:fldChar w:fldCharType="begin" w:fldLock="1"/>
      </w:r>
      <w:r w:rsidRPr="00FF6A71">
        <w:instrText>ADDIN CSL_CITATION {"citationItems":[{"id":"ITEM-1","itemData":{"ISBN":"0029250900","author":[{"dropping-particle":"","family":"Porter","given":"Michael E","non-dropping-particle":"","parse-names":false,"suffix":""}],"id":"ITEM-1","issued":{"date-parts":[["1985"]]},"title":"COMPETITIVE ADVANTAGE Creating and Sustaining Superior Peifonnance THE FREE PRESS","type":"report"},"uris":["http://www.mendeley.com/documents/?uuid=e91b5034-c175-30d8-97b9-b5c7469de4ba"]}],"mendeley":{"formattedCitation":"(Porter, 1985)","plainTextFormattedCitation":"(Porter, 1985)","previouslyFormattedCitation":"(Porter, 1985)"},"properties":{"noteIndex":0},"schema":"https://github.com/citation-style-language/schema/raw/master/csl-citation.json"}</w:instrText>
      </w:r>
      <w:r w:rsidRPr="00312F59">
        <w:fldChar w:fldCharType="separate"/>
      </w:r>
      <w:r w:rsidRPr="00FF6A71">
        <w:rPr>
          <w:noProof/>
        </w:rPr>
        <w:t>(Porter, 1985)</w:t>
      </w:r>
      <w:r w:rsidRPr="00312F59">
        <w:fldChar w:fldCharType="end"/>
      </w:r>
      <w:r w:rsidRPr="00FF6A71">
        <w:t xml:space="preserve">. </w:t>
      </w:r>
      <w:del w:id="2890" w:author="pete jones" w:date="2022-04-01T15:14:00Z">
        <w:r w:rsidRPr="00FF6A71" w:rsidDel="00726256">
          <w:delText xml:space="preserve">A </w:delText>
        </w:r>
      </w:del>
      <w:ins w:id="2891" w:author="pete jones" w:date="2022-04-01T15:14:00Z">
        <w:r w:rsidR="00726256">
          <w:t>Second, a</w:t>
        </w:r>
        <w:r w:rsidR="00726256" w:rsidRPr="00FF6A71">
          <w:t xml:space="preserve"> </w:t>
        </w:r>
      </w:ins>
      <w:r w:rsidRPr="00FF6A71">
        <w:t xml:space="preserve">concept of new product development (NPD) resulted from research to discover product success and failure factors. Cooper proposed a system of decision gateways throughout the lifecycle. This </w:t>
      </w:r>
      <w:del w:id="2892" w:author="pete jones" w:date="2022-03-30T16:17:00Z">
        <w:r w:rsidRPr="00FF6A71" w:rsidDel="004529AF">
          <w:delText>approach to product development and project management are now core components of modern PLM systems and processes,</w:delText>
        </w:r>
      </w:del>
      <w:ins w:id="2893" w:author="pete jones" w:date="2022-03-30T16:17:00Z">
        <w:r w:rsidR="004529AF">
          <w:t>product development and project management approach are now core components of modern PLM systems and processes</w:t>
        </w:r>
      </w:ins>
      <w:r w:rsidRPr="00FF6A71">
        <w:t xml:space="preserve"> </w:t>
      </w:r>
      <w:r w:rsidRPr="00312F59">
        <w:fldChar w:fldCharType="begin" w:fldLock="1"/>
      </w:r>
      <w:r w:rsidRPr="00FF6A71">
        <w:instrText>ADDIN CSL_CITATION {"citationItems":[{"id":"ITEM-1","itemData":{"author":[{"dropping-particle":"","family":"Cooper","given":"Robert G","non-dropping-particle":"","parse-names":false,"suffix":""}],"id":"ITEM-1","issued":{"date-parts":[["1986"]]},"title":"WinningatNewProducts","type":"article"},"uris":["http://www.mendeley.com/documents/?uuid=298832ab-8cf6-4dff-b759-d7f532080e33"]}],"mendeley":{"formattedCitation":"(Cooper, 1986)","plainTextFormattedCitation":"(Cooper, 1986)","previouslyFormattedCitation":"(Cooper, 1986)"},"properties":{"noteIndex":0},"schema":"https://github.com/citation-style-language/schema/raw/master/csl-citation.json"}</w:instrText>
      </w:r>
      <w:r w:rsidRPr="00312F59">
        <w:fldChar w:fldCharType="separate"/>
      </w:r>
      <w:r w:rsidRPr="00FF6A71">
        <w:rPr>
          <w:noProof/>
        </w:rPr>
        <w:t>(Cooper, 1986)</w:t>
      </w:r>
      <w:r w:rsidRPr="00312F59">
        <w:fldChar w:fldCharType="end"/>
      </w:r>
      <w:r w:rsidRPr="00FF6A71">
        <w:t xml:space="preserve">. </w:t>
      </w:r>
      <w:del w:id="2894" w:author="pete jones" w:date="2022-04-01T15:14:00Z">
        <w:r w:rsidRPr="00FF6A71" w:rsidDel="00726256">
          <w:delText xml:space="preserve">Sustainability </w:delText>
        </w:r>
      </w:del>
      <w:ins w:id="2895" w:author="pete jones" w:date="2022-04-01T15:14:00Z">
        <w:r w:rsidR="00726256">
          <w:t>Third, s</w:t>
        </w:r>
        <w:r w:rsidR="00726256" w:rsidRPr="00FF6A71">
          <w:t xml:space="preserve">ustainability </w:t>
        </w:r>
      </w:ins>
      <w:r w:rsidRPr="00FF6A71">
        <w:lastRenderedPageBreak/>
        <w:t>and the environment have also influenced the development of PLM</w:t>
      </w:r>
      <w:del w:id="2896" w:author="pete jones" w:date="2022-03-30T16:17:00Z">
        <w:r w:rsidRPr="00FF6A71" w:rsidDel="004529AF">
          <w:delText>,</w:delText>
        </w:r>
      </w:del>
      <w:r w:rsidRPr="00FF6A71">
        <w:t xml:space="preserve"> </w:t>
      </w:r>
      <w:r w:rsidRPr="00312F59">
        <w:fldChar w:fldCharType="begin" w:fldLock="1"/>
      </w:r>
      <w:r w:rsidRPr="00FF6A71">
        <w:instrText>ADDIN CSL_CITATION {"citationItems":[{"id":"ITEM-1","itemData":{"author":[{"dropping-particle":"","family":"World Commission on Environment","given":"","non-dropping-particle":"","parse-names":false,"suffix":""}],"id":"ITEM-1","issued":{"date-parts":[["1987"]]},"title":"Report of the World Commission on Environment and Development: Our Common Future Towards Sustainable Development 2. Part II. Common Challenges Population and Human Resources 4","type":"report"},"uris":["http://www.mendeley.com/documents/?uuid=f47fda08-1659-3233-978e-ead040ab6f70"]}],"mendeley":{"formattedCitation":"(World Commission on Environment, 1987)","plainTextFormattedCitation":"(World Commission on Environment, 1987)","previouslyFormattedCitation":"(World Commission on Environment, 1987)"},"properties":{"noteIndex":0},"schema":"https://github.com/citation-style-language/schema/raw/master/csl-citation.json"}</w:instrText>
      </w:r>
      <w:r w:rsidRPr="00312F59">
        <w:fldChar w:fldCharType="separate"/>
      </w:r>
      <w:r w:rsidRPr="00FF6A71">
        <w:rPr>
          <w:noProof/>
        </w:rPr>
        <w:t>(World Commission on Environment, 1987)</w:t>
      </w:r>
      <w:r w:rsidRPr="00312F59">
        <w:fldChar w:fldCharType="end"/>
      </w:r>
      <w:r w:rsidRPr="00FF6A71">
        <w:t xml:space="preserve">. The need to consider </w:t>
      </w:r>
      <w:ins w:id="2897" w:author="pete jones" w:date="2022-03-29T18:01:00Z">
        <w:r w:rsidR="009F340E">
          <w:t xml:space="preserve">the </w:t>
        </w:r>
      </w:ins>
      <w:r w:rsidRPr="00FF6A71">
        <w:t xml:space="preserve">efficiency of resource use, </w:t>
      </w:r>
      <w:del w:id="2898" w:author="pete jones" w:date="2022-03-30T16:18:00Z">
        <w:r w:rsidRPr="00FF6A71" w:rsidDel="004529AF">
          <w:delText>reduction of waste</w:delText>
        </w:r>
      </w:del>
      <w:ins w:id="2899" w:author="pete jones" w:date="2022-03-30T16:18:00Z">
        <w:r w:rsidR="004529AF">
          <w:t>waste reduction</w:t>
        </w:r>
      </w:ins>
      <w:del w:id="2900" w:author="pete jones" w:date="2022-03-29T18:01:00Z">
        <w:r w:rsidRPr="00FF6A71" w:rsidDel="009F340E">
          <w:delText>,</w:delText>
        </w:r>
      </w:del>
      <w:r w:rsidRPr="00FF6A71">
        <w:t xml:space="preserve"> and the recovery and recycling of resources </w:t>
      </w:r>
      <w:del w:id="2901" w:author="pete jones" w:date="2022-03-30T16:18:00Z">
        <w:r w:rsidRPr="00FF6A71" w:rsidDel="004529AF">
          <w:delText>were highlighted as</w:delText>
        </w:r>
      </w:del>
      <w:ins w:id="2902" w:author="pete jones" w:date="2022-03-30T16:18:00Z">
        <w:r w:rsidR="004529AF">
          <w:t>are</w:t>
        </w:r>
      </w:ins>
      <w:r w:rsidRPr="00FF6A71">
        <w:t xml:space="preserve"> integral to industrial planning of governments and industry alike. </w:t>
      </w:r>
      <w:del w:id="2903" w:author="pete jones" w:date="2022-04-01T15:14:00Z">
        <w:r w:rsidRPr="00FF6A71" w:rsidDel="00726256">
          <w:delText xml:space="preserve">Technology </w:delText>
        </w:r>
      </w:del>
      <w:ins w:id="2904" w:author="pete jones" w:date="2022-04-01T15:14:00Z">
        <w:r w:rsidR="00726256">
          <w:t>Fourth, t</w:t>
        </w:r>
        <w:r w:rsidR="00726256" w:rsidRPr="00FF6A71">
          <w:t xml:space="preserve">echnology </w:t>
        </w:r>
      </w:ins>
      <w:del w:id="2905" w:author="pete jones" w:date="2022-03-30T16:18:00Z">
        <w:r w:rsidRPr="00FF6A71" w:rsidDel="004529AF">
          <w:delText>was a positive contributor</w:delText>
        </w:r>
      </w:del>
      <w:ins w:id="2906" w:author="pete jones" w:date="2022-03-30T16:18:00Z">
        <w:r w:rsidR="004529AF">
          <w:t xml:space="preserve">positively </w:t>
        </w:r>
      </w:ins>
      <w:ins w:id="2907" w:author="pete jones" w:date="2022-04-01T15:14:00Z">
        <w:r w:rsidR="00726256">
          <w:t>raised productivity and living standards, improved health, and conserved</w:t>
        </w:r>
      </w:ins>
      <w:del w:id="2908" w:author="pete jones" w:date="2022-04-01T15:14:00Z">
        <w:r w:rsidRPr="00FF6A71" w:rsidDel="00726256">
          <w:delText xml:space="preserve"> </w:delText>
        </w:r>
      </w:del>
      <w:del w:id="2909" w:author="pete jones" w:date="2022-03-29T18:01:00Z">
        <w:r w:rsidRPr="00FF6A71" w:rsidDel="009F340E">
          <w:delText xml:space="preserve">for </w:delText>
        </w:r>
      </w:del>
      <w:del w:id="2910" w:author="pete jones" w:date="2022-04-01T15:14:00Z">
        <w:r w:rsidRPr="00FF6A71" w:rsidDel="00726256">
          <w:delText xml:space="preserve">raising productivity and living standards, </w:delText>
        </w:r>
      </w:del>
      <w:del w:id="2911" w:author="pete jones" w:date="2022-03-29T18:01:00Z">
        <w:r w:rsidRPr="00FF6A71" w:rsidDel="009F340E">
          <w:delText xml:space="preserve">for </w:delText>
        </w:r>
      </w:del>
      <w:del w:id="2912" w:author="pete jones" w:date="2022-04-01T15:14:00Z">
        <w:r w:rsidRPr="00FF6A71" w:rsidDel="00726256">
          <w:delText xml:space="preserve">improving health, and </w:delText>
        </w:r>
      </w:del>
      <w:del w:id="2913" w:author="pete jones" w:date="2022-03-29T18:02:00Z">
        <w:r w:rsidRPr="00FF6A71" w:rsidDel="009F340E">
          <w:delText xml:space="preserve">for </w:delText>
        </w:r>
      </w:del>
      <w:del w:id="2914" w:author="pete jones" w:date="2022-04-01T15:14:00Z">
        <w:r w:rsidRPr="00FF6A71" w:rsidDel="00726256">
          <w:delText>conserving</w:delText>
        </w:r>
      </w:del>
      <w:r w:rsidRPr="00FF6A71">
        <w:t xml:space="preserve"> natural resources. Perhaps </w:t>
      </w:r>
      <w:del w:id="2915" w:author="pete jones" w:date="2022-03-30T16:19:00Z">
        <w:r w:rsidRPr="00FF6A71" w:rsidDel="004529AF">
          <w:delText xml:space="preserve">as </w:delText>
        </w:r>
      </w:del>
      <w:r w:rsidRPr="00FF6A71">
        <w:t>a reaction to the theories and concepts published by these authors</w:t>
      </w:r>
      <w:ins w:id="2916" w:author="pete jones" w:date="2022-03-29T18:01:00Z">
        <w:r w:rsidR="009F340E">
          <w:t>,</w:t>
        </w:r>
      </w:ins>
      <w:r w:rsidRPr="00FF6A71">
        <w:t xml:space="preserve"> there was a significant rise in international trade during the 1980</w:t>
      </w:r>
      <w:del w:id="2917" w:author="pete jones" w:date="2022-03-29T18:01:00Z">
        <w:r w:rsidRPr="00FF6A71" w:rsidDel="009F340E">
          <w:delText>’</w:delText>
        </w:r>
      </w:del>
      <w:r w:rsidRPr="00FF6A71">
        <w:t>s. In 1987 the International Standards Organisation (ISO) published ISO9000</w:t>
      </w:r>
      <w:del w:id="2918" w:author="pete jones" w:date="2022-03-30T16:19:00Z">
        <w:r w:rsidRPr="00FF6A71" w:rsidDel="004529AF">
          <w:delText xml:space="preserve"> which was</w:delText>
        </w:r>
      </w:del>
      <w:ins w:id="2919" w:author="pete jones" w:date="2022-03-30T16:19:00Z">
        <w:r w:rsidR="004529AF">
          <w:t>,</w:t>
        </w:r>
      </w:ins>
      <w:r w:rsidRPr="00FF6A71">
        <w:t xml:space="preserve"> an internationally recognised quality system to improve product confidence. The system </w:t>
      </w:r>
      <w:del w:id="2920" w:author="pete jones" w:date="2022-03-30T16:19:00Z">
        <w:r w:rsidRPr="00FF6A71" w:rsidDel="004529AF">
          <w:delText xml:space="preserve">has </w:delText>
        </w:r>
      </w:del>
      <w:ins w:id="2921" w:author="pete jones" w:date="2022-03-30T16:19:00Z">
        <w:r w:rsidR="004529AF">
          <w:t>is</w:t>
        </w:r>
        <w:r w:rsidR="004529AF" w:rsidRPr="00FF6A71">
          <w:t xml:space="preserve"> </w:t>
        </w:r>
      </w:ins>
      <w:del w:id="2922" w:author="pete jones" w:date="2022-03-30T16:20:00Z">
        <w:r w:rsidRPr="00FF6A71" w:rsidDel="004529AF">
          <w:delText xml:space="preserve">been </w:delText>
        </w:r>
      </w:del>
      <w:r w:rsidRPr="00FF6A71">
        <w:t>widely adopted by many industries and shapes their operating strategies and the pro</w:t>
      </w:r>
      <w:del w:id="2923" w:author="pete jones" w:date="2022-03-30T16:19:00Z">
        <w:r w:rsidRPr="00FF6A71" w:rsidDel="004529AF">
          <w:delText>cesses of product lifecycle,</w:delText>
        </w:r>
      </w:del>
      <w:ins w:id="2924" w:author="pete jones" w:date="2022-03-30T16:19:00Z">
        <w:r w:rsidR="004529AF">
          <w:t>duct lifecycle processes</w:t>
        </w:r>
      </w:ins>
      <w:r w:rsidRPr="00FF6A71">
        <w:t xml:space="preserve"> </w:t>
      </w:r>
      <w:r w:rsidRPr="00312F59">
        <w:fldChar w:fldCharType="begin" w:fldLock="1"/>
      </w:r>
      <w:r w:rsidRPr="00FF6A71">
        <w:instrText>ADDIN CSL_CITATION {"citationItems":[{"id":"ITEM-1","itemData":{"URL":"https://www.iso9001help.co.uk/ISO-9000-history.html","accessed":{"date-parts":[["2020","6","29"]]},"author":[{"dropping-particle":"","family":"ISO","given":"","non-dropping-particle":"","parse-names":false,"suffix":""}],"id":"ITEM-1","issued":{"date-parts":[["1987"]]},"title":"ISO 9000 history","type":"webpage"},"uris":["http://www.mendeley.com/documents/?uuid=cb206914-5697-3f09-a1fa-5a8a5d120de5"]}],"mendeley":{"formattedCitation":"(ISO, 1987)","plainTextFormattedCitation":"(ISO, 1987)","previouslyFormattedCitation":"(ISO, 1987)"},"properties":{"noteIndex":0},"schema":"https://github.com/citation-style-language/schema/raw/master/csl-citation.json"}</w:instrText>
      </w:r>
      <w:r w:rsidRPr="00312F59">
        <w:fldChar w:fldCharType="separate"/>
      </w:r>
      <w:r w:rsidRPr="00FF6A71">
        <w:rPr>
          <w:noProof/>
        </w:rPr>
        <w:t>(ISO, 1987)</w:t>
      </w:r>
      <w:r w:rsidRPr="00312F59">
        <w:fldChar w:fldCharType="end"/>
      </w:r>
      <w:r w:rsidRPr="00FF6A71">
        <w:t xml:space="preserve">. </w:t>
      </w:r>
      <w:del w:id="2925" w:author="pete jones" w:date="2022-03-30T16:20:00Z">
        <w:r w:rsidRPr="00FF6A71" w:rsidDel="004529AF">
          <w:delText>By the end of</w:delText>
        </w:r>
      </w:del>
      <w:ins w:id="2926" w:author="pete jones" w:date="2022-03-30T16:20:00Z">
        <w:r w:rsidR="004529AF">
          <w:t>During</w:t>
        </w:r>
      </w:ins>
      <w:r w:rsidRPr="00FF6A71">
        <w:t xml:space="preserve"> the 1980</w:t>
      </w:r>
      <w:del w:id="2927" w:author="pete jones" w:date="2022-03-29T18:02:00Z">
        <w:r w:rsidRPr="00FF6A71" w:rsidDel="009F340E">
          <w:delText>’</w:delText>
        </w:r>
      </w:del>
      <w:r w:rsidRPr="00FF6A71">
        <w:t>s</w:t>
      </w:r>
      <w:ins w:id="2928" w:author="pete jones" w:date="2022-03-29T18:02:00Z">
        <w:r w:rsidR="009F340E">
          <w:t>,</w:t>
        </w:r>
      </w:ins>
      <w:r w:rsidRPr="00FF6A71">
        <w:t xml:space="preserve"> </w:t>
      </w:r>
      <w:del w:id="2929" w:author="pete jones" w:date="2022-03-30T16:20:00Z">
        <w:r w:rsidRPr="00FF6A71" w:rsidDel="004529AF">
          <w:delText xml:space="preserve">a concept of </w:delText>
        </w:r>
      </w:del>
      <w:r w:rsidRPr="00FF6A71">
        <w:t xml:space="preserve">benchmarking was added to the arsenal of management strategies to conduct business in a globally competitive environment. Benchmarking is the continuous process of comparing a company’s strategy, products, and </w:t>
      </w:r>
      <w:del w:id="2930" w:author="pete jones" w:date="2022-03-30T16:20:00Z">
        <w:r w:rsidRPr="00FF6A71" w:rsidDel="004529AF">
          <w:delText xml:space="preserve">processes </w:delText>
        </w:r>
      </w:del>
      <w:ins w:id="2931" w:author="pete jones" w:date="2022-03-30T16:20:00Z">
        <w:r w:rsidR="004529AF">
          <w:t>operation</w:t>
        </w:r>
        <w:r w:rsidR="004529AF" w:rsidRPr="00FF6A71">
          <w:t xml:space="preserve">s </w:t>
        </w:r>
      </w:ins>
      <w:r w:rsidRPr="00FF6A71">
        <w:t xml:space="preserve">with </w:t>
      </w:r>
      <w:del w:id="2932" w:author="pete jones" w:date="2022-03-30T16:20:00Z">
        <w:r w:rsidRPr="00FF6A71" w:rsidDel="004529AF">
          <w:delText xml:space="preserve">those of </w:delText>
        </w:r>
      </w:del>
      <w:r w:rsidRPr="00FF6A71">
        <w:t>best-in-class organisations. The purpose is to learn how they achieved excellence</w:t>
      </w:r>
      <w:del w:id="2933" w:author="pete jones" w:date="2022-03-30T16:20:00Z">
        <w:r w:rsidRPr="00FF6A71" w:rsidDel="004529AF">
          <w:delText>,</w:delText>
        </w:r>
      </w:del>
      <w:r w:rsidRPr="00FF6A71">
        <w:t xml:space="preserve"> and then set</w:t>
      </w:r>
      <w:del w:id="2934" w:author="pete jones" w:date="2022-03-29T18:02:00Z">
        <w:r w:rsidRPr="00FF6A71" w:rsidDel="009F340E">
          <w:delText>ting</w:delText>
        </w:r>
      </w:del>
      <w:r w:rsidRPr="00FF6A71">
        <w:t xml:space="preserve"> out to match and even surpass it</w:t>
      </w:r>
      <w:del w:id="2935" w:author="pete jones" w:date="2022-04-01T15:14:00Z">
        <w:r w:rsidRPr="00FF6A71" w:rsidDel="00726256">
          <w:delText>,</w:delText>
        </w:r>
      </w:del>
      <w:r w:rsidRPr="00FF6A71">
        <w:t xml:space="preserve"> </w:t>
      </w:r>
      <w:r w:rsidRPr="00312F59">
        <w:fldChar w:fldCharType="begin" w:fldLock="1"/>
      </w:r>
      <w:r w:rsidRPr="00FF6A71">
        <w:instrText>ADDIN CSL_CITATION {"citationItems":[{"id":"ITEM-1","itemData":{"ISSN":"1454-9409","abstract":"The present paper work deals with a popular method for developing requirements and setting goals - benchmarking. It contains general aspects about this powerful performance improvement tool, including types of benchmarking, steps to follow in Benchmarking analysis, its goals, the benefits in using it and some dangers caused by using it, also; the whole paperwork can be considered as being a plea for continuous, ongoing, unending improvement in management context and sustains the idea that benchmarking enables decision-makers to understand exactly how much improvement they will need to accomplish in order to achieve superior performance. We decided to broach this issue because even if it is an actual one, none of the existing articles did not attempt to answer whether or not benchmarking is a valid long-term strategy that should be implemented by nowaday's companies. The case study examines the benchmarking initiatives taken by Xerox, one of the world's leading copier companies, as a part of its 'Leadership through Quality' program; the case discusses the benchmarking concept and its implementation in various processes at Xerox and it also explores the positive impact of benchmarking practices on this company. [PUBLICATION ABSTRACT]","author":[{"dropping-particle":"","family":"Dragolea","given":"Larisa","non-dropping-particle":"","parse-names":false,"suffix":""}],"container-title":"Annales Universitatis Apulensis series Oeconomica","id":"ITEM-1","issue":"11","issued":{"date-parts":[["2009"]]},"page":"813-826","title":"Benchmarking - a Valid Strategy for the Long Term?","type":"article-journal","volume":"1"},"uris":["http://www.mendeley.com/documents/?uuid=c3597bab-dc7e-4d4e-bb67-da20be4b052f"]}],"mendeley":{"formattedCitation":"(Dragolea, 2009)","plainTextFormattedCitation":"(Dragolea, 2009)","previouslyFormattedCitation":"(Dragolea, 2009)"},"properties":{"noteIndex":0},"schema":"https://github.com/citation-style-language/schema/raw/master/csl-citation.json"}</w:instrText>
      </w:r>
      <w:r w:rsidRPr="00312F59">
        <w:fldChar w:fldCharType="separate"/>
      </w:r>
      <w:r w:rsidRPr="00FF6A71">
        <w:rPr>
          <w:noProof/>
        </w:rPr>
        <w:t>(Dragolea, 2009)</w:t>
      </w:r>
      <w:r w:rsidRPr="00312F59">
        <w:fldChar w:fldCharType="end"/>
      </w:r>
      <w:r w:rsidRPr="00FF6A71">
        <w:t>. The process is attributed to Dr</w:t>
      </w:r>
      <w:del w:id="2936" w:author="pete jones" w:date="2022-04-01T15:14:00Z">
        <w:r w:rsidRPr="00FF6A71" w:rsidDel="00726256">
          <w:delText>.</w:delText>
        </w:r>
      </w:del>
      <w:r w:rsidRPr="00FF6A71">
        <w:t xml:space="preserve"> Robert Camp</w:t>
      </w:r>
      <w:ins w:id="2937" w:author="pete jones" w:date="2022-04-01T15:40:00Z">
        <w:r w:rsidR="006B22A5">
          <w:t>,</w:t>
        </w:r>
      </w:ins>
      <w:r w:rsidRPr="00FF6A71">
        <w:t xml:space="preserve"> who developed the practice from his experiences with Xerox in 1983. The process influences PLM by its adoption </w:t>
      </w:r>
      <w:del w:id="2938" w:author="pete jones" w:date="2022-04-01T15:14:00Z">
        <w:r w:rsidRPr="00FF6A71" w:rsidDel="00726256">
          <w:delText xml:space="preserve">as a method </w:delText>
        </w:r>
      </w:del>
      <w:r w:rsidRPr="00FF6A71">
        <w:t>to assess a company’s PLM maturity.</w:t>
      </w:r>
    </w:p>
    <w:p w14:paraId="2A091352" w14:textId="28FFAAA8" w:rsidR="00A33F88" w:rsidRPr="00FF6A71" w:rsidRDefault="0098490E" w:rsidP="0098490E">
      <w:r w:rsidRPr="00FF6A71">
        <w:t>The 1990’s witnessed the rapid acceleration of information technology, from the first website and server by CERN in 1990 and further globalisation triggered by the end of the Cold War in 1991. Lean Manufacturing methods</w:t>
      </w:r>
      <w:ins w:id="2939" w:author="pete jones" w:date="2022-03-30T16:21:00Z">
        <w:r w:rsidR="004529AF">
          <w:t xml:space="preserve"> are </w:t>
        </w:r>
      </w:ins>
      <w:del w:id="2940" w:author="pete jones" w:date="2022-03-30T16:21:00Z">
        <w:r w:rsidRPr="00FF6A71" w:rsidDel="004529AF">
          <w:delText xml:space="preserve"> are </w:delText>
        </w:r>
      </w:del>
      <w:r w:rsidRPr="00FF6A71">
        <w:t>cited as being popularised by Womack et</w:t>
      </w:r>
      <w:del w:id="2941" w:author="pete jones" w:date="2022-03-30T16:21:00Z">
        <w:r w:rsidRPr="00FF6A71" w:rsidDel="004529AF">
          <w:delText>.</w:delText>
        </w:r>
      </w:del>
      <w:ins w:id="2942" w:author="pete jones" w:date="2022-03-30T16:21:00Z">
        <w:r w:rsidR="004529AF">
          <w:t xml:space="preserve"> </w:t>
        </w:r>
      </w:ins>
      <w:r w:rsidRPr="00FF6A71">
        <w:t>al.</w:t>
      </w:r>
      <w:ins w:id="2943" w:author="pete jones" w:date="2022-03-30T16:21:00Z">
        <w:r w:rsidR="004529AF">
          <w:t xml:space="preserve"> </w:t>
        </w:r>
      </w:ins>
      <w:del w:id="2944" w:author="JONES Peter" w:date="2021-05-04T09:48:00Z">
        <w:r w:rsidRPr="00FF6A71">
          <w:delText xml:space="preserve"> </w:delText>
        </w:r>
      </w:del>
      <w:r w:rsidRPr="00FF6A71">
        <w:t>in their study of performance gaps between Japanese and American car producers. Lean systems have continued to evolve and influence operations management since Womack first wrote</w:t>
      </w:r>
      <w:ins w:id="2945" w:author="pete jones" w:date="2022-03-29T18:02:00Z">
        <w:r w:rsidR="009F340E">
          <w:t>:</w:t>
        </w:r>
      </w:ins>
      <w:r w:rsidRPr="00FF6A71">
        <w:t xml:space="preserve"> “the machine that changed the world” in 1990</w:t>
      </w:r>
      <w:del w:id="2946" w:author="pete jones" w:date="2022-03-30T16:22:00Z">
        <w:r w:rsidRPr="00FF6A71" w:rsidDel="004529AF">
          <w:delText>,</w:delText>
        </w:r>
      </w:del>
      <w:r w:rsidRPr="00FF6A71">
        <w:t xml:space="preserve"> </w:t>
      </w:r>
      <w:r w:rsidRPr="00312F59">
        <w:fldChar w:fldCharType="begin" w:fldLock="1"/>
      </w:r>
      <w:r w:rsidRPr="00FF6A71">
        <w:instrText>ADDIN CSL_CITATION {"citationItems":[{"id":"ITEM-1","itemData":{"DOI":"10.1108/IJOPM-12-2013-0555","abstract":"Purpose-The purpose of this paper is to take a critical, analytical approach to explore the growth and spread of Lean through the academic and practitioner community over the last 25 years to understand the impact of the book The Machine that Changed the World on management thinking.","author":[{"dropping-particle":"","family":"Samuel","given":"Donna","non-dropping-particle":"","parse-names":false,"suffix":""},{"dropping-particle":"","family":"Found","given":"Pauline","non-dropping-particle":"","parse-names":false,"suffix":""},{"dropping-particle":"","family":"Williams","given":"Sharon J","non-dropping-particle":"","parse-names":false,"suffix":""}],"id":"ITEM-1","issued":{"date-parts":[["2014"]]},"title":"How did the publication of the book The Machine That Changed The World change management thinking? Exploring 25 years of lean literature","type":"article-journal"},"uris":["http://www.mendeley.com/documents/?uuid=933dc732-97a9-354d-b364-4b2ff073b308"]}],"mendeley":{"formattedCitation":"(Samuel, Found and Williams, 2014)","plainTextFormattedCitation":"(Samuel, Found and Williams, 2014)","previouslyFormattedCitation":"(Samuel, Found and Williams, 2014)"},"properties":{"noteIndex":0},"schema":"https://github.com/citation-style-language/schema/raw/master/csl-citation.json"}</w:instrText>
      </w:r>
      <w:r w:rsidRPr="00312F59">
        <w:fldChar w:fldCharType="separate"/>
      </w:r>
      <w:r w:rsidRPr="00FF6A71">
        <w:rPr>
          <w:noProof/>
        </w:rPr>
        <w:t>(Samuel, Found</w:t>
      </w:r>
      <w:ins w:id="2947" w:author="pete jones" w:date="2022-03-29T18:02:00Z">
        <w:r w:rsidR="009F340E">
          <w:rPr>
            <w:noProof/>
          </w:rPr>
          <w:t>,</w:t>
        </w:r>
      </w:ins>
      <w:r w:rsidRPr="00FF6A71">
        <w:rPr>
          <w:noProof/>
        </w:rPr>
        <w:t xml:space="preserve"> and Williams, 2014)</w:t>
      </w:r>
      <w:r w:rsidRPr="00312F59">
        <w:fldChar w:fldCharType="end"/>
      </w:r>
      <w:r w:rsidRPr="00FF6A71">
        <w:t>. Even So, why should lean have such an impact on the evolution of PLM? Like so many of the theories and concepts of quality offered by these early management innovators</w:t>
      </w:r>
      <w:ins w:id="2948" w:author="pete jones" w:date="2022-03-30T16:22:00Z">
        <w:r w:rsidR="004529AF">
          <w:t>,</w:t>
        </w:r>
      </w:ins>
      <w:r w:rsidRPr="00FF6A71">
        <w:t xml:space="preserve"> it </w:t>
      </w:r>
      <w:del w:id="2949" w:author="pete jones" w:date="2022-03-30T16:22:00Z">
        <w:r w:rsidRPr="00FF6A71" w:rsidDel="004529AF">
          <w:delText>has a profound effect on business administration and consequently</w:delText>
        </w:r>
      </w:del>
      <w:ins w:id="2950" w:author="pete jones" w:date="2022-03-30T16:22:00Z">
        <w:r w:rsidR="004529AF">
          <w:t>profoundly affects business administration and</w:t>
        </w:r>
      </w:ins>
      <w:r w:rsidRPr="00FF6A71">
        <w:t xml:space="preserve"> dictates how a technical PLM solution should perform. By the early 1990’s advancements in IT had enabled the adoption of </w:t>
      </w:r>
      <w:del w:id="2951" w:author="pete jones" w:date="2022-03-29T18:02:00Z">
        <w:r w:rsidRPr="00FF6A71" w:rsidDel="009F340E">
          <w:delText xml:space="preserve">computer </w:delText>
        </w:r>
      </w:del>
      <w:ins w:id="2952" w:author="pete jones" w:date="2022-03-29T18:02:00Z">
        <w:r w:rsidR="009F340E" w:rsidRPr="00FF6A71">
          <w:t>computer</w:t>
        </w:r>
        <w:r w:rsidR="009F340E">
          <w:t>-</w:t>
        </w:r>
      </w:ins>
      <w:r w:rsidRPr="00FF6A71">
        <w:t>aided design and manufacturing (CAD/CAM) into many engineering processes. Concurrent or simultaneous engineering was a method of designing and developing products</w:t>
      </w:r>
      <w:del w:id="2953" w:author="pete jones" w:date="2022-03-30T16:22:00Z">
        <w:r w:rsidRPr="00FF6A71" w:rsidDel="004529AF">
          <w:delText>,</w:delText>
        </w:r>
      </w:del>
      <w:r w:rsidRPr="00FF6A71">
        <w:t xml:space="preserve"> in which the distinct stages progress simultaneously. It aims to improve productivity, reduced costs, and shorten product development time. It was a </w:t>
      </w:r>
      <w:r w:rsidRPr="00FF6A71">
        <w:lastRenderedPageBreak/>
        <w:t>concept that exploited the digital development of products and IT capability to enable the digital collaboration of disperse</w:t>
      </w:r>
      <w:ins w:id="2954" w:author="pete jones" w:date="2022-03-29T18:02:00Z">
        <w:r w:rsidR="009F340E">
          <w:t>d</w:t>
        </w:r>
      </w:ins>
      <w:r w:rsidRPr="00FF6A71">
        <w:t xml:space="preserve"> business activity, an embryonic form of PLM</w:t>
      </w:r>
      <w:del w:id="2955" w:author="pete jones" w:date="2022-03-30T16:22:00Z">
        <w:r w:rsidRPr="00FF6A71" w:rsidDel="004529AF">
          <w:delText>,</w:delText>
        </w:r>
      </w:del>
      <w:r w:rsidRPr="00FF6A71">
        <w:t xml:space="preserve"> </w:t>
      </w:r>
      <w:r w:rsidRPr="00312F59">
        <w:fldChar w:fldCharType="begin" w:fldLock="1"/>
      </w:r>
      <w:r w:rsidRPr="00FF6A71">
        <w:instrText>ADDIN CSL_CITATION {"citationItems":[{"id":"ITEM-1","itemData":{"ISBN":"0442010753","abstract":"Explains how Engineering Information Management (EIM) systems, which have recently become commercially available, can help improve the quality, application, and flow of engineering information through a company. The systems are also known as Engineering Data Management/Engineering Workflow Management (EDM/EWM)","author":[{"dropping-particle":"","family":"Stark","given":"John","non-dropping-particle":"","parse-names":false,"suffix":""}],"id":"ITEM-1","issued":{"date-parts":[["1992"]]},"title":"Engineering Information Management Systems: Beyond CAD/CAM, to Concurrent Engineering Support (Automation in Manufacturing)","type":"book"},"uris":["http://www.mendeley.com/documents/?uuid=97332c28-4114-47b2-b623-0a141db43892"]}],"mendeley":{"formattedCitation":"(Stark, 1992)","plainTextFormattedCitation":"(Stark, 1992)","previouslyFormattedCitation":"(Stark, 1992)"},"properties":{"noteIndex":0},"schema":"https://github.com/citation-style-language/schema/raw/master/csl-citation.json"}</w:instrText>
      </w:r>
      <w:r w:rsidRPr="00312F59">
        <w:fldChar w:fldCharType="separate"/>
      </w:r>
      <w:r w:rsidRPr="00FF6A71">
        <w:rPr>
          <w:noProof/>
        </w:rPr>
        <w:t>(Stark, 1992)</w:t>
      </w:r>
      <w:r w:rsidRPr="00312F59">
        <w:fldChar w:fldCharType="end"/>
      </w:r>
      <w:r w:rsidRPr="00FF6A71">
        <w:t xml:space="preserve">. Mass customisation (MC) is the next landmark in the PLM story. Its concept is to provide a wide variety and customisation of </w:t>
      </w:r>
      <w:ins w:id="2956" w:author="pete jones" w:date="2022-03-29T18:02:00Z">
        <w:r w:rsidR="009F340E">
          <w:t xml:space="preserve">the </w:t>
        </w:r>
      </w:ins>
      <w:r w:rsidRPr="00FF6A71">
        <w:t>product without an associated increase in cost. Levitt argues that being competitive in a globalising market relies upon the ability to standardise products</w:t>
      </w:r>
      <w:del w:id="2957" w:author="pete jones" w:date="2022-03-30T16:22:00Z">
        <w:r w:rsidRPr="00FF6A71" w:rsidDel="004529AF">
          <w:delText xml:space="preserve">, </w:delText>
        </w:r>
      </w:del>
      <w:ins w:id="2958" w:author="pete jones" w:date="2022-03-30T16:22:00Z">
        <w:r w:rsidR="004529AF">
          <w:t>;</w:t>
        </w:r>
        <w:r w:rsidR="004529AF" w:rsidRPr="00FF6A71">
          <w:t xml:space="preserve"> </w:t>
        </w:r>
      </w:ins>
      <w:r w:rsidRPr="00FF6A71">
        <w:t xml:space="preserve">mass customisation seems to contradict this. Many </w:t>
      </w:r>
      <w:del w:id="2959" w:author="pete jones" w:date="2022-03-30T16:22:00Z">
        <w:r w:rsidRPr="00FF6A71" w:rsidDel="004529AF">
          <w:delText>of the ways in which PLM supports product development incorporate the same principles as Pine suggests are related to MC</w:delText>
        </w:r>
      </w:del>
      <w:ins w:id="2960" w:author="pete jones" w:date="2022-03-30T16:22:00Z">
        <w:r w:rsidR="004529AF">
          <w:t>ways PLM supports product development incorporate the same principles as Pine suggests are related to MC,</w:t>
        </w:r>
      </w:ins>
      <w:r w:rsidRPr="00FF6A71">
        <w:t xml:space="preserve"> such as flexible manufacturing, time-based competition, lean production, reengineering, and continuous improvement. However, in his review of Pine’s text, Kotha suggests th</w:t>
      </w:r>
      <w:del w:id="2961" w:author="pete jones" w:date="2022-03-30T16:22:00Z">
        <w:r w:rsidRPr="00FF6A71" w:rsidDel="004529AF">
          <w:delText>e lack of implementation tactics reduces its value to a reworking of existing theories,</w:delText>
        </w:r>
      </w:del>
      <w:ins w:id="2962" w:author="pete jones" w:date="2022-03-30T16:22:00Z">
        <w:r w:rsidR="004529AF">
          <w:t xml:space="preserve">at the lack of implementation tactics reduces its value </w:t>
        </w:r>
      </w:ins>
      <w:ins w:id="2963" w:author="pete jones" w:date="2022-03-30T16:23:00Z">
        <w:r w:rsidR="004529AF">
          <w:t>in</w:t>
        </w:r>
      </w:ins>
      <w:ins w:id="2964" w:author="pete jones" w:date="2022-03-30T16:22:00Z">
        <w:r w:rsidR="004529AF">
          <w:t xml:space="preserve"> reworking existing theories</w:t>
        </w:r>
      </w:ins>
      <w:r w:rsidRPr="00FF6A71">
        <w:t xml:space="preserve"> </w:t>
      </w:r>
      <w:r w:rsidRPr="00312F59">
        <w:fldChar w:fldCharType="begin" w:fldLock="1"/>
      </w:r>
      <w:r w:rsidRPr="00FF6A71">
        <w:instrText>ADDIN CSL_CITATION {"citationItems":[{"id":"ITEM-1","itemData":{"author":[{"dropping-particle":"","family":"Kotha","given":"Suresh","non-dropping-particle":"","parse-names":false,"suffix":""}],"container-title":"Academy of Management Review","id":"ITEM-1","issue":"3","issued":{"date-parts":[["2017"]]},"title":"Review Reviewed Work ( s ): Mass Customization : The New Frontier in Business Competition by B . Joseph Pine , Review by : Suresh Kotha Source : The Academy of Management Review , Vol . 19 , No . 3 , Special Issue : \" Total Quality \" Published by : Academ","type":"article-journal","volume":"19"},"uris":["http://www.mendeley.com/documents/?uuid=61fa594b-e317-4866-9f32-2d1a3259a093"]}],"mendeley":{"formattedCitation":"(Kotha, 2017)","plainTextFormattedCitation":"(Kotha, 2017)","previouslyFormattedCitation":"(Kotha, 2017)"},"properties":{"noteIndex":0},"schema":"https://github.com/citation-style-language/schema/raw/master/csl-citation.json"}</w:instrText>
      </w:r>
      <w:r w:rsidRPr="00312F59">
        <w:fldChar w:fldCharType="separate"/>
      </w:r>
      <w:r w:rsidRPr="00FF6A71">
        <w:rPr>
          <w:noProof/>
        </w:rPr>
        <w:t>(Kotha, 2017)</w:t>
      </w:r>
      <w:r w:rsidRPr="00312F59">
        <w:fldChar w:fldCharType="end"/>
      </w:r>
      <w:r w:rsidRPr="00FF6A71">
        <w:t>.</w:t>
      </w:r>
    </w:p>
    <w:p w14:paraId="5555AAE6" w14:textId="72766B23" w:rsidR="00A33F88" w:rsidRPr="00FF6A71" w:rsidRDefault="004529AF" w:rsidP="0098490E">
      <w:ins w:id="2965" w:author="pete jones" w:date="2022-03-30T16:23:00Z">
        <w:r>
          <w:t xml:space="preserve">Excitement </w:t>
        </w:r>
      </w:ins>
      <w:del w:id="2966" w:author="pete jones" w:date="2022-03-30T16:23:00Z">
        <w:r w:rsidR="0098490E" w:rsidRPr="00FF6A71" w:rsidDel="004529AF">
          <w:delText>D</w:delText>
        </w:r>
      </w:del>
      <w:ins w:id="2967" w:author="pete jones" w:date="2022-03-30T16:23:00Z">
        <w:r>
          <w:t>d</w:t>
        </w:r>
      </w:ins>
      <w:r w:rsidR="0098490E" w:rsidRPr="00FF6A71">
        <w:t>uring the early 1990</w:t>
      </w:r>
      <w:del w:id="2968" w:author="pete jones" w:date="2022-03-29T18:03:00Z">
        <w:r w:rsidR="0098490E" w:rsidRPr="00FF6A71" w:rsidDel="009F340E">
          <w:delText>’</w:delText>
        </w:r>
      </w:del>
      <w:r w:rsidR="0098490E" w:rsidRPr="00FF6A71">
        <w:t xml:space="preserve">s </w:t>
      </w:r>
      <w:del w:id="2969" w:author="pete jones" w:date="2022-03-30T16:23:00Z">
        <w:r w:rsidR="0098490E" w:rsidRPr="00FF6A71" w:rsidDel="004529AF">
          <w:delText xml:space="preserve">much excitement </w:delText>
        </w:r>
      </w:del>
      <w:r w:rsidR="0098490E" w:rsidRPr="00FF6A71">
        <w:t>was associated with the term “Reengineering”</w:t>
      </w:r>
      <w:ins w:id="2970" w:author="pete jones" w:date="2022-03-30T16:23:00Z">
        <w:r>
          <w:t>,</w:t>
        </w:r>
      </w:ins>
      <w:r w:rsidR="0098490E" w:rsidRPr="00FF6A71">
        <w:t xml:space="preserve"> which suggested to companies a strategy to improve competitiveness. Previous concepts had a more significant impact on business administration </w:t>
      </w:r>
      <w:del w:id="2971" w:author="pete jones" w:date="2022-03-30T16:23:00Z">
        <w:r w:rsidR="0098490E" w:rsidRPr="00FF6A71" w:rsidDel="004529AF">
          <w:delText xml:space="preserve">that </w:delText>
        </w:r>
      </w:del>
      <w:ins w:id="2972" w:author="pete jones" w:date="2022-03-30T16:23:00Z">
        <w:r w:rsidRPr="00FF6A71">
          <w:t>tha</w:t>
        </w:r>
        <w:r>
          <w:t>n</w:t>
        </w:r>
        <w:r w:rsidRPr="00FF6A71">
          <w:t xml:space="preserve"> </w:t>
        </w:r>
      </w:ins>
      <w:r w:rsidR="0098490E" w:rsidRPr="00FF6A71">
        <w:t xml:space="preserve">this </w:t>
      </w:r>
      <w:del w:id="2973" w:author="pete jones" w:date="2022-03-30T16:24:00Z">
        <w:r w:rsidR="0098490E" w:rsidRPr="00FF6A71" w:rsidDel="004529AF">
          <w:delText xml:space="preserve">concept, </w:delText>
        </w:r>
      </w:del>
      <w:r w:rsidR="0098490E" w:rsidRPr="00312F59">
        <w:fldChar w:fldCharType="begin" w:fldLock="1"/>
      </w:r>
      <w:r w:rsidR="0098490E" w:rsidRPr="00FF6A71">
        <w:instrText>ADDIN CSL_CITATION {"citationItems":[{"id":"ITEM-1","itemData":{"DOI":"10.5465/amr.1994.9412271824","ISSN":"0363-7425","abstract":"NYU review","author":[{"dropping-particle":"","family":"Caeldries","given":"Filip","non-dropping-particle":"","parse-names":false,"suffix":""}],"container-title":"Academy of Management Review","id":"ITEM-1","issue":"3","issued":{"date-parts":[["1994"]]},"page":"595-600","title":"Reengineering the Corporation: A Manifesto for Business Revolution","type":"article-journal","volume":"19"},"uris":["http://www.mendeley.com/documents/?uuid=eeef5f49-160d-4b69-b9de-1f5670e4dafb"]}],"mendeley":{"formattedCitation":"(Caeldries, 1994)","plainTextFormattedCitation":"(Caeldries, 1994)","previouslyFormattedCitation":"(Caeldries, 1994)"},"properties":{"noteIndex":0},"schema":"https://github.com/citation-style-language/schema/raw/master/csl-citation.json"}</w:instrText>
      </w:r>
      <w:r w:rsidR="0098490E" w:rsidRPr="00312F59">
        <w:fldChar w:fldCharType="separate"/>
      </w:r>
      <w:r w:rsidR="0098490E" w:rsidRPr="00FF6A71">
        <w:rPr>
          <w:noProof/>
        </w:rPr>
        <w:t>(Caeldries, 1994)</w:t>
      </w:r>
      <w:r w:rsidR="0098490E" w:rsidRPr="00312F59">
        <w:fldChar w:fldCharType="end"/>
      </w:r>
      <w:r w:rsidR="0098490E" w:rsidRPr="00FF6A71">
        <w:t xml:space="preserve">. Today the term is </w:t>
      </w:r>
      <w:del w:id="2974" w:author="pete jones" w:date="2022-03-30T16:24:00Z">
        <w:r w:rsidR="0098490E" w:rsidRPr="00FF6A71" w:rsidDel="004529AF">
          <w:delText xml:space="preserve">to some extent </w:delText>
        </w:r>
      </w:del>
      <w:r w:rsidR="0098490E" w:rsidRPr="00FF6A71">
        <w:t>discredited due to its use as a euphemism for firing people in the 1990</w:t>
      </w:r>
      <w:del w:id="2975" w:author="pete jones" w:date="2022-03-29T18:03:00Z">
        <w:r w:rsidR="0098490E" w:rsidRPr="00FF6A71" w:rsidDel="009F340E">
          <w:delText>’</w:delText>
        </w:r>
      </w:del>
      <w:r w:rsidR="0098490E" w:rsidRPr="00FF6A71">
        <w:t xml:space="preserve">s. Its place in the PLM history timeline was contemporary with </w:t>
      </w:r>
      <w:ins w:id="2976" w:author="pete jones" w:date="2022-03-29T18:03:00Z">
        <w:r w:rsidR="009F340E">
          <w:t xml:space="preserve">the </w:t>
        </w:r>
      </w:ins>
      <w:r w:rsidR="0098490E" w:rsidRPr="00FF6A71">
        <w:t>initial development of digital business collaboration, but the TQM, Lean</w:t>
      </w:r>
      <w:ins w:id="2977" w:author="pete jones" w:date="2022-03-29T18:03:00Z">
        <w:r w:rsidR="009F340E">
          <w:t>,</w:t>
        </w:r>
      </w:ins>
      <w:r w:rsidR="0098490E" w:rsidRPr="00FF6A71">
        <w:t xml:space="preserve"> and other quality management strategies have absorbed its message. The globalisation of industries has occurred slowly since the </w:t>
      </w:r>
      <w:del w:id="2978" w:author="pete jones" w:date="2022-03-29T18:04:00Z">
        <w:r w:rsidR="0098490E" w:rsidRPr="00FF6A71" w:rsidDel="009F340E">
          <w:delText xml:space="preserve">mid </w:delText>
        </w:r>
      </w:del>
      <w:ins w:id="2979" w:author="pete jones" w:date="2022-03-29T18:04:00Z">
        <w:r w:rsidR="009F340E" w:rsidRPr="00FF6A71">
          <w:t>mid</w:t>
        </w:r>
        <w:r w:rsidR="009F340E">
          <w:t>-</w:t>
        </w:r>
      </w:ins>
      <w:r w:rsidR="0098490E" w:rsidRPr="00FF6A71">
        <w:t>1970</w:t>
      </w:r>
      <w:del w:id="2980" w:author="pete jones" w:date="2022-03-29T18:03:00Z">
        <w:r w:rsidR="0098490E" w:rsidRPr="00FF6A71" w:rsidDel="009F340E">
          <w:delText>’</w:delText>
        </w:r>
      </w:del>
      <w:r w:rsidR="0098490E" w:rsidRPr="00FF6A71">
        <w:t xml:space="preserve">s. Managing change can be effective where the </w:t>
      </w:r>
      <w:del w:id="2981" w:author="pete jones" w:date="2022-03-30T16:24:00Z">
        <w:r w:rsidR="0098490E" w:rsidRPr="00FF6A71" w:rsidDel="004529AF">
          <w:delText xml:space="preserve">change </w:delText>
        </w:r>
      </w:del>
      <w:ins w:id="2982" w:author="pete jones" w:date="2022-03-30T16:24:00Z">
        <w:r>
          <w:t>differenc</w:t>
        </w:r>
        <w:r w:rsidRPr="00FF6A71">
          <w:t xml:space="preserve">e </w:t>
        </w:r>
      </w:ins>
      <w:del w:id="2983" w:author="pete jones" w:date="2022-03-30T16:24:00Z">
        <w:r w:rsidR="0098490E" w:rsidRPr="00FF6A71" w:rsidDel="004529AF">
          <w:delText xml:space="preserve">is incremented </w:delText>
        </w:r>
      </w:del>
      <w:ins w:id="2984" w:author="pete jones" w:date="2022-03-30T16:24:00Z">
        <w:r>
          <w:t>increments</w:t>
        </w:r>
        <w:r w:rsidRPr="00FF6A71">
          <w:t xml:space="preserve"> </w:t>
        </w:r>
      </w:ins>
      <w:r w:rsidR="0098490E" w:rsidRPr="00FF6A71">
        <w:t>in small steps. Kotter’s</w:t>
      </w:r>
      <w:r w:rsidR="00146B0B" w:rsidRPr="00FF6A71">
        <w:t xml:space="preserve"> (1997)</w:t>
      </w:r>
      <w:r w:rsidR="0098490E" w:rsidRPr="00FF6A71">
        <w:t xml:space="preserve"> contribution to the development of PLM concerns his attempts to describe </w:t>
      </w:r>
      <w:ins w:id="2985" w:author="pete jones" w:date="2022-03-29T18:03:00Z">
        <w:r w:rsidR="009F340E">
          <w:t xml:space="preserve">the </w:t>
        </w:r>
      </w:ins>
      <w:r w:rsidR="0098490E" w:rsidRPr="00FF6A71">
        <w:t xml:space="preserve">change in </w:t>
      </w:r>
      <w:del w:id="2986" w:author="pete jones" w:date="2022-03-30T16:25:00Z">
        <w:r w:rsidR="0098490E" w:rsidRPr="00FF6A71" w:rsidDel="004529AF">
          <w:delText xml:space="preserve">terms of </w:delText>
        </w:r>
      </w:del>
      <w:r w:rsidR="0098490E" w:rsidRPr="00FF6A71">
        <w:t xml:space="preserve">leadership and management. He differentiates the two terms by </w:t>
      </w:r>
      <w:del w:id="2987" w:author="pete jones" w:date="2022-03-30T16:25:00Z">
        <w:r w:rsidR="0098490E" w:rsidRPr="00FF6A71" w:rsidDel="004529AF">
          <w:delText xml:space="preserve">describing </w:delText>
        </w:r>
      </w:del>
      <w:ins w:id="2988" w:author="pete jones" w:date="2022-03-30T16:25:00Z">
        <w:r>
          <w:t>explain</w:t>
        </w:r>
        <w:r w:rsidRPr="00FF6A71">
          <w:t xml:space="preserve">ing </w:t>
        </w:r>
      </w:ins>
      <w:r w:rsidR="0098490E" w:rsidRPr="00FF6A71">
        <w:t xml:space="preserve">the driving forces </w:t>
      </w:r>
      <w:del w:id="2989" w:author="pete jones" w:date="2022-03-30T16:25:00Z">
        <w:r w:rsidR="0098490E" w:rsidRPr="00FF6A71" w:rsidDel="004529AF">
          <w:delText>as globalisation of the economy and technology advancements, both</w:delText>
        </w:r>
      </w:del>
      <w:ins w:id="2990" w:author="pete jones" w:date="2022-03-30T16:25:00Z">
        <w:r>
          <w:t>of globalisation of the economy and technology advancements,</w:t>
        </w:r>
      </w:ins>
      <w:r w:rsidR="0098490E" w:rsidRPr="00FF6A71">
        <w:t xml:space="preserve"> causing change problems to grow. He suggests that change cannot be managed in small increments but </w:t>
      </w:r>
      <w:del w:id="2991" w:author="pete jones" w:date="2022-03-29T18:04:00Z">
        <w:r w:rsidR="0098490E" w:rsidRPr="00FF6A71" w:rsidDel="009F340E">
          <w:delText xml:space="preserve">requiring </w:delText>
        </w:r>
      </w:del>
      <w:ins w:id="2992" w:author="pete jones" w:date="2022-03-29T18:04:00Z">
        <w:r w:rsidR="009F340E" w:rsidRPr="00FF6A71">
          <w:t>requir</w:t>
        </w:r>
        <w:r w:rsidR="009F340E">
          <w:t>es</w:t>
        </w:r>
        <w:r w:rsidR="009F340E" w:rsidRPr="00FF6A71">
          <w:t xml:space="preserve"> </w:t>
        </w:r>
      </w:ins>
      <w:r w:rsidR="0098490E" w:rsidRPr="00FF6A71">
        <w:t>much larger steps and transforming the change process to be 70-80% leadership</w:t>
      </w:r>
      <w:del w:id="2993" w:author="pete jones" w:date="2022-03-30T16:25:00Z">
        <w:r w:rsidR="0098490E" w:rsidRPr="00FF6A71" w:rsidDel="004529AF">
          <w:delText xml:space="preserve"> focus</w:delText>
        </w:r>
      </w:del>
      <w:ins w:id="2994" w:author="pete jones" w:date="2022-03-30T16:25:00Z">
        <w:r>
          <w:t>-focu</w:t>
        </w:r>
      </w:ins>
      <w:r w:rsidR="0098490E" w:rsidRPr="00FF6A71">
        <w:t>sed. Modern companies should recognise the two contributing roles of leadership and management. He suggests the best mix among the key players as 80% leader and 20% manager and other key personnel with a</w:t>
      </w:r>
      <w:ins w:id="2995" w:author="pete jones" w:date="2022-03-30T16:25:00Z">
        <w:r>
          <w:t>n</w:t>
        </w:r>
      </w:ins>
      <w:del w:id="2996" w:author="pete jones" w:date="2022-03-30T16:25:00Z">
        <w:r w:rsidR="0098490E" w:rsidRPr="00FF6A71" w:rsidDel="004529AF">
          <w:delText>n opposite mix</w:delText>
        </w:r>
      </w:del>
      <w:ins w:id="2997" w:author="pete jones" w:date="2022-03-30T16:25:00Z">
        <w:r>
          <w:t xml:space="preserve"> opposite blend</w:t>
        </w:r>
      </w:ins>
      <w:r w:rsidR="0098490E" w:rsidRPr="00FF6A71">
        <w:t xml:space="preserve"> of 70% manager and 30% leader. He proposes that the model goes further to “motivate people to play a leadership role in their </w:t>
      </w:r>
      <w:del w:id="2998" w:author="pete jones" w:date="2022-03-29T18:04:00Z">
        <w:r w:rsidR="0098490E" w:rsidRPr="00FF6A71" w:rsidDel="009F340E">
          <w:delText xml:space="preserve">own </w:delText>
        </w:r>
      </w:del>
      <w:r w:rsidR="0098490E" w:rsidRPr="00FF6A71">
        <w:t>domain”</w:t>
      </w:r>
      <w:del w:id="2999" w:author="pete jones" w:date="2022-03-30T16:25:00Z">
        <w:r w:rsidR="0098490E" w:rsidRPr="00FF6A71" w:rsidDel="004529AF">
          <w:delText>,</w:delText>
        </w:r>
      </w:del>
      <w:r w:rsidR="0098490E" w:rsidRPr="00FF6A71">
        <w:t xml:space="preserve"> the key message for the evolution of PLM is </w:t>
      </w:r>
      <w:ins w:id="3000" w:author="pete jones" w:date="2022-03-30T16:26:00Z">
        <w:r>
          <w:t xml:space="preserve">a </w:t>
        </w:r>
      </w:ins>
      <w:r w:rsidR="0098490E" w:rsidRPr="00FF6A71">
        <w:t>collaboration</w:t>
      </w:r>
      <w:del w:id="3001" w:author="pete jones" w:date="2022-03-30T16:25:00Z">
        <w:r w:rsidR="0098490E" w:rsidRPr="00FF6A71" w:rsidDel="004529AF">
          <w:delText>,</w:delText>
        </w:r>
      </w:del>
      <w:r w:rsidR="0098490E" w:rsidRPr="00FF6A71">
        <w:t xml:space="preserve"> </w:t>
      </w:r>
      <w:r w:rsidR="0098490E" w:rsidRPr="00312F59">
        <w:fldChar w:fldCharType="begin" w:fldLock="1"/>
      </w:r>
      <w:r w:rsidR="0098490E" w:rsidRPr="00FF6A71">
        <w:instrText>ADDIN CSL_CITATION {"citationItems":[{"id":"ITEM-1","itemData":{"abstract":"For years we have talked about managing change, now it's leading change. Why the shift?","author":[{"dropping-particle":"","family":"Kotter","given":"John","non-dropping-particle":"","parse-names":false,"suffix":""}],"id":"ITEM-1","issued":{"date-parts":[["1997"]]},"title":"leading change: a conversation with John P. Kotter","type":"report"},"uris":["http://www.mendeley.com/documents/?uuid=1ca37672-ce31-3655-aa0d-2184fe7c84da"]}],"mendeley":{"formattedCitation":"(Kotter, 1997)","plainTextFormattedCitation":"(Kotter, 1997)","previouslyFormattedCitation":"(Kotter, 1997)"},"properties":{"noteIndex":0},"schema":"https://github.com/citation-style-language/schema/raw/master/csl-citation.json"}</w:instrText>
      </w:r>
      <w:r w:rsidR="0098490E" w:rsidRPr="00312F59">
        <w:fldChar w:fldCharType="separate"/>
      </w:r>
      <w:r w:rsidR="0098490E" w:rsidRPr="00FF6A71">
        <w:rPr>
          <w:noProof/>
        </w:rPr>
        <w:t>(Kotter, 1997)</w:t>
      </w:r>
      <w:r w:rsidR="0098490E" w:rsidRPr="00312F59">
        <w:fldChar w:fldCharType="end"/>
      </w:r>
      <w:r w:rsidR="0098490E" w:rsidRPr="00FF6A71">
        <w:t>.</w:t>
      </w:r>
    </w:p>
    <w:p w14:paraId="338EB611" w14:textId="6D190C44" w:rsidR="00A33F88" w:rsidRPr="00FF6A71" w:rsidRDefault="0098490E" w:rsidP="0098490E">
      <w:r w:rsidRPr="00FF6A71">
        <w:lastRenderedPageBreak/>
        <w:t xml:space="preserve">A PLM system should be capable of supporting creativity and shortening time-to-market cycles; therefore, we see “the inventor’s dilemma” in the PLM history timeline. Christensen wrote about “well-managed companies that have their competitive antennae up, listen astutely to their customers, invest aggressively in new technologies, and </w:t>
      </w:r>
      <w:del w:id="3002" w:author="pete jones" w:date="2022-03-30T16:26:00Z">
        <w:r w:rsidRPr="00FF6A71" w:rsidDel="004529AF">
          <w:delText xml:space="preserve">yet </w:delText>
        </w:r>
      </w:del>
      <w:del w:id="3003" w:author="pete jones" w:date="2022-04-01T15:14:00Z">
        <w:r w:rsidRPr="00FF6A71" w:rsidDel="00726256">
          <w:delText xml:space="preserve">still </w:delText>
        </w:r>
      </w:del>
      <w:r w:rsidRPr="00FF6A71">
        <w:t>lose market dominance”</w:t>
      </w:r>
      <w:ins w:id="3004" w:author="pete jones" w:date="2022-01-24T14:21:00Z">
        <w:r w:rsidR="00721BFD">
          <w:fldChar w:fldCharType="begin" w:fldLock="1"/>
        </w:r>
      </w:ins>
      <w:r w:rsidR="00721BFD">
        <w:instrText>ADDIN CSL_CITATION {"citationItems":[{"id":"ITEM-1","itemData":{"ISBN":"0875845851","abstract":"This book is about the failure of companies to stay atop their industries when they confront certain types of market and technological change. It’s not about the failure of simply any company, but of good companies—the kinds that many managers have admired and tried to emulate, the companies known for their abilities to innovate and execute. Companies stumble for many reasons, of course, among them bureaucracy, arrogance, tired executive blood, poor planning, short-term investment horizons, inadequate skills and resources, and just plain bad luck. But this book is not about companies with such weaknesses: It is about well-managed companies that have their competitive antennae up, listen astutely to their customers, invest aggressively in new technologies, and yet still lose market dominance.","author":[{"dropping-particle":"","family":"Christensen","given":"Clayton M","non-dropping-particle":"","parse-names":false,"suffix":""}],"id":"ITEM-1","issued":{"date-parts":[["1997"]]},"title":"The Innovator's Dilemma When New Technologies Cause Great Firms to Fail","type":"report"},"locator":"7","uris":["http://www.mendeley.com/documents/?uuid=c312a101-202d-30b9-a36b-651967c24858"]}],"mendeley":{"formattedCitation":"(Christensen, 1997, p. 7)","plainTextFormattedCitation":"(Christensen, 1997, p. 7)","previouslyFormattedCitation":"(Christensen, 1997, p. 7)"},"properties":{"noteIndex":0},"schema":"https://github.com/citation-style-language/schema/raw/master/csl-citation.json"}</w:instrText>
      </w:r>
      <w:r w:rsidR="00721BFD">
        <w:fldChar w:fldCharType="separate"/>
      </w:r>
      <w:r w:rsidR="00721BFD" w:rsidRPr="00721BFD">
        <w:rPr>
          <w:noProof/>
        </w:rPr>
        <w:t>(Christensen, 1997, p. 7)</w:t>
      </w:r>
      <w:ins w:id="3005" w:author="pete jones" w:date="2022-01-24T14:21:00Z">
        <w:r w:rsidR="00721BFD">
          <w:fldChar w:fldCharType="end"/>
        </w:r>
      </w:ins>
      <w:r w:rsidRPr="00FF6A71">
        <w:t xml:space="preserve">. He outlines his theory of disruptive innovation which suggests that </w:t>
      </w:r>
      <w:del w:id="3006" w:author="pete jones" w:date="2022-01-24T14:33:00Z">
        <w:r w:rsidRPr="00FF6A71" w:rsidDel="00721BFD">
          <w:delText>“</w:delText>
        </w:r>
      </w:del>
      <w:r w:rsidRPr="00FF6A71">
        <w:t xml:space="preserve">innovation works best when it creates markets where none existed and </w:t>
      </w:r>
      <w:del w:id="3007" w:author="pete jones" w:date="2022-03-30T16:26:00Z">
        <w:r w:rsidRPr="00FF6A71" w:rsidDel="004529AF">
          <w:delText xml:space="preserve">sells </w:delText>
        </w:r>
      </w:del>
      <w:ins w:id="3008" w:author="pete jones" w:date="2022-03-30T16:26:00Z">
        <w:r w:rsidR="004529AF" w:rsidRPr="00FF6A71">
          <w:t>s</w:t>
        </w:r>
        <w:r w:rsidR="004529AF">
          <w:t>old</w:t>
        </w:r>
        <w:r w:rsidR="004529AF" w:rsidRPr="00FF6A71">
          <w:t xml:space="preserve"> </w:t>
        </w:r>
      </w:ins>
      <w:r w:rsidRPr="00FF6A71">
        <w:t xml:space="preserve">at </w:t>
      </w:r>
      <w:del w:id="3009" w:author="pete jones" w:date="2022-03-30T16:26:00Z">
        <w:r w:rsidRPr="00FF6A71" w:rsidDel="004529AF">
          <w:delText xml:space="preserve">very </w:delText>
        </w:r>
      </w:del>
      <w:del w:id="3010" w:author="pete jones" w:date="2022-03-29T18:04:00Z">
        <w:r w:rsidRPr="00FF6A71" w:rsidDel="009F340E">
          <w:delText xml:space="preserve">low </w:delText>
        </w:r>
      </w:del>
      <w:ins w:id="3011" w:author="pete jones" w:date="2022-03-30T16:26:00Z">
        <w:r w:rsidR="004529AF">
          <w:t xml:space="preserve">meagre </w:t>
        </w:r>
      </w:ins>
      <w:r w:rsidRPr="00FF6A71">
        <w:t>profit margins</w:t>
      </w:r>
      <w:del w:id="3012" w:author="pete jones" w:date="2022-01-24T14:33:00Z">
        <w:r w:rsidRPr="00FF6A71" w:rsidDel="00721BFD">
          <w:delText>”</w:delText>
        </w:r>
      </w:del>
      <w:r w:rsidRPr="00FF6A71">
        <w:t>.</w:t>
      </w:r>
    </w:p>
    <w:p w14:paraId="4F871DDA" w14:textId="6F7EC358" w:rsidR="00A33F88" w:rsidRPr="00FF6A71" w:rsidRDefault="0098490E" w:rsidP="0098490E">
      <w:r w:rsidRPr="00FF6A71">
        <w:t xml:space="preserve">The European Commission published a proposal C365E for the Restriction of Hazardous Substances (ROHS), </w:t>
      </w:r>
      <w:del w:id="3013" w:author="pete jones" w:date="2022-03-30T16:26:00Z">
        <w:r w:rsidRPr="00FF6A71" w:rsidDel="004529AF">
          <w:delText xml:space="preserve">which has been </w:delText>
        </w:r>
      </w:del>
      <w:r w:rsidRPr="00FF6A71">
        <w:t xml:space="preserve">modified and updated as technology has advanced. It is an example of the global concern over our environment and </w:t>
      </w:r>
      <w:ins w:id="3014" w:author="pete jones" w:date="2022-03-30T16:28:00Z">
        <w:r w:rsidR="004529AF">
          <w:t xml:space="preserve">manufacturers' </w:t>
        </w:r>
      </w:ins>
      <w:ins w:id="3015" w:author="pete jones" w:date="2022-03-30T16:29:00Z">
        <w:r w:rsidR="004529AF">
          <w:t>legislation impacts</w:t>
        </w:r>
      </w:ins>
      <w:del w:id="3016" w:author="pete jones" w:date="2022-03-30T16:28:00Z">
        <w:r w:rsidRPr="00FF6A71" w:rsidDel="004529AF">
          <w:delText>impacts manufacturer</w:delText>
        </w:r>
      </w:del>
      <w:del w:id="3017" w:author="pete jones" w:date="2022-03-30T16:29:00Z">
        <w:r w:rsidRPr="00FF6A71" w:rsidDel="004529AF">
          <w:delText xml:space="preserve">s </w:delText>
        </w:r>
      </w:del>
      <w:del w:id="3018" w:author="pete jones" w:date="2022-03-30T16:27:00Z">
        <w:r w:rsidRPr="00FF6A71" w:rsidDel="004529AF">
          <w:delText xml:space="preserve">who </w:delText>
        </w:r>
      </w:del>
      <w:del w:id="3019" w:author="pete jones" w:date="2022-03-30T16:28:00Z">
        <w:r w:rsidRPr="00FF6A71" w:rsidDel="004529AF">
          <w:delText>are</w:delText>
        </w:r>
      </w:del>
      <w:r w:rsidRPr="00FF6A71">
        <w:t xml:space="preserve"> </w:t>
      </w:r>
      <w:del w:id="3020" w:author="pete jones" w:date="2022-03-30T16:28:00Z">
        <w:r w:rsidRPr="00FF6A71" w:rsidDel="004529AF">
          <w:delText xml:space="preserve">legislated </w:delText>
        </w:r>
      </w:del>
      <w:r w:rsidRPr="00FF6A71">
        <w:t xml:space="preserve">to ensure products conform to the directive throughout product lifecycles. </w:t>
      </w:r>
      <w:ins w:id="3021" w:author="pete jones" w:date="2022-03-30T16:27:00Z">
        <w:r w:rsidR="004529AF">
          <w:t>In addition, increases in environmental data</w:t>
        </w:r>
      </w:ins>
      <w:del w:id="3022" w:author="pete jones" w:date="2022-03-30T16:27:00Z">
        <w:r w:rsidRPr="00FF6A71" w:rsidDel="004529AF">
          <w:delText xml:space="preserve">This </w:delText>
        </w:r>
      </w:del>
      <w:ins w:id="3023" w:author="pete jones" w:date="2022-03-30T16:27:00Z">
        <w:r w:rsidR="004529AF">
          <w:t xml:space="preserve"> </w:t>
        </w:r>
      </w:ins>
      <w:r w:rsidRPr="00FF6A71">
        <w:t>mean</w:t>
      </w:r>
      <w:del w:id="3024" w:author="pete jones" w:date="2022-03-30T16:29:00Z">
        <w:r w:rsidRPr="00FF6A71" w:rsidDel="004529AF">
          <w:delText>s</w:delText>
        </w:r>
      </w:del>
      <w:r w:rsidRPr="00FF6A71">
        <w:t xml:space="preserve"> more data is tracked and traced by producers and follows </w:t>
      </w:r>
      <w:del w:id="3025" w:author="pete jones" w:date="2022-03-30T16:29:00Z">
        <w:r w:rsidRPr="00FF6A71" w:rsidDel="004529AF">
          <w:delText xml:space="preserve">products </w:delText>
        </w:r>
      </w:del>
      <w:ins w:id="3026" w:author="pete jones" w:date="2022-03-30T16:29:00Z">
        <w:r w:rsidR="004529AF">
          <w:t>developmen</w:t>
        </w:r>
        <w:r w:rsidR="004529AF" w:rsidRPr="00FF6A71">
          <w:t xml:space="preserve">ts </w:t>
        </w:r>
      </w:ins>
      <w:r w:rsidRPr="00FF6A71">
        <w:t xml:space="preserve">to inform customers of </w:t>
      </w:r>
      <w:ins w:id="3027" w:author="pete jones" w:date="2022-03-29T18:04:00Z">
        <w:r w:rsidR="009F340E">
          <w:t xml:space="preserve">the </w:t>
        </w:r>
      </w:ins>
      <w:r w:rsidRPr="00FF6A71">
        <w:t xml:space="preserve">vital </w:t>
      </w:r>
      <w:del w:id="3028" w:author="pete jones" w:date="2022-04-01T15:13:00Z">
        <w:r w:rsidRPr="00FF6A71" w:rsidDel="00726256">
          <w:delText xml:space="preserve">environmental </w:delText>
        </w:r>
      </w:del>
      <w:ins w:id="3029" w:author="pete jones" w:date="2022-04-01T15:13:00Z">
        <w:r w:rsidR="00726256" w:rsidRPr="00FF6A71">
          <w:t>e</w:t>
        </w:r>
      </w:ins>
      <w:ins w:id="3030" w:author="pete jones" w:date="2022-04-01T15:14:00Z">
        <w:r w:rsidR="00726256">
          <w:t>cologic</w:t>
        </w:r>
      </w:ins>
      <w:ins w:id="3031" w:author="pete jones" w:date="2022-04-01T15:13:00Z">
        <w:r w:rsidR="00726256" w:rsidRPr="00FF6A71">
          <w:t xml:space="preserve">al </w:t>
        </w:r>
      </w:ins>
      <w:r w:rsidRPr="00FF6A71">
        <w:t>impacts of their purchases.</w:t>
      </w:r>
    </w:p>
    <w:p w14:paraId="7172296C" w14:textId="678D3256" w:rsidR="00A33F88" w:rsidRPr="00FF6A71" w:rsidRDefault="0098490E" w:rsidP="0098490E">
      <w:r w:rsidRPr="00FF6A71">
        <w:t xml:space="preserve">PLM evolution rapidly mirrored the development of information technology as computing capabilities improved to manage </w:t>
      </w:r>
      <w:del w:id="3032" w:author="pete jones" w:date="2022-03-30T16:29:00Z">
        <w:r w:rsidRPr="00FF6A71" w:rsidDel="004529AF">
          <w:delText xml:space="preserve">large </w:delText>
        </w:r>
      </w:del>
      <w:ins w:id="3033" w:author="pete jones" w:date="2022-03-30T16:29:00Z">
        <w:r w:rsidR="004529AF">
          <w:t>extensiv</w:t>
        </w:r>
        <w:r w:rsidR="004529AF" w:rsidRPr="00FF6A71">
          <w:t xml:space="preserve">e </w:t>
        </w:r>
      </w:ins>
      <w:r w:rsidRPr="00FF6A71">
        <w:t xml:space="preserve">data, </w:t>
      </w:r>
      <w:r w:rsidRPr="00312F59">
        <w:fldChar w:fldCharType="begin"/>
      </w:r>
      <w:r w:rsidRPr="00FF6A71">
        <w:instrText xml:space="preserve"> REF _Ref44069333 \h </w:instrText>
      </w:r>
      <w:r w:rsidR="00896A75" w:rsidRPr="00FF6A71">
        <w:instrText xml:space="preserve"> \* MERGEFORMAT </w:instrText>
      </w:r>
      <w:r w:rsidRPr="00312F59">
        <w:fldChar w:fldCharType="separate"/>
      </w:r>
      <w:ins w:id="3034" w:author="pete jones" w:date="2022-04-05T11:31:00Z">
        <w:r w:rsidR="00D94147" w:rsidRPr="00D94147">
          <w:rPr>
            <w:rPrChange w:id="3035" w:author="pete jones" w:date="2022-04-05T11:31:00Z">
              <w:rPr>
                <w:i/>
                <w:iCs/>
                <w:color w:val="44546A" w:themeColor="text2"/>
                <w:sz w:val="18"/>
                <w:szCs w:val="18"/>
              </w:rPr>
            </w:rPrChange>
          </w:rPr>
          <w:t xml:space="preserve">Figure </w:t>
        </w:r>
        <w:r w:rsidR="00D94147" w:rsidRPr="00D94147">
          <w:rPr>
            <w:rPrChange w:id="3036" w:author="pete jones" w:date="2022-04-05T11:31:00Z">
              <w:rPr>
                <w:i/>
                <w:iCs/>
                <w:noProof/>
                <w:color w:val="44546A" w:themeColor="text2"/>
                <w:sz w:val="18"/>
                <w:szCs w:val="18"/>
              </w:rPr>
            </w:rPrChange>
          </w:rPr>
          <w:t>2</w:t>
        </w:r>
        <w:r w:rsidR="00D94147" w:rsidRPr="00D94147">
          <w:rPr>
            <w:rPrChange w:id="3037" w:author="pete jones" w:date="2022-04-05T11:31:00Z">
              <w:rPr>
                <w:i/>
                <w:iCs/>
                <w:color w:val="44546A" w:themeColor="text2"/>
                <w:sz w:val="18"/>
                <w:szCs w:val="18"/>
              </w:rPr>
            </w:rPrChange>
          </w:rPr>
          <w:noBreakHyphen/>
        </w:r>
        <w:r w:rsidR="00D94147" w:rsidRPr="00D94147">
          <w:rPr>
            <w:rPrChange w:id="3038" w:author="pete jones" w:date="2022-04-05T11:31:00Z">
              <w:rPr>
                <w:i/>
                <w:iCs/>
                <w:noProof/>
                <w:color w:val="44546A" w:themeColor="text2"/>
                <w:sz w:val="18"/>
                <w:szCs w:val="18"/>
              </w:rPr>
            </w:rPrChange>
          </w:rPr>
          <w:t>4</w:t>
        </w:r>
      </w:ins>
      <w:del w:id="3039" w:author="pete jones" w:date="2022-03-16T14:25:00Z">
        <w:r w:rsidR="00DD384C" w:rsidRPr="00FF6A71" w:rsidDel="001B0BBB">
          <w:delText>Figure</w:delText>
        </w:r>
        <w:r w:rsidR="00DD384C" w:rsidRPr="00FF6A71" w:rsidDel="001B0BBB">
          <w:rPr>
            <w:rPrChange w:id="3040" w:author="pete jones" w:date="2022-01-04T13:45:00Z">
              <w:rPr>
                <w:i/>
                <w:iCs/>
                <w:color w:val="44546A" w:themeColor="text2"/>
                <w:sz w:val="18"/>
                <w:szCs w:val="18"/>
              </w:rPr>
            </w:rPrChange>
          </w:rPr>
          <w:delText xml:space="preserve"> </w:delText>
        </w:r>
        <w:r w:rsidR="00DD384C" w:rsidRPr="00FF6A71" w:rsidDel="001B0BBB">
          <w:rPr>
            <w:rPrChange w:id="3041" w:author="pete jones" w:date="2022-01-04T13:45:00Z">
              <w:rPr>
                <w:i/>
                <w:iCs/>
                <w:noProof/>
                <w:color w:val="44546A" w:themeColor="text2"/>
                <w:sz w:val="18"/>
                <w:szCs w:val="18"/>
              </w:rPr>
            </w:rPrChange>
          </w:rPr>
          <w:delText>2</w:delText>
        </w:r>
        <w:r w:rsidR="00DD384C" w:rsidRPr="00FF6A71" w:rsidDel="001B0BBB">
          <w:rPr>
            <w:rPrChange w:id="3042" w:author="pete jones" w:date="2022-01-04T13:45:00Z">
              <w:rPr>
                <w:i/>
                <w:iCs/>
                <w:noProof/>
                <w:color w:val="44546A" w:themeColor="text2"/>
                <w:sz w:val="18"/>
                <w:szCs w:val="18"/>
              </w:rPr>
            </w:rPrChange>
          </w:rPr>
          <w:noBreakHyphen/>
          <w:delText>4</w:delText>
        </w:r>
      </w:del>
      <w:r w:rsidRPr="00312F59">
        <w:fldChar w:fldCharType="end"/>
      </w:r>
      <w:r w:rsidRPr="00FF6A71">
        <w:t xml:space="preserve">. The term Product Lifecycle Management (PLM) did not exist before 1999 within the product design discipline where the understanding of PLM </w:t>
      </w:r>
      <w:del w:id="3043" w:author="pete jones" w:date="2022-03-30T16:29:00Z">
        <w:r w:rsidRPr="00FF6A71" w:rsidDel="004529AF">
          <w:delText>is focu</w:delText>
        </w:r>
      </w:del>
      <w:del w:id="3044" w:author="pete jones" w:date="2022-03-29T18:04:00Z">
        <w:r w:rsidRPr="00FF6A71" w:rsidDel="009F340E">
          <w:delText>s</w:delText>
        </w:r>
      </w:del>
      <w:del w:id="3045" w:author="pete jones" w:date="2022-03-30T16:29:00Z">
        <w:r w:rsidRPr="00FF6A71" w:rsidDel="004529AF">
          <w:delText>sed</w:delText>
        </w:r>
      </w:del>
      <w:ins w:id="3046" w:author="pete jones" w:date="2022-03-30T16:29:00Z">
        <w:r w:rsidR="004529AF">
          <w:t>was</w:t>
        </w:r>
      </w:ins>
      <w:r w:rsidRPr="00FF6A71">
        <w:t xml:space="preserve"> on </w:t>
      </w:r>
      <w:del w:id="3047" w:author="pete jones" w:date="2022-03-29T18:04:00Z">
        <w:r w:rsidRPr="00FF6A71" w:rsidDel="009F340E">
          <w:delText xml:space="preserve">Computer </w:delText>
        </w:r>
      </w:del>
      <w:ins w:id="3048" w:author="pete jones" w:date="2022-03-29T18:04:00Z">
        <w:r w:rsidR="009F340E" w:rsidRPr="00FF6A71">
          <w:t>Computer</w:t>
        </w:r>
        <w:r w:rsidR="009F340E">
          <w:t>-</w:t>
        </w:r>
      </w:ins>
      <w:r w:rsidRPr="00FF6A71">
        <w:t xml:space="preserve">Aided Design tools. </w:t>
      </w:r>
      <w:del w:id="3049" w:author="pete jones" w:date="2022-03-30T16:29:00Z">
        <w:r w:rsidRPr="00FF6A71" w:rsidDel="004529AF">
          <w:delText xml:space="preserve">From </w:delText>
        </w:r>
      </w:del>
      <w:ins w:id="3050" w:author="pete jones" w:date="2022-03-30T16:29:00Z">
        <w:r w:rsidR="004529AF">
          <w:t>However, f</w:t>
        </w:r>
        <w:r w:rsidR="004529AF" w:rsidRPr="00FF6A71">
          <w:t xml:space="preserve">rom </w:t>
        </w:r>
      </w:ins>
      <w:r w:rsidRPr="00FF6A71">
        <w:t>a business operations point of view, the theory was well established many years before. I</w:t>
      </w:r>
      <w:del w:id="3051" w:author="pete jones" w:date="2022-04-01T15:13:00Z">
        <w:r w:rsidRPr="00FF6A71" w:rsidDel="00726256">
          <w:delText>t is only in recent years that</w:delText>
        </w:r>
      </w:del>
      <w:ins w:id="3052" w:author="pete jones" w:date="2022-04-01T15:13:00Z">
        <w:r w:rsidR="00726256">
          <w:t>n recent years,</w:t>
        </w:r>
      </w:ins>
      <w:r w:rsidRPr="00FF6A71">
        <w:t xml:space="preserve"> these two </w:t>
      </w:r>
      <w:del w:id="3053" w:author="pete jones" w:date="2022-03-29T18:04:00Z">
        <w:r w:rsidRPr="00FF6A71" w:rsidDel="009F340E">
          <w:delText xml:space="preserve">differing </w:delText>
        </w:r>
      </w:del>
      <w:ins w:id="3054" w:author="pete jones" w:date="2022-03-29T18:04:00Z">
        <w:r w:rsidR="009F340E" w:rsidRPr="00FF6A71">
          <w:t>differ</w:t>
        </w:r>
        <w:r w:rsidR="009F340E">
          <w:t>ent</w:t>
        </w:r>
        <w:r w:rsidR="009F340E" w:rsidRPr="00FF6A71">
          <w:t xml:space="preserve"> </w:t>
        </w:r>
      </w:ins>
      <w:r w:rsidRPr="00FF6A71">
        <w:t xml:space="preserve">concepts have coalesced by bringing business operational effectiveness into </w:t>
      </w:r>
      <w:del w:id="3055" w:author="pete jones" w:date="2022-03-30T16:29:00Z">
        <w:r w:rsidRPr="00FF6A71" w:rsidDel="004529AF">
          <w:delText>the disciplines of engineering design</w:delText>
        </w:r>
      </w:del>
      <w:ins w:id="3056" w:author="pete jones" w:date="2022-03-30T16:29:00Z">
        <w:r w:rsidR="004529AF">
          <w:t>engineering design disciplines</w:t>
        </w:r>
      </w:ins>
      <w:r w:rsidRPr="00FF6A71">
        <w:t xml:space="preserve"> using collaborative tools and practices </w:t>
      </w:r>
      <w:r w:rsidRPr="00312F59">
        <w:fldChar w:fldCharType="begin" w:fldLock="1"/>
      </w:r>
      <w:r w:rsidRPr="00FF6A71">
        <w:instrText>ADDIN CSL_CITATION {"citationItems":[{"id":"ITEM-1","itemData":{"DOI":"10.1007/b93672","ISBN":"9783540781738","ISSN":"0937-6429","abstract":"Product Lifecycle Management (PLM) is an essential means to cope with the challenges of global competition. This is the first English-language book on PLM that introduces the reader to the basic terms and fundamentals of PLM. The text provides a solid foundation for starting a PLM development project. It gives ideas and examples of how PLM can be utilized. In addition, it offers insight into how PLM can assist in creating opportunities and in making real eBusiness possible.","author":[{"dropping-particle":"","family":"Saaksvuori","given":"A.","non-dropping-particle":"","parse-names":false,"suffix":""},{"dropping-particle":"","family":"Immonen","given":"A.","non-dropping-particle":"","parse-names":false,"suffix":""}],"id":"ITEM-1","issue":"Volume 2","issued":{"date-parts":[["2008"]]},"page":"253","title":"Product Lifecycle Management","type":"article-journal","volume":"2"},"uris":["http://www.mendeley.com/documents/?uuid=85a5cdc4-55c8-4022-8c41-c848c2aeced2"]}],"mendeley":{"formattedCitation":"(Saaksvuori and Immonen, 2008)","plainTextFormattedCitation":"(Saaksvuori and Immonen, 2008)","previouslyFormattedCitation":"(Saaksvuori and Immonen, 2008)"},"properties":{"noteIndex":0},"schema":"https://github.com/citation-style-language/schema/raw/master/csl-citation.json"}</w:instrText>
      </w:r>
      <w:r w:rsidRPr="00312F59">
        <w:fldChar w:fldCharType="separate"/>
      </w:r>
      <w:r w:rsidRPr="00FF6A71">
        <w:rPr>
          <w:noProof/>
        </w:rPr>
        <w:t>(Saaksvuori and Immonen, 2008)</w:t>
      </w:r>
      <w:r w:rsidRPr="00312F59">
        <w:fldChar w:fldCharType="end"/>
      </w:r>
      <w:r w:rsidRPr="00FF6A71">
        <w:t>.</w:t>
      </w:r>
      <w:bookmarkStart w:id="3057" w:name="_Toc45114049"/>
    </w:p>
    <w:p w14:paraId="7343156C" w14:textId="58E8F1D2" w:rsidR="0071241C" w:rsidRPr="00FF6A71" w:rsidDel="00AB7BE9" w:rsidRDefault="0071241C" w:rsidP="0098490E">
      <w:pPr>
        <w:rPr>
          <w:del w:id="3058" w:author="pete jones" w:date="2022-01-04T13:27:00Z"/>
        </w:rPr>
      </w:pPr>
    </w:p>
    <w:p w14:paraId="08A1922C" w14:textId="77777777" w:rsidR="00A33F88" w:rsidRPr="00FF6A71" w:rsidRDefault="0098490E" w:rsidP="0098490E">
      <w:pPr>
        <w:rPr>
          <w:b/>
          <w:bCs/>
          <w:u w:val="single"/>
        </w:rPr>
      </w:pPr>
      <w:r w:rsidRPr="00FF6A71">
        <w:rPr>
          <w:b/>
          <w:bCs/>
          <w:u w:val="single"/>
        </w:rPr>
        <w:t>Business strategic view of PLM.</w:t>
      </w:r>
      <w:bookmarkEnd w:id="3057"/>
      <w:r w:rsidRPr="00FF6A71">
        <w:rPr>
          <w:b/>
          <w:bCs/>
          <w:u w:val="single"/>
        </w:rPr>
        <w:t xml:space="preserve"> </w:t>
      </w:r>
    </w:p>
    <w:p w14:paraId="26C19B6C" w14:textId="1700FD01" w:rsidR="00A33F88" w:rsidRPr="00FF6A71" w:rsidRDefault="6D8B61E5" w:rsidP="0098490E">
      <w:pPr>
        <w:jc w:val="center"/>
      </w:pPr>
      <w:r w:rsidRPr="00C15005">
        <w:rPr>
          <w:noProof/>
        </w:rPr>
        <w:lastRenderedPageBreak/>
        <w:drawing>
          <wp:inline distT="0" distB="0" distL="0" distR="0" wp14:anchorId="6C744052" wp14:editId="27B43DD1">
            <wp:extent cx="3323230" cy="2492066"/>
            <wp:effectExtent l="0" t="0" r="0" b="3810"/>
            <wp:docPr id="64" name="Picture 64" descr="http://www.kellogg.northwestern.edu/student/courses/tech914/summer2004/plm/Evolution_of_PL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3332490" cy="2499010"/>
                    </a:xfrm>
                    <a:prstGeom prst="rect">
                      <a:avLst/>
                    </a:prstGeom>
                  </pic:spPr>
                </pic:pic>
              </a:graphicData>
            </a:graphic>
          </wp:inline>
        </w:drawing>
      </w:r>
    </w:p>
    <w:p w14:paraId="3F6E5B91" w14:textId="5F440BBD" w:rsidR="00A33F88" w:rsidRPr="00FF6A71" w:rsidRDefault="0098490E" w:rsidP="0098490E">
      <w:pPr>
        <w:spacing w:before="0" w:after="200" w:line="240" w:lineRule="auto"/>
        <w:jc w:val="center"/>
        <w:rPr>
          <w:i/>
          <w:iCs/>
          <w:color w:val="44546A" w:themeColor="text2"/>
          <w:sz w:val="18"/>
          <w:szCs w:val="18"/>
        </w:rPr>
      </w:pPr>
      <w:bookmarkStart w:id="3059" w:name="_Ref43457112"/>
      <w:bookmarkStart w:id="3060" w:name="_Ref44069333"/>
      <w:bookmarkStart w:id="3061" w:name="_Toc99719267"/>
      <w:bookmarkStart w:id="3062" w:name="_Toc44683515"/>
      <w:bookmarkStart w:id="3063" w:name="_Toc68162241"/>
      <w:r w:rsidRPr="00FF6A71">
        <w:rPr>
          <w:i/>
          <w:iCs/>
          <w:color w:val="44546A" w:themeColor="text2"/>
          <w:sz w:val="18"/>
          <w:szCs w:val="18"/>
        </w:rPr>
        <w:t xml:space="preserve">Figure </w:t>
      </w:r>
      <w:ins w:id="3064" w:author="pete jones" w:date="2022-03-10T14:38:00Z">
        <w:r w:rsidR="00CE4F4E">
          <w:rPr>
            <w:i/>
            <w:iCs/>
            <w:color w:val="44546A" w:themeColor="text2"/>
            <w:sz w:val="18"/>
            <w:szCs w:val="18"/>
          </w:rPr>
          <w:fldChar w:fldCharType="begin"/>
        </w:r>
        <w:r w:rsidR="00CE4F4E">
          <w:rPr>
            <w:i/>
            <w:iCs/>
            <w:color w:val="44546A" w:themeColor="text2"/>
            <w:sz w:val="18"/>
            <w:szCs w:val="18"/>
          </w:rPr>
          <w:instrText xml:space="preserve"> STYLEREF 1 \s </w:instrText>
        </w:r>
      </w:ins>
      <w:r w:rsidR="00CE4F4E">
        <w:rPr>
          <w:i/>
          <w:iCs/>
          <w:color w:val="44546A" w:themeColor="text2"/>
          <w:sz w:val="18"/>
          <w:szCs w:val="18"/>
        </w:rPr>
        <w:fldChar w:fldCharType="separate"/>
      </w:r>
      <w:r w:rsidR="00D94147">
        <w:rPr>
          <w:i/>
          <w:iCs/>
          <w:noProof/>
          <w:color w:val="44546A" w:themeColor="text2"/>
          <w:sz w:val="18"/>
          <w:szCs w:val="18"/>
        </w:rPr>
        <w:t>2</w:t>
      </w:r>
      <w:ins w:id="3065" w:author="pete jones" w:date="2022-03-10T14:38:00Z">
        <w:r w:rsidR="00CE4F4E">
          <w:rPr>
            <w:i/>
            <w:iCs/>
            <w:color w:val="44546A" w:themeColor="text2"/>
            <w:sz w:val="18"/>
            <w:szCs w:val="18"/>
          </w:rPr>
          <w:fldChar w:fldCharType="end"/>
        </w:r>
        <w:r w:rsidR="00CE4F4E">
          <w:rPr>
            <w:i/>
            <w:iCs/>
            <w:color w:val="44546A" w:themeColor="text2"/>
            <w:sz w:val="18"/>
            <w:szCs w:val="18"/>
          </w:rPr>
          <w:noBreakHyphen/>
        </w:r>
        <w:r w:rsidR="00CE4F4E">
          <w:rPr>
            <w:i/>
            <w:iCs/>
            <w:color w:val="44546A" w:themeColor="text2"/>
            <w:sz w:val="18"/>
            <w:szCs w:val="18"/>
          </w:rPr>
          <w:fldChar w:fldCharType="begin"/>
        </w:r>
        <w:r w:rsidR="00CE4F4E">
          <w:rPr>
            <w:i/>
            <w:iCs/>
            <w:color w:val="44546A" w:themeColor="text2"/>
            <w:sz w:val="18"/>
            <w:szCs w:val="18"/>
          </w:rPr>
          <w:instrText xml:space="preserve"> SEQ Figure \* ARABIC \s 1 </w:instrText>
        </w:r>
      </w:ins>
      <w:r w:rsidR="00CE4F4E">
        <w:rPr>
          <w:i/>
          <w:iCs/>
          <w:color w:val="44546A" w:themeColor="text2"/>
          <w:sz w:val="18"/>
          <w:szCs w:val="18"/>
        </w:rPr>
        <w:fldChar w:fldCharType="separate"/>
      </w:r>
      <w:ins w:id="3066" w:author="pete jones" w:date="2022-04-05T11:31:00Z">
        <w:r w:rsidR="00D94147">
          <w:rPr>
            <w:i/>
            <w:iCs/>
            <w:noProof/>
            <w:color w:val="44546A" w:themeColor="text2"/>
            <w:sz w:val="18"/>
            <w:szCs w:val="18"/>
          </w:rPr>
          <w:t>4</w:t>
        </w:r>
      </w:ins>
      <w:ins w:id="3067" w:author="pete jones" w:date="2022-03-10T14:38:00Z">
        <w:r w:rsidR="00CE4F4E">
          <w:rPr>
            <w:i/>
            <w:iCs/>
            <w:color w:val="44546A" w:themeColor="text2"/>
            <w:sz w:val="18"/>
            <w:szCs w:val="18"/>
          </w:rPr>
          <w:fldChar w:fldCharType="end"/>
        </w:r>
      </w:ins>
      <w:del w:id="3068" w:author="pete jones" w:date="2022-02-01T12:31:00Z">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TYLEREF 1 \s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r w:rsidR="00F8680E" w:rsidRPr="00FF6A71" w:rsidDel="0004608E">
          <w:rPr>
            <w:i/>
            <w:iCs/>
            <w:color w:val="44546A" w:themeColor="text2"/>
            <w:sz w:val="18"/>
            <w:szCs w:val="18"/>
          </w:rPr>
          <w:noBreakHyphen/>
        </w:r>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EQ Figure \* ARABIC \s 1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4</w:delText>
        </w:r>
        <w:r w:rsidR="00F8680E" w:rsidRPr="00312F59" w:rsidDel="0004608E">
          <w:rPr>
            <w:i/>
            <w:iCs/>
            <w:color w:val="44546A" w:themeColor="text2"/>
            <w:sz w:val="18"/>
            <w:szCs w:val="18"/>
          </w:rPr>
          <w:fldChar w:fldCharType="end"/>
        </w:r>
      </w:del>
      <w:bookmarkEnd w:id="3059"/>
      <w:bookmarkEnd w:id="3060"/>
      <w:r w:rsidRPr="00FF6A71">
        <w:rPr>
          <w:i/>
          <w:iCs/>
          <w:color w:val="44546A" w:themeColor="text2"/>
          <w:sz w:val="18"/>
          <w:szCs w:val="18"/>
        </w:rPr>
        <w:t>: Evolution of Digital Engineering</w:t>
      </w:r>
      <w:r w:rsidR="002221AB" w:rsidRPr="00FF6A71">
        <w:rPr>
          <w:i/>
          <w:iCs/>
          <w:color w:val="44546A" w:themeColor="text2"/>
          <w:sz w:val="18"/>
          <w:szCs w:val="18"/>
        </w:rPr>
        <w:t xml:space="preserve"> </w:t>
      </w:r>
      <w:r w:rsidR="002221AB" w:rsidRPr="00312F59">
        <w:rPr>
          <w:i/>
          <w:iCs/>
          <w:color w:val="44546A" w:themeColor="text2"/>
          <w:sz w:val="18"/>
          <w:szCs w:val="18"/>
        </w:rPr>
        <w:fldChar w:fldCharType="begin" w:fldLock="1"/>
      </w:r>
      <w:r w:rsidR="00756F35">
        <w:rPr>
          <w:i/>
          <w:iCs/>
          <w:color w:val="44546A" w:themeColor="text2"/>
          <w:sz w:val="18"/>
          <w:szCs w:val="18"/>
        </w:rPr>
        <w:instrText>ADDIN CSL_CITATION {"citationItems":[{"id":"ITEM-1","itemData":{"ISBN":"9781852338107","abstract":"Executive overview of PLM -- to PLM -- Progress depends on retentiveness -- The opportunities and benefits of PLM -- The rationale for PLM -- Different views of PLM -- You start here {u2014} in the details of the PLM swamp -- PLM has the answers -- Some components of PLM -- Uncoordinated incoherent improvement initiatives -- Coherent vision, strategy, plan, resources, metrics -- A company's PLM Vision -- The process of PLM Visioning -- Structure for the PLM Vision -- A Strategy to achieve the Vision -- Industrial strategies -- Principles for the PLM strategy -- Preparing for the PLM strategy -- Developing a PLM strategy -- Strategy identification and selection -- Change management for PLM -- PDM, an essential enabler for PLM -- Reasons for implementing a PDM system -- Forewarned is forearmed -- Financial justification of PDM -- FAQs about implementation and use -- Barriers to successful implementation of PDM -- Examples of PDM implementation -- Maturity model for PDM -- The PDM project -- PLM functionality and systems -- Future developments.","author":[{"dropping-particle":"","family":"Stark","given":"John","non-dropping-particle":"","parse-names":false,"suffix":""}],"id":"ITEM-1","issued":{"date-parts":[["2015"]]},"number-of-pages":"627","publisher":"Springer","title":"Product lifecycle management : The Devil is in the Detail","type":"book"},"uris":["http://www.mendeley.com/documents/?uuid=a6f35301-5413-3e54-a46b-a8a36474d8c9"]}],"mendeley":{"formattedCitation":"(Stark, 2015a)","plainTextFormattedCitation":"(Stark, 2015a)","previouslyFormattedCitation":"(Stark, 2015a)"},"properties":{"noteIndex":0},"schema":"https://github.com/citation-style-language/schema/raw/master/csl-citation.json"}</w:instrText>
      </w:r>
      <w:r w:rsidR="002221AB" w:rsidRPr="00312F59">
        <w:rPr>
          <w:i/>
          <w:iCs/>
          <w:color w:val="44546A" w:themeColor="text2"/>
          <w:sz w:val="18"/>
          <w:szCs w:val="18"/>
        </w:rPr>
        <w:fldChar w:fldCharType="separate"/>
      </w:r>
      <w:r w:rsidR="00756F35" w:rsidRPr="00756F35">
        <w:rPr>
          <w:iCs/>
          <w:noProof/>
          <w:color w:val="44546A" w:themeColor="text2"/>
          <w:sz w:val="18"/>
          <w:szCs w:val="18"/>
        </w:rPr>
        <w:t>(Stark, 2015a)</w:t>
      </w:r>
      <w:bookmarkEnd w:id="3061"/>
      <w:r w:rsidR="002221AB" w:rsidRPr="00312F59">
        <w:rPr>
          <w:i/>
          <w:iCs/>
          <w:color w:val="44546A" w:themeColor="text2"/>
          <w:sz w:val="18"/>
          <w:szCs w:val="18"/>
        </w:rPr>
        <w:fldChar w:fldCharType="end"/>
      </w:r>
    </w:p>
    <w:bookmarkEnd w:id="2785"/>
    <w:bookmarkEnd w:id="3062"/>
    <w:bookmarkEnd w:id="3063"/>
    <w:p w14:paraId="4A37D87F" w14:textId="087FDE2A" w:rsidR="00A33F88" w:rsidRPr="00FF6A71" w:rsidRDefault="0098490E" w:rsidP="0098490E">
      <w:del w:id="3069" w:author="pete jones" w:date="2022-03-30T16:30:00Z">
        <w:r w:rsidRPr="00FF6A71" w:rsidDel="004529AF">
          <w:delText>The concept of a product lifecycle</w:delText>
        </w:r>
      </w:del>
      <w:ins w:id="3070" w:author="pete jones" w:date="2022-03-30T16:30:00Z">
        <w:r w:rsidR="004529AF">
          <w:t>A product lifecycle concept</w:t>
        </w:r>
      </w:ins>
      <w:r w:rsidRPr="00FF6A71">
        <w:t xml:space="preserve"> can be considered </w:t>
      </w:r>
      <w:del w:id="3071" w:author="pete jones" w:date="2022-03-29T18:04:00Z">
        <w:r w:rsidRPr="00FF6A71" w:rsidDel="009F340E">
          <w:delText xml:space="preserve">as </w:delText>
        </w:r>
      </w:del>
      <w:r w:rsidRPr="00FF6A71">
        <w:t>strategic for innovation and marketing.  Therefore, it is reasonable to assume that all disciplines within a business were approaching the concepts of PLM theory</w:t>
      </w:r>
      <w:ins w:id="3072" w:author="pete jones" w:date="2022-03-30T16:30:00Z">
        <w:r w:rsidR="004529AF">
          <w:t xml:space="preserve">. </w:t>
        </w:r>
      </w:ins>
      <w:del w:id="3073" w:author="pete jones" w:date="2022-03-30T16:30:00Z">
        <w:r w:rsidRPr="00FF6A71" w:rsidDel="004529AF">
          <w:delText xml:space="preserve"> b</w:delText>
        </w:r>
      </w:del>
      <w:ins w:id="3074" w:author="pete jones" w:date="2022-03-30T16:30:00Z">
        <w:r w:rsidR="004529AF">
          <w:t>B</w:t>
        </w:r>
      </w:ins>
      <w:r w:rsidRPr="00FF6A71">
        <w:t xml:space="preserve">ut only after significant advances in Information and communication technology were software vendors able to provide solutions and confidently demonstrate a </w:t>
      </w:r>
      <w:del w:id="3075" w:author="pete jones" w:date="2022-03-30T16:30:00Z">
        <w:r w:rsidRPr="00FF6A71" w:rsidDel="004529AF">
          <w:delText xml:space="preserve">profitable </w:delText>
        </w:r>
      </w:del>
      <w:ins w:id="3076" w:author="pete jones" w:date="2022-03-30T16:30:00Z">
        <w:r w:rsidR="004529AF">
          <w:t>good</w:t>
        </w:r>
        <w:r w:rsidR="004529AF" w:rsidRPr="00FF6A71">
          <w:t xml:space="preserve"> </w:t>
        </w:r>
      </w:ins>
      <w:r w:rsidRPr="00FF6A71">
        <w:t xml:space="preserve">business case for </w:t>
      </w:r>
      <w:del w:id="3077" w:author="pete jones" w:date="2022-03-30T16:30:00Z">
        <w:r w:rsidRPr="00FF6A71" w:rsidDel="004529AF">
          <w:delText>the introduction of</w:delText>
        </w:r>
      </w:del>
      <w:ins w:id="3078" w:author="pete jones" w:date="2022-03-30T16:30:00Z">
        <w:r w:rsidR="004529AF">
          <w:t>introducing</w:t>
        </w:r>
      </w:ins>
      <w:r w:rsidRPr="00FF6A71">
        <w:t xml:space="preserve"> collaborative software </w:t>
      </w:r>
      <w:r w:rsidRPr="00312F59">
        <w:fldChar w:fldCharType="begin" w:fldLock="1"/>
      </w:r>
      <w:r w:rsidRPr="00FF6A71">
        <w:instrText>ADDIN CSL_CITATION {"citationItems":[{"id":"ITEM-1","itemData":{"DOI":"10.1007/s13398-014-0173-7.2","ISBN":"97808742165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Gardner","given":"David M.","non-dropping-particle":"","parse-names":false,"suffix":""}],"container-title":"BEBR Faculty Working Paper","id":"ITEM-1","issue":"1304","issued":{"date-parts":[["1986"]]},"title":"The Product Life Cycle: It's Role in Marketing Strategy/Some Evolving Observations About the Life Cycle","type":"article-journal"},"uris":["http://www.mendeley.com/documents/?uuid=62f1ec04-294d-4a65-a01e-1290baf74a7b"]}],"mendeley":{"formattedCitation":"(Gardner, 1986)","plainTextFormattedCitation":"(Gardner, 1986)","previouslyFormattedCitation":"(Gardner, 1986)"},"properties":{"noteIndex":0},"schema":"https://github.com/citation-style-language/schema/raw/master/csl-citation.json"}</w:instrText>
      </w:r>
      <w:r w:rsidRPr="00312F59">
        <w:fldChar w:fldCharType="separate"/>
      </w:r>
      <w:r w:rsidRPr="00FF6A71">
        <w:rPr>
          <w:noProof/>
        </w:rPr>
        <w:t>(Gardner, 1986)</w:t>
      </w:r>
      <w:r w:rsidRPr="00312F59">
        <w:fldChar w:fldCharType="end"/>
      </w:r>
      <w:r w:rsidRPr="00FF6A71">
        <w:t>. Sources agree that PLM emerged in about 2001 because before that date</w:t>
      </w:r>
      <w:ins w:id="3079" w:author="pete jones" w:date="2022-03-30T16:30:00Z">
        <w:r w:rsidR="004529AF">
          <w:t>,</w:t>
        </w:r>
      </w:ins>
      <w:r w:rsidRPr="00FF6A71">
        <w:t xml:space="preserve"> PLM “was not required from a business point of view or possible from a technical perspective” </w:t>
      </w:r>
      <w:ins w:id="3080" w:author="pete jones" w:date="2022-01-24T14:45:00Z">
        <w:r w:rsidR="00756F35">
          <w:fldChar w:fldCharType="begin" w:fldLock="1"/>
        </w:r>
      </w:ins>
      <w:r w:rsidR="000F77B4">
        <w:instrText>ADDIN CSL_CITATION {"citationItems":[{"id":"ITEM-1","itemData":{"ISBN":"9781852338107","abstract":"Executive overview of PLM -- to PLM -- Progress depends on retentiveness -- The opportunities and benefits of PLM -- The rationale for PLM -- Different views of PLM -- You start here {u2014} in the details of the PLM swamp -- PLM has the answers -- Some components of PLM -- Uncoordinated incoherent improvement initiatives -- Coherent vision, strategy, plan, resources, metrics -- A company's PLM Vision -- The process of PLM Visioning -- Structure for the PLM Vision -- A Strategy to achieve the Vision -- Industrial strategies -- Principles for the PLM strategy -- Preparing for the PLM strategy -- Developing a PLM strategy -- Strategy identification and selection -- Change management for PLM -- PDM, an essential enabler for PLM -- Reasons for implementing a PDM system -- Forewarned is forearmed -- Financial justification of PDM -- FAQs about implementation and use -- Barriers to successful implementation of PDM -- Examples of PDM implementation -- Maturity model for PDM -- The PDM project -- PLM functionality and systems -- Future developments.","author":[{"dropping-particle":"","family":"Stark","given":"John","non-dropping-particle":"","parse-names":false,"suffix":""}],"id":"ITEM-1","issued":{"date-parts":[["2015"]]},"number-of-pages":"627","publisher":"Springer","title":"Product lifecycle management : The Devil is in the Detail","type":"book"},"locator":"442","uris":["http://www.mendeley.com/documents/?uuid=a6f35301-5413-3e54-a46b-a8a36474d8c9"]}],"mendeley":{"formattedCitation":"(Stark, 2015a, p. 442)","plainTextFormattedCitation":"(Stark, 2015a, p. 442)","previouslyFormattedCitation":"(Stark, 2015a, p. 442)"},"properties":{"noteIndex":0},"schema":"https://github.com/citation-style-language/schema/raw/master/csl-citation.json"}</w:instrText>
      </w:r>
      <w:r w:rsidR="00756F35">
        <w:fldChar w:fldCharType="separate"/>
      </w:r>
      <w:r w:rsidR="00756F35" w:rsidRPr="00756F35">
        <w:rPr>
          <w:noProof/>
        </w:rPr>
        <w:t>(Stark, 2015a, p. 442)</w:t>
      </w:r>
      <w:ins w:id="3081" w:author="pete jones" w:date="2022-01-24T14:45:00Z">
        <w:r w:rsidR="00756F35">
          <w:fldChar w:fldCharType="end"/>
        </w:r>
      </w:ins>
      <w:del w:id="3082" w:author="pete jones" w:date="2022-01-24T14:44:00Z">
        <w:r w:rsidRPr="00312F59" w:rsidDel="00756F35">
          <w:fldChar w:fldCharType="begin" w:fldLock="1"/>
        </w:r>
        <w:r w:rsidR="00756F35" w:rsidRPr="00756F35" w:rsidDel="00756F35">
          <w:delInstrText>ADDIN CSL_CITATION {"citationItems":[{"id":"ITEM-1","itemData":{"ISBN":"1852338105","abstract":"Includes index. Ch. 1. Executive overview of PLM -- Ch. 2. Introduction to PLM -- Ch. 3. Progress depends on retentiveness -- Ch. 4. The opportunities and benefits of PLM -- Ch. 5. The rationale for PLM -- Ch. 6. Different views of PLM -- Ch. 7. You start here -- in the details of the PLM swamp -- Ch. 8. PLM has the answers -- Ch. 9. Some components of PLM -- Ch. 10. Uncoordinated incoherent improvement initiatives -- Ch. 11. Coherent vision, strategy, plan, resources, metrics -- Ch. 12. A company's PLM vision -- Ch. 13. The process of PLM visioning -- Ch. 14. Structure for the PLM vision -- Ch. 15. A strategy to achieve the vision -- Ch. 16. Industrial strategies -- Ch. 17. Principles for the PLM strategy.","author":[{"dropping-particle":"","family":"Stark","given":"John","non-dropping-particle":"","parse-names":false,"suffix":""}],"id":"ITEM-1","issued":{"date-parts":[["2005"]]},"number-of-pages":"441","publisher":"Springer","title":"Product lifecycle management : 21st century paradigm for product realisation","type":"book"},"locator":"442","uris":["http://www.mendeley.com/documents/?uuid=02b664ce-916b-38cf-ae0e-9833bb027fef"]}],"mendeley":{"formattedCitation":"(Stark, 2005, p. 442)","plainTextFormattedCitation":"(Stark, 2005, p. 442)","previouslyFormattedCitation":"(Stark, 2005, p. 442)"},"properties":{"noteIndex":0},"schema":"https://github.com/citation-style-language/schema/raw/master/csl-citation.json"}</w:delInstrText>
        </w:r>
        <w:r w:rsidRPr="00312F59" w:rsidDel="00756F35">
          <w:fldChar w:fldCharType="separate"/>
        </w:r>
        <w:r w:rsidR="00756F35" w:rsidRPr="00756F35" w:rsidDel="00756F35">
          <w:rPr>
            <w:noProof/>
          </w:rPr>
          <w:delText>(Stark, 2005, p. 442)</w:delText>
        </w:r>
        <w:r w:rsidRPr="00312F59" w:rsidDel="00756F35">
          <w:fldChar w:fldCharType="end"/>
        </w:r>
      </w:del>
      <w:r w:rsidRPr="00FF6A71">
        <w:t xml:space="preserve">. </w:t>
      </w:r>
      <w:bookmarkStart w:id="3083" w:name="_Toc502924797"/>
      <w:bookmarkStart w:id="3084" w:name="_Toc45114050"/>
    </w:p>
    <w:p w14:paraId="45755C1F" w14:textId="77777777" w:rsidR="00A33F88" w:rsidRPr="00FF6A71" w:rsidRDefault="0098490E" w:rsidP="0098490E">
      <w:pPr>
        <w:rPr>
          <w:b/>
          <w:bCs/>
          <w:u w:val="single"/>
        </w:rPr>
      </w:pPr>
      <w:r w:rsidRPr="00FF6A71">
        <w:rPr>
          <w:b/>
          <w:bCs/>
          <w:u w:val="single"/>
        </w:rPr>
        <w:t>The changing environment</w:t>
      </w:r>
      <w:bookmarkEnd w:id="3083"/>
      <w:bookmarkEnd w:id="3084"/>
    </w:p>
    <w:p w14:paraId="44BE113A" w14:textId="0AEC4167" w:rsidR="00A33F88" w:rsidRPr="00FF6A71" w:rsidRDefault="0098490E" w:rsidP="0098490E">
      <w:r w:rsidRPr="00FF6A71">
        <w:t xml:space="preserve">The innovations and developments of PLM </w:t>
      </w:r>
      <w:del w:id="3085" w:author="pete jones" w:date="2022-03-29T18:04:00Z">
        <w:r w:rsidRPr="00FF6A71" w:rsidDel="009F340E">
          <w:delText xml:space="preserve">has </w:delText>
        </w:r>
      </w:del>
      <w:ins w:id="3086" w:author="pete jones" w:date="2022-03-29T18:04:00Z">
        <w:r w:rsidR="009F340E" w:rsidRPr="00FF6A71">
          <w:t>ha</w:t>
        </w:r>
        <w:r w:rsidR="009F340E">
          <w:t>ve</w:t>
        </w:r>
        <w:r w:rsidR="009F340E" w:rsidRPr="00FF6A71">
          <w:t xml:space="preserve"> </w:t>
        </w:r>
      </w:ins>
      <w:del w:id="3087" w:author="pete jones" w:date="2022-04-01T15:13:00Z">
        <w:r w:rsidRPr="00FF6A71" w:rsidDel="00726256">
          <w:delText>had a profound effect on</w:delText>
        </w:r>
      </w:del>
      <w:ins w:id="3088" w:author="pete jones" w:date="2022-04-01T15:13:00Z">
        <w:r w:rsidR="00726256">
          <w:t>profoundly affected</w:t>
        </w:r>
      </w:ins>
      <w:r w:rsidRPr="00FF6A71">
        <w:t xml:space="preserve"> working practice</w:t>
      </w:r>
      <w:del w:id="3089" w:author="pete jones" w:date="2022-03-30T16:30:00Z">
        <w:r w:rsidRPr="00FF6A71" w:rsidDel="004529AF">
          <w:delText xml:space="preserve">, </w:delText>
        </w:r>
      </w:del>
      <w:ins w:id="3090" w:author="pete jones" w:date="2022-03-30T16:30:00Z">
        <w:r w:rsidR="004529AF">
          <w:t>;</w:t>
        </w:r>
        <w:r w:rsidR="004529AF" w:rsidRPr="00FF6A71">
          <w:t xml:space="preserve"> </w:t>
        </w:r>
      </w:ins>
      <w:r w:rsidRPr="00FF6A71">
        <w:t xml:space="preserve">it has enabled engineering teams to work effectively with </w:t>
      </w:r>
      <w:del w:id="3091" w:author="pete jones" w:date="2022-04-01T15:40:00Z">
        <w:r w:rsidRPr="00FF6A71" w:rsidDel="006B22A5">
          <w:delText xml:space="preserve">teams situated </w:delText>
        </w:r>
      </w:del>
      <w:del w:id="3092" w:author="pete jones" w:date="2022-03-30T16:31:00Z">
        <w:r w:rsidRPr="00FF6A71" w:rsidDel="004529AF">
          <w:delText>all over the world</w:delText>
        </w:r>
      </w:del>
      <w:ins w:id="3093" w:author="pete jones" w:date="2022-04-01T15:40:00Z">
        <w:r w:rsidR="006B22A5">
          <w:t>worldwide groups</w:t>
        </w:r>
      </w:ins>
      <w:r w:rsidRPr="00FF6A71">
        <w:t>. PLM has its foundations in engineering design and the drawing office, which fo</w:t>
      </w:r>
      <w:del w:id="3094" w:author="pete jones" w:date="2022-03-30T16:31:00Z">
        <w:r w:rsidRPr="00FF6A71" w:rsidDel="004529AF">
          <w:delText xml:space="preserve">r decades followed a rigorous discipline of producing </w:delText>
        </w:r>
      </w:del>
      <w:del w:id="3095" w:author="pete jones" w:date="2022-03-29T18:04:00Z">
        <w:r w:rsidRPr="00FF6A71" w:rsidDel="009F340E">
          <w:delText xml:space="preserve">hand </w:delText>
        </w:r>
      </w:del>
      <w:del w:id="3096" w:author="pete jones" w:date="2022-03-30T16:31:00Z">
        <w:r w:rsidRPr="00FF6A71" w:rsidDel="004529AF">
          <w:delText xml:space="preserve">drawn 2D drawings and associated </w:delText>
        </w:r>
        <w:r w:rsidR="00896A75" w:rsidRPr="00FF6A71" w:rsidDel="004529AF">
          <w:delText xml:space="preserve">paper-based </w:delText>
        </w:r>
        <w:r w:rsidRPr="00FF6A71" w:rsidDel="004529AF">
          <w:delText>documentation</w:delText>
        </w:r>
      </w:del>
      <w:ins w:id="3097" w:author="pete jones" w:date="2022-03-30T16:31:00Z">
        <w:r w:rsidR="004529AF">
          <w:t>llowed a rigorous discipline of producing hand-drawn 2D drawings and associated paper-based documentation for decades</w:t>
        </w:r>
      </w:ins>
      <w:r w:rsidRPr="00FF6A71">
        <w:t xml:space="preserve">. The relationships between departments within a company were hierarchical and linear. </w:t>
      </w:r>
      <w:ins w:id="3098" w:author="pete jones" w:date="2022-03-30T16:32:00Z">
        <w:r w:rsidR="004529AF">
          <w:t>T</w:t>
        </w:r>
      </w:ins>
      <w:ins w:id="3099" w:author="pete jones" w:date="2022-03-30T16:31:00Z">
        <w:r w:rsidR="004529AF" w:rsidRPr="00FF6A71">
          <w:t xml:space="preserve">he limits of technology </w:t>
        </w:r>
      </w:ins>
      <w:del w:id="3100" w:author="pete jones" w:date="2022-03-30T16:32:00Z">
        <w:r w:rsidRPr="00FF6A71" w:rsidDel="004529AF">
          <w:delText xml:space="preserve">Working methods </w:delText>
        </w:r>
      </w:del>
      <w:del w:id="3101" w:author="pete jones" w:date="2022-03-30T16:31:00Z">
        <w:r w:rsidRPr="00FF6A71" w:rsidDel="004529AF">
          <w:delText xml:space="preserve">were </w:delText>
        </w:r>
      </w:del>
      <w:r w:rsidRPr="00FF6A71">
        <w:t xml:space="preserve">determined </w:t>
      </w:r>
      <w:del w:id="3102" w:author="pete jones" w:date="2022-03-30T16:32:00Z">
        <w:r w:rsidRPr="00FF6A71" w:rsidDel="004529AF">
          <w:delText xml:space="preserve">by </w:delText>
        </w:r>
      </w:del>
      <w:ins w:id="3103" w:author="pete jones" w:date="2022-03-30T16:32:00Z">
        <w:r w:rsidR="004529AF">
          <w:t>the</w:t>
        </w:r>
        <w:r w:rsidR="004529AF" w:rsidRPr="00FF6A71">
          <w:t xml:space="preserve"> </w:t>
        </w:r>
        <w:r w:rsidR="004529AF">
          <w:t>w</w:t>
        </w:r>
        <w:r w:rsidR="004529AF" w:rsidRPr="00FF6A71">
          <w:t xml:space="preserve">orking methods </w:t>
        </w:r>
      </w:ins>
      <w:del w:id="3104" w:author="pete jones" w:date="2022-03-30T16:31:00Z">
        <w:r w:rsidRPr="00FF6A71" w:rsidDel="004529AF">
          <w:delText xml:space="preserve">the limits of technology </w:delText>
        </w:r>
      </w:del>
      <w:del w:id="3105" w:author="pete jones" w:date="2022-03-30T16:32:00Z">
        <w:r w:rsidRPr="00FF6A71" w:rsidDel="004529AF">
          <w:delText>and</w:delText>
        </w:r>
      </w:del>
      <w:ins w:id="3106" w:author="pete jones" w:date="2022-03-30T16:32:00Z">
        <w:r w:rsidR="004529AF">
          <w:t>of</w:t>
        </w:r>
      </w:ins>
      <w:r w:rsidRPr="00FF6A71">
        <w:t xml:space="preserve"> clerical staff who typically worked at </w:t>
      </w:r>
      <w:del w:id="3107" w:author="pete jones" w:date="2022-03-29T18:05:00Z">
        <w:r w:rsidRPr="00FF6A71" w:rsidDel="009F340E">
          <w:delText xml:space="preserve">single </w:delText>
        </w:r>
      </w:del>
      <w:ins w:id="3108" w:author="pete jones" w:date="2022-03-29T18:05:00Z">
        <w:r w:rsidR="009F340E" w:rsidRPr="00FF6A71">
          <w:t>single</w:t>
        </w:r>
        <w:r w:rsidR="009F340E">
          <w:t>-</w:t>
        </w:r>
      </w:ins>
      <w:r w:rsidRPr="00FF6A71">
        <w:t>function tasks in isolated departments. In this environment</w:t>
      </w:r>
      <w:ins w:id="3109" w:author="pete jones" w:date="2022-03-29T18:05:00Z">
        <w:r w:rsidR="009F340E">
          <w:t>,</w:t>
        </w:r>
      </w:ins>
      <w:r w:rsidRPr="00FF6A71">
        <w:t xml:space="preserve"> it was difficult to fully incorporate business administration theories without the ability to work concurrently in a collaborative environment that integrated all the disciplines of the product development lifecycles. The </w:t>
      </w:r>
      <w:del w:id="3110" w:author="pete jones" w:date="2022-03-30T16:32:00Z">
        <w:r w:rsidRPr="00FF6A71" w:rsidDel="004529AF">
          <w:delText>business integration of PLM theory was enabled by the parallel development of information technolog</w:delText>
        </w:r>
      </w:del>
      <w:ins w:id="3111" w:author="pete jones" w:date="2022-03-30T16:32:00Z">
        <w:r w:rsidR="004529AF">
          <w:t>parallel development of information technology enabled the business integration of PLM theor</w:t>
        </w:r>
      </w:ins>
      <w:r w:rsidRPr="00FF6A71">
        <w:t xml:space="preserve">y. The rapid adoption of digital </w:t>
      </w:r>
      <w:r w:rsidRPr="00FF6A71">
        <w:lastRenderedPageBreak/>
        <w:t xml:space="preserve">technology solutions transformed working practices and environments, consolidating </w:t>
      </w:r>
      <w:del w:id="3112" w:author="pete jones" w:date="2022-04-05T11:24:00Z">
        <w:r w:rsidRPr="00FF6A71" w:rsidDel="00E06CA9">
          <w:delText>roles</w:delText>
        </w:r>
      </w:del>
      <w:ins w:id="3113" w:author="pete jones" w:date="2022-04-05T11:24:00Z">
        <w:r w:rsidR="00E06CA9" w:rsidRPr="00FF6A71">
          <w:t>roles,</w:t>
        </w:r>
      </w:ins>
      <w:r w:rsidRPr="00FF6A71">
        <w:t xml:space="preserve"> and building multi</w:t>
      </w:r>
      <w:ins w:id="3114" w:author="pete jones" w:date="2022-03-30T16:32:00Z">
        <w:r w:rsidR="004529AF">
          <w:t>-</w:t>
        </w:r>
      </w:ins>
      <w:r w:rsidRPr="00FF6A71">
        <w:t xml:space="preserve">disciplined teams. </w:t>
      </w:r>
    </w:p>
    <w:p w14:paraId="3EF75175" w14:textId="7B224FD7" w:rsidR="00A33F88" w:rsidRPr="00FF6A71" w:rsidRDefault="0098490E" w:rsidP="0098490E">
      <w:r w:rsidRPr="00FF6A71">
        <w:t xml:space="preserve">Software that supported complex analysis enabled traditional technical drafting roles to perform high-end engineering analysis, changing the skill base and encouraging closer relationships between traditional role boundaries. </w:t>
      </w:r>
      <w:del w:id="3115" w:author="pete jones" w:date="2022-03-30T16:34:00Z">
        <w:r w:rsidRPr="00FF6A71" w:rsidDel="004529AF">
          <w:delText xml:space="preserve">This </w:delText>
        </w:r>
      </w:del>
      <w:ins w:id="3116" w:author="pete jones" w:date="2022-03-30T16:34:00Z">
        <w:r w:rsidR="004529AF">
          <w:t>The</w:t>
        </w:r>
        <w:r w:rsidR="004529AF" w:rsidRPr="00FF6A71">
          <w:t xml:space="preserve"> </w:t>
        </w:r>
      </w:ins>
      <w:ins w:id="3117" w:author="pete jones" w:date="2022-03-30T16:33:00Z">
        <w:r w:rsidR="004529AF">
          <w:t>evolution of working practice</w:t>
        </w:r>
      </w:ins>
      <w:ins w:id="3118" w:author="pete jones" w:date="2022-03-30T16:34:00Z">
        <w:r w:rsidR="004529AF">
          <w:t>s</w:t>
        </w:r>
      </w:ins>
      <w:ins w:id="3119" w:author="pete jones" w:date="2022-03-30T16:33:00Z">
        <w:r w:rsidR="004529AF">
          <w:t xml:space="preserve"> </w:t>
        </w:r>
      </w:ins>
      <w:del w:id="3120" w:author="pete jones" w:date="2022-03-30T16:33:00Z">
        <w:r w:rsidRPr="00FF6A71" w:rsidDel="004529AF">
          <w:delText xml:space="preserve">is </w:delText>
        </w:r>
      </w:del>
      <w:ins w:id="3121" w:author="pete jones" w:date="2022-03-30T16:35:00Z">
        <w:r w:rsidR="004529AF">
          <w:t>is</w:t>
        </w:r>
      </w:ins>
      <w:ins w:id="3122" w:author="pete jones" w:date="2022-03-30T16:33:00Z">
        <w:r w:rsidR="004529AF" w:rsidRPr="00FF6A71">
          <w:t xml:space="preserve"> </w:t>
        </w:r>
      </w:ins>
      <w:r w:rsidRPr="00FF6A71">
        <w:t xml:space="preserve">illustrated by </w:t>
      </w:r>
      <w:ins w:id="3123" w:author="pete jones" w:date="2022-03-30T16:33:00Z">
        <w:r w:rsidR="004529AF">
          <w:t>comparing</w:t>
        </w:r>
      </w:ins>
      <w:del w:id="3124" w:author="pete jones" w:date="2022-03-30T16:33:00Z">
        <w:r w:rsidRPr="00FF6A71" w:rsidDel="004529AF">
          <w:delText>comparison of</w:delText>
        </w:r>
      </w:del>
      <w:r w:rsidRPr="00FF6A71">
        <w:t xml:space="preserve"> the 1960</w:t>
      </w:r>
      <w:del w:id="3125" w:author="pete jones" w:date="2022-03-29T18:05:00Z">
        <w:r w:rsidRPr="00FF6A71" w:rsidDel="009F340E">
          <w:delText>’</w:delText>
        </w:r>
      </w:del>
      <w:r w:rsidRPr="00FF6A71">
        <w:t xml:space="preserve">s drawing office </w:t>
      </w:r>
      <w:r w:rsidR="00896A75" w:rsidRPr="00FF6A71">
        <w:t xml:space="preserve">with a </w:t>
      </w:r>
      <w:r w:rsidRPr="00FF6A71">
        <w:t xml:space="preserve">modern </w:t>
      </w:r>
      <w:r w:rsidR="00896A75" w:rsidRPr="00FF6A71">
        <w:t xml:space="preserve">engineering </w:t>
      </w:r>
      <w:r w:rsidRPr="00FF6A71">
        <w:t>working environment</w:t>
      </w:r>
      <w:r w:rsidR="004F0F76" w:rsidRPr="00FF6A71">
        <w:t xml:space="preserve"> </w:t>
      </w:r>
      <w:r w:rsidR="002221AB" w:rsidRPr="00312F59">
        <w:fldChar w:fldCharType="begin"/>
      </w:r>
      <w:r w:rsidR="002221AB" w:rsidRPr="00FF6A71">
        <w:instrText xml:space="preserve"> REF _Ref70672669 \h  \* MERGEFORMAT </w:instrText>
      </w:r>
      <w:r w:rsidR="002221AB" w:rsidRPr="00312F59">
        <w:fldChar w:fldCharType="separate"/>
      </w:r>
      <w:ins w:id="3126" w:author="pete jones" w:date="2022-04-05T11:31:00Z">
        <w:r w:rsidR="00D94147" w:rsidRPr="00D94147">
          <w:rPr>
            <w:rPrChange w:id="3127" w:author="pete jones" w:date="2022-04-05T11:31:00Z">
              <w:rPr>
                <w:i/>
                <w:iCs/>
                <w:color w:val="44546A" w:themeColor="text2"/>
                <w:sz w:val="18"/>
                <w:szCs w:val="18"/>
              </w:rPr>
            </w:rPrChange>
          </w:rPr>
          <w:t xml:space="preserve">Figure </w:t>
        </w:r>
        <w:r w:rsidR="00D94147" w:rsidRPr="00D94147">
          <w:rPr>
            <w:rPrChange w:id="3128" w:author="pete jones" w:date="2022-04-05T11:31:00Z">
              <w:rPr>
                <w:i/>
                <w:iCs/>
                <w:noProof/>
                <w:color w:val="44546A" w:themeColor="text2"/>
                <w:sz w:val="18"/>
                <w:szCs w:val="18"/>
              </w:rPr>
            </w:rPrChange>
          </w:rPr>
          <w:t>2</w:t>
        </w:r>
        <w:r w:rsidR="00D94147" w:rsidRPr="00D94147">
          <w:rPr>
            <w:rPrChange w:id="3129" w:author="pete jones" w:date="2022-04-05T11:31:00Z">
              <w:rPr>
                <w:i/>
                <w:iCs/>
                <w:color w:val="44546A" w:themeColor="text2"/>
                <w:sz w:val="18"/>
                <w:szCs w:val="18"/>
              </w:rPr>
            </w:rPrChange>
          </w:rPr>
          <w:noBreakHyphen/>
        </w:r>
        <w:r w:rsidR="00D94147" w:rsidRPr="00D94147">
          <w:rPr>
            <w:rPrChange w:id="3130" w:author="pete jones" w:date="2022-04-05T11:31:00Z">
              <w:rPr>
                <w:i/>
                <w:iCs/>
                <w:noProof/>
                <w:color w:val="44546A" w:themeColor="text2"/>
                <w:sz w:val="18"/>
                <w:szCs w:val="18"/>
              </w:rPr>
            </w:rPrChange>
          </w:rPr>
          <w:t>5</w:t>
        </w:r>
      </w:ins>
      <w:del w:id="3131" w:author="pete jones" w:date="2022-03-16T14:25:00Z">
        <w:r w:rsidR="00DD384C" w:rsidRPr="00FF6A71" w:rsidDel="001B0BBB">
          <w:delText>Figure 2</w:delText>
        </w:r>
        <w:r w:rsidR="00DD384C" w:rsidRPr="00FF6A71" w:rsidDel="001B0BBB">
          <w:noBreakHyphen/>
          <w:delText>5</w:delText>
        </w:r>
      </w:del>
      <w:r w:rsidR="002221AB" w:rsidRPr="00312F59">
        <w:fldChar w:fldCharType="end"/>
      </w:r>
      <w:r w:rsidR="002221AB" w:rsidRPr="00FF6A71">
        <w:t>.</w:t>
      </w:r>
      <w:r w:rsidRPr="00FF6A71">
        <w:t xml:space="preserve"> The </w:t>
      </w:r>
      <w:del w:id="3132" w:author="pete jones" w:date="2022-03-30T16:33:00Z">
        <w:r w:rsidRPr="00FF6A71" w:rsidDel="004529AF">
          <w:delText xml:space="preserve">modern </w:delText>
        </w:r>
      </w:del>
      <w:ins w:id="3133" w:author="pete jones" w:date="2022-03-30T16:33:00Z">
        <w:r w:rsidR="004529AF">
          <w:t>contemporary</w:t>
        </w:r>
        <w:r w:rsidR="004529AF" w:rsidRPr="00FF6A71">
          <w:t xml:space="preserve"> </w:t>
        </w:r>
      </w:ins>
      <w:r w:rsidRPr="00FF6A71">
        <w:t xml:space="preserve">CAD office is structured around smaller working groups and has </w:t>
      </w:r>
      <w:del w:id="3134" w:author="pete jones" w:date="2022-03-30T16:33:00Z">
        <w:r w:rsidRPr="00FF6A71" w:rsidDel="004529AF">
          <w:delText xml:space="preserve">even </w:delText>
        </w:r>
      </w:del>
      <w:r w:rsidRPr="00FF6A71">
        <w:t>influenced a more relaxed dress code.</w:t>
      </w:r>
    </w:p>
    <w:p w14:paraId="11266640" w14:textId="77777777" w:rsidR="00A33F88" w:rsidRPr="00FF6A71" w:rsidRDefault="6D8B61E5" w:rsidP="0098490E">
      <w:pPr>
        <w:jc w:val="center"/>
        <w:rPr>
          <w:noProof/>
        </w:rPr>
      </w:pPr>
      <w:r w:rsidRPr="00C15005">
        <w:rPr>
          <w:noProof/>
        </w:rPr>
        <w:drawing>
          <wp:inline distT="0" distB="0" distL="0" distR="0" wp14:anchorId="092D629F" wp14:editId="2D2D182C">
            <wp:extent cx="2418055" cy="1737874"/>
            <wp:effectExtent l="0" t="0" r="190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8">
                      <a:extLst>
                        <a:ext uri="{28A0092B-C50C-407E-A947-70E740481C1C}">
                          <a14:useLocalDpi xmlns:a14="http://schemas.microsoft.com/office/drawing/2010/main" val="0"/>
                        </a:ext>
                      </a:extLst>
                    </a:blip>
                    <a:stretch>
                      <a:fillRect/>
                    </a:stretch>
                  </pic:blipFill>
                  <pic:spPr>
                    <a:xfrm>
                      <a:off x="0" y="0"/>
                      <a:ext cx="2418055" cy="1737874"/>
                    </a:xfrm>
                    <a:prstGeom prst="rect">
                      <a:avLst/>
                    </a:prstGeom>
                  </pic:spPr>
                </pic:pic>
              </a:graphicData>
            </a:graphic>
          </wp:inline>
        </w:drawing>
      </w:r>
      <w:r w:rsidRPr="00312F59">
        <w:rPr>
          <w:noProof/>
        </w:rPr>
        <w:drawing>
          <wp:inline distT="0" distB="0" distL="0" distR="0" wp14:anchorId="3605227B" wp14:editId="7E08A1FF">
            <wp:extent cx="3133259" cy="1082807"/>
            <wp:effectExtent l="0" t="0" r="0" b="317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3133259" cy="1082807"/>
                    </a:xfrm>
                    <a:prstGeom prst="rect">
                      <a:avLst/>
                    </a:prstGeom>
                  </pic:spPr>
                </pic:pic>
              </a:graphicData>
            </a:graphic>
          </wp:inline>
        </w:drawing>
      </w:r>
    </w:p>
    <w:p w14:paraId="7AD6C523" w14:textId="464CE87F" w:rsidR="00A33F88" w:rsidRPr="00FF6A71" w:rsidRDefault="0098490E" w:rsidP="0098490E">
      <w:pPr>
        <w:spacing w:before="0" w:after="200" w:line="240" w:lineRule="auto"/>
        <w:jc w:val="center"/>
        <w:rPr>
          <w:i/>
          <w:iCs/>
          <w:color w:val="44546A" w:themeColor="text2"/>
          <w:sz w:val="18"/>
          <w:szCs w:val="18"/>
        </w:rPr>
      </w:pPr>
      <w:bookmarkStart w:id="3135" w:name="_Ref63947805"/>
      <w:bookmarkStart w:id="3136" w:name="_Ref70672669"/>
      <w:bookmarkStart w:id="3137" w:name="_Toc44683516"/>
      <w:bookmarkStart w:id="3138" w:name="_Toc68162242"/>
      <w:bookmarkStart w:id="3139" w:name="_Toc99719268"/>
      <w:r w:rsidRPr="00FF6A71">
        <w:rPr>
          <w:i/>
          <w:iCs/>
          <w:color w:val="44546A" w:themeColor="text2"/>
          <w:sz w:val="18"/>
          <w:szCs w:val="18"/>
        </w:rPr>
        <w:t xml:space="preserve">Figure </w:t>
      </w:r>
      <w:ins w:id="3140" w:author="pete jones" w:date="2022-03-10T14:38:00Z">
        <w:r w:rsidR="00CE4F4E">
          <w:rPr>
            <w:i/>
            <w:iCs/>
            <w:color w:val="44546A" w:themeColor="text2"/>
            <w:sz w:val="18"/>
            <w:szCs w:val="18"/>
          </w:rPr>
          <w:fldChar w:fldCharType="begin"/>
        </w:r>
        <w:r w:rsidR="00CE4F4E">
          <w:rPr>
            <w:i/>
            <w:iCs/>
            <w:color w:val="44546A" w:themeColor="text2"/>
            <w:sz w:val="18"/>
            <w:szCs w:val="18"/>
          </w:rPr>
          <w:instrText xml:space="preserve"> STYLEREF 1 \s </w:instrText>
        </w:r>
      </w:ins>
      <w:r w:rsidR="00CE4F4E">
        <w:rPr>
          <w:i/>
          <w:iCs/>
          <w:color w:val="44546A" w:themeColor="text2"/>
          <w:sz w:val="18"/>
          <w:szCs w:val="18"/>
        </w:rPr>
        <w:fldChar w:fldCharType="separate"/>
      </w:r>
      <w:r w:rsidR="00D94147">
        <w:rPr>
          <w:i/>
          <w:iCs/>
          <w:noProof/>
          <w:color w:val="44546A" w:themeColor="text2"/>
          <w:sz w:val="18"/>
          <w:szCs w:val="18"/>
        </w:rPr>
        <w:t>2</w:t>
      </w:r>
      <w:ins w:id="3141" w:author="pete jones" w:date="2022-03-10T14:38:00Z">
        <w:r w:rsidR="00CE4F4E">
          <w:rPr>
            <w:i/>
            <w:iCs/>
            <w:color w:val="44546A" w:themeColor="text2"/>
            <w:sz w:val="18"/>
            <w:szCs w:val="18"/>
          </w:rPr>
          <w:fldChar w:fldCharType="end"/>
        </w:r>
        <w:r w:rsidR="00CE4F4E">
          <w:rPr>
            <w:i/>
            <w:iCs/>
            <w:color w:val="44546A" w:themeColor="text2"/>
            <w:sz w:val="18"/>
            <w:szCs w:val="18"/>
          </w:rPr>
          <w:noBreakHyphen/>
        </w:r>
        <w:r w:rsidR="00CE4F4E">
          <w:rPr>
            <w:i/>
            <w:iCs/>
            <w:color w:val="44546A" w:themeColor="text2"/>
            <w:sz w:val="18"/>
            <w:szCs w:val="18"/>
          </w:rPr>
          <w:fldChar w:fldCharType="begin"/>
        </w:r>
        <w:r w:rsidR="00CE4F4E">
          <w:rPr>
            <w:i/>
            <w:iCs/>
            <w:color w:val="44546A" w:themeColor="text2"/>
            <w:sz w:val="18"/>
            <w:szCs w:val="18"/>
          </w:rPr>
          <w:instrText xml:space="preserve"> SEQ Figure \* ARABIC \s 1 </w:instrText>
        </w:r>
      </w:ins>
      <w:r w:rsidR="00CE4F4E">
        <w:rPr>
          <w:i/>
          <w:iCs/>
          <w:color w:val="44546A" w:themeColor="text2"/>
          <w:sz w:val="18"/>
          <w:szCs w:val="18"/>
        </w:rPr>
        <w:fldChar w:fldCharType="separate"/>
      </w:r>
      <w:ins w:id="3142" w:author="pete jones" w:date="2022-04-05T11:31:00Z">
        <w:r w:rsidR="00D94147">
          <w:rPr>
            <w:i/>
            <w:iCs/>
            <w:noProof/>
            <w:color w:val="44546A" w:themeColor="text2"/>
            <w:sz w:val="18"/>
            <w:szCs w:val="18"/>
          </w:rPr>
          <w:t>5</w:t>
        </w:r>
      </w:ins>
      <w:ins w:id="3143" w:author="pete jones" w:date="2022-03-10T14:38:00Z">
        <w:r w:rsidR="00CE4F4E">
          <w:rPr>
            <w:i/>
            <w:iCs/>
            <w:color w:val="44546A" w:themeColor="text2"/>
            <w:sz w:val="18"/>
            <w:szCs w:val="18"/>
          </w:rPr>
          <w:fldChar w:fldCharType="end"/>
        </w:r>
      </w:ins>
      <w:del w:id="3144" w:author="pete jones" w:date="2022-02-01T12:31:00Z">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TYLEREF 1 \s </w:delInstrText>
        </w:r>
        <w:r w:rsidR="00F8680E" w:rsidRPr="00312F59" w:rsidDel="0004608E">
          <w:rPr>
            <w:i/>
            <w:iCs/>
            <w:color w:val="44546A" w:themeColor="text2"/>
            <w:sz w:val="18"/>
            <w:szCs w:val="18"/>
          </w:rPr>
          <w:fldChar w:fldCharType="separate"/>
        </w:r>
        <w:r w:rsidR="00AB7BE9"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r w:rsidR="00F8680E" w:rsidRPr="00FF6A71" w:rsidDel="0004608E">
          <w:rPr>
            <w:i/>
            <w:iCs/>
            <w:color w:val="44546A" w:themeColor="text2"/>
            <w:sz w:val="18"/>
            <w:szCs w:val="18"/>
          </w:rPr>
          <w:noBreakHyphen/>
        </w:r>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EQ Figure \* ARABIC \s 1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5</w:delText>
        </w:r>
        <w:r w:rsidR="00F8680E" w:rsidRPr="00312F59" w:rsidDel="0004608E">
          <w:rPr>
            <w:i/>
            <w:iCs/>
            <w:color w:val="44546A" w:themeColor="text2"/>
            <w:sz w:val="18"/>
            <w:szCs w:val="18"/>
          </w:rPr>
          <w:fldChar w:fldCharType="end"/>
        </w:r>
      </w:del>
      <w:bookmarkEnd w:id="3135"/>
      <w:bookmarkEnd w:id="3136"/>
      <w:r w:rsidRPr="00FF6A71">
        <w:rPr>
          <w:i/>
          <w:iCs/>
          <w:color w:val="44546A" w:themeColor="text2"/>
          <w:sz w:val="18"/>
          <w:szCs w:val="18"/>
        </w:rPr>
        <w:t>: CAD office layouts 1960 to Today</w:t>
      </w:r>
      <w:bookmarkEnd w:id="3137"/>
      <w:bookmarkEnd w:id="3138"/>
      <w:bookmarkEnd w:id="3139"/>
    </w:p>
    <w:p w14:paraId="41BDC1FE" w14:textId="64627E07" w:rsidR="00A33F88" w:rsidRDefault="0098490E" w:rsidP="0098490E">
      <w:pPr>
        <w:jc w:val="left"/>
        <w:rPr>
          <w:ins w:id="3145" w:author="pete jones" w:date="2022-01-06T14:53:00Z"/>
        </w:rPr>
      </w:pPr>
      <w:r w:rsidRPr="00FF6A71">
        <w:t xml:space="preserve">According to Stark </w:t>
      </w:r>
      <w:r w:rsidR="00146B0B" w:rsidRPr="00FF6A71">
        <w:t>(2005)</w:t>
      </w:r>
      <w:ins w:id="3146" w:author="pete jones" w:date="2022-03-29T18:05:00Z">
        <w:r w:rsidR="009F340E">
          <w:t>,</w:t>
        </w:r>
      </w:ins>
      <w:r w:rsidRPr="00FF6A71">
        <w:t xml:space="preserve"> most companies </w:t>
      </w:r>
      <w:del w:id="3147" w:author="pete jones" w:date="2022-03-30T16:36:00Z">
        <w:r w:rsidRPr="00FF6A71" w:rsidDel="004529AF">
          <w:delText xml:space="preserve">were </w:delText>
        </w:r>
      </w:del>
      <w:del w:id="3148" w:author="pete jones" w:date="2022-03-30T16:37:00Z">
        <w:r w:rsidRPr="00FF6A71" w:rsidDel="004529AF">
          <w:delText>expected</w:delText>
        </w:r>
      </w:del>
      <w:ins w:id="3149" w:author="pete jones" w:date="2022-03-30T16:37:00Z">
        <w:r w:rsidR="004529AF">
          <w:t>planned</w:t>
        </w:r>
      </w:ins>
      <w:r w:rsidRPr="00FF6A71">
        <w:t xml:space="preserve"> to have a PLM initiative by 2015</w:t>
      </w:r>
      <w:del w:id="3150" w:author="pete jones" w:date="2022-03-30T16:36:00Z">
        <w:r w:rsidRPr="00FF6A71" w:rsidDel="004529AF">
          <w:delText xml:space="preserve"> and t</w:delText>
        </w:r>
      </w:del>
      <w:ins w:id="3151" w:author="pete jones" w:date="2022-03-30T16:36:00Z">
        <w:r w:rsidR="004529AF">
          <w:t xml:space="preserve">, </w:t>
        </w:r>
      </w:ins>
      <w:del w:id="3152" w:author="pete jones" w:date="2022-03-30T16:36:00Z">
        <w:r w:rsidRPr="00FF6A71" w:rsidDel="004529AF">
          <w:delText>his is</w:delText>
        </w:r>
      </w:del>
      <w:r w:rsidRPr="00FF6A71">
        <w:t xml:space="preserve"> supported by projections of </w:t>
      </w:r>
      <w:ins w:id="3153" w:author="pete jones" w:date="2022-03-29T18:05:00Z">
        <w:r w:rsidR="009F340E">
          <w:t xml:space="preserve">the </w:t>
        </w:r>
      </w:ins>
      <w:r w:rsidRPr="00FF6A71">
        <w:t xml:space="preserve">growth of PLM worldwide at 8.1% compound annual growth over the next </w:t>
      </w:r>
      <w:del w:id="3154" w:author="pete jones" w:date="2022-03-30T16:36:00Z">
        <w:r w:rsidRPr="00FF6A71" w:rsidDel="004529AF">
          <w:delText xml:space="preserve">7 </w:delText>
        </w:r>
      </w:del>
      <w:ins w:id="3155" w:author="pete jones" w:date="2022-03-30T16:36:00Z">
        <w:r w:rsidR="004529AF">
          <w:t>seven</w:t>
        </w:r>
        <w:r w:rsidR="004529AF" w:rsidRPr="00FF6A71">
          <w:t xml:space="preserve"> </w:t>
        </w:r>
      </w:ins>
      <w:r w:rsidRPr="00FF6A71">
        <w:t xml:space="preserve">years </w:t>
      </w:r>
      <w:r w:rsidRPr="00312F59">
        <w:fldChar w:fldCharType="begin" w:fldLock="1"/>
      </w:r>
      <w:r w:rsidRPr="00FF6A71">
        <w:instrText>ADDIN CSL_CITATION {"citationItems":[{"id":"ITEM-1","itemData":{"URL":"http://www.arenasolutions.com/blog/post/new-plm-market-reports-forecast-trends-2015-2022/","abstract":"Transparency Market Research’s new report, titled “Product Lifecycle Management (PLM) Market - Global Industry Analysis, Size, Share, Growth, Trends and Forecast 2015 – 2022,” offers some findings in the global product lifecycle market. The big finding from the report is the PLM market is forecast to grow from US$40.26 billion in 2014 to US$75.87 billion in 2022, registering an 8.1% CAGR (compound annual growth rate) over that span. (The CAGR  is the mean annual growth rate of an investment over a specified period of time longer than one year.)","accessed":{"date-parts":[["2016","12","22"]]},"author":[{"dropping-particle":"","family":"Papageorge","given":"John","non-dropping-particle":"","parse-names":false,"suffix":""}],"container-title":"Posted in Arena, Industry News &amp; Trends, Business Strategy","id":"ITEM-1","issued":{"date-parts":[["2015"]]},"title":"New PLM Market Reports Forecast Trends 2015-2022 | Arena Solutions","type":"webpage"},"uris":["http://www.mendeley.com/documents/?uuid=318e6970-a2ac-394b-8ed2-cef2e01af556"]}],"mendeley":{"formattedCitation":"(Papageorge, 2015)","plainTextFormattedCitation":"(Papageorge, 2015)","previouslyFormattedCitation":"(Papageorge, 2015)"},"properties":{"noteIndex":0},"schema":"https://github.com/citation-style-language/schema/raw/master/csl-citation.json"}</w:instrText>
      </w:r>
      <w:r w:rsidRPr="00312F59">
        <w:fldChar w:fldCharType="separate"/>
      </w:r>
      <w:r w:rsidRPr="00FF6A71">
        <w:rPr>
          <w:noProof/>
        </w:rPr>
        <w:t>(Papageorge, 2015)</w:t>
      </w:r>
      <w:r w:rsidRPr="00312F59">
        <w:fldChar w:fldCharType="end"/>
      </w:r>
      <w:del w:id="3156" w:author="pete jones" w:date="2022-03-30T16:37:00Z">
        <w:r w:rsidR="004F0F76" w:rsidRPr="00FF6A71" w:rsidDel="004529AF">
          <w:delText xml:space="preserve">, that is </w:delText>
        </w:r>
      </w:del>
      <w:r w:rsidR="004F0F76" w:rsidRPr="00FF6A71">
        <w:t>2022</w:t>
      </w:r>
      <w:r w:rsidRPr="00FF6A71">
        <w:t xml:space="preserve">. There has </w:t>
      </w:r>
      <w:del w:id="3157" w:author="pete jones" w:date="2022-03-29T18:05:00Z">
        <w:r w:rsidRPr="00FF6A71" w:rsidDel="009F340E">
          <w:delText xml:space="preserve">clearly </w:delText>
        </w:r>
      </w:del>
      <w:r w:rsidRPr="00FF6A71">
        <w:t>been a parallel development of operational disciplines</w:t>
      </w:r>
      <w:ins w:id="3158" w:author="pete jones" w:date="2022-03-30T16:36:00Z">
        <w:r w:rsidR="004529AF">
          <w:t>,</w:t>
        </w:r>
      </w:ins>
      <w:r w:rsidRPr="00FF6A71">
        <w:t xml:space="preserve"> which corroborates John Stark’s statement that </w:t>
      </w:r>
      <w:del w:id="3159" w:author="pete jones" w:date="2022-03-29T18:05:00Z">
        <w:r w:rsidRPr="00FF6A71" w:rsidDel="009F340E">
          <w:delText>prior to</w:delText>
        </w:r>
      </w:del>
      <w:ins w:id="3160" w:author="pete jones" w:date="2022-03-29T18:05:00Z">
        <w:r w:rsidR="009F340E">
          <w:t>before</w:t>
        </w:r>
      </w:ins>
      <w:r w:rsidRPr="00FF6A71">
        <w:t xml:space="preserve"> 2000 PLM was “not required from a business point of view”.</w:t>
      </w:r>
    </w:p>
    <w:p w14:paraId="20A914C4" w14:textId="77777777" w:rsidR="00763532" w:rsidRPr="006A76B8" w:rsidRDefault="00763532">
      <w:pPr>
        <w:rPr>
          <w:ins w:id="3161" w:author="pete jones" w:date="2022-01-06T14:55:00Z"/>
          <w:bCs/>
          <w:u w:val="single"/>
          <w:rPrChange w:id="3162" w:author="pete jones" w:date="2022-01-06T14:59:00Z">
            <w:rPr>
              <w:ins w:id="3163" w:author="pete jones" w:date="2022-01-06T14:55:00Z"/>
            </w:rPr>
          </w:rPrChange>
        </w:rPr>
        <w:pPrChange w:id="3164" w:author="pete jones" w:date="2022-01-06T14:59:00Z">
          <w:pPr>
            <w:pStyle w:val="Heading8"/>
          </w:pPr>
        </w:pPrChange>
      </w:pPr>
      <w:ins w:id="3165" w:author="pete jones" w:date="2022-01-06T14:55:00Z">
        <w:r w:rsidRPr="006A76B8">
          <w:rPr>
            <w:b/>
            <w:bCs/>
            <w:u w:val="single"/>
            <w:rPrChange w:id="3166" w:author="pete jones" w:date="2022-01-06T14:59:00Z">
              <w:rPr>
                <w:b w:val="0"/>
              </w:rPr>
            </w:rPrChange>
          </w:rPr>
          <w:t>Transformational technology</w:t>
        </w:r>
      </w:ins>
    </w:p>
    <w:p w14:paraId="118E79AC" w14:textId="61FF19B3" w:rsidR="00763532" w:rsidRPr="00FF6A71" w:rsidRDefault="00763532" w:rsidP="00763532">
      <w:pPr>
        <w:rPr>
          <w:ins w:id="3167" w:author="pete jones" w:date="2022-01-06T14:55:00Z"/>
        </w:rPr>
      </w:pPr>
      <w:ins w:id="3168" w:author="pete jones" w:date="2022-01-06T14:55:00Z">
        <w:r w:rsidRPr="00FF6A71">
          <w:t xml:space="preserve">The choice of CDE as a technology to align and integrate with an evolving engineering curriculum is purposeful because it will continue to develop </w:t>
        </w:r>
      </w:ins>
      <w:ins w:id="3169" w:author="pete jones" w:date="2022-03-30T16:37:00Z">
        <w:r w:rsidR="004529AF">
          <w:t>genuine</w:t>
        </w:r>
      </w:ins>
      <w:ins w:id="3170" w:author="pete jones" w:date="2022-03-29T18:05:00Z">
        <w:r w:rsidR="009F340E">
          <w:t>ly transformational capabilities</w:t>
        </w:r>
      </w:ins>
      <w:ins w:id="3171" w:author="pete jones" w:date="2022-01-06T14:55:00Z">
        <w:r w:rsidRPr="00FF6A71">
          <w:t xml:space="preserve">. Capabilities that can modify our physical reach; by enabling global collaboration and </w:t>
        </w:r>
      </w:ins>
      <w:ins w:id="3172" w:author="pete jones" w:date="2022-03-29T18:05:00Z">
        <w:r w:rsidR="009F340E">
          <w:t>changing</w:t>
        </w:r>
      </w:ins>
      <w:ins w:id="3173" w:author="pete jones" w:date="2022-01-06T14:55:00Z">
        <w:r w:rsidRPr="00FF6A71">
          <w:t xml:space="preserve"> the way we think; by enabling AI and the concepts of Industry 4.0. Engineering design and manufacturing in the 21</w:t>
        </w:r>
        <w:r w:rsidRPr="00FF6A71">
          <w:rPr>
            <w:vertAlign w:val="superscript"/>
          </w:rPr>
          <w:t>st</w:t>
        </w:r>
        <w:r w:rsidRPr="00FF6A71">
          <w:t xml:space="preserve"> century </w:t>
        </w:r>
      </w:ins>
      <w:ins w:id="3174" w:author="pete jones" w:date="2022-03-30T16:37:00Z">
        <w:r w:rsidR="004529AF">
          <w:t>rely</w:t>
        </w:r>
      </w:ins>
      <w:ins w:id="3175" w:author="pete jones" w:date="2022-01-06T14:55:00Z">
        <w:r w:rsidRPr="00FF6A71">
          <w:t xml:space="preserve"> on this capability to support product and project development. </w:t>
        </w:r>
      </w:ins>
      <w:ins w:id="3176" w:author="pete jones" w:date="2022-03-30T16:38:00Z">
        <w:r w:rsidR="004529AF">
          <w:t>I</w:t>
        </w:r>
        <w:r w:rsidR="00192E0F">
          <w:t>n addition, i</w:t>
        </w:r>
        <w:r w:rsidR="004529AF">
          <w:t xml:space="preserve">t </w:t>
        </w:r>
        <w:r w:rsidR="00192E0F">
          <w:t>supports</w:t>
        </w:r>
      </w:ins>
      <w:ins w:id="3177" w:author="pete jones" w:date="2022-01-06T14:55:00Z">
        <w:r w:rsidRPr="00FF6A71">
          <w:t xml:space="preserve"> engineering roles with digital capabilities that ha</w:t>
        </w:r>
      </w:ins>
      <w:ins w:id="3178" w:author="pete jones" w:date="2022-03-29T18:05:00Z">
        <w:r w:rsidR="009F340E">
          <w:t>ve</w:t>
        </w:r>
      </w:ins>
      <w:ins w:id="3179" w:author="pete jones" w:date="2022-01-06T14:55:00Z">
        <w:r w:rsidRPr="00FF6A71">
          <w:t xml:space="preserve"> advanced markedly since the turn of the millennium.  The </w:t>
        </w:r>
        <w:r w:rsidRPr="00FF6A71">
          <w:lastRenderedPageBreak/>
          <w:t>Internet of Things and Digital Twin or Virtual Twin technology and processes have become firmly rooted in the working practices of many modern businesses.</w:t>
        </w:r>
      </w:ins>
    </w:p>
    <w:p w14:paraId="21DE867D" w14:textId="77777777" w:rsidR="00763532" w:rsidRPr="00FF6A71" w:rsidRDefault="00763532" w:rsidP="00763532">
      <w:pPr>
        <w:jc w:val="center"/>
        <w:rPr>
          <w:ins w:id="3180" w:author="pete jones" w:date="2022-01-06T14:55:00Z"/>
        </w:rPr>
      </w:pPr>
      <w:ins w:id="3181" w:author="pete jones" w:date="2022-01-06T14:55:00Z">
        <w:r w:rsidRPr="00C15005">
          <w:rPr>
            <w:noProof/>
          </w:rPr>
          <w:drawing>
            <wp:inline distT="0" distB="0" distL="0" distR="0" wp14:anchorId="770D13ED" wp14:editId="0ED42935">
              <wp:extent cx="3343275" cy="1671066"/>
              <wp:effectExtent l="0" t="0" r="0" b="5715"/>
              <wp:docPr id="60" name="Picture 60" descr="job-wizards.com/en/wp-content/uploads/2019/11/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56396" cy="1677624"/>
                      </a:xfrm>
                      <a:prstGeom prst="rect">
                        <a:avLst/>
                      </a:prstGeom>
                    </pic:spPr>
                  </pic:pic>
                </a:graphicData>
              </a:graphic>
            </wp:inline>
          </w:drawing>
        </w:r>
      </w:ins>
    </w:p>
    <w:p w14:paraId="70DA3C6E" w14:textId="7E0B5B2E" w:rsidR="00763532" w:rsidRPr="001838E7" w:rsidRDefault="00763532" w:rsidP="00763532">
      <w:pPr>
        <w:pStyle w:val="Caption"/>
        <w:rPr>
          <w:ins w:id="3182" w:author="pete jones" w:date="2022-01-06T14:55:00Z"/>
        </w:rPr>
      </w:pPr>
      <w:bookmarkStart w:id="3183" w:name="_Ref92373488"/>
      <w:bookmarkStart w:id="3184" w:name="_Toc99719269"/>
      <w:ins w:id="3185" w:author="pete jones" w:date="2022-01-06T14:55:00Z">
        <w:r w:rsidRPr="00C15005">
          <w:t xml:space="preserve">Figure </w:t>
        </w:r>
      </w:ins>
      <w:ins w:id="3186" w:author="pete jones" w:date="2022-03-10T14:38:00Z">
        <w:r w:rsidR="00CE4F4E">
          <w:fldChar w:fldCharType="begin"/>
        </w:r>
        <w:r w:rsidR="00CE4F4E">
          <w:instrText xml:space="preserve"> STYLEREF 1 \s </w:instrText>
        </w:r>
      </w:ins>
      <w:r w:rsidR="00CE4F4E">
        <w:fldChar w:fldCharType="separate"/>
      </w:r>
      <w:r w:rsidR="00D94147">
        <w:rPr>
          <w:noProof/>
        </w:rPr>
        <w:t>2</w:t>
      </w:r>
      <w:ins w:id="318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88" w:author="pete jones" w:date="2022-04-05T11:31:00Z">
        <w:r w:rsidR="00D94147">
          <w:rPr>
            <w:noProof/>
          </w:rPr>
          <w:t>6</w:t>
        </w:r>
      </w:ins>
      <w:ins w:id="3189" w:author="pete jones" w:date="2022-03-10T14:38:00Z">
        <w:r w:rsidR="00CE4F4E">
          <w:fldChar w:fldCharType="end"/>
        </w:r>
      </w:ins>
      <w:bookmarkEnd w:id="3183"/>
      <w:ins w:id="3190" w:author="pete jones" w:date="2022-01-06T14:55:00Z">
        <w:r w:rsidRPr="001838E7">
          <w:t>: Digital or Virtual Twin technology</w:t>
        </w:r>
        <w:bookmarkEnd w:id="3184"/>
      </w:ins>
    </w:p>
    <w:p w14:paraId="7F4D2BB0" w14:textId="2B892547" w:rsidR="00763532" w:rsidRPr="00FF6A71" w:rsidRDefault="00763532" w:rsidP="00763532">
      <w:pPr>
        <w:rPr>
          <w:ins w:id="3191" w:author="pete jones" w:date="2022-01-06T14:55:00Z"/>
        </w:rPr>
      </w:pPr>
      <w:ins w:id="3192" w:author="pete jones" w:date="2022-01-06T14:55:00Z">
        <w:r w:rsidRPr="00FF6A71">
          <w:t xml:space="preserve">Transformational technology has enabled the </w:t>
        </w:r>
      </w:ins>
      <w:ins w:id="3193" w:author="pete jones" w:date="2022-03-30T16:38:00Z">
        <w:r w:rsidR="00192E0F">
          <w:t>digital twin concept</w:t>
        </w:r>
      </w:ins>
      <w:ins w:id="3194" w:author="pete jones" w:date="2022-01-06T14:55:00Z">
        <w:r w:rsidRPr="00FF6A71">
          <w:t>, i.e., a digital replica of physical assets that digitally integrates processes, people, places, systems, and devices</w:t>
        </w:r>
      </w:ins>
      <w:ins w:id="3195" w:author="pete jones" w:date="2022-03-30T16:38:00Z">
        <w:r w:rsidR="00192E0F">
          <w:t>,</w:t>
        </w:r>
      </w:ins>
      <w:ins w:id="3196" w:author="pete jones" w:date="2022-01-06T14:55:00Z">
        <w:r w:rsidRPr="00FF6A71">
          <w:t xml:space="preserve"> representing how IoT devices operate and exist throughout their life cycle, as shown in</w:t>
        </w:r>
      </w:ins>
      <w:ins w:id="3197" w:author="pete jones" w:date="2022-01-06T14:57:00Z">
        <w:r>
          <w:t xml:space="preserve"> </w:t>
        </w:r>
        <w:r>
          <w:fldChar w:fldCharType="begin"/>
        </w:r>
        <w:r>
          <w:instrText xml:space="preserve"> REF _Ref92373488 \h </w:instrText>
        </w:r>
      </w:ins>
      <w:r>
        <w:fldChar w:fldCharType="separate"/>
      </w:r>
      <w:ins w:id="3198" w:author="pete jones" w:date="2022-04-05T11:31:00Z">
        <w:r w:rsidR="00D94147" w:rsidRPr="00C15005">
          <w:t xml:space="preserve">Figure </w:t>
        </w:r>
        <w:r w:rsidR="00D94147">
          <w:rPr>
            <w:noProof/>
          </w:rPr>
          <w:t>2</w:t>
        </w:r>
        <w:r w:rsidR="00D94147">
          <w:noBreakHyphen/>
        </w:r>
        <w:r w:rsidR="00D94147">
          <w:rPr>
            <w:noProof/>
          </w:rPr>
          <w:t>6</w:t>
        </w:r>
      </w:ins>
      <w:ins w:id="3199" w:author="pete jones" w:date="2022-01-06T14:57:00Z">
        <w:r>
          <w:fldChar w:fldCharType="end"/>
        </w:r>
      </w:ins>
      <w:ins w:id="3200" w:author="pete jones" w:date="2022-01-06T14:55:00Z">
        <w:r w:rsidRPr="001838E7">
          <w:fldChar w:fldCharType="begin"/>
        </w:r>
        <w:r w:rsidRPr="00FF6A71">
          <w:instrText xml:space="preserve"> REF _Ref67367395 \h </w:instrText>
        </w:r>
        <w:r>
          <w:instrText xml:space="preserve"> \* MERGEFORMAT </w:instrText>
        </w:r>
      </w:ins>
      <w:ins w:id="3201" w:author="pete jones" w:date="2022-01-06T14:55:00Z">
        <w:r w:rsidRPr="001838E7">
          <w:fldChar w:fldCharType="end"/>
        </w:r>
        <w:r w:rsidRPr="00FF6A71">
          <w:t xml:space="preserve">. </w:t>
        </w:r>
      </w:ins>
      <w:ins w:id="3202" w:author="pete jones" w:date="2022-04-01T15:13:00Z">
        <w:r w:rsidR="00726256">
          <w:t>The digital twin forms a connection between the physical and virtual environments by exploiting digital networks using real-time sensor</w:t>
        </w:r>
      </w:ins>
      <w:ins w:id="3203" w:author="pete jones" w:date="2022-01-06T14:55:00Z">
        <w:r w:rsidRPr="00FF6A71">
          <w:t xml:space="preserve">s. The digital twin is central to the integrations of IoT, artificial intelligence, machine learning, historical data, and software analytics to create living digital simulation models that update and change as their physical </w:t>
        </w:r>
      </w:ins>
      <w:ins w:id="3204" w:author="pete jones" w:date="2022-04-05T11:12:00Z">
        <w:r w:rsidR="00C02A6E" w:rsidRPr="00FF6A71">
          <w:t>counterpart’s</w:t>
        </w:r>
      </w:ins>
      <w:ins w:id="3205" w:author="pete jones" w:date="2022-01-06T14:55:00Z">
        <w:r w:rsidRPr="00FF6A71">
          <w:t xml:space="preserve"> change.</w:t>
        </w:r>
      </w:ins>
    </w:p>
    <w:p w14:paraId="4E91F626" w14:textId="77777777" w:rsidR="00763532" w:rsidRPr="006A76B8" w:rsidRDefault="00763532">
      <w:pPr>
        <w:rPr>
          <w:ins w:id="3206" w:author="pete jones" w:date="2022-01-06T14:55:00Z"/>
          <w:bCs/>
          <w:u w:val="single"/>
          <w:rPrChange w:id="3207" w:author="pete jones" w:date="2022-01-06T14:59:00Z">
            <w:rPr>
              <w:ins w:id="3208" w:author="pete jones" w:date="2022-01-06T14:55:00Z"/>
            </w:rPr>
          </w:rPrChange>
        </w:rPr>
        <w:pPrChange w:id="3209" w:author="pete jones" w:date="2022-01-06T14:59:00Z">
          <w:pPr>
            <w:pStyle w:val="Heading8"/>
          </w:pPr>
        </w:pPrChange>
      </w:pPr>
      <w:ins w:id="3210" w:author="pete jones" w:date="2022-01-06T14:55:00Z">
        <w:r w:rsidRPr="006A76B8">
          <w:rPr>
            <w:b/>
            <w:bCs/>
            <w:u w:val="single"/>
            <w:rPrChange w:id="3211" w:author="pete jones" w:date="2022-01-06T14:59:00Z">
              <w:rPr>
                <w:b w:val="0"/>
              </w:rPr>
            </w:rPrChange>
          </w:rPr>
          <w:t>Expanding capabilities</w:t>
        </w:r>
      </w:ins>
    </w:p>
    <w:p w14:paraId="509CE958" w14:textId="40698726" w:rsidR="00763532" w:rsidRPr="00FF6A71" w:rsidRDefault="00763532" w:rsidP="00763532">
      <w:pPr>
        <w:rPr>
          <w:ins w:id="3212" w:author="pete jones" w:date="2022-01-06T14:55:00Z"/>
        </w:rPr>
      </w:pPr>
      <w:ins w:id="3213" w:author="pete jones" w:date="2022-01-06T14:55:00Z">
        <w:r w:rsidRPr="00FF6A71">
          <w:t>The technology optimise</w:t>
        </w:r>
      </w:ins>
      <w:ins w:id="3214" w:author="pete jones" w:date="2022-03-30T16:39:00Z">
        <w:r w:rsidR="00192E0F">
          <w:t>s</w:t>
        </w:r>
      </w:ins>
      <w:ins w:id="3215" w:author="pete jones" w:date="2022-01-06T14:55:00Z">
        <w:r w:rsidRPr="00FF6A71">
          <w:t xml:space="preserve"> the operation and maintenance of assets and manufacturing processes. Concurrent to the expansion of the digital twin is the advance </w:t>
        </w:r>
      </w:ins>
      <w:ins w:id="3216" w:author="pete jones" w:date="2022-03-29T18:06:00Z">
        <w:r w:rsidR="009F340E">
          <w:t>in</w:t>
        </w:r>
      </w:ins>
      <w:ins w:id="3217" w:author="pete jones" w:date="2022-01-06T14:55:00Z">
        <w:r w:rsidRPr="00FF6A71">
          <w:t xml:space="preserve"> simulation</w:t>
        </w:r>
      </w:ins>
      <w:ins w:id="3218" w:author="pete jones" w:date="2022-03-29T18:06:00Z">
        <w:r w:rsidR="009F340E">
          <w:t>-</w:t>
        </w:r>
      </w:ins>
      <w:ins w:id="3219" w:author="pete jones" w:date="2022-01-06T14:55:00Z">
        <w:r w:rsidRPr="00FF6A71">
          <w:t>driven design. Optimisation algorithms automat</w:t>
        </w:r>
      </w:ins>
      <w:ins w:id="3220" w:author="pete jones" w:date="2022-03-29T18:06:00Z">
        <w:r w:rsidR="009F340E">
          <w:t>e</w:t>
        </w:r>
      </w:ins>
      <w:ins w:id="3221" w:author="pete jones" w:date="2022-01-06T14:55:00Z">
        <w:r w:rsidRPr="00FF6A71">
          <w:t xml:space="preserve"> trial and error design iteration empowering engineers with specialist tools reserved for specialists. One such technology is t</w:t>
        </w:r>
      </w:ins>
      <w:ins w:id="3222" w:author="pete jones" w:date="2022-03-30T16:39:00Z">
        <w:r w:rsidR="00192E0F">
          <w:t>opology optimisation with the power to reimagine designs and exploit new manufacturing additive processes</w:t>
        </w:r>
      </w:ins>
      <w:ins w:id="3223" w:author="pete jones" w:date="2022-03-30T16:40:00Z">
        <w:r w:rsidR="00192E0F">
          <w:t>. In addition, o</w:t>
        </w:r>
      </w:ins>
      <w:ins w:id="3224" w:author="pete jones" w:date="2022-03-30T16:39:00Z">
        <w:r w:rsidR="00192E0F">
          <w:t>ptimisation software, artificial intelligence, and machine learning help overcom</w:t>
        </w:r>
      </w:ins>
      <w:ins w:id="3225" w:author="pete jones" w:date="2022-01-06T14:55:00Z">
        <w:r w:rsidRPr="00FF6A71">
          <w:t>e laborious tasks, enabling engineers to incorporate those previous specialist roles into their workflow, see</w:t>
        </w:r>
      </w:ins>
      <w:ins w:id="3226" w:author="pete jones" w:date="2022-01-06T14:58:00Z">
        <w:r>
          <w:t xml:space="preserve"> </w:t>
        </w:r>
        <w:r>
          <w:fldChar w:fldCharType="begin"/>
        </w:r>
        <w:r>
          <w:instrText xml:space="preserve"> REF _Ref92373520 \h </w:instrText>
        </w:r>
      </w:ins>
      <w:r>
        <w:fldChar w:fldCharType="separate"/>
      </w:r>
      <w:ins w:id="3227" w:author="pete jones" w:date="2022-04-05T11:31:00Z">
        <w:r w:rsidR="00D94147" w:rsidRPr="00C15005">
          <w:t xml:space="preserve">Figure </w:t>
        </w:r>
        <w:r w:rsidR="00D94147">
          <w:rPr>
            <w:noProof/>
          </w:rPr>
          <w:t>2</w:t>
        </w:r>
        <w:r w:rsidR="00D94147">
          <w:noBreakHyphen/>
        </w:r>
        <w:r w:rsidR="00D94147">
          <w:rPr>
            <w:noProof/>
          </w:rPr>
          <w:t>7</w:t>
        </w:r>
      </w:ins>
      <w:ins w:id="3228" w:author="pete jones" w:date="2022-01-06T14:58:00Z">
        <w:r>
          <w:fldChar w:fldCharType="end"/>
        </w:r>
      </w:ins>
      <w:ins w:id="3229" w:author="pete jones" w:date="2022-01-06T14:55:00Z">
        <w:r w:rsidRPr="001838E7">
          <w:fldChar w:fldCharType="begin"/>
        </w:r>
        <w:r w:rsidRPr="00FF6A71">
          <w:instrText xml:space="preserve"> REF _Ref67367427 \h </w:instrText>
        </w:r>
      </w:ins>
      <w:ins w:id="3230" w:author="pete jones" w:date="2022-01-06T14:55:00Z">
        <w:r w:rsidRPr="001838E7">
          <w:fldChar w:fldCharType="end"/>
        </w:r>
        <w:r w:rsidRPr="00FF6A71">
          <w:t>.</w:t>
        </w:r>
      </w:ins>
    </w:p>
    <w:p w14:paraId="2EB0B122" w14:textId="77777777" w:rsidR="00763532" w:rsidRPr="00FF6A71" w:rsidRDefault="00763532" w:rsidP="00763532">
      <w:pPr>
        <w:rPr>
          <w:ins w:id="3231" w:author="pete jones" w:date="2022-01-06T14:55:00Z"/>
        </w:rPr>
      </w:pPr>
      <w:ins w:id="3232" w:author="pete jones" w:date="2022-01-06T14:55:00Z">
        <w:r w:rsidRPr="00C15005">
          <w:rPr>
            <w:noProof/>
          </w:rPr>
          <w:lastRenderedPageBreak/>
          <w:drawing>
            <wp:inline distT="0" distB="0" distL="0" distR="0" wp14:anchorId="7B61E8E3" wp14:editId="76304EFD">
              <wp:extent cx="5301275" cy="183285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pic:nvPicPr>
                    <pic:blipFill>
                      <a:blip r:embed="rId31">
                        <a:extLst>
                          <a:ext uri="{28A0092B-C50C-407E-A947-70E740481C1C}">
                            <a14:useLocalDpi xmlns:a14="http://schemas.microsoft.com/office/drawing/2010/main" val="0"/>
                          </a:ext>
                        </a:extLst>
                      </a:blip>
                      <a:stretch>
                        <a:fillRect/>
                      </a:stretch>
                    </pic:blipFill>
                    <pic:spPr>
                      <a:xfrm>
                        <a:off x="0" y="0"/>
                        <a:ext cx="5301275" cy="1832852"/>
                      </a:xfrm>
                      <a:prstGeom prst="rect">
                        <a:avLst/>
                      </a:prstGeom>
                    </pic:spPr>
                  </pic:pic>
                </a:graphicData>
              </a:graphic>
            </wp:inline>
          </w:drawing>
        </w:r>
      </w:ins>
    </w:p>
    <w:p w14:paraId="4B8828DD" w14:textId="1942E828" w:rsidR="00763532" w:rsidRPr="001838E7" w:rsidRDefault="00763532" w:rsidP="00763532">
      <w:pPr>
        <w:pStyle w:val="Caption"/>
        <w:rPr>
          <w:ins w:id="3233" w:author="pete jones" w:date="2022-01-06T14:55:00Z"/>
        </w:rPr>
      </w:pPr>
      <w:bookmarkStart w:id="3234" w:name="_Ref92373520"/>
      <w:bookmarkStart w:id="3235" w:name="_Toc99719270"/>
      <w:ins w:id="3236" w:author="pete jones" w:date="2022-01-06T14:55:00Z">
        <w:r w:rsidRPr="00C15005">
          <w:t xml:space="preserve">Figure </w:t>
        </w:r>
      </w:ins>
      <w:ins w:id="3237" w:author="pete jones" w:date="2022-03-10T14:38:00Z">
        <w:r w:rsidR="00CE4F4E">
          <w:fldChar w:fldCharType="begin"/>
        </w:r>
        <w:r w:rsidR="00CE4F4E">
          <w:instrText xml:space="preserve"> STYLEREF 1 \s </w:instrText>
        </w:r>
      </w:ins>
      <w:r w:rsidR="00CE4F4E">
        <w:fldChar w:fldCharType="separate"/>
      </w:r>
      <w:r w:rsidR="00D94147">
        <w:rPr>
          <w:noProof/>
        </w:rPr>
        <w:t>2</w:t>
      </w:r>
      <w:ins w:id="3238"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239" w:author="pete jones" w:date="2022-04-05T11:31:00Z">
        <w:r w:rsidR="00D94147">
          <w:rPr>
            <w:noProof/>
          </w:rPr>
          <w:t>7</w:t>
        </w:r>
      </w:ins>
      <w:ins w:id="3240" w:author="pete jones" w:date="2022-03-10T14:38:00Z">
        <w:r w:rsidR="00CE4F4E">
          <w:fldChar w:fldCharType="end"/>
        </w:r>
      </w:ins>
      <w:bookmarkEnd w:id="3234"/>
      <w:ins w:id="3241" w:author="pete jones" w:date="2022-01-06T14:55:00Z">
        <w:r w:rsidRPr="001838E7">
          <w:t>: Topology Optimisation</w:t>
        </w:r>
        <w:bookmarkEnd w:id="3235"/>
      </w:ins>
    </w:p>
    <w:p w14:paraId="0539DF1A" w14:textId="2993535E" w:rsidR="00763532" w:rsidRPr="00FF6A71" w:rsidDel="00763532" w:rsidRDefault="00763532" w:rsidP="0098490E">
      <w:pPr>
        <w:jc w:val="left"/>
        <w:rPr>
          <w:del w:id="3242" w:author="pete jones" w:date="2022-01-06T14:58:00Z"/>
        </w:rPr>
      </w:pPr>
    </w:p>
    <w:p w14:paraId="281C1012" w14:textId="785D8A0B" w:rsidR="00A33F88" w:rsidRPr="00FF6A71" w:rsidRDefault="0098490E" w:rsidP="0098490E">
      <w:pPr>
        <w:jc w:val="left"/>
      </w:pPr>
      <w:r w:rsidRPr="00FF6A71">
        <w:t xml:space="preserve">In </w:t>
      </w:r>
      <w:del w:id="3243" w:author="pete jones" w:date="2022-03-30T16:40:00Z">
        <w:r w:rsidRPr="00FF6A71" w:rsidDel="00192E0F">
          <w:delText>a wi</w:delText>
        </w:r>
      </w:del>
      <w:ins w:id="3244" w:author="pete jones" w:date="2022-03-30T16:40:00Z">
        <w:r w:rsidR="00192E0F">
          <w:t>the broa</w:t>
        </w:r>
      </w:ins>
      <w:r w:rsidRPr="00FF6A71">
        <w:t>der context of technological innovation, PLM will continue to evolve as the idea of Industry 4.0 gains momentum. In 2011 the Association of German Engineers launched a project to develop and market a</w:t>
      </w:r>
      <w:del w:id="3245" w:author="pete jones" w:date="2022-03-30T16:40:00Z">
        <w:r w:rsidRPr="00FF6A71" w:rsidDel="00192E0F">
          <w:delText xml:space="preserve"> wid</w:delText>
        </w:r>
      </w:del>
      <w:ins w:id="3246" w:author="pete jones" w:date="2022-03-30T16:40:00Z">
        <w:r w:rsidR="00192E0F">
          <w:t>n expansiv</w:t>
        </w:r>
      </w:ins>
      <w:r w:rsidRPr="00FF6A71">
        <w:t xml:space="preserve">e suite of technologies to </w:t>
      </w:r>
      <w:del w:id="3247" w:author="pete jones" w:date="2022-03-30T16:40:00Z">
        <w:r w:rsidRPr="00FF6A71" w:rsidDel="00192E0F">
          <w:delText xml:space="preserve">affect </w:delText>
        </w:r>
      </w:del>
      <w:ins w:id="3248" w:author="pete jones" w:date="2022-03-30T16:40:00Z">
        <w:r w:rsidR="00192E0F">
          <w:t>e</w:t>
        </w:r>
        <w:r w:rsidR="00192E0F" w:rsidRPr="00FF6A71">
          <w:t xml:space="preserve">ffect </w:t>
        </w:r>
      </w:ins>
      <w:r w:rsidRPr="00FF6A71">
        <w:t xml:space="preserve">a </w:t>
      </w:r>
      <w:del w:id="3249" w:author="pete jones" w:date="2022-03-30T16:41:00Z">
        <w:r w:rsidRPr="00FF6A71" w:rsidDel="00192E0F">
          <w:delText xml:space="preserve">step </w:delText>
        </w:r>
      </w:del>
      <w:ins w:id="3250" w:author="pete jones" w:date="2022-03-30T16:41:00Z">
        <w:r w:rsidR="00192E0F" w:rsidRPr="00FF6A71">
          <w:t>step</w:t>
        </w:r>
        <w:r w:rsidR="00192E0F">
          <w:t>-</w:t>
        </w:r>
      </w:ins>
      <w:r w:rsidRPr="00FF6A71">
        <w:t>change in manufacturing productivity, enabling ‘future proof production’</w:t>
      </w:r>
      <w:del w:id="3251" w:author="pete jones" w:date="2022-03-30T16:40:00Z">
        <w:r w:rsidRPr="00FF6A71" w:rsidDel="00192E0F">
          <w:delText xml:space="preserve"> which was named ‘</w:delText>
        </w:r>
      </w:del>
      <w:ins w:id="3252" w:author="pete jones" w:date="2022-03-30T16:40:00Z">
        <w:r w:rsidR="00192E0F">
          <w:t xml:space="preserve">, ' </w:t>
        </w:r>
      </w:ins>
      <w:r w:rsidRPr="00FF6A71">
        <w:t xml:space="preserve">INDUSTRIE 4.0’. The aim </w:t>
      </w:r>
      <w:r w:rsidR="004F0F76" w:rsidRPr="00FF6A71">
        <w:t>was</w:t>
      </w:r>
      <w:r w:rsidRPr="00FF6A71">
        <w:t xml:space="preserve"> to address the weakening business case for offshoring. Industry 4.0 </w:t>
      </w:r>
      <w:del w:id="3253" w:author="pete jones" w:date="2022-03-30T16:40:00Z">
        <w:r w:rsidRPr="00FF6A71" w:rsidDel="00192E0F">
          <w:delText xml:space="preserve">is often </w:delText>
        </w:r>
      </w:del>
      <w:ins w:id="3254" w:author="pete jones" w:date="2022-03-30T16:41:00Z">
        <w:r w:rsidR="00192E0F">
          <w:t>or the fourth industrial revolution,</w:t>
        </w:r>
      </w:ins>
      <w:del w:id="3255" w:author="pete jones" w:date="2022-03-30T16:41:00Z">
        <w:r w:rsidRPr="00FF6A71" w:rsidDel="00192E0F">
          <w:delText xml:space="preserve">referred to as the fourth industrial revolution which builds upon </w:delText>
        </w:r>
      </w:del>
      <w:del w:id="3256" w:author="pete jones" w:date="2022-03-29T18:06:00Z">
        <w:r w:rsidRPr="00FF6A71" w:rsidDel="009F340E">
          <w:delText xml:space="preserve">on </w:delText>
        </w:r>
      </w:del>
      <w:del w:id="3257" w:author="pete jones" w:date="2022-03-30T16:41:00Z">
        <w:r w:rsidRPr="00FF6A71" w:rsidDel="00192E0F">
          <w:delText>what is termed the third or electronics revolution that has been developing since the mid-20</w:delText>
        </w:r>
        <w:r w:rsidRPr="00FF6A71" w:rsidDel="00192E0F">
          <w:rPr>
            <w:vertAlign w:val="superscript"/>
          </w:rPr>
          <w:delText>th</w:delText>
        </w:r>
        <w:r w:rsidRPr="00FF6A71" w:rsidDel="00192E0F">
          <w:delText xml:space="preserve"> century</w:delText>
        </w:r>
        <w:r w:rsidR="004F0F76" w:rsidRPr="00FF6A71" w:rsidDel="00192E0F">
          <w:delText xml:space="preserve">, as shown in </w:delText>
        </w:r>
        <w:r w:rsidR="00483A9F" w:rsidRPr="00312F59" w:rsidDel="00192E0F">
          <w:fldChar w:fldCharType="begin"/>
        </w:r>
        <w:r w:rsidR="00483A9F" w:rsidRPr="00FF6A71" w:rsidDel="00192E0F">
          <w:delInstrText xml:space="preserve"> REF _Ref70672941 \h  \* MERGEFORMAT </w:delInstrText>
        </w:r>
        <w:r w:rsidR="00483A9F" w:rsidRPr="00312F59" w:rsidDel="00192E0F">
          <w:fldChar w:fldCharType="separate"/>
        </w:r>
      </w:del>
      <w:del w:id="3258" w:author="pete jones" w:date="2022-03-16T14:25:00Z">
        <w:r w:rsidR="00DD384C" w:rsidRPr="00FF6A71" w:rsidDel="001B0BBB">
          <w:delText>Figure 2</w:delText>
        </w:r>
        <w:r w:rsidR="00DD384C" w:rsidRPr="00FF6A71" w:rsidDel="001B0BBB">
          <w:noBreakHyphen/>
          <w:delText>6</w:delText>
        </w:r>
      </w:del>
      <w:del w:id="3259" w:author="pete jones" w:date="2022-03-30T16:41:00Z">
        <w:r w:rsidR="00483A9F" w:rsidRPr="00312F59" w:rsidDel="00192E0F">
          <w:fldChar w:fldCharType="end"/>
        </w:r>
        <w:r w:rsidR="00483A9F" w:rsidRPr="00FF6A71" w:rsidDel="00192E0F">
          <w:delText>.</w:delText>
        </w:r>
      </w:del>
      <w:r w:rsidRPr="00FF6A71">
        <w:t xml:space="preserve"> However, it is more probable that the concepts will be an evolution rather than a revolution </w:t>
      </w:r>
      <w:r w:rsidRPr="00312F59">
        <w:fldChar w:fldCharType="begin" w:fldLock="1"/>
      </w:r>
      <w:r w:rsidRPr="00FF6A71">
        <w:instrText>ADDIN CSL_CITATION {"citationItems":[{"id":"ITEM-1","itemData":{"DOI":"10.1007/978-1-4842-2047-4","ISBN":"978-1-4842-2046-7","ISSN":"00218774","PMID":"20961315","abstract":"The next industrial revolution is being defined by one thing: cost. How can developed economies with their business rates, taxes and high labour costs, remain a competitive location in which to manufacture? What will factories here look like in the near future? Will they look like they do today?","author":[{"dropping-particle":"","family":"BDO","given":"","non-dropping-particle":"","parse-names":false,"suffix":""}],"id":"ITEM-1","issued":{"date-parts":[["2016"]]},"page":"1-28","title":"Industry 4.0 Report","type":"article-journal"},"uris":["http://www.mendeley.com/documents/?uuid=70579fc9-a527-4639-a938-900124f06b44"]}],"mendeley":{"formattedCitation":"(BDO, 2016)","plainTextFormattedCitation":"(BDO, 2016)","previouslyFormattedCitation":"(BDO, 2016)"},"properties":{"noteIndex":0},"schema":"https://github.com/citation-style-language/schema/raw/master/csl-citation.json"}</w:instrText>
      </w:r>
      <w:r w:rsidRPr="00312F59">
        <w:fldChar w:fldCharType="separate"/>
      </w:r>
      <w:r w:rsidRPr="00FF6A71">
        <w:rPr>
          <w:noProof/>
        </w:rPr>
        <w:t>(BDO, 2016)</w:t>
      </w:r>
      <w:r w:rsidRPr="00312F59">
        <w:fldChar w:fldCharType="end"/>
      </w:r>
      <w:r w:rsidRPr="00FF6A71">
        <w:t>.</w:t>
      </w:r>
    </w:p>
    <w:p w14:paraId="62656E67" w14:textId="77777777" w:rsidR="00A33F88" w:rsidRPr="00FF6A71" w:rsidRDefault="6D8B61E5" w:rsidP="0098490E">
      <w:pPr>
        <w:jc w:val="center"/>
        <w:rPr>
          <w:noProof/>
        </w:rPr>
      </w:pPr>
      <w:r w:rsidRPr="00C15005">
        <w:rPr>
          <w:noProof/>
        </w:rPr>
        <w:drawing>
          <wp:inline distT="0" distB="0" distL="0" distR="0" wp14:anchorId="68494EEA" wp14:editId="5F655D9E">
            <wp:extent cx="4246233" cy="2044840"/>
            <wp:effectExtent l="0" t="0" r="254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46233" cy="2044840"/>
                    </a:xfrm>
                    <a:prstGeom prst="rect">
                      <a:avLst/>
                    </a:prstGeom>
                  </pic:spPr>
                </pic:pic>
              </a:graphicData>
            </a:graphic>
          </wp:inline>
        </w:drawing>
      </w:r>
    </w:p>
    <w:p w14:paraId="05BA8245" w14:textId="5E3B5DA1" w:rsidR="00A33F88" w:rsidRPr="00FF6A71" w:rsidRDefault="0098490E" w:rsidP="0098490E">
      <w:pPr>
        <w:spacing w:before="0" w:after="200" w:line="240" w:lineRule="auto"/>
        <w:jc w:val="center"/>
        <w:rPr>
          <w:i/>
          <w:iCs/>
          <w:color w:val="44546A" w:themeColor="text2"/>
          <w:sz w:val="18"/>
          <w:szCs w:val="18"/>
        </w:rPr>
      </w:pPr>
      <w:bookmarkStart w:id="3260" w:name="_Ref63947938"/>
      <w:bookmarkStart w:id="3261" w:name="_Ref70672941"/>
      <w:bookmarkStart w:id="3262" w:name="_Toc99719271"/>
      <w:bookmarkStart w:id="3263" w:name="_Toc471652887"/>
      <w:bookmarkStart w:id="3264" w:name="_Toc502924845"/>
      <w:bookmarkStart w:id="3265" w:name="_Toc44683517"/>
      <w:bookmarkStart w:id="3266" w:name="_Toc68162243"/>
      <w:r w:rsidRPr="00FF6A71">
        <w:rPr>
          <w:i/>
          <w:iCs/>
          <w:color w:val="44546A" w:themeColor="text2"/>
          <w:sz w:val="18"/>
          <w:szCs w:val="18"/>
        </w:rPr>
        <w:t xml:space="preserve">Figure </w:t>
      </w:r>
      <w:ins w:id="3267" w:author="pete jones" w:date="2022-03-10T14:38:00Z">
        <w:r w:rsidR="00CE4F4E">
          <w:rPr>
            <w:i/>
            <w:iCs/>
            <w:color w:val="44546A" w:themeColor="text2"/>
            <w:sz w:val="18"/>
            <w:szCs w:val="18"/>
          </w:rPr>
          <w:fldChar w:fldCharType="begin"/>
        </w:r>
        <w:r w:rsidR="00CE4F4E">
          <w:rPr>
            <w:i/>
            <w:iCs/>
            <w:color w:val="44546A" w:themeColor="text2"/>
            <w:sz w:val="18"/>
            <w:szCs w:val="18"/>
          </w:rPr>
          <w:instrText xml:space="preserve"> STYLEREF 1 \s </w:instrText>
        </w:r>
      </w:ins>
      <w:r w:rsidR="00CE4F4E">
        <w:rPr>
          <w:i/>
          <w:iCs/>
          <w:color w:val="44546A" w:themeColor="text2"/>
          <w:sz w:val="18"/>
          <w:szCs w:val="18"/>
        </w:rPr>
        <w:fldChar w:fldCharType="separate"/>
      </w:r>
      <w:r w:rsidR="00D94147">
        <w:rPr>
          <w:i/>
          <w:iCs/>
          <w:noProof/>
          <w:color w:val="44546A" w:themeColor="text2"/>
          <w:sz w:val="18"/>
          <w:szCs w:val="18"/>
        </w:rPr>
        <w:t>2</w:t>
      </w:r>
      <w:ins w:id="3268" w:author="pete jones" w:date="2022-03-10T14:38:00Z">
        <w:r w:rsidR="00CE4F4E">
          <w:rPr>
            <w:i/>
            <w:iCs/>
            <w:color w:val="44546A" w:themeColor="text2"/>
            <w:sz w:val="18"/>
            <w:szCs w:val="18"/>
          </w:rPr>
          <w:fldChar w:fldCharType="end"/>
        </w:r>
        <w:r w:rsidR="00CE4F4E">
          <w:rPr>
            <w:i/>
            <w:iCs/>
            <w:color w:val="44546A" w:themeColor="text2"/>
            <w:sz w:val="18"/>
            <w:szCs w:val="18"/>
          </w:rPr>
          <w:noBreakHyphen/>
        </w:r>
        <w:r w:rsidR="00CE4F4E">
          <w:rPr>
            <w:i/>
            <w:iCs/>
            <w:color w:val="44546A" w:themeColor="text2"/>
            <w:sz w:val="18"/>
            <w:szCs w:val="18"/>
          </w:rPr>
          <w:fldChar w:fldCharType="begin"/>
        </w:r>
        <w:r w:rsidR="00CE4F4E">
          <w:rPr>
            <w:i/>
            <w:iCs/>
            <w:color w:val="44546A" w:themeColor="text2"/>
            <w:sz w:val="18"/>
            <w:szCs w:val="18"/>
          </w:rPr>
          <w:instrText xml:space="preserve"> SEQ Figure \* ARABIC \s 1 </w:instrText>
        </w:r>
      </w:ins>
      <w:r w:rsidR="00CE4F4E">
        <w:rPr>
          <w:i/>
          <w:iCs/>
          <w:color w:val="44546A" w:themeColor="text2"/>
          <w:sz w:val="18"/>
          <w:szCs w:val="18"/>
        </w:rPr>
        <w:fldChar w:fldCharType="separate"/>
      </w:r>
      <w:ins w:id="3269" w:author="pete jones" w:date="2022-04-05T11:31:00Z">
        <w:r w:rsidR="00D94147">
          <w:rPr>
            <w:i/>
            <w:iCs/>
            <w:noProof/>
            <w:color w:val="44546A" w:themeColor="text2"/>
            <w:sz w:val="18"/>
            <w:szCs w:val="18"/>
          </w:rPr>
          <w:t>8</w:t>
        </w:r>
      </w:ins>
      <w:ins w:id="3270" w:author="pete jones" w:date="2022-03-10T14:38:00Z">
        <w:r w:rsidR="00CE4F4E">
          <w:rPr>
            <w:i/>
            <w:iCs/>
            <w:color w:val="44546A" w:themeColor="text2"/>
            <w:sz w:val="18"/>
            <w:szCs w:val="18"/>
          </w:rPr>
          <w:fldChar w:fldCharType="end"/>
        </w:r>
      </w:ins>
      <w:del w:id="3271" w:author="pete jones" w:date="2022-02-01T12:31:00Z">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TYLEREF 1 \s </w:delInstrText>
        </w:r>
        <w:r w:rsidR="00F8680E" w:rsidRPr="00312F59" w:rsidDel="0004608E">
          <w:rPr>
            <w:i/>
            <w:iCs/>
            <w:color w:val="44546A" w:themeColor="text2"/>
            <w:sz w:val="18"/>
            <w:szCs w:val="18"/>
          </w:rPr>
          <w:fldChar w:fldCharType="separate"/>
        </w:r>
        <w:r w:rsidR="00AB7BE9"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r w:rsidR="00F8680E" w:rsidRPr="00FF6A71" w:rsidDel="0004608E">
          <w:rPr>
            <w:i/>
            <w:iCs/>
            <w:color w:val="44546A" w:themeColor="text2"/>
            <w:sz w:val="18"/>
            <w:szCs w:val="18"/>
          </w:rPr>
          <w:noBreakHyphen/>
        </w:r>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EQ Figure \* ARABIC \s 1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6</w:delText>
        </w:r>
        <w:r w:rsidR="00F8680E" w:rsidRPr="00312F59" w:rsidDel="0004608E">
          <w:rPr>
            <w:i/>
            <w:iCs/>
            <w:color w:val="44546A" w:themeColor="text2"/>
            <w:sz w:val="18"/>
            <w:szCs w:val="18"/>
          </w:rPr>
          <w:fldChar w:fldCharType="end"/>
        </w:r>
      </w:del>
      <w:bookmarkEnd w:id="3260"/>
      <w:bookmarkEnd w:id="3261"/>
      <w:r w:rsidRPr="00FF6A71">
        <w:rPr>
          <w:i/>
          <w:iCs/>
          <w:color w:val="44546A" w:themeColor="text2"/>
          <w:sz w:val="18"/>
          <w:szCs w:val="18"/>
        </w:rPr>
        <w:t>: Industry 4 - concepts</w:t>
      </w:r>
      <w:r w:rsidR="00375581" w:rsidRPr="00FF6A71">
        <w:rPr>
          <w:i/>
          <w:iCs/>
          <w:color w:val="44546A" w:themeColor="text2"/>
          <w:sz w:val="18"/>
          <w:szCs w:val="18"/>
        </w:rPr>
        <w:t xml:space="preserve"> </w:t>
      </w:r>
      <w:r w:rsidR="00375581" w:rsidRPr="00312F59">
        <w:rPr>
          <w:i/>
          <w:iCs/>
          <w:color w:val="44546A" w:themeColor="text2"/>
          <w:sz w:val="18"/>
          <w:szCs w:val="18"/>
        </w:rPr>
        <w:fldChar w:fldCharType="begin" w:fldLock="1"/>
      </w:r>
      <w:r w:rsidR="008B0FED" w:rsidRPr="00FF6A71">
        <w:rPr>
          <w:i/>
          <w:iCs/>
          <w:color w:val="44546A" w:themeColor="text2"/>
          <w:sz w:val="18"/>
          <w:szCs w:val="18"/>
        </w:rPr>
        <w:instrText>ADDIN CSL_CITATION {"citationItems":[{"id":"ITEM-1","itemData":{"DOI":"10.1007/978-1-4842-2047-4","ISBN":"978-1-4842-2046-7","ISSN":"00218774","PMID":"20961315","abstract":"The next industrial revolution is being defined by one thing: cost. How can developed economies with their business rates, taxes and high labour costs, remain a competitive location in which to manufacture? What will factories here look like in the near future? Will they look like they do today?","author":[{"dropping-particle":"","family":"BDO","given":"","non-dropping-particle":"","parse-names":false,"suffix":""}],"id":"ITEM-1","issued":{"date-parts":[["2016"]]},"page":"1-28","title":"Industry 4.0 Report","type":"article-journal"},"uris":["http://www.mendeley.com/documents/?uuid=70579fc9-a527-4639-a938-900124f06b44"]}],"mendeley":{"formattedCitation":"(BDO, 2016)","plainTextFormattedCitation":"(BDO, 2016)","previouslyFormattedCitation":"(BDO, 2016)"},"properties":{"noteIndex":0},"schema":"https://github.com/citation-style-language/schema/raw/master/csl-citation.json"}</w:instrText>
      </w:r>
      <w:r w:rsidR="00375581" w:rsidRPr="00312F59">
        <w:rPr>
          <w:i/>
          <w:iCs/>
          <w:color w:val="44546A" w:themeColor="text2"/>
          <w:sz w:val="18"/>
          <w:szCs w:val="18"/>
        </w:rPr>
        <w:fldChar w:fldCharType="separate"/>
      </w:r>
      <w:r w:rsidR="00375581" w:rsidRPr="00FF6A71">
        <w:rPr>
          <w:iCs/>
          <w:noProof/>
          <w:color w:val="44546A" w:themeColor="text2"/>
          <w:sz w:val="18"/>
          <w:szCs w:val="18"/>
        </w:rPr>
        <w:t>(BDO, 2016)</w:t>
      </w:r>
      <w:bookmarkEnd w:id="3262"/>
      <w:r w:rsidR="00375581" w:rsidRPr="00312F59">
        <w:rPr>
          <w:i/>
          <w:iCs/>
          <w:color w:val="44546A" w:themeColor="text2"/>
          <w:sz w:val="18"/>
          <w:szCs w:val="18"/>
        </w:rPr>
        <w:fldChar w:fldCharType="end"/>
      </w:r>
    </w:p>
    <w:bookmarkEnd w:id="3263"/>
    <w:bookmarkEnd w:id="3264"/>
    <w:bookmarkEnd w:id="3265"/>
    <w:bookmarkEnd w:id="3266"/>
    <w:p w14:paraId="46F4784E" w14:textId="209249E6" w:rsidR="00A33F88" w:rsidRPr="00FF6A71" w:rsidRDefault="0098490E" w:rsidP="0098490E">
      <w:del w:id="3272" w:author="pete jones" w:date="2022-03-29T18:06:00Z">
        <w:r w:rsidRPr="00FF6A71" w:rsidDel="009F340E">
          <w:delText xml:space="preserve">Business </w:delText>
        </w:r>
      </w:del>
      <w:ins w:id="3273" w:author="pete jones" w:date="2022-03-29T18:06:00Z">
        <w:r w:rsidR="009F340E">
          <w:t>The b</w:t>
        </w:r>
        <w:r w:rsidR="009F340E" w:rsidRPr="00FF6A71">
          <w:t xml:space="preserve">usiness </w:t>
        </w:r>
      </w:ins>
      <w:r w:rsidRPr="00FF6A71">
        <w:t xml:space="preserve">continues to drive PLM concepts </w:t>
      </w:r>
      <w:del w:id="3274" w:author="pete jones" w:date="2022-03-30T16:41:00Z">
        <w:r w:rsidRPr="00FF6A71" w:rsidDel="00192E0F">
          <w:delText>which have significantly influenced product design processes by the integration of</w:delText>
        </w:r>
      </w:del>
      <w:ins w:id="3275" w:author="pete jones" w:date="2022-03-30T16:41:00Z">
        <w:r w:rsidR="00192E0F">
          <w:t>that have significantly influenced product design processes by integrating</w:t>
        </w:r>
      </w:ins>
      <w:r w:rsidRPr="00FF6A71">
        <w:t xml:space="preserve"> digital simulation throughout product lifecycles.</w:t>
      </w:r>
    </w:p>
    <w:p w14:paraId="0D224190" w14:textId="5C4EB330" w:rsidR="00A33F88" w:rsidRPr="00FF6A71" w:rsidRDefault="004F0F76" w:rsidP="0098490E">
      <w:r w:rsidRPr="00FF6A71">
        <w:t>Next</w:t>
      </w:r>
      <w:ins w:id="3276" w:author="pete jones" w:date="2022-03-29T18:06:00Z">
        <w:r w:rsidR="009F340E">
          <w:t>,</w:t>
        </w:r>
      </w:ins>
      <w:r w:rsidR="0098490E" w:rsidRPr="00FF6A71">
        <w:t xml:space="preserve"> </w:t>
      </w:r>
      <w:ins w:id="3277" w:author="pete jones" w:date="2022-03-30T16:43:00Z">
        <w:r w:rsidR="00192E0F">
          <w:t xml:space="preserve">we </w:t>
        </w:r>
      </w:ins>
      <w:ins w:id="3278" w:author="pete jones" w:date="2022-04-01T15:13:00Z">
        <w:r w:rsidR="00726256">
          <w:t>focus on</w:t>
        </w:r>
      </w:ins>
      <w:ins w:id="3279" w:author="pete jones" w:date="2022-03-30T16:43:00Z">
        <w:r w:rsidR="00192E0F">
          <w:t xml:space="preserve"> </w:t>
        </w:r>
      </w:ins>
      <w:del w:id="3280" w:author="pete jones" w:date="2022-03-30T16:43:00Z">
        <w:r w:rsidR="0098490E" w:rsidRPr="00FF6A71" w:rsidDel="00192E0F">
          <w:delText>an investigation of</w:delText>
        </w:r>
      </w:del>
      <w:ins w:id="3281" w:author="pete jones" w:date="2022-03-30T16:43:00Z">
        <w:r w:rsidR="00192E0F">
          <w:t>investigating</w:t>
        </w:r>
      </w:ins>
      <w:r w:rsidR="0098490E" w:rsidRPr="00FF6A71">
        <w:t xml:space="preserve"> the parallel evolution of PLM technology</w:t>
      </w:r>
      <w:del w:id="3282" w:author="pete jones" w:date="2022-03-30T16:43:00Z">
        <w:r w:rsidR="0098490E" w:rsidRPr="00FF6A71" w:rsidDel="00192E0F">
          <w:delText xml:space="preserve"> is undertaken</w:delText>
        </w:r>
      </w:del>
      <w:r w:rsidR="0098490E" w:rsidRPr="00FF6A71">
        <w:t xml:space="preserve">. The emphasis is on a </w:t>
      </w:r>
      <w:del w:id="3283" w:author="pete jones" w:date="2022-03-29T18:06:00Z">
        <w:r w:rsidR="0098490E" w:rsidRPr="00FF6A71" w:rsidDel="009F340E">
          <w:delText xml:space="preserve">design </w:delText>
        </w:r>
      </w:del>
      <w:ins w:id="3284" w:author="pete jones" w:date="2022-03-29T18:06:00Z">
        <w:r w:rsidR="009F340E" w:rsidRPr="00FF6A71">
          <w:t>design</w:t>
        </w:r>
        <w:r w:rsidR="009F340E">
          <w:t>-</w:t>
        </w:r>
      </w:ins>
      <w:r w:rsidR="0098490E" w:rsidRPr="00FF6A71">
        <w:t xml:space="preserve">centric view of PLM and the perspectives of software developers. The historical theme continues but only in so much as it illustrates the advances made to transform CAD into the collaborative digital engineering capability that closely aligns </w:t>
      </w:r>
      <w:del w:id="3285" w:author="pete jones" w:date="2022-03-29T18:07:00Z">
        <w:r w:rsidR="0098490E" w:rsidRPr="00FF6A71" w:rsidDel="009F340E">
          <w:delText xml:space="preserve">to </w:delText>
        </w:r>
      </w:del>
      <w:ins w:id="3286" w:author="pete jones" w:date="2022-03-29T18:07:00Z">
        <w:r w:rsidR="009F340E">
          <w:t>with</w:t>
        </w:r>
        <w:r w:rsidR="009F340E" w:rsidRPr="00FF6A71">
          <w:t xml:space="preserve"> </w:t>
        </w:r>
      </w:ins>
      <w:r w:rsidR="0098490E" w:rsidRPr="00FF6A71">
        <w:t xml:space="preserve">the business </w:t>
      </w:r>
      <w:r w:rsidR="0098490E" w:rsidRPr="00FF6A71">
        <w:lastRenderedPageBreak/>
        <w:t>management theories of the earlier evolution challenges of the 20</w:t>
      </w:r>
      <w:r w:rsidR="0098490E" w:rsidRPr="00FF6A71">
        <w:rPr>
          <w:vertAlign w:val="superscript"/>
        </w:rPr>
        <w:t>th</w:t>
      </w:r>
      <w:r w:rsidR="0098490E" w:rsidRPr="00FF6A71">
        <w:t xml:space="preserve"> century. The </w:t>
      </w:r>
      <w:del w:id="3287" w:author="pete jones" w:date="2022-03-29T18:07:00Z">
        <w:r w:rsidR="0098490E" w:rsidRPr="00FF6A71" w:rsidDel="009F340E">
          <w:delText xml:space="preserve">aim of the next </w:delText>
        </w:r>
        <w:r w:rsidRPr="00FF6A71" w:rsidDel="009F340E">
          <w:delText>section</w:delText>
        </w:r>
        <w:r w:rsidR="0098490E" w:rsidRPr="00FF6A71" w:rsidDel="009F340E">
          <w:delText xml:space="preserve"> i</w:delText>
        </w:r>
      </w:del>
      <w:ins w:id="3288" w:author="pete jones" w:date="2022-03-30T16:42:00Z">
        <w:r w:rsidR="00192E0F">
          <w:t>following</w:t>
        </w:r>
      </w:ins>
      <w:ins w:id="3289" w:author="pete jones" w:date="2022-03-29T18:07:00Z">
        <w:r w:rsidR="009F340E">
          <w:t xml:space="preserve"> section aim</w:t>
        </w:r>
      </w:ins>
      <w:r w:rsidR="0098490E" w:rsidRPr="00FF6A71">
        <w:t xml:space="preserve">s to introduce and investigate contemporary PLM solutions in </w:t>
      </w:r>
      <w:ins w:id="3290" w:author="pete jones" w:date="2022-03-29T18:07:00Z">
        <w:r w:rsidR="009F340E">
          <w:t xml:space="preserve">the </w:t>
        </w:r>
      </w:ins>
      <w:r w:rsidR="0098490E" w:rsidRPr="00FF6A71">
        <w:t xml:space="preserve">context of their value to future engineering education.   </w:t>
      </w:r>
      <w:bookmarkStart w:id="3291" w:name="_Toc45114051"/>
    </w:p>
    <w:p w14:paraId="66EB87D1" w14:textId="77777777" w:rsidR="00A33F88" w:rsidRPr="00FF6A71" w:rsidRDefault="0098490E" w:rsidP="0098490E">
      <w:pPr>
        <w:pStyle w:val="Heading2"/>
      </w:pPr>
      <w:bookmarkStart w:id="3292" w:name="_Toc68162184"/>
      <w:bookmarkStart w:id="3293" w:name="_Toc99969494"/>
      <w:r w:rsidRPr="00FF6A71">
        <w:t>Software developer perspectives</w:t>
      </w:r>
      <w:bookmarkEnd w:id="3291"/>
      <w:bookmarkEnd w:id="3292"/>
      <w:bookmarkEnd w:id="3293"/>
    </w:p>
    <w:p w14:paraId="260E1AE3" w14:textId="4C1F5AB0" w:rsidR="00A33F88" w:rsidRPr="00FF6A71" w:rsidRDefault="0098490E" w:rsidP="0098490E">
      <w:r w:rsidRPr="00FF6A71">
        <w:t xml:space="preserve">Within the context of this </w:t>
      </w:r>
      <w:r w:rsidR="00F23E92" w:rsidRPr="00FF6A71">
        <w:t>theme,</w:t>
      </w:r>
      <w:r w:rsidRPr="00FF6A71">
        <w:t xml:space="preserve"> it is the academic application of software developer products, the research they have undertaken</w:t>
      </w:r>
      <w:ins w:id="3294" w:author="pete jones" w:date="2022-03-29T18:07:00Z">
        <w:r w:rsidR="009F340E">
          <w:t>,</w:t>
        </w:r>
      </w:ins>
      <w:r w:rsidRPr="00FF6A71">
        <w:t xml:space="preserve"> and the academic approach to the structure of pedagogical resources that </w:t>
      </w:r>
      <w:del w:id="3295" w:author="pete jones" w:date="2022-03-29T18:07:00Z">
        <w:r w:rsidRPr="00FF6A71" w:rsidDel="009F340E">
          <w:delText xml:space="preserve">is </w:delText>
        </w:r>
      </w:del>
      <w:ins w:id="3296" w:author="pete jones" w:date="2022-03-29T18:07:00Z">
        <w:r w:rsidR="009F340E">
          <w:t>are</w:t>
        </w:r>
        <w:r w:rsidR="009F340E" w:rsidRPr="00FF6A71">
          <w:t xml:space="preserve"> </w:t>
        </w:r>
      </w:ins>
      <w:r w:rsidRPr="00FF6A71">
        <w:t xml:space="preserve">of interest. Given the number of vendors and offerings, </w:t>
      </w:r>
      <w:del w:id="3297" w:author="pete jones" w:date="2022-03-30T16:43:00Z">
        <w:r w:rsidRPr="00FF6A71" w:rsidDel="00192E0F">
          <w:delText xml:space="preserve">it appears that </w:delText>
        </w:r>
      </w:del>
      <w:r w:rsidRPr="00FF6A71">
        <w:t>there is significant commercial benefit in providing PLM solutions</w:t>
      </w:r>
      <w:del w:id="3298" w:author="pete jones" w:date="2022-04-01T15:12:00Z">
        <w:r w:rsidRPr="00FF6A71" w:rsidDel="00726256">
          <w:delText>, and s</w:delText>
        </w:r>
      </w:del>
      <w:ins w:id="3299" w:author="pete jones" w:date="2022-04-01T15:12:00Z">
        <w:r w:rsidR="00726256">
          <w:t>. S</w:t>
        </w:r>
      </w:ins>
      <w:r w:rsidRPr="00FF6A71">
        <w:t xml:space="preserve">olution providers have a natural prejudice in defining </w:t>
      </w:r>
      <w:del w:id="3300" w:author="pete jones" w:date="2022-03-29T18:07:00Z">
        <w:r w:rsidRPr="00FF6A71" w:rsidDel="009F340E">
          <w:delText xml:space="preserve">the </w:delText>
        </w:r>
      </w:del>
      <w:r w:rsidRPr="00FF6A71">
        <w:t xml:space="preserve">PLM </w:t>
      </w:r>
      <w:del w:id="3301" w:author="pete jones" w:date="2022-04-01T15:13:00Z">
        <w:r w:rsidRPr="00FF6A71" w:rsidDel="00726256">
          <w:delText xml:space="preserve">in </w:delText>
        </w:r>
      </w:del>
      <w:ins w:id="3302" w:author="pete jones" w:date="2022-04-01T15:13:00Z">
        <w:r w:rsidR="00726256">
          <w:t>as a form of</w:t>
        </w:r>
        <w:r w:rsidR="00726256" w:rsidRPr="00FF6A71">
          <w:t xml:space="preserve"> </w:t>
        </w:r>
      </w:ins>
      <w:del w:id="3303" w:author="pete jones" w:date="2022-04-01T15:13:00Z">
        <w:r w:rsidRPr="00FF6A71" w:rsidDel="00726256">
          <w:delText xml:space="preserve">terms of </w:delText>
        </w:r>
      </w:del>
      <w:r w:rsidRPr="00FF6A71">
        <w:t xml:space="preserve">information technology. PLM solutions </w:t>
      </w:r>
      <w:del w:id="3304" w:author="pete jones" w:date="2022-03-30T16:43:00Z">
        <w:r w:rsidRPr="00FF6A71" w:rsidDel="00192E0F">
          <w:delText>have been</w:delText>
        </w:r>
      </w:del>
      <w:ins w:id="3305" w:author="pete jones" w:date="2022-03-30T16:44:00Z">
        <w:r w:rsidR="00192E0F">
          <w:t>development</w:t>
        </w:r>
      </w:ins>
      <w:del w:id="3306" w:author="pete jones" w:date="2022-03-30T16:44:00Z">
        <w:r w:rsidRPr="00FF6A71" w:rsidDel="00192E0F">
          <w:delText xml:space="preserve"> developed to</w:delText>
        </w:r>
      </w:del>
      <w:r w:rsidRPr="00FF6A71">
        <w:t xml:space="preserve"> support</w:t>
      </w:r>
      <w:ins w:id="3307" w:author="pete jones" w:date="2022-03-30T16:44:00Z">
        <w:r w:rsidR="00192E0F">
          <w:t>s</w:t>
        </w:r>
      </w:ins>
      <w:r w:rsidRPr="00FF6A71">
        <w:t xml:space="preserve"> modern business</w:t>
      </w:r>
      <w:del w:id="3308" w:author="pete jones" w:date="2022-03-30T16:43:00Z">
        <w:r w:rsidRPr="00FF6A71" w:rsidDel="00192E0F">
          <w:delText xml:space="preserve"> which in turn affects</w:delText>
        </w:r>
      </w:del>
      <w:ins w:id="3309" w:author="pete jones" w:date="2022-03-30T16:43:00Z">
        <w:r w:rsidR="00192E0F">
          <w:t>, affecting</w:t>
        </w:r>
      </w:ins>
      <w:r w:rsidRPr="00FF6A71">
        <w:t xml:space="preserve"> the skills and knowledge expected of employees engaged in modern engineering working environments. The software developers selected for this review have all recognised the need to educate engineering users and</w:t>
      </w:r>
      <w:ins w:id="3310" w:author="pete jones" w:date="2022-03-30T16:44:00Z">
        <w:r w:rsidR="00192E0F">
          <w:t>,</w:t>
        </w:r>
      </w:ins>
      <w:r w:rsidRPr="00FF6A71">
        <w:t xml:space="preserve"> to that end</w:t>
      </w:r>
      <w:ins w:id="3311" w:author="pete jones" w:date="2022-03-30T16:44:00Z">
        <w:r w:rsidR="00192E0F">
          <w:t>,</w:t>
        </w:r>
      </w:ins>
      <w:r w:rsidRPr="00FF6A71">
        <w:t xml:space="preserve"> dedicated considerable resources to support the modern engineer</w:t>
      </w:r>
      <w:r w:rsidR="00F23E92" w:rsidRPr="00FF6A71">
        <w:t>, their disciplines, and their companies</w:t>
      </w:r>
      <w:r w:rsidRPr="00FF6A71">
        <w:t>.</w:t>
      </w:r>
    </w:p>
    <w:p w14:paraId="4310E3FB" w14:textId="3B2751A0" w:rsidR="00A33F88" w:rsidRPr="00FF6A71" w:rsidRDefault="0098490E" w:rsidP="0098490E">
      <w:del w:id="3312" w:author="pete jones" w:date="2022-03-29T18:07:00Z">
        <w:r w:rsidRPr="00FF6A71" w:rsidDel="009F340E">
          <w:delText>There are many software developers and vendors</w:delText>
        </w:r>
      </w:del>
      <w:ins w:id="3313" w:author="pete jones" w:date="2022-03-29T18:07:00Z">
        <w:r w:rsidR="009F340E">
          <w:t xml:space="preserve">Many software developers and vendors </w:t>
        </w:r>
      </w:ins>
      <w:ins w:id="3314" w:author="pete jones" w:date="2022-03-30T16:44:00Z">
        <w:r w:rsidR="00192E0F">
          <w:t>support</w:t>
        </w:r>
      </w:ins>
      <w:del w:id="3315" w:author="pete jones" w:date="2022-03-30T16:44:00Z">
        <w:r w:rsidRPr="00FF6A71" w:rsidDel="00192E0F">
          <w:delText xml:space="preserve"> supporting</w:delText>
        </w:r>
      </w:del>
      <w:r w:rsidRPr="00FF6A71">
        <w:t xml:space="preserve"> the global PLM market, but this review will focus on four key providers. Benchmarking or comparisons of functionality </w:t>
      </w:r>
      <w:del w:id="3316" w:author="pete jones" w:date="2022-03-30T12:42:00Z">
        <w:r w:rsidRPr="00FF6A71" w:rsidDel="00042512">
          <w:delText xml:space="preserve">is </w:delText>
        </w:r>
      </w:del>
      <w:ins w:id="3317" w:author="pete jones" w:date="2022-03-30T12:42:00Z">
        <w:r w:rsidR="00042512">
          <w:t>are</w:t>
        </w:r>
        <w:r w:rsidR="00042512" w:rsidRPr="00FF6A71">
          <w:t xml:space="preserve"> </w:t>
        </w:r>
      </w:ins>
      <w:r w:rsidRPr="00FF6A71">
        <w:t xml:space="preserve">limited to the perceived value each offers in the context of the research questions and hypothesis. The four </w:t>
      </w:r>
      <w:del w:id="3318" w:author="pete jones" w:date="2022-03-30T16:44:00Z">
        <w:r w:rsidRPr="00FF6A71" w:rsidDel="00192E0F">
          <w:delText xml:space="preserve">key </w:delText>
        </w:r>
      </w:del>
      <w:ins w:id="3319" w:author="pete jones" w:date="2022-03-30T16:44:00Z">
        <w:r w:rsidR="00192E0F">
          <w:t>critical</w:t>
        </w:r>
        <w:r w:rsidR="00192E0F" w:rsidRPr="00FF6A71">
          <w:t xml:space="preserve"> </w:t>
        </w:r>
      </w:ins>
      <w:r w:rsidRPr="00FF6A71">
        <w:t>providers reviewed are as follows</w:t>
      </w:r>
      <w:del w:id="3320" w:author="pete jones" w:date="2022-03-30T16:44:00Z">
        <w:r w:rsidRPr="00FF6A71" w:rsidDel="00192E0F">
          <w:delText xml:space="preserve">, </w:delText>
        </w:r>
      </w:del>
      <w:ins w:id="3321" w:author="pete jones" w:date="2022-03-30T16:44:00Z">
        <w:r w:rsidR="00192E0F">
          <w:t>;</w:t>
        </w:r>
        <w:r w:rsidR="00192E0F" w:rsidRPr="00FF6A71">
          <w:t xml:space="preserve"> </w:t>
        </w:r>
      </w:ins>
      <w:r w:rsidRPr="00FF6A71">
        <w:t xml:space="preserve">listings of the specific solution detail </w:t>
      </w:r>
      <w:ins w:id="3322" w:author="pete jones" w:date="2022-03-30T16:45:00Z">
        <w:r w:rsidR="00192E0F">
          <w:t xml:space="preserve">of Dassault Systemes </w:t>
        </w:r>
      </w:ins>
      <w:del w:id="3323" w:author="pete jones" w:date="2022-03-30T16:45:00Z">
        <w:r w:rsidRPr="00FF6A71" w:rsidDel="00192E0F">
          <w:delText>are</w:delText>
        </w:r>
      </w:del>
      <w:ins w:id="3324" w:author="pete jones" w:date="2022-03-30T16:45:00Z">
        <w:r w:rsidR="00192E0F">
          <w:t>is</w:t>
        </w:r>
      </w:ins>
      <w:r w:rsidRPr="00FF6A71">
        <w:t xml:space="preserve"> </w:t>
      </w:r>
      <w:del w:id="3325" w:author="pete jones" w:date="2022-03-30T16:46:00Z">
        <w:r w:rsidRPr="00FF6A71" w:rsidDel="00192E0F">
          <w:delText xml:space="preserve">included </w:delText>
        </w:r>
      </w:del>
      <w:r w:rsidRPr="00FF6A71">
        <w:t>in the appendix:</w:t>
      </w:r>
    </w:p>
    <w:p w14:paraId="339ED328" w14:textId="77777777" w:rsidR="00A33F88" w:rsidRPr="00FF6A71" w:rsidRDefault="0098490E" w:rsidP="0021440D">
      <w:pPr>
        <w:numPr>
          <w:ilvl w:val="0"/>
          <w:numId w:val="30"/>
        </w:numPr>
        <w:spacing w:line="240" w:lineRule="auto"/>
        <w:contextualSpacing/>
      </w:pPr>
      <w:r w:rsidRPr="00FF6A71">
        <w:t>Dassault Systemes</w:t>
      </w:r>
    </w:p>
    <w:p w14:paraId="68E33268" w14:textId="77777777" w:rsidR="00A33F88" w:rsidRPr="00FF6A71" w:rsidRDefault="0098490E" w:rsidP="0021440D">
      <w:pPr>
        <w:numPr>
          <w:ilvl w:val="0"/>
          <w:numId w:val="30"/>
        </w:numPr>
        <w:spacing w:line="240" w:lineRule="auto"/>
        <w:contextualSpacing/>
      </w:pPr>
      <w:r w:rsidRPr="00FF6A71">
        <w:t>Siemens</w:t>
      </w:r>
    </w:p>
    <w:p w14:paraId="317C4FA7" w14:textId="77777777" w:rsidR="00A33F88" w:rsidRPr="00FF6A71" w:rsidRDefault="0098490E" w:rsidP="0021440D">
      <w:pPr>
        <w:numPr>
          <w:ilvl w:val="0"/>
          <w:numId w:val="30"/>
        </w:numPr>
        <w:spacing w:line="240" w:lineRule="auto"/>
        <w:contextualSpacing/>
      </w:pPr>
      <w:r w:rsidRPr="00FF6A71">
        <w:t>Parametric Technologies (PTC)</w:t>
      </w:r>
    </w:p>
    <w:p w14:paraId="3B53235F" w14:textId="77777777" w:rsidR="00A33F88" w:rsidRPr="00FF6A71" w:rsidRDefault="0098490E" w:rsidP="0021440D">
      <w:pPr>
        <w:numPr>
          <w:ilvl w:val="0"/>
          <w:numId w:val="30"/>
        </w:numPr>
        <w:spacing w:line="240" w:lineRule="auto"/>
        <w:contextualSpacing/>
      </w:pPr>
      <w:r w:rsidRPr="00FF6A71">
        <w:t>Autodesk</w:t>
      </w:r>
      <w:bookmarkStart w:id="3326" w:name="_Toc502924796"/>
      <w:bookmarkStart w:id="3327" w:name="_Toc45114052"/>
    </w:p>
    <w:p w14:paraId="3E1B0138" w14:textId="77777777" w:rsidR="00A33F88" w:rsidRPr="00FF6A71" w:rsidRDefault="0098490E" w:rsidP="0098490E">
      <w:pPr>
        <w:rPr>
          <w:b/>
          <w:bCs/>
          <w:u w:val="single"/>
        </w:rPr>
      </w:pPr>
      <w:r w:rsidRPr="00FF6A71">
        <w:rPr>
          <w:b/>
          <w:bCs/>
          <w:u w:val="single"/>
        </w:rPr>
        <w:t>Design centric view of PLM</w:t>
      </w:r>
      <w:bookmarkEnd w:id="3326"/>
      <w:bookmarkEnd w:id="3327"/>
    </w:p>
    <w:p w14:paraId="03652261" w14:textId="6E732FF4" w:rsidR="00A33F88" w:rsidRPr="00FF6A71" w:rsidRDefault="0098490E" w:rsidP="0098490E">
      <w:r w:rsidRPr="00FF6A71">
        <w:t>Before conducting a deeper review of the educational context of contemporary solutions offered by vendors</w:t>
      </w:r>
      <w:ins w:id="3328" w:author="pete jones" w:date="2022-03-30T16:46:00Z">
        <w:r w:rsidR="00192E0F">
          <w:t>,</w:t>
        </w:r>
      </w:ins>
      <w:r w:rsidRPr="00FF6A71">
        <w:t xml:space="preserve"> it is relevant to compile a short developmental history of the related technologies.</w:t>
      </w:r>
    </w:p>
    <w:p w14:paraId="149AA6CD" w14:textId="15C8E0A0" w:rsidR="00A33F88" w:rsidRPr="00FF6A71" w:rsidRDefault="0098490E" w:rsidP="0098490E">
      <w:r w:rsidRPr="00FF6A71">
        <w:lastRenderedPageBreak/>
        <w:t>The term PLM has emerged from a CAD vendor</w:t>
      </w:r>
      <w:ins w:id="3329" w:author="pete jones" w:date="2022-03-29T18:07:00Z">
        <w:r w:rsidR="009F340E">
          <w:t>'s</w:t>
        </w:r>
      </w:ins>
      <w:r w:rsidRPr="00FF6A71">
        <w:t xml:space="preserve"> development of increasing software product functionality, i.e. from CAD (2D to 3D) through </w:t>
      </w:r>
      <w:r w:rsidR="006843DE" w:rsidRPr="00FF6A71">
        <w:t>Product Data Management (</w:t>
      </w:r>
      <w:r w:rsidRPr="00FF6A71">
        <w:t>PDM</w:t>
      </w:r>
      <w:r w:rsidR="006843DE" w:rsidRPr="00FF6A71">
        <w:t>)</w:t>
      </w:r>
      <w:r w:rsidRPr="00FF6A71">
        <w:t xml:space="preserve"> to the adoption of the term PLM in the late 1990s</w:t>
      </w:r>
      <w:del w:id="3330" w:author="JONES Peter" w:date="2021-05-04T09:48:00Z">
        <w:r w:rsidRPr="00FF6A71">
          <w:delText>.</w:delText>
        </w:r>
      </w:del>
      <w:r w:rsidRPr="00FF6A71">
        <w:t xml:space="preserve"> </w:t>
      </w:r>
      <w:r w:rsidRPr="00312F59">
        <w:fldChar w:fldCharType="begin" w:fldLock="1"/>
      </w:r>
      <w:r w:rsidRPr="00FF6A71">
        <w:instrText>ADDIN CSL_CITATION {"citationItems":[{"id":"ITEM-1","itemData":{"author":[{"dropping-particle":"","family":"CIMData","given":"","non-dropping-particle":"","parse-names":false,"suffix":""}],"id":"ITEM-1","issued":{"date-parts":[["2003"]]},"page":"22","title":"PDM to PLM: Growth of an Industry","type":"article-journal"},"uris":["http://www.mendeley.com/documents/?uuid=27681b77-906d-4e1a-ba14-411ab8e9871b"]}],"mendeley":{"formattedCitation":"(CIMData, 2003)","plainTextFormattedCitation":"(CIMData, 2003)","previouslyFormattedCitation":"(CIMData, 2003)"},"properties":{"noteIndex":0},"schema":"https://github.com/citation-style-language/schema/raw/master/csl-citation.json"}</w:instrText>
      </w:r>
      <w:r w:rsidRPr="00312F59">
        <w:fldChar w:fldCharType="separate"/>
      </w:r>
      <w:r w:rsidRPr="00FF6A71">
        <w:rPr>
          <w:noProof/>
        </w:rPr>
        <w:t>(CIMData, 2003)</w:t>
      </w:r>
      <w:r w:rsidRPr="00312F59">
        <w:fldChar w:fldCharType="end"/>
      </w:r>
      <w:r w:rsidRPr="00FF6A71">
        <w:t>.</w:t>
      </w:r>
    </w:p>
    <w:p w14:paraId="47306ACD" w14:textId="62B0367B" w:rsidR="00A33F88" w:rsidRPr="00FF6A71" w:rsidRDefault="0098490E" w:rsidP="0098490E">
      <w:r w:rsidRPr="00FF6A71">
        <w:t xml:space="preserve">By 1980 CAD systems and computer hardware </w:t>
      </w:r>
      <w:del w:id="3331" w:author="pete jones" w:date="2022-03-30T16:47:00Z">
        <w:r w:rsidRPr="00FF6A71" w:rsidDel="00192E0F">
          <w:delText xml:space="preserve">were </w:delText>
        </w:r>
      </w:del>
      <w:ins w:id="3332" w:author="pete jones" w:date="2022-03-30T16:47:00Z">
        <w:r w:rsidR="00192E0F">
          <w:t>is</w:t>
        </w:r>
        <w:r w:rsidR="00192E0F" w:rsidRPr="00FF6A71">
          <w:t xml:space="preserve"> </w:t>
        </w:r>
      </w:ins>
      <w:r w:rsidRPr="00FF6A71">
        <w:t xml:space="preserve">sufficiently developed to impact the traditional use of drawing boards, resulting in the creation of many digital files. The control of change became increasingly complex and </w:t>
      </w:r>
      <w:r w:rsidR="006843DE" w:rsidRPr="00FF6A71">
        <w:t>regularly</w:t>
      </w:r>
      <w:r w:rsidRPr="00FF6A71">
        <w:t xml:space="preserve"> created a loss of control of data and </w:t>
      </w:r>
      <w:r w:rsidR="006843DE" w:rsidRPr="00FF6A71">
        <w:t>an</w:t>
      </w:r>
      <w:r w:rsidRPr="00FF6A71">
        <w:t xml:space="preserve"> associated increase in costs. The need to control digital data </w:t>
      </w:r>
      <w:del w:id="3333" w:author="pete jones" w:date="2022-03-30T16:47:00Z">
        <w:r w:rsidRPr="00FF6A71" w:rsidDel="00192E0F">
          <w:delText xml:space="preserve">was </w:delText>
        </w:r>
      </w:del>
      <w:ins w:id="3334" w:author="pete jones" w:date="2022-03-30T16:47:00Z">
        <w:r w:rsidR="00192E0F">
          <w:t>is</w:t>
        </w:r>
        <w:r w:rsidR="00192E0F" w:rsidRPr="00FF6A71">
          <w:t xml:space="preserve"> </w:t>
        </w:r>
      </w:ins>
      <w:r w:rsidRPr="00FF6A71">
        <w:t>recognised</w:t>
      </w:r>
      <w:ins w:id="3335" w:author="pete jones" w:date="2022-03-30T16:47:00Z">
        <w:r w:rsidR="00192E0F">
          <w:t>,</w:t>
        </w:r>
      </w:ins>
      <w:r w:rsidRPr="00FF6A71">
        <w:t xml:space="preserve"> and bespoke Product Data Management (PDM) systems solutions </w:t>
      </w:r>
      <w:del w:id="3336" w:author="pete jones" w:date="2022-03-30T16:47:00Z">
        <w:r w:rsidRPr="00FF6A71" w:rsidDel="00192E0F">
          <w:delText>began to emerge</w:delText>
        </w:r>
      </w:del>
      <w:ins w:id="3337" w:author="pete jones" w:date="2022-03-30T16:47:00Z">
        <w:r w:rsidR="00192E0F">
          <w:t>emerged</w:t>
        </w:r>
      </w:ins>
      <w:r w:rsidRPr="00FF6A71">
        <w:t>. By the mid-1980s</w:t>
      </w:r>
      <w:ins w:id="3338" w:author="pete jones" w:date="2022-03-30T16:47:00Z">
        <w:r w:rsidR="00192E0F">
          <w:t>,</w:t>
        </w:r>
      </w:ins>
      <w:r w:rsidRPr="00FF6A71">
        <w:t xml:space="preserve"> systems </w:t>
      </w:r>
      <w:del w:id="3339" w:author="pete jones" w:date="2022-03-30T16:47:00Z">
        <w:r w:rsidRPr="00FF6A71" w:rsidDel="00192E0F">
          <w:delText>were becoming</w:delText>
        </w:r>
      </w:del>
      <w:ins w:id="3340" w:author="pete jones" w:date="2022-03-30T16:47:00Z">
        <w:r w:rsidR="00192E0F">
          <w:t>became</w:t>
        </w:r>
      </w:ins>
      <w:r w:rsidRPr="00FF6A71">
        <w:t xml:space="preserve"> more complex and comprehensive</w:t>
      </w:r>
      <w:ins w:id="3341" w:author="pete jones" w:date="2022-03-30T16:47:00Z">
        <w:r w:rsidR="00192E0F">
          <w:t>,</w:t>
        </w:r>
      </w:ins>
      <w:r w:rsidRPr="00FF6A71">
        <w:t xml:space="preserve"> and many more users were using stand-alone workstations. Specialist companies developed solutions to help solve these data management issues</w:t>
      </w:r>
      <w:del w:id="3342" w:author="pete jones" w:date="2022-03-29T18:07:00Z">
        <w:r w:rsidRPr="00FF6A71" w:rsidDel="009F340E">
          <w:delText>,</w:delText>
        </w:r>
      </w:del>
      <w:r w:rsidRPr="00FF6A71">
        <w:t xml:space="preserve"> but </w:t>
      </w:r>
      <w:ins w:id="3343" w:author="pete jones" w:date="2022-03-30T16:47:00Z">
        <w:r w:rsidR="00192E0F">
          <w:t xml:space="preserve">are </w:t>
        </w:r>
      </w:ins>
      <w:r w:rsidRPr="00FF6A71">
        <w:t xml:space="preserve">generally </w:t>
      </w:r>
      <w:del w:id="3344" w:author="pete jones" w:date="2022-03-30T16:47:00Z">
        <w:r w:rsidRPr="00FF6A71" w:rsidDel="00192E0F">
          <w:delText xml:space="preserve">were </w:delText>
        </w:r>
      </w:del>
      <w:r w:rsidRPr="00FF6A71">
        <w:t>only deployed within an engineering department.</w:t>
      </w:r>
    </w:p>
    <w:p w14:paraId="47734B57" w14:textId="7623D055" w:rsidR="00A33F88" w:rsidRPr="00FF6A71" w:rsidRDefault="0098490E" w:rsidP="0098490E">
      <w:r w:rsidRPr="00FF6A71">
        <w:t>As the technology advanced and became more widely used, companies expected more functionality and t</w:t>
      </w:r>
      <w:r w:rsidR="00E262B2" w:rsidRPr="00FF6A71">
        <w:t xml:space="preserve">he </w:t>
      </w:r>
      <w:r w:rsidRPr="00FF6A71">
        <w:t>inclu</w:t>
      </w:r>
      <w:r w:rsidR="00E262B2" w:rsidRPr="00FF6A71">
        <w:t>sion of</w:t>
      </w:r>
      <w:r w:rsidRPr="00FF6A71">
        <w:t xml:space="preserve"> more </w:t>
      </w:r>
      <w:r w:rsidR="00E262B2" w:rsidRPr="00FF6A71">
        <w:t xml:space="preserve">general </w:t>
      </w:r>
      <w:r w:rsidRPr="00FF6A71">
        <w:t>business disciplines</w:t>
      </w:r>
      <w:del w:id="3345" w:author="pete jones" w:date="2022-03-30T16:48:00Z">
        <w:r w:rsidRPr="00FF6A71" w:rsidDel="00192E0F">
          <w:delText>. F</w:delText>
        </w:r>
      </w:del>
      <w:ins w:id="3346" w:author="pete jones" w:date="2022-03-30T16:48:00Z">
        <w:r w:rsidR="00192E0F">
          <w:t>; f</w:t>
        </w:r>
      </w:ins>
      <w:r w:rsidRPr="00FF6A71">
        <w:t>rom the early 1990s</w:t>
      </w:r>
      <w:ins w:id="3347" w:author="pete jones" w:date="2022-03-30T16:48:00Z">
        <w:r w:rsidR="00192E0F">
          <w:t>,</w:t>
        </w:r>
      </w:ins>
      <w:r w:rsidRPr="00FF6A71">
        <w:t xml:space="preserve"> solutions developed with functionality such as product structure, change control</w:t>
      </w:r>
      <w:ins w:id="3348" w:author="pete jones" w:date="2022-03-29T18:07:00Z">
        <w:r w:rsidR="009F340E">
          <w:t>,</w:t>
        </w:r>
      </w:ins>
      <w:r w:rsidRPr="00FF6A71">
        <w:t xml:space="preserve"> and configuration management. Visualisation capability also rapidly improved</w:t>
      </w:r>
      <w:ins w:id="3349" w:author="pete jones" w:date="2022-03-30T16:48:00Z">
        <w:r w:rsidR="00192E0F">
          <w:t>,</w:t>
        </w:r>
      </w:ins>
      <w:r w:rsidRPr="00FF6A71">
        <w:t xml:space="preserve"> and PDM technology introduced Digital Mock-Up (DMU)</w:t>
      </w:r>
      <w:ins w:id="3350" w:author="pete jones" w:date="2022-03-30T16:48:00Z">
        <w:r w:rsidR="00192E0F">
          <w:t>,</w:t>
        </w:r>
      </w:ins>
      <w:r w:rsidRPr="00FF6A71">
        <w:t xml:space="preserve"> which further supported design development by the mid to late 1990s.</w:t>
      </w:r>
      <w:ins w:id="3351" w:author="pete jones" w:date="2022-03-30T16:48:00Z">
        <w:r w:rsidR="00192E0F">
          <w:t xml:space="preserve"> In addition,</w:t>
        </w:r>
      </w:ins>
      <w:r w:rsidRPr="00FF6A71">
        <w:t xml:space="preserve"> PDM was now beginning to manage proces</w:t>
      </w:r>
      <w:ins w:id="3352" w:author="pete jones" w:date="2022-03-30T16:48:00Z">
        <w:r w:rsidR="00192E0F">
          <w:t>se</w:t>
        </w:r>
      </w:ins>
      <w:r w:rsidRPr="00FF6A71">
        <w:t>s</w:t>
      </w:r>
      <w:del w:id="3353" w:author="pete jones" w:date="2022-03-30T16:48:00Z">
        <w:r w:rsidRPr="00FF6A71" w:rsidDel="00192E0F">
          <w:delText xml:space="preserve"> and</w:delText>
        </w:r>
      </w:del>
      <w:ins w:id="3354" w:author="pete jones" w:date="2022-03-30T16:48:00Z">
        <w:r w:rsidR="00192E0F">
          <w:t>,</w:t>
        </w:r>
      </w:ins>
      <w:r w:rsidRPr="00FF6A71">
        <w:t xml:space="preserve"> workflow</w:t>
      </w:r>
      <w:ins w:id="3355" w:author="pete jones" w:date="2022-03-30T16:48:00Z">
        <w:r w:rsidR="00192E0F">
          <w:t>,</w:t>
        </w:r>
      </w:ins>
      <w:r w:rsidRPr="00FF6A71">
        <w:t xml:space="preserve"> a</w:t>
      </w:r>
      <w:del w:id="3356" w:author="pete jones" w:date="2022-03-30T16:48:00Z">
        <w:r w:rsidRPr="00FF6A71" w:rsidDel="00192E0F">
          <w:delText>s well as</w:delText>
        </w:r>
      </w:del>
      <w:ins w:id="3357" w:author="pete jones" w:date="2022-03-30T16:48:00Z">
        <w:r w:rsidR="00192E0F">
          <w:t>nd</w:t>
        </w:r>
      </w:ins>
      <w:r w:rsidRPr="00FF6A71">
        <w:t xml:space="preserve"> data and incorporated functionality to </w:t>
      </w:r>
      <w:del w:id="3358" w:author="pete jones" w:date="2022-03-30T16:48:00Z">
        <w:r w:rsidRPr="00FF6A71" w:rsidDel="00192E0F">
          <w:delText xml:space="preserve">support </w:delText>
        </w:r>
      </w:del>
      <w:ins w:id="3359" w:author="pete jones" w:date="2022-03-30T16:48:00Z">
        <w:r w:rsidR="00192E0F">
          <w:t>keep</w:t>
        </w:r>
        <w:r w:rsidR="00192E0F" w:rsidRPr="00FF6A71">
          <w:t xml:space="preserve"> </w:t>
        </w:r>
      </w:ins>
      <w:r w:rsidRPr="00FF6A71">
        <w:t>sharing information and collaboration across an expanding supply chain.</w:t>
      </w:r>
    </w:p>
    <w:p w14:paraId="7449080C" w14:textId="41F331B4" w:rsidR="00A33F88" w:rsidRPr="00FF6A71" w:rsidRDefault="0098490E" w:rsidP="0098490E">
      <w:r w:rsidRPr="00FF6A71">
        <w:t>By the late 1990s</w:t>
      </w:r>
      <w:ins w:id="3360" w:author="pete jones" w:date="2022-03-30T16:49:00Z">
        <w:r w:rsidR="00192E0F">
          <w:t>,</w:t>
        </w:r>
      </w:ins>
      <w:r w:rsidRPr="00FF6A71">
        <w:t xml:space="preserve"> acronyms such as Collaborative Product Commerce (CPC) and collaborative Product Definition management (cPDm) added confusion. By 2000</w:t>
      </w:r>
      <w:ins w:id="3361" w:author="pete jones" w:date="2022-03-30T16:49:00Z">
        <w:r w:rsidR="00192E0F">
          <w:t>,</w:t>
        </w:r>
      </w:ins>
      <w:r w:rsidRPr="00FF6A71">
        <w:t xml:space="preserve"> the term Product Lifecycle Management (PLM) emerged from the major CAD vendors. </w:t>
      </w:r>
      <w:del w:id="3362" w:author="pete jones" w:date="2022-03-30T16:48:00Z">
        <w:r w:rsidRPr="00FF6A71" w:rsidDel="00192E0F">
          <w:delText xml:space="preserve">Many </w:delText>
        </w:r>
      </w:del>
      <w:ins w:id="3363" w:author="pete jones" w:date="2022-03-30T16:48:00Z">
        <w:r w:rsidR="00192E0F">
          <w:t>However, m</w:t>
        </w:r>
        <w:r w:rsidR="00192E0F" w:rsidRPr="00FF6A71">
          <w:t xml:space="preserve">any </w:t>
        </w:r>
      </w:ins>
      <w:r w:rsidRPr="00FF6A71">
        <w:t xml:space="preserve">of the original PDM and data management solutions developed by companies in the 1980s remain at the core of </w:t>
      </w:r>
      <w:del w:id="3364" w:author="pete jones" w:date="2022-03-30T16:49:00Z">
        <w:r w:rsidRPr="00FF6A71" w:rsidDel="00192E0F">
          <w:delText xml:space="preserve">solutions </w:delText>
        </w:r>
      </w:del>
      <w:del w:id="3365" w:author="pete jones" w:date="2022-03-29T18:08:00Z">
        <w:r w:rsidRPr="00FF6A71" w:rsidDel="009F340E">
          <w:delText xml:space="preserve">which </w:delText>
        </w:r>
      </w:del>
      <w:del w:id="3366" w:author="pete jones" w:date="2022-03-30T16:49:00Z">
        <w:r w:rsidRPr="00FF6A71" w:rsidDel="00192E0F">
          <w:delText>are currently available</w:delText>
        </w:r>
      </w:del>
      <w:ins w:id="3367" w:author="pete jones" w:date="2022-03-30T16:49:00Z">
        <w:r w:rsidR="00192E0F">
          <w:t>currently available solutions</w:t>
        </w:r>
      </w:ins>
      <w:r w:rsidRPr="00FF6A71">
        <w:t>.</w:t>
      </w:r>
      <w:bookmarkStart w:id="3368" w:name="_Toc45114053"/>
    </w:p>
    <w:p w14:paraId="29379C47" w14:textId="68514B4E" w:rsidR="00A33F88" w:rsidRPr="00FF6A71" w:rsidRDefault="0098490E" w:rsidP="0098490E">
      <w:pPr>
        <w:rPr>
          <w:b/>
          <w:bCs/>
          <w:u w:val="single"/>
        </w:rPr>
      </w:pPr>
      <w:r w:rsidRPr="00FF6A71">
        <w:rPr>
          <w:b/>
          <w:bCs/>
          <w:u w:val="single"/>
        </w:rPr>
        <w:t>Contemporary functionality of CDE</w:t>
      </w:r>
      <w:bookmarkEnd w:id="3368"/>
    </w:p>
    <w:p w14:paraId="3A9C12C0" w14:textId="08E65225" w:rsidR="00A33F88" w:rsidRPr="00FF6A71" w:rsidRDefault="0098490E" w:rsidP="0098490E">
      <w:r w:rsidRPr="00FF6A71">
        <w:t>From this point forward</w:t>
      </w:r>
      <w:del w:id="3369" w:author="pete jones" w:date="2022-03-30T16:49:00Z">
        <w:r w:rsidRPr="00FF6A71" w:rsidDel="00192E0F">
          <w:delText>s the review reverts to the alternative name of Collaborative Digital Engineering (CDE), where PLM is referred to it is</w:delText>
        </w:r>
      </w:del>
      <w:ins w:id="3370" w:author="pete jones" w:date="2022-03-30T16:49:00Z">
        <w:r w:rsidR="00192E0F">
          <w:t>, the review reverts to the alternative name of Collaborative Digital Engineering (CDE), where the term PLM is used</w:t>
        </w:r>
      </w:ins>
      <w:ins w:id="3371" w:author="pete jones" w:date="2022-03-30T16:50:00Z">
        <w:r w:rsidR="00192E0F">
          <w:t xml:space="preserve"> </w:t>
        </w:r>
      </w:ins>
      <w:del w:id="3372" w:author="pete jones" w:date="2022-03-30T16:49:00Z">
        <w:r w:rsidRPr="00FF6A71" w:rsidDel="00192E0F">
          <w:delText xml:space="preserve"> </w:delText>
        </w:r>
      </w:del>
      <w:r w:rsidRPr="00FF6A71">
        <w:t xml:space="preserve">to maintain the historical connection only. It is not the intention of this review to describe in detail the modern functionality of CDE solutions. </w:t>
      </w:r>
      <w:del w:id="3373" w:author="pete jones" w:date="2022-03-30T16:49:00Z">
        <w:r w:rsidR="00E262B2" w:rsidRPr="00FF6A71" w:rsidDel="00192E0F">
          <w:delText xml:space="preserve">What </w:delText>
        </w:r>
      </w:del>
      <w:ins w:id="3374" w:author="pete jones" w:date="2022-03-30T16:49:00Z">
        <w:r w:rsidR="00192E0F">
          <w:t xml:space="preserve">Instead, </w:t>
        </w:r>
      </w:ins>
      <w:ins w:id="3375" w:author="pete jones" w:date="2022-03-30T16:50:00Z">
        <w:r w:rsidR="00192E0F">
          <w:t>a brief overview of the generic capability and functionality of solutions</w:t>
        </w:r>
      </w:ins>
      <w:del w:id="3376" w:author="pete jones" w:date="2022-03-30T16:50:00Z">
        <w:r w:rsidR="00E262B2" w:rsidRPr="00FF6A71" w:rsidDel="00192E0F">
          <w:delText>follows is a</w:delText>
        </w:r>
        <w:r w:rsidRPr="00FF6A71" w:rsidDel="00192E0F">
          <w:delText xml:space="preserve"> brief overview of generic capability and functionality of solutions which</w:delText>
        </w:r>
      </w:del>
      <w:r w:rsidRPr="00FF6A71">
        <w:t xml:space="preserve"> </w:t>
      </w:r>
      <w:r w:rsidRPr="00FF6A71">
        <w:lastRenderedPageBreak/>
        <w:t>illustrates the significant software developments in digital engineering technology since the birth of PLM in 2000.</w:t>
      </w:r>
    </w:p>
    <w:p w14:paraId="715A0C73" w14:textId="6F52EF2C" w:rsidR="00A33F88" w:rsidRPr="00FF6A71" w:rsidRDefault="0098490E" w:rsidP="0098490E">
      <w:r w:rsidRPr="00FF6A71">
        <w:t>As a core component of CDE, CAD has undergone many enhancements</w:t>
      </w:r>
      <w:ins w:id="3377" w:author="pete jones" w:date="2022-03-30T16:50:00Z">
        <w:r w:rsidR="00192E0F">
          <w:t>,</w:t>
        </w:r>
      </w:ins>
      <w:r w:rsidRPr="00FF6A71">
        <w:t xml:space="preserve"> most notably the capability of producing parametric 3D models. </w:t>
      </w:r>
      <w:r w:rsidR="00E262B2" w:rsidRPr="00FF6A71">
        <w:t>In many businesses,</w:t>
      </w:r>
      <w:r w:rsidRPr="00FF6A71">
        <w:t xml:space="preserve"> 2D drawing</w:t>
      </w:r>
      <w:r w:rsidR="00E262B2" w:rsidRPr="00FF6A71">
        <w:t>s</w:t>
      </w:r>
      <w:r w:rsidRPr="00FF6A71">
        <w:t xml:space="preserve"> retain their engineering communication function</w:t>
      </w:r>
      <w:del w:id="3378" w:author="pete jones" w:date="2022-03-30T16:50:00Z">
        <w:r w:rsidRPr="00FF6A71" w:rsidDel="00192E0F">
          <w:delText xml:space="preserve">, </w:delText>
        </w:r>
        <w:r w:rsidR="00E262B2" w:rsidRPr="00FF6A71" w:rsidDel="00192E0F">
          <w:delText>but</w:delText>
        </w:r>
      </w:del>
      <w:ins w:id="3379" w:author="pete jones" w:date="2022-03-30T16:50:00Z">
        <w:r w:rsidR="00192E0F">
          <w:t>. Still,</w:t>
        </w:r>
      </w:ins>
      <w:r w:rsidR="00E262B2" w:rsidRPr="00FF6A71">
        <w:t xml:space="preserve"> </w:t>
      </w:r>
      <w:r w:rsidRPr="00FF6A71">
        <w:t xml:space="preserve">the generation of drawings is further downstream in the workflow and an almost automatic process to create them from the 3D model. Photorealistic rendering and advanced free-form surfacing, once the preserve of powerful rendering servers, </w:t>
      </w:r>
      <w:del w:id="3380" w:author="pete jones" w:date="2022-03-30T12:42:00Z">
        <w:r w:rsidRPr="00FF6A71" w:rsidDel="00042512">
          <w:delText xml:space="preserve">is </w:delText>
        </w:r>
      </w:del>
      <w:ins w:id="3381" w:author="pete jones" w:date="2022-03-30T12:42:00Z">
        <w:r w:rsidR="00042512">
          <w:t>are</w:t>
        </w:r>
        <w:r w:rsidR="00042512" w:rsidRPr="00FF6A71">
          <w:t xml:space="preserve"> </w:t>
        </w:r>
      </w:ins>
      <w:r w:rsidRPr="00FF6A71">
        <w:t xml:space="preserve">precise and quickly achievable. CNC manufacturing capability up to and including 5-axis </w:t>
      </w:r>
      <w:del w:id="3382" w:author="pete jones" w:date="2022-03-30T16:51:00Z">
        <w:r w:rsidRPr="00FF6A71" w:rsidDel="00192E0F">
          <w:delText>is included</w:delText>
        </w:r>
      </w:del>
      <w:ins w:id="3383" w:author="pete jones" w:date="2022-03-30T16:51:00Z">
        <w:r w:rsidR="00192E0F">
          <w:t>has matured</w:t>
        </w:r>
      </w:ins>
      <w:r w:rsidRPr="00FF6A71">
        <w:t xml:space="preserve"> across the range of providers. Higher-end solutions open </w:t>
      </w:r>
      <w:del w:id="3384" w:author="pete jones" w:date="2022-03-30T16:51:00Z">
        <w:r w:rsidRPr="00FF6A71" w:rsidDel="00192E0F">
          <w:delText xml:space="preserve">full </w:delText>
        </w:r>
      </w:del>
      <w:ins w:id="3385" w:author="pete jones" w:date="2022-03-30T16:51:00Z">
        <w:r w:rsidR="00192E0F">
          <w:t>complete</w:t>
        </w:r>
        <w:r w:rsidR="00192E0F" w:rsidRPr="00FF6A71">
          <w:t xml:space="preserve"> </w:t>
        </w:r>
      </w:ins>
      <w:r w:rsidRPr="00FF6A71">
        <w:t xml:space="preserve">digital manufacturing to educational institutions. CAD </w:t>
      </w:r>
      <w:del w:id="3386" w:author="pete jones" w:date="2022-03-30T16:51:00Z">
        <w:r w:rsidRPr="00FF6A71" w:rsidDel="00192E0F">
          <w:delText xml:space="preserve">convertors </w:delText>
        </w:r>
      </w:del>
      <w:ins w:id="3387" w:author="pete jones" w:date="2022-03-30T16:51:00Z">
        <w:r w:rsidR="00192E0F" w:rsidRPr="00FF6A71">
          <w:t>convert</w:t>
        </w:r>
        <w:r w:rsidR="00192E0F">
          <w:t>e</w:t>
        </w:r>
        <w:r w:rsidR="00192E0F" w:rsidRPr="00FF6A71">
          <w:t xml:space="preserve">rs </w:t>
        </w:r>
      </w:ins>
      <w:r w:rsidRPr="00FF6A71">
        <w:t xml:space="preserve">are included across the </w:t>
      </w:r>
      <w:del w:id="3388" w:author="pete jones" w:date="2022-03-30T16:51:00Z">
        <w:r w:rsidRPr="00FF6A71" w:rsidDel="00192E0F">
          <w:delText xml:space="preserve">range </w:delText>
        </w:r>
      </w:del>
      <w:ins w:id="3389" w:author="pete jones" w:date="2022-03-30T16:51:00Z">
        <w:r w:rsidR="00192E0F">
          <w:t>spectrum</w:t>
        </w:r>
        <w:r w:rsidR="00192E0F" w:rsidRPr="00FF6A71">
          <w:t xml:space="preserve"> </w:t>
        </w:r>
      </w:ins>
      <w:r w:rsidRPr="00FF6A71">
        <w:t xml:space="preserve">to facilitate multi-cad workflows. Additive manufacturing support is also a </w:t>
      </w:r>
      <w:del w:id="3390" w:author="pete jones" w:date="2022-03-30T16:51:00Z">
        <w:r w:rsidRPr="00FF6A71" w:rsidDel="00192E0F">
          <w:delText xml:space="preserve">common </w:delText>
        </w:r>
      </w:del>
      <w:ins w:id="3391" w:author="pete jones" w:date="2022-03-30T16:51:00Z">
        <w:r w:rsidR="00192E0F">
          <w:t>standard</w:t>
        </w:r>
        <w:r w:rsidR="00192E0F" w:rsidRPr="00FF6A71">
          <w:t xml:space="preserve"> </w:t>
        </w:r>
      </w:ins>
      <w:r w:rsidRPr="00FF6A71">
        <w:t xml:space="preserve">feature. The most </w:t>
      </w:r>
      <w:del w:id="3392" w:author="pete jones" w:date="2022-03-30T16:52:00Z">
        <w:r w:rsidRPr="00FF6A71" w:rsidDel="00192E0F">
          <w:delText xml:space="preserve">important </w:delText>
        </w:r>
      </w:del>
      <w:ins w:id="3393" w:author="pete jones" w:date="2022-03-30T16:52:00Z">
        <w:r w:rsidR="00192E0F">
          <w:t>crucial</w:t>
        </w:r>
        <w:r w:rsidR="00192E0F" w:rsidRPr="00FF6A71">
          <w:t xml:space="preserve"> </w:t>
        </w:r>
      </w:ins>
      <w:r w:rsidRPr="00FF6A71">
        <w:t xml:space="preserve">capability enhancements include </w:t>
      </w:r>
      <w:del w:id="3394" w:author="pete jones" w:date="2022-03-30T16:52:00Z">
        <w:r w:rsidRPr="00FF6A71" w:rsidDel="00192E0F">
          <w:delText>and integrate</w:delText>
        </w:r>
      </w:del>
      <w:ins w:id="3395" w:author="pete jones" w:date="2022-03-30T16:52:00Z">
        <w:r w:rsidR="00192E0F">
          <w:t>integrating</w:t>
        </w:r>
      </w:ins>
      <w:r w:rsidRPr="00FF6A71">
        <w:t xml:space="preserve"> powerful simulation functionality enabling accurate kinematic simulations and many Finite Element Analysis (FEA) tools</w:t>
      </w:r>
      <w:ins w:id="3396" w:author="pete jones" w:date="2022-03-30T16:52:00Z">
        <w:r w:rsidR="00192E0F">
          <w:t>,</w:t>
        </w:r>
      </w:ins>
      <w:r w:rsidRPr="00FF6A71">
        <w:t xml:space="preserve"> including static and dynamic stress computation</w:t>
      </w:r>
      <w:del w:id="3397" w:author="pete jones" w:date="2022-03-30T16:52:00Z">
        <w:r w:rsidRPr="00FF6A71" w:rsidDel="00192E0F">
          <w:delText>,</w:delText>
        </w:r>
      </w:del>
      <w:r w:rsidRPr="00FF6A71">
        <w:t xml:space="preserve"> and Computational Fluid Dynamics (CFD).</w:t>
      </w:r>
    </w:p>
    <w:p w14:paraId="714C8B7B" w14:textId="11A9F499" w:rsidR="00A33F88" w:rsidRPr="00FF6A71" w:rsidRDefault="0098490E" w:rsidP="0098490E">
      <w:r w:rsidRPr="00FF6A71">
        <w:t xml:space="preserve">Managing files on local drives </w:t>
      </w:r>
      <w:del w:id="3398" w:author="pete jones" w:date="2022-03-30T16:52:00Z">
        <w:r w:rsidRPr="00FF6A71" w:rsidDel="00192E0F">
          <w:delText>brings the risk of</w:delText>
        </w:r>
      </w:del>
      <w:ins w:id="3399" w:author="pete jones" w:date="2022-03-30T16:52:00Z">
        <w:r w:rsidR="00192E0F">
          <w:t>risks</w:t>
        </w:r>
      </w:ins>
      <w:r w:rsidRPr="00FF6A71">
        <w:t xml:space="preserve"> data loss, unnecessary rework, and limited collaboration. Autodesk offers a simple cloud-based shared project capability or PDM</w:t>
      </w:r>
      <w:del w:id="3400" w:author="pete jones" w:date="2022-03-30T16:52:00Z">
        <w:r w:rsidRPr="00FF6A71" w:rsidDel="00192E0F">
          <w:delText xml:space="preserve">, </w:delText>
        </w:r>
      </w:del>
      <w:ins w:id="3401" w:author="pete jones" w:date="2022-03-30T16:52:00Z">
        <w:r w:rsidR="00192E0F">
          <w:t>;</w:t>
        </w:r>
        <w:r w:rsidR="00192E0F" w:rsidRPr="00FF6A71">
          <w:t xml:space="preserve"> </w:t>
        </w:r>
      </w:ins>
      <w:r w:rsidRPr="00FF6A71">
        <w:t xml:space="preserve">this enables team-based control of data versioning. Other vendors provide </w:t>
      </w:r>
      <w:del w:id="3402" w:author="pete jones" w:date="2022-03-30T16:52:00Z">
        <w:r w:rsidRPr="00FF6A71" w:rsidDel="00192E0F">
          <w:delText xml:space="preserve">full </w:delText>
        </w:r>
      </w:del>
      <w:ins w:id="3403" w:author="pete jones" w:date="2022-03-30T16:52:00Z">
        <w:r w:rsidR="00192E0F">
          <w:t>whole</w:t>
        </w:r>
        <w:r w:rsidR="00192E0F" w:rsidRPr="00FF6A71">
          <w:t xml:space="preserve"> </w:t>
        </w:r>
      </w:ins>
      <w:del w:id="3404" w:author="pete jones" w:date="2022-03-29T18:08:00Z">
        <w:r w:rsidRPr="00FF6A71" w:rsidDel="009F340E">
          <w:delText xml:space="preserve">industry </w:delText>
        </w:r>
      </w:del>
      <w:ins w:id="3405" w:author="pete jones" w:date="2022-03-29T18:08:00Z">
        <w:r w:rsidR="009F340E" w:rsidRPr="00FF6A71">
          <w:t>industry</w:t>
        </w:r>
        <w:r w:rsidR="009F340E">
          <w:t>-</w:t>
        </w:r>
      </w:ins>
      <w:r w:rsidRPr="00FF6A71">
        <w:t xml:space="preserve">standard Collaborative Digital Engineering on the cloud. </w:t>
      </w:r>
      <w:del w:id="3406" w:author="pete jones" w:date="2022-03-30T16:52:00Z">
        <w:r w:rsidR="00E262B2" w:rsidRPr="00FF6A71" w:rsidDel="00192E0F">
          <w:delText>Some</w:delText>
        </w:r>
        <w:r w:rsidRPr="00FF6A71" w:rsidDel="00192E0F">
          <w:delText xml:space="preserve"> </w:delText>
        </w:r>
      </w:del>
      <w:ins w:id="3407" w:author="pete jones" w:date="2022-03-30T16:52:00Z">
        <w:r w:rsidR="00192E0F">
          <w:t>In addition, s</w:t>
        </w:r>
        <w:r w:rsidR="00192E0F" w:rsidRPr="00FF6A71">
          <w:t xml:space="preserve">ome </w:t>
        </w:r>
      </w:ins>
      <w:r w:rsidRPr="00FF6A71">
        <w:t xml:space="preserve">vendors </w:t>
      </w:r>
      <w:r w:rsidR="00E262B2" w:rsidRPr="00FF6A71">
        <w:t>are</w:t>
      </w:r>
      <w:r w:rsidRPr="00FF6A71">
        <w:t xml:space="preserve"> providing a </w:t>
      </w:r>
      <w:del w:id="3408" w:author="pete jones" w:date="2022-03-30T16:52:00Z">
        <w:r w:rsidRPr="00FF6A71" w:rsidDel="00192E0F">
          <w:delText xml:space="preserve">full </w:delText>
        </w:r>
      </w:del>
      <w:ins w:id="3409" w:author="pete jones" w:date="2022-03-30T16:52:00Z">
        <w:r w:rsidR="00192E0F">
          <w:t>complete</w:t>
        </w:r>
        <w:r w:rsidR="00192E0F" w:rsidRPr="00FF6A71">
          <w:t xml:space="preserve"> </w:t>
        </w:r>
      </w:ins>
      <w:r w:rsidRPr="00FF6A71">
        <w:t>CDE environment with web-based digital authoring for 3D applications.</w:t>
      </w:r>
    </w:p>
    <w:p w14:paraId="5E58BD12" w14:textId="4B360757" w:rsidR="00A33F88" w:rsidRPr="00FF6A71" w:rsidRDefault="0098490E" w:rsidP="0098490E">
      <w:r w:rsidRPr="00FF6A71">
        <w:t>Most software is heavily discounted to education whilst retaining full functionality</w:t>
      </w:r>
      <w:del w:id="3410" w:author="pete jones" w:date="2022-03-30T16:53:00Z">
        <w:r w:rsidRPr="00FF6A71" w:rsidDel="00192E0F">
          <w:delText xml:space="preserve">, </w:delText>
        </w:r>
      </w:del>
      <w:ins w:id="3411" w:author="pete jones" w:date="2022-03-30T16:53:00Z">
        <w:r w:rsidR="00192E0F">
          <w:t>;</w:t>
        </w:r>
        <w:r w:rsidR="00192E0F" w:rsidRPr="00FF6A71">
          <w:t xml:space="preserve"> </w:t>
        </w:r>
      </w:ins>
      <w:r w:rsidRPr="00FF6A71">
        <w:t xml:space="preserve">other solutions offered by Autodesk are </w:t>
      </w:r>
      <w:del w:id="3412" w:author="pete jones" w:date="2022-03-30T16:53:00Z">
        <w:r w:rsidRPr="00FF6A71" w:rsidDel="00192E0F">
          <w:delText xml:space="preserve">offered </w:delText>
        </w:r>
      </w:del>
      <w:ins w:id="3413" w:author="pete jones" w:date="2022-03-30T16:53:00Z">
        <w:r w:rsidR="00192E0F">
          <w:t>provid</w:t>
        </w:r>
        <w:r w:rsidR="00192E0F" w:rsidRPr="00FF6A71">
          <w:t xml:space="preserve">ed </w:t>
        </w:r>
      </w:ins>
      <w:del w:id="3414" w:author="pete jones" w:date="2022-03-30T16:53:00Z">
        <w:r w:rsidRPr="00FF6A71" w:rsidDel="00192E0F">
          <w:delText xml:space="preserve">completely </w:delText>
        </w:r>
      </w:del>
      <w:ins w:id="3415" w:author="pete jones" w:date="2022-03-30T16:53:00Z">
        <w:r w:rsidR="00192E0F">
          <w:t>entir</w:t>
        </w:r>
        <w:r w:rsidR="00192E0F" w:rsidRPr="00FF6A71">
          <w:t xml:space="preserve">ely </w:t>
        </w:r>
      </w:ins>
      <w:r w:rsidRPr="00FF6A71">
        <w:t>free to all levels of education. Learning resources are either free of charge or included in discounted packages. The range of CDE products is not restricted to higher education</w:t>
      </w:r>
      <w:del w:id="3416" w:author="pete jones" w:date="2022-03-30T16:53:00Z">
        <w:r w:rsidRPr="00FF6A71" w:rsidDel="00192E0F">
          <w:delText xml:space="preserve">, </w:delText>
        </w:r>
      </w:del>
      <w:ins w:id="3417" w:author="pete jones" w:date="2022-03-30T16:53:00Z">
        <w:r w:rsidR="00192E0F">
          <w:t>;</w:t>
        </w:r>
        <w:r w:rsidR="00192E0F" w:rsidRPr="00FF6A71">
          <w:t xml:space="preserve"> </w:t>
        </w:r>
      </w:ins>
      <w:r w:rsidRPr="00FF6A71">
        <w:t xml:space="preserve">many schools are integrating the capability to support STEM delivery strategies, even at </w:t>
      </w:r>
      <w:ins w:id="3418" w:author="pete jones" w:date="2022-03-29T18:08:00Z">
        <w:r w:rsidR="009F340E">
          <w:t xml:space="preserve">the </w:t>
        </w:r>
      </w:ins>
      <w:r w:rsidRPr="00FF6A71">
        <w:t xml:space="preserve">primary level, where additive manufacturing has seen </w:t>
      </w:r>
      <w:del w:id="3419" w:author="pete jones" w:date="2022-03-30T16:53:00Z">
        <w:r w:rsidRPr="00FF6A71" w:rsidDel="00192E0F">
          <w:delText xml:space="preserve">major </w:delText>
        </w:r>
      </w:del>
      <w:ins w:id="3420" w:author="pete jones" w:date="2022-03-30T16:53:00Z">
        <w:r w:rsidR="00192E0F">
          <w:t>significant</w:t>
        </w:r>
        <w:r w:rsidR="00192E0F" w:rsidRPr="00FF6A71">
          <w:t xml:space="preserve"> </w:t>
        </w:r>
      </w:ins>
      <w:r w:rsidRPr="00FF6A71">
        <w:t>investments in UK schools.</w:t>
      </w:r>
      <w:bookmarkStart w:id="3421" w:name="_Toc45114054"/>
    </w:p>
    <w:p w14:paraId="700AE390" w14:textId="77777777" w:rsidR="00A33F88" w:rsidRPr="00FF6A71" w:rsidRDefault="0098490E" w:rsidP="0006236C">
      <w:pPr>
        <w:pStyle w:val="Heading2"/>
      </w:pPr>
      <w:bookmarkStart w:id="3422" w:name="_Toc68162185"/>
      <w:bookmarkStart w:id="3423" w:name="_Toc99969495"/>
      <w:r w:rsidRPr="00FF6A71">
        <w:t>Educational resources</w:t>
      </w:r>
      <w:bookmarkStart w:id="3424" w:name="_Toc45114055"/>
      <w:bookmarkEnd w:id="3421"/>
      <w:bookmarkEnd w:id="3422"/>
      <w:bookmarkEnd w:id="3423"/>
    </w:p>
    <w:p w14:paraId="56DA4063" w14:textId="77777777" w:rsidR="00A33F88" w:rsidRPr="00FF6A71" w:rsidRDefault="0098490E" w:rsidP="00E262B2">
      <w:pPr>
        <w:rPr>
          <w:b/>
          <w:bCs/>
          <w:u w:val="single"/>
        </w:rPr>
      </w:pPr>
      <w:r w:rsidRPr="00FF6A71">
        <w:rPr>
          <w:b/>
          <w:bCs/>
          <w:u w:val="single"/>
        </w:rPr>
        <w:t>Preface</w:t>
      </w:r>
      <w:bookmarkEnd w:id="3424"/>
    </w:p>
    <w:p w14:paraId="2040F894" w14:textId="12391AE2" w:rsidR="00A33F88" w:rsidRPr="00FF6A71" w:rsidRDefault="0098490E" w:rsidP="0098490E">
      <w:r w:rsidRPr="00FF6A71">
        <w:lastRenderedPageBreak/>
        <w:t>There is an assumption that software vendors have designed their solutions to be easy to learn and align</w:t>
      </w:r>
      <w:del w:id="3425" w:author="pete jones" w:date="2022-03-29T18:08:00Z">
        <w:r w:rsidRPr="00FF6A71" w:rsidDel="009F340E">
          <w:delText>s</w:delText>
        </w:r>
      </w:del>
      <w:r w:rsidRPr="00FF6A71">
        <w:t xml:space="preserve"> with new learning styles preferred by “Digital Natives”. </w:t>
      </w:r>
      <w:del w:id="3426" w:author="pete jones" w:date="2022-03-30T16:53:00Z">
        <w:r w:rsidRPr="00FF6A71" w:rsidDel="00192E0F">
          <w:delText>That is, younger people who have grown up with digital technology empowering them with sophisticated technological skills</w:delText>
        </w:r>
      </w:del>
      <w:ins w:id="3427" w:author="pete jones" w:date="2022-03-30T16:53:00Z">
        <w:r w:rsidR="00192E0F">
          <w:t>Younger people who have grown up with digital technology empower them with sophisticated technological skills,</w:t>
        </w:r>
      </w:ins>
      <w:r w:rsidRPr="00FF6A71">
        <w:t xml:space="preserve"> enabling them to </w:t>
      </w:r>
      <w:del w:id="3428" w:author="pete jones" w:date="2022-03-30T16:54:00Z">
        <w:r w:rsidRPr="00FF6A71" w:rsidDel="00192E0F">
          <w:delText>rapidly assimilate new digital concepts and software-based workflows</w:delText>
        </w:r>
      </w:del>
      <w:ins w:id="3429" w:author="pete jones" w:date="2022-03-30T16:54:00Z">
        <w:r w:rsidR="00192E0F">
          <w:t>assimilate new digital concepts and software-based workflows rapidly</w:t>
        </w:r>
      </w:ins>
      <w:r w:rsidRPr="00FF6A71">
        <w:t>. Bennett</w:t>
      </w:r>
      <w:del w:id="3430" w:author="pete jones" w:date="2022-03-30T16:54:00Z">
        <w:r w:rsidRPr="00FF6A71" w:rsidDel="00192E0F">
          <w:delText>,</w:delText>
        </w:r>
      </w:del>
      <w:r w:rsidRPr="00FF6A71">
        <w:t xml:space="preserve"> et</w:t>
      </w:r>
      <w:del w:id="3431" w:author="pete jones" w:date="2022-03-30T16:54:00Z">
        <w:r w:rsidRPr="00FF6A71" w:rsidDel="00192E0F">
          <w:delText>.</w:delText>
        </w:r>
      </w:del>
      <w:ins w:id="3432" w:author="pete jones" w:date="2022-03-30T16:54:00Z">
        <w:r w:rsidR="00192E0F">
          <w:t xml:space="preserve"> </w:t>
        </w:r>
      </w:ins>
      <w:r w:rsidRPr="00FF6A71">
        <w:t>al. concluded in their study that there was no evidence of a “distinctly different learning style”</w:t>
      </w:r>
      <w:del w:id="3433" w:author="pete jones" w:date="2022-03-30T16:54:00Z">
        <w:r w:rsidRPr="00FF6A71" w:rsidDel="00192E0F">
          <w:delText>,</w:delText>
        </w:r>
      </w:del>
      <w:r w:rsidRPr="00FF6A71">
        <w:t xml:space="preserve"> </w:t>
      </w:r>
      <w:r w:rsidRPr="00312F59">
        <w:fldChar w:fldCharType="begin" w:fldLock="1"/>
      </w:r>
      <w:r w:rsidR="000F77B4">
        <w:instrText>ADDIN CSL_CITATION {"citationItems":[{"id":"ITEM-1","itemData":{"DOI":"10.1111/j.1467-8535.2007.00793.x","ISSN":"00071013","abstract":"The idea that a new generation of students is entering the education system has excited recent attention among educators and education commentators. Termed 'digital natives' or the 'Net generation', these young people are said to have been immersed in technology all their lives, imbuing them with sophisticated technical skills and learning preferences for which traditional education is unprepared. Grand claims are being made about the nature of this generational change and about the urgent necessity for educational reform in response. A sense of impending crisis pervades this debate. However, the actual situation is far from clear. In this paper, the authors draw on the fields of education and sociology to analyse the digital natives debate. The paper presents and questions the main claims made about digital natives and analyses the nature of the debate itself. We argue that rather than being empirically and theoretically informed, the debate can be likened to an academic form of a 'moral panic'. We propose that a more measured and disinterested approach is now required to investigate 'digital natives' and their implications for education. © 2007 British Educational Communications and Technology Agency.","author":[{"dropping-particle":"","family":"Bennett","given":"Sue","non-dropping-particle":"","parse-names":false,"suffix":""},{"dropping-particle":"","family":"Maton","given":"Karl","non-dropping-particle":"","parse-names":false,"suffix":""},{"dropping-particle":"","family":"Kervin","given":"Lisa","non-dropping-particle":"","parse-names":false,"suffix":""}],"container-title":"British Journal of Educational Technology","id":"ITEM-1","issue":"5","issued":{"date-parts":[["2008","9"]]},"page":"775-786","title":"The ‘digital natives’ debate: A critical review of the evidence","type":"article-journal","volume":"39"},"locator":"9","uris":["http://www.mendeley.com/documents/?uuid=138ff484-5124-3ee7-9dd9-3dcaea4b5b25"]}],"mendeley":{"formattedCitation":"(Bennett, Maton and Kervin, 2008, p. 9)","plainTextFormattedCitation":"(Bennett, Maton and Kervin, 2008, p. 9)","previouslyFormattedCitation":"(Bennett, Maton and Kervin, 2008, p. 9)"},"properties":{"noteIndex":0},"schema":"https://github.com/citation-style-language/schema/raw/master/csl-citation.json"}</w:instrText>
      </w:r>
      <w:r w:rsidRPr="00312F59">
        <w:fldChar w:fldCharType="separate"/>
      </w:r>
      <w:r w:rsidR="000F77B4" w:rsidRPr="000F77B4">
        <w:rPr>
          <w:noProof/>
        </w:rPr>
        <w:t>(Bennett, Maton</w:t>
      </w:r>
      <w:ins w:id="3434" w:author="pete jones" w:date="2022-03-29T18:08:00Z">
        <w:r w:rsidR="009F340E">
          <w:rPr>
            <w:noProof/>
          </w:rPr>
          <w:t>,</w:t>
        </w:r>
      </w:ins>
      <w:r w:rsidR="000F77B4" w:rsidRPr="000F77B4">
        <w:rPr>
          <w:noProof/>
        </w:rPr>
        <w:t xml:space="preserve"> and Kervin, 2008, p. 9)</w:t>
      </w:r>
      <w:r w:rsidRPr="00312F59">
        <w:fldChar w:fldCharType="end"/>
      </w:r>
      <w:r w:rsidRPr="00FF6A71">
        <w:t>.</w:t>
      </w:r>
      <w:del w:id="3435" w:author="pete jones" w:date="2022-03-30T16:55:00Z">
        <w:r w:rsidRPr="00FF6A71" w:rsidDel="00192E0F">
          <w:delText xml:space="preserve"> To illustrate this point further</w:delText>
        </w:r>
      </w:del>
      <w:r w:rsidRPr="00FF6A71">
        <w:t xml:space="preserve"> </w:t>
      </w:r>
      <w:ins w:id="3436" w:author="pete jones" w:date="2022-03-30T16:55:00Z">
        <w:r w:rsidR="00192E0F">
          <w:t>A</w:t>
        </w:r>
      </w:ins>
      <w:del w:id="3437" w:author="pete jones" w:date="2022-03-30T16:55:00Z">
        <w:r w:rsidRPr="00FF6A71" w:rsidDel="00192E0F">
          <w:delText>a</w:delText>
        </w:r>
      </w:del>
      <w:r w:rsidRPr="00FF6A71">
        <w:t xml:space="preserve"> study </w:t>
      </w:r>
      <w:del w:id="3438" w:author="pete jones" w:date="2022-03-30T16:55:00Z">
        <w:r w:rsidRPr="00FF6A71" w:rsidDel="00192E0F">
          <w:delText xml:space="preserve">was </w:delText>
        </w:r>
      </w:del>
      <w:r w:rsidRPr="00FF6A71">
        <w:t>undertaken with architectural students at a Spanish university in 2017</w:t>
      </w:r>
      <w:ins w:id="3439" w:author="pete jones" w:date="2022-03-30T16:55:00Z">
        <w:r w:rsidR="00192E0F" w:rsidRPr="00192E0F">
          <w:t xml:space="preserve"> </w:t>
        </w:r>
      </w:ins>
      <w:ins w:id="3440" w:author="pete jones" w:date="2022-03-30T16:56:00Z">
        <w:r w:rsidR="00192E0F">
          <w:t>further illustrates this point</w:t>
        </w:r>
      </w:ins>
      <w:r w:rsidRPr="00FF6A71">
        <w:t>. The aim was to use two methodologies to measure student behaviour, motivation</w:t>
      </w:r>
      <w:ins w:id="3441" w:author="pete jones" w:date="2022-03-29T18:08:00Z">
        <w:r w:rsidR="009F340E">
          <w:t>,</w:t>
        </w:r>
      </w:ins>
      <w:r w:rsidRPr="00FF6A71">
        <w:t xml:space="preserve"> and responses to teaching innovations, using different workflow technologies of complex 3D models to achieve a similar outcome</w:t>
      </w:r>
      <w:del w:id="3442" w:author="pete jones" w:date="2022-03-30T16:56:00Z">
        <w:r w:rsidRPr="00FF6A71" w:rsidDel="00192E0F">
          <w:delText>,</w:delText>
        </w:r>
      </w:del>
      <w:r w:rsidRPr="00FF6A71">
        <w:t xml:space="preserve"> </w:t>
      </w:r>
      <w:r w:rsidRPr="00312F59">
        <w:fldChar w:fldCharType="begin" w:fldLock="1"/>
      </w:r>
      <w:r w:rsidRPr="00FF6A71">
        <w:instrText>ADDIN CSL_CITATION {"citationItems":[{"id":"ITEM-1","itemData":{"DOI":"10.1016/j.chb.2016.05.048","abstract":"Keywords: Technological skills assessment User experience Student motivation Mixed methods assessment Student behavior a b s t r a c t The main objective of this study was to assess the degree of students' adaptation to two types of courses on applications of architectural spatial representation. With the same semester lengths, the first proposal involved lectures on 4e5 applications, whereas the second covered approximately 20 applications, all of which were focused on the three-dimensional (3D) representation of the architectural project. Both proposals were based on applications and technological innovations that allow better use of active learning, which is the basis of architectural education. After an initial study of the students' profiles and motivations, both courses were implemented (throughout the 2014e2015 academic year), and quantitative and qualitative data were collected. This mixed approach provided us with a better understanding of the results of students' motivation and satisfaction. It also allowed us to evaluate the extent to which they adapted to the designed proposals and how our proposal affected the pace and number of the applications presented throughout the two courses.","author":[{"dropping-particle":"","family":"Fonseca","given":"David","non-dropping-particle":"","parse-names":false,"suffix":""},{"dropping-particle":"","family":"Redondo","given":"Ernesto","non-dropping-particle":"","parse-names":false,"suffix":""},{"dropping-particle":"","family":"Valls","given":"Francesc","non-dropping-particle":"","parse-names":false,"suffix":""},{"dropping-particle":"","family":"Villagrasa","given":"Sergi","non-dropping-particle":"","parse-names":false,"suffix":""}],"id":"ITEM-1","issued":{"date-parts":[["2016"]]},"title":"Technological adaptation of the student to the educational density of the course. A case study: 3D architectural visualization","type":"article-journal"},"uris":["http://www.mendeley.com/documents/?uuid=df379b3a-8068-3507-a74d-c2fd7ae577f0"]}],"mendeley":{"formattedCitation":"(Fonseca &lt;i&gt;et al.&lt;/i&gt;, 2016)","plainTextFormattedCitation":"(Fonseca et al., 2016)","previouslyFormattedCitation":"(Fonseca &lt;i&gt;et al.&lt;/i&gt;, 2016)"},"properties":{"noteIndex":0},"schema":"https://github.com/citation-style-language/schema/raw/master/csl-citation.json"}</w:instrText>
      </w:r>
      <w:r w:rsidRPr="00312F59">
        <w:fldChar w:fldCharType="separate"/>
      </w:r>
      <w:r w:rsidRPr="00FF6A71">
        <w:rPr>
          <w:noProof/>
        </w:rPr>
        <w:t xml:space="preserve">(Fonseca </w:t>
      </w:r>
      <w:r w:rsidRPr="00FF6A71">
        <w:rPr>
          <w:i/>
          <w:noProof/>
        </w:rPr>
        <w:t>et al.</w:t>
      </w:r>
      <w:r w:rsidRPr="00FF6A71">
        <w:rPr>
          <w:noProof/>
        </w:rPr>
        <w:t>, 2016)</w:t>
      </w:r>
      <w:r w:rsidRPr="00312F59">
        <w:fldChar w:fldCharType="end"/>
      </w:r>
      <w:r w:rsidRPr="00FF6A71">
        <w:t xml:space="preserve">. The </w:t>
      </w:r>
      <w:del w:id="3443" w:author="pete jones" w:date="2022-03-30T16:56:00Z">
        <w:r w:rsidRPr="00FF6A71" w:rsidDel="00192E0F">
          <w:delText xml:space="preserve">outcome </w:delText>
        </w:r>
      </w:del>
      <w:ins w:id="3444" w:author="pete jones" w:date="2022-03-30T16:56:00Z">
        <w:r w:rsidR="00192E0F">
          <w:t>result</w:t>
        </w:r>
        <w:r w:rsidR="00192E0F" w:rsidRPr="00FF6A71">
          <w:t xml:space="preserve"> </w:t>
        </w:r>
      </w:ins>
      <w:r w:rsidRPr="00FF6A71">
        <w:t xml:space="preserve">indicated that students using a more complex workflow with disparate </w:t>
      </w:r>
      <w:r w:rsidR="00E262B2" w:rsidRPr="00FF6A71">
        <w:t>software</w:t>
      </w:r>
      <w:del w:id="3445" w:author="pete jones" w:date="2022-03-30T16:56:00Z">
        <w:r w:rsidR="00E262B2" w:rsidRPr="00FF6A71" w:rsidDel="00192E0F">
          <w:delText>’s</w:delText>
        </w:r>
        <w:r w:rsidRPr="00FF6A71" w:rsidDel="00192E0F">
          <w:delText xml:space="preserve"> and hardware found it difficult to gain an appropriate mastery, due to the volume of skill required</w:delText>
        </w:r>
      </w:del>
      <w:ins w:id="3446" w:author="pete jones" w:date="2022-03-30T16:56:00Z">
        <w:r w:rsidR="00192E0F">
          <w:t xml:space="preserve"> and hardware found it challenging to gain an appropriate mastery due to the required volume of skills</w:t>
        </w:r>
      </w:ins>
      <w:r w:rsidRPr="00FF6A71">
        <w:t xml:space="preserve">. Students </w:t>
      </w:r>
      <w:del w:id="3447" w:author="pete jones" w:date="2022-03-30T16:57:00Z">
        <w:r w:rsidRPr="00FF6A71" w:rsidDel="00192E0F">
          <w:delText xml:space="preserve">also </w:delText>
        </w:r>
      </w:del>
      <w:r w:rsidRPr="00FF6A71">
        <w:t xml:space="preserve">reported that </w:t>
      </w:r>
      <w:del w:id="3448" w:author="pete jones" w:date="2022-03-30T16:57:00Z">
        <w:r w:rsidRPr="00FF6A71" w:rsidDel="00192E0F">
          <w:delText xml:space="preserve">more </w:delText>
        </w:r>
      </w:del>
      <w:r w:rsidRPr="00FF6A71">
        <w:t>direct and focu</w:t>
      </w:r>
      <w:del w:id="3449" w:author="pete jones" w:date="2022-03-29T18:08:00Z">
        <w:r w:rsidRPr="00FF6A71" w:rsidDel="009F340E">
          <w:delText>s</w:delText>
        </w:r>
      </w:del>
      <w:r w:rsidRPr="00FF6A71">
        <w:t>sed support was needed to build skills and knowledge rather than relying upon self-directed discovery of the technology.</w:t>
      </w:r>
    </w:p>
    <w:p w14:paraId="70482D17" w14:textId="46692097" w:rsidR="00A33F88" w:rsidRPr="00FF6A71" w:rsidRDefault="0098490E" w:rsidP="0098490E">
      <w:r w:rsidRPr="00FF6A71">
        <w:t>With these observations in place, we can now compare the various pedagogical solutions of our chosen four software developers. Engaging and effective learning materials are expensive to produce, a powerful argument to consider. A</w:t>
      </w:r>
      <w:del w:id="3450" w:author="pete jones" w:date="2022-03-30T16:57:00Z">
        <w:r w:rsidRPr="00FF6A71" w:rsidDel="006101B4">
          <w:delText>s previously stated, a</w:delText>
        </w:r>
      </w:del>
      <w:r w:rsidRPr="00FF6A71">
        <w:t>ll the reviewed vendors provide access to well-structured learning materials and tutorials</w:t>
      </w:r>
      <w:ins w:id="3451" w:author="pete jones" w:date="2022-04-01T15:12:00Z">
        <w:r w:rsidR="00726256">
          <w:t>,</w:t>
        </w:r>
      </w:ins>
      <w:r w:rsidRPr="00FF6A71">
        <w:t xml:space="preserve"> either free </w:t>
      </w:r>
      <w:del w:id="3452" w:author="pete jones" w:date="2022-04-01T15:12:00Z">
        <w:r w:rsidRPr="00FF6A71" w:rsidDel="00726256">
          <w:delText xml:space="preserve">of charge </w:delText>
        </w:r>
      </w:del>
      <w:r w:rsidRPr="00FF6A71">
        <w:t>or included in a package. LinkedIn Learning has a broad spectrum of learning materials for most of the CAD functionality for most CDE systems</w:t>
      </w:r>
      <w:del w:id="3453" w:author="pete jones" w:date="2022-03-30T16:57:00Z">
        <w:r w:rsidRPr="00FF6A71" w:rsidDel="006101B4">
          <w:delText>,</w:delText>
        </w:r>
      </w:del>
      <w:r w:rsidRPr="00FF6A71">
        <w:t xml:space="preserve"> but very little to support CDE processes. YouTube and GrabCAD </w:t>
      </w:r>
      <w:del w:id="3454" w:author="pete jones" w:date="2022-03-29T18:08:00Z">
        <w:r w:rsidRPr="00FF6A71" w:rsidDel="009F340E">
          <w:delText xml:space="preserve">is </w:delText>
        </w:r>
      </w:del>
      <w:ins w:id="3455" w:author="pete jones" w:date="2022-03-29T18:08:00Z">
        <w:r w:rsidR="009F340E">
          <w:t>are</w:t>
        </w:r>
        <w:r w:rsidR="009F340E" w:rsidRPr="00FF6A71">
          <w:t xml:space="preserve"> </w:t>
        </w:r>
      </w:ins>
      <w:r w:rsidRPr="00FF6A71">
        <w:t xml:space="preserve">also </w:t>
      </w:r>
      <w:del w:id="3456" w:author="pete jones" w:date="2022-03-29T18:08:00Z">
        <w:r w:rsidRPr="00FF6A71" w:rsidDel="009F340E">
          <w:delText xml:space="preserve">a </w:delText>
        </w:r>
      </w:del>
      <w:r w:rsidRPr="00FF6A71">
        <w:t>valuable source</w:t>
      </w:r>
      <w:ins w:id="3457" w:author="pete jones" w:date="2022-03-29T18:09:00Z">
        <w:r w:rsidR="009F340E">
          <w:t>s</w:t>
        </w:r>
      </w:ins>
      <w:r w:rsidRPr="00FF6A71">
        <w:t xml:space="preserve"> of data and support. But th</w:t>
      </w:r>
      <w:del w:id="3458" w:author="pete jones" w:date="2022-03-29T18:08:00Z">
        <w:r w:rsidRPr="00FF6A71" w:rsidDel="009F340E">
          <w:delText>e aim of this review i</w:delText>
        </w:r>
      </w:del>
      <w:ins w:id="3459" w:author="pete jones" w:date="2022-03-29T18:08:00Z">
        <w:r w:rsidR="009F340E">
          <w:t>is review aim</w:t>
        </w:r>
      </w:ins>
      <w:r w:rsidRPr="00FF6A71">
        <w:t xml:space="preserve">s to overview the resources and pedagogy provided </w:t>
      </w:r>
      <w:del w:id="3460" w:author="pete jones" w:date="2022-03-29T18:09:00Z">
        <w:r w:rsidRPr="00FF6A71" w:rsidDel="009F340E">
          <w:delText xml:space="preserve">from </w:delText>
        </w:r>
      </w:del>
      <w:ins w:id="3461" w:author="pete jones" w:date="2022-03-29T18:09:00Z">
        <w:r w:rsidR="009F340E">
          <w:t>by</w:t>
        </w:r>
        <w:r w:rsidR="009F340E" w:rsidRPr="00FF6A71">
          <w:t xml:space="preserve"> </w:t>
        </w:r>
      </w:ins>
      <w:r w:rsidRPr="00FF6A71">
        <w:t>the vendors to support the educational perspectives discussed in the next chapter.</w:t>
      </w:r>
      <w:bookmarkStart w:id="3462" w:name="_Toc45114056"/>
    </w:p>
    <w:bookmarkEnd w:id="3462"/>
    <w:p w14:paraId="19EA928F" w14:textId="7E01F796" w:rsidR="00A33F88" w:rsidRPr="00FF6A71" w:rsidRDefault="00A33F88" w:rsidP="00F95A61">
      <w:pPr>
        <w:rPr>
          <w:b/>
          <w:bCs/>
          <w:u w:val="single"/>
        </w:rPr>
      </w:pPr>
      <w:r w:rsidRPr="00FF6A71">
        <w:rPr>
          <w:b/>
          <w:bCs/>
          <w:u w:val="single"/>
        </w:rPr>
        <w:t>Autodesk</w:t>
      </w:r>
    </w:p>
    <w:p w14:paraId="5EEA3948" w14:textId="1C8D27EA" w:rsidR="00A33F88" w:rsidRPr="00FF6A71" w:rsidRDefault="0098490E" w:rsidP="0098490E">
      <w:r w:rsidRPr="00FF6A71">
        <w:t>Autodesk’s education community</w:t>
      </w:r>
      <w:del w:id="3463" w:author="pete jones" w:date="2022-03-30T16:58:00Z">
        <w:r w:rsidRPr="00FF6A71" w:rsidDel="006101B4">
          <w:delText>,</w:delText>
        </w:r>
      </w:del>
      <w:r w:rsidRPr="00FF6A71">
        <w:t xml:space="preserve"> </w:t>
      </w:r>
      <w:r w:rsidRPr="00312F59">
        <w:fldChar w:fldCharType="begin" w:fldLock="1"/>
      </w:r>
      <w:r w:rsidRPr="00FF6A71">
        <w:instrText>ADDIN CSL_CITATION {"citationItems":[{"id":"ITEM-1","itemData":{"URL":"https://academy.autodesk.com/curriculum","accessed":{"date-parts":[["2020","6","30"]]},"author":[{"dropping-particle":"","family":"Autodesk","given":"","non-dropping-particle":"","parse-names":false,"suffix":""}],"id":"ITEM-1","issued":{"date-parts":[["2020"]]},"title":"Curriculum | Design Academy","type":"webpage"},"uris":["http://www.mendeley.com/documents/?uuid=25a63cbc-ec86-3b51-9a1f-05311c00dcdf"]}],"mendeley":{"formattedCitation":"(Autodesk, 2020)","plainTextFormattedCitation":"(Autodesk, 2020)","previouslyFormattedCitation":"(Autodesk, 2020)"},"properties":{"noteIndex":0},"schema":"https://github.com/citation-style-language/schema/raw/master/csl-citation.json"}</w:instrText>
      </w:r>
      <w:r w:rsidRPr="00312F59">
        <w:fldChar w:fldCharType="separate"/>
      </w:r>
      <w:r w:rsidRPr="00FF6A71">
        <w:rPr>
          <w:noProof/>
        </w:rPr>
        <w:t>(Autodesk, 2020)</w:t>
      </w:r>
      <w:r w:rsidRPr="00312F59">
        <w:fldChar w:fldCharType="end"/>
      </w:r>
      <w:r w:rsidRPr="00FF6A71">
        <w:t xml:space="preserve"> contains a</w:t>
      </w:r>
      <w:del w:id="3464" w:author="pete jones" w:date="2022-03-30T16:58:00Z">
        <w:r w:rsidRPr="00FF6A71" w:rsidDel="006101B4">
          <w:delText xml:space="preserve"> larg</w:delText>
        </w:r>
      </w:del>
      <w:ins w:id="3465" w:author="pete jones" w:date="2022-03-30T16:58:00Z">
        <w:r w:rsidR="006101B4">
          <w:t>n extensiv</w:t>
        </w:r>
      </w:ins>
      <w:r w:rsidRPr="00FF6A71">
        <w:t xml:space="preserve">e portfolio of classroom projects designed in collaboration with many industry disciplines. </w:t>
      </w:r>
      <w:del w:id="3466" w:author="pete jones" w:date="2022-03-30T16:58:00Z">
        <w:r w:rsidRPr="00FF6A71" w:rsidDel="006101B4">
          <w:delText>As a</w:delText>
        </w:r>
      </w:del>
      <w:ins w:id="3467" w:author="pete jones" w:date="2022-03-30T16:58:00Z">
        <w:r w:rsidR="006101B4">
          <w:t>Furthermore, in</w:t>
        </w:r>
      </w:ins>
      <w:r w:rsidRPr="00FF6A71">
        <w:t xml:space="preserve"> response to the COVID-19 situation and concerns </w:t>
      </w:r>
      <w:del w:id="3468" w:author="pete jones" w:date="2022-03-30T16:58:00Z">
        <w:r w:rsidRPr="00FF6A71" w:rsidDel="006101B4">
          <w:delText>relating to</w:delText>
        </w:r>
      </w:del>
      <w:ins w:id="3469" w:author="pete jones" w:date="2022-03-30T16:58:00Z">
        <w:r w:rsidR="006101B4">
          <w:t>about</w:t>
        </w:r>
      </w:ins>
      <w:r w:rsidRPr="00FF6A71">
        <w:t xml:space="preserve"> distance learning and the virtual classroom, Autodesk </w:t>
      </w:r>
      <w:del w:id="3470" w:author="pete jones" w:date="2022-03-29T18:09:00Z">
        <w:r w:rsidRPr="00FF6A71" w:rsidDel="009F340E">
          <w:delText xml:space="preserve">have </w:delText>
        </w:r>
      </w:del>
      <w:ins w:id="3471" w:author="pete jones" w:date="2022-03-29T18:09:00Z">
        <w:r w:rsidR="009F340E" w:rsidRPr="00FF6A71">
          <w:t>ha</w:t>
        </w:r>
        <w:r w:rsidR="009F340E">
          <w:t>s</w:t>
        </w:r>
        <w:r w:rsidR="009F340E" w:rsidRPr="00FF6A71">
          <w:t xml:space="preserve"> </w:t>
        </w:r>
      </w:ins>
      <w:r w:rsidRPr="00FF6A71">
        <w:t xml:space="preserve">recently added another portfolio of bespoke courses for manufacturing and engineering. The education community has a large and vibrant user </w:t>
      </w:r>
      <w:r w:rsidRPr="00FF6A71">
        <w:lastRenderedPageBreak/>
        <w:t xml:space="preserve">base </w:t>
      </w:r>
      <w:del w:id="3472" w:author="pete jones" w:date="2022-03-30T16:58:00Z">
        <w:r w:rsidRPr="00FF6A71" w:rsidDel="006101B4">
          <w:delText>that encompasses</w:delText>
        </w:r>
      </w:del>
      <w:ins w:id="3473" w:author="pete jones" w:date="2022-03-30T16:58:00Z">
        <w:r w:rsidR="006101B4">
          <w:t>encompassing</w:t>
        </w:r>
      </w:ins>
      <w:r w:rsidRPr="00FF6A71">
        <w:t xml:space="preserve"> many disciplines.</w:t>
      </w:r>
      <w:ins w:id="3474" w:author="pete jones" w:date="2022-03-30T16:58:00Z">
        <w:r w:rsidR="006101B4">
          <w:t xml:space="preserve"> In addition,</w:t>
        </w:r>
      </w:ins>
      <w:r w:rsidRPr="00FF6A71">
        <w:t xml:space="preserve"> Autodesk University provides support and networking for professional users</w:t>
      </w:r>
      <w:del w:id="3475" w:author="pete jones" w:date="2022-03-30T16:58:00Z">
        <w:r w:rsidRPr="00FF6A71" w:rsidDel="006101B4">
          <w:delText>,</w:delText>
        </w:r>
      </w:del>
      <w:r w:rsidRPr="00FF6A71">
        <w:t xml:space="preserve"> </w:t>
      </w:r>
      <w:r w:rsidRPr="00312F59">
        <w:fldChar w:fldCharType="begin" w:fldLock="1"/>
      </w:r>
      <w:r w:rsidRPr="00FF6A71">
        <w:instrText>ADDIN CSL_CITATION {"citationItems":[{"id":"ITEM-1","itemData":{"URL":"https://www.autodesk.com/autodesk-university/","accessed":{"date-parts":[["2020","6","30"]]},"author":[{"dropping-particle":"","family":"Autodesk University","given":"","non-dropping-particle":"","parse-names":false,"suffix":""}],"id":"ITEM-1","issued":{"date-parts":[["2020"]]},"title":"Autodesk University","type":"webpage"},"uris":["http://www.mendeley.com/documents/?uuid=4b92bc62-e364-3906-b8ec-9a917f9e2164"]}],"mendeley":{"formattedCitation":"(Autodesk University, 2020)","plainTextFormattedCitation":"(Autodesk University, 2020)","previouslyFormattedCitation":"(Autodesk University, 2020)"},"properties":{"noteIndex":0},"schema":"https://github.com/citation-style-language/schema/raw/master/csl-citation.json"}</w:instrText>
      </w:r>
      <w:r w:rsidRPr="00312F59">
        <w:fldChar w:fldCharType="separate"/>
      </w:r>
      <w:r w:rsidRPr="00FF6A71">
        <w:rPr>
          <w:noProof/>
        </w:rPr>
        <w:t>(Autodesk University, 2020)</w:t>
      </w:r>
      <w:r w:rsidRPr="00312F59">
        <w:fldChar w:fldCharType="end"/>
      </w:r>
      <w:r w:rsidRPr="00FF6A71">
        <w:t>.</w:t>
      </w:r>
    </w:p>
    <w:p w14:paraId="1EDEED5B" w14:textId="072A7ED0" w:rsidR="00A33F88" w:rsidRPr="00FF6A71" w:rsidRDefault="0098490E" w:rsidP="0098490E">
      <w:r w:rsidRPr="00FF6A71">
        <w:t>Autodesk describe</w:t>
      </w:r>
      <w:ins w:id="3476" w:author="pete jones" w:date="2022-03-29T18:09:00Z">
        <w:r w:rsidR="009F340E">
          <w:t>s</w:t>
        </w:r>
      </w:ins>
      <w:r w:rsidRPr="00FF6A71">
        <w:t xml:space="preserve"> </w:t>
      </w:r>
      <w:del w:id="3477" w:author="pete jones" w:date="2022-03-29T18:09:00Z">
        <w:r w:rsidRPr="00FF6A71" w:rsidDel="009F340E">
          <w:delText xml:space="preserve">their </w:delText>
        </w:r>
      </w:del>
      <w:ins w:id="3478" w:author="pete jones" w:date="2022-03-29T18:09:00Z">
        <w:r w:rsidR="009F340E">
          <w:t>its</w:t>
        </w:r>
        <w:r w:rsidR="009F340E" w:rsidRPr="00FF6A71">
          <w:t xml:space="preserve"> </w:t>
        </w:r>
      </w:ins>
      <w:r w:rsidRPr="00FF6A71">
        <w:t xml:space="preserve">resources as based upon project-based learning </w:t>
      </w:r>
      <w:del w:id="3479" w:author="pete jones" w:date="2022-03-30T16:59:00Z">
        <w:r w:rsidRPr="00FF6A71" w:rsidDel="006101B4">
          <w:delText>which is</w:delText>
        </w:r>
      </w:del>
      <w:ins w:id="3480" w:author="pete jones" w:date="2022-03-30T16:59:00Z">
        <w:r w:rsidR="006101B4">
          <w:t>and</w:t>
        </w:r>
      </w:ins>
      <w:r w:rsidRPr="00FF6A71">
        <w:t xml:space="preserve"> academically aligned to </w:t>
      </w:r>
      <w:del w:id="3481" w:author="pete jones" w:date="2022-03-30T16:58:00Z">
        <w:r w:rsidRPr="00FF6A71" w:rsidDel="006101B4">
          <w:delText xml:space="preserve">common </w:delText>
        </w:r>
      </w:del>
      <w:ins w:id="3482" w:author="pete jones" w:date="2022-03-30T16:58:00Z">
        <w:r w:rsidR="006101B4">
          <w:t>standard</w:t>
        </w:r>
        <w:r w:rsidR="006101B4" w:rsidRPr="00FF6A71">
          <w:t xml:space="preserve"> </w:t>
        </w:r>
      </w:ins>
      <w:r w:rsidRPr="00FF6A71">
        <w:t>courses of study</w:t>
      </w:r>
      <w:ins w:id="3483" w:author="pete jones" w:date="2022-03-30T16:58:00Z">
        <w:r w:rsidR="006101B4">
          <w:t>,</w:t>
        </w:r>
      </w:ins>
      <w:r w:rsidRPr="00FF6A71">
        <w:t xml:space="preserve"> including mechanical engineering and industrial design. The content is structured in</w:t>
      </w:r>
      <w:ins w:id="3484" w:author="pete jones" w:date="2022-03-30T17:00:00Z">
        <w:r w:rsidR="006101B4">
          <w:t>to</w:t>
        </w:r>
      </w:ins>
      <w:r w:rsidRPr="00FF6A71">
        <w:t xml:space="preserve"> three </w:t>
      </w:r>
      <w:del w:id="3485" w:author="pete jones" w:date="2022-03-30T17:00:00Z">
        <w:r w:rsidRPr="00FF6A71" w:rsidDel="006101B4">
          <w:delText xml:space="preserve">distinct </w:delText>
        </w:r>
      </w:del>
      <w:r w:rsidRPr="00FF6A71">
        <w:t>levels, beginner, intermediate and advanced.</w:t>
      </w:r>
      <w:bookmarkStart w:id="3486" w:name="_Toc45114057"/>
    </w:p>
    <w:p w14:paraId="503DB97B" w14:textId="77777777" w:rsidR="00A33F88" w:rsidRPr="00FF6A71" w:rsidRDefault="00F95A61" w:rsidP="00F95A61">
      <w:pPr>
        <w:rPr>
          <w:b/>
          <w:bCs/>
          <w:u w:val="single"/>
        </w:rPr>
      </w:pPr>
      <w:r w:rsidRPr="00FF6A71">
        <w:rPr>
          <w:b/>
          <w:bCs/>
          <w:u w:val="single"/>
        </w:rPr>
        <w:t>Parametric Technologies Corporation (</w:t>
      </w:r>
      <w:r w:rsidR="0098490E" w:rsidRPr="00FF6A71">
        <w:rPr>
          <w:b/>
          <w:bCs/>
          <w:u w:val="single"/>
        </w:rPr>
        <w:t>PTC</w:t>
      </w:r>
      <w:bookmarkEnd w:id="3486"/>
      <w:r w:rsidRPr="00FF6A71">
        <w:rPr>
          <w:b/>
          <w:bCs/>
          <w:u w:val="single"/>
        </w:rPr>
        <w:t>)</w:t>
      </w:r>
    </w:p>
    <w:p w14:paraId="5C1E5010" w14:textId="086AC49F" w:rsidR="00A33F88" w:rsidRPr="00FF6A71" w:rsidRDefault="0098490E" w:rsidP="0098490E">
      <w:r w:rsidRPr="00FF6A71">
        <w:t>PTC develop</w:t>
      </w:r>
      <w:ins w:id="3487" w:author="pete jones" w:date="2022-03-29T18:09:00Z">
        <w:r w:rsidR="009F340E">
          <w:t>s</w:t>
        </w:r>
      </w:ins>
      <w:r w:rsidRPr="00FF6A71">
        <w:t xml:space="preserve"> digital engineering systems and support</w:t>
      </w:r>
      <w:ins w:id="3488" w:author="pete jones" w:date="2022-03-29T18:09:00Z">
        <w:r w:rsidR="009F340E">
          <w:t>s</w:t>
        </w:r>
      </w:ins>
      <w:r w:rsidRPr="00FF6A71">
        <w:t xml:space="preserve"> </w:t>
      </w:r>
      <w:ins w:id="3489" w:author="pete jones" w:date="2022-03-29T18:09:00Z">
        <w:r w:rsidR="009F340E">
          <w:t xml:space="preserve">them </w:t>
        </w:r>
      </w:ins>
      <w:r w:rsidRPr="00FF6A71">
        <w:t>globally for industrial and academic users. Deploying a multi</w:t>
      </w:r>
      <w:ins w:id="3490" w:author="pete jones" w:date="2022-03-30T17:00:00Z">
        <w:r w:rsidR="006101B4">
          <w:t>-</w:t>
        </w:r>
      </w:ins>
      <w:r w:rsidRPr="00FF6A71">
        <w:t xml:space="preserve">disciplined academic program team, PTC </w:t>
      </w:r>
      <w:del w:id="3491" w:author="pete jones" w:date="2022-03-29T18:09:00Z">
        <w:r w:rsidRPr="00FF6A71" w:rsidDel="009F340E">
          <w:delText xml:space="preserve">have </w:delText>
        </w:r>
      </w:del>
      <w:ins w:id="3492" w:author="pete jones" w:date="2022-03-29T18:09:00Z">
        <w:r w:rsidR="009F340E" w:rsidRPr="00FF6A71">
          <w:t>ha</w:t>
        </w:r>
        <w:r w:rsidR="009F340E">
          <w:t>s</w:t>
        </w:r>
        <w:r w:rsidR="009F340E" w:rsidRPr="00FF6A71">
          <w:t xml:space="preserve"> </w:t>
        </w:r>
      </w:ins>
      <w:r w:rsidRPr="00FF6A71">
        <w:t>evolved from a company focu</w:t>
      </w:r>
      <w:del w:id="3493" w:author="pete jones" w:date="2022-03-29T18:09:00Z">
        <w:r w:rsidRPr="00FF6A71" w:rsidDel="009F340E">
          <w:delText>s</w:delText>
        </w:r>
      </w:del>
      <w:r w:rsidRPr="00FF6A71">
        <w:t>sed on enabling academics to integrate 3D parametric modelling into schools and universities. The global head of the program, Dr</w:t>
      </w:r>
      <w:del w:id="3494" w:author="pete jones" w:date="2022-03-30T12:42:00Z">
        <w:r w:rsidRPr="00FF6A71" w:rsidDel="00042512">
          <w:delText>.</w:delText>
        </w:r>
      </w:del>
      <w:r w:rsidRPr="00FF6A71">
        <w:t xml:space="preserve"> Jordan Cox, describes the program as an intermediary connecting the two worlds of academia and industry, using the phrase “learning in tandem”</w:t>
      </w:r>
      <w:del w:id="3495" w:author="pete jones" w:date="2022-03-30T17:00:00Z">
        <w:r w:rsidRPr="00FF6A71" w:rsidDel="006101B4">
          <w:delText>,</w:delText>
        </w:r>
      </w:del>
      <w:r w:rsidRPr="00FF6A71">
        <w:t xml:space="preserve"> </w:t>
      </w:r>
      <w:r w:rsidRPr="00312F59">
        <w:fldChar w:fldCharType="begin" w:fldLock="1"/>
      </w:r>
      <w:r w:rsidRPr="00FF6A71">
        <w:instrText>ADDIN CSL_CITATION {"citationItems":[{"id":"ITEM-1","itemData":{"URL":"https://www.ptc.com/en/academic-program","accessed":{"date-parts":[["2020","7","1"]]},"author":[{"dropping-particle":"","family":"Cox","given":"Jordan","non-dropping-particle":"","parse-names":false,"suffix":""}],"id":"ITEM-1","issued":{"date-parts":[["2020"]]},"title":"PTC Academic Program | PTC","type":"webpage"},"uris":["http://www.mendeley.com/documents/?uuid=f389c5a3-5d02-38a0-991b-6873a6de69b0"]}],"mendeley":{"formattedCitation":"(Cox, 2020)","plainTextFormattedCitation":"(Cox, 2020)","previouslyFormattedCitation":"(Cox, 2020)"},"properties":{"noteIndex":0},"schema":"https://github.com/citation-style-language/schema/raw/master/csl-citation.json"}</w:instrText>
      </w:r>
      <w:r w:rsidRPr="00312F59">
        <w:fldChar w:fldCharType="separate"/>
      </w:r>
      <w:r w:rsidRPr="00FF6A71">
        <w:rPr>
          <w:noProof/>
        </w:rPr>
        <w:t>(Cox, 2020)</w:t>
      </w:r>
      <w:r w:rsidRPr="00312F59">
        <w:fldChar w:fldCharType="end"/>
      </w:r>
      <w:r w:rsidRPr="00FF6A71">
        <w:t xml:space="preserve">. Their program has invested in educational instructional skills to explore EdTech and support academia through K12 to undergraduates. Cox describes PTC’s change of focus towards </w:t>
      </w:r>
      <w:ins w:id="3496" w:author="pete jones" w:date="2022-03-29T18:09:00Z">
        <w:r w:rsidR="009F340E">
          <w:t xml:space="preserve">the </w:t>
        </w:r>
      </w:ins>
      <w:r w:rsidR="00F95A61" w:rsidRPr="00FF6A71">
        <w:t>Internet of Things (</w:t>
      </w:r>
      <w:r w:rsidRPr="00FF6A71">
        <w:t>IoT</w:t>
      </w:r>
      <w:r w:rsidR="00F95A61" w:rsidRPr="00FF6A71">
        <w:t>)</w:t>
      </w:r>
      <w:r w:rsidRPr="00FF6A71">
        <w:t xml:space="preserve"> and </w:t>
      </w:r>
      <w:r w:rsidR="00F95A61" w:rsidRPr="00FF6A71">
        <w:t>Augmented Reality (</w:t>
      </w:r>
      <w:r w:rsidRPr="00FF6A71">
        <w:t>AR</w:t>
      </w:r>
      <w:r w:rsidR="00F95A61" w:rsidRPr="00FF6A71">
        <w:t>)</w:t>
      </w:r>
      <w:r w:rsidRPr="00FF6A71">
        <w:t xml:space="preserve"> as the catalyst</w:t>
      </w:r>
      <w:r w:rsidR="00F95A61" w:rsidRPr="00FF6A71">
        <w:t>s</w:t>
      </w:r>
      <w:r w:rsidRPr="00FF6A71">
        <w:t xml:space="preserve"> for developing new processes and frameworks to enable academics and students to engage with new technologies and industry</w:t>
      </w:r>
      <w:ins w:id="3497" w:author="pete jones" w:date="2022-03-30T17:01:00Z">
        <w:r w:rsidR="006101B4">
          <w:t>-</w:t>
        </w:r>
      </w:ins>
      <w:del w:id="3498" w:author="pete jones" w:date="2022-03-30T17:01:00Z">
        <w:r w:rsidRPr="00FF6A71" w:rsidDel="006101B4">
          <w:delText xml:space="preserve"> </w:delText>
        </w:r>
      </w:del>
      <w:r w:rsidRPr="00FF6A71">
        <w:t>4 initiatives. PTC hosts a community forum, a</w:t>
      </w:r>
      <w:del w:id="3499" w:author="pete jones" w:date="2022-03-30T17:01:00Z">
        <w:r w:rsidRPr="00FF6A71" w:rsidDel="006101B4">
          <w:delText xml:space="preserve"> larg</w:delText>
        </w:r>
      </w:del>
      <w:ins w:id="3500" w:author="pete jones" w:date="2022-03-30T17:01:00Z">
        <w:r w:rsidR="006101B4">
          <w:t>n extensiv</w:t>
        </w:r>
      </w:ins>
      <w:r w:rsidRPr="00FF6A71">
        <w:t>e database of industrial and academic case studies, specialist developer portals, and a comprehensive resource portal.</w:t>
      </w:r>
      <w:bookmarkStart w:id="3501" w:name="_Toc45114058"/>
    </w:p>
    <w:bookmarkEnd w:id="3501"/>
    <w:p w14:paraId="693C3ABC" w14:textId="77777777" w:rsidR="00A33F88" w:rsidRPr="00FF6A71" w:rsidRDefault="00A33F88" w:rsidP="00F95A61">
      <w:pPr>
        <w:rPr>
          <w:b/>
          <w:bCs/>
          <w:u w:val="single"/>
        </w:rPr>
      </w:pPr>
      <w:r w:rsidRPr="00FF6A71">
        <w:rPr>
          <w:b/>
          <w:bCs/>
          <w:u w:val="single"/>
        </w:rPr>
        <w:t>Siemens</w:t>
      </w:r>
    </w:p>
    <w:p w14:paraId="49C67CA7" w14:textId="6C43FEE8" w:rsidR="00A33F88" w:rsidRPr="00FF6A71" w:rsidRDefault="0098490E" w:rsidP="0098490E">
      <w:r w:rsidRPr="00FF6A71">
        <w:t>Siemens provide</w:t>
      </w:r>
      <w:ins w:id="3502" w:author="pete jones" w:date="2022-03-29T18:09:00Z">
        <w:r w:rsidR="009F340E">
          <w:t>s</w:t>
        </w:r>
      </w:ins>
      <w:r w:rsidRPr="00FF6A71">
        <w:t xml:space="preserve"> a full range of academic resources to support digital engineering and collaboration under a Siemens Partners program. The focus addresses the skills gap and industry</w:t>
      </w:r>
      <w:ins w:id="3503" w:author="pete jones" w:date="2022-03-30T17:01:00Z">
        <w:r w:rsidR="006101B4">
          <w:t>-</w:t>
        </w:r>
      </w:ins>
      <w:del w:id="3504" w:author="pete jones" w:date="2022-03-30T17:01:00Z">
        <w:r w:rsidRPr="00FF6A71" w:rsidDel="006101B4">
          <w:delText xml:space="preserve"> </w:delText>
        </w:r>
      </w:del>
      <w:r w:rsidRPr="00FF6A71">
        <w:t>4 innovation initiatives. Siemen</w:t>
      </w:r>
      <w:ins w:id="3505" w:author="pete jones" w:date="2022-03-29T18:10:00Z">
        <w:r w:rsidR="009F340E">
          <w:t>'</w:t>
        </w:r>
      </w:ins>
      <w:r w:rsidRPr="00FF6A71">
        <w:t xml:space="preserve">s approach to providing “classroom ready” curricula is a development program created </w:t>
      </w:r>
      <w:del w:id="3506" w:author="pete jones" w:date="2022-03-30T17:01:00Z">
        <w:r w:rsidRPr="00FF6A71" w:rsidDel="006101B4">
          <w:delText xml:space="preserve">in collaboration </w:delText>
        </w:r>
      </w:del>
      <w:r w:rsidRPr="00FF6A71">
        <w:t xml:space="preserve">with partner universities and </w:t>
      </w:r>
      <w:del w:id="3507" w:author="pete jones" w:date="2022-04-01T15:12:00Z">
        <w:r w:rsidRPr="00FF6A71" w:rsidDel="00726256">
          <w:delText xml:space="preserve">their </w:delText>
        </w:r>
      </w:del>
      <w:del w:id="3508" w:author="pete jones" w:date="2022-03-29T18:10:00Z">
        <w:r w:rsidRPr="00FF6A71" w:rsidDel="009F340E">
          <w:delText xml:space="preserve">own </w:delText>
        </w:r>
      </w:del>
      <w:r w:rsidRPr="00FF6A71">
        <w:t xml:space="preserve">technical experts. Curriculum downloads are free to use in </w:t>
      </w:r>
      <w:del w:id="3509" w:author="pete jones" w:date="2022-03-30T17:01:00Z">
        <w:r w:rsidRPr="00FF6A71" w:rsidDel="006101B4">
          <w:delText xml:space="preserve">full </w:delText>
        </w:r>
      </w:del>
      <w:ins w:id="3510" w:author="pete jones" w:date="2022-03-30T17:01:00Z">
        <w:r w:rsidR="006101B4">
          <w:t>whole</w:t>
        </w:r>
        <w:r w:rsidR="006101B4" w:rsidRPr="00FF6A71">
          <w:t xml:space="preserve"> </w:t>
        </w:r>
      </w:ins>
      <w:r w:rsidRPr="00FF6A71">
        <w:t>or as part of solutions to meet local needs. An academic community for students and professors is supported. A comprehensive case-study database is available and showcase</w:t>
      </w:r>
      <w:ins w:id="3511" w:author="pete jones" w:date="2022-03-29T18:10:00Z">
        <w:r w:rsidR="009F340E">
          <w:t>s</w:t>
        </w:r>
      </w:ins>
      <w:r w:rsidRPr="00FF6A71">
        <w:t xml:space="preserve"> their support of the Formula Student competition. On</w:t>
      </w:r>
      <w:del w:id="3512" w:author="pete jones" w:date="2022-03-29T18:10:00Z">
        <w:r w:rsidRPr="00FF6A71" w:rsidDel="009F340E">
          <w:delText>-</w:delText>
        </w:r>
      </w:del>
      <w:r w:rsidRPr="00FF6A71">
        <w:t>line self-paced resources are available via subscription</w:t>
      </w:r>
      <w:del w:id="3513" w:author="pete jones" w:date="2022-03-30T17:01:00Z">
        <w:r w:rsidRPr="00FF6A71" w:rsidDel="006101B4">
          <w:delText xml:space="preserve">, </w:delText>
        </w:r>
      </w:del>
      <w:ins w:id="3514" w:author="pete jones" w:date="2022-03-30T17:02:00Z">
        <w:r w:rsidR="006101B4">
          <w:t>,</w:t>
        </w:r>
      </w:ins>
      <w:ins w:id="3515" w:author="pete jones" w:date="2022-03-30T17:01:00Z">
        <w:r w:rsidR="006101B4" w:rsidRPr="00FF6A71">
          <w:t xml:space="preserve"> </w:t>
        </w:r>
        <w:r w:rsidR="006101B4">
          <w:t xml:space="preserve">updating </w:t>
        </w:r>
      </w:ins>
      <w:r w:rsidRPr="00FF6A71">
        <w:t xml:space="preserve">these resources </w:t>
      </w:r>
      <w:del w:id="3516" w:author="pete jones" w:date="2022-03-30T17:01:00Z">
        <w:r w:rsidRPr="00FF6A71" w:rsidDel="006101B4">
          <w:delText xml:space="preserve">are updated </w:delText>
        </w:r>
      </w:del>
      <w:r w:rsidRPr="00FF6A71">
        <w:t>to match the latest releases of the software portfolios.</w:t>
      </w:r>
      <w:ins w:id="3517" w:author="pete jones" w:date="2022-03-29T18:10:00Z">
        <w:r w:rsidR="009F340E">
          <w:t xml:space="preserve"> </w:t>
        </w:r>
      </w:ins>
      <w:r w:rsidRPr="00312F59">
        <w:fldChar w:fldCharType="begin" w:fldLock="1"/>
      </w:r>
      <w:r w:rsidRPr="00FF6A71">
        <w:instrText>ADDIN CSL_CITATION {"citationItems":[{"id":"ITEM-1","itemData":{"URL":"https://www.plm.automation.siemens.com/global/en/our-story/partners/academic/","accessed":{"date-parts":[["2020","7","1"]]},"author":[{"dropping-particle":"","family":"Siemens","given":"","non-dropping-particle":"","parse-names":false,"suffix":""}],"id":"ITEM-1","issued":{"date-parts":[["2020"]]},"title":"Academic Partners","type":"webpage"},"uris":["http://www.mendeley.com/documents/?uuid=4705da1b-0f1b-3cfd-ab1f-2cf4f2e1d032"]}],"mendeley":{"formattedCitation":"(Siemens, 2020)","plainTextFormattedCitation":"(Siemens, 2020)","previouslyFormattedCitation":"(Siemens, 2020)"},"properties":{"noteIndex":0},"schema":"https://github.com/citation-style-language/schema/raw/master/csl-citation.json"}</w:instrText>
      </w:r>
      <w:r w:rsidRPr="00312F59">
        <w:fldChar w:fldCharType="separate"/>
      </w:r>
      <w:r w:rsidRPr="00FF6A71">
        <w:rPr>
          <w:noProof/>
        </w:rPr>
        <w:t>(Siemens, 2020)</w:t>
      </w:r>
      <w:r w:rsidRPr="00312F59">
        <w:fldChar w:fldCharType="end"/>
      </w:r>
      <w:bookmarkStart w:id="3518" w:name="_Toc45114059"/>
    </w:p>
    <w:bookmarkEnd w:id="3518"/>
    <w:p w14:paraId="0E52ECB2" w14:textId="77777777" w:rsidR="00A33F88" w:rsidRPr="00FF6A71" w:rsidRDefault="00A33F88" w:rsidP="00F95A61">
      <w:pPr>
        <w:rPr>
          <w:b/>
          <w:bCs/>
          <w:u w:val="single"/>
        </w:rPr>
      </w:pPr>
      <w:r w:rsidRPr="00FF6A71">
        <w:rPr>
          <w:b/>
          <w:bCs/>
          <w:u w:val="single"/>
        </w:rPr>
        <w:lastRenderedPageBreak/>
        <w:t>Dassault Systemes</w:t>
      </w:r>
    </w:p>
    <w:p w14:paraId="6CB7B986" w14:textId="4AD6F517" w:rsidR="00A33F88" w:rsidRPr="00FF6A71" w:rsidRDefault="0098490E" w:rsidP="0098490E">
      <w:r w:rsidRPr="00FF6A71">
        <w:t xml:space="preserve">Dassault Systemes host academic support through a web portal called 3DS Academy, </w:t>
      </w:r>
      <w:r w:rsidRPr="00312F59">
        <w:fldChar w:fldCharType="begin" w:fldLock="1"/>
      </w:r>
      <w:r w:rsidRPr="00FF6A71">
        <w:instrText>ADDIN CSL_CITATION {"citationItems":[{"id":"ITEM-1","itemData":{"URL":"https://academy.3ds.com/en","accessed":{"date-parts":[["2020","7","1"]]},"author":[{"dropping-particle":"","family":"Dassault Systèmes","given":"","non-dropping-particle":"","parse-names":false,"suffix":""}],"id":"ITEM-1","issued":{"date-parts":[["2020"]]},"title":"Dassault Systèmes Academy | website for students and educators","type":"webpage"},"uris":["http://www.mendeley.com/documents/?uuid=755544d2-055b-354d-9ede-606225c25d65"]}],"mendeley":{"formattedCitation":"(Dassault Systèmes, 2020)","plainTextFormattedCitation":"(Dassault Systèmes, 2020)","previouslyFormattedCitation":"(Dassault Systèmes, 2020)"},"properties":{"noteIndex":0},"schema":"https://github.com/citation-style-language/schema/raw/master/csl-citation.json"}</w:instrText>
      </w:r>
      <w:r w:rsidRPr="00312F59">
        <w:fldChar w:fldCharType="separate"/>
      </w:r>
      <w:r w:rsidRPr="00FF6A71">
        <w:rPr>
          <w:noProof/>
        </w:rPr>
        <w:t>(Dassault Systèmes, 2020)</w:t>
      </w:r>
      <w:r w:rsidRPr="00312F59">
        <w:fldChar w:fldCharType="end"/>
      </w:r>
      <w:r w:rsidRPr="00FF6A71">
        <w:t xml:space="preserve">. Software solutions are described in </w:t>
      </w:r>
      <w:del w:id="3519" w:author="pete jones" w:date="2022-03-30T17:02:00Z">
        <w:r w:rsidRPr="00FF6A71" w:rsidDel="006101B4">
          <w:delText xml:space="preserve">terms of academic </w:delText>
        </w:r>
      </w:del>
      <w:ins w:id="3520" w:author="pete jones" w:date="2022-03-30T17:02:00Z">
        <w:r w:rsidR="006101B4">
          <w:t>educational</w:t>
        </w:r>
        <w:r w:rsidR="006101B4" w:rsidRPr="00FF6A71">
          <w:t xml:space="preserve"> </w:t>
        </w:r>
      </w:ins>
      <w:r w:rsidRPr="00FF6A71">
        <w:t xml:space="preserve">value and how they connect to industrial engineering roles. Dassault </w:t>
      </w:r>
      <w:del w:id="3521" w:author="pete jones" w:date="2022-03-30T17:03:00Z">
        <w:r w:rsidRPr="00FF6A71" w:rsidDel="006101B4">
          <w:delText xml:space="preserve">make a </w:delText>
        </w:r>
      </w:del>
      <w:del w:id="3522" w:author="pete jones" w:date="2022-03-30T17:02:00Z">
        <w:r w:rsidRPr="00FF6A71" w:rsidDel="006101B4">
          <w:delText xml:space="preserve">strong </w:delText>
        </w:r>
      </w:del>
      <w:del w:id="3523" w:author="pete jones" w:date="2022-03-30T17:03:00Z">
        <w:r w:rsidRPr="00FF6A71" w:rsidDel="006101B4">
          <w:delText>connection</w:delText>
        </w:r>
      </w:del>
      <w:ins w:id="3524" w:author="pete jones" w:date="2022-03-30T17:03:00Z">
        <w:r w:rsidR="006101B4">
          <w:t>relates</w:t>
        </w:r>
      </w:ins>
      <w:r w:rsidRPr="00FF6A71">
        <w:t xml:space="preserve"> to educational pedagogy by phrasing </w:t>
      </w:r>
      <w:del w:id="3525" w:author="pete jones" w:date="2022-03-30T17:03:00Z">
        <w:r w:rsidRPr="00FF6A71" w:rsidDel="006101B4">
          <w:delText xml:space="preserve">their </w:delText>
        </w:r>
      </w:del>
      <w:ins w:id="3526" w:author="pete jones" w:date="2022-03-30T17:03:00Z">
        <w:r w:rsidR="006101B4">
          <w:t>its</w:t>
        </w:r>
        <w:r w:rsidR="006101B4" w:rsidRPr="00FF6A71">
          <w:t xml:space="preserve"> </w:t>
        </w:r>
      </w:ins>
      <w:r w:rsidRPr="00FF6A71">
        <w:t xml:space="preserve">solutions in </w:t>
      </w:r>
      <w:del w:id="3527" w:author="pete jones" w:date="2022-03-30T17:03:00Z">
        <w:r w:rsidRPr="00FF6A71" w:rsidDel="006101B4">
          <w:delText xml:space="preserve">terms of </w:delText>
        </w:r>
      </w:del>
      <w:del w:id="3528" w:author="pete jones" w:date="2022-03-29T18:10:00Z">
        <w:r w:rsidRPr="00FF6A71" w:rsidDel="009F340E">
          <w:delText xml:space="preserve">project </w:delText>
        </w:r>
      </w:del>
      <w:ins w:id="3529" w:author="pete jones" w:date="2022-03-29T18:10:00Z">
        <w:r w:rsidR="009F340E" w:rsidRPr="00FF6A71">
          <w:t>project</w:t>
        </w:r>
        <w:r w:rsidR="009F340E">
          <w:t>-</w:t>
        </w:r>
      </w:ins>
      <w:r w:rsidRPr="00FF6A71">
        <w:t>centric, problem-based learning and a s</w:t>
      </w:r>
      <w:del w:id="3530" w:author="pete jones" w:date="2022-03-30T17:03:00Z">
        <w:r w:rsidRPr="00FF6A71" w:rsidDel="006101B4">
          <w:delText>trong link to</w:delText>
        </w:r>
      </w:del>
      <w:ins w:id="3531" w:author="pete jones" w:date="2022-03-30T17:03:00Z">
        <w:r w:rsidR="006101B4">
          <w:t>olid link between</w:t>
        </w:r>
      </w:ins>
      <w:r w:rsidRPr="00FF6A71">
        <w:t xml:space="preserve"> CDIO and rethinking engineering education. </w:t>
      </w:r>
      <w:del w:id="3532" w:author="pete jones" w:date="2022-03-30T17:05:00Z">
        <w:r w:rsidRPr="00FF6A71" w:rsidDel="006101B4">
          <w:delText>Education communities</w:delText>
        </w:r>
      </w:del>
      <w:ins w:id="3533" w:author="pete jones" w:date="2022-03-30T17:05:00Z">
        <w:r w:rsidR="006101B4">
          <w:t>Teachers and students</w:t>
        </w:r>
      </w:ins>
      <w:r w:rsidRPr="00FF6A71">
        <w:t xml:space="preserve"> have access to a</w:t>
      </w:r>
      <w:ins w:id="3534" w:author="pete jones" w:date="2022-03-29T18:10:00Z">
        <w:r w:rsidR="009F340E">
          <w:t>n</w:t>
        </w:r>
      </w:ins>
      <w:r w:rsidRPr="00FF6A71">
        <w:t xml:space="preserve"> “EDU HUB”</w:t>
      </w:r>
      <w:ins w:id="3535" w:author="pete jones" w:date="2022-03-30T17:08:00Z">
        <w:r w:rsidR="006101B4">
          <w:t>. The database is an</w:t>
        </w:r>
      </w:ins>
      <w:del w:id="3536" w:author="pete jones" w:date="2022-03-30T17:08:00Z">
        <w:r w:rsidRPr="00FF6A71" w:rsidDel="006101B4">
          <w:delText xml:space="preserve"> </w:delText>
        </w:r>
      </w:del>
      <w:del w:id="3537" w:author="pete jones" w:date="2022-03-30T17:04:00Z">
        <w:r w:rsidRPr="00FF6A71" w:rsidDel="006101B4">
          <w:delText xml:space="preserve">which is </w:delText>
        </w:r>
      </w:del>
      <w:del w:id="3538" w:author="pete jones" w:date="2022-03-30T17:08:00Z">
        <w:r w:rsidRPr="00FF6A71" w:rsidDel="006101B4">
          <w:delText>described as an</w:delText>
        </w:r>
      </w:del>
      <w:r w:rsidRPr="00FF6A71">
        <w:t xml:space="preserve"> immersive environment</w:t>
      </w:r>
      <w:ins w:id="3539" w:author="pete jones" w:date="2022-03-30T17:05:00Z">
        <w:r w:rsidR="006101B4">
          <w:t xml:space="preserve"> containing a </w:t>
        </w:r>
      </w:ins>
      <w:del w:id="3540" w:author="pete jones" w:date="2022-03-30T17:05:00Z">
        <w:r w:rsidRPr="00FF6A71" w:rsidDel="006101B4">
          <w:delText xml:space="preserve">. </w:delText>
        </w:r>
      </w:del>
      <w:del w:id="3541" w:author="pete jones" w:date="2022-03-30T17:04:00Z">
        <w:r w:rsidRPr="00FF6A71" w:rsidDel="006101B4">
          <w:delText xml:space="preserve">The EDU HUB is a </w:delText>
        </w:r>
      </w:del>
      <w:r w:rsidRPr="00FF6A71">
        <w:t>multi-disciplinary repository of case</w:t>
      </w:r>
      <w:del w:id="3542" w:author="pete jones" w:date="2022-03-29T18:10:00Z">
        <w:r w:rsidRPr="00FF6A71" w:rsidDel="009F340E">
          <w:delText>-</w:delText>
        </w:r>
      </w:del>
      <w:ins w:id="3543" w:author="pete jones" w:date="2022-03-29T18:10:00Z">
        <w:r w:rsidR="009F340E">
          <w:t xml:space="preserve"> </w:t>
        </w:r>
      </w:ins>
      <w:r w:rsidRPr="00FF6A71">
        <w:t>studies and academic experiences</w:t>
      </w:r>
      <w:ins w:id="3544" w:author="pete jones" w:date="2022-03-30T17:07:00Z">
        <w:r w:rsidR="006101B4">
          <w:t>.</w:t>
        </w:r>
      </w:ins>
      <w:ins w:id="3545" w:author="pete jones" w:date="2022-03-30T17:04:00Z">
        <w:r w:rsidR="006101B4">
          <w:t xml:space="preserve"> </w:t>
        </w:r>
      </w:ins>
      <w:ins w:id="3546" w:author="pete jones" w:date="2022-03-30T17:07:00Z">
        <w:r w:rsidR="006101B4">
          <w:t>A</w:t>
        </w:r>
      </w:ins>
      <w:ins w:id="3547" w:author="pete jones" w:date="2022-03-30T17:06:00Z">
        <w:r w:rsidR="006101B4" w:rsidRPr="00FF6A71">
          <w:t>cademic professionals</w:t>
        </w:r>
        <w:r w:rsidR="006101B4">
          <w:t xml:space="preserve"> </w:t>
        </w:r>
      </w:ins>
      <w:ins w:id="3548" w:author="pete jones" w:date="2022-03-30T17:07:00Z">
        <w:r w:rsidR="006101B4">
          <w:t xml:space="preserve">contribute to a </w:t>
        </w:r>
      </w:ins>
      <w:del w:id="3549" w:author="pete jones" w:date="2022-03-30T17:04:00Z">
        <w:r w:rsidRPr="00FF6A71" w:rsidDel="006101B4">
          <w:delText>. A</w:delText>
        </w:r>
      </w:del>
      <w:del w:id="3550" w:author="pete jones" w:date="2022-03-30T17:07:00Z">
        <w:r w:rsidRPr="00FF6A71" w:rsidDel="006101B4">
          <w:delText xml:space="preserve"> </w:delText>
        </w:r>
      </w:del>
      <w:r w:rsidRPr="00FF6A71">
        <w:t>peer learning experience</w:t>
      </w:r>
      <w:del w:id="3551" w:author="pete jones" w:date="2022-03-30T17:07:00Z">
        <w:r w:rsidRPr="00FF6A71" w:rsidDel="006101B4">
          <w:delText xml:space="preserve"> provides access to resources developed by</w:delText>
        </w:r>
      </w:del>
      <w:del w:id="3552" w:author="pete jones" w:date="2022-03-30T17:06:00Z">
        <w:r w:rsidRPr="00FF6A71" w:rsidDel="006101B4">
          <w:delText xml:space="preserve"> academic professionals</w:delText>
        </w:r>
      </w:del>
      <w:r w:rsidRPr="00FF6A71">
        <w:t>. On</w:t>
      </w:r>
      <w:del w:id="3553" w:author="pete jones" w:date="2022-03-29T18:10:00Z">
        <w:r w:rsidRPr="00FF6A71" w:rsidDel="009F340E">
          <w:delText>-</w:delText>
        </w:r>
      </w:del>
      <w:r w:rsidRPr="00FF6A71">
        <w:t xml:space="preserve">line self-paced learning </w:t>
      </w:r>
      <w:del w:id="3554" w:author="pete jones" w:date="2022-03-30T17:06:00Z">
        <w:r w:rsidRPr="00FF6A71" w:rsidDel="006101B4">
          <w:delText>is supported by</w:delText>
        </w:r>
      </w:del>
      <w:ins w:id="3555" w:author="pete jones" w:date="2022-03-30T17:06:00Z">
        <w:r w:rsidR="006101B4">
          <w:t>via</w:t>
        </w:r>
      </w:ins>
      <w:r w:rsidRPr="00FF6A71">
        <w:t xml:space="preserve"> a comprehensive library of resources called Companion Learning </w:t>
      </w:r>
      <w:del w:id="3556" w:author="pete jones" w:date="2022-03-29T18:10:00Z">
        <w:r w:rsidRPr="00FF6A71" w:rsidDel="009F340E">
          <w:delText xml:space="preserve">space </w:delText>
        </w:r>
      </w:del>
      <w:ins w:id="3557" w:author="pete jones" w:date="2022-03-29T18:10:00Z">
        <w:r w:rsidR="009F340E">
          <w:t>S</w:t>
        </w:r>
        <w:r w:rsidR="009F340E" w:rsidRPr="00FF6A71">
          <w:t xml:space="preserve">pace </w:t>
        </w:r>
      </w:ins>
      <w:r w:rsidRPr="00FF6A71">
        <w:t>(CLS). The portal includes a project showroom and many challenge projects designed to inspire students. Dassault provide</w:t>
      </w:r>
      <w:ins w:id="3558" w:author="pete jones" w:date="2022-03-29T18:10:00Z">
        <w:r w:rsidR="009F340E">
          <w:t>s</w:t>
        </w:r>
      </w:ins>
      <w:r w:rsidRPr="00FF6A71">
        <w:t xml:space="preserve"> detailed and practical examples of their collaboration with academia to support a creative curriculum experience.</w:t>
      </w:r>
      <w:bookmarkStart w:id="3559" w:name="_Toc45114060"/>
    </w:p>
    <w:p w14:paraId="0FF89C8E" w14:textId="77777777" w:rsidR="00A33F88" w:rsidRPr="00FF6A71" w:rsidRDefault="00146B0B" w:rsidP="00F95A61">
      <w:pPr>
        <w:rPr>
          <w:b/>
          <w:bCs/>
          <w:u w:val="single"/>
        </w:rPr>
      </w:pPr>
      <w:r w:rsidRPr="00FF6A71">
        <w:rPr>
          <w:b/>
          <w:bCs/>
          <w:u w:val="single"/>
        </w:rPr>
        <w:t>Summary</w:t>
      </w:r>
    </w:p>
    <w:bookmarkEnd w:id="3559"/>
    <w:p w14:paraId="5340D745" w14:textId="2F7D0576" w:rsidR="00A33F88" w:rsidRPr="00FF6A71" w:rsidRDefault="0098490E" w:rsidP="0098490E">
      <w:r w:rsidRPr="00FF6A71">
        <w:t xml:space="preserve">The </w:t>
      </w:r>
      <w:del w:id="3560" w:author="pete jones" w:date="2022-03-30T17:08:00Z">
        <w:r w:rsidRPr="00FF6A71" w:rsidDel="006101B4">
          <w:delText xml:space="preserve">major </w:delText>
        </w:r>
      </w:del>
      <w:ins w:id="3561" w:author="pete jones" w:date="2022-03-30T17:08:00Z">
        <w:r w:rsidR="006101B4">
          <w:t>primary</w:t>
        </w:r>
        <w:r w:rsidR="006101B4" w:rsidRPr="00FF6A71">
          <w:t xml:space="preserve"> </w:t>
        </w:r>
      </w:ins>
      <w:r w:rsidRPr="00FF6A71">
        <w:t>digital engineering software developers are making an impact on academic experiences</w:t>
      </w:r>
      <w:del w:id="3562" w:author="pete jones" w:date="2022-03-30T17:09:00Z">
        <w:r w:rsidRPr="00FF6A71" w:rsidDel="006101B4">
          <w:delText xml:space="preserve">, </w:delText>
        </w:r>
      </w:del>
      <w:ins w:id="3563" w:author="pete jones" w:date="2022-03-30T17:09:00Z">
        <w:r w:rsidR="006101B4">
          <w:t>;</w:t>
        </w:r>
        <w:r w:rsidR="006101B4" w:rsidRPr="00FF6A71">
          <w:t xml:space="preserve"> </w:t>
        </w:r>
      </w:ins>
      <w:r w:rsidRPr="00FF6A71">
        <w:t>their pedagogical approaches have kept pace with technological advances. However, most of the value in these rich resources support</w:t>
      </w:r>
      <w:ins w:id="3564" w:author="pete jones" w:date="2022-03-29T18:10:00Z">
        <w:r w:rsidR="009F340E">
          <w:t>s</w:t>
        </w:r>
      </w:ins>
      <w:r w:rsidRPr="00FF6A71">
        <w:t xml:space="preserve"> capstone projects either at </w:t>
      </w:r>
      <w:ins w:id="3565" w:author="pete jones" w:date="2022-03-29T18:10:00Z">
        <w:r w:rsidR="009F340E">
          <w:t xml:space="preserve">the </w:t>
        </w:r>
      </w:ins>
      <w:r w:rsidRPr="00FF6A71">
        <w:t xml:space="preserve">module or course level. </w:t>
      </w:r>
      <w:del w:id="3566" w:author="pete jones" w:date="2022-03-30T17:09:00Z">
        <w:r w:rsidRPr="00FF6A71" w:rsidDel="006101B4">
          <w:delText xml:space="preserve">The </w:delText>
        </w:r>
      </w:del>
      <w:ins w:id="3567" w:author="pete jones" w:date="2022-03-30T17:09:00Z">
        <w:r w:rsidR="006101B4">
          <w:t>Moreover, t</w:t>
        </w:r>
        <w:r w:rsidR="006101B4" w:rsidRPr="00FF6A71">
          <w:t xml:space="preserve">he </w:t>
        </w:r>
      </w:ins>
      <w:r w:rsidRPr="00FF6A71">
        <w:t xml:space="preserve">software developers position their resources within a </w:t>
      </w:r>
      <w:del w:id="3568" w:author="pete jones" w:date="2022-03-30T17:09:00Z">
        <w:r w:rsidRPr="00FF6A71" w:rsidDel="006101B4">
          <w:delText>framework of blended learning</w:delText>
        </w:r>
      </w:del>
      <w:ins w:id="3569" w:author="pete jones" w:date="2022-03-30T17:09:00Z">
        <w:r w:rsidR="006101B4">
          <w:t>blended learning framework</w:t>
        </w:r>
      </w:ins>
      <w:del w:id="3570" w:author="pete jones" w:date="2022-03-30T17:09:00Z">
        <w:r w:rsidRPr="00FF6A71" w:rsidDel="006101B4">
          <w:delText>, but</w:delText>
        </w:r>
      </w:del>
      <w:ins w:id="3571" w:author="pete jones" w:date="2022-03-30T17:09:00Z">
        <w:r w:rsidR="006101B4">
          <w:t>. Still,</w:t>
        </w:r>
      </w:ins>
      <w:r w:rsidRPr="00FF6A71">
        <w:t xml:space="preserve"> academic institutes have a </w:t>
      </w:r>
      <w:del w:id="3572" w:author="pete jones" w:date="2022-03-30T17:09:00Z">
        <w:r w:rsidRPr="00FF6A71" w:rsidDel="006101B4">
          <w:delText xml:space="preserve">wider </w:delText>
        </w:r>
      </w:del>
      <w:ins w:id="3573" w:author="pete jones" w:date="2022-03-30T17:09:00Z">
        <w:r w:rsidR="006101B4">
          <w:t>broa</w:t>
        </w:r>
        <w:r w:rsidR="006101B4" w:rsidRPr="00FF6A71">
          <w:t xml:space="preserve">der </w:t>
        </w:r>
      </w:ins>
      <w:r w:rsidRPr="00FF6A71">
        <w:t>context and responsibility to structure that learning framework such that it exploits technology rather than being driven by it.</w:t>
      </w:r>
    </w:p>
    <w:p w14:paraId="4B726929" w14:textId="02C82B23" w:rsidR="00A33F88" w:rsidRPr="00FF6A71" w:rsidRDefault="0098490E" w:rsidP="0098490E">
      <w:r w:rsidRPr="00FF6A71">
        <w:t>A definition of blended learning is necessary to p</w:t>
      </w:r>
      <w:del w:id="3574" w:author="pete jones" w:date="2022-03-30T17:09:00Z">
        <w:r w:rsidRPr="00FF6A71" w:rsidDel="006101B4">
          <w:delText>rovide a means of positioning</w:delText>
        </w:r>
      </w:del>
      <w:ins w:id="3575" w:author="pete jones" w:date="2022-03-30T17:09:00Z">
        <w:r w:rsidR="006101B4">
          <w:t>osition</w:t>
        </w:r>
      </w:ins>
      <w:r w:rsidRPr="00FF6A71">
        <w:t xml:space="preserve"> the academic offerings of software developers </w:t>
      </w:r>
      <w:del w:id="3576" w:author="pete jones" w:date="2022-03-30T17:09:00Z">
        <w:r w:rsidRPr="00FF6A71" w:rsidDel="006101B4">
          <w:delText>within a wi</w:delText>
        </w:r>
      </w:del>
      <w:ins w:id="3577" w:author="pete jones" w:date="2022-03-30T17:09:00Z">
        <w:r w:rsidR="006101B4">
          <w:t>in a broa</w:t>
        </w:r>
      </w:ins>
      <w:r w:rsidRPr="00FF6A71">
        <w:t xml:space="preserve">der framework of </w:t>
      </w:r>
      <w:del w:id="3578" w:author="pete jones" w:date="2022-03-29T18:11:00Z">
        <w:r w:rsidRPr="00FF6A71" w:rsidDel="009F340E">
          <w:delText xml:space="preserve">the </w:delText>
        </w:r>
      </w:del>
      <w:r w:rsidRPr="00FF6A71">
        <w:t xml:space="preserve">higher educational understanding. Krause provides an acceptable description; teaching and learning environments </w:t>
      </w:r>
      <w:del w:id="3579" w:author="pete jones" w:date="2022-03-29T18:11:00Z">
        <w:r w:rsidRPr="00FF6A71" w:rsidDel="009F340E">
          <w:delText xml:space="preserve">which </w:delText>
        </w:r>
      </w:del>
      <w:ins w:id="3580" w:author="pete jones" w:date="2022-03-29T18:11:00Z">
        <w:r w:rsidR="009F340E">
          <w:t>that</w:t>
        </w:r>
        <w:r w:rsidR="009F340E" w:rsidRPr="00FF6A71">
          <w:t xml:space="preserve"> </w:t>
        </w:r>
      </w:ins>
      <w:r w:rsidRPr="00FF6A71">
        <w:t>are effectively integrated with different modes of delivery, models of teaching</w:t>
      </w:r>
      <w:ins w:id="3581" w:author="pete jones" w:date="2022-03-29T18:11:00Z">
        <w:r w:rsidR="009F340E">
          <w:t>,</w:t>
        </w:r>
      </w:ins>
      <w:r w:rsidRPr="00FF6A71">
        <w:t xml:space="preserve"> and styles of learning as a result of adopting a strategic and systematic approach to the use of technology combined with the best features of face‐to‐face interaction, (Krause 2007, cited by </w:t>
      </w:r>
      <w:r w:rsidRPr="00312F59">
        <w:fldChar w:fldCharType="begin" w:fldLock="1"/>
      </w:r>
      <w:r w:rsidRPr="00FF6A71">
        <w:instrText>ADDIN CSL_CITATION {"citationItems":[{"id":"ITEM-1","itemData":{"DOI":"10.1111/ejed.12330","ISSN":"0141-8211","abstract":"Blended learning has risen in popularity in the last two decades as it has been shown to be an effective approach for accommodating an increasingly diverse student population in higher education and enriching the learning environment by incorporating online teaching resources. Blending significant elements of the learning environment such as face-to-face, online and self-paced learning leads to better student experiences and outcomes and more efficient teaching and course management practices if combined appropriately. Hence, an appropriate systematic and dynamic approach of blended learning design is crucial for a positive outcome, starting with planning for integrating blended elements into a course and creating blended activities and implementing them. Evaluating their effectiveness and knowing in which environments they work better and improving the blended activities designed from both the student’s and instructor’s perspective are critical for the next delivery of the course. This article aims to increase awareness of higher education educators about how traditional face-to-face learning can be transformed into blended courses so as to develop student engagement with both in-class and online approaches, whilst being time effective for the instructor.","author":[{"dropping-particle":"","family":"Serrano","given":"Dolores R.","non-dropping-particle":"","parse-names":false,"suffix":""},{"dropping-particle":"","family":"Dea‐Ayuela","given":"Maria Auxiliadora","non-dropping-particle":"","parse-names":false,"suffix":""},{"dropping-particle":"","family":"Gonzalez‐Burgos","given":"Elena","non-dropping-particle":"","parse-names":false,"suffix":""},{"dropping-particle":"","family":"Serrano‐Gil","given":"Alfonso","non-dropping-particle":"","parse-names":false,"suffix":""},{"dropping-particle":"","family":"Lalatsa","given":"Aikaterini","non-dropping-particle":"","parse-names":false,"suffix":""}],"container-title":"European Journal of Education","id":"ITEM-1","issue":"2","issued":{"date-parts":[["2019","6","5"]]},"page":"273-286","publisher":"Blackwell Publishing Ltd","title":"Technology‐enhanced learning in higher education: How to enhance student engagement through blended learning","type":"article-journal","volume":"54"},"uris":["http://www.mendeley.com/documents/?uuid=4caf3af1-d0be-3f8d-94bd-3563d8132b64"]}],"mendeley":{"formattedCitation":"(Serrano &lt;i&gt;et al.&lt;/i&gt;, 2019)","plainTextFormattedCitation":"(Serrano et al., 2019)","previouslyFormattedCitation":"(Serrano &lt;i&gt;et al.&lt;/i&gt;, 2019)"},"properties":{"noteIndex":0},"schema":"https://github.com/citation-style-language/schema/raw/master/csl-citation.json"}</w:instrText>
      </w:r>
      <w:r w:rsidRPr="00312F59">
        <w:fldChar w:fldCharType="separate"/>
      </w:r>
      <w:r w:rsidRPr="00FF6A71">
        <w:rPr>
          <w:noProof/>
        </w:rPr>
        <w:t xml:space="preserve">(Serrano </w:t>
      </w:r>
      <w:r w:rsidRPr="00FF6A71">
        <w:rPr>
          <w:i/>
          <w:noProof/>
        </w:rPr>
        <w:t>et al.</w:t>
      </w:r>
      <w:r w:rsidRPr="00FF6A71">
        <w:rPr>
          <w:noProof/>
        </w:rPr>
        <w:t>, 2019)</w:t>
      </w:r>
      <w:r w:rsidRPr="00312F59">
        <w:fldChar w:fldCharType="end"/>
      </w:r>
      <w:r w:rsidRPr="00FF6A71">
        <w:t>. Software vendors use educational phrases to demonstrate how their tools and education</w:t>
      </w:r>
      <w:del w:id="3582" w:author="pete jones" w:date="2022-03-29T18:11:00Z">
        <w:r w:rsidRPr="00FF6A71" w:rsidDel="009F340E">
          <w:delText xml:space="preserve"> / </w:delText>
        </w:r>
      </w:del>
      <w:ins w:id="3583" w:author="pete jones" w:date="2022-03-29T18:11:00Z">
        <w:r w:rsidR="009F340E">
          <w:t>/</w:t>
        </w:r>
      </w:ins>
      <w:r w:rsidRPr="00FF6A71">
        <w:t xml:space="preserve">training resources dovetail into modern pedagogical approaches by liberal use of </w:t>
      </w:r>
      <w:ins w:id="3584" w:author="pete jones" w:date="2022-03-30T17:10:00Z">
        <w:r w:rsidR="006101B4">
          <w:t xml:space="preserve">the </w:t>
        </w:r>
      </w:ins>
      <w:r w:rsidRPr="00FF6A71">
        <w:t xml:space="preserve">terms </w:t>
      </w:r>
      <w:del w:id="3585" w:author="pete jones" w:date="2022-03-30T17:10:00Z">
        <w:r w:rsidRPr="00FF6A71" w:rsidDel="006101B4">
          <w:delText xml:space="preserve">such as </w:delText>
        </w:r>
      </w:del>
      <w:r w:rsidRPr="00FF6A71">
        <w:t xml:space="preserve">flipped classroom, self-paced learning, problem-based learning, etc. There are </w:t>
      </w:r>
      <w:del w:id="3586" w:author="pete jones" w:date="2022-03-30T17:11:00Z">
        <w:r w:rsidRPr="00FF6A71" w:rsidDel="006101B4">
          <w:lastRenderedPageBreak/>
          <w:delText xml:space="preserve">useful </w:delText>
        </w:r>
      </w:del>
      <w:ins w:id="3587" w:author="pete jones" w:date="2022-03-30T17:11:00Z">
        <w:r w:rsidR="006101B4">
          <w:t>valuable</w:t>
        </w:r>
        <w:r w:rsidR="006101B4" w:rsidRPr="00FF6A71">
          <w:t xml:space="preserve"> </w:t>
        </w:r>
      </w:ins>
      <w:r w:rsidRPr="00FF6A71">
        <w:t xml:space="preserve">and well-crafted resources available, but the real value is the </w:t>
      </w:r>
      <w:del w:id="3588" w:author="pete jones" w:date="2022-03-30T17:11:00Z">
        <w:r w:rsidRPr="00FF6A71" w:rsidDel="006101B4">
          <w:delText xml:space="preserve">effective </w:delText>
        </w:r>
      </w:del>
      <w:ins w:id="3589" w:author="pete jones" w:date="2022-03-30T17:11:00Z">
        <w:r w:rsidR="006101B4">
          <w:t>practical</w:t>
        </w:r>
        <w:r w:rsidR="006101B4" w:rsidRPr="00FF6A71">
          <w:t xml:space="preserve"> </w:t>
        </w:r>
      </w:ins>
      <w:r w:rsidRPr="00FF6A71">
        <w:t>design of learning programmes that exploit</w:t>
      </w:r>
      <w:del w:id="3590" w:author="pete jones" w:date="2022-03-29T18:11:00Z">
        <w:r w:rsidRPr="00FF6A71" w:rsidDel="009F340E">
          <w:delText>s</w:delText>
        </w:r>
      </w:del>
      <w:r w:rsidRPr="00FF6A71">
        <w:t xml:space="preserve"> these ready-made solutions.</w:t>
      </w:r>
    </w:p>
    <w:p w14:paraId="6F1A0A2D" w14:textId="4D2DCA03" w:rsidR="00A33F88" w:rsidRPr="00FF6A71" w:rsidRDefault="0098490E" w:rsidP="0098490E">
      <w:del w:id="3591" w:author="pete jones" w:date="2022-03-30T17:11:00Z">
        <w:r w:rsidRPr="00FF6A71" w:rsidDel="006101B4">
          <w:delText>All t</w:delText>
        </w:r>
      </w:del>
      <w:ins w:id="3592" w:author="pete jones" w:date="2022-03-30T17:11:00Z">
        <w:r w:rsidR="006101B4">
          <w:t>T</w:t>
        </w:r>
      </w:ins>
      <w:r w:rsidRPr="00FF6A71">
        <w:t xml:space="preserve">he </w:t>
      </w:r>
      <w:del w:id="3593" w:author="pete jones" w:date="2022-03-30T17:11:00Z">
        <w:r w:rsidRPr="00FF6A71" w:rsidDel="006101B4">
          <w:delText xml:space="preserve">major </w:delText>
        </w:r>
      </w:del>
      <w:ins w:id="3594" w:author="pete jones" w:date="2022-03-30T17:11:00Z">
        <w:r w:rsidR="006101B4">
          <w:t>significant</w:t>
        </w:r>
        <w:r w:rsidR="006101B4" w:rsidRPr="00FF6A71">
          <w:t xml:space="preserve"> </w:t>
        </w:r>
      </w:ins>
      <w:r w:rsidRPr="00FF6A71">
        <w:t xml:space="preserve">developers offer graded role-based certification programs </w:t>
      </w:r>
      <w:del w:id="3595" w:author="pete jones" w:date="2022-03-30T17:11:00Z">
        <w:r w:rsidRPr="00FF6A71" w:rsidDel="006101B4">
          <w:delText xml:space="preserve">aimed </w:delText>
        </w:r>
      </w:del>
      <w:r w:rsidRPr="00FF6A71">
        <w:t xml:space="preserve">to improve employability and recognition. </w:t>
      </w:r>
      <w:del w:id="3596" w:author="pete jones" w:date="2022-03-30T17:11:00Z">
        <w:r w:rsidRPr="00FF6A71" w:rsidDel="006101B4">
          <w:delText xml:space="preserve">Certification </w:delText>
        </w:r>
      </w:del>
      <w:ins w:id="3597" w:author="pete jones" w:date="2022-03-30T17:11:00Z">
        <w:r w:rsidR="006101B4">
          <w:t>However, although perceived as valuable, certification</w:t>
        </w:r>
      </w:ins>
      <w:del w:id="3598" w:author="pete jones" w:date="2022-03-30T17:11:00Z">
        <w:r w:rsidRPr="00FF6A71" w:rsidDel="006101B4">
          <w:delText>although perceived as valuable</w:delText>
        </w:r>
      </w:del>
      <w:r w:rsidRPr="00FF6A71">
        <w:t xml:space="preserve"> does incur a workload overhead at additional tuition cost</w:t>
      </w:r>
      <w:ins w:id="3599" w:author="pete jones" w:date="2022-03-30T17:11:00Z">
        <w:r w:rsidR="006101B4">
          <w:t>s</w:t>
        </w:r>
      </w:ins>
      <w:r w:rsidRPr="00FF6A71">
        <w:t>, which students may have difficulty reconciling with</w:t>
      </w:r>
      <w:del w:id="3600" w:author="pete jones" w:date="2022-03-29T18:11:00Z">
        <w:r w:rsidRPr="00FF6A71" w:rsidDel="009F340E">
          <w:delText>in</w:delText>
        </w:r>
      </w:del>
      <w:r w:rsidRPr="00FF6A71">
        <w:t xml:space="preserve"> the overall academic experience.</w:t>
      </w:r>
      <w:bookmarkStart w:id="3601" w:name="_Toc45114061"/>
    </w:p>
    <w:p w14:paraId="4AE7A91A" w14:textId="66D621CB" w:rsidR="0071241C" w:rsidRPr="00FF6A71" w:rsidDel="00AB7BE9" w:rsidRDefault="0071241C" w:rsidP="00F95A61">
      <w:pPr>
        <w:rPr>
          <w:del w:id="3602" w:author="pete jones" w:date="2022-01-04T13:29:00Z"/>
          <w:b/>
          <w:bCs/>
          <w:u w:val="single"/>
        </w:rPr>
      </w:pPr>
    </w:p>
    <w:p w14:paraId="23074D68" w14:textId="23AD5020" w:rsidR="00A33F88" w:rsidRPr="00FF6A71" w:rsidRDefault="0098490E" w:rsidP="00F95A61">
      <w:pPr>
        <w:rPr>
          <w:b/>
          <w:bCs/>
          <w:u w:val="single"/>
        </w:rPr>
      </w:pPr>
      <w:r w:rsidRPr="00FF6A71">
        <w:rPr>
          <w:b/>
          <w:bCs/>
          <w:u w:val="single"/>
        </w:rPr>
        <w:t>Important developer facts</w:t>
      </w:r>
      <w:bookmarkEnd w:id="3601"/>
    </w:p>
    <w:p w14:paraId="37E5E734" w14:textId="493898E3" w:rsidR="00A33F88" w:rsidRPr="00FF6A71" w:rsidRDefault="0098490E" w:rsidP="0098490E">
      <w:r w:rsidRPr="00FF6A71">
        <w:t>The top 10 PLM vendors share 80% of an almost $20b annual market for PLM</w:t>
      </w:r>
      <w:r w:rsidR="00F95A61" w:rsidRPr="00FF6A71">
        <w:t xml:space="preserve">, refer to </w:t>
      </w:r>
      <w:r w:rsidR="00F95A61" w:rsidRPr="00312F59">
        <w:fldChar w:fldCharType="begin"/>
      </w:r>
      <w:r w:rsidR="00F95A61" w:rsidRPr="00FF6A71">
        <w:instrText xml:space="preserve"> REF _Ref63949477 \h  \* MERGEFORMAT </w:instrText>
      </w:r>
      <w:r w:rsidR="00F95A61" w:rsidRPr="00312F59">
        <w:fldChar w:fldCharType="separate"/>
      </w:r>
      <w:ins w:id="3603" w:author="pete jones" w:date="2022-04-05T11:31:00Z">
        <w:r w:rsidR="00D94147" w:rsidRPr="00D94147">
          <w:rPr>
            <w:rPrChange w:id="3604" w:author="pete jones" w:date="2022-04-05T11:31:00Z">
              <w:rPr>
                <w:i/>
                <w:iCs/>
                <w:color w:val="44546A" w:themeColor="text2"/>
                <w:sz w:val="18"/>
                <w:szCs w:val="18"/>
              </w:rPr>
            </w:rPrChange>
          </w:rPr>
          <w:t xml:space="preserve">Figure </w:t>
        </w:r>
        <w:r w:rsidR="00D94147" w:rsidRPr="00D94147">
          <w:rPr>
            <w:rPrChange w:id="3605" w:author="pete jones" w:date="2022-04-05T11:31:00Z">
              <w:rPr>
                <w:i/>
                <w:iCs/>
                <w:noProof/>
                <w:color w:val="44546A" w:themeColor="text2"/>
                <w:sz w:val="18"/>
                <w:szCs w:val="18"/>
              </w:rPr>
            </w:rPrChange>
          </w:rPr>
          <w:t>2</w:t>
        </w:r>
        <w:r w:rsidR="00D94147" w:rsidRPr="00D94147">
          <w:rPr>
            <w:rPrChange w:id="3606" w:author="pete jones" w:date="2022-04-05T11:31:00Z">
              <w:rPr>
                <w:i/>
                <w:iCs/>
                <w:color w:val="44546A" w:themeColor="text2"/>
                <w:sz w:val="18"/>
                <w:szCs w:val="18"/>
              </w:rPr>
            </w:rPrChange>
          </w:rPr>
          <w:noBreakHyphen/>
        </w:r>
        <w:r w:rsidR="00D94147" w:rsidRPr="00D94147">
          <w:rPr>
            <w:rPrChange w:id="3607" w:author="pete jones" w:date="2022-04-05T11:31:00Z">
              <w:rPr>
                <w:i/>
                <w:iCs/>
                <w:noProof/>
                <w:color w:val="44546A" w:themeColor="text2"/>
                <w:sz w:val="18"/>
                <w:szCs w:val="18"/>
              </w:rPr>
            </w:rPrChange>
          </w:rPr>
          <w:t>9</w:t>
        </w:r>
      </w:ins>
      <w:del w:id="3608" w:author="pete jones" w:date="2022-03-16T14:25:00Z">
        <w:r w:rsidR="00DD384C" w:rsidRPr="00FF6A71" w:rsidDel="001B0BBB">
          <w:delText>Figure</w:delText>
        </w:r>
        <w:r w:rsidR="00DD384C" w:rsidRPr="00FF6A71" w:rsidDel="001B0BBB">
          <w:rPr>
            <w:rPrChange w:id="3609" w:author="pete jones" w:date="2022-01-04T13:45:00Z">
              <w:rPr>
                <w:i/>
                <w:iCs/>
                <w:color w:val="44546A" w:themeColor="text2"/>
                <w:sz w:val="18"/>
                <w:szCs w:val="18"/>
              </w:rPr>
            </w:rPrChange>
          </w:rPr>
          <w:delText xml:space="preserve"> </w:delText>
        </w:r>
        <w:r w:rsidR="00DD384C" w:rsidRPr="00FF6A71" w:rsidDel="001B0BBB">
          <w:rPr>
            <w:rPrChange w:id="3610" w:author="pete jones" w:date="2022-01-04T13:45:00Z">
              <w:rPr>
                <w:i/>
                <w:iCs/>
                <w:noProof/>
                <w:color w:val="44546A" w:themeColor="text2"/>
              </w:rPr>
            </w:rPrChange>
          </w:rPr>
          <w:delText>2</w:delText>
        </w:r>
        <w:r w:rsidR="00DD384C" w:rsidRPr="00FF6A71" w:rsidDel="001B0BBB">
          <w:rPr>
            <w:rPrChange w:id="3611" w:author="pete jones" w:date="2022-01-04T13:45:00Z">
              <w:rPr>
                <w:i/>
                <w:iCs/>
                <w:noProof/>
                <w:color w:val="44546A" w:themeColor="text2"/>
              </w:rPr>
            </w:rPrChange>
          </w:rPr>
          <w:noBreakHyphen/>
          <w:delText>7</w:delText>
        </w:r>
      </w:del>
      <w:r w:rsidR="00F95A61" w:rsidRPr="00312F59">
        <w:fldChar w:fldCharType="end"/>
      </w:r>
      <w:r w:rsidRPr="00FF6A71">
        <w:t xml:space="preserve">. The four vendors reviewed rank as follows: Source </w:t>
      </w:r>
      <w:r w:rsidRPr="00312F59">
        <w:fldChar w:fldCharType="begin" w:fldLock="1"/>
      </w:r>
      <w:r w:rsidRPr="00FF6A71">
        <w:instrText>ADDIN CSL_CITATION {"citationItems":[{"id":"ITEM-1","itemData":{"URL":"https://www.appsruntheworld.com/top-10-product-lifecycle-management-engineering-software-vendors-and-market-forecast/","accessed":{"date-parts":[["2020","7","1"]]},"author":[{"dropping-particle":"","family":"Appsruntheworld.com","given":"","non-dropping-particle":"","parse-names":false,"suffix":""}],"id":"ITEM-1","issued":{"date-parts":[["2018"]]},"title":"Top 10 PLM and Engineering Software Vendors","type":"webpage"},"uris":["http://www.mendeley.com/documents/?uuid=bc4672ee-bc82-310b-928a-ceb993f22f1d"]}],"mendeley":{"formattedCitation":"(Appsruntheworld.com, 2018)","plainTextFormattedCitation":"(Appsruntheworld.com, 2018)","previouslyFormattedCitation":"(Appsruntheworld.com, 2018)"},"properties":{"noteIndex":0},"schema":"https://github.com/citation-style-language/schema/raw/master/csl-citation.json"}</w:instrText>
      </w:r>
      <w:r w:rsidRPr="00312F59">
        <w:fldChar w:fldCharType="separate"/>
      </w:r>
      <w:r w:rsidRPr="00FF6A71">
        <w:rPr>
          <w:noProof/>
        </w:rPr>
        <w:t>(Appsruntheworld.com, 2018)</w:t>
      </w:r>
      <w:r w:rsidRPr="00312F59">
        <w:fldChar w:fldCharType="end"/>
      </w:r>
      <w:r w:rsidRPr="00FF6A71">
        <w:t>.</w:t>
      </w:r>
    </w:p>
    <w:p w14:paraId="3C82D54B" w14:textId="77777777" w:rsidR="00A33F88" w:rsidRPr="00FF6A71" w:rsidRDefault="0098490E" w:rsidP="0021440D">
      <w:pPr>
        <w:numPr>
          <w:ilvl w:val="0"/>
          <w:numId w:val="31"/>
        </w:numPr>
        <w:contextualSpacing/>
      </w:pPr>
      <w:r w:rsidRPr="00FF6A71">
        <w:t>Dassault - #1</w:t>
      </w:r>
    </w:p>
    <w:p w14:paraId="1CAD35CB" w14:textId="77777777" w:rsidR="00A33F88" w:rsidRPr="00FF6A71" w:rsidRDefault="0098490E" w:rsidP="0021440D">
      <w:pPr>
        <w:numPr>
          <w:ilvl w:val="0"/>
          <w:numId w:val="31"/>
        </w:numPr>
        <w:contextualSpacing/>
      </w:pPr>
      <w:r w:rsidRPr="00FF6A71">
        <w:t>Autodesk - #3</w:t>
      </w:r>
    </w:p>
    <w:p w14:paraId="66F08858" w14:textId="77777777" w:rsidR="00A33F88" w:rsidRPr="00FF6A71" w:rsidRDefault="0098490E" w:rsidP="0021440D">
      <w:pPr>
        <w:numPr>
          <w:ilvl w:val="0"/>
          <w:numId w:val="31"/>
        </w:numPr>
        <w:contextualSpacing/>
      </w:pPr>
      <w:r w:rsidRPr="00FF6A71">
        <w:t>Siemens – #4</w:t>
      </w:r>
    </w:p>
    <w:p w14:paraId="588674C5" w14:textId="77777777" w:rsidR="00A33F88" w:rsidRPr="00FF6A71" w:rsidRDefault="0098490E" w:rsidP="0021440D">
      <w:pPr>
        <w:numPr>
          <w:ilvl w:val="0"/>
          <w:numId w:val="31"/>
        </w:numPr>
        <w:contextualSpacing/>
      </w:pPr>
      <w:r w:rsidRPr="00FF6A71">
        <w:t>PTC - #8</w:t>
      </w:r>
    </w:p>
    <w:p w14:paraId="7D43E8BF" w14:textId="77777777" w:rsidR="00A33F88" w:rsidRPr="00FF6A71" w:rsidRDefault="6D8B61E5" w:rsidP="0098490E">
      <w:pPr>
        <w:jc w:val="center"/>
      </w:pPr>
      <w:r w:rsidRPr="00C15005">
        <w:rPr>
          <w:noProof/>
        </w:rPr>
        <w:drawing>
          <wp:inline distT="0" distB="0" distL="0" distR="0" wp14:anchorId="3144D8AE" wp14:editId="39395744">
            <wp:extent cx="4180870" cy="301705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33">
                      <a:extLst>
                        <a:ext uri="{28A0092B-C50C-407E-A947-70E740481C1C}">
                          <a14:useLocalDpi xmlns:a14="http://schemas.microsoft.com/office/drawing/2010/main" val="0"/>
                        </a:ext>
                      </a:extLst>
                    </a:blip>
                    <a:stretch>
                      <a:fillRect/>
                    </a:stretch>
                  </pic:blipFill>
                  <pic:spPr>
                    <a:xfrm>
                      <a:off x="0" y="0"/>
                      <a:ext cx="4180870" cy="3017059"/>
                    </a:xfrm>
                    <a:prstGeom prst="rect">
                      <a:avLst/>
                    </a:prstGeom>
                  </pic:spPr>
                </pic:pic>
              </a:graphicData>
            </a:graphic>
          </wp:inline>
        </w:drawing>
      </w:r>
    </w:p>
    <w:p w14:paraId="3093ED06" w14:textId="5A392DDA" w:rsidR="00A33F88" w:rsidRPr="00FF6A71" w:rsidRDefault="0098490E" w:rsidP="0098490E">
      <w:pPr>
        <w:spacing w:before="0" w:after="200" w:line="240" w:lineRule="auto"/>
        <w:jc w:val="center"/>
        <w:rPr>
          <w:i/>
          <w:iCs/>
          <w:color w:val="44546A" w:themeColor="text2"/>
          <w:sz w:val="18"/>
          <w:szCs w:val="18"/>
        </w:rPr>
      </w:pPr>
      <w:bookmarkStart w:id="3612" w:name="_Ref63949477"/>
      <w:bookmarkStart w:id="3613" w:name="_Toc44683518"/>
      <w:bookmarkStart w:id="3614" w:name="_Toc68162244"/>
      <w:bookmarkStart w:id="3615" w:name="_Toc99719272"/>
      <w:r w:rsidRPr="00FF6A71">
        <w:rPr>
          <w:i/>
          <w:iCs/>
          <w:color w:val="44546A" w:themeColor="text2"/>
          <w:sz w:val="18"/>
          <w:szCs w:val="18"/>
        </w:rPr>
        <w:t xml:space="preserve">Figure </w:t>
      </w:r>
      <w:ins w:id="3616" w:author="pete jones" w:date="2022-03-10T14:38:00Z">
        <w:r w:rsidR="00CE4F4E">
          <w:rPr>
            <w:i/>
            <w:iCs/>
            <w:color w:val="44546A" w:themeColor="text2"/>
            <w:sz w:val="18"/>
            <w:szCs w:val="18"/>
          </w:rPr>
          <w:fldChar w:fldCharType="begin"/>
        </w:r>
        <w:r w:rsidR="00CE4F4E">
          <w:rPr>
            <w:i/>
            <w:iCs/>
            <w:color w:val="44546A" w:themeColor="text2"/>
            <w:sz w:val="18"/>
            <w:szCs w:val="18"/>
          </w:rPr>
          <w:instrText xml:space="preserve"> STYLEREF 1 \s </w:instrText>
        </w:r>
      </w:ins>
      <w:r w:rsidR="00CE4F4E">
        <w:rPr>
          <w:i/>
          <w:iCs/>
          <w:color w:val="44546A" w:themeColor="text2"/>
          <w:sz w:val="18"/>
          <w:szCs w:val="18"/>
        </w:rPr>
        <w:fldChar w:fldCharType="separate"/>
      </w:r>
      <w:r w:rsidR="00D94147">
        <w:rPr>
          <w:i/>
          <w:iCs/>
          <w:noProof/>
          <w:color w:val="44546A" w:themeColor="text2"/>
          <w:sz w:val="18"/>
          <w:szCs w:val="18"/>
        </w:rPr>
        <w:t>2</w:t>
      </w:r>
      <w:ins w:id="3617" w:author="pete jones" w:date="2022-03-10T14:38:00Z">
        <w:r w:rsidR="00CE4F4E">
          <w:rPr>
            <w:i/>
            <w:iCs/>
            <w:color w:val="44546A" w:themeColor="text2"/>
            <w:sz w:val="18"/>
            <w:szCs w:val="18"/>
          </w:rPr>
          <w:fldChar w:fldCharType="end"/>
        </w:r>
        <w:r w:rsidR="00CE4F4E">
          <w:rPr>
            <w:i/>
            <w:iCs/>
            <w:color w:val="44546A" w:themeColor="text2"/>
            <w:sz w:val="18"/>
            <w:szCs w:val="18"/>
          </w:rPr>
          <w:noBreakHyphen/>
        </w:r>
        <w:r w:rsidR="00CE4F4E">
          <w:rPr>
            <w:i/>
            <w:iCs/>
            <w:color w:val="44546A" w:themeColor="text2"/>
            <w:sz w:val="18"/>
            <w:szCs w:val="18"/>
          </w:rPr>
          <w:fldChar w:fldCharType="begin"/>
        </w:r>
        <w:r w:rsidR="00CE4F4E">
          <w:rPr>
            <w:i/>
            <w:iCs/>
            <w:color w:val="44546A" w:themeColor="text2"/>
            <w:sz w:val="18"/>
            <w:szCs w:val="18"/>
          </w:rPr>
          <w:instrText xml:space="preserve"> SEQ Figure \* ARABIC \s 1 </w:instrText>
        </w:r>
      </w:ins>
      <w:r w:rsidR="00CE4F4E">
        <w:rPr>
          <w:i/>
          <w:iCs/>
          <w:color w:val="44546A" w:themeColor="text2"/>
          <w:sz w:val="18"/>
          <w:szCs w:val="18"/>
        </w:rPr>
        <w:fldChar w:fldCharType="separate"/>
      </w:r>
      <w:ins w:id="3618" w:author="pete jones" w:date="2022-04-05T11:31:00Z">
        <w:r w:rsidR="00D94147">
          <w:rPr>
            <w:i/>
            <w:iCs/>
            <w:noProof/>
            <w:color w:val="44546A" w:themeColor="text2"/>
            <w:sz w:val="18"/>
            <w:szCs w:val="18"/>
          </w:rPr>
          <w:t>9</w:t>
        </w:r>
      </w:ins>
      <w:ins w:id="3619" w:author="pete jones" w:date="2022-03-10T14:38:00Z">
        <w:r w:rsidR="00CE4F4E">
          <w:rPr>
            <w:i/>
            <w:iCs/>
            <w:color w:val="44546A" w:themeColor="text2"/>
            <w:sz w:val="18"/>
            <w:szCs w:val="18"/>
          </w:rPr>
          <w:fldChar w:fldCharType="end"/>
        </w:r>
      </w:ins>
      <w:del w:id="3620" w:author="pete jones" w:date="2022-02-01T12:31:00Z">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TYLEREF 1 \s </w:delInstrText>
        </w:r>
        <w:r w:rsidR="00F8680E" w:rsidRPr="00312F59" w:rsidDel="0004608E">
          <w:rPr>
            <w:i/>
            <w:iCs/>
            <w:color w:val="44546A" w:themeColor="text2"/>
            <w:sz w:val="18"/>
            <w:szCs w:val="18"/>
          </w:rPr>
          <w:fldChar w:fldCharType="separate"/>
        </w:r>
        <w:r w:rsidR="00AB7BE9"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r w:rsidR="00F8680E" w:rsidRPr="00FF6A71" w:rsidDel="0004608E">
          <w:rPr>
            <w:i/>
            <w:iCs/>
            <w:color w:val="44546A" w:themeColor="text2"/>
            <w:sz w:val="18"/>
            <w:szCs w:val="18"/>
          </w:rPr>
          <w:noBreakHyphen/>
        </w:r>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EQ Figure \* ARABIC \s 1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7</w:delText>
        </w:r>
        <w:r w:rsidR="00F8680E" w:rsidRPr="00312F59" w:rsidDel="0004608E">
          <w:rPr>
            <w:i/>
            <w:iCs/>
            <w:color w:val="44546A" w:themeColor="text2"/>
            <w:sz w:val="18"/>
            <w:szCs w:val="18"/>
          </w:rPr>
          <w:fldChar w:fldCharType="end"/>
        </w:r>
      </w:del>
      <w:bookmarkEnd w:id="3612"/>
      <w:r w:rsidRPr="00FF6A71">
        <w:rPr>
          <w:i/>
          <w:iCs/>
          <w:color w:val="44546A" w:themeColor="text2"/>
          <w:sz w:val="18"/>
          <w:szCs w:val="18"/>
        </w:rPr>
        <w:t>: PLM Market leaders 2018</w:t>
      </w:r>
      <w:bookmarkStart w:id="3621" w:name="_Toc45114062"/>
      <w:bookmarkEnd w:id="3613"/>
      <w:bookmarkEnd w:id="3614"/>
      <w:bookmarkEnd w:id="3615"/>
    </w:p>
    <w:p w14:paraId="378754E1" w14:textId="77777777" w:rsidR="00A33F88" w:rsidRPr="00FF6A71" w:rsidRDefault="00A33F88" w:rsidP="0098490E">
      <w:pPr>
        <w:pStyle w:val="Heading2"/>
      </w:pPr>
      <w:bookmarkStart w:id="3622" w:name="_Toc68162186"/>
      <w:bookmarkStart w:id="3623" w:name="_Toc99969496"/>
      <w:bookmarkEnd w:id="3621"/>
      <w:r w:rsidRPr="00FF6A71">
        <w:t>Educational perspectives</w:t>
      </w:r>
      <w:bookmarkStart w:id="3624" w:name="_Toc45114063"/>
      <w:bookmarkEnd w:id="3622"/>
      <w:bookmarkEnd w:id="3623"/>
    </w:p>
    <w:bookmarkEnd w:id="3624"/>
    <w:p w14:paraId="0318E008" w14:textId="77777777" w:rsidR="00A33F88" w:rsidRPr="00FF6A71" w:rsidRDefault="00A33F88" w:rsidP="00F95A61">
      <w:pPr>
        <w:rPr>
          <w:b/>
          <w:bCs/>
          <w:u w:val="single"/>
        </w:rPr>
      </w:pPr>
      <w:r w:rsidRPr="00FF6A71">
        <w:rPr>
          <w:b/>
          <w:bCs/>
          <w:u w:val="single"/>
        </w:rPr>
        <w:t>Introduction</w:t>
      </w:r>
    </w:p>
    <w:p w14:paraId="5A998069" w14:textId="5F4AD36A" w:rsidR="00A33F88" w:rsidRPr="00FF6A71" w:rsidRDefault="0098490E" w:rsidP="0098490E">
      <w:moveFromRangeStart w:id="3625" w:author="pete jones" w:date="2022-03-30T17:12:00Z" w:name="move99552768"/>
      <w:moveFrom w:id="3626" w:author="pete jones" w:date="2022-03-30T17:12:00Z">
        <w:r w:rsidRPr="00FF6A71" w:rsidDel="006101B4">
          <w:lastRenderedPageBreak/>
          <w:t xml:space="preserve">What evidence exists to support the integration of CDE in the evolving engineering curriculum. Is it wanted? What benefits does it offer? </w:t>
        </w:r>
      </w:moveFrom>
      <w:moveFromRangeEnd w:id="3625"/>
      <w:r w:rsidRPr="00FF6A71">
        <w:t xml:space="preserve">Vendors provide examples of good practice and innovation but does a gap exist between academic awareness of CDE technology and the recognition of a need to reform the engineering curriculum? </w:t>
      </w:r>
      <w:moveToRangeStart w:id="3627" w:author="pete jones" w:date="2022-03-30T17:12:00Z" w:name="move99552768"/>
      <w:moveTo w:id="3628" w:author="pete jones" w:date="2022-03-30T17:12:00Z">
        <w:r w:rsidR="006101B4" w:rsidRPr="00FF6A71">
          <w:t>What evidence exists to support the integration of CDE in the evolving engineering curriculum. Is it wanted? What benefits does it offer?</w:t>
        </w:r>
      </w:moveTo>
      <w:moveToRangeEnd w:id="3627"/>
    </w:p>
    <w:p w14:paraId="085A7C8C" w14:textId="7A86D92E" w:rsidR="00A33F88" w:rsidRPr="00FF6A71" w:rsidRDefault="0098490E" w:rsidP="0098490E">
      <w:r w:rsidRPr="00FF6A71">
        <w:t xml:space="preserve">Personal experience </w:t>
      </w:r>
      <w:r w:rsidR="0069615C" w:rsidRPr="00FF6A71">
        <w:t>suggests</w:t>
      </w:r>
      <w:r w:rsidRPr="00FF6A71">
        <w:t xml:space="preserve"> that the issue lies with the “how” we learn rather </w:t>
      </w:r>
      <w:del w:id="3629" w:author="pete jones" w:date="2022-03-30T17:12:00Z">
        <w:r w:rsidRPr="00FF6A71" w:rsidDel="006101B4">
          <w:delText xml:space="preserve">that </w:delText>
        </w:r>
      </w:del>
      <w:ins w:id="3630" w:author="pete jones" w:date="2022-03-30T17:12:00Z">
        <w:r w:rsidR="006101B4" w:rsidRPr="00FF6A71">
          <w:t>tha</w:t>
        </w:r>
        <w:r w:rsidR="006101B4">
          <w:t>n</w:t>
        </w:r>
        <w:r w:rsidR="006101B4" w:rsidRPr="00FF6A71">
          <w:t xml:space="preserve"> </w:t>
        </w:r>
      </w:ins>
      <w:r w:rsidRPr="00FF6A71">
        <w:t xml:space="preserve">the “what” is taught. Engineering is </w:t>
      </w:r>
      <w:del w:id="3631" w:author="pete jones" w:date="2022-03-30T17:12:00Z">
        <w:r w:rsidRPr="00FF6A71" w:rsidDel="006101B4">
          <w:delText xml:space="preserve">defined as </w:delText>
        </w:r>
      </w:del>
      <w:r w:rsidRPr="00FF6A71">
        <w:t xml:space="preserve">the application of science and maths for the benefit of society. Throughout millennia engineers have striven to solve problems by being creative and </w:t>
      </w:r>
      <w:del w:id="3632" w:author="pete jones" w:date="2022-03-29T18:11:00Z">
        <w:r w:rsidRPr="00FF6A71" w:rsidDel="009F340E">
          <w:delText>to find</w:delText>
        </w:r>
      </w:del>
      <w:ins w:id="3633" w:author="pete jones" w:date="2022-03-29T18:11:00Z">
        <w:r w:rsidR="009F340E">
          <w:t>finding</w:t>
        </w:r>
      </w:ins>
      <w:r w:rsidRPr="00FF6A71">
        <w:t xml:space="preserve"> new ways of exploiting contemporary technology and inventing new technologies</w:t>
      </w:r>
      <w:del w:id="3634" w:author="pete jones" w:date="2022-03-30T17:13:00Z">
        <w:r w:rsidRPr="00FF6A71" w:rsidDel="006101B4">
          <w:delText xml:space="preserve"> to do so</w:delText>
        </w:r>
      </w:del>
      <w:r w:rsidRPr="00FF6A71">
        <w:t>. The core principles, or “what” of engineering</w:t>
      </w:r>
      <w:ins w:id="3635" w:author="pete jones" w:date="2022-03-30T17:13:00Z">
        <w:r w:rsidR="006101B4">
          <w:t>,</w:t>
        </w:r>
      </w:ins>
      <w:r w:rsidRPr="00FF6A71">
        <w:t xml:space="preserve"> are a constant. How those principles are applied and what we learn from success and failure hold</w:t>
      </w:r>
      <w:del w:id="3636" w:author="pete jones" w:date="2022-03-29T18:12:00Z">
        <w:r w:rsidRPr="00FF6A71" w:rsidDel="009F340E">
          <w:delText>s</w:delText>
        </w:r>
      </w:del>
      <w:r w:rsidRPr="00FF6A71">
        <w:t xml:space="preserve"> </w:t>
      </w:r>
      <w:del w:id="3637" w:author="pete jones" w:date="2022-03-29T18:11:00Z">
        <w:r w:rsidRPr="00FF6A71" w:rsidDel="009F340E">
          <w:delText xml:space="preserve">the </w:delText>
        </w:r>
      </w:del>
      <w:r w:rsidRPr="00FF6A71">
        <w:t>benefit</w:t>
      </w:r>
      <w:ins w:id="3638" w:author="pete jones" w:date="2022-03-29T18:12:00Z">
        <w:r w:rsidR="009F340E">
          <w:t>s</w:t>
        </w:r>
      </w:ins>
      <w:r w:rsidRPr="00FF6A71">
        <w:t xml:space="preserve"> for society. The technology available to engineers today </w:t>
      </w:r>
      <w:del w:id="3639" w:author="pete jones" w:date="2022-03-30T17:13:00Z">
        <w:r w:rsidRPr="00FF6A71" w:rsidDel="006101B4">
          <w:delText>is considerably</w:delText>
        </w:r>
      </w:del>
      <w:ins w:id="3640" w:author="pete jones" w:date="2022-03-30T17:13:00Z">
        <w:r w:rsidR="006101B4">
          <w:t>has</w:t>
        </w:r>
      </w:ins>
      <w:r w:rsidRPr="00FF6A71">
        <w:t xml:space="preserve"> advanced </w:t>
      </w:r>
      <w:del w:id="3641" w:author="pete jones" w:date="2022-03-29T18:11:00Z">
        <w:r w:rsidRPr="00FF6A71" w:rsidDel="009F340E">
          <w:delText xml:space="preserve">on </w:delText>
        </w:r>
      </w:del>
      <w:ins w:id="3642" w:author="pete jones" w:date="2022-03-29T18:11:00Z">
        <w:r w:rsidR="009F340E">
          <w:t>from</w:t>
        </w:r>
        <w:r w:rsidR="009F340E" w:rsidRPr="00FF6A71">
          <w:t xml:space="preserve"> </w:t>
        </w:r>
      </w:ins>
      <w:r w:rsidRPr="00FF6A71">
        <w:t>where it was even at the beginning of the 21</w:t>
      </w:r>
      <w:r w:rsidRPr="00FF6A71">
        <w:rPr>
          <w:vertAlign w:val="superscript"/>
        </w:rPr>
        <w:t>st</w:t>
      </w:r>
      <w:r w:rsidRPr="00FF6A71">
        <w:t xml:space="preserve"> century. </w:t>
      </w:r>
      <w:del w:id="3643" w:author="pete jones" w:date="2022-03-30T17:14:00Z">
        <w:r w:rsidRPr="00FF6A71" w:rsidDel="006101B4">
          <w:delText xml:space="preserve">A </w:delText>
        </w:r>
      </w:del>
      <w:ins w:id="3644" w:author="pete jones" w:date="2022-03-30T17:14:00Z">
        <w:r w:rsidR="006101B4">
          <w:t xml:space="preserve">CDE </w:t>
        </w:r>
      </w:ins>
      <w:r w:rsidRPr="00FF6A71">
        <w:t xml:space="preserve">technology </w:t>
      </w:r>
      <w:ins w:id="3645" w:author="pete jones" w:date="2022-03-30T17:14:00Z">
        <w:r w:rsidR="006101B4">
          <w:t xml:space="preserve">is </w:t>
        </w:r>
      </w:ins>
      <w:del w:id="3646" w:author="pete jones" w:date="2022-03-30T17:13:00Z">
        <w:r w:rsidRPr="00FF6A71" w:rsidDel="006101B4">
          <w:delText xml:space="preserve">that is </w:delText>
        </w:r>
      </w:del>
      <w:r w:rsidRPr="00FF6A71">
        <w:t>leading a revolution in</w:t>
      </w:r>
      <w:del w:id="3647" w:author="pete jones" w:date="2022-03-29T18:12:00Z">
        <w:r w:rsidRPr="00FF6A71" w:rsidDel="009F340E">
          <w:delText>to</w:delText>
        </w:r>
      </w:del>
      <w:r w:rsidRPr="00FF6A71">
        <w:t xml:space="preserve"> augmented reality and the Internet of Things</w:t>
      </w:r>
      <w:ins w:id="3648" w:author="pete jones" w:date="2022-03-30T17:14:00Z">
        <w:r w:rsidR="006101B4">
          <w:t xml:space="preserve">, and a </w:t>
        </w:r>
      </w:ins>
      <w:del w:id="3649" w:author="pete jones" w:date="2022-03-30T17:14:00Z">
        <w:r w:rsidRPr="00FF6A71" w:rsidDel="006101B4">
          <w:delText xml:space="preserve">. A </w:delText>
        </w:r>
      </w:del>
      <w:r w:rsidRPr="00FF6A71">
        <w:t xml:space="preserve">technology that informs a skills gap challenge for industry and academia alike. </w:t>
      </w:r>
    </w:p>
    <w:p w14:paraId="7A2F83FF" w14:textId="2FC72717" w:rsidR="00A33F88" w:rsidRPr="00FF6A71" w:rsidRDefault="0098490E" w:rsidP="0098490E">
      <w:r w:rsidRPr="00FF6A71">
        <w:t>The call to rethink engineering education has been present for many years</w:t>
      </w:r>
      <w:del w:id="3650" w:author="pete jones" w:date="2022-03-30T17:14:00Z">
        <w:r w:rsidRPr="00FF6A71" w:rsidDel="006101B4">
          <w:delText xml:space="preserve"> and</w:delText>
        </w:r>
      </w:del>
      <w:ins w:id="3651" w:author="pete jones" w:date="2022-03-30T17:14:00Z">
        <w:r w:rsidR="006101B4">
          <w:t>. It</w:t>
        </w:r>
      </w:ins>
      <w:r w:rsidRPr="00FF6A71">
        <w:t xml:space="preserve"> has influenced STEM initiatives, the engineering gender gap, </w:t>
      </w:r>
      <w:ins w:id="3652" w:author="pete jones" w:date="2022-03-29T18:12:00Z">
        <w:r w:rsidR="009F340E">
          <w:t xml:space="preserve">the </w:t>
        </w:r>
      </w:ins>
      <w:del w:id="3653" w:author="pete jones" w:date="2022-03-29T18:12:00Z">
        <w:r w:rsidRPr="00FF6A71" w:rsidDel="009F340E">
          <w:delText xml:space="preserve">integrating </w:delText>
        </w:r>
      </w:del>
      <w:ins w:id="3654" w:author="pete jones" w:date="2022-03-29T18:12:00Z">
        <w:r w:rsidR="009F340E" w:rsidRPr="00FF6A71">
          <w:t>integrati</w:t>
        </w:r>
        <w:r w:rsidR="009F340E">
          <w:t>on</w:t>
        </w:r>
        <w:r w:rsidR="009F340E" w:rsidRPr="00FF6A71">
          <w:t xml:space="preserve"> </w:t>
        </w:r>
        <w:r w:rsidR="009F340E">
          <w:t xml:space="preserve">of </w:t>
        </w:r>
      </w:ins>
      <w:r w:rsidRPr="00FF6A71">
        <w:t>information technology</w:t>
      </w:r>
      <w:ins w:id="3655" w:author="pete jones" w:date="2022-03-29T18:12:00Z">
        <w:r w:rsidR="009F340E">
          <w:t>,</w:t>
        </w:r>
      </w:ins>
      <w:r w:rsidRPr="00FF6A71">
        <w:t xml:space="preserve"> and many studies into engagement. Experiential learning, creativity, and critical thinking are at the core of the models for curriculum reform. </w:t>
      </w:r>
      <w:del w:id="3656" w:author="pete jones" w:date="2022-03-30T17:14:00Z">
        <w:r w:rsidRPr="00FF6A71" w:rsidDel="006101B4">
          <w:delText xml:space="preserve">Problem </w:delText>
        </w:r>
      </w:del>
      <w:ins w:id="3657" w:author="pete jones" w:date="2022-03-30T17:14:00Z">
        <w:r w:rsidR="006101B4">
          <w:t>In addition, p</w:t>
        </w:r>
        <w:r w:rsidR="006101B4" w:rsidRPr="00FF6A71">
          <w:t xml:space="preserve">roblem </w:t>
        </w:r>
      </w:ins>
      <w:r w:rsidRPr="00FF6A71">
        <w:t>and project-based learning theory has existed for many years and is central to many modern approaches to educational reform.</w:t>
      </w:r>
    </w:p>
    <w:p w14:paraId="493A0A5C" w14:textId="5FC09426" w:rsidR="00A33F88" w:rsidRPr="00FF6A71" w:rsidRDefault="0098490E" w:rsidP="0098490E">
      <w:r w:rsidRPr="00FF6A71">
        <w:t xml:space="preserve">Undergraduate engineering courses available in UK institutes of higher education have been slow to engage and implement curriculum reforms. Technology is not the cure-all, but it should be considered more centrally with the “what” of engineering and perhaps lead to a </w:t>
      </w:r>
      <w:del w:id="3658" w:author="pete jones" w:date="2022-03-30T17:14:00Z">
        <w:r w:rsidRPr="00FF6A71" w:rsidDel="006101B4">
          <w:delText xml:space="preserve">more </w:delText>
        </w:r>
      </w:del>
      <w:r w:rsidRPr="00FF6A71">
        <w:t xml:space="preserve">holistic “how”.  </w:t>
      </w:r>
      <w:del w:id="3659" w:author="pete jones" w:date="2022-03-30T17:15:00Z">
        <w:r w:rsidRPr="00FF6A71" w:rsidDel="006101B4">
          <w:delText>To inform</w:delText>
        </w:r>
      </w:del>
      <w:ins w:id="3660" w:author="pete jones" w:date="2022-03-30T17:15:00Z">
        <w:r w:rsidR="006101B4">
          <w:t>T</w:t>
        </w:r>
      </w:ins>
      <w:del w:id="3661" w:author="pete jones" w:date="2022-03-30T17:15:00Z">
        <w:r w:rsidRPr="00FF6A71" w:rsidDel="006101B4">
          <w:delText xml:space="preserve"> this </w:delText>
        </w:r>
      </w:del>
      <w:ins w:id="3662" w:author="pete jones" w:date="2022-03-30T17:15:00Z">
        <w:r w:rsidR="006101B4">
          <w:t>he following sources and studies inform the education theme</w:t>
        </w:r>
      </w:ins>
      <w:del w:id="3663" w:author="pete jones" w:date="2022-03-30T17:15:00Z">
        <w:r w:rsidRPr="00FF6A71" w:rsidDel="006101B4">
          <w:delText>theme the following sources and studies are reviewed and discussed as they relate to the topic:</w:delText>
        </w:r>
      </w:del>
    </w:p>
    <w:p w14:paraId="02B51A6E" w14:textId="2238A22E" w:rsidR="00A33F88" w:rsidRPr="00FF6A71" w:rsidRDefault="0098490E" w:rsidP="0021440D">
      <w:pPr>
        <w:numPr>
          <w:ilvl w:val="0"/>
          <w:numId w:val="29"/>
        </w:numPr>
        <w:contextualSpacing/>
      </w:pPr>
      <w:r w:rsidRPr="00FF6A71">
        <w:t>UK focu</w:t>
      </w:r>
      <w:ins w:id="3664" w:author="pete jones" w:date="2022-03-29T18:13:00Z">
        <w:r w:rsidR="009F340E">
          <w:t>se</w:t>
        </w:r>
      </w:ins>
      <w:r w:rsidRPr="00FF6A71">
        <w:t>s on accrediting bodies and professional institutions, including</w:t>
      </w:r>
      <w:del w:id="3665" w:author="pete jones" w:date="2022-03-30T17:14:00Z">
        <w:r w:rsidRPr="00FF6A71" w:rsidDel="006101B4">
          <w:delText>,</w:delText>
        </w:r>
      </w:del>
      <w:r w:rsidRPr="00FF6A71">
        <w:t xml:space="preserve"> </w:t>
      </w:r>
      <w:ins w:id="3666" w:author="pete jones" w:date="2022-03-29T18:13:00Z">
        <w:r w:rsidR="009F340E">
          <w:t xml:space="preserve">the </w:t>
        </w:r>
      </w:ins>
      <w:r w:rsidRPr="00FF6A71">
        <w:t xml:space="preserve">Engineering council, </w:t>
      </w:r>
      <w:del w:id="3667" w:author="pete jones" w:date="2022-03-29T18:13:00Z">
        <w:r w:rsidRPr="00FF6A71" w:rsidDel="009F340E">
          <w:delText>IMECHE</w:delText>
        </w:r>
      </w:del>
      <w:ins w:id="3668" w:author="pete jones" w:date="2022-03-29T18:13:00Z">
        <w:r w:rsidR="009F340E" w:rsidRPr="00FF6A71">
          <w:t>IM</w:t>
        </w:r>
        <w:r w:rsidR="009F340E">
          <w:t>ech</w:t>
        </w:r>
        <w:r w:rsidR="009F340E" w:rsidRPr="00FF6A71">
          <w:t>E</w:t>
        </w:r>
      </w:ins>
      <w:r w:rsidRPr="00FF6A71">
        <w:t xml:space="preserve">, and </w:t>
      </w:r>
      <w:r w:rsidR="002F39F3" w:rsidRPr="00FF6A71">
        <w:t>IET.</w:t>
      </w:r>
      <w:r w:rsidRPr="00FF6A71">
        <w:t xml:space="preserve"> </w:t>
      </w:r>
    </w:p>
    <w:p w14:paraId="5BACCBA8" w14:textId="77777777" w:rsidR="00A33F88" w:rsidRPr="00FF6A71" w:rsidRDefault="0098490E" w:rsidP="0021440D">
      <w:pPr>
        <w:numPr>
          <w:ilvl w:val="0"/>
          <w:numId w:val="29"/>
        </w:numPr>
        <w:contextualSpacing/>
      </w:pPr>
      <w:r w:rsidRPr="00FF6A71">
        <w:t>Journeys into HE – formative experiences and learning and STEM initiatives and the effects on student expectations of HE</w:t>
      </w:r>
    </w:p>
    <w:p w14:paraId="20C3033E" w14:textId="3250FC86" w:rsidR="00A33F88" w:rsidRPr="00FF6A71" w:rsidRDefault="0098490E" w:rsidP="0021440D">
      <w:pPr>
        <w:numPr>
          <w:ilvl w:val="0"/>
          <w:numId w:val="29"/>
        </w:numPr>
        <w:contextualSpacing/>
      </w:pPr>
      <w:r w:rsidRPr="00FF6A71">
        <w:t xml:space="preserve">Why PBL and Experiential learning. Is it </w:t>
      </w:r>
      <w:del w:id="3669" w:author="pete jones" w:date="2022-03-30T17:16:00Z">
        <w:r w:rsidRPr="00FF6A71" w:rsidDel="006101B4">
          <w:delText xml:space="preserve">important </w:delText>
        </w:r>
      </w:del>
      <w:ins w:id="3670" w:author="pete jones" w:date="2022-03-30T17:16:00Z">
        <w:r w:rsidR="006101B4">
          <w:t>necessary,</w:t>
        </w:r>
        <w:r w:rsidR="006101B4" w:rsidRPr="00FF6A71">
          <w:t xml:space="preserve"> </w:t>
        </w:r>
      </w:ins>
      <w:r w:rsidRPr="00FF6A71">
        <w:t xml:space="preserve">and how </w:t>
      </w:r>
      <w:del w:id="3671" w:author="pete jones" w:date="2022-03-30T17:16:00Z">
        <w:r w:rsidRPr="00FF6A71" w:rsidDel="006101B4">
          <w:delText>it is</w:delText>
        </w:r>
      </w:del>
      <w:ins w:id="3672" w:author="pete jones" w:date="2022-03-30T17:16:00Z">
        <w:r w:rsidR="006101B4">
          <w:t>to</w:t>
        </w:r>
      </w:ins>
      <w:r w:rsidRPr="00FF6A71">
        <w:t xml:space="preserve"> </w:t>
      </w:r>
      <w:del w:id="3673" w:author="pete jones" w:date="2022-03-30T17:16:00Z">
        <w:r w:rsidRPr="00FF6A71" w:rsidDel="006101B4">
          <w:delText xml:space="preserve">best </w:delText>
        </w:r>
      </w:del>
      <w:r w:rsidRPr="00FF6A71">
        <w:t>achieve</w:t>
      </w:r>
      <w:ins w:id="3674" w:author="pete jones" w:date="2022-03-30T17:16:00Z">
        <w:r w:rsidR="006101B4">
          <w:t xml:space="preserve"> this</w:t>
        </w:r>
      </w:ins>
      <w:ins w:id="3675" w:author="pete jones" w:date="2022-03-30T17:17:00Z">
        <w:r w:rsidR="006101B4">
          <w:t xml:space="preserve"> for </w:t>
        </w:r>
      </w:ins>
      <w:del w:id="3676" w:author="pete jones" w:date="2022-03-30T17:16:00Z">
        <w:r w:rsidRPr="00FF6A71" w:rsidDel="006101B4">
          <w:delText xml:space="preserve">d for </w:delText>
        </w:r>
      </w:del>
      <w:r w:rsidRPr="00FF6A71">
        <w:t>a modern engineering curriculum?</w:t>
      </w:r>
    </w:p>
    <w:p w14:paraId="33D67E5F" w14:textId="5436864A" w:rsidR="00A33F88" w:rsidRPr="00FF6A71" w:rsidRDefault="0098490E" w:rsidP="0021440D">
      <w:pPr>
        <w:numPr>
          <w:ilvl w:val="0"/>
          <w:numId w:val="29"/>
        </w:numPr>
        <w:contextualSpacing/>
      </w:pPr>
      <w:r w:rsidRPr="00FF6A71">
        <w:lastRenderedPageBreak/>
        <w:t xml:space="preserve">The development and evolution of engineering curricula and syllabi. The CDIO and World Press are two key organisations </w:t>
      </w:r>
      <w:del w:id="3677" w:author="pete jones" w:date="2022-03-29T18:13:00Z">
        <w:r w:rsidRPr="00FF6A71" w:rsidDel="009F340E">
          <w:delText xml:space="preserve">who </w:delText>
        </w:r>
      </w:del>
      <w:ins w:id="3678" w:author="pete jones" w:date="2022-03-29T18:13:00Z">
        <w:r w:rsidR="009F340E">
          <w:t>that</w:t>
        </w:r>
        <w:r w:rsidR="009F340E" w:rsidRPr="00FF6A71">
          <w:t xml:space="preserve"> </w:t>
        </w:r>
      </w:ins>
      <w:r w:rsidRPr="00FF6A71">
        <w:t xml:space="preserve">continue to undertake </w:t>
      </w:r>
      <w:del w:id="3679" w:author="pete jones" w:date="2022-03-30T17:17:00Z">
        <w:r w:rsidRPr="00FF6A71" w:rsidDel="006101B4">
          <w:delText xml:space="preserve">important </w:delText>
        </w:r>
      </w:del>
      <w:ins w:id="3680" w:author="pete jones" w:date="2022-03-30T17:17:00Z">
        <w:r w:rsidR="006101B4">
          <w:t>signific</w:t>
        </w:r>
        <w:r w:rsidR="006101B4" w:rsidRPr="00FF6A71">
          <w:t xml:space="preserve">ant </w:t>
        </w:r>
      </w:ins>
      <w:r w:rsidRPr="00FF6A71">
        <w:t>research.</w:t>
      </w:r>
    </w:p>
    <w:p w14:paraId="4C495613" w14:textId="4A18D987" w:rsidR="00A33F88" w:rsidRPr="00FF6A71" w:rsidRDefault="0098490E" w:rsidP="0021440D">
      <w:pPr>
        <w:numPr>
          <w:ilvl w:val="0"/>
          <w:numId w:val="29"/>
        </w:numPr>
        <w:contextualSpacing/>
      </w:pPr>
      <w:r w:rsidRPr="00FF6A71">
        <w:t xml:space="preserve">UK </w:t>
      </w:r>
      <w:del w:id="3681" w:author="pete jones" w:date="2022-03-29T18:13:00Z">
        <w:r w:rsidRPr="00FF6A71" w:rsidDel="009F340E">
          <w:delText xml:space="preserve">Government </w:delText>
        </w:r>
      </w:del>
      <w:ins w:id="3682" w:author="pete jones" w:date="2022-03-29T18:13:00Z">
        <w:r w:rsidR="009F340E" w:rsidRPr="00FF6A71">
          <w:t>Government</w:t>
        </w:r>
        <w:r w:rsidR="009F340E">
          <w:t>-</w:t>
        </w:r>
      </w:ins>
      <w:r w:rsidRPr="00FF6A71">
        <w:t>supported initiatives – TEDI and NMITE, and new higher apprenticeship schemes. What differentiates these schemes from traditional approaches?</w:t>
      </w:r>
    </w:p>
    <w:p w14:paraId="639C7E3E" w14:textId="77777777" w:rsidR="00A33F88" w:rsidRPr="00FF6A71" w:rsidRDefault="0098490E" w:rsidP="0021440D">
      <w:pPr>
        <w:numPr>
          <w:ilvl w:val="0"/>
          <w:numId w:val="29"/>
        </w:numPr>
        <w:contextualSpacing/>
      </w:pPr>
      <w:r w:rsidRPr="00FF6A71">
        <w:t>Non-engineering disciplines such as medicine. Are there lessons to be learned?</w:t>
      </w:r>
      <w:bookmarkStart w:id="3683" w:name="_Toc45114064"/>
    </w:p>
    <w:p w14:paraId="66FA1CCC" w14:textId="1DC58043" w:rsidR="00A33F88" w:rsidRPr="00FF6A71" w:rsidRDefault="0098490E" w:rsidP="0069615C">
      <w:pPr>
        <w:rPr>
          <w:b/>
          <w:bCs/>
          <w:u w:val="single"/>
        </w:rPr>
      </w:pPr>
      <w:r w:rsidRPr="00FF6A71">
        <w:rPr>
          <w:b/>
          <w:bCs/>
          <w:u w:val="single"/>
        </w:rPr>
        <w:t xml:space="preserve">The skills </w:t>
      </w:r>
      <w:bookmarkEnd w:id="3683"/>
      <w:r w:rsidR="002F39F3" w:rsidRPr="00FF6A71">
        <w:rPr>
          <w:b/>
          <w:bCs/>
          <w:u w:val="single"/>
        </w:rPr>
        <w:t>gap.</w:t>
      </w:r>
    </w:p>
    <w:p w14:paraId="731A3B41" w14:textId="724F6E36" w:rsidR="00A33F88" w:rsidRPr="00FF6A71" w:rsidRDefault="0098490E" w:rsidP="0098490E">
      <w:r w:rsidRPr="00FF6A71">
        <w:t xml:space="preserve">The skills gap is often associated with </w:t>
      </w:r>
      <w:ins w:id="3684" w:author="pete jones" w:date="2022-03-29T18:13:00Z">
        <w:r w:rsidR="009F340E">
          <w:t xml:space="preserve">the </w:t>
        </w:r>
      </w:ins>
      <w:r w:rsidRPr="00FF6A71">
        <w:t>skills shortage</w:t>
      </w:r>
      <w:del w:id="3685" w:author="pete jones" w:date="2022-03-30T17:17:00Z">
        <w:r w:rsidRPr="00FF6A71" w:rsidDel="004B6E04">
          <w:delText xml:space="preserve">, </w:delText>
        </w:r>
      </w:del>
      <w:ins w:id="3686" w:author="pete jones" w:date="2022-03-30T17:17:00Z">
        <w:r w:rsidR="004B6E04">
          <w:t>;</w:t>
        </w:r>
        <w:r w:rsidR="004B6E04" w:rsidRPr="00FF6A71">
          <w:t xml:space="preserve"> </w:t>
        </w:r>
      </w:ins>
      <w:r w:rsidRPr="00FF6A71">
        <w:t xml:space="preserve">the two phrases are different and have different connotations for education and industry. A skills shortage relates to the </w:t>
      </w:r>
      <w:del w:id="3687" w:author="pete jones" w:date="2022-03-29T18:13:00Z">
        <w:r w:rsidRPr="00FF6A71" w:rsidDel="009F340E">
          <w:delText xml:space="preserve">quantity </w:delText>
        </w:r>
      </w:del>
      <w:ins w:id="3688" w:author="pete jones" w:date="2022-03-29T18:13:00Z">
        <w:r w:rsidR="009F340E">
          <w:t>number</w:t>
        </w:r>
        <w:r w:rsidR="009F340E" w:rsidRPr="00FF6A71">
          <w:t xml:space="preserve"> </w:t>
        </w:r>
      </w:ins>
      <w:r w:rsidRPr="00FF6A71">
        <w:t>of human resources available for a specific role, perhaps assuming an applicant has the required knowledge and skill to be effective</w:t>
      </w:r>
      <w:del w:id="3689" w:author="pete jones" w:date="2022-03-30T17:18:00Z">
        <w:r w:rsidRPr="00FF6A71" w:rsidDel="004B6E04">
          <w:delText xml:space="preserve"> in that role</w:delText>
        </w:r>
      </w:del>
      <w:r w:rsidRPr="00FF6A71">
        <w:t xml:space="preserve">. </w:t>
      </w:r>
      <w:ins w:id="3690" w:author="pete jones" w:date="2022-03-30T17:18:00Z">
        <w:r w:rsidR="004B6E04">
          <w:t xml:space="preserve">The focus on increasing </w:t>
        </w:r>
      </w:ins>
      <w:ins w:id="3691" w:author="pete jones" w:date="2022-03-30T17:19:00Z">
        <w:r w:rsidR="004B6E04">
          <w:t>numbers</w:t>
        </w:r>
      </w:ins>
      <w:del w:id="3692" w:author="pete jones" w:date="2022-03-30T17:19:00Z">
        <w:r w:rsidRPr="00FF6A71" w:rsidDel="004B6E04">
          <w:delText>This</w:delText>
        </w:r>
      </w:del>
      <w:r w:rsidRPr="00FF6A71">
        <w:t xml:space="preserve"> continues to </w:t>
      </w:r>
      <w:del w:id="3693" w:author="pete jones" w:date="2022-03-30T17:19:00Z">
        <w:r w:rsidRPr="00FF6A71" w:rsidDel="004B6E04">
          <w:delText>be of concern to</w:delText>
        </w:r>
      </w:del>
      <w:ins w:id="3694" w:author="pete jones" w:date="2022-03-30T17:19:00Z">
        <w:r w:rsidR="004B6E04">
          <w:t>concern</w:t>
        </w:r>
      </w:ins>
      <w:r w:rsidRPr="00FF6A71">
        <w:t xml:space="preserve"> the UK education system, demonstrated by the </w:t>
      </w:r>
      <w:del w:id="3695" w:author="pete jones" w:date="2022-03-30T17:19:00Z">
        <w:r w:rsidRPr="00FF6A71" w:rsidDel="004B6E04">
          <w:delText xml:space="preserve">focus </w:delText>
        </w:r>
      </w:del>
      <w:ins w:id="3696" w:author="pete jones" w:date="2022-03-30T17:19:00Z">
        <w:r w:rsidR="004B6E04">
          <w:t>stres</w:t>
        </w:r>
        <w:r w:rsidR="004B6E04" w:rsidRPr="00FF6A71">
          <w:t xml:space="preserve">s </w:t>
        </w:r>
      </w:ins>
      <w:r w:rsidRPr="00FF6A71">
        <w:t xml:space="preserve">of resources to raise awareness of engineering throughout the formative curriculum in schools. </w:t>
      </w:r>
      <w:del w:id="3697" w:author="pete jones" w:date="2022-03-30T17:19:00Z">
        <w:r w:rsidRPr="00FF6A71" w:rsidDel="004B6E04">
          <w:delText>The skills gap however is more difficult to define; an acceptable definition offered by the UK Government is,</w:delText>
        </w:r>
      </w:del>
      <w:ins w:id="3698" w:author="pete jones" w:date="2022-03-30T17:19:00Z">
        <w:r w:rsidR="004B6E04">
          <w:t>However, the skills gap is more difficult to define; an acceptable definition offered by the UK Government is</w:t>
        </w:r>
      </w:ins>
      <w:r w:rsidRPr="00FF6A71">
        <w:t xml:space="preserve"> the difference between the skills required for a job and the skills an employee possesses. Academia recognises the need to evolve to keep pace with the demands of </w:t>
      </w:r>
      <w:ins w:id="3699" w:author="pete jones" w:date="2022-03-29T18:13:00Z">
        <w:r w:rsidR="009F340E">
          <w:t xml:space="preserve">the </w:t>
        </w:r>
      </w:ins>
      <w:r w:rsidRPr="00FF6A71">
        <w:t xml:space="preserve">industry. Learning environments and </w:t>
      </w:r>
      <w:del w:id="3700" w:author="pete jones" w:date="2022-03-30T17:19:00Z">
        <w:r w:rsidRPr="00FF6A71" w:rsidDel="004B6E04">
          <w:delText>modes of study</w:delText>
        </w:r>
      </w:del>
      <w:ins w:id="3701" w:author="pete jones" w:date="2022-03-30T17:19:00Z">
        <w:r w:rsidR="004B6E04">
          <w:t>study modes</w:t>
        </w:r>
      </w:ins>
      <w:r w:rsidRPr="00FF6A71">
        <w:t xml:space="preserve"> are part of the change strategy </w:t>
      </w:r>
      <w:del w:id="3702" w:author="pete jones" w:date="2022-04-01T15:12:00Z">
        <w:r w:rsidRPr="00FF6A71" w:rsidDel="00726256">
          <w:delText xml:space="preserve">working </w:delText>
        </w:r>
      </w:del>
      <w:r w:rsidRPr="00FF6A71">
        <w:t xml:space="preserve">to redefine the “how” of learning experiences. A clear definition of “what” is required to fill the skills gap is more elusive. The Royal Academy’s study into the education of </w:t>
      </w:r>
      <w:del w:id="3703" w:author="pete jones" w:date="2022-03-29T18:13:00Z">
        <w:r w:rsidRPr="00FF6A71" w:rsidDel="009F340E">
          <w:delText>21</w:delText>
        </w:r>
        <w:r w:rsidRPr="00FF6A71" w:rsidDel="009F340E">
          <w:rPr>
            <w:vertAlign w:val="superscript"/>
          </w:rPr>
          <w:delText>st</w:delText>
        </w:r>
        <w:r w:rsidRPr="00FF6A71" w:rsidDel="009F340E">
          <w:delText xml:space="preserve"> </w:delText>
        </w:r>
      </w:del>
      <w:ins w:id="3704" w:author="pete jones" w:date="2022-03-29T18:13:00Z">
        <w:r w:rsidR="009F340E" w:rsidRPr="00FF6A71">
          <w:t>21</w:t>
        </w:r>
        <w:r w:rsidR="009F340E" w:rsidRPr="00FF6A71">
          <w:rPr>
            <w:vertAlign w:val="superscript"/>
          </w:rPr>
          <w:t>st</w:t>
        </w:r>
        <w:r w:rsidR="009F340E">
          <w:t>-</w:t>
        </w:r>
      </w:ins>
      <w:r w:rsidRPr="00FF6A71">
        <w:t>century engineers showed that engineering businesses value attributes and abilities in technical understanding and enabling skills</w:t>
      </w:r>
      <w:del w:id="3705" w:author="pete jones" w:date="2022-03-30T17:19:00Z">
        <w:r w:rsidRPr="00FF6A71" w:rsidDel="004B6E04">
          <w:delText>,</w:delText>
        </w:r>
      </w:del>
      <w:r w:rsidRPr="00FF6A71">
        <w:t xml:space="preserve"> </w:t>
      </w:r>
      <w:r w:rsidRPr="00312F59">
        <w:fldChar w:fldCharType="begin" w:fldLock="1"/>
      </w:r>
      <w:r w:rsidR="00E74F24">
        <w:instrText>ADDIN CSL_CITATION {"citationItems":[{"id":"ITEM-1","itemData":{"ISBN":"1903496357","author":[{"dropping-particle":"","family":"King","given":"Julia E","non-dropping-particle":"","parse-names":false,"suffix":""},{"dropping-particle":"","family":"Davies","given":"Graham J","non-dropping-particle":"","parse-names":false,"suffix":""},{"dropping-particle":"","family":"Goodhew","given":"Peter J","non-dropping-particle":"","parse-names":false,"suffix":""},{"dropping-particle":"","family":"Kirk","given":"Geoff E","non-dropping-particle":"","parse-names":false,"suffix":""},{"dropping-particle":"","family":"Nethercot","given":"David A","non-dropping-particle":"","parse-names":false,"suffix":""},{"dropping-particle":"","family":"Norie","given":"Hugh","non-dropping-particle":"","parse-names":false,"suffix":""},{"dropping-particle":"","family":"Roulston","given":"John F","non-dropping-particle":"","parse-names":false,"suffix":""},{"dropping-particle":"","family":"Shears","given":"Michael","non-dropping-particle":"","parse-names":false,"suffix":""},{"dropping-particle":"","family":"Shelton","given":"Julia C","non-dropping-particle":"","parse-names":false,"suffix":""},{"dropping-particle":"","family":"Withers","given":"Michael J","non-dropping-particle":"","parse-names":false,"suffix":""},{"dropping-particle":"","family":"Ditchfield","given":"Robert W","non-dropping-particle":"","parse-names":false,"suffix":""},{"dropping-particle":"","family":"Bowbrick","given":"EurIng Ian J","non-dropping-particle":"","parse-names":false,"suffix":""},{"dropping-particle":"","family":"Foxley","given":"David M","non-dropping-particle":"","parse-names":false,"suffix":""}],"id":"ITEM-1","issued":{"date-parts":[["2007"]]},"number-of-pages":"37","title":"Educating Engineers for the 21st Century","type":"report"},"locator":"5","uris":["http://www.mendeley.com/documents/?uuid=04baa7b9-d978-3e0b-a5ab-d84db84d254d"]}],"mendeley":{"formattedCitation":"(King &lt;i&gt;et al.&lt;/i&gt;, 2007, p. 5)","plainTextFormattedCitation":"(King et al., 2007, p. 5)","previouslyFormattedCitation":"(King &lt;i&gt;et al.&lt;/i&gt;, 2007, p. 5)"},"properties":{"noteIndex":0},"schema":"https://github.com/citation-style-language/schema/raw/master/csl-citation.json"}</w:instrText>
      </w:r>
      <w:r w:rsidRPr="00312F59">
        <w:fldChar w:fldCharType="separate"/>
      </w:r>
      <w:r w:rsidR="000F77B4" w:rsidRPr="000F77B4">
        <w:rPr>
          <w:noProof/>
        </w:rPr>
        <w:t xml:space="preserve">(King </w:t>
      </w:r>
      <w:r w:rsidR="000F77B4" w:rsidRPr="000F77B4">
        <w:rPr>
          <w:i/>
          <w:noProof/>
        </w:rPr>
        <w:t>et al.</w:t>
      </w:r>
      <w:r w:rsidR="000F77B4" w:rsidRPr="000F77B4">
        <w:rPr>
          <w:noProof/>
        </w:rPr>
        <w:t>, 2007, p. 5)</w:t>
      </w:r>
      <w:r w:rsidRPr="00312F59">
        <w:fldChar w:fldCharType="end"/>
      </w:r>
    </w:p>
    <w:p w14:paraId="163221F8" w14:textId="0A37D562" w:rsidR="00A33F88" w:rsidRPr="00FF6A71" w:rsidRDefault="0098490E" w:rsidP="0021440D">
      <w:pPr>
        <w:numPr>
          <w:ilvl w:val="0"/>
          <w:numId w:val="32"/>
        </w:numPr>
        <w:contextualSpacing/>
      </w:pPr>
      <w:r w:rsidRPr="00FF6A71">
        <w:t xml:space="preserve">Technical ability </w:t>
      </w:r>
      <w:del w:id="3706" w:author="pete jones" w:date="2022-03-30T17:20:00Z">
        <w:r w:rsidRPr="00FF6A71" w:rsidDel="004B6E04">
          <w:delText>is comprised</w:delText>
        </w:r>
      </w:del>
      <w:ins w:id="3707" w:author="pete jones" w:date="2022-03-30T17:20:00Z">
        <w:r w:rsidR="004B6E04">
          <w:t>comprises</w:t>
        </w:r>
      </w:ins>
      <w:del w:id="3708" w:author="pete jones" w:date="2022-03-30T17:20:00Z">
        <w:r w:rsidRPr="00FF6A71" w:rsidDel="004B6E04">
          <w:delText xml:space="preserve"> of</w:delText>
        </w:r>
      </w:del>
    </w:p>
    <w:p w14:paraId="577B21B0" w14:textId="707DA1BE" w:rsidR="00A33F88" w:rsidRPr="00FF6A71" w:rsidRDefault="004B6E04" w:rsidP="0021440D">
      <w:pPr>
        <w:numPr>
          <w:ilvl w:val="1"/>
          <w:numId w:val="32"/>
        </w:numPr>
        <w:contextualSpacing/>
      </w:pPr>
      <w:ins w:id="3709" w:author="pete jones" w:date="2022-03-30T17:20:00Z">
        <w:r>
          <w:t>S</w:t>
        </w:r>
      </w:ins>
      <w:del w:id="3710" w:author="pete jones" w:date="2022-03-29T18:13:00Z">
        <w:r w:rsidR="0098490E" w:rsidRPr="00FF6A71" w:rsidDel="009F340E">
          <w:delText xml:space="preserve">a </w:delText>
        </w:r>
      </w:del>
      <w:del w:id="3711" w:author="pete jones" w:date="2022-03-30T17:20:00Z">
        <w:r w:rsidR="0098490E" w:rsidRPr="00FF6A71" w:rsidDel="004B6E04">
          <w:delText>s</w:delText>
        </w:r>
      </w:del>
      <w:r w:rsidR="0098490E" w:rsidRPr="00FF6A71">
        <w:t>ound knowledge of disciplinary fundamentals</w:t>
      </w:r>
    </w:p>
    <w:p w14:paraId="09AFAC71" w14:textId="565CAB88" w:rsidR="00A33F88" w:rsidRPr="00FF6A71" w:rsidRDefault="0098490E" w:rsidP="0021440D">
      <w:pPr>
        <w:numPr>
          <w:ilvl w:val="1"/>
          <w:numId w:val="32"/>
        </w:numPr>
        <w:contextualSpacing/>
      </w:pPr>
      <w:r w:rsidRPr="00FF6A71">
        <w:t xml:space="preserve">a </w:t>
      </w:r>
      <w:del w:id="3712" w:author="pete jones" w:date="2022-03-30T17:20:00Z">
        <w:r w:rsidRPr="00FF6A71" w:rsidDel="004B6E04">
          <w:delText xml:space="preserve">strong </w:delText>
        </w:r>
      </w:del>
      <w:ins w:id="3713" w:author="pete jones" w:date="2022-03-30T17:20:00Z">
        <w:r w:rsidR="004B6E04">
          <w:t>firm</w:t>
        </w:r>
        <w:r w:rsidR="004B6E04" w:rsidRPr="00FF6A71">
          <w:t xml:space="preserve"> </w:t>
        </w:r>
      </w:ins>
      <w:r w:rsidRPr="00FF6A71">
        <w:t>grasp of mathematics; creativity</w:t>
      </w:r>
      <w:ins w:id="3714" w:author="pete jones" w:date="2022-03-30T17:20:00Z">
        <w:r w:rsidR="004B6E04">
          <w:t>,</w:t>
        </w:r>
      </w:ins>
      <w:r w:rsidRPr="00FF6A71">
        <w:t xml:space="preserve"> and innovation</w:t>
      </w:r>
    </w:p>
    <w:p w14:paraId="4BA8732B" w14:textId="77777777" w:rsidR="00A33F88" w:rsidRPr="00FF6A71" w:rsidRDefault="0098490E" w:rsidP="0021440D">
      <w:pPr>
        <w:numPr>
          <w:ilvl w:val="1"/>
          <w:numId w:val="32"/>
        </w:numPr>
        <w:contextualSpacing/>
      </w:pPr>
      <w:r w:rsidRPr="00FF6A71">
        <w:t xml:space="preserve">together with the ability to apply theory in practice. </w:t>
      </w:r>
    </w:p>
    <w:p w14:paraId="62AA6C62" w14:textId="77777777" w:rsidR="00A33F88" w:rsidRPr="00FF6A71" w:rsidRDefault="0098490E" w:rsidP="0021440D">
      <w:pPr>
        <w:numPr>
          <w:ilvl w:val="0"/>
          <w:numId w:val="32"/>
        </w:numPr>
        <w:contextualSpacing/>
      </w:pPr>
      <w:r w:rsidRPr="00FF6A71">
        <w:t>Enabling skills to work effectively in a business environment:</w:t>
      </w:r>
    </w:p>
    <w:p w14:paraId="75F65451" w14:textId="77777777" w:rsidR="00A33F88" w:rsidRPr="00FF6A71" w:rsidRDefault="0098490E" w:rsidP="0021440D">
      <w:pPr>
        <w:numPr>
          <w:ilvl w:val="1"/>
          <w:numId w:val="32"/>
        </w:numPr>
        <w:contextualSpacing/>
      </w:pPr>
      <w:r w:rsidRPr="00FF6A71">
        <w:t>communication skills</w:t>
      </w:r>
    </w:p>
    <w:p w14:paraId="7850EF8A" w14:textId="77777777" w:rsidR="00A33F88" w:rsidRPr="00FF6A71" w:rsidRDefault="0098490E" w:rsidP="0021440D">
      <w:pPr>
        <w:numPr>
          <w:ilvl w:val="1"/>
          <w:numId w:val="32"/>
        </w:numPr>
        <w:contextualSpacing/>
      </w:pPr>
      <w:r w:rsidRPr="00FF6A71">
        <w:t>team-working skills</w:t>
      </w:r>
    </w:p>
    <w:p w14:paraId="5004F463" w14:textId="77777777" w:rsidR="00A33F88" w:rsidRPr="00FF6A71" w:rsidRDefault="0098490E" w:rsidP="0021440D">
      <w:pPr>
        <w:numPr>
          <w:ilvl w:val="1"/>
          <w:numId w:val="32"/>
        </w:numPr>
        <w:contextualSpacing/>
      </w:pPr>
      <w:r w:rsidRPr="00FF6A71">
        <w:lastRenderedPageBreak/>
        <w:t>business awareness of the implications of engineering decisions and investments.</w:t>
      </w:r>
    </w:p>
    <w:p w14:paraId="5838BE67" w14:textId="78D5C8E0" w:rsidR="00A33F88" w:rsidRPr="00FF6A71" w:rsidRDefault="0098490E" w:rsidP="0098490E">
      <w:r w:rsidRPr="00FF6A71">
        <w:t xml:space="preserve">The study summarises the business role of a </w:t>
      </w:r>
      <w:del w:id="3715" w:author="pete jones" w:date="2022-03-29T18:13:00Z">
        <w:r w:rsidRPr="00FF6A71" w:rsidDel="009F340E">
          <w:delText>21</w:delText>
        </w:r>
        <w:r w:rsidRPr="00FF6A71" w:rsidDel="009F340E">
          <w:rPr>
            <w:vertAlign w:val="superscript"/>
          </w:rPr>
          <w:delText>st</w:delText>
        </w:r>
        <w:r w:rsidRPr="00FF6A71" w:rsidDel="009F340E">
          <w:delText xml:space="preserve"> </w:delText>
        </w:r>
      </w:del>
      <w:ins w:id="3716" w:author="pete jones" w:date="2022-03-29T18:13:00Z">
        <w:r w:rsidR="009F340E" w:rsidRPr="00FF6A71">
          <w:t>21</w:t>
        </w:r>
        <w:r w:rsidR="009F340E" w:rsidRPr="00FF6A71">
          <w:rPr>
            <w:vertAlign w:val="superscript"/>
          </w:rPr>
          <w:t>st</w:t>
        </w:r>
        <w:r w:rsidR="009F340E">
          <w:t>-</w:t>
        </w:r>
      </w:ins>
      <w:r w:rsidRPr="00FF6A71">
        <w:t>century engineer as three interdependent functions:</w:t>
      </w:r>
    </w:p>
    <w:p w14:paraId="638D9574" w14:textId="77777777" w:rsidR="00A33F88" w:rsidRPr="00FF6A71" w:rsidRDefault="0098490E" w:rsidP="0021440D">
      <w:pPr>
        <w:numPr>
          <w:ilvl w:val="0"/>
          <w:numId w:val="33"/>
        </w:numPr>
        <w:contextualSpacing/>
      </w:pPr>
      <w:r w:rsidRPr="00FF6A71">
        <w:t>a technical specialist with expert knowledge</w:t>
      </w:r>
    </w:p>
    <w:p w14:paraId="6620F0BE" w14:textId="349DEE99" w:rsidR="00A33F88" w:rsidRPr="00FF6A71" w:rsidRDefault="0098490E" w:rsidP="0021440D">
      <w:pPr>
        <w:numPr>
          <w:ilvl w:val="0"/>
          <w:numId w:val="33"/>
        </w:numPr>
        <w:contextualSpacing/>
      </w:pPr>
      <w:r w:rsidRPr="00FF6A71">
        <w:t xml:space="preserve">an integrator able to operate across boundaries in complex </w:t>
      </w:r>
      <w:r w:rsidR="002F39F3" w:rsidRPr="00FF6A71">
        <w:t>environments.</w:t>
      </w:r>
    </w:p>
    <w:p w14:paraId="36363E15" w14:textId="3916604F" w:rsidR="00A33F88" w:rsidRPr="00FF6A71" w:rsidRDefault="0098490E" w:rsidP="0021440D">
      <w:pPr>
        <w:numPr>
          <w:ilvl w:val="0"/>
          <w:numId w:val="33"/>
        </w:numPr>
        <w:contextualSpacing/>
      </w:pPr>
      <w:del w:id="3717" w:author="pete jones" w:date="2022-03-30T17:20:00Z">
        <w:r w:rsidRPr="00FF6A71" w:rsidDel="004B6E04">
          <w:delText xml:space="preserve">a </w:delText>
        </w:r>
      </w:del>
      <w:ins w:id="3718" w:author="pete jones" w:date="2022-03-30T17:20:00Z">
        <w:r w:rsidR="004B6E04">
          <w:t>A</w:t>
        </w:r>
        <w:r w:rsidR="004B6E04" w:rsidRPr="00FF6A71">
          <w:t xml:space="preserve"> </w:t>
        </w:r>
      </w:ins>
      <w:r w:rsidRPr="00FF6A71">
        <w:t>change agent providing the creativity, innovation, and leadership necessary to meet new challenges.</w:t>
      </w:r>
    </w:p>
    <w:p w14:paraId="3549A3EC" w14:textId="379E4C42" w:rsidR="00A33F88" w:rsidRPr="00FF6A71" w:rsidRDefault="0098490E" w:rsidP="0098490E">
      <w:r w:rsidRPr="00FF6A71">
        <w:t xml:space="preserve">Within the study, companies identified an ability to apply theoretical knowledge to real problems as most desirable for new graduates. </w:t>
      </w:r>
      <w:r w:rsidRPr="00312F59">
        <w:fldChar w:fldCharType="begin"/>
      </w:r>
      <w:r w:rsidRPr="00FF6A71">
        <w:instrText xml:space="preserve"> REF _Ref44670084 \h </w:instrText>
      </w:r>
      <w:r w:rsidR="001C3532" w:rsidRPr="00FF6A71">
        <w:instrText xml:space="preserve"> \* MERGEFORMAT </w:instrText>
      </w:r>
      <w:r w:rsidRPr="00312F59">
        <w:fldChar w:fldCharType="separate"/>
      </w:r>
      <w:ins w:id="3719" w:author="pete jones" w:date="2022-04-05T11:31:00Z">
        <w:r w:rsidR="00D94147" w:rsidRPr="00D94147">
          <w:rPr>
            <w:rPrChange w:id="3720" w:author="pete jones" w:date="2022-04-05T11:31:00Z">
              <w:rPr>
                <w:i/>
                <w:iCs/>
                <w:color w:val="44546A" w:themeColor="text2"/>
                <w:sz w:val="18"/>
                <w:szCs w:val="18"/>
              </w:rPr>
            </w:rPrChange>
          </w:rPr>
          <w:t xml:space="preserve">Figure </w:t>
        </w:r>
        <w:r w:rsidR="00D94147" w:rsidRPr="00D94147">
          <w:rPr>
            <w:rPrChange w:id="3721" w:author="pete jones" w:date="2022-04-05T11:31:00Z">
              <w:rPr>
                <w:i/>
                <w:iCs/>
                <w:noProof/>
                <w:color w:val="44546A" w:themeColor="text2"/>
                <w:sz w:val="18"/>
                <w:szCs w:val="18"/>
              </w:rPr>
            </w:rPrChange>
          </w:rPr>
          <w:t>2</w:t>
        </w:r>
        <w:r w:rsidR="00D94147" w:rsidRPr="00D94147">
          <w:rPr>
            <w:rPrChange w:id="3722" w:author="pete jones" w:date="2022-04-05T11:31:00Z">
              <w:rPr>
                <w:i/>
                <w:iCs/>
                <w:color w:val="44546A" w:themeColor="text2"/>
                <w:sz w:val="18"/>
                <w:szCs w:val="18"/>
              </w:rPr>
            </w:rPrChange>
          </w:rPr>
          <w:noBreakHyphen/>
        </w:r>
        <w:r w:rsidR="00D94147" w:rsidRPr="00D94147">
          <w:rPr>
            <w:rPrChange w:id="3723" w:author="pete jones" w:date="2022-04-05T11:31:00Z">
              <w:rPr>
                <w:i/>
                <w:iCs/>
                <w:noProof/>
                <w:color w:val="44546A" w:themeColor="text2"/>
                <w:sz w:val="18"/>
                <w:szCs w:val="18"/>
              </w:rPr>
            </w:rPrChange>
          </w:rPr>
          <w:t>10</w:t>
        </w:r>
      </w:ins>
      <w:del w:id="3724" w:author="pete jones" w:date="2022-03-16T14:25:00Z">
        <w:r w:rsidR="00DD384C" w:rsidRPr="00FF6A71" w:rsidDel="001B0BBB">
          <w:delText>Figure</w:delText>
        </w:r>
        <w:r w:rsidR="00DD384C" w:rsidRPr="00FF6A71" w:rsidDel="001B0BBB">
          <w:rPr>
            <w:rPrChange w:id="3725" w:author="pete jones" w:date="2022-01-04T13:45:00Z">
              <w:rPr>
                <w:i/>
                <w:iCs/>
                <w:color w:val="44546A" w:themeColor="text2"/>
                <w:sz w:val="18"/>
                <w:szCs w:val="18"/>
              </w:rPr>
            </w:rPrChange>
          </w:rPr>
          <w:delText xml:space="preserve"> </w:delText>
        </w:r>
        <w:r w:rsidR="00DD384C" w:rsidRPr="00FF6A71" w:rsidDel="001B0BBB">
          <w:rPr>
            <w:rPrChange w:id="3726" w:author="pete jones" w:date="2022-01-04T13:45:00Z">
              <w:rPr>
                <w:i/>
                <w:iCs/>
                <w:noProof/>
                <w:color w:val="44546A" w:themeColor="text2"/>
              </w:rPr>
            </w:rPrChange>
          </w:rPr>
          <w:delText>2</w:delText>
        </w:r>
        <w:r w:rsidR="00DD384C" w:rsidRPr="00FF6A71" w:rsidDel="001B0BBB">
          <w:rPr>
            <w:rPrChange w:id="3727" w:author="pete jones" w:date="2022-01-04T13:45:00Z">
              <w:rPr>
                <w:i/>
                <w:iCs/>
                <w:noProof/>
                <w:color w:val="44546A" w:themeColor="text2"/>
              </w:rPr>
            </w:rPrChange>
          </w:rPr>
          <w:noBreakHyphen/>
          <w:delText>8</w:delText>
        </w:r>
      </w:del>
      <w:r w:rsidRPr="00312F59">
        <w:fldChar w:fldCharType="end"/>
      </w:r>
      <w:r w:rsidRPr="00FF6A71">
        <w:t xml:space="preserve"> illustrates other relevant attributes </w:t>
      </w:r>
      <w:del w:id="3728" w:author="pete jones" w:date="2022-03-30T17:21:00Z">
        <w:r w:rsidRPr="00FF6A71" w:rsidDel="004B6E04">
          <w:delText xml:space="preserve">identified </w:delText>
        </w:r>
      </w:del>
      <w:ins w:id="3729" w:author="pete jones" w:date="2022-03-30T17:21:00Z">
        <w:r w:rsidR="004B6E04">
          <w:t>recognis</w:t>
        </w:r>
        <w:r w:rsidR="004B6E04" w:rsidRPr="00FF6A71">
          <w:t xml:space="preserve">ed </w:t>
        </w:r>
      </w:ins>
      <w:r w:rsidRPr="00FF6A71">
        <w:t xml:space="preserve">by </w:t>
      </w:r>
      <w:ins w:id="3730" w:author="pete jones" w:date="2022-03-29T18:14:00Z">
        <w:r w:rsidR="009F340E">
          <w:t xml:space="preserve">the </w:t>
        </w:r>
      </w:ins>
      <w:r w:rsidRPr="00FF6A71">
        <w:t>industry.</w:t>
      </w:r>
    </w:p>
    <w:p w14:paraId="521BB78B" w14:textId="77777777" w:rsidR="00A33F88" w:rsidRPr="00FF6A71" w:rsidRDefault="6D8B61E5" w:rsidP="0098490E">
      <w:pPr>
        <w:jc w:val="center"/>
      </w:pPr>
      <w:r w:rsidRPr="00C15005">
        <w:rPr>
          <w:noProof/>
        </w:rPr>
        <w:drawing>
          <wp:inline distT="0" distB="0" distL="0" distR="0" wp14:anchorId="0C5D3D6B" wp14:editId="7009F741">
            <wp:extent cx="3541318" cy="2217807"/>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4">
                      <a:extLst>
                        <a:ext uri="{28A0092B-C50C-407E-A947-70E740481C1C}">
                          <a14:useLocalDpi xmlns:a14="http://schemas.microsoft.com/office/drawing/2010/main" val="0"/>
                        </a:ext>
                      </a:extLst>
                    </a:blip>
                    <a:stretch>
                      <a:fillRect/>
                    </a:stretch>
                  </pic:blipFill>
                  <pic:spPr>
                    <a:xfrm>
                      <a:off x="0" y="0"/>
                      <a:ext cx="3541318" cy="2217807"/>
                    </a:xfrm>
                    <a:prstGeom prst="rect">
                      <a:avLst/>
                    </a:prstGeom>
                  </pic:spPr>
                </pic:pic>
              </a:graphicData>
            </a:graphic>
          </wp:inline>
        </w:drawing>
      </w:r>
    </w:p>
    <w:p w14:paraId="456BB15E" w14:textId="39563DD7" w:rsidR="00A33F88" w:rsidRPr="00FF6A71" w:rsidRDefault="0098490E" w:rsidP="0098490E">
      <w:pPr>
        <w:spacing w:before="0" w:after="200" w:line="240" w:lineRule="auto"/>
        <w:jc w:val="center"/>
        <w:rPr>
          <w:i/>
          <w:iCs/>
          <w:color w:val="44546A" w:themeColor="text2"/>
          <w:sz w:val="18"/>
          <w:szCs w:val="18"/>
        </w:rPr>
      </w:pPr>
      <w:bookmarkStart w:id="3731" w:name="_Ref44670084"/>
      <w:bookmarkStart w:id="3732" w:name="_Toc44683519"/>
      <w:bookmarkStart w:id="3733" w:name="_Toc68162245"/>
      <w:bookmarkStart w:id="3734" w:name="_Toc99719273"/>
      <w:r w:rsidRPr="00FF6A71">
        <w:rPr>
          <w:i/>
          <w:iCs/>
          <w:color w:val="44546A" w:themeColor="text2"/>
          <w:sz w:val="18"/>
          <w:szCs w:val="18"/>
        </w:rPr>
        <w:t xml:space="preserve">Figure </w:t>
      </w:r>
      <w:ins w:id="3735" w:author="pete jones" w:date="2022-03-10T14:38:00Z">
        <w:r w:rsidR="00CE4F4E">
          <w:rPr>
            <w:i/>
            <w:iCs/>
            <w:color w:val="44546A" w:themeColor="text2"/>
            <w:sz w:val="18"/>
            <w:szCs w:val="18"/>
          </w:rPr>
          <w:fldChar w:fldCharType="begin"/>
        </w:r>
        <w:r w:rsidR="00CE4F4E">
          <w:rPr>
            <w:i/>
            <w:iCs/>
            <w:color w:val="44546A" w:themeColor="text2"/>
            <w:sz w:val="18"/>
            <w:szCs w:val="18"/>
          </w:rPr>
          <w:instrText xml:space="preserve"> STYLEREF 1 \s </w:instrText>
        </w:r>
      </w:ins>
      <w:r w:rsidR="00CE4F4E">
        <w:rPr>
          <w:i/>
          <w:iCs/>
          <w:color w:val="44546A" w:themeColor="text2"/>
          <w:sz w:val="18"/>
          <w:szCs w:val="18"/>
        </w:rPr>
        <w:fldChar w:fldCharType="separate"/>
      </w:r>
      <w:r w:rsidR="00D94147">
        <w:rPr>
          <w:i/>
          <w:iCs/>
          <w:noProof/>
          <w:color w:val="44546A" w:themeColor="text2"/>
          <w:sz w:val="18"/>
          <w:szCs w:val="18"/>
        </w:rPr>
        <w:t>2</w:t>
      </w:r>
      <w:ins w:id="3736" w:author="pete jones" w:date="2022-03-10T14:38:00Z">
        <w:r w:rsidR="00CE4F4E">
          <w:rPr>
            <w:i/>
            <w:iCs/>
            <w:color w:val="44546A" w:themeColor="text2"/>
            <w:sz w:val="18"/>
            <w:szCs w:val="18"/>
          </w:rPr>
          <w:fldChar w:fldCharType="end"/>
        </w:r>
        <w:r w:rsidR="00CE4F4E">
          <w:rPr>
            <w:i/>
            <w:iCs/>
            <w:color w:val="44546A" w:themeColor="text2"/>
            <w:sz w:val="18"/>
            <w:szCs w:val="18"/>
          </w:rPr>
          <w:noBreakHyphen/>
        </w:r>
        <w:r w:rsidR="00CE4F4E">
          <w:rPr>
            <w:i/>
            <w:iCs/>
            <w:color w:val="44546A" w:themeColor="text2"/>
            <w:sz w:val="18"/>
            <w:szCs w:val="18"/>
          </w:rPr>
          <w:fldChar w:fldCharType="begin"/>
        </w:r>
        <w:r w:rsidR="00CE4F4E">
          <w:rPr>
            <w:i/>
            <w:iCs/>
            <w:color w:val="44546A" w:themeColor="text2"/>
            <w:sz w:val="18"/>
            <w:szCs w:val="18"/>
          </w:rPr>
          <w:instrText xml:space="preserve"> SEQ Figure \* ARABIC \s 1 </w:instrText>
        </w:r>
      </w:ins>
      <w:r w:rsidR="00CE4F4E">
        <w:rPr>
          <w:i/>
          <w:iCs/>
          <w:color w:val="44546A" w:themeColor="text2"/>
          <w:sz w:val="18"/>
          <w:szCs w:val="18"/>
        </w:rPr>
        <w:fldChar w:fldCharType="separate"/>
      </w:r>
      <w:ins w:id="3737" w:author="pete jones" w:date="2022-04-05T11:31:00Z">
        <w:r w:rsidR="00D94147">
          <w:rPr>
            <w:i/>
            <w:iCs/>
            <w:noProof/>
            <w:color w:val="44546A" w:themeColor="text2"/>
            <w:sz w:val="18"/>
            <w:szCs w:val="18"/>
          </w:rPr>
          <w:t>10</w:t>
        </w:r>
      </w:ins>
      <w:ins w:id="3738" w:author="pete jones" w:date="2022-03-10T14:38:00Z">
        <w:r w:rsidR="00CE4F4E">
          <w:rPr>
            <w:i/>
            <w:iCs/>
            <w:color w:val="44546A" w:themeColor="text2"/>
            <w:sz w:val="18"/>
            <w:szCs w:val="18"/>
          </w:rPr>
          <w:fldChar w:fldCharType="end"/>
        </w:r>
      </w:ins>
      <w:del w:id="3739" w:author="pete jones" w:date="2022-02-01T12:31:00Z">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TYLEREF 1 \s </w:delInstrText>
        </w:r>
        <w:r w:rsidR="00F8680E" w:rsidRPr="00312F59" w:rsidDel="0004608E">
          <w:rPr>
            <w:i/>
            <w:iCs/>
            <w:color w:val="44546A" w:themeColor="text2"/>
            <w:sz w:val="18"/>
            <w:szCs w:val="18"/>
          </w:rPr>
          <w:fldChar w:fldCharType="separate"/>
        </w:r>
        <w:r w:rsidR="00AB7BE9"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r w:rsidR="00F8680E" w:rsidRPr="00FF6A71" w:rsidDel="0004608E">
          <w:rPr>
            <w:i/>
            <w:iCs/>
            <w:color w:val="44546A" w:themeColor="text2"/>
            <w:sz w:val="18"/>
            <w:szCs w:val="18"/>
          </w:rPr>
          <w:noBreakHyphen/>
        </w:r>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EQ Figure \* ARABIC \s 1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8</w:delText>
        </w:r>
        <w:r w:rsidR="00F8680E" w:rsidRPr="00312F59" w:rsidDel="0004608E">
          <w:rPr>
            <w:i/>
            <w:iCs/>
            <w:color w:val="44546A" w:themeColor="text2"/>
            <w:sz w:val="18"/>
            <w:szCs w:val="18"/>
          </w:rPr>
          <w:fldChar w:fldCharType="end"/>
        </w:r>
      </w:del>
      <w:bookmarkEnd w:id="3731"/>
      <w:r w:rsidRPr="00FF6A71">
        <w:rPr>
          <w:i/>
          <w:iCs/>
          <w:color w:val="44546A" w:themeColor="text2"/>
          <w:sz w:val="18"/>
          <w:szCs w:val="18"/>
        </w:rPr>
        <w:t xml:space="preserve">: Desirable attributes for </w:t>
      </w:r>
      <w:del w:id="3740" w:author="pete jones" w:date="2022-03-29T18:14:00Z">
        <w:r w:rsidRPr="00FF6A71" w:rsidDel="009F340E">
          <w:rPr>
            <w:i/>
            <w:iCs/>
            <w:color w:val="44546A" w:themeColor="text2"/>
            <w:sz w:val="18"/>
            <w:szCs w:val="18"/>
          </w:rPr>
          <w:delText xml:space="preserve">21st </w:delText>
        </w:r>
      </w:del>
      <w:ins w:id="3741" w:author="pete jones" w:date="2022-03-29T18:14:00Z">
        <w:r w:rsidR="009F340E" w:rsidRPr="00FF6A71">
          <w:rPr>
            <w:i/>
            <w:iCs/>
            <w:color w:val="44546A" w:themeColor="text2"/>
            <w:sz w:val="18"/>
            <w:szCs w:val="18"/>
          </w:rPr>
          <w:t>21st</w:t>
        </w:r>
        <w:r w:rsidR="009F340E">
          <w:rPr>
            <w:i/>
            <w:iCs/>
            <w:color w:val="44546A" w:themeColor="text2"/>
            <w:sz w:val="18"/>
            <w:szCs w:val="18"/>
          </w:rPr>
          <w:t>-</w:t>
        </w:r>
      </w:ins>
      <w:r w:rsidRPr="00FF6A71">
        <w:rPr>
          <w:i/>
          <w:iCs/>
          <w:color w:val="44546A" w:themeColor="text2"/>
          <w:sz w:val="18"/>
          <w:szCs w:val="18"/>
        </w:rPr>
        <w:t>century engineers</w:t>
      </w:r>
      <w:del w:id="3742" w:author="pete jones" w:date="2022-03-30T17:21:00Z">
        <w:r w:rsidRPr="00FF6A71" w:rsidDel="004B6E04">
          <w:rPr>
            <w:i/>
            <w:iCs/>
            <w:color w:val="44546A" w:themeColor="text2"/>
            <w:sz w:val="18"/>
            <w:szCs w:val="18"/>
          </w:rPr>
          <w:delText>,</w:delText>
        </w:r>
      </w:del>
      <w:r w:rsidRPr="00FF6A71">
        <w:rPr>
          <w:i/>
          <w:iCs/>
          <w:color w:val="44546A" w:themeColor="text2"/>
          <w:sz w:val="18"/>
          <w:szCs w:val="18"/>
        </w:rPr>
        <w:t xml:space="preserve"> </w:t>
      </w:r>
      <w:r w:rsidRPr="00312F59">
        <w:rPr>
          <w:i/>
          <w:iCs/>
          <w:color w:val="44546A" w:themeColor="text2"/>
          <w:sz w:val="18"/>
          <w:szCs w:val="18"/>
        </w:rPr>
        <w:fldChar w:fldCharType="begin" w:fldLock="1"/>
      </w:r>
      <w:r w:rsidR="000F77B4">
        <w:rPr>
          <w:i/>
          <w:iCs/>
          <w:color w:val="44546A" w:themeColor="text2"/>
          <w:sz w:val="18"/>
          <w:szCs w:val="18"/>
        </w:rPr>
        <w:instrText>ADDIN CSL_CITATION {"citationItems":[{"id":"ITEM-1","itemData":{"ISBN":"1903496357","author":[{"dropping-particle":"","family":"King","given":"Julia E","non-dropping-particle":"","parse-names":false,"suffix":""},{"dropping-particle":"","family":"Davies","given":"Graham J","non-dropping-particle":"","parse-names":false,"suffix":""},{"dropping-particle":"","family":"Goodhew","given":"Peter J","non-dropping-particle":"","parse-names":false,"suffix":""},{"dropping-particle":"","family":"Kirk","given":"Geoff E","non-dropping-particle":"","parse-names":false,"suffix":""},{"dropping-particle":"","family":"Nethercot","given":"David A","non-dropping-particle":"","parse-names":false,"suffix":""},{"dropping-particle":"","family":"Norie","given":"Hugh","non-dropping-particle":"","parse-names":false,"suffix":""},{"dropping-particle":"","family":"Roulston","given":"John F","non-dropping-particle":"","parse-names":false,"suffix":""},{"dropping-particle":"","family":"Shears","given":"Michael","non-dropping-particle":"","parse-names":false,"suffix":""},{"dropping-particle":"","family":"Shelton","given":"Julia C","non-dropping-particle":"","parse-names":false,"suffix":""},{"dropping-particle":"","family":"Withers","given":"Michael J","non-dropping-particle":"","parse-names":false,"suffix":""},{"dropping-particle":"","family":"Ditchfield","given":"Robert W","non-dropping-particle":"","parse-names":false,"suffix":""},{"dropping-particle":"","family":"Bowbrick","given":"EurIng Ian J","non-dropping-particle":"","parse-names":false,"suffix":""},{"dropping-particle":"","family":"Foxley","given":"David M","non-dropping-particle":"","parse-names":false,"suffix":""}],"id":"ITEM-1","issued":{"date-parts":[["2007"]]},"number-of-pages":"37","title":"Educating Engineers for the 21st Century","type":"report"},"uris":["http://www.mendeley.com/documents/?uuid=04baa7b9-d978-3e0b-a5ab-d84db84d254d"]}],"mendeley":{"formattedCitation":"(King &lt;i&gt;et al.&lt;/i&gt;, 2007)","plainTextFormattedCitation":"(King et al., 2007)","previouslyFormattedCitation":"(King &lt;i&gt;et al.&lt;/i&gt;, 2007)"},"properties":{"noteIndex":0},"schema":"https://github.com/citation-style-language/schema/raw/master/csl-citation.json"}</w:instrText>
      </w:r>
      <w:r w:rsidRPr="00312F59">
        <w:rPr>
          <w:i/>
          <w:iCs/>
          <w:color w:val="44546A" w:themeColor="text2"/>
          <w:sz w:val="18"/>
          <w:szCs w:val="18"/>
        </w:rPr>
        <w:fldChar w:fldCharType="separate"/>
      </w:r>
      <w:r w:rsidRPr="00FF6A71">
        <w:rPr>
          <w:iCs/>
          <w:noProof/>
          <w:color w:val="44546A" w:themeColor="text2"/>
          <w:sz w:val="18"/>
          <w:szCs w:val="18"/>
        </w:rPr>
        <w:t xml:space="preserve">(King </w:t>
      </w:r>
      <w:r w:rsidRPr="00FF6A71">
        <w:rPr>
          <w:i/>
          <w:iCs/>
          <w:noProof/>
          <w:color w:val="44546A" w:themeColor="text2"/>
          <w:sz w:val="18"/>
          <w:szCs w:val="18"/>
        </w:rPr>
        <w:t>et al.</w:t>
      </w:r>
      <w:r w:rsidRPr="00FF6A71">
        <w:rPr>
          <w:iCs/>
          <w:noProof/>
          <w:color w:val="44546A" w:themeColor="text2"/>
          <w:sz w:val="18"/>
          <w:szCs w:val="18"/>
        </w:rPr>
        <w:t>, 2007)</w:t>
      </w:r>
      <w:r w:rsidRPr="00312F59">
        <w:rPr>
          <w:i/>
          <w:iCs/>
          <w:color w:val="44546A" w:themeColor="text2"/>
          <w:sz w:val="18"/>
          <w:szCs w:val="18"/>
        </w:rPr>
        <w:fldChar w:fldCharType="end"/>
      </w:r>
      <w:r w:rsidRPr="00FF6A71">
        <w:rPr>
          <w:i/>
          <w:iCs/>
          <w:color w:val="44546A" w:themeColor="text2"/>
          <w:sz w:val="18"/>
          <w:szCs w:val="18"/>
        </w:rPr>
        <w:t xml:space="preserve">, </w:t>
      </w:r>
      <w:r w:rsidR="00166BBC" w:rsidRPr="00FF6A71">
        <w:rPr>
          <w:i/>
          <w:iCs/>
          <w:color w:val="44546A" w:themeColor="text2"/>
          <w:sz w:val="18"/>
          <w:szCs w:val="18"/>
        </w:rPr>
        <w:t>pg.</w:t>
      </w:r>
      <w:r w:rsidRPr="00FF6A71">
        <w:rPr>
          <w:i/>
          <w:iCs/>
          <w:color w:val="44546A" w:themeColor="text2"/>
          <w:sz w:val="18"/>
          <w:szCs w:val="18"/>
        </w:rPr>
        <w:t xml:space="preserve"> </w:t>
      </w:r>
      <w:ins w:id="3743" w:author="pete jones" w:date="2022-01-24T15:18:00Z">
        <w:r w:rsidR="000F77B4">
          <w:rPr>
            <w:i/>
            <w:iCs/>
            <w:color w:val="44546A" w:themeColor="text2"/>
            <w:sz w:val="18"/>
            <w:szCs w:val="18"/>
          </w:rPr>
          <w:t>10</w:t>
        </w:r>
      </w:ins>
      <w:del w:id="3744" w:author="pete jones" w:date="2022-01-24T15:18:00Z">
        <w:r w:rsidRPr="00FF6A71" w:rsidDel="000F77B4">
          <w:rPr>
            <w:i/>
            <w:iCs/>
            <w:color w:val="44546A" w:themeColor="text2"/>
            <w:sz w:val="18"/>
            <w:szCs w:val="18"/>
          </w:rPr>
          <w:delText>9</w:delText>
        </w:r>
      </w:del>
      <w:r w:rsidRPr="00FF6A71">
        <w:rPr>
          <w:i/>
          <w:iCs/>
          <w:color w:val="44546A" w:themeColor="text2"/>
          <w:sz w:val="18"/>
          <w:szCs w:val="18"/>
        </w:rPr>
        <w:t>.</w:t>
      </w:r>
      <w:bookmarkEnd w:id="3732"/>
      <w:bookmarkEnd w:id="3733"/>
      <w:bookmarkEnd w:id="3734"/>
    </w:p>
    <w:p w14:paraId="7E165352" w14:textId="40A4DE3A" w:rsidR="00A33F88" w:rsidRPr="00FF6A71" w:rsidRDefault="0098490E" w:rsidP="0098490E">
      <w:del w:id="3745" w:author="pete jones" w:date="2022-03-30T17:21:00Z">
        <w:r w:rsidRPr="00FF6A71" w:rsidDel="004B6E04">
          <w:delText>If we accept this definition of the needs of modern business</w:delText>
        </w:r>
      </w:del>
      <w:ins w:id="3746" w:author="pete jones" w:date="2022-03-30T17:21:00Z">
        <w:r w:rsidR="004B6E04">
          <w:t>Suppose we accept this definition of the needs of modern business. In that case</w:t>
        </w:r>
      </w:ins>
      <w:r w:rsidRPr="00FF6A71">
        <w:t xml:space="preserve">, it suggests that academia is empowered to evolve an innovative curriculum experience to improve practical application, </w:t>
      </w:r>
      <w:del w:id="3747" w:author="pete jones" w:date="2022-03-29T18:14:00Z">
        <w:r w:rsidRPr="00FF6A71" w:rsidDel="009F340E">
          <w:delText xml:space="preserve">and </w:delText>
        </w:r>
      </w:del>
      <w:r w:rsidRPr="00FF6A71">
        <w:t>creativity</w:t>
      </w:r>
      <w:ins w:id="3748" w:author="pete jones" w:date="2022-03-29T18:14:00Z">
        <w:r w:rsidR="009F340E">
          <w:t>,</w:t>
        </w:r>
      </w:ins>
      <w:r w:rsidRPr="00FF6A71">
        <w:t xml:space="preserve"> and innovation. The Engineering council describes six </w:t>
      </w:r>
      <w:del w:id="3749" w:author="pete jones" w:date="2022-03-30T17:22:00Z">
        <w:r w:rsidRPr="00FF6A71" w:rsidDel="004B6E04">
          <w:delText xml:space="preserve">key </w:delText>
        </w:r>
      </w:del>
      <w:ins w:id="3750" w:author="pete jones" w:date="2022-03-30T17:22:00Z">
        <w:r w:rsidR="004B6E04">
          <w:t>critical</w:t>
        </w:r>
        <w:r w:rsidR="004B6E04" w:rsidRPr="00FF6A71">
          <w:t xml:space="preserve"> </w:t>
        </w:r>
      </w:ins>
      <w:r w:rsidRPr="00FF6A71">
        <w:t xml:space="preserve">areas of learning which </w:t>
      </w:r>
      <w:del w:id="3751" w:author="pete jones" w:date="2022-03-29T18:14:00Z">
        <w:r w:rsidRPr="00FF6A71" w:rsidDel="009F340E">
          <w:delText>have the capacity to</w:delText>
        </w:r>
      </w:del>
      <w:ins w:id="3752" w:author="pete jones" w:date="2022-03-29T18:14:00Z">
        <w:r w:rsidR="009F340E">
          <w:t>can</w:t>
        </w:r>
      </w:ins>
      <w:r w:rsidRPr="00FF6A71">
        <w:t xml:space="preserve"> support such an evolution aligned to the skills</w:t>
      </w:r>
      <w:del w:id="3753" w:author="pete jones" w:date="2022-03-29T18:14:00Z">
        <w:r w:rsidRPr="00FF6A71" w:rsidDel="009F340E">
          <w:delText>-</w:delText>
        </w:r>
      </w:del>
      <w:ins w:id="3754" w:author="pete jones" w:date="2022-03-29T18:14:00Z">
        <w:r w:rsidR="009F340E">
          <w:t xml:space="preserve"> </w:t>
        </w:r>
      </w:ins>
      <w:r w:rsidRPr="00FF6A71">
        <w:t>gap identified by Professor King</w:t>
      </w:r>
      <w:ins w:id="3755" w:author="pete jones" w:date="2022-03-30T17:22:00Z">
        <w:r w:rsidR="004B6E04">
          <w:t>. T</w:t>
        </w:r>
      </w:ins>
      <w:del w:id="3756" w:author="pete jones" w:date="2022-03-30T17:22:00Z">
        <w:r w:rsidRPr="00FF6A71" w:rsidDel="004B6E04">
          <w:delText>;</w:delText>
        </w:r>
      </w:del>
      <w:ins w:id="3757" w:author="pete jones" w:date="2022-03-30T17:22:00Z">
        <w:r w:rsidR="004B6E04">
          <w:t>hese are</w:t>
        </w:r>
      </w:ins>
      <w:r w:rsidRPr="00FF6A71">
        <w:t xml:space="preserve"> Science and </w:t>
      </w:r>
      <w:del w:id="3758" w:author="pete jones" w:date="2022-03-29T18:14:00Z">
        <w:r w:rsidRPr="00FF6A71" w:rsidDel="009F340E">
          <w:delText>mathematics</w:delText>
        </w:r>
      </w:del>
      <w:ins w:id="3759" w:author="pete jones" w:date="2022-03-29T18:14:00Z">
        <w:r w:rsidR="009F340E">
          <w:t>M</w:t>
        </w:r>
        <w:r w:rsidR="009F340E" w:rsidRPr="00FF6A71">
          <w:t>athematics</w:t>
        </w:r>
      </w:ins>
      <w:r w:rsidRPr="00FF6A71">
        <w:t xml:space="preserve">; Engineering analysis; Design; Economic, legal, social, </w:t>
      </w:r>
      <w:r w:rsidR="007F61D3" w:rsidRPr="00FF6A71">
        <w:t>ethical,</w:t>
      </w:r>
      <w:r w:rsidRPr="00FF6A71">
        <w:t xml:space="preserve"> and environmental context; Engineering practice</w:t>
      </w:r>
      <w:del w:id="3760" w:author="pete jones" w:date="2022-03-30T17:21:00Z">
        <w:r w:rsidRPr="00FF6A71" w:rsidDel="004B6E04">
          <w:delText>, and</w:delText>
        </w:r>
      </w:del>
      <w:r w:rsidRPr="00FF6A71">
        <w:t xml:space="preserve"> Additional general skills.</w:t>
      </w:r>
    </w:p>
    <w:p w14:paraId="31C87975" w14:textId="5B91E64B" w:rsidR="00A33F88" w:rsidRPr="00FF6A71" w:rsidRDefault="0098490E" w:rsidP="0098490E">
      <w:r w:rsidRPr="00FF6A71">
        <w:t xml:space="preserve">All engineering degrees awarded in the UK are accredited by recognised bodies such as IET, </w:t>
      </w:r>
      <w:del w:id="3761" w:author="pete jones" w:date="2022-03-29T18:14:00Z">
        <w:r w:rsidRPr="00FF6A71" w:rsidDel="009F340E">
          <w:delText>IMECHE</w:delText>
        </w:r>
      </w:del>
      <w:ins w:id="3762" w:author="pete jones" w:date="2022-03-29T18:14:00Z">
        <w:r w:rsidR="009F340E" w:rsidRPr="00FF6A71">
          <w:t>IM</w:t>
        </w:r>
        <w:r w:rsidR="009F340E">
          <w:t>ech</w:t>
        </w:r>
        <w:r w:rsidR="009F340E" w:rsidRPr="00FF6A71">
          <w:t>E</w:t>
        </w:r>
      </w:ins>
      <w:r w:rsidRPr="00FF6A71">
        <w:t>, IMAREST, IAGRE, etc.</w:t>
      </w:r>
      <w:ins w:id="3763" w:author="pete jones" w:date="2022-02-07T15:08:00Z">
        <w:r w:rsidR="00CB66DE">
          <w:t xml:space="preserve"> (EAB Licensees)</w:t>
        </w:r>
      </w:ins>
      <w:r w:rsidRPr="00FF6A71">
        <w:t xml:space="preserve"> and </w:t>
      </w:r>
      <w:del w:id="3764" w:author="pete jones" w:date="2022-03-30T17:22:00Z">
        <w:r w:rsidRPr="00FF6A71" w:rsidDel="004B6E04">
          <w:delText>as such comply with the standards of the Engineering council</w:delText>
        </w:r>
      </w:del>
      <w:ins w:id="3765" w:author="pete jones" w:date="2022-03-30T17:22:00Z">
        <w:r w:rsidR="004B6E04">
          <w:t xml:space="preserve">comply with the Engineering council's </w:t>
        </w:r>
        <w:r w:rsidR="004B6E04">
          <w:lastRenderedPageBreak/>
          <w:t>standards</w:t>
        </w:r>
      </w:ins>
      <w:r w:rsidRPr="00FF6A71">
        <w:t xml:space="preserve">. Teaching, assessment, and learning outcomes </w:t>
      </w:r>
      <w:ins w:id="3766" w:author="pete jones" w:date="2022-03-30T17:23:00Z">
        <w:r w:rsidR="004B6E04">
          <w:t xml:space="preserve">are </w:t>
        </w:r>
      </w:ins>
      <w:del w:id="3767" w:author="pete jones" w:date="2022-03-30T17:22:00Z">
        <w:r w:rsidRPr="00FF6A71" w:rsidDel="004B6E04">
          <w:delText xml:space="preserve">are </w:delText>
        </w:r>
      </w:del>
      <w:r w:rsidRPr="00FF6A71">
        <w:t xml:space="preserve">constructed using similar delivery methods with comparable module content. The accreditation of higher education programmes is defined by standards published by the Engineering </w:t>
      </w:r>
      <w:del w:id="3768" w:author="pete jones" w:date="2022-03-29T18:14:00Z">
        <w:r w:rsidRPr="00FF6A71" w:rsidDel="009F340E">
          <w:delText xml:space="preserve">council </w:delText>
        </w:r>
      </w:del>
      <w:ins w:id="3769" w:author="pete jones" w:date="2022-03-29T18:14:00Z">
        <w:r w:rsidR="009F340E">
          <w:t>C</w:t>
        </w:r>
        <w:r w:rsidR="009F340E" w:rsidRPr="00FF6A71">
          <w:t xml:space="preserve">ouncil </w:t>
        </w:r>
      </w:ins>
      <w:r w:rsidRPr="00FF6A71">
        <w:t>in their Accreditation of Higher Education Programmes (AHEP) handbook</w:t>
      </w:r>
      <w:del w:id="3770" w:author="pete jones" w:date="2022-03-30T17:23:00Z">
        <w:r w:rsidRPr="00FF6A71" w:rsidDel="004B6E04">
          <w:delText>,</w:delText>
        </w:r>
      </w:del>
      <w:r w:rsidRPr="00FF6A71">
        <w:t xml:space="preserve"> (Engineering council, 2014). These standards do not prescribe detailed course content or the mode of provision but focus on a framework of learning outcomes and </w:t>
      </w:r>
      <w:r w:rsidR="001C3532" w:rsidRPr="00FF6A71">
        <w:t>competenc</w:t>
      </w:r>
      <w:ins w:id="3771" w:author="pete jones" w:date="2022-03-29T18:14:00Z">
        <w:r w:rsidR="009F340E">
          <w:t>i</w:t>
        </w:r>
      </w:ins>
      <w:r w:rsidR="001C3532" w:rsidRPr="00FF6A71">
        <w:t>es that</w:t>
      </w:r>
      <w:r w:rsidRPr="00FF6A71">
        <w:t xml:space="preserve"> meet or exceed the thresholds for graduate attributes</w:t>
      </w:r>
      <w:ins w:id="3772" w:author="pete jones" w:date="2022-03-30T17:24:00Z">
        <w:r w:rsidR="004B6E04">
          <w:t xml:space="preserve"> in standards</w:t>
        </w:r>
      </w:ins>
      <w:r w:rsidRPr="00FF6A71">
        <w:t xml:space="preserve"> published by </w:t>
      </w:r>
      <w:del w:id="3773" w:author="pete jones" w:date="2022-03-30T17:24:00Z">
        <w:r w:rsidRPr="00FF6A71" w:rsidDel="004B6E04">
          <w:delText xml:space="preserve">the standards of </w:delText>
        </w:r>
      </w:del>
      <w:r w:rsidRPr="00FF6A71">
        <w:t>the International Engineering Alliance (IEA)</w:t>
      </w:r>
      <w:del w:id="3774" w:author="pete jones" w:date="2022-03-30T17:23:00Z">
        <w:r w:rsidRPr="00FF6A71" w:rsidDel="004B6E04">
          <w:delText>,</w:delText>
        </w:r>
      </w:del>
      <w:r w:rsidRPr="00FF6A71">
        <w:t xml:space="preserve"> (IEA, 2017). The Engineering Council refers to a “common myth” amongst academia that accreditation stifles innovative </w:t>
      </w:r>
      <w:r w:rsidR="001C3532" w:rsidRPr="00FF6A71">
        <w:t>provision but</w:t>
      </w:r>
      <w:r w:rsidRPr="00FF6A71">
        <w:t xml:space="preserve"> emphasises that the accreditation process </w:t>
      </w:r>
      <w:del w:id="3775" w:author="pete jones" w:date="2022-03-30T17:23:00Z">
        <w:r w:rsidRPr="00FF6A71" w:rsidDel="004B6E04">
          <w:delText>provides the scope for</w:delText>
        </w:r>
      </w:del>
      <w:ins w:id="3776" w:author="pete jones" w:date="2022-03-30T17:23:00Z">
        <w:r w:rsidR="004B6E04">
          <w:t>allows</w:t>
        </w:r>
      </w:ins>
      <w:r w:rsidRPr="00FF6A71">
        <w:t xml:space="preserve"> universities to design and develop degree programmes to meet local needs and innovative delivery models, including the specific content</w:t>
      </w:r>
      <w:ins w:id="3777" w:author="pete jones" w:date="2022-02-07T15:19:00Z">
        <w:r w:rsidR="00CB66DE">
          <w:t xml:space="preserve"> </w:t>
        </w:r>
        <w:r w:rsidR="00CB66DE">
          <w:fldChar w:fldCharType="begin" w:fldLock="1"/>
        </w:r>
      </w:ins>
      <w:r w:rsidR="00A06241">
        <w:instrText>ADDIN CSL_CITATION {"citationItems":[{"id":"ITEM-1","itemData":{"URL":"https://www.engc.org.uk/education-skills/accreditation-of-higher-education-programmes/information-for-higher-education-providers/accreditation-of-innovative-provision/","abstract":"The Engineering Council's accreditation criteria can be found in the Accreditation of Higher Education Programmes (AHEP). These focus on outcomes, rather than the mode of provision. This enables the development and accreditation of programmes that are innovative in a range of ways, such as the way they are delivered.","accessed":{"date-parts":[["2022","2","7"]]},"author":[{"dropping-particle":"","family":"Engineering Council","given":"","non-dropping-particle":"","parse-names":false,"suffix":""}],"container-title":"Website","id":"ITEM-1","issued":{"date-parts":[["2017"]]},"title":"Accreditation of Innovative Provision","type":"webpage"},"uris":["http://www.mendeley.com/documents/?uuid=4908eeda-07f6-3e2b-b41b-f2d429373e1f"]}],"mendeley":{"formattedCitation":"(Engineering Council, 2017)","plainTextFormattedCitation":"(Engineering Council, 2017)","previouslyFormattedCitation":"(Engineering Council, 2017)"},"properties":{"noteIndex":0},"schema":"https://github.com/citation-style-language/schema/raw/master/csl-citation.json"}</w:instrText>
      </w:r>
      <w:r w:rsidR="00CB66DE">
        <w:fldChar w:fldCharType="separate"/>
      </w:r>
      <w:r w:rsidR="00CB66DE" w:rsidRPr="00CB66DE">
        <w:rPr>
          <w:noProof/>
        </w:rPr>
        <w:t>(Engineering Council, 2017)</w:t>
      </w:r>
      <w:ins w:id="3778" w:author="pete jones" w:date="2022-02-07T15:19:00Z">
        <w:r w:rsidR="00CB66DE">
          <w:fldChar w:fldCharType="end"/>
        </w:r>
      </w:ins>
      <w:r w:rsidRPr="00FF6A71">
        <w:t>.</w:t>
      </w:r>
    </w:p>
    <w:p w14:paraId="388A7094" w14:textId="474D7F2D" w:rsidR="00A33F88" w:rsidRPr="00FF6A71" w:rsidRDefault="0098490E" w:rsidP="0098490E">
      <w:r w:rsidRPr="00FF6A71">
        <w:t xml:space="preserve">A student entering high school today will graduate from </w:t>
      </w:r>
      <w:ins w:id="3779" w:author="pete jones" w:date="2022-03-29T18:15:00Z">
        <w:r w:rsidR="009F340E">
          <w:t xml:space="preserve">a </w:t>
        </w:r>
      </w:ins>
      <w:r w:rsidRPr="00FF6A71">
        <w:t xml:space="preserve">university before 2030. A survey conducted in 2013 found that 53% of academic respondents thought it would take up to 20 years to close the STEM skills gap in the UK. The same survey discussed the importance of project-based learning </w:t>
      </w:r>
      <w:del w:id="3780" w:author="pete jones" w:date="2022-03-29T18:15:00Z">
        <w:r w:rsidRPr="00FF6A71" w:rsidDel="009F340E">
          <w:delText>in relation to</w:delText>
        </w:r>
      </w:del>
      <w:ins w:id="3781" w:author="pete jones" w:date="2022-03-29T18:15:00Z">
        <w:r w:rsidR="009F340E">
          <w:t>concerning</w:t>
        </w:r>
      </w:ins>
      <w:r w:rsidRPr="00FF6A71">
        <w:t xml:space="preserve"> the STEM skills</w:t>
      </w:r>
      <w:del w:id="3782" w:author="pete jones" w:date="2022-03-29T18:15:00Z">
        <w:r w:rsidRPr="00FF6A71" w:rsidDel="009F340E">
          <w:delText>-</w:delText>
        </w:r>
      </w:del>
      <w:ins w:id="3783" w:author="pete jones" w:date="2022-03-29T18:15:00Z">
        <w:r w:rsidR="009F340E">
          <w:t xml:space="preserve"> </w:t>
        </w:r>
      </w:ins>
      <w:r w:rsidRPr="00FF6A71">
        <w:t>gap</w:t>
      </w:r>
      <w:del w:id="3784" w:author="pete jones" w:date="2022-03-30T17:24:00Z">
        <w:r w:rsidRPr="00FF6A71" w:rsidDel="004B6E04">
          <w:delText xml:space="preserve">, </w:delText>
        </w:r>
      </w:del>
      <w:ins w:id="3785" w:author="pete jones" w:date="2022-03-30T17:24:00Z">
        <w:r w:rsidR="004B6E04">
          <w:t>;</w:t>
        </w:r>
        <w:r w:rsidR="004B6E04" w:rsidRPr="00FF6A71">
          <w:t xml:space="preserve"> </w:t>
        </w:r>
      </w:ins>
      <w:r w:rsidRPr="00FF6A71">
        <w:t xml:space="preserve">it revealed a disagreement between industrial managers and academics. 25% of academics </w:t>
      </w:r>
      <w:del w:id="3786" w:author="pete jones" w:date="2022-03-29T18:15:00Z">
        <w:r w:rsidRPr="00FF6A71" w:rsidDel="009F340E">
          <w:delText xml:space="preserve">totally </w:delText>
        </w:r>
      </w:del>
      <w:r w:rsidRPr="00FF6A71">
        <w:t xml:space="preserve">disagreed that there needed </w:t>
      </w:r>
      <w:del w:id="3787" w:author="pete jones" w:date="2022-03-30T17:24:00Z">
        <w:r w:rsidRPr="00FF6A71" w:rsidDel="004B6E04">
          <w:delText>to be more PBL in STEM subjects opposed to</w:delText>
        </w:r>
      </w:del>
      <w:ins w:id="3788" w:author="pete jones" w:date="2022-03-30T17:24:00Z">
        <w:r w:rsidR="004B6E04">
          <w:t>more PBL in STEM subjects instead of</w:t>
        </w:r>
      </w:ins>
      <w:r w:rsidRPr="00FF6A71">
        <w:t xml:space="preserve"> 60% of managers </w:t>
      </w:r>
      <w:del w:id="3789" w:author="pete jones" w:date="2022-03-29T18:15:00Z">
        <w:r w:rsidRPr="00FF6A71" w:rsidDel="009F340E">
          <w:delText xml:space="preserve">totally </w:delText>
        </w:r>
      </w:del>
      <w:r w:rsidRPr="00FF6A71">
        <w:t>agree</w:t>
      </w:r>
      <w:del w:id="3790" w:author="pete jones" w:date="2022-03-30T17:24:00Z">
        <w:r w:rsidRPr="00FF6A71" w:rsidDel="004B6E04">
          <w:delText>ing</w:delText>
        </w:r>
      </w:del>
      <w:ins w:id="3791" w:author="pete jones" w:date="2022-03-30T17:24:00Z">
        <w:r w:rsidR="004B6E04">
          <w:t>d</w:t>
        </w:r>
      </w:ins>
      <w:r w:rsidRPr="00FF6A71">
        <w:t>. 38% of academics believe it is possible to close the skills gap without PBL strategies</w:t>
      </w:r>
      <w:del w:id="3792" w:author="pete jones" w:date="2022-03-30T17:24:00Z">
        <w:r w:rsidRPr="00FF6A71" w:rsidDel="004B6E04">
          <w:delText>,</w:delText>
        </w:r>
      </w:del>
      <w:r w:rsidRPr="00FF6A71">
        <w:t xml:space="preserve"> </w:t>
      </w:r>
      <w:r w:rsidRPr="00312F59">
        <w:fldChar w:fldCharType="begin" w:fldLock="1"/>
      </w:r>
      <w:r w:rsidRPr="00FF6A71">
        <w:instrText>ADDIN CSL_CITATION {"citationItems":[{"id":"ITEM-1","itemData":{"abstract":"Unweighted Sample 306 24 % % Which, if any of the following countries do you think have the best STEM (Science, Technology, Engineering and Maths) graduates? Please select up to three.","author":[{"dropping-particle":"","family":"MATHWORKS","given":"","non-dropping-particle":"","parse-names":false,"suffix":""},{"dropping-particle":"","family":"YOUGOV","given":"","non-dropping-particle":"","parse-names":false,"suffix":""}],"id":"ITEM-1","issued":{"date-parts":[["2013"]]},"title":"STEM Skills gap survey","type":"report"},"uris":["http://www.mendeley.com/documents/?uuid=00c187e3-2faa-39bf-b17d-8f59c75f5443"]}],"mendeley":{"formattedCitation":"(MATHWORKS and YOUGOV, 2013)","plainTextFormattedCitation":"(MATHWORKS and YOUGOV, 2013)","previouslyFormattedCitation":"(MATHWORKS and YOUGOV, 2013)"},"properties":{"noteIndex":0},"schema":"https://github.com/citation-style-language/schema/raw/master/csl-citation.json"}</w:instrText>
      </w:r>
      <w:r w:rsidRPr="00312F59">
        <w:fldChar w:fldCharType="separate"/>
      </w:r>
      <w:r w:rsidRPr="00FF6A71">
        <w:rPr>
          <w:noProof/>
        </w:rPr>
        <w:t>(MATHWORKS and YOUGOV, 2013)</w:t>
      </w:r>
      <w:r w:rsidRPr="00312F59">
        <w:fldChar w:fldCharType="end"/>
      </w:r>
      <w:r w:rsidRPr="00FF6A71">
        <w:t>. These results, although quite dated, raise two concerns; one, that academia is reluctant to engage with industry on curriculum evolution, and two, that academia may oppose an argument for rethinking engineering education.</w:t>
      </w:r>
    </w:p>
    <w:p w14:paraId="72A2BF73" w14:textId="0CD4BBA1" w:rsidR="00A33F88" w:rsidRPr="00FF6A71" w:rsidRDefault="0098490E" w:rsidP="0098490E">
      <w:r w:rsidRPr="00FF6A71">
        <w:t>In 2015 the World Economic Forum studied the need for a new vision in education defining 21</w:t>
      </w:r>
      <w:r w:rsidRPr="00FF6A71">
        <w:rPr>
          <w:rPrChange w:id="3793" w:author="pete jones" w:date="2022-01-04T13:45:00Z">
            <w:rPr>
              <w:vertAlign w:val="superscript"/>
            </w:rPr>
          </w:rPrChange>
        </w:rPr>
        <w:t>st</w:t>
      </w:r>
      <w:r w:rsidRPr="00FF6A71">
        <w:t xml:space="preserve"> Century skills required by all students, see</w:t>
      </w:r>
      <w:r w:rsidR="0071241C" w:rsidRPr="00FF6A71">
        <w:t xml:space="preserve"> </w:t>
      </w:r>
      <w:r w:rsidR="0071241C" w:rsidRPr="00312F59">
        <w:fldChar w:fldCharType="begin"/>
      </w:r>
      <w:r w:rsidR="0071241C" w:rsidRPr="00FF6A71">
        <w:instrText xml:space="preserve"> REF _Ref44678836 \h  \* MERGEFORMAT </w:instrText>
      </w:r>
      <w:r w:rsidR="0071241C" w:rsidRPr="00312F59">
        <w:fldChar w:fldCharType="separate"/>
      </w:r>
      <w:ins w:id="3794" w:author="pete jones" w:date="2022-04-05T11:31:00Z">
        <w:r w:rsidR="00D94147" w:rsidRPr="00D94147">
          <w:rPr>
            <w:rPrChange w:id="3795" w:author="pete jones" w:date="2022-04-05T11:31:00Z">
              <w:rPr>
                <w:i/>
                <w:iCs/>
                <w:color w:val="44546A" w:themeColor="text2"/>
                <w:sz w:val="18"/>
                <w:szCs w:val="18"/>
              </w:rPr>
            </w:rPrChange>
          </w:rPr>
          <w:t xml:space="preserve">Figure </w:t>
        </w:r>
        <w:r w:rsidR="00D94147" w:rsidRPr="00D94147">
          <w:rPr>
            <w:rPrChange w:id="3796" w:author="pete jones" w:date="2022-04-05T11:31:00Z">
              <w:rPr>
                <w:i/>
                <w:iCs/>
                <w:noProof/>
                <w:color w:val="44546A" w:themeColor="text2"/>
                <w:sz w:val="18"/>
                <w:szCs w:val="18"/>
              </w:rPr>
            </w:rPrChange>
          </w:rPr>
          <w:t>2</w:t>
        </w:r>
        <w:r w:rsidR="00D94147" w:rsidRPr="00D94147">
          <w:rPr>
            <w:rPrChange w:id="3797" w:author="pete jones" w:date="2022-04-05T11:31:00Z">
              <w:rPr>
                <w:i/>
                <w:iCs/>
                <w:color w:val="44546A" w:themeColor="text2"/>
                <w:sz w:val="18"/>
                <w:szCs w:val="18"/>
              </w:rPr>
            </w:rPrChange>
          </w:rPr>
          <w:noBreakHyphen/>
        </w:r>
        <w:r w:rsidR="00D94147" w:rsidRPr="00D94147">
          <w:rPr>
            <w:rPrChange w:id="3798" w:author="pete jones" w:date="2022-04-05T11:31:00Z">
              <w:rPr>
                <w:i/>
                <w:iCs/>
                <w:noProof/>
                <w:color w:val="44546A" w:themeColor="text2"/>
                <w:sz w:val="18"/>
                <w:szCs w:val="18"/>
              </w:rPr>
            </w:rPrChange>
          </w:rPr>
          <w:t>11</w:t>
        </w:r>
      </w:ins>
      <w:del w:id="3799" w:author="pete jones" w:date="2022-03-16T14:25:00Z">
        <w:r w:rsidR="00DD384C" w:rsidRPr="00FF6A71" w:rsidDel="001B0BBB">
          <w:rPr>
            <w:rPrChange w:id="3800" w:author="pete jones" w:date="2022-01-04T13:45:00Z">
              <w:rPr>
                <w:i/>
                <w:iCs/>
                <w:color w:val="44546A" w:themeColor="text2"/>
              </w:rPr>
            </w:rPrChange>
          </w:rPr>
          <w:delText xml:space="preserve">Figure </w:delText>
        </w:r>
        <w:r w:rsidR="00DD384C" w:rsidRPr="00FF6A71" w:rsidDel="001B0BBB">
          <w:rPr>
            <w:rPrChange w:id="3801" w:author="pete jones" w:date="2022-01-04T13:45:00Z">
              <w:rPr>
                <w:i/>
                <w:iCs/>
                <w:noProof/>
                <w:color w:val="44546A" w:themeColor="text2"/>
              </w:rPr>
            </w:rPrChange>
          </w:rPr>
          <w:delText>2</w:delText>
        </w:r>
        <w:r w:rsidR="00DD384C" w:rsidRPr="00FF6A71" w:rsidDel="001B0BBB">
          <w:rPr>
            <w:rPrChange w:id="3802" w:author="pete jones" w:date="2022-01-04T13:45:00Z">
              <w:rPr>
                <w:i/>
                <w:iCs/>
                <w:noProof/>
                <w:color w:val="44546A" w:themeColor="text2"/>
              </w:rPr>
            </w:rPrChange>
          </w:rPr>
          <w:noBreakHyphen/>
          <w:delText>9</w:delText>
        </w:r>
      </w:del>
      <w:r w:rsidR="0071241C" w:rsidRPr="00312F59">
        <w:fldChar w:fldCharType="end"/>
      </w:r>
      <w:del w:id="3803" w:author="pete jones" w:date="2022-03-29T18:15:00Z">
        <w:r w:rsidR="0071241C" w:rsidRPr="00FF6A71" w:rsidDel="009F340E">
          <w:delText xml:space="preserve"> </w:delText>
        </w:r>
      </w:del>
      <w:del w:id="3804" w:author="pete jones" w:date="2022-03-30T17:24:00Z">
        <w:r w:rsidRPr="00FF6A71" w:rsidDel="004B6E04">
          <w:delText>,</w:delText>
        </w:r>
      </w:del>
      <w:r w:rsidRPr="00FF6A71">
        <w:t xml:space="preserve"> </w:t>
      </w:r>
      <w:r w:rsidRPr="00312F59">
        <w:fldChar w:fldCharType="begin" w:fldLock="1"/>
      </w:r>
      <w:r w:rsidR="00E74F24">
        <w:instrText>ADDIN CSL_CITATION {"citationItems":[{"id":"ITEM-1","itemData":{"abstract":"Industry Agenda Prepared in collaboration with The Boston Consulting Group World Economic Forum 91-93 route de la Capite CH-1223 Cologny/Geneva Switzerland Tel.: +41 (0)22 869 1212 Fax: +41 (0)22 786 2744","author":[{"dropping-particle":"","family":"WEF","given":"","non-dropping-particle":"","parse-names":false,"suffix":""}],"container-title":"New Vision for Education: Unlocking the Potencial of Technology","id":"ITEM-1","issued":{"date-parts":[["2015"]]},"page":"1-32","title":"New Vision for Education Unlocking the Potential of Technology","type":"article-journal"},"locator":"3","uris":["http://www.mendeley.com/documents/?uuid=c3340217-fcc6-4676-aefe-e4a6f67b70e5"]}],"mendeley":{"formattedCitation":"(WEF, 2015, p. 3)","plainTextFormattedCitation":"(WEF, 2015, p. 3)","previouslyFormattedCitation":"(WEF, 2015, p. 3)"},"properties":{"noteIndex":0},"schema":"https://github.com/citation-style-language/schema/raw/master/csl-citation.json"}</w:instrText>
      </w:r>
      <w:r w:rsidRPr="00312F59">
        <w:fldChar w:fldCharType="separate"/>
      </w:r>
      <w:r w:rsidR="00E74F24" w:rsidRPr="00E74F24">
        <w:rPr>
          <w:noProof/>
        </w:rPr>
        <w:t>(WEF, 2015, p. 3)</w:t>
      </w:r>
      <w:r w:rsidRPr="00312F59">
        <w:fldChar w:fldCharType="end"/>
      </w:r>
      <w:r w:rsidRPr="00FF6A71">
        <w:t xml:space="preserve">. </w:t>
      </w:r>
      <w:del w:id="3805" w:author="pete jones" w:date="2022-03-30T17:26:00Z">
        <w:r w:rsidRPr="00FF6A71" w:rsidDel="004B6E04">
          <w:delText xml:space="preserve">This </w:delText>
        </w:r>
      </w:del>
      <w:ins w:id="3806" w:author="pete jones" w:date="2022-03-30T17:26:00Z">
        <w:r w:rsidR="004B6E04">
          <w:t>The</w:t>
        </w:r>
        <w:r w:rsidR="004B6E04" w:rsidRPr="00FF6A71">
          <w:t xml:space="preserve"> </w:t>
        </w:r>
      </w:ins>
      <w:r w:rsidRPr="00FF6A71">
        <w:t>study continues to influence WEF’s current thinking</w:t>
      </w:r>
      <w:ins w:id="3807" w:author="pete jones" w:date="2022-03-30T17:25:00Z">
        <w:r w:rsidR="004B6E04">
          <w:t xml:space="preserve">. </w:t>
        </w:r>
      </w:ins>
      <w:del w:id="3808" w:author="pete jones" w:date="2022-03-30T17:25:00Z">
        <w:r w:rsidRPr="00FF6A71" w:rsidDel="004B6E04">
          <w:delText xml:space="preserve">, </w:delText>
        </w:r>
      </w:del>
      <w:del w:id="3809" w:author="pete jones" w:date="2022-03-29T18:15:00Z">
        <w:r w:rsidRPr="00FF6A71" w:rsidDel="009F340E">
          <w:delText xml:space="preserve">Partvoi </w:delText>
        </w:r>
      </w:del>
      <w:ins w:id="3810" w:author="pete jones" w:date="2022-03-29T18:15:00Z">
        <w:r w:rsidR="009F340E" w:rsidRPr="00FF6A71">
          <w:t>Part</w:t>
        </w:r>
        <w:r w:rsidR="009F340E">
          <w:t>ov</w:t>
        </w:r>
        <w:r w:rsidR="009F340E" w:rsidRPr="00FF6A71">
          <w:t xml:space="preserve">i </w:t>
        </w:r>
      </w:ins>
      <w:r w:rsidRPr="00FF6A71">
        <w:t xml:space="preserve">argues </w:t>
      </w:r>
      <w:del w:id="3811" w:author="pete jones" w:date="2022-03-30T17:25:00Z">
        <w:r w:rsidRPr="00FF6A71" w:rsidDel="004B6E04">
          <w:delText xml:space="preserve">strongly </w:delText>
        </w:r>
      </w:del>
      <w:r w:rsidRPr="00FF6A71">
        <w:t>for schools to embrace a culture of problem-solving, creative thinking, digital skills, and collaboration</w:t>
      </w:r>
      <w:ins w:id="3812" w:author="pete jones" w:date="2022-03-30T17:25:00Z">
        <w:r w:rsidR="004B6E04">
          <w:t>. He states</w:t>
        </w:r>
      </w:ins>
      <w:del w:id="3813" w:author="pete jones" w:date="2022-03-30T17:25:00Z">
        <w:r w:rsidRPr="00FF6A71" w:rsidDel="004B6E04">
          <w:delText>,</w:delText>
        </w:r>
      </w:del>
      <w:del w:id="3814" w:author="pete jones" w:date="2022-03-30T17:26:00Z">
        <w:r w:rsidRPr="00FF6A71" w:rsidDel="004B6E04">
          <w:delText xml:space="preserve"> stating</w:delText>
        </w:r>
      </w:del>
      <w:r w:rsidRPr="00FF6A71">
        <w:t>, “in most schools</w:t>
      </w:r>
      <w:ins w:id="3815" w:author="pete jones" w:date="2022-03-30T17:27:00Z">
        <w:r w:rsidR="004B6E04">
          <w:t>,</w:t>
        </w:r>
      </w:ins>
      <w:r w:rsidRPr="00FF6A71">
        <w:t xml:space="preserve"> you visit in 2018</w:t>
      </w:r>
      <w:del w:id="3816" w:author="pete jones" w:date="2022-03-30T17:27:00Z">
        <w:r w:rsidRPr="00FF6A71" w:rsidDel="004B6E04">
          <w:delText xml:space="preserve">, </w:delText>
        </w:r>
      </w:del>
      <w:ins w:id="3817" w:author="pete jones" w:date="2022-03-30T17:27:00Z">
        <w:r w:rsidR="004B6E04">
          <w:t>;</w:t>
        </w:r>
        <w:r w:rsidR="004B6E04" w:rsidRPr="00FF6A71">
          <w:t xml:space="preserve"> </w:t>
        </w:r>
      </w:ins>
      <w:r w:rsidRPr="00FF6A71">
        <w:t xml:space="preserve">you see teachers teaching the </w:t>
      </w:r>
      <w:del w:id="3818" w:author="pete jones" w:date="2022-03-29T18:15:00Z">
        <w:r w:rsidRPr="00FF6A71" w:rsidDel="009F340E">
          <w:delText xml:space="preserve">exact </w:delText>
        </w:r>
      </w:del>
      <w:r w:rsidRPr="00FF6A71">
        <w:t xml:space="preserve">same subject matter as they taught in 1918” and </w:t>
      </w:r>
      <w:del w:id="3819" w:author="pete jones" w:date="2022-03-30T17:27:00Z">
        <w:r w:rsidRPr="00FF6A71" w:rsidDel="004B6E04">
          <w:delText xml:space="preserve">in doing so </w:delText>
        </w:r>
      </w:del>
      <w:r w:rsidRPr="00FF6A71">
        <w:t xml:space="preserve">“failing to </w:t>
      </w:r>
      <w:del w:id="3820" w:author="pete jones" w:date="2022-03-30T17:27:00Z">
        <w:r w:rsidRPr="00FF6A71" w:rsidDel="004B6E04">
          <w:delText>adequately prepare the next generation for the future</w:delText>
        </w:r>
      </w:del>
      <w:ins w:id="3821" w:author="pete jones" w:date="2022-03-30T17:27:00Z">
        <w:r w:rsidR="004B6E04">
          <w:t>prepare the next generation for the future adequately</w:t>
        </w:r>
      </w:ins>
      <w:r w:rsidRPr="00FF6A71">
        <w:t>”. The paper focu</w:t>
      </w:r>
      <w:del w:id="3822" w:author="pete jones" w:date="2022-03-29T18:15:00Z">
        <w:r w:rsidRPr="00FF6A71" w:rsidDel="009F340E">
          <w:delText>s</w:delText>
        </w:r>
      </w:del>
      <w:r w:rsidRPr="00FF6A71">
        <w:t xml:space="preserve">ses on computer science (as taught in primary and secondary settings) and highlights that the subject </w:t>
      </w:r>
      <w:ins w:id="3823" w:author="pete jones" w:date="2022-03-29T18:15:00Z">
        <w:r w:rsidR="009F340E">
          <w:t xml:space="preserve">is </w:t>
        </w:r>
      </w:ins>
      <w:r w:rsidRPr="00FF6A71">
        <w:t xml:space="preserve">ranked above traditional subjects that </w:t>
      </w:r>
      <w:del w:id="3824" w:author="pete jones" w:date="2022-03-30T17:26:00Z">
        <w:r w:rsidRPr="00FF6A71" w:rsidDel="004B6E04">
          <w:delText>are enjoyed by students</w:delText>
        </w:r>
      </w:del>
      <w:ins w:id="3825" w:author="pete jones" w:date="2022-03-30T17:26:00Z">
        <w:r w:rsidR="004B6E04">
          <w:t>students enjoy</w:t>
        </w:r>
      </w:ins>
      <w:r w:rsidRPr="00FF6A71">
        <w:t xml:space="preserve">. Partovi states that “education leaders should discuss removing aspects of the curriculum of 1918 </w:t>
      </w:r>
      <w:r w:rsidRPr="00FF6A71">
        <w:lastRenderedPageBreak/>
        <w:t>to make room for the curriculum of 2018, [STEM] shouldn’t be relegated to after-school clubs, robotics contests or hackathons”</w:t>
      </w:r>
      <w:del w:id="3826" w:author="pete jones" w:date="2022-03-30T17:27:00Z">
        <w:r w:rsidRPr="00FF6A71" w:rsidDel="004B6E04">
          <w:delText>,</w:delText>
        </w:r>
      </w:del>
      <w:r w:rsidRPr="00FF6A71">
        <w:t xml:space="preserve"> </w:t>
      </w:r>
      <w:r w:rsidRPr="00312F59">
        <w:fldChar w:fldCharType="begin" w:fldLock="1"/>
      </w:r>
      <w:r w:rsidRPr="00FF6A71">
        <w:instrText>ADDIN CSL_CITATION {"citationItems":[{"id":"ITEM-1","itemData":{"URL":"https://www.weforum.org/agenda/2018/09/why-schools-should-teach-the-curriculum-of-the-future-not-the-past/","abstract":"Robots, artificial intelligence, automation – no longer the stuff of science fiction movies. Overwhelming evidence shows the shift in what the workforce needs is already underway and that it will continue to grow much larger in the future. All around the world, leaders from government and industry debate the future of work and the changes brought by technology and automation. Despite this, the world is not reacting fast enough to update our system of education.","accessed":{"date-parts":[["2020","7","3"]]},"author":[{"dropping-particle":"","family":"Partovi","given":"Hadi","non-dropping-particle":"","parse-names":false,"suffix":""}],"id":"ITEM-1","issued":{"date-parts":[["2018"]]},"title":"Why schools should teach the curriculum of the future, not the past | World Economic Forum","type":"webpage"},"uris":["http://www.mendeley.com/documents/?uuid=41506da1-39dd-3b3f-8da4-83c7db16a012"]}],"mendeley":{"formattedCitation":"(Partovi, 2018)","plainTextFormattedCitation":"(Partovi, 2018)","previouslyFormattedCitation":"(Partovi, 2018)"},"properties":{"noteIndex":0},"schema":"https://github.com/citation-style-language/schema/raw/master/csl-citation.json"}</w:instrText>
      </w:r>
      <w:r w:rsidRPr="00312F59">
        <w:fldChar w:fldCharType="separate"/>
      </w:r>
      <w:r w:rsidRPr="00FF6A71">
        <w:rPr>
          <w:noProof/>
        </w:rPr>
        <w:t>(Partovi, 2018)</w:t>
      </w:r>
      <w:r w:rsidRPr="00312F59">
        <w:fldChar w:fldCharType="end"/>
      </w:r>
      <w:r w:rsidRPr="00FF6A71">
        <w:t>.</w:t>
      </w:r>
    </w:p>
    <w:p w14:paraId="0A28FEAD" w14:textId="77777777" w:rsidR="00A33F88" w:rsidRPr="00FF6A71" w:rsidRDefault="6D8B61E5" w:rsidP="0098490E">
      <w:pPr>
        <w:jc w:val="center"/>
      </w:pPr>
      <w:r w:rsidRPr="00C15005">
        <w:rPr>
          <w:noProof/>
        </w:rPr>
        <w:drawing>
          <wp:inline distT="0" distB="0" distL="0" distR="0" wp14:anchorId="61BED670" wp14:editId="11C55F57">
            <wp:extent cx="4484191" cy="326707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35">
                      <a:extLst>
                        <a:ext uri="{28A0092B-C50C-407E-A947-70E740481C1C}">
                          <a14:useLocalDpi xmlns:a14="http://schemas.microsoft.com/office/drawing/2010/main" val="0"/>
                        </a:ext>
                      </a:extLst>
                    </a:blip>
                    <a:stretch>
                      <a:fillRect/>
                    </a:stretch>
                  </pic:blipFill>
                  <pic:spPr>
                    <a:xfrm>
                      <a:off x="0" y="0"/>
                      <a:ext cx="4522278" cy="3294824"/>
                    </a:xfrm>
                    <a:prstGeom prst="rect">
                      <a:avLst/>
                    </a:prstGeom>
                  </pic:spPr>
                </pic:pic>
              </a:graphicData>
            </a:graphic>
          </wp:inline>
        </w:drawing>
      </w:r>
    </w:p>
    <w:p w14:paraId="5771DBEA" w14:textId="1FBDA949" w:rsidR="00A33F88" w:rsidRPr="00FF6A71" w:rsidRDefault="0098490E" w:rsidP="0098490E">
      <w:pPr>
        <w:spacing w:before="0" w:after="200" w:line="240" w:lineRule="auto"/>
        <w:jc w:val="center"/>
        <w:rPr>
          <w:i/>
          <w:iCs/>
          <w:color w:val="44546A" w:themeColor="text2"/>
          <w:sz w:val="18"/>
          <w:szCs w:val="18"/>
        </w:rPr>
      </w:pPr>
      <w:bookmarkStart w:id="3827" w:name="_Ref44678836"/>
      <w:bookmarkStart w:id="3828" w:name="_Toc44683520"/>
      <w:bookmarkStart w:id="3829" w:name="_Toc68162246"/>
      <w:bookmarkStart w:id="3830" w:name="_Toc99719274"/>
      <w:r w:rsidRPr="00FF6A71">
        <w:rPr>
          <w:i/>
          <w:iCs/>
          <w:color w:val="44546A" w:themeColor="text2"/>
          <w:sz w:val="18"/>
          <w:szCs w:val="18"/>
        </w:rPr>
        <w:t xml:space="preserve">Figure </w:t>
      </w:r>
      <w:ins w:id="3831" w:author="pete jones" w:date="2022-03-10T14:38:00Z">
        <w:r w:rsidR="00CE4F4E">
          <w:rPr>
            <w:i/>
            <w:iCs/>
            <w:color w:val="44546A" w:themeColor="text2"/>
            <w:sz w:val="18"/>
            <w:szCs w:val="18"/>
          </w:rPr>
          <w:fldChar w:fldCharType="begin"/>
        </w:r>
        <w:r w:rsidR="00CE4F4E">
          <w:rPr>
            <w:i/>
            <w:iCs/>
            <w:color w:val="44546A" w:themeColor="text2"/>
            <w:sz w:val="18"/>
            <w:szCs w:val="18"/>
          </w:rPr>
          <w:instrText xml:space="preserve"> STYLEREF 1 \s </w:instrText>
        </w:r>
      </w:ins>
      <w:r w:rsidR="00CE4F4E">
        <w:rPr>
          <w:i/>
          <w:iCs/>
          <w:color w:val="44546A" w:themeColor="text2"/>
          <w:sz w:val="18"/>
          <w:szCs w:val="18"/>
        </w:rPr>
        <w:fldChar w:fldCharType="separate"/>
      </w:r>
      <w:r w:rsidR="00D94147">
        <w:rPr>
          <w:i/>
          <w:iCs/>
          <w:noProof/>
          <w:color w:val="44546A" w:themeColor="text2"/>
          <w:sz w:val="18"/>
          <w:szCs w:val="18"/>
        </w:rPr>
        <w:t>2</w:t>
      </w:r>
      <w:ins w:id="3832" w:author="pete jones" w:date="2022-03-10T14:38:00Z">
        <w:r w:rsidR="00CE4F4E">
          <w:rPr>
            <w:i/>
            <w:iCs/>
            <w:color w:val="44546A" w:themeColor="text2"/>
            <w:sz w:val="18"/>
            <w:szCs w:val="18"/>
          </w:rPr>
          <w:fldChar w:fldCharType="end"/>
        </w:r>
        <w:r w:rsidR="00CE4F4E">
          <w:rPr>
            <w:i/>
            <w:iCs/>
            <w:color w:val="44546A" w:themeColor="text2"/>
            <w:sz w:val="18"/>
            <w:szCs w:val="18"/>
          </w:rPr>
          <w:noBreakHyphen/>
        </w:r>
        <w:r w:rsidR="00CE4F4E">
          <w:rPr>
            <w:i/>
            <w:iCs/>
            <w:color w:val="44546A" w:themeColor="text2"/>
            <w:sz w:val="18"/>
            <w:szCs w:val="18"/>
          </w:rPr>
          <w:fldChar w:fldCharType="begin"/>
        </w:r>
        <w:r w:rsidR="00CE4F4E">
          <w:rPr>
            <w:i/>
            <w:iCs/>
            <w:color w:val="44546A" w:themeColor="text2"/>
            <w:sz w:val="18"/>
            <w:szCs w:val="18"/>
          </w:rPr>
          <w:instrText xml:space="preserve"> SEQ Figure \* ARABIC \s 1 </w:instrText>
        </w:r>
      </w:ins>
      <w:r w:rsidR="00CE4F4E">
        <w:rPr>
          <w:i/>
          <w:iCs/>
          <w:color w:val="44546A" w:themeColor="text2"/>
          <w:sz w:val="18"/>
          <w:szCs w:val="18"/>
        </w:rPr>
        <w:fldChar w:fldCharType="separate"/>
      </w:r>
      <w:ins w:id="3833" w:author="pete jones" w:date="2022-04-05T11:31:00Z">
        <w:r w:rsidR="00D94147">
          <w:rPr>
            <w:i/>
            <w:iCs/>
            <w:noProof/>
            <w:color w:val="44546A" w:themeColor="text2"/>
            <w:sz w:val="18"/>
            <w:szCs w:val="18"/>
          </w:rPr>
          <w:t>11</w:t>
        </w:r>
      </w:ins>
      <w:ins w:id="3834" w:author="pete jones" w:date="2022-03-10T14:38:00Z">
        <w:r w:rsidR="00CE4F4E">
          <w:rPr>
            <w:i/>
            <w:iCs/>
            <w:color w:val="44546A" w:themeColor="text2"/>
            <w:sz w:val="18"/>
            <w:szCs w:val="18"/>
          </w:rPr>
          <w:fldChar w:fldCharType="end"/>
        </w:r>
      </w:ins>
      <w:del w:id="3835" w:author="pete jones" w:date="2022-02-01T12:31:00Z">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TYLEREF 1 \s </w:delInstrText>
        </w:r>
        <w:r w:rsidR="00F8680E" w:rsidRPr="00312F59" w:rsidDel="0004608E">
          <w:rPr>
            <w:i/>
            <w:iCs/>
            <w:color w:val="44546A" w:themeColor="text2"/>
            <w:sz w:val="18"/>
            <w:szCs w:val="18"/>
          </w:rPr>
          <w:fldChar w:fldCharType="separate"/>
        </w:r>
        <w:r w:rsidR="00AB7BE9"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r w:rsidR="00F8680E" w:rsidRPr="00FF6A71" w:rsidDel="0004608E">
          <w:rPr>
            <w:i/>
            <w:iCs/>
            <w:color w:val="44546A" w:themeColor="text2"/>
            <w:sz w:val="18"/>
            <w:szCs w:val="18"/>
          </w:rPr>
          <w:noBreakHyphen/>
        </w:r>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EQ Figure \* ARABIC \s 1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9</w:delText>
        </w:r>
        <w:r w:rsidR="00F8680E" w:rsidRPr="00312F59" w:rsidDel="0004608E">
          <w:rPr>
            <w:i/>
            <w:iCs/>
            <w:color w:val="44546A" w:themeColor="text2"/>
            <w:sz w:val="18"/>
            <w:szCs w:val="18"/>
          </w:rPr>
          <w:fldChar w:fldCharType="end"/>
        </w:r>
      </w:del>
      <w:bookmarkEnd w:id="3827"/>
      <w:r w:rsidRPr="00FF6A71">
        <w:rPr>
          <w:i/>
          <w:iCs/>
          <w:color w:val="44546A" w:themeColor="text2"/>
          <w:sz w:val="18"/>
          <w:szCs w:val="18"/>
        </w:rPr>
        <w:t>: WEF 21st Century skills map</w:t>
      </w:r>
      <w:del w:id="3836" w:author="pete jones" w:date="2022-03-30T17:27:00Z">
        <w:r w:rsidRPr="00FF6A71" w:rsidDel="004B6E04">
          <w:rPr>
            <w:i/>
            <w:iCs/>
            <w:color w:val="44546A" w:themeColor="text2"/>
            <w:sz w:val="18"/>
            <w:szCs w:val="18"/>
          </w:rPr>
          <w:delText>,</w:delText>
        </w:r>
      </w:del>
      <w:r w:rsidRPr="00FF6A71">
        <w:rPr>
          <w:i/>
          <w:iCs/>
          <w:color w:val="44546A" w:themeColor="text2"/>
          <w:sz w:val="18"/>
          <w:szCs w:val="18"/>
        </w:rPr>
        <w:t xml:space="preserve"> (New Vision for Education, WEF, Page 3)</w:t>
      </w:r>
      <w:bookmarkEnd w:id="3828"/>
      <w:bookmarkEnd w:id="3829"/>
      <w:bookmarkEnd w:id="3830"/>
    </w:p>
    <w:p w14:paraId="4ECF9F37" w14:textId="15462863" w:rsidR="00A33F88" w:rsidRPr="00FF6A71" w:rsidRDefault="0098490E" w:rsidP="0098490E">
      <w:r w:rsidRPr="00FF6A71">
        <w:t>Establishing the model for 21</w:t>
      </w:r>
      <w:r w:rsidRPr="00FF6A71">
        <w:rPr>
          <w:vertAlign w:val="superscript"/>
        </w:rPr>
        <w:t>st</w:t>
      </w:r>
      <w:r w:rsidRPr="00FF6A71">
        <w:t xml:space="preserve"> Century skills highlights the need to investigate the literature for evidence of good practices that have influenced </w:t>
      </w:r>
      <w:ins w:id="3837" w:author="pete jones" w:date="2022-03-29T18:16:00Z">
        <w:r w:rsidR="009F340E">
          <w:t xml:space="preserve">the </w:t>
        </w:r>
      </w:ins>
      <w:r w:rsidRPr="00FF6A71">
        <w:t xml:space="preserve">rethinking of engineering education. </w:t>
      </w:r>
      <w:bookmarkStart w:id="3838" w:name="_Toc45114065"/>
    </w:p>
    <w:p w14:paraId="06065024" w14:textId="77777777" w:rsidR="00A33F88" w:rsidRPr="00FF6A71" w:rsidRDefault="0098490E" w:rsidP="001C3532">
      <w:pPr>
        <w:rPr>
          <w:b/>
          <w:bCs/>
          <w:u w:val="single"/>
        </w:rPr>
      </w:pPr>
      <w:r w:rsidRPr="00FF6A71">
        <w:rPr>
          <w:b/>
          <w:bCs/>
          <w:u w:val="single"/>
        </w:rPr>
        <w:t>Influencing HE experiences</w:t>
      </w:r>
      <w:bookmarkEnd w:id="3838"/>
    </w:p>
    <w:p w14:paraId="4E11EE3A" w14:textId="3A2CD75A" w:rsidR="00A33F88" w:rsidRPr="00FF6A71" w:rsidRDefault="00BD26E7" w:rsidP="0098490E">
      <w:r w:rsidRPr="00FF6A71">
        <w:t>Starting</w:t>
      </w:r>
      <w:r w:rsidR="0098490E" w:rsidRPr="00FF6A71">
        <w:t xml:space="preserve"> in September 2020</w:t>
      </w:r>
      <w:ins w:id="3839" w:author="pete jones" w:date="2022-03-30T17:27:00Z">
        <w:r w:rsidR="004B6E04">
          <w:t>,</w:t>
        </w:r>
      </w:ins>
      <w:r w:rsidR="0098490E" w:rsidRPr="00FF6A71">
        <w:t xml:space="preserve"> a new UK qualification is being introduced for </w:t>
      </w:r>
      <w:r w:rsidR="002F39F3" w:rsidRPr="00FF6A71">
        <w:t>16-19-year-olds</w:t>
      </w:r>
      <w:r w:rsidR="0098490E" w:rsidRPr="00FF6A71">
        <w:t>. The T-Level qualifications are new courses for students after GCSE and provide an alternative to A-Levels. The UCAS tariffs for these courses are comparable to B-TEC qualifications</w:t>
      </w:r>
      <w:ins w:id="3840" w:author="pete jones" w:date="2022-03-30T17:28:00Z">
        <w:r w:rsidR="004B6E04">
          <w:t>,</w:t>
        </w:r>
      </w:ins>
      <w:r w:rsidR="0098490E" w:rsidRPr="00FF6A71">
        <w:t xml:space="preserve"> where a distinction </w:t>
      </w:r>
      <w:del w:id="3841" w:author="pete jones" w:date="2022-03-30T17:28:00Z">
        <w:r w:rsidR="0098490E" w:rsidRPr="00FF6A71" w:rsidDel="004B6E04">
          <w:delText>is equal to</w:delText>
        </w:r>
      </w:del>
      <w:ins w:id="3842" w:author="pete jones" w:date="2022-03-30T17:28:00Z">
        <w:r w:rsidR="004B6E04">
          <w:t>equals</w:t>
        </w:r>
      </w:ins>
      <w:r w:rsidR="0098490E" w:rsidRPr="00FF6A71">
        <w:t xml:space="preserve"> three A-Levels or 144 points. The two-year courses have an 80% classroom element and a work experience element of 20% or 45 days. There are 25 T-Levels qualifications planned</w:t>
      </w:r>
      <w:del w:id="3843" w:author="pete jones" w:date="2022-03-30T17:28:00Z">
        <w:r w:rsidR="0098490E" w:rsidRPr="00FF6A71" w:rsidDel="004B6E04">
          <w:delText xml:space="preserve"> but in the first year only three are being rolled out, one being DIGITAL PRODUCTION, DESIGN AND DEVELOPMENT,</w:delText>
        </w:r>
      </w:del>
      <w:ins w:id="3844" w:author="pete jones" w:date="2022-03-30T17:28:00Z">
        <w:r w:rsidR="004B6E04">
          <w:t>, but only three are being rolled out in the first year, one being DIGITAL PRODUCTION, DESIGN, AND DEVELOPMENT</w:t>
        </w:r>
      </w:ins>
      <w:r w:rsidR="0098490E" w:rsidRPr="00FF6A71">
        <w:t xml:space="preserve"> </w:t>
      </w:r>
      <w:r w:rsidR="0098490E" w:rsidRPr="00312F59">
        <w:fldChar w:fldCharType="begin" w:fldLock="1"/>
      </w:r>
      <w:r w:rsidR="0098490E" w:rsidRPr="00FF6A71">
        <w:instrText>ADDIN CSL_CITATION {"citationItems":[{"id":"ITEM-1","itemData":{"URL":"https://www.gov.uk/government/publications/introduction-of-t-levels/introduction-of-t-levels#find-out-more","accessed":{"date-parts":[["2020","7","3"]]},"author":[{"dropping-particle":"","family":"GOV.UK","given":"","non-dropping-particle":"","parse-names":false,"suffix":""}],"id":"ITEM-1","issued":{"date-parts":[["2020"]]},"title":"Introduction of T Levels","type":"webpage"},"uris":["http://www.mendeley.com/documents/?uuid=e99788fb-caa1-31e3-9da1-d4c724b51d78"]}],"mendeley":{"formattedCitation":"(GOV.UK, 2020)","plainTextFormattedCitation":"(GOV.UK, 2020)","previouslyFormattedCitation":"(GOV.UK, 2020)"},"properties":{"noteIndex":0},"schema":"https://github.com/citation-style-language/schema/raw/master/csl-citation.json"}</w:instrText>
      </w:r>
      <w:r w:rsidR="0098490E" w:rsidRPr="00312F59">
        <w:fldChar w:fldCharType="separate"/>
      </w:r>
      <w:r w:rsidR="0098490E" w:rsidRPr="00FF6A71">
        <w:rPr>
          <w:noProof/>
        </w:rPr>
        <w:t>(GOV.UK, 2020)</w:t>
      </w:r>
      <w:r w:rsidR="0098490E" w:rsidRPr="00312F59">
        <w:fldChar w:fldCharType="end"/>
      </w:r>
      <w:r w:rsidR="0098490E" w:rsidRPr="00FF6A71">
        <w:t xml:space="preserve">. The </w:t>
      </w:r>
      <w:del w:id="3845" w:author="pete jones" w:date="2022-03-30T17:28:00Z">
        <w:r w:rsidR="0098490E" w:rsidRPr="00FF6A71" w:rsidDel="004B6E04">
          <w:delText xml:space="preserve">full </w:delText>
        </w:r>
      </w:del>
      <w:ins w:id="3846" w:author="pete jones" w:date="2022-03-30T17:28:00Z">
        <w:r w:rsidR="004B6E04">
          <w:t>complete</w:t>
        </w:r>
        <w:r w:rsidR="004B6E04" w:rsidRPr="00FF6A71">
          <w:t xml:space="preserve"> </w:t>
        </w:r>
      </w:ins>
      <w:r w:rsidR="0098490E" w:rsidRPr="00FF6A71">
        <w:t xml:space="preserve">list includes titles </w:t>
      </w:r>
      <w:del w:id="3847" w:author="pete jones" w:date="2022-03-29T18:16:00Z">
        <w:r w:rsidR="0098490E" w:rsidRPr="00FF6A71" w:rsidDel="009F340E">
          <w:delText xml:space="preserve">which </w:delText>
        </w:r>
      </w:del>
      <w:ins w:id="3848" w:author="pete jones" w:date="2022-03-29T18:16:00Z">
        <w:r w:rsidR="009F340E">
          <w:t>that</w:t>
        </w:r>
        <w:r w:rsidR="009F340E" w:rsidRPr="00FF6A71">
          <w:t xml:space="preserve"> </w:t>
        </w:r>
      </w:ins>
      <w:r w:rsidR="0098490E" w:rsidRPr="00FF6A71">
        <w:t>seem to be related to engineering subjects</w:t>
      </w:r>
      <w:del w:id="3849" w:author="pete jones" w:date="2022-03-30T17:29:00Z">
        <w:r w:rsidR="0098490E" w:rsidRPr="00FF6A71" w:rsidDel="004B6E04">
          <w:delText xml:space="preserve">, </w:delText>
        </w:r>
      </w:del>
      <w:ins w:id="3850" w:author="pete jones" w:date="2022-03-30T17:29:00Z">
        <w:r w:rsidR="004B6E04">
          <w:t>;</w:t>
        </w:r>
        <w:r w:rsidR="004B6E04" w:rsidRPr="00FF6A71">
          <w:t xml:space="preserve"> </w:t>
        </w:r>
      </w:ins>
      <w:r w:rsidR="0098490E" w:rsidRPr="00FF6A71">
        <w:t>these are:</w:t>
      </w:r>
    </w:p>
    <w:p w14:paraId="0C589449" w14:textId="77777777" w:rsidR="00A33F88" w:rsidRPr="00FF6A71" w:rsidRDefault="0098490E" w:rsidP="0021440D">
      <w:pPr>
        <w:numPr>
          <w:ilvl w:val="0"/>
          <w:numId w:val="34"/>
        </w:numPr>
        <w:contextualSpacing/>
      </w:pPr>
      <w:r w:rsidRPr="00FF6A71">
        <w:t>craft and design</w:t>
      </w:r>
    </w:p>
    <w:p w14:paraId="3A28F521" w14:textId="77777777" w:rsidR="00A33F88" w:rsidRPr="00FF6A71" w:rsidRDefault="0098490E" w:rsidP="0021440D">
      <w:pPr>
        <w:numPr>
          <w:ilvl w:val="0"/>
          <w:numId w:val="34"/>
        </w:numPr>
        <w:contextualSpacing/>
      </w:pPr>
      <w:r w:rsidRPr="00FF6A71">
        <w:lastRenderedPageBreak/>
        <w:t xml:space="preserve">design and development for engineering and manufacturing design, surveying, and planning </w:t>
      </w:r>
    </w:p>
    <w:p w14:paraId="7DDC3681" w14:textId="77777777" w:rsidR="00A33F88" w:rsidRPr="00FF6A71" w:rsidRDefault="0098490E" w:rsidP="0021440D">
      <w:pPr>
        <w:numPr>
          <w:ilvl w:val="0"/>
          <w:numId w:val="34"/>
        </w:numPr>
        <w:contextualSpacing/>
      </w:pPr>
      <w:r w:rsidRPr="00FF6A71">
        <w:t>digital production, design, and development</w:t>
      </w:r>
    </w:p>
    <w:p w14:paraId="6021FAAF" w14:textId="7B83B377" w:rsidR="00A33F88" w:rsidRPr="00FF6A71" w:rsidRDefault="0098490E" w:rsidP="0021440D">
      <w:pPr>
        <w:numPr>
          <w:ilvl w:val="0"/>
          <w:numId w:val="34"/>
        </w:numPr>
        <w:contextualSpacing/>
      </w:pPr>
      <w:r w:rsidRPr="00FF6A71">
        <w:t>maintenance, installation</w:t>
      </w:r>
      <w:ins w:id="3851" w:author="pete jones" w:date="2022-03-29T18:16:00Z">
        <w:r w:rsidR="009F340E">
          <w:t>,</w:t>
        </w:r>
      </w:ins>
      <w:r w:rsidRPr="00FF6A71">
        <w:t xml:space="preserve"> and repair for engineering and manufacturing</w:t>
      </w:r>
    </w:p>
    <w:p w14:paraId="5ED896F7" w14:textId="77777777" w:rsidR="00A33F88" w:rsidRPr="00FF6A71" w:rsidRDefault="0098490E" w:rsidP="0021440D">
      <w:pPr>
        <w:numPr>
          <w:ilvl w:val="0"/>
          <w:numId w:val="34"/>
        </w:numPr>
        <w:contextualSpacing/>
      </w:pPr>
      <w:r w:rsidRPr="00FF6A71">
        <w:t>engineering, manufacturing, processing, and control</w:t>
      </w:r>
    </w:p>
    <w:p w14:paraId="78B032A6" w14:textId="48BA675A" w:rsidR="00A33F88" w:rsidRPr="00FF6A71" w:rsidRDefault="0098490E" w:rsidP="0098490E">
      <w:r w:rsidRPr="00FF6A71">
        <w:t>No detail is available to illustrate the curriculum</w:t>
      </w:r>
      <w:ins w:id="3852" w:author="pete jones" w:date="2022-03-30T17:29:00Z">
        <w:r w:rsidR="004B6E04">
          <w:t>,</w:t>
        </w:r>
      </w:ins>
      <w:r w:rsidRPr="00FF6A71">
        <w:t xml:space="preserve"> and therefore an analysis of the impact </w:t>
      </w:r>
      <w:del w:id="3853" w:author="pete jones" w:date="2022-03-29T18:16:00Z">
        <w:r w:rsidRPr="00FF6A71" w:rsidDel="009F340E">
          <w:delText xml:space="preserve">to </w:delText>
        </w:r>
      </w:del>
      <w:ins w:id="3854" w:author="pete jones" w:date="2022-03-29T18:16:00Z">
        <w:r w:rsidR="009F340E">
          <w:t>on</w:t>
        </w:r>
        <w:r w:rsidR="009F340E" w:rsidRPr="00FF6A71">
          <w:t xml:space="preserve"> </w:t>
        </w:r>
      </w:ins>
      <w:r w:rsidRPr="00FF6A71">
        <w:t xml:space="preserve">undergraduate intakes before 2022 is </w:t>
      </w:r>
      <w:del w:id="3855" w:author="pete jones" w:date="2022-03-30T17:29:00Z">
        <w:r w:rsidR="001C3532" w:rsidRPr="00FF6A71" w:rsidDel="004B6E04">
          <w:delText xml:space="preserve">not </w:delText>
        </w:r>
      </w:del>
      <w:ins w:id="3856" w:author="pete jones" w:date="2022-03-30T17:29:00Z">
        <w:r w:rsidR="004B6E04">
          <w:t>im</w:t>
        </w:r>
      </w:ins>
      <w:r w:rsidRPr="00FF6A71">
        <w:t>possible to assess.</w:t>
      </w:r>
    </w:p>
    <w:p w14:paraId="55456D33" w14:textId="7AD82DDA" w:rsidR="00A33F88" w:rsidRPr="00FF6A71" w:rsidRDefault="0098490E" w:rsidP="0098490E">
      <w:r w:rsidRPr="00FF6A71">
        <w:t xml:space="preserve">BTEC </w:t>
      </w:r>
      <w:del w:id="3857" w:author="pete jones" w:date="2022-03-29T18:16:00Z">
        <w:r w:rsidRPr="00FF6A71" w:rsidDel="009F340E">
          <w:delText xml:space="preserve">national </w:delText>
        </w:r>
      </w:del>
      <w:ins w:id="3858" w:author="pete jones" w:date="2022-03-29T18:16:00Z">
        <w:r w:rsidR="009F340E">
          <w:t>N</w:t>
        </w:r>
        <w:r w:rsidR="009F340E" w:rsidRPr="00FF6A71">
          <w:t xml:space="preserve">ational </w:t>
        </w:r>
      </w:ins>
      <w:r w:rsidRPr="00FF6A71">
        <w:t xml:space="preserve">qualifications (NQF L3) are broadly equivalent to A-Level and underwent a </w:t>
      </w:r>
      <w:del w:id="3859" w:author="pete jones" w:date="2022-03-30T17:29:00Z">
        <w:r w:rsidRPr="00FF6A71" w:rsidDel="004B6E04">
          <w:delText xml:space="preserve">major </w:delText>
        </w:r>
      </w:del>
      <w:ins w:id="3860" w:author="pete jones" w:date="2022-03-30T17:29:00Z">
        <w:r w:rsidR="004B6E04">
          <w:t>significant</w:t>
        </w:r>
        <w:r w:rsidR="004B6E04" w:rsidRPr="00FF6A71">
          <w:t xml:space="preserve"> </w:t>
        </w:r>
      </w:ins>
      <w:r w:rsidRPr="00FF6A71">
        <w:t xml:space="preserve">review </w:t>
      </w:r>
      <w:del w:id="3861" w:author="pete jones" w:date="2022-03-29T18:16:00Z">
        <w:r w:rsidRPr="00FF6A71" w:rsidDel="009F340E">
          <w:delText>prior to</w:delText>
        </w:r>
      </w:del>
      <w:ins w:id="3862" w:author="pete jones" w:date="2022-03-29T18:16:00Z">
        <w:r w:rsidR="009F340E">
          <w:t>before</w:t>
        </w:r>
      </w:ins>
      <w:r w:rsidRPr="00FF6A71">
        <w:t xml:space="preserve"> the roll-out of new qualifications for engineering in September 2017. The Higher Education Policy Institute (HEPI) reported that </w:t>
      </w:r>
      <w:del w:id="3863" w:author="pete jones" w:date="2022-03-29T18:16:00Z">
        <w:r w:rsidRPr="00FF6A71" w:rsidDel="009F340E">
          <w:delText xml:space="preserve">one </w:delText>
        </w:r>
      </w:del>
      <w:ins w:id="3864" w:author="pete jones" w:date="2022-03-29T18:16:00Z">
        <w:r w:rsidR="009F340E" w:rsidRPr="00FF6A71">
          <w:t>one</w:t>
        </w:r>
        <w:r w:rsidR="009F340E">
          <w:t>-</w:t>
        </w:r>
      </w:ins>
      <w:r w:rsidRPr="00FF6A71">
        <w:t xml:space="preserve">quarter of students </w:t>
      </w:r>
      <w:del w:id="3865" w:author="pete jones" w:date="2022-03-30T17:29:00Z">
        <w:r w:rsidRPr="00FF6A71" w:rsidDel="004B6E04">
          <w:delText xml:space="preserve">now </w:delText>
        </w:r>
      </w:del>
      <w:r w:rsidRPr="00FF6A71">
        <w:t>entered higher education through the BTEC route. A criticism of the BTEC alternative to A-Levels was that of consistency</w:t>
      </w:r>
      <w:del w:id="3866" w:author="pete jones" w:date="2022-03-30T17:29:00Z">
        <w:r w:rsidRPr="00FF6A71" w:rsidDel="004B6E04">
          <w:delText xml:space="preserve">, </w:delText>
        </w:r>
      </w:del>
      <w:ins w:id="3867" w:author="pete jones" w:date="2022-03-30T17:29:00Z">
        <w:r w:rsidR="004B6E04">
          <w:t>;</w:t>
        </w:r>
        <w:r w:rsidR="004B6E04" w:rsidRPr="00FF6A71">
          <w:t xml:space="preserve"> </w:t>
        </w:r>
      </w:ins>
      <w:r w:rsidRPr="00FF6A71">
        <w:t>increasing the rigo</w:t>
      </w:r>
      <w:ins w:id="3868" w:author="pete jones" w:date="2022-03-29T18:16:00Z">
        <w:r w:rsidR="009F340E">
          <w:t>u</w:t>
        </w:r>
      </w:ins>
      <w:del w:id="3869" w:author="pete jones" w:date="2022-03-29T18:16:00Z">
        <w:r w:rsidRPr="00FF6A71" w:rsidDel="009F340E">
          <w:delText>u</w:delText>
        </w:r>
      </w:del>
      <w:r w:rsidRPr="00FF6A71">
        <w:t>r of the assessments has been a focus to satisfy this criticism</w:t>
      </w:r>
      <w:del w:id="3870" w:author="pete jones" w:date="2022-03-30T17:29:00Z">
        <w:r w:rsidRPr="00FF6A71" w:rsidDel="004B6E04">
          <w:delText xml:space="preserve">, </w:delText>
        </w:r>
      </w:del>
      <w:r w:rsidRPr="00FF6A71">
        <w:t xml:space="preserve"> </w:t>
      </w:r>
      <w:r w:rsidRPr="00312F59">
        <w:fldChar w:fldCharType="begin" w:fldLock="1"/>
      </w:r>
      <w:r w:rsidRPr="00FF6A71">
        <w:instrText>ADDIN CSL_CITATION {"citationItems":[{"id":"ITEM-1","itemData":{"URL":"https://www.hepi.ac.uk/2016/11/18/btec-important-universities-employers-studentsand-pearson/","accessed":{"date-parts":[["2020","7","3"]]},"author":[{"dropping-particle":"","family":"HEPI","given":"","non-dropping-particle":"","parse-names":false,"suffix":""}],"id":"ITEM-1","issued":{"date-parts":[["2016"]]},"title":"BTEC: why it's important to Universities, Employers, Students","type":"webpage"},"uris":["http://www.mendeley.com/documents/?uuid=ec6be0f2-9bff-3b7a-be98-33c1e88fbf13"]}],"mendeley":{"formattedCitation":"(HEPI, 2016)","plainTextFormattedCitation":"(HEPI, 2016)","previouslyFormattedCitation":"(HEPI, 2016)"},"properties":{"noteIndex":0},"schema":"https://github.com/citation-style-language/schema/raw/master/csl-citation.json"}</w:instrText>
      </w:r>
      <w:r w:rsidRPr="00312F59">
        <w:fldChar w:fldCharType="separate"/>
      </w:r>
      <w:r w:rsidRPr="00FF6A71">
        <w:rPr>
          <w:noProof/>
        </w:rPr>
        <w:t>(HEPI, 2016)</w:t>
      </w:r>
      <w:r w:rsidRPr="00312F59">
        <w:fldChar w:fldCharType="end"/>
      </w:r>
      <w:r w:rsidRPr="00FF6A71">
        <w:t xml:space="preserve">. However, many UK engineering undergraduate programmes fail to recognise the experience delivered by BTEC courses (and will probably hold </w:t>
      </w:r>
      <w:del w:id="3871" w:author="pete jones" w:date="2022-03-29T18:16:00Z">
        <w:r w:rsidRPr="00FF6A71" w:rsidDel="009F340E">
          <w:delText xml:space="preserve">true </w:delText>
        </w:r>
      </w:del>
      <w:r w:rsidRPr="00FF6A71">
        <w:t>for new T-LEVELS). Much of the</w:t>
      </w:r>
      <w:del w:id="3872" w:author="pete jones" w:date="2022-03-30T17:29:00Z">
        <w:r w:rsidRPr="00FF6A71" w:rsidDel="004B6E04">
          <w:delText xml:space="preserve"> engineering principles, technologies, </w:delText>
        </w:r>
      </w:del>
      <w:del w:id="3873" w:author="pete jones" w:date="2022-03-29T18:17:00Z">
        <w:r w:rsidRPr="00FF6A71" w:rsidDel="009F340E">
          <w:delText>practical</w:delText>
        </w:r>
      </w:del>
      <w:del w:id="3874" w:author="pete jones" w:date="2022-03-30T17:29:00Z">
        <w:r w:rsidRPr="00FF6A71" w:rsidDel="004B6E04">
          <w:delText>, and problem-based synoptic elements of these course</w:delText>
        </w:r>
      </w:del>
      <w:ins w:id="3875" w:author="pete jones" w:date="2022-03-30T17:29:00Z">
        <w:r w:rsidR="004B6E04">
          <w:t>se courses' engineering principles, technologies, practices, and problem-based synoptic element</w:t>
        </w:r>
      </w:ins>
      <w:r w:rsidRPr="00FF6A71">
        <w:t>s exceed current undergraduate experiences at foundation level-3 and first-year level-4.</w:t>
      </w:r>
    </w:p>
    <w:p w14:paraId="4F09434B" w14:textId="28702BDC" w:rsidR="00A33F88" w:rsidRPr="00FF6A71" w:rsidRDefault="0098490E" w:rsidP="0098490E">
      <w:r w:rsidRPr="00FF6A71">
        <w:t>The technological boom of the 1990</w:t>
      </w:r>
      <w:del w:id="3876" w:author="pete jones" w:date="2022-03-29T18:17:00Z">
        <w:r w:rsidRPr="00FF6A71" w:rsidDel="009F340E">
          <w:delText>’</w:delText>
        </w:r>
      </w:del>
      <w:r w:rsidRPr="00FF6A71">
        <w:t>s and 2000</w:t>
      </w:r>
      <w:del w:id="3877" w:author="pete jones" w:date="2022-03-29T18:17:00Z">
        <w:r w:rsidRPr="00FF6A71" w:rsidDel="009F340E">
          <w:delText>’</w:delText>
        </w:r>
      </w:del>
      <w:r w:rsidRPr="00FF6A71">
        <w:t xml:space="preserve">s generated the demand for education to shift focus from </w:t>
      </w:r>
      <w:ins w:id="3878" w:author="pete jones" w:date="2022-03-29T18:17:00Z">
        <w:r w:rsidR="009F340E">
          <w:t xml:space="preserve">the </w:t>
        </w:r>
      </w:ins>
      <w:r w:rsidRPr="00FF6A71">
        <w:t xml:space="preserve">pedagogy of previous generations. The STEM education movement developed during that period </w:t>
      </w:r>
      <w:r w:rsidR="001C3532" w:rsidRPr="00FF6A71">
        <w:t xml:space="preserve">to </w:t>
      </w:r>
      <w:del w:id="3879" w:author="pete jones" w:date="2022-03-30T19:45:00Z">
        <w:r w:rsidR="001C3532" w:rsidRPr="00FF6A71" w:rsidDel="004766EE">
          <w:delText>focus</w:delText>
        </w:r>
        <w:r w:rsidRPr="00FF6A71" w:rsidDel="004766EE">
          <w:delText xml:space="preserve"> on </w:delText>
        </w:r>
      </w:del>
      <w:del w:id="3880" w:author="pete jones" w:date="2022-03-30T17:30:00Z">
        <w:r w:rsidRPr="00FF6A71" w:rsidDel="004B6E04">
          <w:delText xml:space="preserve">ways of </w:delText>
        </w:r>
      </w:del>
      <w:del w:id="3881" w:author="pete jones" w:date="2022-03-30T19:45:00Z">
        <w:r w:rsidRPr="00FF6A71" w:rsidDel="004766EE">
          <w:delText>addressing</w:delText>
        </w:r>
      </w:del>
      <w:ins w:id="3882" w:author="pete jones" w:date="2022-03-30T19:45:00Z">
        <w:r w:rsidR="004766EE">
          <w:t>address</w:t>
        </w:r>
      </w:ins>
      <w:r w:rsidRPr="00FF6A71">
        <w:t xml:space="preserve"> the skills gap; </w:t>
      </w:r>
      <w:del w:id="3883" w:author="pete jones" w:date="2022-04-01T15:12:00Z">
        <w:r w:rsidRPr="00FF6A71" w:rsidDel="00726256">
          <w:delText xml:space="preserve">in terms of </w:delText>
        </w:r>
      </w:del>
      <w:r w:rsidRPr="00FF6A71">
        <w:t xml:space="preserve">the number of people available with appropriate </w:t>
      </w:r>
      <w:del w:id="3884" w:author="pete jones" w:date="2022-03-29T18:17:00Z">
        <w:r w:rsidRPr="00FF6A71" w:rsidDel="009F340E">
          <w:delText>21</w:delText>
        </w:r>
        <w:r w:rsidRPr="00FF6A71" w:rsidDel="009F340E">
          <w:rPr>
            <w:vertAlign w:val="superscript"/>
          </w:rPr>
          <w:delText>st</w:delText>
        </w:r>
        <w:r w:rsidRPr="00FF6A71" w:rsidDel="009F340E">
          <w:delText xml:space="preserve"> </w:delText>
        </w:r>
      </w:del>
      <w:ins w:id="3885" w:author="pete jones" w:date="2022-03-29T18:17:00Z">
        <w:r w:rsidR="009F340E" w:rsidRPr="00FF6A71">
          <w:t>21</w:t>
        </w:r>
        <w:r w:rsidR="009F340E" w:rsidRPr="00FF6A71">
          <w:rPr>
            <w:vertAlign w:val="superscript"/>
          </w:rPr>
          <w:t>st</w:t>
        </w:r>
        <w:r w:rsidR="009F340E">
          <w:t>-</w:t>
        </w:r>
      </w:ins>
      <w:r w:rsidRPr="00FF6A71">
        <w:t>century skills, the “what” those skills are, and “how” those skills are facilitated.  The STEM approach to learning encourages proficiency in collaboration, questioning, problem-solving, and critical thinking in a real-world environment, removing silo-based knowledge acquisition, and accentuating technology to connect subjects</w:t>
      </w:r>
      <w:del w:id="3886" w:author="JONES Peter" w:date="2021-05-04T09:48:00Z">
        <w:r w:rsidRPr="00FF6A71">
          <w:delText>.</w:delText>
        </w:r>
      </w:del>
      <w:r w:rsidRPr="00FF6A71">
        <w:t xml:space="preserve"> </w:t>
      </w:r>
      <w:r w:rsidRPr="00312F59">
        <w:fldChar w:fldCharType="begin" w:fldLock="1"/>
      </w:r>
      <w:r w:rsidRPr="00FF6A71">
        <w:instrText>ADDIN CSL_CITATION {"citationItems":[{"id":"ITEM-1","itemData":{"URL":"https://resilienteducator.com/classroom-resources/evolution-of-stem-and-steam-in-the-united-states/","abstract":"As STEAM continues to gain momentum in our country, it’s becoming increasingly obvious that many schools value the arts just as much as they do science, tech, engineering, and math. In fact, every year on November 8, America celebrates National STEM/STEAM Day. How has STEM/STEAM gained so much momentum? Let’s start with a look back at how STEAM came to be, where it’s headed—and your part in the movement forward.","accessed":{"date-parts":[["2020","7","6"]]},"author":[{"dropping-particle":"","family":"Gunn","given":"Jennifer","non-dropping-particle":"","parse-names":false,"suffix":""}],"container-title":"Resilient Educator","id":"ITEM-1","issued":{"date-parts":[["2020"]]},"title":"History and Evolution of STEAM Learning in the United States | Resilient Educator","type":"webpage"},"uris":["http://www.mendeley.com/documents/?uuid=ce10ce00-f0a7-32b5-9005-b93c32b9cf16"]}],"mendeley":{"formattedCitation":"(Gunn, 2020)","plainTextFormattedCitation":"(Gunn, 2020)","previouslyFormattedCitation":"(Gunn, 2020)"},"properties":{"noteIndex":0},"schema":"https://github.com/citation-style-language/schema/raw/master/csl-citation.json"}</w:instrText>
      </w:r>
      <w:r w:rsidRPr="00312F59">
        <w:fldChar w:fldCharType="separate"/>
      </w:r>
      <w:r w:rsidRPr="00FF6A71">
        <w:rPr>
          <w:noProof/>
        </w:rPr>
        <w:t>(Gunn, 2020)</w:t>
      </w:r>
      <w:r w:rsidRPr="00312F59">
        <w:fldChar w:fldCharType="end"/>
      </w:r>
      <w:r w:rsidRPr="00FF6A71">
        <w:t>.</w:t>
      </w:r>
      <w:ins w:id="3887" w:author="pete jones" w:date="2022-03-30T17:30:00Z">
        <w:r w:rsidR="004B6E04">
          <w:t xml:space="preserve"> However,</w:t>
        </w:r>
      </w:ins>
      <w:r w:rsidRPr="00FF6A71">
        <w:t xml:space="preserve"> Gunn offers a warning that “saturating students with STEM classes without accounting for engagement or interest has led to some stagnant gains in recent years”. STEM education has gained inertia as the skills gap has accelerated since 2010, not only in the wide acceptance of the value inside education but addressing the needs identified by governments and institutions to encourage industry to collaborate on curriculum reform with academia.</w:t>
      </w:r>
    </w:p>
    <w:p w14:paraId="00F0EBF8" w14:textId="62F71943" w:rsidR="00A33F88" w:rsidRPr="00FF6A71" w:rsidRDefault="0098490E" w:rsidP="0098490E">
      <w:r w:rsidRPr="00FF6A71">
        <w:lastRenderedPageBreak/>
        <w:t>The Stem.org.uk</w:t>
      </w:r>
      <w:ins w:id="3888" w:author="pete jones" w:date="2022-03-29T18:17:00Z">
        <w:r w:rsidR="009F340E">
          <w:t>'s</w:t>
        </w:r>
      </w:ins>
      <w:r w:rsidRPr="00FF6A71">
        <w:t xml:space="preserve"> partnership</w:t>
      </w:r>
      <w:r w:rsidR="001C3532" w:rsidRPr="00FF6A71">
        <w:t>s</w:t>
      </w:r>
      <w:r w:rsidRPr="00FF6A71">
        <w:t xml:space="preserve"> with government, charitable trusts, and employers </w:t>
      </w:r>
      <w:r w:rsidR="002F39F3" w:rsidRPr="00FF6A71">
        <w:t>have</w:t>
      </w:r>
      <w:r w:rsidRPr="00FF6A71">
        <w:t xml:space="preserve"> elevated and shaped the awareness of STEM in the UK. The organisations</w:t>
      </w:r>
      <w:ins w:id="3889" w:author="pete jones" w:date="2022-03-29T18:17:00Z">
        <w:r w:rsidR="009F340E">
          <w:t>'</w:t>
        </w:r>
      </w:ins>
      <w:r w:rsidRPr="00FF6A71">
        <w:t xml:space="preserve"> research </w:t>
      </w:r>
      <w:del w:id="3890" w:author="pete jones" w:date="2022-03-30T19:45:00Z">
        <w:r w:rsidRPr="00FF6A71" w:rsidDel="004766EE">
          <w:delText>is primarily focu</w:delText>
        </w:r>
      </w:del>
      <w:del w:id="3891" w:author="pete jones" w:date="2022-03-29T18:18:00Z">
        <w:r w:rsidRPr="00FF6A71" w:rsidDel="009F340E">
          <w:delText>s</w:delText>
        </w:r>
      </w:del>
      <w:del w:id="3892" w:author="pete jones" w:date="2022-03-30T19:45:00Z">
        <w:r w:rsidRPr="00FF6A71" w:rsidDel="004766EE">
          <w:delText>sed</w:delText>
        </w:r>
      </w:del>
      <w:ins w:id="3893" w:author="pete jones" w:date="2022-03-30T19:45:00Z">
        <w:r w:rsidR="004766EE">
          <w:t>primarily focuses</w:t>
        </w:r>
      </w:ins>
      <w:r w:rsidRPr="00FF6A71">
        <w:t xml:space="preserve"> on the professional development of K12 teachers related to developing instructional techniques for STEM. </w:t>
      </w:r>
      <w:bookmarkStart w:id="3894" w:name="_Hlk45000989"/>
      <w:r w:rsidRPr="00FF6A71">
        <w:t xml:space="preserve">The ongoing reform of K12 education holds a key message for HE because these initiatives have impacted </w:t>
      </w:r>
      <w:del w:id="3895" w:author="pete jones" w:date="2022-03-29T18:18:00Z">
        <w:r w:rsidRPr="00FF6A71" w:rsidDel="009F340E">
          <w:delText xml:space="preserve">on </w:delText>
        </w:r>
      </w:del>
      <w:r w:rsidRPr="00FF6A71">
        <w:t xml:space="preserve">students as they transition onto undergraduate engineering programmes and </w:t>
      </w:r>
      <w:del w:id="3896" w:author="pete jones" w:date="2022-03-29T18:18:00Z">
        <w:r w:rsidRPr="00FF6A71" w:rsidDel="009F340E">
          <w:delText xml:space="preserve">has </w:delText>
        </w:r>
      </w:del>
      <w:ins w:id="3897" w:author="pete jones" w:date="2022-03-29T18:18:00Z">
        <w:r w:rsidR="009F340E" w:rsidRPr="00FF6A71">
          <w:t>ha</w:t>
        </w:r>
        <w:r w:rsidR="009F340E">
          <w:t>ve</w:t>
        </w:r>
        <w:r w:rsidR="009F340E" w:rsidRPr="00FF6A71">
          <w:t xml:space="preserve"> </w:t>
        </w:r>
      </w:ins>
      <w:r w:rsidRPr="00FF6A71">
        <w:t>a profound message for rethinking engineering education.</w:t>
      </w:r>
      <w:bookmarkEnd w:id="3894"/>
      <w:r w:rsidRPr="00FF6A71">
        <w:t xml:space="preserve"> Martin Storksdieck talks specifically of the US HE environment in 2011</w:t>
      </w:r>
      <w:del w:id="3898" w:author="pete jones" w:date="2022-03-30T19:45:00Z">
        <w:r w:rsidRPr="00FF6A71" w:rsidDel="004766EE">
          <w:delText xml:space="preserve"> and</w:delText>
        </w:r>
      </w:del>
      <w:ins w:id="3899" w:author="pete jones" w:date="2022-03-30T19:45:00Z">
        <w:r w:rsidR="004766EE">
          <w:t>. He</w:t>
        </w:r>
      </w:ins>
      <w:r w:rsidRPr="00FF6A71">
        <w:t xml:space="preserve"> predicts </w:t>
      </w:r>
      <w:del w:id="3900" w:author="pete jones" w:date="2022-03-29T18:18:00Z">
        <w:r w:rsidRPr="00FF6A71" w:rsidDel="009F340E">
          <w:delText xml:space="preserve">that </w:delText>
        </w:r>
      </w:del>
      <w:del w:id="3901" w:author="pete jones" w:date="2022-03-30T19:45:00Z">
        <w:r w:rsidRPr="00FF6A71" w:rsidDel="004766EE">
          <w:delText xml:space="preserve">a </w:delText>
        </w:r>
      </w:del>
      <w:r w:rsidRPr="00FF6A71">
        <w:t xml:space="preserve">demand for university education to </w:t>
      </w:r>
      <w:ins w:id="3902" w:author="pete jones" w:date="2022-01-24T15:26:00Z">
        <w:r w:rsidR="00E74F24">
          <w:t>“</w:t>
        </w:r>
      </w:ins>
      <w:r w:rsidRPr="00FF6A71">
        <w:t>provide more engaging STEM learning opportunities than is common today</w:t>
      </w:r>
      <w:ins w:id="3903" w:author="pete jones" w:date="2022-01-24T15:26:00Z">
        <w:r w:rsidR="00E74F24">
          <w:t>”</w:t>
        </w:r>
      </w:ins>
      <w:del w:id="3904" w:author="pete jones" w:date="2022-03-30T19:45:00Z">
        <w:r w:rsidRPr="00FF6A71" w:rsidDel="004766EE">
          <w:delText>,</w:delText>
        </w:r>
      </w:del>
      <w:r w:rsidRPr="00FF6A71">
        <w:t xml:space="preserve"> </w:t>
      </w:r>
      <w:r w:rsidRPr="00312F59">
        <w:fldChar w:fldCharType="begin" w:fldLock="1"/>
      </w:r>
      <w:r w:rsidRPr="00FF6A71">
        <w:instrText>ADDIN CSL_CITATION {"citationItems":[{"id":"ITEM-1","itemData":{"author":[{"dropping-particle":"","family":"Weaver","given":"Gabriela C","non-dropping-particle":"","parse-names":false,"suffix":""},{"dropping-particle":"","family":"Burgess","given":"Wilella D","non-dropping-particle":"","parse-names":false,"suffix":""},{"dropping-particle":"","family":"Childress","given":"Amy L","non-dropping-particle":"","parse-names":false,"suffix":""},{"dropping-particle":"","family":"Slakey","given":"Linda","non-dropping-particle":"","parse-names":false,"suffix":""}],"id":"ITEM-1","issued":{"date-parts":[["2015"]]},"title":"Transforming institutions - Undergraduate STEM Education for the 21st Century","type":"book"},"uris":["http://www.mendeley.com/documents/?uuid=ea89722e-853a-3f12-a79c-fff16ffce230"]}],"mendeley":{"formattedCitation":"(Weaver &lt;i&gt;et al.&lt;/i&gt;, 2015)","manualFormatting":"(Weaver et al., 2015 page 12)","plainTextFormattedCitation":"(Weaver et al., 2015)","previouslyFormattedCitation":"(Weaver &lt;i&gt;et al.&lt;/i&gt;, 2015)"},"properties":{"noteIndex":0},"schema":"https://github.com/citation-style-language/schema/raw/master/csl-citation.json"}</w:instrText>
      </w:r>
      <w:r w:rsidRPr="00312F59">
        <w:fldChar w:fldCharType="separate"/>
      </w:r>
      <w:r w:rsidRPr="00FF6A71">
        <w:rPr>
          <w:noProof/>
        </w:rPr>
        <w:t xml:space="preserve">(Weaver </w:t>
      </w:r>
      <w:r w:rsidRPr="00FF6A71">
        <w:rPr>
          <w:i/>
          <w:noProof/>
        </w:rPr>
        <w:t>et al.</w:t>
      </w:r>
      <w:r w:rsidRPr="00FF6A71">
        <w:rPr>
          <w:noProof/>
        </w:rPr>
        <w:t>, 2015</w:t>
      </w:r>
      <w:ins w:id="3905" w:author="pete jones" w:date="2022-03-30T19:45:00Z">
        <w:r w:rsidR="004766EE">
          <w:rPr>
            <w:noProof/>
          </w:rPr>
          <w:t>,</w:t>
        </w:r>
      </w:ins>
      <w:r w:rsidRPr="00FF6A71">
        <w:rPr>
          <w:noProof/>
        </w:rPr>
        <w:t xml:space="preserve"> page 12)</w:t>
      </w:r>
      <w:r w:rsidRPr="00312F59">
        <w:fldChar w:fldCharType="end"/>
      </w:r>
      <w:r w:rsidRPr="00FF6A71">
        <w:t>.</w:t>
      </w:r>
      <w:bookmarkStart w:id="3906" w:name="_Hlk45003279"/>
    </w:p>
    <w:p w14:paraId="431CE4A8" w14:textId="2E391D1C" w:rsidR="00A33F88" w:rsidRPr="00FF6A71" w:rsidRDefault="0098490E" w:rsidP="0098490E">
      <w:r w:rsidRPr="00FF6A71">
        <w:t>Carl Wieman, a recipient of the Nobel Prize in Physics in 2001, pioneered the use of experimental techniques to evaluate the effectiveness of various teaching strategies in the sciences. In his forward to the text “</w:t>
      </w:r>
      <w:bookmarkStart w:id="3907" w:name="_Hlk45016371"/>
      <w:r w:rsidRPr="00FF6A71">
        <w:t>Transforming institutions - Undergraduate STEM Education for the 21st Century</w:t>
      </w:r>
      <w:bookmarkEnd w:id="3907"/>
      <w:r w:rsidRPr="00FF6A71">
        <w:t>”</w:t>
      </w:r>
      <w:ins w:id="3908" w:author="pete jones" w:date="2022-03-30T19:45:00Z">
        <w:r w:rsidR="004766EE">
          <w:t>,</w:t>
        </w:r>
      </w:ins>
      <w:r w:rsidRPr="00FF6A71">
        <w:t xml:space="preserve"> he reviews the context </w:t>
      </w:r>
      <w:del w:id="3909" w:author="pete jones" w:date="2022-03-30T19:46:00Z">
        <w:r w:rsidRPr="00FF6A71" w:rsidDel="004766EE">
          <w:delText xml:space="preserve">for </w:delText>
        </w:r>
      </w:del>
      <w:ins w:id="3910" w:author="pete jones" w:date="2022-03-30T19:46:00Z">
        <w:r w:rsidR="004766EE">
          <w:t>of</w:t>
        </w:r>
        <w:r w:rsidR="004766EE" w:rsidRPr="00FF6A71">
          <w:t xml:space="preserve"> </w:t>
        </w:r>
      </w:ins>
      <w:r w:rsidRPr="00FF6A71">
        <w:t xml:space="preserve">the </w:t>
      </w:r>
      <w:del w:id="3911" w:author="pete jones" w:date="2022-03-30T19:46:00Z">
        <w:r w:rsidRPr="00FF6A71" w:rsidDel="004766EE">
          <w:delText>text</w:delText>
        </w:r>
      </w:del>
      <w:ins w:id="3912" w:author="pete jones" w:date="2022-03-30T19:46:00Z">
        <w:r w:rsidR="004766EE">
          <w:t>book</w:t>
        </w:r>
      </w:ins>
      <w:r w:rsidRPr="00FF6A71">
        <w:t>, describing the formidable challenges of change faced by higher education</w:t>
      </w:r>
      <w:del w:id="3913" w:author="pete jones" w:date="2022-03-30T19:46:00Z">
        <w:r w:rsidRPr="00FF6A71" w:rsidDel="004766EE">
          <w:delText>,</w:delText>
        </w:r>
      </w:del>
      <w:r w:rsidRPr="00FF6A71">
        <w:t xml:space="preserve"> stating</w:t>
      </w:r>
      <w:ins w:id="3914" w:author="pete jones" w:date="2022-01-24T15:25:00Z">
        <w:r w:rsidR="00E74F24">
          <w:t xml:space="preserve"> </w:t>
        </w:r>
      </w:ins>
      <w:ins w:id="3915" w:author="pete jones" w:date="2022-01-24T15:26:00Z">
        <w:r w:rsidR="00E74F24">
          <w:fldChar w:fldCharType="begin" w:fldLock="1"/>
        </w:r>
      </w:ins>
      <w:r w:rsidR="00991596">
        <w:instrText>ADDIN CSL_CITATION {"citationItems":[{"id":"ITEM-1","itemData":{"author":[{"dropping-particle":"","family":"Weaver","given":"Gabriela C","non-dropping-particle":"","parse-names":false,"suffix":""},{"dropping-particle":"","family":"Burgess","given":"Wilella D","non-dropping-particle":"","parse-names":false,"suffix":""},{"dropping-particle":"","family":"Childress","given":"Amy L","non-dropping-particle":"","parse-names":false,"suffix":""},{"dropping-particle":"","family":"Slakey","given":"Linda","non-dropping-particle":"","parse-names":false,"suffix":""}],"id":"ITEM-1","issued":{"date-parts":[["2015"]]},"title":"Transforming institutions - Undergraduate STEM Education for the 21st Century","type":"book"},"locator":"ix","uris":["http://www.mendeley.com/documents/?uuid=ea89722e-853a-3f12-a79c-fff16ffce230"]}],"mendeley":{"formattedCitation":"(Weaver &lt;i&gt;et al.&lt;/i&gt;, 2015, p. ix)","plainTextFormattedCitation":"(Weaver et al., 2015, p. ix)","previouslyFormattedCitation":"(Weaver &lt;i&gt;et al.&lt;/i&gt;, 2015, p. ix)"},"properties":{"noteIndex":0},"schema":"https://github.com/citation-style-language/schema/raw/master/csl-citation.json"}</w:instrText>
      </w:r>
      <w:r w:rsidR="00E74F24">
        <w:fldChar w:fldCharType="separate"/>
      </w:r>
      <w:r w:rsidR="00E74F24" w:rsidRPr="00E74F24">
        <w:rPr>
          <w:noProof/>
        </w:rPr>
        <w:t xml:space="preserve">(Weaver </w:t>
      </w:r>
      <w:r w:rsidR="00E74F24" w:rsidRPr="00E74F24">
        <w:rPr>
          <w:i/>
          <w:noProof/>
        </w:rPr>
        <w:t>et al.</w:t>
      </w:r>
      <w:r w:rsidR="00E74F24" w:rsidRPr="00E74F24">
        <w:rPr>
          <w:noProof/>
        </w:rPr>
        <w:t>, 2015, p. ix)</w:t>
      </w:r>
      <w:ins w:id="3916" w:author="pete jones" w:date="2022-01-24T15:26:00Z">
        <w:r w:rsidR="00E74F24">
          <w:fldChar w:fldCharType="end"/>
        </w:r>
      </w:ins>
      <w:r w:rsidRPr="00FF6A71">
        <w:t>:</w:t>
      </w:r>
    </w:p>
    <w:p w14:paraId="348ACBC3" w14:textId="48E090EB" w:rsidR="00A33F88" w:rsidRPr="00FF6A71" w:rsidRDefault="0098490E" w:rsidP="0098490E">
      <w:pPr>
        <w:ind w:left="284" w:right="849"/>
      </w:pPr>
      <w:r w:rsidRPr="00FF6A71">
        <w:rPr>
          <w:i/>
          <w:iCs/>
        </w:rPr>
        <w:t xml:space="preserve">“We now exist in an era where institutions are </w:t>
      </w:r>
      <w:del w:id="3917" w:author="pete jones" w:date="2022-03-30T12:42:00Z">
        <w:r w:rsidRPr="00FF6A71" w:rsidDel="00042512">
          <w:rPr>
            <w:i/>
            <w:iCs/>
          </w:rPr>
          <w:delText xml:space="preserve">practicing </w:delText>
        </w:r>
      </w:del>
      <w:ins w:id="3918" w:author="pete jones" w:date="2022-03-30T12:42:00Z">
        <w:r w:rsidR="00042512" w:rsidRPr="00FF6A71">
          <w:rPr>
            <w:i/>
            <w:iCs/>
          </w:rPr>
          <w:t>practi</w:t>
        </w:r>
        <w:r w:rsidR="00042512">
          <w:rPr>
            <w:i/>
            <w:iCs/>
          </w:rPr>
          <w:t>s</w:t>
        </w:r>
        <w:r w:rsidR="00042512" w:rsidRPr="00FF6A71">
          <w:rPr>
            <w:i/>
            <w:iCs/>
          </w:rPr>
          <w:t xml:space="preserve">ing </w:t>
        </w:r>
      </w:ins>
      <w:r w:rsidRPr="00FF6A71">
        <w:rPr>
          <w:i/>
          <w:iCs/>
        </w:rPr>
        <w:t>pedagogy based primarily on tradition, with well-meaning faculty that are largely unaware of the dramatic advances that have been made in the past few decades in understanding the learning of STEM and best practices for teaching</w:t>
      </w:r>
      <w:r w:rsidR="00375581" w:rsidRPr="00FF6A71">
        <w:rPr>
          <w:i/>
          <w:iCs/>
        </w:rPr>
        <w:t xml:space="preserve"> (</w:t>
      </w:r>
      <w:r w:rsidR="0071241C" w:rsidRPr="00FF6A71">
        <w:rPr>
          <w:i/>
          <w:iCs/>
        </w:rPr>
        <w:t>2012) …</w:t>
      </w:r>
      <w:r w:rsidRPr="00FF6A71">
        <w:rPr>
          <w:i/>
          <w:iCs/>
        </w:rPr>
        <w:t xml:space="preserve">”. </w:t>
      </w:r>
      <w:bookmarkEnd w:id="3906"/>
    </w:p>
    <w:p w14:paraId="49EFAA15" w14:textId="2C36699D" w:rsidR="00A33F88" w:rsidRPr="00FF6A71" w:rsidRDefault="0098490E" w:rsidP="0098490E">
      <w:r w:rsidRPr="00FF6A71">
        <w:t xml:space="preserve">It is </w:t>
      </w:r>
      <w:del w:id="3919" w:author="pete jones" w:date="2022-03-30T19:47:00Z">
        <w:r w:rsidRPr="00FF6A71" w:rsidDel="004766EE">
          <w:delText xml:space="preserve">difficult </w:delText>
        </w:r>
      </w:del>
      <w:ins w:id="3920" w:author="pete jones" w:date="2022-03-30T19:47:00Z">
        <w:r w:rsidR="004766EE">
          <w:t>challenging</w:t>
        </w:r>
        <w:r w:rsidR="004766EE" w:rsidRPr="00FF6A71">
          <w:t xml:space="preserve"> </w:t>
        </w:r>
      </w:ins>
      <w:r w:rsidRPr="00FF6A71">
        <w:t>to discover examples of the same appreciation of issues relating to STEM impact in UK undergraduate engineering institutions. Evidence of UK STEM education in schools is extensive</w:t>
      </w:r>
      <w:ins w:id="3921" w:author="pete jones" w:date="2022-03-30T19:47:00Z">
        <w:r w:rsidR="004766EE">
          <w:t>,</w:t>
        </w:r>
      </w:ins>
      <w:r w:rsidRPr="00FF6A71">
        <w:t xml:space="preserve"> but research into curriculum change in HE is sparse. Whilst government, academia</w:t>
      </w:r>
      <w:ins w:id="3922" w:author="pete jones" w:date="2022-03-29T18:18:00Z">
        <w:r w:rsidR="009F340E">
          <w:t>,</w:t>
        </w:r>
      </w:ins>
      <w:r w:rsidRPr="00FF6A71">
        <w:t xml:space="preserve"> and industry applaud the value of STEM and suggest that collaboration is essential</w:t>
      </w:r>
      <w:del w:id="3923" w:author="pete jones" w:date="2022-03-30T19:47:00Z">
        <w:r w:rsidRPr="00FF6A71" w:rsidDel="004766EE">
          <w:delText xml:space="preserve">, </w:delText>
        </w:r>
      </w:del>
      <w:ins w:id="3924" w:author="pete jones" w:date="2022-03-30T19:47:00Z">
        <w:r w:rsidR="004766EE">
          <w:t>,</w:t>
        </w:r>
        <w:r w:rsidR="004766EE" w:rsidRPr="00FF6A71">
          <w:t xml:space="preserve"> </w:t>
        </w:r>
      </w:ins>
      <w:r w:rsidRPr="00FF6A71">
        <w:t xml:space="preserve">the </w:t>
      </w:r>
      <w:del w:id="3925" w:author="pete jones" w:date="2022-03-30T19:47:00Z">
        <w:r w:rsidRPr="00FF6A71" w:rsidDel="004766EE">
          <w:delText xml:space="preserve">contemporary </w:delText>
        </w:r>
      </w:del>
      <w:ins w:id="3926" w:author="pete jones" w:date="2022-03-30T19:47:00Z">
        <w:r w:rsidR="004766EE">
          <w:t>recent</w:t>
        </w:r>
        <w:r w:rsidR="004766EE" w:rsidRPr="00FF6A71">
          <w:t xml:space="preserve"> </w:t>
        </w:r>
      </w:ins>
      <w:r w:rsidRPr="00FF6A71">
        <w:t>question remains in the UK, “how can we solve the skills crisis in engineering”. This question was recently posed to four UK industrial executives</w:t>
      </w:r>
      <w:ins w:id="3927" w:author="pete jones" w:date="2022-01-24T15:36:00Z">
        <w:r w:rsidR="00991596">
          <w:t xml:space="preserve"> </w:t>
        </w:r>
      </w:ins>
      <w:ins w:id="3928" w:author="pete jones" w:date="2022-01-24T15:37:00Z">
        <w:r w:rsidR="00991596" w:rsidRPr="00FF6A71">
          <w:t>by the IM</w:t>
        </w:r>
      </w:ins>
      <w:ins w:id="3929" w:author="pete jones" w:date="2022-03-29T18:18:00Z">
        <w:r w:rsidR="009F340E">
          <w:t>ech</w:t>
        </w:r>
      </w:ins>
      <w:ins w:id="3930" w:author="pete jones" w:date="2022-01-24T15:37:00Z">
        <w:r w:rsidR="00991596" w:rsidRPr="00FF6A71">
          <w:t>E</w:t>
        </w:r>
        <w:r w:rsidR="00991596">
          <w:t xml:space="preserve"> </w:t>
        </w:r>
        <w:r w:rsidR="00991596">
          <w:fldChar w:fldCharType="begin" w:fldLock="1"/>
        </w:r>
      </w:ins>
      <w:r w:rsidR="00991596">
        <w:instrText>ADDIN CSL_CITATION {"citationItems":[{"id":"ITEM-1","itemData":{"abstract":"How can we solve the skills crisis in engineering?","author":[{"dropping-particle":"","family":"Philips","given":"B","non-dropping-particle":"","parse-names":false,"suffix":""},{"dropping-particle":"","family":"Bouchier","given":"T","non-dropping-particle":"","parse-names":false,"suffix":""},{"dropping-particle":"","family":"Russell","given":"N","non-dropping-particle":"","parse-names":false,"suffix":""},{"dropping-particle":"","family":"Ashtopn","given":"V","non-dropping-particle":"","parse-names":false,"suffix":""}],"container-title":"Professional Engineer","id":"ITEM-1","issue":"4","issued":{"date-parts":[["2020"]]},"page":"13","title":"IMECHE - How-can-we-solve-the-skills-crisis-in-engineering?","type":"article-journal"},"locator":"13","uris":["http://www.mendeley.com/documents/?uuid=4a615e58-0ab0-4405-a753-c720e0fb266a"]}],"mendeley":{"formattedCitation":"(Philips &lt;i&gt;et al.&lt;/i&gt;, 2020, p. 13)","plainTextFormattedCitation":"(Philips et al., 2020, p. 13)","previouslyFormattedCitation":"(Philips &lt;i&gt;et al.&lt;/i&gt;, 2020, p. 13)"},"properties":{"noteIndex":0},"schema":"https://github.com/citation-style-language/schema/raw/master/csl-citation.json"}</w:instrText>
      </w:r>
      <w:r w:rsidR="00991596">
        <w:fldChar w:fldCharType="separate"/>
      </w:r>
      <w:r w:rsidR="00991596" w:rsidRPr="00991596">
        <w:rPr>
          <w:noProof/>
        </w:rPr>
        <w:t xml:space="preserve">(Philips </w:t>
      </w:r>
      <w:r w:rsidR="00991596" w:rsidRPr="00991596">
        <w:rPr>
          <w:i/>
          <w:noProof/>
        </w:rPr>
        <w:t>et al.</w:t>
      </w:r>
      <w:r w:rsidR="00991596" w:rsidRPr="00991596">
        <w:rPr>
          <w:noProof/>
        </w:rPr>
        <w:t>, 2020, p. 13)</w:t>
      </w:r>
      <w:ins w:id="3931" w:author="pete jones" w:date="2022-01-24T15:37:00Z">
        <w:r w:rsidR="00991596">
          <w:fldChar w:fldCharType="end"/>
        </w:r>
      </w:ins>
      <w:del w:id="3932" w:author="pete jones" w:date="2022-01-24T15:37:00Z">
        <w:r w:rsidRPr="00FF6A71" w:rsidDel="00991596">
          <w:delText xml:space="preserve"> by the IMECHE</w:delText>
        </w:r>
      </w:del>
      <w:del w:id="3933" w:author="pete jones" w:date="2022-03-30T19:47:00Z">
        <w:r w:rsidRPr="00FF6A71" w:rsidDel="004766EE">
          <w:delText xml:space="preserve">, </w:delText>
        </w:r>
      </w:del>
      <w:del w:id="3934" w:author="pete jones" w:date="2022-01-24T15:37:00Z">
        <w:r w:rsidRPr="00FF6A71" w:rsidDel="00991596">
          <w:delText xml:space="preserve">Professional Engineering Magazine, issue 4 2020, page 13. </w:delText>
        </w:r>
      </w:del>
      <w:del w:id="3935" w:author="pete jones" w:date="2022-03-30T19:47:00Z">
        <w:r w:rsidRPr="00FF6A71" w:rsidDel="004766EE">
          <w:delText>T</w:delText>
        </w:r>
      </w:del>
      <w:ins w:id="3936" w:author="pete jones" w:date="2022-03-30T19:47:00Z">
        <w:r w:rsidR="004766EE">
          <w:t>; t</w:t>
        </w:r>
      </w:ins>
      <w:r w:rsidRPr="00FF6A71">
        <w:t xml:space="preserve">heir responses </w:t>
      </w:r>
      <w:del w:id="3937" w:author="pete jones" w:date="2022-03-29T18:18:00Z">
        <w:r w:rsidRPr="00FF6A71" w:rsidDel="009F340E">
          <w:delText xml:space="preserve">clearly </w:delText>
        </w:r>
      </w:del>
      <w:r w:rsidRPr="00FF6A71">
        <w:t xml:space="preserve">indicate that more innovative emphasis </w:t>
      </w:r>
      <w:r w:rsidR="00FF6354" w:rsidRPr="00FF6A71">
        <w:t>needs to be</w:t>
      </w:r>
      <w:r w:rsidRPr="00FF6A71">
        <w:t xml:space="preserve"> applied, suggesting that curriculum change is at the core of the solutions and has yet to be embraced by academia. It is important to preface the review of STEM research on the subject with a summary of their views:</w:t>
      </w:r>
    </w:p>
    <w:p w14:paraId="4A8F565F" w14:textId="77777777" w:rsidR="00A33F88" w:rsidRPr="00FF6A71" w:rsidRDefault="0098490E" w:rsidP="0021440D">
      <w:pPr>
        <w:numPr>
          <w:ilvl w:val="0"/>
          <w:numId w:val="35"/>
        </w:numPr>
        <w:contextualSpacing/>
      </w:pPr>
      <w:r w:rsidRPr="00FF6A71">
        <w:lastRenderedPageBreak/>
        <w:t>“</w:t>
      </w:r>
      <w:r w:rsidRPr="00FF6A71">
        <w:rPr>
          <w:i/>
          <w:iCs/>
        </w:rPr>
        <w:t>Our entire thinking around teaching, learning, curriculum design, and assessment needs to change…a shift from a largely knowledge-based society to one focussed on creativity, evaluation, and adding value, allowing people to demonstrate how they think and learn, rather than what they know and remember</w:t>
      </w:r>
      <w:r w:rsidRPr="00FF6A71">
        <w:t>”. Nick Russell, director at engineering consultancy, Perega.</w:t>
      </w:r>
    </w:p>
    <w:p w14:paraId="2012932B" w14:textId="77777777" w:rsidR="00A33F88" w:rsidRPr="00FF6A71" w:rsidRDefault="0098490E" w:rsidP="0021440D">
      <w:pPr>
        <w:numPr>
          <w:ilvl w:val="0"/>
          <w:numId w:val="35"/>
        </w:numPr>
        <w:contextualSpacing/>
      </w:pPr>
      <w:r w:rsidRPr="00FF6A71">
        <w:rPr>
          <w:i/>
          <w:iCs/>
        </w:rPr>
        <w:t>“There has to be a concerted effort to engage young people”</w:t>
      </w:r>
      <w:r w:rsidRPr="00FF6A71">
        <w:t>. Tom Bouchier, MD Fanuc UK.</w:t>
      </w:r>
    </w:p>
    <w:p w14:paraId="085E0DF0" w14:textId="3E7E88B9" w:rsidR="00A33F88" w:rsidRPr="00FF6A71" w:rsidRDefault="0098490E" w:rsidP="0021440D">
      <w:pPr>
        <w:numPr>
          <w:ilvl w:val="0"/>
          <w:numId w:val="35"/>
        </w:numPr>
        <w:contextualSpacing/>
      </w:pPr>
      <w:r w:rsidRPr="00FF6A71">
        <w:rPr>
          <w:i/>
          <w:iCs/>
        </w:rPr>
        <w:t>“Longer-term</w:t>
      </w:r>
      <w:ins w:id="3938" w:author="pete jones" w:date="2022-03-30T19:48:00Z">
        <w:r w:rsidR="004766EE">
          <w:rPr>
            <w:i/>
            <w:iCs/>
          </w:rPr>
          <w:t>,</w:t>
        </w:r>
      </w:ins>
      <w:r w:rsidRPr="00FF6A71">
        <w:rPr>
          <w:i/>
          <w:iCs/>
        </w:rPr>
        <w:t xml:space="preserve"> we need to continue the employer-led approach to training”</w:t>
      </w:r>
      <w:r w:rsidRPr="00FF6A71">
        <w:t>. Bekki Phillips, MD, In-Com Training</w:t>
      </w:r>
    </w:p>
    <w:p w14:paraId="68D86800" w14:textId="74070EE1" w:rsidR="00A33F88" w:rsidRPr="00FF6A71" w:rsidRDefault="0098490E" w:rsidP="0021440D">
      <w:pPr>
        <w:numPr>
          <w:ilvl w:val="0"/>
          <w:numId w:val="35"/>
        </w:numPr>
        <w:contextualSpacing/>
      </w:pPr>
      <w:r w:rsidRPr="00FF6A71">
        <w:rPr>
          <w:i/>
          <w:iCs/>
        </w:rPr>
        <w:t>“</w:t>
      </w:r>
      <w:del w:id="3939" w:author="pete jones" w:date="2022-04-05T11:13:00Z">
        <w:r w:rsidRPr="00FF6A71" w:rsidDel="00C02A6E">
          <w:rPr>
            <w:i/>
            <w:iCs/>
          </w:rPr>
          <w:delText>among</w:delText>
        </w:r>
      </w:del>
      <w:ins w:id="3940" w:author="pete jones" w:date="2022-04-05T11:13:00Z">
        <w:r w:rsidR="00C02A6E" w:rsidRPr="00FF6A71">
          <w:rPr>
            <w:i/>
            <w:iCs/>
          </w:rPr>
          <w:t>Among</w:t>
        </w:r>
      </w:ins>
      <w:r w:rsidRPr="00FF6A71">
        <w:rPr>
          <w:i/>
          <w:iCs/>
        </w:rPr>
        <w:t xml:space="preserve"> the most memorable experiences for a student is to take them through the whole product life-cycle…an initiative like this requires regional and national networks to collaborate”.</w:t>
      </w:r>
      <w:r w:rsidRPr="00FF6A71">
        <w:t xml:space="preserve"> Vicki Ashton, Head of HR, JDR Cable Systems.</w:t>
      </w:r>
      <w:r w:rsidRPr="00FF6A71">
        <w:rPr>
          <w:i/>
          <w:iCs/>
        </w:rPr>
        <w:t xml:space="preserve"> </w:t>
      </w:r>
    </w:p>
    <w:p w14:paraId="77437FBA" w14:textId="40421391" w:rsidR="00A33F88" w:rsidRPr="00FF6A71" w:rsidRDefault="0098490E" w:rsidP="0098490E">
      <w:r w:rsidRPr="00FF6A71">
        <w:t>Transforming institutions - Undergraduate STEM Education for the 21st Century</w:t>
      </w:r>
      <w:del w:id="3941" w:author="pete jones" w:date="2022-03-30T19:48:00Z">
        <w:r w:rsidRPr="00FF6A71" w:rsidDel="004766EE">
          <w:delText>,</w:delText>
        </w:r>
      </w:del>
      <w:r w:rsidRPr="00FF6A71">
        <w:t xml:space="preserve"> </w:t>
      </w:r>
      <w:r w:rsidRPr="00312F59">
        <w:fldChar w:fldCharType="begin" w:fldLock="1"/>
      </w:r>
      <w:r w:rsidRPr="00FF6A71">
        <w:instrText>ADDIN CSL_CITATION {"citationItems":[{"id":"ITEM-1","itemData":{"author":[{"dropping-particle":"","family":"Weaver","given":"Gabriela C","non-dropping-particle":"","parse-names":false,"suffix":""},{"dropping-particle":"","family":"Burgess","given":"Wilella D","non-dropping-particle":"","parse-names":false,"suffix":""},{"dropping-particle":"","family":"Childress","given":"Amy L","non-dropping-particle":"","parse-names":false,"suffix":""},{"dropping-particle":"","family":"Slakey","given":"Linda","non-dropping-particle":"","parse-names":false,"suffix":""}],"id":"ITEM-1","issued":{"date-parts":[["2015"]]},"title":"Transforming institutions - Undergraduate STEM Education for the 21st Century","type":"book"},"uris":["http://www.mendeley.com/documents/?uuid=ea89722e-853a-3f12-a79c-fff16ffce230"]}],"mendeley":{"formattedCitation":"(Weaver &lt;i&gt;et al.&lt;/i&gt;, 2015)","plainTextFormattedCitation":"(Weaver et al., 2015)","previouslyFormattedCitation":"(Weaver &lt;i&gt;et al.&lt;/i&gt;, 2015)"},"properties":{"noteIndex":0},"schema":"https://github.com/citation-style-language/schema/raw/master/csl-citation.json"}</w:instrText>
      </w:r>
      <w:r w:rsidRPr="00312F59">
        <w:fldChar w:fldCharType="separate"/>
      </w:r>
      <w:r w:rsidRPr="00FF6A71">
        <w:rPr>
          <w:noProof/>
        </w:rPr>
        <w:t xml:space="preserve">(Weaver </w:t>
      </w:r>
      <w:r w:rsidRPr="00FF6A71">
        <w:rPr>
          <w:i/>
          <w:noProof/>
        </w:rPr>
        <w:t>et al.</w:t>
      </w:r>
      <w:r w:rsidRPr="00FF6A71">
        <w:rPr>
          <w:noProof/>
        </w:rPr>
        <w:t>, 2015)</w:t>
      </w:r>
      <w:r w:rsidRPr="00312F59">
        <w:fldChar w:fldCharType="end"/>
      </w:r>
      <w:r w:rsidRPr="00FF6A71">
        <w:t xml:space="preserve"> illustrates the level of research </w:t>
      </w:r>
      <w:del w:id="3942" w:author="pete jones" w:date="2022-03-30T19:48:00Z">
        <w:r w:rsidRPr="00FF6A71" w:rsidDel="004766EE">
          <w:delText xml:space="preserve">being </w:delText>
        </w:r>
      </w:del>
      <w:r w:rsidRPr="00FF6A71">
        <w:t xml:space="preserve">applied in the US. The text presents a detailed analysis of STEM initiatives and the change mechanisms researched by many HE institutions in the US. Of relevance to the scope of this thesis are the case studies undertaken at the course / departmental level discussed </w:t>
      </w:r>
      <w:r w:rsidR="00FF6354" w:rsidRPr="00FF6A71">
        <w:t>later</w:t>
      </w:r>
      <w:del w:id="3943" w:author="pete jones" w:date="2022-03-30T19:48:00Z">
        <w:r w:rsidR="00FF6354" w:rsidRPr="00FF6A71" w:rsidDel="004766EE">
          <w:delText xml:space="preserve"> </w:delText>
        </w:r>
        <w:r w:rsidRPr="00FF6A71" w:rsidDel="004766EE">
          <w:delText xml:space="preserve">in </w:delText>
        </w:r>
        <w:r w:rsidR="00FF6354" w:rsidRPr="00FF6A71" w:rsidDel="004766EE">
          <w:delText>the thesis</w:delText>
        </w:r>
      </w:del>
      <w:r w:rsidRPr="00FF6A71">
        <w:t>.</w:t>
      </w:r>
    </w:p>
    <w:p w14:paraId="7F9EF275" w14:textId="26328E67" w:rsidR="00A33F88" w:rsidRPr="00FF6A71" w:rsidRDefault="0098490E" w:rsidP="0098490E">
      <w:r w:rsidRPr="00FF6A71">
        <w:t>The overall aim of the methods deployed in each case study are similar, providing engineering education to deliver technical knowledge and problem-based skills, but they all differ in approach.  All the case</w:t>
      </w:r>
      <w:del w:id="3944" w:author="pete jones" w:date="2022-03-29T18:18:00Z">
        <w:r w:rsidRPr="00FF6A71" w:rsidDel="009F340E">
          <w:delText>-</w:delText>
        </w:r>
      </w:del>
      <w:ins w:id="3945" w:author="pete jones" w:date="2022-03-29T18:18:00Z">
        <w:r w:rsidR="009F340E">
          <w:t xml:space="preserve"> </w:t>
        </w:r>
      </w:ins>
      <w:r w:rsidRPr="00FF6A71">
        <w:t xml:space="preserve">studies present </w:t>
      </w:r>
      <w:del w:id="3946" w:author="pete jones" w:date="2022-03-30T19:49:00Z">
        <w:r w:rsidRPr="00FF6A71" w:rsidDel="004766EE">
          <w:delText xml:space="preserve">approaches </w:delText>
        </w:r>
      </w:del>
      <w:ins w:id="3947" w:author="pete jones" w:date="2022-03-30T19:49:00Z">
        <w:r w:rsidR="004766EE">
          <w:t>techniqu</w:t>
        </w:r>
        <w:r w:rsidR="004766EE" w:rsidRPr="00FF6A71">
          <w:t xml:space="preserve">es </w:t>
        </w:r>
      </w:ins>
      <w:r w:rsidRPr="00FF6A71">
        <w:t xml:space="preserve">that require </w:t>
      </w:r>
      <w:ins w:id="3948" w:author="pete jones" w:date="2022-03-29T18:18:00Z">
        <w:r w:rsidR="009F340E">
          <w:t xml:space="preserve">the </w:t>
        </w:r>
      </w:ins>
      <w:r w:rsidRPr="00FF6A71">
        <w:t xml:space="preserve">significant collaboration of faculty members, some that involve interdisciplinarity and cross-discipline integration. For example, the Vertically Integrated Program (VIP) </w:t>
      </w:r>
      <w:del w:id="3949" w:author="pete jones" w:date="2022-03-30T19:49:00Z">
        <w:r w:rsidRPr="00FF6A71" w:rsidDel="004766EE">
          <w:delText>was developed to align</w:delText>
        </w:r>
      </w:del>
      <w:ins w:id="3950" w:author="pete jones" w:date="2022-03-30T19:49:00Z">
        <w:r w:rsidR="004766EE">
          <w:t>aligns</w:t>
        </w:r>
      </w:ins>
      <w:r w:rsidRPr="00FF6A71">
        <w:t xml:space="preserve"> research, teaching, and learning. The VIP approach cites a particular issue </w:t>
      </w:r>
      <w:del w:id="3951" w:author="pete jones" w:date="2022-03-29T18:18:00Z">
        <w:r w:rsidRPr="00FF6A71" w:rsidDel="009F340E">
          <w:delText xml:space="preserve">which </w:delText>
        </w:r>
      </w:del>
      <w:ins w:id="3952" w:author="pete jones" w:date="2022-03-29T18:18:00Z">
        <w:r w:rsidR="009F340E">
          <w:t>that</w:t>
        </w:r>
        <w:r w:rsidR="009F340E" w:rsidRPr="00FF6A71">
          <w:t xml:space="preserve"> </w:t>
        </w:r>
      </w:ins>
      <w:r w:rsidRPr="00FF6A71">
        <w:t>can be considered common to all the case study methods;  “undergraduates rarely achieve a deep understanding of or have an opportunity to contribute to any aspect of</w:t>
      </w:r>
      <w:del w:id="3953" w:author="pete jones" w:date="2022-03-30T19:50:00Z">
        <w:r w:rsidRPr="00FF6A71" w:rsidDel="004766EE">
          <w:delText>,</w:delText>
        </w:r>
      </w:del>
      <w:r w:rsidRPr="00FF6A71">
        <w:t xml:space="preserve"> their chosen discipline”</w:t>
      </w:r>
      <w:del w:id="3954" w:author="pete jones" w:date="2022-03-30T19:50:00Z">
        <w:r w:rsidRPr="00FF6A71" w:rsidDel="004766EE">
          <w:delText>,</w:delText>
        </w:r>
      </w:del>
      <w:r w:rsidRPr="00FF6A71">
        <w:t xml:space="preserve"> </w:t>
      </w:r>
      <w:ins w:id="3955" w:author="pete jones" w:date="2022-01-24T15:40:00Z">
        <w:r w:rsidR="00991596">
          <w:fldChar w:fldCharType="begin" w:fldLock="1"/>
        </w:r>
      </w:ins>
      <w:r w:rsidR="005F1BE4">
        <w:instrText>ADDIN CSL_CITATION {"citationItems":[{"id":"ITEM-1","itemData":{"author":[{"dropping-particle":"","family":"Weaver","given":"Gabriela C","non-dropping-particle":"","parse-names":false,"suffix":""},{"dropping-particle":"","family":"Burgess","given":"Wilella D","non-dropping-particle":"","parse-names":false,"suffix":""},{"dropping-particle":"","family":"Childress","given":"Amy L","non-dropping-particle":"","parse-names":false,"suffix":""},{"dropping-particle":"","family":"Slakey","given":"Linda","non-dropping-particle":"","parse-names":false,"suffix":""}],"id":"ITEM-1","issued":{"date-parts":[["2015"]]},"title":"Transforming institutions - Undergraduate STEM Education for the 21st Century","type":"book"},"locator":"239","uris":["http://www.mendeley.com/documents/?uuid=ea89722e-853a-3f12-a79c-fff16ffce230"]}],"mendeley":{"formattedCitation":"(Weaver &lt;i&gt;et al.&lt;/i&gt;, 2015, p. 239)","plainTextFormattedCitation":"(Weaver et al., 2015, p. 239)","previouslyFormattedCitation":"(Weaver &lt;i&gt;et al.&lt;/i&gt;, 2015, p. 239)"},"properties":{"noteIndex":0},"schema":"https://github.com/citation-style-language/schema/raw/master/csl-citation.json"}</w:instrText>
      </w:r>
      <w:r w:rsidR="00991596">
        <w:fldChar w:fldCharType="separate"/>
      </w:r>
      <w:r w:rsidR="00991596" w:rsidRPr="00991596">
        <w:rPr>
          <w:noProof/>
        </w:rPr>
        <w:t xml:space="preserve">(Weaver </w:t>
      </w:r>
      <w:r w:rsidR="00991596" w:rsidRPr="00991596">
        <w:rPr>
          <w:i/>
          <w:noProof/>
        </w:rPr>
        <w:t>et al.</w:t>
      </w:r>
      <w:r w:rsidR="00991596" w:rsidRPr="00991596">
        <w:rPr>
          <w:noProof/>
        </w:rPr>
        <w:t>, 2015, p. 239)</w:t>
      </w:r>
      <w:ins w:id="3956" w:author="pete jones" w:date="2022-01-24T15:40:00Z">
        <w:r w:rsidR="00991596">
          <w:fldChar w:fldCharType="end"/>
        </w:r>
      </w:ins>
      <w:del w:id="3957" w:author="pete jones" w:date="2022-01-24T15:41:00Z">
        <w:r w:rsidRPr="00312F59" w:rsidDel="00991596">
          <w:fldChar w:fldCharType="begin" w:fldLock="1"/>
        </w:r>
        <w:r w:rsidRPr="00991596" w:rsidDel="00991596">
          <w:delInstrText>ADDIN CSL_CITATION {"citationItems":[{"id":"ITEM-1","itemData":{"author":[{"dropping-particle":"","family":"Weaver","given":"Gabriela C","non-dropping-particle":"","parse-names":false,"suffix":""},{"dropping-particle":"","family":"Burgess","given":"Wilella D","non-dropping-particle":"","parse-names":false,"suffix":""},{"dropping-particle":"","family":"Childress","given":"Amy L","non-dropping-particle":"","parse-names":false,"suffix":""},{"dropping-particle":"","family":"Slakey","given":"Linda","non-dropping-particle":"","parse-names":false,"suffix":""}],"id":"ITEM-1","issued":{"date-parts":[["2015"]]},"title":"Transforming institutions - Undergraduate STEM Education for the 21st Century","type":"book"},"uris":["http://www.mendeley.com/documents/?uuid=ea89722e-853a-3f12-a79c-fff16ffce230"]}],"mendeley":{"formattedCitation":"(Weaver &lt;i&gt;et al.&lt;/i&gt;, 2015)","manualFormatting":"(Weaver et al., 2015, pg 224)","plainTextFormattedCitation":"(Weaver et al., 2015)","previouslyFormattedCitation":"(Weaver &lt;i&gt;et al.&lt;/i&gt;, 2015)"},"properties":{"noteIndex":0},"schema":"https://github.com/citation-style-language/schema/raw/master/csl-citation.json"}</w:delInstrText>
        </w:r>
        <w:r w:rsidRPr="00312F59" w:rsidDel="00991596">
          <w:fldChar w:fldCharType="separate"/>
        </w:r>
        <w:r w:rsidRPr="00991596" w:rsidDel="00991596">
          <w:rPr>
            <w:noProof/>
          </w:rPr>
          <w:delText xml:space="preserve">(Weaver </w:delText>
        </w:r>
        <w:r w:rsidRPr="00991596" w:rsidDel="00991596">
          <w:rPr>
            <w:i/>
            <w:noProof/>
          </w:rPr>
          <w:delText>et al.</w:delText>
        </w:r>
        <w:r w:rsidRPr="00991596" w:rsidDel="00991596">
          <w:rPr>
            <w:noProof/>
          </w:rPr>
          <w:delText>, 2015, pg 224)</w:delText>
        </w:r>
        <w:r w:rsidRPr="00312F59" w:rsidDel="00991596">
          <w:fldChar w:fldCharType="end"/>
        </w:r>
      </w:del>
      <w:r w:rsidRPr="00FF6A71">
        <w:t xml:space="preserve">. </w:t>
      </w:r>
      <w:del w:id="3958" w:author="pete jones" w:date="2022-03-30T19:50:00Z">
        <w:r w:rsidRPr="00FF6A71" w:rsidDel="004766EE">
          <w:delText>A progressive data-driven approach is described by the Illinois Foundry</w:delText>
        </w:r>
      </w:del>
      <w:ins w:id="3959" w:author="pete jones" w:date="2022-03-30T19:50:00Z">
        <w:r w:rsidR="004766EE">
          <w:t>The Illinois Foundry describes a progressive data-driven approach</w:t>
        </w:r>
      </w:ins>
      <w:r w:rsidRPr="00FF6A71">
        <w:t xml:space="preserve"> for Innovation in Engineering Education (iFoundry) </w:t>
      </w:r>
      <w:ins w:id="3960" w:author="pete jones" w:date="2022-03-30T19:50:00Z">
        <w:r w:rsidR="004766EE">
          <w:t xml:space="preserve">that </w:t>
        </w:r>
      </w:ins>
      <w:r w:rsidRPr="00FF6A71">
        <w:t xml:space="preserve">began in 2007 as a cross-disciplinary curriculum incubator. </w:t>
      </w:r>
      <w:del w:id="3961" w:author="pete jones" w:date="2022-03-30T19:50:00Z">
        <w:r w:rsidRPr="00FF6A71" w:rsidDel="004766EE">
          <w:delText xml:space="preserve">A “blank-slate” approach that combines </w:delText>
        </w:r>
      </w:del>
      <w:del w:id="3962" w:author="pete jones" w:date="2022-03-29T18:19:00Z">
        <w:r w:rsidRPr="00FF6A71" w:rsidDel="009F340E">
          <w:delText xml:space="preserve">a </w:delText>
        </w:r>
      </w:del>
      <w:del w:id="3963" w:author="pete jones" w:date="2022-03-30T19:50:00Z">
        <w:r w:rsidRPr="00FF6A71" w:rsidDel="004766EE">
          <w:delText>liberal education with technical knowledge was the methodology selected at Harvard</w:delText>
        </w:r>
      </w:del>
      <w:ins w:id="3964" w:author="pete jones" w:date="2022-03-30T19:50:00Z">
        <w:r w:rsidR="004766EE">
          <w:t>The methodology selected at Harvard was a “blank slate” approach that combines liberal education with technical knowledge</w:t>
        </w:r>
      </w:ins>
      <w:r w:rsidRPr="00FF6A71">
        <w:t xml:space="preserve">. </w:t>
      </w:r>
      <w:ins w:id="3965" w:author="pete jones" w:date="2022-03-30T19:51:00Z">
        <w:r w:rsidR="004766EE">
          <w:t>I</w:t>
        </w:r>
        <w:r w:rsidR="004766EE" w:rsidRPr="00FF6A71">
          <w:t>n 2013 Purdue University initiated</w:t>
        </w:r>
      </w:ins>
      <w:del w:id="3966" w:author="pete jones" w:date="2022-03-30T19:51:00Z">
        <w:r w:rsidRPr="00FF6A71" w:rsidDel="004766EE">
          <w:delText>A</w:delText>
        </w:r>
      </w:del>
      <w:r w:rsidRPr="00FF6A71">
        <w:t xml:space="preserve"> </w:t>
      </w:r>
      <w:ins w:id="3967" w:author="pete jones" w:date="2022-03-30T19:51:00Z">
        <w:r w:rsidR="004766EE">
          <w:t xml:space="preserve">a </w:t>
        </w:r>
      </w:ins>
      <w:r w:rsidRPr="00FF6A71">
        <w:t>purposely disruptive model for change</w:t>
      </w:r>
      <w:del w:id="3968" w:author="pete jones" w:date="2022-03-30T19:51:00Z">
        <w:r w:rsidRPr="00FF6A71" w:rsidDel="004766EE">
          <w:delText xml:space="preserve"> w</w:delText>
        </w:r>
      </w:del>
      <w:ins w:id="3969" w:author="pete jones" w:date="2022-03-30T19:52:00Z">
        <w:r w:rsidR="004766EE">
          <w:t>;</w:t>
        </w:r>
      </w:ins>
      <w:ins w:id="3970" w:author="pete jones" w:date="2022-03-30T19:51:00Z">
        <w:r w:rsidR="004766EE">
          <w:t xml:space="preserve"> </w:t>
        </w:r>
      </w:ins>
      <w:del w:id="3971" w:author="pete jones" w:date="2022-03-30T19:52:00Z">
        <w:r w:rsidRPr="00FF6A71" w:rsidDel="004766EE">
          <w:delText>as</w:delText>
        </w:r>
      </w:del>
      <w:del w:id="3972" w:author="pete jones" w:date="2022-03-30T19:51:00Z">
        <w:r w:rsidRPr="00FF6A71" w:rsidDel="004766EE">
          <w:delText xml:space="preserve"> initiated in 2013 at Purdue University, </w:delText>
        </w:r>
      </w:del>
      <w:r w:rsidRPr="00FF6A71">
        <w:t>the case</w:t>
      </w:r>
      <w:del w:id="3973" w:author="pete jones" w:date="2022-03-29T18:19:00Z">
        <w:r w:rsidRPr="00FF6A71" w:rsidDel="009F340E">
          <w:delText>-</w:delText>
        </w:r>
      </w:del>
      <w:ins w:id="3974" w:author="pete jones" w:date="2022-03-29T18:19:00Z">
        <w:r w:rsidR="009F340E">
          <w:t xml:space="preserve"> </w:t>
        </w:r>
      </w:ins>
      <w:r w:rsidRPr="00FF6A71">
        <w:t xml:space="preserve">study reviews their experiences after two years. </w:t>
      </w:r>
    </w:p>
    <w:p w14:paraId="4E6193FC" w14:textId="04D25DA4" w:rsidR="00A33F88" w:rsidRPr="00FF6A71" w:rsidRDefault="0098490E" w:rsidP="0098490E">
      <w:r w:rsidRPr="00FF6A71">
        <w:lastRenderedPageBreak/>
        <w:t>The text uses examples of diverse approaches to assess the extent and nature of uptake of proven STEM education methods and materials</w:t>
      </w:r>
      <w:del w:id="3975" w:author="pete jones" w:date="2022-03-30T19:52:00Z">
        <w:r w:rsidRPr="00FF6A71" w:rsidDel="004766EE">
          <w:delText>. I</w:delText>
        </w:r>
      </w:del>
      <w:ins w:id="3976" w:author="pete jones" w:date="2022-03-30T19:52:00Z">
        <w:r w:rsidR="004766EE">
          <w:t xml:space="preserve"> i</w:t>
        </w:r>
      </w:ins>
      <w:r w:rsidRPr="00FF6A71">
        <w:t xml:space="preserve">n </w:t>
      </w:r>
      <w:del w:id="3977" w:author="pete jones" w:date="2022-03-30T19:52:00Z">
        <w:r w:rsidRPr="00FF6A71" w:rsidDel="004766EE">
          <w:delText>the synthesis of</w:delText>
        </w:r>
      </w:del>
      <w:ins w:id="3978" w:author="pete jones" w:date="2022-03-30T19:52:00Z">
        <w:r w:rsidR="004766EE">
          <w:t>synthesising</w:t>
        </w:r>
      </w:ins>
      <w:r w:rsidRPr="00FF6A71">
        <w:t xml:space="preserve"> the common themes to discover the indicators or measures panel members used to reach their assessments. Seymour and Fry report that the research methods used are mostly survey or </w:t>
      </w:r>
      <w:del w:id="3979" w:author="pete jones" w:date="2022-03-29T18:19:00Z">
        <w:r w:rsidRPr="00FF6A71" w:rsidDel="009F340E">
          <w:delText xml:space="preserve">interview </w:delText>
        </w:r>
      </w:del>
      <w:ins w:id="3980" w:author="pete jones" w:date="2022-03-29T18:19:00Z">
        <w:r w:rsidR="009F340E" w:rsidRPr="00FF6A71">
          <w:t>interview</w:t>
        </w:r>
        <w:r w:rsidR="009F340E">
          <w:t>-</w:t>
        </w:r>
      </w:ins>
      <w:r w:rsidRPr="00FF6A71">
        <w:t>based. Many of their respondents cited work undertaken by Pundak to explain what kinds of measures they would like to have. Pundak adopted the Rogers model of the innovative-decision process</w:t>
      </w:r>
      <w:del w:id="3981" w:author="pete jones" w:date="2022-03-30T19:53:00Z">
        <w:r w:rsidRPr="00FF6A71" w:rsidDel="004766EE">
          <w:delText>,</w:delText>
        </w:r>
      </w:del>
      <w:r w:rsidRPr="00FF6A71">
        <w:t xml:space="preserve"> </w:t>
      </w:r>
      <w:ins w:id="3982" w:author="pete jones" w:date="2022-03-30T19:52:00Z">
        <w:r w:rsidR="004766EE">
          <w:t xml:space="preserve">and </w:t>
        </w:r>
      </w:ins>
      <w:del w:id="3983" w:author="pete jones" w:date="2022-03-30T19:52:00Z">
        <w:r w:rsidRPr="00FF6A71" w:rsidDel="004766EE">
          <w:delText xml:space="preserve">which was </w:delText>
        </w:r>
      </w:del>
      <w:r w:rsidRPr="00FF6A71">
        <w:t xml:space="preserve">used </w:t>
      </w:r>
      <w:ins w:id="3984" w:author="pete jones" w:date="2022-03-30T19:53:00Z">
        <w:r w:rsidR="004766EE">
          <w:t xml:space="preserve">it </w:t>
        </w:r>
      </w:ins>
      <w:r w:rsidRPr="00FF6A71">
        <w:t xml:space="preserve">to evaluate the degree of innovation adoption by seven </w:t>
      </w:r>
      <w:del w:id="3985" w:author="pete jones" w:date="2022-03-30T19:52:00Z">
        <w:r w:rsidRPr="00FF6A71" w:rsidDel="004766EE">
          <w:delText>members of the academic staff</w:delText>
        </w:r>
      </w:del>
      <w:ins w:id="3986" w:author="pete jones" w:date="2022-03-30T19:52:00Z">
        <w:r w:rsidR="004766EE">
          <w:t>academic staff members</w:t>
        </w:r>
      </w:ins>
      <w:r w:rsidRPr="00FF6A71">
        <w:t xml:space="preserve"> over </w:t>
      </w:r>
      <w:del w:id="3987" w:author="pete jones" w:date="2022-03-30T19:53:00Z">
        <w:r w:rsidRPr="00FF6A71" w:rsidDel="004766EE">
          <w:delText xml:space="preserve">3 </w:delText>
        </w:r>
      </w:del>
      <w:ins w:id="3988" w:author="pete jones" w:date="2022-03-30T19:53:00Z">
        <w:r w:rsidR="004766EE">
          <w:t>three</w:t>
        </w:r>
        <w:r w:rsidR="004766EE" w:rsidRPr="00FF6A71">
          <w:t xml:space="preserve"> </w:t>
        </w:r>
      </w:ins>
      <w:r w:rsidRPr="00FF6A71">
        <w:t xml:space="preserve">semesters, </w:t>
      </w:r>
      <w:del w:id="3989" w:author="pete jones" w:date="2022-03-30T19:53:00Z">
        <w:r w:rsidRPr="00FF6A71" w:rsidDel="004766EE">
          <w:delText xml:space="preserve">conducted </w:delText>
        </w:r>
      </w:del>
      <w:ins w:id="3990" w:author="pete jones" w:date="2022-03-30T19:53:00Z">
        <w:r w:rsidR="004766EE" w:rsidRPr="00FF6A71">
          <w:t>conduct</w:t>
        </w:r>
        <w:r w:rsidR="004766EE">
          <w:t>ing</w:t>
        </w:r>
        <w:r w:rsidR="004766EE" w:rsidRPr="00FF6A71">
          <w:t xml:space="preserve"> </w:t>
        </w:r>
      </w:ins>
      <w:r w:rsidRPr="00FF6A71">
        <w:t>by case study</w:t>
      </w:r>
      <w:del w:id="3991" w:author="pete jones" w:date="2022-03-30T19:53:00Z">
        <w:r w:rsidRPr="00FF6A71" w:rsidDel="004766EE">
          <w:delText>,</w:delText>
        </w:r>
      </w:del>
      <w:r w:rsidRPr="00FF6A71">
        <w:t xml:space="preserve"> combined with </w:t>
      </w:r>
      <w:ins w:id="3992" w:author="pete jones" w:date="2022-03-29T18:19:00Z">
        <w:r w:rsidR="009F340E">
          <w:t xml:space="preserve">a </w:t>
        </w:r>
      </w:ins>
      <w:r w:rsidRPr="00FF6A71">
        <w:t>survey</w:t>
      </w:r>
      <w:del w:id="3993" w:author="pete jones" w:date="2022-03-30T19:53:00Z">
        <w:r w:rsidRPr="00FF6A71" w:rsidDel="004766EE">
          <w:delText>,</w:delText>
        </w:r>
      </w:del>
      <w:r w:rsidRPr="00FF6A71">
        <w:t xml:space="preserve"> </w:t>
      </w:r>
      <w:r w:rsidRPr="00312F59">
        <w:fldChar w:fldCharType="begin" w:fldLock="1"/>
      </w:r>
      <w:r w:rsidRPr="00FF6A71">
        <w:instrText>ADDIN CSL_CITATION {"citationItems":[{"id":"ITEM-1","itemData":{"DOI":"10.1007/s10956-007-9057-3","ISBN":"1095600790573","ISSN":"10590145","abstract":"There is a growing consensus that traditional instruction in basic science courses, in institutions of higher learning, do not lead to the desired results. Most of the students who complete these courses do not gain deep knowledge about the basic concepts and develop a negative approach to the sciences. In order to deal with this problem, a variety of methods have been proposed and implemented, during the last decade, which focus on the \"active learning\" of the participating students. We found that the methods developed in MIT and NCSU were fruitful and we adopted their approach. Despite research-based evidence of the success of these methods, they are often met by the resistance of the academic staff. This article describes how one institution of higher learning organized itself to introduce significant changes into its introductory science courses, as well as the stages teachers undergo, as they adopt innovative teaching methods. In the article, we adopt the Rogers model of the innovative-decision process, which we used to evaluate the degree of innovation adoption by seven members of the academic staff. An analysis of interview and observation data showed that four factors were identified which influence the degree innovation adoption: (1) teacher readiness to seriously learn the theoretical background of \"active learning\"; (2) the development of an appropriate local model, customized to the beliefs of the academic staff; (3) teacher expertise in information technologies, and (4) the teachers' design of creative solutions to problems that arose during their teaching. © 2007 Springer Science+Business Media, LLC.","author":[{"dropping-particle":"","family":"Pundak","given":"David","non-dropping-particle":"","parse-names":false,"suffix":""},{"dropping-particle":"","family":"Rozner","given":"Shmaryahu","non-dropping-particle":"","parse-names":false,"suffix":""}],"container-title":"Journal of Science Education and Technology","id":"ITEM-1","issue":"2","issued":{"date-parts":[["2008"]]},"page":"152-163","title":"Empowering engineering college staff to adopt active learning methods","type":"article-journal","volume":"17"},"uris":["http://www.mendeley.com/documents/?uuid=4ec008b9-8590-4ad5-8129-e753a5547d9a"]}],"mendeley":{"formattedCitation":"(Pundak and Rozner, 2008)","plainTextFormattedCitation":"(Pundak and Rozner, 2008)","previouslyFormattedCitation":"(Pundak and Rozner, 2008)"},"properties":{"noteIndex":0},"schema":"https://github.com/citation-style-language/schema/raw/master/csl-citation.json"}</w:instrText>
      </w:r>
      <w:r w:rsidRPr="00312F59">
        <w:fldChar w:fldCharType="separate"/>
      </w:r>
      <w:r w:rsidRPr="00FF6A71">
        <w:rPr>
          <w:noProof/>
        </w:rPr>
        <w:t>(Pundak and Rozner, 2008)</w:t>
      </w:r>
      <w:r w:rsidRPr="00312F59">
        <w:fldChar w:fldCharType="end"/>
      </w:r>
      <w:r w:rsidRPr="00FF6A71">
        <w:t>.</w:t>
      </w:r>
    </w:p>
    <w:p w14:paraId="0DBAA3E1" w14:textId="40D7F13E" w:rsidR="00A33F88" w:rsidRPr="00FF6A71" w:rsidRDefault="0098490E" w:rsidP="0098490E">
      <w:r w:rsidRPr="00FF6A71">
        <w:t>Pundak</w:t>
      </w:r>
      <w:del w:id="3994" w:author="pete jones" w:date="2022-03-30T19:53:00Z">
        <w:r w:rsidRPr="00FF6A71" w:rsidDel="004766EE">
          <w:delText>’s researched the complex challenges faced by teachers in the transition</w:delText>
        </w:r>
      </w:del>
      <w:ins w:id="3995" w:author="pete jones" w:date="2022-03-30T19:53:00Z">
        <w:r w:rsidR="004766EE">
          <w:t xml:space="preserve"> researched the complex challenges teachers face in transitioning</w:t>
        </w:r>
      </w:ins>
      <w:r w:rsidRPr="00FF6A71">
        <w:t xml:space="preserve"> from traditional to </w:t>
      </w:r>
      <w:del w:id="3996" w:author="pete jones" w:date="2022-03-30T19:53:00Z">
        <w:r w:rsidRPr="00FF6A71" w:rsidDel="004766EE">
          <w:delText xml:space="preserve">an </w:delText>
        </w:r>
      </w:del>
      <w:r w:rsidRPr="00FF6A71">
        <w:t>innovative teaching method</w:t>
      </w:r>
      <w:ins w:id="3997" w:author="pete jones" w:date="2022-03-29T18:19:00Z">
        <w:r w:rsidR="009F340E">
          <w:t>s</w:t>
        </w:r>
      </w:ins>
      <w:r w:rsidRPr="00FF6A71">
        <w:t xml:space="preserve">. The research highlights two suggestions; 1. Participation in appropriate workshops to support attitudinal changes as </w:t>
      </w:r>
      <w:ins w:id="3998" w:author="pete jones" w:date="2022-03-29T18:19:00Z">
        <w:r w:rsidR="009F340E">
          <w:t xml:space="preserve">the </w:t>
        </w:r>
      </w:ins>
      <w:r w:rsidRPr="00FF6A71">
        <w:t xml:space="preserve">responsibility of learning passes from the instructor to the students, 2. Instructors should </w:t>
      </w:r>
      <w:del w:id="3999" w:author="pete jones" w:date="2022-03-30T19:54:00Z">
        <w:r w:rsidRPr="00FF6A71" w:rsidDel="004766EE">
          <w:delText>be accompanied</w:delText>
        </w:r>
      </w:del>
      <w:ins w:id="4000" w:author="pete jones" w:date="2022-03-30T19:54:00Z">
        <w:r w:rsidR="004766EE">
          <w:t>use</w:t>
        </w:r>
      </w:ins>
      <w:del w:id="4001" w:author="pete jones" w:date="2022-03-30T19:54:00Z">
        <w:r w:rsidRPr="00FF6A71" w:rsidDel="004766EE">
          <w:delText xml:space="preserve"> by</w:delText>
        </w:r>
      </w:del>
      <w:r w:rsidRPr="00FF6A71">
        <w:t xml:space="preserve"> knowledgeable assistants</w:t>
      </w:r>
      <w:del w:id="4002" w:author="pete jones" w:date="2022-03-30T19:53:00Z">
        <w:r w:rsidRPr="00FF6A71" w:rsidDel="004766EE">
          <w:delText>,</w:delText>
        </w:r>
      </w:del>
      <w:r w:rsidRPr="00FF6A71">
        <w:t xml:space="preserve"> to help the instructors successfully deal with their tendency to revert to their well-known prior traditional teaching methods. He also observed that students following an innovative </w:t>
      </w:r>
      <w:del w:id="4003" w:author="pete jones" w:date="2022-03-30T19:54:00Z">
        <w:r w:rsidRPr="00FF6A71" w:rsidDel="004766EE">
          <w:delText xml:space="preserve">method </w:delText>
        </w:r>
      </w:del>
      <w:ins w:id="4004" w:author="pete jones" w:date="2022-03-30T19:54:00Z">
        <w:r w:rsidR="004766EE">
          <w:t>approach</w:t>
        </w:r>
        <w:r w:rsidR="004766EE" w:rsidRPr="00FF6A71">
          <w:t xml:space="preserve"> </w:t>
        </w:r>
      </w:ins>
      <w:r w:rsidRPr="00FF6A71">
        <w:t xml:space="preserve">succeeded more on tests than similar students who learned in </w:t>
      </w:r>
      <w:del w:id="4005" w:author="pete jones" w:date="2022-03-30T19:54:00Z">
        <w:r w:rsidRPr="00FF6A71" w:rsidDel="004766EE">
          <w:delText>the tradi</w:delText>
        </w:r>
      </w:del>
      <w:ins w:id="4006" w:author="pete jones" w:date="2022-03-30T19:54:00Z">
        <w:r w:rsidR="004766EE">
          <w:t>conven</w:t>
        </w:r>
      </w:ins>
      <w:r w:rsidRPr="00FF6A71">
        <w:t>tional settings</w:t>
      </w:r>
      <w:del w:id="4007" w:author="pete jones" w:date="2022-03-30T19:54:00Z">
        <w:r w:rsidRPr="00FF6A71" w:rsidDel="004766EE">
          <w:delText>, and the learning pace was slower which resulted in students learning less than expected in the course,</w:delText>
        </w:r>
      </w:del>
      <w:ins w:id="4008" w:author="pete jones" w:date="2022-03-30T19:54:00Z">
        <w:r w:rsidR="004766EE">
          <w:t>. However, the learning pace was slower, resulting in students learning less than expected in the course</w:t>
        </w:r>
      </w:ins>
      <w:r w:rsidRPr="00FF6A71">
        <w:t xml:space="preserve"> </w:t>
      </w:r>
      <w:r w:rsidRPr="00312F59">
        <w:fldChar w:fldCharType="begin" w:fldLock="1"/>
      </w:r>
      <w:r w:rsidRPr="00FF6A71">
        <w:instrText>ADDIN CSL_CITATION {"citationItems":[{"id":"ITEM-1","itemData":{"DOI":"10.1007/s10956-007-9057-3","ISBN":"1095600790573","ISSN":"10590145","abstract":"There is a growing consensus that traditional instruction in basic science courses, in institutions of higher learning, do not lead to the desired results. Most of the students who complete these courses do not gain deep knowledge about the basic concepts and develop a negative approach to the sciences. In order to deal with this problem, a variety of methods have been proposed and implemented, during the last decade, which focus on the \"active learning\" of the participating students. We found that the methods developed in MIT and NCSU were fruitful and we adopted their approach. Despite research-based evidence of the success of these methods, they are often met by the resistance of the academic staff. This article describes how one institution of higher learning organized itself to introduce significant changes into its introductory science courses, as well as the stages teachers undergo, as they adopt innovative teaching methods. In the article, we adopt the Rogers model of the innovative-decision process, which we used to evaluate the degree of innovation adoption by seven members of the academic staff. An analysis of interview and observation data showed that four factors were identified which influence the degree innovation adoption: (1) teacher readiness to seriously learn the theoretical background of \"active learning\"; (2) the development of an appropriate local model, customized to the beliefs of the academic staff; (3) teacher expertise in information technologies, and (4) the teachers' design of creative solutions to problems that arose during their teaching. © 2007 Springer Science+Business Media, LLC.","author":[{"dropping-particle":"","family":"Pundak","given":"David","non-dropping-particle":"","parse-names":false,"suffix":""},{"dropping-particle":"","family":"Rozner","given":"Shmaryahu","non-dropping-particle":"","parse-names":false,"suffix":""}],"container-title":"Journal of Science Education and Technology","id":"ITEM-1","issue":"2","issued":{"date-parts":[["2008"]]},"page":"152-163","title":"Empowering engineering college staff to adopt active learning methods","type":"article-journal","volume":"17"},"uris":["http://www.mendeley.com/documents/?uuid=4ec008b9-8590-4ad5-8129-e753a5547d9a"]}],"mendeley":{"formattedCitation":"(Pundak and Rozner, 2008)","plainTextFormattedCitation":"(Pundak and Rozner, 2008)","previouslyFormattedCitation":"(Pundak and Rozner, 2008)"},"properties":{"noteIndex":0},"schema":"https://github.com/citation-style-language/schema/raw/master/csl-citation.json"}</w:instrText>
      </w:r>
      <w:r w:rsidRPr="00312F59">
        <w:fldChar w:fldCharType="separate"/>
      </w:r>
      <w:r w:rsidRPr="00FF6A71">
        <w:rPr>
          <w:noProof/>
        </w:rPr>
        <w:t>(Pundak and Rozner, 2008)</w:t>
      </w:r>
      <w:r w:rsidRPr="00312F59">
        <w:fldChar w:fldCharType="end"/>
      </w:r>
      <w:r w:rsidRPr="00FF6A71">
        <w:t xml:space="preserve">. Pundak’s observations and the wealth of evidence from </w:t>
      </w:r>
      <w:r w:rsidRPr="00312F59">
        <w:fldChar w:fldCharType="begin" w:fldLock="1"/>
      </w:r>
      <w:r w:rsidRPr="00FF6A71">
        <w:instrText>ADDIN CSL_CITATION {"citationItems":[{"id":"ITEM-1","itemData":{"author":[{"dropping-particle":"","family":"Weaver","given":"Gabriela C","non-dropping-particle":"","parse-names":false,"suffix":""},{"dropping-particle":"","family":"Burgess","given":"Wilella D","non-dropping-particle":"","parse-names":false,"suffix":""},{"dropping-particle":"","family":"Childress","given":"Amy L","non-dropping-particle":"","parse-names":false,"suffix":""},{"dropping-particle":"","family":"Slakey","given":"Linda","non-dropping-particle":"","parse-names":false,"suffix":""}],"id":"ITEM-1","issued":{"date-parts":[["2015"]]},"title":"Transforming institutions - Undergraduate STEM Education for the 21st Century","type":"book"},"uris":["http://www.mendeley.com/documents/?uuid=ea89722e-853a-3f12-a79c-fff16ffce230"]}],"mendeley":{"formattedCitation":"(Weaver &lt;i&gt;et al.&lt;/i&gt;, 2015)","plainTextFormattedCitation":"(Weaver et al., 2015)","previouslyFormattedCitation":"(Weaver &lt;i&gt;et al.&lt;/i&gt;, 2015)"},"properties":{"noteIndex":0},"schema":"https://github.com/citation-style-language/schema/raw/master/csl-citation.json"}</w:instrText>
      </w:r>
      <w:r w:rsidRPr="00312F59">
        <w:fldChar w:fldCharType="separate"/>
      </w:r>
      <w:r w:rsidRPr="00FF6A71">
        <w:rPr>
          <w:noProof/>
        </w:rPr>
        <w:t xml:space="preserve">(Weaver </w:t>
      </w:r>
      <w:r w:rsidRPr="00FF6A71">
        <w:rPr>
          <w:i/>
          <w:noProof/>
        </w:rPr>
        <w:t>et al.</w:t>
      </w:r>
      <w:r w:rsidRPr="00FF6A71">
        <w:rPr>
          <w:noProof/>
        </w:rPr>
        <w:t>, 2015)</w:t>
      </w:r>
      <w:r w:rsidRPr="00312F59">
        <w:fldChar w:fldCharType="end"/>
      </w:r>
      <w:r w:rsidRPr="00FF6A71">
        <w:t xml:space="preserve"> support the emphasis of STEM.org.uk</w:t>
      </w:r>
      <w:ins w:id="4009" w:author="pete jones" w:date="2022-03-30T19:54:00Z">
        <w:r w:rsidR="004766EE">
          <w:t>,</w:t>
        </w:r>
      </w:ins>
      <w:r w:rsidRPr="00FF6A71">
        <w:t xml:space="preserve"> which focu</w:t>
      </w:r>
      <w:del w:id="4010" w:author="pete jones" w:date="2022-03-29T18:19:00Z">
        <w:r w:rsidRPr="00FF6A71" w:rsidDel="009F340E">
          <w:delText>s</w:delText>
        </w:r>
      </w:del>
      <w:r w:rsidRPr="00FF6A71">
        <w:t>ses on managing institutional change and supporting teacher developments.</w:t>
      </w:r>
      <w:bookmarkStart w:id="4011" w:name="_Hlk63958729"/>
    </w:p>
    <w:p w14:paraId="6EAD899A" w14:textId="67EF1924" w:rsidR="00A33F88" w:rsidRPr="00FF6A71" w:rsidRDefault="0098490E" w:rsidP="0098490E">
      <w:r w:rsidRPr="00FF6A71">
        <w:t xml:space="preserve">It is </w:t>
      </w:r>
      <w:del w:id="4012" w:author="pete jones" w:date="2022-03-30T19:54:00Z">
        <w:r w:rsidRPr="00FF6A71" w:rsidDel="004766EE">
          <w:delText xml:space="preserve">difficult </w:delText>
        </w:r>
      </w:del>
      <w:ins w:id="4013" w:author="pete jones" w:date="2022-03-30T19:54:00Z">
        <w:r w:rsidR="004766EE">
          <w:t>challenging</w:t>
        </w:r>
        <w:r w:rsidR="004766EE" w:rsidRPr="00FF6A71">
          <w:t xml:space="preserve"> </w:t>
        </w:r>
      </w:ins>
      <w:r w:rsidRPr="00FF6A71">
        <w:t xml:space="preserve">to discover </w:t>
      </w:r>
      <w:bookmarkEnd w:id="4011"/>
      <w:r w:rsidRPr="00FF6A71">
        <w:t>examples of the same appreciation of issues relating to STEM impact in UK undergraduate engineering institutions. Evidence of UK STEM education in schools is extensive</w:t>
      </w:r>
      <w:ins w:id="4014" w:author="pete jones" w:date="2022-03-30T19:55:00Z">
        <w:r w:rsidR="004766EE">
          <w:t>,</w:t>
        </w:r>
      </w:ins>
      <w:r w:rsidRPr="00FF6A71">
        <w:t xml:space="preserve"> but research into curriculum change for engineering in HE is sparse. Although research-based evidence of UK curriculum innovation is less evident, many UK universities </w:t>
      </w:r>
      <w:del w:id="4015" w:author="pete jones" w:date="2022-03-30T19:55:00Z">
        <w:r w:rsidRPr="00FF6A71" w:rsidDel="004766EE">
          <w:delText>are providing</w:delText>
        </w:r>
      </w:del>
      <w:ins w:id="4016" w:author="pete jones" w:date="2022-03-30T19:55:00Z">
        <w:r w:rsidR="004766EE">
          <w:t>provide</w:t>
        </w:r>
      </w:ins>
      <w:r w:rsidRPr="00FF6A71">
        <w:t xml:space="preserve"> opportunities for students to engage with inspiring and innovative projects</w:t>
      </w:r>
      <w:del w:id="4017" w:author="pete jones" w:date="2022-03-30T19:55:00Z">
        <w:r w:rsidRPr="00FF6A71" w:rsidDel="004766EE">
          <w:delText>,</w:delText>
        </w:r>
      </w:del>
      <w:r w:rsidRPr="00FF6A71">
        <w:t xml:space="preserve"> within the constructs of existing traditional curricula. </w:t>
      </w:r>
      <w:del w:id="4018" w:author="pete jones" w:date="2022-03-30T19:55:00Z">
        <w:r w:rsidRPr="00FF6A71" w:rsidDel="004766EE">
          <w:delText xml:space="preserve"> T</w:delText>
        </w:r>
      </w:del>
      <w:ins w:id="4019" w:author="pete jones" w:date="2022-03-30T19:55:00Z">
        <w:r w:rsidR="004766EE">
          <w:t>Nevertheless, t</w:t>
        </w:r>
      </w:ins>
      <w:r w:rsidRPr="00FF6A71">
        <w:t>here is interest in changing how we educate engineers in UK universities</w:t>
      </w:r>
      <w:del w:id="4020" w:author="pete jones" w:date="2022-03-30T19:55:00Z">
        <w:r w:rsidRPr="00FF6A71" w:rsidDel="004766EE">
          <w:delText xml:space="preserve"> and t</w:delText>
        </w:r>
      </w:del>
      <w:ins w:id="4021" w:author="pete jones" w:date="2022-03-30T19:55:00Z">
        <w:r w:rsidR="004766EE">
          <w:t>. T</w:t>
        </w:r>
      </w:ins>
      <w:r w:rsidRPr="00FF6A71">
        <w:t>hat interest mirrors the research of Weaver et</w:t>
      </w:r>
      <w:del w:id="4022" w:author="pete jones" w:date="2022-03-30T19:55:00Z">
        <w:r w:rsidRPr="00FF6A71" w:rsidDel="004766EE">
          <w:delText>.</w:delText>
        </w:r>
      </w:del>
      <w:r w:rsidRPr="00FF6A71">
        <w:t xml:space="preserve"> al. By 2016</w:t>
      </w:r>
      <w:ins w:id="4023" w:author="pete jones" w:date="2022-03-30T19:55:00Z">
        <w:r w:rsidR="004766EE">
          <w:t>,</w:t>
        </w:r>
      </w:ins>
      <w:r w:rsidRPr="00FF6A71">
        <w:t xml:space="preserve"> UK professional institutes were still calling for influential bodies to lead an evolution in engineering education. A “Platform for Change” was published by the IET and Engineering Professors Council (EPC)</w:t>
      </w:r>
      <w:ins w:id="4024" w:author="pete jones" w:date="2022-03-30T19:55:00Z">
        <w:r w:rsidR="004766EE">
          <w:t>,</w:t>
        </w:r>
      </w:ins>
      <w:r w:rsidRPr="00FF6A71">
        <w:t xml:space="preserve"> defining six key action areas </w:t>
      </w:r>
      <w:r w:rsidRPr="00FF6A71">
        <w:lastRenderedPageBreak/>
        <w:t>for engineering HE to create a</w:t>
      </w:r>
      <w:del w:id="4025" w:author="pete jones" w:date="2022-03-30T19:55:00Z">
        <w:r w:rsidRPr="00FF6A71" w:rsidDel="004766EE">
          <w:delText>n effective</w:delText>
        </w:r>
      </w:del>
      <w:ins w:id="4026" w:author="pete jones" w:date="2022-03-30T19:55:00Z">
        <w:r w:rsidR="004766EE">
          <w:t xml:space="preserve"> practical</w:t>
        </w:r>
      </w:ins>
      <w:r w:rsidRPr="00FF6A71">
        <w:t xml:space="preserve"> engineering skills pipeline between universities and industry. At the time of publication, IET/CPE identified six case studies of universities that were evolving and implementing learning experiences aligned with the action areas</w:t>
      </w:r>
      <w:del w:id="4027" w:author="pete jones" w:date="2022-03-30T19:55:00Z">
        <w:r w:rsidRPr="00FF6A71" w:rsidDel="004766EE">
          <w:delText>,</w:delText>
        </w:r>
      </w:del>
      <w:r w:rsidRPr="00FF6A71">
        <w:t xml:space="preserve"> </w:t>
      </w:r>
      <w:r w:rsidRPr="00312F59">
        <w:fldChar w:fldCharType="begin" w:fldLock="1"/>
      </w:r>
      <w:r w:rsidR="005F1BE4">
        <w:instrText>ADDIN CSL_CITATION {"citationItems":[{"id":"ITEM-1","itemData":{"abstract":"It is well known throughout industry that we are currently experiencing a severe skills shortage, with supply of work-ready engineers lagging far behind demand and concerns growing about the existing skills gaps.","author":[{"dropping-particle":"","family":"IET","given":"","non-dropping-particle":"","parse-names":false,"suffix":""}],"id":"ITEM-1","issued":{"date-parts":[["2017"]]},"number-of-pages":"12","title":"New approaches to engineering higher education","type":"report"},"locator":"2","uris":["http://www.mendeley.com/documents/?uuid=e138feea-a9e9-32bd-b45f-c8e106ea4c95"]}],"mendeley":{"formattedCitation":"(IET, 2017, p. 2)","plainTextFormattedCitation":"(IET, 2017, p. 2)","previouslyFormattedCitation":"(IET, 2017, p. 2)"},"properties":{"noteIndex":0},"schema":"https://github.com/citation-style-language/schema/raw/master/csl-citation.json"}</w:instrText>
      </w:r>
      <w:r w:rsidRPr="00312F59">
        <w:fldChar w:fldCharType="separate"/>
      </w:r>
      <w:r w:rsidR="005F1BE4" w:rsidRPr="005F1BE4">
        <w:rPr>
          <w:noProof/>
        </w:rPr>
        <w:t>(IET, 2017, p. 2)</w:t>
      </w:r>
      <w:r w:rsidRPr="00312F59">
        <w:fldChar w:fldCharType="end"/>
      </w:r>
      <w:r w:rsidRPr="00FF6A71">
        <w:t>.</w:t>
      </w:r>
    </w:p>
    <w:p w14:paraId="214265A0" w14:textId="77777777" w:rsidR="00A33F88" w:rsidRPr="00FF6A71" w:rsidRDefault="0098490E" w:rsidP="0021440D">
      <w:pPr>
        <w:numPr>
          <w:ilvl w:val="0"/>
          <w:numId w:val="36"/>
        </w:numPr>
        <w:contextualSpacing/>
      </w:pPr>
      <w:r w:rsidRPr="00FF6A71">
        <w:t>Incorporating creativity into engineering</w:t>
      </w:r>
    </w:p>
    <w:p w14:paraId="23BE39AE" w14:textId="0230603B" w:rsidR="00A33F88" w:rsidRPr="00FF6A71" w:rsidRDefault="0098490E" w:rsidP="0021440D">
      <w:pPr>
        <w:numPr>
          <w:ilvl w:val="0"/>
          <w:numId w:val="36"/>
        </w:numPr>
        <w:contextualSpacing/>
      </w:pPr>
      <w:r w:rsidRPr="00FF6A71">
        <w:t xml:space="preserve">Broaden the diversity of </w:t>
      </w:r>
      <w:r w:rsidR="002F39F3" w:rsidRPr="00FF6A71">
        <w:t>students.</w:t>
      </w:r>
    </w:p>
    <w:p w14:paraId="3E06591E" w14:textId="77777777" w:rsidR="00A33F88" w:rsidRPr="00FF6A71" w:rsidRDefault="0098490E" w:rsidP="0021440D">
      <w:pPr>
        <w:numPr>
          <w:ilvl w:val="0"/>
          <w:numId w:val="36"/>
        </w:numPr>
        <w:contextualSpacing/>
      </w:pPr>
      <w:r w:rsidRPr="00FF6A71">
        <w:t>A strong emphasis on project work</w:t>
      </w:r>
    </w:p>
    <w:p w14:paraId="18C07E8B" w14:textId="77777777" w:rsidR="00A33F88" w:rsidRPr="00FF6A71" w:rsidRDefault="0098490E" w:rsidP="0021440D">
      <w:pPr>
        <w:numPr>
          <w:ilvl w:val="0"/>
          <w:numId w:val="36"/>
        </w:numPr>
        <w:contextualSpacing/>
      </w:pPr>
      <w:r w:rsidRPr="00FF6A71">
        <w:t>Industry engagement in design and delivery</w:t>
      </w:r>
    </w:p>
    <w:p w14:paraId="218DF7AE" w14:textId="6436DECE" w:rsidR="00A33F88" w:rsidRPr="00FF6A71" w:rsidRDefault="0098490E" w:rsidP="0021440D">
      <w:pPr>
        <w:numPr>
          <w:ilvl w:val="0"/>
          <w:numId w:val="36"/>
        </w:numPr>
        <w:contextualSpacing/>
      </w:pPr>
      <w:r w:rsidRPr="00FF6A71">
        <w:t xml:space="preserve">Experience </w:t>
      </w:r>
      <w:del w:id="4028" w:author="pete jones" w:date="2022-03-29T18:19:00Z">
        <w:r w:rsidRPr="00FF6A71" w:rsidDel="009F340E">
          <w:delText xml:space="preserve">of </w:delText>
        </w:r>
      </w:del>
      <w:ins w:id="4029" w:author="pete jones" w:date="2022-03-29T18:19:00Z">
        <w:r w:rsidR="009F340E">
          <w:t>in</w:t>
        </w:r>
        <w:r w:rsidR="009F340E" w:rsidRPr="00FF6A71">
          <w:t xml:space="preserve"> </w:t>
        </w:r>
      </w:ins>
      <w:r w:rsidRPr="00FF6A71">
        <w:t>the workplace for students</w:t>
      </w:r>
    </w:p>
    <w:p w14:paraId="3CE1364E" w14:textId="77777777" w:rsidR="00A33F88" w:rsidRPr="00FF6A71" w:rsidRDefault="0098490E" w:rsidP="0021440D">
      <w:pPr>
        <w:numPr>
          <w:ilvl w:val="0"/>
          <w:numId w:val="36"/>
        </w:numPr>
        <w:contextualSpacing/>
      </w:pPr>
      <w:r w:rsidRPr="00FF6A71">
        <w:t>Greater interdisciplinarity</w:t>
      </w:r>
    </w:p>
    <w:p w14:paraId="627848FF" w14:textId="35CE9685" w:rsidR="00A33F88" w:rsidRPr="00FF6A71" w:rsidRDefault="0098490E" w:rsidP="0098490E">
      <w:r w:rsidRPr="00FF6A71">
        <w:t>However, apart from initiatives such as NMITE and TEDI</w:t>
      </w:r>
      <w:ins w:id="4030" w:author="pete jones" w:date="2022-03-29T18:19:00Z">
        <w:r w:rsidR="009F340E">
          <w:t>,</w:t>
        </w:r>
      </w:ins>
      <w:r w:rsidRPr="00FF6A71">
        <w:t xml:space="preserve"> there is inadequate evidence of radical change, indicating that the UK is many years behind the curve to embrace the positive contributions of US research.  </w:t>
      </w:r>
      <w:r w:rsidR="00FF6354" w:rsidRPr="00FF6A71">
        <w:t>This lack of inertia suggests that UK</w:t>
      </w:r>
      <w:r w:rsidRPr="00FF6A71">
        <w:t xml:space="preserve"> academics are worried about the risk of taking a new approach and </w:t>
      </w:r>
      <w:r w:rsidR="00FF6354" w:rsidRPr="00FF6A71">
        <w:t>that</w:t>
      </w:r>
      <w:r w:rsidRPr="00FF6A71">
        <w:t xml:space="preserve"> students are </w:t>
      </w:r>
      <w:del w:id="4031" w:author="pete jones" w:date="2022-03-30T19:56:00Z">
        <w:r w:rsidRPr="00FF6A71" w:rsidDel="004766EE">
          <w:delText xml:space="preserve">quite </w:delText>
        </w:r>
      </w:del>
      <w:r w:rsidRPr="00FF6A71">
        <w:t>conservative in their expectations of university education.</w:t>
      </w:r>
      <w:del w:id="4032" w:author="pete jones" w:date="2022-03-30T19:56:00Z">
        <w:r w:rsidRPr="00FF6A71" w:rsidDel="004766EE">
          <w:delText xml:space="preserve"> It feels like a viscous cycle that needs to be broken.</w:delText>
        </w:r>
      </w:del>
      <w:r w:rsidRPr="00FF6A71">
        <w:t xml:space="preserve"> </w:t>
      </w:r>
    </w:p>
    <w:p w14:paraId="76483F24" w14:textId="108A65CD" w:rsidR="00A33F88" w:rsidRPr="00FF6A71" w:rsidRDefault="0098490E" w:rsidP="0098490E">
      <w:r w:rsidRPr="00FF6A71">
        <w:t xml:space="preserve">A key challenge is that most students enter engineering from a mathematics and physics background, expecting answers to be right or wrong and </w:t>
      </w:r>
      <w:del w:id="4033" w:author="pete jones" w:date="2022-03-29T18:19:00Z">
        <w:r w:rsidRPr="00FF6A71" w:rsidDel="009F340E">
          <w:delText xml:space="preserve">have </w:delText>
        </w:r>
      </w:del>
      <w:ins w:id="4034" w:author="pete jones" w:date="2022-03-29T18:19:00Z">
        <w:r w:rsidR="009F340E" w:rsidRPr="00FF6A71">
          <w:t>hav</w:t>
        </w:r>
        <w:r w:rsidR="009F340E">
          <w:t>ing</w:t>
        </w:r>
        <w:r w:rsidR="009F340E" w:rsidRPr="00FF6A71">
          <w:t xml:space="preserve"> </w:t>
        </w:r>
      </w:ins>
      <w:r w:rsidRPr="00FF6A71">
        <w:t xml:space="preserve">a fixed approach to </w:t>
      </w:r>
      <w:del w:id="4035" w:author="pete jones" w:date="2022-03-30T19:56:00Z">
        <w:r w:rsidRPr="00FF6A71" w:rsidDel="004766EE">
          <w:delText>how they learn</w:delText>
        </w:r>
      </w:del>
      <w:ins w:id="4036" w:author="pete jones" w:date="2022-03-30T19:56:00Z">
        <w:r w:rsidR="004766EE">
          <w:t>learning</w:t>
        </w:r>
      </w:ins>
      <w:del w:id="4037" w:author="pete jones" w:date="2022-04-01T15:12:00Z">
        <w:r w:rsidRPr="00FF6A71" w:rsidDel="00726256">
          <w:delText xml:space="preserve">, albeit </w:delText>
        </w:r>
      </w:del>
      <w:del w:id="4038" w:author="pete jones" w:date="2022-03-29T18:19:00Z">
        <w:r w:rsidRPr="00FF6A71" w:rsidDel="009F340E">
          <w:delText xml:space="preserve">that </w:delText>
        </w:r>
      </w:del>
      <w:del w:id="4039" w:author="pete jones" w:date="2022-04-01T15:12:00Z">
        <w:r w:rsidRPr="00FF6A71" w:rsidDel="00726256">
          <w:delText>t</w:delText>
        </w:r>
      </w:del>
      <w:ins w:id="4040" w:author="pete jones" w:date="2022-04-01T15:12:00Z">
        <w:r w:rsidR="00726256">
          <w:t>. T</w:t>
        </w:r>
      </w:ins>
      <w:r w:rsidRPr="00FF6A71">
        <w:t xml:space="preserve">hese students have experienced a STEM approach in their formative education journey. Of course, we know that engineering is not black and white and that creativity, critical thinking, </w:t>
      </w:r>
      <w:ins w:id="4041" w:author="pete jones" w:date="2022-04-01T15:12:00Z">
        <w:r w:rsidR="00726256">
          <w:t xml:space="preserve">and </w:t>
        </w:r>
      </w:ins>
      <w:del w:id="4042" w:author="pete jones" w:date="2022-03-29T18:19:00Z">
        <w:r w:rsidRPr="00FF6A71" w:rsidDel="009F340E">
          <w:delText xml:space="preserve">problem </w:delText>
        </w:r>
      </w:del>
      <w:ins w:id="4043" w:author="pete jones" w:date="2022-03-29T18:19:00Z">
        <w:r w:rsidR="009F340E" w:rsidRPr="00FF6A71">
          <w:t>problem</w:t>
        </w:r>
        <w:r w:rsidR="009F340E">
          <w:t>-</w:t>
        </w:r>
      </w:ins>
      <w:r w:rsidRPr="00FF6A71">
        <w:t xml:space="preserve">solving are at least as important as </w:t>
      </w:r>
      <w:del w:id="4044" w:author="pete jones" w:date="2022-03-29T18:19:00Z">
        <w:r w:rsidRPr="00FF6A71" w:rsidDel="009F340E">
          <w:delText xml:space="preserve">the </w:delText>
        </w:r>
      </w:del>
      <w:r w:rsidRPr="00FF6A71">
        <w:t xml:space="preserve">fundamental science and maths. A problem-based approach to learning delivers more risk of failure, which </w:t>
      </w:r>
      <w:r w:rsidR="00FF6354" w:rsidRPr="00FF6A71">
        <w:t>may prove to be a</w:t>
      </w:r>
      <w:r w:rsidRPr="00FF6A71">
        <w:t xml:space="preserve"> valuable learning </w:t>
      </w:r>
      <w:r w:rsidR="007F61D3" w:rsidRPr="00FF6A71">
        <w:t>experience</w:t>
      </w:r>
      <w:r w:rsidRPr="00FF6A71">
        <w:t>. NMITE and TEDI demonstrate a radical</w:t>
      </w:r>
      <w:ins w:id="4045" w:author="pete jones" w:date="2022-03-30T19:57:00Z">
        <w:r w:rsidR="004766EE">
          <w:t>,</w:t>
        </w:r>
      </w:ins>
      <w:r w:rsidRPr="00FF6A71">
        <w:t xml:space="preserve"> disruptive approach to curriculum change supported by US research and fully adopting the action areas identified by IET/EPC.</w:t>
      </w:r>
    </w:p>
    <w:p w14:paraId="72966895" w14:textId="38C8B0CB" w:rsidR="00A33F88" w:rsidRPr="00FF6A71" w:rsidRDefault="0098490E" w:rsidP="0098490E">
      <w:r w:rsidRPr="00FF6A71">
        <w:t xml:space="preserve">The most notable example of a UK university </w:t>
      </w:r>
      <w:del w:id="4046" w:author="pete jones" w:date="2022-03-30T19:57:00Z">
        <w:r w:rsidRPr="00FF6A71" w:rsidDel="004766EE">
          <w:delText xml:space="preserve">that is </w:delText>
        </w:r>
      </w:del>
      <w:r w:rsidRPr="00FF6A71">
        <w:t>breaking the traditional model of engineering teaching and learning environments</w:t>
      </w:r>
      <w:r w:rsidR="001333DF" w:rsidRPr="00FF6A71">
        <w:t xml:space="preserve"> is that of the </w:t>
      </w:r>
      <w:r w:rsidRPr="00FF6A71">
        <w:t>New Model Institute for Technology and Engineering (NMITE)</w:t>
      </w:r>
      <w:r w:rsidR="001333DF" w:rsidRPr="00FF6A71">
        <w:t>. A</w:t>
      </w:r>
      <w:r w:rsidRPr="00FF6A71">
        <w:t>n initiative backed by government, educators, Olin College</w:t>
      </w:r>
      <w:r w:rsidR="001333DF" w:rsidRPr="00FF6A71">
        <w:t xml:space="preserve"> (USA)</w:t>
      </w:r>
      <w:r w:rsidRPr="00FF6A71">
        <w:t xml:space="preserve">, and industry, to transform </w:t>
      </w:r>
      <w:r w:rsidR="001333DF" w:rsidRPr="00FF6A71">
        <w:t xml:space="preserve">UK </w:t>
      </w:r>
      <w:r w:rsidRPr="00FF6A71">
        <w:t>higher engineering education. Of interest is the inspiration taken from Olin College, based in Boston</w:t>
      </w:r>
      <w:ins w:id="4047" w:author="pete jones" w:date="2022-03-30T19:57:00Z">
        <w:r w:rsidR="004766EE">
          <w:t>,</w:t>
        </w:r>
      </w:ins>
      <w:r w:rsidRPr="00FF6A71">
        <w:t xml:space="preserve"> Massachusetts</w:t>
      </w:r>
      <w:ins w:id="4048" w:author="pete jones" w:date="2022-03-30T19:57:00Z">
        <w:r w:rsidR="004766EE">
          <w:t>,</w:t>
        </w:r>
      </w:ins>
      <w:r w:rsidRPr="00FF6A71">
        <w:t xml:space="preserve"> USA, </w:t>
      </w:r>
      <w:del w:id="4049" w:author="pete jones" w:date="2022-03-29T18:20:00Z">
        <w:r w:rsidRPr="00FF6A71" w:rsidDel="009F340E">
          <w:delText xml:space="preserve">who </w:delText>
        </w:r>
      </w:del>
      <w:ins w:id="4050" w:author="pete jones" w:date="2022-03-29T18:20:00Z">
        <w:r w:rsidR="009F340E" w:rsidRPr="00FF6A71">
          <w:t>wh</w:t>
        </w:r>
        <w:r w:rsidR="009F340E">
          <w:t>ich</w:t>
        </w:r>
        <w:r w:rsidR="009F340E" w:rsidRPr="00FF6A71">
          <w:t xml:space="preserve"> </w:t>
        </w:r>
      </w:ins>
      <w:del w:id="4051" w:author="pete jones" w:date="2022-03-29T18:20:00Z">
        <w:r w:rsidRPr="00FF6A71" w:rsidDel="009F340E">
          <w:delText xml:space="preserve">are </w:delText>
        </w:r>
      </w:del>
      <w:ins w:id="4052" w:author="pete jones" w:date="2022-03-29T18:20:00Z">
        <w:r w:rsidR="009F340E">
          <w:t>is</w:t>
        </w:r>
        <w:r w:rsidR="009F340E" w:rsidRPr="00FF6A71">
          <w:t xml:space="preserve"> </w:t>
        </w:r>
      </w:ins>
      <w:r w:rsidRPr="00FF6A71">
        <w:t>a small engineering college set</w:t>
      </w:r>
      <w:ins w:id="4053" w:author="pete jones" w:date="2022-03-30T19:57:00Z">
        <w:r w:rsidR="004766EE">
          <w:t xml:space="preserve"> </w:t>
        </w:r>
      </w:ins>
      <w:r w:rsidRPr="00FF6A71">
        <w:t xml:space="preserve">up in 1997 to disrupt education through a project-based curriculum. NMITE </w:t>
      </w:r>
      <w:r w:rsidRPr="00FF6A71">
        <w:lastRenderedPageBreak/>
        <w:t>describe</w:t>
      </w:r>
      <w:ins w:id="4054" w:author="pete jones" w:date="2022-03-29T18:20:00Z">
        <w:r w:rsidR="009F340E">
          <w:t>s</w:t>
        </w:r>
      </w:ins>
      <w:r w:rsidRPr="00FF6A71">
        <w:t xml:space="preserve"> two ways in which they will demonstrate how they intend to plug the UK skills</w:t>
      </w:r>
      <w:del w:id="4055" w:author="pete jones" w:date="2022-03-29T18:20:00Z">
        <w:r w:rsidRPr="00FF6A71" w:rsidDel="009F340E">
          <w:delText>-</w:delText>
        </w:r>
      </w:del>
      <w:ins w:id="4056" w:author="pete jones" w:date="2022-03-29T18:20:00Z">
        <w:r w:rsidR="009F340E">
          <w:t xml:space="preserve"> </w:t>
        </w:r>
      </w:ins>
      <w:r w:rsidRPr="00FF6A71">
        <w:t xml:space="preserve">gap. 1) Engineering students will undertake a radically different curriculum of learning and assessment, undertaking 30 problem-solving projects during the programme. 2) </w:t>
      </w:r>
      <w:del w:id="4057" w:author="pete jones" w:date="2022-04-01T15:12:00Z">
        <w:r w:rsidRPr="00FF6A71" w:rsidDel="00726256">
          <w:delText>By showcasing what a disruptive engineering model can achieve it</w:delText>
        </w:r>
      </w:del>
      <w:ins w:id="4058" w:author="pete jones" w:date="2022-04-01T15:12:00Z">
        <w:r w:rsidR="00726256">
          <w:t>showcasing what a disruptive engineering model can achieve</w:t>
        </w:r>
      </w:ins>
      <w:r w:rsidRPr="00FF6A71">
        <w:t xml:space="preserve"> will inspire other </w:t>
      </w:r>
      <w:del w:id="4059" w:author="pete jones" w:date="2022-03-30T19:58:00Z">
        <w:r w:rsidRPr="00FF6A71" w:rsidDel="004766EE">
          <w:delText>institutes of HE</w:delText>
        </w:r>
      </w:del>
      <w:ins w:id="4060" w:author="pete jones" w:date="2022-03-30T19:58:00Z">
        <w:r w:rsidR="004766EE">
          <w:t>HE institutes</w:t>
        </w:r>
      </w:ins>
      <w:r w:rsidRPr="00FF6A71">
        <w:t xml:space="preserve"> to follow. What is good about NMITE is </w:t>
      </w:r>
      <w:ins w:id="4061" w:author="pete jones" w:date="2022-04-01T15:12:00Z">
        <w:r w:rsidR="00726256">
          <w:t xml:space="preserve">that </w:t>
        </w:r>
      </w:ins>
      <w:r w:rsidRPr="00FF6A71">
        <w:t xml:space="preserve">they are opening engineering to a much wider audience who will embrace the </w:t>
      </w:r>
      <w:del w:id="4062" w:author="pete jones" w:date="2022-03-29T18:20:00Z">
        <w:r w:rsidRPr="00FF6A71" w:rsidDel="009F340E">
          <w:delText xml:space="preserve">creativity </w:delText>
        </w:r>
      </w:del>
      <w:ins w:id="4063" w:author="pete jones" w:date="2022-03-29T18:20:00Z">
        <w:r w:rsidR="009F340E" w:rsidRPr="00FF6A71">
          <w:t>creativ</w:t>
        </w:r>
        <w:r w:rsidR="009F340E">
          <w:t>e</w:t>
        </w:r>
        <w:r w:rsidR="009F340E" w:rsidRPr="00FF6A71">
          <w:t xml:space="preserve"> </w:t>
        </w:r>
      </w:ins>
      <w:r w:rsidR="001333DF" w:rsidRPr="00FF6A71">
        <w:t>learning strategy</w:t>
      </w:r>
      <w:r w:rsidRPr="00FF6A71">
        <w:t>.</w:t>
      </w:r>
    </w:p>
    <w:p w14:paraId="566526B2" w14:textId="7D33C975" w:rsidR="00A33F88" w:rsidRPr="00FF6A71" w:rsidRDefault="0098490E" w:rsidP="0098490E">
      <w:r w:rsidRPr="00FF6A71">
        <w:t>Another innovative programme is that of TEDI-London, scheduled to open in 2021.  The</w:t>
      </w:r>
      <w:r w:rsidR="001333DF" w:rsidRPr="00FF6A71">
        <w:t xml:space="preserve"> TEDI</w:t>
      </w:r>
      <w:r w:rsidRPr="00FF6A71">
        <w:t xml:space="preserve"> approach uses project-based learning supported by an online curriculum. TEDI has reached out in partnership with universities </w:t>
      </w:r>
      <w:del w:id="4064" w:author="pete jones" w:date="2022-03-29T18:20:00Z">
        <w:r w:rsidRPr="00FF6A71" w:rsidDel="009F340E">
          <w:delText xml:space="preserve">who </w:delText>
        </w:r>
      </w:del>
      <w:ins w:id="4065" w:author="pete jones" w:date="2022-03-29T18:20:00Z">
        <w:r w:rsidR="009F340E">
          <w:t>that</w:t>
        </w:r>
        <w:r w:rsidR="009F340E" w:rsidRPr="00FF6A71">
          <w:t xml:space="preserve"> </w:t>
        </w:r>
      </w:ins>
      <w:r w:rsidRPr="00FF6A71">
        <w:t xml:space="preserve">have a </w:t>
      </w:r>
      <w:del w:id="4066" w:author="pete jones" w:date="2022-03-30T19:58:00Z">
        <w:r w:rsidRPr="00FF6A71" w:rsidDel="004766EE">
          <w:delText xml:space="preserve">strong </w:delText>
        </w:r>
      </w:del>
      <w:ins w:id="4067" w:author="pete jones" w:date="2022-03-30T19:58:00Z">
        <w:r w:rsidR="004766EE" w:rsidRPr="00FF6A71">
          <w:t>s</w:t>
        </w:r>
        <w:r w:rsidR="004766EE">
          <w:t>olid</w:t>
        </w:r>
        <w:r w:rsidR="004766EE" w:rsidRPr="00FF6A71">
          <w:t xml:space="preserve"> </w:t>
        </w:r>
      </w:ins>
      <w:r w:rsidRPr="00FF6A71">
        <w:t>research</w:t>
      </w:r>
      <w:ins w:id="4068" w:author="pete jones" w:date="2022-01-24T20:21:00Z">
        <w:r w:rsidR="005F1BE4">
          <w:t>-</w:t>
        </w:r>
      </w:ins>
      <w:del w:id="4069" w:author="pete jones" w:date="2022-01-24T20:21:00Z">
        <w:r w:rsidRPr="00FF6A71" w:rsidDel="005F1BE4">
          <w:delText xml:space="preserve"> </w:delText>
        </w:r>
      </w:del>
      <w:r w:rsidRPr="00FF6A71">
        <w:t xml:space="preserve">led approach to rethinking engineering education, </w:t>
      </w:r>
      <w:ins w:id="4070" w:author="pete jones" w:date="2022-03-29T18:20:00Z">
        <w:r w:rsidR="009F340E">
          <w:t xml:space="preserve">including </w:t>
        </w:r>
      </w:ins>
      <w:r w:rsidRPr="00FF6A71">
        <w:t>Arizona State University (Phoenix), King’s College London (London)</w:t>
      </w:r>
      <w:ins w:id="4071" w:author="pete jones" w:date="2022-03-29T18:20:00Z">
        <w:r w:rsidR="009F340E">
          <w:t>,</w:t>
        </w:r>
      </w:ins>
      <w:r w:rsidRPr="00FF6A71">
        <w:t xml:space="preserve"> and the University of New South Wales (Sydney). The approach uses </w:t>
      </w:r>
      <w:del w:id="4072" w:author="pete jones" w:date="2022-03-29T18:20:00Z">
        <w:r w:rsidRPr="00FF6A71" w:rsidDel="009F340E">
          <w:delText xml:space="preserve">industry </w:delText>
        </w:r>
      </w:del>
      <w:ins w:id="4073" w:author="pete jones" w:date="2022-03-29T18:20:00Z">
        <w:r w:rsidR="009F340E" w:rsidRPr="00FF6A71">
          <w:t>industry</w:t>
        </w:r>
        <w:r w:rsidR="009F340E">
          <w:t>-</w:t>
        </w:r>
      </w:ins>
      <w:r w:rsidRPr="00FF6A71">
        <w:t>sponsored projects to engage students throughout their studies.</w:t>
      </w:r>
      <w:del w:id="4074" w:author="pete jones" w:date="2022-03-30T19:59:00Z">
        <w:r w:rsidRPr="00FF6A71" w:rsidDel="004766EE">
          <w:delText xml:space="preserve"> At least</w:delText>
        </w:r>
      </w:del>
      <w:ins w:id="4075" w:author="pete jones" w:date="2022-03-30T19:59:00Z">
        <w:r w:rsidR="004766EE">
          <w:t xml:space="preserve"> </w:t>
        </w:r>
      </w:ins>
      <w:del w:id="4076" w:author="pete jones" w:date="2022-03-30T19:59:00Z">
        <w:r w:rsidRPr="00FF6A71" w:rsidDel="004766EE">
          <w:delText xml:space="preserve"> two </w:delText>
        </w:r>
      </w:del>
      <w:del w:id="4077" w:author="pete jones" w:date="2022-03-30T20:00:00Z">
        <w:r w:rsidRPr="00FF6A71" w:rsidDel="004766EE">
          <w:delText>p</w:delText>
        </w:r>
      </w:del>
      <w:ins w:id="4078" w:author="pete jones" w:date="2022-03-30T20:00:00Z">
        <w:r w:rsidR="004766EE">
          <w:t>P</w:t>
        </w:r>
      </w:ins>
      <w:r w:rsidRPr="00FF6A71">
        <w:t xml:space="preserve">rojects </w:t>
      </w:r>
      <w:del w:id="4079" w:author="pete jones" w:date="2022-03-30T19:59:00Z">
        <w:r w:rsidRPr="00FF6A71" w:rsidDel="004766EE">
          <w:delText>will be undertaken</w:delText>
        </w:r>
      </w:del>
      <w:ins w:id="4080" w:author="pete jones" w:date="2022-03-30T19:59:00Z">
        <w:r w:rsidR="004766EE">
          <w:t>complete</w:t>
        </w:r>
      </w:ins>
      <w:r w:rsidRPr="00FF6A71">
        <w:t xml:space="preserve"> each term</w:t>
      </w:r>
      <w:del w:id="4081" w:author="pete jones" w:date="2022-03-30T19:58:00Z">
        <w:r w:rsidRPr="00FF6A71" w:rsidDel="004766EE">
          <w:delText>,</w:delText>
        </w:r>
      </w:del>
      <w:r w:rsidRPr="00FF6A71">
        <w:t xml:space="preserve"> with different teams. Larger scale projects, which </w:t>
      </w:r>
      <w:del w:id="4082" w:author="pete jones" w:date="2022-03-30T19:58:00Z">
        <w:r w:rsidRPr="00FF6A71" w:rsidDel="004766EE">
          <w:delText>take place</w:delText>
        </w:r>
      </w:del>
      <w:ins w:id="4083" w:author="pete jones" w:date="2022-03-30T19:58:00Z">
        <w:r w:rsidR="004766EE">
          <w:t>occur</w:t>
        </w:r>
      </w:ins>
      <w:r w:rsidRPr="00FF6A71">
        <w:t xml:space="preserve"> over multiple </w:t>
      </w:r>
      <w:del w:id="4084" w:author="pete jones" w:date="2022-03-30T20:00:00Z">
        <w:r w:rsidRPr="00FF6A71" w:rsidDel="004766EE">
          <w:delText>terms</w:delText>
        </w:r>
      </w:del>
      <w:ins w:id="4085" w:author="pete jones" w:date="2022-03-30T20:00:00Z">
        <w:r w:rsidR="004766EE">
          <w:t>period</w:t>
        </w:r>
        <w:r w:rsidR="004766EE" w:rsidRPr="00FF6A71">
          <w:t>s</w:t>
        </w:r>
      </w:ins>
      <w:r w:rsidRPr="00FF6A71">
        <w:t xml:space="preserve">, are </w:t>
      </w:r>
      <w:del w:id="4086" w:author="pete jones" w:date="2022-03-29T18:20:00Z">
        <w:r w:rsidRPr="00FF6A71" w:rsidDel="009F340E">
          <w:delText xml:space="preserve">built </w:delText>
        </w:r>
      </w:del>
      <w:ins w:id="4087" w:author="pete jones" w:date="2022-03-29T18:20:00Z">
        <w:r w:rsidR="009F340E" w:rsidRPr="00FF6A71">
          <w:t>built</w:t>
        </w:r>
        <w:r w:rsidR="009F340E">
          <w:t>-</w:t>
        </w:r>
      </w:ins>
      <w:r w:rsidRPr="00FF6A71">
        <w:t xml:space="preserve">in at levels 6 and 7. Students may come in and out of these projects, taking different roles within the project group </w:t>
      </w:r>
      <w:del w:id="4088" w:author="pete jones" w:date="2022-03-30T20:00:00Z">
        <w:r w:rsidRPr="00FF6A71" w:rsidDel="004766EE">
          <w:delText>at different</w:delText>
        </w:r>
      </w:del>
      <w:ins w:id="4089" w:author="pete jones" w:date="2022-03-30T20:00:00Z">
        <w:r w:rsidR="004766EE">
          <w:t>to varying</w:t>
        </w:r>
      </w:ins>
      <w:r w:rsidRPr="00FF6A71">
        <w:t xml:space="preserve"> stages of their programme. Students can also decide to accelerate their programme of study whilst they are undertaking the course, undertaking four terms in a calendar year</w:t>
      </w:r>
      <w:del w:id="4090" w:author="pete jones" w:date="2022-03-30T20:00:00Z">
        <w:r w:rsidRPr="00FF6A71" w:rsidDel="004766EE">
          <w:delText>,</w:delText>
        </w:r>
      </w:del>
      <w:r w:rsidRPr="00FF6A71">
        <w:t xml:space="preserve"> </w:t>
      </w:r>
      <w:r w:rsidRPr="00312F59">
        <w:fldChar w:fldCharType="begin" w:fldLock="1"/>
      </w:r>
      <w:r w:rsidRPr="00FF6A71">
        <w:instrText>ADDIN CSL_CITATION {"citationItems":[{"id":"ITEM-1","itemData":{"author":[{"dropping-particle":"","family":"TEDI","given":"","non-dropping-particle":"","parse-names":false,"suffix":""}],"id":"ITEM-1","issued":{"date-parts":[["2020"]]},"page":"2020-2022","title":"TEDI-London New Approaches Case Study","type":"article-journal"},"uris":["http://www.mendeley.com/documents/?uuid=ba27aa3b-1728-4860-a5d2-439080dd3cca"]}],"mendeley":{"formattedCitation":"(TEDI, 2020)","plainTextFormattedCitation":"(TEDI, 2020)","previouslyFormattedCitation":"(TEDI, 2020)"},"properties":{"noteIndex":0},"schema":"https://github.com/citation-style-language/schema/raw/master/csl-citation.json"}</w:instrText>
      </w:r>
      <w:r w:rsidRPr="00312F59">
        <w:fldChar w:fldCharType="separate"/>
      </w:r>
      <w:r w:rsidRPr="00FF6A71">
        <w:rPr>
          <w:noProof/>
        </w:rPr>
        <w:t>(TEDI, 2020)</w:t>
      </w:r>
      <w:r w:rsidRPr="00312F59">
        <w:fldChar w:fldCharType="end"/>
      </w:r>
      <w:r w:rsidRPr="00FF6A71">
        <w:t>.</w:t>
      </w:r>
    </w:p>
    <w:p w14:paraId="79AE49EA" w14:textId="5BEA9F9F" w:rsidR="00A33F88" w:rsidRPr="00FF6A71" w:rsidRDefault="0098490E" w:rsidP="0098490E">
      <w:r w:rsidRPr="00FF6A71">
        <w:t xml:space="preserve">A common theme </w:t>
      </w:r>
      <w:del w:id="4091" w:author="pete jones" w:date="2022-03-30T20:00:00Z">
        <w:r w:rsidRPr="00FF6A71" w:rsidDel="004766EE">
          <w:delText xml:space="preserve">illustrated by the research </w:delText>
        </w:r>
      </w:del>
      <w:r w:rsidRPr="00FF6A71">
        <w:t xml:space="preserve">is that </w:t>
      </w:r>
      <w:del w:id="4092" w:author="pete jones" w:date="2022-03-29T18:21:00Z">
        <w:r w:rsidRPr="00FF6A71" w:rsidDel="009F340E">
          <w:delText xml:space="preserve">of </w:delText>
        </w:r>
      </w:del>
      <w:r w:rsidRPr="00FF6A71">
        <w:t>effective integration of problem or project-based learning (PBL) through experiential, hands-</w:t>
      </w:r>
      <w:del w:id="4093" w:author="pete jones" w:date="2022-03-29T18:21:00Z">
        <w:r w:rsidRPr="00FF6A71" w:rsidDel="009F340E">
          <w:delText xml:space="preserve"> </w:delText>
        </w:r>
      </w:del>
      <w:r w:rsidRPr="00FF6A71">
        <w:t>on</w:t>
      </w:r>
      <w:ins w:id="4094" w:author="pete jones" w:date="2022-03-29T18:21:00Z">
        <w:r w:rsidR="009F340E">
          <w:t>,</w:t>
        </w:r>
      </w:ins>
      <w:r w:rsidRPr="00FF6A71">
        <w:t xml:space="preserve"> and student-directed projects </w:t>
      </w:r>
      <w:r w:rsidR="001333DF" w:rsidRPr="00FF6A71">
        <w:t>suggests</w:t>
      </w:r>
      <w:del w:id="4095" w:author="pete jones" w:date="2022-03-30T20:01:00Z">
        <w:r w:rsidRPr="00FF6A71" w:rsidDel="004766EE">
          <w:delText xml:space="preserve"> </w:delText>
        </w:r>
      </w:del>
      <w:del w:id="4096" w:author="pete jones" w:date="2022-01-24T20:21:00Z">
        <w:r w:rsidRPr="00FF6A71" w:rsidDel="005F1BE4">
          <w:delText>to lead</w:delText>
        </w:r>
      </w:del>
      <w:del w:id="4097" w:author="pete jones" w:date="2022-03-30T20:00:00Z">
        <w:r w:rsidRPr="00FF6A71" w:rsidDel="004766EE">
          <w:delText xml:space="preserve"> to</w:delText>
        </w:r>
      </w:del>
      <w:r w:rsidRPr="00FF6A71">
        <w:t xml:space="preserve"> </w:t>
      </w:r>
      <w:del w:id="4098" w:author="pete jones" w:date="2022-03-30T20:00:00Z">
        <w:r w:rsidRPr="00FF6A71" w:rsidDel="004766EE">
          <w:delText xml:space="preserve">greater </w:delText>
        </w:r>
      </w:del>
      <w:ins w:id="4099" w:author="pete jones" w:date="2022-03-30T20:00:00Z">
        <w:r w:rsidR="004766EE">
          <w:t>more significant</w:t>
        </w:r>
        <w:r w:rsidR="004766EE" w:rsidRPr="00FF6A71">
          <w:t xml:space="preserve"> </w:t>
        </w:r>
      </w:ins>
      <w:r w:rsidRPr="00FF6A71">
        <w:t>achievement.</w:t>
      </w:r>
    </w:p>
    <w:p w14:paraId="47E6AF6C" w14:textId="358FBE1D" w:rsidR="00A33F88" w:rsidRPr="00FF6A71" w:rsidRDefault="0098490E" w:rsidP="0098490E">
      <w:r w:rsidRPr="00FF6A71">
        <w:t>PBL is rooted in social learning theory</w:t>
      </w:r>
      <w:ins w:id="4100" w:author="pete jones" w:date="2022-03-30T20:01:00Z">
        <w:r w:rsidR="004766EE">
          <w:t>,</w:t>
        </w:r>
      </w:ins>
      <w:r w:rsidRPr="00FF6A71">
        <w:t xml:space="preserve"> and the cognitive models are used to explain how students learn STEM topics. The STEM movement has popularised the concepts of PBL to the point where they are synonymous. But a </w:t>
      </w:r>
      <w:del w:id="4101" w:author="pete jones" w:date="2022-03-30T20:01:00Z">
        <w:r w:rsidRPr="00FF6A71" w:rsidDel="004766EE">
          <w:delText xml:space="preserve">common </w:delText>
        </w:r>
      </w:del>
      <w:ins w:id="4102" w:author="pete jones" w:date="2022-03-30T20:01:00Z">
        <w:r w:rsidR="004766EE">
          <w:t>standard</w:t>
        </w:r>
        <w:r w:rsidR="004766EE" w:rsidRPr="00FF6A71">
          <w:t xml:space="preserve"> </w:t>
        </w:r>
      </w:ins>
      <w:r w:rsidRPr="00FF6A71">
        <w:t xml:space="preserve">definition of PBL is </w:t>
      </w:r>
      <w:del w:id="4103" w:author="pete jones" w:date="2022-03-30T20:01:00Z">
        <w:r w:rsidRPr="00FF6A71" w:rsidDel="004766EE">
          <w:delText xml:space="preserve">difficult </w:delText>
        </w:r>
      </w:del>
      <w:ins w:id="4104" w:author="pete jones" w:date="2022-03-30T20:01:00Z">
        <w:r w:rsidR="004766EE">
          <w:t>challenging</w:t>
        </w:r>
        <w:r w:rsidR="004766EE" w:rsidRPr="00FF6A71">
          <w:t xml:space="preserve"> </w:t>
        </w:r>
      </w:ins>
      <w:r w:rsidRPr="00FF6A71">
        <w:t xml:space="preserve">to exhibit. </w:t>
      </w:r>
      <w:ins w:id="4105" w:author="pete jones" w:date="2022-03-30T20:02:00Z">
        <w:r w:rsidR="004766EE" w:rsidRPr="00312F59">
          <w:fldChar w:fldCharType="begin"/>
        </w:r>
        <w:r w:rsidR="004766EE" w:rsidRPr="00FF6A71">
          <w:instrText xml:space="preserve"> REF _Ref45101548 \h  \* MERGEFORMAT </w:instrText>
        </w:r>
      </w:ins>
      <w:ins w:id="4106" w:author="pete jones" w:date="2022-03-30T20:02:00Z">
        <w:r w:rsidR="004766EE" w:rsidRPr="00312F59">
          <w:fldChar w:fldCharType="separate"/>
        </w:r>
      </w:ins>
      <w:ins w:id="4107" w:author="pete jones" w:date="2022-04-05T11:31:00Z">
        <w:r w:rsidR="00D94147" w:rsidRPr="00D94147">
          <w:rPr>
            <w:rPrChange w:id="4108" w:author="pete jones" w:date="2022-04-05T11:31:00Z">
              <w:rPr>
                <w:i/>
                <w:iCs/>
                <w:color w:val="44546A" w:themeColor="text2"/>
                <w:sz w:val="18"/>
                <w:szCs w:val="18"/>
              </w:rPr>
            </w:rPrChange>
          </w:rPr>
          <w:t xml:space="preserve">Figure </w:t>
        </w:r>
        <w:r w:rsidR="00D94147" w:rsidRPr="00D94147">
          <w:rPr>
            <w:rPrChange w:id="4109" w:author="pete jones" w:date="2022-04-05T11:31:00Z">
              <w:rPr>
                <w:i/>
                <w:iCs/>
                <w:noProof/>
                <w:color w:val="44546A" w:themeColor="text2"/>
                <w:sz w:val="18"/>
                <w:szCs w:val="18"/>
              </w:rPr>
            </w:rPrChange>
          </w:rPr>
          <w:t>2</w:t>
        </w:r>
        <w:r w:rsidR="00D94147" w:rsidRPr="00D94147">
          <w:rPr>
            <w:rPrChange w:id="4110" w:author="pete jones" w:date="2022-04-05T11:31:00Z">
              <w:rPr>
                <w:i/>
                <w:iCs/>
                <w:color w:val="44546A" w:themeColor="text2"/>
                <w:sz w:val="18"/>
                <w:szCs w:val="18"/>
              </w:rPr>
            </w:rPrChange>
          </w:rPr>
          <w:noBreakHyphen/>
        </w:r>
        <w:r w:rsidR="00D94147" w:rsidRPr="00D94147">
          <w:rPr>
            <w:rPrChange w:id="4111" w:author="pete jones" w:date="2022-04-05T11:31:00Z">
              <w:rPr>
                <w:i/>
                <w:iCs/>
                <w:noProof/>
                <w:color w:val="44546A" w:themeColor="text2"/>
                <w:sz w:val="18"/>
                <w:szCs w:val="18"/>
              </w:rPr>
            </w:rPrChange>
          </w:rPr>
          <w:t>12</w:t>
        </w:r>
      </w:ins>
      <w:ins w:id="4112" w:author="pete jones" w:date="2022-03-30T20:02:00Z">
        <w:r w:rsidR="004766EE" w:rsidRPr="00312F59">
          <w:fldChar w:fldCharType="end"/>
        </w:r>
        <w:r w:rsidR="004766EE">
          <w:t xml:space="preserve"> illustrates </w:t>
        </w:r>
      </w:ins>
      <w:del w:id="4113" w:author="pete jones" w:date="2022-03-30T20:02:00Z">
        <w:r w:rsidRPr="00FF6A71" w:rsidDel="004766EE">
          <w:delText>T</w:delText>
        </w:r>
      </w:del>
      <w:ins w:id="4114" w:author="pete jones" w:date="2022-03-30T20:02:00Z">
        <w:r w:rsidR="004766EE">
          <w:t>t</w:t>
        </w:r>
      </w:ins>
      <w:r w:rsidRPr="00FF6A71">
        <w:t xml:space="preserve">his difficulty </w:t>
      </w:r>
      <w:del w:id="4115" w:author="pete jones" w:date="2022-03-30T20:02:00Z">
        <w:r w:rsidRPr="00FF6A71" w:rsidDel="004766EE">
          <w:delText xml:space="preserve">is illustrated </w:delText>
        </w:r>
      </w:del>
      <w:r w:rsidRPr="00FF6A71">
        <w:t xml:space="preserve">using a comparison of two leading </w:t>
      </w:r>
      <w:del w:id="4116" w:author="pete jones" w:date="2022-03-30T20:02:00Z">
        <w:r w:rsidRPr="00FF6A71" w:rsidDel="004766EE">
          <w:delText>definitions</w:delText>
        </w:r>
      </w:del>
      <w:ins w:id="4117" w:author="pete jones" w:date="2022-03-30T20:02:00Z">
        <w:r w:rsidR="004766EE">
          <w:t>report</w:t>
        </w:r>
        <w:r w:rsidR="004766EE" w:rsidRPr="00FF6A71">
          <w:t>s</w:t>
        </w:r>
      </w:ins>
      <w:del w:id="4118" w:author="pete jones" w:date="2022-03-30T20:02:00Z">
        <w:r w:rsidRPr="00FF6A71" w:rsidDel="004766EE">
          <w:delText xml:space="preserve">, </w:delText>
        </w:r>
        <w:r w:rsidRPr="00312F59" w:rsidDel="004766EE">
          <w:fldChar w:fldCharType="begin"/>
        </w:r>
        <w:r w:rsidRPr="00FF6A71" w:rsidDel="004766EE">
          <w:delInstrText xml:space="preserve"> REF _Ref45101548 \h </w:delInstrText>
        </w:r>
        <w:r w:rsidR="001333DF" w:rsidRPr="00FF6A71" w:rsidDel="004766EE">
          <w:delInstrText xml:space="preserve"> \* MERGEFORMAT </w:delInstrText>
        </w:r>
        <w:r w:rsidRPr="00312F59" w:rsidDel="004766EE">
          <w:fldChar w:fldCharType="separate"/>
        </w:r>
      </w:del>
      <w:del w:id="4119" w:author="pete jones" w:date="2022-03-16T14:25:00Z">
        <w:r w:rsidR="00DD384C" w:rsidRPr="00FF6A71" w:rsidDel="001B0BBB">
          <w:delText>Figure</w:delText>
        </w:r>
        <w:r w:rsidR="00DD384C" w:rsidRPr="00FF6A71" w:rsidDel="001B0BBB">
          <w:rPr>
            <w:rPrChange w:id="4120" w:author="pete jones" w:date="2022-01-04T13:45:00Z">
              <w:rPr>
                <w:i/>
                <w:iCs/>
                <w:color w:val="44546A" w:themeColor="text2"/>
              </w:rPr>
            </w:rPrChange>
          </w:rPr>
          <w:delText xml:space="preserve"> </w:delText>
        </w:r>
        <w:r w:rsidR="00DD384C" w:rsidRPr="00FF6A71" w:rsidDel="001B0BBB">
          <w:rPr>
            <w:rPrChange w:id="4121" w:author="pete jones" w:date="2022-01-04T13:45:00Z">
              <w:rPr>
                <w:i/>
                <w:iCs/>
                <w:noProof/>
                <w:color w:val="44546A" w:themeColor="text2"/>
              </w:rPr>
            </w:rPrChange>
          </w:rPr>
          <w:delText>2</w:delText>
        </w:r>
        <w:r w:rsidR="00DD384C" w:rsidRPr="00FF6A71" w:rsidDel="001B0BBB">
          <w:rPr>
            <w:rPrChange w:id="4122" w:author="pete jones" w:date="2022-01-04T13:45:00Z">
              <w:rPr>
                <w:i/>
                <w:iCs/>
                <w:noProof/>
                <w:color w:val="44546A" w:themeColor="text2"/>
              </w:rPr>
            </w:rPrChange>
          </w:rPr>
          <w:noBreakHyphen/>
          <w:delText>10</w:delText>
        </w:r>
      </w:del>
      <w:del w:id="4123" w:author="pete jones" w:date="2022-03-30T20:02:00Z">
        <w:r w:rsidRPr="00312F59" w:rsidDel="004766EE">
          <w:fldChar w:fldCharType="end"/>
        </w:r>
      </w:del>
      <w:r w:rsidRPr="00FF6A71">
        <w:t xml:space="preserve">. Many teachers have difficulty articulating </w:t>
      </w:r>
      <w:del w:id="4124" w:author="pete jones" w:date="2022-03-30T20:03:00Z">
        <w:r w:rsidRPr="00FF6A71" w:rsidDel="004766EE">
          <w:delText xml:space="preserve">a </w:delText>
        </w:r>
      </w:del>
      <w:ins w:id="4125" w:author="pete jones" w:date="2022-03-30T20:03:00Z">
        <w:r w:rsidR="004766EE">
          <w:t>the</w:t>
        </w:r>
        <w:r w:rsidR="004766EE" w:rsidRPr="00FF6A71">
          <w:t xml:space="preserve"> </w:t>
        </w:r>
      </w:ins>
      <w:del w:id="4126" w:author="pete jones" w:date="2022-03-30T20:03:00Z">
        <w:r w:rsidRPr="00FF6A71" w:rsidDel="004766EE">
          <w:delText xml:space="preserve">definition </w:delText>
        </w:r>
      </w:del>
      <w:ins w:id="4127" w:author="pete jones" w:date="2022-03-30T20:03:00Z">
        <w:r w:rsidR="004766EE">
          <w:t>purpose</w:t>
        </w:r>
        <w:r w:rsidR="004766EE" w:rsidRPr="00FF6A71">
          <w:t xml:space="preserve"> </w:t>
        </w:r>
      </w:ins>
      <w:r w:rsidRPr="00FF6A71">
        <w:t xml:space="preserve">of PBL and consequently do not fully realise the value of PBL in a STEM environment. The failure to </w:t>
      </w:r>
      <w:del w:id="4128" w:author="pete jones" w:date="2022-03-30T20:03:00Z">
        <w:r w:rsidRPr="00FF6A71" w:rsidDel="004766EE">
          <w:delText>satisfactorily understand and apply PBL methods</w:delText>
        </w:r>
      </w:del>
      <w:ins w:id="4129" w:author="pete jones" w:date="2022-03-30T20:03:00Z">
        <w:r w:rsidR="004766EE">
          <w:t>understand and apply PBL methods satisfactorily</w:t>
        </w:r>
      </w:ins>
      <w:r w:rsidRPr="00FF6A71">
        <w:t xml:space="preserve"> may be central to the reluctance to adopt </w:t>
      </w:r>
      <w:r w:rsidR="001333DF" w:rsidRPr="00FF6A71">
        <w:t xml:space="preserve">an </w:t>
      </w:r>
      <w:r w:rsidRPr="00FF6A71">
        <w:t>innovative curriculum. However, the research of Erdogan and Bozeman led them to conclude that PBL pedagogy is preferred in STEM curricula</w:t>
      </w:r>
      <w:ins w:id="4130" w:author="pete jones" w:date="2022-03-30T20:03:00Z">
        <w:r w:rsidR="004766EE">
          <w:t xml:space="preserve"> and </w:t>
        </w:r>
      </w:ins>
      <w:del w:id="4131" w:author="pete jones" w:date="2022-03-30T20:03:00Z">
        <w:r w:rsidRPr="00FF6A71" w:rsidDel="004766EE">
          <w:delText xml:space="preserve">. This </w:delText>
        </w:r>
      </w:del>
      <w:r w:rsidRPr="00FF6A71">
        <w:t xml:space="preserve">suggests that </w:t>
      </w:r>
      <w:del w:id="4132" w:author="pete jones" w:date="2022-03-30T20:04:00Z">
        <w:r w:rsidRPr="00FF6A71" w:rsidDel="004766EE">
          <w:delText xml:space="preserve">effective </w:delText>
        </w:r>
      </w:del>
      <w:ins w:id="4133" w:author="pete jones" w:date="2022-03-30T20:04:00Z">
        <w:r w:rsidR="004766EE">
          <w:t>practical</w:t>
        </w:r>
        <w:r w:rsidR="004766EE" w:rsidRPr="00FF6A71">
          <w:t xml:space="preserve"> </w:t>
        </w:r>
      </w:ins>
      <w:r w:rsidRPr="00FF6A71">
        <w:t xml:space="preserve">teacher training, shared </w:t>
      </w:r>
      <w:r w:rsidRPr="00FF6A71">
        <w:lastRenderedPageBreak/>
        <w:t xml:space="preserve">experiences, and a constant review of contemporary research </w:t>
      </w:r>
      <w:del w:id="4134" w:author="pete jones" w:date="2022-03-29T18:21:00Z">
        <w:r w:rsidRPr="00FF6A71" w:rsidDel="009F340E">
          <w:delText xml:space="preserve">is </w:delText>
        </w:r>
      </w:del>
      <w:ins w:id="4135" w:author="pete jones" w:date="2022-03-29T18:21:00Z">
        <w:r w:rsidR="009F340E">
          <w:t>are</w:t>
        </w:r>
        <w:r w:rsidR="009F340E" w:rsidRPr="00FF6A71">
          <w:t xml:space="preserve"> </w:t>
        </w:r>
      </w:ins>
      <w:r w:rsidRPr="00FF6A71">
        <w:t>essential</w:t>
      </w:r>
      <w:del w:id="4136" w:author="pete jones" w:date="2022-03-30T20:04:00Z">
        <w:r w:rsidRPr="00FF6A71" w:rsidDel="004766EE">
          <w:delText>,</w:delText>
        </w:r>
      </w:del>
      <w:r w:rsidRPr="00FF6A71">
        <w:t xml:space="preserve"> </w:t>
      </w:r>
      <w:r w:rsidRPr="00312F59">
        <w:fldChar w:fldCharType="begin" w:fldLock="1"/>
      </w:r>
      <w:r w:rsidRPr="00FF6A71">
        <w:instrText>ADDIN CSL_CITATION {"citationItems":[{"id":"ITEM-1","itemData":{"author":[{"dropping-particle":"","family":"Erdogan","given":"Niyazi","non-dropping-particle":"","parse-names":false,"suffix":""},{"dropping-particle":"","family":"Bozeman","given":"Todd Dane","non-dropping-particle":"","parse-names":false,"suffix":""}],"id":"ITEM-1","issued":{"date-parts":[["2015"]]},"page":"31-42","title":"MODELS OF PROJECT-BASED LEARNING FOR ThE 21 ST CENTURY","type":"article-journal"},"uris":["http://www.mendeley.com/documents/?uuid=74549e97-2944-4364-a042-ee48332720fe"]}],"mendeley":{"formattedCitation":"(Erdogan and Bozeman, 2015)","plainTextFormattedCitation":"(Erdogan and Bozeman, 2015)","previouslyFormattedCitation":"(Erdogan and Bozeman, 2015)"},"properties":{"noteIndex":0},"schema":"https://github.com/citation-style-language/schema/raw/master/csl-citation.json"}</w:instrText>
      </w:r>
      <w:r w:rsidRPr="00312F59">
        <w:fldChar w:fldCharType="separate"/>
      </w:r>
      <w:r w:rsidRPr="00FF6A71">
        <w:rPr>
          <w:noProof/>
        </w:rPr>
        <w:t>(Erdogan and Bozeman, 2015)</w:t>
      </w:r>
      <w:r w:rsidRPr="00312F59">
        <w:fldChar w:fldCharType="end"/>
      </w:r>
      <w:r w:rsidRPr="00FF6A71">
        <w:t>.</w:t>
      </w:r>
    </w:p>
    <w:p w14:paraId="253D2592" w14:textId="77777777" w:rsidR="00A33F88" w:rsidRPr="00FF6A71" w:rsidRDefault="6D8B61E5" w:rsidP="0098490E">
      <w:pPr>
        <w:jc w:val="center"/>
      </w:pPr>
      <w:r w:rsidRPr="00C15005">
        <w:rPr>
          <w:noProof/>
        </w:rPr>
        <w:drawing>
          <wp:inline distT="0" distB="0" distL="0" distR="0" wp14:anchorId="35D725E3" wp14:editId="19D532C2">
            <wp:extent cx="3900736" cy="2777171"/>
            <wp:effectExtent l="0" t="0" r="5080" b="444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6">
                      <a:extLst>
                        <a:ext uri="{28A0092B-C50C-407E-A947-70E740481C1C}">
                          <a14:useLocalDpi xmlns:a14="http://schemas.microsoft.com/office/drawing/2010/main" val="0"/>
                        </a:ext>
                      </a:extLst>
                    </a:blip>
                    <a:stretch>
                      <a:fillRect/>
                    </a:stretch>
                  </pic:blipFill>
                  <pic:spPr>
                    <a:xfrm>
                      <a:off x="0" y="0"/>
                      <a:ext cx="3900736" cy="2777171"/>
                    </a:xfrm>
                    <a:prstGeom prst="rect">
                      <a:avLst/>
                    </a:prstGeom>
                  </pic:spPr>
                </pic:pic>
              </a:graphicData>
            </a:graphic>
          </wp:inline>
        </w:drawing>
      </w:r>
    </w:p>
    <w:p w14:paraId="10240DF2" w14:textId="5576AE88" w:rsidR="00A33F88" w:rsidRPr="00FF6A71" w:rsidRDefault="0098490E" w:rsidP="0098490E">
      <w:pPr>
        <w:spacing w:before="0" w:after="200" w:line="240" w:lineRule="auto"/>
        <w:jc w:val="center"/>
        <w:rPr>
          <w:i/>
          <w:iCs/>
          <w:color w:val="44546A" w:themeColor="text2"/>
          <w:sz w:val="18"/>
          <w:szCs w:val="18"/>
        </w:rPr>
      </w:pPr>
      <w:bookmarkStart w:id="4137" w:name="_Ref45101548"/>
      <w:bookmarkStart w:id="4138" w:name="_Toc68162247"/>
      <w:bookmarkStart w:id="4139" w:name="_Toc99719275"/>
      <w:r w:rsidRPr="00FF6A71">
        <w:rPr>
          <w:i/>
          <w:iCs/>
          <w:color w:val="44546A" w:themeColor="text2"/>
          <w:sz w:val="18"/>
          <w:szCs w:val="18"/>
        </w:rPr>
        <w:t xml:space="preserve">Figure </w:t>
      </w:r>
      <w:ins w:id="4140" w:author="pete jones" w:date="2022-03-10T14:38:00Z">
        <w:r w:rsidR="00CE4F4E">
          <w:rPr>
            <w:i/>
            <w:iCs/>
            <w:color w:val="44546A" w:themeColor="text2"/>
            <w:sz w:val="18"/>
            <w:szCs w:val="18"/>
          </w:rPr>
          <w:fldChar w:fldCharType="begin"/>
        </w:r>
        <w:r w:rsidR="00CE4F4E">
          <w:rPr>
            <w:i/>
            <w:iCs/>
            <w:color w:val="44546A" w:themeColor="text2"/>
            <w:sz w:val="18"/>
            <w:szCs w:val="18"/>
          </w:rPr>
          <w:instrText xml:space="preserve"> STYLEREF 1 \s </w:instrText>
        </w:r>
      </w:ins>
      <w:r w:rsidR="00CE4F4E">
        <w:rPr>
          <w:i/>
          <w:iCs/>
          <w:color w:val="44546A" w:themeColor="text2"/>
          <w:sz w:val="18"/>
          <w:szCs w:val="18"/>
        </w:rPr>
        <w:fldChar w:fldCharType="separate"/>
      </w:r>
      <w:r w:rsidR="00D94147">
        <w:rPr>
          <w:i/>
          <w:iCs/>
          <w:noProof/>
          <w:color w:val="44546A" w:themeColor="text2"/>
          <w:sz w:val="18"/>
          <w:szCs w:val="18"/>
        </w:rPr>
        <w:t>2</w:t>
      </w:r>
      <w:ins w:id="4141" w:author="pete jones" w:date="2022-03-10T14:38:00Z">
        <w:r w:rsidR="00CE4F4E">
          <w:rPr>
            <w:i/>
            <w:iCs/>
            <w:color w:val="44546A" w:themeColor="text2"/>
            <w:sz w:val="18"/>
            <w:szCs w:val="18"/>
          </w:rPr>
          <w:fldChar w:fldCharType="end"/>
        </w:r>
        <w:r w:rsidR="00CE4F4E">
          <w:rPr>
            <w:i/>
            <w:iCs/>
            <w:color w:val="44546A" w:themeColor="text2"/>
            <w:sz w:val="18"/>
            <w:szCs w:val="18"/>
          </w:rPr>
          <w:noBreakHyphen/>
        </w:r>
        <w:r w:rsidR="00CE4F4E">
          <w:rPr>
            <w:i/>
            <w:iCs/>
            <w:color w:val="44546A" w:themeColor="text2"/>
            <w:sz w:val="18"/>
            <w:szCs w:val="18"/>
          </w:rPr>
          <w:fldChar w:fldCharType="begin"/>
        </w:r>
        <w:r w:rsidR="00CE4F4E">
          <w:rPr>
            <w:i/>
            <w:iCs/>
            <w:color w:val="44546A" w:themeColor="text2"/>
            <w:sz w:val="18"/>
            <w:szCs w:val="18"/>
          </w:rPr>
          <w:instrText xml:space="preserve"> SEQ Figure \* ARABIC \s 1 </w:instrText>
        </w:r>
      </w:ins>
      <w:r w:rsidR="00CE4F4E">
        <w:rPr>
          <w:i/>
          <w:iCs/>
          <w:color w:val="44546A" w:themeColor="text2"/>
          <w:sz w:val="18"/>
          <w:szCs w:val="18"/>
        </w:rPr>
        <w:fldChar w:fldCharType="separate"/>
      </w:r>
      <w:ins w:id="4142" w:author="pete jones" w:date="2022-04-05T11:31:00Z">
        <w:r w:rsidR="00D94147">
          <w:rPr>
            <w:i/>
            <w:iCs/>
            <w:noProof/>
            <w:color w:val="44546A" w:themeColor="text2"/>
            <w:sz w:val="18"/>
            <w:szCs w:val="18"/>
          </w:rPr>
          <w:t>12</w:t>
        </w:r>
      </w:ins>
      <w:ins w:id="4143" w:author="pete jones" w:date="2022-03-10T14:38:00Z">
        <w:r w:rsidR="00CE4F4E">
          <w:rPr>
            <w:i/>
            <w:iCs/>
            <w:color w:val="44546A" w:themeColor="text2"/>
            <w:sz w:val="18"/>
            <w:szCs w:val="18"/>
          </w:rPr>
          <w:fldChar w:fldCharType="end"/>
        </w:r>
      </w:ins>
      <w:del w:id="4144" w:author="pete jones" w:date="2022-02-01T12:31:00Z">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TYLEREF 1 \s </w:delInstrText>
        </w:r>
        <w:r w:rsidR="00F8680E" w:rsidRPr="00312F59" w:rsidDel="0004608E">
          <w:rPr>
            <w:i/>
            <w:iCs/>
            <w:color w:val="44546A" w:themeColor="text2"/>
            <w:sz w:val="18"/>
            <w:szCs w:val="18"/>
          </w:rPr>
          <w:fldChar w:fldCharType="separate"/>
        </w:r>
        <w:r w:rsidR="000152AD" w:rsidRPr="00FF6A71" w:rsidDel="0004608E">
          <w:rPr>
            <w:i/>
            <w:iCs/>
            <w:noProof/>
            <w:color w:val="44546A" w:themeColor="text2"/>
            <w:sz w:val="18"/>
            <w:szCs w:val="18"/>
          </w:rPr>
          <w:delText>2</w:delText>
        </w:r>
        <w:r w:rsidR="00F8680E" w:rsidRPr="00312F59" w:rsidDel="0004608E">
          <w:rPr>
            <w:i/>
            <w:iCs/>
            <w:color w:val="44546A" w:themeColor="text2"/>
            <w:sz w:val="18"/>
            <w:szCs w:val="18"/>
          </w:rPr>
          <w:fldChar w:fldCharType="end"/>
        </w:r>
        <w:r w:rsidR="00F8680E" w:rsidRPr="00FF6A71" w:rsidDel="0004608E">
          <w:rPr>
            <w:i/>
            <w:iCs/>
            <w:color w:val="44546A" w:themeColor="text2"/>
            <w:sz w:val="18"/>
            <w:szCs w:val="18"/>
          </w:rPr>
          <w:noBreakHyphen/>
        </w:r>
        <w:r w:rsidR="00F8680E" w:rsidRPr="00312F59" w:rsidDel="0004608E">
          <w:rPr>
            <w:i/>
            <w:iCs/>
            <w:color w:val="44546A" w:themeColor="text2"/>
            <w:sz w:val="18"/>
            <w:szCs w:val="18"/>
          </w:rPr>
          <w:fldChar w:fldCharType="begin"/>
        </w:r>
        <w:r w:rsidR="00F8680E" w:rsidRPr="00FF6A71" w:rsidDel="0004608E">
          <w:rPr>
            <w:i/>
            <w:iCs/>
            <w:color w:val="44546A" w:themeColor="text2"/>
            <w:sz w:val="18"/>
            <w:szCs w:val="18"/>
          </w:rPr>
          <w:delInstrText xml:space="preserve"> SEQ Figure \* ARABIC \s 1 </w:delInstrText>
        </w:r>
        <w:r w:rsidR="00F8680E" w:rsidRPr="00312F59" w:rsidDel="0004608E">
          <w:rPr>
            <w:i/>
            <w:iCs/>
            <w:color w:val="44546A" w:themeColor="text2"/>
            <w:sz w:val="18"/>
            <w:szCs w:val="18"/>
          </w:rPr>
          <w:fldChar w:fldCharType="separate"/>
        </w:r>
        <w:r w:rsidR="00DD384C" w:rsidRPr="00FF6A71" w:rsidDel="0004608E">
          <w:rPr>
            <w:i/>
            <w:iCs/>
            <w:noProof/>
            <w:color w:val="44546A" w:themeColor="text2"/>
            <w:sz w:val="18"/>
            <w:szCs w:val="18"/>
          </w:rPr>
          <w:delText>10</w:delText>
        </w:r>
        <w:r w:rsidR="00F8680E" w:rsidRPr="00312F59" w:rsidDel="0004608E">
          <w:rPr>
            <w:i/>
            <w:iCs/>
            <w:color w:val="44546A" w:themeColor="text2"/>
            <w:sz w:val="18"/>
            <w:szCs w:val="18"/>
          </w:rPr>
          <w:fldChar w:fldCharType="end"/>
        </w:r>
      </w:del>
      <w:bookmarkEnd w:id="4137"/>
      <w:r w:rsidRPr="00FF6A71">
        <w:rPr>
          <w:i/>
          <w:iCs/>
          <w:color w:val="44546A" w:themeColor="text2"/>
          <w:sz w:val="18"/>
          <w:szCs w:val="18"/>
        </w:rPr>
        <w:t xml:space="preserve">: Definition </w:t>
      </w:r>
      <w:del w:id="4145" w:author="pete jones" w:date="2022-03-29T18:21:00Z">
        <w:r w:rsidRPr="00FF6A71" w:rsidDel="009F340E">
          <w:rPr>
            <w:i/>
            <w:iCs/>
            <w:color w:val="44546A" w:themeColor="text2"/>
            <w:sz w:val="18"/>
            <w:szCs w:val="18"/>
          </w:rPr>
          <w:delText xml:space="preserve">for </w:delText>
        </w:r>
      </w:del>
      <w:ins w:id="4146" w:author="pete jones" w:date="2022-03-29T18:21:00Z">
        <w:r w:rsidR="009F340E">
          <w:rPr>
            <w:i/>
            <w:iCs/>
            <w:color w:val="44546A" w:themeColor="text2"/>
            <w:sz w:val="18"/>
            <w:szCs w:val="18"/>
          </w:rPr>
          <w:t>of</w:t>
        </w:r>
        <w:r w:rsidR="009F340E" w:rsidRPr="00FF6A71">
          <w:rPr>
            <w:i/>
            <w:iCs/>
            <w:color w:val="44546A" w:themeColor="text2"/>
            <w:sz w:val="18"/>
            <w:szCs w:val="18"/>
          </w:rPr>
          <w:t xml:space="preserve"> </w:t>
        </w:r>
      </w:ins>
      <w:r w:rsidRPr="00FF6A71">
        <w:rPr>
          <w:i/>
          <w:iCs/>
          <w:color w:val="44546A" w:themeColor="text2"/>
          <w:sz w:val="18"/>
          <w:szCs w:val="18"/>
        </w:rPr>
        <w:t>PBL models</w:t>
      </w:r>
      <w:bookmarkStart w:id="4147" w:name="_Toc45114066"/>
      <w:bookmarkEnd w:id="4138"/>
      <w:bookmarkEnd w:id="4139"/>
    </w:p>
    <w:p w14:paraId="488948C3" w14:textId="77777777" w:rsidR="00A33F88" w:rsidRPr="00FF6A71" w:rsidRDefault="0098490E" w:rsidP="001333DF">
      <w:pPr>
        <w:rPr>
          <w:b/>
          <w:bCs/>
          <w:u w:val="single"/>
        </w:rPr>
      </w:pPr>
      <w:r w:rsidRPr="00FF6A71">
        <w:rPr>
          <w:b/>
          <w:bCs/>
          <w:u w:val="single"/>
        </w:rPr>
        <w:t>CDIO – ready to go?</w:t>
      </w:r>
      <w:bookmarkEnd w:id="4147"/>
    </w:p>
    <w:p w14:paraId="1BD1BF28" w14:textId="162EB741" w:rsidR="00A33F88" w:rsidRPr="00FF6A71" w:rsidRDefault="004766EE" w:rsidP="0098490E">
      <w:ins w:id="4148" w:author="pete jones" w:date="2022-03-30T20:04:00Z">
        <w:r w:rsidRPr="00FF6A71">
          <w:t xml:space="preserve">MIT conceived </w:t>
        </w:r>
        <w:r>
          <w:t>t</w:t>
        </w:r>
      </w:ins>
      <w:del w:id="4149" w:author="pete jones" w:date="2022-03-30T20:04:00Z">
        <w:r w:rsidR="0098490E" w:rsidRPr="00FF6A71" w:rsidDel="004766EE">
          <w:delText>T</w:delText>
        </w:r>
      </w:del>
      <w:r w:rsidR="0098490E" w:rsidRPr="00FF6A71">
        <w:t xml:space="preserve">he CDIO </w:t>
      </w:r>
      <w:del w:id="4150" w:author="pete jones" w:date="2022-03-29T18:21:00Z">
        <w:r w:rsidR="0098490E" w:rsidRPr="00FF6A71" w:rsidDel="009F340E">
          <w:delText xml:space="preserve">initiative </w:delText>
        </w:r>
      </w:del>
      <w:ins w:id="4151" w:author="pete jones" w:date="2022-03-29T18:21:00Z">
        <w:r w:rsidR="009F340E">
          <w:t>I</w:t>
        </w:r>
        <w:r w:rsidR="009F340E" w:rsidRPr="00FF6A71">
          <w:t xml:space="preserve">nitiative </w:t>
        </w:r>
      </w:ins>
      <w:del w:id="4152" w:author="pete jones" w:date="2022-03-30T20:04:00Z">
        <w:r w:rsidR="0098490E" w:rsidRPr="00FF6A71" w:rsidDel="004766EE">
          <w:delText xml:space="preserve">was conceived at MIT </w:delText>
        </w:r>
      </w:del>
      <w:r w:rsidR="0098490E" w:rsidRPr="00FF6A71">
        <w:t xml:space="preserve">in 1997. CDIO is an organisation that takes its name from the acronym formed from its </w:t>
      </w:r>
      <w:del w:id="4153" w:author="pete jones" w:date="2022-03-30T20:05:00Z">
        <w:r w:rsidR="0098490E" w:rsidRPr="00FF6A71" w:rsidDel="004766EE">
          <w:delText xml:space="preserve">key </w:delText>
        </w:r>
      </w:del>
      <w:ins w:id="4154" w:author="pete jones" w:date="2022-03-30T20:05:00Z">
        <w:r>
          <w:t>critical</w:t>
        </w:r>
        <w:r w:rsidRPr="00FF6A71">
          <w:t xml:space="preserve"> </w:t>
        </w:r>
      </w:ins>
      <w:r w:rsidR="0098490E" w:rsidRPr="00FF6A71">
        <w:t xml:space="preserve">concepts of the creative profession of engineering, Conception, Design, Implementation, and Operation. MIT </w:t>
      </w:r>
      <w:del w:id="4155" w:author="pete jones" w:date="2022-03-30T20:05:00Z">
        <w:r w:rsidR="0098490E" w:rsidRPr="00FF6A71" w:rsidDel="004766EE">
          <w:delText xml:space="preserve">formed </w:delText>
        </w:r>
      </w:del>
      <w:ins w:id="4156" w:author="pete jones" w:date="2022-03-30T20:05:00Z">
        <w:r>
          <w:t>includ</w:t>
        </w:r>
        <w:r w:rsidRPr="00FF6A71">
          <w:t xml:space="preserve">ed </w:t>
        </w:r>
      </w:ins>
      <w:r w:rsidR="0098490E" w:rsidRPr="00FF6A71">
        <w:t>focus groups of industry representatives, engineering faculty and other academics, university review committees, and alumni and asked them</w:t>
      </w:r>
      <w:ins w:id="4157" w:author="pete jones" w:date="2022-03-30T20:05:00Z">
        <w:r>
          <w:t>,</w:t>
        </w:r>
      </w:ins>
      <w:r w:rsidR="0098490E" w:rsidRPr="00FF6A71">
        <w:t xml:space="preserve"> “What </w:t>
      </w:r>
      <w:del w:id="4158" w:author="pete jones" w:date="2022-03-30T20:05:00Z">
        <w:r w:rsidR="0098490E" w:rsidRPr="00FF6A71" w:rsidDel="004766EE">
          <w:delText>are the knowledge, skills and attitudes that the graduating engineer should</w:delText>
        </w:r>
      </w:del>
      <w:ins w:id="4159" w:author="pete jones" w:date="2022-03-30T20:05:00Z">
        <w:r>
          <w:t>knowledge, skills, and attitudes should the graduating engineer</w:t>
        </w:r>
      </w:ins>
      <w:r w:rsidR="0098490E" w:rsidRPr="00FF6A71">
        <w:t xml:space="preserve"> possess?”. The responses to that original survey are available on their website</w:t>
      </w:r>
      <w:del w:id="4160" w:author="pete jones" w:date="2022-03-30T20:05:00Z">
        <w:r w:rsidR="0098490E" w:rsidRPr="00FF6A71" w:rsidDel="004766EE">
          <w:delText>,</w:delText>
        </w:r>
      </w:del>
      <w:r w:rsidR="0098490E" w:rsidRPr="00FF6A71">
        <w:t xml:space="preserve"> </w:t>
      </w:r>
      <w:r w:rsidR="0098490E" w:rsidRPr="00312F59">
        <w:fldChar w:fldCharType="begin" w:fldLock="1"/>
      </w:r>
      <w:r w:rsidR="0098490E" w:rsidRPr="00FF6A71">
        <w:instrText>ADDIN CSL_CITATION {"citationItems":[{"id":"ITEM-1","itemData":{"author":[{"dropping-particle":"","family":"CDIO","given":"","non-dropping-particle":"","parse-names":false,"suffix":""}],"id":"ITEM-1","issued":{"date-parts":[["1997"]]},"title":"CDIO Initiative - Survey Summary","type":"report"},"uris":["http://www.mendeley.com/documents/?uuid=d35f6df5-797a-3df8-8eaa-d698bbc5a647"]}],"mendeley":{"formattedCitation":"(CDIO, 1997)","plainTextFormattedCitation":"(CDIO, 1997)","previouslyFormattedCitation":"(CDIO, 1997)"},"properties":{"noteIndex":0},"schema":"https://github.com/citation-style-language/schema/raw/master/csl-citation.json"}</w:instrText>
      </w:r>
      <w:r w:rsidR="0098490E" w:rsidRPr="00312F59">
        <w:fldChar w:fldCharType="separate"/>
      </w:r>
      <w:r w:rsidR="0098490E" w:rsidRPr="00FF6A71">
        <w:rPr>
          <w:noProof/>
        </w:rPr>
        <w:t>(CDIO, 1997)</w:t>
      </w:r>
      <w:r w:rsidR="0098490E" w:rsidRPr="00312F59">
        <w:fldChar w:fldCharType="end"/>
      </w:r>
      <w:r w:rsidR="0098490E" w:rsidRPr="00FF6A71">
        <w:t>. From these early beginnings</w:t>
      </w:r>
      <w:ins w:id="4161" w:author="pete jones" w:date="2022-03-29T18:21:00Z">
        <w:r w:rsidR="009F340E">
          <w:t>,</w:t>
        </w:r>
      </w:ins>
      <w:r w:rsidR="0098490E" w:rsidRPr="00FF6A71">
        <w:t xml:space="preserve"> the CDIO </w:t>
      </w:r>
      <w:del w:id="4162" w:author="pete jones" w:date="2022-03-29T18:21:00Z">
        <w:r w:rsidR="0098490E" w:rsidRPr="00FF6A71" w:rsidDel="009F340E">
          <w:delText xml:space="preserve">have </w:delText>
        </w:r>
      </w:del>
      <w:ins w:id="4163" w:author="pete jones" w:date="2022-03-29T18:21:00Z">
        <w:r w:rsidR="009F340E" w:rsidRPr="00FF6A71">
          <w:t>ha</w:t>
        </w:r>
        <w:r w:rsidR="009F340E">
          <w:t>s</w:t>
        </w:r>
        <w:r w:rsidR="009F340E" w:rsidRPr="00FF6A71">
          <w:t xml:space="preserve"> </w:t>
        </w:r>
      </w:ins>
      <w:r w:rsidR="0098490E" w:rsidRPr="00FF6A71">
        <w:t xml:space="preserve">continued </w:t>
      </w:r>
      <w:del w:id="4164" w:author="pete jones" w:date="2022-03-30T20:05:00Z">
        <w:r w:rsidR="0098490E" w:rsidRPr="00FF6A71" w:rsidDel="004766EE">
          <w:delText>to research and develop</w:delText>
        </w:r>
      </w:del>
      <w:ins w:id="4165" w:author="pete jones" w:date="2022-03-30T20:05:00Z">
        <w:r>
          <w:t>researching and developing</w:t>
        </w:r>
      </w:ins>
      <w:r w:rsidR="0098490E" w:rsidRPr="00FF6A71">
        <w:t xml:space="preserve"> a new approach to engineering education. The </w:t>
      </w:r>
      <w:del w:id="4166" w:author="pete jones" w:date="2022-03-30T20:05:00Z">
        <w:r w:rsidR="0098490E" w:rsidRPr="00FF6A71" w:rsidDel="004766EE">
          <w:delText xml:space="preserve">approach </w:delText>
        </w:r>
      </w:del>
      <w:ins w:id="4167" w:author="pete jones" w:date="2022-03-30T20:05:00Z">
        <w:r>
          <w:t>method</w:t>
        </w:r>
        <w:r w:rsidRPr="00FF6A71">
          <w:t xml:space="preserve"> </w:t>
        </w:r>
      </w:ins>
      <w:r w:rsidR="0098490E" w:rsidRPr="00FF6A71">
        <w:t>is supported by a detailed syllabus whose 2</w:t>
      </w:r>
      <w:r w:rsidR="0098490E" w:rsidRPr="00FF6A71">
        <w:rPr>
          <w:vertAlign w:val="superscript"/>
        </w:rPr>
        <w:t>nd</w:t>
      </w:r>
      <w:r w:rsidR="0098490E" w:rsidRPr="00FF6A71">
        <w:t xml:space="preserve"> edition appeared in 2014.</w:t>
      </w:r>
    </w:p>
    <w:p w14:paraId="72DA3E85" w14:textId="1D61FFA8" w:rsidR="00A33F88" w:rsidRPr="00FF6A71" w:rsidRDefault="0098490E" w:rsidP="0098490E">
      <w:pPr>
        <w:ind w:left="709" w:right="1416"/>
      </w:pPr>
      <w:r w:rsidRPr="00FF6A71">
        <w:rPr>
          <w:i/>
          <w:iCs/>
        </w:rPr>
        <w:t xml:space="preserve">“The specific objective of the CDIO Syllabus is to create a clear, complete, consistent, and generalizable set of goals for undergraduate engineering education, in sufficient detail that they can be understood and implemented by engineering faculty. These goals would form the basis for educational and learning outcomes, </w:t>
      </w:r>
      <w:r w:rsidRPr="00FF6A71">
        <w:rPr>
          <w:i/>
          <w:iCs/>
        </w:rPr>
        <w:lastRenderedPageBreak/>
        <w:t>the design of curricula, a</w:t>
      </w:r>
      <w:del w:id="4168" w:author="pete jones" w:date="2022-03-30T20:05:00Z">
        <w:r w:rsidRPr="00FF6A71" w:rsidDel="004766EE">
          <w:rPr>
            <w:i/>
            <w:iCs/>
          </w:rPr>
          <w:delText>s well as</w:delText>
        </w:r>
      </w:del>
      <w:ins w:id="4169" w:author="pete jones" w:date="2022-03-30T20:05:00Z">
        <w:r w:rsidR="004766EE">
          <w:rPr>
            <w:i/>
            <w:iCs/>
          </w:rPr>
          <w:t>nd</w:t>
        </w:r>
      </w:ins>
      <w:r w:rsidRPr="00FF6A71">
        <w:rPr>
          <w:i/>
          <w:iCs/>
        </w:rPr>
        <w:t xml:space="preserve"> </w:t>
      </w:r>
      <w:del w:id="4170" w:author="pete jones" w:date="2022-04-01T15:12:00Z">
        <w:r w:rsidRPr="00FF6A71" w:rsidDel="00726256">
          <w:rPr>
            <w:i/>
            <w:iCs/>
          </w:rPr>
          <w:delText xml:space="preserve">the basis for </w:delText>
        </w:r>
      </w:del>
      <w:r w:rsidRPr="00FF6A71">
        <w:rPr>
          <w:i/>
          <w:iCs/>
        </w:rPr>
        <w:t>a comprehensive system of student learning assessment</w:t>
      </w:r>
      <w:ins w:id="4171" w:author="JONES Peter" w:date="2021-05-04T09:48:00Z">
        <w:r w:rsidRPr="00FF6A71">
          <w:rPr>
            <w:i/>
            <w:iCs/>
          </w:rPr>
          <w:t>”</w:t>
        </w:r>
      </w:ins>
      <w:del w:id="4172" w:author="JONES Peter" w:date="2021-05-04T09:48:00Z">
        <w:r w:rsidRPr="00FF6A71">
          <w:rPr>
            <w:i/>
            <w:iCs/>
          </w:rPr>
          <w:delText>”</w:delText>
        </w:r>
        <w:r w:rsidRPr="00FF6A71">
          <w:delText>.</w:delText>
        </w:r>
      </w:del>
      <w:r w:rsidRPr="00FF6A71">
        <w:t xml:space="preserve"> </w:t>
      </w:r>
      <w:r w:rsidRPr="00312F59">
        <w:fldChar w:fldCharType="begin" w:fldLock="1"/>
      </w:r>
      <w:r w:rsidR="005F1BE4">
        <w:instrText>ADDIN CSL_CITATION {"citationItems":[{"id":"ITEM-1","itemData":{"abstract":"Modern engineering education programs seek to impart to the students a broad base of knowledge, skills, and attitudes necessary to become successful young engineers. This array of abilities is represented in the CDIO Syllabus, an attempt to create a rational, complete, consistent, and generalizable set of goals for undergraduate engineering education. This paper examines the content and structure of the Syllabus, as well as the roles played by the Syllabus in the design and operation of educational programs. The paper begins by examining the content and structure of the Syllabus, and then contrasts the Syllabus with other important taxonomies of educational outcomes. The CDIO Syllabus is first compared with the UNESCO Four Pillars of Learning, with which if is aligned at a high level. The Syllabus is then compared with national accreditation and evaluation standards of several nations. The finding is that the CDIO Syllabus is consistent and more detailed and comprehensive than any of the individual standards. Based on these comparisons, as well as other input received over the last decade since the Syllabus was originally written in 2001, a revised and updated Syllabus is presented, in part to add missing skills and in part to clarify nomenclature and make the Syllabus more explicit and more consistent with national standards. The result is called the CDIO Syllabus version 2.0. In modern society, engineers are increasingly expected to move to positions of leadership, and often take on an additional role as an entrepreneur. This paper also explores the degree to which the CDIO Syllabus already covers these topics, and the optional extension to the CDIO Syllabus that more adequately covers these two important roles of engineers.","author":[{"dropping-particle":"","family":"Crawley","given":"Edward F","non-dropping-particle":"","parse-names":false,"suffix":""},{"dropping-particle":"","family":"Malmqvist","given":"Johan","non-dropping-particle":"","parse-names":false,"suffix":""},{"dropping-particle":"","family":"Lucas","given":"William A","non-dropping-particle":"","parse-names":false,"suffix":""},{"dropping-particle":"","family":"Brodeur","given":"Doris R","non-dropping-particle":"","parse-names":false,"suffix":""}],"id":"ITEM-1","issued":{"date-parts":[["2011"]]},"number-of-pages":"41","title":"The CDIO Syllabus v2.0 An Updated Statement of Goals for Engineering Education","type":"report"},"locator":"3","uris":["http://www.mendeley.com/documents/?uuid=a361e611-461f-32b9-8cce-13daa4d794ae"]}],"mendeley":{"formattedCitation":"(Crawley &lt;i&gt;et al.&lt;/i&gt;, 2011, p. 3)","plainTextFormattedCitation":"(Crawley et al., 2011, p. 3)","previouslyFormattedCitation":"(Crawley &lt;i&gt;et al.&lt;/i&gt;, 2011, p. 3)"},"properties":{"noteIndex":0},"schema":"https://github.com/citation-style-language/schema/raw/master/csl-citation.json"}</w:instrText>
      </w:r>
      <w:r w:rsidRPr="00312F59">
        <w:fldChar w:fldCharType="separate"/>
      </w:r>
      <w:r w:rsidR="005F1BE4" w:rsidRPr="005F1BE4">
        <w:rPr>
          <w:noProof/>
        </w:rPr>
        <w:t xml:space="preserve">(Crawley </w:t>
      </w:r>
      <w:r w:rsidR="005F1BE4" w:rsidRPr="005F1BE4">
        <w:rPr>
          <w:i/>
          <w:noProof/>
        </w:rPr>
        <w:t>et al.</w:t>
      </w:r>
      <w:r w:rsidR="005F1BE4" w:rsidRPr="005F1BE4">
        <w:rPr>
          <w:noProof/>
        </w:rPr>
        <w:t>, 2011, p. 3)</w:t>
      </w:r>
      <w:r w:rsidRPr="00312F59">
        <w:fldChar w:fldCharType="end"/>
      </w:r>
      <w:ins w:id="4173" w:author="JONES Peter" w:date="2021-05-04T09:48:00Z">
        <w:r w:rsidR="004F6FF1" w:rsidRPr="00FF6A71">
          <w:t>.</w:t>
        </w:r>
      </w:ins>
    </w:p>
    <w:p w14:paraId="4A633BF3" w14:textId="1739BF06" w:rsidR="00A33F88" w:rsidRPr="00FF6A71" w:rsidRDefault="0098490E" w:rsidP="0098490E">
      <w:del w:id="4174" w:author="pete jones" w:date="2022-03-30T20:06:00Z">
        <w:r w:rsidRPr="00FF6A71" w:rsidDel="004766EE">
          <w:delText>There are many international and regional bodies and institutes that</w:delText>
        </w:r>
      </w:del>
      <w:ins w:id="4175" w:author="pete jones" w:date="2022-03-30T20:06:00Z">
        <w:r w:rsidR="004766EE">
          <w:t>Many international and regional bodies and institutes</w:t>
        </w:r>
      </w:ins>
      <w:r w:rsidRPr="00FF6A71">
        <w:t xml:space="preserve"> prescribe the accreditation of higher education degrees</w:t>
      </w:r>
      <w:del w:id="4176" w:author="pete jones" w:date="2022-03-30T20:06:00Z">
        <w:r w:rsidRPr="00FF6A71" w:rsidDel="004766EE">
          <w:delText xml:space="preserve">, </w:delText>
        </w:r>
      </w:del>
      <w:ins w:id="4177" w:author="pete jones" w:date="2022-03-30T20:06:00Z">
        <w:r w:rsidR="004766EE">
          <w:t>;</w:t>
        </w:r>
        <w:r w:rsidR="004766EE" w:rsidRPr="00FF6A71">
          <w:t xml:space="preserve"> </w:t>
        </w:r>
      </w:ins>
      <w:r w:rsidRPr="00FF6A71">
        <w:t xml:space="preserve">the UK structure is </w:t>
      </w:r>
      <w:del w:id="4178" w:author="pete jones" w:date="2022-03-30T20:06:00Z">
        <w:r w:rsidR="001333DF" w:rsidRPr="00FF6A71" w:rsidDel="004766EE">
          <w:delText xml:space="preserve">briefly </w:delText>
        </w:r>
      </w:del>
      <w:r w:rsidRPr="00FF6A71">
        <w:t>review</w:t>
      </w:r>
      <w:r w:rsidR="001333DF" w:rsidRPr="00FF6A71">
        <w:t>ed</w:t>
      </w:r>
      <w:r w:rsidRPr="00FF6A71">
        <w:t xml:space="preserve"> above. The CDIO Syllabus’ high-level structure </w:t>
      </w:r>
      <w:del w:id="4179" w:author="pete jones" w:date="2022-03-30T20:06:00Z">
        <w:r w:rsidRPr="00FF6A71" w:rsidDel="004766EE">
          <w:delText>was shown to be</w:delText>
        </w:r>
      </w:del>
      <w:ins w:id="4180" w:author="pete jones" w:date="2022-03-30T20:06:00Z">
        <w:r w:rsidR="004766EE">
          <w:t>is</w:t>
        </w:r>
      </w:ins>
      <w:r w:rsidRPr="00FF6A71">
        <w:t xml:space="preserve"> consistent with </w:t>
      </w:r>
      <w:del w:id="4181" w:author="pete jones" w:date="2022-03-30T20:07:00Z">
        <w:r w:rsidRPr="00FF6A71" w:rsidDel="004766EE">
          <w:delText>the Four Pillars of Learning outlined by UNESCO</w:delText>
        </w:r>
      </w:del>
      <w:ins w:id="4182" w:author="pete jones" w:date="2022-03-30T20:07:00Z">
        <w:r w:rsidR="004766EE">
          <w:t>UNESCO's Four Pillars of Learning</w:t>
        </w:r>
      </w:ins>
      <w:r w:rsidRPr="00FF6A71">
        <w:t xml:space="preserve">. </w:t>
      </w:r>
      <w:del w:id="4183" w:author="pete jones" w:date="2022-03-30T20:06:00Z">
        <w:r w:rsidRPr="00FF6A71" w:rsidDel="004766EE">
          <w:delText xml:space="preserve">The </w:delText>
        </w:r>
      </w:del>
      <w:ins w:id="4184" w:author="pete jones" w:date="2022-03-30T20:06:00Z">
        <w:r w:rsidR="004766EE">
          <w:t>In addition, t</w:t>
        </w:r>
        <w:r w:rsidR="004766EE" w:rsidRPr="00FF6A71">
          <w:t xml:space="preserve">he </w:t>
        </w:r>
      </w:ins>
      <w:r w:rsidRPr="00FF6A71">
        <w:t xml:space="preserve">CDIO Syllabus showed </w:t>
      </w:r>
      <w:del w:id="4185" w:author="pete jones" w:date="2022-03-30T20:07:00Z">
        <w:r w:rsidRPr="00FF6A71" w:rsidDel="004766EE">
          <w:delText>very good</w:delText>
        </w:r>
      </w:del>
      <w:ins w:id="4186" w:author="pete jones" w:date="2022-03-30T20:07:00Z">
        <w:r w:rsidR="004766EE">
          <w:t>perfect</w:t>
        </w:r>
      </w:ins>
      <w:r w:rsidRPr="00FF6A71">
        <w:t xml:space="preserve"> alignment with other outcomes-based classifications developed by national accreditation and evaluation bodies</w:t>
      </w:r>
      <w:del w:id="4187" w:author="pete jones" w:date="2022-03-30T20:07:00Z">
        <w:r w:rsidRPr="00FF6A71" w:rsidDel="004766EE">
          <w:delText>, and i</w:delText>
        </w:r>
      </w:del>
      <w:ins w:id="4188" w:author="pete jones" w:date="2022-03-30T20:08:00Z">
        <w:r w:rsidR="004766EE">
          <w:t xml:space="preserve">. </w:t>
        </w:r>
      </w:ins>
      <w:ins w:id="4189" w:author="pete jones" w:date="2022-03-30T20:07:00Z">
        <w:r w:rsidR="004766EE">
          <w:t>I</w:t>
        </w:r>
      </w:ins>
      <w:del w:id="4190" w:author="pete jones" w:date="2022-03-30T20:08:00Z">
        <w:r w:rsidRPr="00FF6A71" w:rsidDel="004766EE">
          <w:delText xml:space="preserve">n many cases, </w:delText>
        </w:r>
      </w:del>
      <w:ins w:id="4191" w:author="pete jones" w:date="2022-03-30T20:08:00Z">
        <w:r w:rsidR="004766EE">
          <w:t xml:space="preserve">t </w:t>
        </w:r>
      </w:ins>
      <w:ins w:id="4192" w:author="pete jones" w:date="2022-03-30T20:07:00Z">
        <w:r w:rsidR="004766EE">
          <w:t>is</w:t>
        </w:r>
      </w:ins>
      <w:del w:id="4193" w:author="pete jones" w:date="2022-03-30T20:07:00Z">
        <w:r w:rsidRPr="00FF6A71" w:rsidDel="004766EE">
          <w:delText>was found to be</w:delText>
        </w:r>
      </w:del>
      <w:r w:rsidRPr="00FF6A71">
        <w:t xml:space="preserve"> more comprehensive and </w:t>
      </w:r>
      <w:del w:id="4194" w:author="pete jones" w:date="2022-04-01T15:12:00Z">
        <w:r w:rsidRPr="00FF6A71" w:rsidDel="00726256">
          <w:delText xml:space="preserve">more </w:delText>
        </w:r>
      </w:del>
      <w:r w:rsidRPr="00FF6A71">
        <w:t>detailed</w:t>
      </w:r>
      <w:ins w:id="4195" w:author="JONES Peter" w:date="2021-05-04T09:48:00Z">
        <w:r w:rsidR="004F6FF1" w:rsidRPr="00FF6A71">
          <w:t xml:space="preserve"> </w:t>
        </w:r>
      </w:ins>
      <w:del w:id="4196" w:author="JONES Peter" w:date="2021-05-04T09:48:00Z">
        <w:r w:rsidRPr="00FF6A71">
          <w:delText>.</w:delText>
        </w:r>
      </w:del>
      <w:r w:rsidRPr="00312F59">
        <w:fldChar w:fldCharType="begin" w:fldLock="1"/>
      </w:r>
      <w:r w:rsidR="005F1BE4">
        <w:instrText>ADDIN CSL_CITATION {"citationItems":[{"id":"ITEM-1","itemData":{"abstract":"Modern engineering education programs seek to impart to the students a broad base of knowledge, skills, and attitudes necessary to become successful young engineers. This array of abilities is represented in the CDIO Syllabus, an attempt to create a rational, complete, consistent, and generalizable set of goals for undergraduate engineering education. This paper examines the content and structure of the Syllabus, as well as the roles played by the Syllabus in the design and operation of educational programs. The paper begins by examining the content and structure of the Syllabus, and then contrasts the Syllabus with other important taxonomies of educational outcomes. The CDIO Syllabus is first compared with the UNESCO Four Pillars of Learning, with which if is aligned at a high level. The Syllabus is then compared with national accreditation and evaluation standards of several nations. The finding is that the CDIO Syllabus is consistent and more detailed and comprehensive than any of the individual standards. Based on these comparisons, as well as other input received over the last decade since the Syllabus was originally written in 2001, a revised and updated Syllabus is presented, in part to add missing skills and in part to clarify nomenclature and make the Syllabus more explicit and more consistent with national standards. The result is called the CDIO Syllabus version 2.0. In modern society, engineers are increasingly expected to move to positions of leadership, and often take on an additional role as an entrepreneur. This paper also explores the degree to which the CDIO Syllabus already covers these topics, and the optional extension to the CDIO Syllabus that more adequately covers these two important roles of engineers.","author":[{"dropping-particle":"","family":"Crawley","given":"Edward F","non-dropping-particle":"","parse-names":false,"suffix":""},{"dropping-particle":"","family":"Malmqvist","given":"Johan","non-dropping-particle":"","parse-names":false,"suffix":""},{"dropping-particle":"","family":"Lucas","given":"William A","non-dropping-particle":"","parse-names":false,"suffix":""},{"dropping-particle":"","family":"Brodeur","given":"Doris R","non-dropping-particle":"","parse-names":false,"suffix":""}],"id":"ITEM-1","issued":{"date-parts":[["2011"]]},"number-of-pages":"41","title":"The CDIO Syllabus v2.0 An Updated Statement of Goals for Engineering Education","type":"report"},"locator":"15","uris":["http://www.mendeley.com/documents/?uuid=a361e611-461f-32b9-8cce-13daa4d794ae"]}],"mendeley":{"formattedCitation":"(Crawley &lt;i&gt;et al.&lt;/i&gt;, 2011, p. 15)","plainTextFormattedCitation":"(Crawley et al., 2011, p. 15)","previouslyFormattedCitation":"(Crawley &lt;i&gt;et al.&lt;/i&gt;, 2011, p. 15)"},"properties":{"noteIndex":0},"schema":"https://github.com/citation-style-language/schema/raw/master/csl-citation.json"}</w:instrText>
      </w:r>
      <w:r w:rsidRPr="00312F59">
        <w:fldChar w:fldCharType="separate"/>
      </w:r>
      <w:r w:rsidR="005F1BE4" w:rsidRPr="005F1BE4">
        <w:rPr>
          <w:noProof/>
        </w:rPr>
        <w:t xml:space="preserve">(Crawley </w:t>
      </w:r>
      <w:r w:rsidR="005F1BE4" w:rsidRPr="005F1BE4">
        <w:rPr>
          <w:i/>
          <w:noProof/>
        </w:rPr>
        <w:t>et al.</w:t>
      </w:r>
      <w:r w:rsidR="005F1BE4" w:rsidRPr="005F1BE4">
        <w:rPr>
          <w:noProof/>
        </w:rPr>
        <w:t>, 2011, p. 15)</w:t>
      </w:r>
      <w:r w:rsidRPr="00312F59">
        <w:fldChar w:fldCharType="end"/>
      </w:r>
      <w:r w:rsidRPr="00FF6A71">
        <w:t>.</w:t>
      </w:r>
      <w:bookmarkStart w:id="4197" w:name="_Toc45114067"/>
    </w:p>
    <w:bookmarkEnd w:id="4197"/>
    <w:p w14:paraId="6652E761" w14:textId="77777777" w:rsidR="00A33F88" w:rsidRPr="00FF6A71" w:rsidRDefault="00A33F88" w:rsidP="001333DF">
      <w:pPr>
        <w:rPr>
          <w:b/>
          <w:bCs/>
          <w:u w:val="single"/>
        </w:rPr>
      </w:pPr>
      <w:r w:rsidRPr="00FF6A71">
        <w:rPr>
          <w:b/>
          <w:bCs/>
          <w:u w:val="single"/>
        </w:rPr>
        <w:t>Conclusions</w:t>
      </w:r>
    </w:p>
    <w:p w14:paraId="5DA0A3E9" w14:textId="600B17E6" w:rsidR="00A33F88" w:rsidRPr="00FF6A71" w:rsidRDefault="0098490E" w:rsidP="0098490E">
      <w:r w:rsidRPr="00FF6A71">
        <w:t xml:space="preserve">The CDIO syllabus is a very detailed approach to rethinking engineering education. It provides a valuable suite of tools for any HE institution investing in curriculum reform of engineering education in </w:t>
      </w:r>
      <w:ins w:id="4198" w:author="pete jones" w:date="2022-03-30T08:02:00Z">
        <w:r w:rsidR="009A23AC">
          <w:t xml:space="preserve">the </w:t>
        </w:r>
      </w:ins>
      <w:r w:rsidRPr="00FF6A71">
        <w:t>context of an overall strategic vision. The need for change in UK HE institutes may lag innovations and research of other developed countries</w:t>
      </w:r>
      <w:ins w:id="4199" w:author="pete jones" w:date="2022-03-30T20:08:00Z">
        <w:r w:rsidR="004766EE">
          <w:t>,</w:t>
        </w:r>
      </w:ins>
      <w:r w:rsidRPr="00FF6A71">
        <w:t xml:space="preserve"> but the need for change is gathering pace. It would be an oversight to ignore its contribution to the methodologies deployed for this thesis.</w:t>
      </w:r>
    </w:p>
    <w:p w14:paraId="03E8CF04" w14:textId="5C535C07" w:rsidR="00A33F88" w:rsidRPr="00FF6A71" w:rsidRDefault="0098490E" w:rsidP="0098490E">
      <w:r w:rsidRPr="00FF6A71">
        <w:t xml:space="preserve">The educational perspectives discussed in this chapter </w:t>
      </w:r>
      <w:del w:id="4200" w:author="pete jones" w:date="2022-03-30T08:02:00Z">
        <w:r w:rsidRPr="00FF6A71" w:rsidDel="009A23AC">
          <w:delText xml:space="preserve">clearly </w:delText>
        </w:r>
      </w:del>
      <w:r w:rsidRPr="00FF6A71">
        <w:t xml:space="preserve">connect with the industrial and technology </w:t>
      </w:r>
      <w:del w:id="4201" w:author="pete jones" w:date="2022-03-30T20:09:00Z">
        <w:r w:rsidRPr="00FF6A71" w:rsidDel="004766EE">
          <w:delText>perspectives</w:delText>
        </w:r>
      </w:del>
      <w:ins w:id="4202" w:author="pete jones" w:date="2022-03-30T20:09:00Z">
        <w:r w:rsidR="004766EE">
          <w:t>view</w:t>
        </w:r>
        <w:r w:rsidR="004766EE" w:rsidRPr="00FF6A71">
          <w:t>s</w:t>
        </w:r>
      </w:ins>
      <w:r w:rsidRPr="00FF6A71">
        <w:t>, aligning to the directions and imperatives for closing skills gaps suggested by the UK professional bodies, industry, and academia.</w:t>
      </w:r>
    </w:p>
    <w:p w14:paraId="4AABBEB7" w14:textId="2344E98E" w:rsidR="00A33F88" w:rsidRDefault="0098490E" w:rsidP="0098490E">
      <w:pPr>
        <w:rPr>
          <w:ins w:id="4203" w:author="pete jones" w:date="2022-02-03T14:02:00Z"/>
        </w:rPr>
      </w:pPr>
      <w:r w:rsidRPr="00FF6A71">
        <w:t xml:space="preserve">The analysis of STEM initiatives and </w:t>
      </w:r>
      <w:del w:id="4204" w:author="pete jones" w:date="2022-03-30T08:03:00Z">
        <w:r w:rsidRPr="00FF6A71" w:rsidDel="009A23AC">
          <w:delText xml:space="preserve">its </w:delText>
        </w:r>
      </w:del>
      <w:ins w:id="4205" w:author="pete jones" w:date="2022-03-30T08:03:00Z">
        <w:r w:rsidR="009A23AC">
          <w:t>their</w:t>
        </w:r>
        <w:r w:rsidR="009A23AC" w:rsidRPr="00FF6A71">
          <w:t xml:space="preserve"> </w:t>
        </w:r>
      </w:ins>
      <w:r w:rsidRPr="00FF6A71">
        <w:t>increasing influence on curriculum reform</w:t>
      </w:r>
      <w:r w:rsidR="001333DF" w:rsidRPr="00FF6A71">
        <w:t xml:space="preserve"> suggests that </w:t>
      </w:r>
      <w:del w:id="4206" w:author="pete jones" w:date="2022-03-30T08:03:00Z">
        <w:r w:rsidR="00AD65E0" w:rsidRPr="00FF6A71" w:rsidDel="009A23AC">
          <w:delText xml:space="preserve">its </w:delText>
        </w:r>
      </w:del>
      <w:ins w:id="4207" w:author="pete jones" w:date="2022-03-30T08:03:00Z">
        <w:r w:rsidR="009A23AC">
          <w:t>their</w:t>
        </w:r>
        <w:r w:rsidR="009A23AC" w:rsidRPr="00FF6A71">
          <w:t xml:space="preserve"> </w:t>
        </w:r>
      </w:ins>
      <w:del w:id="4208" w:author="pete jones" w:date="2022-03-30T20:10:00Z">
        <w:r w:rsidR="00AD65E0" w:rsidRPr="00FF6A71" w:rsidDel="004766EE">
          <w:delText xml:space="preserve">influence </w:delText>
        </w:r>
      </w:del>
      <w:ins w:id="4209" w:author="pete jones" w:date="2022-03-30T20:10:00Z">
        <w:r w:rsidR="004766EE" w:rsidRPr="00FF6A71">
          <w:t>i</w:t>
        </w:r>
        <w:r w:rsidR="004766EE">
          <w:t>mpact</w:t>
        </w:r>
        <w:r w:rsidR="004766EE" w:rsidRPr="00FF6A71">
          <w:t xml:space="preserve"> </w:t>
        </w:r>
      </w:ins>
      <w:r w:rsidR="00AD65E0" w:rsidRPr="00FF6A71">
        <w:t xml:space="preserve">on formative education </w:t>
      </w:r>
      <w:del w:id="4210" w:author="pete jones" w:date="2022-03-30T20:09:00Z">
        <w:r w:rsidR="00AD65E0" w:rsidRPr="00FF6A71" w:rsidDel="004766EE">
          <w:delText>should be considered</w:delText>
        </w:r>
      </w:del>
      <w:ins w:id="4211" w:author="pete jones" w:date="2022-03-30T20:09:00Z">
        <w:r w:rsidR="004766EE">
          <w:t>is essential to</w:t>
        </w:r>
      </w:ins>
      <w:del w:id="4212" w:author="pete jones" w:date="2022-03-30T20:09:00Z">
        <w:r w:rsidR="00AD65E0" w:rsidRPr="00FF6A71" w:rsidDel="004766EE">
          <w:delText xml:space="preserve"> in</w:delText>
        </w:r>
      </w:del>
      <w:r w:rsidR="00AD65E0" w:rsidRPr="00FF6A71">
        <w:t xml:space="preserve"> the process of curriculum evolution.</w:t>
      </w:r>
      <w:r w:rsidRPr="00FF6A71">
        <w:t xml:space="preserve"> A sympathetic integration of technology </w:t>
      </w:r>
      <w:del w:id="4213" w:author="pete jones" w:date="2022-03-30T20:10:00Z">
        <w:r w:rsidRPr="00FF6A71" w:rsidDel="004766EE">
          <w:delText xml:space="preserve">aiming </w:delText>
        </w:r>
      </w:del>
      <w:r w:rsidRPr="00FF6A71">
        <w:t xml:space="preserve">to redesign student experiences is </w:t>
      </w:r>
      <w:del w:id="4214" w:author="pete jones" w:date="2022-03-30T20:10:00Z">
        <w:r w:rsidRPr="00FF6A71" w:rsidDel="004766EE">
          <w:delText xml:space="preserve">essential </w:delText>
        </w:r>
      </w:del>
      <w:ins w:id="4215" w:author="pete jones" w:date="2022-03-30T20:10:00Z">
        <w:r w:rsidR="004766EE">
          <w:t>cruc</w:t>
        </w:r>
        <w:r w:rsidR="004766EE" w:rsidRPr="00FF6A71">
          <w:t xml:space="preserve">ial </w:t>
        </w:r>
      </w:ins>
      <w:r w:rsidRPr="00FF6A71">
        <w:t xml:space="preserve">to the </w:t>
      </w:r>
      <w:del w:id="4216" w:author="pete jones" w:date="2022-03-30T20:10:00Z">
        <w:r w:rsidRPr="00FF6A71" w:rsidDel="004766EE">
          <w:delText>process</w:delText>
        </w:r>
      </w:del>
      <w:ins w:id="4217" w:author="pete jones" w:date="2022-03-30T20:10:00Z">
        <w:r w:rsidR="004766EE">
          <w:t>operation</w:t>
        </w:r>
      </w:ins>
      <w:r w:rsidRPr="00FF6A71">
        <w:t>. CDE will be a</w:t>
      </w:r>
      <w:del w:id="4218" w:author="pete jones" w:date="2022-03-30T20:10:00Z">
        <w:r w:rsidRPr="00FF6A71" w:rsidDel="004766EE">
          <w:delText xml:space="preserve"> key </w:delText>
        </w:r>
      </w:del>
      <w:ins w:id="4219" w:author="pete jones" w:date="2022-03-30T20:10:00Z">
        <w:r w:rsidR="004766EE">
          <w:t xml:space="preserve"> necessary</w:t>
        </w:r>
        <w:r w:rsidR="004766EE" w:rsidRPr="00FF6A71">
          <w:t xml:space="preserve"> </w:t>
        </w:r>
      </w:ins>
      <w:r w:rsidRPr="00FF6A71">
        <w:t xml:space="preserve">element of digital resources that will enable students to reflect on and shape their </w:t>
      </w:r>
      <w:del w:id="4220" w:author="pete jones" w:date="2022-03-30T08:03:00Z">
        <w:r w:rsidRPr="00FF6A71" w:rsidDel="009A23AC">
          <w:delText xml:space="preserve">own </w:delText>
        </w:r>
      </w:del>
      <w:r w:rsidRPr="00FF6A71">
        <w:t>development path and recognise the ‘distance travelled’ through the Connected Curriculum Continuum.</w:t>
      </w:r>
      <w:bookmarkStart w:id="4221" w:name="_Toc45114068"/>
    </w:p>
    <w:p w14:paraId="1E7D49C3" w14:textId="77777777" w:rsidR="00FA26BD" w:rsidRDefault="00FA26BD">
      <w:pPr>
        <w:pStyle w:val="Heading2"/>
        <w:rPr>
          <w:ins w:id="4222" w:author="pete jones" w:date="2022-03-02T11:44:00Z"/>
        </w:rPr>
        <w:pPrChange w:id="4223" w:author="pete jones" w:date="2022-03-02T11:45:00Z">
          <w:pPr>
            <w:pStyle w:val="Heading1"/>
          </w:pPr>
        </w:pPrChange>
      </w:pPr>
      <w:bookmarkStart w:id="4224" w:name="_Hlk96861885"/>
      <w:bookmarkStart w:id="4225" w:name="_Toc99969497"/>
      <w:bookmarkEnd w:id="4224"/>
      <w:ins w:id="4226" w:author="pete jones" w:date="2022-03-02T11:44:00Z">
        <w:r>
          <w:t>Curriculum innovation in action</w:t>
        </w:r>
        <w:bookmarkEnd w:id="4225"/>
      </w:ins>
    </w:p>
    <w:p w14:paraId="2C2BF772" w14:textId="77777777" w:rsidR="00FA26BD" w:rsidRPr="005E149D" w:rsidRDefault="00FA26BD" w:rsidP="00FA26BD">
      <w:pPr>
        <w:rPr>
          <w:ins w:id="4227" w:author="pete jones" w:date="2022-03-02T11:44:00Z"/>
          <w:b/>
          <w:bCs/>
        </w:rPr>
      </w:pPr>
      <w:ins w:id="4228" w:author="pete jones" w:date="2022-03-02T11:44:00Z">
        <w:r w:rsidRPr="005E149D">
          <w:rPr>
            <w:b/>
            <w:bCs/>
          </w:rPr>
          <w:t>Introduction</w:t>
        </w:r>
      </w:ins>
    </w:p>
    <w:p w14:paraId="2DC0A1DD" w14:textId="67A7461D" w:rsidR="00FA26BD" w:rsidRDefault="00FA26BD" w:rsidP="00FA26BD">
      <w:pPr>
        <w:rPr>
          <w:ins w:id="4229" w:author="pete jones" w:date="2022-03-02T11:44:00Z"/>
        </w:rPr>
      </w:pPr>
      <w:ins w:id="4230" w:author="pete jones" w:date="2022-03-02T11:44:00Z">
        <w:r>
          <w:lastRenderedPageBreak/>
          <w:t>Th</w:t>
        </w:r>
      </w:ins>
      <w:ins w:id="4231" w:author="pete jones" w:date="2022-03-30T20:11:00Z">
        <w:r w:rsidR="004766EE">
          <w:t>is</w:t>
        </w:r>
      </w:ins>
      <w:ins w:id="4232" w:author="pete jones" w:date="2022-03-02T11:44:00Z">
        <w:r>
          <w:t xml:space="preserve"> literature review has </w:t>
        </w:r>
      </w:ins>
      <w:ins w:id="4233" w:author="pete jones" w:date="2022-03-30T20:11:00Z">
        <w:r w:rsidR="004766EE">
          <w:t>focused</w:t>
        </w:r>
      </w:ins>
      <w:ins w:id="4234" w:author="pete jones" w:date="2022-03-02T11:44:00Z">
        <w:r>
          <w:t xml:space="preserve"> on generic practice models</w:t>
        </w:r>
      </w:ins>
      <w:ins w:id="4235" w:author="pete jones" w:date="2022-03-30T20:13:00Z">
        <w:r w:rsidR="004766EE">
          <w:t>,</w:t>
        </w:r>
      </w:ins>
      <w:ins w:id="4236" w:author="pete jones" w:date="2022-03-02T11:44:00Z">
        <w:r>
          <w:t xml:space="preserve"> </w:t>
        </w:r>
      </w:ins>
      <w:ins w:id="4237" w:author="pete jones" w:date="2022-03-30T20:11:00Z">
        <w:r w:rsidR="004766EE">
          <w:t xml:space="preserve">which are </w:t>
        </w:r>
      </w:ins>
      <w:ins w:id="4238" w:author="pete jones" w:date="2022-03-02T11:44:00Z">
        <w:r>
          <w:t>well established in many institutions</w:t>
        </w:r>
      </w:ins>
      <w:ins w:id="4239" w:author="pete jones" w:date="2022-03-30T20:13:00Z">
        <w:r w:rsidR="004766EE">
          <w:t>,</w:t>
        </w:r>
      </w:ins>
      <w:ins w:id="4240" w:author="pete jones" w:date="2022-03-30T20:12:00Z">
        <w:r w:rsidR="004766EE">
          <w:t xml:space="preserve"> including</w:t>
        </w:r>
      </w:ins>
      <w:ins w:id="4241" w:author="pete jones" w:date="2022-03-02T11:44:00Z">
        <w:r>
          <w:t xml:space="preserve"> pedagogical approaches such as cognitivism, the role of PBL, new initiatives such as the CDIO model, and </w:t>
        </w:r>
      </w:ins>
      <w:ins w:id="4242" w:author="pete jones" w:date="2022-03-30T20:13:00Z">
        <w:r w:rsidR="004766EE">
          <w:t>biased</w:t>
        </w:r>
      </w:ins>
      <w:ins w:id="4243" w:author="pete jones" w:date="2022-03-02T11:44:00Z">
        <w:r>
          <w:t xml:space="preserve"> toward the techn</w:t>
        </w:r>
      </w:ins>
      <w:ins w:id="4244" w:author="pete jones" w:date="2022-03-30T08:10:00Z">
        <w:r w:rsidR="009A23AC">
          <w:t>ical</w:t>
        </w:r>
      </w:ins>
      <w:ins w:id="4245" w:author="pete jones" w:date="2022-03-02T11:44:00Z">
        <w:r>
          <w:t xml:space="preserve"> aspects of the research. It is relevant to discover the </w:t>
        </w:r>
        <w:r w:rsidRPr="00B93D76">
          <w:t>current thinking in engineering curriculum innovation and pedagogy</w:t>
        </w:r>
        <w:r>
          <w:t xml:space="preserve"> emerging in practice because </w:t>
        </w:r>
      </w:ins>
      <w:ins w:id="4246" w:author="pete jones" w:date="2022-03-30T20:12:00Z">
        <w:r w:rsidR="004766EE">
          <w:t>the curriculum</w:t>
        </w:r>
      </w:ins>
      <w:ins w:id="4247" w:author="pete jones" w:date="2022-03-02T11:44:00Z">
        <w:r>
          <w:t xml:space="preserve"> creates an environment in which the technology exists and performs to achieve holistic outcomes. </w:t>
        </w:r>
      </w:ins>
      <w:ins w:id="4248" w:author="pete jones" w:date="2022-04-01T15:11:00Z">
        <w:r w:rsidR="00726256">
          <w:t>Many</w:t>
        </w:r>
      </w:ins>
      <w:ins w:id="4249" w:author="pete jones" w:date="2022-03-02T11:44:00Z">
        <w:r>
          <w:t xml:space="preserve"> institutions</w:t>
        </w:r>
        <w:r w:rsidRPr="000E42C6">
          <w:t xml:space="preserve"> </w:t>
        </w:r>
        <w:r>
          <w:t>evolving innovative curricula and pedagogy refer to the CDIO approach and PBL</w:t>
        </w:r>
        <w:r w:rsidRPr="00E26019">
          <w:t xml:space="preserve"> as the frame of reference for their curriculum planning and assessment based on learning outcomes</w:t>
        </w:r>
        <w:r>
          <w:t>.</w:t>
        </w:r>
        <w:r w:rsidRPr="000D48B1">
          <w:t xml:space="preserve"> </w:t>
        </w:r>
        <w:r>
          <w:t xml:space="preserve">This </w:t>
        </w:r>
      </w:ins>
      <w:ins w:id="4250" w:author="pete jones" w:date="2022-03-30T20:13:00Z">
        <w:r w:rsidR="004766EE">
          <w:t xml:space="preserve">approach </w:t>
        </w:r>
      </w:ins>
      <w:ins w:id="4251" w:author="pete jones" w:date="2022-03-30T20:14:00Z">
        <w:r w:rsidR="004766EE">
          <w:t>focuses on teaching engineering</w:t>
        </w:r>
      </w:ins>
      <w:ins w:id="4252" w:author="pete jones" w:date="2022-03-02T11:44:00Z">
        <w:r>
          <w:t xml:space="preserve"> to</w:t>
        </w:r>
        <w:r w:rsidRPr="000D48B1">
          <w:t xml:space="preserve"> improve practic</w:t>
        </w:r>
      </w:ins>
      <w:ins w:id="4253" w:author="pete jones" w:date="2022-03-30T08:10:00Z">
        <w:r w:rsidR="009A23AC">
          <w:t>e</w:t>
        </w:r>
      </w:ins>
      <w:ins w:id="4254" w:author="pete jones" w:date="2022-03-02T11:44:00Z">
        <w:r w:rsidRPr="000D48B1">
          <w:t xml:space="preserve"> and engineering capabilities</w:t>
        </w:r>
        <w:r>
          <w:t>, highlighting interdisciplinarity and practical engineering problem</w:t>
        </w:r>
      </w:ins>
      <w:ins w:id="4255" w:author="pete jones" w:date="2022-03-30T08:10:00Z">
        <w:r w:rsidR="009A23AC">
          <w:t>-</w:t>
        </w:r>
      </w:ins>
      <w:ins w:id="4256" w:author="pete jones" w:date="2022-03-02T11:44:00Z">
        <w:r>
          <w:t>solving.</w:t>
        </w:r>
      </w:ins>
    </w:p>
    <w:p w14:paraId="520E5FC5" w14:textId="36A8F2C0" w:rsidR="00FA26BD" w:rsidRDefault="00FA26BD" w:rsidP="00FA26BD">
      <w:pPr>
        <w:rPr>
          <w:ins w:id="4257" w:author="pete jones" w:date="2022-03-02T11:44:00Z"/>
        </w:rPr>
      </w:pPr>
      <w:ins w:id="4258" w:author="pete jones" w:date="2022-03-02T11:44:00Z">
        <w:r>
          <w:t>The general model of engineering education in many countries is Outcome</w:t>
        </w:r>
      </w:ins>
      <w:ins w:id="4259" w:author="pete jones" w:date="2022-03-30T08:10:00Z">
        <w:r w:rsidR="009A23AC">
          <w:t>-</w:t>
        </w:r>
      </w:ins>
      <w:ins w:id="4260" w:author="pete jones" w:date="2022-03-02T11:44:00Z">
        <w:r>
          <w:t xml:space="preserve">Based Education (OBE), the standard for the Washington Accord and an integral model for ABET and UK-Spec course accreditation. </w:t>
        </w:r>
      </w:ins>
      <w:ins w:id="4261" w:author="pete jones" w:date="2022-03-30T20:14:00Z">
        <w:r w:rsidR="004766EE">
          <w:t>However, m</w:t>
        </w:r>
      </w:ins>
      <w:ins w:id="4262" w:author="pete jones" w:date="2022-03-02T11:44:00Z">
        <w:r>
          <w:t xml:space="preserve">apping learning outcomes to a modularised structure is not straightforward and is a complex correlation of all aspects of a student learning experience and will directly influence engagement, timetabling, and the assessment framework. </w:t>
        </w:r>
      </w:ins>
      <w:ins w:id="4263" w:author="pete jones" w:date="2022-03-30T20:15:00Z">
        <w:r w:rsidR="004766EE">
          <w:fldChar w:fldCharType="begin"/>
        </w:r>
        <w:r w:rsidR="004766EE">
          <w:instrText xml:space="preserve"> REF _Ref95827720 \h </w:instrText>
        </w:r>
      </w:ins>
      <w:ins w:id="4264" w:author="pete jones" w:date="2022-03-30T20:15:00Z">
        <w:r w:rsidR="004766EE">
          <w:fldChar w:fldCharType="separate"/>
        </w:r>
      </w:ins>
      <w:ins w:id="4265" w:author="pete jones" w:date="2022-04-05T11:31:00Z">
        <w:r w:rsidR="00D94147" w:rsidRPr="001151C1">
          <w:t xml:space="preserve">Figure </w:t>
        </w:r>
        <w:r w:rsidR="00D94147">
          <w:rPr>
            <w:noProof/>
          </w:rPr>
          <w:t>2</w:t>
        </w:r>
        <w:r w:rsidR="00D94147">
          <w:noBreakHyphen/>
        </w:r>
        <w:r w:rsidR="00D94147">
          <w:rPr>
            <w:noProof/>
          </w:rPr>
          <w:t>13</w:t>
        </w:r>
      </w:ins>
      <w:ins w:id="4266" w:author="pete jones" w:date="2022-03-30T20:15:00Z">
        <w:r w:rsidR="004766EE">
          <w:fldChar w:fldCharType="end"/>
        </w:r>
        <w:r w:rsidR="004766EE">
          <w:t xml:space="preserve"> is a</w:t>
        </w:r>
      </w:ins>
      <w:ins w:id="4267" w:author="pete jones" w:date="2022-03-02T11:44:00Z">
        <w:r>
          <w:t xml:space="preserve">n example 20 credit curriculum representative of UK courses. The structure is </w:t>
        </w:r>
      </w:ins>
      <w:ins w:id="4268" w:author="pete jones" w:date="2022-03-30T20:15:00Z">
        <w:r w:rsidR="004766EE">
          <w:t>clear,</w:t>
        </w:r>
      </w:ins>
      <w:ins w:id="4269" w:author="pete jones" w:date="2022-03-02T11:44:00Z">
        <w:r>
          <w:t xml:space="preserve"> but the nuances of student experiences, interdisciplinarity, creativity, and application are not as clear. The accreditation process and internal quality cycles explore the detail to obtain a clear picture of the pedagogy. </w:t>
        </w:r>
      </w:ins>
    </w:p>
    <w:p w14:paraId="0C7CE328" w14:textId="77777777" w:rsidR="00FA26BD" w:rsidRDefault="00FA26BD" w:rsidP="00FA26BD">
      <w:pPr>
        <w:jc w:val="center"/>
        <w:rPr>
          <w:ins w:id="4270" w:author="pete jones" w:date="2022-03-02T11:44:00Z"/>
          <w:b/>
          <w:bCs/>
        </w:rPr>
      </w:pPr>
      <w:ins w:id="4271" w:author="pete jones" w:date="2022-03-02T11:44:00Z">
        <w:r w:rsidRPr="00251A95">
          <w:rPr>
            <w:noProof/>
          </w:rPr>
          <w:drawing>
            <wp:inline distT="0" distB="0" distL="0" distR="0" wp14:anchorId="6CAC22B2" wp14:editId="22BC08E4">
              <wp:extent cx="5731510" cy="1324610"/>
              <wp:effectExtent l="0" t="0" r="2540" b="8890"/>
              <wp:docPr id="345252999" name="Picture 345252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1324610"/>
                      </a:xfrm>
                      <a:prstGeom prst="rect">
                        <a:avLst/>
                      </a:prstGeom>
                      <a:noFill/>
                      <a:ln>
                        <a:noFill/>
                      </a:ln>
                    </pic:spPr>
                  </pic:pic>
                </a:graphicData>
              </a:graphic>
            </wp:inline>
          </w:drawing>
        </w:r>
      </w:ins>
    </w:p>
    <w:p w14:paraId="2E234029" w14:textId="79D62412" w:rsidR="00FA26BD" w:rsidRDefault="00FA26BD" w:rsidP="00FA26BD">
      <w:pPr>
        <w:pStyle w:val="Caption"/>
        <w:rPr>
          <w:ins w:id="4272" w:author="pete jones" w:date="2022-03-02T11:44:00Z"/>
        </w:rPr>
      </w:pPr>
      <w:bookmarkStart w:id="4273" w:name="_Ref95827720"/>
      <w:bookmarkStart w:id="4274" w:name="_Toc99719276"/>
      <w:ins w:id="4275" w:author="pete jones" w:date="2022-03-02T11:44:00Z">
        <w:r w:rsidRPr="001151C1">
          <w:t xml:space="preserve">Figure </w:t>
        </w:r>
      </w:ins>
      <w:ins w:id="4276" w:author="pete jones" w:date="2022-03-10T14:38:00Z">
        <w:r w:rsidR="00CE4F4E">
          <w:fldChar w:fldCharType="begin"/>
        </w:r>
        <w:r w:rsidR="00CE4F4E">
          <w:instrText xml:space="preserve"> STYLEREF 1 \s </w:instrText>
        </w:r>
      </w:ins>
      <w:r w:rsidR="00CE4F4E">
        <w:fldChar w:fldCharType="separate"/>
      </w:r>
      <w:r w:rsidR="00D94147">
        <w:rPr>
          <w:noProof/>
        </w:rPr>
        <w:t>2</w:t>
      </w:r>
      <w:ins w:id="427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278" w:author="pete jones" w:date="2022-04-05T11:31:00Z">
        <w:r w:rsidR="00D94147">
          <w:rPr>
            <w:noProof/>
          </w:rPr>
          <w:t>13</w:t>
        </w:r>
      </w:ins>
      <w:ins w:id="4279" w:author="pete jones" w:date="2022-03-10T14:38:00Z">
        <w:r w:rsidR="00CE4F4E">
          <w:fldChar w:fldCharType="end"/>
        </w:r>
      </w:ins>
      <w:bookmarkEnd w:id="4273"/>
      <w:ins w:id="4280" w:author="pete jones" w:date="2022-03-02T11:44:00Z">
        <w:r w:rsidRPr="001151C1">
          <w:t>: Example 20 credit curriculum</w:t>
        </w:r>
        <w:bookmarkEnd w:id="4274"/>
      </w:ins>
    </w:p>
    <w:p w14:paraId="19613B70" w14:textId="22E4C072" w:rsidR="00FA26BD" w:rsidRDefault="00FA26BD" w:rsidP="00FA26BD">
      <w:pPr>
        <w:rPr>
          <w:ins w:id="4281" w:author="pete jones" w:date="2022-03-02T11:44:00Z"/>
        </w:rPr>
      </w:pPr>
      <w:ins w:id="4282" w:author="pete jones" w:date="2022-03-02T11:44:00Z">
        <w:r>
          <w:t xml:space="preserve">Similarly, it is possible to derive an average course structure by investigating published data from UK institution websites, </w:t>
        </w:r>
        <w:r>
          <w:fldChar w:fldCharType="begin"/>
        </w:r>
        <w:r>
          <w:instrText xml:space="preserve"> REF _Ref96349115 \h </w:instrText>
        </w:r>
      </w:ins>
      <w:ins w:id="4283" w:author="pete jones" w:date="2022-03-02T11:44:00Z">
        <w:r>
          <w:fldChar w:fldCharType="separate"/>
        </w:r>
      </w:ins>
      <w:ins w:id="4284" w:author="pete jones" w:date="2022-04-05T11:31:00Z">
        <w:r w:rsidR="00D94147">
          <w:t xml:space="preserve">Figure </w:t>
        </w:r>
        <w:r w:rsidR="00D94147">
          <w:rPr>
            <w:noProof/>
          </w:rPr>
          <w:t>2</w:t>
        </w:r>
        <w:r w:rsidR="00D94147">
          <w:noBreakHyphen/>
        </w:r>
        <w:r w:rsidR="00D94147">
          <w:rPr>
            <w:noProof/>
          </w:rPr>
          <w:t>14</w:t>
        </w:r>
      </w:ins>
      <w:ins w:id="4285" w:author="pete jones" w:date="2022-03-02T11:44:00Z">
        <w:r>
          <w:fldChar w:fldCharType="end"/>
        </w:r>
        <w:r>
          <w:t xml:space="preserve">. </w:t>
        </w:r>
      </w:ins>
      <w:ins w:id="4286" w:author="pete jones" w:date="2022-03-30T08:11:00Z">
        <w:r w:rsidR="009A23AC">
          <w:t>With a</w:t>
        </w:r>
      </w:ins>
      <w:ins w:id="4287" w:author="pete jones" w:date="2022-03-02T11:44:00Z">
        <w:r>
          <w:t xml:space="preserve"> high-level analysis of module titles and assigning them to four categories based on published course data</w:t>
        </w:r>
      </w:ins>
      <w:ins w:id="4288" w:author="pete jones" w:date="2022-03-30T20:16:00Z">
        <w:r w:rsidR="004766EE">
          <w:t>,</w:t>
        </w:r>
      </w:ins>
      <w:ins w:id="4289" w:author="pete jones" w:date="2022-03-02T11:44:00Z">
        <w:r>
          <w:t xml:space="preserve"> it is possible to define a similar example </w:t>
        </w:r>
      </w:ins>
      <w:ins w:id="4290" w:author="pete jones" w:date="2022-03-30T08:11:00Z">
        <w:r w:rsidR="009A23AC">
          <w:t xml:space="preserve">of </w:t>
        </w:r>
      </w:ins>
      <w:ins w:id="4291" w:author="pete jones" w:date="2022-03-02T11:44:00Z">
        <w:r>
          <w:t>course structuring.</w:t>
        </w:r>
      </w:ins>
    </w:p>
    <w:p w14:paraId="423209A9" w14:textId="77777777" w:rsidR="00FA26BD" w:rsidRDefault="00FA26BD" w:rsidP="00FA26BD">
      <w:pPr>
        <w:jc w:val="center"/>
        <w:rPr>
          <w:ins w:id="4292" w:author="pete jones" w:date="2022-03-02T11:44:00Z"/>
        </w:rPr>
      </w:pPr>
      <w:ins w:id="4293" w:author="pete jones" w:date="2022-03-02T11:44:00Z">
        <w:r>
          <w:rPr>
            <w:noProof/>
          </w:rPr>
          <w:lastRenderedPageBreak/>
          <w:drawing>
            <wp:inline distT="0" distB="0" distL="0" distR="0" wp14:anchorId="22ADE0FB" wp14:editId="039CC1F9">
              <wp:extent cx="2390775" cy="1437116"/>
              <wp:effectExtent l="0" t="0" r="0" b="0"/>
              <wp:docPr id="345253000" name="Picture 34525300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53000" name="Picture 345253000" descr="Chart, pie char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33186" cy="1522721"/>
                      </a:xfrm>
                      <a:prstGeom prst="rect">
                        <a:avLst/>
                      </a:prstGeom>
                      <a:noFill/>
                    </pic:spPr>
                  </pic:pic>
                </a:graphicData>
              </a:graphic>
            </wp:inline>
          </w:drawing>
        </w:r>
      </w:ins>
    </w:p>
    <w:p w14:paraId="14A9674C" w14:textId="269AAE8E" w:rsidR="00FA26BD" w:rsidRPr="00B85F6A" w:rsidRDefault="00FA26BD" w:rsidP="00FA26BD">
      <w:pPr>
        <w:pStyle w:val="Caption"/>
        <w:rPr>
          <w:ins w:id="4294" w:author="pete jones" w:date="2022-03-02T11:44:00Z"/>
        </w:rPr>
      </w:pPr>
      <w:bookmarkStart w:id="4295" w:name="_Ref96349115"/>
      <w:bookmarkStart w:id="4296" w:name="_Toc99719277"/>
      <w:ins w:id="4297" w:author="pete jones" w:date="2022-03-02T11:44:00Z">
        <w:r>
          <w:t xml:space="preserve">Figure </w:t>
        </w:r>
      </w:ins>
      <w:ins w:id="4298" w:author="pete jones" w:date="2022-03-10T14:38:00Z">
        <w:r w:rsidR="00CE4F4E">
          <w:fldChar w:fldCharType="begin"/>
        </w:r>
        <w:r w:rsidR="00CE4F4E">
          <w:instrText xml:space="preserve"> STYLEREF 1 \s </w:instrText>
        </w:r>
      </w:ins>
      <w:r w:rsidR="00CE4F4E">
        <w:fldChar w:fldCharType="separate"/>
      </w:r>
      <w:r w:rsidR="00D94147">
        <w:rPr>
          <w:noProof/>
        </w:rPr>
        <w:t>2</w:t>
      </w:r>
      <w:ins w:id="4299"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300" w:author="pete jones" w:date="2022-04-05T11:31:00Z">
        <w:r w:rsidR="00D94147">
          <w:rPr>
            <w:noProof/>
          </w:rPr>
          <w:t>14</w:t>
        </w:r>
      </w:ins>
      <w:ins w:id="4301" w:author="pete jones" w:date="2022-03-10T14:38:00Z">
        <w:r w:rsidR="00CE4F4E">
          <w:fldChar w:fldCharType="end"/>
        </w:r>
      </w:ins>
      <w:bookmarkEnd w:id="4295"/>
      <w:ins w:id="4302" w:author="pete jones" w:date="2022-03-02T11:44:00Z">
        <w:r>
          <w:t>: Derived example structure of a UK undergraduate engineering course</w:t>
        </w:r>
        <w:bookmarkEnd w:id="4296"/>
      </w:ins>
    </w:p>
    <w:p w14:paraId="41EC8C5A" w14:textId="7E3BF727" w:rsidR="00FA26BD" w:rsidRDefault="00FA26BD" w:rsidP="00FA26BD">
      <w:pPr>
        <w:rPr>
          <w:ins w:id="4303" w:author="pete jones" w:date="2022-03-02T11:44:00Z"/>
        </w:rPr>
      </w:pPr>
      <w:ins w:id="4304" w:author="pete jones" w:date="2022-03-02T11:44:00Z">
        <w:r>
          <w:t xml:space="preserve">Therefore, </w:t>
        </w:r>
      </w:ins>
      <w:ins w:id="4305" w:author="pete jones" w:date="2022-03-30T20:16:00Z">
        <w:r w:rsidR="004766EE">
          <w:t>the curriculum is hidden within the example course structure</w:t>
        </w:r>
      </w:ins>
      <w:ins w:id="4306" w:author="pete jones" w:date="2022-03-02T11:44:00Z">
        <w:r>
          <w:t xml:space="preserve">, but how are innovative and creative institutions aligning the prerequisites of a modern engineering curriculum as suggested </w:t>
        </w:r>
      </w:ins>
      <w:ins w:id="4307" w:author="pete jones" w:date="2022-03-30T08:11:00Z">
        <w:r w:rsidR="009A23AC">
          <w:t>by</w:t>
        </w:r>
      </w:ins>
      <w:ins w:id="4308" w:author="pete jones" w:date="2022-03-02T11:44:00Z">
        <w:r>
          <w:t xml:space="preserve"> Chinese higher education research? I.e. </w:t>
        </w:r>
        <w:r w:rsidRPr="00B85F6A">
          <w:t>A multilevel</w:t>
        </w:r>
        <w:r>
          <w:t xml:space="preserve">, </w:t>
        </w:r>
        <w:r w:rsidRPr="00B85F6A">
          <w:t>multidisciplinary</w:t>
        </w:r>
        <w:r>
          <w:t xml:space="preserve">, </w:t>
        </w:r>
        <w:r w:rsidRPr="00B85F6A">
          <w:t>innovative</w:t>
        </w:r>
        <w:r>
          <w:t>,</w:t>
        </w:r>
        <w:r w:rsidRPr="00B85F6A">
          <w:t xml:space="preserve"> and practical engineering teaching system</w:t>
        </w:r>
        <w:r>
          <w:t xml:space="preserve"> </w:t>
        </w:r>
        <w:r>
          <w:fldChar w:fldCharType="begin" w:fldLock="1"/>
        </w:r>
        <w:r>
          <w:instrText>ADDIN CSL_CITATION {"citationItems":[{"id":"ITEM-1","itemData":{"DOI":"10.1002/CAE.22248","ISSN":"1099-0542","abstract":"Education leads to engineering and engineering depends on practice. The Engineering Training Practice Center is a Chinese institution for engineering practice teaching to improve students' practical and engineering capabilities. It also empowers students with innovative abilities and comprehensive engineering literacy. With an increasing number of new challenges and situations, innovating and reforming engineering practice education to meet the development needs has become an important topic in current higher engineering education. On the basis of outcomes-based education (OBE) and conceive–design–implement–operate (CDIO) education models, combined with emerging engineering education (integration, inheritance, and innovation [3I]), a 3I-CDIO-OBE talent-training model for Chinese engineering education is proposed, and the attributes of general, professional, and innovative education were fully accounted for in the engineering practice teaching. A multilevel + multidisciplinary + innovative and practical engineering teaching system has been successfully constructed, which has started achieving the goals, paving a way of thinking to actively explore the engineering practice teaching reforms in colleges and universities.","author":[{"dropping-particle":"","family":"Chen","given":"Wei Ping","non-dropping-particle":"","parse-names":false,"suffix":""},{"dropping-particle":"","family":"Lin","given":"You Xi","non-dropping-particle":"","parse-names":false,"suffix":""},{"dropping-particle":"","family":"Ren","given":"Zhi Ying","non-dropping-particle":"","parse-names":false,"suffix":""},{"dropping-particle":"","family":"Shen","given":"Ding","non-dropping-particle":"","parse-names":false,"suffix":""}],"container-title":"Computer Applications in Engineering Education","id":"ITEM-1","issue":"1","issued":{"date-parts":[["2021","1","1"]]},"page":"114-129","publisher":"John Wiley &amp; Sons, Ltd","title":"Exploration and practical research on teaching reforms of engineering practice center based on 3I-CDIO-OBE talent-training mode","type":"article-journal","volume":"29"},"locator":"114","uris":["http://www.mendeley.com/documents/?uuid=a5429458-64eb-3809-84d1-3508fec7684b"]}],"mendeley":{"formattedCitation":"(Chen &lt;i&gt;et al.&lt;/i&gt;, 2021, p. 114)","plainTextFormattedCitation":"(Chen et al., 2021, p. 114)","previouslyFormattedCitation":"(Chen &lt;i&gt;et al.&lt;/i&gt;, 2021, p. 114)"},"properties":{"noteIndex":0},"schema":"https://github.com/citation-style-language/schema/raw/master/csl-citation.json"}</w:instrText>
        </w:r>
        <w:r>
          <w:fldChar w:fldCharType="separate"/>
        </w:r>
        <w:r w:rsidRPr="001F4F69">
          <w:rPr>
            <w:noProof/>
          </w:rPr>
          <w:t xml:space="preserve">(Chen </w:t>
        </w:r>
        <w:r w:rsidRPr="001F4F69">
          <w:rPr>
            <w:i/>
            <w:noProof/>
          </w:rPr>
          <w:t>et al.</w:t>
        </w:r>
        <w:r w:rsidRPr="001F4F69">
          <w:rPr>
            <w:noProof/>
          </w:rPr>
          <w:t>, 2021, p. 114)</w:t>
        </w:r>
        <w:r>
          <w:fldChar w:fldCharType="end"/>
        </w:r>
        <w:r>
          <w:t>.</w:t>
        </w:r>
      </w:ins>
    </w:p>
    <w:p w14:paraId="2AD125F3" w14:textId="77777777" w:rsidR="00FA26BD" w:rsidRPr="005562F2" w:rsidRDefault="00FA26BD" w:rsidP="00FA26BD">
      <w:pPr>
        <w:rPr>
          <w:ins w:id="4309" w:author="pete jones" w:date="2022-03-02T11:44:00Z"/>
          <w:b/>
          <w:bCs/>
        </w:rPr>
      </w:pPr>
      <w:ins w:id="4310" w:author="pete jones" w:date="2022-03-02T11:44:00Z">
        <w:r w:rsidRPr="005562F2">
          <w:rPr>
            <w:b/>
            <w:bCs/>
          </w:rPr>
          <w:t>Definitions of curriculum</w:t>
        </w:r>
      </w:ins>
    </w:p>
    <w:p w14:paraId="34A9992B" w14:textId="58C83471" w:rsidR="00FA26BD" w:rsidRDefault="00FA26BD" w:rsidP="00FA26BD">
      <w:pPr>
        <w:rPr>
          <w:ins w:id="4311" w:author="pete jones" w:date="2022-03-02T11:44:00Z"/>
        </w:rPr>
      </w:pPr>
      <w:ins w:id="4312" w:author="pete jones" w:date="2022-03-02T11:44:00Z">
        <w:r>
          <w:t>Definitions of curriculum vary widely, but a succinct de</w:t>
        </w:r>
      </w:ins>
      <w:ins w:id="4313" w:author="pete jones" w:date="2022-03-30T20:17:00Z">
        <w:r w:rsidR="004766EE">
          <w:t>scrip</w:t>
        </w:r>
      </w:ins>
      <w:ins w:id="4314" w:author="pete jones" w:date="2022-03-02T11:44:00Z">
        <w:r>
          <w:t xml:space="preserve">tion </w:t>
        </w:r>
      </w:ins>
      <w:ins w:id="4315" w:author="pete jones" w:date="2022-03-30T20:17:00Z">
        <w:r w:rsidR="004766EE">
          <w:fldChar w:fldCharType="begin" w:fldLock="1"/>
        </w:r>
        <w:r w:rsidR="004766EE">
          <w:instrText>ADDIN CSL_CITATION {"citationItems":[{"id":"ITEM-1","itemData":{"author":[{"dropping-particle":"","family":"Wilson","given":"Owen Ed D","non-dropping-particle":"","parse-names":false,"suffix":""}],"id":"ITEM-1","issued":{"date-parts":[["2006"]]},"title":"Types of curriculum Definitions of the different types of curriculum","type":"report"},"uris":["http://www.mendeley.com/documents/?uuid=5402c0bb-2c03-3dd5-a9c6-f6fb759057c3"]}],"mendeley":{"formattedCitation":"(Wilson, 2006)","plainTextFormattedCitation":"(Wilson, 2006)","previouslyFormattedCitation":"(Wilson, 2006)"},"properties":{"noteIndex":0},"schema":"https://github.com/citation-style-language/schema/raw/master/csl-citation.json"}</w:instrText>
        </w:r>
        <w:r w:rsidR="004766EE">
          <w:fldChar w:fldCharType="separate"/>
        </w:r>
        <w:r w:rsidR="004766EE" w:rsidRPr="00681781">
          <w:rPr>
            <w:noProof/>
          </w:rPr>
          <w:t>(Wilson, 2006)</w:t>
        </w:r>
        <w:r w:rsidR="004766EE">
          <w:fldChar w:fldCharType="end"/>
        </w:r>
        <w:r w:rsidR="004766EE">
          <w:t xml:space="preserve"> states it</w:t>
        </w:r>
      </w:ins>
      <w:ins w:id="4316" w:author="pete jones" w:date="2022-03-02T11:44:00Z">
        <w:r>
          <w:t xml:space="preserve"> as; “Anything and everything that teaches a lesson planned or otherwise”. </w:t>
        </w:r>
      </w:ins>
      <w:ins w:id="4317" w:author="pete jones" w:date="2022-03-30T20:17:00Z">
        <w:r w:rsidR="004766EE">
          <w:t>In addition,</w:t>
        </w:r>
      </w:ins>
      <w:ins w:id="4318" w:author="pete jones" w:date="2022-03-02T11:44:00Z">
        <w:r>
          <w:t xml:space="preserve"> Wilson </w:t>
        </w:r>
      </w:ins>
      <w:ins w:id="4319" w:author="pete jones" w:date="2022-03-30T08:11:00Z">
        <w:r w:rsidR="009A23AC">
          <w:t>describes</w:t>
        </w:r>
      </w:ins>
      <w:ins w:id="4320" w:author="pete jones" w:date="2022-03-02T11:44:00Z">
        <w:r>
          <w:t xml:space="preserve"> 11 types of curricula, suggesting that a curriculum is more than the sum of its parts</w:t>
        </w:r>
      </w:ins>
      <w:ins w:id="4321" w:author="pete jones" w:date="2022-03-30T20:18:00Z">
        <w:r w:rsidR="004766EE">
          <w:t>;</w:t>
        </w:r>
      </w:ins>
      <w:ins w:id="4322" w:author="pete jones" w:date="2022-03-02T11:44:00Z">
        <w:r>
          <w:t xml:space="preserve"> see extract </w:t>
        </w:r>
        <w:r>
          <w:fldChar w:fldCharType="begin"/>
        </w:r>
        <w:r>
          <w:instrText xml:space="preserve"> REF _Ref96351088 \h </w:instrText>
        </w:r>
      </w:ins>
      <w:ins w:id="4323" w:author="pete jones" w:date="2022-03-02T11:44:00Z">
        <w:r>
          <w:fldChar w:fldCharType="separate"/>
        </w:r>
      </w:ins>
      <w:ins w:id="4324" w:author="pete jones" w:date="2022-04-05T11:31:00Z">
        <w:r w:rsidR="00D94147">
          <w:t xml:space="preserve">Figure </w:t>
        </w:r>
        <w:r w:rsidR="00D94147">
          <w:rPr>
            <w:noProof/>
          </w:rPr>
          <w:t>2</w:t>
        </w:r>
        <w:r w:rsidR="00D94147">
          <w:noBreakHyphen/>
        </w:r>
        <w:r w:rsidR="00D94147">
          <w:rPr>
            <w:noProof/>
          </w:rPr>
          <w:t>15</w:t>
        </w:r>
      </w:ins>
      <w:ins w:id="4325" w:author="pete jones" w:date="2022-03-02T11:44:00Z">
        <w:r>
          <w:fldChar w:fldCharType="end"/>
        </w:r>
        <w:r>
          <w:t>. Consequently, any definitions and descriptions created to define the whole suggest that a curriculum design process is a complex and multi-faceted process containing many interrelated parts that must coexist.</w:t>
        </w:r>
      </w:ins>
    </w:p>
    <w:tbl>
      <w:tblPr>
        <w:tblStyle w:val="TableGrid"/>
        <w:tblW w:w="0" w:type="auto"/>
        <w:jc w:val="center"/>
        <w:tblLook w:val="04A0" w:firstRow="1" w:lastRow="0" w:firstColumn="1" w:lastColumn="0" w:noHBand="0" w:noVBand="1"/>
      </w:tblPr>
      <w:tblGrid>
        <w:gridCol w:w="451"/>
        <w:gridCol w:w="2379"/>
        <w:gridCol w:w="4678"/>
      </w:tblGrid>
      <w:tr w:rsidR="00FA26BD" w:rsidRPr="00AE367C" w14:paraId="4126718E" w14:textId="77777777" w:rsidTr="00015922">
        <w:trPr>
          <w:trHeight w:val="153"/>
          <w:jc w:val="center"/>
          <w:ins w:id="4326" w:author="pete jones" w:date="2022-03-02T11:44:00Z"/>
        </w:trPr>
        <w:tc>
          <w:tcPr>
            <w:tcW w:w="451" w:type="dxa"/>
            <w:noWrap/>
            <w:hideMark/>
          </w:tcPr>
          <w:p w14:paraId="6965E1CE" w14:textId="77777777" w:rsidR="00FA26BD" w:rsidRPr="00AE367C" w:rsidRDefault="00FA26BD" w:rsidP="00015922">
            <w:pPr>
              <w:contextualSpacing/>
              <w:jc w:val="center"/>
              <w:rPr>
                <w:ins w:id="4327" w:author="pete jones" w:date="2022-03-02T11:44:00Z"/>
                <w:b/>
                <w:bCs/>
                <w:sz w:val="16"/>
                <w:szCs w:val="16"/>
              </w:rPr>
            </w:pPr>
            <w:ins w:id="4328" w:author="pete jones" w:date="2022-03-02T11:44:00Z">
              <w:r w:rsidRPr="00AE367C">
                <w:rPr>
                  <w:b/>
                  <w:bCs/>
                  <w:sz w:val="16"/>
                  <w:szCs w:val="16"/>
                </w:rPr>
                <w:t>No.</w:t>
              </w:r>
            </w:ins>
          </w:p>
        </w:tc>
        <w:tc>
          <w:tcPr>
            <w:tcW w:w="2379" w:type="dxa"/>
            <w:noWrap/>
            <w:hideMark/>
          </w:tcPr>
          <w:p w14:paraId="04949E37" w14:textId="77777777" w:rsidR="00FA26BD" w:rsidRPr="00AE367C" w:rsidRDefault="00FA26BD" w:rsidP="00015922">
            <w:pPr>
              <w:contextualSpacing/>
              <w:rPr>
                <w:ins w:id="4329" w:author="pete jones" w:date="2022-03-02T11:44:00Z"/>
                <w:b/>
                <w:bCs/>
                <w:sz w:val="16"/>
                <w:szCs w:val="16"/>
              </w:rPr>
            </w:pPr>
            <w:ins w:id="4330" w:author="pete jones" w:date="2022-03-02T11:44:00Z">
              <w:r w:rsidRPr="00AE367C">
                <w:rPr>
                  <w:b/>
                  <w:bCs/>
                  <w:sz w:val="16"/>
                  <w:szCs w:val="16"/>
                </w:rPr>
                <w:t>Type</w:t>
              </w:r>
            </w:ins>
          </w:p>
        </w:tc>
        <w:tc>
          <w:tcPr>
            <w:tcW w:w="4678" w:type="dxa"/>
            <w:hideMark/>
          </w:tcPr>
          <w:p w14:paraId="5486598E" w14:textId="77777777" w:rsidR="00FA26BD" w:rsidRPr="00AE367C" w:rsidRDefault="00FA26BD" w:rsidP="00015922">
            <w:pPr>
              <w:contextualSpacing/>
              <w:rPr>
                <w:ins w:id="4331" w:author="pete jones" w:date="2022-03-02T11:44:00Z"/>
                <w:b/>
                <w:bCs/>
                <w:sz w:val="16"/>
                <w:szCs w:val="16"/>
              </w:rPr>
            </w:pPr>
            <w:ins w:id="4332" w:author="pete jones" w:date="2022-03-02T11:44:00Z">
              <w:r w:rsidRPr="00AE367C">
                <w:rPr>
                  <w:b/>
                  <w:bCs/>
                  <w:sz w:val="16"/>
                  <w:szCs w:val="16"/>
                </w:rPr>
                <w:t>Short description</w:t>
              </w:r>
            </w:ins>
          </w:p>
        </w:tc>
      </w:tr>
      <w:tr w:rsidR="00FA26BD" w:rsidRPr="00AE367C" w14:paraId="57AA29B3" w14:textId="77777777" w:rsidTr="00015922">
        <w:trPr>
          <w:trHeight w:val="99"/>
          <w:jc w:val="center"/>
          <w:ins w:id="4333" w:author="pete jones" w:date="2022-03-02T11:44:00Z"/>
        </w:trPr>
        <w:tc>
          <w:tcPr>
            <w:tcW w:w="451" w:type="dxa"/>
            <w:noWrap/>
            <w:hideMark/>
          </w:tcPr>
          <w:p w14:paraId="7ADF2DAC" w14:textId="77777777" w:rsidR="00FA26BD" w:rsidRPr="00AE367C" w:rsidRDefault="00FA26BD" w:rsidP="00015922">
            <w:pPr>
              <w:contextualSpacing/>
              <w:jc w:val="center"/>
              <w:rPr>
                <w:ins w:id="4334" w:author="pete jones" w:date="2022-03-02T11:44:00Z"/>
                <w:sz w:val="16"/>
                <w:szCs w:val="16"/>
              </w:rPr>
            </w:pPr>
            <w:ins w:id="4335" w:author="pete jones" w:date="2022-03-02T11:44:00Z">
              <w:r w:rsidRPr="00AE367C">
                <w:rPr>
                  <w:sz w:val="16"/>
                  <w:szCs w:val="16"/>
                </w:rPr>
                <w:t>1</w:t>
              </w:r>
            </w:ins>
          </w:p>
        </w:tc>
        <w:tc>
          <w:tcPr>
            <w:tcW w:w="2379" w:type="dxa"/>
            <w:noWrap/>
            <w:hideMark/>
          </w:tcPr>
          <w:p w14:paraId="5EE81E90" w14:textId="69E43DA7" w:rsidR="00FA26BD" w:rsidRPr="00AE367C" w:rsidRDefault="009A23AC" w:rsidP="00015922">
            <w:pPr>
              <w:contextualSpacing/>
              <w:rPr>
                <w:ins w:id="4336" w:author="pete jones" w:date="2022-03-02T11:44:00Z"/>
                <w:sz w:val="16"/>
                <w:szCs w:val="16"/>
              </w:rPr>
            </w:pPr>
            <w:ins w:id="4337" w:author="pete jones" w:date="2022-03-30T08:12:00Z">
              <w:r>
                <w:rPr>
                  <w:sz w:val="16"/>
                  <w:szCs w:val="16"/>
                </w:rPr>
                <w:t>An o</w:t>
              </w:r>
            </w:ins>
            <w:ins w:id="4338" w:author="pete jones" w:date="2022-03-02T11:44:00Z">
              <w:r w:rsidR="00FA26BD" w:rsidRPr="00AE367C">
                <w:rPr>
                  <w:sz w:val="16"/>
                  <w:szCs w:val="16"/>
                </w:rPr>
                <w:t>vert, explicit, or written curriculum</w:t>
              </w:r>
            </w:ins>
          </w:p>
        </w:tc>
        <w:tc>
          <w:tcPr>
            <w:tcW w:w="4678" w:type="dxa"/>
            <w:hideMark/>
          </w:tcPr>
          <w:p w14:paraId="09E9568E" w14:textId="19305172" w:rsidR="00FA26BD" w:rsidRPr="00AE367C" w:rsidRDefault="00FA26BD" w:rsidP="00015922">
            <w:pPr>
              <w:contextualSpacing/>
              <w:rPr>
                <w:ins w:id="4339" w:author="pete jones" w:date="2022-03-02T11:44:00Z"/>
                <w:sz w:val="16"/>
                <w:szCs w:val="16"/>
              </w:rPr>
            </w:pPr>
            <w:ins w:id="4340" w:author="pete jones" w:date="2022-03-02T11:44:00Z">
              <w:r w:rsidRPr="00AE367C">
                <w:rPr>
                  <w:sz w:val="16"/>
                  <w:szCs w:val="16"/>
                </w:rPr>
                <w:t>I</w:t>
              </w:r>
            </w:ins>
            <w:ins w:id="4341" w:author="pete jones" w:date="2022-03-30T20:18:00Z">
              <w:r w:rsidR="004766EE">
                <w:rPr>
                  <w:sz w:val="16"/>
                  <w:szCs w:val="16"/>
                </w:rPr>
                <w:t>t i</w:t>
              </w:r>
            </w:ins>
            <w:ins w:id="4342" w:author="pete jones" w:date="2022-03-02T11:44:00Z">
              <w:r w:rsidRPr="00AE367C">
                <w:rPr>
                  <w:sz w:val="16"/>
                  <w:szCs w:val="16"/>
                </w:rPr>
                <w:t>s simply that which is written as part of formal instruction of schooling experiences.</w:t>
              </w:r>
            </w:ins>
          </w:p>
        </w:tc>
      </w:tr>
      <w:tr w:rsidR="00FA26BD" w:rsidRPr="00AE367C" w14:paraId="0A75DE32" w14:textId="77777777" w:rsidTr="00015922">
        <w:trPr>
          <w:trHeight w:val="261"/>
          <w:jc w:val="center"/>
          <w:ins w:id="4343" w:author="pete jones" w:date="2022-03-02T11:44:00Z"/>
        </w:trPr>
        <w:tc>
          <w:tcPr>
            <w:tcW w:w="451" w:type="dxa"/>
            <w:noWrap/>
            <w:hideMark/>
          </w:tcPr>
          <w:p w14:paraId="360EA6FF" w14:textId="77777777" w:rsidR="00FA26BD" w:rsidRPr="00AE367C" w:rsidRDefault="00FA26BD" w:rsidP="00015922">
            <w:pPr>
              <w:contextualSpacing/>
              <w:jc w:val="center"/>
              <w:rPr>
                <w:ins w:id="4344" w:author="pete jones" w:date="2022-03-02T11:44:00Z"/>
                <w:sz w:val="16"/>
                <w:szCs w:val="16"/>
              </w:rPr>
            </w:pPr>
            <w:ins w:id="4345" w:author="pete jones" w:date="2022-03-02T11:44:00Z">
              <w:r w:rsidRPr="00AE367C">
                <w:rPr>
                  <w:sz w:val="16"/>
                  <w:szCs w:val="16"/>
                </w:rPr>
                <w:t>2</w:t>
              </w:r>
            </w:ins>
          </w:p>
        </w:tc>
        <w:tc>
          <w:tcPr>
            <w:tcW w:w="2379" w:type="dxa"/>
            <w:hideMark/>
          </w:tcPr>
          <w:p w14:paraId="6B295ED9" w14:textId="77777777" w:rsidR="00FA26BD" w:rsidRPr="00AE367C" w:rsidRDefault="00FA26BD" w:rsidP="00015922">
            <w:pPr>
              <w:contextualSpacing/>
              <w:rPr>
                <w:ins w:id="4346" w:author="pete jones" w:date="2022-03-02T11:44:00Z"/>
                <w:sz w:val="16"/>
                <w:szCs w:val="16"/>
              </w:rPr>
            </w:pPr>
            <w:ins w:id="4347" w:author="pete jones" w:date="2022-03-02T11:44:00Z">
              <w:r w:rsidRPr="00AE367C">
                <w:rPr>
                  <w:sz w:val="16"/>
                  <w:szCs w:val="16"/>
                </w:rPr>
                <w:t>Societal curriculum (or social curricula)</w:t>
              </w:r>
            </w:ins>
          </w:p>
        </w:tc>
        <w:tc>
          <w:tcPr>
            <w:tcW w:w="4678" w:type="dxa"/>
            <w:hideMark/>
          </w:tcPr>
          <w:p w14:paraId="2D289F59" w14:textId="77777777" w:rsidR="00FA26BD" w:rsidRPr="00AE367C" w:rsidRDefault="00FA26BD" w:rsidP="00015922">
            <w:pPr>
              <w:contextualSpacing/>
              <w:rPr>
                <w:ins w:id="4348" w:author="pete jones" w:date="2022-03-02T11:44:00Z"/>
                <w:sz w:val="16"/>
                <w:szCs w:val="16"/>
              </w:rPr>
            </w:pPr>
            <w:ins w:id="4349" w:author="pete jones" w:date="2022-03-02T11:44:00Z">
              <w:r w:rsidRPr="00AE367C">
                <w:rPr>
                  <w:sz w:val="16"/>
                  <w:szCs w:val="16"/>
                </w:rPr>
                <w:t>[the] massive, ongoing, informal curriculum [society]</w:t>
              </w:r>
            </w:ins>
          </w:p>
        </w:tc>
      </w:tr>
      <w:tr w:rsidR="00FA26BD" w:rsidRPr="00AE367C" w14:paraId="7B0AFA4C" w14:textId="77777777" w:rsidTr="00015922">
        <w:trPr>
          <w:trHeight w:val="173"/>
          <w:jc w:val="center"/>
          <w:ins w:id="4350" w:author="pete jones" w:date="2022-03-02T11:44:00Z"/>
        </w:trPr>
        <w:tc>
          <w:tcPr>
            <w:tcW w:w="451" w:type="dxa"/>
            <w:noWrap/>
            <w:hideMark/>
          </w:tcPr>
          <w:p w14:paraId="66D9D4DE" w14:textId="77777777" w:rsidR="00FA26BD" w:rsidRPr="00AE367C" w:rsidRDefault="00FA26BD" w:rsidP="00015922">
            <w:pPr>
              <w:contextualSpacing/>
              <w:jc w:val="center"/>
              <w:rPr>
                <w:ins w:id="4351" w:author="pete jones" w:date="2022-03-02T11:44:00Z"/>
                <w:sz w:val="16"/>
                <w:szCs w:val="16"/>
              </w:rPr>
            </w:pPr>
            <w:ins w:id="4352" w:author="pete jones" w:date="2022-03-02T11:44:00Z">
              <w:r w:rsidRPr="00AE367C">
                <w:rPr>
                  <w:sz w:val="16"/>
                  <w:szCs w:val="16"/>
                </w:rPr>
                <w:t>3</w:t>
              </w:r>
            </w:ins>
          </w:p>
        </w:tc>
        <w:tc>
          <w:tcPr>
            <w:tcW w:w="2379" w:type="dxa"/>
            <w:noWrap/>
            <w:hideMark/>
          </w:tcPr>
          <w:p w14:paraId="4DC82509" w14:textId="77777777" w:rsidR="00FA26BD" w:rsidRPr="00AE367C" w:rsidRDefault="00FA26BD" w:rsidP="00015922">
            <w:pPr>
              <w:contextualSpacing/>
              <w:rPr>
                <w:ins w:id="4353" w:author="pete jones" w:date="2022-03-02T11:44:00Z"/>
                <w:sz w:val="16"/>
                <w:szCs w:val="16"/>
              </w:rPr>
            </w:pPr>
            <w:ins w:id="4354" w:author="pete jones" w:date="2022-03-02T11:44:00Z">
              <w:r w:rsidRPr="00AE367C">
                <w:rPr>
                  <w:sz w:val="16"/>
                  <w:szCs w:val="16"/>
                </w:rPr>
                <w:t>The hidden or covert curriculum</w:t>
              </w:r>
            </w:ins>
          </w:p>
        </w:tc>
        <w:tc>
          <w:tcPr>
            <w:tcW w:w="4678" w:type="dxa"/>
            <w:hideMark/>
          </w:tcPr>
          <w:p w14:paraId="1241A2B0" w14:textId="43789179" w:rsidR="00FA26BD" w:rsidRPr="00AE367C" w:rsidRDefault="004766EE" w:rsidP="00015922">
            <w:pPr>
              <w:contextualSpacing/>
              <w:rPr>
                <w:ins w:id="4355" w:author="pete jones" w:date="2022-03-02T11:44:00Z"/>
                <w:sz w:val="16"/>
                <w:szCs w:val="16"/>
              </w:rPr>
            </w:pPr>
            <w:ins w:id="4356" w:author="pete jones" w:date="2022-03-30T20:19:00Z">
              <w:r>
                <w:rPr>
                  <w:sz w:val="16"/>
                  <w:szCs w:val="16"/>
                </w:rPr>
                <w:t>This refers to the kinds of learnings [students] derive from the very nature and organizational design of the [institution] and</w:t>
              </w:r>
            </w:ins>
            <w:ins w:id="4357" w:author="pete jones" w:date="2022-03-02T11:44:00Z">
              <w:r w:rsidR="00FA26BD" w:rsidRPr="00AE367C">
                <w:rPr>
                  <w:sz w:val="16"/>
                  <w:szCs w:val="16"/>
                </w:rPr>
                <w:t xml:space="preserve"> the behaviours and attitudes of teachers and administrators….</w:t>
              </w:r>
            </w:ins>
          </w:p>
        </w:tc>
      </w:tr>
      <w:tr w:rsidR="00FA26BD" w:rsidRPr="00AE367C" w14:paraId="1CA62F5C" w14:textId="77777777" w:rsidTr="00015922">
        <w:trPr>
          <w:trHeight w:val="228"/>
          <w:jc w:val="center"/>
          <w:ins w:id="4358" w:author="pete jones" w:date="2022-03-02T11:44:00Z"/>
        </w:trPr>
        <w:tc>
          <w:tcPr>
            <w:tcW w:w="451" w:type="dxa"/>
            <w:noWrap/>
            <w:hideMark/>
          </w:tcPr>
          <w:p w14:paraId="6F3136EF" w14:textId="77777777" w:rsidR="00FA26BD" w:rsidRPr="00AE367C" w:rsidRDefault="00FA26BD" w:rsidP="00015922">
            <w:pPr>
              <w:contextualSpacing/>
              <w:jc w:val="center"/>
              <w:rPr>
                <w:ins w:id="4359" w:author="pete jones" w:date="2022-03-02T11:44:00Z"/>
                <w:sz w:val="16"/>
                <w:szCs w:val="16"/>
              </w:rPr>
            </w:pPr>
            <w:ins w:id="4360" w:author="pete jones" w:date="2022-03-02T11:44:00Z">
              <w:r w:rsidRPr="00AE367C">
                <w:rPr>
                  <w:sz w:val="16"/>
                  <w:szCs w:val="16"/>
                </w:rPr>
                <w:t>4</w:t>
              </w:r>
            </w:ins>
          </w:p>
        </w:tc>
        <w:tc>
          <w:tcPr>
            <w:tcW w:w="2379" w:type="dxa"/>
            <w:noWrap/>
            <w:hideMark/>
          </w:tcPr>
          <w:p w14:paraId="4E155C72" w14:textId="77777777" w:rsidR="00FA26BD" w:rsidRPr="00AE367C" w:rsidRDefault="00FA26BD" w:rsidP="00015922">
            <w:pPr>
              <w:contextualSpacing/>
              <w:rPr>
                <w:ins w:id="4361" w:author="pete jones" w:date="2022-03-02T11:44:00Z"/>
                <w:sz w:val="16"/>
                <w:szCs w:val="16"/>
              </w:rPr>
            </w:pPr>
            <w:ins w:id="4362" w:author="pete jones" w:date="2022-03-02T11:44:00Z">
              <w:r w:rsidRPr="00AE367C">
                <w:rPr>
                  <w:sz w:val="16"/>
                  <w:szCs w:val="16"/>
                </w:rPr>
                <w:t>The null curriculum</w:t>
              </w:r>
            </w:ins>
          </w:p>
        </w:tc>
        <w:tc>
          <w:tcPr>
            <w:tcW w:w="4678" w:type="dxa"/>
            <w:hideMark/>
          </w:tcPr>
          <w:p w14:paraId="2488515D" w14:textId="741E150B" w:rsidR="00FA26BD" w:rsidRPr="00AE367C" w:rsidRDefault="00FA26BD" w:rsidP="00015922">
            <w:pPr>
              <w:contextualSpacing/>
              <w:rPr>
                <w:ins w:id="4363" w:author="pete jones" w:date="2022-03-02T11:44:00Z"/>
                <w:sz w:val="16"/>
                <w:szCs w:val="16"/>
              </w:rPr>
            </w:pPr>
            <w:ins w:id="4364" w:author="pete jones" w:date="2022-03-02T11:44:00Z">
              <w:r w:rsidRPr="00AE367C">
                <w:rPr>
                  <w:sz w:val="16"/>
                  <w:szCs w:val="16"/>
                </w:rPr>
                <w:t>That which we do not teach, thus giving students the message that these elements are not important in their educational experiences or our society</w:t>
              </w:r>
            </w:ins>
          </w:p>
        </w:tc>
      </w:tr>
      <w:tr w:rsidR="00FA26BD" w:rsidRPr="00AE367C" w14:paraId="050FAC89" w14:textId="77777777" w:rsidTr="00015922">
        <w:trPr>
          <w:trHeight w:val="66"/>
          <w:jc w:val="center"/>
          <w:ins w:id="4365" w:author="pete jones" w:date="2022-03-02T11:44:00Z"/>
        </w:trPr>
        <w:tc>
          <w:tcPr>
            <w:tcW w:w="451" w:type="dxa"/>
            <w:noWrap/>
            <w:hideMark/>
          </w:tcPr>
          <w:p w14:paraId="2E739658" w14:textId="77777777" w:rsidR="00FA26BD" w:rsidRPr="00AE367C" w:rsidRDefault="00FA26BD" w:rsidP="00015922">
            <w:pPr>
              <w:contextualSpacing/>
              <w:jc w:val="center"/>
              <w:rPr>
                <w:ins w:id="4366" w:author="pete jones" w:date="2022-03-02T11:44:00Z"/>
                <w:sz w:val="16"/>
                <w:szCs w:val="16"/>
              </w:rPr>
            </w:pPr>
            <w:ins w:id="4367" w:author="pete jones" w:date="2022-03-02T11:44:00Z">
              <w:r w:rsidRPr="00AE367C">
                <w:rPr>
                  <w:sz w:val="16"/>
                  <w:szCs w:val="16"/>
                </w:rPr>
                <w:t>5</w:t>
              </w:r>
            </w:ins>
          </w:p>
        </w:tc>
        <w:tc>
          <w:tcPr>
            <w:tcW w:w="2379" w:type="dxa"/>
            <w:noWrap/>
            <w:hideMark/>
          </w:tcPr>
          <w:p w14:paraId="235B711B" w14:textId="77777777" w:rsidR="00FA26BD" w:rsidRPr="00AE367C" w:rsidRDefault="00FA26BD" w:rsidP="00015922">
            <w:pPr>
              <w:contextualSpacing/>
              <w:rPr>
                <w:ins w:id="4368" w:author="pete jones" w:date="2022-03-02T11:44:00Z"/>
                <w:sz w:val="16"/>
                <w:szCs w:val="16"/>
              </w:rPr>
            </w:pPr>
            <w:ins w:id="4369" w:author="pete jones" w:date="2022-03-02T11:44:00Z">
              <w:r w:rsidRPr="00AE367C">
                <w:rPr>
                  <w:sz w:val="16"/>
                  <w:szCs w:val="16"/>
                </w:rPr>
                <w:t>Phantom curriculum</w:t>
              </w:r>
            </w:ins>
          </w:p>
        </w:tc>
        <w:tc>
          <w:tcPr>
            <w:tcW w:w="4678" w:type="dxa"/>
            <w:hideMark/>
          </w:tcPr>
          <w:p w14:paraId="060EE910" w14:textId="77777777" w:rsidR="00FA26BD" w:rsidRPr="00AE367C" w:rsidRDefault="00FA26BD" w:rsidP="00015922">
            <w:pPr>
              <w:contextualSpacing/>
              <w:rPr>
                <w:ins w:id="4370" w:author="pete jones" w:date="2022-03-02T11:44:00Z"/>
                <w:sz w:val="16"/>
                <w:szCs w:val="16"/>
              </w:rPr>
            </w:pPr>
            <w:ins w:id="4371" w:author="pete jones" w:date="2022-03-02T11:44:00Z">
              <w:r w:rsidRPr="00AE367C">
                <w:rPr>
                  <w:sz w:val="16"/>
                  <w:szCs w:val="16"/>
                </w:rPr>
                <w:t>The messages prevalent in and through exposure to any type of media</w:t>
              </w:r>
            </w:ins>
          </w:p>
        </w:tc>
      </w:tr>
      <w:tr w:rsidR="00FA26BD" w:rsidRPr="00AE367C" w14:paraId="53170CA9" w14:textId="77777777" w:rsidTr="00015922">
        <w:trPr>
          <w:trHeight w:val="49"/>
          <w:jc w:val="center"/>
          <w:ins w:id="4372" w:author="pete jones" w:date="2022-03-02T11:44:00Z"/>
        </w:trPr>
        <w:tc>
          <w:tcPr>
            <w:tcW w:w="451" w:type="dxa"/>
            <w:noWrap/>
            <w:hideMark/>
          </w:tcPr>
          <w:p w14:paraId="455AAD34" w14:textId="77777777" w:rsidR="00FA26BD" w:rsidRPr="00AE367C" w:rsidRDefault="00FA26BD" w:rsidP="00015922">
            <w:pPr>
              <w:contextualSpacing/>
              <w:jc w:val="center"/>
              <w:rPr>
                <w:ins w:id="4373" w:author="pete jones" w:date="2022-03-02T11:44:00Z"/>
                <w:sz w:val="16"/>
                <w:szCs w:val="16"/>
              </w:rPr>
            </w:pPr>
            <w:ins w:id="4374" w:author="pete jones" w:date="2022-03-02T11:44:00Z">
              <w:r w:rsidRPr="00AE367C">
                <w:rPr>
                  <w:sz w:val="16"/>
                  <w:szCs w:val="16"/>
                </w:rPr>
                <w:t>6</w:t>
              </w:r>
            </w:ins>
          </w:p>
        </w:tc>
        <w:tc>
          <w:tcPr>
            <w:tcW w:w="2379" w:type="dxa"/>
            <w:noWrap/>
            <w:hideMark/>
          </w:tcPr>
          <w:p w14:paraId="42B38EE3" w14:textId="77777777" w:rsidR="00FA26BD" w:rsidRPr="00AE367C" w:rsidRDefault="00FA26BD" w:rsidP="00015922">
            <w:pPr>
              <w:contextualSpacing/>
              <w:rPr>
                <w:ins w:id="4375" w:author="pete jones" w:date="2022-03-02T11:44:00Z"/>
                <w:sz w:val="16"/>
                <w:szCs w:val="16"/>
              </w:rPr>
            </w:pPr>
            <w:ins w:id="4376" w:author="pete jones" w:date="2022-03-02T11:44:00Z">
              <w:r w:rsidRPr="00AE367C">
                <w:rPr>
                  <w:sz w:val="16"/>
                  <w:szCs w:val="16"/>
                </w:rPr>
                <w:t>Concomitant curriculum</w:t>
              </w:r>
            </w:ins>
          </w:p>
        </w:tc>
        <w:tc>
          <w:tcPr>
            <w:tcW w:w="4678" w:type="dxa"/>
            <w:hideMark/>
          </w:tcPr>
          <w:p w14:paraId="7D7D82FD" w14:textId="0371A8CD" w:rsidR="00FA26BD" w:rsidRPr="00AE367C" w:rsidRDefault="00FA26BD" w:rsidP="00015922">
            <w:pPr>
              <w:contextualSpacing/>
              <w:rPr>
                <w:ins w:id="4377" w:author="pete jones" w:date="2022-03-02T11:44:00Z"/>
                <w:sz w:val="16"/>
                <w:szCs w:val="16"/>
              </w:rPr>
            </w:pPr>
            <w:ins w:id="4378" w:author="pete jones" w:date="2022-03-02T11:44:00Z">
              <w:r w:rsidRPr="00AE367C">
                <w:rPr>
                  <w:sz w:val="16"/>
                  <w:szCs w:val="16"/>
                </w:rPr>
                <w:t>What is taught or emphasized at home</w:t>
              </w:r>
            </w:ins>
          </w:p>
        </w:tc>
      </w:tr>
      <w:tr w:rsidR="00FA26BD" w:rsidRPr="00AE367C" w14:paraId="7BD1C348" w14:textId="77777777" w:rsidTr="00015922">
        <w:trPr>
          <w:trHeight w:val="124"/>
          <w:jc w:val="center"/>
          <w:ins w:id="4379" w:author="pete jones" w:date="2022-03-02T11:44:00Z"/>
        </w:trPr>
        <w:tc>
          <w:tcPr>
            <w:tcW w:w="451" w:type="dxa"/>
            <w:noWrap/>
            <w:hideMark/>
          </w:tcPr>
          <w:p w14:paraId="364D86D6" w14:textId="77777777" w:rsidR="00FA26BD" w:rsidRPr="00AE367C" w:rsidRDefault="00FA26BD" w:rsidP="00015922">
            <w:pPr>
              <w:contextualSpacing/>
              <w:jc w:val="center"/>
              <w:rPr>
                <w:ins w:id="4380" w:author="pete jones" w:date="2022-03-02T11:44:00Z"/>
                <w:sz w:val="16"/>
                <w:szCs w:val="16"/>
              </w:rPr>
            </w:pPr>
            <w:ins w:id="4381" w:author="pete jones" w:date="2022-03-02T11:44:00Z">
              <w:r w:rsidRPr="00AE367C">
                <w:rPr>
                  <w:sz w:val="16"/>
                  <w:szCs w:val="16"/>
                </w:rPr>
                <w:t>7</w:t>
              </w:r>
            </w:ins>
          </w:p>
        </w:tc>
        <w:tc>
          <w:tcPr>
            <w:tcW w:w="2379" w:type="dxa"/>
            <w:noWrap/>
            <w:hideMark/>
          </w:tcPr>
          <w:p w14:paraId="573A989B" w14:textId="77777777" w:rsidR="00FA26BD" w:rsidRPr="00AE367C" w:rsidRDefault="00FA26BD" w:rsidP="00015922">
            <w:pPr>
              <w:contextualSpacing/>
              <w:rPr>
                <w:ins w:id="4382" w:author="pete jones" w:date="2022-03-02T11:44:00Z"/>
                <w:sz w:val="16"/>
                <w:szCs w:val="16"/>
              </w:rPr>
            </w:pPr>
            <w:ins w:id="4383" w:author="pete jones" w:date="2022-03-02T11:44:00Z">
              <w:r w:rsidRPr="00AE367C">
                <w:rPr>
                  <w:sz w:val="16"/>
                  <w:szCs w:val="16"/>
                </w:rPr>
                <w:t>Rhetorical curriculum</w:t>
              </w:r>
            </w:ins>
          </w:p>
        </w:tc>
        <w:tc>
          <w:tcPr>
            <w:tcW w:w="4678" w:type="dxa"/>
            <w:hideMark/>
          </w:tcPr>
          <w:p w14:paraId="7DFD5C7B" w14:textId="26C8B11C" w:rsidR="00FA26BD" w:rsidRPr="00AE367C" w:rsidRDefault="00FA26BD" w:rsidP="00015922">
            <w:pPr>
              <w:contextualSpacing/>
              <w:rPr>
                <w:ins w:id="4384" w:author="pete jones" w:date="2022-03-02T11:44:00Z"/>
                <w:sz w:val="16"/>
                <w:szCs w:val="16"/>
              </w:rPr>
            </w:pPr>
            <w:ins w:id="4385" w:author="pete jones" w:date="2022-03-02T11:44:00Z">
              <w:r w:rsidRPr="00AE367C">
                <w:rPr>
                  <w:sz w:val="16"/>
                  <w:szCs w:val="16"/>
                </w:rPr>
                <w:t xml:space="preserve">comprised </w:t>
              </w:r>
            </w:ins>
            <w:ins w:id="4386" w:author="pete jones" w:date="2022-03-30T08:12:00Z">
              <w:r w:rsidR="009A23AC">
                <w:rPr>
                  <w:sz w:val="16"/>
                  <w:szCs w:val="16"/>
                </w:rPr>
                <w:t>of</w:t>
              </w:r>
            </w:ins>
            <w:ins w:id="4387" w:author="pete jones" w:date="2022-03-02T11:44:00Z">
              <w:r w:rsidRPr="00AE367C">
                <w:rPr>
                  <w:sz w:val="16"/>
                  <w:szCs w:val="16"/>
                </w:rPr>
                <w:t xml:space="preserve"> ideas offered by policymakers, school officials, administrators, or politicians</w:t>
              </w:r>
            </w:ins>
          </w:p>
        </w:tc>
      </w:tr>
      <w:tr w:rsidR="00FA26BD" w:rsidRPr="00AE367C" w14:paraId="01F6BFAF" w14:textId="77777777" w:rsidTr="00015922">
        <w:trPr>
          <w:trHeight w:val="143"/>
          <w:jc w:val="center"/>
          <w:ins w:id="4388" w:author="pete jones" w:date="2022-03-02T11:44:00Z"/>
        </w:trPr>
        <w:tc>
          <w:tcPr>
            <w:tcW w:w="451" w:type="dxa"/>
            <w:noWrap/>
            <w:hideMark/>
          </w:tcPr>
          <w:p w14:paraId="393D90E0" w14:textId="77777777" w:rsidR="00FA26BD" w:rsidRPr="00AE367C" w:rsidRDefault="00FA26BD" w:rsidP="00015922">
            <w:pPr>
              <w:contextualSpacing/>
              <w:jc w:val="center"/>
              <w:rPr>
                <w:ins w:id="4389" w:author="pete jones" w:date="2022-03-02T11:44:00Z"/>
                <w:sz w:val="16"/>
                <w:szCs w:val="16"/>
              </w:rPr>
            </w:pPr>
            <w:ins w:id="4390" w:author="pete jones" w:date="2022-03-02T11:44:00Z">
              <w:r w:rsidRPr="00AE367C">
                <w:rPr>
                  <w:sz w:val="16"/>
                  <w:szCs w:val="16"/>
                </w:rPr>
                <w:lastRenderedPageBreak/>
                <w:t>8</w:t>
              </w:r>
            </w:ins>
          </w:p>
        </w:tc>
        <w:tc>
          <w:tcPr>
            <w:tcW w:w="2379" w:type="dxa"/>
            <w:noWrap/>
            <w:hideMark/>
          </w:tcPr>
          <w:p w14:paraId="09EBB4A0" w14:textId="77777777" w:rsidR="00FA26BD" w:rsidRPr="00AE367C" w:rsidRDefault="00FA26BD" w:rsidP="00015922">
            <w:pPr>
              <w:contextualSpacing/>
              <w:rPr>
                <w:ins w:id="4391" w:author="pete jones" w:date="2022-03-02T11:44:00Z"/>
                <w:sz w:val="16"/>
                <w:szCs w:val="16"/>
              </w:rPr>
            </w:pPr>
            <w:ins w:id="4392" w:author="pete jones" w:date="2022-03-02T11:44:00Z">
              <w:r w:rsidRPr="00AE367C">
                <w:rPr>
                  <w:sz w:val="16"/>
                  <w:szCs w:val="16"/>
                </w:rPr>
                <w:t>Curriculum-in-use</w:t>
              </w:r>
            </w:ins>
          </w:p>
        </w:tc>
        <w:tc>
          <w:tcPr>
            <w:tcW w:w="4678" w:type="dxa"/>
            <w:hideMark/>
          </w:tcPr>
          <w:p w14:paraId="327D0A09" w14:textId="77777777" w:rsidR="00FA26BD" w:rsidRPr="00AE367C" w:rsidRDefault="00FA26BD" w:rsidP="00015922">
            <w:pPr>
              <w:contextualSpacing/>
              <w:rPr>
                <w:ins w:id="4393" w:author="pete jones" w:date="2022-03-02T11:44:00Z"/>
                <w:sz w:val="16"/>
                <w:szCs w:val="16"/>
              </w:rPr>
            </w:pPr>
            <w:ins w:id="4394" w:author="pete jones" w:date="2022-03-02T11:44:00Z">
              <w:r w:rsidRPr="00AE367C">
                <w:rPr>
                  <w:sz w:val="16"/>
                  <w:szCs w:val="16"/>
                </w:rPr>
                <w:t>The formal curriculum - the actual curriculum that is delivered and presented by each teacher</w:t>
              </w:r>
            </w:ins>
          </w:p>
        </w:tc>
      </w:tr>
      <w:tr w:rsidR="00FA26BD" w:rsidRPr="00AE367C" w14:paraId="77D86B65" w14:textId="77777777" w:rsidTr="00015922">
        <w:trPr>
          <w:trHeight w:val="163"/>
          <w:jc w:val="center"/>
          <w:ins w:id="4395" w:author="pete jones" w:date="2022-03-02T11:44:00Z"/>
        </w:trPr>
        <w:tc>
          <w:tcPr>
            <w:tcW w:w="451" w:type="dxa"/>
            <w:noWrap/>
            <w:hideMark/>
          </w:tcPr>
          <w:p w14:paraId="722449D4" w14:textId="77777777" w:rsidR="00FA26BD" w:rsidRPr="00AE367C" w:rsidRDefault="00FA26BD" w:rsidP="00015922">
            <w:pPr>
              <w:contextualSpacing/>
              <w:jc w:val="center"/>
              <w:rPr>
                <w:ins w:id="4396" w:author="pete jones" w:date="2022-03-02T11:44:00Z"/>
                <w:sz w:val="16"/>
                <w:szCs w:val="16"/>
              </w:rPr>
            </w:pPr>
            <w:ins w:id="4397" w:author="pete jones" w:date="2022-03-02T11:44:00Z">
              <w:r w:rsidRPr="00AE367C">
                <w:rPr>
                  <w:sz w:val="16"/>
                  <w:szCs w:val="16"/>
                </w:rPr>
                <w:t>9</w:t>
              </w:r>
            </w:ins>
          </w:p>
        </w:tc>
        <w:tc>
          <w:tcPr>
            <w:tcW w:w="2379" w:type="dxa"/>
            <w:noWrap/>
            <w:hideMark/>
          </w:tcPr>
          <w:p w14:paraId="75313F21" w14:textId="77777777" w:rsidR="00FA26BD" w:rsidRPr="00AE367C" w:rsidRDefault="00FA26BD" w:rsidP="00015922">
            <w:pPr>
              <w:contextualSpacing/>
              <w:rPr>
                <w:ins w:id="4398" w:author="pete jones" w:date="2022-03-02T11:44:00Z"/>
                <w:sz w:val="16"/>
                <w:szCs w:val="16"/>
              </w:rPr>
            </w:pPr>
            <w:ins w:id="4399" w:author="pete jones" w:date="2022-03-02T11:44:00Z">
              <w:r w:rsidRPr="00AE367C">
                <w:rPr>
                  <w:sz w:val="16"/>
                  <w:szCs w:val="16"/>
                </w:rPr>
                <w:t>Received curriculum</w:t>
              </w:r>
            </w:ins>
          </w:p>
        </w:tc>
        <w:tc>
          <w:tcPr>
            <w:tcW w:w="4678" w:type="dxa"/>
            <w:hideMark/>
          </w:tcPr>
          <w:p w14:paraId="7D4FC228" w14:textId="77777777" w:rsidR="00FA26BD" w:rsidRPr="00AE367C" w:rsidRDefault="00FA26BD" w:rsidP="00015922">
            <w:pPr>
              <w:contextualSpacing/>
              <w:rPr>
                <w:ins w:id="4400" w:author="pete jones" w:date="2022-03-02T11:44:00Z"/>
                <w:sz w:val="16"/>
                <w:szCs w:val="16"/>
              </w:rPr>
            </w:pPr>
            <w:ins w:id="4401" w:author="pete jones" w:date="2022-03-02T11:44:00Z">
              <w:r w:rsidRPr="00AE367C">
                <w:rPr>
                  <w:sz w:val="16"/>
                  <w:szCs w:val="16"/>
                </w:rPr>
                <w:t>those concepts and content that are truly learned and remembered</w:t>
              </w:r>
            </w:ins>
          </w:p>
        </w:tc>
      </w:tr>
      <w:tr w:rsidR="00FA26BD" w:rsidRPr="00AE367C" w14:paraId="7BDF7E97" w14:textId="77777777" w:rsidTr="00015922">
        <w:trPr>
          <w:trHeight w:val="56"/>
          <w:jc w:val="center"/>
          <w:ins w:id="4402" w:author="pete jones" w:date="2022-03-02T11:44:00Z"/>
        </w:trPr>
        <w:tc>
          <w:tcPr>
            <w:tcW w:w="451" w:type="dxa"/>
            <w:noWrap/>
            <w:hideMark/>
          </w:tcPr>
          <w:p w14:paraId="449CED10" w14:textId="77777777" w:rsidR="00FA26BD" w:rsidRPr="00AE367C" w:rsidRDefault="00FA26BD" w:rsidP="00015922">
            <w:pPr>
              <w:contextualSpacing/>
              <w:jc w:val="center"/>
              <w:rPr>
                <w:ins w:id="4403" w:author="pete jones" w:date="2022-03-02T11:44:00Z"/>
                <w:sz w:val="16"/>
                <w:szCs w:val="16"/>
              </w:rPr>
            </w:pPr>
            <w:ins w:id="4404" w:author="pete jones" w:date="2022-03-02T11:44:00Z">
              <w:r w:rsidRPr="00AE367C">
                <w:rPr>
                  <w:sz w:val="16"/>
                  <w:szCs w:val="16"/>
                </w:rPr>
                <w:t>10</w:t>
              </w:r>
            </w:ins>
          </w:p>
        </w:tc>
        <w:tc>
          <w:tcPr>
            <w:tcW w:w="2379" w:type="dxa"/>
            <w:hideMark/>
          </w:tcPr>
          <w:p w14:paraId="533F63E4" w14:textId="77777777" w:rsidR="00FA26BD" w:rsidRPr="00AE367C" w:rsidRDefault="00FA26BD" w:rsidP="00015922">
            <w:pPr>
              <w:contextualSpacing/>
              <w:rPr>
                <w:ins w:id="4405" w:author="pete jones" w:date="2022-03-02T11:44:00Z"/>
                <w:sz w:val="16"/>
                <w:szCs w:val="16"/>
              </w:rPr>
            </w:pPr>
            <w:ins w:id="4406" w:author="pete jones" w:date="2022-03-02T11:44:00Z">
              <w:r w:rsidRPr="00AE367C">
                <w:rPr>
                  <w:sz w:val="16"/>
                  <w:szCs w:val="16"/>
                </w:rPr>
                <w:t>The internal curriculum</w:t>
              </w:r>
            </w:ins>
          </w:p>
        </w:tc>
        <w:tc>
          <w:tcPr>
            <w:tcW w:w="4678" w:type="dxa"/>
            <w:hideMark/>
          </w:tcPr>
          <w:p w14:paraId="41E7FCF1" w14:textId="25E37253" w:rsidR="00FA26BD" w:rsidRPr="00AE367C" w:rsidRDefault="00FA26BD" w:rsidP="00015922">
            <w:pPr>
              <w:contextualSpacing/>
              <w:rPr>
                <w:ins w:id="4407" w:author="pete jones" w:date="2022-03-02T11:44:00Z"/>
                <w:sz w:val="16"/>
                <w:szCs w:val="16"/>
              </w:rPr>
            </w:pPr>
            <w:ins w:id="4408" w:author="pete jones" w:date="2022-03-02T11:44:00Z">
              <w:r w:rsidRPr="00AE367C">
                <w:rPr>
                  <w:sz w:val="16"/>
                  <w:szCs w:val="16"/>
                </w:rPr>
                <w:t xml:space="preserve">Processes, content, </w:t>
              </w:r>
            </w:ins>
            <w:ins w:id="4409" w:author="pete jones" w:date="2022-04-01T15:11:00Z">
              <w:r w:rsidR="00726256">
                <w:rPr>
                  <w:sz w:val="16"/>
                  <w:szCs w:val="16"/>
                </w:rPr>
                <w:t xml:space="preserve">and </w:t>
              </w:r>
            </w:ins>
            <w:ins w:id="4410" w:author="pete jones" w:date="2022-03-02T11:44:00Z">
              <w:r w:rsidRPr="00AE367C">
                <w:rPr>
                  <w:sz w:val="16"/>
                  <w:szCs w:val="16"/>
                </w:rPr>
                <w:t>knowledge combined with the experiences and realities of the learner to create new knowledge.</w:t>
              </w:r>
            </w:ins>
          </w:p>
        </w:tc>
      </w:tr>
      <w:tr w:rsidR="00FA26BD" w:rsidRPr="00AE367C" w14:paraId="6282CB81" w14:textId="77777777" w:rsidTr="00015922">
        <w:trPr>
          <w:trHeight w:val="76"/>
          <w:jc w:val="center"/>
          <w:ins w:id="4411" w:author="pete jones" w:date="2022-03-02T11:44:00Z"/>
        </w:trPr>
        <w:tc>
          <w:tcPr>
            <w:tcW w:w="451" w:type="dxa"/>
            <w:noWrap/>
            <w:hideMark/>
          </w:tcPr>
          <w:p w14:paraId="48086D47" w14:textId="77777777" w:rsidR="00FA26BD" w:rsidRPr="00AE367C" w:rsidRDefault="00FA26BD" w:rsidP="00015922">
            <w:pPr>
              <w:contextualSpacing/>
              <w:jc w:val="center"/>
              <w:rPr>
                <w:ins w:id="4412" w:author="pete jones" w:date="2022-03-02T11:44:00Z"/>
                <w:sz w:val="16"/>
                <w:szCs w:val="16"/>
              </w:rPr>
            </w:pPr>
            <w:ins w:id="4413" w:author="pete jones" w:date="2022-03-02T11:44:00Z">
              <w:r w:rsidRPr="00AE367C">
                <w:rPr>
                  <w:sz w:val="16"/>
                  <w:szCs w:val="16"/>
                </w:rPr>
                <w:t>11</w:t>
              </w:r>
            </w:ins>
          </w:p>
        </w:tc>
        <w:tc>
          <w:tcPr>
            <w:tcW w:w="2379" w:type="dxa"/>
            <w:noWrap/>
            <w:hideMark/>
          </w:tcPr>
          <w:p w14:paraId="0655118A" w14:textId="77777777" w:rsidR="00FA26BD" w:rsidRPr="00AE367C" w:rsidRDefault="00FA26BD" w:rsidP="00015922">
            <w:pPr>
              <w:contextualSpacing/>
              <w:rPr>
                <w:ins w:id="4414" w:author="pete jones" w:date="2022-03-02T11:44:00Z"/>
                <w:sz w:val="16"/>
                <w:szCs w:val="16"/>
              </w:rPr>
            </w:pPr>
            <w:ins w:id="4415" w:author="pete jones" w:date="2022-03-02T11:44:00Z">
              <w:r w:rsidRPr="00AE367C">
                <w:rPr>
                  <w:sz w:val="16"/>
                  <w:szCs w:val="16"/>
                </w:rPr>
                <w:t>The electronic curriculum</w:t>
              </w:r>
            </w:ins>
          </w:p>
        </w:tc>
        <w:tc>
          <w:tcPr>
            <w:tcW w:w="4678" w:type="dxa"/>
            <w:hideMark/>
          </w:tcPr>
          <w:p w14:paraId="088E9F52" w14:textId="77777777" w:rsidR="00FA26BD" w:rsidRPr="00AE367C" w:rsidRDefault="00FA26BD" w:rsidP="00015922">
            <w:pPr>
              <w:contextualSpacing/>
              <w:rPr>
                <w:ins w:id="4416" w:author="pete jones" w:date="2022-03-02T11:44:00Z"/>
                <w:sz w:val="16"/>
                <w:szCs w:val="16"/>
              </w:rPr>
            </w:pPr>
            <w:ins w:id="4417" w:author="pete jones" w:date="2022-03-02T11:44:00Z">
              <w:r w:rsidRPr="00AE367C">
                <w:rPr>
                  <w:sz w:val="16"/>
                  <w:szCs w:val="16"/>
                </w:rPr>
                <w:t>Those lessons learned through searching the Internet for information</w:t>
              </w:r>
            </w:ins>
          </w:p>
        </w:tc>
      </w:tr>
    </w:tbl>
    <w:p w14:paraId="4EC5EEFA" w14:textId="7A6D202C" w:rsidR="00FA26BD" w:rsidRDefault="00FA26BD" w:rsidP="00FA26BD">
      <w:pPr>
        <w:pStyle w:val="Caption"/>
        <w:rPr>
          <w:ins w:id="4418" w:author="pete jones" w:date="2022-03-02T11:44:00Z"/>
        </w:rPr>
      </w:pPr>
      <w:bookmarkStart w:id="4419" w:name="_Ref96351088"/>
      <w:bookmarkStart w:id="4420" w:name="_Toc99719278"/>
      <w:ins w:id="4421" w:author="pete jones" w:date="2022-03-02T11:44:00Z">
        <w:r>
          <w:t xml:space="preserve">Figure </w:t>
        </w:r>
      </w:ins>
      <w:ins w:id="4422" w:author="pete jones" w:date="2022-03-10T14:38:00Z">
        <w:r w:rsidR="00CE4F4E">
          <w:fldChar w:fldCharType="begin"/>
        </w:r>
        <w:r w:rsidR="00CE4F4E">
          <w:instrText xml:space="preserve"> STYLEREF 1 \s </w:instrText>
        </w:r>
      </w:ins>
      <w:r w:rsidR="00CE4F4E">
        <w:fldChar w:fldCharType="separate"/>
      </w:r>
      <w:r w:rsidR="00D94147">
        <w:rPr>
          <w:noProof/>
        </w:rPr>
        <w:t>2</w:t>
      </w:r>
      <w:ins w:id="4423"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424" w:author="pete jones" w:date="2022-04-05T11:31:00Z">
        <w:r w:rsidR="00D94147">
          <w:rPr>
            <w:noProof/>
          </w:rPr>
          <w:t>15</w:t>
        </w:r>
      </w:ins>
      <w:ins w:id="4425" w:author="pete jones" w:date="2022-03-10T14:38:00Z">
        <w:r w:rsidR="00CE4F4E">
          <w:fldChar w:fldCharType="end"/>
        </w:r>
      </w:ins>
      <w:bookmarkEnd w:id="4419"/>
      <w:ins w:id="4426" w:author="pete jones" w:date="2022-03-02T11:44:00Z">
        <w:r>
          <w:t xml:space="preserve">: Types of Curriculum - </w:t>
        </w:r>
        <w:r>
          <w:fldChar w:fldCharType="begin" w:fldLock="1"/>
        </w:r>
        <w:r>
          <w:instrText>ADDIN CSL_CITATION {"citationItems":[{"id":"ITEM-1","itemData":{"author":[{"dropping-particle":"","family":"Wilson","given":"Owen Ed D","non-dropping-particle":"","parse-names":false,"suffix":""}],"id":"ITEM-1","issued":{"date-parts":[["2006"]]},"title":"Types of curriculum Definitions of the different types of curriculum","type":"report"},"uris":["http://www.mendeley.com/documents/?uuid=5402c0bb-2c03-3dd5-a9c6-f6fb759057c3"]}],"mendeley":{"formattedCitation":"(Wilson, 2006)","plainTextFormattedCitation":"(Wilson, 2006)","previouslyFormattedCitation":"(Wilson, 2006)"},"properties":{"noteIndex":0},"schema":"https://github.com/citation-style-language/schema/raw/master/csl-citation.json"}</w:instrText>
        </w:r>
        <w:r>
          <w:fldChar w:fldCharType="separate"/>
        </w:r>
        <w:r w:rsidRPr="00AE367C">
          <w:rPr>
            <w:i w:val="0"/>
            <w:noProof/>
          </w:rPr>
          <w:t>(Wilson, 2006)</w:t>
        </w:r>
        <w:bookmarkEnd w:id="4420"/>
        <w:r>
          <w:fldChar w:fldCharType="end"/>
        </w:r>
      </w:ins>
    </w:p>
    <w:p w14:paraId="1A6DC1DE" w14:textId="61DE0CB8" w:rsidR="00FA26BD" w:rsidRDefault="004766EE" w:rsidP="00FA26BD">
      <w:pPr>
        <w:rPr>
          <w:ins w:id="4427" w:author="pete jones" w:date="2022-03-02T11:44:00Z"/>
        </w:rPr>
      </w:pPr>
      <w:ins w:id="4428" w:author="pete jones" w:date="2022-03-30T20:19:00Z">
        <w:r>
          <w:t>Fundamental</w:t>
        </w:r>
      </w:ins>
      <w:ins w:id="4429" w:author="pete jones" w:date="2022-03-02T11:44:00Z">
        <w:r w:rsidR="00FA26BD">
          <w:t xml:space="preserve"> ideas in the curriculum design process require </w:t>
        </w:r>
      </w:ins>
      <w:ins w:id="4430" w:author="pete jones" w:date="2022-03-30T08:12:00Z">
        <w:r w:rsidR="009A23AC">
          <w:t>focusing</w:t>
        </w:r>
      </w:ins>
      <w:ins w:id="4431" w:author="pete jones" w:date="2022-03-02T11:44:00Z">
        <w:r w:rsidR="00FA26BD">
          <w:t xml:space="preserve"> on the questions of purpose while simultaneously addressing implementation issues and the scaffolding of assessment outcomes. I.e., “which competencies and their comparative importance?”, </w:t>
        </w:r>
        <w:r w:rsidR="00FA26BD">
          <w:fldChar w:fldCharType="begin" w:fldLock="1"/>
        </w:r>
        <w:r w:rsidR="00FA26BD">
          <w:instrText>ADDIN CSL_CITATION {"citationItems":[{"id":"ITEM-1","itemData":{"abstract":"Designing a curriculum is a multifaceted challenge that includes questions about learning goals, such as Which competencies are important for professional practice? and What should the relative emphasis be among them? Faculty decisions can be informed by practitioner's opinions, expressed as ratings of importance to professional practice for each of ABET's eleven competencies (Criterion 3a-k). This meta-analysis combines importance ratings by 5978 engineers in ten different studies, published 1992 through 2007. Multiple comparison procedures on the mean ratings for each competency show six distinct levels of importance: 1) (highest importance) problem solving and communication, 2) ethics, 3) lifelong learning, 4) experiments, teams, engineering tools, and design, 5) (average importance) \"math, science, and engineering knowledge\", and 6) (lowest importance) contemporary issues and understanding the impact of one's work. Ratings of two non-ABET competencies fell between the top two levels: \"decision-making\" and \"commitment to achieving goals\". Others compared with the third level, including: \"able to transition…to the industrial environment\", \"project management\", and \"leadership skills\". Engineering curricula whose graduates will thrive in practice must develop competencies beyond the traditional emphasis on \"math, science, and engineering knowledge\", and possibly beyond ABET's eleven.","author":[{"dropping-particle":"","family":"Passow","given":"Honor J","non-dropping-particle":"","parse-names":false,"suffix":""}],"id":"ITEM-1","issued":{"date-parts":[["2007"]]},"title":"WHAT COMPETENCIES SHOULD ENGINEERING PROGRAMS EMPHASIZE? A META-ANALYSIS OF PRACTITIONERS' OPINIONS INFORMS CURRICULAR DESIGN","type":"article-journal"},"uris":["http://www.mendeley.com/documents/?uuid=f063da29-5668-348d-8ac6-c95d62bccf28"]}],"mendeley":{"formattedCitation":"(Passow, 2007)","plainTextFormattedCitation":"(Passow, 2007)","previouslyFormattedCitation":"(Passow, 2007)"},"properties":{"noteIndex":0},"schema":"https://github.com/citation-style-language/schema/raw/master/csl-citation.json"}</w:instrText>
        </w:r>
        <w:r w:rsidR="00FA26BD">
          <w:fldChar w:fldCharType="separate"/>
        </w:r>
        <w:r w:rsidR="00FA26BD" w:rsidRPr="00513114">
          <w:rPr>
            <w:noProof/>
          </w:rPr>
          <w:t>(Passow, 2007)</w:t>
        </w:r>
        <w:r w:rsidR="00FA26BD">
          <w:fldChar w:fldCharType="end"/>
        </w:r>
        <w:r w:rsidR="00FA26BD">
          <w:t xml:space="preserve">.  </w:t>
        </w:r>
      </w:ins>
      <w:ins w:id="4432" w:author="pete jones" w:date="2022-03-30T20:19:00Z">
        <w:r>
          <w:t>Passow describes the term “competencies” in the context of the questions</w:t>
        </w:r>
      </w:ins>
      <w:ins w:id="4433" w:author="pete jones" w:date="2022-03-02T11:44:00Z">
        <w:r w:rsidR="00FA26BD">
          <w:t xml:space="preserve"> as the “knowledge, skills, abilities, attitudes, and other characteristics that enable a person to perform skilfully…”. The definition of knowledge references the </w:t>
        </w:r>
      </w:ins>
      <w:ins w:id="4434" w:author="pete jones" w:date="2022-03-30T20:19:00Z">
        <w:r>
          <w:t>four</w:t>
        </w:r>
      </w:ins>
      <w:ins w:id="4435" w:author="pete jones" w:date="2022-03-02T11:44:00Z">
        <w:r w:rsidR="00FA26BD">
          <w:t xml:space="preserve"> dimensions of knowledge, factual, conceptual, procedural, and metacognitive, described by </w:t>
        </w:r>
        <w:r w:rsidR="00FA26BD">
          <w:fldChar w:fldCharType="begin" w:fldLock="1"/>
        </w:r>
        <w:r w:rsidR="00FA26BD">
          <w:instrText>ADDIN CSL_CITATION {"citationItems":[{"id":"ITEM-1","itemData":{"ISBN":"0321084055","abstract":"Given the Handbook's longevity and importance, one may reasonably ask Why would anybody tinker with a publication that has such a record? Why is a revi- sion necessary? We have two reasons. First, there is a need to refocus educa- tors' attention on the value of the original Handbook, not only as a historical document but also as one that in many respects was \"ahead of its time\" (Rohwer and Sloane, 1994). We believe that many of the ideas in the Handbook are valuable to today's educators as they struggle with problems associated XXII Preface with the design and implementation of accountability programs, standards- based curriculums, and authentic assessments.","author":[{"dropping-particle":"","family":"Anderson","given":"Lorin W","non-dropping-particle":"","parse-names":false,"suffix":""},{"dropping-particle":"","family":"Krathwohl Peter W Airasian","given":"David 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id":"ITEM-1","issued":{"date-parts":[["2001"]]},"title":"Taxonomy for_ Assessing a Revision 0F Bl00M'S Tax0N0My 0F Educati0Nal Objectives","type":"book"},"uris":["http://www.mendeley.com/documents/?uuid=2a4daa88-4595-499d-a180-446c0ad4135c"]}],"mendeley":{"formattedCitation":"(Anderson &lt;i&gt;et al.&lt;/i&gt;, 2001)","plainTextFormattedCitation":"(Anderson et al., 2001)","previouslyFormattedCitation":"(Anderson &lt;i&gt;et al.&lt;/i&gt;, 2001)"},"properties":{"noteIndex":0},"schema":"https://github.com/citation-style-language/schema/raw/master/csl-citation.json"}</w:instrText>
        </w:r>
        <w:r w:rsidR="00FA26BD">
          <w:fldChar w:fldCharType="separate"/>
        </w:r>
        <w:r w:rsidR="00FA26BD" w:rsidRPr="00627572">
          <w:rPr>
            <w:noProof/>
          </w:rPr>
          <w:t xml:space="preserve">(Anderson </w:t>
        </w:r>
        <w:r w:rsidR="00FA26BD" w:rsidRPr="00627572">
          <w:rPr>
            <w:i/>
            <w:noProof/>
          </w:rPr>
          <w:t>et al.</w:t>
        </w:r>
        <w:r w:rsidR="00FA26BD" w:rsidRPr="00627572">
          <w:rPr>
            <w:noProof/>
          </w:rPr>
          <w:t>, 2001)</w:t>
        </w:r>
        <w:r w:rsidR="00FA26BD">
          <w:fldChar w:fldCharType="end"/>
        </w:r>
        <w:r w:rsidR="00FA26BD">
          <w:t>.</w:t>
        </w:r>
      </w:ins>
    </w:p>
    <w:p w14:paraId="7FB31B57" w14:textId="5EA6BBBD" w:rsidR="00FA26BD" w:rsidRDefault="00FA26BD" w:rsidP="00FA26BD">
      <w:pPr>
        <w:rPr>
          <w:ins w:id="4436" w:author="pete jones" w:date="2022-03-02T11:44:00Z"/>
        </w:rPr>
      </w:pPr>
      <w:ins w:id="4437" w:author="pete jones" w:date="2022-03-02T11:44:00Z">
        <w:r>
          <w:t xml:space="preserve">The evolution of outcome-based accreditation suggests a shift in focus on the role of the teacher in the design and implementation of curriculum, moving towards a </w:t>
        </w:r>
      </w:ins>
      <w:ins w:id="4438" w:author="pete jones" w:date="2022-03-30T20:20:00Z">
        <w:r w:rsidR="004766EE">
          <w:t>position</w:t>
        </w:r>
      </w:ins>
      <w:ins w:id="4439" w:author="pete jones" w:date="2022-03-02T11:44:00Z">
        <w:r>
          <w:t xml:space="preserve"> that promotes skills acquisition. This shift in emphasis brings culture change into the dynamic of curriculum design, demanding changes to course dynamics and forcing the question of competency emphasis, e.g., </w:t>
        </w:r>
      </w:ins>
      <w:ins w:id="4440" w:author="pete jones" w:date="2022-03-30T20:20:00Z">
        <w:r w:rsidR="004766EE">
          <w:t>applying</w:t>
        </w:r>
      </w:ins>
      <w:ins w:id="4441" w:author="pete jones" w:date="2022-03-02T11:44:00Z">
        <w:r>
          <w:t xml:space="preserve"> mathematics and engineering science over the ability to communicate effectively.</w:t>
        </w:r>
      </w:ins>
    </w:p>
    <w:p w14:paraId="152CD391" w14:textId="4A8E93F7" w:rsidR="00FA26BD" w:rsidRDefault="00FA26BD" w:rsidP="00FA26BD">
      <w:pPr>
        <w:rPr>
          <w:ins w:id="4442" w:author="pete jones" w:date="2022-03-02T11:44:00Z"/>
        </w:rPr>
      </w:pPr>
      <w:ins w:id="4443" w:author="pete jones" w:date="2022-03-02T11:44:00Z">
        <w:r>
          <w:t xml:space="preserve">This culture change has been slow to materialise into innovative curriculum design. Goldberg wrote of “the fundamental myth of engineering - i.e., </w:t>
        </w:r>
      </w:ins>
      <w:ins w:id="4444" w:author="pete jones" w:date="2022-03-30T08:13:00Z">
        <w:r w:rsidR="009A23AC">
          <w:t xml:space="preserve">the </w:t>
        </w:r>
      </w:ins>
      <w:ins w:id="4445" w:author="pete jones" w:date="2022-03-02T11:44:00Z">
        <w:r w:rsidRPr="002C7116">
          <w:t>supremacy of basic research over all other engineering academic activities</w:t>
        </w:r>
        <w:r>
          <w:t xml:space="preserve">” </w:t>
        </w:r>
        <w:r>
          <w:fldChar w:fldCharType="begin" w:fldLock="1"/>
        </w:r>
        <w:r>
          <w:instrText>ADDIN CSL_CITATION {"citationItems":[{"id":"ITEM-1","itemData":{"abstract":"Change is coming to engineering education, but many reform eeorts have proceeded without explicitly examining the current prime movers of change, the forces that resist change, or the facets or foci of the system that are most in need of change. This essay frames the current debate by examining these things. Speciically, change is seen as being motivated by external competitive and technological forces. Resistance to change is viewed as being reinforced by the fundamental myth of engineering education that asserts the supremacy of basic research over all other engineering academic activities. After providing evidence that the myth resulted largely from an overestimation of the role of science and an underestimation of the role of engineering in World War II, the essay considers needed organizational, integrative, and programatic changes. Key among these are the proposal to create student-faculty teams responsible for delivering a quality education, a proposal for bottom-up alliances with industrial clients, and a number of proposals aimed at helping the profession explore its human, philosophical, and historical underpinnings. The essay concludes by warning that times of great change risk making matters worse through the unintended consequences of reform. A principled methodology of reform is suggested that advocates distributed and competitive implementation together with planning and evaluation based on understanding the special risks of losing systemic knowledge that is diicult to articulate.","author":[{"dropping-particle":"","family":"Goldberg","given":"David E","non-dropping-particle":"","parse-names":false,"suffix":""}],"id":"ITEM-1","issued":{"date-parts":[["1994"]]},"number-of-pages":"17","title":"Change in Engineering Education: One Myth, Two Scenarios, and Three Foci","type":"report"},"locator":"1","uris":["http://www.mendeley.com/documents/?uuid=8b48595c-ba35-3f23-b5df-4f49dffa0c65"]}],"mendeley":{"formattedCitation":"(Goldberg, 1994, p. 1)","plainTextFormattedCitation":"(Goldberg, 1994, p. 1)","previouslyFormattedCitation":"(Goldberg, 1994, p. 1)"},"properties":{"noteIndex":0},"schema":"https://github.com/citation-style-language/schema/raw/master/csl-citation.json"}</w:instrText>
        </w:r>
        <w:r>
          <w:fldChar w:fldCharType="separate"/>
        </w:r>
        <w:r w:rsidRPr="00E80352">
          <w:rPr>
            <w:noProof/>
          </w:rPr>
          <w:t>(Goldberg, 1994, p. 1)</w:t>
        </w:r>
        <w:r>
          <w:fldChar w:fldCharType="end"/>
        </w:r>
        <w:r>
          <w:t>.   Goldberg describes the myth poignantly as it encourages engineering academics primarily to consider themselves as scientists and ignore the other competencies of engineering as practi</w:t>
        </w:r>
      </w:ins>
      <w:ins w:id="4446" w:author="pete jones" w:date="2022-03-30T08:13:00Z">
        <w:r w:rsidR="009A23AC">
          <w:t>s</w:t>
        </w:r>
      </w:ins>
      <w:ins w:id="4447" w:author="pete jones" w:date="2022-03-02T11:44:00Z">
        <w:r>
          <w:t xml:space="preserve">ed by the students we educate. </w:t>
        </w:r>
      </w:ins>
      <w:ins w:id="4448" w:author="pete jones" w:date="2022-03-30T08:13:00Z">
        <w:r w:rsidR="009A23AC">
          <w:t>Before</w:t>
        </w:r>
      </w:ins>
      <w:ins w:id="4449" w:author="pete jones" w:date="2022-03-02T11:44:00Z">
        <w:r>
          <w:t xml:space="preserve"> MOOC</w:t>
        </w:r>
      </w:ins>
      <w:ins w:id="4450" w:author="pete jones" w:date="2022-03-30T08:13:00Z">
        <w:r w:rsidR="009A23AC">
          <w:t>s</w:t>
        </w:r>
      </w:ins>
      <w:ins w:id="4451" w:author="pete jones" w:date="2022-03-02T11:44:00Z">
        <w:r>
          <w:t xml:space="preserve">, Goldberg predicted two </w:t>
        </w:r>
      </w:ins>
      <w:ins w:id="4452" w:author="pete jones" w:date="2022-03-30T20:20:00Z">
        <w:r w:rsidR="004766EE">
          <w:t xml:space="preserve">driving change scenarios: “compelling competitive and technological factors” drive </w:t>
        </w:r>
      </w:ins>
      <w:ins w:id="4453" w:author="pete jones" w:date="2022-04-04T12:55:00Z">
        <w:r w:rsidR="00581B3D">
          <w:t>universities' significant economies of scale and competitive strateg</w:t>
        </w:r>
      </w:ins>
      <w:ins w:id="4454" w:author="pete jones" w:date="2022-03-30T20:20:00Z">
        <w:r w:rsidR="004766EE">
          <w:t>ies</w:t>
        </w:r>
      </w:ins>
      <w:ins w:id="4455" w:author="pete jones" w:date="2022-03-02T11:44:00Z">
        <w:r>
          <w:t xml:space="preserve"> </w:t>
        </w:r>
        <w:r>
          <w:fldChar w:fldCharType="begin" w:fldLock="1"/>
        </w:r>
        <w:r>
          <w:instrText>ADDIN CSL_CITATION {"citationItems":[{"id":"ITEM-1","itemData":{"abstract":"Change is coming to engineering education, but many reform eeorts have proceeded without explicitly examining the current prime movers of change, the forces that resist change, or the facets or foci of the system that are most in need of change. This essay frames the current debate by examining these things. Speciically, change is seen as being motivated by external competitive and technological forces. Resistance to change is viewed as being reinforced by the fundamental myth of engineering education that asserts the supremacy of basic research over all other engineering academic activities. After providing evidence that the myth resulted largely from an overestimation of the role of science and an underestimation of the role of engineering in World War II, the essay considers needed organizational, integrative, and programatic changes. Key among these are the proposal to create student-faculty teams responsible for delivering a quality education, a proposal for bottom-up alliances with industrial clients, and a number of proposals aimed at helping the profession explore its human, philosophical, and historical underpinnings. The essay concludes by warning that times of great change risk making matters worse through the unintended consequences of reform. A principled methodology of reform is suggested that advocates distributed and competitive implementation together with planning and evaluation based on understanding the special risks of losing systemic knowledge that is diicult to articulate.","author":[{"dropping-particle":"","family":"Goldberg","given":"David E","non-dropping-particle":"","parse-names":false,"suffix":""}],"id":"ITEM-1","issued":{"date-parts":[["1994"]]},"number-of-pages":"17","title":"Change in Engineering Education: One Myth, Two Scenarios, and Three Foci","type":"report"},"locator":"15","uris":["http://www.mendeley.com/documents/?uuid=8b48595c-ba35-3f23-b5df-4f49dffa0c65"]}],"mendeley":{"formattedCitation":"(Goldberg, 1994, p. 15)","plainTextFormattedCitation":"(Goldberg, 1994, p. 15)","previouslyFormattedCitation":"(Goldberg, 1994, p. 15)"},"properties":{"noteIndex":0},"schema":"https://github.com/citation-style-language/schema/raw/master/csl-citation.json"}</w:instrText>
        </w:r>
        <w:r>
          <w:fldChar w:fldCharType="separate"/>
        </w:r>
        <w:r w:rsidRPr="00E80352">
          <w:rPr>
            <w:noProof/>
          </w:rPr>
          <w:t>(Goldberg, 1994, p. 15)</w:t>
        </w:r>
        <w:r>
          <w:fldChar w:fldCharType="end"/>
        </w:r>
        <w:r>
          <w:t xml:space="preserve">. He indicates that curriculum (re)design requires more than </w:t>
        </w:r>
      </w:ins>
      <w:ins w:id="4456" w:author="pete jones" w:date="2022-03-30T20:20:00Z">
        <w:r w:rsidR="004766EE">
          <w:t>academic input;</w:t>
        </w:r>
      </w:ins>
      <w:ins w:id="4457" w:author="pete jones" w:date="2022-03-02T11:44:00Z">
        <w:r>
          <w:t xml:space="preserve"> it can best be achieved by collaboration between industry, the organisation, and the innovation in the </w:t>
        </w:r>
        <w:r>
          <w:lastRenderedPageBreak/>
          <w:t xml:space="preserve">implementation strategies. Finally, he warns that </w:t>
        </w:r>
      </w:ins>
      <w:ins w:id="4458" w:author="pete jones" w:date="2022-03-30T20:21:00Z">
        <w:r w:rsidR="004766EE">
          <w:t>significan</w:t>
        </w:r>
      </w:ins>
      <w:ins w:id="4459" w:author="pete jones" w:date="2022-03-02T11:44:00Z">
        <w:r>
          <w:t>t change risk</w:t>
        </w:r>
      </w:ins>
      <w:ins w:id="4460" w:author="pete jones" w:date="2022-03-30T12:41:00Z">
        <w:r w:rsidR="00042512">
          <w:t>s</w:t>
        </w:r>
      </w:ins>
      <w:ins w:id="4461" w:author="pete jones" w:date="2022-03-02T11:44:00Z">
        <w:r>
          <w:t xml:space="preserve"> making matters worse through the unintended consequences of reform </w:t>
        </w:r>
        <w:r>
          <w:fldChar w:fldCharType="begin" w:fldLock="1"/>
        </w:r>
        <w:r>
          <w:instrText>ADDIN CSL_CITATION {"citationItems":[{"id":"ITEM-1","itemData":{"abstract":"Change is coming to engineering education, but many reform eeorts have proceeded without explicitly examining the current prime movers of change, the forces that resist change, or the facets or foci of the system that are most in need of change. This essay frames the current debate by examining these things. Speciically, change is seen as being motivated by external competitive and technological forces. Resistance to change is viewed as being reinforced by the fundamental myth of engineering education that asserts the supremacy of basic research over all other engineering academic activities. After providing evidence that the myth resulted largely from an overestimation of the role of science and an underestimation of the role of engineering in World War II, the essay considers needed organizational, integrative, and programatic changes. Key among these are the proposal to create student-faculty teams responsible for delivering a quality education, a proposal for bottom-up alliances with industrial clients, and a number of proposals aimed at helping the profession explore its human, philosophical, and historical underpinnings. The essay concludes by warning that times of great change risk making matters worse through the unintended consequences of reform. A principled methodology of reform is suggested that advocates distributed and competitive implementation together with planning and evaluation based on understanding the special risks of losing systemic knowledge that is diicult to articulate.","author":[{"dropping-particle":"","family":"Goldberg","given":"David E","non-dropping-particle":"","parse-names":false,"suffix":""}],"id":"ITEM-1","issued":{"date-parts":[["1994"]]},"number-of-pages":"17","title":"Change in Engineering Education: One Myth, Two Scenarios, and Three Foci","type":"report"},"locator":"14","uris":["http://www.mendeley.com/documents/?uuid=8b48595c-ba35-3f23-b5df-4f49dffa0c65"]}],"mendeley":{"formattedCitation":"(Goldberg, 1994, p. 14)","plainTextFormattedCitation":"(Goldberg, 1994, p. 14)","previouslyFormattedCitation":"(Goldberg, 1994, p. 14)"},"properties":{"noteIndex":0},"schema":"https://github.com/citation-style-language/schema/raw/master/csl-citation.json"}</w:instrText>
        </w:r>
        <w:r>
          <w:fldChar w:fldCharType="separate"/>
        </w:r>
        <w:r w:rsidRPr="00E80352">
          <w:rPr>
            <w:noProof/>
          </w:rPr>
          <w:t>(Goldberg, 1994, p. 14)</w:t>
        </w:r>
        <w:r>
          <w:fldChar w:fldCharType="end"/>
        </w:r>
        <w:r>
          <w:t>.</w:t>
        </w:r>
      </w:ins>
    </w:p>
    <w:p w14:paraId="73BD17FF" w14:textId="4E19DA58" w:rsidR="00FA26BD" w:rsidRDefault="00FA26BD" w:rsidP="00FA26BD">
      <w:pPr>
        <w:rPr>
          <w:ins w:id="4462" w:author="pete jones" w:date="2022-03-02T11:44:00Z"/>
        </w:rPr>
      </w:pPr>
      <w:ins w:id="4463" w:author="pete jones" w:date="2022-03-02T11:44:00Z">
        <w:r>
          <w:t>Ha</w:t>
        </w:r>
      </w:ins>
      <w:ins w:id="4464" w:author="pete jones" w:date="2022-03-30T08:13:00Z">
        <w:r w:rsidR="009A23AC">
          <w:t>ve</w:t>
        </w:r>
      </w:ins>
      <w:ins w:id="4465" w:author="pete jones" w:date="2022-03-02T11:44:00Z">
        <w:r>
          <w:t xml:space="preserve"> there been any significant enhancements in the engineering curriculum since 1994? In 2006 a study by 8 US academic institutions undertook a dissection of engineering courses on offer in the US. The goal </w:t>
        </w:r>
      </w:ins>
      <w:ins w:id="4466" w:author="pete jones" w:date="2022-03-30T20:21:00Z">
        <w:r w:rsidR="004766EE">
          <w:t xml:space="preserve">is to </w:t>
        </w:r>
      </w:ins>
      <w:ins w:id="4467" w:author="pete jones" w:date="2022-03-02T11:44:00Z">
        <w:r>
          <w:t xml:space="preserve">assemble engineering course requirements to understand how to make </w:t>
        </w:r>
      </w:ins>
      <w:ins w:id="4468" w:author="pete jones" w:date="2022-03-30T20:22:00Z">
        <w:r w:rsidR="004766EE">
          <w:t>programmes</w:t>
        </w:r>
      </w:ins>
      <w:ins w:id="4469" w:author="pete jones" w:date="2022-03-02T11:44:00Z">
        <w:r>
          <w:t xml:space="preserve"> more attractive without sacrificing technical rigo</w:t>
        </w:r>
      </w:ins>
      <w:ins w:id="4470" w:author="pete jones" w:date="2022-03-30T08:13:00Z">
        <w:r w:rsidR="009A23AC">
          <w:t>u</w:t>
        </w:r>
      </w:ins>
      <w:ins w:id="4471" w:author="pete jones" w:date="2022-03-02T11:44:00Z">
        <w:r>
          <w:t xml:space="preserve">r. The study enabled similarities between offerings and the impact of ABET outcomes on the design of the curriculum. </w:t>
        </w:r>
      </w:ins>
      <w:ins w:id="4472" w:author="pete jones" w:date="2022-03-30T20:22:00Z">
        <w:r w:rsidR="004766EE">
          <w:t>The study c</w:t>
        </w:r>
      </w:ins>
      <w:ins w:id="4473" w:author="pete jones" w:date="2022-03-02T11:44:00Z">
        <w:r>
          <w:t>onclud</w:t>
        </w:r>
      </w:ins>
      <w:ins w:id="4474" w:author="pete jones" w:date="2022-03-30T20:22:00Z">
        <w:r w:rsidR="004766EE">
          <w:t xml:space="preserve">ed </w:t>
        </w:r>
      </w:ins>
      <w:ins w:id="4475" w:author="pete jones" w:date="2022-03-02T11:44:00Z">
        <w:r>
          <w:t xml:space="preserve">that gains would be through greater integration of engineering </w:t>
        </w:r>
        <w:r>
          <w:fldChar w:fldCharType="begin" w:fldLock="1"/>
        </w:r>
        <w:r>
          <w:instrText>ADDIN CSL_CITATION {"citationItems":[{"id":"ITEM-1","itemData":{"DOI":"10.1002/j.2168-9830.2006.tb00896.x","ISSN":"10694730","abstract":"This study has dissected the current curriculum in mechanical engineering into a list of required topics. The list indicates what material is currendy considered to be the essential body of knowledge for graduating mechanical engineering students. It also provides a measure of the extent to which curricula differ from institution to institution. There is similarity in core material required among the institutions which we considered, but each one adds distinct requirements which give it an individual flavor or emphasis. The list reveals some of the differences among degree programs. While institutions have adjusted curricula to conform to the ABET engineering criteria, how they fulfill the \"technical skill\" outcomes is clearer than how they fulfill the \"professional skill\" outcomes. This survey shows that dissecting a degree program into required topics is useful for curriculum reform, as it provides a baseline to study the curriculum at a level more finely grained than a course.","author":[{"dropping-particle":"","family":"Jarosz","given":"Jeffrey P.","non-dropping-particle":"","parse-names":false,"suffix":""},{"dropping-particle":"","family":"Busch-Vishniac","given":"Ilene J.","non-dropping-particle":"","parse-names":false,"suffix":""}],"container-title":"Journal of Engineering Education","id":"ITEM-1","issue":"3","issued":{"date-parts":[["2006"]]},"page":"241-248","title":"A topical analysis of mechanical engineering curricula","type":"article-journal","volume":"95"},"locator":"241","uris":["http://www.mendeley.com/documents/?uuid=08add6be-1a7d-495f-bd92-d2237a457a99"]}],"mendeley":{"formattedCitation":"(Jarosz and Busch-Vishniac, 2006, p. 241)","plainTextFormattedCitation":"(Jarosz and Busch-Vishniac, 2006, p. 241)","previouslyFormattedCitation":"(Jarosz and Busch-Vishniac, 2006, p. 241)"},"properties":{"noteIndex":0},"schema":"https://github.com/citation-style-language/schema/raw/master/csl-citation.json"}</w:instrText>
        </w:r>
        <w:r>
          <w:fldChar w:fldCharType="separate"/>
        </w:r>
        <w:r w:rsidRPr="008338E5">
          <w:rPr>
            <w:noProof/>
          </w:rPr>
          <w:t>(Jarosz and Busch-Vishniac, 2006, p. 241)</w:t>
        </w:r>
        <w:r>
          <w:fldChar w:fldCharType="end"/>
        </w:r>
        <w:r>
          <w:t xml:space="preserve">. The study revealed </w:t>
        </w:r>
      </w:ins>
      <w:ins w:id="4476" w:author="pete jones" w:date="2022-03-30T20:23:00Z">
        <w:r w:rsidR="004766EE">
          <w:t xml:space="preserve">the </w:t>
        </w:r>
      </w:ins>
      <w:ins w:id="4477" w:author="pete jones" w:date="2022-03-02T11:44:00Z">
        <w:r>
          <w:t>scope to remove certain elements (“cleansing”) and increase flexibility. There was also evidence that the engineering curriculum had not significantly changed with the update in ABET requirements</w:t>
        </w:r>
      </w:ins>
      <w:ins w:id="4478" w:author="pete jones" w:date="2022-03-30T20:23:00Z">
        <w:r w:rsidR="004766EE">
          <w:t>. T</w:t>
        </w:r>
      </w:ins>
      <w:ins w:id="4479" w:author="pete jones" w:date="2022-03-02T11:44:00Z">
        <w:r>
          <w:t xml:space="preserve">here remains an emphasis on </w:t>
        </w:r>
        <w:r w:rsidRPr="00CF4601">
          <w:t>conveying</w:t>
        </w:r>
        <w:r>
          <w:t xml:space="preserve"> </w:t>
        </w:r>
        <w:r w:rsidRPr="00CF4601">
          <w:t>knowledge, not on improving competencies</w:t>
        </w:r>
        <w:r>
          <w:t xml:space="preserve">. The study concluded that the process of review, topic by topic, was symptomatic of disparities between the objectives and implementation of curricula and a practice that was “long overdue” for change </w:t>
        </w:r>
        <w:r>
          <w:fldChar w:fldCharType="begin" w:fldLock="1"/>
        </w:r>
        <w:r>
          <w:instrText>ADDIN CSL_CITATION {"citationItems":[{"id":"ITEM-1","itemData":{"DOI":"10.1002/j.2168-9830.2006.tb00896.x","ISSN":"10694730","abstract":"This study has dissected the current curriculum in mechanical engineering into a list of required topics. The list indicates what material is currendy considered to be the essential body of knowledge for graduating mechanical engineering students. It also provides a measure of the extent to which curricula differ from institution to institution. There is similarity in core material required among the institutions which we considered, but each one adds distinct requirements which give it an individual flavor or emphasis. The list reveals some of the differences among degree programs. While institutions have adjusted curricula to conform to the ABET engineering criteria, how they fulfill the \"technical skill\" outcomes is clearer than how they fulfill the \"professional skill\" outcomes. This survey shows that dissecting a degree program into required topics is useful for curriculum reform, as it provides a baseline to study the curriculum at a level more finely grained than a course.","author":[{"dropping-particle":"","family":"Jarosz","given":"Jeffrey P.","non-dropping-particle":"","parse-names":false,"suffix":""},{"dropping-particle":"","family":"Busch-Vishniac","given":"Ilene J.","non-dropping-particle":"","parse-names":false,"suffix":""}],"container-title":"Journal of Engineering Education","id":"ITEM-1","issue":"3","issued":{"date-parts":[["2006"]]},"page":"241-248","title":"A topical analysis of mechanical engineering curricula","type":"article-journal","volume":"95"},"locator":"247","uris":["http://www.mendeley.com/documents/?uuid=08add6be-1a7d-495f-bd92-d2237a457a99"]}],"mendeley":{"formattedCitation":"(Jarosz and Busch-Vishniac, 2006, p. 247)","plainTextFormattedCitation":"(Jarosz and Busch-Vishniac, 2006, p. 247)","previouslyFormattedCitation":"(Jarosz and Busch-Vishniac, 2006, p. 247)"},"properties":{"noteIndex":0},"schema":"https://github.com/citation-style-language/schema/raw/master/csl-citation.json"}</w:instrText>
        </w:r>
        <w:r>
          <w:fldChar w:fldCharType="separate"/>
        </w:r>
        <w:r w:rsidRPr="00FE2EBC">
          <w:rPr>
            <w:noProof/>
          </w:rPr>
          <w:t>(Jarosz and Busch-Vishniac, 2006, p. 247)</w:t>
        </w:r>
        <w:r>
          <w:fldChar w:fldCharType="end"/>
        </w:r>
        <w:r>
          <w:t>.</w:t>
        </w:r>
      </w:ins>
    </w:p>
    <w:p w14:paraId="384E85ED" w14:textId="77777777" w:rsidR="00FA26BD" w:rsidRPr="005562F2" w:rsidRDefault="00FA26BD" w:rsidP="00FA26BD">
      <w:pPr>
        <w:rPr>
          <w:ins w:id="4480" w:author="pete jones" w:date="2022-03-02T11:44:00Z"/>
          <w:b/>
          <w:bCs/>
        </w:rPr>
      </w:pPr>
      <w:ins w:id="4481" w:author="pete jones" w:date="2022-03-02T11:44:00Z">
        <w:r w:rsidRPr="005562F2">
          <w:rPr>
            <w:b/>
            <w:bCs/>
          </w:rPr>
          <w:t>Academic plans for curriculum design</w:t>
        </w:r>
      </w:ins>
    </w:p>
    <w:p w14:paraId="3774AB57" w14:textId="301A826F" w:rsidR="00FA26BD" w:rsidRDefault="00FA26BD" w:rsidP="00FA26BD">
      <w:pPr>
        <w:rPr>
          <w:ins w:id="4482" w:author="pete jones" w:date="2022-03-02T11:44:00Z"/>
        </w:rPr>
      </w:pPr>
      <w:ins w:id="4483" w:author="pete jones" w:date="2022-03-02T11:44:00Z">
        <w:r>
          <w:t>The literature suggests a</w:t>
        </w:r>
      </w:ins>
      <w:ins w:id="4484" w:author="pete jones" w:date="2022-03-30T20:23:00Z">
        <w:r w:rsidR="004766EE">
          <w:t xml:space="preserve"> vague</w:t>
        </w:r>
      </w:ins>
      <w:ins w:id="4485" w:author="pete jones" w:date="2022-03-02T11:44:00Z">
        <w:r>
          <w:t xml:space="preserve"> understanding of “curriculum”</w:t>
        </w:r>
      </w:ins>
      <w:ins w:id="4486" w:author="pete jones" w:date="2022-03-30T20:23:00Z">
        <w:r w:rsidR="004766EE">
          <w:t>;</w:t>
        </w:r>
      </w:ins>
      <w:ins w:id="4487" w:author="pete jones" w:date="2022-03-02T11:44:00Z">
        <w:r>
          <w:t xml:space="preserve"> consequently</w:t>
        </w:r>
      </w:ins>
      <w:ins w:id="4488" w:author="pete jones" w:date="2022-03-30T08:13:00Z">
        <w:r w:rsidR="009A23AC">
          <w:t>,</w:t>
        </w:r>
      </w:ins>
      <w:ins w:id="4489" w:author="pete jones" w:date="2022-03-02T11:44:00Z">
        <w:r>
          <w:t xml:space="preserve"> the process is approached with di</w:t>
        </w:r>
      </w:ins>
      <w:ins w:id="4490" w:author="pete jones" w:date="2022-03-30T20:23:00Z">
        <w:r w:rsidR="004766EE">
          <w:t>fferent</w:t>
        </w:r>
      </w:ins>
      <w:ins w:id="4491" w:author="pete jones" w:date="2022-03-02T11:44:00Z">
        <w:r>
          <w:t xml:space="preserve"> aims, albeit with common knowledge of the need to clarify student experiences.  Studies imply that curriculum planning results in a “tinkering” with structure, which inevitably falls short of an intended aim to provide a fundamental advancement in student learning. Where groups are formed to discuss </w:t>
        </w:r>
      </w:ins>
      <w:ins w:id="4492" w:author="pete jones" w:date="2022-03-30T20:24:00Z">
        <w:r w:rsidR="004766EE">
          <w:t xml:space="preserve">the </w:t>
        </w:r>
      </w:ins>
      <w:ins w:id="4493" w:author="pete jones" w:date="2022-03-02T11:44:00Z">
        <w:r>
          <w:t xml:space="preserve">curriculum, they will bring </w:t>
        </w:r>
      </w:ins>
      <w:ins w:id="4494" w:author="pete jones" w:date="2022-03-30T20:24:00Z">
        <w:r w:rsidR="004766EE">
          <w:t>person</w:t>
        </w:r>
      </w:ins>
      <w:ins w:id="4495" w:author="pete jones" w:date="2022-03-02T11:44:00Z">
        <w:r>
          <w:t>al insights to the process</w:t>
        </w:r>
      </w:ins>
      <w:ins w:id="4496" w:author="pete jones" w:date="2022-03-30T20:24:00Z">
        <w:r w:rsidR="004766EE">
          <w:t>,</w:t>
        </w:r>
      </w:ins>
      <w:ins w:id="4497" w:author="pete jones" w:date="2022-03-02T11:44:00Z">
        <w:r>
          <w:t xml:space="preserve"> and the purpose of such an activity does not begin with a clear strategy or framework. To address this uncertainty</w:t>
        </w:r>
      </w:ins>
      <w:ins w:id="4498" w:author="pete jones" w:date="2022-03-30T20:24:00Z">
        <w:r w:rsidR="004766EE">
          <w:t>,</w:t>
        </w:r>
      </w:ins>
      <w:ins w:id="4499" w:author="pete jones" w:date="2022-03-02T11:44:00Z">
        <w:r>
          <w:t xml:space="preserve"> the concept of an academic plan that fosters a deliberate</w:t>
        </w:r>
        <w:r w:rsidRPr="00184D61">
          <w:t xml:space="preserve"> process of decision making</w:t>
        </w:r>
        <w:r>
          <w:t xml:space="preserve"> is proposed. Within this literature</w:t>
        </w:r>
      </w:ins>
      <w:ins w:id="4500" w:author="pete jones" w:date="2022-03-30T08:13:00Z">
        <w:r w:rsidR="009A23AC">
          <w:t>,</w:t>
        </w:r>
      </w:ins>
      <w:ins w:id="4501" w:author="pete jones" w:date="2022-03-02T11:44:00Z">
        <w:r>
          <w:t xml:space="preserve"> the authors form a view of curriculum planning that should include decision making on a range of elements </w:t>
        </w:r>
      </w:ins>
      <w:ins w:id="4502" w:author="pete jones" w:date="2022-03-30T08:13:00Z">
        <w:r w:rsidR="009A23AC">
          <w:t>that</w:t>
        </w:r>
      </w:ins>
      <w:ins w:id="4503" w:author="pete jones" w:date="2022-03-02T11:44:00Z">
        <w:r>
          <w:t xml:space="preserve"> have been identified as salient to all types of institutes and curriculum design and builds upon research evidence from each of the preceding three decades </w:t>
        </w:r>
        <w:r>
          <w:fldChar w:fldCharType="begin" w:fldLock="1"/>
        </w:r>
        <w:r>
          <w:instrText>ADDIN CSL_CITATION {"citationItems":[{"id":"ITEM-1","itemData":{"author":[{"dropping-particle":"","family":"Lattuca","given":"Lisa R.","non-dropping-particle":"","parse-names":false,"suffix":""},{"dropping-particle":"","family":"Stark","given":"Joan S.","non-dropping-particle":"","parse-names":false,"suffix":""}],"edition":"2","id":"ITEM-1","issued":{"date-parts":[["2009"]]},"number-of-pages":"400","publisher":"Jossey-Bass","title":"SHAPING THE COLLEGE CURRICULUM","type":"book"},"locator":"4 &amp; 6","uris":["http://www.mendeley.com/documents/?uuid=9c02fee1-1b81-37be-9738-eda4e0f9c9ad"]}],"mendeley":{"formattedCitation":"(Lattuca and Stark, 2009, pp. 4 &amp; 6)","plainTextFormattedCitation":"(Lattuca and Stark, 2009, pp. 4 &amp; 6)","previouslyFormattedCitation":"(Lattuca and Stark, 2009, pp. 4 &amp; 6)"},"properties":{"noteIndex":0},"schema":"https://github.com/citation-style-language/schema/raw/master/csl-citation.json"}</w:instrText>
        </w:r>
        <w:r>
          <w:fldChar w:fldCharType="separate"/>
        </w:r>
        <w:r w:rsidRPr="001B4476">
          <w:rPr>
            <w:noProof/>
          </w:rPr>
          <w:t>(Lattuca and Stark, 2009, pp. 4 &amp; 6)</w:t>
        </w:r>
        <w:r>
          <w:fldChar w:fldCharType="end"/>
        </w:r>
        <w:r>
          <w:t>. The author</w:t>
        </w:r>
      </w:ins>
      <w:ins w:id="4504" w:author="pete jones" w:date="2022-03-30T08:14:00Z">
        <w:r w:rsidR="009A23AC">
          <w:t>'</w:t>
        </w:r>
      </w:ins>
      <w:ins w:id="4505" w:author="pete jones" w:date="2022-03-02T11:44:00Z">
        <w:r>
          <w:t xml:space="preserve">s curriculum planning process is framed within </w:t>
        </w:r>
      </w:ins>
      <w:ins w:id="4506" w:author="pete jones" w:date="2022-03-30T20:25:00Z">
        <w:r w:rsidR="004766EE">
          <w:t>the</w:t>
        </w:r>
      </w:ins>
      <w:ins w:id="4507" w:author="pete jones" w:date="2022-03-02T11:44:00Z">
        <w:r>
          <w:t xml:space="preserve"> term a “sociocultural” context, as illustrated diagrammatically in </w:t>
        </w:r>
        <w:r>
          <w:fldChar w:fldCharType="begin"/>
        </w:r>
        <w:r>
          <w:instrText xml:space="preserve"> REF _Ref96620268 \h </w:instrText>
        </w:r>
      </w:ins>
      <w:ins w:id="4508" w:author="pete jones" w:date="2022-03-02T11:44:00Z">
        <w:r>
          <w:fldChar w:fldCharType="separate"/>
        </w:r>
      </w:ins>
      <w:ins w:id="4509" w:author="pete jones" w:date="2022-04-05T11:31:00Z">
        <w:r w:rsidR="00D94147">
          <w:t xml:space="preserve">Figure </w:t>
        </w:r>
        <w:r w:rsidR="00D94147">
          <w:rPr>
            <w:noProof/>
          </w:rPr>
          <w:t>2</w:t>
        </w:r>
        <w:r w:rsidR="00D94147">
          <w:noBreakHyphen/>
        </w:r>
        <w:r w:rsidR="00D94147">
          <w:rPr>
            <w:noProof/>
          </w:rPr>
          <w:t>16</w:t>
        </w:r>
      </w:ins>
      <w:ins w:id="4510" w:author="pete jones" w:date="2022-03-02T11:44:00Z">
        <w:r>
          <w:fldChar w:fldCharType="end"/>
        </w:r>
        <w:r>
          <w:t xml:space="preserve">, which emphasises the multi-layered collaborative context of the process. With the </w:t>
        </w:r>
        <w:r>
          <w:lastRenderedPageBreak/>
          <w:t xml:space="preserve">proposed planning framework arise two phrases curriculum </w:t>
        </w:r>
        <w:r w:rsidRPr="00332057">
          <w:rPr>
            <w:i/>
            <w:iCs/>
          </w:rPr>
          <w:t>planning</w:t>
        </w:r>
        <w:r>
          <w:t xml:space="preserve"> and curriculum </w:t>
        </w:r>
        <w:r w:rsidRPr="00332057">
          <w:rPr>
            <w:i/>
            <w:iCs/>
          </w:rPr>
          <w:t>design</w:t>
        </w:r>
        <w:r>
          <w:t xml:space="preserve">. </w:t>
        </w:r>
      </w:ins>
      <w:ins w:id="4511" w:author="pete jones" w:date="2022-03-30T20:26:00Z">
        <w:r w:rsidR="004766EE">
          <w:t>P</w:t>
        </w:r>
      </w:ins>
      <w:ins w:id="4512" w:author="pete jones" w:date="2022-03-02T11:44:00Z">
        <w:r w:rsidRPr="00F702B0">
          <w:rPr>
            <w:i/>
            <w:iCs/>
          </w:rPr>
          <w:t>lanning</w:t>
        </w:r>
        <w:r>
          <w:t xml:space="preserve"> refers to existing activities, and </w:t>
        </w:r>
        <w:r w:rsidRPr="00F702B0">
          <w:rPr>
            <w:i/>
            <w:iCs/>
          </w:rPr>
          <w:t>design</w:t>
        </w:r>
        <w:r>
          <w:t xml:space="preserve"> describes a more deliberate approach</w:t>
        </w:r>
      </w:ins>
      <w:ins w:id="4513" w:author="pete jones" w:date="2022-03-30T20:25:00Z">
        <w:r w:rsidR="004766EE">
          <w:t>,</w:t>
        </w:r>
      </w:ins>
      <w:ins w:id="4514" w:author="pete jones" w:date="2022-03-02T11:44:00Z">
        <w:r>
          <w:t xml:space="preserve"> as illustrated in their academic plan model. Interestingly, </w:t>
        </w:r>
        <w:r w:rsidRPr="00F702B0">
          <w:rPr>
            <w:i/>
            <w:iCs/>
          </w:rPr>
          <w:t>planning</w:t>
        </w:r>
        <w:r>
          <w:t xml:space="preserve"> sugges</w:t>
        </w:r>
      </w:ins>
      <w:ins w:id="4515" w:author="pete jones" w:date="2022-03-30T20:26:00Z">
        <w:r w:rsidR="004766EE">
          <w:t>ts</w:t>
        </w:r>
      </w:ins>
      <w:ins w:id="4516" w:author="pete jones" w:date="2022-03-02T11:44:00Z">
        <w:r>
          <w:t xml:space="preserve"> a process that many academics recognise, whereas </w:t>
        </w:r>
        <w:r w:rsidRPr="00F702B0">
          <w:rPr>
            <w:i/>
            <w:iCs/>
          </w:rPr>
          <w:t>design</w:t>
        </w:r>
        <w:r>
          <w:t xml:space="preserve"> infers a deliberate process encompassing both planning and analysis. The analysis elements tak</w:t>
        </w:r>
      </w:ins>
      <w:ins w:id="4517" w:author="pete jones" w:date="2022-03-30T08:14:00Z">
        <w:r w:rsidR="009A23AC">
          <w:t>e</w:t>
        </w:r>
      </w:ins>
      <w:ins w:id="4518" w:author="pete jones" w:date="2022-03-02T11:44:00Z">
        <w:r>
          <w:t xml:space="preserve"> a design perspective in reverse, </w:t>
        </w:r>
        <w:r w:rsidRPr="00F702B0">
          <w:t>that is,</w:t>
        </w:r>
      </w:ins>
    </w:p>
    <w:p w14:paraId="11DE0512" w14:textId="4EB6DD49" w:rsidR="00FA26BD" w:rsidRDefault="00FA26BD">
      <w:pPr>
        <w:ind w:left="720"/>
        <w:rPr>
          <w:ins w:id="4519" w:author="pete jones" w:date="2022-03-02T11:44:00Z"/>
        </w:rPr>
      </w:pPr>
      <w:ins w:id="4520" w:author="pete jones" w:date="2022-03-02T11:44:00Z">
        <w:r w:rsidRPr="00F702B0">
          <w:rPr>
            <w:i/>
            <w:iCs/>
          </w:rPr>
          <w:t>the process of analysing the curriculum plan to determine whether it contains the assumptions, structures, and activities necessary to meet the objectives, William Toombs (1978),</w:t>
        </w:r>
        <w:r>
          <w:t xml:space="preserve"> </w:t>
        </w:r>
        <w:r>
          <w:fldChar w:fldCharType="begin" w:fldLock="1"/>
        </w:r>
        <w:r>
          <w:instrText>ADDIN CSL_CITATION {"citationItems":[{"id":"ITEM-1","itemData":{"author":[{"dropping-particle":"","family":"Lattuca","given":"Lisa R.","non-dropping-particle":"","parse-names":false,"suffix":""},{"dropping-particle":"","family":"Stark","given":"Joan S.","non-dropping-particle":"","parse-names":false,"suffix":""}],"edition":"2","id":"ITEM-1","issued":{"date-parts":[["2009"]]},"number-of-pages":"400","publisher":"Jossey-Bass","title":"SHAPING THE COLLEGE CURRICULUM","type":"book"},"locator":"19","uris":["http://www.mendeley.com/documents/?uuid=9c02fee1-1b81-37be-9738-eda4e0f9c9ad"]}],"mendeley":{"formattedCitation":"(Lattuca and Stark, 2009, p. 19)","plainTextFormattedCitation":"(Lattuca and Stark, 2009, p. 19)","previouslyFormattedCitation":"(Lattuca and Stark, 2009, p. 19)"},"properties":{"noteIndex":0},"schema":"https://github.com/citation-style-language/schema/raw/master/csl-citation.json"}</w:instrText>
        </w:r>
        <w:r>
          <w:fldChar w:fldCharType="separate"/>
        </w:r>
        <w:r w:rsidRPr="00F702B0">
          <w:rPr>
            <w:noProof/>
          </w:rPr>
          <w:t>(Lattuca and Stark, 2009, p. 19)</w:t>
        </w:r>
        <w:r>
          <w:fldChar w:fldCharType="end"/>
        </w:r>
      </w:ins>
    </w:p>
    <w:p w14:paraId="0D753C90" w14:textId="7994BE7B" w:rsidR="00FA26BD" w:rsidRDefault="00726256" w:rsidP="00FA26BD">
      <w:pPr>
        <w:rPr>
          <w:ins w:id="4521" w:author="pete jones" w:date="2022-03-02T11:44:00Z"/>
        </w:rPr>
      </w:pPr>
      <w:ins w:id="4522" w:author="pete jones" w:date="2022-04-01T15:11:00Z">
        <w:r>
          <w:t>The authors have stressed the more deliberate curriculum design processes by making this distinction</w:t>
        </w:r>
      </w:ins>
      <w:ins w:id="4523" w:author="pete jones" w:date="2022-03-02T11:44:00Z">
        <w:r w:rsidR="00FA26BD" w:rsidRPr="00F702B0">
          <w:t>.</w:t>
        </w:r>
        <w:r w:rsidR="00FA26BD">
          <w:t xml:space="preserve">  The text </w:t>
        </w:r>
      </w:ins>
      <w:ins w:id="4524" w:author="pete jones" w:date="2022-03-30T20:27:00Z">
        <w:r w:rsidR="004766EE">
          <w:t>illustrates</w:t>
        </w:r>
      </w:ins>
      <w:ins w:id="4525" w:author="pete jones" w:date="2022-03-02T11:44:00Z">
        <w:r w:rsidR="00FA26BD">
          <w:t xml:space="preserve"> the challenge using a pragmatic approach to solving the issues that predominate the </w:t>
        </w:r>
      </w:ins>
      <w:ins w:id="4526" w:author="pete jones" w:date="2022-03-30T20:27:00Z">
        <w:r w:rsidR="004766EE">
          <w:t>operation</w:t>
        </w:r>
      </w:ins>
      <w:ins w:id="4527" w:author="pete jones" w:date="2022-03-02T11:44:00Z">
        <w:r w:rsidR="00FA26BD">
          <w:t xml:space="preserve"> of </w:t>
        </w:r>
      </w:ins>
      <w:ins w:id="4528" w:author="pete jones" w:date="2022-03-30T08:14:00Z">
        <w:r w:rsidR="009A23AC">
          <w:t xml:space="preserve">the </w:t>
        </w:r>
      </w:ins>
      <w:ins w:id="4529" w:author="pete jones" w:date="2022-03-02T11:44:00Z">
        <w:r w:rsidR="00FA26BD">
          <w:t>curriculum.</w:t>
        </w:r>
      </w:ins>
    </w:p>
    <w:p w14:paraId="65A11C8E" w14:textId="77777777" w:rsidR="00FA26BD" w:rsidRDefault="00FA26BD" w:rsidP="00FA26BD">
      <w:pPr>
        <w:jc w:val="center"/>
        <w:rPr>
          <w:ins w:id="4530" w:author="pete jones" w:date="2022-03-02T11:44:00Z"/>
        </w:rPr>
      </w:pPr>
      <w:ins w:id="4531" w:author="pete jones" w:date="2022-03-02T11:44:00Z">
        <w:r>
          <w:rPr>
            <w:noProof/>
          </w:rPr>
          <w:drawing>
            <wp:inline distT="0" distB="0" distL="0" distR="0" wp14:anchorId="2FCA1732" wp14:editId="66AE53D3">
              <wp:extent cx="5306886" cy="3360753"/>
              <wp:effectExtent l="0" t="0" r="8255" b="0"/>
              <wp:docPr id="345253001" name="Picture 3452530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9"/>
                      <a:stretch>
                        <a:fillRect/>
                      </a:stretch>
                    </pic:blipFill>
                    <pic:spPr>
                      <a:xfrm>
                        <a:off x="0" y="0"/>
                        <a:ext cx="5318591" cy="3368166"/>
                      </a:xfrm>
                      <a:prstGeom prst="rect">
                        <a:avLst/>
                      </a:prstGeom>
                    </pic:spPr>
                  </pic:pic>
                </a:graphicData>
              </a:graphic>
            </wp:inline>
          </w:drawing>
        </w:r>
      </w:ins>
    </w:p>
    <w:p w14:paraId="70D14EEC" w14:textId="28D355CF" w:rsidR="00FA26BD" w:rsidRDefault="00FA26BD" w:rsidP="00FA26BD">
      <w:pPr>
        <w:pStyle w:val="Caption"/>
        <w:rPr>
          <w:ins w:id="4532" w:author="pete jones" w:date="2022-03-02T11:44:00Z"/>
        </w:rPr>
      </w:pPr>
      <w:bookmarkStart w:id="4533" w:name="_Ref96620268"/>
      <w:bookmarkStart w:id="4534" w:name="_Toc99719279"/>
      <w:ins w:id="4535" w:author="pete jones" w:date="2022-03-02T11:44:00Z">
        <w:r>
          <w:t xml:space="preserve">Figure </w:t>
        </w:r>
      </w:ins>
      <w:ins w:id="4536" w:author="pete jones" w:date="2022-03-10T14:38:00Z">
        <w:r w:rsidR="00CE4F4E">
          <w:fldChar w:fldCharType="begin"/>
        </w:r>
        <w:r w:rsidR="00CE4F4E">
          <w:instrText xml:space="preserve"> STYLEREF 1 \s </w:instrText>
        </w:r>
      </w:ins>
      <w:r w:rsidR="00CE4F4E">
        <w:fldChar w:fldCharType="separate"/>
      </w:r>
      <w:r w:rsidR="00D94147">
        <w:rPr>
          <w:noProof/>
        </w:rPr>
        <w:t>2</w:t>
      </w:r>
      <w:ins w:id="453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538" w:author="pete jones" w:date="2022-04-05T11:31:00Z">
        <w:r w:rsidR="00D94147">
          <w:rPr>
            <w:noProof/>
          </w:rPr>
          <w:t>16</w:t>
        </w:r>
      </w:ins>
      <w:ins w:id="4539" w:author="pete jones" w:date="2022-03-10T14:38:00Z">
        <w:r w:rsidR="00CE4F4E">
          <w:fldChar w:fldCharType="end"/>
        </w:r>
      </w:ins>
      <w:bookmarkEnd w:id="4533"/>
      <w:ins w:id="4540" w:author="pete jones" w:date="2022-03-02T11:44:00Z">
        <w:r>
          <w:t xml:space="preserve">: </w:t>
        </w:r>
        <w:r w:rsidRPr="007759E7">
          <w:t>ACADEMIC PLANS IN SOCIOCULTURAL CONTEXT</w:t>
        </w:r>
        <w:r>
          <w:t xml:space="preserve">, </w:t>
        </w:r>
        <w:r>
          <w:fldChar w:fldCharType="begin" w:fldLock="1"/>
        </w:r>
        <w:r>
          <w:instrText>ADDIN CSL_CITATION {"citationItems":[{"id":"ITEM-1","itemData":{"author":[{"dropping-particle":"","family":"Lattuca","given":"Lisa R.","non-dropping-particle":"","parse-names":false,"suffix":""},{"dropping-particle":"","family":"Stark","given":"Joan S.","non-dropping-particle":"","parse-names":false,"suffix":""}],"edition":"2","id":"ITEM-1","issued":{"date-parts":[["2009"]]},"number-of-pages":"400","publisher":"Jossey-Bass","title":"SHAPING THE COLLEGE CURRICULUM","type":"book"},"locator":"5","uris":["http://www.mendeley.com/documents/?uuid=9c02fee1-1b81-37be-9738-eda4e0f9c9ad"]}],"mendeley":{"formattedCitation":"(Lattuca and Stark, 2009, p. 5)","plainTextFormattedCitation":"(Lattuca and Stark, 2009, p. 5)","previouslyFormattedCitation":"(Lattuca and Stark, 2009, p. 5)"},"properties":{"noteIndex":0},"schema":"https://github.com/citation-style-language/schema/raw/master/csl-citation.json"}</w:instrText>
        </w:r>
        <w:r>
          <w:fldChar w:fldCharType="separate"/>
        </w:r>
        <w:r w:rsidRPr="000F3AC3">
          <w:rPr>
            <w:i w:val="0"/>
            <w:noProof/>
          </w:rPr>
          <w:t>(Lattuca and Stark, 2009, p. 5)</w:t>
        </w:r>
        <w:bookmarkEnd w:id="4534"/>
        <w:r>
          <w:fldChar w:fldCharType="end"/>
        </w:r>
      </w:ins>
    </w:p>
    <w:p w14:paraId="28CD9DAF" w14:textId="3B5B7EB3" w:rsidR="00FA26BD" w:rsidRDefault="00FA26BD" w:rsidP="00FA26BD">
      <w:pPr>
        <w:rPr>
          <w:ins w:id="4541" w:author="pete jones" w:date="2022-03-02T11:44:00Z"/>
        </w:rPr>
      </w:pPr>
      <w:ins w:id="4542" w:author="pete jones" w:date="2022-03-02T11:44:00Z">
        <w:r>
          <w:t xml:space="preserve">The academic plan approach is evident within the </w:t>
        </w:r>
        <w:r w:rsidRPr="00B574FF">
          <w:t>Guidelines for Programme and Course Design and Review</w:t>
        </w:r>
        <w:r>
          <w:t xml:space="preserve">, published by  </w:t>
        </w:r>
        <w:r>
          <w:fldChar w:fldCharType="begin" w:fldLock="1"/>
        </w:r>
        <w:r>
          <w:instrText>ADDIN CSL_CITATION {"citationItems":[{"id":"ITEM-1","itemData":{"abstract":"This document aims to provide guidance on programme and course design that is both practical and informed by the strategic priorities set out in the University’s Learning and Teaching Strategy (2011-15). Any new programme or course, or major revision to existing provision, needs to reflect these strategic priorities and meet the requirements of our diverse student body. It also needs to be informed by good practice in programme/course design","author":[{"dropping-particle":"","family":"University of Glasgow","given":"","non-dropping-particle":"","parse-names":false,"suffix":""}],"id":"ITEM-1","issued":{"date-parts":[["2017"]]},"page":"19","title":"Course Reiew Guidance","type":"article"},"uris":["http://www.mendeley.com/documents/?uuid=246a43a1-8b5b-487f-a026-4b739b18ec93"]}],"mendeley":{"formattedCitation":"(University of Glasgow, 2017)","plainTextFormattedCitation":"(University of Glasgow, 2017)","previouslyFormattedCitation":"(University of Glasgow, 2017)"},"properties":{"noteIndex":0},"schema":"https://github.com/citation-style-language/schema/raw/master/csl-citation.json"}</w:instrText>
        </w:r>
        <w:r>
          <w:fldChar w:fldCharType="separate"/>
        </w:r>
        <w:r w:rsidRPr="00B574FF">
          <w:rPr>
            <w:noProof/>
          </w:rPr>
          <w:t>(</w:t>
        </w:r>
      </w:ins>
      <w:ins w:id="4543" w:author="pete jones" w:date="2022-03-30T12:41:00Z">
        <w:r w:rsidR="00042512">
          <w:rPr>
            <w:noProof/>
          </w:rPr>
          <w:t>the</w:t>
        </w:r>
      </w:ins>
      <w:ins w:id="4544" w:author="pete jones" w:date="2022-03-30T08:14:00Z">
        <w:r w:rsidR="009A23AC">
          <w:rPr>
            <w:noProof/>
          </w:rPr>
          <w:t xml:space="preserve"> </w:t>
        </w:r>
      </w:ins>
      <w:ins w:id="4545" w:author="pete jones" w:date="2022-03-02T11:44:00Z">
        <w:r w:rsidRPr="00B574FF">
          <w:rPr>
            <w:noProof/>
          </w:rPr>
          <w:t>University of Glasgow, 2017)</w:t>
        </w:r>
        <w:r>
          <w:fldChar w:fldCharType="end"/>
        </w:r>
        <w:r>
          <w:t xml:space="preserve">, and that of the Aston University approach to implementing a CDIO model </w:t>
        </w:r>
        <w:r>
          <w:fldChar w:fldCharType="begin" w:fldLock="1"/>
        </w:r>
        <w:r>
          <w:instrText>ADDIN CSL_CITATION {"citationItems":[{"id":"ITEM-1","itemData":{"author":[{"dropping-particle":"","family":"Thomson","given":"Gareth","non-dropping-particle":"","parse-names":false,"suffix":""}],"id":"ITEM-1","issued":{"date-parts":[["2016"]]},"title":"The Aston Approach Background to CDIO","type":"report"},"uris":["http://www.mendeley.com/documents/?uuid=997e2eb8-4603-3ce2-969b-1a1253c62afd"]}],"mendeley":{"formattedCitation":"(Thomson, 2016)","plainTextFormattedCitation":"(Thomson, 2016)","previouslyFormattedCitation":"(Thomson, 2016)"},"properties":{"noteIndex":0},"schema":"https://github.com/citation-style-language/schema/raw/master/csl-citation.json"}</w:instrText>
        </w:r>
        <w:r>
          <w:fldChar w:fldCharType="separate"/>
        </w:r>
        <w:r w:rsidRPr="00B574FF">
          <w:rPr>
            <w:noProof/>
          </w:rPr>
          <w:t>(Thomson, 2016)</w:t>
        </w:r>
        <w:r>
          <w:fldChar w:fldCharType="end"/>
        </w:r>
        <w:r>
          <w:t xml:space="preserve">. </w:t>
        </w:r>
      </w:ins>
    </w:p>
    <w:p w14:paraId="7327166B" w14:textId="77777777" w:rsidR="00FA26BD" w:rsidRPr="00A03185" w:rsidRDefault="00FA26BD" w:rsidP="00FA26BD">
      <w:pPr>
        <w:rPr>
          <w:ins w:id="4546" w:author="pete jones" w:date="2022-03-02T11:44:00Z"/>
          <w:b/>
          <w:bCs/>
          <w:u w:val="single"/>
        </w:rPr>
      </w:pPr>
      <w:ins w:id="4547" w:author="pete jones" w:date="2022-03-02T11:44:00Z">
        <w:r w:rsidRPr="00A03185">
          <w:rPr>
            <w:b/>
            <w:bCs/>
            <w:u w:val="single"/>
          </w:rPr>
          <w:t>CDIO model</w:t>
        </w:r>
        <w:r>
          <w:rPr>
            <w:b/>
            <w:bCs/>
            <w:u w:val="single"/>
          </w:rPr>
          <w:t xml:space="preserve"> -</w:t>
        </w:r>
        <w:r w:rsidRPr="00A03185">
          <w:rPr>
            <w:b/>
            <w:bCs/>
            <w:u w:val="single"/>
          </w:rPr>
          <w:t xml:space="preserve"> </w:t>
        </w:r>
        <w:r w:rsidRPr="00A03185">
          <w:rPr>
            <w:b/>
            <w:bCs/>
          </w:rPr>
          <w:t>integrated curriculum design</w:t>
        </w:r>
      </w:ins>
    </w:p>
    <w:p w14:paraId="65FAEFEE" w14:textId="720A077D" w:rsidR="004766EE" w:rsidRDefault="00FA26BD" w:rsidP="00FA26BD">
      <w:pPr>
        <w:rPr>
          <w:ins w:id="4548" w:author="pete jones" w:date="2022-03-30T20:29:00Z"/>
        </w:rPr>
      </w:pPr>
      <w:ins w:id="4549" w:author="pete jones" w:date="2022-03-02T11:44:00Z">
        <w:r w:rsidRPr="007A2A19">
          <w:lastRenderedPageBreak/>
          <w:t xml:space="preserve">The Academic </w:t>
        </w:r>
        <w:r>
          <w:t>P</w:t>
        </w:r>
        <w:r w:rsidRPr="007A2A19">
          <w:t xml:space="preserve">lan detailed by Lattuca and Stark </w:t>
        </w:r>
        <w:r>
          <w:t>above is a generic curriculum design model suitable for the framework in many educational context</w:t>
        </w:r>
      </w:ins>
      <w:ins w:id="4550" w:author="pete jones" w:date="2022-03-30T08:15:00Z">
        <w:r w:rsidR="009A23AC">
          <w:t>s</w:t>
        </w:r>
      </w:ins>
      <w:ins w:id="4551" w:author="pete jones" w:date="2022-03-02T11:44:00Z">
        <w:r>
          <w:t xml:space="preserve"> but not specific to an engineering environment. </w:t>
        </w:r>
      </w:ins>
      <w:ins w:id="4552" w:author="pete jones" w:date="2022-03-30T20:28:00Z">
        <w:r w:rsidR="004766EE">
          <w:t>In contrast,</w:t>
        </w:r>
      </w:ins>
      <w:ins w:id="4553" w:author="pete jones" w:date="2022-03-02T11:44:00Z">
        <w:r>
          <w:t xml:space="preserve"> the processes of the CDIO approach are specifically constructed to align with engineering courses. </w:t>
        </w:r>
      </w:ins>
      <w:ins w:id="4554" w:author="pete jones" w:date="2022-03-30T08:15:00Z">
        <w:r w:rsidR="009A23AC">
          <w:t>In d</w:t>
        </w:r>
      </w:ins>
      <w:ins w:id="4555" w:author="pete jones" w:date="2022-03-02T11:44:00Z">
        <w:r>
          <w:t>escribing an integrated curriculum design</w:t>
        </w:r>
      </w:ins>
      <w:ins w:id="4556" w:author="pete jones" w:date="2022-03-30T20:28:00Z">
        <w:r w:rsidR="004766EE">
          <w:t>,</w:t>
        </w:r>
      </w:ins>
      <w:ins w:id="4557" w:author="pete jones" w:date="2022-03-02T11:44:00Z">
        <w:r>
          <w:t xml:space="preserve"> the CDIO approach has the fundamental improvement criteria as the Academic Plan</w:t>
        </w:r>
      </w:ins>
      <w:ins w:id="4558" w:author="pete jones" w:date="2022-03-30T20:28:00Z">
        <w:r w:rsidR="004766EE">
          <w:t>. Still, i</w:t>
        </w:r>
      </w:ins>
      <w:ins w:id="4559" w:author="pete jones" w:date="2022-03-02T11:44:00Z">
        <w:r>
          <w:t xml:space="preserve">t </w:t>
        </w:r>
      </w:ins>
      <w:ins w:id="4560" w:author="pete jones" w:date="2022-03-30T08:15:00Z">
        <w:r w:rsidR="009A23AC">
          <w:t xml:space="preserve">is </w:t>
        </w:r>
      </w:ins>
      <w:ins w:id="4561" w:author="pete jones" w:date="2022-03-02T11:44:00Z">
        <w:r>
          <w:t xml:space="preserve">defined to make the process more recognisable to an engineering audience. The same economic, </w:t>
        </w:r>
      </w:ins>
      <w:ins w:id="4562" w:author="pete jones" w:date="2022-04-05T11:24:00Z">
        <w:r w:rsidR="00E06CA9">
          <w:t>technical,</w:t>
        </w:r>
      </w:ins>
      <w:ins w:id="4563" w:author="pete jones" w:date="2022-03-02T11:44:00Z">
        <w:r>
          <w:t xml:space="preserve"> and social environments are </w:t>
        </w:r>
      </w:ins>
      <w:ins w:id="4564" w:author="pete jones" w:date="2022-03-30T20:29:00Z">
        <w:r w:rsidR="004766EE">
          <w:t>forcing</w:t>
        </w:r>
      </w:ins>
      <w:ins w:id="4565" w:author="pete jones" w:date="2022-03-02T11:44:00Z">
        <w:r>
          <w:t xml:space="preserve"> </w:t>
        </w:r>
        <w:r w:rsidRPr="00A03185">
          <w:t>university engineering programmes</w:t>
        </w:r>
        <w:r>
          <w:t xml:space="preserve"> </w:t>
        </w:r>
      </w:ins>
      <w:ins w:id="4566" w:author="pete jones" w:date="2022-03-30T08:15:00Z">
        <w:r w:rsidR="009A23AC">
          <w:t xml:space="preserve">to </w:t>
        </w:r>
      </w:ins>
      <w:ins w:id="4567" w:author="pete jones" w:date="2022-03-02T11:44:00Z">
        <w:r>
          <w:t>broaden personal and collaborative skills within a contextualised problem-solving structure and ensure that students learn these skills. In the CDIO approach</w:t>
        </w:r>
      </w:ins>
      <w:ins w:id="4568" w:author="pete jones" w:date="2022-03-30T08:15:00Z">
        <w:r w:rsidR="009A23AC">
          <w:t>,</w:t>
        </w:r>
      </w:ins>
      <w:ins w:id="4569" w:author="pete jones" w:date="2022-03-02T11:44:00Z">
        <w:r>
          <w:t xml:space="preserve"> technical skills are emphasised but not at the expense of proficiency in engineering attitudes.</w:t>
        </w:r>
      </w:ins>
    </w:p>
    <w:p w14:paraId="3D93EA87" w14:textId="32F6A906" w:rsidR="00FA26BD" w:rsidRDefault="00FA26BD" w:rsidP="00FA26BD">
      <w:pPr>
        <w:rPr>
          <w:ins w:id="4570" w:author="pete jones" w:date="2022-03-02T11:44:00Z"/>
        </w:rPr>
      </w:pPr>
      <w:ins w:id="4571" w:author="pete jones" w:date="2022-03-02T11:54:00Z">
        <w:r>
          <w:t>Consequently,</w:t>
        </w:r>
      </w:ins>
      <w:ins w:id="4572" w:author="pete jones" w:date="2022-03-02T11:44:00Z">
        <w:r>
          <w:t xml:space="preserve"> a rigorous approach to designing an integrated curriculum is </w:t>
        </w:r>
      </w:ins>
      <w:ins w:id="4573" w:author="pete jones" w:date="2022-03-02T11:47:00Z">
        <w:r>
          <w:t>proposed</w:t>
        </w:r>
      </w:ins>
      <w:ins w:id="4574" w:author="pete jones" w:date="2022-03-30T20:29:00Z">
        <w:r w:rsidR="004766EE">
          <w:t>. It</w:t>
        </w:r>
      </w:ins>
      <w:ins w:id="4575" w:author="pete jones" w:date="2022-03-02T11:44:00Z">
        <w:r>
          <w:t xml:space="preserve"> provides for a variety of starting points</w:t>
        </w:r>
      </w:ins>
      <w:ins w:id="4576" w:author="pete jones" w:date="2022-03-30T20:29:00Z">
        <w:r w:rsidR="004766EE">
          <w:t>. T</w:t>
        </w:r>
      </w:ins>
      <w:ins w:id="4577" w:author="pete jones" w:date="2022-03-02T11:44:00Z">
        <w:r>
          <w:t xml:space="preserve">he redesign (or transformation) of existing structures will demand the consideration of existing conditions </w:t>
        </w:r>
      </w:ins>
      <w:ins w:id="4578" w:author="pete jones" w:date="2022-03-30T20:29:00Z">
        <w:r w:rsidR="004766EE">
          <w:t>instead of</w:t>
        </w:r>
      </w:ins>
      <w:ins w:id="4579" w:author="pete jones" w:date="2022-03-02T11:44:00Z">
        <w:r>
          <w:t xml:space="preserve"> a new programme </w:t>
        </w:r>
      </w:ins>
      <w:ins w:id="4580" w:author="pete jones" w:date="2022-03-30T08:15:00Z">
        <w:r w:rsidR="009A23AC">
          <w:t>that</w:t>
        </w:r>
      </w:ins>
      <w:ins w:id="4581" w:author="pete jones" w:date="2022-03-02T11:44:00Z">
        <w:r>
          <w:t xml:space="preserve"> may not impose the same constraints </w:t>
        </w:r>
        <w:r w:rsidRPr="001F1C09">
          <w:t>(</w:t>
        </w:r>
        <w:r>
          <w:t xml:space="preserve">see </w:t>
        </w:r>
        <w:r w:rsidRPr="001F1C09">
          <w:t xml:space="preserve">Curriculum </w:t>
        </w:r>
      </w:ins>
      <w:ins w:id="4582" w:author="pete jones" w:date="2022-03-11T15:12:00Z">
        <w:r w:rsidR="00C030B6" w:rsidRPr="001F1C09">
          <w:t>Integration</w:t>
        </w:r>
      </w:ins>
      <w:ins w:id="4583" w:author="pete jones" w:date="2022-03-02T11:44:00Z">
        <w:r w:rsidRPr="001F1C09">
          <w:t xml:space="preserve"> in Action</w:t>
        </w:r>
        <w:r>
          <w:t xml:space="preserve"> below</w:t>
        </w:r>
        <w:r w:rsidRPr="001F1C09">
          <w:t>)</w:t>
        </w:r>
        <w:r>
          <w:t>. An essential core component of the CDIO approach is that the process must be conducted in a “</w:t>
        </w:r>
        <w:r w:rsidRPr="00A03185">
          <w:t>comprehensive</w:t>
        </w:r>
        <w:r>
          <w:t xml:space="preserve">, [and be] </w:t>
        </w:r>
        <w:r w:rsidRPr="00A03185">
          <w:t>consistent with programme goals</w:t>
        </w:r>
        <w:r>
          <w:t xml:space="preserve">, and </w:t>
        </w:r>
        <w:r w:rsidRPr="00A03185">
          <w:t>validated by programme stakeholders</w:t>
        </w:r>
        <w:r>
          <w:t xml:space="preserve">” </w:t>
        </w:r>
        <w:r>
          <w:fldChar w:fldCharType="begin" w:fldLock="1"/>
        </w:r>
        <w: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85","uris":["http://www.mendeley.com/documents/?uuid=cc827ee9-aea8-41b9-b073-8c6c14358ea8"]}],"mendeley":{"formattedCitation":"(Crawley &lt;i&gt;et al.&lt;/i&gt;, 2014, p. 85)","plainTextFormattedCitation":"(Crawley et al., 2014, p. 85)","previouslyFormattedCitation":"(Crawley &lt;i&gt;et al.&lt;/i&gt;, 2014, p. 85)"},"properties":{"noteIndex":0},"schema":"https://github.com/citation-style-language/schema/raw/master/csl-citation.json"}</w:instrText>
        </w:r>
        <w:r>
          <w:fldChar w:fldCharType="separate"/>
        </w:r>
        <w:r w:rsidRPr="001F1C09">
          <w:rPr>
            <w:noProof/>
          </w:rPr>
          <w:t xml:space="preserve">(Crawley </w:t>
        </w:r>
        <w:r w:rsidRPr="001F1C09">
          <w:rPr>
            <w:i/>
            <w:noProof/>
          </w:rPr>
          <w:t>et al.</w:t>
        </w:r>
        <w:r w:rsidRPr="001F1C09">
          <w:rPr>
            <w:noProof/>
          </w:rPr>
          <w:t>, 2014, p. 85)</w:t>
        </w:r>
        <w:r>
          <w:fldChar w:fldCharType="end"/>
        </w:r>
        <w:r>
          <w:t xml:space="preserve">. </w:t>
        </w:r>
        <w:r>
          <w:fldChar w:fldCharType="begin"/>
        </w:r>
        <w:r>
          <w:instrText xml:space="preserve"> REF _Ref96861742 \h </w:instrText>
        </w:r>
      </w:ins>
      <w:ins w:id="4584" w:author="pete jones" w:date="2022-03-02T11:44:00Z">
        <w:r>
          <w:fldChar w:fldCharType="separate"/>
        </w:r>
      </w:ins>
      <w:ins w:id="4585" w:author="pete jones" w:date="2022-04-05T11:31:00Z">
        <w:r w:rsidR="00D94147">
          <w:t xml:space="preserve">Figure </w:t>
        </w:r>
        <w:r w:rsidR="00D94147">
          <w:rPr>
            <w:noProof/>
          </w:rPr>
          <w:t>2</w:t>
        </w:r>
        <w:r w:rsidR="00D94147">
          <w:noBreakHyphen/>
        </w:r>
        <w:r w:rsidR="00D94147">
          <w:rPr>
            <w:noProof/>
          </w:rPr>
          <w:t>17</w:t>
        </w:r>
      </w:ins>
      <w:ins w:id="4586" w:author="pete jones" w:date="2022-03-02T11:44:00Z">
        <w:r>
          <w:fldChar w:fldCharType="end"/>
        </w:r>
        <w:r>
          <w:t xml:space="preserve"> characterise</w:t>
        </w:r>
      </w:ins>
      <w:ins w:id="4587" w:author="pete jones" w:date="2022-03-30T20:32:00Z">
        <w:r w:rsidR="004766EE">
          <w:t>s</w:t>
        </w:r>
      </w:ins>
      <w:ins w:id="4588" w:author="pete jones" w:date="2022-03-02T11:44:00Z">
        <w:r>
          <w:t xml:space="preserve"> the need for the whole design team to be aware of the interrelationships</w:t>
        </w:r>
      </w:ins>
      <w:ins w:id="4589" w:author="pete jones" w:date="2022-03-30T20:31:00Z">
        <w:r w:rsidR="004766EE">
          <w:t xml:space="preserve"> and </w:t>
        </w:r>
      </w:ins>
      <w:ins w:id="4590" w:author="pete jones" w:date="2022-03-02T11:44:00Z">
        <w:r>
          <w:t>functions of each component within the curriculum.</w:t>
        </w:r>
      </w:ins>
    </w:p>
    <w:p w14:paraId="6E9906FF" w14:textId="77777777" w:rsidR="00FA26BD" w:rsidRDefault="00FA26BD" w:rsidP="00FA26BD">
      <w:pPr>
        <w:jc w:val="center"/>
        <w:rPr>
          <w:ins w:id="4591" w:author="pete jones" w:date="2022-03-02T11:44:00Z"/>
        </w:rPr>
      </w:pPr>
      <w:ins w:id="4592" w:author="pete jones" w:date="2022-03-02T11:44:00Z">
        <w:r>
          <w:rPr>
            <w:noProof/>
          </w:rPr>
          <w:drawing>
            <wp:inline distT="0" distB="0" distL="0" distR="0" wp14:anchorId="536815BD" wp14:editId="2D0317C0">
              <wp:extent cx="2574905" cy="2155548"/>
              <wp:effectExtent l="0" t="0" r="0" b="0"/>
              <wp:docPr id="345253003" name="Picture 3452530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40"/>
                      <a:stretch>
                        <a:fillRect/>
                      </a:stretch>
                    </pic:blipFill>
                    <pic:spPr>
                      <a:xfrm>
                        <a:off x="0" y="0"/>
                        <a:ext cx="2609585" cy="2184580"/>
                      </a:xfrm>
                      <a:prstGeom prst="rect">
                        <a:avLst/>
                      </a:prstGeom>
                    </pic:spPr>
                  </pic:pic>
                </a:graphicData>
              </a:graphic>
            </wp:inline>
          </w:drawing>
        </w:r>
      </w:ins>
    </w:p>
    <w:p w14:paraId="7FAE4930" w14:textId="6DA963A5" w:rsidR="00FA26BD" w:rsidRPr="005562F2" w:rsidRDefault="00FA26BD" w:rsidP="00FA26BD">
      <w:pPr>
        <w:pStyle w:val="Caption"/>
        <w:rPr>
          <w:ins w:id="4593" w:author="pete jones" w:date="2022-03-02T11:44:00Z"/>
        </w:rPr>
      </w:pPr>
      <w:bookmarkStart w:id="4594" w:name="_Ref96861742"/>
      <w:bookmarkStart w:id="4595" w:name="_Toc99719280"/>
      <w:ins w:id="4596" w:author="pete jones" w:date="2022-03-02T11:44:00Z">
        <w:r>
          <w:t xml:space="preserve">Figure </w:t>
        </w:r>
      </w:ins>
      <w:ins w:id="4597" w:author="pete jones" w:date="2022-03-10T14:38:00Z">
        <w:r w:rsidR="00CE4F4E">
          <w:fldChar w:fldCharType="begin"/>
        </w:r>
        <w:r w:rsidR="00CE4F4E">
          <w:instrText xml:space="preserve"> STYLEREF 1 \s </w:instrText>
        </w:r>
      </w:ins>
      <w:r w:rsidR="00CE4F4E">
        <w:fldChar w:fldCharType="separate"/>
      </w:r>
      <w:r w:rsidR="00D94147">
        <w:rPr>
          <w:noProof/>
        </w:rPr>
        <w:t>2</w:t>
      </w:r>
      <w:ins w:id="4598"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599" w:author="pete jones" w:date="2022-04-05T11:31:00Z">
        <w:r w:rsidR="00D94147">
          <w:rPr>
            <w:noProof/>
          </w:rPr>
          <w:t>17</w:t>
        </w:r>
      </w:ins>
      <w:ins w:id="4600" w:author="pete jones" w:date="2022-03-10T14:38:00Z">
        <w:r w:rsidR="00CE4F4E">
          <w:fldChar w:fldCharType="end"/>
        </w:r>
      </w:ins>
      <w:bookmarkEnd w:id="4594"/>
      <w:ins w:id="4601" w:author="pete jones" w:date="2022-03-02T11:44:00Z">
        <w:r>
          <w:t xml:space="preserve">: Components of an integrated curriculum design </w:t>
        </w:r>
        <w:r>
          <w:fldChar w:fldCharType="begin" w:fldLock="1"/>
        </w:r>
        <w: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90","uris":["http://www.mendeley.com/documents/?uuid=cc827ee9-aea8-41b9-b073-8c6c14358ea8"]}],"mendeley":{"formattedCitation":"(Crawley &lt;i&gt;et al.&lt;/i&gt;, 2014, p. 90)","plainTextFormattedCitation":"(Crawley et al., 2014, p. 90)","previouslyFormattedCitation":"(Crawley &lt;i&gt;et al.&lt;/i&gt;, 2014, p. 90)"},"properties":{"noteIndex":0},"schema":"https://github.com/citation-style-language/schema/raw/master/csl-citation.json"}</w:instrText>
        </w:r>
        <w:r>
          <w:fldChar w:fldCharType="separate"/>
        </w:r>
        <w:r w:rsidRPr="00BA4922">
          <w:rPr>
            <w:i w:val="0"/>
            <w:noProof/>
          </w:rPr>
          <w:t xml:space="preserve">(Crawley </w:t>
        </w:r>
        <w:r w:rsidRPr="00BA4922">
          <w:rPr>
            <w:noProof/>
          </w:rPr>
          <w:t>et al.</w:t>
        </w:r>
        <w:r w:rsidRPr="00BA4922">
          <w:rPr>
            <w:i w:val="0"/>
            <w:noProof/>
          </w:rPr>
          <w:t>, 2014, p. 90)</w:t>
        </w:r>
        <w:bookmarkEnd w:id="4595"/>
        <w:r>
          <w:fldChar w:fldCharType="end"/>
        </w:r>
      </w:ins>
    </w:p>
    <w:p w14:paraId="5C3AADA6" w14:textId="6835A86B" w:rsidR="00FA26BD" w:rsidRDefault="00FA26BD" w:rsidP="00FA26BD">
      <w:pPr>
        <w:rPr>
          <w:ins w:id="4602" w:author="pete jones" w:date="2022-03-02T11:44:00Z"/>
        </w:rPr>
      </w:pPr>
      <w:ins w:id="4603" w:author="pete jones" w:date="2022-03-02T11:44:00Z">
        <w:r>
          <w:lastRenderedPageBreak/>
          <w:t xml:space="preserve">The structure of the redesign process described by the CDIO approach may be readily recognisable </w:t>
        </w:r>
      </w:ins>
      <w:ins w:id="4604" w:author="pete jones" w:date="2022-03-30T08:15:00Z">
        <w:r w:rsidR="009A23AC">
          <w:t>from</w:t>
        </w:r>
      </w:ins>
      <w:ins w:id="4605" w:author="pete jones" w:date="2022-03-02T11:44:00Z">
        <w:r>
          <w:t xml:space="preserve"> the generic model proposed by </w:t>
        </w:r>
        <w:r w:rsidRPr="007A2A19">
          <w:t>Lattuca and Stark</w:t>
        </w:r>
      </w:ins>
      <w:ins w:id="4606" w:author="pete jones" w:date="2022-03-30T20:33:00Z">
        <w:r w:rsidR="004766EE">
          <w:t>. H</w:t>
        </w:r>
      </w:ins>
      <w:ins w:id="4607" w:author="pete jones" w:date="2022-03-02T11:44:00Z">
        <w:r>
          <w:t xml:space="preserve">owever, the CDIO approach stresses </w:t>
        </w:r>
      </w:ins>
      <w:ins w:id="4608" w:author="pete jones" w:date="2022-03-30T20:33:00Z">
        <w:r w:rsidR="004766EE">
          <w:t>using</w:t>
        </w:r>
      </w:ins>
      <w:ins w:id="4609" w:author="pete jones" w:date="2022-03-02T11:44:00Z">
        <w:r>
          <w:t xml:space="preserve"> an “</w:t>
        </w:r>
        <w:r w:rsidRPr="00A03185">
          <w:t>engineering problem</w:t>
        </w:r>
      </w:ins>
      <w:ins w:id="4610" w:author="pete jones" w:date="2022-03-30T08:15:00Z">
        <w:r w:rsidR="009A23AC">
          <w:t>-</w:t>
        </w:r>
      </w:ins>
      <w:ins w:id="4611" w:author="pete jones" w:date="2022-03-02T11:44:00Z">
        <w:r w:rsidRPr="00A03185">
          <w:t>solving process</w:t>
        </w:r>
        <w:r>
          <w:t xml:space="preserve">”, </w:t>
        </w:r>
      </w:ins>
      <w:ins w:id="4612" w:author="pete jones" w:date="2022-03-30T20:33:00Z">
        <w:r w:rsidR="004766EE">
          <w:t>an appropriate model because it serves to be consistent in applying</w:t>
        </w:r>
      </w:ins>
      <w:ins w:id="4613" w:author="pete jones" w:date="2022-03-02T11:44:00Z">
        <w:r>
          <w:t xml:space="preserve"> engineering vocabulary throughout the text. </w:t>
        </w:r>
        <w:r>
          <w:fldChar w:fldCharType="begin"/>
        </w:r>
        <w:r>
          <w:instrText xml:space="preserve"> REF _Ref96864087 \h </w:instrText>
        </w:r>
      </w:ins>
      <w:ins w:id="4614" w:author="pete jones" w:date="2022-03-02T11:44:00Z">
        <w:r>
          <w:fldChar w:fldCharType="separate"/>
        </w:r>
      </w:ins>
      <w:ins w:id="4615" w:author="pete jones" w:date="2022-04-05T11:31:00Z">
        <w:r w:rsidR="00D94147">
          <w:t xml:space="preserve">Figure </w:t>
        </w:r>
        <w:r w:rsidR="00D94147">
          <w:rPr>
            <w:noProof/>
          </w:rPr>
          <w:t>2</w:t>
        </w:r>
        <w:r w:rsidR="00D94147">
          <w:noBreakHyphen/>
        </w:r>
        <w:r w:rsidR="00D94147">
          <w:rPr>
            <w:noProof/>
          </w:rPr>
          <w:t>18</w:t>
        </w:r>
      </w:ins>
      <w:ins w:id="4616" w:author="pete jones" w:date="2022-03-02T11:44:00Z">
        <w:r>
          <w:fldChar w:fldCharType="end"/>
        </w:r>
        <w:r>
          <w:t xml:space="preserve"> illustrates the design process and emphasis</w:t>
        </w:r>
      </w:ins>
      <w:ins w:id="4617" w:author="pete jones" w:date="2022-03-30T08:16:00Z">
        <w:r w:rsidR="009A23AC">
          <w:t>es</w:t>
        </w:r>
      </w:ins>
      <w:ins w:id="4618" w:author="pete jones" w:date="2022-03-02T11:44:00Z">
        <w:r>
          <w:t xml:space="preserve"> the collaborative nature and detail required around three core components; mapping, sequencing, and benchmarking </w:t>
        </w:r>
        <w:r>
          <w:fldChar w:fldCharType="begin" w:fldLock="1"/>
        </w:r>
        <w: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92","uris":["http://www.mendeley.com/documents/?uuid=cc827ee9-aea8-41b9-b073-8c6c14358ea8"]}],"mendeley":{"formattedCitation":"(Crawley &lt;i&gt;et al.&lt;/i&gt;, 2014, p. 92)","plainTextFormattedCitation":"(Crawley et al., 2014, p. 92)","previouslyFormattedCitation":"(Crawley &lt;i&gt;et al.&lt;/i&gt;, 2014, p. 92)"},"properties":{"noteIndex":0},"schema":"https://github.com/citation-style-language/schema/raw/master/csl-citation.json"}</w:instrText>
        </w:r>
        <w:r>
          <w:fldChar w:fldCharType="separate"/>
        </w:r>
        <w:r w:rsidRPr="00E8302B">
          <w:rPr>
            <w:noProof/>
          </w:rPr>
          <w:t xml:space="preserve">(Crawley </w:t>
        </w:r>
        <w:r w:rsidRPr="00E8302B">
          <w:rPr>
            <w:i/>
            <w:noProof/>
          </w:rPr>
          <w:t>et al.</w:t>
        </w:r>
        <w:r w:rsidRPr="00E8302B">
          <w:rPr>
            <w:noProof/>
          </w:rPr>
          <w:t>, 2014, p. 92)</w:t>
        </w:r>
        <w:r>
          <w:fldChar w:fldCharType="end"/>
        </w:r>
        <w:r>
          <w:t>.</w:t>
        </w:r>
      </w:ins>
    </w:p>
    <w:p w14:paraId="522492D8" w14:textId="77777777" w:rsidR="00FA26BD" w:rsidRDefault="00FA26BD" w:rsidP="00FA26BD">
      <w:pPr>
        <w:jc w:val="center"/>
        <w:rPr>
          <w:ins w:id="4619" w:author="pete jones" w:date="2022-03-02T11:44:00Z"/>
        </w:rPr>
      </w:pPr>
      <w:ins w:id="4620" w:author="pete jones" w:date="2022-03-02T11:44:00Z">
        <w:r w:rsidRPr="00900973">
          <w:rPr>
            <w:noProof/>
          </w:rPr>
          <w:drawing>
            <wp:inline distT="0" distB="0" distL="0" distR="0" wp14:anchorId="174EDCB9" wp14:editId="5EC3787F">
              <wp:extent cx="4605298" cy="2548068"/>
              <wp:effectExtent l="0" t="0" r="5080" b="5080"/>
              <wp:docPr id="345253037" name="Picture 3452530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41"/>
                      <a:stretch>
                        <a:fillRect/>
                      </a:stretch>
                    </pic:blipFill>
                    <pic:spPr>
                      <a:xfrm>
                        <a:off x="0" y="0"/>
                        <a:ext cx="4655281" cy="2575723"/>
                      </a:xfrm>
                      <a:prstGeom prst="rect">
                        <a:avLst/>
                      </a:prstGeom>
                    </pic:spPr>
                  </pic:pic>
                </a:graphicData>
              </a:graphic>
            </wp:inline>
          </w:drawing>
        </w:r>
      </w:ins>
    </w:p>
    <w:p w14:paraId="602244A1" w14:textId="7A9F244F" w:rsidR="00FA26BD" w:rsidRPr="005562F2" w:rsidRDefault="00FA26BD" w:rsidP="00FA26BD">
      <w:pPr>
        <w:pStyle w:val="Caption"/>
        <w:rPr>
          <w:ins w:id="4621" w:author="pete jones" w:date="2022-03-02T11:44:00Z"/>
        </w:rPr>
      </w:pPr>
      <w:bookmarkStart w:id="4622" w:name="_Ref96864087"/>
      <w:bookmarkStart w:id="4623" w:name="_Toc99719281"/>
      <w:ins w:id="4624" w:author="pete jones" w:date="2022-03-02T11:44:00Z">
        <w:r>
          <w:t xml:space="preserve">Figure </w:t>
        </w:r>
      </w:ins>
      <w:ins w:id="4625" w:author="pete jones" w:date="2022-03-10T14:38:00Z">
        <w:r w:rsidR="00CE4F4E">
          <w:fldChar w:fldCharType="begin"/>
        </w:r>
        <w:r w:rsidR="00CE4F4E">
          <w:instrText xml:space="preserve"> STYLEREF 1 \s </w:instrText>
        </w:r>
      </w:ins>
      <w:r w:rsidR="00CE4F4E">
        <w:fldChar w:fldCharType="separate"/>
      </w:r>
      <w:r w:rsidR="00D94147">
        <w:rPr>
          <w:noProof/>
        </w:rPr>
        <w:t>2</w:t>
      </w:r>
      <w:ins w:id="462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627" w:author="pete jones" w:date="2022-04-05T11:31:00Z">
        <w:r w:rsidR="00D94147">
          <w:rPr>
            <w:noProof/>
          </w:rPr>
          <w:t>18</w:t>
        </w:r>
      </w:ins>
      <w:ins w:id="4628" w:author="pete jones" w:date="2022-03-10T14:38:00Z">
        <w:r w:rsidR="00CE4F4E">
          <w:fldChar w:fldCharType="end"/>
        </w:r>
      </w:ins>
      <w:bookmarkEnd w:id="4622"/>
      <w:ins w:id="4629" w:author="pete jones" w:date="2022-03-02T11:44:00Z">
        <w:r>
          <w:t xml:space="preserve">: Integrated curriculum design process </w:t>
        </w:r>
        <w:r>
          <w:fldChar w:fldCharType="begin" w:fldLock="1"/>
        </w:r>
        <w: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92","uris":["http://www.mendeley.com/documents/?uuid=cc827ee9-aea8-41b9-b073-8c6c14358ea8"]}],"mendeley":{"formattedCitation":"(Crawley &lt;i&gt;et al.&lt;/i&gt;, 2014, p. 92)","plainTextFormattedCitation":"(Crawley et al., 2014, p. 92)","previouslyFormattedCitation":"(Crawley &lt;i&gt;et al.&lt;/i&gt;, 2014, p. 92)"},"properties":{"noteIndex":0},"schema":"https://github.com/citation-style-language/schema/raw/master/csl-citation.json"}</w:instrText>
        </w:r>
        <w:r>
          <w:fldChar w:fldCharType="separate"/>
        </w:r>
        <w:r w:rsidRPr="00E8302B">
          <w:rPr>
            <w:i w:val="0"/>
            <w:noProof/>
          </w:rPr>
          <w:t xml:space="preserve">(Crawley </w:t>
        </w:r>
        <w:r w:rsidRPr="00E8302B">
          <w:rPr>
            <w:noProof/>
          </w:rPr>
          <w:t>et al.</w:t>
        </w:r>
        <w:r w:rsidRPr="00E8302B">
          <w:rPr>
            <w:i w:val="0"/>
            <w:noProof/>
          </w:rPr>
          <w:t>, 2014, p. 92)</w:t>
        </w:r>
        <w:bookmarkEnd w:id="4623"/>
        <w:r>
          <w:fldChar w:fldCharType="end"/>
        </w:r>
      </w:ins>
    </w:p>
    <w:p w14:paraId="1DAFBE5D" w14:textId="07A1E04F" w:rsidR="00FA26BD" w:rsidRDefault="00FA26BD" w:rsidP="00FA26BD">
      <w:pPr>
        <w:rPr>
          <w:ins w:id="4630" w:author="pete jones" w:date="2022-03-02T11:44:00Z"/>
        </w:rPr>
      </w:pPr>
      <w:ins w:id="4631" w:author="pete jones" w:date="2022-03-02T11:44:00Z">
        <w:r>
          <w:t>The CDIO integrated curriculum aims to provide a</w:t>
        </w:r>
      </w:ins>
      <w:ins w:id="4632" w:author="pete jones" w:date="2022-03-30T20:33:00Z">
        <w:r w:rsidR="004766EE">
          <w:t>n “introductory course, disciplinary courses, specialisation</w:t>
        </w:r>
      </w:ins>
      <w:ins w:id="4633" w:author="pete jones" w:date="2022-03-02T11:44:00Z">
        <w:r w:rsidRPr="005562F2">
          <w:t>s</w:t>
        </w:r>
        <w:r>
          <w:t xml:space="preserve">, </w:t>
        </w:r>
        <w:r w:rsidRPr="005562F2">
          <w:t>and design implement experiences rich with professional skills learning outcomes</w:t>
        </w:r>
        <w:r>
          <w:t xml:space="preserve">” </w:t>
        </w:r>
        <w:r>
          <w:fldChar w:fldCharType="begin" w:fldLock="1"/>
        </w:r>
        <w: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114","uris":["http://www.mendeley.com/documents/?uuid=cc827ee9-aea8-41b9-b073-8c6c14358ea8"]}],"mendeley":{"formattedCitation":"(Crawley &lt;i&gt;et al.&lt;/i&gt;, 2014, p. 114)","plainTextFormattedCitation":"(Crawley et al., 2014, p. 114)","previouslyFormattedCitation":"(Crawley &lt;i&gt;et al.&lt;/i&gt;, 2014, p. 114)"},"properties":{"noteIndex":0},"schema":"https://github.com/citation-style-language/schema/raw/master/csl-citation.json"}</w:instrText>
        </w:r>
        <w:r>
          <w:fldChar w:fldCharType="separate"/>
        </w:r>
        <w:r w:rsidRPr="00DD73AD">
          <w:rPr>
            <w:noProof/>
          </w:rPr>
          <w:t xml:space="preserve">(Crawley </w:t>
        </w:r>
        <w:r w:rsidRPr="00DD73AD">
          <w:rPr>
            <w:i/>
            <w:noProof/>
          </w:rPr>
          <w:t>et al.</w:t>
        </w:r>
        <w:r w:rsidRPr="00DD73AD">
          <w:rPr>
            <w:noProof/>
          </w:rPr>
          <w:t>, 2014, p. 114)</w:t>
        </w:r>
        <w:r>
          <w:fldChar w:fldCharType="end"/>
        </w:r>
        <w:r w:rsidRPr="005562F2">
          <w:t>.</w:t>
        </w:r>
      </w:ins>
    </w:p>
    <w:p w14:paraId="7A26C282" w14:textId="35632F82" w:rsidR="00FA26BD" w:rsidRDefault="00FA26BD" w:rsidP="00FA26BD">
      <w:pPr>
        <w:rPr>
          <w:ins w:id="4634" w:author="pete jones" w:date="2022-03-02T11:44:00Z"/>
        </w:rPr>
      </w:pPr>
      <w:ins w:id="4635" w:author="pete jones" w:date="2022-03-02T11:44:00Z">
        <w:r>
          <w:t>The CDIO approach stresses the importance and value of introductory courses within the integrated curriculum mode</w:t>
        </w:r>
      </w:ins>
      <w:ins w:id="4636" w:author="pete jones" w:date="2022-03-30T20:33:00Z">
        <w:r w:rsidR="004766EE">
          <w:t>l</w:t>
        </w:r>
      </w:ins>
      <w:ins w:id="4637" w:author="pete jones" w:date="2022-03-02T11:44:00Z">
        <w:r>
          <w:t xml:space="preserve">, </w:t>
        </w:r>
      </w:ins>
      <w:ins w:id="4638" w:author="pete jones" w:date="2022-03-30T20:33:00Z">
        <w:r w:rsidR="004766EE">
          <w:t>including</w:t>
        </w:r>
      </w:ins>
      <w:ins w:id="4639" w:author="pete jones" w:date="2022-03-02T11:44:00Z">
        <w:r>
          <w:t xml:space="preserve"> design-make project experiences. </w:t>
        </w:r>
      </w:ins>
      <w:ins w:id="4640" w:author="pete jones" w:date="2022-03-30T08:17:00Z">
        <w:r w:rsidR="009A23AC">
          <w:t>CDIO r</w:t>
        </w:r>
      </w:ins>
      <w:ins w:id="4641" w:author="pete jones" w:date="2022-03-02T11:44:00Z">
        <w:r>
          <w:t>efer</w:t>
        </w:r>
      </w:ins>
      <w:ins w:id="4642" w:author="pete jones" w:date="2022-03-30T08:17:00Z">
        <w:r w:rsidR="009A23AC">
          <w:t>s</w:t>
        </w:r>
      </w:ins>
      <w:ins w:id="4643" w:author="pete jones" w:date="2022-03-02T11:44:00Z">
        <w:r>
          <w:t xml:space="preserve"> to these introductory courses as “</w:t>
        </w:r>
        <w:r w:rsidRPr="005562F2">
          <w:t>the framework of engineering practise</w:t>
        </w:r>
        <w:r>
          <w:t>, [which]</w:t>
        </w:r>
        <w:r w:rsidRPr="005562F2">
          <w:t xml:space="preserve"> engage and motivate students</w:t>
        </w:r>
        <w:r>
          <w:t>,</w:t>
        </w:r>
        <w:r w:rsidRPr="005562F2">
          <w:t xml:space="preserve"> teach early skills</w:t>
        </w:r>
        <w:r>
          <w:t>,</w:t>
        </w:r>
        <w:r w:rsidRPr="005562F2">
          <w:t xml:space="preserve"> and create a set of personal experiences that strengthen disciplinary learning</w:t>
        </w:r>
        <w:r>
          <w:t xml:space="preserve">” </w:t>
        </w:r>
        <w:r>
          <w:fldChar w:fldCharType="begin" w:fldLock="1"/>
        </w:r>
        <w: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114","uris":["http://www.mendeley.com/documents/?uuid=cc827ee9-aea8-41b9-b073-8c6c14358ea8"]}],"mendeley":{"formattedCitation":"(Crawley &lt;i&gt;et al.&lt;/i&gt;, 2014, p. 114)","plainTextFormattedCitation":"(Crawley et al., 2014, p. 114)","previouslyFormattedCitation":"(Crawley &lt;i&gt;et al.&lt;/i&gt;, 2014, p. 114)"},"properties":{"noteIndex":0},"schema":"https://github.com/citation-style-language/schema/raw/master/csl-citation.json"}</w:instrText>
        </w:r>
        <w:r>
          <w:fldChar w:fldCharType="separate"/>
        </w:r>
        <w:r w:rsidRPr="00DD73AD">
          <w:rPr>
            <w:noProof/>
          </w:rPr>
          <w:t xml:space="preserve">(Crawley </w:t>
        </w:r>
        <w:r w:rsidRPr="00DD73AD">
          <w:rPr>
            <w:i/>
            <w:noProof/>
          </w:rPr>
          <w:t>et al.</w:t>
        </w:r>
        <w:r w:rsidRPr="00DD73AD">
          <w:rPr>
            <w:noProof/>
          </w:rPr>
          <w:t>, 2014, p. 114)</w:t>
        </w:r>
        <w:r>
          <w:fldChar w:fldCharType="end"/>
        </w:r>
        <w:r>
          <w:t>”</w:t>
        </w:r>
        <w:r w:rsidRPr="005562F2">
          <w:t xml:space="preserve">. </w:t>
        </w:r>
      </w:ins>
    </w:p>
    <w:p w14:paraId="3C00F56E" w14:textId="25C8495A" w:rsidR="00FA26BD" w:rsidRDefault="00FA26BD" w:rsidP="00FA26BD">
      <w:pPr>
        <w:rPr>
          <w:ins w:id="4644" w:author="pete jones" w:date="2022-03-02T11:44:00Z"/>
        </w:rPr>
      </w:pPr>
      <w:ins w:id="4645" w:author="pete jones" w:date="2022-03-02T11:44:00Z">
        <w:r>
          <w:t>The CDIO organisation has 194 members worldwide (</w:t>
        </w:r>
      </w:ins>
      <w:ins w:id="4646" w:author="pete jones" w:date="2022-03-02T11:55:00Z">
        <w:r>
          <w:fldChar w:fldCharType="begin"/>
        </w:r>
        <w:r>
          <w:instrText xml:space="preserve"> REF _Ref97114524 \h </w:instrText>
        </w:r>
      </w:ins>
      <w:r>
        <w:fldChar w:fldCharType="separate"/>
      </w:r>
      <w:ins w:id="4647" w:author="pete jones" w:date="2022-04-05T11:31:00Z">
        <w:r w:rsidR="00D94147">
          <w:t xml:space="preserve">Figure </w:t>
        </w:r>
        <w:r w:rsidR="00D94147">
          <w:rPr>
            <w:noProof/>
          </w:rPr>
          <w:t>2</w:t>
        </w:r>
        <w:r w:rsidR="00D94147">
          <w:noBreakHyphen/>
        </w:r>
        <w:r w:rsidR="00D94147">
          <w:rPr>
            <w:noProof/>
          </w:rPr>
          <w:t>19</w:t>
        </w:r>
      </w:ins>
      <w:ins w:id="4648" w:author="pete jones" w:date="2022-03-02T11:55:00Z">
        <w:r>
          <w:fldChar w:fldCharType="end"/>
        </w:r>
        <w:r>
          <w:t xml:space="preserve"> </w:t>
        </w:r>
      </w:ins>
      <w:ins w:id="4649" w:author="pete jones" w:date="2022-03-02T11:44:00Z">
        <w:r>
          <w:t xml:space="preserve">data obtained from CDIO website), doubling since 2014 and the publication of the CDIO Approach. UK membership represents almost 25% of the top UK universities listed in The Guardian - </w:t>
        </w:r>
        <w:r w:rsidRPr="00FE7800">
          <w:t>Best UK universities for mechanical engineering – league table</w:t>
        </w:r>
        <w:r>
          <w:t xml:space="preserve"> 2022. Therefore, the approach </w:t>
        </w:r>
        <w:r>
          <w:lastRenderedPageBreak/>
          <w:t xml:space="preserve">suggests an </w:t>
        </w:r>
      </w:ins>
      <w:ins w:id="4650" w:author="pete jones" w:date="2022-03-30T20:34:00Z">
        <w:r w:rsidR="004766EE">
          <w:t>influential</w:t>
        </w:r>
      </w:ins>
      <w:ins w:id="4651" w:author="pete jones" w:date="2022-03-02T11:44:00Z">
        <w:r>
          <w:t xml:space="preserve"> contributor to innovative curriculum design and enhancing the accreditation process. </w:t>
        </w:r>
      </w:ins>
    </w:p>
    <w:p w14:paraId="0BD44EB6" w14:textId="77777777" w:rsidR="00FA26BD" w:rsidRDefault="00FA26BD" w:rsidP="00FA26BD">
      <w:pPr>
        <w:jc w:val="center"/>
        <w:rPr>
          <w:ins w:id="4652" w:author="pete jones" w:date="2022-03-02T11:44:00Z"/>
        </w:rPr>
      </w:pPr>
      <w:ins w:id="4653" w:author="pete jones" w:date="2022-03-02T11:44:00Z">
        <w:r>
          <w:rPr>
            <w:noProof/>
          </w:rPr>
          <w:drawing>
            <wp:inline distT="0" distB="0" distL="0" distR="0" wp14:anchorId="24402BB6" wp14:editId="4CD9A960">
              <wp:extent cx="3204376" cy="2028375"/>
              <wp:effectExtent l="0" t="0" r="0" b="0"/>
              <wp:docPr id="68" name="Picture 6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pie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13878" cy="2034390"/>
                      </a:xfrm>
                      <a:prstGeom prst="rect">
                        <a:avLst/>
                      </a:prstGeom>
                      <a:noFill/>
                    </pic:spPr>
                  </pic:pic>
                </a:graphicData>
              </a:graphic>
            </wp:inline>
          </w:drawing>
        </w:r>
      </w:ins>
    </w:p>
    <w:p w14:paraId="6ADC561C" w14:textId="0234A2B8" w:rsidR="00FA26BD" w:rsidRDefault="00FA26BD" w:rsidP="00FA26BD">
      <w:pPr>
        <w:pStyle w:val="Caption"/>
        <w:rPr>
          <w:ins w:id="4654" w:author="pete jones" w:date="2022-03-02T11:44:00Z"/>
        </w:rPr>
      </w:pPr>
      <w:bookmarkStart w:id="4655" w:name="_Ref97114524"/>
      <w:bookmarkStart w:id="4656" w:name="_Ref97114518"/>
      <w:bookmarkStart w:id="4657" w:name="_Toc99719282"/>
      <w:ins w:id="4658" w:author="pete jones" w:date="2022-03-02T11:44:00Z">
        <w:r>
          <w:t xml:space="preserve">Figure </w:t>
        </w:r>
      </w:ins>
      <w:ins w:id="4659" w:author="pete jones" w:date="2022-03-10T14:38:00Z">
        <w:r w:rsidR="00CE4F4E">
          <w:fldChar w:fldCharType="begin"/>
        </w:r>
        <w:r w:rsidR="00CE4F4E">
          <w:instrText xml:space="preserve"> STYLEREF 1 \s </w:instrText>
        </w:r>
      </w:ins>
      <w:r w:rsidR="00CE4F4E">
        <w:fldChar w:fldCharType="separate"/>
      </w:r>
      <w:r w:rsidR="00D94147">
        <w:rPr>
          <w:noProof/>
        </w:rPr>
        <w:t>2</w:t>
      </w:r>
      <w:ins w:id="4660"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661" w:author="pete jones" w:date="2022-04-05T11:31:00Z">
        <w:r w:rsidR="00D94147">
          <w:rPr>
            <w:noProof/>
          </w:rPr>
          <w:t>19</w:t>
        </w:r>
      </w:ins>
      <w:ins w:id="4662" w:author="pete jones" w:date="2022-03-10T14:38:00Z">
        <w:r w:rsidR="00CE4F4E">
          <w:fldChar w:fldCharType="end"/>
        </w:r>
      </w:ins>
      <w:bookmarkEnd w:id="4655"/>
      <w:ins w:id="4663" w:author="pete jones" w:date="2022-03-02T11:44:00Z">
        <w:r>
          <w:t>: CDIO Member universities (CDIO.org)</w:t>
        </w:r>
        <w:bookmarkEnd w:id="4656"/>
        <w:bookmarkEnd w:id="4657"/>
      </w:ins>
    </w:p>
    <w:p w14:paraId="21E060A4" w14:textId="77777777" w:rsidR="00FA26BD" w:rsidRPr="001F1C09" w:rsidRDefault="00FA26BD" w:rsidP="00FA26BD">
      <w:pPr>
        <w:rPr>
          <w:ins w:id="4664" w:author="pete jones" w:date="2022-03-02T11:44:00Z"/>
          <w:b/>
          <w:bCs/>
        </w:rPr>
      </w:pPr>
      <w:ins w:id="4665" w:author="pete jones" w:date="2022-03-02T11:44:00Z">
        <w:r w:rsidRPr="001F1C09">
          <w:rPr>
            <w:b/>
            <w:bCs/>
          </w:rPr>
          <w:t>Curriculum integration in Action</w:t>
        </w:r>
      </w:ins>
    </w:p>
    <w:p w14:paraId="63E3AB14" w14:textId="3FFD4FF5" w:rsidR="00FA26BD" w:rsidRDefault="00726256" w:rsidP="00FA26BD">
      <w:pPr>
        <w:rPr>
          <w:ins w:id="4666" w:author="pete jones" w:date="2022-03-02T11:44:00Z"/>
        </w:rPr>
      </w:pPr>
      <w:ins w:id="4667" w:author="pete jones" w:date="2022-04-01T15:11:00Z">
        <w:r>
          <w:t>I</w:t>
        </w:r>
      </w:ins>
      <w:ins w:id="4668" w:author="pete jones" w:date="2022-03-30T20:34:00Z">
        <w:r w:rsidR="004766EE">
          <w:t>n Birmingham, UK, Aston University</w:t>
        </w:r>
      </w:ins>
      <w:ins w:id="4669" w:author="pete jones" w:date="2022-03-02T11:44:00Z">
        <w:r w:rsidR="00FA26BD">
          <w:t xml:space="preserve"> embraced the CDIO model in 2010.</w:t>
        </w:r>
      </w:ins>
      <w:ins w:id="4670" w:author="pete jones" w:date="2022-03-30T08:17:00Z">
        <w:r w:rsidR="009A23AC">
          <w:t xml:space="preserve"> </w:t>
        </w:r>
      </w:ins>
      <w:ins w:id="4671" w:author="pete jones" w:date="2022-03-02T11:44:00Z">
        <w:r w:rsidR="00FA26BD">
          <w:t>Aston’s planning diagram (</w:t>
        </w:r>
      </w:ins>
      <w:ins w:id="4672" w:author="pete jones" w:date="2022-03-02T11:56:00Z">
        <w:r w:rsidR="001A6D4B">
          <w:fldChar w:fldCharType="begin"/>
        </w:r>
        <w:r w:rsidR="001A6D4B">
          <w:instrText xml:space="preserve"> REF _Ref97114612 \h </w:instrText>
        </w:r>
      </w:ins>
      <w:r w:rsidR="001A6D4B">
        <w:fldChar w:fldCharType="separate"/>
      </w:r>
      <w:ins w:id="4673" w:author="pete jones" w:date="2022-04-05T11:31:00Z">
        <w:r w:rsidR="00D94147">
          <w:t xml:space="preserve">Figure </w:t>
        </w:r>
        <w:r w:rsidR="00D94147">
          <w:rPr>
            <w:noProof/>
          </w:rPr>
          <w:t>2</w:t>
        </w:r>
        <w:r w:rsidR="00D94147">
          <w:noBreakHyphen/>
        </w:r>
        <w:r w:rsidR="00D94147">
          <w:rPr>
            <w:noProof/>
          </w:rPr>
          <w:t>20</w:t>
        </w:r>
      </w:ins>
      <w:ins w:id="4674" w:author="pete jones" w:date="2022-03-02T11:56:00Z">
        <w:r w:rsidR="001A6D4B">
          <w:fldChar w:fldCharType="end"/>
        </w:r>
      </w:ins>
      <w:ins w:id="4675" w:author="pete jones" w:date="2022-03-02T11:44:00Z">
        <w:r w:rsidR="00FA26BD">
          <w:t xml:space="preserve">) illustrates the design approach deployed there. </w:t>
        </w:r>
      </w:ins>
      <w:ins w:id="4676" w:author="pete jones" w:date="2022-03-30T20:34:00Z">
        <w:r w:rsidR="004766EE">
          <w:t>The</w:t>
        </w:r>
      </w:ins>
      <w:ins w:id="4677" w:author="pete jones" w:date="2022-03-30T20:35:00Z">
        <w:r w:rsidR="004766EE">
          <w:t>y</w:t>
        </w:r>
      </w:ins>
      <w:ins w:id="4678" w:author="pete jones" w:date="2022-03-02T11:44:00Z">
        <w:r w:rsidR="00FA26BD">
          <w:t xml:space="preserve"> include</w:t>
        </w:r>
      </w:ins>
      <w:ins w:id="4679" w:author="pete jones" w:date="2022-03-30T20:35:00Z">
        <w:r w:rsidR="004766EE">
          <w:t xml:space="preserve"> </w:t>
        </w:r>
      </w:ins>
      <w:ins w:id="4680" w:author="pete jones" w:date="2022-04-01T15:11:00Z">
        <w:r>
          <w:t>benchmarking</w:t>
        </w:r>
      </w:ins>
      <w:ins w:id="4681" w:author="pete jones" w:date="2022-03-30T20:35:00Z">
        <w:r w:rsidR="004766EE">
          <w:t xml:space="preserve"> existing provisions, workspaces, teaching and learning methods, and an assessment evaluation</w:t>
        </w:r>
      </w:ins>
      <w:ins w:id="4682" w:author="pete jones" w:date="2022-03-02T11:44:00Z">
        <w:r w:rsidR="00FA26BD">
          <w:t xml:space="preserve">. Mapping CDIO outcomes, redesigning workspaces, </w:t>
        </w:r>
      </w:ins>
      <w:ins w:id="4683" w:author="pete jones" w:date="2022-04-01T15:11:00Z">
        <w:r>
          <w:t xml:space="preserve">and </w:t>
        </w:r>
      </w:ins>
      <w:ins w:id="4684" w:author="pete jones" w:date="2022-03-02T11:44:00Z">
        <w:r w:rsidR="00FA26BD">
          <w:t>planning aspects of pedagogy form the activities of the next stage of planning</w:t>
        </w:r>
      </w:ins>
      <w:ins w:id="4685" w:author="pete jones" w:date="2022-03-30T20:36:00Z">
        <w:r w:rsidR="004766EE">
          <w:t>. The complete process culmin</w:t>
        </w:r>
      </w:ins>
      <w:ins w:id="4686" w:author="pete jones" w:date="2022-03-30T20:37:00Z">
        <w:r w:rsidR="004766EE">
          <w:t>ates</w:t>
        </w:r>
      </w:ins>
      <w:ins w:id="4687" w:author="pete jones" w:date="2022-03-02T11:44:00Z">
        <w:r w:rsidR="00FA26BD">
          <w:t xml:space="preserve"> in a coherent and purposefully designed curriculum that satisfies the initial aims or mission statements</w:t>
        </w:r>
      </w:ins>
      <w:ins w:id="4688" w:author="pete jones" w:date="2022-04-01T15:11:00Z">
        <w:r>
          <w:t xml:space="preserve">. This respect </w:t>
        </w:r>
      </w:ins>
      <w:ins w:id="4689" w:author="pete jones" w:date="2022-03-02T11:44:00Z">
        <w:r w:rsidR="00FA26BD">
          <w:t xml:space="preserve">demonstrates the validity of a holistic and collaborative </w:t>
        </w:r>
      </w:ins>
      <w:ins w:id="4690" w:author="pete jones" w:date="2022-04-01T15:11:00Z">
        <w:r>
          <w:t>approach</w:t>
        </w:r>
      </w:ins>
      <w:ins w:id="4691" w:author="pete jones" w:date="2022-03-02T11:44:00Z">
        <w:r w:rsidR="00FA26BD">
          <w:t xml:space="preserve"> </w:t>
        </w:r>
      </w:ins>
      <w:ins w:id="4692" w:author="pete jones" w:date="2022-04-01T15:11:00Z">
        <w:r>
          <w:t>proposed by</w:t>
        </w:r>
      </w:ins>
      <w:ins w:id="4693" w:author="pete jones" w:date="2022-03-02T11:44:00Z">
        <w:r w:rsidR="00FA26BD">
          <w:t xml:space="preserve"> CDIO and Lattuca and Stark.</w:t>
        </w:r>
      </w:ins>
    </w:p>
    <w:p w14:paraId="30270CC9" w14:textId="77777777" w:rsidR="00FA26BD" w:rsidRDefault="00FA26BD" w:rsidP="00FA26BD">
      <w:pPr>
        <w:pStyle w:val="Caption"/>
        <w:rPr>
          <w:ins w:id="4694" w:author="pete jones" w:date="2022-03-02T11:44:00Z"/>
        </w:rPr>
      </w:pPr>
      <w:ins w:id="4695" w:author="pete jones" w:date="2022-03-02T11:44:00Z">
        <w:r>
          <w:rPr>
            <w:noProof/>
          </w:rPr>
          <w:drawing>
            <wp:inline distT="0" distB="0" distL="0" distR="0" wp14:anchorId="5543B3EC" wp14:editId="042D8E76">
              <wp:extent cx="3253693" cy="2411612"/>
              <wp:effectExtent l="0" t="0" r="4445" b="8255"/>
              <wp:docPr id="69" name="Picture 6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43"/>
                      <a:stretch>
                        <a:fillRect/>
                      </a:stretch>
                    </pic:blipFill>
                    <pic:spPr>
                      <a:xfrm>
                        <a:off x="0" y="0"/>
                        <a:ext cx="3272108" cy="2425261"/>
                      </a:xfrm>
                      <a:prstGeom prst="rect">
                        <a:avLst/>
                      </a:prstGeom>
                    </pic:spPr>
                  </pic:pic>
                </a:graphicData>
              </a:graphic>
            </wp:inline>
          </w:drawing>
        </w:r>
        <w:bookmarkStart w:id="4696" w:name="_Ref96929898"/>
      </w:ins>
    </w:p>
    <w:p w14:paraId="652251C9" w14:textId="281CDA44" w:rsidR="00FA26BD" w:rsidRDefault="00FA26BD" w:rsidP="00FA26BD">
      <w:pPr>
        <w:pStyle w:val="Caption"/>
        <w:rPr>
          <w:ins w:id="4697" w:author="pete jones" w:date="2022-03-02T11:44:00Z"/>
        </w:rPr>
      </w:pPr>
      <w:ins w:id="4698" w:author="pete jones" w:date="2022-03-02T11:44:00Z">
        <w:r w:rsidRPr="00E319EB">
          <w:t xml:space="preserve"> </w:t>
        </w:r>
        <w:bookmarkStart w:id="4699" w:name="_Ref97114612"/>
        <w:bookmarkStart w:id="4700" w:name="_Toc99719283"/>
        <w:r>
          <w:t xml:space="preserve">Figure </w:t>
        </w:r>
      </w:ins>
      <w:ins w:id="4701" w:author="pete jones" w:date="2022-03-10T14:38:00Z">
        <w:r w:rsidR="00CE4F4E">
          <w:fldChar w:fldCharType="begin"/>
        </w:r>
        <w:r w:rsidR="00CE4F4E">
          <w:instrText xml:space="preserve"> STYLEREF 1 \s </w:instrText>
        </w:r>
      </w:ins>
      <w:r w:rsidR="00CE4F4E">
        <w:fldChar w:fldCharType="separate"/>
      </w:r>
      <w:r w:rsidR="00D94147">
        <w:rPr>
          <w:noProof/>
        </w:rPr>
        <w:t>2</w:t>
      </w:r>
      <w:ins w:id="4702"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703" w:author="pete jones" w:date="2022-04-05T11:31:00Z">
        <w:r w:rsidR="00D94147">
          <w:rPr>
            <w:noProof/>
          </w:rPr>
          <w:t>20</w:t>
        </w:r>
      </w:ins>
      <w:ins w:id="4704" w:author="pete jones" w:date="2022-03-10T14:38:00Z">
        <w:r w:rsidR="00CE4F4E">
          <w:fldChar w:fldCharType="end"/>
        </w:r>
      </w:ins>
      <w:bookmarkEnd w:id="4696"/>
      <w:bookmarkEnd w:id="4699"/>
      <w:ins w:id="4705" w:author="pete jones" w:date="2022-03-02T11:44:00Z">
        <w:r>
          <w:t>: Aston University Implementation plan,</w:t>
        </w:r>
        <w:r>
          <w:fldChar w:fldCharType="begin" w:fldLock="1"/>
        </w:r>
        <w:r>
          <w:instrText>ADDIN CSL_CITATION {"citationItems":[{"id":"ITEM-1","itemData":{"author":[{"dropping-particle":"","family":"Thomson","given":"Gareth","non-dropping-particle":"","parse-names":false,"suffix":""}],"id":"ITEM-1","issued":{"date-parts":[["2016"]]},"title":"The Aston Approach Background to CDIO","type":"report"},"locator":"8","uris":["http://www.mendeley.com/documents/?uuid=997e2eb8-4603-3ce2-969b-1a1253c62afd"]}],"mendeley":{"formattedCitation":"(Thomson, 2016, p. 8)","plainTextFormattedCitation":"(Thomson, 2016, p. 8)","previouslyFormattedCitation":"(Thomson, 2016, p. 8)"},"properties":{"noteIndex":0},"schema":"https://github.com/citation-style-language/schema/raw/master/csl-citation.json"}</w:instrText>
        </w:r>
        <w:r>
          <w:fldChar w:fldCharType="separate"/>
        </w:r>
        <w:r w:rsidRPr="007716BF">
          <w:rPr>
            <w:i w:val="0"/>
            <w:noProof/>
          </w:rPr>
          <w:t>(Thomson, 2016, p. 8)</w:t>
        </w:r>
        <w:bookmarkEnd w:id="4700"/>
        <w:r>
          <w:fldChar w:fldCharType="end"/>
        </w:r>
      </w:ins>
    </w:p>
    <w:p w14:paraId="70A872E5" w14:textId="43454B33" w:rsidR="00FA26BD" w:rsidRDefault="00FA26BD" w:rsidP="00FA26BD">
      <w:pPr>
        <w:rPr>
          <w:ins w:id="4706" w:author="pete jones" w:date="2022-03-02T11:44:00Z"/>
        </w:rPr>
      </w:pPr>
      <w:ins w:id="4707" w:author="pete jones" w:date="2022-03-02T11:44:00Z">
        <w:r>
          <w:lastRenderedPageBreak/>
          <w:t>Why did Aston initiate a process of curriculum redesign? Their head of engineering and design cites seven key drivers that instigated that decision</w:t>
        </w:r>
      </w:ins>
      <w:ins w:id="4708" w:author="pete jones" w:date="2022-03-30T20:37:00Z">
        <w:r w:rsidR="004766EE">
          <w:t>;</w:t>
        </w:r>
      </w:ins>
      <w:ins w:id="4709" w:author="pete jones" w:date="2022-03-02T11:44:00Z">
        <w:r>
          <w:t xml:space="preserve"> these factors suggest a common theme in UK undergraduate experiences, the clarity of those factors hold</w:t>
        </w:r>
      </w:ins>
      <w:ins w:id="4710" w:author="pete jones" w:date="2022-03-30T12:43:00Z">
        <w:r w:rsidR="00042512">
          <w:t>s</w:t>
        </w:r>
      </w:ins>
      <w:ins w:id="4711" w:author="pete jones" w:date="2022-03-02T11:44:00Z">
        <w:r>
          <w:t xml:space="preserve"> a meaningful message for all involved with innovative curriculum design, these are, </w:t>
        </w:r>
        <w:r>
          <w:fldChar w:fldCharType="begin" w:fldLock="1"/>
        </w:r>
        <w:r>
          <w:instrText>ADDIN CSL_CITATION {"citationItems":[{"id":"ITEM-1","itemData":{"author":[{"dropping-particle":"","family":"Thomson","given":"Gareth","non-dropping-particle":"","parse-names":false,"suffix":""}],"id":"ITEM-1","issued":{"date-parts":[["2016"]]},"title":"The Aston Approach Background to CDIO","type":"report"},"locator":"9-10","uris":["http://www.mendeley.com/documents/?uuid=997e2eb8-4603-3ce2-969b-1a1253c62afd"]}],"mendeley":{"formattedCitation":"(Thomson, 2016, pp. 9–10)","plainTextFormattedCitation":"(Thomson, 2016, pp. 9–10)","previouslyFormattedCitation":"(Thomson, 2016, pp. 9–10)"},"properties":{"noteIndex":0},"schema":"https://github.com/citation-style-language/schema/raw/master/csl-citation.json"}</w:instrText>
        </w:r>
        <w:r>
          <w:fldChar w:fldCharType="separate"/>
        </w:r>
        <w:r w:rsidRPr="007B7A79">
          <w:rPr>
            <w:noProof/>
          </w:rPr>
          <w:t>(Thomson, 2016, pp. 9–10)</w:t>
        </w:r>
        <w:r>
          <w:fldChar w:fldCharType="end"/>
        </w:r>
        <w:r>
          <w:t>:</w:t>
        </w:r>
      </w:ins>
    </w:p>
    <w:p w14:paraId="094CA418" w14:textId="0183A4E9" w:rsidR="00FA26BD" w:rsidRPr="007B7A79" w:rsidRDefault="00FA26BD" w:rsidP="00FA26BD">
      <w:pPr>
        <w:pStyle w:val="ListParagraph"/>
        <w:numPr>
          <w:ilvl w:val="0"/>
          <w:numId w:val="139"/>
        </w:numPr>
        <w:spacing w:before="0" w:after="160" w:line="259" w:lineRule="auto"/>
        <w:jc w:val="left"/>
        <w:rPr>
          <w:ins w:id="4712" w:author="pete jones" w:date="2022-03-02T11:44:00Z"/>
          <w:i/>
          <w:iCs/>
        </w:rPr>
      </w:pPr>
      <w:ins w:id="4713" w:author="pete jones" w:date="2022-03-02T11:44:00Z">
        <w:r w:rsidRPr="007B7A79">
          <w:rPr>
            <w:i/>
            <w:iCs/>
          </w:rPr>
          <w:t>Provision of modern</w:t>
        </w:r>
      </w:ins>
      <w:ins w:id="4714" w:author="pete jones" w:date="2022-03-30T20:37:00Z">
        <w:r w:rsidR="004766EE">
          <w:rPr>
            <w:i/>
            <w:iCs/>
          </w:rPr>
          <w:t xml:space="preserve"> and</w:t>
        </w:r>
      </w:ins>
      <w:ins w:id="4715" w:author="pete jones" w:date="2022-03-02T11:44:00Z">
        <w:r w:rsidRPr="007B7A79">
          <w:rPr>
            <w:i/>
            <w:iCs/>
          </w:rPr>
          <w:t xml:space="preserve"> attractive courses.</w:t>
        </w:r>
      </w:ins>
    </w:p>
    <w:p w14:paraId="5C3FEB95" w14:textId="77777777" w:rsidR="00FA26BD" w:rsidRPr="007B7A79" w:rsidRDefault="00FA26BD" w:rsidP="00FA26BD">
      <w:pPr>
        <w:pStyle w:val="ListParagraph"/>
        <w:numPr>
          <w:ilvl w:val="0"/>
          <w:numId w:val="139"/>
        </w:numPr>
        <w:spacing w:before="0" w:after="160" w:line="259" w:lineRule="auto"/>
        <w:jc w:val="left"/>
        <w:rPr>
          <w:ins w:id="4716" w:author="pete jones" w:date="2022-03-02T11:44:00Z"/>
          <w:i/>
          <w:iCs/>
        </w:rPr>
      </w:pPr>
      <w:ins w:id="4717" w:author="pete jones" w:date="2022-03-02T11:44:00Z">
        <w:r w:rsidRPr="007B7A79">
          <w:rPr>
            <w:i/>
            <w:iCs/>
          </w:rPr>
          <w:t>The CDIO approach = demonstratable reductions of early year failures</w:t>
        </w:r>
      </w:ins>
    </w:p>
    <w:p w14:paraId="1B3D9C2E" w14:textId="325A3019" w:rsidR="00FA26BD" w:rsidRPr="007B7A79" w:rsidRDefault="00FA26BD" w:rsidP="00FA26BD">
      <w:pPr>
        <w:pStyle w:val="ListParagraph"/>
        <w:numPr>
          <w:ilvl w:val="0"/>
          <w:numId w:val="139"/>
        </w:numPr>
        <w:spacing w:before="0" w:after="160" w:line="259" w:lineRule="auto"/>
        <w:jc w:val="left"/>
        <w:rPr>
          <w:ins w:id="4718" w:author="pete jones" w:date="2022-03-02T11:44:00Z"/>
          <w:i/>
          <w:iCs/>
        </w:rPr>
      </w:pPr>
      <w:ins w:id="4719" w:author="pete jones" w:date="2022-03-02T11:44:00Z">
        <w:r w:rsidRPr="007B7A79">
          <w:rPr>
            <w:i/>
            <w:iCs/>
          </w:rPr>
          <w:t xml:space="preserve">Focus on </w:t>
        </w:r>
      </w:ins>
      <w:ins w:id="4720" w:author="pete jones" w:date="2022-03-30T08:18:00Z">
        <w:r w:rsidR="009A23AC">
          <w:rPr>
            <w:i/>
            <w:iCs/>
          </w:rPr>
          <w:t xml:space="preserve">the </w:t>
        </w:r>
      </w:ins>
      <w:ins w:id="4721" w:author="pete jones" w:date="2022-03-02T11:44:00Z">
        <w:r w:rsidRPr="007B7A79">
          <w:rPr>
            <w:i/>
            <w:iCs/>
          </w:rPr>
          <w:t>quality of integrated learning</w:t>
        </w:r>
      </w:ins>
      <w:ins w:id="4722" w:author="pete jones" w:date="2022-03-30T20:37:00Z">
        <w:r w:rsidR="004766EE">
          <w:rPr>
            <w:i/>
            <w:iCs/>
          </w:rPr>
          <w:t>,</w:t>
        </w:r>
      </w:ins>
      <w:ins w:id="4723" w:author="pete jones" w:date="2022-03-02T11:44:00Z">
        <w:r w:rsidRPr="007B7A79">
          <w:rPr>
            <w:i/>
            <w:iCs/>
          </w:rPr>
          <w:t xml:space="preserve"> not </w:t>
        </w:r>
      </w:ins>
      <w:ins w:id="4724" w:author="pete jones" w:date="2022-03-30T08:18:00Z">
        <w:r w:rsidR="009A23AC">
          <w:rPr>
            <w:i/>
            <w:iCs/>
          </w:rPr>
          <w:t>the number</w:t>
        </w:r>
      </w:ins>
      <w:ins w:id="4725" w:author="pete jones" w:date="2022-03-02T11:44:00Z">
        <w:r w:rsidRPr="007B7A79">
          <w:rPr>
            <w:i/>
            <w:iCs/>
          </w:rPr>
          <w:t xml:space="preserve"> of modules and assessments.</w:t>
        </w:r>
      </w:ins>
    </w:p>
    <w:p w14:paraId="259D5D84" w14:textId="57754597" w:rsidR="00FA26BD" w:rsidRPr="007B7A79" w:rsidRDefault="00FA26BD" w:rsidP="00FA26BD">
      <w:pPr>
        <w:pStyle w:val="ListParagraph"/>
        <w:numPr>
          <w:ilvl w:val="0"/>
          <w:numId w:val="139"/>
        </w:numPr>
        <w:spacing w:before="0" w:after="160" w:line="259" w:lineRule="auto"/>
        <w:jc w:val="left"/>
        <w:rPr>
          <w:ins w:id="4726" w:author="pete jones" w:date="2022-03-02T11:44:00Z"/>
          <w:i/>
          <w:iCs/>
        </w:rPr>
      </w:pPr>
      <w:ins w:id="4727" w:author="pete jones" w:date="2022-03-02T11:44:00Z">
        <w:r w:rsidRPr="007B7A79">
          <w:rPr>
            <w:i/>
            <w:iCs/>
          </w:rPr>
          <w:t xml:space="preserve">A course </w:t>
        </w:r>
      </w:ins>
      <w:ins w:id="4728" w:author="pete jones" w:date="2022-03-30T08:18:00Z">
        <w:r w:rsidR="009A23AC">
          <w:rPr>
            <w:i/>
            <w:iCs/>
          </w:rPr>
          <w:t>that</w:t>
        </w:r>
      </w:ins>
      <w:ins w:id="4729" w:author="pete jones" w:date="2022-03-02T11:44:00Z">
        <w:r w:rsidRPr="007B7A79">
          <w:rPr>
            <w:i/>
            <w:iCs/>
          </w:rPr>
          <w:t xml:space="preserve"> is more flexible and enjoyable for both students and staff.</w:t>
        </w:r>
      </w:ins>
    </w:p>
    <w:p w14:paraId="21194B66" w14:textId="77777777" w:rsidR="00FA26BD" w:rsidRPr="007B7A79" w:rsidRDefault="00FA26BD" w:rsidP="00FA26BD">
      <w:pPr>
        <w:pStyle w:val="ListParagraph"/>
        <w:numPr>
          <w:ilvl w:val="0"/>
          <w:numId w:val="139"/>
        </w:numPr>
        <w:spacing w:before="0" w:after="160" w:line="259" w:lineRule="auto"/>
        <w:jc w:val="left"/>
        <w:rPr>
          <w:ins w:id="4730" w:author="pete jones" w:date="2022-03-02T11:44:00Z"/>
          <w:i/>
          <w:iCs/>
        </w:rPr>
      </w:pPr>
      <w:ins w:id="4731" w:author="pete jones" w:date="2022-03-02T11:44:00Z">
        <w:r w:rsidRPr="007B7A79">
          <w:rPr>
            <w:i/>
            <w:iCs/>
          </w:rPr>
          <w:t>A recognition that traditional teaching methods were not as effective as they could be in fostering deeper learning</w:t>
        </w:r>
      </w:ins>
    </w:p>
    <w:p w14:paraId="626E559B" w14:textId="21AD835D" w:rsidR="00FA26BD" w:rsidRPr="007B7A79" w:rsidRDefault="00FA26BD" w:rsidP="00FA26BD">
      <w:pPr>
        <w:pStyle w:val="ListParagraph"/>
        <w:numPr>
          <w:ilvl w:val="0"/>
          <w:numId w:val="139"/>
        </w:numPr>
        <w:spacing w:before="0" w:after="160" w:line="259" w:lineRule="auto"/>
        <w:jc w:val="left"/>
        <w:rPr>
          <w:ins w:id="4732" w:author="pete jones" w:date="2022-03-02T11:44:00Z"/>
          <w:i/>
          <w:iCs/>
        </w:rPr>
      </w:pPr>
      <w:ins w:id="4733" w:author="pete jones" w:date="2022-03-02T11:44:00Z">
        <w:r w:rsidRPr="007B7A79">
          <w:rPr>
            <w:i/>
            <w:iCs/>
          </w:rPr>
          <w:t>To provide a competitive environment for our courses and our graduates.</w:t>
        </w:r>
      </w:ins>
    </w:p>
    <w:p w14:paraId="3DD6F513" w14:textId="0D0415A5" w:rsidR="00FA26BD" w:rsidRDefault="00726256" w:rsidP="00FA26BD">
      <w:pPr>
        <w:pStyle w:val="ListParagraph"/>
        <w:numPr>
          <w:ilvl w:val="0"/>
          <w:numId w:val="139"/>
        </w:numPr>
        <w:spacing w:before="0" w:after="160" w:line="259" w:lineRule="auto"/>
        <w:jc w:val="left"/>
        <w:rPr>
          <w:ins w:id="4734" w:author="pete jones" w:date="2022-03-02T11:44:00Z"/>
        </w:rPr>
      </w:pPr>
      <w:ins w:id="4735" w:author="pete jones" w:date="2022-04-01T15:10:00Z">
        <w:r>
          <w:rPr>
            <w:i/>
            <w:iCs/>
          </w:rPr>
          <w:t>We</w:t>
        </w:r>
      </w:ins>
      <w:ins w:id="4736" w:author="pete jones" w:date="2022-03-02T11:44:00Z">
        <w:r w:rsidR="00FA26BD" w:rsidRPr="007B7A79">
          <w:rPr>
            <w:i/>
            <w:iCs/>
          </w:rPr>
          <w:t xml:space="preserve"> need to demonstrate internally that we </w:t>
        </w:r>
      </w:ins>
      <w:ins w:id="4737" w:author="pete jones" w:date="2022-04-01T15:11:00Z">
        <w:r>
          <w:rPr>
            <w:i/>
            <w:iCs/>
          </w:rPr>
          <w:t>a</w:t>
        </w:r>
      </w:ins>
      <w:ins w:id="4738" w:author="pete jones" w:date="2022-03-02T11:44:00Z">
        <w:r w:rsidR="00FA26BD" w:rsidRPr="007B7A79">
          <w:rPr>
            <w:i/>
            <w:iCs/>
          </w:rPr>
          <w:t xml:space="preserve">re serious about education and </w:t>
        </w:r>
      </w:ins>
      <w:ins w:id="4739" w:author="pete jones" w:date="2022-04-01T15:11:00Z">
        <w:r>
          <w:rPr>
            <w:i/>
            <w:iCs/>
          </w:rPr>
          <w:t>a</w:t>
        </w:r>
      </w:ins>
      <w:ins w:id="4740" w:author="pete jones" w:date="2022-03-02T11:44:00Z">
        <w:r w:rsidR="00FA26BD" w:rsidRPr="007B7A79">
          <w:rPr>
            <w:i/>
            <w:iCs/>
          </w:rPr>
          <w:t>re prepared to take risks to get to where we want to be</w:t>
        </w:r>
        <w:r w:rsidR="00FA26BD">
          <w:t>.</w:t>
        </w:r>
      </w:ins>
    </w:p>
    <w:p w14:paraId="7A84A49A" w14:textId="78EDCB2E" w:rsidR="00FA26BD" w:rsidRDefault="00FA26BD" w:rsidP="00FA26BD">
      <w:pPr>
        <w:rPr>
          <w:ins w:id="4741" w:author="pete jones" w:date="2022-03-02T11:44:00Z"/>
        </w:rPr>
      </w:pPr>
      <w:ins w:id="4742" w:author="pete jones" w:date="2022-03-02T11:44:00Z">
        <w:r>
          <w:t>A</w:t>
        </w:r>
      </w:ins>
      <w:ins w:id="4743" w:author="pete jones" w:date="2022-03-30T20:38:00Z">
        <w:r w:rsidR="004766EE">
          <w:t>ston’s degree structure was previously constructed around small credit value discrete modules at a high level,</w:t>
        </w:r>
      </w:ins>
      <w:ins w:id="4744" w:author="pete jones" w:date="2022-03-02T11:44:00Z">
        <w:r>
          <w:t xml:space="preserve"> as illustrated in </w:t>
        </w:r>
        <w:r>
          <w:fldChar w:fldCharType="begin"/>
        </w:r>
        <w:r>
          <w:instrText xml:space="preserve"> REF _Ref96932703 \h </w:instrText>
        </w:r>
      </w:ins>
      <w:ins w:id="4745" w:author="pete jones" w:date="2022-03-02T11:44:00Z">
        <w:r>
          <w:fldChar w:fldCharType="separate"/>
        </w:r>
      </w:ins>
      <w:ins w:id="4746" w:author="pete jones" w:date="2022-04-05T11:31:00Z">
        <w:r w:rsidR="00D94147">
          <w:t xml:space="preserve">Figure </w:t>
        </w:r>
        <w:r w:rsidR="00D94147">
          <w:rPr>
            <w:noProof/>
          </w:rPr>
          <w:t>2</w:t>
        </w:r>
        <w:r w:rsidR="00D94147">
          <w:noBreakHyphen/>
        </w:r>
        <w:r w:rsidR="00D94147">
          <w:rPr>
            <w:noProof/>
          </w:rPr>
          <w:t>21</w:t>
        </w:r>
      </w:ins>
      <w:ins w:id="4747" w:author="pete jones" w:date="2022-03-02T11:44:00Z">
        <w:r>
          <w:fldChar w:fldCharType="end"/>
        </w:r>
        <w:r>
          <w:t xml:space="preserve">. </w:t>
        </w:r>
      </w:ins>
      <w:ins w:id="4748" w:author="pete jones" w:date="2022-03-30T20:38:00Z">
        <w:r w:rsidR="004766EE">
          <w:t>However, w</w:t>
        </w:r>
      </w:ins>
      <w:ins w:id="4749" w:author="pete jones" w:date="2022-03-02T11:44:00Z">
        <w:r>
          <w:t>ithin this structure</w:t>
        </w:r>
      </w:ins>
      <w:ins w:id="4750" w:author="pete jones" w:date="2022-03-30T08:18:00Z">
        <w:r w:rsidR="009A23AC">
          <w:t>,</w:t>
        </w:r>
      </w:ins>
      <w:ins w:id="4751" w:author="pete jones" w:date="2022-03-02T11:44:00Z">
        <w:r>
          <w:t xml:space="preserve"> the approaches were very traditional, focused on core engineering science disciplines, lack</w:t>
        </w:r>
      </w:ins>
      <w:ins w:id="4752" w:author="pete jones" w:date="2022-03-30T12:43:00Z">
        <w:r w:rsidR="00042512">
          <w:t>ed</w:t>
        </w:r>
      </w:ins>
      <w:ins w:id="4753" w:author="pete jones" w:date="2022-03-02T11:44:00Z">
        <w:r>
          <w:t xml:space="preserve"> </w:t>
        </w:r>
      </w:ins>
      <w:ins w:id="4754" w:author="pete jones" w:date="2022-04-05T11:24:00Z">
        <w:r w:rsidR="00E06CA9">
          <w:t>integration,</w:t>
        </w:r>
      </w:ins>
      <w:ins w:id="4755" w:author="pete jones" w:date="2022-03-02T11:44:00Z">
        <w:r>
          <w:t xml:space="preserve"> and focus</w:t>
        </w:r>
      </w:ins>
      <w:ins w:id="4756" w:author="pete jones" w:date="2022-03-30T20:38:00Z">
        <w:r w:rsidR="004766EE">
          <w:t>ed</w:t>
        </w:r>
      </w:ins>
      <w:ins w:id="4757" w:author="pete jones" w:date="2022-03-02T11:44:00Z">
        <w:r>
          <w:t xml:space="preserve"> on technical skills.</w:t>
        </w:r>
      </w:ins>
    </w:p>
    <w:p w14:paraId="4DABABD2" w14:textId="77777777" w:rsidR="00FA26BD" w:rsidRDefault="00FA26BD" w:rsidP="00FA26BD">
      <w:pPr>
        <w:jc w:val="center"/>
        <w:rPr>
          <w:ins w:id="4758" w:author="pete jones" w:date="2022-03-02T11:44:00Z"/>
        </w:rPr>
      </w:pPr>
      <w:ins w:id="4759" w:author="pete jones" w:date="2022-03-02T11:44:00Z">
        <w:r>
          <w:rPr>
            <w:noProof/>
          </w:rPr>
          <w:drawing>
            <wp:inline distT="0" distB="0" distL="0" distR="0" wp14:anchorId="1DB223FE" wp14:editId="561B7D72">
              <wp:extent cx="2544417" cy="3669022"/>
              <wp:effectExtent l="0" t="0" r="8890" b="8255"/>
              <wp:docPr id="70" name="Picture 70" descr="A picture containing text,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grass&#10;&#10;Description automatically generated"/>
                      <pic:cNvPicPr/>
                    </pic:nvPicPr>
                    <pic:blipFill>
                      <a:blip r:embed="rId44"/>
                      <a:stretch>
                        <a:fillRect/>
                      </a:stretch>
                    </pic:blipFill>
                    <pic:spPr>
                      <a:xfrm>
                        <a:off x="0" y="0"/>
                        <a:ext cx="2554612" cy="3683724"/>
                      </a:xfrm>
                      <a:prstGeom prst="rect">
                        <a:avLst/>
                      </a:prstGeom>
                    </pic:spPr>
                  </pic:pic>
                </a:graphicData>
              </a:graphic>
            </wp:inline>
          </w:drawing>
        </w:r>
      </w:ins>
    </w:p>
    <w:p w14:paraId="4DEB6524" w14:textId="46E0BCED" w:rsidR="00FA26BD" w:rsidRDefault="00FA26BD" w:rsidP="00FA26BD">
      <w:pPr>
        <w:pStyle w:val="Caption"/>
        <w:rPr>
          <w:ins w:id="4760" w:author="pete jones" w:date="2022-03-02T11:44:00Z"/>
        </w:rPr>
      </w:pPr>
      <w:bookmarkStart w:id="4761" w:name="_Ref96932703"/>
      <w:bookmarkStart w:id="4762" w:name="_Toc99719284"/>
      <w:ins w:id="4763" w:author="pete jones" w:date="2022-03-02T11:44:00Z">
        <w:r>
          <w:lastRenderedPageBreak/>
          <w:t xml:space="preserve">Figure </w:t>
        </w:r>
      </w:ins>
      <w:ins w:id="4764" w:author="pete jones" w:date="2022-03-10T14:38:00Z">
        <w:r w:rsidR="00CE4F4E">
          <w:fldChar w:fldCharType="begin"/>
        </w:r>
        <w:r w:rsidR="00CE4F4E">
          <w:instrText xml:space="preserve"> STYLEREF 1 \s </w:instrText>
        </w:r>
      </w:ins>
      <w:r w:rsidR="00CE4F4E">
        <w:fldChar w:fldCharType="separate"/>
      </w:r>
      <w:r w:rsidR="00D94147">
        <w:rPr>
          <w:noProof/>
        </w:rPr>
        <w:t>2</w:t>
      </w:r>
      <w:ins w:id="4765"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766" w:author="pete jones" w:date="2022-04-05T11:31:00Z">
        <w:r w:rsidR="00D94147">
          <w:rPr>
            <w:noProof/>
          </w:rPr>
          <w:t>21</w:t>
        </w:r>
      </w:ins>
      <w:ins w:id="4767" w:author="pete jones" w:date="2022-03-10T14:38:00Z">
        <w:r w:rsidR="00CE4F4E">
          <w:fldChar w:fldCharType="end"/>
        </w:r>
      </w:ins>
      <w:bookmarkEnd w:id="4761"/>
      <w:ins w:id="4768" w:author="pete jones" w:date="2022-03-02T11:44:00Z">
        <w:r>
          <w:t>: Aston University</w:t>
        </w:r>
      </w:ins>
      <w:ins w:id="4769" w:author="pete jones" w:date="2022-03-30T08:18:00Z">
        <w:r w:rsidR="009A23AC">
          <w:t>'s</w:t>
        </w:r>
      </w:ins>
      <w:ins w:id="4770" w:author="pete jones" w:date="2022-03-02T11:44:00Z">
        <w:r>
          <w:t xml:space="preserve"> previous UG structure </w:t>
        </w:r>
        <w:r>
          <w:fldChar w:fldCharType="begin" w:fldLock="1"/>
        </w:r>
        <w:r>
          <w:instrText>ADDIN CSL_CITATION {"citationItems":[{"id":"ITEM-1","itemData":{"author":[{"dropping-particle":"","family":"Thomson","given":"Gareth","non-dropping-particle":"","parse-names":false,"suffix":""}],"id":"ITEM-1","issued":{"date-parts":[["2016"]]},"title":"The Aston Approach Background to CDIO","type":"report"},"locator":"11","uris":["http://www.mendeley.com/documents/?uuid=997e2eb8-4603-3ce2-969b-1a1253c62afd"]}],"mendeley":{"formattedCitation":"(Thomson, 2016, p. 11)","plainTextFormattedCitation":"(Thomson, 2016, p. 11)","previouslyFormattedCitation":"(Thomson, 2016, p. 11)"},"properties":{"noteIndex":0},"schema":"https://github.com/citation-style-language/schema/raw/master/csl-citation.json"}</w:instrText>
        </w:r>
        <w:r>
          <w:fldChar w:fldCharType="separate"/>
        </w:r>
        <w:r w:rsidRPr="00013286">
          <w:rPr>
            <w:i w:val="0"/>
            <w:noProof/>
          </w:rPr>
          <w:t>(Thomson, 2016, p. 11)</w:t>
        </w:r>
        <w:bookmarkEnd w:id="4762"/>
        <w:r>
          <w:fldChar w:fldCharType="end"/>
        </w:r>
      </w:ins>
    </w:p>
    <w:p w14:paraId="5A93E55A" w14:textId="3941C48F" w:rsidR="00FA26BD" w:rsidRDefault="00FA26BD" w:rsidP="00FA26BD">
      <w:pPr>
        <w:rPr>
          <w:ins w:id="4771" w:author="pete jones" w:date="2022-03-02T11:44:00Z"/>
        </w:rPr>
      </w:pPr>
      <w:ins w:id="4772" w:author="pete jones" w:date="2022-03-02T11:44:00Z">
        <w:r>
          <w:t>The revised structure exploit</w:t>
        </w:r>
      </w:ins>
      <w:ins w:id="4773" w:author="pete jones" w:date="2022-03-30T20:39:00Z">
        <w:r w:rsidR="004766EE">
          <w:t>s</w:t>
        </w:r>
      </w:ins>
      <w:ins w:id="4774" w:author="pete jones" w:date="2022-03-02T11:44:00Z">
        <w:r>
          <w:t xml:space="preserve"> the redesigned learning environments Where “Project classes” are structured to encourage a</w:t>
        </w:r>
        <w:r w:rsidRPr="00013286">
          <w:t>ppl</w:t>
        </w:r>
        <w:r>
          <w:t>ication</w:t>
        </w:r>
        <w:r w:rsidRPr="00013286">
          <w:t>, develop</w:t>
        </w:r>
        <w:r>
          <w:t>ment,</w:t>
        </w:r>
        <w:r w:rsidRPr="00013286">
          <w:t xml:space="preserve"> and </w:t>
        </w:r>
        <w:r>
          <w:t xml:space="preserve">opportunities to </w:t>
        </w:r>
        <w:r w:rsidRPr="00013286">
          <w:t>explore new learning</w:t>
        </w:r>
        <w:r>
          <w:t xml:space="preserve">, the </w:t>
        </w:r>
      </w:ins>
      <w:ins w:id="4775" w:author="pete jones" w:date="2022-03-30T20:39:00Z">
        <w:r w:rsidR="004766EE">
          <w:t>critical</w:t>
        </w:r>
      </w:ins>
      <w:ins w:id="4776" w:author="pete jones" w:date="2022-03-02T11:44:00Z">
        <w:r>
          <w:t xml:space="preserve"> strategic differences being that:</w:t>
        </w:r>
      </w:ins>
    </w:p>
    <w:p w14:paraId="76D28E46" w14:textId="2963C4F0" w:rsidR="00FA26BD" w:rsidRPr="00944C86" w:rsidRDefault="00FA26BD" w:rsidP="00FA26BD">
      <w:pPr>
        <w:pStyle w:val="ListParagraph"/>
        <w:numPr>
          <w:ilvl w:val="0"/>
          <w:numId w:val="140"/>
        </w:numPr>
        <w:spacing w:before="0" w:after="160" w:line="259" w:lineRule="auto"/>
        <w:jc w:val="left"/>
        <w:rPr>
          <w:ins w:id="4777" w:author="pete jones" w:date="2022-03-02T11:44:00Z"/>
          <w:i/>
          <w:iCs/>
        </w:rPr>
      </w:pPr>
      <w:ins w:id="4778" w:author="pete jones" w:date="2022-03-02T11:44:00Z">
        <w:r w:rsidRPr="00944C86">
          <w:rPr>
            <w:i/>
            <w:iCs/>
          </w:rPr>
          <w:t>Sessions last all</w:t>
        </w:r>
      </w:ins>
      <w:ins w:id="4779" w:author="pete jones" w:date="2022-03-30T08:18:00Z">
        <w:r w:rsidR="009A23AC">
          <w:rPr>
            <w:i/>
            <w:iCs/>
          </w:rPr>
          <w:t>-</w:t>
        </w:r>
      </w:ins>
      <w:ins w:id="4780" w:author="pete jones" w:date="2022-03-02T11:44:00Z">
        <w:r w:rsidRPr="00944C86">
          <w:rPr>
            <w:i/>
            <w:iCs/>
          </w:rPr>
          <w:t>day</w:t>
        </w:r>
      </w:ins>
    </w:p>
    <w:p w14:paraId="06A918CE" w14:textId="77777777" w:rsidR="00FA26BD" w:rsidRPr="00944C86" w:rsidRDefault="00FA26BD" w:rsidP="00FA26BD">
      <w:pPr>
        <w:pStyle w:val="ListParagraph"/>
        <w:numPr>
          <w:ilvl w:val="0"/>
          <w:numId w:val="140"/>
        </w:numPr>
        <w:spacing w:before="0" w:after="160" w:line="259" w:lineRule="auto"/>
        <w:jc w:val="left"/>
        <w:rPr>
          <w:ins w:id="4781" w:author="pete jones" w:date="2022-03-02T11:44:00Z"/>
          <w:i/>
          <w:iCs/>
        </w:rPr>
      </w:pPr>
      <w:ins w:id="4782" w:author="pete jones" w:date="2022-03-02T11:44:00Z">
        <w:r w:rsidRPr="00944C86">
          <w:rPr>
            <w:i/>
            <w:iCs/>
          </w:rPr>
          <w:t>Students work in groups of 5</w:t>
        </w:r>
      </w:ins>
    </w:p>
    <w:p w14:paraId="2029569A" w14:textId="77777777" w:rsidR="00FA26BD" w:rsidRPr="00944C86" w:rsidRDefault="00FA26BD" w:rsidP="00FA26BD">
      <w:pPr>
        <w:pStyle w:val="ListParagraph"/>
        <w:numPr>
          <w:ilvl w:val="0"/>
          <w:numId w:val="140"/>
        </w:numPr>
        <w:spacing w:before="0" w:after="160" w:line="259" w:lineRule="auto"/>
        <w:jc w:val="left"/>
        <w:rPr>
          <w:ins w:id="4783" w:author="pete jones" w:date="2022-03-02T11:44:00Z"/>
          <w:i/>
          <w:iCs/>
        </w:rPr>
      </w:pPr>
      <w:ins w:id="4784" w:author="pete jones" w:date="2022-03-02T11:44:00Z">
        <w:r w:rsidRPr="00944C86">
          <w:rPr>
            <w:i/>
            <w:iCs/>
          </w:rPr>
          <w:t>Multiple teaching strategies are deployed during each session</w:t>
        </w:r>
      </w:ins>
    </w:p>
    <w:p w14:paraId="6CEC1B86" w14:textId="3A3A1276" w:rsidR="00FA26BD" w:rsidRPr="00944C86" w:rsidRDefault="00FA26BD" w:rsidP="00FA26BD">
      <w:pPr>
        <w:pStyle w:val="ListParagraph"/>
        <w:numPr>
          <w:ilvl w:val="1"/>
          <w:numId w:val="140"/>
        </w:numPr>
        <w:spacing w:before="0" w:after="160" w:line="259" w:lineRule="auto"/>
        <w:jc w:val="left"/>
        <w:rPr>
          <w:ins w:id="4785" w:author="pete jones" w:date="2022-03-02T11:44:00Z"/>
          <w:i/>
          <w:iCs/>
        </w:rPr>
      </w:pPr>
      <w:ins w:id="4786" w:author="pete jones" w:date="2022-03-02T11:44:00Z">
        <w:r w:rsidRPr="00944C86">
          <w:rPr>
            <w:i/>
            <w:iCs/>
          </w:rPr>
          <w:t xml:space="preserve">Introduce new learning, </w:t>
        </w:r>
      </w:ins>
      <w:ins w:id="4787" w:author="pete jones" w:date="2022-04-05T11:24:00Z">
        <w:r w:rsidR="00E06CA9" w:rsidRPr="00944C86">
          <w:rPr>
            <w:i/>
            <w:iCs/>
          </w:rPr>
          <w:t>knowledge,</w:t>
        </w:r>
      </w:ins>
      <w:ins w:id="4788" w:author="pete jones" w:date="2022-03-02T11:44:00Z">
        <w:r w:rsidRPr="00944C86">
          <w:rPr>
            <w:i/>
            <w:iCs/>
          </w:rPr>
          <w:t xml:space="preserve"> and skills</w:t>
        </w:r>
      </w:ins>
    </w:p>
    <w:p w14:paraId="38E8CBC1" w14:textId="287BC799" w:rsidR="00FA26BD" w:rsidRPr="00944C86" w:rsidRDefault="00FA26BD" w:rsidP="00FA26BD">
      <w:pPr>
        <w:pStyle w:val="ListParagraph"/>
        <w:numPr>
          <w:ilvl w:val="1"/>
          <w:numId w:val="140"/>
        </w:numPr>
        <w:spacing w:before="0" w:after="160" w:line="259" w:lineRule="auto"/>
        <w:jc w:val="left"/>
        <w:rPr>
          <w:ins w:id="4789" w:author="pete jones" w:date="2022-03-02T11:44:00Z"/>
          <w:i/>
          <w:iCs/>
        </w:rPr>
      </w:pPr>
      <w:ins w:id="4790" w:author="pete jones" w:date="2022-03-02T11:44:00Z">
        <w:r w:rsidRPr="00944C86">
          <w:rPr>
            <w:i/>
            <w:iCs/>
          </w:rPr>
          <w:t xml:space="preserve">Typically, </w:t>
        </w:r>
      </w:ins>
      <w:ins w:id="4791" w:author="pete jones" w:date="2022-04-05T11:13:00Z">
        <w:r w:rsidR="00C02A6E" w:rsidRPr="00944C86">
          <w:rPr>
            <w:i/>
            <w:iCs/>
          </w:rPr>
          <w:t>20–30-minute</w:t>
        </w:r>
      </w:ins>
      <w:ins w:id="4792" w:author="pete jones" w:date="2022-03-02T11:44:00Z">
        <w:r w:rsidRPr="00944C86">
          <w:rPr>
            <w:i/>
            <w:iCs/>
          </w:rPr>
          <w:t xml:space="preserve"> bursts of activity Front</w:t>
        </w:r>
      </w:ins>
      <w:ins w:id="4793" w:author="pete jones" w:date="2022-03-30T08:18:00Z">
        <w:r w:rsidR="009A23AC">
          <w:rPr>
            <w:i/>
            <w:iCs/>
          </w:rPr>
          <w:t>-</w:t>
        </w:r>
      </w:ins>
      <w:ins w:id="4794" w:author="pete jones" w:date="2022-03-02T11:44:00Z">
        <w:r w:rsidRPr="00944C86">
          <w:rPr>
            <w:i/>
            <w:iCs/>
          </w:rPr>
          <w:t>loaded</w:t>
        </w:r>
      </w:ins>
    </w:p>
    <w:p w14:paraId="55DD907E" w14:textId="1593733B" w:rsidR="00FA26BD" w:rsidRDefault="004766EE" w:rsidP="00FA26BD">
      <w:pPr>
        <w:rPr>
          <w:ins w:id="4795" w:author="pete jones" w:date="2022-03-02T11:44:00Z"/>
        </w:rPr>
      </w:pPr>
      <w:ins w:id="4796" w:author="pete jones" w:date="2022-03-30T20:39:00Z">
        <w:r>
          <w:fldChar w:fldCharType="begin"/>
        </w:r>
        <w:r>
          <w:instrText xml:space="preserve"> REF _Ref96933397 \h </w:instrText>
        </w:r>
      </w:ins>
      <w:ins w:id="4797" w:author="pete jones" w:date="2022-03-30T20:39:00Z">
        <w:r>
          <w:fldChar w:fldCharType="separate"/>
        </w:r>
      </w:ins>
      <w:ins w:id="4798" w:author="pete jones" w:date="2022-04-05T11:31:00Z">
        <w:r w:rsidR="00D94147">
          <w:t xml:space="preserve">Figure </w:t>
        </w:r>
        <w:r w:rsidR="00D94147">
          <w:rPr>
            <w:noProof/>
          </w:rPr>
          <w:t>2</w:t>
        </w:r>
        <w:r w:rsidR="00D94147">
          <w:noBreakHyphen/>
        </w:r>
        <w:r w:rsidR="00D94147">
          <w:rPr>
            <w:noProof/>
          </w:rPr>
          <w:t>22</w:t>
        </w:r>
      </w:ins>
      <w:ins w:id="4799" w:author="pete jones" w:date="2022-03-30T20:39:00Z">
        <w:r>
          <w:fldChar w:fldCharType="end"/>
        </w:r>
        <w:r>
          <w:t xml:space="preserve"> shows </w:t>
        </w:r>
      </w:ins>
      <w:ins w:id="4800" w:author="pete jones" w:date="2022-03-30T20:40:00Z">
        <w:r>
          <w:t>the revised course structure via the CDIO approach</w:t>
        </w:r>
      </w:ins>
      <w:ins w:id="4801" w:author="pete jones" w:date="2022-03-02T11:44:00Z">
        <w:r w:rsidR="00FA26BD">
          <w:t>.</w:t>
        </w:r>
      </w:ins>
    </w:p>
    <w:p w14:paraId="2FFD0266" w14:textId="77777777" w:rsidR="00FA26BD" w:rsidRDefault="00FA26BD" w:rsidP="00FA26BD">
      <w:pPr>
        <w:rPr>
          <w:ins w:id="4802" w:author="pete jones" w:date="2022-03-02T11:44:00Z"/>
        </w:rPr>
      </w:pPr>
      <w:ins w:id="4803" w:author="pete jones" w:date="2022-03-02T11:44:00Z">
        <w:r>
          <w:rPr>
            <w:noProof/>
          </w:rPr>
          <w:drawing>
            <wp:inline distT="0" distB="0" distL="0" distR="0" wp14:anchorId="77A864C3" wp14:editId="07FCC70E">
              <wp:extent cx="5424692" cy="2700326"/>
              <wp:effectExtent l="0" t="0" r="5080" b="5080"/>
              <wp:docPr id="71" name="Picture 7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pic:nvPicPr>
                    <pic:blipFill>
                      <a:blip r:embed="rId45"/>
                      <a:stretch>
                        <a:fillRect/>
                      </a:stretch>
                    </pic:blipFill>
                    <pic:spPr>
                      <a:xfrm>
                        <a:off x="0" y="0"/>
                        <a:ext cx="5430070" cy="2703003"/>
                      </a:xfrm>
                      <a:prstGeom prst="rect">
                        <a:avLst/>
                      </a:prstGeom>
                    </pic:spPr>
                  </pic:pic>
                </a:graphicData>
              </a:graphic>
            </wp:inline>
          </w:drawing>
        </w:r>
      </w:ins>
    </w:p>
    <w:p w14:paraId="1851C79E" w14:textId="6AA79335" w:rsidR="00FA26BD" w:rsidRDefault="00FA26BD" w:rsidP="00FA26BD">
      <w:pPr>
        <w:pStyle w:val="Caption"/>
        <w:rPr>
          <w:ins w:id="4804" w:author="pete jones" w:date="2022-03-02T11:44:00Z"/>
        </w:rPr>
      </w:pPr>
      <w:bookmarkStart w:id="4805" w:name="_Ref96933397"/>
      <w:bookmarkStart w:id="4806" w:name="_Toc99719285"/>
      <w:ins w:id="4807" w:author="pete jones" w:date="2022-03-02T11:44:00Z">
        <w:r>
          <w:t xml:space="preserve">Figure </w:t>
        </w:r>
      </w:ins>
      <w:ins w:id="4808" w:author="pete jones" w:date="2022-03-10T14:38:00Z">
        <w:r w:rsidR="00CE4F4E">
          <w:fldChar w:fldCharType="begin"/>
        </w:r>
        <w:r w:rsidR="00CE4F4E">
          <w:instrText xml:space="preserve"> STYLEREF 1 \s </w:instrText>
        </w:r>
      </w:ins>
      <w:r w:rsidR="00CE4F4E">
        <w:fldChar w:fldCharType="separate"/>
      </w:r>
      <w:r w:rsidR="00D94147">
        <w:rPr>
          <w:noProof/>
        </w:rPr>
        <w:t>2</w:t>
      </w:r>
      <w:ins w:id="4809"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810" w:author="pete jones" w:date="2022-04-05T11:31:00Z">
        <w:r w:rsidR="00D94147">
          <w:rPr>
            <w:noProof/>
          </w:rPr>
          <w:t>22</w:t>
        </w:r>
      </w:ins>
      <w:ins w:id="4811" w:author="pete jones" w:date="2022-03-10T14:38:00Z">
        <w:r w:rsidR="00CE4F4E">
          <w:fldChar w:fldCharType="end"/>
        </w:r>
      </w:ins>
      <w:bookmarkEnd w:id="4805"/>
      <w:ins w:id="4812" w:author="pete jones" w:date="2022-03-02T11:44:00Z">
        <w:r>
          <w:t xml:space="preserve">: Aston University - CDIO course structure example </w:t>
        </w:r>
        <w:r>
          <w:fldChar w:fldCharType="begin" w:fldLock="1"/>
        </w:r>
        <w:r>
          <w:instrText>ADDIN CSL_CITATION {"citationItems":[{"id":"ITEM-1","itemData":{"author":[{"dropping-particle":"","family":"Thomson","given":"Gareth","non-dropping-particle":"","parse-names":false,"suffix":""}],"id":"ITEM-1","issued":{"date-parts":[["2016"]]},"title":"The Aston Approach Background to CDIO","type":"report"},"locator":"12-13","uris":["http://www.mendeley.com/documents/?uuid=997e2eb8-4603-3ce2-969b-1a1253c62afd"]}],"mendeley":{"formattedCitation":"(Thomson, 2016, pp. 12–13)","plainTextFormattedCitation":"(Thomson, 2016, pp. 12–13)","previouslyFormattedCitation":"(Thomson, 2016, pp. 12–13)"},"properties":{"noteIndex":0},"schema":"https://github.com/citation-style-language/schema/raw/master/csl-citation.json"}</w:instrText>
        </w:r>
        <w:r>
          <w:fldChar w:fldCharType="separate"/>
        </w:r>
        <w:r w:rsidRPr="00944C86">
          <w:rPr>
            <w:i w:val="0"/>
            <w:noProof/>
          </w:rPr>
          <w:t>(Thomson, 2016, pp. 12–13)</w:t>
        </w:r>
        <w:bookmarkEnd w:id="4806"/>
        <w:r>
          <w:fldChar w:fldCharType="end"/>
        </w:r>
      </w:ins>
    </w:p>
    <w:p w14:paraId="1463B398" w14:textId="5A32D902" w:rsidR="00FA26BD" w:rsidRDefault="00FA26BD" w:rsidP="00FA26BD">
      <w:pPr>
        <w:rPr>
          <w:ins w:id="4813" w:author="pete jones" w:date="2022-03-02T11:44:00Z"/>
        </w:rPr>
      </w:pPr>
      <w:ins w:id="4814" w:author="pete jones" w:date="2022-03-02T11:44:00Z">
        <w:r>
          <w:t xml:space="preserve">Thomson’s experiences at Aston University have led him to explore two </w:t>
        </w:r>
      </w:ins>
      <w:ins w:id="4815" w:author="pete jones" w:date="2022-03-30T20:40:00Z">
        <w:r w:rsidR="004766EE">
          <w:t>critical</w:t>
        </w:r>
      </w:ins>
      <w:ins w:id="4816" w:author="pete jones" w:date="2022-03-02T11:44:00Z">
        <w:r>
          <w:t xml:space="preserve"> factors for </w:t>
        </w:r>
      </w:ins>
      <w:ins w:id="4817" w:author="pete jones" w:date="2022-03-30T08:18:00Z">
        <w:r w:rsidR="009A23AC">
          <w:t xml:space="preserve">the </w:t>
        </w:r>
      </w:ins>
      <w:ins w:id="4818" w:author="pete jones" w:date="2022-03-02T11:44:00Z">
        <w:r>
          <w:t xml:space="preserve">success </w:t>
        </w:r>
      </w:ins>
      <w:ins w:id="4819" w:author="pete jones" w:date="2022-03-30T08:19:00Z">
        <w:r w:rsidR="009A23AC">
          <w:t>of</w:t>
        </w:r>
      </w:ins>
      <w:ins w:id="4820" w:author="pete jones" w:date="2022-03-02T11:44:00Z">
        <w:r>
          <w:t xml:space="preserve"> </w:t>
        </w:r>
      </w:ins>
      <w:ins w:id="4821" w:author="pete jones" w:date="2022-03-30T20:40:00Z">
        <w:r w:rsidR="004766EE">
          <w:t>practical</w:t>
        </w:r>
      </w:ins>
      <w:ins w:id="4822" w:author="pete jones" w:date="2022-03-02T11:44:00Z">
        <w:r>
          <w:t xml:space="preserve"> CDIO approaches to curriculum innovation:</w:t>
        </w:r>
      </w:ins>
    </w:p>
    <w:p w14:paraId="4FED94BA" w14:textId="6BBC0B86" w:rsidR="00FA26BD" w:rsidRDefault="00FA26BD" w:rsidP="00FA26BD">
      <w:pPr>
        <w:pStyle w:val="ListParagraph"/>
        <w:numPr>
          <w:ilvl w:val="0"/>
          <w:numId w:val="142"/>
        </w:numPr>
        <w:spacing w:before="0" w:after="160" w:line="259" w:lineRule="auto"/>
        <w:jc w:val="left"/>
        <w:rPr>
          <w:ins w:id="4823" w:author="pete jones" w:date="2022-03-02T11:44:00Z"/>
        </w:rPr>
      </w:pPr>
      <w:ins w:id="4824" w:author="pete jones" w:date="2022-03-02T11:44:00Z">
        <w:r w:rsidRPr="00A65F45">
          <w:t>Developing staff for effective CDIO implementation</w:t>
        </w:r>
        <w:r>
          <w:t xml:space="preserve"> </w:t>
        </w:r>
        <w:r>
          <w:fldChar w:fldCharType="begin" w:fldLock="1"/>
        </w:r>
        <w:r>
          <w:instrText>ADDIN CSL_CITATION {"citationItems":[{"id":"ITEM-1","itemData":{"ISBN":"9784906122530","abstract":"CDIO Standard 10 – Enhancement of Faculty Teaching Competence – is important if the implementation of CDIO is to be effective and if the student learning is to be fully realised. A CDIO Standard 10 – Enhancement of Faculty Teaching Competence – is important if the implementation of CDIO is to be effective and if the student learning is to be fully realised. A clear and robust approach to the development of staff teaching competence is something implementation of CDIO is to be effective and if the student learning is to be fully realised. A clear and robust approach to the development of staff teaching competence is something that benefits the wider institution even if CDIO is not the primary framework for delivery. clear and robust approach to the development of staff teaching competence is something that benefits the wider institution even if CDIO is not the primary framework for delivery. This paper discusses the results of a survey administered within the UK and Ireland CDIO and related community that explores the training and development opportunities afforded This paper discusses the results of a survey administered within the UK and Ireland CDIO and related community that explores the training and development opportunities afforded staff when they are engaged with CDIO teaching practice. The survey suggests that there is and related community that explores the training and development opportunities afforded staff when they are engaged with CDIO teaching practice. The survey suggests that there is little bespoke training taking place and that this is a gap that needs the attention of the staff when they are engaged with CDIO teaching practice. The survey suggests that there is little bespoke training taking place and that this is a gap that needs the attention of the community. It does emphasise the importance and value of the network in promoting some little bespoke training taking place and that this is a gap that needs the attention of the community. It does emphasise the importance and value of the network in promoting some sharing, but a more evidence based approach to Standard 10 would be beneficial to all. community. It does emphasise the importance and value of the network in promoting some sharing, but a more evidence based approach to Standard 10 would be beneficial to all.","author":[{"dropping-particle":"","family":"Thomson","given":"Gareth","non-dropping-particle":"","parse-names":false,"suffix":""},{"dropping-particle":"","family":"Clark","given":"Robin","non-dropping-particle":"","parse-names":false,"suffix":""}],"container-title":"Proceedings of the 14th International CDIO Conference","id":"ITEM-1","issued":{"date-parts":[["2018"]]},"number-of-pages":"774-784","title":"DEVELOPING STAFF FOR EFFECTIVE CDIO IMPLEMENTATION","type":"book"},"locator":"774","uris":["http://www.mendeley.com/documents/?uuid=3c38eb6b-7934-45cd-adde-350d977ed6c6"]}],"mendeley":{"formattedCitation":"(Thomson and Clark, 2018, p. 774)","plainTextFormattedCitation":"(Thomson and Clark, 2018, p. 774)","previouslyFormattedCitation":"(Thomson and Clark, 2018, p. 774)"},"properties":{"noteIndex":0},"schema":"https://github.com/citation-style-language/schema/raw/master/csl-citation.json"}</w:instrText>
        </w:r>
        <w:r>
          <w:fldChar w:fldCharType="separate"/>
        </w:r>
        <w:r w:rsidRPr="00FC43C0">
          <w:rPr>
            <w:noProof/>
          </w:rPr>
          <w:t>(Thomson and Clark, 2018, p. 774)</w:t>
        </w:r>
        <w:r>
          <w:fldChar w:fldCharType="end"/>
        </w:r>
      </w:ins>
    </w:p>
    <w:p w14:paraId="686F7A7C" w14:textId="2812FFCE" w:rsidR="00FA26BD" w:rsidRDefault="00FA26BD" w:rsidP="00FA26BD">
      <w:pPr>
        <w:pStyle w:val="ListParagraph"/>
        <w:numPr>
          <w:ilvl w:val="0"/>
          <w:numId w:val="142"/>
        </w:numPr>
        <w:spacing w:before="0" w:after="160" w:line="259" w:lineRule="auto"/>
        <w:jc w:val="left"/>
        <w:rPr>
          <w:ins w:id="4825" w:author="pete jones" w:date="2022-03-02T11:44:00Z"/>
        </w:rPr>
      </w:pPr>
      <w:ins w:id="4826" w:author="pete jones" w:date="2022-03-02T11:44:00Z">
        <w:r w:rsidRPr="00A65F45">
          <w:t>Development of a series of design</w:t>
        </w:r>
      </w:ins>
      <w:ins w:id="4827" w:author="pete jones" w:date="2022-03-30T08:19:00Z">
        <w:r w:rsidR="009A23AC">
          <w:t>-</w:t>
        </w:r>
      </w:ins>
      <w:ins w:id="4828" w:author="pete jones" w:date="2022-03-02T11:44:00Z">
        <w:r w:rsidRPr="00A65F45">
          <w:t>build projects</w:t>
        </w:r>
        <w:r>
          <w:t xml:space="preserve"> </w:t>
        </w:r>
        <w:r>
          <w:fldChar w:fldCharType="begin" w:fldLock="1"/>
        </w:r>
        <w:r>
          <w:instrText>ADDIN CSL_CITATION {"citationItems":[{"id":"ITEM-1","itemData":{"ISBN":"9789899887572","abstract":"Many modern engineering degree programmes make use of active learning often built around a variety of problem and project based learning activities. Structuring these to ensure a progression of both technical and professional competencies is key, with the emphasis often being focussed around the scientific and technical competencies to the detriment of the generic skills needed in industry. This paper describes the creation and evolution of a series of major group projects over the first two years of Bachelors level degrees in Mechanical Engineering &amp; Product Design aimed at developing students to a point where they are both confident enough and competent enough to undertake a year in industry at the end of their second year. Mapping both the technical and personal qualities of a successful placement student and the typical entry competencies of our students, a series of requirements were developed and these structured into a coherent programme of project modules spanning two years.","author":[{"dropping-particle":"","family":"Thomson","given":"G. A.","non-dropping-particle":"","parse-names":false,"suffix":""}],"container-title":"Proceedings of the 45th SEFI Annual Conference 2017 - Education Excellence for Sustainability, SEFI 2017","id":"ITEM-1","issued":{"date-parts":[["2017"]]},"page":"339-346","publisher":"European Society for Engineering Education (SEFI)","title":"Development of a series of design build projects - Preparing students for industrial placement","type":"article-journal"},"locator":"339","uris":["http://www.mendeley.com/documents/?uuid=4befc725-a25e-3d12-b45c-18bf35ec138a"]}],"mendeley":{"formattedCitation":"(Thomson, 2017, p. 339)","plainTextFormattedCitation":"(Thomson, 2017, p. 339)","previouslyFormattedCitation":"(Thomson, 2017, p. 339)"},"properties":{"noteIndex":0},"schema":"https://github.com/citation-style-language/schema/raw/master/csl-citation.json"}</w:instrText>
        </w:r>
        <w:r>
          <w:fldChar w:fldCharType="separate"/>
        </w:r>
        <w:r w:rsidRPr="00852DB2">
          <w:rPr>
            <w:noProof/>
          </w:rPr>
          <w:t>(Thomson, 2017, p. 339)</w:t>
        </w:r>
        <w:r>
          <w:fldChar w:fldCharType="end"/>
        </w:r>
      </w:ins>
    </w:p>
    <w:p w14:paraId="17BADBDD" w14:textId="778D12F9" w:rsidR="00FA26BD" w:rsidRDefault="00FA26BD" w:rsidP="00FA26BD">
      <w:pPr>
        <w:rPr>
          <w:ins w:id="4829" w:author="pete jones" w:date="2022-03-02T11:44:00Z"/>
        </w:rPr>
      </w:pPr>
      <w:ins w:id="4830" w:author="pete jones" w:date="2022-03-02T11:44:00Z">
        <w:r>
          <w:t>In the first paper</w:t>
        </w:r>
      </w:ins>
      <w:ins w:id="4831" w:author="pete jones" w:date="2022-03-30T08:19:00Z">
        <w:r w:rsidR="009A23AC">
          <w:t>,</w:t>
        </w:r>
      </w:ins>
      <w:ins w:id="4832" w:author="pete jones" w:date="2022-03-02T11:44:00Z">
        <w:r>
          <w:t xml:space="preserve"> Thomson and Clark discuss the results of surveys conducted among UK and Ireland CDIO participants relating to CDIO standard 10 – “Enhancement of Faculty Competence”.  Data from the survey showed that </w:t>
        </w:r>
      </w:ins>
      <w:ins w:id="4833" w:author="pete jones" w:date="2022-03-30T20:40:00Z">
        <w:r w:rsidR="004766EE">
          <w:t>less than 40% of staff were “involved in active learning” in most cases</w:t>
        </w:r>
      </w:ins>
      <w:ins w:id="4834" w:author="pete jones" w:date="2022-03-02T11:44:00Z">
        <w:r w:rsidRPr="00852DB2">
          <w:t xml:space="preserve">. </w:t>
        </w:r>
        <w:r>
          <w:t xml:space="preserve">The authors highlight this with some concern because it </w:t>
        </w:r>
        <w:r>
          <w:lastRenderedPageBreak/>
          <w:t>su</w:t>
        </w:r>
        <w:r w:rsidRPr="00852DB2">
          <w:t>ggest</w:t>
        </w:r>
        <w:r>
          <w:t>s</w:t>
        </w:r>
        <w:r w:rsidRPr="00852DB2">
          <w:t xml:space="preserve"> that a </w:t>
        </w:r>
        <w:r>
          <w:t>“</w:t>
        </w:r>
        <w:r w:rsidRPr="00852DB2">
          <w:t>significant proportion of staff even within CDIO focussed groups continue to teach entirely using more traditional approaches</w:t>
        </w:r>
        <w:r>
          <w:t xml:space="preserve">” </w:t>
        </w:r>
        <w:r>
          <w:fldChar w:fldCharType="begin" w:fldLock="1"/>
        </w:r>
        <w:r>
          <w:instrText>ADDIN CSL_CITATION {"citationItems":[{"id":"ITEM-1","itemData":{"ISBN":"9784906122530","abstract":"CDIO Standard 10 – Enhancement of Faculty Teaching Competence – is important if the implementation of CDIO is to be effective and if the student learning is to be fully realised. A CDIO Standard 10 – Enhancement of Faculty Teaching Competence – is important if the implementation of CDIO is to be effective and if the student learning is to be fully realised. A clear and robust approach to the development of staff teaching competence is something implementation of CDIO is to be effective and if the student learning is to be fully realised. A clear and robust approach to the development of staff teaching competence is something that benefits the wider institution even if CDIO is not the primary framework for delivery. clear and robust approach to the development of staff teaching competence is something that benefits the wider institution even if CDIO is not the primary framework for delivery. This paper discusses the results of a survey administered within the UK and Ireland CDIO and related community that explores the training and development opportunities afforded This paper discusses the results of a survey administered within the UK and Ireland CDIO and related community that explores the training and development opportunities afforded staff when they are engaged with CDIO teaching practice. The survey suggests that there is and related community that explores the training and development opportunities afforded staff when they are engaged with CDIO teaching practice. The survey suggests that there is little bespoke training taking place and that this is a gap that needs the attention of the staff when they are engaged with CDIO teaching practice. The survey suggests that there is little bespoke training taking place and that this is a gap that needs the attention of the community. It does emphasise the importance and value of the network in promoting some little bespoke training taking place and that this is a gap that needs the attention of the community. It does emphasise the importance and value of the network in promoting some sharing, but a more evidence based approach to Standard 10 would be beneficial to all. community. It does emphasise the importance and value of the network in promoting some sharing, but a more evidence based approach to Standard 10 would be beneficial to all.","author":[{"dropping-particle":"","family":"Thomson","given":"Gareth","non-dropping-particle":"","parse-names":false,"suffix":""},{"dropping-particle":"","family":"Clark","given":"Robin","non-dropping-particle":"","parse-names":false,"suffix":""}],"container-title":"Proceedings of the 14th International CDIO Conference","id":"ITEM-1","issued":{"date-parts":[["2018"]]},"number-of-pages":"774-784","title":"DEVELOPING STAFF FOR EFFECTIVE CDIO IMPLEMENTATION","type":"book"},"locator":"778","uris":["http://www.mendeley.com/documents/?uuid=3c38eb6b-7934-45cd-adde-350d977ed6c6"]}],"mendeley":{"formattedCitation":"(Thomson and Clark, 2018, p. 778)","plainTextFormattedCitation":"(Thomson and Clark, 2018, p. 778)","previouslyFormattedCitation":"(Thomson and Clark, 2018, p. 778)"},"properties":{"noteIndex":0},"schema":"https://github.com/citation-style-language/schema/raw/master/csl-citation.json"}</w:instrText>
        </w:r>
        <w:r>
          <w:fldChar w:fldCharType="separate"/>
        </w:r>
        <w:r w:rsidRPr="00852DB2">
          <w:rPr>
            <w:noProof/>
          </w:rPr>
          <w:t>(Thomson and Clark, 2018, p. 778)</w:t>
        </w:r>
        <w:r>
          <w:fldChar w:fldCharType="end"/>
        </w:r>
        <w:r>
          <w:t>.</w:t>
        </w:r>
      </w:ins>
    </w:p>
    <w:p w14:paraId="76916794" w14:textId="68363505" w:rsidR="00FA26BD" w:rsidRDefault="00FA26BD" w:rsidP="00FA26BD">
      <w:pPr>
        <w:rPr>
          <w:ins w:id="4835" w:author="pete jones" w:date="2022-03-02T11:44:00Z"/>
        </w:rPr>
      </w:pPr>
      <w:ins w:id="4836" w:author="pete jones" w:date="2022-03-02T11:44:00Z">
        <w:r>
          <w:t>The Teaching Effectively Framework (TEF) has become more prevalent in HE</w:t>
        </w:r>
      </w:ins>
      <w:ins w:id="4837" w:author="pete jones" w:date="2022-03-30T20:41:00Z">
        <w:r w:rsidR="004766EE">
          <w:t>. While recognising the value of formalising teaching practice in HE that the framework provides, the authors conclude that</w:t>
        </w:r>
      </w:ins>
      <w:ins w:id="4838" w:author="pete jones" w:date="2022-03-02T11:44:00Z">
        <w:r>
          <w:t xml:space="preserve"> a stronger focus on continuous development is key to success in the rising competitive UK </w:t>
        </w:r>
      </w:ins>
      <w:ins w:id="4839" w:author="pete jones" w:date="2022-03-30T20:41:00Z">
        <w:r w:rsidR="004766EE">
          <w:t xml:space="preserve">HE </w:t>
        </w:r>
      </w:ins>
      <w:ins w:id="4840" w:author="pete jones" w:date="2022-03-02T11:44:00Z">
        <w:r>
          <w:t>environment. The survey does suggest an increasing emphasis on learning and teaching in all types of engineering undergraduate experiences, and a growing community of enthusiastic academics dedicated to “foster</w:t>
        </w:r>
      </w:ins>
      <w:ins w:id="4841" w:author="pete jones" w:date="2022-03-30T08:19:00Z">
        <w:r w:rsidR="009A23AC">
          <w:t>ing</w:t>
        </w:r>
      </w:ins>
      <w:ins w:id="4842" w:author="pete jones" w:date="2022-03-02T11:44:00Z">
        <w:r>
          <w:t xml:space="preserve"> better approaches to learning and teaching”, </w:t>
        </w:r>
        <w:r>
          <w:fldChar w:fldCharType="begin" w:fldLock="1"/>
        </w:r>
        <w:r>
          <w:instrText>ADDIN CSL_CITATION {"citationItems":[{"id":"ITEM-1","itemData":{"ISBN":"9784906122530","abstract":"CDIO Standard 10 – Enhancement of Faculty Teaching Competence – is important if the implementation of CDIO is to be effective and if the student learning is to be fully realised. A CDIO Standard 10 – Enhancement of Faculty Teaching Competence – is important if the implementation of CDIO is to be effective and if the student learning is to be fully realised. A clear and robust approach to the development of staff teaching competence is something implementation of CDIO is to be effective and if the student learning is to be fully realised. A clear and robust approach to the development of staff teaching competence is something that benefits the wider institution even if CDIO is not the primary framework for delivery. clear and robust approach to the development of staff teaching competence is something that benefits the wider institution even if CDIO is not the primary framework for delivery. This paper discusses the results of a survey administered within the UK and Ireland CDIO and related community that explores the training and development opportunities afforded This paper discusses the results of a survey administered within the UK and Ireland CDIO and related community that explores the training and development opportunities afforded staff when they are engaged with CDIO teaching practice. The survey suggests that there is and related community that explores the training and development opportunities afforded staff when they are engaged with CDIO teaching practice. The survey suggests that there is little bespoke training taking place and that this is a gap that needs the attention of the staff when they are engaged with CDIO teaching practice. The survey suggests that there is little bespoke training taking place and that this is a gap that needs the attention of the community. It does emphasise the importance and value of the network in promoting some little bespoke training taking place and that this is a gap that needs the attention of the community. It does emphasise the importance and value of the network in promoting some sharing, but a more evidence based approach to Standard 10 would be beneficial to all. community. It does emphasise the importance and value of the network in promoting some sharing, but a more evidence based approach to Standard 10 would be beneficial to all.","author":[{"dropping-particle":"","family":"Thomson","given":"Gareth","non-dropping-particle":"","parse-names":false,"suffix":""},{"dropping-particle":"","family":"Clark","given":"Robin","non-dropping-particle":"","parse-names":false,"suffix":""}],"container-title":"Proceedings of the 14th International CDIO Conference","id":"ITEM-1","issued":{"date-parts":[["2018"]]},"number-of-pages":"774-784","title":"DEVELOPING STAFF FOR EFFECTIVE CDIO IMPLEMENTATION","type":"book"},"locator":"778","uris":["http://www.mendeley.com/documents/?uuid=3c38eb6b-7934-45cd-adde-350d977ed6c6"]}],"mendeley":{"formattedCitation":"(Thomson and Clark, 2018, p. 778)","plainTextFormattedCitation":"(Thomson and Clark, 2018, p. 778)","previouslyFormattedCitation":"(Thomson and Clark, 2018, p. 778)"},"properties":{"noteIndex":0},"schema":"https://github.com/citation-style-language/schema/raw/master/csl-citation.json"}</w:instrText>
        </w:r>
        <w:r>
          <w:fldChar w:fldCharType="separate"/>
        </w:r>
        <w:r w:rsidRPr="00852DB2">
          <w:rPr>
            <w:noProof/>
          </w:rPr>
          <w:t>(Thomson and Clark, 2018, p. 778)</w:t>
        </w:r>
        <w:r>
          <w:fldChar w:fldCharType="end"/>
        </w:r>
      </w:ins>
    </w:p>
    <w:p w14:paraId="433F7EBE" w14:textId="669E0D8C" w:rsidR="00FA26BD" w:rsidRDefault="00FA26BD" w:rsidP="00FA26BD">
      <w:pPr>
        <w:rPr>
          <w:ins w:id="4843" w:author="pete jones" w:date="2022-03-02T11:44:00Z"/>
        </w:rPr>
      </w:pPr>
      <w:ins w:id="4844" w:author="pete jones" w:date="2022-03-02T11:44:00Z">
        <w:r>
          <w:t>Thomson recognised the importance of p</w:t>
        </w:r>
        <w:r w:rsidRPr="00A65F45">
          <w:t>reparing students for industrial placement</w:t>
        </w:r>
        <w:r>
          <w:t xml:space="preserve"> after their second year of study, which influenced the design of </w:t>
        </w:r>
      </w:ins>
      <w:ins w:id="4845" w:author="pete jones" w:date="2022-03-30T08:19:00Z">
        <w:r w:rsidR="009A23AC">
          <w:t xml:space="preserve">the </w:t>
        </w:r>
      </w:ins>
      <w:ins w:id="4846" w:author="pete jones" w:date="2022-03-02T11:44:00Z">
        <w:r>
          <w:t xml:space="preserve">introductory curriculum. Aston’s design created a stronger relationship with personal and </w:t>
        </w:r>
      </w:ins>
      <w:ins w:id="4847" w:author="pete jones" w:date="2022-03-30T20:41:00Z">
        <w:r w:rsidR="004766EE">
          <w:t>adequat</w:t>
        </w:r>
      </w:ins>
      <w:ins w:id="4848" w:author="pete jones" w:date="2022-03-02T11:44:00Z">
        <w:r>
          <w:t xml:space="preserve">e technical skills and underpinning engineering knowledge.  The resulting programme provided four scaffolded projects to integrate </w:t>
        </w:r>
      </w:ins>
      <w:ins w:id="4849" w:author="pete jones" w:date="2022-03-30T20:42:00Z">
        <w:r w:rsidR="004766EE">
          <w:t>students' opportunities</w:t>
        </w:r>
      </w:ins>
      <w:ins w:id="4850" w:author="pete jones" w:date="2022-03-02T11:44:00Z">
        <w:r>
          <w:t xml:space="preserve"> and demonstrate technical, </w:t>
        </w:r>
      </w:ins>
      <w:ins w:id="4851" w:author="pete jones" w:date="2022-04-05T11:24:00Z">
        <w:r w:rsidR="00E06CA9">
          <w:t>professional,</w:t>
        </w:r>
      </w:ins>
      <w:ins w:id="4852" w:author="pete jones" w:date="2022-03-02T11:44:00Z">
        <w:r>
          <w:t xml:space="preserve"> and personal competencies much earlier in their undergraduate journeys, even if th</w:t>
        </w:r>
      </w:ins>
      <w:ins w:id="4853" w:author="pete jones" w:date="2022-04-01T15:10:00Z">
        <w:r w:rsidR="00726256">
          <w:t>ey</w:t>
        </w:r>
      </w:ins>
      <w:ins w:id="4854" w:author="pete jones" w:date="2022-03-02T11:44:00Z">
        <w:r>
          <w:t xml:space="preserve"> opted not to take a year in industry between the second and third years of study. Thomson explains that the opportunities to practice and develop non-technical skills w</w:t>
        </w:r>
      </w:ins>
      <w:ins w:id="4855" w:author="pete jones" w:date="2022-03-30T08:19:00Z">
        <w:r w:rsidR="009A23AC">
          <w:t>ere</w:t>
        </w:r>
      </w:ins>
      <w:ins w:id="4856" w:author="pete jones" w:date="2022-03-02T11:44:00Z">
        <w:r>
          <w:t xml:space="preserve"> absent from their original courses. He uses an example of a “</w:t>
        </w:r>
        <w:r w:rsidRPr="00E3552D">
          <w:rPr>
            <w:i/>
            <w:iCs/>
          </w:rPr>
          <w:t>module in project management, taught purely by lecture and assessed by exam</w:t>
        </w:r>
        <w:r>
          <w:t xml:space="preserve">” </w:t>
        </w:r>
        <w:r>
          <w:fldChar w:fldCharType="begin" w:fldLock="1"/>
        </w:r>
        <w:r>
          <w:instrText>ADDIN CSL_CITATION {"citationItems":[{"id":"ITEM-1","itemData":{"ISBN":"9789899887572","abstract":"Many modern engineering degree programmes make use of active learning often built around a variety of problem and project based learning activities. Structuring these to ensure a progression of both technical and professional competencies is key, with the emphasis often being focussed around the scientific and technical competencies to the detriment of the generic skills needed in industry. This paper describes the creation and evolution of a series of major group projects over the first two years of Bachelors level degrees in Mechanical Engineering &amp; Product Design aimed at developing students to a point where they are both confident enough and competent enough to undertake a year in industry at the end of their second year. Mapping both the technical and personal qualities of a successful placement student and the typical entry competencies of our students, a series of requirements were developed and these structured into a coherent programme of project modules spanning two years.","author":[{"dropping-particle":"","family":"Thomson","given":"G. A.","non-dropping-particle":"","parse-names":false,"suffix":""}],"container-title":"Proceedings of the 45th SEFI Annual Conference 2017 - Education Excellence for Sustainability, SEFI 2017","id":"ITEM-1","issued":{"date-parts":[["2017"]]},"page":"339-346","publisher":"European Society for Engineering Education (SEFI)","title":"Development of a series of design build projects - Preparing students for industrial placement","type":"article-journal"},"locator":"341","uris":["http://www.mendeley.com/documents/?uuid=4befc725-a25e-3d12-b45c-18bf35ec138a"]}],"mendeley":{"formattedCitation":"(Thomson, 2017, p. 341)","plainTextFormattedCitation":"(Thomson, 2017, p. 341)","previouslyFormattedCitation":"(Thomson, 2017, p. 341)"},"properties":{"noteIndex":0},"schema":"https://github.com/citation-style-language/schema/raw/master/csl-citation.json"}</w:instrText>
        </w:r>
        <w:r>
          <w:fldChar w:fldCharType="separate"/>
        </w:r>
        <w:r w:rsidRPr="00E3552D">
          <w:rPr>
            <w:noProof/>
          </w:rPr>
          <w:t>(Thomson, 2017, p. 341)</w:t>
        </w:r>
        <w:r>
          <w:fldChar w:fldCharType="end"/>
        </w:r>
        <w:r>
          <w:t xml:space="preserve">. Therefore, the Aston team designed a CDIO approach illustrated by a high-level curriculum that integrated themed project work through each semester of first- and second-year studies, as shown in </w:t>
        </w:r>
        <w:r>
          <w:fldChar w:fldCharType="begin"/>
        </w:r>
        <w:r>
          <w:instrText xml:space="preserve"> REF _Ref96940137 \h </w:instrText>
        </w:r>
      </w:ins>
      <w:ins w:id="4857" w:author="pete jones" w:date="2022-03-02T11:44:00Z">
        <w:r>
          <w:fldChar w:fldCharType="separate"/>
        </w:r>
      </w:ins>
      <w:ins w:id="4858" w:author="pete jones" w:date="2022-04-05T11:31:00Z">
        <w:r w:rsidR="00D94147">
          <w:t xml:space="preserve">Figure </w:t>
        </w:r>
        <w:r w:rsidR="00D94147">
          <w:rPr>
            <w:noProof/>
          </w:rPr>
          <w:t>2</w:t>
        </w:r>
        <w:r w:rsidR="00D94147">
          <w:noBreakHyphen/>
        </w:r>
        <w:r w:rsidR="00D94147">
          <w:rPr>
            <w:noProof/>
          </w:rPr>
          <w:t>23</w:t>
        </w:r>
      </w:ins>
      <w:ins w:id="4859" w:author="pete jones" w:date="2022-03-02T11:44:00Z">
        <w:r>
          <w:fldChar w:fldCharType="end"/>
        </w:r>
      </w:ins>
    </w:p>
    <w:p w14:paraId="75EE211A" w14:textId="77777777" w:rsidR="00FA26BD" w:rsidRDefault="00FA26BD" w:rsidP="00FA26BD">
      <w:pPr>
        <w:jc w:val="center"/>
        <w:rPr>
          <w:ins w:id="4860" w:author="pete jones" w:date="2022-03-02T11:44:00Z"/>
        </w:rPr>
      </w:pPr>
      <w:ins w:id="4861" w:author="pete jones" w:date="2022-03-02T11:44:00Z">
        <w:r>
          <w:rPr>
            <w:noProof/>
          </w:rPr>
          <w:lastRenderedPageBreak/>
          <w:drawing>
            <wp:inline distT="0" distB="0" distL="0" distR="0" wp14:anchorId="1F97E8BA" wp14:editId="0B01093E">
              <wp:extent cx="5060054" cy="2292329"/>
              <wp:effectExtent l="0" t="0" r="7620" b="0"/>
              <wp:docPr id="72" name="Picture 72"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with low confidence"/>
                      <pic:cNvPicPr/>
                    </pic:nvPicPr>
                    <pic:blipFill>
                      <a:blip r:embed="rId46"/>
                      <a:stretch>
                        <a:fillRect/>
                      </a:stretch>
                    </pic:blipFill>
                    <pic:spPr>
                      <a:xfrm>
                        <a:off x="0" y="0"/>
                        <a:ext cx="5070211" cy="2296930"/>
                      </a:xfrm>
                      <a:prstGeom prst="rect">
                        <a:avLst/>
                      </a:prstGeom>
                    </pic:spPr>
                  </pic:pic>
                </a:graphicData>
              </a:graphic>
            </wp:inline>
          </w:drawing>
        </w:r>
      </w:ins>
    </w:p>
    <w:p w14:paraId="4B78D9BB" w14:textId="6037C537" w:rsidR="00FA26BD" w:rsidRDefault="00FA26BD" w:rsidP="00FA26BD">
      <w:pPr>
        <w:pStyle w:val="Caption"/>
        <w:rPr>
          <w:ins w:id="4862" w:author="pete jones" w:date="2022-03-02T11:44:00Z"/>
        </w:rPr>
      </w:pPr>
      <w:bookmarkStart w:id="4863" w:name="_Ref96940137"/>
      <w:bookmarkStart w:id="4864" w:name="_Toc99719286"/>
      <w:ins w:id="4865" w:author="pete jones" w:date="2022-03-02T11:44:00Z">
        <w:r>
          <w:t xml:space="preserve">Figure </w:t>
        </w:r>
      </w:ins>
      <w:ins w:id="4866" w:author="pete jones" w:date="2022-03-10T14:38:00Z">
        <w:r w:rsidR="00CE4F4E">
          <w:fldChar w:fldCharType="begin"/>
        </w:r>
        <w:r w:rsidR="00CE4F4E">
          <w:instrText xml:space="preserve"> STYLEREF 1 \s </w:instrText>
        </w:r>
      </w:ins>
      <w:r w:rsidR="00CE4F4E">
        <w:fldChar w:fldCharType="separate"/>
      </w:r>
      <w:r w:rsidR="00D94147">
        <w:rPr>
          <w:noProof/>
        </w:rPr>
        <w:t>2</w:t>
      </w:r>
      <w:ins w:id="486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4868" w:author="pete jones" w:date="2022-04-05T11:31:00Z">
        <w:r w:rsidR="00D94147">
          <w:rPr>
            <w:noProof/>
          </w:rPr>
          <w:t>23</w:t>
        </w:r>
      </w:ins>
      <w:ins w:id="4869" w:author="pete jones" w:date="2022-03-10T14:38:00Z">
        <w:r w:rsidR="00CE4F4E">
          <w:fldChar w:fldCharType="end"/>
        </w:r>
      </w:ins>
      <w:bookmarkEnd w:id="4863"/>
      <w:ins w:id="4870" w:author="pete jones" w:date="2022-03-02T11:44:00Z">
        <w:r>
          <w:t xml:space="preserve">: Aston accelerated placement model, </w:t>
        </w:r>
        <w:r>
          <w:fldChar w:fldCharType="begin" w:fldLock="1"/>
        </w:r>
        <w:r>
          <w:instrText>ADDIN CSL_CITATION {"citationItems":[{"id":"ITEM-1","itemData":{"ISBN":"9789899887572","abstract":"Many modern engineering degree programmes make use of active learning often built around a variety of problem and project based learning activities. Structuring these to ensure a progression of both technical and professional competencies is key, with the emphasis often being focussed around the scientific and technical competencies to the detriment of the generic skills needed in industry. This paper describes the creation and evolution of a series of major group projects over the first two years of Bachelors level degrees in Mechanical Engineering &amp; Product Design aimed at developing students to a point where they are both confident enough and competent enough to undertake a year in industry at the end of their second year. Mapping both the technical and personal qualities of a successful placement student and the typical entry competencies of our students, a series of requirements were developed and these structured into a coherent programme of project modules spanning two years.","author":[{"dropping-particle":"","family":"Thomson","given":"G. A.","non-dropping-particle":"","parse-names":false,"suffix":""}],"container-title":"Proceedings of the 45th SEFI Annual Conference 2017 - Education Excellence for Sustainability, SEFI 2017","id":"ITEM-1","issued":{"date-parts":[["2017"]]},"page":"339-346","publisher":"European Society for Engineering Education (SEFI)","title":"Development of a series of design build projects - Preparing students for industrial placement","type":"article-journal"},"locator":"341","uris":["http://www.mendeley.com/documents/?uuid=4befc725-a25e-3d12-b45c-18bf35ec138a"]}],"mendeley":{"formattedCitation":"(Thomson, 2017, p. 341)","plainTextFormattedCitation":"(Thomson, 2017, p. 341)","previouslyFormattedCitation":"(Thomson, 2017, p. 341)"},"properties":{"noteIndex":0},"schema":"https://github.com/citation-style-language/schema/raw/master/csl-citation.json"}</w:instrText>
        </w:r>
        <w:r>
          <w:fldChar w:fldCharType="separate"/>
        </w:r>
        <w:r w:rsidRPr="00E3552D">
          <w:rPr>
            <w:i w:val="0"/>
            <w:noProof/>
          </w:rPr>
          <w:t>(Thomson, 2017, p. 341)</w:t>
        </w:r>
        <w:bookmarkEnd w:id="4864"/>
        <w:r>
          <w:fldChar w:fldCharType="end"/>
        </w:r>
      </w:ins>
    </w:p>
    <w:p w14:paraId="7645BB5D" w14:textId="1D96911B" w:rsidR="00FA26BD" w:rsidRDefault="00FA26BD" w:rsidP="00FA26BD">
      <w:pPr>
        <w:rPr>
          <w:ins w:id="4871" w:author="pete jones" w:date="2022-03-02T11:44:00Z"/>
        </w:rPr>
      </w:pPr>
      <w:ins w:id="4872" w:author="pete jones" w:date="2022-03-02T11:44:00Z">
        <w:r>
          <w:t>The timetab</w:t>
        </w:r>
      </w:ins>
      <w:ins w:id="4873" w:author="pete jones" w:date="2022-03-30T20:43:00Z">
        <w:r w:rsidR="004766EE">
          <w:t xml:space="preserve">led </w:t>
        </w:r>
      </w:ins>
      <w:ins w:id="4874" w:author="pete jones" w:date="2022-03-02T11:44:00Z">
        <w:r>
          <w:t>project work during each semester is not apparent from the high-level descriptions</w:t>
        </w:r>
      </w:ins>
      <w:ins w:id="4875" w:author="pete jones" w:date="2022-03-30T20:43:00Z">
        <w:r w:rsidR="004766EE">
          <w:t>,</w:t>
        </w:r>
      </w:ins>
      <w:ins w:id="4876" w:author="pete jones" w:date="2022-03-02T11:44:00Z">
        <w:r>
          <w:t xml:space="preserve"> but such a structure is implemented in an innovative style. Providing redesigned open</w:t>
        </w:r>
      </w:ins>
      <w:ins w:id="4877" w:author="pete jones" w:date="2022-03-30T08:19:00Z">
        <w:r w:rsidR="009A23AC">
          <w:t>-</w:t>
        </w:r>
      </w:ins>
      <w:ins w:id="4878" w:author="pete jones" w:date="2022-03-02T11:44:00Z">
        <w:r>
          <w:t>access workshops, working in small groups, and timetabling activity on whole days interspersed with mini-lectures and “knowledge on</w:t>
        </w:r>
      </w:ins>
      <w:ins w:id="4879" w:author="pete jones" w:date="2022-03-30T08:19:00Z">
        <w:r w:rsidR="009A23AC">
          <w:t>-</w:t>
        </w:r>
      </w:ins>
      <w:ins w:id="4880" w:author="pete jones" w:date="2022-03-02T11:44:00Z">
        <w:r>
          <w:t>demand”</w:t>
        </w:r>
      </w:ins>
      <w:ins w:id="4881" w:author="pete jones" w:date="2022-03-30T20:43:00Z">
        <w:r w:rsidR="004766EE">
          <w:t xml:space="preserve"> suggests a significant change of course dynamic and</w:t>
        </w:r>
      </w:ins>
      <w:ins w:id="4882" w:author="pete jones" w:date="2022-03-02T11:44:00Z">
        <w:r>
          <w:t xml:space="preserve"> a </w:t>
        </w:r>
      </w:ins>
      <w:ins w:id="4883" w:author="pete jones" w:date="2022-03-30T20:44:00Z">
        <w:r w:rsidR="004766EE">
          <w:t>substantial</w:t>
        </w:r>
      </w:ins>
      <w:ins w:id="4884" w:author="pete jones" w:date="2022-03-02T11:44:00Z">
        <w:r>
          <w:t xml:space="preserve"> and positive impact on student engagement.</w:t>
        </w:r>
      </w:ins>
    </w:p>
    <w:p w14:paraId="6C31D638" w14:textId="0B50F795" w:rsidR="00FA26BD" w:rsidRDefault="00FA26BD" w:rsidP="00FA26BD">
      <w:pPr>
        <w:rPr>
          <w:ins w:id="4885" w:author="pete jones" w:date="2022-03-02T11:44:00Z"/>
        </w:rPr>
      </w:pPr>
      <w:ins w:id="4886" w:author="pete jones" w:date="2022-03-02T11:44:00Z">
        <w:r>
          <w:t xml:space="preserve">Thomson provides insight into the structure of the enhanced competency-based model by mapping the core competencies, their associated topics, and the structured project work. Thus, making it easy to visualise the reinforcement strategies in the project progression timeline. E.g., over 60% of topics are reinforced during semester 2, 76% in semester 3, and 100% reinforcement in semester 4 (see </w:t>
        </w:r>
        <w:r>
          <w:fldChar w:fldCharType="begin"/>
        </w:r>
        <w:r>
          <w:instrText xml:space="preserve"> REF _Ref96941318 \h </w:instrText>
        </w:r>
      </w:ins>
      <w:ins w:id="4887" w:author="pete jones" w:date="2022-03-02T11:44:00Z">
        <w:r>
          <w:fldChar w:fldCharType="separate"/>
        </w:r>
      </w:ins>
      <w:ins w:id="4888" w:author="pete jones" w:date="2022-04-05T11:31:00Z">
        <w:r w:rsidR="00D94147">
          <w:t xml:space="preserve">Table </w:t>
        </w:r>
        <w:r w:rsidR="00D94147">
          <w:rPr>
            <w:noProof/>
          </w:rPr>
          <w:t>2</w:t>
        </w:r>
        <w:r w:rsidR="00D94147">
          <w:noBreakHyphen/>
        </w:r>
        <w:r w:rsidR="00D94147">
          <w:rPr>
            <w:noProof/>
          </w:rPr>
          <w:t>1</w:t>
        </w:r>
      </w:ins>
      <w:ins w:id="4889" w:author="pete jones" w:date="2022-03-02T11:44:00Z">
        <w:r>
          <w:fldChar w:fldCharType="end"/>
        </w:r>
        <w:r>
          <w:t>).</w:t>
        </w:r>
      </w:ins>
    </w:p>
    <w:p w14:paraId="4EF410DD" w14:textId="6B35C31D" w:rsidR="00FA26BD" w:rsidRPr="009B32D1" w:rsidRDefault="00FA26BD" w:rsidP="00FA26BD">
      <w:pPr>
        <w:rPr>
          <w:ins w:id="4890" w:author="pete jones" w:date="2022-03-02T11:44:00Z"/>
        </w:rPr>
      </w:pPr>
      <w:ins w:id="4891" w:author="pete jones" w:date="2022-03-02T11:44:00Z">
        <w:r>
          <w:t xml:space="preserve">The structure proposed moves the paradigm from lecture/exam towards an assessment model incorporating a portfolio of evidence and logbooks. </w:t>
        </w:r>
      </w:ins>
      <w:ins w:id="4892" w:author="pete jones" w:date="2022-03-30T20:44:00Z">
        <w:r w:rsidR="004766EE">
          <w:t>The new design</w:t>
        </w:r>
      </w:ins>
      <w:ins w:id="4893" w:author="pete jones" w:date="2022-03-02T11:44:00Z">
        <w:r>
          <w:t xml:space="preserve"> also shifts the emphasis from 60% engineering principles to experiences that are 50% project</w:t>
        </w:r>
      </w:ins>
      <w:ins w:id="4894" w:author="pete jones" w:date="2022-03-30T08:20:00Z">
        <w:r w:rsidR="009A23AC">
          <w:t>-</w:t>
        </w:r>
      </w:ins>
      <w:ins w:id="4895" w:author="pete jones" w:date="2022-03-02T11:44:00Z">
        <w:r>
          <w:t xml:space="preserve">based, suggesting that the model will more readily be accepted by and meet the needs of </w:t>
        </w:r>
      </w:ins>
      <w:ins w:id="4896" w:author="pete jones" w:date="2022-03-30T08:20:00Z">
        <w:r w:rsidR="009A23AC">
          <w:t xml:space="preserve">the </w:t>
        </w:r>
      </w:ins>
      <w:ins w:id="4897" w:author="pete jones" w:date="2022-03-02T11:44:00Z">
        <w:r>
          <w:t>industry. Thomson states that our “</w:t>
        </w:r>
        <w:r w:rsidRPr="006859E3">
          <w:rPr>
            <w:i/>
            <w:iCs/>
          </w:rPr>
          <w:t>experience has shown that well-structured holistic modules are a key asset in help students obtain and succeed within industrial placements</w:t>
        </w:r>
        <w:r>
          <w:t xml:space="preserve">” </w:t>
        </w:r>
        <w:r>
          <w:fldChar w:fldCharType="begin" w:fldLock="1"/>
        </w:r>
        <w:r>
          <w:instrText>ADDIN CSL_CITATION {"citationItems":[{"id":"ITEM-1","itemData":{"ISBN":"9789899887572","abstract":"Many modern engineering degree programmes make use of active learning often built around a variety of problem and project based learning activities. Structuring these to ensure a progression of both technical and professional competencies is key, with the emphasis often being focussed around the scientific and technical competencies to the detriment of the generic skills needed in industry. This paper describes the creation and evolution of a series of major group projects over the first two years of Bachelors level degrees in Mechanical Engineering &amp; Product Design aimed at developing students to a point where they are both confident enough and competent enough to undertake a year in industry at the end of their second year. Mapping both the technical and personal qualities of a successful placement student and the typical entry competencies of our students, a series of requirements were developed and these structured into a coherent programme of project modules spanning two years.","author":[{"dropping-particle":"","family":"Thomson","given":"G. A.","non-dropping-particle":"","parse-names":false,"suffix":""}],"container-title":"Proceedings of the 45th SEFI Annual Conference 2017 - Education Excellence for Sustainability, SEFI 2017","id":"ITEM-1","issued":{"date-parts":[["2017"]]},"page":"339-346","publisher":"European Society for Engineering Education (SEFI)","title":"Development of a series of design build projects - Preparing students for industrial placement","type":"article-journal"},"locator":"345","uris":["http://www.mendeley.com/documents/?uuid=4befc725-a25e-3d12-b45c-18bf35ec138a"]}],"mendeley":{"formattedCitation":"(Thomson, 2017, p. 345)","plainTextFormattedCitation":"(Thomson, 2017, p. 345)","previouslyFormattedCitation":"(Thomson, 2017, p. 345)"},"properties":{"noteIndex":0},"schema":"https://github.com/citation-style-language/schema/raw/master/csl-citation.json"}</w:instrText>
        </w:r>
        <w:r>
          <w:fldChar w:fldCharType="separate"/>
        </w:r>
        <w:r w:rsidRPr="006859E3">
          <w:rPr>
            <w:noProof/>
          </w:rPr>
          <w:t>(Thomson, 2017, p. 345)</w:t>
        </w:r>
        <w:r>
          <w:fldChar w:fldCharType="end"/>
        </w:r>
        <w:r>
          <w:t>.</w:t>
        </w:r>
      </w:ins>
    </w:p>
    <w:p w14:paraId="0437C522" w14:textId="77777777" w:rsidR="00FA26BD" w:rsidRDefault="00FA26BD" w:rsidP="00FA26BD">
      <w:pPr>
        <w:jc w:val="center"/>
        <w:rPr>
          <w:ins w:id="4898" w:author="pete jones" w:date="2022-03-02T11:44:00Z"/>
        </w:rPr>
      </w:pPr>
      <w:ins w:id="4899" w:author="pete jones" w:date="2022-03-02T11:44:00Z">
        <w:r w:rsidRPr="009B32D1">
          <w:rPr>
            <w:noProof/>
          </w:rPr>
          <w:lastRenderedPageBreak/>
          <w:drawing>
            <wp:inline distT="0" distB="0" distL="0" distR="0" wp14:anchorId="0E196B48" wp14:editId="00355AC3">
              <wp:extent cx="4476190" cy="6552381"/>
              <wp:effectExtent l="0" t="0" r="635" b="1270"/>
              <wp:docPr id="73" name="Picture 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47"/>
                      <a:stretch>
                        <a:fillRect/>
                      </a:stretch>
                    </pic:blipFill>
                    <pic:spPr>
                      <a:xfrm>
                        <a:off x="0" y="0"/>
                        <a:ext cx="4476190" cy="6552381"/>
                      </a:xfrm>
                      <a:prstGeom prst="rect">
                        <a:avLst/>
                      </a:prstGeom>
                    </pic:spPr>
                  </pic:pic>
                </a:graphicData>
              </a:graphic>
            </wp:inline>
          </w:drawing>
        </w:r>
      </w:ins>
    </w:p>
    <w:p w14:paraId="6A924A78" w14:textId="061123CB" w:rsidR="00FA26BD" w:rsidRDefault="00FA26BD" w:rsidP="00FA26BD">
      <w:pPr>
        <w:pStyle w:val="Caption"/>
        <w:rPr>
          <w:ins w:id="4900" w:author="pete jones" w:date="2022-03-02T11:44:00Z"/>
        </w:rPr>
      </w:pPr>
      <w:bookmarkStart w:id="4901" w:name="_Ref96941318"/>
      <w:bookmarkStart w:id="4902" w:name="_Toc99719348"/>
      <w:ins w:id="4903" w:author="pete jones" w:date="2022-03-02T11:44:00Z">
        <w:r>
          <w:t xml:space="preserve">Table </w:t>
        </w:r>
      </w:ins>
      <w:ins w:id="4904" w:author="pete jones" w:date="2022-03-12T09:33:00Z">
        <w:r w:rsidR="00D62441">
          <w:fldChar w:fldCharType="begin"/>
        </w:r>
        <w:r w:rsidR="00D62441">
          <w:instrText xml:space="preserve"> STYLEREF 1 \s </w:instrText>
        </w:r>
      </w:ins>
      <w:r w:rsidR="00D62441">
        <w:fldChar w:fldCharType="separate"/>
      </w:r>
      <w:r w:rsidR="00D94147">
        <w:rPr>
          <w:noProof/>
        </w:rPr>
        <w:t>2</w:t>
      </w:r>
      <w:ins w:id="4905"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4906" w:author="pete jones" w:date="2022-04-05T11:31:00Z">
        <w:r w:rsidR="00D94147">
          <w:rPr>
            <w:noProof/>
          </w:rPr>
          <w:t>1</w:t>
        </w:r>
      </w:ins>
      <w:ins w:id="4907" w:author="pete jones" w:date="2022-03-12T09:33:00Z">
        <w:r w:rsidR="00D62441">
          <w:fldChar w:fldCharType="end"/>
        </w:r>
      </w:ins>
      <w:bookmarkEnd w:id="4901"/>
      <w:ins w:id="4908" w:author="pete jones" w:date="2022-03-02T11:44:00Z">
        <w:r>
          <w:t xml:space="preserve">: Aston University - </w:t>
        </w:r>
        <w:r w:rsidRPr="000F4789">
          <w:t>Mapping of core competencies against project modules</w:t>
        </w:r>
        <w:r>
          <w:t xml:space="preserve"> </w:t>
        </w:r>
        <w:r>
          <w:fldChar w:fldCharType="begin" w:fldLock="1"/>
        </w:r>
        <w:r>
          <w:instrText>ADDIN CSL_CITATION {"citationItems":[{"id":"ITEM-1","itemData":{"ISBN":"9789899887572","abstract":"Many modern engineering degree programmes make use of active learning often built around a variety of problem and project based learning activities. Structuring these to ensure a progression of both technical and professional competencies is key, with the emphasis often being focussed around the scientific and technical competencies to the detriment of the generic skills needed in industry. This paper describes the creation and evolution of a series of major group projects over the first two years of Bachelors level degrees in Mechanical Engineering &amp; Product Design aimed at developing students to a point where they are both confident enough and competent enough to undertake a year in industry at the end of their second year. Mapping both the technical and personal qualities of a successful placement student and the typical entry competencies of our students, a series of requirements were developed and these structured into a coherent programme of project modules spanning two years.","author":[{"dropping-particle":"","family":"Thomson","given":"G. A.","non-dropping-particle":"","parse-names":false,"suffix":""}],"container-title":"Proceedings of the 45th SEFI Annual Conference 2017 - Education Excellence for Sustainability, SEFI 2017","id":"ITEM-1","issued":{"date-parts":[["2017"]]},"page":"339-346","publisher":"European Society for Engineering Education (SEFI)","title":"Development of a series of design build projects - Preparing students for industrial placement","type":"article-journal"},"locator":"343","uris":["http://www.mendeley.com/documents/?uuid=4befc725-a25e-3d12-b45c-18bf35ec138a"]}],"mendeley":{"formattedCitation":"(Thomson, 2017, p. 343)","plainTextFormattedCitation":"(Thomson, 2017, p. 343)","previouslyFormattedCitation":"(Thomson, 2017, p. 343)"},"properties":{"noteIndex":0},"schema":"https://github.com/citation-style-language/schema/raw/master/csl-citation.json"}</w:instrText>
        </w:r>
        <w:r>
          <w:fldChar w:fldCharType="separate"/>
        </w:r>
        <w:r w:rsidRPr="009B32D1">
          <w:rPr>
            <w:i w:val="0"/>
            <w:noProof/>
          </w:rPr>
          <w:t>(Thomson, 2017, p. 343)</w:t>
        </w:r>
        <w:bookmarkEnd w:id="4902"/>
        <w:r>
          <w:fldChar w:fldCharType="end"/>
        </w:r>
      </w:ins>
    </w:p>
    <w:p w14:paraId="093FC260" w14:textId="77777777" w:rsidR="00FA26BD" w:rsidRDefault="00FA26BD" w:rsidP="00FA26BD">
      <w:pPr>
        <w:rPr>
          <w:ins w:id="4909" w:author="pete jones" w:date="2022-03-02T11:44:00Z"/>
          <w:b/>
          <w:bCs/>
        </w:rPr>
      </w:pPr>
      <w:ins w:id="4910" w:author="pete jones" w:date="2022-03-02T11:44:00Z">
        <w:r w:rsidRPr="009823D3">
          <w:rPr>
            <w:b/>
            <w:bCs/>
          </w:rPr>
          <w:t xml:space="preserve">Other </w:t>
        </w:r>
        <w:r>
          <w:rPr>
            <w:b/>
            <w:bCs/>
          </w:rPr>
          <w:t xml:space="preserve">approaches to </w:t>
        </w:r>
        <w:r w:rsidRPr="009823D3">
          <w:rPr>
            <w:b/>
            <w:bCs/>
          </w:rPr>
          <w:t>innovat</w:t>
        </w:r>
        <w:r>
          <w:rPr>
            <w:b/>
            <w:bCs/>
          </w:rPr>
          <w:t>ion</w:t>
        </w:r>
      </w:ins>
    </w:p>
    <w:p w14:paraId="6E109C1D" w14:textId="71F01EA1" w:rsidR="00FA26BD" w:rsidRDefault="00FA26BD" w:rsidP="00FA26BD">
      <w:pPr>
        <w:rPr>
          <w:ins w:id="4911" w:author="pete jones" w:date="2022-03-02T11:44:00Z"/>
        </w:rPr>
      </w:pPr>
      <w:ins w:id="4912" w:author="pete jones" w:date="2022-03-02T11:44:00Z">
        <w:r w:rsidRPr="009B6BB1">
          <w:t xml:space="preserve">Franklin </w:t>
        </w:r>
        <w:r>
          <w:t xml:space="preserve">W </w:t>
        </w:r>
        <w:r w:rsidRPr="009B6BB1">
          <w:t xml:space="preserve">Olin College in the US </w:t>
        </w:r>
        <w:r>
          <w:t>has been an inspirational leader in curriculum innovation within the same timeframe as the CDIO model. In fact</w:t>
        </w:r>
      </w:ins>
      <w:ins w:id="4913" w:author="pete jones" w:date="2022-03-30T20:45:00Z">
        <w:r w:rsidR="004766EE">
          <w:t>,</w:t>
        </w:r>
      </w:ins>
      <w:ins w:id="4914" w:author="pete jones" w:date="2022-03-02T11:44:00Z">
        <w:r>
          <w:t xml:space="preserve"> in 1938</w:t>
        </w:r>
      </w:ins>
      <w:ins w:id="4915" w:author="pete jones" w:date="2022-03-30T20:45:00Z">
        <w:r w:rsidR="004766EE">
          <w:t>,</w:t>
        </w:r>
      </w:ins>
      <w:ins w:id="4916" w:author="pete jones" w:date="2022-03-02T11:44:00Z">
        <w:r>
          <w:t xml:space="preserve"> F.W.Olin bequeathed a significant sum of his fortune to support “education for the less fortunate” </w:t>
        </w:r>
        <w:r>
          <w:fldChar w:fldCharType="begin" w:fldLock="1"/>
        </w:r>
        <w:r>
          <w:instrText>ADDIN CSL_CITATION {"citationItems":[{"id":"ITEM-1","itemData":{"ISBN":"978-0-9860800-2-9","abstract":"In A Whole New Engineer, we step outside the constraints of traditional research and engage with our topic in a narrative that is compelling for anyone interested in the transformational potential of education, how we can meet the demands of the new “small-world” era of technology, what happens when a college or university decides to turn tradition on its head, and, perhaps most important, Goldberg, David E.; Somerville, Mark. A Whole New Engineer: The Coming Revolution in Engineering Education . ThreeJoy Associates, Inc.. Kindle Edition.","author":[{"dropping-particle":"","family":"Goldberg","given":"David","non-dropping-particle":"","parse-names":false,"suffix":""},{"dropping-particle":"","family":"Somerville","given":"Mark","non-dropping-particle":"","parse-names":false,"suffix":""}],"id":"ITEM-1","issued":{"date-parts":[["2014"]]},"number-of-pages":"264","publisher":"ThreeJoy Associates","title":"A Whole New ENgineer","type":"book"},"locator":"2","uris":["http://www.mendeley.com/documents/?uuid=6b588d48-aa73-4e89-a199-0606f7a9d420"]}],"mendeley":{"formattedCitation":"(Goldberg and Somerville, 2014, p. 2)","plainTextFormattedCitation":"(Goldberg and Somerville, 2014, p. 2)","previouslyFormattedCitation":"(Goldberg and Somerville, 2014, p. 2)"},"properties":{"noteIndex":0},"schema":"https://github.com/citation-style-language/schema/raw/master/csl-citation.json"}</w:instrText>
        </w:r>
        <w:r>
          <w:fldChar w:fldCharType="separate"/>
        </w:r>
        <w:r w:rsidRPr="007C56A1">
          <w:rPr>
            <w:noProof/>
          </w:rPr>
          <w:t>(Goldberg and Somerville, 2014, p. 2)</w:t>
        </w:r>
        <w:r>
          <w:fldChar w:fldCharType="end"/>
        </w:r>
        <w:r>
          <w:t xml:space="preserve">. </w:t>
        </w:r>
      </w:ins>
      <w:ins w:id="4917" w:author="pete jones" w:date="2022-03-30T20:45:00Z">
        <w:r w:rsidR="004766EE">
          <w:t>As a result, t</w:t>
        </w:r>
      </w:ins>
      <w:ins w:id="4918" w:author="pete jones" w:date="2022-03-02T11:44:00Z">
        <w:r>
          <w:t xml:space="preserve">he current specialised engineering college was conceived in 1997, finally opening in the academic year 2001-2002, following an </w:t>
        </w:r>
        <w:r>
          <w:lastRenderedPageBreak/>
          <w:t>endowment of $500 million to build a new facility, with a mission</w:t>
        </w:r>
      </w:ins>
      <w:ins w:id="4919" w:author="pete jones" w:date="2022-03-30T08:21:00Z">
        <w:r w:rsidR="009A23AC">
          <w:t>-</w:t>
        </w:r>
      </w:ins>
      <w:ins w:id="4920" w:author="pete jones" w:date="2022-03-02T11:44:00Z">
        <w:r>
          <w:t xml:space="preserve">focused to change engineering education, value student engagement, and </w:t>
        </w:r>
      </w:ins>
      <w:ins w:id="4921" w:author="pete jones" w:date="2022-03-30T08:21:00Z">
        <w:r w:rsidR="009A23AC">
          <w:t>developing</w:t>
        </w:r>
      </w:ins>
      <w:ins w:id="4922" w:author="pete jones" w:date="2022-03-02T11:44:00Z">
        <w:r>
          <w:t xml:space="preserve"> intrinsically motivated leaders of engineering.</w:t>
        </w:r>
      </w:ins>
    </w:p>
    <w:p w14:paraId="0E41EA11" w14:textId="26B61B24" w:rsidR="00FA26BD" w:rsidRDefault="00FA26BD" w:rsidP="00FA26BD">
      <w:pPr>
        <w:rPr>
          <w:ins w:id="4923" w:author="pete jones" w:date="2022-03-02T11:44:00Z"/>
        </w:rPr>
      </w:pPr>
      <w:ins w:id="4924" w:author="pete jones" w:date="2022-03-02T11:44:00Z">
        <w:r>
          <w:t xml:space="preserve">In relating the story of how Olin innovated and implemented a new paradigm for engineering education, the authors describe the high-level mission and the changes in </w:t>
        </w:r>
      </w:ins>
      <w:ins w:id="4925" w:author="pete jones" w:date="2022-03-30T20:46:00Z">
        <w:r w:rsidR="004766EE">
          <w:t xml:space="preserve">the </w:t>
        </w:r>
      </w:ins>
      <w:ins w:id="4926" w:author="pete jones" w:date="2022-03-02T11:44:00Z">
        <w:r>
          <w:t>emotional attitudes of faculty and students</w:t>
        </w:r>
      </w:ins>
      <w:ins w:id="4927" w:author="pete jones" w:date="2022-03-30T20:45:00Z">
        <w:r w:rsidR="004766EE">
          <w:t>. Still,</w:t>
        </w:r>
      </w:ins>
      <w:ins w:id="4928" w:author="pete jones" w:date="2022-03-02T11:44:00Z">
        <w:r>
          <w:t xml:space="preserve"> a clear definition of a plan or design process is a</w:t>
        </w:r>
      </w:ins>
      <w:ins w:id="4929" w:author="pete jones" w:date="2022-03-30T20:46:00Z">
        <w:r w:rsidR="004766EE">
          <w:t>bstract and, at worst,</w:t>
        </w:r>
      </w:ins>
      <w:ins w:id="4930" w:author="pete jones" w:date="2022-03-02T11:44:00Z">
        <w:r>
          <w:t xml:space="preserve"> ethereal. The first courses at Olin did not have a clear and defined curriculum</w:t>
        </w:r>
      </w:ins>
      <w:ins w:id="4931" w:author="pete jones" w:date="2022-03-30T20:46:00Z">
        <w:r w:rsidR="004766EE">
          <w:t>;</w:t>
        </w:r>
      </w:ins>
      <w:ins w:id="4932" w:author="pete jones" w:date="2022-03-02T11:44:00Z">
        <w:r>
          <w:t xml:space="preserve"> the faculty engaged with students to help define and refine the learning programmes as they went. </w:t>
        </w:r>
      </w:ins>
      <w:ins w:id="4933" w:author="pete jones" w:date="2022-03-30T20:45:00Z">
        <w:r w:rsidR="004766EE">
          <w:t>Nevertheless, t</w:t>
        </w:r>
      </w:ins>
      <w:ins w:id="4934" w:author="pete jones" w:date="2022-03-02T11:44:00Z">
        <w:r>
          <w:t>here was an idea of what engineers should be capable of and a general agreement o</w:t>
        </w:r>
      </w:ins>
      <w:ins w:id="4935" w:author="pete jones" w:date="2022-03-30T08:21:00Z">
        <w:r w:rsidR="009A23AC">
          <w:t>n</w:t>
        </w:r>
      </w:ins>
      <w:ins w:id="4936" w:author="pete jones" w:date="2022-03-02T11:44:00Z">
        <w:r>
          <w:t xml:space="preserve"> </w:t>
        </w:r>
      </w:ins>
      <w:ins w:id="4937" w:author="pete jones" w:date="2022-03-30T20:46:00Z">
        <w:r w:rsidR="004766EE">
          <w:t>the</w:t>
        </w:r>
      </w:ins>
      <w:ins w:id="4938" w:author="pete jones" w:date="2022-03-02T11:44:00Z">
        <w:r>
          <w:t xml:space="preserve"> implemen</w:t>
        </w:r>
      </w:ins>
      <w:ins w:id="4939" w:author="pete jones" w:date="2022-03-30T20:46:00Z">
        <w:r w:rsidR="004766EE">
          <w:t>tation</w:t>
        </w:r>
      </w:ins>
      <w:ins w:id="4940" w:author="pete jones" w:date="2022-03-02T11:44:00Z">
        <w:r>
          <w:t xml:space="preserve">. </w:t>
        </w:r>
      </w:ins>
      <w:ins w:id="4941" w:author="pete jones" w:date="2022-03-30T20:47:00Z">
        <w:r w:rsidR="004766EE">
          <w:t>The c</w:t>
        </w:r>
      </w:ins>
      <w:ins w:id="4942" w:author="pete jones" w:date="2022-03-02T11:44:00Z">
        <w:r>
          <w:t xml:space="preserve">urriculum design </w:t>
        </w:r>
      </w:ins>
      <w:ins w:id="4943" w:author="pete jones" w:date="2022-03-30T20:47:00Z">
        <w:r w:rsidR="004766EE">
          <w:t xml:space="preserve">was </w:t>
        </w:r>
      </w:ins>
      <w:ins w:id="4944" w:author="pete jones" w:date="2022-03-02T11:44:00Z">
        <w:r>
          <w:t xml:space="preserve">initiated from a </w:t>
        </w:r>
      </w:ins>
      <w:ins w:id="4945" w:author="pete jones" w:date="2022-03-30T20:48:00Z">
        <w:r w:rsidR="004766EE">
          <w:t>standard</w:t>
        </w:r>
      </w:ins>
      <w:ins w:id="4946" w:author="pete jones" w:date="2022-03-02T11:44:00Z">
        <w:r>
          <w:t xml:space="preserve"> set of beliefs </w:t>
        </w:r>
        <w:r>
          <w:fldChar w:fldCharType="begin" w:fldLock="1"/>
        </w:r>
        <w:r>
          <w:instrText>ADDIN CSL_CITATION {"citationItems":[{"id":"ITEM-1","itemData":{"ISBN":"978-0-9860800-2-9","abstract":"In A Whole New Engineer, we step outside the constraints of traditional research and engage with our topic in a narrative that is compelling for anyone interested in the transformational potential of education, how we can meet the demands of the new “small-world” era of technology, what happens when a college or university decides to turn tradition on its head, and, perhaps most important, Goldberg, David E.; Somerville, Mark. A Whole New Engineer: The Coming Revolution in Engineering Education . ThreeJoy Associates, Inc.. Kindle Edition.","author":[{"dropping-particle":"","family":"Goldberg","given":"David","non-dropping-particle":"","parse-names":false,"suffix":""},{"dropping-particle":"","family":"Somerville","given":"Mark","non-dropping-particle":"","parse-names":false,"suffix":""}],"id":"ITEM-1","issued":{"date-parts":[["2014"]]},"number-of-pages":"264","publisher":"ThreeJoy Associates","title":"A Whole New ENgineer","type":"book"},"locator":"120","uris":["http://www.mendeley.com/documents/?uuid=6b588d48-aa73-4e89-a199-0606f7a9d420"]}],"mendeley":{"formattedCitation":"(Goldberg and Somerville, 2014, p. 120)","plainTextFormattedCitation":"(Goldberg and Somerville, 2014, p. 120)","previouslyFormattedCitation":"(Goldberg and Somerville, 2014, p. 120)"},"properties":{"noteIndex":0},"schema":"https://github.com/citation-style-language/schema/raw/master/csl-citation.json"}</w:instrText>
        </w:r>
        <w:r>
          <w:fldChar w:fldCharType="separate"/>
        </w:r>
        <w:r w:rsidRPr="00562E87">
          <w:rPr>
            <w:noProof/>
          </w:rPr>
          <w:t>(Goldberg and Somerville, 2014, p. 120)</w:t>
        </w:r>
        <w:r>
          <w:fldChar w:fldCharType="end"/>
        </w:r>
        <w:r>
          <w:t>:</w:t>
        </w:r>
      </w:ins>
    </w:p>
    <w:p w14:paraId="11BD4673" w14:textId="77777777" w:rsidR="00FA26BD" w:rsidRDefault="00FA26BD" w:rsidP="00FA26BD">
      <w:pPr>
        <w:pStyle w:val="ListParagraph"/>
        <w:numPr>
          <w:ilvl w:val="0"/>
          <w:numId w:val="143"/>
        </w:numPr>
        <w:spacing w:before="0" w:after="160" w:line="259" w:lineRule="auto"/>
        <w:jc w:val="left"/>
        <w:rPr>
          <w:ins w:id="4947" w:author="pete jones" w:date="2022-03-02T11:44:00Z"/>
        </w:rPr>
      </w:pPr>
      <w:ins w:id="4948" w:author="pete jones" w:date="2022-03-02T11:44:00Z">
        <w:r>
          <w:t>Something needs to be urgently addressed</w:t>
        </w:r>
      </w:ins>
    </w:p>
    <w:p w14:paraId="25446D11" w14:textId="77777777" w:rsidR="00FA26BD" w:rsidRDefault="00FA26BD" w:rsidP="00FA26BD">
      <w:pPr>
        <w:pStyle w:val="ListParagraph"/>
        <w:numPr>
          <w:ilvl w:val="0"/>
          <w:numId w:val="143"/>
        </w:numPr>
        <w:spacing w:before="0" w:after="160" w:line="259" w:lineRule="auto"/>
        <w:jc w:val="left"/>
        <w:rPr>
          <w:ins w:id="4949" w:author="pete jones" w:date="2022-03-02T11:44:00Z"/>
        </w:rPr>
      </w:pPr>
      <w:ins w:id="4950" w:author="pete jones" w:date="2022-03-02T11:44:00Z">
        <w:r>
          <w:t>Change to date was inadequate</w:t>
        </w:r>
      </w:ins>
    </w:p>
    <w:p w14:paraId="4D18DCFF" w14:textId="77777777" w:rsidR="00FA26BD" w:rsidRDefault="00FA26BD" w:rsidP="00FA26BD">
      <w:pPr>
        <w:pStyle w:val="ListParagraph"/>
        <w:numPr>
          <w:ilvl w:val="0"/>
          <w:numId w:val="143"/>
        </w:numPr>
        <w:spacing w:before="0" w:after="160" w:line="259" w:lineRule="auto"/>
        <w:jc w:val="left"/>
        <w:rPr>
          <w:ins w:id="4951" w:author="pete jones" w:date="2022-03-02T11:44:00Z"/>
        </w:rPr>
      </w:pPr>
      <w:ins w:id="4952" w:author="pete jones" w:date="2022-03-02T11:44:00Z">
        <w:r>
          <w:t>Change processes were insufficient</w:t>
        </w:r>
      </w:ins>
    </w:p>
    <w:p w14:paraId="4DE308D7" w14:textId="77777777" w:rsidR="00FA26BD" w:rsidRDefault="00FA26BD" w:rsidP="00FA26BD">
      <w:pPr>
        <w:pStyle w:val="ListParagraph"/>
        <w:numPr>
          <w:ilvl w:val="0"/>
          <w:numId w:val="143"/>
        </w:numPr>
        <w:spacing w:before="0" w:after="160" w:line="259" w:lineRule="auto"/>
        <w:jc w:val="left"/>
        <w:rPr>
          <w:ins w:id="4953" w:author="pete jones" w:date="2022-03-02T11:44:00Z"/>
        </w:rPr>
      </w:pPr>
      <w:ins w:id="4954" w:author="pete jones" w:date="2022-03-02T11:44:00Z">
        <w:r>
          <w:t>Content, curriculum, and pedagogy were key loci of change</w:t>
        </w:r>
      </w:ins>
    </w:p>
    <w:p w14:paraId="19D6F0A8" w14:textId="2FAF532A" w:rsidR="00FA26BD" w:rsidRDefault="00FA26BD" w:rsidP="00FA26BD">
      <w:pPr>
        <w:pStyle w:val="ListParagraph"/>
        <w:numPr>
          <w:ilvl w:val="0"/>
          <w:numId w:val="143"/>
        </w:numPr>
        <w:spacing w:before="0" w:after="160" w:line="259" w:lineRule="auto"/>
        <w:jc w:val="left"/>
        <w:rPr>
          <w:ins w:id="4955" w:author="pete jones" w:date="2022-03-02T11:44:00Z"/>
        </w:rPr>
      </w:pPr>
      <w:ins w:id="4956" w:author="pete jones" w:date="2022-03-02T11:44:00Z">
        <w:r>
          <w:t>The new way should be more student</w:t>
        </w:r>
      </w:ins>
      <w:ins w:id="4957" w:author="pete jones" w:date="2022-03-30T08:22:00Z">
        <w:r w:rsidR="009A23AC">
          <w:t>-</w:t>
        </w:r>
      </w:ins>
      <w:ins w:id="4958" w:author="pete jones" w:date="2022-03-02T11:44:00Z">
        <w:r>
          <w:t xml:space="preserve">centred. </w:t>
        </w:r>
      </w:ins>
    </w:p>
    <w:p w14:paraId="65DB1A9F" w14:textId="339DEA3C" w:rsidR="00FA26BD" w:rsidRDefault="00FA26BD" w:rsidP="00FA26BD">
      <w:pPr>
        <w:rPr>
          <w:ins w:id="4959" w:author="pete jones" w:date="2022-03-02T11:44:00Z"/>
        </w:rPr>
      </w:pPr>
      <w:ins w:id="4960" w:author="pete jones" w:date="2022-03-02T11:44:00Z">
        <w:r>
          <w:t>These beliefs are reflected in other models of curriculum innovation where the definition of a process is more evident</w:t>
        </w:r>
      </w:ins>
      <w:ins w:id="4961" w:author="pete jones" w:date="2022-03-30T20:48:00Z">
        <w:r w:rsidR="004766EE">
          <w:t>. Still,</w:t>
        </w:r>
      </w:ins>
      <w:ins w:id="4962" w:author="pete jones" w:date="2022-03-02T11:44:00Z">
        <w:r>
          <w:t xml:space="preserve"> the Olin team went further to propose that the objectives for change could be defined as </w:t>
        </w:r>
        <w:r w:rsidRPr="006A790A">
          <w:rPr>
            <w:i/>
            <w:iCs/>
          </w:rPr>
          <w:t>cultural</w:t>
        </w:r>
        <w:r>
          <w:t xml:space="preserve"> and </w:t>
        </w:r>
        <w:r w:rsidRPr="006A790A">
          <w:rPr>
            <w:i/>
            <w:iCs/>
          </w:rPr>
          <w:t>emotional</w:t>
        </w:r>
        <w:r>
          <w:t xml:space="preserve"> </w:t>
        </w:r>
        <w:r>
          <w:fldChar w:fldCharType="begin" w:fldLock="1"/>
        </w:r>
        <w:r>
          <w:instrText>ADDIN CSL_CITATION {"citationItems":[{"id":"ITEM-1","itemData":{"ISBN":"978-0-9860800-2-9","abstract":"In A Whole New Engineer, we step outside the constraints of traditional research and engage with our topic in a narrative that is compelling for anyone interested in the transformational potential of education, how we can meet the demands of the new “small-world” era of technology, what happens when a college or university decides to turn tradition on its head, and, perhaps most important, Goldberg, David E.; Somerville, Mark. A Whole New Engineer: The Coming Revolution in Engineering Education . ThreeJoy Associates, Inc.. Kindle Edition.","author":[{"dropping-particle":"","family":"Goldberg","given":"David","non-dropping-particle":"","parse-names":false,"suffix":""},{"dropping-particle":"","family":"Somerville","given":"Mark","non-dropping-particle":"","parse-names":false,"suffix":""}],"id":"ITEM-1","issued":{"date-parts":[["2014"]]},"number-of-pages":"264","publisher":"ThreeJoy Associates","title":"A Whole New ENgineer","type":"book"},"locator":"124","uris":["http://www.mendeley.com/documents/?uuid=6b588d48-aa73-4e89-a199-0606f7a9d420"]}],"mendeley":{"formattedCitation":"(Goldberg and Somerville, 2014, p. 124)","plainTextFormattedCitation":"(Goldberg and Somerville, 2014, p. 124)","previouslyFormattedCitation":"(Goldberg and Somerville, 2014, p. 124)"},"properties":{"noteIndex":0},"schema":"https://github.com/citation-style-language/schema/raw/master/csl-citation.json"}</w:instrText>
        </w:r>
        <w:r>
          <w:fldChar w:fldCharType="separate"/>
        </w:r>
        <w:r w:rsidRPr="006A790A">
          <w:rPr>
            <w:noProof/>
          </w:rPr>
          <w:t>(Goldberg and Somerville, 2014, p. 124)</w:t>
        </w:r>
        <w:r>
          <w:fldChar w:fldCharType="end"/>
        </w:r>
        <w:r>
          <w:t>. As a direct result</w:t>
        </w:r>
      </w:ins>
      <w:ins w:id="4963" w:author="pete jones" w:date="2022-03-30T08:22:00Z">
        <w:r w:rsidR="009A23AC">
          <w:t>,</w:t>
        </w:r>
      </w:ins>
      <w:ins w:id="4964" w:author="pete jones" w:date="2022-03-02T11:44:00Z">
        <w:r>
          <w:t xml:space="preserve"> the Olin team declared five pillars of engineering educational transformation, which may not be readily recognised by other institutions addressing the need for change but may be reflected in many innovation processes as the need to improve </w:t>
        </w:r>
      </w:ins>
      <w:ins w:id="4965" w:author="pete jones" w:date="2022-04-01T15:10:00Z">
        <w:r w:rsidR="00726256">
          <w:t>students' intrinsic motivation</w:t>
        </w:r>
      </w:ins>
      <w:ins w:id="4966" w:author="pete jones" w:date="2022-03-02T11:44:00Z">
        <w:r>
          <w:t xml:space="preserve"> staff. Briefly</w:t>
        </w:r>
      </w:ins>
      <w:ins w:id="4967" w:author="pete jones" w:date="2022-03-30T08:22:00Z">
        <w:r w:rsidR="009A23AC">
          <w:t>,</w:t>
        </w:r>
      </w:ins>
      <w:ins w:id="4968" w:author="pete jones" w:date="2022-03-02T11:44:00Z">
        <w:r>
          <w:t xml:space="preserve"> those five</w:t>
        </w:r>
      </w:ins>
      <w:ins w:id="4969" w:author="pete jones" w:date="2022-03-30T08:22:00Z">
        <w:r w:rsidR="009A23AC">
          <w:t xml:space="preserve"> </w:t>
        </w:r>
      </w:ins>
      <w:ins w:id="4970" w:author="pete jones" w:date="2022-03-02T11:44:00Z">
        <w:r>
          <w:t>pillars are joy, trust, courage, openness, and connectedness, which more readily support the cultural and emotional factors but themselves only suggest a design process.</w:t>
        </w:r>
      </w:ins>
    </w:p>
    <w:p w14:paraId="21992B71" w14:textId="2455AAE7" w:rsidR="00FA26BD" w:rsidRPr="009B6BB1" w:rsidRDefault="004766EE" w:rsidP="00FA26BD">
      <w:pPr>
        <w:rPr>
          <w:ins w:id="4971" w:author="pete jones" w:date="2022-03-02T11:44:00Z"/>
        </w:rPr>
      </w:pPr>
      <w:ins w:id="4972" w:author="pete jones" w:date="2022-03-30T20:49:00Z">
        <w:r>
          <w:t>Further topics of discussion</w:t>
        </w:r>
      </w:ins>
      <w:ins w:id="4973" w:author="pete jones" w:date="2022-03-02T11:44:00Z">
        <w:r w:rsidR="00FA26BD">
          <w:t xml:space="preserve"> resonate with the general planning suggestions of Lattuca and Stark and Crawley et</w:t>
        </w:r>
      </w:ins>
      <w:ins w:id="4974" w:author="pete jones" w:date="2022-03-30T20:49:00Z">
        <w:r>
          <w:t xml:space="preserve"> </w:t>
        </w:r>
      </w:ins>
      <w:ins w:id="4975" w:author="pete jones" w:date="2022-03-02T11:44:00Z">
        <w:r w:rsidR="00FA26BD">
          <w:t xml:space="preserve">al., whose planning processes are more pragmatically defined. These include the </w:t>
        </w:r>
      </w:ins>
      <w:ins w:id="4976" w:author="pete jones" w:date="2022-03-30T20:49:00Z">
        <w:r>
          <w:t>essential</w:t>
        </w:r>
      </w:ins>
      <w:ins w:id="4977" w:author="pete jones" w:date="2022-03-02T11:44:00Z">
        <w:r w:rsidR="00FA26BD">
          <w:t xml:space="preserve"> considerations for intrinsic motivational strategies, </w:t>
        </w:r>
      </w:ins>
      <w:ins w:id="4978" w:author="pete jones" w:date="2022-03-30T08:23:00Z">
        <w:r w:rsidR="009A23AC">
          <w:t xml:space="preserve">the </w:t>
        </w:r>
      </w:ins>
      <w:ins w:id="4979" w:author="pete jones" w:date="2022-03-02T11:44:00Z">
        <w:r w:rsidR="00FA26BD">
          <w:t>transformation of professors from expert</w:t>
        </w:r>
      </w:ins>
      <w:ins w:id="4980" w:author="pete jones" w:date="2022-03-30T08:23:00Z">
        <w:r w:rsidR="009A23AC">
          <w:t>s</w:t>
        </w:r>
      </w:ins>
      <w:ins w:id="4981" w:author="pete jones" w:date="2022-03-02T11:44:00Z">
        <w:r w:rsidR="00FA26BD">
          <w:t xml:space="preserve"> to coach</w:t>
        </w:r>
      </w:ins>
      <w:ins w:id="4982" w:author="pete jones" w:date="2022-03-30T08:24:00Z">
        <w:r w:rsidR="009A23AC">
          <w:t>es</w:t>
        </w:r>
      </w:ins>
      <w:ins w:id="4983" w:author="pete jones" w:date="2022-03-02T11:44:00Z">
        <w:r w:rsidR="00FA26BD">
          <w:t xml:space="preserve">, and </w:t>
        </w:r>
      </w:ins>
      <w:ins w:id="4984" w:author="pete jones" w:date="2022-03-30T08:24:00Z">
        <w:r w:rsidR="009A23AC">
          <w:t xml:space="preserve">the </w:t>
        </w:r>
      </w:ins>
      <w:ins w:id="4985" w:author="pete jones" w:date="2022-03-02T11:44:00Z">
        <w:r w:rsidR="00FA26BD">
          <w:t xml:space="preserve">cultural transformation of both classroom and curriculum. Therefore, it is understandable from the success of the Olin </w:t>
        </w:r>
        <w:r w:rsidR="00FA26BD">
          <w:lastRenderedPageBreak/>
          <w:t>model that a constructive continuous improvement plan plays a significant role in the evolution of a progressive engineering curriculum.</w:t>
        </w:r>
      </w:ins>
    </w:p>
    <w:p w14:paraId="0C245430" w14:textId="4681B20C" w:rsidR="00FA26BD" w:rsidRPr="003A0620" w:rsidRDefault="009A23AC" w:rsidP="00FA26BD">
      <w:pPr>
        <w:rPr>
          <w:ins w:id="4986" w:author="pete jones" w:date="2022-03-02T11:44:00Z"/>
          <w:i/>
          <w:iCs/>
        </w:rPr>
      </w:pPr>
      <w:ins w:id="4987" w:author="pete jones" w:date="2022-03-30T08:24:00Z">
        <w:r>
          <w:rPr>
            <w:b/>
            <w:bCs/>
          </w:rPr>
          <w:t>The e</w:t>
        </w:r>
      </w:ins>
      <w:ins w:id="4988" w:author="pete jones" w:date="2022-03-02T11:44:00Z">
        <w:r w:rsidR="00FA26BD" w:rsidRPr="002A5FB0">
          <w:rPr>
            <w:b/>
            <w:bCs/>
          </w:rPr>
          <w:t>ssence of the OLIN curriculum</w:t>
        </w:r>
        <w:r w:rsidR="00FA26BD">
          <w:rPr>
            <w:b/>
            <w:bCs/>
          </w:rPr>
          <w:t xml:space="preserve"> </w:t>
        </w:r>
        <w:r w:rsidR="00FA26BD" w:rsidRPr="003A0620">
          <w:rPr>
            <w:i/>
            <w:iCs/>
          </w:rPr>
          <w:t>(source: Olin college website)</w:t>
        </w:r>
      </w:ins>
    </w:p>
    <w:p w14:paraId="68BE6983" w14:textId="639C829E" w:rsidR="00FA26BD" w:rsidRDefault="00FA26BD" w:rsidP="00FA26BD">
      <w:pPr>
        <w:rPr>
          <w:ins w:id="4989" w:author="pete jones" w:date="2022-03-02T11:44:00Z"/>
        </w:rPr>
      </w:pPr>
      <w:ins w:id="4990" w:author="pete jones" w:date="2022-03-02T11:44:00Z">
        <w:r>
          <w:t xml:space="preserve">Olin </w:t>
        </w:r>
      </w:ins>
      <w:ins w:id="4991" w:author="pete jones" w:date="2022-03-30T08:24:00Z">
        <w:r w:rsidR="009A23AC">
          <w:t>C</w:t>
        </w:r>
      </w:ins>
      <w:ins w:id="4992" w:author="pete jones" w:date="2022-03-02T11:44:00Z">
        <w:r>
          <w:t>ollege is highly regarded in the US academic community, ranked 3</w:t>
        </w:r>
        <w:r w:rsidRPr="00D62F33">
          <w:rPr>
            <w:vertAlign w:val="superscript"/>
          </w:rPr>
          <w:t>rd</w:t>
        </w:r>
        <w:r>
          <w:t xml:space="preserve"> overall </w:t>
        </w:r>
        <w:r w:rsidRPr="00D62F33">
          <w:t xml:space="preserve">in a </w:t>
        </w:r>
        <w:r>
          <w:t xml:space="preserve">2022 </w:t>
        </w:r>
        <w:r w:rsidRPr="00D62F33">
          <w:t>survey of deans and senior faculty at U.S. engineering schools</w:t>
        </w:r>
        <w:r>
          <w:t xml:space="preserve">, </w:t>
        </w:r>
      </w:ins>
      <w:ins w:id="4993" w:author="pete jones" w:date="2022-04-01T15:10:00Z">
        <w:r w:rsidR="00726256">
          <w:t xml:space="preserve">and </w:t>
        </w:r>
      </w:ins>
      <w:ins w:id="4994" w:author="pete jones" w:date="2022-03-02T11:44:00Z">
        <w:r>
          <w:t xml:space="preserve">rated highly for its facilities and classroom experience. </w:t>
        </w:r>
      </w:ins>
      <w:ins w:id="4995" w:author="pete jones" w:date="2022-03-30T20:50:00Z">
        <w:r w:rsidR="004766EE">
          <w:t>However,</w:t>
        </w:r>
      </w:ins>
      <w:ins w:id="4996" w:author="pete jones" w:date="2022-03-02T11:44:00Z">
        <w:r>
          <w:t xml:space="preserve"> Olin does not appear in </w:t>
        </w:r>
        <w:r w:rsidRPr="000B0971">
          <w:t>The Times Higher Education World University Rankings 2021</w:t>
        </w:r>
        <w:r>
          <w:t>. A</w:t>
        </w:r>
      </w:ins>
      <w:ins w:id="4997" w:author="pete jones" w:date="2022-03-30T20:50:00Z">
        <w:r w:rsidR="004766EE">
          <w:t>BET accredits all Olin degree courses</w:t>
        </w:r>
      </w:ins>
      <w:ins w:id="4998" w:author="pete jones" w:date="2022-03-02T11:44:00Z">
        <w:r>
          <w:t>.</w:t>
        </w:r>
      </w:ins>
    </w:p>
    <w:p w14:paraId="6BE2A9A5" w14:textId="4680D2D6" w:rsidR="00FA26BD" w:rsidRDefault="00FA26BD" w:rsidP="00FA26BD">
      <w:pPr>
        <w:rPr>
          <w:ins w:id="4999" w:author="pete jones" w:date="2022-03-02T11:44:00Z"/>
        </w:rPr>
      </w:pPr>
      <w:ins w:id="5000" w:author="pete jones" w:date="2022-03-02T11:44:00Z">
        <w:r>
          <w:t>Approximately 85 students enrol</w:t>
        </w:r>
      </w:ins>
      <w:ins w:id="5001" w:author="pete jones" w:date="2022-03-30T20:50:00Z">
        <w:r w:rsidR="004766EE">
          <w:t>led</w:t>
        </w:r>
      </w:ins>
      <w:ins w:id="5002" w:author="pete jones" w:date="2022-03-02T11:44:00Z">
        <w:r>
          <w:t xml:space="preserve"> each academic year, selected from many US states and 8-10% international students. Diversity is highly valued, with a very even gender split in each cohort. Olin refers to “Top Students” in their admissions process</w:t>
        </w:r>
      </w:ins>
      <w:ins w:id="5003" w:author="pete jones" w:date="2022-03-30T20:51:00Z">
        <w:r w:rsidR="004766EE">
          <w:t>,</w:t>
        </w:r>
      </w:ins>
      <w:ins w:id="5004" w:author="pete jones" w:date="2022-03-02T11:44:00Z">
        <w:r>
          <w:t xml:space="preserve"> which includes a “Candidates Weekend”</w:t>
        </w:r>
      </w:ins>
      <w:ins w:id="5005" w:author="pete jones" w:date="2022-03-30T20:51:00Z">
        <w:r w:rsidR="004766EE">
          <w:t>,</w:t>
        </w:r>
      </w:ins>
      <w:ins w:id="5006" w:author="pete jones" w:date="2022-03-02T11:44:00Z">
        <w:r>
          <w:t xml:space="preserve"> after which Olin makes offers to approximately 30% of the applicant hopefuls, suggesting a highly selective process. Student to faculty ratios is also lower than typically seen in UK universities at 8:1.</w:t>
        </w:r>
      </w:ins>
    </w:p>
    <w:p w14:paraId="7192FDB9" w14:textId="77B8FDE2" w:rsidR="00FA26BD" w:rsidRDefault="00FA26BD" w:rsidP="00FA26BD">
      <w:pPr>
        <w:rPr>
          <w:ins w:id="5007" w:author="pete jones" w:date="2022-03-02T11:44:00Z"/>
        </w:rPr>
      </w:pPr>
      <w:ins w:id="5008" w:author="pete jones" w:date="2022-03-02T11:44:00Z">
        <w:r>
          <w:t>Understanding the curriculum experience offer</w:t>
        </w:r>
      </w:ins>
      <w:ins w:id="5009" w:author="pete jones" w:date="2022-03-30T08:24:00Z">
        <w:r w:rsidR="009A23AC">
          <w:t>ed</w:t>
        </w:r>
      </w:ins>
      <w:ins w:id="5010" w:author="pete jones" w:date="2022-03-02T11:44:00Z">
        <w:r>
          <w:t xml:space="preserve"> at Olin is complex. Using comprehensive course catalogues and student handbooks </w:t>
        </w:r>
      </w:ins>
      <w:ins w:id="5011" w:author="pete jones" w:date="2022-03-30T20:51:00Z">
        <w:r w:rsidR="004766EE">
          <w:t xml:space="preserve">are </w:t>
        </w:r>
      </w:ins>
      <w:ins w:id="5012" w:author="pete jones" w:date="2022-03-02T11:44:00Z">
        <w:r>
          <w:t xml:space="preserve">available online, it is incumbent on students to select an appropriate and personally engaging study path from over 150 separate courses to accrue 120 graduating credits, with a min GPA of 2.0. </w:t>
        </w:r>
      </w:ins>
      <w:ins w:id="5013" w:author="pete jones" w:date="2022-03-30T20:51:00Z">
        <w:r w:rsidR="004766EE">
          <w:t>Students n</w:t>
        </w:r>
      </w:ins>
      <w:ins w:id="5014" w:author="pete jones" w:date="2022-03-02T11:44:00Z">
        <w:r>
          <w:t>egotiat</w:t>
        </w:r>
      </w:ins>
      <w:ins w:id="5015" w:author="pete jones" w:date="2022-03-30T20:51:00Z">
        <w:r w:rsidR="004766EE">
          <w:t>e</w:t>
        </w:r>
      </w:ins>
      <w:ins w:id="5016" w:author="pete jones" w:date="2022-03-02T11:44:00Z">
        <w:r>
          <w:t xml:space="preserve"> their chosen study path with academic staff such that a reasonable and coherent structure for the desired major</w:t>
        </w:r>
      </w:ins>
      <w:ins w:id="5017" w:author="pete jones" w:date="2022-03-30T08:24:00Z">
        <w:r w:rsidR="009A23AC">
          <w:t>/</w:t>
        </w:r>
      </w:ins>
      <w:ins w:id="5018" w:author="pete jones" w:date="2022-03-02T11:44:00Z">
        <w:r>
          <w:t xml:space="preserve">minor. </w:t>
        </w:r>
      </w:ins>
      <w:ins w:id="5019" w:author="pete jones" w:date="2022-03-30T20:52:00Z">
        <w:r w:rsidR="004766EE">
          <w:t>Unfortunately, c</w:t>
        </w:r>
      </w:ins>
      <w:ins w:id="5020" w:author="pete jones" w:date="2022-03-02T11:44:00Z">
        <w:r>
          <w:t xml:space="preserve">ourse descriptions are brief, and assessment criteria, outcome mapping, timetabling, and </w:t>
        </w:r>
      </w:ins>
      <w:ins w:id="5021" w:author="pete jones" w:date="2022-03-30T20:52:00Z">
        <w:r w:rsidR="004766EE">
          <w:t>interdisciplinarity are</w:t>
        </w:r>
      </w:ins>
      <w:ins w:id="5022" w:author="pete jones" w:date="2022-03-02T11:44:00Z">
        <w:r>
          <w:t xml:space="preserve"> hard to follow. </w:t>
        </w:r>
      </w:ins>
    </w:p>
    <w:p w14:paraId="2F1C99DE" w14:textId="634396DB" w:rsidR="00FA26BD" w:rsidRDefault="00FA26BD" w:rsidP="00FA26BD">
      <w:pPr>
        <w:rPr>
          <w:ins w:id="5023" w:author="pete jones" w:date="2022-03-02T11:44:00Z"/>
        </w:rPr>
      </w:pPr>
      <w:ins w:id="5024" w:author="pete jones" w:date="2022-03-02T11:44:00Z">
        <w:r>
          <w:t xml:space="preserve">The required 120 credits </w:t>
        </w:r>
      </w:ins>
      <w:ins w:id="5025" w:author="pete jones" w:date="2022-03-30T20:53:00Z">
        <w:r w:rsidR="004766EE">
          <w:t>cluster</w:t>
        </w:r>
      </w:ins>
      <w:ins w:id="5026" w:author="pete jones" w:date="2022-03-02T11:44:00Z">
        <w:r>
          <w:t xml:space="preserve"> into five topic areas,</w:t>
        </w:r>
      </w:ins>
      <w:ins w:id="5027" w:author="pete jones" w:date="2022-03-30T20:54:00Z">
        <w:r w:rsidR="004766EE">
          <w:t xml:space="preserve"> </w:t>
        </w:r>
      </w:ins>
      <w:ins w:id="5028" w:author="pete jones" w:date="2022-03-02T11:44:00Z">
        <w:r>
          <w:fldChar w:fldCharType="begin"/>
        </w:r>
        <w:r>
          <w:instrText xml:space="preserve"> REF _Ref97037362 \h </w:instrText>
        </w:r>
      </w:ins>
      <w:ins w:id="5029" w:author="pete jones" w:date="2022-03-02T11:44:00Z">
        <w:r>
          <w:fldChar w:fldCharType="separate"/>
        </w:r>
      </w:ins>
      <w:ins w:id="5030" w:author="pete jones" w:date="2022-04-05T11:31:00Z">
        <w:r w:rsidR="00D94147">
          <w:t xml:space="preserve">Table </w:t>
        </w:r>
        <w:r w:rsidR="00D94147">
          <w:rPr>
            <w:noProof/>
          </w:rPr>
          <w:t>2</w:t>
        </w:r>
        <w:r w:rsidR="00D94147">
          <w:noBreakHyphen/>
        </w:r>
        <w:r w:rsidR="00D94147">
          <w:rPr>
            <w:noProof/>
          </w:rPr>
          <w:t>2</w:t>
        </w:r>
      </w:ins>
      <w:ins w:id="5031" w:author="pete jones" w:date="2022-03-02T11:44:00Z">
        <w:r>
          <w:fldChar w:fldCharType="end"/>
        </w:r>
        <w:r>
          <w:t xml:space="preserve"> details the minimum </w:t>
        </w:r>
      </w:ins>
      <w:ins w:id="5032" w:author="pete jones" w:date="2022-03-30T20:53:00Z">
        <w:r w:rsidR="004766EE">
          <w:t>credits needed</w:t>
        </w:r>
      </w:ins>
      <w:ins w:id="5033" w:author="pete jones" w:date="2022-03-02T11:44:00Z">
        <w:r>
          <w:t xml:space="preserve"> for each, leaving 16 course credits for additional personal choice.</w:t>
        </w:r>
      </w:ins>
    </w:p>
    <w:p w14:paraId="7747B6A2" w14:textId="77777777" w:rsidR="00FA26BD" w:rsidRDefault="00FA26BD" w:rsidP="00FA26BD">
      <w:pPr>
        <w:jc w:val="center"/>
        <w:rPr>
          <w:ins w:id="5034" w:author="pete jones" w:date="2022-03-02T11:44:00Z"/>
        </w:rPr>
      </w:pPr>
      <w:ins w:id="5035" w:author="pete jones" w:date="2022-03-02T11:44:00Z">
        <w:r w:rsidRPr="006465D4">
          <w:rPr>
            <w:noProof/>
          </w:rPr>
          <w:lastRenderedPageBreak/>
          <w:drawing>
            <wp:inline distT="0" distB="0" distL="0" distR="0" wp14:anchorId="19E7A7C2" wp14:editId="671B8ACD">
              <wp:extent cx="2468245" cy="195199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68245" cy="1951990"/>
                      </a:xfrm>
                      <a:prstGeom prst="rect">
                        <a:avLst/>
                      </a:prstGeom>
                      <a:noFill/>
                      <a:ln>
                        <a:noFill/>
                      </a:ln>
                    </pic:spPr>
                  </pic:pic>
                </a:graphicData>
              </a:graphic>
            </wp:inline>
          </w:drawing>
        </w:r>
      </w:ins>
    </w:p>
    <w:p w14:paraId="15364EA7" w14:textId="11CF15D9" w:rsidR="00FA26BD" w:rsidRDefault="00FA26BD" w:rsidP="00FA26BD">
      <w:pPr>
        <w:pStyle w:val="Caption"/>
        <w:rPr>
          <w:ins w:id="5036" w:author="pete jones" w:date="2022-03-02T11:44:00Z"/>
        </w:rPr>
      </w:pPr>
      <w:bookmarkStart w:id="5037" w:name="_Ref97037362"/>
      <w:bookmarkStart w:id="5038" w:name="_Toc99719349"/>
      <w:ins w:id="5039" w:author="pete jones" w:date="2022-03-02T11:44:00Z">
        <w:r>
          <w:t xml:space="preserve">Table </w:t>
        </w:r>
      </w:ins>
      <w:ins w:id="5040" w:author="pete jones" w:date="2022-03-12T09:33:00Z">
        <w:r w:rsidR="00D62441">
          <w:fldChar w:fldCharType="begin"/>
        </w:r>
        <w:r w:rsidR="00D62441">
          <w:instrText xml:space="preserve"> STYLEREF 1 \s </w:instrText>
        </w:r>
      </w:ins>
      <w:r w:rsidR="00D62441">
        <w:fldChar w:fldCharType="separate"/>
      </w:r>
      <w:r w:rsidR="00D94147">
        <w:rPr>
          <w:noProof/>
        </w:rPr>
        <w:t>2</w:t>
      </w:r>
      <w:ins w:id="5041"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5042" w:author="pete jones" w:date="2022-04-05T11:31:00Z">
        <w:r w:rsidR="00D94147">
          <w:rPr>
            <w:noProof/>
          </w:rPr>
          <w:t>2</w:t>
        </w:r>
      </w:ins>
      <w:ins w:id="5043" w:author="pete jones" w:date="2022-03-12T09:33:00Z">
        <w:r w:rsidR="00D62441">
          <w:fldChar w:fldCharType="end"/>
        </w:r>
      </w:ins>
      <w:bookmarkEnd w:id="5037"/>
      <w:ins w:id="5044" w:author="pete jones" w:date="2022-03-02T11:44:00Z">
        <w:r>
          <w:t>: Olin subject areas and min required credits</w:t>
        </w:r>
        <w:bookmarkEnd w:id="5038"/>
      </w:ins>
    </w:p>
    <w:p w14:paraId="5F74226D" w14:textId="3B129AE2" w:rsidR="00FA26BD" w:rsidRDefault="00FA26BD" w:rsidP="00FA26BD">
      <w:pPr>
        <w:rPr>
          <w:ins w:id="5045" w:author="pete jones" w:date="2022-03-02T11:44:00Z"/>
        </w:rPr>
      </w:pPr>
      <w:ins w:id="5046" w:author="pete jones" w:date="2022-03-02T11:44:00Z">
        <w:r>
          <w:t xml:space="preserve">The topic areas </w:t>
        </w:r>
      </w:ins>
      <w:ins w:id="5047" w:author="pete jones" w:date="2022-03-30T20:54:00Z">
        <w:r w:rsidR="004766EE">
          <w:t>span</w:t>
        </w:r>
      </w:ins>
      <w:ins w:id="5048" w:author="pete jones" w:date="2022-03-02T11:44:00Z">
        <w:r>
          <w:t xml:space="preserve"> </w:t>
        </w:r>
      </w:ins>
      <w:ins w:id="5049" w:author="pete jones" w:date="2022-03-30T20:54:00Z">
        <w:r w:rsidR="004766EE">
          <w:t>five</w:t>
        </w:r>
      </w:ins>
      <w:ins w:id="5050" w:author="pete jones" w:date="2022-03-02T11:44:00Z">
        <w:r>
          <w:t xml:space="preserve"> levels, </w:t>
        </w:r>
        <w:r>
          <w:fldChar w:fldCharType="begin"/>
        </w:r>
        <w:r>
          <w:instrText xml:space="preserve"> REF _Ref97037549 \h </w:instrText>
        </w:r>
      </w:ins>
      <w:ins w:id="5051" w:author="pete jones" w:date="2022-03-02T11:44:00Z">
        <w:r>
          <w:fldChar w:fldCharType="separate"/>
        </w:r>
      </w:ins>
      <w:ins w:id="5052" w:author="pete jones" w:date="2022-04-05T11:31:00Z">
        <w:r w:rsidR="00D94147">
          <w:t xml:space="preserve">Table </w:t>
        </w:r>
        <w:r w:rsidR="00D94147">
          <w:rPr>
            <w:noProof/>
          </w:rPr>
          <w:t>2</w:t>
        </w:r>
        <w:r w:rsidR="00D94147">
          <w:noBreakHyphen/>
        </w:r>
        <w:r w:rsidR="00D94147">
          <w:rPr>
            <w:noProof/>
          </w:rPr>
          <w:t>3</w:t>
        </w:r>
      </w:ins>
      <w:ins w:id="5053" w:author="pete jones" w:date="2022-03-02T11:44:00Z">
        <w:r>
          <w:fldChar w:fldCharType="end"/>
        </w:r>
        <w:r>
          <w:t xml:space="preserve">. There is evidence of the mix of courses, the learning loads, the pre and co-requisites, and the semester of delivery required to construct a viable pathway through the </w:t>
        </w:r>
      </w:ins>
      <w:ins w:id="5054" w:author="pete jones" w:date="2022-03-30T20:54:00Z">
        <w:r w:rsidR="004766EE">
          <w:t>eight</w:t>
        </w:r>
      </w:ins>
      <w:ins w:id="5055" w:author="pete jones" w:date="2022-03-02T11:44:00Z">
        <w:r>
          <w:t xml:space="preserve"> semesters of learning.</w:t>
        </w:r>
      </w:ins>
    </w:p>
    <w:p w14:paraId="05598D90" w14:textId="77777777" w:rsidR="00FA26BD" w:rsidRDefault="00FA26BD" w:rsidP="00FA26BD">
      <w:pPr>
        <w:jc w:val="center"/>
        <w:rPr>
          <w:ins w:id="5056" w:author="pete jones" w:date="2022-03-02T11:44:00Z"/>
        </w:rPr>
      </w:pPr>
      <w:ins w:id="5057" w:author="pete jones" w:date="2022-03-02T11:44:00Z">
        <w:r w:rsidRPr="00C30480">
          <w:rPr>
            <w:noProof/>
          </w:rPr>
          <w:drawing>
            <wp:inline distT="0" distB="0" distL="0" distR="0" wp14:anchorId="26A8D410" wp14:editId="35DC43F4">
              <wp:extent cx="4173855" cy="114998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73855" cy="1149985"/>
                      </a:xfrm>
                      <a:prstGeom prst="rect">
                        <a:avLst/>
                      </a:prstGeom>
                      <a:noFill/>
                      <a:ln>
                        <a:noFill/>
                      </a:ln>
                    </pic:spPr>
                  </pic:pic>
                </a:graphicData>
              </a:graphic>
            </wp:inline>
          </w:drawing>
        </w:r>
      </w:ins>
    </w:p>
    <w:p w14:paraId="5798783F" w14:textId="23E75AA0" w:rsidR="00FA26BD" w:rsidRDefault="00FA26BD" w:rsidP="00FA26BD">
      <w:pPr>
        <w:pStyle w:val="Caption"/>
        <w:rPr>
          <w:ins w:id="5058" w:author="pete jones" w:date="2022-03-02T11:44:00Z"/>
        </w:rPr>
      </w:pPr>
      <w:bookmarkStart w:id="5059" w:name="_Ref97037549"/>
      <w:bookmarkStart w:id="5060" w:name="_Toc99719350"/>
      <w:ins w:id="5061" w:author="pete jones" w:date="2022-03-02T11:44:00Z">
        <w:r>
          <w:t xml:space="preserve">Table </w:t>
        </w:r>
      </w:ins>
      <w:ins w:id="5062" w:author="pete jones" w:date="2022-03-12T09:33:00Z">
        <w:r w:rsidR="00D62441">
          <w:fldChar w:fldCharType="begin"/>
        </w:r>
        <w:r w:rsidR="00D62441">
          <w:instrText xml:space="preserve"> STYLEREF 1 \s </w:instrText>
        </w:r>
      </w:ins>
      <w:r w:rsidR="00D62441">
        <w:fldChar w:fldCharType="separate"/>
      </w:r>
      <w:r w:rsidR="00D94147">
        <w:rPr>
          <w:noProof/>
        </w:rPr>
        <w:t>2</w:t>
      </w:r>
      <w:ins w:id="5063"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5064" w:author="pete jones" w:date="2022-04-05T11:31:00Z">
        <w:r w:rsidR="00D94147">
          <w:rPr>
            <w:noProof/>
          </w:rPr>
          <w:t>3</w:t>
        </w:r>
      </w:ins>
      <w:ins w:id="5065" w:author="pete jones" w:date="2022-03-12T09:33:00Z">
        <w:r w:rsidR="00D62441">
          <w:fldChar w:fldCharType="end"/>
        </w:r>
      </w:ins>
      <w:bookmarkEnd w:id="5059"/>
      <w:ins w:id="5066" w:author="pete jones" w:date="2022-03-02T11:44:00Z">
        <w:r>
          <w:t>: Olin course level and suffix nomenclature</w:t>
        </w:r>
        <w:bookmarkEnd w:id="5060"/>
      </w:ins>
    </w:p>
    <w:p w14:paraId="0F49E5CD" w14:textId="0C2D3B5F" w:rsidR="00FA26BD" w:rsidRDefault="00FA26BD" w:rsidP="00FA26BD">
      <w:pPr>
        <w:rPr>
          <w:ins w:id="5067" w:author="pete jones" w:date="2022-03-02T11:44:00Z"/>
        </w:rPr>
      </w:pPr>
      <w:ins w:id="5068" w:author="pete jones" w:date="2022-03-02T11:44:00Z">
        <w:r>
          <w:t xml:space="preserve">The process of individualised experience suggests that there is a significant overhead on students, academics, and administration to ensure coherent programmes are selected and managed. Olin advises students of a recommended average workload of 16 credits per semester, where </w:t>
        </w:r>
      </w:ins>
      <w:ins w:id="5069" w:author="pete jones" w:date="2022-03-30T20:55:00Z">
        <w:r w:rsidR="004766EE">
          <w:t>one</w:t>
        </w:r>
      </w:ins>
      <w:ins w:id="5070" w:author="pete jones" w:date="2022-03-02T11:44:00Z">
        <w:r>
          <w:t xml:space="preserve"> credit is equal to 3 hrs per week, or a total of 48 hours per week, ostensibly to enable students to participate within the co</w:t>
        </w:r>
      </w:ins>
      <w:ins w:id="5071" w:author="pete jones" w:date="2022-03-30T20:55:00Z">
        <w:r w:rsidR="004766EE">
          <w:t>llege community;</w:t>
        </w:r>
      </w:ins>
      <w:ins w:id="5072" w:author="pete jones" w:date="2022-03-02T11:44:00Z">
        <w:r>
          <w:t xml:space="preserve"> similar advice is provided to Oxford students. Additionally, each course carries a numeric code identifying values for credits, contact time, non-contact time, and preparation time.</w:t>
        </w:r>
      </w:ins>
    </w:p>
    <w:p w14:paraId="2101A5F1" w14:textId="58FA7390" w:rsidR="00FA26BD" w:rsidRDefault="00FA26BD" w:rsidP="00FA26BD">
      <w:pPr>
        <w:rPr>
          <w:ins w:id="5073" w:author="pete jones" w:date="2022-03-02T11:44:00Z"/>
        </w:rPr>
      </w:pPr>
      <w:ins w:id="5074" w:author="pete jones" w:date="2022-03-02T11:44:00Z">
        <w:r>
          <w:t xml:space="preserve">Following a short consultation with </w:t>
        </w:r>
      </w:ins>
      <w:ins w:id="5075" w:author="pete jones" w:date="2022-03-30T08:25:00Z">
        <w:r w:rsidR="009A23AC">
          <w:t xml:space="preserve">the </w:t>
        </w:r>
      </w:ins>
      <w:ins w:id="5076" w:author="pete jones" w:date="2022-03-02T11:44:00Z">
        <w:r>
          <w:t>Olin administration</w:t>
        </w:r>
      </w:ins>
      <w:ins w:id="5077" w:author="pete jones" w:date="2022-03-30T08:25:00Z">
        <w:r w:rsidR="009A23AC">
          <w:t>,</w:t>
        </w:r>
      </w:ins>
      <w:ins w:id="5078" w:author="pete jones" w:date="2022-03-02T11:44:00Z">
        <w:r>
          <w:t xml:space="preserve"> it has been possible to construct an example structure, illustrated in </w:t>
        </w:r>
        <w:r>
          <w:fldChar w:fldCharType="begin"/>
        </w:r>
        <w:r>
          <w:instrText xml:space="preserve"> REF _Ref97038999 \h </w:instrText>
        </w:r>
      </w:ins>
      <w:ins w:id="5079" w:author="pete jones" w:date="2022-03-02T11:44:00Z">
        <w:r>
          <w:fldChar w:fldCharType="separate"/>
        </w:r>
      </w:ins>
      <w:ins w:id="5080" w:author="pete jones" w:date="2022-04-05T11:31:00Z">
        <w:r w:rsidR="00D94147">
          <w:t xml:space="preserve">Table </w:t>
        </w:r>
        <w:r w:rsidR="00D94147">
          <w:rPr>
            <w:noProof/>
          </w:rPr>
          <w:t>2</w:t>
        </w:r>
        <w:r w:rsidR="00D94147">
          <w:noBreakHyphen/>
        </w:r>
        <w:r w:rsidR="00D94147">
          <w:rPr>
            <w:noProof/>
          </w:rPr>
          <w:t>4</w:t>
        </w:r>
      </w:ins>
      <w:ins w:id="5081" w:author="pete jones" w:date="2022-03-02T11:44:00Z">
        <w:r>
          <w:fldChar w:fldCharType="end"/>
        </w:r>
        <w:r>
          <w:t xml:space="preserve">, </w:t>
        </w:r>
        <w:r>
          <w:fldChar w:fldCharType="begin"/>
        </w:r>
        <w:r>
          <w:instrText xml:space="preserve"> REF _Ref97039008 \h </w:instrText>
        </w:r>
      </w:ins>
      <w:ins w:id="5082" w:author="pete jones" w:date="2022-03-02T11:44:00Z">
        <w:r>
          <w:fldChar w:fldCharType="separate"/>
        </w:r>
      </w:ins>
      <w:ins w:id="5083" w:author="pete jones" w:date="2022-04-05T11:31:00Z">
        <w:r w:rsidR="00D94147">
          <w:t xml:space="preserve">Table </w:t>
        </w:r>
        <w:r w:rsidR="00D94147">
          <w:rPr>
            <w:noProof/>
          </w:rPr>
          <w:t>2</w:t>
        </w:r>
        <w:r w:rsidR="00D94147">
          <w:noBreakHyphen/>
        </w:r>
        <w:r w:rsidR="00D94147">
          <w:rPr>
            <w:noProof/>
          </w:rPr>
          <w:t>5</w:t>
        </w:r>
      </w:ins>
      <w:ins w:id="5084" w:author="pete jones" w:date="2022-03-02T11:44:00Z">
        <w:r>
          <w:fldChar w:fldCharType="end"/>
        </w:r>
        <w:r>
          <w:t xml:space="preserve">, and </w:t>
        </w:r>
        <w:r>
          <w:fldChar w:fldCharType="begin"/>
        </w:r>
        <w:r>
          <w:instrText xml:space="preserve"> REF _Ref97039011 \h </w:instrText>
        </w:r>
      </w:ins>
      <w:ins w:id="5085" w:author="pete jones" w:date="2022-03-02T11:44:00Z">
        <w:r>
          <w:fldChar w:fldCharType="separate"/>
        </w:r>
      </w:ins>
      <w:ins w:id="5086" w:author="pete jones" w:date="2022-04-05T11:31:00Z">
        <w:r w:rsidR="00D94147">
          <w:t xml:space="preserve">Table </w:t>
        </w:r>
        <w:r w:rsidR="00D94147">
          <w:rPr>
            <w:noProof/>
          </w:rPr>
          <w:t>2</w:t>
        </w:r>
        <w:r w:rsidR="00D94147">
          <w:noBreakHyphen/>
        </w:r>
        <w:r w:rsidR="00D94147">
          <w:rPr>
            <w:noProof/>
          </w:rPr>
          <w:t>6</w:t>
        </w:r>
      </w:ins>
      <w:ins w:id="5087" w:author="pete jones" w:date="2022-03-02T11:44:00Z">
        <w:r>
          <w:fldChar w:fldCharType="end"/>
        </w:r>
        <w:r>
          <w:t>. However, due to the complexity and the researcher’s unfamiliarity with the approach</w:t>
        </w:r>
      </w:ins>
      <w:ins w:id="5088" w:author="pete jones" w:date="2022-03-30T08:25:00Z">
        <w:r w:rsidR="009A23AC">
          <w:t>,</w:t>
        </w:r>
      </w:ins>
      <w:ins w:id="5089" w:author="pete jones" w:date="2022-03-02T11:44:00Z">
        <w:r>
          <w:t xml:space="preserve"> these data must be reviewed with caution because they may not be fully compatible with reality</w:t>
        </w:r>
      </w:ins>
      <w:ins w:id="5090" w:author="pete jones" w:date="2022-03-30T20:55:00Z">
        <w:r w:rsidR="004766EE">
          <w:t>. Still,</w:t>
        </w:r>
      </w:ins>
      <w:ins w:id="5091" w:author="pete jones" w:date="2022-03-02T11:44:00Z">
        <w:r>
          <w:t xml:space="preserve"> the data offers a reasonable comparison with other sources from UK institutions. </w:t>
        </w:r>
      </w:ins>
      <w:ins w:id="5092" w:author="pete jones" w:date="2022-03-30T20:55:00Z">
        <w:r w:rsidR="004766EE">
          <w:t xml:space="preserve">In </w:t>
        </w:r>
        <w:r w:rsidR="004766EE">
          <w:lastRenderedPageBreak/>
          <w:t>addition, f</w:t>
        </w:r>
      </w:ins>
      <w:ins w:id="5093" w:author="pete jones" w:date="2022-03-02T11:44:00Z">
        <w:r>
          <w:t>urther examination of the model reveals a</w:t>
        </w:r>
      </w:ins>
      <w:ins w:id="5094" w:author="pete jones" w:date="2022-03-30T20:56:00Z">
        <w:r w:rsidR="004766EE">
          <w:t>n additional</w:t>
        </w:r>
      </w:ins>
      <w:ins w:id="5095" w:author="pete jones" w:date="2022-03-02T11:44:00Z">
        <w:r>
          <w:t xml:space="preserve"> </w:t>
        </w:r>
      </w:ins>
      <w:ins w:id="5096" w:author="pete jones" w:date="2022-03-30T20:56:00Z">
        <w:r w:rsidR="004766EE">
          <w:t>four</w:t>
        </w:r>
      </w:ins>
      <w:ins w:id="5097" w:author="pete jones" w:date="2022-03-02T11:44:00Z">
        <w:r>
          <w:t xml:space="preserve"> subject topic areas that appear to carry no minimum credit requirement.</w:t>
        </w:r>
      </w:ins>
    </w:p>
    <w:p w14:paraId="5747D86E" w14:textId="77777777" w:rsidR="00FA26BD" w:rsidRDefault="00FA26BD" w:rsidP="00FA26BD">
      <w:pPr>
        <w:jc w:val="center"/>
        <w:rPr>
          <w:ins w:id="5098" w:author="pete jones" w:date="2022-03-02T11:44:00Z"/>
        </w:rPr>
      </w:pPr>
      <w:ins w:id="5099" w:author="pete jones" w:date="2022-03-02T11:44:00Z">
        <w:r w:rsidRPr="00D83680">
          <w:rPr>
            <w:noProof/>
          </w:rPr>
          <w:drawing>
            <wp:inline distT="0" distB="0" distL="0" distR="0" wp14:anchorId="5E27AED2" wp14:editId="336A9D8F">
              <wp:extent cx="4577610" cy="1941402"/>
              <wp:effectExtent l="0" t="0" r="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90820" cy="1947004"/>
                      </a:xfrm>
                      <a:prstGeom prst="rect">
                        <a:avLst/>
                      </a:prstGeom>
                      <a:noFill/>
                      <a:ln>
                        <a:noFill/>
                      </a:ln>
                    </pic:spPr>
                  </pic:pic>
                </a:graphicData>
              </a:graphic>
            </wp:inline>
          </w:drawing>
        </w:r>
      </w:ins>
    </w:p>
    <w:p w14:paraId="7A46D18B" w14:textId="2A666300" w:rsidR="00FA26BD" w:rsidRDefault="00FA26BD" w:rsidP="00FA26BD">
      <w:pPr>
        <w:pStyle w:val="Caption"/>
        <w:rPr>
          <w:ins w:id="5100" w:author="pete jones" w:date="2022-03-02T11:44:00Z"/>
        </w:rPr>
      </w:pPr>
      <w:bookmarkStart w:id="5101" w:name="_Ref97038999"/>
      <w:bookmarkStart w:id="5102" w:name="_Toc99719351"/>
      <w:ins w:id="5103" w:author="pete jones" w:date="2022-03-02T11:44:00Z">
        <w:r>
          <w:t xml:space="preserve">Table </w:t>
        </w:r>
      </w:ins>
      <w:ins w:id="5104" w:author="pete jones" w:date="2022-03-12T09:33:00Z">
        <w:r w:rsidR="00D62441">
          <w:fldChar w:fldCharType="begin"/>
        </w:r>
        <w:r w:rsidR="00D62441">
          <w:instrText xml:space="preserve"> STYLEREF 1 \s </w:instrText>
        </w:r>
      </w:ins>
      <w:r w:rsidR="00D62441">
        <w:fldChar w:fldCharType="separate"/>
      </w:r>
      <w:r w:rsidR="00D94147">
        <w:rPr>
          <w:noProof/>
        </w:rPr>
        <w:t>2</w:t>
      </w:r>
      <w:ins w:id="5105"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5106" w:author="pete jones" w:date="2022-04-05T11:31:00Z">
        <w:r w:rsidR="00D94147">
          <w:rPr>
            <w:noProof/>
          </w:rPr>
          <w:t>4</w:t>
        </w:r>
      </w:ins>
      <w:ins w:id="5107" w:author="pete jones" w:date="2022-03-12T09:33:00Z">
        <w:r w:rsidR="00D62441">
          <w:fldChar w:fldCharType="end"/>
        </w:r>
      </w:ins>
      <w:bookmarkEnd w:id="5101"/>
      <w:ins w:id="5108" w:author="pete jones" w:date="2022-03-02T11:44:00Z">
        <w:r>
          <w:t>: Olin - Example 1st year study</w:t>
        </w:r>
        <w:bookmarkEnd w:id="5102"/>
      </w:ins>
    </w:p>
    <w:p w14:paraId="09E1BCAF" w14:textId="77777777" w:rsidR="00FA26BD" w:rsidRDefault="00FA26BD" w:rsidP="00FA26BD">
      <w:pPr>
        <w:jc w:val="center"/>
        <w:rPr>
          <w:ins w:id="5109" w:author="pete jones" w:date="2022-03-02T11:44:00Z"/>
        </w:rPr>
      </w:pPr>
      <w:ins w:id="5110" w:author="pete jones" w:date="2022-03-02T11:44:00Z">
        <w:r w:rsidRPr="00D83680">
          <w:rPr>
            <w:noProof/>
          </w:rPr>
          <w:drawing>
            <wp:inline distT="0" distB="0" distL="0" distR="0" wp14:anchorId="1C2B46AD" wp14:editId="43431884">
              <wp:extent cx="5161031" cy="1681080"/>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77747" cy="1686525"/>
                      </a:xfrm>
                      <a:prstGeom prst="rect">
                        <a:avLst/>
                      </a:prstGeom>
                      <a:noFill/>
                      <a:ln>
                        <a:noFill/>
                      </a:ln>
                    </pic:spPr>
                  </pic:pic>
                </a:graphicData>
              </a:graphic>
            </wp:inline>
          </w:drawing>
        </w:r>
      </w:ins>
    </w:p>
    <w:p w14:paraId="34102A5D" w14:textId="483FDA66" w:rsidR="00FA26BD" w:rsidRDefault="00FA26BD" w:rsidP="00FA26BD">
      <w:pPr>
        <w:pStyle w:val="Caption"/>
        <w:rPr>
          <w:ins w:id="5111" w:author="pete jones" w:date="2022-03-02T11:44:00Z"/>
        </w:rPr>
      </w:pPr>
      <w:bookmarkStart w:id="5112" w:name="_Ref97039008"/>
      <w:bookmarkStart w:id="5113" w:name="_Toc99719352"/>
      <w:ins w:id="5114" w:author="pete jones" w:date="2022-03-02T11:44:00Z">
        <w:r>
          <w:t xml:space="preserve">Table </w:t>
        </w:r>
      </w:ins>
      <w:ins w:id="5115" w:author="pete jones" w:date="2022-03-12T09:33:00Z">
        <w:r w:rsidR="00D62441">
          <w:fldChar w:fldCharType="begin"/>
        </w:r>
        <w:r w:rsidR="00D62441">
          <w:instrText xml:space="preserve"> STYLEREF 1 \s </w:instrText>
        </w:r>
      </w:ins>
      <w:r w:rsidR="00D62441">
        <w:fldChar w:fldCharType="separate"/>
      </w:r>
      <w:r w:rsidR="00D94147">
        <w:rPr>
          <w:noProof/>
        </w:rPr>
        <w:t>2</w:t>
      </w:r>
      <w:ins w:id="5116"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5117" w:author="pete jones" w:date="2022-04-05T11:31:00Z">
        <w:r w:rsidR="00D94147">
          <w:rPr>
            <w:noProof/>
          </w:rPr>
          <w:t>5</w:t>
        </w:r>
      </w:ins>
      <w:ins w:id="5118" w:author="pete jones" w:date="2022-03-12T09:33:00Z">
        <w:r w:rsidR="00D62441">
          <w:fldChar w:fldCharType="end"/>
        </w:r>
      </w:ins>
      <w:bookmarkEnd w:id="5112"/>
      <w:ins w:id="5119" w:author="pete jones" w:date="2022-03-02T11:44:00Z">
        <w:r>
          <w:t>: Olin - example semester by semester topic breakdown</w:t>
        </w:r>
        <w:bookmarkEnd w:id="5113"/>
      </w:ins>
    </w:p>
    <w:p w14:paraId="6B3612BD" w14:textId="77777777" w:rsidR="00FA26BD" w:rsidRDefault="00FA26BD" w:rsidP="00FA26BD">
      <w:pPr>
        <w:jc w:val="center"/>
        <w:rPr>
          <w:ins w:id="5120" w:author="pete jones" w:date="2022-03-02T11:44:00Z"/>
        </w:rPr>
      </w:pPr>
      <w:ins w:id="5121" w:author="pete jones" w:date="2022-03-02T11:44:00Z">
        <w:r w:rsidRPr="00D83680">
          <w:rPr>
            <w:noProof/>
          </w:rPr>
          <w:drawing>
            <wp:inline distT="0" distB="0" distL="0" distR="0" wp14:anchorId="0010463D" wp14:editId="0B63542D">
              <wp:extent cx="5177860" cy="1470866"/>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06431" cy="1478982"/>
                      </a:xfrm>
                      <a:prstGeom prst="rect">
                        <a:avLst/>
                      </a:prstGeom>
                      <a:noFill/>
                      <a:ln>
                        <a:noFill/>
                      </a:ln>
                    </pic:spPr>
                  </pic:pic>
                </a:graphicData>
              </a:graphic>
            </wp:inline>
          </w:drawing>
        </w:r>
      </w:ins>
    </w:p>
    <w:p w14:paraId="1479DE84" w14:textId="71EAF85B" w:rsidR="00FA26BD" w:rsidRDefault="00FA26BD" w:rsidP="00FA26BD">
      <w:pPr>
        <w:pStyle w:val="Caption"/>
        <w:rPr>
          <w:ins w:id="5122" w:author="pete jones" w:date="2022-03-02T11:44:00Z"/>
        </w:rPr>
      </w:pPr>
      <w:bookmarkStart w:id="5123" w:name="_Ref97039011"/>
      <w:bookmarkStart w:id="5124" w:name="_Toc99719353"/>
      <w:ins w:id="5125" w:author="pete jones" w:date="2022-03-02T11:44:00Z">
        <w:r>
          <w:t xml:space="preserve">Table </w:t>
        </w:r>
      </w:ins>
      <w:ins w:id="5126" w:author="pete jones" w:date="2022-03-12T09:33:00Z">
        <w:r w:rsidR="00D62441">
          <w:fldChar w:fldCharType="begin"/>
        </w:r>
        <w:r w:rsidR="00D62441">
          <w:instrText xml:space="preserve"> STYLEREF 1 \s </w:instrText>
        </w:r>
      </w:ins>
      <w:r w:rsidR="00D62441">
        <w:fldChar w:fldCharType="separate"/>
      </w:r>
      <w:r w:rsidR="00D94147">
        <w:rPr>
          <w:noProof/>
        </w:rPr>
        <w:t>2</w:t>
      </w:r>
      <w:ins w:id="5127"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5128" w:author="pete jones" w:date="2022-04-05T11:31:00Z">
        <w:r w:rsidR="00D94147">
          <w:rPr>
            <w:noProof/>
          </w:rPr>
          <w:t>6</w:t>
        </w:r>
      </w:ins>
      <w:ins w:id="5129" w:author="pete jones" w:date="2022-03-12T09:33:00Z">
        <w:r w:rsidR="00D62441">
          <w:fldChar w:fldCharType="end"/>
        </w:r>
      </w:ins>
      <w:bookmarkEnd w:id="5123"/>
      <w:ins w:id="5130" w:author="pete jones" w:date="2022-03-02T11:44:00Z">
        <w:r>
          <w:t>: Olin - credit breakdown per level by topic</w:t>
        </w:r>
        <w:bookmarkEnd w:id="5124"/>
      </w:ins>
    </w:p>
    <w:p w14:paraId="225A1930" w14:textId="3B7C2C47" w:rsidR="00FA26BD" w:rsidRPr="00D83680" w:rsidRDefault="009A23AC" w:rsidP="00FA26BD">
      <w:pPr>
        <w:rPr>
          <w:ins w:id="5131" w:author="pete jones" w:date="2022-03-02T11:44:00Z"/>
        </w:rPr>
      </w:pPr>
      <w:ins w:id="5132" w:author="pete jones" w:date="2022-03-30T08:26:00Z">
        <w:r>
          <w:t>Using</w:t>
        </w:r>
      </w:ins>
      <w:ins w:id="5133" w:author="pete jones" w:date="2022-03-02T11:44:00Z">
        <w:r w:rsidR="00FA26BD">
          <w:t xml:space="preserve"> the course titles, their distribution by level and the brief descriptions coupled with general data on assessment and implementation practice published by Olin suggests an alignment with the cultural and emotional structuring of the curriculum and other </w:t>
        </w:r>
      </w:ins>
      <w:ins w:id="5134" w:author="pete jones" w:date="2022-03-30T20:56:00Z">
        <w:r w:rsidR="004766EE">
          <w:t>critical</w:t>
        </w:r>
      </w:ins>
      <w:ins w:id="5135" w:author="pete jones" w:date="2022-03-02T11:44:00Z">
        <w:r w:rsidR="00FA26BD">
          <w:t xml:space="preserve"> innovations for the five pillars and interdisciplinarity proposed by Goldberg. A</w:t>
        </w:r>
      </w:ins>
      <w:ins w:id="5136" w:author="pete jones" w:date="2022-03-30T20:56:00Z">
        <w:r w:rsidR="004766EE">
          <w:t>n entire</w:t>
        </w:r>
      </w:ins>
      <w:ins w:id="5137" w:author="pete jones" w:date="2022-03-02T11:44:00Z">
        <w:r w:rsidR="00FA26BD">
          <w:t xml:space="preserve"> exemplar programme for the </w:t>
        </w:r>
      </w:ins>
      <w:ins w:id="5138" w:author="pete jones" w:date="2022-03-30T20:56:00Z">
        <w:r w:rsidR="004766EE">
          <w:t>eight</w:t>
        </w:r>
      </w:ins>
      <w:ins w:id="5139" w:author="pete jones" w:date="2022-03-02T11:44:00Z">
        <w:r w:rsidR="00FA26BD">
          <w:t xml:space="preserve"> semesters is included in the thesis appendix.</w:t>
        </w:r>
      </w:ins>
    </w:p>
    <w:p w14:paraId="36ED5C85" w14:textId="77777777" w:rsidR="00FA26BD" w:rsidRPr="00CE497F" w:rsidRDefault="00FA26BD" w:rsidP="00FA26BD">
      <w:pPr>
        <w:rPr>
          <w:ins w:id="5140" w:author="pete jones" w:date="2022-03-02T11:44:00Z"/>
          <w:b/>
          <w:bCs/>
        </w:rPr>
      </w:pPr>
      <w:ins w:id="5141" w:author="pete jones" w:date="2022-03-02T11:44:00Z">
        <w:r w:rsidRPr="00CE497F">
          <w:rPr>
            <w:b/>
            <w:bCs/>
          </w:rPr>
          <w:lastRenderedPageBreak/>
          <w:t>NMITE</w:t>
        </w:r>
      </w:ins>
    </w:p>
    <w:p w14:paraId="4B0330C9" w14:textId="12467CA7" w:rsidR="00FA26BD" w:rsidRDefault="00FA26BD" w:rsidP="00FA26BD">
      <w:pPr>
        <w:rPr>
          <w:ins w:id="5142" w:author="pete jones" w:date="2022-03-02T11:44:00Z"/>
        </w:rPr>
      </w:pPr>
      <w:ins w:id="5143" w:author="pete jones" w:date="2022-03-02T11:44:00Z">
        <w:r w:rsidRPr="004A1CA2">
          <w:t xml:space="preserve">NMiTE (New Model in Technology and Engineering) </w:t>
        </w:r>
        <w:r>
          <w:t>is one of three new universit</w:t>
        </w:r>
      </w:ins>
      <w:ins w:id="5144" w:author="pete jones" w:date="2022-03-30T08:27:00Z">
        <w:r w:rsidR="009A23AC">
          <w:t>ie</w:t>
        </w:r>
      </w:ins>
      <w:ins w:id="5145" w:author="pete jones" w:date="2022-03-02T11:44:00Z">
        <w:r>
          <w:t xml:space="preserve">s created in the UK since </w:t>
        </w:r>
      </w:ins>
      <w:ins w:id="5146" w:author="pete jones" w:date="2022-03-30T08:27:00Z">
        <w:r w:rsidR="009A23AC">
          <w:t xml:space="preserve">the </w:t>
        </w:r>
      </w:ins>
      <w:ins w:id="5147" w:author="pete jones" w:date="2022-03-02T11:44:00Z">
        <w:r>
          <w:t xml:space="preserve">1960s, and </w:t>
        </w:r>
      </w:ins>
      <w:ins w:id="5148" w:author="pete jones" w:date="2022-03-30T20:56:00Z">
        <w:r w:rsidR="004766EE">
          <w:t>ten</w:t>
        </w:r>
      </w:ins>
      <w:ins w:id="5149" w:author="pete jones" w:date="2022-03-02T11:44:00Z">
        <w:r>
          <w:t xml:space="preserve"> years from </w:t>
        </w:r>
      </w:ins>
      <w:ins w:id="5150" w:author="pete jones" w:date="2022-03-30T08:27:00Z">
        <w:r w:rsidR="009A23AC">
          <w:t xml:space="preserve">the </w:t>
        </w:r>
      </w:ins>
      <w:ins w:id="5151" w:author="pete jones" w:date="2022-03-02T11:44:00Z">
        <w:r>
          <w:t xml:space="preserve">idea to </w:t>
        </w:r>
      </w:ins>
      <w:ins w:id="5152" w:author="pete jones" w:date="2022-03-30T08:27:00Z">
        <w:r w:rsidR="009A23AC">
          <w:t xml:space="preserve">the </w:t>
        </w:r>
      </w:ins>
      <w:ins w:id="5153" w:author="pete jones" w:date="2022-03-02T11:44:00Z">
        <w:r>
          <w:t>inauguration. It opened to its first cohort of 25 students in 2018, referred to as “co-developers”</w:t>
        </w:r>
      </w:ins>
      <w:ins w:id="5154" w:author="pete jones" w:date="2022-03-30T20:56:00Z">
        <w:r w:rsidR="004766EE">
          <w:t>,</w:t>
        </w:r>
      </w:ins>
      <w:ins w:id="5155" w:author="pete jones" w:date="2022-03-02T11:44:00Z">
        <w:r>
          <w:t xml:space="preserve"> and purposefully divers</w:t>
        </w:r>
      </w:ins>
      <w:ins w:id="5156" w:author="pete jones" w:date="2022-03-30T08:27:00Z">
        <w:r w:rsidR="009A23AC">
          <w:t>e</w:t>
        </w:r>
      </w:ins>
      <w:ins w:id="5157" w:author="pete jones" w:date="2022-03-02T11:44:00Z">
        <w:r>
          <w:t xml:space="preserve">ly and evenly distributed. The similarities of mission and design are </w:t>
        </w:r>
      </w:ins>
      <w:ins w:id="5158" w:author="pete jones" w:date="2022-04-05T11:21:00Z">
        <w:r w:rsidR="00E06CA9">
          <w:t>like</w:t>
        </w:r>
      </w:ins>
      <w:ins w:id="5159" w:author="pete jones" w:date="2022-03-02T11:44:00Z">
        <w:r>
          <w:t xml:space="preserve"> Olin College because Olin is a partner </w:t>
        </w:r>
      </w:ins>
      <w:ins w:id="5160" w:author="pete jones" w:date="2022-03-30T08:27:00Z">
        <w:r w:rsidR="009A23AC">
          <w:t>of</w:t>
        </w:r>
      </w:ins>
      <w:ins w:id="5161" w:author="pete jones" w:date="2022-03-02T11:44:00Z">
        <w:r>
          <w:t xml:space="preserve"> NMITE. It is reviewed here to </w:t>
        </w:r>
      </w:ins>
      <w:ins w:id="5162" w:author="pete jones" w:date="2022-03-30T20:56:00Z">
        <w:r w:rsidR="004766EE">
          <w:t>understand</w:t>
        </w:r>
      </w:ins>
      <w:ins w:id="5163" w:author="pete jones" w:date="2022-03-02T11:44:00Z">
        <w:r>
          <w:t xml:space="preserve"> the process of curriculum innovation employed and </w:t>
        </w:r>
      </w:ins>
      <w:ins w:id="5164" w:author="pete jones" w:date="2022-03-31T08:37:00Z">
        <w:r w:rsidR="00D13F10">
          <w:t>compare</w:t>
        </w:r>
      </w:ins>
      <w:ins w:id="5165" w:author="pete jones" w:date="2022-03-02T11:44:00Z">
        <w:r>
          <w:t xml:space="preserve"> </w:t>
        </w:r>
      </w:ins>
      <w:ins w:id="5166" w:author="pete jones" w:date="2022-03-31T08:37:00Z">
        <w:r w:rsidR="00D13F10">
          <w:t xml:space="preserve">it </w:t>
        </w:r>
      </w:ins>
      <w:ins w:id="5167" w:author="pete jones" w:date="2022-03-02T11:44:00Z">
        <w:r>
          <w:t xml:space="preserve">with the CDIO approach of Aston </w:t>
        </w:r>
      </w:ins>
      <w:ins w:id="5168" w:author="pete jones" w:date="2022-03-30T08:27:00Z">
        <w:r w:rsidR="009A23AC">
          <w:t>U</w:t>
        </w:r>
      </w:ins>
      <w:ins w:id="5169" w:author="pete jones" w:date="2022-03-02T11:44:00Z">
        <w:r>
          <w:t>niversity.</w:t>
        </w:r>
      </w:ins>
    </w:p>
    <w:p w14:paraId="54735A06" w14:textId="66C6D195" w:rsidR="00FA26BD" w:rsidRDefault="00FA26BD" w:rsidP="00FA26BD">
      <w:pPr>
        <w:rPr>
          <w:ins w:id="5170" w:author="pete jones" w:date="2022-03-02T11:44:00Z"/>
        </w:rPr>
      </w:pPr>
      <w:ins w:id="5171" w:author="pete jones" w:date="2022-03-02T11:44:00Z">
        <w:r>
          <w:t xml:space="preserve">In addition to the partnership with Olin College, the NMITE project team engaged with industry through </w:t>
        </w:r>
      </w:ins>
      <w:ins w:id="5172" w:author="pete jones" w:date="2022-03-30T20:57:00Z">
        <w:r w:rsidR="004766EE">
          <w:t>significant</w:t>
        </w:r>
      </w:ins>
      <w:ins w:id="5173" w:author="pete jones" w:date="2022-03-02T11:44:00Z">
        <w:r>
          <w:t xml:space="preserve"> institutions</w:t>
        </w:r>
      </w:ins>
      <w:ins w:id="5174" w:author="pete jones" w:date="2022-03-31T08:37:00Z">
        <w:r w:rsidR="00D13F10">
          <w:t>,</w:t>
        </w:r>
      </w:ins>
      <w:ins w:id="5175" w:author="pete jones" w:date="2022-03-02T11:44:00Z">
        <w:r>
          <w:t xml:space="preserve"> collaborated with renowned academics and reached out to international organisations</w:t>
        </w:r>
      </w:ins>
      <w:ins w:id="5176" w:author="pete jones" w:date="2022-03-30T20:57:00Z">
        <w:r w:rsidR="004766EE">
          <w:t>,</w:t>
        </w:r>
      </w:ins>
      <w:ins w:id="5177" w:author="pete jones" w:date="2022-03-02T11:44:00Z">
        <w:r>
          <w:t xml:space="preserve"> including CDIO </w:t>
        </w:r>
        <w:r>
          <w:fldChar w:fldCharType="begin" w:fldLock="1"/>
        </w:r>
        <w:r>
          <w:instrText>ADDIN CSL_CITATION {"citationItems":[{"id":"ITEM-1","itemData":{"abstract":"The way we educate engineers is changing very rapidly, and the new institution NMiTE is at the forefront of that change. The story of how this young institution came into being is fascinating and important: It is not easy to create a place where innovation is normal, in an environment where regulation and expectations are long-established.","author":[{"dropping-particle":"","family":"Goodhew","given":"Peter","non-dropping-particle":"","parse-names":false,"suffix":""}],"id":"ITEM-1","issued":{"date-parts":[["2018"]]},"title":"Idea to Inauguration-founding a university in the UK","type":"report"},"locator":"21","uris":["http://www.mendeley.com/documents/?uuid=f93beae3-b2b9-382d-b3e0-af622f1e4044"]}],"mendeley":{"formattedCitation":"(Goodhew, 2018, p. 21)","plainTextFormattedCitation":"(Goodhew, 2018, p. 21)","previouslyFormattedCitation":"(Goodhew, 2018, p. 21)"},"properties":{"noteIndex":0},"schema":"https://github.com/citation-style-language/schema/raw/master/csl-citation.json"}</w:instrText>
        </w:r>
        <w:r>
          <w:fldChar w:fldCharType="separate"/>
        </w:r>
        <w:r w:rsidRPr="00CB152A">
          <w:rPr>
            <w:noProof/>
          </w:rPr>
          <w:t>(Goodhew, 2018, p. 21)</w:t>
        </w:r>
        <w:r>
          <w:fldChar w:fldCharType="end"/>
        </w:r>
        <w:r>
          <w:t>.  These collaborations formed the basis of the curriculum design and planning model, and as far as can be determined</w:t>
        </w:r>
      </w:ins>
      <w:ins w:id="5178" w:author="pete jones" w:date="2022-03-31T08:36:00Z">
        <w:r w:rsidR="00D13F10">
          <w:t>,</w:t>
        </w:r>
      </w:ins>
      <w:ins w:id="5179" w:author="pete jones" w:date="2022-03-02T11:44:00Z">
        <w:r>
          <w:t xml:space="preserve"> the design was incomplete </w:t>
        </w:r>
      </w:ins>
      <w:ins w:id="5180" w:author="pete jones" w:date="2022-03-30T08:27:00Z">
        <w:r w:rsidR="009A23AC">
          <w:t>before</w:t>
        </w:r>
      </w:ins>
      <w:ins w:id="5181" w:author="pete jones" w:date="2022-03-02T11:44:00Z">
        <w:r>
          <w:t xml:space="preserve"> the </w:t>
        </w:r>
      </w:ins>
      <w:ins w:id="5182" w:author="pete jones" w:date="2022-03-31T08:37:00Z">
        <w:r w:rsidR="00D13F10">
          <w:t>institution's opening</w:t>
        </w:r>
      </w:ins>
      <w:ins w:id="5183" w:author="pete jones" w:date="2022-03-02T11:44:00Z">
        <w:r>
          <w:t xml:space="preserve">. </w:t>
        </w:r>
      </w:ins>
      <w:ins w:id="5184" w:author="pete jones" w:date="2022-03-31T08:36:00Z">
        <w:r w:rsidR="00D13F10">
          <w:t>In addition, b</w:t>
        </w:r>
      </w:ins>
      <w:ins w:id="5185" w:author="pete jones" w:date="2022-03-02T11:44:00Z">
        <w:r>
          <w:t>enchmarking of other UK university course content and structures was conducted</w:t>
        </w:r>
      </w:ins>
      <w:ins w:id="5186" w:author="pete jones" w:date="2022-03-31T08:37:00Z">
        <w:r w:rsidR="00D13F10">
          <w:t>,</w:t>
        </w:r>
      </w:ins>
      <w:ins w:id="5187" w:author="pete jones" w:date="2022-03-02T11:44:00Z">
        <w:r>
          <w:t xml:space="preserve"> but this led to extended discussions regarding technical and non-technical content </w:t>
        </w:r>
        <w:r>
          <w:fldChar w:fldCharType="begin" w:fldLock="1"/>
        </w:r>
        <w:r>
          <w:instrText>ADDIN CSL_CITATION {"citationItems":[{"id":"ITEM-1","itemData":{"abstract":"The way we educate engineers is changing very rapidly, and the new institution NMiTE is at the forefront of that change. The story of how this young institution came into being is fascinating and important: It is not easy to create a place where innovation is normal, in an environment where regulation and expectations are long-established.","author":[{"dropping-particle":"","family":"Goodhew","given":"Peter","non-dropping-particle":"","parse-names":false,"suffix":""}],"id":"ITEM-1","issued":{"date-parts":[["2018"]]},"title":"Idea to Inauguration-founding a university in the UK","type":"report"},"locator":"22","uris":["http://www.mendeley.com/documents/?uuid=f93beae3-b2b9-382d-b3e0-af622f1e4044"]}],"mendeley":{"formattedCitation":"(Goodhew, 2018, p. 22)","plainTextFormattedCitation":"(Goodhew, 2018, p. 22)","previouslyFormattedCitation":"(Goodhew, 2018, p. 22)"},"properties":{"noteIndex":0},"schema":"https://github.com/citation-style-language/schema/raw/master/csl-citation.json"}</w:instrText>
        </w:r>
        <w:r>
          <w:fldChar w:fldCharType="separate"/>
        </w:r>
        <w:r w:rsidRPr="00173927">
          <w:rPr>
            <w:noProof/>
          </w:rPr>
          <w:t>(Goodhew, 2018, p. 22)</w:t>
        </w:r>
        <w:r>
          <w:fldChar w:fldCharType="end"/>
        </w:r>
        <w:r>
          <w:t>.</w:t>
        </w:r>
      </w:ins>
    </w:p>
    <w:p w14:paraId="68516B33" w14:textId="4D339081" w:rsidR="00FA26BD" w:rsidRDefault="00FA26BD" w:rsidP="00FA26BD">
      <w:pPr>
        <w:rPr>
          <w:ins w:id="5188" w:author="pete jones" w:date="2022-03-02T11:44:00Z"/>
        </w:rPr>
      </w:pPr>
      <w:ins w:id="5189" w:author="pete jones" w:date="2022-03-02T11:44:00Z">
        <w:r>
          <w:t>The degree programme is validated through the Open University as a partner because NMITE has no awarding powers</w:t>
        </w:r>
      </w:ins>
      <w:ins w:id="5190" w:author="pete jones" w:date="2022-03-31T08:37:00Z">
        <w:r w:rsidR="00D13F10">
          <w:t>. However,</w:t>
        </w:r>
      </w:ins>
      <w:ins w:id="5191" w:author="pete jones" w:date="2022-03-02T11:44:00Z">
        <w:r>
          <w:t xml:space="preserve"> IM</w:t>
        </w:r>
      </w:ins>
      <w:ins w:id="5192" w:author="pete jones" w:date="2022-03-30T08:28:00Z">
        <w:r w:rsidR="009A23AC">
          <w:t>ech</w:t>
        </w:r>
      </w:ins>
      <w:ins w:id="5193" w:author="pete jones" w:date="2022-03-02T11:44:00Z">
        <w:r>
          <w:t>E and IET are involved in negotiations regarding future accreditation to Engineering Council specifications.</w:t>
        </w:r>
      </w:ins>
    </w:p>
    <w:p w14:paraId="168A6742" w14:textId="77777777" w:rsidR="00FA26BD" w:rsidRDefault="00FA26BD" w:rsidP="00FA26BD">
      <w:pPr>
        <w:rPr>
          <w:ins w:id="5194" w:author="pete jones" w:date="2022-03-02T11:44:00Z"/>
        </w:rPr>
      </w:pPr>
      <w:ins w:id="5195" w:author="pete jones" w:date="2022-03-02T11:44:00Z">
        <w:r>
          <w:t>The future curriculum implementation plan included:</w:t>
        </w:r>
      </w:ins>
    </w:p>
    <w:p w14:paraId="56A81FC0" w14:textId="77777777" w:rsidR="00FA26BD" w:rsidRDefault="00FA26BD" w:rsidP="00FA26BD">
      <w:pPr>
        <w:pStyle w:val="ListParagraph"/>
        <w:numPr>
          <w:ilvl w:val="0"/>
          <w:numId w:val="144"/>
        </w:numPr>
        <w:spacing w:before="0" w:after="160" w:line="259" w:lineRule="auto"/>
        <w:jc w:val="left"/>
        <w:rPr>
          <w:ins w:id="5196" w:author="pete jones" w:date="2022-03-02T11:44:00Z"/>
        </w:rPr>
      </w:pPr>
      <w:ins w:id="5197" w:author="pete jones" w:date="2022-03-02T11:44:00Z">
        <w:r>
          <w:t>Contextual projects that drive the learning process</w:t>
        </w:r>
      </w:ins>
    </w:p>
    <w:p w14:paraId="0AD6DB40" w14:textId="77777777" w:rsidR="00FA26BD" w:rsidRDefault="00FA26BD" w:rsidP="00FA26BD">
      <w:pPr>
        <w:pStyle w:val="ListParagraph"/>
        <w:numPr>
          <w:ilvl w:val="0"/>
          <w:numId w:val="144"/>
        </w:numPr>
        <w:spacing w:before="0" w:after="160" w:line="259" w:lineRule="auto"/>
        <w:jc w:val="left"/>
        <w:rPr>
          <w:ins w:id="5198" w:author="pete jones" w:date="2022-03-02T11:44:00Z"/>
        </w:rPr>
      </w:pPr>
      <w:ins w:id="5199" w:author="pete jones" w:date="2022-03-02T11:44:00Z">
        <w:r>
          <w:t>No separation of technical and non-technical topics</w:t>
        </w:r>
      </w:ins>
    </w:p>
    <w:p w14:paraId="6FA5D933" w14:textId="77777777" w:rsidR="00FA26BD" w:rsidRDefault="00FA26BD" w:rsidP="00FA26BD">
      <w:pPr>
        <w:pStyle w:val="ListParagraph"/>
        <w:numPr>
          <w:ilvl w:val="0"/>
          <w:numId w:val="144"/>
        </w:numPr>
        <w:spacing w:before="0" w:after="160" w:line="259" w:lineRule="auto"/>
        <w:jc w:val="left"/>
        <w:rPr>
          <w:ins w:id="5200" w:author="pete jones" w:date="2022-03-02T11:44:00Z"/>
        </w:rPr>
      </w:pPr>
      <w:ins w:id="5201" w:author="pete jones" w:date="2022-03-02T11:44:00Z">
        <w:r>
          <w:t>No lectures</w:t>
        </w:r>
      </w:ins>
    </w:p>
    <w:p w14:paraId="488A6726" w14:textId="77777777" w:rsidR="00FA26BD" w:rsidRDefault="00FA26BD" w:rsidP="00FA26BD">
      <w:pPr>
        <w:pStyle w:val="ListParagraph"/>
        <w:numPr>
          <w:ilvl w:val="0"/>
          <w:numId w:val="144"/>
        </w:numPr>
        <w:spacing w:before="0" w:after="160" w:line="259" w:lineRule="auto"/>
        <w:jc w:val="left"/>
        <w:rPr>
          <w:ins w:id="5202" w:author="pete jones" w:date="2022-03-02T11:44:00Z"/>
        </w:rPr>
      </w:pPr>
      <w:ins w:id="5203" w:author="pete jones" w:date="2022-03-02T11:44:00Z">
        <w:r>
          <w:t>An extended year and working week</w:t>
        </w:r>
      </w:ins>
    </w:p>
    <w:p w14:paraId="00A3ECC2" w14:textId="77777777" w:rsidR="00FA26BD" w:rsidRDefault="00FA26BD" w:rsidP="00FA26BD">
      <w:pPr>
        <w:pStyle w:val="ListParagraph"/>
        <w:numPr>
          <w:ilvl w:val="0"/>
          <w:numId w:val="144"/>
        </w:numPr>
        <w:spacing w:before="0" w:after="160" w:line="259" w:lineRule="auto"/>
        <w:jc w:val="left"/>
        <w:rPr>
          <w:ins w:id="5204" w:author="pete jones" w:date="2022-03-02T11:44:00Z"/>
        </w:rPr>
      </w:pPr>
      <w:ins w:id="5205" w:author="pete jones" w:date="2022-03-02T11:44:00Z">
        <w:r>
          <w:t>No entry requirements for Maths and Science at A-level</w:t>
        </w:r>
      </w:ins>
    </w:p>
    <w:p w14:paraId="2BBE7AB0" w14:textId="77777777" w:rsidR="00FA26BD" w:rsidRDefault="00FA26BD" w:rsidP="00FA26BD">
      <w:pPr>
        <w:pStyle w:val="ListParagraph"/>
        <w:numPr>
          <w:ilvl w:val="0"/>
          <w:numId w:val="144"/>
        </w:numPr>
        <w:spacing w:before="0" w:after="160" w:line="259" w:lineRule="auto"/>
        <w:jc w:val="left"/>
        <w:rPr>
          <w:ins w:id="5206" w:author="pete jones" w:date="2022-03-02T11:44:00Z"/>
        </w:rPr>
      </w:pPr>
      <w:ins w:id="5207" w:author="pete jones" w:date="2022-03-02T11:44:00Z">
        <w:r>
          <w:t>An emphasis on socially responsible engineering</w:t>
        </w:r>
      </w:ins>
    </w:p>
    <w:p w14:paraId="45756BDC" w14:textId="77777777" w:rsidR="00FA26BD" w:rsidRDefault="00FA26BD" w:rsidP="00FA26BD">
      <w:pPr>
        <w:pStyle w:val="ListParagraph"/>
        <w:numPr>
          <w:ilvl w:val="0"/>
          <w:numId w:val="144"/>
        </w:numPr>
        <w:spacing w:before="0" w:after="160" w:line="259" w:lineRule="auto"/>
        <w:jc w:val="left"/>
        <w:rPr>
          <w:ins w:id="5208" w:author="pete jones" w:date="2022-03-02T11:44:00Z"/>
        </w:rPr>
      </w:pPr>
      <w:ins w:id="5209" w:author="pete jones" w:date="2022-03-02T11:44:00Z">
        <w:r>
          <w:t>Low student to staff ratios</w:t>
        </w:r>
      </w:ins>
    </w:p>
    <w:p w14:paraId="44B7A58F" w14:textId="77777777" w:rsidR="00FA26BD" w:rsidRDefault="00FA26BD" w:rsidP="00FA26BD">
      <w:pPr>
        <w:pStyle w:val="ListParagraph"/>
        <w:numPr>
          <w:ilvl w:val="0"/>
          <w:numId w:val="144"/>
        </w:numPr>
        <w:spacing w:before="0" w:after="160" w:line="259" w:lineRule="auto"/>
        <w:jc w:val="left"/>
        <w:rPr>
          <w:ins w:id="5210" w:author="pete jones" w:date="2022-03-02T11:44:00Z"/>
        </w:rPr>
      </w:pPr>
      <w:ins w:id="5211" w:author="pete jones" w:date="2022-03-02T11:44:00Z">
        <w:r>
          <w:t>Modern workspaces and technology</w:t>
        </w:r>
      </w:ins>
    </w:p>
    <w:p w14:paraId="54573DCF" w14:textId="51F421F9" w:rsidR="00FA26BD" w:rsidRDefault="00FA26BD" w:rsidP="00FA26BD">
      <w:pPr>
        <w:rPr>
          <w:ins w:id="5212" w:author="pete jones" w:date="2022-03-02T11:44:00Z"/>
        </w:rPr>
      </w:pPr>
      <w:ins w:id="5213" w:author="pete jones" w:date="2022-03-02T11:44:00Z">
        <w:r>
          <w:t>NMITE also refer to 5-pillars of engineering but not as defined by Olin. NMITE describe</w:t>
        </w:r>
      </w:ins>
      <w:ins w:id="5214" w:author="pete jones" w:date="2022-03-31T08:37:00Z">
        <w:r w:rsidR="00D13F10">
          <w:t>s the pillars in engineering language more aligned with an approach that supports technical engineering knowledge to facilitate integrated project work instead of</w:t>
        </w:r>
      </w:ins>
      <w:ins w:id="5215" w:author="pete jones" w:date="2022-03-02T11:44:00Z">
        <w:r>
          <w:t xml:space="preserve"> the philosophical </w:t>
        </w:r>
        <w:r>
          <w:lastRenderedPageBreak/>
          <w:t>meanings inferred by the Olin model. This syllabus-style listing of underpinning engineering principles adds a layer of confusion to the concept of “sprints”</w:t>
        </w:r>
      </w:ins>
      <w:ins w:id="5216" w:author="pete jones" w:date="2022-03-31T08:38:00Z">
        <w:r w:rsidR="00D13F10">
          <w:t xml:space="preserve">. </w:t>
        </w:r>
      </w:ins>
      <w:ins w:id="5217" w:author="pete jones" w:date="2022-03-31T08:40:00Z">
        <w:r w:rsidR="00D13F10">
          <w:t>T</w:t>
        </w:r>
      </w:ins>
      <w:ins w:id="5218" w:author="pete jones" w:date="2022-03-02T11:44:00Z">
        <w:r>
          <w:t>here is insufficient detail o</w:t>
        </w:r>
      </w:ins>
      <w:ins w:id="5219" w:author="pete jones" w:date="2022-03-30T08:28:00Z">
        <w:r w:rsidR="009A23AC">
          <w:t>n</w:t>
        </w:r>
      </w:ins>
      <w:ins w:id="5220" w:author="pete jones" w:date="2022-03-02T11:44:00Z">
        <w:r>
          <w:t xml:space="preserve"> the sprint activities to evaluate the </w:t>
        </w:r>
      </w:ins>
      <w:ins w:id="5221" w:author="pete jones" w:date="2022-03-31T08:45:00Z">
        <w:r w:rsidR="00D13F10">
          <w:t>teaching</w:t>
        </w:r>
      </w:ins>
      <w:ins w:id="5222" w:author="pete jones" w:date="2022-03-02T11:44:00Z">
        <w:r>
          <w:t xml:space="preserve"> strategy</w:t>
        </w:r>
      </w:ins>
      <w:ins w:id="5223" w:author="pete jones" w:date="2022-03-31T08:40:00Z">
        <w:r w:rsidR="00D13F10">
          <w:t xml:space="preserve">. </w:t>
        </w:r>
      </w:ins>
      <w:ins w:id="5224" w:author="pete jones" w:date="2022-03-31T08:42:00Z">
        <w:r w:rsidR="00D13F10">
          <w:t>T</w:t>
        </w:r>
      </w:ins>
      <w:ins w:id="5225" w:author="pete jones" w:date="2022-03-02T11:44:00Z">
        <w:r>
          <w:t>he balance of learning outcomes and competencies, assessment, and learning experiences</w:t>
        </w:r>
      </w:ins>
      <w:ins w:id="5226" w:author="pete jones" w:date="2022-03-31T08:42:00Z">
        <w:r w:rsidR="00D13F10">
          <w:t xml:space="preserve"> is also unclear</w:t>
        </w:r>
      </w:ins>
      <w:ins w:id="5227" w:author="pete jones" w:date="2022-03-31T08:41:00Z">
        <w:r w:rsidR="00D13F10">
          <w:t>.</w:t>
        </w:r>
      </w:ins>
      <w:ins w:id="5228" w:author="pete jones" w:date="2022-03-02T11:44:00Z">
        <w:r>
          <w:t xml:space="preserve"> </w:t>
        </w:r>
      </w:ins>
      <w:ins w:id="5229" w:author="pete jones" w:date="2022-03-31T08:41:00Z">
        <w:r w:rsidR="00D13F10">
          <w:t>Specifically</w:t>
        </w:r>
      </w:ins>
      <w:ins w:id="5230" w:author="pete jones" w:date="2022-03-31T08:43:00Z">
        <w:r w:rsidR="00D13F10">
          <w:t>,</w:t>
        </w:r>
      </w:ins>
      <w:ins w:id="5231" w:author="pete jones" w:date="2022-03-02T11:44:00Z">
        <w:r>
          <w:t xml:space="preserve"> the curriculum model proposes no lectures, course entry with no prerequisites for maths and science at A-level, and </w:t>
        </w:r>
      </w:ins>
      <w:ins w:id="5232" w:author="pete jones" w:date="2022-03-31T08:47:00Z">
        <w:r w:rsidR="00D13F10">
          <w:t>principles delivery</w:t>
        </w:r>
      </w:ins>
      <w:ins w:id="5233" w:author="pete jones" w:date="2022-03-02T11:44:00Z">
        <w:r>
          <w:t xml:space="preserve"> as required.  The topic titles for the NMITE 5-pillars are </w:t>
        </w:r>
        <w:r w:rsidRPr="00E81D4A">
          <w:t>integrated systems, electrical and electronic engineering, flow heat and energy, materials and process</w:t>
        </w:r>
        <w:r>
          <w:t>es</w:t>
        </w:r>
        <w:r w:rsidRPr="00E81D4A">
          <w:t xml:space="preserve">, </w:t>
        </w:r>
      </w:ins>
      <w:ins w:id="5234" w:author="pete jones" w:date="2022-04-05T11:24:00Z">
        <w:r w:rsidR="00E06CA9" w:rsidRPr="00E81D4A">
          <w:t>statics,</w:t>
        </w:r>
      </w:ins>
      <w:ins w:id="5235" w:author="pete jones" w:date="2022-03-02T11:44:00Z">
        <w:r w:rsidRPr="00E81D4A">
          <w:t xml:space="preserve"> and dynamics</w:t>
        </w:r>
        <w:r>
          <w:t xml:space="preserve">. </w:t>
        </w:r>
      </w:ins>
      <w:ins w:id="5236" w:author="pete jones" w:date="2022-03-31T08:47:00Z">
        <w:r w:rsidR="00D13F10">
          <w:t>Although r</w:t>
        </w:r>
      </w:ins>
      <w:ins w:id="5237" w:author="pete jones" w:date="2022-03-02T11:44:00Z">
        <w:r>
          <w:t>eference to a further three engineering principles is made</w:t>
        </w:r>
      </w:ins>
      <w:ins w:id="5238" w:author="pete jones" w:date="2022-03-31T08:47:00Z">
        <w:r w:rsidR="00D13F10">
          <w:t>: programming, manufacturing systems, and</w:t>
        </w:r>
      </w:ins>
      <w:ins w:id="5239" w:author="pete jones" w:date="2022-03-02T11:44:00Z">
        <w:r>
          <w:t xml:space="preserve"> electromagnets, insufficient data is available to evaluate an effective integration of these topics within the published curriculum model.</w:t>
        </w:r>
      </w:ins>
    </w:p>
    <w:p w14:paraId="31EB0664" w14:textId="77777777" w:rsidR="00FA26BD" w:rsidRPr="007B08DC" w:rsidRDefault="00FA26BD" w:rsidP="00FA26BD">
      <w:pPr>
        <w:rPr>
          <w:ins w:id="5240" w:author="pete jones" w:date="2022-03-02T11:44:00Z"/>
          <w:b/>
          <w:bCs/>
        </w:rPr>
      </w:pPr>
      <w:ins w:id="5241" w:author="pete jones" w:date="2022-03-02T11:44:00Z">
        <w:r w:rsidRPr="007B08DC">
          <w:rPr>
            <w:b/>
            <w:bCs/>
          </w:rPr>
          <w:t>The essence of the NMITE experience – example implementation</w:t>
        </w:r>
        <w:r>
          <w:rPr>
            <w:b/>
            <w:bCs/>
          </w:rPr>
          <w:t xml:space="preserve"> model</w:t>
        </w:r>
      </w:ins>
    </w:p>
    <w:p w14:paraId="2060FC27" w14:textId="6FCC08A3" w:rsidR="00FA26BD" w:rsidRDefault="00FA26BD" w:rsidP="00FA26BD">
      <w:pPr>
        <w:rPr>
          <w:ins w:id="5242" w:author="pete jones" w:date="2022-03-02T11:44:00Z"/>
        </w:rPr>
      </w:pPr>
      <w:ins w:id="5243" w:author="pete jones" w:date="2022-03-02T11:44:00Z">
        <w:r>
          <w:t>T</w:t>
        </w:r>
      </w:ins>
      <w:ins w:id="5244" w:author="pete jones" w:date="2022-03-31T08:48:00Z">
        <w:r w:rsidR="00D13F10">
          <w:t>able 2</w:t>
        </w:r>
        <w:r w:rsidR="00D13F10">
          <w:noBreakHyphen/>
          <w:t>7</w:t>
        </w:r>
      </w:ins>
      <w:ins w:id="5245" w:author="pete jones" w:date="2022-04-01T15:10:00Z">
        <w:r w:rsidR="00726256">
          <w:t xml:space="preserve"> shows that the following programme structure has been generated from data available via NMITE’s website, including the Open University programme specification document and the</w:t>
        </w:r>
      </w:ins>
      <w:ins w:id="5246" w:author="pete jones" w:date="2022-03-02T11:44:00Z">
        <w:r>
          <w:t xml:space="preserve"> Student Guide brochure. It suggests that </w:t>
        </w:r>
      </w:ins>
      <w:ins w:id="5247" w:author="pete jones" w:date="2022-03-31T08:49:00Z">
        <w:r w:rsidR="00D13F10">
          <w:t>some design aspects</w:t>
        </w:r>
      </w:ins>
      <w:ins w:id="5248" w:author="pete jones" w:date="2022-03-02T11:44:00Z">
        <w:r>
          <w:t xml:space="preserve"> are under construction because not all “sprints” are fully described in their content or structured flow. The core concepts revolve around the sprint, toolbox, and capstone project. Toolboxes are defined as </w:t>
        </w:r>
      </w:ins>
      <w:ins w:id="5249" w:author="pete jones" w:date="2022-03-30T08:28:00Z">
        <w:r w:rsidR="009A23AC">
          <w:t xml:space="preserve">a </w:t>
        </w:r>
      </w:ins>
      <w:ins w:id="5250" w:author="pete jones" w:date="2022-03-02T11:44:00Z">
        <w:r>
          <w:t xml:space="preserve">“comprehensive </w:t>
        </w:r>
        <w:r w:rsidRPr="00AE3400">
          <w:t>appreciation of the scientific and engineering context</w:t>
        </w:r>
        <w:r>
          <w:t xml:space="preserve">” </w:t>
        </w:r>
        <w:r>
          <w:fldChar w:fldCharType="begin" w:fldLock="1"/>
        </w:r>
        <w:r>
          <w:instrText>ADDIN CSL_CITATION {"citationItems":[{"id":"ITEM-1","itemData":{"author":[{"dropping-particle":"","family":"Allen","given":"David","non-dropping-particle":"","parse-names":false,"suffix":""},{"dropping-particle":"","family":"Kinnaird","given":"Toby","non-dropping-particle":"","parse-names":false,"suffix":""},{"dropping-particle":"","family":"Gibbs","given":"Beverley","non-dropping-particle":"","parse-names":false,"suffix":""},{"dropping-particle":"","family":"Rodriguez-Falcon","given":"Elena","non-dropping-particle":"","parse-names":false,"suffix":""},{"dropping-particle":"","family":"E","given":"Pooh Ling","non-dropping-particle":"","parse-names":false,"suffix":""},{"dropping-particle":"","family":"Metcalfe","given":"Peter","non-dropping-particle":"","parse-names":false,"suffix":""}],"container-title":"NMITE","id":"ITEM-1","issued":{"date-parts":[["2021"]]},"title":"Introducing NMITE A guide for applicants","type":"article-journal"},"locator":"15","uris":["http://www.mendeley.com/documents/?uuid=bce576eb-09e3-3d4b-a072-f874f01673f8"]}],"mendeley":{"formattedCitation":"(Allen &lt;i&gt;et al.&lt;/i&gt;, 2021, p. 15)","plainTextFormattedCitation":"(Allen et al., 2021, p. 15)","previouslyFormattedCitation":"(Allen &lt;i&gt;et al.&lt;/i&gt;, 2021, p. 15)"},"properties":{"noteIndex":0},"schema":"https://github.com/citation-style-language/schema/raw/master/csl-citation.json"}</w:instrText>
        </w:r>
        <w:r>
          <w:fldChar w:fldCharType="separate"/>
        </w:r>
        <w:r w:rsidRPr="0091566C">
          <w:rPr>
            <w:noProof/>
          </w:rPr>
          <w:t xml:space="preserve">(Allen </w:t>
        </w:r>
        <w:r w:rsidRPr="0091566C">
          <w:rPr>
            <w:i/>
            <w:noProof/>
          </w:rPr>
          <w:t>et al.</w:t>
        </w:r>
        <w:r w:rsidRPr="0091566C">
          <w:rPr>
            <w:noProof/>
          </w:rPr>
          <w:t>, 2021, p. 15)</w:t>
        </w:r>
        <w:r>
          <w:fldChar w:fldCharType="end"/>
        </w:r>
        <w:r>
          <w:t xml:space="preserve">. Sprints are described as 3.5 weeks of project work focusing on </w:t>
        </w:r>
      </w:ins>
      <w:ins w:id="5251" w:author="pete jones" w:date="2022-03-31T08:49:00Z">
        <w:r w:rsidR="00D13F10">
          <w:t>five</w:t>
        </w:r>
      </w:ins>
      <w:ins w:id="5252" w:author="pete jones" w:date="2022-03-02T11:44:00Z">
        <w:r>
          <w:t xml:space="preserve"> main engineering themes </w:t>
        </w:r>
        <w:r>
          <w:fldChar w:fldCharType="begin" w:fldLock="1"/>
        </w:r>
        <w:r>
          <w:instrText>ADDIN CSL_CITATION {"citationItems":[{"id":"ITEM-1","itemData":{"author":[{"dropping-particle":"","family":"Allen","given":"David","non-dropping-particle":"","parse-names":false,"suffix":""},{"dropping-particle":"","family":"Kinnaird","given":"Toby","non-dropping-particle":"","parse-names":false,"suffix":""},{"dropping-particle":"","family":"Gibbs","given":"Beverley","non-dropping-particle":"","parse-names":false,"suffix":""},{"dropping-particle":"","family":"Rodriguez-Falcon","given":"Elena","non-dropping-particle":"","parse-names":false,"suffix":""},{"dropping-particle":"","family":"E","given":"Pooh Ling","non-dropping-particle":"","parse-names":false,"suffix":""},{"dropping-particle":"","family":"Metcalfe","given":"Peter","non-dropping-particle":"","parse-names":false,"suffix":""}],"container-title":"NMITE","id":"ITEM-1","issued":{"date-parts":[["2021"]]},"title":"Introducing NMITE A guide for applicants","type":"article-journal"},"locator":"17","uris":["http://www.mendeley.com/documents/?uuid=bce576eb-09e3-3d4b-a072-f874f01673f8"]}],"mendeley":{"formattedCitation":"(Allen &lt;i&gt;et al.&lt;/i&gt;, 2021, p. 17)","plainTextFormattedCitation":"(Allen et al., 2021, p. 17)","previouslyFormattedCitation":"(Allen &lt;i&gt;et al.&lt;/i&gt;, 2021, p. 17)"},"properties":{"noteIndex":0},"schema":"https://github.com/citation-style-language/schema/raw/master/csl-citation.json"}</w:instrText>
        </w:r>
        <w:r>
          <w:fldChar w:fldCharType="separate"/>
        </w:r>
        <w:r w:rsidRPr="0091566C">
          <w:rPr>
            <w:noProof/>
          </w:rPr>
          <w:t xml:space="preserve">(Allen </w:t>
        </w:r>
        <w:r w:rsidRPr="0091566C">
          <w:rPr>
            <w:i/>
            <w:noProof/>
          </w:rPr>
          <w:t>et al.</w:t>
        </w:r>
        <w:r w:rsidRPr="0091566C">
          <w:rPr>
            <w:noProof/>
          </w:rPr>
          <w:t>, 2021, p. 17)</w:t>
        </w:r>
        <w:r>
          <w:fldChar w:fldCharType="end"/>
        </w:r>
        <w:r>
          <w:t xml:space="preserve">. The Programme Specification document includes </w:t>
        </w:r>
      </w:ins>
      <w:ins w:id="5253" w:author="pete jones" w:date="2022-03-31T08:50:00Z">
        <w:r w:rsidR="00D13F10">
          <w:t>mapping</w:t>
        </w:r>
      </w:ins>
      <w:ins w:id="5254" w:author="pete jones" w:date="2022-03-02T11:44:00Z">
        <w:r>
          <w:t xml:space="preserve"> learning outcomes under the following headings: </w:t>
        </w:r>
        <w:r w:rsidRPr="00D357A0">
          <w:t>knowledge and understanding, cognitive skills, practical</w:t>
        </w:r>
        <w:r>
          <w:t xml:space="preserve"> </w:t>
        </w:r>
        <w:r w:rsidRPr="00D357A0">
          <w:t>and professional skills, and key transferable skills</w:t>
        </w:r>
        <w:r>
          <w:t>. The numbering convention used does not correlate with AEB AHEP 3 or 4, IM</w:t>
        </w:r>
      </w:ins>
      <w:ins w:id="5255" w:author="pete jones" w:date="2022-03-30T08:32:00Z">
        <w:r w:rsidR="009A23AC">
          <w:t>ech</w:t>
        </w:r>
      </w:ins>
      <w:ins w:id="5256" w:author="pete jones" w:date="2022-03-02T11:44:00Z">
        <w:r>
          <w:t>E, IET, or ABET numbering schemes</w:t>
        </w:r>
      </w:ins>
      <w:ins w:id="5257" w:author="pete jones" w:date="2022-03-31T08:50:00Z">
        <w:r w:rsidR="00D13F10">
          <w:t>. Still,</w:t>
        </w:r>
      </w:ins>
      <w:ins w:id="5258" w:author="pete jones" w:date="2022-03-02T11:44:00Z">
        <w:r>
          <w:t xml:space="preserve"> IM</w:t>
        </w:r>
      </w:ins>
      <w:ins w:id="5259" w:author="pete jones" w:date="2022-03-30T08:32:00Z">
        <w:r w:rsidR="009A23AC">
          <w:t>ech</w:t>
        </w:r>
      </w:ins>
      <w:ins w:id="5260" w:author="pete jones" w:date="2022-03-02T11:44:00Z">
        <w:r>
          <w:t xml:space="preserve">E and IET have not raised any objections during the consultation process because the programme conforms to an OBE model </w:t>
        </w:r>
        <w:r>
          <w:fldChar w:fldCharType="begin" w:fldLock="1"/>
        </w:r>
        <w:r>
          <w:instrText>ADDIN CSL_CITATION {"citationItems":[{"id":"ITEM-1","itemData":{"abstract":"The way we educate engineers is changing very rapidly, and the new institution NMiTE is at the forefront of that change. The story of how this young institution came into being is fascinating and important: It is not easy to create a place where innovation is normal, in an environment where regulation and expectations are long-established.","author":[{"dropping-particle":"","family":"Goodhew","given":"Peter","non-dropping-particle":"","parse-names":false,"suffix":""}],"id":"ITEM-1","issued":{"date-parts":[["2018"]]},"title":"Idea to Inauguration-founding a university in the UK","type":"report"},"locator":"21","uris":["http://www.mendeley.com/documents/?uuid=f93beae3-b2b9-382d-b3e0-af622f1e4044"]}],"mendeley":{"formattedCitation":"(Goodhew, 2018, p. 21)","plainTextFormattedCitation":"(Goodhew, 2018, p. 21)","previouslyFormattedCitation":"(Goodhew, 2018, p. 21)"},"properties":{"noteIndex":0},"schema":"https://github.com/citation-style-language/schema/raw/master/csl-citation.json"}</w:instrText>
        </w:r>
        <w:r>
          <w:fldChar w:fldCharType="separate"/>
        </w:r>
        <w:r w:rsidRPr="00F34081">
          <w:rPr>
            <w:noProof/>
          </w:rPr>
          <w:t>(Goodhew, 2018, p. 21)</w:t>
        </w:r>
        <w:r>
          <w:fldChar w:fldCharType="end"/>
        </w:r>
        <w:r>
          <w:t>.</w:t>
        </w:r>
      </w:ins>
    </w:p>
    <w:p w14:paraId="43B62522" w14:textId="77777777" w:rsidR="00FA26BD" w:rsidRDefault="00FA26BD" w:rsidP="00FA26BD">
      <w:pPr>
        <w:jc w:val="center"/>
        <w:rPr>
          <w:ins w:id="5261" w:author="pete jones" w:date="2022-03-02T11:44:00Z"/>
        </w:rPr>
      </w:pPr>
      <w:ins w:id="5262" w:author="pete jones" w:date="2022-03-02T11:44:00Z">
        <w:r w:rsidRPr="0091566C">
          <w:rPr>
            <w:noProof/>
          </w:rPr>
          <w:lastRenderedPageBreak/>
          <w:drawing>
            <wp:inline distT="0" distB="0" distL="0" distR="0" wp14:anchorId="7CA0F6CC" wp14:editId="63699B30">
              <wp:extent cx="5306886" cy="1790912"/>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26772" cy="1797623"/>
                      </a:xfrm>
                      <a:prstGeom prst="rect">
                        <a:avLst/>
                      </a:prstGeom>
                      <a:noFill/>
                      <a:ln>
                        <a:noFill/>
                      </a:ln>
                    </pic:spPr>
                  </pic:pic>
                </a:graphicData>
              </a:graphic>
            </wp:inline>
          </w:drawing>
        </w:r>
      </w:ins>
    </w:p>
    <w:p w14:paraId="3DBB4F56" w14:textId="3CED8D32" w:rsidR="00FA26BD" w:rsidRDefault="00FA26BD" w:rsidP="00FA26BD">
      <w:pPr>
        <w:pStyle w:val="Caption"/>
        <w:rPr>
          <w:ins w:id="5263" w:author="pete jones" w:date="2022-03-02T11:44:00Z"/>
        </w:rPr>
      </w:pPr>
      <w:bookmarkStart w:id="5264" w:name="_Ref97049742"/>
      <w:bookmarkStart w:id="5265" w:name="_Toc99719354"/>
      <w:ins w:id="5266" w:author="pete jones" w:date="2022-03-02T11:44:00Z">
        <w:r>
          <w:t xml:space="preserve">Table </w:t>
        </w:r>
      </w:ins>
      <w:ins w:id="5267" w:author="pete jones" w:date="2022-03-12T09:33:00Z">
        <w:r w:rsidR="00D62441">
          <w:fldChar w:fldCharType="begin"/>
        </w:r>
        <w:r w:rsidR="00D62441">
          <w:instrText xml:space="preserve"> STYLEREF 1 \s </w:instrText>
        </w:r>
      </w:ins>
      <w:r w:rsidR="00D62441">
        <w:fldChar w:fldCharType="separate"/>
      </w:r>
      <w:r w:rsidR="00D94147">
        <w:rPr>
          <w:noProof/>
        </w:rPr>
        <w:t>2</w:t>
      </w:r>
      <w:ins w:id="5268"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5269" w:author="pete jones" w:date="2022-04-05T11:31:00Z">
        <w:r w:rsidR="00D94147">
          <w:rPr>
            <w:noProof/>
          </w:rPr>
          <w:t>7</w:t>
        </w:r>
      </w:ins>
      <w:ins w:id="5270" w:author="pete jones" w:date="2022-03-12T09:33:00Z">
        <w:r w:rsidR="00D62441">
          <w:fldChar w:fldCharType="end"/>
        </w:r>
      </w:ins>
      <w:bookmarkEnd w:id="5264"/>
      <w:ins w:id="5271" w:author="pete jones" w:date="2022-03-02T11:44:00Z">
        <w:r>
          <w:t>: NMITE example 1st year programme</w:t>
        </w:r>
        <w:bookmarkEnd w:id="5265"/>
      </w:ins>
    </w:p>
    <w:p w14:paraId="55DF62BE" w14:textId="3096A388" w:rsidR="00FA26BD" w:rsidRDefault="00FA26BD" w:rsidP="00FA26BD">
      <w:pPr>
        <w:rPr>
          <w:ins w:id="5272" w:author="pete jones" w:date="2022-03-02T11:44:00Z"/>
        </w:rPr>
      </w:pPr>
      <w:ins w:id="5273" w:author="pete jones" w:date="2022-03-02T11:44:00Z">
        <w:r>
          <w:t xml:space="preserve">A review of the data in the table highlights several issues. </w:t>
        </w:r>
      </w:ins>
    </w:p>
    <w:p w14:paraId="75DBFE51" w14:textId="727E369B" w:rsidR="00FA26BD" w:rsidRDefault="00FA26BD" w:rsidP="00FA26BD">
      <w:pPr>
        <w:pStyle w:val="ListParagraph"/>
        <w:numPr>
          <w:ilvl w:val="0"/>
          <w:numId w:val="145"/>
        </w:numPr>
        <w:spacing w:before="0" w:after="160" w:line="259" w:lineRule="auto"/>
        <w:jc w:val="left"/>
        <w:rPr>
          <w:ins w:id="5274" w:author="pete jones" w:date="2022-03-02T11:44:00Z"/>
        </w:rPr>
      </w:pPr>
      <w:ins w:id="5275" w:author="pete jones" w:date="2022-03-02T11:44:00Z">
        <w:r>
          <w:t>The academic year at NMITE is 46 weeks indicating that 1</w:t>
        </w:r>
        <w:r w:rsidRPr="0055278E">
          <w:rPr>
            <w:vertAlign w:val="superscript"/>
          </w:rPr>
          <w:t>st</w:t>
        </w:r>
      </w:ins>
      <w:ins w:id="5276" w:author="pete jones" w:date="2022-03-30T08:32:00Z">
        <w:r w:rsidR="009A23AC">
          <w:t>-</w:t>
        </w:r>
      </w:ins>
      <w:ins w:id="5277" w:author="pete jones" w:date="2022-03-02T11:44:00Z">
        <w:r>
          <w:t>year studies will extend to a 3</w:t>
        </w:r>
        <w:r w:rsidRPr="0055278E">
          <w:rPr>
            <w:vertAlign w:val="superscript"/>
          </w:rPr>
          <w:t>rd</w:t>
        </w:r>
        <w:r>
          <w:t xml:space="preserve"> 16-week semester. I.e., two semesters covering level 4 and a third covering level 5 studies </w:t>
        </w:r>
      </w:ins>
    </w:p>
    <w:p w14:paraId="13B86DD4" w14:textId="2A935513" w:rsidR="00FA26BD" w:rsidRDefault="00FA26BD" w:rsidP="00FA26BD">
      <w:pPr>
        <w:pStyle w:val="ListParagraph"/>
        <w:numPr>
          <w:ilvl w:val="0"/>
          <w:numId w:val="145"/>
        </w:numPr>
        <w:spacing w:before="0" w:after="160" w:line="259" w:lineRule="auto"/>
        <w:jc w:val="left"/>
        <w:rPr>
          <w:ins w:id="5278" w:author="pete jones" w:date="2022-03-02T11:44:00Z"/>
        </w:rPr>
      </w:pPr>
      <w:ins w:id="5279" w:author="pete jones" w:date="2022-03-02T11:44:00Z">
        <w:r>
          <w:t xml:space="preserve">The programme description refers to “educator marked assessments”, </w:t>
        </w:r>
      </w:ins>
      <w:ins w:id="5280" w:author="pete jones" w:date="2022-04-01T15:10:00Z">
        <w:r w:rsidR="00726256">
          <w:t xml:space="preserve">but </w:t>
        </w:r>
      </w:ins>
      <w:ins w:id="5281" w:author="pete jones" w:date="2022-03-02T11:44:00Z">
        <w:r>
          <w:t>the</w:t>
        </w:r>
      </w:ins>
      <w:ins w:id="5282" w:author="pete jones" w:date="2022-04-01T15:10:00Z">
        <w:r w:rsidR="00726256">
          <w:t>se assessments' form and</w:t>
        </w:r>
      </w:ins>
      <w:ins w:id="5283" w:author="pete jones" w:date="2022-03-02T11:44:00Z">
        <w:r>
          <w:t xml:space="preserve"> distribution </w:t>
        </w:r>
      </w:ins>
      <w:ins w:id="5284" w:author="pete jones" w:date="2022-04-01T15:10:00Z">
        <w:r w:rsidR="00726256">
          <w:t>are</w:t>
        </w:r>
      </w:ins>
      <w:ins w:id="5285" w:author="pete jones" w:date="2022-03-02T11:44:00Z">
        <w:r>
          <w:t xml:space="preserve"> not made clear.</w:t>
        </w:r>
      </w:ins>
    </w:p>
    <w:p w14:paraId="255A0FFF" w14:textId="1B939705" w:rsidR="00FA26BD" w:rsidRDefault="00FA26BD" w:rsidP="00FA26BD">
      <w:pPr>
        <w:pStyle w:val="ListParagraph"/>
        <w:numPr>
          <w:ilvl w:val="0"/>
          <w:numId w:val="145"/>
        </w:numPr>
        <w:spacing w:before="0" w:after="160" w:line="259" w:lineRule="auto"/>
        <w:jc w:val="left"/>
        <w:rPr>
          <w:ins w:id="5286" w:author="pete jones" w:date="2022-03-02T11:44:00Z"/>
        </w:rPr>
      </w:pPr>
      <w:ins w:id="5287" w:author="pete jones" w:date="2022-03-02T11:44:00Z">
        <w:r>
          <w:t>Only brief concepts of the structured project experience within each sprint are available</w:t>
        </w:r>
      </w:ins>
      <w:ins w:id="5288" w:author="pete jones" w:date="2022-03-31T08:50:00Z">
        <w:r w:rsidR="00D13F10">
          <w:t>,</w:t>
        </w:r>
      </w:ins>
      <w:ins w:id="5289" w:author="pete jones" w:date="2022-03-02T11:44:00Z">
        <w:r>
          <w:t xml:space="preserve"> making it unclear how these sprints incorporate </w:t>
        </w:r>
      </w:ins>
      <w:ins w:id="5290" w:author="pete jones" w:date="2022-03-30T08:32:00Z">
        <w:r w:rsidR="009A23AC">
          <w:t xml:space="preserve">the </w:t>
        </w:r>
      </w:ins>
      <w:ins w:id="5291" w:author="pete jones" w:date="2022-03-02T11:44:00Z">
        <w:r>
          <w:t>learning of the engineering themes of the toolboxes.</w:t>
        </w:r>
      </w:ins>
    </w:p>
    <w:p w14:paraId="0B246309" w14:textId="63802651" w:rsidR="00FA26BD" w:rsidRPr="00000E79" w:rsidRDefault="00FA26BD" w:rsidP="00FA26BD">
      <w:pPr>
        <w:rPr>
          <w:ins w:id="5292" w:author="pete jones" w:date="2022-03-02T11:44:00Z"/>
          <w:b/>
          <w:bCs/>
        </w:rPr>
      </w:pPr>
      <w:ins w:id="5293" w:author="pete jones" w:date="2022-03-02T11:44:00Z">
        <w:r w:rsidRPr="00000E79">
          <w:rPr>
            <w:b/>
            <w:bCs/>
          </w:rPr>
          <w:t xml:space="preserve">Concluding </w:t>
        </w:r>
      </w:ins>
      <w:ins w:id="5294" w:author="pete jones" w:date="2022-03-02T12:09:00Z">
        <w:r w:rsidR="008A2C93" w:rsidRPr="00000E79">
          <w:rPr>
            <w:b/>
            <w:bCs/>
          </w:rPr>
          <w:t>observations</w:t>
        </w:r>
      </w:ins>
      <w:ins w:id="5295" w:author="pete jones" w:date="2022-03-02T12:10:00Z">
        <w:r w:rsidR="008A2C93">
          <w:rPr>
            <w:b/>
            <w:bCs/>
          </w:rPr>
          <w:t xml:space="preserve"> on curriculum innovations</w:t>
        </w:r>
      </w:ins>
    </w:p>
    <w:p w14:paraId="3CD60279" w14:textId="07EDE065" w:rsidR="001A6D4B" w:rsidRDefault="00FA26BD" w:rsidP="00FA26BD">
      <w:pPr>
        <w:rPr>
          <w:ins w:id="5296" w:author="pete jones" w:date="2022-03-02T12:00:00Z"/>
        </w:rPr>
      </w:pPr>
      <w:ins w:id="5297" w:author="pete jones" w:date="2022-03-02T11:44:00Z">
        <w:r>
          <w:t xml:space="preserve">The CDIO approach has a more clearly defined and pragmatic engineering structure which suggests </w:t>
        </w:r>
      </w:ins>
      <w:ins w:id="5298" w:author="pete jones" w:date="2022-03-31T08:50:00Z">
        <w:r w:rsidR="00D13F10">
          <w:t>the engineering community will more readily recognise it</w:t>
        </w:r>
      </w:ins>
      <w:ins w:id="5299" w:author="pete jones" w:date="2022-03-02T11:44:00Z">
        <w:r>
          <w:t>. There is also more evidence of a structure</w:t>
        </w:r>
      </w:ins>
      <w:ins w:id="5300" w:author="pete jones" w:date="2022-03-30T08:32:00Z">
        <w:r w:rsidR="009A23AC">
          <w:t>d</w:t>
        </w:r>
      </w:ins>
      <w:ins w:id="5301" w:author="pete jones" w:date="2022-03-02T11:44:00Z">
        <w:r>
          <w:t xml:space="preserve"> project planning and design approach than that of the Olin / NMITE</w:t>
        </w:r>
      </w:ins>
      <w:ins w:id="5302" w:author="pete jones" w:date="2022-03-31T08:50:00Z">
        <w:r w:rsidR="00D13F10">
          <w:t>,</w:t>
        </w:r>
      </w:ins>
      <w:ins w:id="5303" w:author="pete jones" w:date="2022-03-02T11:44:00Z">
        <w:r>
          <w:t xml:space="preserve"> which is more philosophical in its </w:t>
        </w:r>
      </w:ins>
      <w:ins w:id="5304" w:author="pete jones" w:date="2022-03-31T08:51:00Z">
        <w:r w:rsidR="00D13F10">
          <w:t>process</w:t>
        </w:r>
      </w:ins>
      <w:ins w:id="5305" w:author="pete jones" w:date="2022-03-02T11:44:00Z">
        <w:r>
          <w:t xml:space="preserve">. </w:t>
        </w:r>
      </w:ins>
      <w:ins w:id="5306" w:author="pete jones" w:date="2022-03-31T08:52:00Z">
        <w:r w:rsidR="00D13F10">
          <w:t>However,</w:t>
        </w:r>
      </w:ins>
      <w:ins w:id="5307" w:author="pete jones" w:date="2022-03-31T08:50:00Z">
        <w:r w:rsidR="00D13F10">
          <w:t xml:space="preserve"> b</w:t>
        </w:r>
      </w:ins>
      <w:ins w:id="5308" w:author="pete jones" w:date="2022-03-02T11:44:00Z">
        <w:r>
          <w:t xml:space="preserve">oth </w:t>
        </w:r>
      </w:ins>
      <w:ins w:id="5309" w:author="pete jones" w:date="2022-03-31T08:52:00Z">
        <w:r w:rsidR="00D13F10">
          <w:t>system</w:t>
        </w:r>
      </w:ins>
      <w:ins w:id="5310" w:author="pete jones" w:date="2022-03-02T11:44:00Z">
        <w:r>
          <w:t xml:space="preserve">s have </w:t>
        </w:r>
      </w:ins>
      <w:ins w:id="5311" w:author="pete jones" w:date="2022-03-31T08:52:00Z">
        <w:r w:rsidR="00D13F10">
          <w:t>the same objectives to transform and innovate engineering education at their core</w:t>
        </w:r>
      </w:ins>
      <w:ins w:id="5312" w:author="pete jones" w:date="2022-03-31T08:51:00Z">
        <w:r w:rsidR="00D13F10">
          <w:t>. W</w:t>
        </w:r>
      </w:ins>
      <w:ins w:id="5313" w:author="pete jones" w:date="2022-03-02T11:44:00Z">
        <w:r>
          <w:t>hil</w:t>
        </w:r>
      </w:ins>
      <w:ins w:id="5314" w:author="pete jones" w:date="2022-03-31T08:52:00Z">
        <w:r w:rsidR="00D13F10">
          <w:t>e the philosophy of the Olin approach and thebigbeacon.org embody a positive and logical synergy, the pragmatic, structured approach to curriculum innovation (CDIO or otherwise) suggest</w:t>
        </w:r>
      </w:ins>
      <w:ins w:id="5315" w:author="pete jones" w:date="2022-03-02T11:44:00Z">
        <w:r>
          <w:t>s a better fit with many UK institutions embarking on an innovation strategy.</w:t>
        </w:r>
      </w:ins>
    </w:p>
    <w:p w14:paraId="4FA69ABB" w14:textId="5A515D06" w:rsidR="009372F7" w:rsidRPr="00FF6A71" w:rsidDel="00FA26BD" w:rsidRDefault="009372F7" w:rsidP="0098490E">
      <w:pPr>
        <w:rPr>
          <w:del w:id="5316" w:author="pete jones" w:date="2022-03-02T11:44:00Z"/>
        </w:rPr>
      </w:pPr>
      <w:bookmarkStart w:id="5317" w:name="_Toc97114967"/>
      <w:bookmarkStart w:id="5318" w:name="_Toc98086348"/>
      <w:bookmarkStart w:id="5319" w:name="_Toc98332584"/>
      <w:bookmarkStart w:id="5320" w:name="_Toc98333223"/>
      <w:bookmarkStart w:id="5321" w:name="_Toc98341549"/>
      <w:bookmarkStart w:id="5322" w:name="_Toc98344941"/>
      <w:bookmarkStart w:id="5323" w:name="_Toc98345468"/>
      <w:bookmarkStart w:id="5324" w:name="_Toc98345992"/>
      <w:bookmarkStart w:id="5325" w:name="_Toc98346550"/>
      <w:bookmarkStart w:id="5326" w:name="_Toc98346990"/>
      <w:bookmarkStart w:id="5327" w:name="_Toc98347430"/>
      <w:bookmarkStart w:id="5328" w:name="_Toc99536715"/>
      <w:bookmarkStart w:id="5329" w:name="_Toc99718841"/>
      <w:bookmarkStart w:id="5330" w:name="_Toc99969498"/>
      <w:bookmarkEnd w:id="5317"/>
      <w:bookmarkEnd w:id="5318"/>
      <w:bookmarkEnd w:id="5319"/>
      <w:bookmarkEnd w:id="5320"/>
      <w:bookmarkEnd w:id="5321"/>
      <w:bookmarkEnd w:id="5322"/>
      <w:bookmarkEnd w:id="5323"/>
      <w:bookmarkEnd w:id="5324"/>
      <w:bookmarkEnd w:id="5325"/>
      <w:bookmarkEnd w:id="5326"/>
      <w:bookmarkEnd w:id="5327"/>
      <w:bookmarkEnd w:id="5328"/>
      <w:bookmarkEnd w:id="5329"/>
      <w:bookmarkEnd w:id="5330"/>
    </w:p>
    <w:p w14:paraId="42B7F68C" w14:textId="5D3479B6" w:rsidR="00A33F88" w:rsidRPr="00FF6A71" w:rsidRDefault="00375581" w:rsidP="001333DF">
      <w:pPr>
        <w:pStyle w:val="Heading2"/>
      </w:pPr>
      <w:bookmarkStart w:id="5331" w:name="_Toc68162187"/>
      <w:bookmarkStart w:id="5332" w:name="_Toc99969499"/>
      <w:r w:rsidRPr="00FF6A71">
        <w:t>Summary</w:t>
      </w:r>
      <w:r w:rsidR="0098490E" w:rsidRPr="00FF6A71">
        <w:t xml:space="preserve"> and next steps</w:t>
      </w:r>
      <w:bookmarkEnd w:id="4221"/>
      <w:bookmarkEnd w:id="5331"/>
      <w:bookmarkEnd w:id="5332"/>
    </w:p>
    <w:p w14:paraId="3FA19935" w14:textId="04A345F4" w:rsidR="00A33F88" w:rsidRPr="00FF6A71" w:rsidRDefault="0098490E" w:rsidP="0098490E">
      <w:r w:rsidRPr="00FF6A71">
        <w:t xml:space="preserve">PLM systems are about creating and managing a virtual representation of a physical product. </w:t>
      </w:r>
      <w:del w:id="5333" w:author="pete jones" w:date="2022-03-31T08:53:00Z">
        <w:r w:rsidRPr="00FF6A71" w:rsidDel="00D13F10">
          <w:delText>A useful test of this is suggested by Grieve</w:delText>
        </w:r>
      </w:del>
      <w:ins w:id="5334" w:author="pete jones" w:date="2022-03-31T08:53:00Z">
        <w:r w:rsidR="00D13F10">
          <w:t>Grieves suggests a practical test of thi</w:t>
        </w:r>
      </w:ins>
      <w:r w:rsidRPr="00FF6A71">
        <w:t>s:</w:t>
      </w:r>
    </w:p>
    <w:p w14:paraId="768E9816" w14:textId="4EA24FA1" w:rsidR="00A33F88" w:rsidRPr="00FF6A71" w:rsidRDefault="0098490E" w:rsidP="0098490E">
      <w:pPr>
        <w:ind w:left="709" w:right="1274"/>
        <w:rPr>
          <w:i/>
          <w:iCs/>
        </w:rPr>
      </w:pPr>
      <w:r w:rsidRPr="00FF6A71">
        <w:rPr>
          <w:i/>
          <w:iCs/>
        </w:rPr>
        <w:t xml:space="preserve">“Does the information presented in a given virtual representation have fidelity </w:t>
      </w:r>
      <w:del w:id="5335" w:author="pete jones" w:date="2022-03-30T08:33:00Z">
        <w:r w:rsidRPr="00FF6A71" w:rsidDel="009A23AC">
          <w:rPr>
            <w:i/>
            <w:iCs/>
          </w:rPr>
          <w:delText xml:space="preserve">with respect </w:delText>
        </w:r>
      </w:del>
      <w:r w:rsidRPr="00FF6A71">
        <w:rPr>
          <w:i/>
          <w:iCs/>
        </w:rPr>
        <w:t>to the physical item it represents?”</w:t>
      </w:r>
      <w:ins w:id="5336" w:author="pete jones" w:date="2022-01-24T20:45:00Z">
        <w:r w:rsidR="005F1BE4">
          <w:rPr>
            <w:i/>
            <w:iCs/>
          </w:rPr>
          <w:fldChar w:fldCharType="begin" w:fldLock="1"/>
        </w:r>
      </w:ins>
      <w:r w:rsidR="005F1BE4">
        <w:rPr>
          <w:i/>
          <w:iCs/>
        </w:rPr>
        <w:instrText>ADDIN CSL_CITATION {"citationItems":[{"id":"ITEM-1","itemData":{"DOI":"10.1111/j.1540-5885.2007.00250_2.x","ISBN":"0-07-145230-3","ISSN":"0737-6782","abstract":"Ch. 1. Introduction -- the path to PLM -- Ch. 2. Constructing PLM -- Ch. 3. Characteristics of PLM -- Ch. 4. The environment driving PLM -- Ch. 5. PLM elements -- Ch. 6. Collaborative product development -- starting the digital lifecycle -- Ch. 7. Digital manufacturing -- PLM in the factory -- Ch. 8. Outside the factory door -- Ch. 9. Developing a PLM strategy -- Ch. 10. Conducting a PLM readiness assessment -- Ch. 11. The real world and the universe of possibilities for PLM.","author":[{"dropping-particle":"","family":"Grieves","given":"Michael","non-dropping-particle":"","parse-names":false,"suffix":""}],"id":"ITEM-1","issue":"3","issued":{"date-parts":[["2005","5"]]},"number-of-pages":"278-280","publisher":"Wiley-Blackwell","title":"Product Lifecycle Management: Driving the Next Generation of Lean Thinking","type":"book","volume":"24"},"locator":"279","uris":["http://www.mendeley.com/documents/?uuid=c9061ce7-af4c-3347-8152-77b1285db7d5"]}],"mendeley":{"formattedCitation":"(Grieves, 2005, p. 279)","plainTextFormattedCitation":"(Grieves, 2005, p. 279)","previouslyFormattedCitation":"(Grieves, 2005, p. 279)"},"properties":{"noteIndex":0},"schema":"https://github.com/citation-style-language/schema/raw/master/csl-citation.json"}</w:instrText>
      </w:r>
      <w:r w:rsidR="005F1BE4">
        <w:rPr>
          <w:i/>
          <w:iCs/>
        </w:rPr>
        <w:fldChar w:fldCharType="separate"/>
      </w:r>
      <w:r w:rsidR="005F1BE4" w:rsidRPr="005F1BE4">
        <w:rPr>
          <w:iCs/>
          <w:noProof/>
        </w:rPr>
        <w:t>(Grieves, 2005, p. 279)</w:t>
      </w:r>
      <w:ins w:id="5337" w:author="pete jones" w:date="2022-01-24T20:45:00Z">
        <w:r w:rsidR="005F1BE4">
          <w:rPr>
            <w:i/>
            <w:iCs/>
          </w:rPr>
          <w:fldChar w:fldCharType="end"/>
        </w:r>
        <w:r w:rsidR="005F1BE4">
          <w:rPr>
            <w:i/>
            <w:iCs/>
          </w:rPr>
          <w:t>.</w:t>
        </w:r>
      </w:ins>
      <w:del w:id="5338" w:author="pete jones" w:date="2022-01-24T20:45:00Z">
        <w:r w:rsidRPr="00FF6A71" w:rsidDel="005F1BE4">
          <w:rPr>
            <w:i/>
            <w:iCs/>
          </w:rPr>
          <w:delText xml:space="preserve"> (Grieves, 2005)</w:delText>
        </w:r>
      </w:del>
    </w:p>
    <w:p w14:paraId="0B048661" w14:textId="050835F7" w:rsidR="00A33F88" w:rsidRPr="00FF6A71" w:rsidRDefault="0098490E" w:rsidP="0098490E">
      <w:r w:rsidRPr="00FF6A71">
        <w:lastRenderedPageBreak/>
        <w:t>This test may be true of the core value of digital engineering</w:t>
      </w:r>
      <w:ins w:id="5339" w:author="pete jones" w:date="2022-03-31T08:53:00Z">
        <w:r w:rsidR="00D13F10">
          <w:t>,</w:t>
        </w:r>
      </w:ins>
      <w:r w:rsidRPr="00FF6A71">
        <w:t xml:space="preserve"> but from an educational perspective</w:t>
      </w:r>
      <w:ins w:id="5340" w:author="pete jones" w:date="2022-03-30T08:33:00Z">
        <w:r w:rsidR="009A23AC">
          <w:t>,</w:t>
        </w:r>
      </w:ins>
      <w:r w:rsidRPr="00FF6A71">
        <w:t xml:space="preserve"> it has to offer more. The learning experience and the curriculum must </w:t>
      </w:r>
      <w:del w:id="5341" w:author="pete jones" w:date="2022-03-31T08:53:00Z">
        <w:r w:rsidRPr="00FF6A71" w:rsidDel="00D13F10">
          <w:delText xml:space="preserve">receive </w:delText>
        </w:r>
      </w:del>
      <w:r w:rsidRPr="00FF6A71">
        <w:t xml:space="preserve">benefit </w:t>
      </w:r>
      <w:del w:id="5342" w:author="pete jones" w:date="2022-03-30T08:33:00Z">
        <w:r w:rsidRPr="00FF6A71" w:rsidDel="009A23AC">
          <w:delText xml:space="preserve">for </w:delText>
        </w:r>
      </w:del>
      <w:ins w:id="5343" w:author="pete jones" w:date="2022-03-30T08:33:00Z">
        <w:r w:rsidR="009A23AC" w:rsidRPr="00FF6A71">
          <w:t>f</w:t>
        </w:r>
        <w:r w:rsidR="009A23AC">
          <w:t>rom</w:t>
        </w:r>
        <w:r w:rsidR="009A23AC" w:rsidRPr="00FF6A71">
          <w:t xml:space="preserve"> </w:t>
        </w:r>
      </w:ins>
      <w:r w:rsidRPr="00FF6A71">
        <w:t xml:space="preserve">the efforts to integrate and create a digital core. Toolsets must be presented to the learner in </w:t>
      </w:r>
      <w:r w:rsidR="002F39F3" w:rsidRPr="00FF6A71">
        <w:t>context,</w:t>
      </w:r>
      <w:r w:rsidRPr="00FF6A71">
        <w:t xml:space="preserve"> and they must be easy to use.</w:t>
      </w:r>
    </w:p>
    <w:p w14:paraId="36E5F75A" w14:textId="31DF7723" w:rsidR="00A33F88" w:rsidRPr="00FF6A71" w:rsidRDefault="0098490E" w:rsidP="0098490E">
      <w:r w:rsidRPr="00FF6A71">
        <w:t xml:space="preserve">There are examples </w:t>
      </w:r>
      <w:del w:id="5344" w:author="pete jones" w:date="2022-03-31T08:54:00Z">
        <w:r w:rsidRPr="00FF6A71" w:rsidDel="00D13F10">
          <w:delText>in the reviewed literature of exemplar collaborative projects used by software developers, CDIO, and STEM innovators</w:delText>
        </w:r>
      </w:del>
      <w:ins w:id="5345" w:author="pete jones" w:date="2022-03-31T08:54:00Z">
        <w:r w:rsidR="00D13F10">
          <w:t>of exemplar collaborative projects used by software developers, CDIO, and STEM innovators in the reviewed literature</w:t>
        </w:r>
      </w:ins>
      <w:r w:rsidRPr="00FF6A71">
        <w:t xml:space="preserve">. </w:t>
      </w:r>
      <w:del w:id="5346" w:author="pete jones" w:date="2022-03-31T08:54:00Z">
        <w:r w:rsidRPr="00FF6A71" w:rsidDel="00D13F10">
          <w:delText xml:space="preserve">Investigating </w:delText>
        </w:r>
      </w:del>
      <w:ins w:id="5347" w:author="pete jones" w:date="2022-03-31T08:54:00Z">
        <w:r w:rsidR="00D13F10">
          <w:t>Although i</w:t>
        </w:r>
        <w:r w:rsidR="00D13F10" w:rsidRPr="00FF6A71">
          <w:t xml:space="preserve">nvestigating </w:t>
        </w:r>
      </w:ins>
      <w:r w:rsidRPr="00FF6A71">
        <w:t xml:space="preserve">these examples demonstrates that CDE processes and tools make a meaningful contribution, many </w:t>
      </w:r>
      <w:del w:id="5348" w:author="pete jones" w:date="2022-03-31T08:54:00Z">
        <w:r w:rsidRPr="00FF6A71" w:rsidDel="00D13F10">
          <w:delText>of the IMECEHE student projects in aerospace, automotive and rail transport are used to design capstone projects and integration</w:delText>
        </w:r>
      </w:del>
      <w:ins w:id="5349" w:author="pete jones" w:date="2022-03-31T08:54:00Z">
        <w:r w:rsidR="00D13F10">
          <w:t>IMECEHE student projects in aerospace, automotive and rail transport are used to design capstone projects and integrate</w:t>
        </w:r>
      </w:ins>
      <w:r w:rsidRPr="00FF6A71">
        <w:t xml:space="preserve"> with course content. However, no significant evidence to demonstrate this contribution is defined in scholarly terms</w:t>
      </w:r>
      <w:del w:id="5350" w:author="pete jones" w:date="2022-03-31T08:54:00Z">
        <w:r w:rsidRPr="00FF6A71" w:rsidDel="00D13F10">
          <w:delText xml:space="preserve">, </w:delText>
        </w:r>
      </w:del>
      <w:ins w:id="5351" w:author="pete jones" w:date="2022-03-31T08:54:00Z">
        <w:r w:rsidR="00D13F10">
          <w:t>;</w:t>
        </w:r>
        <w:r w:rsidR="00D13F10" w:rsidRPr="00FF6A71">
          <w:t xml:space="preserve"> </w:t>
        </w:r>
      </w:ins>
      <w:r w:rsidRPr="00FF6A71">
        <w:t>it is left to the software developers to make a case. Their cases usually illustrate the industrial legacy but fail</w:t>
      </w:r>
      <w:del w:id="5352" w:author="pete jones" w:date="2022-03-30T08:33:00Z">
        <w:r w:rsidRPr="00FF6A71" w:rsidDel="009A23AC">
          <w:delText>s</w:delText>
        </w:r>
      </w:del>
      <w:r w:rsidRPr="00FF6A71">
        <w:t xml:space="preserve"> to recognise the specific issues of HE in </w:t>
      </w:r>
      <w:ins w:id="5353" w:author="pete jones" w:date="2022-03-30T08:33:00Z">
        <w:r w:rsidR="009A23AC">
          <w:t xml:space="preserve">the </w:t>
        </w:r>
      </w:ins>
      <w:r w:rsidRPr="00FF6A71">
        <w:t xml:space="preserve">context of a </w:t>
      </w:r>
      <w:del w:id="5354" w:author="pete jones" w:date="2022-03-31T08:55:00Z">
        <w:r w:rsidRPr="00FF6A71" w:rsidDel="00D13F10">
          <w:delText xml:space="preserve">wider </w:delText>
        </w:r>
      </w:del>
      <w:ins w:id="5355" w:author="pete jones" w:date="2022-03-31T08:55:00Z">
        <w:r w:rsidR="00D13F10">
          <w:t>broa</w:t>
        </w:r>
        <w:r w:rsidR="00D13F10" w:rsidRPr="00FF6A71">
          <w:t xml:space="preserve">der </w:t>
        </w:r>
      </w:ins>
      <w:r w:rsidRPr="00FF6A71">
        <w:t xml:space="preserve">rethinking of engineering education. </w:t>
      </w:r>
      <w:del w:id="5356" w:author="pete jones" w:date="2022-03-30T08:33:00Z">
        <w:r w:rsidR="002F39F3" w:rsidRPr="00FF6A71" w:rsidDel="009A23AC">
          <w:delText>Thus</w:delText>
        </w:r>
      </w:del>
      <w:ins w:id="5357" w:author="pete jones" w:date="2022-03-31T08:57:00Z">
        <w:r w:rsidR="00D13F10">
          <w:t>This general case</w:t>
        </w:r>
      </w:ins>
      <w:del w:id="5358" w:author="pete jones" w:date="2022-03-31T08:55:00Z">
        <w:r w:rsidR="002F39F3" w:rsidRPr="00FF6A71" w:rsidDel="00D13F10">
          <w:delText>,</w:delText>
        </w:r>
      </w:del>
      <w:r w:rsidR="00000CC8" w:rsidRPr="00FF6A71">
        <w:t xml:space="preserve"> </w:t>
      </w:r>
      <w:del w:id="5359" w:author="pete jones" w:date="2022-03-30T08:33:00Z">
        <w:r w:rsidR="00000CC8" w:rsidRPr="00FF6A71" w:rsidDel="009A23AC">
          <w:delText xml:space="preserve">suggesting </w:delText>
        </w:r>
      </w:del>
      <w:ins w:id="5360" w:author="pete jones" w:date="2022-03-30T08:33:00Z">
        <w:r w:rsidR="009A23AC" w:rsidRPr="00FF6A71">
          <w:t>suggest</w:t>
        </w:r>
        <w:r w:rsidR="009A23AC">
          <w:t>s</w:t>
        </w:r>
        <w:r w:rsidR="009A23AC" w:rsidRPr="00FF6A71">
          <w:t xml:space="preserve"> </w:t>
        </w:r>
      </w:ins>
      <w:del w:id="5361" w:author="pete jones" w:date="2022-03-31T08:55:00Z">
        <w:r w:rsidR="00000CC8" w:rsidRPr="00FF6A71" w:rsidDel="00D13F10">
          <w:delText>that</w:delText>
        </w:r>
        <w:r w:rsidRPr="00FF6A71" w:rsidDel="00D13F10">
          <w:delText xml:space="preserve"> there is </w:delText>
        </w:r>
      </w:del>
      <w:del w:id="5362" w:author="pete jones" w:date="2022-03-31T08:57:00Z">
        <w:r w:rsidRPr="00FF6A71" w:rsidDel="00D13F10">
          <w:delText>a case</w:delText>
        </w:r>
      </w:del>
      <w:ins w:id="5363" w:author="pete jones" w:date="2022-03-31T08:57:00Z">
        <w:r w:rsidR="00D13F10">
          <w:t>opp</w:t>
        </w:r>
      </w:ins>
      <w:ins w:id="5364" w:author="pete jones" w:date="2022-03-31T08:58:00Z">
        <w:r w:rsidR="00D13F10">
          <w:t>ortunities</w:t>
        </w:r>
      </w:ins>
      <w:r w:rsidRPr="00FF6A71">
        <w:t xml:space="preserve"> to investigate business and industrial technology</w:t>
      </w:r>
      <w:ins w:id="5365" w:author="pete jones" w:date="2022-03-31T08:56:00Z">
        <w:r w:rsidR="00D13F10">
          <w:t>,</w:t>
        </w:r>
      </w:ins>
      <w:r w:rsidRPr="00FF6A71">
        <w:t xml:space="preserve"> which has been demonstrated to add valuable transformations</w:t>
      </w:r>
      <w:del w:id="5366" w:author="pete jones" w:date="2022-03-31T08:58:00Z">
        <w:r w:rsidRPr="00FF6A71" w:rsidDel="00D13F10">
          <w:delText xml:space="preserve"> in that context</w:delText>
        </w:r>
      </w:del>
      <w:r w:rsidRPr="00FF6A71">
        <w:t xml:space="preserve">. Therefore, providing evidence of how such technology can support </w:t>
      </w:r>
      <w:del w:id="5367" w:author="pete jones" w:date="2022-03-30T08:33:00Z">
        <w:r w:rsidRPr="00FF6A71" w:rsidDel="009A23AC">
          <w:delText>21</w:delText>
        </w:r>
        <w:r w:rsidRPr="00FF6A71" w:rsidDel="009A23AC">
          <w:rPr>
            <w:vertAlign w:val="superscript"/>
          </w:rPr>
          <w:delText>st</w:delText>
        </w:r>
        <w:r w:rsidRPr="00FF6A71" w:rsidDel="009A23AC">
          <w:delText xml:space="preserve"> </w:delText>
        </w:r>
      </w:del>
      <w:ins w:id="5368" w:author="pete jones" w:date="2022-03-30T08:33:00Z">
        <w:r w:rsidR="009A23AC" w:rsidRPr="00FF6A71">
          <w:t>21</w:t>
        </w:r>
        <w:r w:rsidR="009A23AC" w:rsidRPr="00FF6A71">
          <w:rPr>
            <w:vertAlign w:val="superscript"/>
          </w:rPr>
          <w:t>st</w:t>
        </w:r>
        <w:r w:rsidR="009A23AC">
          <w:t>-</w:t>
        </w:r>
      </w:ins>
      <w:r w:rsidRPr="00FF6A71">
        <w:t xml:space="preserve">century skills </w:t>
      </w:r>
      <w:del w:id="5369" w:author="pete jones" w:date="2022-03-30T08:34:00Z">
        <w:r w:rsidRPr="00FF6A71" w:rsidDel="009A23AC">
          <w:delText xml:space="preserve">to </w:delText>
        </w:r>
      </w:del>
      <w:ins w:id="5370" w:author="pete jones" w:date="2022-03-30T08:34:00Z">
        <w:r w:rsidR="009A23AC">
          <w:t>in</w:t>
        </w:r>
        <w:r w:rsidR="009A23AC" w:rsidRPr="00FF6A71">
          <w:t xml:space="preserve"> </w:t>
        </w:r>
      </w:ins>
      <w:r w:rsidRPr="00FF6A71">
        <w:t xml:space="preserve">an evolving engineering education model. </w:t>
      </w:r>
    </w:p>
    <w:p w14:paraId="5A102350" w14:textId="31838DCB" w:rsidR="00A33F88" w:rsidRPr="00FF6A71" w:rsidRDefault="0098490E" w:rsidP="0098490E">
      <w:r w:rsidRPr="00FF6A71">
        <w:t xml:space="preserve">The methods described in many </w:t>
      </w:r>
      <w:del w:id="5371" w:author="pete jones" w:date="2022-03-31T08:58:00Z">
        <w:r w:rsidRPr="00FF6A71" w:rsidDel="00D13F10">
          <w:delText xml:space="preserve">of the </w:delText>
        </w:r>
      </w:del>
      <w:r w:rsidRPr="00FF6A71">
        <w:t>examples focus on qualitative survey</w:t>
      </w:r>
      <w:ins w:id="5372" w:author="pete jones" w:date="2022-03-30T08:34:00Z">
        <w:r w:rsidR="009A23AC">
          <w:t>s</w:t>
        </w:r>
      </w:ins>
      <w:r w:rsidRPr="00FF6A71">
        <w:t xml:space="preserve"> and interview</w:t>
      </w:r>
      <w:ins w:id="5373" w:author="pete jones" w:date="2022-03-30T08:34:00Z">
        <w:r w:rsidR="009A23AC">
          <w:t>s</w:t>
        </w:r>
      </w:ins>
      <w:r w:rsidRPr="00FF6A71">
        <w:t xml:space="preserve">, with a smaller set of </w:t>
      </w:r>
      <w:del w:id="5374" w:author="pete jones" w:date="2022-03-31T08:58:00Z">
        <w:r w:rsidRPr="00FF6A71" w:rsidDel="00D13F10">
          <w:delText xml:space="preserve">examples </w:delText>
        </w:r>
      </w:del>
      <w:ins w:id="5375" w:author="pete jones" w:date="2022-03-31T08:58:00Z">
        <w:r w:rsidR="00D13F10">
          <w:t>model</w:t>
        </w:r>
        <w:r w:rsidR="00D13F10" w:rsidRPr="00FF6A71">
          <w:t xml:space="preserve">s </w:t>
        </w:r>
      </w:ins>
      <w:r w:rsidRPr="00FF6A71">
        <w:t>using quantitative survey</w:t>
      </w:r>
      <w:ins w:id="5376" w:author="pete jones" w:date="2022-03-30T08:34:00Z">
        <w:r w:rsidR="009A23AC">
          <w:t>s</w:t>
        </w:r>
      </w:ins>
      <w:r w:rsidRPr="00FF6A71">
        <w:t xml:space="preserve"> and case studies. The CDIO approach frames the methodology chosen for the thesis, acknowledging </w:t>
      </w:r>
      <w:r w:rsidR="00000CC8" w:rsidRPr="00FF6A71">
        <w:t xml:space="preserve">that </w:t>
      </w:r>
      <w:r w:rsidRPr="00FF6A71">
        <w:t xml:space="preserve">the structure aligns </w:t>
      </w:r>
      <w:del w:id="5377" w:author="pete jones" w:date="2022-03-30T08:34:00Z">
        <w:r w:rsidRPr="00FF6A71" w:rsidDel="009A23AC">
          <w:delText xml:space="preserve">to </w:delText>
        </w:r>
      </w:del>
      <w:ins w:id="5378" w:author="pete jones" w:date="2022-03-30T08:34:00Z">
        <w:r w:rsidR="009A23AC">
          <w:t>with</w:t>
        </w:r>
        <w:r w:rsidR="009A23AC" w:rsidRPr="00FF6A71">
          <w:t xml:space="preserve"> </w:t>
        </w:r>
      </w:ins>
      <w:r w:rsidRPr="00FF6A71">
        <w:t xml:space="preserve">a PBL method. The </w:t>
      </w:r>
      <w:del w:id="5379" w:author="pete jones" w:date="2022-03-31T08:58:00Z">
        <w:r w:rsidRPr="00FF6A71" w:rsidDel="00D13F10">
          <w:delText xml:space="preserve">key </w:delText>
        </w:r>
      </w:del>
      <w:ins w:id="5380" w:author="pete jones" w:date="2022-03-31T08:58:00Z">
        <w:r w:rsidR="00D13F10">
          <w:t>critical</w:t>
        </w:r>
        <w:r w:rsidR="00D13F10" w:rsidRPr="00FF6A71">
          <w:t xml:space="preserve"> </w:t>
        </w:r>
      </w:ins>
      <w:r w:rsidRPr="00FF6A71">
        <w:t>elements of the CDIO structure include</w:t>
      </w:r>
      <w:del w:id="5381" w:author="pete jones" w:date="2022-03-30T08:34:00Z">
        <w:r w:rsidRPr="00FF6A71" w:rsidDel="009A23AC">
          <w:delText>,</w:delText>
        </w:r>
      </w:del>
      <w:r w:rsidRPr="00FF6A71">
        <w:t xml:space="preserve"> technical knowledge, personal and professional skills, interpersonal skills, and Product, process and system building skills. The CDIO syllabus defines an appropriate and clearly defined structure for “what” and “how” to teach</w:t>
      </w:r>
      <w:r w:rsidR="00000CC8" w:rsidRPr="00FF6A71">
        <w:t xml:space="preserve"> engineering</w:t>
      </w:r>
      <w:r w:rsidRPr="00FF6A71">
        <w:t xml:space="preserve">. CDIO provides a framework more </w:t>
      </w:r>
      <w:del w:id="5382" w:author="pete jones" w:date="2022-03-31T08:58:00Z">
        <w:r w:rsidRPr="00FF6A71" w:rsidDel="00D13F10">
          <w:delText xml:space="preserve">appropriate </w:delText>
        </w:r>
      </w:del>
      <w:ins w:id="5383" w:author="pete jones" w:date="2022-03-31T08:58:00Z">
        <w:r w:rsidR="00D13F10">
          <w:t>suitabl</w:t>
        </w:r>
        <w:r w:rsidR="00D13F10" w:rsidRPr="00FF6A71">
          <w:t xml:space="preserve">e </w:t>
        </w:r>
      </w:ins>
      <w:r w:rsidRPr="00FF6A71">
        <w:t>for researching the integration of modern engineering technology over and above the traditional curriculum. This project aims to propose a framework of a best practice for integrating Collaborative Digital Engineering (CDE) into engineering higher education courses by asking the following research questions:</w:t>
      </w:r>
    </w:p>
    <w:p w14:paraId="24845CEA" w14:textId="77777777" w:rsidR="00A33F88" w:rsidRPr="00FF6A71" w:rsidRDefault="00A33F88" w:rsidP="0021440D">
      <w:pPr>
        <w:numPr>
          <w:ilvl w:val="0"/>
          <w:numId w:val="32"/>
        </w:numPr>
        <w:contextualSpacing/>
      </w:pPr>
      <w:r w:rsidRPr="00FF6A71">
        <w:t>How can CDE be deployed and integrated into evolving Conceive, Design, Innovate, Operate (CDIO®) based curricula?</w:t>
      </w:r>
    </w:p>
    <w:p w14:paraId="35D5C6D7" w14:textId="77777777" w:rsidR="00A33F88" w:rsidRPr="00FF6A71" w:rsidRDefault="00A33F88" w:rsidP="0021440D">
      <w:pPr>
        <w:numPr>
          <w:ilvl w:val="0"/>
          <w:numId w:val="32"/>
        </w:numPr>
        <w:contextualSpacing/>
      </w:pPr>
      <w:r w:rsidRPr="00FF6A71">
        <w:lastRenderedPageBreak/>
        <w:t>What opportunities exist within the existing curricula and assessment experience to integrate CDE tools?</w:t>
      </w:r>
    </w:p>
    <w:p w14:paraId="58791537" w14:textId="657EAA35" w:rsidR="00A33F88" w:rsidRPr="00FF6A71" w:rsidRDefault="00A33F88" w:rsidP="0021440D">
      <w:pPr>
        <w:numPr>
          <w:ilvl w:val="0"/>
          <w:numId w:val="32"/>
        </w:numPr>
        <w:contextualSpacing/>
      </w:pPr>
      <w:r w:rsidRPr="00FF6A71">
        <w:t>How can CDE support and facilitate a</w:t>
      </w:r>
      <w:del w:id="5384" w:author="pete jones" w:date="2022-03-31T08:58:00Z">
        <w:r w:rsidRPr="00FF6A71" w:rsidDel="00D13F10">
          <w:delText>n effective</w:delText>
        </w:r>
      </w:del>
      <w:ins w:id="5385" w:author="pete jones" w:date="2022-03-31T08:58:00Z">
        <w:r w:rsidR="00D13F10">
          <w:t xml:space="preserve"> practical</w:t>
        </w:r>
      </w:ins>
      <w:r w:rsidRPr="00FF6A71">
        <w:t xml:space="preserve"> </w:t>
      </w:r>
      <w:del w:id="5386" w:author="pete jones" w:date="2022-03-31T08:58:00Z">
        <w:r w:rsidRPr="00FF6A71" w:rsidDel="00D13F10">
          <w:delText>Problem Based L</w:delText>
        </w:r>
      </w:del>
      <w:ins w:id="5387" w:author="pete jones" w:date="2022-03-31T08:58:00Z">
        <w:r w:rsidR="00D13F10">
          <w:t>problem-based l</w:t>
        </w:r>
      </w:ins>
      <w:r w:rsidRPr="00FF6A71">
        <w:t>earning (PBL) environment for HE?</w:t>
      </w:r>
    </w:p>
    <w:p w14:paraId="7CBD8DEC" w14:textId="1F0BF9A4" w:rsidR="00A33F88" w:rsidRPr="00FF6A71" w:rsidRDefault="0098490E" w:rsidP="0098490E">
      <w:r w:rsidRPr="00FF6A71">
        <w:t xml:space="preserve">Aligning the methodology to the CDIO approach will ensure the validity of its contribution in </w:t>
      </w:r>
      <w:ins w:id="5388" w:author="pete jones" w:date="2022-03-30T08:34:00Z">
        <w:r w:rsidR="009A23AC">
          <w:t xml:space="preserve">the </w:t>
        </w:r>
      </w:ins>
      <w:r w:rsidRPr="00FF6A71">
        <w:t>context of evolving 21</w:t>
      </w:r>
      <w:r w:rsidRPr="00FF6A71">
        <w:rPr>
          <w:vertAlign w:val="superscript"/>
        </w:rPr>
        <w:t>st</w:t>
      </w:r>
      <w:r w:rsidRPr="00FF6A71">
        <w:t xml:space="preserve"> engineering educational concepts.</w:t>
      </w:r>
    </w:p>
    <w:p w14:paraId="60057E42" w14:textId="6AD468DF" w:rsidR="00A33F88" w:rsidRPr="00FF6A71" w:rsidRDefault="0098490E" w:rsidP="0098490E">
      <w:r w:rsidRPr="00FF6A71">
        <w:t xml:space="preserve">The next chapter details the theoretical framework for the research. Problem (project) based learning and constructivist theory form the scaffolding framework around which the thesis is constructed. The theory </w:t>
      </w:r>
      <w:del w:id="5389" w:author="pete jones" w:date="2022-03-31T08:59:00Z">
        <w:r w:rsidRPr="00FF6A71" w:rsidDel="00D13F10">
          <w:delText xml:space="preserve">is </w:delText>
        </w:r>
      </w:del>
      <w:ins w:id="5390" w:author="pete jones" w:date="2022-03-31T08:59:00Z">
        <w:r w:rsidR="00D13F10">
          <w:t>has been</w:t>
        </w:r>
        <w:r w:rsidR="00D13F10" w:rsidRPr="00FF6A71">
          <w:t xml:space="preserve"> </w:t>
        </w:r>
      </w:ins>
      <w:r w:rsidRPr="00FF6A71">
        <w:t>well documented and researched since the 19</w:t>
      </w:r>
      <w:r w:rsidRPr="00FF6A71">
        <w:rPr>
          <w:vertAlign w:val="superscript"/>
        </w:rPr>
        <w:t>th</w:t>
      </w:r>
      <w:r w:rsidRPr="00FF6A71">
        <w:t xml:space="preserve"> century, with examples of successful implementation</w:t>
      </w:r>
      <w:ins w:id="5391" w:author="pete jones" w:date="2022-03-31T08:59:00Z">
        <w:r w:rsidR="00D13F10">
          <w:t>,</w:t>
        </w:r>
      </w:ins>
      <w:r w:rsidRPr="00FF6A71">
        <w:t xml:space="preserve"> specifically pedagogy for medical education in the 1960</w:t>
      </w:r>
      <w:del w:id="5392" w:author="pete jones" w:date="2022-03-30T08:34:00Z">
        <w:r w:rsidRPr="00FF6A71" w:rsidDel="009A23AC">
          <w:delText>’</w:delText>
        </w:r>
      </w:del>
      <w:r w:rsidRPr="00FF6A71">
        <w:t xml:space="preserve">s. Constructivist theories have evolved into mainstream educational initiatives such as STEM and are the core contribution to the CDIO approach to engineering </w:t>
      </w:r>
      <w:r w:rsidR="00406B9D" w:rsidRPr="00FF6A71">
        <w:t>education and</w:t>
      </w:r>
      <w:r w:rsidRPr="00FF6A71">
        <w:t xml:space="preserve"> underpin the educational benefits of CDE. The chapter discusses the implications of using this theory and how it relates to existing literature, the concept of integrating CDE into undergraduate engineering course</w:t>
      </w:r>
      <w:ins w:id="5393" w:author="pete jones" w:date="2022-03-30T08:34:00Z">
        <w:r w:rsidR="009A23AC">
          <w:t>s</w:t>
        </w:r>
      </w:ins>
      <w:r w:rsidRPr="00FF6A71">
        <w:t xml:space="preserve">, and </w:t>
      </w:r>
      <w:ins w:id="5394" w:author="pete jones" w:date="2022-03-30T08:34:00Z">
        <w:r w:rsidR="009A23AC">
          <w:t xml:space="preserve">the </w:t>
        </w:r>
      </w:ins>
      <w:r w:rsidRPr="00FF6A71">
        <w:t xml:space="preserve">model for </w:t>
      </w:r>
      <w:del w:id="5395" w:author="pete jones" w:date="2022-03-30T08:34:00Z">
        <w:r w:rsidRPr="00FF6A71" w:rsidDel="009A23AC">
          <w:delText>21</w:delText>
        </w:r>
        <w:r w:rsidRPr="00FF6A71" w:rsidDel="009A23AC">
          <w:rPr>
            <w:vertAlign w:val="superscript"/>
          </w:rPr>
          <w:delText>st</w:delText>
        </w:r>
        <w:r w:rsidRPr="00FF6A71" w:rsidDel="009A23AC">
          <w:delText xml:space="preserve"> </w:delText>
        </w:r>
      </w:del>
      <w:ins w:id="5396" w:author="pete jones" w:date="2022-03-30T08:34:00Z">
        <w:r w:rsidR="009A23AC" w:rsidRPr="00FF6A71">
          <w:t>21</w:t>
        </w:r>
        <w:r w:rsidR="009A23AC" w:rsidRPr="00FF6A71">
          <w:rPr>
            <w:vertAlign w:val="superscript"/>
          </w:rPr>
          <w:t>st</w:t>
        </w:r>
        <w:r w:rsidR="009A23AC">
          <w:t>-</w:t>
        </w:r>
      </w:ins>
      <w:r w:rsidRPr="00FF6A71">
        <w:t>century engineering skills</w:t>
      </w:r>
      <w:del w:id="5397" w:author="pete jones" w:date="2022-03-31T08:59:00Z">
        <w:r w:rsidRPr="00FF6A71" w:rsidDel="00D13F10">
          <w:delText>. L</w:delText>
        </w:r>
      </w:del>
      <w:ins w:id="5398" w:author="pete jones" w:date="2022-03-31T08:59:00Z">
        <w:r w:rsidR="00D13F10">
          <w:t>—l</w:t>
        </w:r>
      </w:ins>
      <w:r w:rsidRPr="00FF6A71">
        <w:t>eading to a description of the methodology framework for the research. The chapter summarises and explains how the research questions were answered, discusses the techniques used to collect the data, how they were used, and the relevance to the study’s aims and objectives. The action research model, case studies, survey instruments and contextual reviews are discussed</w:t>
      </w:r>
      <w:del w:id="5399" w:author="pete jones" w:date="2022-03-31T09:00:00Z">
        <w:r w:rsidRPr="00FF6A71" w:rsidDel="00D13F10">
          <w:delText xml:space="preserve"> in detail</w:delText>
        </w:r>
      </w:del>
      <w:r w:rsidRPr="00FF6A71">
        <w:t>.</w:t>
      </w:r>
      <w:bookmarkStart w:id="5400" w:name="_Toc46498125"/>
      <w:bookmarkEnd w:id="1330"/>
      <w:bookmarkEnd w:id="1331"/>
      <w:bookmarkEnd w:id="1332"/>
      <w:bookmarkEnd w:id="1333"/>
      <w:bookmarkEnd w:id="1334"/>
      <w:bookmarkEnd w:id="1335"/>
      <w:bookmarkEnd w:id="1336"/>
    </w:p>
    <w:p w14:paraId="4F41F5AB" w14:textId="77777777" w:rsidR="00A33F88" w:rsidRPr="00FF6A71" w:rsidRDefault="001256A5" w:rsidP="004070FD">
      <w:pPr>
        <w:pStyle w:val="Heading1"/>
      </w:pPr>
      <w:bookmarkStart w:id="5401" w:name="_Toc68162188"/>
      <w:bookmarkStart w:id="5402" w:name="_Toc99969500"/>
      <w:r w:rsidRPr="00FF6A71">
        <w:lastRenderedPageBreak/>
        <w:t xml:space="preserve">Theoretical framework </w:t>
      </w:r>
      <w:bookmarkEnd w:id="5400"/>
      <w:r w:rsidR="00A33F88" w:rsidRPr="00FF6A71">
        <w:t>introduction</w:t>
      </w:r>
      <w:bookmarkEnd w:id="5401"/>
      <w:bookmarkEnd w:id="5402"/>
    </w:p>
    <w:p w14:paraId="0C1CD96B" w14:textId="7D096BFF" w:rsidR="00A33F88" w:rsidRPr="00FF6A71" w:rsidRDefault="001256A5" w:rsidP="005B7A05">
      <w:r w:rsidRPr="00FF6A71">
        <w:t>Th</w:t>
      </w:r>
      <w:del w:id="5403" w:author="pete jones" w:date="2022-03-31T09:00:00Z">
        <w:r w:rsidRPr="00FF6A71" w:rsidDel="005C1899">
          <w:delText>e purpose of this chapter i</w:delText>
        </w:r>
      </w:del>
      <w:ins w:id="5404" w:author="pete jones" w:date="2022-03-31T09:00:00Z">
        <w:r w:rsidR="005C1899">
          <w:t>is chapter aim</w:t>
        </w:r>
      </w:ins>
      <w:r w:rsidRPr="00FF6A71">
        <w:t xml:space="preserve">s to situate the research within a theoretical framework. </w:t>
      </w:r>
    </w:p>
    <w:p w14:paraId="3391B84B" w14:textId="7BF7F4B0" w:rsidR="00A33F88" w:rsidRPr="00FF6A71" w:rsidRDefault="001256A5" w:rsidP="001256A5">
      <w:r w:rsidRPr="00FF6A71">
        <w:t>The project scope considers undergraduate engineering courses currently offered in UK Universities</w:t>
      </w:r>
      <w:r w:rsidR="00090B0A" w:rsidRPr="00FF6A71">
        <w:t xml:space="preserve">, restricting the </w:t>
      </w:r>
      <w:del w:id="5405" w:author="pete jones" w:date="2022-03-31T09:01:00Z">
        <w:r w:rsidR="00090B0A" w:rsidRPr="00FF6A71" w:rsidDel="005C1899">
          <w:delText xml:space="preserve">scope </w:delText>
        </w:r>
      </w:del>
      <w:ins w:id="5406" w:author="pete jones" w:date="2022-03-31T09:01:00Z">
        <w:r w:rsidR="005C1899">
          <w:t>rang</w:t>
        </w:r>
        <w:r w:rsidR="005C1899" w:rsidRPr="00FF6A71">
          <w:t xml:space="preserve">e </w:t>
        </w:r>
      </w:ins>
      <w:r w:rsidR="00090B0A" w:rsidRPr="00FF6A71">
        <w:t xml:space="preserve">to the core disciplines </w:t>
      </w:r>
      <w:r w:rsidRPr="00FF6A71">
        <w:t xml:space="preserve">within mechanical and design engineering. </w:t>
      </w:r>
      <w:del w:id="5407" w:author="pete jones" w:date="2022-03-31T09:00:00Z">
        <w:r w:rsidRPr="00FF6A71" w:rsidDel="005C1899">
          <w:delText xml:space="preserve">It </w:delText>
        </w:r>
      </w:del>
      <w:ins w:id="5408" w:author="pete jones" w:date="2022-03-31T09:00:00Z">
        <w:r w:rsidR="005C1899">
          <w:t>However, i</w:t>
        </w:r>
        <w:r w:rsidR="005C1899" w:rsidRPr="00FF6A71">
          <w:t xml:space="preserve">t </w:t>
        </w:r>
      </w:ins>
      <w:r w:rsidRPr="00FF6A71">
        <w:t xml:space="preserve">is </w:t>
      </w:r>
      <w:del w:id="5409" w:author="pete jones" w:date="2022-03-31T09:01:00Z">
        <w:r w:rsidRPr="00FF6A71" w:rsidDel="005C1899">
          <w:delText xml:space="preserve">important </w:delText>
        </w:r>
      </w:del>
      <w:ins w:id="5410" w:author="pete jones" w:date="2022-03-31T09:01:00Z">
        <w:r w:rsidR="005C1899">
          <w:t>essential</w:t>
        </w:r>
        <w:r w:rsidR="005C1899" w:rsidRPr="00FF6A71">
          <w:t xml:space="preserve"> </w:t>
        </w:r>
      </w:ins>
      <w:r w:rsidRPr="00FF6A71">
        <w:t>to recognise that a large volume of research has been undertaken to consider the rethinking of engineering education</w:t>
      </w:r>
      <w:r w:rsidR="006E27B4" w:rsidRPr="00FF6A71">
        <w:t xml:space="preserve"> (see </w:t>
      </w:r>
      <w:r w:rsidR="00AA764A" w:rsidRPr="00FF6A71">
        <w:t xml:space="preserve">Chapter </w:t>
      </w:r>
      <w:r w:rsidR="00F03947" w:rsidRPr="00FF6A71">
        <w:t>2</w:t>
      </w:r>
      <w:r w:rsidR="00AA764A" w:rsidRPr="00FF6A71">
        <w:t xml:space="preserve">, Paragraph </w:t>
      </w:r>
      <w:r w:rsidR="00F03947" w:rsidRPr="00FF6A71">
        <w:t>2</w:t>
      </w:r>
      <w:r w:rsidR="006E27B4" w:rsidRPr="00FF6A71">
        <w:t>.5)</w:t>
      </w:r>
      <w:r w:rsidRPr="00FF6A71">
        <w:t>. T</w:t>
      </w:r>
      <w:ins w:id="5411" w:author="pete jones" w:date="2022-03-31T09:01:00Z">
        <w:r w:rsidR="005C1899">
          <w:t>herefore, t</w:t>
        </w:r>
      </w:ins>
      <w:r w:rsidRPr="00FF6A71">
        <w:t xml:space="preserve">he </w:t>
      </w:r>
      <w:del w:id="5412" w:author="pete jones" w:date="2022-03-31T09:01:00Z">
        <w:r w:rsidRPr="00FF6A71" w:rsidDel="005C1899">
          <w:delText xml:space="preserve">research </w:delText>
        </w:r>
      </w:del>
      <w:ins w:id="5413" w:author="pete jones" w:date="2022-03-31T09:01:00Z">
        <w:r w:rsidR="005C1899">
          <w:t>study</w:t>
        </w:r>
        <w:r w:rsidR="005C1899" w:rsidRPr="00FF6A71">
          <w:t xml:space="preserve"> </w:t>
        </w:r>
      </w:ins>
      <w:r w:rsidRPr="00FF6A71">
        <w:t xml:space="preserve">focuses on opportunities to evolve current </w:t>
      </w:r>
      <w:r w:rsidR="00AA764A" w:rsidRPr="00FF6A71">
        <w:t xml:space="preserve">engineering </w:t>
      </w:r>
      <w:r w:rsidRPr="00FF6A71">
        <w:t xml:space="preserve">offerings and explore a broad base to enable effective and modern pedagogies </w:t>
      </w:r>
      <w:r w:rsidR="00353C53" w:rsidRPr="00FF6A71">
        <w:t>w</w:t>
      </w:r>
      <w:r w:rsidRPr="00FF6A71">
        <w:t>ithin an evolving curriculum paradigm. In doing so</w:t>
      </w:r>
      <w:ins w:id="5414" w:author="pete jones" w:date="2022-03-31T09:01:00Z">
        <w:r w:rsidR="005C1899">
          <w:t>,</w:t>
        </w:r>
      </w:ins>
      <w:r w:rsidRPr="00FF6A71">
        <w:t xml:space="preserve"> it is hoped to </w:t>
      </w:r>
      <w:del w:id="5415" w:author="pete jones" w:date="2022-03-30T08:35:00Z">
        <w:r w:rsidRPr="00FF6A71" w:rsidDel="009A23AC">
          <w:delText xml:space="preserve">Increase </w:delText>
        </w:r>
      </w:del>
      <w:ins w:id="5416" w:author="pete jones" w:date="2022-03-30T08:35:00Z">
        <w:r w:rsidR="009A23AC">
          <w:t>i</w:t>
        </w:r>
        <w:r w:rsidR="009A23AC" w:rsidRPr="00FF6A71">
          <w:t xml:space="preserve">ncrease </w:t>
        </w:r>
      </w:ins>
      <w:ins w:id="5417" w:author="pete jones" w:date="2022-03-30T08:34:00Z">
        <w:r w:rsidR="009A23AC">
          <w:t xml:space="preserve">the </w:t>
        </w:r>
      </w:ins>
      <w:r w:rsidRPr="00FF6A71">
        <w:t xml:space="preserve">awareness of faculty </w:t>
      </w:r>
      <w:del w:id="5418" w:author="pete jones" w:date="2022-03-30T08:35:00Z">
        <w:r w:rsidRPr="00FF6A71" w:rsidDel="009A23AC">
          <w:delText xml:space="preserve">to </w:delText>
        </w:r>
      </w:del>
      <w:ins w:id="5419" w:author="pete jones" w:date="2022-03-30T08:35:00Z">
        <w:r w:rsidR="009A23AC">
          <w:t>about</w:t>
        </w:r>
        <w:r w:rsidR="009A23AC" w:rsidRPr="00FF6A71">
          <w:t xml:space="preserve"> </w:t>
        </w:r>
      </w:ins>
      <w:r w:rsidRPr="00FF6A71">
        <w:t>collaborative technology, support curriculum evolutions, and improve the engagement of students.</w:t>
      </w:r>
    </w:p>
    <w:p w14:paraId="2CB7526C" w14:textId="366DE421" w:rsidR="00A33F88" w:rsidRPr="00FF6A71" w:rsidRDefault="001256A5" w:rsidP="001256A5">
      <w:r w:rsidRPr="00FF6A71">
        <w:t xml:space="preserve">The CDE technology </w:t>
      </w:r>
      <w:ins w:id="5420" w:author="pete jones" w:date="2022-03-30T08:35:00Z">
        <w:r w:rsidR="009A23AC">
          <w:t xml:space="preserve">is </w:t>
        </w:r>
      </w:ins>
      <w:r w:rsidRPr="00FF6A71">
        <w:t xml:space="preserve">considered </w:t>
      </w:r>
      <w:del w:id="5421" w:author="pete jones" w:date="2022-03-30T08:35:00Z">
        <w:r w:rsidRPr="00FF6A71" w:rsidDel="009A23AC">
          <w:delText xml:space="preserve">has </w:delText>
        </w:r>
      </w:del>
      <w:ins w:id="5422" w:author="pete jones" w:date="2022-03-31T09:02:00Z">
        <w:r w:rsidR="005C1899">
          <w:t>essential</w:t>
        </w:r>
      </w:ins>
      <w:del w:id="5423" w:author="pete jones" w:date="2022-03-31T09:01:00Z">
        <w:r w:rsidRPr="00FF6A71" w:rsidDel="005C1899">
          <w:delText>an important role to play</w:delText>
        </w:r>
      </w:del>
      <w:r w:rsidRPr="00FF6A71">
        <w:t xml:space="preserve"> </w:t>
      </w:r>
      <w:ins w:id="5424" w:author="pete jones" w:date="2022-03-30T08:35:00Z">
        <w:r w:rsidR="009A23AC">
          <w:t xml:space="preserve">in </w:t>
        </w:r>
      </w:ins>
      <w:r w:rsidRPr="00FF6A71">
        <w:t>supporting the lifecycle processed in an industrial context. Al</w:t>
      </w:r>
      <w:del w:id="5425" w:author="pete jones" w:date="2022-03-31T09:02:00Z">
        <w:r w:rsidRPr="00FF6A71" w:rsidDel="005C1899">
          <w:delText xml:space="preserve">beit </w:delText>
        </w:r>
      </w:del>
      <w:del w:id="5426" w:author="pete jones" w:date="2022-03-30T08:35:00Z">
        <w:r w:rsidRPr="00FF6A71" w:rsidDel="009A23AC">
          <w:delText xml:space="preserve">that </w:delText>
        </w:r>
      </w:del>
      <w:del w:id="5427" w:author="pete jones" w:date="2022-03-31T09:02:00Z">
        <w:r w:rsidRPr="00FF6A71" w:rsidDel="005C1899">
          <w:delText xml:space="preserve">there is a theory to be discussed specific to the deployment and processes of </w:delText>
        </w:r>
        <w:r w:rsidR="00353C53" w:rsidRPr="00FF6A71" w:rsidDel="005C1899">
          <w:delText>CDE</w:delText>
        </w:r>
        <w:r w:rsidRPr="00FF6A71" w:rsidDel="005C1899">
          <w:delText xml:space="preserve"> as it relates</w:delText>
        </w:r>
      </w:del>
      <w:ins w:id="5428" w:author="pete jones" w:date="2022-03-31T09:02:00Z">
        <w:r w:rsidR="005C1899">
          <w:t>though there is a theory to be discussed specific to the deployment and processes of CDE related</w:t>
        </w:r>
      </w:ins>
      <w:r w:rsidRPr="00FF6A71">
        <w:t xml:space="preserve"> to industrial practices, this is not the chosen framework for the research. The research is focu</w:t>
      </w:r>
      <w:del w:id="5429" w:author="pete jones" w:date="2022-03-30T08:35:00Z">
        <w:r w:rsidRPr="00FF6A71" w:rsidDel="009A23AC">
          <w:delText>s</w:delText>
        </w:r>
      </w:del>
      <w:r w:rsidRPr="00FF6A71">
        <w:t xml:space="preserve">sed on the integration and industrial alignment of the technology’s relevance and capabilities to a higher educational environment. An </w:t>
      </w:r>
      <w:del w:id="5430" w:author="pete jones" w:date="2022-03-31T09:02:00Z">
        <w:r w:rsidRPr="00FF6A71" w:rsidDel="005C1899">
          <w:delText xml:space="preserve">educational </w:delText>
        </w:r>
      </w:del>
      <w:ins w:id="5431" w:author="pete jones" w:date="2022-03-31T09:02:00Z">
        <w:r w:rsidR="005C1899">
          <w:t>academic</w:t>
        </w:r>
        <w:r w:rsidR="005C1899" w:rsidRPr="00FF6A71">
          <w:t xml:space="preserve"> </w:t>
        </w:r>
      </w:ins>
      <w:r w:rsidRPr="00FF6A71">
        <w:t>setting has different issues and priorities to industry</w:t>
      </w:r>
      <w:del w:id="5432" w:author="pete jones" w:date="2022-03-31T09:02:00Z">
        <w:r w:rsidRPr="00FF6A71" w:rsidDel="005C1899">
          <w:delText xml:space="preserve">, </w:delText>
        </w:r>
      </w:del>
      <w:ins w:id="5433" w:author="pete jones" w:date="2022-03-31T09:02:00Z">
        <w:r w:rsidR="005C1899">
          <w:t>;</w:t>
        </w:r>
        <w:r w:rsidR="005C1899" w:rsidRPr="00FF6A71">
          <w:t xml:space="preserve"> </w:t>
        </w:r>
      </w:ins>
      <w:r w:rsidRPr="00FF6A71">
        <w:t>of course</w:t>
      </w:r>
      <w:ins w:id="5434" w:author="pete jones" w:date="2022-03-30T08:35:00Z">
        <w:r w:rsidR="009A23AC">
          <w:t>,</w:t>
        </w:r>
      </w:ins>
      <w:r w:rsidRPr="00FF6A71">
        <w:t xml:space="preserve"> there are obvious correlations between the two, such as </w:t>
      </w:r>
      <w:ins w:id="5435" w:author="pete jones" w:date="2022-03-30T08:35:00Z">
        <w:r w:rsidR="009A23AC">
          <w:t xml:space="preserve">the </w:t>
        </w:r>
      </w:ins>
      <w:r w:rsidRPr="00FF6A71">
        <w:t xml:space="preserve">alignment of skills to meet the needs of </w:t>
      </w:r>
      <w:del w:id="5436" w:author="pete jones" w:date="2022-03-30T08:35:00Z">
        <w:r w:rsidRPr="00FF6A71" w:rsidDel="009A23AC">
          <w:delText xml:space="preserve">employment </w:delText>
        </w:r>
      </w:del>
      <w:ins w:id="5437" w:author="pete jones" w:date="2022-03-30T08:35:00Z">
        <w:r w:rsidR="009A23AC" w:rsidRPr="00FF6A71">
          <w:t>employ</w:t>
        </w:r>
        <w:r w:rsidR="009A23AC">
          <w:t>ers</w:t>
        </w:r>
        <w:r w:rsidR="009A23AC" w:rsidRPr="00FF6A71">
          <w:t xml:space="preserve"> </w:t>
        </w:r>
      </w:ins>
      <w:r w:rsidRPr="00FF6A71">
        <w:t>in the 21</w:t>
      </w:r>
      <w:r w:rsidRPr="00FF6A71">
        <w:rPr>
          <w:vertAlign w:val="superscript"/>
        </w:rPr>
        <w:t>st</w:t>
      </w:r>
      <w:r w:rsidRPr="00FF6A71">
        <w:t xml:space="preserve"> century. But there are different timescales, cost models, and product</w:t>
      </w:r>
      <w:ins w:id="5438" w:author="pete jones" w:date="2022-03-30T08:35:00Z">
        <w:r w:rsidR="009A23AC">
          <w:t>s</w:t>
        </w:r>
      </w:ins>
      <w:r w:rsidRPr="00FF6A71">
        <w:t xml:space="preserve"> or outcomes to consider. CDE technology and process will not </w:t>
      </w:r>
      <w:del w:id="5439" w:author="pete jones" w:date="2022-03-30T08:36:00Z">
        <w:r w:rsidRPr="00FF6A71" w:rsidDel="009A23AC">
          <w:delText xml:space="preserve">of </w:delText>
        </w:r>
      </w:del>
      <w:del w:id="5440" w:author="pete jones" w:date="2022-03-31T09:03:00Z">
        <w:r w:rsidRPr="00FF6A71" w:rsidDel="005C1899">
          <w:delText xml:space="preserve">itself </w:delText>
        </w:r>
      </w:del>
      <w:r w:rsidRPr="00FF6A71">
        <w:t>create a new paradigm for engineering education</w:t>
      </w:r>
      <w:del w:id="5441" w:author="pete jones" w:date="2022-03-31T09:03:00Z">
        <w:r w:rsidRPr="00FF6A71" w:rsidDel="005C1899">
          <w:delText>, but</w:delText>
        </w:r>
      </w:del>
      <w:ins w:id="5442" w:author="pete jones" w:date="2022-03-31T09:03:00Z">
        <w:r w:rsidR="005C1899">
          <w:t>. Still,</w:t>
        </w:r>
      </w:ins>
      <w:r w:rsidRPr="00FF6A71">
        <w:t xml:space="preserve"> the theory </w:t>
      </w:r>
      <w:ins w:id="5443" w:author="pete jones" w:date="2022-03-31T09:03:00Z">
        <w:r w:rsidR="005C1899">
          <w:t xml:space="preserve">is </w:t>
        </w:r>
      </w:ins>
      <w:r w:rsidRPr="00FF6A71">
        <w:t>so prevalent in modern business models</w:t>
      </w:r>
      <w:del w:id="5444" w:author="pete jones" w:date="2022-03-31T09:03:00Z">
        <w:r w:rsidRPr="00FF6A71" w:rsidDel="005C1899">
          <w:delText>,</w:delText>
        </w:r>
      </w:del>
      <w:r w:rsidRPr="00FF6A71">
        <w:t xml:space="preserve"> </w:t>
      </w:r>
      <w:r w:rsidR="00353C53" w:rsidRPr="00FF6A71">
        <w:t xml:space="preserve">suggests that it </w:t>
      </w:r>
      <w:r w:rsidRPr="00FF6A71">
        <w:t xml:space="preserve">can provide a real-world environment to support new ways of teaching and learning. Its real value will be to provide meaningful </w:t>
      </w:r>
      <w:r w:rsidR="00F6533F" w:rsidRPr="00FF6A71">
        <w:t xml:space="preserve">social and physical </w:t>
      </w:r>
      <w:r w:rsidRPr="00FF6A71">
        <w:t>contexts</w:t>
      </w:r>
      <w:del w:id="5445" w:author="pete jones" w:date="2022-03-31T09:04:00Z">
        <w:r w:rsidRPr="00FF6A71" w:rsidDel="005C1899">
          <w:delText xml:space="preserve">, </w:delText>
        </w:r>
        <w:r w:rsidR="007F61D3" w:rsidRPr="00FF6A71" w:rsidDel="005C1899">
          <w:delText>like</w:delText>
        </w:r>
        <w:r w:rsidR="00353C53" w:rsidRPr="00FF6A71" w:rsidDel="005C1899">
          <w:delText xml:space="preserve"> that </w:delText>
        </w:r>
        <w:r w:rsidRPr="00FF6A71" w:rsidDel="005C1899">
          <w:delText>in which the learning would be applied</w:delText>
        </w:r>
      </w:del>
      <w:r w:rsidRPr="00FF6A71">
        <w:t xml:space="preserve">. </w:t>
      </w:r>
      <w:del w:id="5446" w:author="pete jones" w:date="2022-03-31T09:04:00Z">
        <w:r w:rsidRPr="00FF6A71" w:rsidDel="005C1899">
          <w:delText>A t</w:delText>
        </w:r>
      </w:del>
      <w:ins w:id="5447" w:author="pete jones" w:date="2022-03-31T09:04:00Z">
        <w:r w:rsidR="005C1899">
          <w:t>T</w:t>
        </w:r>
      </w:ins>
      <w:r w:rsidRPr="00FF6A71">
        <w:t xml:space="preserve">raditional </w:t>
      </w:r>
      <w:del w:id="5448" w:author="pete jones" w:date="2022-03-31T09:04:00Z">
        <w:r w:rsidRPr="00FF6A71" w:rsidDel="005C1899">
          <w:delText xml:space="preserve">approach </w:delText>
        </w:r>
      </w:del>
      <w:del w:id="5449" w:author="pete jones" w:date="2022-03-30T08:36:00Z">
        <w:r w:rsidR="00F6533F" w:rsidRPr="00FF6A71" w:rsidDel="009A23AC">
          <w:delText>of</w:delText>
        </w:r>
        <w:r w:rsidRPr="00FF6A71" w:rsidDel="009A23AC">
          <w:delText xml:space="preserve"> </w:delText>
        </w:r>
      </w:del>
      <w:del w:id="5450" w:author="pete jones" w:date="2022-03-31T09:04:00Z">
        <w:r w:rsidRPr="00FF6A71" w:rsidDel="005C1899">
          <w:delText>teaching and formal learning</w:delText>
        </w:r>
      </w:del>
      <w:ins w:id="5451" w:author="pete jones" w:date="2022-03-31T09:04:00Z">
        <w:r w:rsidR="005C1899">
          <w:t>education and formal learning approach</w:t>
        </w:r>
      </w:ins>
      <w:r w:rsidRPr="00FF6A71">
        <w:t xml:space="preserve"> </w:t>
      </w:r>
      <w:r w:rsidR="00F6533F" w:rsidRPr="00FF6A71">
        <w:t>impede</w:t>
      </w:r>
      <w:del w:id="5452" w:author="pete jones" w:date="2022-03-31T09:04:00Z">
        <w:r w:rsidR="00F6533F" w:rsidRPr="00FF6A71" w:rsidDel="005C1899">
          <w:delText>s</w:delText>
        </w:r>
      </w:del>
      <w:r w:rsidR="00F6533F" w:rsidRPr="00FF6A71">
        <w:t xml:space="preserve"> </w:t>
      </w:r>
      <w:r w:rsidRPr="00FF6A71">
        <w:t>authenti</w:t>
      </w:r>
      <w:r w:rsidR="00353C53" w:rsidRPr="00FF6A71">
        <w:t>city</w:t>
      </w:r>
      <w:r w:rsidR="00F6533F" w:rsidRPr="00FF6A71">
        <w:t xml:space="preserve">, </w:t>
      </w:r>
      <w:r w:rsidR="00353C53" w:rsidRPr="00FF6A71">
        <w:t xml:space="preserve">limiting </w:t>
      </w:r>
      <w:del w:id="5453" w:author="pete jones" w:date="2022-03-31T09:04:00Z">
        <w:r w:rsidR="00353C53" w:rsidRPr="00FF6A71" w:rsidDel="005C1899">
          <w:delText xml:space="preserve">opportunities </w:delText>
        </w:r>
      </w:del>
      <w:ins w:id="5454" w:author="pete jones" w:date="2022-03-31T09:04:00Z">
        <w:r w:rsidR="005C1899">
          <w:t>the opportunity</w:t>
        </w:r>
        <w:r w:rsidR="005C1899" w:rsidRPr="00FF6A71">
          <w:t xml:space="preserve"> </w:t>
        </w:r>
      </w:ins>
      <w:r w:rsidR="00353C53" w:rsidRPr="00FF6A71">
        <w:t xml:space="preserve">to consolidate knowledge in a </w:t>
      </w:r>
      <w:del w:id="5455" w:author="pete jones" w:date="2022-03-31T09:05:00Z">
        <w:r w:rsidR="00353C53" w:rsidRPr="00FF6A71" w:rsidDel="005C1899">
          <w:delText xml:space="preserve">valid </w:delText>
        </w:r>
      </w:del>
      <w:ins w:id="5456" w:author="pete jones" w:date="2022-03-31T09:05:00Z">
        <w:r w:rsidR="005C1899">
          <w:t>proper</w:t>
        </w:r>
        <w:r w:rsidR="005C1899" w:rsidRPr="00FF6A71">
          <w:t xml:space="preserve"> </w:t>
        </w:r>
      </w:ins>
      <w:r w:rsidR="00353C53" w:rsidRPr="00FF6A71">
        <w:t>industrial context</w:t>
      </w:r>
      <w:r w:rsidRPr="00FF6A71">
        <w:t>.</w:t>
      </w:r>
    </w:p>
    <w:p w14:paraId="18259DE3" w14:textId="52C8C824" w:rsidR="00A33F88" w:rsidRPr="00FF6A71" w:rsidRDefault="001256A5" w:rsidP="001256A5">
      <w:r w:rsidRPr="00FF6A71">
        <w:t xml:space="preserve">A dominant theory emerges from industry, software developers, technological evolutions, and academic research. The </w:t>
      </w:r>
      <w:del w:id="5457" w:author="pete jones" w:date="2022-03-31T09:05:00Z">
        <w:r w:rsidRPr="00FF6A71" w:rsidDel="005C1899">
          <w:delText xml:space="preserve">theory </w:delText>
        </w:r>
      </w:del>
      <w:ins w:id="5458" w:author="pete jones" w:date="2022-03-31T09:05:00Z">
        <w:r w:rsidR="005C1899">
          <w:t>idea</w:t>
        </w:r>
        <w:r w:rsidR="005C1899" w:rsidRPr="00FF6A71">
          <w:t xml:space="preserve"> </w:t>
        </w:r>
      </w:ins>
      <w:r w:rsidRPr="00FF6A71">
        <w:t>of Problem-Based Learning (PBL) is at the core of STEM education initiatives and many attempts to rethink engineering education</w:t>
      </w:r>
      <w:del w:id="5459" w:author="pete jones" w:date="2022-03-31T09:05:00Z">
        <w:r w:rsidR="006E27B4" w:rsidRPr="00FF6A71" w:rsidDel="005C1899">
          <w:delText>,</w:delText>
        </w:r>
      </w:del>
      <w:r w:rsidR="006E27B4" w:rsidRPr="00FF6A71">
        <w:t xml:space="preserve"> (see chapter </w:t>
      </w:r>
      <w:r w:rsidR="00F03947" w:rsidRPr="00FF6A71">
        <w:lastRenderedPageBreak/>
        <w:t>2</w:t>
      </w:r>
      <w:r w:rsidR="006E27B4" w:rsidRPr="00FF6A71">
        <w:t>.5)</w:t>
      </w:r>
      <w:r w:rsidRPr="00FF6A71">
        <w:t>. Therefore, the foundation framework for this research is dominated by how it affects curriculum change.</w:t>
      </w:r>
    </w:p>
    <w:p w14:paraId="6DC0DAB3" w14:textId="279FDE3E" w:rsidR="00A33F88" w:rsidRPr="00FF6A71" w:rsidRDefault="001256A5" w:rsidP="001256A5">
      <w:del w:id="5460" w:author="pete jones" w:date="2022-03-31T09:05:00Z">
        <w:r w:rsidRPr="00FF6A71" w:rsidDel="005C1899">
          <w:delText>Woven into t</w:delText>
        </w:r>
      </w:del>
      <w:ins w:id="5461" w:author="pete jones" w:date="2022-03-31T09:05:00Z">
        <w:r w:rsidR="005C1899">
          <w:t>T</w:t>
        </w:r>
      </w:ins>
      <w:r w:rsidRPr="00FF6A71">
        <w:t xml:space="preserve">he theoretical framework </w:t>
      </w:r>
      <w:r w:rsidR="00F6533F" w:rsidRPr="00FF6A71">
        <w:t>must also</w:t>
      </w:r>
      <w:r w:rsidRPr="00FF6A71">
        <w:t xml:space="preserve"> consider other theoretical influences </w:t>
      </w:r>
      <w:del w:id="5462" w:author="pete jones" w:date="2022-03-31T09:05:00Z">
        <w:r w:rsidR="00F6533F" w:rsidRPr="00FF6A71" w:rsidDel="005C1899">
          <w:delText xml:space="preserve">of </w:delText>
        </w:r>
      </w:del>
      <w:ins w:id="5463" w:author="pete jones" w:date="2022-03-31T09:05:00Z">
        <w:r w:rsidR="005C1899" w:rsidRPr="00FF6A71">
          <w:t>o</w:t>
        </w:r>
        <w:r w:rsidR="005C1899">
          <w:t>n</w:t>
        </w:r>
        <w:r w:rsidR="005C1899" w:rsidRPr="00FF6A71">
          <w:t xml:space="preserve"> </w:t>
        </w:r>
      </w:ins>
      <w:r w:rsidR="00F6533F" w:rsidRPr="00FF6A71">
        <w:t>the design of a CDE integrated curriculum, for example,</w:t>
      </w:r>
      <w:r w:rsidRPr="00FF6A71">
        <w:t xml:space="preserve"> constructivist education, change, motivation, engagement,</w:t>
      </w:r>
      <w:r w:rsidR="00F6533F" w:rsidRPr="00FF6A71">
        <w:t xml:space="preserve"> and</w:t>
      </w:r>
      <w:r w:rsidRPr="00FF6A71">
        <w:t xml:space="preserve"> instructional methodology. The specific recipe for engineering education within the context of CDE will emerge as the theories are investigated. The context in which this research is conducted, </w:t>
      </w:r>
      <w:r w:rsidR="007F61D3" w:rsidRPr="00FF6A71">
        <w:t>teaching</w:t>
      </w:r>
      <w:del w:id="5464" w:author="pete jones" w:date="2022-03-31T09:06:00Z">
        <w:r w:rsidR="007F61D3" w:rsidRPr="00FF6A71" w:rsidDel="005C1899">
          <w:delText>,</w:delText>
        </w:r>
      </w:del>
      <w:r w:rsidRPr="00FF6A71">
        <w:t xml:space="preserve"> and learning </w:t>
      </w:r>
      <w:del w:id="5465" w:author="pete jones" w:date="2022-03-31T09:05:00Z">
        <w:r w:rsidRPr="00FF6A71" w:rsidDel="005C1899">
          <w:delText xml:space="preserve">of </w:delText>
        </w:r>
      </w:del>
      <w:r w:rsidRPr="00FF6A71">
        <w:t xml:space="preserve">engineering disciplines within higher education in the UK, is a complex environment involving the collaboration of disciplines, people, </w:t>
      </w:r>
      <w:r w:rsidR="007F61D3" w:rsidRPr="00FF6A71">
        <w:t>processes,</w:t>
      </w:r>
      <w:r w:rsidRPr="00FF6A71">
        <w:t xml:space="preserve"> and outcomes. Within this context</w:t>
      </w:r>
      <w:ins w:id="5466" w:author="pete jones" w:date="2022-03-30T08:36:00Z">
        <w:r w:rsidR="009A23AC">
          <w:t>,</w:t>
        </w:r>
      </w:ins>
      <w:r w:rsidRPr="00FF6A71">
        <w:t xml:space="preserve"> the different topics and learning approaches applied to </w:t>
      </w:r>
      <w:del w:id="5467" w:author="pete jones" w:date="2022-03-31T09:06:00Z">
        <w:r w:rsidRPr="00FF6A71" w:rsidDel="005C1899">
          <w:delText xml:space="preserve">the goal of </w:delText>
        </w:r>
      </w:del>
      <w:r w:rsidRPr="00FF6A71">
        <w:t xml:space="preserve">educating engineers generate multiple realities for those involved. </w:t>
      </w:r>
    </w:p>
    <w:p w14:paraId="613927F7" w14:textId="4BF86C99" w:rsidR="00A33F88" w:rsidRPr="00FF6A71" w:rsidRDefault="001256A5" w:rsidP="001256A5">
      <w:r w:rsidRPr="00FF6A71">
        <w:t xml:space="preserve">Collaborative digital engineering aims at the core of those realities and addresses </w:t>
      </w:r>
      <w:del w:id="5468" w:author="pete jones" w:date="2022-03-30T08:36:00Z">
        <w:r w:rsidRPr="00FF6A71" w:rsidDel="009A23AC">
          <w:delText>the way in which</w:delText>
        </w:r>
      </w:del>
      <w:ins w:id="5469" w:author="pete jones" w:date="2022-03-30T08:36:00Z">
        <w:r w:rsidR="009A23AC">
          <w:t>how</w:t>
        </w:r>
      </w:ins>
      <w:r w:rsidRPr="00FF6A71">
        <w:t xml:space="preserve"> modern engineering operates interactively. The evolution of these technologies has accelerated in the 21st century, shaped by context, evolving</w:t>
      </w:r>
      <w:r w:rsidR="0011281D" w:rsidRPr="00FF6A71">
        <w:t>,</w:t>
      </w:r>
      <w:r w:rsidRPr="00FF6A71">
        <w:t xml:space="preserve"> and changing depending upon experiences and by transfer to similar contexts. The research focu</w:t>
      </w:r>
      <w:del w:id="5470" w:author="pete jones" w:date="2022-03-30T08:36:00Z">
        <w:r w:rsidRPr="00FF6A71" w:rsidDel="009A23AC">
          <w:delText>s</w:delText>
        </w:r>
      </w:del>
      <w:r w:rsidRPr="00FF6A71">
        <w:t>ses on a relativistic belief that multiple realities exist</w:t>
      </w:r>
      <w:del w:id="5471" w:author="pete jones" w:date="2022-03-31T09:06:00Z">
        <w:r w:rsidRPr="00FF6A71" w:rsidDel="005C1899">
          <w:delText xml:space="preserve"> and because the project aims to introduce technology into the curricula which address core engineering and educational concepts</w:delText>
        </w:r>
      </w:del>
      <w:ins w:id="5472" w:author="pete jones" w:date="2022-03-31T09:06:00Z">
        <w:r w:rsidR="005C1899">
          <w:t>. Because the project aims to introduce technology into the curricula that address core engineering and educational concepts,</w:t>
        </w:r>
      </w:ins>
      <w:r w:rsidRPr="00FF6A71">
        <w:t xml:space="preserve"> there will be </w:t>
      </w:r>
      <w:del w:id="5473" w:author="pete jones" w:date="2022-03-31T09:06:00Z">
        <w:r w:rsidRPr="00FF6A71" w:rsidDel="005C1899">
          <w:delText xml:space="preserve">multiple </w:delText>
        </w:r>
      </w:del>
      <w:ins w:id="5474" w:author="pete jones" w:date="2022-03-31T09:06:00Z">
        <w:r w:rsidR="005C1899">
          <w:t>various</w:t>
        </w:r>
        <w:r w:rsidR="005C1899" w:rsidRPr="00FF6A71">
          <w:t xml:space="preserve"> </w:t>
        </w:r>
      </w:ins>
      <w:r w:rsidRPr="00FF6A71">
        <w:t>methods of evolving change.</w:t>
      </w:r>
    </w:p>
    <w:p w14:paraId="61D1B343" w14:textId="6940EE77" w:rsidR="00A33F88" w:rsidRPr="00FF6A71" w:rsidRDefault="001256A5" w:rsidP="001256A5">
      <w:r w:rsidRPr="00FF6A71">
        <w:t xml:space="preserve">The technology and proposed integration </w:t>
      </w:r>
      <w:r w:rsidR="006E27B4" w:rsidRPr="00FF6A71">
        <w:t xml:space="preserve">of CDE </w:t>
      </w:r>
      <w:r w:rsidRPr="00FF6A71">
        <w:t>are not commonly established within higher education</w:t>
      </w:r>
      <w:del w:id="5475" w:author="pete jones" w:date="2022-03-31T09:06:00Z">
        <w:r w:rsidR="006E27B4" w:rsidRPr="00FF6A71" w:rsidDel="005C1899">
          <w:delText>, c</w:delText>
        </w:r>
      </w:del>
      <w:ins w:id="5476" w:author="pete jones" w:date="2022-03-31T09:06:00Z">
        <w:r w:rsidR="005C1899">
          <w:t>. C</w:t>
        </w:r>
      </w:ins>
      <w:r w:rsidR="006E27B4" w:rsidRPr="00FF6A71">
        <w:t>onsequently</w:t>
      </w:r>
      <w:ins w:id="5477" w:author="pete jones" w:date="2022-03-30T08:36:00Z">
        <w:r w:rsidR="009A23AC">
          <w:t>,</w:t>
        </w:r>
      </w:ins>
      <w:r w:rsidR="006E27B4" w:rsidRPr="00FF6A71">
        <w:t xml:space="preserve"> it is necessary to prepare a CDE research environment</w:t>
      </w:r>
      <w:r w:rsidRPr="00FF6A71">
        <w:t>. The researcher’s knowledge and technical skill indicated a close relationship with the research</w:t>
      </w:r>
      <w:r w:rsidR="006E27B4" w:rsidRPr="00FF6A71">
        <w:t>, and the preparation of a working environment,</w:t>
      </w:r>
      <w:r w:rsidRPr="00FF6A71">
        <w:t xml:space="preserve"> to interact with people, </w:t>
      </w:r>
      <w:r w:rsidR="006E27B4" w:rsidRPr="00FF6A71">
        <w:t>i.e.,</w:t>
      </w:r>
      <w:r w:rsidRPr="00FF6A71">
        <w:t xml:space="preserve"> an emic research </w:t>
      </w:r>
      <w:r w:rsidR="000D19B0" w:rsidRPr="00FF6A71">
        <w:t>approach</w:t>
      </w:r>
      <w:r w:rsidRPr="00FF6A71">
        <w:t xml:space="preserve">. The effect of this close interaction is acknowledged but was necessary to gain </w:t>
      </w:r>
      <w:ins w:id="5478" w:author="pete jones" w:date="2022-03-30T08:36:00Z">
        <w:r w:rsidR="009A23AC">
          <w:t xml:space="preserve">an </w:t>
        </w:r>
      </w:ins>
      <w:r w:rsidRPr="00FF6A71">
        <w:t xml:space="preserve">in-depth understanding, </w:t>
      </w:r>
      <w:del w:id="5479" w:author="pete jones" w:date="2022-03-30T08:36:00Z">
        <w:r w:rsidRPr="00FF6A71" w:rsidDel="009A23AC">
          <w:delText xml:space="preserve">to </w:delText>
        </w:r>
      </w:del>
      <w:r w:rsidRPr="00FF6A71">
        <w:t>discover facts created by meanings and experiences, talk</w:t>
      </w:r>
      <w:del w:id="5480" w:author="pete jones" w:date="2022-03-30T08:36:00Z">
        <w:r w:rsidRPr="00FF6A71" w:rsidDel="009A23AC">
          <w:delText>ing</w:delText>
        </w:r>
      </w:del>
      <w:r w:rsidRPr="00FF6A71">
        <w:t xml:space="preserve"> to people, and understand</w:t>
      </w:r>
      <w:del w:id="5481" w:author="pete jones" w:date="2022-03-30T08:36:00Z">
        <w:r w:rsidRPr="00FF6A71" w:rsidDel="009A23AC">
          <w:delText>ing</w:delText>
        </w:r>
      </w:del>
      <w:r w:rsidRPr="00FF6A71">
        <w:t xml:space="preserve"> the developing context.</w:t>
      </w:r>
    </w:p>
    <w:p w14:paraId="5CC93763" w14:textId="4B062498" w:rsidR="00A33F88" w:rsidRPr="00FF6A71" w:rsidRDefault="001256A5" w:rsidP="001256A5">
      <w:r w:rsidRPr="00FF6A71">
        <w:t>From the research question</w:t>
      </w:r>
      <w:ins w:id="5482" w:author="pete jones" w:date="2022-03-30T08:36:00Z">
        <w:r w:rsidR="009A23AC">
          <w:t>,</w:t>
        </w:r>
      </w:ins>
      <w:r w:rsidRPr="00FF6A71">
        <w:t xml:space="preserve"> the following hypothesis has been derived</w:t>
      </w:r>
      <w:del w:id="5483" w:author="pete jones" w:date="2022-03-31T09:06:00Z">
        <w:r w:rsidRPr="00FF6A71" w:rsidDel="005C1899">
          <w:delText xml:space="preserve"> and</w:delText>
        </w:r>
      </w:del>
      <w:ins w:id="5484" w:author="pete jones" w:date="2022-03-31T09:06:00Z">
        <w:r w:rsidR="005C1899">
          <w:t>. It</w:t>
        </w:r>
      </w:ins>
      <w:r w:rsidRPr="00FF6A71">
        <w:t xml:space="preserve"> suggests the study is designed to explore lived experiences in an action-research framework, a pragmatic worldview to discover what works and </w:t>
      </w:r>
      <w:del w:id="5485" w:author="pete jones" w:date="2022-03-31T09:07:00Z">
        <w:r w:rsidRPr="00FF6A71" w:rsidDel="005C1899">
          <w:delText xml:space="preserve">to </w:delText>
        </w:r>
      </w:del>
      <w:r w:rsidRPr="00FF6A71">
        <w:t xml:space="preserve">understand the context of the experience. Gathering specific information about collaborative digital engineering concepts and looking for patterns and </w:t>
      </w:r>
      <w:del w:id="5486" w:author="pete jones" w:date="2022-03-31T09:07:00Z">
        <w:r w:rsidRPr="00FF6A71" w:rsidDel="005C1899">
          <w:delText>common</w:delText>
        </w:r>
      </w:del>
      <w:ins w:id="5487" w:author="pete jones" w:date="2022-03-31T09:07:00Z">
        <w:r w:rsidR="005C1899" w:rsidRPr="00FF6A71">
          <w:t>familiar</w:t>
        </w:r>
      </w:ins>
      <w:r w:rsidRPr="00FF6A71">
        <w:t xml:space="preserve"> findings in the data to uncover new </w:t>
      </w:r>
      <w:r w:rsidRPr="00FF6A71">
        <w:lastRenderedPageBreak/>
        <w:t xml:space="preserve">opportunities for a modern engineering curriculum. It would also be necessary to demonstrate to faculty that </w:t>
      </w:r>
      <w:del w:id="5488" w:author="pete jones" w:date="2022-03-30T08:37:00Z">
        <w:r w:rsidRPr="00FF6A71" w:rsidDel="009A23AC">
          <w:delText>there are external factors</w:delText>
        </w:r>
      </w:del>
      <w:ins w:id="5489" w:author="pete jones" w:date="2022-03-30T08:37:00Z">
        <w:r w:rsidR="009A23AC">
          <w:t xml:space="preserve">external factors </w:t>
        </w:r>
      </w:ins>
      <w:ins w:id="5490" w:author="pete jones" w:date="2022-03-31T09:08:00Z">
        <w:r w:rsidR="005C1899">
          <w:t>generate the need for change and evolution and</w:t>
        </w:r>
      </w:ins>
      <w:del w:id="5491" w:author="pete jones" w:date="2022-03-31T09:08:00Z">
        <w:r w:rsidRPr="00FF6A71" w:rsidDel="005C1899">
          <w:delText xml:space="preserve"> generating the need for change and </w:delText>
        </w:r>
      </w:del>
      <w:del w:id="5492" w:author="pete jones" w:date="2022-03-30T08:37:00Z">
        <w:r w:rsidRPr="00FF6A71" w:rsidDel="009A23AC">
          <w:delText xml:space="preserve">an </w:delText>
        </w:r>
      </w:del>
      <w:del w:id="5493" w:author="pete jones" w:date="2022-03-31T09:08:00Z">
        <w:r w:rsidRPr="00FF6A71" w:rsidDel="005C1899">
          <w:delText>evolution, also to</w:delText>
        </w:r>
      </w:del>
      <w:r w:rsidRPr="00FF6A71">
        <w:t xml:space="preserve"> initiate a positive climate in which change could flourish.</w:t>
      </w:r>
    </w:p>
    <w:p w14:paraId="2CFB3993" w14:textId="45B6B2BC" w:rsidR="00A33F88" w:rsidRPr="00FF6A71" w:rsidRDefault="001256A5" w:rsidP="001256A5">
      <w:r w:rsidRPr="00FF6A71">
        <w:t>The following hypothesis was derived from the research questions</w:t>
      </w:r>
      <w:del w:id="5494" w:author="pete jones" w:date="2022-03-31T09:08:00Z">
        <w:r w:rsidRPr="00FF6A71" w:rsidDel="005C1899">
          <w:delText>…</w:delText>
        </w:r>
      </w:del>
    </w:p>
    <w:p w14:paraId="7AFE027A" w14:textId="62904B29" w:rsidR="00A33F88" w:rsidRPr="00FF6A71" w:rsidRDefault="001256A5" w:rsidP="0021440D">
      <w:pPr>
        <w:numPr>
          <w:ilvl w:val="0"/>
          <w:numId w:val="23"/>
        </w:numPr>
      </w:pPr>
      <w:r w:rsidRPr="00FF6A71">
        <w:t xml:space="preserve">Student engagement increases </w:t>
      </w:r>
      <w:del w:id="5495" w:author="pete jones" w:date="2022-03-30T08:37:00Z">
        <w:r w:rsidRPr="00FF6A71" w:rsidDel="009A23AC">
          <w:delText xml:space="preserve">where </w:delText>
        </w:r>
      </w:del>
      <w:ins w:id="5496" w:author="pete jones" w:date="2022-03-30T08:37:00Z">
        <w:r w:rsidR="009A23AC" w:rsidRPr="00FF6A71">
          <w:t>whe</w:t>
        </w:r>
        <w:r w:rsidR="009A23AC">
          <w:t>n</w:t>
        </w:r>
        <w:r w:rsidR="009A23AC" w:rsidRPr="00FF6A71">
          <w:t xml:space="preserve"> </w:t>
        </w:r>
      </w:ins>
      <w:r w:rsidRPr="00FF6A71">
        <w:t>CDE processes and tools are integrated into UK undergraduate studies.</w:t>
      </w:r>
    </w:p>
    <w:p w14:paraId="18E9915B" w14:textId="77777777" w:rsidR="00A33F88" w:rsidRPr="00FF6A71" w:rsidRDefault="001256A5" w:rsidP="0021440D">
      <w:pPr>
        <w:numPr>
          <w:ilvl w:val="0"/>
          <w:numId w:val="23"/>
        </w:numPr>
      </w:pPr>
      <w:r w:rsidRPr="00FF6A71">
        <w:t>Student engagement increases where CDE is integrated and underpinned by PBL theory.</w:t>
      </w:r>
    </w:p>
    <w:p w14:paraId="09C75BC5" w14:textId="00D9D4B3" w:rsidR="00A33F88" w:rsidRPr="00FF6A71" w:rsidRDefault="001256A5" w:rsidP="0021440D">
      <w:pPr>
        <w:numPr>
          <w:ilvl w:val="0"/>
          <w:numId w:val="24"/>
        </w:numPr>
      </w:pPr>
      <w:r w:rsidRPr="00FF6A71">
        <w:t xml:space="preserve"> Student engagement decreases </w:t>
      </w:r>
      <w:del w:id="5497" w:author="pete jones" w:date="2022-03-30T08:37:00Z">
        <w:r w:rsidRPr="00FF6A71" w:rsidDel="009A23AC">
          <w:delText xml:space="preserve">where </w:delText>
        </w:r>
      </w:del>
      <w:ins w:id="5498" w:author="pete jones" w:date="2022-03-30T08:37:00Z">
        <w:r w:rsidR="009A23AC" w:rsidRPr="00FF6A71">
          <w:t>whe</w:t>
        </w:r>
        <w:r w:rsidR="009A23AC">
          <w:t>n</w:t>
        </w:r>
        <w:r w:rsidR="009A23AC" w:rsidRPr="00FF6A71">
          <w:t xml:space="preserve"> </w:t>
        </w:r>
      </w:ins>
      <w:r w:rsidRPr="00FF6A71">
        <w:t xml:space="preserve">CDE is integrated </w:t>
      </w:r>
      <w:del w:id="5499" w:author="pete jones" w:date="2022-03-30T08:37:00Z">
        <w:r w:rsidRPr="00FF6A71" w:rsidDel="009A23AC">
          <w:delText xml:space="preserve">within </w:delText>
        </w:r>
      </w:del>
      <w:ins w:id="5500" w:author="pete jones" w:date="2022-03-30T08:37:00Z">
        <w:r w:rsidR="009A23AC">
          <w:t>into</w:t>
        </w:r>
        <w:r w:rsidR="009A23AC" w:rsidRPr="00FF6A71">
          <w:t xml:space="preserve"> </w:t>
        </w:r>
      </w:ins>
      <w:r w:rsidRPr="00FF6A71">
        <w:t>existing learning strategies.</w:t>
      </w:r>
      <w:bookmarkStart w:id="5501" w:name="_Toc46498126"/>
    </w:p>
    <w:p w14:paraId="717F5C41" w14:textId="77777777" w:rsidR="00A33F88" w:rsidRPr="00FF6A71" w:rsidRDefault="001256A5" w:rsidP="00365B3E">
      <w:pPr>
        <w:pStyle w:val="Heading2"/>
      </w:pPr>
      <w:bookmarkStart w:id="5502" w:name="_Toc68162189"/>
      <w:bookmarkStart w:id="5503" w:name="_Toc99969501"/>
      <w:r w:rsidRPr="00FF6A71">
        <w:t>The theories</w:t>
      </w:r>
      <w:bookmarkStart w:id="5504" w:name="_Toc46498127"/>
      <w:bookmarkEnd w:id="5501"/>
      <w:bookmarkEnd w:id="5502"/>
      <w:bookmarkEnd w:id="5503"/>
    </w:p>
    <w:p w14:paraId="666099FC" w14:textId="77777777" w:rsidR="00A33F88" w:rsidRPr="00FF6A71" w:rsidRDefault="001256A5" w:rsidP="00365B3E">
      <w:pPr>
        <w:pStyle w:val="Heading3"/>
      </w:pPr>
      <w:bookmarkStart w:id="5505" w:name="_Toc68162190"/>
      <w:bookmarkStart w:id="5506" w:name="_Toc99969502"/>
      <w:r w:rsidRPr="00FF6A71">
        <w:t>Introduction</w:t>
      </w:r>
      <w:bookmarkEnd w:id="5504"/>
      <w:bookmarkEnd w:id="5505"/>
      <w:bookmarkEnd w:id="5506"/>
      <w:r w:rsidRPr="00FF6A71">
        <w:t xml:space="preserve"> </w:t>
      </w:r>
    </w:p>
    <w:p w14:paraId="60476656" w14:textId="7D1AF264" w:rsidR="00A33F88" w:rsidRPr="00FF6A71" w:rsidRDefault="001256A5" w:rsidP="001256A5">
      <w:r w:rsidRPr="00FF6A71">
        <w:t>The current decade has absorbed the attention of the WEF and other global influencers as they address the impact of industry</w:t>
      </w:r>
      <w:ins w:id="5507" w:author="pete jones" w:date="2022-03-31T09:08:00Z">
        <w:r w:rsidR="005C1899">
          <w:t>-</w:t>
        </w:r>
      </w:ins>
      <w:del w:id="5508" w:author="pete jones" w:date="2022-03-31T09:08:00Z">
        <w:r w:rsidRPr="00FF6A71" w:rsidDel="005C1899">
          <w:delText xml:space="preserve"> </w:delText>
        </w:r>
      </w:del>
      <w:r w:rsidRPr="00FF6A71">
        <w:t xml:space="preserve">4 on society and education. </w:t>
      </w:r>
      <w:del w:id="5509" w:author="pete jones" w:date="2022-03-30T08:37:00Z">
        <w:r w:rsidRPr="00FF6A71" w:rsidDel="009A23AC">
          <w:delText>In relation to</w:delText>
        </w:r>
      </w:del>
      <w:ins w:id="5510" w:author="pete jones" w:date="2022-03-30T08:37:00Z">
        <w:r w:rsidR="009A23AC">
          <w:t>Concerning</w:t>
        </w:r>
      </w:ins>
      <w:r w:rsidRPr="00FF6A71">
        <w:t xml:space="preserve"> education for the future</w:t>
      </w:r>
      <w:ins w:id="5511" w:author="pete jones" w:date="2022-03-30T08:37:00Z">
        <w:r w:rsidR="009A23AC">
          <w:t>,</w:t>
        </w:r>
      </w:ins>
      <w:r w:rsidRPr="00FF6A71">
        <w:t xml:space="preserve"> the WEF </w:t>
      </w:r>
      <w:del w:id="5512" w:author="pete jones" w:date="2022-03-30T08:37:00Z">
        <w:r w:rsidRPr="00FF6A71" w:rsidDel="009A23AC">
          <w:delText xml:space="preserve">are </w:delText>
        </w:r>
      </w:del>
      <w:ins w:id="5513" w:author="pete jones" w:date="2022-03-30T08:37:00Z">
        <w:r w:rsidR="009A23AC">
          <w:t>is</w:t>
        </w:r>
        <w:r w:rsidR="009A23AC" w:rsidRPr="00FF6A71">
          <w:t xml:space="preserve"> </w:t>
        </w:r>
      </w:ins>
      <w:r w:rsidRPr="00FF6A71">
        <w:t xml:space="preserve">concerned that </w:t>
      </w:r>
      <w:del w:id="5514" w:author="pete jones" w:date="2022-03-31T09:08:00Z">
        <w:r w:rsidRPr="00FF6A71" w:rsidDel="005C1899">
          <w:delText>a continuation of</w:delText>
        </w:r>
      </w:del>
      <w:ins w:id="5515" w:author="pete jones" w:date="2022-03-31T09:08:00Z">
        <w:r w:rsidR="005C1899">
          <w:t>continuing</w:t>
        </w:r>
      </w:ins>
      <w:r w:rsidRPr="00FF6A71">
        <w:t xml:space="preserve"> traditional teaching methods will not enable </w:t>
      </w:r>
      <w:del w:id="5516" w:author="pete jones" w:date="2022-03-30T08:37:00Z">
        <w:r w:rsidRPr="00FF6A71" w:rsidDel="009A23AC">
          <w:delText>a</w:delText>
        </w:r>
      </w:del>
      <w:r w:rsidRPr="00FF6A71">
        <w:t>a new generation to compete with machines</w:t>
      </w:r>
      <w:del w:id="5517" w:author="pete jones" w:date="2022-03-31T09:08:00Z">
        <w:r w:rsidRPr="00FF6A71" w:rsidDel="005C1899">
          <w:delText>,</w:delText>
        </w:r>
      </w:del>
      <w:r w:rsidRPr="00FF6A71">
        <w:t xml:space="preserve"> because “anything </w:t>
      </w:r>
      <w:del w:id="5518" w:author="pete jones" w:date="2022-03-30T08:37:00Z">
        <w:r w:rsidRPr="00FF6A71" w:rsidDel="009A23AC">
          <w:delText xml:space="preserve">that is </w:delText>
        </w:r>
      </w:del>
      <w:r w:rsidRPr="00FF6A71">
        <w:t>routine or repetitive will be automated”</w:t>
      </w:r>
      <w:del w:id="5519" w:author="pete jones" w:date="2022-03-31T09:09:00Z">
        <w:r w:rsidRPr="00FF6A71" w:rsidDel="005C1899">
          <w:delText>,</w:delText>
        </w:r>
      </w:del>
      <w:r w:rsidRPr="00FF6A71">
        <w:t xml:space="preserve"> </w:t>
      </w:r>
      <w:r w:rsidRPr="00312F59">
        <w:fldChar w:fldCharType="begin" w:fldLock="1"/>
      </w:r>
      <w:r w:rsidRPr="00FF6A71">
        <w:instrText>ADDIN CSL_CITATION {"citationItems":[{"id":"ITEM-1","itemData":{"URL":"https://www.weforum.org/agenda/2018/01/top-quotes-from-davos-on-the-future-of-education/","accessed":{"date-parts":[["2020","7","13"]]},"author":[{"dropping-particle":"","family":"Shafik","given":"Minouche","non-dropping-particle":"","parse-names":false,"suffix":""}],"container-title":"WEF","id":"ITEM-1","issued":{"date-parts":[["2018"]]},"title":"The future of education, according to experts at Davos","type":"webpage"},"uris":["http://www.mendeley.com/documents/?uuid=11306000-aead-306a-9587-03346d34531e"]}],"mendeley":{"formattedCitation":"(Shafik, 2018)","plainTextFormattedCitation":"(Shafik, 2018)","previouslyFormattedCitation":"(Shafik, 2018)"},"properties":{"noteIndex":0},"schema":"https://github.com/citation-style-language/schema/raw/master/csl-citation.json"}</w:instrText>
      </w:r>
      <w:r w:rsidRPr="00312F59">
        <w:fldChar w:fldCharType="separate"/>
      </w:r>
      <w:r w:rsidRPr="00FF6A71">
        <w:rPr>
          <w:noProof/>
        </w:rPr>
        <w:t>(Shafik, 2018)</w:t>
      </w:r>
      <w:r w:rsidRPr="00312F59">
        <w:fldChar w:fldCharType="end"/>
      </w:r>
      <w:r w:rsidRPr="00FF6A71">
        <w:t xml:space="preserve">. </w:t>
      </w:r>
      <w:del w:id="5520" w:author="pete jones" w:date="2022-03-31T09:09:00Z">
        <w:r w:rsidRPr="00FF6A71" w:rsidDel="005C1899">
          <w:delText xml:space="preserve">This </w:delText>
        </w:r>
      </w:del>
      <w:ins w:id="5521" w:author="pete jones" w:date="2022-03-31T09:09:00Z">
        <w:r w:rsidR="005C1899">
          <w:t>This shift toward AI</w:t>
        </w:r>
        <w:r w:rsidR="005C1899" w:rsidRPr="00FF6A71">
          <w:t xml:space="preserve"> </w:t>
        </w:r>
      </w:ins>
      <w:r w:rsidRPr="00FF6A71">
        <w:t>makes an interesting point</w:t>
      </w:r>
      <w:del w:id="5522" w:author="pete jones" w:date="2022-03-31T09:09:00Z">
        <w:r w:rsidRPr="00FF6A71" w:rsidDel="005C1899">
          <w:delText xml:space="preserve">, </w:delText>
        </w:r>
      </w:del>
      <w:ins w:id="5523" w:author="pete jones" w:date="2022-03-31T09:09:00Z">
        <w:r w:rsidR="005C1899">
          <w:t>;</w:t>
        </w:r>
        <w:r w:rsidR="005C1899" w:rsidRPr="00FF6A71">
          <w:t xml:space="preserve"> </w:t>
        </w:r>
      </w:ins>
      <w:r w:rsidRPr="00FF6A71">
        <w:t xml:space="preserve">Shafik </w:t>
      </w:r>
      <w:del w:id="5524" w:author="pete jones" w:date="2022-03-31T09:09:00Z">
        <w:r w:rsidRPr="00FF6A71" w:rsidDel="005C1899">
          <w:delText>continues by emphasising</w:delText>
        </w:r>
      </w:del>
      <w:ins w:id="5525" w:author="pete jones" w:date="2022-03-31T09:09:00Z">
        <w:r w:rsidR="005C1899">
          <w:t>emphasises</w:t>
        </w:r>
      </w:ins>
      <w:r w:rsidRPr="00FF6A71">
        <w:t xml:space="preserve"> the importance of “the soft skills, creative skills. Research skills, the ability to find information, synthesise it, make something of it.” HE </w:t>
      </w:r>
      <w:r w:rsidR="00E15C14" w:rsidRPr="00FF6A71">
        <w:t xml:space="preserve">lecturers </w:t>
      </w:r>
      <w:r w:rsidRPr="00FF6A71">
        <w:t>who have experience</w:t>
      </w:r>
      <w:del w:id="5526" w:author="pete jones" w:date="2022-03-30T08:37:00Z">
        <w:r w:rsidRPr="00FF6A71" w:rsidDel="009A23AC">
          <w:delText>s</w:delText>
        </w:r>
      </w:del>
      <w:r w:rsidRPr="00FF6A71">
        <w:t xml:space="preserve"> </w:t>
      </w:r>
      <w:del w:id="5527" w:author="pete jones" w:date="2022-03-30T08:38:00Z">
        <w:r w:rsidRPr="00FF6A71" w:rsidDel="009A23AC">
          <w:delText xml:space="preserve">of </w:delText>
        </w:r>
      </w:del>
      <w:r w:rsidRPr="00FF6A71">
        <w:t>experimenting with PBL pedagogical strategies to improve these soft skills</w:t>
      </w:r>
      <w:del w:id="5528" w:author="pete jones" w:date="2022-03-31T09:10:00Z">
        <w:r w:rsidRPr="00FF6A71" w:rsidDel="005C1899">
          <w:delText>,</w:delText>
        </w:r>
      </w:del>
      <w:r w:rsidRPr="00FF6A71">
        <w:t xml:space="preserve"> state that students do not cope well with problems without a definite answer. </w:t>
      </w:r>
      <w:del w:id="5529" w:author="pete jones" w:date="2022-03-31T09:11:00Z">
        <w:r w:rsidRPr="00FF6A71" w:rsidDel="005C1899">
          <w:delText xml:space="preserve">This </w:delText>
        </w:r>
      </w:del>
      <w:ins w:id="5530" w:author="pete jones" w:date="2022-03-31T09:11:00Z">
        <w:r w:rsidR="005C1899">
          <w:t xml:space="preserve">The concerns regarding the </w:t>
        </w:r>
      </w:ins>
      <w:ins w:id="5531" w:author="pete jones" w:date="2022-03-31T09:12:00Z">
        <w:r w:rsidR="005C1899">
          <w:t xml:space="preserve">PBL </w:t>
        </w:r>
      </w:ins>
      <w:ins w:id="5532" w:author="pete jones" w:date="2022-03-31T09:11:00Z">
        <w:r w:rsidR="005C1899">
          <w:t>teaching s</w:t>
        </w:r>
      </w:ins>
      <w:ins w:id="5533" w:author="pete jones" w:date="2022-03-31T09:12:00Z">
        <w:r w:rsidR="005C1899">
          <w:t>trategies</w:t>
        </w:r>
      </w:ins>
      <w:ins w:id="5534" w:author="pete jones" w:date="2022-03-31T09:11:00Z">
        <w:r w:rsidR="005C1899" w:rsidRPr="00FF6A71">
          <w:t xml:space="preserve"> </w:t>
        </w:r>
      </w:ins>
      <w:r w:rsidRPr="00FF6A71">
        <w:t>inform</w:t>
      </w:r>
      <w:del w:id="5535" w:author="pete jones" w:date="2022-03-31T09:11:00Z">
        <w:r w:rsidRPr="00FF6A71" w:rsidDel="005C1899">
          <w:delText>s</w:delText>
        </w:r>
      </w:del>
      <w:r w:rsidRPr="00FF6A71">
        <w:t xml:space="preserve"> us that an imperative to change learning experiences exists</w:t>
      </w:r>
      <w:ins w:id="5536" w:author="pete jones" w:date="2022-03-31T09:13:00Z">
        <w:r w:rsidR="005C1899">
          <w:t>. While</w:t>
        </w:r>
      </w:ins>
      <w:del w:id="5537" w:author="pete jones" w:date="2022-03-31T09:13:00Z">
        <w:r w:rsidRPr="00FF6A71" w:rsidDel="005C1899">
          <w:delText xml:space="preserve"> and is</w:delText>
        </w:r>
      </w:del>
      <w:r w:rsidRPr="00FF6A71">
        <w:t xml:space="preserve"> being addressed</w:t>
      </w:r>
      <w:ins w:id="5538" w:author="pete jones" w:date="2022-03-31T09:10:00Z">
        <w:r w:rsidR="005C1899">
          <w:t>,</w:t>
        </w:r>
      </w:ins>
      <w:r w:rsidRPr="00FF6A71">
        <w:t xml:space="preserve"> </w:t>
      </w:r>
      <w:del w:id="5539" w:author="pete jones" w:date="2022-03-31T09:13:00Z">
        <w:r w:rsidRPr="00FF6A71" w:rsidDel="005C1899">
          <w:delText xml:space="preserve">but </w:delText>
        </w:r>
      </w:del>
      <w:r w:rsidRPr="00FF6A71">
        <w:t xml:space="preserve">most learning experiences of students remain procedural.  Consequently, students prefer to learn in a predetermined way, </w:t>
      </w:r>
      <w:del w:id="5540" w:author="pete jones" w:date="2022-03-31T09:10:00Z">
        <w:r w:rsidRPr="00FF6A71" w:rsidDel="005C1899">
          <w:delText>which focuses on assessment by the reproduction of</w:delText>
        </w:r>
      </w:del>
      <w:ins w:id="5541" w:author="pete jones" w:date="2022-03-31T09:10:00Z">
        <w:r w:rsidR="005C1899">
          <w:t>focusing on an assessment by reproducing</w:t>
        </w:r>
      </w:ins>
      <w:r w:rsidRPr="00FF6A71">
        <w:t xml:space="preserve"> knowledge. </w:t>
      </w:r>
      <w:ins w:id="5542" w:author="pete jones" w:date="2022-03-31T09:16:00Z">
        <w:r w:rsidR="005C1899">
          <w:t>S</w:t>
        </w:r>
      </w:ins>
      <w:ins w:id="5543" w:author="pete jones" w:date="2022-03-31T09:14:00Z">
        <w:r w:rsidR="005C1899" w:rsidRPr="00FF6A71">
          <w:t>trengthen</w:t>
        </w:r>
        <w:r w:rsidR="005C1899">
          <w:t>ing</w:t>
        </w:r>
        <w:r w:rsidR="005C1899" w:rsidRPr="00FF6A71">
          <w:t xml:space="preserve"> </w:t>
        </w:r>
      </w:ins>
      <w:ins w:id="5544" w:author="pete jones" w:date="2022-03-31T09:15:00Z">
        <w:r w:rsidR="005C1899">
          <w:t xml:space="preserve">students' capacity </w:t>
        </w:r>
      </w:ins>
      <w:ins w:id="5545" w:author="pete jones" w:date="2022-03-31T09:14:00Z">
        <w:r w:rsidR="005C1899" w:rsidRPr="00FF6A71">
          <w:t xml:space="preserve">to self-study and self-learn </w:t>
        </w:r>
      </w:ins>
      <w:del w:id="5546" w:author="pete jones" w:date="2022-03-31T09:16:00Z">
        <w:r w:rsidRPr="00FF6A71" w:rsidDel="005C1899">
          <w:delText xml:space="preserve">To </w:delText>
        </w:r>
      </w:del>
      <w:ins w:id="5547" w:author="pete jones" w:date="2022-03-31T09:16:00Z">
        <w:r w:rsidR="005C1899">
          <w:t>may</w:t>
        </w:r>
        <w:r w:rsidR="005C1899" w:rsidRPr="00FF6A71">
          <w:t xml:space="preserve"> </w:t>
        </w:r>
      </w:ins>
      <w:del w:id="5548" w:author="pete jones" w:date="2022-03-31T09:13:00Z">
        <w:r w:rsidRPr="00FF6A71" w:rsidDel="005C1899">
          <w:delText>achieve the goals of improving</w:delText>
        </w:r>
      </w:del>
      <w:ins w:id="5549" w:author="pete jones" w:date="2022-03-31T09:13:00Z">
        <w:r w:rsidR="005C1899">
          <w:t>improve</w:t>
        </w:r>
      </w:ins>
      <w:r w:rsidRPr="00FF6A71">
        <w:t xml:space="preserve"> the alternative skills for </w:t>
      </w:r>
      <w:del w:id="5550" w:author="pete jones" w:date="2022-03-31T09:16:00Z">
        <w:r w:rsidRPr="00FF6A71" w:rsidDel="005C1899">
          <w:delText xml:space="preserve">a </w:delText>
        </w:r>
      </w:del>
      <w:ins w:id="5551" w:author="pete jones" w:date="2022-03-31T09:16:00Z">
        <w:r w:rsidR="005C1899">
          <w:t>the</w:t>
        </w:r>
        <w:r w:rsidR="005C1899" w:rsidRPr="00FF6A71">
          <w:t xml:space="preserve"> </w:t>
        </w:r>
      </w:ins>
      <w:r w:rsidRPr="00FF6A71">
        <w:t>modern generation</w:t>
      </w:r>
      <w:del w:id="5552" w:author="pete jones" w:date="2022-03-31T09:15:00Z">
        <w:r w:rsidRPr="00FF6A71" w:rsidDel="005C1899">
          <w:delText xml:space="preserve"> there is a need to</w:delText>
        </w:r>
      </w:del>
      <w:del w:id="5553" w:author="pete jones" w:date="2022-03-31T09:14:00Z">
        <w:r w:rsidRPr="00FF6A71" w:rsidDel="005C1899">
          <w:delText xml:space="preserve"> strengthen the capacity to self-study and self-learn</w:delText>
        </w:r>
      </w:del>
      <w:r w:rsidRPr="00FF6A71">
        <w:t xml:space="preserve">. </w:t>
      </w:r>
    </w:p>
    <w:p w14:paraId="7D0C5489" w14:textId="760C3587" w:rsidR="00A33F88" w:rsidRPr="00FF6A71" w:rsidRDefault="0011281D" w:rsidP="001256A5">
      <w:r w:rsidRPr="00FF6A71">
        <w:lastRenderedPageBreak/>
        <w:t>A logical conclusion is that</w:t>
      </w:r>
      <w:r w:rsidR="001256A5" w:rsidRPr="00FF6A71">
        <w:t xml:space="preserve"> the technology we attempt to integrate into contemporary learning strategies is less important than what we do with it. In this respect</w:t>
      </w:r>
      <w:ins w:id="5554" w:author="pete jones" w:date="2022-03-30T08:38:00Z">
        <w:r w:rsidR="009A23AC">
          <w:t>,</w:t>
        </w:r>
      </w:ins>
      <w:r w:rsidR="001256A5" w:rsidRPr="00FF6A71">
        <w:t xml:space="preserve"> </w:t>
      </w:r>
      <w:ins w:id="5555" w:author="pete jones" w:date="2022-03-30T08:38:00Z">
        <w:r w:rsidR="009A23AC">
          <w:t xml:space="preserve">the </w:t>
        </w:r>
      </w:ins>
      <w:r w:rsidR="001256A5" w:rsidRPr="00FF6A71">
        <w:t>industry has discovered</w:t>
      </w:r>
      <w:del w:id="5556" w:author="pete jones" w:date="2022-03-30T08:38:00Z">
        <w:r w:rsidR="001256A5" w:rsidRPr="00FF6A71" w:rsidDel="009A23AC">
          <w:delText>,</w:delText>
        </w:r>
      </w:del>
      <w:r w:rsidR="001256A5" w:rsidRPr="00FF6A71">
        <w:t xml:space="preserve"> and continues to develop processes and ways of working</w:t>
      </w:r>
      <w:del w:id="5557" w:author="pete jones" w:date="2022-03-31T09:17:00Z">
        <w:r w:rsidR="001256A5" w:rsidRPr="00FF6A71" w:rsidDel="005C1899">
          <w:delText>,</w:delText>
        </w:r>
      </w:del>
      <w:r w:rsidR="001256A5" w:rsidRPr="00FF6A71">
        <w:t xml:space="preserve"> </w:t>
      </w:r>
      <w:del w:id="5558" w:author="pete jones" w:date="2022-03-31T09:17:00Z">
        <w:r w:rsidR="001256A5" w:rsidRPr="00FF6A71" w:rsidDel="005C1899">
          <w:delText xml:space="preserve">to </w:delText>
        </w:r>
      </w:del>
      <w:ins w:id="5559" w:author="pete jones" w:date="2022-03-31T09:17:00Z">
        <w:r w:rsidR="005C1899">
          <w:t>which</w:t>
        </w:r>
        <w:r w:rsidR="005C1899" w:rsidRPr="00FF6A71">
          <w:t xml:space="preserve"> </w:t>
        </w:r>
      </w:ins>
      <w:r w:rsidR="001256A5" w:rsidRPr="00FF6A71">
        <w:t xml:space="preserve">exploit CDE theories as they continue to take advantage of technology. Therefore, CDE theory is not the focus of this research but a reflection of learning theories </w:t>
      </w:r>
      <w:del w:id="5560" w:author="pete jones" w:date="2022-03-30T08:38:00Z">
        <w:r w:rsidR="001256A5" w:rsidRPr="00FF6A71" w:rsidDel="009A23AC">
          <w:delText xml:space="preserve">which </w:delText>
        </w:r>
      </w:del>
      <w:ins w:id="5561" w:author="pete jones" w:date="2022-03-30T08:38:00Z">
        <w:r w:rsidR="009A23AC">
          <w:t>that</w:t>
        </w:r>
        <w:r w:rsidR="009A23AC" w:rsidRPr="00FF6A71">
          <w:t xml:space="preserve"> </w:t>
        </w:r>
      </w:ins>
      <w:r w:rsidR="001256A5" w:rsidRPr="00FF6A71">
        <w:t>may provide evidence that inhibit</w:t>
      </w:r>
      <w:del w:id="5562" w:author="pete jones" w:date="2022-03-31T09:17:00Z">
        <w:r w:rsidR="001256A5" w:rsidRPr="00FF6A71" w:rsidDel="005C1899">
          <w:delText xml:space="preserve"> the integration of</w:delText>
        </w:r>
      </w:del>
      <w:ins w:id="5563" w:author="pete jones" w:date="2022-03-31T09:17:00Z">
        <w:r w:rsidR="005C1899">
          <w:t>s integrating</w:t>
        </w:r>
      </w:ins>
      <w:r w:rsidR="001256A5" w:rsidRPr="00FF6A71">
        <w:t xml:space="preserve"> </w:t>
      </w:r>
      <w:ins w:id="5564" w:author="pete jones" w:date="2022-03-30T08:38:00Z">
        <w:r w:rsidR="009A23AC">
          <w:t xml:space="preserve">the </w:t>
        </w:r>
      </w:ins>
      <w:r w:rsidR="001256A5" w:rsidRPr="00FF6A71">
        <w:t>CDE process and tools in the HE learning experience.</w:t>
      </w:r>
    </w:p>
    <w:p w14:paraId="514AE44C" w14:textId="59C3ECE9" w:rsidR="00A33F88" w:rsidRPr="00FF6A71" w:rsidRDefault="001256A5" w:rsidP="001256A5">
      <w:r w:rsidRPr="00FF6A71">
        <w:t xml:space="preserve">The </w:t>
      </w:r>
      <w:del w:id="5565" w:author="pete jones" w:date="2022-03-31T09:17:00Z">
        <w:r w:rsidRPr="00FF6A71" w:rsidDel="005C1899">
          <w:delText>review of the literature</w:delText>
        </w:r>
      </w:del>
      <w:ins w:id="5566" w:author="pete jones" w:date="2022-03-31T09:17:00Z">
        <w:r w:rsidR="005C1899">
          <w:t>literature review</w:t>
        </w:r>
      </w:ins>
      <w:r w:rsidRPr="00FF6A71">
        <w:t xml:space="preserve"> informs the research that a core component </w:t>
      </w:r>
      <w:del w:id="5567" w:author="pete jones" w:date="2022-03-30T08:38:00Z">
        <w:r w:rsidRPr="00FF6A71" w:rsidDel="009A23AC">
          <w:delText xml:space="preserve">to </w:delText>
        </w:r>
      </w:del>
      <w:ins w:id="5568" w:author="pete jones" w:date="2022-03-30T08:38:00Z">
        <w:r w:rsidR="009A23AC">
          <w:t>of</w:t>
        </w:r>
        <w:r w:rsidR="009A23AC" w:rsidRPr="00FF6A71">
          <w:t xml:space="preserve"> </w:t>
        </w:r>
      </w:ins>
      <w:r w:rsidRPr="00FF6A71">
        <w:t>rethink</w:t>
      </w:r>
      <w:r w:rsidR="731362C7" w:rsidRPr="00FF6A71">
        <w:t>ing</w:t>
      </w:r>
      <w:r w:rsidRPr="00FF6A71">
        <w:t xml:space="preserve"> the engineering curriculum is</w:t>
      </w:r>
      <w:ins w:id="5569" w:author="pete jones" w:date="2022-01-24T20:57:00Z">
        <w:r w:rsidR="005F1BE4" w:rsidRPr="005F1BE4">
          <w:t xml:space="preserve"> </w:t>
        </w:r>
        <w:r w:rsidR="005F1BE4">
          <w:t xml:space="preserve">that it should </w:t>
        </w:r>
        <w:r w:rsidR="005F1BE4" w:rsidRPr="005F1BE4">
          <w:t xml:space="preserve">be responsive </w:t>
        </w:r>
      </w:ins>
      <w:ins w:id="5570" w:author="pete jones" w:date="2022-03-30T08:39:00Z">
        <w:r w:rsidR="009A23AC">
          <w:t xml:space="preserve">to </w:t>
        </w:r>
      </w:ins>
      <w:ins w:id="5571" w:author="pete jones" w:date="2022-01-24T20:57:00Z">
        <w:r w:rsidR="005F1BE4" w:rsidRPr="005F1BE4">
          <w:t>disparate learning styles</w:t>
        </w:r>
      </w:ins>
      <w:del w:id="5572" w:author="pete jones" w:date="2022-01-24T20:55:00Z">
        <w:r w:rsidRPr="00FF6A71" w:rsidDel="005F1BE4">
          <w:delText xml:space="preserve"> Problem or Project- Based Learning (PBL)</w:delText>
        </w:r>
      </w:del>
      <w:del w:id="5573" w:author="pete jones" w:date="2022-03-31T09:18:00Z">
        <w:r w:rsidR="00BD26E7" w:rsidRPr="00FF6A71" w:rsidDel="005C1899">
          <w:delText>,</w:delText>
        </w:r>
      </w:del>
      <w:r w:rsidR="00BD26E7" w:rsidRPr="00FF6A71">
        <w:t xml:space="preserve"> </w:t>
      </w:r>
      <w:r w:rsidR="00BD26E7" w:rsidRPr="00312F59">
        <w:fldChar w:fldCharType="begin" w:fldLock="1"/>
      </w:r>
      <w:r w:rsidR="009E47AD">
        <w:instrText>ADDIN CSL_CITATION {"citationItems":[{"id":"ITEM-1","itemData":{"author":[{"dropping-particle":"","family":"Weaver","given":"Gabriela C","non-dropping-particle":"","parse-names":false,"suffix":""},{"dropping-particle":"","family":"Burgess","given":"Wilella D","non-dropping-particle":"","parse-names":false,"suffix":""},{"dropping-particle":"","family":"Childress","given":"Amy L","non-dropping-particle":"","parse-names":false,"suffix":""},{"dropping-particle":"","family":"Slakey","given":"Linda","non-dropping-particle":"","parse-names":false,"suffix":""}],"id":"ITEM-1","issued":{"date-parts":[["2015"]]},"title":"Transforming institutions - Undergraduate STEM Education for the 21st Century","type":"book"},"locator":"251","uris":["http://www.mendeley.com/documents/?uuid=ea89722e-853a-3f12-a79c-fff16ffce230"]}],"mendeley":{"formattedCitation":"(Weaver &lt;i&gt;et al.&lt;/i&gt;, 2015, p. 251)","plainTextFormattedCitation":"(Weaver et al., 2015, p. 251)","previouslyFormattedCitation":"(Weaver &lt;i&gt;et al.&lt;/i&gt;, 2015, p. 251)"},"properties":{"noteIndex":0},"schema":"https://github.com/citation-style-language/schema/raw/master/csl-citation.json"}</w:instrText>
      </w:r>
      <w:r w:rsidR="00BD26E7" w:rsidRPr="00312F59">
        <w:fldChar w:fldCharType="separate"/>
      </w:r>
      <w:r w:rsidR="005F1BE4" w:rsidRPr="005F1BE4">
        <w:rPr>
          <w:noProof/>
        </w:rPr>
        <w:t xml:space="preserve">(Weaver </w:t>
      </w:r>
      <w:r w:rsidR="005F1BE4" w:rsidRPr="005F1BE4">
        <w:rPr>
          <w:i/>
          <w:noProof/>
        </w:rPr>
        <w:t>et al.</w:t>
      </w:r>
      <w:r w:rsidR="005F1BE4" w:rsidRPr="005F1BE4">
        <w:rPr>
          <w:noProof/>
        </w:rPr>
        <w:t>, 2015, p. 251)</w:t>
      </w:r>
      <w:r w:rsidR="00BD26E7" w:rsidRPr="00312F59">
        <w:fldChar w:fldCharType="end"/>
      </w:r>
      <w:r w:rsidRPr="00FF6A71">
        <w:t xml:space="preserve">. </w:t>
      </w:r>
      <w:ins w:id="5574" w:author="pete jones" w:date="2022-01-24T20:55:00Z">
        <w:r w:rsidR="005F1BE4" w:rsidRPr="00FF6A71">
          <w:t>Problem or Project-Based Learning (PBL)</w:t>
        </w:r>
        <w:r w:rsidR="005F1BE4">
          <w:t xml:space="preserve"> </w:t>
        </w:r>
      </w:ins>
      <w:del w:id="5575" w:author="pete jones" w:date="2022-01-24T20:55:00Z">
        <w:r w:rsidRPr="00FF6A71" w:rsidDel="005F1BE4">
          <w:delText xml:space="preserve">PBL </w:delText>
        </w:r>
      </w:del>
      <w:r w:rsidRPr="00FF6A71">
        <w:t xml:space="preserve">theory is situated in the </w:t>
      </w:r>
      <w:del w:id="5576" w:author="pete jones" w:date="2022-03-31T09:18:00Z">
        <w:r w:rsidRPr="00FF6A71" w:rsidDel="005C1899">
          <w:delText xml:space="preserve">wider </w:delText>
        </w:r>
      </w:del>
      <w:ins w:id="5577" w:author="pete jones" w:date="2022-03-31T09:18:00Z">
        <w:r w:rsidR="005C1899">
          <w:t>broa</w:t>
        </w:r>
        <w:r w:rsidR="005C1899" w:rsidRPr="00FF6A71">
          <w:t xml:space="preserve">der </w:t>
        </w:r>
      </w:ins>
      <w:r w:rsidRPr="00FF6A71">
        <w:t>frame of educational theory</w:t>
      </w:r>
      <w:ins w:id="5578" w:author="pete jones" w:date="2022-03-31T09:18:00Z">
        <w:r w:rsidR="005C1899">
          <w:t>;</w:t>
        </w:r>
      </w:ins>
      <w:r w:rsidRPr="00FF6A71">
        <w:t xml:space="preserve"> therefore</w:t>
      </w:r>
      <w:ins w:id="5579" w:author="pete jones" w:date="2022-03-31T09:18:00Z">
        <w:r w:rsidR="005C1899">
          <w:t>,</w:t>
        </w:r>
      </w:ins>
      <w:r w:rsidRPr="00FF6A71">
        <w:t xml:space="preserve"> this theory is centrally located in the theoretical framework considered for the research. </w:t>
      </w:r>
      <w:ins w:id="5580" w:author="pete jones" w:date="2022-03-31T09:20:00Z">
        <w:r w:rsidR="005C1899">
          <w:t>In addition, t</w:t>
        </w:r>
      </w:ins>
      <w:ins w:id="5581" w:author="pete jones" w:date="2022-03-31T09:19:00Z">
        <w:r w:rsidR="005C1899">
          <w:t xml:space="preserve">he framework </w:t>
        </w:r>
      </w:ins>
      <w:ins w:id="5582" w:author="pete jones" w:date="2022-03-31T09:20:00Z">
        <w:r w:rsidR="005C1899">
          <w:t>includes</w:t>
        </w:r>
      </w:ins>
      <w:ins w:id="5583" w:author="pete jones" w:date="2022-03-31T09:19:00Z">
        <w:r w:rsidR="005C1899">
          <w:t xml:space="preserve"> </w:t>
        </w:r>
      </w:ins>
      <w:del w:id="5584" w:author="pete jones" w:date="2022-03-31T09:19:00Z">
        <w:r w:rsidRPr="00FF6A71" w:rsidDel="005C1899">
          <w:delText>O</w:delText>
        </w:r>
      </w:del>
      <w:ins w:id="5585" w:author="pete jones" w:date="2022-03-31T09:19:00Z">
        <w:r w:rsidR="005C1899">
          <w:t>o</w:t>
        </w:r>
      </w:ins>
      <w:r w:rsidRPr="00FF6A71">
        <w:t xml:space="preserve">ther </w:t>
      </w:r>
      <w:del w:id="5586" w:author="pete jones" w:date="2022-03-31T09:18:00Z">
        <w:r w:rsidRPr="00FF6A71" w:rsidDel="005C1899">
          <w:delText>theories</w:delText>
        </w:r>
      </w:del>
      <w:ins w:id="5587" w:author="pete jones" w:date="2022-03-31T09:18:00Z">
        <w:r w:rsidR="005C1899">
          <w:t>approach</w:t>
        </w:r>
        <w:r w:rsidR="005C1899" w:rsidRPr="00FF6A71">
          <w:t>es</w:t>
        </w:r>
      </w:ins>
      <w:r w:rsidRPr="00FF6A71">
        <w:t xml:space="preserve">, </w:t>
      </w:r>
      <w:del w:id="5588" w:author="pete jones" w:date="2022-03-31T09:20:00Z">
        <w:r w:rsidRPr="00FF6A71" w:rsidDel="005C1899">
          <w:delText xml:space="preserve">including </w:delText>
        </w:r>
      </w:del>
      <w:r w:rsidRPr="00FF6A71">
        <w:t>change, gamification, and motivation and engagement</w:t>
      </w:r>
      <w:del w:id="5589" w:author="pete jones" w:date="2022-03-31T09:19:00Z">
        <w:r w:rsidRPr="00FF6A71" w:rsidDel="005C1899">
          <w:delText xml:space="preserve"> are also considered</w:delText>
        </w:r>
      </w:del>
      <w:del w:id="5590" w:author="pete jones" w:date="2022-03-31T09:18:00Z">
        <w:r w:rsidRPr="00FF6A71" w:rsidDel="005C1899">
          <w:delText xml:space="preserve"> </w:delText>
        </w:r>
        <w:r w:rsidR="0011281D" w:rsidRPr="00FF6A71" w:rsidDel="005C1899">
          <w:delText xml:space="preserve">within </w:delText>
        </w:r>
        <w:r w:rsidRPr="00FF6A71" w:rsidDel="005C1899">
          <w:delText>the framework</w:delText>
        </w:r>
      </w:del>
      <w:r w:rsidRPr="00FF6A71">
        <w:t>.</w:t>
      </w:r>
      <w:bookmarkStart w:id="5591" w:name="_Toc46498128"/>
    </w:p>
    <w:p w14:paraId="779DD700" w14:textId="77777777" w:rsidR="00A33F88" w:rsidRPr="00FF6A71" w:rsidRDefault="001256A5" w:rsidP="00365B3E">
      <w:pPr>
        <w:pStyle w:val="Heading3"/>
      </w:pPr>
      <w:bookmarkStart w:id="5592" w:name="_Toc68162191"/>
      <w:bookmarkStart w:id="5593" w:name="_Toc99969503"/>
      <w:r w:rsidRPr="00FF6A71">
        <w:t xml:space="preserve">Discussion of </w:t>
      </w:r>
      <w:bookmarkEnd w:id="5591"/>
      <w:r w:rsidR="00A33F88" w:rsidRPr="00FF6A71">
        <w:t>the theories</w:t>
      </w:r>
      <w:bookmarkEnd w:id="5592"/>
      <w:bookmarkEnd w:id="5593"/>
    </w:p>
    <w:p w14:paraId="179A7103" w14:textId="16AEFDC5" w:rsidR="00A33F88" w:rsidRPr="00FF6A71" w:rsidRDefault="001256A5" w:rsidP="001256A5">
      <w:r w:rsidRPr="00FF6A71">
        <w:t xml:space="preserve">Following the thread of PBL theory within our context will lead to an understanding of where the theory fits into the </w:t>
      </w:r>
      <w:del w:id="5594" w:author="pete jones" w:date="2022-03-31T09:20:00Z">
        <w:r w:rsidRPr="00FF6A71" w:rsidDel="005C1899">
          <w:delText xml:space="preserve">wider </w:delText>
        </w:r>
      </w:del>
      <w:ins w:id="5595" w:author="pete jones" w:date="2022-03-31T09:20:00Z">
        <w:r w:rsidR="005C1899">
          <w:t>broa</w:t>
        </w:r>
        <w:r w:rsidR="005C1899" w:rsidRPr="00FF6A71">
          <w:t xml:space="preserve">der </w:t>
        </w:r>
      </w:ins>
      <w:r w:rsidRPr="00FF6A71">
        <w:t xml:space="preserve">framework of educational theory. This </w:t>
      </w:r>
      <w:ins w:id="5596" w:author="pete jones" w:date="2022-03-31T09:21:00Z">
        <w:r w:rsidR="005C1899">
          <w:t xml:space="preserve">understanding </w:t>
        </w:r>
      </w:ins>
      <w:r w:rsidRPr="00FF6A71">
        <w:t xml:space="preserve">is </w:t>
      </w:r>
      <w:del w:id="5597" w:author="pete jones" w:date="2022-03-31T09:21:00Z">
        <w:r w:rsidRPr="00FF6A71" w:rsidDel="005C1899">
          <w:delText xml:space="preserve">important </w:delText>
        </w:r>
      </w:del>
      <w:ins w:id="5598" w:author="pete jones" w:date="2022-03-31T09:21:00Z">
        <w:r w:rsidR="005C1899">
          <w:t>crucial</w:t>
        </w:r>
        <w:r w:rsidR="005C1899" w:rsidRPr="00FF6A71">
          <w:t xml:space="preserve"> </w:t>
        </w:r>
      </w:ins>
      <w:r w:rsidRPr="00FF6A71">
        <w:t>because it may not always be the most appropriate or only approach</w:t>
      </w:r>
      <w:del w:id="5599" w:author="pete jones" w:date="2022-04-01T15:10:00Z">
        <w:r w:rsidRPr="00FF6A71" w:rsidDel="00726256">
          <w:delText xml:space="preserve"> to adopt</w:delText>
        </w:r>
      </w:del>
      <w:del w:id="5600" w:author="pete jones" w:date="2022-03-31T09:21:00Z">
        <w:r w:rsidRPr="00FF6A71" w:rsidDel="005C1899">
          <w:delText xml:space="preserve">, </w:delText>
        </w:r>
      </w:del>
      <w:ins w:id="5601" w:author="pete jones" w:date="2022-03-31T09:21:00Z">
        <w:r w:rsidR="005C1899">
          <w:t>;</w:t>
        </w:r>
        <w:r w:rsidR="005C1899" w:rsidRPr="00FF6A71">
          <w:t xml:space="preserve"> </w:t>
        </w:r>
      </w:ins>
      <w:r w:rsidRPr="00FF6A71">
        <w:t xml:space="preserve">a pedagogy </w:t>
      </w:r>
      <w:del w:id="5602" w:author="pete jones" w:date="2022-03-30T08:39:00Z">
        <w:r w:rsidRPr="00FF6A71" w:rsidDel="009A23AC">
          <w:delText xml:space="preserve">which </w:delText>
        </w:r>
      </w:del>
      <w:ins w:id="5603" w:author="pete jones" w:date="2022-03-30T08:39:00Z">
        <w:r w:rsidR="009A23AC">
          <w:t>that</w:t>
        </w:r>
        <w:r w:rsidR="009A23AC" w:rsidRPr="00FF6A71">
          <w:t xml:space="preserve"> </w:t>
        </w:r>
      </w:ins>
      <w:r w:rsidRPr="00FF6A71">
        <w:t xml:space="preserve">mixes various </w:t>
      </w:r>
      <w:del w:id="5604" w:author="pete jones" w:date="2022-03-31T09:21:00Z">
        <w:r w:rsidRPr="00FF6A71" w:rsidDel="005C1899">
          <w:delText xml:space="preserve">theories </w:delText>
        </w:r>
      </w:del>
      <w:ins w:id="5605" w:author="pete jones" w:date="2022-03-31T09:21:00Z">
        <w:r w:rsidR="005C1899">
          <w:t>idea</w:t>
        </w:r>
        <w:r w:rsidR="005C1899" w:rsidRPr="00FF6A71">
          <w:t xml:space="preserve">s </w:t>
        </w:r>
      </w:ins>
      <w:r w:rsidRPr="00FF6A71">
        <w:t xml:space="preserve">may </w:t>
      </w:r>
      <w:del w:id="5606" w:author="pete jones" w:date="2022-03-31T09:21:00Z">
        <w:r w:rsidRPr="00FF6A71" w:rsidDel="005C1899">
          <w:delText xml:space="preserve">prove to </w:delText>
        </w:r>
      </w:del>
      <w:r w:rsidRPr="00FF6A71">
        <w:t xml:space="preserve">be more effective. </w:t>
      </w:r>
      <w:del w:id="5607" w:author="pete jones" w:date="2022-03-31T09:22:00Z">
        <w:r w:rsidRPr="00FF6A71" w:rsidDel="005C1899">
          <w:delText>To address this a</w:delText>
        </w:r>
      </w:del>
      <w:ins w:id="5608" w:author="pete jones" w:date="2022-03-31T09:22:00Z">
        <w:r w:rsidR="005C1899">
          <w:t>A</w:t>
        </w:r>
      </w:ins>
      <w:r w:rsidRPr="00FF6A71">
        <w:t>n introduction to the foundations of educational theory is required. The following schools of human psychology can be subdivided and applied to learning theory in the following classifications: behaviourism, cognitivism, and constructivism.</w:t>
      </w:r>
      <w:bookmarkStart w:id="5609" w:name="_Toc46498129"/>
    </w:p>
    <w:p w14:paraId="1130FEE7" w14:textId="77777777" w:rsidR="00A33F88" w:rsidRPr="00FF6A71" w:rsidRDefault="001256A5" w:rsidP="005E63CC">
      <w:pPr>
        <w:rPr>
          <w:b/>
          <w:bCs/>
          <w:u w:val="single"/>
        </w:rPr>
      </w:pPr>
      <w:r w:rsidRPr="00FF6A71">
        <w:rPr>
          <w:b/>
          <w:bCs/>
          <w:u w:val="single"/>
        </w:rPr>
        <w:t>Behaviourism</w:t>
      </w:r>
      <w:bookmarkEnd w:id="5609"/>
    </w:p>
    <w:p w14:paraId="2088782B" w14:textId="300459BB" w:rsidR="00A33F88" w:rsidRPr="00FF6A71" w:rsidRDefault="001256A5" w:rsidP="001256A5">
      <w:r w:rsidRPr="00FF6A71">
        <w:t xml:space="preserve">Behaviourism relates to observed behaviour caused by external stimuli, ignoring the internal processes of thinking and emotion. Pavlov, Watson, and </w:t>
      </w:r>
      <w:r w:rsidR="00667D15" w:rsidRPr="00FF6A71">
        <w:t>Skinner undertook</w:t>
      </w:r>
      <w:r w:rsidRPr="00FF6A71">
        <w:t xml:space="preserve"> much of the foundation research in this field during the first half of the 20</w:t>
      </w:r>
      <w:r w:rsidRPr="00FF6A71">
        <w:rPr>
          <w:vertAlign w:val="superscript"/>
        </w:rPr>
        <w:t>th</w:t>
      </w:r>
      <w:r w:rsidRPr="00FF6A71">
        <w:t xml:space="preserve"> century.  The three classical experiments from these influential psychologists are well known and often quoted</w:t>
      </w:r>
      <w:del w:id="5610" w:author="pete jones" w:date="2022-03-31T09:24:00Z">
        <w:r w:rsidRPr="00FF6A71" w:rsidDel="005C1899">
          <w:delText xml:space="preserve">. </w:delText>
        </w:r>
      </w:del>
      <w:ins w:id="5611" w:author="pete jones" w:date="2022-03-31T09:24:00Z">
        <w:r w:rsidR="005C1899">
          <w:t xml:space="preserve">; </w:t>
        </w:r>
      </w:ins>
      <w:r w:rsidRPr="00FF6A71">
        <w:t>Pavlov’s dogs salivat</w:t>
      </w:r>
      <w:ins w:id="5612" w:author="pete jones" w:date="2022-03-31T09:24:00Z">
        <w:r w:rsidR="005C1899">
          <w:t>ed</w:t>
        </w:r>
      </w:ins>
      <w:del w:id="5613" w:author="pete jones" w:date="2022-03-31T09:24:00Z">
        <w:r w:rsidRPr="00FF6A71" w:rsidDel="005C1899">
          <w:delText>ing</w:delText>
        </w:r>
      </w:del>
      <w:r w:rsidRPr="00FF6A71">
        <w:t xml:space="preserve"> at the sound of a bell associated </w:t>
      </w:r>
      <w:del w:id="5614" w:author="pete jones" w:date="2022-03-30T08:39:00Z">
        <w:r w:rsidRPr="00FF6A71" w:rsidDel="009A23AC">
          <w:delText xml:space="preserve">to </w:delText>
        </w:r>
      </w:del>
      <w:ins w:id="5615" w:author="pete jones" w:date="2022-03-30T08:39:00Z">
        <w:r w:rsidR="009A23AC">
          <w:t>with</w:t>
        </w:r>
        <w:r w:rsidR="009A23AC" w:rsidRPr="00FF6A71">
          <w:t xml:space="preserve"> </w:t>
        </w:r>
      </w:ins>
      <w:r w:rsidRPr="00FF6A71">
        <w:t>feeding time</w:t>
      </w:r>
      <w:ins w:id="5616" w:author="pete jones" w:date="2022-03-31T09:23:00Z">
        <w:r w:rsidR="005C1899">
          <w:t xml:space="preserve">. </w:t>
        </w:r>
      </w:ins>
      <w:del w:id="5617" w:author="pete jones" w:date="2022-03-31T09:23:00Z">
        <w:r w:rsidRPr="00FF6A71" w:rsidDel="005C1899">
          <w:delText>,</w:delText>
        </w:r>
      </w:del>
      <w:r w:rsidRPr="00FF6A71">
        <w:t xml:space="preserve"> Watson</w:t>
      </w:r>
      <w:ins w:id="5618" w:author="pete jones" w:date="2022-03-30T08:39:00Z">
        <w:r w:rsidR="009A23AC">
          <w:t>'</w:t>
        </w:r>
      </w:ins>
      <w:r w:rsidRPr="00FF6A71">
        <w:t>s (very dubious) “Little Albert” experiment caused a baby to cry at the sight of a white rat</w:t>
      </w:r>
      <w:del w:id="5619" w:author="pete jones" w:date="2022-03-31T09:23:00Z">
        <w:r w:rsidRPr="00FF6A71" w:rsidDel="005C1899">
          <w:delText>, and</w:delText>
        </w:r>
      </w:del>
      <w:ins w:id="5620" w:author="pete jones" w:date="2022-03-31T09:23:00Z">
        <w:r w:rsidR="005C1899">
          <w:t>.</w:t>
        </w:r>
      </w:ins>
      <w:r w:rsidRPr="00FF6A71">
        <w:t xml:space="preserve"> Skinners later work</w:t>
      </w:r>
      <w:ins w:id="5621" w:author="pete jones" w:date="2022-03-31T09:23:00Z">
        <w:r w:rsidR="005C1899">
          <w:t>ed</w:t>
        </w:r>
      </w:ins>
      <w:r w:rsidRPr="00FF6A71">
        <w:t xml:space="preserve"> with the US armed forces</w:t>
      </w:r>
      <w:ins w:id="5622" w:author="pete jones" w:date="2022-03-31T09:24:00Z">
        <w:r w:rsidR="005C1899">
          <w:t>,</w:t>
        </w:r>
      </w:ins>
      <w:r w:rsidRPr="00FF6A71">
        <w:t xml:space="preserve"> training pigeons to guide missiles onto enemy targets during WWII. The American psychologist Edward Thorndike is </w:t>
      </w:r>
      <w:r w:rsidRPr="00FF6A71">
        <w:lastRenderedPageBreak/>
        <w:t>often referred to as the father of educational behaviourism</w:t>
      </w:r>
      <w:del w:id="5623" w:author="pete jones" w:date="2022-03-31T09:25:00Z">
        <w:r w:rsidRPr="00FF6A71" w:rsidDel="005C1899">
          <w:delText xml:space="preserve">, </w:delText>
        </w:r>
      </w:del>
      <w:ins w:id="5624" w:author="pete jones" w:date="2022-03-31T09:25:00Z">
        <w:r w:rsidR="005C1899">
          <w:t>;</w:t>
        </w:r>
        <w:r w:rsidR="005C1899" w:rsidRPr="00FF6A71">
          <w:t xml:space="preserve"> </w:t>
        </w:r>
      </w:ins>
      <w:r w:rsidRPr="00FF6A71">
        <w:t>his “law of effects” methodology received criticism when published</w:t>
      </w:r>
      <w:r w:rsidR="005E63CC" w:rsidRPr="00FF6A71">
        <w:t xml:space="preserve">, later </w:t>
      </w:r>
      <w:del w:id="5625" w:author="pete jones" w:date="2022-03-30T08:39:00Z">
        <w:r w:rsidRPr="00FF6A71" w:rsidDel="009A23AC">
          <w:delText>influenc</w:delText>
        </w:r>
        <w:r w:rsidR="005E63CC" w:rsidRPr="00FF6A71" w:rsidDel="009A23AC">
          <w:delText>ing</w:delText>
        </w:r>
        <w:r w:rsidRPr="00FF6A71" w:rsidDel="009A23AC">
          <w:delText xml:space="preserve"> </w:delText>
        </w:r>
      </w:del>
      <w:ins w:id="5626" w:author="pete jones" w:date="2022-03-30T08:39:00Z">
        <w:r w:rsidR="009A23AC" w:rsidRPr="00FF6A71">
          <w:t>influenc</w:t>
        </w:r>
        <w:r w:rsidR="009A23AC">
          <w:t>ed</w:t>
        </w:r>
        <w:r w:rsidR="009A23AC" w:rsidRPr="00FF6A71">
          <w:t xml:space="preserve"> </w:t>
        </w:r>
      </w:ins>
      <w:r w:rsidRPr="00FF6A71">
        <w:t xml:space="preserve">Skinner and </w:t>
      </w:r>
      <w:r w:rsidR="005E63CC" w:rsidRPr="00FF6A71">
        <w:t xml:space="preserve">has a </w:t>
      </w:r>
      <w:r w:rsidRPr="00FF6A71">
        <w:t xml:space="preserve">lasting effect </w:t>
      </w:r>
      <w:del w:id="5627" w:author="pete jones" w:date="2022-03-30T08:39:00Z">
        <w:r w:rsidRPr="00FF6A71" w:rsidDel="009A23AC">
          <w:delText xml:space="preserve">in </w:delText>
        </w:r>
      </w:del>
      <w:ins w:id="5628" w:author="pete jones" w:date="2022-03-30T08:39:00Z">
        <w:r w:rsidR="009A23AC">
          <w:t>o</w:t>
        </w:r>
        <w:r w:rsidR="009A23AC" w:rsidRPr="00FF6A71">
          <w:t xml:space="preserve">n </w:t>
        </w:r>
      </w:ins>
      <w:r w:rsidRPr="00FF6A71">
        <w:t>education</w:t>
      </w:r>
      <w:r w:rsidR="005E63CC" w:rsidRPr="00FF6A71">
        <w:t xml:space="preserve"> today</w:t>
      </w:r>
      <w:r w:rsidRPr="00FF6A71">
        <w:t>.</w:t>
      </w:r>
      <w:r w:rsidR="005E63CC" w:rsidRPr="00FF6A71">
        <w:t xml:space="preserve"> </w:t>
      </w:r>
      <w:del w:id="5629" w:author="pete jones" w:date="2022-03-31T09:25:00Z">
        <w:r w:rsidRPr="00FF6A71" w:rsidDel="005C1899">
          <w:delText>Many of us have been exposed to its ideas throughout our educations, in simple term</w:delText>
        </w:r>
      </w:del>
      <w:ins w:id="5630" w:author="pete jones" w:date="2022-03-31T09:25:00Z">
        <w:r w:rsidR="005C1899">
          <w:t xml:space="preserve">In simple terms, many of us </w:t>
        </w:r>
      </w:ins>
      <w:ins w:id="5631" w:author="pete jones" w:date="2022-03-31T09:26:00Z">
        <w:r w:rsidR="005C1899">
          <w:t>are</w:t>
        </w:r>
      </w:ins>
      <w:ins w:id="5632" w:author="pete jones" w:date="2022-03-31T09:25:00Z">
        <w:r w:rsidR="005C1899">
          <w:t xml:space="preserve"> exposed to its ideas throughout our instruction</w:t>
        </w:r>
      </w:ins>
      <w:r w:rsidRPr="00FF6A71">
        <w:t xml:space="preserve">s; reward desirable behaviour and punish undesirable behaviours, </w:t>
      </w:r>
      <w:del w:id="5633" w:author="pete jones" w:date="2022-03-31T09:25:00Z">
        <w:r w:rsidRPr="00FF6A71" w:rsidDel="005C1899">
          <w:delText xml:space="preserve">at its best </w:delText>
        </w:r>
      </w:del>
      <w:r w:rsidRPr="00FF6A71">
        <w:t xml:space="preserve">possibly “praising” the behaviours one desires and “ignoring” those </w:t>
      </w:r>
      <w:del w:id="5634" w:author="pete jones" w:date="2022-03-31T09:25:00Z">
        <w:r w:rsidRPr="00FF6A71" w:rsidDel="005C1899">
          <w:delText xml:space="preserve">undesirable </w:delText>
        </w:r>
      </w:del>
      <w:ins w:id="5635" w:author="pete jones" w:date="2022-03-31T09:25:00Z">
        <w:r w:rsidR="005C1899" w:rsidRPr="00FF6A71">
          <w:t>un</w:t>
        </w:r>
        <w:r w:rsidR="005C1899">
          <w:t>wanted</w:t>
        </w:r>
        <w:r w:rsidR="005C1899" w:rsidRPr="00FF6A71">
          <w:t xml:space="preserve"> </w:t>
        </w:r>
      </w:ins>
      <w:r w:rsidRPr="00FF6A71">
        <w:t>behaviours.</w:t>
      </w:r>
    </w:p>
    <w:p w14:paraId="6C7069D8" w14:textId="70B064DB" w:rsidR="00A33F88" w:rsidRPr="00FF6A71" w:rsidRDefault="001256A5" w:rsidP="001256A5">
      <w:del w:id="5636" w:author="pete jones" w:date="2022-03-31T09:26:00Z">
        <w:r w:rsidRPr="00FF6A71" w:rsidDel="005C1899">
          <w:delText>In summary, b</w:delText>
        </w:r>
      </w:del>
      <w:ins w:id="5637" w:author="pete jones" w:date="2022-03-31T09:26:00Z">
        <w:r w:rsidR="005C1899">
          <w:t>B</w:t>
        </w:r>
      </w:ins>
      <w:r w:rsidRPr="00FF6A71">
        <w:t xml:space="preserve">ehaviourism is concerned with learning and behavioural change by linking stimuli and response. Behaviourism still has a place in today's classroom, it is </w:t>
      </w:r>
      <w:del w:id="5638" w:author="pete jones" w:date="2022-03-31T09:26:00Z">
        <w:r w:rsidRPr="00FF6A71" w:rsidDel="005C1899">
          <w:delText xml:space="preserve">difficult </w:delText>
        </w:r>
      </w:del>
      <w:ins w:id="5639" w:author="pete jones" w:date="2022-03-31T09:26:00Z">
        <w:r w:rsidR="005C1899">
          <w:t>challenging</w:t>
        </w:r>
        <w:r w:rsidR="005C1899" w:rsidRPr="00FF6A71">
          <w:t xml:space="preserve"> </w:t>
        </w:r>
      </w:ins>
      <w:r w:rsidRPr="00FF6A71">
        <w:t>to modify somebody's behaviour, but it is not impossible. The idea is not to focus on negative punishments but to use a positive approach to help to change behaviour. During the 1960</w:t>
      </w:r>
      <w:del w:id="5640" w:author="pete jones" w:date="2022-03-30T08:39:00Z">
        <w:r w:rsidRPr="00FF6A71" w:rsidDel="009A23AC">
          <w:delText>’</w:delText>
        </w:r>
      </w:del>
      <w:r w:rsidRPr="00FF6A71">
        <w:t>s</w:t>
      </w:r>
      <w:ins w:id="5641" w:author="pete jones" w:date="2022-03-31T09:26:00Z">
        <w:r w:rsidR="005C1899">
          <w:t>,</w:t>
        </w:r>
      </w:ins>
      <w:r w:rsidRPr="00FF6A71">
        <w:t xml:space="preserve"> Skinner warned of the behaviourist focus on punishment rather than reward. </w:t>
      </w:r>
      <w:del w:id="5642" w:author="pete jones" w:date="2022-03-31T09:27:00Z">
        <w:r w:rsidRPr="00FF6A71" w:rsidDel="005C1899">
          <w:delText>Having established t</w:delText>
        </w:r>
      </w:del>
      <w:ins w:id="5643" w:author="pete jones" w:date="2022-03-31T09:27:00Z">
        <w:r w:rsidR="005C1899">
          <w:t>T</w:t>
        </w:r>
      </w:ins>
      <w:r w:rsidRPr="00FF6A71">
        <w:t xml:space="preserve">he need to change the way students learn is associated with a </w:t>
      </w:r>
      <w:del w:id="5644" w:author="pete jones" w:date="2022-03-30T08:39:00Z">
        <w:r w:rsidRPr="00FF6A71" w:rsidDel="009A23AC">
          <w:delText>21</w:delText>
        </w:r>
        <w:r w:rsidRPr="00FF6A71" w:rsidDel="009A23AC">
          <w:rPr>
            <w:vertAlign w:val="superscript"/>
          </w:rPr>
          <w:delText>st</w:delText>
        </w:r>
        <w:r w:rsidRPr="00FF6A71" w:rsidDel="009A23AC">
          <w:delText xml:space="preserve"> </w:delText>
        </w:r>
      </w:del>
      <w:ins w:id="5645" w:author="pete jones" w:date="2022-03-30T08:39:00Z">
        <w:r w:rsidR="009A23AC" w:rsidRPr="00FF6A71">
          <w:t>21</w:t>
        </w:r>
        <w:r w:rsidR="009A23AC" w:rsidRPr="00FF6A71">
          <w:rPr>
            <w:vertAlign w:val="superscript"/>
          </w:rPr>
          <w:t>st</w:t>
        </w:r>
        <w:r w:rsidR="009A23AC">
          <w:t>-</w:t>
        </w:r>
      </w:ins>
      <w:r w:rsidRPr="00FF6A71">
        <w:t>century paradigm</w:t>
      </w:r>
      <w:ins w:id="5646" w:author="pete jones" w:date="2022-03-31T09:27:00Z">
        <w:r w:rsidR="005C1899">
          <w:t xml:space="preserve">. </w:t>
        </w:r>
      </w:ins>
      <w:ins w:id="5647" w:author="pete jones" w:date="2022-03-31T09:33:00Z">
        <w:r w:rsidR="00DE6F5E">
          <w:t>The use of p</w:t>
        </w:r>
      </w:ins>
      <w:del w:id="5648" w:author="pete jones" w:date="2022-03-31T09:27:00Z">
        <w:r w:rsidRPr="00FF6A71" w:rsidDel="005C1899">
          <w:delText>, p</w:delText>
        </w:r>
      </w:del>
      <w:r w:rsidRPr="00FF6A71">
        <w:t>ositive encouragement</w:t>
      </w:r>
      <w:ins w:id="5649" w:author="pete jones" w:date="2022-03-31T09:31:00Z">
        <w:r w:rsidR="00DE6F5E">
          <w:t xml:space="preserve"> </w:t>
        </w:r>
      </w:ins>
      <w:ins w:id="5650" w:author="pete jones" w:date="2022-03-31T09:32:00Z">
        <w:r w:rsidR="00DE6F5E">
          <w:t>strategies</w:t>
        </w:r>
      </w:ins>
      <w:del w:id="5651" w:author="pete jones" w:date="2022-03-31T09:32:00Z">
        <w:r w:rsidRPr="00FF6A71" w:rsidDel="00DE6F5E">
          <w:delText xml:space="preserve"> might be used</w:delText>
        </w:r>
      </w:del>
      <w:del w:id="5652" w:author="pete jones" w:date="2022-03-31T09:33:00Z">
        <w:r w:rsidRPr="00FF6A71" w:rsidDel="00DE6F5E">
          <w:delText xml:space="preserve"> </w:delText>
        </w:r>
      </w:del>
      <w:del w:id="5653" w:author="pete jones" w:date="2022-03-31T09:32:00Z">
        <w:r w:rsidRPr="00FF6A71" w:rsidDel="00DE6F5E">
          <w:delText xml:space="preserve">to </w:delText>
        </w:r>
      </w:del>
      <w:ins w:id="5654" w:author="pete jones" w:date="2022-03-31T09:32:00Z">
        <w:r w:rsidR="00DE6F5E" w:rsidRPr="00FF6A71">
          <w:t xml:space="preserve"> </w:t>
        </w:r>
      </w:ins>
      <w:r w:rsidRPr="00FF6A71">
        <w:t>improve</w:t>
      </w:r>
      <w:ins w:id="5655" w:author="pete jones" w:date="2022-03-31T09:33:00Z">
        <w:r w:rsidR="00DE6F5E">
          <w:t>s</w:t>
        </w:r>
      </w:ins>
      <w:r w:rsidRPr="00FF6A71">
        <w:t xml:space="preserve"> study skills because even when confronted with positive outcomes of a different approach to study, most </w:t>
      </w:r>
      <w:ins w:id="5656" w:author="pete jones" w:date="2022-03-31T09:28:00Z">
        <w:r w:rsidR="005C1899">
          <w:t xml:space="preserve">students </w:t>
        </w:r>
      </w:ins>
      <w:r w:rsidRPr="00FF6A71">
        <w:t xml:space="preserve">quickly revert to that which may not be constructive. One technique may be to use a more positive </w:t>
      </w:r>
      <w:del w:id="5657" w:author="pete jones" w:date="2022-03-31T09:34:00Z">
        <w:r w:rsidRPr="00FF6A71" w:rsidDel="00DE6F5E">
          <w:delText xml:space="preserve">approach </w:delText>
        </w:r>
      </w:del>
      <w:ins w:id="5658" w:author="pete jones" w:date="2022-03-31T09:34:00Z">
        <w:r w:rsidR="00DE6F5E">
          <w:t>method</w:t>
        </w:r>
        <w:r w:rsidR="00DE6F5E" w:rsidRPr="00FF6A71">
          <w:t xml:space="preserve"> </w:t>
        </w:r>
      </w:ins>
      <w:r w:rsidRPr="00FF6A71">
        <w:t xml:space="preserve">in slow increments, such as allowing students to follow a study path of their own choice, followed by a demonstration in </w:t>
      </w:r>
      <w:del w:id="5659" w:author="pete jones" w:date="2022-03-31T09:34:00Z">
        <w:r w:rsidRPr="00FF6A71" w:rsidDel="00DE6F5E">
          <w:delText xml:space="preserve">small </w:delText>
        </w:r>
      </w:del>
      <w:ins w:id="5660" w:author="pete jones" w:date="2022-03-31T09:34:00Z">
        <w:r w:rsidR="00DE6F5E">
          <w:t>minor</w:t>
        </w:r>
        <w:r w:rsidR="00DE6F5E" w:rsidRPr="00FF6A71">
          <w:t xml:space="preserve"> </w:t>
        </w:r>
      </w:ins>
      <w:r w:rsidRPr="00FF6A71">
        <w:t xml:space="preserve">incremental improvements approaching a new study problem with a different strategy. The universal presence of smart mobile devices in the learning environment can </w:t>
      </w:r>
      <w:del w:id="5661" w:author="pete jones" w:date="2022-03-31T09:34:00Z">
        <w:r w:rsidRPr="00FF6A71" w:rsidDel="00DE6F5E">
          <w:delText>have an undesirable outcom</w:delText>
        </w:r>
      </w:del>
      <w:ins w:id="5662" w:author="pete jones" w:date="2022-03-31T09:34:00Z">
        <w:r w:rsidR="00DE6F5E">
          <w:t>be undesirabl</w:t>
        </w:r>
      </w:ins>
      <w:r w:rsidRPr="00FF6A71">
        <w:t>e. Controlling smart</w:t>
      </w:r>
      <w:ins w:id="5663" w:author="pete jones" w:date="2022-03-31T09:34:00Z">
        <w:r w:rsidR="00DE6F5E">
          <w:t>-</w:t>
        </w:r>
      </w:ins>
      <w:del w:id="5664" w:author="pete jones" w:date="2022-03-31T09:34:00Z">
        <w:r w:rsidRPr="00FF6A71" w:rsidDel="00DE6F5E">
          <w:delText xml:space="preserve"> </w:delText>
        </w:r>
      </w:del>
      <w:r w:rsidRPr="00FF6A71">
        <w:t xml:space="preserve">device use in </w:t>
      </w:r>
      <w:r w:rsidR="000046DD" w:rsidRPr="00FF6A71">
        <w:t>educational settings</w:t>
      </w:r>
      <w:r w:rsidRPr="00FF6A71">
        <w:t xml:space="preserve"> can effectively deploy negative consequences, but </w:t>
      </w:r>
      <w:del w:id="5665" w:author="pete jones" w:date="2022-03-31T09:50:00Z">
        <w:r w:rsidRPr="00FF6A71" w:rsidDel="009E7D38">
          <w:delText xml:space="preserve">in a HE adult group only </w:delText>
        </w:r>
      </w:del>
      <w:del w:id="5666" w:author="pete jones" w:date="2022-03-31T09:34:00Z">
        <w:r w:rsidRPr="00FF6A71" w:rsidDel="00DE6F5E">
          <w:delText>self-control of the user</w:delText>
        </w:r>
      </w:del>
      <w:del w:id="5667" w:author="pete jones" w:date="2022-03-31T09:50:00Z">
        <w:r w:rsidRPr="00FF6A71" w:rsidDel="009E7D38">
          <w:delText xml:space="preserve"> is possible</w:delText>
        </w:r>
      </w:del>
      <w:ins w:id="5668" w:author="pete jones" w:date="2022-03-31T09:50:00Z">
        <w:r w:rsidR="009E7D38">
          <w:t>only user self-control is possible in a HE adult group</w:t>
        </w:r>
      </w:ins>
      <w:r w:rsidRPr="00FF6A71">
        <w:t>. I</w:t>
      </w:r>
      <w:del w:id="5669" w:author="pete jones" w:date="2022-03-31T09:35:00Z">
        <w:r w:rsidRPr="00FF6A71" w:rsidDel="00DE6F5E">
          <w:delText xml:space="preserve">n many HE learning </w:delText>
        </w:r>
        <w:r w:rsidR="005E63CC" w:rsidRPr="00FF6A71" w:rsidDel="00DE6F5E">
          <w:delText xml:space="preserve">environments </w:delText>
        </w:r>
        <w:r w:rsidRPr="00FF6A71" w:rsidDel="00DE6F5E">
          <w:delText>it is difficult to determine when students are engaged if they are interacting with their smart device</w:delText>
        </w:r>
      </w:del>
      <w:ins w:id="5670" w:author="pete jones" w:date="2022-03-31T09:35:00Z">
        <w:r w:rsidR="00DE6F5E">
          <w:t>t is difficult to determine when students are engaged if they are interacting with their smart devices in many HE learning environment</w:t>
        </w:r>
      </w:ins>
      <w:ins w:id="5671" w:author="pete jones" w:date="2022-03-30T08:40:00Z">
        <w:r w:rsidR="009A23AC">
          <w:t>s</w:t>
        </w:r>
      </w:ins>
      <w:r w:rsidRPr="00FF6A71">
        <w:t>. Surveys show that most bosses do not allow the use of smart</w:t>
      </w:r>
      <w:ins w:id="5672" w:author="pete jones" w:date="2022-03-31T09:35:00Z">
        <w:r w:rsidR="00DE6F5E">
          <w:t xml:space="preserve"> </w:t>
        </w:r>
      </w:ins>
      <w:del w:id="5673" w:author="pete jones" w:date="2022-03-31T09:35:00Z">
        <w:r w:rsidRPr="00FF6A71" w:rsidDel="00DE6F5E">
          <w:delText xml:space="preserve"> </w:delText>
        </w:r>
      </w:del>
      <w:r w:rsidRPr="00FF6A71">
        <w:t>devices during meetings, indicating that it is a desirable habit</w:t>
      </w:r>
      <w:del w:id="5674" w:author="pete jones" w:date="2022-03-31T09:35:00Z">
        <w:r w:rsidR="005E63CC" w:rsidRPr="00FF6A71" w:rsidDel="00DE6F5E">
          <w:delText>, but</w:delText>
        </w:r>
      </w:del>
      <w:ins w:id="5675" w:author="pete jones" w:date="2022-03-31T09:35:00Z">
        <w:r w:rsidR="00DE6F5E">
          <w:t>. Still,</w:t>
        </w:r>
      </w:ins>
      <w:r w:rsidR="005E63CC" w:rsidRPr="00FF6A71">
        <w:t xml:space="preserve"> m</w:t>
      </w:r>
      <w:r w:rsidRPr="00FF6A71">
        <w:t xml:space="preserve">illennials generally do not perceive this to be normal courteous behaviour. Strategies to control </w:t>
      </w:r>
      <w:ins w:id="5676" w:author="pete jones" w:date="2022-03-31T09:36:00Z">
        <w:r w:rsidR="00DE6F5E">
          <w:t xml:space="preserve">using </w:t>
        </w:r>
      </w:ins>
      <w:del w:id="5677" w:author="pete jones" w:date="2022-03-31T09:35:00Z">
        <w:r w:rsidRPr="00FF6A71" w:rsidDel="00DE6F5E">
          <w:delText xml:space="preserve">the use of </w:delText>
        </w:r>
      </w:del>
      <w:r w:rsidRPr="00FF6A71">
        <w:t xml:space="preserve">smart devices </w:t>
      </w:r>
      <w:del w:id="5678" w:author="pete jones" w:date="2022-03-31T09:35:00Z">
        <w:r w:rsidRPr="00FF6A71" w:rsidDel="00DE6F5E">
          <w:delText xml:space="preserve">usually </w:delText>
        </w:r>
      </w:del>
      <w:r w:rsidRPr="00FF6A71">
        <w:t>include setting rules for specific environments, but “punishments” remain difficult to administer effectively. The most effective solution s</w:t>
      </w:r>
      <w:del w:id="5679" w:author="pete jones" w:date="2022-03-31T09:36:00Z">
        <w:r w:rsidRPr="00FF6A71" w:rsidDel="00DE6F5E">
          <w:delText>eems to suggest the integration of</w:delText>
        </w:r>
      </w:del>
      <w:ins w:id="5680" w:author="pete jones" w:date="2022-03-31T09:36:00Z">
        <w:r w:rsidR="00DE6F5E">
          <w:t>uggests integrating</w:t>
        </w:r>
      </w:ins>
      <w:r w:rsidRPr="00FF6A71">
        <w:t xml:space="preserve"> the technology within the environment by providing a more active learning experience and moving away from a pure behaviouristic </w:t>
      </w:r>
      <w:del w:id="5681" w:author="pete jones" w:date="2022-03-31T09:50:00Z">
        <w:r w:rsidRPr="00FF6A71" w:rsidDel="009E7D38">
          <w:delText>model of contro</w:delText>
        </w:r>
      </w:del>
      <w:ins w:id="5682" w:author="pete jones" w:date="2022-03-31T09:50:00Z">
        <w:r w:rsidR="009E7D38">
          <w:t>control mode</w:t>
        </w:r>
      </w:ins>
      <w:r w:rsidRPr="00FF6A71">
        <w:t>l.</w:t>
      </w:r>
    </w:p>
    <w:p w14:paraId="59672B34" w14:textId="082B205C" w:rsidR="00A33F88" w:rsidRPr="00FF6A71" w:rsidRDefault="001256A5" w:rsidP="001256A5">
      <w:r w:rsidRPr="00FF6A71">
        <w:t xml:space="preserve">Many </w:t>
      </w:r>
      <w:r w:rsidR="00BD26E7" w:rsidRPr="00FF6A71">
        <w:t>settings</w:t>
      </w:r>
      <w:r w:rsidRPr="00FF6A71">
        <w:t xml:space="preserve"> deploy educational technology to manage student behaviours combined with Taylors</w:t>
      </w:r>
      <w:r w:rsidR="00166BBC" w:rsidRPr="00FF6A71">
        <w:t>’</w:t>
      </w:r>
      <w:r w:rsidRPr="00FF6A71">
        <w:t xml:space="preserve"> motivation theories, using tools such as ClassDojo and HeroK12, communicating information to “track students in and out of anything”</w:t>
      </w:r>
      <w:del w:id="5683" w:author="pete jones" w:date="2022-03-31T09:36:00Z">
        <w:r w:rsidRPr="00FF6A71" w:rsidDel="00DE6F5E">
          <w:delText>,</w:delText>
        </w:r>
      </w:del>
      <w:r w:rsidRPr="00FF6A71">
        <w:t xml:space="preserve"> to the teaching </w:t>
      </w:r>
      <w:r w:rsidRPr="00FF6A71">
        <w:lastRenderedPageBreak/>
        <w:t>team, student</w:t>
      </w:r>
      <w:ins w:id="5684" w:author="pete jones" w:date="2022-03-30T08:40:00Z">
        <w:r w:rsidR="009A23AC">
          <w:t>s</w:t>
        </w:r>
      </w:ins>
      <w:r w:rsidRPr="00FF6A71">
        <w:t>, and parents. A</w:t>
      </w:r>
      <w:ins w:id="5685" w:author="pete jones" w:date="2022-03-31T09:36:00Z">
        <w:r w:rsidR="00DE6F5E">
          <w:t>lthough, a</w:t>
        </w:r>
      </w:ins>
      <w:r w:rsidRPr="00FF6A71">
        <w:t>s part of a resurgence of behaviourism in education</w:t>
      </w:r>
      <w:ins w:id="5686" w:author="pete jones" w:date="2022-03-30T08:40:00Z">
        <w:r w:rsidR="009A23AC">
          <w:t>,</w:t>
        </w:r>
      </w:ins>
      <w:r w:rsidRPr="00FF6A71">
        <w:t xml:space="preserve"> </w:t>
      </w:r>
      <w:del w:id="5687" w:author="pete jones" w:date="2022-03-30T08:40:00Z">
        <w:r w:rsidRPr="00FF6A71" w:rsidDel="009A23AC">
          <w:delText xml:space="preserve">the </w:delText>
        </w:r>
      </w:del>
      <w:r w:rsidRPr="00FF6A71">
        <w:t>educational technology exposes its roots in behaviourism</w:t>
      </w:r>
      <w:ins w:id="5688" w:author="pete jones" w:date="2022-03-31T09:37:00Z">
        <w:r w:rsidR="00DE6F5E">
          <w:t xml:space="preserve">. </w:t>
        </w:r>
      </w:ins>
      <w:ins w:id="5689" w:author="pete jones" w:date="2022-04-05T11:13:00Z">
        <w:r w:rsidR="00C02A6E">
          <w:t>Programmer’s</w:t>
        </w:r>
      </w:ins>
      <w:ins w:id="5690" w:author="pete jones" w:date="2022-03-31T09:37:00Z">
        <w:r w:rsidR="00DE6F5E">
          <w:t xml:space="preserve"> devise many of the apps produced by google et al.</w:t>
        </w:r>
      </w:ins>
      <w:del w:id="5691" w:author="pete jones" w:date="2022-03-31T09:37:00Z">
        <w:r w:rsidRPr="00FF6A71" w:rsidDel="00DE6F5E">
          <w:delText>, many of the apps produced by google et.al. are devised by programmers</w:delText>
        </w:r>
      </w:del>
      <w:r w:rsidRPr="00FF6A71">
        <w:t xml:space="preserve"> </w:t>
      </w:r>
      <w:ins w:id="5692" w:author="pete jones" w:date="2022-03-31T09:38:00Z">
        <w:r w:rsidR="00DE6F5E">
          <w:t xml:space="preserve">are </w:t>
        </w:r>
      </w:ins>
      <w:r w:rsidRPr="00FF6A71">
        <w:t>taught at Stanford University’s Persuasive Technology Lab. The lab teaches software engineers to write algorithms that can manipulate users by cultivating addiction. The warning here is that the power to determine “correct” behaviour</w:t>
      </w:r>
      <w:del w:id="5693" w:author="pete jones" w:date="2022-03-31T09:51:00Z">
        <w:r w:rsidRPr="00FF6A71" w:rsidDel="009E7D38">
          <w:delText xml:space="preserve"> </w:delText>
        </w:r>
      </w:del>
      <w:ins w:id="5694" w:author="pete jones" w:date="2022-03-31T09:49:00Z">
        <w:r w:rsidR="009E7D38">
          <w:t xml:space="preserve"> </w:t>
        </w:r>
      </w:ins>
      <w:r w:rsidRPr="00FF6A71">
        <w:t xml:space="preserve">is given to software companies and because the technology is so pervasive and capable of controlling students’ activities, in and out of the classroom, </w:t>
      </w:r>
      <w:del w:id="5695" w:author="pete jones" w:date="2022-03-30T08:40:00Z">
        <w:r w:rsidRPr="00FF6A71" w:rsidDel="009A23AC">
          <w:delText xml:space="preserve">that </w:delText>
        </w:r>
      </w:del>
      <w:r w:rsidR="005E63CC" w:rsidRPr="00FF6A71">
        <w:t xml:space="preserve">the use of such technology means of control </w:t>
      </w:r>
      <w:r w:rsidRPr="00FF6A71">
        <w:t>may clash with a</w:t>
      </w:r>
      <w:r w:rsidR="000046DD" w:rsidRPr="00FF6A71">
        <w:t>n educational settings’</w:t>
      </w:r>
      <w:r w:rsidRPr="00FF6A71">
        <w:t xml:space="preserve"> culture and values.</w:t>
      </w:r>
    </w:p>
    <w:p w14:paraId="291979BD" w14:textId="77777777" w:rsidR="00A33F88" w:rsidRPr="00FF6A71" w:rsidRDefault="001256A5" w:rsidP="005E63CC">
      <w:pPr>
        <w:rPr>
          <w:b/>
          <w:bCs/>
          <w:u w:val="single"/>
        </w:rPr>
      </w:pPr>
      <w:r w:rsidRPr="00FF6A71">
        <w:rPr>
          <w:b/>
          <w:bCs/>
          <w:u w:val="single"/>
        </w:rPr>
        <w:t xml:space="preserve"> </w:t>
      </w:r>
      <w:bookmarkStart w:id="5696" w:name="_Toc46498130"/>
      <w:r w:rsidRPr="00FF6A71">
        <w:rPr>
          <w:b/>
          <w:bCs/>
          <w:u w:val="single"/>
        </w:rPr>
        <w:t>Cognitivism</w:t>
      </w:r>
      <w:bookmarkEnd w:id="5696"/>
    </w:p>
    <w:p w14:paraId="4AD8A64A" w14:textId="5081898D" w:rsidR="00A33F88" w:rsidRPr="00FF6A71" w:rsidRDefault="001256A5" w:rsidP="001256A5">
      <w:r w:rsidRPr="00FF6A71">
        <w:t>The second school of educational theory is cognitivism, “the psychology of learning which emphasizes human cognition or intelligence as a special endowment enabling man to form hypotheses and develop intellectually". Or</w:t>
      </w:r>
      <w:ins w:id="5697" w:author="pete jones" w:date="2022-03-31T09:51:00Z">
        <w:r w:rsidR="009E7D38">
          <w:t>,</w:t>
        </w:r>
      </w:ins>
      <w:r w:rsidRPr="00FF6A71">
        <w:t xml:space="preserve"> more simply</w:t>
      </w:r>
      <w:ins w:id="5698" w:author="pete jones" w:date="2022-03-31T09:51:00Z">
        <w:r w:rsidR="009E7D38">
          <w:t>,</w:t>
        </w:r>
      </w:ins>
      <w:r w:rsidRPr="00FF6A71">
        <w:t xml:space="preserve"> how we think and adapt knowledge, involving examining learning, memory, </w:t>
      </w:r>
      <w:del w:id="5699" w:author="pete jones" w:date="2022-03-30T08:40:00Z">
        <w:r w:rsidRPr="00FF6A71" w:rsidDel="009A23AC">
          <w:delText xml:space="preserve">problem </w:delText>
        </w:r>
      </w:del>
      <w:ins w:id="5700" w:author="pete jones" w:date="2022-03-30T08:40:00Z">
        <w:r w:rsidR="009A23AC" w:rsidRPr="00FF6A71">
          <w:t>problem</w:t>
        </w:r>
        <w:r w:rsidR="009A23AC">
          <w:t>-</w:t>
        </w:r>
      </w:ins>
      <w:r w:rsidRPr="00FF6A71">
        <w:t xml:space="preserve">solving skills, and intelligence. Jean Piaget (1896-1980) developed a theory of cognitive development, most often applied to child development. Piaget identified four stages of human development, the first three are less relevant in </w:t>
      </w:r>
      <w:del w:id="5701" w:author="pete jones" w:date="2022-03-31T09:51:00Z">
        <w:r w:rsidRPr="00FF6A71" w:rsidDel="009E7D38">
          <w:delText xml:space="preserve">context of </w:delText>
        </w:r>
      </w:del>
      <w:r w:rsidRPr="00FF6A71">
        <w:t xml:space="preserve">higher education, but the fourth stage is valuable. This fourth stage is </w:t>
      </w:r>
      <w:del w:id="5702" w:author="pete jones" w:date="2022-03-31T09:51:00Z">
        <w:r w:rsidRPr="00FF6A71" w:rsidDel="009E7D38">
          <w:delText xml:space="preserve">referred to as </w:delText>
        </w:r>
      </w:del>
      <w:r w:rsidRPr="00FF6A71">
        <w:t>the formal operational stage, beginning around 12 years of age and continuing throughout adulthood</w:t>
      </w:r>
      <w:del w:id="5703" w:author="pete jones" w:date="2022-03-31T09:51:00Z">
        <w:r w:rsidRPr="00FF6A71" w:rsidDel="009E7D38">
          <w:delText xml:space="preserve">, </w:delText>
        </w:r>
      </w:del>
      <w:ins w:id="5704" w:author="pete jones" w:date="2022-03-31T09:51:00Z">
        <w:r w:rsidR="009E7D38">
          <w:t>;</w:t>
        </w:r>
        <w:r w:rsidR="009E7D38" w:rsidRPr="00FF6A71">
          <w:t xml:space="preserve"> </w:t>
        </w:r>
      </w:ins>
      <w:del w:id="5705" w:author="pete jones" w:date="2022-03-31T09:51:00Z">
        <w:r w:rsidRPr="00FF6A71" w:rsidDel="009E7D38">
          <w:delText>during this stage humans develop both logical and abstract thinking</w:delText>
        </w:r>
      </w:del>
      <w:ins w:id="5706" w:author="pete jones" w:date="2022-03-31T09:51:00Z">
        <w:r w:rsidR="009E7D38">
          <w:t xml:space="preserve">humans develop </w:t>
        </w:r>
      </w:ins>
      <w:ins w:id="5707" w:author="pete jones" w:date="2022-04-01T15:09:00Z">
        <w:r w:rsidR="00726256">
          <w:t>logical and abstract thinking</w:t>
        </w:r>
      </w:ins>
      <w:r w:rsidRPr="00FF6A71">
        <w:t>.</w:t>
      </w:r>
    </w:p>
    <w:p w14:paraId="27F334D9" w14:textId="0F6E5491" w:rsidR="00A33F88" w:rsidRPr="00FF6A71" w:rsidRDefault="001256A5" w:rsidP="005E63CC">
      <w:r w:rsidRPr="00FF6A71">
        <w:t>A cognitivist approach to teaching and learning informs the essential integration of a motivational climate within any learning environment</w:t>
      </w:r>
      <w:del w:id="5708" w:author="pete jones" w:date="2022-03-31T09:51:00Z">
        <w:r w:rsidRPr="00FF6A71" w:rsidDel="009E7D38">
          <w:delText xml:space="preserve">, </w:delText>
        </w:r>
      </w:del>
      <w:ins w:id="5709" w:author="pete jones" w:date="2022-03-31T09:51:00Z">
        <w:r w:rsidR="009E7D38">
          <w:t>;</w:t>
        </w:r>
        <w:r w:rsidR="009E7D38" w:rsidRPr="00FF6A71">
          <w:t xml:space="preserve"> </w:t>
        </w:r>
      </w:ins>
      <w:r w:rsidRPr="00FF6A71">
        <w:t xml:space="preserve">there are two crucial elements to this: value and effort. Value relates </w:t>
      </w:r>
      <w:ins w:id="5710" w:author="pete jones" w:date="2022-03-30T08:40:00Z">
        <w:r w:rsidR="009A23AC">
          <w:t xml:space="preserve">to </w:t>
        </w:r>
      </w:ins>
      <w:r w:rsidRPr="00FF6A71">
        <w:t xml:space="preserve">the personal importance of a student's work. </w:t>
      </w:r>
      <w:del w:id="5711" w:author="pete jones" w:date="2022-03-30T08:41:00Z">
        <w:r w:rsidRPr="00FF6A71" w:rsidDel="009A23AC">
          <w:delText xml:space="preserve">Effort </w:delText>
        </w:r>
      </w:del>
      <w:ins w:id="5712" w:author="pete jones" w:date="2022-03-30T08:41:00Z">
        <w:r w:rsidR="009A23AC">
          <w:t>The e</w:t>
        </w:r>
        <w:r w:rsidR="009A23AC" w:rsidRPr="00FF6A71">
          <w:t xml:space="preserve">ffort </w:t>
        </w:r>
      </w:ins>
      <w:r w:rsidRPr="00FF6A71">
        <w:t xml:space="preserve">is the amount of time and energy students expend in performing that work.  Understanding the value and effort needed to complete academic tasks can motivate students to perform better, providing students </w:t>
      </w:r>
      <w:del w:id="5713" w:author="pete jones" w:date="2022-03-31T09:52:00Z">
        <w:r w:rsidRPr="00FF6A71" w:rsidDel="009E7D38">
          <w:delText xml:space="preserve">understand </w:delText>
        </w:r>
      </w:del>
      <w:ins w:id="5714" w:author="pete jones" w:date="2022-03-31T09:52:00Z">
        <w:r w:rsidR="009E7D38">
          <w:t>know</w:t>
        </w:r>
        <w:r w:rsidR="009E7D38" w:rsidRPr="00FF6A71">
          <w:t xml:space="preserve"> </w:t>
        </w:r>
      </w:ins>
      <w:r w:rsidRPr="00FF6A71">
        <w:t xml:space="preserve">that the performance is worthwhile. An </w:t>
      </w:r>
      <w:del w:id="5715" w:author="pete jones" w:date="2022-03-31T09:52:00Z">
        <w:r w:rsidRPr="00FF6A71" w:rsidDel="009E7D38">
          <w:delText xml:space="preserve">important </w:delText>
        </w:r>
      </w:del>
      <w:ins w:id="5716" w:author="pete jones" w:date="2022-03-31T09:52:00Z">
        <w:r w:rsidR="009E7D38">
          <w:t>essential</w:t>
        </w:r>
        <w:r w:rsidR="009E7D38" w:rsidRPr="00FF6A71">
          <w:t xml:space="preserve"> </w:t>
        </w:r>
      </w:ins>
      <w:r w:rsidRPr="00FF6A71">
        <w:t xml:space="preserve">feature of the cognitivist approach to teaching </w:t>
      </w:r>
      <w:del w:id="5717" w:author="pete jones" w:date="2022-03-30T08:41:00Z">
        <w:r w:rsidRPr="00FF6A71" w:rsidDel="009A23AC">
          <w:delText xml:space="preserve">are </w:delText>
        </w:r>
      </w:del>
      <w:ins w:id="5718" w:author="pete jones" w:date="2022-03-30T08:41:00Z">
        <w:r w:rsidR="009A23AC">
          <w:t>is</w:t>
        </w:r>
        <w:r w:rsidR="009A23AC" w:rsidRPr="00FF6A71">
          <w:t xml:space="preserve"> </w:t>
        </w:r>
      </w:ins>
      <w:del w:id="5719" w:author="pete jones" w:date="2022-03-31T09:52:00Z">
        <w:r w:rsidRPr="00FF6A71" w:rsidDel="009E7D38">
          <w:delText xml:space="preserve">how </w:delText>
        </w:r>
      </w:del>
      <w:ins w:id="5720" w:author="pete jones" w:date="2022-04-01T15:09:00Z">
        <w:r w:rsidR="00726256">
          <w:t>related activities, often referred to as “guidance scaffolding”, supporting new</w:t>
        </w:r>
      </w:ins>
      <w:del w:id="5721" w:author="pete jones" w:date="2022-03-31T09:52:00Z">
        <w:r w:rsidRPr="00FF6A71" w:rsidDel="009E7D38">
          <w:delText>activities are connected</w:delText>
        </w:r>
      </w:del>
      <w:del w:id="5722" w:author="pete jones" w:date="2022-04-01T15:09:00Z">
        <w:r w:rsidRPr="00FF6A71" w:rsidDel="00726256">
          <w:delText>, often referred to as “guidance scaffolding”, supporting</w:delText>
        </w:r>
      </w:del>
      <w:r w:rsidRPr="00FF6A71">
        <w:t xml:space="preserve"> </w:t>
      </w:r>
      <w:del w:id="5723" w:author="pete jones" w:date="2022-04-01T15:10:00Z">
        <w:r w:rsidRPr="00FF6A71" w:rsidDel="00726256">
          <w:delText xml:space="preserve">the </w:delText>
        </w:r>
      </w:del>
      <w:r w:rsidRPr="00FF6A71">
        <w:t xml:space="preserve">processing and organisation of </w:t>
      </w:r>
      <w:del w:id="5724" w:author="pete jones" w:date="2022-04-01T15:09:00Z">
        <w:r w:rsidRPr="00FF6A71" w:rsidDel="00726256">
          <w:delText xml:space="preserve">new </w:delText>
        </w:r>
      </w:del>
      <w:ins w:id="5725" w:author="pete jones" w:date="2022-04-01T15:09:00Z">
        <w:r w:rsidR="00726256">
          <w:t>further</w:t>
        </w:r>
        <w:r w:rsidR="00726256" w:rsidRPr="00FF6A71">
          <w:t xml:space="preserve"> </w:t>
        </w:r>
      </w:ins>
      <w:r w:rsidRPr="00FF6A71">
        <w:t xml:space="preserve">information. </w:t>
      </w:r>
      <w:bookmarkStart w:id="5726" w:name="_Toc46498131"/>
    </w:p>
    <w:p w14:paraId="24276AC7" w14:textId="77777777" w:rsidR="00A33F88" w:rsidRPr="00FF6A71" w:rsidRDefault="001256A5" w:rsidP="005E63CC">
      <w:pPr>
        <w:rPr>
          <w:b/>
          <w:bCs/>
          <w:u w:val="single"/>
        </w:rPr>
      </w:pPr>
      <w:r w:rsidRPr="00FF6A71">
        <w:rPr>
          <w:b/>
          <w:bCs/>
          <w:u w:val="single"/>
        </w:rPr>
        <w:t>Constructivism</w:t>
      </w:r>
      <w:bookmarkEnd w:id="5726"/>
    </w:p>
    <w:p w14:paraId="09C0364E" w14:textId="27DEEA26" w:rsidR="00A33F88" w:rsidRPr="00FF6A71" w:rsidRDefault="001256A5" w:rsidP="001256A5">
      <w:r w:rsidRPr="00FF6A71">
        <w:lastRenderedPageBreak/>
        <w:t xml:space="preserve">Cognitivism influenced the third school of educational theory, constructivism. Based </w:t>
      </w:r>
      <w:del w:id="5727" w:author="pete jones" w:date="2022-03-30T08:41:00Z">
        <w:r w:rsidRPr="00FF6A71" w:rsidDel="009A23AC">
          <w:delText>up</w:delText>
        </w:r>
      </w:del>
      <w:r w:rsidRPr="00FF6A71">
        <w:t xml:space="preserve">on the </w:t>
      </w:r>
      <w:del w:id="5728" w:author="pete jones" w:date="2022-03-31T09:53:00Z">
        <w:r w:rsidRPr="00FF6A71" w:rsidDel="009E7D38">
          <w:delText xml:space="preserve">theory </w:delText>
        </w:r>
      </w:del>
      <w:ins w:id="5729" w:author="pete jones" w:date="2022-03-31T09:53:00Z">
        <w:r w:rsidR="009E7D38">
          <w:t>idea</w:t>
        </w:r>
        <w:r w:rsidR="009E7D38" w:rsidRPr="00FF6A71">
          <w:t xml:space="preserve"> </w:t>
        </w:r>
      </w:ins>
      <w:r w:rsidRPr="00FF6A71">
        <w:t>that lea</w:t>
      </w:r>
      <w:ins w:id="5730" w:author="pete jones" w:date="2022-03-30T08:41:00Z">
        <w:r w:rsidR="009A23AC">
          <w:t>r</w:t>
        </w:r>
      </w:ins>
      <w:r w:rsidRPr="00FF6A71">
        <w:t>ning takes place in a social environment</w:t>
      </w:r>
      <w:del w:id="5731" w:author="pete jones" w:date="2022-03-31T09:53:00Z">
        <w:r w:rsidRPr="00FF6A71" w:rsidDel="009E7D38">
          <w:delText xml:space="preserve">; </w:delText>
        </w:r>
      </w:del>
      <w:ins w:id="5732" w:author="pete jones" w:date="2022-03-31T09:53:00Z">
        <w:r w:rsidR="009E7D38">
          <w:t>,</w:t>
        </w:r>
        <w:r w:rsidR="009E7D38" w:rsidRPr="00FF6A71">
          <w:t xml:space="preserve"> </w:t>
        </w:r>
      </w:ins>
      <w:r w:rsidRPr="00FF6A71">
        <w:t xml:space="preserve">constructivism in learning environments aims to </w:t>
      </w:r>
      <w:r w:rsidR="000C2889" w:rsidRPr="00FF6A71">
        <w:t>provide</w:t>
      </w:r>
      <w:r w:rsidRPr="00FF6A71">
        <w:t xml:space="preserve"> </w:t>
      </w:r>
      <w:del w:id="5733" w:author="pete jones" w:date="2022-03-31T09:53:00Z">
        <w:r w:rsidRPr="00FF6A71" w:rsidDel="009E7D38">
          <w:delText xml:space="preserve">the </w:delText>
        </w:r>
      </w:del>
      <w:ins w:id="5734" w:author="pete jones" w:date="2022-03-31T09:53:00Z">
        <w:r w:rsidR="009E7D38">
          <w:t>a</w:t>
        </w:r>
        <w:r w:rsidR="009E7D38" w:rsidRPr="00FF6A71">
          <w:t xml:space="preserve"> </w:t>
        </w:r>
      </w:ins>
      <w:r w:rsidRPr="00FF6A71">
        <w:t>linking of theory to practice. Creating meaning from experience is core to constructivism theory</w:t>
      </w:r>
      <w:del w:id="5735" w:author="pete jones" w:date="2022-03-31T09:53:00Z">
        <w:r w:rsidRPr="00FF6A71" w:rsidDel="009E7D38">
          <w:delText xml:space="preserve">, </w:delText>
        </w:r>
        <w:r w:rsidR="00E737A7" w:rsidRPr="00FF6A71" w:rsidDel="009E7D38">
          <w:delText>and to</w:delText>
        </w:r>
      </w:del>
      <w:ins w:id="5736" w:author="pete jones" w:date="2022-03-31T09:53:00Z">
        <w:r w:rsidR="009E7D38">
          <w:t xml:space="preserve"> and</w:t>
        </w:r>
      </w:ins>
      <w:r w:rsidR="00E737A7" w:rsidRPr="00FF6A71">
        <w:t xml:space="preserve"> understand</w:t>
      </w:r>
      <w:ins w:id="5737" w:author="pete jones" w:date="2022-03-30T08:41:00Z">
        <w:r w:rsidR="009A23AC">
          <w:t>ing</w:t>
        </w:r>
      </w:ins>
      <w:r w:rsidR="00E737A7" w:rsidRPr="00FF6A71">
        <w:t xml:space="preserve"> how </w:t>
      </w:r>
      <w:r w:rsidRPr="00FF6A71">
        <w:t xml:space="preserve">knowledge construction </w:t>
      </w:r>
      <w:del w:id="5738" w:author="pete jones" w:date="2022-03-31T09:54:00Z">
        <w:r w:rsidR="00E737A7" w:rsidRPr="00FF6A71" w:rsidDel="009E7D38">
          <w:delText>takes place</w:delText>
        </w:r>
      </w:del>
      <w:ins w:id="5739" w:author="pete jones" w:date="2022-03-31T09:54:00Z">
        <w:r w:rsidR="009E7D38">
          <w:t>occurs</w:t>
        </w:r>
      </w:ins>
      <w:r w:rsidR="00E737A7" w:rsidRPr="00FF6A71">
        <w:t xml:space="preserve"> in the </w:t>
      </w:r>
      <w:del w:id="5740" w:author="pete jones" w:date="2022-03-31T09:54:00Z">
        <w:r w:rsidR="00E737A7" w:rsidRPr="00FF6A71" w:rsidDel="009E7D38">
          <w:delText>environment</w:delText>
        </w:r>
      </w:del>
      <w:ins w:id="5741" w:author="pete jones" w:date="2022-03-31T09:54:00Z">
        <w:r w:rsidR="009E7D38">
          <w:t>background</w:t>
        </w:r>
      </w:ins>
      <w:r w:rsidR="00E737A7" w:rsidRPr="00FF6A71">
        <w:t>. The design of the theoretical framework for the research must therefore take account of the following core principles of constructivism</w:t>
      </w:r>
      <w:del w:id="5742" w:author="pete jones" w:date="2022-03-31T09:54:00Z">
        <w:r w:rsidR="00E737A7" w:rsidRPr="00FF6A71" w:rsidDel="009E7D38">
          <w:delText>,</w:delText>
        </w:r>
      </w:del>
      <w:r w:rsidR="00E737A7" w:rsidRPr="00FF6A71">
        <w:t xml:space="preserve"> that learning i</w:t>
      </w:r>
      <w:ins w:id="5743" w:author="pete jones" w:date="2022-03-31T09:54:00Z">
        <w:r w:rsidR="009E7D38">
          <w:t>s</w:t>
        </w:r>
      </w:ins>
      <w:del w:id="5744" w:author="pete jones" w:date="2022-03-31T09:54:00Z">
        <w:r w:rsidR="00E737A7" w:rsidRPr="00FF6A71" w:rsidDel="009E7D38">
          <w:delText>s…</w:delText>
        </w:r>
      </w:del>
      <w:r w:rsidR="00E737A7" w:rsidRPr="00FF6A71">
        <w:t>:</w:t>
      </w:r>
    </w:p>
    <w:p w14:paraId="4E2B99E2" w14:textId="433BAC00" w:rsidR="00A33F88" w:rsidRPr="00FF6A71" w:rsidRDefault="000C2889" w:rsidP="0021440D">
      <w:pPr>
        <w:numPr>
          <w:ilvl w:val="0"/>
          <w:numId w:val="16"/>
        </w:numPr>
      </w:pPr>
      <w:r w:rsidRPr="00FF6A71">
        <w:t>p</w:t>
      </w:r>
      <w:r w:rsidR="001256A5" w:rsidRPr="00FF6A71">
        <w:t xml:space="preserve">rocessed via interactions with the environment, </w:t>
      </w:r>
    </w:p>
    <w:p w14:paraId="48FBF528" w14:textId="77777777" w:rsidR="00A33F88" w:rsidRPr="00FF6A71" w:rsidRDefault="001256A5" w:rsidP="0021440D">
      <w:pPr>
        <w:numPr>
          <w:ilvl w:val="0"/>
          <w:numId w:val="16"/>
        </w:numPr>
      </w:pPr>
      <w:r w:rsidRPr="00FF6A71">
        <w:t>in the mind of the individual and the sense that we make of the world,</w:t>
      </w:r>
    </w:p>
    <w:p w14:paraId="2093C5D9" w14:textId="77777777" w:rsidR="00A33F88" w:rsidRPr="00FF6A71" w:rsidRDefault="001256A5" w:rsidP="0021440D">
      <w:pPr>
        <w:numPr>
          <w:ilvl w:val="0"/>
          <w:numId w:val="16"/>
        </w:numPr>
      </w:pPr>
      <w:r w:rsidRPr="00FF6A71">
        <w:t xml:space="preserve">embedded in the culture and community in which we exist and the tools we use, </w:t>
      </w:r>
    </w:p>
    <w:p w14:paraId="7275B81D" w14:textId="77777777" w:rsidR="00A33F88" w:rsidRPr="00FF6A71" w:rsidRDefault="001256A5" w:rsidP="0021440D">
      <w:pPr>
        <w:numPr>
          <w:ilvl w:val="0"/>
          <w:numId w:val="16"/>
        </w:numPr>
      </w:pPr>
      <w:r w:rsidRPr="00FF6A71">
        <w:t xml:space="preserve">secured by relevant contexts, </w:t>
      </w:r>
    </w:p>
    <w:p w14:paraId="3FE9E32C" w14:textId="77777777" w:rsidR="00A33F88" w:rsidRPr="00FF6A71" w:rsidRDefault="001256A5" w:rsidP="0021440D">
      <w:pPr>
        <w:numPr>
          <w:ilvl w:val="0"/>
          <w:numId w:val="16"/>
        </w:numPr>
      </w:pPr>
      <w:r w:rsidRPr="00FF6A71">
        <w:t>stimulated by a question or need or desire to know.</w:t>
      </w:r>
      <w:bookmarkStart w:id="5745" w:name="_Toc46498132"/>
    </w:p>
    <w:p w14:paraId="10611AB8" w14:textId="77777777" w:rsidR="00A33F88" w:rsidRPr="00FF6A71" w:rsidRDefault="001256A5" w:rsidP="00CA00AA">
      <w:pPr>
        <w:rPr>
          <w:b/>
          <w:bCs/>
          <w:u w:val="single"/>
        </w:rPr>
      </w:pPr>
      <w:r w:rsidRPr="00FF6A71">
        <w:rPr>
          <w:b/>
          <w:bCs/>
          <w:u w:val="single"/>
        </w:rPr>
        <w:t>Problem-based learning</w:t>
      </w:r>
      <w:bookmarkEnd w:id="5745"/>
    </w:p>
    <w:p w14:paraId="1921711D" w14:textId="2095EFA3" w:rsidR="00A33F88" w:rsidRPr="00FF6A71" w:rsidRDefault="001256A5" w:rsidP="00C166F1">
      <w:r w:rsidRPr="00FF6A71">
        <w:t>Problem-based learning has origins in cognitivism and constructivism theory. Both argue that knowledge arises from the interaction of the mind with the world the mind encounters</w:t>
      </w:r>
      <w:del w:id="5746" w:author="pete jones" w:date="2022-03-31T09:54:00Z">
        <w:r w:rsidRPr="00FF6A71" w:rsidDel="009E7D38">
          <w:delText>,</w:delText>
        </w:r>
      </w:del>
      <w:r w:rsidRPr="00FF6A71">
        <w:t xml:space="preserve"> and the </w:t>
      </w:r>
      <w:del w:id="5747" w:author="pete jones" w:date="2022-03-31T09:55:00Z">
        <w:r w:rsidRPr="00FF6A71" w:rsidDel="009E7D38">
          <w:delText xml:space="preserve">theories </w:delText>
        </w:r>
      </w:del>
      <w:ins w:id="5748" w:author="pete jones" w:date="2022-03-31T09:55:00Z">
        <w:r w:rsidR="009E7D38">
          <w:t>idea</w:t>
        </w:r>
        <w:r w:rsidR="009E7D38" w:rsidRPr="00FF6A71">
          <w:t xml:space="preserve">s </w:t>
        </w:r>
      </w:ins>
      <w:r w:rsidRPr="00FF6A71">
        <w:t>of situated learning or cognition</w:t>
      </w:r>
      <w:del w:id="5749" w:author="pete jones" w:date="2022-03-31T09:55:00Z">
        <w:r w:rsidR="00123263" w:rsidRPr="00FF6A71" w:rsidDel="009E7D38">
          <w:delText>,</w:delText>
        </w:r>
      </w:del>
      <w:r w:rsidR="00123263" w:rsidRPr="00FF6A71">
        <w:t xml:space="preserve"> </w:t>
      </w:r>
      <w:r w:rsidR="00123263" w:rsidRPr="00312F59">
        <w:fldChar w:fldCharType="begin" w:fldLock="1"/>
      </w:r>
      <w:r w:rsidR="00F975C3" w:rsidRPr="00FF6A71">
        <w:instrText>ADDIN CSL_CITATION {"citationItems":[{"id":"ITEM-1","itemData":{"DOI":"10.1080/03043797.2014.895703","ISSN":"14695898","abstract":"This paper compares two models for reforming engineering education, problem/project-based learning (PBL), and conceive-design-implement-operate (CDIO), identifying and explaining similarities and differences. PBL and CDIO are defined and contrasted in terms of their history, community, definitions, curriculum design, relation to disciplines, engineering projects, and change strategy. The structured comparison is intended as an introduction for learning about any of these models. It also invites reflection to support the understanding and evolution of PBL and CDIO, and indicates specifically what the communities can learn from each other. It is noted that while the two approaches share many underlying values, they only partially overlap as strategies for educational reform. The conclusions are that practitioners have much to learn from each other’s experiences through a dialogue between the communities, and that PBL and CDIO can play compatible and mutually reinforcing roles, and thus can be fruitfully combined to reform engineering education.","author":[{"dropping-particle":"","family":"Edström","given":"Kristina","non-dropping-particle":"","parse-names":false,"suffix":""},{"dropping-particle":"","family":"Kolmos","given":"Anette","non-dropping-particle":"","parse-names":false,"suffix":""}],"container-title":"European Journal of Engineering Education","id":"ITEM-1","issue":"5","issued":{"date-parts":[["2014"]]},"page":"539-555","title":"PBL and CDIO: Complementary models for engineering education development","type":"article-journal","volume":"39"},"uris":["http://www.mendeley.com/documents/?uuid=769bb0a1-9309-4dd2-98e5-0bb217f216b6"]}],"mendeley":{"formattedCitation":"(Edström and Kolmos, 2014)","plainTextFormattedCitation":"(Edström and Kolmos, 2014)","previouslyFormattedCitation":"(Edström and Kolmos, 2014)"},"properties":{"noteIndex":0},"schema":"https://github.com/citation-style-language/schema/raw/master/csl-citation.json"}</w:instrText>
      </w:r>
      <w:r w:rsidR="00123263" w:rsidRPr="00312F59">
        <w:fldChar w:fldCharType="separate"/>
      </w:r>
      <w:r w:rsidR="00123263" w:rsidRPr="00FF6A71">
        <w:rPr>
          <w:noProof/>
        </w:rPr>
        <w:t>(Edström and Kolmos, 2014)</w:t>
      </w:r>
      <w:r w:rsidR="00123263" w:rsidRPr="00312F59">
        <w:fldChar w:fldCharType="end"/>
      </w:r>
      <w:r w:rsidRPr="00FF6A71">
        <w:t xml:space="preserve">. The theory argues that deep learning takes place best when embedded in contexts in which the learning would be applied. Unfortunately, most formal learning takes place lacking authentic context. When </w:t>
      </w:r>
      <w:del w:id="5750" w:author="pete jones" w:date="2022-03-31T09:55:00Z">
        <w:r w:rsidRPr="00FF6A71" w:rsidDel="009E7D38">
          <w:delText xml:space="preserve">applying </w:delText>
        </w:r>
      </w:del>
      <w:ins w:id="5751" w:author="pete jones" w:date="2022-03-31T09:55:00Z">
        <w:r w:rsidR="009E7D38">
          <w:t>us</w:t>
        </w:r>
        <w:r w:rsidR="009E7D38" w:rsidRPr="00FF6A71">
          <w:t xml:space="preserve">ing </w:t>
        </w:r>
      </w:ins>
      <w:r w:rsidRPr="00FF6A71">
        <w:t>a PBL method to learn</w:t>
      </w:r>
      <w:ins w:id="5752" w:author="pete jones" w:date="2022-03-31T09:56:00Z">
        <w:r w:rsidR="009E7D38">
          <w:t>,</w:t>
        </w:r>
      </w:ins>
      <w:del w:id="5753" w:author="pete jones" w:date="2022-03-31T09:56:00Z">
        <w:r w:rsidRPr="00FF6A71" w:rsidDel="009E7D38">
          <w:delText>ing</w:delText>
        </w:r>
      </w:del>
      <w:r w:rsidRPr="00FF6A71">
        <w:t xml:space="preserve"> the meaningful context is provided by the open-ended problem the learners a</w:t>
      </w:r>
      <w:del w:id="5754" w:author="pete jones" w:date="2022-03-31T09:56:00Z">
        <w:r w:rsidRPr="00FF6A71" w:rsidDel="009E7D38">
          <w:delText>re attempting</w:delText>
        </w:r>
      </w:del>
      <w:ins w:id="5755" w:author="pete jones" w:date="2022-03-31T09:56:00Z">
        <w:r w:rsidR="009E7D38">
          <w:t>ttempt</w:t>
        </w:r>
      </w:ins>
      <w:r w:rsidRPr="00FF6A71">
        <w:t xml:space="preserve"> to solve. Drawing on both situated cognition and constructivists</w:t>
      </w:r>
      <w:ins w:id="5756" w:author="pete jones" w:date="2022-03-30T08:41:00Z">
        <w:r w:rsidR="009A23AC">
          <w:t>'</w:t>
        </w:r>
      </w:ins>
      <w:r w:rsidRPr="00FF6A71">
        <w:t xml:space="preserve"> beliefs about learning as the basis for PBL is support</w:t>
      </w:r>
      <w:r w:rsidR="00CA00AA" w:rsidRPr="00FF6A71">
        <w:t>ed</w:t>
      </w:r>
      <w:r w:rsidRPr="00FF6A71">
        <w:t xml:space="preserve"> by the strong comparisons between the two </w:t>
      </w:r>
      <w:del w:id="5757" w:author="pete jones" w:date="2022-03-31T09:56:00Z">
        <w:r w:rsidRPr="00FF6A71" w:rsidDel="009E7D38">
          <w:delText>systems of belief</w:delText>
        </w:r>
      </w:del>
      <w:ins w:id="5758" w:author="pete jones" w:date="2022-03-31T09:56:00Z">
        <w:r w:rsidR="009E7D38">
          <w:t>belief systems</w:t>
        </w:r>
      </w:ins>
      <w:r w:rsidRPr="00FF6A71">
        <w:t>. A meaningful and integrated context for learning enables better retention and more transferable knowledge. Case studies are core to primary instructional techniques</w:t>
      </w:r>
      <w:ins w:id="5759" w:author="pete jones" w:date="2022-03-31T09:56:00Z">
        <w:r w:rsidR="009E7D38">
          <w:t>,</w:t>
        </w:r>
      </w:ins>
      <w:r w:rsidRPr="00FF6A71">
        <w:t xml:space="preserve"> but creating PBL case</w:t>
      </w:r>
      <w:del w:id="5760" w:author="pete jones" w:date="2022-03-30T08:41:00Z">
        <w:r w:rsidRPr="00FF6A71" w:rsidDel="009A23AC">
          <w:delText>-</w:delText>
        </w:r>
      </w:del>
      <w:ins w:id="5761" w:author="pete jones" w:date="2022-03-30T08:41:00Z">
        <w:r w:rsidR="009A23AC">
          <w:t xml:space="preserve"> </w:t>
        </w:r>
      </w:ins>
      <w:r w:rsidRPr="00FF6A71">
        <w:t xml:space="preserve">studies for individuals and team activities can be </w:t>
      </w:r>
      <w:del w:id="5762" w:author="pete jones" w:date="2022-03-30T08:41:00Z">
        <w:r w:rsidRPr="00FF6A71" w:rsidDel="009A23AC">
          <w:delText xml:space="preserve">time </w:delText>
        </w:r>
      </w:del>
      <w:ins w:id="5763" w:author="pete jones" w:date="2022-03-30T08:41:00Z">
        <w:r w:rsidR="009A23AC" w:rsidRPr="00FF6A71">
          <w:t>time</w:t>
        </w:r>
        <w:r w:rsidR="009A23AC">
          <w:t>-</w:t>
        </w:r>
      </w:ins>
      <w:r w:rsidRPr="00FF6A71">
        <w:t xml:space="preserve">consuming </w:t>
      </w:r>
      <w:del w:id="5764" w:author="pete jones" w:date="2022-03-31T09:56:00Z">
        <w:r w:rsidRPr="00FF6A71" w:rsidDel="009E7D38">
          <w:delText xml:space="preserve">to prepare </w:delText>
        </w:r>
      </w:del>
      <w:r w:rsidRPr="00FF6A71">
        <w:t>and often require more effort to complete the tasks. Although a PBL activity is open-ended and usually has no definitive solution</w:t>
      </w:r>
      <w:r w:rsidR="00C166F1" w:rsidRPr="00FF6A71">
        <w:t xml:space="preserve">, such activities </w:t>
      </w:r>
      <w:r w:rsidRPr="00FF6A71">
        <w:t xml:space="preserve">must still be SMART (specific, measurable, achievable, realistic, and </w:t>
      </w:r>
      <w:del w:id="5765" w:author="pete jones" w:date="2022-03-30T08:41:00Z">
        <w:r w:rsidRPr="00FF6A71" w:rsidDel="009A23AC">
          <w:delText xml:space="preserve">time </w:delText>
        </w:r>
      </w:del>
      <w:ins w:id="5766" w:author="pete jones" w:date="2022-03-30T08:41:00Z">
        <w:r w:rsidR="009A23AC" w:rsidRPr="00FF6A71">
          <w:t>time</w:t>
        </w:r>
        <w:r w:rsidR="009A23AC">
          <w:t>-</w:t>
        </w:r>
      </w:ins>
      <w:r w:rsidRPr="00FF6A71">
        <w:t xml:space="preserve">bound). </w:t>
      </w:r>
      <w:bookmarkStart w:id="5767" w:name="_Toc46498133"/>
    </w:p>
    <w:p w14:paraId="1223EC42" w14:textId="77777777" w:rsidR="00A33F88" w:rsidRPr="00FF6A71" w:rsidRDefault="001256A5" w:rsidP="00C166F1">
      <w:pPr>
        <w:rPr>
          <w:b/>
          <w:bCs/>
          <w:u w:val="single"/>
        </w:rPr>
      </w:pPr>
      <w:r w:rsidRPr="00FF6A71">
        <w:rPr>
          <w:b/>
          <w:bCs/>
          <w:u w:val="single"/>
        </w:rPr>
        <w:lastRenderedPageBreak/>
        <w:t>Gamification</w:t>
      </w:r>
      <w:bookmarkEnd w:id="5767"/>
    </w:p>
    <w:p w14:paraId="776A63BD" w14:textId="718C2C6F" w:rsidR="00A33F88" w:rsidRPr="00FF6A71" w:rsidRDefault="001256A5" w:rsidP="001256A5">
      <w:r w:rsidRPr="00FF6A71">
        <w:t xml:space="preserve">Cognitive learning methods often cite the use of games as a motivational construct. </w:t>
      </w:r>
      <w:del w:id="5768" w:author="pete jones" w:date="2022-03-31T09:57:00Z">
        <w:r w:rsidRPr="00FF6A71" w:rsidDel="009E7D38">
          <w:delText>The use of games in formative education is</w:delText>
        </w:r>
      </w:del>
      <w:ins w:id="5769" w:author="pete jones" w:date="2022-03-31T09:57:00Z">
        <w:r w:rsidR="009E7D38">
          <w:t>Games in formative education are</w:t>
        </w:r>
      </w:ins>
      <w:r w:rsidRPr="00FF6A71">
        <w:t xml:space="preserve"> </w:t>
      </w:r>
      <w:del w:id="5770" w:author="pete jones" w:date="2022-03-31T09:57:00Z">
        <w:r w:rsidRPr="00FF6A71" w:rsidDel="009E7D38">
          <w:delText>very common</w:delText>
        </w:r>
      </w:del>
      <w:ins w:id="5771" w:author="pete jones" w:date="2022-03-31T09:57:00Z">
        <w:r w:rsidR="009E7D38">
          <w:t>widespread</w:t>
        </w:r>
      </w:ins>
      <w:r w:rsidRPr="00FF6A71">
        <w:t xml:space="preserve"> but rarely deployed in a higher education environment</w:t>
      </w:r>
      <w:ins w:id="5772" w:author="pete jones" w:date="2022-03-31T09:57:00Z">
        <w:r w:rsidR="009E7D38">
          <w:t>. Still,</w:t>
        </w:r>
      </w:ins>
      <w:del w:id="5773" w:author="pete jones" w:date="2022-03-31T09:57:00Z">
        <w:r w:rsidRPr="00FF6A71" w:rsidDel="009E7D38">
          <w:delText xml:space="preserve"> but</w:delText>
        </w:r>
      </w:del>
      <w:r w:rsidRPr="00FF6A71">
        <w:t xml:space="preserve"> </w:t>
      </w:r>
      <w:del w:id="5774" w:author="pete jones" w:date="2022-04-01T15:09:00Z">
        <w:r w:rsidRPr="00FF6A71" w:rsidDel="00726256">
          <w:delText>the expansion of</w:delText>
        </w:r>
      </w:del>
      <w:ins w:id="5775" w:author="pete jones" w:date="2022-04-01T15:09:00Z">
        <w:r w:rsidR="00726256">
          <w:t>expanding</w:t>
        </w:r>
      </w:ins>
      <w:r w:rsidRPr="00FF6A71">
        <w:t xml:space="preserve"> the method into gamification</w:t>
      </w:r>
      <w:del w:id="5776" w:author="pete jones" w:date="2022-03-31T09:57:00Z">
        <w:r w:rsidRPr="00FF6A71" w:rsidDel="009E7D38">
          <w:delText>,</w:delText>
        </w:r>
      </w:del>
      <w:r w:rsidRPr="00FF6A71">
        <w:t xml:space="preserve"> or </w:t>
      </w:r>
      <w:del w:id="5777" w:author="pete jones" w:date="2022-03-31T09:57:00Z">
        <w:r w:rsidRPr="00FF6A71" w:rsidDel="009E7D38">
          <w:delText>the use of game principles in a non-game context does resonate</w:delText>
        </w:r>
      </w:del>
      <w:ins w:id="5778" w:author="pete jones" w:date="2022-03-31T09:57:00Z">
        <w:r w:rsidR="009E7D38">
          <w:t>game principles in a non-game context resonates</w:t>
        </w:r>
      </w:ins>
      <w:r w:rsidRPr="00FF6A71">
        <w:t xml:space="preserve"> with a PBL approach to learning. For example, the gamification of a case</w:t>
      </w:r>
      <w:del w:id="5779" w:author="pete jones" w:date="2022-03-30T08:42:00Z">
        <w:r w:rsidRPr="00FF6A71" w:rsidDel="009A23AC">
          <w:delText>-</w:delText>
        </w:r>
      </w:del>
      <w:ins w:id="5780" w:author="pete jones" w:date="2022-03-30T08:42:00Z">
        <w:r w:rsidR="009A23AC">
          <w:t xml:space="preserve"> </w:t>
        </w:r>
      </w:ins>
      <w:r w:rsidRPr="00FF6A71">
        <w:t xml:space="preserve">study may support a competitive edge to a task and has been shown to improve and sustain engagement in academic </w:t>
      </w:r>
      <w:del w:id="5781" w:author="pete jones" w:date="2022-03-31T09:58:00Z">
        <w:r w:rsidRPr="00FF6A71" w:rsidDel="009E7D38">
          <w:delText>tasks</w:delText>
        </w:r>
      </w:del>
      <w:ins w:id="5782" w:author="pete jones" w:date="2022-03-31T09:58:00Z">
        <w:r w:rsidR="009E7D38">
          <w:t>assignment</w:t>
        </w:r>
        <w:r w:rsidR="009E7D38" w:rsidRPr="00FF6A71">
          <w:t>s</w:t>
        </w:r>
      </w:ins>
      <w:r w:rsidRPr="00FF6A71">
        <w:t>.</w:t>
      </w:r>
    </w:p>
    <w:p w14:paraId="480A402A" w14:textId="6A06C3B8" w:rsidR="00A33F88" w:rsidRPr="00FF6A71" w:rsidRDefault="001256A5" w:rsidP="001256A5">
      <w:r w:rsidRPr="00FF6A71">
        <w:t>Although there is evidence of the popularity of online game</w:t>
      </w:r>
      <w:r w:rsidR="000C2889" w:rsidRPr="00FF6A71">
        <w:t xml:space="preserve"> </w:t>
      </w:r>
      <w:r w:rsidRPr="00FF6A71">
        <w:t>playing</w:t>
      </w:r>
      <w:ins w:id="5783" w:author="pete jones" w:date="2022-03-31T09:58:00Z">
        <w:r w:rsidR="009E7D38">
          <w:t>,</w:t>
        </w:r>
      </w:ins>
      <w:r w:rsidRPr="00FF6A71">
        <w:t xml:space="preserve"> it is a little more </w:t>
      </w:r>
      <w:del w:id="5784" w:author="pete jones" w:date="2022-03-31T09:58:00Z">
        <w:r w:rsidRPr="00FF6A71" w:rsidDel="009E7D38">
          <w:delText xml:space="preserve">difficult </w:delText>
        </w:r>
      </w:del>
      <w:ins w:id="5785" w:author="pete jones" w:date="2022-03-31T09:58:00Z">
        <w:r w:rsidR="009E7D38">
          <w:t>challenging</w:t>
        </w:r>
        <w:r w:rsidR="009E7D38" w:rsidRPr="00FF6A71">
          <w:t xml:space="preserve"> </w:t>
        </w:r>
      </w:ins>
      <w:r w:rsidRPr="00FF6A71">
        <w:t>to accept that a vision of the future suggests that our personal and work lives will become increasingly “playful”</w:t>
      </w:r>
      <w:del w:id="5786" w:author="pete jones" w:date="2022-03-31T09:58:00Z">
        <w:r w:rsidRPr="00FF6A71" w:rsidDel="009E7D38">
          <w:delText>. A</w:delText>
        </w:r>
      </w:del>
      <w:ins w:id="5787" w:author="pete jones" w:date="2022-03-31T09:58:00Z">
        <w:r w:rsidR="009E7D38">
          <w:t>. That is a</w:t>
        </w:r>
      </w:ins>
      <w:r w:rsidRPr="00FF6A71">
        <w:t xml:space="preserve"> world where we solve problems with mass-collaborative game-like experiences. There is little evidence from theoretical or practical research to support the notion of gameful design of educational activities. However, a relevant study exploring solutions to engage more students in STEM domains examined the effects of gamification to enhance learning performance. In addition to </w:t>
      </w:r>
      <w:del w:id="5788" w:author="pete jones" w:date="2022-03-31T09:58:00Z">
        <w:r w:rsidRPr="00FF6A71" w:rsidDel="009E7D38">
          <w:delText xml:space="preserve">the use of </w:delText>
        </w:r>
      </w:del>
      <w:r w:rsidRPr="00FF6A71">
        <w:t>leader</w:t>
      </w:r>
      <w:ins w:id="5789" w:author="pete jones" w:date="2022-04-05T11:08:00Z">
        <w:r w:rsidR="00FE3061">
          <w:t>-</w:t>
        </w:r>
      </w:ins>
      <w:del w:id="5790" w:author="pete jones" w:date="2022-03-30T08:42:00Z">
        <w:r w:rsidRPr="00FF6A71" w:rsidDel="00581A32">
          <w:delText>-</w:delText>
        </w:r>
      </w:del>
      <w:r w:rsidRPr="00FF6A71">
        <w:t>boards</w:t>
      </w:r>
      <w:ins w:id="5791" w:author="pete jones" w:date="2022-03-30T08:42:00Z">
        <w:r w:rsidR="009A23AC">
          <w:t>,</w:t>
        </w:r>
      </w:ins>
      <w:r w:rsidRPr="00FF6A71">
        <w:t xml:space="preserve"> the study also accounted for other variables, such as intrinsic motivation, self‐efficacy, engagement, and background variables, such as sex, previous gaming experience, and undergraduate major. The study concluded that “favourable indicators for gamification might be a promising approach to promote STEM programs” </w:t>
      </w:r>
      <w:r w:rsidRPr="00312F59">
        <w:fldChar w:fldCharType="begin" w:fldLock="1"/>
      </w:r>
      <w:r w:rsidR="009E47AD">
        <w:instrText>ADDIN CSL_CITATION {"citationItems":[{"id":"ITEM-1","itemData":{"DOI":"10.1002/cae.12116","ISSN":"1061-3773","abstract":"Universities are looking for solutions to engage more students in STEM domains and enhance their learning performance (LP). In this context, gamification is put forward as a solution to achieve this aim. The present study examined the effect of gamification – building on leaderboards - on LP. Furthermore, mediating variables, such as intrinsic motivation, self-efficacy, engagement, and background variables, such as sex, previous gaming experience, and undergraduate major, were considered. A pretest-posttest quasi-experimental design with an experimental and a control condition was set up (n = 89) in an Introductory Computer Programming course. We observed a significant improvement in the LP of students in the gamified condition. However, no interaction effect was detected, due to mediating and background variables. The high learning gain is a favorable indicator that gamification might be a promising approach to promote STEM programs.","author":[{"dropping-particle":"","family":"Ortiz‐Rojas","given":"Margarita","non-dropping-particle":"","parse-names":false,"suffix":""},{"dropping-particle":"","family":"Chiluiza","given":"Katherine","non-dropping-particle":"","parse-names":false,"suffix":""},{"dropping-particle":"","family":"Valcke","given":"Martin","non-dropping-particle":"","parse-names":false,"suffix":""}],"container-title":"Computer Applications in Engineering Education","id":"ITEM-1","issue":"4","issued":{"date-parts":[["2019","7","9"]]},"page":"777-788","publisher":"John Wiley and Sons Inc.","title":"Gamification through leaderboards: An empirical study in engineering education","type":"article-journal","volume":"27"},"locator":"785","uris":["http://www.mendeley.com/documents/?uuid=2f77bcb2-6c2d-30ac-ad7a-f5fdd342b9ee"]}],"mendeley":{"formattedCitation":"(Ortiz‐Rojas, Chiluiza and Valcke, 2019, p. 785)","plainTextFormattedCitation":"(Ortiz‐Rojas, Chiluiza and Valcke, 2019, p. 785)","previouslyFormattedCitation":"(Ortiz‐Rojas, Chiluiza and Valcke, 2019, p. 785)"},"properties":{"noteIndex":0},"schema":"https://github.com/citation-style-language/schema/raw/master/csl-citation.json"}</w:instrText>
      </w:r>
      <w:r w:rsidRPr="00312F59">
        <w:fldChar w:fldCharType="separate"/>
      </w:r>
      <w:r w:rsidR="009E47AD" w:rsidRPr="009E47AD">
        <w:rPr>
          <w:noProof/>
        </w:rPr>
        <w:t>(Ortiz‐Rojas, Chiluiza and Valcke, 2019, p. 785)</w:t>
      </w:r>
      <w:r w:rsidRPr="00312F59">
        <w:fldChar w:fldCharType="end"/>
      </w:r>
      <w:r w:rsidRPr="00FF6A71">
        <w:t>.</w:t>
      </w:r>
    </w:p>
    <w:p w14:paraId="6C973425" w14:textId="2C9CD33F" w:rsidR="00A33F88" w:rsidRPr="00FF6A71" w:rsidRDefault="001256A5" w:rsidP="001256A5">
      <w:r w:rsidRPr="00FF6A71">
        <w:t>The abstract concepts of game design methods, such as those used in the Ortiz-Rojas study</w:t>
      </w:r>
      <w:ins w:id="5792" w:author="pete jones" w:date="2022-03-31T09:59:00Z">
        <w:r w:rsidR="009E7D38">
          <w:t>,</w:t>
        </w:r>
      </w:ins>
      <w:r w:rsidRPr="00FF6A71">
        <w:t xml:space="preserve"> can be </w:t>
      </w:r>
      <w:del w:id="5793" w:author="pete jones" w:date="2022-03-30T08:42:00Z">
        <w:r w:rsidRPr="00FF6A71" w:rsidDel="00581A32">
          <w:delText xml:space="preserve">clearly </w:delText>
        </w:r>
      </w:del>
      <w:r w:rsidRPr="00FF6A71">
        <w:t>demonstrated through the principles of behaviourism established by Skinner</w:t>
      </w:r>
      <w:del w:id="5794" w:author="pete jones" w:date="2022-03-31T09:59:00Z">
        <w:r w:rsidRPr="00FF6A71" w:rsidDel="009E7D38">
          <w:delText>,</w:delText>
        </w:r>
      </w:del>
      <w:r w:rsidRPr="00FF6A71">
        <w:t xml:space="preserve"> et</w:t>
      </w:r>
      <w:del w:id="5795" w:author="pete jones" w:date="2022-03-31T09:59:00Z">
        <w:r w:rsidRPr="00FF6A71" w:rsidDel="009E7D38">
          <w:delText>.</w:delText>
        </w:r>
      </w:del>
      <w:ins w:id="5796" w:author="pete jones" w:date="2022-03-31T09:59:00Z">
        <w:r w:rsidR="009E7D38">
          <w:t xml:space="preserve"> </w:t>
        </w:r>
      </w:ins>
      <w:r w:rsidRPr="00FF6A71">
        <w:t>al. Technology is very good at monitoring progress</w:t>
      </w:r>
      <w:ins w:id="5797" w:author="pete jones" w:date="2022-03-31T09:59:00Z">
        <w:r w:rsidR="009E7D38">
          <w:t>,</w:t>
        </w:r>
      </w:ins>
      <w:r w:rsidRPr="00FF6A71">
        <w:t xml:space="preserve"> providing timely and precise feedback and rewards. </w:t>
      </w:r>
      <w:del w:id="5798" w:author="pete jones" w:date="2022-03-31T09:59:00Z">
        <w:r w:rsidRPr="00FF6A71" w:rsidDel="009E7D38">
          <w:delText xml:space="preserve">Many </w:delText>
        </w:r>
      </w:del>
      <w:ins w:id="5799" w:author="pete jones" w:date="2022-03-31T09:59:00Z">
        <w:r w:rsidR="009E7D38">
          <w:t>However, m</w:t>
        </w:r>
        <w:r w:rsidR="009E7D38" w:rsidRPr="00FF6A71">
          <w:t xml:space="preserve">any </w:t>
        </w:r>
      </w:ins>
      <w:r w:rsidRPr="00FF6A71">
        <w:t xml:space="preserve">online services have not been slow to recognise how technology and gamification can be integrated to modify behaviour using strict patterns of highly structured behaviour management, feedback loops, and reward mechanisms to </w:t>
      </w:r>
      <w:del w:id="5800" w:author="pete jones" w:date="2022-03-30T08:42:00Z">
        <w:r w:rsidRPr="00FF6A71" w:rsidDel="00581A32">
          <w:delText xml:space="preserve">effect </w:delText>
        </w:r>
      </w:del>
      <w:ins w:id="5801" w:author="pete jones" w:date="2022-03-30T08:42:00Z">
        <w:r w:rsidR="00581A32">
          <w:t>a</w:t>
        </w:r>
        <w:r w:rsidR="00581A32" w:rsidRPr="00FF6A71">
          <w:t xml:space="preserve">ffect </w:t>
        </w:r>
      </w:ins>
      <w:r w:rsidRPr="00FF6A71">
        <w:t>“player/customer” behaviour. Providing the player is participating (</w:t>
      </w:r>
      <w:r w:rsidR="00166BBC" w:rsidRPr="00FF6A71">
        <w:t>i.e.,</w:t>
      </w:r>
      <w:r w:rsidRPr="00FF6A71">
        <w:t xml:space="preserve"> not spectating)</w:t>
      </w:r>
      <w:ins w:id="5802" w:author="pete jones" w:date="2022-03-31T10:00:00Z">
        <w:r w:rsidR="009E7D38">
          <w:t>,</w:t>
        </w:r>
      </w:ins>
      <w:r w:rsidRPr="00FF6A71">
        <w:t xml:space="preserve"> games are addictive due to their designed-in ability to carefully structure our navigation and basic motivational impulses for positive reward and innate competitiveness.</w:t>
      </w:r>
    </w:p>
    <w:p w14:paraId="2C61F9C9" w14:textId="6CADC62F" w:rsidR="00A33F88" w:rsidRPr="00FF6A71" w:rsidRDefault="001256A5" w:rsidP="00C166F1">
      <w:r w:rsidRPr="00FF6A71">
        <w:lastRenderedPageBreak/>
        <w:t>The game generally has two fundamental elements, the mechanics</w:t>
      </w:r>
      <w:del w:id="5803" w:author="pete jones" w:date="2022-03-31T10:00:00Z">
        <w:r w:rsidRPr="00FF6A71" w:rsidDel="009E7D38">
          <w:delText>,</w:delText>
        </w:r>
      </w:del>
      <w:r w:rsidRPr="00FF6A71">
        <w:t xml:space="preserve"> and the gestures. Mechanics are the operation</w:t>
      </w:r>
      <w:ins w:id="5804" w:author="pete jones" w:date="2022-03-30T08:42:00Z">
        <w:r w:rsidR="00581A32">
          <w:t>al</w:t>
        </w:r>
      </w:ins>
      <w:r w:rsidRPr="00FF6A71">
        <w:t xml:space="preserve"> elements that produce the experience, terror, hope, fascination, etc. </w:t>
      </w:r>
      <w:del w:id="5805" w:author="pete jones" w:date="2022-03-31T10:00:00Z">
        <w:r w:rsidRPr="00FF6A71" w:rsidDel="009E7D38">
          <w:delText xml:space="preserve">Whereas </w:delText>
        </w:r>
      </w:del>
      <w:ins w:id="5806" w:author="pete jones" w:date="2022-03-31T10:00:00Z">
        <w:r w:rsidR="009E7D38">
          <w:t>At the same time,</w:t>
        </w:r>
        <w:r w:rsidR="009E7D38" w:rsidRPr="00FF6A71">
          <w:t xml:space="preserve"> </w:t>
        </w:r>
      </w:ins>
      <w:r w:rsidRPr="00FF6A71">
        <w:t xml:space="preserve">the gestures provide </w:t>
      </w:r>
      <w:ins w:id="5807" w:author="pete jones" w:date="2022-03-30T08:42:00Z">
        <w:r w:rsidR="00581A32">
          <w:t xml:space="preserve">the </w:t>
        </w:r>
      </w:ins>
      <w:r w:rsidRPr="00FF6A71">
        <w:t>structure through points and levels</w:t>
      </w:r>
      <w:r w:rsidR="00C166F1" w:rsidRPr="00FF6A71">
        <w:t xml:space="preserve"> to support the</w:t>
      </w:r>
      <w:r w:rsidRPr="00FF6A71">
        <w:t xml:space="preserve"> measur</w:t>
      </w:r>
      <w:r w:rsidR="00C166F1" w:rsidRPr="00FF6A71">
        <w:t>ement of</w:t>
      </w:r>
      <w:r w:rsidRPr="00FF6A71">
        <w:t xml:space="preserve"> progress. </w:t>
      </w:r>
      <w:del w:id="5808" w:author="pete jones" w:date="2022-03-31T10:01:00Z">
        <w:r w:rsidRPr="00FF6A71" w:rsidDel="009E7D38">
          <w:delText xml:space="preserve">Designing </w:delText>
        </w:r>
      </w:del>
      <w:ins w:id="5809" w:author="pete jones" w:date="2022-03-31T10:01:00Z">
        <w:r w:rsidR="009E7D38">
          <w:t>Unfortunately, d</w:t>
        </w:r>
        <w:r w:rsidR="009E7D38" w:rsidRPr="00FF6A71">
          <w:t xml:space="preserve">esigning </w:t>
        </w:r>
      </w:ins>
      <w:r w:rsidRPr="00FF6A71">
        <w:t>and producing games is a time consuming and expensive exercise</w:t>
      </w:r>
      <w:ins w:id="5810" w:author="pete jones" w:date="2022-03-31T10:01:00Z">
        <w:r w:rsidR="009E7D38">
          <w:t>. The process</w:t>
        </w:r>
      </w:ins>
      <w:del w:id="5811" w:author="pete jones" w:date="2022-03-31T10:01:00Z">
        <w:r w:rsidRPr="00FF6A71" w:rsidDel="009E7D38">
          <w:delText xml:space="preserve"> that</w:delText>
        </w:r>
      </w:del>
      <w:r w:rsidRPr="00FF6A71">
        <w:t xml:space="preserve"> require</w:t>
      </w:r>
      <w:ins w:id="5812" w:author="pete jones" w:date="2022-03-30T08:42:00Z">
        <w:r w:rsidR="00581A32">
          <w:t>s</w:t>
        </w:r>
      </w:ins>
      <w:r w:rsidRPr="00FF6A71">
        <w:t xml:space="preserve"> constant updating and refreshing, which is possibly why their adoption into undergraduate programmes is minimal</w:t>
      </w:r>
      <w:del w:id="5813" w:author="pete jones" w:date="2022-03-31T10:01:00Z">
        <w:r w:rsidRPr="00FF6A71" w:rsidDel="009E7D38">
          <w:delText xml:space="preserve">, </w:delText>
        </w:r>
      </w:del>
      <w:ins w:id="5814" w:author="pete jones" w:date="2022-03-31T10:01:00Z">
        <w:r w:rsidR="009E7D38">
          <w:t>;</w:t>
        </w:r>
        <w:r w:rsidR="009E7D38" w:rsidRPr="00FF6A71">
          <w:t xml:space="preserve"> </w:t>
        </w:r>
      </w:ins>
      <w:r w:rsidRPr="00FF6A71">
        <w:t xml:space="preserve">even the effort to gamify coursework by leader boards has a limited shelf life for such a </w:t>
      </w:r>
      <w:del w:id="5815" w:author="pete jones" w:date="2022-03-31T10:01:00Z">
        <w:r w:rsidRPr="00FF6A71" w:rsidDel="009E7D38">
          <w:delText xml:space="preserve">large </w:delText>
        </w:r>
      </w:del>
      <w:ins w:id="5816" w:author="pete jones" w:date="2022-03-31T10:01:00Z">
        <w:r w:rsidR="009E7D38">
          <w:t>significant</w:t>
        </w:r>
        <w:r w:rsidR="009E7D38" w:rsidRPr="00FF6A71">
          <w:t xml:space="preserve"> </w:t>
        </w:r>
      </w:ins>
      <w:r w:rsidRPr="00FF6A71">
        <w:t xml:space="preserve">outlay in </w:t>
      </w:r>
      <w:ins w:id="5817" w:author="pete jones" w:date="2022-03-30T08:43:00Z">
        <w:r w:rsidR="00581A32">
          <w:t xml:space="preserve">the </w:t>
        </w:r>
      </w:ins>
      <w:r w:rsidRPr="00FF6A71">
        <w:t xml:space="preserve">effort. </w:t>
      </w:r>
      <w:del w:id="5818" w:author="pete jones" w:date="2022-03-31T10:02:00Z">
        <w:r w:rsidRPr="00FF6A71" w:rsidDel="009E7D38">
          <w:delText>Even so t</w:delText>
        </w:r>
      </w:del>
      <w:ins w:id="5819" w:author="pete jones" w:date="2022-03-31T10:02:00Z">
        <w:r w:rsidR="009E7D38">
          <w:t>T</w:t>
        </w:r>
      </w:ins>
      <w:r w:rsidRPr="00FF6A71">
        <w:t>he concept could be integrated with PBL case</w:t>
      </w:r>
      <w:del w:id="5820" w:author="pete jones" w:date="2022-03-30T08:43:00Z">
        <w:r w:rsidRPr="00FF6A71" w:rsidDel="00581A32">
          <w:delText>-</w:delText>
        </w:r>
      </w:del>
      <w:ins w:id="5821" w:author="pete jones" w:date="2022-03-30T08:43:00Z">
        <w:r w:rsidR="00581A32">
          <w:t xml:space="preserve"> </w:t>
        </w:r>
      </w:ins>
      <w:r w:rsidRPr="00FF6A71">
        <w:t>studies to enhance motivation</w:t>
      </w:r>
      <w:del w:id="5822" w:author="pete jones" w:date="2022-03-31T10:02:00Z">
        <w:r w:rsidRPr="00FF6A71" w:rsidDel="009E7D38">
          <w:delText xml:space="preserve">, </w:delText>
        </w:r>
      </w:del>
      <w:ins w:id="5823" w:author="pete jones" w:date="2022-03-31T10:02:00Z">
        <w:r w:rsidR="009E7D38">
          <w:t>;</w:t>
        </w:r>
        <w:r w:rsidR="009E7D38" w:rsidRPr="00FF6A71">
          <w:t xml:space="preserve"> </w:t>
        </w:r>
      </w:ins>
      <w:r w:rsidRPr="00FF6A71">
        <w:t>it is a question of balancing the returns on investment.</w:t>
      </w:r>
      <w:r w:rsidR="00C166F1" w:rsidRPr="00FF6A71">
        <w:t xml:space="preserve"> </w:t>
      </w:r>
      <w:bookmarkStart w:id="5824" w:name="_Toc46498134"/>
    </w:p>
    <w:p w14:paraId="06DE2103" w14:textId="77777777" w:rsidR="00A33F88" w:rsidRPr="00FF6A71" w:rsidRDefault="001256A5" w:rsidP="00C166F1">
      <w:pPr>
        <w:rPr>
          <w:b/>
          <w:bCs/>
          <w:u w:val="single"/>
        </w:rPr>
      </w:pPr>
      <w:r w:rsidRPr="00FF6A71">
        <w:rPr>
          <w:b/>
          <w:bCs/>
          <w:u w:val="single"/>
        </w:rPr>
        <w:t>Change, motivation, and engagement</w:t>
      </w:r>
      <w:bookmarkEnd w:id="5824"/>
    </w:p>
    <w:p w14:paraId="48629C58" w14:textId="2918D17A" w:rsidR="00A33F88" w:rsidRPr="00FF6A71" w:rsidRDefault="001256A5" w:rsidP="001256A5">
      <w:r w:rsidRPr="00FF6A71">
        <w:t>The experimental environment of this research is the technical computer learning laboratory. In many institutions</w:t>
      </w:r>
      <w:ins w:id="5825" w:author="pete jones" w:date="2022-03-31T10:02:00Z">
        <w:r w:rsidR="009E7D38">
          <w:t>,</w:t>
        </w:r>
      </w:ins>
      <w:r w:rsidRPr="00FF6A71">
        <w:t xml:space="preserve"> this environment has driven changes in several learning principles and methods of instruction over the last two decades, embracing important underlying characteristics of active, student-centred, collaborative, experiential, and problem-based learning. With space at a premium</w:t>
      </w:r>
      <w:ins w:id="5826" w:author="pete jones" w:date="2022-03-30T08:43:00Z">
        <w:r w:rsidR="00581A32">
          <w:t>,</w:t>
        </w:r>
      </w:ins>
      <w:r w:rsidRPr="00FF6A71">
        <w:t xml:space="preserve"> these learning spaces are used as extensions to traditional formal lecturing facilities</w:t>
      </w:r>
      <w:del w:id="5827" w:author="pete jones" w:date="2022-03-31T10:02:00Z">
        <w:r w:rsidRPr="00FF6A71" w:rsidDel="009E7D38">
          <w:delText>,</w:delText>
        </w:r>
      </w:del>
      <w:r w:rsidRPr="00FF6A71">
        <w:t xml:space="preserve"> or as examination rooms to invigilate electronic assessments. The technology is often used within a </w:t>
      </w:r>
      <w:del w:id="5828" w:author="pete jones" w:date="2022-03-31T10:02:00Z">
        <w:r w:rsidRPr="00FF6A71" w:rsidDel="009E7D38">
          <w:delText xml:space="preserve">traditional </w:delText>
        </w:r>
      </w:del>
      <w:ins w:id="5829" w:author="pete jones" w:date="2022-03-31T10:02:00Z">
        <w:r w:rsidR="009E7D38">
          <w:t>conven</w:t>
        </w:r>
        <w:r w:rsidR="009E7D38" w:rsidRPr="00FF6A71">
          <w:t xml:space="preserve">tional </w:t>
        </w:r>
      </w:ins>
      <w:r w:rsidRPr="00FF6A71">
        <w:t xml:space="preserve">learning strategy to facilitate demonstrations where students practice </w:t>
      </w:r>
      <w:del w:id="5830" w:author="pete jones" w:date="2022-03-30T08:43:00Z">
        <w:r w:rsidRPr="00FF6A71" w:rsidDel="00581A32">
          <w:delText xml:space="preserve">on </w:delText>
        </w:r>
      </w:del>
      <w:r w:rsidRPr="00FF6A71">
        <w:t xml:space="preserve">prepared exercises. Mastery of the technology and integration with principles and theory is undertaken external to demonstration lectures and guided tutoring to </w:t>
      </w:r>
      <w:ins w:id="5831" w:author="pete jones" w:date="2022-03-30T08:43:00Z">
        <w:r w:rsidR="00581A32">
          <w:t xml:space="preserve">a </w:t>
        </w:r>
      </w:ins>
      <w:r w:rsidRPr="00FF6A71">
        <w:t xml:space="preserve">greater or lesser extent. </w:t>
      </w:r>
      <w:ins w:id="5832" w:author="pete jones" w:date="2022-03-31T10:03:00Z">
        <w:r w:rsidR="009E7D38">
          <w:t xml:space="preserve">Mastery of technology outside the </w:t>
        </w:r>
      </w:ins>
      <w:ins w:id="5833" w:author="pete jones" w:date="2022-03-31T10:04:00Z">
        <w:r w:rsidR="009E7D38">
          <w:t xml:space="preserve">guided learning capsule </w:t>
        </w:r>
      </w:ins>
      <w:del w:id="5834" w:author="pete jones" w:date="2022-03-31T10:04:00Z">
        <w:r w:rsidRPr="00FF6A71" w:rsidDel="009E7D38">
          <w:delText xml:space="preserve">This </w:delText>
        </w:r>
      </w:del>
      <w:ins w:id="5835" w:author="pete jones" w:date="2022-03-30T08:43:00Z">
        <w:r w:rsidR="00581A32">
          <w:t xml:space="preserve">is </w:t>
        </w:r>
      </w:ins>
      <w:r w:rsidRPr="00FF6A71">
        <w:t>a somewhat personal observation</w:t>
      </w:r>
      <w:del w:id="5836" w:author="pete jones" w:date="2022-03-31T10:04:00Z">
        <w:r w:rsidRPr="00FF6A71" w:rsidDel="009E7D38">
          <w:delText>, but</w:delText>
        </w:r>
      </w:del>
      <w:ins w:id="5837" w:author="pete jones" w:date="2022-03-31T10:04:00Z">
        <w:r w:rsidR="009E7D38">
          <w:t>. Still,</w:t>
        </w:r>
      </w:ins>
      <w:r w:rsidRPr="00FF6A71">
        <w:t xml:space="preserve"> within the experimental context of the research</w:t>
      </w:r>
      <w:ins w:id="5838" w:author="pete jones" w:date="2022-03-30T08:43:00Z">
        <w:r w:rsidR="00581A32">
          <w:t>,</w:t>
        </w:r>
      </w:ins>
      <w:r w:rsidRPr="00FF6A71">
        <w:t xml:space="preserve"> it highlights the need to address issues of change that students and academics may challenge, </w:t>
      </w:r>
      <w:del w:id="5839" w:author="pete jones" w:date="2022-03-31T10:04:00Z">
        <w:r w:rsidRPr="00FF6A71" w:rsidDel="009E7D38">
          <w:delText xml:space="preserve">particularly </w:delText>
        </w:r>
      </w:del>
      <w:ins w:id="5840" w:author="pete jones" w:date="2022-03-31T10:04:00Z">
        <w:r w:rsidR="009E7D38">
          <w:t>main</w:t>
        </w:r>
        <w:r w:rsidR="009E7D38" w:rsidRPr="00FF6A71">
          <w:t xml:space="preserve">ly </w:t>
        </w:r>
      </w:ins>
      <w:r w:rsidRPr="00FF6A71">
        <w:t>where collaboration, PBL and active learning are core components of the hypothesis. The</w:t>
      </w:r>
      <w:del w:id="5841" w:author="pete jones" w:date="2022-03-31T10:04:00Z">
        <w:r w:rsidRPr="00FF6A71" w:rsidDel="009E7D38">
          <w:delText xml:space="preserve"> purposeful reengineering of learning experiences for the experimentation</w:delText>
        </w:r>
      </w:del>
      <w:del w:id="5842" w:author="pete jones" w:date="2022-03-30T08:43:00Z">
        <w:r w:rsidRPr="00FF6A71" w:rsidDel="00581A32">
          <w:delText xml:space="preserve"> therefore</w:delText>
        </w:r>
      </w:del>
      <w:ins w:id="5843" w:author="pete jones" w:date="2022-03-31T10:04:00Z">
        <w:r w:rsidR="009E7D38">
          <w:t>refore, the purposeful reengineering of learning experiences for the experimentation</w:t>
        </w:r>
      </w:ins>
      <w:r w:rsidRPr="00FF6A71">
        <w:t xml:space="preserve"> considers the theories of transformational teaching and self-determination (SDT) to address the impacts of change, motivation, and engagement, within the framework of the research questions of implementing CDE within a PBL context.</w:t>
      </w:r>
    </w:p>
    <w:p w14:paraId="7E2D7BCF" w14:textId="7F568014" w:rsidR="00A33F88" w:rsidRPr="00FF6A71" w:rsidRDefault="001256A5" w:rsidP="001256A5">
      <w:r w:rsidRPr="00FF6A71">
        <w:t xml:space="preserve">Intrinsic and extrinsic motivation are </w:t>
      </w:r>
      <w:del w:id="5844" w:author="pete jones" w:date="2022-03-31T10:04:00Z">
        <w:r w:rsidRPr="00FF6A71" w:rsidDel="009E7D38">
          <w:delText xml:space="preserve">key </w:delText>
        </w:r>
      </w:del>
      <w:ins w:id="5845" w:author="pete jones" w:date="2022-03-31T10:04:00Z">
        <w:r w:rsidR="009E7D38">
          <w:t>crucial</w:t>
        </w:r>
        <w:r w:rsidR="009E7D38" w:rsidRPr="00FF6A71">
          <w:t xml:space="preserve"> </w:t>
        </w:r>
      </w:ins>
      <w:r w:rsidRPr="00FF6A71">
        <w:t>to understanding SDT. Extrinsic motivation is usually associated with reducing the intrinsic value of an inherently interesting task</w:t>
      </w:r>
      <w:del w:id="5846" w:author="pete jones" w:date="2022-03-31T10:05:00Z">
        <w:r w:rsidRPr="00FF6A71" w:rsidDel="009E7D38">
          <w:delText xml:space="preserve">, </w:delText>
        </w:r>
      </w:del>
      <w:ins w:id="5847" w:author="pete jones" w:date="2022-03-31T10:05:00Z">
        <w:r w:rsidR="009E7D38">
          <w:t>;</w:t>
        </w:r>
        <w:r w:rsidR="009E7D38" w:rsidRPr="00FF6A71">
          <w:t xml:space="preserve"> </w:t>
        </w:r>
      </w:ins>
      <w:r w:rsidRPr="00FF6A71">
        <w:lastRenderedPageBreak/>
        <w:t>students often perform extrinsically motivated tasks with resentment, disinterest, or resistance. SDT proposes that extrinsic motivation can produce two opposing effects</w:t>
      </w:r>
      <w:del w:id="5848" w:author="pete jones" w:date="2022-03-31T10:05:00Z">
        <w:r w:rsidRPr="00FF6A71" w:rsidDel="009E7D38">
          <w:delText>, that of</w:delText>
        </w:r>
      </w:del>
      <w:ins w:id="5849" w:author="pete jones" w:date="2022-03-31T10:05:00Z">
        <w:r w:rsidR="009E7D38">
          <w:t>:</w:t>
        </w:r>
      </w:ins>
      <w:r w:rsidRPr="00FF6A71">
        <w:t xml:space="preserve"> a reduction in motivation or that which acts as an agent to support intrinsic factors. There are practical advantages in designing or selecting tasks with inherent</w:t>
      </w:r>
      <w:ins w:id="5850" w:author="pete jones" w:date="2022-03-31T10:05:00Z">
        <w:r w:rsidR="009E7D38">
          <w:t>,</w:t>
        </w:r>
      </w:ins>
      <w:r w:rsidRPr="00FF6A71">
        <w:t xml:space="preserve"> intrinsic value that enhance motivation, but this is not always possible. Cognitive evaluation theory (CET), a subset of SDT, suggests that tasks with intrinsic appeal must satisfy both a desire to improve competence</w:t>
      </w:r>
      <w:del w:id="5851" w:author="pete jones" w:date="2022-03-30T08:44:00Z">
        <w:r w:rsidRPr="00FF6A71" w:rsidDel="00581A32">
          <w:delText>,</w:delText>
        </w:r>
      </w:del>
      <w:r w:rsidRPr="00FF6A71">
        <w:t xml:space="preserve"> and a sense of autonomy with </w:t>
      </w:r>
      <w:del w:id="5852" w:author="pete jones" w:date="2022-03-31T10:06:00Z">
        <w:r w:rsidRPr="00FF6A71" w:rsidDel="009E7D38">
          <w:delText xml:space="preserve">the </w:delText>
        </w:r>
      </w:del>
      <w:ins w:id="5853" w:author="pete jones" w:date="2022-03-31T10:06:00Z">
        <w:r w:rsidR="009E7D38">
          <w:t>a</w:t>
        </w:r>
        <w:r w:rsidR="009E7D38" w:rsidRPr="00FF6A71">
          <w:t xml:space="preserve"> </w:t>
        </w:r>
      </w:ins>
      <w:del w:id="5854" w:author="pete jones" w:date="2022-03-31T10:06:00Z">
        <w:r w:rsidRPr="00FF6A71" w:rsidDel="009E7D38">
          <w:delText>task</w:delText>
        </w:r>
      </w:del>
      <w:ins w:id="5855" w:author="pete jones" w:date="2022-03-31T10:06:00Z">
        <w:r w:rsidR="009E7D38">
          <w:t>mission</w:t>
        </w:r>
      </w:ins>
      <w:r w:rsidRPr="00FF6A71">
        <w:t xml:space="preserve">. Strategies that support </w:t>
      </w:r>
      <w:del w:id="5856" w:author="pete jones" w:date="2022-03-31T10:06:00Z">
        <w:r w:rsidRPr="00FF6A71" w:rsidDel="009E7D38">
          <w:delText xml:space="preserve">autonomy </w:delText>
        </w:r>
      </w:del>
      <w:ins w:id="5857" w:author="pete jones" w:date="2022-03-31T10:06:00Z">
        <w:r w:rsidR="009E7D38">
          <w:t>independence</w:t>
        </w:r>
        <w:r w:rsidR="009E7D38" w:rsidRPr="00FF6A71">
          <w:t xml:space="preserve"> </w:t>
        </w:r>
      </w:ins>
      <w:r w:rsidR="00B51207" w:rsidRPr="00FF6A71">
        <w:t xml:space="preserve">have been shown to </w:t>
      </w:r>
      <w:del w:id="5858" w:author="pete jones" w:date="2022-03-31T10:06:00Z">
        <w:r w:rsidRPr="00FF6A71" w:rsidDel="009E7D38">
          <w:delText xml:space="preserve">improve </w:delText>
        </w:r>
      </w:del>
      <w:ins w:id="5859" w:author="pete jones" w:date="2022-03-31T10:06:00Z">
        <w:r w:rsidR="009E7D38">
          <w:t>enhanc</w:t>
        </w:r>
        <w:r w:rsidR="009E7D38" w:rsidRPr="00FF6A71">
          <w:t xml:space="preserve">e </w:t>
        </w:r>
      </w:ins>
      <w:r w:rsidRPr="00FF6A71">
        <w:t>intrinsic motivation, especially when tasks are complex or creative.</w:t>
      </w:r>
      <w:ins w:id="5860" w:author="pete jones" w:date="2022-03-31T10:06:00Z">
        <w:r w:rsidR="009E7D38">
          <w:t xml:space="preserve"> However,</w:t>
        </w:r>
      </w:ins>
      <w:r w:rsidRPr="00FF6A71">
        <w:t xml:space="preserve"> CET only holds </w:t>
      </w:r>
      <w:del w:id="5861" w:author="pete jones" w:date="2022-03-30T08:44:00Z">
        <w:r w:rsidRPr="00FF6A71" w:rsidDel="00581A32">
          <w:delText xml:space="preserve">true </w:delText>
        </w:r>
      </w:del>
      <w:r w:rsidRPr="00FF6A71">
        <w:t xml:space="preserve">where tasks </w:t>
      </w:r>
      <w:r w:rsidR="00B51207" w:rsidRPr="00FF6A71">
        <w:t>retain</w:t>
      </w:r>
      <w:r w:rsidRPr="00FF6A71">
        <w:t xml:space="preserve"> intrinsic interest for an individual, </w:t>
      </w:r>
      <w:r w:rsidR="00B51207" w:rsidRPr="00FF6A71">
        <w:t>e.g.,</w:t>
      </w:r>
      <w:r w:rsidRPr="00FF6A71">
        <w:t xml:space="preserve"> novelty, challenge, etc. For </w:t>
      </w:r>
      <w:del w:id="5862" w:author="pete jones" w:date="2022-03-31T10:07:00Z">
        <w:r w:rsidRPr="00FF6A71" w:rsidDel="009E7D38">
          <w:delText xml:space="preserve">tasks </w:delText>
        </w:r>
      </w:del>
      <w:ins w:id="5863" w:author="pete jones" w:date="2022-03-31T10:07:00Z">
        <w:r w:rsidR="009E7D38">
          <w:t>function</w:t>
        </w:r>
        <w:r w:rsidR="009E7D38" w:rsidRPr="00FF6A71">
          <w:t xml:space="preserve">s </w:t>
        </w:r>
      </w:ins>
      <w:r w:rsidRPr="00FF6A71">
        <w:t>that do not h</w:t>
      </w:r>
      <w:del w:id="5864" w:author="pete jones" w:date="2022-03-31T10:07:00Z">
        <w:r w:rsidRPr="00FF6A71" w:rsidDel="009E7D38">
          <w:delText>old an</w:delText>
        </w:r>
      </w:del>
      <w:ins w:id="5865" w:author="pete jones" w:date="2022-03-31T10:07:00Z">
        <w:r w:rsidR="009E7D38">
          <w:t>ave</w:t>
        </w:r>
      </w:ins>
      <w:r w:rsidRPr="00FF6A71">
        <w:t xml:space="preserve"> </w:t>
      </w:r>
      <w:del w:id="5866" w:author="pete jones" w:date="2022-03-31T10:07:00Z">
        <w:r w:rsidRPr="00FF6A71" w:rsidDel="009E7D38">
          <w:delText xml:space="preserve">intrinsic </w:delText>
        </w:r>
      </w:del>
      <w:ins w:id="5867" w:author="pete jones" w:date="2022-03-31T10:07:00Z">
        <w:r w:rsidR="009E7D38" w:rsidRPr="00FF6A71">
          <w:t>in</w:t>
        </w:r>
        <w:r w:rsidR="009E7D38">
          <w:t>herent</w:t>
        </w:r>
        <w:r w:rsidR="009E7D38" w:rsidRPr="00FF6A71">
          <w:t xml:space="preserve"> </w:t>
        </w:r>
      </w:ins>
      <w:r w:rsidRPr="00FF6A71">
        <w:t xml:space="preserve">value, as many tasks in life are, we must explore extrinsic motivation </w:t>
      </w:r>
      <w:r w:rsidR="00B51207" w:rsidRPr="00FF6A71">
        <w:t>to</w:t>
      </w:r>
      <w:r w:rsidRPr="00FF6A71">
        <w:t xml:space="preserve"> support intrinsic factors.</w:t>
      </w:r>
    </w:p>
    <w:p w14:paraId="5F518687" w14:textId="408FF102" w:rsidR="00A33F88" w:rsidRPr="00FF6A71" w:rsidRDefault="001256A5" w:rsidP="001256A5">
      <w:r w:rsidRPr="00FF6A71">
        <w:t>Organismic Integration Theory (OIT) is another subset of SDT, which describes a scale of extrinsic motivation that affect</w:t>
      </w:r>
      <w:ins w:id="5868" w:author="pete jones" w:date="2022-03-30T12:41:00Z">
        <w:r w:rsidR="00042512">
          <w:t>s</w:t>
        </w:r>
      </w:ins>
      <w:r w:rsidRPr="00FF6A71">
        <w:t xml:space="preserve"> self-directed behaviours. Many theories consider motivation </w:t>
      </w:r>
      <w:del w:id="5869" w:author="pete jones" w:date="2022-03-31T10:08:00Z">
        <w:r w:rsidRPr="00FF6A71" w:rsidDel="009E7D38">
          <w:delText xml:space="preserve">to be </w:delText>
        </w:r>
      </w:del>
      <w:r w:rsidRPr="00FF6A71">
        <w:t xml:space="preserve">either off or on, </w:t>
      </w:r>
      <w:r w:rsidR="00372417" w:rsidRPr="00FF6A71">
        <w:t>i.e.,</w:t>
      </w:r>
      <w:r w:rsidRPr="00FF6A71">
        <w:t xml:space="preserve"> </w:t>
      </w:r>
      <w:del w:id="5870" w:author="JONES Peter" w:date="2021-05-04T09:48:00Z">
        <w:r w:rsidRPr="00FF6A71">
          <w:delText xml:space="preserve"> </w:delText>
        </w:r>
      </w:del>
      <w:r w:rsidRPr="00FF6A71">
        <w:t xml:space="preserve">amotivated or motivated. </w:t>
      </w:r>
      <w:del w:id="5871" w:author="pete jones" w:date="2022-03-30T08:44:00Z">
        <w:r w:rsidRPr="00FF6A71" w:rsidDel="00581A32">
          <w:delText>Between t</w:delText>
        </w:r>
      </w:del>
      <w:ins w:id="5872" w:author="pete jones" w:date="2022-03-30T08:44:00Z">
        <w:r w:rsidR="00581A32">
          <w:t>T</w:t>
        </w:r>
      </w:ins>
      <w:r w:rsidRPr="00FF6A71">
        <w:t xml:space="preserve">hese two polar states </w:t>
      </w:r>
      <w:r w:rsidRPr="00312F59">
        <w:fldChar w:fldCharType="begin" w:fldLock="1"/>
      </w:r>
      <w:r w:rsidR="009E47AD">
        <w:instrText>ADDIN CSL_CITATION {"citationItems":[{"id":"ITEM-1","itemData":{"DOI":"10.1006/ceps.1999.1020","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author":[{"dropping-particle":"","family":"Ryan","given":"Richard M","non-dropping-particle":"","parse-names":false,"suffix":""},{"dropping-particle":"","family":"Deci","given":"Edward L","non-dropping-particle":"","parse-names":false,"suffix":""}],"container-title":"Contemporary Educational Psychology","id":"ITEM-1","issued":{"date-parts":[["2000"]]},"page":"54-67","title":"Intrinsic and Extrinsic Motivations: Classic Definitions and New Directions","type":"article-journal","volume":"25"},"locator":"7","uris":["http://www.mendeley.com/documents/?uuid=e001372d-2103-3d09-983e-a3ad428c8fb9"]}],"mendeley":{"formattedCitation":"(Ryan and Deci, 2000, p. 7)","plainTextFormattedCitation":"(Ryan and Deci, 2000, p. 7)","previouslyFormattedCitation":"(Ryan and Deci, 2000, p. 7)"},"properties":{"noteIndex":0},"schema":"https://github.com/citation-style-language/schema/raw/master/csl-citation.json"}</w:instrText>
      </w:r>
      <w:r w:rsidRPr="00312F59">
        <w:fldChar w:fldCharType="separate"/>
      </w:r>
      <w:r w:rsidR="009E47AD" w:rsidRPr="009E47AD">
        <w:rPr>
          <w:noProof/>
        </w:rPr>
        <w:t>(Ryan and Deci, 2000, p. 7)</w:t>
      </w:r>
      <w:r w:rsidRPr="00312F59">
        <w:fldChar w:fldCharType="end"/>
      </w:r>
      <w:r w:rsidRPr="00FF6A71">
        <w:t xml:space="preserve"> define a scale of processes</w:t>
      </w:r>
      <w:del w:id="5873" w:author="pete jones" w:date="2022-03-31T10:08:00Z">
        <w:r w:rsidRPr="00FF6A71" w:rsidDel="009E7D38">
          <w:delText>,</w:delText>
        </w:r>
      </w:del>
      <w:r w:rsidRPr="00FF6A71">
        <w:t xml:space="preserve"> within the concept of extrinsic factors</w:t>
      </w:r>
      <w:del w:id="5874" w:author="pete jones" w:date="2022-03-31T10:08:00Z">
        <w:r w:rsidRPr="00FF6A71" w:rsidDel="009E7D38">
          <w:delText>,</w:delText>
        </w:r>
      </w:del>
      <w:r w:rsidRPr="00FF6A71">
        <w:t xml:space="preserve"> that gradually assist</w:t>
      </w:r>
      <w:del w:id="5875" w:author="pete jones" w:date="2022-03-30T12:41:00Z">
        <w:r w:rsidRPr="00FF6A71" w:rsidDel="00042512">
          <w:delText>s</w:delText>
        </w:r>
      </w:del>
      <w:r w:rsidRPr="00FF6A71">
        <w:t xml:space="preserve"> </w:t>
      </w:r>
      <w:del w:id="5876" w:author="pete jones" w:date="2022-03-31T10:08:00Z">
        <w:r w:rsidRPr="00FF6A71" w:rsidDel="009E7D38">
          <w:delText>to internalise</w:delText>
        </w:r>
      </w:del>
      <w:ins w:id="5877" w:author="pete jones" w:date="2022-03-31T10:08:00Z">
        <w:r w:rsidR="009E7D38">
          <w:t>in internalising</w:t>
        </w:r>
      </w:ins>
      <w:r w:rsidRPr="00FF6A71">
        <w:t xml:space="preserve"> motivation. The </w:t>
      </w:r>
      <w:del w:id="5878" w:author="pete jones" w:date="2022-03-31T10:08:00Z">
        <w:r w:rsidRPr="00FF6A71" w:rsidDel="009E7D38">
          <w:delText xml:space="preserve">important </w:delText>
        </w:r>
      </w:del>
      <w:ins w:id="5879" w:author="pete jones" w:date="2022-03-31T10:08:00Z">
        <w:r w:rsidR="009E7D38">
          <w:t>critical</w:t>
        </w:r>
        <w:r w:rsidR="009E7D38" w:rsidRPr="00FF6A71">
          <w:t xml:space="preserve"> </w:t>
        </w:r>
      </w:ins>
      <w:r w:rsidRPr="00FF6A71">
        <w:t xml:space="preserve">finding from their research suggests that relatedness was essential to foster motivation where the intrinsic value of the task was not ideal. </w:t>
      </w:r>
    </w:p>
    <w:p w14:paraId="50F86085" w14:textId="098DBD42" w:rsidR="00A33F88" w:rsidRPr="00FF6A71" w:rsidRDefault="001256A5" w:rsidP="001256A5">
      <w:r w:rsidRPr="00FF6A71">
        <w:t>In summary, when defining tasks or activities to improve motivation and engagement</w:t>
      </w:r>
      <w:ins w:id="5880" w:author="pete jones" w:date="2022-03-31T10:08:00Z">
        <w:r w:rsidR="009E7D38">
          <w:t>,</w:t>
        </w:r>
      </w:ins>
      <w:r w:rsidRPr="00FF6A71">
        <w:t xml:space="preserve"> the theory of self-determination identifies three </w:t>
      </w:r>
      <w:del w:id="5881" w:author="pete jones" w:date="2022-03-31T10:09:00Z">
        <w:r w:rsidRPr="00FF6A71" w:rsidDel="009E7D38">
          <w:delText xml:space="preserve">key </w:delText>
        </w:r>
      </w:del>
      <w:ins w:id="5882" w:author="pete jones" w:date="2022-03-31T10:09:00Z">
        <w:r w:rsidR="009E7D38">
          <w:t>essential</w:t>
        </w:r>
        <w:r w:rsidR="009E7D38" w:rsidRPr="00FF6A71">
          <w:t xml:space="preserve"> </w:t>
        </w:r>
      </w:ins>
      <w:r w:rsidRPr="00FF6A71">
        <w:t>needs:</w:t>
      </w:r>
    </w:p>
    <w:p w14:paraId="4939E269" w14:textId="56CA3C50" w:rsidR="00A33F88" w:rsidRPr="00FF6A71" w:rsidRDefault="001256A5" w:rsidP="0021440D">
      <w:pPr>
        <w:numPr>
          <w:ilvl w:val="0"/>
          <w:numId w:val="18"/>
        </w:numPr>
      </w:pPr>
      <w:r w:rsidRPr="00FF6A71">
        <w:t xml:space="preserve">Autonomy (feeling agency, acting </w:t>
      </w:r>
      <w:del w:id="5883" w:author="pete jones" w:date="2022-03-30T08:45:00Z">
        <w:r w:rsidRPr="00FF6A71" w:rsidDel="00581A32">
          <w:delText>in accordance with</w:delText>
        </w:r>
      </w:del>
      <w:ins w:id="5884" w:author="pete jones" w:date="2022-03-30T08:45:00Z">
        <w:r w:rsidR="00581A32">
          <w:t>per</w:t>
        </w:r>
      </w:ins>
      <w:r w:rsidRPr="00FF6A71">
        <w:t xml:space="preserve"> one's goals and values),</w:t>
      </w:r>
    </w:p>
    <w:p w14:paraId="1CCBF670" w14:textId="77777777" w:rsidR="00A33F88" w:rsidRPr="00FF6A71" w:rsidRDefault="001256A5" w:rsidP="0021440D">
      <w:pPr>
        <w:numPr>
          <w:ilvl w:val="0"/>
          <w:numId w:val="18"/>
        </w:numPr>
      </w:pPr>
      <w:r w:rsidRPr="00FF6A71">
        <w:t>Competence (feeling able and effective),</w:t>
      </w:r>
    </w:p>
    <w:p w14:paraId="374A2113" w14:textId="77777777" w:rsidR="00A33F88" w:rsidRPr="00FF6A71" w:rsidRDefault="001256A5" w:rsidP="0021440D">
      <w:pPr>
        <w:numPr>
          <w:ilvl w:val="0"/>
          <w:numId w:val="18"/>
        </w:numPr>
      </w:pPr>
      <w:r w:rsidRPr="00FF6A71">
        <w:t>Relatedness (feeling connected to others, a sense of belonging).</w:t>
      </w:r>
    </w:p>
    <w:p w14:paraId="2F242DC7" w14:textId="60D2B96F" w:rsidR="00A33F88" w:rsidRPr="00FF6A71" w:rsidRDefault="001256A5" w:rsidP="001256A5">
      <w:r w:rsidRPr="00FF6A71">
        <w:t>The introduction of CDE within higher education will require the introduction of learning experiences</w:t>
      </w:r>
      <w:ins w:id="5885" w:author="pete jones" w:date="2022-03-31T10:09:00Z">
        <w:r w:rsidR="009E7D38">
          <w:t>,</w:t>
        </w:r>
      </w:ins>
      <w:r w:rsidRPr="00FF6A71">
        <w:t xml:space="preserve"> including concepts such as PBL. </w:t>
      </w:r>
      <w:del w:id="5886" w:author="pete jones" w:date="2022-03-31T10:09:00Z">
        <w:r w:rsidRPr="00FF6A71" w:rsidDel="009E7D38">
          <w:delText>In a wider context the engineering curriculum is also evolving with similar imperatives</w:delText>
        </w:r>
      </w:del>
      <w:ins w:id="5887" w:author="pete jones" w:date="2022-03-31T10:09:00Z">
        <w:r w:rsidR="009E7D38">
          <w:t>The engineering curriculum is also evolving with similar imperatives in a broader context</w:t>
        </w:r>
      </w:ins>
      <w:r w:rsidRPr="00FF6A71">
        <w:t>. A</w:t>
      </w:r>
      <w:del w:id="5888" w:author="pete jones" w:date="2022-03-31T10:09:00Z">
        <w:r w:rsidRPr="00FF6A71" w:rsidDel="009E7D38">
          <w:delText xml:space="preserve"> concept</w:delText>
        </w:r>
      </w:del>
      <w:ins w:id="5889" w:author="pete jones" w:date="2022-03-31T10:09:00Z">
        <w:r w:rsidR="009E7D38">
          <w:t>n idea</w:t>
        </w:r>
      </w:ins>
      <w:r w:rsidRPr="00FF6A71">
        <w:t xml:space="preserve"> of transformational teaching (TT) is emerging from a combination of established and non-conventional educational theories. </w:t>
      </w:r>
      <w:ins w:id="5890" w:author="pete jones" w:date="2022-03-31T10:10:00Z">
        <w:r w:rsidR="009E7D38">
          <w:t xml:space="preserve">These educational theories </w:t>
        </w:r>
      </w:ins>
      <w:del w:id="5891" w:author="pete jones" w:date="2022-03-31T10:10:00Z">
        <w:r w:rsidRPr="00FF6A71" w:rsidDel="009E7D38">
          <w:delText>I</w:delText>
        </w:r>
      </w:del>
      <w:ins w:id="5892" w:author="pete jones" w:date="2022-03-31T10:10:00Z">
        <w:r w:rsidR="009E7D38">
          <w:t>i</w:t>
        </w:r>
      </w:ins>
      <w:r w:rsidRPr="00FF6A71">
        <w:t>nclud</w:t>
      </w:r>
      <w:ins w:id="5893" w:author="pete jones" w:date="2022-03-31T10:10:00Z">
        <w:r w:rsidR="009E7D38">
          <w:t>e</w:t>
        </w:r>
      </w:ins>
      <w:del w:id="5894" w:author="pete jones" w:date="2022-03-31T10:10:00Z">
        <w:r w:rsidRPr="00FF6A71" w:rsidDel="009E7D38">
          <w:delText>ing</w:delText>
        </w:r>
      </w:del>
      <w:r w:rsidRPr="00FF6A71">
        <w:t xml:space="preserve"> Piaget’s constructivist view of active engagement in the </w:t>
      </w:r>
      <w:r w:rsidRPr="00FF6A71">
        <w:lastRenderedPageBreak/>
        <w:t>discovery process</w:t>
      </w:r>
      <w:del w:id="5895" w:author="pete jones" w:date="2022-03-31T10:11:00Z">
        <w:r w:rsidRPr="00FF6A71" w:rsidDel="009E7D38">
          <w:delText>,</w:delText>
        </w:r>
      </w:del>
      <w:r w:rsidRPr="00FF6A71">
        <w:t xml:space="preserve"> and Vygotsky’s social constructivist view of </w:t>
      </w:r>
      <w:ins w:id="5896" w:author="pete jones" w:date="2022-03-30T08:45:00Z">
        <w:r w:rsidR="00581A32">
          <w:t xml:space="preserve">the </w:t>
        </w:r>
      </w:ins>
      <w:r w:rsidRPr="00FF6A71">
        <w:t xml:space="preserve">impact involving social interaction. Social cognitive theory, transformative learning theory, intentional change, and transformational leadership have </w:t>
      </w:r>
      <w:del w:id="5897" w:author="pete jones" w:date="2022-03-31T10:11:00Z">
        <w:r w:rsidRPr="00FF6A71" w:rsidDel="009E7D38">
          <w:delText xml:space="preserve">all </w:delText>
        </w:r>
      </w:del>
      <w:r w:rsidRPr="00FF6A71">
        <w:t xml:space="preserve">contributed to the development of TT concepts. Transformation teaching perceives the teacher as a leader, encouraging students to interact with each other and </w:t>
      </w:r>
      <w:del w:id="5898" w:author="pete jones" w:date="2022-03-31T10:11:00Z">
        <w:r w:rsidRPr="00FF6A71" w:rsidDel="009E7D38">
          <w:delText xml:space="preserve">to </w:delText>
        </w:r>
      </w:del>
      <w:r w:rsidRPr="00FF6A71">
        <w:t>understand how key players in the overall instructional environment can interact to maximise intellectual and personal growth</w:t>
      </w:r>
      <w:del w:id="5899" w:author="pete jones" w:date="2022-03-31T10:11:00Z">
        <w:r w:rsidRPr="00FF6A71" w:rsidDel="009E7D38">
          <w:delText>,</w:delText>
        </w:r>
      </w:del>
      <w:r w:rsidRPr="00FF6A71">
        <w:t xml:space="preserve"> </w:t>
      </w:r>
      <w:r w:rsidRPr="00312F59">
        <w:fldChar w:fldCharType="begin" w:fldLock="1"/>
      </w:r>
      <w:r w:rsidR="00825FBD">
        <w:instrText>ADDIN CSL_CITATION {"citationItems":[{"id":"ITEM-1","itemData":{"DOI":"10.1007/s10648-012-9199-6","ISSN":"1040726X","abstract":"Approaches to classroom instruction have evolved considerably over the past 50 years. This progress has been spurred by the development of several learning principles and methods of instruction, including active learning, student-centered learning, collaborative learning, experiential learning, and problem-based learning. In the present paper, we suggest that these seemingly different strategies share important underlying characteristics and can be viewed as complimentary components of a broader approach to classroom instruction called transformational teaching. Transformational teaching involves creating dynamic relationships between teachers, students, and a shared body of knowledge to promote student learning and personal growth. From this perspective, instructors are intellectual coaches who create teams of students who collaborate with each other and with their teacher to master bodies of information. Teachers assume the traditional role of facilitating students' acquisition of key course concepts, but do so while enhancing students' personal development and attitudes toward learning. They accomplish these goals by establishing a shared vision for a course, providing modeling and mastery experiences, challenging and encouraging students, personalizing attention and feedback, creating experiential lessons that transcend the boundaries of the classroom, and promoting ample opportunities for preflection and reflection. We propose that these methods are synergistically related and, when used together, maximize students' potential for intellectual and personal growth. © 2012 Springer Science+Business Media, LLC.","author":[{"dropping-particle":"","family":"Slavich","given":"George M.","non-dropping-particle":"","parse-names":false,"suffix":""},{"dropping-particle":"","family":"Zimbardo","given":"Philip G.","non-dropping-particle":"","parse-names":false,"suffix":""}],"container-title":"Educational Psychology Review","id":"ITEM-1","issue":"4","issued":{"date-parts":[["2012","12"]]},"page":"569-608","publisher":"NIH Public Access","title":"Transformational Teaching: Theoretical Underpinnings, Basic Principles, and Core Methods","type":"article-journal","volume":"24"},"locator":"5","uris":["http://www.mendeley.com/documents/?uuid=b630186f-5614-3e64-be91-01e92049b9eb"]}],"mendeley":{"formattedCitation":"(Slavich and Zimbardo, 2012, p. 5)","plainTextFormattedCitation":"(Slavich and Zimbardo, 2012, p. 5)","previouslyFormattedCitation":"(Slavich and Zimbardo, 2012, p. 5)"},"properties":{"noteIndex":0},"schema":"https://github.com/citation-style-language/schema/raw/master/csl-citation.json"}</w:instrText>
      </w:r>
      <w:r w:rsidRPr="00312F59">
        <w:fldChar w:fldCharType="separate"/>
      </w:r>
      <w:r w:rsidR="009E47AD" w:rsidRPr="009E47AD">
        <w:rPr>
          <w:noProof/>
        </w:rPr>
        <w:t>(Slavich and Zimbardo, 2012, p. 5)</w:t>
      </w:r>
      <w:r w:rsidRPr="00312F59">
        <w:fldChar w:fldCharType="end"/>
      </w:r>
      <w:r w:rsidRPr="00FF6A71">
        <w:t>. The three guiding principles of transformational teaching identified by Slavich and Zimbardo are:</w:t>
      </w:r>
    </w:p>
    <w:p w14:paraId="27BA129D" w14:textId="77777777" w:rsidR="00A33F88" w:rsidRPr="00FF6A71" w:rsidRDefault="001256A5" w:rsidP="0021440D">
      <w:pPr>
        <w:numPr>
          <w:ilvl w:val="0"/>
          <w:numId w:val="19"/>
        </w:numPr>
        <w:rPr>
          <w:i/>
          <w:iCs/>
        </w:rPr>
      </w:pPr>
      <w:r w:rsidRPr="00FF6A71">
        <w:rPr>
          <w:i/>
          <w:iCs/>
        </w:rPr>
        <w:t>Facilitate students’ acquisition and mastery of key course concepts.</w:t>
      </w:r>
    </w:p>
    <w:p w14:paraId="19A4F246" w14:textId="77777777" w:rsidR="00A33F88" w:rsidRPr="00FF6A71" w:rsidRDefault="001256A5" w:rsidP="0021440D">
      <w:pPr>
        <w:numPr>
          <w:ilvl w:val="0"/>
          <w:numId w:val="19"/>
        </w:numPr>
        <w:rPr>
          <w:i/>
          <w:iCs/>
        </w:rPr>
      </w:pPr>
      <w:r w:rsidRPr="00FF6A71">
        <w:rPr>
          <w:i/>
          <w:iCs/>
        </w:rPr>
        <w:t>Enhance students’ strategies and skills for learning and discovery.</w:t>
      </w:r>
    </w:p>
    <w:p w14:paraId="761FBE13" w14:textId="77777777" w:rsidR="00A33F88" w:rsidRPr="00FF6A71" w:rsidRDefault="001256A5" w:rsidP="0021440D">
      <w:pPr>
        <w:numPr>
          <w:ilvl w:val="0"/>
          <w:numId w:val="19"/>
        </w:numPr>
        <w:rPr>
          <w:i/>
          <w:iCs/>
        </w:rPr>
      </w:pPr>
      <w:r w:rsidRPr="00FF6A71">
        <w:rPr>
          <w:i/>
          <w:iCs/>
        </w:rPr>
        <w:t>Promote positive learning-related attitudes, values, and beliefs in students.</w:t>
      </w:r>
    </w:p>
    <w:p w14:paraId="56E7E1DD" w14:textId="77777777" w:rsidR="00A33F88" w:rsidRPr="00FF6A71" w:rsidRDefault="001256A5" w:rsidP="001256A5">
      <w:pPr>
        <w:ind w:left="360"/>
        <w:rPr>
          <w:i/>
          <w:iCs/>
        </w:rPr>
      </w:pPr>
      <w:r w:rsidRPr="00FF6A71">
        <w:t>And propose a framework organised on six core methods:</w:t>
      </w:r>
    </w:p>
    <w:p w14:paraId="316FD4B1" w14:textId="77777777" w:rsidR="00A33F88" w:rsidRPr="00FF6A71" w:rsidRDefault="001256A5" w:rsidP="0021440D">
      <w:pPr>
        <w:numPr>
          <w:ilvl w:val="0"/>
          <w:numId w:val="20"/>
        </w:numPr>
        <w:rPr>
          <w:i/>
          <w:iCs/>
        </w:rPr>
      </w:pPr>
      <w:r w:rsidRPr="00FF6A71">
        <w:rPr>
          <w:i/>
          <w:iCs/>
        </w:rPr>
        <w:t>Establishing a shared vision for a course</w:t>
      </w:r>
    </w:p>
    <w:p w14:paraId="446AA62A" w14:textId="77777777" w:rsidR="00A33F88" w:rsidRPr="00FF6A71" w:rsidRDefault="001256A5" w:rsidP="0021440D">
      <w:pPr>
        <w:numPr>
          <w:ilvl w:val="0"/>
          <w:numId w:val="20"/>
        </w:numPr>
        <w:rPr>
          <w:i/>
          <w:iCs/>
        </w:rPr>
      </w:pPr>
      <w:r w:rsidRPr="00FF6A71">
        <w:rPr>
          <w:i/>
          <w:iCs/>
        </w:rPr>
        <w:t>Providing modelling and mastery experiences</w:t>
      </w:r>
    </w:p>
    <w:p w14:paraId="0DFABA35" w14:textId="4B89ABC9" w:rsidR="00A33F88" w:rsidRPr="00FF6A71" w:rsidRDefault="001256A5" w:rsidP="0021440D">
      <w:pPr>
        <w:numPr>
          <w:ilvl w:val="0"/>
          <w:numId w:val="20"/>
        </w:numPr>
        <w:rPr>
          <w:i/>
          <w:iCs/>
        </w:rPr>
      </w:pPr>
      <w:r w:rsidRPr="00FF6A71">
        <w:rPr>
          <w:i/>
          <w:iCs/>
        </w:rPr>
        <w:t xml:space="preserve">Intellectually challenging and encouraging </w:t>
      </w:r>
      <w:r w:rsidR="00166BBC" w:rsidRPr="00FF6A71">
        <w:rPr>
          <w:i/>
          <w:iCs/>
        </w:rPr>
        <w:t>students.</w:t>
      </w:r>
    </w:p>
    <w:p w14:paraId="352AF719" w14:textId="77777777" w:rsidR="00A33F88" w:rsidRPr="00FF6A71" w:rsidRDefault="001256A5" w:rsidP="0021440D">
      <w:pPr>
        <w:numPr>
          <w:ilvl w:val="0"/>
          <w:numId w:val="20"/>
        </w:numPr>
        <w:rPr>
          <w:i/>
          <w:iCs/>
        </w:rPr>
      </w:pPr>
      <w:r w:rsidRPr="00FF6A71">
        <w:rPr>
          <w:i/>
          <w:iCs/>
        </w:rPr>
        <w:t>Personalising attention and feedback</w:t>
      </w:r>
    </w:p>
    <w:p w14:paraId="10F9D0FB" w14:textId="15AC26A5" w:rsidR="00A33F88" w:rsidRPr="00FF6A71" w:rsidRDefault="001256A5" w:rsidP="0021440D">
      <w:pPr>
        <w:numPr>
          <w:ilvl w:val="0"/>
          <w:numId w:val="20"/>
        </w:numPr>
        <w:rPr>
          <w:i/>
          <w:iCs/>
        </w:rPr>
      </w:pPr>
      <w:r w:rsidRPr="00FF6A71">
        <w:rPr>
          <w:i/>
          <w:iCs/>
        </w:rPr>
        <w:t xml:space="preserve">Creating experiential lessons that transcend the boundaries of the </w:t>
      </w:r>
      <w:r w:rsidR="00166BBC" w:rsidRPr="00FF6A71">
        <w:rPr>
          <w:i/>
          <w:iCs/>
        </w:rPr>
        <w:t>classroom.</w:t>
      </w:r>
    </w:p>
    <w:p w14:paraId="28F4E14D" w14:textId="77777777" w:rsidR="00A33F88" w:rsidRPr="00FF6A71" w:rsidRDefault="001256A5" w:rsidP="0021440D">
      <w:pPr>
        <w:numPr>
          <w:ilvl w:val="0"/>
          <w:numId w:val="20"/>
        </w:numPr>
        <w:rPr>
          <w:i/>
          <w:iCs/>
        </w:rPr>
      </w:pPr>
      <w:r w:rsidRPr="00FF6A71">
        <w:rPr>
          <w:i/>
          <w:iCs/>
        </w:rPr>
        <w:t>Promoting ample opportunities for preflection and reflection.</w:t>
      </w:r>
    </w:p>
    <w:p w14:paraId="37B34C20" w14:textId="77777777" w:rsidR="00A33F88" w:rsidRPr="00FF6A71" w:rsidRDefault="001256A5" w:rsidP="001256A5">
      <w:r w:rsidRPr="00FF6A71">
        <w:t>The main objective of transformational teaching is to improve students’ mastery of a topic in a way that also impacts their learning-related skills and beliefs.</w:t>
      </w:r>
      <w:bookmarkStart w:id="5900" w:name="_Toc46498135"/>
    </w:p>
    <w:p w14:paraId="34F9E31C" w14:textId="77777777" w:rsidR="00A33F88" w:rsidRPr="00FF6A71" w:rsidRDefault="001256A5" w:rsidP="001256A5">
      <w:pPr>
        <w:pStyle w:val="Heading2"/>
      </w:pPr>
      <w:bookmarkStart w:id="5901" w:name="_Toc68162192"/>
      <w:bookmarkStart w:id="5902" w:name="_Toc99969504"/>
      <w:r w:rsidRPr="00FF6A71">
        <w:t>The theory and the thesis</w:t>
      </w:r>
      <w:bookmarkEnd w:id="5900"/>
      <w:bookmarkEnd w:id="5901"/>
      <w:bookmarkEnd w:id="5902"/>
    </w:p>
    <w:p w14:paraId="3EFE70ED" w14:textId="54917570" w:rsidR="00A33F88" w:rsidRPr="00FF6A71" w:rsidRDefault="001256A5" w:rsidP="001256A5">
      <w:r w:rsidRPr="00FF6A71">
        <w:t xml:space="preserve">Engineers of all disciplines produce physical products in </w:t>
      </w:r>
      <w:del w:id="5903" w:author="pete jones" w:date="2022-03-31T10:11:00Z">
        <w:r w:rsidRPr="00FF6A71" w:rsidDel="009E7D38">
          <w:delText xml:space="preserve">real </w:delText>
        </w:r>
      </w:del>
      <w:ins w:id="5904" w:author="pete jones" w:date="2022-03-31T10:11:00Z">
        <w:r w:rsidR="009E7D38">
          <w:t>actu</w:t>
        </w:r>
        <w:r w:rsidR="009E7D38" w:rsidRPr="00FF6A71">
          <w:t xml:space="preserve">al </w:t>
        </w:r>
      </w:ins>
      <w:r w:rsidRPr="00FF6A71">
        <w:t>factories</w:t>
      </w:r>
      <w:del w:id="5905" w:author="pete jones" w:date="2022-03-31T10:11:00Z">
        <w:r w:rsidRPr="00FF6A71" w:rsidDel="009E7D38">
          <w:delText xml:space="preserve">, </w:delText>
        </w:r>
      </w:del>
      <w:ins w:id="5906" w:author="pete jones" w:date="2022-03-31T10:11:00Z">
        <w:r w:rsidR="009E7D38">
          <w:t>;</w:t>
        </w:r>
        <w:r w:rsidR="009E7D38" w:rsidRPr="00FF6A71">
          <w:t xml:space="preserve"> </w:t>
        </w:r>
      </w:ins>
      <w:r w:rsidRPr="00FF6A71">
        <w:t xml:space="preserve">replicating such environments in an education facility is unrealistic, expensive, and in some cases impossible. Digital technology has enabled </w:t>
      </w:r>
      <w:ins w:id="5907" w:author="pete jones" w:date="2022-03-30T08:45:00Z">
        <w:r w:rsidR="00581A32">
          <w:t xml:space="preserve">the </w:t>
        </w:r>
      </w:ins>
      <w:r w:rsidRPr="00FF6A71">
        <w:t xml:space="preserve">industry to equip its engineers with the </w:t>
      </w:r>
      <w:r w:rsidRPr="00FF6A71">
        <w:lastRenderedPageBreak/>
        <w:t xml:space="preserve">means to create precise digital “twins” of complex and expensive “real” environments. Using this digital technology enables engineers to solve problems </w:t>
      </w:r>
      <w:del w:id="5908" w:author="pete jones" w:date="2022-03-31T10:12:00Z">
        <w:r w:rsidRPr="00FF6A71" w:rsidDel="009E7D38">
          <w:delText>in a different wa</w:delText>
        </w:r>
      </w:del>
      <w:ins w:id="5909" w:author="pete jones" w:date="2022-03-31T10:12:00Z">
        <w:r w:rsidR="009E7D38">
          <w:t>differentl</w:t>
        </w:r>
      </w:ins>
      <w:r w:rsidRPr="00FF6A71">
        <w:t xml:space="preserve">y, a digital </w:t>
      </w:r>
      <w:r w:rsidR="00CC62E7" w:rsidRPr="00FF6A71">
        <w:t>kinaesthetic</w:t>
      </w:r>
      <w:r w:rsidRPr="00FF6A71">
        <w:t xml:space="preserve">, where simulated products and </w:t>
      </w:r>
      <w:del w:id="5910" w:author="pete jones" w:date="2022-04-01T15:09:00Z">
        <w:r w:rsidRPr="00FF6A71" w:rsidDel="00726256">
          <w:delText xml:space="preserve">their </w:delText>
        </w:r>
      </w:del>
      <w:r w:rsidRPr="00FF6A71">
        <w:t xml:space="preserve">manufacturing environments are difficult to distinguish from the real world. </w:t>
      </w:r>
      <w:del w:id="5911" w:author="pete jones" w:date="2022-03-31T10:11:00Z">
        <w:r w:rsidRPr="00FF6A71" w:rsidDel="009E7D38">
          <w:delText xml:space="preserve">The </w:delText>
        </w:r>
      </w:del>
      <w:ins w:id="5912" w:author="pete jones" w:date="2022-03-31T10:12:00Z">
        <w:r w:rsidR="009E7D38">
          <w:t>However, integrating</w:t>
        </w:r>
      </w:ins>
      <w:del w:id="5913" w:author="pete jones" w:date="2022-03-31T10:12:00Z">
        <w:r w:rsidRPr="00FF6A71" w:rsidDel="009E7D38">
          <w:delText>integration of</w:delText>
        </w:r>
      </w:del>
      <w:r w:rsidRPr="00FF6A71">
        <w:t xml:space="preserve"> this digital paradigm into higher education has yet to be fully realised. Elements of modern digital engineering practice are commonplace, but the opportunity to coordinate learning experiences to provide real-world contexts is less so. CDE can provide the context for the constructivist approach of PBL to be realised.</w:t>
      </w:r>
    </w:p>
    <w:p w14:paraId="71AF2EA1" w14:textId="5A61A45D" w:rsidR="00A33F88" w:rsidRPr="00FF6A71" w:rsidRDefault="001256A5" w:rsidP="001256A5">
      <w:r w:rsidRPr="00FF6A71">
        <w:t xml:space="preserve">The stated hypothesis of this thesis considers the impact </w:t>
      </w:r>
      <w:ins w:id="5914" w:author="pete jones" w:date="2022-03-30T08:45:00Z">
        <w:r w:rsidR="00581A32">
          <w:t xml:space="preserve">of </w:t>
        </w:r>
      </w:ins>
      <w:r w:rsidRPr="00FF6A71">
        <w:t>CDE on student engagement. From the literature review</w:t>
      </w:r>
      <w:ins w:id="5915" w:author="pete jones" w:date="2022-03-31T10:12:00Z">
        <w:r w:rsidR="009E7D38">
          <w:t>,</w:t>
        </w:r>
      </w:ins>
      <w:r w:rsidRPr="00FF6A71">
        <w:t xml:space="preserve"> we established the three interconnected themes related to the industrial and educational integration of CDE</w:t>
      </w:r>
      <w:ins w:id="5916" w:author="JONES Peter" w:date="2021-05-04T09:48:00Z">
        <w:r w:rsidR="000C2889" w:rsidRPr="00FF6A71">
          <w:t>:</w:t>
        </w:r>
      </w:ins>
      <w:del w:id="5917" w:author="JONES Peter" w:date="2021-05-04T09:48:00Z">
        <w:r w:rsidRPr="00FF6A71">
          <w:delText>.</w:delText>
        </w:r>
      </w:del>
      <w:r w:rsidRPr="00FF6A71">
        <w:t xml:space="preserve"> 1) the industrial perspective CDE aims to improve data collaboration, competitiveness, connections between engineering disciplines, and to innovate new skills paradigms.  2) </w:t>
      </w:r>
      <w:r w:rsidR="000C2889" w:rsidRPr="00FF6A71">
        <w:t>s</w:t>
      </w:r>
      <w:r w:rsidRPr="00FF6A71">
        <w:t>oftware developers have exploited the rapid advancement of technology</w:t>
      </w:r>
      <w:del w:id="5918" w:author="pete jones" w:date="2022-03-31T10:12:00Z">
        <w:r w:rsidRPr="00FF6A71" w:rsidDel="009E7D38">
          <w:delText xml:space="preserve">; </w:delText>
        </w:r>
      </w:del>
      <w:ins w:id="5919" w:author="pete jones" w:date="2022-03-31T10:12:00Z">
        <w:r w:rsidR="009E7D38">
          <w:t>,</w:t>
        </w:r>
        <w:r w:rsidR="009E7D38" w:rsidRPr="00FF6A71">
          <w:t xml:space="preserve"> </w:t>
        </w:r>
      </w:ins>
      <w:r w:rsidRPr="00FF6A71">
        <w:t>driving complex analysis and engineering capability to create and manage a virtual representation of a physical product</w:t>
      </w:r>
      <w:del w:id="5920" w:author="pete jones" w:date="2022-03-31T10:12:00Z">
        <w:r w:rsidRPr="00FF6A71" w:rsidDel="009E7D38">
          <w:delText>,</w:delText>
        </w:r>
      </w:del>
      <w:r w:rsidRPr="00FF6A71">
        <w:t xml:space="preserve"> </w:t>
      </w:r>
      <w:del w:id="5921" w:author="pete jones" w:date="2022-03-30T08:45:00Z">
        <w:r w:rsidRPr="00FF6A71" w:rsidDel="00581A32">
          <w:delText xml:space="preserve">onto </w:delText>
        </w:r>
      </w:del>
      <w:ins w:id="5922" w:author="pete jones" w:date="2022-03-30T08:45:00Z">
        <w:r w:rsidR="00581A32">
          <w:t>in</w:t>
        </w:r>
        <w:r w:rsidR="00581A32" w:rsidRPr="00FF6A71">
          <w:t xml:space="preserve"> </w:t>
        </w:r>
      </w:ins>
      <w:r w:rsidRPr="00FF6A71">
        <w:t xml:space="preserve">the everyday workflow of technical and engineering teams. Software developers have also recognised that precise digital product simulation and industrial processes can provide a rich learning environment to support PBL. 3) Higher education is evolving to provide engineers with the skills required by industry. The adoption of PBL theory is common to these themes </w:t>
      </w:r>
      <w:del w:id="5923" w:author="pete jones" w:date="2022-03-31T10:13:00Z">
        <w:r w:rsidRPr="00FF6A71" w:rsidDel="009E7D38">
          <w:delText xml:space="preserve">encouraging interdisciplinarity through </w:delText>
        </w:r>
      </w:del>
      <w:del w:id="5924" w:author="pete jones" w:date="2022-03-30T08:46:00Z">
        <w:r w:rsidRPr="00FF6A71" w:rsidDel="00581A32">
          <w:delText xml:space="preserve">student </w:delText>
        </w:r>
      </w:del>
      <w:del w:id="5925" w:author="pete jones" w:date="2022-03-31T10:13:00Z">
        <w:r w:rsidRPr="00FF6A71" w:rsidDel="009E7D38">
          <w:delText>led collaborative project work aimed</w:delText>
        </w:r>
      </w:del>
      <w:ins w:id="5926" w:author="pete jones" w:date="2022-03-31T10:13:00Z">
        <w:r w:rsidR="009E7D38">
          <w:t>that encourage interdisciplinarity through student-led collaborative project work and</w:t>
        </w:r>
      </w:ins>
      <w:r w:rsidRPr="00FF6A71">
        <w:t xml:space="preserve"> </w:t>
      </w:r>
      <w:del w:id="5927" w:author="pete jones" w:date="2022-03-31T10:13:00Z">
        <w:r w:rsidRPr="00FF6A71" w:rsidDel="009E7D38">
          <w:delText xml:space="preserve">to </w:delText>
        </w:r>
      </w:del>
      <w:r w:rsidRPr="00FF6A71">
        <w:t>explor</w:t>
      </w:r>
      <w:ins w:id="5928" w:author="pete jones" w:date="2022-03-31T10:14:00Z">
        <w:r w:rsidR="009E7D38">
          <w:t>ing</w:t>
        </w:r>
      </w:ins>
      <w:del w:id="5929" w:author="pete jones" w:date="2022-03-31T10:14:00Z">
        <w:r w:rsidRPr="00FF6A71" w:rsidDel="009E7D38">
          <w:delText>e</w:delText>
        </w:r>
      </w:del>
      <w:r w:rsidRPr="00FF6A71">
        <w:t xml:space="preserve"> pedagogical developments of STEM experiences. At a higher level, the educational theories of constructivism inform the development of the </w:t>
      </w:r>
      <w:del w:id="5930" w:author="pete jones" w:date="2022-03-31T10:13:00Z">
        <w:r w:rsidRPr="00FF6A71" w:rsidDel="009E7D38">
          <w:delText>methodology of the research</w:delText>
        </w:r>
      </w:del>
      <w:ins w:id="5931" w:author="pete jones" w:date="2022-03-31T10:13:00Z">
        <w:r w:rsidR="009E7D38">
          <w:t>research methodology</w:t>
        </w:r>
      </w:ins>
      <w:r w:rsidRPr="00FF6A71">
        <w:t xml:space="preserve">. Whilst the research does not directly confront the broader issue of curriculum development in higher education, the integration of CDE will inevitably signal change. Therefore, the </w:t>
      </w:r>
      <w:del w:id="5932" w:author="pete jones" w:date="2022-03-31T10:14:00Z">
        <w:r w:rsidRPr="00FF6A71" w:rsidDel="009E7D38">
          <w:delText xml:space="preserve">research </w:delText>
        </w:r>
      </w:del>
      <w:ins w:id="5933" w:author="pete jones" w:date="2022-03-31T10:14:00Z">
        <w:r w:rsidR="009E7D38">
          <w:t>study</w:t>
        </w:r>
        <w:r w:rsidR="009E7D38" w:rsidRPr="00FF6A71">
          <w:t xml:space="preserve"> </w:t>
        </w:r>
      </w:ins>
      <w:r w:rsidRPr="00FF6A71">
        <w:t>concerns itself with motivational and engagement theories within this context.</w:t>
      </w:r>
      <w:bookmarkStart w:id="5934" w:name="_Toc46498136"/>
    </w:p>
    <w:p w14:paraId="49519EE3" w14:textId="77777777" w:rsidR="00A33F88" w:rsidRPr="00FF6A71" w:rsidRDefault="001256A5" w:rsidP="00365B3E">
      <w:pPr>
        <w:pStyle w:val="Heading2"/>
      </w:pPr>
      <w:bookmarkStart w:id="5935" w:name="_Toc68162193"/>
      <w:bookmarkStart w:id="5936" w:name="_Toc99969505"/>
      <w:r w:rsidRPr="00FF6A71">
        <w:t>Concepts and relationships</w:t>
      </w:r>
      <w:bookmarkEnd w:id="5934"/>
      <w:bookmarkEnd w:id="5935"/>
      <w:bookmarkEnd w:id="5936"/>
    </w:p>
    <w:p w14:paraId="1559DCB9" w14:textId="524E13CD" w:rsidR="00A33F88" w:rsidRPr="00FF6A71" w:rsidRDefault="001256A5" w:rsidP="001256A5">
      <w:r w:rsidRPr="00FF6A71">
        <w:t xml:space="preserve">The research is framed within an ontological perspective based upon relativism, in that within the context of the </w:t>
      </w:r>
      <w:del w:id="5937" w:author="pete jones" w:date="2022-03-31T10:15:00Z">
        <w:r w:rsidRPr="00FF6A71" w:rsidDel="009E7D38">
          <w:delText>research</w:delText>
        </w:r>
      </w:del>
      <w:ins w:id="5938" w:author="pete jones" w:date="2022-03-31T10:15:00Z">
        <w:r w:rsidR="009E7D38">
          <w:t>study</w:t>
        </w:r>
      </w:ins>
      <w:ins w:id="5939" w:author="pete jones" w:date="2022-03-31T10:14:00Z">
        <w:r w:rsidR="009E7D38">
          <w:t>,</w:t>
        </w:r>
      </w:ins>
      <w:r w:rsidRPr="00FF6A71">
        <w:t xml:space="preserve"> multiple realities exist. Th</w:t>
      </w:r>
      <w:del w:id="5940" w:author="pete jones" w:date="2022-03-31T10:15:00Z">
        <w:r w:rsidRPr="00FF6A71" w:rsidDel="009E7D38">
          <w:delText>ose realities are shaped by the context and the experiences of the participant</w:delText>
        </w:r>
      </w:del>
      <w:ins w:id="5941" w:author="pete jones" w:date="2022-03-31T10:15:00Z">
        <w:r w:rsidR="009E7D38">
          <w:t>e participants' context and experiences shape those realitie</w:t>
        </w:r>
      </w:ins>
      <w:r w:rsidRPr="00FF6A71">
        <w:t>s; students and academics will have complement</w:t>
      </w:r>
      <w:ins w:id="5942" w:author="pete jones" w:date="2022-01-24T21:11:00Z">
        <w:r w:rsidR="009E47AD">
          <w:t>ary</w:t>
        </w:r>
      </w:ins>
      <w:del w:id="5943" w:author="pete jones" w:date="2022-01-24T21:11:00Z">
        <w:r w:rsidRPr="00FF6A71" w:rsidDel="009E47AD">
          <w:delText>ing</w:delText>
        </w:r>
      </w:del>
      <w:ins w:id="5944" w:author="pete jones" w:date="2022-01-24T21:11:00Z">
        <w:r w:rsidR="009E47AD">
          <w:t xml:space="preserve"> </w:t>
        </w:r>
      </w:ins>
      <w:del w:id="5945" w:author="pete jones" w:date="2022-01-24T21:11:00Z">
        <w:r w:rsidRPr="00FF6A71" w:rsidDel="009E47AD">
          <w:delText xml:space="preserve"> </w:delText>
        </w:r>
      </w:del>
      <w:r w:rsidRPr="00FF6A71">
        <w:t>but different views constructed from their relationship with the study</w:t>
      </w:r>
      <w:del w:id="5946" w:author="pete jones" w:date="2022-03-31T10:15:00Z">
        <w:r w:rsidRPr="00FF6A71" w:rsidDel="009E7D38">
          <w:delText>,</w:delText>
        </w:r>
      </w:del>
      <w:r w:rsidRPr="00FF6A71">
        <w:t xml:space="preserve"> and the transferability </w:t>
      </w:r>
      <w:r w:rsidRPr="00FF6A71">
        <w:lastRenderedPageBreak/>
        <w:t>into similar meaningful contexts. Selecting PBL theory to structure the methodology dictates that the experimental learning environment organises and focuses students’ learning on interdisciplinary projects; involves students in investigative, problem-solving, and decision-making activities; is student-driven</w:t>
      </w:r>
      <w:del w:id="5947" w:author="pete jones" w:date="2022-03-31T10:15:00Z">
        <w:r w:rsidRPr="00FF6A71" w:rsidDel="009E7D38">
          <w:delText xml:space="preserve"> to some degree;</w:delText>
        </w:r>
      </w:del>
      <w:ins w:id="5948" w:author="pete jones" w:date="2022-03-31T10:15:00Z">
        <w:r w:rsidR="009E7D38">
          <w:t>,</w:t>
        </w:r>
      </w:ins>
      <w:r w:rsidRPr="00FF6A71">
        <w:t xml:space="preserve"> and incorporates real-life challenges. Creating a high-quality experience in such an environment is </w:t>
      </w:r>
      <w:del w:id="5949" w:author="pete jones" w:date="2022-03-31T10:15:00Z">
        <w:r w:rsidRPr="00FF6A71" w:rsidDel="009E7D38">
          <w:delText xml:space="preserve">difficult </w:delText>
        </w:r>
      </w:del>
      <w:ins w:id="5950" w:author="pete jones" w:date="2022-03-31T10:15:00Z">
        <w:r w:rsidR="009E7D38">
          <w:t>complex</w:t>
        </w:r>
        <w:r w:rsidR="009E7D38" w:rsidRPr="00FF6A71">
          <w:t xml:space="preserve"> </w:t>
        </w:r>
      </w:ins>
      <w:r w:rsidRPr="00FF6A71">
        <w:t xml:space="preserve">and </w:t>
      </w:r>
      <w:del w:id="5951" w:author="pete jones" w:date="2022-03-30T08:46:00Z">
        <w:r w:rsidRPr="00FF6A71" w:rsidDel="00581A32">
          <w:delText xml:space="preserve">time </w:delText>
        </w:r>
      </w:del>
      <w:ins w:id="5952" w:author="pete jones" w:date="2022-03-30T08:46:00Z">
        <w:r w:rsidR="00581A32" w:rsidRPr="00FF6A71">
          <w:t>time</w:t>
        </w:r>
        <w:r w:rsidR="00581A32">
          <w:t>-</w:t>
        </w:r>
      </w:ins>
      <w:r w:rsidRPr="00FF6A71">
        <w:t xml:space="preserve">consuming, </w:t>
      </w:r>
      <w:del w:id="5953" w:author="pete jones" w:date="2022-03-31T10:15:00Z">
        <w:r w:rsidRPr="00FF6A71" w:rsidDel="009E7D38">
          <w:delText xml:space="preserve">which can lead teachers to create in their </w:delText>
        </w:r>
      </w:del>
      <w:del w:id="5954" w:author="pete jones" w:date="2022-03-30T08:46:00Z">
        <w:r w:rsidRPr="00FF6A71" w:rsidDel="00581A32">
          <w:delText xml:space="preserve">own </w:delText>
        </w:r>
      </w:del>
      <w:del w:id="5955" w:author="pete jones" w:date="2022-03-31T10:15:00Z">
        <w:r w:rsidRPr="00FF6A71" w:rsidDel="009E7D38">
          <w:delText xml:space="preserve">silo, limiting the collaboration and creativity that may occur when teachers </w:delText>
        </w:r>
      </w:del>
      <w:del w:id="5956" w:author="pete jones" w:date="2022-03-30T08:46:00Z">
        <w:r w:rsidRPr="00FF6A71" w:rsidDel="00581A32">
          <w:delText>are able to</w:delText>
        </w:r>
      </w:del>
      <w:ins w:id="5957" w:author="pete jones" w:date="2022-03-31T10:15:00Z">
        <w:r w:rsidR="009E7D38">
          <w:t xml:space="preserve">leading teachers to </w:t>
        </w:r>
      </w:ins>
      <w:ins w:id="5958" w:author="pete jones" w:date="2022-04-01T15:09:00Z">
        <w:r w:rsidR="00726256">
          <w:t>develop</w:t>
        </w:r>
      </w:ins>
      <w:ins w:id="5959" w:author="pete jones" w:date="2022-03-31T10:15:00Z">
        <w:r w:rsidR="009E7D38">
          <w:t xml:space="preserve"> in their silo, limiting the collaboration and creativity when teachers</w:t>
        </w:r>
      </w:ins>
      <w:r w:rsidRPr="00FF6A71">
        <w:t xml:space="preserve"> work together. Creating the environment and managing the facilitation necessitates interaction with the research to </w:t>
      </w:r>
      <w:del w:id="5960" w:author="pete jones" w:date="2022-03-31T10:15:00Z">
        <w:r w:rsidRPr="00FF6A71" w:rsidDel="009E7D38">
          <w:delText>gain in-depth understanding of</w:delText>
        </w:r>
      </w:del>
      <w:ins w:id="5961" w:author="pete jones" w:date="2022-03-31T10:15:00Z">
        <w:r w:rsidR="009E7D38">
          <w:t>understand</w:t>
        </w:r>
      </w:ins>
      <w:r w:rsidRPr="00FF6A71">
        <w:t xml:space="preserve"> what is happening. Epistemologically an </w:t>
      </w:r>
      <w:bookmarkStart w:id="5962" w:name="_Hlk64032867"/>
      <w:r w:rsidRPr="00FF6A71">
        <w:t>emic approach is adopted</w:t>
      </w:r>
      <w:bookmarkEnd w:id="5962"/>
      <w:r w:rsidRPr="00FF6A71">
        <w:t xml:space="preserve">, interacting with the participants, digging deep, talking to people to understand the </w:t>
      </w:r>
      <w:del w:id="5963" w:author="pete jones" w:date="2022-04-05T11:24:00Z">
        <w:r w:rsidRPr="00FF6A71" w:rsidDel="00E06CA9">
          <w:delText>context</w:delText>
        </w:r>
      </w:del>
      <w:ins w:id="5964" w:author="pete jones" w:date="2022-04-05T11:24:00Z">
        <w:r w:rsidR="00E06CA9" w:rsidRPr="00FF6A71">
          <w:t>context,</w:t>
        </w:r>
      </w:ins>
      <w:r w:rsidRPr="00FF6A71">
        <w:t xml:space="preserve"> and support</w:t>
      </w:r>
      <w:ins w:id="5965" w:author="pete jones" w:date="2022-03-30T08:46:00Z">
        <w:r w:rsidR="00581A32">
          <w:t>ing</w:t>
        </w:r>
      </w:ins>
      <w:r w:rsidRPr="00FF6A71">
        <w:t xml:space="preserve"> </w:t>
      </w:r>
      <w:ins w:id="5966" w:author="pete jones" w:date="2022-03-30T08:46:00Z">
        <w:r w:rsidR="00581A32">
          <w:t xml:space="preserve">the </w:t>
        </w:r>
      </w:ins>
      <w:del w:id="5967" w:author="pete jones" w:date="2022-03-30T08:46:00Z">
        <w:r w:rsidRPr="00FF6A71" w:rsidDel="00581A32">
          <w:delText xml:space="preserve">a </w:delText>
        </w:r>
      </w:del>
      <w:r w:rsidRPr="00FF6A71">
        <w:t>validation of the hypothesis.</w:t>
      </w:r>
    </w:p>
    <w:p w14:paraId="22311446" w14:textId="3C6B47FC" w:rsidR="00A33F88" w:rsidRPr="00FF6A71" w:rsidRDefault="001256A5" w:rsidP="001256A5">
      <w:r w:rsidRPr="00FF6A71">
        <w:t>The</w:t>
      </w:r>
      <w:del w:id="5968" w:author="pete jones" w:date="2022-03-31T10:16:00Z">
        <w:r w:rsidRPr="00FF6A71" w:rsidDel="009E7D38">
          <w:delText xml:space="preserve"> most</w:delText>
        </w:r>
      </w:del>
      <w:r w:rsidRPr="00FF6A71">
        <w:t xml:space="preserve"> </w:t>
      </w:r>
      <w:del w:id="5969" w:author="pete jones" w:date="2022-03-31T10:16:00Z">
        <w:r w:rsidRPr="00FF6A71" w:rsidDel="009E7D38">
          <w:delText xml:space="preserve">important </w:delText>
        </w:r>
      </w:del>
      <w:ins w:id="5970" w:author="pete jones" w:date="2022-03-31T10:16:00Z">
        <w:r w:rsidR="009E7D38">
          <w:t>essential</w:t>
        </w:r>
        <w:r w:rsidR="009E7D38" w:rsidRPr="00FF6A71">
          <w:t xml:space="preserve"> </w:t>
        </w:r>
      </w:ins>
      <w:r w:rsidRPr="00FF6A71">
        <w:t>concepts selected from the theories include:</w:t>
      </w:r>
      <w:del w:id="5971" w:author="pete jones" w:date="2022-03-31T10:16:00Z">
        <w:r w:rsidRPr="00FF6A71" w:rsidDel="009E7D38">
          <w:delText xml:space="preserve"> …</w:delText>
        </w:r>
      </w:del>
    </w:p>
    <w:p w14:paraId="1B52AD74" w14:textId="77777777" w:rsidR="00A33F88" w:rsidRPr="00FF6A71" w:rsidRDefault="00A33F88" w:rsidP="001256A5">
      <w:pPr>
        <w:rPr>
          <w:b/>
          <w:bCs/>
        </w:rPr>
      </w:pPr>
      <w:r w:rsidRPr="00FF6A71">
        <w:rPr>
          <w:b/>
          <w:bCs/>
        </w:rPr>
        <w:t>Constructivism</w:t>
      </w:r>
    </w:p>
    <w:p w14:paraId="79499BD3" w14:textId="0F198E6B" w:rsidR="00A33F88" w:rsidRPr="00FF6A71" w:rsidRDefault="001256A5" w:rsidP="0021440D">
      <w:pPr>
        <w:numPr>
          <w:ilvl w:val="0"/>
          <w:numId w:val="21"/>
        </w:numPr>
      </w:pPr>
      <w:r w:rsidRPr="00FF6A71">
        <w:t xml:space="preserve">The environment in which the learning occurs and the learning itself are </w:t>
      </w:r>
      <w:del w:id="5972" w:author="pete jones" w:date="2022-03-31T10:16:00Z">
        <w:r w:rsidRPr="00FF6A71" w:rsidDel="009E7D38">
          <w:delText xml:space="preserve">strongly </w:delText>
        </w:r>
      </w:del>
      <w:ins w:id="5973" w:author="pete jones" w:date="2022-03-31T10:16:00Z">
        <w:r w:rsidR="009E7D38">
          <w:t>firm</w:t>
        </w:r>
        <w:r w:rsidR="009E7D38" w:rsidRPr="00FF6A71">
          <w:t xml:space="preserve">ly </w:t>
        </w:r>
      </w:ins>
      <w:r w:rsidRPr="00FF6A71">
        <w:t xml:space="preserve">related, </w:t>
      </w:r>
      <w:r w:rsidR="00166BBC" w:rsidRPr="00FF6A71">
        <w:t>i.e.,</w:t>
      </w:r>
      <w:r w:rsidRPr="00FF6A71">
        <w:t xml:space="preserve"> the learning capsule. The relationship is formed around two concepts, accommodation</w:t>
      </w:r>
      <w:del w:id="5974" w:author="pete jones" w:date="2022-03-31T10:17:00Z">
        <w:r w:rsidRPr="00FF6A71" w:rsidDel="009E7D38">
          <w:delText>,</w:delText>
        </w:r>
      </w:del>
      <w:r w:rsidRPr="00FF6A71">
        <w:t xml:space="preserve"> and assimilation. Accommodation concerns the capability of a learning capsule to present a world view in which new experiences build upon existing reasoning. Assimilating concerns how students merge new and old experiences, develop new attitudes and understanding, and </w:t>
      </w:r>
      <w:del w:id="5975" w:author="pete jones" w:date="2022-03-30T08:47:00Z">
        <w:r w:rsidRPr="00FF6A71" w:rsidDel="00581A32">
          <w:delText xml:space="preserve">guiding </w:delText>
        </w:r>
      </w:del>
      <w:ins w:id="5976" w:author="pete jones" w:date="2022-03-30T08:47:00Z">
        <w:r w:rsidR="00581A32" w:rsidRPr="00FF6A71">
          <w:t>guid</w:t>
        </w:r>
        <w:r w:rsidR="00581A32">
          <w:t>e</w:t>
        </w:r>
        <w:r w:rsidR="00581A32" w:rsidRPr="00FF6A71">
          <w:t xml:space="preserve"> </w:t>
        </w:r>
      </w:ins>
      <w:r w:rsidRPr="00FF6A71">
        <w:t>perceptions.</w:t>
      </w:r>
    </w:p>
    <w:p w14:paraId="614FEAE1" w14:textId="77777777" w:rsidR="00A33F88" w:rsidRPr="00FF6A71" w:rsidRDefault="001256A5" w:rsidP="0021440D">
      <w:pPr>
        <w:numPr>
          <w:ilvl w:val="0"/>
          <w:numId w:val="21"/>
        </w:numPr>
      </w:pPr>
      <w:r w:rsidRPr="00FF6A71">
        <w:t>Designing learning within this dynamic means that the learner is central, as opposed to a traditional approach which centralises what is to be taught. Reflecting the learner’s view of the world.</w:t>
      </w:r>
    </w:p>
    <w:p w14:paraId="54B90A73" w14:textId="77777777" w:rsidR="00A33F88" w:rsidRPr="00FF6A71" w:rsidRDefault="001256A5" w:rsidP="001256A5">
      <w:pPr>
        <w:rPr>
          <w:b/>
          <w:bCs/>
        </w:rPr>
      </w:pPr>
      <w:r w:rsidRPr="00FF6A71">
        <w:rPr>
          <w:b/>
          <w:bCs/>
        </w:rPr>
        <w:t>PBL</w:t>
      </w:r>
    </w:p>
    <w:p w14:paraId="0675D2B4" w14:textId="1B45CE9E" w:rsidR="00A33F88" w:rsidRPr="00FF6A71" w:rsidRDefault="001256A5" w:rsidP="001256A5">
      <w:r w:rsidRPr="00FF6A71">
        <w:t>The “P” in PBL</w:t>
      </w:r>
      <w:del w:id="5977" w:author="pete jones" w:date="2022-03-30T08:47:00Z">
        <w:r w:rsidRPr="00FF6A71" w:rsidDel="00581A32">
          <w:delText xml:space="preserve"> in this case</w:delText>
        </w:r>
      </w:del>
      <w:ins w:id="5978" w:author="pete jones" w:date="2022-03-30T08:47:00Z">
        <w:r w:rsidR="00581A32">
          <w:t>, in this case,</w:t>
        </w:r>
      </w:ins>
      <w:r w:rsidRPr="00FF6A71">
        <w:t xml:space="preserve"> is “PROBLEM</w:t>
      </w:r>
      <w:del w:id="5979" w:author="pete jones" w:date="2022-03-31T10:17:00Z">
        <w:r w:rsidRPr="00FF6A71" w:rsidDel="009E7D38">
          <w:delText xml:space="preserve">”, </w:delText>
        </w:r>
      </w:del>
      <w:ins w:id="5980" w:author="pete jones" w:date="2022-03-31T10:17:00Z">
        <w:r w:rsidR="009E7D38" w:rsidRPr="00FF6A71">
          <w:t>”</w:t>
        </w:r>
        <w:r w:rsidR="009E7D38">
          <w:t>;</w:t>
        </w:r>
        <w:r w:rsidR="009E7D38" w:rsidRPr="00FF6A71">
          <w:t xml:space="preserve"> </w:t>
        </w:r>
      </w:ins>
      <w:r w:rsidRPr="00FF6A71">
        <w:t>however, similar concepts can equally apply to “PROJECT” based learning. Both have a complex challenge, but problem-based learning generally is shorter in duration and focuses on an open-ended question designed to trigger a learning response. In either case</w:t>
      </w:r>
      <w:ins w:id="5981" w:author="pete jones" w:date="2022-03-30T08:47:00Z">
        <w:r w:rsidR="00581A32">
          <w:t>,</w:t>
        </w:r>
      </w:ins>
      <w:r w:rsidRPr="00FF6A71">
        <w:t xml:space="preserve"> the challenge can be applied to an individual or a group</w:t>
      </w:r>
      <w:del w:id="5982" w:author="pete jones" w:date="2022-03-31T10:17:00Z">
        <w:r w:rsidRPr="00FF6A71" w:rsidDel="009E7D38">
          <w:delText>,</w:delText>
        </w:r>
      </w:del>
      <w:r w:rsidRPr="00FF6A71">
        <w:t xml:space="preserve"> and</w:t>
      </w:r>
      <w:del w:id="5983" w:author="pete jones" w:date="2022-03-31T10:17:00Z">
        <w:r w:rsidRPr="00FF6A71" w:rsidDel="009E7D38">
          <w:delText xml:space="preserve"> …</w:delText>
        </w:r>
      </w:del>
    </w:p>
    <w:p w14:paraId="53343FDA" w14:textId="77777777" w:rsidR="00A33F88" w:rsidRPr="00FF6A71" w:rsidRDefault="001256A5" w:rsidP="0021440D">
      <w:pPr>
        <w:numPr>
          <w:ilvl w:val="0"/>
          <w:numId w:val="21"/>
        </w:numPr>
      </w:pPr>
      <w:r w:rsidRPr="00FF6A71">
        <w:lastRenderedPageBreak/>
        <w:t>must motivate students to discover deeper understanding.</w:t>
      </w:r>
    </w:p>
    <w:p w14:paraId="2BAC50AE" w14:textId="3B6F4E88" w:rsidR="00A33F88" w:rsidRPr="00FF6A71" w:rsidRDefault="001256A5" w:rsidP="0021440D">
      <w:pPr>
        <w:numPr>
          <w:ilvl w:val="0"/>
          <w:numId w:val="21"/>
        </w:numPr>
      </w:pPr>
      <w:del w:id="5984" w:author="pete jones" w:date="2022-03-31T10:18:00Z">
        <w:r w:rsidRPr="00FF6A71" w:rsidDel="009E7D38">
          <w:delText xml:space="preserve">should </w:delText>
        </w:r>
      </w:del>
      <w:ins w:id="5985" w:author="pete jones" w:date="2022-03-31T10:18:00Z">
        <w:r w:rsidR="009E7D38">
          <w:t>S</w:t>
        </w:r>
        <w:r w:rsidR="009E7D38" w:rsidRPr="00FF6A71">
          <w:t xml:space="preserve">hould </w:t>
        </w:r>
      </w:ins>
      <w:r w:rsidRPr="00FF6A71">
        <w:t>involve students to make and support logical decisions.</w:t>
      </w:r>
    </w:p>
    <w:p w14:paraId="49FB0DA1" w14:textId="765C8ABB" w:rsidR="00A33F88" w:rsidRPr="00FF6A71" w:rsidRDefault="001256A5" w:rsidP="0021440D">
      <w:pPr>
        <w:numPr>
          <w:ilvl w:val="0"/>
          <w:numId w:val="21"/>
        </w:numPr>
      </w:pPr>
      <w:del w:id="5986" w:author="pete jones" w:date="2022-03-31T10:18:00Z">
        <w:r w:rsidRPr="00FF6A71" w:rsidDel="009E7D38">
          <w:delText xml:space="preserve">should </w:delText>
        </w:r>
      </w:del>
      <w:ins w:id="5987" w:author="pete jones" w:date="2022-03-31T10:18:00Z">
        <w:r w:rsidR="009E7D38">
          <w:t>S</w:t>
        </w:r>
        <w:r w:rsidR="009E7D38" w:rsidRPr="00FF6A71">
          <w:t xml:space="preserve">hould </w:t>
        </w:r>
      </w:ins>
      <w:r w:rsidRPr="00FF6A71">
        <w:t>integrate previous knowledge.</w:t>
      </w:r>
    </w:p>
    <w:p w14:paraId="5613789C" w14:textId="5F67C1EA" w:rsidR="00A33F88" w:rsidRPr="00FF6A71" w:rsidRDefault="001256A5" w:rsidP="0021440D">
      <w:pPr>
        <w:numPr>
          <w:ilvl w:val="0"/>
          <w:numId w:val="21"/>
        </w:numPr>
      </w:pPr>
      <w:del w:id="5988" w:author="pete jones" w:date="2022-03-31T10:18:00Z">
        <w:r w:rsidRPr="00FF6A71" w:rsidDel="009E7D38">
          <w:delText xml:space="preserve">needs </w:delText>
        </w:r>
      </w:del>
      <w:ins w:id="5989" w:author="pete jones" w:date="2022-03-31T10:18:00Z">
        <w:r w:rsidR="009E7D38">
          <w:t>It n</w:t>
        </w:r>
        <w:r w:rsidR="009E7D38" w:rsidRPr="00FF6A71">
          <w:t xml:space="preserve">eeds </w:t>
        </w:r>
      </w:ins>
      <w:r w:rsidRPr="00FF6A71">
        <w:t>a level of complexity to facilitate teamwork.</w:t>
      </w:r>
    </w:p>
    <w:p w14:paraId="601C53CF" w14:textId="2279D790" w:rsidR="00A33F88" w:rsidRPr="00FF6A71" w:rsidRDefault="001256A5" w:rsidP="0021440D">
      <w:pPr>
        <w:numPr>
          <w:ilvl w:val="0"/>
          <w:numId w:val="21"/>
        </w:numPr>
      </w:pPr>
      <w:del w:id="5990" w:author="pete jones" w:date="2022-03-31T10:18:00Z">
        <w:r w:rsidRPr="00FF6A71" w:rsidDel="009E7D38">
          <w:delText xml:space="preserve">should </w:delText>
        </w:r>
      </w:del>
      <w:ins w:id="5991" w:author="pete jones" w:date="2022-03-31T10:18:00Z">
        <w:r w:rsidR="009E7D38">
          <w:t>It s</w:t>
        </w:r>
        <w:r w:rsidR="009E7D38" w:rsidRPr="00FF6A71">
          <w:t xml:space="preserve">hould </w:t>
        </w:r>
      </w:ins>
      <w:r w:rsidRPr="00FF6A71">
        <w:t>be open-ended and engaging.</w:t>
      </w:r>
    </w:p>
    <w:p w14:paraId="0D1007C5" w14:textId="77777777" w:rsidR="00A33F88" w:rsidRPr="00FF6A71" w:rsidRDefault="001256A5" w:rsidP="001256A5">
      <w:r w:rsidRPr="00FF6A71">
        <w:t>Teaching practices to employ for PBL activity must consider these concepts…</w:t>
      </w:r>
    </w:p>
    <w:p w14:paraId="01990100" w14:textId="77777777" w:rsidR="00A33F88" w:rsidRPr="00FF6A71" w:rsidRDefault="001256A5" w:rsidP="0021440D">
      <w:pPr>
        <w:numPr>
          <w:ilvl w:val="0"/>
          <w:numId w:val="21"/>
        </w:numPr>
      </w:pPr>
      <w:r w:rsidRPr="00FF6A71">
        <w:t xml:space="preserve">The whole </w:t>
      </w:r>
      <w:r w:rsidR="00971C2C" w:rsidRPr="00FF6A71">
        <w:t>life cycle</w:t>
      </w:r>
      <w:r w:rsidRPr="00FF6A71">
        <w:t xml:space="preserve"> of the exercise must be considered and designed to incorporate student </w:t>
      </w:r>
      <w:r w:rsidR="00971C2C" w:rsidRPr="00FF6A71">
        <w:t>choice.</w:t>
      </w:r>
      <w:r w:rsidRPr="00FF6A71">
        <w:t xml:space="preserve"> </w:t>
      </w:r>
    </w:p>
    <w:p w14:paraId="4179EFD6" w14:textId="663891C2" w:rsidR="00A33F88" w:rsidRPr="00FF6A71" w:rsidRDefault="001256A5" w:rsidP="0021440D">
      <w:pPr>
        <w:numPr>
          <w:ilvl w:val="0"/>
          <w:numId w:val="21"/>
        </w:numPr>
      </w:pPr>
      <w:del w:id="5992" w:author="pete jones" w:date="2022-03-30T08:47:00Z">
        <w:r w:rsidRPr="00FF6A71" w:rsidDel="00581A32">
          <w:delText xml:space="preserve">Synoptic </w:delText>
        </w:r>
      </w:del>
      <w:ins w:id="5993" w:author="pete jones" w:date="2022-03-30T08:47:00Z">
        <w:r w:rsidR="00581A32">
          <w:t>The s</w:t>
        </w:r>
        <w:r w:rsidR="00581A32" w:rsidRPr="00FF6A71">
          <w:t xml:space="preserve">ynoptic </w:t>
        </w:r>
      </w:ins>
      <w:r w:rsidRPr="00FF6A71">
        <w:t xml:space="preserve">activity must </w:t>
      </w:r>
      <w:del w:id="5994" w:author="pete jones" w:date="2022-03-31T10:18:00Z">
        <w:r w:rsidRPr="00FF6A71" w:rsidDel="009E7D38">
          <w:delText>ensure that key subject knowledge is incorporated</w:delText>
        </w:r>
      </w:del>
      <w:ins w:id="5995" w:author="pete jones" w:date="2022-03-31T10:18:00Z">
        <w:r w:rsidR="009E7D38">
          <w:t>incorporate crucial subject knowledge</w:t>
        </w:r>
      </w:ins>
      <w:r w:rsidRPr="00FF6A71">
        <w:t xml:space="preserve"> and </w:t>
      </w:r>
      <w:del w:id="5996" w:author="pete jones" w:date="2022-03-31T10:19:00Z">
        <w:r w:rsidRPr="00FF6A71" w:rsidDel="009E7D38">
          <w:delText xml:space="preserve">be </w:delText>
        </w:r>
      </w:del>
      <w:r w:rsidRPr="00FF6A71">
        <w:t>realistically applied to the themes.</w:t>
      </w:r>
    </w:p>
    <w:p w14:paraId="5E9A39F7" w14:textId="67568CCB" w:rsidR="00A33F88" w:rsidRPr="00FF6A71" w:rsidRDefault="001256A5" w:rsidP="0021440D">
      <w:pPr>
        <w:numPr>
          <w:ilvl w:val="0"/>
          <w:numId w:val="21"/>
        </w:numPr>
      </w:pPr>
      <w:r w:rsidRPr="00FF6A71">
        <w:t>The activity should encourage student independence, inquiry, collaboration, and attention to detail</w:t>
      </w:r>
      <w:del w:id="5997" w:author="pete jones" w:date="2022-03-30T08:47:00Z">
        <w:r w:rsidRPr="00FF6A71" w:rsidDel="00581A32">
          <w:delText>s</w:delText>
        </w:r>
      </w:del>
      <w:r w:rsidRPr="00FF6A71">
        <w:t xml:space="preserve">. </w:t>
      </w:r>
    </w:p>
    <w:p w14:paraId="2CAA4F62" w14:textId="05BA9250" w:rsidR="00A33F88" w:rsidRPr="00FF6A71" w:rsidRDefault="001256A5" w:rsidP="0021440D">
      <w:pPr>
        <w:numPr>
          <w:ilvl w:val="0"/>
          <w:numId w:val="21"/>
        </w:numPr>
      </w:pPr>
      <w:r w:rsidRPr="00FF6A71">
        <w:t>Facilitati</w:t>
      </w:r>
      <w:del w:id="5998" w:author="pete jones" w:date="2022-03-31T10:19:00Z">
        <w:r w:rsidRPr="00FF6A71" w:rsidDel="009E7D38">
          <w:delText>on of activities require teachers to organise planning, support</w:delText>
        </w:r>
      </w:del>
      <w:del w:id="5999" w:author="pete jones" w:date="2022-03-30T08:47:00Z">
        <w:r w:rsidRPr="00FF6A71" w:rsidDel="00581A32">
          <w:delText>ing</w:delText>
        </w:r>
      </w:del>
      <w:del w:id="6000" w:author="pete jones" w:date="2022-03-31T10:19:00Z">
        <w:r w:rsidRPr="00FF6A71" w:rsidDel="009E7D38">
          <w:delText xml:space="preserve"> tasks, setting</w:delText>
        </w:r>
      </w:del>
      <w:ins w:id="6001" w:author="pete jones" w:date="2022-03-31T10:19:00Z">
        <w:r w:rsidR="009E7D38">
          <w:t xml:space="preserve">ng activities </w:t>
        </w:r>
      </w:ins>
      <w:ins w:id="6002" w:author="pete jones" w:date="2022-04-05T11:13:00Z">
        <w:r w:rsidR="00C02A6E">
          <w:t>require</w:t>
        </w:r>
      </w:ins>
      <w:ins w:id="6003" w:author="pete jones" w:date="2022-03-31T10:19:00Z">
        <w:r w:rsidR="009E7D38">
          <w:t xml:space="preserve"> teachers to organise planning, support tasks, and set</w:t>
        </w:r>
      </w:ins>
      <w:r w:rsidRPr="00FF6A71">
        <w:t xml:space="preserve"> checkpoints and </w:t>
      </w:r>
      <w:r w:rsidR="00971C2C" w:rsidRPr="00FF6A71">
        <w:t>deadlines.</w:t>
      </w:r>
    </w:p>
    <w:p w14:paraId="5F3EF29E" w14:textId="548C6BDE" w:rsidR="00A33F88" w:rsidRPr="00FF6A71" w:rsidRDefault="001256A5" w:rsidP="0021440D">
      <w:pPr>
        <w:numPr>
          <w:ilvl w:val="0"/>
          <w:numId w:val="21"/>
        </w:numPr>
      </w:pPr>
      <w:r w:rsidRPr="00FF6A71">
        <w:t xml:space="preserve">Teachers must recognise opportunities to deploy </w:t>
      </w:r>
      <w:del w:id="6004" w:author="pete jones" w:date="2022-03-31T10:19:00Z">
        <w:r w:rsidRPr="00FF6A71" w:rsidDel="009E7D38">
          <w:delText>a variety of</w:delText>
        </w:r>
      </w:del>
      <w:ins w:id="6005" w:author="pete jones" w:date="2022-03-31T10:19:00Z">
        <w:r w:rsidR="009E7D38">
          <w:t>various</w:t>
        </w:r>
      </w:ins>
      <w:r w:rsidRPr="00FF6A71">
        <w:t xml:space="preserve"> instructional strategies, supporting students to achieve goals.</w:t>
      </w:r>
    </w:p>
    <w:p w14:paraId="511EB55E" w14:textId="421E38F8" w:rsidR="00A33F88" w:rsidRPr="00FF6A71" w:rsidRDefault="001256A5" w:rsidP="0021440D">
      <w:pPr>
        <w:numPr>
          <w:ilvl w:val="0"/>
          <w:numId w:val="21"/>
        </w:numPr>
      </w:pPr>
      <w:r w:rsidRPr="00FF6A71">
        <w:t xml:space="preserve">Assessment strategies must be valid, realistic, </w:t>
      </w:r>
      <w:r w:rsidR="00971C2C" w:rsidRPr="00FF6A71">
        <w:t xml:space="preserve">and </w:t>
      </w:r>
      <w:r w:rsidRPr="00FF6A71">
        <w:t>specific</w:t>
      </w:r>
      <w:r w:rsidR="00971C2C" w:rsidRPr="00FF6A71">
        <w:t>,</w:t>
      </w:r>
      <w:r w:rsidRPr="00FF6A71">
        <w:t xml:space="preserve"> using formative and summative tactics, and clearly define </w:t>
      </w:r>
      <w:del w:id="6006" w:author="pete jones" w:date="2022-03-31T10:19:00Z">
        <w:r w:rsidRPr="00FF6A71" w:rsidDel="009E7D38">
          <w:delText>models for self and peer assessment</w:delText>
        </w:r>
      </w:del>
      <w:ins w:id="6007" w:author="pete jones" w:date="2022-03-31T10:19:00Z">
        <w:r w:rsidR="009E7D38">
          <w:t>self and peer assessment models</w:t>
        </w:r>
      </w:ins>
      <w:r w:rsidRPr="00FF6A71">
        <w:t xml:space="preserve"> of </w:t>
      </w:r>
      <w:ins w:id="6008" w:author="pete jones" w:date="2022-03-31T10:19:00Z">
        <w:r w:rsidR="009E7D38">
          <w:t xml:space="preserve">a </w:t>
        </w:r>
      </w:ins>
      <w:r w:rsidRPr="00FF6A71">
        <w:t>team and individual work.</w:t>
      </w:r>
    </w:p>
    <w:p w14:paraId="424527F4" w14:textId="77777777" w:rsidR="00A33F88" w:rsidRPr="00FF6A71" w:rsidRDefault="001256A5" w:rsidP="0021440D">
      <w:pPr>
        <w:numPr>
          <w:ilvl w:val="0"/>
          <w:numId w:val="21"/>
        </w:numPr>
      </w:pPr>
      <w:r w:rsidRPr="00FF6A71">
        <w:t>Teachers must engage in the learning process with students, recognising opportunities for skill-building, redirection, encouragement, and celebration.</w:t>
      </w:r>
    </w:p>
    <w:p w14:paraId="0969DB23" w14:textId="7F088C83" w:rsidR="00A33F88" w:rsidRPr="00FF6A71" w:rsidRDefault="001256A5" w:rsidP="001256A5">
      <w:del w:id="6009" w:author="pete jones" w:date="2022-03-31T10:19:00Z">
        <w:r w:rsidRPr="00FF6A71" w:rsidDel="009E7D38">
          <w:delText>Elements of project design</w:delText>
        </w:r>
      </w:del>
      <w:ins w:id="6010" w:author="pete jones" w:date="2022-03-31T10:19:00Z">
        <w:r w:rsidR="009E7D38">
          <w:t>Project design elements</w:t>
        </w:r>
      </w:ins>
      <w:r w:rsidRPr="00FF6A71">
        <w:t xml:space="preserve"> should consider these concepts</w:t>
      </w:r>
      <w:del w:id="6011" w:author="pete jones" w:date="2022-03-31T10:19:00Z">
        <w:r w:rsidRPr="00FF6A71" w:rsidDel="009E7D38">
          <w:delText xml:space="preserve">, </w:delText>
        </w:r>
      </w:del>
      <w:ins w:id="6012" w:author="pete jones" w:date="2022-03-31T10:19:00Z">
        <w:r w:rsidR="009E7D38">
          <w:t>;</w:t>
        </w:r>
        <w:r w:rsidR="009E7D38" w:rsidRPr="00FF6A71">
          <w:t xml:space="preserve"> </w:t>
        </w:r>
      </w:ins>
      <w:r w:rsidRPr="00FF6A71">
        <w:t>the project should</w:t>
      </w:r>
      <w:del w:id="6013" w:author="pete jones" w:date="2022-03-31T10:19:00Z">
        <w:r w:rsidRPr="00FF6A71" w:rsidDel="009E7D38">
          <w:delText>…</w:delText>
        </w:r>
      </w:del>
    </w:p>
    <w:p w14:paraId="5765E036" w14:textId="29B5C3CE" w:rsidR="00A33F88" w:rsidRPr="00FF6A71" w:rsidRDefault="001256A5" w:rsidP="0021440D">
      <w:pPr>
        <w:numPr>
          <w:ilvl w:val="0"/>
          <w:numId w:val="22"/>
        </w:numPr>
      </w:pPr>
      <w:r w:rsidRPr="00FF6A71">
        <w:t xml:space="preserve">include a </w:t>
      </w:r>
      <w:del w:id="6014" w:author="pete jones" w:date="2022-03-31T10:20:00Z">
        <w:r w:rsidRPr="00FF6A71" w:rsidDel="009E7D38">
          <w:delText xml:space="preserve">meaningful </w:delText>
        </w:r>
      </w:del>
      <w:ins w:id="6015" w:author="pete jones" w:date="2022-03-31T10:20:00Z">
        <w:r w:rsidR="009E7D38">
          <w:t>significant</w:t>
        </w:r>
        <w:r w:rsidR="009E7D38" w:rsidRPr="00FF6A71">
          <w:t xml:space="preserve"> </w:t>
        </w:r>
      </w:ins>
      <w:r w:rsidRPr="00FF6A71">
        <w:t>problem at an appropriate academic level.</w:t>
      </w:r>
    </w:p>
    <w:p w14:paraId="465C55E8" w14:textId="37E71635" w:rsidR="00A33F88" w:rsidRPr="00FF6A71" w:rsidRDefault="001256A5" w:rsidP="0021440D">
      <w:pPr>
        <w:numPr>
          <w:ilvl w:val="0"/>
          <w:numId w:val="22"/>
        </w:numPr>
      </w:pPr>
      <w:del w:id="6016" w:author="pete jones" w:date="2022-03-31T10:20:00Z">
        <w:r w:rsidRPr="00FF6A71" w:rsidDel="009E7D38">
          <w:lastRenderedPageBreak/>
          <w:delText xml:space="preserve">provide </w:delText>
        </w:r>
      </w:del>
      <w:ins w:id="6017" w:author="pete jones" w:date="2022-03-31T10:20:00Z">
        <w:r w:rsidR="009E7D38">
          <w:t>P</w:t>
        </w:r>
        <w:r w:rsidR="009E7D38" w:rsidRPr="00FF6A71">
          <w:t xml:space="preserve">rovide </w:t>
        </w:r>
      </w:ins>
      <w:r w:rsidRPr="00FF6A71">
        <w:t>opportunities for sustained inquiry.</w:t>
      </w:r>
    </w:p>
    <w:p w14:paraId="358160AE" w14:textId="204176AB" w:rsidR="00A33F88" w:rsidRPr="00FF6A71" w:rsidRDefault="001256A5" w:rsidP="0021440D">
      <w:pPr>
        <w:numPr>
          <w:ilvl w:val="0"/>
          <w:numId w:val="22"/>
        </w:numPr>
      </w:pPr>
      <w:del w:id="6018" w:author="pete jones" w:date="2022-03-31T10:20:00Z">
        <w:r w:rsidRPr="00FF6A71" w:rsidDel="009E7D38">
          <w:delText xml:space="preserve">involve </w:delText>
        </w:r>
      </w:del>
      <w:ins w:id="6019" w:author="pete jones" w:date="2022-03-31T10:20:00Z">
        <w:r w:rsidR="009E7D38">
          <w:t>I</w:t>
        </w:r>
        <w:r w:rsidR="009E7D38" w:rsidRPr="00FF6A71">
          <w:t xml:space="preserve">nvolve </w:t>
        </w:r>
      </w:ins>
      <w:r w:rsidRPr="00FF6A71">
        <w:t>an authentic</w:t>
      </w:r>
      <w:ins w:id="6020" w:author="pete jones" w:date="2022-03-31T10:20:00Z">
        <w:r w:rsidR="009E7D38">
          <w:t>,</w:t>
        </w:r>
      </w:ins>
      <w:r w:rsidRPr="00FF6A71">
        <w:t xml:space="preserve"> real-world </w:t>
      </w:r>
      <w:r w:rsidR="00971C2C" w:rsidRPr="00FF6A71">
        <w:t>context.</w:t>
      </w:r>
    </w:p>
    <w:p w14:paraId="0CDDFD31" w14:textId="3D727675" w:rsidR="00A33F88" w:rsidRPr="00FF6A71" w:rsidRDefault="001256A5" w:rsidP="0021440D">
      <w:pPr>
        <w:numPr>
          <w:ilvl w:val="0"/>
          <w:numId w:val="22"/>
        </w:numPr>
      </w:pPr>
      <w:del w:id="6021" w:author="pete jones" w:date="2022-03-31T10:20:00Z">
        <w:r w:rsidRPr="00FF6A71" w:rsidDel="009E7D38">
          <w:delText xml:space="preserve">allow </w:delText>
        </w:r>
      </w:del>
      <w:ins w:id="6022" w:author="pete jones" w:date="2022-03-31T10:20:00Z">
        <w:r w:rsidR="009E7D38">
          <w:t>A</w:t>
        </w:r>
        <w:r w:rsidR="009E7D38" w:rsidRPr="00FF6A71">
          <w:t xml:space="preserve">llow </w:t>
        </w:r>
      </w:ins>
      <w:r w:rsidRPr="00FF6A71">
        <w:t>students to make decisions about the project.</w:t>
      </w:r>
    </w:p>
    <w:p w14:paraId="117F113F" w14:textId="3D2EDEFA" w:rsidR="00A33F88" w:rsidRPr="00FF6A71" w:rsidRDefault="001256A5" w:rsidP="0021440D">
      <w:pPr>
        <w:numPr>
          <w:ilvl w:val="0"/>
          <w:numId w:val="22"/>
        </w:numPr>
      </w:pPr>
      <w:del w:id="6023" w:author="pete jones" w:date="2022-03-31T10:20:00Z">
        <w:r w:rsidRPr="00FF6A71" w:rsidDel="009E7D38">
          <w:delText xml:space="preserve">enable </w:delText>
        </w:r>
      </w:del>
      <w:ins w:id="6024" w:author="pete jones" w:date="2022-03-31T10:20:00Z">
        <w:r w:rsidR="009E7D38">
          <w:t>E</w:t>
        </w:r>
        <w:r w:rsidR="009E7D38" w:rsidRPr="00FF6A71">
          <w:t xml:space="preserve">nable </w:t>
        </w:r>
      </w:ins>
      <w:r w:rsidRPr="00FF6A71">
        <w:t xml:space="preserve">students and teachers to reflect on the </w:t>
      </w:r>
      <w:r w:rsidR="00971C2C" w:rsidRPr="00FF6A71">
        <w:t>learning.</w:t>
      </w:r>
    </w:p>
    <w:p w14:paraId="26A3BB61" w14:textId="44B43DE4" w:rsidR="00A33F88" w:rsidRPr="00FF6A71" w:rsidRDefault="001256A5" w:rsidP="0021440D">
      <w:pPr>
        <w:numPr>
          <w:ilvl w:val="0"/>
          <w:numId w:val="22"/>
        </w:numPr>
      </w:pPr>
      <w:del w:id="6025" w:author="pete jones" w:date="2022-03-31T10:20:00Z">
        <w:r w:rsidRPr="00FF6A71" w:rsidDel="009E7D38">
          <w:delText xml:space="preserve">provide </w:delText>
        </w:r>
      </w:del>
      <w:ins w:id="6026" w:author="pete jones" w:date="2022-03-31T10:20:00Z">
        <w:r w:rsidR="009E7D38">
          <w:t>P</w:t>
        </w:r>
        <w:r w:rsidR="009E7D38" w:rsidRPr="00FF6A71">
          <w:t xml:space="preserve">rovide </w:t>
        </w:r>
      </w:ins>
      <w:r w:rsidRPr="00FF6A71">
        <w:t xml:space="preserve">feedback loops to improve the process and </w:t>
      </w:r>
      <w:r w:rsidR="00971C2C" w:rsidRPr="00FF6A71">
        <w:t>products.</w:t>
      </w:r>
    </w:p>
    <w:p w14:paraId="75F76BAA" w14:textId="355C11D2" w:rsidR="00A33F88" w:rsidRPr="00FF6A71" w:rsidRDefault="001256A5" w:rsidP="0021440D">
      <w:pPr>
        <w:numPr>
          <w:ilvl w:val="0"/>
          <w:numId w:val="22"/>
        </w:numPr>
      </w:pPr>
      <w:del w:id="6027" w:author="pete jones" w:date="2022-03-31T10:20:00Z">
        <w:r w:rsidRPr="00FF6A71" w:rsidDel="009E7D38">
          <w:delText xml:space="preserve">include </w:delText>
        </w:r>
      </w:del>
      <w:ins w:id="6028" w:author="pete jones" w:date="2022-03-31T10:20:00Z">
        <w:r w:rsidR="009E7D38">
          <w:t>I</w:t>
        </w:r>
        <w:r w:rsidR="009E7D38" w:rsidRPr="00FF6A71">
          <w:t xml:space="preserve">nclude </w:t>
        </w:r>
      </w:ins>
      <w:r w:rsidRPr="00FF6A71">
        <w:t>the publication of work to wider audiences.</w:t>
      </w:r>
    </w:p>
    <w:p w14:paraId="4A9CE4EA" w14:textId="77777777" w:rsidR="00A33F88" w:rsidRPr="00FF6A71" w:rsidRDefault="001256A5" w:rsidP="001256A5">
      <w:pPr>
        <w:rPr>
          <w:b/>
          <w:bCs/>
        </w:rPr>
      </w:pPr>
      <w:r w:rsidRPr="00FF6A71">
        <w:rPr>
          <w:b/>
          <w:bCs/>
        </w:rPr>
        <w:t>Motivation</w:t>
      </w:r>
    </w:p>
    <w:p w14:paraId="1BA79C74" w14:textId="102F6DD2" w:rsidR="00A33F88" w:rsidRPr="00FF6A71" w:rsidRDefault="001256A5" w:rsidP="001256A5">
      <w:del w:id="6029" w:author="pete jones" w:date="2022-03-31T10:20:00Z">
        <w:r w:rsidRPr="00FF6A71" w:rsidDel="009E7D38">
          <w:delText xml:space="preserve">The concepts of Self-Determination Theory (SDT) are </w:delText>
        </w:r>
      </w:del>
      <w:del w:id="6030" w:author="pete jones" w:date="2022-03-30T08:47:00Z">
        <w:r w:rsidRPr="00FF6A71" w:rsidDel="00581A32">
          <w:delText xml:space="preserve">clearly </w:delText>
        </w:r>
      </w:del>
      <w:del w:id="6031" w:author="pete jones" w:date="2022-03-31T10:20:00Z">
        <w:r w:rsidRPr="00FF6A71" w:rsidDel="009E7D38">
          <w:delText>aligned</w:delText>
        </w:r>
      </w:del>
      <w:ins w:id="6032" w:author="pete jones" w:date="2022-03-31T10:20:00Z">
        <w:r w:rsidR="009E7D38">
          <w:t>Self-Determination Theory (SDT) aligns</w:t>
        </w:r>
      </w:ins>
      <w:r w:rsidRPr="00FF6A71">
        <w:t xml:space="preserve"> with </w:t>
      </w:r>
      <w:del w:id="6033" w:author="pete jones" w:date="2022-04-01T15:09:00Z">
        <w:r w:rsidRPr="00FF6A71" w:rsidDel="00726256">
          <w:delText>the concepts underpinning problem-based learning design and practice</w:delText>
        </w:r>
      </w:del>
      <w:ins w:id="6034" w:author="pete jones" w:date="2022-04-01T15:09:00Z">
        <w:r w:rsidR="00726256">
          <w:t>problem-based learning design and practice concepts</w:t>
        </w:r>
      </w:ins>
      <w:r w:rsidRPr="00FF6A71">
        <w:t xml:space="preserve">. The real-world context of the problem and the conditions in which it </w:t>
      </w:r>
      <w:ins w:id="6035" w:author="pete jones" w:date="2022-03-30T08:48:00Z">
        <w:r w:rsidR="00581A32">
          <w:t xml:space="preserve">is </w:t>
        </w:r>
      </w:ins>
      <w:r w:rsidRPr="00FF6A71">
        <w:t>managed should support a more self-determined experience for the student. In this way</w:t>
      </w:r>
      <w:ins w:id="6036" w:author="pete jones" w:date="2022-03-31T10:21:00Z">
        <w:r w:rsidR="009E7D38">
          <w:t>,</w:t>
        </w:r>
      </w:ins>
      <w:r w:rsidRPr="00FF6A71">
        <w:t xml:space="preserve"> the learning helps to satisfy the three basic needs to maintain intrinsic motivation</w:t>
      </w:r>
      <w:ins w:id="6037" w:author="pete jones" w:date="2022-03-31T10:21:00Z">
        <w:r w:rsidR="009E7D38">
          <w:t>,</w:t>
        </w:r>
      </w:ins>
      <w:r w:rsidRPr="00FF6A71">
        <w:t xml:space="preserve"> which are identified by SDT as; connection with the challenge and the team, being effective within that context</w:t>
      </w:r>
      <w:del w:id="6038" w:author="pete jones" w:date="2022-03-30T08:48:00Z">
        <w:r w:rsidRPr="00FF6A71" w:rsidDel="00581A32">
          <w:delText>,</w:delText>
        </w:r>
      </w:del>
      <w:r w:rsidRPr="00FF6A71">
        <w:t xml:space="preserve"> and feel</w:t>
      </w:r>
      <w:ins w:id="6039" w:author="pete jones" w:date="2022-03-31T10:21:00Z">
        <w:r w:rsidR="009E7D38">
          <w:t>ing</w:t>
        </w:r>
      </w:ins>
      <w:del w:id="6040" w:author="pete jones" w:date="2022-03-30T08:48:00Z">
        <w:r w:rsidRPr="00FF6A71" w:rsidDel="00581A32">
          <w:delText>ing</w:delText>
        </w:r>
      </w:del>
      <w:r w:rsidRPr="00FF6A71">
        <w:t xml:space="preserve"> empowered to influence the outcomes and goals of the exercise. SDT concepts also support the management of positive extrinsic tactics to minimise the consequences of introducing the possible negative influences of applying external forces to the challenge.</w:t>
      </w:r>
    </w:p>
    <w:p w14:paraId="76DD9020" w14:textId="5B636326" w:rsidR="00A33F88" w:rsidRPr="00FF6A71" w:rsidRDefault="001256A5" w:rsidP="001256A5">
      <w:r w:rsidRPr="00FF6A71">
        <w:t>The concepts of transformational teaching aim to inform the development of dynamic relationships of learning experiences to stimulate student learning and personal growth. This theory again links to PBL theory by extending teaching objectives to enhance students’ attitudes to learning</w:t>
      </w:r>
      <w:del w:id="6041" w:author="pete jones" w:date="2022-03-31T10:21:00Z">
        <w:r w:rsidRPr="00FF6A71" w:rsidDel="009E7D38">
          <w:delText>, and their potential to acquire and use knowledge in ways that are relevant and meaningful</w:delText>
        </w:r>
      </w:del>
      <w:ins w:id="6042" w:author="pete jones" w:date="2022-03-31T10:21:00Z">
        <w:r w:rsidR="009E7D38">
          <w:t xml:space="preserve"> and their potential to acquire and use knowledge in relevant and meaningful ways</w:t>
        </w:r>
      </w:ins>
      <w:r w:rsidRPr="00FF6A71">
        <w:t>.</w:t>
      </w:r>
      <w:bookmarkStart w:id="6043" w:name="_Toc46498137"/>
    </w:p>
    <w:p w14:paraId="7C72D7B1" w14:textId="77777777" w:rsidR="00A33F88" w:rsidRPr="00FF6A71" w:rsidRDefault="001256A5" w:rsidP="001256A5">
      <w:pPr>
        <w:pStyle w:val="Heading2"/>
      </w:pPr>
      <w:bookmarkStart w:id="6044" w:name="_Toc68162194"/>
      <w:bookmarkStart w:id="6045" w:name="_Toc99969506"/>
      <w:r w:rsidRPr="00FF6A71">
        <w:t>Relationships</w:t>
      </w:r>
      <w:bookmarkEnd w:id="6043"/>
      <w:bookmarkEnd w:id="6044"/>
      <w:bookmarkEnd w:id="6045"/>
    </w:p>
    <w:p w14:paraId="53C0EE1E" w14:textId="6491C826" w:rsidR="00A33F88" w:rsidRPr="00FF6A71" w:rsidRDefault="001256A5" w:rsidP="001256A5">
      <w:r w:rsidRPr="00FF6A71">
        <w:t>The existing literature i</w:t>
      </w:r>
      <w:del w:id="6046" w:author="pete jones" w:date="2022-03-31T10:21:00Z">
        <w:r w:rsidRPr="00FF6A71" w:rsidDel="009E7D38">
          <w:delText>s informing</w:delText>
        </w:r>
      </w:del>
      <w:ins w:id="6047" w:author="pete jones" w:date="2022-03-31T10:21:00Z">
        <w:r w:rsidR="009E7D38">
          <w:t>nforms</w:t>
        </w:r>
      </w:ins>
      <w:r w:rsidRPr="00FF6A71">
        <w:t xml:space="preserve"> us that </w:t>
      </w:r>
      <w:ins w:id="6048" w:author="pete jones" w:date="2022-03-30T08:48:00Z">
        <w:r w:rsidR="00581A32">
          <w:t xml:space="preserve">the </w:t>
        </w:r>
      </w:ins>
      <w:r w:rsidRPr="00FF6A71">
        <w:t xml:space="preserve">industry deploys these fundamental </w:t>
      </w:r>
      <w:r w:rsidR="00166BBC" w:rsidRPr="00FF6A71">
        <w:t>theories</w:t>
      </w:r>
      <w:r w:rsidRPr="00FF6A71">
        <w:t xml:space="preserve"> and concepts to encourage new skills seen as essential for the future. </w:t>
      </w:r>
      <w:ins w:id="6049" w:author="pete jones" w:date="2022-03-31T10:27:00Z">
        <w:r w:rsidR="002924D9">
          <w:t xml:space="preserve">Suggesting </w:t>
        </w:r>
      </w:ins>
      <w:del w:id="6050" w:author="pete jones" w:date="2022-03-31T10:27:00Z">
        <w:r w:rsidRPr="00FF6A71" w:rsidDel="002924D9">
          <w:delText>A</w:delText>
        </w:r>
      </w:del>
      <w:ins w:id="6051" w:author="pete jones" w:date="2022-03-31T10:28:00Z">
        <w:r w:rsidR="002924D9">
          <w:t>a</w:t>
        </w:r>
      </w:ins>
      <w:r w:rsidRPr="00FF6A71">
        <w:t xml:space="preserve"> constructivist approach </w:t>
      </w:r>
      <w:del w:id="6052" w:author="pete jones" w:date="2022-03-31T10:28:00Z">
        <w:r w:rsidRPr="00FF6A71" w:rsidDel="002924D9">
          <w:delText xml:space="preserve">that </w:delText>
        </w:r>
      </w:del>
      <w:ins w:id="6053" w:author="pete jones" w:date="2022-03-31T10:28:00Z">
        <w:r w:rsidR="002924D9">
          <w:t>to</w:t>
        </w:r>
        <w:r w:rsidR="002924D9" w:rsidRPr="00FF6A71">
          <w:t xml:space="preserve"> </w:t>
        </w:r>
      </w:ins>
      <w:r w:rsidRPr="00FF6A71">
        <w:t>provide</w:t>
      </w:r>
      <w:del w:id="6054" w:author="pete jones" w:date="2022-03-31T10:28:00Z">
        <w:r w:rsidRPr="00FF6A71" w:rsidDel="002924D9">
          <w:delText>s</w:delText>
        </w:r>
      </w:del>
      <w:r w:rsidRPr="00FF6A71">
        <w:t xml:space="preserve"> a dynamic in which engineers can adopt existing perspectives</w:t>
      </w:r>
      <w:del w:id="6055" w:author="pete jones" w:date="2022-03-31T10:28:00Z">
        <w:r w:rsidRPr="00FF6A71" w:rsidDel="002924D9">
          <w:delText>,</w:delText>
        </w:r>
      </w:del>
      <w:r w:rsidRPr="00FF6A71">
        <w:t xml:space="preserve"> and </w:t>
      </w:r>
      <w:del w:id="6056" w:author="pete jones" w:date="2022-03-30T08:48:00Z">
        <w:r w:rsidRPr="00FF6A71" w:rsidDel="00581A32">
          <w:delText xml:space="preserve">to </w:delText>
        </w:r>
      </w:del>
      <w:r w:rsidRPr="00FF6A71">
        <w:t xml:space="preserve">build intrinsic motivation supporting self-determination in a collaborative environment. A key message from the literature suggests that many areas of academia are </w:t>
      </w:r>
      <w:r w:rsidRPr="00FF6A71">
        <w:lastRenderedPageBreak/>
        <w:t xml:space="preserve">embracing student voice and choice to evolve a rethinking of engineering education, where </w:t>
      </w:r>
      <w:ins w:id="6057" w:author="pete jones" w:date="2022-03-31T10:28:00Z">
        <w:r w:rsidR="002924D9">
          <w:t xml:space="preserve">research </w:t>
        </w:r>
      </w:ins>
      <w:r w:rsidRPr="00FF6A71">
        <w:t xml:space="preserve">examples of good practice have </w:t>
      </w:r>
      <w:del w:id="6058" w:author="pete jones" w:date="2022-03-31T10:28:00Z">
        <w:r w:rsidRPr="00FF6A71" w:rsidDel="002924D9">
          <w:delText xml:space="preserve">been researched with </w:delText>
        </w:r>
      </w:del>
      <w:r w:rsidRPr="00FF6A71">
        <w:t>positive indications.</w:t>
      </w:r>
    </w:p>
    <w:p w14:paraId="1F1D54F6" w14:textId="0E1DEAEF" w:rsidR="00A33F88" w:rsidRPr="00FF6A71" w:rsidRDefault="001256A5" w:rsidP="001256A5">
      <w:r w:rsidRPr="00FF6A71">
        <w:t xml:space="preserve">Problem-based learning is central to </w:t>
      </w:r>
      <w:del w:id="6059" w:author="pete jones" w:date="2022-03-31T10:29:00Z">
        <w:r w:rsidRPr="00FF6A71" w:rsidDel="002924D9">
          <w:delText>concepts of industrial process and tools development</w:delText>
        </w:r>
      </w:del>
      <w:ins w:id="6060" w:author="pete jones" w:date="2022-03-31T10:29:00Z">
        <w:r w:rsidR="002924D9">
          <w:t>industrial process and tools development concepts,</w:t>
        </w:r>
      </w:ins>
      <w:r w:rsidRPr="00FF6A71">
        <w:t xml:space="preserve"> as are these concepts in many academic initiatives such as STEM. Th</w:t>
      </w:r>
      <w:del w:id="6061" w:author="pete jones" w:date="2022-03-30T08:48:00Z">
        <w:r w:rsidRPr="00FF6A71" w:rsidDel="00581A32">
          <w:delText>e aim of this research i</w:delText>
        </w:r>
      </w:del>
      <w:ins w:id="6062" w:author="pete jones" w:date="2022-03-30T08:48:00Z">
        <w:r w:rsidR="00581A32">
          <w:t>is research aim</w:t>
        </w:r>
      </w:ins>
      <w:r w:rsidRPr="00FF6A71">
        <w:t xml:space="preserve">s to consider a framework </w:t>
      </w:r>
      <w:del w:id="6063" w:author="pete jones" w:date="2022-03-31T10:29:00Z">
        <w:r w:rsidRPr="00FF6A71" w:rsidDel="002924D9">
          <w:delText xml:space="preserve">for </w:delText>
        </w:r>
      </w:del>
      <w:ins w:id="6064" w:author="pete jones" w:date="2022-03-31T10:29:00Z">
        <w:r w:rsidR="002924D9">
          <w:t>to</w:t>
        </w:r>
        <w:r w:rsidR="002924D9" w:rsidRPr="00FF6A71">
          <w:t xml:space="preserve"> </w:t>
        </w:r>
      </w:ins>
      <w:r w:rsidRPr="00FF6A71">
        <w:t>deploy</w:t>
      </w:r>
      <w:del w:id="6065" w:author="pete jones" w:date="2022-03-31T10:29:00Z">
        <w:r w:rsidRPr="00FF6A71" w:rsidDel="002924D9">
          <w:delText>ing</w:delText>
        </w:r>
      </w:del>
      <w:r w:rsidRPr="00FF6A71">
        <w:t xml:space="preserve"> CDE within such a dynamic and to study the impact and justification </w:t>
      </w:r>
      <w:del w:id="6066" w:author="pete jones" w:date="2022-03-31T10:29:00Z">
        <w:r w:rsidRPr="00FF6A71" w:rsidDel="002924D9">
          <w:delText>to invest resources that support</w:delText>
        </w:r>
      </w:del>
      <w:ins w:id="6067" w:author="pete jones" w:date="2022-03-31T10:29:00Z">
        <w:r w:rsidR="002924D9">
          <w:t>of investing resources supporting</w:t>
        </w:r>
      </w:ins>
      <w:r w:rsidRPr="00FF6A71">
        <w:t xml:space="preserve"> a developing curriculum model.</w:t>
      </w:r>
      <w:bookmarkStart w:id="6068" w:name="_Toc46498138"/>
    </w:p>
    <w:p w14:paraId="4D43208E" w14:textId="77777777" w:rsidR="00A33F88" w:rsidRPr="00FF6A71" w:rsidRDefault="001256A5" w:rsidP="001256A5">
      <w:pPr>
        <w:pStyle w:val="Heading2"/>
      </w:pPr>
      <w:bookmarkStart w:id="6069" w:name="_Toc68162195"/>
      <w:bookmarkStart w:id="6070" w:name="_Toc99969507"/>
      <w:r w:rsidRPr="00FF6A71">
        <w:t>Using the theory and concepts</w:t>
      </w:r>
      <w:bookmarkEnd w:id="6068"/>
      <w:bookmarkEnd w:id="6069"/>
      <w:bookmarkEnd w:id="6070"/>
    </w:p>
    <w:p w14:paraId="3DD4A9F0" w14:textId="1EF15AE4" w:rsidR="00A33F88" w:rsidRPr="00FF6A71" w:rsidRDefault="001256A5" w:rsidP="001256A5">
      <w:r w:rsidRPr="00FF6A71">
        <w:t xml:space="preserve">The </w:t>
      </w:r>
      <w:del w:id="6071" w:author="pete jones" w:date="2022-03-31T10:29:00Z">
        <w:r w:rsidRPr="00FF6A71" w:rsidDel="002924D9">
          <w:delText xml:space="preserve">central </w:delText>
        </w:r>
      </w:del>
      <w:ins w:id="6072" w:author="pete jones" w:date="2022-03-31T10:29:00Z">
        <w:r w:rsidR="002924D9">
          <w:t>main</w:t>
        </w:r>
        <w:r w:rsidR="002924D9" w:rsidRPr="00FF6A71">
          <w:t xml:space="preserve"> </w:t>
        </w:r>
      </w:ins>
      <w:r w:rsidRPr="00FF6A71">
        <w:t>link between theory and evidence requires us to revisit the theoretical proposition and research questions to derive indicators for the selected theoretical concepts.</w:t>
      </w:r>
    </w:p>
    <w:p w14:paraId="1F5C5795" w14:textId="77777777" w:rsidR="00A33F88" w:rsidRPr="00FF6A71" w:rsidRDefault="001256A5" w:rsidP="001256A5">
      <w:pPr>
        <w:rPr>
          <w:b/>
          <w:bCs/>
        </w:rPr>
      </w:pPr>
      <w:r w:rsidRPr="00FF6A71">
        <w:rPr>
          <w:b/>
          <w:bCs/>
        </w:rPr>
        <w:t>Research Questions</w:t>
      </w:r>
    </w:p>
    <w:p w14:paraId="0762A1E7" w14:textId="77777777" w:rsidR="00A33F88" w:rsidRPr="00FF6A71" w:rsidRDefault="001256A5" w:rsidP="0021440D">
      <w:pPr>
        <w:numPr>
          <w:ilvl w:val="0"/>
          <w:numId w:val="17"/>
        </w:numPr>
      </w:pPr>
      <w:r w:rsidRPr="00FF6A71">
        <w:t>Can CDE be deployed and integrated into evolving PBL or experiential learning strategies?</w:t>
      </w:r>
    </w:p>
    <w:p w14:paraId="26462B39" w14:textId="77777777" w:rsidR="00A33F88" w:rsidRPr="00FF6A71" w:rsidRDefault="00A33F88" w:rsidP="0021440D">
      <w:pPr>
        <w:numPr>
          <w:ilvl w:val="0"/>
          <w:numId w:val="17"/>
        </w:numPr>
      </w:pPr>
      <w:r w:rsidRPr="00FF6A71">
        <w:t>What opportunities exist within the existing curricula and assessment experience to integrate CDE tools?</w:t>
      </w:r>
    </w:p>
    <w:p w14:paraId="59A06B09" w14:textId="02E79D88" w:rsidR="00A33F88" w:rsidRPr="00FF6A71" w:rsidRDefault="00A33F88" w:rsidP="0021440D">
      <w:pPr>
        <w:numPr>
          <w:ilvl w:val="0"/>
          <w:numId w:val="17"/>
        </w:numPr>
      </w:pPr>
      <w:r w:rsidRPr="00FF6A71">
        <w:t>Can CDE support and facilitate a</w:t>
      </w:r>
      <w:del w:id="6073" w:author="pete jones" w:date="2022-03-31T10:30:00Z">
        <w:r w:rsidRPr="00FF6A71" w:rsidDel="002924D9">
          <w:delText>n effective</w:delText>
        </w:r>
      </w:del>
      <w:ins w:id="6074" w:author="pete jones" w:date="2022-03-31T10:30:00Z">
        <w:r w:rsidR="002924D9">
          <w:t xml:space="preserve"> practical</w:t>
        </w:r>
      </w:ins>
      <w:r w:rsidRPr="00FF6A71">
        <w:t xml:space="preserve"> </w:t>
      </w:r>
      <w:del w:id="6075" w:author="pete jones" w:date="2022-03-31T10:30:00Z">
        <w:r w:rsidRPr="00FF6A71" w:rsidDel="002924D9">
          <w:delText>Problem Based L</w:delText>
        </w:r>
      </w:del>
      <w:ins w:id="6076" w:author="pete jones" w:date="2022-03-31T10:30:00Z">
        <w:r w:rsidR="002924D9">
          <w:t>problem-based l</w:t>
        </w:r>
      </w:ins>
      <w:r w:rsidRPr="00FF6A71">
        <w:t>earning (PBL) environment for HE?</w:t>
      </w:r>
    </w:p>
    <w:p w14:paraId="1EF146EE" w14:textId="77777777" w:rsidR="00A33F88" w:rsidRPr="00FF6A71" w:rsidRDefault="001256A5" w:rsidP="001256A5">
      <w:pPr>
        <w:rPr>
          <w:b/>
          <w:bCs/>
        </w:rPr>
      </w:pPr>
      <w:r w:rsidRPr="00FF6A71">
        <w:rPr>
          <w:b/>
          <w:bCs/>
        </w:rPr>
        <w:t>Hypothesis</w:t>
      </w:r>
    </w:p>
    <w:p w14:paraId="798E29E7" w14:textId="44714752" w:rsidR="00A33F88" w:rsidRPr="00FF6A71" w:rsidRDefault="00A33F88" w:rsidP="0021440D">
      <w:pPr>
        <w:numPr>
          <w:ilvl w:val="0"/>
          <w:numId w:val="25"/>
        </w:numPr>
      </w:pPr>
      <w:r w:rsidRPr="00FF6A71">
        <w:t xml:space="preserve">Student engagement increases </w:t>
      </w:r>
      <w:del w:id="6077" w:author="pete jones" w:date="2022-03-30T08:48:00Z">
        <w:r w:rsidRPr="00FF6A71" w:rsidDel="00581A32">
          <w:delText xml:space="preserve">where </w:delText>
        </w:r>
      </w:del>
      <w:ins w:id="6078" w:author="pete jones" w:date="2022-03-30T08:48:00Z">
        <w:r w:rsidR="00581A32" w:rsidRPr="00FF6A71">
          <w:t>whe</w:t>
        </w:r>
        <w:r w:rsidR="00581A32">
          <w:t>n</w:t>
        </w:r>
        <w:r w:rsidR="00581A32" w:rsidRPr="00FF6A71">
          <w:t xml:space="preserve"> </w:t>
        </w:r>
      </w:ins>
      <w:r w:rsidRPr="00FF6A71">
        <w:t>CDE processes and tools are integrated into UK undergraduate studies.</w:t>
      </w:r>
    </w:p>
    <w:p w14:paraId="02F4DD4B" w14:textId="77777777" w:rsidR="00A33F88" w:rsidRPr="00FF6A71" w:rsidRDefault="00A33F88" w:rsidP="0021440D">
      <w:pPr>
        <w:numPr>
          <w:ilvl w:val="0"/>
          <w:numId w:val="25"/>
        </w:numPr>
      </w:pPr>
      <w:r w:rsidRPr="00FF6A71">
        <w:t>Student engagement increases where CDE is integrated and underpinned by PBL theory.</w:t>
      </w:r>
    </w:p>
    <w:p w14:paraId="287390D0" w14:textId="61A18592" w:rsidR="00A33F88" w:rsidRPr="00FF6A71" w:rsidRDefault="00A33F88" w:rsidP="0021440D">
      <w:pPr>
        <w:numPr>
          <w:ilvl w:val="0"/>
          <w:numId w:val="26"/>
        </w:numPr>
      </w:pPr>
      <w:r w:rsidRPr="00FF6A71">
        <w:t xml:space="preserve"> Student engagement decreases </w:t>
      </w:r>
      <w:del w:id="6079" w:author="pete jones" w:date="2022-03-30T08:48:00Z">
        <w:r w:rsidRPr="00FF6A71" w:rsidDel="00581A32">
          <w:delText xml:space="preserve">where </w:delText>
        </w:r>
      </w:del>
      <w:ins w:id="6080" w:author="pete jones" w:date="2022-03-30T08:48:00Z">
        <w:r w:rsidR="00581A32" w:rsidRPr="00FF6A71">
          <w:t>whe</w:t>
        </w:r>
        <w:r w:rsidR="00581A32">
          <w:t>n</w:t>
        </w:r>
        <w:r w:rsidR="00581A32" w:rsidRPr="00FF6A71">
          <w:t xml:space="preserve"> </w:t>
        </w:r>
      </w:ins>
      <w:r w:rsidRPr="00FF6A71">
        <w:t xml:space="preserve">CDE is integrated </w:t>
      </w:r>
      <w:del w:id="6081" w:author="pete jones" w:date="2022-03-30T08:48:00Z">
        <w:r w:rsidRPr="00FF6A71" w:rsidDel="00581A32">
          <w:delText xml:space="preserve">within </w:delText>
        </w:r>
      </w:del>
      <w:ins w:id="6082" w:author="pete jones" w:date="2022-03-30T08:48:00Z">
        <w:r w:rsidR="00581A32">
          <w:t>into</w:t>
        </w:r>
        <w:r w:rsidR="00581A32" w:rsidRPr="00FF6A71">
          <w:t xml:space="preserve"> </w:t>
        </w:r>
      </w:ins>
      <w:r w:rsidRPr="00FF6A71">
        <w:t>existing learning strategies.</w:t>
      </w:r>
    </w:p>
    <w:p w14:paraId="55127D13" w14:textId="55BB8106" w:rsidR="00A33F88" w:rsidRPr="00FF6A71" w:rsidRDefault="001256A5" w:rsidP="001256A5">
      <w:r w:rsidRPr="00FF6A71">
        <w:lastRenderedPageBreak/>
        <w:t xml:space="preserve">The theoretical proposition states a relationship between </w:t>
      </w:r>
      <w:del w:id="6083" w:author="pete jones" w:date="2022-03-31T10:30:00Z">
        <w:r w:rsidRPr="00FF6A71" w:rsidDel="002924D9">
          <w:delText>the deployment of CDE</w:delText>
        </w:r>
      </w:del>
      <w:ins w:id="6084" w:author="pete jones" w:date="2022-03-31T10:30:00Z">
        <w:r w:rsidR="002924D9">
          <w:t>CDE deployment</w:t>
        </w:r>
      </w:ins>
      <w:r w:rsidRPr="00FF6A71">
        <w:t xml:space="preserve"> and student engagement, whereas the research questions form a link between CDE and PBL within the curriculum but make no assertions</w:t>
      </w:r>
      <w:del w:id="6085" w:author="pete jones" w:date="2022-03-31T10:30:00Z">
        <w:r w:rsidRPr="00FF6A71" w:rsidDel="002924D9">
          <w:delText xml:space="preserve">, </w:delText>
        </w:r>
      </w:del>
      <w:ins w:id="6086" w:author="pete jones" w:date="2022-03-31T10:30:00Z">
        <w:r w:rsidR="002924D9">
          <w:t>;</w:t>
        </w:r>
        <w:r w:rsidR="002924D9" w:rsidRPr="00FF6A71">
          <w:t xml:space="preserve"> </w:t>
        </w:r>
      </w:ins>
      <w:r w:rsidRPr="00FF6A71">
        <w:t xml:space="preserve">both </w:t>
      </w:r>
      <w:del w:id="6087" w:author="pete jones" w:date="2022-04-01T15:09:00Z">
        <w:r w:rsidRPr="00FF6A71" w:rsidDel="00726256">
          <w:delText>have a connection</w:delText>
        </w:r>
      </w:del>
      <w:ins w:id="6088" w:author="pete jones" w:date="2022-04-01T15:09:00Z">
        <w:r w:rsidR="00726256">
          <w:t>connect</w:t>
        </w:r>
      </w:ins>
      <w:r w:rsidRPr="00FF6A71">
        <w:t xml:space="preserve"> with student engagement. Therefore, the indicators selected from the theory and applied by the research methodology will focus on the concepts of student engagement</w:t>
      </w:r>
      <w:del w:id="6089" w:author="pete jones" w:date="2022-03-31T10:30:00Z">
        <w:r w:rsidRPr="00FF6A71" w:rsidDel="002924D9">
          <w:delText xml:space="preserve">, </w:delText>
        </w:r>
      </w:del>
      <w:ins w:id="6090" w:author="pete jones" w:date="2022-03-31T10:30:00Z">
        <w:r w:rsidR="002924D9">
          <w:t>;</w:t>
        </w:r>
        <w:r w:rsidR="002924D9" w:rsidRPr="00FF6A71">
          <w:t xml:space="preserve"> </w:t>
        </w:r>
      </w:ins>
      <w:r w:rsidRPr="00FF6A71">
        <w:t xml:space="preserve">these concepts have been represented diagrammatically in </w:t>
      </w:r>
      <w:r w:rsidRPr="00312F59">
        <w:fldChar w:fldCharType="begin"/>
      </w:r>
      <w:r w:rsidRPr="00FF6A71">
        <w:instrText xml:space="preserve"> REF _Ref46483464 \h </w:instrText>
      </w:r>
      <w:r w:rsidR="00B57CE1" w:rsidRPr="00FF6A71">
        <w:instrText xml:space="preserve"> \* MERGEFORMAT </w:instrText>
      </w:r>
      <w:r w:rsidRPr="00312F59">
        <w:fldChar w:fldCharType="separate"/>
      </w:r>
      <w:ins w:id="6091" w:author="pete jones" w:date="2022-04-05T11:31:00Z">
        <w:r w:rsidR="00D94147" w:rsidRPr="00C15005">
          <w:t xml:space="preserve">Figure </w:t>
        </w:r>
        <w:r w:rsidR="00D94147">
          <w:rPr>
            <w:noProof/>
          </w:rPr>
          <w:t>3</w:t>
        </w:r>
        <w:r w:rsidR="00D94147">
          <w:rPr>
            <w:noProof/>
          </w:rPr>
          <w:noBreakHyphen/>
          <w:t>1</w:t>
        </w:r>
      </w:ins>
      <w:del w:id="6092" w:author="pete jones" w:date="2022-03-16T14:25:00Z">
        <w:r w:rsidR="00DD384C" w:rsidRPr="00FF6A71" w:rsidDel="001B0BBB">
          <w:delText xml:space="preserve">Figure </w:delText>
        </w:r>
        <w:r w:rsidR="00DD384C" w:rsidRPr="00FF6A71" w:rsidDel="001B0BBB">
          <w:rPr>
            <w:noProof/>
          </w:rPr>
          <w:delText>3</w:delText>
        </w:r>
        <w:r w:rsidR="00DD384C" w:rsidRPr="00FF6A71" w:rsidDel="001B0BBB">
          <w:rPr>
            <w:noProof/>
          </w:rPr>
          <w:noBreakHyphen/>
          <w:delText>1</w:delText>
        </w:r>
      </w:del>
      <w:r w:rsidRPr="00312F59">
        <w:fldChar w:fldCharType="end"/>
      </w:r>
      <w:r w:rsidRPr="00FF6A71">
        <w:t xml:space="preserve">. </w:t>
      </w:r>
      <w:ins w:id="6093" w:author="pete jones" w:date="2022-03-08T08:14:00Z">
        <w:r w:rsidR="00A73318">
          <w:t xml:space="preserve">The </w:t>
        </w:r>
      </w:ins>
      <w:ins w:id="6094" w:author="pete jones" w:date="2022-03-31T10:31:00Z">
        <w:r w:rsidR="002924D9">
          <w:t xml:space="preserve">graphic </w:t>
        </w:r>
      </w:ins>
      <w:ins w:id="6095" w:author="pete jones" w:date="2022-03-08T08:14:00Z">
        <w:r w:rsidR="00A73318">
          <w:t>design of the diagram link</w:t>
        </w:r>
      </w:ins>
      <w:ins w:id="6096" w:author="pete jones" w:date="2022-03-08T08:15:00Z">
        <w:r w:rsidR="00A73318">
          <w:t>s to the engagement survey data</w:t>
        </w:r>
      </w:ins>
      <w:ins w:id="6097" w:author="pete jones" w:date="2022-03-31T10:32:00Z">
        <w:r w:rsidR="002924D9">
          <w:t>-</w:t>
        </w:r>
      </w:ins>
      <w:ins w:id="6098" w:author="pete jones" w:date="2022-03-08T08:15:00Z">
        <w:r w:rsidR="00A73318">
          <w:t>collection instrument</w:t>
        </w:r>
      </w:ins>
      <w:ins w:id="6099" w:author="pete jones" w:date="2022-03-08T08:16:00Z">
        <w:r w:rsidR="00A73318">
          <w:t xml:space="preserve">, </w:t>
        </w:r>
      </w:ins>
      <w:ins w:id="6100" w:author="pete jones" w:date="2022-03-30T08:49:00Z">
        <w:r w:rsidR="00581A32">
          <w:t>indicating</w:t>
        </w:r>
      </w:ins>
      <w:ins w:id="6101" w:author="pete jones" w:date="2022-03-08T08:16:00Z">
        <w:r w:rsidR="00A73318">
          <w:t xml:space="preserve"> the </w:t>
        </w:r>
      </w:ins>
      <w:ins w:id="6102" w:author="pete jones" w:date="2022-03-08T08:17:00Z">
        <w:r w:rsidR="00A73318">
          <w:t>performance indicators of engagement as the target class progresses through the activity.</w:t>
        </w:r>
      </w:ins>
    </w:p>
    <w:p w14:paraId="268CB947" w14:textId="34514E2F" w:rsidR="00A33F88" w:rsidRPr="00FF6A71" w:rsidDel="00825FBD" w:rsidRDefault="00A33F88" w:rsidP="001256A5">
      <w:pPr>
        <w:rPr>
          <w:del w:id="6103" w:author="pete jones" w:date="2022-01-24T21:16:00Z"/>
        </w:rPr>
      </w:pPr>
    </w:p>
    <w:p w14:paraId="1DC25733" w14:textId="77777777" w:rsidR="00A33F88" w:rsidRPr="00FF6A71" w:rsidRDefault="682516C6" w:rsidP="00971C2C">
      <w:r w:rsidRPr="00C15005">
        <w:rPr>
          <w:noProof/>
        </w:rPr>
        <w:drawing>
          <wp:inline distT="0" distB="0" distL="0" distR="0" wp14:anchorId="4397FE8B" wp14:editId="390CEB1F">
            <wp:extent cx="5579746" cy="3103245"/>
            <wp:effectExtent l="0" t="0" r="1905" b="190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79746" cy="3103245"/>
                    </a:xfrm>
                    <a:prstGeom prst="rect">
                      <a:avLst/>
                    </a:prstGeom>
                  </pic:spPr>
                </pic:pic>
              </a:graphicData>
            </a:graphic>
          </wp:inline>
        </w:drawing>
      </w:r>
    </w:p>
    <w:p w14:paraId="046CC8A8" w14:textId="7DBCD0A7" w:rsidR="00A33F88" w:rsidRPr="007C0DAF" w:rsidRDefault="00971C2C">
      <w:pPr>
        <w:pStyle w:val="Caption"/>
        <w:pPrChange w:id="6104" w:author="pete jones" w:date="2022-01-04T13:32:00Z">
          <w:pPr>
            <w:pStyle w:val="TOCHeading"/>
            <w:jc w:val="center"/>
          </w:pPr>
        </w:pPrChange>
      </w:pPr>
      <w:bookmarkStart w:id="6105" w:name="_Ref46483464"/>
      <w:bookmarkStart w:id="6106" w:name="_Toc46489196"/>
      <w:bookmarkStart w:id="6107" w:name="_Toc46498140"/>
      <w:bookmarkStart w:id="6108" w:name="_Toc68162248"/>
      <w:bookmarkStart w:id="6109" w:name="_Toc99719287"/>
      <w:r w:rsidRPr="00C15005">
        <w:t xml:space="preserve">Figure </w:t>
      </w:r>
      <w:ins w:id="6110" w:author="pete jones" w:date="2022-03-10T14:38:00Z">
        <w:r w:rsidR="00CE4F4E">
          <w:fldChar w:fldCharType="begin"/>
        </w:r>
        <w:r w:rsidR="00CE4F4E">
          <w:instrText xml:space="preserve"> STYLEREF 1 \s </w:instrText>
        </w:r>
      </w:ins>
      <w:r w:rsidR="00CE4F4E">
        <w:fldChar w:fldCharType="separate"/>
      </w:r>
      <w:r w:rsidR="00D94147">
        <w:rPr>
          <w:noProof/>
        </w:rPr>
        <w:t>3</w:t>
      </w:r>
      <w:ins w:id="6111"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6112" w:author="pete jones" w:date="2022-04-05T11:31:00Z">
        <w:r w:rsidR="00D94147">
          <w:rPr>
            <w:noProof/>
          </w:rPr>
          <w:t>1</w:t>
        </w:r>
      </w:ins>
      <w:ins w:id="6113" w:author="pete jones" w:date="2022-03-10T14:38:00Z">
        <w:r w:rsidR="00CE4F4E">
          <w:fldChar w:fldCharType="end"/>
        </w:r>
      </w:ins>
      <w:del w:id="6114" w:author="pete jones" w:date="2022-02-01T12:31:00Z">
        <w:r w:rsidRPr="007C0DAF" w:rsidDel="0004608E">
          <w:fldChar w:fldCharType="begin"/>
        </w:r>
        <w:r w:rsidRPr="007C0DAF" w:rsidDel="0004608E">
          <w:delInstrText>STYLEREF 1 \s</w:delInstrText>
        </w:r>
        <w:r w:rsidRPr="007C0DAF" w:rsidDel="0004608E">
          <w:fldChar w:fldCharType="separate"/>
        </w:r>
        <w:r w:rsidR="00046D80" w:rsidRPr="007C0DAF" w:rsidDel="0004608E">
          <w:rPr>
            <w:noProof/>
          </w:rPr>
          <w:delText>3</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w:delText>
        </w:r>
        <w:r w:rsidRPr="007C0DAF" w:rsidDel="0004608E">
          <w:fldChar w:fldCharType="end"/>
        </w:r>
      </w:del>
      <w:bookmarkEnd w:id="6105"/>
      <w:r w:rsidRPr="007C0DAF">
        <w:t>: Representation of KPIs – Engagement</w:t>
      </w:r>
      <w:bookmarkEnd w:id="6106"/>
      <w:bookmarkEnd w:id="6107"/>
      <w:bookmarkEnd w:id="6108"/>
      <w:bookmarkEnd w:id="6109"/>
    </w:p>
    <w:p w14:paraId="42EC9282" w14:textId="23E9D204" w:rsidR="00A33F88" w:rsidRPr="00FF6A71" w:rsidRDefault="001256A5" w:rsidP="001256A5">
      <w:r w:rsidRPr="00FF6A71">
        <w:t xml:space="preserve">The four levels of engagement are plotted against two of the </w:t>
      </w:r>
      <w:del w:id="6115" w:author="pete jones" w:date="2022-03-31T10:32:00Z">
        <w:r w:rsidRPr="00FF6A71" w:rsidDel="002924D9">
          <w:delText>variables of engagement</w:delText>
        </w:r>
      </w:del>
      <w:ins w:id="6116" w:author="pete jones" w:date="2022-03-31T10:32:00Z">
        <w:r w:rsidR="002924D9">
          <w:t>engagement variables</w:t>
        </w:r>
      </w:ins>
      <w:r w:rsidRPr="00FF6A71">
        <w:t>: emotion on the X-axis</w:t>
      </w:r>
      <w:del w:id="6117" w:author="pete jones" w:date="2022-03-31T10:33:00Z">
        <w:r w:rsidRPr="00FF6A71" w:rsidDel="002924D9">
          <w:delText>,</w:delText>
        </w:r>
      </w:del>
      <w:r w:rsidRPr="00FF6A71">
        <w:t xml:space="preserve"> and cognition on the Y-axis. </w:t>
      </w:r>
      <w:del w:id="6118" w:author="pete jones" w:date="2022-03-31T10:32:00Z">
        <w:r w:rsidRPr="00FF6A71" w:rsidDel="002924D9">
          <w:delText xml:space="preserve">Behaviour </w:delText>
        </w:r>
      </w:del>
      <w:ins w:id="6119" w:author="pete jones" w:date="2022-03-31T10:32:00Z">
        <w:r w:rsidR="002924D9">
          <w:t>Although b</w:t>
        </w:r>
        <w:r w:rsidR="002924D9" w:rsidRPr="00FF6A71">
          <w:t xml:space="preserve">ehaviour </w:t>
        </w:r>
      </w:ins>
      <w:r w:rsidRPr="00FF6A71">
        <w:t xml:space="preserve">is not considered </w:t>
      </w:r>
      <w:del w:id="6120" w:author="pete jones" w:date="2022-03-31T10:33:00Z">
        <w:r w:rsidRPr="00FF6A71" w:rsidDel="002924D9">
          <w:delText xml:space="preserve">to be </w:delText>
        </w:r>
      </w:del>
      <w:r w:rsidRPr="00FF6A71">
        <w:t>a significant factor within the university learning environment, these issues are usually limited to or demonstrated by a lack of attendance</w:t>
      </w:r>
      <w:ins w:id="6121" w:author="pete jones" w:date="2022-03-31T10:33:00Z">
        <w:r w:rsidR="002924D9">
          <w:t>. T</w:t>
        </w:r>
      </w:ins>
      <w:del w:id="6122" w:author="pete jones" w:date="2022-03-31T10:33:00Z">
        <w:r w:rsidRPr="00FF6A71" w:rsidDel="002924D9">
          <w:delText xml:space="preserve"> and t</w:delText>
        </w:r>
      </w:del>
      <w:r w:rsidRPr="00FF6A71">
        <w:t>herefore this variable has been omitted from the model. The computational characteristics for the measures of each axis are derived from the following formulae:</w:t>
      </w:r>
    </w:p>
    <w:p w14:paraId="5339B261" w14:textId="77777777" w:rsidR="00A33F88" w:rsidRPr="00FF6A71" w:rsidRDefault="001256A5" w:rsidP="0021440D">
      <w:pPr>
        <w:numPr>
          <w:ilvl w:val="0"/>
          <w:numId w:val="27"/>
        </w:numPr>
      </w:pPr>
      <w:r w:rsidRPr="00FF6A71">
        <w:t xml:space="preserve">Emotional = (interactions x communication x questioning x focus) </w:t>
      </w:r>
      <w:r w:rsidRPr="00FF6A71">
        <w:rPr>
          <w:rFonts w:cstheme="minorHAnsi"/>
        </w:rPr>
        <w:t xml:space="preserve">÷ </w:t>
      </w:r>
      <w:r w:rsidR="00002943" w:rsidRPr="00FF6A71">
        <w:rPr>
          <w:rFonts w:cstheme="minorHAnsi"/>
        </w:rPr>
        <w:t>avg.</w:t>
      </w:r>
      <w:r w:rsidRPr="00FF6A71">
        <w:rPr>
          <w:rFonts w:cstheme="minorHAnsi"/>
        </w:rPr>
        <w:t xml:space="preserve"> attendance</w:t>
      </w:r>
    </w:p>
    <w:p w14:paraId="3F59B47E" w14:textId="5A8D7AF5" w:rsidR="00A33F88" w:rsidRPr="00FF6A71" w:rsidRDefault="001256A5" w:rsidP="0021440D">
      <w:pPr>
        <w:numPr>
          <w:ilvl w:val="1"/>
          <w:numId w:val="27"/>
        </w:numPr>
      </w:pPr>
      <w:r w:rsidRPr="00FF6A71">
        <w:rPr>
          <w:rFonts w:cstheme="minorHAnsi"/>
        </w:rPr>
        <w:t xml:space="preserve">Interactions by </w:t>
      </w:r>
      <w:ins w:id="6123" w:author="pete jones" w:date="2022-03-30T08:49:00Z">
        <w:r w:rsidR="00581A32">
          <w:rPr>
            <w:rFonts w:cstheme="minorHAnsi"/>
          </w:rPr>
          <w:t xml:space="preserve">the </w:t>
        </w:r>
      </w:ins>
      <w:r w:rsidRPr="00FF6A71">
        <w:rPr>
          <w:rFonts w:cstheme="minorHAnsi"/>
        </w:rPr>
        <w:t xml:space="preserve">teacher to group (including </w:t>
      </w:r>
      <w:ins w:id="6124" w:author="pete jones" w:date="2022-03-30T08:49:00Z">
        <w:r w:rsidR="00581A32">
          <w:rPr>
            <w:rFonts w:cstheme="minorHAnsi"/>
          </w:rPr>
          <w:t xml:space="preserve">the </w:t>
        </w:r>
      </w:ins>
      <w:r w:rsidRPr="00FF6A71">
        <w:rPr>
          <w:rFonts w:cstheme="minorHAnsi"/>
        </w:rPr>
        <w:t xml:space="preserve">reverse), student to teacher (including </w:t>
      </w:r>
      <w:ins w:id="6125" w:author="pete jones" w:date="2022-03-30T08:49:00Z">
        <w:r w:rsidR="00581A32">
          <w:rPr>
            <w:rFonts w:cstheme="minorHAnsi"/>
          </w:rPr>
          <w:t xml:space="preserve">the </w:t>
        </w:r>
      </w:ins>
      <w:r w:rsidRPr="00FF6A71">
        <w:rPr>
          <w:rFonts w:cstheme="minorHAnsi"/>
        </w:rPr>
        <w:t xml:space="preserve">reverse), and student to </w:t>
      </w:r>
      <w:r w:rsidR="00002943" w:rsidRPr="00FF6A71">
        <w:rPr>
          <w:rFonts w:cstheme="minorHAnsi"/>
        </w:rPr>
        <w:t>student.</w:t>
      </w:r>
    </w:p>
    <w:p w14:paraId="08CBBA7C" w14:textId="77777777" w:rsidR="00A33F88" w:rsidRPr="00FF6A71" w:rsidRDefault="001256A5" w:rsidP="0021440D">
      <w:pPr>
        <w:numPr>
          <w:ilvl w:val="1"/>
          <w:numId w:val="27"/>
        </w:numPr>
      </w:pPr>
      <w:r w:rsidRPr="00FF6A71">
        <w:rPr>
          <w:rFonts w:cstheme="minorHAnsi"/>
        </w:rPr>
        <w:lastRenderedPageBreak/>
        <w:t xml:space="preserve">Communication via listening/speaking/making </w:t>
      </w:r>
      <w:r w:rsidR="00002943" w:rsidRPr="00FF6A71">
        <w:rPr>
          <w:rFonts w:cstheme="minorHAnsi"/>
        </w:rPr>
        <w:t>gestures.</w:t>
      </w:r>
    </w:p>
    <w:p w14:paraId="39537846" w14:textId="5C2A9F52" w:rsidR="00A33F88" w:rsidRPr="00FF6A71" w:rsidRDefault="001256A5" w:rsidP="0021440D">
      <w:pPr>
        <w:numPr>
          <w:ilvl w:val="1"/>
          <w:numId w:val="27"/>
        </w:numPr>
      </w:pPr>
      <w:r w:rsidRPr="00FF6A71">
        <w:rPr>
          <w:rFonts w:cstheme="minorHAnsi"/>
        </w:rPr>
        <w:t>Questioning via asking and answering questions</w:t>
      </w:r>
      <w:del w:id="6126" w:author="pete jones" w:date="2022-03-31T10:34:00Z">
        <w:r w:rsidRPr="00FF6A71" w:rsidDel="002924D9">
          <w:rPr>
            <w:rFonts w:cstheme="minorHAnsi"/>
          </w:rPr>
          <w:delText>,</w:delText>
        </w:r>
      </w:del>
      <w:r w:rsidRPr="00FF6A71">
        <w:rPr>
          <w:rFonts w:cstheme="minorHAnsi"/>
        </w:rPr>
        <w:t xml:space="preserve"> in </w:t>
      </w:r>
      <w:ins w:id="6127" w:author="pete jones" w:date="2022-03-30T08:49:00Z">
        <w:r w:rsidR="00581A32">
          <w:rPr>
            <w:rFonts w:cstheme="minorHAnsi"/>
          </w:rPr>
          <w:t xml:space="preserve">the </w:t>
        </w:r>
      </w:ins>
      <w:r w:rsidRPr="00FF6A71">
        <w:rPr>
          <w:rFonts w:cstheme="minorHAnsi"/>
        </w:rPr>
        <w:t>context of interactions</w:t>
      </w:r>
    </w:p>
    <w:p w14:paraId="47E2628C" w14:textId="77777777" w:rsidR="00A33F88" w:rsidRPr="00FF6A71" w:rsidRDefault="001256A5" w:rsidP="0021440D">
      <w:pPr>
        <w:numPr>
          <w:ilvl w:val="1"/>
          <w:numId w:val="27"/>
        </w:numPr>
      </w:pPr>
      <w:r w:rsidRPr="00FF6A71">
        <w:rPr>
          <w:rFonts w:cstheme="minorHAnsi"/>
        </w:rPr>
        <w:t>Focus via analysis of the number and rate of distraction = concentration</w:t>
      </w:r>
    </w:p>
    <w:p w14:paraId="25262738" w14:textId="6A2EEBA5" w:rsidR="00A33F88" w:rsidRPr="00FF6A71" w:rsidRDefault="001256A5" w:rsidP="0021440D">
      <w:pPr>
        <w:numPr>
          <w:ilvl w:val="1"/>
          <w:numId w:val="27"/>
        </w:numPr>
      </w:pPr>
      <w:r w:rsidRPr="00FF6A71">
        <w:rPr>
          <w:rFonts w:cstheme="minorHAnsi"/>
        </w:rPr>
        <w:t>Attendance analysed for each group over the semester. Average attendance and rate of decay.</w:t>
      </w:r>
    </w:p>
    <w:p w14:paraId="5222E852" w14:textId="77777777" w:rsidR="00A33F88" w:rsidRPr="00FF6A71" w:rsidRDefault="001256A5" w:rsidP="0021440D">
      <w:pPr>
        <w:numPr>
          <w:ilvl w:val="0"/>
          <w:numId w:val="27"/>
        </w:numPr>
      </w:pPr>
      <w:r w:rsidRPr="00FF6A71">
        <w:t xml:space="preserve">Cognition = (self-regulation x verbalising thinking x value) </w:t>
      </w:r>
      <w:r w:rsidRPr="00FF6A71">
        <w:rPr>
          <w:rFonts w:cstheme="minorHAnsi"/>
        </w:rPr>
        <w:t xml:space="preserve">÷ avg. grade shifts </w:t>
      </w:r>
    </w:p>
    <w:p w14:paraId="032A7606" w14:textId="77777777" w:rsidR="00A33F88" w:rsidRPr="00FF6A71" w:rsidRDefault="001256A5" w:rsidP="0021440D">
      <w:pPr>
        <w:numPr>
          <w:ilvl w:val="1"/>
          <w:numId w:val="27"/>
        </w:numPr>
      </w:pPr>
      <w:r w:rsidRPr="00FF6A71">
        <w:t>Focused surveys:</w:t>
      </w:r>
    </w:p>
    <w:p w14:paraId="677B20E8" w14:textId="77777777" w:rsidR="00A33F88" w:rsidRPr="00FF6A71" w:rsidRDefault="001256A5" w:rsidP="0021440D">
      <w:pPr>
        <w:numPr>
          <w:ilvl w:val="2"/>
          <w:numId w:val="27"/>
        </w:numPr>
      </w:pPr>
      <w:r w:rsidRPr="00FF6A71">
        <w:t>Self-regulation</w:t>
      </w:r>
    </w:p>
    <w:p w14:paraId="2B1116C7" w14:textId="77777777" w:rsidR="00A33F88" w:rsidRPr="00FF6A71" w:rsidRDefault="001256A5" w:rsidP="0021440D">
      <w:pPr>
        <w:numPr>
          <w:ilvl w:val="2"/>
          <w:numId w:val="27"/>
        </w:numPr>
      </w:pPr>
      <w:r w:rsidRPr="00FF6A71">
        <w:t>Verbalised thinking</w:t>
      </w:r>
    </w:p>
    <w:p w14:paraId="125EB82F" w14:textId="77777777" w:rsidR="00A33F88" w:rsidRPr="00FF6A71" w:rsidRDefault="001256A5" w:rsidP="0021440D">
      <w:pPr>
        <w:numPr>
          <w:ilvl w:val="2"/>
          <w:numId w:val="27"/>
        </w:numPr>
      </w:pPr>
      <w:r w:rsidRPr="00FF6A71">
        <w:t>Value of learning</w:t>
      </w:r>
    </w:p>
    <w:p w14:paraId="1D075C81" w14:textId="31AC0578" w:rsidR="00A33F88" w:rsidRPr="00FF6A71" w:rsidRDefault="001256A5" w:rsidP="0021440D">
      <w:pPr>
        <w:numPr>
          <w:ilvl w:val="1"/>
          <w:numId w:val="27"/>
        </w:numPr>
      </w:pPr>
      <w:r w:rsidRPr="00FF6A71">
        <w:t>Grade shifts – differences between module and course grades from previous study years</w:t>
      </w:r>
      <w:del w:id="6128" w:author="pete jones" w:date="2022-03-30T08:50:00Z">
        <w:r w:rsidRPr="00FF6A71" w:rsidDel="00581A32">
          <w:delText xml:space="preserve"> / </w:delText>
        </w:r>
      </w:del>
      <w:ins w:id="6129" w:author="pete jones" w:date="2022-03-30T08:50:00Z">
        <w:r w:rsidR="00581A32">
          <w:t>/</w:t>
        </w:r>
      </w:ins>
      <w:r w:rsidRPr="00FF6A71">
        <w:t>semesters.</w:t>
      </w:r>
    </w:p>
    <w:p w14:paraId="04CDC8C0" w14:textId="66440AB5" w:rsidR="00A33F88" w:rsidRPr="00FF6A71" w:rsidRDefault="001256A5" w:rsidP="001256A5">
      <w:r w:rsidRPr="00FF6A71">
        <w:t>The levels of engagement capture scoring for individuals and group</w:t>
      </w:r>
      <w:ins w:id="6130" w:author="pete jones" w:date="2022-03-30T08:50:00Z">
        <w:r w:rsidR="00581A32">
          <w:t>s</w:t>
        </w:r>
      </w:ins>
      <w:del w:id="6131" w:author="pete jones" w:date="2022-03-31T10:34:00Z">
        <w:r w:rsidRPr="00FF6A71" w:rsidDel="002924D9">
          <w:delText>, but</w:delText>
        </w:r>
      </w:del>
      <w:ins w:id="6132" w:author="pete jones" w:date="2022-03-31T10:34:00Z">
        <w:r w:rsidR="002924D9">
          <w:t>. Still,</w:t>
        </w:r>
      </w:ins>
      <w:r w:rsidRPr="00FF6A71">
        <w:t xml:space="preserve"> the focus is on average group levels and provide</w:t>
      </w:r>
      <w:ins w:id="6133" w:author="pete jones" w:date="2022-03-30T08:50:00Z">
        <w:r w:rsidR="00581A32">
          <w:t>s</w:t>
        </w:r>
      </w:ins>
      <w:r w:rsidRPr="00FF6A71">
        <w:t xml:space="preserve"> a ranking for the specific subject or collections of </w:t>
      </w:r>
      <w:del w:id="6134" w:author="pete jones" w:date="2022-03-31T10:34:00Z">
        <w:r w:rsidRPr="00FF6A71" w:rsidDel="002924D9">
          <w:delText xml:space="preserve">subjects </w:delText>
        </w:r>
      </w:del>
      <w:ins w:id="6135" w:author="pete jones" w:date="2022-03-31T10:34:00Z">
        <w:r w:rsidR="002924D9">
          <w:t>topic</w:t>
        </w:r>
        <w:r w:rsidR="002924D9" w:rsidRPr="00FF6A71">
          <w:t xml:space="preserve">s </w:t>
        </w:r>
      </w:ins>
      <w:r w:rsidRPr="00FF6A71">
        <w:t xml:space="preserve">where a synoptic PBL activity is the mode of delivery. The higher the </w:t>
      </w:r>
      <w:del w:id="6136" w:author="pete jones" w:date="2022-03-31T10:35:00Z">
        <w:r w:rsidRPr="00FF6A71" w:rsidDel="002924D9">
          <w:delText>ranking</w:delText>
        </w:r>
      </w:del>
      <w:ins w:id="6137" w:author="pete jones" w:date="2022-03-31T10:35:00Z">
        <w:r w:rsidR="002924D9">
          <w:t>scale,</w:t>
        </w:r>
      </w:ins>
      <w:r w:rsidRPr="00FF6A71">
        <w:t xml:space="preserve"> the more likely </w:t>
      </w:r>
      <w:del w:id="6138" w:author="pete jones" w:date="2022-04-01T15:09:00Z">
        <w:r w:rsidRPr="00FF6A71" w:rsidDel="00726256">
          <w:delText xml:space="preserve">it is </w:delText>
        </w:r>
      </w:del>
      <w:del w:id="6139" w:author="pete jones" w:date="2022-04-01T15:40:00Z">
        <w:r w:rsidRPr="00FF6A71" w:rsidDel="006B22A5">
          <w:delText xml:space="preserve">that </w:delText>
        </w:r>
      </w:del>
      <w:r w:rsidRPr="00FF6A71">
        <w:t xml:space="preserve">the activity has affected engagement by increasing </w:t>
      </w:r>
      <w:del w:id="6140" w:author="pete jones" w:date="2022-03-31T10:35:00Z">
        <w:r w:rsidRPr="00FF6A71" w:rsidDel="002924D9">
          <w:delText xml:space="preserve">both </w:delText>
        </w:r>
      </w:del>
      <w:r w:rsidRPr="00FF6A71">
        <w:t xml:space="preserve">cognition and emotional factors. </w:t>
      </w:r>
      <w:ins w:id="6141" w:author="pete jones" w:date="2022-03-31T10:38:00Z">
        <w:r w:rsidR="002924D9">
          <w:t>R</w:t>
        </w:r>
        <w:r w:rsidR="002924D9" w:rsidRPr="00FF6A71">
          <w:t>ankings in level</w:t>
        </w:r>
        <w:r w:rsidR="002924D9">
          <w:t>s</w:t>
        </w:r>
        <w:r w:rsidR="002924D9" w:rsidRPr="00FF6A71">
          <w:t xml:space="preserve"> 1 and 2 </w:t>
        </w:r>
      </w:ins>
      <w:del w:id="6142" w:author="pete jones" w:date="2022-03-31T10:36:00Z">
        <w:r w:rsidRPr="00FF6A71" w:rsidDel="002924D9">
          <w:delText>To validate t</w:delText>
        </w:r>
      </w:del>
      <w:del w:id="6143" w:author="pete jones" w:date="2022-03-31T10:38:00Z">
        <w:r w:rsidRPr="00FF6A71" w:rsidDel="002924D9">
          <w:delText>he</w:delText>
        </w:r>
      </w:del>
      <w:ins w:id="6144" w:author="pete jones" w:date="2022-03-31T10:37:00Z">
        <w:r w:rsidR="002924D9">
          <w:t>validat</w:t>
        </w:r>
      </w:ins>
      <w:ins w:id="6145" w:author="pete jones" w:date="2022-03-31T10:38:00Z">
        <w:r w:rsidR="002924D9">
          <w:t>e</w:t>
        </w:r>
      </w:ins>
      <w:ins w:id="6146" w:author="pete jones" w:date="2022-03-31T10:37:00Z">
        <w:r w:rsidR="002924D9">
          <w:t xml:space="preserve"> </w:t>
        </w:r>
      </w:ins>
      <w:ins w:id="6147" w:author="pete jones" w:date="2022-03-31T10:38:00Z">
        <w:r w:rsidR="002924D9">
          <w:t xml:space="preserve">the </w:t>
        </w:r>
      </w:ins>
      <w:del w:id="6148" w:author="pete jones" w:date="2022-03-31T10:37:00Z">
        <w:r w:rsidRPr="00FF6A71" w:rsidDel="002924D9">
          <w:delText xml:space="preserve"> </w:delText>
        </w:r>
      </w:del>
      <w:r w:rsidRPr="00FF6A71">
        <w:t>theoretical proposition</w:t>
      </w:r>
      <w:del w:id="6149" w:author="pete jones" w:date="2022-03-31T10:36:00Z">
        <w:r w:rsidR="00785BEA" w:rsidRPr="00FF6A71" w:rsidDel="002924D9">
          <w:delText>,</w:delText>
        </w:r>
        <w:r w:rsidRPr="00FF6A71" w:rsidDel="002924D9">
          <w:delText xml:space="preserve"> </w:delText>
        </w:r>
      </w:del>
      <w:del w:id="6150" w:author="pete jones" w:date="2022-03-31T10:38:00Z">
        <w:r w:rsidRPr="00FF6A71" w:rsidDel="002924D9">
          <w:delText xml:space="preserve">rankings in level 1 and 2 should </w:delText>
        </w:r>
      </w:del>
      <w:del w:id="6151" w:author="pete jones" w:date="2022-03-31T10:39:00Z">
        <w:r w:rsidRPr="00FF6A71" w:rsidDel="002924D9">
          <w:delText>be expected</w:delText>
        </w:r>
      </w:del>
      <w:r w:rsidRPr="00FF6A71">
        <w:t>, whilst traditional teaching or an objection to a PBL approach would validate the null hypothesis with ranks of 3 or 4.</w:t>
      </w:r>
    </w:p>
    <w:p w14:paraId="6CA52A10" w14:textId="77777777" w:rsidR="00D94147" w:rsidRPr="00FF6A71" w:rsidRDefault="001256A5">
      <w:pPr>
        <w:rPr>
          <w:ins w:id="6152" w:author="pete jones" w:date="2022-04-05T11:31:00Z"/>
        </w:rPr>
        <w:pPrChange w:id="6153" w:author="pete jones" w:date="2022-04-05T11:31:00Z">
          <w:pPr>
            <w:jc w:val="center"/>
          </w:pPr>
        </w:pPrChange>
      </w:pPr>
      <w:r w:rsidRPr="00FF6A71">
        <w:t xml:space="preserve">Concepts of engagement may be </w:t>
      </w:r>
      <w:del w:id="6154" w:author="pete jones" w:date="2022-03-31T10:39:00Z">
        <w:r w:rsidRPr="00FF6A71" w:rsidDel="002924D9">
          <w:delText xml:space="preserve">difficult </w:delText>
        </w:r>
      </w:del>
      <w:ins w:id="6155" w:author="pete jones" w:date="2022-03-31T10:39:00Z">
        <w:r w:rsidR="002924D9">
          <w:t>challenging</w:t>
        </w:r>
        <w:r w:rsidR="002924D9" w:rsidRPr="00FF6A71">
          <w:t xml:space="preserve"> </w:t>
        </w:r>
      </w:ins>
      <w:r w:rsidRPr="00FF6A71">
        <w:t xml:space="preserve">to measure due to </w:t>
      </w:r>
      <w:del w:id="6156" w:author="pete jones" w:date="2022-03-31T10:39:00Z">
        <w:r w:rsidRPr="00FF6A71" w:rsidDel="002924D9">
          <w:delText xml:space="preserve">the nature of </w:delText>
        </w:r>
      </w:del>
      <w:del w:id="6157" w:author="pete jones" w:date="2022-03-30T08:50:00Z">
        <w:r w:rsidRPr="00FF6A71" w:rsidDel="00581A32">
          <w:delText xml:space="preserve">its </w:delText>
        </w:r>
      </w:del>
      <w:ins w:id="6158" w:author="pete jones" w:date="2022-03-30T08:50:00Z">
        <w:r w:rsidR="00581A32">
          <w:t>their</w:t>
        </w:r>
        <w:r w:rsidR="00581A32" w:rsidRPr="00FF6A71">
          <w:t xml:space="preserve"> </w:t>
        </w:r>
      </w:ins>
      <w:r w:rsidRPr="00FF6A71">
        <w:t>social construct</w:t>
      </w:r>
      <w:del w:id="6159" w:author="pete jones" w:date="2022-03-31T10:39:00Z">
        <w:r w:rsidRPr="00FF6A71" w:rsidDel="002924D9">
          <w:delText xml:space="preserve">, </w:delText>
        </w:r>
      </w:del>
      <w:ins w:id="6160" w:author="pete jones" w:date="2022-03-31T10:39:00Z">
        <w:r w:rsidR="002924D9">
          <w:t>;</w:t>
        </w:r>
        <w:r w:rsidR="002924D9" w:rsidRPr="00FF6A71">
          <w:t xml:space="preserve"> </w:t>
        </w:r>
      </w:ins>
      <w:r w:rsidRPr="00FF6A71">
        <w:t xml:space="preserve">Kaplan suggests three forms of measure </w:t>
      </w:r>
      <w:del w:id="6161" w:author="pete jones" w:date="2022-03-30T08:50:00Z">
        <w:r w:rsidRPr="00FF6A71" w:rsidDel="00581A32">
          <w:delText xml:space="preserve">which </w:delText>
        </w:r>
      </w:del>
      <w:del w:id="6162" w:author="pete jones" w:date="2022-03-31T10:39:00Z">
        <w:r w:rsidRPr="00FF6A71" w:rsidDel="002924D9">
          <w:delText xml:space="preserve">may be deployed </w:delText>
        </w:r>
      </w:del>
      <w:r w:rsidRPr="00FF6A71">
        <w:t>to support such constructs; direct and indirect observations</w:t>
      </w:r>
      <w:del w:id="6163" w:author="pete jones" w:date="2022-03-31T10:39:00Z">
        <w:r w:rsidRPr="00FF6A71" w:rsidDel="002924D9">
          <w:delText>,</w:delText>
        </w:r>
      </w:del>
      <w:r w:rsidRPr="00FF6A71">
        <w:t xml:space="preserve"> and operationalisation</w:t>
      </w:r>
      <w:del w:id="6164" w:author="pete jones" w:date="2022-03-31T10:40:00Z">
        <w:r w:rsidRPr="00FF6A71" w:rsidDel="002924D9">
          <w:delText>,</w:delText>
        </w:r>
      </w:del>
      <w:r w:rsidRPr="00FF6A71">
        <w:t xml:space="preserve"> </w:t>
      </w:r>
      <w:r w:rsidRPr="00312F59">
        <w:fldChar w:fldCharType="begin" w:fldLock="1"/>
      </w:r>
      <w:r w:rsidR="00F90669">
        <w:instrText>ADDIN CSL_CITATION {"citationItems":[{"id":"ITEM-1","itemData":{"DOI":"10.4135/9781412990233.d7","author":[{"dropping-particle":"","family":"Greenstein","given":"Theodore","non-dropping-particle":"","parse-names":false,"suffix":""}],"container-title":"Methods of Family Research","id":"ITEM-1","issued":{"date-parts":[["2011"]]},"page":"51-62","title":"How Do We Measure Concepts?","type":"article-journal"},"locator":"52","uris":["http://www.mendeley.com/documents/?uuid=cd123e9d-bf2a-4d04-82f6-18e50b1c7e36"]}],"mendeley":{"formattedCitation":"(Greenstein, 2011, p. 52)","plainTextFormattedCitation":"(Greenstein, 2011, p. 52)","previouslyFormattedCitation":"(Greenstein, 2011, p. 52)"},"properties":{"noteIndex":0},"schema":"https://github.com/citation-style-language/schema/raw/master/csl-citation.json"}</w:instrText>
      </w:r>
      <w:r w:rsidRPr="00312F59">
        <w:fldChar w:fldCharType="separate"/>
      </w:r>
      <w:r w:rsidR="00825FBD" w:rsidRPr="00825FBD">
        <w:rPr>
          <w:noProof/>
        </w:rPr>
        <w:t>(Greenstein, 2011, p. 52)</w:t>
      </w:r>
      <w:r w:rsidRPr="00312F59">
        <w:fldChar w:fldCharType="end"/>
      </w:r>
      <w:r w:rsidRPr="00FF6A71">
        <w:t xml:space="preserve">. </w:t>
      </w:r>
      <w:r w:rsidRPr="00312F59">
        <w:fldChar w:fldCharType="begin"/>
      </w:r>
      <w:r w:rsidRPr="00FF6A71">
        <w:instrText xml:space="preserve"> REF _Ref46487365 \h </w:instrText>
      </w:r>
      <w:r w:rsidR="00B57CE1" w:rsidRPr="00FF6A71">
        <w:instrText xml:space="preserve"> \* MERGEFORMAT </w:instrText>
      </w:r>
      <w:r w:rsidRPr="00312F59">
        <w:fldChar w:fldCharType="separate"/>
      </w:r>
    </w:p>
    <w:p w14:paraId="241F86CB" w14:textId="0A60D9E7" w:rsidR="00DD384C" w:rsidRPr="00FF6A71" w:rsidDel="001B0BBB" w:rsidRDefault="00D94147" w:rsidP="00DD384C">
      <w:pPr>
        <w:rPr>
          <w:del w:id="6165" w:author="pete jones" w:date="2022-03-16T14:25:00Z"/>
        </w:rPr>
      </w:pPr>
      <w:ins w:id="6166" w:author="pete jones" w:date="2022-04-05T11:31:00Z">
        <w:r w:rsidRPr="00C15005">
          <w:t>Table</w:t>
        </w:r>
        <w:r w:rsidRPr="00C15005">
          <w:rPr>
            <w:noProof/>
          </w:rPr>
          <w:t xml:space="preserve"> </w:t>
        </w:r>
        <w:r>
          <w:rPr>
            <w:noProof/>
          </w:rPr>
          <w:t>3</w:t>
        </w:r>
        <w:r>
          <w:rPr>
            <w:noProof/>
          </w:rPr>
          <w:noBreakHyphen/>
          <w:t>1</w:t>
        </w:r>
      </w:ins>
    </w:p>
    <w:p w14:paraId="2038A18D" w14:textId="7F1E7D52" w:rsidR="00A33F88" w:rsidRPr="00FF6A71" w:rsidRDefault="00DD384C" w:rsidP="001256A5">
      <w:del w:id="6167" w:author="pete jones" w:date="2022-03-16T14:25:00Z">
        <w:r w:rsidRPr="00FF6A71" w:rsidDel="001B0BBB">
          <w:delText>Table</w:delText>
        </w:r>
        <w:r w:rsidRPr="00FF6A71" w:rsidDel="001B0BBB">
          <w:rPr>
            <w:noProof/>
          </w:rPr>
          <w:delText xml:space="preserve"> 3</w:delText>
        </w:r>
        <w:r w:rsidRPr="00FF6A71" w:rsidDel="001B0BBB">
          <w:rPr>
            <w:noProof/>
          </w:rPr>
          <w:noBreakHyphen/>
          <w:delText>1</w:delText>
        </w:r>
      </w:del>
      <w:r w:rsidR="001256A5" w:rsidRPr="00312F59">
        <w:fldChar w:fldCharType="end"/>
      </w:r>
      <w:r w:rsidR="001256A5" w:rsidRPr="00FF6A71">
        <w:t xml:space="preserve"> shows the relationships between the indicator characteristic, type of measure, and the instrument intended for use within the research context.</w:t>
      </w:r>
    </w:p>
    <w:p w14:paraId="54B17D2A" w14:textId="77777777" w:rsidR="00A33F88" w:rsidRPr="00FF6A71" w:rsidRDefault="00425EE2" w:rsidP="001256A5">
      <w:pPr>
        <w:jc w:val="center"/>
      </w:pPr>
      <w:r w:rsidRPr="00C15005">
        <w:rPr>
          <w:noProof/>
        </w:rPr>
        <w:lastRenderedPageBreak/>
        <w:drawing>
          <wp:inline distT="0" distB="0" distL="0" distR="0" wp14:anchorId="63DDFE9B" wp14:editId="5DDAEA0E">
            <wp:extent cx="4603559" cy="366262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34593" cy="3687316"/>
                    </a:xfrm>
                    <a:prstGeom prst="rect">
                      <a:avLst/>
                    </a:prstGeom>
                    <a:noFill/>
                    <a:ln>
                      <a:noFill/>
                    </a:ln>
                  </pic:spPr>
                </pic:pic>
              </a:graphicData>
            </a:graphic>
          </wp:inline>
        </w:drawing>
      </w:r>
      <w:bookmarkStart w:id="6168" w:name="_Ref46487365"/>
      <w:bookmarkStart w:id="6169" w:name="_Toc46489761"/>
      <w:bookmarkStart w:id="6170" w:name="_Toc46498142"/>
    </w:p>
    <w:p w14:paraId="144E0A01" w14:textId="13F036B0" w:rsidR="00A33F88" w:rsidRPr="007C0DAF" w:rsidRDefault="001256A5">
      <w:pPr>
        <w:pStyle w:val="Caption"/>
        <w:pPrChange w:id="6171" w:author="pete jones" w:date="2022-01-04T12:21:00Z">
          <w:pPr>
            <w:pStyle w:val="TOCHeading"/>
            <w:jc w:val="center"/>
          </w:pPr>
        </w:pPrChange>
      </w:pPr>
      <w:bookmarkStart w:id="6172" w:name="_Toc68162315"/>
      <w:bookmarkStart w:id="6173" w:name="_Toc99719355"/>
      <w:r w:rsidRPr="00C15005">
        <w:t xml:space="preserve">Table </w:t>
      </w:r>
      <w:ins w:id="6174" w:author="pete jones" w:date="2022-03-12T09:33:00Z">
        <w:r w:rsidR="00D62441">
          <w:fldChar w:fldCharType="begin"/>
        </w:r>
        <w:r w:rsidR="00D62441">
          <w:instrText xml:space="preserve"> STYLEREF 1 \s </w:instrText>
        </w:r>
      </w:ins>
      <w:r w:rsidR="00D62441">
        <w:fldChar w:fldCharType="separate"/>
      </w:r>
      <w:r w:rsidR="00D94147">
        <w:rPr>
          <w:noProof/>
        </w:rPr>
        <w:t>3</w:t>
      </w:r>
      <w:ins w:id="6175"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6176" w:author="pete jones" w:date="2022-04-05T11:31:00Z">
        <w:r w:rsidR="00D94147">
          <w:rPr>
            <w:noProof/>
          </w:rPr>
          <w:t>1</w:t>
        </w:r>
      </w:ins>
      <w:ins w:id="6177" w:author="pete jones" w:date="2022-03-12T09:33:00Z">
        <w:r w:rsidR="00D62441">
          <w:fldChar w:fldCharType="end"/>
        </w:r>
      </w:ins>
      <w:del w:id="6178" w:author="pete jones" w:date="2022-02-07T13:00:00Z">
        <w:r w:rsidRPr="007C0DAF" w:rsidDel="00344917">
          <w:fldChar w:fldCharType="begin"/>
        </w:r>
        <w:r w:rsidRPr="007C0DAF" w:rsidDel="00344917">
          <w:delInstrText>STYLEREF 1 \s</w:delInstrText>
        </w:r>
        <w:r w:rsidRPr="007C0DAF" w:rsidDel="00344917">
          <w:fldChar w:fldCharType="separate"/>
        </w:r>
        <w:r w:rsidR="00046D80" w:rsidRPr="007C0DAF" w:rsidDel="00344917">
          <w:rPr>
            <w:noProof/>
          </w:rPr>
          <w:delText>3</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1</w:delText>
        </w:r>
        <w:r w:rsidRPr="007C0DAF" w:rsidDel="00344917">
          <w:fldChar w:fldCharType="end"/>
        </w:r>
      </w:del>
      <w:bookmarkEnd w:id="6168"/>
      <w:r w:rsidRPr="007C0DAF">
        <w:t xml:space="preserve">: Measuring </w:t>
      </w:r>
      <w:bookmarkEnd w:id="6169"/>
      <w:bookmarkEnd w:id="6170"/>
      <w:r w:rsidR="00425EE2" w:rsidRPr="007C0DAF">
        <w:t>concepts.</w:t>
      </w:r>
      <w:bookmarkEnd w:id="6172"/>
      <w:bookmarkEnd w:id="6173"/>
    </w:p>
    <w:p w14:paraId="2D2485AD" w14:textId="77777777" w:rsidR="00A33F88" w:rsidRPr="00FF6A71" w:rsidRDefault="001256A5" w:rsidP="001256A5">
      <w:pPr>
        <w:rPr>
          <w:b/>
          <w:bCs/>
        </w:rPr>
      </w:pPr>
      <w:r w:rsidRPr="00FF6A71">
        <w:rPr>
          <w:b/>
          <w:bCs/>
        </w:rPr>
        <w:t>Is this unique?</w:t>
      </w:r>
    </w:p>
    <w:p w14:paraId="07EB45F1" w14:textId="3DA89684" w:rsidR="00A33F88" w:rsidRPr="00FF6A71" w:rsidRDefault="001256A5" w:rsidP="001256A5">
      <w:r w:rsidRPr="00FF6A71">
        <w:t>The model is not unique</w:t>
      </w:r>
      <w:del w:id="6179" w:author="pete jones" w:date="2022-03-31T10:40:00Z">
        <w:r w:rsidRPr="00FF6A71" w:rsidDel="002924D9">
          <w:delText xml:space="preserve">, </w:delText>
        </w:r>
      </w:del>
      <w:ins w:id="6180" w:author="pete jones" w:date="2022-03-31T10:40:00Z">
        <w:r w:rsidR="002924D9">
          <w:t>;</w:t>
        </w:r>
        <w:r w:rsidR="002924D9" w:rsidRPr="00FF6A71">
          <w:t xml:space="preserve"> </w:t>
        </w:r>
      </w:ins>
      <w:r w:rsidRPr="00FF6A71">
        <w:t xml:space="preserve">it has </w:t>
      </w:r>
      <w:del w:id="6181" w:author="pete jones" w:date="2022-03-31T10:40:00Z">
        <w:r w:rsidRPr="00FF6A71" w:rsidDel="002924D9">
          <w:delText xml:space="preserve">been </w:delText>
        </w:r>
      </w:del>
      <w:r w:rsidRPr="00FF6A71">
        <w:t xml:space="preserve">derived from models of engagement used in the UK and North America. In the UK, the National Student Survey (NSS) covers a broader spectrum of </w:t>
      </w:r>
      <w:ins w:id="6182" w:author="pete jones" w:date="2022-03-30T08:50:00Z">
        <w:r w:rsidR="00581A32">
          <w:t xml:space="preserve">the </w:t>
        </w:r>
      </w:ins>
      <w:r w:rsidRPr="00FF6A71">
        <w:t>student experience, where engagement is part of an assessment of university and course experience</w:t>
      </w:r>
      <w:del w:id="6183" w:author="pete jones" w:date="2022-03-31T10:40:00Z">
        <w:r w:rsidRPr="00FF6A71" w:rsidDel="002924D9">
          <w:delText>, N</w:delText>
        </w:r>
      </w:del>
      <w:ins w:id="6184" w:author="pete jones" w:date="2022-03-31T10:40:00Z">
        <w:r w:rsidR="002924D9">
          <w:t>; n</w:t>
        </w:r>
      </w:ins>
      <w:r w:rsidRPr="00FF6A71">
        <w:t xml:space="preserve">orth American institutions have similar large-scale instruments. The model deployed in this research is narrowly focused on the classroom learning capsule and is derived from models typically deployed in primary and secondary </w:t>
      </w:r>
      <w:r w:rsidR="009C71B7" w:rsidRPr="00FF6A71">
        <w:t>settings but</w:t>
      </w:r>
      <w:r w:rsidRPr="00FF6A71">
        <w:t xml:space="preserve"> omits the behavioural variables</w:t>
      </w:r>
      <w:ins w:id="6185" w:author="pete jones" w:date="2022-04-01T15:08:00Z">
        <w:r w:rsidR="00726256">
          <w:t>,</w:t>
        </w:r>
      </w:ins>
      <w:r w:rsidRPr="00FF6A71">
        <w:t xml:space="preserve"> </w:t>
      </w:r>
      <w:ins w:id="6186" w:author="pete jones" w:date="2022-04-01T15:08:00Z">
        <w:r w:rsidR="00726256">
          <w:t xml:space="preserve">which are </w:t>
        </w:r>
      </w:ins>
      <w:r w:rsidRPr="00FF6A71">
        <w:t xml:space="preserve">not </w:t>
      </w:r>
      <w:del w:id="6187" w:author="pete jones" w:date="2022-03-31T10:40:00Z">
        <w:r w:rsidRPr="00FF6A71" w:rsidDel="002924D9">
          <w:delText xml:space="preserve">normally </w:delText>
        </w:r>
      </w:del>
      <w:ins w:id="6188" w:author="pete jones" w:date="2022-03-31T10:40:00Z">
        <w:r w:rsidR="002924D9">
          <w:t>usu</w:t>
        </w:r>
        <w:r w:rsidR="002924D9" w:rsidRPr="00FF6A71">
          <w:t xml:space="preserve">ally </w:t>
        </w:r>
      </w:ins>
      <w:r w:rsidRPr="00FF6A71">
        <w:t xml:space="preserve">a significant issue in university settings. The model closely resembles </w:t>
      </w:r>
      <w:del w:id="6189" w:author="pete jones" w:date="2022-03-31T10:41:00Z">
        <w:r w:rsidRPr="00FF6A71" w:rsidDel="002924D9">
          <w:delText xml:space="preserve">that of </w:delText>
        </w:r>
      </w:del>
      <w:r w:rsidRPr="00FF6A71">
        <w:t xml:space="preserve">the student engagement intervention developed at the Institute on Community Integration, University of Minnesota. </w:t>
      </w:r>
      <w:del w:id="6190" w:author="pete jones" w:date="2022-03-31T10:40:00Z">
        <w:r w:rsidRPr="00FF6A71" w:rsidDel="002924D9">
          <w:delText xml:space="preserve">It </w:delText>
        </w:r>
      </w:del>
      <w:ins w:id="6191" w:author="pete jones" w:date="2022-03-31T10:40:00Z">
        <w:r w:rsidR="002924D9">
          <w:t>However, i</w:t>
        </w:r>
        <w:r w:rsidR="002924D9" w:rsidRPr="00FF6A71">
          <w:t xml:space="preserve">t </w:t>
        </w:r>
      </w:ins>
      <w:r w:rsidRPr="00FF6A71">
        <w:t>differs by attempting to integrate concepts of engagement formulated by Dr</w:t>
      </w:r>
      <w:del w:id="6192" w:author="pete jones" w:date="2022-03-30T08:50:00Z">
        <w:r w:rsidRPr="00FF6A71" w:rsidDel="00581A32">
          <w:delText>.</w:delText>
        </w:r>
      </w:del>
      <w:r w:rsidRPr="00FF6A71">
        <w:t xml:space="preserve"> Sasha Barab, a Professor of Education at Arizona State University</w:t>
      </w:r>
      <w:ins w:id="6193" w:author="pete jones" w:date="2022-03-08T08:54:00Z">
        <w:r w:rsidR="00A73318">
          <w:t xml:space="preserve"> </w:t>
        </w:r>
        <w:r w:rsidR="00A73318">
          <w:fldChar w:fldCharType="begin" w:fldLock="1"/>
        </w:r>
      </w:ins>
      <w:r w:rsidR="00E56708">
        <w:instrText>ADDIN CSL_CITATION {"citationItems":[{"id":"ITEM-1","itemData":{"DOI":"10.1080/00405841.2011.607391","ISSN":"00405841","abstract":"This article discusses the ways that tasks and classroom cultures can be supported through the design of online immersive games. The authors focus on a mathematics unit in which students become statisticians who must understand the contextual implications of using particular mathematical tools in analyzing different data sets and reflect on what their tool choice reveals about practical situations. Through these designs, the goal is to illuminate four types of engagement: procedural, conceptual, consequential, and critical. These new opportunities to learn and to experience the consequences of decisions have the potential to change the way that students experience school. Rather than simply complying with school practices because they are important, such curricula can create opportunities for students to truly appreciate what they are doing, and why. © The College of Education and Human Ecology.","author":[{"dropping-particle":"","family":"Gresalfi","given":"Melissa","non-dropping-particle":"","parse-names":false,"suffix":""},{"dropping-particle":"","family":"Barab","given":"Sasha","non-dropping-particle":"","parse-names":false,"suffix":""}],"container-title":"Theory into Practice","id":"ITEM-1","issue":"4","issued":{"date-parts":[["2011"]]},"page":"300-310","title":"Learning for a reason: Supporting forms of engagement by designing tasks and orchestrating environments","type":"article-journal","volume":"50"},"uris":["http://www.mendeley.com/documents/?uuid=53f5a27c-44b6-434e-ab02-25e18489dce0"]}],"mendeley":{"formattedCitation":"(Gresalfi and Barab, 2011)","plainTextFormattedCitation":"(Gresalfi and Barab, 2011)","previouslyFormattedCitation":"(Gresalfi and Barab, 2011)"},"properties":{"noteIndex":0},"schema":"https://github.com/citation-style-language/schema/raw/master/csl-citation.json"}</w:instrText>
      </w:r>
      <w:r w:rsidR="00A73318">
        <w:fldChar w:fldCharType="separate"/>
      </w:r>
      <w:r w:rsidR="00A73318" w:rsidRPr="00A73318">
        <w:rPr>
          <w:noProof/>
        </w:rPr>
        <w:t>(Gresalfi and Barab, 2011)</w:t>
      </w:r>
      <w:ins w:id="6194" w:author="pete jones" w:date="2022-03-08T08:54:00Z">
        <w:r w:rsidR="00A73318">
          <w:fldChar w:fldCharType="end"/>
        </w:r>
      </w:ins>
      <w:r w:rsidRPr="00FF6A71">
        <w:t>. I</w:t>
      </w:r>
      <w:ins w:id="6195" w:author="pete jones" w:date="2022-04-01T15:08:00Z">
        <w:r w:rsidR="00726256">
          <w:t>n addition, i</w:t>
        </w:r>
      </w:ins>
      <w:r w:rsidRPr="00FF6A71">
        <w:t xml:space="preserve">t </w:t>
      </w:r>
      <w:del w:id="6196" w:author="pete jones" w:date="2022-04-01T15:08:00Z">
        <w:r w:rsidRPr="00FF6A71" w:rsidDel="00726256">
          <w:delText xml:space="preserve">also </w:delText>
        </w:r>
      </w:del>
      <w:del w:id="6197" w:author="pete jones" w:date="2022-03-31T10:41:00Z">
        <w:r w:rsidRPr="00FF6A71" w:rsidDel="002924D9">
          <w:delText>focu</w:delText>
        </w:r>
      </w:del>
      <w:del w:id="6198" w:author="pete jones" w:date="2022-03-30T08:50:00Z">
        <w:r w:rsidRPr="00FF6A71" w:rsidDel="00581A32">
          <w:delText>s</w:delText>
        </w:r>
      </w:del>
      <w:del w:id="6199" w:author="pete jones" w:date="2022-03-31T10:41:00Z">
        <w:r w:rsidRPr="00FF6A71" w:rsidDel="002924D9">
          <w:delText>ses on the integration of</w:delText>
        </w:r>
      </w:del>
      <w:ins w:id="6200" w:author="pete jones" w:date="2022-03-31T10:41:00Z">
        <w:r w:rsidR="002924D9">
          <w:t>integrates</w:t>
        </w:r>
      </w:ins>
      <w:r w:rsidRPr="00FF6A71">
        <w:t xml:space="preserve"> CDE processes and tools</w:t>
      </w:r>
      <w:del w:id="6201" w:author="pete jones" w:date="2022-03-31T10:41:00Z">
        <w:r w:rsidR="009C71B7" w:rsidRPr="00FF6A71" w:rsidDel="002924D9">
          <w:delText>,</w:delText>
        </w:r>
      </w:del>
      <w:r w:rsidRPr="00FF6A71">
        <w:t xml:space="preserve"> and PBL within a UK engineering undergraduate programme.</w:t>
      </w:r>
    </w:p>
    <w:p w14:paraId="006BE7F9" w14:textId="75A30731" w:rsidR="00046D80" w:rsidRDefault="00A73318" w:rsidP="001256A5">
      <w:pPr>
        <w:rPr>
          <w:ins w:id="6202" w:author="pete jones" w:date="2022-03-15T15:43:00Z"/>
          <w:b/>
          <w:bCs/>
        </w:rPr>
      </w:pPr>
      <w:ins w:id="6203" w:author="pete jones" w:date="2022-03-08T09:02:00Z">
        <w:r w:rsidRPr="00A73318">
          <w:rPr>
            <w:b/>
            <w:bCs/>
          </w:rPr>
          <w:t>Reliability and Improvement</w:t>
        </w:r>
      </w:ins>
    </w:p>
    <w:p w14:paraId="0A57EB79" w14:textId="50AE7005" w:rsidR="009C2521" w:rsidRDefault="009C2521" w:rsidP="009C2521">
      <w:pPr>
        <w:rPr>
          <w:ins w:id="6204" w:author="pete jones" w:date="2022-03-15T15:52:00Z"/>
        </w:rPr>
      </w:pPr>
      <w:ins w:id="6205" w:author="pete jones" w:date="2022-03-15T15:43:00Z">
        <w:r w:rsidRPr="009C2521">
          <w:rPr>
            <w:rPrChange w:id="6206" w:author="pete jones" w:date="2022-03-15T15:44:00Z">
              <w:rPr>
                <w:b/>
                <w:bCs/>
              </w:rPr>
            </w:rPrChange>
          </w:rPr>
          <w:lastRenderedPageBreak/>
          <w:t xml:space="preserve">The </w:t>
        </w:r>
      </w:ins>
      <w:ins w:id="6207" w:author="pete jones" w:date="2022-03-15T15:44:00Z">
        <w:r w:rsidRPr="009C2521">
          <w:rPr>
            <w:rPrChange w:id="6208" w:author="pete jones" w:date="2022-03-15T15:44:00Z">
              <w:rPr>
                <w:b/>
                <w:bCs/>
              </w:rPr>
            </w:rPrChange>
          </w:rPr>
          <w:t>reliability</w:t>
        </w:r>
      </w:ins>
      <w:ins w:id="6209" w:author="pete jones" w:date="2022-03-15T15:43:00Z">
        <w:r w:rsidRPr="009C2521">
          <w:rPr>
            <w:rPrChange w:id="6210" w:author="pete jones" w:date="2022-03-15T15:44:00Z">
              <w:rPr>
                <w:b/>
                <w:bCs/>
              </w:rPr>
            </w:rPrChange>
          </w:rPr>
          <w:t xml:space="preserve"> of the </w:t>
        </w:r>
      </w:ins>
      <w:ins w:id="6211" w:author="pete jones" w:date="2022-03-15T15:44:00Z">
        <w:r>
          <w:t xml:space="preserve">performance indicators for engagement observation </w:t>
        </w:r>
      </w:ins>
      <w:ins w:id="6212" w:author="pete jones" w:date="2022-03-15T15:45:00Z">
        <w:r>
          <w:t xml:space="preserve">and the Intrinsic motivation </w:t>
        </w:r>
      </w:ins>
      <w:ins w:id="6213" w:author="pete jones" w:date="2022-03-15T15:43:00Z">
        <w:r w:rsidRPr="009C2521">
          <w:rPr>
            <w:rPrChange w:id="6214" w:author="pete jones" w:date="2022-03-15T15:44:00Z">
              <w:rPr>
                <w:b/>
                <w:bCs/>
              </w:rPr>
            </w:rPrChange>
          </w:rPr>
          <w:t>instrument</w:t>
        </w:r>
      </w:ins>
      <w:ins w:id="6215" w:author="pete jones" w:date="2022-03-15T15:45:00Z">
        <w:r>
          <w:t xml:space="preserve">s has been analysed by submitting the </w:t>
        </w:r>
      </w:ins>
      <w:ins w:id="6216" w:author="pete jones" w:date="2022-03-15T16:09:00Z">
        <w:r w:rsidR="004A03C8">
          <w:t xml:space="preserve">multiple response (Likert scales) </w:t>
        </w:r>
      </w:ins>
      <w:ins w:id="6217" w:author="pete jones" w:date="2022-03-15T15:46:00Z">
        <w:r>
          <w:t>data to reliability analysis and st</w:t>
        </w:r>
      </w:ins>
      <w:ins w:id="6218" w:author="pete jones" w:date="2022-03-15T15:47:00Z">
        <w:r>
          <w:t xml:space="preserve">udying the calculated values of Cronbach </w:t>
        </w:r>
        <w:r>
          <w:rPr>
            <w:rFonts w:cstheme="minorHAnsi"/>
          </w:rPr>
          <w:t>α</w:t>
        </w:r>
      </w:ins>
      <w:ins w:id="6219" w:author="pete jones" w:date="2022-03-15T16:08:00Z">
        <w:r w:rsidR="004A03C8">
          <w:rPr>
            <w:rFonts w:cstheme="minorHAnsi"/>
          </w:rPr>
          <w:t xml:space="preserve"> for internal consistency or </w:t>
        </w:r>
      </w:ins>
      <w:ins w:id="6220" w:author="pete jones" w:date="2022-03-15T16:09:00Z">
        <w:r w:rsidR="004A03C8">
          <w:rPr>
            <w:rFonts w:cstheme="minorHAnsi"/>
          </w:rPr>
          <w:t>h</w:t>
        </w:r>
        <w:r w:rsidR="004A03C8" w:rsidRPr="004A03C8">
          <w:rPr>
            <w:rFonts w:cstheme="minorHAnsi"/>
          </w:rPr>
          <w:t>omogeneity</w:t>
        </w:r>
      </w:ins>
      <w:ins w:id="6221" w:author="pete jones" w:date="2022-03-15T15:50:00Z">
        <w:r w:rsidR="00AA427E">
          <w:t>.</w:t>
        </w:r>
      </w:ins>
    </w:p>
    <w:p w14:paraId="3F8C8839" w14:textId="1C0E6D5E" w:rsidR="00AA427E" w:rsidRDefault="002924D9" w:rsidP="009C2521">
      <w:pPr>
        <w:rPr>
          <w:ins w:id="6222" w:author="pete jones" w:date="2022-03-15T15:56:00Z"/>
        </w:rPr>
      </w:pPr>
      <w:ins w:id="6223" w:author="pete jones" w:date="2022-03-31T10:41:00Z">
        <w:r>
          <w:t>The test-retest reliability was performed to ensure consistency over time in both cases</w:t>
        </w:r>
      </w:ins>
      <w:ins w:id="6224" w:author="pete jones" w:date="2022-03-15T15:53:00Z">
        <w:r w:rsidR="0069270E">
          <w:t>.</w:t>
        </w:r>
      </w:ins>
      <w:ins w:id="6225" w:author="pete jones" w:date="2022-03-15T15:54:00Z">
        <w:r w:rsidR="0069270E">
          <w:t xml:space="preserve"> </w:t>
        </w:r>
      </w:ins>
      <w:ins w:id="6226" w:author="pete jones" w:date="2022-04-01T15:08:00Z">
        <w:r w:rsidR="00726256">
          <w:t>Using the same questionnaire, the same students deployed the IMI at three specific semester intervals</w:t>
        </w:r>
      </w:ins>
      <w:ins w:id="6227" w:author="pete jones" w:date="2022-03-15T15:54:00Z">
        <w:r w:rsidR="0069270E">
          <w:t xml:space="preserve">. </w:t>
        </w:r>
      </w:ins>
      <w:ins w:id="6228" w:author="pete jones" w:date="2022-03-31T10:42:00Z">
        <w:r>
          <w:t>In addition, t</w:t>
        </w:r>
      </w:ins>
      <w:ins w:id="6229" w:author="pete jones" w:date="2022-03-15T15:54:00Z">
        <w:r w:rsidR="0069270E">
          <w:t xml:space="preserve">he </w:t>
        </w:r>
      </w:ins>
      <w:ins w:id="6230" w:author="pete jones" w:date="2022-03-31T10:41:00Z">
        <w:r>
          <w:t>same observers took the engagement observations each activity week</w:t>
        </w:r>
      </w:ins>
      <w:ins w:id="6231" w:author="pete jones" w:date="2022-03-15T15:55:00Z">
        <w:r w:rsidR="0069270E">
          <w:t xml:space="preserve">. </w:t>
        </w:r>
      </w:ins>
      <w:ins w:id="6232" w:author="pete jones" w:date="2022-03-15T15:57:00Z">
        <w:r w:rsidR="0069270E">
          <w:t>Therefore,</w:t>
        </w:r>
      </w:ins>
      <w:ins w:id="6233" w:author="pete jones" w:date="2022-03-15T15:55:00Z">
        <w:r w:rsidR="0069270E">
          <w:t xml:space="preserve"> </w:t>
        </w:r>
      </w:ins>
      <w:ins w:id="6234" w:author="pete jones" w:date="2022-03-15T15:56:00Z">
        <w:r w:rsidR="0069270E">
          <w:t xml:space="preserve">two </w:t>
        </w:r>
      </w:ins>
      <w:ins w:id="6235" w:author="pete jones" w:date="2022-03-31T10:42:00Z">
        <w:r>
          <w:t>critical</w:t>
        </w:r>
      </w:ins>
      <w:ins w:id="6236" w:author="pete jones" w:date="2022-03-15T15:56:00Z">
        <w:r w:rsidR="0069270E">
          <w:t xml:space="preserve"> assumptions for the reliability of calculations </w:t>
        </w:r>
      </w:ins>
      <w:ins w:id="6237" w:author="pete jones" w:date="2022-03-31T10:42:00Z">
        <w:r>
          <w:t>are</w:t>
        </w:r>
      </w:ins>
      <w:ins w:id="6238" w:author="pete jones" w:date="2022-03-15T15:56:00Z">
        <w:r w:rsidR="0069270E">
          <w:t xml:space="preserve"> maintained:</w:t>
        </w:r>
      </w:ins>
    </w:p>
    <w:p w14:paraId="2B1EF93A" w14:textId="2ACEFE3E" w:rsidR="0069270E" w:rsidRDefault="002924D9">
      <w:pPr>
        <w:pStyle w:val="ListParagraph"/>
        <w:numPr>
          <w:ilvl w:val="0"/>
          <w:numId w:val="148"/>
        </w:numPr>
        <w:rPr>
          <w:ins w:id="6239" w:author="pete jones" w:date="2022-03-15T15:56:00Z"/>
        </w:rPr>
        <w:pPrChange w:id="6240" w:author="pete jones" w:date="2022-03-15T15:56:00Z">
          <w:pPr/>
        </w:pPrChange>
      </w:pPr>
      <w:ins w:id="6241" w:author="pete jones" w:date="2022-03-31T10:43:00Z">
        <w:r>
          <w:t>The measured characteristic</w:t>
        </w:r>
      </w:ins>
      <w:ins w:id="6242" w:author="pete jones" w:date="2022-03-15T15:56:00Z">
        <w:r w:rsidR="0069270E">
          <w:t xml:space="preserve"> does not change over the period</w:t>
        </w:r>
      </w:ins>
      <w:ins w:id="6243" w:author="pete jones" w:date="2022-03-15T15:59:00Z">
        <w:r w:rsidR="004A03C8">
          <w:t xml:space="preserve">, </w:t>
        </w:r>
      </w:ins>
      <w:ins w:id="6244" w:author="pete jones" w:date="2022-03-15T15:56:00Z">
        <w:r w:rsidR="0069270E">
          <w:t xml:space="preserve">called </w:t>
        </w:r>
      </w:ins>
      <w:ins w:id="6245" w:author="pete jones" w:date="2022-03-30T08:51:00Z">
        <w:r w:rsidR="00581A32">
          <w:t xml:space="preserve">the </w:t>
        </w:r>
      </w:ins>
      <w:ins w:id="6246" w:author="pete jones" w:date="2022-03-15T15:56:00Z">
        <w:r w:rsidR="0069270E">
          <w:t>'testing effect</w:t>
        </w:r>
      </w:ins>
      <w:ins w:id="6247" w:author="pete jones" w:date="2022-03-31T10:43:00Z">
        <w:r>
          <w:t>.</w:t>
        </w:r>
      </w:ins>
      <w:ins w:id="6248" w:author="pete jones" w:date="2022-03-15T15:56:00Z">
        <w:r w:rsidR="0069270E">
          <w:t xml:space="preserve">' </w:t>
        </w:r>
      </w:ins>
    </w:p>
    <w:p w14:paraId="1BFE3968" w14:textId="58E9E102" w:rsidR="0069270E" w:rsidRDefault="0069270E" w:rsidP="0069270E">
      <w:pPr>
        <w:pStyle w:val="ListParagraph"/>
        <w:numPr>
          <w:ilvl w:val="0"/>
          <w:numId w:val="148"/>
        </w:numPr>
        <w:rPr>
          <w:ins w:id="6249" w:author="pete jones" w:date="2022-03-15T16:07:00Z"/>
        </w:rPr>
      </w:pPr>
      <w:ins w:id="6250" w:author="pete jones" w:date="2022-03-15T15:56:00Z">
        <w:r>
          <w:t xml:space="preserve">The </w:t>
        </w:r>
      </w:ins>
      <w:ins w:id="6251" w:author="pete jones" w:date="2022-03-15T15:57:00Z">
        <w:r>
          <w:t>time</w:t>
        </w:r>
      </w:ins>
      <w:ins w:id="6252" w:author="pete jones" w:date="2022-03-15T15:56:00Z">
        <w:r>
          <w:t xml:space="preserve"> is long enough </w:t>
        </w:r>
      </w:ins>
      <w:ins w:id="6253" w:author="pete jones" w:date="2022-03-30T08:51:00Z">
        <w:r w:rsidR="00581A32">
          <w:t xml:space="preserve">to </w:t>
        </w:r>
      </w:ins>
      <w:ins w:id="6254" w:author="pete jones" w:date="2022-03-15T15:58:00Z">
        <w:r>
          <w:t>log enough between sampling</w:t>
        </w:r>
      </w:ins>
      <w:ins w:id="6255" w:author="pete jones" w:date="2022-03-15T15:56:00Z">
        <w:r>
          <w:t xml:space="preserve"> </w:t>
        </w:r>
      </w:ins>
      <w:ins w:id="6256" w:author="pete jones" w:date="2022-03-15T15:59:00Z">
        <w:r w:rsidR="004A03C8">
          <w:t xml:space="preserve">such that scores </w:t>
        </w:r>
      </w:ins>
      <w:ins w:id="6257" w:author="pete jones" w:date="2022-03-15T15:56:00Z">
        <w:r>
          <w:t>do not influence subsequent administration</w:t>
        </w:r>
      </w:ins>
      <w:ins w:id="6258" w:author="pete jones" w:date="2022-03-15T15:59:00Z">
        <w:r w:rsidR="004A03C8">
          <w:t xml:space="preserve">, </w:t>
        </w:r>
      </w:ins>
      <w:ins w:id="6259" w:author="pete jones" w:date="2022-03-15T15:56:00Z">
        <w:r>
          <w:t xml:space="preserve">called </w:t>
        </w:r>
      </w:ins>
      <w:ins w:id="6260" w:author="pete jones" w:date="2022-03-30T08:52:00Z">
        <w:r w:rsidR="00581A32">
          <w:t xml:space="preserve">the </w:t>
        </w:r>
      </w:ins>
      <w:ins w:id="6261" w:author="pete jones" w:date="2022-03-15T15:56:00Z">
        <w:r>
          <w:t>'memory effect'.</w:t>
        </w:r>
      </w:ins>
    </w:p>
    <w:p w14:paraId="07A74C77" w14:textId="750BCBA6" w:rsidR="004A03C8" w:rsidRDefault="002924D9" w:rsidP="004A03C8">
      <w:pPr>
        <w:rPr>
          <w:ins w:id="6262" w:author="pete jones" w:date="2022-03-16T13:19:00Z"/>
        </w:rPr>
      </w:pPr>
      <w:ins w:id="6263" w:author="pete jones" w:date="2022-03-31T10:43:00Z">
        <w:r>
          <w:t>The reliability results are discusse</w:t>
        </w:r>
      </w:ins>
      <w:ins w:id="6264" w:author="pete jones" w:date="2022-03-15T16:01:00Z">
        <w:r w:rsidR="004A03C8">
          <w:t>d in</w:t>
        </w:r>
      </w:ins>
      <w:ins w:id="6265" w:author="pete jones" w:date="2022-03-15T18:01:00Z">
        <w:r w:rsidR="0055253D">
          <w:t xml:space="preserve"> chapter</w:t>
        </w:r>
      </w:ins>
      <w:ins w:id="6266" w:author="pete jones" w:date="2022-03-15T16:01:00Z">
        <w:r w:rsidR="004A03C8">
          <w:t xml:space="preserve"> </w:t>
        </w:r>
        <w:r w:rsidR="004A03C8">
          <w:fldChar w:fldCharType="begin"/>
        </w:r>
        <w:r w:rsidR="004A03C8">
          <w:instrText xml:space="preserve"> REF _Ref98252520 \r \h </w:instrText>
        </w:r>
      </w:ins>
      <w:r w:rsidR="004A03C8">
        <w:fldChar w:fldCharType="separate"/>
      </w:r>
      <w:ins w:id="6267" w:author="pete jones" w:date="2022-04-05T11:31:00Z">
        <w:r w:rsidR="00D94147">
          <w:t>5.2.1</w:t>
        </w:r>
      </w:ins>
      <w:ins w:id="6268" w:author="pete jones" w:date="2022-03-15T16:01:00Z">
        <w:r w:rsidR="004A03C8">
          <w:fldChar w:fldCharType="end"/>
        </w:r>
        <w:r w:rsidR="004A03C8">
          <w:t xml:space="preserve"> and </w:t>
        </w:r>
      </w:ins>
      <w:ins w:id="6269" w:author="pete jones" w:date="2022-03-15T16:04:00Z">
        <w:r w:rsidR="004A03C8">
          <w:t xml:space="preserve">the associated data </w:t>
        </w:r>
      </w:ins>
      <w:ins w:id="6270" w:author="pete jones" w:date="2022-03-15T16:05:00Z">
        <w:r w:rsidR="004A03C8">
          <w:t>in Appendix 5 -</w:t>
        </w:r>
      </w:ins>
      <w:ins w:id="6271" w:author="pete jones" w:date="2022-03-15T16:06:00Z">
        <w:r w:rsidR="004A03C8">
          <w:t xml:space="preserve"> pg. </w:t>
        </w:r>
      </w:ins>
      <w:ins w:id="6272" w:author="pete jones" w:date="2022-03-15T16:05:00Z">
        <w:r w:rsidR="004A03C8">
          <w:fldChar w:fldCharType="begin"/>
        </w:r>
        <w:r w:rsidR="004A03C8">
          <w:instrText xml:space="preserve"> PAGEREF _Ref98252730 \h </w:instrText>
        </w:r>
      </w:ins>
      <w:r w:rsidR="004A03C8">
        <w:fldChar w:fldCharType="separate"/>
      </w:r>
      <w:ins w:id="6273" w:author="pete jones" w:date="2022-04-05T11:31:00Z">
        <w:r w:rsidR="00D94147">
          <w:rPr>
            <w:noProof/>
          </w:rPr>
          <w:t>lix</w:t>
        </w:r>
      </w:ins>
      <w:ins w:id="6274" w:author="pete jones" w:date="2022-03-15T16:05:00Z">
        <w:r w:rsidR="004A03C8">
          <w:fldChar w:fldCharType="end"/>
        </w:r>
      </w:ins>
      <w:ins w:id="6275" w:author="pete jones" w:date="2022-03-15T16:06:00Z">
        <w:r w:rsidR="004A03C8">
          <w:t>.</w:t>
        </w:r>
      </w:ins>
    </w:p>
    <w:p w14:paraId="17E4B76D" w14:textId="50845067" w:rsidR="00F11B10" w:rsidRPr="00F11B10" w:rsidRDefault="00F11B10" w:rsidP="004A03C8">
      <w:pPr>
        <w:rPr>
          <w:ins w:id="6276" w:author="pete jones" w:date="2022-03-15T16:10:00Z"/>
          <w:b/>
          <w:bCs/>
          <w:rPrChange w:id="6277" w:author="pete jones" w:date="2022-03-16T13:20:00Z">
            <w:rPr>
              <w:ins w:id="6278" w:author="pete jones" w:date="2022-03-15T16:10:00Z"/>
            </w:rPr>
          </w:rPrChange>
        </w:rPr>
      </w:pPr>
      <w:ins w:id="6279" w:author="pete jones" w:date="2022-03-16T13:19:00Z">
        <w:r w:rsidRPr="00F11B10">
          <w:rPr>
            <w:b/>
            <w:bCs/>
            <w:rPrChange w:id="6280" w:author="pete jones" w:date="2022-03-16T13:20:00Z">
              <w:rPr>
                <w:color w:val="FF0000"/>
              </w:rPr>
            </w:rPrChange>
          </w:rPr>
          <w:t>How can these measurements be used to drive improvement?</w:t>
        </w:r>
      </w:ins>
    </w:p>
    <w:p w14:paraId="531F7777" w14:textId="5B5BA9AE" w:rsidR="00F21365" w:rsidRDefault="002924D9" w:rsidP="00F11B10">
      <w:pPr>
        <w:rPr>
          <w:ins w:id="6281" w:author="pete jones" w:date="2022-03-16T13:26:00Z"/>
        </w:rPr>
      </w:pPr>
      <w:ins w:id="6282" w:author="pete jones" w:date="2022-03-31T10:43:00Z">
        <w:r>
          <w:t>This research aim</w:t>
        </w:r>
      </w:ins>
      <w:ins w:id="6283" w:author="pete jones" w:date="2022-03-16T13:21:00Z">
        <w:r w:rsidR="00F21365">
          <w:t xml:space="preserve">s to discover </w:t>
        </w:r>
      </w:ins>
      <w:ins w:id="6284" w:author="pete jones" w:date="2022-04-01T15:08:00Z">
        <w:r w:rsidR="00726256">
          <w:t>how</w:t>
        </w:r>
      </w:ins>
      <w:ins w:id="6285" w:author="pete jones" w:date="2022-03-16T13:21:00Z">
        <w:r w:rsidR="00F21365">
          <w:t xml:space="preserve"> CDE technology can be introduced to bind the curriculum with cont</w:t>
        </w:r>
      </w:ins>
      <w:ins w:id="6286" w:author="pete jones" w:date="2022-03-16T13:22:00Z">
        <w:r w:rsidR="00F21365">
          <w:t>extualised problem solving and understand how these modification</w:t>
        </w:r>
      </w:ins>
      <w:ins w:id="6287" w:author="pete jones" w:date="2022-03-16T13:23:00Z">
        <w:r w:rsidR="00F21365">
          <w:t xml:space="preserve">s </w:t>
        </w:r>
      </w:ins>
      <w:ins w:id="6288" w:author="pete jones" w:date="2022-03-16T13:22:00Z">
        <w:r w:rsidR="00F21365">
          <w:t xml:space="preserve">to pedagogy </w:t>
        </w:r>
      </w:ins>
      <w:ins w:id="6289" w:author="pete jones" w:date="2022-03-16T13:23:00Z">
        <w:r w:rsidR="00F21365">
          <w:t xml:space="preserve">affect </w:t>
        </w:r>
      </w:ins>
      <w:ins w:id="6290" w:author="pete jones" w:date="2022-03-31T10:45:00Z">
        <w:r>
          <w:t>students and academic staff's intrinsic motivation and engagement</w:t>
        </w:r>
      </w:ins>
      <w:ins w:id="6291" w:author="pete jones" w:date="2022-03-16T13:23:00Z">
        <w:r w:rsidR="00F21365">
          <w:t xml:space="preserve">. </w:t>
        </w:r>
      </w:ins>
      <w:ins w:id="6292" w:author="pete jones" w:date="2022-03-31T10:45:00Z">
        <w:r>
          <w:t>For example, t</w:t>
        </w:r>
      </w:ins>
      <w:ins w:id="6293" w:author="pete jones" w:date="2022-03-16T13:24:00Z">
        <w:r w:rsidR="00F21365">
          <w:t xml:space="preserve">raditional </w:t>
        </w:r>
      </w:ins>
      <w:ins w:id="6294" w:author="pete jones" w:date="2022-03-16T13:25:00Z">
        <w:r w:rsidR="00F21365">
          <w:t>teaching and learning strateg</w:t>
        </w:r>
      </w:ins>
      <w:ins w:id="6295" w:author="pete jones" w:date="2022-03-31T10:45:00Z">
        <w:r>
          <w:t>ies</w:t>
        </w:r>
      </w:ins>
      <w:ins w:id="6296" w:author="pete jones" w:date="2022-03-16T13:25:00Z">
        <w:r w:rsidR="00F21365">
          <w:t xml:space="preserve"> may </w:t>
        </w:r>
      </w:ins>
      <w:ins w:id="6297" w:author="pete jones" w:date="2022-03-31T10:45:00Z">
        <w:r>
          <w:t>significantly reduce student engagement</w:t>
        </w:r>
      </w:ins>
      <w:ins w:id="6298" w:author="pete jones" w:date="2022-03-16T13:26:00Z">
        <w:r w:rsidR="00F21365">
          <w:t xml:space="preserve"> by focusing on remembering and repeating </w:t>
        </w:r>
      </w:ins>
      <w:ins w:id="6299" w:author="pete jones" w:date="2022-03-16T13:17:00Z">
        <w:r w:rsidR="00F11B10">
          <w:t>rather than designing and applying.</w:t>
        </w:r>
      </w:ins>
    </w:p>
    <w:p w14:paraId="37475F30" w14:textId="42E1D01C" w:rsidR="00F11B10" w:rsidRDefault="00185543" w:rsidP="00F11B10">
      <w:pPr>
        <w:rPr>
          <w:ins w:id="6300" w:author="pete jones" w:date="2022-03-16T13:51:00Z"/>
        </w:rPr>
      </w:pPr>
      <w:ins w:id="6301" w:author="pete jones" w:date="2022-03-16T13:31:00Z">
        <w:r>
          <w:t xml:space="preserve">The </w:t>
        </w:r>
      </w:ins>
      <w:ins w:id="6302" w:author="pete jones" w:date="2022-03-16T13:32:00Z">
        <w:r>
          <w:t xml:space="preserve">KPI engagement </w:t>
        </w:r>
      </w:ins>
      <w:ins w:id="6303" w:author="pete jones" w:date="2022-03-16T13:37:00Z">
        <w:r>
          <w:t>instrument</w:t>
        </w:r>
      </w:ins>
      <w:ins w:id="6304" w:author="pete jones" w:date="2022-03-16T13:32:00Z">
        <w:r>
          <w:t xml:space="preserve"> provide</w:t>
        </w:r>
      </w:ins>
      <w:ins w:id="6305" w:author="pete jones" w:date="2022-03-30T08:52:00Z">
        <w:r w:rsidR="00581A32">
          <w:t>s</w:t>
        </w:r>
      </w:ins>
      <w:ins w:id="6306" w:author="pete jones" w:date="2022-03-16T13:32:00Z">
        <w:r>
          <w:t xml:space="preserve"> a systematic </w:t>
        </w:r>
      </w:ins>
      <w:ins w:id="6307" w:author="pete jones" w:date="2022-03-16T13:37:00Z">
        <w:r>
          <w:t>approach</w:t>
        </w:r>
      </w:ins>
      <w:ins w:id="6308" w:author="pete jones" w:date="2022-03-16T13:32:00Z">
        <w:r>
          <w:t xml:space="preserve"> </w:t>
        </w:r>
      </w:ins>
      <w:ins w:id="6309" w:author="pete jones" w:date="2022-03-16T13:27:00Z">
        <w:r w:rsidR="00F21365">
          <w:t xml:space="preserve">to </w:t>
        </w:r>
      </w:ins>
      <w:ins w:id="6310" w:author="pete jones" w:date="2022-03-16T13:32:00Z">
        <w:r>
          <w:t>assess</w:t>
        </w:r>
      </w:ins>
      <w:ins w:id="6311" w:author="pete jones" w:date="2022-03-30T08:52:00Z">
        <w:r w:rsidR="00581A32">
          <w:t>ing</w:t>
        </w:r>
      </w:ins>
      <w:ins w:id="6312" w:author="pete jones" w:date="2022-03-16T13:27:00Z">
        <w:r w:rsidR="00F21365">
          <w:t xml:space="preserve"> </w:t>
        </w:r>
      </w:ins>
      <w:ins w:id="6313" w:author="pete jones" w:date="2022-03-16T13:32:00Z">
        <w:r>
          <w:t>levels</w:t>
        </w:r>
      </w:ins>
      <w:ins w:id="6314" w:author="pete jones" w:date="2022-03-16T13:27:00Z">
        <w:r w:rsidR="00F21365">
          <w:t xml:space="preserve"> of engagement</w:t>
        </w:r>
      </w:ins>
      <w:ins w:id="6315" w:author="pete jones" w:date="2022-03-16T13:28:00Z">
        <w:r w:rsidR="00F21365">
          <w:t xml:space="preserve"> </w:t>
        </w:r>
      </w:ins>
      <w:ins w:id="6316" w:author="pete jones" w:date="2022-03-31T10:45:00Z">
        <w:r w:rsidR="002924D9">
          <w:t>aligned explicitly</w:t>
        </w:r>
      </w:ins>
      <w:ins w:id="6317" w:author="pete jones" w:date="2022-03-16T13:33:00Z">
        <w:r>
          <w:t xml:space="preserve"> to a problem</w:t>
        </w:r>
      </w:ins>
      <w:ins w:id="6318" w:author="pete jones" w:date="2022-03-30T08:52:00Z">
        <w:r w:rsidR="00581A32">
          <w:t>-</w:t>
        </w:r>
      </w:ins>
      <w:ins w:id="6319" w:author="pete jones" w:date="2022-03-16T13:33:00Z">
        <w:r>
          <w:t xml:space="preserve">based activity. </w:t>
        </w:r>
      </w:ins>
      <w:ins w:id="6320" w:author="pete jones" w:date="2022-03-16T13:37:00Z">
        <w:r>
          <w:t xml:space="preserve">It may also be </w:t>
        </w:r>
      </w:ins>
      <w:ins w:id="6321" w:author="pete jones" w:date="2022-03-31T10:45:00Z">
        <w:r w:rsidR="002924D9">
          <w:t>help</w:t>
        </w:r>
      </w:ins>
      <w:ins w:id="6322" w:author="pete jones" w:date="2022-03-16T13:38:00Z">
        <w:r>
          <w:t>ful</w:t>
        </w:r>
      </w:ins>
      <w:ins w:id="6323" w:author="pete jones" w:date="2022-03-16T13:17:00Z">
        <w:r w:rsidR="00F11B10">
          <w:t xml:space="preserve"> with </w:t>
        </w:r>
      </w:ins>
      <w:ins w:id="6324" w:author="pete jones" w:date="2022-03-16T13:36:00Z">
        <w:r>
          <w:t>engineering principles or mathematics</w:t>
        </w:r>
      </w:ins>
      <w:ins w:id="6325" w:author="pete jones" w:date="2022-03-16T13:17:00Z">
        <w:r w:rsidR="00F11B10">
          <w:t xml:space="preserve"> content </w:t>
        </w:r>
      </w:ins>
      <w:ins w:id="6326" w:author="pete jones" w:date="2022-03-31T10:45:00Z">
        <w:r w:rsidR="002924D9">
          <w:t>intended to be used as tools to support</w:t>
        </w:r>
      </w:ins>
      <w:ins w:id="6327" w:author="pete jones" w:date="2022-03-16T13:17:00Z">
        <w:r w:rsidR="00F11B10">
          <w:t xml:space="preserve"> conclusions and recommendations</w:t>
        </w:r>
      </w:ins>
      <w:ins w:id="6328" w:author="pete jones" w:date="2022-03-16T13:40:00Z">
        <w:r>
          <w:t xml:space="preserve"> to resolve engineering problems</w:t>
        </w:r>
      </w:ins>
      <w:ins w:id="6329" w:author="pete jones" w:date="2022-03-16T13:17:00Z">
        <w:r w:rsidR="00F11B10">
          <w:t xml:space="preserve">. However, </w:t>
        </w:r>
      </w:ins>
      <w:ins w:id="6330" w:author="pete jones" w:date="2022-03-16T13:40:00Z">
        <w:r>
          <w:t>these subjects</w:t>
        </w:r>
      </w:ins>
      <w:ins w:id="6331" w:author="pete jones" w:date="2022-03-16T13:17:00Z">
        <w:r w:rsidR="00F11B10">
          <w:t xml:space="preserve"> </w:t>
        </w:r>
      </w:ins>
      <w:ins w:id="6332" w:author="pete jones" w:date="2022-03-16T13:40:00Z">
        <w:r>
          <w:t>are often</w:t>
        </w:r>
      </w:ins>
      <w:ins w:id="6333" w:author="pete jones" w:date="2022-03-16T13:17:00Z">
        <w:r w:rsidR="00F11B10">
          <w:t xml:space="preserve"> taught as a series of procedures that students must be able to execute </w:t>
        </w:r>
        <w:r w:rsidR="00F11B10">
          <w:lastRenderedPageBreak/>
          <w:t>but not necessarily apply</w:t>
        </w:r>
      </w:ins>
      <w:ins w:id="6334" w:author="pete jones" w:date="2022-03-16T14:00:00Z">
        <w:r w:rsidR="006F3F4A">
          <w:t xml:space="preserve">, were </w:t>
        </w:r>
      </w:ins>
      <w:ins w:id="6335" w:author="pete jones" w:date="2022-03-16T14:01:00Z">
        <w:r w:rsidR="006F3F4A">
          <w:t>using procedures accurately but without a deeper understanding of why one is performing such procedures.</w:t>
        </w:r>
      </w:ins>
    </w:p>
    <w:p w14:paraId="799A3ABC" w14:textId="7B69CDCE" w:rsidR="006F3F4A" w:rsidRDefault="006F3F4A" w:rsidP="00F11B10">
      <w:pPr>
        <w:rPr>
          <w:ins w:id="6336" w:author="pete jones" w:date="2022-03-16T13:17:00Z"/>
        </w:rPr>
      </w:pPr>
      <w:ins w:id="6337" w:author="pete jones" w:date="2022-03-16T13:51:00Z">
        <w:r>
          <w:t>Measuring engagement on the two axes</w:t>
        </w:r>
      </w:ins>
      <w:ins w:id="6338" w:author="pete jones" w:date="2022-03-16T13:52:00Z">
        <w:r>
          <w:t xml:space="preserve"> of cognition and emotion </w:t>
        </w:r>
      </w:ins>
      <w:ins w:id="6339" w:author="pete jones" w:date="2022-03-16T13:54:00Z">
        <w:r>
          <w:t>highlight</w:t>
        </w:r>
      </w:ins>
      <w:ins w:id="6340" w:author="pete jones" w:date="2022-03-30T08:53:00Z">
        <w:r w:rsidR="00581A32">
          <w:t>s</w:t>
        </w:r>
      </w:ins>
      <w:ins w:id="6341" w:author="pete jones" w:date="2022-03-16T13:54:00Z">
        <w:r>
          <w:t xml:space="preserve"> the actions of the learning environment that support</w:t>
        </w:r>
      </w:ins>
      <w:ins w:id="6342" w:author="pete jones" w:date="2022-03-16T13:55:00Z">
        <w:r>
          <w:t xml:space="preserve"> </w:t>
        </w:r>
      </w:ins>
      <w:ins w:id="6343" w:author="pete jones" w:date="2022-03-16T14:00:00Z">
        <w:r>
          <w:t>a</w:t>
        </w:r>
      </w:ins>
      <w:ins w:id="6344" w:author="pete jones" w:date="2022-03-16T13:56:00Z">
        <w:r>
          <w:t xml:space="preserve"> </w:t>
        </w:r>
      </w:ins>
      <w:ins w:id="6345" w:author="pete jones" w:date="2022-03-16T14:00:00Z">
        <w:r>
          <w:t>shift</w:t>
        </w:r>
      </w:ins>
      <w:ins w:id="6346" w:author="pete jones" w:date="2022-03-16T13:56:00Z">
        <w:r>
          <w:t xml:space="preserve"> from procedural to </w:t>
        </w:r>
      </w:ins>
      <w:ins w:id="6347" w:author="pete jones" w:date="2022-03-16T13:59:00Z">
        <w:r>
          <w:t xml:space="preserve">consequential </w:t>
        </w:r>
      </w:ins>
      <w:ins w:id="6348" w:author="pete jones" w:date="2022-03-16T14:00:00Z">
        <w:r>
          <w:t>engagement</w:t>
        </w:r>
      </w:ins>
      <w:ins w:id="6349" w:author="pete jones" w:date="2022-03-16T14:02:00Z">
        <w:r>
          <w:t xml:space="preserve">, recognising the value of disciplinary tools to achieve </w:t>
        </w:r>
      </w:ins>
      <w:ins w:id="6350" w:author="pete jones" w:date="2022-04-05T11:21:00Z">
        <w:r w:rsidR="00E06CA9">
          <w:t>consequences</w:t>
        </w:r>
      </w:ins>
      <w:ins w:id="6351" w:author="pete jones" w:date="2022-03-16T14:05:00Z">
        <w:r>
          <w:t xml:space="preserve">. </w:t>
        </w:r>
      </w:ins>
      <w:ins w:id="6352" w:author="pete jones" w:date="2022-03-31T10:46:00Z">
        <w:r w:rsidR="002924D9">
          <w:t>Although t</w:t>
        </w:r>
      </w:ins>
      <w:ins w:id="6353" w:author="pete jones" w:date="2022-03-16T14:06:00Z">
        <w:r>
          <w:t xml:space="preserve">he observations and measures of the engagement instrument are simple </w:t>
        </w:r>
      </w:ins>
      <w:ins w:id="6354" w:author="pete jones" w:date="2022-03-16T14:07:00Z">
        <w:r>
          <w:t>to administer</w:t>
        </w:r>
      </w:ins>
      <w:ins w:id="6355" w:author="pete jones" w:date="2022-03-31T10:46:00Z">
        <w:r w:rsidR="002924D9">
          <w:t>,</w:t>
        </w:r>
      </w:ins>
      <w:ins w:id="6356" w:author="pete jones" w:date="2022-03-16T14:07:00Z">
        <w:r>
          <w:t xml:space="preserve"> if </w:t>
        </w:r>
      </w:ins>
      <w:ins w:id="6357" w:author="pete jones" w:date="2022-03-31T10:46:00Z">
        <w:r w:rsidR="002924D9">
          <w:t xml:space="preserve">there is </w:t>
        </w:r>
      </w:ins>
      <w:ins w:id="6358" w:author="pete jones" w:date="2022-03-16T14:07:00Z">
        <w:r>
          <w:t xml:space="preserve">no attempt to obtain </w:t>
        </w:r>
      </w:ins>
      <w:ins w:id="6359" w:author="pete jones" w:date="2022-03-31T10:46:00Z">
        <w:r w:rsidR="002924D9">
          <w:t>valuable</w:t>
        </w:r>
      </w:ins>
      <w:ins w:id="6360" w:author="pete jones" w:date="2022-03-16T14:08:00Z">
        <w:r>
          <w:t xml:space="preserve"> data o</w:t>
        </w:r>
      </w:ins>
      <w:ins w:id="6361" w:author="pete jones" w:date="2022-03-30T08:53:00Z">
        <w:r w:rsidR="00581A32">
          <w:t>n</w:t>
        </w:r>
      </w:ins>
      <w:ins w:id="6362" w:author="pete jones" w:date="2022-03-16T14:08:00Z">
        <w:r>
          <w:t xml:space="preserve"> engagement</w:t>
        </w:r>
      </w:ins>
      <w:ins w:id="6363" w:author="pete jones" w:date="2022-03-31T10:46:00Z">
        <w:r w:rsidR="002924D9">
          <w:t>,</w:t>
        </w:r>
      </w:ins>
      <w:ins w:id="6364" w:author="pete jones" w:date="2022-03-16T14:08:00Z">
        <w:r>
          <w:t xml:space="preserve"> it </w:t>
        </w:r>
      </w:ins>
      <w:ins w:id="6365" w:author="pete jones" w:date="2022-03-31T10:47:00Z">
        <w:r w:rsidR="002924D9">
          <w:t>will not</w:t>
        </w:r>
      </w:ins>
      <w:ins w:id="6366" w:author="pete jones" w:date="2022-03-31T10:46:00Z">
        <w:r w:rsidR="002924D9">
          <w:t xml:space="preserve"> be easy</w:t>
        </w:r>
      </w:ins>
      <w:ins w:id="6367" w:author="pete jones" w:date="2022-03-16T14:08:00Z">
        <w:r>
          <w:t xml:space="preserve"> to assess the levels of intrinsic motivation </w:t>
        </w:r>
      </w:ins>
      <w:ins w:id="6368" w:author="pete jones" w:date="2022-03-30T08:53:00Z">
        <w:r w:rsidR="00581A32">
          <w:t>for</w:t>
        </w:r>
      </w:ins>
      <w:ins w:id="6369" w:author="pete jones" w:date="2022-03-16T14:09:00Z">
        <w:r>
          <w:t xml:space="preserve"> </w:t>
        </w:r>
      </w:ins>
      <w:ins w:id="6370" w:author="pete jones" w:date="2022-03-16T14:08:00Z">
        <w:r>
          <w:t>a specific activity</w:t>
        </w:r>
      </w:ins>
      <w:ins w:id="6371" w:author="pete jones" w:date="2022-03-16T14:09:00Z">
        <w:r>
          <w:t xml:space="preserve">. </w:t>
        </w:r>
      </w:ins>
      <w:ins w:id="6372" w:author="pete jones" w:date="2022-03-31T10:47:00Z">
        <w:r w:rsidR="002924D9">
          <w:t>Nevertheless, h</w:t>
        </w:r>
      </w:ins>
      <w:ins w:id="6373" w:author="pete jones" w:date="2022-03-16T14:09:00Z">
        <w:r>
          <w:t>aving such a metric will support curricul</w:t>
        </w:r>
      </w:ins>
      <w:ins w:id="6374" w:author="pete jones" w:date="2022-03-16T14:10:00Z">
        <w:r>
          <w:t xml:space="preserve">um development, focus on individual needs, improve </w:t>
        </w:r>
      </w:ins>
      <w:ins w:id="6375" w:author="pete jones" w:date="2022-03-31T10:46:00Z">
        <w:r w:rsidR="002924D9">
          <w:t>students' autonomy, and help</w:t>
        </w:r>
      </w:ins>
      <w:ins w:id="6376" w:author="pete jones" w:date="2022-03-16T14:11:00Z">
        <w:r>
          <w:t xml:space="preserve"> fulfil</w:t>
        </w:r>
      </w:ins>
      <w:ins w:id="6377" w:author="pete jones" w:date="2022-03-16T14:10:00Z">
        <w:r>
          <w:t xml:space="preserve"> the</w:t>
        </w:r>
      </w:ins>
      <w:ins w:id="6378" w:author="pete jones" w:date="2022-03-16T14:08:00Z">
        <w:r>
          <w:t xml:space="preserve"> </w:t>
        </w:r>
      </w:ins>
      <w:ins w:id="6379" w:author="pete jones" w:date="2022-03-16T14:11:00Z">
        <w:r>
          <w:t xml:space="preserve">needs of </w:t>
        </w:r>
      </w:ins>
      <w:ins w:id="6380" w:author="pete jones" w:date="2022-03-30T08:53:00Z">
        <w:r w:rsidR="00581A32">
          <w:t xml:space="preserve">the </w:t>
        </w:r>
      </w:ins>
      <w:ins w:id="6381" w:author="pete jones" w:date="2022-03-16T14:11:00Z">
        <w:r>
          <w:t>industry.</w:t>
        </w:r>
        <w:r w:rsidRPr="006F3F4A">
          <w:t xml:space="preserve"> </w:t>
        </w:r>
      </w:ins>
      <w:ins w:id="6382" w:author="pete jones" w:date="2022-03-16T14:12:00Z">
        <w:r>
          <w:t xml:space="preserve">The overall aim of measuring engagement </w:t>
        </w:r>
      </w:ins>
      <w:ins w:id="6383" w:author="pete jones" w:date="2022-03-16T14:11:00Z">
        <w:r>
          <w:t xml:space="preserve">is an engaged and purposeful learner curious </w:t>
        </w:r>
      </w:ins>
      <w:ins w:id="6384" w:author="pete jones" w:date="2022-03-16T14:14:00Z">
        <w:r>
          <w:t>about solving engineering problems.</w:t>
        </w:r>
      </w:ins>
    </w:p>
    <w:p w14:paraId="1D782329" w14:textId="4E768712" w:rsidR="006F3F4A" w:rsidRPr="009C2521" w:rsidRDefault="00726256" w:rsidP="00F11B10">
      <w:pPr>
        <w:rPr>
          <w:ins w:id="6385" w:author="pete jones" w:date="2022-01-04T13:33:00Z"/>
          <w:rPrChange w:id="6386" w:author="pete jones" w:date="2022-03-15T15:44:00Z">
            <w:rPr>
              <w:ins w:id="6387" w:author="pete jones" w:date="2022-01-04T13:33:00Z"/>
              <w:b/>
              <w:bCs/>
            </w:rPr>
          </w:rPrChange>
        </w:rPr>
      </w:pPr>
      <w:ins w:id="6388" w:author="pete jones" w:date="2022-04-01T15:08:00Z">
        <w:r>
          <w:t>M</w:t>
        </w:r>
      </w:ins>
      <w:ins w:id="6389" w:author="pete jones" w:date="2022-03-31T10:47:00Z">
        <w:r w:rsidR="002924D9">
          <w:t>easure engagement effectively</w:t>
        </w:r>
      </w:ins>
      <w:ins w:id="6390" w:author="pete jones" w:date="2022-03-16T13:46:00Z">
        <w:r w:rsidR="006F3F4A">
          <w:t xml:space="preserve"> </w:t>
        </w:r>
      </w:ins>
      <w:ins w:id="6391" w:author="pete jones" w:date="2022-03-16T13:47:00Z">
        <w:r w:rsidR="006F3F4A">
          <w:t xml:space="preserve">will support the </w:t>
        </w:r>
      </w:ins>
      <w:ins w:id="6392" w:author="pete jones" w:date="2022-03-31T10:47:00Z">
        <w:r w:rsidR="002924D9">
          <w:t>academic transition</w:t>
        </w:r>
      </w:ins>
      <w:ins w:id="6393" w:author="pete jones" w:date="2022-03-16T13:47:00Z">
        <w:r w:rsidR="006F3F4A">
          <w:t xml:space="preserve"> </w:t>
        </w:r>
      </w:ins>
      <w:ins w:id="6394" w:author="pete jones" w:date="2022-03-16T13:49:00Z">
        <w:r w:rsidR="006F3F4A">
          <w:t xml:space="preserve">into transformational educators who </w:t>
        </w:r>
      </w:ins>
      <w:ins w:id="6395" w:author="pete jones" w:date="2022-03-16T13:50:00Z">
        <w:r w:rsidR="006F3F4A" w:rsidRPr="006F3F4A">
          <w:t>share best practices, build mentoring relationships, observe their peers, keep things fresh, model their subject</w:t>
        </w:r>
        <w:r w:rsidR="006F3F4A">
          <w:t>’</w:t>
        </w:r>
        <w:r w:rsidR="006F3F4A" w:rsidRPr="006F3F4A">
          <w:t>s usefulness, and demonstrate caring beyond what they teach</w:t>
        </w:r>
        <w:r w:rsidR="006F3F4A">
          <w:t>.</w:t>
        </w:r>
      </w:ins>
      <w:ins w:id="6396" w:author="pete jones" w:date="2022-03-16T14:14:00Z">
        <w:r w:rsidR="006F3F4A">
          <w:t xml:space="preserve"> If it is not </w:t>
        </w:r>
      </w:ins>
      <w:ins w:id="6397" w:author="pete jones" w:date="2022-03-16T14:15:00Z">
        <w:r w:rsidR="006F3F4A">
          <w:t>measured, its unassessed, and nothing changes</w:t>
        </w:r>
      </w:ins>
    </w:p>
    <w:p w14:paraId="24182291" w14:textId="34422DD4" w:rsidR="00A33F88" w:rsidRPr="00FF6A71" w:rsidRDefault="001256A5" w:rsidP="001256A5">
      <w:pPr>
        <w:rPr>
          <w:b/>
          <w:bCs/>
        </w:rPr>
      </w:pPr>
      <w:r w:rsidRPr="00FF6A71">
        <w:rPr>
          <w:b/>
          <w:bCs/>
        </w:rPr>
        <w:t>Drawbacks</w:t>
      </w:r>
    </w:p>
    <w:p w14:paraId="7E84FDB0" w14:textId="66894F93" w:rsidR="00A33F88" w:rsidRPr="00FF6A71" w:rsidRDefault="001256A5" w:rsidP="001256A5">
      <w:r w:rsidRPr="00FF6A71">
        <w:t xml:space="preserve">Creating a test environment within an existing curriculum </w:t>
      </w:r>
      <w:del w:id="6398" w:author="pete jones" w:date="2022-04-01T15:40:00Z">
        <w:r w:rsidRPr="00FF6A71" w:rsidDel="006B22A5">
          <w:delText xml:space="preserve">structure </w:delText>
        </w:r>
      </w:del>
      <w:r w:rsidRPr="00FF6A71">
        <w:t>a</w:t>
      </w:r>
      <w:del w:id="6399" w:author="pete jones" w:date="2022-04-01T15:07:00Z">
        <w:r w:rsidRPr="00FF6A71" w:rsidDel="00726256">
          <w:delText xml:space="preserve">ims to </w:delText>
        </w:r>
      </w:del>
      <w:del w:id="6400" w:author="pete jones" w:date="2022-03-31T10:47:00Z">
        <w:r w:rsidRPr="00FF6A71" w:rsidDel="002924D9">
          <w:delText>provide an environment where students could</w:delText>
        </w:r>
      </w:del>
      <w:ins w:id="6401" w:author="pete jones" w:date="2022-04-01T15:07:00Z">
        <w:r w:rsidR="00726256">
          <w:t>llows</w:t>
        </w:r>
      </w:ins>
      <w:ins w:id="6402" w:author="pete jones" w:date="2022-03-31T10:47:00Z">
        <w:r w:rsidR="002924D9">
          <w:t xml:space="preserve"> students to</w:t>
        </w:r>
      </w:ins>
      <w:r w:rsidRPr="00FF6A71">
        <w:t xml:space="preserve"> choose their </w:t>
      </w:r>
      <w:del w:id="6403" w:author="pete jones" w:date="2022-03-30T08:53:00Z">
        <w:r w:rsidRPr="00FF6A71" w:rsidDel="00581A32">
          <w:delText xml:space="preserve">own </w:delText>
        </w:r>
      </w:del>
      <w:r w:rsidRPr="00FF6A71">
        <w:t>pathway and engagement whilst remaining part of a team and a coherent study programme. Establish</w:t>
      </w:r>
      <w:r w:rsidR="009C71B7" w:rsidRPr="00FF6A71">
        <w:t>ing</w:t>
      </w:r>
      <w:r w:rsidRPr="00FF6A71">
        <w:t xml:space="preserve"> collections of outcomes within the </w:t>
      </w:r>
      <w:del w:id="6404" w:author="pete jones" w:date="2022-04-01T15:07:00Z">
        <w:r w:rsidRPr="00FF6A71" w:rsidDel="00726256">
          <w:delText xml:space="preserve">existing </w:delText>
        </w:r>
      </w:del>
      <w:ins w:id="6405" w:author="pete jones" w:date="2022-04-01T15:07:00Z">
        <w:r w:rsidR="00726256">
          <w:t>current</w:t>
        </w:r>
        <w:r w:rsidR="00726256" w:rsidRPr="00FF6A71">
          <w:t xml:space="preserve"> </w:t>
        </w:r>
      </w:ins>
      <w:r w:rsidRPr="00FF6A71">
        <w:t xml:space="preserve">curriculum model and synoptically linking them to </w:t>
      </w:r>
      <w:del w:id="6406" w:author="pete jones" w:date="2022-03-31T10:47:00Z">
        <w:r w:rsidRPr="00FF6A71" w:rsidDel="002924D9">
          <w:delText>a variety of</w:delText>
        </w:r>
      </w:del>
      <w:ins w:id="6407" w:author="pete jones" w:date="2022-03-31T10:47:00Z">
        <w:r w:rsidR="002924D9">
          <w:t>various</w:t>
        </w:r>
      </w:ins>
      <w:r w:rsidRPr="00FF6A71">
        <w:t xml:space="preserve"> problems or projects may not be possible, </w:t>
      </w:r>
      <w:r w:rsidR="00D00425" w:rsidRPr="00FF6A71">
        <w:t>i.e.,</w:t>
      </w:r>
      <w:r w:rsidRPr="00FF6A71">
        <w:t xml:space="preserve"> a “bottom-up” approach to the curriculum evolution, </w:t>
      </w:r>
      <w:r w:rsidR="00F427D8" w:rsidRPr="00FF6A71">
        <w:t>i.e.,</w:t>
      </w:r>
      <w:r w:rsidRPr="00FF6A71">
        <w:t xml:space="preserve"> </w:t>
      </w:r>
      <w:r w:rsidR="00D00425" w:rsidRPr="00FF6A71">
        <w:t xml:space="preserve">small changes </w:t>
      </w:r>
      <w:del w:id="6408" w:author="pete jones" w:date="2022-03-30T08:53:00Z">
        <w:r w:rsidRPr="00FF6A71" w:rsidDel="00581A32">
          <w:delText xml:space="preserve">of </w:delText>
        </w:r>
      </w:del>
      <w:ins w:id="6409" w:author="pete jones" w:date="2022-03-30T08:53:00Z">
        <w:r w:rsidR="00581A32">
          <w:t>in</w:t>
        </w:r>
        <w:r w:rsidR="00581A32" w:rsidRPr="00FF6A71">
          <w:t xml:space="preserve"> </w:t>
        </w:r>
      </w:ins>
      <w:r w:rsidRPr="00FF6A71">
        <w:t xml:space="preserve">existing materials and pedagogy. Developing problem-based activities by attempting to fit a creative solution around such a model requires careful planning and could lead to unintended and disconnected </w:t>
      </w:r>
      <w:r w:rsidR="00D00425" w:rsidRPr="00FF6A71">
        <w:t>effects.</w:t>
      </w:r>
    </w:p>
    <w:p w14:paraId="13C94697" w14:textId="6A800E13" w:rsidR="00A33F88" w:rsidRPr="00FF6A71" w:rsidRDefault="001256A5" w:rsidP="001256A5">
      <w:r w:rsidRPr="00FF6A71">
        <w:t xml:space="preserve">An alternative approach is to consider the problem or project, discover the skills, learning and knowledge required to solve that problem and then </w:t>
      </w:r>
      <w:del w:id="6410" w:author="pete jones" w:date="2022-03-30T08:53:00Z">
        <w:r w:rsidRPr="00FF6A71" w:rsidDel="00581A32">
          <w:delText xml:space="preserve">to </w:delText>
        </w:r>
      </w:del>
      <w:r w:rsidRPr="00FF6A71">
        <w:t xml:space="preserve">rebuild the resources and planning to address the needs of the task, group and individuals participating in that activity. </w:t>
      </w:r>
      <w:del w:id="6411" w:author="pete jones" w:date="2022-03-31T10:48:00Z">
        <w:r w:rsidRPr="00FF6A71" w:rsidDel="002924D9">
          <w:delText xml:space="preserve">This </w:delText>
        </w:r>
      </w:del>
      <w:ins w:id="6412" w:author="pete jones" w:date="2022-03-31T10:48:00Z">
        <w:r w:rsidR="002924D9">
          <w:t>The alternative</w:t>
        </w:r>
        <w:r w:rsidR="002924D9" w:rsidRPr="00FF6A71">
          <w:t xml:space="preserve"> </w:t>
        </w:r>
      </w:ins>
      <w:r w:rsidRPr="00FF6A71">
        <w:t xml:space="preserve">is a “top-down” approach and does require a similar analysis of outcomes as the bottom-up method. However, the top-down </w:t>
      </w:r>
      <w:del w:id="6413" w:author="pete jones" w:date="2022-03-31T10:48:00Z">
        <w:r w:rsidRPr="00FF6A71" w:rsidDel="002924D9">
          <w:delText xml:space="preserve">method </w:delText>
        </w:r>
      </w:del>
      <w:ins w:id="6414" w:author="pete jones" w:date="2022-03-31T10:48:00Z">
        <w:r w:rsidR="002924D9">
          <w:t>process</w:t>
        </w:r>
        <w:r w:rsidR="002924D9" w:rsidRPr="00FF6A71">
          <w:t xml:space="preserve"> </w:t>
        </w:r>
      </w:ins>
      <w:r w:rsidRPr="00FF6A71">
        <w:t xml:space="preserve">will provide a more coherent </w:t>
      </w:r>
      <w:r w:rsidRPr="00FF6A71">
        <w:lastRenderedPageBreak/>
        <w:t xml:space="preserve">pathway to discovering problems and projects which have more validity to modern engineering practice. </w:t>
      </w:r>
      <w:del w:id="6415" w:author="pete jones" w:date="2022-03-31T10:48:00Z">
        <w:r w:rsidRPr="00FF6A71" w:rsidDel="002924D9">
          <w:delText xml:space="preserve">Many </w:delText>
        </w:r>
      </w:del>
      <w:ins w:id="6416" w:author="pete jones" w:date="2022-03-31T10:48:00Z">
        <w:r w:rsidR="002924D9">
          <w:t>In addition, m</w:t>
        </w:r>
        <w:r w:rsidR="002924D9" w:rsidRPr="00FF6A71">
          <w:t xml:space="preserve">any </w:t>
        </w:r>
      </w:ins>
      <w:r w:rsidRPr="00FF6A71">
        <w:t>projects of this type have an in-built opportunity to explore team</w:t>
      </w:r>
      <w:del w:id="6417" w:author="pete jones" w:date="2022-03-31T10:48:00Z">
        <w:r w:rsidRPr="00FF6A71" w:rsidDel="002924D9">
          <w:delText xml:space="preserve"> working</w:delText>
        </w:r>
      </w:del>
      <w:ins w:id="6418" w:author="pete jones" w:date="2022-03-31T10:48:00Z">
        <w:r w:rsidR="002924D9">
          <w:t>work</w:t>
        </w:r>
      </w:ins>
      <w:r w:rsidRPr="00FF6A71">
        <w:t xml:space="preserve"> and collaboration and consequently are more suitable </w:t>
      </w:r>
      <w:del w:id="6419" w:author="pete jones" w:date="2022-03-30T08:53:00Z">
        <w:r w:rsidRPr="00FF6A71" w:rsidDel="00581A32">
          <w:delText xml:space="preserve">to </w:delText>
        </w:r>
      </w:del>
      <w:ins w:id="6420" w:author="pete jones" w:date="2022-03-30T08:53:00Z">
        <w:r w:rsidR="00581A32">
          <w:t>for</w:t>
        </w:r>
        <w:r w:rsidR="00581A32" w:rsidRPr="00FF6A71">
          <w:t xml:space="preserve"> </w:t>
        </w:r>
      </w:ins>
      <w:r w:rsidRPr="00FF6A71">
        <w:t>digital engineering practice.</w:t>
      </w:r>
      <w:bookmarkStart w:id="6421" w:name="_Toc46498139"/>
    </w:p>
    <w:p w14:paraId="00AEE887" w14:textId="77777777" w:rsidR="00A33F88" w:rsidRPr="00FF6A71" w:rsidRDefault="00EA6E6E" w:rsidP="00365B3E">
      <w:pPr>
        <w:pStyle w:val="Heading2"/>
      </w:pPr>
      <w:bookmarkStart w:id="6422" w:name="_Toc99969508"/>
      <w:r w:rsidRPr="00FF6A71">
        <w:t>Summary</w:t>
      </w:r>
      <w:bookmarkEnd w:id="6422"/>
    </w:p>
    <w:bookmarkEnd w:id="6421"/>
    <w:p w14:paraId="290C6F7D" w14:textId="4A0E145B" w:rsidR="00A33F88" w:rsidRPr="00FF6A71" w:rsidRDefault="001256A5" w:rsidP="001256A5">
      <w:r w:rsidRPr="00FF6A71">
        <w:t>As discussed, the hypothesis is concerned with engagement, motivation, and problem-based learning as a framework to discover the value of CDE in the engineering undergraduate learning experience. The concepts of the three distinct but related theories</w:t>
      </w:r>
      <w:del w:id="6423" w:author="pete jones" w:date="2022-03-31T10:48:00Z">
        <w:r w:rsidRPr="00FF6A71" w:rsidDel="002924D9">
          <w:delText>,</w:delText>
        </w:r>
      </w:del>
      <w:r w:rsidRPr="00FF6A71">
        <w:t xml:space="preserve"> provide the themed discovery framework of the study. The design of PBL activities relies upon the </w:t>
      </w:r>
      <w:del w:id="6424" w:author="pete jones" w:date="2022-03-31T10:48:00Z">
        <w:r w:rsidRPr="00FF6A71" w:rsidDel="002924D9">
          <w:delText xml:space="preserve">concepts </w:delText>
        </w:r>
      </w:del>
      <w:ins w:id="6425" w:author="pete jones" w:date="2022-03-31T10:48:00Z">
        <w:r w:rsidR="002924D9">
          <w:t>idea</w:t>
        </w:r>
        <w:r w:rsidR="002924D9" w:rsidRPr="00FF6A71">
          <w:t xml:space="preserve">s </w:t>
        </w:r>
      </w:ins>
      <w:r w:rsidRPr="00FF6A71">
        <w:t>of motivation and change and influence</w:t>
      </w:r>
      <w:ins w:id="6426" w:author="pete jones" w:date="2022-03-30T12:41:00Z">
        <w:r w:rsidR="00042512">
          <w:t>s</w:t>
        </w:r>
      </w:ins>
      <w:r w:rsidRPr="00FF6A71">
        <w:t xml:space="preserve"> the approach to curriculum evolution.  T</w:t>
      </w:r>
      <w:del w:id="6427" w:author="pete jones" w:date="2022-03-31T10:49:00Z">
        <w:r w:rsidRPr="00FF6A71" w:rsidDel="002924D9">
          <w:delText xml:space="preserve">he </w:delText>
        </w:r>
      </w:del>
      <w:del w:id="6428" w:author="pete jones" w:date="2022-03-30T08:54:00Z">
        <w:r w:rsidRPr="00FF6A71" w:rsidDel="00581A32">
          <w:delText xml:space="preserve">practice </w:delText>
        </w:r>
      </w:del>
      <w:del w:id="6429" w:author="pete jones" w:date="2022-03-31T10:49:00Z">
        <w:r w:rsidRPr="00FF6A71" w:rsidDel="002924D9">
          <w:delText>of t</w:delText>
        </w:r>
      </w:del>
      <w:r w:rsidRPr="00FF6A71">
        <w:t xml:space="preserve">eaching in a PBL led situation </w:t>
      </w:r>
      <w:ins w:id="6430" w:author="pete jones" w:date="2022-03-31T10:49:00Z">
        <w:r w:rsidR="002924D9">
          <w:t xml:space="preserve">is </w:t>
        </w:r>
      </w:ins>
      <w:del w:id="6431" w:author="pete jones" w:date="2022-03-31T10:48:00Z">
        <w:r w:rsidRPr="00FF6A71" w:rsidDel="002924D9">
          <w:delText xml:space="preserve">is </w:delText>
        </w:r>
      </w:del>
      <w:r w:rsidRPr="00FF6A71">
        <w:t xml:space="preserve">shaped by </w:t>
      </w:r>
      <w:del w:id="6432" w:author="pete jones" w:date="2022-03-31T10:49:00Z">
        <w:r w:rsidRPr="00FF6A71" w:rsidDel="002924D9">
          <w:delText xml:space="preserve">the </w:delText>
        </w:r>
      </w:del>
      <w:r w:rsidRPr="00FF6A71">
        <w:t>con</w:t>
      </w:r>
      <w:del w:id="6433" w:author="pete jones" w:date="2022-04-01T15:07:00Z">
        <w:r w:rsidRPr="00FF6A71" w:rsidDel="00726256">
          <w:delText>cepts of constructivism and general behaviour theory</w:delText>
        </w:r>
      </w:del>
      <w:ins w:id="6434" w:author="pete jones" w:date="2022-04-01T15:07:00Z">
        <w:r w:rsidR="00726256">
          <w:t>structivism and general behaviour theory concepts</w:t>
        </w:r>
      </w:ins>
      <w:r w:rsidRPr="00FF6A71">
        <w:t xml:space="preserve">, </w:t>
      </w:r>
      <w:del w:id="6435" w:author="pete jones" w:date="2022-04-01T15:24:00Z">
        <w:r w:rsidRPr="00FF6A71" w:rsidDel="009D7356">
          <w:delText xml:space="preserve">specifically </w:delText>
        </w:r>
      </w:del>
      <w:ins w:id="6436" w:author="pete jones" w:date="2022-04-01T15:24:00Z">
        <w:r w:rsidR="009D7356">
          <w:t>explicit</w:t>
        </w:r>
        <w:r w:rsidR="009D7356" w:rsidRPr="00FF6A71">
          <w:t xml:space="preserve">ly </w:t>
        </w:r>
      </w:ins>
      <w:del w:id="6437" w:author="pete jones" w:date="2022-03-31T10:50:00Z">
        <w:r w:rsidRPr="00FF6A71" w:rsidDel="002924D9">
          <w:delText>the focus</w:delText>
        </w:r>
      </w:del>
      <w:ins w:id="6438" w:author="pete jones" w:date="2022-03-31T10:50:00Z">
        <w:r w:rsidR="002924D9">
          <w:t>focusing</w:t>
        </w:r>
      </w:ins>
      <w:r w:rsidRPr="00FF6A71">
        <w:t xml:space="preserve"> on </w:t>
      </w:r>
      <w:del w:id="6439" w:author="pete jones" w:date="2022-04-01T15:24:00Z">
        <w:r w:rsidRPr="00FF6A71" w:rsidDel="009D7356">
          <w:delText>the student</w:delText>
        </w:r>
      </w:del>
      <w:ins w:id="6440" w:author="pete jones" w:date="2022-04-01T15:24:00Z">
        <w:r w:rsidR="009D7356">
          <w:t>students</w:t>
        </w:r>
      </w:ins>
      <w:r w:rsidRPr="00FF6A71">
        <w:t xml:space="preserve"> and their needs </w:t>
      </w:r>
      <w:del w:id="6441" w:author="pete jones" w:date="2022-03-31T10:49:00Z">
        <w:r w:rsidRPr="00FF6A71" w:rsidDel="002924D9">
          <w:delText>as opposed to</w:delText>
        </w:r>
      </w:del>
      <w:ins w:id="6442" w:author="pete jones" w:date="2022-03-31T10:49:00Z">
        <w:r w:rsidR="002924D9">
          <w:t>instead of</w:t>
        </w:r>
      </w:ins>
      <w:r w:rsidRPr="00FF6A71">
        <w:t xml:space="preserve"> </w:t>
      </w:r>
      <w:ins w:id="6443" w:author="pete jones" w:date="2022-03-31T10:50:00Z">
        <w:r w:rsidR="002924D9">
          <w:t xml:space="preserve">mastering </w:t>
        </w:r>
      </w:ins>
      <w:r w:rsidRPr="00FF6A71">
        <w:t>the lesson or topic</w:t>
      </w:r>
      <w:del w:id="6444" w:author="pete jones" w:date="2022-03-31T10:50:00Z">
        <w:r w:rsidRPr="00FF6A71" w:rsidDel="002924D9">
          <w:delText xml:space="preserve"> being master</w:delText>
        </w:r>
      </w:del>
      <w:r w:rsidRPr="00FF6A71">
        <w:t>. Constructivism and motivational theory complement each other</w:t>
      </w:r>
      <w:del w:id="6445" w:author="pete jones" w:date="2022-03-31T10:50:00Z">
        <w:r w:rsidRPr="00FF6A71" w:rsidDel="002924D9">
          <w:delText xml:space="preserve"> such that t</w:delText>
        </w:r>
      </w:del>
      <w:ins w:id="6446" w:author="pete jones" w:date="2022-03-31T10:50:00Z">
        <w:r w:rsidR="002924D9">
          <w:t>. T</w:t>
        </w:r>
      </w:ins>
      <w:r w:rsidRPr="00FF6A71">
        <w:t xml:space="preserve">he environment and focus on the student as the loci </w:t>
      </w:r>
      <w:r w:rsidR="00BA514D" w:rsidRPr="00FF6A71">
        <w:t xml:space="preserve">for </w:t>
      </w:r>
      <w:r w:rsidRPr="00FF6A71">
        <w:t xml:space="preserve">the learning </w:t>
      </w:r>
      <w:r w:rsidR="00BA514D" w:rsidRPr="00FF6A71">
        <w:t xml:space="preserve">using a </w:t>
      </w:r>
      <w:r w:rsidRPr="00FF6A71">
        <w:t>balance of intrinsic and extrinsic strategies to support engagement.</w:t>
      </w:r>
      <w:r w:rsidR="00380806" w:rsidRPr="00FF6A71">
        <w:t xml:space="preserve"> </w:t>
      </w:r>
      <w:r w:rsidRPr="00FF6A71">
        <w:t xml:space="preserve">Irrespective of the tools used to </w:t>
      </w:r>
      <w:del w:id="6447" w:author="pete jones" w:date="2022-03-31T10:50:00Z">
        <w:r w:rsidRPr="00FF6A71" w:rsidDel="002924D9">
          <w:delText xml:space="preserve">support </w:delText>
        </w:r>
      </w:del>
      <w:ins w:id="6448" w:author="pete jones" w:date="2022-03-31T10:50:00Z">
        <w:r w:rsidR="002924D9">
          <w:t>keep</w:t>
        </w:r>
        <w:r w:rsidR="002924D9" w:rsidRPr="00FF6A71">
          <w:t xml:space="preserve"> </w:t>
        </w:r>
      </w:ins>
      <w:r w:rsidRPr="00FF6A71">
        <w:t xml:space="preserve">learning within this framework, designing valuable PBL experiences will be a challenge for many institutions investing in rethinking engineering education. </w:t>
      </w:r>
    </w:p>
    <w:p w14:paraId="18735022" w14:textId="01E670B2" w:rsidR="00A33F88" w:rsidRPr="00FF6A71" w:rsidRDefault="001256A5" w:rsidP="001256A5">
      <w:r w:rsidRPr="00FF6A71">
        <w:t>In the next chapter</w:t>
      </w:r>
      <w:ins w:id="6449" w:author="pete jones" w:date="2022-03-31T10:51:00Z">
        <w:r w:rsidR="002924D9">
          <w:t>,</w:t>
        </w:r>
      </w:ins>
      <w:r w:rsidRPr="00FF6A71">
        <w:t xml:space="preserve"> a detailed discussion of how the theoretical framework has shaped the design of the methodology</w:t>
      </w:r>
      <w:del w:id="6450" w:author="pete jones" w:date="2022-03-31T10:51:00Z">
        <w:r w:rsidRPr="00FF6A71" w:rsidDel="002924D9">
          <w:delText xml:space="preserve"> is provided</w:delText>
        </w:r>
      </w:del>
      <w:r w:rsidR="00D00425" w:rsidRPr="00FF6A71">
        <w:t>,</w:t>
      </w:r>
      <w:ins w:id="6451" w:author="pete jones" w:date="2022-03-31T10:51:00Z">
        <w:r w:rsidR="002924D9">
          <w:t xml:space="preserve"> as</w:t>
        </w:r>
      </w:ins>
      <w:r w:rsidR="00D00425" w:rsidRPr="00FF6A71">
        <w:t xml:space="preserve"> illustrated in </w:t>
      </w:r>
      <w:r w:rsidR="00D00425" w:rsidRPr="00312F59">
        <w:fldChar w:fldCharType="begin"/>
      </w:r>
      <w:r w:rsidR="00D00425" w:rsidRPr="00FF6A71">
        <w:instrText xml:space="preserve"> REF _Ref64033898 \h </w:instrText>
      </w:r>
      <w:r w:rsidR="00B57CE1" w:rsidRPr="00FF6A71">
        <w:instrText xml:space="preserve"> \* MERGEFORMAT </w:instrText>
      </w:r>
      <w:r w:rsidR="00D00425" w:rsidRPr="00312F59">
        <w:fldChar w:fldCharType="separate"/>
      </w:r>
      <w:ins w:id="6452" w:author="pete jones" w:date="2022-04-05T11:31:00Z">
        <w:r w:rsidR="00D94147" w:rsidRPr="00C15005">
          <w:t xml:space="preserve">Figure </w:t>
        </w:r>
        <w:r w:rsidR="00D94147">
          <w:rPr>
            <w:noProof/>
          </w:rPr>
          <w:t>3</w:t>
        </w:r>
        <w:r w:rsidR="00D94147">
          <w:rPr>
            <w:noProof/>
          </w:rPr>
          <w:noBreakHyphen/>
          <w:t>2</w:t>
        </w:r>
      </w:ins>
      <w:del w:id="6453" w:author="pete jones" w:date="2022-03-16T14:25:00Z">
        <w:r w:rsidR="00DD384C" w:rsidRPr="00FF6A71" w:rsidDel="001B0BBB">
          <w:delText xml:space="preserve">Figure </w:delText>
        </w:r>
        <w:r w:rsidR="00DD384C" w:rsidRPr="00FF6A71" w:rsidDel="001B0BBB">
          <w:rPr>
            <w:noProof/>
          </w:rPr>
          <w:delText>3</w:delText>
        </w:r>
        <w:r w:rsidR="00DD384C" w:rsidRPr="00FF6A71" w:rsidDel="001B0BBB">
          <w:rPr>
            <w:noProof/>
          </w:rPr>
          <w:noBreakHyphen/>
          <w:delText>2</w:delText>
        </w:r>
      </w:del>
      <w:r w:rsidR="00D00425" w:rsidRPr="00312F59">
        <w:fldChar w:fldCharType="end"/>
      </w:r>
      <w:r w:rsidRPr="00FF6A71">
        <w:t xml:space="preserve">. The chapter summarises and explains how the </w:t>
      </w:r>
      <w:ins w:id="6454" w:author="pete jones" w:date="2022-03-31T10:53:00Z">
        <w:r w:rsidR="002924D9">
          <w:t xml:space="preserve">design answers the </w:t>
        </w:r>
      </w:ins>
      <w:r w:rsidRPr="00FF6A71">
        <w:t>research questions</w:t>
      </w:r>
      <w:del w:id="6455" w:author="pete jones" w:date="2022-03-31T10:53:00Z">
        <w:r w:rsidRPr="00FF6A71" w:rsidDel="002924D9">
          <w:delText xml:space="preserve"> were answered</w:delText>
        </w:r>
      </w:del>
      <w:ins w:id="6456" w:author="pete jones" w:date="2022-03-31T10:51:00Z">
        <w:r w:rsidR="002924D9">
          <w:t xml:space="preserve">. </w:t>
        </w:r>
      </w:ins>
      <w:ins w:id="6457" w:author="pete jones" w:date="2022-03-31T10:52:00Z">
        <w:r w:rsidR="002924D9">
          <w:t>Then, i</w:t>
        </w:r>
      </w:ins>
      <w:ins w:id="6458" w:author="pete jones" w:date="2022-03-31T10:51:00Z">
        <w:r w:rsidR="002924D9">
          <w:t>t</w:t>
        </w:r>
      </w:ins>
      <w:del w:id="6459" w:author="pete jones" w:date="2022-03-31T10:51:00Z">
        <w:r w:rsidRPr="00FF6A71" w:rsidDel="002924D9">
          <w:delText>,</w:delText>
        </w:r>
      </w:del>
      <w:r w:rsidRPr="00FF6A71">
        <w:t xml:space="preserve"> discusses the techniques used to collect the data, how they were used, and the relevance to the study’s aims and objectives. </w:t>
      </w:r>
      <w:del w:id="6460" w:author="pete jones" w:date="2022-03-31T10:52:00Z">
        <w:r w:rsidRPr="00FF6A71" w:rsidDel="002924D9">
          <w:delText xml:space="preserve">The </w:delText>
        </w:r>
      </w:del>
      <w:ins w:id="6461" w:author="pete jones" w:date="2022-03-31T10:52:00Z">
        <w:r w:rsidR="002924D9">
          <w:t>Finally, t</w:t>
        </w:r>
        <w:r w:rsidR="002924D9" w:rsidRPr="00FF6A71">
          <w:t xml:space="preserve">he </w:t>
        </w:r>
      </w:ins>
      <w:r w:rsidRPr="00FF6A71">
        <w:t>action research model, case studies, survey instruments and contextual reviews are discussed</w:t>
      </w:r>
      <w:del w:id="6462" w:author="pete jones" w:date="2022-03-31T10:52:00Z">
        <w:r w:rsidRPr="00FF6A71" w:rsidDel="002924D9">
          <w:delText xml:space="preserve"> in detail</w:delText>
        </w:r>
      </w:del>
      <w:r w:rsidRPr="00FF6A71">
        <w:t>.</w:t>
      </w:r>
    </w:p>
    <w:p w14:paraId="1A5271A6" w14:textId="77777777" w:rsidR="00A33F88" w:rsidRPr="00FF6A71" w:rsidRDefault="550A5008" w:rsidP="00BA514D">
      <w:pPr>
        <w:jc w:val="center"/>
      </w:pPr>
      <w:r w:rsidRPr="00C15005">
        <w:rPr>
          <w:noProof/>
        </w:rPr>
        <w:lastRenderedPageBreak/>
        <w:drawing>
          <wp:inline distT="0" distB="0" distL="0" distR="0" wp14:anchorId="67DEB861" wp14:editId="66546197">
            <wp:extent cx="5514514" cy="2871788"/>
            <wp:effectExtent l="0" t="0" r="0" b="508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pic:nvPicPr>
                  <pic:blipFill>
                    <a:blip r:embed="rId56">
                      <a:extLst>
                        <a:ext uri="{28A0092B-C50C-407E-A947-70E740481C1C}">
                          <a14:useLocalDpi xmlns:a14="http://schemas.microsoft.com/office/drawing/2010/main" val="0"/>
                        </a:ext>
                      </a:extLst>
                    </a:blip>
                    <a:stretch>
                      <a:fillRect/>
                    </a:stretch>
                  </pic:blipFill>
                  <pic:spPr>
                    <a:xfrm>
                      <a:off x="0" y="0"/>
                      <a:ext cx="5514514" cy="2871788"/>
                    </a:xfrm>
                    <a:prstGeom prst="rect">
                      <a:avLst/>
                    </a:prstGeom>
                  </pic:spPr>
                </pic:pic>
              </a:graphicData>
            </a:graphic>
          </wp:inline>
        </w:drawing>
      </w:r>
    </w:p>
    <w:p w14:paraId="3FDC80B4" w14:textId="63BB7372" w:rsidR="00A33F88" w:rsidRPr="007C0DAF" w:rsidRDefault="00BA514D">
      <w:pPr>
        <w:pStyle w:val="Caption"/>
        <w:pPrChange w:id="6463" w:author="pete jones" w:date="2022-01-04T13:33:00Z">
          <w:pPr>
            <w:pStyle w:val="TOCHeading"/>
            <w:jc w:val="center"/>
          </w:pPr>
        </w:pPrChange>
      </w:pPr>
      <w:bookmarkStart w:id="6464" w:name="_Ref64033898"/>
      <w:bookmarkStart w:id="6465" w:name="_Toc46489197"/>
      <w:bookmarkStart w:id="6466" w:name="_Toc46498141"/>
      <w:bookmarkStart w:id="6467" w:name="_Toc68162249"/>
      <w:bookmarkStart w:id="6468" w:name="_Toc99719288"/>
      <w:r w:rsidRPr="00C15005">
        <w:t xml:space="preserve">Figure </w:t>
      </w:r>
      <w:ins w:id="6469" w:author="pete jones" w:date="2022-03-10T14:38:00Z">
        <w:r w:rsidR="00CE4F4E">
          <w:fldChar w:fldCharType="begin"/>
        </w:r>
        <w:r w:rsidR="00CE4F4E">
          <w:instrText xml:space="preserve"> STYLEREF 1 \s </w:instrText>
        </w:r>
      </w:ins>
      <w:r w:rsidR="00CE4F4E">
        <w:fldChar w:fldCharType="separate"/>
      </w:r>
      <w:r w:rsidR="00D94147">
        <w:rPr>
          <w:noProof/>
        </w:rPr>
        <w:t>3</w:t>
      </w:r>
      <w:ins w:id="6470"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6471" w:author="pete jones" w:date="2022-04-05T11:31:00Z">
        <w:r w:rsidR="00D94147">
          <w:rPr>
            <w:noProof/>
          </w:rPr>
          <w:t>2</w:t>
        </w:r>
      </w:ins>
      <w:ins w:id="6472" w:author="pete jones" w:date="2022-03-10T14:38:00Z">
        <w:r w:rsidR="00CE4F4E">
          <w:fldChar w:fldCharType="end"/>
        </w:r>
      </w:ins>
      <w:del w:id="6473" w:author="pete jones" w:date="2022-02-01T12:31:00Z">
        <w:r w:rsidRPr="007C0DAF" w:rsidDel="0004608E">
          <w:fldChar w:fldCharType="begin"/>
        </w:r>
        <w:r w:rsidRPr="007C0DAF" w:rsidDel="0004608E">
          <w:delInstrText>STYLEREF 1 \s</w:delInstrText>
        </w:r>
        <w:r w:rsidRPr="007C0DAF" w:rsidDel="0004608E">
          <w:fldChar w:fldCharType="separate"/>
        </w:r>
        <w:r w:rsidR="00046D80" w:rsidRPr="007C0DAF" w:rsidDel="0004608E">
          <w:rPr>
            <w:noProof/>
          </w:rPr>
          <w:delText>3</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2</w:delText>
        </w:r>
        <w:r w:rsidRPr="007C0DAF" w:rsidDel="0004608E">
          <w:fldChar w:fldCharType="end"/>
        </w:r>
      </w:del>
      <w:bookmarkEnd w:id="6464"/>
      <w:r w:rsidRPr="007C0DAF">
        <w:t>: Diagrammatic representation of the links between concepts and the theory</w:t>
      </w:r>
      <w:bookmarkEnd w:id="6465"/>
      <w:bookmarkEnd w:id="6466"/>
      <w:bookmarkEnd w:id="6467"/>
      <w:bookmarkEnd w:id="6468"/>
    </w:p>
    <w:p w14:paraId="6FFED81E" w14:textId="77777777" w:rsidR="00A33F88" w:rsidRPr="00FF6A71" w:rsidRDefault="00A33F88" w:rsidP="001256A5"/>
    <w:p w14:paraId="780573B4" w14:textId="77777777" w:rsidR="00A33F88" w:rsidRPr="00FF6A71" w:rsidRDefault="00E558A9" w:rsidP="004070FD">
      <w:pPr>
        <w:pStyle w:val="Heading1"/>
      </w:pPr>
      <w:bookmarkStart w:id="6474" w:name="_Toc68162197"/>
      <w:bookmarkStart w:id="6475" w:name="_Toc99969509"/>
      <w:r w:rsidRPr="00FF6A71">
        <w:lastRenderedPageBreak/>
        <w:t>Methodology – research design</w:t>
      </w:r>
      <w:bookmarkEnd w:id="6474"/>
      <w:bookmarkEnd w:id="6475"/>
    </w:p>
    <w:p w14:paraId="1F03D251" w14:textId="77777777" w:rsidR="00A33F88" w:rsidRPr="00FF6A71" w:rsidRDefault="00E558A9" w:rsidP="00E558A9">
      <w:pPr>
        <w:pStyle w:val="Heading2"/>
      </w:pPr>
      <w:bookmarkStart w:id="6476" w:name="_Toc68162198"/>
      <w:bookmarkStart w:id="6477" w:name="_Toc99969510"/>
      <w:r w:rsidRPr="00FF6A71">
        <w:t>Introduction to methodology</w:t>
      </w:r>
      <w:bookmarkEnd w:id="6476"/>
      <w:bookmarkEnd w:id="6477"/>
    </w:p>
    <w:p w14:paraId="0501EA96" w14:textId="5C1FA0A7" w:rsidR="00A33F88" w:rsidRPr="00FF6A71" w:rsidRDefault="00E558A9" w:rsidP="00E558A9">
      <w:pPr>
        <w:jc w:val="left"/>
        <w:rPr>
          <w:rFonts w:cstheme="minorHAnsi"/>
        </w:rPr>
      </w:pPr>
      <w:r w:rsidRPr="00FF6A71">
        <w:rPr>
          <w:rFonts w:cstheme="minorHAnsi"/>
        </w:rPr>
        <w:t xml:space="preserve">The design of the research has been </w:t>
      </w:r>
      <w:del w:id="6478" w:author="pete jones" w:date="2022-03-31T10:55:00Z">
        <w:r w:rsidRPr="00FF6A71" w:rsidDel="00C21063">
          <w:rPr>
            <w:rFonts w:cstheme="minorHAnsi"/>
          </w:rPr>
          <w:delText xml:space="preserve">carefully </w:delText>
        </w:r>
      </w:del>
      <w:r w:rsidRPr="00FF6A71">
        <w:rPr>
          <w:rFonts w:cstheme="minorHAnsi"/>
        </w:rPr>
        <w:t xml:space="preserve">planned around viable PBL activities. </w:t>
      </w:r>
      <w:ins w:id="6479" w:author="pete jones" w:date="2022-03-31T10:56:00Z">
        <w:r w:rsidR="00C21063">
          <w:rPr>
            <w:rFonts w:cstheme="minorHAnsi"/>
          </w:rPr>
          <w:t xml:space="preserve">The </w:t>
        </w:r>
      </w:ins>
      <w:ins w:id="6480" w:author="pete jones" w:date="2022-03-31T10:57:00Z">
        <w:r w:rsidR="00C21063">
          <w:rPr>
            <w:rFonts w:cstheme="minorHAnsi"/>
          </w:rPr>
          <w:t xml:space="preserve">chosen </w:t>
        </w:r>
      </w:ins>
      <w:ins w:id="6481" w:author="pete jones" w:date="2022-03-31T10:56:00Z">
        <w:r w:rsidR="00C21063">
          <w:rPr>
            <w:rFonts w:cstheme="minorHAnsi"/>
          </w:rPr>
          <w:t xml:space="preserve">student </w:t>
        </w:r>
      </w:ins>
      <w:del w:id="6482" w:author="pete jones" w:date="2022-03-31T10:56:00Z">
        <w:r w:rsidRPr="00FF6A71" w:rsidDel="00C21063">
          <w:rPr>
            <w:rFonts w:cstheme="minorHAnsi"/>
          </w:rPr>
          <w:delText>A</w:delText>
        </w:r>
      </w:del>
      <w:ins w:id="6483" w:author="pete jones" w:date="2022-03-31T10:56:00Z">
        <w:r w:rsidR="00C21063">
          <w:rPr>
            <w:rFonts w:cstheme="minorHAnsi"/>
          </w:rPr>
          <w:t>a</w:t>
        </w:r>
      </w:ins>
      <w:r w:rsidRPr="00FF6A71">
        <w:rPr>
          <w:rFonts w:cstheme="minorHAnsi"/>
        </w:rPr>
        <w:t>ctivities</w:t>
      </w:r>
      <w:ins w:id="6484" w:author="pete jones" w:date="2022-03-31T10:56:00Z">
        <w:r w:rsidR="00C21063">
          <w:rPr>
            <w:rFonts w:cstheme="minorHAnsi"/>
          </w:rPr>
          <w:t xml:space="preserve"> </w:t>
        </w:r>
      </w:ins>
      <w:del w:id="6485" w:author="pete jones" w:date="2022-03-31T10:56:00Z">
        <w:r w:rsidRPr="00FF6A71" w:rsidDel="00C21063">
          <w:rPr>
            <w:rFonts w:cstheme="minorHAnsi"/>
          </w:rPr>
          <w:delText xml:space="preserve"> that </w:delText>
        </w:r>
      </w:del>
      <w:del w:id="6486" w:author="pete jones" w:date="2022-03-31T10:57:00Z">
        <w:r w:rsidRPr="00FF6A71" w:rsidDel="00C21063">
          <w:rPr>
            <w:rFonts w:cstheme="minorHAnsi"/>
          </w:rPr>
          <w:delText>are</w:delText>
        </w:r>
      </w:del>
      <w:ins w:id="6487" w:author="pete jones" w:date="2022-03-31T10:57:00Z">
        <w:r w:rsidR="00C21063">
          <w:rPr>
            <w:rFonts w:cstheme="minorHAnsi"/>
          </w:rPr>
          <w:t>are</w:t>
        </w:r>
      </w:ins>
      <w:r w:rsidRPr="00FF6A71">
        <w:rPr>
          <w:rFonts w:cstheme="minorHAnsi"/>
        </w:rPr>
        <w:t xml:space="preserve"> inherently engaging, industrially relevant, and effectively integrated into the course and module objectives. The </w:t>
      </w:r>
      <w:r w:rsidR="001F359E" w:rsidRPr="00FF6A71">
        <w:rPr>
          <w:rFonts w:cstheme="minorHAnsi"/>
        </w:rPr>
        <w:t xml:space="preserve">activities </w:t>
      </w:r>
      <w:del w:id="6488" w:author="pete jones" w:date="2022-03-31T10:57:00Z">
        <w:r w:rsidR="001F359E" w:rsidRPr="00FF6A71" w:rsidDel="00C21063">
          <w:rPr>
            <w:rFonts w:cstheme="minorHAnsi"/>
          </w:rPr>
          <w:delText xml:space="preserve">need </w:delText>
        </w:r>
      </w:del>
      <w:del w:id="6489" w:author="pete jones" w:date="2022-03-30T08:54:00Z">
        <w:r w:rsidR="001F359E" w:rsidRPr="00FF6A71" w:rsidDel="00581A32">
          <w:rPr>
            <w:rFonts w:cstheme="minorHAnsi"/>
          </w:rPr>
          <w:delText xml:space="preserve">designing </w:delText>
        </w:r>
      </w:del>
      <w:ins w:id="6490" w:author="pete jones" w:date="2022-03-31T10:57:00Z">
        <w:r w:rsidR="00C21063">
          <w:rPr>
            <w:rFonts w:cstheme="minorHAnsi"/>
          </w:rPr>
          <w:t>are</w:t>
        </w:r>
      </w:ins>
      <w:ins w:id="6491" w:author="pete jones" w:date="2022-03-30T08:54:00Z">
        <w:r w:rsidR="00581A32">
          <w:rPr>
            <w:rFonts w:cstheme="minorHAnsi"/>
          </w:rPr>
          <w:t xml:space="preserve"> designed</w:t>
        </w:r>
        <w:r w:rsidR="00581A32" w:rsidRPr="00FF6A71">
          <w:rPr>
            <w:rFonts w:cstheme="minorHAnsi"/>
          </w:rPr>
          <w:t xml:space="preserve"> </w:t>
        </w:r>
      </w:ins>
      <w:r w:rsidR="001F359E" w:rsidRPr="00FF6A71">
        <w:rPr>
          <w:rFonts w:cstheme="minorHAnsi"/>
        </w:rPr>
        <w:t xml:space="preserve">for the students to </w:t>
      </w:r>
      <w:r w:rsidRPr="00FF6A71">
        <w:rPr>
          <w:rFonts w:cstheme="minorHAnsi"/>
        </w:rPr>
        <w:t xml:space="preserve">experience a problem-solving exercise as a team </w:t>
      </w:r>
      <w:r w:rsidR="001F359E" w:rsidRPr="00FF6A71">
        <w:rPr>
          <w:rFonts w:cstheme="minorHAnsi"/>
        </w:rPr>
        <w:t>and</w:t>
      </w:r>
      <w:r w:rsidRPr="00FF6A71">
        <w:rPr>
          <w:rFonts w:cstheme="minorHAnsi"/>
        </w:rPr>
        <w:t xml:space="preserve"> includ</w:t>
      </w:r>
      <w:r w:rsidR="001F359E" w:rsidRPr="00FF6A71">
        <w:rPr>
          <w:rFonts w:cstheme="minorHAnsi"/>
        </w:rPr>
        <w:t>e</w:t>
      </w:r>
      <w:r w:rsidRPr="00FF6A71">
        <w:rPr>
          <w:rFonts w:cstheme="minorHAnsi"/>
        </w:rPr>
        <w:t xml:space="preserve"> opportunities for individuals to discover </w:t>
      </w:r>
      <w:del w:id="6492" w:author="pete jones" w:date="2022-03-31T10:58:00Z">
        <w:r w:rsidRPr="00FF6A71" w:rsidDel="00C21063">
          <w:rPr>
            <w:rFonts w:cstheme="minorHAnsi"/>
          </w:rPr>
          <w:delText xml:space="preserve">a level of </w:delText>
        </w:r>
      </w:del>
      <w:r w:rsidRPr="00FF6A71">
        <w:rPr>
          <w:rFonts w:cstheme="minorHAnsi"/>
        </w:rPr>
        <w:t xml:space="preserve">autonomy in their learning. </w:t>
      </w:r>
      <w:r w:rsidR="001F359E" w:rsidRPr="00FF6A71">
        <w:rPr>
          <w:rFonts w:cstheme="minorHAnsi"/>
        </w:rPr>
        <w:t>The l</w:t>
      </w:r>
      <w:r w:rsidRPr="00FF6A71">
        <w:rPr>
          <w:rFonts w:cstheme="minorHAnsi"/>
        </w:rPr>
        <w:t xml:space="preserve">earning experiences </w:t>
      </w:r>
      <w:r w:rsidR="001F359E" w:rsidRPr="00FF6A71">
        <w:rPr>
          <w:rFonts w:cstheme="minorHAnsi"/>
        </w:rPr>
        <w:t xml:space="preserve">require </w:t>
      </w:r>
      <w:del w:id="6493" w:author="pete jones" w:date="2022-03-31T10:58:00Z">
        <w:r w:rsidR="001F359E" w:rsidRPr="00FF6A71" w:rsidDel="00C21063">
          <w:rPr>
            <w:rFonts w:cstheme="minorHAnsi"/>
          </w:rPr>
          <w:delText xml:space="preserve">to incorporate </w:delText>
        </w:r>
        <w:r w:rsidRPr="00FF6A71" w:rsidDel="00C21063">
          <w:rPr>
            <w:rFonts w:cstheme="minorHAnsi"/>
          </w:rPr>
          <w:delText>CDE processes and tools at their core and t</w:delText>
        </w:r>
      </w:del>
      <w:ins w:id="6494" w:author="pete jones" w:date="2022-03-31T10:58:00Z">
        <w:r w:rsidR="00C21063">
          <w:rPr>
            <w:rFonts w:cstheme="minorHAnsi"/>
          </w:rPr>
          <w:t>incorporating CDE processes and tools at their core. T</w:t>
        </w:r>
      </w:ins>
      <w:r w:rsidRPr="00FF6A71">
        <w:rPr>
          <w:rFonts w:cstheme="minorHAnsi"/>
        </w:rPr>
        <w:t xml:space="preserve">hose </w:t>
      </w:r>
      <w:ins w:id="6495" w:author="pete jones" w:date="2022-03-31T10:58:00Z">
        <w:r w:rsidR="00C21063">
          <w:rPr>
            <w:rFonts w:cstheme="minorHAnsi"/>
          </w:rPr>
          <w:t xml:space="preserve">selected </w:t>
        </w:r>
      </w:ins>
      <w:r w:rsidRPr="00FF6A71">
        <w:rPr>
          <w:rFonts w:cstheme="minorHAnsi"/>
        </w:rPr>
        <w:t xml:space="preserve">tools </w:t>
      </w:r>
      <w:del w:id="6496" w:author="pete jones" w:date="2022-03-31T10:58:00Z">
        <w:r w:rsidRPr="00FF6A71" w:rsidDel="00C21063">
          <w:rPr>
            <w:rFonts w:cstheme="minorHAnsi"/>
          </w:rPr>
          <w:delText xml:space="preserve">carefully chosen to </w:delText>
        </w:r>
      </w:del>
      <w:r w:rsidRPr="00FF6A71">
        <w:rPr>
          <w:rFonts w:cstheme="minorHAnsi"/>
        </w:rPr>
        <w:t xml:space="preserve">minimise the diversity of solutions whilst providing sufficient learning resources to support on-demand self-study. Teaching support </w:t>
      </w:r>
      <w:r w:rsidR="001F359E" w:rsidRPr="00FF6A71">
        <w:rPr>
          <w:rFonts w:cstheme="minorHAnsi"/>
        </w:rPr>
        <w:t xml:space="preserve">should be </w:t>
      </w:r>
      <w:r w:rsidRPr="00FF6A71">
        <w:rPr>
          <w:rFonts w:cstheme="minorHAnsi"/>
        </w:rPr>
        <w:t>focu</w:t>
      </w:r>
      <w:del w:id="6497" w:author="pete jones" w:date="2022-03-30T08:54:00Z">
        <w:r w:rsidRPr="00FF6A71" w:rsidDel="00581A32">
          <w:rPr>
            <w:rFonts w:cstheme="minorHAnsi"/>
          </w:rPr>
          <w:delText>s</w:delText>
        </w:r>
      </w:del>
      <w:r w:rsidRPr="00FF6A71">
        <w:rPr>
          <w:rFonts w:cstheme="minorHAnsi"/>
        </w:rPr>
        <w:t>sed on the processes of learning</w:t>
      </w:r>
      <w:r w:rsidR="001F359E" w:rsidRPr="00FF6A71">
        <w:rPr>
          <w:rFonts w:cstheme="minorHAnsi"/>
        </w:rPr>
        <w:t xml:space="preserve">, i.e., </w:t>
      </w:r>
      <w:r w:rsidRPr="00FF6A71">
        <w:rPr>
          <w:rFonts w:cstheme="minorHAnsi"/>
        </w:rPr>
        <w:t xml:space="preserve">prioritised over the dissemination of theory. Schemes of work and assessment strategies </w:t>
      </w:r>
      <w:r w:rsidR="001F359E" w:rsidRPr="00FF6A71">
        <w:rPr>
          <w:rFonts w:cstheme="minorHAnsi"/>
        </w:rPr>
        <w:t>need</w:t>
      </w:r>
      <w:r w:rsidRPr="00FF6A71">
        <w:rPr>
          <w:rFonts w:cstheme="minorHAnsi"/>
        </w:rPr>
        <w:t xml:space="preserve"> investigat</w:t>
      </w:r>
      <w:r w:rsidR="001F359E" w:rsidRPr="00FF6A71">
        <w:rPr>
          <w:rFonts w:cstheme="minorHAnsi"/>
        </w:rPr>
        <w:t>ion</w:t>
      </w:r>
      <w:r w:rsidRPr="00FF6A71">
        <w:rPr>
          <w:rFonts w:cstheme="minorHAnsi"/>
        </w:rPr>
        <w:t xml:space="preserve"> for opportunities and tuned to enable more synoptic </w:t>
      </w:r>
      <w:del w:id="6498" w:author="pete jones" w:date="2022-03-31T10:58:00Z">
        <w:r w:rsidRPr="00FF6A71" w:rsidDel="00C21063">
          <w:rPr>
            <w:rFonts w:cstheme="minorHAnsi"/>
          </w:rPr>
          <w:delText xml:space="preserve">learning </w:delText>
        </w:r>
      </w:del>
      <w:ins w:id="6499" w:author="pete jones" w:date="2022-03-31T10:58:00Z">
        <w:r w:rsidR="00C21063">
          <w:rPr>
            <w:rFonts w:cstheme="minorHAnsi"/>
          </w:rPr>
          <w:t>understand</w:t>
        </w:r>
        <w:r w:rsidR="00C21063" w:rsidRPr="00FF6A71">
          <w:rPr>
            <w:rFonts w:cstheme="minorHAnsi"/>
          </w:rPr>
          <w:t xml:space="preserve">ing </w:t>
        </w:r>
      </w:ins>
      <w:r w:rsidRPr="00FF6A71">
        <w:rPr>
          <w:rFonts w:cstheme="minorHAnsi"/>
        </w:rPr>
        <w:t>to emerge</w:t>
      </w:r>
      <w:del w:id="6500" w:author="pete jones" w:date="2022-03-31T10:58:00Z">
        <w:r w:rsidRPr="00FF6A71" w:rsidDel="00C21063">
          <w:rPr>
            <w:rFonts w:cstheme="minorHAnsi"/>
          </w:rPr>
          <w:delText>,</w:delText>
        </w:r>
      </w:del>
      <w:del w:id="6501" w:author="pete jones" w:date="2022-03-31T10:59:00Z">
        <w:r w:rsidRPr="00FF6A71" w:rsidDel="00C21063">
          <w:rPr>
            <w:rFonts w:cstheme="minorHAnsi"/>
          </w:rPr>
          <w:delText xml:space="preserve"> and d</w:delText>
        </w:r>
      </w:del>
      <w:ins w:id="6502" w:author="pete jones" w:date="2022-03-31T10:59:00Z">
        <w:r w:rsidR="00C21063">
          <w:rPr>
            <w:rFonts w:cstheme="minorHAnsi"/>
          </w:rPr>
          <w:t>. D</w:t>
        </w:r>
      </w:ins>
      <w:r w:rsidRPr="00FF6A71">
        <w:rPr>
          <w:rFonts w:cstheme="minorHAnsi"/>
        </w:rPr>
        <w:t xml:space="preserve">elivery models </w:t>
      </w:r>
      <w:ins w:id="6503" w:author="pete jones" w:date="2022-03-31T10:59:00Z">
        <w:r w:rsidR="00C21063">
          <w:rPr>
            <w:rFonts w:cstheme="minorHAnsi"/>
          </w:rPr>
          <w:t xml:space="preserve">are </w:t>
        </w:r>
      </w:ins>
      <w:r w:rsidRPr="00FF6A71">
        <w:rPr>
          <w:rFonts w:cstheme="minorHAnsi"/>
        </w:rPr>
        <w:t xml:space="preserve">adjusted to facilitate and coordinate access to digital and practical environments on-demand. All these prerequisites </w:t>
      </w:r>
      <w:del w:id="6504" w:author="pete jones" w:date="2022-03-31T10:59:00Z">
        <w:r w:rsidRPr="00FF6A71" w:rsidDel="00C21063">
          <w:rPr>
            <w:rFonts w:cstheme="minorHAnsi"/>
          </w:rPr>
          <w:delText>must be considered</w:delText>
        </w:r>
      </w:del>
      <w:ins w:id="6505" w:author="pete jones" w:date="2022-03-31T10:59:00Z">
        <w:r w:rsidR="00C21063">
          <w:rPr>
            <w:rFonts w:cstheme="minorHAnsi"/>
          </w:rPr>
          <w:t>are essential</w:t>
        </w:r>
      </w:ins>
      <w:r w:rsidRPr="00FF6A71">
        <w:rPr>
          <w:rFonts w:cstheme="minorHAnsi"/>
        </w:rPr>
        <w:t xml:space="preserve"> whether the aim is to evolve existing curricula or if designing a new curriculum model.</w:t>
      </w:r>
    </w:p>
    <w:p w14:paraId="7D71AB76" w14:textId="6E6764C4" w:rsidR="00A33F88" w:rsidRPr="00FF6A71" w:rsidRDefault="00E558A9" w:rsidP="00E558A9">
      <w:pPr>
        <w:jc w:val="left"/>
      </w:pPr>
      <w:r w:rsidRPr="00FF6A71">
        <w:rPr>
          <w:rFonts w:cstheme="minorHAnsi"/>
        </w:rPr>
        <w:t xml:space="preserve">Within an action research model, the mixed-method approach combines subjective observations, surveys, interviews, and </w:t>
      </w:r>
      <w:del w:id="6506" w:author="pete jones" w:date="2022-03-31T10:59:00Z">
        <w:r w:rsidRPr="00FF6A71" w:rsidDel="00C21063">
          <w:rPr>
            <w:rFonts w:cstheme="minorHAnsi"/>
          </w:rPr>
          <w:delText xml:space="preserve">the analysis of quantitative data, aiming to discover the effects of combining PBL with CDE </w:delText>
        </w:r>
      </w:del>
      <w:del w:id="6507" w:author="pete jones" w:date="2022-03-30T08:55:00Z">
        <w:r w:rsidRPr="00FF6A71" w:rsidDel="00581A32">
          <w:rPr>
            <w:rFonts w:cstheme="minorHAnsi"/>
          </w:rPr>
          <w:delText>up</w:delText>
        </w:r>
      </w:del>
      <w:del w:id="6508" w:author="pete jones" w:date="2022-03-31T10:59:00Z">
        <w:r w:rsidRPr="00FF6A71" w:rsidDel="00C21063">
          <w:rPr>
            <w:rFonts w:cstheme="minorHAnsi"/>
          </w:rPr>
          <w:delText>on student emotional engagement with their studies,</w:delText>
        </w:r>
      </w:del>
      <w:ins w:id="6509" w:author="pete jones" w:date="2022-03-31T10:59:00Z">
        <w:r w:rsidR="00C21063">
          <w:rPr>
            <w:rFonts w:cstheme="minorHAnsi"/>
          </w:rPr>
          <w:t>quantitative data analysis to discover the effects of combining PBL with CDE on student emotional engagement with their studies</w:t>
        </w:r>
      </w:ins>
      <w:r w:rsidRPr="00FF6A71">
        <w:rPr>
          <w:rFonts w:cstheme="minorHAnsi"/>
        </w:rPr>
        <w:t xml:space="preserve"> and cognition or academic engagement.  This chapter discusses the techniques used to collect the data necessary to answer the research questions, why those techniques are relevant to the study’s broader aims and objectives, and how they were employed.</w:t>
      </w:r>
    </w:p>
    <w:p w14:paraId="4709D59B" w14:textId="77777777" w:rsidR="00A33F88" w:rsidRPr="00FF6A71" w:rsidRDefault="00E558A9" w:rsidP="00CF4865">
      <w:pPr>
        <w:rPr>
          <w:b/>
          <w:bCs/>
          <w:u w:val="single"/>
        </w:rPr>
      </w:pPr>
      <w:r w:rsidRPr="00FF6A71">
        <w:rPr>
          <w:b/>
          <w:bCs/>
          <w:u w:val="single"/>
        </w:rPr>
        <w:t>Design statement</w:t>
      </w:r>
      <w:bookmarkStart w:id="6510" w:name="_Hlk45285231"/>
    </w:p>
    <w:p w14:paraId="4741B14E" w14:textId="618BB9F0" w:rsidR="00A33F88" w:rsidRPr="00FF6A71" w:rsidRDefault="00F03947" w:rsidP="00E558A9">
      <w:r w:rsidRPr="00FF6A71">
        <w:t>The</w:t>
      </w:r>
      <w:r w:rsidR="00824E7B" w:rsidRPr="00FF6A71">
        <w:t xml:space="preserve"> research design</w:t>
      </w:r>
      <w:ins w:id="6511" w:author="pete jones" w:date="2022-03-31T10:59:00Z">
        <w:r w:rsidR="00C21063">
          <w:t>,</w:t>
        </w:r>
      </w:ins>
      <w:r w:rsidR="00824E7B" w:rsidRPr="00FF6A71">
        <w:t xml:space="preserve"> </w:t>
      </w:r>
      <w:r w:rsidRPr="00FF6A71">
        <w:t xml:space="preserve">as detailed in chapter 1 </w:t>
      </w:r>
      <w:del w:id="6512" w:author="pete jones" w:date="2022-04-05T11:14:00Z">
        <w:r w:rsidRPr="00FF6A71" w:rsidDel="00C02A6E">
          <w:delText xml:space="preserve">page </w:delText>
        </w:r>
      </w:del>
      <w:r w:rsidRPr="00FF6A71">
        <w:t>stat</w:t>
      </w:r>
      <w:r w:rsidR="00941B4A" w:rsidRPr="00FF6A71">
        <w:t>es</w:t>
      </w:r>
      <w:r w:rsidR="00824E7B" w:rsidRPr="00FF6A71">
        <w:t>:</w:t>
      </w:r>
    </w:p>
    <w:p w14:paraId="31A15DFD" w14:textId="4A64B9F5" w:rsidR="00A33F88" w:rsidRPr="00FF6A71" w:rsidRDefault="00E558A9" w:rsidP="00824E7B">
      <w:pPr>
        <w:ind w:left="567" w:right="1132"/>
        <w:rPr>
          <w:i/>
          <w:iCs/>
        </w:rPr>
      </w:pPr>
      <w:r w:rsidRPr="00FF6A71">
        <w:rPr>
          <w:i/>
          <w:iCs/>
        </w:rPr>
        <w:t>The evolution of digital engineering technologies has accelerated in the 21</w:t>
      </w:r>
      <w:r w:rsidRPr="00FF6A71">
        <w:rPr>
          <w:i/>
          <w:iCs/>
          <w:vertAlign w:val="superscript"/>
        </w:rPr>
        <w:t>st</w:t>
      </w:r>
      <w:r w:rsidRPr="00FF6A71">
        <w:rPr>
          <w:i/>
          <w:iCs/>
        </w:rPr>
        <w:t xml:space="preserve"> century, shaped by context, evolving, and changing depending upon experiences and by transfer to similar contexts. The research focu</w:t>
      </w:r>
      <w:del w:id="6513" w:author="pete jones" w:date="2022-03-30T08:55:00Z">
        <w:r w:rsidRPr="00FF6A71" w:rsidDel="00581A32">
          <w:rPr>
            <w:i/>
            <w:iCs/>
          </w:rPr>
          <w:delText>s</w:delText>
        </w:r>
      </w:del>
      <w:r w:rsidRPr="00FF6A71">
        <w:rPr>
          <w:i/>
          <w:iCs/>
        </w:rPr>
        <w:t>ses on a relativistic belief that multiple realities exist</w:t>
      </w:r>
      <w:del w:id="6514" w:author="pete jones" w:date="2022-03-31T11:00:00Z">
        <w:r w:rsidRPr="00FF6A71" w:rsidDel="00C21063">
          <w:rPr>
            <w:i/>
            <w:iCs/>
          </w:rPr>
          <w:delText xml:space="preserve"> and because the project aims to introduce technology into the curricula to address core engineering and educational concepts then</w:delText>
        </w:r>
      </w:del>
      <w:ins w:id="6515" w:author="pete jones" w:date="2022-03-31T11:00:00Z">
        <w:r w:rsidR="00C21063">
          <w:rPr>
            <w:i/>
            <w:iCs/>
          </w:rPr>
          <w:t xml:space="preserve">. Furthermore, because the project aims to introduce technology into the curricula to address core </w:t>
        </w:r>
        <w:r w:rsidR="00C21063">
          <w:rPr>
            <w:i/>
            <w:iCs/>
          </w:rPr>
          <w:lastRenderedPageBreak/>
          <w:t>engineering and educational concepts,</w:t>
        </w:r>
      </w:ins>
      <w:r w:rsidRPr="00FF6A71">
        <w:rPr>
          <w:i/>
          <w:iCs/>
        </w:rPr>
        <w:t xml:space="preserve"> </w:t>
      </w:r>
      <w:del w:id="6516" w:author="pete jones" w:date="2022-03-31T11:00:00Z">
        <w:r w:rsidRPr="00FF6A71" w:rsidDel="00C21063">
          <w:rPr>
            <w:i/>
            <w:iCs/>
          </w:rPr>
          <w:delText xml:space="preserve">multiple </w:delText>
        </w:r>
      </w:del>
      <w:ins w:id="6517" w:author="pete jones" w:date="2022-03-31T11:00:00Z">
        <w:r w:rsidR="00C21063">
          <w:rPr>
            <w:i/>
            <w:iCs/>
          </w:rPr>
          <w:t>various</w:t>
        </w:r>
        <w:r w:rsidR="00C21063" w:rsidRPr="00FF6A71">
          <w:rPr>
            <w:i/>
            <w:iCs/>
          </w:rPr>
          <w:t xml:space="preserve"> </w:t>
        </w:r>
      </w:ins>
      <w:r w:rsidRPr="00FF6A71">
        <w:rPr>
          <w:i/>
          <w:iCs/>
        </w:rPr>
        <w:t>methods of evolving change will also exist.</w:t>
      </w:r>
    </w:p>
    <w:p w14:paraId="438BB190" w14:textId="6F0660DC" w:rsidR="00A33F88" w:rsidRPr="00FF6A71" w:rsidRDefault="00C21063" w:rsidP="00E558A9">
      <w:ins w:id="6518" w:author="pete jones" w:date="2022-03-31T11:01:00Z">
        <w:r>
          <w:t xml:space="preserve">The study uses </w:t>
        </w:r>
      </w:ins>
      <w:del w:id="6519" w:author="pete jones" w:date="2022-03-31T11:01:00Z">
        <w:r w:rsidR="00E558A9" w:rsidRPr="00FF6A71" w:rsidDel="00C21063">
          <w:delText>A</w:delText>
        </w:r>
      </w:del>
      <w:ins w:id="6520" w:author="pete jones" w:date="2022-03-31T11:01:00Z">
        <w:r>
          <w:t>a</w:t>
        </w:r>
      </w:ins>
      <w:r w:rsidR="00E558A9" w:rsidRPr="00FF6A71">
        <w:t xml:space="preserve"> convergent parallel </w:t>
      </w:r>
      <w:del w:id="6521" w:author="pete jones" w:date="2022-03-30T08:55:00Z">
        <w:r w:rsidR="00E558A9" w:rsidRPr="00FF6A71" w:rsidDel="00581A32">
          <w:delText xml:space="preserve">mixed </w:delText>
        </w:r>
      </w:del>
      <w:ins w:id="6522" w:author="pete jones" w:date="2022-03-30T08:55:00Z">
        <w:r w:rsidR="00581A32" w:rsidRPr="00FF6A71">
          <w:t>mixed</w:t>
        </w:r>
      </w:ins>
      <w:ins w:id="6523" w:author="pete jones" w:date="2022-03-31T11:00:00Z">
        <w:r>
          <w:t>-</w:t>
        </w:r>
      </w:ins>
      <w:r w:rsidR="00E558A9" w:rsidRPr="00FF6A71">
        <w:t xml:space="preserve">methods approach </w:t>
      </w:r>
      <w:del w:id="6524" w:author="pete jones" w:date="2022-03-31T11:01:00Z">
        <w:r w:rsidR="00E558A9" w:rsidRPr="00FF6A71" w:rsidDel="00C21063">
          <w:delText xml:space="preserve">is used </w:delText>
        </w:r>
      </w:del>
      <w:r w:rsidR="00E558A9" w:rsidRPr="00FF6A71">
        <w:t>to address these issues</w:t>
      </w:r>
      <w:ins w:id="6525" w:author="pete jones" w:date="2022-03-31T11:01:00Z">
        <w:r>
          <w:t xml:space="preserve"> and</w:t>
        </w:r>
      </w:ins>
      <w:r w:rsidR="00E558A9" w:rsidRPr="00FF6A71">
        <w:t xml:space="preserve"> </w:t>
      </w:r>
      <w:del w:id="6526" w:author="pete jones" w:date="2022-03-31T11:00:00Z">
        <w:r w:rsidR="00E558A9" w:rsidRPr="00FF6A71" w:rsidDel="00C21063">
          <w:delText xml:space="preserve">and </w:delText>
        </w:r>
      </w:del>
      <w:r w:rsidR="00E558A9" w:rsidRPr="00FF6A71">
        <w:t>align</w:t>
      </w:r>
      <w:del w:id="6527" w:author="pete jones" w:date="2022-03-31T11:00:00Z">
        <w:r w:rsidR="00E558A9" w:rsidRPr="00FF6A71" w:rsidDel="00C21063">
          <w:delText>ed</w:delText>
        </w:r>
      </w:del>
      <w:r w:rsidR="00E558A9" w:rsidRPr="00FF6A71">
        <w:t xml:space="preserve"> </w:t>
      </w:r>
      <w:del w:id="6528" w:author="pete jones" w:date="2022-03-30T08:55:00Z">
        <w:r w:rsidR="00E558A9" w:rsidRPr="00FF6A71" w:rsidDel="00581A32">
          <w:delText xml:space="preserve">to </w:delText>
        </w:r>
      </w:del>
      <w:ins w:id="6529" w:author="pete jones" w:date="2022-03-30T08:55:00Z">
        <w:r w:rsidR="00581A32">
          <w:t>with</w:t>
        </w:r>
        <w:r w:rsidR="00581A32" w:rsidRPr="00FF6A71">
          <w:t xml:space="preserve"> </w:t>
        </w:r>
      </w:ins>
      <w:r w:rsidR="00E558A9" w:rsidRPr="00FF6A71">
        <w:t>the study’s objectives.</w:t>
      </w:r>
    </w:p>
    <w:p w14:paraId="1C5104CC" w14:textId="77777777" w:rsidR="00A33F88" w:rsidRPr="00FF6A71" w:rsidRDefault="00E558A9" w:rsidP="003F4FAC">
      <w:pPr>
        <w:rPr>
          <w:b/>
          <w:bCs/>
          <w:u w:val="single"/>
        </w:rPr>
      </w:pPr>
      <w:r w:rsidRPr="00FF6A71">
        <w:rPr>
          <w:b/>
          <w:bCs/>
          <w:u w:val="single"/>
        </w:rPr>
        <w:t xml:space="preserve">Research </w:t>
      </w:r>
      <w:r w:rsidR="00A33F88" w:rsidRPr="00FF6A71">
        <w:rPr>
          <w:b/>
          <w:bCs/>
          <w:u w:val="single"/>
        </w:rPr>
        <w:t>problem</w:t>
      </w:r>
    </w:p>
    <w:p w14:paraId="1FBD6FE5" w14:textId="600019FE" w:rsidR="00A33F88" w:rsidRPr="00FF6A71" w:rsidRDefault="00E558A9" w:rsidP="00E558A9">
      <w:r w:rsidRPr="00FF6A71">
        <w:t xml:space="preserve">The </w:t>
      </w:r>
      <w:del w:id="6530" w:author="pete jones" w:date="2022-03-31T11:01:00Z">
        <w:r w:rsidRPr="00FF6A71" w:rsidDel="00C21063">
          <w:delText>pedagogical undergraduate</w:delText>
        </w:r>
      </w:del>
      <w:ins w:id="6531" w:author="pete jones" w:date="2022-03-31T11:01:00Z">
        <w:r w:rsidR="00C21063">
          <w:t>undergraduate pedagogical</w:t>
        </w:r>
      </w:ins>
      <w:r w:rsidRPr="00FF6A71">
        <w:t xml:space="preserve"> experience focuses on engineering principles, delivered in topic silos, conventionally assessed by examination, with minimal synoptic opportunities</w:t>
      </w:r>
      <w:del w:id="6532" w:author="pete jones" w:date="2022-03-31T11:01:00Z">
        <w:r w:rsidR="00824E7B" w:rsidRPr="00FF6A71" w:rsidDel="00C21063">
          <w:delText>,</w:delText>
        </w:r>
      </w:del>
      <w:r w:rsidR="00824E7B" w:rsidRPr="00FF6A71">
        <w:t xml:space="preserve"> and </w:t>
      </w:r>
      <w:r w:rsidRPr="00FF6A71">
        <w:t>a disconnect from a realistic engineering lifecycle</w:t>
      </w:r>
      <w:r w:rsidR="003F4FAC" w:rsidRPr="00FF6A71">
        <w:t xml:space="preserve">. Such an approach implies a contribution to </w:t>
      </w:r>
      <w:r w:rsidRPr="00FF6A71">
        <w:t>reducing the relevance and validity of studies</w:t>
      </w:r>
      <w:del w:id="6533" w:author="pete jones" w:date="2022-03-31T11:01:00Z">
        <w:r w:rsidRPr="00FF6A71" w:rsidDel="00C21063">
          <w:delText>,</w:delText>
        </w:r>
      </w:del>
      <w:r w:rsidRPr="00FF6A71">
        <w:t xml:space="preserve"> and </w:t>
      </w:r>
      <w:r w:rsidR="003F4FAC" w:rsidRPr="00FF6A71">
        <w:t xml:space="preserve">opportunities to achieve higher </w:t>
      </w:r>
      <w:r w:rsidRPr="00FF6A71">
        <w:t>levels of mastery</w:t>
      </w:r>
      <w:del w:id="6534" w:author="pete jones" w:date="2022-03-31T11:01:00Z">
        <w:r w:rsidRPr="00FF6A71" w:rsidDel="00C21063">
          <w:delText xml:space="preserve">. </w:delText>
        </w:r>
        <w:r w:rsidR="003F4FAC" w:rsidRPr="00FF6A71" w:rsidDel="00C21063">
          <w:delText>S</w:delText>
        </w:r>
      </w:del>
      <w:ins w:id="6535" w:author="pete jones" w:date="2022-03-31T11:01:00Z">
        <w:r w:rsidR="00C21063">
          <w:t>, s</w:t>
        </w:r>
      </w:ins>
      <w:r w:rsidR="003F4FAC" w:rsidRPr="00FF6A71">
        <w:t>uggesting that</w:t>
      </w:r>
      <w:r w:rsidRPr="00FF6A71">
        <w:t xml:space="preserve"> an imperative </w:t>
      </w:r>
      <w:r w:rsidR="003F4FAC" w:rsidRPr="00FF6A71">
        <w:t xml:space="preserve">exists </w:t>
      </w:r>
      <w:r w:rsidRPr="00FF6A71">
        <w:t xml:space="preserve">in </w:t>
      </w:r>
      <w:del w:id="6536" w:author="pete jones" w:date="2022-03-31T11:02:00Z">
        <w:r w:rsidRPr="00FF6A71" w:rsidDel="00C21063">
          <w:delText xml:space="preserve">HE </w:delText>
        </w:r>
      </w:del>
      <w:ins w:id="6537" w:author="pete jones" w:date="2022-03-31T11:02:00Z">
        <w:r w:rsidR="00C21063">
          <w:t>higher education</w:t>
        </w:r>
        <w:r w:rsidR="00C21063" w:rsidRPr="00FF6A71">
          <w:t xml:space="preserve"> </w:t>
        </w:r>
      </w:ins>
      <w:r w:rsidRPr="00FF6A71">
        <w:t>to provide more innovative curriculum experiences and learning strategies.</w:t>
      </w:r>
      <w:r w:rsidR="003F4FAC" w:rsidRPr="00FF6A71">
        <w:t xml:space="preserve"> </w:t>
      </w:r>
      <w:r w:rsidRPr="00FF6A71">
        <w:t xml:space="preserve">The research questions ask how </w:t>
      </w:r>
      <w:del w:id="6538" w:author="pete jones" w:date="2022-03-31T11:02:00Z">
        <w:r w:rsidRPr="00FF6A71" w:rsidDel="00C21063">
          <w:delText>can CDE, PBL and the evolving curricula</w:delText>
        </w:r>
      </w:del>
      <w:ins w:id="6539" w:author="pete jones" w:date="2022-03-31T11:02:00Z">
        <w:r w:rsidR="00C21063">
          <w:t>CDE, PBL and the evolving curricula can</w:t>
        </w:r>
      </w:ins>
      <w:r w:rsidRPr="00FF6A71">
        <w:t xml:space="preserve"> coexist to enhance skills and learning experiences. </w:t>
      </w:r>
    </w:p>
    <w:p w14:paraId="5AC5B75C" w14:textId="7EF21297" w:rsidR="00A33F88" w:rsidRPr="00FF6A71" w:rsidRDefault="00E558A9" w:rsidP="00E558A9">
      <w:r w:rsidRPr="00FF6A71">
        <w:t>Integrating CDE to support UK HE engineering education</w:t>
      </w:r>
      <w:del w:id="6540" w:author="pete jones" w:date="2022-03-31T11:02:00Z">
        <w:r w:rsidRPr="00FF6A71" w:rsidDel="00C21063">
          <w:delText>,</w:delText>
        </w:r>
      </w:del>
      <w:r w:rsidRPr="00FF6A71">
        <w:t xml:space="preserve"> may be beneficial to </w:t>
      </w:r>
      <w:del w:id="6541" w:author="pete jones" w:date="2022-03-30T08:55:00Z">
        <w:r w:rsidRPr="00FF6A71" w:rsidDel="00581A32">
          <w:delText xml:space="preserve">evolve </w:delText>
        </w:r>
      </w:del>
      <w:ins w:id="6542" w:author="pete jones" w:date="2022-03-30T08:55:00Z">
        <w:r w:rsidR="00581A32" w:rsidRPr="00FF6A71">
          <w:t>evolv</w:t>
        </w:r>
        <w:r w:rsidR="00581A32">
          <w:t>ing</w:t>
        </w:r>
        <w:r w:rsidR="00581A32" w:rsidRPr="00FF6A71">
          <w:t xml:space="preserve"> </w:t>
        </w:r>
      </w:ins>
      <w:r w:rsidRPr="00FF6A71">
        <w:t xml:space="preserve">new learning experiences and processes. A variety of methods are necessary to address this question. The preparation stages of the research focussed on collating data relating to students, the current curriculum, and the digital technology tools available. Therefore, providing a clear illustration of </w:t>
      </w:r>
      <w:r w:rsidRPr="00FF6A71">
        <w:rPr>
          <w:rFonts w:cstheme="minorHAnsi"/>
        </w:rPr>
        <w:t xml:space="preserve">why, what, and how learning experiences are facilitated. </w:t>
      </w:r>
      <w:r w:rsidRPr="00FF6A71">
        <w:t>The data generated from these three sets informed the design of the core action research: the PBL case studies, the physical setting, and the pedagogical models.</w:t>
      </w:r>
    </w:p>
    <w:p w14:paraId="604431F3" w14:textId="6653EA96" w:rsidR="00A33F88" w:rsidRPr="00FF6A71" w:rsidRDefault="00C21063" w:rsidP="00E558A9">
      <w:ins w:id="6543" w:author="pete jones" w:date="2022-03-31T11:04:00Z">
        <w:r>
          <w:t>The researcher has designed the</w:t>
        </w:r>
      </w:ins>
      <w:del w:id="6544" w:author="pete jones" w:date="2022-03-31T11:04:00Z">
        <w:r w:rsidR="00E558A9" w:rsidRPr="00FF6A71" w:rsidDel="00C21063">
          <w:delText>The</w:delText>
        </w:r>
      </w:del>
      <w:r w:rsidR="00E558A9" w:rsidRPr="00FF6A71">
        <w:t xml:space="preserve"> instrument</w:t>
      </w:r>
      <w:ins w:id="6545" w:author="pete jones" w:date="2022-03-31T11:04:00Z">
        <w:r>
          <w:t>s</w:t>
        </w:r>
      </w:ins>
      <w:r w:rsidR="00E558A9" w:rsidRPr="00FF6A71">
        <w:t xml:space="preserve"> </w:t>
      </w:r>
      <w:del w:id="6546" w:author="pete jones" w:date="2022-03-31T11:04:00Z">
        <w:r w:rsidR="00E558A9" w:rsidRPr="00FF6A71" w:rsidDel="00C21063">
          <w:delText xml:space="preserve">designs were constructed </w:delText>
        </w:r>
      </w:del>
      <w:r w:rsidR="00E558A9" w:rsidRPr="00FF6A71">
        <w:t>to ass</w:t>
      </w:r>
      <w:del w:id="6547" w:author="pete jones" w:date="2022-03-31T11:03:00Z">
        <w:r w:rsidR="00E558A9" w:rsidRPr="00FF6A71" w:rsidDel="00C21063">
          <w:delText>ist in assessing</w:delText>
        </w:r>
      </w:del>
      <w:ins w:id="6548" w:author="pete jones" w:date="2022-03-31T11:03:00Z">
        <w:r>
          <w:t>ess</w:t>
        </w:r>
      </w:ins>
      <w:r w:rsidR="00E558A9" w:rsidRPr="00FF6A71">
        <w:t xml:space="preserve"> the viability of combining CDE and PBL theories, specifically to evolve synoptic approaches, to incorporate existing good practices, including delivery and assessment resources, rather than dictating a broad curriculum rethink.</w:t>
      </w:r>
    </w:p>
    <w:p w14:paraId="555ACD5A" w14:textId="2DAF7E6D" w:rsidR="00A33F88" w:rsidRPr="00FF6A71" w:rsidRDefault="00E558A9" w:rsidP="00E558A9">
      <w:pPr>
        <w:rPr>
          <w:rFonts w:cstheme="minorHAnsi"/>
        </w:rPr>
      </w:pPr>
      <w:r w:rsidRPr="00FF6A71">
        <w:t xml:space="preserve">The methodology concludes with a qualitative analysis, via survey instruments and interviews, of practitioners and managers from formative education and HE settings, industry representatives, and action research participants. The methodology supports a </w:t>
      </w:r>
      <w:r w:rsidRPr="00FF6A71">
        <w:lastRenderedPageBreak/>
        <w:t>framework directly related to the needs of HE and provide</w:t>
      </w:r>
      <w:ins w:id="6549" w:author="pete jones" w:date="2022-03-30T08:55:00Z">
        <w:r w:rsidR="00581A32">
          <w:t>s</w:t>
        </w:r>
      </w:ins>
      <w:r w:rsidRPr="00FF6A71">
        <w:t xml:space="preserve"> a working model for continuous curriculum evolution supported by industry demands.</w:t>
      </w:r>
      <w:bookmarkEnd w:id="6510"/>
    </w:p>
    <w:p w14:paraId="3050FBC2" w14:textId="77777777" w:rsidR="00A33F88" w:rsidRPr="00FF6A71" w:rsidRDefault="00E558A9" w:rsidP="00526F2C">
      <w:pPr>
        <w:rPr>
          <w:b/>
          <w:bCs/>
          <w:u w:val="single"/>
        </w:rPr>
      </w:pPr>
      <w:r w:rsidRPr="00FF6A71">
        <w:rPr>
          <w:b/>
          <w:bCs/>
          <w:u w:val="single"/>
        </w:rPr>
        <w:t>Epistemology and Ontology</w:t>
      </w:r>
    </w:p>
    <w:p w14:paraId="4B8AA05E" w14:textId="2D564B7D" w:rsidR="00A33F88" w:rsidRPr="00FF6A71" w:rsidRDefault="00E558A9" w:rsidP="00E558A9">
      <w:r w:rsidRPr="00FF6A71">
        <w:t xml:space="preserve">Teaching and learning of engineering disciplines within higher education in the UK is a complex </w:t>
      </w:r>
      <w:r w:rsidR="00C20B52" w:rsidRPr="00FF6A71">
        <w:t>environment and generates multiple realities for those involved in</w:t>
      </w:r>
      <w:r w:rsidRPr="00FF6A71">
        <w:t xml:space="preserve"> </w:t>
      </w:r>
      <w:del w:id="6550" w:author="pete jones" w:date="2022-03-31T11:04:00Z">
        <w:r w:rsidRPr="00FF6A71" w:rsidDel="00C21063">
          <w:delText xml:space="preserve">the goal of </w:delText>
        </w:r>
      </w:del>
      <w:r w:rsidRPr="00FF6A71">
        <w:t xml:space="preserve">educating </w:t>
      </w:r>
      <w:del w:id="6551" w:author="pete jones" w:date="2022-03-30T08:55:00Z">
        <w:r w:rsidR="00C20B52" w:rsidRPr="00FF6A71" w:rsidDel="00581A32">
          <w:delText>21</w:delText>
        </w:r>
        <w:r w:rsidR="00C20B52" w:rsidRPr="00FF6A71" w:rsidDel="00581A32">
          <w:rPr>
            <w:vertAlign w:val="superscript"/>
          </w:rPr>
          <w:delText>st</w:delText>
        </w:r>
        <w:r w:rsidR="00C20B52" w:rsidRPr="00FF6A71" w:rsidDel="00581A32">
          <w:delText xml:space="preserve"> </w:delText>
        </w:r>
      </w:del>
      <w:ins w:id="6552" w:author="pete jones" w:date="2022-03-30T08:55:00Z">
        <w:r w:rsidR="00581A32" w:rsidRPr="00FF6A71">
          <w:t>21</w:t>
        </w:r>
        <w:r w:rsidR="00581A32" w:rsidRPr="00FF6A71">
          <w:rPr>
            <w:vertAlign w:val="superscript"/>
          </w:rPr>
          <w:t>st</w:t>
        </w:r>
        <w:r w:rsidR="00581A32">
          <w:t>-</w:t>
        </w:r>
      </w:ins>
      <w:r w:rsidR="00C20B52" w:rsidRPr="00FF6A71">
        <w:t xml:space="preserve">century </w:t>
      </w:r>
      <w:r w:rsidRPr="00FF6A71">
        <w:t xml:space="preserve">engineers. Collaborative digital engineering addresses </w:t>
      </w:r>
      <w:del w:id="6553" w:author="pete jones" w:date="2022-03-30T08:55:00Z">
        <w:r w:rsidRPr="00FF6A71" w:rsidDel="00581A32">
          <w:delText>the way in which</w:delText>
        </w:r>
      </w:del>
      <w:ins w:id="6554" w:author="pete jones" w:date="2022-03-30T08:55:00Z">
        <w:r w:rsidR="00581A32">
          <w:t>how</w:t>
        </w:r>
      </w:ins>
      <w:r w:rsidRPr="00FF6A71">
        <w:t xml:space="preserve"> modern engineering operates</w:t>
      </w:r>
      <w:r w:rsidR="00C20B52" w:rsidRPr="00FF6A71">
        <w:t xml:space="preserve">, but the </w:t>
      </w:r>
      <w:r w:rsidRPr="00FF6A71">
        <w:t xml:space="preserve">proposed integration </w:t>
      </w:r>
      <w:r w:rsidR="00C20B52" w:rsidRPr="00FF6A71">
        <w:t>is uncommon within a higher education curriculum</w:t>
      </w:r>
      <w:r w:rsidRPr="00FF6A71">
        <w:t xml:space="preserve">. </w:t>
      </w:r>
      <w:r w:rsidR="00C527BA" w:rsidRPr="00FF6A71">
        <w:t>A</w:t>
      </w:r>
      <w:r w:rsidRPr="00FF6A71">
        <w:t xml:space="preserve">n emic research </w:t>
      </w:r>
      <w:r w:rsidR="000D19B0" w:rsidRPr="00FF6A71">
        <w:t>approach</w:t>
      </w:r>
      <w:r w:rsidR="00C527BA" w:rsidRPr="00FF6A71">
        <w:t xml:space="preserve"> is </w:t>
      </w:r>
      <w:del w:id="6555" w:author="pete jones" w:date="2022-03-31T11:05:00Z">
        <w:r w:rsidR="000138B4" w:rsidRPr="00FF6A71" w:rsidDel="00C21063">
          <w:delText>proposed</w:delText>
        </w:r>
      </w:del>
      <w:ins w:id="6556" w:author="pete jones" w:date="2022-03-31T11:05:00Z">
        <w:r w:rsidR="00C21063" w:rsidRPr="00FF6A71">
          <w:t>pr</w:t>
        </w:r>
        <w:r w:rsidR="00C21063">
          <w:t>esent</w:t>
        </w:r>
        <w:r w:rsidR="00C21063" w:rsidRPr="00FF6A71">
          <w:t>ed</w:t>
        </w:r>
      </w:ins>
      <w:r w:rsidR="000138B4" w:rsidRPr="00FF6A71">
        <w:t>,</w:t>
      </w:r>
      <w:r w:rsidR="00C527BA" w:rsidRPr="00FF6A71">
        <w:t xml:space="preserve"> and the</w:t>
      </w:r>
      <w:r w:rsidRPr="00FF6A71">
        <w:t xml:space="preserve"> effect of this close interaction is acknowledged but </w:t>
      </w:r>
      <w:del w:id="6557" w:author="pete jones" w:date="2022-03-31T11:04:00Z">
        <w:r w:rsidRPr="00FF6A71" w:rsidDel="00C21063">
          <w:delText xml:space="preserve">is necessary to gain </w:delText>
        </w:r>
        <w:r w:rsidR="00C527BA" w:rsidRPr="00FF6A71" w:rsidDel="00C21063">
          <w:delText>an</w:delText>
        </w:r>
        <w:r w:rsidRPr="00FF6A71" w:rsidDel="00C21063">
          <w:delText xml:space="preserve"> understanding </w:delText>
        </w:r>
        <w:r w:rsidR="00C527BA" w:rsidRPr="00FF6A71" w:rsidDel="00C21063">
          <w:delText>of</w:delText>
        </w:r>
      </w:del>
      <w:ins w:id="6558" w:author="pete jones" w:date="2022-03-31T11:04:00Z">
        <w:r w:rsidR="00C21063">
          <w:t>necessary to understand</w:t>
        </w:r>
      </w:ins>
      <w:r w:rsidR="00C527BA" w:rsidRPr="00FF6A71">
        <w:t xml:space="preserve"> </w:t>
      </w:r>
      <w:r w:rsidRPr="00FF6A71">
        <w:t>the developing context.</w:t>
      </w:r>
    </w:p>
    <w:p w14:paraId="207325E3" w14:textId="5B785DC5" w:rsidR="00A33F88" w:rsidRPr="00FF6A71" w:rsidRDefault="000138B4" w:rsidP="00E558A9">
      <w:del w:id="6559" w:author="pete jones" w:date="2022-03-31T11:06:00Z">
        <w:r w:rsidRPr="00FF6A71" w:rsidDel="00C21063">
          <w:delText>D</w:delText>
        </w:r>
        <w:r w:rsidR="00E558A9" w:rsidRPr="00FF6A71" w:rsidDel="00C21063">
          <w:delText xml:space="preserve">esigned to explore </w:delText>
        </w:r>
        <w:r w:rsidR="00C527BA" w:rsidRPr="00FF6A71" w:rsidDel="00C21063">
          <w:delText>student</w:delText>
        </w:r>
        <w:r w:rsidR="00E558A9" w:rsidRPr="00FF6A71" w:rsidDel="00C21063">
          <w:delText xml:space="preserve"> experiences in an action-research framework</w:delText>
        </w:r>
      </w:del>
      <w:ins w:id="6560" w:author="pete jones" w:date="2022-03-31T11:06:00Z">
        <w:r w:rsidR="00C21063">
          <w:t>T</w:t>
        </w:r>
      </w:ins>
      <w:del w:id="6561" w:author="pete jones" w:date="2022-03-31T11:06:00Z">
        <w:r w:rsidRPr="00FF6A71" w:rsidDel="00C21063">
          <w:delText xml:space="preserve"> t</w:delText>
        </w:r>
      </w:del>
      <w:r w:rsidRPr="00FF6A71">
        <w:t xml:space="preserve">he study deployed a variety of surveys and interviews </w:t>
      </w:r>
      <w:del w:id="6562" w:author="pete jones" w:date="2022-03-30T08:56:00Z">
        <w:r w:rsidRPr="00FF6A71" w:rsidDel="00581A32">
          <w:delText>gathering</w:delText>
        </w:r>
        <w:r w:rsidR="00E558A9" w:rsidRPr="00FF6A71" w:rsidDel="00581A32">
          <w:delText xml:space="preserve"> </w:delText>
        </w:r>
      </w:del>
      <w:ins w:id="6563" w:author="pete jones" w:date="2022-03-30T08:56:00Z">
        <w:r w:rsidR="00581A32">
          <w:t>to gather</w:t>
        </w:r>
        <w:r w:rsidR="00581A32" w:rsidRPr="00FF6A71">
          <w:t xml:space="preserve"> </w:t>
        </w:r>
      </w:ins>
      <w:r w:rsidR="00E558A9" w:rsidRPr="00FF6A71">
        <w:t>specific information</w:t>
      </w:r>
      <w:r w:rsidRPr="00FF6A71">
        <w:t xml:space="preserve"> relating to </w:t>
      </w:r>
      <w:r w:rsidR="00E558A9" w:rsidRPr="00FF6A71">
        <w:t>collaborative digital engineering concepts</w:t>
      </w:r>
      <w:del w:id="6564" w:author="pete jones" w:date="2022-03-31T11:05:00Z">
        <w:r w:rsidR="00E558A9" w:rsidRPr="00FF6A71" w:rsidDel="00C21063">
          <w:delText>,</w:delText>
        </w:r>
      </w:del>
      <w:r w:rsidR="00E558A9" w:rsidRPr="00FF6A71">
        <w:t xml:space="preserve"> </w:t>
      </w:r>
      <w:r w:rsidRPr="00FF6A71">
        <w:t>and</w:t>
      </w:r>
      <w:r w:rsidR="00E558A9" w:rsidRPr="00FF6A71">
        <w:t xml:space="preserve"> new opportunities for a modern engineering curriculum. </w:t>
      </w:r>
      <w:del w:id="6565" w:author="pete jones" w:date="2022-03-31T11:05:00Z">
        <w:r w:rsidR="00E558A9" w:rsidRPr="00FF6A71" w:rsidDel="00C21063">
          <w:delText xml:space="preserve">The </w:delText>
        </w:r>
      </w:del>
      <w:ins w:id="6566" w:author="pete jones" w:date="2022-03-31T11:05:00Z">
        <w:r w:rsidR="00C21063">
          <w:t>In addition, t</w:t>
        </w:r>
        <w:r w:rsidR="00C21063" w:rsidRPr="00FF6A71">
          <w:t xml:space="preserve">he </w:t>
        </w:r>
      </w:ins>
      <w:r w:rsidR="00E558A9" w:rsidRPr="00FF6A71">
        <w:t xml:space="preserve">approach necessitated a pragmatic worldview to discover what </w:t>
      </w:r>
      <w:r w:rsidRPr="00FF6A71">
        <w:t>strategies were effective</w:t>
      </w:r>
      <w:del w:id="6567" w:author="pete jones" w:date="2022-03-31T11:06:00Z">
        <w:r w:rsidR="00E558A9" w:rsidRPr="00FF6A71" w:rsidDel="00C21063">
          <w:delText>.</w:delText>
        </w:r>
      </w:del>
      <w:ins w:id="6568" w:author="pete jones" w:date="2022-03-31T11:06:00Z">
        <w:r w:rsidR="00C21063">
          <w:t>, d</w:t>
        </w:r>
        <w:r w:rsidR="00C21063" w:rsidRPr="00FF6A71">
          <w:t>esigned to explore student experiences in an action-research framework</w:t>
        </w:r>
        <w:r w:rsidR="00C21063">
          <w:t>.</w:t>
        </w:r>
      </w:ins>
    </w:p>
    <w:p w14:paraId="48043579" w14:textId="77777777" w:rsidR="00A33F88" w:rsidRPr="00FF6A71" w:rsidRDefault="00E558A9" w:rsidP="00E558A9">
      <w:pPr>
        <w:pStyle w:val="Heading2"/>
      </w:pPr>
      <w:bookmarkStart w:id="6569" w:name="_Toc68162199"/>
      <w:bookmarkStart w:id="6570" w:name="_Toc99969511"/>
      <w:r w:rsidRPr="00FF6A71">
        <w:t>Methodology tools</w:t>
      </w:r>
      <w:bookmarkEnd w:id="6569"/>
      <w:bookmarkEnd w:id="6570"/>
    </w:p>
    <w:p w14:paraId="03233755" w14:textId="39530B51" w:rsidR="00A33F88" w:rsidRPr="00FF6A71" w:rsidRDefault="00E558A9" w:rsidP="00E558A9">
      <w:pPr>
        <w:jc w:val="left"/>
        <w:rPr>
          <w:rFonts w:cstheme="minorHAnsi"/>
        </w:rPr>
      </w:pPr>
      <w:r w:rsidRPr="00FF6A71">
        <w:rPr>
          <w:rFonts w:cstheme="minorHAnsi"/>
        </w:rPr>
        <w:t xml:space="preserve">The design of the study needed to comprehend the core curriculum design issues identified, </w:t>
      </w:r>
      <w:r w:rsidR="004056FB" w:rsidRPr="00FF6A71">
        <w:rPr>
          <w:rFonts w:cstheme="minorHAnsi"/>
        </w:rPr>
        <w:t>the</w:t>
      </w:r>
      <w:r w:rsidR="00413EE8" w:rsidRPr="00FF6A71">
        <w:rPr>
          <w:rFonts w:cstheme="minorHAnsi"/>
        </w:rPr>
        <w:t>:</w:t>
      </w:r>
    </w:p>
    <w:p w14:paraId="54B5670D" w14:textId="17E301E4" w:rsidR="00A33F88" w:rsidRPr="00FF6A71" w:rsidRDefault="00E558A9" w:rsidP="002F4855">
      <w:pPr>
        <w:numPr>
          <w:ilvl w:val="0"/>
          <w:numId w:val="77"/>
        </w:numPr>
        <w:jc w:val="left"/>
        <w:rPr>
          <w:rFonts w:cstheme="minorHAnsi"/>
        </w:rPr>
      </w:pPr>
      <w:r w:rsidRPr="00FF6A71">
        <w:rPr>
          <w:rFonts w:cstheme="minorHAnsi"/>
        </w:rPr>
        <w:t xml:space="preserve">routes, </w:t>
      </w:r>
      <w:r w:rsidR="007F61D3" w:rsidRPr="00FF6A71">
        <w:rPr>
          <w:rFonts w:cstheme="minorHAnsi"/>
        </w:rPr>
        <w:t>experience,</w:t>
      </w:r>
      <w:r w:rsidRPr="00FF6A71">
        <w:rPr>
          <w:rFonts w:cstheme="minorHAnsi"/>
        </w:rPr>
        <w:t xml:space="preserve"> and qualification</w:t>
      </w:r>
      <w:ins w:id="6571" w:author="pete jones" w:date="2022-03-30T08:56:00Z">
        <w:r w:rsidR="00581A32">
          <w:rPr>
            <w:rFonts w:cstheme="minorHAnsi"/>
          </w:rPr>
          <w:t>s</w:t>
        </w:r>
      </w:ins>
      <w:r w:rsidRPr="00FF6A71">
        <w:rPr>
          <w:rFonts w:cstheme="minorHAnsi"/>
        </w:rPr>
        <w:t xml:space="preserve"> students bring to and through their undergraduate studies,</w:t>
      </w:r>
    </w:p>
    <w:p w14:paraId="5C33F1EE" w14:textId="77777777" w:rsidR="00A33F88" w:rsidRPr="00FF6A71" w:rsidRDefault="00E558A9" w:rsidP="002F4855">
      <w:pPr>
        <w:numPr>
          <w:ilvl w:val="0"/>
          <w:numId w:val="77"/>
        </w:numPr>
        <w:jc w:val="left"/>
        <w:rPr>
          <w:rFonts w:cstheme="minorHAnsi"/>
        </w:rPr>
      </w:pPr>
      <w:r w:rsidRPr="00FF6A71">
        <w:rPr>
          <w:rFonts w:cstheme="minorHAnsi"/>
        </w:rPr>
        <w:t>responsibilities of faculty to evolve and embrace a changing requirement,</w:t>
      </w:r>
    </w:p>
    <w:p w14:paraId="0FB2174A" w14:textId="77777777" w:rsidR="00A33F88" w:rsidRPr="00FF6A71" w:rsidRDefault="00E558A9" w:rsidP="002F4855">
      <w:pPr>
        <w:numPr>
          <w:ilvl w:val="0"/>
          <w:numId w:val="77"/>
        </w:numPr>
        <w:jc w:val="left"/>
        <w:rPr>
          <w:rFonts w:cstheme="minorHAnsi"/>
        </w:rPr>
      </w:pPr>
      <w:r w:rsidRPr="00FF6A71">
        <w:rPr>
          <w:rFonts w:cstheme="minorHAnsi"/>
        </w:rPr>
        <w:t>value and relevance of an engineering degree to modern industry</w:t>
      </w:r>
    </w:p>
    <w:p w14:paraId="313C43E0" w14:textId="7ACC3C33" w:rsidR="00A33F88" w:rsidRPr="00FF6A71" w:rsidRDefault="00E558A9" w:rsidP="002F4855">
      <w:pPr>
        <w:numPr>
          <w:ilvl w:val="0"/>
          <w:numId w:val="77"/>
        </w:numPr>
        <w:jc w:val="left"/>
        <w:rPr>
          <w:rFonts w:cstheme="minorHAnsi"/>
        </w:rPr>
      </w:pPr>
      <w:r w:rsidRPr="00FF6A71">
        <w:rPr>
          <w:rFonts w:cstheme="minorHAnsi"/>
        </w:rPr>
        <w:t>possibilities that CDE tools and proces</w:t>
      </w:r>
      <w:ins w:id="6572" w:author="pete jones" w:date="2022-03-30T08:56:00Z">
        <w:r w:rsidR="00581A32">
          <w:rPr>
            <w:rFonts w:cstheme="minorHAnsi"/>
          </w:rPr>
          <w:t>se</w:t>
        </w:r>
      </w:ins>
      <w:r w:rsidRPr="00FF6A71">
        <w:rPr>
          <w:rFonts w:cstheme="minorHAnsi"/>
        </w:rPr>
        <w:t>s may provide to enhance the curriculum for its various customers.</w:t>
      </w:r>
    </w:p>
    <w:p w14:paraId="5F8AAEC9" w14:textId="1A5BEED2" w:rsidR="00A33F88" w:rsidRPr="00FF6A71" w:rsidDel="00C21063" w:rsidRDefault="00E558A9" w:rsidP="00E558A9">
      <w:pPr>
        <w:jc w:val="left"/>
        <w:rPr>
          <w:del w:id="6573" w:author="pete jones" w:date="2022-03-31T11:08:00Z"/>
          <w:rPrChange w:id="6574" w:author="pete jones" w:date="2022-01-04T13:45:00Z">
            <w:rPr>
              <w:del w:id="6575" w:author="pete jones" w:date="2022-03-31T11:08:00Z"/>
              <w:lang w:val="en-US"/>
            </w:rPr>
          </w:rPrChange>
        </w:rPr>
      </w:pPr>
      <w:del w:id="6576" w:author="pete jones" w:date="2022-03-31T11:08:00Z">
        <w:r w:rsidRPr="00FF6A71" w:rsidDel="00C21063">
          <w:rPr>
            <w:rPrChange w:id="6577" w:author="pete jones" w:date="2022-01-04T13:45:00Z">
              <w:rPr>
                <w:lang w:val="en-US"/>
              </w:rPr>
            </w:rPrChange>
          </w:rPr>
          <w:delText xml:space="preserve">Students would not necessarily understand the issues but their experiences or journey into HE would develop an expectation of and reliance upon </w:delText>
        </w:r>
      </w:del>
      <w:del w:id="6578" w:author="pete jones" w:date="2022-03-31T11:06:00Z">
        <w:r w:rsidRPr="00FF6A71" w:rsidDel="00C21063">
          <w:rPr>
            <w:rPrChange w:id="6579" w:author="pete jones" w:date="2022-01-04T13:45:00Z">
              <w:rPr>
                <w:lang w:val="en-US"/>
              </w:rPr>
            </w:rPrChange>
          </w:rPr>
          <w:delText>the expertise of faculty</w:delText>
        </w:r>
      </w:del>
      <w:del w:id="6580" w:author="pete jones" w:date="2022-03-31T11:08:00Z">
        <w:r w:rsidRPr="00FF6A71" w:rsidDel="00C21063">
          <w:rPr>
            <w:rPrChange w:id="6581" w:author="pete jones" w:date="2022-01-04T13:45:00Z">
              <w:rPr>
                <w:lang w:val="en-US"/>
              </w:rPr>
            </w:rPrChange>
          </w:rPr>
          <w:delText xml:space="preserve"> to ensure valid employability opportunities, exploiting relevant technology and individual learning styles. It would also be necessary to demonstrate to faculty that </w:delText>
        </w:r>
      </w:del>
      <w:del w:id="6582" w:author="pete jones" w:date="2022-03-30T08:56:00Z">
        <w:r w:rsidRPr="00FF6A71" w:rsidDel="00581A32">
          <w:rPr>
            <w:rPrChange w:id="6583" w:author="pete jones" w:date="2022-01-04T13:45:00Z">
              <w:rPr>
                <w:lang w:val="en-US"/>
              </w:rPr>
            </w:rPrChange>
          </w:rPr>
          <w:delText>there were external factors</w:delText>
        </w:r>
      </w:del>
      <w:del w:id="6584" w:author="pete jones" w:date="2022-03-31T11:08:00Z">
        <w:r w:rsidRPr="00FF6A71" w:rsidDel="00C21063">
          <w:rPr>
            <w:rPrChange w:id="6585" w:author="pete jones" w:date="2022-01-04T13:45:00Z">
              <w:rPr>
                <w:lang w:val="en-US"/>
              </w:rPr>
            </w:rPrChange>
          </w:rPr>
          <w:delText xml:space="preserve"> generating the need for change and </w:delText>
        </w:r>
      </w:del>
      <w:del w:id="6586" w:author="pete jones" w:date="2022-03-30T08:56:00Z">
        <w:r w:rsidRPr="00FF6A71" w:rsidDel="00581A32">
          <w:rPr>
            <w:rPrChange w:id="6587" w:author="pete jones" w:date="2022-01-04T13:45:00Z">
              <w:rPr>
                <w:lang w:val="en-US"/>
              </w:rPr>
            </w:rPrChange>
          </w:rPr>
          <w:delText xml:space="preserve">an </w:delText>
        </w:r>
      </w:del>
      <w:del w:id="6588" w:author="pete jones" w:date="2022-03-31T11:08:00Z">
        <w:r w:rsidRPr="00FF6A71" w:rsidDel="00C21063">
          <w:rPr>
            <w:rPrChange w:id="6589" w:author="pete jones" w:date="2022-01-04T13:45:00Z">
              <w:rPr>
                <w:lang w:val="en-US"/>
              </w:rPr>
            </w:rPrChange>
          </w:rPr>
          <w:delText xml:space="preserve">evolution of the curriculum to meet the needs of industry and to initiate a positive climate in which change could flourish. </w:delText>
        </w:r>
      </w:del>
    </w:p>
    <w:p w14:paraId="332D2244" w14:textId="06AB22EC" w:rsidR="00A33F88" w:rsidRPr="00FF6A71" w:rsidRDefault="00E558A9" w:rsidP="00E558A9">
      <w:pPr>
        <w:jc w:val="left"/>
        <w:rPr>
          <w:rPrChange w:id="6590" w:author="pete jones" w:date="2022-01-04T13:45:00Z">
            <w:rPr>
              <w:lang w:val="en-US"/>
            </w:rPr>
          </w:rPrChange>
        </w:rPr>
      </w:pPr>
      <w:r w:rsidRPr="00FF6A71">
        <w:rPr>
          <w:rPrChange w:id="6591" w:author="pete jones" w:date="2022-01-04T13:45:00Z">
            <w:rPr>
              <w:lang w:val="en-US"/>
            </w:rPr>
          </w:rPrChange>
        </w:rPr>
        <w:t xml:space="preserve">The student journey was addressed by gathering data </w:t>
      </w:r>
      <w:del w:id="6592" w:author="pete jones" w:date="2022-03-30T08:56:00Z">
        <w:r w:rsidRPr="00FF6A71" w:rsidDel="00581A32">
          <w:rPr>
            <w:rPrChange w:id="6593" w:author="pete jones" w:date="2022-01-04T13:45:00Z">
              <w:rPr>
                <w:lang w:val="en-US"/>
              </w:rPr>
            </w:rPrChange>
          </w:rPr>
          <w:delText xml:space="preserve">of </w:delText>
        </w:r>
      </w:del>
      <w:ins w:id="6594" w:author="pete jones" w:date="2022-03-30T08:56:00Z">
        <w:r w:rsidR="00581A32" w:rsidRPr="00FF6A71">
          <w:rPr>
            <w:rPrChange w:id="6595" w:author="pete jones" w:date="2022-01-04T13:45:00Z">
              <w:rPr>
                <w:lang w:val="en-US"/>
              </w:rPr>
            </w:rPrChange>
          </w:rPr>
          <w:t>o</w:t>
        </w:r>
        <w:r w:rsidR="00581A32">
          <w:t>n</w:t>
        </w:r>
        <w:r w:rsidR="00581A32" w:rsidRPr="00FF6A71">
          <w:rPr>
            <w:rPrChange w:id="6596" w:author="pete jones" w:date="2022-01-04T13:45:00Z">
              <w:rPr>
                <w:lang w:val="en-US"/>
              </w:rPr>
            </w:rPrChange>
          </w:rPr>
          <w:t xml:space="preserve"> </w:t>
        </w:r>
      </w:ins>
      <w:r w:rsidRPr="00FF6A71">
        <w:rPr>
          <w:rPrChange w:id="6597" w:author="pete jones" w:date="2022-01-04T13:45:00Z">
            <w:rPr>
              <w:lang w:val="en-US"/>
            </w:rPr>
          </w:rPrChange>
        </w:rPr>
        <w:t xml:space="preserve">GCSE UK statistics from government sources </w:t>
      </w:r>
      <w:ins w:id="6598" w:author="pete jones" w:date="2022-04-01T15:06:00Z">
        <w:r w:rsidR="00726256">
          <w:t xml:space="preserve">and </w:t>
        </w:r>
      </w:ins>
      <w:r w:rsidRPr="00FF6A71">
        <w:rPr>
          <w:rPrChange w:id="6599" w:author="pete jones" w:date="2022-01-04T13:45:00Z">
            <w:rPr>
              <w:lang w:val="en-US"/>
            </w:rPr>
          </w:rPrChange>
        </w:rPr>
        <w:t xml:space="preserve">mapping data for grade outcomes, distributions, and variability by subject.  Similarly, Pearson BTEC National qualifications were analysed for certificate, </w:t>
      </w:r>
      <w:r w:rsidRPr="00FF6A71">
        <w:rPr>
          <w:rPrChange w:id="6600" w:author="pete jones" w:date="2022-01-04T13:45:00Z">
            <w:rPr>
              <w:lang w:val="en-US"/>
            </w:rPr>
          </w:rPrChange>
        </w:rPr>
        <w:lastRenderedPageBreak/>
        <w:t xml:space="preserve">diploma, and extended diploma statistics. A survey of new entrants to higher education </w:t>
      </w:r>
      <w:del w:id="6601" w:author="pete jones" w:date="2022-03-31T11:09:00Z">
        <w:r w:rsidRPr="00FF6A71" w:rsidDel="00C21063">
          <w:rPr>
            <w:rPrChange w:id="6602" w:author="pete jones" w:date="2022-01-04T13:45:00Z">
              <w:rPr>
                <w:lang w:val="en-US"/>
              </w:rPr>
            </w:rPrChange>
          </w:rPr>
          <w:delText xml:space="preserve">was designed </w:delText>
        </w:r>
      </w:del>
      <w:r w:rsidRPr="00FF6A71">
        <w:rPr>
          <w:rPrChange w:id="6603" w:author="pete jones" w:date="2022-01-04T13:45:00Z">
            <w:rPr>
              <w:lang w:val="en-US"/>
            </w:rPr>
          </w:rPrChange>
        </w:rPr>
        <w:t xml:space="preserve">to ascertain </w:t>
      </w:r>
      <w:del w:id="6604" w:author="pete jones" w:date="2022-03-31T11:08:00Z">
        <w:r w:rsidRPr="00FF6A71" w:rsidDel="00C21063">
          <w:rPr>
            <w:rPrChange w:id="6605" w:author="pete jones" w:date="2022-01-04T13:45:00Z">
              <w:rPr>
                <w:lang w:val="en-US"/>
              </w:rPr>
            </w:rPrChange>
          </w:rPr>
          <w:delText>the qualification routes students took</w:delText>
        </w:r>
      </w:del>
      <w:ins w:id="6606" w:author="pete jones" w:date="2022-03-31T11:08:00Z">
        <w:r w:rsidR="00C21063">
          <w:t>students' qualification routes</w:t>
        </w:r>
      </w:ins>
      <w:r w:rsidRPr="00FF6A71">
        <w:rPr>
          <w:rPrChange w:id="6607" w:author="pete jones" w:date="2022-01-04T13:45:00Z">
            <w:rPr>
              <w:lang w:val="en-US"/>
            </w:rPr>
          </w:rPrChange>
        </w:rPr>
        <w:t xml:space="preserve"> into higher education for 2019. A </w:t>
      </w:r>
      <w:r w:rsidR="004056FB" w:rsidRPr="00FF6A71">
        <w:rPr>
          <w:rPrChange w:id="6608" w:author="pete jones" w:date="2022-01-04T13:45:00Z">
            <w:rPr>
              <w:lang w:val="en-US"/>
            </w:rPr>
          </w:rPrChange>
        </w:rPr>
        <w:t>module-by-module</w:t>
      </w:r>
      <w:r w:rsidRPr="00FF6A71">
        <w:rPr>
          <w:rPrChange w:id="6609" w:author="pete jones" w:date="2022-01-04T13:45:00Z">
            <w:rPr>
              <w:lang w:val="en-US"/>
            </w:rPr>
          </w:rPrChange>
        </w:rPr>
        <w:t xml:space="preserve"> analysis of student performance</w:t>
      </w:r>
      <w:del w:id="6610" w:author="pete jones" w:date="2022-03-31T11:09:00Z">
        <w:r w:rsidRPr="00FF6A71" w:rsidDel="00C21063">
          <w:rPr>
            <w:rPrChange w:id="6611" w:author="pete jones" w:date="2022-01-04T13:45:00Z">
              <w:rPr>
                <w:lang w:val="en-US"/>
              </w:rPr>
            </w:rPrChange>
          </w:rPr>
          <w:delText xml:space="preserve"> was undertaken</w:delText>
        </w:r>
      </w:del>
      <w:r w:rsidRPr="00FF6A71">
        <w:rPr>
          <w:rPrChange w:id="6612" w:author="pete jones" w:date="2022-01-04T13:45:00Z">
            <w:rPr>
              <w:lang w:val="en-US"/>
            </w:rPr>
          </w:rPrChange>
        </w:rPr>
        <w:t>, indicating the progression of successful completion</w:t>
      </w:r>
      <w:del w:id="6613" w:author="pete jones" w:date="2022-03-30T08:56:00Z">
        <w:r w:rsidRPr="00FF6A71" w:rsidDel="00581A32">
          <w:rPr>
            <w:rPrChange w:id="6614" w:author="pete jones" w:date="2022-01-04T13:45:00Z">
              <w:rPr>
                <w:lang w:val="en-US"/>
              </w:rPr>
            </w:rPrChange>
          </w:rPr>
          <w:delText>s</w:delText>
        </w:r>
      </w:del>
      <w:r w:rsidRPr="00FF6A71">
        <w:rPr>
          <w:rPrChange w:id="6615" w:author="pete jones" w:date="2022-01-04T13:45:00Z">
            <w:rPr>
              <w:lang w:val="en-US"/>
            </w:rPr>
          </w:rPrChange>
        </w:rPr>
        <w:t xml:space="preserve"> at each stage of undergraduate learning. MIS data </w:t>
      </w:r>
      <w:del w:id="6616" w:author="pete jones" w:date="2022-03-31T11:09:00Z">
        <w:r w:rsidRPr="00FF6A71" w:rsidDel="00C21063">
          <w:rPr>
            <w:rPrChange w:id="6617" w:author="pete jones" w:date="2022-01-04T13:45:00Z">
              <w:rPr>
                <w:lang w:val="en-US"/>
              </w:rPr>
            </w:rPrChange>
          </w:rPr>
          <w:delText xml:space="preserve">was provided </w:delText>
        </w:r>
      </w:del>
      <w:r w:rsidRPr="00FF6A71">
        <w:rPr>
          <w:rPrChange w:id="6618" w:author="pete jones" w:date="2022-01-04T13:45:00Z">
            <w:rPr>
              <w:lang w:val="en-US"/>
            </w:rPr>
          </w:rPrChange>
        </w:rPr>
        <w:t xml:space="preserve">to assist </w:t>
      </w:r>
      <w:del w:id="6619" w:author="pete jones" w:date="2022-03-30T08:56:00Z">
        <w:r w:rsidRPr="00FF6A71" w:rsidDel="00581A32">
          <w:rPr>
            <w:rPrChange w:id="6620" w:author="pete jones" w:date="2022-01-04T13:45:00Z">
              <w:rPr>
                <w:lang w:val="en-US"/>
              </w:rPr>
            </w:rPrChange>
          </w:rPr>
          <w:delText xml:space="preserve">an </w:delText>
        </w:r>
      </w:del>
      <w:r w:rsidRPr="00FF6A71">
        <w:rPr>
          <w:rPrChange w:id="6621" w:author="pete jones" w:date="2022-01-04T13:45:00Z">
            <w:rPr>
              <w:lang w:val="en-US"/>
            </w:rPr>
          </w:rPrChange>
        </w:rPr>
        <w:t xml:space="preserve">analysis of successful completions and statistics of “good degrees”. </w:t>
      </w:r>
    </w:p>
    <w:p w14:paraId="7B061DC2" w14:textId="77777777" w:rsidR="00A33F88" w:rsidRPr="00FF6A71" w:rsidRDefault="000F00CD" w:rsidP="00E558A9">
      <w:pPr>
        <w:jc w:val="left"/>
        <w:rPr>
          <w:b/>
          <w:bCs/>
          <w:u w:val="single"/>
          <w:rPrChange w:id="6622" w:author="pete jones" w:date="2022-01-04T13:45:00Z">
            <w:rPr>
              <w:b/>
              <w:bCs/>
              <w:u w:val="single"/>
              <w:lang w:val="en-US"/>
            </w:rPr>
          </w:rPrChange>
        </w:rPr>
      </w:pPr>
      <w:r w:rsidRPr="00FF6A71">
        <w:rPr>
          <w:b/>
          <w:bCs/>
          <w:u w:val="single"/>
          <w:rPrChange w:id="6623" w:author="pete jones" w:date="2022-01-04T13:45:00Z">
            <w:rPr>
              <w:b/>
              <w:bCs/>
              <w:u w:val="single"/>
              <w:lang w:val="en-US"/>
            </w:rPr>
          </w:rPrChange>
        </w:rPr>
        <w:t>STEM in schools</w:t>
      </w:r>
    </w:p>
    <w:p w14:paraId="49B1CDA7" w14:textId="44B23011" w:rsidR="00A33F88" w:rsidRPr="00FF6A71" w:rsidRDefault="00C21063" w:rsidP="00E558A9">
      <w:pPr>
        <w:jc w:val="left"/>
        <w:rPr>
          <w:rPrChange w:id="6624" w:author="pete jones" w:date="2022-01-04T13:45:00Z">
            <w:rPr>
              <w:lang w:val="en-US"/>
            </w:rPr>
          </w:rPrChange>
        </w:rPr>
      </w:pPr>
      <w:ins w:id="6625" w:author="pete jones" w:date="2022-03-31T11:11:00Z">
        <w:r>
          <w:t>The research included o</w:t>
        </w:r>
      </w:ins>
      <w:del w:id="6626" w:author="pete jones" w:date="2022-03-31T11:10:00Z">
        <w:r w:rsidR="00E558A9" w:rsidRPr="00FF6A71" w:rsidDel="00C21063">
          <w:rPr>
            <w:rPrChange w:id="6627" w:author="pete jones" w:date="2022-01-04T13:45:00Z">
              <w:rPr>
                <w:lang w:val="en-US"/>
              </w:rPr>
            </w:rPrChange>
          </w:rPr>
          <w:delText>A</w:delText>
        </w:r>
      </w:del>
      <w:del w:id="6628" w:author="pete jones" w:date="2022-03-31T11:11:00Z">
        <w:r w:rsidR="00E558A9" w:rsidRPr="00FF6A71" w:rsidDel="00C21063">
          <w:rPr>
            <w:rPrChange w:id="6629" w:author="pete jones" w:date="2022-01-04T13:45:00Z">
              <w:rPr>
                <w:lang w:val="en-US"/>
              </w:rPr>
            </w:rPrChange>
          </w:rPr>
          <w:delText xml:space="preserve">ction-research activities </w:delText>
        </w:r>
      </w:del>
      <w:del w:id="6630" w:author="pete jones" w:date="2022-03-31T11:09:00Z">
        <w:r w:rsidR="00E558A9" w:rsidRPr="00FF6A71" w:rsidDel="00C21063">
          <w:rPr>
            <w:rPrChange w:id="6631" w:author="pete jones" w:date="2022-01-04T13:45:00Z">
              <w:rPr>
                <w:lang w:val="en-US"/>
              </w:rPr>
            </w:rPrChange>
          </w:rPr>
          <w:delText xml:space="preserve">were undertaken </w:delText>
        </w:r>
      </w:del>
      <w:del w:id="6632" w:author="pete jones" w:date="2022-03-31T11:11:00Z">
        <w:r w:rsidR="00E558A9" w:rsidRPr="00FF6A71" w:rsidDel="00C21063">
          <w:rPr>
            <w:rPrChange w:id="6633" w:author="pete jones" w:date="2022-01-04T13:45:00Z">
              <w:rPr>
                <w:lang w:val="en-US"/>
              </w:rPr>
            </w:rPrChange>
          </w:rPr>
          <w:delText>relating to STEM experiences</w:delText>
        </w:r>
        <w:r w:rsidR="004056FB" w:rsidRPr="00FF6A71" w:rsidDel="00C21063">
          <w:rPr>
            <w:rPrChange w:id="6634" w:author="pete jones" w:date="2022-01-04T13:45:00Z">
              <w:rPr>
                <w:lang w:val="en-US"/>
              </w:rPr>
            </w:rPrChange>
          </w:rPr>
          <w:delText xml:space="preserve"> </w:delText>
        </w:r>
        <w:r w:rsidR="00E558A9" w:rsidRPr="00FF6A71" w:rsidDel="00C21063">
          <w:rPr>
            <w:rPrChange w:id="6635" w:author="pete jones" w:date="2022-01-04T13:45:00Z">
              <w:rPr>
                <w:lang w:val="en-US"/>
              </w:rPr>
            </w:rPrChange>
          </w:rPr>
          <w:delText>o</w:delText>
        </w:r>
      </w:del>
      <w:r w:rsidR="00E558A9" w:rsidRPr="00FF6A71">
        <w:rPr>
          <w:rPrChange w:id="6636" w:author="pete jones" w:date="2022-01-04T13:45:00Z">
            <w:rPr>
              <w:lang w:val="en-US"/>
            </w:rPr>
          </w:rPrChange>
        </w:rPr>
        <w:t>bserv</w:t>
      </w:r>
      <w:r w:rsidR="004056FB" w:rsidRPr="00FF6A71">
        <w:rPr>
          <w:rPrChange w:id="6637" w:author="pete jones" w:date="2022-01-04T13:45:00Z">
            <w:rPr>
              <w:lang w:val="en-US"/>
            </w:rPr>
          </w:rPrChange>
        </w:rPr>
        <w:t>ing</w:t>
      </w:r>
      <w:r w:rsidR="00E558A9" w:rsidRPr="00FF6A71">
        <w:rPr>
          <w:rPrChange w:id="6638" w:author="pete jones" w:date="2022-01-04T13:45:00Z">
            <w:rPr>
              <w:lang w:val="en-US"/>
            </w:rPr>
          </w:rPrChange>
        </w:rPr>
        <w:t xml:space="preserve"> STEM challenge</w:t>
      </w:r>
      <w:r w:rsidR="004056FB" w:rsidRPr="00FF6A71">
        <w:rPr>
          <w:rPrChange w:id="6639" w:author="pete jones" w:date="2022-01-04T13:45:00Z">
            <w:rPr>
              <w:lang w:val="en-US"/>
            </w:rPr>
          </w:rPrChange>
        </w:rPr>
        <w:t xml:space="preserve"> activities </w:t>
      </w:r>
      <w:r w:rsidR="00E558A9" w:rsidRPr="00FF6A71">
        <w:rPr>
          <w:rPrChange w:id="6640" w:author="pete jones" w:date="2022-01-04T13:45:00Z">
            <w:rPr>
              <w:lang w:val="en-US"/>
            </w:rPr>
          </w:rPrChange>
        </w:rPr>
        <w:t xml:space="preserve">developed by the </w:t>
      </w:r>
      <w:del w:id="6641" w:author="pete jones" w:date="2022-03-30T08:56:00Z">
        <w:r w:rsidR="00E558A9" w:rsidRPr="00FF6A71" w:rsidDel="00581A32">
          <w:rPr>
            <w:rPrChange w:id="6642" w:author="pete jones" w:date="2022-01-04T13:45:00Z">
              <w:rPr>
                <w:lang w:val="en-US"/>
              </w:rPr>
            </w:rPrChange>
          </w:rPr>
          <w:delText xml:space="preserve">IMECHE </w:delText>
        </w:r>
      </w:del>
      <w:ins w:id="6643" w:author="pete jones" w:date="2022-03-30T08:56:00Z">
        <w:r w:rsidR="00581A32" w:rsidRPr="00FF6A71">
          <w:rPr>
            <w:rPrChange w:id="6644" w:author="pete jones" w:date="2022-01-04T13:45:00Z">
              <w:rPr>
                <w:lang w:val="en-US"/>
              </w:rPr>
            </w:rPrChange>
          </w:rPr>
          <w:t>IM</w:t>
        </w:r>
        <w:r w:rsidR="00581A32">
          <w:t>ech</w:t>
        </w:r>
        <w:r w:rsidR="00581A32" w:rsidRPr="00FF6A71">
          <w:rPr>
            <w:rPrChange w:id="6645" w:author="pete jones" w:date="2022-01-04T13:45:00Z">
              <w:rPr>
                <w:lang w:val="en-US"/>
              </w:rPr>
            </w:rPrChange>
          </w:rPr>
          <w:t xml:space="preserve">E </w:t>
        </w:r>
      </w:ins>
      <w:r w:rsidR="00E558A9" w:rsidRPr="00FF6A71">
        <w:rPr>
          <w:rPrChange w:id="6646" w:author="pete jones" w:date="2022-01-04T13:45:00Z">
            <w:rPr>
              <w:lang w:val="en-US"/>
            </w:rPr>
          </w:rPrChange>
        </w:rPr>
        <w:t xml:space="preserve">in three settings where 9 to 11-year-old pupils participated in </w:t>
      </w:r>
      <w:del w:id="6647" w:author="pete jones" w:date="2022-03-30T08:56:00Z">
        <w:r w:rsidR="00E558A9" w:rsidRPr="00FF6A71" w:rsidDel="00581A32">
          <w:rPr>
            <w:rPrChange w:id="6648" w:author="pete jones" w:date="2022-01-04T13:45:00Z">
              <w:rPr>
                <w:lang w:val="en-US"/>
              </w:rPr>
            </w:rPrChange>
          </w:rPr>
          <w:delText xml:space="preserve">the </w:delText>
        </w:r>
      </w:del>
      <w:r w:rsidR="004056FB" w:rsidRPr="00FF6A71">
        <w:rPr>
          <w:rPrChange w:id="6649" w:author="pete jones" w:date="2022-01-04T13:45:00Z">
            <w:rPr>
              <w:lang w:val="en-US"/>
            </w:rPr>
          </w:rPrChange>
        </w:rPr>
        <w:t>team-based</w:t>
      </w:r>
      <w:r w:rsidR="00E558A9" w:rsidRPr="00FF6A71">
        <w:rPr>
          <w:rPrChange w:id="6650" w:author="pete jones" w:date="2022-01-04T13:45:00Z">
            <w:rPr>
              <w:lang w:val="en-US"/>
            </w:rPr>
          </w:rPrChange>
        </w:rPr>
        <w:t xml:space="preserve"> </w:t>
      </w:r>
      <w:del w:id="6651" w:author="pete jones" w:date="2022-03-30T08:57:00Z">
        <w:r w:rsidR="00E558A9" w:rsidRPr="00FF6A71" w:rsidDel="00581A32">
          <w:rPr>
            <w:rPrChange w:id="6652" w:author="pete jones" w:date="2022-01-04T13:45:00Z">
              <w:rPr>
                <w:lang w:val="en-US"/>
              </w:rPr>
            </w:rPrChange>
          </w:rPr>
          <w:delText xml:space="preserve">problem </w:delText>
        </w:r>
      </w:del>
      <w:ins w:id="6653" w:author="pete jones" w:date="2022-03-30T08:57:00Z">
        <w:r w:rsidR="00581A32" w:rsidRPr="00FF6A71">
          <w:rPr>
            <w:rPrChange w:id="6654" w:author="pete jones" w:date="2022-01-04T13:45:00Z">
              <w:rPr>
                <w:lang w:val="en-US"/>
              </w:rPr>
            </w:rPrChange>
          </w:rPr>
          <w:t>problem</w:t>
        </w:r>
        <w:r w:rsidR="00581A32">
          <w:t>-</w:t>
        </w:r>
      </w:ins>
      <w:r w:rsidR="00E558A9" w:rsidRPr="00FF6A71">
        <w:rPr>
          <w:rPrChange w:id="6655" w:author="pete jones" w:date="2022-01-04T13:45:00Z">
            <w:rPr>
              <w:lang w:val="en-US"/>
            </w:rPr>
          </w:rPrChange>
        </w:rPr>
        <w:t xml:space="preserve">solving. </w:t>
      </w:r>
      <w:ins w:id="6656" w:author="pete jones" w:date="2022-03-31T11:12:00Z">
        <w:r>
          <w:t>T</w:t>
        </w:r>
      </w:ins>
      <w:del w:id="6657" w:author="pete jones" w:date="2022-03-31T11:12:00Z">
        <w:r w:rsidR="00E558A9" w:rsidRPr="00FF6A71" w:rsidDel="00C21063">
          <w:rPr>
            <w:rPrChange w:id="6658" w:author="pete jones" w:date="2022-01-04T13:45:00Z">
              <w:rPr>
                <w:lang w:val="en-US"/>
              </w:rPr>
            </w:rPrChange>
          </w:rPr>
          <w:delText>Th</w:delText>
        </w:r>
      </w:del>
      <w:ins w:id="6659" w:author="pete jones" w:date="2022-03-31T11:12:00Z">
        <w:r>
          <w:t>h</w:t>
        </w:r>
      </w:ins>
      <w:r w:rsidR="00E558A9" w:rsidRPr="00FF6A71">
        <w:rPr>
          <w:rPrChange w:id="6660" w:author="pete jones" w:date="2022-01-04T13:45:00Z">
            <w:rPr>
              <w:lang w:val="en-US"/>
            </w:rPr>
          </w:rPrChange>
        </w:rPr>
        <w:t>e</w:t>
      </w:r>
      <w:ins w:id="6661" w:author="pete jones" w:date="2022-03-31T11:12:00Z">
        <w:r>
          <w:t>se</w:t>
        </w:r>
      </w:ins>
      <w:r w:rsidR="00E558A9" w:rsidRPr="00FF6A71">
        <w:rPr>
          <w:rPrChange w:id="6662" w:author="pete jones" w:date="2022-01-04T13:45:00Z">
            <w:rPr>
              <w:lang w:val="en-US"/>
            </w:rPr>
          </w:rPrChange>
        </w:rPr>
        <w:t xml:space="preserve"> activities </w:t>
      </w:r>
      <w:del w:id="6663" w:author="pete jones" w:date="2022-03-31T11:13:00Z">
        <w:r w:rsidR="00E558A9" w:rsidRPr="00FF6A71" w:rsidDel="00C21063">
          <w:rPr>
            <w:rPrChange w:id="6664" w:author="pete jones" w:date="2022-01-04T13:45:00Z">
              <w:rPr>
                <w:lang w:val="en-US"/>
              </w:rPr>
            </w:rPrChange>
          </w:rPr>
          <w:delText>were followed by</w:delText>
        </w:r>
      </w:del>
      <w:ins w:id="6665" w:author="pete jones" w:date="2022-03-31T11:13:00Z">
        <w:r>
          <w:t>generated</w:t>
        </w:r>
      </w:ins>
      <w:r w:rsidR="00E558A9" w:rsidRPr="00FF6A71">
        <w:rPr>
          <w:rPrChange w:id="6666" w:author="pete jones" w:date="2022-01-04T13:45:00Z">
            <w:rPr>
              <w:lang w:val="en-US"/>
            </w:rPr>
          </w:rPrChange>
        </w:rPr>
        <w:t xml:space="preserve"> a qualitative survey of STEM practitioners designed to qualify the observations of action</w:t>
      </w:r>
      <w:del w:id="6667" w:author="pete jones" w:date="2022-03-30T08:57:00Z">
        <w:r w:rsidR="00E558A9" w:rsidRPr="00FF6A71" w:rsidDel="00581A32">
          <w:rPr>
            <w:rPrChange w:id="6668" w:author="pete jones" w:date="2022-01-04T13:45:00Z">
              <w:rPr>
                <w:lang w:val="en-US"/>
              </w:rPr>
            </w:rPrChange>
          </w:rPr>
          <w:delText>-</w:delText>
        </w:r>
      </w:del>
      <w:ins w:id="6669" w:author="pete jones" w:date="2022-03-30T08:57:00Z">
        <w:r w:rsidR="00581A32">
          <w:t xml:space="preserve"> </w:t>
        </w:r>
      </w:ins>
      <w:r w:rsidR="00E558A9" w:rsidRPr="00FF6A71">
        <w:rPr>
          <w:rPrChange w:id="6670" w:author="pete jones" w:date="2022-01-04T13:45:00Z">
            <w:rPr>
              <w:lang w:val="en-US"/>
            </w:rPr>
          </w:rPrChange>
        </w:rPr>
        <w:t xml:space="preserve">research relating to the pre-HE student experience and the impact of STEM in primary and secondary school </w:t>
      </w:r>
      <w:r w:rsidR="004056FB" w:rsidRPr="00FF6A71">
        <w:rPr>
          <w:rPrChange w:id="6671" w:author="pete jones" w:date="2022-01-04T13:45:00Z">
            <w:rPr>
              <w:lang w:val="en-US"/>
            </w:rPr>
          </w:rPrChange>
        </w:rPr>
        <w:t>settings.</w:t>
      </w:r>
      <w:r w:rsidR="00117650" w:rsidRPr="00FF6A71">
        <w:rPr>
          <w:rPrChange w:id="6672" w:author="pete jones" w:date="2022-01-04T13:45:00Z">
            <w:rPr>
              <w:lang w:val="en-US"/>
            </w:rPr>
          </w:rPrChange>
        </w:rPr>
        <w:t xml:space="preserve"> </w:t>
      </w:r>
      <w:del w:id="6673" w:author="pete jones" w:date="2022-03-31T11:13:00Z">
        <w:r w:rsidR="00117650" w:rsidRPr="00FF6A71" w:rsidDel="00C21063">
          <w:rPr>
            <w:rPrChange w:id="6674" w:author="pete jones" w:date="2022-01-04T13:45:00Z">
              <w:rPr>
                <w:lang w:val="en-US"/>
              </w:rPr>
            </w:rPrChange>
          </w:rPr>
          <w:delText>The intention for a</w:delText>
        </w:r>
      </w:del>
      <w:ins w:id="6675" w:author="pete jones" w:date="2022-03-31T11:13:00Z">
        <w:r>
          <w:t>A</w:t>
        </w:r>
      </w:ins>
      <w:r w:rsidR="00117650" w:rsidRPr="00FF6A71">
        <w:rPr>
          <w:rPrChange w:id="6676" w:author="pete jones" w:date="2022-01-04T13:45:00Z">
            <w:rPr>
              <w:lang w:val="en-US"/>
            </w:rPr>
          </w:rPrChange>
        </w:rPr>
        <w:t xml:space="preserve">dopting this approach may seem </w:t>
      </w:r>
      <w:del w:id="6677" w:author="pete jones" w:date="2022-03-31T11:13:00Z">
        <w:r w:rsidR="00117650" w:rsidRPr="00FF6A71" w:rsidDel="00C21063">
          <w:rPr>
            <w:rPrChange w:id="6678" w:author="pete jones" w:date="2022-01-04T13:45:00Z">
              <w:rPr>
                <w:lang w:val="en-US"/>
              </w:rPr>
            </w:rPrChange>
          </w:rPr>
          <w:delText xml:space="preserve">incongruous </w:delText>
        </w:r>
      </w:del>
      <w:ins w:id="6679" w:author="pete jones" w:date="2022-03-31T11:13:00Z">
        <w:r w:rsidRPr="00FF6A71">
          <w:rPr>
            <w:rPrChange w:id="6680" w:author="pete jones" w:date="2022-01-04T13:45:00Z">
              <w:rPr>
                <w:lang w:val="en-US"/>
              </w:rPr>
            </w:rPrChange>
          </w:rPr>
          <w:t>incon</w:t>
        </w:r>
        <w:r>
          <w:t>sistent</w:t>
        </w:r>
        <w:r w:rsidRPr="00FF6A71">
          <w:rPr>
            <w:rPrChange w:id="6681" w:author="pete jones" w:date="2022-01-04T13:45:00Z">
              <w:rPr>
                <w:lang w:val="en-US"/>
              </w:rPr>
            </w:rPrChange>
          </w:rPr>
          <w:t xml:space="preserve"> </w:t>
        </w:r>
      </w:ins>
      <w:r w:rsidR="00117650" w:rsidRPr="00FF6A71">
        <w:rPr>
          <w:rPrChange w:id="6682" w:author="pete jones" w:date="2022-01-04T13:45:00Z">
            <w:rPr>
              <w:lang w:val="en-US"/>
            </w:rPr>
          </w:rPrChange>
        </w:rPr>
        <w:t xml:space="preserve">with the </w:t>
      </w:r>
      <w:del w:id="6683" w:author="pete jones" w:date="2022-03-31T11:13:00Z">
        <w:r w:rsidR="00117650" w:rsidRPr="00FF6A71" w:rsidDel="00C21063">
          <w:rPr>
            <w:rPrChange w:id="6684" w:author="pete jones" w:date="2022-01-04T13:45:00Z">
              <w:rPr>
                <w:lang w:val="en-US"/>
              </w:rPr>
            </w:rPrChange>
          </w:rPr>
          <w:delText>research</w:delText>
        </w:r>
      </w:del>
      <w:ins w:id="6685" w:author="pete jones" w:date="2022-03-31T11:13:00Z">
        <w:r>
          <w:t>study</w:t>
        </w:r>
      </w:ins>
      <w:r w:rsidR="00117650" w:rsidRPr="00FF6A71">
        <w:rPr>
          <w:rPrChange w:id="6686" w:author="pete jones" w:date="2022-01-04T13:45:00Z">
            <w:rPr>
              <w:lang w:val="en-US"/>
            </w:rPr>
          </w:rPrChange>
        </w:rPr>
        <w:t xml:space="preserve">, that is, not in line with the focus of considering the HE experiences. The </w:t>
      </w:r>
      <w:del w:id="6687" w:author="pete jones" w:date="2022-03-30T08:57:00Z">
        <w:r w:rsidR="00117650" w:rsidRPr="00FF6A71" w:rsidDel="00581A32">
          <w:rPr>
            <w:rPrChange w:id="6688" w:author="pete jones" w:date="2022-01-04T13:45:00Z">
              <w:rPr>
                <w:lang w:val="en-US"/>
              </w:rPr>
            </w:rPrChange>
          </w:rPr>
          <w:delText>aim of the STEM investigations was</w:delText>
        </w:r>
      </w:del>
      <w:ins w:id="6689" w:author="pete jones" w:date="2022-03-30T08:57:00Z">
        <w:r w:rsidR="00581A32">
          <w:t>STEM investigations aimed</w:t>
        </w:r>
      </w:ins>
      <w:r w:rsidR="00117650" w:rsidRPr="00FF6A71">
        <w:rPr>
          <w:rPrChange w:id="6690" w:author="pete jones" w:date="2022-01-04T13:45:00Z">
            <w:rPr>
              <w:lang w:val="en-US"/>
            </w:rPr>
          </w:rPrChange>
        </w:rPr>
        <w:t xml:space="preserve"> to ground the researcher in the efforts of the </w:t>
      </w:r>
      <w:del w:id="6691" w:author="pete jones" w:date="2022-03-30T08:57:00Z">
        <w:r w:rsidR="00117650" w:rsidRPr="00FF6A71" w:rsidDel="00581A32">
          <w:rPr>
            <w:rPrChange w:id="6692" w:author="pete jones" w:date="2022-01-04T13:45:00Z">
              <w:rPr>
                <w:lang w:val="en-US"/>
              </w:rPr>
            </w:rPrChange>
          </w:rPr>
          <w:delText xml:space="preserve">IMECHE </w:delText>
        </w:r>
      </w:del>
      <w:ins w:id="6693" w:author="pete jones" w:date="2022-03-30T08:57:00Z">
        <w:r w:rsidR="00581A32" w:rsidRPr="00FF6A71">
          <w:rPr>
            <w:rPrChange w:id="6694" w:author="pete jones" w:date="2022-01-04T13:45:00Z">
              <w:rPr>
                <w:lang w:val="en-US"/>
              </w:rPr>
            </w:rPrChange>
          </w:rPr>
          <w:t>IM</w:t>
        </w:r>
        <w:r w:rsidR="00581A32">
          <w:t>ech</w:t>
        </w:r>
        <w:r w:rsidR="00581A32" w:rsidRPr="00FF6A71">
          <w:rPr>
            <w:rPrChange w:id="6695" w:author="pete jones" w:date="2022-01-04T13:45:00Z">
              <w:rPr>
                <w:lang w:val="en-US"/>
              </w:rPr>
            </w:rPrChange>
          </w:rPr>
          <w:t xml:space="preserve">E </w:t>
        </w:r>
      </w:ins>
      <w:r w:rsidR="00117650" w:rsidRPr="00FF6A71">
        <w:rPr>
          <w:rPrChange w:id="6696" w:author="pete jones" w:date="2022-01-04T13:45:00Z">
            <w:rPr>
              <w:lang w:val="en-US"/>
            </w:rPr>
          </w:rPrChange>
        </w:rPr>
        <w:t xml:space="preserve">to emphasize the importance of STEM in addressing skills gaps and in encouraging young people to appreciate engineering disciplines and </w:t>
      </w:r>
      <w:del w:id="6697" w:author="pete jones" w:date="2022-03-30T08:57:00Z">
        <w:r w:rsidR="00117650" w:rsidRPr="00FF6A71" w:rsidDel="00581A32">
          <w:rPr>
            <w:rPrChange w:id="6698" w:author="pete jones" w:date="2022-01-04T13:45:00Z">
              <w:rPr>
                <w:lang w:val="en-US"/>
              </w:rPr>
            </w:rPrChange>
          </w:rPr>
          <w:delText xml:space="preserve">problem </w:delText>
        </w:r>
      </w:del>
      <w:ins w:id="6699" w:author="pete jones" w:date="2022-03-30T08:57:00Z">
        <w:r w:rsidR="00581A32" w:rsidRPr="00FF6A71">
          <w:rPr>
            <w:rPrChange w:id="6700" w:author="pete jones" w:date="2022-01-04T13:45:00Z">
              <w:rPr>
                <w:lang w:val="en-US"/>
              </w:rPr>
            </w:rPrChange>
          </w:rPr>
          <w:t>problem</w:t>
        </w:r>
        <w:r w:rsidR="00581A32">
          <w:t>-</w:t>
        </w:r>
      </w:ins>
      <w:r w:rsidR="00117650" w:rsidRPr="00FF6A71">
        <w:rPr>
          <w:rPrChange w:id="6701" w:author="pete jones" w:date="2022-01-04T13:45:00Z">
            <w:rPr>
              <w:lang w:val="en-US"/>
            </w:rPr>
          </w:rPrChange>
        </w:rPr>
        <w:t xml:space="preserve">solving. Volunteering as a STEM ambassador </w:t>
      </w:r>
      <w:del w:id="6702" w:author="pete jones" w:date="2022-03-31T11:13:00Z">
        <w:r w:rsidR="00117650" w:rsidRPr="00FF6A71" w:rsidDel="00C21063">
          <w:rPr>
            <w:rPrChange w:id="6703" w:author="pete jones" w:date="2022-01-04T13:45:00Z">
              <w:rPr>
                <w:lang w:val="en-US"/>
              </w:rPr>
            </w:rPrChange>
          </w:rPr>
          <w:delText>gave the researcher access</w:delText>
        </w:r>
      </w:del>
      <w:ins w:id="6704" w:author="pete jones" w:date="2022-03-31T11:13:00Z">
        <w:r>
          <w:t>allowed the researcher</w:t>
        </w:r>
      </w:ins>
      <w:r w:rsidR="00117650" w:rsidRPr="00FF6A71">
        <w:rPr>
          <w:rPrChange w:id="6705" w:author="pete jones" w:date="2022-01-04T13:45:00Z">
            <w:rPr>
              <w:lang w:val="en-US"/>
            </w:rPr>
          </w:rPrChange>
        </w:rPr>
        <w:t xml:space="preserve"> to study </w:t>
      </w:r>
      <w:del w:id="6706" w:author="pete jones" w:date="2022-03-30T08:57:00Z">
        <w:r w:rsidR="00117650" w:rsidRPr="00FF6A71" w:rsidDel="00581A32">
          <w:rPr>
            <w:rPrChange w:id="6707" w:author="pete jones" w:date="2022-01-04T13:45:00Z">
              <w:rPr>
                <w:lang w:val="en-US"/>
              </w:rPr>
            </w:rPrChange>
          </w:rPr>
          <w:delText xml:space="preserve">at </w:delText>
        </w:r>
      </w:del>
      <w:del w:id="6708" w:author="pete jones" w:date="2022-04-01T15:06:00Z">
        <w:r w:rsidR="00117650" w:rsidRPr="00FF6A71" w:rsidDel="00726256">
          <w:rPr>
            <w:rPrChange w:id="6709" w:author="pete jones" w:date="2022-01-04T13:45:00Z">
              <w:rPr>
                <w:lang w:val="en-US"/>
              </w:rPr>
            </w:rPrChange>
          </w:rPr>
          <w:delText>first</w:delText>
        </w:r>
      </w:del>
      <w:del w:id="6710" w:author="pete jones" w:date="2022-03-30T08:57:00Z">
        <w:r w:rsidR="00117650" w:rsidRPr="00FF6A71" w:rsidDel="00581A32">
          <w:rPr>
            <w:rPrChange w:id="6711" w:author="pete jones" w:date="2022-01-04T13:45:00Z">
              <w:rPr>
                <w:lang w:val="en-US"/>
              </w:rPr>
            </w:rPrChange>
          </w:rPr>
          <w:delText xml:space="preserve"> </w:delText>
        </w:r>
      </w:del>
      <w:del w:id="6712" w:author="pete jones" w:date="2022-04-01T15:06:00Z">
        <w:r w:rsidR="00117650" w:rsidRPr="00FF6A71" w:rsidDel="00726256">
          <w:rPr>
            <w:rPrChange w:id="6713" w:author="pete jones" w:date="2022-01-04T13:45:00Z">
              <w:rPr>
                <w:lang w:val="en-US"/>
              </w:rPr>
            </w:rPrChange>
          </w:rPr>
          <w:delText xml:space="preserve">hand </w:delText>
        </w:r>
      </w:del>
      <w:r w:rsidR="00117650" w:rsidRPr="00FF6A71">
        <w:rPr>
          <w:rPrChange w:id="6714" w:author="pete jones" w:date="2022-01-04T13:45:00Z">
            <w:rPr>
              <w:lang w:val="en-US"/>
            </w:rPr>
          </w:rPrChange>
        </w:rPr>
        <w:t xml:space="preserve">the design of STEM </w:t>
      </w:r>
      <w:del w:id="6715" w:author="pete jones" w:date="2022-03-30T08:57:00Z">
        <w:r w:rsidR="00117650" w:rsidRPr="00FF6A71" w:rsidDel="00581A32">
          <w:rPr>
            <w:rPrChange w:id="6716" w:author="pete jones" w:date="2022-01-04T13:45:00Z">
              <w:rPr>
                <w:lang w:val="en-US"/>
              </w:rPr>
            </w:rPrChange>
          </w:rPr>
          <w:delText xml:space="preserve">activity </w:delText>
        </w:r>
      </w:del>
      <w:ins w:id="6717" w:author="pete jones" w:date="2022-03-30T08:57:00Z">
        <w:r w:rsidR="00581A32" w:rsidRPr="00FF6A71">
          <w:rPr>
            <w:rPrChange w:id="6718" w:author="pete jones" w:date="2022-01-04T13:45:00Z">
              <w:rPr>
                <w:lang w:val="en-US"/>
              </w:rPr>
            </w:rPrChange>
          </w:rPr>
          <w:t>activit</w:t>
        </w:r>
        <w:r w:rsidR="00581A32">
          <w:t>ies</w:t>
        </w:r>
        <w:r w:rsidR="00581A32" w:rsidRPr="00FF6A71">
          <w:rPr>
            <w:rPrChange w:id="6719" w:author="pete jones" w:date="2022-01-04T13:45:00Z">
              <w:rPr>
                <w:lang w:val="en-US"/>
              </w:rPr>
            </w:rPrChange>
          </w:rPr>
          <w:t xml:space="preserve"> </w:t>
        </w:r>
      </w:ins>
      <w:r w:rsidR="00117650" w:rsidRPr="00FF6A71">
        <w:rPr>
          <w:rPrChange w:id="6720" w:author="pete jones" w:date="2022-01-04T13:45:00Z">
            <w:rPr>
              <w:lang w:val="en-US"/>
            </w:rPr>
          </w:rPrChange>
        </w:rPr>
        <w:t>and their deployment in school settings.</w:t>
      </w:r>
      <w:r w:rsidR="005B7BE5" w:rsidRPr="00FF6A71">
        <w:rPr>
          <w:rPrChange w:id="6721" w:author="pete jones" w:date="2022-01-04T13:45:00Z">
            <w:rPr>
              <w:lang w:val="en-US"/>
            </w:rPr>
          </w:rPrChange>
        </w:rPr>
        <w:t xml:space="preserve"> These activities provided an opportunity to evaluate </w:t>
      </w:r>
      <w:del w:id="6722" w:author="pete jones" w:date="2022-03-31T11:14:00Z">
        <w:r w:rsidR="005B7BE5" w:rsidRPr="00FF6A71" w:rsidDel="00C21063">
          <w:rPr>
            <w:rPrChange w:id="6723" w:author="pete jones" w:date="2022-01-04T13:45:00Z">
              <w:rPr>
                <w:lang w:val="en-US"/>
              </w:rPr>
            </w:rPrChange>
          </w:rPr>
          <w:delText xml:space="preserve">how </w:delText>
        </w:r>
      </w:del>
      <w:ins w:id="6724" w:author="pete jones" w:date="2022-03-31T11:14:00Z">
        <w:r>
          <w:t>the integration of</w:t>
        </w:r>
        <w:r w:rsidRPr="00FF6A71">
          <w:rPr>
            <w:rPrChange w:id="6725" w:author="pete jones" w:date="2022-01-04T13:45:00Z">
              <w:rPr>
                <w:lang w:val="en-US"/>
              </w:rPr>
            </w:rPrChange>
          </w:rPr>
          <w:t xml:space="preserve"> </w:t>
        </w:r>
      </w:ins>
      <w:r w:rsidR="005B7BE5" w:rsidRPr="00FF6A71">
        <w:rPr>
          <w:rPrChange w:id="6726" w:author="pete jones" w:date="2022-01-04T13:45:00Z">
            <w:rPr>
              <w:lang w:val="en-US"/>
            </w:rPr>
          </w:rPrChange>
        </w:rPr>
        <w:t xml:space="preserve">STEM activities </w:t>
      </w:r>
      <w:del w:id="6727" w:author="pete jones" w:date="2022-03-31T11:14:00Z">
        <w:r w:rsidR="005B7BE5" w:rsidRPr="00FF6A71" w:rsidDel="00C21063">
          <w:rPr>
            <w:rPrChange w:id="6728" w:author="pete jones" w:date="2022-01-04T13:45:00Z">
              <w:rPr>
                <w:lang w:val="en-US"/>
              </w:rPr>
            </w:rPrChange>
          </w:rPr>
          <w:delText xml:space="preserve">were </w:delText>
        </w:r>
      </w:del>
      <w:del w:id="6729" w:author="pete jones" w:date="2022-03-31T11:13:00Z">
        <w:r w:rsidR="005B7BE5" w:rsidRPr="00FF6A71" w:rsidDel="00C21063">
          <w:rPr>
            <w:rPrChange w:id="6730" w:author="pete jones" w:date="2022-01-04T13:45:00Z">
              <w:rPr>
                <w:lang w:val="en-US"/>
              </w:rPr>
            </w:rPrChange>
          </w:rPr>
          <w:delText xml:space="preserve">being </w:delText>
        </w:r>
      </w:del>
      <w:del w:id="6731" w:author="pete jones" w:date="2022-03-31T11:14:00Z">
        <w:r w:rsidR="005B7BE5" w:rsidRPr="00FF6A71" w:rsidDel="00C21063">
          <w:rPr>
            <w:rPrChange w:id="6732" w:author="pete jones" w:date="2022-01-04T13:45:00Z">
              <w:rPr>
                <w:lang w:val="en-US"/>
              </w:rPr>
            </w:rPrChange>
          </w:rPr>
          <w:delText xml:space="preserve">integrated </w:delText>
        </w:r>
      </w:del>
      <w:r w:rsidR="005B7BE5" w:rsidRPr="00FF6A71">
        <w:rPr>
          <w:rPrChange w:id="6733" w:author="pete jones" w:date="2022-01-04T13:45:00Z">
            <w:rPr>
              <w:lang w:val="en-US"/>
            </w:rPr>
          </w:rPrChange>
        </w:rPr>
        <w:t xml:space="preserve">into school curricula, how teachers approached the various tasks, and how pupils </w:t>
      </w:r>
      <w:ins w:id="6734" w:author="pete jones" w:date="2022-03-30T08:57:00Z">
        <w:r w:rsidR="00581A32">
          <w:t xml:space="preserve">were </w:t>
        </w:r>
      </w:ins>
      <w:r w:rsidR="005B7BE5" w:rsidRPr="00FF6A71">
        <w:rPr>
          <w:rPrChange w:id="6735" w:author="pete jones" w:date="2022-01-04T13:45:00Z">
            <w:rPr>
              <w:lang w:val="en-US"/>
            </w:rPr>
          </w:rPrChange>
        </w:rPr>
        <w:t xml:space="preserve">engaged and motivated by </w:t>
      </w:r>
      <w:del w:id="6736" w:author="pete jones" w:date="2022-03-30T08:57:00Z">
        <w:r w:rsidR="005B7BE5" w:rsidRPr="00FF6A71" w:rsidDel="00581A32">
          <w:rPr>
            <w:rPrChange w:id="6737" w:author="pete jones" w:date="2022-01-04T13:45:00Z">
              <w:rPr>
                <w:lang w:val="en-US"/>
              </w:rPr>
            </w:rPrChange>
          </w:rPr>
          <w:delText xml:space="preserve">the problem </w:delText>
        </w:r>
      </w:del>
      <w:ins w:id="6738" w:author="pete jones" w:date="2022-03-30T08:57:00Z">
        <w:r w:rsidR="00581A32" w:rsidRPr="00FF6A71">
          <w:rPr>
            <w:rPrChange w:id="6739" w:author="pete jones" w:date="2022-01-04T13:45:00Z">
              <w:rPr>
                <w:lang w:val="en-US"/>
              </w:rPr>
            </w:rPrChange>
          </w:rPr>
          <w:t>problem</w:t>
        </w:r>
        <w:r w:rsidR="00581A32">
          <w:t>-</w:t>
        </w:r>
      </w:ins>
      <w:r w:rsidR="005B7BE5" w:rsidRPr="00FF6A71">
        <w:rPr>
          <w:rPrChange w:id="6740" w:author="pete jones" w:date="2022-01-04T13:45:00Z">
            <w:rPr>
              <w:lang w:val="en-US"/>
            </w:rPr>
          </w:rPrChange>
        </w:rPr>
        <w:t xml:space="preserve">solving. The </w:t>
      </w:r>
      <w:del w:id="6741" w:author="pete jones" w:date="2022-03-30T08:58:00Z">
        <w:r w:rsidR="000F00CD" w:rsidRPr="00FF6A71" w:rsidDel="00581A32">
          <w:rPr>
            <w:rPrChange w:id="6742" w:author="pete jones" w:date="2022-01-04T13:45:00Z">
              <w:rPr>
                <w:lang w:val="en-US"/>
              </w:rPr>
            </w:rPrChange>
          </w:rPr>
          <w:delText xml:space="preserve">subjective </w:delText>
        </w:r>
      </w:del>
      <w:r w:rsidR="005B7BE5" w:rsidRPr="00FF6A71">
        <w:rPr>
          <w:rPrChange w:id="6743" w:author="pete jones" w:date="2022-01-04T13:45:00Z">
            <w:rPr>
              <w:lang w:val="en-US"/>
            </w:rPr>
          </w:rPrChange>
        </w:rPr>
        <w:t xml:space="preserve">objective was to discover what impact STEM activities </w:t>
      </w:r>
      <w:r w:rsidR="00144A11" w:rsidRPr="00FF6A71">
        <w:rPr>
          <w:rPrChange w:id="6744" w:author="pete jones" w:date="2022-01-04T13:45:00Z">
            <w:rPr>
              <w:lang w:val="en-US"/>
            </w:rPr>
          </w:rPrChange>
        </w:rPr>
        <w:t>could suggest for developing the undergraduate experience</w:t>
      </w:r>
      <w:del w:id="6745" w:author="pete jones" w:date="2022-03-31T11:13:00Z">
        <w:r w:rsidR="00144A11" w:rsidRPr="00FF6A71" w:rsidDel="00C21063">
          <w:rPr>
            <w:rPrChange w:id="6746" w:author="pete jones" w:date="2022-01-04T13:45:00Z">
              <w:rPr>
                <w:lang w:val="en-US"/>
              </w:rPr>
            </w:rPrChange>
          </w:rPr>
          <w:delText>,</w:delText>
        </w:r>
      </w:del>
      <w:r w:rsidR="00144A11" w:rsidRPr="00FF6A71">
        <w:rPr>
          <w:rPrChange w:id="6747" w:author="pete jones" w:date="2022-01-04T13:45:00Z">
            <w:rPr>
              <w:lang w:val="en-US"/>
            </w:rPr>
          </w:rPrChange>
        </w:rPr>
        <w:t xml:space="preserve"> and how such activities </w:t>
      </w:r>
      <w:del w:id="6748" w:author="pete jones" w:date="2022-03-31T11:14:00Z">
        <w:r w:rsidR="00144A11" w:rsidRPr="00FF6A71" w:rsidDel="00C21063">
          <w:rPr>
            <w:rPrChange w:id="6749" w:author="pete jones" w:date="2022-01-04T13:45:00Z">
              <w:rPr>
                <w:lang w:val="en-US"/>
              </w:rPr>
            </w:rPrChange>
          </w:rPr>
          <w:delText xml:space="preserve">suggested </w:delText>
        </w:r>
      </w:del>
      <w:ins w:id="6750" w:author="pete jones" w:date="2022-03-31T11:14:00Z">
        <w:r>
          <w:t>offer</w:t>
        </w:r>
        <w:r w:rsidRPr="00FF6A71">
          <w:rPr>
            <w:rPrChange w:id="6751" w:author="pete jones" w:date="2022-01-04T13:45:00Z">
              <w:rPr>
                <w:lang w:val="en-US"/>
              </w:rPr>
            </w:rPrChange>
          </w:rPr>
          <w:t xml:space="preserve">ed </w:t>
        </w:r>
      </w:ins>
      <w:r w:rsidR="00144A11" w:rsidRPr="00FF6A71">
        <w:rPr>
          <w:rPrChange w:id="6752" w:author="pete jones" w:date="2022-01-04T13:45:00Z">
            <w:rPr>
              <w:lang w:val="en-US"/>
            </w:rPr>
          </w:rPrChange>
        </w:rPr>
        <w:t>the expectations of future students, who by 2025, would have experienced a further 8-10 years of a STEM integrated curriculum.</w:t>
      </w:r>
    </w:p>
    <w:p w14:paraId="47FD5192" w14:textId="77777777" w:rsidR="00A33F88" w:rsidRPr="00FF6A71" w:rsidRDefault="000F00CD" w:rsidP="00E558A9">
      <w:pPr>
        <w:jc w:val="left"/>
        <w:rPr>
          <w:b/>
          <w:bCs/>
          <w:u w:val="single"/>
          <w:rPrChange w:id="6753" w:author="pete jones" w:date="2022-01-04T13:45:00Z">
            <w:rPr>
              <w:b/>
              <w:bCs/>
              <w:u w:val="single"/>
              <w:lang w:val="en-US"/>
            </w:rPr>
          </w:rPrChange>
        </w:rPr>
      </w:pPr>
      <w:r w:rsidRPr="00FF6A71">
        <w:rPr>
          <w:b/>
          <w:bCs/>
          <w:u w:val="single"/>
          <w:rPrChange w:id="6754" w:author="pete jones" w:date="2022-01-04T13:45:00Z">
            <w:rPr>
              <w:b/>
              <w:bCs/>
              <w:u w:val="single"/>
              <w:lang w:val="en-US"/>
            </w:rPr>
          </w:rPrChange>
        </w:rPr>
        <w:t>HE Curriculum analysis</w:t>
      </w:r>
    </w:p>
    <w:p w14:paraId="5E9029D5" w14:textId="1DB10158" w:rsidR="00A33F88" w:rsidRPr="00FF6A71" w:rsidRDefault="00E558A9" w:rsidP="00E558A9">
      <w:pPr>
        <w:jc w:val="left"/>
        <w:rPr>
          <w:rPrChange w:id="6755" w:author="pete jones" w:date="2022-01-04T13:45:00Z">
            <w:rPr>
              <w:lang w:val="en-US"/>
            </w:rPr>
          </w:rPrChange>
        </w:rPr>
      </w:pPr>
      <w:r w:rsidRPr="00FF6A71">
        <w:rPr>
          <w:rPrChange w:id="6756" w:author="pete jones" w:date="2022-01-04T13:45:00Z">
            <w:rPr>
              <w:lang w:val="en-US"/>
            </w:rPr>
          </w:rPrChange>
        </w:rPr>
        <w:t xml:space="preserve">The methods used to analyse </w:t>
      </w:r>
      <w:ins w:id="6757" w:author="pete jones" w:date="2022-03-30T08:58:00Z">
        <w:r w:rsidR="00B951A9">
          <w:t xml:space="preserve">the </w:t>
        </w:r>
      </w:ins>
      <w:r w:rsidRPr="00FF6A71">
        <w:rPr>
          <w:rPrChange w:id="6758" w:author="pete jones" w:date="2022-01-04T13:45:00Z">
            <w:rPr>
              <w:lang w:val="en-US"/>
            </w:rPr>
          </w:rPrChange>
        </w:rPr>
        <w:t xml:space="preserve">existing curriculum were designed to provide a deeper understanding of </w:t>
      </w:r>
      <w:del w:id="6759" w:author="pete jones" w:date="2022-03-31T11:14:00Z">
        <w:r w:rsidRPr="00FF6A71" w:rsidDel="00C21063">
          <w:rPr>
            <w:rPrChange w:id="6760" w:author="pete jones" w:date="2022-01-04T13:45:00Z">
              <w:rPr>
                <w:lang w:val="en-US"/>
              </w:rPr>
            </w:rPrChange>
          </w:rPr>
          <w:delText>the structure, meaning, and value of an engineering degre</w:delText>
        </w:r>
      </w:del>
      <w:ins w:id="6761" w:author="pete jones" w:date="2022-03-31T11:14:00Z">
        <w:r w:rsidR="00C21063">
          <w:t>an engineering degree's structure, meaning, and valu</w:t>
        </w:r>
      </w:ins>
      <w:r w:rsidRPr="00FF6A71">
        <w:rPr>
          <w:rPrChange w:id="6762" w:author="pete jones" w:date="2022-01-04T13:45:00Z">
            <w:rPr>
              <w:lang w:val="en-US"/>
            </w:rPr>
          </w:rPrChange>
        </w:rPr>
        <w:t xml:space="preserve">e. </w:t>
      </w:r>
      <w:ins w:id="6763" w:author="pete jones" w:date="2022-03-08T07:36:00Z">
        <w:r w:rsidR="0031179F">
          <w:t>A similar</w:t>
        </w:r>
      </w:ins>
      <w:ins w:id="6764" w:author="pete jones" w:date="2022-03-08T07:42:00Z">
        <w:r w:rsidR="0031179F">
          <w:t xml:space="preserve"> </w:t>
        </w:r>
      </w:ins>
      <w:ins w:id="6765" w:author="pete jones" w:date="2022-03-08T07:36:00Z">
        <w:r w:rsidR="0031179F">
          <w:t xml:space="preserve">study </w:t>
        </w:r>
      </w:ins>
      <w:ins w:id="6766" w:author="pete jones" w:date="2022-03-31T11:14:00Z">
        <w:r w:rsidR="00C21063">
          <w:t>was</w:t>
        </w:r>
      </w:ins>
      <w:ins w:id="6767" w:author="pete jones" w:date="2022-03-08T07:36:00Z">
        <w:r w:rsidR="0031179F">
          <w:t xml:space="preserve"> undertaken </w:t>
        </w:r>
      </w:ins>
      <w:ins w:id="6768" w:author="pete jones" w:date="2022-03-08T07:40:00Z">
        <w:r w:rsidR="0031179F">
          <w:t xml:space="preserve">in the US in 2006 </w:t>
        </w:r>
      </w:ins>
      <w:ins w:id="6769" w:author="pete jones" w:date="2022-03-30T08:58:00Z">
        <w:r w:rsidR="00B951A9">
          <w:t>to dissect</w:t>
        </w:r>
      </w:ins>
      <w:ins w:id="6770" w:author="pete jones" w:date="2022-03-08T07:39:00Z">
        <w:r w:rsidR="0031179F">
          <w:t xml:space="preserve"> </w:t>
        </w:r>
      </w:ins>
      <w:ins w:id="6771" w:author="pete jones" w:date="2022-03-08T07:41:00Z">
        <w:r w:rsidR="0031179F" w:rsidRPr="0031179F">
          <w:t>a degree program</w:t>
        </w:r>
        <w:r w:rsidR="0031179F">
          <w:t>me</w:t>
        </w:r>
        <w:r w:rsidR="0031179F" w:rsidRPr="0031179F">
          <w:t xml:space="preserve"> into required topics </w:t>
        </w:r>
      </w:ins>
      <w:ins w:id="6772" w:author="pete jones" w:date="2022-03-08T07:43:00Z">
        <w:r w:rsidR="0031179F">
          <w:t xml:space="preserve">to </w:t>
        </w:r>
      </w:ins>
      <w:ins w:id="6773" w:author="pete jones" w:date="2022-03-08T07:41:00Z">
        <w:r w:rsidR="0031179F" w:rsidRPr="0031179F">
          <w:t>provide a baseline to study the curriculum</w:t>
        </w:r>
      </w:ins>
      <w:ins w:id="6774" w:author="pete jones" w:date="2022-03-08T07:43:00Z">
        <w:r w:rsidR="0031179F">
          <w:t xml:space="preserve"> </w:t>
        </w:r>
      </w:ins>
      <w:ins w:id="6775" w:author="pete jones" w:date="2022-03-08T07:44:00Z">
        <w:r w:rsidR="0031179F">
          <w:fldChar w:fldCharType="begin" w:fldLock="1"/>
        </w:r>
      </w:ins>
      <w:r w:rsidR="00DB16E5">
        <w:instrText>ADDIN CSL_CITATION {"citationItems":[{"id":"ITEM-1","itemData":{"DOI":"10.1002/j.2168-9830.2006.tb00896.x","ISSN":"10694730","abstract":"This study has dissected the current curriculum in mechanical engineering into a list of required topics. The list indicates what material is currendy considered to be the essential body of knowledge for graduating mechanical engineering students. It also provides a measure of the extent to which curricula differ from institution to institution. There is similarity in core material required among the institutions which we considered, but each one adds distinct requirements which give it an individual flavor or emphasis. The list reveals some of the differences among degree programs. While institutions have adjusted curricula to conform to the ABET engineering criteria, how they fulfill the \"technical skill\" outcomes is clearer than how they fulfill the \"professional skill\" outcomes. This survey shows that dissecting a degree program into required topics is useful for curriculum reform, as it provides a baseline to study the curriculum at a level more finely grained than a course.","author":[{"dropping-particle":"","family":"Jarosz","given":"Jeffrey P.","non-dropping-particle":"","parse-names":false,"suffix":""},{"dropping-particle":"","family":"Busch-Vishniac","given":"Ilene J.","non-dropping-particle":"","parse-names":false,"suffix":""}],"container-title":"Journal of Engineering Education","id":"ITEM-1","issue":"3","issued":{"date-parts":[["2006"]]},"page":"241-248","title":"A topical analysis of mechanical engineering curricula","type":"article-journal","volume":"95"},"locator":"241","uris":["http://www.mendeley.com/documents/?uuid=08add6be-1a7d-495f-bd92-d2237a457a99"]}],"mendeley":{"formattedCitation":"(Jarosz and Busch-Vishniac, 2006, p. 241)","plainTextFormattedCitation":"(Jarosz and Busch-Vishniac, 2006, p. 241)","previouslyFormattedCitation":"(Jarosz and Busch-Vishniac, 2006, p. 241)"},"properties":{"noteIndex":0},"schema":"https://github.com/citation-style-language/schema/raw/master/csl-citation.json"}</w:instrText>
      </w:r>
      <w:r w:rsidR="0031179F">
        <w:fldChar w:fldCharType="separate"/>
      </w:r>
      <w:r w:rsidR="0031179F" w:rsidRPr="0031179F">
        <w:rPr>
          <w:noProof/>
        </w:rPr>
        <w:t>(Jarosz and Busch-Vishniac, 2006, p. 241)</w:t>
      </w:r>
      <w:ins w:id="6776" w:author="pete jones" w:date="2022-03-08T07:44:00Z">
        <w:r w:rsidR="0031179F">
          <w:fldChar w:fldCharType="end"/>
        </w:r>
      </w:ins>
      <w:ins w:id="6777" w:author="pete jones" w:date="2022-03-08T07:45:00Z">
        <w:r w:rsidR="0031179F">
          <w:t xml:space="preserve">. </w:t>
        </w:r>
      </w:ins>
      <w:r w:rsidRPr="00FF6A71">
        <w:rPr>
          <w:rPrChange w:id="6778" w:author="pete jones" w:date="2022-01-04T13:45:00Z">
            <w:rPr>
              <w:lang w:val="en-US"/>
            </w:rPr>
          </w:rPrChange>
        </w:rPr>
        <w:t xml:space="preserve">Using UCAS coding data to </w:t>
      </w:r>
      <w:r w:rsidRPr="00FF6A71">
        <w:t>analyse</w:t>
      </w:r>
      <w:r w:rsidRPr="00FF6A71">
        <w:rPr>
          <w:rPrChange w:id="6779" w:author="pete jones" w:date="2022-01-04T13:45:00Z">
            <w:rPr>
              <w:lang w:val="en-US"/>
            </w:rPr>
          </w:rPrChange>
        </w:rPr>
        <w:t xml:space="preserve"> the general construction and accredited structure</w:t>
      </w:r>
      <w:ins w:id="6780" w:author="pete jones" w:date="2022-03-31T11:15:00Z">
        <w:r w:rsidR="00C21063">
          <w:t>,</w:t>
        </w:r>
      </w:ins>
      <w:r w:rsidRPr="00FF6A71">
        <w:rPr>
          <w:rPrChange w:id="6781" w:author="pete jones" w:date="2022-01-04T13:45:00Z">
            <w:rPr>
              <w:lang w:val="en-US"/>
            </w:rPr>
          </w:rPrChange>
        </w:rPr>
        <w:t xml:space="preserve"> it </w:t>
      </w:r>
      <w:r w:rsidRPr="00FF6A71">
        <w:rPr>
          <w:rPrChange w:id="6782" w:author="pete jones" w:date="2022-01-04T13:45:00Z">
            <w:rPr>
              <w:lang w:val="en-US"/>
            </w:rPr>
          </w:rPrChange>
        </w:rPr>
        <w:lastRenderedPageBreak/>
        <w:t>was possible to undertake a high-level comparison of higher engineering education provision</w:t>
      </w:r>
      <w:ins w:id="6783" w:author="pete jones" w:date="2022-03-30T08:58:00Z">
        <w:r w:rsidR="00B951A9">
          <w:t>s</w:t>
        </w:r>
      </w:ins>
      <w:r w:rsidRPr="00FF6A71">
        <w:rPr>
          <w:rPrChange w:id="6784" w:author="pete jones" w:date="2022-01-04T13:45:00Z">
            <w:rPr>
              <w:lang w:val="en-US"/>
            </w:rPr>
          </w:rPrChange>
        </w:rPr>
        <w:t>. Access to detailed course and module structures enabled an analysis of content, topic coverage, assessment requirements, outcomes, teaching and learning styles</w:t>
      </w:r>
      <w:del w:id="6785" w:author="pete jones" w:date="2022-03-31T11:15:00Z">
        <w:r w:rsidRPr="00FF6A71" w:rsidDel="00C21063">
          <w:rPr>
            <w:rPrChange w:id="6786" w:author="pete jones" w:date="2022-01-04T13:45:00Z">
              <w:rPr>
                <w:lang w:val="en-US"/>
              </w:rPr>
            </w:rPrChange>
          </w:rPr>
          <w:delText xml:space="preserve"> and the adoption of technologies</w:delText>
        </w:r>
      </w:del>
      <w:ins w:id="6787" w:author="pete jones" w:date="2022-03-31T11:15:00Z">
        <w:r w:rsidR="00C21063">
          <w:t>, and technologies' adoption</w:t>
        </w:r>
      </w:ins>
      <w:r w:rsidRPr="00FF6A71">
        <w:rPr>
          <w:rPrChange w:id="6788" w:author="pete jones" w:date="2022-01-04T13:45:00Z">
            <w:rPr>
              <w:lang w:val="en-US"/>
            </w:rPr>
          </w:rPrChange>
        </w:rPr>
        <w:t xml:space="preserve">. A similar study of BTEC and A-level modules was also undertaken and provided a database for </w:t>
      </w:r>
      <w:del w:id="6789" w:author="pete jones" w:date="2022-03-31T11:15:00Z">
        <w:r w:rsidRPr="00FF6A71" w:rsidDel="00C21063">
          <w:rPr>
            <w:rPrChange w:id="6790" w:author="pete jones" w:date="2022-01-04T13:45:00Z">
              <w:rPr>
                <w:lang w:val="en-US"/>
              </w:rPr>
            </w:rPrChange>
          </w:rPr>
          <w:delText>the comparison of</w:delText>
        </w:r>
      </w:del>
      <w:ins w:id="6791" w:author="pete jones" w:date="2022-03-31T11:15:00Z">
        <w:r w:rsidR="00C21063">
          <w:t>comparing</w:t>
        </w:r>
      </w:ins>
      <w:r w:rsidRPr="00FF6A71">
        <w:rPr>
          <w:rPrChange w:id="6792" w:author="pete jones" w:date="2022-01-04T13:45:00Z">
            <w:rPr>
              <w:lang w:val="en-US"/>
            </w:rPr>
          </w:rPrChange>
        </w:rPr>
        <w:t xml:space="preserve"> topics, pathways through HE and added values.</w:t>
      </w:r>
      <w:ins w:id="6793" w:author="pete jones" w:date="2022-03-08T07:12:00Z">
        <w:r w:rsidR="00414D1C">
          <w:t xml:space="preserve"> Data is available in</w:t>
        </w:r>
      </w:ins>
      <w:ins w:id="6794" w:author="pete jones" w:date="2022-03-08T07:13:00Z">
        <w:r w:rsidR="00414D1C">
          <w:t xml:space="preserve"> </w:t>
        </w:r>
      </w:ins>
      <w:ins w:id="6795" w:author="pete jones" w:date="2022-03-08T07:14:00Z">
        <w:r w:rsidR="00414D1C">
          <w:t>APPENDIX 12:</w:t>
        </w:r>
      </w:ins>
      <w:ins w:id="6796" w:author="pete jones" w:date="2022-03-08T07:12:00Z">
        <w:r w:rsidR="00414D1C">
          <w:t xml:space="preserve"> </w:t>
        </w:r>
      </w:ins>
      <w:ins w:id="6797" w:author="pete jones" w:date="2022-03-08T07:13:00Z">
        <w:r w:rsidR="00414D1C">
          <w:fldChar w:fldCharType="begin"/>
        </w:r>
        <w:r w:rsidR="00414D1C">
          <w:instrText xml:space="preserve"> REF _Ref97616021 \h </w:instrText>
        </w:r>
      </w:ins>
      <w:r w:rsidR="00414D1C">
        <w:fldChar w:fldCharType="separate"/>
      </w:r>
      <w:ins w:id="6798" w:author="pete jones" w:date="2022-04-05T11:31:00Z">
        <w:r w:rsidR="00D94147">
          <w:t>Module structures</w:t>
        </w:r>
      </w:ins>
      <w:ins w:id="6799" w:author="pete jones" w:date="2022-03-08T07:13:00Z">
        <w:r w:rsidR="00414D1C">
          <w:fldChar w:fldCharType="end"/>
        </w:r>
      </w:ins>
    </w:p>
    <w:p w14:paraId="2BC1EB1A" w14:textId="77300C5E" w:rsidR="00A33F88" w:rsidRPr="00FF6A71" w:rsidRDefault="00E558A9" w:rsidP="00E558A9">
      <w:pPr>
        <w:jc w:val="left"/>
      </w:pPr>
      <w:r w:rsidRPr="00FF6A71">
        <w:rPr>
          <w:rPrChange w:id="6800" w:author="pete jones" w:date="2022-01-04T13:45:00Z">
            <w:rPr>
              <w:lang w:val="en-US"/>
            </w:rPr>
          </w:rPrChange>
        </w:rPr>
        <w:t xml:space="preserve">Two student surveys were designed for </w:t>
      </w:r>
      <w:del w:id="6801" w:author="pete jones" w:date="2022-03-31T11:15:00Z">
        <w:r w:rsidRPr="00FF6A71" w:rsidDel="00C21063">
          <w:rPr>
            <w:rPrChange w:id="6802" w:author="pete jones" w:date="2022-01-04T13:45:00Z">
              <w:rPr>
                <w:lang w:val="en-US"/>
              </w:rPr>
            </w:rPrChange>
          </w:rPr>
          <w:delText>participants of action</w:delText>
        </w:r>
      </w:del>
      <w:del w:id="6803" w:author="pete jones" w:date="2022-03-30T08:58:00Z">
        <w:r w:rsidRPr="00FF6A71" w:rsidDel="00B951A9">
          <w:rPr>
            <w:rPrChange w:id="6804" w:author="pete jones" w:date="2022-01-04T13:45:00Z">
              <w:rPr>
                <w:lang w:val="en-US"/>
              </w:rPr>
            </w:rPrChange>
          </w:rPr>
          <w:delText>-</w:delText>
        </w:r>
      </w:del>
      <w:del w:id="6805" w:author="pete jones" w:date="2022-03-31T11:15:00Z">
        <w:r w:rsidRPr="00FF6A71" w:rsidDel="00C21063">
          <w:rPr>
            <w:rPrChange w:id="6806" w:author="pete jones" w:date="2022-01-04T13:45:00Z">
              <w:rPr>
                <w:lang w:val="en-US"/>
              </w:rPr>
            </w:rPrChange>
          </w:rPr>
          <w:delText>research</w:delText>
        </w:r>
      </w:del>
      <w:ins w:id="6807" w:author="pete jones" w:date="2022-03-31T11:15:00Z">
        <w:r w:rsidR="00C21063">
          <w:t>action research participants</w:t>
        </w:r>
      </w:ins>
      <w:r w:rsidRPr="00FF6A71">
        <w:rPr>
          <w:rPrChange w:id="6808" w:author="pete jones" w:date="2022-01-04T13:45:00Z">
            <w:rPr>
              <w:lang w:val="en-US"/>
            </w:rPr>
          </w:rPrChange>
        </w:rPr>
        <w:t xml:space="preserve"> specific to </w:t>
      </w:r>
      <w:del w:id="6809" w:author="pete jones" w:date="2022-04-01T15:06:00Z">
        <w:r w:rsidRPr="00FF6A71" w:rsidDel="00726256">
          <w:rPr>
            <w:rPrChange w:id="6810" w:author="pete jones" w:date="2022-01-04T13:45:00Z">
              <w:rPr>
                <w:lang w:val="en-US"/>
              </w:rPr>
            </w:rPrChange>
          </w:rPr>
          <w:delText>specialist extra-curricular activity containing a</w:delText>
        </w:r>
      </w:del>
      <w:ins w:id="6811" w:author="pete jones" w:date="2022-04-01T15:06:00Z">
        <w:r w:rsidR="00726256">
          <w:t>extra-curricular activity with</w:t>
        </w:r>
      </w:ins>
      <w:r w:rsidRPr="00FF6A71">
        <w:rPr>
          <w:rPrChange w:id="6812" w:author="pete jones" w:date="2022-01-04T13:45:00Z">
            <w:rPr>
              <w:lang w:val="en-US"/>
            </w:rPr>
          </w:rPrChange>
        </w:rPr>
        <w:t xml:space="preserve"> high CDE content. Further to this</w:t>
      </w:r>
      <w:del w:id="6813" w:author="pete jones" w:date="2022-03-31T11:15:00Z">
        <w:r w:rsidRPr="00FF6A71" w:rsidDel="00C21063">
          <w:rPr>
            <w:rPrChange w:id="6814" w:author="pete jones" w:date="2022-01-04T13:45:00Z">
              <w:rPr>
                <w:lang w:val="en-US"/>
              </w:rPr>
            </w:rPrChange>
          </w:rPr>
          <w:delText xml:space="preserve"> a survey of HE practitioners was distributed to HE academics, aimed at gathering views on curriculum validity, use of technology</w:delText>
        </w:r>
      </w:del>
      <w:ins w:id="6815" w:author="pete jones" w:date="2022-03-31T11:15:00Z">
        <w:r w:rsidR="00C21063">
          <w:t>, a survey of HE practitioners was distributed to HE academics to gather views on curriculum validity, use of technology,</w:t>
        </w:r>
      </w:ins>
      <w:r w:rsidRPr="00FF6A71">
        <w:rPr>
          <w:rPrChange w:id="6816" w:author="pete jones" w:date="2022-01-04T13:45:00Z">
            <w:rPr>
              <w:lang w:val="en-US"/>
            </w:rPr>
          </w:rPrChange>
        </w:rPr>
        <w:t xml:space="preserve"> and appetite for change. The two methods deployed to discover industry opinion</w:t>
      </w:r>
      <w:ins w:id="6817" w:author="pete jones" w:date="2022-03-30T08:58:00Z">
        <w:r w:rsidR="00B951A9">
          <w:t>s</w:t>
        </w:r>
      </w:ins>
      <w:r w:rsidRPr="00FF6A71">
        <w:rPr>
          <w:rPrChange w:id="6818" w:author="pete jones" w:date="2022-01-04T13:45:00Z">
            <w:rPr>
              <w:lang w:val="en-US"/>
            </w:rPr>
          </w:rPrChange>
        </w:rPr>
        <w:t xml:space="preserve"> were a survey and a semi-structured recorded interview for qualitative analysis. </w:t>
      </w:r>
      <w:del w:id="6819" w:author="pete jones" w:date="2022-04-01T15:06:00Z">
        <w:r w:rsidRPr="00FF6A71" w:rsidDel="00726256">
          <w:rPr>
            <w:rPrChange w:id="6820" w:author="pete jones" w:date="2022-01-04T13:45:00Z">
              <w:rPr>
                <w:lang w:val="en-US"/>
              </w:rPr>
            </w:rPrChange>
          </w:rPr>
          <w:delText xml:space="preserve">A </w:delText>
        </w:r>
      </w:del>
      <w:ins w:id="6821" w:author="pete jones" w:date="2022-04-01T15:06:00Z">
        <w:r w:rsidR="00726256">
          <w:t>Finally, a</w:t>
        </w:r>
        <w:r w:rsidR="00726256" w:rsidRPr="00FF6A71">
          <w:rPr>
            <w:rPrChange w:id="6822" w:author="pete jones" w:date="2022-01-04T13:45:00Z">
              <w:rPr>
                <w:lang w:val="en-US"/>
              </w:rPr>
            </w:rPrChange>
          </w:rPr>
          <w:t xml:space="preserve"> </w:t>
        </w:r>
      </w:ins>
      <w:del w:id="6823" w:author="pete jones" w:date="2022-04-01T15:06:00Z">
        <w:r w:rsidRPr="00FF6A71" w:rsidDel="00726256">
          <w:rPr>
            <w:rPrChange w:id="6824" w:author="pete jones" w:date="2022-01-04T13:45:00Z">
              <w:rPr>
                <w:lang w:val="en-US"/>
              </w:rPr>
            </w:rPrChange>
          </w:rPr>
          <w:delText xml:space="preserve">practical </w:delText>
        </w:r>
      </w:del>
      <w:ins w:id="6825" w:author="pete jones" w:date="2022-04-01T15:06:00Z">
        <w:r w:rsidR="00726256">
          <w:t>suitable</w:t>
        </w:r>
        <w:r w:rsidR="00726256" w:rsidRPr="00FF6A71">
          <w:rPr>
            <w:rPrChange w:id="6826" w:author="pete jones" w:date="2022-01-04T13:45:00Z">
              <w:rPr>
                <w:lang w:val="en-US"/>
              </w:rPr>
            </w:rPrChange>
          </w:rPr>
          <w:t xml:space="preserve"> </w:t>
        </w:r>
      </w:ins>
      <w:r w:rsidRPr="00FF6A71">
        <w:rPr>
          <w:rPrChange w:id="6827" w:author="pete jones" w:date="2022-01-04T13:45:00Z">
            <w:rPr>
              <w:lang w:val="en-US"/>
            </w:rPr>
          </w:rPrChange>
        </w:rPr>
        <w:t xml:space="preserve">action-research environment was created to facilitate experimentation of principles and opportunities by research participants to understand the opportunities for curriculum integration, development of PBL andragogy </w:t>
      </w:r>
      <w:r w:rsidRPr="00FF6A71">
        <w:t>and the capabilities of modern CDE capability, tools, and processes.</w:t>
      </w:r>
    </w:p>
    <w:p w14:paraId="329E55EE" w14:textId="77777777" w:rsidR="00A33F88" w:rsidRPr="00FF6A71" w:rsidRDefault="00E558A9" w:rsidP="00E558A9">
      <w:pPr>
        <w:pStyle w:val="Heading3"/>
      </w:pPr>
      <w:bookmarkStart w:id="6828" w:name="_Toc68162200"/>
      <w:bookmarkStart w:id="6829" w:name="_Toc99969512"/>
      <w:r w:rsidRPr="00FF6A71">
        <w:t>Pilot study</w:t>
      </w:r>
      <w:bookmarkEnd w:id="6828"/>
      <w:bookmarkEnd w:id="6829"/>
    </w:p>
    <w:p w14:paraId="77C4E48B" w14:textId="5AB14A93" w:rsidR="00A33F88" w:rsidRPr="00FF6A71" w:rsidRDefault="00E558A9" w:rsidP="00E558A9">
      <w:r w:rsidRPr="00FF6A71">
        <w:t xml:space="preserve">An opportunity arose during the planning stages of the research to run a pilot study. This pilot enabled </w:t>
      </w:r>
      <w:ins w:id="6830" w:author="pete jones" w:date="2022-03-31T11:16:00Z">
        <w:r w:rsidR="00C21063">
          <w:t>an assess</w:t>
        </w:r>
      </w:ins>
      <w:ins w:id="6831" w:author="pete jones" w:date="2022-03-31T11:17:00Z">
        <w:r w:rsidR="00C21063">
          <w:t>me</w:t>
        </w:r>
      </w:ins>
      <w:ins w:id="6832" w:author="pete jones" w:date="2022-03-31T11:16:00Z">
        <w:r w:rsidR="00C21063">
          <w:t xml:space="preserve">nt of </w:t>
        </w:r>
      </w:ins>
      <w:r w:rsidRPr="00FF6A71">
        <w:t xml:space="preserve">the methodology </w:t>
      </w:r>
      <w:del w:id="6833" w:author="pete jones" w:date="2022-03-31T11:16:00Z">
        <w:r w:rsidRPr="00FF6A71" w:rsidDel="00C21063">
          <w:delText xml:space="preserve">to be assessed </w:delText>
        </w:r>
      </w:del>
      <w:r w:rsidRPr="00FF6A71">
        <w:t>within a sub-set of an undergraduate programme. A</w:t>
      </w:r>
      <w:ins w:id="6834" w:author="pete jones" w:date="2022-03-31T11:18:00Z">
        <w:r w:rsidR="00C21063">
          <w:t>s a result, a</w:t>
        </w:r>
      </w:ins>
      <w:del w:id="6835" w:author="pete jones" w:date="2022-03-31T11:17:00Z">
        <w:r w:rsidRPr="00FF6A71" w:rsidDel="00C21063">
          <w:delText xml:space="preserve">s part of a fresh approach a new level 4 </w:delText>
        </w:r>
      </w:del>
      <w:del w:id="6836" w:author="pete jones" w:date="2022-03-30T08:58:00Z">
        <w:r w:rsidRPr="00FF6A71" w:rsidDel="00B951A9">
          <w:delText xml:space="preserve">first </w:delText>
        </w:r>
      </w:del>
      <w:del w:id="6837" w:author="pete jones" w:date="2022-03-31T11:17:00Z">
        <w:r w:rsidRPr="00FF6A71" w:rsidDel="00C21063">
          <w:delText>year module was created to provide a common learning experience for mechanical, automotive, electrical, and aeronautical students</w:delText>
        </w:r>
      </w:del>
      <w:ins w:id="6838" w:author="pete jones" w:date="2022-03-31T11:17:00Z">
        <w:r w:rsidR="00C21063">
          <w:t xml:space="preserve"> new level-4 first-year module was created to provide a </w:t>
        </w:r>
      </w:ins>
      <w:ins w:id="6839" w:author="pete jones" w:date="2022-04-01T15:24:00Z">
        <w:r w:rsidR="009D7356">
          <w:t>shared</w:t>
        </w:r>
      </w:ins>
      <w:ins w:id="6840" w:author="pete jones" w:date="2022-03-31T11:17:00Z">
        <w:r w:rsidR="00C21063">
          <w:t xml:space="preserve"> learning experience for mechanical, automotive, electrical, and aeronautical students as part of a fresh approach</w:t>
        </w:r>
      </w:ins>
      <w:r w:rsidRPr="00FF6A71">
        <w:t xml:space="preserve">. </w:t>
      </w:r>
      <w:ins w:id="6841" w:author="pete jones" w:date="2022-03-31T11:19:00Z">
        <w:r w:rsidR="00C21063">
          <w:t>The a</w:t>
        </w:r>
      </w:ins>
      <w:ins w:id="6842" w:author="pete jones" w:date="2022-03-31T11:18:00Z">
        <w:r w:rsidR="00C21063">
          <w:t>lign</w:t>
        </w:r>
      </w:ins>
      <w:ins w:id="6843" w:author="pete jones" w:date="2022-03-31T11:19:00Z">
        <w:r w:rsidR="00C21063">
          <w:t>ment of</w:t>
        </w:r>
      </w:ins>
      <w:ins w:id="6844" w:author="pete jones" w:date="2022-03-31T11:18:00Z">
        <w:r w:rsidR="00C21063">
          <w:t xml:space="preserve"> the</w:t>
        </w:r>
      </w:ins>
      <w:del w:id="6845" w:author="pete jones" w:date="2022-03-31T11:18:00Z">
        <w:r w:rsidRPr="00FF6A71" w:rsidDel="00C21063">
          <w:delText>The</w:delText>
        </w:r>
      </w:del>
      <w:r w:rsidRPr="00FF6A71">
        <w:t xml:space="preserve"> </w:t>
      </w:r>
      <w:r w:rsidR="00144A11" w:rsidRPr="00FF6A71">
        <w:t xml:space="preserve">pilot study </w:t>
      </w:r>
      <w:del w:id="6846" w:author="pete jones" w:date="2022-03-31T11:18:00Z">
        <w:r w:rsidR="00144A11" w:rsidRPr="00FF6A71" w:rsidDel="00C21063">
          <w:delText xml:space="preserve">was constructed </w:delText>
        </w:r>
      </w:del>
      <w:ins w:id="6847" w:author="pete jones" w:date="2022-03-31T11:18:00Z">
        <w:r w:rsidR="00C21063">
          <w:t xml:space="preserve">with </w:t>
        </w:r>
      </w:ins>
      <w:del w:id="6848" w:author="pete jones" w:date="2022-03-31T11:18:00Z">
        <w:r w:rsidR="00144A11" w:rsidRPr="00FF6A71" w:rsidDel="00C21063">
          <w:delText xml:space="preserve">around </w:delText>
        </w:r>
      </w:del>
      <w:r w:rsidR="00144A11" w:rsidRPr="00FF6A71">
        <w:t xml:space="preserve">a single </w:t>
      </w:r>
      <w:ins w:id="6849" w:author="pete jones" w:date="2022-03-31T11:18:00Z">
        <w:r w:rsidR="00C21063">
          <w:t xml:space="preserve">newly designed </w:t>
        </w:r>
      </w:ins>
      <w:r w:rsidRPr="00FF6A71">
        <w:t>module</w:t>
      </w:r>
      <w:r w:rsidR="00144A11" w:rsidRPr="00FF6A71">
        <w:t xml:space="preserve"> of the first-year course</w:t>
      </w:r>
      <w:r w:rsidRPr="00FF6A71">
        <w:t>, “An Introduction to Engineering Design and Practice”</w:t>
      </w:r>
      <w:r w:rsidR="00144A11" w:rsidRPr="00FF6A71">
        <w:t xml:space="preserve">. The module </w:t>
      </w:r>
      <w:del w:id="6850" w:author="pete jones" w:date="2022-03-31T11:19:00Z">
        <w:r w:rsidRPr="00FF6A71" w:rsidDel="00C21063">
          <w:delText xml:space="preserve">was conceived to </w:delText>
        </w:r>
      </w:del>
      <w:r w:rsidRPr="00FF6A71">
        <w:t>combine</w:t>
      </w:r>
      <w:ins w:id="6851" w:author="pete jones" w:date="2022-03-31T11:19:00Z">
        <w:r w:rsidR="00C21063">
          <w:t>d</w:t>
        </w:r>
      </w:ins>
      <w:r w:rsidRPr="00FF6A71">
        <w:t xml:space="preserve"> </w:t>
      </w:r>
      <w:del w:id="6852" w:author="pete jones" w:date="2022-03-30T08:59:00Z">
        <w:r w:rsidRPr="00FF6A71" w:rsidDel="00B951A9">
          <w:delText xml:space="preserve">computer </w:delText>
        </w:r>
      </w:del>
      <w:ins w:id="6853" w:author="pete jones" w:date="2022-03-30T08:59:00Z">
        <w:r w:rsidR="00B951A9" w:rsidRPr="00FF6A71">
          <w:t>computer</w:t>
        </w:r>
        <w:r w:rsidR="00B951A9">
          <w:t>-</w:t>
        </w:r>
      </w:ins>
      <w:r w:rsidRPr="00FF6A71">
        <w:t>aided design, design principles, materials technology, and manufacturing technology.</w:t>
      </w:r>
    </w:p>
    <w:p w14:paraId="4D53B4C9" w14:textId="4DA6DE22" w:rsidR="00A33F88" w:rsidRPr="00FF6A71" w:rsidRDefault="00C21063" w:rsidP="00E558A9">
      <w:ins w:id="6854" w:author="pete jones" w:date="2022-03-31T11:20:00Z">
        <w:r>
          <w:t>Introducing a</w:t>
        </w:r>
      </w:ins>
      <w:del w:id="6855" w:author="pete jones" w:date="2022-03-31T11:20:00Z">
        <w:r w:rsidR="00E558A9" w:rsidRPr="00FF6A71" w:rsidDel="00C21063">
          <w:delText>A</w:delText>
        </w:r>
      </w:del>
      <w:r w:rsidR="00E558A9" w:rsidRPr="00FF6A71">
        <w:t xml:space="preserve"> PBL approach </w:t>
      </w:r>
      <w:del w:id="6856" w:author="pete jones" w:date="2022-03-31T11:20:00Z">
        <w:r w:rsidR="00E558A9" w:rsidRPr="00FF6A71" w:rsidDel="00C21063">
          <w:delText xml:space="preserve">was introduced </w:delText>
        </w:r>
      </w:del>
      <w:r w:rsidR="00E558A9" w:rsidRPr="00FF6A71">
        <w:t>from week 1, students were randomly grouped into teams by their discipline. During the first semester</w:t>
      </w:r>
      <w:ins w:id="6857" w:author="pete jones" w:date="2022-03-30T08:59:00Z">
        <w:r w:rsidR="00B951A9">
          <w:t>,</w:t>
        </w:r>
      </w:ins>
      <w:r w:rsidR="00E558A9" w:rsidRPr="00FF6A71">
        <w:t xml:space="preserve"> each team had a </w:t>
      </w:r>
      <w:del w:id="6858" w:author="pete jones" w:date="2022-03-30T08:59:00Z">
        <w:r w:rsidR="00E558A9" w:rsidRPr="00FF6A71" w:rsidDel="00B951A9">
          <w:delText xml:space="preserve">discipline </w:delText>
        </w:r>
      </w:del>
      <w:ins w:id="6859" w:author="pete jones" w:date="2022-03-30T08:59:00Z">
        <w:r w:rsidR="00B951A9" w:rsidRPr="00FF6A71">
          <w:t>discipline</w:t>
        </w:r>
        <w:r w:rsidR="00B951A9">
          <w:t>-</w:t>
        </w:r>
      </w:ins>
      <w:r w:rsidR="00E558A9" w:rsidRPr="00FF6A71">
        <w:t xml:space="preserve">specific task to build a 3D digital assembly of a product containing a minimum of 60 individual parts, from 2D drawings of </w:t>
      </w:r>
      <w:del w:id="6860" w:author="pete jones" w:date="2022-03-31T11:20:00Z">
        <w:r w:rsidR="00E558A9" w:rsidRPr="00FF6A71" w:rsidDel="00C21063">
          <w:delText xml:space="preserve">parts </w:delText>
        </w:r>
      </w:del>
      <w:ins w:id="6861" w:author="pete jones" w:date="2022-03-31T11:20:00Z">
        <w:r>
          <w:t>componen</w:t>
        </w:r>
        <w:r w:rsidRPr="00FF6A71">
          <w:t xml:space="preserve">ts </w:t>
        </w:r>
      </w:ins>
      <w:r w:rsidR="00E558A9" w:rsidRPr="00FF6A71">
        <w:t xml:space="preserve">and some sub-assembly information. The formative assessment for semester one consisted of a team portfolio of digital data, </w:t>
      </w:r>
      <w:del w:id="6862" w:author="pete jones" w:date="2022-03-31T11:21:00Z">
        <w:r w:rsidR="00E558A9" w:rsidRPr="00FF6A71" w:rsidDel="00C21063">
          <w:delText xml:space="preserve">individual </w:delText>
        </w:r>
      </w:del>
      <w:ins w:id="6863" w:author="pete jones" w:date="2022-03-31T11:21:00Z">
        <w:r>
          <w:t>unique</w:t>
        </w:r>
        <w:r w:rsidRPr="00FF6A71">
          <w:t xml:space="preserve"> </w:t>
        </w:r>
      </w:ins>
      <w:r w:rsidR="00E558A9" w:rsidRPr="00FF6A71">
        <w:t xml:space="preserve">part specification </w:t>
      </w:r>
      <w:r w:rsidR="00E558A9" w:rsidRPr="00FF6A71">
        <w:lastRenderedPageBreak/>
        <w:t>documentation including functional, materials, and manufacturing data, a group presentation, and an individual personal development report</w:t>
      </w:r>
      <w:del w:id="6864" w:author="pete jones" w:date="2022-03-31T11:21:00Z">
        <w:r w:rsidR="00E558A9" w:rsidRPr="00FF6A71" w:rsidDel="00C21063">
          <w:delText xml:space="preserve">. </w:delText>
        </w:r>
      </w:del>
      <w:ins w:id="6865" w:author="pete jones" w:date="2022-03-31T11:21:00Z">
        <w:r>
          <w:t>. A</w:t>
        </w:r>
      </w:ins>
      <w:del w:id="6866" w:author="pete jones" w:date="2022-03-31T11:21:00Z">
        <w:r w:rsidR="00E558A9" w:rsidRPr="00FF6A71" w:rsidDel="00C21063">
          <w:delText>A</w:delText>
        </w:r>
      </w:del>
      <w:r w:rsidR="00E558A9" w:rsidRPr="00FF6A71">
        <w:t xml:space="preserve">ll data, 3D, 2D and part specifications </w:t>
      </w:r>
      <w:ins w:id="6867" w:author="pete jones" w:date="2022-03-31T11:22:00Z">
        <w:r>
          <w:t xml:space="preserve">are </w:t>
        </w:r>
      </w:ins>
      <w:del w:id="6868" w:author="pete jones" w:date="2022-03-31T11:21:00Z">
        <w:r w:rsidR="00E558A9" w:rsidRPr="00FF6A71" w:rsidDel="00C21063">
          <w:delText>must be</w:delText>
        </w:r>
      </w:del>
      <w:del w:id="6869" w:author="pete jones" w:date="2022-03-31T11:22:00Z">
        <w:r w:rsidR="00E558A9" w:rsidRPr="00FF6A71" w:rsidDel="00C21063">
          <w:delText xml:space="preserve"> </w:delText>
        </w:r>
      </w:del>
      <w:r w:rsidR="00E558A9" w:rsidRPr="00FF6A71">
        <w:t xml:space="preserve">published to the allocated </w:t>
      </w:r>
      <w:r w:rsidR="00144A11" w:rsidRPr="00FF6A71">
        <w:t>CDE</w:t>
      </w:r>
      <w:r w:rsidR="00E558A9" w:rsidRPr="00FF6A71">
        <w:t xml:space="preserve"> database. </w:t>
      </w:r>
      <w:r w:rsidR="00144A11" w:rsidRPr="00FF6A71">
        <w:t xml:space="preserve">A </w:t>
      </w:r>
      <w:del w:id="6870" w:author="pete jones" w:date="2022-03-31T11:22:00Z">
        <w:r w:rsidR="00144A11" w:rsidRPr="00FF6A71" w:rsidDel="00C21063">
          <w:delText xml:space="preserve">major </w:delText>
        </w:r>
      </w:del>
      <w:ins w:id="6871" w:author="pete jones" w:date="2022-03-31T11:22:00Z">
        <w:r>
          <w:t>primary</w:t>
        </w:r>
        <w:r w:rsidRPr="00FF6A71">
          <w:t xml:space="preserve"> </w:t>
        </w:r>
      </w:ins>
      <w:r w:rsidR="00144A11" w:rsidRPr="00FF6A71">
        <w:t xml:space="preserve">objective of the </w:t>
      </w:r>
      <w:del w:id="6872" w:author="pete jones" w:date="2022-03-30T08:59:00Z">
        <w:r w:rsidR="00144A11" w:rsidRPr="00FF6A71" w:rsidDel="00B951A9">
          <w:delText xml:space="preserve">first </w:delText>
        </w:r>
      </w:del>
      <w:ins w:id="6873" w:author="pete jones" w:date="2022-03-30T08:59:00Z">
        <w:r w:rsidR="00B951A9" w:rsidRPr="00FF6A71">
          <w:t>first</w:t>
        </w:r>
        <w:r w:rsidR="00B951A9">
          <w:t>-</w:t>
        </w:r>
      </w:ins>
      <w:r w:rsidR="00144A11" w:rsidRPr="00FF6A71">
        <w:t xml:space="preserve">semester pilot aimed to </w:t>
      </w:r>
      <w:del w:id="6874" w:author="pete jones" w:date="2022-03-31T11:22:00Z">
        <w:r w:rsidR="00144A11" w:rsidRPr="00FF6A71" w:rsidDel="00C21063">
          <w:delText>rapidly introduce engineering design knowledge</w:delText>
        </w:r>
      </w:del>
      <w:ins w:id="6875" w:author="pete jones" w:date="2022-03-31T11:22:00Z">
        <w:r>
          <w:t>introduce engineering design knowledge rapidly</w:t>
        </w:r>
      </w:ins>
      <w:r w:rsidR="00EE5078" w:rsidRPr="00FF6A71">
        <w:t>, team working,</w:t>
      </w:r>
      <w:r w:rsidR="00144A11" w:rsidRPr="00FF6A71">
        <w:t xml:space="preserve"> and skills in preparation for a</w:t>
      </w:r>
      <w:r w:rsidR="00E558A9" w:rsidRPr="00FF6A71">
        <w:t xml:space="preserve">n </w:t>
      </w:r>
      <w:del w:id="6876" w:author="pete jones" w:date="2022-03-30T08:59:00Z">
        <w:r w:rsidR="00E558A9" w:rsidRPr="00FF6A71" w:rsidDel="00B951A9">
          <w:delText xml:space="preserve">IMECHE </w:delText>
        </w:r>
      </w:del>
      <w:ins w:id="6877" w:author="pete jones" w:date="2022-03-30T08:59:00Z">
        <w:r w:rsidR="00B951A9" w:rsidRPr="00FF6A71">
          <w:t>IM</w:t>
        </w:r>
        <w:r w:rsidR="00B951A9">
          <w:t>ech</w:t>
        </w:r>
        <w:r w:rsidR="00B951A9" w:rsidRPr="00FF6A71">
          <w:t xml:space="preserve">E </w:t>
        </w:r>
      </w:ins>
      <w:r w:rsidR="00E558A9" w:rsidRPr="00FF6A71">
        <w:t xml:space="preserve">design challenge </w:t>
      </w:r>
      <w:r w:rsidR="00144A11" w:rsidRPr="00FF6A71">
        <w:t xml:space="preserve">which </w:t>
      </w:r>
      <w:r w:rsidR="00E558A9" w:rsidRPr="00FF6A71">
        <w:t xml:space="preserve">formed the basis of summative assessment during semester two. </w:t>
      </w:r>
      <w:del w:id="6878" w:author="pete jones" w:date="2022-03-31T11:22:00Z">
        <w:r w:rsidR="00E558A9" w:rsidRPr="00FF6A71" w:rsidDel="00C21063">
          <w:delText xml:space="preserve">80 </w:delText>
        </w:r>
      </w:del>
      <w:ins w:id="6879" w:author="pete jones" w:date="2022-03-31T11:22:00Z">
        <w:r>
          <w:t>Eighty</w:t>
        </w:r>
        <w:r w:rsidRPr="00FF6A71">
          <w:t xml:space="preserve"> </w:t>
        </w:r>
      </w:ins>
      <w:r w:rsidR="00E558A9" w:rsidRPr="00FF6A71">
        <w:t xml:space="preserve">students were enrolled on the module </w:t>
      </w:r>
      <w:del w:id="6880" w:author="pete jones" w:date="2022-03-30T08:59:00Z">
        <w:r w:rsidR="00E558A9" w:rsidRPr="00FF6A71" w:rsidDel="00B951A9">
          <w:delText xml:space="preserve">who </w:delText>
        </w:r>
      </w:del>
      <w:ins w:id="6881" w:author="pete jones" w:date="2022-03-30T08:59:00Z">
        <w:r w:rsidR="00B951A9">
          <w:t>and</w:t>
        </w:r>
        <w:r w:rsidR="00B951A9" w:rsidRPr="00FF6A71">
          <w:t xml:space="preserve"> </w:t>
        </w:r>
      </w:ins>
      <w:del w:id="6882" w:author="pete jones" w:date="2022-03-31T11:22:00Z">
        <w:r w:rsidR="00E558A9" w:rsidRPr="00FF6A71" w:rsidDel="00C21063">
          <w:delText xml:space="preserve">were </w:delText>
        </w:r>
      </w:del>
      <w:r w:rsidR="00E558A9" w:rsidRPr="00FF6A71">
        <w:t>split into three core tutor groups, and within each group</w:t>
      </w:r>
      <w:ins w:id="6883" w:author="pete jones" w:date="2022-03-31T11:22:00Z">
        <w:r>
          <w:t>,</w:t>
        </w:r>
      </w:ins>
      <w:r w:rsidR="00E558A9" w:rsidRPr="00FF6A71">
        <w:t xml:space="preserve"> teams of four students </w:t>
      </w:r>
      <w:ins w:id="6884" w:author="pete jones" w:date="2022-03-31T11:23:00Z">
        <w:r>
          <w:t xml:space="preserve">were </w:t>
        </w:r>
      </w:ins>
      <w:del w:id="6885" w:author="pete jones" w:date="2022-03-31T11:23:00Z">
        <w:r w:rsidR="00E558A9" w:rsidRPr="00FF6A71" w:rsidDel="00C21063">
          <w:delText xml:space="preserve">were </w:delText>
        </w:r>
      </w:del>
      <w:r w:rsidR="00E558A9" w:rsidRPr="00FF6A71">
        <w:t>assigned to a specific discipline activity. The pilot ran for 12 weeks of the first semester.</w:t>
      </w:r>
    </w:p>
    <w:p w14:paraId="6F1C67DC" w14:textId="77777777" w:rsidR="00A33F88" w:rsidRPr="00FF6A71" w:rsidRDefault="00E558A9" w:rsidP="00E558A9">
      <w:r w:rsidRPr="00FF6A71">
        <w:t>The pilot study provided the vehicle to refine and test the following concepts and facilitation model:</w:t>
      </w:r>
    </w:p>
    <w:p w14:paraId="7FF05DB2" w14:textId="41E5FD2A" w:rsidR="00A33F88" w:rsidRPr="00FF6A71" w:rsidRDefault="00B65931" w:rsidP="0021440D">
      <w:pPr>
        <w:numPr>
          <w:ilvl w:val="1"/>
          <w:numId w:val="46"/>
        </w:numPr>
      </w:pPr>
      <w:r w:rsidRPr="00FF6A71">
        <w:t>d</w:t>
      </w:r>
      <w:r w:rsidR="00E558A9" w:rsidRPr="00FF6A71">
        <w:t>evelopment of the PBL and team activities</w:t>
      </w:r>
    </w:p>
    <w:p w14:paraId="7DA7D12C" w14:textId="68A2AF8B" w:rsidR="00A33F88" w:rsidRPr="00FF6A71" w:rsidRDefault="00B65931" w:rsidP="0021440D">
      <w:pPr>
        <w:numPr>
          <w:ilvl w:val="1"/>
          <w:numId w:val="46"/>
        </w:numPr>
      </w:pPr>
      <w:r w:rsidRPr="00FF6A71">
        <w:t>s</w:t>
      </w:r>
      <w:r w:rsidR="00E558A9" w:rsidRPr="00FF6A71">
        <w:t>etup and testing of digital and</w:t>
      </w:r>
      <w:r w:rsidR="00EE5078" w:rsidRPr="00FF6A71">
        <w:t xml:space="preserve"> </w:t>
      </w:r>
      <w:del w:id="6886" w:author="pete jones" w:date="2022-03-30T08:59:00Z">
        <w:r w:rsidR="00EE5078" w:rsidRPr="00FF6A71" w:rsidDel="00B951A9">
          <w:delText>a</w:delText>
        </w:r>
        <w:r w:rsidR="00E558A9" w:rsidRPr="00FF6A71" w:rsidDel="00B951A9">
          <w:delText xml:space="preserve"> </w:delText>
        </w:r>
      </w:del>
      <w:r w:rsidR="00E558A9" w:rsidRPr="00FF6A71">
        <w:t>practical infrastructure</w:t>
      </w:r>
      <w:r w:rsidR="00EE5078" w:rsidRPr="00FF6A71">
        <w:t>,</w:t>
      </w:r>
    </w:p>
    <w:p w14:paraId="475598C3" w14:textId="14AEC8F5" w:rsidR="00A33F88" w:rsidRPr="00FF6A71" w:rsidRDefault="00B65931" w:rsidP="0021440D">
      <w:pPr>
        <w:numPr>
          <w:ilvl w:val="1"/>
          <w:numId w:val="46"/>
        </w:numPr>
      </w:pPr>
      <w:r w:rsidRPr="00FF6A71">
        <w:t>d</w:t>
      </w:r>
      <w:r w:rsidR="00E558A9" w:rsidRPr="00FF6A71">
        <w:t>esign of assessment criteria and model</w:t>
      </w:r>
    </w:p>
    <w:p w14:paraId="35895C30" w14:textId="10600B5D" w:rsidR="00A33F88" w:rsidRPr="00FF6A71" w:rsidRDefault="00B65931" w:rsidP="0021440D">
      <w:pPr>
        <w:numPr>
          <w:ilvl w:val="1"/>
          <w:numId w:val="46"/>
        </w:numPr>
      </w:pPr>
      <w:r w:rsidRPr="00FF6A71">
        <w:t>d</w:t>
      </w:r>
      <w:r w:rsidR="00E558A9" w:rsidRPr="00FF6A71">
        <w:t>esign of observational proforma and data collection/analysis</w:t>
      </w:r>
    </w:p>
    <w:p w14:paraId="2649C02D" w14:textId="4FA0B6A4" w:rsidR="00A33F88" w:rsidRPr="00FF6A71" w:rsidRDefault="00B65931" w:rsidP="0021440D">
      <w:pPr>
        <w:numPr>
          <w:ilvl w:val="1"/>
          <w:numId w:val="46"/>
        </w:numPr>
      </w:pPr>
      <w:r w:rsidRPr="00FF6A71">
        <w:t>d</w:t>
      </w:r>
      <w:r w:rsidR="00E558A9" w:rsidRPr="00FF6A71">
        <w:t>esign of ethical surveys for students and staff</w:t>
      </w:r>
    </w:p>
    <w:p w14:paraId="59BF5B0B" w14:textId="15A49A24" w:rsidR="00A33F88" w:rsidRPr="00FF6A71" w:rsidRDefault="00E558A9" w:rsidP="00E558A9">
      <w:r w:rsidRPr="00FF6A71">
        <w:t>The general methodology is discussed in the following sections</w:t>
      </w:r>
      <w:ins w:id="6887" w:author="pete jones" w:date="2022-03-31T11:23:00Z">
        <w:r w:rsidR="00C21063">
          <w:t>,</w:t>
        </w:r>
      </w:ins>
      <w:r w:rsidRPr="00FF6A71">
        <w:t xml:space="preserve"> and the detailed results are described and discussed in the </w:t>
      </w:r>
      <w:r w:rsidR="00EE5078" w:rsidRPr="00FF6A71">
        <w:t>empirical review</w:t>
      </w:r>
      <w:r w:rsidRPr="00FF6A71">
        <w:t xml:space="preserve"> chapter.</w:t>
      </w:r>
    </w:p>
    <w:p w14:paraId="5D6972FC" w14:textId="77777777" w:rsidR="00A33F88" w:rsidRPr="00FF6A71" w:rsidRDefault="00E558A9" w:rsidP="00E558A9">
      <w:pPr>
        <w:pStyle w:val="Heading3"/>
      </w:pPr>
      <w:bookmarkStart w:id="6888" w:name="_Toc68162201"/>
      <w:bookmarkStart w:id="6889" w:name="_Toc99969513"/>
      <w:r w:rsidRPr="00FF6A71">
        <w:t>Research setting</w:t>
      </w:r>
      <w:bookmarkEnd w:id="6888"/>
      <w:bookmarkEnd w:id="6889"/>
    </w:p>
    <w:p w14:paraId="189E1E9F" w14:textId="5FC5634E" w:rsidR="00A33F88" w:rsidRPr="00FF6A71" w:rsidRDefault="00E558A9" w:rsidP="00E558A9">
      <w:r w:rsidRPr="00FF6A71">
        <w:t xml:space="preserve">The setting for the </w:t>
      </w:r>
      <w:del w:id="6890" w:author="pete jones" w:date="2022-03-31T11:23:00Z">
        <w:r w:rsidRPr="00FF6A71" w:rsidDel="00C21063">
          <w:delText xml:space="preserve">major </w:delText>
        </w:r>
      </w:del>
      <w:ins w:id="6891" w:author="pete jones" w:date="2022-03-31T11:23:00Z">
        <w:r w:rsidR="00C21063">
          <w:t>significant</w:t>
        </w:r>
        <w:r w:rsidR="00C21063" w:rsidRPr="00FF6A71">
          <w:t xml:space="preserve"> </w:t>
        </w:r>
      </w:ins>
      <w:r w:rsidRPr="00FF6A71">
        <w:t>elements of the research</w:t>
      </w:r>
      <w:del w:id="6892" w:author="pete jones" w:date="2022-03-31T11:23:00Z">
        <w:r w:rsidRPr="00FF6A71" w:rsidDel="00C21063">
          <w:delText>,</w:delText>
        </w:r>
      </w:del>
      <w:r w:rsidRPr="00FF6A71">
        <w:t xml:space="preserve"> (including the pilot study) took place within the engineering department of a UK university. Software available within the university setting included</w:t>
      </w:r>
      <w:del w:id="6893" w:author="pete jones" w:date="2022-03-30T08:59:00Z">
        <w:r w:rsidRPr="00FF6A71" w:rsidDel="00B951A9">
          <w:delText>,</w:delText>
        </w:r>
      </w:del>
      <w:r w:rsidRPr="00FF6A71">
        <w:t xml:space="preserve"> Dassault Systemes 3D Experience</w:t>
      </w:r>
      <w:del w:id="6894" w:author="pete jones" w:date="2022-03-30T08:59:00Z">
        <w:r w:rsidRPr="00FF6A71" w:rsidDel="00B951A9">
          <w:delText>,</w:delText>
        </w:r>
      </w:del>
      <w:r w:rsidRPr="00FF6A71">
        <w:t xml:space="preserve"> and Autodesk Inventor with Vault.</w:t>
      </w:r>
    </w:p>
    <w:p w14:paraId="04B8177A" w14:textId="7BF23907" w:rsidR="00A33F88" w:rsidRPr="00FF6A71" w:rsidRDefault="000F00CD" w:rsidP="00E558A9">
      <w:r w:rsidRPr="00FF6A71">
        <w:t>S</w:t>
      </w:r>
      <w:r w:rsidR="00E558A9" w:rsidRPr="00FF6A71">
        <w:t xml:space="preserve">TEM evaluations were </w:t>
      </w:r>
      <w:r w:rsidRPr="00FF6A71">
        <w:t xml:space="preserve">subjectively </w:t>
      </w:r>
      <w:r w:rsidR="00E558A9" w:rsidRPr="00FF6A71">
        <w:t xml:space="preserve">observed </w:t>
      </w:r>
      <w:r w:rsidR="004B3C98" w:rsidRPr="00FF6A71">
        <w:t xml:space="preserve">undertaking a variety of </w:t>
      </w:r>
      <w:del w:id="6895" w:author="pete jones" w:date="2022-03-30T08:59:00Z">
        <w:r w:rsidR="004B3C98" w:rsidRPr="00FF6A71" w:rsidDel="00B951A9">
          <w:delText xml:space="preserve">STEM </w:delText>
        </w:r>
      </w:del>
      <w:ins w:id="6896" w:author="pete jones" w:date="2022-03-30T08:59:00Z">
        <w:r w:rsidR="00B951A9" w:rsidRPr="00FF6A71">
          <w:t>STEM</w:t>
        </w:r>
        <w:r w:rsidR="00B951A9">
          <w:t>-</w:t>
        </w:r>
      </w:ins>
      <w:r w:rsidR="004B3C98" w:rsidRPr="00FF6A71">
        <w:t xml:space="preserve">based </w:t>
      </w:r>
      <w:del w:id="6897" w:author="pete jones" w:date="2022-03-30T08:59:00Z">
        <w:r w:rsidR="004B3C98" w:rsidRPr="00FF6A71" w:rsidDel="00B951A9">
          <w:delText xml:space="preserve">problem </w:delText>
        </w:r>
      </w:del>
      <w:ins w:id="6898" w:author="pete jones" w:date="2022-03-30T08:59:00Z">
        <w:r w:rsidR="00B951A9" w:rsidRPr="00FF6A71">
          <w:t>problem</w:t>
        </w:r>
        <w:r w:rsidR="00B951A9">
          <w:t>-</w:t>
        </w:r>
      </w:ins>
      <w:r w:rsidR="004B3C98" w:rsidRPr="00FF6A71">
        <w:t xml:space="preserve">solving challenges. </w:t>
      </w:r>
      <w:del w:id="6899" w:author="pete jones" w:date="2022-03-31T11:24:00Z">
        <w:r w:rsidR="004B3C98" w:rsidRPr="00FF6A71" w:rsidDel="00C21063">
          <w:delText>S</w:delText>
        </w:r>
        <w:r w:rsidR="00E558A9" w:rsidRPr="00FF6A71" w:rsidDel="00C21063">
          <w:delText xml:space="preserve">pecialist </w:delText>
        </w:r>
      </w:del>
      <w:ins w:id="6900" w:author="pete jones" w:date="2022-03-31T11:24:00Z">
        <w:r w:rsidR="00C21063">
          <w:t>Although s</w:t>
        </w:r>
        <w:r w:rsidR="00C21063" w:rsidRPr="00FF6A71">
          <w:t xml:space="preserve">pecialist </w:t>
        </w:r>
      </w:ins>
      <w:r w:rsidR="00E558A9" w:rsidRPr="00FF6A71">
        <w:t>LEGO software was available to group 1</w:t>
      </w:r>
      <w:r w:rsidR="00527CCF" w:rsidRPr="00FF6A71">
        <w:t xml:space="preserve">, </w:t>
      </w:r>
      <w:r w:rsidR="00E558A9" w:rsidRPr="00FF6A71">
        <w:t>groups 2 and 3</w:t>
      </w:r>
      <w:r w:rsidR="00527CCF" w:rsidRPr="00FF6A71">
        <w:t xml:space="preserve"> did not use computer technology</w:t>
      </w:r>
      <w:r w:rsidR="00E558A9" w:rsidRPr="00FF6A71">
        <w:t>.</w:t>
      </w:r>
      <w:r w:rsidR="004B3C98" w:rsidRPr="00FF6A71">
        <w:t xml:space="preserve"> </w:t>
      </w:r>
      <w:del w:id="6901" w:author="pete jones" w:date="2022-04-01T15:06:00Z">
        <w:r w:rsidR="004B3C98" w:rsidRPr="00FF6A71" w:rsidDel="00726256">
          <w:delText xml:space="preserve">Groups </w:delText>
        </w:r>
      </w:del>
      <w:ins w:id="6902" w:author="pete jones" w:date="2022-04-01T15:06:00Z">
        <w:r w:rsidR="00726256">
          <w:t>Therefore, g</w:t>
        </w:r>
        <w:r w:rsidR="00726256" w:rsidRPr="00FF6A71">
          <w:t xml:space="preserve">roups </w:t>
        </w:r>
      </w:ins>
      <w:r w:rsidR="004B3C98" w:rsidRPr="00FF6A71">
        <w:t>were constructed as follows</w:t>
      </w:r>
      <w:r w:rsidR="00E558A9" w:rsidRPr="00FF6A71">
        <w:t>:</w:t>
      </w:r>
    </w:p>
    <w:p w14:paraId="3261B892" w14:textId="77777777" w:rsidR="00A33F88" w:rsidRPr="00FF6A71" w:rsidRDefault="00E558A9" w:rsidP="0021440D">
      <w:pPr>
        <w:numPr>
          <w:ilvl w:val="2"/>
          <w:numId w:val="46"/>
        </w:numPr>
        <w:tabs>
          <w:tab w:val="clear" w:pos="2160"/>
        </w:tabs>
        <w:ind w:left="1134" w:hanging="743"/>
      </w:pPr>
      <w:r w:rsidRPr="00FF6A71">
        <w:lastRenderedPageBreak/>
        <w:t xml:space="preserve">Primary school pupils (18 pupils from the same class) attending 3-hour sessions at a Lego Innovation Centre at a UK technical </w:t>
      </w:r>
      <w:r w:rsidR="003614F9" w:rsidRPr="00FF6A71">
        <w:t>college.</w:t>
      </w:r>
    </w:p>
    <w:p w14:paraId="285873D7" w14:textId="4846004A" w:rsidR="00A33F88" w:rsidRPr="00FF6A71" w:rsidRDefault="00E558A9" w:rsidP="0021440D">
      <w:pPr>
        <w:numPr>
          <w:ilvl w:val="2"/>
          <w:numId w:val="46"/>
        </w:numPr>
        <w:tabs>
          <w:tab w:val="clear" w:pos="2160"/>
        </w:tabs>
        <w:ind w:left="1134" w:hanging="743"/>
      </w:pPr>
      <w:r w:rsidRPr="00FF6A71">
        <w:t xml:space="preserve">Primary school pupils (33 pupils </w:t>
      </w:r>
      <w:del w:id="6903" w:author="pete jones" w:date="2022-03-31T11:24:00Z">
        <w:r w:rsidRPr="00FF6A71" w:rsidDel="00C21063">
          <w:delText xml:space="preserve">including the pupils from group 1 above) within their </w:delText>
        </w:r>
      </w:del>
      <w:del w:id="6904" w:author="pete jones" w:date="2022-03-30T08:59:00Z">
        <w:r w:rsidRPr="00FF6A71" w:rsidDel="00B951A9">
          <w:delText xml:space="preserve">own </w:delText>
        </w:r>
      </w:del>
      <w:del w:id="6905" w:author="pete jones" w:date="2022-03-31T11:24:00Z">
        <w:r w:rsidRPr="00FF6A71" w:rsidDel="00C21063">
          <w:delText>school</w:delText>
        </w:r>
      </w:del>
      <w:ins w:id="6906" w:author="pete jones" w:date="2022-03-31T11:24:00Z">
        <w:r w:rsidR="00C21063">
          <w:t>from group 1 above) within their school are</w:t>
        </w:r>
      </w:ins>
      <w:r w:rsidRPr="00FF6A71">
        <w:t xml:space="preserve"> undertaking a one-day </w:t>
      </w:r>
      <w:del w:id="6907" w:author="pete jones" w:date="2022-03-30T08:59:00Z">
        <w:r w:rsidRPr="00FF6A71" w:rsidDel="00B951A9">
          <w:delText xml:space="preserve">IMECHE </w:delText>
        </w:r>
      </w:del>
      <w:ins w:id="6908" w:author="pete jones" w:date="2022-03-30T08:59:00Z">
        <w:r w:rsidR="00B951A9" w:rsidRPr="00FF6A71">
          <w:t>IM</w:t>
        </w:r>
        <w:r w:rsidR="00B951A9">
          <w:t>ech</w:t>
        </w:r>
        <w:r w:rsidR="00B951A9" w:rsidRPr="00FF6A71">
          <w:t xml:space="preserve">E </w:t>
        </w:r>
      </w:ins>
      <w:r w:rsidRPr="00FF6A71">
        <w:t>STEM challenge</w:t>
      </w:r>
      <w:r w:rsidR="003614F9" w:rsidRPr="00FF6A71">
        <w:t>.</w:t>
      </w:r>
    </w:p>
    <w:p w14:paraId="2D0D1A2C" w14:textId="2AD5108F" w:rsidR="00A33F88" w:rsidRPr="00FF6A71" w:rsidRDefault="00E558A9" w:rsidP="0021440D">
      <w:pPr>
        <w:numPr>
          <w:ilvl w:val="2"/>
          <w:numId w:val="46"/>
        </w:numPr>
        <w:tabs>
          <w:tab w:val="clear" w:pos="2160"/>
        </w:tabs>
        <w:ind w:left="1134" w:hanging="743"/>
      </w:pPr>
      <w:del w:id="6909" w:author="pete jones" w:date="2022-03-30T09:00:00Z">
        <w:r w:rsidRPr="00FF6A71" w:rsidDel="00B951A9">
          <w:delText xml:space="preserve">Mixed </w:delText>
        </w:r>
      </w:del>
      <w:ins w:id="6910" w:author="pete jones" w:date="2022-03-30T09:00:00Z">
        <w:r w:rsidR="00B951A9">
          <w:t>A m</w:t>
        </w:r>
        <w:r w:rsidR="00B951A9" w:rsidRPr="00FF6A71">
          <w:t xml:space="preserve">ixed </w:t>
        </w:r>
      </w:ins>
      <w:r w:rsidRPr="00FF6A71">
        <w:t xml:space="preserve">group of </w:t>
      </w:r>
      <w:r w:rsidR="00F427D8" w:rsidRPr="00FF6A71">
        <w:t>8- to 12-year-olds</w:t>
      </w:r>
      <w:r w:rsidRPr="00FF6A71">
        <w:t xml:space="preserve"> (10 participants) attending STEM </w:t>
      </w:r>
      <w:r w:rsidR="00527CCF" w:rsidRPr="00FF6A71">
        <w:t xml:space="preserve">summer </w:t>
      </w:r>
      <w:r w:rsidRPr="00FF6A71">
        <w:t xml:space="preserve">club over 3 x one-day </w:t>
      </w:r>
      <w:r w:rsidR="003614F9" w:rsidRPr="00FF6A71">
        <w:t>(6 hour</w:t>
      </w:r>
      <w:ins w:id="6911" w:author="pete jones" w:date="2022-03-30T09:00:00Z">
        <w:r w:rsidR="00B951A9">
          <w:t>s</w:t>
        </w:r>
      </w:ins>
      <w:r w:rsidR="003614F9" w:rsidRPr="00FF6A71">
        <w:t xml:space="preserve">) </w:t>
      </w:r>
      <w:r w:rsidRPr="00FF6A71">
        <w:t>events</w:t>
      </w:r>
      <w:del w:id="6912" w:author="pete jones" w:date="2022-03-31T11:25:00Z">
        <w:r w:rsidRPr="00FF6A71" w:rsidDel="00C21063">
          <w:delText>. M</w:delText>
        </w:r>
      </w:del>
      <w:ins w:id="6913" w:author="pete jones" w:date="2022-03-31T11:25:00Z">
        <w:r w:rsidR="00C21063">
          <w:t xml:space="preserve"> and m</w:t>
        </w:r>
      </w:ins>
      <w:r w:rsidRPr="00FF6A71">
        <w:t>aking animated machines from recycled materials</w:t>
      </w:r>
      <w:r w:rsidR="000F00CD" w:rsidRPr="00FF6A71">
        <w:t xml:space="preserve">, utilising guidance materials and resources provided by </w:t>
      </w:r>
      <w:del w:id="6914" w:author="pete jones" w:date="2022-03-30T09:00:00Z">
        <w:r w:rsidR="000F00CD" w:rsidRPr="00FF6A71" w:rsidDel="00B951A9">
          <w:delText>IMECHE</w:delText>
        </w:r>
      </w:del>
      <w:ins w:id="6915" w:author="pete jones" w:date="2022-03-30T09:00:00Z">
        <w:r w:rsidR="00B951A9" w:rsidRPr="00FF6A71">
          <w:t>IM</w:t>
        </w:r>
        <w:r w:rsidR="00B951A9">
          <w:t>ech</w:t>
        </w:r>
        <w:r w:rsidR="00B951A9" w:rsidRPr="00FF6A71">
          <w:t>E</w:t>
        </w:r>
      </w:ins>
      <w:r w:rsidRPr="00FF6A71">
        <w:t>.</w:t>
      </w:r>
    </w:p>
    <w:p w14:paraId="607F7C28" w14:textId="7A046CB3" w:rsidR="00A33F88" w:rsidRPr="00FF6A71" w:rsidRDefault="000F00CD" w:rsidP="000F00CD">
      <w:r w:rsidRPr="00FF6A71">
        <w:t xml:space="preserve">No specific sampling techniques were employed for the STEM activities because these groups were small, and the activities ran only once within a short time frame. Subjective observational data was gathered during each </w:t>
      </w:r>
      <w:del w:id="6916" w:author="pete jones" w:date="2022-03-31T11:25:00Z">
        <w:r w:rsidRPr="00FF6A71" w:rsidDel="00C21063">
          <w:delText xml:space="preserve">activity </w:delText>
        </w:r>
      </w:del>
      <w:ins w:id="6917" w:author="pete jones" w:date="2022-03-31T11:25:00Z">
        <w:r w:rsidR="00C21063">
          <w:t>exercise</w:t>
        </w:r>
        <w:r w:rsidR="00C21063" w:rsidRPr="00FF6A71">
          <w:t xml:space="preserve"> </w:t>
        </w:r>
      </w:ins>
      <w:r w:rsidRPr="00FF6A71">
        <w:t xml:space="preserve">to gain a sense of emotional and cognitive engagement. Following each activity, the teachers and supporting staff were asked to complete a short general survey relating to the value of STEM in their educational setting. </w:t>
      </w:r>
    </w:p>
    <w:p w14:paraId="179865B0" w14:textId="65091A6F" w:rsidR="00A33F88" w:rsidRPr="00FF6A71" w:rsidRDefault="00F427D8" w:rsidP="00267B9B">
      <w:pPr>
        <w:pStyle w:val="Heading3"/>
      </w:pPr>
      <w:bookmarkStart w:id="6918" w:name="_Toc68162202"/>
      <w:bookmarkStart w:id="6919" w:name="_Toc99969514"/>
      <w:r w:rsidRPr="00FF6A71">
        <w:t>Participant’s</w:t>
      </w:r>
      <w:r w:rsidR="00E558A9" w:rsidRPr="00FF6A71">
        <w:t xml:space="preserve"> sampling</w:t>
      </w:r>
      <w:bookmarkEnd w:id="6918"/>
      <w:bookmarkEnd w:id="6919"/>
    </w:p>
    <w:p w14:paraId="44720324" w14:textId="5E3C3732" w:rsidR="00A33F88" w:rsidRPr="00FF6A71" w:rsidRDefault="00A33F88" w:rsidP="000F00CD">
      <w:pPr>
        <w:rPr>
          <w:b/>
          <w:bCs/>
          <w:u w:val="single"/>
        </w:rPr>
      </w:pPr>
      <w:r w:rsidRPr="00FF6A71">
        <w:rPr>
          <w:b/>
          <w:bCs/>
          <w:u w:val="single"/>
        </w:rPr>
        <w:t>Pilot Study</w:t>
      </w:r>
      <w:r w:rsidR="00B65931" w:rsidRPr="00FF6A71">
        <w:rPr>
          <w:b/>
          <w:bCs/>
          <w:u w:val="single"/>
        </w:rPr>
        <w:t xml:space="preserve"> 2</w:t>
      </w:r>
    </w:p>
    <w:p w14:paraId="1CC976DF" w14:textId="111356A8" w:rsidR="00A33F88" w:rsidRPr="00FF6A71" w:rsidRDefault="00E558A9" w:rsidP="00E558A9">
      <w:r w:rsidRPr="00FF6A71">
        <w:t xml:space="preserve">During the pilot study, statistical data for the whole population of 80 students were gathered for attendance and module performance. Purposive sampling of the </w:t>
      </w:r>
      <w:del w:id="6920" w:author="pete jones" w:date="2022-03-31T11:25:00Z">
        <w:r w:rsidRPr="00FF6A71" w:rsidDel="00C21063">
          <w:delText xml:space="preserve">whole </w:delText>
        </w:r>
      </w:del>
      <w:ins w:id="6921" w:author="pete jones" w:date="2022-03-31T11:25:00Z">
        <w:r w:rsidR="00C21063">
          <w:t>entir</w:t>
        </w:r>
        <w:r w:rsidR="00C21063" w:rsidRPr="00FF6A71">
          <w:t xml:space="preserve">e </w:t>
        </w:r>
      </w:ins>
      <w:r w:rsidRPr="00FF6A71">
        <w:t>population selected a different discipline team from each tutor group session. Each tutor group session managed 6 or 7 teams of four students in each team, with an even distribution of engineering discipline in each session. A different discipline team was selected from each group</w:t>
      </w:r>
      <w:del w:id="6922" w:author="pete jones" w:date="2022-03-31T11:26:00Z">
        <w:r w:rsidRPr="00FF6A71" w:rsidDel="00C21063">
          <w:delText>,</w:delText>
        </w:r>
      </w:del>
      <w:r w:rsidRPr="00FF6A71">
        <w:t xml:space="preserve"> (three teams total) using observation to assess</w:t>
      </w:r>
      <w:del w:id="6923" w:author="pete jones" w:date="2022-03-31T11:26:00Z">
        <w:r w:rsidRPr="00FF6A71" w:rsidDel="00C21063">
          <w:delText>,</w:delText>
        </w:r>
      </w:del>
      <w:r w:rsidRPr="00FF6A71">
        <w:t xml:space="preserve"> motivational and cognitive engagement.</w:t>
      </w:r>
    </w:p>
    <w:p w14:paraId="09584640" w14:textId="77777777" w:rsidR="00A33F88" w:rsidRPr="00FF6A71" w:rsidRDefault="000F00CD" w:rsidP="00E558A9">
      <w:pPr>
        <w:rPr>
          <w:b/>
          <w:bCs/>
          <w:u w:val="single"/>
        </w:rPr>
      </w:pPr>
      <w:r w:rsidRPr="00FF6A71">
        <w:rPr>
          <w:b/>
          <w:bCs/>
          <w:u w:val="single"/>
        </w:rPr>
        <w:t>Case Study</w:t>
      </w:r>
    </w:p>
    <w:p w14:paraId="47ED5CBA" w14:textId="0E74E561" w:rsidR="00A33F88" w:rsidRPr="00FF6A71" w:rsidRDefault="00E558A9" w:rsidP="00E558A9">
      <w:r w:rsidRPr="00FF6A71">
        <w:t xml:space="preserve">The </w:t>
      </w:r>
      <w:del w:id="6924" w:author="pete jones" w:date="2022-03-31T11:26:00Z">
        <w:r w:rsidRPr="00FF6A71" w:rsidDel="00C21063">
          <w:delText xml:space="preserve">main </w:delText>
        </w:r>
      </w:del>
      <w:ins w:id="6925" w:author="pete jones" w:date="2022-03-31T11:26:00Z">
        <w:r w:rsidR="00C21063">
          <w:t>leading</w:t>
        </w:r>
        <w:r w:rsidR="00C21063" w:rsidRPr="00FF6A71">
          <w:t xml:space="preserve"> </w:t>
        </w:r>
      </w:ins>
      <w:r w:rsidRPr="00FF6A71">
        <w:t xml:space="preserve">case study was performed on a </w:t>
      </w:r>
      <w:r w:rsidR="00941B4A" w:rsidRPr="00FF6A71">
        <w:t>purposive</w:t>
      </w:r>
      <w:r w:rsidRPr="00FF6A71">
        <w:t xml:space="preserve"> group of students who </w:t>
      </w:r>
      <w:del w:id="6926" w:author="pete jones" w:date="2022-03-31T11:27:00Z">
        <w:r w:rsidRPr="00FF6A71" w:rsidDel="00C21063">
          <w:delText xml:space="preserve">all </w:delText>
        </w:r>
      </w:del>
      <w:r w:rsidRPr="00FF6A71">
        <w:t xml:space="preserve">volunteered to engage </w:t>
      </w:r>
      <w:del w:id="6927" w:author="pete jones" w:date="2022-03-30T09:00:00Z">
        <w:r w:rsidRPr="00FF6A71" w:rsidDel="00B951A9">
          <w:delText xml:space="preserve">with </w:delText>
        </w:r>
      </w:del>
      <w:ins w:id="6928" w:author="pete jones" w:date="2022-03-30T09:00:00Z">
        <w:r w:rsidR="00B951A9">
          <w:t>in</w:t>
        </w:r>
        <w:r w:rsidR="00B951A9" w:rsidRPr="00FF6A71">
          <w:t xml:space="preserve"> </w:t>
        </w:r>
      </w:ins>
      <w:r w:rsidRPr="00FF6A71">
        <w:t xml:space="preserve">an </w:t>
      </w:r>
      <w:del w:id="6929" w:author="pete jones" w:date="2022-03-30T09:00:00Z">
        <w:r w:rsidRPr="00FF6A71" w:rsidDel="00B951A9">
          <w:delText xml:space="preserve">extra </w:delText>
        </w:r>
      </w:del>
      <w:ins w:id="6930" w:author="pete jones" w:date="2022-03-30T09:00:00Z">
        <w:r w:rsidR="00B951A9" w:rsidRPr="00FF6A71">
          <w:t>extra</w:t>
        </w:r>
        <w:r w:rsidR="00B951A9">
          <w:t>-</w:t>
        </w:r>
      </w:ins>
      <w:r w:rsidRPr="00FF6A71">
        <w:t>curricula</w:t>
      </w:r>
      <w:ins w:id="6931" w:author="pete jones" w:date="2022-03-30T09:00:00Z">
        <w:r w:rsidR="00B951A9">
          <w:t>r</w:t>
        </w:r>
      </w:ins>
      <w:r w:rsidRPr="00FF6A71">
        <w:t xml:space="preserve"> team project. This project was the </w:t>
      </w:r>
      <w:del w:id="6932" w:author="pete jones" w:date="2022-03-30T09:00:00Z">
        <w:r w:rsidRPr="00FF6A71" w:rsidDel="00B951A9">
          <w:delText xml:space="preserve">IMECHE </w:delText>
        </w:r>
      </w:del>
      <w:ins w:id="6933" w:author="pete jones" w:date="2022-03-30T09:00:00Z">
        <w:r w:rsidR="00B951A9" w:rsidRPr="00FF6A71">
          <w:t>IM</w:t>
        </w:r>
        <w:r w:rsidR="00B951A9">
          <w:t>ech</w:t>
        </w:r>
        <w:r w:rsidR="00B951A9" w:rsidRPr="00FF6A71">
          <w:t xml:space="preserve">E </w:t>
        </w:r>
      </w:ins>
      <w:r w:rsidRPr="00FF6A71">
        <w:t xml:space="preserve">Formula Student challenge; therefore, </w:t>
      </w:r>
      <w:del w:id="6934" w:author="pete jones" w:date="2022-03-31T11:27:00Z">
        <w:r w:rsidRPr="00FF6A71" w:rsidDel="00C21063">
          <w:delText>it was the project itself and not the opportunity to use CDE that</w:delText>
        </w:r>
      </w:del>
      <w:ins w:id="6935" w:author="pete jones" w:date="2022-03-31T11:27:00Z">
        <w:r w:rsidR="00C21063">
          <w:t>the project itself and not the opportunity to use CDE</w:t>
        </w:r>
      </w:ins>
      <w:r w:rsidRPr="00FF6A71">
        <w:t xml:space="preserve"> influenced their </w:t>
      </w:r>
      <w:r w:rsidRPr="00FF6A71">
        <w:lastRenderedPageBreak/>
        <w:t xml:space="preserve">individual decision to participate. Although the project was </w:t>
      </w:r>
      <w:del w:id="6936" w:author="pete jones" w:date="2022-03-30T09:00:00Z">
        <w:r w:rsidRPr="00FF6A71" w:rsidDel="00B951A9">
          <w:delText xml:space="preserve">clearly </w:delText>
        </w:r>
      </w:del>
      <w:r w:rsidRPr="00FF6A71">
        <w:t>automotive</w:t>
      </w:r>
      <w:ins w:id="6937" w:author="pete jones" w:date="2022-03-31T11:27:00Z">
        <w:r w:rsidR="00C21063">
          <w:t>,</w:t>
        </w:r>
      </w:ins>
      <w:r w:rsidRPr="00FF6A71">
        <w:t xml:space="preserve"> the study group comprised students from all engineering disciplines and </w:t>
      </w:r>
      <w:del w:id="6938" w:author="pete jones" w:date="2022-03-31T11:27:00Z">
        <w:r w:rsidRPr="00FF6A71" w:rsidDel="00C21063">
          <w:delText xml:space="preserve">included </w:delText>
        </w:r>
      </w:del>
      <w:r w:rsidRPr="00FF6A71">
        <w:t>three non-engineering participants. Project participants were encouraged from all levels of study and structured into project teams with specific project responsibilities.</w:t>
      </w:r>
      <w:bookmarkStart w:id="6939" w:name="_Hlk46840226"/>
    </w:p>
    <w:p w14:paraId="5BDA9576" w14:textId="596D8B82" w:rsidR="00A33F88" w:rsidRPr="00FF6A71" w:rsidRDefault="00F427D8" w:rsidP="00E558A9">
      <w:pPr>
        <w:pStyle w:val="Heading3"/>
      </w:pPr>
      <w:bookmarkStart w:id="6940" w:name="_Toc68162203"/>
      <w:bookmarkStart w:id="6941" w:name="_Toc99969515"/>
      <w:r w:rsidRPr="00FF6A71">
        <w:t>Measurement’s</w:t>
      </w:r>
      <w:r w:rsidR="00E558A9" w:rsidRPr="00FF6A71">
        <w:t xml:space="preserve"> technique</w:t>
      </w:r>
      <w:bookmarkEnd w:id="6939"/>
      <w:bookmarkEnd w:id="6940"/>
      <w:bookmarkEnd w:id="6941"/>
    </w:p>
    <w:p w14:paraId="01497C53" w14:textId="6BA4AC2D" w:rsidR="00E558A9" w:rsidRPr="00FF6A71" w:rsidRDefault="00E558A9" w:rsidP="00E558A9">
      <w:r w:rsidRPr="00FF6A71">
        <w:t>The methods design comprises the following instru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6942" w:author="pete jones" w:date="2022-01-04T13:34:00Z">
          <w:tblPr>
            <w:tblW w:w="0" w:type="auto"/>
            <w:tblLook w:val="04A0" w:firstRow="1" w:lastRow="0" w:firstColumn="1" w:lastColumn="0" w:noHBand="0" w:noVBand="1"/>
          </w:tblPr>
        </w:tblPrChange>
      </w:tblPr>
      <w:tblGrid>
        <w:gridCol w:w="1439"/>
        <w:gridCol w:w="2667"/>
        <w:gridCol w:w="4671"/>
        <w:tblGridChange w:id="6943">
          <w:tblGrid>
            <w:gridCol w:w="1439"/>
            <w:gridCol w:w="2667"/>
            <w:gridCol w:w="4671"/>
          </w:tblGrid>
        </w:tblGridChange>
      </w:tblGrid>
      <w:tr w:rsidR="00E558A9" w:rsidRPr="00FF6A71" w14:paraId="35B39069" w14:textId="77777777" w:rsidTr="00B949F0">
        <w:tc>
          <w:tcPr>
            <w:tcW w:w="1439" w:type="dxa"/>
            <w:tcPrChange w:id="6944" w:author="pete jones" w:date="2022-01-04T13:34:00Z">
              <w:tcPr>
                <w:tcW w:w="1439" w:type="dxa"/>
              </w:tcPr>
            </w:tcPrChange>
          </w:tcPr>
          <w:p w14:paraId="7B333099" w14:textId="77777777" w:rsidR="00E558A9" w:rsidRPr="00FF6A71" w:rsidRDefault="00E558A9">
            <w:pPr>
              <w:spacing w:before="0" w:after="0" w:line="240" w:lineRule="auto"/>
            </w:pPr>
            <w:r w:rsidRPr="00FF6A71">
              <w:t>Category</w:t>
            </w:r>
          </w:p>
        </w:tc>
        <w:tc>
          <w:tcPr>
            <w:tcW w:w="2667" w:type="dxa"/>
            <w:tcPrChange w:id="6945" w:author="pete jones" w:date="2022-01-04T13:34:00Z">
              <w:tcPr>
                <w:tcW w:w="2667" w:type="dxa"/>
              </w:tcPr>
            </w:tcPrChange>
          </w:tcPr>
          <w:p w14:paraId="75DC637A" w14:textId="77777777" w:rsidR="00E558A9" w:rsidRPr="00FF6A71" w:rsidRDefault="00E558A9">
            <w:pPr>
              <w:spacing w:before="0" w:after="0" w:line="240" w:lineRule="auto"/>
            </w:pPr>
            <w:r w:rsidRPr="00FF6A71">
              <w:t>Name</w:t>
            </w:r>
          </w:p>
        </w:tc>
        <w:tc>
          <w:tcPr>
            <w:tcW w:w="4671" w:type="dxa"/>
            <w:tcPrChange w:id="6946" w:author="pete jones" w:date="2022-01-04T13:34:00Z">
              <w:tcPr>
                <w:tcW w:w="4671" w:type="dxa"/>
              </w:tcPr>
            </w:tcPrChange>
          </w:tcPr>
          <w:p w14:paraId="22E13B7B" w14:textId="77777777" w:rsidR="00E558A9" w:rsidRPr="00FF6A71" w:rsidRDefault="00E558A9">
            <w:pPr>
              <w:spacing w:before="0" w:after="0" w:line="240" w:lineRule="auto"/>
            </w:pPr>
            <w:r w:rsidRPr="00FF6A71">
              <w:t>Application</w:t>
            </w:r>
          </w:p>
        </w:tc>
      </w:tr>
      <w:tr w:rsidR="00E558A9" w:rsidRPr="00FF6A71" w14:paraId="3212D6E6" w14:textId="77777777" w:rsidTr="00B949F0">
        <w:tc>
          <w:tcPr>
            <w:tcW w:w="1439" w:type="dxa"/>
            <w:vMerge w:val="restart"/>
            <w:tcPrChange w:id="6947" w:author="pete jones" w:date="2022-01-04T13:34:00Z">
              <w:tcPr>
                <w:tcW w:w="1439" w:type="dxa"/>
                <w:vMerge w:val="restart"/>
              </w:tcPr>
            </w:tcPrChange>
          </w:tcPr>
          <w:p w14:paraId="44B7E4DC" w14:textId="77777777" w:rsidR="00E558A9" w:rsidRPr="00FF6A71" w:rsidRDefault="00E558A9">
            <w:pPr>
              <w:spacing w:before="0" w:after="0" w:line="240" w:lineRule="auto"/>
            </w:pPr>
            <w:r w:rsidRPr="00FF6A71">
              <w:t>Quantitative</w:t>
            </w:r>
          </w:p>
        </w:tc>
        <w:tc>
          <w:tcPr>
            <w:tcW w:w="2667" w:type="dxa"/>
            <w:tcPrChange w:id="6948" w:author="pete jones" w:date="2022-01-04T13:34:00Z">
              <w:tcPr>
                <w:tcW w:w="2667" w:type="dxa"/>
              </w:tcPr>
            </w:tcPrChange>
          </w:tcPr>
          <w:p w14:paraId="5DD3A828" w14:textId="77777777" w:rsidR="00E558A9" w:rsidRPr="00FF6A71" w:rsidRDefault="00E558A9">
            <w:pPr>
              <w:spacing w:before="0" w:after="0" w:line="240" w:lineRule="auto"/>
            </w:pPr>
            <w:r w:rsidRPr="00FF6A71">
              <w:t>Attendance</w:t>
            </w:r>
          </w:p>
        </w:tc>
        <w:tc>
          <w:tcPr>
            <w:tcW w:w="4671" w:type="dxa"/>
            <w:vMerge w:val="restart"/>
            <w:tcPrChange w:id="6949" w:author="pete jones" w:date="2022-01-04T13:34:00Z">
              <w:tcPr>
                <w:tcW w:w="4671" w:type="dxa"/>
                <w:vMerge w:val="restart"/>
              </w:tcPr>
            </w:tcPrChange>
          </w:tcPr>
          <w:p w14:paraId="47716273" w14:textId="00770502" w:rsidR="00A33F88" w:rsidRPr="00FF6A71" w:rsidRDefault="00A33F88">
            <w:pPr>
              <w:spacing w:before="0" w:after="0" w:line="240" w:lineRule="auto"/>
            </w:pPr>
            <w:r w:rsidRPr="00FF6A71">
              <w:t xml:space="preserve">Data sets from </w:t>
            </w:r>
            <w:ins w:id="6950" w:author="pete jones" w:date="2022-03-30T09:00:00Z">
              <w:r w:rsidR="00B951A9">
                <w:t xml:space="preserve">the </w:t>
              </w:r>
            </w:ins>
            <w:r w:rsidRPr="00FF6A71">
              <w:t>pilot and main case studies.</w:t>
            </w:r>
          </w:p>
          <w:p w14:paraId="06ACE67C" w14:textId="7107DDF0" w:rsidR="00E558A9" w:rsidRPr="00FF6A71" w:rsidRDefault="00E558A9">
            <w:pPr>
              <w:spacing w:before="0" w:after="0" w:line="240" w:lineRule="auto"/>
              <w:rPr>
                <w:i/>
                <w:iCs/>
                <w:sz w:val="20"/>
                <w:szCs w:val="20"/>
              </w:rPr>
            </w:pPr>
            <w:r w:rsidRPr="00FF6A71">
              <w:rPr>
                <w:i/>
                <w:iCs/>
                <w:sz w:val="20"/>
                <w:szCs w:val="20"/>
              </w:rPr>
              <w:t xml:space="preserve">Note these data were not applied or collected for STEM activities external to </w:t>
            </w:r>
            <w:ins w:id="6951" w:author="pete jones" w:date="2022-03-30T09:00:00Z">
              <w:r w:rsidR="00B951A9">
                <w:rPr>
                  <w:i/>
                  <w:iCs/>
                  <w:sz w:val="20"/>
                  <w:szCs w:val="20"/>
                </w:rPr>
                <w:t xml:space="preserve">the </w:t>
              </w:r>
            </w:ins>
            <w:r w:rsidRPr="00FF6A71">
              <w:rPr>
                <w:i/>
                <w:iCs/>
                <w:sz w:val="20"/>
                <w:szCs w:val="20"/>
              </w:rPr>
              <w:t>HE environment</w:t>
            </w:r>
          </w:p>
        </w:tc>
      </w:tr>
      <w:tr w:rsidR="00E558A9" w:rsidRPr="00FF6A71" w14:paraId="5AE990F1" w14:textId="77777777" w:rsidTr="00B949F0">
        <w:tc>
          <w:tcPr>
            <w:tcW w:w="1439" w:type="dxa"/>
            <w:vMerge/>
            <w:tcPrChange w:id="6952" w:author="pete jones" w:date="2022-01-04T13:34:00Z">
              <w:tcPr>
                <w:tcW w:w="1439" w:type="dxa"/>
                <w:vMerge/>
              </w:tcPr>
            </w:tcPrChange>
          </w:tcPr>
          <w:p w14:paraId="17CB03B5" w14:textId="77777777" w:rsidR="00E558A9" w:rsidRPr="00FF6A71" w:rsidRDefault="00E558A9">
            <w:pPr>
              <w:spacing w:before="0" w:after="0" w:line="240" w:lineRule="auto"/>
            </w:pPr>
          </w:p>
        </w:tc>
        <w:tc>
          <w:tcPr>
            <w:tcW w:w="2667" w:type="dxa"/>
            <w:tcPrChange w:id="6953" w:author="pete jones" w:date="2022-01-04T13:34:00Z">
              <w:tcPr>
                <w:tcW w:w="2667" w:type="dxa"/>
              </w:tcPr>
            </w:tcPrChange>
          </w:tcPr>
          <w:p w14:paraId="6259FB89" w14:textId="77777777" w:rsidR="00E558A9" w:rsidRPr="00FF6A71" w:rsidRDefault="00E558A9">
            <w:pPr>
              <w:spacing w:before="0" w:after="0" w:line="240" w:lineRule="auto"/>
            </w:pPr>
            <w:r w:rsidRPr="00FF6A71">
              <w:t>L4 entry qualifications</w:t>
            </w:r>
          </w:p>
        </w:tc>
        <w:tc>
          <w:tcPr>
            <w:tcW w:w="4671" w:type="dxa"/>
            <w:vMerge/>
            <w:tcPrChange w:id="6954" w:author="pete jones" w:date="2022-01-04T13:34:00Z">
              <w:tcPr>
                <w:tcW w:w="4671" w:type="dxa"/>
                <w:vMerge/>
              </w:tcPr>
            </w:tcPrChange>
          </w:tcPr>
          <w:p w14:paraId="3113AD3B" w14:textId="77777777" w:rsidR="00E558A9" w:rsidRPr="00FF6A71" w:rsidRDefault="00E558A9">
            <w:pPr>
              <w:spacing w:before="0" w:after="0" w:line="240" w:lineRule="auto"/>
            </w:pPr>
          </w:p>
        </w:tc>
      </w:tr>
      <w:tr w:rsidR="00E558A9" w:rsidRPr="00FF6A71" w14:paraId="194B3BB1" w14:textId="77777777" w:rsidTr="00B949F0">
        <w:tc>
          <w:tcPr>
            <w:tcW w:w="1439" w:type="dxa"/>
            <w:vMerge/>
            <w:tcPrChange w:id="6955" w:author="pete jones" w:date="2022-01-04T13:34:00Z">
              <w:tcPr>
                <w:tcW w:w="1439" w:type="dxa"/>
                <w:vMerge/>
              </w:tcPr>
            </w:tcPrChange>
          </w:tcPr>
          <w:p w14:paraId="4D6A4597" w14:textId="77777777" w:rsidR="00E558A9" w:rsidRPr="00FF6A71" w:rsidRDefault="00E558A9">
            <w:pPr>
              <w:spacing w:before="0" w:after="0" w:line="240" w:lineRule="auto"/>
            </w:pPr>
          </w:p>
        </w:tc>
        <w:tc>
          <w:tcPr>
            <w:tcW w:w="2667" w:type="dxa"/>
            <w:tcPrChange w:id="6956" w:author="pete jones" w:date="2022-01-04T13:34:00Z">
              <w:tcPr>
                <w:tcW w:w="2667" w:type="dxa"/>
              </w:tcPr>
            </w:tcPrChange>
          </w:tcPr>
          <w:p w14:paraId="00FC9C1C" w14:textId="2EF98FA8" w:rsidR="00E558A9" w:rsidRPr="00FF6A71" w:rsidRDefault="00E558A9">
            <w:pPr>
              <w:spacing w:before="0" w:after="0" w:line="240" w:lineRule="auto"/>
            </w:pPr>
            <w:r w:rsidRPr="00FF6A71">
              <w:t>Module</w:t>
            </w:r>
            <w:del w:id="6957" w:author="pete jones" w:date="2022-03-30T09:00:00Z">
              <w:r w:rsidRPr="00FF6A71" w:rsidDel="00B951A9">
                <w:delText xml:space="preserve"> / </w:delText>
              </w:r>
            </w:del>
            <w:ins w:id="6958" w:author="pete jones" w:date="2022-03-30T09:00:00Z">
              <w:r w:rsidR="00B951A9">
                <w:t>/</w:t>
              </w:r>
            </w:ins>
            <w:r w:rsidRPr="00FF6A71">
              <w:t>course exit scores</w:t>
            </w:r>
          </w:p>
        </w:tc>
        <w:tc>
          <w:tcPr>
            <w:tcW w:w="4671" w:type="dxa"/>
            <w:vMerge/>
            <w:tcPrChange w:id="6959" w:author="pete jones" w:date="2022-01-04T13:34:00Z">
              <w:tcPr>
                <w:tcW w:w="4671" w:type="dxa"/>
                <w:vMerge/>
              </w:tcPr>
            </w:tcPrChange>
          </w:tcPr>
          <w:p w14:paraId="75FD8103" w14:textId="77777777" w:rsidR="00E558A9" w:rsidRPr="00FF6A71" w:rsidRDefault="00E558A9">
            <w:pPr>
              <w:spacing w:before="0" w:after="0" w:line="240" w:lineRule="auto"/>
            </w:pPr>
          </w:p>
        </w:tc>
      </w:tr>
      <w:tr w:rsidR="00E558A9" w:rsidRPr="00FF6A71" w14:paraId="281FEDAF" w14:textId="77777777" w:rsidTr="00B949F0">
        <w:tc>
          <w:tcPr>
            <w:tcW w:w="1439" w:type="dxa"/>
            <w:vMerge/>
            <w:tcPrChange w:id="6960" w:author="pete jones" w:date="2022-01-04T13:34:00Z">
              <w:tcPr>
                <w:tcW w:w="1439" w:type="dxa"/>
                <w:vMerge/>
              </w:tcPr>
            </w:tcPrChange>
          </w:tcPr>
          <w:p w14:paraId="763DAE05" w14:textId="77777777" w:rsidR="00E558A9" w:rsidRPr="00FF6A71" w:rsidRDefault="00E558A9">
            <w:pPr>
              <w:spacing w:before="0" w:after="0" w:line="240" w:lineRule="auto"/>
            </w:pPr>
          </w:p>
        </w:tc>
        <w:tc>
          <w:tcPr>
            <w:tcW w:w="2667" w:type="dxa"/>
            <w:tcPrChange w:id="6961" w:author="pete jones" w:date="2022-01-04T13:34:00Z">
              <w:tcPr>
                <w:tcW w:w="2667" w:type="dxa"/>
              </w:tcPr>
            </w:tcPrChange>
          </w:tcPr>
          <w:p w14:paraId="3749E2EA" w14:textId="77777777" w:rsidR="00E558A9" w:rsidRPr="00FF6A71" w:rsidRDefault="00E558A9">
            <w:pPr>
              <w:spacing w:before="0" w:after="0" w:line="240" w:lineRule="auto"/>
            </w:pPr>
            <w:r w:rsidRPr="00FF6A71">
              <w:t>UK A-Level</w:t>
            </w:r>
          </w:p>
        </w:tc>
        <w:tc>
          <w:tcPr>
            <w:tcW w:w="4671" w:type="dxa"/>
            <w:vMerge w:val="restart"/>
            <w:tcPrChange w:id="6962" w:author="pete jones" w:date="2022-01-04T13:34:00Z">
              <w:tcPr>
                <w:tcW w:w="4671" w:type="dxa"/>
                <w:vMerge w:val="restart"/>
              </w:tcPr>
            </w:tcPrChange>
          </w:tcPr>
          <w:p w14:paraId="2892F078" w14:textId="77777777" w:rsidR="00E558A9" w:rsidRPr="00FF6A71" w:rsidRDefault="00E558A9">
            <w:pPr>
              <w:spacing w:before="0" w:after="0" w:line="240" w:lineRule="auto"/>
            </w:pPr>
            <w:r w:rsidRPr="00FF6A71">
              <w:t>Data sets extracted from national statistics for academic years 2018 and 2019</w:t>
            </w:r>
          </w:p>
        </w:tc>
      </w:tr>
      <w:tr w:rsidR="00E558A9" w:rsidRPr="00FF6A71" w14:paraId="5CDDB759" w14:textId="77777777" w:rsidTr="00B949F0">
        <w:tc>
          <w:tcPr>
            <w:tcW w:w="1439" w:type="dxa"/>
            <w:vMerge/>
            <w:tcPrChange w:id="6963" w:author="pete jones" w:date="2022-01-04T13:34:00Z">
              <w:tcPr>
                <w:tcW w:w="1439" w:type="dxa"/>
                <w:vMerge/>
              </w:tcPr>
            </w:tcPrChange>
          </w:tcPr>
          <w:p w14:paraId="6BEE0DFD" w14:textId="77777777" w:rsidR="00E558A9" w:rsidRPr="00FF6A71" w:rsidRDefault="00E558A9">
            <w:pPr>
              <w:spacing w:before="0" w:after="0" w:line="240" w:lineRule="auto"/>
            </w:pPr>
          </w:p>
        </w:tc>
        <w:tc>
          <w:tcPr>
            <w:tcW w:w="2667" w:type="dxa"/>
            <w:tcPrChange w:id="6964" w:author="pete jones" w:date="2022-01-04T13:34:00Z">
              <w:tcPr>
                <w:tcW w:w="2667" w:type="dxa"/>
              </w:tcPr>
            </w:tcPrChange>
          </w:tcPr>
          <w:p w14:paraId="269BA4B0" w14:textId="77777777" w:rsidR="00E558A9" w:rsidRPr="00FF6A71" w:rsidRDefault="00E558A9">
            <w:pPr>
              <w:spacing w:before="0" w:after="0" w:line="240" w:lineRule="auto"/>
            </w:pPr>
            <w:r w:rsidRPr="00FF6A71">
              <w:t>BTEC ONC</w:t>
            </w:r>
          </w:p>
        </w:tc>
        <w:tc>
          <w:tcPr>
            <w:tcW w:w="4671" w:type="dxa"/>
            <w:vMerge/>
            <w:tcPrChange w:id="6965" w:author="pete jones" w:date="2022-01-04T13:34:00Z">
              <w:tcPr>
                <w:tcW w:w="4671" w:type="dxa"/>
                <w:vMerge/>
              </w:tcPr>
            </w:tcPrChange>
          </w:tcPr>
          <w:p w14:paraId="3C09BE7E" w14:textId="77777777" w:rsidR="00E558A9" w:rsidRPr="00FF6A71" w:rsidRDefault="00E558A9">
            <w:pPr>
              <w:spacing w:before="0" w:after="0" w:line="240" w:lineRule="auto"/>
            </w:pPr>
          </w:p>
        </w:tc>
      </w:tr>
      <w:tr w:rsidR="00E558A9" w:rsidRPr="00FF6A71" w14:paraId="58524965" w14:textId="77777777" w:rsidTr="00B949F0">
        <w:tc>
          <w:tcPr>
            <w:tcW w:w="1439" w:type="dxa"/>
            <w:vMerge w:val="restart"/>
            <w:tcPrChange w:id="6966" w:author="pete jones" w:date="2022-01-04T13:34:00Z">
              <w:tcPr>
                <w:tcW w:w="1439" w:type="dxa"/>
                <w:vMerge w:val="restart"/>
              </w:tcPr>
            </w:tcPrChange>
          </w:tcPr>
          <w:p w14:paraId="40CFA76D" w14:textId="77777777" w:rsidR="00E558A9" w:rsidRPr="00FF6A71" w:rsidRDefault="00E558A9">
            <w:pPr>
              <w:spacing w:before="0" w:after="0" w:line="240" w:lineRule="auto"/>
            </w:pPr>
            <w:r w:rsidRPr="00FF6A71">
              <w:t>Quantitative / Qualitative</w:t>
            </w:r>
          </w:p>
        </w:tc>
        <w:tc>
          <w:tcPr>
            <w:tcW w:w="2667" w:type="dxa"/>
            <w:tcPrChange w:id="6967" w:author="pete jones" w:date="2022-01-04T13:34:00Z">
              <w:tcPr>
                <w:tcW w:w="2667" w:type="dxa"/>
              </w:tcPr>
            </w:tcPrChange>
          </w:tcPr>
          <w:p w14:paraId="7956CF1F" w14:textId="77777777" w:rsidR="00E558A9" w:rsidRPr="00FF6A71" w:rsidRDefault="00E558A9">
            <w:pPr>
              <w:spacing w:before="0" w:after="0" w:line="240" w:lineRule="auto"/>
            </w:pPr>
            <w:r w:rsidRPr="00FF6A71">
              <w:t>Student survey</w:t>
            </w:r>
          </w:p>
        </w:tc>
        <w:tc>
          <w:tcPr>
            <w:tcW w:w="4671" w:type="dxa"/>
            <w:tcPrChange w:id="6968" w:author="pete jones" w:date="2022-01-04T13:34:00Z">
              <w:tcPr>
                <w:tcW w:w="4671" w:type="dxa"/>
              </w:tcPr>
            </w:tcPrChange>
          </w:tcPr>
          <w:p w14:paraId="1254BFE4" w14:textId="3708E02C" w:rsidR="00E558A9" w:rsidRPr="00FF6A71" w:rsidRDefault="00E558A9">
            <w:pPr>
              <w:spacing w:before="0" w:after="0" w:line="240" w:lineRule="auto"/>
            </w:pPr>
            <w:r w:rsidRPr="00FF6A71">
              <w:t xml:space="preserve">Distributed to participants of </w:t>
            </w:r>
            <w:ins w:id="6969" w:author="pete jones" w:date="2022-03-30T09:01:00Z">
              <w:r w:rsidR="00B951A9">
                <w:t xml:space="preserve">the </w:t>
              </w:r>
            </w:ins>
            <w:r w:rsidRPr="00FF6A71">
              <w:t>pilot and main case studies in HE environments</w:t>
            </w:r>
          </w:p>
        </w:tc>
      </w:tr>
      <w:tr w:rsidR="00E558A9" w:rsidRPr="00FF6A71" w14:paraId="405CDD3B" w14:textId="77777777" w:rsidTr="00B949F0">
        <w:tc>
          <w:tcPr>
            <w:tcW w:w="1439" w:type="dxa"/>
            <w:vMerge/>
            <w:tcPrChange w:id="6970" w:author="pete jones" w:date="2022-01-04T13:34:00Z">
              <w:tcPr>
                <w:tcW w:w="1439" w:type="dxa"/>
                <w:vMerge/>
              </w:tcPr>
            </w:tcPrChange>
          </w:tcPr>
          <w:p w14:paraId="67D6910A" w14:textId="77777777" w:rsidR="00E558A9" w:rsidRPr="00FF6A71" w:rsidRDefault="00E558A9">
            <w:pPr>
              <w:spacing w:before="0" w:after="0" w:line="240" w:lineRule="auto"/>
            </w:pPr>
          </w:p>
        </w:tc>
        <w:tc>
          <w:tcPr>
            <w:tcW w:w="2667" w:type="dxa"/>
            <w:tcPrChange w:id="6971" w:author="pete jones" w:date="2022-01-04T13:34:00Z">
              <w:tcPr>
                <w:tcW w:w="2667" w:type="dxa"/>
              </w:tcPr>
            </w:tcPrChange>
          </w:tcPr>
          <w:p w14:paraId="2D87154F" w14:textId="77777777" w:rsidR="00E558A9" w:rsidRPr="00FF6A71" w:rsidRDefault="00E558A9">
            <w:pPr>
              <w:spacing w:before="0" w:after="0" w:line="240" w:lineRule="auto"/>
            </w:pPr>
            <w:r w:rsidRPr="00FF6A71">
              <w:t>Staff survey</w:t>
            </w:r>
          </w:p>
        </w:tc>
        <w:tc>
          <w:tcPr>
            <w:tcW w:w="4671" w:type="dxa"/>
            <w:tcPrChange w:id="6972" w:author="pete jones" w:date="2022-01-04T13:34:00Z">
              <w:tcPr>
                <w:tcW w:w="4671" w:type="dxa"/>
              </w:tcPr>
            </w:tcPrChange>
          </w:tcPr>
          <w:p w14:paraId="32494806" w14:textId="6A8CBE0A" w:rsidR="00E558A9" w:rsidRPr="00FF6A71" w:rsidRDefault="00E558A9">
            <w:pPr>
              <w:spacing w:before="0" w:after="0" w:line="240" w:lineRule="auto"/>
            </w:pPr>
            <w:r w:rsidRPr="00FF6A71">
              <w:t xml:space="preserve">Distributed to academic participants directly involved with </w:t>
            </w:r>
            <w:ins w:id="6973" w:author="pete jones" w:date="2022-03-30T09:01:00Z">
              <w:r w:rsidR="00B951A9">
                <w:t xml:space="preserve">the </w:t>
              </w:r>
            </w:ins>
            <w:r w:rsidRPr="00FF6A71">
              <w:t>pilot and main case studies in HE environments</w:t>
            </w:r>
          </w:p>
        </w:tc>
      </w:tr>
      <w:tr w:rsidR="00E558A9" w:rsidRPr="00FF6A71" w14:paraId="4E2E98A5" w14:textId="77777777" w:rsidTr="00B949F0">
        <w:tc>
          <w:tcPr>
            <w:tcW w:w="1439" w:type="dxa"/>
            <w:vMerge/>
            <w:tcPrChange w:id="6974" w:author="pete jones" w:date="2022-01-04T13:34:00Z">
              <w:tcPr>
                <w:tcW w:w="1439" w:type="dxa"/>
                <w:vMerge/>
              </w:tcPr>
            </w:tcPrChange>
          </w:tcPr>
          <w:p w14:paraId="459FEC1C" w14:textId="77777777" w:rsidR="00E558A9" w:rsidRPr="00FF6A71" w:rsidRDefault="00E558A9">
            <w:pPr>
              <w:spacing w:before="0" w:after="0" w:line="240" w:lineRule="auto"/>
            </w:pPr>
          </w:p>
        </w:tc>
        <w:tc>
          <w:tcPr>
            <w:tcW w:w="2667" w:type="dxa"/>
            <w:tcPrChange w:id="6975" w:author="pete jones" w:date="2022-01-04T13:34:00Z">
              <w:tcPr>
                <w:tcW w:w="2667" w:type="dxa"/>
              </w:tcPr>
            </w:tcPrChange>
          </w:tcPr>
          <w:p w14:paraId="2331D98C" w14:textId="77777777" w:rsidR="00E558A9" w:rsidRPr="00FF6A71" w:rsidRDefault="00E558A9">
            <w:pPr>
              <w:spacing w:before="0" w:after="0" w:line="240" w:lineRule="auto"/>
            </w:pPr>
            <w:r w:rsidRPr="00FF6A71">
              <w:t>STEM practitioner survey</w:t>
            </w:r>
          </w:p>
        </w:tc>
        <w:tc>
          <w:tcPr>
            <w:tcW w:w="4671" w:type="dxa"/>
            <w:vMerge w:val="restart"/>
            <w:tcPrChange w:id="6976" w:author="pete jones" w:date="2022-01-04T13:34:00Z">
              <w:tcPr>
                <w:tcW w:w="4671" w:type="dxa"/>
                <w:vMerge w:val="restart"/>
              </w:tcPr>
            </w:tcPrChange>
          </w:tcPr>
          <w:p w14:paraId="4A738E80" w14:textId="3C3129F6" w:rsidR="00E558A9" w:rsidRPr="00FF6A71" w:rsidRDefault="00E558A9">
            <w:pPr>
              <w:spacing w:before="0" w:after="0" w:line="240" w:lineRule="auto"/>
            </w:pPr>
            <w:r w:rsidRPr="00FF6A71">
              <w:t xml:space="preserve">Surveys distributed to participants, directly or indirectly associated </w:t>
            </w:r>
            <w:del w:id="6977" w:author="pete jones" w:date="2022-03-30T09:01:00Z">
              <w:r w:rsidRPr="00FF6A71" w:rsidDel="00B951A9">
                <w:delText xml:space="preserve">to </w:delText>
              </w:r>
            </w:del>
            <w:ins w:id="6978" w:author="pete jones" w:date="2022-03-30T09:01:00Z">
              <w:r w:rsidR="00B951A9">
                <w:t>with</w:t>
              </w:r>
              <w:r w:rsidR="00B951A9" w:rsidRPr="00FF6A71">
                <w:t xml:space="preserve"> </w:t>
              </w:r>
            </w:ins>
            <w:r w:rsidRPr="00FF6A71">
              <w:t>the case-study action research</w:t>
            </w:r>
          </w:p>
        </w:tc>
      </w:tr>
      <w:tr w:rsidR="00E558A9" w:rsidRPr="00FF6A71" w14:paraId="5CBB848D" w14:textId="77777777" w:rsidTr="00B949F0">
        <w:tc>
          <w:tcPr>
            <w:tcW w:w="1439" w:type="dxa"/>
            <w:vMerge/>
            <w:tcPrChange w:id="6979" w:author="pete jones" w:date="2022-01-04T13:34:00Z">
              <w:tcPr>
                <w:tcW w:w="1439" w:type="dxa"/>
                <w:vMerge/>
              </w:tcPr>
            </w:tcPrChange>
          </w:tcPr>
          <w:p w14:paraId="6CA2CB1B" w14:textId="77777777" w:rsidR="00E558A9" w:rsidRPr="00FF6A71" w:rsidRDefault="00E558A9">
            <w:pPr>
              <w:spacing w:before="0" w:after="0" w:line="240" w:lineRule="auto"/>
            </w:pPr>
          </w:p>
        </w:tc>
        <w:tc>
          <w:tcPr>
            <w:tcW w:w="2667" w:type="dxa"/>
            <w:tcPrChange w:id="6980" w:author="pete jones" w:date="2022-01-04T13:34:00Z">
              <w:tcPr>
                <w:tcW w:w="2667" w:type="dxa"/>
              </w:tcPr>
            </w:tcPrChange>
          </w:tcPr>
          <w:p w14:paraId="3C56AA7E" w14:textId="77777777" w:rsidR="00E558A9" w:rsidRPr="00FF6A71" w:rsidRDefault="00E558A9">
            <w:pPr>
              <w:spacing w:before="0" w:after="0" w:line="240" w:lineRule="auto"/>
            </w:pPr>
            <w:r w:rsidRPr="00FF6A71">
              <w:t>HE practitioner survey</w:t>
            </w:r>
          </w:p>
        </w:tc>
        <w:tc>
          <w:tcPr>
            <w:tcW w:w="4671" w:type="dxa"/>
            <w:vMerge/>
            <w:tcPrChange w:id="6981" w:author="pete jones" w:date="2022-01-04T13:34:00Z">
              <w:tcPr>
                <w:tcW w:w="4671" w:type="dxa"/>
                <w:vMerge/>
              </w:tcPr>
            </w:tcPrChange>
          </w:tcPr>
          <w:p w14:paraId="63D77BF6" w14:textId="77777777" w:rsidR="00E558A9" w:rsidRPr="00FF6A71" w:rsidRDefault="00E558A9">
            <w:pPr>
              <w:spacing w:before="0" w:after="0" w:line="240" w:lineRule="auto"/>
            </w:pPr>
          </w:p>
        </w:tc>
      </w:tr>
      <w:tr w:rsidR="00E558A9" w:rsidRPr="00FF6A71" w14:paraId="1106CB6A" w14:textId="77777777" w:rsidTr="00B949F0">
        <w:tc>
          <w:tcPr>
            <w:tcW w:w="1439" w:type="dxa"/>
            <w:vMerge/>
            <w:tcPrChange w:id="6982" w:author="pete jones" w:date="2022-01-04T13:34:00Z">
              <w:tcPr>
                <w:tcW w:w="1439" w:type="dxa"/>
                <w:vMerge/>
              </w:tcPr>
            </w:tcPrChange>
          </w:tcPr>
          <w:p w14:paraId="20D8FC8D" w14:textId="77777777" w:rsidR="00E558A9" w:rsidRPr="00FF6A71" w:rsidRDefault="00E558A9">
            <w:pPr>
              <w:spacing w:before="0" w:after="0" w:line="240" w:lineRule="auto"/>
            </w:pPr>
          </w:p>
        </w:tc>
        <w:tc>
          <w:tcPr>
            <w:tcW w:w="2667" w:type="dxa"/>
            <w:tcPrChange w:id="6983" w:author="pete jones" w:date="2022-01-04T13:34:00Z">
              <w:tcPr>
                <w:tcW w:w="2667" w:type="dxa"/>
              </w:tcPr>
            </w:tcPrChange>
          </w:tcPr>
          <w:p w14:paraId="3F5D7335" w14:textId="77777777" w:rsidR="00E558A9" w:rsidRPr="00FF6A71" w:rsidRDefault="00E558A9">
            <w:pPr>
              <w:spacing w:before="0" w:after="0" w:line="240" w:lineRule="auto"/>
            </w:pPr>
            <w:r w:rsidRPr="00FF6A71">
              <w:t>Industrial survey</w:t>
            </w:r>
          </w:p>
        </w:tc>
        <w:tc>
          <w:tcPr>
            <w:tcW w:w="4671" w:type="dxa"/>
            <w:vMerge/>
            <w:tcPrChange w:id="6984" w:author="pete jones" w:date="2022-01-04T13:34:00Z">
              <w:tcPr>
                <w:tcW w:w="4671" w:type="dxa"/>
                <w:vMerge/>
              </w:tcPr>
            </w:tcPrChange>
          </w:tcPr>
          <w:p w14:paraId="7F1984C1" w14:textId="77777777" w:rsidR="00E558A9" w:rsidRPr="00FF6A71" w:rsidRDefault="00E558A9">
            <w:pPr>
              <w:spacing w:before="0" w:after="0" w:line="240" w:lineRule="auto"/>
            </w:pPr>
          </w:p>
        </w:tc>
      </w:tr>
      <w:tr w:rsidR="00E558A9" w:rsidRPr="00FF6A71" w14:paraId="4E103118" w14:textId="77777777" w:rsidTr="00B949F0">
        <w:tc>
          <w:tcPr>
            <w:tcW w:w="1439" w:type="dxa"/>
            <w:vMerge/>
            <w:tcPrChange w:id="6985" w:author="pete jones" w:date="2022-01-04T13:34:00Z">
              <w:tcPr>
                <w:tcW w:w="1439" w:type="dxa"/>
                <w:vMerge/>
              </w:tcPr>
            </w:tcPrChange>
          </w:tcPr>
          <w:p w14:paraId="4CB6592E" w14:textId="77777777" w:rsidR="00E558A9" w:rsidRPr="00FF6A71" w:rsidRDefault="00E558A9">
            <w:pPr>
              <w:spacing w:before="0" w:after="0" w:line="240" w:lineRule="auto"/>
            </w:pPr>
          </w:p>
        </w:tc>
        <w:tc>
          <w:tcPr>
            <w:tcW w:w="2667" w:type="dxa"/>
            <w:tcPrChange w:id="6986" w:author="pete jones" w:date="2022-01-04T13:34:00Z">
              <w:tcPr>
                <w:tcW w:w="2667" w:type="dxa"/>
              </w:tcPr>
            </w:tcPrChange>
          </w:tcPr>
          <w:p w14:paraId="0A8811FB" w14:textId="77777777" w:rsidR="00E558A9" w:rsidRPr="00FF6A71" w:rsidRDefault="00E558A9">
            <w:pPr>
              <w:spacing w:before="0" w:after="0" w:line="240" w:lineRule="auto"/>
            </w:pPr>
            <w:r w:rsidRPr="00FF6A71">
              <w:t>Observations</w:t>
            </w:r>
          </w:p>
        </w:tc>
        <w:tc>
          <w:tcPr>
            <w:tcW w:w="4671" w:type="dxa"/>
            <w:tcPrChange w:id="6987" w:author="pete jones" w:date="2022-01-04T13:34:00Z">
              <w:tcPr>
                <w:tcW w:w="4671" w:type="dxa"/>
              </w:tcPr>
            </w:tcPrChange>
          </w:tcPr>
          <w:p w14:paraId="4FE45B9C" w14:textId="68FE6452" w:rsidR="00A33F88" w:rsidRPr="00FF6A71" w:rsidRDefault="00A33F88">
            <w:pPr>
              <w:spacing w:before="0" w:after="0" w:line="240" w:lineRule="auto"/>
            </w:pPr>
            <w:del w:id="6988" w:author="pete jones" w:date="2022-03-31T11:27:00Z">
              <w:r w:rsidRPr="00FF6A71" w:rsidDel="00C21063">
                <w:delText xml:space="preserve">Administered </w:delText>
              </w:r>
            </w:del>
            <w:ins w:id="6989" w:author="pete jones" w:date="2022-03-31T11:27:00Z">
              <w:r w:rsidR="00C21063">
                <w:t>It was a</w:t>
              </w:r>
              <w:r w:rsidR="00C21063" w:rsidRPr="00FF6A71">
                <w:t xml:space="preserve">dministered </w:t>
              </w:r>
            </w:ins>
            <w:r w:rsidRPr="00FF6A71">
              <w:t xml:space="preserve">at three points of </w:t>
            </w:r>
            <w:ins w:id="6990" w:author="pete jones" w:date="2022-03-30T09:01:00Z">
              <w:r w:rsidR="00B951A9">
                <w:t xml:space="preserve">the </w:t>
              </w:r>
            </w:ins>
            <w:r w:rsidRPr="00FF6A71">
              <w:t xml:space="preserve">pilot study to </w:t>
            </w:r>
            <w:ins w:id="6991" w:author="pete jones" w:date="2022-03-31T11:27:00Z">
              <w:r w:rsidR="00C21063">
                <w:t xml:space="preserve">a </w:t>
              </w:r>
            </w:ins>
            <w:r w:rsidRPr="00FF6A71">
              <w:t>purposive sample.</w:t>
            </w:r>
          </w:p>
          <w:p w14:paraId="5C874FE0" w14:textId="19C596BE" w:rsidR="00E558A9" w:rsidRPr="00FF6A71" w:rsidRDefault="00E558A9">
            <w:pPr>
              <w:spacing w:before="0" w:after="0" w:line="240" w:lineRule="auto"/>
            </w:pPr>
            <w:r w:rsidRPr="00FF6A71">
              <w:t>Administered to case study participants</w:t>
            </w:r>
          </w:p>
        </w:tc>
      </w:tr>
      <w:tr w:rsidR="00E558A9" w:rsidRPr="00FF6A71" w14:paraId="68591B96" w14:textId="77777777" w:rsidTr="00B949F0">
        <w:tc>
          <w:tcPr>
            <w:tcW w:w="1439" w:type="dxa"/>
            <w:vMerge/>
            <w:tcPrChange w:id="6992" w:author="pete jones" w:date="2022-01-04T13:34:00Z">
              <w:tcPr>
                <w:tcW w:w="1439" w:type="dxa"/>
                <w:vMerge/>
              </w:tcPr>
            </w:tcPrChange>
          </w:tcPr>
          <w:p w14:paraId="5E385510" w14:textId="77777777" w:rsidR="00E558A9" w:rsidRPr="00FF6A71" w:rsidRDefault="00E558A9">
            <w:pPr>
              <w:spacing w:before="0" w:after="0" w:line="240" w:lineRule="auto"/>
            </w:pPr>
          </w:p>
        </w:tc>
        <w:tc>
          <w:tcPr>
            <w:tcW w:w="2667" w:type="dxa"/>
            <w:tcPrChange w:id="6993" w:author="pete jones" w:date="2022-01-04T13:34:00Z">
              <w:tcPr>
                <w:tcW w:w="2667" w:type="dxa"/>
              </w:tcPr>
            </w:tcPrChange>
          </w:tcPr>
          <w:p w14:paraId="32241D81" w14:textId="77777777" w:rsidR="00E558A9" w:rsidRPr="00FF6A71" w:rsidRDefault="00E558A9">
            <w:pPr>
              <w:spacing w:before="0" w:after="0" w:line="240" w:lineRule="auto"/>
            </w:pPr>
            <w:r w:rsidRPr="00FF6A71">
              <w:t>Student self-assessments</w:t>
            </w:r>
          </w:p>
        </w:tc>
        <w:tc>
          <w:tcPr>
            <w:tcW w:w="4671" w:type="dxa"/>
            <w:tcPrChange w:id="6994" w:author="pete jones" w:date="2022-01-04T13:34:00Z">
              <w:tcPr>
                <w:tcW w:w="4671" w:type="dxa"/>
              </w:tcPr>
            </w:tcPrChange>
          </w:tcPr>
          <w:p w14:paraId="2E8CBDC6" w14:textId="77777777" w:rsidR="00E558A9" w:rsidRPr="00FF6A71" w:rsidRDefault="00E558A9">
            <w:pPr>
              <w:spacing w:before="0" w:after="0" w:line="240" w:lineRule="auto"/>
            </w:pPr>
            <w:r w:rsidRPr="00FF6A71">
              <w:t>Distributed to all participating populations</w:t>
            </w:r>
          </w:p>
        </w:tc>
      </w:tr>
    </w:tbl>
    <w:p w14:paraId="368A0175" w14:textId="1013A796" w:rsidR="00A33F88" w:rsidRPr="00FF6A71" w:rsidRDefault="00E558A9" w:rsidP="00E558A9">
      <w:r w:rsidRPr="00FF6A71">
        <w:t>These instruments were designed to assess two factors of general emotional and cognitive engagement</w:t>
      </w:r>
      <w:del w:id="6995" w:author="pete jones" w:date="2022-03-31T11:27:00Z">
        <w:r w:rsidRPr="00FF6A71" w:rsidDel="00C21063">
          <w:delText>, for</w:delText>
        </w:r>
      </w:del>
      <w:ins w:id="6996" w:author="pete jones" w:date="2022-03-31T11:27:00Z">
        <w:r w:rsidR="00C21063">
          <w:t>:</w:t>
        </w:r>
      </w:ins>
      <w:r w:rsidRPr="00FF6A71">
        <w:t xml:space="preserve"> students working in teams</w:t>
      </w:r>
      <w:del w:id="6997" w:author="pete jones" w:date="2022-03-31T11:28:00Z">
        <w:r w:rsidRPr="00FF6A71" w:rsidDel="00C21063">
          <w:delText>,</w:delText>
        </w:r>
      </w:del>
      <w:r w:rsidRPr="00FF6A71">
        <w:t xml:space="preserve"> during problem-based learning and assessment effectivity</w:t>
      </w:r>
      <w:del w:id="6998" w:author="pete jones" w:date="2022-03-31T11:28:00Z">
        <w:r w:rsidRPr="00FF6A71" w:rsidDel="00C21063">
          <w:delText>,</w:delText>
        </w:r>
      </w:del>
      <w:r w:rsidRPr="00FF6A71">
        <w:t xml:space="preserve"> and conducting synoptic activities using CDE. </w:t>
      </w:r>
      <w:bookmarkStart w:id="6999" w:name="_Hlk46840180"/>
    </w:p>
    <w:p w14:paraId="020400B1" w14:textId="77777777" w:rsidR="00A33F88" w:rsidRPr="00FF6A71" w:rsidRDefault="00E558A9" w:rsidP="00E558A9">
      <w:pPr>
        <w:pStyle w:val="Heading3"/>
      </w:pPr>
      <w:bookmarkStart w:id="7000" w:name="_Toc68162204"/>
      <w:bookmarkStart w:id="7001" w:name="_Toc99969516"/>
      <w:r w:rsidRPr="00FF6A71">
        <w:t>Collecting data</w:t>
      </w:r>
      <w:bookmarkEnd w:id="6999"/>
      <w:bookmarkEnd w:id="7000"/>
      <w:bookmarkEnd w:id="7001"/>
    </w:p>
    <w:p w14:paraId="0A25EA30" w14:textId="77777777" w:rsidR="00A33F88" w:rsidRPr="00FF6A71" w:rsidRDefault="00E558A9" w:rsidP="00E558A9">
      <w:r w:rsidRPr="00FF6A71">
        <w:t xml:space="preserve">All survey data was distributed via email of </w:t>
      </w:r>
      <w:r w:rsidR="00267B9B" w:rsidRPr="00FF6A71">
        <w:t xml:space="preserve">a </w:t>
      </w:r>
      <w:r w:rsidRPr="00FF6A71">
        <w:t>Qualtrics anonymous link to individuals or groups according to their target professional roles.</w:t>
      </w:r>
    </w:p>
    <w:p w14:paraId="589FFE0F" w14:textId="6B7FFDD5" w:rsidR="00A33F88" w:rsidRPr="00FF6A71" w:rsidRDefault="00E558A9" w:rsidP="00E558A9">
      <w:r w:rsidRPr="00FF6A71">
        <w:t xml:space="preserve">National statistics databases </w:t>
      </w:r>
      <w:del w:id="7002" w:author="pete jones" w:date="2022-03-31T11:28:00Z">
        <w:r w:rsidRPr="00FF6A71" w:rsidDel="00C21063">
          <w:delText>were used to gather</w:delText>
        </w:r>
      </w:del>
      <w:ins w:id="7003" w:author="pete jones" w:date="2022-03-31T11:28:00Z">
        <w:r w:rsidR="00C21063">
          <w:t>gathered</w:t>
        </w:r>
      </w:ins>
      <w:r w:rsidRPr="00FF6A71">
        <w:t xml:space="preserve"> qualification data from two consecutive academic years specific to general acceptance criteria and UCAS scores for entry requirements for </w:t>
      </w:r>
      <w:ins w:id="7004" w:author="pete jones" w:date="2022-03-30T09:01:00Z">
        <w:r w:rsidR="00B951A9">
          <w:t xml:space="preserve">an </w:t>
        </w:r>
      </w:ins>
      <w:r w:rsidRPr="00FF6A71">
        <w:t>undergraduate engineering study of UK courses.</w:t>
      </w:r>
    </w:p>
    <w:p w14:paraId="47322C2D" w14:textId="73A36193" w:rsidR="00A33F88" w:rsidRPr="00FF6A71" w:rsidRDefault="00E558A9" w:rsidP="00E558A9">
      <w:r w:rsidRPr="00FF6A71">
        <w:lastRenderedPageBreak/>
        <w:t xml:space="preserve">Attendance data was monitored for each tutor session of the pilot study and anonymised for data analysis. </w:t>
      </w:r>
      <w:del w:id="7005" w:author="pete jones" w:date="2022-03-31T11:28:00Z">
        <w:r w:rsidRPr="00FF6A71" w:rsidDel="00C21063">
          <w:delText xml:space="preserve">Attendance </w:delText>
        </w:r>
      </w:del>
      <w:ins w:id="7006" w:author="pete jones" w:date="2022-03-31T11:28:00Z">
        <w:r w:rsidR="00C21063">
          <w:t>However, a</w:t>
        </w:r>
        <w:r w:rsidR="00C21063" w:rsidRPr="00FF6A71">
          <w:t xml:space="preserve">ttendance </w:t>
        </w:r>
      </w:ins>
      <w:r w:rsidRPr="00FF6A71">
        <w:t xml:space="preserve">during the case study was not monitored rigorously by </w:t>
      </w:r>
      <w:ins w:id="7007" w:author="pete jones" w:date="2022-03-30T09:01:00Z">
        <w:r w:rsidR="00B951A9">
          <w:t xml:space="preserve">the </w:t>
        </w:r>
      </w:ins>
      <w:r w:rsidRPr="00FF6A71">
        <w:t>named participant</w:t>
      </w:r>
      <w:del w:id="7008" w:author="pete jones" w:date="2022-03-31T11:28:00Z">
        <w:r w:rsidRPr="00FF6A71" w:rsidDel="00C21063">
          <w:delText>,</w:delText>
        </w:r>
      </w:del>
      <w:r w:rsidRPr="00FF6A71">
        <w:t xml:space="preserve"> because activities and meeting</w:t>
      </w:r>
      <w:ins w:id="7009" w:author="pete jones" w:date="2022-03-30T09:01:00Z">
        <w:r w:rsidR="00B951A9">
          <w:t>s</w:t>
        </w:r>
      </w:ins>
      <w:r w:rsidRPr="00FF6A71">
        <w:t xml:space="preserve"> were planned and facilitated by students</w:t>
      </w:r>
      <w:ins w:id="7010" w:author="pete jones" w:date="2022-03-31T11:28:00Z">
        <w:r w:rsidR="00C21063">
          <w:t>. In contrast,</w:t>
        </w:r>
      </w:ins>
      <w:del w:id="7011" w:author="pete jones" w:date="2022-03-31T11:28:00Z">
        <w:r w:rsidRPr="00FF6A71" w:rsidDel="00C21063">
          <w:delText xml:space="preserve"> </w:delText>
        </w:r>
      </w:del>
      <w:del w:id="7012" w:author="pete jones" w:date="2022-03-30T09:01:00Z">
        <w:r w:rsidRPr="00FF6A71" w:rsidDel="00B951A9">
          <w:delText xml:space="preserve">where </w:delText>
        </w:r>
      </w:del>
      <w:ins w:id="7013" w:author="pete jones" w:date="2022-03-30T09:01:00Z">
        <w:r w:rsidR="00B951A9" w:rsidRPr="00FF6A71">
          <w:t xml:space="preserve"> </w:t>
        </w:r>
      </w:ins>
      <w:del w:id="7014" w:author="pete jones" w:date="2022-03-31T11:28:00Z">
        <w:r w:rsidRPr="00FF6A71" w:rsidDel="00C21063">
          <w:delText>progress on the project was monitored by the team principal and the team leaders</w:delText>
        </w:r>
      </w:del>
      <w:ins w:id="7015" w:author="pete jones" w:date="2022-03-31T11:28:00Z">
        <w:r w:rsidR="00C21063">
          <w:t>the team principal and the team leaders monitored progress on the project</w:t>
        </w:r>
      </w:ins>
      <w:r w:rsidRPr="00FF6A71">
        <w:t xml:space="preserve">. </w:t>
      </w:r>
      <w:del w:id="7016" w:author="pete jones" w:date="2022-03-31T11:28:00Z">
        <w:r w:rsidRPr="00FF6A71" w:rsidDel="00C21063">
          <w:delText xml:space="preserve">A </w:delText>
        </w:r>
      </w:del>
      <w:ins w:id="7017" w:author="pete jones" w:date="2022-03-31T11:28:00Z">
        <w:r w:rsidR="00C21063">
          <w:t>Instead, a</w:t>
        </w:r>
        <w:r w:rsidR="00C21063" w:rsidRPr="00FF6A71">
          <w:t xml:space="preserve"> </w:t>
        </w:r>
      </w:ins>
      <w:r w:rsidRPr="00FF6A71">
        <w:t xml:space="preserve">simple headcount was </w:t>
      </w:r>
      <w:del w:id="7018" w:author="pete jones" w:date="2022-03-31T11:29:00Z">
        <w:r w:rsidRPr="00FF6A71" w:rsidDel="00C21063">
          <w:delText xml:space="preserve">monitored </w:delText>
        </w:r>
      </w:del>
      <w:ins w:id="7019" w:author="pete jones" w:date="2022-03-31T11:29:00Z">
        <w:r w:rsidR="00C21063">
          <w:t>observ</w:t>
        </w:r>
        <w:r w:rsidR="00C21063" w:rsidRPr="00FF6A71">
          <w:t xml:space="preserve">ed </w:t>
        </w:r>
      </w:ins>
      <w:r w:rsidRPr="00FF6A71">
        <w:t>during the weekly session in the digital lab.</w:t>
      </w:r>
    </w:p>
    <w:p w14:paraId="47828A61" w14:textId="0273DE7D" w:rsidR="00A33F88" w:rsidRPr="00FF6A71" w:rsidRDefault="00E558A9" w:rsidP="00E558A9">
      <w:r w:rsidRPr="00FF6A71">
        <w:t xml:space="preserve">Entry qualifications were collated from course MIS data and anonymised for data analysis. </w:t>
      </w:r>
      <w:del w:id="7020" w:author="pete jones" w:date="2022-03-31T11:29:00Z">
        <w:r w:rsidRPr="00FF6A71" w:rsidDel="00C21063">
          <w:delText xml:space="preserve">Course </w:delText>
        </w:r>
      </w:del>
      <w:ins w:id="7021" w:author="pete jones" w:date="2022-03-31T11:29:00Z">
        <w:r w:rsidR="00C21063">
          <w:t>In addition, c</w:t>
        </w:r>
        <w:r w:rsidR="00C21063" w:rsidRPr="00FF6A71">
          <w:t xml:space="preserve">ourse </w:t>
        </w:r>
      </w:ins>
      <w:r w:rsidRPr="00FF6A71">
        <w:t>and module results were collated from published results within the virtual learning environment (</w:t>
      </w:r>
      <w:del w:id="7022" w:author="pete jones" w:date="2022-03-30T09:01:00Z">
        <w:r w:rsidRPr="00FF6A71" w:rsidDel="00B951A9">
          <w:delText xml:space="preserve">BlackBoard </w:delText>
        </w:r>
      </w:del>
      <w:ins w:id="7023" w:author="pete jones" w:date="2022-03-30T09:01:00Z">
        <w:r w:rsidR="00B951A9" w:rsidRPr="00FF6A71">
          <w:t>Black</w:t>
        </w:r>
        <w:r w:rsidR="00B951A9">
          <w:t>b</w:t>
        </w:r>
        <w:r w:rsidR="00B951A9" w:rsidRPr="00FF6A71">
          <w:t xml:space="preserve">oard </w:t>
        </w:r>
      </w:ins>
      <w:r w:rsidRPr="00FF6A71">
        <w:t>VLE)</w:t>
      </w:r>
      <w:del w:id="7024" w:author="pete jones" w:date="2022-03-30T09:01:00Z">
        <w:r w:rsidRPr="00FF6A71" w:rsidDel="00B951A9">
          <w:delText>,</w:delText>
        </w:r>
      </w:del>
      <w:r w:rsidRPr="00FF6A71">
        <w:t xml:space="preserve"> and anonymised.</w:t>
      </w:r>
    </w:p>
    <w:p w14:paraId="345FB777" w14:textId="08D9DC7C" w:rsidR="00A33F88" w:rsidRPr="00FF6A71" w:rsidRDefault="00E558A9" w:rsidP="00E558A9">
      <w:r w:rsidRPr="00FF6A71">
        <w:t xml:space="preserve">The pilot study task involved building a 3D digital kinematically precise CAD assembly of parts created from an initial portfolio of 2D orthographic and isometric drawings. No prior knowledge of using the CAD tools or an ability to read engineering drawings was assumed. There were three </w:t>
      </w:r>
      <w:del w:id="7025" w:author="pete jones" w:date="2022-03-30T09:01:00Z">
        <w:r w:rsidRPr="00FF6A71" w:rsidDel="00B951A9">
          <w:delText xml:space="preserve">discipline </w:delText>
        </w:r>
      </w:del>
      <w:ins w:id="7026" w:author="pete jones" w:date="2022-03-30T09:01:00Z">
        <w:r w:rsidR="00B951A9" w:rsidRPr="00FF6A71">
          <w:t>discipline</w:t>
        </w:r>
        <w:r w:rsidR="00B951A9">
          <w:t>-</w:t>
        </w:r>
      </w:ins>
      <w:r w:rsidRPr="00FF6A71">
        <w:t xml:space="preserve">specific variations of the required assembly, automotive, aeronautical, and mechanical. A four-person team was selected for self-assessment, representing each discipline, N=12 participants. Each team member was requested to complete an anonymous student self-assessment for every meeting (see </w:t>
      </w:r>
      <w:ins w:id="7027" w:author="pete jones" w:date="2022-01-04T13:36:00Z">
        <w:r w:rsidR="00B949F0" w:rsidRPr="00312F59">
          <w:fldChar w:fldCharType="begin"/>
        </w:r>
        <w:r w:rsidR="00B949F0" w:rsidRPr="00FF6A71">
          <w:instrText xml:space="preserve"> REF _Ref92195780 \r \h </w:instrText>
        </w:r>
      </w:ins>
      <w:r w:rsidR="00B949F0" w:rsidRPr="00312F59">
        <w:fldChar w:fldCharType="separate"/>
      </w:r>
      <w:ins w:id="7028" w:author="pete jones" w:date="2022-04-05T11:31:00Z">
        <w:r w:rsidR="00D94147">
          <w:t>11.5</w:t>
        </w:r>
      </w:ins>
      <w:ins w:id="7029" w:author="pete jones" w:date="2022-01-04T13:36:00Z">
        <w:r w:rsidR="00B949F0" w:rsidRPr="00312F59">
          <w:fldChar w:fldCharType="end"/>
        </w:r>
        <w:r w:rsidR="00B949F0" w:rsidRPr="00FF6A71">
          <w:t>)</w:t>
        </w:r>
      </w:ins>
      <w:del w:id="7030" w:author="pete jones" w:date="2022-01-04T13:36:00Z">
        <w:r w:rsidRPr="00FF6A71" w:rsidDel="00B949F0">
          <w:delText xml:space="preserve">link: </w:delText>
        </w:r>
        <w:r w:rsidR="002032CF" w:rsidRPr="007C0DAF" w:rsidDel="00B949F0">
          <w:fldChar w:fldCharType="begin"/>
        </w:r>
        <w:r w:rsidR="002032CF" w:rsidRPr="00FF6A71" w:rsidDel="00B949F0">
          <w:delInstrText xml:space="preserve"> HYPERLINK "http://staffordshire.eu.qualtrics.com/jfe/form/SV_5vuN463zjLUMwFD" \t "_blank" </w:delInstrText>
        </w:r>
        <w:r w:rsidR="002032CF" w:rsidRPr="007C0DAF" w:rsidDel="00B949F0">
          <w:rPr>
            <w:rPrChange w:id="7031" w:author="pete jones" w:date="2022-01-04T13:45:00Z">
              <w:rPr>
                <w:rStyle w:val="Heading6Char"/>
                <w:rFonts w:cstheme="minorHAnsi"/>
                <w:color w:val="007AC0"/>
                <w:shd w:val="clear" w:color="auto" w:fill="FFFFFF"/>
              </w:rPr>
            </w:rPrChange>
          </w:rPr>
          <w:fldChar w:fldCharType="separate"/>
        </w:r>
        <w:r w:rsidRPr="00FF6A71" w:rsidDel="00B949F0">
          <w:rPr>
            <w:rStyle w:val="Heading6Char"/>
            <w:rFonts w:cstheme="minorHAnsi"/>
            <w:color w:val="007AC0"/>
            <w:shd w:val="clear" w:color="auto" w:fill="FFFFFF"/>
          </w:rPr>
          <w:delText>http://staffordshire.eu.qualtrics.com/jfe/form/SV_5vuN463zjLUMwFD</w:delText>
        </w:r>
        <w:r w:rsidR="002032CF" w:rsidRPr="007C0DAF" w:rsidDel="00B949F0">
          <w:rPr>
            <w:rStyle w:val="Heading6Char"/>
            <w:rFonts w:cstheme="minorHAnsi"/>
            <w:color w:val="007AC0"/>
            <w:shd w:val="clear" w:color="auto" w:fill="FFFFFF"/>
          </w:rPr>
          <w:fldChar w:fldCharType="end"/>
        </w:r>
        <w:r w:rsidRPr="00FF6A71" w:rsidDel="00B949F0">
          <w:delText>)</w:delText>
        </w:r>
      </w:del>
      <w:r w:rsidRPr="00FF6A71">
        <w:t>.</w:t>
      </w:r>
    </w:p>
    <w:p w14:paraId="0D1C6035" w14:textId="7653D2E0" w:rsidR="00A33F88" w:rsidRPr="00FF6A71" w:rsidRDefault="00E558A9" w:rsidP="00E558A9">
      <w:del w:id="7032" w:author="pete jones" w:date="2022-03-30T09:01:00Z">
        <w:r w:rsidRPr="00FF6A71" w:rsidDel="00B951A9">
          <w:delText xml:space="preserve">Motivation </w:delText>
        </w:r>
      </w:del>
      <w:ins w:id="7033" w:author="pete jones" w:date="2022-03-30T09:01:00Z">
        <w:r w:rsidR="00B951A9">
          <w:t>The m</w:t>
        </w:r>
        <w:r w:rsidR="00B951A9" w:rsidRPr="00FF6A71">
          <w:t xml:space="preserve">otivation </w:t>
        </w:r>
      </w:ins>
      <w:r w:rsidRPr="00FF6A71">
        <w:t xml:space="preserve">was gauged under five headings on a 7-point Likert scale ranging from 1 (not at all true) to 7 (very true). The student self-assessment survey is based upon an Intrinsic Motivation Inventory </w:t>
      </w:r>
      <w:r w:rsidR="00267B9B" w:rsidRPr="00FF6A71">
        <w:t xml:space="preserve">(IMI) </w:t>
      </w:r>
      <w:r w:rsidRPr="00FF6A71">
        <w:t xml:space="preserve">described by </w:t>
      </w:r>
      <w:r w:rsidRPr="00312F59">
        <w:fldChar w:fldCharType="begin" w:fldLock="1"/>
      </w:r>
      <w:r w:rsidR="00A06241">
        <w:instrText>ADDIN CSL_CITATION {"citationItems":[{"id":"ITEM-1","itemData":{"DOI":"10.1590/1678-7153.201528302","ISSN":"16787153","abstract":"Intrinsic Motivation Inventory (IMI) is a multidimensional measurement grounded on the Self- Determination Theory (SDT) used in assessing the subjective experiences of participants when developing an activity. The aim of this study is to analyze the characteristics of IMI among Portuguese students, testing four organizational models (unidimensional, multidimensional, hierarchical and bi-factor). A total of 3685 students from the 5&lt;sup&gt;th&lt;/sup&gt; to the 12&lt;sup&gt;th&lt;/sup&gt; grades (50.4% boys) participated in the study (M = 13.67, SD = 2.26). Two versions of IMI were used (First Language and Mathematics) with twenty-one items distributed over five subscales: Enjoyment, Perceived Competence, Pressure/Tension, Perceived Choice and Value/Utility. The confirmatory factor analysis corroborated the multidimensionality of intrinsic motivation, and that the bi-factor model presented the best fit indexes. This model showed the existence of one general factor, resulting from the contribution of all individual dimensions and the particularities of most of them. Furthermore, results also highlighted satisfactory reliability scores both through Cronbach's alpha scores and Composite reliability scores. These results indicate that this scale is appropriate to evaluate the underlying constructs of the theoretical model of SDT and allows for the calculation of a global measure of intrinsic motivation, as well as specific measures for their predictors.","author":[{"dropping-particle":"","family":"Monteiro","given":"Vera","non-dropping-particle":"","parse-names":false,"suffix":""},{"dropping-particle":"","family":"Mata","given":"Lourdes","non-dropping-particle":"","parse-names":false,"suffix":""},{"dropping-particle":"","family":"Peixoto","given":"Francisco","non-dropping-particle":"","parse-names":false,"suffix":""}],"container-title":"Psicologia: Reflexao e Critica","id":"ITEM-1","issue":"3","issued":{"date-parts":[["2015"]]},"page":"434-443","publisher":"Universidade Federal do Rio Grande do Sul","title":"Intrinsic motivation inventory: Psychometric properties in the context of first language and mathematics learning","type":"article-journal","volume":"28"},"locator":"437","uris":["http://www.mendeley.com/documents/?uuid=f1a84b15-9e00-39f4-ac95-7481a9a2c3ea"]}],"mendeley":{"formattedCitation":"(Monteiro, Mata and Peixoto, 2015, p. 437)","plainTextFormattedCitation":"(Monteiro, Mata and Peixoto, 2015, p. 437)","previouslyFormattedCitation":"(Monteiro, Mata and Peixoto, 2015, p. 437)"},"properties":{"noteIndex":0},"schema":"https://github.com/citation-style-language/schema/raw/master/csl-citation.json"}</w:instrText>
      </w:r>
      <w:r w:rsidRPr="00312F59">
        <w:fldChar w:fldCharType="separate"/>
      </w:r>
      <w:r w:rsidR="00A06241" w:rsidRPr="00A06241">
        <w:rPr>
          <w:noProof/>
        </w:rPr>
        <w:t>(Monteiro, Mata and Peixoto, 2015, p. 437)</w:t>
      </w:r>
      <w:r w:rsidRPr="00312F59">
        <w:fldChar w:fldCharType="end"/>
      </w:r>
      <w:ins w:id="7034" w:author="pete jones" w:date="2022-03-31T11:30:00Z">
        <w:r w:rsidR="00C21063">
          <w:t>,</w:t>
        </w:r>
      </w:ins>
      <w:r w:rsidRPr="00FF6A71">
        <w:t xml:space="preserve"> who applied the instrument to a study, “assessing the subjective experiences of participants when developing an activity”. T</w:t>
      </w:r>
      <w:del w:id="7035" w:author="pete jones" w:date="2022-04-01T15:06:00Z">
        <w:r w:rsidRPr="00FF6A71" w:rsidDel="00726256">
          <w:delText>he results of t</w:delText>
        </w:r>
      </w:del>
      <w:r w:rsidRPr="00FF6A71">
        <w:t>h</w:t>
      </w:r>
      <w:r w:rsidR="00267B9B" w:rsidRPr="00FF6A71">
        <w:t>e (Monterio)</w:t>
      </w:r>
      <w:r w:rsidRPr="00FF6A71">
        <w:t xml:space="preserve"> study indicated that </w:t>
      </w:r>
      <w:r w:rsidR="00267B9B" w:rsidRPr="00FF6A71">
        <w:t xml:space="preserve">the </w:t>
      </w:r>
      <w:r w:rsidRPr="00FF6A71">
        <w:t>instrument was appropriate to evaluate the underlying constructs of the theoretical model of SDT, allowing the calculation of a global measure of intrinsic motivation</w:t>
      </w:r>
      <w:del w:id="7036" w:author="pete jones" w:date="2022-03-31T11:30:00Z">
        <w:r w:rsidRPr="00FF6A71" w:rsidDel="00C21063">
          <w:delText>, as well as</w:delText>
        </w:r>
      </w:del>
      <w:ins w:id="7037" w:author="pete jones" w:date="2022-03-31T11:30:00Z">
        <w:r w:rsidR="00C21063">
          <w:t xml:space="preserve"> and</w:t>
        </w:r>
      </w:ins>
      <w:r w:rsidRPr="00FF6A71">
        <w:t xml:space="preserve"> specific measures for their predictors. </w:t>
      </w:r>
      <w:del w:id="7038" w:author="pete jones" w:date="2022-03-31T11:30:00Z">
        <w:r w:rsidRPr="00FF6A71" w:rsidDel="00C21063">
          <w:delText xml:space="preserve">The </w:delText>
        </w:r>
      </w:del>
      <w:ins w:id="7039" w:author="pete jones" w:date="2022-03-31T11:30:00Z">
        <w:r w:rsidR="00C21063">
          <w:t>Furthermore, t</w:t>
        </w:r>
        <w:r w:rsidR="00C21063" w:rsidRPr="00FF6A71">
          <w:t xml:space="preserve">he </w:t>
        </w:r>
      </w:ins>
      <w:r w:rsidRPr="00FF6A71">
        <w:t xml:space="preserve">instrument allowed for customisation of the questions and </w:t>
      </w:r>
      <w:del w:id="7040" w:author="pete jones" w:date="2022-03-31T11:30:00Z">
        <w:r w:rsidRPr="00FF6A71" w:rsidDel="00C21063">
          <w:delText>the selection of</w:delText>
        </w:r>
      </w:del>
      <w:ins w:id="7041" w:author="pete jones" w:date="2022-03-31T11:30:00Z">
        <w:r w:rsidR="00C21063">
          <w:t>selecti</w:t>
        </w:r>
      </w:ins>
      <w:ins w:id="7042" w:author="pete jones" w:date="2022-03-31T11:31:00Z">
        <w:r w:rsidR="00C21063">
          <w:t>on</w:t>
        </w:r>
      </w:ins>
      <w:r w:rsidRPr="00FF6A71">
        <w:t xml:space="preserve"> </w:t>
      </w:r>
      <w:ins w:id="7043" w:author="pete jones" w:date="2022-03-31T11:31:00Z">
        <w:r w:rsidR="00C21063">
          <w:t xml:space="preserve">of </w:t>
        </w:r>
      </w:ins>
      <w:del w:id="7044" w:author="pete jones" w:date="2022-03-31T11:30:00Z">
        <w:r w:rsidRPr="00FF6A71" w:rsidDel="00C21063">
          <w:delText xml:space="preserve">specific </w:delText>
        </w:r>
      </w:del>
      <w:del w:id="7045" w:author="pete jones" w:date="2022-04-05T11:21:00Z">
        <w:r w:rsidRPr="00FF6A71" w:rsidDel="00E06CA9">
          <w:delText>sub-</w:delText>
        </w:r>
      </w:del>
      <w:ins w:id="7046" w:author="pete jones" w:date="2022-04-05T11:21:00Z">
        <w:r w:rsidR="00E06CA9">
          <w:t>sub-</w:t>
        </w:r>
      </w:ins>
      <w:r w:rsidRPr="00FF6A71">
        <w:t>scales</w:t>
      </w:r>
      <w:del w:id="7047" w:author="pete jones" w:date="2022-03-31T11:30:00Z">
        <w:r w:rsidRPr="00FF6A71" w:rsidDel="00C21063">
          <w:delText xml:space="preserve">, </w:delText>
        </w:r>
      </w:del>
      <w:ins w:id="7048" w:author="pete jones" w:date="2022-03-31T11:30:00Z">
        <w:r w:rsidR="00C21063">
          <w:t>;</w:t>
        </w:r>
        <w:r w:rsidR="00C21063" w:rsidRPr="00FF6A71">
          <w:t xml:space="preserve"> </w:t>
        </w:r>
      </w:ins>
      <w:r w:rsidRPr="00FF6A71">
        <w:t>consequently</w:t>
      </w:r>
      <w:ins w:id="7049" w:author="pete jones" w:date="2022-03-31T11:31:00Z">
        <w:r w:rsidR="00C21063">
          <w:t>,</w:t>
        </w:r>
      </w:ins>
      <w:r w:rsidRPr="00FF6A71">
        <w:t xml:space="preserve"> it was determined to be a good fit for this research. The Self Determination Theory Organisation describe the </w:t>
      </w:r>
      <w:r w:rsidR="00267B9B" w:rsidRPr="00FF6A71">
        <w:t xml:space="preserve">basic </w:t>
      </w:r>
      <w:r w:rsidRPr="00FF6A71">
        <w:t xml:space="preserve">IMI </w:t>
      </w:r>
      <w:r w:rsidR="007F61D3" w:rsidRPr="00FF6A71">
        <w:t>to</w:t>
      </w:r>
      <w:r w:rsidRPr="00FF6A71">
        <w:t>:</w:t>
      </w:r>
    </w:p>
    <w:p w14:paraId="2279F293" w14:textId="77777777" w:rsidR="00A33F88" w:rsidRPr="00FF6A71" w:rsidRDefault="00E558A9" w:rsidP="0021440D">
      <w:pPr>
        <w:numPr>
          <w:ilvl w:val="0"/>
          <w:numId w:val="47"/>
        </w:numPr>
        <w:rPr>
          <w:i/>
          <w:iCs/>
        </w:rPr>
      </w:pPr>
      <w:r w:rsidRPr="00FF6A71">
        <w:rPr>
          <w:i/>
          <w:iCs/>
        </w:rPr>
        <w:t>evaluate interest and enjoyment in a task, along with several other factors</w:t>
      </w:r>
      <w:r w:rsidR="009B4D85" w:rsidRPr="00FF6A71">
        <w:rPr>
          <w:i/>
          <w:iCs/>
        </w:rPr>
        <w:t>,</w:t>
      </w:r>
      <w:r w:rsidRPr="00FF6A71">
        <w:rPr>
          <w:i/>
          <w:iCs/>
        </w:rPr>
        <w:t xml:space="preserve"> </w:t>
      </w:r>
    </w:p>
    <w:p w14:paraId="0D26C41C" w14:textId="77777777" w:rsidR="00A33F88" w:rsidRPr="00FF6A71" w:rsidRDefault="009B4D85" w:rsidP="0021440D">
      <w:pPr>
        <w:numPr>
          <w:ilvl w:val="0"/>
          <w:numId w:val="47"/>
        </w:numPr>
        <w:rPr>
          <w:i/>
          <w:iCs/>
        </w:rPr>
      </w:pPr>
      <w:r w:rsidRPr="00FF6A71">
        <w:rPr>
          <w:i/>
          <w:iCs/>
        </w:rPr>
        <w:t>a</w:t>
      </w:r>
      <w:r w:rsidR="00267B9B" w:rsidRPr="00FF6A71">
        <w:rPr>
          <w:i/>
          <w:iCs/>
        </w:rPr>
        <w:t>ssess p</w:t>
      </w:r>
      <w:r w:rsidR="00E558A9" w:rsidRPr="00FF6A71">
        <w:rPr>
          <w:i/>
          <w:iCs/>
        </w:rPr>
        <w:t xml:space="preserve">erceived competence </w:t>
      </w:r>
      <w:r w:rsidRPr="00FF6A71">
        <w:rPr>
          <w:i/>
          <w:iCs/>
        </w:rPr>
        <w:t>and</w:t>
      </w:r>
      <w:r w:rsidR="00E558A9" w:rsidRPr="00FF6A71">
        <w:rPr>
          <w:i/>
          <w:iCs/>
        </w:rPr>
        <w:t xml:space="preserve"> choice in doing </w:t>
      </w:r>
      <w:r w:rsidRPr="00FF6A71">
        <w:rPr>
          <w:i/>
          <w:iCs/>
        </w:rPr>
        <w:t>an</w:t>
      </w:r>
      <w:r w:rsidR="00E558A9" w:rsidRPr="00FF6A71">
        <w:rPr>
          <w:i/>
          <w:iCs/>
        </w:rPr>
        <w:t xml:space="preserve"> activity </w:t>
      </w:r>
      <w:r w:rsidR="00267B9B" w:rsidRPr="00FF6A71">
        <w:rPr>
          <w:i/>
          <w:iCs/>
        </w:rPr>
        <w:t xml:space="preserve">using </w:t>
      </w:r>
      <w:r w:rsidR="00E558A9" w:rsidRPr="00FF6A71">
        <w:rPr>
          <w:i/>
          <w:iCs/>
        </w:rPr>
        <w:t>additional subscales that indicate self-motivation and its resulting behaviour</w:t>
      </w:r>
      <w:r w:rsidRPr="00FF6A71">
        <w:rPr>
          <w:i/>
          <w:iCs/>
        </w:rPr>
        <w:t>,</w:t>
      </w:r>
    </w:p>
    <w:p w14:paraId="344927CA" w14:textId="2A8A6B04" w:rsidR="00A33F88" w:rsidRPr="00FF6A71" w:rsidRDefault="009B4D85" w:rsidP="0021440D">
      <w:pPr>
        <w:numPr>
          <w:ilvl w:val="0"/>
          <w:numId w:val="47"/>
        </w:numPr>
        <w:rPr>
          <w:i/>
          <w:iCs/>
        </w:rPr>
      </w:pPr>
      <w:r w:rsidRPr="00FF6A71">
        <w:rPr>
          <w:i/>
          <w:iCs/>
        </w:rPr>
        <w:lastRenderedPageBreak/>
        <w:t>evaluate t</w:t>
      </w:r>
      <w:r w:rsidR="00E558A9" w:rsidRPr="00FF6A71">
        <w:rPr>
          <w:i/>
          <w:iCs/>
        </w:rPr>
        <w:t xml:space="preserve">he value/usefulness </w:t>
      </w:r>
      <w:r w:rsidRPr="00FF6A71">
        <w:rPr>
          <w:i/>
          <w:iCs/>
        </w:rPr>
        <w:t>as participants</w:t>
      </w:r>
      <w:ins w:id="7050" w:author="pete jones" w:date="2022-03-30T09:02:00Z">
        <w:r w:rsidR="00B951A9">
          <w:rPr>
            <w:i/>
            <w:iCs/>
          </w:rPr>
          <w:t>'</w:t>
        </w:r>
      </w:ins>
      <w:r w:rsidRPr="00FF6A71">
        <w:rPr>
          <w:i/>
          <w:iCs/>
        </w:rPr>
        <w:t xml:space="preserve"> self-motivation increases as they </w:t>
      </w:r>
      <w:r w:rsidR="00E558A9" w:rsidRPr="00FF6A71">
        <w:rPr>
          <w:i/>
          <w:iCs/>
        </w:rPr>
        <w:t>de an activity has these qualities</w:t>
      </w:r>
      <w:r w:rsidRPr="00FF6A71">
        <w:rPr>
          <w:i/>
          <w:iCs/>
        </w:rPr>
        <w:t>,</w:t>
      </w:r>
    </w:p>
    <w:p w14:paraId="73BEBF4D" w14:textId="77777777" w:rsidR="00A33F88" w:rsidRPr="00FF6A71" w:rsidRDefault="009B4D85" w:rsidP="0021440D">
      <w:pPr>
        <w:numPr>
          <w:ilvl w:val="0"/>
          <w:numId w:val="47"/>
        </w:numPr>
        <w:rPr>
          <w:i/>
          <w:iCs/>
        </w:rPr>
      </w:pPr>
      <w:r w:rsidRPr="00FF6A71">
        <w:rPr>
          <w:i/>
          <w:iCs/>
        </w:rPr>
        <w:t xml:space="preserve">measure the levels of </w:t>
      </w:r>
      <w:r w:rsidR="00E558A9" w:rsidRPr="00FF6A71">
        <w:rPr>
          <w:i/>
          <w:iCs/>
        </w:rPr>
        <w:t>pressure/tension</w:t>
      </w:r>
      <w:r w:rsidRPr="00FF6A71">
        <w:rPr>
          <w:i/>
          <w:iCs/>
        </w:rPr>
        <w:t xml:space="preserve"> with</w:t>
      </w:r>
      <w:r w:rsidR="00E558A9" w:rsidRPr="00FF6A71">
        <w:rPr>
          <w:i/>
          <w:iCs/>
        </w:rPr>
        <w:t xml:space="preserve"> </w:t>
      </w:r>
      <w:r w:rsidRPr="00FF6A71">
        <w:rPr>
          <w:i/>
          <w:iCs/>
        </w:rPr>
        <w:t>intrinsic motivation and assess any negatively</w:t>
      </w:r>
      <w:r w:rsidR="00E558A9" w:rsidRPr="00FF6A71">
        <w:rPr>
          <w:i/>
          <w:iCs/>
        </w:rPr>
        <w:t xml:space="preserve"> correlated </w:t>
      </w:r>
      <w:r w:rsidRPr="00FF6A71">
        <w:rPr>
          <w:i/>
          <w:iCs/>
        </w:rPr>
        <w:t>factors,</w:t>
      </w:r>
    </w:p>
    <w:p w14:paraId="08F3EF93" w14:textId="77777777" w:rsidR="00A33F88" w:rsidRPr="00FF6A71" w:rsidRDefault="009B4D85" w:rsidP="0021440D">
      <w:pPr>
        <w:numPr>
          <w:ilvl w:val="0"/>
          <w:numId w:val="47"/>
        </w:numPr>
      </w:pPr>
      <w:r w:rsidRPr="00FF6A71">
        <w:rPr>
          <w:i/>
          <w:iCs/>
        </w:rPr>
        <w:t>monitor</w:t>
      </w:r>
      <w:r w:rsidR="00E558A9" w:rsidRPr="00FF6A71">
        <w:rPr>
          <w:i/>
          <w:iCs/>
        </w:rPr>
        <w:t xml:space="preserve"> interactions with other people and development of friendships during the activity</w:t>
      </w:r>
      <w:r w:rsidR="00E558A9" w:rsidRPr="00FF6A71">
        <w:t>.</w:t>
      </w:r>
    </w:p>
    <w:p w14:paraId="46766E4E" w14:textId="556A6281" w:rsidR="00A33F88" w:rsidRPr="00FF6A71" w:rsidRDefault="00E558A9" w:rsidP="00E558A9">
      <w:r w:rsidRPr="00FF6A71">
        <w:t xml:space="preserve">Support and academic staff were </w:t>
      </w:r>
      <w:del w:id="7051" w:author="pete jones" w:date="2022-03-31T11:32:00Z">
        <w:r w:rsidRPr="00FF6A71" w:rsidDel="00C21063">
          <w:delText xml:space="preserve">also </w:delText>
        </w:r>
      </w:del>
      <w:r w:rsidRPr="00FF6A71">
        <w:t xml:space="preserve">invited to observe activities at three defined points during the semester. </w:t>
      </w:r>
      <w:ins w:id="7052" w:author="pete jones" w:date="2022-03-31T11:34:00Z">
        <w:r w:rsidR="00C21063">
          <w:t>Staff o</w:t>
        </w:r>
      </w:ins>
      <w:ins w:id="7053" w:author="pete jones" w:date="2022-03-31T11:33:00Z">
        <w:r w:rsidR="00C21063">
          <w:t xml:space="preserve">bservations </w:t>
        </w:r>
      </w:ins>
      <w:del w:id="7054" w:author="pete jones" w:date="2022-03-31T11:32:00Z">
        <w:r w:rsidRPr="00FF6A71" w:rsidDel="00C21063">
          <w:delText xml:space="preserve">A slightly modified series of questions </w:delText>
        </w:r>
        <w:r w:rsidR="009B4D85" w:rsidRPr="00FF6A71" w:rsidDel="00C21063">
          <w:delText>were</w:delText>
        </w:r>
        <w:r w:rsidRPr="00FF6A71" w:rsidDel="00C21063">
          <w:delText xml:space="preserve"> presented to reflect the altered dynamic from personal to observed behaviours using the same sub-scale</w:delText>
        </w:r>
      </w:del>
      <w:ins w:id="7055" w:author="pete jones" w:date="2022-03-31T11:33:00Z">
        <w:r w:rsidR="00C21063">
          <w:t>u</w:t>
        </w:r>
      </w:ins>
      <w:ins w:id="7056" w:author="pete jones" w:date="2022-03-31T11:32:00Z">
        <w:r w:rsidR="00C21063">
          <w:t>s</w:t>
        </w:r>
      </w:ins>
      <w:ins w:id="7057" w:author="pete jones" w:date="2022-03-31T11:34:00Z">
        <w:r w:rsidR="00C21063">
          <w:t>ed</w:t>
        </w:r>
      </w:ins>
      <w:ins w:id="7058" w:author="pete jones" w:date="2022-03-31T11:32:00Z">
        <w:r w:rsidR="00C21063">
          <w:t xml:space="preserve"> the same sub-scales </w:t>
        </w:r>
      </w:ins>
      <w:ins w:id="7059" w:author="pete jones" w:date="2022-03-31T11:33:00Z">
        <w:r w:rsidR="00C21063">
          <w:t xml:space="preserve">but with </w:t>
        </w:r>
      </w:ins>
      <w:ins w:id="7060" w:author="pete jones" w:date="2022-03-31T11:32:00Z">
        <w:r w:rsidR="00C21063">
          <w:t>a slightly modified series of questions to reflect the altered dynamic from personal to observed behaviour</w:t>
        </w:r>
      </w:ins>
      <w:r w:rsidRPr="00FF6A71">
        <w:t>s.</w:t>
      </w:r>
      <w:r w:rsidR="009B4D85" w:rsidRPr="00FF6A71">
        <w:t xml:space="preserve"> </w:t>
      </w:r>
      <w:del w:id="7061" w:author="pete jones" w:date="2022-03-31T11:34:00Z">
        <w:r w:rsidRPr="00FF6A71" w:rsidDel="00C21063">
          <w:delText xml:space="preserve">The </w:delText>
        </w:r>
      </w:del>
      <w:ins w:id="7062" w:author="pete jones" w:date="2022-03-31T11:35:00Z">
        <w:r w:rsidR="00C21063">
          <w:t>A</w:t>
        </w:r>
      </w:ins>
      <w:ins w:id="7063" w:author="pete jones" w:date="2022-03-31T11:34:00Z">
        <w:r w:rsidR="00C21063">
          <w:t>ddition</w:t>
        </w:r>
      </w:ins>
      <w:ins w:id="7064" w:author="pete jones" w:date="2022-03-31T11:35:00Z">
        <w:r w:rsidR="00C21063">
          <w:t>ally</w:t>
        </w:r>
      </w:ins>
      <w:ins w:id="7065" w:author="pete jones" w:date="2022-03-31T11:34:00Z">
        <w:r w:rsidR="00C21063">
          <w:t>, t</w:t>
        </w:r>
        <w:r w:rsidR="00C21063" w:rsidRPr="00FF6A71">
          <w:t xml:space="preserve">he </w:t>
        </w:r>
      </w:ins>
      <w:r w:rsidRPr="00FF6A71">
        <w:t xml:space="preserve">whole cohort </w:t>
      </w:r>
      <w:del w:id="7066" w:author="pete jones" w:date="2022-03-31T11:35:00Z">
        <w:r w:rsidRPr="00FF6A71" w:rsidDel="00C21063">
          <w:delText>was presented with</w:delText>
        </w:r>
      </w:del>
      <w:ins w:id="7067" w:author="pete jones" w:date="2022-03-31T11:35:00Z">
        <w:r w:rsidR="00C21063">
          <w:t>used</w:t>
        </w:r>
      </w:ins>
      <w:r w:rsidRPr="00FF6A71">
        <w:t xml:space="preserve"> a support request form </w:t>
      </w:r>
      <w:del w:id="7068" w:author="pete jones" w:date="2022-03-31T11:36:00Z">
        <w:r w:rsidRPr="00FF6A71" w:rsidDel="00C21063">
          <w:delText xml:space="preserve">that indicated where </w:delText>
        </w:r>
      </w:del>
      <w:ins w:id="7069" w:author="pete jones" w:date="2022-03-31T11:36:00Z">
        <w:r w:rsidR="00C21063">
          <w:t>to ask for</w:t>
        </w:r>
        <w:r w:rsidR="00C21063" w:rsidRPr="00FF6A71">
          <w:t xml:space="preserve"> </w:t>
        </w:r>
      </w:ins>
      <w:r w:rsidRPr="00FF6A71">
        <w:t>specific help</w:t>
      </w:r>
      <w:ins w:id="7070" w:author="pete jones" w:date="2022-03-31T11:36:00Z">
        <w:r w:rsidR="00C21063">
          <w:t xml:space="preserve"> </w:t>
        </w:r>
      </w:ins>
      <w:del w:id="7071" w:author="pete jones" w:date="2022-03-31T11:36:00Z">
        <w:r w:rsidRPr="00FF6A71" w:rsidDel="00C21063">
          <w:delText xml:space="preserve"> was required </w:delText>
        </w:r>
      </w:del>
      <w:r w:rsidRPr="00FF6A71">
        <w:t xml:space="preserve">relating to CDE skills, which enabled a database of support to be managed and maintained, facilitating targeted support and </w:t>
      </w:r>
      <w:del w:id="7072" w:author="pete jones" w:date="2022-03-30T09:02:00Z">
        <w:r w:rsidRPr="00FF6A71" w:rsidDel="00B951A9">
          <w:delText>to evaluate</w:delText>
        </w:r>
      </w:del>
      <w:ins w:id="7073" w:author="pete jones" w:date="2022-03-30T09:02:00Z">
        <w:r w:rsidR="00B951A9">
          <w:t>evaluating</w:t>
        </w:r>
      </w:ins>
      <w:r w:rsidRPr="00FF6A71">
        <w:t xml:space="preserve"> competence building. </w:t>
      </w:r>
    </w:p>
    <w:p w14:paraId="424A89B7" w14:textId="6D51C58E" w:rsidR="00A33F88" w:rsidRPr="00FF6A71" w:rsidRDefault="00E558A9" w:rsidP="00E558A9">
      <w:r w:rsidRPr="00FF6A71">
        <w:t xml:space="preserve">The main case study followed a similar format to the pilot and utilised a similar self-assessment, support database, and engagement observations. The main case study tracked the evolution of a </w:t>
      </w:r>
      <w:del w:id="7074" w:author="pete jones" w:date="2022-03-30T09:02:00Z">
        <w:r w:rsidRPr="00FF6A71" w:rsidDel="00B951A9">
          <w:delText xml:space="preserve">student </w:delText>
        </w:r>
      </w:del>
      <w:ins w:id="7075" w:author="pete jones" w:date="2022-03-30T09:02:00Z">
        <w:r w:rsidR="00B951A9" w:rsidRPr="00FF6A71">
          <w:t>student</w:t>
        </w:r>
        <w:r w:rsidR="00B951A9">
          <w:t>-</w:t>
        </w:r>
      </w:ins>
      <w:r w:rsidRPr="00FF6A71">
        <w:t>driven extra-</w:t>
      </w:r>
      <w:r w:rsidR="002A19DF" w:rsidRPr="00FF6A71">
        <w:t>curricular</w:t>
      </w:r>
      <w:r w:rsidRPr="00FF6A71">
        <w:t xml:space="preserve"> project. The students managed and </w:t>
      </w:r>
      <w:r w:rsidR="009B4D85" w:rsidRPr="00FF6A71">
        <w:t>controlled</w:t>
      </w:r>
      <w:r w:rsidRPr="00FF6A71">
        <w:t xml:space="preserve"> all </w:t>
      </w:r>
      <w:del w:id="7076" w:author="pete jones" w:date="2022-03-30T09:02:00Z">
        <w:r w:rsidRPr="00FF6A71" w:rsidDel="00B951A9">
          <w:delText>activity</w:delText>
        </w:r>
      </w:del>
      <w:ins w:id="7077" w:author="pete jones" w:date="2022-03-30T09:02:00Z">
        <w:r w:rsidR="00B951A9" w:rsidRPr="00FF6A71">
          <w:t>activit</w:t>
        </w:r>
        <w:r w:rsidR="00B951A9">
          <w:t>ies</w:t>
        </w:r>
      </w:ins>
      <w:r w:rsidRPr="00FF6A71">
        <w:t>, tasking each other to discover solutions to issues as they arose</w:t>
      </w:r>
      <w:del w:id="7078" w:author="pete jones" w:date="2022-03-31T11:36:00Z">
        <w:r w:rsidRPr="00FF6A71" w:rsidDel="00C21063">
          <w:delText>,</w:delText>
        </w:r>
      </w:del>
      <w:r w:rsidRPr="00FF6A71">
        <w:t xml:space="preserve"> and managing progress and conflict by self-regulation. </w:t>
      </w:r>
    </w:p>
    <w:p w14:paraId="384D6A40" w14:textId="7CBB9972" w:rsidR="00A33F88" w:rsidRPr="00FF6A71" w:rsidRDefault="00E558A9" w:rsidP="00E558A9">
      <w:r w:rsidRPr="00FF6A71">
        <w:t>Engagement observations were captured using a standard proforma score sheet</w:t>
      </w:r>
      <w:del w:id="7079" w:author="pete jones" w:date="2022-03-31T11:37:00Z">
        <w:r w:rsidRPr="00FF6A71" w:rsidDel="00C21063">
          <w:delText>,</w:delText>
        </w:r>
      </w:del>
      <w:r w:rsidRPr="00FF6A71">
        <w:t xml:space="preserve"> administered by facilitation staff during </w:t>
      </w:r>
      <w:ins w:id="7080" w:author="pete jones" w:date="2022-03-30T09:02:00Z">
        <w:r w:rsidR="00B951A9">
          <w:t xml:space="preserve">the </w:t>
        </w:r>
      </w:ins>
      <w:r w:rsidRPr="00FF6A71">
        <w:t>pilot and main case</w:t>
      </w:r>
      <w:del w:id="7081" w:author="pete jones" w:date="2022-03-30T09:02:00Z">
        <w:r w:rsidRPr="00FF6A71" w:rsidDel="00B951A9">
          <w:delText>-</w:delText>
        </w:r>
      </w:del>
      <w:ins w:id="7082" w:author="pete jones" w:date="2022-03-30T09:02:00Z">
        <w:r w:rsidR="00B951A9">
          <w:t xml:space="preserve"> </w:t>
        </w:r>
      </w:ins>
      <w:r w:rsidRPr="00FF6A71">
        <w:t xml:space="preserve">studies. </w:t>
      </w:r>
      <w:del w:id="7083" w:author="pete jones" w:date="2022-03-31T11:36:00Z">
        <w:r w:rsidRPr="00FF6A71" w:rsidDel="00C21063">
          <w:delText xml:space="preserve">The </w:delText>
        </w:r>
      </w:del>
      <w:ins w:id="7084" w:author="pete jones" w:date="2022-03-31T11:36:00Z">
        <w:r w:rsidR="00C21063">
          <w:t>In addition, t</w:t>
        </w:r>
        <w:r w:rsidR="00C21063" w:rsidRPr="00FF6A71">
          <w:t xml:space="preserve">he </w:t>
        </w:r>
      </w:ins>
      <w:r w:rsidRPr="00FF6A71">
        <w:t xml:space="preserve">KPIs on the axis of emotion and cognition were monitored to </w:t>
      </w:r>
      <w:del w:id="7085" w:author="pete jones" w:date="2022-03-30T09:02:00Z">
        <w:r w:rsidRPr="00FF6A71" w:rsidDel="00B951A9">
          <w:delText>provide an indication of</w:delText>
        </w:r>
      </w:del>
      <w:ins w:id="7086" w:author="pete jones" w:date="2022-03-30T09:02:00Z">
        <w:r w:rsidR="00B951A9">
          <w:t>indicate</w:t>
        </w:r>
      </w:ins>
      <w:r w:rsidRPr="00FF6A71">
        <w:t xml:space="preserve"> engagement in the four categories of</w:t>
      </w:r>
      <w:del w:id="7087" w:author="pete jones" w:date="2022-03-30T09:02:00Z">
        <w:r w:rsidRPr="00FF6A71" w:rsidDel="00B951A9">
          <w:delText>:</w:delText>
        </w:r>
      </w:del>
      <w:r w:rsidRPr="00FF6A71">
        <w:t xml:space="preserve"> Critical, Consequential, Procedural, and Conceptual levels of engagement, prov</w:t>
      </w:r>
      <w:r w:rsidR="009B4D85" w:rsidRPr="00FF6A71">
        <w:t>id</w:t>
      </w:r>
      <w:r w:rsidRPr="00FF6A71">
        <w:t xml:space="preserve">ing the project, </w:t>
      </w:r>
      <w:r w:rsidR="007F61D3" w:rsidRPr="00FF6A71">
        <w:t>team,</w:t>
      </w:r>
      <w:r w:rsidRPr="00FF6A71">
        <w:t xml:space="preserve"> and individuals with a rolling indication of effective engagement.</w:t>
      </w:r>
    </w:p>
    <w:p w14:paraId="7A92F2F9" w14:textId="50A80B87" w:rsidR="00A33F88" w:rsidRPr="00FF6A71" w:rsidRDefault="00E558A9" w:rsidP="00E558A9">
      <w:r w:rsidRPr="00FF6A71">
        <w:t xml:space="preserve">The data in </w:t>
      </w:r>
      <w:r w:rsidRPr="00312F59">
        <w:fldChar w:fldCharType="begin"/>
      </w:r>
      <w:r w:rsidRPr="00FF6A71">
        <w:instrText xml:space="preserve"> REF _Ref50040271 \h </w:instrText>
      </w:r>
      <w:r w:rsidR="00B57CE1" w:rsidRPr="00FF6A71">
        <w:instrText xml:space="preserve"> \* MERGEFORMAT </w:instrText>
      </w:r>
      <w:r w:rsidRPr="00312F59">
        <w:fldChar w:fldCharType="separate"/>
      </w:r>
      <w:ins w:id="7088" w:author="pete jones" w:date="2022-04-05T11:31:00Z">
        <w:r w:rsidR="00D94147" w:rsidRPr="00C15005">
          <w:t xml:space="preserve">Table </w:t>
        </w:r>
        <w:r w:rsidR="00D94147">
          <w:rPr>
            <w:noProof/>
          </w:rPr>
          <w:t>4</w:t>
        </w:r>
        <w:r w:rsidR="00D94147">
          <w:rPr>
            <w:noProof/>
          </w:rPr>
          <w:noBreakHyphen/>
          <w:t>1</w:t>
        </w:r>
      </w:ins>
      <w:del w:id="7089" w:author="pete jones" w:date="2022-01-04T13:37:00Z">
        <w:r w:rsidR="00DD384C" w:rsidRPr="00FF6A71" w:rsidDel="00932BAA">
          <w:delText xml:space="preserve">Table </w:delText>
        </w:r>
        <w:r w:rsidR="00DD384C" w:rsidRPr="00FF6A71" w:rsidDel="00932BAA">
          <w:rPr>
            <w:noProof/>
          </w:rPr>
          <w:delText>4</w:delText>
        </w:r>
        <w:r w:rsidR="00DD384C" w:rsidRPr="00FF6A71" w:rsidDel="00932BAA">
          <w:rPr>
            <w:noProof/>
          </w:rPr>
          <w:noBreakHyphen/>
          <w:delText>1</w:delText>
        </w:r>
      </w:del>
      <w:r w:rsidRPr="00312F59">
        <w:fldChar w:fldCharType="end"/>
      </w:r>
      <w:r w:rsidRPr="00FF6A71">
        <w:t xml:space="preserve"> is </w:t>
      </w:r>
      <w:r w:rsidR="009B4D85" w:rsidRPr="00FF6A71">
        <w:t xml:space="preserve">an </w:t>
      </w:r>
      <w:r w:rsidRPr="00FF6A71">
        <w:t xml:space="preserve">example data </w:t>
      </w:r>
      <w:r w:rsidR="009B4D85" w:rsidRPr="00FF6A71">
        <w:t xml:space="preserve">set </w:t>
      </w:r>
      <w:r w:rsidRPr="00FF6A71">
        <w:t>to demonstrate the process of collecting the observations across the two axes. The observations may be taken each week, as per this example, or less frequently</w:t>
      </w:r>
      <w:ins w:id="7090" w:author="pete jones" w:date="2022-03-31T11:38:00Z">
        <w:r w:rsidR="00C21063">
          <w:t>,</w:t>
        </w:r>
      </w:ins>
      <w:r w:rsidRPr="00FF6A71">
        <w:t xml:space="preserve"> depending upon the support demands of each tutorial meeting or </w:t>
      </w:r>
      <w:del w:id="7091" w:author="pete jones" w:date="2022-03-31T11:38:00Z">
        <w:r w:rsidRPr="00FF6A71" w:rsidDel="00C21063">
          <w:delText xml:space="preserve">if </w:delText>
        </w:r>
      </w:del>
      <w:ins w:id="7092" w:author="pete jones" w:date="2022-03-31T11:38:00Z">
        <w:r w:rsidR="00C21063">
          <w:t xml:space="preserve">the availability of </w:t>
        </w:r>
      </w:ins>
      <w:r w:rsidRPr="00FF6A71">
        <w:t>volunteer observers</w:t>
      </w:r>
      <w:del w:id="7093" w:author="pete jones" w:date="2022-03-31T11:38:00Z">
        <w:r w:rsidRPr="00FF6A71" w:rsidDel="00C21063">
          <w:delText xml:space="preserve"> can be recruited</w:delText>
        </w:r>
      </w:del>
      <w:r w:rsidRPr="00FF6A71">
        <w:t>. Each KPI is scored on a scale of -5 to +5</w:t>
      </w:r>
      <w:ins w:id="7094" w:author="pete jones" w:date="2022-03-31T11:39:00Z">
        <w:r w:rsidR="00C21063">
          <w:t>,</w:t>
        </w:r>
      </w:ins>
      <w:r w:rsidRPr="00FF6A71">
        <w:t xml:space="preserve"> </w:t>
      </w:r>
      <w:del w:id="7095" w:author="pete jones" w:date="2022-03-31T11:38:00Z">
        <w:r w:rsidRPr="00FF6A71" w:rsidDel="00C21063">
          <w:delText xml:space="preserve">and therefore </w:delText>
        </w:r>
      </w:del>
      <w:r w:rsidRPr="00FF6A71">
        <w:t>allow</w:t>
      </w:r>
      <w:ins w:id="7096" w:author="pete jones" w:date="2022-03-31T11:38:00Z">
        <w:r w:rsidR="00C21063">
          <w:t>ing</w:t>
        </w:r>
      </w:ins>
      <w:del w:id="7097" w:author="pete jones" w:date="2022-03-31T11:38:00Z">
        <w:r w:rsidRPr="00FF6A71" w:rsidDel="00C21063">
          <w:delText>s</w:delText>
        </w:r>
      </w:del>
      <w:r w:rsidRPr="00FF6A71">
        <w:t xml:space="preserve"> </w:t>
      </w:r>
      <w:del w:id="7098" w:author="pete jones" w:date="2022-03-31T11:39:00Z">
        <w:r w:rsidRPr="00FF6A71" w:rsidDel="00C21063">
          <w:delText xml:space="preserve">for both </w:delText>
        </w:r>
      </w:del>
      <w:r w:rsidRPr="00FF6A71">
        <w:t xml:space="preserve">a positive and negative outcome for each KPI. The ten observations for each axis are </w:t>
      </w:r>
      <w:del w:id="7099" w:author="pete jones" w:date="2022-03-31T11:39:00Z">
        <w:r w:rsidRPr="00FF6A71" w:rsidDel="00C21063">
          <w:lastRenderedPageBreak/>
          <w:delText xml:space="preserve">simply </w:delText>
        </w:r>
      </w:del>
      <w:r w:rsidRPr="00FF6A71">
        <w:t xml:space="preserve">averaged and </w:t>
      </w:r>
      <w:del w:id="7100" w:author="pete jones" w:date="2022-03-31T11:39:00Z">
        <w:r w:rsidRPr="00FF6A71" w:rsidDel="00C21063">
          <w:delText xml:space="preserve">the </w:delText>
        </w:r>
      </w:del>
      <w:r w:rsidRPr="00FF6A71">
        <w:t xml:space="preserve">combined </w:t>
      </w:r>
      <w:ins w:id="7101" w:author="pete jones" w:date="2022-03-31T11:39:00Z">
        <w:r w:rsidR="00C21063">
          <w:t>to a</w:t>
        </w:r>
      </w:ins>
      <w:ins w:id="7102" w:author="pete jones" w:date="2022-03-31T11:40:00Z">
        <w:r w:rsidR="00C21063">
          <w:t>n</w:t>
        </w:r>
      </w:ins>
      <w:ins w:id="7103" w:author="pete jones" w:date="2022-03-31T11:39:00Z">
        <w:r w:rsidR="00C21063">
          <w:t xml:space="preserve"> </w:t>
        </w:r>
      </w:ins>
      <w:r w:rsidR="00F427D8" w:rsidRPr="00FF6A71">
        <w:t>X, Y</w:t>
      </w:r>
      <w:r w:rsidRPr="00FF6A71">
        <w:t xml:space="preserve"> position </w:t>
      </w:r>
      <w:ins w:id="7104" w:author="pete jones" w:date="2022-03-31T11:40:00Z">
        <w:r w:rsidR="00C21063">
          <w:t xml:space="preserve">and plotted </w:t>
        </w:r>
      </w:ins>
      <w:r w:rsidRPr="00FF6A71">
        <w:t>relative to (0,0)</w:t>
      </w:r>
      <w:del w:id="7105" w:author="pete jones" w:date="2022-03-31T11:40:00Z">
        <w:r w:rsidRPr="00FF6A71" w:rsidDel="00C21063">
          <w:delText xml:space="preserve"> is plotted, whichever</w:delText>
        </w:r>
      </w:del>
      <w:ins w:id="7106" w:author="pete jones" w:date="2022-03-31T11:40:00Z">
        <w:r w:rsidR="00C21063">
          <w:t>. The</w:t>
        </w:r>
      </w:ins>
      <w:r w:rsidRPr="00FF6A71">
        <w:t xml:space="preserve"> </w:t>
      </w:r>
      <w:del w:id="7107" w:author="pete jones" w:date="2022-03-31T11:40:00Z">
        <w:r w:rsidRPr="00FF6A71" w:rsidDel="00C21063">
          <w:delText>sector the result appears in</w:delText>
        </w:r>
      </w:del>
      <w:ins w:id="7108" w:author="pete jones" w:date="2022-03-31T11:40:00Z">
        <w:r w:rsidR="00C21063">
          <w:t>result</w:t>
        </w:r>
      </w:ins>
      <w:ins w:id="7109" w:author="pete jones" w:date="2022-03-31T11:41:00Z">
        <w:r w:rsidR="00C21063">
          <w:t>ing</w:t>
        </w:r>
      </w:ins>
      <w:ins w:id="7110" w:author="pete jones" w:date="2022-03-31T11:40:00Z">
        <w:r w:rsidR="00C21063">
          <w:t xml:space="preserve"> sector</w:t>
        </w:r>
      </w:ins>
      <w:r w:rsidRPr="00FF6A71">
        <w:t xml:space="preserve"> </w:t>
      </w:r>
      <w:del w:id="7111" w:author="pete jones" w:date="2022-03-30T09:03:00Z">
        <w:r w:rsidRPr="00FF6A71" w:rsidDel="00B951A9">
          <w:delText>gives an indication of</w:delText>
        </w:r>
      </w:del>
      <w:ins w:id="7112" w:author="pete jones" w:date="2022-03-30T09:03:00Z">
        <w:r w:rsidR="00B951A9">
          <w:t>indicates</w:t>
        </w:r>
      </w:ins>
      <w:r w:rsidRPr="00FF6A71">
        <w:t xml:space="preserve"> emotional and cognitive engagement for that session. Tracking movement from week to week</w:t>
      </w:r>
      <w:del w:id="7113" w:author="pete jones" w:date="2022-03-31T11:41:00Z">
        <w:r w:rsidRPr="00FF6A71" w:rsidDel="00C21063">
          <w:delText>,</w:delText>
        </w:r>
      </w:del>
      <w:r w:rsidRPr="00FF6A71">
        <w:t xml:space="preserve"> or desired period contributes to the overall analysis of the session(s) and modification of the learning and support model.</w:t>
      </w:r>
    </w:p>
    <w:p w14:paraId="7C795509" w14:textId="77777777" w:rsidR="00A33F88" w:rsidRPr="00FF6A71" w:rsidRDefault="093101DE" w:rsidP="009B4D85">
      <w:pPr>
        <w:jc w:val="center"/>
      </w:pPr>
      <w:r w:rsidRPr="00C15005">
        <w:rPr>
          <w:noProof/>
        </w:rPr>
        <w:drawing>
          <wp:inline distT="0" distB="0" distL="0" distR="0" wp14:anchorId="55C04184" wp14:editId="4B9E398C">
            <wp:extent cx="3698991" cy="3485142"/>
            <wp:effectExtent l="0" t="0" r="0" b="127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57">
                      <a:extLst>
                        <a:ext uri="{28A0092B-C50C-407E-A947-70E740481C1C}">
                          <a14:useLocalDpi xmlns:a14="http://schemas.microsoft.com/office/drawing/2010/main" val="0"/>
                        </a:ext>
                      </a:extLst>
                    </a:blip>
                    <a:stretch>
                      <a:fillRect/>
                    </a:stretch>
                  </pic:blipFill>
                  <pic:spPr>
                    <a:xfrm>
                      <a:off x="0" y="0"/>
                      <a:ext cx="3698991" cy="3485142"/>
                    </a:xfrm>
                    <a:prstGeom prst="rect">
                      <a:avLst/>
                    </a:prstGeom>
                  </pic:spPr>
                </pic:pic>
              </a:graphicData>
            </a:graphic>
          </wp:inline>
        </w:drawing>
      </w:r>
    </w:p>
    <w:p w14:paraId="6ED377D3" w14:textId="746F0886" w:rsidR="00A33F88" w:rsidRPr="007C0DAF" w:rsidRDefault="009B4D85">
      <w:pPr>
        <w:pStyle w:val="Caption"/>
        <w:pPrChange w:id="7114" w:author="pete jones" w:date="2022-01-04T13:36:00Z">
          <w:pPr>
            <w:pStyle w:val="TOCHeading"/>
            <w:jc w:val="center"/>
          </w:pPr>
        </w:pPrChange>
      </w:pPr>
      <w:bookmarkStart w:id="7115" w:name="_Ref50040271"/>
      <w:bookmarkStart w:id="7116" w:name="_Ref50040266"/>
      <w:bookmarkStart w:id="7117" w:name="_Toc68162316"/>
      <w:bookmarkStart w:id="7118" w:name="_Toc99719356"/>
      <w:r w:rsidRPr="00C15005">
        <w:t xml:space="preserve">Table </w:t>
      </w:r>
      <w:ins w:id="7119" w:author="pete jones" w:date="2022-03-12T09:33:00Z">
        <w:r w:rsidR="00D62441">
          <w:fldChar w:fldCharType="begin"/>
        </w:r>
        <w:r w:rsidR="00D62441">
          <w:instrText xml:space="preserve"> STYLEREF 1 \s </w:instrText>
        </w:r>
      </w:ins>
      <w:r w:rsidR="00D62441">
        <w:fldChar w:fldCharType="separate"/>
      </w:r>
      <w:r w:rsidR="00D94147">
        <w:rPr>
          <w:noProof/>
        </w:rPr>
        <w:t>4</w:t>
      </w:r>
      <w:ins w:id="7120"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7121" w:author="pete jones" w:date="2022-04-05T11:31:00Z">
        <w:r w:rsidR="00D94147">
          <w:rPr>
            <w:noProof/>
          </w:rPr>
          <w:t>1</w:t>
        </w:r>
      </w:ins>
      <w:ins w:id="7122" w:author="pete jones" w:date="2022-03-12T09:33:00Z">
        <w:r w:rsidR="00D62441">
          <w:fldChar w:fldCharType="end"/>
        </w:r>
      </w:ins>
      <w:del w:id="7123" w:author="pete jones" w:date="2022-02-07T13:00:00Z">
        <w:r w:rsidRPr="007C0DAF" w:rsidDel="00344917">
          <w:fldChar w:fldCharType="begin"/>
        </w:r>
        <w:r w:rsidRPr="007C0DAF" w:rsidDel="00344917">
          <w:delInstrText>STYLEREF 1 \s</w:delInstrText>
        </w:r>
        <w:r w:rsidRPr="007C0DAF" w:rsidDel="00344917">
          <w:fldChar w:fldCharType="separate"/>
        </w:r>
        <w:r w:rsidR="00932BAA" w:rsidRPr="007C0DAF" w:rsidDel="00344917">
          <w:rPr>
            <w:noProof/>
          </w:rPr>
          <w:delText>4</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1</w:delText>
        </w:r>
        <w:r w:rsidRPr="007C0DAF" w:rsidDel="00344917">
          <w:fldChar w:fldCharType="end"/>
        </w:r>
      </w:del>
      <w:bookmarkEnd w:id="7115"/>
      <w:r w:rsidRPr="007C0DAF">
        <w:t>: Engagement performance observations proforma</w:t>
      </w:r>
      <w:bookmarkEnd w:id="7116"/>
      <w:bookmarkEnd w:id="7117"/>
      <w:bookmarkEnd w:id="7118"/>
    </w:p>
    <w:p w14:paraId="33F99A8A" w14:textId="5C0D2AEB" w:rsidR="00A33F88" w:rsidRPr="00FF6A71" w:rsidRDefault="00E558A9" w:rsidP="00E558A9">
      <w:r w:rsidRPr="00FF6A71">
        <w:t xml:space="preserve">The analysis graph shown in </w:t>
      </w:r>
      <w:r w:rsidRPr="00312F59">
        <w:fldChar w:fldCharType="begin"/>
      </w:r>
      <w:r w:rsidRPr="00FF6A71">
        <w:instrText xml:space="preserve"> REF _Ref50041366 \h </w:instrText>
      </w:r>
      <w:r w:rsidR="00B57CE1" w:rsidRPr="00FF6A71">
        <w:instrText xml:space="preserve"> \* MERGEFORMAT </w:instrText>
      </w:r>
      <w:r w:rsidRPr="00312F59">
        <w:fldChar w:fldCharType="separate"/>
      </w:r>
      <w:ins w:id="7124" w:author="pete jones" w:date="2022-04-05T11:31:00Z">
        <w:r w:rsidR="00D94147" w:rsidRPr="00C15005">
          <w:t>Fi</w:t>
        </w:r>
        <w:r w:rsidR="00D94147" w:rsidRPr="00312F59">
          <w:t xml:space="preserve">gure </w:t>
        </w:r>
        <w:r w:rsidR="00D94147">
          <w:rPr>
            <w:noProof/>
          </w:rPr>
          <w:t>4</w:t>
        </w:r>
        <w:r w:rsidR="00D94147">
          <w:rPr>
            <w:noProof/>
          </w:rPr>
          <w:noBreakHyphen/>
          <w:t>1</w:t>
        </w:r>
      </w:ins>
      <w:del w:id="7125" w:author="pete jones" w:date="2022-03-16T14:25:00Z">
        <w:r w:rsidR="00DD384C" w:rsidRPr="00FF6A71" w:rsidDel="001B0BBB">
          <w:delText xml:space="preserve">Figure </w:delText>
        </w:r>
        <w:r w:rsidR="00DD384C" w:rsidRPr="00FF6A71" w:rsidDel="001B0BBB">
          <w:rPr>
            <w:noProof/>
          </w:rPr>
          <w:delText>4</w:delText>
        </w:r>
        <w:r w:rsidR="00DD384C" w:rsidRPr="00FF6A71" w:rsidDel="001B0BBB">
          <w:rPr>
            <w:noProof/>
          </w:rPr>
          <w:noBreakHyphen/>
          <w:delText>1</w:delText>
        </w:r>
      </w:del>
      <w:r w:rsidRPr="00312F59">
        <w:fldChar w:fldCharType="end"/>
      </w:r>
      <w:r w:rsidRPr="00FF6A71">
        <w:t xml:space="preserve"> </w:t>
      </w:r>
      <w:del w:id="7126" w:author="pete jones" w:date="2022-03-31T11:41:00Z">
        <w:r w:rsidRPr="00FF6A71" w:rsidDel="00C21063">
          <w:delText>is constructed from</w:delText>
        </w:r>
      </w:del>
      <w:ins w:id="7127" w:author="pete jones" w:date="2022-03-31T11:41:00Z">
        <w:r w:rsidR="00C21063">
          <w:t>illustrates</w:t>
        </w:r>
      </w:ins>
      <w:r w:rsidRPr="00FF6A71">
        <w:t xml:space="preserve"> example data showing how the cohort has migrated from conceptual (type 4) to Critical (type 1) behaviours and concludes a positive contribution of the activities. Further analysis of the detailed pedagogy would also be necessary. </w:t>
      </w:r>
    </w:p>
    <w:p w14:paraId="4FC61F5F" w14:textId="77777777" w:rsidR="00A33F88" w:rsidRPr="00FF6A71" w:rsidRDefault="444802CA" w:rsidP="00E558A9">
      <w:pPr>
        <w:jc w:val="center"/>
      </w:pPr>
      <w:r w:rsidRPr="00C15005">
        <w:rPr>
          <w:noProof/>
        </w:rPr>
        <w:lastRenderedPageBreak/>
        <w:drawing>
          <wp:inline distT="0" distB="0" distL="0" distR="0" wp14:anchorId="7EAE5B98" wp14:editId="01FCDF7E">
            <wp:extent cx="5074820" cy="3751118"/>
            <wp:effectExtent l="0" t="0" r="0" b="190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58">
                      <a:extLst>
                        <a:ext uri="{28A0092B-C50C-407E-A947-70E740481C1C}">
                          <a14:useLocalDpi xmlns:a14="http://schemas.microsoft.com/office/drawing/2010/main" val="0"/>
                        </a:ext>
                      </a:extLst>
                    </a:blip>
                    <a:stretch>
                      <a:fillRect/>
                    </a:stretch>
                  </pic:blipFill>
                  <pic:spPr>
                    <a:xfrm>
                      <a:off x="0" y="0"/>
                      <a:ext cx="5074820" cy="3751118"/>
                    </a:xfrm>
                    <a:prstGeom prst="rect">
                      <a:avLst/>
                    </a:prstGeom>
                  </pic:spPr>
                </pic:pic>
              </a:graphicData>
            </a:graphic>
          </wp:inline>
        </w:drawing>
      </w:r>
    </w:p>
    <w:p w14:paraId="36DE3E07" w14:textId="787F8482" w:rsidR="00A33F88" w:rsidRPr="007C0DAF" w:rsidRDefault="00E558A9">
      <w:pPr>
        <w:pStyle w:val="Caption"/>
        <w:pPrChange w:id="7128" w:author="pete jones" w:date="2022-01-04T13:37:00Z">
          <w:pPr>
            <w:pStyle w:val="TOCHeading"/>
            <w:jc w:val="center"/>
          </w:pPr>
        </w:pPrChange>
      </w:pPr>
      <w:bookmarkStart w:id="7129" w:name="_Ref50041366"/>
      <w:bookmarkStart w:id="7130" w:name="_Ref50041361"/>
      <w:bookmarkStart w:id="7131" w:name="_Toc68162250"/>
      <w:bookmarkStart w:id="7132" w:name="_Toc99719289"/>
      <w:r w:rsidRPr="00C15005">
        <w:t>Fi</w:t>
      </w:r>
      <w:r w:rsidRPr="00312F59">
        <w:t xml:space="preserve">gure </w:t>
      </w:r>
      <w:ins w:id="7133" w:author="pete jones" w:date="2022-03-10T14:38:00Z">
        <w:r w:rsidR="00CE4F4E">
          <w:fldChar w:fldCharType="begin"/>
        </w:r>
        <w:r w:rsidR="00CE4F4E">
          <w:instrText xml:space="preserve"> STYLEREF 1 \s </w:instrText>
        </w:r>
      </w:ins>
      <w:r w:rsidR="00CE4F4E">
        <w:fldChar w:fldCharType="separate"/>
      </w:r>
      <w:r w:rsidR="00D94147">
        <w:rPr>
          <w:noProof/>
        </w:rPr>
        <w:t>4</w:t>
      </w:r>
      <w:ins w:id="7134"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7135" w:author="pete jones" w:date="2022-04-05T11:31:00Z">
        <w:r w:rsidR="00D94147">
          <w:rPr>
            <w:noProof/>
          </w:rPr>
          <w:t>1</w:t>
        </w:r>
      </w:ins>
      <w:ins w:id="7136" w:author="pete jones" w:date="2022-03-10T14:38:00Z">
        <w:r w:rsidR="00CE4F4E">
          <w:fldChar w:fldCharType="end"/>
        </w:r>
      </w:ins>
      <w:del w:id="7137" w:author="pete jones" w:date="2022-02-01T12:31:00Z">
        <w:r w:rsidRPr="007C0DAF" w:rsidDel="0004608E">
          <w:fldChar w:fldCharType="begin"/>
        </w:r>
        <w:r w:rsidRPr="007C0DAF" w:rsidDel="0004608E">
          <w:delInstrText>STYLEREF 1 \s</w:delInstrText>
        </w:r>
        <w:r w:rsidRPr="007C0DAF" w:rsidDel="0004608E">
          <w:fldChar w:fldCharType="separate"/>
        </w:r>
        <w:r w:rsidR="00932BAA" w:rsidRPr="007C0DAF" w:rsidDel="0004608E">
          <w:rPr>
            <w:noProof/>
          </w:rPr>
          <w:delText>4</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w:delText>
        </w:r>
        <w:r w:rsidRPr="007C0DAF" w:rsidDel="0004608E">
          <w:fldChar w:fldCharType="end"/>
        </w:r>
      </w:del>
      <w:bookmarkEnd w:id="7129"/>
      <w:r w:rsidRPr="007C0DAF">
        <w:t>: Engagement performance analysis graph</w:t>
      </w:r>
      <w:bookmarkEnd w:id="7130"/>
      <w:bookmarkEnd w:id="7131"/>
      <w:bookmarkEnd w:id="7132"/>
    </w:p>
    <w:p w14:paraId="65BFB9A7" w14:textId="77777777" w:rsidR="00A33F88" w:rsidRPr="00FF6A71" w:rsidRDefault="00E558A9" w:rsidP="00E558A9">
      <w:pPr>
        <w:pStyle w:val="Heading3"/>
      </w:pPr>
      <w:bookmarkStart w:id="7138" w:name="_Toc68162205"/>
      <w:bookmarkStart w:id="7139" w:name="_Toc99969517"/>
      <w:r w:rsidRPr="00FF6A71">
        <w:t>Data analysis</w:t>
      </w:r>
      <w:bookmarkEnd w:id="7138"/>
      <w:bookmarkEnd w:id="7139"/>
    </w:p>
    <w:p w14:paraId="16DFA14D" w14:textId="68A8B128" w:rsidR="00A33F88" w:rsidRPr="00FF6A71" w:rsidRDefault="00E558A9" w:rsidP="00E558A9">
      <w:r w:rsidRPr="00FF6A71">
        <w:t>Designing learning experiences to support specific curriculum development requires the correct balance of contributing factors. The curriculum can take two development tracks; 1) a revolutionary approach, which sweeps away previous rigid concepts and creates a phoenix from the ashes, or 2) an evolutionary approach, which builds on good practices and</w:t>
      </w:r>
      <w:ins w:id="7140" w:author="pete jones" w:date="2022-03-31T11:41:00Z">
        <w:r w:rsidR="00DA4249">
          <w:t>,</w:t>
        </w:r>
      </w:ins>
      <w:r w:rsidRPr="00FF6A71">
        <w:t xml:space="preserve"> via considered application of contemporary evidence</w:t>
      </w:r>
      <w:ins w:id="7141" w:author="pete jones" w:date="2022-03-31T11:41:00Z">
        <w:r w:rsidR="00DA4249">
          <w:t>,</w:t>
        </w:r>
      </w:ins>
      <w:r w:rsidRPr="00FF6A71">
        <w:t xml:space="preserve"> a new approach </w:t>
      </w:r>
      <w:del w:id="7142" w:author="pete jones" w:date="2022-03-31T11:42:00Z">
        <w:r w:rsidRPr="00FF6A71" w:rsidDel="00DA4249">
          <w:delText>is developed</w:delText>
        </w:r>
      </w:del>
      <w:ins w:id="7143" w:author="pete jones" w:date="2022-03-31T11:42:00Z">
        <w:r w:rsidR="00DA4249">
          <w:t>emerges</w:t>
        </w:r>
      </w:ins>
      <w:r w:rsidRPr="00FF6A71">
        <w:t>. Neither track is preferred</w:t>
      </w:r>
      <w:del w:id="7144" w:author="pete jones" w:date="2022-03-31T11:42:00Z">
        <w:r w:rsidRPr="00FF6A71" w:rsidDel="00DA4249">
          <w:delText xml:space="preserve">, </w:delText>
        </w:r>
      </w:del>
      <w:ins w:id="7145" w:author="pete jones" w:date="2022-03-31T11:42:00Z">
        <w:r w:rsidR="00DA4249">
          <w:t>;</w:t>
        </w:r>
        <w:r w:rsidR="00DA4249" w:rsidRPr="00FF6A71">
          <w:t xml:space="preserve"> </w:t>
        </w:r>
      </w:ins>
      <w:del w:id="7146" w:author="pete jones" w:date="2022-03-31T11:42:00Z">
        <w:r w:rsidRPr="00FF6A71" w:rsidDel="00DA4249">
          <w:delText>the approach will be dictated by external and internal factors</w:delText>
        </w:r>
      </w:del>
      <w:ins w:id="7147" w:author="pete jones" w:date="2022-03-31T11:42:00Z">
        <w:r w:rsidR="00DA4249">
          <w:t>external and internal factors will dictate the approach</w:t>
        </w:r>
      </w:ins>
      <w:r w:rsidRPr="00FF6A71">
        <w:t>. This research was conducted in a conservative environment</w:t>
      </w:r>
      <w:ins w:id="7148" w:author="pete jones" w:date="2022-03-31T11:42:00Z">
        <w:r w:rsidR="00DA4249">
          <w:t>. C</w:t>
        </w:r>
      </w:ins>
      <w:del w:id="7149" w:author="pete jones" w:date="2022-03-31T11:42:00Z">
        <w:r w:rsidRPr="00FF6A71" w:rsidDel="00DA4249">
          <w:delText xml:space="preserve"> and c</w:delText>
        </w:r>
      </w:del>
      <w:r w:rsidRPr="00FF6A71">
        <w:t>onsequently</w:t>
      </w:r>
      <w:ins w:id="7150" w:author="pete jones" w:date="2022-03-30T09:03:00Z">
        <w:r w:rsidR="00B951A9">
          <w:t>,</w:t>
        </w:r>
      </w:ins>
      <w:r w:rsidRPr="00FF6A71">
        <w:t xml:space="preserve"> a cautious approach to development was taken</w:t>
      </w:r>
      <w:del w:id="7151" w:author="pete jones" w:date="2022-03-31T11:42:00Z">
        <w:r w:rsidRPr="00FF6A71" w:rsidDel="00DA4249">
          <w:delText>, where the aim was to discover opportunities within the current learning framework where the integration of CDE would provide both a benefit to</w:delText>
        </w:r>
      </w:del>
      <w:ins w:id="7152" w:author="pete jones" w:date="2022-03-31T11:42:00Z">
        <w:r w:rsidR="00DA4249">
          <w:t>. The aim was to discover opportunities within the current learning framework where the integration of CDE would benefit</w:t>
        </w:r>
      </w:ins>
      <w:r w:rsidRPr="00FF6A71">
        <w:t xml:space="preserve"> current practice and indicate opportunities to support organic curriculum development.</w:t>
      </w:r>
    </w:p>
    <w:p w14:paraId="4031825A" w14:textId="08AA6A8D" w:rsidR="00A33F88" w:rsidRPr="00FF6A71" w:rsidRDefault="00E558A9" w:rsidP="00E558A9">
      <w:r w:rsidRPr="00FF6A71">
        <w:t>Within this research environment</w:t>
      </w:r>
      <w:ins w:id="7153" w:author="pete jones" w:date="2022-03-30T09:03:00Z">
        <w:r w:rsidR="00B951A9">
          <w:t>,</w:t>
        </w:r>
      </w:ins>
      <w:r w:rsidRPr="00FF6A71">
        <w:t xml:space="preserve"> the contributing factors requiring the capture and analysis of data include</w:t>
      </w:r>
      <w:r w:rsidR="005A051C" w:rsidRPr="00FF6A71">
        <w:t xml:space="preserve"> the following non-exhaustive list, </w:t>
      </w:r>
      <w:del w:id="7154" w:author="pete jones" w:date="2022-03-30T09:03:00Z">
        <w:r w:rsidR="005A051C" w:rsidRPr="00FF6A71" w:rsidDel="00B951A9">
          <w:delText xml:space="preserve">and </w:delText>
        </w:r>
      </w:del>
      <w:del w:id="7155" w:author="pete jones" w:date="2022-03-31T11:43:00Z">
        <w:r w:rsidR="005A051C" w:rsidRPr="00FF6A71" w:rsidDel="00DA4249">
          <w:delText xml:space="preserve">is </w:delText>
        </w:r>
      </w:del>
      <w:r w:rsidR="005A051C" w:rsidRPr="00FF6A71">
        <w:t xml:space="preserve">illustrated in the diagram </w:t>
      </w:r>
      <w:r w:rsidR="005A051C" w:rsidRPr="00312F59">
        <w:fldChar w:fldCharType="begin"/>
      </w:r>
      <w:r w:rsidR="005A051C" w:rsidRPr="00FF6A71">
        <w:instrText xml:space="preserve"> REF _Ref64292604 \h </w:instrText>
      </w:r>
      <w:r w:rsidR="00B57CE1" w:rsidRPr="00FF6A71">
        <w:instrText xml:space="preserve"> \* MERGEFORMAT </w:instrText>
      </w:r>
      <w:r w:rsidR="005A051C" w:rsidRPr="00312F59">
        <w:fldChar w:fldCharType="separate"/>
      </w:r>
      <w:ins w:id="7156" w:author="pete jones" w:date="2022-04-05T11:31:00Z">
        <w:r w:rsidR="00D94147" w:rsidRPr="00FF6A71">
          <w:t xml:space="preserve">Figure </w:t>
        </w:r>
        <w:r w:rsidR="00D94147">
          <w:rPr>
            <w:noProof/>
          </w:rPr>
          <w:t>4</w:t>
        </w:r>
        <w:r w:rsidR="00D94147">
          <w:rPr>
            <w:noProof/>
          </w:rPr>
          <w:noBreakHyphen/>
          <w:t>2</w:t>
        </w:r>
      </w:ins>
      <w:del w:id="7157" w:author="pete jones" w:date="2022-03-16T14:25:00Z">
        <w:r w:rsidR="00DD384C" w:rsidRPr="00FF6A71" w:rsidDel="001B0BBB">
          <w:delText xml:space="preserve">Figure </w:delText>
        </w:r>
        <w:r w:rsidR="00DD384C" w:rsidRPr="00FF6A71" w:rsidDel="001B0BBB">
          <w:rPr>
            <w:noProof/>
          </w:rPr>
          <w:delText>4</w:delText>
        </w:r>
        <w:r w:rsidR="00DD384C" w:rsidRPr="00FF6A71" w:rsidDel="001B0BBB">
          <w:rPr>
            <w:noProof/>
          </w:rPr>
          <w:noBreakHyphen/>
          <w:delText>2</w:delText>
        </w:r>
      </w:del>
      <w:r w:rsidR="005A051C" w:rsidRPr="00312F59">
        <w:fldChar w:fldCharType="end"/>
      </w:r>
      <w:del w:id="7158" w:author="pete jones" w:date="2022-03-31T11:43:00Z">
        <w:r w:rsidRPr="00FF6A71" w:rsidDel="00DA4249">
          <w:delText>…</w:delText>
        </w:r>
      </w:del>
    </w:p>
    <w:p w14:paraId="29625BFE" w14:textId="77777777" w:rsidR="00A33F88" w:rsidRPr="00FF6A71" w:rsidRDefault="00E558A9" w:rsidP="002F4855">
      <w:pPr>
        <w:numPr>
          <w:ilvl w:val="0"/>
          <w:numId w:val="78"/>
        </w:numPr>
      </w:pPr>
      <w:r w:rsidRPr="00FF6A71">
        <w:lastRenderedPageBreak/>
        <w:t xml:space="preserve">The learning and teaching model - module mix, timetabling, schemes of learning and assessment, outcome definitions, lesson planning, differentiation, practical activity, </w:t>
      </w:r>
      <w:r w:rsidR="005A051C" w:rsidRPr="00FF6A71">
        <w:t>progression,</w:t>
      </w:r>
      <w:r w:rsidRPr="00FF6A71">
        <w:t xml:space="preserve"> and attendance monitoring strategies. </w:t>
      </w:r>
    </w:p>
    <w:p w14:paraId="7E535E58" w14:textId="77777777" w:rsidR="00A33F88" w:rsidRPr="00FF6A71" w:rsidRDefault="00E558A9" w:rsidP="002F4855">
      <w:pPr>
        <w:numPr>
          <w:ilvl w:val="0"/>
          <w:numId w:val="78"/>
        </w:numPr>
      </w:pPr>
      <w:r w:rsidRPr="00FF6A71">
        <w:t>Student profiles – entry qualifications, routes, and progression statistics</w:t>
      </w:r>
    </w:p>
    <w:p w14:paraId="1F7F6EB6" w14:textId="77777777" w:rsidR="00A33F88" w:rsidRPr="00FF6A71" w:rsidRDefault="00E558A9" w:rsidP="002F4855">
      <w:pPr>
        <w:numPr>
          <w:ilvl w:val="0"/>
          <w:numId w:val="78"/>
        </w:numPr>
      </w:pPr>
      <w:bookmarkStart w:id="7159" w:name="_Hlk64365898"/>
      <w:r w:rsidRPr="00FF6A71">
        <w:t>Course assessment profiles and outcomes</w:t>
      </w:r>
      <w:bookmarkEnd w:id="7159"/>
      <w:r w:rsidRPr="00FF6A71">
        <w:t xml:space="preserve"> – balance and types of assessment, </w:t>
      </w:r>
      <w:r w:rsidR="005A051C" w:rsidRPr="00FF6A71">
        <w:t>e.g.,</w:t>
      </w:r>
      <w:r w:rsidRPr="00FF6A71">
        <w:t xml:space="preserve"> case study, examination, presentation, team, individual and problem-based project work, and student choice</w:t>
      </w:r>
    </w:p>
    <w:p w14:paraId="5ABF430B" w14:textId="662FB46B" w:rsidR="00A33F88" w:rsidRPr="00FF6A71" w:rsidRDefault="00E558A9" w:rsidP="002F4855">
      <w:pPr>
        <w:numPr>
          <w:ilvl w:val="0"/>
          <w:numId w:val="78"/>
        </w:numPr>
      </w:pPr>
      <w:r w:rsidRPr="00FF6A71">
        <w:t xml:space="preserve">External factors – change culture, integration of external projects, interdisciplinarity, industry voice, </w:t>
      </w:r>
      <w:del w:id="7160" w:author="pete jones" w:date="2022-03-30T09:03:00Z">
        <w:r w:rsidRPr="00FF6A71" w:rsidDel="00B951A9">
          <w:delText>21</w:delText>
        </w:r>
        <w:r w:rsidRPr="00FF6A71" w:rsidDel="00B951A9">
          <w:rPr>
            <w:vertAlign w:val="superscript"/>
          </w:rPr>
          <w:delText>st</w:delText>
        </w:r>
        <w:r w:rsidRPr="00FF6A71" w:rsidDel="00B951A9">
          <w:delText xml:space="preserve"> </w:delText>
        </w:r>
      </w:del>
      <w:ins w:id="7161" w:author="pete jones" w:date="2022-03-30T09:03:00Z">
        <w:r w:rsidR="00B951A9" w:rsidRPr="00FF6A71">
          <w:t>21</w:t>
        </w:r>
        <w:r w:rsidR="00B951A9" w:rsidRPr="00FF6A71">
          <w:rPr>
            <w:vertAlign w:val="superscript"/>
          </w:rPr>
          <w:t>st</w:t>
        </w:r>
        <w:r w:rsidR="00B951A9">
          <w:t>-</w:t>
        </w:r>
      </w:ins>
      <w:r w:rsidRPr="00FF6A71">
        <w:t>century skills, staff development, integration of research, and STEM activities.</w:t>
      </w:r>
    </w:p>
    <w:p w14:paraId="41B7CB3F" w14:textId="77777777" w:rsidR="00A33F88" w:rsidRPr="00FF6A71" w:rsidRDefault="444802CA" w:rsidP="00E558A9">
      <w:pPr>
        <w:jc w:val="center"/>
      </w:pPr>
      <w:r w:rsidRPr="00C15005">
        <w:rPr>
          <w:noProof/>
        </w:rPr>
        <w:drawing>
          <wp:inline distT="0" distB="0" distL="0" distR="0" wp14:anchorId="42FD14D1" wp14:editId="0214631B">
            <wp:extent cx="5579746" cy="3144520"/>
            <wp:effectExtent l="0" t="0" r="190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pic:nvPicPr>
                  <pic:blipFill>
                    <a:blip r:embed="rId59">
                      <a:extLst>
                        <a:ext uri="{28A0092B-C50C-407E-A947-70E740481C1C}">
                          <a14:useLocalDpi xmlns:a14="http://schemas.microsoft.com/office/drawing/2010/main" val="0"/>
                        </a:ext>
                      </a:extLst>
                    </a:blip>
                    <a:stretch>
                      <a:fillRect/>
                    </a:stretch>
                  </pic:blipFill>
                  <pic:spPr>
                    <a:xfrm>
                      <a:off x="0" y="0"/>
                      <a:ext cx="5579746" cy="3144520"/>
                    </a:xfrm>
                    <a:prstGeom prst="rect">
                      <a:avLst/>
                    </a:prstGeom>
                  </pic:spPr>
                </pic:pic>
              </a:graphicData>
            </a:graphic>
          </wp:inline>
        </w:drawing>
      </w:r>
    </w:p>
    <w:p w14:paraId="155BEDA0" w14:textId="3AF4C95F" w:rsidR="00A33F88" w:rsidRPr="00FF6A71" w:rsidRDefault="00E558A9" w:rsidP="00932BAA">
      <w:pPr>
        <w:pStyle w:val="Caption"/>
      </w:pPr>
      <w:bookmarkStart w:id="7162" w:name="_Ref64292604"/>
      <w:bookmarkStart w:id="7163" w:name="_Toc68162251"/>
      <w:bookmarkStart w:id="7164" w:name="_Toc99719290"/>
      <w:r w:rsidRPr="00FF6A71">
        <w:t xml:space="preserve">Figure </w:t>
      </w:r>
      <w:ins w:id="7165" w:author="pete jones" w:date="2022-03-10T14:38:00Z">
        <w:r w:rsidR="00CE4F4E">
          <w:fldChar w:fldCharType="begin"/>
        </w:r>
        <w:r w:rsidR="00CE4F4E">
          <w:instrText xml:space="preserve"> STYLEREF 1 \s </w:instrText>
        </w:r>
      </w:ins>
      <w:r w:rsidR="00CE4F4E">
        <w:fldChar w:fldCharType="separate"/>
      </w:r>
      <w:r w:rsidR="00D94147">
        <w:rPr>
          <w:noProof/>
        </w:rPr>
        <w:t>4</w:t>
      </w:r>
      <w:ins w:id="716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7167" w:author="pete jones" w:date="2022-04-05T11:31:00Z">
        <w:r w:rsidR="00D94147">
          <w:rPr>
            <w:noProof/>
          </w:rPr>
          <w:t>2</w:t>
        </w:r>
      </w:ins>
      <w:ins w:id="7168" w:author="pete jones" w:date="2022-03-10T14:38:00Z">
        <w:r w:rsidR="00CE4F4E">
          <w:fldChar w:fldCharType="end"/>
        </w:r>
      </w:ins>
      <w:del w:id="7169" w:author="pete jones" w:date="2022-02-01T12:31:00Z">
        <w:r w:rsidRPr="00312F59" w:rsidDel="0004608E">
          <w:fldChar w:fldCharType="begin"/>
        </w:r>
        <w:r w:rsidRPr="00FF6A71" w:rsidDel="0004608E">
          <w:delInstrText>STYLEREF 1 \s</w:delInstrText>
        </w:r>
        <w:r w:rsidRPr="00312F59" w:rsidDel="0004608E">
          <w:fldChar w:fldCharType="separate"/>
        </w:r>
        <w:r w:rsidR="00932BAA" w:rsidRPr="00FF6A71" w:rsidDel="0004608E">
          <w:rPr>
            <w:noProof/>
          </w:rPr>
          <w:delText>4</w:delText>
        </w:r>
        <w:r w:rsidRPr="00312F59" w:rsidDel="0004608E">
          <w:fldChar w:fldCharType="end"/>
        </w:r>
        <w:r w:rsidR="00F8680E" w:rsidRPr="00FF6A71" w:rsidDel="0004608E">
          <w:noBreakHyphen/>
        </w:r>
        <w:r w:rsidRPr="00312F59" w:rsidDel="0004608E">
          <w:fldChar w:fldCharType="begin"/>
        </w:r>
        <w:r w:rsidRPr="00FF6A71" w:rsidDel="0004608E">
          <w:delInstrText>SEQ Figure \* ARABIC \s 1</w:delInstrText>
        </w:r>
        <w:r w:rsidRPr="00312F59" w:rsidDel="0004608E">
          <w:fldChar w:fldCharType="separate"/>
        </w:r>
        <w:r w:rsidR="00932BAA" w:rsidRPr="00FF6A71" w:rsidDel="0004608E">
          <w:rPr>
            <w:noProof/>
          </w:rPr>
          <w:delText>2</w:delText>
        </w:r>
        <w:r w:rsidRPr="00312F59" w:rsidDel="0004608E">
          <w:fldChar w:fldCharType="end"/>
        </w:r>
      </w:del>
      <w:bookmarkEnd w:id="7162"/>
      <w:r w:rsidRPr="00FF6A71">
        <w:t xml:space="preserve">: Opportunity and contributing </w:t>
      </w:r>
      <w:r w:rsidR="00F427D8" w:rsidRPr="00FF6A71">
        <w:t>factors.</w:t>
      </w:r>
      <w:bookmarkEnd w:id="7163"/>
      <w:bookmarkEnd w:id="7164"/>
    </w:p>
    <w:p w14:paraId="6FB7DCB7" w14:textId="15497B32" w:rsidR="00A33F88" w:rsidRPr="00FF6A71" w:rsidRDefault="00E558A9" w:rsidP="00E558A9">
      <w:r w:rsidRPr="00FF6A71">
        <w:t>The aim of analysing the data was threefold</w:t>
      </w:r>
      <w:del w:id="7170" w:author="pete jones" w:date="2022-03-31T11:43:00Z">
        <w:r w:rsidRPr="00FF6A71" w:rsidDel="00DA4249">
          <w:delText xml:space="preserve">, firstly to assess the climate of change and progress being made towards developing the curriculum, </w:delText>
        </w:r>
        <w:r w:rsidR="00523CB0" w:rsidRPr="00FF6A71" w:rsidDel="00DA4249">
          <w:delText xml:space="preserve">i.e., </w:delText>
        </w:r>
        <w:r w:rsidRPr="00FF6A71" w:rsidDel="00DA4249">
          <w:delText>where on the pendulum of change was the organisation</w:delText>
        </w:r>
      </w:del>
      <w:ins w:id="7171" w:author="pete jones" w:date="2022-03-31T11:43:00Z">
        <w:r w:rsidR="00DA4249">
          <w:t>: first, to assess the climate of change and progress towards developing the curriculum, i.e., where the organisation's pendulum of evolution was</w:t>
        </w:r>
      </w:ins>
      <w:r w:rsidRPr="00FF6A71">
        <w:t>, did it lean toward</w:t>
      </w:r>
      <w:del w:id="7172" w:author="pete jones" w:date="2022-03-31T11:43:00Z">
        <w:r w:rsidRPr="00FF6A71" w:rsidDel="00DA4249">
          <w:delText>s</w:delText>
        </w:r>
      </w:del>
      <w:r w:rsidRPr="00FF6A71">
        <w:t xml:space="preserve"> an evolutionary or revolutionary model. Secondly</w:t>
      </w:r>
      <w:ins w:id="7173" w:author="pete jones" w:date="2022-03-30T09:03:00Z">
        <w:r w:rsidR="00B951A9">
          <w:t>,</w:t>
        </w:r>
      </w:ins>
      <w:r w:rsidRPr="00FF6A71">
        <w:t xml:space="preserve"> the analysis would indicate an appropriate level at which PBL and CDE could be effectively integrated, </w:t>
      </w:r>
      <w:r w:rsidR="00F427D8" w:rsidRPr="00FF6A71">
        <w:t>i.e.,</w:t>
      </w:r>
      <w:r w:rsidRPr="00FF6A71">
        <w:t xml:space="preserve"> at module, course or </w:t>
      </w:r>
      <w:del w:id="7174" w:author="pete jones" w:date="2022-03-31T11:44:00Z">
        <w:r w:rsidRPr="00FF6A71" w:rsidDel="00DA4249">
          <w:delText>wider</w:delText>
        </w:r>
      </w:del>
      <w:ins w:id="7175" w:author="pete jones" w:date="2022-03-31T11:44:00Z">
        <w:r w:rsidR="00DA4249">
          <w:t>broa</w:t>
        </w:r>
        <w:r w:rsidR="00DA4249" w:rsidRPr="00FF6A71">
          <w:t>der</w:t>
        </w:r>
      </w:ins>
      <w:r w:rsidRPr="00FF6A71">
        <w:t xml:space="preserve">, and consequently influence the design of learning and assessment </w:t>
      </w:r>
      <w:del w:id="7176" w:author="pete jones" w:date="2022-03-30T09:03:00Z">
        <w:r w:rsidRPr="00FF6A71" w:rsidDel="00B951A9">
          <w:delText xml:space="preserve">activity </w:delText>
        </w:r>
      </w:del>
      <w:ins w:id="7177" w:author="pete jones" w:date="2022-03-30T09:03:00Z">
        <w:r w:rsidR="00B951A9" w:rsidRPr="00FF6A71">
          <w:t>activit</w:t>
        </w:r>
        <w:r w:rsidR="00B951A9">
          <w:t>ies</w:t>
        </w:r>
        <w:r w:rsidR="00B951A9" w:rsidRPr="00FF6A71">
          <w:t xml:space="preserve"> </w:t>
        </w:r>
      </w:ins>
      <w:r w:rsidRPr="00FF6A71">
        <w:t xml:space="preserve">that would support both students and academic staff. </w:t>
      </w:r>
      <w:r w:rsidRPr="00FF6A71">
        <w:lastRenderedPageBreak/>
        <w:t xml:space="preserve">Designing radical synoptic integration and change in a conservative evolutionary environment was </w:t>
      </w:r>
      <w:del w:id="7178" w:author="pete jones" w:date="2022-03-31T11:44:00Z">
        <w:r w:rsidRPr="00FF6A71" w:rsidDel="00DA4249">
          <w:delText xml:space="preserve">perceived to be </w:delText>
        </w:r>
      </w:del>
      <w:r w:rsidRPr="00FF6A71">
        <w:t>counterproductive. Thirdly the analysis would provide a broader view of opportunities to advance curriculum development.</w:t>
      </w:r>
    </w:p>
    <w:p w14:paraId="3B1D2CCE" w14:textId="04FF2EAD" w:rsidR="00A33F88" w:rsidRPr="00FF6A71" w:rsidRDefault="00E558A9" w:rsidP="00E558A9">
      <w:del w:id="7179" w:author="pete jones" w:date="2022-03-31T11:44:00Z">
        <w:r w:rsidRPr="00FF6A71" w:rsidDel="00DA4249">
          <w:delText xml:space="preserve">Within each of the contributing factors a list of </w:delText>
        </w:r>
      </w:del>
      <w:del w:id="7180" w:author="pete jones" w:date="2022-03-30T09:03:00Z">
        <w:r w:rsidRPr="00FF6A71" w:rsidDel="00B951A9">
          <w:delText xml:space="preserve">equally </w:delText>
        </w:r>
      </w:del>
      <w:del w:id="7181" w:author="pete jones" w:date="2022-03-31T11:44:00Z">
        <w:r w:rsidRPr="00FF6A71" w:rsidDel="00DA4249">
          <w:delText xml:space="preserve">weighted KPIs </w:delText>
        </w:r>
      </w:del>
      <w:del w:id="7182" w:author="pete jones" w:date="2022-03-30T09:03:00Z">
        <w:r w:rsidRPr="00FF6A71" w:rsidDel="00B951A9">
          <w:delText xml:space="preserve">were </w:delText>
        </w:r>
      </w:del>
      <w:del w:id="7183" w:author="pete jones" w:date="2022-03-31T11:44:00Z">
        <w:r w:rsidRPr="00FF6A71" w:rsidDel="00DA4249">
          <w:delText>identified and scored on a 7-point Likert scale</w:delText>
        </w:r>
      </w:del>
      <w:ins w:id="7184" w:author="pete jones" w:date="2022-03-31T11:44:00Z">
        <w:r w:rsidR="00DA4249">
          <w:t xml:space="preserve">A list of equally-weighted KPIs was identified and scored on a 7-point Likert scale within each </w:t>
        </w:r>
      </w:ins>
      <w:ins w:id="7185" w:author="pete jones" w:date="2022-04-01T15:06:00Z">
        <w:r w:rsidR="00726256">
          <w:t>contributing factor</w:t>
        </w:r>
      </w:ins>
      <w:r w:rsidRPr="00FF6A71">
        <w:t xml:space="preserve">. </w:t>
      </w:r>
      <w:del w:id="7186" w:author="pete jones" w:date="2022-03-31T11:45:00Z">
        <w:r w:rsidRPr="00FF6A71" w:rsidDel="00DA4249">
          <w:delText xml:space="preserve">Each </w:delText>
        </w:r>
      </w:del>
      <w:ins w:id="7187" w:author="pete jones" w:date="2022-03-31T11:45:00Z">
        <w:r w:rsidR="00DA4249">
          <w:t>First, e</w:t>
        </w:r>
        <w:r w:rsidR="00DA4249" w:rsidRPr="00FF6A71">
          <w:t xml:space="preserve">ach </w:t>
        </w:r>
      </w:ins>
      <w:r w:rsidRPr="00FF6A71">
        <w:t xml:space="preserve">KPI contributed to an overall score for each contributing </w:t>
      </w:r>
      <w:del w:id="7188" w:author="pete jones" w:date="2022-03-31T11:44:00Z">
        <w:r w:rsidRPr="00FF6A71" w:rsidDel="00DA4249">
          <w:delText>factor</w:delText>
        </w:r>
      </w:del>
      <w:ins w:id="7189" w:author="pete jones" w:date="2022-03-31T11:44:00Z">
        <w:r w:rsidR="00DA4249">
          <w:t>element</w:t>
        </w:r>
      </w:ins>
      <w:del w:id="7190" w:author="pete jones" w:date="2022-03-31T11:44:00Z">
        <w:r w:rsidRPr="00FF6A71" w:rsidDel="00DA4249">
          <w:delText xml:space="preserve">, </w:delText>
        </w:r>
      </w:del>
      <w:ins w:id="7191" w:author="pete jones" w:date="2022-03-31T11:44:00Z">
        <w:r w:rsidR="00DA4249">
          <w:t>;</w:t>
        </w:r>
        <w:r w:rsidR="00DA4249" w:rsidRPr="00FF6A71">
          <w:t xml:space="preserve"> </w:t>
        </w:r>
      </w:ins>
      <w:ins w:id="7192" w:author="pete jones" w:date="2022-03-31T11:45:00Z">
        <w:r w:rsidR="00DA4249">
          <w:t xml:space="preserve">next, </w:t>
        </w:r>
      </w:ins>
      <w:r w:rsidRPr="00FF6A71">
        <w:t xml:space="preserve">the contributing factor scores </w:t>
      </w:r>
      <w:del w:id="7193" w:author="pete jones" w:date="2022-03-31T11:44:00Z">
        <w:r w:rsidRPr="00FF6A71" w:rsidDel="00DA4249">
          <w:delText>were then</w:delText>
        </w:r>
      </w:del>
      <w:ins w:id="7194" w:author="pete jones" w:date="2022-03-31T11:44:00Z">
        <w:r w:rsidR="00DA4249">
          <w:t>are</w:t>
        </w:r>
      </w:ins>
      <w:r w:rsidRPr="00FF6A71">
        <w:t xml:space="preserve"> totalled to indicate a</w:t>
      </w:r>
      <w:del w:id="7195" w:author="pete jones" w:date="2022-03-31T11:45:00Z">
        <w:r w:rsidRPr="00FF6A71" w:rsidDel="00DA4249">
          <w:delText>n overal</w:delText>
        </w:r>
      </w:del>
      <w:ins w:id="7196" w:author="pete jones" w:date="2022-03-31T11:45:00Z">
        <w:r w:rsidR="00DA4249">
          <w:t xml:space="preserve"> genera</w:t>
        </w:r>
      </w:ins>
      <w:r w:rsidRPr="00FF6A71">
        <w:t xml:space="preserve">l “Opportunity Index”. This index value </w:t>
      </w:r>
      <w:del w:id="7197" w:author="pete jones" w:date="2022-03-31T11:46:00Z">
        <w:r w:rsidRPr="00FF6A71" w:rsidDel="00DA4249">
          <w:delText xml:space="preserve">was </w:delText>
        </w:r>
      </w:del>
      <w:ins w:id="7198" w:author="pete jones" w:date="2022-03-31T11:46:00Z">
        <w:r w:rsidR="00DA4249">
          <w:t>guides</w:t>
        </w:r>
      </w:ins>
      <w:del w:id="7199" w:author="pete jones" w:date="2022-03-31T11:46:00Z">
        <w:r w:rsidRPr="00FF6A71" w:rsidDel="00DA4249">
          <w:delText>used to guide</w:delText>
        </w:r>
      </w:del>
      <w:r w:rsidRPr="00FF6A71">
        <w:t xml:space="preserve"> the </w:t>
      </w:r>
      <w:del w:id="7200" w:author="pete jones" w:date="2022-03-31T11:46:00Z">
        <w:r w:rsidRPr="00FF6A71" w:rsidDel="00DA4249">
          <w:delText>design of pilot and case studies</w:delText>
        </w:r>
      </w:del>
      <w:ins w:id="7201" w:author="pete jones" w:date="2022-03-31T11:46:00Z">
        <w:r w:rsidR="00DA4249">
          <w:t>pilot and case studies design</w:t>
        </w:r>
      </w:ins>
      <w:r w:rsidRPr="00FF6A71">
        <w:t xml:space="preserve"> for the research</w:t>
      </w:r>
      <w:ins w:id="7202" w:author="pete jones" w:date="2022-03-31T11:45:00Z">
        <w:r w:rsidR="00DA4249">
          <w:t xml:space="preserve">. </w:t>
        </w:r>
      </w:ins>
      <w:del w:id="7203" w:author="pete jones" w:date="2022-03-31T11:45:00Z">
        <w:r w:rsidRPr="00FF6A71" w:rsidDel="00DA4249">
          <w:delText>, a</w:delText>
        </w:r>
      </w:del>
      <w:ins w:id="7204" w:author="pete jones" w:date="2022-03-31T11:46:00Z">
        <w:r w:rsidR="00DA4249">
          <w:t>For example, a</w:t>
        </w:r>
      </w:ins>
      <w:r w:rsidRPr="00FF6A71">
        <w:t xml:space="preserve"> higher value </w:t>
      </w:r>
      <w:del w:id="7205" w:author="pete jones" w:date="2022-03-31T11:46:00Z">
        <w:r w:rsidRPr="00FF6A71" w:rsidDel="00DA4249">
          <w:delText xml:space="preserve">suggesting </w:delText>
        </w:r>
      </w:del>
      <w:ins w:id="7206" w:author="pete jones" w:date="2022-03-31T11:46:00Z">
        <w:r w:rsidR="00DA4249" w:rsidRPr="00FF6A71">
          <w:t>suggest</w:t>
        </w:r>
        <w:r w:rsidR="00DA4249">
          <w:t>s</w:t>
        </w:r>
        <w:r w:rsidR="00DA4249" w:rsidRPr="00FF6A71">
          <w:t xml:space="preserve"> </w:t>
        </w:r>
      </w:ins>
      <w:r w:rsidRPr="00FF6A71">
        <w:t xml:space="preserve">that a more radical approach to the studies would be </w:t>
      </w:r>
      <w:del w:id="7207" w:author="pete jones" w:date="2022-03-31T11:46:00Z">
        <w:r w:rsidRPr="00FF6A71" w:rsidDel="00DA4249">
          <w:delText>effective</w:delText>
        </w:r>
      </w:del>
      <w:ins w:id="7208" w:author="pete jones" w:date="2022-03-31T11:46:00Z">
        <w:r w:rsidR="00DA4249">
          <w:t>practical</w:t>
        </w:r>
      </w:ins>
      <w:del w:id="7209" w:author="pete jones" w:date="2022-03-31T11:46:00Z">
        <w:r w:rsidRPr="00FF6A71" w:rsidDel="00DA4249">
          <w:delText xml:space="preserve">, </w:delText>
        </w:r>
      </w:del>
      <w:ins w:id="7210" w:author="pete jones" w:date="2022-03-31T11:46:00Z">
        <w:r w:rsidR="00DA4249">
          <w:t>;</w:t>
        </w:r>
        <w:r w:rsidR="00DA4249" w:rsidRPr="00FF6A71">
          <w:t xml:space="preserve"> </w:t>
        </w:r>
      </w:ins>
      <w:r w:rsidRPr="00FF6A71">
        <w:t>conversely</w:t>
      </w:r>
      <w:ins w:id="7211" w:author="pete jones" w:date="2022-03-31T11:47:00Z">
        <w:r w:rsidR="00DA4249">
          <w:t>,</w:t>
        </w:r>
      </w:ins>
      <w:r w:rsidRPr="00FF6A71">
        <w:t xml:space="preserve"> where the index score was lower</w:t>
      </w:r>
      <w:ins w:id="7212" w:author="pete jones" w:date="2022-03-31T11:47:00Z">
        <w:r w:rsidR="00DA4249">
          <w:t>,</w:t>
        </w:r>
      </w:ins>
      <w:r w:rsidRPr="00FF6A71">
        <w:t xml:space="preserve"> it indicated the design of activities should proceed with more caution,</w:t>
      </w:r>
      <w:ins w:id="7213" w:author="pete jones" w:date="2022-03-31T11:47:00Z">
        <w:r w:rsidR="00DA4249">
          <w:t xml:space="preserve"> </w:t>
        </w:r>
      </w:ins>
      <w:ins w:id="7214" w:author="pete jones" w:date="2022-04-05T11:14:00Z">
        <w:r w:rsidR="00C02A6E">
          <w:t>i.e.,</w:t>
        </w:r>
      </w:ins>
      <w:r w:rsidRPr="00FF6A71">
        <w:t xml:space="preserve"> </w:t>
      </w:r>
      <w:del w:id="7215" w:author="pete jones" w:date="2022-03-31T11:47:00Z">
        <w:r w:rsidRPr="00FF6A71" w:rsidDel="00DA4249">
          <w:delText xml:space="preserve">perhaps </w:delText>
        </w:r>
      </w:del>
      <w:r w:rsidRPr="00FF6A71">
        <w:t xml:space="preserve">targeting </w:t>
      </w:r>
      <w:del w:id="7216" w:author="pete jones" w:date="2022-03-31T11:47:00Z">
        <w:r w:rsidRPr="00FF6A71" w:rsidDel="00DA4249">
          <w:delText xml:space="preserve">on </w:delText>
        </w:r>
      </w:del>
      <w:r w:rsidRPr="00FF6A71">
        <w:t>topics and modules rather than a full synoptic spectrum of modules. A lower score also indicated that PBL activities would require more precise and direct management to support staff and students to adopt an alien or unfamiliar learning model.</w:t>
      </w:r>
    </w:p>
    <w:p w14:paraId="03099CBF" w14:textId="6DAB6ECE" w:rsidR="00DF58A4" w:rsidRPr="00FF6A71" w:rsidRDefault="00DF58A4" w:rsidP="00E558A9">
      <w:pPr>
        <w:rPr>
          <w:b/>
          <w:bCs/>
          <w:u w:val="single"/>
        </w:rPr>
      </w:pPr>
      <w:r w:rsidRPr="00FF6A71">
        <w:rPr>
          <w:b/>
          <w:bCs/>
          <w:u w:val="single"/>
        </w:rPr>
        <w:t>Contributing factors - The learning and teaching model</w:t>
      </w:r>
    </w:p>
    <w:p w14:paraId="28D2DFAA" w14:textId="5E0B8F3E" w:rsidR="00A33F88" w:rsidRPr="00FF6A71" w:rsidRDefault="00E558A9" w:rsidP="00E558A9">
      <w:r w:rsidRPr="00FF6A71">
        <w:t>The process of accreditation for undergraduate programmes is rigorous and</w:t>
      </w:r>
      <w:ins w:id="7217" w:author="pete jones" w:date="2022-03-31T11:47:00Z">
        <w:r w:rsidR="00DA4249">
          <w:t>,</w:t>
        </w:r>
      </w:ins>
      <w:r w:rsidRPr="00FF6A71">
        <w:t xml:space="preserve"> to a greater or lesser extent</w:t>
      </w:r>
      <w:ins w:id="7218" w:author="pete jones" w:date="2022-03-31T11:48:00Z">
        <w:r w:rsidR="00DA4249">
          <w:t>,</w:t>
        </w:r>
      </w:ins>
      <w:r w:rsidRPr="00FF6A71">
        <w:t xml:space="preserve"> prescriptive and subject to strict quality control criteria. Therefore, any modification or adjustment must be conducted within a quality framework. </w:t>
      </w:r>
      <w:ins w:id="7219" w:author="pete jones" w:date="2022-03-31T11:48:00Z">
        <w:r w:rsidR="00DA4249">
          <w:t>Ass</w:t>
        </w:r>
      </w:ins>
      <w:ins w:id="7220" w:author="pete jones" w:date="2022-04-05T11:08:00Z">
        <w:r w:rsidR="00FE3061">
          <w:t>ess</w:t>
        </w:r>
      </w:ins>
      <w:ins w:id="7221" w:author="pete jones" w:date="2022-03-31T11:48:00Z">
        <w:r w:rsidR="00DA4249">
          <w:t>ing the</w:t>
        </w:r>
      </w:ins>
      <w:del w:id="7222" w:author="pete jones" w:date="2022-03-31T11:48:00Z">
        <w:r w:rsidRPr="00FF6A71" w:rsidDel="00DA4249">
          <w:delText>To ass</w:delText>
        </w:r>
      </w:del>
      <w:del w:id="7223" w:author="pete jones" w:date="2022-03-31T11:49:00Z">
        <w:r w:rsidRPr="00FF6A71" w:rsidDel="00DA4249">
          <w:delText>ess the</w:delText>
        </w:r>
      </w:del>
      <w:r w:rsidRPr="00FF6A71">
        <w:t xml:space="preserve"> opportunity for development</w:t>
      </w:r>
      <w:ins w:id="7224" w:author="pete jones" w:date="2022-03-31T11:48:00Z">
        <w:r w:rsidR="00DA4249">
          <w:t>,</w:t>
        </w:r>
      </w:ins>
      <w:r w:rsidRPr="00FF6A71">
        <w:t xml:space="preserve"> it is necessary to review the delivery infrastructure</w:t>
      </w:r>
      <w:del w:id="7225" w:author="pete jones" w:date="2022-03-31T11:48:00Z">
        <w:r w:rsidRPr="00FF6A71" w:rsidDel="00DA4249">
          <w:delText xml:space="preserve"> of a programme</w:delText>
        </w:r>
      </w:del>
      <w:r w:rsidRPr="00FF6A71">
        <w:t xml:space="preserve">, including a detailed analysis of the complete learning model. At each level of a </w:t>
      </w:r>
      <w:r w:rsidR="00523CB0" w:rsidRPr="00FF6A71">
        <w:t>programme,</w:t>
      </w:r>
      <w:r w:rsidRPr="00FF6A71">
        <w:t xml:space="preserve"> it must be possible for students and academics to clearly understand what, when, where, and how learning will take place</w:t>
      </w:r>
      <w:del w:id="7226" w:author="pete jones" w:date="2022-03-31T11:49:00Z">
        <w:r w:rsidRPr="00FF6A71" w:rsidDel="00DA4249">
          <w:delText xml:space="preserve">. </w:delText>
        </w:r>
      </w:del>
      <w:ins w:id="7227" w:author="pete jones" w:date="2022-03-31T11:49:00Z">
        <w:r w:rsidR="00DA4249">
          <w:t xml:space="preserve">—suggesting </w:t>
        </w:r>
      </w:ins>
      <w:ins w:id="7228" w:author="pete jones" w:date="2022-03-31T11:50:00Z">
        <w:r w:rsidR="00DA4249">
          <w:t>the coordination of</w:t>
        </w:r>
      </w:ins>
      <w:ins w:id="7229" w:author="pete jones" w:date="2022-03-31T11:49:00Z">
        <w:r w:rsidR="00DA4249">
          <w:t xml:space="preserve"> </w:t>
        </w:r>
      </w:ins>
      <w:del w:id="7230" w:author="pete jones" w:date="2022-03-31T11:49:00Z">
        <w:r w:rsidRPr="00FF6A71" w:rsidDel="00DA4249">
          <w:delText xml:space="preserve">This means that </w:delText>
        </w:r>
      </w:del>
      <w:r w:rsidRPr="00FF6A71">
        <w:t xml:space="preserve">schemes of work, lesson plans, outcome mapping, </w:t>
      </w:r>
      <w:ins w:id="7231" w:author="pete jones" w:date="2022-04-01T15:06:00Z">
        <w:r w:rsidR="00726256">
          <w:t xml:space="preserve">and </w:t>
        </w:r>
      </w:ins>
      <w:r w:rsidRPr="00FF6A71">
        <w:t xml:space="preserve">assessment schedules </w:t>
      </w:r>
      <w:del w:id="7232" w:author="pete jones" w:date="2022-03-31T11:49:00Z">
        <w:r w:rsidRPr="00FF6A71" w:rsidDel="00DA4249">
          <w:delText xml:space="preserve">are </w:delText>
        </w:r>
      </w:del>
      <w:del w:id="7233" w:author="pete jones" w:date="2022-03-31T11:50:00Z">
        <w:r w:rsidRPr="00FF6A71" w:rsidDel="00DA4249">
          <w:delText xml:space="preserve">coordinated </w:delText>
        </w:r>
      </w:del>
      <w:r w:rsidRPr="00FF6A71">
        <w:t xml:space="preserve">to facilitate balanced timetabling of resources. It is important to remember that </w:t>
      </w:r>
      <w:del w:id="7234" w:author="pete jones" w:date="2022-03-31T11:50:00Z">
        <w:r w:rsidRPr="00FF6A71" w:rsidDel="00DA4249">
          <w:delText>it is the students who</w:delText>
        </w:r>
      </w:del>
      <w:ins w:id="7235" w:author="pete jones" w:date="2022-03-31T11:50:00Z">
        <w:r w:rsidR="00DA4249">
          <w:t>the students</w:t>
        </w:r>
      </w:ins>
      <w:r w:rsidRPr="00FF6A71">
        <w:t xml:space="preserve"> experience the whole; effective collaboration between subject specialists requires detailed and shared planning experiences. Facult</w:t>
      </w:r>
      <w:r w:rsidR="00523CB0" w:rsidRPr="00FF6A71">
        <w:t>ies</w:t>
      </w:r>
      <w:r w:rsidRPr="00FF6A71">
        <w:t xml:space="preserve"> who have invested resources to coordinate and collaborate beyond subject silos will score higher on the “opportunity index”. Detailed syllabi and topic level schemes of work will facilitate improved interdisciplinarity between modules</w:t>
      </w:r>
      <w:del w:id="7236" w:author="pete jones" w:date="2022-03-31T11:50:00Z">
        <w:r w:rsidRPr="00FF6A71" w:rsidDel="00DA4249">
          <w:delText>, and i</w:delText>
        </w:r>
      </w:del>
      <w:ins w:id="7237" w:author="pete jones" w:date="2022-03-31T11:50:00Z">
        <w:r w:rsidR="00DA4249">
          <w:t>. I</w:t>
        </w:r>
      </w:ins>
      <w:r w:rsidRPr="00FF6A71">
        <w:t>n many cases</w:t>
      </w:r>
      <w:ins w:id="7238" w:author="pete jones" w:date="2022-03-30T09:04:00Z">
        <w:r w:rsidR="00B951A9">
          <w:t>,</w:t>
        </w:r>
      </w:ins>
      <w:r w:rsidRPr="00FF6A71">
        <w:t xml:space="preserve"> the relationships and interconnections between subjects </w:t>
      </w:r>
      <w:ins w:id="7239" w:author="pete jones" w:date="2022-03-31T11:51:00Z">
        <w:r w:rsidR="00DA4249">
          <w:t xml:space="preserve">are </w:t>
        </w:r>
      </w:ins>
      <w:del w:id="7240" w:author="pete jones" w:date="2022-03-31T11:50:00Z">
        <w:r w:rsidRPr="00FF6A71" w:rsidDel="00DA4249">
          <w:delText xml:space="preserve">can be </w:delText>
        </w:r>
      </w:del>
      <w:r w:rsidRPr="00FF6A71">
        <w:t xml:space="preserve">improved by </w:t>
      </w:r>
      <w:del w:id="7241" w:author="pete jones" w:date="2022-03-31T11:51:00Z">
        <w:r w:rsidRPr="00FF6A71" w:rsidDel="00DA4249">
          <w:delText xml:space="preserve">small </w:delText>
        </w:r>
      </w:del>
      <w:ins w:id="7242" w:author="pete jones" w:date="2022-03-31T11:51:00Z">
        <w:r w:rsidR="00DA4249">
          <w:t>minor</w:t>
        </w:r>
        <w:r w:rsidR="00DA4249" w:rsidRPr="00FF6A71">
          <w:t xml:space="preserve"> </w:t>
        </w:r>
      </w:ins>
      <w:r w:rsidRPr="00FF6A71">
        <w:t>adjustments to the running order</w:t>
      </w:r>
      <w:del w:id="7243" w:author="pete jones" w:date="2022-03-31T11:51:00Z">
        <w:r w:rsidRPr="00FF6A71" w:rsidDel="00DA4249">
          <w:delText xml:space="preserve"> of a scheme</w:delText>
        </w:r>
      </w:del>
      <w:r w:rsidRPr="00FF6A71">
        <w:t xml:space="preserve">, but only if it exists. The collection of KPIs within the “Learning Model” </w:t>
      </w:r>
      <w:del w:id="7244" w:author="pete jones" w:date="2022-03-30T09:04:00Z">
        <w:r w:rsidRPr="00FF6A71" w:rsidDel="00B951A9">
          <w:delText xml:space="preserve">have </w:delText>
        </w:r>
      </w:del>
      <w:ins w:id="7245" w:author="pete jones" w:date="2022-03-30T09:04:00Z">
        <w:r w:rsidR="00B951A9" w:rsidRPr="00FF6A71">
          <w:t>ha</w:t>
        </w:r>
        <w:r w:rsidR="00B951A9">
          <w:t>s</w:t>
        </w:r>
        <w:r w:rsidR="00B951A9" w:rsidRPr="00FF6A71">
          <w:t xml:space="preserve"> </w:t>
        </w:r>
      </w:ins>
      <w:r w:rsidRPr="00FF6A71">
        <w:t>been designed to evaluate the received curriculum.</w:t>
      </w:r>
    </w:p>
    <w:p w14:paraId="3B20CB8D" w14:textId="0B7BD3C0" w:rsidR="00DF58A4" w:rsidRPr="00FF6A71" w:rsidRDefault="00DF58A4" w:rsidP="00DF58A4">
      <w:pPr>
        <w:rPr>
          <w:b/>
          <w:bCs/>
          <w:u w:val="single"/>
        </w:rPr>
      </w:pPr>
      <w:r w:rsidRPr="00FF6A71">
        <w:rPr>
          <w:b/>
          <w:bCs/>
          <w:u w:val="single"/>
        </w:rPr>
        <w:lastRenderedPageBreak/>
        <w:t>Contributing factors – Student profiles</w:t>
      </w:r>
    </w:p>
    <w:p w14:paraId="313C1AA1" w14:textId="77777777" w:rsidR="00DA4249" w:rsidRDefault="00E558A9" w:rsidP="00E558A9">
      <w:pPr>
        <w:rPr>
          <w:ins w:id="7246" w:author="pete jones" w:date="2022-03-31T11:54:00Z"/>
        </w:rPr>
      </w:pPr>
      <w:r w:rsidRPr="00FF6A71">
        <w:t>Student entry and progression statistics will influence a received experience. In many cases</w:t>
      </w:r>
      <w:ins w:id="7247" w:author="pete jones" w:date="2022-03-30T09:04:00Z">
        <w:r w:rsidR="00B951A9">
          <w:t>,</w:t>
        </w:r>
      </w:ins>
      <w:r w:rsidRPr="00FF6A71">
        <w:t xml:space="preserve"> the delivery model assumes all students enter their studies with at least the minimum entry qualifications and progress by passing each module at each </w:t>
      </w:r>
      <w:del w:id="7248" w:author="pete jones" w:date="2022-03-31T11:51:00Z">
        <w:r w:rsidRPr="00FF6A71" w:rsidDel="00DA4249">
          <w:delText>level of the programme</w:delText>
        </w:r>
      </w:del>
      <w:ins w:id="7249" w:author="pete jones" w:date="2022-03-31T11:51:00Z">
        <w:r w:rsidR="00DA4249">
          <w:t>programme level</w:t>
        </w:r>
      </w:ins>
      <w:r w:rsidRPr="00FF6A71">
        <w:t xml:space="preserve">. This assumption leads to a “one-size-fits-all” approach to teaching and learning, ignoring the range of scores and experiential routes onto the programme. For example, where a programme entry requirement requires 112 UCAS points, it </w:t>
      </w:r>
      <w:r w:rsidR="002A19DF" w:rsidRPr="00FF6A71">
        <w:t>may be</w:t>
      </w:r>
      <w:r w:rsidRPr="00FF6A71">
        <w:t xml:space="preserve"> assumed that the cohort has all studied and passed A-Level maths and </w:t>
      </w:r>
      <w:del w:id="7250" w:author="pete jones" w:date="2022-03-30T09:04:00Z">
        <w:r w:rsidRPr="00FF6A71" w:rsidDel="00B951A9">
          <w:delText xml:space="preserve">a </w:delText>
        </w:r>
      </w:del>
      <w:r w:rsidRPr="00FF6A71">
        <w:t xml:space="preserve">science to achieve this. </w:t>
      </w:r>
      <w:ins w:id="7251" w:author="pete jones" w:date="2022-03-31T11:52:00Z">
        <w:r w:rsidR="00DA4249">
          <w:t>There is a warning associated with such an assumption</w:t>
        </w:r>
      </w:ins>
      <w:del w:id="7252" w:author="pete jones" w:date="2022-03-31T11:52:00Z">
        <w:r w:rsidRPr="00FF6A71" w:rsidDel="00DA4249">
          <w:delText>This is generally not true,</w:delText>
        </w:r>
      </w:del>
      <w:ins w:id="7253" w:author="pete jones" w:date="2022-03-31T11:52:00Z">
        <w:r w:rsidR="00DA4249">
          <w:t>;</w:t>
        </w:r>
      </w:ins>
      <w:r w:rsidRPr="00FF6A71">
        <w:t xml:space="preserve"> firstly</w:t>
      </w:r>
      <w:ins w:id="7254" w:author="pete jones" w:date="2022-03-31T11:52:00Z">
        <w:r w:rsidR="00DA4249">
          <w:t>,</w:t>
        </w:r>
      </w:ins>
      <w:r w:rsidRPr="00FF6A71">
        <w:t xml:space="preserve"> there are several ways in which the </w:t>
      </w:r>
      <w:del w:id="7255" w:author="pete jones" w:date="2022-03-31T11:52:00Z">
        <w:r w:rsidRPr="00FF6A71" w:rsidDel="00DA4249">
          <w:delText xml:space="preserve">basic </w:delText>
        </w:r>
      </w:del>
      <w:ins w:id="7256" w:author="pete jones" w:date="2022-03-31T11:53:00Z">
        <w:r w:rsidR="00DA4249">
          <w:t>to</w:t>
        </w:r>
      </w:ins>
      <w:ins w:id="7257" w:author="pete jones" w:date="2022-03-31T11:52:00Z">
        <w:r w:rsidR="00DA4249">
          <w:t>tal</w:t>
        </w:r>
        <w:r w:rsidR="00DA4249" w:rsidRPr="00FF6A71">
          <w:t xml:space="preserve"> </w:t>
        </w:r>
      </w:ins>
      <w:r w:rsidRPr="00FF6A71">
        <w:t>score is compiled and accepted by course tutors, different combinations of A-Levels, BTEC, APL, etc. Secondly, the range of scores can be significant, much lower tha</w:t>
      </w:r>
      <w:r w:rsidR="00523CB0" w:rsidRPr="00FF6A71">
        <w:t>n</w:t>
      </w:r>
      <w:r w:rsidRPr="00FF6A71">
        <w:t xml:space="preserve"> minimum score</w:t>
      </w:r>
      <w:r w:rsidR="00523CB0" w:rsidRPr="00FF6A71">
        <w:t>s</w:t>
      </w:r>
      <w:del w:id="7258" w:author="pete jones" w:date="2022-03-31T11:53:00Z">
        <w:r w:rsidRPr="00FF6A71" w:rsidDel="00DA4249">
          <w:delText>,</w:delText>
        </w:r>
      </w:del>
      <w:r w:rsidRPr="00FF6A71">
        <w:t xml:space="preserve"> (in some cases zero), and much higher, up to 168 points.  The highest scores represent three A*’s at A-Level or three D*’s at BTEC enhanced diploma. Whether the scores are low, </w:t>
      </w:r>
      <w:r w:rsidR="007F61D3" w:rsidRPr="00FF6A71">
        <w:t>high,</w:t>
      </w:r>
      <w:r w:rsidRPr="00FF6A71">
        <w:t xml:space="preserve"> or widespread will undoubtedly influence the individual experience but not necessarily the learning model. Thirdly the qualification route onto the programme will generate different learning dynamics</w:t>
      </w:r>
      <w:del w:id="7259" w:author="pete jones" w:date="2022-03-31T11:53:00Z">
        <w:r w:rsidRPr="00FF6A71" w:rsidDel="00DA4249">
          <w:delText xml:space="preserve">, </w:delText>
        </w:r>
      </w:del>
      <w:ins w:id="7260" w:author="pete jones" w:date="2022-03-31T11:53:00Z">
        <w:r w:rsidR="00DA4249">
          <w:t>;</w:t>
        </w:r>
        <w:r w:rsidR="00DA4249" w:rsidRPr="00FF6A71">
          <w:t xml:space="preserve"> </w:t>
        </w:r>
      </w:ins>
      <w:r w:rsidRPr="00FF6A71">
        <w:t xml:space="preserve">A-Level routes may provide students with excellent maths and science capabilities but offer little </w:t>
      </w:r>
      <w:del w:id="7261" w:author="pete jones" w:date="2022-03-30T09:04:00Z">
        <w:r w:rsidRPr="00FF6A71" w:rsidDel="00B951A9">
          <w:delText xml:space="preserve">in </w:delText>
        </w:r>
      </w:del>
      <w:r w:rsidRPr="00FF6A71">
        <w:t>engineering experience</w:t>
      </w:r>
      <w:ins w:id="7262" w:author="pete jones" w:date="2022-03-31T11:54:00Z">
        <w:r w:rsidR="00DA4249">
          <w:t>.</w:t>
        </w:r>
      </w:ins>
    </w:p>
    <w:p w14:paraId="4128EDD2" w14:textId="1BF2C590" w:rsidR="00DF58A4" w:rsidRPr="00FF6A71" w:rsidRDefault="00E558A9" w:rsidP="00E558A9">
      <w:del w:id="7263" w:author="pete jones" w:date="2022-03-31T11:54:00Z">
        <w:r w:rsidRPr="00FF6A71" w:rsidDel="00DA4249">
          <w:delText>, w</w:delText>
        </w:r>
      </w:del>
      <w:ins w:id="7264" w:author="pete jones" w:date="2022-03-31T11:54:00Z">
        <w:r w:rsidR="00DA4249">
          <w:t>In contrast,</w:t>
        </w:r>
      </w:ins>
      <w:del w:id="7265" w:author="pete jones" w:date="2022-03-31T11:54:00Z">
        <w:r w:rsidRPr="00FF6A71" w:rsidDel="00DA4249">
          <w:delText>hile</w:delText>
        </w:r>
      </w:del>
      <w:r w:rsidRPr="00FF6A71">
        <w:t xml:space="preserve"> BTEC students have studied engineering principles in </w:t>
      </w:r>
      <w:del w:id="7266" w:author="pete jones" w:date="2022-03-31T11:53:00Z">
        <w:r w:rsidRPr="00FF6A71" w:rsidDel="00DA4249">
          <w:delText xml:space="preserve">context of </w:delText>
        </w:r>
      </w:del>
      <w:r w:rsidRPr="00FF6A71">
        <w:t xml:space="preserve">engineering </w:t>
      </w:r>
      <w:del w:id="7267" w:author="pete jones" w:date="2022-03-30T09:04:00Z">
        <w:r w:rsidRPr="00FF6A71" w:rsidDel="00B951A9">
          <w:delText xml:space="preserve">problem </w:delText>
        </w:r>
      </w:del>
      <w:ins w:id="7268" w:author="pete jones" w:date="2022-03-30T09:04:00Z">
        <w:r w:rsidR="00B951A9" w:rsidRPr="00FF6A71">
          <w:t>problem</w:t>
        </w:r>
        <w:r w:rsidR="00B951A9">
          <w:t>-</w:t>
        </w:r>
      </w:ins>
      <w:r w:rsidRPr="00FF6A71">
        <w:t>solving. These alternative routes provide very different learning and assessment experiences</w:t>
      </w:r>
      <w:del w:id="7269" w:author="pete jones" w:date="2022-03-31T11:54:00Z">
        <w:r w:rsidRPr="00FF6A71" w:rsidDel="00DA4249">
          <w:delText xml:space="preserve">, </w:delText>
        </w:r>
      </w:del>
      <w:ins w:id="7270" w:author="pete jones" w:date="2022-03-31T11:54:00Z">
        <w:r w:rsidR="00DA4249">
          <w:t>;</w:t>
        </w:r>
        <w:r w:rsidR="00DA4249" w:rsidRPr="00FF6A71">
          <w:t xml:space="preserve"> </w:t>
        </w:r>
      </w:ins>
      <w:r w:rsidRPr="00FF6A71">
        <w:t xml:space="preserve">the BTEC route does equip students with superior problem solving and collaboration skills which may support increased acceptance of PBL strategies. A programme that </w:t>
      </w:r>
      <w:del w:id="7271" w:author="pete jones" w:date="2022-03-31T11:54:00Z">
        <w:r w:rsidRPr="00FF6A71" w:rsidDel="00DA4249">
          <w:delText>makes effective use of</w:delText>
        </w:r>
      </w:del>
      <w:ins w:id="7272" w:author="pete jones" w:date="2022-03-31T11:54:00Z">
        <w:r w:rsidR="00DA4249">
          <w:t>effectively uses</w:t>
        </w:r>
      </w:ins>
      <w:r w:rsidRPr="00FF6A71">
        <w:t xml:space="preserve"> progress monitoring to </w:t>
      </w:r>
      <w:del w:id="7273" w:author="pete jones" w:date="2022-03-31T11:54:00Z">
        <w:r w:rsidRPr="00FF6A71" w:rsidDel="00DA4249">
          <w:delText xml:space="preserve">support </w:delText>
        </w:r>
      </w:del>
      <w:ins w:id="7274" w:author="pete jones" w:date="2022-03-31T11:54:00Z">
        <w:r w:rsidR="00DA4249">
          <w:t>help</w:t>
        </w:r>
        <w:r w:rsidR="00DA4249" w:rsidRPr="00FF6A71">
          <w:t xml:space="preserve"> </w:t>
        </w:r>
      </w:ins>
      <w:del w:id="7275" w:author="pete jones" w:date="2022-03-31T11:55:00Z">
        <w:r w:rsidRPr="00FF6A71" w:rsidDel="00DA4249">
          <w:delText xml:space="preserve">differentiation </w:delText>
        </w:r>
      </w:del>
      <w:ins w:id="7276" w:author="pete jones" w:date="2022-03-31T11:54:00Z">
        <w:r w:rsidR="00DA4249" w:rsidRPr="00FF6A71">
          <w:t>differentiat</w:t>
        </w:r>
      </w:ins>
      <w:ins w:id="7277" w:author="pete jones" w:date="2022-03-31T11:55:00Z">
        <w:r w:rsidR="00DA4249">
          <w:t>e</w:t>
        </w:r>
      </w:ins>
      <w:ins w:id="7278" w:author="pete jones" w:date="2022-03-31T11:54:00Z">
        <w:r w:rsidR="00DA4249" w:rsidRPr="00FF6A71">
          <w:t xml:space="preserve"> </w:t>
        </w:r>
      </w:ins>
      <w:del w:id="7279" w:author="pete jones" w:date="2022-03-31T11:55:00Z">
        <w:r w:rsidRPr="00FF6A71" w:rsidDel="00DA4249">
          <w:delText xml:space="preserve">of </w:delText>
        </w:r>
      </w:del>
      <w:r w:rsidRPr="00FF6A71">
        <w:t>a cohort in terms of the range of UCAS scores and entry routes will be more effective in designing and delivering individualised learning and a creative curriculum.</w:t>
      </w:r>
    </w:p>
    <w:p w14:paraId="28772001" w14:textId="690C5FA1" w:rsidR="00DF58A4" w:rsidRPr="00FF6A71" w:rsidRDefault="00DF58A4" w:rsidP="00DF58A4">
      <w:pPr>
        <w:rPr>
          <w:b/>
          <w:bCs/>
          <w:u w:val="single"/>
        </w:rPr>
      </w:pPr>
      <w:r w:rsidRPr="00FF6A71">
        <w:rPr>
          <w:b/>
          <w:bCs/>
          <w:u w:val="single"/>
        </w:rPr>
        <w:t>Contributing factors - Course assessment profiles and outcomes</w:t>
      </w:r>
    </w:p>
    <w:p w14:paraId="030B4CA2" w14:textId="27BB5B64" w:rsidR="00A33F88" w:rsidRPr="00FF6A71" w:rsidRDefault="00E558A9" w:rsidP="00E558A9">
      <w:r w:rsidRPr="00FF6A71">
        <w:t>The assessment model is the third contributing factor</w:t>
      </w:r>
      <w:del w:id="7280" w:author="pete jones" w:date="2022-03-31T11:55:00Z">
        <w:r w:rsidRPr="00FF6A71" w:rsidDel="00DA4249">
          <w:delText xml:space="preserve">, </w:delText>
        </w:r>
      </w:del>
      <w:ins w:id="7281" w:author="pete jones" w:date="2022-03-31T11:55:00Z">
        <w:r w:rsidR="00DA4249">
          <w:t>;</w:t>
        </w:r>
        <w:r w:rsidR="00DA4249" w:rsidRPr="00FF6A71">
          <w:t xml:space="preserve"> </w:t>
        </w:r>
      </w:ins>
      <w:r w:rsidRPr="00FF6A71">
        <w:t xml:space="preserve">the KPIs defined in this area aim to analyse the assessment experience. The assessment portfolios defined for a programme where each module is isolated can generate a “disconnected” experience for students. This approach may also </w:t>
      </w:r>
      <w:del w:id="7282" w:author="pete jones" w:date="2022-03-31T11:55:00Z">
        <w:r w:rsidRPr="00FF6A71" w:rsidDel="00DA4249">
          <w:delText>be a factor spawning</w:delText>
        </w:r>
      </w:del>
      <w:ins w:id="7283" w:author="pete jones" w:date="2022-03-31T11:55:00Z">
        <w:r w:rsidR="00DA4249">
          <w:t>spawn</w:t>
        </w:r>
      </w:ins>
      <w:r w:rsidRPr="00FF6A71">
        <w:t xml:space="preserve"> disproportionate numbers of re-sits and referrals. Detailed </w:t>
      </w:r>
      <w:r w:rsidRPr="00FF6A71">
        <w:lastRenderedPageBreak/>
        <w:t xml:space="preserve">analysis of an assessment portfolio for each </w:t>
      </w:r>
      <w:del w:id="7284" w:author="pete jones" w:date="2022-03-31T11:55:00Z">
        <w:r w:rsidRPr="00FF6A71" w:rsidDel="00DA4249">
          <w:delText>level of a programme</w:delText>
        </w:r>
      </w:del>
      <w:ins w:id="7285" w:author="pete jones" w:date="2022-03-31T11:55:00Z">
        <w:r w:rsidR="00DA4249">
          <w:t>programme level</w:t>
        </w:r>
      </w:ins>
      <w:r w:rsidRPr="00FF6A71">
        <w:t xml:space="preserve"> provides a holist</w:t>
      </w:r>
      <w:ins w:id="7286" w:author="pete jones" w:date="2022-03-30T09:04:00Z">
        <w:r w:rsidR="00B951A9">
          <w:t>ic</w:t>
        </w:r>
      </w:ins>
      <w:r w:rsidRPr="00FF6A71">
        <w:t xml:space="preserve"> and collaborative view for faculty to consider factors where assessment affects student engagement. For example, sharing </w:t>
      </w:r>
      <w:del w:id="7287" w:author="pete jones" w:date="2022-03-31T11:55:00Z">
        <w:r w:rsidRPr="00FF6A71" w:rsidDel="00DA4249">
          <w:delText>statistics of formative and summative data</w:delText>
        </w:r>
      </w:del>
      <w:ins w:id="7288" w:author="pete jones" w:date="2022-03-31T11:55:00Z">
        <w:r w:rsidR="00DA4249">
          <w:t>formative and summative data statistics</w:t>
        </w:r>
      </w:ins>
      <w:r w:rsidRPr="00FF6A71">
        <w:t xml:space="preserve"> across the course delivery team adds a level of transparency. Frequency of assessment refresh, instances of plagiarism, resit and referral statistics all contribute to monitoring student engagement and support team projects and assessment thereof.</w:t>
      </w:r>
    </w:p>
    <w:p w14:paraId="22AF473D" w14:textId="2C062403" w:rsidR="00DF58A4" w:rsidRPr="00FF6A71" w:rsidRDefault="00DF58A4" w:rsidP="00DF58A4">
      <w:pPr>
        <w:rPr>
          <w:b/>
          <w:bCs/>
          <w:u w:val="single"/>
        </w:rPr>
      </w:pPr>
      <w:r w:rsidRPr="00FF6A71">
        <w:rPr>
          <w:b/>
          <w:bCs/>
          <w:u w:val="single"/>
        </w:rPr>
        <w:t>Contributing factors – External factors</w:t>
      </w:r>
    </w:p>
    <w:p w14:paraId="3F601631" w14:textId="7C1E2FB5" w:rsidR="00A33F88" w:rsidRPr="00FF6A71" w:rsidRDefault="00E558A9" w:rsidP="00E558A9">
      <w:r w:rsidRPr="00FF6A71">
        <w:t xml:space="preserve">The fourth area concerns external factors. The KPIs </w:t>
      </w:r>
      <w:del w:id="7289" w:author="pete jones" w:date="2022-03-31T11:55:00Z">
        <w:r w:rsidRPr="00FF6A71" w:rsidDel="00DA4249">
          <w:delText xml:space="preserve">in this </w:delText>
        </w:r>
      </w:del>
      <w:del w:id="7290" w:author="pete jones" w:date="2022-03-30T09:05:00Z">
        <w:r w:rsidRPr="00FF6A71" w:rsidDel="00B951A9">
          <w:delText xml:space="preserve">are </w:delText>
        </w:r>
      </w:del>
      <w:ins w:id="7291" w:author="pete jones" w:date="2022-03-31T11:55:00Z">
        <w:r w:rsidR="00DA4249">
          <w:t>are</w:t>
        </w:r>
      </w:ins>
      <w:ins w:id="7292" w:author="pete jones" w:date="2022-03-30T09:05:00Z">
        <w:r w:rsidR="00B951A9" w:rsidRPr="00FF6A71">
          <w:t xml:space="preserve"> </w:t>
        </w:r>
      </w:ins>
      <w:r w:rsidRPr="00FF6A71">
        <w:t xml:space="preserve">concerned with </w:t>
      </w:r>
      <w:ins w:id="7293" w:author="pete jones" w:date="2022-03-31T11:55:00Z">
        <w:r w:rsidR="00DA4249">
          <w:t>integrating</w:t>
        </w:r>
      </w:ins>
      <w:del w:id="7294" w:author="pete jones" w:date="2022-03-31T11:55:00Z">
        <w:r w:rsidRPr="00FF6A71" w:rsidDel="00DA4249">
          <w:delText>integration of</w:delText>
        </w:r>
      </w:del>
      <w:r w:rsidRPr="00FF6A71">
        <w:t xml:space="preserve"> enrichment programs, industrial course governance, and general attitudes to curriculum development. The availability and support of an enrichment programme will score high but improve</w:t>
      </w:r>
      <w:del w:id="7295" w:author="pete jones" w:date="2022-03-31T11:55:00Z">
        <w:r w:rsidRPr="00FF6A71" w:rsidDel="00DA4249">
          <w:delText>d</w:delText>
        </w:r>
      </w:del>
      <w:r w:rsidRPr="00FF6A71">
        <w:t xml:space="preserve"> if integrated into courses either by PBL learning strategies or by a metric to credit work against summative assessment scores. Although not weighted</w:t>
      </w:r>
      <w:ins w:id="7296" w:author="pete jones" w:date="2022-03-31T11:55:00Z">
        <w:r w:rsidR="00DA4249">
          <w:t>,</w:t>
        </w:r>
      </w:ins>
      <w:r w:rsidRPr="00FF6A71">
        <w:t xml:space="preserve"> the non-integration of enrichment should not significantly influence the index in this section. It is more important to assess the availability and external support.</w:t>
      </w:r>
    </w:p>
    <w:p w14:paraId="0428CBF0" w14:textId="02521E05" w:rsidR="00A33F88" w:rsidRPr="00FF6A71" w:rsidRDefault="00DF58A4" w:rsidP="00E558A9">
      <w:pPr>
        <w:rPr>
          <w:b/>
          <w:bCs/>
          <w:u w:val="single"/>
        </w:rPr>
      </w:pPr>
      <w:r w:rsidRPr="00FF6A71">
        <w:rPr>
          <w:b/>
          <w:bCs/>
          <w:u w:val="single"/>
        </w:rPr>
        <w:t>Opportunity Index</w:t>
      </w:r>
    </w:p>
    <w:p w14:paraId="7157680C" w14:textId="68DDDCE8" w:rsidR="00A33F88" w:rsidRPr="00FF6A71" w:rsidRDefault="00E558A9" w:rsidP="00E558A9">
      <w:r w:rsidRPr="00FF6A71">
        <w:t xml:space="preserve">Quantitative analysis of </w:t>
      </w:r>
      <w:r w:rsidR="00DF58A4" w:rsidRPr="00FF6A71">
        <w:t xml:space="preserve">the </w:t>
      </w:r>
      <w:r w:rsidRPr="00FF6A71">
        <w:t xml:space="preserve">four </w:t>
      </w:r>
      <w:r w:rsidR="002A19DF" w:rsidRPr="00FF6A71">
        <w:t>contributing</w:t>
      </w:r>
      <w:r w:rsidRPr="00FF6A71">
        <w:t xml:space="preserve"> factors provides the basis to analyse the OPPORTUNITY INDEX </w:t>
      </w:r>
      <w:r w:rsidR="00586448" w:rsidRPr="00FF6A71">
        <w:t xml:space="preserve">(OPP-IND) </w:t>
      </w:r>
      <w:r w:rsidRPr="00FF6A71">
        <w:t xml:space="preserve">of a programme, module, or topic of study. </w:t>
      </w:r>
      <w:r w:rsidR="00DF58A4" w:rsidRPr="00FF6A71">
        <w:t xml:space="preserve">Introducing PBL or integrating collaborative experiences will vary in </w:t>
      </w:r>
      <w:del w:id="7297" w:author="pete jones" w:date="2022-03-30T09:05:00Z">
        <w:r w:rsidR="00DF58A4" w:rsidRPr="00FF6A71" w:rsidDel="00B951A9">
          <w:delText xml:space="preserve">effectivity </w:delText>
        </w:r>
      </w:del>
      <w:ins w:id="7298" w:author="pete jones" w:date="2022-03-30T09:05:00Z">
        <w:r w:rsidR="00B951A9" w:rsidRPr="00FF6A71">
          <w:t>effectiv</w:t>
        </w:r>
        <w:r w:rsidR="00B951A9">
          <w:t>eness</w:t>
        </w:r>
        <w:r w:rsidR="00B951A9" w:rsidRPr="00FF6A71">
          <w:t xml:space="preserve"> </w:t>
        </w:r>
      </w:ins>
      <w:r w:rsidR="00DF58A4" w:rsidRPr="00FF6A71">
        <w:t xml:space="preserve">and perceived benefits based </w:t>
      </w:r>
      <w:del w:id="7299" w:author="pete jones" w:date="2022-03-30T09:05:00Z">
        <w:r w:rsidR="00DF58A4" w:rsidRPr="00FF6A71" w:rsidDel="00B951A9">
          <w:delText>up</w:delText>
        </w:r>
      </w:del>
      <w:r w:rsidR="00DF58A4" w:rsidRPr="00FF6A71">
        <w:t xml:space="preserve">on the starting point. </w:t>
      </w:r>
      <w:del w:id="7300" w:author="pete jones" w:date="2022-03-31T11:56:00Z">
        <w:r w:rsidR="00DF58A4" w:rsidRPr="00FF6A71" w:rsidDel="00DA4249">
          <w:delText>In the context of this research</w:delText>
        </w:r>
        <w:r w:rsidRPr="00FF6A71" w:rsidDel="00DA4249">
          <w:delText xml:space="preserve"> t</w:delText>
        </w:r>
      </w:del>
      <w:ins w:id="7301" w:author="pete jones" w:date="2022-03-31T11:56:00Z">
        <w:r w:rsidR="00DA4249">
          <w:t>T</w:t>
        </w:r>
      </w:ins>
      <w:r w:rsidRPr="00FF6A71">
        <w:t>he</w:t>
      </w:r>
      <w:del w:id="7302" w:author="pete jones" w:date="2022-03-31T11:57:00Z">
        <w:r w:rsidRPr="00FF6A71" w:rsidDel="00DA4249">
          <w:delText xml:space="preserve"> emphasis of the</w:delText>
        </w:r>
      </w:del>
      <w:r w:rsidRPr="00FF6A71">
        <w:t xml:space="preserve"> </w:t>
      </w:r>
      <w:r w:rsidR="00DF58A4" w:rsidRPr="00FF6A71">
        <w:t>index</w:t>
      </w:r>
      <w:r w:rsidRPr="00FF6A71">
        <w:t xml:space="preserve"> focu</w:t>
      </w:r>
      <w:del w:id="7303" w:author="pete jones" w:date="2022-03-30T09:05:00Z">
        <w:r w:rsidRPr="00FF6A71" w:rsidDel="00B951A9">
          <w:delText>s</w:delText>
        </w:r>
      </w:del>
      <w:r w:rsidRPr="00FF6A71">
        <w:t>se</w:t>
      </w:r>
      <w:ins w:id="7304" w:author="pete jones" w:date="2022-03-31T11:57:00Z">
        <w:r w:rsidR="00DA4249">
          <w:t>s</w:t>
        </w:r>
      </w:ins>
      <w:del w:id="7305" w:author="pete jones" w:date="2022-03-31T11:57:00Z">
        <w:r w:rsidRPr="00FF6A71" w:rsidDel="00DA4249">
          <w:delText>s</w:delText>
        </w:r>
      </w:del>
      <w:r w:rsidRPr="00FF6A71">
        <w:t xml:space="preserve"> </w:t>
      </w:r>
      <w:del w:id="7306" w:author="pete jones" w:date="2022-03-31T11:56:00Z">
        <w:r w:rsidR="00DF58A4" w:rsidRPr="00FF6A71" w:rsidDel="00DA4249">
          <w:delText>on</w:delText>
        </w:r>
        <w:r w:rsidRPr="00FF6A71" w:rsidDel="00DA4249">
          <w:delText xml:space="preserve"> the</w:delText>
        </w:r>
      </w:del>
      <w:ins w:id="7307" w:author="pete jones" w:date="2022-03-31T11:57:00Z">
        <w:r w:rsidR="00DA4249">
          <w:t>on</w:t>
        </w:r>
      </w:ins>
      <w:r w:rsidRPr="00FF6A71">
        <w:t xml:space="preserve"> course level</w:t>
      </w:r>
      <w:r w:rsidR="00DF58A4" w:rsidRPr="00FF6A71">
        <w:t xml:space="preserve">, i.e., a slice through a specific year of study of a </w:t>
      </w:r>
      <w:r w:rsidR="002F39F3" w:rsidRPr="00FF6A71">
        <w:t>programme and</w:t>
      </w:r>
      <w:r w:rsidR="00DF58A4" w:rsidRPr="00FF6A71">
        <w:t xml:space="preserve"> considering as many </w:t>
      </w:r>
      <w:r w:rsidR="00F427D8" w:rsidRPr="00FF6A71">
        <w:t>modules as possible</w:t>
      </w:r>
      <w:r w:rsidR="00DF58A4" w:rsidRPr="00FF6A71">
        <w:t xml:space="preserve"> within the student experience of that level</w:t>
      </w:r>
      <w:r w:rsidRPr="00FF6A71">
        <w:t xml:space="preserve">. </w:t>
      </w:r>
    </w:p>
    <w:p w14:paraId="76CE85C6" w14:textId="09B9D02F" w:rsidR="00A33F88" w:rsidRPr="00FF6A71" w:rsidRDefault="00E558A9" w:rsidP="00E558A9">
      <w:r w:rsidRPr="00FF6A71">
        <w:t>An environment with a low OPP</w:t>
      </w:r>
      <w:r w:rsidR="00586448" w:rsidRPr="00FF6A71">
        <w:t>-</w:t>
      </w:r>
      <w:r w:rsidRPr="00FF6A71">
        <w:t xml:space="preserve">IND score is more likely to provide a lower benefit or minimal capability to implement PBL or CDE change without addressing some </w:t>
      </w:r>
      <w:del w:id="7308" w:author="pete jones" w:date="2022-03-31T11:57:00Z">
        <w:r w:rsidRPr="00FF6A71" w:rsidDel="00DA4249">
          <w:delText xml:space="preserve">of the </w:delText>
        </w:r>
      </w:del>
      <w:r w:rsidRPr="00FF6A71">
        <w:t xml:space="preserve">core contributing factors. Each factor is </w:t>
      </w:r>
      <w:del w:id="7309" w:author="pete jones" w:date="2022-03-31T11:58:00Z">
        <w:r w:rsidRPr="00FF6A71" w:rsidDel="00DA4249">
          <w:delText xml:space="preserve">simply and </w:delText>
        </w:r>
      </w:del>
      <w:r w:rsidRPr="00FF6A71">
        <w:t xml:space="preserve">equally weighted - combined by weighting the </w:t>
      </w:r>
      <w:del w:id="7310" w:author="pete jones" w:date="2022-03-31T11:58:00Z">
        <w:r w:rsidRPr="00FF6A71" w:rsidDel="00DA4249">
          <w:delText xml:space="preserve">factor </w:delText>
        </w:r>
      </w:del>
      <w:ins w:id="7311" w:author="pete jones" w:date="2022-03-31T11:58:00Z">
        <w:r w:rsidR="00DA4249">
          <w:t>characteristic</w:t>
        </w:r>
        <w:r w:rsidR="00DA4249" w:rsidRPr="00FF6A71">
          <w:t xml:space="preserve"> </w:t>
        </w:r>
      </w:ins>
      <w:r w:rsidRPr="00FF6A71">
        <w:t xml:space="preserve">according to </w:t>
      </w:r>
      <w:ins w:id="7312" w:author="pete jones" w:date="2022-03-30T09:05:00Z">
        <w:r w:rsidR="00B951A9">
          <w:t xml:space="preserve">the </w:t>
        </w:r>
      </w:ins>
      <w:r w:rsidRPr="00FF6A71">
        <w:t xml:space="preserve">number of questions and max score for that factor. </w:t>
      </w:r>
    </w:p>
    <w:p w14:paraId="7926AF18" w14:textId="543D6368" w:rsidR="00586448" w:rsidRPr="00FF6A71" w:rsidRDefault="00E558A9" w:rsidP="0021440D">
      <w:pPr>
        <w:numPr>
          <w:ilvl w:val="0"/>
          <w:numId w:val="48"/>
        </w:numPr>
      </w:pPr>
      <w:r w:rsidRPr="00FF6A71">
        <w:t>Score OPP</w:t>
      </w:r>
      <w:r w:rsidR="00586448" w:rsidRPr="00FF6A71">
        <w:t>-</w:t>
      </w:r>
      <w:r w:rsidRPr="00FF6A71">
        <w:t xml:space="preserve">IND ranges </w:t>
      </w:r>
      <w:r w:rsidR="00586448" w:rsidRPr="00FF6A71">
        <w:t xml:space="preserve">(see </w:t>
      </w:r>
      <w:r w:rsidR="00586448" w:rsidRPr="00312F59">
        <w:fldChar w:fldCharType="begin"/>
      </w:r>
      <w:r w:rsidR="00586448" w:rsidRPr="00FF6A71">
        <w:instrText xml:space="preserve"> REF _Ref64366463 \h </w:instrText>
      </w:r>
      <w:r w:rsidR="00586448" w:rsidRPr="00312F59">
        <w:fldChar w:fldCharType="separate"/>
      </w:r>
      <w:ins w:id="7313" w:author="pete jones" w:date="2022-04-05T11:31:00Z">
        <w:r w:rsidR="00D94147" w:rsidRPr="00C15005">
          <w:t xml:space="preserve">Figure </w:t>
        </w:r>
        <w:r w:rsidR="00D94147">
          <w:rPr>
            <w:noProof/>
          </w:rPr>
          <w:t>4</w:t>
        </w:r>
        <w:r w:rsidR="00D94147">
          <w:noBreakHyphen/>
        </w:r>
        <w:r w:rsidR="00D94147">
          <w:rPr>
            <w:noProof/>
          </w:rPr>
          <w:t>3</w:t>
        </w:r>
      </w:ins>
      <w:del w:id="7314" w:author="pete jones" w:date="2022-03-16T14:25:00Z">
        <w:r w:rsidR="00DD384C" w:rsidRPr="00FF6A71" w:rsidDel="001B0BBB">
          <w:delText xml:space="preserve">Figure </w:delText>
        </w:r>
        <w:r w:rsidR="00DD384C" w:rsidRPr="00FF6A71" w:rsidDel="001B0BBB">
          <w:rPr>
            <w:noProof/>
          </w:rPr>
          <w:delText>4</w:delText>
        </w:r>
        <w:r w:rsidR="00DD384C" w:rsidRPr="00FF6A71" w:rsidDel="001B0BBB">
          <w:noBreakHyphen/>
        </w:r>
        <w:r w:rsidR="00DD384C" w:rsidRPr="00FF6A71" w:rsidDel="001B0BBB">
          <w:rPr>
            <w:noProof/>
          </w:rPr>
          <w:delText>3</w:delText>
        </w:r>
      </w:del>
      <w:r w:rsidR="00586448" w:rsidRPr="00312F59">
        <w:fldChar w:fldCharType="end"/>
      </w:r>
      <w:r w:rsidR="00586448" w:rsidRPr="00FF6A71">
        <w:t>) and provides a brief descriptive indication for an optimum deployment tactic. The figure also provides descriptive indications for each of the four contributing factors.</w:t>
      </w:r>
    </w:p>
    <w:p w14:paraId="4D01E9A2" w14:textId="13B8A08B" w:rsidR="00A33F88" w:rsidRPr="00FF6A71" w:rsidRDefault="00586448" w:rsidP="0021440D">
      <w:pPr>
        <w:numPr>
          <w:ilvl w:val="0"/>
          <w:numId w:val="48"/>
        </w:numPr>
      </w:pPr>
      <w:del w:id="7315" w:author="pete jones" w:date="2022-03-31T11:59:00Z">
        <w:r w:rsidRPr="00FF6A71" w:rsidDel="00DA4249">
          <w:lastRenderedPageBreak/>
          <w:delText>To aid visualisation a</w:delText>
        </w:r>
      </w:del>
      <w:ins w:id="7316" w:author="pete jones" w:date="2022-03-31T11:59:00Z">
        <w:r w:rsidR="00DA4249">
          <w:t>A</w:t>
        </w:r>
      </w:ins>
      <w:r w:rsidRPr="00FF6A71">
        <w:t xml:space="preserve"> </w:t>
      </w:r>
      <w:r w:rsidR="00E558A9" w:rsidRPr="00FF6A71">
        <w:t xml:space="preserve">RADAR graph </w:t>
      </w:r>
      <w:ins w:id="7317" w:author="pete jones" w:date="2022-03-31T11:59:00Z">
        <w:r w:rsidR="00DA4249" w:rsidRPr="00FF6A71">
          <w:t>aid</w:t>
        </w:r>
        <w:r w:rsidR="00DA4249">
          <w:t>s</w:t>
        </w:r>
        <w:r w:rsidR="00DA4249" w:rsidRPr="00FF6A71">
          <w:t xml:space="preserve"> visualisation </w:t>
        </w:r>
        <w:r w:rsidR="00DA4249">
          <w:t xml:space="preserve">and </w:t>
        </w:r>
      </w:ins>
      <w:r w:rsidR="00E558A9" w:rsidRPr="00FF6A71">
        <w:t xml:space="preserve">indicates </w:t>
      </w:r>
      <w:r w:rsidR="00AB3572" w:rsidRPr="00FF6A71">
        <w:t>the “ideal” shape for each</w:t>
      </w:r>
      <w:r w:rsidR="00E558A9" w:rsidRPr="00FF6A71">
        <w:t xml:space="preserve"> </w:t>
      </w:r>
      <w:del w:id="7318" w:author="pete jones" w:date="2022-03-31T11:59:00Z">
        <w:r w:rsidR="00E558A9" w:rsidRPr="00FF6A71" w:rsidDel="00DA4249">
          <w:delText xml:space="preserve">range </w:delText>
        </w:r>
        <w:r w:rsidR="00AB3572" w:rsidRPr="00FF6A71" w:rsidDel="00DA4249">
          <w:delText xml:space="preserve">of the </w:delText>
        </w:r>
      </w:del>
      <w:r w:rsidR="00AB3572" w:rsidRPr="00FF6A71">
        <w:t xml:space="preserve">generalised or composite OPP-IND score (see </w:t>
      </w:r>
      <w:r w:rsidR="00AB3572" w:rsidRPr="00312F59">
        <w:fldChar w:fldCharType="begin"/>
      </w:r>
      <w:r w:rsidR="00AB3572" w:rsidRPr="00FF6A71">
        <w:instrText xml:space="preserve"> REF _Ref64367043 \h </w:instrText>
      </w:r>
      <w:r w:rsidR="00AB3572" w:rsidRPr="00312F59">
        <w:fldChar w:fldCharType="separate"/>
      </w:r>
      <w:ins w:id="7319" w:author="pete jones" w:date="2022-04-05T11:31:00Z">
        <w:r w:rsidR="00D94147" w:rsidRPr="00FF6A71">
          <w:t xml:space="preserve">Figure </w:t>
        </w:r>
        <w:r w:rsidR="00D94147">
          <w:rPr>
            <w:noProof/>
          </w:rPr>
          <w:t>4</w:t>
        </w:r>
        <w:r w:rsidR="00D94147">
          <w:noBreakHyphen/>
        </w:r>
        <w:r w:rsidR="00D94147">
          <w:rPr>
            <w:noProof/>
          </w:rPr>
          <w:t>4</w:t>
        </w:r>
      </w:ins>
      <w:del w:id="7320" w:author="pete jones" w:date="2022-03-16T14:25:00Z">
        <w:r w:rsidR="00DD384C" w:rsidRPr="00FF6A71" w:rsidDel="001B0BBB">
          <w:delText xml:space="preserve">Figure </w:delText>
        </w:r>
        <w:r w:rsidR="00DD384C" w:rsidRPr="00FF6A71" w:rsidDel="001B0BBB">
          <w:rPr>
            <w:noProof/>
          </w:rPr>
          <w:delText>4</w:delText>
        </w:r>
        <w:r w:rsidR="00DD384C" w:rsidRPr="00FF6A71" w:rsidDel="001B0BBB">
          <w:noBreakHyphen/>
        </w:r>
        <w:r w:rsidR="00DD384C" w:rsidRPr="00FF6A71" w:rsidDel="001B0BBB">
          <w:rPr>
            <w:noProof/>
          </w:rPr>
          <w:delText>4</w:delText>
        </w:r>
      </w:del>
      <w:r w:rsidR="00AB3572" w:rsidRPr="00312F59">
        <w:fldChar w:fldCharType="end"/>
      </w:r>
      <w:r w:rsidR="00AB3572" w:rsidRPr="00FF6A71">
        <w:t>).</w:t>
      </w:r>
      <w:r w:rsidR="00E558A9" w:rsidRPr="00FF6A71">
        <w:t xml:space="preserve"> </w:t>
      </w:r>
    </w:p>
    <w:p w14:paraId="51DA3E1A" w14:textId="55F4C59A" w:rsidR="00A33F88" w:rsidRPr="00FF6A71" w:rsidRDefault="00AB3572" w:rsidP="0021440D">
      <w:pPr>
        <w:numPr>
          <w:ilvl w:val="0"/>
          <w:numId w:val="48"/>
        </w:numPr>
      </w:pPr>
      <w:r w:rsidRPr="00FF6A71">
        <w:t xml:space="preserve">The </w:t>
      </w:r>
      <w:del w:id="7321" w:author="pete jones" w:date="2022-03-31T11:58:00Z">
        <w:r w:rsidRPr="00FF6A71" w:rsidDel="00DA4249">
          <w:delText xml:space="preserve">green profile in the radar graph </w:delText>
        </w:r>
        <w:r w:rsidR="00E558A9" w:rsidRPr="00FF6A71" w:rsidDel="00DA4249">
          <w:delText xml:space="preserve">indicates </w:delText>
        </w:r>
        <w:r w:rsidRPr="00FF6A71" w:rsidDel="00DA4249">
          <w:delText>the resulting shape of the scores</w:delText>
        </w:r>
      </w:del>
      <w:ins w:id="7322" w:author="pete jones" w:date="2022-03-31T11:58:00Z">
        <w:r w:rsidR="00DA4249">
          <w:t>radar graph's green profile indicates the scores' resulting shape</w:t>
        </w:r>
      </w:ins>
      <w:r w:rsidRPr="00FF6A71">
        <w:t xml:space="preserve"> from weighted contributing factors</w:t>
      </w:r>
      <w:r w:rsidR="00E558A9" w:rsidRPr="00FF6A71">
        <w:t xml:space="preserve"> and </w:t>
      </w:r>
      <w:r w:rsidRPr="00FF6A71">
        <w:t xml:space="preserve">the </w:t>
      </w:r>
      <w:r w:rsidR="00E558A9" w:rsidRPr="00FF6A71">
        <w:t xml:space="preserve">extent in each axis </w:t>
      </w:r>
      <w:del w:id="7323" w:author="pete jones" w:date="2022-03-30T09:06:00Z">
        <w:r w:rsidRPr="00FF6A71" w:rsidDel="00B951A9">
          <w:delText xml:space="preserve">with </w:delText>
        </w:r>
        <w:r w:rsidR="00E558A9" w:rsidRPr="00FF6A71" w:rsidDel="00B951A9">
          <w:delText>reference to</w:delText>
        </w:r>
      </w:del>
      <w:ins w:id="7324" w:author="pete jones" w:date="2022-03-30T09:06:00Z">
        <w:r w:rsidR="00B951A9">
          <w:t>about</w:t>
        </w:r>
      </w:ins>
      <w:r w:rsidR="00E558A9" w:rsidRPr="00FF6A71">
        <w:t xml:space="preserve"> </w:t>
      </w:r>
      <w:r w:rsidRPr="00FF6A71">
        <w:t xml:space="preserve">a balanced </w:t>
      </w:r>
      <w:r w:rsidR="00E558A9" w:rsidRPr="00FF6A71">
        <w:t>scale of ranges</w:t>
      </w:r>
      <w:r w:rsidRPr="00FF6A71">
        <w:t>.</w:t>
      </w:r>
      <w:r w:rsidR="00E558A9" w:rsidRPr="00FF6A71">
        <w:t xml:space="preserve"> </w:t>
      </w:r>
      <w:r w:rsidRPr="00FF6A71">
        <w:t>Note that the scores represent an arbitrary example only.</w:t>
      </w:r>
    </w:p>
    <w:p w14:paraId="7F1AB664" w14:textId="22041156" w:rsidR="00A33F88" w:rsidRPr="00FF6A71" w:rsidRDefault="00E558A9" w:rsidP="0021440D">
      <w:pPr>
        <w:numPr>
          <w:ilvl w:val="0"/>
          <w:numId w:val="48"/>
        </w:numPr>
      </w:pPr>
      <w:r w:rsidRPr="00FF6A71">
        <w:t xml:space="preserve">Lower overall or factor scores indicate mild to moderate evolution of curriculum - low indications of success and </w:t>
      </w:r>
      <w:r w:rsidR="00AB3572" w:rsidRPr="00FF6A71">
        <w:t>acceptance.</w:t>
      </w:r>
    </w:p>
    <w:p w14:paraId="30B495E9" w14:textId="34101B72" w:rsidR="00A33F88" w:rsidRPr="00FF6A71" w:rsidRDefault="00E558A9" w:rsidP="0021440D">
      <w:pPr>
        <w:numPr>
          <w:ilvl w:val="0"/>
          <w:numId w:val="48"/>
        </w:numPr>
      </w:pPr>
      <w:r w:rsidRPr="00FF6A71">
        <w:t xml:space="preserve">Higher scores indicate </w:t>
      </w:r>
      <w:ins w:id="7325" w:author="pete jones" w:date="2022-03-30T09:06:00Z">
        <w:r w:rsidR="00B951A9">
          <w:t xml:space="preserve">a </w:t>
        </w:r>
      </w:ins>
      <w:r w:rsidRPr="00FF6A71">
        <w:t xml:space="preserve">moderate to </w:t>
      </w:r>
      <w:ins w:id="7326" w:author="pete jones" w:date="2022-03-30T09:06:00Z">
        <w:r w:rsidR="00B951A9">
          <w:t xml:space="preserve">a </w:t>
        </w:r>
      </w:ins>
      <w:del w:id="7327" w:author="pete jones" w:date="2022-03-31T11:59:00Z">
        <w:r w:rsidRPr="00FF6A71" w:rsidDel="00DA4249">
          <w:delText xml:space="preserve">strong </w:delText>
        </w:r>
      </w:del>
      <w:ins w:id="7328" w:author="pete jones" w:date="2022-03-31T11:59:00Z">
        <w:r w:rsidR="00DA4249">
          <w:t>robust</w:t>
        </w:r>
        <w:r w:rsidR="00DA4249" w:rsidRPr="00FF6A71">
          <w:t xml:space="preserve"> </w:t>
        </w:r>
      </w:ins>
      <w:r w:rsidRPr="00FF6A71">
        <w:t>creative approach to rethink</w:t>
      </w:r>
      <w:ins w:id="7329" w:author="pete jones" w:date="2022-03-30T09:06:00Z">
        <w:r w:rsidR="00B951A9">
          <w:t>ing</w:t>
        </w:r>
      </w:ins>
      <w:r w:rsidRPr="00FF6A71">
        <w:t xml:space="preserve"> curriculum - </w:t>
      </w:r>
      <w:ins w:id="7330" w:author="pete jones" w:date="2022-03-30T09:06:00Z">
        <w:r w:rsidR="00B951A9">
          <w:t xml:space="preserve">a </w:t>
        </w:r>
      </w:ins>
      <w:r w:rsidRPr="00FF6A71">
        <w:t xml:space="preserve">higher likelihood of success and </w:t>
      </w:r>
      <w:r w:rsidR="00AB3572" w:rsidRPr="00FF6A71">
        <w:t>acceptance.</w:t>
      </w:r>
    </w:p>
    <w:p w14:paraId="7E284041" w14:textId="32A65239" w:rsidR="00A33F88" w:rsidRPr="00FF6A71" w:rsidRDefault="00E558A9" w:rsidP="00E558A9">
      <w:r w:rsidRPr="00FF6A71">
        <w:t>The following tables and diagrams indicate example outputs from the OPPOR</w:t>
      </w:r>
      <w:ins w:id="7331" w:author="pete jones" w:date="2022-03-30T09:06:00Z">
        <w:r w:rsidR="00B951A9">
          <w:t>T</w:t>
        </w:r>
      </w:ins>
      <w:r w:rsidRPr="00FF6A71">
        <w:t xml:space="preserve">UNITY INDEX analysis: </w:t>
      </w:r>
      <w:r w:rsidRPr="00FF6A71">
        <w:rPr>
          <w:i/>
          <w:iCs/>
          <w:sz w:val="16"/>
          <w:szCs w:val="16"/>
        </w:rPr>
        <w:t>(</w:t>
      </w:r>
      <w:r w:rsidRPr="00FF6A71">
        <w:rPr>
          <w:i/>
          <w:iCs/>
          <w:color w:val="FF0000"/>
          <w:sz w:val="16"/>
          <w:szCs w:val="16"/>
          <w:rPrChange w:id="7332" w:author="pete jones" w:date="2022-01-04T13:45:00Z">
            <w:rPr>
              <w:i/>
              <w:iCs/>
              <w:sz w:val="16"/>
              <w:szCs w:val="16"/>
            </w:rPr>
          </w:rPrChange>
        </w:rPr>
        <w:t>Completed data sheets are available in the appendix of this document</w:t>
      </w:r>
      <w:r w:rsidRPr="00FF6A71">
        <w:rPr>
          <w:i/>
          <w:iCs/>
          <w:sz w:val="16"/>
          <w:szCs w:val="16"/>
        </w:rPr>
        <w:t>).</w:t>
      </w:r>
    </w:p>
    <w:p w14:paraId="55FB4082" w14:textId="77777777" w:rsidR="00A33F88" w:rsidRPr="00FF6A71" w:rsidRDefault="00E558A9" w:rsidP="00E558A9">
      <w:pPr>
        <w:jc w:val="center"/>
      </w:pPr>
      <w:r w:rsidRPr="00C15005">
        <w:rPr>
          <w:noProof/>
        </w:rPr>
        <w:drawing>
          <wp:inline distT="0" distB="0" distL="0" distR="0" wp14:anchorId="1DD128E6" wp14:editId="7C1AB68C">
            <wp:extent cx="3351068" cy="4151556"/>
            <wp:effectExtent l="0" t="0" r="1905"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61785" cy="4164833"/>
                    </a:xfrm>
                    <a:prstGeom prst="rect">
                      <a:avLst/>
                    </a:prstGeom>
                    <a:noFill/>
                    <a:ln>
                      <a:noFill/>
                    </a:ln>
                  </pic:spPr>
                </pic:pic>
              </a:graphicData>
            </a:graphic>
          </wp:inline>
        </w:drawing>
      </w:r>
    </w:p>
    <w:p w14:paraId="49C4B2E8" w14:textId="5C3F4EC0" w:rsidR="00A33F88" w:rsidRPr="007C0DAF" w:rsidRDefault="00E558A9">
      <w:pPr>
        <w:pStyle w:val="Caption"/>
        <w:pPrChange w:id="7333" w:author="pete jones" w:date="2022-01-04T13:38:00Z">
          <w:pPr>
            <w:pStyle w:val="TOCHeading"/>
            <w:jc w:val="center"/>
          </w:pPr>
        </w:pPrChange>
      </w:pPr>
      <w:bookmarkStart w:id="7334" w:name="_Ref64366463"/>
      <w:bookmarkStart w:id="7335" w:name="_Toc68162252"/>
      <w:bookmarkStart w:id="7336" w:name="_Toc99719291"/>
      <w:r w:rsidRPr="00C15005">
        <w:t xml:space="preserve">Figure </w:t>
      </w:r>
      <w:ins w:id="7337" w:author="pete jones" w:date="2022-03-10T14:38:00Z">
        <w:r w:rsidR="00CE4F4E">
          <w:fldChar w:fldCharType="begin"/>
        </w:r>
        <w:r w:rsidR="00CE4F4E">
          <w:instrText xml:space="preserve"> STYLEREF 1 \s </w:instrText>
        </w:r>
      </w:ins>
      <w:r w:rsidR="00CE4F4E">
        <w:fldChar w:fldCharType="separate"/>
      </w:r>
      <w:r w:rsidR="00D94147">
        <w:rPr>
          <w:noProof/>
        </w:rPr>
        <w:t>4</w:t>
      </w:r>
      <w:ins w:id="7338"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7339" w:author="pete jones" w:date="2022-04-05T11:31:00Z">
        <w:r w:rsidR="00D94147">
          <w:rPr>
            <w:noProof/>
          </w:rPr>
          <w:t>3</w:t>
        </w:r>
      </w:ins>
      <w:ins w:id="7340" w:author="pete jones" w:date="2022-03-10T14:38:00Z">
        <w:r w:rsidR="00CE4F4E">
          <w:fldChar w:fldCharType="end"/>
        </w:r>
      </w:ins>
      <w:del w:id="7341"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4</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3</w:delText>
        </w:r>
        <w:r w:rsidRPr="007C0DAF" w:rsidDel="0004608E">
          <w:fldChar w:fldCharType="end"/>
        </w:r>
      </w:del>
      <w:bookmarkEnd w:id="7334"/>
      <w:r w:rsidRPr="007C0DAF">
        <w:t>: Opportunity Index output - example</w:t>
      </w:r>
      <w:bookmarkEnd w:id="7335"/>
      <w:bookmarkEnd w:id="7336"/>
    </w:p>
    <w:p w14:paraId="06D04DE4" w14:textId="77777777" w:rsidR="00A33F88" w:rsidRPr="00FF6A71" w:rsidRDefault="00A33F88" w:rsidP="00E558A9">
      <w:pPr>
        <w:jc w:val="center"/>
      </w:pPr>
    </w:p>
    <w:p w14:paraId="7A87EE84" w14:textId="77777777" w:rsidR="00A33F88" w:rsidRPr="00FF6A71" w:rsidRDefault="444802CA" w:rsidP="00E558A9">
      <w:pPr>
        <w:jc w:val="center"/>
      </w:pPr>
      <w:r w:rsidRPr="00C15005">
        <w:rPr>
          <w:noProof/>
        </w:rPr>
        <w:lastRenderedPageBreak/>
        <w:drawing>
          <wp:inline distT="0" distB="0" distL="0" distR="0" wp14:anchorId="4BD63A2F" wp14:editId="7482FD34">
            <wp:extent cx="3838788" cy="3410768"/>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61">
                      <a:extLst>
                        <a:ext uri="{28A0092B-C50C-407E-A947-70E740481C1C}">
                          <a14:useLocalDpi xmlns:a14="http://schemas.microsoft.com/office/drawing/2010/main" val="0"/>
                        </a:ext>
                      </a:extLst>
                    </a:blip>
                    <a:stretch>
                      <a:fillRect/>
                    </a:stretch>
                  </pic:blipFill>
                  <pic:spPr>
                    <a:xfrm>
                      <a:off x="0" y="0"/>
                      <a:ext cx="3838788" cy="3410768"/>
                    </a:xfrm>
                    <a:prstGeom prst="rect">
                      <a:avLst/>
                    </a:prstGeom>
                  </pic:spPr>
                </pic:pic>
              </a:graphicData>
            </a:graphic>
          </wp:inline>
        </w:drawing>
      </w:r>
    </w:p>
    <w:p w14:paraId="0622059C" w14:textId="42F834BB" w:rsidR="00A33F88" w:rsidRPr="00FF6A71" w:rsidRDefault="00E558A9" w:rsidP="00932BAA">
      <w:pPr>
        <w:pStyle w:val="Caption"/>
      </w:pPr>
      <w:bookmarkStart w:id="7342" w:name="_Ref64367043"/>
      <w:bookmarkStart w:id="7343" w:name="_Toc68162253"/>
      <w:bookmarkStart w:id="7344" w:name="_Toc99719292"/>
      <w:r w:rsidRPr="00FF6A71">
        <w:t xml:space="preserve">Figure </w:t>
      </w:r>
      <w:ins w:id="7345" w:author="pete jones" w:date="2022-03-10T14:38:00Z">
        <w:r w:rsidR="00CE4F4E">
          <w:fldChar w:fldCharType="begin"/>
        </w:r>
        <w:r w:rsidR="00CE4F4E">
          <w:instrText xml:space="preserve"> STYLEREF 1 \s </w:instrText>
        </w:r>
      </w:ins>
      <w:r w:rsidR="00CE4F4E">
        <w:fldChar w:fldCharType="separate"/>
      </w:r>
      <w:r w:rsidR="00D94147">
        <w:rPr>
          <w:noProof/>
        </w:rPr>
        <w:t>4</w:t>
      </w:r>
      <w:ins w:id="734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7347" w:author="pete jones" w:date="2022-04-05T11:31:00Z">
        <w:r w:rsidR="00D94147">
          <w:rPr>
            <w:noProof/>
          </w:rPr>
          <w:t>4</w:t>
        </w:r>
      </w:ins>
      <w:ins w:id="7348" w:author="pete jones" w:date="2022-03-10T14:38:00Z">
        <w:r w:rsidR="00CE4F4E">
          <w:fldChar w:fldCharType="end"/>
        </w:r>
      </w:ins>
      <w:del w:id="7349" w:author="pete jones" w:date="2022-02-01T12:31:00Z">
        <w:r w:rsidRPr="00312F59" w:rsidDel="0004608E">
          <w:fldChar w:fldCharType="begin"/>
        </w:r>
        <w:r w:rsidRPr="00FF6A71" w:rsidDel="0004608E">
          <w:delInstrText>STYLEREF 1 \s</w:delInstrText>
        </w:r>
        <w:r w:rsidRPr="00312F59" w:rsidDel="0004608E">
          <w:fldChar w:fldCharType="separate"/>
        </w:r>
        <w:r w:rsidR="00932BAA" w:rsidRPr="00FF6A71" w:rsidDel="0004608E">
          <w:rPr>
            <w:noProof/>
          </w:rPr>
          <w:delText>4</w:delText>
        </w:r>
        <w:r w:rsidRPr="00312F59" w:rsidDel="0004608E">
          <w:fldChar w:fldCharType="end"/>
        </w:r>
        <w:r w:rsidR="00F8680E" w:rsidRPr="00FF6A71" w:rsidDel="0004608E">
          <w:noBreakHyphen/>
        </w:r>
        <w:r w:rsidRPr="00312F59" w:rsidDel="0004608E">
          <w:fldChar w:fldCharType="begin"/>
        </w:r>
        <w:r w:rsidRPr="00FF6A71" w:rsidDel="0004608E">
          <w:delInstrText>SEQ Figure \* ARABIC \s 1</w:delInstrText>
        </w:r>
        <w:r w:rsidRPr="00312F59" w:rsidDel="0004608E">
          <w:fldChar w:fldCharType="separate"/>
        </w:r>
        <w:r w:rsidR="00932BAA" w:rsidRPr="00FF6A71" w:rsidDel="0004608E">
          <w:rPr>
            <w:noProof/>
          </w:rPr>
          <w:delText>4</w:delText>
        </w:r>
        <w:r w:rsidRPr="00312F59" w:rsidDel="0004608E">
          <w:fldChar w:fldCharType="end"/>
        </w:r>
      </w:del>
      <w:bookmarkEnd w:id="7342"/>
      <w:r w:rsidRPr="00FF6A71">
        <w:t>: Opportunity Index Radar Graph - Example</w:t>
      </w:r>
      <w:bookmarkEnd w:id="7343"/>
      <w:bookmarkEnd w:id="7344"/>
    </w:p>
    <w:p w14:paraId="7AA3EB90" w14:textId="77777777" w:rsidR="00A33F88" w:rsidRPr="00FF6A71" w:rsidRDefault="444802CA" w:rsidP="00E558A9">
      <w:r w:rsidRPr="00C15005">
        <w:rPr>
          <w:noProof/>
        </w:rPr>
        <w:drawing>
          <wp:inline distT="0" distB="0" distL="0" distR="0" wp14:anchorId="7D90EEF1" wp14:editId="3C2B88AA">
            <wp:extent cx="5579746" cy="156972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79746" cy="1569720"/>
                    </a:xfrm>
                    <a:prstGeom prst="rect">
                      <a:avLst/>
                    </a:prstGeom>
                  </pic:spPr>
                </pic:pic>
              </a:graphicData>
            </a:graphic>
          </wp:inline>
        </w:drawing>
      </w:r>
    </w:p>
    <w:p w14:paraId="45A70E48" w14:textId="04B9E87E" w:rsidR="00A33F88" w:rsidRPr="007C0DAF" w:rsidRDefault="00E558A9">
      <w:pPr>
        <w:pStyle w:val="Caption"/>
        <w:pPrChange w:id="7350" w:author="pete jones" w:date="2022-01-04T13:39:00Z">
          <w:pPr>
            <w:pStyle w:val="TOCHeading"/>
            <w:jc w:val="center"/>
          </w:pPr>
        </w:pPrChange>
      </w:pPr>
      <w:bookmarkStart w:id="7351" w:name="_Ref92196037"/>
      <w:bookmarkStart w:id="7352" w:name="_Toc68162254"/>
      <w:bookmarkStart w:id="7353" w:name="_Toc99719293"/>
      <w:r w:rsidRPr="00C15005">
        <w:t xml:space="preserve">Figure </w:t>
      </w:r>
      <w:ins w:id="7354" w:author="pete jones" w:date="2022-03-10T14:38:00Z">
        <w:r w:rsidR="00CE4F4E">
          <w:fldChar w:fldCharType="begin"/>
        </w:r>
        <w:r w:rsidR="00CE4F4E">
          <w:instrText xml:space="preserve"> STYLEREF 1 \s </w:instrText>
        </w:r>
      </w:ins>
      <w:r w:rsidR="00CE4F4E">
        <w:fldChar w:fldCharType="separate"/>
      </w:r>
      <w:r w:rsidR="00D94147">
        <w:rPr>
          <w:noProof/>
        </w:rPr>
        <w:t>4</w:t>
      </w:r>
      <w:ins w:id="7355"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7356" w:author="pete jones" w:date="2022-04-05T11:31:00Z">
        <w:r w:rsidR="00D94147">
          <w:rPr>
            <w:noProof/>
          </w:rPr>
          <w:t>5</w:t>
        </w:r>
      </w:ins>
      <w:ins w:id="7357" w:author="pete jones" w:date="2022-03-10T14:38:00Z">
        <w:r w:rsidR="00CE4F4E">
          <w:fldChar w:fldCharType="end"/>
        </w:r>
      </w:ins>
      <w:del w:id="7358"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4</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5</w:delText>
        </w:r>
        <w:r w:rsidRPr="007C0DAF" w:rsidDel="0004608E">
          <w:fldChar w:fldCharType="end"/>
        </w:r>
      </w:del>
      <w:bookmarkEnd w:id="7351"/>
      <w:r w:rsidRPr="007C0DAF">
        <w:t xml:space="preserve">: Opportunity Index scoring table </w:t>
      </w:r>
      <w:r w:rsidR="00AB3572" w:rsidRPr="007C0DAF">
        <w:t>–</w:t>
      </w:r>
      <w:r w:rsidRPr="007C0DAF">
        <w:t xml:space="preserve"> </w:t>
      </w:r>
      <w:r w:rsidR="00F427D8" w:rsidRPr="007C0DAF">
        <w:t>Example.</w:t>
      </w:r>
      <w:bookmarkEnd w:id="7352"/>
      <w:bookmarkEnd w:id="7353"/>
    </w:p>
    <w:p w14:paraId="7CC615A7" w14:textId="67FA369D" w:rsidR="00AB3572" w:rsidRPr="00FF6A71" w:rsidRDefault="00AB3572" w:rsidP="00AB3572">
      <w:r w:rsidRPr="00FF6A71">
        <w:t xml:space="preserve">The illustrated example </w:t>
      </w:r>
      <w:ins w:id="7359" w:author="pete jones" w:date="2022-01-04T13:39:00Z">
        <w:r w:rsidR="00932BAA" w:rsidRPr="00FF6A71">
          <w:t>(</w:t>
        </w:r>
      </w:ins>
      <w:ins w:id="7360" w:author="pete jones" w:date="2022-01-04T13:40:00Z">
        <w:r w:rsidR="00932BAA" w:rsidRPr="00312F59">
          <w:fldChar w:fldCharType="begin"/>
        </w:r>
        <w:r w:rsidR="00932BAA" w:rsidRPr="00FF6A71">
          <w:instrText xml:space="preserve"> REF _Ref92196037 \h </w:instrText>
        </w:r>
      </w:ins>
      <w:r w:rsidR="00932BAA" w:rsidRPr="00312F59">
        <w:fldChar w:fldCharType="separate"/>
      </w:r>
      <w:ins w:id="7361" w:author="pete jones" w:date="2022-04-05T11:31:00Z">
        <w:r w:rsidR="00D94147" w:rsidRPr="00C15005">
          <w:t xml:space="preserve">Figure </w:t>
        </w:r>
        <w:r w:rsidR="00D94147">
          <w:rPr>
            <w:noProof/>
          </w:rPr>
          <w:t>4</w:t>
        </w:r>
        <w:r w:rsidR="00D94147">
          <w:noBreakHyphen/>
        </w:r>
        <w:r w:rsidR="00D94147">
          <w:rPr>
            <w:noProof/>
          </w:rPr>
          <w:t>5</w:t>
        </w:r>
      </w:ins>
      <w:ins w:id="7362" w:author="pete jones" w:date="2022-01-04T13:40:00Z">
        <w:r w:rsidR="00932BAA" w:rsidRPr="00312F59">
          <w:fldChar w:fldCharType="end"/>
        </w:r>
        <w:r w:rsidR="00932BAA" w:rsidRPr="00FF6A71">
          <w:t xml:space="preserve">) </w:t>
        </w:r>
      </w:ins>
      <w:r w:rsidR="00557F68" w:rsidRPr="00FF6A71">
        <w:t xml:space="preserve">suggests that an overall </w:t>
      </w:r>
      <w:del w:id="7363" w:author="pete jones" w:date="2022-03-30T09:07:00Z">
        <w:r w:rsidR="00557F68" w:rsidRPr="00FF6A71" w:rsidDel="00B951A9">
          <w:delText xml:space="preserve">a </w:delText>
        </w:r>
      </w:del>
      <w:r w:rsidR="00557F68" w:rsidRPr="00FF6A71">
        <w:t>creative approach would be appropriate</w:t>
      </w:r>
      <w:del w:id="7364" w:author="pete jones" w:date="2022-03-31T12:00:00Z">
        <w:r w:rsidR="00557F68" w:rsidRPr="00FF6A71" w:rsidDel="00DA4249">
          <w:delText>, but</w:delText>
        </w:r>
      </w:del>
      <w:ins w:id="7365" w:author="pete jones" w:date="2022-03-31T12:00:00Z">
        <w:r w:rsidR="00DA4249">
          <w:t>. Still,</w:t>
        </w:r>
      </w:ins>
      <w:r w:rsidR="00557F68" w:rsidRPr="00FF6A71">
        <w:t xml:space="preserve"> care should be observed to ensure adequate attention </w:t>
      </w:r>
      <w:del w:id="7366" w:author="pete jones" w:date="2022-03-31T12:00:00Z">
        <w:r w:rsidR="00557F68" w:rsidRPr="00FF6A71" w:rsidDel="00DA4249">
          <w:delText xml:space="preserve">is applied </w:delText>
        </w:r>
      </w:del>
      <w:r w:rsidR="00557F68" w:rsidRPr="00FF6A71">
        <w:t xml:space="preserve">to the contributing factors of the learning model. </w:t>
      </w:r>
      <w:del w:id="7367" w:author="pete jones" w:date="2022-03-31T12:00:00Z">
        <w:r w:rsidR="00557F68" w:rsidRPr="00FF6A71" w:rsidDel="00DA4249">
          <w:delText>There are also some indicators suggesting</w:delText>
        </w:r>
      </w:del>
      <w:ins w:id="7368" w:author="pete jones" w:date="2022-03-31T12:00:00Z">
        <w:r w:rsidR="00DA4249">
          <w:t>Some indicators suggest</w:t>
        </w:r>
      </w:ins>
      <w:r w:rsidR="00557F68" w:rsidRPr="00FF6A71">
        <w:t xml:space="preserve"> several negative external influences will need to be addressed.</w:t>
      </w:r>
    </w:p>
    <w:p w14:paraId="7F1F1DA3" w14:textId="5683AE77" w:rsidR="00AB3572" w:rsidRPr="00FF6A71" w:rsidRDefault="00AB3572" w:rsidP="00E558A9">
      <w:pPr>
        <w:rPr>
          <w:b/>
          <w:bCs/>
          <w:u w:val="single"/>
        </w:rPr>
      </w:pPr>
      <w:r w:rsidRPr="00FF6A71">
        <w:rPr>
          <w:b/>
          <w:bCs/>
          <w:u w:val="single"/>
        </w:rPr>
        <w:t>Survey data</w:t>
      </w:r>
    </w:p>
    <w:p w14:paraId="27371F99" w14:textId="2A3681CC" w:rsidR="00F27A6D" w:rsidRPr="00FF6A71" w:rsidRDefault="00E558A9" w:rsidP="00E558A9">
      <w:del w:id="7369" w:author="pete jones" w:date="2022-03-31T12:01:00Z">
        <w:r w:rsidRPr="00FF6A71" w:rsidDel="00DA4249">
          <w:delText>A collection of surveys was</w:delText>
        </w:r>
      </w:del>
      <w:ins w:id="7370" w:author="pete jones" w:date="2022-03-31T12:01:00Z">
        <w:r w:rsidR="00DA4249">
          <w:t>Surveys were</w:t>
        </w:r>
      </w:ins>
      <w:r w:rsidRPr="00FF6A71">
        <w:t xml:space="preserve"> used to gather qualitative opinions from various user groups, HE practitioners, Industry specialists, and participating students. Each survey was structured to target </w:t>
      </w:r>
      <w:del w:id="7371" w:author="pete jones" w:date="2022-03-31T12:01:00Z">
        <w:r w:rsidRPr="00FF6A71" w:rsidDel="00DA4249">
          <w:delText xml:space="preserve">opinions </w:delText>
        </w:r>
      </w:del>
      <w:ins w:id="7372" w:author="pete jones" w:date="2022-03-31T12:01:00Z">
        <w:r w:rsidR="00DA4249">
          <w:t>view</w:t>
        </w:r>
        <w:r w:rsidR="00DA4249" w:rsidRPr="00FF6A71">
          <w:t xml:space="preserve">s </w:t>
        </w:r>
      </w:ins>
      <w:r w:rsidRPr="00FF6A71">
        <w:t>and experiences from an academic or industrial perspective. From a student</w:t>
      </w:r>
      <w:ins w:id="7373" w:author="pete jones" w:date="2022-03-30T09:07:00Z">
        <w:r w:rsidR="00B951A9">
          <w:t>'s</w:t>
        </w:r>
      </w:ins>
      <w:r w:rsidRPr="00FF6A71">
        <w:t xml:space="preserve"> point of view, the survey aimed to discover which tools they found to be most </w:t>
      </w:r>
      <w:r w:rsidRPr="00FF6A71">
        <w:lastRenderedPageBreak/>
        <w:t xml:space="preserve">suitable to support their project activity and roles. It also provided data </w:t>
      </w:r>
      <w:del w:id="7374" w:author="pete jones" w:date="2022-03-30T09:07:00Z">
        <w:r w:rsidRPr="00FF6A71" w:rsidDel="00B951A9">
          <w:delText xml:space="preserve">which </w:delText>
        </w:r>
      </w:del>
      <w:ins w:id="7375" w:author="pete jones" w:date="2022-03-31T12:01:00Z">
        <w:r w:rsidR="00DA4249">
          <w:t>indicating how these technical solutions had supported their projects, integrated with general course learning experiences, and the extent to which</w:t>
        </w:r>
      </w:ins>
      <w:del w:id="7376" w:author="pete jones" w:date="2022-03-31T12:01:00Z">
        <w:r w:rsidRPr="00FF6A71" w:rsidDel="00DA4249">
          <w:delText>indicated how these technical solutions had supported their projects, integrated with general course learning experiences, and to what extent</w:delText>
        </w:r>
      </w:del>
      <w:r w:rsidRPr="00FF6A71">
        <w:t xml:space="preserve"> the digital tools facilitated a link between theoretical and practical activity.</w:t>
      </w:r>
    </w:p>
    <w:p w14:paraId="631E6AEC" w14:textId="1F17BF6F" w:rsidR="00F27A6D" w:rsidRPr="00FF6A71" w:rsidRDefault="00E558A9" w:rsidP="00E558A9">
      <w:r w:rsidRPr="00FF6A71">
        <w:t xml:space="preserve">The HE practitioner survey aimed to discover to what extent technology </w:t>
      </w:r>
      <w:r w:rsidR="007F61D3" w:rsidRPr="00FF6A71">
        <w:t>was</w:t>
      </w:r>
      <w:r w:rsidRPr="00FF6A71">
        <w:t xml:space="preserve"> valid for engineering undergraduate experiences, were specific strategies </w:t>
      </w:r>
      <w:del w:id="7377" w:author="pete jones" w:date="2022-03-31T12:03:00Z">
        <w:r w:rsidRPr="00FF6A71" w:rsidDel="00DA4249">
          <w:delText xml:space="preserve">being </w:delText>
        </w:r>
      </w:del>
      <w:r w:rsidRPr="00FF6A71">
        <w:t xml:space="preserve">adopted to facilitate </w:t>
      </w:r>
      <w:del w:id="7378" w:author="pete jones" w:date="2022-03-31T12:03:00Z">
        <w:r w:rsidRPr="00FF6A71" w:rsidDel="00DA4249">
          <w:delText>intrinsic motivation of students</w:delText>
        </w:r>
      </w:del>
      <w:ins w:id="7379" w:author="pete jones" w:date="2022-03-31T12:03:00Z">
        <w:r w:rsidR="00DA4249">
          <w:t>students' intrinsic motivation</w:t>
        </w:r>
      </w:ins>
      <w:r w:rsidRPr="00FF6A71">
        <w:t xml:space="preserve">, and to what extent was there a need to engage in curriculum change. </w:t>
      </w:r>
    </w:p>
    <w:p w14:paraId="2437A41C" w14:textId="42C6AED8" w:rsidR="00A33F88" w:rsidRPr="00FF6A71" w:rsidRDefault="00E558A9" w:rsidP="00E558A9">
      <w:r w:rsidRPr="00FF6A71">
        <w:t xml:space="preserve">The </w:t>
      </w:r>
      <w:del w:id="7380" w:author="pete jones" w:date="2022-03-30T09:07:00Z">
        <w:r w:rsidRPr="00FF6A71" w:rsidDel="00B951A9">
          <w:delText>aim of the industry voice survey was</w:delText>
        </w:r>
      </w:del>
      <w:ins w:id="7381" w:author="pete jones" w:date="2022-03-30T09:07:00Z">
        <w:r w:rsidR="00B951A9">
          <w:t>industry voice survey aimed</w:t>
        </w:r>
      </w:ins>
      <w:r w:rsidRPr="00FF6A71">
        <w:t xml:space="preserve"> to </w:t>
      </w:r>
      <w:del w:id="7382" w:author="pete jones" w:date="2022-03-30T09:07:00Z">
        <w:r w:rsidRPr="00FF6A71" w:rsidDel="00B951A9">
          <w:delText xml:space="preserve">a </w:delText>
        </w:r>
      </w:del>
      <w:r w:rsidRPr="00FF6A71">
        <w:t xml:space="preserve">understand how CDE technologies </w:t>
      </w:r>
      <w:del w:id="7383" w:author="pete jones" w:date="2022-03-31T12:04:00Z">
        <w:r w:rsidRPr="00FF6A71" w:rsidDel="00DA4249">
          <w:delText>were influencing</w:delText>
        </w:r>
      </w:del>
      <w:ins w:id="7384" w:author="pete jones" w:date="2022-03-31T12:04:00Z">
        <w:r w:rsidR="00DA4249">
          <w:t>influenced</w:t>
        </w:r>
      </w:ins>
      <w:r w:rsidRPr="00FF6A71">
        <w:t xml:space="preserve"> </w:t>
      </w:r>
      <w:del w:id="7385" w:author="pete jones" w:date="2022-03-31T12:04:00Z">
        <w:r w:rsidRPr="00FF6A71" w:rsidDel="00DA4249">
          <w:delText>engineering work</w:delText>
        </w:r>
      </w:del>
      <w:ins w:id="7386" w:author="pete jones" w:date="2022-03-31T12:04:00Z">
        <w:r w:rsidR="00DA4249">
          <w:t>working engineer</w:t>
        </w:r>
      </w:ins>
      <w:r w:rsidRPr="00FF6A71">
        <w:t>ing practices</w:t>
      </w:r>
      <w:ins w:id="7387" w:author="pete jones" w:date="2022-03-31T12:04:00Z">
        <w:r w:rsidR="00DA4249">
          <w:t>. For example, w</w:t>
        </w:r>
      </w:ins>
      <w:del w:id="7388" w:author="pete jones" w:date="2022-03-31T12:04:00Z">
        <w:r w:rsidRPr="00FF6A71" w:rsidDel="00DA4249">
          <w:delText>, w</w:delText>
        </w:r>
      </w:del>
      <w:r w:rsidRPr="00FF6A71">
        <w:t xml:space="preserve">as there </w:t>
      </w:r>
      <w:r w:rsidR="00F27A6D" w:rsidRPr="00FF6A71">
        <w:t>an</w:t>
      </w:r>
      <w:r w:rsidRPr="00FF6A71">
        <w:t xml:space="preserve"> imperative for </w:t>
      </w:r>
      <w:ins w:id="7389" w:author="pete jones" w:date="2022-03-30T09:07:00Z">
        <w:r w:rsidR="00B951A9">
          <w:t xml:space="preserve">the </w:t>
        </w:r>
      </w:ins>
      <w:r w:rsidRPr="00FF6A71">
        <w:t xml:space="preserve">industry to discover a </w:t>
      </w:r>
      <w:del w:id="7390" w:author="pete jones" w:date="2022-03-30T09:07:00Z">
        <w:r w:rsidRPr="00FF6A71" w:rsidDel="00B951A9">
          <w:delText>21</w:delText>
        </w:r>
        <w:r w:rsidRPr="00FF6A71" w:rsidDel="00B951A9">
          <w:rPr>
            <w:vertAlign w:val="superscript"/>
          </w:rPr>
          <w:delText>st</w:delText>
        </w:r>
        <w:r w:rsidRPr="00FF6A71" w:rsidDel="00B951A9">
          <w:delText xml:space="preserve"> </w:delText>
        </w:r>
      </w:del>
      <w:ins w:id="7391" w:author="pete jones" w:date="2022-03-30T09:07:00Z">
        <w:r w:rsidR="00B951A9" w:rsidRPr="00FF6A71">
          <w:t>21</w:t>
        </w:r>
        <w:r w:rsidR="00B951A9" w:rsidRPr="00FF6A71">
          <w:rPr>
            <w:vertAlign w:val="superscript"/>
          </w:rPr>
          <w:t>st</w:t>
        </w:r>
        <w:r w:rsidR="00B951A9">
          <w:t>-</w:t>
        </w:r>
      </w:ins>
      <w:r w:rsidRPr="00FF6A71">
        <w:t xml:space="preserve">century skills initiative, was </w:t>
      </w:r>
      <w:ins w:id="7392" w:author="pete jones" w:date="2022-03-30T09:07:00Z">
        <w:r w:rsidR="00B951A9">
          <w:t xml:space="preserve">the </w:t>
        </w:r>
      </w:ins>
      <w:del w:id="7393" w:author="pete jones" w:date="2022-03-31T12:05:00Z">
        <w:r w:rsidRPr="00FF6A71" w:rsidDel="00DA4249">
          <w:delText xml:space="preserve">industry </w:delText>
        </w:r>
      </w:del>
      <w:ins w:id="7394" w:author="pete jones" w:date="2022-03-31T12:05:00Z">
        <w:r w:rsidR="00DA4249">
          <w:t>sector</w:t>
        </w:r>
        <w:r w:rsidR="00DA4249" w:rsidRPr="00FF6A71">
          <w:t xml:space="preserve"> </w:t>
        </w:r>
      </w:ins>
      <w:del w:id="7395" w:author="pete jones" w:date="2022-03-30T09:07:00Z">
        <w:r w:rsidRPr="00FF6A71" w:rsidDel="00B951A9">
          <w:delText xml:space="preserve">recognising </w:delText>
        </w:r>
      </w:del>
      <w:ins w:id="7396" w:author="pete jones" w:date="2022-03-30T09:07:00Z">
        <w:r w:rsidR="00B951A9" w:rsidRPr="00FF6A71">
          <w:t>recognis</w:t>
        </w:r>
      </w:ins>
      <w:ins w:id="7397" w:author="pete jones" w:date="2022-03-31T12:06:00Z">
        <w:r w:rsidR="00DA4249">
          <w:t>ing</w:t>
        </w:r>
      </w:ins>
      <w:ins w:id="7398" w:author="pete jones" w:date="2022-03-30T09:07:00Z">
        <w:r w:rsidR="00B951A9" w:rsidRPr="00FF6A71">
          <w:t xml:space="preserve"> </w:t>
        </w:r>
      </w:ins>
      <w:r w:rsidRPr="00FF6A71">
        <w:t xml:space="preserve">creativity skills as </w:t>
      </w:r>
      <w:del w:id="7399" w:author="pete jones" w:date="2022-03-31T12:05:00Z">
        <w:r w:rsidRPr="00FF6A71" w:rsidDel="00DA4249">
          <w:delText>important</w:delText>
        </w:r>
      </w:del>
      <w:ins w:id="7400" w:author="pete jones" w:date="2022-03-31T12:05:00Z">
        <w:r w:rsidR="00DA4249">
          <w:t>necessary</w:t>
        </w:r>
      </w:ins>
      <w:del w:id="7401" w:author="pete jones" w:date="2022-03-30T09:08:00Z">
        <w:r w:rsidRPr="00FF6A71" w:rsidDel="00B951A9">
          <w:delText>,</w:delText>
        </w:r>
      </w:del>
      <w:del w:id="7402" w:author="pete jones" w:date="2022-03-31T12:04:00Z">
        <w:r w:rsidRPr="00FF6A71" w:rsidDel="00DA4249">
          <w:delText xml:space="preserve"> and was there a need for CDE</w:delText>
        </w:r>
      </w:del>
      <w:ins w:id="7403" w:author="pete jones" w:date="2022-03-31T12:04:00Z">
        <w:r w:rsidR="00DA4249">
          <w:t xml:space="preserve">, and </w:t>
        </w:r>
      </w:ins>
      <w:ins w:id="7404" w:author="pete jones" w:date="2022-03-31T12:07:00Z">
        <w:r w:rsidR="00DA4249">
          <w:t>the importance of integrating</w:t>
        </w:r>
      </w:ins>
      <w:ins w:id="7405" w:author="pete jones" w:date="2022-03-31T12:04:00Z">
        <w:r w:rsidR="00DA4249">
          <w:t xml:space="preserve"> CDE </w:t>
        </w:r>
      </w:ins>
      <w:del w:id="7406" w:author="pete jones" w:date="2022-03-31T12:07:00Z">
        <w:r w:rsidRPr="00FF6A71" w:rsidDel="00DA4249">
          <w:delText xml:space="preserve"> to be integrated </w:delText>
        </w:r>
      </w:del>
      <w:r w:rsidRPr="00FF6A71">
        <w:t>into undergraduate curricula</w:t>
      </w:r>
      <w:del w:id="7407" w:author="pete jones" w:date="2022-03-31T12:05:00Z">
        <w:r w:rsidRPr="00FF6A71" w:rsidDel="00DA4249">
          <w:delText>.</w:delText>
        </w:r>
      </w:del>
      <w:ins w:id="7408" w:author="pete jones" w:date="2022-03-31T12:05:00Z">
        <w:r w:rsidR="00DA4249">
          <w:t>?</w:t>
        </w:r>
      </w:ins>
    </w:p>
    <w:p w14:paraId="49EB4F16" w14:textId="73C45601" w:rsidR="00A33F88" w:rsidRPr="00FF6A71" w:rsidRDefault="00E558A9" w:rsidP="00E558A9">
      <w:r w:rsidRPr="00FF6A71">
        <w:t xml:space="preserve">A detailed qualitative analysis of each survey </w:t>
      </w:r>
      <w:del w:id="7409" w:author="pete jones" w:date="2022-03-31T12:08:00Z">
        <w:r w:rsidRPr="00FF6A71" w:rsidDel="00DA4249">
          <w:delText xml:space="preserve">was undertaken to </w:delText>
        </w:r>
      </w:del>
      <w:r w:rsidRPr="00FF6A71">
        <w:t>assess</w:t>
      </w:r>
      <w:ins w:id="7410" w:author="pete jones" w:date="2022-03-31T12:08:00Z">
        <w:r w:rsidR="00DA4249">
          <w:t>ed</w:t>
        </w:r>
      </w:ins>
      <w:r w:rsidRPr="00FF6A71">
        <w:t xml:space="preserve"> </w:t>
      </w:r>
      <w:del w:id="7411" w:author="pete jones" w:date="2022-03-31T12:08:00Z">
        <w:r w:rsidRPr="00FF6A71" w:rsidDel="00DA4249">
          <w:delText>the underlying trends of opinions from each study group</w:delText>
        </w:r>
      </w:del>
      <w:ins w:id="7412" w:author="pete jones" w:date="2022-03-31T12:08:00Z">
        <w:r w:rsidR="00DA4249">
          <w:t>each study group's underlying trends of opinions</w:t>
        </w:r>
      </w:ins>
      <w:r w:rsidRPr="00FF6A71">
        <w:t xml:space="preserve">. In addition, sufficient </w:t>
      </w:r>
      <w:del w:id="7413" w:author="pete jones" w:date="2022-03-30T09:08:00Z">
        <w:r w:rsidRPr="00FF6A71" w:rsidDel="00B951A9">
          <w:delText xml:space="preserve">discipline </w:delText>
        </w:r>
      </w:del>
      <w:ins w:id="7414" w:author="pete jones" w:date="2022-03-30T09:08:00Z">
        <w:r w:rsidR="00B951A9" w:rsidRPr="00FF6A71">
          <w:t>discipline</w:t>
        </w:r>
        <w:r w:rsidR="00B951A9">
          <w:t>-</w:t>
        </w:r>
      </w:ins>
      <w:r w:rsidRPr="00FF6A71">
        <w:t>specific data was collected</w:t>
      </w:r>
      <w:del w:id="7415" w:author="pete jones" w:date="2022-03-31T12:07:00Z">
        <w:r w:rsidRPr="00FF6A71" w:rsidDel="00DA4249">
          <w:delText xml:space="preserve"> enabling a statistical quantification (using ANOVA and MANOVA) analysing the significance of an engineering discipline to b</w:delText>
        </w:r>
      </w:del>
      <w:ins w:id="7416" w:author="pete jones" w:date="2022-03-31T12:07:00Z">
        <w:r w:rsidR="00DA4249">
          <w:t xml:space="preserve">, enabling a statistical quantification (ANOVA and MANOVA) analysing </w:t>
        </w:r>
      </w:ins>
      <w:ins w:id="7417" w:author="pete jones" w:date="2022-03-31T12:08:00Z">
        <w:r w:rsidR="00DA4249">
          <w:t xml:space="preserve">of </w:t>
        </w:r>
      </w:ins>
      <w:ins w:id="7418" w:author="pete jones" w:date="2022-03-31T12:07:00Z">
        <w:r w:rsidR="00DA4249">
          <w:t>the significance of an engineering disciplin</w:t>
        </w:r>
      </w:ins>
      <w:r w:rsidRPr="00FF6A71">
        <w:t xml:space="preserve">e likely to benefit from the adoption of CDE technology. For example, each survey provided questions to focus </w:t>
      </w:r>
      <w:ins w:id="7419" w:author="pete jones" w:date="2022-03-30T09:08:00Z">
        <w:r w:rsidR="00B951A9">
          <w:t xml:space="preserve">on </w:t>
        </w:r>
      </w:ins>
      <w:r w:rsidRPr="00FF6A71">
        <w:t xml:space="preserve">responses by engineering discipline, the CDE tools deployed within those disciplines, and the use of PBL and creative learning strategies within those disciplines.  By performing an ANOVA analysis of specific </w:t>
      </w:r>
      <w:r w:rsidR="00F27A6D" w:rsidRPr="00FF6A71">
        <w:t>responses,</w:t>
      </w:r>
      <w:r w:rsidRPr="00FF6A71">
        <w:t xml:space="preserve"> it is possible to discover if any statistical</w:t>
      </w:r>
      <w:del w:id="7420" w:author="pete jones" w:date="2022-03-30T09:08:00Z">
        <w:r w:rsidRPr="00FF6A71" w:rsidDel="00B951A9">
          <w:delText>ly</w:delText>
        </w:r>
      </w:del>
      <w:r w:rsidRPr="00FF6A71">
        <w:t xml:space="preserve"> significance exists between engineering disciplines and the instances of curriculum creativity.</w:t>
      </w:r>
    </w:p>
    <w:p w14:paraId="208A30CB" w14:textId="77777777" w:rsidR="00A33F88" w:rsidRPr="00FF6A71" w:rsidRDefault="00E558A9" w:rsidP="00E558A9">
      <w:r w:rsidRPr="00FF6A71">
        <w:t>The student survey – 54 questions</w:t>
      </w:r>
    </w:p>
    <w:p w14:paraId="353F2F29" w14:textId="77777777" w:rsidR="00A33F88" w:rsidRPr="00FF6A71" w:rsidRDefault="00E558A9" w:rsidP="0021440D">
      <w:pPr>
        <w:numPr>
          <w:ilvl w:val="0"/>
          <w:numId w:val="50"/>
        </w:numPr>
      </w:pPr>
      <w:r w:rsidRPr="00FF6A71">
        <w:t>Section 1 - CAE and CAD Tools</w:t>
      </w:r>
    </w:p>
    <w:p w14:paraId="55B7DD99" w14:textId="77777777" w:rsidR="00A33F88" w:rsidRPr="00FF6A71" w:rsidRDefault="00E558A9" w:rsidP="0021440D">
      <w:pPr>
        <w:numPr>
          <w:ilvl w:val="0"/>
          <w:numId w:val="50"/>
        </w:numPr>
      </w:pPr>
      <w:r w:rsidRPr="00FF6A71">
        <w:t>Section 2 - Your experiences 2018-19</w:t>
      </w:r>
    </w:p>
    <w:p w14:paraId="0950B84B" w14:textId="77777777" w:rsidR="00A33F88" w:rsidRPr="00FF6A71" w:rsidRDefault="00E558A9" w:rsidP="0021440D">
      <w:pPr>
        <w:numPr>
          <w:ilvl w:val="0"/>
          <w:numId w:val="50"/>
        </w:numPr>
      </w:pPr>
      <w:r w:rsidRPr="00FF6A71">
        <w:t>Section 3 - Team-working &amp; Project Management</w:t>
      </w:r>
    </w:p>
    <w:p w14:paraId="135FB41F" w14:textId="77777777" w:rsidR="00A33F88" w:rsidRPr="00FF6A71" w:rsidRDefault="00E558A9" w:rsidP="0021440D">
      <w:pPr>
        <w:numPr>
          <w:ilvl w:val="0"/>
          <w:numId w:val="50"/>
        </w:numPr>
      </w:pPr>
      <w:r w:rsidRPr="00FF6A71">
        <w:t>Section 4 - Teaching &amp; Learning</w:t>
      </w:r>
    </w:p>
    <w:p w14:paraId="3FD8AB96" w14:textId="77777777" w:rsidR="00A33F88" w:rsidRPr="00FF6A71" w:rsidRDefault="00E558A9" w:rsidP="0021440D">
      <w:pPr>
        <w:numPr>
          <w:ilvl w:val="0"/>
          <w:numId w:val="50"/>
        </w:numPr>
      </w:pPr>
      <w:r w:rsidRPr="00FF6A71">
        <w:t>Section 5 - Physical setting - digital and practical environment</w:t>
      </w:r>
    </w:p>
    <w:p w14:paraId="7599B0FA" w14:textId="77777777" w:rsidR="00A33F88" w:rsidRPr="00FF6A71" w:rsidRDefault="00E558A9" w:rsidP="00E558A9">
      <w:r w:rsidRPr="00FF6A71">
        <w:lastRenderedPageBreak/>
        <w:t>HE Practitioners – 88 questions</w:t>
      </w:r>
    </w:p>
    <w:p w14:paraId="6FE60928" w14:textId="77777777" w:rsidR="00A33F88" w:rsidRPr="00FF6A71" w:rsidRDefault="00E558A9" w:rsidP="0021440D">
      <w:pPr>
        <w:numPr>
          <w:ilvl w:val="0"/>
          <w:numId w:val="51"/>
        </w:numPr>
      </w:pPr>
      <w:r w:rsidRPr="00FF6A71">
        <w:t>Section 1 – 21st Century Skills and Industry</w:t>
      </w:r>
    </w:p>
    <w:p w14:paraId="4349E524" w14:textId="77777777" w:rsidR="00A33F88" w:rsidRPr="00FF6A71" w:rsidRDefault="00E558A9" w:rsidP="0021440D">
      <w:pPr>
        <w:numPr>
          <w:ilvl w:val="0"/>
          <w:numId w:val="51"/>
        </w:numPr>
      </w:pPr>
      <w:r w:rsidRPr="00FF6A71">
        <w:t>Section 2 – Learning strategies and student engagement</w:t>
      </w:r>
    </w:p>
    <w:p w14:paraId="405EBB10" w14:textId="77777777" w:rsidR="00A33F88" w:rsidRPr="00FF6A71" w:rsidRDefault="00E558A9" w:rsidP="0021440D">
      <w:pPr>
        <w:numPr>
          <w:ilvl w:val="0"/>
          <w:numId w:val="51"/>
        </w:numPr>
      </w:pPr>
      <w:r w:rsidRPr="00FF6A71">
        <w:t>Section 3 – Curriculum development and change</w:t>
      </w:r>
    </w:p>
    <w:p w14:paraId="2FC17ED6" w14:textId="77777777" w:rsidR="00A33F88" w:rsidRPr="00FF6A71" w:rsidRDefault="00E558A9" w:rsidP="0021440D">
      <w:pPr>
        <w:numPr>
          <w:ilvl w:val="0"/>
          <w:numId w:val="51"/>
        </w:numPr>
      </w:pPr>
      <w:r w:rsidRPr="00FF6A71">
        <w:t>Section 4 – Technology</w:t>
      </w:r>
    </w:p>
    <w:p w14:paraId="36CA34B6" w14:textId="77777777" w:rsidR="00A33F88" w:rsidRPr="00FF6A71" w:rsidRDefault="00E558A9" w:rsidP="0021440D">
      <w:pPr>
        <w:numPr>
          <w:ilvl w:val="0"/>
          <w:numId w:val="51"/>
        </w:numPr>
      </w:pPr>
      <w:r w:rsidRPr="00FF6A71">
        <w:t>Section 5 - Specific Engineering Technology</w:t>
      </w:r>
    </w:p>
    <w:p w14:paraId="497C5A35" w14:textId="77777777" w:rsidR="00A33F88" w:rsidRPr="00FF6A71" w:rsidRDefault="00E558A9" w:rsidP="00E558A9">
      <w:r w:rsidRPr="00FF6A71">
        <w:t>Industry Voice – 74 questions</w:t>
      </w:r>
    </w:p>
    <w:p w14:paraId="43A73380" w14:textId="77777777" w:rsidR="00A33F88" w:rsidRPr="00FF6A71" w:rsidRDefault="00E558A9" w:rsidP="0021440D">
      <w:pPr>
        <w:numPr>
          <w:ilvl w:val="0"/>
          <w:numId w:val="52"/>
        </w:numPr>
      </w:pPr>
      <w:r w:rsidRPr="00FF6A71">
        <w:t>Section 1 - About you and your company</w:t>
      </w:r>
    </w:p>
    <w:p w14:paraId="32E86A9B" w14:textId="77777777" w:rsidR="00A33F88" w:rsidRPr="00FF6A71" w:rsidRDefault="00E558A9" w:rsidP="0021440D">
      <w:pPr>
        <w:numPr>
          <w:ilvl w:val="0"/>
          <w:numId w:val="52"/>
        </w:numPr>
      </w:pPr>
      <w:r w:rsidRPr="00FF6A71">
        <w:t>Section 2 – Design and Manufacturing processes – NPD, Products and Services</w:t>
      </w:r>
    </w:p>
    <w:p w14:paraId="1C188950" w14:textId="77777777" w:rsidR="00A33F88" w:rsidRPr="00FF6A71" w:rsidRDefault="00E558A9" w:rsidP="0021440D">
      <w:pPr>
        <w:numPr>
          <w:ilvl w:val="0"/>
          <w:numId w:val="52"/>
        </w:numPr>
      </w:pPr>
      <w:r w:rsidRPr="00FF6A71">
        <w:t>Section 3 - Creativity and 21st Century employability</w:t>
      </w:r>
    </w:p>
    <w:p w14:paraId="14DDBE86" w14:textId="77777777" w:rsidR="00A33F88" w:rsidRPr="00FF6A71" w:rsidRDefault="00E558A9" w:rsidP="0021440D">
      <w:pPr>
        <w:numPr>
          <w:ilvl w:val="0"/>
          <w:numId w:val="52"/>
        </w:numPr>
      </w:pPr>
      <w:r w:rsidRPr="00FF6A71">
        <w:t>Section 4 – The role of technology in the innovative/creative process</w:t>
      </w:r>
    </w:p>
    <w:p w14:paraId="6B2DB30B" w14:textId="77777777" w:rsidR="00A33F88" w:rsidRPr="00FF6A71" w:rsidRDefault="00E558A9" w:rsidP="0021440D">
      <w:pPr>
        <w:numPr>
          <w:ilvl w:val="0"/>
          <w:numId w:val="52"/>
        </w:numPr>
      </w:pPr>
      <w:r w:rsidRPr="00FF6A71">
        <w:t>Section 5 – Future Curriculum</w:t>
      </w:r>
    </w:p>
    <w:p w14:paraId="72CBD9E4" w14:textId="77777777" w:rsidR="00A33F88" w:rsidRPr="00FF6A71" w:rsidRDefault="00E558A9" w:rsidP="00F27A6D">
      <w:pPr>
        <w:rPr>
          <w:b/>
          <w:bCs/>
          <w:u w:val="single"/>
        </w:rPr>
      </w:pPr>
      <w:r w:rsidRPr="00FF6A71">
        <w:rPr>
          <w:b/>
          <w:bCs/>
          <w:u w:val="single"/>
        </w:rPr>
        <w:t>Ethical considerations outline</w:t>
      </w:r>
    </w:p>
    <w:p w14:paraId="11E8CF22" w14:textId="08D11A9D" w:rsidR="00A33F88" w:rsidRPr="00FF6A71" w:rsidRDefault="00E558A9" w:rsidP="00E558A9">
      <w:r w:rsidRPr="00FF6A71">
        <w:t xml:space="preserve">This research focuses on minimally sensitive topics </w:t>
      </w:r>
      <w:del w:id="7421" w:author="pete jones" w:date="2022-03-30T09:08:00Z">
        <w:r w:rsidRPr="00FF6A71" w:rsidDel="00B951A9">
          <w:delText xml:space="preserve">and </w:delText>
        </w:r>
      </w:del>
      <w:r w:rsidRPr="00FF6A71">
        <w:t xml:space="preserve">where intrusion or disruption to others was minimal. Participants were not considered to be vulnerable in the context of the </w:t>
      </w:r>
      <w:del w:id="7422" w:author="pete jones" w:date="2022-03-31T12:08:00Z">
        <w:r w:rsidRPr="00FF6A71" w:rsidDel="00DA4249">
          <w:delText>research</w:delText>
        </w:r>
      </w:del>
      <w:ins w:id="7423" w:author="pete jones" w:date="2022-03-31T12:08:00Z">
        <w:r w:rsidR="00DA4249">
          <w:t>study</w:t>
        </w:r>
      </w:ins>
      <w:r w:rsidRPr="00FF6A71">
        <w:t xml:space="preserve">. The research involved </w:t>
      </w:r>
      <w:del w:id="7424" w:author="pete jones" w:date="2022-03-31T12:09:00Z">
        <w:r w:rsidRPr="00FF6A71" w:rsidDel="00DA4249">
          <w:delText>the use of</w:delText>
        </w:r>
      </w:del>
      <w:ins w:id="7425" w:author="pete jones" w:date="2022-03-31T12:09:00Z">
        <w:r w:rsidR="00DA4249">
          <w:t>using</w:t>
        </w:r>
      </w:ins>
      <w:r w:rsidRPr="00FF6A71">
        <w:t xml:space="preserve"> anonymous, self-completion questionnaires that have no ethical implications and addres</w:t>
      </w:r>
      <w:del w:id="7426" w:author="pete jones" w:date="2022-03-30T12:41:00Z">
        <w:r w:rsidRPr="00FF6A71" w:rsidDel="00042512">
          <w:delText>se</w:delText>
        </w:r>
      </w:del>
      <w:r w:rsidRPr="00FF6A71">
        <w:t xml:space="preserve">s uncontentious topics and were conducted </w:t>
      </w:r>
      <w:del w:id="7427" w:author="pete jones" w:date="2022-03-31T12:09:00Z">
        <w:r w:rsidRPr="00FF6A71" w:rsidDel="00DA4249">
          <w:delText xml:space="preserve">completely </w:delText>
        </w:r>
      </w:del>
      <w:ins w:id="7428" w:author="pete jones" w:date="2022-03-31T12:09:00Z">
        <w:r w:rsidR="00DA4249">
          <w:t>entir</w:t>
        </w:r>
        <w:r w:rsidR="00DA4249" w:rsidRPr="00FF6A71">
          <w:t xml:space="preserve">ely </w:t>
        </w:r>
      </w:ins>
      <w:r w:rsidRPr="00FF6A71">
        <w:t>anonymously. Interview participants were provided with consent forms, information sheets, and assurances of the anonymity of individuals and organisations participating in the research. Student</w:t>
      </w:r>
      <w:ins w:id="7429" w:author="pete jones" w:date="2022-03-30T09:08:00Z">
        <w:r w:rsidR="00B951A9">
          <w:t>s</w:t>
        </w:r>
      </w:ins>
      <w:r w:rsidRPr="00FF6A71">
        <w:t xml:space="preserve"> were assured that their course performance was not affected</w:t>
      </w:r>
      <w:del w:id="7430" w:author="pete jones" w:date="2022-03-31T12:09:00Z">
        <w:r w:rsidRPr="00FF6A71" w:rsidDel="00DA4249">
          <w:delText>, neither positively n</w:delText>
        </w:r>
      </w:del>
      <w:ins w:id="7431" w:author="pete jones" w:date="2022-03-31T12:09:00Z">
        <w:r w:rsidR="00DA4249">
          <w:t xml:space="preserve"> positively </w:t>
        </w:r>
      </w:ins>
      <w:r w:rsidRPr="00FF6A71">
        <w:t xml:space="preserve">or negatively by their participation in the </w:t>
      </w:r>
      <w:del w:id="7432" w:author="pete jones" w:date="2022-03-31T12:09:00Z">
        <w:r w:rsidRPr="00FF6A71" w:rsidDel="00DA4249">
          <w:delText>research</w:delText>
        </w:r>
      </w:del>
      <w:ins w:id="7433" w:author="pete jones" w:date="2022-03-31T12:09:00Z">
        <w:r w:rsidR="00DA4249">
          <w:t>study</w:t>
        </w:r>
      </w:ins>
      <w:r w:rsidRPr="00FF6A71">
        <w:t xml:space="preserve">. Quantitative data such as attendance and performance grades, entry qualification profiles, or other performance statistics </w:t>
      </w:r>
      <w:del w:id="7434" w:author="pete jones" w:date="2022-03-30T09:08:00Z">
        <w:r w:rsidRPr="00FF6A71" w:rsidDel="00B951A9">
          <w:delText xml:space="preserve">was </w:delText>
        </w:r>
      </w:del>
      <w:ins w:id="7435" w:author="pete jones" w:date="2022-03-30T09:08:00Z">
        <w:r w:rsidR="00B951A9" w:rsidRPr="00FF6A71">
          <w:t>w</w:t>
        </w:r>
        <w:r w:rsidR="00B951A9">
          <w:t>ere</w:t>
        </w:r>
        <w:r w:rsidR="00B951A9" w:rsidRPr="00FF6A71">
          <w:t xml:space="preserve"> </w:t>
        </w:r>
      </w:ins>
      <w:r w:rsidRPr="00FF6A71">
        <w:t>either anonymised or available within the public domain.</w:t>
      </w:r>
    </w:p>
    <w:p w14:paraId="5EAE9D27" w14:textId="1BB36EB2" w:rsidR="00A33F88" w:rsidRPr="00FF6A71" w:rsidRDefault="00E558A9" w:rsidP="00E558A9">
      <w:del w:id="7436" w:author="pete jones" w:date="2022-03-31T12:10:00Z">
        <w:r w:rsidRPr="00FF6A71" w:rsidDel="00DA4249">
          <w:lastRenderedPageBreak/>
          <w:delText xml:space="preserve">Proportional ethical approval was </w:delText>
        </w:r>
      </w:del>
      <w:del w:id="7437" w:author="pete jones" w:date="2022-03-31T12:09:00Z">
        <w:r w:rsidRPr="00FF6A71" w:rsidDel="00DA4249">
          <w:delText xml:space="preserve">sought and </w:delText>
        </w:r>
      </w:del>
      <w:del w:id="7438" w:author="pete jones" w:date="2022-03-31T12:10:00Z">
        <w:r w:rsidRPr="00FF6A71" w:rsidDel="00DA4249">
          <w:delText xml:space="preserve">granted by </w:delText>
        </w:r>
        <w:r w:rsidR="00F27A6D" w:rsidRPr="00FF6A71" w:rsidDel="00DA4249">
          <w:delText>the</w:delText>
        </w:r>
        <w:r w:rsidRPr="00FF6A71" w:rsidDel="00DA4249">
          <w:delText xml:space="preserve"> University Ethics Committee</w:delText>
        </w:r>
      </w:del>
      <w:ins w:id="7439" w:author="pete jones" w:date="2022-03-31T12:10:00Z">
        <w:r w:rsidR="00DA4249">
          <w:t>The University Ethics Committee granted proportional ethical approval</w:t>
        </w:r>
      </w:ins>
      <w:r w:rsidRPr="00FF6A71">
        <w:t xml:space="preserve"> </w:t>
      </w:r>
      <w:del w:id="7440" w:author="pete jones" w:date="2022-03-30T09:08:00Z">
        <w:r w:rsidRPr="00FF6A71" w:rsidDel="00B951A9">
          <w:delText>prior to</w:delText>
        </w:r>
      </w:del>
      <w:ins w:id="7441" w:author="pete jones" w:date="2022-03-30T09:08:00Z">
        <w:r w:rsidR="00B951A9">
          <w:t>before</w:t>
        </w:r>
      </w:ins>
      <w:r w:rsidRPr="00FF6A71">
        <w:t xml:space="preserve"> conducting </w:t>
      </w:r>
      <w:del w:id="7442" w:author="pete jones" w:date="2022-03-31T12:10:00Z">
        <w:r w:rsidRPr="00FF6A71" w:rsidDel="00DA4249">
          <w:delText xml:space="preserve">any </w:delText>
        </w:r>
      </w:del>
      <w:r w:rsidRPr="00FF6A71">
        <w:t xml:space="preserve">interviews, surveys, experimentation, observations, or data gathering. </w:t>
      </w:r>
    </w:p>
    <w:p w14:paraId="71A97EB9" w14:textId="21068A34" w:rsidR="00A33F88" w:rsidRPr="00FF6A71" w:rsidRDefault="005C121D" w:rsidP="00E558A9">
      <w:pPr>
        <w:pStyle w:val="Heading2"/>
      </w:pPr>
      <w:bookmarkStart w:id="7443" w:name="_Toc68162206"/>
      <w:bookmarkStart w:id="7444" w:name="_Toc99969518"/>
      <w:r w:rsidRPr="00FF6A71">
        <w:t xml:space="preserve">Methods design </w:t>
      </w:r>
      <w:r w:rsidR="00B65931" w:rsidRPr="00FF6A71">
        <w:t>summary</w:t>
      </w:r>
      <w:bookmarkEnd w:id="7443"/>
      <w:bookmarkEnd w:id="7444"/>
    </w:p>
    <w:p w14:paraId="10E424DA" w14:textId="4BA30232" w:rsidR="00A33F88" w:rsidRPr="00FF6A71" w:rsidRDefault="00E558A9" w:rsidP="00E558A9">
      <w:r w:rsidRPr="00FF6A71">
        <w:t xml:space="preserve">Planning and preparations are </w:t>
      </w:r>
      <w:del w:id="7445" w:author="pete jones" w:date="2022-03-31T12:10:00Z">
        <w:r w:rsidRPr="00FF6A71" w:rsidDel="00DA4249">
          <w:delText>key</w:delText>
        </w:r>
      </w:del>
      <w:ins w:id="7446" w:author="pete jones" w:date="2022-03-31T12:10:00Z">
        <w:r w:rsidR="00DA4249">
          <w:t>essential</w:t>
        </w:r>
      </w:ins>
      <w:r w:rsidRPr="00FF6A71">
        <w:t xml:space="preserve">. Preparation of staff, students, and the environment </w:t>
      </w:r>
      <w:del w:id="7447" w:author="pete jones" w:date="2022-03-31T12:10:00Z">
        <w:r w:rsidRPr="00FF6A71" w:rsidDel="00DA4249">
          <w:delText>are essential, but most important is the preparation of</w:delText>
        </w:r>
      </w:del>
      <w:ins w:id="7448" w:author="pete jones" w:date="2022-03-31T12:10:00Z">
        <w:r w:rsidR="00DA4249">
          <w:t>is crucial</w:t>
        </w:r>
      </w:ins>
      <w:ins w:id="7449" w:author="pete jones" w:date="2022-03-31T12:11:00Z">
        <w:r w:rsidR="00DA4249">
          <w:t>,</w:t>
        </w:r>
      </w:ins>
      <w:ins w:id="7450" w:author="pete jones" w:date="2022-03-31T12:10:00Z">
        <w:r w:rsidR="00DA4249">
          <w:t xml:space="preserve"> but most important is preparing</w:t>
        </w:r>
      </w:ins>
      <w:r w:rsidRPr="00FF6A71">
        <w:t xml:space="preserve"> an activity that satisfies the requirements identified to align with the appropriate levels of study, the learning outcomes, and the assessment models. </w:t>
      </w:r>
      <w:del w:id="7451" w:author="pete jones" w:date="2022-03-31T12:10:00Z">
        <w:r w:rsidRPr="00FF6A71" w:rsidDel="00DA4249">
          <w:delText xml:space="preserve">Staff </w:delText>
        </w:r>
      </w:del>
      <w:ins w:id="7452" w:author="pete jones" w:date="2022-03-31T12:10:00Z">
        <w:r w:rsidR="00DA4249">
          <w:t>For example, s</w:t>
        </w:r>
        <w:r w:rsidR="00DA4249" w:rsidRPr="00FF6A71">
          <w:t xml:space="preserve">taff </w:t>
        </w:r>
      </w:ins>
      <w:del w:id="7453" w:author="pete jones" w:date="2022-03-31T12:11:00Z">
        <w:r w:rsidRPr="00FF6A71" w:rsidDel="00DA4249">
          <w:delText>must be</w:delText>
        </w:r>
      </w:del>
      <w:ins w:id="7454" w:author="pete jones" w:date="2022-03-31T12:11:00Z">
        <w:r w:rsidR="00DA4249">
          <w:t>are</w:t>
        </w:r>
      </w:ins>
      <w:r w:rsidRPr="00FF6A71">
        <w:t xml:space="preserve"> trained to use CDE technology within a controlled environment, and they must also be prepared to undertake the work of designing the PBL activity and the associated remapping of assessment outcomes. Similarly, students must </w:t>
      </w:r>
      <w:del w:id="7455" w:author="pete jones" w:date="2022-03-31T12:13:00Z">
        <w:r w:rsidRPr="00FF6A71" w:rsidDel="00DA4249">
          <w:delText xml:space="preserve">be </w:delText>
        </w:r>
      </w:del>
      <w:r w:rsidRPr="00FF6A71">
        <w:t>prepare</w:t>
      </w:r>
      <w:del w:id="7456" w:author="pete jones" w:date="2022-03-31T12:13:00Z">
        <w:r w:rsidRPr="00FF6A71" w:rsidDel="00DA4249">
          <w:delText>d</w:delText>
        </w:r>
      </w:del>
      <w:ins w:id="7457" w:author="pete jones" w:date="2022-03-31T12:13:00Z">
        <w:r w:rsidR="00DA4249">
          <w:t xml:space="preserve"> for the new applications they may meet and</w:t>
        </w:r>
      </w:ins>
      <w:del w:id="7458" w:author="pete jones" w:date="2022-03-31T12:11:00Z">
        <w:r w:rsidRPr="00FF6A71" w:rsidDel="00DA4249">
          <w:delText>, not only in the new applications they may meet</w:delText>
        </w:r>
      </w:del>
      <w:del w:id="7459" w:author="pete jones" w:date="2022-03-30T09:09:00Z">
        <w:r w:rsidRPr="00FF6A71" w:rsidDel="00B951A9">
          <w:delText>,</w:delText>
        </w:r>
      </w:del>
      <w:del w:id="7460" w:author="pete jones" w:date="2022-03-31T12:11:00Z">
        <w:r w:rsidRPr="00FF6A71" w:rsidDel="00DA4249">
          <w:delText xml:space="preserve"> but in the expectations of the learning activity in driving more collaboration between peers, their responsibilities to be more self-directed</w:delText>
        </w:r>
      </w:del>
      <w:del w:id="7461" w:author="pete jones" w:date="2022-03-30T09:08:00Z">
        <w:r w:rsidRPr="00FF6A71" w:rsidDel="00B951A9">
          <w:delText>,</w:delText>
        </w:r>
      </w:del>
      <w:del w:id="7462" w:author="pete jones" w:date="2022-03-31T12:11:00Z">
        <w:r w:rsidRPr="00FF6A71" w:rsidDel="00DA4249">
          <w:delText xml:space="preserve"> and to discover for themselves</w:delText>
        </w:r>
      </w:del>
      <w:ins w:id="7463" w:author="pete jones" w:date="2022-03-31T12:11:00Z">
        <w:r w:rsidR="00DA4249">
          <w:t xml:space="preserve"> the expectations of the learning activity </w:t>
        </w:r>
      </w:ins>
      <w:ins w:id="7464" w:author="pete jones" w:date="2022-03-31T12:12:00Z">
        <w:r w:rsidR="00DA4249">
          <w:t>for</w:t>
        </w:r>
      </w:ins>
      <w:ins w:id="7465" w:author="pete jones" w:date="2022-03-31T12:11:00Z">
        <w:r w:rsidR="00DA4249">
          <w:t xml:space="preserve"> collaboration between peers</w:t>
        </w:r>
      </w:ins>
      <w:ins w:id="7466" w:author="pete jones" w:date="2022-03-31T12:13:00Z">
        <w:r w:rsidR="00DA4249">
          <w:t>. S</w:t>
        </w:r>
      </w:ins>
      <w:ins w:id="7467" w:author="pete jones" w:date="2022-03-31T12:12:00Z">
        <w:r w:rsidR="00DA4249">
          <w:t xml:space="preserve">tudents must also be aware of </w:t>
        </w:r>
      </w:ins>
      <w:ins w:id="7468" w:author="pete jones" w:date="2022-03-31T12:11:00Z">
        <w:r w:rsidR="00DA4249">
          <w:t>their responsibilities to be more self-directed and to discover</w:t>
        </w:r>
      </w:ins>
      <w:r w:rsidRPr="00FF6A71">
        <w:t xml:space="preserve"> the enhanced opportunities for autonomy and </w:t>
      </w:r>
      <w:del w:id="7469" w:author="pete jones" w:date="2022-03-31T12:13:00Z">
        <w:r w:rsidRPr="00FF6A71" w:rsidDel="00DA4249">
          <w:delText xml:space="preserve">negotiated </w:delText>
        </w:r>
      </w:del>
      <w:ins w:id="7470" w:author="pete jones" w:date="2022-03-31T12:13:00Z">
        <w:r w:rsidR="00DA4249" w:rsidRPr="00FF6A71">
          <w:t>negotiat</w:t>
        </w:r>
        <w:r w:rsidR="00DA4249">
          <w:t>ion</w:t>
        </w:r>
        <w:r w:rsidR="00DA4249" w:rsidRPr="00FF6A71">
          <w:t xml:space="preserve"> </w:t>
        </w:r>
      </w:ins>
      <w:del w:id="7471" w:author="pete jones" w:date="2022-03-31T12:13:00Z">
        <w:r w:rsidRPr="00FF6A71" w:rsidDel="00DA4249">
          <w:delText xml:space="preserve">learning </w:delText>
        </w:r>
      </w:del>
      <w:ins w:id="7472" w:author="pete jones" w:date="2022-03-31T12:13:00Z">
        <w:r w:rsidR="00DA4249">
          <w:t>to learn</w:t>
        </w:r>
        <w:r w:rsidR="00DA4249" w:rsidRPr="00FF6A71">
          <w:t xml:space="preserve"> </w:t>
        </w:r>
      </w:ins>
      <w:r w:rsidRPr="00FF6A71">
        <w:t>within the activity.</w:t>
      </w:r>
    </w:p>
    <w:p w14:paraId="3925EC6D" w14:textId="7ABCB61D" w:rsidR="00A33F88" w:rsidRPr="00FF6A71" w:rsidRDefault="00E558A9" w:rsidP="00E558A9">
      <w:r w:rsidRPr="00FF6A71">
        <w:t>In this research</w:t>
      </w:r>
      <w:ins w:id="7473" w:author="pete jones" w:date="2022-03-30T09:09:00Z">
        <w:r w:rsidR="00B951A9">
          <w:t>,</w:t>
        </w:r>
      </w:ins>
      <w:r w:rsidRPr="00FF6A71">
        <w:t xml:space="preserve"> two </w:t>
      </w:r>
      <w:del w:id="7474" w:author="pete jones" w:date="2022-03-31T12:14:00Z">
        <w:r w:rsidRPr="00FF6A71" w:rsidDel="00DA4249">
          <w:delText xml:space="preserve">distinct </w:delText>
        </w:r>
      </w:del>
      <w:ins w:id="7475" w:author="pete jones" w:date="2022-03-31T12:14:00Z">
        <w:r w:rsidR="00DA4249" w:rsidRPr="00FF6A71">
          <w:t>di</w:t>
        </w:r>
        <w:r w:rsidR="00DA4249">
          <w:t>fferen</w:t>
        </w:r>
        <w:r w:rsidR="00DA4249" w:rsidRPr="00FF6A71">
          <w:t xml:space="preserve">t </w:t>
        </w:r>
      </w:ins>
      <w:r w:rsidRPr="00FF6A71">
        <w:t xml:space="preserve">activities </w:t>
      </w:r>
      <w:del w:id="7476" w:author="pete jones" w:date="2022-03-31T12:14:00Z">
        <w:r w:rsidRPr="00FF6A71" w:rsidDel="00DA4249">
          <w:delText>were devised</w:delText>
        </w:r>
      </w:del>
      <w:ins w:id="7477" w:author="pete jones" w:date="2022-03-31T12:14:00Z">
        <w:r w:rsidR="00DA4249">
          <w:t>exist</w:t>
        </w:r>
      </w:ins>
      <w:r w:rsidRPr="00FF6A71">
        <w:t xml:space="preserve"> to </w:t>
      </w:r>
      <w:del w:id="7478" w:author="pete jones" w:date="2022-03-30T09:09:00Z">
        <w:r w:rsidRPr="00FF6A71" w:rsidDel="00B951A9">
          <w:delText xml:space="preserve">evaluation </w:delText>
        </w:r>
      </w:del>
      <w:ins w:id="7479" w:author="pete jones" w:date="2022-03-30T09:09:00Z">
        <w:r w:rsidR="00B951A9" w:rsidRPr="00FF6A71">
          <w:t>evaluat</w:t>
        </w:r>
        <w:r w:rsidR="00B951A9">
          <w:t>e</w:t>
        </w:r>
        <w:r w:rsidR="00B951A9" w:rsidRPr="00FF6A71">
          <w:t xml:space="preserve"> </w:t>
        </w:r>
        <w:r w:rsidR="00B951A9">
          <w:t xml:space="preserve">the </w:t>
        </w:r>
      </w:ins>
      <w:r w:rsidRPr="00FF6A71">
        <w:t xml:space="preserve">engagement impact of CDE and PBL. The first was applied to an active course module with the </w:t>
      </w:r>
      <w:del w:id="7480" w:author="pete jones" w:date="2022-03-31T12:14:00Z">
        <w:r w:rsidRPr="00FF6A71" w:rsidDel="00DA4249">
          <w:delText xml:space="preserve">inherent </w:delText>
        </w:r>
      </w:del>
      <w:r w:rsidRPr="00FF6A71">
        <w:t xml:space="preserve">risk of </w:t>
      </w:r>
      <w:del w:id="7481" w:author="pete jones" w:date="2022-03-31T12:14:00Z">
        <w:r w:rsidRPr="00FF6A71" w:rsidDel="00DA4249">
          <w:delText xml:space="preserve">negative </w:delText>
        </w:r>
      </w:del>
      <w:ins w:id="7482" w:author="pete jones" w:date="2022-03-31T12:14:00Z">
        <w:r w:rsidR="00DA4249">
          <w:t>advers</w:t>
        </w:r>
        <w:r w:rsidR="00DA4249" w:rsidRPr="00FF6A71">
          <w:t xml:space="preserve">e </w:t>
        </w:r>
      </w:ins>
      <w:del w:id="7483" w:author="pete jones" w:date="2022-03-31T12:14:00Z">
        <w:r w:rsidRPr="00FF6A71" w:rsidDel="00DA4249">
          <w:delText xml:space="preserve">impact </w:delText>
        </w:r>
      </w:del>
      <w:ins w:id="7484" w:author="pete jones" w:date="2022-03-31T12:14:00Z">
        <w:r w:rsidR="00DA4249">
          <w:t>effects</w:t>
        </w:r>
        <w:r w:rsidR="00DA4249" w:rsidRPr="00FF6A71">
          <w:t xml:space="preserve"> </w:t>
        </w:r>
      </w:ins>
      <w:r w:rsidRPr="00FF6A71">
        <w:t>on student summative assessment, running over only the first semester of study</w:t>
      </w:r>
      <w:del w:id="7485" w:author="pete jones" w:date="2022-03-31T12:15:00Z">
        <w:r w:rsidRPr="00FF6A71" w:rsidDel="00DA4249">
          <w:delText xml:space="preserve">. </w:delText>
        </w:r>
      </w:del>
      <w:ins w:id="7486" w:author="pete jones" w:date="2022-03-31T12:15:00Z">
        <w:r w:rsidR="00DA4249">
          <w:t xml:space="preserve"> and</w:t>
        </w:r>
        <w:r w:rsidR="00DA4249" w:rsidRPr="00FF6A71">
          <w:t xml:space="preserve"> </w:t>
        </w:r>
      </w:ins>
      <w:del w:id="7487" w:author="pete jones" w:date="2022-03-31T12:15:00Z">
        <w:r w:rsidRPr="00FF6A71" w:rsidDel="00DA4249">
          <w:delText xml:space="preserve">These risks were </w:delText>
        </w:r>
      </w:del>
      <w:r w:rsidRPr="00FF6A71">
        <w:t xml:space="preserve">mitigated by choosing a single module at level 4, </w:t>
      </w:r>
      <w:del w:id="7488" w:author="pete jones" w:date="2022-03-31T12:14:00Z">
        <w:r w:rsidRPr="00FF6A71" w:rsidDel="00DA4249">
          <w:delText xml:space="preserve">therefore </w:delText>
        </w:r>
      </w:del>
      <w:r w:rsidRPr="00FF6A71">
        <w:t xml:space="preserve">minimising the risk of reduced final grades. The activity also did not attempt to build a high element of </w:t>
      </w:r>
      <w:del w:id="7489" w:author="pete jones" w:date="2022-03-30T09:09:00Z">
        <w:r w:rsidRPr="00FF6A71" w:rsidDel="00B951A9">
          <w:delText xml:space="preserve">synoptic </w:delText>
        </w:r>
      </w:del>
      <w:ins w:id="7490" w:author="pete jones" w:date="2022-03-30T09:09:00Z">
        <w:r w:rsidR="00B951A9" w:rsidRPr="00FF6A71">
          <w:t>syn</w:t>
        </w:r>
        <w:r w:rsidR="00B951A9">
          <w:t>a</w:t>
        </w:r>
        <w:r w:rsidR="00B951A9" w:rsidRPr="00FF6A71">
          <w:t xml:space="preserve">ptic </w:t>
        </w:r>
      </w:ins>
      <w:r w:rsidRPr="00FF6A71">
        <w:t>connections with other modules</w:t>
      </w:r>
      <w:del w:id="7491" w:author="pete jones" w:date="2022-03-31T12:15:00Z">
        <w:r w:rsidRPr="00FF6A71" w:rsidDel="00DA4249">
          <w:delText xml:space="preserve">, </w:delText>
        </w:r>
      </w:del>
      <w:ins w:id="7492" w:author="pete jones" w:date="2022-03-31T12:15:00Z">
        <w:r w:rsidR="00DA4249">
          <w:t>;</w:t>
        </w:r>
        <w:r w:rsidR="00DA4249" w:rsidRPr="00FF6A71">
          <w:t xml:space="preserve"> </w:t>
        </w:r>
      </w:ins>
      <w:r w:rsidRPr="00FF6A71">
        <w:t xml:space="preserve">the selected module had previously been designed to link Materials, Manufacturing, Design and CAD technology subjects and consequently provided a level of interdisciplinarity within its assessment model. The second activity was a multi-level, multi-discipline, and voluntary extra-curricular activity which inherently benefited from a PBL and collaborative structure. The activity had no risk factors </w:t>
      </w:r>
      <w:del w:id="7493" w:author="pete jones" w:date="2022-03-31T12:16:00Z">
        <w:r w:rsidRPr="00FF6A71" w:rsidDel="00DA4249">
          <w:delText>which could affect final course grades and was not integrated with any other modules of study</w:delText>
        </w:r>
      </w:del>
      <w:ins w:id="7494" w:author="pete jones" w:date="2022-03-31T12:16:00Z">
        <w:r w:rsidR="00DA4249">
          <w:t>that could affect final course grades and was not integrated with any other study modules</w:t>
        </w:r>
      </w:ins>
      <w:r w:rsidRPr="00FF6A71">
        <w:t xml:space="preserve"> but did provide indirect relationships with assessed project work.</w:t>
      </w:r>
    </w:p>
    <w:p w14:paraId="54BF812A" w14:textId="77777777" w:rsidR="00A33F88" w:rsidRPr="00FF6A71" w:rsidRDefault="00E558A9" w:rsidP="00F27A6D">
      <w:pPr>
        <w:rPr>
          <w:b/>
          <w:bCs/>
          <w:u w:val="single"/>
        </w:rPr>
      </w:pPr>
      <w:r w:rsidRPr="00FF6A71">
        <w:rPr>
          <w:b/>
          <w:bCs/>
          <w:u w:val="single"/>
        </w:rPr>
        <w:t>Implications for the design decision</w:t>
      </w:r>
    </w:p>
    <w:p w14:paraId="669314C8" w14:textId="46867AC5" w:rsidR="00A33F88" w:rsidRPr="00FF6A71" w:rsidRDefault="00E558A9" w:rsidP="00E558A9">
      <w:r w:rsidRPr="00FF6A71">
        <w:t>Initially</w:t>
      </w:r>
      <w:ins w:id="7495" w:author="pete jones" w:date="2022-03-30T09:09:00Z">
        <w:r w:rsidR="00B951A9">
          <w:t>,</w:t>
        </w:r>
      </w:ins>
      <w:r w:rsidRPr="00FF6A71">
        <w:t xml:space="preserve"> the concepts of this research were unclear</w:t>
      </w:r>
      <w:del w:id="7496" w:author="pete jones" w:date="2022-03-31T12:16:00Z">
        <w:r w:rsidRPr="00FF6A71" w:rsidDel="00DA4249">
          <w:delText xml:space="preserve">, </w:delText>
        </w:r>
      </w:del>
      <w:ins w:id="7497" w:author="pete jones" w:date="2022-03-31T12:16:00Z">
        <w:r w:rsidR="00DA4249">
          <w:t>,</w:t>
        </w:r>
        <w:r w:rsidR="00DA4249" w:rsidRPr="00FF6A71">
          <w:t xml:space="preserve"> </w:t>
        </w:r>
      </w:ins>
      <w:del w:id="7498" w:author="pete jones" w:date="2022-03-31T12:16:00Z">
        <w:r w:rsidRPr="00FF6A71" w:rsidDel="00DA4249">
          <w:delText>it was not known</w:delText>
        </w:r>
      </w:del>
      <w:ins w:id="7499" w:author="pete jones" w:date="2022-04-05T11:14:00Z">
        <w:r w:rsidR="00C02A6E">
          <w:t>i.e.,</w:t>
        </w:r>
      </w:ins>
      <w:ins w:id="7500" w:author="pete jones" w:date="2022-03-31T12:16:00Z">
        <w:r w:rsidR="00DA4249">
          <w:t xml:space="preserve"> </w:t>
        </w:r>
      </w:ins>
      <w:del w:id="7501" w:author="pete jones" w:date="2022-03-31T12:16:00Z">
        <w:r w:rsidRPr="00FF6A71" w:rsidDel="00DA4249">
          <w:delText xml:space="preserve"> </w:delText>
        </w:r>
      </w:del>
      <w:r w:rsidRPr="00FF6A71">
        <w:t xml:space="preserve">to what extent there was a need to integrate CDE technology within an undergraduate curriculum beyond the perceived requirement to refresh CAD technology and </w:t>
      </w:r>
      <w:r w:rsidR="00F27A6D" w:rsidRPr="00FF6A71">
        <w:t>low-level</w:t>
      </w:r>
      <w:r w:rsidRPr="00FF6A71">
        <w:t xml:space="preserve"> improvement of digital data </w:t>
      </w:r>
      <w:r w:rsidRPr="00FF6A71">
        <w:lastRenderedPageBreak/>
        <w:t>management. Were the concepts going to positively affect student outcomes</w:t>
      </w:r>
      <w:del w:id="7502" w:author="pete jones" w:date="2022-04-01T15:06:00Z">
        <w:r w:rsidRPr="00FF6A71" w:rsidDel="00726256">
          <w:delText xml:space="preserve"> in some way</w:delText>
        </w:r>
      </w:del>
      <w:r w:rsidRPr="00FF6A71">
        <w:t xml:space="preserve">, </w:t>
      </w:r>
      <w:del w:id="7503" w:author="pete jones" w:date="2022-03-30T12:41:00Z">
        <w:r w:rsidRPr="00FF6A71" w:rsidDel="00042512">
          <w:delText xml:space="preserve">was </w:delText>
        </w:r>
      </w:del>
      <w:ins w:id="7504" w:author="pete jones" w:date="2022-03-30T12:41:00Z">
        <w:r w:rsidR="00042512" w:rsidRPr="00FF6A71">
          <w:t>w</w:t>
        </w:r>
      </w:ins>
      <w:ins w:id="7505" w:author="pete jones" w:date="2022-03-30T12:43:00Z">
        <w:r w:rsidR="00042512">
          <w:t>h</w:t>
        </w:r>
      </w:ins>
      <w:ins w:id="7506" w:author="pete jones" w:date="2022-03-30T12:41:00Z">
        <w:r w:rsidR="00042512">
          <w:t>ere</w:t>
        </w:r>
        <w:r w:rsidR="00042512" w:rsidRPr="00FF6A71">
          <w:t xml:space="preserve"> </w:t>
        </w:r>
      </w:ins>
      <w:del w:id="7507" w:author="pete jones" w:date="2022-04-01T15:40:00Z">
        <w:r w:rsidRPr="00FF6A71" w:rsidDel="006B22A5">
          <w:delText>it</w:delText>
        </w:r>
      </w:del>
      <w:del w:id="7508" w:author="pete jones" w:date="2022-03-31T12:17:00Z">
        <w:r w:rsidRPr="00FF6A71" w:rsidDel="00DA4249">
          <w:delText xml:space="preserve"> going to</w:delText>
        </w:r>
      </w:del>
      <w:del w:id="7509" w:author="pete jones" w:date="2022-04-01T15:40:00Z">
        <w:r w:rsidRPr="00FF6A71" w:rsidDel="006B22A5">
          <w:delText xml:space="preserve"> be accepted or perceived by academics as an essential element of teaching and learning </w:delText>
        </w:r>
        <w:r w:rsidR="00F27A6D" w:rsidRPr="00FF6A71" w:rsidDel="006B22A5">
          <w:delText>experiences</w:delText>
        </w:r>
      </w:del>
      <w:ins w:id="7510" w:author="pete jones" w:date="2022-04-01T15:40:00Z">
        <w:r w:rsidR="006B22A5">
          <w:t>academics would accept or perceive it as an essential element of teaching and learning experiences,</w:t>
        </w:r>
      </w:ins>
      <w:r w:rsidR="00F27A6D" w:rsidRPr="00FF6A71">
        <w:t xml:space="preserve"> and</w:t>
      </w:r>
      <w:r w:rsidRPr="00FF6A71">
        <w:t xml:space="preserve"> was there an industrial imperative to integrate the technology to support </w:t>
      </w:r>
      <w:del w:id="7511" w:author="pete jones" w:date="2022-03-30T09:09:00Z">
        <w:r w:rsidRPr="00FF6A71" w:rsidDel="00B951A9">
          <w:delText>21</w:delText>
        </w:r>
        <w:r w:rsidRPr="00FF6A71" w:rsidDel="00B951A9">
          <w:rPr>
            <w:vertAlign w:val="superscript"/>
          </w:rPr>
          <w:delText>st</w:delText>
        </w:r>
        <w:r w:rsidRPr="00FF6A71" w:rsidDel="00B951A9">
          <w:delText xml:space="preserve"> </w:delText>
        </w:r>
      </w:del>
      <w:ins w:id="7512" w:author="pete jones" w:date="2022-03-30T09:09:00Z">
        <w:r w:rsidR="00B951A9" w:rsidRPr="00FF6A71">
          <w:t>21</w:t>
        </w:r>
        <w:r w:rsidR="00B951A9" w:rsidRPr="00FF6A71">
          <w:rPr>
            <w:vertAlign w:val="superscript"/>
          </w:rPr>
          <w:t>st</w:t>
        </w:r>
        <w:r w:rsidR="00B951A9">
          <w:t>-</w:t>
        </w:r>
      </w:ins>
      <w:r w:rsidRPr="00FF6A71">
        <w:t>century skills development</w:t>
      </w:r>
      <w:del w:id="7513" w:author="pete jones" w:date="2022-03-30T12:43:00Z">
        <w:r w:rsidRPr="00FF6A71" w:rsidDel="00042512">
          <w:delText xml:space="preserve">. </w:delText>
        </w:r>
      </w:del>
      <w:ins w:id="7514" w:author="pete jones" w:date="2022-03-30T12:43:00Z">
        <w:r w:rsidR="00042512">
          <w:t>?</w:t>
        </w:r>
        <w:r w:rsidR="00042512" w:rsidRPr="00FF6A71">
          <w:t xml:space="preserve"> </w:t>
        </w:r>
      </w:ins>
      <w:r w:rsidRPr="00FF6A71">
        <w:t xml:space="preserve">A clear hypothesis did not exist beyond the notion that this modern engineering technology might </w:t>
      </w:r>
      <w:del w:id="7515" w:author="pete jones" w:date="2022-03-30T09:09:00Z">
        <w:r w:rsidRPr="00FF6A71" w:rsidDel="00B951A9">
          <w:delText xml:space="preserve">have an </w:delText>
        </w:r>
      </w:del>
      <w:r w:rsidRPr="00FF6A71">
        <w:t xml:space="preserve">influence </w:t>
      </w:r>
      <w:del w:id="7516" w:author="pete jones" w:date="2022-03-30T09:09:00Z">
        <w:r w:rsidRPr="00FF6A71" w:rsidDel="00B951A9">
          <w:delText xml:space="preserve">on </w:delText>
        </w:r>
      </w:del>
      <w:r w:rsidRPr="00FF6A71">
        <w:t>improving student experiences in some way. The multiple views of reality that existed necessitated a relativistic approach</w:t>
      </w:r>
      <w:del w:id="7517" w:author="pete jones" w:date="2022-03-31T12:17:00Z">
        <w:r w:rsidRPr="00FF6A71" w:rsidDel="00DA4249">
          <w:delText xml:space="preserve">; </w:delText>
        </w:r>
      </w:del>
      <w:ins w:id="7518" w:author="pete jones" w:date="2022-03-31T12:17:00Z">
        <w:r w:rsidR="00DA4249">
          <w:t>,</w:t>
        </w:r>
        <w:r w:rsidR="00DA4249" w:rsidRPr="00FF6A71">
          <w:t xml:space="preserve"> </w:t>
        </w:r>
      </w:ins>
      <w:r w:rsidRPr="00FF6A71">
        <w:t xml:space="preserve">engaging with the various groups using surveys and semi-structured interviews to shape and evolve the context to align with the </w:t>
      </w:r>
      <w:del w:id="7519" w:author="pete jones" w:date="2022-03-31T12:17:00Z">
        <w:r w:rsidRPr="00FF6A71" w:rsidDel="00DA4249">
          <w:delText xml:space="preserve">various </w:delText>
        </w:r>
      </w:del>
      <w:ins w:id="7520" w:author="pete jones" w:date="2022-03-31T12:17:00Z">
        <w:r w:rsidR="00DA4249">
          <w:t>multiple</w:t>
        </w:r>
        <w:r w:rsidR="00DA4249" w:rsidRPr="00FF6A71">
          <w:t xml:space="preserve"> </w:t>
        </w:r>
      </w:ins>
      <w:r w:rsidRPr="00FF6A71">
        <w:t xml:space="preserve">experiences of each group. </w:t>
      </w:r>
      <w:del w:id="7521" w:author="pete jones" w:date="2022-03-31T12:18:00Z">
        <w:r w:rsidRPr="00FF6A71" w:rsidDel="00DA4249">
          <w:delText xml:space="preserve">The research was undertaken in a context where </w:delText>
        </w:r>
      </w:del>
      <w:r w:rsidRPr="00FF6A71">
        <w:t xml:space="preserve">CDE was </w:t>
      </w:r>
      <w:del w:id="7522" w:author="pete jones" w:date="2022-03-30T09:10:00Z">
        <w:r w:rsidRPr="00FF6A71" w:rsidDel="00B951A9">
          <w:delText xml:space="preserve">an </w:delText>
        </w:r>
      </w:del>
      <w:r w:rsidRPr="00FF6A71">
        <w:t>unknown to academic and student participants; each group was neophobic</w:t>
      </w:r>
      <w:del w:id="7523" w:author="pete jones" w:date="2022-03-31T12:18:00Z">
        <w:r w:rsidRPr="00FF6A71" w:rsidDel="00DA4249">
          <w:delText xml:space="preserve">, </w:delText>
        </w:r>
      </w:del>
      <w:ins w:id="7524" w:author="pete jones" w:date="2022-03-31T12:18:00Z">
        <w:r w:rsidR="00DA4249">
          <w:t>;</w:t>
        </w:r>
        <w:r w:rsidR="00DA4249" w:rsidRPr="00FF6A71">
          <w:t xml:space="preserve"> </w:t>
        </w:r>
      </w:ins>
      <w:r w:rsidRPr="00FF6A71">
        <w:t xml:space="preserve">they </w:t>
      </w:r>
      <w:r w:rsidR="00F27A6D" w:rsidRPr="00FF6A71">
        <w:t>did not</w:t>
      </w:r>
      <w:r w:rsidRPr="00FF6A71">
        <w:t xml:space="preserve"> know what it meant or how it w</w:t>
      </w:r>
      <w:del w:id="7525" w:author="pete jones" w:date="2022-03-31T12:18:00Z">
        <w:r w:rsidRPr="00FF6A71" w:rsidDel="00DA4249">
          <w:delText>as going to work, what we have is not broken and does not require to be fixed</w:delText>
        </w:r>
      </w:del>
      <w:ins w:id="7526" w:author="pete jones" w:date="2022-03-31T12:18:00Z">
        <w:r w:rsidR="00DA4249">
          <w:t>ould work; what we have is not broken and does not require fixing</w:t>
        </w:r>
      </w:ins>
      <w:r w:rsidRPr="00FF6A71">
        <w:t xml:space="preserve">. The truth was only going to be created by discovering meanings and experiences, digging deep, talking to people and </w:t>
      </w:r>
      <w:del w:id="7527" w:author="pete jones" w:date="2022-03-30T09:10:00Z">
        <w:r w:rsidRPr="00FF6A71" w:rsidDel="00B951A9">
          <w:delText>to understand</w:delText>
        </w:r>
      </w:del>
      <w:ins w:id="7528" w:author="pete jones" w:date="2022-03-30T09:10:00Z">
        <w:r w:rsidR="00B951A9">
          <w:t>understanding</w:t>
        </w:r>
      </w:ins>
      <w:r w:rsidRPr="00FF6A71">
        <w:t xml:space="preserve"> the contex</w:t>
      </w:r>
      <w:del w:id="7529" w:author="pete jones" w:date="2022-03-31T12:21:00Z">
        <w:r w:rsidRPr="00FF6A71" w:rsidDel="00DA4249">
          <w:delText>t,</w:delText>
        </w:r>
      </w:del>
      <w:ins w:id="7530" w:author="pete jones" w:date="2022-03-31T12:21:00Z">
        <w:r w:rsidR="00DA4249">
          <w:t>t.</w:t>
        </w:r>
      </w:ins>
      <w:ins w:id="7531" w:author="pete jones" w:date="2022-03-31T12:22:00Z">
        <w:r w:rsidR="00DA4249">
          <w:t xml:space="preserve"> </w:t>
        </w:r>
      </w:ins>
      <w:r w:rsidRPr="00FF6A71">
        <w:t xml:space="preserve"> </w:t>
      </w:r>
      <w:ins w:id="7532" w:author="pete jones" w:date="2022-03-31T12:21:00Z">
        <w:r w:rsidR="00DA4249">
          <w:t>A r</w:t>
        </w:r>
      </w:ins>
      <w:del w:id="7533" w:author="pete jones" w:date="2022-03-31T12:21:00Z">
        <w:r w:rsidRPr="00FF6A71" w:rsidDel="00DA4249">
          <w:delText>a r</w:delText>
        </w:r>
      </w:del>
      <w:r w:rsidRPr="00FF6A71">
        <w:t xml:space="preserve">elativism approach </w:t>
      </w:r>
      <w:del w:id="7534" w:author="pete jones" w:date="2022-03-31T12:19:00Z">
        <w:r w:rsidRPr="00FF6A71" w:rsidDel="00DA4249">
          <w:delText xml:space="preserve">was used </w:delText>
        </w:r>
      </w:del>
      <w:r w:rsidRPr="00FF6A71">
        <w:t xml:space="preserve">to structure this </w:t>
      </w:r>
      <w:del w:id="7535" w:author="pete jones" w:date="2022-03-31T12:19:00Z">
        <w:r w:rsidRPr="00FF6A71" w:rsidDel="00DA4249">
          <w:delText>element of the research</w:delText>
        </w:r>
      </w:del>
      <w:ins w:id="7536" w:author="pete jones" w:date="2022-03-31T12:19:00Z">
        <w:r w:rsidR="00DA4249">
          <w:t>research element</w:t>
        </w:r>
      </w:ins>
      <w:del w:id="7537" w:author="pete jones" w:date="2022-03-31T12:20:00Z">
        <w:r w:rsidRPr="00FF6A71" w:rsidDel="00DA4249">
          <w:delText>.</w:delText>
        </w:r>
      </w:del>
      <w:r w:rsidRPr="00FF6A71">
        <w:t xml:space="preserve"> </w:t>
      </w:r>
      <w:ins w:id="7538" w:author="pete jones" w:date="2022-03-31T12:20:00Z">
        <w:r w:rsidR="00DA4249">
          <w:t>r</w:t>
        </w:r>
      </w:ins>
      <w:del w:id="7539" w:author="pete jones" w:date="2022-03-30T09:10:00Z">
        <w:r w:rsidRPr="00FF6A71" w:rsidDel="00B951A9">
          <w:delText xml:space="preserve">Requiring </w:delText>
        </w:r>
      </w:del>
      <w:ins w:id="7540" w:author="pete jones" w:date="2022-03-30T09:10:00Z">
        <w:r w:rsidR="00B951A9" w:rsidRPr="00FF6A71">
          <w:t>equir</w:t>
        </w:r>
        <w:r w:rsidR="00B951A9">
          <w:t>es</w:t>
        </w:r>
        <w:r w:rsidR="00B951A9" w:rsidRPr="00FF6A71">
          <w:t xml:space="preserve"> </w:t>
        </w:r>
      </w:ins>
      <w:r w:rsidRPr="00FF6A71">
        <w:t>an emic tactic to interact with people to find out what that truth means</w:t>
      </w:r>
      <w:del w:id="7541" w:author="pete jones" w:date="2022-03-31T12:20:00Z">
        <w:r w:rsidRPr="00FF6A71" w:rsidDel="00DA4249">
          <w:delText>, and to</w:delText>
        </w:r>
      </w:del>
      <w:ins w:id="7542" w:author="pete jones" w:date="2022-03-31T12:20:00Z">
        <w:r w:rsidR="00DA4249">
          <w:t xml:space="preserve"> and</w:t>
        </w:r>
      </w:ins>
      <w:r w:rsidRPr="00FF6A71">
        <w:t xml:space="preserve"> </w:t>
      </w:r>
      <w:del w:id="7543" w:author="pete jones" w:date="2022-03-31T12:22:00Z">
        <w:r w:rsidRPr="00FF6A71" w:rsidDel="00DA4249">
          <w:delText>gain in-depth understanding of</w:delText>
        </w:r>
      </w:del>
      <w:ins w:id="7544" w:author="pete jones" w:date="2022-03-31T12:22:00Z">
        <w:r w:rsidR="00DA4249">
          <w:t>understand</w:t>
        </w:r>
      </w:ins>
      <w:r w:rsidRPr="00FF6A71">
        <w:t xml:space="preserve"> what is going on. Therefore, a qualitative and subjective research design was necessary to make sense of the perceived starting point and </w:t>
      </w:r>
      <w:del w:id="7545" w:author="pete jones" w:date="2022-03-31T12:22:00Z">
        <w:r w:rsidRPr="00FF6A71" w:rsidDel="00DA4249">
          <w:delText xml:space="preserve">to </w:delText>
        </w:r>
      </w:del>
      <w:r w:rsidRPr="00FF6A71">
        <w:t xml:space="preserve">generate a hypothesis that </w:t>
      </w:r>
      <w:del w:id="7546" w:author="pete jones" w:date="2022-03-31T12:22:00Z">
        <w:r w:rsidRPr="00FF6A71" w:rsidDel="00DA4249">
          <w:delText>could be examined by a more realistic approach</w:delText>
        </w:r>
      </w:del>
      <w:ins w:id="7547" w:author="pete jones" w:date="2022-03-31T12:22:00Z">
        <w:r w:rsidR="00DA4249">
          <w:t>a more realistic approach could examine</w:t>
        </w:r>
      </w:ins>
      <w:r w:rsidRPr="00FF6A71">
        <w:t xml:space="preserve">. It is only possible or necessary to replicate this </w:t>
      </w:r>
      <w:del w:id="7548" w:author="pete jones" w:date="2022-03-31T12:22:00Z">
        <w:r w:rsidRPr="00FF6A71" w:rsidDel="00DA4249">
          <w:delText>element of the research</w:delText>
        </w:r>
      </w:del>
      <w:ins w:id="7549" w:author="pete jones" w:date="2022-03-31T12:22:00Z">
        <w:r w:rsidR="00DA4249">
          <w:t>research element</w:t>
        </w:r>
      </w:ins>
      <w:r w:rsidRPr="00FF6A71">
        <w:t xml:space="preserve"> where a study experiences a similar starting point.</w:t>
      </w:r>
    </w:p>
    <w:p w14:paraId="2F777383" w14:textId="3FEC4B74" w:rsidR="00A33F88" w:rsidRPr="00FF6A71" w:rsidRDefault="00E558A9" w:rsidP="00E558A9">
      <w:r w:rsidRPr="00FF6A71">
        <w:t xml:space="preserve">In a context where the technology is better understood and where an appetite exists to experiment with options for change, </w:t>
      </w:r>
      <w:ins w:id="7550" w:author="pete jones" w:date="2022-03-31T12:23:00Z">
        <w:r w:rsidR="00DA4249">
          <w:t>the initial relativism can replace</w:t>
        </w:r>
      </w:ins>
      <w:del w:id="7551" w:author="pete jones" w:date="2022-03-31T12:23:00Z">
        <w:r w:rsidRPr="00FF6A71" w:rsidDel="00DA4249">
          <w:delText>the initial relativism can be replaced</w:delText>
        </w:r>
      </w:del>
      <w:r w:rsidRPr="00FF6A71">
        <w:t xml:space="preserve"> with the model described and designed to assess the impact of CDE combined with PBL has upon student engagement. The instruments selected for the design of this part of the research </w:t>
      </w:r>
      <w:del w:id="7552" w:author="pete jones" w:date="2022-03-30T12:41:00Z">
        <w:r w:rsidRPr="00FF6A71" w:rsidDel="00042512">
          <w:delText xml:space="preserve">is </w:delText>
        </w:r>
      </w:del>
      <w:ins w:id="7553" w:author="pete jones" w:date="2022-03-30T12:41:00Z">
        <w:r w:rsidR="00042512">
          <w:t>are</w:t>
        </w:r>
        <w:r w:rsidR="00042512" w:rsidRPr="00FF6A71">
          <w:t xml:space="preserve"> </w:t>
        </w:r>
      </w:ins>
      <w:r w:rsidRPr="00FF6A71">
        <w:t xml:space="preserve">much more, but not </w:t>
      </w:r>
      <w:del w:id="7554" w:author="pete jones" w:date="2022-03-31T12:23:00Z">
        <w:r w:rsidRPr="00FF6A71" w:rsidDel="00DA4249">
          <w:delText>completely</w:delText>
        </w:r>
      </w:del>
      <w:ins w:id="7555" w:author="pete jones" w:date="2022-03-31T12:23:00Z">
        <w:r w:rsidR="00DA4249">
          <w:t>whol</w:t>
        </w:r>
        <w:r w:rsidR="00DA4249" w:rsidRPr="00FF6A71">
          <w:t>ly</w:t>
        </w:r>
      </w:ins>
      <w:r w:rsidRPr="00FF6A71">
        <w:t>, quantitative</w:t>
      </w:r>
      <w:del w:id="7556" w:author="pete jones" w:date="2022-03-30T09:10:00Z">
        <w:r w:rsidRPr="00FF6A71" w:rsidDel="00B951A9">
          <w:delText xml:space="preserve"> in nature</w:delText>
        </w:r>
      </w:del>
      <w:r w:rsidRPr="00FF6A71">
        <w:t xml:space="preserve">. </w:t>
      </w:r>
      <w:del w:id="7557" w:author="pete jones" w:date="2022-03-31T12:23:00Z">
        <w:r w:rsidRPr="00FF6A71" w:rsidDel="00DA4249">
          <w:delText>By focussing on quantifying a readiness to implement and the tools to evaluate impacts, it</w:delText>
        </w:r>
      </w:del>
      <w:ins w:id="7558" w:author="pete jones" w:date="2022-03-31T12:23:00Z">
        <w:r w:rsidR="00DA4249">
          <w:t>Focusing on quantifying a readiness to implement and the tools to evaluate impacts</w:t>
        </w:r>
      </w:ins>
      <w:r w:rsidRPr="00FF6A71">
        <w:t xml:space="preserve"> enables practical synoptic activities to be targeted and designed to meet local needs. The instruments selected for the design are based upon identified needs to structure the study in-line with the theoretical framework identified. </w:t>
      </w:r>
      <w:ins w:id="7559" w:author="pete jones" w:date="2022-03-31T12:24:00Z">
        <w:r w:rsidR="00DA4249">
          <w:t>Using an Intrinsic Motivation Instrument designed using Self-Determination theory for the research makes it</w:t>
        </w:r>
      </w:ins>
      <w:del w:id="7560" w:author="pete jones" w:date="2022-03-31T12:23:00Z">
        <w:r w:rsidRPr="00FF6A71" w:rsidDel="00DA4249">
          <w:delText>Using an</w:delText>
        </w:r>
      </w:del>
      <w:del w:id="7561" w:author="pete jones" w:date="2022-03-31T12:24:00Z">
        <w:r w:rsidRPr="00FF6A71" w:rsidDel="00DA4249">
          <w:delText xml:space="preserve"> Intrinsic Motivation Instrument designed using Self-Determination theory it is</w:delText>
        </w:r>
      </w:del>
      <w:r w:rsidRPr="00FF6A71">
        <w:t xml:space="preserve"> possible to replicate and validate other studies undertaken using similar models. </w:t>
      </w:r>
      <w:del w:id="7562" w:author="pete jones" w:date="2022-03-31T12:26:00Z">
        <w:r w:rsidRPr="00FF6A71" w:rsidDel="00DA4249">
          <w:delText>In t</w:delText>
        </w:r>
      </w:del>
      <w:ins w:id="7563" w:author="pete jones" w:date="2022-03-31T12:26:00Z">
        <w:r w:rsidR="00DA4249">
          <w:t>T</w:t>
        </w:r>
      </w:ins>
      <w:r w:rsidRPr="00FF6A71">
        <w:t xml:space="preserve">heir </w:t>
      </w:r>
      <w:del w:id="7564" w:author="pete jones" w:date="2022-03-31T12:23:00Z">
        <w:r w:rsidRPr="00FF6A71" w:rsidDel="00DA4249">
          <w:delText>study</w:delText>
        </w:r>
      </w:del>
      <w:ins w:id="7565" w:author="pete jones" w:date="2022-03-31T12:25:00Z">
        <w:r w:rsidR="00DA4249">
          <w:t>research</w:t>
        </w:r>
      </w:ins>
      <w:del w:id="7566" w:author="pete jones" w:date="2022-03-31T12:26:00Z">
        <w:r w:rsidRPr="00FF6A71" w:rsidDel="00DA4249">
          <w:delText>,</w:delText>
        </w:r>
      </w:del>
      <w:r w:rsidRPr="00FF6A71">
        <w:t xml:space="preserve"> </w:t>
      </w:r>
      <w:r w:rsidRPr="00312F59">
        <w:fldChar w:fldCharType="begin" w:fldLock="1"/>
      </w:r>
      <w:r w:rsidR="00A06241">
        <w:instrText>ADDIN CSL_CITATION {"citationItems":[{"id":"ITEM-1","itemData":{"DOI":"10.1590/1678-7153.201528302","ISSN":"16787153","abstract":"Intrinsic Motivation Inventory (IMI) is a multidimensional measurement grounded on the Self- Determination Theory (SDT) used in assessing the subjective experiences of participants when developing an activity. The aim of this study is to analyze the characteristics of IMI among Portuguese students, testing four organizational models (unidimensional, multidimensional, hierarchical and bi-factor). A total of 3685 students from the 5&lt;sup&gt;th&lt;/sup&gt; to the 12&lt;sup&gt;th&lt;/sup&gt; grades (50.4% boys) participated in the study (M = 13.67, SD = 2.26). Two versions of IMI were used (First Language and Mathematics) with twenty-one items distributed over five subscales: Enjoyment, Perceived Competence, Pressure/Tension, Perceived Choice and Value/Utility. The confirmatory factor analysis corroborated the multidimensionality of intrinsic motivation, and that the bi-factor model presented the best fit indexes. This model showed the existence of one general factor, resulting from the contribution of all individual dimensions and the particularities of most of them. Furthermore, results also highlighted satisfactory reliability scores both through Cronbach's alpha scores and Composite reliability scores. These results indicate that this scale is appropriate to evaluate the underlying constructs of the theoretical model of SDT and allows for the calculation of a global measure of intrinsic motivation, as well as specific measures for their predictors.","author":[{"dropping-particle":"","family":"Monteiro","given":"Vera","non-dropping-particle":"","parse-names":false,"suffix":""},{"dropping-particle":"","family":"Mata","given":"Lourdes","non-dropping-particle":"","parse-names":false,"suffix":""},{"dropping-particle":"","family":"Peixoto","given":"Francisco","non-dropping-particle":"","parse-names":false,"suffix":""}],"container-title":"Psicologia: Reflexao e Critica","id":"ITEM-1","issue":"3","issued":{"date-parts":[["2015"]]},"page":"434-443","publisher":"Universidade Federal do Rio Grande do Sul","title":"Intrinsic motivation inventory: Psychometric properties in the context of first language and mathematics learning","type":"article-journal","volume":"28"},"locator":"434","uris":["http://www.mendeley.com/documents/?uuid=f1a84b15-9e00-39f4-ac95-7481a9a2c3ea"]}],"mendeley":{"formattedCitation":"(Monteiro, Mata and Peixoto, 2015, p. 434)","plainTextFormattedCitation":"(Monteiro, Mata and Peixoto, 2015, p. 434)","previouslyFormattedCitation":"(Monteiro, Mata and Peixoto, 2015, p. 434)"},"properties":{"noteIndex":0},"schema":"https://github.com/citation-style-language/schema/raw/master/csl-citation.json"}</w:instrText>
      </w:r>
      <w:r w:rsidRPr="00312F59">
        <w:fldChar w:fldCharType="separate"/>
      </w:r>
      <w:r w:rsidR="00A06241" w:rsidRPr="00A06241">
        <w:rPr>
          <w:noProof/>
        </w:rPr>
        <w:t>(Monteiro, Mata and Peixoto, 2015, p. 434)</w:t>
      </w:r>
      <w:r w:rsidRPr="00312F59">
        <w:fldChar w:fldCharType="end"/>
      </w:r>
      <w:del w:id="7567" w:author="pete jones" w:date="2022-03-31T12:25:00Z">
        <w:r w:rsidRPr="00FF6A71" w:rsidDel="00DA4249">
          <w:delText>,</w:delText>
        </w:r>
      </w:del>
      <w:r w:rsidRPr="00FF6A71">
        <w:t xml:space="preserve"> used the same subjective IMI tools to establish </w:t>
      </w:r>
      <w:del w:id="7568" w:author="pete jones" w:date="2022-03-31T12:24:00Z">
        <w:r w:rsidRPr="00FF6A71" w:rsidDel="00DA4249">
          <w:delText>levels of motivation</w:delText>
        </w:r>
      </w:del>
      <w:ins w:id="7569" w:author="pete jones" w:date="2022-03-31T12:24:00Z">
        <w:r w:rsidR="00DA4249">
          <w:t>motivation levels</w:t>
        </w:r>
      </w:ins>
      <w:r w:rsidRPr="00FF6A71">
        <w:t xml:space="preserve"> when designing activities. Their study engaged participants from </w:t>
      </w:r>
      <w:del w:id="7570" w:author="pete jones" w:date="2022-03-30T09:11:00Z">
        <w:r w:rsidRPr="00FF6A71" w:rsidDel="00B951A9">
          <w:delText xml:space="preserve">a </w:delText>
        </w:r>
      </w:del>
      <w:r w:rsidRPr="00FF6A71">
        <w:t>different age group</w:t>
      </w:r>
      <w:ins w:id="7571" w:author="pete jones" w:date="2022-03-30T09:10:00Z">
        <w:r w:rsidR="00B951A9">
          <w:t>s</w:t>
        </w:r>
      </w:ins>
      <w:r w:rsidRPr="00FF6A71">
        <w:t xml:space="preserve"> and applied </w:t>
      </w:r>
      <w:ins w:id="7572" w:author="pete jones" w:date="2022-03-31T12:25:00Z">
        <w:r w:rsidR="00DA4249">
          <w:t xml:space="preserve">them </w:t>
        </w:r>
      </w:ins>
      <w:r w:rsidRPr="00FF6A71">
        <w:t xml:space="preserve">to </w:t>
      </w:r>
      <w:del w:id="7573" w:author="pete jones" w:date="2022-03-31T12:25:00Z">
        <w:r w:rsidRPr="00FF6A71" w:rsidDel="00DA4249">
          <w:delText xml:space="preserve">different </w:delText>
        </w:r>
      </w:del>
      <w:ins w:id="7574" w:author="pete jones" w:date="2022-03-31T12:25:00Z">
        <w:r w:rsidR="00DA4249">
          <w:t>other</w:t>
        </w:r>
        <w:r w:rsidR="00DA4249" w:rsidRPr="00FF6A71">
          <w:t xml:space="preserve"> </w:t>
        </w:r>
      </w:ins>
      <w:r w:rsidR="00F27A6D" w:rsidRPr="00FF6A71">
        <w:t>subjects</w:t>
      </w:r>
      <w:ins w:id="7575" w:author="pete jones" w:date="2022-03-31T12:25:00Z">
        <w:r w:rsidR="00DA4249">
          <w:t xml:space="preserve">. </w:t>
        </w:r>
      </w:ins>
      <w:ins w:id="7576" w:author="pete jones" w:date="2022-03-31T12:26:00Z">
        <w:r w:rsidR="00DA4249">
          <w:t xml:space="preserve">They </w:t>
        </w:r>
        <w:r w:rsidR="00DA4249">
          <w:lastRenderedPageBreak/>
          <w:t>conclude</w:t>
        </w:r>
      </w:ins>
      <w:del w:id="7577" w:author="pete jones" w:date="2022-03-31T12:25:00Z">
        <w:r w:rsidR="00F27A6D" w:rsidRPr="00FF6A71" w:rsidDel="00DA4249">
          <w:delText xml:space="preserve"> but</w:delText>
        </w:r>
        <w:r w:rsidRPr="00FF6A71" w:rsidDel="00DA4249">
          <w:delText xml:space="preserve"> c</w:delText>
        </w:r>
      </w:del>
      <w:del w:id="7578" w:author="pete jones" w:date="2022-03-31T12:26:00Z">
        <w:r w:rsidRPr="00FF6A71" w:rsidDel="00DA4249">
          <w:delText>onclud</w:delText>
        </w:r>
      </w:del>
      <w:del w:id="7579" w:author="pete jones" w:date="2022-03-31T12:25:00Z">
        <w:r w:rsidRPr="00FF6A71" w:rsidDel="00DA4249">
          <w:delText>ed</w:delText>
        </w:r>
      </w:del>
      <w:ins w:id="7580" w:author="pete jones" w:date="2022-03-30T09:11:00Z">
        <w:r w:rsidR="00B951A9">
          <w:t>:</w:t>
        </w:r>
      </w:ins>
      <w:r w:rsidRPr="00FF6A71">
        <w:t xml:space="preserve"> “that this scale is appropriate to evaluate the underlying constructs of the theoretical model of SDT and allows for the calculation of a global measure of intrinsic motivation</w:t>
      </w:r>
      <w:del w:id="7581" w:author="pete jones" w:date="2022-03-31T12:26:00Z">
        <w:r w:rsidRPr="00FF6A71" w:rsidDel="00DA4249">
          <w:delText>, as well as</w:delText>
        </w:r>
      </w:del>
      <w:ins w:id="7582" w:author="pete jones" w:date="2022-03-31T12:26:00Z">
        <w:r w:rsidR="00DA4249">
          <w:t xml:space="preserve"> and</w:t>
        </w:r>
      </w:ins>
      <w:r w:rsidRPr="00FF6A71">
        <w:t xml:space="preserve"> specific measures for their predictors”.</w:t>
      </w:r>
    </w:p>
    <w:p w14:paraId="67123A1B" w14:textId="62CDA0C8" w:rsidR="00A33F88" w:rsidRPr="00FF6A71" w:rsidRDefault="00E558A9" w:rsidP="00E558A9">
      <w:r w:rsidRPr="00FF6A71">
        <w:t xml:space="preserve">The statistical variability and the complexity of designing valid surveys and interviewing strategies </w:t>
      </w:r>
      <w:del w:id="7583" w:author="pete jones" w:date="2022-03-31T12:26:00Z">
        <w:r w:rsidRPr="00FF6A71" w:rsidDel="00DA4249">
          <w:delText>do</w:delText>
        </w:r>
      </w:del>
      <w:del w:id="7584" w:author="pete jones" w:date="2022-03-30T09:11:00Z">
        <w:r w:rsidRPr="00FF6A71" w:rsidDel="00B951A9">
          <w:delText>es</w:delText>
        </w:r>
      </w:del>
      <w:del w:id="7585" w:author="pete jones" w:date="2022-03-31T12:26:00Z">
        <w:r w:rsidRPr="00FF6A71" w:rsidDel="00DA4249">
          <w:delText xml:space="preserve"> </w:delText>
        </w:r>
      </w:del>
      <w:r w:rsidRPr="00FF6A71">
        <w:t xml:space="preserve">present a potential limitation for the external validity and replication of this research design. </w:t>
      </w:r>
      <w:del w:id="7586" w:author="pete jones" w:date="2022-03-31T12:26:00Z">
        <w:r w:rsidRPr="00FF6A71" w:rsidDel="00DA4249">
          <w:delText xml:space="preserve">For </w:delText>
        </w:r>
      </w:del>
      <w:ins w:id="7587" w:author="pete jones" w:date="2022-03-31T12:26:00Z">
        <w:r w:rsidR="00DA4249">
          <w:t>However, f</w:t>
        </w:r>
        <w:r w:rsidR="00DA4249" w:rsidRPr="00FF6A71">
          <w:t xml:space="preserve">or </w:t>
        </w:r>
      </w:ins>
      <w:r w:rsidRPr="00FF6A71">
        <w:t>those institutions investing resources to rethink their engineering undergraduate courses</w:t>
      </w:r>
      <w:ins w:id="7588" w:author="pete jones" w:date="2022-03-31T12:26:00Z">
        <w:r w:rsidR="00DA4249">
          <w:t>,</w:t>
        </w:r>
      </w:ins>
      <w:r w:rsidRPr="00FF6A71">
        <w:t xml:space="preserve"> the application of the IM instruments based on SDT will be able to generalise on the results of this research.</w:t>
      </w:r>
    </w:p>
    <w:p w14:paraId="6A3B39CE" w14:textId="7D6306FF" w:rsidR="00A33F88" w:rsidRPr="00FF6A71" w:rsidRDefault="00E558A9" w:rsidP="00E558A9">
      <w:pPr>
        <w:jc w:val="left"/>
        <w:rPr>
          <w:rFonts w:cstheme="minorHAnsi"/>
        </w:rPr>
      </w:pPr>
      <w:r w:rsidRPr="00FF6A71">
        <w:rPr>
          <w:rFonts w:cstheme="minorHAnsi"/>
        </w:rPr>
        <w:t xml:space="preserve">The clear message for designing </w:t>
      </w:r>
      <w:del w:id="7589" w:author="pete jones" w:date="2022-01-04T13:40:00Z">
        <w:r w:rsidRPr="00FF6A71" w:rsidDel="00932BAA">
          <w:rPr>
            <w:rFonts w:cstheme="minorHAnsi"/>
          </w:rPr>
          <w:delText>an effective research</w:delText>
        </w:r>
      </w:del>
      <w:ins w:id="7590" w:author="pete jones" w:date="2022-01-04T13:40:00Z">
        <w:r w:rsidR="00932BAA" w:rsidRPr="00FF6A71">
          <w:rPr>
            <w:rFonts w:cstheme="minorHAnsi"/>
          </w:rPr>
          <w:t>effective research</w:t>
        </w:r>
      </w:ins>
      <w:r w:rsidRPr="00FF6A71">
        <w:rPr>
          <w:rFonts w:cstheme="minorHAnsi"/>
        </w:rPr>
        <w:t xml:space="preserve"> </w:t>
      </w:r>
      <w:del w:id="7591" w:author="pete jones" w:date="2022-03-30T09:11:00Z">
        <w:r w:rsidRPr="00FF6A71" w:rsidDel="00B951A9">
          <w:rPr>
            <w:rFonts w:cstheme="minorHAnsi"/>
          </w:rPr>
          <w:delText xml:space="preserve">in </w:delText>
        </w:r>
      </w:del>
      <w:ins w:id="7592" w:author="pete jones" w:date="2022-03-30T09:11:00Z">
        <w:r w:rsidR="00B951A9">
          <w:rPr>
            <w:rFonts w:cstheme="minorHAnsi"/>
          </w:rPr>
          <w:t>o</w:t>
        </w:r>
        <w:r w:rsidR="00B951A9" w:rsidRPr="00FF6A71">
          <w:rPr>
            <w:rFonts w:cstheme="minorHAnsi"/>
          </w:rPr>
          <w:t xml:space="preserve">n </w:t>
        </w:r>
      </w:ins>
      <w:r w:rsidRPr="00FF6A71">
        <w:rPr>
          <w:rFonts w:cstheme="minorHAnsi"/>
        </w:rPr>
        <w:t xml:space="preserve">this topic is </w:t>
      </w:r>
      <w:del w:id="7593" w:author="pete jones" w:date="2022-03-30T09:11:00Z">
        <w:r w:rsidRPr="00FF6A71" w:rsidDel="00B951A9">
          <w:rPr>
            <w:rFonts w:cstheme="minorHAnsi"/>
          </w:rPr>
          <w:delText xml:space="preserve">fundamentally </w:delText>
        </w:r>
      </w:del>
      <w:r w:rsidRPr="00FF6A71">
        <w:rPr>
          <w:rFonts w:cstheme="minorHAnsi"/>
        </w:rPr>
        <w:t>that the preparation of an activity that integrates course outcomes</w:t>
      </w:r>
      <w:del w:id="7594" w:author="pete jones" w:date="2022-03-31T12:26:00Z">
        <w:r w:rsidRPr="00FF6A71" w:rsidDel="00DA4249">
          <w:rPr>
            <w:rFonts w:cstheme="minorHAnsi"/>
          </w:rPr>
          <w:delText>,</w:delText>
        </w:r>
      </w:del>
      <w:r w:rsidRPr="00FF6A71">
        <w:rPr>
          <w:rFonts w:cstheme="minorHAnsi"/>
        </w:rPr>
        <w:t xml:space="preserve"> using a thoroughly tested CDE environment is essential. Separation of delivery of the activity from the deployment of the analysis of engagement is also </w:t>
      </w:r>
      <w:del w:id="7595" w:author="pete jones" w:date="2022-03-31T12:27:00Z">
        <w:r w:rsidRPr="00FF6A71" w:rsidDel="00DA4249">
          <w:rPr>
            <w:rFonts w:cstheme="minorHAnsi"/>
          </w:rPr>
          <w:delText>very import</w:delText>
        </w:r>
      </w:del>
      <w:ins w:id="7596" w:author="pete jones" w:date="2022-03-31T12:27:00Z">
        <w:r w:rsidR="00DA4249">
          <w:rPr>
            <w:rFonts w:cstheme="minorHAnsi"/>
          </w:rPr>
          <w:t>signific</w:t>
        </w:r>
      </w:ins>
      <w:r w:rsidRPr="00FF6A71">
        <w:rPr>
          <w:rFonts w:cstheme="minorHAnsi"/>
        </w:rPr>
        <w:t>ant. This separation allows the activity to progress naturally and removes or reduces the “interference or noise” that an emic approach could infer.</w:t>
      </w:r>
    </w:p>
    <w:p w14:paraId="68B0F266" w14:textId="77777777" w:rsidR="00A33F88" w:rsidRPr="00FF6A71" w:rsidRDefault="00941B4A" w:rsidP="00F27A6D">
      <w:pPr>
        <w:rPr>
          <w:b/>
          <w:bCs/>
          <w:u w:val="single"/>
        </w:rPr>
      </w:pPr>
      <w:r w:rsidRPr="00FF6A71">
        <w:rPr>
          <w:b/>
          <w:bCs/>
          <w:u w:val="single"/>
        </w:rPr>
        <w:t>Next steps</w:t>
      </w:r>
    </w:p>
    <w:p w14:paraId="050AC88A" w14:textId="20C10984" w:rsidR="00A33F88" w:rsidRPr="00FF6A71" w:rsidRDefault="00E558A9" w:rsidP="00E558A9">
      <w:pPr>
        <w:rPr>
          <w:rFonts w:cstheme="minorHAnsi"/>
        </w:rPr>
      </w:pPr>
      <w:r w:rsidRPr="00FF6A71">
        <w:rPr>
          <w:rFonts w:cstheme="minorHAnsi"/>
        </w:rPr>
        <w:t xml:space="preserve">The next chapter will detail the actual studies enabling an analysis of the findings. It will </w:t>
      </w:r>
      <w:del w:id="7597" w:author="pete jones" w:date="2022-03-31T12:27:00Z">
        <w:r w:rsidRPr="00FF6A71" w:rsidDel="00EF4F39">
          <w:rPr>
            <w:rFonts w:cstheme="minorHAnsi"/>
          </w:rPr>
          <w:delText xml:space="preserve">detail </w:delText>
        </w:r>
      </w:del>
      <w:ins w:id="7598" w:author="pete jones" w:date="2022-03-31T12:27:00Z">
        <w:r w:rsidR="00EF4F39" w:rsidRPr="00FF6A71">
          <w:rPr>
            <w:rFonts w:cstheme="minorHAnsi"/>
          </w:rPr>
          <w:t>de</w:t>
        </w:r>
        <w:r w:rsidR="00EF4F39">
          <w:rPr>
            <w:rFonts w:cstheme="minorHAnsi"/>
          </w:rPr>
          <w:t>scribe</w:t>
        </w:r>
        <w:r w:rsidR="00EF4F39" w:rsidRPr="00FF6A71">
          <w:rPr>
            <w:rFonts w:cstheme="minorHAnsi"/>
          </w:rPr>
          <w:t xml:space="preserve"> </w:t>
        </w:r>
      </w:ins>
      <w:r w:rsidRPr="00FF6A71">
        <w:rPr>
          <w:rFonts w:cstheme="minorHAnsi"/>
        </w:rPr>
        <w:t xml:space="preserve">the design and delivery model, offering </w:t>
      </w:r>
      <w:del w:id="7599" w:author="pete jones" w:date="2022-03-31T12:27:00Z">
        <w:r w:rsidRPr="00FF6A71" w:rsidDel="00EF4F39">
          <w:rPr>
            <w:rFonts w:cstheme="minorHAnsi"/>
          </w:rPr>
          <w:delText xml:space="preserve">some </w:delText>
        </w:r>
      </w:del>
      <w:r w:rsidRPr="00FF6A71">
        <w:rPr>
          <w:rFonts w:cstheme="minorHAnsi"/>
        </w:rPr>
        <w:t xml:space="preserve">alternative approaches depending </w:t>
      </w:r>
      <w:del w:id="7600" w:author="pete jones" w:date="2022-03-30T09:12:00Z">
        <w:r w:rsidRPr="00FF6A71" w:rsidDel="00B951A9">
          <w:rPr>
            <w:rFonts w:cstheme="minorHAnsi"/>
          </w:rPr>
          <w:delText>up</w:delText>
        </w:r>
      </w:del>
      <w:r w:rsidRPr="00FF6A71">
        <w:rPr>
          <w:rFonts w:cstheme="minorHAnsi"/>
        </w:rPr>
        <w:t xml:space="preserve">on how mature the curriculum is and the </w:t>
      </w:r>
      <w:del w:id="7601" w:author="pete jones" w:date="2022-03-31T12:27:00Z">
        <w:r w:rsidRPr="00FF6A71" w:rsidDel="00EF4F39">
          <w:rPr>
            <w:rFonts w:cstheme="minorHAnsi"/>
          </w:rPr>
          <w:delText xml:space="preserve">approach </w:delText>
        </w:r>
      </w:del>
      <w:ins w:id="7602" w:author="pete jones" w:date="2022-03-31T12:27:00Z">
        <w:r w:rsidR="00EF4F39">
          <w:rPr>
            <w:rFonts w:cstheme="minorHAnsi"/>
          </w:rPr>
          <w:t>process</w:t>
        </w:r>
        <w:r w:rsidR="00EF4F39" w:rsidRPr="00FF6A71">
          <w:rPr>
            <w:rFonts w:cstheme="minorHAnsi"/>
          </w:rPr>
          <w:t xml:space="preserve"> </w:t>
        </w:r>
      </w:ins>
      <w:del w:id="7603" w:author="pete jones" w:date="2022-03-31T12:27:00Z">
        <w:r w:rsidRPr="00FF6A71" w:rsidDel="00EF4F39">
          <w:rPr>
            <w:rFonts w:cstheme="minorHAnsi"/>
          </w:rPr>
          <w:delText xml:space="preserve">to </w:delText>
        </w:r>
      </w:del>
      <w:ins w:id="7604" w:author="pete jones" w:date="2022-03-31T12:27:00Z">
        <w:r w:rsidR="00EF4F39">
          <w:rPr>
            <w:rFonts w:cstheme="minorHAnsi"/>
          </w:rPr>
          <w:t>of</w:t>
        </w:r>
        <w:r w:rsidR="00EF4F39" w:rsidRPr="00FF6A71">
          <w:rPr>
            <w:rFonts w:cstheme="minorHAnsi"/>
          </w:rPr>
          <w:t xml:space="preserve"> </w:t>
        </w:r>
      </w:ins>
      <w:r w:rsidRPr="00FF6A71">
        <w:rPr>
          <w:rFonts w:cstheme="minorHAnsi"/>
        </w:rPr>
        <w:t xml:space="preserve">rethinking the curriculum within a setting. The method adopts a light conservative approach to integrating PBL and CDE by introducing a model that does not attempt radical large-scale synoptic activity or interdisciplinarity. The model demonstrates the concepts of techniques by which step changes can be </w:t>
      </w:r>
      <w:del w:id="7605" w:author="pete jones" w:date="2022-03-31T12:28:00Z">
        <w:r w:rsidRPr="00FF6A71" w:rsidDel="00EF4F39">
          <w:rPr>
            <w:rFonts w:cstheme="minorHAnsi"/>
          </w:rPr>
          <w:delText xml:space="preserve">introduced </w:delText>
        </w:r>
      </w:del>
      <w:ins w:id="7606" w:author="pete jones" w:date="2022-03-31T12:28:00Z">
        <w:r w:rsidR="00EF4F39">
          <w:rPr>
            <w:rFonts w:cstheme="minorHAnsi"/>
          </w:rPr>
          <w:t>submitt</w:t>
        </w:r>
        <w:r w:rsidR="00EF4F39" w:rsidRPr="00FF6A71">
          <w:rPr>
            <w:rFonts w:cstheme="minorHAnsi"/>
          </w:rPr>
          <w:t xml:space="preserve">ed </w:t>
        </w:r>
      </w:ins>
      <w:r w:rsidRPr="00FF6A71">
        <w:rPr>
          <w:rFonts w:cstheme="minorHAnsi"/>
        </w:rPr>
        <w:t xml:space="preserve">to improve students’ engagement and collaboration during their studies using CDE processes and tools in a relevant connected manner. </w:t>
      </w:r>
      <w:del w:id="7607" w:author="pete jones" w:date="2022-03-31T12:28:00Z">
        <w:r w:rsidRPr="00FF6A71" w:rsidDel="00EF4F39">
          <w:rPr>
            <w:rFonts w:cstheme="minorHAnsi"/>
          </w:rPr>
          <w:delText>The analysis of data</w:delText>
        </w:r>
      </w:del>
      <w:ins w:id="7608" w:author="pete jones" w:date="2022-03-31T12:28:00Z">
        <w:r w:rsidR="00EF4F39">
          <w:rPr>
            <w:rFonts w:cstheme="minorHAnsi"/>
          </w:rPr>
          <w:t>Data analysis</w:t>
        </w:r>
      </w:ins>
      <w:r w:rsidRPr="00FF6A71">
        <w:rPr>
          <w:rFonts w:cstheme="minorHAnsi"/>
        </w:rPr>
        <w:t xml:space="preserve"> and survey instruments will be described leading to a core set of considerations for implementation strategies. </w:t>
      </w:r>
      <w:del w:id="7609" w:author="pete jones" w:date="2022-03-31T12:28:00Z">
        <w:r w:rsidRPr="00FF6A71" w:rsidDel="00EF4F39">
          <w:rPr>
            <w:rFonts w:cstheme="minorHAnsi"/>
          </w:rPr>
          <w:delText xml:space="preserve">The </w:delText>
        </w:r>
      </w:del>
      <w:ins w:id="7610" w:author="pete jones" w:date="2022-03-31T12:28:00Z">
        <w:r w:rsidR="00EF4F39">
          <w:rPr>
            <w:rFonts w:cstheme="minorHAnsi"/>
          </w:rPr>
          <w:t>Finally, t</w:t>
        </w:r>
        <w:r w:rsidR="00EF4F39" w:rsidRPr="00FF6A71">
          <w:rPr>
            <w:rFonts w:cstheme="minorHAnsi"/>
          </w:rPr>
          <w:t xml:space="preserve">he </w:t>
        </w:r>
      </w:ins>
      <w:r w:rsidRPr="00FF6A71">
        <w:rPr>
          <w:rFonts w:cstheme="minorHAnsi"/>
        </w:rPr>
        <w:t>chapter will provide evidence for constructing and developing a dedicated CDE curriculum framework for undergraduate engineering courses.</w:t>
      </w:r>
    </w:p>
    <w:p w14:paraId="197BC162" w14:textId="77777777" w:rsidR="00A33F88" w:rsidRPr="00FF6A71" w:rsidRDefault="00317DC9" w:rsidP="004070FD">
      <w:pPr>
        <w:pStyle w:val="Heading1"/>
      </w:pPr>
      <w:bookmarkStart w:id="7611" w:name="_Toc68162207"/>
      <w:bookmarkStart w:id="7612" w:name="_Toc99969519"/>
      <w:r w:rsidRPr="00FF6A71">
        <w:lastRenderedPageBreak/>
        <w:t>Empirical Review</w:t>
      </w:r>
      <w:bookmarkEnd w:id="7611"/>
      <w:bookmarkEnd w:id="7612"/>
    </w:p>
    <w:p w14:paraId="174255B0" w14:textId="77777777" w:rsidR="00A33F88" w:rsidRPr="00FF6A71" w:rsidRDefault="002E4172" w:rsidP="00705B3B">
      <w:pPr>
        <w:pStyle w:val="Heading2"/>
      </w:pPr>
      <w:r w:rsidRPr="00FF6A71">
        <w:t xml:space="preserve"> </w:t>
      </w:r>
      <w:bookmarkStart w:id="7613" w:name="_Toc51936815"/>
      <w:bookmarkStart w:id="7614" w:name="_Toc68162208"/>
      <w:bookmarkStart w:id="7615" w:name="_Toc99969520"/>
      <w:r w:rsidR="00546DE1" w:rsidRPr="00FF6A71">
        <w:t xml:space="preserve">Empirics </w:t>
      </w:r>
      <w:bookmarkEnd w:id="7613"/>
      <w:r w:rsidR="00A33F88" w:rsidRPr="00FF6A71">
        <w:t>Introduction</w:t>
      </w:r>
      <w:bookmarkEnd w:id="7614"/>
      <w:bookmarkEnd w:id="7615"/>
    </w:p>
    <w:p w14:paraId="1B7FE413" w14:textId="69EC19CB" w:rsidR="00A33F88" w:rsidRPr="00FF6A71" w:rsidRDefault="00546DE1" w:rsidP="00546DE1">
      <w:r w:rsidRPr="00FF6A71">
        <w:t>The previous chapter introduced the experimental environments and instruments for the research. These two teaching and learning environments are described in more detail here to provide sufficient data for the replication of the study. All the required information is included in the appendix</w:t>
      </w:r>
      <w:r w:rsidR="00941B4A" w:rsidRPr="00FF6A71">
        <w:t>.</w:t>
      </w:r>
      <w:r w:rsidRPr="00FF6A71">
        <w:t xml:space="preserve"> The instruments had different approaches and dynamics. The </w:t>
      </w:r>
      <w:del w:id="7616" w:author="pete jones" w:date="2022-03-31T12:28:00Z">
        <w:r w:rsidRPr="00FF6A71" w:rsidDel="00784C5F">
          <w:delText>design of the pilot study</w:delText>
        </w:r>
      </w:del>
      <w:ins w:id="7617" w:author="pete jones" w:date="2022-03-31T12:28:00Z">
        <w:r w:rsidR="00784C5F">
          <w:t>pilot study design</w:t>
        </w:r>
      </w:ins>
      <w:r w:rsidRPr="00FF6A71">
        <w:t xml:space="preserve"> was carefully integrated within an existing module infrastructure and delivered during the first semester to </w:t>
      </w:r>
      <w:del w:id="7618" w:author="pete jones" w:date="2022-03-30T09:12:00Z">
        <w:r w:rsidRPr="00FF6A71" w:rsidDel="00036DB9">
          <w:delText xml:space="preserve">first </w:delText>
        </w:r>
      </w:del>
      <w:ins w:id="7619" w:author="pete jones" w:date="2022-03-30T09:12:00Z">
        <w:r w:rsidR="00036DB9" w:rsidRPr="00FF6A71">
          <w:t>first</w:t>
        </w:r>
        <w:r w:rsidR="00036DB9">
          <w:t>-</w:t>
        </w:r>
      </w:ins>
      <w:r w:rsidRPr="00FF6A71">
        <w:t xml:space="preserve">year students. </w:t>
      </w:r>
      <w:del w:id="7620" w:author="pete jones" w:date="2022-03-31T12:29:00Z">
        <w:r w:rsidRPr="00FF6A71" w:rsidDel="00784C5F">
          <w:delText xml:space="preserve">Whereas </w:delText>
        </w:r>
      </w:del>
      <w:ins w:id="7621" w:author="pete jones" w:date="2022-03-31T12:29:00Z">
        <w:r w:rsidR="00784C5F">
          <w:t>In contrast,</w:t>
        </w:r>
        <w:r w:rsidR="00784C5F" w:rsidRPr="00FF6A71">
          <w:t xml:space="preserve"> </w:t>
        </w:r>
      </w:ins>
      <w:r w:rsidRPr="00FF6A71">
        <w:t>the case study tracked the progress of an extra-curricular project controlled and managed by a multi-discipline team of students supported by academic and technical staff.</w:t>
      </w:r>
      <w:bookmarkStart w:id="7622" w:name="_Toc51936816"/>
    </w:p>
    <w:p w14:paraId="645C61CB" w14:textId="77777777" w:rsidR="00A33F88" w:rsidRPr="00FF6A71" w:rsidRDefault="00546DE1" w:rsidP="00857BAD">
      <w:pPr>
        <w:rPr>
          <w:b/>
          <w:bCs/>
          <w:u w:val="single"/>
        </w:rPr>
      </w:pPr>
      <w:r w:rsidRPr="00FF6A71">
        <w:rPr>
          <w:b/>
          <w:bCs/>
          <w:u w:val="single"/>
        </w:rPr>
        <w:t>The Pilot-study instrument</w:t>
      </w:r>
      <w:bookmarkEnd w:id="7622"/>
    </w:p>
    <w:p w14:paraId="72C02A05" w14:textId="4FF2295C" w:rsidR="00A33F88" w:rsidRPr="00FF6A71" w:rsidRDefault="00546DE1" w:rsidP="00546DE1">
      <w:r w:rsidRPr="00FF6A71">
        <w:t xml:space="preserve">The title of the module selected to support the study was “An Introduction to Engineering Design and Practice”. </w:t>
      </w:r>
      <w:r w:rsidR="00D10C13" w:rsidRPr="00FF6A71">
        <w:t>This module</w:t>
      </w:r>
      <w:r w:rsidRPr="00FF6A71">
        <w:t xml:space="preserve"> provided a synoptic approach to design concepts by integrating practical digital skills, engineering design theory, manufacturing principles, materials technology, and an opportunity to realise projects. A team-based problem-solving approach </w:t>
      </w:r>
      <w:ins w:id="7623" w:author="pete jones" w:date="2022-03-31T12:29:00Z">
        <w:r w:rsidR="00784C5F">
          <w:t xml:space="preserve">was </w:t>
        </w:r>
      </w:ins>
      <w:del w:id="7624" w:author="pete jones" w:date="2022-03-31T12:29:00Z">
        <w:r w:rsidRPr="00FF6A71" w:rsidDel="00784C5F">
          <w:delText xml:space="preserve">was </w:delText>
        </w:r>
      </w:del>
      <w:r w:rsidRPr="00FF6A71">
        <w:t>deployed over two semesters. The general objectives of the module were:</w:t>
      </w:r>
    </w:p>
    <w:p w14:paraId="1A3B2FA8" w14:textId="4A70441F" w:rsidR="00A33F88" w:rsidRPr="00FF6A71" w:rsidRDefault="00546DE1" w:rsidP="0021440D">
      <w:pPr>
        <w:numPr>
          <w:ilvl w:val="0"/>
          <w:numId w:val="53"/>
        </w:numPr>
      </w:pPr>
      <w:r w:rsidRPr="00FF6A71">
        <w:t xml:space="preserve">Describe the role that </w:t>
      </w:r>
      <w:r w:rsidR="00035EAB" w:rsidRPr="00FF6A71">
        <w:t>CAD</w:t>
      </w:r>
      <w:r w:rsidRPr="00FF6A71">
        <w:t xml:space="preserve"> modelling can play in </w:t>
      </w:r>
      <w:del w:id="7625" w:author="pete jones" w:date="2022-03-31T12:29:00Z">
        <w:r w:rsidRPr="00FF6A71" w:rsidDel="00784C5F">
          <w:delText>the design of</w:delText>
        </w:r>
      </w:del>
      <w:ins w:id="7626" w:author="pete jones" w:date="2022-03-31T12:29:00Z">
        <w:r w:rsidR="00784C5F">
          <w:t>designing</w:t>
        </w:r>
      </w:ins>
      <w:r w:rsidRPr="00FF6A71">
        <w:t xml:space="preserve"> complex products. </w:t>
      </w:r>
    </w:p>
    <w:p w14:paraId="5ABC2EC3" w14:textId="77777777" w:rsidR="00A33F88" w:rsidRPr="00FF6A71" w:rsidRDefault="00546DE1" w:rsidP="0021440D">
      <w:pPr>
        <w:numPr>
          <w:ilvl w:val="0"/>
          <w:numId w:val="53"/>
        </w:numPr>
      </w:pPr>
      <w:r w:rsidRPr="00FF6A71">
        <w:t xml:space="preserve">Demonstrate a reasonable level of competence in cad modelling. </w:t>
      </w:r>
    </w:p>
    <w:p w14:paraId="4FE2C1D3" w14:textId="29C39974" w:rsidR="00A33F88" w:rsidRPr="00FF6A71" w:rsidRDefault="00546DE1" w:rsidP="0021440D">
      <w:pPr>
        <w:numPr>
          <w:ilvl w:val="0"/>
          <w:numId w:val="53"/>
        </w:numPr>
      </w:pPr>
      <w:r w:rsidRPr="00FF6A71">
        <w:t xml:space="preserve">Demonstrate the skills learnt throughout all areas of this module by application to a design </w:t>
      </w:r>
      <w:r w:rsidR="00D10C13" w:rsidRPr="00FF6A71">
        <w:t>project.</w:t>
      </w:r>
    </w:p>
    <w:p w14:paraId="1EBDD6FE" w14:textId="3FF192B6" w:rsidR="00A33F88" w:rsidRPr="00FF6A71" w:rsidRDefault="00546DE1" w:rsidP="0021440D">
      <w:pPr>
        <w:numPr>
          <w:ilvl w:val="0"/>
          <w:numId w:val="53"/>
        </w:numPr>
      </w:pPr>
      <w:r w:rsidRPr="00FF6A71">
        <w:t xml:space="preserve">Demonstrate understanding and knowledge of the role of materials and manufacturing processes in </w:t>
      </w:r>
      <w:r w:rsidR="00D10C13" w:rsidRPr="00FF6A71">
        <w:t>engineering.</w:t>
      </w:r>
    </w:p>
    <w:p w14:paraId="05378B7B" w14:textId="12D8BBB5" w:rsidR="00857BAD" w:rsidRPr="00FF6A71" w:rsidRDefault="00546DE1" w:rsidP="00546DE1">
      <w:r w:rsidRPr="00FF6A71">
        <w:t xml:space="preserve">The module was </w:t>
      </w:r>
      <w:r w:rsidR="00F427D8" w:rsidRPr="00FF6A71">
        <w:t>timetable</w:t>
      </w:r>
      <w:ins w:id="7627" w:author="pete jones" w:date="2022-03-31T12:30:00Z">
        <w:r w:rsidR="00784C5F">
          <w:t>d</w:t>
        </w:r>
      </w:ins>
      <w:del w:id="7628" w:author="pete jones" w:date="2022-03-31T12:30:00Z">
        <w:r w:rsidR="00F427D8" w:rsidRPr="00FF6A71" w:rsidDel="00784C5F">
          <w:delText>s</w:delText>
        </w:r>
      </w:del>
      <w:r w:rsidR="00F427D8" w:rsidRPr="00FF6A71">
        <w:t>,</w:t>
      </w:r>
      <w:r w:rsidR="00857BAD" w:rsidRPr="00FF6A71">
        <w:t xml:space="preserve"> and the learning scheme</w:t>
      </w:r>
      <w:del w:id="7629" w:author="pete jones" w:date="2022-03-31T12:30:00Z">
        <w:r w:rsidR="00857BAD" w:rsidRPr="00FF6A71" w:rsidDel="00784C5F">
          <w:delText xml:space="preserve"> was</w:delText>
        </w:r>
      </w:del>
      <w:r w:rsidR="00857BAD" w:rsidRPr="00FF6A71">
        <w:t xml:space="preserve"> </w:t>
      </w:r>
      <w:r w:rsidRPr="00FF6A71">
        <w:t xml:space="preserve">aligned to the delivery scheme for the </w:t>
      </w:r>
      <w:del w:id="7630" w:author="pete jones" w:date="2022-03-30T09:12:00Z">
        <w:r w:rsidRPr="00FF6A71" w:rsidDel="00036DB9">
          <w:delText xml:space="preserve">IMECHE </w:delText>
        </w:r>
      </w:del>
      <w:ins w:id="7631" w:author="pete jones" w:date="2022-03-30T09:12:00Z">
        <w:r w:rsidR="00036DB9" w:rsidRPr="00FF6A71">
          <w:t>IM</w:t>
        </w:r>
        <w:r w:rsidR="00036DB9">
          <w:t>ech</w:t>
        </w:r>
        <w:r w:rsidR="00036DB9" w:rsidRPr="00FF6A71">
          <w:t xml:space="preserve">E </w:t>
        </w:r>
      </w:ins>
      <w:r w:rsidRPr="00FF6A71">
        <w:t xml:space="preserve">Design Challenge, where </w:t>
      </w:r>
      <w:del w:id="7632" w:author="pete jones" w:date="2022-03-31T12:29:00Z">
        <w:r w:rsidRPr="00FF6A71" w:rsidDel="00784C5F">
          <w:delText xml:space="preserve">each year a new challenge is provided </w:delText>
        </w:r>
      </w:del>
      <w:del w:id="7633" w:author="pete jones" w:date="2022-03-30T09:12:00Z">
        <w:r w:rsidRPr="00FF6A71" w:rsidDel="00036DB9">
          <w:delText xml:space="preserve">by </w:delText>
        </w:r>
      </w:del>
      <w:del w:id="7634" w:author="pete jones" w:date="2022-03-31T12:29:00Z">
        <w:r w:rsidRPr="00FF6A71" w:rsidDel="00784C5F">
          <w:delText>a detailed specification</w:delText>
        </w:r>
      </w:del>
      <w:ins w:id="7635" w:author="pete jones" w:date="2022-03-31T12:29:00Z">
        <w:r w:rsidR="00784C5F">
          <w:t>a new challenge is provided with a detailed specification each year</w:t>
        </w:r>
      </w:ins>
      <w:r w:rsidRPr="00FF6A71">
        <w:t xml:space="preserve">. Teams must register in the first weeks of the new semester during </w:t>
      </w:r>
      <w:r w:rsidRPr="00FF6A71">
        <w:lastRenderedPageBreak/>
        <w:t>September</w:t>
      </w:r>
      <w:del w:id="7636" w:author="pete jones" w:date="2022-03-31T12:30:00Z">
        <w:r w:rsidRPr="00FF6A71" w:rsidDel="00784C5F">
          <w:delText>, competitive heats are usually scheduled during the second semester between February and May, and t</w:delText>
        </w:r>
      </w:del>
      <w:ins w:id="7637" w:author="pete jones" w:date="2022-03-31T12:30:00Z">
        <w:r w:rsidR="00784C5F">
          <w:t>. Competitive heats are scheduled during the second semester between February and May. T</w:t>
        </w:r>
      </w:ins>
      <w:r w:rsidRPr="00FF6A71">
        <w:t xml:space="preserve">he national championships are held in October of semester 1 for </w:t>
      </w:r>
      <w:del w:id="7638" w:author="pete jones" w:date="2022-03-30T09:12:00Z">
        <w:r w:rsidRPr="00FF6A71" w:rsidDel="00036DB9">
          <w:delText xml:space="preserve">second </w:delText>
        </w:r>
      </w:del>
      <w:ins w:id="7639" w:author="pete jones" w:date="2022-03-30T09:12:00Z">
        <w:r w:rsidR="00036DB9" w:rsidRPr="00FF6A71">
          <w:t>second</w:t>
        </w:r>
        <w:r w:rsidR="00036DB9">
          <w:t>-</w:t>
        </w:r>
      </w:ins>
      <w:r w:rsidRPr="00FF6A71">
        <w:t>year studies. There are two limiting constraints to aligning learning experiences to the design challenge; the first being that only one team of five students could represent the university, and secondly</w:t>
      </w:r>
      <w:ins w:id="7640" w:author="pete jones" w:date="2022-03-31T12:31:00Z">
        <w:r w:rsidR="00784C5F">
          <w:t>,</w:t>
        </w:r>
      </w:ins>
      <w:r w:rsidRPr="00FF6A71">
        <w:t xml:space="preserve"> the time available for students to build the skills and knowledge required to perform to a minimum standard would be compressed during the first semester. </w:t>
      </w:r>
    </w:p>
    <w:p w14:paraId="03B119D9" w14:textId="68D04513" w:rsidR="00A33F88" w:rsidRPr="00FF6A71" w:rsidRDefault="00784C5F" w:rsidP="00546DE1">
      <w:ins w:id="7641" w:author="pete jones" w:date="2022-03-31T12:32:00Z">
        <w:r>
          <w:t>The first con</w:t>
        </w:r>
      </w:ins>
      <w:ins w:id="7642" w:author="pete jones" w:date="2022-03-31T12:33:00Z">
        <w:r>
          <w:t>straint is addressed using a</w:t>
        </w:r>
      </w:ins>
      <w:del w:id="7643" w:author="pete jones" w:date="2022-03-31T12:31:00Z">
        <w:r w:rsidR="00546DE1" w:rsidRPr="00FF6A71" w:rsidDel="00784C5F">
          <w:delText xml:space="preserve">To overcome the </w:delText>
        </w:r>
        <w:r w:rsidR="00857BAD" w:rsidRPr="00FF6A71" w:rsidDel="00784C5F">
          <w:delText>first</w:delText>
        </w:r>
        <w:r w:rsidR="00546DE1" w:rsidRPr="00FF6A71" w:rsidDel="00784C5F">
          <w:delText xml:space="preserve"> constraint an internal design challenge was announced before the winter break and planned for the whole cohort during the first few weeks of semester two</w:delText>
        </w:r>
      </w:del>
      <w:ins w:id="7644" w:author="pete jones" w:date="2022-03-31T12:31:00Z">
        <w:r>
          <w:t>n internal design challenge announced before the winter break and planned for the whole cohort during the first few weeks of semester two to overcome the first constraint</w:t>
        </w:r>
      </w:ins>
      <w:r w:rsidR="00546DE1" w:rsidRPr="00FF6A71">
        <w:t xml:space="preserve">. This internal competition </w:t>
      </w:r>
      <w:del w:id="7645" w:author="pete jones" w:date="2022-03-31T12:32:00Z">
        <w:r w:rsidR="00546DE1" w:rsidRPr="00FF6A71" w:rsidDel="00784C5F">
          <w:delText xml:space="preserve">was developed to </w:delText>
        </w:r>
      </w:del>
      <w:r w:rsidR="00546DE1" w:rsidRPr="00FF6A71">
        <w:t>provide</w:t>
      </w:r>
      <w:ins w:id="7646" w:author="pete jones" w:date="2022-03-31T12:32:00Z">
        <w:r>
          <w:t>d</w:t>
        </w:r>
      </w:ins>
      <w:r w:rsidR="00546DE1" w:rsidRPr="00FF6A71">
        <w:t xml:space="preserve"> a vehicle for formative assessments of semester one work and </w:t>
      </w:r>
      <w:del w:id="7647" w:author="pete jones" w:date="2022-03-31T12:32:00Z">
        <w:r w:rsidR="00546DE1" w:rsidRPr="00FF6A71" w:rsidDel="00784C5F">
          <w:delText>to initialise</w:delText>
        </w:r>
      </w:del>
      <w:ins w:id="7648" w:author="pete jones" w:date="2022-03-31T12:32:00Z">
        <w:r>
          <w:t>initialised</w:t>
        </w:r>
      </w:ins>
      <w:r w:rsidR="00546DE1" w:rsidRPr="00FF6A71">
        <w:t xml:space="preserve"> summative assessment</w:t>
      </w:r>
      <w:ins w:id="7649" w:author="pete jones" w:date="2022-03-30T09:12:00Z">
        <w:r w:rsidR="00036DB9">
          <w:t>s</w:t>
        </w:r>
      </w:ins>
      <w:r w:rsidR="00546DE1" w:rsidRPr="00FF6A71">
        <w:t xml:space="preserve"> for completion and delivery in semester two. The </w:t>
      </w:r>
      <w:r w:rsidR="00857BAD" w:rsidRPr="00FF6A71">
        <w:t xml:space="preserve">module </w:t>
      </w:r>
      <w:r w:rsidR="00546DE1" w:rsidRPr="00FF6A71">
        <w:t xml:space="preserve">assessment criteria aligned with the </w:t>
      </w:r>
      <w:del w:id="7650" w:author="pete jones" w:date="2022-03-30T09:12:00Z">
        <w:r w:rsidR="00857BAD" w:rsidRPr="00FF6A71" w:rsidDel="00036DB9">
          <w:delText xml:space="preserve">IMECHE </w:delText>
        </w:r>
      </w:del>
      <w:ins w:id="7651" w:author="pete jones" w:date="2022-03-30T09:12:00Z">
        <w:r w:rsidR="00036DB9" w:rsidRPr="00FF6A71">
          <w:t>IM</w:t>
        </w:r>
        <w:r w:rsidR="00036DB9">
          <w:t>ech</w:t>
        </w:r>
        <w:r w:rsidR="00036DB9" w:rsidRPr="00FF6A71">
          <w:t xml:space="preserve">E </w:t>
        </w:r>
      </w:ins>
      <w:r w:rsidR="00857BAD" w:rsidRPr="00FF6A71">
        <w:t xml:space="preserve">design </w:t>
      </w:r>
      <w:r w:rsidR="00546DE1" w:rsidRPr="00FF6A71">
        <w:t>challenge specification and rules.</w:t>
      </w:r>
    </w:p>
    <w:p w14:paraId="68C7979E" w14:textId="6E612EA9" w:rsidR="00857BAD" w:rsidRPr="00FF6A71" w:rsidRDefault="00546DE1" w:rsidP="00546DE1">
      <w:r w:rsidRPr="00FF6A71">
        <w:t>T</w:t>
      </w:r>
      <w:del w:id="7652" w:author="pete jones" w:date="2022-03-31T12:32:00Z">
        <w:r w:rsidRPr="00FF6A71" w:rsidDel="00784C5F">
          <w:delText>o address t</w:delText>
        </w:r>
      </w:del>
      <w:r w:rsidRPr="00FF6A71">
        <w:t xml:space="preserve">he second constraint of compressing the semester one learning shaped the need </w:t>
      </w:r>
      <w:ins w:id="7653" w:author="pete jones" w:date="2022-03-31T12:34:00Z">
        <w:r w:rsidR="00784C5F">
          <w:t xml:space="preserve">for </w:t>
        </w:r>
      </w:ins>
      <w:del w:id="7654" w:author="pete jones" w:date="2022-03-31T12:34:00Z">
        <w:r w:rsidRPr="00FF6A71" w:rsidDel="00784C5F">
          <w:delText xml:space="preserve">that </w:delText>
        </w:r>
      </w:del>
      <w:ins w:id="7655" w:author="pete jones" w:date="2022-03-31T12:34:00Z">
        <w:r w:rsidR="00784C5F">
          <w:t>students to acquire mature skills not typically demanded during semester one of level 4:</w:t>
        </w:r>
      </w:ins>
      <w:del w:id="7656" w:author="pete jones" w:date="2022-03-31T12:34:00Z">
        <w:r w:rsidRPr="00FF6A71" w:rsidDel="00784C5F">
          <w:delText xml:space="preserve">students should acquire, and mature skills not normally demanded during semester one of </w:delText>
        </w:r>
        <w:r w:rsidR="00035EAB" w:rsidRPr="00FF6A71" w:rsidDel="00784C5F">
          <w:delText>level 4</w:delText>
        </w:r>
        <w:r w:rsidRPr="00FF6A71" w:rsidDel="00784C5F">
          <w:delText>; skills such as</w:delText>
        </w:r>
      </w:del>
      <w:r w:rsidRPr="00FF6A71">
        <w:t xml:space="preserve"> team collaboration, presentation, creativity, practical and digital competence. </w:t>
      </w:r>
      <w:ins w:id="7657" w:author="pete jones" w:date="2022-03-31T12:35:00Z">
        <w:r w:rsidR="00784C5F">
          <w:t xml:space="preserve">It is essential to be aware of the increased support </w:t>
        </w:r>
      </w:ins>
      <w:del w:id="7658" w:author="pete jones" w:date="2022-03-31T12:35:00Z">
        <w:r w:rsidRPr="00FF6A71" w:rsidDel="00784C5F">
          <w:delText>S</w:delText>
        </w:r>
      </w:del>
      <w:del w:id="7659" w:author="pete jones" w:date="2022-03-31T12:36:00Z">
        <w:r w:rsidRPr="00FF6A71" w:rsidDel="00784C5F">
          <w:delText xml:space="preserve">kills </w:delText>
        </w:r>
      </w:del>
      <w:del w:id="7660" w:author="pete jones" w:date="2022-03-31T12:35:00Z">
        <w:r w:rsidRPr="00FF6A71" w:rsidDel="00784C5F">
          <w:delText xml:space="preserve">that </w:delText>
        </w:r>
      </w:del>
      <w:del w:id="7661" w:author="pete jones" w:date="2022-03-31T12:36:00Z">
        <w:r w:rsidRPr="00FF6A71" w:rsidDel="00784C5F">
          <w:delText xml:space="preserve">would require </w:delText>
        </w:r>
      </w:del>
      <w:del w:id="7662" w:author="pete jones" w:date="2022-03-31T12:37:00Z">
        <w:r w:rsidRPr="00FF6A71" w:rsidDel="00784C5F">
          <w:delText>more support than the</w:delText>
        </w:r>
      </w:del>
      <w:ins w:id="7663" w:author="pete jones" w:date="2022-03-31T12:37:00Z">
        <w:r w:rsidR="00784C5F">
          <w:t xml:space="preserve">over </w:t>
        </w:r>
      </w:ins>
      <w:del w:id="7664" w:author="pete jones" w:date="2022-03-31T12:37:00Z">
        <w:r w:rsidRPr="00FF6A71" w:rsidDel="00784C5F">
          <w:delText xml:space="preserve"> </w:delText>
        </w:r>
      </w:del>
      <w:r w:rsidRPr="00FF6A71">
        <w:t>timetabled tutorials</w:t>
      </w:r>
      <w:ins w:id="7665" w:author="pete jones" w:date="2022-03-31T12:37:00Z">
        <w:r w:rsidR="00784C5F">
          <w:t xml:space="preserve"> required to develop these skills</w:t>
        </w:r>
      </w:ins>
      <w:r w:rsidRPr="00FF6A71">
        <w:t xml:space="preserve">.  </w:t>
      </w:r>
    </w:p>
    <w:p w14:paraId="5924F860" w14:textId="74229358" w:rsidR="00A33F88" w:rsidRPr="00FF6A71" w:rsidRDefault="00546DE1" w:rsidP="00546DE1">
      <w:del w:id="7666" w:author="pete jones" w:date="2022-03-31T12:38:00Z">
        <w:r w:rsidRPr="00FF6A71" w:rsidDel="00784C5F">
          <w:delText>Focussing on digital skills</w:delText>
        </w:r>
      </w:del>
      <w:ins w:id="7667" w:author="pete jones" w:date="2022-03-31T12:38:00Z">
        <w:r w:rsidR="00784C5F">
          <w:t>T</w:t>
        </w:r>
      </w:ins>
      <w:del w:id="7668" w:author="pete jones" w:date="2022-03-31T12:38:00Z">
        <w:r w:rsidRPr="00FF6A71" w:rsidDel="00784C5F">
          <w:delText xml:space="preserve"> t</w:delText>
        </w:r>
      </w:del>
      <w:r w:rsidRPr="00FF6A71">
        <w:t>he pilot</w:t>
      </w:r>
      <w:del w:id="7669" w:author="pete jones" w:date="2022-03-30T09:12:00Z">
        <w:r w:rsidRPr="00FF6A71" w:rsidDel="00036DB9">
          <w:delText>-</w:delText>
        </w:r>
      </w:del>
      <w:ins w:id="7670" w:author="pete jones" w:date="2022-03-30T09:12:00Z">
        <w:r w:rsidR="00036DB9">
          <w:t xml:space="preserve"> </w:t>
        </w:r>
      </w:ins>
      <w:r w:rsidRPr="00FF6A71">
        <w:t xml:space="preserve">study </w:t>
      </w:r>
      <w:ins w:id="7671" w:author="pete jones" w:date="2022-03-31T12:38:00Z">
        <w:r w:rsidR="00784C5F">
          <w:t>f</w:t>
        </w:r>
        <w:r w:rsidR="00784C5F" w:rsidRPr="00FF6A71">
          <w:t>ocus</w:t>
        </w:r>
        <w:r w:rsidR="00784C5F">
          <w:t>ed</w:t>
        </w:r>
        <w:r w:rsidR="00784C5F" w:rsidRPr="00FF6A71">
          <w:t xml:space="preserve"> on digital skills </w:t>
        </w:r>
      </w:ins>
      <w:ins w:id="7672" w:author="pete jones" w:date="2022-04-01T15:06:00Z">
        <w:r w:rsidR="00726256">
          <w:t xml:space="preserve">and </w:t>
        </w:r>
      </w:ins>
      <w:r w:rsidRPr="00FF6A71">
        <w:t xml:space="preserve">facilitated a </w:t>
      </w:r>
      <w:del w:id="7673" w:author="pete jones" w:date="2022-04-05T11:14:00Z">
        <w:r w:rsidRPr="00FF6A71" w:rsidDel="00C02A6E">
          <w:delText>team-based</w:delText>
        </w:r>
      </w:del>
      <w:ins w:id="7674" w:author="pete jones" w:date="2022-04-05T11:14:00Z">
        <w:r w:rsidR="00C02A6E" w:rsidRPr="00FF6A71">
          <w:t>team based</w:t>
        </w:r>
      </w:ins>
      <w:r w:rsidRPr="00FF6A71">
        <w:t xml:space="preserve"> PBL activity</w:t>
      </w:r>
      <w:del w:id="7675" w:author="pete jones" w:date="2022-03-31T12:38:00Z">
        <w:r w:rsidRPr="00FF6A71" w:rsidDel="00784C5F">
          <w:delText xml:space="preserve"> whose</w:delText>
        </w:r>
      </w:del>
      <w:ins w:id="7676" w:author="pete jones" w:date="2022-03-31T12:38:00Z">
        <w:r w:rsidR="00784C5F">
          <w:t>. Its</w:t>
        </w:r>
      </w:ins>
      <w:r w:rsidRPr="00FF6A71">
        <w:t xml:space="preserve"> objectives prescribed the need to interpret 2D drawings and convert them into accurate 3D parts and kinematically consistent assemblies. The project activity was supported by separate tutorial time for design, manufacturing, and materials theory. </w:t>
      </w:r>
      <w:del w:id="7677" w:author="pete jones" w:date="2022-03-31T12:39:00Z">
        <w:r w:rsidRPr="00FF6A71" w:rsidDel="00784C5F">
          <w:delText>Students were supported by on</w:delText>
        </w:r>
      </w:del>
      <w:del w:id="7678" w:author="pete jones" w:date="2022-03-30T09:12:00Z">
        <w:r w:rsidRPr="00FF6A71" w:rsidDel="00036DB9">
          <w:delText>-</w:delText>
        </w:r>
      </w:del>
      <w:del w:id="7679" w:author="pete jones" w:date="2022-03-31T12:39:00Z">
        <w:r w:rsidRPr="00FF6A71" w:rsidDel="00784C5F">
          <w:delText>line learning material</w:delText>
        </w:r>
      </w:del>
      <w:ins w:id="7680" w:author="pete jones" w:date="2022-03-31T12:39:00Z">
        <w:r w:rsidR="00784C5F">
          <w:t>Online learning materials supported student</w:t>
        </w:r>
      </w:ins>
      <w:r w:rsidRPr="00FF6A71">
        <w:t xml:space="preserve">s </w:t>
      </w:r>
      <w:del w:id="7681" w:author="pete jones" w:date="2022-03-31T12:39:00Z">
        <w:r w:rsidRPr="00FF6A71" w:rsidDel="00784C5F">
          <w:delText xml:space="preserve">to build basic </w:delText>
        </w:r>
        <w:r w:rsidR="00035EAB" w:rsidRPr="00FF6A71" w:rsidDel="00784C5F">
          <w:delText>CAD</w:delText>
        </w:r>
        <w:r w:rsidRPr="00FF6A71" w:rsidDel="00784C5F">
          <w:delText xml:space="preserve"> skills; </w:delText>
        </w:r>
        <w:r w:rsidR="00857BAD" w:rsidRPr="00FF6A71" w:rsidDel="00784C5F">
          <w:delText xml:space="preserve">also, </w:delText>
        </w:r>
        <w:r w:rsidRPr="00FF6A71" w:rsidDel="00784C5F">
          <w:delText>students were</w:delText>
        </w:r>
      </w:del>
      <w:ins w:id="7682" w:author="pete jones" w:date="2022-03-31T12:39:00Z">
        <w:r w:rsidR="00784C5F">
          <w:t>in building basic CAD skills; students were also</w:t>
        </w:r>
      </w:ins>
      <w:r w:rsidRPr="00FF6A71">
        <w:t xml:space="preserve"> encouraged to support each other and manage their progress towards </w:t>
      </w:r>
      <w:del w:id="7683" w:author="pete jones" w:date="2022-03-31T12:39:00Z">
        <w:r w:rsidRPr="00FF6A71" w:rsidDel="00784C5F">
          <w:delText xml:space="preserve">building </w:delText>
        </w:r>
      </w:del>
      <w:ins w:id="7684" w:author="pete jones" w:date="2022-03-31T12:39:00Z">
        <w:r w:rsidR="00784C5F">
          <w:t>mak</w:t>
        </w:r>
        <w:r w:rsidR="00784C5F" w:rsidRPr="00FF6A71">
          <w:t xml:space="preserve">ing </w:t>
        </w:r>
      </w:ins>
      <w:r w:rsidRPr="00FF6A71">
        <w:t xml:space="preserve">the digital assemblies as a team. </w:t>
      </w:r>
      <w:del w:id="7685" w:author="pete jones" w:date="2022-03-31T12:39:00Z">
        <w:r w:rsidRPr="00FF6A71" w:rsidDel="00784C5F">
          <w:delText xml:space="preserve">The </w:delText>
        </w:r>
      </w:del>
      <w:ins w:id="7686" w:author="pete jones" w:date="2022-03-31T12:39:00Z">
        <w:r w:rsidR="00784C5F">
          <w:t>Although t</w:t>
        </w:r>
        <w:r w:rsidR="00784C5F" w:rsidRPr="00FF6A71">
          <w:t xml:space="preserve">he </w:t>
        </w:r>
      </w:ins>
      <w:r w:rsidRPr="00FF6A71">
        <w:t xml:space="preserve">project did not possess a high level of creativity because the design work was given as a portfolio of 2D engineering drawings, the main task was to interpret this digital </w:t>
      </w:r>
      <w:del w:id="7687" w:author="pete jones" w:date="2022-03-31T12:40:00Z">
        <w:r w:rsidRPr="00FF6A71" w:rsidDel="00784C5F">
          <w:delText xml:space="preserve">engineering </w:delText>
        </w:r>
      </w:del>
      <w:r w:rsidRPr="00FF6A71">
        <w:t xml:space="preserve">data and build a level of 3D digital competence not </w:t>
      </w:r>
      <w:del w:id="7688" w:author="pete jones" w:date="2022-03-31T12:40:00Z">
        <w:r w:rsidRPr="00FF6A71" w:rsidDel="00784C5F">
          <w:delText xml:space="preserve">normally </w:delText>
        </w:r>
      </w:del>
      <w:ins w:id="7689" w:author="pete jones" w:date="2022-03-31T12:40:00Z">
        <w:r w:rsidR="00784C5F">
          <w:t>gener</w:t>
        </w:r>
        <w:r w:rsidR="00784C5F" w:rsidRPr="00FF6A71">
          <w:t xml:space="preserve">ally </w:t>
        </w:r>
      </w:ins>
      <w:r w:rsidRPr="00FF6A71">
        <w:t xml:space="preserve">expected of students at this level of their studies. </w:t>
      </w:r>
    </w:p>
    <w:p w14:paraId="3FE76FBF" w14:textId="165F66BE" w:rsidR="00A33F88" w:rsidRPr="00FF6A71" w:rsidRDefault="00546DE1" w:rsidP="00546DE1">
      <w:r w:rsidRPr="00FF6A71">
        <w:lastRenderedPageBreak/>
        <w:t>Many on</w:t>
      </w:r>
      <w:del w:id="7690" w:author="pete jones" w:date="2022-03-30T09:12:00Z">
        <w:r w:rsidRPr="00FF6A71" w:rsidDel="00036DB9">
          <w:delText>-</w:delText>
        </w:r>
      </w:del>
      <w:r w:rsidRPr="00FF6A71">
        <w:t xml:space="preserve">line tutorials for using CAD authoring software present an engineering drawing as the starting point for </w:t>
      </w:r>
      <w:del w:id="7691" w:author="pete jones" w:date="2022-03-30T09:12:00Z">
        <w:r w:rsidRPr="00FF6A71" w:rsidDel="00036DB9">
          <w:delText>to create</w:delText>
        </w:r>
      </w:del>
      <w:ins w:id="7692" w:author="pete jones" w:date="2022-03-30T09:12:00Z">
        <w:r w:rsidR="00036DB9">
          <w:t>creating</w:t>
        </w:r>
      </w:ins>
      <w:r w:rsidRPr="00FF6A71">
        <w:t xml:space="preserve"> 3D digital data</w:t>
      </w:r>
      <w:del w:id="7693" w:author="pete jones" w:date="2022-03-31T12:40:00Z">
        <w:r w:rsidRPr="00FF6A71" w:rsidDel="00DD716A">
          <w:delText>,</w:delText>
        </w:r>
      </w:del>
      <w:r w:rsidRPr="00FF6A71">
        <w:t xml:space="preserve"> and</w:t>
      </w:r>
      <w:ins w:id="7694" w:author="pete jones" w:date="2022-03-31T12:40:00Z">
        <w:r w:rsidR="00DD716A">
          <w:t>,</w:t>
        </w:r>
      </w:ins>
      <w:r w:rsidRPr="00FF6A71">
        <w:t xml:space="preserve"> in most cases</w:t>
      </w:r>
      <w:ins w:id="7695" w:author="pete jones" w:date="2022-03-31T12:40:00Z">
        <w:r w:rsidR="00DD716A">
          <w:t>,</w:t>
        </w:r>
      </w:ins>
      <w:r w:rsidRPr="00FF6A71">
        <w:t xml:space="preserve"> proceed with </w:t>
      </w:r>
      <w:r w:rsidR="00857BAD" w:rsidRPr="00FF6A71">
        <w:t>click-by-click</w:t>
      </w:r>
      <w:r w:rsidRPr="00FF6A71">
        <w:t xml:space="preserve"> instructions. </w:t>
      </w:r>
      <w:del w:id="7696" w:author="pete jones" w:date="2022-03-31T12:40:00Z">
        <w:r w:rsidRPr="00FF6A71" w:rsidDel="00DD716A">
          <w:delText xml:space="preserve">In </w:delText>
        </w:r>
      </w:del>
      <w:ins w:id="7697" w:author="pete jones" w:date="2022-03-31T12:40:00Z">
        <w:r w:rsidR="00DD716A">
          <w:t>Although every student produces the same artefact in these cases</w:t>
        </w:r>
      </w:ins>
      <w:del w:id="7698" w:author="pete jones" w:date="2022-03-31T12:40:00Z">
        <w:r w:rsidRPr="00FF6A71" w:rsidDel="00DD716A">
          <w:delText xml:space="preserve">these cases, every student produces the same </w:delText>
        </w:r>
        <w:r w:rsidR="00035EAB" w:rsidRPr="00FF6A71" w:rsidDel="00DD716A">
          <w:delText>artefact</w:delText>
        </w:r>
      </w:del>
      <w:r w:rsidRPr="00FF6A71">
        <w:t xml:space="preserve">, this is ideal </w:t>
      </w:r>
      <w:del w:id="7699" w:author="pete jones" w:date="2022-03-31T12:41:00Z">
        <w:r w:rsidRPr="00FF6A71" w:rsidDel="00DD716A">
          <w:delText>to learn the basics and familiarise</w:delText>
        </w:r>
      </w:del>
      <w:ins w:id="7700" w:author="pete jones" w:date="2022-03-31T12:41:00Z">
        <w:r w:rsidR="00DD716A">
          <w:t>for learning the basics and familiarising</w:t>
        </w:r>
      </w:ins>
      <w:r w:rsidRPr="00FF6A71">
        <w:t xml:space="preserve"> </w:t>
      </w:r>
      <w:ins w:id="7701" w:author="pete jones" w:date="2022-03-30T09:13:00Z">
        <w:r w:rsidR="00036DB9">
          <w:t xml:space="preserve">themself </w:t>
        </w:r>
      </w:ins>
      <w:r w:rsidRPr="00FF6A71">
        <w:t xml:space="preserve">with functionality. </w:t>
      </w:r>
      <w:r w:rsidR="00857BAD" w:rsidRPr="00FF6A71">
        <w:t xml:space="preserve">However, </w:t>
      </w:r>
      <w:del w:id="7702" w:author="pete jones" w:date="2022-03-31T12:41:00Z">
        <w:r w:rsidR="00857BAD" w:rsidRPr="00FF6A71" w:rsidDel="00DD716A">
          <w:delText>f</w:delText>
        </w:r>
        <w:r w:rsidRPr="00FF6A71" w:rsidDel="00DD716A">
          <w:delText>or this exercise it was</w:delText>
        </w:r>
      </w:del>
      <w:ins w:id="7703" w:author="pete jones" w:date="2022-03-31T12:41:00Z">
        <w:r w:rsidR="00DD716A">
          <w:t>this exercise</w:t>
        </w:r>
      </w:ins>
      <w:r w:rsidRPr="00FF6A71">
        <w:t xml:space="preserve"> decided to present </w:t>
      </w:r>
      <w:ins w:id="7704" w:author="pete jones" w:date="2022-03-30T09:13:00Z">
        <w:r w:rsidR="00036DB9">
          <w:t xml:space="preserve">the </w:t>
        </w:r>
      </w:ins>
      <w:del w:id="7705" w:author="pete jones" w:date="2022-03-30T09:13:00Z">
        <w:r w:rsidRPr="00FF6A71" w:rsidDel="00036DB9">
          <w:delText>a</w:delText>
        </w:r>
        <w:r w:rsidR="00857BAD" w:rsidRPr="00FF6A71" w:rsidDel="00036DB9">
          <w:delText xml:space="preserve">n </w:delText>
        </w:r>
      </w:del>
      <w:r w:rsidR="00857BAD" w:rsidRPr="00FF6A71">
        <w:t xml:space="preserve">activity of a </w:t>
      </w:r>
      <w:r w:rsidRPr="00FF6A71">
        <w:t>problem that was</w:t>
      </w:r>
      <w:r w:rsidR="00857BAD" w:rsidRPr="00FF6A71">
        <w:t xml:space="preserve"> purposefully designed to be</w:t>
      </w:r>
      <w:r w:rsidRPr="00FF6A71">
        <w:t xml:space="preserve"> too complex for one person to manage, thus forcing each team to collaborate in creating individual parts of varying complexity, distributing, and man</w:t>
      </w:r>
      <w:ins w:id="7706" w:author="pete jones" w:date="2022-03-30T09:13:00Z">
        <w:r w:rsidR="00036DB9">
          <w:t>a</w:t>
        </w:r>
      </w:ins>
      <w:r w:rsidRPr="00FF6A71">
        <w:t xml:space="preserve">ging tasks </w:t>
      </w:r>
      <w:r w:rsidR="009E1F25" w:rsidRPr="00FF6A71">
        <w:t>appropriately</w:t>
      </w:r>
      <w:r w:rsidRPr="00FF6A71">
        <w:t xml:space="preserve">. </w:t>
      </w:r>
    </w:p>
    <w:p w14:paraId="79641F7A" w14:textId="51C82E95" w:rsidR="00A33F88" w:rsidRPr="00FF6A71" w:rsidRDefault="00546DE1" w:rsidP="00546DE1">
      <w:del w:id="7707" w:author="pete jones" w:date="2022-03-31T12:41:00Z">
        <w:r w:rsidRPr="00FF6A71" w:rsidDel="00DD716A">
          <w:delText>There was a large cohort of 78 students,</w:delText>
        </w:r>
      </w:del>
      <w:ins w:id="7708" w:author="pete jones" w:date="2022-03-31T12:41:00Z">
        <w:r w:rsidR="00DD716A">
          <w:t>A large cohort of 78 students was</w:t>
        </w:r>
      </w:ins>
      <w:r w:rsidRPr="00FF6A71">
        <w:t xml:space="preserve"> split into three </w:t>
      </w:r>
      <w:del w:id="7709" w:author="pete jones" w:date="2022-03-31T12:41:00Z">
        <w:r w:rsidRPr="00FF6A71" w:rsidDel="00DD716A">
          <w:delText xml:space="preserve">mixed </w:delText>
        </w:r>
      </w:del>
      <w:ins w:id="7710" w:author="pete jones" w:date="2022-03-31T12:41:00Z">
        <w:r w:rsidR="00DD716A">
          <w:t>diverse</w:t>
        </w:r>
        <w:r w:rsidR="00DD716A" w:rsidRPr="00FF6A71">
          <w:t xml:space="preserve"> </w:t>
        </w:r>
      </w:ins>
      <w:r w:rsidRPr="00FF6A71">
        <w:t>discipline tutor groups: A, B, and C.</w:t>
      </w:r>
      <w:ins w:id="7711" w:author="pete jones" w:date="2022-03-31T12:42:00Z">
        <w:r w:rsidR="00DD716A">
          <w:t xml:space="preserve"> </w:t>
        </w:r>
      </w:ins>
      <w:del w:id="7712" w:author="pete jones" w:date="2022-03-31T12:42:00Z">
        <w:r w:rsidRPr="00FF6A71" w:rsidDel="00DD716A">
          <w:delText xml:space="preserve"> </w:delText>
        </w:r>
      </w:del>
      <w:r w:rsidRPr="00FF6A71">
        <w:t>An electrical discipline project was not created due to the low numbers and disbursement within the tutor groups</w:t>
      </w:r>
      <w:del w:id="7713" w:author="pete jones" w:date="2022-03-31T12:41:00Z">
        <w:r w:rsidRPr="00FF6A71" w:rsidDel="00DD716A">
          <w:delText xml:space="preserve">, </w:delText>
        </w:r>
      </w:del>
      <w:ins w:id="7714" w:author="pete jones" w:date="2022-03-31T12:41:00Z">
        <w:r w:rsidR="00DD716A">
          <w:t>;</w:t>
        </w:r>
        <w:r w:rsidR="00DD716A" w:rsidRPr="00FF6A71">
          <w:t xml:space="preserve"> </w:t>
        </w:r>
      </w:ins>
      <w:r w:rsidRPr="00FF6A71">
        <w:t xml:space="preserve">these students were allocated a team and discipline of their choice. Teams were constructed by </w:t>
      </w:r>
      <w:del w:id="7715" w:author="pete jones" w:date="2022-03-31T12:43:00Z">
        <w:r w:rsidRPr="00FF6A71" w:rsidDel="00DD716A">
          <w:delText xml:space="preserve">discipline </w:delText>
        </w:r>
      </w:del>
      <w:ins w:id="7716" w:author="pete jones" w:date="2022-03-31T12:43:00Z">
        <w:r w:rsidR="00DD716A" w:rsidRPr="00FF6A71">
          <w:t>d</w:t>
        </w:r>
        <w:r w:rsidR="00DD716A">
          <w:t>omain</w:t>
        </w:r>
        <w:r w:rsidR="00DD716A" w:rsidRPr="00FF6A71">
          <w:t xml:space="preserve"> </w:t>
        </w:r>
      </w:ins>
      <w:r w:rsidRPr="00FF6A71">
        <w:t>within each tutor group and consisted of 3 or 4 members. It was expected that 4</w:t>
      </w:r>
      <w:ins w:id="7717" w:author="pete jones" w:date="2022-03-30T09:13:00Z">
        <w:r w:rsidR="00036DB9">
          <w:t>-</w:t>
        </w:r>
      </w:ins>
      <w:del w:id="7718" w:author="pete jones" w:date="2022-03-30T09:13:00Z">
        <w:r w:rsidRPr="00FF6A71" w:rsidDel="00036DB9">
          <w:delText xml:space="preserve"> </w:delText>
        </w:r>
      </w:del>
      <w:r w:rsidRPr="00FF6A71">
        <w:t>person teams would have an advantage, but th</w:t>
      </w:r>
      <w:del w:id="7719" w:author="pete jones" w:date="2022-03-31T12:43:00Z">
        <w:r w:rsidRPr="00FF6A71" w:rsidDel="00DD716A">
          <w:delText>is was balanced by the additional management of personnel necessary</w:delText>
        </w:r>
      </w:del>
      <w:ins w:id="7720" w:author="pete jones" w:date="2022-03-31T12:43:00Z">
        <w:r w:rsidR="00DD716A">
          <w:t>e additional management of personnel necessary balanced this</w:t>
        </w:r>
      </w:ins>
      <w:r w:rsidRPr="00FF6A71">
        <w:t>.</w:t>
      </w:r>
      <w:r w:rsidR="00857BAD" w:rsidRPr="00FF6A71">
        <w:t xml:space="preserve"> </w:t>
      </w:r>
      <w:r w:rsidR="00857BAD" w:rsidRPr="00312F59">
        <w:fldChar w:fldCharType="begin"/>
      </w:r>
      <w:r w:rsidR="00857BAD" w:rsidRPr="00FF6A71">
        <w:instrText xml:space="preserve"> REF _Ref64376596 \h </w:instrText>
      </w:r>
      <w:r w:rsidR="00857BAD" w:rsidRPr="00312F59">
        <w:fldChar w:fldCharType="separate"/>
      </w:r>
      <w:ins w:id="7721" w:author="pete jones" w:date="2022-04-05T11:31:00Z">
        <w:r w:rsidR="00D94147" w:rsidRPr="00C15005">
          <w:t xml:space="preserve">Table </w:t>
        </w:r>
        <w:r w:rsidR="00D94147">
          <w:rPr>
            <w:noProof/>
          </w:rPr>
          <w:t>5</w:t>
        </w:r>
        <w:r w:rsidR="00D94147">
          <w:noBreakHyphen/>
        </w:r>
        <w:r w:rsidR="00D94147">
          <w:rPr>
            <w:noProof/>
          </w:rPr>
          <w:t>1</w:t>
        </w:r>
      </w:ins>
      <w:del w:id="7722" w:author="pete jones" w:date="2022-03-16T14:25:00Z">
        <w:r w:rsidR="00DD384C" w:rsidRPr="00FF6A71" w:rsidDel="001B0BBB">
          <w:delText xml:space="preserve">Table </w:delText>
        </w:r>
        <w:r w:rsidR="00DD384C" w:rsidRPr="00FF6A71" w:rsidDel="001B0BBB">
          <w:rPr>
            <w:noProof/>
          </w:rPr>
          <w:delText>5</w:delText>
        </w:r>
        <w:r w:rsidR="00DD384C" w:rsidRPr="00FF6A71" w:rsidDel="001B0BBB">
          <w:noBreakHyphen/>
        </w:r>
        <w:r w:rsidR="00DD384C" w:rsidRPr="00FF6A71" w:rsidDel="001B0BBB">
          <w:rPr>
            <w:noProof/>
          </w:rPr>
          <w:delText>1</w:delText>
        </w:r>
      </w:del>
      <w:r w:rsidR="00857BAD" w:rsidRPr="00312F59">
        <w:fldChar w:fldCharType="end"/>
      </w:r>
      <w:r w:rsidR="00857BAD" w:rsidRPr="00FF6A71">
        <w:t xml:space="preserve"> </w:t>
      </w:r>
      <w:r w:rsidRPr="00FF6A71">
        <w:t>shows the tutor group, discipline, and team breakdown for semester 1.</w:t>
      </w:r>
    </w:p>
    <w:p w14:paraId="3B516D00" w14:textId="77777777" w:rsidR="00A33F88" w:rsidRPr="00FF6A71" w:rsidRDefault="00546DE1" w:rsidP="00546DE1">
      <w:pPr>
        <w:jc w:val="center"/>
      </w:pPr>
      <w:r w:rsidRPr="00C15005">
        <w:rPr>
          <w:noProof/>
        </w:rPr>
        <w:drawing>
          <wp:inline distT="0" distB="0" distL="0" distR="0" wp14:anchorId="3351856C" wp14:editId="597844CB">
            <wp:extent cx="3893185" cy="278828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93185" cy="2788285"/>
                    </a:xfrm>
                    <a:prstGeom prst="rect">
                      <a:avLst/>
                    </a:prstGeom>
                    <a:noFill/>
                    <a:ln>
                      <a:noFill/>
                    </a:ln>
                  </pic:spPr>
                </pic:pic>
              </a:graphicData>
            </a:graphic>
          </wp:inline>
        </w:drawing>
      </w:r>
      <w:bookmarkStart w:id="7723" w:name="_Ref50987207"/>
    </w:p>
    <w:p w14:paraId="6B7177D3" w14:textId="3EFFA0F6" w:rsidR="00A33F88" w:rsidRPr="007C0DAF" w:rsidRDefault="00546DE1">
      <w:pPr>
        <w:pStyle w:val="Caption"/>
        <w:pPrChange w:id="7724" w:author="pete jones" w:date="2022-01-04T13:41:00Z">
          <w:pPr>
            <w:pStyle w:val="TOCHeading"/>
            <w:jc w:val="center"/>
          </w:pPr>
        </w:pPrChange>
      </w:pPr>
      <w:bookmarkStart w:id="7725" w:name="_Ref64376596"/>
      <w:bookmarkStart w:id="7726" w:name="_Toc68162317"/>
      <w:bookmarkStart w:id="7727" w:name="_Toc99719357"/>
      <w:r w:rsidRPr="00C15005">
        <w:t xml:space="preserve">Table </w:t>
      </w:r>
      <w:ins w:id="7728" w:author="pete jones" w:date="2022-03-12T09:33:00Z">
        <w:r w:rsidR="00D62441">
          <w:fldChar w:fldCharType="begin"/>
        </w:r>
        <w:r w:rsidR="00D62441">
          <w:instrText xml:space="preserve"> STYLEREF 1 \s </w:instrText>
        </w:r>
      </w:ins>
      <w:r w:rsidR="00D62441">
        <w:fldChar w:fldCharType="separate"/>
      </w:r>
      <w:r w:rsidR="00D94147">
        <w:rPr>
          <w:noProof/>
        </w:rPr>
        <w:t>5</w:t>
      </w:r>
      <w:ins w:id="7729"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7730" w:author="pete jones" w:date="2022-04-05T11:31:00Z">
        <w:r w:rsidR="00D94147">
          <w:rPr>
            <w:noProof/>
          </w:rPr>
          <w:t>1</w:t>
        </w:r>
      </w:ins>
      <w:ins w:id="7731" w:author="pete jones" w:date="2022-03-12T09:33:00Z">
        <w:r w:rsidR="00D62441">
          <w:fldChar w:fldCharType="end"/>
        </w:r>
      </w:ins>
      <w:del w:id="7732" w:author="pete jones" w:date="2022-02-07T13:00:00Z">
        <w:r w:rsidRPr="007C0DAF" w:rsidDel="00344917">
          <w:fldChar w:fldCharType="begin"/>
        </w:r>
        <w:r w:rsidRPr="007C0DAF" w:rsidDel="00344917">
          <w:delInstrText>STYLEREF 1 \s</w:delInstrText>
        </w:r>
        <w:r w:rsidRPr="007C0DAF" w:rsidDel="00344917">
          <w:fldChar w:fldCharType="separate"/>
        </w:r>
        <w:r w:rsidR="002F3081" w:rsidRPr="007C0DAF" w:rsidDel="00344917">
          <w:rPr>
            <w:noProof/>
          </w:rPr>
          <w:delText>5</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1</w:delText>
        </w:r>
        <w:r w:rsidRPr="007C0DAF" w:rsidDel="00344917">
          <w:fldChar w:fldCharType="end"/>
        </w:r>
      </w:del>
      <w:bookmarkEnd w:id="7723"/>
      <w:bookmarkEnd w:id="7725"/>
      <w:r w:rsidRPr="007C0DAF">
        <w:t>: Group/Discipline/Team structure</w:t>
      </w:r>
      <w:bookmarkEnd w:id="7726"/>
      <w:bookmarkEnd w:id="7727"/>
    </w:p>
    <w:p w14:paraId="6CB42447" w14:textId="740C838C" w:rsidR="00A33F88" w:rsidRPr="00FF6A71" w:rsidRDefault="00546DE1" w:rsidP="00546DE1">
      <w:r w:rsidRPr="00FF6A71">
        <w:t>As the activity progressed</w:t>
      </w:r>
      <w:ins w:id="7733" w:author="pete jones" w:date="2022-03-31T12:43:00Z">
        <w:r w:rsidR="00DD716A">
          <w:t>,</w:t>
        </w:r>
      </w:ins>
      <w:r w:rsidRPr="00FF6A71">
        <w:t xml:space="preserve"> each team was encouraged to negotiate and justify </w:t>
      </w:r>
      <w:ins w:id="7734" w:author="pete jones" w:date="2022-03-30T09:13:00Z">
        <w:r w:rsidR="00036DB9">
          <w:t xml:space="preserve">the </w:t>
        </w:r>
      </w:ins>
      <w:r w:rsidRPr="00FF6A71">
        <w:t xml:space="preserve">delivery of completed solutions for 3D parts </w:t>
      </w:r>
      <w:del w:id="7735" w:author="pete jones" w:date="2022-03-31T12:43:00Z">
        <w:r w:rsidRPr="00FF6A71" w:rsidDel="00DD716A">
          <w:delText>and</w:delText>
        </w:r>
      </w:del>
      <w:del w:id="7736" w:author="pete jones" w:date="2022-03-30T09:13:00Z">
        <w:r w:rsidRPr="00FF6A71" w:rsidDel="00036DB9">
          <w:delText xml:space="preserve"> / </w:delText>
        </w:r>
      </w:del>
      <w:r w:rsidRPr="00FF6A71">
        <w:t xml:space="preserve">or sub-assemblies. The collaboration database collated records of such transactions by providing read-only deliveries locked to authoring </w:t>
      </w:r>
      <w:r w:rsidR="00857BAD" w:rsidRPr="00FF6A71">
        <w:t xml:space="preserve">only </w:t>
      </w:r>
      <w:r w:rsidRPr="00FF6A71">
        <w:t xml:space="preserve">by the tutor. Support provided by completed data was not penalised because </w:t>
      </w:r>
      <w:del w:id="7737" w:author="pete jones" w:date="2022-03-30T09:13:00Z">
        <w:r w:rsidRPr="00FF6A71" w:rsidDel="00036DB9">
          <w:delText>it was imperative that students progressed</w:delText>
        </w:r>
      </w:del>
      <w:ins w:id="7738" w:author="pete jones" w:date="2022-03-30T09:13:00Z">
        <w:r w:rsidR="00036DB9">
          <w:t>students needed to progress</w:t>
        </w:r>
      </w:ins>
      <w:r w:rsidRPr="00FF6A71">
        <w:t xml:space="preserve"> to experience assembly modelling. </w:t>
      </w:r>
      <w:del w:id="7739" w:author="pete jones" w:date="2022-03-31T12:43:00Z">
        <w:r w:rsidRPr="00FF6A71" w:rsidDel="00DD716A">
          <w:delText xml:space="preserve">Providing </w:delText>
        </w:r>
      </w:del>
      <w:del w:id="7740" w:author="pete jones" w:date="2022-03-31T12:44:00Z">
        <w:r w:rsidRPr="00FF6A71" w:rsidDel="00DD716A">
          <w:delText>s</w:delText>
        </w:r>
      </w:del>
      <w:ins w:id="7741" w:author="pete jones" w:date="2022-03-31T12:44:00Z">
        <w:r w:rsidR="00DD716A">
          <w:t>S</w:t>
        </w:r>
      </w:ins>
      <w:r w:rsidRPr="00FF6A71">
        <w:t xml:space="preserve">tudents produced team journals capturing </w:t>
      </w:r>
      <w:r w:rsidRPr="00FF6A71">
        <w:lastRenderedPageBreak/>
        <w:t xml:space="preserve">requests for data and </w:t>
      </w:r>
      <w:del w:id="7742" w:author="pete jones" w:date="2022-03-30T09:14:00Z">
        <w:r w:rsidRPr="00FF6A71" w:rsidDel="00036DB9">
          <w:delText xml:space="preserve">logged </w:delText>
        </w:r>
      </w:del>
      <w:ins w:id="7743" w:author="pete jones" w:date="2022-03-30T09:14:00Z">
        <w:r w:rsidR="00036DB9" w:rsidRPr="00FF6A71">
          <w:t>logg</w:t>
        </w:r>
        <w:r w:rsidR="00036DB9">
          <w:t>ing</w:t>
        </w:r>
        <w:r w:rsidR="00036DB9" w:rsidRPr="00FF6A71">
          <w:t xml:space="preserve"> </w:t>
        </w:r>
      </w:ins>
      <w:r w:rsidRPr="00FF6A71">
        <w:t>their progress against semester milestones</w:t>
      </w:r>
      <w:ins w:id="7744" w:author="pete jones" w:date="2022-03-31T12:44:00Z">
        <w:r w:rsidR="00DD716A">
          <w:t>;</w:t>
        </w:r>
      </w:ins>
      <w:r w:rsidRPr="00FF6A71">
        <w:t xml:space="preserve"> their module results were unaffected. However, students were advised that plagiarism would be penalised</w:t>
      </w:r>
      <w:del w:id="7745" w:author="pete jones" w:date="2022-03-31T12:44:00Z">
        <w:r w:rsidRPr="00FF6A71" w:rsidDel="00DD716A">
          <w:delText>, but</w:delText>
        </w:r>
      </w:del>
      <w:ins w:id="7746" w:author="pete jones" w:date="2022-03-31T12:44:00Z">
        <w:r w:rsidR="00DD716A">
          <w:t>. Still,</w:t>
        </w:r>
      </w:ins>
      <w:r w:rsidRPr="00FF6A71">
        <w:t xml:space="preserve"> the ability to copy data in and out of the collaboration cloud vault was limited and consequently easily highlighted if attempted. The appendix of this chapter includes an example of the assignment brief used for this pilot study during semester one.</w:t>
      </w:r>
      <w:bookmarkStart w:id="7747" w:name="_Toc51936817"/>
    </w:p>
    <w:p w14:paraId="35F21A98" w14:textId="77777777" w:rsidR="00A33F88" w:rsidRPr="00FF6A71" w:rsidRDefault="00546DE1" w:rsidP="00087FAF">
      <w:pPr>
        <w:rPr>
          <w:b/>
          <w:bCs/>
          <w:u w:val="single"/>
        </w:rPr>
      </w:pPr>
      <w:r w:rsidRPr="00FF6A71">
        <w:rPr>
          <w:b/>
          <w:bCs/>
          <w:u w:val="single"/>
        </w:rPr>
        <w:t>The Case-study environment</w:t>
      </w:r>
      <w:bookmarkEnd w:id="7747"/>
    </w:p>
    <w:p w14:paraId="24F35068" w14:textId="035BBCDA" w:rsidR="00A33F88" w:rsidRPr="00FF6A71" w:rsidRDefault="00546DE1" w:rsidP="00546DE1">
      <w:r w:rsidRPr="00FF6A71">
        <w:t xml:space="preserve">The experimental environment for the case study was fundamentally different from the pilot and approached from </w:t>
      </w:r>
      <w:del w:id="7748" w:author="pete jones" w:date="2022-03-30T09:14:00Z">
        <w:r w:rsidRPr="00FF6A71" w:rsidDel="00036DB9">
          <w:delText xml:space="preserve">an </w:delText>
        </w:r>
      </w:del>
      <w:r w:rsidRPr="00FF6A71">
        <w:t xml:space="preserve">alternative andragogy. The research was conducted within </w:t>
      </w:r>
      <w:del w:id="7749" w:author="pete jones" w:date="2022-03-31T12:44:00Z">
        <w:r w:rsidRPr="00FF6A71" w:rsidDel="00DD716A">
          <w:delText xml:space="preserve">the confines of </w:delText>
        </w:r>
      </w:del>
      <w:r w:rsidRPr="00FF6A71">
        <w:t xml:space="preserve">a competition project devised and controlled by the </w:t>
      </w:r>
      <w:del w:id="7750" w:author="pete jones" w:date="2022-03-30T09:14:00Z">
        <w:r w:rsidRPr="00FF6A71" w:rsidDel="00036DB9">
          <w:delText>IMECHE</w:delText>
        </w:r>
      </w:del>
      <w:ins w:id="7751" w:author="pete jones" w:date="2022-03-30T09:14:00Z">
        <w:r w:rsidR="00036DB9" w:rsidRPr="00FF6A71">
          <w:t>IM</w:t>
        </w:r>
        <w:r w:rsidR="00036DB9">
          <w:t>ech</w:t>
        </w:r>
        <w:r w:rsidR="00036DB9" w:rsidRPr="00FF6A71">
          <w:t>E</w:t>
        </w:r>
      </w:ins>
      <w:r w:rsidRPr="00FF6A71">
        <w:t xml:space="preserve">, </w:t>
      </w:r>
      <w:del w:id="7752" w:author="pete jones" w:date="2022-04-01T15:05:00Z">
        <w:r w:rsidRPr="00FF6A71" w:rsidDel="00726256">
          <w:delText xml:space="preserve">called </w:delText>
        </w:r>
      </w:del>
      <w:r w:rsidRPr="00FF6A71">
        <w:t xml:space="preserve">Formula Student. </w:t>
      </w:r>
      <w:del w:id="7753" w:author="pete jones" w:date="2022-03-31T12:44:00Z">
        <w:r w:rsidRPr="00FF6A71" w:rsidDel="00DD716A">
          <w:delText>In which, t</w:delText>
        </w:r>
      </w:del>
      <w:ins w:id="7754" w:author="pete jones" w:date="2022-03-31T12:44:00Z">
        <w:r w:rsidR="00DD716A">
          <w:t>T</w:t>
        </w:r>
      </w:ins>
      <w:r w:rsidRPr="00FF6A71">
        <w:t xml:space="preserve">he team is tasked to produce a prototype for a single-seat race car for autocross or sprint racing and present it to a hypothetical manufacturing firm. The car must be low in cost, easy to maintain, and reliable, with high performance in </w:t>
      </w:r>
      <w:del w:id="7755" w:author="pete jones" w:date="2022-03-31T12:45:00Z">
        <w:r w:rsidRPr="00FF6A71" w:rsidDel="00DD716A">
          <w:delText xml:space="preserve">terms of </w:delText>
        </w:r>
      </w:del>
      <w:r w:rsidRPr="00FF6A71">
        <w:t xml:space="preserve">its acceleration, braking, and handling qualities. During the competition, the team must demonstrate the logic behind their proposal and must be able to demonstrate that it can support a viable business model. All students taking part get a chance to </w:t>
      </w:r>
      <w:del w:id="7756" w:author="pete jones" w:date="2022-03-31T12:45:00Z">
        <w:r w:rsidRPr="00FF6A71" w:rsidDel="00DD716A">
          <w:delText xml:space="preserve">demonstrate </w:delText>
        </w:r>
      </w:del>
      <w:ins w:id="7757" w:author="pete jones" w:date="2022-03-31T12:45:00Z">
        <w:r w:rsidR="00DD716A">
          <w:t>show</w:t>
        </w:r>
        <w:r w:rsidR="00DD716A" w:rsidRPr="00FF6A71">
          <w:t xml:space="preserve"> </w:t>
        </w:r>
      </w:ins>
      <w:r w:rsidRPr="00FF6A71">
        <w:t xml:space="preserve">their technical analysis, engineering design and manufacturing skills whilst having to meet a strict deadline. </w:t>
      </w:r>
      <w:r w:rsidR="00087FAF" w:rsidRPr="00FF6A71">
        <w:t xml:space="preserve">Participation in the competition project was designed to encourage and provide </w:t>
      </w:r>
      <w:del w:id="7758" w:author="pete jones" w:date="2022-03-31T12:45:00Z">
        <w:r w:rsidR="00087FAF" w:rsidRPr="00FF6A71" w:rsidDel="00DD716A">
          <w:delText xml:space="preserve">valid </w:delText>
        </w:r>
      </w:del>
      <w:ins w:id="7759" w:author="pete jones" w:date="2022-03-31T12:45:00Z">
        <w:r w:rsidR="00DD716A">
          <w:t>valuable</w:t>
        </w:r>
        <w:r w:rsidR="00DD716A" w:rsidRPr="00FF6A71">
          <w:t xml:space="preserve"> </w:t>
        </w:r>
      </w:ins>
      <w:r w:rsidR="00087FAF" w:rsidRPr="00FF6A71">
        <w:t>employability skills for a career in engineering</w:t>
      </w:r>
      <w:ins w:id="7760" w:author="pete jones" w:date="2022-03-31T12:45:00Z">
        <w:r w:rsidR="00DD716A">
          <w:t>. E</w:t>
        </w:r>
      </w:ins>
      <w:del w:id="7761" w:author="pete jones" w:date="2022-03-31T12:45:00Z">
        <w:r w:rsidR="00087FAF" w:rsidRPr="00FF6A71" w:rsidDel="00DD716A">
          <w:delText xml:space="preserve"> e</w:delText>
        </w:r>
      </w:del>
      <w:r w:rsidR="00087FAF" w:rsidRPr="00FF6A71">
        <w:t>mployability skills</w:t>
      </w:r>
      <w:del w:id="7762" w:author="pete jones" w:date="2022-03-31T12:46:00Z">
        <w:r w:rsidR="00087FAF" w:rsidRPr="00FF6A71" w:rsidDel="00DD716A">
          <w:delText xml:space="preserve">, such </w:delText>
        </w:r>
        <w:r w:rsidR="00F427D8" w:rsidRPr="00FF6A71" w:rsidDel="00DD716A">
          <w:delText>as</w:delText>
        </w:r>
      </w:del>
      <w:ins w:id="7763" w:author="pete jones" w:date="2022-03-31T12:46:00Z">
        <w:r w:rsidR="00DD716A">
          <w:t xml:space="preserve"> include</w:t>
        </w:r>
      </w:ins>
      <w:r w:rsidR="00087FAF" w:rsidRPr="00FF6A71">
        <w:t xml:space="preserve"> </w:t>
      </w:r>
      <w:r w:rsidRPr="00FF6A71">
        <w:t xml:space="preserve">teamwork, time management, project management, </w:t>
      </w:r>
      <w:r w:rsidR="009E1F25" w:rsidRPr="00FF6A71">
        <w:t>budgeting,</w:t>
      </w:r>
      <w:r w:rsidR="007B2E8E" w:rsidRPr="00FF6A71">
        <w:t xml:space="preserve"> and</w:t>
      </w:r>
      <w:r w:rsidRPr="00FF6A71">
        <w:t xml:space="preserve"> presentation</w:t>
      </w:r>
      <w:r w:rsidR="00087FAF" w:rsidRPr="00FF6A71">
        <w:t>.</w:t>
      </w:r>
    </w:p>
    <w:p w14:paraId="3C032CC9" w14:textId="07BC0957" w:rsidR="00A33F88" w:rsidRPr="00FF6A71" w:rsidRDefault="00546DE1" w:rsidP="00546DE1">
      <w:r w:rsidRPr="00FF6A71">
        <w:t xml:space="preserve">The environment was very </w:t>
      </w:r>
      <w:del w:id="7764" w:author="pete jones" w:date="2022-03-31T12:46:00Z">
        <w:r w:rsidRPr="00FF6A71" w:rsidDel="00DD716A">
          <w:delText xml:space="preserve">strongly </w:delText>
        </w:r>
      </w:del>
      <w:ins w:id="7765" w:author="pete jones" w:date="2022-03-31T12:46:00Z">
        <w:r w:rsidR="00DD716A">
          <w:t>firm</w:t>
        </w:r>
        <w:r w:rsidR="00DD716A" w:rsidRPr="00FF6A71">
          <w:t xml:space="preserve">ly </w:t>
        </w:r>
      </w:ins>
      <w:r w:rsidRPr="00FF6A71">
        <w:t>grounded in PBL, requiring a high degree of collaboration of digital data</w:t>
      </w:r>
      <w:r w:rsidR="00087FAF" w:rsidRPr="00FF6A71">
        <w:t xml:space="preserve"> and manufacturing control of the physical prototype</w:t>
      </w:r>
      <w:r w:rsidRPr="00FF6A71">
        <w:t xml:space="preserve">. Control of the project had to be managed by the students under a </w:t>
      </w:r>
      <w:del w:id="7766" w:author="pete jones" w:date="2022-03-31T12:46:00Z">
        <w:r w:rsidRPr="00FF6A71" w:rsidDel="00DD716A">
          <w:delText>very stric</w:delText>
        </w:r>
      </w:del>
      <w:ins w:id="7767" w:author="pete jones" w:date="2022-03-31T12:46:00Z">
        <w:r w:rsidR="00DD716A">
          <w:t>stringen</w:t>
        </w:r>
      </w:ins>
      <w:r w:rsidRPr="00FF6A71">
        <w:t xml:space="preserve">t protocol defined by the </w:t>
      </w:r>
      <w:del w:id="7768" w:author="pete jones" w:date="2022-03-31T12:46:00Z">
        <w:r w:rsidRPr="00FF6A71" w:rsidDel="00DD716A">
          <w:delText>rules of the competition</w:delText>
        </w:r>
      </w:del>
      <w:ins w:id="7769" w:author="pete jones" w:date="2022-03-31T12:46:00Z">
        <w:r w:rsidR="00DD716A">
          <w:t>competition rules</w:t>
        </w:r>
      </w:ins>
      <w:r w:rsidRPr="00FF6A71">
        <w:t xml:space="preserve"> chosen by the students. Students formed the </w:t>
      </w:r>
      <w:del w:id="7770" w:author="pete jones" w:date="2022-03-31T12:46:00Z">
        <w:r w:rsidRPr="00FF6A71" w:rsidDel="00DD716A">
          <w:delText>structure of the teams,</w:delText>
        </w:r>
      </w:del>
      <w:ins w:id="7771" w:author="pete jones" w:date="2022-03-31T12:46:00Z">
        <w:r w:rsidR="00DD716A">
          <w:t>team structure and selected volunteers to provide discipline-specific skills for each project area</w:t>
        </w:r>
      </w:ins>
      <w:del w:id="7772" w:author="pete jones" w:date="2022-03-31T12:46:00Z">
        <w:r w:rsidRPr="00FF6A71" w:rsidDel="00DD716A">
          <w:delText xml:space="preserve"> </w:delText>
        </w:r>
        <w:r w:rsidR="00087FAF" w:rsidRPr="00FF6A71" w:rsidDel="00DD716A">
          <w:delText xml:space="preserve">and </w:delText>
        </w:r>
        <w:r w:rsidRPr="00FF6A71" w:rsidDel="00DD716A">
          <w:delText>select</w:delText>
        </w:r>
        <w:r w:rsidR="00087FAF" w:rsidRPr="00FF6A71" w:rsidDel="00DD716A">
          <w:delText>ed</w:delText>
        </w:r>
        <w:r w:rsidRPr="00FF6A71" w:rsidDel="00DD716A">
          <w:delText xml:space="preserve"> volunteers to provide </w:delText>
        </w:r>
      </w:del>
      <w:del w:id="7773" w:author="pete jones" w:date="2022-03-30T09:14:00Z">
        <w:r w:rsidRPr="00FF6A71" w:rsidDel="00036DB9">
          <w:delText xml:space="preserve">the </w:delText>
        </w:r>
      </w:del>
      <w:del w:id="7774" w:author="pete jones" w:date="2022-03-31T12:46:00Z">
        <w:r w:rsidRPr="00FF6A71" w:rsidDel="00DD716A">
          <w:delText>discipline</w:delText>
        </w:r>
      </w:del>
      <w:del w:id="7775" w:author="pete jones" w:date="2022-03-30T09:14:00Z">
        <w:r w:rsidRPr="00FF6A71" w:rsidDel="00036DB9">
          <w:delText xml:space="preserve"> </w:delText>
        </w:r>
      </w:del>
      <w:del w:id="7776" w:author="pete jones" w:date="2022-03-31T12:46:00Z">
        <w:r w:rsidRPr="00FF6A71" w:rsidDel="00DD716A">
          <w:delText>specific skills for each area of the project</w:delText>
        </w:r>
      </w:del>
      <w:r w:rsidRPr="00FF6A71">
        <w:t>. Ideally</w:t>
      </w:r>
      <w:ins w:id="7777" w:author="pete jones" w:date="2022-03-30T09:14:00Z">
        <w:r w:rsidR="00036DB9">
          <w:t>,</w:t>
        </w:r>
      </w:ins>
      <w:r w:rsidRPr="00FF6A71">
        <w:t xml:space="preserve"> the project should be integrated with course studies and could include students from any level </w:t>
      </w:r>
      <w:del w:id="7778" w:author="pete jones" w:date="2022-03-31T12:46:00Z">
        <w:r w:rsidRPr="00FF6A71" w:rsidDel="00DD716A">
          <w:delText>and any</w:delText>
        </w:r>
      </w:del>
      <w:ins w:id="7779" w:author="pete jones" w:date="2022-03-31T12:46:00Z">
        <w:r w:rsidR="00DD716A">
          <w:t>or</w:t>
        </w:r>
      </w:ins>
      <w:r w:rsidRPr="00FF6A71">
        <w:t xml:space="preserve"> discipline, including non-engineering </w:t>
      </w:r>
      <w:del w:id="7780" w:author="pete jones" w:date="2022-03-31T12:46:00Z">
        <w:r w:rsidRPr="00FF6A71" w:rsidDel="00DD716A">
          <w:delText>disciplines</w:delText>
        </w:r>
      </w:del>
      <w:ins w:id="7781" w:author="pete jones" w:date="2022-03-31T12:46:00Z">
        <w:r w:rsidR="00DD716A" w:rsidRPr="00FF6A71">
          <w:t>d</w:t>
        </w:r>
        <w:r w:rsidR="00DD716A">
          <w:t>omain</w:t>
        </w:r>
        <w:r w:rsidR="00DD716A" w:rsidRPr="00FF6A71">
          <w:t>s</w:t>
        </w:r>
      </w:ins>
      <w:r w:rsidRPr="00FF6A71">
        <w:t xml:space="preserve">. An extract from the rules </w:t>
      </w:r>
      <w:del w:id="7782" w:author="pete jones" w:date="2022-03-30T09:14:00Z">
        <w:r w:rsidRPr="00FF6A71" w:rsidDel="00036DB9">
          <w:delText xml:space="preserve">clearly </w:delText>
        </w:r>
      </w:del>
      <w:r w:rsidRPr="00FF6A71">
        <w:t>restricts professional input making the project a significant commitment by the student team</w:t>
      </w:r>
      <w:r w:rsidR="007B2E8E" w:rsidRPr="00FF6A71">
        <w:t>:</w:t>
      </w:r>
    </w:p>
    <w:p w14:paraId="71C16984" w14:textId="77777777" w:rsidR="00A33F88" w:rsidRPr="00FF6A71" w:rsidRDefault="00546DE1" w:rsidP="0021440D">
      <w:pPr>
        <w:numPr>
          <w:ilvl w:val="0"/>
          <w:numId w:val="54"/>
        </w:numPr>
        <w:rPr>
          <w:i/>
          <w:iCs/>
        </w:rPr>
      </w:pPr>
      <w:r w:rsidRPr="00FF6A71">
        <w:rPr>
          <w:i/>
          <w:iCs/>
        </w:rPr>
        <w:lastRenderedPageBreak/>
        <w:t>Vehicles entered in the competition must be conceived, designed, and maintained by the student team members without direct involvement from professional engineers, racers, machinists, or related professionals.</w:t>
      </w:r>
    </w:p>
    <w:p w14:paraId="4D21CE4E" w14:textId="63846CEE" w:rsidR="00A33F88" w:rsidRPr="00FF6A71" w:rsidRDefault="00546DE1" w:rsidP="0021440D">
      <w:pPr>
        <w:numPr>
          <w:ilvl w:val="0"/>
          <w:numId w:val="54"/>
        </w:numPr>
        <w:rPr>
          <w:i/>
          <w:iCs/>
        </w:rPr>
      </w:pPr>
      <w:r w:rsidRPr="00FF6A71">
        <w:rPr>
          <w:i/>
          <w:iCs/>
        </w:rPr>
        <w:t xml:space="preserve">The student team may use any information from professionals or </w:t>
      </w:r>
      <w:del w:id="7783" w:author="pete jones" w:date="2022-03-30T09:14:00Z">
        <w:r w:rsidRPr="00FF6A71" w:rsidDel="00036DB9">
          <w:rPr>
            <w:i/>
            <w:iCs/>
          </w:rPr>
          <w:delText xml:space="preserve">from </w:delText>
        </w:r>
      </w:del>
      <w:r w:rsidRPr="00FF6A71">
        <w:rPr>
          <w:i/>
          <w:iCs/>
        </w:rPr>
        <w:t xml:space="preserve">academics if the information is given </w:t>
      </w:r>
      <w:del w:id="7784" w:author="pete jones" w:date="2022-03-31T12:47:00Z">
        <w:r w:rsidRPr="00FF6A71" w:rsidDel="00DD716A">
          <w:rPr>
            <w:i/>
            <w:iCs/>
          </w:rPr>
          <w:delText>as a discussion of</w:delText>
        </w:r>
      </w:del>
      <w:ins w:id="7785" w:author="pete jones" w:date="2022-03-31T12:47:00Z">
        <w:r w:rsidR="00DD716A">
          <w:rPr>
            <w:i/>
            <w:iCs/>
          </w:rPr>
          <w:t>to discuss</w:t>
        </w:r>
      </w:ins>
      <w:r w:rsidRPr="00FF6A71">
        <w:rPr>
          <w:i/>
          <w:iCs/>
        </w:rPr>
        <w:t xml:space="preserve"> alternatives with their pros and cons.</w:t>
      </w:r>
    </w:p>
    <w:p w14:paraId="1B17A826" w14:textId="77777777" w:rsidR="00A33F88" w:rsidRPr="00FF6A71" w:rsidRDefault="00546DE1" w:rsidP="0021440D">
      <w:pPr>
        <w:numPr>
          <w:ilvl w:val="0"/>
          <w:numId w:val="54"/>
        </w:numPr>
        <w:rPr>
          <w:i/>
          <w:iCs/>
        </w:rPr>
      </w:pPr>
      <w:r w:rsidRPr="00FF6A71">
        <w:rPr>
          <w:i/>
          <w:iCs/>
        </w:rPr>
        <w:t>Professionals may not make design decisions or drawings.</w:t>
      </w:r>
    </w:p>
    <w:p w14:paraId="081D5983" w14:textId="77777777" w:rsidR="00A33F88" w:rsidRPr="00FF6A71" w:rsidRDefault="00546DE1" w:rsidP="0021440D">
      <w:pPr>
        <w:numPr>
          <w:ilvl w:val="0"/>
          <w:numId w:val="54"/>
        </w:numPr>
        <w:rPr>
          <w:i/>
          <w:iCs/>
        </w:rPr>
      </w:pPr>
      <w:r w:rsidRPr="00FF6A71">
        <w:rPr>
          <w:i/>
          <w:iCs/>
        </w:rPr>
        <w:t>Students should perform fabrication tasks wherever possible.</w:t>
      </w:r>
    </w:p>
    <w:p w14:paraId="79919388" w14:textId="03086141" w:rsidR="00A33F88" w:rsidRPr="00FF6A71" w:rsidRDefault="00546DE1" w:rsidP="00546DE1">
      <w:r w:rsidRPr="00FF6A71">
        <w:t xml:space="preserve">It is interesting to note that the IMECH also manage student challenges of a similar nature but </w:t>
      </w:r>
      <w:ins w:id="7786" w:author="pete jones" w:date="2022-03-30T09:14:00Z">
        <w:r w:rsidR="00036DB9">
          <w:t xml:space="preserve">is </w:t>
        </w:r>
      </w:ins>
      <w:r w:rsidRPr="00FF6A71">
        <w:t xml:space="preserve">aimed at alternative disciplines. </w:t>
      </w:r>
      <w:del w:id="7787" w:author="pete jones" w:date="2022-03-31T12:47:00Z">
        <w:r w:rsidR="00087FAF" w:rsidRPr="00FF6A71" w:rsidDel="00DD716A">
          <w:delText>All</w:delText>
        </w:r>
        <w:r w:rsidRPr="00FF6A71" w:rsidDel="00DD716A">
          <w:delText xml:space="preserve"> t</w:delText>
        </w:r>
      </w:del>
      <w:ins w:id="7788" w:author="pete jones" w:date="2022-03-31T12:47:00Z">
        <w:r w:rsidR="00DD716A">
          <w:t>T</w:t>
        </w:r>
      </w:ins>
      <w:r w:rsidRPr="00FF6A71">
        <w:t>hese IMECH challenges are highly subscribed and have been running for many years in the UK and internationally</w:t>
      </w:r>
      <w:del w:id="7789" w:author="pete jones" w:date="2022-03-31T12:47:00Z">
        <w:r w:rsidRPr="00FF6A71" w:rsidDel="00DD716A">
          <w:delText xml:space="preserve">, </w:delText>
        </w:r>
      </w:del>
      <w:ins w:id="7790" w:author="pete jones" w:date="2022-03-31T12:47:00Z">
        <w:r w:rsidR="00DD716A">
          <w:t>;</w:t>
        </w:r>
        <w:r w:rsidR="00DD716A" w:rsidRPr="00FF6A71">
          <w:t xml:space="preserve"> </w:t>
        </w:r>
      </w:ins>
      <w:r w:rsidRPr="00FF6A71">
        <w:t xml:space="preserve">Formula Student is </w:t>
      </w:r>
      <w:del w:id="7791" w:author="pete jones" w:date="2022-03-31T12:48:00Z">
        <w:r w:rsidRPr="00FF6A71" w:rsidDel="00DD716A">
          <w:delText xml:space="preserve">now </w:delText>
        </w:r>
      </w:del>
      <w:r w:rsidRPr="00FF6A71">
        <w:t>in its 20</w:t>
      </w:r>
      <w:r w:rsidRPr="00FF6A71">
        <w:rPr>
          <w:vertAlign w:val="superscript"/>
        </w:rPr>
        <w:t>th</w:t>
      </w:r>
      <w:r w:rsidRPr="00FF6A71">
        <w:t xml:space="preserve"> year</w:t>
      </w:r>
      <w:r w:rsidR="00087FAF" w:rsidRPr="00FF6A71">
        <w:t xml:space="preserve">. A brief definition of these additional </w:t>
      </w:r>
      <w:del w:id="7792" w:author="pete jones" w:date="2022-03-30T09:14:00Z">
        <w:r w:rsidR="00087FAF" w:rsidRPr="00FF6A71" w:rsidDel="00036DB9">
          <w:delText xml:space="preserve">discipline </w:delText>
        </w:r>
      </w:del>
      <w:ins w:id="7793" w:author="pete jones" w:date="2022-03-30T09:14:00Z">
        <w:r w:rsidR="00036DB9" w:rsidRPr="00FF6A71">
          <w:t>discipline</w:t>
        </w:r>
        <w:r w:rsidR="00036DB9">
          <w:t>-</w:t>
        </w:r>
      </w:ins>
      <w:r w:rsidR="00087FAF" w:rsidRPr="00FF6A71">
        <w:t>specific projects is provided below</w:t>
      </w:r>
      <w:del w:id="7794" w:author="pete jones" w:date="2022-03-31T12:48:00Z">
        <w:r w:rsidR="00087FAF" w:rsidRPr="00FF6A71" w:rsidDel="00DD716A">
          <w:delText xml:space="preserve">, </w:delText>
        </w:r>
      </w:del>
      <w:ins w:id="7795" w:author="pete jones" w:date="2022-03-31T12:48:00Z">
        <w:r w:rsidR="00DD716A">
          <w:t>;</w:t>
        </w:r>
        <w:r w:rsidR="00DD716A" w:rsidRPr="00FF6A71">
          <w:t xml:space="preserve"> </w:t>
        </w:r>
      </w:ins>
      <w:r w:rsidR="00087FAF" w:rsidRPr="00FF6A71">
        <w:t xml:space="preserve">integrating any </w:t>
      </w:r>
      <w:del w:id="7796" w:author="pete jones" w:date="2022-03-31T12:48:00Z">
        <w:r w:rsidR="00087FAF" w:rsidRPr="00FF6A71" w:rsidDel="00DD716A">
          <w:delText xml:space="preserve">of these </w:delText>
        </w:r>
      </w:del>
      <w:r w:rsidR="00087FAF" w:rsidRPr="00FF6A71">
        <w:t>challenge</w:t>
      </w:r>
      <w:del w:id="7797" w:author="pete jones" w:date="2022-03-30T09:14:00Z">
        <w:r w:rsidR="00087FAF" w:rsidRPr="00FF6A71" w:rsidDel="00036DB9">
          <w:delText xml:space="preserve"> / </w:delText>
        </w:r>
      </w:del>
      <w:ins w:id="7798" w:author="pete jones" w:date="2022-03-30T09:14:00Z">
        <w:r w:rsidR="00036DB9">
          <w:t>/</w:t>
        </w:r>
      </w:ins>
      <w:r w:rsidR="00087FAF" w:rsidRPr="00FF6A71">
        <w:t xml:space="preserve">competition projects would </w:t>
      </w:r>
      <w:del w:id="7799" w:author="pete jones" w:date="2022-03-31T12:48:00Z">
        <w:r w:rsidR="00087FAF" w:rsidRPr="00FF6A71" w:rsidDel="00DD716A">
          <w:delText xml:space="preserve">provide </w:delText>
        </w:r>
      </w:del>
      <w:ins w:id="7800" w:author="pete jones" w:date="2022-03-31T12:48:00Z">
        <w:r w:rsidR="00DD716A">
          <w:t>giv</w:t>
        </w:r>
        <w:r w:rsidR="00DD716A" w:rsidRPr="00FF6A71">
          <w:t xml:space="preserve">e </w:t>
        </w:r>
      </w:ins>
      <w:r w:rsidR="00087FAF" w:rsidRPr="00FF6A71">
        <w:t xml:space="preserve">an appropriate </w:t>
      </w:r>
      <w:r w:rsidR="00BB2D71" w:rsidRPr="00FF6A71">
        <w:t xml:space="preserve">undergraduate </w:t>
      </w:r>
      <w:r w:rsidR="00087FAF" w:rsidRPr="00FF6A71">
        <w:t>context to support similar research to</w:t>
      </w:r>
      <w:del w:id="7801" w:author="pete jones" w:date="2022-03-31T12:48:00Z">
        <w:r w:rsidR="00087FAF" w:rsidRPr="00FF6A71" w:rsidDel="00DD716A">
          <w:delText xml:space="preserve"> the</w:delText>
        </w:r>
      </w:del>
      <w:r w:rsidR="00087FAF" w:rsidRPr="00FF6A71">
        <w:t xml:space="preserve"> </w:t>
      </w:r>
      <w:ins w:id="7802" w:author="pete jones" w:date="2022-03-31T12:48:00Z">
        <w:r w:rsidR="00DD716A">
          <w:t xml:space="preserve">the </w:t>
        </w:r>
      </w:ins>
      <w:r w:rsidR="00087FAF" w:rsidRPr="00FF6A71">
        <w:t>work presented in this thesis.:</w:t>
      </w:r>
    </w:p>
    <w:p w14:paraId="5B1B6876" w14:textId="77777777" w:rsidR="00A33F88" w:rsidRPr="00FF6A71" w:rsidRDefault="00546DE1" w:rsidP="00087FAF">
      <w:pPr>
        <w:rPr>
          <w:b/>
          <w:bCs/>
          <w:u w:val="single"/>
        </w:rPr>
      </w:pPr>
      <w:r w:rsidRPr="00FF6A71">
        <w:rPr>
          <w:b/>
          <w:bCs/>
          <w:u w:val="single"/>
        </w:rPr>
        <w:t>Apprentice Automation challenge:</w:t>
      </w:r>
    </w:p>
    <w:p w14:paraId="22B03B49" w14:textId="2A6172F1" w:rsidR="00A33F88" w:rsidRPr="00FF6A71" w:rsidRDefault="00546DE1" w:rsidP="0021440D">
      <w:pPr>
        <w:numPr>
          <w:ilvl w:val="1"/>
          <w:numId w:val="55"/>
        </w:numPr>
      </w:pPr>
      <w:r w:rsidRPr="00FF6A71">
        <w:t xml:space="preserve">provides an opportunity for talented apprentices to compete in an innovative design and manufacturing challenge to improve an everyday home or garden </w:t>
      </w:r>
      <w:r w:rsidR="00BB2D71" w:rsidRPr="00FF6A71">
        <w:t>device.</w:t>
      </w:r>
    </w:p>
    <w:p w14:paraId="4B9C02D7" w14:textId="4A791946" w:rsidR="00BB2D71" w:rsidRPr="00FF6A71" w:rsidRDefault="00546DE1" w:rsidP="009E1F25">
      <w:pPr>
        <w:numPr>
          <w:ilvl w:val="0"/>
          <w:numId w:val="55"/>
        </w:numPr>
      </w:pPr>
      <w:r w:rsidRPr="00FF6A71">
        <w:rPr>
          <w:b/>
          <w:bCs/>
          <w:u w:val="single"/>
        </w:rPr>
        <w:t>Design challenge</w:t>
      </w:r>
      <w:r w:rsidR="007B2E8E" w:rsidRPr="00FF6A71">
        <w:t xml:space="preserve"> (</w:t>
      </w:r>
      <w:r w:rsidRPr="00FF6A71">
        <w:t>semester two challenge</w:t>
      </w:r>
      <w:ins w:id="7803" w:author="pete jones" w:date="2022-03-30T09:15:00Z">
        <w:r w:rsidR="00036DB9">
          <w:t>s</w:t>
        </w:r>
      </w:ins>
      <w:r w:rsidRPr="00FF6A71">
        <w:t xml:space="preserve"> </w:t>
      </w:r>
      <w:r w:rsidR="00087FAF" w:rsidRPr="00FF6A71">
        <w:t>in the pilot study</w:t>
      </w:r>
      <w:r w:rsidR="007B2E8E" w:rsidRPr="00FF6A71">
        <w:t>)</w:t>
      </w:r>
      <w:r w:rsidR="00087FAF" w:rsidRPr="00FF6A71">
        <w:t>.</w:t>
      </w:r>
    </w:p>
    <w:p w14:paraId="5C702F2D" w14:textId="37944176" w:rsidR="00A33F88" w:rsidRPr="00FF6A71" w:rsidRDefault="00546DE1" w:rsidP="0021440D">
      <w:pPr>
        <w:numPr>
          <w:ilvl w:val="1"/>
          <w:numId w:val="55"/>
        </w:numPr>
      </w:pPr>
      <w:del w:id="7804" w:author="pete jones" w:date="2022-03-31T12:49:00Z">
        <w:r w:rsidRPr="00FF6A71" w:rsidDel="00DD716A">
          <w:delText xml:space="preserve">to </w:delText>
        </w:r>
      </w:del>
      <w:ins w:id="7805" w:author="pete jones" w:date="2022-03-31T12:49:00Z">
        <w:r w:rsidR="00DD716A">
          <w:t>T</w:t>
        </w:r>
        <w:r w:rsidR="00DD716A" w:rsidRPr="00FF6A71">
          <w:t xml:space="preserve">o </w:t>
        </w:r>
      </w:ins>
      <w:r w:rsidRPr="00FF6A71">
        <w:t>simulate the requirements of a professional engineer so that students are exposed to the real world of engineering</w:t>
      </w:r>
      <w:ins w:id="7806" w:author="pete jones" w:date="2022-03-31T12:49:00Z">
        <w:r w:rsidR="00DD716A">
          <w:t>,</w:t>
        </w:r>
      </w:ins>
      <w:r w:rsidRPr="00FF6A71">
        <w:t xml:space="preserve"> where they </w:t>
      </w:r>
      <w:r w:rsidR="00087FAF" w:rsidRPr="00FF6A71">
        <w:t>must</w:t>
      </w:r>
      <w:r w:rsidRPr="00FF6A71">
        <w:t xml:space="preserve"> think for themselves and apply a systematic approach to solve an engineering requirement. The competition is open to teams of two to five engineering degree students at the appropriate level.</w:t>
      </w:r>
    </w:p>
    <w:p w14:paraId="176C68B8" w14:textId="58F7E6D2" w:rsidR="00BB2D71" w:rsidRPr="00FF6A71" w:rsidRDefault="00BB2D71" w:rsidP="0021440D">
      <w:pPr>
        <w:numPr>
          <w:ilvl w:val="1"/>
          <w:numId w:val="55"/>
        </w:numPr>
      </w:pPr>
      <w:del w:id="7807" w:author="pete jones" w:date="2022-03-31T12:49:00Z">
        <w:r w:rsidRPr="00FF6A71" w:rsidDel="00DD716A">
          <w:delText>Note that t</w:delText>
        </w:r>
      </w:del>
      <w:ins w:id="7808" w:author="pete jones" w:date="2022-03-31T12:49:00Z">
        <w:r w:rsidR="00DD716A">
          <w:t>T</w:t>
        </w:r>
      </w:ins>
      <w:r w:rsidRPr="00FF6A71">
        <w:t xml:space="preserve">his challenge has two entry points, one for </w:t>
      </w:r>
      <w:del w:id="7809" w:author="pete jones" w:date="2022-03-30T09:15:00Z">
        <w:r w:rsidRPr="00FF6A71" w:rsidDel="00036DB9">
          <w:delText xml:space="preserve">first </w:delText>
        </w:r>
      </w:del>
      <w:del w:id="7810" w:author="pete jones" w:date="2022-04-05T11:14:00Z">
        <w:r w:rsidRPr="00FF6A71" w:rsidDel="00C02A6E">
          <w:delText>year</w:delText>
        </w:r>
      </w:del>
      <w:ins w:id="7811" w:author="pete jones" w:date="2022-04-05T11:14:00Z">
        <w:r w:rsidR="00C02A6E" w:rsidRPr="00FF6A71">
          <w:t>first</w:t>
        </w:r>
        <w:r w:rsidR="00C02A6E">
          <w:t xml:space="preserve"> year</w:t>
        </w:r>
      </w:ins>
      <w:r w:rsidRPr="00FF6A71">
        <w:t xml:space="preserve"> and another for </w:t>
      </w:r>
      <w:del w:id="7812" w:author="pete jones" w:date="2022-03-30T09:15:00Z">
        <w:r w:rsidRPr="00FF6A71" w:rsidDel="00036DB9">
          <w:delText xml:space="preserve">second </w:delText>
        </w:r>
      </w:del>
      <w:ins w:id="7813" w:author="pete jones" w:date="2022-03-30T09:15:00Z">
        <w:r w:rsidR="00036DB9" w:rsidRPr="00FF6A71">
          <w:t>second</w:t>
        </w:r>
        <w:r w:rsidR="00036DB9">
          <w:t>-</w:t>
        </w:r>
      </w:ins>
      <w:r w:rsidRPr="00FF6A71">
        <w:t>year undergraduate students.</w:t>
      </w:r>
    </w:p>
    <w:p w14:paraId="3F42A975" w14:textId="77777777" w:rsidR="00A33F88" w:rsidRPr="00FF6A71" w:rsidRDefault="00546DE1" w:rsidP="00BB2D71">
      <w:pPr>
        <w:rPr>
          <w:b/>
          <w:bCs/>
          <w:u w:val="single"/>
        </w:rPr>
      </w:pPr>
      <w:r w:rsidRPr="00FF6A71">
        <w:rPr>
          <w:b/>
          <w:bCs/>
          <w:u w:val="single"/>
        </w:rPr>
        <w:t>UAV Challenge (2021 – 7th year)</w:t>
      </w:r>
    </w:p>
    <w:p w14:paraId="5C2E38E8" w14:textId="30F7CA30" w:rsidR="00A33F88" w:rsidRPr="00FF6A71" w:rsidRDefault="00546DE1" w:rsidP="0021440D">
      <w:pPr>
        <w:numPr>
          <w:ilvl w:val="1"/>
          <w:numId w:val="55"/>
        </w:numPr>
      </w:pPr>
      <w:r w:rsidRPr="00FF6A71">
        <w:lastRenderedPageBreak/>
        <w:t>Teams of undergraduates from all over the world take part in the Challenge. T</w:t>
      </w:r>
      <w:del w:id="7814" w:author="pete jones" w:date="2022-03-31T12:49:00Z">
        <w:r w:rsidRPr="00FF6A71" w:rsidDel="00DD716A">
          <w:delText>hey undertake a full design and build cycle of a UA</w:delText>
        </w:r>
        <w:r w:rsidR="13DCA23A" w:rsidRPr="00FF6A71" w:rsidDel="00DD716A">
          <w:delText>V</w:delText>
        </w:r>
        <w:r w:rsidRPr="00FF6A71" w:rsidDel="00DD716A">
          <w:delText xml:space="preserve"> with a maximum take-off mass of 10kg to undertake specific mission objectives</w:delText>
        </w:r>
      </w:del>
      <w:ins w:id="7815" w:author="pete jones" w:date="2022-03-31T12:49:00Z">
        <w:r w:rsidR="00DD716A">
          <w:t>o undertake specific mission objectives, they launch a complete design and build cycle of a UAV with a maximum take-off mass of 10kg</w:t>
        </w:r>
      </w:ins>
      <w:r w:rsidRPr="00FF6A71">
        <w:t xml:space="preserve">. The system will be required to operate automatically, performing a series of tasks such as area search, navigating waypoints, accurately dropping the Aid Package, and returning to base via a defined route. The competition is split into design, development and demonstration stages and culminates with the flying demonstration and business case presentations which contribute to </w:t>
      </w:r>
      <w:ins w:id="7816" w:author="pete jones" w:date="2022-03-30T09:15:00Z">
        <w:r w:rsidR="00036DB9">
          <w:t xml:space="preserve">the </w:t>
        </w:r>
      </w:ins>
      <w:r w:rsidRPr="00FF6A71">
        <w:t>final scoring.</w:t>
      </w:r>
    </w:p>
    <w:p w14:paraId="439E41C3" w14:textId="77777777" w:rsidR="00A33F88" w:rsidRPr="00FF6A71" w:rsidRDefault="00546DE1" w:rsidP="00BB2D71">
      <w:pPr>
        <w:rPr>
          <w:b/>
          <w:bCs/>
          <w:u w:val="single"/>
        </w:rPr>
      </w:pPr>
      <w:r w:rsidRPr="00FF6A71">
        <w:rPr>
          <w:b/>
          <w:bCs/>
          <w:u w:val="single"/>
        </w:rPr>
        <w:t>Railway Challenge (2021 – 10th year)</w:t>
      </w:r>
    </w:p>
    <w:p w14:paraId="40EBA8A3" w14:textId="2D67C16A" w:rsidR="00A33F88" w:rsidRPr="00FF6A71" w:rsidRDefault="00546DE1" w:rsidP="0021440D">
      <w:pPr>
        <w:numPr>
          <w:ilvl w:val="1"/>
          <w:numId w:val="55"/>
        </w:numPr>
      </w:pPr>
      <w:r w:rsidRPr="00FF6A71">
        <w:t xml:space="preserve">Participants </w:t>
      </w:r>
      <w:del w:id="7817" w:author="pete jones" w:date="2022-04-01T15:05:00Z">
        <w:r w:rsidRPr="00FF6A71" w:rsidDel="00726256">
          <w:delText>are required to</w:delText>
        </w:r>
      </w:del>
      <w:ins w:id="7818" w:author="pete jones" w:date="2022-04-01T15:05:00Z">
        <w:r w:rsidR="00726256">
          <w:t>must</w:t>
        </w:r>
      </w:ins>
      <w:r w:rsidRPr="00FF6A71">
        <w:t xml:space="preserve"> design and manufacture a miniature (10¼” gauge) railway locomotive </w:t>
      </w:r>
      <w:del w:id="7819" w:author="pete jones" w:date="2022-03-30T09:15:00Z">
        <w:r w:rsidRPr="00FF6A71" w:rsidDel="00036DB9">
          <w:delText>in accordance with</w:delText>
        </w:r>
      </w:del>
      <w:ins w:id="7820" w:author="pete jones" w:date="2022-03-30T09:15:00Z">
        <w:r w:rsidR="00036DB9">
          <w:t>under</w:t>
        </w:r>
      </w:ins>
      <w:r w:rsidRPr="00FF6A71">
        <w:t xml:space="preserve"> </w:t>
      </w:r>
      <w:del w:id="7821" w:author="pete jones" w:date="2022-03-31T12:49:00Z">
        <w:r w:rsidRPr="00FF6A71" w:rsidDel="00DD716A">
          <w:delText xml:space="preserve">a set of </w:delText>
        </w:r>
      </w:del>
      <w:r w:rsidRPr="00FF6A71">
        <w:t>strict rules and a detailed technical specification. The locomotives will be tested live at the competition weekend</w:t>
      </w:r>
      <w:del w:id="7822" w:author="pete jones" w:date="2022-03-31T12:50:00Z">
        <w:r w:rsidRPr="00FF6A71" w:rsidDel="00DD716A">
          <w:delText>,</w:delText>
        </w:r>
      </w:del>
      <w:r w:rsidRPr="00FF6A71">
        <w:t xml:space="preserve"> </w:t>
      </w:r>
      <w:del w:id="7823" w:author="pete jones" w:date="2022-03-31T12:50:00Z">
        <w:r w:rsidRPr="00FF6A71" w:rsidDel="00DD716A">
          <w:delText xml:space="preserve">which takes place </w:delText>
        </w:r>
      </w:del>
      <w:r w:rsidRPr="00FF6A71">
        <w:t xml:space="preserve">in June/July at Stapleford Miniature Railway in Leicestershire, where several categories of winners and an overall Railway Challenge champion will </w:t>
      </w:r>
      <w:del w:id="7824" w:author="pete jones" w:date="2022-03-31T12:50:00Z">
        <w:r w:rsidRPr="00FF6A71" w:rsidDel="00DD716A">
          <w:delText xml:space="preserve">be </w:delText>
        </w:r>
      </w:del>
      <w:ins w:id="7825" w:author="pete jones" w:date="2022-03-31T12:50:00Z">
        <w:r w:rsidR="00DD716A">
          <w:t>is</w:t>
        </w:r>
        <w:r w:rsidR="00DD716A" w:rsidRPr="00FF6A71">
          <w:t xml:space="preserve"> </w:t>
        </w:r>
      </w:ins>
      <w:r w:rsidRPr="00FF6A71">
        <w:t>crowned.</w:t>
      </w:r>
    </w:p>
    <w:p w14:paraId="5B9BA4FE" w14:textId="6A8A64E5" w:rsidR="00A33F88" w:rsidRPr="00FF6A71" w:rsidRDefault="00546DE1" w:rsidP="00546DE1">
      <w:r w:rsidRPr="00FF6A71">
        <w:t>The timelines for all these challenges align with the university academic year. Some are aimed at specific levels of study. Generally, they are designed to be part of engineering study programmes, but in the scope of this research</w:t>
      </w:r>
      <w:ins w:id="7826" w:author="pete jones" w:date="2022-03-31T12:50:00Z">
        <w:r w:rsidR="00DD716A">
          <w:t>,</w:t>
        </w:r>
      </w:ins>
      <w:r w:rsidRPr="00FF6A71">
        <w:t xml:space="preserve"> special credits, negotiated formative assessment, and integration with course work was not. Academic support and workshop access </w:t>
      </w:r>
      <w:del w:id="7827" w:author="pete jones" w:date="2022-03-31T12:51:00Z">
        <w:r w:rsidRPr="00FF6A71" w:rsidDel="00DD716A">
          <w:delText xml:space="preserve">were </w:delText>
        </w:r>
      </w:del>
      <w:ins w:id="7828" w:author="pete jones" w:date="2022-03-31T12:51:00Z">
        <w:r w:rsidR="00DD716A">
          <w:t>are</w:t>
        </w:r>
        <w:r w:rsidR="00DD716A" w:rsidRPr="00FF6A71">
          <w:t xml:space="preserve"> </w:t>
        </w:r>
      </w:ins>
      <w:r w:rsidRPr="00FF6A71">
        <w:t xml:space="preserve">provided on demand from the student team. The project plan developed by the student team </w:t>
      </w:r>
      <w:r w:rsidR="00FC0D6D" w:rsidRPr="00FF6A71">
        <w:t xml:space="preserve">during the research project </w:t>
      </w:r>
      <w:ins w:id="7829" w:author="pete jones" w:date="2022-04-01T15:05:00Z">
        <w:r w:rsidR="00726256">
          <w:t xml:space="preserve">is </w:t>
        </w:r>
      </w:ins>
      <w:del w:id="7830" w:author="pete jones" w:date="2022-03-31T12:51:00Z">
        <w:r w:rsidRPr="00FF6A71" w:rsidDel="00DD716A">
          <w:delText>is shown in</w:delText>
        </w:r>
      </w:del>
      <w:ins w:id="7831" w:author="pete jones" w:date="2022-04-01T15:05:00Z">
        <w:r w:rsidR="00726256">
          <w:t>in</w:t>
        </w:r>
      </w:ins>
      <w:r w:rsidR="00FC0D6D" w:rsidRPr="00FF6A71">
        <w:t xml:space="preserve"> </w:t>
      </w:r>
      <w:r w:rsidR="00FC0D6D" w:rsidRPr="00312F59">
        <w:fldChar w:fldCharType="begin"/>
      </w:r>
      <w:r w:rsidR="00FC0D6D" w:rsidRPr="00FF6A71">
        <w:instrText xml:space="preserve"> REF _Ref64377500 \h </w:instrText>
      </w:r>
      <w:r w:rsidR="00FC0D6D" w:rsidRPr="00312F59">
        <w:fldChar w:fldCharType="separate"/>
      </w:r>
      <w:ins w:id="7832" w:author="pete jones" w:date="2022-04-05T11:31:00Z">
        <w:r w:rsidR="00D94147" w:rsidRPr="00C15005">
          <w:t xml:space="preserve">Figure </w:t>
        </w:r>
        <w:r w:rsidR="00D94147">
          <w:rPr>
            <w:noProof/>
          </w:rPr>
          <w:t>5</w:t>
        </w:r>
        <w:r w:rsidR="00D94147">
          <w:noBreakHyphen/>
        </w:r>
        <w:r w:rsidR="00D94147">
          <w:rPr>
            <w:noProof/>
          </w:rPr>
          <w:t>1</w:t>
        </w:r>
      </w:ins>
      <w:del w:id="7833" w:author="pete jones" w:date="2022-03-16T14:25:00Z">
        <w:r w:rsidR="00DD384C" w:rsidRPr="00FF6A71" w:rsidDel="001B0BBB">
          <w:delText xml:space="preserve">Figure </w:delText>
        </w:r>
        <w:r w:rsidR="00DD384C" w:rsidRPr="00FF6A71" w:rsidDel="001B0BBB">
          <w:rPr>
            <w:noProof/>
          </w:rPr>
          <w:delText>5</w:delText>
        </w:r>
        <w:r w:rsidR="00DD384C" w:rsidRPr="00FF6A71" w:rsidDel="001B0BBB">
          <w:noBreakHyphen/>
        </w:r>
        <w:r w:rsidR="00DD384C" w:rsidRPr="00FF6A71" w:rsidDel="001B0BBB">
          <w:rPr>
            <w:noProof/>
          </w:rPr>
          <w:delText>1</w:delText>
        </w:r>
      </w:del>
      <w:r w:rsidR="00FC0D6D" w:rsidRPr="00312F59">
        <w:fldChar w:fldCharType="end"/>
      </w:r>
      <w:r w:rsidR="00FC0D6D" w:rsidRPr="00FF6A71">
        <w:t>.</w:t>
      </w:r>
    </w:p>
    <w:p w14:paraId="59211FF2" w14:textId="77777777" w:rsidR="00A33F88" w:rsidRPr="00FF6A71" w:rsidRDefault="09897F78" w:rsidP="00546DE1">
      <w:r w:rsidRPr="00C15005">
        <w:rPr>
          <w:noProof/>
        </w:rPr>
        <w:lastRenderedPageBreak/>
        <w:drawing>
          <wp:inline distT="0" distB="0" distL="0" distR="0" wp14:anchorId="66D37AD3" wp14:editId="5A1BF0C7">
            <wp:extent cx="5531278" cy="3558478"/>
            <wp:effectExtent l="0" t="0" r="0" b="444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pic:nvPicPr>
                  <pic:blipFill>
                    <a:blip r:embed="rId64">
                      <a:extLst>
                        <a:ext uri="{28A0092B-C50C-407E-A947-70E740481C1C}">
                          <a14:useLocalDpi xmlns:a14="http://schemas.microsoft.com/office/drawing/2010/main" val="0"/>
                        </a:ext>
                      </a:extLst>
                    </a:blip>
                    <a:stretch>
                      <a:fillRect/>
                    </a:stretch>
                  </pic:blipFill>
                  <pic:spPr>
                    <a:xfrm>
                      <a:off x="0" y="0"/>
                      <a:ext cx="5531278" cy="3558478"/>
                    </a:xfrm>
                    <a:prstGeom prst="rect">
                      <a:avLst/>
                    </a:prstGeom>
                  </pic:spPr>
                </pic:pic>
              </a:graphicData>
            </a:graphic>
          </wp:inline>
        </w:drawing>
      </w:r>
    </w:p>
    <w:p w14:paraId="397366BB" w14:textId="56660A1C" w:rsidR="00A33F88" w:rsidRPr="007C0DAF" w:rsidRDefault="00546DE1">
      <w:pPr>
        <w:pStyle w:val="Caption"/>
        <w:pPrChange w:id="7834" w:author="pete jones" w:date="2022-01-04T13:41:00Z">
          <w:pPr>
            <w:pStyle w:val="TOCHeading"/>
            <w:jc w:val="center"/>
          </w:pPr>
        </w:pPrChange>
      </w:pPr>
      <w:bookmarkStart w:id="7835" w:name="_Ref51077828"/>
      <w:bookmarkStart w:id="7836" w:name="_Ref64377500"/>
      <w:bookmarkStart w:id="7837" w:name="_Ref64377492"/>
      <w:bookmarkStart w:id="7838" w:name="_Toc68162255"/>
      <w:bookmarkStart w:id="7839" w:name="_Toc99719294"/>
      <w:r w:rsidRPr="00C15005">
        <w:t xml:space="preserve">Figure </w:t>
      </w:r>
      <w:ins w:id="7840" w:author="pete jones" w:date="2022-03-10T14:38:00Z">
        <w:r w:rsidR="00CE4F4E">
          <w:fldChar w:fldCharType="begin"/>
        </w:r>
        <w:r w:rsidR="00CE4F4E">
          <w:instrText xml:space="preserve"> STYLEREF 1 \s </w:instrText>
        </w:r>
      </w:ins>
      <w:r w:rsidR="00CE4F4E">
        <w:fldChar w:fldCharType="separate"/>
      </w:r>
      <w:r w:rsidR="00D94147">
        <w:rPr>
          <w:noProof/>
        </w:rPr>
        <w:t>5</w:t>
      </w:r>
      <w:ins w:id="7841"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7842" w:author="pete jones" w:date="2022-04-05T11:31:00Z">
        <w:r w:rsidR="00D94147">
          <w:rPr>
            <w:noProof/>
          </w:rPr>
          <w:t>1</w:t>
        </w:r>
      </w:ins>
      <w:ins w:id="7843" w:author="pete jones" w:date="2022-03-10T14:38:00Z">
        <w:r w:rsidR="00CE4F4E">
          <w:fldChar w:fldCharType="end"/>
        </w:r>
      </w:ins>
      <w:del w:id="7844"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w:delText>
        </w:r>
        <w:r w:rsidRPr="007C0DAF" w:rsidDel="0004608E">
          <w:fldChar w:fldCharType="end"/>
        </w:r>
      </w:del>
      <w:bookmarkEnd w:id="7835"/>
      <w:bookmarkEnd w:id="7836"/>
      <w:r w:rsidRPr="007C0DAF">
        <w:t>: Formula Student 12-month plan</w:t>
      </w:r>
      <w:bookmarkStart w:id="7845" w:name="_Toc51936818"/>
      <w:bookmarkEnd w:id="7837"/>
      <w:bookmarkEnd w:id="7838"/>
      <w:bookmarkEnd w:id="7839"/>
    </w:p>
    <w:p w14:paraId="0F8E2F5E" w14:textId="77777777" w:rsidR="00A33F88" w:rsidRPr="00FF6A71" w:rsidRDefault="00546DE1" w:rsidP="00546DE1">
      <w:pPr>
        <w:pStyle w:val="Heading2"/>
      </w:pPr>
      <w:bookmarkStart w:id="7846" w:name="_Toc68162209"/>
      <w:bookmarkStart w:id="7847" w:name="_Toc99969521"/>
      <w:r w:rsidRPr="00FF6A71">
        <w:t>Discussion of the results</w:t>
      </w:r>
      <w:bookmarkStart w:id="7848" w:name="_Toc51936819"/>
      <w:bookmarkEnd w:id="7845"/>
      <w:bookmarkEnd w:id="7846"/>
      <w:bookmarkEnd w:id="7847"/>
    </w:p>
    <w:p w14:paraId="4BD154C7" w14:textId="77777777" w:rsidR="00A33F88" w:rsidRPr="00FF6A71" w:rsidRDefault="00A33F88" w:rsidP="00FC0D6D">
      <w:pPr>
        <w:pStyle w:val="Heading3"/>
      </w:pPr>
      <w:bookmarkStart w:id="7849" w:name="_Toc68162210"/>
      <w:bookmarkStart w:id="7850" w:name="_Ref98252520"/>
      <w:bookmarkStart w:id="7851" w:name="_Toc99969522"/>
      <w:bookmarkEnd w:id="7848"/>
      <w:r w:rsidRPr="00FF6A71">
        <w:t>Pilot study</w:t>
      </w:r>
      <w:bookmarkEnd w:id="7849"/>
      <w:bookmarkEnd w:id="7850"/>
      <w:bookmarkEnd w:id="7851"/>
    </w:p>
    <w:p w14:paraId="261E80C8" w14:textId="2ED435B6" w:rsidR="00A33F88" w:rsidRPr="00FF6A71" w:rsidRDefault="00546DE1" w:rsidP="00546DE1">
      <w:r w:rsidRPr="00FF6A71">
        <w:t xml:space="preserve">The pilot study tracked the activity of a stand-alone 30-credit module over the first semester of study, equal to 15 credits of guided learning hours of timetabled support. The module was planned for delivery over two 12-week semesters. Timetabled support for the semester </w:t>
      </w:r>
      <w:del w:id="7852" w:author="pete jones" w:date="2022-03-31T12:51:00Z">
        <w:r w:rsidRPr="00FF6A71" w:rsidDel="00DD716A">
          <w:delText xml:space="preserve">1 </w:delText>
        </w:r>
      </w:del>
      <w:ins w:id="7853" w:author="pete jones" w:date="2022-03-31T12:51:00Z">
        <w:r w:rsidR="00DD716A">
          <w:t>one</w:t>
        </w:r>
        <w:r w:rsidR="00DD716A" w:rsidRPr="00FF6A71">
          <w:t xml:space="preserve"> </w:t>
        </w:r>
      </w:ins>
      <w:r w:rsidRPr="00FF6A71">
        <w:t>module</w:t>
      </w:r>
      <w:del w:id="7854" w:author="pete jones" w:date="2022-03-31T12:52:00Z">
        <w:r w:rsidRPr="00FF6A71" w:rsidDel="00DD716A">
          <w:delText>s</w:delText>
        </w:r>
      </w:del>
      <w:r w:rsidRPr="00FF6A71">
        <w:t xml:space="preserve"> equal to 60 credits </w:t>
      </w:r>
      <w:del w:id="7855" w:author="pete jones" w:date="2022-03-31T12:52:00Z">
        <w:r w:rsidRPr="00FF6A71" w:rsidDel="00DD716A">
          <w:delText xml:space="preserve">are </w:delText>
        </w:r>
      </w:del>
      <w:ins w:id="7856" w:author="pete jones" w:date="2022-03-31T12:52:00Z">
        <w:r w:rsidR="00DD716A">
          <w:t>is</w:t>
        </w:r>
        <w:r w:rsidR="00DD716A" w:rsidRPr="00FF6A71">
          <w:t xml:space="preserve"> </w:t>
        </w:r>
      </w:ins>
      <w:r w:rsidRPr="00FF6A71">
        <w:t xml:space="preserve">illustrated as </w:t>
      </w:r>
      <w:ins w:id="7857" w:author="pete jones" w:date="2022-03-30T09:15:00Z">
        <w:r w:rsidR="00036DB9">
          <w:t xml:space="preserve">a </w:t>
        </w:r>
      </w:ins>
      <w:r w:rsidRPr="00FF6A71">
        <w:t>percentage of GLH per subject area in</w:t>
      </w:r>
      <w:r w:rsidR="00FC0D6D" w:rsidRPr="00FF6A71">
        <w:t xml:space="preserve"> </w:t>
      </w:r>
      <w:r w:rsidR="00FC0D6D" w:rsidRPr="00312F59">
        <w:fldChar w:fldCharType="begin"/>
      </w:r>
      <w:r w:rsidR="00FC0D6D" w:rsidRPr="00FF6A71">
        <w:instrText xml:space="preserve"> REF _Ref64377684 \h </w:instrText>
      </w:r>
      <w:r w:rsidR="00FC0D6D" w:rsidRPr="00312F59">
        <w:fldChar w:fldCharType="separate"/>
      </w:r>
      <w:ins w:id="7858" w:author="pete jones" w:date="2022-04-05T11:31:00Z">
        <w:r w:rsidR="00D94147" w:rsidRPr="00C15005">
          <w:t xml:space="preserve">Figure </w:t>
        </w:r>
        <w:r w:rsidR="00D94147">
          <w:rPr>
            <w:noProof/>
          </w:rPr>
          <w:t>5</w:t>
        </w:r>
        <w:r w:rsidR="00D94147">
          <w:noBreakHyphen/>
        </w:r>
        <w:r w:rsidR="00D94147">
          <w:rPr>
            <w:noProof/>
          </w:rPr>
          <w:t>2</w:t>
        </w:r>
      </w:ins>
      <w:del w:id="7859" w:author="pete jones" w:date="2022-03-16T14:25:00Z">
        <w:r w:rsidR="00DD384C" w:rsidRPr="00FF6A71" w:rsidDel="001B0BBB">
          <w:delText xml:space="preserve">Figure </w:delText>
        </w:r>
        <w:r w:rsidR="00DD384C" w:rsidRPr="00FF6A71" w:rsidDel="001B0BBB">
          <w:rPr>
            <w:noProof/>
          </w:rPr>
          <w:delText>5</w:delText>
        </w:r>
        <w:r w:rsidR="00DD384C" w:rsidRPr="00FF6A71" w:rsidDel="001B0BBB">
          <w:noBreakHyphen/>
        </w:r>
        <w:r w:rsidR="00DD384C" w:rsidRPr="00FF6A71" w:rsidDel="001B0BBB">
          <w:rPr>
            <w:noProof/>
          </w:rPr>
          <w:delText>2</w:delText>
        </w:r>
      </w:del>
      <w:r w:rsidR="00FC0D6D" w:rsidRPr="00312F59">
        <w:fldChar w:fldCharType="end"/>
      </w:r>
      <w:del w:id="7860" w:author="pete jones" w:date="2022-03-31T12:51:00Z">
        <w:r w:rsidRPr="00FF6A71" w:rsidDel="00DD716A">
          <w:delText xml:space="preserve">, </w:delText>
        </w:r>
      </w:del>
      <w:ins w:id="7861" w:author="pete jones" w:date="2022-03-31T12:51:00Z">
        <w:r w:rsidR="00DD716A">
          <w:t>;</w:t>
        </w:r>
        <w:r w:rsidR="00DD716A" w:rsidRPr="00FF6A71">
          <w:t xml:space="preserve"> </w:t>
        </w:r>
      </w:ins>
      <w:r w:rsidRPr="00FF6A71">
        <w:t>note that 70% of support is dedicated to science and maths</w:t>
      </w:r>
      <w:r w:rsidR="00FC0D6D" w:rsidRPr="00FF6A71">
        <w:t xml:space="preserve"> modules </w:t>
      </w:r>
      <w:del w:id="7862" w:author="pete jones" w:date="2022-03-31T12:52:00Z">
        <w:r w:rsidR="00FC0D6D" w:rsidRPr="00FF6A71" w:rsidDel="00DD716A">
          <w:delText xml:space="preserve">which </w:delText>
        </w:r>
      </w:del>
      <w:ins w:id="7863" w:author="pete jones" w:date="2022-03-31T12:52:00Z">
        <w:r w:rsidR="00DD716A">
          <w:t>that</w:t>
        </w:r>
        <w:r w:rsidR="00DD716A" w:rsidRPr="00FF6A71">
          <w:t xml:space="preserve"> </w:t>
        </w:r>
      </w:ins>
      <w:r w:rsidR="00FC0D6D" w:rsidRPr="00FF6A71">
        <w:t>were not integrated into the pilot study</w:t>
      </w:r>
      <w:r w:rsidRPr="00FF6A71">
        <w:t>:</w:t>
      </w:r>
    </w:p>
    <w:p w14:paraId="3218B7AD" w14:textId="77777777" w:rsidR="00A33F88" w:rsidRPr="00FF6A71" w:rsidRDefault="09897F78" w:rsidP="00546DE1">
      <w:pPr>
        <w:jc w:val="center"/>
      </w:pPr>
      <w:r w:rsidRPr="00C15005">
        <w:rPr>
          <w:noProof/>
        </w:rPr>
        <w:drawing>
          <wp:inline distT="0" distB="0" distL="0" distR="0" wp14:anchorId="794B371E" wp14:editId="558E80D8">
            <wp:extent cx="2905885" cy="1746751"/>
            <wp:effectExtent l="0" t="0" r="0" b="635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05885" cy="1746751"/>
                    </a:xfrm>
                    <a:prstGeom prst="rect">
                      <a:avLst/>
                    </a:prstGeom>
                  </pic:spPr>
                </pic:pic>
              </a:graphicData>
            </a:graphic>
          </wp:inline>
        </w:drawing>
      </w:r>
    </w:p>
    <w:p w14:paraId="66B66A08" w14:textId="0E7DF854" w:rsidR="00A33F88" w:rsidRPr="007C0DAF" w:rsidRDefault="00546DE1">
      <w:pPr>
        <w:pStyle w:val="Caption"/>
        <w:pPrChange w:id="7864" w:author="pete jones" w:date="2022-01-04T13:41:00Z">
          <w:pPr>
            <w:pStyle w:val="TOCHeading"/>
            <w:jc w:val="center"/>
          </w:pPr>
        </w:pPrChange>
      </w:pPr>
      <w:bookmarkStart w:id="7865" w:name="_Ref51762455"/>
      <w:bookmarkStart w:id="7866" w:name="_Ref64377684"/>
      <w:bookmarkStart w:id="7867" w:name="_Toc68162256"/>
      <w:bookmarkStart w:id="7868" w:name="_Toc99719295"/>
      <w:r w:rsidRPr="00C15005">
        <w:t xml:space="preserve">Figure </w:t>
      </w:r>
      <w:ins w:id="7869" w:author="pete jones" w:date="2022-03-10T14:38:00Z">
        <w:r w:rsidR="00CE4F4E">
          <w:fldChar w:fldCharType="begin"/>
        </w:r>
        <w:r w:rsidR="00CE4F4E">
          <w:instrText xml:space="preserve"> STYLEREF 1 \s </w:instrText>
        </w:r>
      </w:ins>
      <w:r w:rsidR="00CE4F4E">
        <w:fldChar w:fldCharType="separate"/>
      </w:r>
      <w:r w:rsidR="00D94147">
        <w:rPr>
          <w:noProof/>
        </w:rPr>
        <w:t>5</w:t>
      </w:r>
      <w:ins w:id="7870"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7871" w:author="pete jones" w:date="2022-04-05T11:31:00Z">
        <w:r w:rsidR="00D94147">
          <w:rPr>
            <w:noProof/>
          </w:rPr>
          <w:t>2</w:t>
        </w:r>
      </w:ins>
      <w:ins w:id="7872" w:author="pete jones" w:date="2022-03-10T14:38:00Z">
        <w:r w:rsidR="00CE4F4E">
          <w:fldChar w:fldCharType="end"/>
        </w:r>
      </w:ins>
      <w:del w:id="7873" w:author="pete jones" w:date="2022-02-01T12:31:00Z">
        <w:r w:rsidRPr="007C0DAF" w:rsidDel="0004608E">
          <w:fldChar w:fldCharType="begin"/>
        </w:r>
        <w:r w:rsidRPr="007C0DAF" w:rsidDel="0004608E">
          <w:delInstrText>STYLEREF 1 \s</w:delInstrText>
        </w:r>
        <w:r w:rsidRPr="007C0DAF" w:rsidDel="0004608E">
          <w:fldChar w:fldCharType="separate"/>
        </w:r>
        <w:r w:rsidR="00FF6A71"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2</w:delText>
        </w:r>
        <w:r w:rsidRPr="007C0DAF" w:rsidDel="0004608E">
          <w:fldChar w:fldCharType="end"/>
        </w:r>
      </w:del>
      <w:bookmarkEnd w:id="7865"/>
      <w:bookmarkEnd w:id="7866"/>
      <w:r w:rsidRPr="007C0DAF">
        <w:t>: % of GLH per module study area - Semester 1</w:t>
      </w:r>
      <w:bookmarkStart w:id="7874" w:name="_Toc51936820"/>
      <w:bookmarkEnd w:id="7867"/>
      <w:bookmarkEnd w:id="7868"/>
    </w:p>
    <w:p w14:paraId="61DD2409" w14:textId="77777777" w:rsidR="00A33F88" w:rsidRPr="00FF6A71" w:rsidRDefault="00546DE1" w:rsidP="00FC0D6D">
      <w:pPr>
        <w:rPr>
          <w:b/>
          <w:bCs/>
          <w:u w:val="single"/>
        </w:rPr>
      </w:pPr>
      <w:r w:rsidRPr="00FF6A71">
        <w:rPr>
          <w:b/>
          <w:bCs/>
          <w:u w:val="single"/>
        </w:rPr>
        <w:lastRenderedPageBreak/>
        <w:t xml:space="preserve">General </w:t>
      </w:r>
      <w:bookmarkEnd w:id="7874"/>
      <w:r w:rsidR="00A33F88" w:rsidRPr="00FF6A71">
        <w:rPr>
          <w:b/>
          <w:bCs/>
          <w:u w:val="single"/>
        </w:rPr>
        <w:t>Data analysis</w:t>
      </w:r>
    </w:p>
    <w:p w14:paraId="7565BF34" w14:textId="06EBAF90" w:rsidR="00020822" w:rsidRPr="00FF6A71" w:rsidRDefault="00020822" w:rsidP="00546DE1">
      <w:pPr>
        <w:rPr>
          <w:b/>
          <w:bCs/>
          <w:u w:val="single"/>
        </w:rPr>
      </w:pPr>
      <w:r w:rsidRPr="00FF6A71">
        <w:rPr>
          <w:b/>
          <w:bCs/>
          <w:u w:val="single"/>
        </w:rPr>
        <w:t>Attendance</w:t>
      </w:r>
    </w:p>
    <w:p w14:paraId="68BF9CC4" w14:textId="0E97FA1F" w:rsidR="00A33F88" w:rsidRPr="00FF6A71" w:rsidRDefault="00546DE1" w:rsidP="007A590B">
      <w:r w:rsidRPr="00FF6A71">
        <w:t xml:space="preserve">Attendance for the case study module was monitored for data analysis to assist in a measure of emotional engagement with the planned activities. </w:t>
      </w:r>
      <w:del w:id="7875" w:author="pete jones" w:date="2022-03-31T12:52:00Z">
        <w:r w:rsidRPr="00FF6A71" w:rsidDel="00DD716A">
          <w:delText xml:space="preserve">Attendance </w:delText>
        </w:r>
      </w:del>
      <w:ins w:id="7876" w:author="pete jones" w:date="2022-03-31T12:52:00Z">
        <w:r w:rsidR="00DD716A">
          <w:t>Unfortunately, a</w:t>
        </w:r>
        <w:r w:rsidR="00DD716A" w:rsidRPr="00FF6A71">
          <w:t xml:space="preserve">ttendance </w:t>
        </w:r>
      </w:ins>
      <w:r w:rsidRPr="00FF6A71">
        <w:t xml:space="preserve">data for the other course modules </w:t>
      </w:r>
      <w:del w:id="7877" w:author="pete jones" w:date="2022-03-31T12:53:00Z">
        <w:r w:rsidRPr="00FF6A71" w:rsidDel="00DD716A">
          <w:delText xml:space="preserve">is </w:delText>
        </w:r>
      </w:del>
      <w:ins w:id="7878" w:author="pete jones" w:date="2022-03-31T12:53:00Z">
        <w:r w:rsidR="00DD716A">
          <w:t>are</w:t>
        </w:r>
        <w:r w:rsidR="00DD716A" w:rsidRPr="00FF6A71">
          <w:t xml:space="preserve"> </w:t>
        </w:r>
      </w:ins>
      <w:del w:id="7879" w:author="pete jones" w:date="2022-03-31T12:52:00Z">
        <w:r w:rsidRPr="00FF6A71" w:rsidDel="00DD716A">
          <w:delText xml:space="preserve">not </w:delText>
        </w:r>
      </w:del>
      <w:ins w:id="7880" w:author="pete jones" w:date="2022-03-31T12:52:00Z">
        <w:r w:rsidR="00DD716A">
          <w:t>un</w:t>
        </w:r>
      </w:ins>
      <w:r w:rsidRPr="00FF6A71">
        <w:t xml:space="preserve">available but would have been a valuable source of </w:t>
      </w:r>
      <w:del w:id="7881" w:author="pete jones" w:date="2022-03-31T12:52:00Z">
        <w:r w:rsidRPr="00FF6A71" w:rsidDel="00DD716A">
          <w:delText xml:space="preserve">comparable </w:delText>
        </w:r>
      </w:del>
      <w:ins w:id="7882" w:author="pete jones" w:date="2022-03-31T12:52:00Z">
        <w:r w:rsidR="00DD716A">
          <w:t>similar</w:t>
        </w:r>
        <w:r w:rsidR="00DD716A" w:rsidRPr="00FF6A71">
          <w:t xml:space="preserve"> </w:t>
        </w:r>
      </w:ins>
      <w:r w:rsidRPr="00FF6A71">
        <w:t>behaviour.</w:t>
      </w:r>
      <w:r w:rsidR="005A2668" w:rsidRPr="00FF6A71">
        <w:t xml:space="preserve"> </w:t>
      </w:r>
      <w:r w:rsidR="00E814E6" w:rsidRPr="00FF6A71">
        <w:t xml:space="preserve">The accepted trigger or action point regarding attendance in </w:t>
      </w:r>
      <w:del w:id="7883" w:author="pete jones" w:date="2022-03-30T09:15:00Z">
        <w:r w:rsidR="00E814E6" w:rsidRPr="00FF6A71" w:rsidDel="00036DB9">
          <w:delText xml:space="preserve">first </w:delText>
        </w:r>
      </w:del>
      <w:ins w:id="7884" w:author="pete jones" w:date="2022-03-30T09:15:00Z">
        <w:r w:rsidR="00036DB9" w:rsidRPr="00FF6A71">
          <w:t>first</w:t>
        </w:r>
        <w:r w:rsidR="00036DB9">
          <w:t>-</w:t>
        </w:r>
      </w:ins>
      <w:r w:rsidR="00E814E6" w:rsidRPr="00FF6A71">
        <w:t>year undergraduate studies is 80</w:t>
      </w:r>
      <w:del w:id="7885" w:author="pete jones" w:date="2022-03-31T12:53:00Z">
        <w:r w:rsidR="00E814E6" w:rsidRPr="00FF6A71" w:rsidDel="00DD716A">
          <w:delText xml:space="preserve">%, </w:delText>
        </w:r>
      </w:del>
      <w:ins w:id="7886" w:author="pete jones" w:date="2022-03-31T12:53:00Z">
        <w:r w:rsidR="00DD716A" w:rsidRPr="00FF6A71">
          <w:t>%</w:t>
        </w:r>
        <w:r w:rsidR="00DD716A">
          <w:t>;</w:t>
        </w:r>
        <w:r w:rsidR="00DD716A" w:rsidRPr="00FF6A71">
          <w:t xml:space="preserve"> </w:t>
        </w:r>
      </w:ins>
      <w:del w:id="7887" w:author="pete jones" w:date="2022-03-31T12:53:00Z">
        <w:r w:rsidR="00E814E6" w:rsidRPr="00FF6A71" w:rsidDel="00DD716A">
          <w:delText xml:space="preserve">this is </w:delText>
        </w:r>
      </w:del>
      <w:r w:rsidR="00E814E6" w:rsidRPr="00FF6A71">
        <w:t>corroborated by t</w:t>
      </w:r>
      <w:r w:rsidR="00423E26" w:rsidRPr="00FF6A71">
        <w:t>wo studies</w:t>
      </w:r>
      <w:r w:rsidR="00E814E6" w:rsidRPr="00FF6A71">
        <w:t>,</w:t>
      </w:r>
      <w:r w:rsidR="00423E26" w:rsidRPr="00FF6A71">
        <w:t xml:space="preserve"> </w:t>
      </w:r>
      <w:r w:rsidR="00E814E6" w:rsidRPr="00FF6A71">
        <w:t xml:space="preserve">Colby (2004) and Newman-Ford et al. (2008, 2009) </w:t>
      </w:r>
      <w:r w:rsidR="00423E26" w:rsidRPr="00FF6A71">
        <w:t xml:space="preserve">cited </w:t>
      </w:r>
      <w:del w:id="7888" w:author="pete jones" w:date="2022-03-30T09:16:00Z">
        <w:r w:rsidR="00423E26" w:rsidRPr="00FF6A71" w:rsidDel="00036DB9">
          <w:delText xml:space="preserve">by </w:delText>
        </w:r>
      </w:del>
      <w:r w:rsidR="00E814E6" w:rsidRPr="00312F59">
        <w:fldChar w:fldCharType="begin" w:fldLock="1"/>
      </w:r>
      <w:r w:rsidR="00A06241">
        <w:instrText>ADDIN CSL_CITATION {"citationItems":[{"id":"ITEM-1","itemData":{"DOI":"10.3108/beej.15.4","ISSN":"1479-7860","abstract":"A centralised system monitoring attendance and performance among first year students in Biomedical Sciences has been established at Newcastle University. Early signs of absence and poor performance trigger immediate intervention by academic staff, with the aim of providing support for students at risk of failure or withdrawal. Difficulties associated with monitoring attendance in large lecture classes are avoided by monitoring attendance only at \"high stakes\" classes, namely practicals and seminars. Level of attendance at non-lecture classes was a predictor of academic achievement and the early intervention strategy was associated with improvements in attendance. Student perceptions of attendance monitoring were evaluated and found to be positive. Meeting with absent and underperforming students at the earliest possible opportunity has proved an effective way of promoting dialogue between staff and students who are experiencing difficulties. (Contains 5 figures and 1 table.)","author":[{"dropping-particle":"","family":"Bevitt","given":"Debbie","non-dropping-particle":"","parse-names":false,"suffix":""},{"dropping-particle":"","family":"Baldwin","given":"Chris","non-dropping-particle":"","parse-names":false,"suffix":""},{"dropping-particle":"","family":"Calvert","given":"Jane","non-dropping-particle":"","parse-names":false,"suffix":""}],"container-title":"Bioscience Education","id":"ITEM-1","issue":"1","issued":{"date-parts":[["2010"]]},"page":"1-14","title":"Intervening Early: Attendance and Performance Monitoring as a Trigger for First Year Support in the Biosciences","type":"article-journal","volume":"15"},"locator":"1","uris":["http://www.mendeley.com/documents/?uuid=eba7c283-8020-4833-a1b0-7adcb7b96b6d"]}],"mendeley":{"formattedCitation":"(Bevitt, Baldwin and Calvert, 2010, p. 1)","plainTextFormattedCitation":"(Bevitt, Baldwin and Calvert, 2010, p. 1)","previouslyFormattedCitation":"(Bevitt, Baldwin and Calvert, 2010, p. 1)"},"properties":{"noteIndex":0},"schema":"https://github.com/citation-style-language/schema/raw/master/csl-citation.json"}</w:instrText>
      </w:r>
      <w:r w:rsidR="00E814E6" w:rsidRPr="00312F59">
        <w:fldChar w:fldCharType="separate"/>
      </w:r>
      <w:r w:rsidR="00A06241" w:rsidRPr="00A06241">
        <w:rPr>
          <w:noProof/>
        </w:rPr>
        <w:t>(Bevitt, Baldwin and Calvert, 2010, p. 1)</w:t>
      </w:r>
      <w:r w:rsidR="00E814E6" w:rsidRPr="00312F59">
        <w:fldChar w:fldCharType="end"/>
      </w:r>
      <w:r w:rsidR="007A590B" w:rsidRPr="00FF6A71">
        <w:t xml:space="preserve"> in her research into attendance and performance monitoring of </w:t>
      </w:r>
      <w:del w:id="7889" w:author="pete jones" w:date="2022-03-30T09:16:00Z">
        <w:r w:rsidR="007A590B" w:rsidRPr="00FF6A71" w:rsidDel="00036DB9">
          <w:delText xml:space="preserve">first </w:delText>
        </w:r>
      </w:del>
      <w:ins w:id="7890" w:author="pete jones" w:date="2022-03-30T09:16:00Z">
        <w:r w:rsidR="00036DB9" w:rsidRPr="00FF6A71">
          <w:t>first</w:t>
        </w:r>
        <w:r w:rsidR="00036DB9">
          <w:t>-</w:t>
        </w:r>
      </w:ins>
      <w:r w:rsidR="007A590B" w:rsidRPr="00FF6A71">
        <w:t>year undergraduates</w:t>
      </w:r>
      <w:r w:rsidR="00B5386E" w:rsidRPr="00FF6A71">
        <w:t xml:space="preserve">. Subsequent research specifically targeted </w:t>
      </w:r>
      <w:del w:id="7891" w:author="pete jones" w:date="2022-03-30T09:16:00Z">
        <w:r w:rsidR="007A590B" w:rsidRPr="00FF6A71" w:rsidDel="00036DB9">
          <w:delText xml:space="preserve">to </w:delText>
        </w:r>
      </w:del>
      <w:r w:rsidR="00B5386E" w:rsidRPr="00FF6A71">
        <w:t>PBL teaching</w:t>
      </w:r>
      <w:ins w:id="7892" w:author="pete jones" w:date="2022-03-31T12:53:00Z">
        <w:r w:rsidR="00DD716A">
          <w:t>,</w:t>
        </w:r>
      </w:ins>
      <w:r w:rsidR="00B5386E" w:rsidRPr="00FF6A71">
        <w:t xml:space="preserve"> and learning environments suggests that </w:t>
      </w:r>
      <w:r w:rsidR="007A590B" w:rsidRPr="00FF6A71">
        <w:t xml:space="preserve">attendance is </w:t>
      </w:r>
      <w:del w:id="7893" w:author="pete jones" w:date="2022-03-31T12:53:00Z">
        <w:r w:rsidR="007A590B" w:rsidRPr="00FF6A71" w:rsidDel="00DD716A">
          <w:delText>particularly important</w:delText>
        </w:r>
      </w:del>
      <w:ins w:id="7894" w:author="pete jones" w:date="2022-03-31T12:53:00Z">
        <w:r w:rsidR="00DD716A">
          <w:t>essential</w:t>
        </w:r>
      </w:ins>
      <w:r w:rsidR="007A590B" w:rsidRPr="00FF6A71">
        <w:t xml:space="preserve"> in these settings, is a “direct determinant of academic performance and attainment”, and </w:t>
      </w:r>
      <w:ins w:id="7895" w:author="pete jones" w:date="2022-03-30T09:16:00Z">
        <w:r w:rsidR="00036DB9">
          <w:t xml:space="preserve">is </w:t>
        </w:r>
      </w:ins>
      <w:r w:rsidR="007A590B" w:rsidRPr="00FF6A71">
        <w:t>“crucial for effective student performance”</w:t>
      </w:r>
      <w:del w:id="7896" w:author="pete jones" w:date="2022-03-31T12:53:00Z">
        <w:r w:rsidR="007A590B" w:rsidRPr="00FF6A71" w:rsidDel="00DD716A">
          <w:delText>,</w:delText>
        </w:r>
      </w:del>
      <w:r w:rsidR="007A590B" w:rsidRPr="00FF6A71">
        <w:t xml:space="preserve"> </w:t>
      </w:r>
      <w:r w:rsidR="007A590B" w:rsidRPr="00312F59">
        <w:fldChar w:fldCharType="begin" w:fldLock="1"/>
      </w:r>
      <w:r w:rsidR="00E47C2C">
        <w:instrText>ADDIN CSL_CITATION {"citationItems":[{"id":"ITEM-1","itemData":{"DOI":"10.1007/s10734-018-0243-4","ISSN":"1573174X","abstract":"The literature on first-year study success has identified a host of factors that may affect a student’s chances of succeeding, ranging from personal circumstances to educational environment. One of the factors that often emerges in this context is (non-)attendance of classes, lectures and tutorials. Intuitively, one would expect this to be all the more important in programmes that employ a student-centred and interactive approach to learning, such as problem-based learning. Interestingly, there is little dedicated research that looks into the importance of (non-)attendance in such a learning environment. This article addresses this gap in the literature by looking at the effect of (non-)attendance on the study success of three cohorts of Maastricht University’s Bachelor in European Studies (annual intake of 325–350 students). Controlling for a range of factors, we find that attendance matters for several measures of study success and also for the committed and participating student.","author":[{"dropping-particle":"","family":"Bijsmans","given":"Patrick","non-dropping-particle":"","parse-names":false,"suffix":""},{"dropping-particle":"","family":"Schakel","given":"Arjan H.","non-dropping-particle":"","parse-names":false,"suffix":""}],"container-title":"Higher Education","id":"ITEM-1","issue":"5","issued":{"date-parts":[["2018"]]},"page":"865-881","publisher":"Higher Education","title":"The impact of attendance on first-year study success in problem-based learning","type":"article-journal","volume":"76"},"locator":"875","uris":["http://www.mendeley.com/documents/?uuid=9023adf1-e09a-4322-9193-115e7b87569d"]}],"mendeley":{"formattedCitation":"(Bijsmans and Schakel, 2018, p. 875)","plainTextFormattedCitation":"(Bijsmans and Schakel, 2018, p. 875)","previouslyFormattedCitation":"(Bijsmans and Schakel, 2018, p. 875)"},"properties":{"noteIndex":0},"schema":"https://github.com/citation-style-language/schema/raw/master/csl-citation.json"}</w:instrText>
      </w:r>
      <w:r w:rsidR="007A590B" w:rsidRPr="00312F59">
        <w:fldChar w:fldCharType="separate"/>
      </w:r>
      <w:r w:rsidR="00A06241" w:rsidRPr="00A06241">
        <w:rPr>
          <w:noProof/>
        </w:rPr>
        <w:t>(Bijsmans and Schakel, 2018, p. 875)</w:t>
      </w:r>
      <w:r w:rsidR="007A590B" w:rsidRPr="00312F59">
        <w:fldChar w:fldCharType="end"/>
      </w:r>
      <w:r w:rsidR="007A590B" w:rsidRPr="00FF6A71">
        <w:t>.</w:t>
      </w:r>
    </w:p>
    <w:p w14:paraId="66B24991" w14:textId="167D6679" w:rsidR="009D37B4" w:rsidRPr="00FF6A71" w:rsidRDefault="00546DE1" w:rsidP="00546DE1">
      <w:r w:rsidRPr="00FF6A71">
        <w:t xml:space="preserve">The case study attendance data </w:t>
      </w:r>
      <w:del w:id="7897" w:author="pete jones" w:date="2022-03-10T18:33:00Z">
        <w:r w:rsidRPr="00FF6A71" w:rsidDel="0012647B">
          <w:delText>is shown in</w:delText>
        </w:r>
        <w:r w:rsidR="00FC0D6D" w:rsidRPr="00FF6A71" w:rsidDel="0012647B">
          <w:delText xml:space="preserve"> </w:delText>
        </w:r>
        <w:r w:rsidR="00FC0D6D" w:rsidRPr="00312F59" w:rsidDel="0012647B">
          <w:fldChar w:fldCharType="begin"/>
        </w:r>
        <w:r w:rsidR="00FC0D6D" w:rsidRPr="0012647B" w:rsidDel="0012647B">
          <w:delInstrText xml:space="preserve"> REF _Ref64377793 \h </w:delInstrText>
        </w:r>
        <w:r w:rsidR="00FC0D6D" w:rsidRPr="00312F59" w:rsidDel="0012647B">
          <w:fldChar w:fldCharType="separate"/>
        </w:r>
        <w:r w:rsidR="00DD384C" w:rsidRPr="0012647B" w:rsidDel="0012647B">
          <w:delText xml:space="preserve">Figure </w:delText>
        </w:r>
        <w:r w:rsidR="00DD384C" w:rsidRPr="0012647B" w:rsidDel="0012647B">
          <w:rPr>
            <w:noProof/>
          </w:rPr>
          <w:delText>5</w:delText>
        </w:r>
        <w:r w:rsidR="00DD384C" w:rsidRPr="0012647B" w:rsidDel="0012647B">
          <w:noBreakHyphen/>
        </w:r>
        <w:r w:rsidR="00DD384C" w:rsidRPr="0012647B" w:rsidDel="0012647B">
          <w:rPr>
            <w:noProof/>
          </w:rPr>
          <w:delText>3</w:delText>
        </w:r>
        <w:r w:rsidR="00FC0D6D" w:rsidRPr="00312F59" w:rsidDel="0012647B">
          <w:fldChar w:fldCharType="end"/>
        </w:r>
        <w:r w:rsidR="00FC0D6D" w:rsidRPr="00FF6A71" w:rsidDel="0012647B">
          <w:delText xml:space="preserve"> and </w:delText>
        </w:r>
        <w:r w:rsidR="00FC0D6D" w:rsidRPr="00312F59" w:rsidDel="0012647B">
          <w:fldChar w:fldCharType="begin"/>
        </w:r>
        <w:r w:rsidR="00FC0D6D" w:rsidRPr="00FF6A71" w:rsidDel="0012647B">
          <w:delInstrText xml:space="preserve"> REF _Ref64377795 \h </w:delInstrText>
        </w:r>
        <w:r w:rsidR="00FC0D6D" w:rsidRPr="00312F59" w:rsidDel="0012647B">
          <w:fldChar w:fldCharType="separate"/>
        </w:r>
        <w:r w:rsidR="00DD384C" w:rsidRPr="00FF6A71" w:rsidDel="0012647B">
          <w:delText xml:space="preserve">Figure </w:delText>
        </w:r>
        <w:r w:rsidR="00DD384C" w:rsidRPr="00FF6A71" w:rsidDel="0012647B">
          <w:rPr>
            <w:noProof/>
          </w:rPr>
          <w:delText>5</w:delText>
        </w:r>
        <w:r w:rsidR="00DD384C" w:rsidRPr="00FF6A71" w:rsidDel="0012647B">
          <w:noBreakHyphen/>
        </w:r>
        <w:r w:rsidR="00DD384C" w:rsidRPr="00FF6A71" w:rsidDel="0012647B">
          <w:rPr>
            <w:noProof/>
          </w:rPr>
          <w:delText>4</w:delText>
        </w:r>
        <w:r w:rsidR="00FC0D6D" w:rsidRPr="00312F59" w:rsidDel="0012647B">
          <w:fldChar w:fldCharType="end"/>
        </w:r>
        <w:r w:rsidRPr="00FF6A71" w:rsidDel="0012647B">
          <w:delText xml:space="preserve"> below</w:delText>
        </w:r>
      </w:del>
      <w:ins w:id="7898" w:author="pete jones" w:date="2022-03-10T18:33:00Z">
        <w:r w:rsidR="0012647B">
          <w:t>was collected</w:t>
        </w:r>
      </w:ins>
      <w:del w:id="7899" w:author="pete jones" w:date="2022-03-10T18:33:00Z">
        <w:r w:rsidRPr="00FF6A71" w:rsidDel="0012647B">
          <w:delText>.</w:delText>
        </w:r>
      </w:del>
      <w:ins w:id="7900" w:author="pete jones" w:date="2022-03-31T12:54:00Z">
        <w:r w:rsidR="00DD716A">
          <w:t>;</w:t>
        </w:r>
      </w:ins>
      <w:ins w:id="7901" w:author="pete jones" w:date="2022-03-10T18:33:00Z">
        <w:r w:rsidR="0012647B">
          <w:t xml:space="preserve"> this was n</w:t>
        </w:r>
      </w:ins>
      <w:ins w:id="7902" w:author="pete jones" w:date="2022-03-10T18:34:00Z">
        <w:r w:rsidR="0012647B">
          <w:t>ot an abnormal action because all tutors of all modules monitored attendance routinely.</w:t>
        </w:r>
      </w:ins>
      <w:r w:rsidRPr="00FF6A71">
        <w:t xml:space="preserve"> </w:t>
      </w:r>
      <w:ins w:id="7903" w:author="pete jones" w:date="2022-03-10T18:34:00Z">
        <w:r w:rsidR="0012647B">
          <w:t>G</w:t>
        </w:r>
      </w:ins>
      <w:del w:id="7904" w:author="pete jones" w:date="2022-03-10T18:34:00Z">
        <w:r w:rsidRPr="00FF6A71" w:rsidDel="0012647B">
          <w:delText>The g</w:delText>
        </w:r>
      </w:del>
      <w:r w:rsidRPr="00FF6A71">
        <w:t>raph</w:t>
      </w:r>
      <w:ins w:id="7905" w:author="pete jones" w:date="2022-03-10T18:34:00Z">
        <w:r w:rsidR="0012647B">
          <w:t>ing the data</w:t>
        </w:r>
      </w:ins>
      <w:r w:rsidRPr="00FF6A71">
        <w:t xml:space="preserve"> shows a falling trend over the period where group A was the </w:t>
      </w:r>
      <w:del w:id="7906" w:author="pete jones" w:date="2022-03-30T09:16:00Z">
        <w:r w:rsidRPr="00FF6A71" w:rsidDel="00036DB9">
          <w:delText xml:space="preserve">lowest </w:delText>
        </w:r>
      </w:del>
      <w:ins w:id="7907" w:author="pete jones" w:date="2022-03-30T09:16:00Z">
        <w:r w:rsidR="00036DB9" w:rsidRPr="00FF6A71">
          <w:t>lowest</w:t>
        </w:r>
        <w:r w:rsidR="00036DB9">
          <w:t>-</w:t>
        </w:r>
      </w:ins>
      <w:r w:rsidRPr="00FF6A71">
        <w:t xml:space="preserve">performing and group C the highest performing. All groups showed risk </w:t>
      </w:r>
      <w:del w:id="7908" w:author="pete jones" w:date="2022-03-31T12:57:00Z">
        <w:r w:rsidRPr="00FF6A71" w:rsidDel="00DD716A">
          <w:delText>of falling behind</w:delText>
        </w:r>
      </w:del>
      <w:ins w:id="7909" w:author="pete jones" w:date="2022-03-31T12:57:00Z">
        <w:r w:rsidR="00DD716A">
          <w:t>associated with attendance</w:t>
        </w:r>
      </w:ins>
      <w:del w:id="7910" w:author="pete jones" w:date="2022-03-31T12:54:00Z">
        <w:r w:rsidRPr="00FF6A71" w:rsidDel="00DD716A">
          <w:delText xml:space="preserve"> with</w:delText>
        </w:r>
      </w:del>
      <w:ins w:id="7911" w:author="pete jones" w:date="2022-03-31T12:54:00Z">
        <w:r w:rsidR="00DD716A">
          <w:t xml:space="preserve">. </w:t>
        </w:r>
      </w:ins>
      <w:r w:rsidRPr="00FF6A71">
        <w:t xml:space="preserve"> </w:t>
      </w:r>
      <w:del w:id="7912" w:author="pete jones" w:date="2022-03-31T12:54:00Z">
        <w:r w:rsidRPr="00FF6A71" w:rsidDel="00DD716A">
          <w:delText xml:space="preserve">an </w:delText>
        </w:r>
      </w:del>
      <w:ins w:id="7913" w:author="pete jones" w:date="2022-03-31T12:57:00Z">
        <w:r w:rsidR="00DD716A">
          <w:t>There is a</w:t>
        </w:r>
      </w:ins>
      <w:ins w:id="7914" w:author="pete jones" w:date="2022-03-31T12:54:00Z">
        <w:r w:rsidR="00DD716A">
          <w:t>n</w:t>
        </w:r>
        <w:r w:rsidR="00DD716A" w:rsidRPr="00FF6A71">
          <w:t xml:space="preserve"> </w:t>
        </w:r>
      </w:ins>
      <w:r w:rsidRPr="00FF6A71">
        <w:t xml:space="preserve">average risk of 44% of students with lower than 60% attendance </w:t>
      </w:r>
      <w:del w:id="7915" w:author="pete jones" w:date="2022-03-31T12:55:00Z">
        <w:r w:rsidRPr="00FF6A71" w:rsidDel="00DD716A">
          <w:delText>for the</w:delText>
        </w:r>
      </w:del>
      <w:ins w:id="7916" w:author="pete jones" w:date="2022-03-31T12:55:00Z">
        <w:r w:rsidR="00DD716A">
          <w:t>over</w:t>
        </w:r>
      </w:ins>
      <w:r w:rsidRPr="00FF6A71">
        <w:t xml:space="preserve"> </w:t>
      </w:r>
      <w:ins w:id="7917" w:author="pete jones" w:date="2022-03-31T12:57:00Z">
        <w:r w:rsidR="00DD716A">
          <w:t xml:space="preserve">the </w:t>
        </w:r>
      </w:ins>
      <w:r w:rsidRPr="00FF6A71">
        <w:t>semester</w:t>
      </w:r>
      <w:r w:rsidR="0042328F" w:rsidRPr="00FF6A71">
        <w:t xml:space="preserve">, rising to 62% at risk </w:t>
      </w:r>
      <w:ins w:id="7918" w:author="pete jones" w:date="2022-03-30T09:16:00Z">
        <w:r w:rsidR="00036DB9">
          <w:t xml:space="preserve">of </w:t>
        </w:r>
      </w:ins>
      <w:r w:rsidR="0042328F" w:rsidRPr="00FF6A71">
        <w:t xml:space="preserve">falling below </w:t>
      </w:r>
      <w:del w:id="7919" w:author="pete jones" w:date="2022-03-31T12:56:00Z">
        <w:r w:rsidR="0042328F" w:rsidRPr="00FF6A71" w:rsidDel="00DD716A">
          <w:delText xml:space="preserve">a threshold of </w:delText>
        </w:r>
      </w:del>
      <w:r w:rsidR="0042328F" w:rsidRPr="00FF6A71">
        <w:t>80% attendance.</w:t>
      </w:r>
    </w:p>
    <w:p w14:paraId="4EACD8C0" w14:textId="69AD845F" w:rsidR="00A33F88" w:rsidRPr="00FF6A71" w:rsidDel="0012647B" w:rsidRDefault="00546DE1" w:rsidP="00546DE1">
      <w:pPr>
        <w:rPr>
          <w:del w:id="7920" w:author="pete jones" w:date="2022-03-10T18:35:00Z"/>
        </w:rPr>
      </w:pPr>
      <w:r w:rsidRPr="00FF6A71">
        <w:t xml:space="preserve">There </w:t>
      </w:r>
      <w:del w:id="7921" w:author="pete jones" w:date="2022-03-30T09:16:00Z">
        <w:r w:rsidRPr="00FF6A71" w:rsidDel="00036DB9">
          <w:delText xml:space="preserve">were </w:delText>
        </w:r>
      </w:del>
      <w:ins w:id="7922" w:author="pete jones" w:date="2022-03-30T09:16:00Z">
        <w:r w:rsidR="00036DB9" w:rsidRPr="00FF6A71">
          <w:t>w</w:t>
        </w:r>
        <w:r w:rsidR="00036DB9">
          <w:t>as</w:t>
        </w:r>
        <w:r w:rsidR="00036DB9" w:rsidRPr="00FF6A71">
          <w:t xml:space="preserve"> </w:t>
        </w:r>
      </w:ins>
      <w:r w:rsidRPr="00FF6A71">
        <w:t>a mix of disciplines in each group</w:t>
      </w:r>
      <w:del w:id="7923" w:author="pete jones" w:date="2022-03-31T12:58:00Z">
        <w:r w:rsidRPr="00FF6A71" w:rsidDel="00DD716A">
          <w:delText>, but</w:delText>
        </w:r>
      </w:del>
      <w:ins w:id="7924" w:author="pete jones" w:date="2022-03-31T12:58:00Z">
        <w:r w:rsidR="00DD716A">
          <w:t>. Still,</w:t>
        </w:r>
      </w:ins>
      <w:r w:rsidRPr="00FF6A71">
        <w:t xml:space="preserve"> the discipline at least </w:t>
      </w:r>
      <w:ins w:id="7925" w:author="pete jones" w:date="2022-03-30T09:16:00Z">
        <w:r w:rsidR="00036DB9">
          <w:t xml:space="preserve">at </w:t>
        </w:r>
      </w:ins>
      <w:r w:rsidRPr="00FF6A71">
        <w:t>risk due to lowered attendance was the automotive discipline</w:t>
      </w:r>
      <w:ins w:id="7926" w:author="pete jones" w:date="2022-03-31T12:58:00Z">
        <w:r w:rsidR="00DD716A">
          <w:t xml:space="preserve">, perhaps </w:t>
        </w:r>
      </w:ins>
      <w:del w:id="7927" w:author="pete jones" w:date="2022-03-31T12:57:00Z">
        <w:r w:rsidRPr="00FF6A71" w:rsidDel="00DD716A">
          <w:delText xml:space="preserve">. This may be </w:delText>
        </w:r>
      </w:del>
      <w:r w:rsidRPr="00FF6A71">
        <w:t xml:space="preserve">attributed to a higher rate of volunteering on the Formula student project because almost 50% of the automotive cohort were contributing to Formula Student. </w:t>
      </w:r>
    </w:p>
    <w:p w14:paraId="64DE7B56" w14:textId="254E411D" w:rsidR="00A33F88" w:rsidRPr="00FF6A71" w:rsidDel="0012647B" w:rsidRDefault="09897F78">
      <w:pPr>
        <w:rPr>
          <w:del w:id="7928" w:author="pete jones" w:date="2022-03-10T18:35:00Z"/>
        </w:rPr>
        <w:pPrChange w:id="7929" w:author="pete jones" w:date="2022-03-10T18:35:00Z">
          <w:pPr>
            <w:jc w:val="center"/>
          </w:pPr>
        </w:pPrChange>
      </w:pPr>
      <w:del w:id="7930" w:author="pete jones" w:date="2022-03-10T18:35:00Z">
        <w:r w:rsidRPr="00C15005" w:rsidDel="0012647B">
          <w:rPr>
            <w:noProof/>
          </w:rPr>
          <w:drawing>
            <wp:inline distT="0" distB="0" distL="0" distR="0" wp14:anchorId="462E7406" wp14:editId="01B0FD09">
              <wp:extent cx="5531540" cy="3410768"/>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pic:nvPicPr>
                    <pic:blipFill>
                      <a:blip r:embed="rId66">
                        <a:extLst>
                          <a:ext uri="{28A0092B-C50C-407E-A947-70E740481C1C}">
                            <a14:useLocalDpi xmlns:a14="http://schemas.microsoft.com/office/drawing/2010/main" val="0"/>
                          </a:ext>
                        </a:extLst>
                      </a:blip>
                      <a:stretch>
                        <a:fillRect/>
                      </a:stretch>
                    </pic:blipFill>
                    <pic:spPr>
                      <a:xfrm>
                        <a:off x="0" y="0"/>
                        <a:ext cx="5531540" cy="3410768"/>
                      </a:xfrm>
                      <a:prstGeom prst="rect">
                        <a:avLst/>
                      </a:prstGeom>
                    </pic:spPr>
                  </pic:pic>
                </a:graphicData>
              </a:graphic>
            </wp:inline>
          </w:drawing>
        </w:r>
      </w:del>
    </w:p>
    <w:p w14:paraId="76ED8668" w14:textId="1BDA633C" w:rsidR="00A33F88" w:rsidRPr="007C0DAF" w:rsidDel="0012647B" w:rsidRDefault="00546DE1">
      <w:pPr>
        <w:rPr>
          <w:del w:id="7931" w:author="pete jones" w:date="2022-03-10T18:35:00Z"/>
        </w:rPr>
        <w:pPrChange w:id="7932" w:author="pete jones" w:date="2022-03-10T18:35:00Z">
          <w:pPr>
            <w:pStyle w:val="TOCHeading"/>
            <w:jc w:val="center"/>
          </w:pPr>
        </w:pPrChange>
      </w:pPr>
      <w:bookmarkStart w:id="7933" w:name="_Ref51762911"/>
      <w:bookmarkStart w:id="7934" w:name="_Ref64377793"/>
      <w:bookmarkStart w:id="7935" w:name="_Toc68162257"/>
      <w:del w:id="7936" w:author="pete jones" w:date="2022-03-10T18:35:00Z">
        <w:r w:rsidRPr="00C15005" w:rsidDel="0012647B">
          <w:delText xml:space="preserve">Figure </w:delText>
        </w:r>
      </w:del>
      <w:del w:id="7937"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3</w:delText>
        </w:r>
        <w:r w:rsidRPr="007C0DAF" w:rsidDel="0004608E">
          <w:fldChar w:fldCharType="end"/>
        </w:r>
      </w:del>
      <w:bookmarkEnd w:id="7933"/>
      <w:bookmarkEnd w:id="7934"/>
      <w:del w:id="7938" w:author="pete jones" w:date="2022-03-10T18:35:00Z">
        <w:r w:rsidRPr="007C0DAF" w:rsidDel="0012647B">
          <w:delText>: Attendance over semester by group</w:delText>
        </w:r>
        <w:bookmarkEnd w:id="7935"/>
      </w:del>
    </w:p>
    <w:p w14:paraId="47DAF38F" w14:textId="5A8B195E" w:rsidR="00A33F88" w:rsidRPr="00FF6A71" w:rsidDel="0012647B" w:rsidRDefault="00546DE1">
      <w:pPr>
        <w:rPr>
          <w:del w:id="7939" w:author="pete jones" w:date="2022-03-10T18:35:00Z"/>
        </w:rPr>
        <w:pPrChange w:id="7940" w:author="pete jones" w:date="2022-03-10T18:35:00Z">
          <w:pPr>
            <w:jc w:val="center"/>
          </w:pPr>
        </w:pPrChange>
      </w:pPr>
      <w:del w:id="7941" w:author="pete jones" w:date="2022-03-10T18:35:00Z">
        <w:r w:rsidRPr="00C15005" w:rsidDel="0012647B">
          <w:rPr>
            <w:noProof/>
          </w:rPr>
          <w:drawing>
            <wp:inline distT="0" distB="0" distL="0" distR="0" wp14:anchorId="2A586F2C" wp14:editId="242C80B4">
              <wp:extent cx="3585354" cy="2984422"/>
              <wp:effectExtent l="0" t="0" r="0" b="698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31413" cy="3022761"/>
                      </a:xfrm>
                      <a:prstGeom prst="rect">
                        <a:avLst/>
                      </a:prstGeom>
                      <a:noFill/>
                      <a:ln>
                        <a:noFill/>
                      </a:ln>
                    </pic:spPr>
                  </pic:pic>
                </a:graphicData>
              </a:graphic>
            </wp:inline>
          </w:drawing>
        </w:r>
        <w:bookmarkStart w:id="7942" w:name="_Ref51762939"/>
        <w:bookmarkStart w:id="7943" w:name="_Ref51762921"/>
      </w:del>
    </w:p>
    <w:p w14:paraId="17D9235A" w14:textId="55099F65" w:rsidR="00A33F88" w:rsidRPr="007C0DAF" w:rsidRDefault="00546DE1">
      <w:pPr>
        <w:pPrChange w:id="7944" w:author="pete jones" w:date="2022-03-10T18:35:00Z">
          <w:pPr>
            <w:pStyle w:val="TOCHeading"/>
            <w:jc w:val="center"/>
          </w:pPr>
        </w:pPrChange>
      </w:pPr>
      <w:bookmarkStart w:id="7945" w:name="_Ref64377795"/>
      <w:bookmarkStart w:id="7946" w:name="_Toc68162258"/>
      <w:del w:id="7947" w:author="pete jones" w:date="2022-03-10T18:35:00Z">
        <w:r w:rsidRPr="00C15005" w:rsidDel="0012647B">
          <w:delText xml:space="preserve">Figure </w:delText>
        </w:r>
      </w:del>
      <w:del w:id="7948"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4</w:delText>
        </w:r>
        <w:r w:rsidRPr="007C0DAF" w:rsidDel="0004608E">
          <w:fldChar w:fldCharType="end"/>
        </w:r>
      </w:del>
      <w:bookmarkEnd w:id="7942"/>
      <w:bookmarkEnd w:id="7945"/>
      <w:del w:id="7949" w:author="pete jones" w:date="2022-03-10T18:35:00Z">
        <w:r w:rsidRPr="007C0DAF" w:rsidDel="0012647B">
          <w:delText>: Analysis of attendance by discipline - % at risk</w:delText>
        </w:r>
      </w:del>
      <w:bookmarkEnd w:id="7943"/>
      <w:bookmarkEnd w:id="7946"/>
    </w:p>
    <w:p w14:paraId="5ECFECBB" w14:textId="287BD7B0" w:rsidR="00020822" w:rsidRPr="00FF6A71" w:rsidRDefault="00020822" w:rsidP="00546DE1">
      <w:pPr>
        <w:jc w:val="left"/>
        <w:rPr>
          <w:b/>
          <w:bCs/>
          <w:u w:val="single"/>
        </w:rPr>
      </w:pPr>
      <w:r w:rsidRPr="00FF6A71">
        <w:rPr>
          <w:b/>
          <w:bCs/>
          <w:u w:val="single"/>
        </w:rPr>
        <w:t>Highest Qualifications on Entry</w:t>
      </w:r>
    </w:p>
    <w:p w14:paraId="3B7CF3AC" w14:textId="1403036C" w:rsidR="00A33F88" w:rsidRPr="00FF6A71" w:rsidRDefault="00546DE1" w:rsidP="00546DE1">
      <w:pPr>
        <w:jc w:val="left"/>
      </w:pPr>
      <w:r w:rsidRPr="00FF6A71">
        <w:t xml:space="preserve">An analysis of UCAS scores or the Highest Qualifications </w:t>
      </w:r>
      <w:r w:rsidR="00020822" w:rsidRPr="00FF6A71">
        <w:t>on</w:t>
      </w:r>
      <w:r w:rsidRPr="00FF6A71">
        <w:t xml:space="preserve"> Entry (HQ</w:t>
      </w:r>
      <w:r w:rsidR="00020822" w:rsidRPr="00FF6A71">
        <w:t>o</w:t>
      </w:r>
      <w:r w:rsidRPr="00FF6A71">
        <w:t>E) was conducted to a</w:t>
      </w:r>
      <w:del w:id="7950" w:author="pete jones" w:date="2022-03-31T12:58:00Z">
        <w:r w:rsidRPr="00FF6A71" w:rsidDel="00DD716A">
          <w:delText>ssist in analysing</w:delText>
        </w:r>
      </w:del>
      <w:ins w:id="7951" w:author="pete jones" w:date="2022-03-31T12:58:00Z">
        <w:r w:rsidR="00DD716A">
          <w:t>nalyse</w:t>
        </w:r>
      </w:ins>
      <w:r w:rsidRPr="00FF6A71">
        <w:t xml:space="preserve"> cognitive engagement. 50% of entrants</w:t>
      </w:r>
      <w:ins w:id="7952" w:author="pete jones" w:date="2022-03-31T12:58:00Z">
        <w:r w:rsidR="00DD716A">
          <w:t>,</w:t>
        </w:r>
      </w:ins>
      <w:r w:rsidRPr="00FF6A71">
        <w:t xml:space="preserve"> including 25% who met or exceeded the minimum direct entry requirements for the course</w:t>
      </w:r>
      <w:del w:id="7953" w:author="pete jones" w:date="2022-03-31T12:58:00Z">
        <w:r w:rsidRPr="00FF6A71" w:rsidDel="00DD716A">
          <w:delText>,</w:delText>
        </w:r>
      </w:del>
      <w:r w:rsidRPr="00FF6A71">
        <w:t xml:space="preserve"> and 25% who successfully transitioned onto the level 4 programme from the foundation course. The remainder </w:t>
      </w:r>
      <w:r w:rsidRPr="00FF6A71">
        <w:lastRenderedPageBreak/>
        <w:t>scored less than the minimum entry requirements</w:t>
      </w:r>
      <w:ins w:id="7954" w:author="pete jones" w:date="2022-03-31T12:58:00Z">
        <w:r w:rsidR="00DD716A">
          <w:t>,</w:t>
        </w:r>
      </w:ins>
      <w:r w:rsidRPr="00FF6A71">
        <w:t xml:space="preserve"> but data for over 60% of those </w:t>
      </w:r>
      <w:del w:id="7955" w:author="pete jones" w:date="2022-03-31T12:59:00Z">
        <w:r w:rsidRPr="00FF6A71" w:rsidDel="00DD716A">
          <w:delText xml:space="preserve">is </w:delText>
        </w:r>
      </w:del>
      <w:ins w:id="7956" w:author="pete jones" w:date="2022-03-31T12:59:00Z">
        <w:r w:rsidR="00DD716A">
          <w:t>are</w:t>
        </w:r>
        <w:r w:rsidR="00DD716A" w:rsidRPr="00FF6A71">
          <w:t xml:space="preserve"> </w:t>
        </w:r>
      </w:ins>
      <w:r w:rsidRPr="00FF6A71">
        <w:t xml:space="preserve">possibly erroneous because accurate verification of scores has not been possible. </w:t>
      </w:r>
      <w:del w:id="7957" w:author="pete jones" w:date="2022-03-10T18:36:00Z">
        <w:r w:rsidRPr="00FF6A71" w:rsidDel="0012647B">
          <w:delText>This data is illustrated in the graphing in</w:delText>
        </w:r>
        <w:r w:rsidR="006B3FFA" w:rsidRPr="00FF6A71" w:rsidDel="0012647B">
          <w:delText xml:space="preserve"> </w:delText>
        </w:r>
        <w:r w:rsidR="006B3FFA" w:rsidRPr="00312F59" w:rsidDel="0012647B">
          <w:fldChar w:fldCharType="begin"/>
        </w:r>
        <w:r w:rsidR="006B3FFA" w:rsidRPr="0012647B" w:rsidDel="0012647B">
          <w:delInstrText xml:space="preserve"> REF _Ref64447688 \h </w:delInstrText>
        </w:r>
        <w:r w:rsidR="006B3FFA" w:rsidRPr="00312F59" w:rsidDel="0012647B">
          <w:fldChar w:fldCharType="separate"/>
        </w:r>
        <w:r w:rsidR="00DD384C" w:rsidRPr="0012647B" w:rsidDel="0012647B">
          <w:delText xml:space="preserve">Figure </w:delText>
        </w:r>
        <w:r w:rsidR="00DD384C" w:rsidRPr="0012647B" w:rsidDel="0012647B">
          <w:rPr>
            <w:noProof/>
          </w:rPr>
          <w:delText>5</w:delText>
        </w:r>
        <w:r w:rsidR="00DD384C" w:rsidRPr="0012647B" w:rsidDel="0012647B">
          <w:noBreakHyphen/>
        </w:r>
        <w:r w:rsidR="00DD384C" w:rsidRPr="0012647B" w:rsidDel="0012647B">
          <w:rPr>
            <w:noProof/>
          </w:rPr>
          <w:delText>5</w:delText>
        </w:r>
        <w:r w:rsidR="006B3FFA" w:rsidRPr="00312F59" w:rsidDel="0012647B">
          <w:fldChar w:fldCharType="end"/>
        </w:r>
        <w:r w:rsidRPr="00FF6A71" w:rsidDel="0012647B">
          <w:delText>, the “BELL CURVE” illustrates distributions around a mean of 112 UCAS points.</w:delText>
        </w:r>
      </w:del>
    </w:p>
    <w:p w14:paraId="065D73EF" w14:textId="543142E6" w:rsidR="00A33F88" w:rsidRPr="00FF6A71" w:rsidDel="0012647B" w:rsidRDefault="00546DE1">
      <w:pPr>
        <w:jc w:val="center"/>
        <w:rPr>
          <w:del w:id="7958" w:author="pete jones" w:date="2022-03-10T18:36:00Z"/>
        </w:rPr>
      </w:pPr>
      <w:del w:id="7959" w:author="pete jones" w:date="2022-03-10T18:36:00Z">
        <w:r w:rsidRPr="00C15005" w:rsidDel="0012647B">
          <w:rPr>
            <w:noProof/>
          </w:rPr>
          <w:drawing>
            <wp:inline distT="0" distB="0" distL="0" distR="0" wp14:anchorId="2EAC8118" wp14:editId="12DBA746">
              <wp:extent cx="4119822" cy="2402609"/>
              <wp:effectExtent l="0" t="0" r="14605" b="17145"/>
              <wp:docPr id="97" name="Chart 97">
                <a:extLst xmlns:a="http://schemas.openxmlformats.org/drawingml/2006/main">
                  <a:ext uri="{FF2B5EF4-FFF2-40B4-BE49-F238E27FC236}">
                    <a16:creationId xmlns:a16="http://schemas.microsoft.com/office/drawing/2014/main" id="{F855075D-7534-4F6B-B89A-FFE8076181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bookmarkStart w:id="7960" w:name="_Ref51764438"/>
      </w:del>
    </w:p>
    <w:p w14:paraId="55370989" w14:textId="5BF5E80B" w:rsidR="00A33F88" w:rsidRPr="007C0DAF" w:rsidDel="0012647B" w:rsidRDefault="00546DE1">
      <w:pPr>
        <w:jc w:val="center"/>
        <w:rPr>
          <w:del w:id="7961" w:author="pete jones" w:date="2022-03-10T18:36:00Z"/>
        </w:rPr>
        <w:pPrChange w:id="7962" w:author="pete jones" w:date="2022-03-10T18:36:00Z">
          <w:pPr>
            <w:pStyle w:val="TOCHeading"/>
            <w:jc w:val="center"/>
          </w:pPr>
        </w:pPrChange>
      </w:pPr>
      <w:bookmarkStart w:id="7963" w:name="_Ref64447688"/>
      <w:bookmarkStart w:id="7964" w:name="_Toc68162259"/>
      <w:del w:id="7965" w:author="pete jones" w:date="2022-03-10T18:36:00Z">
        <w:r w:rsidRPr="00C15005" w:rsidDel="0012647B">
          <w:delText xml:space="preserve">Figure </w:delText>
        </w:r>
      </w:del>
      <w:del w:id="7966" w:author="pete jones" w:date="2022-02-01T12:31:00Z">
        <w:r w:rsidRPr="007C0DAF" w:rsidDel="0004608E">
          <w:fldChar w:fldCharType="begin"/>
        </w:r>
        <w:r w:rsidRPr="0012647B"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5</w:delText>
        </w:r>
        <w:r w:rsidRPr="007C0DAF" w:rsidDel="0004608E">
          <w:fldChar w:fldCharType="end"/>
        </w:r>
      </w:del>
      <w:bookmarkEnd w:id="7960"/>
      <w:bookmarkEnd w:id="7963"/>
      <w:del w:id="7967" w:author="pete jones" w:date="2022-03-10T18:36:00Z">
        <w:r w:rsidRPr="007C0DAF" w:rsidDel="0012647B">
          <w:delText xml:space="preserve">: Comparison of UCAS scoring grouped by </w:delText>
        </w:r>
        <w:r w:rsidR="00F427D8" w:rsidRPr="007C0DAF" w:rsidDel="0012647B">
          <w:delText>range.</w:delText>
        </w:r>
        <w:bookmarkEnd w:id="7964"/>
      </w:del>
    </w:p>
    <w:p w14:paraId="0A33A469" w14:textId="32A49C69" w:rsidR="00020822" w:rsidRPr="00FF6A71" w:rsidRDefault="00020822" w:rsidP="00546DE1">
      <w:pPr>
        <w:jc w:val="left"/>
        <w:rPr>
          <w:b/>
          <w:bCs/>
          <w:u w:val="single"/>
        </w:rPr>
      </w:pPr>
      <w:r w:rsidRPr="00FF6A71">
        <w:rPr>
          <w:b/>
          <w:bCs/>
          <w:u w:val="single"/>
        </w:rPr>
        <w:t>Study Paths</w:t>
      </w:r>
    </w:p>
    <w:p w14:paraId="1F35CD4B" w14:textId="3F044718" w:rsidR="00A33F88" w:rsidRPr="00FF6A71" w:rsidDel="0012647B" w:rsidRDefault="00546DE1">
      <w:pPr>
        <w:jc w:val="left"/>
        <w:rPr>
          <w:del w:id="7968" w:author="pete jones" w:date="2022-03-10T18:36:00Z"/>
        </w:rPr>
      </w:pPr>
      <w:r w:rsidRPr="00FF6A71">
        <w:t xml:space="preserve">Another metric identified as </w:t>
      </w:r>
      <w:r w:rsidR="006B3FFA" w:rsidRPr="00FF6A71">
        <w:t xml:space="preserve">an indicator of </w:t>
      </w:r>
      <w:r w:rsidRPr="00FF6A71">
        <w:t>engagement was the mix of study paths for the student cohort</w:t>
      </w:r>
      <w:ins w:id="7969" w:author="pete jones" w:date="2022-03-10T18:36:00Z">
        <w:r w:rsidR="0012647B">
          <w:t>.</w:t>
        </w:r>
      </w:ins>
      <w:del w:id="7970" w:author="pete jones" w:date="2022-03-10T18:36:00Z">
        <w:r w:rsidRPr="00FF6A71" w:rsidDel="0012647B">
          <w:delText>, illustrated in</w:delText>
        </w:r>
        <w:r w:rsidR="006B3FFA" w:rsidRPr="00FF6A71" w:rsidDel="0012647B">
          <w:delText xml:space="preserve"> </w:delText>
        </w:r>
        <w:r w:rsidR="006B3FFA" w:rsidRPr="00312F59" w:rsidDel="0012647B">
          <w:fldChar w:fldCharType="begin"/>
        </w:r>
        <w:r w:rsidR="006B3FFA" w:rsidRPr="0012647B" w:rsidDel="0012647B">
          <w:delInstrText xml:space="preserve"> REF _Ref64447775 \h </w:delInstrText>
        </w:r>
        <w:r w:rsidR="006B3FFA" w:rsidRPr="00312F59" w:rsidDel="0012647B">
          <w:fldChar w:fldCharType="separate"/>
        </w:r>
        <w:r w:rsidR="00DD384C" w:rsidRPr="0012647B" w:rsidDel="0012647B">
          <w:delText xml:space="preserve">Figure </w:delText>
        </w:r>
        <w:r w:rsidR="00DD384C" w:rsidRPr="0012647B" w:rsidDel="0012647B">
          <w:rPr>
            <w:noProof/>
          </w:rPr>
          <w:delText>5</w:delText>
        </w:r>
        <w:r w:rsidR="00DD384C" w:rsidRPr="0012647B" w:rsidDel="0012647B">
          <w:noBreakHyphen/>
        </w:r>
        <w:r w:rsidR="00DD384C" w:rsidRPr="0012647B" w:rsidDel="0012647B">
          <w:rPr>
            <w:noProof/>
          </w:rPr>
          <w:delText>6</w:delText>
        </w:r>
        <w:r w:rsidR="006B3FFA" w:rsidRPr="00312F59" w:rsidDel="0012647B">
          <w:fldChar w:fldCharType="end"/>
        </w:r>
        <w:r w:rsidRPr="00FF6A71" w:rsidDel="0012647B">
          <w:delText>.</w:delText>
        </w:r>
      </w:del>
      <w:r w:rsidRPr="00FF6A71">
        <w:t xml:space="preserve"> </w:t>
      </w:r>
      <w:del w:id="7971" w:author="pete jones" w:date="2022-03-31T12:59:00Z">
        <w:r w:rsidRPr="00FF6A71" w:rsidDel="00DD716A">
          <w:delText>There was a high proportion of the cohort who</w:delText>
        </w:r>
      </w:del>
      <w:ins w:id="7972" w:author="pete jones" w:date="2022-03-31T12:59:00Z">
        <w:r w:rsidR="00DD716A">
          <w:t>A high proportion of the cohort</w:t>
        </w:r>
      </w:ins>
      <w:r w:rsidRPr="00FF6A71">
        <w:t xml:space="preserve"> had entered the programme from a BTEC enhanced diploma route. No attempts to stream groups by UCAS banding scores or by the routes into HE was applied</w:t>
      </w:r>
      <w:del w:id="7973" w:author="pete jones" w:date="2022-03-31T12:59:00Z">
        <w:r w:rsidRPr="00FF6A71" w:rsidDel="00DD716A">
          <w:delText xml:space="preserve">, </w:delText>
        </w:r>
      </w:del>
      <w:ins w:id="7974" w:author="pete jones" w:date="2022-03-31T12:59:00Z">
        <w:r w:rsidR="00DD716A">
          <w:t>;</w:t>
        </w:r>
        <w:r w:rsidR="00DD716A" w:rsidRPr="00FF6A71">
          <w:t xml:space="preserve"> </w:t>
        </w:r>
      </w:ins>
      <w:r w:rsidRPr="00FF6A71">
        <w:t>groups and teams were randomly distributed.</w:t>
      </w:r>
    </w:p>
    <w:p w14:paraId="7504478C" w14:textId="45AC4564" w:rsidR="00A33F88" w:rsidRPr="00FF6A71" w:rsidDel="0012647B" w:rsidRDefault="09897F78">
      <w:pPr>
        <w:jc w:val="left"/>
        <w:rPr>
          <w:del w:id="7975" w:author="pete jones" w:date="2022-03-10T18:36:00Z"/>
        </w:rPr>
        <w:pPrChange w:id="7976" w:author="pete jones" w:date="2022-03-10T18:36:00Z">
          <w:pPr>
            <w:jc w:val="center"/>
          </w:pPr>
        </w:pPrChange>
      </w:pPr>
      <w:del w:id="7977" w:author="pete jones" w:date="2022-03-10T18:36:00Z">
        <w:r w:rsidRPr="00C15005" w:rsidDel="0012647B">
          <w:rPr>
            <w:noProof/>
          </w:rPr>
          <w:drawing>
            <wp:inline distT="0" distB="0" distL="0" distR="0" wp14:anchorId="4039B67A" wp14:editId="2735C901">
              <wp:extent cx="3031844" cy="2395391"/>
              <wp:effectExtent l="0" t="0" r="0" b="508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69">
                        <a:extLst>
                          <a:ext uri="{28A0092B-C50C-407E-A947-70E740481C1C}">
                            <a14:useLocalDpi xmlns:a14="http://schemas.microsoft.com/office/drawing/2010/main" val="0"/>
                          </a:ext>
                        </a:extLst>
                      </a:blip>
                      <a:stretch>
                        <a:fillRect/>
                      </a:stretch>
                    </pic:blipFill>
                    <pic:spPr>
                      <a:xfrm>
                        <a:off x="0" y="0"/>
                        <a:ext cx="3031844" cy="2395391"/>
                      </a:xfrm>
                      <a:prstGeom prst="rect">
                        <a:avLst/>
                      </a:prstGeom>
                    </pic:spPr>
                  </pic:pic>
                </a:graphicData>
              </a:graphic>
            </wp:inline>
          </w:drawing>
        </w:r>
      </w:del>
    </w:p>
    <w:p w14:paraId="62BDD0AB" w14:textId="0C6F52BE" w:rsidR="00A33F88" w:rsidRPr="007C0DAF" w:rsidRDefault="00546DE1">
      <w:pPr>
        <w:jc w:val="left"/>
        <w:pPrChange w:id="7978" w:author="pete jones" w:date="2022-03-10T18:36:00Z">
          <w:pPr>
            <w:pStyle w:val="TOCHeading"/>
            <w:jc w:val="center"/>
          </w:pPr>
        </w:pPrChange>
      </w:pPr>
      <w:bookmarkStart w:id="7979" w:name="_Ref51764623"/>
      <w:bookmarkStart w:id="7980" w:name="_Ref64447775"/>
      <w:bookmarkStart w:id="7981" w:name="_Toc68162260"/>
      <w:del w:id="7982" w:author="pete jones" w:date="2022-03-10T18:36:00Z">
        <w:r w:rsidRPr="00C15005" w:rsidDel="0012647B">
          <w:delText xml:space="preserve">Figure </w:delText>
        </w:r>
      </w:del>
      <w:del w:id="7983"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6</w:delText>
        </w:r>
        <w:r w:rsidRPr="007C0DAF" w:rsidDel="0004608E">
          <w:fldChar w:fldCharType="end"/>
        </w:r>
      </w:del>
      <w:bookmarkEnd w:id="7979"/>
      <w:bookmarkEnd w:id="7980"/>
      <w:del w:id="7984" w:author="pete jones" w:date="2022-03-10T18:36:00Z">
        <w:r w:rsidRPr="007C0DAF" w:rsidDel="0012647B">
          <w:delText>: Student population by entry route</w:delText>
        </w:r>
      </w:del>
      <w:bookmarkEnd w:id="7981"/>
    </w:p>
    <w:p w14:paraId="5552D54D" w14:textId="1AF2AB24" w:rsidR="00020822" w:rsidRPr="00FF6A71" w:rsidRDefault="00020822" w:rsidP="00546DE1">
      <w:pPr>
        <w:rPr>
          <w:b/>
          <w:bCs/>
          <w:u w:val="single"/>
        </w:rPr>
      </w:pPr>
      <w:r w:rsidRPr="00FF6A71">
        <w:rPr>
          <w:b/>
          <w:bCs/>
          <w:u w:val="single"/>
        </w:rPr>
        <w:t>Module Results</w:t>
      </w:r>
    </w:p>
    <w:p w14:paraId="6FAF8BAC" w14:textId="3382FEFD" w:rsidR="00A33F88" w:rsidRPr="00FF6A71" w:rsidRDefault="00546DE1" w:rsidP="00546DE1">
      <w:r w:rsidRPr="00FF6A71">
        <w:t>A</w:t>
      </w:r>
      <w:del w:id="7985" w:author="pete jones" w:date="2022-03-31T13:00:00Z">
        <w:r w:rsidRPr="00FF6A71" w:rsidDel="00DD716A">
          <w:delText>n a</w:delText>
        </w:r>
      </w:del>
      <w:r w:rsidRPr="00FF6A71">
        <w:t xml:space="preserve">nalysis of the final module results </w:t>
      </w:r>
      <w:del w:id="7986" w:author="pete jones" w:date="2022-03-31T13:00:00Z">
        <w:r w:rsidRPr="00FF6A71" w:rsidDel="00DD716A">
          <w:delText xml:space="preserve">was undertaken </w:delText>
        </w:r>
      </w:del>
      <w:r w:rsidRPr="00FF6A71">
        <w:t xml:space="preserve">to ascertain if any relationships existed between the results, </w:t>
      </w:r>
      <w:del w:id="7987" w:author="pete jones" w:date="2022-03-31T12:59:00Z">
        <w:r w:rsidRPr="00FF6A71" w:rsidDel="00DD716A">
          <w:delText>the varying routes, entry qualifications, or attendance, existed</w:delText>
        </w:r>
      </w:del>
      <w:ins w:id="7988" w:author="pete jones" w:date="2022-03-31T12:59:00Z">
        <w:r w:rsidR="00DD716A">
          <w:t>varying routes, entry qualifications, or attendance</w:t>
        </w:r>
      </w:ins>
      <w:r w:rsidRPr="00FF6A71">
        <w:t xml:space="preserve">. </w:t>
      </w:r>
      <w:del w:id="7989" w:author="pete jones" w:date="2022-03-31T13:01:00Z">
        <w:r w:rsidRPr="00FF6A71" w:rsidDel="00DD716A">
          <w:delText xml:space="preserve">The </w:delText>
        </w:r>
      </w:del>
      <w:ins w:id="7990" w:author="pete jones" w:date="2022-03-31T13:01:00Z">
        <w:r w:rsidR="00DD716A">
          <w:t>For example, t</w:t>
        </w:r>
        <w:r w:rsidR="00DD716A" w:rsidRPr="00FF6A71">
          <w:t xml:space="preserve">he </w:t>
        </w:r>
      </w:ins>
      <w:r w:rsidRPr="00FF6A71">
        <w:t xml:space="preserve">module results </w:t>
      </w:r>
      <w:del w:id="7991" w:author="pete jones" w:date="2022-03-10T18:37:00Z">
        <w:r w:rsidRPr="00FF6A71" w:rsidDel="0012647B">
          <w:delText>are illustrated in the graph in</w:delText>
        </w:r>
        <w:r w:rsidR="006B3FFA" w:rsidRPr="00FF6A71" w:rsidDel="0012647B">
          <w:delText xml:space="preserve"> </w:delText>
        </w:r>
        <w:r w:rsidR="006B3FFA" w:rsidRPr="00312F59" w:rsidDel="0012647B">
          <w:fldChar w:fldCharType="begin"/>
        </w:r>
        <w:r w:rsidR="006B3FFA" w:rsidRPr="0012647B" w:rsidDel="0012647B">
          <w:delInstrText xml:space="preserve"> REF _Ref64447898 \h </w:delInstrText>
        </w:r>
        <w:r w:rsidR="006B3FFA" w:rsidRPr="00312F59" w:rsidDel="0012647B">
          <w:fldChar w:fldCharType="separate"/>
        </w:r>
        <w:r w:rsidR="00DD384C" w:rsidRPr="0012647B" w:rsidDel="0012647B">
          <w:delText xml:space="preserve">Figure </w:delText>
        </w:r>
        <w:r w:rsidR="00DD384C" w:rsidRPr="0012647B" w:rsidDel="0012647B">
          <w:rPr>
            <w:noProof/>
          </w:rPr>
          <w:delText>5</w:delText>
        </w:r>
        <w:r w:rsidR="00DD384C" w:rsidRPr="0012647B" w:rsidDel="0012647B">
          <w:noBreakHyphen/>
        </w:r>
        <w:r w:rsidR="00DD384C" w:rsidRPr="0012647B" w:rsidDel="0012647B">
          <w:rPr>
            <w:noProof/>
          </w:rPr>
          <w:delText>7</w:delText>
        </w:r>
        <w:r w:rsidR="006B3FFA" w:rsidRPr="00312F59" w:rsidDel="0012647B">
          <w:fldChar w:fldCharType="end"/>
        </w:r>
        <w:r w:rsidRPr="00FF6A71" w:rsidDel="0012647B">
          <w:delText xml:space="preserve"> </w:delText>
        </w:r>
      </w:del>
      <w:r w:rsidRPr="00FF6A71">
        <w:t>show the number of students grouped by range</w:t>
      </w:r>
      <w:ins w:id="7992" w:author="pete jones" w:date="2022-03-31T13:00:00Z">
        <w:r w:rsidR="00DD716A">
          <w:t xml:space="preserve">. In addition, </w:t>
        </w:r>
      </w:ins>
      <w:del w:id="7993" w:author="pete jones" w:date="2022-03-31T13:00:00Z">
        <w:r w:rsidRPr="00FF6A71" w:rsidDel="00DD716A">
          <w:delText xml:space="preserve">, </w:delText>
        </w:r>
      </w:del>
      <w:del w:id="7994" w:author="pete jones" w:date="2022-03-10T18:38:00Z">
        <w:r w:rsidRPr="00FF6A71" w:rsidDel="0012647B">
          <w:delText xml:space="preserve">the normal distribution curve is calculated using an average score of 60%. </w:delText>
        </w:r>
      </w:del>
      <w:del w:id="7995" w:author="pete jones" w:date="2022-03-10T18:39:00Z">
        <w:r w:rsidRPr="00FF6A71" w:rsidDel="0012647B">
          <w:delText>There were a high percentage</w:delText>
        </w:r>
      </w:del>
      <w:ins w:id="7996" w:author="pete jones" w:date="2022-03-10T18:39:00Z">
        <w:r w:rsidR="0012647B">
          <w:t>40%</w:t>
        </w:r>
      </w:ins>
      <w:r w:rsidRPr="00FF6A71">
        <w:t xml:space="preserve"> of students requir</w:t>
      </w:r>
      <w:ins w:id="7997" w:author="pete jones" w:date="2022-03-10T18:39:00Z">
        <w:r w:rsidR="0012647B">
          <w:t>ed</w:t>
        </w:r>
      </w:ins>
      <w:del w:id="7998" w:author="pete jones" w:date="2022-03-10T18:39:00Z">
        <w:r w:rsidRPr="00FF6A71" w:rsidDel="0012647B">
          <w:delText>ing</w:delText>
        </w:r>
      </w:del>
      <w:r w:rsidRPr="00FF6A71">
        <w:t xml:space="preserve"> remedial actions to their assessment deliverables for the module, but this could not be attributed to any other </w:t>
      </w:r>
      <w:r w:rsidR="006B3FFA" w:rsidRPr="00FF6A71">
        <w:t>factors and</w:t>
      </w:r>
      <w:r w:rsidRPr="00FF6A71">
        <w:t xml:space="preserve"> was more probable </w:t>
      </w:r>
      <w:del w:id="7999" w:author="pete jones" w:date="2022-03-30T09:16:00Z">
        <w:r w:rsidRPr="00FF6A71" w:rsidDel="00036DB9">
          <w:delText xml:space="preserve">that </w:delText>
        </w:r>
      </w:del>
      <w:ins w:id="8000" w:author="pete jones" w:date="2022-03-30T09:16:00Z">
        <w:r w:rsidR="00036DB9" w:rsidRPr="00FF6A71">
          <w:t>tha</w:t>
        </w:r>
        <w:r w:rsidR="00036DB9">
          <w:t>n</w:t>
        </w:r>
        <w:r w:rsidR="00036DB9" w:rsidRPr="00FF6A71">
          <w:t xml:space="preserve"> </w:t>
        </w:r>
      </w:ins>
      <w:r w:rsidRPr="00FF6A71">
        <w:t xml:space="preserve">pressure from other studies or a general lack of time planning was the root cause for this. </w:t>
      </w:r>
    </w:p>
    <w:p w14:paraId="38CCD0AD" w14:textId="274CC6E3" w:rsidR="00A33F88" w:rsidRPr="00FF6A71" w:rsidDel="0012647B" w:rsidRDefault="09897F78">
      <w:pPr>
        <w:rPr>
          <w:del w:id="8001" w:author="pete jones" w:date="2022-03-10T18:39:00Z"/>
        </w:rPr>
        <w:pPrChange w:id="8002" w:author="pete jones" w:date="2022-03-10T18:39:00Z">
          <w:pPr>
            <w:jc w:val="center"/>
          </w:pPr>
        </w:pPrChange>
      </w:pPr>
      <w:del w:id="8003" w:author="pete jones" w:date="2022-03-10T18:39:00Z">
        <w:r w:rsidRPr="00C15005" w:rsidDel="0012647B">
          <w:rPr>
            <w:noProof/>
          </w:rPr>
          <w:drawing>
            <wp:inline distT="0" distB="0" distL="0" distR="0" wp14:anchorId="246E58F0" wp14:editId="63AD7879">
              <wp:extent cx="3049732" cy="1951617"/>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049732" cy="1951617"/>
                      </a:xfrm>
                      <a:prstGeom prst="rect">
                        <a:avLst/>
                      </a:prstGeom>
                    </pic:spPr>
                  </pic:pic>
                </a:graphicData>
              </a:graphic>
            </wp:inline>
          </w:drawing>
        </w:r>
      </w:del>
    </w:p>
    <w:p w14:paraId="1D56A7A6" w14:textId="59DED5BF" w:rsidR="00A33F88" w:rsidRPr="007C0DAF" w:rsidDel="0012647B" w:rsidRDefault="00546DE1">
      <w:pPr>
        <w:rPr>
          <w:del w:id="8004" w:author="pete jones" w:date="2022-03-10T18:39:00Z"/>
        </w:rPr>
        <w:pPrChange w:id="8005" w:author="pete jones" w:date="2022-03-10T18:39:00Z">
          <w:pPr>
            <w:pStyle w:val="TOCHeading"/>
            <w:jc w:val="center"/>
          </w:pPr>
        </w:pPrChange>
      </w:pPr>
      <w:bookmarkStart w:id="8006" w:name="_Ref51771367"/>
      <w:bookmarkStart w:id="8007" w:name="_Ref64447898"/>
      <w:bookmarkStart w:id="8008" w:name="_Toc68162261"/>
      <w:del w:id="8009" w:author="pete jones" w:date="2022-03-10T18:39:00Z">
        <w:r w:rsidRPr="00C15005" w:rsidDel="0012647B">
          <w:delText xml:space="preserve">Figure </w:delText>
        </w:r>
      </w:del>
      <w:del w:id="8010" w:author="pete jones" w:date="2022-02-01T12:31:00Z">
        <w:r w:rsidRPr="007C0DAF" w:rsidDel="0004608E">
          <w:fldChar w:fldCharType="begin"/>
        </w:r>
        <w:r w:rsidRPr="0012647B"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7</w:delText>
        </w:r>
        <w:r w:rsidRPr="007C0DAF" w:rsidDel="0004608E">
          <w:fldChar w:fldCharType="end"/>
        </w:r>
      </w:del>
      <w:bookmarkEnd w:id="8006"/>
      <w:bookmarkEnd w:id="8007"/>
      <w:del w:id="8011" w:author="pete jones" w:date="2022-03-10T18:39:00Z">
        <w:r w:rsidRPr="007C0DAF" w:rsidDel="0012647B">
          <w:delText>: Analysis of UCAS scores vs. module results</w:delText>
        </w:r>
        <w:bookmarkEnd w:id="8008"/>
      </w:del>
    </w:p>
    <w:p w14:paraId="4625DFAF" w14:textId="6740DCBE" w:rsidR="00A33F88" w:rsidRPr="00FF6A71" w:rsidRDefault="00546DE1" w:rsidP="0012647B">
      <w:r w:rsidRPr="00FF6A71">
        <w:t xml:space="preserve">Pearson product-moment correlation of initial factors was computed and highlighted the </w:t>
      </w:r>
      <w:ins w:id="8012" w:author="pete jones" w:date="2022-03-31T13:01:00Z">
        <w:r w:rsidR="00DD716A">
          <w:t xml:space="preserve">strong </w:t>
        </w:r>
      </w:ins>
      <w:del w:id="8013" w:author="pete jones" w:date="2022-03-31T13:01:00Z">
        <w:r w:rsidRPr="00FF6A71" w:rsidDel="00DD716A">
          <w:delText xml:space="preserve">strongest </w:delText>
        </w:r>
      </w:del>
      <w:r w:rsidRPr="00FF6A71">
        <w:t xml:space="preserve">relationships between BTEC and A-Level routes to UCAS scores. </w:t>
      </w:r>
      <w:del w:id="8014" w:author="pete jones" w:date="2022-03-31T13:02:00Z">
        <w:r w:rsidRPr="00FF6A71" w:rsidDel="00DD716A">
          <w:delText>This was expected</w:delText>
        </w:r>
      </w:del>
      <w:ins w:id="8015" w:author="pete jones" w:date="2022-03-31T13:02:00Z">
        <w:r w:rsidR="00DD716A">
          <w:t xml:space="preserve">But </w:t>
        </w:r>
      </w:ins>
      <w:del w:id="8016" w:author="pete jones" w:date="2022-03-31T13:02:00Z">
        <w:r w:rsidRPr="00FF6A71" w:rsidDel="00DD716A">
          <w:delText xml:space="preserve"> because </w:delText>
        </w:r>
      </w:del>
      <w:r w:rsidRPr="00FF6A71">
        <w:t xml:space="preserve">the raw data was </w:t>
      </w:r>
      <w:del w:id="8017" w:author="pete jones" w:date="2022-03-31T13:02:00Z">
        <w:r w:rsidRPr="00FF6A71" w:rsidDel="00DD716A">
          <w:delText xml:space="preserve">more </w:delText>
        </w:r>
      </w:del>
      <w:r w:rsidRPr="00FF6A71">
        <w:t xml:space="preserve">complete for these groups. Of more significance were the relationships </w:t>
      </w:r>
      <w:del w:id="8018" w:author="pete jones" w:date="2022-03-31T13:03:00Z">
        <w:r w:rsidRPr="00FF6A71" w:rsidDel="00DD716A">
          <w:delText xml:space="preserve">indicated </w:delText>
        </w:r>
      </w:del>
      <w:r w:rsidRPr="00FF6A71">
        <w:t>between module score</w:t>
      </w:r>
      <w:ins w:id="8019" w:author="pete jones" w:date="2022-03-30T09:17:00Z">
        <w:r w:rsidR="00036DB9">
          <w:t>s</w:t>
        </w:r>
      </w:ins>
      <w:r w:rsidRPr="00FF6A71">
        <w:t xml:space="preserve"> and the various </w:t>
      </w:r>
      <w:del w:id="8020" w:author="pete jones" w:date="2022-03-31T13:03:00Z">
        <w:r w:rsidRPr="00FF6A71" w:rsidDel="00DD716A">
          <w:delText>routes</w:delText>
        </w:r>
      </w:del>
      <w:ins w:id="8021" w:author="pete jones" w:date="2022-03-31T13:03:00Z">
        <w:r w:rsidR="00DD716A">
          <w:t>way</w:t>
        </w:r>
        <w:r w:rsidR="00DD716A" w:rsidRPr="00FF6A71">
          <w:t>s</w:t>
        </w:r>
      </w:ins>
      <w:r w:rsidRPr="00FF6A71">
        <w:t xml:space="preserve">, </w:t>
      </w:r>
      <w:r w:rsidR="006B3FFA" w:rsidRPr="00FF6A71">
        <w:t xml:space="preserve">where </w:t>
      </w:r>
      <w:r w:rsidRPr="00FF6A71">
        <w:t xml:space="preserve">average scores were comparable, irrespective of the route into the course but </w:t>
      </w:r>
      <w:del w:id="8022" w:author="pete jones" w:date="2022-03-30T09:17:00Z">
        <w:r w:rsidRPr="00FF6A71" w:rsidDel="00036DB9">
          <w:delText xml:space="preserve">showing </w:delText>
        </w:r>
      </w:del>
      <w:ins w:id="8023" w:author="pete jones" w:date="2022-03-30T09:17:00Z">
        <w:r w:rsidR="00036DB9" w:rsidRPr="00FF6A71">
          <w:t>show</w:t>
        </w:r>
        <w:r w:rsidR="00036DB9">
          <w:t>ed</w:t>
        </w:r>
        <w:r w:rsidR="00036DB9" w:rsidRPr="00FF6A71">
          <w:t xml:space="preserve"> </w:t>
        </w:r>
      </w:ins>
      <w:r w:rsidRPr="00FF6A71">
        <w:t>a slight positive for BTEC students. Module scores were slightly negatively correlated to entry scores, while BTEC students were more likely to maintain higher attendance profiles. Average module scores were lower than anticipated at 46%, but the average for the cohort in the following year was 60%</w:t>
      </w:r>
      <w:del w:id="8024" w:author="pete jones" w:date="2022-03-31T13:03:00Z">
        <w:r w:rsidRPr="00FF6A71" w:rsidDel="00DD716A">
          <w:delText>,</w:delText>
        </w:r>
      </w:del>
      <w:r w:rsidRPr="00FF6A71">
        <w:t xml:space="preserve"> (no other comparative data is available). </w:t>
      </w:r>
    </w:p>
    <w:p w14:paraId="34C38BD2" w14:textId="39219A65" w:rsidR="00A33F88" w:rsidRPr="00FF6A71" w:rsidDel="0012647B" w:rsidRDefault="00546DE1">
      <w:pPr>
        <w:jc w:val="center"/>
        <w:rPr>
          <w:del w:id="8025" w:author="pete jones" w:date="2022-03-10T18:40:00Z"/>
        </w:rPr>
      </w:pPr>
      <w:del w:id="8026" w:author="pete jones" w:date="2022-03-10T18:40:00Z">
        <w:r w:rsidRPr="00C15005" w:rsidDel="0012647B">
          <w:rPr>
            <w:noProof/>
          </w:rPr>
          <w:drawing>
            <wp:inline distT="0" distB="0" distL="0" distR="0" wp14:anchorId="71F652CA" wp14:editId="6CF7CC2E">
              <wp:extent cx="4918554" cy="1279038"/>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02946" cy="1300984"/>
                      </a:xfrm>
                      <a:prstGeom prst="rect">
                        <a:avLst/>
                      </a:prstGeom>
                      <a:noFill/>
                      <a:ln>
                        <a:noFill/>
                      </a:ln>
                    </pic:spPr>
                  </pic:pic>
                </a:graphicData>
              </a:graphic>
            </wp:inline>
          </w:drawing>
        </w:r>
      </w:del>
    </w:p>
    <w:p w14:paraId="38A85040" w14:textId="2478C52C" w:rsidR="00A33F88" w:rsidRPr="007C0DAF" w:rsidDel="0012647B" w:rsidRDefault="00546DE1">
      <w:pPr>
        <w:jc w:val="center"/>
        <w:rPr>
          <w:del w:id="8027" w:author="pete jones" w:date="2022-03-10T18:40:00Z"/>
        </w:rPr>
        <w:pPrChange w:id="8028" w:author="pete jones" w:date="2022-03-10T18:40:00Z">
          <w:pPr>
            <w:pStyle w:val="TOCHeading"/>
            <w:jc w:val="center"/>
          </w:pPr>
        </w:pPrChange>
      </w:pPr>
      <w:bookmarkStart w:id="8029" w:name="_Ref92196319"/>
      <w:bookmarkStart w:id="8030" w:name="_Toc68162262"/>
      <w:del w:id="8031" w:author="pete jones" w:date="2022-03-10T18:40:00Z">
        <w:r w:rsidRPr="00C15005" w:rsidDel="0012647B">
          <w:delText xml:space="preserve">Figure </w:delText>
        </w:r>
      </w:del>
      <w:del w:id="8032"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8</w:delText>
        </w:r>
        <w:r w:rsidRPr="007C0DAF" w:rsidDel="0004608E">
          <w:fldChar w:fldCharType="end"/>
        </w:r>
      </w:del>
      <w:bookmarkEnd w:id="8029"/>
      <w:del w:id="8033" w:author="pete jones" w:date="2022-03-10T18:40:00Z">
        <w:r w:rsidRPr="007C0DAF" w:rsidDel="0012647B">
          <w:delText>: Relationships for initial variables</w:delText>
        </w:r>
        <w:bookmarkStart w:id="8034" w:name="_Toc51936821"/>
        <w:bookmarkEnd w:id="8030"/>
      </w:del>
    </w:p>
    <w:p w14:paraId="4A535F60" w14:textId="77777777" w:rsidR="00A33F88" w:rsidRPr="00FF6A71" w:rsidRDefault="00546DE1">
      <w:pPr>
        <w:jc w:val="left"/>
        <w:rPr>
          <w:b/>
          <w:bCs/>
          <w:u w:val="single"/>
        </w:rPr>
        <w:pPrChange w:id="8035" w:author="pete jones" w:date="2022-03-10T18:40:00Z">
          <w:pPr/>
        </w:pPrChange>
      </w:pPr>
      <w:r w:rsidRPr="00FF6A71">
        <w:rPr>
          <w:b/>
          <w:bCs/>
          <w:u w:val="single"/>
        </w:rPr>
        <w:t>Observation study</w:t>
      </w:r>
      <w:bookmarkEnd w:id="8034"/>
    </w:p>
    <w:p w14:paraId="77113A51" w14:textId="3E6152F2" w:rsidR="004A1AE2" w:rsidRPr="00FF6A71" w:rsidRDefault="00546DE1" w:rsidP="006B3FFA">
      <w:r w:rsidRPr="00FF6A71">
        <w:t xml:space="preserve">The observation data is collated from weekly observations throughout </w:t>
      </w:r>
      <w:del w:id="8036" w:author="pete jones" w:date="2022-03-30T09:17:00Z">
        <w:r w:rsidRPr="00FF6A71" w:rsidDel="00036DB9">
          <w:delText xml:space="preserve">the period of </w:delText>
        </w:r>
      </w:del>
      <w:r w:rsidRPr="00FF6A71">
        <w:t xml:space="preserve">the pilot study. The observer assessed the two </w:t>
      </w:r>
      <w:del w:id="8037" w:author="pete jones" w:date="2022-03-30T09:17:00Z">
        <w:r w:rsidRPr="00FF6A71" w:rsidDel="00036DB9">
          <w:delText xml:space="preserve">axis </w:delText>
        </w:r>
      </w:del>
      <w:ins w:id="8038" w:author="pete jones" w:date="2022-03-30T09:17:00Z">
        <w:r w:rsidR="00036DB9" w:rsidRPr="00FF6A71">
          <w:t>ax</w:t>
        </w:r>
        <w:r w:rsidR="00036DB9">
          <w:t>e</w:t>
        </w:r>
        <w:r w:rsidR="00036DB9" w:rsidRPr="00FF6A71">
          <w:t xml:space="preserve">s </w:t>
        </w:r>
      </w:ins>
      <w:r w:rsidRPr="00FF6A71">
        <w:t>of engagement, emotional and cognitive, by completing a template each week</w:t>
      </w:r>
      <w:ins w:id="8039" w:author="pete jones" w:date="2022-03-31T13:04:00Z">
        <w:r w:rsidR="00DD716A">
          <w:t>,</w:t>
        </w:r>
      </w:ins>
      <w:r w:rsidRPr="00FF6A71">
        <w:t xml:space="preserve"> observing two teams from each tutor group</w:t>
      </w:r>
      <w:del w:id="8040" w:author="pete jones" w:date="2022-03-10T18:05:00Z">
        <w:r w:rsidRPr="00FF6A71" w:rsidDel="00C94115">
          <w:delText>, see</w:delText>
        </w:r>
        <w:r w:rsidR="004A1AE2" w:rsidRPr="00FF6A71" w:rsidDel="00C94115">
          <w:delText xml:space="preserve"> </w:delText>
        </w:r>
        <w:r w:rsidR="004A1AE2" w:rsidRPr="00312F59" w:rsidDel="00C94115">
          <w:fldChar w:fldCharType="begin"/>
        </w:r>
        <w:r w:rsidR="004A1AE2" w:rsidRPr="00C94115" w:rsidDel="00C94115">
          <w:delInstrText xml:space="preserve"> REF _Ref64448275 \h </w:delInstrText>
        </w:r>
        <w:r w:rsidR="004A1AE2" w:rsidRPr="00312F59" w:rsidDel="00C94115">
          <w:fldChar w:fldCharType="separate"/>
        </w:r>
        <w:r w:rsidR="00DD384C" w:rsidRPr="00C94115" w:rsidDel="00C94115">
          <w:delText xml:space="preserve">Figure </w:delText>
        </w:r>
        <w:r w:rsidR="00DD384C" w:rsidRPr="00C94115" w:rsidDel="00C94115">
          <w:rPr>
            <w:noProof/>
          </w:rPr>
          <w:delText>5</w:delText>
        </w:r>
        <w:r w:rsidR="00DD384C" w:rsidRPr="00C94115" w:rsidDel="00C94115">
          <w:noBreakHyphen/>
        </w:r>
        <w:r w:rsidR="00DD384C" w:rsidRPr="00C94115" w:rsidDel="00C94115">
          <w:rPr>
            <w:noProof/>
          </w:rPr>
          <w:delText>9</w:delText>
        </w:r>
        <w:r w:rsidR="004A1AE2" w:rsidRPr="00312F59" w:rsidDel="00C94115">
          <w:fldChar w:fldCharType="end"/>
        </w:r>
      </w:del>
      <w:r w:rsidRPr="00FF6A71">
        <w:t>.</w:t>
      </w:r>
    </w:p>
    <w:p w14:paraId="0D15A8D0" w14:textId="3BED558D" w:rsidR="004A1AE2" w:rsidRPr="00FF6A71" w:rsidDel="00C94115" w:rsidRDefault="004A1AE2" w:rsidP="004A1AE2">
      <w:pPr>
        <w:jc w:val="center"/>
        <w:rPr>
          <w:del w:id="8041" w:author="pete jones" w:date="2022-03-10T18:05:00Z"/>
        </w:rPr>
      </w:pPr>
      <w:del w:id="8042" w:author="pete jones" w:date="2022-03-10T18:05:00Z">
        <w:r w:rsidRPr="00C15005" w:rsidDel="00C94115">
          <w:rPr>
            <w:noProof/>
          </w:rPr>
          <w:lastRenderedPageBreak/>
          <w:drawing>
            <wp:inline distT="0" distB="0" distL="0" distR="0" wp14:anchorId="197D0CA9" wp14:editId="4ABC1B83">
              <wp:extent cx="3347794" cy="4061421"/>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51870" cy="4066366"/>
                      </a:xfrm>
                      <a:prstGeom prst="rect">
                        <a:avLst/>
                      </a:prstGeom>
                      <a:noFill/>
                      <a:ln>
                        <a:noFill/>
                      </a:ln>
                    </pic:spPr>
                  </pic:pic>
                </a:graphicData>
              </a:graphic>
            </wp:inline>
          </w:drawing>
        </w:r>
      </w:del>
    </w:p>
    <w:p w14:paraId="12F9F01C" w14:textId="61859DD4" w:rsidR="004A1AE2" w:rsidRPr="007C0DAF" w:rsidDel="00C94115" w:rsidRDefault="004A1AE2">
      <w:pPr>
        <w:pStyle w:val="Caption"/>
        <w:rPr>
          <w:del w:id="8043" w:author="pete jones" w:date="2022-03-10T18:05:00Z"/>
        </w:rPr>
        <w:pPrChange w:id="8044" w:author="pete jones" w:date="2022-01-04T13:45:00Z">
          <w:pPr>
            <w:pStyle w:val="TOCHeading"/>
            <w:jc w:val="center"/>
          </w:pPr>
        </w:pPrChange>
      </w:pPr>
      <w:bookmarkStart w:id="8045" w:name="_Ref64448275"/>
      <w:bookmarkStart w:id="8046" w:name="_Toc68162263"/>
      <w:del w:id="8047" w:author="pete jones" w:date="2022-03-10T18:05:00Z">
        <w:r w:rsidRPr="00C15005" w:rsidDel="00C94115">
          <w:delText xml:space="preserve">Figure </w:delText>
        </w:r>
      </w:del>
      <w:del w:id="8048" w:author="pete jones" w:date="2022-02-01T12:31:00Z">
        <w:r w:rsidRPr="007C0DAF" w:rsidDel="0004608E">
          <w:rPr>
            <w:i w:val="0"/>
            <w:iCs w:val="0"/>
          </w:rPr>
          <w:fldChar w:fldCharType="begin"/>
        </w:r>
        <w:r w:rsidRPr="007C0DAF" w:rsidDel="0004608E">
          <w:delInstrText>STYLEREF 1 \s</w:delInstrText>
        </w:r>
        <w:r w:rsidRPr="007C0DAF" w:rsidDel="0004608E">
          <w:rPr>
            <w:i w:val="0"/>
            <w:iCs w:val="0"/>
          </w:rPr>
          <w:fldChar w:fldCharType="separate"/>
        </w:r>
        <w:r w:rsidR="00DD384C" w:rsidRPr="007C0DAF" w:rsidDel="0004608E">
          <w:rPr>
            <w:noProof/>
          </w:rPr>
          <w:delText>5</w:delText>
        </w:r>
        <w:r w:rsidRPr="007C0DAF" w:rsidDel="0004608E">
          <w:rPr>
            <w:i w:val="0"/>
            <w:iCs w:val="0"/>
          </w:rPr>
          <w:fldChar w:fldCharType="end"/>
        </w:r>
        <w:r w:rsidR="00F8680E" w:rsidRPr="007C0DAF" w:rsidDel="0004608E">
          <w:noBreakHyphen/>
        </w:r>
        <w:r w:rsidRPr="007C0DAF" w:rsidDel="0004608E">
          <w:rPr>
            <w:i w:val="0"/>
            <w:iCs w:val="0"/>
          </w:rPr>
          <w:fldChar w:fldCharType="begin"/>
        </w:r>
        <w:r w:rsidRPr="007C0DAF" w:rsidDel="0004608E">
          <w:delInstrText>SEQ Figure \* ARABIC \s 1</w:delInstrText>
        </w:r>
        <w:r w:rsidRPr="007C0DAF" w:rsidDel="0004608E">
          <w:rPr>
            <w:i w:val="0"/>
            <w:iCs w:val="0"/>
          </w:rPr>
          <w:fldChar w:fldCharType="separate"/>
        </w:r>
        <w:r w:rsidR="00DD384C" w:rsidRPr="007C0DAF" w:rsidDel="0004608E">
          <w:rPr>
            <w:noProof/>
          </w:rPr>
          <w:delText>9</w:delText>
        </w:r>
        <w:r w:rsidRPr="007C0DAF" w:rsidDel="0004608E">
          <w:rPr>
            <w:i w:val="0"/>
            <w:iCs w:val="0"/>
          </w:rPr>
          <w:fldChar w:fldCharType="end"/>
        </w:r>
      </w:del>
      <w:bookmarkEnd w:id="8045"/>
      <w:del w:id="8049" w:author="pete jones" w:date="2022-03-10T18:05:00Z">
        <w:r w:rsidRPr="007C0DAF" w:rsidDel="00C94115">
          <w:delText>: Engagement KPI's template</w:delText>
        </w:r>
        <w:bookmarkEnd w:id="8046"/>
      </w:del>
    </w:p>
    <w:p w14:paraId="58291137" w14:textId="52CCD610" w:rsidR="004A1AE2" w:rsidRPr="00FF6A71" w:rsidRDefault="00546DE1" w:rsidP="004A1AE2">
      <w:r w:rsidRPr="00FF6A71">
        <w:t>The template comprised ten KPI</w:t>
      </w:r>
      <w:del w:id="8050" w:author="pete jones" w:date="2022-03-30T09:17:00Z">
        <w:r w:rsidRPr="00FF6A71" w:rsidDel="00036DB9">
          <w:delText>’</w:delText>
        </w:r>
      </w:del>
      <w:r w:rsidRPr="00FF6A71">
        <w:t xml:space="preserve">s for each axis and was subjectively scored on a scale of -5 to +5. </w:t>
      </w:r>
      <w:ins w:id="8051" w:author="pete jones" w:date="2022-03-31T13:04:00Z">
        <w:r w:rsidR="00DD716A">
          <w:t>S</w:t>
        </w:r>
      </w:ins>
      <w:del w:id="8052" w:author="pete jones" w:date="2022-03-31T13:04:00Z">
        <w:r w:rsidRPr="00FF6A71" w:rsidDel="00DD716A">
          <w:delText>The s</w:delText>
        </w:r>
      </w:del>
      <w:r w:rsidRPr="00FF6A71">
        <w:t xml:space="preserve">cores for each team were consolidated </w:t>
      </w:r>
      <w:del w:id="8053" w:author="pete jones" w:date="2022-03-31T13:04:00Z">
        <w:r w:rsidRPr="00FF6A71" w:rsidDel="00DD716A">
          <w:delText>for each</w:delText>
        </w:r>
      </w:del>
      <w:ins w:id="8054" w:author="pete jones" w:date="2022-03-31T13:04:00Z">
        <w:r w:rsidR="00DD716A">
          <w:t>by</w:t>
        </w:r>
      </w:ins>
      <w:r w:rsidRPr="00FF6A71">
        <w:t xml:space="preserve"> tutor group and further consolidated into an overall score for all tutor groups. The results provided an analysis for categorising engagement </w:t>
      </w:r>
      <w:ins w:id="8055" w:author="pete jones" w:date="2022-03-10T18:06:00Z">
        <w:r w:rsidR="00C94115">
          <w:t>(Critical, Consequential, Procedural, Conceptual</w:t>
        </w:r>
      </w:ins>
      <w:ins w:id="8056" w:author="pete jones" w:date="2022-03-10T18:07:00Z">
        <w:r w:rsidR="00C94115">
          <w:t>)</w:t>
        </w:r>
      </w:ins>
      <w:ins w:id="8057" w:author="pete jones" w:date="2022-03-10T18:06:00Z">
        <w:r w:rsidR="00C94115">
          <w:t>.</w:t>
        </w:r>
      </w:ins>
      <w:ins w:id="8058" w:author="pete jones" w:date="2022-03-10T18:07:00Z">
        <w:r w:rsidR="00C94115">
          <w:t xml:space="preserve"> The regular observations enabled data collection to assess an indication </w:t>
        </w:r>
      </w:ins>
      <w:ins w:id="8059" w:author="pete jones" w:date="2022-03-30T09:17:00Z">
        <w:r w:rsidR="00036DB9">
          <w:t xml:space="preserve">of </w:t>
        </w:r>
      </w:ins>
      <w:ins w:id="8060" w:author="pete jones" w:date="2022-03-10T18:08:00Z">
        <w:r w:rsidR="00C94115">
          <w:t>engagement during each activity session across the observation groups.</w:t>
        </w:r>
      </w:ins>
      <w:del w:id="8061" w:author="pete jones" w:date="2022-03-10T18:08:00Z">
        <w:r w:rsidRPr="00FF6A71" w:rsidDel="00C94115">
          <w:delText>from 1 to 4 as shown in</w:delText>
        </w:r>
        <w:r w:rsidR="004A1AE2" w:rsidRPr="00FF6A71" w:rsidDel="00C94115">
          <w:delText xml:space="preserve"> </w:delText>
        </w:r>
        <w:r w:rsidR="004A1AE2" w:rsidRPr="00312F59" w:rsidDel="00C94115">
          <w:fldChar w:fldCharType="begin"/>
        </w:r>
        <w:r w:rsidR="004A1AE2" w:rsidRPr="00C94115" w:rsidDel="00C94115">
          <w:delInstrText xml:space="preserve"> REF _Ref64448392 \h </w:delInstrText>
        </w:r>
        <w:r w:rsidR="004A1AE2" w:rsidRPr="00312F59" w:rsidDel="00C94115">
          <w:fldChar w:fldCharType="separate"/>
        </w:r>
        <w:r w:rsidR="00DD384C" w:rsidRPr="00C94115" w:rsidDel="00C94115">
          <w:delText xml:space="preserve">Figure </w:delText>
        </w:r>
        <w:r w:rsidR="00DD384C" w:rsidRPr="00C94115" w:rsidDel="00C94115">
          <w:rPr>
            <w:noProof/>
          </w:rPr>
          <w:delText>5</w:delText>
        </w:r>
        <w:r w:rsidR="00DD384C" w:rsidRPr="00C94115" w:rsidDel="00C94115">
          <w:noBreakHyphen/>
        </w:r>
        <w:r w:rsidR="00DD384C" w:rsidRPr="00C94115" w:rsidDel="00C94115">
          <w:rPr>
            <w:noProof/>
          </w:rPr>
          <w:delText>10</w:delText>
        </w:r>
        <w:r w:rsidR="004A1AE2" w:rsidRPr="00312F59" w:rsidDel="00C94115">
          <w:fldChar w:fldCharType="end"/>
        </w:r>
        <w:r w:rsidRPr="00FF6A71" w:rsidDel="00C94115">
          <w:delText xml:space="preserve"> which also indicates the starting verses the ending analysis of observ</w:delText>
        </w:r>
      </w:del>
      <w:del w:id="8062" w:author="pete jones" w:date="2022-03-10T18:09:00Z">
        <w:r w:rsidRPr="00FF6A71" w:rsidDel="00C94115">
          <w:delText>ations.</w:delText>
        </w:r>
      </w:del>
      <w:r w:rsidRPr="00FF6A71">
        <w:t xml:space="preserve"> Whil</w:t>
      </w:r>
      <w:del w:id="8063" w:author="pete jones" w:date="2022-03-31T13:05:00Z">
        <w:r w:rsidRPr="00FF6A71" w:rsidDel="00DD716A">
          <w:delText>st it is encouraging to note the general positive trend of these results and the observation that the PBL activity did not incur a negative effect on</w:delText>
        </w:r>
      </w:del>
      <w:ins w:id="8064" w:author="pete jones" w:date="2022-03-31T13:05:00Z">
        <w:r w:rsidR="00DD716A">
          <w:t>e it is encouraging to note the generally positive trend of these results and the observation that the PBL activity did not negatively affect</w:t>
        </w:r>
      </w:ins>
      <w:r w:rsidRPr="00FF6A71">
        <w:t xml:space="preserve"> engagement, </w:t>
      </w:r>
      <w:del w:id="8065" w:author="pete jones" w:date="2022-04-01T15:05:00Z">
        <w:r w:rsidRPr="00FF6A71" w:rsidDel="00726256">
          <w:delText>it is relevant to assess the small increases on each axis</w:delText>
        </w:r>
      </w:del>
      <w:ins w:id="8066" w:author="pete jones" w:date="2022-04-01T15:05:00Z">
        <w:r w:rsidR="00726256">
          <w:t>assessing the small increases on each axis is relevant</w:t>
        </w:r>
      </w:ins>
      <w:r w:rsidRPr="00FF6A71">
        <w:t>. The design of the activity did not have the transformational changes that were anticipated</w:t>
      </w:r>
      <w:del w:id="8067" w:author="pete jones" w:date="2022-03-31T13:05:00Z">
        <w:r w:rsidRPr="00FF6A71" w:rsidDel="00DD716A">
          <w:delText xml:space="preserve">, </w:delText>
        </w:r>
      </w:del>
      <w:ins w:id="8068" w:author="pete jones" w:date="2022-03-31T13:05:00Z">
        <w:r w:rsidR="00DD716A">
          <w:t>;</w:t>
        </w:r>
        <w:r w:rsidR="00DD716A" w:rsidRPr="00FF6A71">
          <w:t xml:space="preserve"> </w:t>
        </w:r>
      </w:ins>
      <w:r w:rsidRPr="00FF6A71">
        <w:t>general interest and learning increased only modestly.</w:t>
      </w:r>
    </w:p>
    <w:p w14:paraId="3E2C7DF1" w14:textId="2ADB5B14" w:rsidR="004A1AE2" w:rsidRPr="00FF6A71" w:rsidDel="00C94115" w:rsidRDefault="0EEFD9CC">
      <w:pPr>
        <w:jc w:val="center"/>
        <w:rPr>
          <w:del w:id="8069" w:author="pete jones" w:date="2022-03-10T18:09:00Z"/>
        </w:rPr>
      </w:pPr>
      <w:del w:id="8070" w:author="pete jones" w:date="2022-03-10T18:09:00Z">
        <w:r w:rsidRPr="00C15005" w:rsidDel="00C94115">
          <w:rPr>
            <w:noProof/>
          </w:rPr>
          <w:drawing>
            <wp:inline distT="0" distB="0" distL="0" distR="0" wp14:anchorId="4BE865C9" wp14:editId="773BF8E5">
              <wp:extent cx="4873336" cy="3602190"/>
              <wp:effectExtent l="0" t="0" r="381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873336" cy="3602190"/>
                      </a:xfrm>
                      <a:prstGeom prst="rect">
                        <a:avLst/>
                      </a:prstGeom>
                    </pic:spPr>
                  </pic:pic>
                </a:graphicData>
              </a:graphic>
            </wp:inline>
          </w:drawing>
        </w:r>
      </w:del>
    </w:p>
    <w:p w14:paraId="06552BB6" w14:textId="6CCAF819" w:rsidR="004A1AE2" w:rsidRPr="007C0DAF" w:rsidDel="00C94115" w:rsidRDefault="004A1AE2">
      <w:pPr>
        <w:jc w:val="center"/>
        <w:rPr>
          <w:del w:id="8071" w:author="pete jones" w:date="2022-03-10T18:09:00Z"/>
        </w:rPr>
        <w:pPrChange w:id="8072" w:author="pete jones" w:date="2022-03-10T18:09:00Z">
          <w:pPr>
            <w:pStyle w:val="TOCHeading"/>
            <w:jc w:val="center"/>
          </w:pPr>
        </w:pPrChange>
      </w:pPr>
      <w:bookmarkStart w:id="8073" w:name="_Ref64448392"/>
      <w:bookmarkStart w:id="8074" w:name="_Toc68162264"/>
      <w:del w:id="8075" w:author="pete jones" w:date="2022-03-10T18:09:00Z">
        <w:r w:rsidRPr="00C15005" w:rsidDel="00C94115">
          <w:delText xml:space="preserve">Figure </w:delText>
        </w:r>
      </w:del>
      <w:del w:id="8076"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0</w:delText>
        </w:r>
        <w:r w:rsidRPr="007C0DAF" w:rsidDel="0004608E">
          <w:fldChar w:fldCharType="end"/>
        </w:r>
      </w:del>
      <w:bookmarkEnd w:id="8073"/>
      <w:del w:id="8077" w:author="pete jones" w:date="2022-03-10T18:09:00Z">
        <w:r w:rsidRPr="007C0DAF" w:rsidDel="00C94115">
          <w:delText>: Categorisation of engagement (1 to 4)</w:delText>
        </w:r>
        <w:bookmarkEnd w:id="8074"/>
      </w:del>
    </w:p>
    <w:p w14:paraId="239D9D75" w14:textId="6C88B001" w:rsidR="00A33F88" w:rsidRPr="00FF6A71" w:rsidRDefault="00546DE1" w:rsidP="00C94115">
      <w:r w:rsidRPr="00FF6A71">
        <w:t>The fluctuation of the engagement index over the period</w:t>
      </w:r>
      <w:del w:id="8078" w:author="pete jones" w:date="2022-03-31T13:05:00Z">
        <w:r w:rsidRPr="00FF6A71" w:rsidDel="00DD716A">
          <w:delText>,</w:delText>
        </w:r>
      </w:del>
      <w:r w:rsidRPr="00FF6A71">
        <w:t xml:space="preserve"> </w:t>
      </w:r>
      <w:del w:id="8079" w:author="pete jones" w:date="2022-03-10T18:09:00Z">
        <w:r w:rsidRPr="00FF6A71" w:rsidDel="00C94115">
          <w:delText>illustrated in</w:delText>
        </w:r>
        <w:r w:rsidR="004A1AE2" w:rsidRPr="00FF6A71" w:rsidDel="00C94115">
          <w:delText xml:space="preserve"> </w:delText>
        </w:r>
        <w:r w:rsidR="004A1AE2" w:rsidRPr="00312F59" w:rsidDel="00C94115">
          <w:fldChar w:fldCharType="begin"/>
        </w:r>
        <w:r w:rsidR="004A1AE2" w:rsidRPr="00C94115" w:rsidDel="00C94115">
          <w:delInstrText xml:space="preserve"> REF _Ref64448452 \h </w:delInstrText>
        </w:r>
        <w:r w:rsidR="004A1AE2" w:rsidRPr="00312F59" w:rsidDel="00C94115">
          <w:fldChar w:fldCharType="separate"/>
        </w:r>
        <w:r w:rsidR="00DD384C" w:rsidRPr="00C94115" w:rsidDel="00C94115">
          <w:delText xml:space="preserve">Figure </w:delText>
        </w:r>
        <w:r w:rsidR="00DD384C" w:rsidRPr="00C94115" w:rsidDel="00C94115">
          <w:rPr>
            <w:noProof/>
          </w:rPr>
          <w:delText>5</w:delText>
        </w:r>
        <w:r w:rsidR="00DD384C" w:rsidRPr="00C94115" w:rsidDel="00C94115">
          <w:noBreakHyphen/>
        </w:r>
        <w:r w:rsidR="00DD384C" w:rsidRPr="00C94115" w:rsidDel="00C94115">
          <w:rPr>
            <w:noProof/>
          </w:rPr>
          <w:delText>11</w:delText>
        </w:r>
        <w:r w:rsidR="004A1AE2" w:rsidRPr="00312F59" w:rsidDel="00C94115">
          <w:fldChar w:fldCharType="end"/>
        </w:r>
        <w:r w:rsidRPr="00FF6A71" w:rsidDel="00C94115">
          <w:delText xml:space="preserve">, </w:delText>
        </w:r>
      </w:del>
      <w:r w:rsidRPr="00FF6A71">
        <w:t xml:space="preserve">suggests that levels of interest and learning are not linear and can be affected by a variety of factors. After a positive </w:t>
      </w:r>
      <w:r w:rsidR="007F61D3" w:rsidRPr="00FF6A71">
        <w:t>start,</w:t>
      </w:r>
      <w:r w:rsidRPr="00FF6A71">
        <w:t xml:space="preserve"> the group engagement fell into category </w:t>
      </w:r>
      <w:del w:id="8080" w:author="pete jones" w:date="2022-03-31T13:05:00Z">
        <w:r w:rsidRPr="00FF6A71" w:rsidDel="001E1CC6">
          <w:delText xml:space="preserve">4 </w:delText>
        </w:r>
      </w:del>
      <w:ins w:id="8081" w:author="pete jones" w:date="2022-03-31T13:05:00Z">
        <w:r w:rsidR="001E1CC6">
          <w:t>four</w:t>
        </w:r>
        <w:r w:rsidR="001E1CC6" w:rsidRPr="00FF6A71">
          <w:t xml:space="preserve"> </w:t>
        </w:r>
      </w:ins>
      <w:r w:rsidRPr="00FF6A71">
        <w:t>over two weeks</w:t>
      </w:r>
      <w:ins w:id="8082" w:author="pete jones" w:date="2022-03-31T13:05:00Z">
        <w:r w:rsidR="001E1CC6">
          <w:t>. Students focu</w:t>
        </w:r>
      </w:ins>
      <w:del w:id="8083" w:author="pete jones" w:date="2022-03-31T13:05:00Z">
        <w:r w:rsidRPr="00FF6A71" w:rsidDel="001E1CC6">
          <w:delText xml:space="preserve"> where students focus</w:delText>
        </w:r>
      </w:del>
      <w:r w:rsidRPr="00FF6A71">
        <w:t>sed on understanding the problem and the scope of the task</w:t>
      </w:r>
      <w:ins w:id="8084" w:author="pete jones" w:date="2022-03-31T13:05:00Z">
        <w:r w:rsidR="001E1CC6">
          <w:t>,</w:t>
        </w:r>
      </w:ins>
      <w:r w:rsidRPr="00FF6A71">
        <w:t xml:space="preserve"> which slowed learning and decreased interest in the activity. Gradually as students connected with the problem and gained sufficient skills to realise small successes</w:t>
      </w:r>
      <w:ins w:id="8085" w:author="pete jones" w:date="2022-03-31T13:06:00Z">
        <w:r w:rsidR="001E1CC6">
          <w:t>,</w:t>
        </w:r>
      </w:ins>
      <w:r w:rsidRPr="00FF6A71">
        <w:t xml:space="preserve"> their engagement score</w:t>
      </w:r>
      <w:ins w:id="8086" w:author="pete jones" w:date="2022-03-30T09:17:00Z">
        <w:r w:rsidR="00036DB9">
          <w:t>s</w:t>
        </w:r>
      </w:ins>
      <w:r w:rsidRPr="00FF6A71">
        <w:t xml:space="preserve"> improved, but interest levels remained negative. </w:t>
      </w:r>
      <w:r w:rsidR="007B2E8E" w:rsidRPr="00FF6A71">
        <w:t>Post</w:t>
      </w:r>
      <w:r w:rsidRPr="00FF6A71">
        <w:t xml:space="preserve"> week </w:t>
      </w:r>
      <w:del w:id="8087" w:author="pete jones" w:date="2022-03-31T13:06:00Z">
        <w:r w:rsidRPr="00FF6A71" w:rsidDel="001E1CC6">
          <w:delText xml:space="preserve">5 </w:delText>
        </w:r>
      </w:del>
      <w:ins w:id="8088" w:author="pete jones" w:date="2022-03-31T13:06:00Z">
        <w:r w:rsidR="001E1CC6">
          <w:t>five,</w:t>
        </w:r>
        <w:r w:rsidR="001E1CC6" w:rsidRPr="00FF6A71">
          <w:t xml:space="preserve"> </w:t>
        </w:r>
      </w:ins>
      <w:r w:rsidRPr="00FF6A71">
        <w:t>interest levels showed a modest improvement and remained unimpressive. This slower than expected improvement</w:t>
      </w:r>
      <w:del w:id="8089" w:author="pete jones" w:date="2022-03-30T09:17:00Z">
        <w:r w:rsidRPr="00FF6A71" w:rsidDel="00036DB9">
          <w:delText>s</w:delText>
        </w:r>
      </w:del>
      <w:r w:rsidRPr="00FF6A71">
        <w:t xml:space="preserve"> in engagement may be attributable to external factors such as attendance which dropped significantly in weeks 6 and 11</w:t>
      </w:r>
      <w:del w:id="8090" w:author="pete jones" w:date="2022-03-31T13:06:00Z">
        <w:r w:rsidRPr="00FF6A71" w:rsidDel="001E1CC6">
          <w:delText xml:space="preserve">, </w:delText>
        </w:r>
      </w:del>
      <w:ins w:id="8091" w:author="pete jones" w:date="2022-03-31T13:06:00Z">
        <w:r w:rsidR="001E1CC6">
          <w:t>;</w:t>
        </w:r>
        <w:r w:rsidR="001E1CC6" w:rsidRPr="00FF6A71">
          <w:t xml:space="preserve"> </w:t>
        </w:r>
      </w:ins>
      <w:r w:rsidRPr="00FF6A71">
        <w:t>week 11 contained a heavy load of examinations for other modules</w:t>
      </w:r>
      <w:del w:id="8092" w:author="pete jones" w:date="2022-03-31T13:06:00Z">
        <w:r w:rsidRPr="00FF6A71" w:rsidDel="001E1CC6">
          <w:delText>, but</w:delText>
        </w:r>
      </w:del>
      <w:ins w:id="8093" w:author="pete jones" w:date="2022-03-31T13:06:00Z">
        <w:r w:rsidR="001E1CC6">
          <w:t>. Still,</w:t>
        </w:r>
      </w:ins>
      <w:r w:rsidRPr="00FF6A71">
        <w:t xml:space="preserve"> no significant contributing factors were found to justify the blip in week 6. A combination of settling into university life and organising study time may be the </w:t>
      </w:r>
      <w:del w:id="8094" w:author="pete jones" w:date="2022-03-31T13:06:00Z">
        <w:r w:rsidRPr="00FF6A71" w:rsidDel="001E1CC6">
          <w:delText xml:space="preserve">key </w:delText>
        </w:r>
      </w:del>
      <w:ins w:id="8095" w:author="pete jones" w:date="2022-03-31T13:06:00Z">
        <w:r w:rsidR="001E1CC6">
          <w:t>critical</w:t>
        </w:r>
        <w:r w:rsidR="001E1CC6" w:rsidRPr="00FF6A71">
          <w:t xml:space="preserve"> </w:t>
        </w:r>
      </w:ins>
      <w:r w:rsidRPr="00FF6A71">
        <w:t xml:space="preserve">factors for the “noise” in the data. The activity associated </w:t>
      </w:r>
      <w:del w:id="8096" w:author="pete jones" w:date="2022-03-30T09:17:00Z">
        <w:r w:rsidRPr="00FF6A71" w:rsidDel="00036DB9">
          <w:delText xml:space="preserve">to </w:delText>
        </w:r>
      </w:del>
      <w:ins w:id="8097" w:author="pete jones" w:date="2022-03-30T09:17:00Z">
        <w:r w:rsidR="00036DB9">
          <w:t>with</w:t>
        </w:r>
        <w:r w:rsidR="00036DB9" w:rsidRPr="00FF6A71">
          <w:t xml:space="preserve"> </w:t>
        </w:r>
      </w:ins>
      <w:r w:rsidRPr="00FF6A71">
        <w:t xml:space="preserve">the pilot study was not synoptically or purposefully linked to the study schemes of other concurrent modules. Although students are advised of their learning responsibilities for each module, they may not fully comprehend the volume or timescale for assessment deliverables. 70% of semester </w:t>
      </w:r>
      <w:del w:id="8098" w:author="pete jones" w:date="2022-03-31T13:07:00Z">
        <w:r w:rsidRPr="00FF6A71" w:rsidDel="001E1CC6">
          <w:delText xml:space="preserve">1 </w:delText>
        </w:r>
      </w:del>
      <w:ins w:id="8099" w:author="pete jones" w:date="2022-03-31T13:07:00Z">
        <w:r w:rsidR="001E1CC6">
          <w:t>one</w:t>
        </w:r>
        <w:r w:rsidR="001E1CC6" w:rsidRPr="00FF6A71">
          <w:t xml:space="preserve"> </w:t>
        </w:r>
      </w:ins>
      <w:r w:rsidRPr="00FF6A71">
        <w:t>studies are usually engineering principles comprised of electrical, electronic, mechanical, and Thermofluids science</w:t>
      </w:r>
      <w:del w:id="8100" w:author="pete jones" w:date="2022-03-31T13:07:00Z">
        <w:r w:rsidRPr="00FF6A71" w:rsidDel="001E1CC6">
          <w:delText>,</w:delText>
        </w:r>
      </w:del>
      <w:r w:rsidRPr="00FF6A71">
        <w:t xml:space="preserve"> and </w:t>
      </w:r>
      <w:del w:id="8101" w:author="pete jones" w:date="2022-03-31T13:07:00Z">
        <w:r w:rsidRPr="00FF6A71" w:rsidDel="001E1CC6">
          <w:delText xml:space="preserve">studies in </w:delText>
        </w:r>
      </w:del>
      <w:r w:rsidRPr="00FF6A71">
        <w:t xml:space="preserve">mathematics. </w:t>
      </w:r>
      <w:del w:id="8102" w:author="pete jones" w:date="2022-04-01T15:05:00Z">
        <w:r w:rsidRPr="00FF6A71" w:rsidDel="00726256">
          <w:delText>Many of t</w:delText>
        </w:r>
      </w:del>
      <w:ins w:id="8103" w:author="pete jones" w:date="2022-04-01T15:05:00Z">
        <w:r w:rsidR="00726256">
          <w:t>T</w:t>
        </w:r>
      </w:ins>
      <w:r w:rsidRPr="00FF6A71">
        <w:t xml:space="preserve">hese topics drip information for </w:t>
      </w:r>
      <w:del w:id="8104" w:author="pete jones" w:date="2022-03-31T13:07:00Z">
        <w:r w:rsidRPr="00FF6A71" w:rsidDel="001E1CC6">
          <w:delText>the assessment portfolio of labwork</w:delText>
        </w:r>
      </w:del>
      <w:del w:id="8105" w:author="pete jones" w:date="2022-03-30T09:17:00Z">
        <w:r w:rsidRPr="00FF6A71" w:rsidDel="00036DB9">
          <w:delText>s</w:delText>
        </w:r>
      </w:del>
      <w:del w:id="8106" w:author="pete jones" w:date="2022-03-31T13:07:00Z">
        <w:r w:rsidRPr="00FF6A71" w:rsidDel="001E1CC6">
          <w:delText>, reports, and examinations for each</w:delText>
        </w:r>
      </w:del>
      <w:ins w:id="8107" w:author="pete jones" w:date="2022-03-31T13:07:00Z">
        <w:r w:rsidR="001E1CC6">
          <w:t>each assessment portfolio of lab work, reports, and examinations</w:t>
        </w:r>
      </w:ins>
      <w:r w:rsidRPr="00FF6A71">
        <w:t xml:space="preserve">. At </w:t>
      </w:r>
      <w:del w:id="8108" w:author="pete jones" w:date="2022-03-30T09:17:00Z">
        <w:r w:rsidRPr="00FF6A71" w:rsidDel="00036DB9">
          <w:delText xml:space="preserve">mid </w:delText>
        </w:r>
      </w:del>
      <w:ins w:id="8109" w:author="pete jones" w:date="2022-03-30T09:17:00Z">
        <w:r w:rsidR="00036DB9" w:rsidRPr="00FF6A71">
          <w:t>mid</w:t>
        </w:r>
        <w:r w:rsidR="00036DB9">
          <w:t>-</w:t>
        </w:r>
      </w:ins>
      <w:r w:rsidRPr="00FF6A71">
        <w:t>semester, the students become aware of the weight of their workloads</w:t>
      </w:r>
      <w:ins w:id="8110" w:author="pete jones" w:date="2022-03-31T13:08:00Z">
        <w:r w:rsidR="001E1CC6">
          <w:t>, a possible indicat</w:t>
        </w:r>
      </w:ins>
      <w:ins w:id="8111" w:author="pete jones" w:date="2022-03-31T13:09:00Z">
        <w:r w:rsidR="001E1CC6">
          <w:t xml:space="preserve">or </w:t>
        </w:r>
      </w:ins>
      <w:ins w:id="8112" w:author="pete jones" w:date="2022-03-31T13:08:00Z">
        <w:r w:rsidR="001E1CC6">
          <w:t xml:space="preserve">for lower attendance </w:t>
        </w:r>
        <w:r w:rsidR="001E1CC6">
          <w:lastRenderedPageBreak/>
          <w:t>and lowered emotional state for some students</w:t>
        </w:r>
      </w:ins>
      <w:del w:id="8113" w:author="pete jones" w:date="2022-03-31T13:08:00Z">
        <w:r w:rsidRPr="00FF6A71" w:rsidDel="001E1CC6">
          <w:delText xml:space="preserve"> and for some students this </w:delText>
        </w:r>
      </w:del>
      <w:del w:id="8114" w:author="pete jones" w:date="2022-03-10T18:11:00Z">
        <w:r w:rsidRPr="00FF6A71" w:rsidDel="00C94115">
          <w:delText>often manifests as</w:delText>
        </w:r>
      </w:del>
      <w:del w:id="8115" w:author="pete jones" w:date="2022-03-31T13:08:00Z">
        <w:r w:rsidRPr="00FF6A71" w:rsidDel="001E1CC6">
          <w:delText xml:space="preserve"> lower attendance and lowered emotional state</w:delText>
        </w:r>
      </w:del>
      <w:r w:rsidRPr="00FF6A71">
        <w:t>, impacting engagement for all subjects and modules.</w:t>
      </w:r>
    </w:p>
    <w:p w14:paraId="0F0172ED" w14:textId="4F78374F" w:rsidR="00A33F88" w:rsidRPr="00FF6A71" w:rsidDel="00C94115" w:rsidRDefault="09897F78" w:rsidP="00546DE1">
      <w:pPr>
        <w:jc w:val="center"/>
        <w:rPr>
          <w:del w:id="8116" w:author="pete jones" w:date="2022-03-10T18:11:00Z"/>
        </w:rPr>
      </w:pPr>
      <w:del w:id="8117" w:author="pete jones" w:date="2022-03-10T18:11:00Z">
        <w:r w:rsidRPr="00C15005" w:rsidDel="00C94115">
          <w:rPr>
            <w:noProof/>
          </w:rPr>
          <w:drawing>
            <wp:inline distT="0" distB="0" distL="0" distR="0" wp14:anchorId="45A29D01" wp14:editId="77CE9A66">
              <wp:extent cx="5431490" cy="3264913"/>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pic:nvPicPr>
                    <pic:blipFill>
                      <a:blip r:embed="rId74">
                        <a:extLst>
                          <a:ext uri="{28A0092B-C50C-407E-A947-70E740481C1C}">
                            <a14:useLocalDpi xmlns:a14="http://schemas.microsoft.com/office/drawing/2010/main" val="0"/>
                          </a:ext>
                        </a:extLst>
                      </a:blip>
                      <a:stretch>
                        <a:fillRect/>
                      </a:stretch>
                    </pic:blipFill>
                    <pic:spPr>
                      <a:xfrm>
                        <a:off x="0" y="0"/>
                        <a:ext cx="5431490" cy="3264913"/>
                      </a:xfrm>
                      <a:prstGeom prst="rect">
                        <a:avLst/>
                      </a:prstGeom>
                    </pic:spPr>
                  </pic:pic>
                </a:graphicData>
              </a:graphic>
            </wp:inline>
          </w:drawing>
        </w:r>
      </w:del>
    </w:p>
    <w:p w14:paraId="1D02A674" w14:textId="7D8A7F98" w:rsidR="00A33F88" w:rsidRPr="007C0DAF" w:rsidDel="00C94115" w:rsidRDefault="00546DE1">
      <w:pPr>
        <w:jc w:val="center"/>
        <w:rPr>
          <w:del w:id="8118" w:author="pete jones" w:date="2022-03-10T18:11:00Z"/>
        </w:rPr>
        <w:pPrChange w:id="8119" w:author="pete jones" w:date="2022-03-10T18:11:00Z">
          <w:pPr>
            <w:pStyle w:val="TOCHeading"/>
            <w:jc w:val="center"/>
          </w:pPr>
        </w:pPrChange>
      </w:pPr>
      <w:bookmarkStart w:id="8120" w:name="_Ref51840686"/>
      <w:bookmarkStart w:id="8121" w:name="_Ref64448452"/>
      <w:bookmarkStart w:id="8122" w:name="_Toc68162265"/>
      <w:del w:id="8123" w:author="pete jones" w:date="2022-03-10T18:11:00Z">
        <w:r w:rsidRPr="00C15005" w:rsidDel="00C94115">
          <w:delText xml:space="preserve">Figure </w:delText>
        </w:r>
      </w:del>
      <w:del w:id="8124"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1</w:delText>
        </w:r>
        <w:r w:rsidRPr="007C0DAF" w:rsidDel="0004608E">
          <w:fldChar w:fldCharType="end"/>
        </w:r>
      </w:del>
      <w:bookmarkEnd w:id="8120"/>
      <w:bookmarkEnd w:id="8121"/>
      <w:del w:id="8125" w:author="pete jones" w:date="2022-03-10T18:11:00Z">
        <w:r w:rsidRPr="007C0DAF" w:rsidDel="00C94115">
          <w:delText>: Fluctuation of engagement categories</w:delText>
        </w:r>
        <w:bookmarkEnd w:id="8122"/>
      </w:del>
    </w:p>
    <w:p w14:paraId="7060FAD9" w14:textId="377FC8EC" w:rsidR="00A33F88" w:rsidRPr="00FF6A71" w:rsidRDefault="00546DE1" w:rsidP="00546DE1">
      <w:r w:rsidRPr="00FF6A71">
        <w:t xml:space="preserve">Further to </w:t>
      </w:r>
      <w:del w:id="8126" w:author="pete jones" w:date="2022-03-30T09:18:00Z">
        <w:r w:rsidRPr="00FF6A71" w:rsidDel="00036DB9">
          <w:delText xml:space="preserve">the </w:delText>
        </w:r>
      </w:del>
      <w:r w:rsidRPr="00FF6A71">
        <w:t xml:space="preserve">scoring the group in terms of categorising </w:t>
      </w:r>
      <w:del w:id="8127" w:author="pete jones" w:date="2022-03-31T13:08:00Z">
        <w:r w:rsidRPr="00FF6A71" w:rsidDel="001E1CC6">
          <w:delText xml:space="preserve">of engagement, the research wanted to assess if any of the KPIs illustrated relationships </w:delText>
        </w:r>
      </w:del>
      <w:del w:id="8128" w:author="pete jones" w:date="2022-03-30T09:18:00Z">
        <w:r w:rsidRPr="00FF6A71" w:rsidDel="00036DB9">
          <w:delText xml:space="preserve">which </w:delText>
        </w:r>
      </w:del>
      <w:del w:id="8129" w:author="pete jones" w:date="2022-03-31T13:08:00Z">
        <w:r w:rsidRPr="00FF6A71" w:rsidDel="001E1CC6">
          <w:delText>may influence future design of PBL or synoptic activities and the learning strategies necessary</w:delText>
        </w:r>
      </w:del>
      <w:ins w:id="8130" w:author="pete jones" w:date="2022-03-31T13:08:00Z">
        <w:r w:rsidR="001E1CC6">
          <w:t>engagement, the researcher wanted to assess if any of the KPIs illustrated relationships that may influence the future design of PBL or synoptic activities and the necessary learning strategies</w:t>
        </w:r>
      </w:ins>
      <w:r w:rsidRPr="00FF6A71">
        <w:t>.</w:t>
      </w:r>
      <w:r w:rsidR="004A1AE2" w:rsidRPr="00FF6A71">
        <w:t xml:space="preserve"> </w:t>
      </w:r>
      <w:del w:id="8131" w:author="pete jones" w:date="2022-03-10T18:12:00Z">
        <w:r w:rsidR="004A1AE2" w:rsidRPr="00312F59" w:rsidDel="00C94115">
          <w:fldChar w:fldCharType="begin"/>
        </w:r>
        <w:r w:rsidR="004A1AE2" w:rsidRPr="00C94115" w:rsidDel="00C94115">
          <w:delInstrText xml:space="preserve"> REF _Ref64448559 \h </w:delInstrText>
        </w:r>
        <w:r w:rsidR="004A1AE2" w:rsidRPr="00312F59" w:rsidDel="00C94115">
          <w:fldChar w:fldCharType="separate"/>
        </w:r>
        <w:r w:rsidR="00DD384C" w:rsidRPr="00C94115" w:rsidDel="00C94115">
          <w:delText xml:space="preserve">Table </w:delText>
        </w:r>
        <w:r w:rsidR="00DD384C" w:rsidRPr="00C94115" w:rsidDel="00C94115">
          <w:rPr>
            <w:noProof/>
          </w:rPr>
          <w:delText>5</w:delText>
        </w:r>
        <w:r w:rsidR="00DD384C" w:rsidRPr="00C94115" w:rsidDel="00C94115">
          <w:noBreakHyphen/>
        </w:r>
        <w:r w:rsidR="00DD384C" w:rsidRPr="00C94115" w:rsidDel="00C94115">
          <w:rPr>
            <w:noProof/>
          </w:rPr>
          <w:delText>2</w:delText>
        </w:r>
        <w:r w:rsidR="004A1AE2" w:rsidRPr="00312F59" w:rsidDel="00C94115">
          <w:fldChar w:fldCharType="end"/>
        </w:r>
        <w:r w:rsidR="004A1AE2" w:rsidRPr="00FF6A71" w:rsidDel="00C94115">
          <w:delText xml:space="preserve"> </w:delText>
        </w:r>
        <w:r w:rsidRPr="00FF6A71" w:rsidDel="00C94115">
          <w:delText>shows the calculation of a</w:delText>
        </w:r>
      </w:del>
      <w:ins w:id="8132" w:author="pete jones" w:date="2022-03-10T18:12:00Z">
        <w:r w:rsidR="00C94115">
          <w:t>A</w:t>
        </w:r>
      </w:ins>
      <w:r w:rsidRPr="00FF6A71">
        <w:t xml:space="preserve"> Pearson product</w:t>
      </w:r>
      <w:ins w:id="8133" w:author="pete jones" w:date="2022-03-10T18:12:00Z">
        <w:r w:rsidR="00C94115">
          <w:t>-</w:t>
        </w:r>
      </w:ins>
      <w:del w:id="8134" w:author="pete jones" w:date="2022-03-10T18:12:00Z">
        <w:r w:rsidRPr="00FF6A71" w:rsidDel="00C94115">
          <w:delText xml:space="preserve"> </w:delText>
        </w:r>
      </w:del>
      <w:r w:rsidRPr="00FF6A71">
        <w:t>moment</w:t>
      </w:r>
      <w:del w:id="8135" w:author="pete jones" w:date="2022-03-10T18:12:00Z">
        <w:r w:rsidRPr="00FF6A71" w:rsidDel="00C94115">
          <w:delText>um</w:delText>
        </w:r>
      </w:del>
      <w:r w:rsidRPr="00FF6A71">
        <w:t xml:space="preserve"> correlation of the data</w:t>
      </w:r>
      <w:ins w:id="8136" w:author="pete jones" w:date="2022-03-10T18:12:00Z">
        <w:r w:rsidR="00C94115">
          <w:t xml:space="preserve"> was</w:t>
        </w:r>
      </w:ins>
      <w:r w:rsidRPr="00FF6A71">
        <w:t xml:space="preserve"> generated from the engagement KPI observations. </w:t>
      </w:r>
      <w:del w:id="8137" w:author="pete jones" w:date="2022-03-31T13:09:00Z">
        <w:r w:rsidRPr="00FF6A71" w:rsidDel="001E1CC6">
          <w:delText xml:space="preserve">The </w:delText>
        </w:r>
      </w:del>
      <w:ins w:id="8138" w:author="pete jones" w:date="2022-03-31T13:09:00Z">
        <w:r w:rsidR="001E1CC6">
          <w:t>Although t</w:t>
        </w:r>
        <w:r w:rsidR="001E1CC6" w:rsidRPr="00FF6A71">
          <w:t xml:space="preserve">he </w:t>
        </w:r>
      </w:ins>
      <w:r w:rsidRPr="00FF6A71">
        <w:t>calculation was performed using the data analysis functions with Microsoft Excel, this tool does not directly integrate P-values</w:t>
      </w:r>
      <w:del w:id="8139" w:author="pete jones" w:date="2022-03-31T13:10:00Z">
        <w:r w:rsidRPr="00FF6A71" w:rsidDel="001E1CC6">
          <w:delText xml:space="preserve">, </w:delText>
        </w:r>
      </w:del>
      <w:ins w:id="8140" w:author="pete jones" w:date="2022-03-31T13:10:00Z">
        <w:r w:rsidR="001E1CC6">
          <w:t>;</w:t>
        </w:r>
        <w:r w:rsidR="001E1CC6" w:rsidRPr="00FF6A71">
          <w:t xml:space="preserve"> </w:t>
        </w:r>
      </w:ins>
      <w:del w:id="8141" w:author="pete jones" w:date="2022-03-31T13:10:00Z">
        <w:r w:rsidRPr="00FF6A71" w:rsidDel="001E1CC6">
          <w:delText xml:space="preserve">the result of </w:delText>
        </w:r>
      </w:del>
      <w:r w:rsidRPr="00FF6A71">
        <w:t xml:space="preserve">this statistical analysis supports a qualitative </w:t>
      </w:r>
      <w:del w:id="8142" w:author="pete jones" w:date="2022-03-31T13:10:00Z">
        <w:r w:rsidRPr="00FF6A71" w:rsidDel="001E1CC6">
          <w:delText xml:space="preserve">analysis </w:delText>
        </w:r>
      </w:del>
      <w:ins w:id="8143" w:author="pete jones" w:date="2022-03-31T13:10:00Z">
        <w:r w:rsidR="001E1CC6">
          <w:t>study</w:t>
        </w:r>
        <w:r w:rsidR="001E1CC6" w:rsidRPr="00FF6A71">
          <w:t xml:space="preserve"> </w:t>
        </w:r>
      </w:ins>
      <w:r w:rsidRPr="00FF6A71">
        <w:t xml:space="preserve">of observed relationships. The top (+ve) and bottom (-ve) </w:t>
      </w:r>
      <w:del w:id="8144" w:author="pete jones" w:date="2022-03-31T13:10:00Z">
        <w:r w:rsidRPr="00FF6A71" w:rsidDel="001E1CC6">
          <w:delText xml:space="preserve">five </w:delText>
        </w:r>
      </w:del>
      <w:r w:rsidRPr="00FF6A71">
        <w:t>correlations are considered for analysis.</w:t>
      </w:r>
    </w:p>
    <w:p w14:paraId="4D5C1325" w14:textId="063F13EC" w:rsidR="00A33F88" w:rsidRPr="00FF6A71" w:rsidDel="00C94115" w:rsidRDefault="00546DE1">
      <w:pPr>
        <w:jc w:val="center"/>
        <w:rPr>
          <w:del w:id="8145" w:author="pete jones" w:date="2022-03-10T18:13:00Z"/>
        </w:rPr>
      </w:pPr>
      <w:del w:id="8146" w:author="pete jones" w:date="2022-03-10T18:13:00Z">
        <w:r w:rsidRPr="00C15005" w:rsidDel="00C94115">
          <w:rPr>
            <w:noProof/>
          </w:rPr>
          <w:drawing>
            <wp:inline distT="0" distB="0" distL="0" distR="0" wp14:anchorId="6E5E3EBF" wp14:editId="10275E49">
              <wp:extent cx="5325020" cy="2957942"/>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38369" cy="3020905"/>
                      </a:xfrm>
                      <a:prstGeom prst="rect">
                        <a:avLst/>
                      </a:prstGeom>
                      <a:noFill/>
                      <a:ln>
                        <a:noFill/>
                      </a:ln>
                    </pic:spPr>
                  </pic:pic>
                </a:graphicData>
              </a:graphic>
            </wp:inline>
          </w:drawing>
        </w:r>
        <w:bookmarkStart w:id="8147" w:name="_Ref51843310"/>
      </w:del>
    </w:p>
    <w:p w14:paraId="6E733B52" w14:textId="2C7F13E6" w:rsidR="00546DE1" w:rsidRPr="007C0DAF" w:rsidDel="00C94115" w:rsidRDefault="00546DE1">
      <w:pPr>
        <w:jc w:val="center"/>
        <w:rPr>
          <w:del w:id="8148" w:author="pete jones" w:date="2022-03-10T18:13:00Z"/>
        </w:rPr>
        <w:pPrChange w:id="8149" w:author="pete jones" w:date="2022-03-10T18:13:00Z">
          <w:pPr>
            <w:pStyle w:val="TOCHeading"/>
            <w:jc w:val="center"/>
          </w:pPr>
        </w:pPrChange>
      </w:pPr>
      <w:bookmarkStart w:id="8150" w:name="_Ref64448559"/>
      <w:bookmarkStart w:id="8151" w:name="_Ref64448543"/>
      <w:bookmarkStart w:id="8152" w:name="_Toc68162318"/>
      <w:del w:id="8153" w:author="pete jones" w:date="2022-03-10T18:13:00Z">
        <w:r w:rsidRPr="00C15005" w:rsidDel="00C94115">
          <w:delText xml:space="preserve">Table </w:delText>
        </w:r>
      </w:del>
      <w:del w:id="8154" w:author="pete jones" w:date="2022-02-07T13:00:00Z">
        <w:r w:rsidRPr="007C0DAF" w:rsidDel="00344917">
          <w:fldChar w:fldCharType="begin"/>
        </w:r>
        <w:r w:rsidRPr="007C0DAF" w:rsidDel="00344917">
          <w:delInstrText>STYLEREF 1 \s</w:delInstrText>
        </w:r>
        <w:r w:rsidRPr="007C0DAF" w:rsidDel="00344917">
          <w:fldChar w:fldCharType="separate"/>
        </w:r>
        <w:r w:rsidR="00DD384C" w:rsidRPr="007C0DAF" w:rsidDel="00344917">
          <w:rPr>
            <w:noProof/>
          </w:rPr>
          <w:delText>5</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2</w:delText>
        </w:r>
        <w:r w:rsidRPr="007C0DAF" w:rsidDel="00344917">
          <w:fldChar w:fldCharType="end"/>
        </w:r>
      </w:del>
      <w:bookmarkEnd w:id="8147"/>
      <w:bookmarkEnd w:id="8150"/>
      <w:del w:id="8155" w:author="pete jones" w:date="2022-03-10T18:13:00Z">
        <w:r w:rsidRPr="007C0DAF" w:rsidDel="00C94115">
          <w:delText>: Pearson correlation of engagement KPI responses</w:delText>
        </w:r>
        <w:bookmarkEnd w:id="8151"/>
        <w:bookmarkEnd w:id="8152"/>
      </w:del>
    </w:p>
    <w:p w14:paraId="32E955CD" w14:textId="0DC083CF" w:rsidR="004A1AE2" w:rsidRDefault="004A1AE2" w:rsidP="00C94115">
      <w:pPr>
        <w:jc w:val="left"/>
        <w:rPr>
          <w:ins w:id="8156" w:author="pete jones" w:date="2022-03-10T18:13:00Z"/>
          <w:b/>
          <w:bCs/>
          <w:u w:val="single"/>
        </w:rPr>
      </w:pPr>
      <w:r w:rsidRPr="00FF6A71">
        <w:rPr>
          <w:b/>
          <w:bCs/>
          <w:u w:val="single"/>
        </w:rPr>
        <w:t>Correlation of KPI relationships notes.</w:t>
      </w:r>
    </w:p>
    <w:p w14:paraId="6BD6177F" w14:textId="49ABDC98" w:rsidR="00C94115" w:rsidRPr="00FF6A71" w:rsidRDefault="00C94115">
      <w:pPr>
        <w:rPr>
          <w:ins w:id="8157" w:author="pete jones" w:date="2022-03-10T18:17:00Z"/>
        </w:rPr>
        <w:pPrChange w:id="8158" w:author="pete jones" w:date="2022-03-10T18:17:00Z">
          <w:pPr>
            <w:spacing w:before="0" w:after="0" w:line="240" w:lineRule="auto"/>
          </w:pPr>
        </w:pPrChange>
      </w:pPr>
      <w:ins w:id="8159" w:author="pete jones" w:date="2022-03-10T18:14:00Z">
        <w:r>
          <w:t>Strong positive correlations were indicated between factors of distra</w:t>
        </w:r>
      </w:ins>
      <w:ins w:id="8160" w:author="pete jones" w:date="2022-03-30T09:18:00Z">
        <w:r w:rsidR="00036DB9">
          <w:t>c</w:t>
        </w:r>
      </w:ins>
      <w:ins w:id="8161" w:author="pete jones" w:date="2022-03-10T18:14:00Z">
        <w:r>
          <w:t xml:space="preserve">tedness and the required level of </w:t>
        </w:r>
      </w:ins>
      <w:ins w:id="8162" w:author="pete jones" w:date="2022-03-10T18:15:00Z">
        <w:r>
          <w:t xml:space="preserve">tutor support. </w:t>
        </w:r>
        <w:r w:rsidRPr="00FF6A71">
          <w:t xml:space="preserve">It was observed that levels of distraction among some teams within each tutor group increased where support was directed to support individuals or teams. This relationship was not widespread or significantly common amongst the teams but </w:t>
        </w:r>
      </w:ins>
      <w:ins w:id="8163" w:author="pete jones" w:date="2022-03-31T13:11:00Z">
        <w:r w:rsidR="001E1CC6">
          <w:t xml:space="preserve">was </w:t>
        </w:r>
      </w:ins>
      <w:ins w:id="8164" w:author="pete jones" w:date="2022-03-10T18:15:00Z">
        <w:r w:rsidRPr="00FF6A71">
          <w:t xml:space="preserve">observed at all </w:t>
        </w:r>
      </w:ins>
      <w:ins w:id="8165" w:author="pete jones" w:date="2022-03-31T13:11:00Z">
        <w:r w:rsidR="001E1CC6">
          <w:t>ability levels</w:t>
        </w:r>
      </w:ins>
      <w:ins w:id="8166" w:author="pete jones" w:date="2022-03-10T18:15:00Z">
        <w:r>
          <w:t xml:space="preserve">. </w:t>
        </w:r>
      </w:ins>
      <w:ins w:id="8167" w:author="pete jones" w:date="2022-03-10T18:16:00Z">
        <w:r>
          <w:t xml:space="preserve">The use of self-learning and tutor support </w:t>
        </w:r>
      </w:ins>
      <w:ins w:id="8168" w:author="pete jones" w:date="2022-03-10T18:17:00Z">
        <w:r>
          <w:t xml:space="preserve">indicated a strong positive relationship, but </w:t>
        </w:r>
      </w:ins>
      <w:ins w:id="8169" w:author="pete jones" w:date="2022-03-10T18:18:00Z">
        <w:r>
          <w:t>l</w:t>
        </w:r>
      </w:ins>
      <w:ins w:id="8170" w:author="pete jones" w:date="2022-03-10T18:17:00Z">
        <w:r w:rsidRPr="00FF6A71">
          <w:t xml:space="preserve">ogically this relationship should be the opposite </w:t>
        </w:r>
      </w:ins>
      <w:ins w:id="8171" w:author="pete jones" w:date="2022-03-30T09:18:00Z">
        <w:r w:rsidR="00036DB9">
          <w:t>of</w:t>
        </w:r>
      </w:ins>
      <w:ins w:id="8172" w:author="pete jones" w:date="2022-03-10T18:17:00Z">
        <w:r w:rsidRPr="00FF6A71">
          <w:t xml:space="preserve"> the observed behaviour. The more evidence emerg</w:t>
        </w:r>
      </w:ins>
      <w:ins w:id="8173" w:author="pete jones" w:date="2022-03-30T09:18:00Z">
        <w:r w:rsidR="00036DB9">
          <w:t>ed</w:t>
        </w:r>
      </w:ins>
      <w:ins w:id="8174" w:author="pete jones" w:date="2022-03-10T18:17:00Z">
        <w:r w:rsidRPr="00FF6A71">
          <w:t xml:space="preserve"> that students had engaged with the self-learning </w:t>
        </w:r>
      </w:ins>
      <w:ins w:id="8175" w:author="pete jones" w:date="2022-04-05T11:14:00Z">
        <w:r w:rsidR="00C02A6E" w:rsidRPr="00FF6A71">
          <w:t>tutorials</w:t>
        </w:r>
        <w:r w:rsidR="00C02A6E">
          <w:t>;</w:t>
        </w:r>
      </w:ins>
      <w:ins w:id="8176" w:author="pete jones" w:date="2022-03-10T18:17:00Z">
        <w:r w:rsidRPr="00FF6A71">
          <w:t xml:space="preserve"> the more engagement was requested from support staff. Students who had not engaged with self-learning were reluctant to engage </w:t>
        </w:r>
      </w:ins>
      <w:ins w:id="8177" w:author="pete jones" w:date="2022-03-30T09:19:00Z">
        <w:r w:rsidR="00036DB9">
          <w:t xml:space="preserve">with </w:t>
        </w:r>
      </w:ins>
      <w:ins w:id="8178" w:author="pete jones" w:date="2022-03-10T18:17:00Z">
        <w:r w:rsidRPr="00FF6A71">
          <w:t>support from staff but relied heavily on the skills of their team members to share knowledge and help them</w:t>
        </w:r>
      </w:ins>
      <w:ins w:id="8179" w:author="pete jones" w:date="2022-03-10T18:18:00Z">
        <w:r>
          <w:t xml:space="preserve">. </w:t>
        </w:r>
      </w:ins>
      <w:ins w:id="8180" w:author="pete jones" w:date="2022-03-31T13:12:00Z">
        <w:r w:rsidR="001E1CC6">
          <w:t>S</w:t>
        </w:r>
      </w:ins>
      <w:ins w:id="8181" w:author="pete jones" w:date="2022-03-10T18:19:00Z">
        <w:r w:rsidRPr="00C94115">
          <w:t>tudents who had undertaken self-learning and skills consolidation were</w:t>
        </w:r>
      </w:ins>
      <w:ins w:id="8182" w:author="pete jones" w:date="2022-03-31T13:12:00Z">
        <w:r w:rsidR="001E1CC6">
          <w:t xml:space="preserve"> </w:t>
        </w:r>
      </w:ins>
      <w:ins w:id="8183" w:author="pete jones" w:date="2022-03-10T18:19:00Z">
        <w:r w:rsidRPr="00C94115">
          <w:t>more willing to help others, even member</w:t>
        </w:r>
      </w:ins>
      <w:ins w:id="8184" w:author="pete jones" w:date="2022-03-30T09:19:00Z">
        <w:r w:rsidR="00036DB9">
          <w:t>s</w:t>
        </w:r>
      </w:ins>
      <w:ins w:id="8185" w:author="pete jones" w:date="2022-03-10T18:19:00Z">
        <w:r w:rsidRPr="00C94115">
          <w:t xml:space="preserve"> </w:t>
        </w:r>
      </w:ins>
      <w:ins w:id="8186" w:author="pete jones" w:date="2022-03-30T09:19:00Z">
        <w:r w:rsidR="00036DB9">
          <w:t>of</w:t>
        </w:r>
      </w:ins>
      <w:ins w:id="8187" w:author="pete jones" w:date="2022-03-10T18:19:00Z">
        <w:r w:rsidRPr="00C94115">
          <w:t xml:space="preserve"> other teams</w:t>
        </w:r>
        <w:r>
          <w:t>.</w:t>
        </w:r>
      </w:ins>
      <w:ins w:id="8188" w:author="pete jones" w:date="2022-03-10T18:20:00Z">
        <w:r>
          <w:t xml:space="preserve"> E</w:t>
        </w:r>
      </w:ins>
      <w:ins w:id="8189" w:author="pete jones" w:date="2022-03-31T13:13:00Z">
        <w:r w:rsidR="001E1CC6">
          <w:t>ffective self-directed individual or group research and practice were correlated with good attendance</w:t>
        </w:r>
      </w:ins>
      <w:ins w:id="8190" w:author="pete jones" w:date="2022-03-31T13:14:00Z">
        <w:r w:rsidR="001E1CC6">
          <w:t>,</w:t>
        </w:r>
      </w:ins>
      <w:ins w:id="8191" w:author="pete jones" w:date="2022-03-10T18:20:00Z">
        <w:r>
          <w:t xml:space="preserve"> and a </w:t>
        </w:r>
      </w:ins>
      <w:ins w:id="8192" w:author="pete jones" w:date="2022-03-10T18:21:00Z">
        <w:r>
          <w:t>task/goal orientated attitude.</w:t>
        </w:r>
      </w:ins>
      <w:ins w:id="8193" w:author="pete jones" w:date="2022-03-10T18:20:00Z">
        <w:r>
          <w:t xml:space="preserve"> </w:t>
        </w:r>
      </w:ins>
      <w:ins w:id="8194" w:author="pete jones" w:date="2022-03-10T18:22:00Z">
        <w:r>
          <w:t>Finally</w:t>
        </w:r>
      </w:ins>
      <w:ins w:id="8195" w:author="pete jones" w:date="2022-03-31T13:13:00Z">
        <w:r w:rsidR="001E1CC6">
          <w:t>,</w:t>
        </w:r>
      </w:ins>
      <w:ins w:id="8196" w:author="pete jones" w:date="2022-03-10T18:22:00Z">
        <w:r>
          <w:t xml:space="preserve"> a s</w:t>
        </w:r>
      </w:ins>
      <w:ins w:id="8197" w:author="pete jones" w:date="2022-03-31T13:14:00Z">
        <w:r w:rsidR="001E1CC6">
          <w:t>olid</w:t>
        </w:r>
      </w:ins>
      <w:ins w:id="8198" w:author="pete jones" w:date="2022-03-10T18:22:00Z">
        <w:r>
          <w:t xml:space="preserve"> positive was observed by recogn</w:t>
        </w:r>
      </w:ins>
      <w:ins w:id="8199" w:author="pete jones" w:date="2022-03-30T09:19:00Z">
        <w:r w:rsidR="00036DB9">
          <w:t>i</w:t>
        </w:r>
      </w:ins>
      <w:ins w:id="8200" w:author="pete jones" w:date="2022-03-10T18:22:00Z">
        <w:r>
          <w:t>sing that students were be</w:t>
        </w:r>
      </w:ins>
      <w:ins w:id="8201" w:author="pete jones" w:date="2022-03-10T18:23:00Z">
        <w:r>
          <w:t>ginning to apply the activit</w:t>
        </w:r>
      </w:ins>
      <w:ins w:id="8202" w:author="pete jones" w:date="2022-03-30T09:20:00Z">
        <w:r w:rsidR="00036DB9">
          <w:t>ies</w:t>
        </w:r>
      </w:ins>
      <w:ins w:id="8203" w:author="pete jones" w:date="2022-03-10T18:23:00Z">
        <w:r>
          <w:t xml:space="preserve"> skills to address problems from other engineering science module work, seeing the value of </w:t>
        </w:r>
      </w:ins>
      <w:ins w:id="8204" w:author="pete jones" w:date="2022-03-31T13:14:00Z">
        <w:r w:rsidR="001E1CC6">
          <w:t>us</w:t>
        </w:r>
      </w:ins>
      <w:ins w:id="8205" w:author="pete jones" w:date="2022-03-10T18:23:00Z">
        <w:r>
          <w:t xml:space="preserve">ing digital solutions to </w:t>
        </w:r>
      </w:ins>
      <w:ins w:id="8206" w:author="pete jones" w:date="2022-03-31T13:14:00Z">
        <w:r w:rsidR="001E1CC6">
          <w:t>solve</w:t>
        </w:r>
      </w:ins>
      <w:ins w:id="8207" w:author="pete jones" w:date="2022-03-10T18:23:00Z">
        <w:r>
          <w:t xml:space="preserve"> prob</w:t>
        </w:r>
      </w:ins>
      <w:ins w:id="8208" w:author="pete jones" w:date="2022-03-10T18:24:00Z">
        <w:r>
          <w:t>lems. This was only observed in s</w:t>
        </w:r>
        <w:r w:rsidRPr="00C94115">
          <w:t>tudents who worked effectively on their own whilst supporting their team on the task</w:t>
        </w:r>
      </w:ins>
      <w:ins w:id="8209" w:author="pete jones" w:date="2022-03-31T13:15:00Z">
        <w:r w:rsidR="001E1CC6">
          <w:t>,</w:t>
        </w:r>
      </w:ins>
      <w:ins w:id="8210" w:author="pete jones" w:date="2022-03-10T18:24:00Z">
        <w:r w:rsidRPr="00C94115">
          <w:t xml:space="preserve"> </w:t>
        </w:r>
        <w:r>
          <w:t xml:space="preserve">who </w:t>
        </w:r>
        <w:r w:rsidRPr="00C94115">
          <w:t xml:space="preserve">often requested to remain in the computer lab and were observed using the learned </w:t>
        </w:r>
        <w:r w:rsidRPr="00C94115">
          <w:lastRenderedPageBreak/>
          <w:t>skills to support their other studies. These students did not necessarily exhibit strong leadership but were effective completer finishers.</w:t>
        </w:r>
      </w:ins>
    </w:p>
    <w:p w14:paraId="2D8D494F" w14:textId="4A0F3544" w:rsidR="00C94115" w:rsidRPr="00FF6A71" w:rsidRDefault="00036DB9" w:rsidP="00C94115">
      <w:ins w:id="8211" w:author="pete jones" w:date="2022-03-30T09:20:00Z">
        <w:r>
          <w:t>The l</w:t>
        </w:r>
      </w:ins>
      <w:ins w:id="8212" w:author="pete jones" w:date="2022-03-10T18:25:00Z">
        <w:r w:rsidR="00C94115">
          <w:t>evel of attendance at the end of the session</w:t>
        </w:r>
      </w:ins>
      <w:ins w:id="8213" w:author="pete jones" w:date="2022-03-10T18:26:00Z">
        <w:r w:rsidR="00C94115">
          <w:t xml:space="preserve"> and </w:t>
        </w:r>
      </w:ins>
      <w:ins w:id="8214" w:author="pete jones" w:date="2022-03-10T18:25:00Z">
        <w:r w:rsidR="00C94115">
          <w:t>asking questions</w:t>
        </w:r>
      </w:ins>
      <w:ins w:id="8215" w:author="pete jones" w:date="2022-03-10T18:26:00Z">
        <w:r w:rsidR="00C94115">
          <w:t xml:space="preserve"> were negatively correlated. </w:t>
        </w:r>
      </w:ins>
      <w:ins w:id="8216" w:author="pete jones" w:date="2022-03-10T18:28:00Z">
        <w:r w:rsidR="00C94115">
          <w:t>Some students left tutorial</w:t>
        </w:r>
      </w:ins>
      <w:ins w:id="8217" w:author="pete jones" w:date="2022-03-10T18:27:00Z">
        <w:r w:rsidR="00C94115">
          <w:t xml:space="preserve"> sessions </w:t>
        </w:r>
      </w:ins>
      <w:ins w:id="8218" w:author="pete jones" w:date="2022-03-10T18:28:00Z">
        <w:r w:rsidR="00C94115">
          <w:t>before completing tasks, bu</w:t>
        </w:r>
      </w:ins>
      <w:ins w:id="8219" w:author="pete jones" w:date="2022-03-10T18:29:00Z">
        <w:r w:rsidR="00C94115">
          <w:t>t the</w:t>
        </w:r>
      </w:ins>
      <w:ins w:id="8220" w:author="pete jones" w:date="2022-03-10T18:27:00Z">
        <w:r w:rsidR="00C94115">
          <w:t xml:space="preserve"> </w:t>
        </w:r>
      </w:ins>
      <w:ins w:id="8221" w:author="pete jones" w:date="2022-03-10T18:29:00Z">
        <w:r w:rsidR="00C94115">
          <w:t>i</w:t>
        </w:r>
      </w:ins>
      <w:ins w:id="8222" w:author="pete jones" w:date="2022-03-10T18:27:00Z">
        <w:r w:rsidR="00C94115" w:rsidRPr="00C94115">
          <w:t>nstances of this behaviour were generally limited to the same individuals or teams, who were not prolific in asking questions. Questions were most noticeable from teams and individuals who were reluctant to leave the session</w:t>
        </w:r>
      </w:ins>
      <w:ins w:id="8223" w:author="pete jones" w:date="2022-03-10T18:29:00Z">
        <w:r w:rsidR="00C94115">
          <w:t>.</w:t>
        </w:r>
      </w:ins>
      <w:ins w:id="8224" w:author="pete jones" w:date="2022-03-10T18:30:00Z">
        <w:r w:rsidR="00C94115">
          <w:t xml:space="preserve"> </w:t>
        </w:r>
        <w:r w:rsidR="00C94115" w:rsidRPr="00C94115">
          <w:t>Levels of tardiness were observed in all tutor groups</w:t>
        </w:r>
      </w:ins>
      <w:ins w:id="8225" w:author="pete jones" w:date="2022-03-31T13:16:00Z">
        <w:r w:rsidR="001E1CC6">
          <w:t>,</w:t>
        </w:r>
      </w:ins>
      <w:ins w:id="8226" w:author="pete jones" w:date="2022-03-10T18:30:00Z">
        <w:r w:rsidR="00C94115" w:rsidRPr="00C94115">
          <w:t xml:space="preserve"> but there was no directly observable evidence that this was consistent with anxiety regarding their progress in the activity.</w:t>
        </w:r>
        <w:r w:rsidR="00C94115">
          <w:t xml:space="preserve"> </w:t>
        </w:r>
        <w:r w:rsidR="00C94115" w:rsidRPr="00C94115">
          <w:t>Many students were observed supporting others in their team or beyond it. However, there was insufficient evidence of any team undertaking detailed planning or progress tracking even though this was required for the activity.</w:t>
        </w:r>
      </w:ins>
      <w:ins w:id="8227" w:author="pete jones" w:date="2022-03-10T18:31:00Z">
        <w:r w:rsidR="00C94115">
          <w:t xml:space="preserve"> </w:t>
        </w:r>
        <w:r w:rsidR="00C94115" w:rsidRPr="00C94115">
          <w:t xml:space="preserve">Students who asked questions relating to higher functionality were generally asking to support their autonomy and an intrinsic motivation related to but beyond the scope of the activity. These students did not </w:t>
        </w:r>
      </w:ins>
      <w:ins w:id="8228" w:author="pete jones" w:date="2022-03-31T13:17:00Z">
        <w:r w:rsidR="001E1CC6">
          <w:t>help</w:t>
        </w:r>
      </w:ins>
      <w:ins w:id="8229" w:author="pete jones" w:date="2022-03-10T18:31:00Z">
        <w:r w:rsidR="00C94115" w:rsidRPr="00C94115">
          <w:t xml:space="preserve"> others in their team </w:t>
        </w:r>
      </w:ins>
      <w:ins w:id="8230" w:author="pete jones" w:date="2022-03-31T13:17:00Z">
        <w:r w:rsidR="001E1CC6">
          <w:t xml:space="preserve">more </w:t>
        </w:r>
      </w:ins>
      <w:ins w:id="8231" w:author="pete jones" w:date="2022-03-10T18:31:00Z">
        <w:r w:rsidR="00C94115" w:rsidRPr="00C94115">
          <w:t>effective</w:t>
        </w:r>
      </w:ins>
      <w:ins w:id="8232" w:author="pete jones" w:date="2022-03-31T13:17:00Z">
        <w:r w:rsidR="001E1CC6">
          <w:t>ly than thos</w:t>
        </w:r>
      </w:ins>
      <w:ins w:id="8233" w:author="pete jones" w:date="2022-03-10T18:31:00Z">
        <w:r w:rsidR="00C94115" w:rsidRPr="00C94115">
          <w:t xml:space="preserve">e more </w:t>
        </w:r>
      </w:ins>
      <w:ins w:id="8234" w:author="pete jones" w:date="2022-04-05T11:14:00Z">
        <w:r w:rsidR="00C02A6E" w:rsidRPr="00C94115">
          <w:t>task</w:t>
        </w:r>
        <w:r w:rsidR="00C02A6E">
          <w:t xml:space="preserve"> oriented</w:t>
        </w:r>
      </w:ins>
      <w:ins w:id="8235" w:author="pete jones" w:date="2022-03-10T18:31:00Z">
        <w:r w:rsidR="00C94115" w:rsidRPr="00C94115">
          <w:t>.</w:t>
        </w:r>
        <w:r w:rsidR="00C94115">
          <w:t xml:space="preserve"> </w:t>
        </w:r>
        <w:r w:rsidR="00C94115" w:rsidRPr="00C94115">
          <w:t xml:space="preserve">Students who extended their skills to apply </w:t>
        </w:r>
      </w:ins>
      <w:ins w:id="8236" w:author="pete jones" w:date="2022-03-30T09:20:00Z">
        <w:r>
          <w:t>to</w:t>
        </w:r>
      </w:ins>
      <w:ins w:id="8237" w:author="pete jones" w:date="2022-03-10T18:31:00Z">
        <w:r w:rsidR="00C94115" w:rsidRPr="00C94115">
          <w:t xml:space="preserve"> other modules of their studies were observed practi</w:t>
        </w:r>
      </w:ins>
      <w:ins w:id="8238" w:author="pete jones" w:date="2022-03-30T09:20:00Z">
        <w:r>
          <w:t>s</w:t>
        </w:r>
      </w:ins>
      <w:ins w:id="8239" w:author="pete jones" w:date="2022-03-10T18:31:00Z">
        <w:r w:rsidR="00C94115" w:rsidRPr="00C94115">
          <w:t>ing more effectively from intrinsic motivation. These students also appeared to have a much more effective and efficient approach to the planning and organisation of their studies. There was no evidence that this trait was attributable to specific research related to the main activity.</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8240" w:author="pete jones" w:date="2022-02-08T14:24:00Z">
          <w:tblPr>
            <w:tblW w:w="0" w:type="auto"/>
            <w:tblLook w:val="04A0" w:firstRow="1" w:lastRow="0" w:firstColumn="1" w:lastColumn="0" w:noHBand="0" w:noVBand="1"/>
          </w:tblPr>
        </w:tblPrChange>
      </w:tblPr>
      <w:tblGrid>
        <w:gridCol w:w="1274"/>
        <w:gridCol w:w="848"/>
        <w:gridCol w:w="6655"/>
        <w:tblGridChange w:id="8241">
          <w:tblGrid>
            <w:gridCol w:w="1274"/>
            <w:gridCol w:w="848"/>
            <w:gridCol w:w="6655"/>
          </w:tblGrid>
        </w:tblGridChange>
      </w:tblGrid>
      <w:tr w:rsidR="00546DE1" w:rsidRPr="00FF6A71" w:rsidDel="00C94115" w14:paraId="078F8A52" w14:textId="19443D98" w:rsidTr="00A06241">
        <w:trPr>
          <w:del w:id="8242" w:author="pete jones" w:date="2022-03-10T18:16:00Z"/>
        </w:trPr>
        <w:tc>
          <w:tcPr>
            <w:tcW w:w="1274" w:type="dxa"/>
            <w:shd w:val="clear" w:color="auto" w:fill="BDD6EE" w:themeFill="accent1" w:themeFillTint="66"/>
            <w:vAlign w:val="center"/>
            <w:tcPrChange w:id="8243" w:author="pete jones" w:date="2022-02-08T14:24:00Z">
              <w:tcPr>
                <w:tcW w:w="1274" w:type="dxa"/>
                <w:shd w:val="clear" w:color="auto" w:fill="BDD6EE" w:themeFill="accent1" w:themeFillTint="66"/>
                <w:vAlign w:val="center"/>
              </w:tcPr>
            </w:tcPrChange>
          </w:tcPr>
          <w:p w14:paraId="55B79C38" w14:textId="04C6EA79" w:rsidR="00546DE1" w:rsidRPr="00FF6A71" w:rsidDel="00C94115" w:rsidRDefault="00546DE1" w:rsidP="005D7C68">
            <w:pPr>
              <w:spacing w:before="0" w:after="0" w:line="240" w:lineRule="auto"/>
              <w:jc w:val="center"/>
              <w:rPr>
                <w:del w:id="8244" w:author="pete jones" w:date="2022-03-10T18:16:00Z"/>
                <w:rFonts w:cstheme="minorHAnsi"/>
                <w:b/>
                <w:bCs/>
              </w:rPr>
            </w:pPr>
            <w:bookmarkStart w:id="8245" w:name="_Hlk51230189"/>
            <w:del w:id="8246" w:author="pete jones" w:date="2022-03-10T18:16:00Z">
              <w:r w:rsidRPr="00FF6A71" w:rsidDel="00C94115">
                <w:rPr>
                  <w:rFonts w:cstheme="minorHAnsi"/>
                  <w:b/>
                  <w:bCs/>
                </w:rPr>
                <w:delText>Correlated Pair</w:delText>
              </w:r>
            </w:del>
          </w:p>
        </w:tc>
        <w:tc>
          <w:tcPr>
            <w:tcW w:w="848" w:type="dxa"/>
            <w:shd w:val="clear" w:color="auto" w:fill="BDD6EE" w:themeFill="accent1" w:themeFillTint="66"/>
            <w:vAlign w:val="center"/>
            <w:tcPrChange w:id="8247" w:author="pete jones" w:date="2022-02-08T14:24:00Z">
              <w:tcPr>
                <w:tcW w:w="848" w:type="dxa"/>
                <w:shd w:val="clear" w:color="auto" w:fill="BDD6EE" w:themeFill="accent1" w:themeFillTint="66"/>
                <w:vAlign w:val="center"/>
              </w:tcPr>
            </w:tcPrChange>
          </w:tcPr>
          <w:p w14:paraId="74F40995" w14:textId="3B9C01EC" w:rsidR="00A33F88" w:rsidRPr="00FF6A71" w:rsidDel="00C94115" w:rsidRDefault="00F427D8" w:rsidP="005D7C68">
            <w:pPr>
              <w:spacing w:before="0" w:after="0" w:line="240" w:lineRule="auto"/>
              <w:jc w:val="center"/>
              <w:rPr>
                <w:del w:id="8248" w:author="pete jones" w:date="2022-03-10T18:16:00Z"/>
                <w:rFonts w:cstheme="minorHAnsi"/>
                <w:b/>
                <w:bCs/>
              </w:rPr>
            </w:pPr>
            <w:del w:id="8249" w:author="pete jones" w:date="2022-03-10T18:16:00Z">
              <w:r w:rsidRPr="00FF6A71" w:rsidDel="00C94115">
                <w:rPr>
                  <w:rFonts w:cstheme="minorHAnsi"/>
                  <w:b/>
                  <w:bCs/>
                </w:rPr>
                <w:delText>R (</w:delText>
              </w:r>
              <w:r w:rsidR="00A33F88" w:rsidRPr="00FF6A71" w:rsidDel="00C94115">
                <w:rPr>
                  <w:rFonts w:cstheme="minorHAnsi"/>
                  <w:b/>
                  <w:bCs/>
                </w:rPr>
                <w:delText>80)</w:delText>
              </w:r>
            </w:del>
          </w:p>
          <w:p w14:paraId="588E5C29" w14:textId="5CCB5FEB" w:rsidR="00546DE1" w:rsidRPr="00FF6A71" w:rsidDel="00C94115" w:rsidRDefault="00546DE1" w:rsidP="005D7C68">
            <w:pPr>
              <w:spacing w:before="0" w:after="0" w:line="240" w:lineRule="auto"/>
              <w:jc w:val="center"/>
              <w:rPr>
                <w:del w:id="8250" w:author="pete jones" w:date="2022-03-10T18:16:00Z"/>
                <w:rFonts w:cstheme="minorHAnsi"/>
                <w:b/>
                <w:bCs/>
              </w:rPr>
            </w:pPr>
            <w:del w:id="8251" w:author="pete jones" w:date="2022-03-10T18:16:00Z">
              <w:r w:rsidRPr="00FF6A71" w:rsidDel="00C94115">
                <w:rPr>
                  <w:rFonts w:cstheme="minorHAnsi"/>
                  <w:b/>
                  <w:bCs/>
                </w:rPr>
                <w:delText>Value</w:delText>
              </w:r>
            </w:del>
          </w:p>
        </w:tc>
        <w:tc>
          <w:tcPr>
            <w:tcW w:w="6655" w:type="dxa"/>
            <w:shd w:val="clear" w:color="auto" w:fill="BDD6EE" w:themeFill="accent1" w:themeFillTint="66"/>
            <w:vAlign w:val="center"/>
            <w:tcPrChange w:id="8252" w:author="pete jones" w:date="2022-02-08T14:24:00Z">
              <w:tcPr>
                <w:tcW w:w="6655" w:type="dxa"/>
                <w:shd w:val="clear" w:color="auto" w:fill="BDD6EE" w:themeFill="accent1" w:themeFillTint="66"/>
                <w:vAlign w:val="center"/>
              </w:tcPr>
            </w:tcPrChange>
          </w:tcPr>
          <w:p w14:paraId="687264BD" w14:textId="01E71604" w:rsidR="00546DE1" w:rsidRPr="00FF6A71" w:rsidDel="00C94115" w:rsidRDefault="00546DE1" w:rsidP="005D7C68">
            <w:pPr>
              <w:spacing w:before="0" w:after="0" w:line="240" w:lineRule="auto"/>
              <w:jc w:val="center"/>
              <w:rPr>
                <w:del w:id="8253" w:author="pete jones" w:date="2022-03-10T18:16:00Z"/>
                <w:rFonts w:cstheme="minorHAnsi"/>
                <w:b/>
                <w:bCs/>
              </w:rPr>
            </w:pPr>
            <w:del w:id="8254" w:author="pete jones" w:date="2022-03-10T18:16:00Z">
              <w:r w:rsidRPr="00FF6A71" w:rsidDel="00C94115">
                <w:rPr>
                  <w:rFonts w:cstheme="minorHAnsi"/>
                  <w:b/>
                  <w:bCs/>
                </w:rPr>
                <w:delText>Statement - There was a strong POSITIVE correlation between…</w:delText>
              </w:r>
            </w:del>
          </w:p>
        </w:tc>
      </w:tr>
      <w:tr w:rsidR="00546DE1" w:rsidRPr="00FF6A71" w:rsidDel="00C94115" w14:paraId="3F5CE8FB" w14:textId="218AD415" w:rsidTr="00A06241">
        <w:trPr>
          <w:del w:id="8255" w:author="pete jones" w:date="2022-03-10T18:16:00Z"/>
        </w:trPr>
        <w:tc>
          <w:tcPr>
            <w:tcW w:w="1274" w:type="dxa"/>
            <w:tcPrChange w:id="8256" w:author="pete jones" w:date="2022-02-08T14:24:00Z">
              <w:tcPr>
                <w:tcW w:w="1274" w:type="dxa"/>
              </w:tcPr>
            </w:tcPrChange>
          </w:tcPr>
          <w:p w14:paraId="28BA0F3B" w14:textId="7A1A9C58" w:rsidR="00546DE1" w:rsidRPr="00FF6A71" w:rsidDel="00C94115" w:rsidRDefault="00546DE1" w:rsidP="005D7C68">
            <w:pPr>
              <w:spacing w:before="0" w:after="0" w:line="240" w:lineRule="auto"/>
              <w:jc w:val="center"/>
              <w:rPr>
                <w:del w:id="8257" w:author="pete jones" w:date="2022-03-10T18:16:00Z"/>
                <w:rFonts w:cstheme="minorHAnsi"/>
              </w:rPr>
            </w:pPr>
            <w:del w:id="8258" w:author="pete jones" w:date="2022-03-10T18:16:00Z">
              <w:r w:rsidRPr="00FF6A71" w:rsidDel="00C94115">
                <w:rPr>
                  <w:rFonts w:cstheme="minorHAnsi"/>
                </w:rPr>
                <w:delText>E8-E6</w:delText>
              </w:r>
            </w:del>
          </w:p>
        </w:tc>
        <w:tc>
          <w:tcPr>
            <w:tcW w:w="848" w:type="dxa"/>
            <w:tcPrChange w:id="8259" w:author="pete jones" w:date="2022-02-08T14:24:00Z">
              <w:tcPr>
                <w:tcW w:w="848" w:type="dxa"/>
              </w:tcPr>
            </w:tcPrChange>
          </w:tcPr>
          <w:p w14:paraId="04E7210E" w14:textId="3FF52814" w:rsidR="00546DE1" w:rsidRPr="00FF6A71" w:rsidDel="00C94115" w:rsidRDefault="00546DE1" w:rsidP="005D7C68">
            <w:pPr>
              <w:spacing w:before="0" w:after="0" w:line="240" w:lineRule="auto"/>
              <w:jc w:val="center"/>
              <w:rPr>
                <w:del w:id="8260" w:author="pete jones" w:date="2022-03-10T18:16:00Z"/>
                <w:rFonts w:cstheme="minorHAnsi"/>
              </w:rPr>
            </w:pPr>
            <w:del w:id="8261" w:author="pete jones" w:date="2022-03-10T18:16:00Z">
              <w:r w:rsidRPr="00FF6A71" w:rsidDel="00C94115">
                <w:rPr>
                  <w:rFonts w:cstheme="minorHAnsi"/>
                </w:rPr>
                <w:delText>0.7</w:delText>
              </w:r>
            </w:del>
          </w:p>
        </w:tc>
        <w:tc>
          <w:tcPr>
            <w:tcW w:w="6655" w:type="dxa"/>
            <w:tcPrChange w:id="8262" w:author="pete jones" w:date="2022-02-08T14:24:00Z">
              <w:tcPr>
                <w:tcW w:w="6655" w:type="dxa"/>
              </w:tcPr>
            </w:tcPrChange>
          </w:tcPr>
          <w:p w14:paraId="025A900F" w14:textId="5AC2185D" w:rsidR="00A33F88" w:rsidRPr="00FF6A71" w:rsidDel="00C94115" w:rsidRDefault="00A33F88" w:rsidP="005D7C68">
            <w:pPr>
              <w:spacing w:before="0" w:after="0" w:line="240" w:lineRule="auto"/>
              <w:jc w:val="center"/>
              <w:rPr>
                <w:del w:id="8263" w:author="pete jones" w:date="2022-03-10T18:16:00Z"/>
                <w:rFonts w:ascii="Calibri" w:hAnsi="Calibri" w:cs="Calibri"/>
                <w:color w:val="000000"/>
                <w:sz w:val="22"/>
                <w:szCs w:val="22"/>
              </w:rPr>
            </w:pPr>
            <w:del w:id="8264" w:author="pete jones" w:date="2022-03-10T18:16:00Z">
              <w:r w:rsidRPr="00FF6A71" w:rsidDel="00C94115">
                <w:rPr>
                  <w:rFonts w:ascii="Calibri" w:hAnsi="Calibri" w:cs="Calibri"/>
                  <w:color w:val="000000"/>
                  <w:sz w:val="22"/>
                  <w:szCs w:val="22"/>
                </w:rPr>
                <w:delText xml:space="preserve">Levels of boredom or distracted - using phone, doing other </w:delText>
              </w:r>
              <w:r w:rsidR="00F427D8" w:rsidRPr="00FF6A71" w:rsidDel="00C94115">
                <w:rPr>
                  <w:rFonts w:ascii="Calibri" w:hAnsi="Calibri" w:cs="Calibri"/>
                  <w:color w:val="000000"/>
                  <w:sz w:val="22"/>
                  <w:szCs w:val="22"/>
                </w:rPr>
                <w:delText>work.</w:delText>
              </w:r>
            </w:del>
          </w:p>
          <w:p w14:paraId="48FB32E8" w14:textId="653718C2" w:rsidR="00A33F88" w:rsidRPr="00FF6A71" w:rsidDel="00C94115" w:rsidRDefault="00A33F88" w:rsidP="005D7C68">
            <w:pPr>
              <w:spacing w:before="0" w:after="0" w:line="240" w:lineRule="auto"/>
              <w:jc w:val="center"/>
              <w:rPr>
                <w:del w:id="8265" w:author="pete jones" w:date="2022-03-10T18:16:00Z"/>
                <w:rFonts w:ascii="Calibri" w:hAnsi="Calibri" w:cs="Calibri"/>
                <w:color w:val="000000"/>
                <w:sz w:val="22"/>
                <w:szCs w:val="22"/>
              </w:rPr>
            </w:pPr>
            <w:del w:id="8266" w:author="pete jones" w:date="2022-03-10T18:16:00Z">
              <w:r w:rsidRPr="00FF6A71" w:rsidDel="00C94115">
                <w:rPr>
                  <w:rFonts w:ascii="Calibri" w:hAnsi="Calibri" w:cs="Calibri"/>
                  <w:color w:val="000000"/>
                  <w:sz w:val="22"/>
                  <w:szCs w:val="22"/>
                </w:rPr>
                <w:delText>&amp;</w:delText>
              </w:r>
            </w:del>
          </w:p>
          <w:p w14:paraId="22E82840" w14:textId="432C9CDE" w:rsidR="00546DE1" w:rsidRPr="00FF6A71" w:rsidDel="00C94115" w:rsidRDefault="00546DE1" w:rsidP="005D7C68">
            <w:pPr>
              <w:spacing w:before="0" w:after="0" w:line="240" w:lineRule="auto"/>
              <w:jc w:val="center"/>
              <w:rPr>
                <w:del w:id="8267" w:author="pete jones" w:date="2022-03-10T18:16:00Z"/>
                <w:rFonts w:cstheme="minorHAnsi"/>
              </w:rPr>
            </w:pPr>
            <w:del w:id="8268" w:author="pete jones" w:date="2022-03-10T18:16:00Z">
              <w:r w:rsidRPr="00FF6A71" w:rsidDel="00C94115">
                <w:rPr>
                  <w:rFonts w:ascii="Calibri" w:hAnsi="Calibri" w:cs="Calibri"/>
                  <w:color w:val="000000"/>
                  <w:sz w:val="22"/>
                  <w:szCs w:val="22"/>
                </w:rPr>
                <w:delText>Level of engagement from support staff</w:delText>
              </w:r>
            </w:del>
          </w:p>
        </w:tc>
      </w:tr>
      <w:tr w:rsidR="00546DE1" w:rsidRPr="00FF6A71" w:rsidDel="00C94115" w14:paraId="67C02C70" w14:textId="68A4AAC0" w:rsidTr="00A06241">
        <w:trPr>
          <w:del w:id="8269" w:author="pete jones" w:date="2022-03-10T18:16:00Z"/>
        </w:trPr>
        <w:tc>
          <w:tcPr>
            <w:tcW w:w="8777" w:type="dxa"/>
            <w:gridSpan w:val="3"/>
            <w:tcPrChange w:id="8270" w:author="pete jones" w:date="2022-02-08T14:24:00Z">
              <w:tcPr>
                <w:tcW w:w="8777" w:type="dxa"/>
                <w:gridSpan w:val="3"/>
              </w:tcPr>
            </w:tcPrChange>
          </w:tcPr>
          <w:p w14:paraId="6A62B4D5" w14:textId="70A798FA" w:rsidR="00546DE1" w:rsidRPr="00FF6A71" w:rsidDel="00C94115" w:rsidRDefault="00546DE1" w:rsidP="005D7C68">
            <w:pPr>
              <w:spacing w:before="0" w:after="0" w:line="240" w:lineRule="auto"/>
              <w:jc w:val="left"/>
              <w:rPr>
                <w:del w:id="8271" w:author="pete jones" w:date="2022-03-10T18:16:00Z"/>
                <w:rFonts w:ascii="Calibri" w:hAnsi="Calibri" w:cs="Calibri"/>
                <w:color w:val="000000"/>
                <w:sz w:val="22"/>
                <w:szCs w:val="22"/>
              </w:rPr>
            </w:pPr>
            <w:del w:id="8272" w:author="pete jones" w:date="2022-03-10T18:16:00Z">
              <w:r w:rsidRPr="00FF6A71" w:rsidDel="00C94115">
                <w:rPr>
                  <w:rFonts w:ascii="Calibri" w:hAnsi="Calibri" w:cs="Calibri"/>
                  <w:color w:val="000000"/>
                  <w:sz w:val="22"/>
                  <w:szCs w:val="22"/>
                </w:rPr>
                <w:delText>It was observed that levels of distraction among some teams within each tutor group were increased where support was directed to support individuals or teams. This relationship was not widespread or significantly common amongst the teams but was observed at all levels of ability.</w:delText>
              </w:r>
            </w:del>
          </w:p>
        </w:tc>
      </w:tr>
      <w:tr w:rsidR="00546DE1" w:rsidRPr="00FF6A71" w:rsidDel="00C94115" w14:paraId="25A8D55C" w14:textId="6503E2F2" w:rsidTr="00A06241">
        <w:trPr>
          <w:del w:id="8273" w:author="pete jones" w:date="2022-03-10T18:18:00Z"/>
        </w:trPr>
        <w:tc>
          <w:tcPr>
            <w:tcW w:w="1274" w:type="dxa"/>
            <w:tcPrChange w:id="8274" w:author="pete jones" w:date="2022-02-08T14:24:00Z">
              <w:tcPr>
                <w:tcW w:w="1274" w:type="dxa"/>
              </w:tcPr>
            </w:tcPrChange>
          </w:tcPr>
          <w:p w14:paraId="5275B574" w14:textId="17230D32" w:rsidR="00546DE1" w:rsidRPr="00FF6A71" w:rsidDel="00C94115" w:rsidRDefault="00546DE1" w:rsidP="005D7C68">
            <w:pPr>
              <w:spacing w:before="0" w:after="0" w:line="240" w:lineRule="auto"/>
              <w:jc w:val="center"/>
              <w:rPr>
                <w:del w:id="8275" w:author="pete jones" w:date="2022-03-10T18:18:00Z"/>
                <w:rFonts w:cstheme="minorHAnsi"/>
              </w:rPr>
            </w:pPr>
            <w:del w:id="8276" w:author="pete jones" w:date="2022-03-10T18:18:00Z">
              <w:r w:rsidRPr="00FF6A71" w:rsidDel="00C94115">
                <w:rPr>
                  <w:rFonts w:cstheme="minorHAnsi"/>
                </w:rPr>
                <w:delText>C5-E6</w:delText>
              </w:r>
            </w:del>
          </w:p>
        </w:tc>
        <w:tc>
          <w:tcPr>
            <w:tcW w:w="848" w:type="dxa"/>
            <w:tcPrChange w:id="8277" w:author="pete jones" w:date="2022-02-08T14:24:00Z">
              <w:tcPr>
                <w:tcW w:w="848" w:type="dxa"/>
              </w:tcPr>
            </w:tcPrChange>
          </w:tcPr>
          <w:p w14:paraId="08BF0B25" w14:textId="2F7200A8" w:rsidR="00546DE1" w:rsidRPr="00FF6A71" w:rsidDel="00C94115" w:rsidRDefault="00546DE1" w:rsidP="005D7C68">
            <w:pPr>
              <w:spacing w:before="0" w:after="0" w:line="240" w:lineRule="auto"/>
              <w:jc w:val="center"/>
              <w:rPr>
                <w:del w:id="8278" w:author="pete jones" w:date="2022-03-10T18:18:00Z"/>
                <w:rFonts w:cstheme="minorHAnsi"/>
              </w:rPr>
            </w:pPr>
            <w:del w:id="8279" w:author="pete jones" w:date="2022-03-10T18:18:00Z">
              <w:r w:rsidRPr="00FF6A71" w:rsidDel="00C94115">
                <w:rPr>
                  <w:rFonts w:cstheme="minorHAnsi"/>
                </w:rPr>
                <w:delText>0.6</w:delText>
              </w:r>
            </w:del>
          </w:p>
        </w:tc>
        <w:tc>
          <w:tcPr>
            <w:tcW w:w="6655" w:type="dxa"/>
            <w:vAlign w:val="bottom"/>
            <w:tcPrChange w:id="8280" w:author="pete jones" w:date="2022-02-08T14:24:00Z">
              <w:tcPr>
                <w:tcW w:w="6655" w:type="dxa"/>
                <w:vAlign w:val="bottom"/>
              </w:tcPr>
            </w:tcPrChange>
          </w:tcPr>
          <w:p w14:paraId="0C4B5017" w14:textId="1353C269" w:rsidR="00A33F88" w:rsidRPr="00FF6A71" w:rsidDel="00C94115" w:rsidRDefault="00A33F88" w:rsidP="005D7C68">
            <w:pPr>
              <w:spacing w:before="0" w:after="0" w:line="240" w:lineRule="auto"/>
              <w:jc w:val="center"/>
              <w:rPr>
                <w:del w:id="8281" w:author="pete jones" w:date="2022-03-10T18:18:00Z"/>
                <w:rFonts w:ascii="Calibri" w:hAnsi="Calibri" w:cs="Calibri"/>
                <w:color w:val="000000"/>
                <w:sz w:val="22"/>
                <w:szCs w:val="22"/>
              </w:rPr>
            </w:pPr>
            <w:del w:id="8282" w:author="pete jones" w:date="2022-03-10T18:18:00Z">
              <w:r w:rsidRPr="00FF6A71" w:rsidDel="00C94115">
                <w:rPr>
                  <w:rFonts w:ascii="Calibri" w:hAnsi="Calibri" w:cs="Calibri"/>
                  <w:color w:val="000000"/>
                  <w:sz w:val="22"/>
                  <w:szCs w:val="22"/>
                </w:rPr>
                <w:delText xml:space="preserve">use of self-learning </w:delText>
              </w:r>
              <w:r w:rsidR="00F427D8" w:rsidRPr="00FF6A71" w:rsidDel="00C94115">
                <w:rPr>
                  <w:rFonts w:ascii="Calibri" w:hAnsi="Calibri" w:cs="Calibri"/>
                  <w:color w:val="000000"/>
                  <w:sz w:val="22"/>
                  <w:szCs w:val="22"/>
                </w:rPr>
                <w:delText>resources.</w:delText>
              </w:r>
            </w:del>
          </w:p>
          <w:p w14:paraId="19C2B849" w14:textId="6F5A7A23" w:rsidR="00A33F88" w:rsidRPr="00FF6A71" w:rsidDel="00C94115" w:rsidRDefault="00A33F88" w:rsidP="005D7C68">
            <w:pPr>
              <w:spacing w:before="0" w:after="0" w:line="240" w:lineRule="auto"/>
              <w:jc w:val="center"/>
              <w:rPr>
                <w:del w:id="8283" w:author="pete jones" w:date="2022-03-10T18:18:00Z"/>
                <w:rFonts w:ascii="Calibri" w:hAnsi="Calibri" w:cs="Calibri"/>
                <w:color w:val="000000"/>
                <w:sz w:val="22"/>
                <w:szCs w:val="22"/>
              </w:rPr>
            </w:pPr>
            <w:del w:id="8284" w:author="pete jones" w:date="2022-03-10T18:18:00Z">
              <w:r w:rsidRPr="00FF6A71" w:rsidDel="00C94115">
                <w:rPr>
                  <w:rFonts w:ascii="Calibri" w:hAnsi="Calibri" w:cs="Calibri"/>
                  <w:color w:val="000000"/>
                  <w:sz w:val="22"/>
                  <w:szCs w:val="22"/>
                </w:rPr>
                <w:delText>&amp;</w:delText>
              </w:r>
            </w:del>
          </w:p>
          <w:p w14:paraId="6DC47AD3" w14:textId="62FB7D54" w:rsidR="00546DE1" w:rsidRPr="00FF6A71" w:rsidDel="00C94115" w:rsidRDefault="00546DE1" w:rsidP="005D7C68">
            <w:pPr>
              <w:spacing w:before="0" w:after="0" w:line="240" w:lineRule="auto"/>
              <w:jc w:val="center"/>
              <w:rPr>
                <w:del w:id="8285" w:author="pete jones" w:date="2022-03-10T18:18:00Z"/>
                <w:rFonts w:cstheme="minorHAnsi"/>
              </w:rPr>
            </w:pPr>
            <w:del w:id="8286" w:author="pete jones" w:date="2022-03-10T18:18:00Z">
              <w:r w:rsidRPr="00FF6A71" w:rsidDel="00C94115">
                <w:rPr>
                  <w:rFonts w:ascii="Calibri" w:hAnsi="Calibri" w:cs="Calibri"/>
                  <w:color w:val="000000"/>
                  <w:sz w:val="22"/>
                  <w:szCs w:val="22"/>
                </w:rPr>
                <w:delText>Level of engagement from support staff</w:delText>
              </w:r>
            </w:del>
          </w:p>
        </w:tc>
      </w:tr>
      <w:tr w:rsidR="00546DE1" w:rsidRPr="00FF6A71" w:rsidDel="00C94115" w14:paraId="04BE89F4" w14:textId="126C5655" w:rsidTr="00A06241">
        <w:trPr>
          <w:del w:id="8287" w:author="pete jones" w:date="2022-03-10T18:18:00Z"/>
        </w:trPr>
        <w:tc>
          <w:tcPr>
            <w:tcW w:w="8777" w:type="dxa"/>
            <w:gridSpan w:val="3"/>
            <w:tcPrChange w:id="8288" w:author="pete jones" w:date="2022-02-08T14:24:00Z">
              <w:tcPr>
                <w:tcW w:w="8777" w:type="dxa"/>
                <w:gridSpan w:val="3"/>
              </w:tcPr>
            </w:tcPrChange>
          </w:tcPr>
          <w:p w14:paraId="590DE2B1" w14:textId="6126392D" w:rsidR="00546DE1" w:rsidRPr="00FF6A71" w:rsidDel="00C94115" w:rsidRDefault="00546DE1" w:rsidP="005D7C68">
            <w:pPr>
              <w:spacing w:before="0" w:after="0" w:line="240" w:lineRule="auto"/>
              <w:jc w:val="left"/>
              <w:rPr>
                <w:del w:id="8289" w:author="pete jones" w:date="2022-03-10T18:18:00Z"/>
                <w:rFonts w:ascii="Calibri" w:hAnsi="Calibri" w:cs="Calibri"/>
                <w:color w:val="000000"/>
                <w:sz w:val="22"/>
                <w:szCs w:val="22"/>
              </w:rPr>
            </w:pPr>
            <w:del w:id="8290" w:author="pete jones" w:date="2022-03-10T18:17:00Z">
              <w:r w:rsidRPr="00FF6A71" w:rsidDel="00C94115">
                <w:rPr>
                  <w:rFonts w:ascii="Calibri" w:hAnsi="Calibri" w:cs="Calibri"/>
                  <w:color w:val="000000"/>
                  <w:sz w:val="22"/>
                  <w:szCs w:val="22"/>
                </w:rPr>
                <w:delText>Logically this relationship should be the opposite to the observed behaviour. The more evidence emerging that students had engaged with the self-learning tutorials the more engagement was requested from support staff. Students who had not engaged with self-learning were reluctant to engage support from staff but relied heavily on the skills of their team members to share knowledge and help them</w:delText>
              </w:r>
            </w:del>
          </w:p>
        </w:tc>
      </w:tr>
      <w:tr w:rsidR="00546DE1" w:rsidRPr="00FF6A71" w:rsidDel="00C94115" w14:paraId="7C789659" w14:textId="66F404E1" w:rsidTr="00A06241">
        <w:trPr>
          <w:del w:id="8291" w:author="pete jones" w:date="2022-03-10T18:19:00Z"/>
        </w:trPr>
        <w:tc>
          <w:tcPr>
            <w:tcW w:w="1274" w:type="dxa"/>
            <w:tcPrChange w:id="8292" w:author="pete jones" w:date="2022-02-08T14:24:00Z">
              <w:tcPr>
                <w:tcW w:w="1274" w:type="dxa"/>
              </w:tcPr>
            </w:tcPrChange>
          </w:tcPr>
          <w:p w14:paraId="1CBF0D77" w14:textId="4B94FFF8" w:rsidR="00546DE1" w:rsidRPr="00FF6A71" w:rsidDel="00C94115" w:rsidRDefault="00546DE1" w:rsidP="005D7C68">
            <w:pPr>
              <w:spacing w:before="0" w:after="0" w:line="240" w:lineRule="auto"/>
              <w:jc w:val="center"/>
              <w:rPr>
                <w:del w:id="8293" w:author="pete jones" w:date="2022-03-10T18:19:00Z"/>
                <w:rFonts w:cstheme="minorHAnsi"/>
              </w:rPr>
            </w:pPr>
            <w:del w:id="8294" w:author="pete jones" w:date="2022-03-10T18:19:00Z">
              <w:r w:rsidRPr="00FF6A71" w:rsidDel="00C94115">
                <w:rPr>
                  <w:rFonts w:cstheme="minorHAnsi"/>
                </w:rPr>
                <w:delText>C5-C1</w:delText>
              </w:r>
            </w:del>
          </w:p>
        </w:tc>
        <w:tc>
          <w:tcPr>
            <w:tcW w:w="848" w:type="dxa"/>
            <w:tcPrChange w:id="8295" w:author="pete jones" w:date="2022-02-08T14:24:00Z">
              <w:tcPr>
                <w:tcW w:w="848" w:type="dxa"/>
              </w:tcPr>
            </w:tcPrChange>
          </w:tcPr>
          <w:p w14:paraId="68744E11" w14:textId="7FDC69B6" w:rsidR="00546DE1" w:rsidRPr="00FF6A71" w:rsidDel="00C94115" w:rsidRDefault="00546DE1" w:rsidP="005D7C68">
            <w:pPr>
              <w:spacing w:before="0" w:after="0" w:line="240" w:lineRule="auto"/>
              <w:jc w:val="center"/>
              <w:rPr>
                <w:del w:id="8296" w:author="pete jones" w:date="2022-03-10T18:19:00Z"/>
                <w:rFonts w:cstheme="minorHAnsi"/>
              </w:rPr>
            </w:pPr>
            <w:del w:id="8297" w:author="pete jones" w:date="2022-03-10T18:19:00Z">
              <w:r w:rsidRPr="00FF6A71" w:rsidDel="00C94115">
                <w:rPr>
                  <w:rFonts w:cstheme="minorHAnsi"/>
                </w:rPr>
                <w:delText>0.7</w:delText>
              </w:r>
            </w:del>
          </w:p>
        </w:tc>
        <w:tc>
          <w:tcPr>
            <w:tcW w:w="6655" w:type="dxa"/>
            <w:tcPrChange w:id="8298" w:author="pete jones" w:date="2022-02-08T14:24:00Z">
              <w:tcPr>
                <w:tcW w:w="6655" w:type="dxa"/>
              </w:tcPr>
            </w:tcPrChange>
          </w:tcPr>
          <w:p w14:paraId="474117F9" w14:textId="4363E14B" w:rsidR="00A33F88" w:rsidRPr="00FF6A71" w:rsidDel="00C94115" w:rsidRDefault="00A33F88" w:rsidP="005D7C68">
            <w:pPr>
              <w:spacing w:before="0" w:after="0" w:line="240" w:lineRule="auto"/>
              <w:jc w:val="center"/>
              <w:rPr>
                <w:del w:id="8299" w:author="pete jones" w:date="2022-03-10T18:19:00Z"/>
                <w:rFonts w:ascii="Calibri" w:hAnsi="Calibri" w:cs="Calibri"/>
                <w:color w:val="000000"/>
                <w:sz w:val="22"/>
                <w:szCs w:val="22"/>
              </w:rPr>
            </w:pPr>
            <w:del w:id="8300" w:author="pete jones" w:date="2022-03-10T18:19:00Z">
              <w:r w:rsidRPr="00FF6A71" w:rsidDel="00C94115">
                <w:rPr>
                  <w:rFonts w:ascii="Calibri" w:hAnsi="Calibri" w:cs="Calibri"/>
                  <w:color w:val="000000"/>
                  <w:sz w:val="22"/>
                  <w:szCs w:val="22"/>
                </w:rPr>
                <w:delText xml:space="preserve">use of self-learning </w:delText>
              </w:r>
              <w:r w:rsidR="00F427D8" w:rsidRPr="00FF6A71" w:rsidDel="00C94115">
                <w:rPr>
                  <w:rFonts w:ascii="Calibri" w:hAnsi="Calibri" w:cs="Calibri"/>
                  <w:color w:val="000000"/>
                  <w:sz w:val="22"/>
                  <w:szCs w:val="22"/>
                </w:rPr>
                <w:delText>resources.</w:delText>
              </w:r>
            </w:del>
          </w:p>
          <w:p w14:paraId="38F4F477" w14:textId="09F1769E" w:rsidR="00A33F88" w:rsidRPr="00FF6A71" w:rsidDel="00C94115" w:rsidRDefault="00A33F88" w:rsidP="005D7C68">
            <w:pPr>
              <w:spacing w:before="0" w:after="0" w:line="240" w:lineRule="auto"/>
              <w:jc w:val="center"/>
              <w:rPr>
                <w:del w:id="8301" w:author="pete jones" w:date="2022-03-10T18:19:00Z"/>
                <w:rFonts w:ascii="Calibri" w:hAnsi="Calibri" w:cs="Calibri"/>
                <w:color w:val="000000"/>
                <w:sz w:val="22"/>
                <w:szCs w:val="22"/>
              </w:rPr>
            </w:pPr>
            <w:del w:id="8302" w:author="pete jones" w:date="2022-03-10T18:19:00Z">
              <w:r w:rsidRPr="00FF6A71" w:rsidDel="00C94115">
                <w:rPr>
                  <w:rFonts w:ascii="Calibri" w:hAnsi="Calibri" w:cs="Calibri"/>
                  <w:color w:val="000000"/>
                  <w:sz w:val="22"/>
                  <w:szCs w:val="22"/>
                </w:rPr>
                <w:delText>&amp;</w:delText>
              </w:r>
            </w:del>
          </w:p>
          <w:p w14:paraId="78269D97" w14:textId="7C97CF2E" w:rsidR="00546DE1" w:rsidRPr="00FF6A71" w:rsidDel="00C94115" w:rsidRDefault="00546DE1" w:rsidP="005D7C68">
            <w:pPr>
              <w:spacing w:before="0" w:after="0" w:line="240" w:lineRule="auto"/>
              <w:jc w:val="center"/>
              <w:rPr>
                <w:del w:id="8303" w:author="pete jones" w:date="2022-03-10T18:19:00Z"/>
                <w:rFonts w:cstheme="minorHAnsi"/>
              </w:rPr>
            </w:pPr>
            <w:del w:id="8304" w:author="pete jones" w:date="2022-03-10T18:19:00Z">
              <w:r w:rsidRPr="00FF6A71" w:rsidDel="00C94115">
                <w:rPr>
                  <w:rFonts w:ascii="Calibri" w:hAnsi="Calibri" w:cs="Calibri"/>
                  <w:color w:val="000000"/>
                  <w:sz w:val="22"/>
                  <w:szCs w:val="22"/>
                </w:rPr>
                <w:delText>Supporting others</w:delText>
              </w:r>
            </w:del>
          </w:p>
        </w:tc>
      </w:tr>
      <w:tr w:rsidR="00546DE1" w:rsidRPr="00FF6A71" w:rsidDel="00C94115" w14:paraId="07F95C7C" w14:textId="620D598F" w:rsidTr="00A06241">
        <w:trPr>
          <w:del w:id="8305" w:author="pete jones" w:date="2022-03-10T18:19:00Z"/>
        </w:trPr>
        <w:tc>
          <w:tcPr>
            <w:tcW w:w="8777" w:type="dxa"/>
            <w:gridSpan w:val="3"/>
            <w:tcPrChange w:id="8306" w:author="pete jones" w:date="2022-02-08T14:24:00Z">
              <w:tcPr>
                <w:tcW w:w="8777" w:type="dxa"/>
                <w:gridSpan w:val="3"/>
              </w:tcPr>
            </w:tcPrChange>
          </w:tcPr>
          <w:p w14:paraId="392CD522" w14:textId="60DEE53E" w:rsidR="00546DE1" w:rsidRPr="00FF6A71" w:rsidDel="00C94115" w:rsidRDefault="00546DE1" w:rsidP="005D7C68">
            <w:pPr>
              <w:spacing w:before="0" w:after="0" w:line="240" w:lineRule="auto"/>
              <w:jc w:val="left"/>
              <w:rPr>
                <w:del w:id="8307" w:author="pete jones" w:date="2022-03-10T18:19:00Z"/>
                <w:rFonts w:ascii="Calibri" w:hAnsi="Calibri" w:cs="Calibri"/>
                <w:color w:val="000000"/>
                <w:sz w:val="22"/>
                <w:szCs w:val="22"/>
              </w:rPr>
            </w:pPr>
            <w:del w:id="8308" w:author="pete jones" w:date="2022-03-10T18:19:00Z">
              <w:r w:rsidRPr="00FF6A71" w:rsidDel="00C94115">
                <w:rPr>
                  <w:rFonts w:ascii="Calibri" w:hAnsi="Calibri" w:cs="Calibri"/>
                  <w:color w:val="000000"/>
                  <w:sz w:val="22"/>
                  <w:szCs w:val="22"/>
                </w:rPr>
                <w:delText>Like the above relationship, and directly correlated, was the observation that students who had undertaken self-learning and skills consolidation were more willing to help others, even member from other teams</w:delText>
              </w:r>
            </w:del>
          </w:p>
        </w:tc>
      </w:tr>
      <w:tr w:rsidR="00546DE1" w:rsidRPr="00FF6A71" w:rsidDel="00C94115" w14:paraId="661C5DC4" w14:textId="24076F7B" w:rsidTr="00A06241">
        <w:trPr>
          <w:del w:id="8309" w:author="pete jones" w:date="2022-03-10T18:22:00Z"/>
        </w:trPr>
        <w:tc>
          <w:tcPr>
            <w:tcW w:w="1274" w:type="dxa"/>
            <w:tcPrChange w:id="8310" w:author="pete jones" w:date="2022-02-08T14:24:00Z">
              <w:tcPr>
                <w:tcW w:w="1274" w:type="dxa"/>
              </w:tcPr>
            </w:tcPrChange>
          </w:tcPr>
          <w:p w14:paraId="045DC071" w14:textId="60D902EF" w:rsidR="00546DE1" w:rsidRPr="00FF6A71" w:rsidDel="00C94115" w:rsidRDefault="00546DE1" w:rsidP="005D7C68">
            <w:pPr>
              <w:spacing w:before="0" w:after="0" w:line="240" w:lineRule="auto"/>
              <w:jc w:val="center"/>
              <w:rPr>
                <w:del w:id="8311" w:author="pete jones" w:date="2022-03-10T18:22:00Z"/>
                <w:rFonts w:cstheme="minorHAnsi"/>
              </w:rPr>
            </w:pPr>
            <w:del w:id="8312" w:author="pete jones" w:date="2022-03-10T18:22:00Z">
              <w:r w:rsidRPr="00FF6A71" w:rsidDel="00C94115">
                <w:rPr>
                  <w:rFonts w:cstheme="minorHAnsi"/>
                </w:rPr>
                <w:delText>C6-E10</w:delText>
              </w:r>
            </w:del>
          </w:p>
        </w:tc>
        <w:tc>
          <w:tcPr>
            <w:tcW w:w="848" w:type="dxa"/>
            <w:tcPrChange w:id="8313" w:author="pete jones" w:date="2022-02-08T14:24:00Z">
              <w:tcPr>
                <w:tcW w:w="848" w:type="dxa"/>
              </w:tcPr>
            </w:tcPrChange>
          </w:tcPr>
          <w:p w14:paraId="1BAC55CB" w14:textId="753450AF" w:rsidR="00546DE1" w:rsidRPr="00FF6A71" w:rsidDel="00C94115" w:rsidRDefault="00546DE1" w:rsidP="005D7C68">
            <w:pPr>
              <w:spacing w:before="0" w:after="0" w:line="240" w:lineRule="auto"/>
              <w:jc w:val="center"/>
              <w:rPr>
                <w:del w:id="8314" w:author="pete jones" w:date="2022-03-10T18:22:00Z"/>
                <w:rFonts w:cstheme="minorHAnsi"/>
              </w:rPr>
            </w:pPr>
            <w:del w:id="8315" w:author="pete jones" w:date="2022-03-10T18:22:00Z">
              <w:r w:rsidRPr="00FF6A71" w:rsidDel="00C94115">
                <w:rPr>
                  <w:rFonts w:cstheme="minorHAnsi"/>
                </w:rPr>
                <w:delText>0.6</w:delText>
              </w:r>
            </w:del>
          </w:p>
        </w:tc>
        <w:tc>
          <w:tcPr>
            <w:tcW w:w="6655" w:type="dxa"/>
            <w:tcPrChange w:id="8316" w:author="pete jones" w:date="2022-02-08T14:24:00Z">
              <w:tcPr>
                <w:tcW w:w="6655" w:type="dxa"/>
              </w:tcPr>
            </w:tcPrChange>
          </w:tcPr>
          <w:p w14:paraId="7F266D80" w14:textId="1E87C880" w:rsidR="00A33F88" w:rsidRPr="00FF6A71" w:rsidDel="00C94115" w:rsidRDefault="00A33F88" w:rsidP="005D7C68">
            <w:pPr>
              <w:spacing w:before="0" w:after="0" w:line="240" w:lineRule="auto"/>
              <w:jc w:val="center"/>
              <w:rPr>
                <w:del w:id="8317" w:author="pete jones" w:date="2022-03-10T18:22:00Z"/>
                <w:rFonts w:ascii="Calibri" w:hAnsi="Calibri" w:cs="Calibri"/>
                <w:color w:val="000000"/>
                <w:sz w:val="22"/>
                <w:szCs w:val="22"/>
              </w:rPr>
            </w:pPr>
            <w:del w:id="8318" w:author="pete jones" w:date="2022-03-10T18:22:00Z">
              <w:r w:rsidRPr="00FF6A71" w:rsidDel="00C94115">
                <w:rPr>
                  <w:rFonts w:ascii="Calibri" w:hAnsi="Calibri" w:cs="Calibri"/>
                  <w:color w:val="000000"/>
                  <w:sz w:val="22"/>
                  <w:szCs w:val="22"/>
                </w:rPr>
                <w:delText>evidence of effective research</w:delText>
              </w:r>
              <w:r w:rsidRPr="00FF6A71" w:rsidDel="00C94115">
                <w:rPr>
                  <w:rFonts w:ascii="Calibri" w:hAnsi="Calibri" w:cs="Calibri"/>
                  <w:color w:val="000000"/>
                  <w:sz w:val="22"/>
                  <w:szCs w:val="22"/>
                </w:rPr>
                <w:br/>
                <w:delText>&amp;</w:delText>
              </w:r>
            </w:del>
          </w:p>
          <w:p w14:paraId="3FE24275" w14:textId="21BE7E7E" w:rsidR="00546DE1" w:rsidRPr="00FF6A71" w:rsidDel="00C94115" w:rsidRDefault="00546DE1" w:rsidP="005D7C68">
            <w:pPr>
              <w:spacing w:before="0" w:after="0" w:line="240" w:lineRule="auto"/>
              <w:jc w:val="center"/>
              <w:rPr>
                <w:del w:id="8319" w:author="pete jones" w:date="2022-03-10T18:22:00Z"/>
                <w:rFonts w:cstheme="minorHAnsi"/>
              </w:rPr>
            </w:pPr>
            <w:del w:id="8320" w:author="pete jones" w:date="2022-03-10T18:22:00Z">
              <w:r w:rsidRPr="00FF6A71" w:rsidDel="00C94115">
                <w:rPr>
                  <w:rFonts w:ascii="Calibri" w:hAnsi="Calibri" w:cs="Calibri"/>
                  <w:color w:val="000000"/>
                  <w:sz w:val="22"/>
                  <w:szCs w:val="22"/>
                </w:rPr>
                <w:delText>level of attendance at the start of the session</w:delText>
              </w:r>
            </w:del>
          </w:p>
        </w:tc>
      </w:tr>
      <w:tr w:rsidR="00546DE1" w:rsidRPr="00FF6A71" w:rsidDel="00C94115" w14:paraId="3F27E1E4" w14:textId="79D89A98" w:rsidTr="00A06241">
        <w:trPr>
          <w:del w:id="8321" w:author="pete jones" w:date="2022-03-10T18:22:00Z"/>
        </w:trPr>
        <w:tc>
          <w:tcPr>
            <w:tcW w:w="8777" w:type="dxa"/>
            <w:gridSpan w:val="3"/>
            <w:tcPrChange w:id="8322" w:author="pete jones" w:date="2022-02-08T14:24:00Z">
              <w:tcPr>
                <w:tcW w:w="8777" w:type="dxa"/>
                <w:gridSpan w:val="3"/>
              </w:tcPr>
            </w:tcPrChange>
          </w:tcPr>
          <w:p w14:paraId="69460B2E" w14:textId="30FD209B" w:rsidR="00546DE1" w:rsidRPr="00FF6A71" w:rsidDel="00C94115" w:rsidRDefault="00546DE1" w:rsidP="005D7C68">
            <w:pPr>
              <w:spacing w:before="0" w:after="0" w:line="240" w:lineRule="auto"/>
              <w:jc w:val="left"/>
              <w:rPr>
                <w:del w:id="8323" w:author="pete jones" w:date="2022-03-10T18:22:00Z"/>
                <w:rFonts w:ascii="Calibri" w:hAnsi="Calibri" w:cs="Calibri"/>
                <w:color w:val="000000"/>
                <w:sz w:val="22"/>
                <w:szCs w:val="22"/>
              </w:rPr>
            </w:pPr>
            <w:del w:id="8324" w:author="pete jones" w:date="2022-03-10T18:22:00Z">
              <w:r w:rsidRPr="00FF6A71" w:rsidDel="00C94115">
                <w:rPr>
                  <w:rFonts w:ascii="Calibri" w:hAnsi="Calibri" w:cs="Calibri"/>
                  <w:color w:val="000000"/>
                  <w:sz w:val="22"/>
                  <w:szCs w:val="22"/>
                </w:rPr>
                <w:delText>Many of the students who arrived at the tutorials on time and ready to work had engaged in research either as an individual or as a team member.</w:delText>
              </w:r>
            </w:del>
          </w:p>
        </w:tc>
      </w:tr>
      <w:tr w:rsidR="00546DE1" w:rsidRPr="00FF6A71" w:rsidDel="00C94115" w14:paraId="2BE0C669" w14:textId="096E29D4" w:rsidTr="00A06241">
        <w:trPr>
          <w:del w:id="8325" w:author="pete jones" w:date="2022-03-10T18:25:00Z"/>
        </w:trPr>
        <w:tc>
          <w:tcPr>
            <w:tcW w:w="1274" w:type="dxa"/>
            <w:tcPrChange w:id="8326" w:author="pete jones" w:date="2022-02-08T14:24:00Z">
              <w:tcPr>
                <w:tcW w:w="1274" w:type="dxa"/>
              </w:tcPr>
            </w:tcPrChange>
          </w:tcPr>
          <w:p w14:paraId="7811BD2B" w14:textId="1FEEEC60" w:rsidR="00546DE1" w:rsidRPr="00FF6A71" w:rsidDel="00C94115" w:rsidRDefault="00546DE1" w:rsidP="005D7C68">
            <w:pPr>
              <w:spacing w:before="0" w:after="0" w:line="240" w:lineRule="auto"/>
              <w:jc w:val="center"/>
              <w:rPr>
                <w:del w:id="8327" w:author="pete jones" w:date="2022-03-10T18:25:00Z"/>
                <w:rFonts w:cstheme="minorHAnsi"/>
              </w:rPr>
            </w:pPr>
            <w:del w:id="8328" w:author="pete jones" w:date="2022-03-10T18:25:00Z">
              <w:r w:rsidRPr="00FF6A71" w:rsidDel="00C94115">
                <w:rPr>
                  <w:rFonts w:cstheme="minorHAnsi"/>
                </w:rPr>
                <w:delText>C9-E4</w:delText>
              </w:r>
            </w:del>
          </w:p>
        </w:tc>
        <w:tc>
          <w:tcPr>
            <w:tcW w:w="848" w:type="dxa"/>
            <w:tcPrChange w:id="8329" w:author="pete jones" w:date="2022-02-08T14:24:00Z">
              <w:tcPr>
                <w:tcW w:w="848" w:type="dxa"/>
              </w:tcPr>
            </w:tcPrChange>
          </w:tcPr>
          <w:p w14:paraId="5B93168D" w14:textId="03A6DCC5" w:rsidR="00546DE1" w:rsidRPr="00FF6A71" w:rsidDel="00C94115" w:rsidRDefault="00546DE1" w:rsidP="005D7C68">
            <w:pPr>
              <w:spacing w:before="0" w:after="0" w:line="240" w:lineRule="auto"/>
              <w:jc w:val="center"/>
              <w:rPr>
                <w:del w:id="8330" w:author="pete jones" w:date="2022-03-10T18:25:00Z"/>
                <w:rFonts w:cstheme="minorHAnsi"/>
              </w:rPr>
            </w:pPr>
            <w:del w:id="8331" w:author="pete jones" w:date="2022-03-10T18:25:00Z">
              <w:r w:rsidRPr="00FF6A71" w:rsidDel="00C94115">
                <w:rPr>
                  <w:rFonts w:cstheme="minorHAnsi"/>
                </w:rPr>
                <w:delText>0.6</w:delText>
              </w:r>
            </w:del>
          </w:p>
        </w:tc>
        <w:tc>
          <w:tcPr>
            <w:tcW w:w="6655" w:type="dxa"/>
            <w:tcPrChange w:id="8332" w:author="pete jones" w:date="2022-02-08T14:24:00Z">
              <w:tcPr>
                <w:tcW w:w="6655" w:type="dxa"/>
              </w:tcPr>
            </w:tcPrChange>
          </w:tcPr>
          <w:p w14:paraId="6113EEDD" w14:textId="1BD3A5A2" w:rsidR="00A33F88" w:rsidRPr="00FF6A71" w:rsidDel="00C94115" w:rsidRDefault="00A33F88" w:rsidP="005D7C68">
            <w:pPr>
              <w:spacing w:before="0" w:after="0" w:line="240" w:lineRule="auto"/>
              <w:jc w:val="center"/>
              <w:rPr>
                <w:del w:id="8333" w:author="pete jones" w:date="2022-03-10T18:25:00Z"/>
                <w:rFonts w:ascii="Calibri" w:hAnsi="Calibri" w:cs="Calibri"/>
                <w:color w:val="000000"/>
                <w:sz w:val="22"/>
                <w:szCs w:val="22"/>
              </w:rPr>
            </w:pPr>
            <w:del w:id="8334" w:author="pete jones" w:date="2022-03-10T18:25:00Z">
              <w:r w:rsidRPr="00FF6A71" w:rsidDel="00C94115">
                <w:rPr>
                  <w:rFonts w:ascii="Calibri" w:hAnsi="Calibri" w:cs="Calibri"/>
                  <w:color w:val="000000"/>
                  <w:sz w:val="22"/>
                  <w:szCs w:val="22"/>
                </w:rPr>
                <w:delText xml:space="preserve">Students using skills on other </w:delText>
              </w:r>
              <w:r w:rsidR="00F427D8" w:rsidRPr="00FF6A71" w:rsidDel="00C94115">
                <w:rPr>
                  <w:rFonts w:ascii="Calibri" w:hAnsi="Calibri" w:cs="Calibri"/>
                  <w:color w:val="000000"/>
                  <w:sz w:val="22"/>
                  <w:szCs w:val="22"/>
                </w:rPr>
                <w:delText>modules.</w:delText>
              </w:r>
            </w:del>
          </w:p>
          <w:p w14:paraId="1F0AE6A2" w14:textId="29120DA8" w:rsidR="00A33F88" w:rsidRPr="00FF6A71" w:rsidDel="00C94115" w:rsidRDefault="00A33F88" w:rsidP="005D7C68">
            <w:pPr>
              <w:spacing w:before="0" w:after="0" w:line="240" w:lineRule="auto"/>
              <w:jc w:val="center"/>
              <w:rPr>
                <w:del w:id="8335" w:author="pete jones" w:date="2022-03-10T18:25:00Z"/>
                <w:rFonts w:ascii="Calibri" w:hAnsi="Calibri" w:cs="Calibri"/>
                <w:color w:val="000000"/>
                <w:sz w:val="22"/>
                <w:szCs w:val="22"/>
              </w:rPr>
            </w:pPr>
            <w:del w:id="8336" w:author="pete jones" w:date="2022-03-10T18:25:00Z">
              <w:r w:rsidRPr="00FF6A71" w:rsidDel="00C94115">
                <w:rPr>
                  <w:rFonts w:ascii="Calibri" w:hAnsi="Calibri" w:cs="Calibri"/>
                  <w:color w:val="000000"/>
                  <w:sz w:val="22"/>
                  <w:szCs w:val="22"/>
                </w:rPr>
                <w:delText>&amp;</w:delText>
              </w:r>
            </w:del>
          </w:p>
          <w:p w14:paraId="2D7991F2" w14:textId="5EF8CA1A" w:rsidR="00546DE1" w:rsidRPr="00FF6A71" w:rsidDel="00C94115" w:rsidRDefault="00546DE1" w:rsidP="005D7C68">
            <w:pPr>
              <w:spacing w:before="0" w:after="0" w:line="240" w:lineRule="auto"/>
              <w:jc w:val="center"/>
              <w:rPr>
                <w:del w:id="8337" w:author="pete jones" w:date="2022-03-10T18:25:00Z"/>
                <w:rFonts w:cstheme="minorHAnsi"/>
              </w:rPr>
            </w:pPr>
            <w:del w:id="8338" w:author="pete jones" w:date="2022-03-10T18:25:00Z">
              <w:r w:rsidRPr="00FF6A71" w:rsidDel="00C94115">
                <w:rPr>
                  <w:rFonts w:ascii="Calibri" w:hAnsi="Calibri" w:cs="Calibri"/>
                  <w:color w:val="000000"/>
                  <w:sz w:val="22"/>
                  <w:szCs w:val="22"/>
                </w:rPr>
                <w:delText>Students working autonomously</w:delText>
              </w:r>
            </w:del>
          </w:p>
        </w:tc>
      </w:tr>
      <w:tr w:rsidR="00546DE1" w:rsidRPr="00FF6A71" w:rsidDel="00C94115" w14:paraId="4E0F3DC0" w14:textId="69B1BBB9" w:rsidTr="00A06241">
        <w:trPr>
          <w:del w:id="8339" w:author="pete jones" w:date="2022-03-10T18:25:00Z"/>
        </w:trPr>
        <w:tc>
          <w:tcPr>
            <w:tcW w:w="8777" w:type="dxa"/>
            <w:gridSpan w:val="3"/>
            <w:tcPrChange w:id="8340" w:author="pete jones" w:date="2022-02-08T14:24:00Z">
              <w:tcPr>
                <w:tcW w:w="8777" w:type="dxa"/>
                <w:gridSpan w:val="3"/>
              </w:tcPr>
            </w:tcPrChange>
          </w:tcPr>
          <w:p w14:paraId="69286749" w14:textId="62477072" w:rsidR="00546DE1" w:rsidRPr="00FF6A71" w:rsidDel="00C94115" w:rsidRDefault="00546DE1" w:rsidP="005D7C68">
            <w:pPr>
              <w:spacing w:before="0" w:after="0" w:line="240" w:lineRule="auto"/>
              <w:jc w:val="left"/>
              <w:rPr>
                <w:del w:id="8341" w:author="pete jones" w:date="2022-03-10T18:25:00Z"/>
                <w:rFonts w:ascii="Calibri" w:hAnsi="Calibri" w:cs="Calibri"/>
                <w:color w:val="000000"/>
                <w:sz w:val="22"/>
                <w:szCs w:val="22"/>
              </w:rPr>
            </w:pPr>
            <w:del w:id="8342" w:author="pete jones" w:date="2022-03-10T18:24:00Z">
              <w:r w:rsidRPr="00FF6A71" w:rsidDel="00C94115">
                <w:rPr>
                  <w:rFonts w:ascii="Calibri" w:hAnsi="Calibri" w:cs="Calibri"/>
                  <w:color w:val="000000"/>
                  <w:sz w:val="22"/>
                  <w:szCs w:val="22"/>
                </w:rPr>
                <w:delText>Students who worked effectively on their own whilst supporting their team on the task often requested to remain in the computer lab and were observed using the learned skills to support their other studies. These students did not necessarily exhibit strong leadership but were effective completer finishers.</w:delText>
              </w:r>
            </w:del>
          </w:p>
        </w:tc>
      </w:tr>
      <w:tr w:rsidR="00546DE1" w:rsidRPr="00FF6A71" w:rsidDel="00C94115" w14:paraId="59151C22" w14:textId="7813AC7A" w:rsidTr="00A06241">
        <w:trPr>
          <w:del w:id="8343" w:author="pete jones" w:date="2022-03-10T18:29:00Z"/>
        </w:trPr>
        <w:tc>
          <w:tcPr>
            <w:tcW w:w="1274" w:type="dxa"/>
            <w:shd w:val="clear" w:color="auto" w:fill="C5E0B3" w:themeFill="accent6" w:themeFillTint="66"/>
            <w:vAlign w:val="center"/>
            <w:tcPrChange w:id="8344" w:author="pete jones" w:date="2022-02-08T14:24:00Z">
              <w:tcPr>
                <w:tcW w:w="1274" w:type="dxa"/>
                <w:shd w:val="clear" w:color="auto" w:fill="C5E0B3" w:themeFill="accent6" w:themeFillTint="66"/>
                <w:vAlign w:val="center"/>
              </w:tcPr>
            </w:tcPrChange>
          </w:tcPr>
          <w:p w14:paraId="39C0CD9C" w14:textId="7F3CB5EF" w:rsidR="00546DE1" w:rsidRPr="00FF6A71" w:rsidDel="00C94115" w:rsidRDefault="00546DE1" w:rsidP="005D7C68">
            <w:pPr>
              <w:spacing w:before="0" w:after="0" w:line="240" w:lineRule="auto"/>
              <w:jc w:val="center"/>
              <w:rPr>
                <w:del w:id="8345" w:author="pete jones" w:date="2022-03-10T18:29:00Z"/>
                <w:rFonts w:cstheme="minorHAnsi"/>
                <w:b/>
                <w:bCs/>
              </w:rPr>
            </w:pPr>
            <w:del w:id="8346" w:author="pete jones" w:date="2022-03-10T18:29:00Z">
              <w:r w:rsidRPr="00FF6A71" w:rsidDel="00C94115">
                <w:rPr>
                  <w:rFonts w:cstheme="minorHAnsi"/>
                  <w:b/>
                  <w:bCs/>
                </w:rPr>
                <w:delText>Correlated Pair</w:delText>
              </w:r>
            </w:del>
          </w:p>
        </w:tc>
        <w:tc>
          <w:tcPr>
            <w:tcW w:w="848" w:type="dxa"/>
            <w:shd w:val="clear" w:color="auto" w:fill="C5E0B3" w:themeFill="accent6" w:themeFillTint="66"/>
            <w:vAlign w:val="center"/>
            <w:tcPrChange w:id="8347" w:author="pete jones" w:date="2022-02-08T14:24:00Z">
              <w:tcPr>
                <w:tcW w:w="848" w:type="dxa"/>
                <w:shd w:val="clear" w:color="auto" w:fill="C5E0B3" w:themeFill="accent6" w:themeFillTint="66"/>
                <w:vAlign w:val="center"/>
              </w:tcPr>
            </w:tcPrChange>
          </w:tcPr>
          <w:p w14:paraId="349CB1DD" w14:textId="7E03E952" w:rsidR="00546DE1" w:rsidRPr="00FF6A71" w:rsidDel="00C94115" w:rsidRDefault="00546DE1" w:rsidP="005D7C68">
            <w:pPr>
              <w:spacing w:before="0" w:after="0" w:line="240" w:lineRule="auto"/>
              <w:jc w:val="center"/>
              <w:rPr>
                <w:del w:id="8348" w:author="pete jones" w:date="2022-03-10T18:29:00Z"/>
                <w:rFonts w:cstheme="minorHAnsi"/>
                <w:b/>
                <w:bCs/>
              </w:rPr>
            </w:pPr>
            <w:del w:id="8349" w:author="pete jones" w:date="2022-03-10T18:29:00Z">
              <w:r w:rsidRPr="00FF6A71" w:rsidDel="00C94115">
                <w:rPr>
                  <w:rFonts w:cstheme="minorHAnsi"/>
                  <w:b/>
                  <w:bCs/>
                </w:rPr>
                <w:delText>R Value</w:delText>
              </w:r>
            </w:del>
          </w:p>
        </w:tc>
        <w:tc>
          <w:tcPr>
            <w:tcW w:w="6655" w:type="dxa"/>
            <w:shd w:val="clear" w:color="auto" w:fill="C5E0B3" w:themeFill="accent6" w:themeFillTint="66"/>
            <w:vAlign w:val="center"/>
            <w:tcPrChange w:id="8350" w:author="pete jones" w:date="2022-02-08T14:24:00Z">
              <w:tcPr>
                <w:tcW w:w="6655" w:type="dxa"/>
                <w:shd w:val="clear" w:color="auto" w:fill="C5E0B3" w:themeFill="accent6" w:themeFillTint="66"/>
                <w:vAlign w:val="center"/>
              </w:tcPr>
            </w:tcPrChange>
          </w:tcPr>
          <w:p w14:paraId="7A603D1B" w14:textId="5F7A7627" w:rsidR="00546DE1" w:rsidRPr="00FF6A71" w:rsidDel="00C94115" w:rsidRDefault="00546DE1" w:rsidP="005D7C68">
            <w:pPr>
              <w:spacing w:before="0" w:after="0" w:line="240" w:lineRule="auto"/>
              <w:jc w:val="center"/>
              <w:rPr>
                <w:del w:id="8351" w:author="pete jones" w:date="2022-03-10T18:29:00Z"/>
                <w:rFonts w:cstheme="minorHAnsi"/>
                <w:b/>
                <w:bCs/>
              </w:rPr>
            </w:pPr>
            <w:del w:id="8352" w:author="pete jones" w:date="2022-03-10T18:29:00Z">
              <w:r w:rsidRPr="00FF6A71" w:rsidDel="00C94115">
                <w:rPr>
                  <w:rFonts w:cstheme="minorHAnsi"/>
                  <w:b/>
                  <w:bCs/>
                </w:rPr>
                <w:delText>Statement - There was a strong NEGATIVE correlation between…</w:delText>
              </w:r>
            </w:del>
          </w:p>
        </w:tc>
      </w:tr>
      <w:tr w:rsidR="00546DE1" w:rsidRPr="00FF6A71" w:rsidDel="00C94115" w14:paraId="55F84F36" w14:textId="5B09FF5E" w:rsidTr="00A06241">
        <w:trPr>
          <w:del w:id="8353" w:author="pete jones" w:date="2022-03-10T18:29:00Z"/>
        </w:trPr>
        <w:tc>
          <w:tcPr>
            <w:tcW w:w="1274" w:type="dxa"/>
            <w:tcPrChange w:id="8354" w:author="pete jones" w:date="2022-02-08T14:24:00Z">
              <w:tcPr>
                <w:tcW w:w="1274" w:type="dxa"/>
              </w:tcPr>
            </w:tcPrChange>
          </w:tcPr>
          <w:p w14:paraId="19E530C7" w14:textId="3A85470C" w:rsidR="00546DE1" w:rsidRPr="00FF6A71" w:rsidDel="00C94115" w:rsidRDefault="00546DE1" w:rsidP="005D7C68">
            <w:pPr>
              <w:spacing w:before="0" w:after="0" w:line="240" w:lineRule="auto"/>
              <w:jc w:val="center"/>
              <w:rPr>
                <w:del w:id="8355" w:author="pete jones" w:date="2022-03-10T18:29:00Z"/>
                <w:rFonts w:cstheme="minorHAnsi"/>
              </w:rPr>
            </w:pPr>
            <w:del w:id="8356" w:author="pete jones" w:date="2022-03-10T18:29:00Z">
              <w:r w:rsidRPr="00FF6A71" w:rsidDel="00C94115">
                <w:rPr>
                  <w:rFonts w:cstheme="minorHAnsi"/>
                </w:rPr>
                <w:delText>E9-E2</w:delText>
              </w:r>
            </w:del>
          </w:p>
        </w:tc>
        <w:tc>
          <w:tcPr>
            <w:tcW w:w="848" w:type="dxa"/>
            <w:tcPrChange w:id="8357" w:author="pete jones" w:date="2022-02-08T14:24:00Z">
              <w:tcPr>
                <w:tcW w:w="848" w:type="dxa"/>
              </w:tcPr>
            </w:tcPrChange>
          </w:tcPr>
          <w:p w14:paraId="088CEF67" w14:textId="6BCA3254" w:rsidR="00546DE1" w:rsidRPr="00FF6A71" w:rsidDel="00C94115" w:rsidRDefault="00546DE1" w:rsidP="005D7C68">
            <w:pPr>
              <w:spacing w:before="0" w:after="0" w:line="240" w:lineRule="auto"/>
              <w:jc w:val="center"/>
              <w:rPr>
                <w:del w:id="8358" w:author="pete jones" w:date="2022-03-10T18:29:00Z"/>
                <w:rFonts w:cstheme="minorHAnsi"/>
              </w:rPr>
            </w:pPr>
            <w:del w:id="8359" w:author="pete jones" w:date="2022-03-10T18:29:00Z">
              <w:r w:rsidRPr="00FF6A71" w:rsidDel="00C94115">
                <w:rPr>
                  <w:rFonts w:cstheme="minorHAnsi"/>
                </w:rPr>
                <w:delText>-1</w:delText>
              </w:r>
            </w:del>
          </w:p>
        </w:tc>
        <w:tc>
          <w:tcPr>
            <w:tcW w:w="6655" w:type="dxa"/>
            <w:tcPrChange w:id="8360" w:author="pete jones" w:date="2022-02-08T14:24:00Z">
              <w:tcPr>
                <w:tcW w:w="6655" w:type="dxa"/>
              </w:tcPr>
            </w:tcPrChange>
          </w:tcPr>
          <w:p w14:paraId="4D019623" w14:textId="0C0CD02A" w:rsidR="00A33F88" w:rsidRPr="00FF6A71" w:rsidDel="00C94115" w:rsidRDefault="00A33F88" w:rsidP="005D7C68">
            <w:pPr>
              <w:spacing w:before="0" w:after="0" w:line="240" w:lineRule="auto"/>
              <w:jc w:val="center"/>
              <w:rPr>
                <w:del w:id="8361" w:author="pete jones" w:date="2022-03-10T18:29:00Z"/>
                <w:rFonts w:ascii="Calibri" w:hAnsi="Calibri" w:cs="Calibri"/>
                <w:color w:val="000000"/>
                <w:sz w:val="22"/>
                <w:szCs w:val="22"/>
              </w:rPr>
            </w:pPr>
            <w:del w:id="8362" w:author="pete jones" w:date="2022-03-10T18:29:00Z">
              <w:r w:rsidRPr="00FF6A71" w:rsidDel="00C94115">
                <w:rPr>
                  <w:rFonts w:ascii="Calibri" w:hAnsi="Calibri" w:cs="Calibri"/>
                  <w:color w:val="000000"/>
                  <w:sz w:val="22"/>
                  <w:szCs w:val="22"/>
                </w:rPr>
                <w:delText>level of attendance at the end of the session</w:delText>
              </w:r>
            </w:del>
          </w:p>
          <w:p w14:paraId="378DCCD8" w14:textId="612B73E5" w:rsidR="00546DE1" w:rsidRPr="00FF6A71" w:rsidDel="00C94115" w:rsidRDefault="00546DE1" w:rsidP="005D7C68">
            <w:pPr>
              <w:spacing w:before="0" w:after="0" w:line="240" w:lineRule="auto"/>
              <w:jc w:val="center"/>
              <w:rPr>
                <w:del w:id="8363" w:author="pete jones" w:date="2022-03-10T18:29:00Z"/>
                <w:rFonts w:cstheme="minorHAnsi"/>
              </w:rPr>
            </w:pPr>
            <w:del w:id="8364" w:author="pete jones" w:date="2022-03-10T18:29:00Z">
              <w:r w:rsidRPr="00FF6A71" w:rsidDel="00C94115">
                <w:rPr>
                  <w:rFonts w:ascii="Calibri" w:hAnsi="Calibri" w:cs="Calibri"/>
                  <w:color w:val="000000"/>
                  <w:sz w:val="22"/>
                  <w:szCs w:val="22"/>
                </w:rPr>
                <w:delText>asking questions</w:delText>
              </w:r>
            </w:del>
          </w:p>
        </w:tc>
      </w:tr>
      <w:tr w:rsidR="00546DE1" w:rsidRPr="00FF6A71" w:rsidDel="00C94115" w14:paraId="5349F156" w14:textId="11411DB2" w:rsidTr="00A06241">
        <w:trPr>
          <w:del w:id="8365" w:author="pete jones" w:date="2022-03-10T18:29:00Z"/>
        </w:trPr>
        <w:tc>
          <w:tcPr>
            <w:tcW w:w="8777" w:type="dxa"/>
            <w:gridSpan w:val="3"/>
            <w:tcPrChange w:id="8366" w:author="pete jones" w:date="2022-02-08T14:24:00Z">
              <w:tcPr>
                <w:tcW w:w="8777" w:type="dxa"/>
                <w:gridSpan w:val="3"/>
              </w:tcPr>
            </w:tcPrChange>
          </w:tcPr>
          <w:p w14:paraId="3203B52B" w14:textId="2996978F" w:rsidR="00546DE1" w:rsidRPr="00FF6A71" w:rsidDel="00C94115" w:rsidRDefault="00546DE1" w:rsidP="005D7C68">
            <w:pPr>
              <w:spacing w:before="0" w:after="0" w:line="240" w:lineRule="auto"/>
              <w:jc w:val="left"/>
              <w:rPr>
                <w:del w:id="8367" w:author="pete jones" w:date="2022-03-10T18:29:00Z"/>
                <w:rFonts w:ascii="Calibri" w:hAnsi="Calibri" w:cs="Calibri"/>
                <w:color w:val="000000"/>
                <w:sz w:val="22"/>
                <w:szCs w:val="22"/>
              </w:rPr>
            </w:pPr>
            <w:del w:id="8368" w:author="pete jones" w:date="2022-03-10T18:27:00Z">
              <w:r w:rsidRPr="00FF6A71" w:rsidDel="00C94115">
                <w:rPr>
                  <w:rFonts w:ascii="Calibri" w:hAnsi="Calibri" w:cs="Calibri"/>
                  <w:color w:val="000000"/>
                  <w:sz w:val="22"/>
                  <w:szCs w:val="22"/>
                </w:rPr>
                <w:delText>Some students, for whatever reasons, left tutorial sessions before the end. Instances of this behaviour were generally limited to the same individuals or teams, who were not prolific in asking questions. Questions were most noticeable from teams and individuals who were reluctant to leave the session</w:delText>
              </w:r>
            </w:del>
          </w:p>
        </w:tc>
      </w:tr>
      <w:tr w:rsidR="00546DE1" w:rsidRPr="00FF6A71" w:rsidDel="00C94115" w14:paraId="67A98A30" w14:textId="18EB2B44" w:rsidTr="00A06241">
        <w:trPr>
          <w:del w:id="8369" w:author="pete jones" w:date="2022-03-10T18:30:00Z"/>
        </w:trPr>
        <w:tc>
          <w:tcPr>
            <w:tcW w:w="1274" w:type="dxa"/>
            <w:tcPrChange w:id="8370" w:author="pete jones" w:date="2022-02-08T14:24:00Z">
              <w:tcPr>
                <w:tcW w:w="1274" w:type="dxa"/>
              </w:tcPr>
            </w:tcPrChange>
          </w:tcPr>
          <w:p w14:paraId="56BC4B5B" w14:textId="2D965868" w:rsidR="00546DE1" w:rsidRPr="00FF6A71" w:rsidDel="00C94115" w:rsidRDefault="00546DE1" w:rsidP="005D7C68">
            <w:pPr>
              <w:spacing w:before="0" w:after="0" w:line="240" w:lineRule="auto"/>
              <w:jc w:val="center"/>
              <w:rPr>
                <w:del w:id="8371" w:author="pete jones" w:date="2022-03-10T18:30:00Z"/>
                <w:rFonts w:cstheme="minorHAnsi"/>
              </w:rPr>
            </w:pPr>
            <w:del w:id="8372" w:author="pete jones" w:date="2022-03-10T18:30:00Z">
              <w:r w:rsidRPr="00FF6A71" w:rsidDel="00C94115">
                <w:rPr>
                  <w:rFonts w:cstheme="minorHAnsi"/>
                </w:rPr>
                <w:delText>E10-E7</w:delText>
              </w:r>
            </w:del>
          </w:p>
        </w:tc>
        <w:tc>
          <w:tcPr>
            <w:tcW w:w="848" w:type="dxa"/>
            <w:tcPrChange w:id="8373" w:author="pete jones" w:date="2022-02-08T14:24:00Z">
              <w:tcPr>
                <w:tcW w:w="848" w:type="dxa"/>
              </w:tcPr>
            </w:tcPrChange>
          </w:tcPr>
          <w:p w14:paraId="10A3B71B" w14:textId="1A19686F" w:rsidR="00546DE1" w:rsidRPr="00FF6A71" w:rsidDel="00C94115" w:rsidRDefault="00546DE1" w:rsidP="005D7C68">
            <w:pPr>
              <w:spacing w:before="0" w:after="0" w:line="240" w:lineRule="auto"/>
              <w:jc w:val="center"/>
              <w:rPr>
                <w:del w:id="8374" w:author="pete jones" w:date="2022-03-10T18:30:00Z"/>
                <w:rFonts w:cstheme="minorHAnsi"/>
              </w:rPr>
            </w:pPr>
            <w:del w:id="8375" w:author="pete jones" w:date="2022-03-10T18:30:00Z">
              <w:r w:rsidRPr="00FF6A71" w:rsidDel="00C94115">
                <w:rPr>
                  <w:rFonts w:cstheme="minorHAnsi"/>
                </w:rPr>
                <w:delText>-0.7</w:delText>
              </w:r>
            </w:del>
          </w:p>
        </w:tc>
        <w:tc>
          <w:tcPr>
            <w:tcW w:w="6655" w:type="dxa"/>
            <w:vAlign w:val="bottom"/>
            <w:tcPrChange w:id="8376" w:author="pete jones" w:date="2022-02-08T14:24:00Z">
              <w:tcPr>
                <w:tcW w:w="6655" w:type="dxa"/>
                <w:vAlign w:val="bottom"/>
              </w:tcPr>
            </w:tcPrChange>
          </w:tcPr>
          <w:p w14:paraId="7B37EF63" w14:textId="2A11B1C8" w:rsidR="00A33F88" w:rsidRPr="00FF6A71" w:rsidDel="00C94115" w:rsidRDefault="00A33F88" w:rsidP="005D7C68">
            <w:pPr>
              <w:spacing w:before="0" w:after="0" w:line="240" w:lineRule="auto"/>
              <w:jc w:val="center"/>
              <w:rPr>
                <w:del w:id="8377" w:author="pete jones" w:date="2022-03-10T18:30:00Z"/>
                <w:rFonts w:ascii="Calibri" w:hAnsi="Calibri" w:cs="Calibri"/>
                <w:color w:val="000000"/>
                <w:sz w:val="22"/>
                <w:szCs w:val="22"/>
              </w:rPr>
            </w:pPr>
            <w:del w:id="8378" w:author="pete jones" w:date="2022-03-10T18:30:00Z">
              <w:r w:rsidRPr="00FF6A71" w:rsidDel="00C94115">
                <w:rPr>
                  <w:rFonts w:ascii="Calibri" w:hAnsi="Calibri" w:cs="Calibri"/>
                  <w:color w:val="000000"/>
                  <w:sz w:val="22"/>
                  <w:szCs w:val="22"/>
                </w:rPr>
                <w:delText>level of attendance at the start of the session</w:delText>
              </w:r>
            </w:del>
          </w:p>
          <w:p w14:paraId="651B6975" w14:textId="773DCCEA" w:rsidR="00546DE1" w:rsidRPr="00FF6A71" w:rsidDel="00C94115" w:rsidRDefault="00546DE1" w:rsidP="005D7C68">
            <w:pPr>
              <w:spacing w:before="0" w:after="0" w:line="240" w:lineRule="auto"/>
              <w:jc w:val="center"/>
              <w:rPr>
                <w:del w:id="8379" w:author="pete jones" w:date="2022-03-10T18:30:00Z"/>
                <w:rFonts w:cstheme="minorHAnsi"/>
              </w:rPr>
            </w:pPr>
            <w:del w:id="8380" w:author="pete jones" w:date="2022-03-10T18:30:00Z">
              <w:r w:rsidRPr="00FF6A71" w:rsidDel="00C94115">
                <w:rPr>
                  <w:rFonts w:ascii="Calibri" w:hAnsi="Calibri" w:cs="Calibri"/>
                  <w:color w:val="000000"/>
                  <w:sz w:val="22"/>
                  <w:szCs w:val="22"/>
                </w:rPr>
                <w:delText>Evidence of frustration or anxiety with the task</w:delText>
              </w:r>
            </w:del>
          </w:p>
        </w:tc>
      </w:tr>
      <w:tr w:rsidR="00546DE1" w:rsidRPr="00FF6A71" w:rsidDel="00C94115" w14:paraId="73F780CF" w14:textId="1D0208FD" w:rsidTr="00A06241">
        <w:trPr>
          <w:del w:id="8381" w:author="pete jones" w:date="2022-03-10T18:30:00Z"/>
        </w:trPr>
        <w:tc>
          <w:tcPr>
            <w:tcW w:w="8777" w:type="dxa"/>
            <w:gridSpan w:val="3"/>
            <w:tcPrChange w:id="8382" w:author="pete jones" w:date="2022-02-08T14:24:00Z">
              <w:tcPr>
                <w:tcW w:w="8777" w:type="dxa"/>
                <w:gridSpan w:val="3"/>
              </w:tcPr>
            </w:tcPrChange>
          </w:tcPr>
          <w:p w14:paraId="6E2747B9" w14:textId="10E785BB" w:rsidR="00546DE1" w:rsidRPr="00FF6A71" w:rsidDel="00C94115" w:rsidRDefault="00546DE1" w:rsidP="005D7C68">
            <w:pPr>
              <w:spacing w:before="0" w:after="0" w:line="240" w:lineRule="auto"/>
              <w:jc w:val="left"/>
              <w:rPr>
                <w:del w:id="8383" w:author="pete jones" w:date="2022-03-10T18:30:00Z"/>
                <w:rFonts w:ascii="Calibri" w:hAnsi="Calibri" w:cs="Calibri"/>
                <w:color w:val="000000"/>
                <w:sz w:val="22"/>
                <w:szCs w:val="22"/>
              </w:rPr>
            </w:pPr>
            <w:del w:id="8384" w:author="pete jones" w:date="2022-03-10T18:30:00Z">
              <w:r w:rsidRPr="00FF6A71" w:rsidDel="00C94115">
                <w:rPr>
                  <w:rFonts w:ascii="Calibri" w:hAnsi="Calibri" w:cs="Calibri"/>
                  <w:color w:val="000000"/>
                  <w:sz w:val="22"/>
                  <w:szCs w:val="22"/>
                </w:rPr>
                <w:delText>Levels of tardiness were observed in all tutor groups but there was no directly observable evidence that this was consistent with anxiety regarding their progress in the activity.</w:delText>
              </w:r>
            </w:del>
          </w:p>
        </w:tc>
      </w:tr>
      <w:tr w:rsidR="00546DE1" w:rsidRPr="00FF6A71" w:rsidDel="00C94115" w14:paraId="0C23AC2B" w14:textId="1374ECF3" w:rsidTr="00A06241">
        <w:trPr>
          <w:del w:id="8385" w:author="pete jones" w:date="2022-03-10T18:31:00Z"/>
        </w:trPr>
        <w:tc>
          <w:tcPr>
            <w:tcW w:w="1274" w:type="dxa"/>
            <w:tcPrChange w:id="8386" w:author="pete jones" w:date="2022-02-08T14:24:00Z">
              <w:tcPr>
                <w:tcW w:w="1274" w:type="dxa"/>
              </w:tcPr>
            </w:tcPrChange>
          </w:tcPr>
          <w:p w14:paraId="79158819" w14:textId="460B5CF1" w:rsidR="00546DE1" w:rsidRPr="00FF6A71" w:rsidDel="00C94115" w:rsidRDefault="00546DE1" w:rsidP="005D7C68">
            <w:pPr>
              <w:spacing w:before="0" w:after="0" w:line="240" w:lineRule="auto"/>
              <w:jc w:val="center"/>
              <w:rPr>
                <w:del w:id="8387" w:author="pete jones" w:date="2022-03-10T18:31:00Z"/>
                <w:rFonts w:cstheme="minorHAnsi"/>
              </w:rPr>
            </w:pPr>
            <w:del w:id="8388" w:author="pete jones" w:date="2022-03-10T18:31:00Z">
              <w:r w:rsidRPr="00FF6A71" w:rsidDel="00C94115">
                <w:rPr>
                  <w:rFonts w:cstheme="minorHAnsi"/>
                </w:rPr>
                <w:delText>C1-E1</w:delText>
              </w:r>
            </w:del>
          </w:p>
        </w:tc>
        <w:tc>
          <w:tcPr>
            <w:tcW w:w="848" w:type="dxa"/>
            <w:tcPrChange w:id="8389" w:author="pete jones" w:date="2022-02-08T14:24:00Z">
              <w:tcPr>
                <w:tcW w:w="848" w:type="dxa"/>
              </w:tcPr>
            </w:tcPrChange>
          </w:tcPr>
          <w:p w14:paraId="4A130D82" w14:textId="453BD273" w:rsidR="00546DE1" w:rsidRPr="00FF6A71" w:rsidDel="00C94115" w:rsidRDefault="00546DE1" w:rsidP="005D7C68">
            <w:pPr>
              <w:spacing w:before="0" w:after="0" w:line="240" w:lineRule="auto"/>
              <w:jc w:val="center"/>
              <w:rPr>
                <w:del w:id="8390" w:author="pete jones" w:date="2022-03-10T18:31:00Z"/>
                <w:rFonts w:cstheme="minorHAnsi"/>
              </w:rPr>
            </w:pPr>
            <w:del w:id="8391" w:author="pete jones" w:date="2022-03-10T18:31:00Z">
              <w:r w:rsidRPr="00FF6A71" w:rsidDel="00C94115">
                <w:rPr>
                  <w:rFonts w:cstheme="minorHAnsi"/>
                </w:rPr>
                <w:delText>-1</w:delText>
              </w:r>
            </w:del>
          </w:p>
        </w:tc>
        <w:tc>
          <w:tcPr>
            <w:tcW w:w="6655" w:type="dxa"/>
            <w:tcPrChange w:id="8392" w:author="pete jones" w:date="2022-02-08T14:24:00Z">
              <w:tcPr>
                <w:tcW w:w="6655" w:type="dxa"/>
              </w:tcPr>
            </w:tcPrChange>
          </w:tcPr>
          <w:p w14:paraId="242D885B" w14:textId="211DB778" w:rsidR="00A33F88" w:rsidRPr="00FF6A71" w:rsidDel="00C94115" w:rsidRDefault="00A33F88" w:rsidP="005D7C68">
            <w:pPr>
              <w:spacing w:before="0" w:after="0" w:line="240" w:lineRule="auto"/>
              <w:jc w:val="center"/>
              <w:rPr>
                <w:del w:id="8393" w:author="pete jones" w:date="2022-03-10T18:31:00Z"/>
                <w:rFonts w:ascii="Calibri" w:hAnsi="Calibri" w:cs="Calibri"/>
                <w:color w:val="000000"/>
                <w:sz w:val="22"/>
                <w:szCs w:val="22"/>
              </w:rPr>
            </w:pPr>
            <w:del w:id="8394" w:author="pete jones" w:date="2022-03-10T18:31:00Z">
              <w:r w:rsidRPr="00FF6A71" w:rsidDel="00C94115">
                <w:rPr>
                  <w:rFonts w:ascii="Calibri" w:hAnsi="Calibri" w:cs="Calibri"/>
                  <w:color w:val="000000"/>
                  <w:sz w:val="22"/>
                  <w:szCs w:val="22"/>
                </w:rPr>
                <w:delText>Supporting others</w:delText>
              </w:r>
            </w:del>
          </w:p>
          <w:p w14:paraId="30BADFAD" w14:textId="7DA73A4F" w:rsidR="00546DE1" w:rsidRPr="00FF6A71" w:rsidDel="00C94115" w:rsidRDefault="00546DE1" w:rsidP="005D7C68">
            <w:pPr>
              <w:spacing w:before="0" w:after="0" w:line="240" w:lineRule="auto"/>
              <w:jc w:val="center"/>
              <w:rPr>
                <w:del w:id="8395" w:author="pete jones" w:date="2022-03-10T18:31:00Z"/>
                <w:rFonts w:cstheme="minorHAnsi"/>
              </w:rPr>
            </w:pPr>
            <w:del w:id="8396" w:author="pete jones" w:date="2022-03-10T18:31:00Z">
              <w:r w:rsidRPr="00FF6A71" w:rsidDel="00C94115">
                <w:rPr>
                  <w:rFonts w:ascii="Calibri" w:hAnsi="Calibri" w:cs="Calibri"/>
                  <w:color w:val="000000"/>
                  <w:sz w:val="22"/>
                  <w:szCs w:val="22"/>
                </w:rPr>
                <w:delText>evidence of activity planning - preparedness</w:delText>
              </w:r>
            </w:del>
          </w:p>
        </w:tc>
      </w:tr>
      <w:tr w:rsidR="00546DE1" w:rsidRPr="00FF6A71" w:rsidDel="00C94115" w14:paraId="7BC5DF23" w14:textId="782E94F3" w:rsidTr="00A06241">
        <w:trPr>
          <w:del w:id="8397" w:author="pete jones" w:date="2022-03-10T18:31:00Z"/>
        </w:trPr>
        <w:tc>
          <w:tcPr>
            <w:tcW w:w="8777" w:type="dxa"/>
            <w:gridSpan w:val="3"/>
            <w:tcPrChange w:id="8398" w:author="pete jones" w:date="2022-02-08T14:24:00Z">
              <w:tcPr>
                <w:tcW w:w="8777" w:type="dxa"/>
                <w:gridSpan w:val="3"/>
              </w:tcPr>
            </w:tcPrChange>
          </w:tcPr>
          <w:p w14:paraId="4F90A990" w14:textId="76C82B35" w:rsidR="00546DE1" w:rsidRPr="00FF6A71" w:rsidDel="00C94115" w:rsidRDefault="00546DE1" w:rsidP="005D7C68">
            <w:pPr>
              <w:spacing w:before="0" w:after="0" w:line="240" w:lineRule="auto"/>
              <w:jc w:val="left"/>
              <w:rPr>
                <w:del w:id="8399" w:author="pete jones" w:date="2022-03-10T18:31:00Z"/>
                <w:rFonts w:ascii="Calibri" w:hAnsi="Calibri" w:cs="Calibri"/>
                <w:color w:val="000000"/>
                <w:sz w:val="22"/>
                <w:szCs w:val="22"/>
              </w:rPr>
            </w:pPr>
            <w:del w:id="8400" w:author="pete jones" w:date="2022-03-10T18:31:00Z">
              <w:r w:rsidRPr="00FF6A71" w:rsidDel="00C94115">
                <w:rPr>
                  <w:rFonts w:ascii="Calibri" w:hAnsi="Calibri" w:cs="Calibri"/>
                  <w:color w:val="000000"/>
                  <w:sz w:val="22"/>
                  <w:szCs w:val="22"/>
                </w:rPr>
                <w:delText xml:space="preserve">Many students were observed supporting others in their team or beyond it. However, there was insufficiently observed evidence of any team undertaking detailed planning or progress tracking even though this was clearly required for the activity. </w:delText>
              </w:r>
            </w:del>
          </w:p>
        </w:tc>
      </w:tr>
      <w:tr w:rsidR="00546DE1" w:rsidRPr="00FF6A71" w:rsidDel="00C94115" w14:paraId="5ADBEF6F" w14:textId="75236F6A" w:rsidTr="00A06241">
        <w:trPr>
          <w:del w:id="8401" w:author="pete jones" w:date="2022-03-10T18:31:00Z"/>
        </w:trPr>
        <w:tc>
          <w:tcPr>
            <w:tcW w:w="1274" w:type="dxa"/>
            <w:tcPrChange w:id="8402" w:author="pete jones" w:date="2022-02-08T14:24:00Z">
              <w:tcPr>
                <w:tcW w:w="1274" w:type="dxa"/>
              </w:tcPr>
            </w:tcPrChange>
          </w:tcPr>
          <w:p w14:paraId="710E3C25" w14:textId="451CAE1E" w:rsidR="00546DE1" w:rsidRPr="00FF6A71" w:rsidDel="00C94115" w:rsidRDefault="00546DE1" w:rsidP="005D7C68">
            <w:pPr>
              <w:spacing w:before="0" w:after="0" w:line="240" w:lineRule="auto"/>
              <w:jc w:val="center"/>
              <w:rPr>
                <w:del w:id="8403" w:author="pete jones" w:date="2022-03-10T18:31:00Z"/>
                <w:rFonts w:cstheme="minorHAnsi"/>
              </w:rPr>
            </w:pPr>
            <w:del w:id="8404" w:author="pete jones" w:date="2022-03-10T18:31:00Z">
              <w:r w:rsidRPr="00FF6A71" w:rsidDel="00C94115">
                <w:rPr>
                  <w:rFonts w:cstheme="minorHAnsi"/>
                </w:rPr>
                <w:delText>C4-C1</w:delText>
              </w:r>
            </w:del>
          </w:p>
        </w:tc>
        <w:tc>
          <w:tcPr>
            <w:tcW w:w="848" w:type="dxa"/>
            <w:tcPrChange w:id="8405" w:author="pete jones" w:date="2022-02-08T14:24:00Z">
              <w:tcPr>
                <w:tcW w:w="848" w:type="dxa"/>
              </w:tcPr>
            </w:tcPrChange>
          </w:tcPr>
          <w:p w14:paraId="4A265027" w14:textId="458C39D1" w:rsidR="00546DE1" w:rsidRPr="00FF6A71" w:rsidDel="00C94115" w:rsidRDefault="00546DE1" w:rsidP="005D7C68">
            <w:pPr>
              <w:spacing w:before="0" w:after="0" w:line="240" w:lineRule="auto"/>
              <w:jc w:val="center"/>
              <w:rPr>
                <w:del w:id="8406" w:author="pete jones" w:date="2022-03-10T18:31:00Z"/>
                <w:rFonts w:cstheme="minorHAnsi"/>
              </w:rPr>
            </w:pPr>
            <w:del w:id="8407" w:author="pete jones" w:date="2022-03-10T18:31:00Z">
              <w:r w:rsidRPr="00FF6A71" w:rsidDel="00C94115">
                <w:rPr>
                  <w:rFonts w:cstheme="minorHAnsi"/>
                </w:rPr>
                <w:delText>-1</w:delText>
              </w:r>
            </w:del>
          </w:p>
        </w:tc>
        <w:tc>
          <w:tcPr>
            <w:tcW w:w="6655" w:type="dxa"/>
            <w:tcPrChange w:id="8408" w:author="pete jones" w:date="2022-02-08T14:24:00Z">
              <w:tcPr>
                <w:tcW w:w="6655" w:type="dxa"/>
              </w:tcPr>
            </w:tcPrChange>
          </w:tcPr>
          <w:p w14:paraId="5CE42936" w14:textId="28B71342" w:rsidR="00A33F88" w:rsidRPr="00FF6A71" w:rsidDel="00C94115" w:rsidRDefault="00A33F88" w:rsidP="005D7C68">
            <w:pPr>
              <w:spacing w:before="0" w:after="0" w:line="240" w:lineRule="auto"/>
              <w:jc w:val="center"/>
              <w:rPr>
                <w:del w:id="8409" w:author="pete jones" w:date="2022-03-10T18:31:00Z"/>
                <w:rFonts w:ascii="Calibri" w:hAnsi="Calibri" w:cs="Calibri"/>
                <w:color w:val="000000"/>
                <w:sz w:val="22"/>
                <w:szCs w:val="22"/>
              </w:rPr>
            </w:pPr>
            <w:del w:id="8410" w:author="pete jones" w:date="2022-03-10T18:31:00Z">
              <w:r w:rsidRPr="00FF6A71" w:rsidDel="00C94115">
                <w:rPr>
                  <w:rFonts w:ascii="Calibri" w:hAnsi="Calibri" w:cs="Calibri"/>
                  <w:color w:val="000000"/>
                  <w:sz w:val="22"/>
                  <w:szCs w:val="22"/>
                </w:rPr>
                <w:delText xml:space="preserve">Use of or questions related to higher engineering software </w:delText>
              </w:r>
              <w:r w:rsidR="00F427D8" w:rsidRPr="00FF6A71" w:rsidDel="00C94115">
                <w:rPr>
                  <w:rFonts w:ascii="Calibri" w:hAnsi="Calibri" w:cs="Calibri"/>
                  <w:color w:val="000000"/>
                  <w:sz w:val="22"/>
                  <w:szCs w:val="22"/>
                </w:rPr>
                <w:delText>functions.</w:delText>
              </w:r>
            </w:del>
          </w:p>
          <w:p w14:paraId="6640B13A" w14:textId="1D703810" w:rsidR="00546DE1" w:rsidRPr="00FF6A71" w:rsidDel="00C94115" w:rsidRDefault="00546DE1" w:rsidP="005D7C68">
            <w:pPr>
              <w:spacing w:before="0" w:after="0" w:line="240" w:lineRule="auto"/>
              <w:jc w:val="center"/>
              <w:rPr>
                <w:del w:id="8411" w:author="pete jones" w:date="2022-03-10T18:31:00Z"/>
                <w:rFonts w:cstheme="minorHAnsi"/>
              </w:rPr>
            </w:pPr>
            <w:del w:id="8412" w:author="pete jones" w:date="2022-03-10T18:31:00Z">
              <w:r w:rsidRPr="00FF6A71" w:rsidDel="00C94115">
                <w:rPr>
                  <w:rFonts w:ascii="Calibri" w:hAnsi="Calibri" w:cs="Calibri"/>
                  <w:color w:val="000000"/>
                  <w:sz w:val="22"/>
                  <w:szCs w:val="22"/>
                </w:rPr>
                <w:delText>Supporting others</w:delText>
              </w:r>
            </w:del>
          </w:p>
        </w:tc>
      </w:tr>
      <w:tr w:rsidR="00546DE1" w:rsidRPr="00FF6A71" w:rsidDel="00C94115" w14:paraId="610CF97B" w14:textId="2CA1CAC9" w:rsidTr="00A06241">
        <w:trPr>
          <w:del w:id="8413" w:author="pete jones" w:date="2022-03-10T18:31:00Z"/>
        </w:trPr>
        <w:tc>
          <w:tcPr>
            <w:tcW w:w="8777" w:type="dxa"/>
            <w:gridSpan w:val="3"/>
            <w:tcPrChange w:id="8414" w:author="pete jones" w:date="2022-02-08T14:24:00Z">
              <w:tcPr>
                <w:tcW w:w="8777" w:type="dxa"/>
                <w:gridSpan w:val="3"/>
              </w:tcPr>
            </w:tcPrChange>
          </w:tcPr>
          <w:p w14:paraId="427D6EB5" w14:textId="6B7618C9" w:rsidR="00546DE1" w:rsidRPr="00FF6A71" w:rsidDel="00C94115" w:rsidRDefault="00546DE1" w:rsidP="005D7C68">
            <w:pPr>
              <w:spacing w:before="0" w:after="0" w:line="240" w:lineRule="auto"/>
              <w:jc w:val="left"/>
              <w:rPr>
                <w:del w:id="8415" w:author="pete jones" w:date="2022-03-10T18:31:00Z"/>
                <w:rFonts w:ascii="Calibri" w:hAnsi="Calibri" w:cs="Calibri"/>
                <w:color w:val="000000"/>
                <w:sz w:val="22"/>
                <w:szCs w:val="22"/>
              </w:rPr>
            </w:pPr>
            <w:del w:id="8416" w:author="pete jones" w:date="2022-03-10T18:31:00Z">
              <w:r w:rsidRPr="00FF6A71" w:rsidDel="00C94115">
                <w:rPr>
                  <w:rFonts w:ascii="Calibri" w:hAnsi="Calibri" w:cs="Calibri"/>
                  <w:color w:val="000000"/>
                  <w:sz w:val="22"/>
                  <w:szCs w:val="22"/>
                </w:rPr>
                <w:delText>Students who asked questions relating to higher functionality were generally asking to support their autonomy and an intrinsic motivation related to but beyond the scope of the activity. These students did not support others in their team any more effectively than those that were more task orientated.</w:delText>
              </w:r>
            </w:del>
          </w:p>
        </w:tc>
      </w:tr>
      <w:tr w:rsidR="00546DE1" w:rsidRPr="00FF6A71" w:rsidDel="00C94115" w14:paraId="7C53E45F" w14:textId="04595F87" w:rsidTr="00A06241">
        <w:trPr>
          <w:del w:id="8417" w:author="pete jones" w:date="2022-03-10T18:31:00Z"/>
        </w:trPr>
        <w:tc>
          <w:tcPr>
            <w:tcW w:w="1274" w:type="dxa"/>
            <w:tcPrChange w:id="8418" w:author="pete jones" w:date="2022-02-08T14:24:00Z">
              <w:tcPr>
                <w:tcW w:w="1274" w:type="dxa"/>
              </w:tcPr>
            </w:tcPrChange>
          </w:tcPr>
          <w:p w14:paraId="49CBDAD2" w14:textId="0BACD3A7" w:rsidR="00546DE1" w:rsidRPr="00FF6A71" w:rsidDel="00C94115" w:rsidRDefault="00546DE1" w:rsidP="005D7C68">
            <w:pPr>
              <w:spacing w:before="0" w:after="0" w:line="240" w:lineRule="auto"/>
              <w:jc w:val="center"/>
              <w:rPr>
                <w:del w:id="8419" w:author="pete jones" w:date="2022-03-10T18:31:00Z"/>
                <w:rFonts w:cstheme="minorHAnsi"/>
              </w:rPr>
            </w:pPr>
            <w:del w:id="8420" w:author="pete jones" w:date="2022-03-10T18:31:00Z">
              <w:r w:rsidRPr="00FF6A71" w:rsidDel="00C94115">
                <w:rPr>
                  <w:rFonts w:cstheme="minorHAnsi"/>
                </w:rPr>
                <w:delText>C9-C6</w:delText>
              </w:r>
            </w:del>
          </w:p>
        </w:tc>
        <w:tc>
          <w:tcPr>
            <w:tcW w:w="848" w:type="dxa"/>
            <w:tcPrChange w:id="8421" w:author="pete jones" w:date="2022-02-08T14:24:00Z">
              <w:tcPr>
                <w:tcW w:w="848" w:type="dxa"/>
              </w:tcPr>
            </w:tcPrChange>
          </w:tcPr>
          <w:p w14:paraId="2C967CC9" w14:textId="40AD9C2F" w:rsidR="00546DE1" w:rsidRPr="00FF6A71" w:rsidDel="00C94115" w:rsidRDefault="00546DE1" w:rsidP="005D7C68">
            <w:pPr>
              <w:spacing w:before="0" w:after="0" w:line="240" w:lineRule="auto"/>
              <w:jc w:val="center"/>
              <w:rPr>
                <w:del w:id="8422" w:author="pete jones" w:date="2022-03-10T18:31:00Z"/>
                <w:rFonts w:cstheme="minorHAnsi"/>
              </w:rPr>
            </w:pPr>
            <w:del w:id="8423" w:author="pete jones" w:date="2022-03-10T18:31:00Z">
              <w:r w:rsidRPr="00FF6A71" w:rsidDel="00C94115">
                <w:rPr>
                  <w:rFonts w:cstheme="minorHAnsi"/>
                </w:rPr>
                <w:delText>-1</w:delText>
              </w:r>
            </w:del>
          </w:p>
        </w:tc>
        <w:tc>
          <w:tcPr>
            <w:tcW w:w="6655" w:type="dxa"/>
            <w:tcPrChange w:id="8424" w:author="pete jones" w:date="2022-02-08T14:24:00Z">
              <w:tcPr>
                <w:tcW w:w="6655" w:type="dxa"/>
              </w:tcPr>
            </w:tcPrChange>
          </w:tcPr>
          <w:p w14:paraId="52322DCB" w14:textId="0333F22D" w:rsidR="00A33F88" w:rsidRPr="00FF6A71" w:rsidDel="00C94115" w:rsidRDefault="00A33F88" w:rsidP="005D7C68">
            <w:pPr>
              <w:spacing w:before="0" w:after="0" w:line="240" w:lineRule="auto"/>
              <w:jc w:val="center"/>
              <w:rPr>
                <w:del w:id="8425" w:author="pete jones" w:date="2022-03-10T18:31:00Z"/>
                <w:rFonts w:ascii="Calibri" w:hAnsi="Calibri" w:cs="Calibri"/>
                <w:color w:val="000000"/>
                <w:sz w:val="22"/>
                <w:szCs w:val="22"/>
              </w:rPr>
            </w:pPr>
            <w:del w:id="8426" w:author="pete jones" w:date="2022-03-10T18:31:00Z">
              <w:r w:rsidRPr="00FF6A71" w:rsidDel="00C94115">
                <w:rPr>
                  <w:rFonts w:ascii="Calibri" w:hAnsi="Calibri" w:cs="Calibri"/>
                  <w:color w:val="000000"/>
                  <w:sz w:val="22"/>
                  <w:szCs w:val="22"/>
                </w:rPr>
                <w:delText xml:space="preserve">Students using skills on other </w:delText>
              </w:r>
              <w:r w:rsidR="00F427D8" w:rsidRPr="00FF6A71" w:rsidDel="00C94115">
                <w:rPr>
                  <w:rFonts w:ascii="Calibri" w:hAnsi="Calibri" w:cs="Calibri"/>
                  <w:color w:val="000000"/>
                  <w:sz w:val="22"/>
                  <w:szCs w:val="22"/>
                </w:rPr>
                <w:delText>modules.</w:delText>
              </w:r>
            </w:del>
          </w:p>
          <w:p w14:paraId="7A391E7F" w14:textId="3D33B952" w:rsidR="00546DE1" w:rsidRPr="00FF6A71" w:rsidDel="00C94115" w:rsidRDefault="00546DE1" w:rsidP="005D7C68">
            <w:pPr>
              <w:spacing w:before="0" w:after="0" w:line="240" w:lineRule="auto"/>
              <w:jc w:val="center"/>
              <w:rPr>
                <w:del w:id="8427" w:author="pete jones" w:date="2022-03-10T18:31:00Z"/>
                <w:rFonts w:cstheme="minorHAnsi"/>
              </w:rPr>
            </w:pPr>
            <w:del w:id="8428" w:author="pete jones" w:date="2022-03-10T18:31:00Z">
              <w:r w:rsidRPr="00FF6A71" w:rsidDel="00C94115">
                <w:rPr>
                  <w:rFonts w:ascii="Calibri" w:hAnsi="Calibri" w:cs="Calibri"/>
                  <w:color w:val="000000"/>
                  <w:sz w:val="22"/>
                  <w:szCs w:val="22"/>
                </w:rPr>
                <w:delText>evidence of effective research</w:delText>
              </w:r>
            </w:del>
          </w:p>
        </w:tc>
      </w:tr>
      <w:tr w:rsidR="00546DE1" w:rsidRPr="00FF6A71" w:rsidDel="00C94115" w14:paraId="260AA68B" w14:textId="798AD8F2" w:rsidTr="00A06241">
        <w:trPr>
          <w:del w:id="8429" w:author="pete jones" w:date="2022-03-10T18:31:00Z"/>
        </w:trPr>
        <w:tc>
          <w:tcPr>
            <w:tcW w:w="8777" w:type="dxa"/>
            <w:gridSpan w:val="3"/>
            <w:tcPrChange w:id="8430" w:author="pete jones" w:date="2022-02-08T14:24:00Z">
              <w:tcPr>
                <w:tcW w:w="8777" w:type="dxa"/>
                <w:gridSpan w:val="3"/>
              </w:tcPr>
            </w:tcPrChange>
          </w:tcPr>
          <w:p w14:paraId="396D02A1" w14:textId="6FB122A4" w:rsidR="00546DE1" w:rsidRPr="00FF6A71" w:rsidDel="00C94115" w:rsidRDefault="00546DE1" w:rsidP="005D7C68">
            <w:pPr>
              <w:spacing w:before="0" w:after="0" w:line="240" w:lineRule="auto"/>
              <w:jc w:val="left"/>
              <w:rPr>
                <w:del w:id="8431" w:author="pete jones" w:date="2022-03-10T18:31:00Z"/>
                <w:rFonts w:ascii="Calibri" w:hAnsi="Calibri" w:cs="Calibri"/>
                <w:color w:val="000000"/>
                <w:sz w:val="22"/>
                <w:szCs w:val="22"/>
              </w:rPr>
            </w:pPr>
            <w:del w:id="8432" w:author="pete jones" w:date="2022-03-10T18:31:00Z">
              <w:r w:rsidRPr="00FF6A71" w:rsidDel="00C94115">
                <w:rPr>
                  <w:rFonts w:ascii="Calibri" w:hAnsi="Calibri" w:cs="Calibri"/>
                  <w:color w:val="000000"/>
                  <w:sz w:val="22"/>
                  <w:szCs w:val="22"/>
                </w:rPr>
                <w:delText>Students who extended their skills to apply on other modules of their studies were observed practicing more effectively from an intrinsic motivation. These students also appeared to have a much more effective and efficient approach to the planning and organisation of their studies. There was no evidence that this trait was attributable to specific research related to the main activity.</w:delText>
              </w:r>
            </w:del>
          </w:p>
        </w:tc>
      </w:tr>
    </w:tbl>
    <w:p w14:paraId="688BF0FB" w14:textId="77777777" w:rsidR="00A33F88" w:rsidRPr="00FF6A71" w:rsidRDefault="00546DE1" w:rsidP="004A1AE2">
      <w:pPr>
        <w:rPr>
          <w:b/>
          <w:bCs/>
          <w:u w:val="single"/>
        </w:rPr>
      </w:pPr>
      <w:bookmarkStart w:id="8433" w:name="_Toc51936822"/>
      <w:bookmarkEnd w:id="8245"/>
      <w:r w:rsidRPr="00FF6A71">
        <w:rPr>
          <w:b/>
          <w:bCs/>
          <w:u w:val="single"/>
        </w:rPr>
        <w:t>Opportunity Index</w:t>
      </w:r>
      <w:bookmarkEnd w:id="8433"/>
    </w:p>
    <w:p w14:paraId="5BF4CE5E" w14:textId="6BE3DA5E" w:rsidR="00A33F88" w:rsidRPr="00FF6A71" w:rsidRDefault="00546DE1" w:rsidP="00546DE1">
      <w:r w:rsidRPr="00FF6A71">
        <w:t>This instrument was devised to obtain a subjective indication of the course readiness for PBL in a synoptic learning model</w:t>
      </w:r>
      <w:del w:id="8434" w:author="pete jones" w:date="2022-03-31T13:18:00Z">
        <w:r w:rsidRPr="00FF6A71" w:rsidDel="001E1CC6">
          <w:delText>,</w:delText>
        </w:r>
      </w:del>
      <w:r w:rsidRPr="00FF6A71">
        <w:t xml:space="preserve"> and the deployment of a CDE to support the integration of multiple study modules. </w:t>
      </w:r>
      <w:del w:id="8435" w:author="pete jones" w:date="2022-03-31T13:18:00Z">
        <w:r w:rsidRPr="00FF6A71" w:rsidDel="001E1CC6">
          <w:delText>It was created and applied after undertaking the pilot</w:delText>
        </w:r>
      </w:del>
      <w:del w:id="8436" w:author="pete jones" w:date="2022-03-30T09:20:00Z">
        <w:r w:rsidRPr="00FF6A71" w:rsidDel="00036DB9">
          <w:delText>-</w:delText>
        </w:r>
      </w:del>
      <w:del w:id="8437" w:author="pete jones" w:date="2022-03-31T13:18:00Z">
        <w:r w:rsidRPr="00FF6A71" w:rsidDel="001E1CC6">
          <w:delText>study</w:delText>
        </w:r>
      </w:del>
      <w:ins w:id="8438" w:author="pete jones" w:date="2022-03-31T13:18:00Z">
        <w:r w:rsidR="001E1CC6">
          <w:t>After undertaking the pilot study, it was created and applied</w:t>
        </w:r>
      </w:ins>
      <w:r w:rsidRPr="00FF6A71">
        <w:t xml:space="preserve"> to validate the engagement profiles emerging from that study. As may be seen from the data above, the study did not </w:t>
      </w:r>
      <w:del w:id="8439" w:author="pete jones" w:date="2022-03-31T13:18:00Z">
        <w:r w:rsidRPr="00FF6A71" w:rsidDel="001E1CC6">
          <w:delText>have a significant impact on</w:delText>
        </w:r>
      </w:del>
      <w:ins w:id="8440" w:author="pete jones" w:date="2022-03-31T13:18:00Z">
        <w:r w:rsidR="001E1CC6">
          <w:t>significantly impact</w:t>
        </w:r>
      </w:ins>
      <w:r w:rsidRPr="00FF6A71">
        <w:t xml:space="preserve"> many of the combined factors that contribute to increasing intrinsic motivation or engagement. </w:t>
      </w:r>
      <w:del w:id="8441" w:author="pete jones" w:date="2022-03-31T13:18:00Z">
        <w:r w:rsidRPr="00FF6A71" w:rsidDel="001E1CC6">
          <w:delText>There were perhaps a</w:delText>
        </w:r>
      </w:del>
      <w:ins w:id="8442" w:author="pete jones" w:date="2022-03-31T13:20:00Z">
        <w:r w:rsidR="001E1CC6">
          <w:t>However, a</w:t>
        </w:r>
      </w:ins>
      <w:r w:rsidRPr="00FF6A71">
        <w:t xml:space="preserve">dditional </w:t>
      </w:r>
      <w:del w:id="8443" w:author="pete jones" w:date="2022-03-31T13:20:00Z">
        <w:r w:rsidRPr="00FF6A71" w:rsidDel="001E1CC6">
          <w:delText>factors</w:delText>
        </w:r>
      </w:del>
      <w:del w:id="8444" w:author="pete jones" w:date="2022-03-31T13:19:00Z">
        <w:r w:rsidRPr="00FF6A71" w:rsidDel="001E1CC6">
          <w:delText>,</w:delText>
        </w:r>
      </w:del>
      <w:del w:id="8445" w:author="pete jones" w:date="2022-03-31T13:20:00Z">
        <w:r w:rsidRPr="00FF6A71" w:rsidDel="001E1CC6">
          <w:delText xml:space="preserve"> external to the study</w:delText>
        </w:r>
      </w:del>
      <w:ins w:id="8446" w:author="pete jones" w:date="2022-03-31T13:20:00Z">
        <w:r w:rsidR="001E1CC6">
          <w:t>external factors</w:t>
        </w:r>
      </w:ins>
      <w:del w:id="8447" w:author="pete jones" w:date="2022-03-31T13:19:00Z">
        <w:r w:rsidRPr="00FF6A71" w:rsidDel="001E1CC6">
          <w:delText>, perhaps related to the general course construction, the overall learning atmosphere, appetite for change, etc</w:delText>
        </w:r>
      </w:del>
      <w:ins w:id="8448" w:author="pete jones" w:date="2022-03-31T13:19:00Z">
        <w:r w:rsidR="001E1CC6">
          <w:t xml:space="preserve"> may have been significant, perhaps related to the general course construction, the overall learning atmosphere, appetite for change, etc</w:t>
        </w:r>
      </w:ins>
      <w:r w:rsidRPr="00FF6A71">
        <w:t xml:space="preserve">. The identified contributing factors clustered </w:t>
      </w:r>
      <w:del w:id="8449" w:author="pete jones" w:date="2022-03-10T18:51:00Z">
        <w:r w:rsidRPr="00FF6A71" w:rsidDel="00EC05AB">
          <w:delText xml:space="preserve">105 </w:delText>
        </w:r>
      </w:del>
      <w:ins w:id="8450" w:author="pete jones" w:date="2022-03-10T18:51:00Z">
        <w:r w:rsidR="00EC05AB">
          <w:t>9</w:t>
        </w:r>
      </w:ins>
      <w:ins w:id="8451" w:author="pete jones" w:date="2022-03-10T18:52:00Z">
        <w:r w:rsidR="00EC05AB">
          <w:t>7</w:t>
        </w:r>
      </w:ins>
      <w:ins w:id="8452" w:author="pete jones" w:date="2022-03-10T18:51:00Z">
        <w:r w:rsidR="00EC05AB" w:rsidRPr="00FF6A71">
          <w:t xml:space="preserve"> </w:t>
        </w:r>
      </w:ins>
      <w:r w:rsidRPr="00FF6A71">
        <w:t xml:space="preserve">specific KPIs, weighted and combined to provide an index </w:t>
      </w:r>
      <w:del w:id="8453" w:author="pete jones" w:date="2022-03-30T09:20:00Z">
        <w:r w:rsidRPr="00FF6A71" w:rsidDel="00036DB9">
          <w:delText xml:space="preserve">which </w:delText>
        </w:r>
      </w:del>
      <w:ins w:id="8454" w:author="pete jones" w:date="2022-03-30T09:20:00Z">
        <w:r w:rsidR="00036DB9">
          <w:t>that</w:t>
        </w:r>
        <w:r w:rsidR="00036DB9" w:rsidRPr="00FF6A71">
          <w:t xml:space="preserve"> </w:t>
        </w:r>
      </w:ins>
      <w:r w:rsidRPr="00FF6A71">
        <w:t xml:space="preserve">indicated the overall </w:t>
      </w:r>
      <w:r w:rsidRPr="00FF6A71">
        <w:lastRenderedPageBreak/>
        <w:t xml:space="preserve">strategy to adopt when innovating a learning environment </w:t>
      </w:r>
      <w:del w:id="8455" w:author="pete jones" w:date="2022-03-30T09:20:00Z">
        <w:r w:rsidRPr="00FF6A71" w:rsidDel="00036DB9">
          <w:delText xml:space="preserve">which </w:delText>
        </w:r>
      </w:del>
      <w:ins w:id="8456" w:author="pete jones" w:date="2022-03-30T09:20:00Z">
        <w:r w:rsidR="00036DB9">
          <w:t>that</w:t>
        </w:r>
        <w:r w:rsidR="00036DB9" w:rsidRPr="00FF6A71">
          <w:t xml:space="preserve"> </w:t>
        </w:r>
      </w:ins>
      <w:r w:rsidRPr="00FF6A71">
        <w:t>would benefit from PBL and CDE integration.</w:t>
      </w:r>
      <w:r w:rsidR="008D7E95" w:rsidRPr="00FF6A71">
        <w:t xml:space="preserve"> </w:t>
      </w:r>
      <w:del w:id="8457" w:author="pete jones" w:date="2022-03-10T18:55:00Z">
        <w:r w:rsidR="008D7E95" w:rsidRPr="00FF6A71" w:rsidDel="005C1AD3">
          <w:delText xml:space="preserve">The </w:delText>
        </w:r>
      </w:del>
      <w:del w:id="8458" w:author="pete jones" w:date="2022-03-10T18:53:00Z">
        <w:r w:rsidR="008D7E95" w:rsidRPr="00FF6A71" w:rsidDel="00EC05AB">
          <w:delText xml:space="preserve">overall </w:delText>
        </w:r>
      </w:del>
      <w:del w:id="8459" w:author="pete jones" w:date="2022-03-10T18:55:00Z">
        <w:r w:rsidR="008D7E95" w:rsidRPr="00FF6A71" w:rsidDel="005C1AD3">
          <w:delText xml:space="preserve">opportunity index scores are shown in </w:delText>
        </w:r>
        <w:r w:rsidR="008D7E95" w:rsidRPr="00312F59" w:rsidDel="005C1AD3">
          <w:fldChar w:fldCharType="begin"/>
        </w:r>
        <w:r w:rsidR="008D7E95" w:rsidRPr="005C1AD3" w:rsidDel="005C1AD3">
          <w:delInstrText xml:space="preserve"> REF _Ref64448875 \h </w:delInstrText>
        </w:r>
        <w:r w:rsidR="008D7E95" w:rsidRPr="00312F59" w:rsidDel="005C1AD3">
          <w:fldChar w:fldCharType="separate"/>
        </w:r>
        <w:r w:rsidR="00DD384C" w:rsidRPr="005C1AD3" w:rsidDel="005C1AD3">
          <w:delText xml:space="preserve">Figure </w:delText>
        </w:r>
        <w:r w:rsidR="00DD384C" w:rsidRPr="005C1AD3" w:rsidDel="005C1AD3">
          <w:rPr>
            <w:noProof/>
          </w:rPr>
          <w:delText>5</w:delText>
        </w:r>
        <w:r w:rsidR="00DD384C" w:rsidRPr="005C1AD3" w:rsidDel="005C1AD3">
          <w:noBreakHyphen/>
        </w:r>
        <w:r w:rsidR="00DD384C" w:rsidRPr="005C1AD3" w:rsidDel="005C1AD3">
          <w:rPr>
            <w:noProof/>
          </w:rPr>
          <w:delText>12</w:delText>
        </w:r>
        <w:r w:rsidR="008D7E95" w:rsidRPr="00312F59" w:rsidDel="005C1AD3">
          <w:fldChar w:fldCharType="end"/>
        </w:r>
        <w:r w:rsidR="008D7E95" w:rsidRPr="00FF6A71" w:rsidDel="005C1AD3">
          <w:delText xml:space="preserve"> and transposed to an accompanying radar chart shown in </w:delText>
        </w:r>
        <w:r w:rsidR="008D7E95" w:rsidRPr="00312F59" w:rsidDel="005C1AD3">
          <w:fldChar w:fldCharType="begin"/>
        </w:r>
        <w:r w:rsidR="008D7E95" w:rsidRPr="00FF6A71" w:rsidDel="005C1AD3">
          <w:delInstrText xml:space="preserve"> REF _Ref64448952 \h </w:delInstrText>
        </w:r>
        <w:r w:rsidR="008D7E95" w:rsidRPr="00312F59" w:rsidDel="005C1AD3">
          <w:fldChar w:fldCharType="separate"/>
        </w:r>
        <w:r w:rsidR="00DD384C" w:rsidRPr="00FF6A71" w:rsidDel="005C1AD3">
          <w:delText xml:space="preserve">Figure </w:delText>
        </w:r>
        <w:r w:rsidR="00DD384C" w:rsidRPr="00FF6A71" w:rsidDel="005C1AD3">
          <w:rPr>
            <w:noProof/>
          </w:rPr>
          <w:delText>5</w:delText>
        </w:r>
        <w:r w:rsidR="00DD384C" w:rsidRPr="00FF6A71" w:rsidDel="005C1AD3">
          <w:noBreakHyphen/>
        </w:r>
        <w:r w:rsidR="00DD384C" w:rsidRPr="00FF6A71" w:rsidDel="005C1AD3">
          <w:rPr>
            <w:noProof/>
          </w:rPr>
          <w:delText>13</w:delText>
        </w:r>
        <w:r w:rsidR="008D7E95" w:rsidRPr="00312F59" w:rsidDel="005C1AD3">
          <w:fldChar w:fldCharType="end"/>
        </w:r>
        <w:r w:rsidR="008D7E95" w:rsidRPr="00FF6A71" w:rsidDel="005C1AD3">
          <w:delText>.</w:delText>
        </w:r>
      </w:del>
    </w:p>
    <w:p w14:paraId="4AB477D4" w14:textId="6DEAF222" w:rsidR="00A33F88" w:rsidRPr="00FF6A71" w:rsidDel="005C1AD3" w:rsidRDefault="00546DE1">
      <w:pPr>
        <w:jc w:val="center"/>
        <w:rPr>
          <w:del w:id="8460" w:author="pete jones" w:date="2022-03-10T18:54:00Z"/>
        </w:rPr>
      </w:pPr>
      <w:del w:id="8461" w:author="pete jones" w:date="2022-03-10T18:54:00Z">
        <w:r w:rsidRPr="00C15005" w:rsidDel="005C1AD3">
          <w:rPr>
            <w:noProof/>
          </w:rPr>
          <w:drawing>
            <wp:inline distT="0" distB="0" distL="0" distR="0" wp14:anchorId="217C07D1" wp14:editId="07252DBA">
              <wp:extent cx="5456362" cy="213734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83448" cy="2147950"/>
                      </a:xfrm>
                      <a:prstGeom prst="rect">
                        <a:avLst/>
                      </a:prstGeom>
                      <a:noFill/>
                      <a:ln>
                        <a:noFill/>
                      </a:ln>
                    </pic:spPr>
                  </pic:pic>
                </a:graphicData>
              </a:graphic>
            </wp:inline>
          </w:drawing>
        </w:r>
      </w:del>
    </w:p>
    <w:p w14:paraId="14D5EB81" w14:textId="37A75C8D" w:rsidR="00A33F88" w:rsidRPr="007C0DAF" w:rsidDel="005C1AD3" w:rsidRDefault="00546DE1">
      <w:pPr>
        <w:jc w:val="center"/>
        <w:rPr>
          <w:del w:id="8462" w:author="pete jones" w:date="2022-03-10T18:54:00Z"/>
        </w:rPr>
        <w:pPrChange w:id="8463" w:author="pete jones" w:date="2022-03-10T18:54:00Z">
          <w:pPr>
            <w:pStyle w:val="TOCHeading"/>
            <w:jc w:val="center"/>
          </w:pPr>
        </w:pPrChange>
      </w:pPr>
      <w:bookmarkStart w:id="8464" w:name="_Ref64448875"/>
      <w:bookmarkStart w:id="8465" w:name="_Toc68162266"/>
      <w:del w:id="8466" w:author="pete jones" w:date="2022-03-10T18:54:00Z">
        <w:r w:rsidRPr="00C15005" w:rsidDel="005C1AD3">
          <w:delText xml:space="preserve">Figure </w:delText>
        </w:r>
      </w:del>
      <w:del w:id="8467" w:author="pete jones" w:date="2022-02-01T12:31:00Z">
        <w:r w:rsidRPr="007C0DAF" w:rsidDel="0004608E">
          <w:fldChar w:fldCharType="begin"/>
        </w:r>
        <w:r w:rsidRPr="005C1AD3"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2</w:delText>
        </w:r>
        <w:r w:rsidRPr="007C0DAF" w:rsidDel="0004608E">
          <w:fldChar w:fldCharType="end"/>
        </w:r>
      </w:del>
      <w:bookmarkEnd w:id="8464"/>
      <w:del w:id="8468" w:author="pete jones" w:date="2022-03-10T18:54:00Z">
        <w:r w:rsidRPr="007C0DAF" w:rsidDel="005C1AD3">
          <w:delText xml:space="preserve">: Programme evolution analysis - </w:delText>
        </w:r>
        <w:r w:rsidR="00A33F88" w:rsidRPr="007C0DAF" w:rsidDel="005C1AD3">
          <w:delText>Opportunity index</w:delText>
        </w:r>
        <w:bookmarkEnd w:id="8465"/>
      </w:del>
    </w:p>
    <w:p w14:paraId="1C9EA835" w14:textId="2A9659E0" w:rsidR="008D7E95" w:rsidRPr="00FF6A71" w:rsidDel="005C1AD3" w:rsidRDefault="6E90A55B">
      <w:pPr>
        <w:jc w:val="center"/>
        <w:rPr>
          <w:del w:id="8469" w:author="pete jones" w:date="2022-03-10T18:54:00Z"/>
        </w:rPr>
      </w:pPr>
      <w:del w:id="8470" w:author="pete jones" w:date="2022-03-10T18:54:00Z">
        <w:r w:rsidRPr="00C15005" w:rsidDel="005C1AD3">
          <w:rPr>
            <w:noProof/>
          </w:rPr>
          <w:drawing>
            <wp:inline distT="0" distB="0" distL="0" distR="0" wp14:anchorId="0DA7C875" wp14:editId="00D9143C">
              <wp:extent cx="3832475" cy="3405158"/>
              <wp:effectExtent l="0" t="0" r="0" b="508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77">
                        <a:extLst>
                          <a:ext uri="{28A0092B-C50C-407E-A947-70E740481C1C}">
                            <a14:useLocalDpi xmlns:a14="http://schemas.microsoft.com/office/drawing/2010/main" val="0"/>
                          </a:ext>
                        </a:extLst>
                      </a:blip>
                      <a:stretch>
                        <a:fillRect/>
                      </a:stretch>
                    </pic:blipFill>
                    <pic:spPr>
                      <a:xfrm>
                        <a:off x="0" y="0"/>
                        <a:ext cx="3832475" cy="3405158"/>
                      </a:xfrm>
                      <a:prstGeom prst="rect">
                        <a:avLst/>
                      </a:prstGeom>
                    </pic:spPr>
                  </pic:pic>
                </a:graphicData>
              </a:graphic>
            </wp:inline>
          </w:drawing>
        </w:r>
      </w:del>
    </w:p>
    <w:p w14:paraId="4B58121E" w14:textId="69C73510" w:rsidR="008D7E95" w:rsidRPr="007C0DAF" w:rsidDel="005C1AD3" w:rsidRDefault="008D7E95">
      <w:pPr>
        <w:jc w:val="center"/>
        <w:rPr>
          <w:del w:id="8471" w:author="pete jones" w:date="2022-03-10T18:55:00Z"/>
        </w:rPr>
        <w:pPrChange w:id="8472" w:author="pete jones" w:date="2022-03-10T18:54:00Z">
          <w:pPr>
            <w:pStyle w:val="TOCHeading"/>
            <w:jc w:val="center"/>
          </w:pPr>
        </w:pPrChange>
      </w:pPr>
      <w:bookmarkStart w:id="8473" w:name="_Ref64448952"/>
      <w:bookmarkStart w:id="8474" w:name="_Toc68162267"/>
      <w:del w:id="8475" w:author="pete jones" w:date="2022-03-10T18:54:00Z">
        <w:r w:rsidRPr="00C15005" w:rsidDel="005C1AD3">
          <w:delText xml:space="preserve">Figure </w:delText>
        </w:r>
      </w:del>
      <w:del w:id="8476"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3</w:delText>
        </w:r>
        <w:r w:rsidRPr="007C0DAF" w:rsidDel="0004608E">
          <w:fldChar w:fldCharType="end"/>
        </w:r>
      </w:del>
      <w:bookmarkEnd w:id="8473"/>
      <w:del w:id="8477" w:author="pete jones" w:date="2022-03-10T18:54:00Z">
        <w:r w:rsidRPr="007C0DAF" w:rsidDel="005C1AD3">
          <w:delText>: Opportunity Index - Radar Chart</w:delText>
        </w:r>
      </w:del>
      <w:bookmarkEnd w:id="8474"/>
    </w:p>
    <w:p w14:paraId="29C2B387" w14:textId="6AADE59F" w:rsidR="00A33F88" w:rsidRPr="00FF6A71" w:rsidRDefault="00546DE1" w:rsidP="00546DE1">
      <w:pPr>
        <w:jc w:val="left"/>
      </w:pPr>
      <w:r w:rsidRPr="00FF6A71">
        <w:t>The study revealed an opportunity index of 32</w:t>
      </w:r>
      <w:del w:id="8478" w:author="pete jones" w:date="2022-03-31T13:20:00Z">
        <w:r w:rsidRPr="00FF6A71" w:rsidDel="001E1CC6">
          <w:delText xml:space="preserve">%, </w:delText>
        </w:r>
      </w:del>
      <w:ins w:id="8479" w:author="pete jones" w:date="2022-03-31T13:20:00Z">
        <w:r w:rsidR="001E1CC6" w:rsidRPr="00FF6A71">
          <w:t>%</w:t>
        </w:r>
        <w:r w:rsidR="001E1CC6">
          <w:t>;</w:t>
        </w:r>
        <w:r w:rsidR="001E1CC6" w:rsidRPr="00FF6A71">
          <w:t xml:space="preserve"> </w:t>
        </w:r>
      </w:ins>
      <w:r w:rsidRPr="00FF6A71">
        <w:t>this indicated that a very cautious approach was necessary</w:t>
      </w:r>
      <w:del w:id="8480" w:author="pete jones" w:date="2022-03-31T13:20:00Z">
        <w:r w:rsidRPr="00FF6A71" w:rsidDel="001E1CC6">
          <w:delText xml:space="preserve"> and i</w:delText>
        </w:r>
      </w:del>
      <w:ins w:id="8481" w:author="pete jones" w:date="2022-03-31T13:20:00Z">
        <w:r w:rsidR="001E1CC6">
          <w:t>. I</w:t>
        </w:r>
      </w:ins>
      <w:r w:rsidRPr="00FF6A71">
        <w:t xml:space="preserve">f </w:t>
      </w:r>
      <w:ins w:id="8482" w:author="pete jones" w:date="2022-03-30T09:21:00Z">
        <w:r w:rsidR="00036DB9">
          <w:t xml:space="preserve">an </w:t>
        </w:r>
      </w:ins>
      <w:r w:rsidRPr="00FF6A71">
        <w:t>innovative change is considered</w:t>
      </w:r>
      <w:ins w:id="8483" w:author="pete jones" w:date="2022-03-31T13:20:00Z">
        <w:r w:rsidR="001E1CC6">
          <w:t>,</w:t>
        </w:r>
      </w:ins>
      <w:r w:rsidRPr="00FF6A71">
        <w:t xml:space="preserve"> it should only be applied </w:t>
      </w:r>
      <w:del w:id="8484" w:author="pete jones" w:date="2022-03-31T13:20:00Z">
        <w:r w:rsidRPr="00FF6A71" w:rsidDel="001E1CC6">
          <w:delText xml:space="preserve">between </w:delText>
        </w:r>
      </w:del>
      <w:ins w:id="8485" w:author="pete jones" w:date="2022-03-31T13:20:00Z">
        <w:r w:rsidR="001E1CC6">
          <w:t>to</w:t>
        </w:r>
        <w:r w:rsidR="001E1CC6" w:rsidRPr="00FF6A71">
          <w:t xml:space="preserve"> </w:t>
        </w:r>
      </w:ins>
      <w:r w:rsidRPr="00FF6A71">
        <w:t>individual topics within a module. The pilot</w:t>
      </w:r>
      <w:del w:id="8486" w:author="pete jones" w:date="2022-03-30T09:21:00Z">
        <w:r w:rsidRPr="00FF6A71" w:rsidDel="00036DB9">
          <w:delText>-</w:delText>
        </w:r>
      </w:del>
      <w:ins w:id="8487" w:author="pete jones" w:date="2022-03-30T09:21:00Z">
        <w:r w:rsidR="00036DB9">
          <w:t xml:space="preserve"> </w:t>
        </w:r>
      </w:ins>
      <w:r w:rsidRPr="00FF6A71">
        <w:t xml:space="preserve">study was more ambitious </w:t>
      </w:r>
      <w:del w:id="8488" w:author="pete jones" w:date="2022-03-31T13:20:00Z">
        <w:r w:rsidRPr="00FF6A71" w:rsidDel="001E1CC6">
          <w:delText xml:space="preserve">than this </w:delText>
        </w:r>
      </w:del>
      <w:r w:rsidRPr="00FF6A71">
        <w:t>because it was applied to a complete module over one semester</w:t>
      </w:r>
      <w:ins w:id="8489" w:author="pete jones" w:date="2022-03-31T13:21:00Z">
        <w:r w:rsidR="001E1CC6">
          <w:t>,</w:t>
        </w:r>
      </w:ins>
      <w:r w:rsidRPr="00FF6A71">
        <w:t xml:space="preserve"> with the concepts continued into the second semester. </w:t>
      </w:r>
      <w:del w:id="8490" w:author="pete jones" w:date="2022-03-31T13:21:00Z">
        <w:r w:rsidRPr="00FF6A71" w:rsidDel="001E1CC6">
          <w:delText xml:space="preserve">No </w:delText>
        </w:r>
      </w:del>
      <w:ins w:id="8491" w:author="pete jones" w:date="2022-03-31T13:21:00Z">
        <w:r w:rsidR="001E1CC6">
          <w:t>It was n</w:t>
        </w:r>
        <w:r w:rsidR="001E1CC6" w:rsidRPr="00FF6A71">
          <w:t xml:space="preserve">o </w:t>
        </w:r>
      </w:ins>
      <w:r w:rsidRPr="00FF6A71">
        <w:t xml:space="preserve">surprise then that it was met with limited or unplanned </w:t>
      </w:r>
      <w:del w:id="8492" w:author="pete jones" w:date="2022-04-01T15:05:00Z">
        <w:r w:rsidRPr="00FF6A71" w:rsidDel="00726256">
          <w:delText xml:space="preserve">levels of </w:delText>
        </w:r>
      </w:del>
      <w:r w:rsidRPr="00FF6A71">
        <w:t xml:space="preserve">impact on student engagement. The environment </w:t>
      </w:r>
      <w:del w:id="8493" w:author="pete jones" w:date="2022-03-31T13:21:00Z">
        <w:r w:rsidRPr="00FF6A71" w:rsidDel="001E1CC6">
          <w:delText>in which</w:delText>
        </w:r>
      </w:del>
      <w:ins w:id="8494" w:author="pete jones" w:date="2022-03-31T13:21:00Z">
        <w:r w:rsidR="001E1CC6">
          <w:t>where</w:t>
        </w:r>
      </w:ins>
      <w:r w:rsidRPr="00FF6A71">
        <w:t xml:space="preserve"> the pilot was deployed scored lowest in those KPIs related to the learning model. While this may seem a daunting prospect</w:t>
      </w:r>
      <w:ins w:id="8495" w:author="pete jones" w:date="2022-03-31T13:21:00Z">
        <w:r w:rsidR="001E1CC6">
          <w:t>,</w:t>
        </w:r>
      </w:ins>
      <w:r w:rsidRPr="00FF6A71">
        <w:t xml:space="preserve"> improvement in this factor can be easily achieved</w:t>
      </w:r>
      <w:ins w:id="8496" w:author="pete jones" w:date="2022-03-31T13:21:00Z">
        <w:r w:rsidR="001E1CC6">
          <w:t>.</w:t>
        </w:r>
      </w:ins>
      <w:del w:id="8497" w:author="pete jones" w:date="2022-03-30T09:21:00Z">
        <w:r w:rsidRPr="00FF6A71" w:rsidDel="00036DB9">
          <w:delText>, in fact</w:delText>
        </w:r>
      </w:del>
      <w:r w:rsidRPr="00FF6A71">
        <w:t xml:space="preserve"> Covid-19 has driven many faculties to re-think their learning model to fit distance and blend</w:t>
      </w:r>
      <w:ins w:id="8498" w:author="pete jones" w:date="2022-03-30T09:21:00Z">
        <w:r w:rsidR="00036DB9">
          <w:t>ed</w:t>
        </w:r>
      </w:ins>
      <w:del w:id="8499" w:author="pete jones" w:date="2022-03-30T09:21:00Z">
        <w:r w:rsidRPr="00FF6A71" w:rsidDel="00036DB9">
          <w:delText>ing</w:delText>
        </w:r>
      </w:del>
      <w:r w:rsidRPr="00FF6A71">
        <w:t xml:space="preserve"> learning strategies that directly overlap the criteria required to improve PBL and </w:t>
      </w:r>
      <w:ins w:id="8500" w:author="pete jones" w:date="2022-03-31T13:21:00Z">
        <w:r w:rsidR="001E1CC6">
          <w:t xml:space="preserve">the </w:t>
        </w:r>
      </w:ins>
      <w:r w:rsidRPr="00FF6A71">
        <w:t>adoption of CDE.</w:t>
      </w:r>
    </w:p>
    <w:p w14:paraId="5DE93112" w14:textId="77777777" w:rsidR="00A33F88" w:rsidRPr="00FF6A71" w:rsidRDefault="00546DE1" w:rsidP="00067711">
      <w:pPr>
        <w:rPr>
          <w:b/>
          <w:bCs/>
          <w:u w:val="single"/>
        </w:rPr>
      </w:pPr>
      <w:bookmarkStart w:id="8501" w:name="_Toc51936823"/>
      <w:r w:rsidRPr="00FF6A71">
        <w:rPr>
          <w:b/>
          <w:bCs/>
          <w:u w:val="single"/>
        </w:rPr>
        <w:t>Intrinsic Motivation Instrument (IMI)</w:t>
      </w:r>
      <w:bookmarkEnd w:id="8501"/>
    </w:p>
    <w:p w14:paraId="686A9ACE" w14:textId="1E40E96A" w:rsidR="00A33F88" w:rsidRPr="00FF6A71" w:rsidRDefault="00546DE1" w:rsidP="00546DE1">
      <w:r w:rsidRPr="00FF6A71">
        <w:t xml:space="preserve">The </w:t>
      </w:r>
      <w:del w:id="8502" w:author="pete jones" w:date="2022-03-31T13:21:00Z">
        <w:r w:rsidRPr="00FF6A71" w:rsidDel="001E1CC6">
          <w:delText xml:space="preserve">full </w:delText>
        </w:r>
      </w:del>
      <w:ins w:id="8503" w:author="pete jones" w:date="2022-03-31T13:21:00Z">
        <w:r w:rsidR="001E1CC6">
          <w:t>complete</w:t>
        </w:r>
        <w:r w:rsidR="001E1CC6" w:rsidRPr="00FF6A71">
          <w:t xml:space="preserve"> </w:t>
        </w:r>
      </w:ins>
      <w:r w:rsidRPr="00FF6A71">
        <w:t>45 question</w:t>
      </w:r>
      <w:ins w:id="8504" w:author="pete jones" w:date="2022-03-30T09:21:00Z">
        <w:r w:rsidR="00036DB9">
          <w:t>s</w:t>
        </w:r>
      </w:ins>
      <w:r w:rsidRPr="00FF6A71">
        <w:t xml:space="preserve"> IMI based upon self-determination theory</w:t>
      </w:r>
      <w:del w:id="8505" w:author="pete jones" w:date="2022-03-31T13:21:00Z">
        <w:r w:rsidRPr="00FF6A71" w:rsidDel="001E1CC6">
          <w:delText>,</w:delText>
        </w:r>
      </w:del>
      <w:r w:rsidRPr="00FF6A71">
        <w:t xml:space="preserve"> was deployed to 20 students from the whole activity cohort; two teams from each tutor group, each team comprised a minimum of three members, </w:t>
      </w:r>
      <w:ins w:id="8506" w:author="pete jones" w:date="2022-04-01T15:05:00Z">
        <w:r w:rsidR="00726256">
          <w:t xml:space="preserve">and </w:t>
        </w:r>
      </w:ins>
      <w:r w:rsidRPr="00FF6A71">
        <w:t xml:space="preserve">two teams had four members. The teams were purposefully sampled, from volunteers, to ensure a balance for each </w:t>
      </w:r>
      <w:del w:id="8507" w:author="pete jones" w:date="2022-03-30T09:21:00Z">
        <w:r w:rsidRPr="00FF6A71" w:rsidDel="00036DB9">
          <w:delText xml:space="preserve">discipline </w:delText>
        </w:r>
      </w:del>
      <w:ins w:id="8508" w:author="pete jones" w:date="2022-03-30T09:21:00Z">
        <w:r w:rsidR="00036DB9" w:rsidRPr="00FF6A71">
          <w:t>discipline</w:t>
        </w:r>
        <w:r w:rsidR="00036DB9">
          <w:t>-</w:t>
        </w:r>
      </w:ins>
      <w:r w:rsidRPr="00FF6A71">
        <w:t xml:space="preserve">specific team activity. The volunteers were asked to complete the survey at weeks 1, 7, and 12. All team members completed each round of surveys, responses were anonymised, and the scores </w:t>
      </w:r>
      <w:ins w:id="8509" w:author="pete jones" w:date="2022-03-30T09:21:00Z">
        <w:r w:rsidR="00036DB9">
          <w:t xml:space="preserve">were </w:t>
        </w:r>
      </w:ins>
      <w:r w:rsidRPr="00FF6A71">
        <w:t xml:space="preserve">aggregated for the whole group at </w:t>
      </w:r>
      <w:ins w:id="8510" w:author="pete jones" w:date="2022-03-30T09:21:00Z">
        <w:r w:rsidR="00036DB9">
          <w:t xml:space="preserve">the </w:t>
        </w:r>
      </w:ins>
      <w:r w:rsidRPr="00FF6A71">
        <w:t>sub-scale level.</w:t>
      </w:r>
    </w:p>
    <w:p w14:paraId="778B2335" w14:textId="44F78734" w:rsidR="00A33F88" w:rsidRPr="00FF6A71" w:rsidRDefault="00546DE1" w:rsidP="00546DE1">
      <w:r w:rsidRPr="00FF6A71">
        <w:t xml:space="preserve">The IMI contains </w:t>
      </w:r>
      <w:del w:id="8511" w:author="pete jones" w:date="2022-03-31T13:22:00Z">
        <w:r w:rsidRPr="00FF6A71" w:rsidDel="001E1CC6">
          <w:delText xml:space="preserve">7 </w:delText>
        </w:r>
      </w:del>
      <w:ins w:id="8512" w:author="pete jones" w:date="2022-03-31T13:22:00Z">
        <w:r w:rsidR="001E1CC6">
          <w:t>seven</w:t>
        </w:r>
        <w:r w:rsidR="001E1CC6" w:rsidRPr="00FF6A71">
          <w:t xml:space="preserve"> </w:t>
        </w:r>
      </w:ins>
      <w:r w:rsidRPr="00FF6A71">
        <w:t>sub-scales evaluating interest and enjoyment in a task. The 45 questions were scored on a 7-point Likert scale</w:t>
      </w:r>
      <w:del w:id="8513" w:author="pete jones" w:date="2022-03-31T13:22:00Z">
        <w:r w:rsidRPr="00FF6A71" w:rsidDel="001E1CC6">
          <w:delText xml:space="preserve">, </w:delText>
        </w:r>
      </w:del>
      <w:ins w:id="8514" w:author="pete jones" w:date="2022-03-31T13:22:00Z">
        <w:r w:rsidR="001E1CC6">
          <w:t>;</w:t>
        </w:r>
        <w:r w:rsidR="001E1CC6" w:rsidRPr="00FF6A71">
          <w:t xml:space="preserve"> </w:t>
        </w:r>
      </w:ins>
      <w:r w:rsidRPr="00FF6A71">
        <w:t>16 of these questions were negatively weighted. The questions were also randomly ordered in each iteration of the test. The IMI also included several other factors…</w:t>
      </w:r>
    </w:p>
    <w:p w14:paraId="3F3E2761" w14:textId="2E14AFED" w:rsidR="00A33F88" w:rsidRPr="00FF6A71" w:rsidRDefault="00546DE1" w:rsidP="0021440D">
      <w:pPr>
        <w:numPr>
          <w:ilvl w:val="0"/>
          <w:numId w:val="58"/>
        </w:numPr>
      </w:pPr>
      <w:r w:rsidRPr="00FF6A71">
        <w:t xml:space="preserve">Perceived competence in the activity and perceived choice </w:t>
      </w:r>
      <w:del w:id="8515" w:author="pete jones" w:date="2022-04-01T15:05:00Z">
        <w:r w:rsidRPr="00FF6A71" w:rsidDel="00726256">
          <w:delText xml:space="preserve">in doing </w:delText>
        </w:r>
      </w:del>
      <w:del w:id="8516" w:author="pete jones" w:date="2022-03-31T13:22:00Z">
        <w:r w:rsidRPr="00FF6A71" w:rsidDel="001E1CC6">
          <w:delText xml:space="preserve">the activity </w:delText>
        </w:r>
      </w:del>
      <w:del w:id="8517" w:author="pete jones" w:date="2022-03-30T09:22:00Z">
        <w:r w:rsidRPr="00FF6A71" w:rsidDel="00036DB9">
          <w:delText xml:space="preserve">are </w:delText>
        </w:r>
      </w:del>
      <w:ins w:id="8518" w:author="pete jones" w:date="2022-04-01T15:05:00Z">
        <w:r w:rsidR="00726256">
          <w:t>are additional subscales indicating self-motivation and</w:t>
        </w:r>
      </w:ins>
      <w:del w:id="8519" w:author="pete jones" w:date="2022-03-31T13:22:00Z">
        <w:r w:rsidRPr="00FF6A71" w:rsidDel="001E1CC6">
          <w:delText>additional subscales that indicate</w:delText>
        </w:r>
      </w:del>
      <w:del w:id="8520" w:author="pete jones" w:date="2022-04-01T15:05:00Z">
        <w:r w:rsidRPr="00FF6A71" w:rsidDel="00726256">
          <w:delText xml:space="preserve"> self-motivation and its</w:delText>
        </w:r>
      </w:del>
      <w:r w:rsidRPr="00FF6A71">
        <w:t xml:space="preserve"> resulting behaviour.</w:t>
      </w:r>
    </w:p>
    <w:p w14:paraId="33E81F8A" w14:textId="77777777" w:rsidR="00A33F88" w:rsidRPr="00FF6A71" w:rsidRDefault="00546DE1" w:rsidP="0021440D">
      <w:pPr>
        <w:numPr>
          <w:ilvl w:val="0"/>
          <w:numId w:val="58"/>
        </w:numPr>
      </w:pPr>
      <w:r w:rsidRPr="00FF6A71">
        <w:t>The value/usefulness subscale is included because people become self-motivated when they decide an activity has these qualities.</w:t>
      </w:r>
    </w:p>
    <w:p w14:paraId="5C3168EA" w14:textId="77777777" w:rsidR="00A33F88" w:rsidRPr="00FF6A71" w:rsidRDefault="00546DE1" w:rsidP="0021440D">
      <w:pPr>
        <w:numPr>
          <w:ilvl w:val="0"/>
          <w:numId w:val="58"/>
        </w:numPr>
      </w:pPr>
      <w:r w:rsidRPr="00FF6A71">
        <w:lastRenderedPageBreak/>
        <w:t>The pressure/tension measurement is negatively correlated with intrinsic motivation.</w:t>
      </w:r>
    </w:p>
    <w:p w14:paraId="4B423347" w14:textId="4B6E12DA" w:rsidR="00A33F88" w:rsidRPr="00FF6A71" w:rsidRDefault="00546DE1" w:rsidP="0021440D">
      <w:pPr>
        <w:numPr>
          <w:ilvl w:val="0"/>
          <w:numId w:val="58"/>
        </w:numPr>
      </w:pPr>
      <w:r w:rsidRPr="00FF6A71">
        <w:t xml:space="preserve">A relatedness subscale involves interactions with other people and </w:t>
      </w:r>
      <w:ins w:id="8521" w:author="pete jones" w:date="2022-03-30T09:22:00Z">
        <w:r w:rsidR="00036DB9">
          <w:t xml:space="preserve">the </w:t>
        </w:r>
      </w:ins>
      <w:r w:rsidRPr="00FF6A71">
        <w:t>development of relationships during the activity.</w:t>
      </w:r>
    </w:p>
    <w:p w14:paraId="15EDE7AC" w14:textId="610C3BB6" w:rsidR="00A33F88" w:rsidRDefault="00067711" w:rsidP="00546DE1">
      <w:pPr>
        <w:rPr>
          <w:ins w:id="8522" w:author="pete jones" w:date="2022-03-13T17:18:00Z"/>
        </w:rPr>
      </w:pPr>
      <w:r w:rsidRPr="00312F59">
        <w:fldChar w:fldCharType="begin"/>
      </w:r>
      <w:r w:rsidRPr="00FF6A71">
        <w:instrText xml:space="preserve"> REF _Ref64449102 \h </w:instrText>
      </w:r>
      <w:r w:rsidRPr="00312F59">
        <w:fldChar w:fldCharType="separate"/>
      </w:r>
      <w:ins w:id="8523" w:author="pete jones" w:date="2022-04-05T11:31:00Z">
        <w:r w:rsidR="00D94147" w:rsidRPr="00C15005">
          <w:t xml:space="preserve">Table </w:t>
        </w:r>
        <w:r w:rsidR="00D94147">
          <w:rPr>
            <w:noProof/>
          </w:rPr>
          <w:t>5</w:t>
        </w:r>
        <w:r w:rsidR="00D94147">
          <w:noBreakHyphen/>
        </w:r>
        <w:r w:rsidR="00D94147">
          <w:rPr>
            <w:noProof/>
          </w:rPr>
          <w:t>2</w:t>
        </w:r>
      </w:ins>
      <w:del w:id="8524" w:author="pete jones" w:date="2022-03-16T14:25:00Z">
        <w:r w:rsidR="00DD384C" w:rsidRPr="00FF6A71" w:rsidDel="001B0BBB">
          <w:delText xml:space="preserve">Table </w:delText>
        </w:r>
        <w:r w:rsidR="00DD384C" w:rsidRPr="00FF6A71" w:rsidDel="001B0BBB">
          <w:rPr>
            <w:noProof/>
          </w:rPr>
          <w:delText>5</w:delText>
        </w:r>
        <w:r w:rsidR="00DD384C" w:rsidRPr="00FF6A71" w:rsidDel="001B0BBB">
          <w:noBreakHyphen/>
        </w:r>
        <w:r w:rsidR="00DD384C" w:rsidRPr="00FF6A71" w:rsidDel="001B0BBB">
          <w:rPr>
            <w:noProof/>
          </w:rPr>
          <w:delText>3</w:delText>
        </w:r>
      </w:del>
      <w:r w:rsidRPr="00312F59">
        <w:fldChar w:fldCharType="end"/>
      </w:r>
      <w:r w:rsidRPr="00FF6A71">
        <w:t xml:space="preserve"> </w:t>
      </w:r>
      <w:r w:rsidR="00546DE1" w:rsidRPr="00FF6A71">
        <w:t xml:space="preserve">lists the number and type of questions for each sub-scale of the IMI and the average score computed from the student responses of three </w:t>
      </w:r>
      <w:del w:id="8525" w:author="pete jones" w:date="2022-03-31T13:23:00Z">
        <w:r w:rsidR="00546DE1" w:rsidRPr="00FF6A71" w:rsidDel="001E1CC6">
          <w:delText>iterations of the survey</w:delText>
        </w:r>
      </w:del>
      <w:ins w:id="8526" w:author="pete jones" w:date="2022-03-31T13:23:00Z">
        <w:r w:rsidR="001E1CC6">
          <w:t>survey iterations</w:t>
        </w:r>
      </w:ins>
      <w:r w:rsidR="00546DE1" w:rsidRPr="00FF6A71">
        <w:t>.</w:t>
      </w:r>
    </w:p>
    <w:p w14:paraId="5F868A2C" w14:textId="76142A96" w:rsidR="00F01DE3" w:rsidRPr="00FF6A71" w:rsidDel="00F01DE3" w:rsidRDefault="00F01DE3">
      <w:pPr>
        <w:jc w:val="center"/>
        <w:rPr>
          <w:del w:id="8527" w:author="pete jones" w:date="2022-03-13T17:18:00Z"/>
        </w:rPr>
        <w:pPrChange w:id="8528" w:author="pete jones" w:date="2022-03-13T17:18:00Z">
          <w:pPr/>
        </w:pPrChange>
      </w:pPr>
      <w:ins w:id="8529" w:author="pete jones" w:date="2022-03-13T17:18:00Z">
        <w:r w:rsidRPr="00F01DE3">
          <w:rPr>
            <w:noProof/>
          </w:rPr>
          <w:drawing>
            <wp:inline distT="0" distB="0" distL="0" distR="0" wp14:anchorId="4D386592" wp14:editId="27AF3DA4">
              <wp:extent cx="2696210" cy="1553210"/>
              <wp:effectExtent l="0" t="0" r="8890" b="889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696210" cy="1553210"/>
                      </a:xfrm>
                      <a:prstGeom prst="rect">
                        <a:avLst/>
                      </a:prstGeom>
                      <a:noFill/>
                      <a:ln>
                        <a:noFill/>
                      </a:ln>
                    </pic:spPr>
                  </pic:pic>
                </a:graphicData>
              </a:graphic>
            </wp:inline>
          </w:drawing>
        </w:r>
      </w:ins>
    </w:p>
    <w:p w14:paraId="3CB8E05E" w14:textId="59EDDFB8" w:rsidR="00A33F88" w:rsidRPr="00FF6A71" w:rsidRDefault="00546DE1" w:rsidP="00546DE1">
      <w:pPr>
        <w:jc w:val="center"/>
      </w:pPr>
      <w:del w:id="8530" w:author="pete jones" w:date="2022-03-13T17:18:00Z">
        <w:r w:rsidRPr="00C15005" w:rsidDel="00F01DE3">
          <w:rPr>
            <w:noProof/>
          </w:rPr>
          <w:drawing>
            <wp:inline distT="0" distB="0" distL="0" distR="0" wp14:anchorId="4A154F5D" wp14:editId="15AC7E72">
              <wp:extent cx="5515311" cy="2271976"/>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9">
                        <a:extLst>
                          <a:ext uri="{28A0092B-C50C-407E-A947-70E740481C1C}">
                            <a14:useLocalDpi xmlns:a14="http://schemas.microsoft.com/office/drawing/2010/main" val="0"/>
                          </a:ext>
                        </a:extLst>
                      </a:blip>
                      <a:srcRect r="7776"/>
                      <a:stretch/>
                    </pic:blipFill>
                    <pic:spPr bwMode="auto">
                      <a:xfrm>
                        <a:off x="0" y="0"/>
                        <a:ext cx="5541618" cy="2282813"/>
                      </a:xfrm>
                      <a:prstGeom prst="rect">
                        <a:avLst/>
                      </a:prstGeom>
                      <a:noFill/>
                      <a:ln>
                        <a:noFill/>
                      </a:ln>
                      <a:extLst>
                        <a:ext uri="{53640926-AAD7-44D8-BBD7-CCE9431645EC}">
                          <a14:shadowObscured xmlns:a14="http://schemas.microsoft.com/office/drawing/2010/main"/>
                        </a:ext>
                      </a:extLst>
                    </pic:spPr>
                  </pic:pic>
                </a:graphicData>
              </a:graphic>
            </wp:inline>
          </w:drawing>
        </w:r>
      </w:del>
      <w:bookmarkStart w:id="8531" w:name="_Ref51861508"/>
    </w:p>
    <w:p w14:paraId="41BDAE93" w14:textId="24875B13" w:rsidR="00A33F88" w:rsidRPr="007C0DAF" w:rsidRDefault="00546DE1">
      <w:pPr>
        <w:pStyle w:val="Caption"/>
        <w:pPrChange w:id="8532" w:author="pete jones" w:date="2022-01-04T13:46:00Z">
          <w:pPr>
            <w:pStyle w:val="TOCHeading"/>
            <w:jc w:val="center"/>
          </w:pPr>
        </w:pPrChange>
      </w:pPr>
      <w:bookmarkStart w:id="8533" w:name="_Ref64449102"/>
      <w:bookmarkStart w:id="8534" w:name="_Toc68162319"/>
      <w:bookmarkStart w:id="8535" w:name="_Toc99719358"/>
      <w:r w:rsidRPr="00C15005">
        <w:t xml:space="preserve">Table </w:t>
      </w:r>
      <w:ins w:id="8536" w:author="pete jones" w:date="2022-03-12T09:33:00Z">
        <w:r w:rsidR="00D62441">
          <w:fldChar w:fldCharType="begin"/>
        </w:r>
        <w:r w:rsidR="00D62441">
          <w:instrText xml:space="preserve"> STYLEREF 1 \s </w:instrText>
        </w:r>
      </w:ins>
      <w:r w:rsidR="00D62441">
        <w:fldChar w:fldCharType="separate"/>
      </w:r>
      <w:r w:rsidR="00D94147">
        <w:rPr>
          <w:noProof/>
        </w:rPr>
        <w:t>5</w:t>
      </w:r>
      <w:ins w:id="8537"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8538" w:author="pete jones" w:date="2022-04-05T11:31:00Z">
        <w:r w:rsidR="00D94147">
          <w:rPr>
            <w:noProof/>
          </w:rPr>
          <w:t>2</w:t>
        </w:r>
      </w:ins>
      <w:ins w:id="8539" w:author="pete jones" w:date="2022-03-12T09:33:00Z">
        <w:r w:rsidR="00D62441">
          <w:fldChar w:fldCharType="end"/>
        </w:r>
      </w:ins>
      <w:del w:id="8540" w:author="pete jones" w:date="2022-02-07T13:00:00Z">
        <w:r w:rsidRPr="007C0DAF" w:rsidDel="00344917">
          <w:fldChar w:fldCharType="begin"/>
        </w:r>
        <w:r w:rsidRPr="007C0DAF" w:rsidDel="00344917">
          <w:delInstrText>STYLEREF 1 \s</w:delInstrText>
        </w:r>
        <w:r w:rsidRPr="007C0DAF" w:rsidDel="00344917">
          <w:fldChar w:fldCharType="separate"/>
        </w:r>
        <w:r w:rsidR="00DD384C" w:rsidRPr="007C0DAF" w:rsidDel="00344917">
          <w:rPr>
            <w:noProof/>
          </w:rPr>
          <w:delText>5</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3</w:delText>
        </w:r>
        <w:r w:rsidRPr="007C0DAF" w:rsidDel="00344917">
          <w:fldChar w:fldCharType="end"/>
        </w:r>
      </w:del>
      <w:bookmarkEnd w:id="8531"/>
      <w:bookmarkEnd w:id="8533"/>
      <w:r w:rsidRPr="007C0DAF">
        <w:t xml:space="preserve">: IMI sub-scale detail and recorded average </w:t>
      </w:r>
      <w:r w:rsidR="00F427D8" w:rsidRPr="007C0DAF">
        <w:t>score.</w:t>
      </w:r>
      <w:bookmarkEnd w:id="8534"/>
      <w:bookmarkEnd w:id="8535"/>
    </w:p>
    <w:p w14:paraId="2749DB01" w14:textId="3D4E9330" w:rsidR="00A33F88" w:rsidRPr="00FF6A71" w:rsidRDefault="00546DE1" w:rsidP="00546DE1">
      <w:pPr>
        <w:jc w:val="left"/>
      </w:pPr>
      <w:r w:rsidRPr="00FF6A71">
        <w:t xml:space="preserve">A correlation between factors was computed to evaluate possible relationships between the sub-scales of the instrument. The Spearman correlation coefficient (also known as Spearman's rho) was used in the computation of relationships because it was considered that the relationships between variables </w:t>
      </w:r>
      <w:del w:id="8541" w:author="pete jones" w:date="2022-03-30T09:22:00Z">
        <w:r w:rsidRPr="00FF6A71" w:rsidDel="00036DB9">
          <w:delText xml:space="preserve">was </w:delText>
        </w:r>
      </w:del>
      <w:ins w:id="8542" w:author="pete jones" w:date="2022-03-30T09:22:00Z">
        <w:r w:rsidR="00036DB9" w:rsidRPr="00FF6A71">
          <w:t>w</w:t>
        </w:r>
        <w:r w:rsidR="00036DB9">
          <w:t>ere</w:t>
        </w:r>
        <w:r w:rsidR="00036DB9" w:rsidRPr="00FF6A71">
          <w:t xml:space="preserve"> </w:t>
        </w:r>
      </w:ins>
      <w:r w:rsidRPr="00FF6A71">
        <w:t>not linear or monotonic</w:t>
      </w:r>
      <w:del w:id="8543" w:author="pete jones" w:date="2022-03-31T13:23:00Z">
        <w:r w:rsidRPr="00FF6A71" w:rsidDel="001E1CC6">
          <w:delText xml:space="preserve">, </w:delText>
        </w:r>
      </w:del>
      <w:ins w:id="8544" w:author="pete jones" w:date="2022-03-31T13:23:00Z">
        <w:r w:rsidR="001E1CC6">
          <w:t>;</w:t>
        </w:r>
        <w:r w:rsidR="001E1CC6" w:rsidRPr="00FF6A71">
          <w:t xml:space="preserve"> </w:t>
        </w:r>
      </w:ins>
      <w:r w:rsidRPr="00FF6A71">
        <w:t>the variables tend to move in the same relative direction</w:t>
      </w:r>
      <w:del w:id="8545" w:author="pete jones" w:date="2022-03-31T13:23:00Z">
        <w:r w:rsidRPr="00FF6A71" w:rsidDel="001E1CC6">
          <w:delText>,</w:delText>
        </w:r>
      </w:del>
      <w:r w:rsidRPr="00FF6A71">
        <w:t xml:space="preserve"> but not necessarily at a constant rate. The top and bottom three scores have been selected for further analysis. Sample sizes are </w:t>
      </w:r>
      <w:del w:id="8546" w:author="pete jones" w:date="2022-03-31T13:23:00Z">
        <w:r w:rsidRPr="00FF6A71" w:rsidDel="001E1CC6">
          <w:delText xml:space="preserve">very </w:delText>
        </w:r>
      </w:del>
      <w:r w:rsidRPr="00FF6A71">
        <w:t>small</w:t>
      </w:r>
      <w:ins w:id="8547" w:author="pete jones" w:date="2022-03-31T13:23:00Z">
        <w:r w:rsidR="001E1CC6">
          <w:t>,</w:t>
        </w:r>
      </w:ins>
      <w:r w:rsidRPr="00FF6A71">
        <w:t xml:space="preserve"> and therefore confidence levels may not be </w:t>
      </w:r>
      <w:del w:id="8548" w:author="pete jones" w:date="2022-03-31T13:23:00Z">
        <w:r w:rsidRPr="00FF6A71" w:rsidDel="001E1CC6">
          <w:delText xml:space="preserve">completely </w:delText>
        </w:r>
      </w:del>
      <w:ins w:id="8549" w:author="pete jones" w:date="2022-03-31T13:23:00Z">
        <w:r w:rsidR="001E1CC6">
          <w:t>entir</w:t>
        </w:r>
        <w:r w:rsidR="001E1CC6" w:rsidRPr="00FF6A71">
          <w:t xml:space="preserve">ely </w:t>
        </w:r>
      </w:ins>
      <w:r w:rsidRPr="00FF6A71">
        <w:t>statistically relevant</w:t>
      </w:r>
      <w:del w:id="8550" w:author="pete jones" w:date="2022-03-31T13:23:00Z">
        <w:r w:rsidRPr="00FF6A71" w:rsidDel="001E1CC6">
          <w:delText>,</w:delText>
        </w:r>
      </w:del>
      <w:r w:rsidRPr="00FF6A71">
        <w:t xml:space="preserve"> but indicative of intrinsic motivation for the pilot</w:t>
      </w:r>
      <w:del w:id="8551" w:author="pete jones" w:date="2022-03-30T09:22:00Z">
        <w:r w:rsidRPr="00FF6A71" w:rsidDel="00036DB9">
          <w:delText>-</w:delText>
        </w:r>
      </w:del>
      <w:ins w:id="8552" w:author="pete jones" w:date="2022-03-30T09:22:00Z">
        <w:r w:rsidR="00036DB9">
          <w:t xml:space="preserve"> </w:t>
        </w:r>
      </w:ins>
      <w:r w:rsidRPr="00FF6A71">
        <w:t>study.</w:t>
      </w:r>
    </w:p>
    <w:p w14:paraId="410ED8A5" w14:textId="2647C2AD" w:rsidR="00067711" w:rsidRPr="00FF6A71" w:rsidRDefault="00546DE1" w:rsidP="00546DE1">
      <w:pPr>
        <w:jc w:val="left"/>
      </w:pPr>
      <w:r w:rsidRPr="00FF6A71">
        <w:t>The interest/enjoyment subscale is considered the self-report measure of intrinsic motivation</w:t>
      </w:r>
      <w:del w:id="8553" w:author="pete jones" w:date="2022-03-31T13:24:00Z">
        <w:r w:rsidRPr="00FF6A71" w:rsidDel="001E1CC6">
          <w:delText>; although</w:delText>
        </w:r>
      </w:del>
      <w:ins w:id="8554" w:author="pete jones" w:date="2022-03-31T13:24:00Z">
        <w:r w:rsidR="001E1CC6">
          <w:t>. Although however,</w:t>
        </w:r>
      </w:ins>
      <w:r w:rsidRPr="00FF6A71">
        <w:t xml:space="preserve"> the </w:t>
      </w:r>
      <w:del w:id="8555" w:author="pete jones" w:date="2022-03-31T13:24:00Z">
        <w:r w:rsidRPr="00FF6A71" w:rsidDel="001E1CC6">
          <w:delText xml:space="preserve">overall </w:delText>
        </w:r>
      </w:del>
      <w:ins w:id="8556" w:author="pete jones" w:date="2022-03-31T13:24:00Z">
        <w:r w:rsidR="001E1CC6">
          <w:t>comprehensive</w:t>
        </w:r>
        <w:r w:rsidR="001E1CC6" w:rsidRPr="00FF6A71">
          <w:t xml:space="preserve"> </w:t>
        </w:r>
      </w:ins>
      <w:r w:rsidRPr="00FF6A71">
        <w:t xml:space="preserve">questionnaire is called the Intrinsic Motivation Inventory, it is only this subscale that assesses intrinsic motivation. </w:t>
      </w:r>
      <w:del w:id="8557" w:author="pete jones" w:date="2022-03-13T17:18:00Z">
        <w:r w:rsidRPr="00FF6A71" w:rsidDel="00F01DE3">
          <w:delText>The averages of all the questions for each sub-scale are shown in</w:delText>
        </w:r>
        <w:r w:rsidR="00067711" w:rsidRPr="00FF6A71" w:rsidDel="00F01DE3">
          <w:delText xml:space="preserve"> </w:delText>
        </w:r>
        <w:r w:rsidR="00067711" w:rsidRPr="00312F59" w:rsidDel="00F01DE3">
          <w:fldChar w:fldCharType="begin"/>
        </w:r>
        <w:r w:rsidR="00067711" w:rsidRPr="00FF6A71" w:rsidDel="00F01DE3">
          <w:delInstrText xml:space="preserve"> REF _Ref64449234 \h </w:delInstrText>
        </w:r>
        <w:r w:rsidR="00067711" w:rsidRPr="00312F59" w:rsidDel="00F01DE3">
          <w:fldChar w:fldCharType="separate"/>
        </w:r>
        <w:r w:rsidR="00DD384C" w:rsidRPr="00FF6A71" w:rsidDel="00F01DE3">
          <w:delText xml:space="preserve">Table </w:delText>
        </w:r>
        <w:r w:rsidR="00DD384C" w:rsidRPr="00FF6A71" w:rsidDel="00F01DE3">
          <w:rPr>
            <w:noProof/>
          </w:rPr>
          <w:delText>5</w:delText>
        </w:r>
        <w:r w:rsidR="00DD384C" w:rsidRPr="00FF6A71" w:rsidDel="00F01DE3">
          <w:noBreakHyphen/>
        </w:r>
        <w:r w:rsidR="00DD384C" w:rsidRPr="00FF6A71" w:rsidDel="00F01DE3">
          <w:rPr>
            <w:noProof/>
          </w:rPr>
          <w:delText>4</w:delText>
        </w:r>
        <w:r w:rsidR="00067711" w:rsidRPr="00312F59" w:rsidDel="00F01DE3">
          <w:fldChar w:fldCharType="end"/>
        </w:r>
        <w:r w:rsidRPr="00FF6A71" w:rsidDel="00F01DE3">
          <w:delText xml:space="preserve">. </w:delText>
        </w:r>
      </w:del>
    </w:p>
    <w:p w14:paraId="44467D1D" w14:textId="4911BE11" w:rsidR="00067711" w:rsidRPr="00FF6A71" w:rsidDel="00F01DE3" w:rsidRDefault="00067711">
      <w:pPr>
        <w:jc w:val="center"/>
        <w:rPr>
          <w:del w:id="8558" w:author="pete jones" w:date="2022-03-13T17:19:00Z"/>
        </w:rPr>
      </w:pPr>
      <w:del w:id="8559" w:author="pete jones" w:date="2022-03-13T17:19:00Z">
        <w:r w:rsidRPr="00C15005" w:rsidDel="00F01DE3">
          <w:rPr>
            <w:noProof/>
          </w:rPr>
          <w:drawing>
            <wp:inline distT="0" distB="0" distL="0" distR="0" wp14:anchorId="63CF816B" wp14:editId="0DBD5792">
              <wp:extent cx="5039360" cy="1875790"/>
              <wp:effectExtent l="0" t="0" r="889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360" cy="1875790"/>
                      </a:xfrm>
                      <a:prstGeom prst="rect">
                        <a:avLst/>
                      </a:prstGeom>
                      <a:noFill/>
                      <a:ln>
                        <a:noFill/>
                      </a:ln>
                    </pic:spPr>
                  </pic:pic>
                </a:graphicData>
              </a:graphic>
            </wp:inline>
          </w:drawing>
        </w:r>
        <w:bookmarkStart w:id="8560" w:name="_Ref52299449"/>
      </w:del>
    </w:p>
    <w:p w14:paraId="5F3A8A10" w14:textId="61C44770" w:rsidR="00067711" w:rsidRPr="007C0DAF" w:rsidDel="00F01DE3" w:rsidRDefault="00067711">
      <w:pPr>
        <w:jc w:val="left"/>
        <w:rPr>
          <w:del w:id="8561" w:author="pete jones" w:date="2022-03-13T17:19:00Z"/>
        </w:rPr>
        <w:pPrChange w:id="8562" w:author="pete jones" w:date="2022-03-13T17:19:00Z">
          <w:pPr>
            <w:pStyle w:val="TOCHeading"/>
            <w:jc w:val="center"/>
          </w:pPr>
        </w:pPrChange>
      </w:pPr>
      <w:bookmarkStart w:id="8563" w:name="_Ref64449234"/>
      <w:bookmarkStart w:id="8564" w:name="_Toc68162320"/>
      <w:del w:id="8565" w:author="pete jones" w:date="2022-03-13T17:19:00Z">
        <w:r w:rsidRPr="00C15005" w:rsidDel="00F01DE3">
          <w:delText xml:space="preserve">Table </w:delText>
        </w:r>
      </w:del>
      <w:del w:id="8566" w:author="pete jones" w:date="2022-02-07T13:00:00Z">
        <w:r w:rsidRPr="007C0DAF" w:rsidDel="00344917">
          <w:fldChar w:fldCharType="begin"/>
        </w:r>
        <w:r w:rsidRPr="007C0DAF" w:rsidDel="00344917">
          <w:delInstrText>STYLEREF 1 \s</w:delInstrText>
        </w:r>
        <w:r w:rsidRPr="007C0DAF" w:rsidDel="00344917">
          <w:fldChar w:fldCharType="separate"/>
        </w:r>
        <w:r w:rsidR="00DD384C" w:rsidRPr="007C0DAF" w:rsidDel="00344917">
          <w:rPr>
            <w:noProof/>
          </w:rPr>
          <w:delText>5</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4</w:delText>
        </w:r>
        <w:r w:rsidRPr="007C0DAF" w:rsidDel="00344917">
          <w:fldChar w:fldCharType="end"/>
        </w:r>
      </w:del>
      <w:bookmarkEnd w:id="8560"/>
      <w:bookmarkEnd w:id="8563"/>
      <w:del w:id="8567" w:author="pete jones" w:date="2022-03-13T17:19:00Z">
        <w:r w:rsidRPr="007C0DAF" w:rsidDel="00F01DE3">
          <w:delText>: IMI - Average sub-scale scores</w:delText>
        </w:r>
        <w:bookmarkEnd w:id="8564"/>
      </w:del>
    </w:p>
    <w:p w14:paraId="37B1ED7E" w14:textId="4431CA77" w:rsidR="00067711" w:rsidRPr="00FF6A71" w:rsidRDefault="00546DE1" w:rsidP="00546DE1">
      <w:pPr>
        <w:jc w:val="left"/>
      </w:pPr>
      <w:r w:rsidRPr="00FF6A71">
        <w:t xml:space="preserve">These results indicate that the activity was </w:t>
      </w:r>
      <w:del w:id="8568" w:author="pete jones" w:date="2022-03-31T13:24:00Z">
        <w:r w:rsidRPr="00FF6A71" w:rsidDel="001E1CC6">
          <w:delText>not well</w:delText>
        </w:r>
      </w:del>
      <w:ins w:id="8569" w:author="pete jones" w:date="2022-03-31T13:24:00Z">
        <w:r w:rsidR="001E1CC6">
          <w:t>poorly</w:t>
        </w:r>
      </w:ins>
      <w:r w:rsidRPr="00FF6A71">
        <w:t xml:space="preserve"> received, scoring an average for the 20 respondents at 2.6 (max 7.0). This low score may be an indication of a disproportionate level of effort, being comparatively high (4.85), with a low score in perceived competence (3.05), </w:t>
      </w:r>
      <w:r w:rsidR="00F427D8" w:rsidRPr="00FF6A71">
        <w:t>i.e.,</w:t>
      </w:r>
      <w:r w:rsidRPr="00FF6A71">
        <w:t xml:space="preserve"> significant efforts not producing a proportionate outcome in skills which is affecting levels of enjoyment and possibly causing team conflict, indicated by a lower </w:t>
      </w:r>
      <w:r w:rsidRPr="00FF6A71">
        <w:lastRenderedPageBreak/>
        <w:t xml:space="preserve">score in relatedness (3.9). However, respondents </w:t>
      </w:r>
      <w:del w:id="8570" w:author="pete jones" w:date="2022-03-31T13:25:00Z">
        <w:r w:rsidRPr="00FF6A71" w:rsidDel="001E1CC6">
          <w:delText>did score</w:delText>
        </w:r>
      </w:del>
      <w:ins w:id="8571" w:author="pete jones" w:date="2022-03-31T13:25:00Z">
        <w:r w:rsidR="001E1CC6">
          <w:t>scored</w:t>
        </w:r>
      </w:ins>
      <w:r w:rsidRPr="00FF6A71">
        <w:t xml:space="preserve"> higher regarding perceived choice (5.55) with a</w:t>
      </w:r>
      <w:del w:id="8572" w:author="pete jones" w:date="2022-03-31T13:25:00Z">
        <w:r w:rsidRPr="00FF6A71" w:rsidDel="001E1CC6">
          <w:delText xml:space="preserve"> moderat</w:delText>
        </w:r>
      </w:del>
      <w:ins w:id="8573" w:author="pete jones" w:date="2022-03-31T13:25:00Z">
        <w:r w:rsidR="001E1CC6">
          <w:t>n averag</w:t>
        </w:r>
      </w:ins>
      <w:r w:rsidRPr="00FF6A71">
        <w:t xml:space="preserve">e score in pressure and tension (4.15) during the activity. The lower value and usefulness sub-scale (3.55) may </w:t>
      </w:r>
      <w:del w:id="8574" w:author="pete jones" w:date="2022-03-31T13:25:00Z">
        <w:r w:rsidRPr="00FF6A71" w:rsidDel="001E1CC6">
          <w:delText>be a consequence of</w:delText>
        </w:r>
      </w:del>
      <w:ins w:id="8575" w:author="pete jones" w:date="2022-03-31T13:25:00Z">
        <w:r w:rsidR="001E1CC6">
          <w:t>result from</w:t>
        </w:r>
      </w:ins>
      <w:r w:rsidRPr="00FF6A71">
        <w:t xml:space="preserve"> lower overall scores from the other sub-scales.</w:t>
      </w:r>
    </w:p>
    <w:p w14:paraId="3974181D" w14:textId="482D1685" w:rsidR="00A33F88" w:rsidRPr="00FF6A71" w:rsidRDefault="00546DE1" w:rsidP="00546DE1">
      <w:pPr>
        <w:jc w:val="left"/>
      </w:pPr>
      <w:r w:rsidRPr="00FF6A71">
        <w:t xml:space="preserve">Generally, the perceived choice and perceived competence concepts are theorised to be positive predictors of both self-report and behavioural measures of intrinsic motivation. Pressure/tension is theorised to be a negative predictor of intrinsic motivation. </w:t>
      </w:r>
      <w:del w:id="8576" w:author="pete jones" w:date="2022-03-30T09:22:00Z">
        <w:r w:rsidRPr="00FF6A71" w:rsidDel="00036DB9">
          <w:delText xml:space="preserve">Effort </w:delText>
        </w:r>
      </w:del>
      <w:ins w:id="8577" w:author="pete jones" w:date="2022-03-30T09:22:00Z">
        <w:r w:rsidR="00036DB9">
          <w:t>The e</w:t>
        </w:r>
        <w:r w:rsidR="00036DB9" w:rsidRPr="00FF6A71">
          <w:t xml:space="preserve">ffort </w:t>
        </w:r>
      </w:ins>
      <w:r w:rsidRPr="00FF6A71">
        <w:t xml:space="preserve">is a separate variable that is relevant to some motivation questions. The value/usefulness subscale is used in internalisation studies </w:t>
      </w:r>
      <w:r w:rsidRPr="00312F59">
        <w:fldChar w:fldCharType="begin" w:fldLock="1"/>
      </w:r>
      <w:r w:rsidR="009F0D24" w:rsidRPr="00FF6A71">
        <w:instrText>ADDIN CSL_CITATION {"citationItems":[{"id":"ITEM-1","itemData":{"DOI":"10.1006/ceps.1999.1020","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author":[{"dropping-particle":"","family":"Ryan","given":"Richard M","non-dropping-particle":"","parse-names":false,"suffix":""},{"dropping-particle":"","family":"Deci","given":"Edward L","non-dropping-particle":"","parse-names":false,"suffix":""}],"container-title":"Contemporary Educational Psychology","id":"ITEM-1","issued":{"date-parts":[["2000"]]},"page":"54-67","title":"Intrinsic and Extrinsic Motivations: Classic Definitions and New Directions","type":"article-journal","volume":"25"},"uris":["http://www.mendeley.com/documents/?uuid=e001372d-2103-3d09-983e-a3ad428c8fb9"]}],"mendeley":{"formattedCitation":"(Ryan and Deci, 2000)","plainTextFormattedCitation":"(Ryan and Deci, 2000)","previouslyFormattedCitation":"(Ryan and Deci, 2000)"},"properties":{"noteIndex":0},"schema":"https://github.com/citation-style-language/schema/raw/master/csl-citation.json"}</w:instrText>
      </w:r>
      <w:r w:rsidRPr="00312F59">
        <w:fldChar w:fldCharType="separate"/>
      </w:r>
      <w:r w:rsidRPr="00FF6A71">
        <w:rPr>
          <w:noProof/>
        </w:rPr>
        <w:t>(Ryan and Deci, 2000)</w:t>
      </w:r>
      <w:r w:rsidRPr="00312F59">
        <w:fldChar w:fldCharType="end"/>
      </w:r>
      <w:del w:id="8578" w:author="pete jones" w:date="2022-03-31T13:25:00Z">
        <w:r w:rsidRPr="00FF6A71" w:rsidDel="001E1CC6">
          <w:delText>, the idea being that p</w:delText>
        </w:r>
      </w:del>
      <w:ins w:id="8579" w:author="pete jones" w:date="2022-03-31T13:25:00Z">
        <w:r w:rsidR="001E1CC6">
          <w:t>. P</w:t>
        </w:r>
      </w:ins>
      <w:r w:rsidRPr="00FF6A71">
        <w:t xml:space="preserve">eople internalise and become self-regulating </w:t>
      </w:r>
      <w:del w:id="8580" w:author="pete jones" w:date="2022-03-30T09:22:00Z">
        <w:r w:rsidRPr="00FF6A71" w:rsidDel="00036DB9">
          <w:delText>with respect to</w:delText>
        </w:r>
      </w:del>
      <w:ins w:id="8581" w:author="pete jones" w:date="2022-03-30T09:22:00Z">
        <w:r w:rsidR="00036DB9">
          <w:t>concerning</w:t>
        </w:r>
      </w:ins>
      <w:r w:rsidRPr="00FF6A71">
        <w:t xml:space="preserve"> activities that they experience as </w:t>
      </w:r>
      <w:del w:id="8582" w:author="pete jones" w:date="2022-03-31T13:26:00Z">
        <w:r w:rsidRPr="00FF6A71" w:rsidDel="001E1CC6">
          <w:delText xml:space="preserve">useful </w:delText>
        </w:r>
      </w:del>
      <w:ins w:id="8583" w:author="pete jones" w:date="2022-03-31T13:26:00Z">
        <w:r w:rsidR="001E1CC6">
          <w:t>help</w:t>
        </w:r>
        <w:r w:rsidR="001E1CC6" w:rsidRPr="00FF6A71">
          <w:t xml:space="preserve">ful </w:t>
        </w:r>
      </w:ins>
      <w:r w:rsidRPr="00FF6A71">
        <w:t xml:space="preserve">or valuable for themselves. Finally, the relatedness subscale is used in this study relating to interpersonal interactions, teamwork, </w:t>
      </w:r>
      <w:del w:id="8584" w:author="pete jones" w:date="2022-03-30T09:22:00Z">
        <w:r w:rsidRPr="00FF6A71" w:rsidDel="00036DB9">
          <w:delText xml:space="preserve">and </w:delText>
        </w:r>
      </w:del>
      <w:r w:rsidRPr="00FF6A71">
        <w:t>conflict resolution, etc.</w:t>
      </w:r>
    </w:p>
    <w:p w14:paraId="03788B66" w14:textId="3F2A2DFC" w:rsidR="00A33F88" w:rsidRPr="00FF6A71" w:rsidDel="00F01DE3" w:rsidRDefault="00546DE1">
      <w:pPr>
        <w:jc w:val="left"/>
        <w:rPr>
          <w:del w:id="8585" w:author="pete jones" w:date="2022-03-13T17:20:00Z"/>
        </w:rPr>
        <w:pPrChange w:id="8586" w:author="pete jones" w:date="2022-03-13T17:20:00Z">
          <w:pPr>
            <w:jc w:val="center"/>
          </w:pPr>
        </w:pPrChange>
      </w:pPr>
      <w:del w:id="8587" w:author="pete jones" w:date="2022-03-13T17:19:00Z">
        <w:r w:rsidRPr="00C15005" w:rsidDel="00F01DE3">
          <w:rPr>
            <w:noProof/>
          </w:rPr>
          <w:drawing>
            <wp:inline distT="0" distB="0" distL="0" distR="0" wp14:anchorId="3D669817" wp14:editId="07F9FAB5">
              <wp:extent cx="4704614" cy="1080450"/>
              <wp:effectExtent l="0" t="0" r="1270" b="571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26161" cy="1085398"/>
                      </a:xfrm>
                      <a:prstGeom prst="rect">
                        <a:avLst/>
                      </a:prstGeom>
                      <a:noFill/>
                      <a:ln>
                        <a:noFill/>
                      </a:ln>
                    </pic:spPr>
                  </pic:pic>
                </a:graphicData>
              </a:graphic>
            </wp:inline>
          </w:drawing>
        </w:r>
      </w:del>
    </w:p>
    <w:p w14:paraId="3905A6C9" w14:textId="69E17035" w:rsidR="00546DE1" w:rsidRPr="007C0DAF" w:rsidDel="00F01DE3" w:rsidRDefault="00546DE1">
      <w:pPr>
        <w:pStyle w:val="Caption"/>
        <w:rPr>
          <w:del w:id="8588" w:author="pete jones" w:date="2022-03-13T17:20:00Z"/>
        </w:rPr>
        <w:pPrChange w:id="8589" w:author="pete jones" w:date="2022-01-04T13:47:00Z">
          <w:pPr>
            <w:pStyle w:val="TOCHeading"/>
            <w:jc w:val="center"/>
          </w:pPr>
        </w:pPrChange>
      </w:pPr>
      <w:bookmarkStart w:id="8590" w:name="_Ref92196589"/>
      <w:bookmarkStart w:id="8591" w:name="_Toc68162321"/>
      <w:bookmarkStart w:id="8592" w:name="_Ref92196582"/>
      <w:del w:id="8593" w:author="pete jones" w:date="2022-03-13T17:20:00Z">
        <w:r w:rsidRPr="00C15005" w:rsidDel="00F01DE3">
          <w:delText xml:space="preserve">Table </w:delText>
        </w:r>
      </w:del>
      <w:del w:id="8594" w:author="pete jones" w:date="2022-02-07T13:00:00Z">
        <w:r w:rsidRPr="007C0DAF" w:rsidDel="00344917">
          <w:fldChar w:fldCharType="begin"/>
        </w:r>
        <w:r w:rsidRPr="007C0DAF" w:rsidDel="00344917">
          <w:delInstrText>STYLEREF 1 \s</w:delInstrText>
        </w:r>
        <w:r w:rsidRPr="007C0DAF" w:rsidDel="00344917">
          <w:fldChar w:fldCharType="separate"/>
        </w:r>
        <w:r w:rsidR="00DD384C" w:rsidRPr="007C0DAF" w:rsidDel="00344917">
          <w:rPr>
            <w:noProof/>
          </w:rPr>
          <w:delText>5</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5</w:delText>
        </w:r>
        <w:r w:rsidRPr="007C0DAF" w:rsidDel="00344917">
          <w:fldChar w:fldCharType="end"/>
        </w:r>
      </w:del>
      <w:bookmarkEnd w:id="8590"/>
      <w:del w:id="8595" w:author="pete jones" w:date="2022-03-13T17:20:00Z">
        <w:r w:rsidRPr="007C0DAF" w:rsidDel="00F01DE3">
          <w:delText>: Pairwise Spearman Correlation of IMI variables</w:delText>
        </w:r>
        <w:bookmarkEnd w:id="8591"/>
        <w:bookmarkEnd w:id="8592"/>
      </w:del>
    </w:p>
    <w:p w14:paraId="3F952A12" w14:textId="3964275E" w:rsidR="00E2147F" w:rsidRDefault="00E2147F" w:rsidP="00E2147F">
      <w:pPr>
        <w:rPr>
          <w:ins w:id="8596" w:author="pete jones" w:date="2022-03-13T17:21:00Z"/>
          <w:b/>
          <w:bCs/>
          <w:u w:val="single"/>
        </w:rPr>
      </w:pPr>
      <w:r w:rsidRPr="00FF6A71">
        <w:rPr>
          <w:b/>
          <w:bCs/>
          <w:u w:val="single"/>
        </w:rPr>
        <w:t>Pairwise Spearman Correlation</w:t>
      </w:r>
      <w:del w:id="8597" w:author="pete jones" w:date="2022-03-12T17:23:00Z">
        <w:r w:rsidRPr="00FF6A71" w:rsidDel="00024E26">
          <w:rPr>
            <w:b/>
            <w:bCs/>
            <w:u w:val="single"/>
          </w:rPr>
          <w:delText xml:space="preserve"> notes</w:delText>
        </w:r>
        <w:r w:rsidRPr="00FF6A71" w:rsidDel="00024E26">
          <w:rPr>
            <w:u w:val="single"/>
            <w:rPrChange w:id="8598" w:author="pete jones" w:date="2022-01-04T13:50:00Z">
              <w:rPr>
                <w:b/>
                <w:bCs/>
                <w:u w:val="single"/>
              </w:rPr>
            </w:rPrChange>
          </w:rPr>
          <w:delText>.</w:delText>
        </w:r>
      </w:del>
      <w:ins w:id="8599" w:author="pete jones" w:date="2022-03-12T17:23:00Z">
        <w:r w:rsidR="00024E26">
          <w:rPr>
            <w:u w:val="single"/>
          </w:rPr>
          <w:t xml:space="preserve"> </w:t>
        </w:r>
        <w:r w:rsidR="00024E26" w:rsidRPr="00024E26">
          <w:rPr>
            <w:b/>
            <w:bCs/>
            <w:u w:val="single"/>
            <w:rPrChange w:id="8600" w:author="pete jones" w:date="2022-03-12T17:23:00Z">
              <w:rPr>
                <w:u w:val="single"/>
              </w:rPr>
            </w:rPrChange>
          </w:rPr>
          <w:t>analysis</w:t>
        </w:r>
      </w:ins>
    </w:p>
    <w:p w14:paraId="52471D16" w14:textId="088A59EF" w:rsidR="00F01DE3" w:rsidRDefault="00F01DE3" w:rsidP="00E2147F">
      <w:pPr>
        <w:rPr>
          <w:ins w:id="8601" w:author="pete jones" w:date="2022-03-13T17:22:00Z"/>
          <w:rFonts w:cstheme="minorHAnsi"/>
        </w:rPr>
      </w:pPr>
      <w:ins w:id="8602" w:author="pete jones" w:date="2022-03-13T17:21:00Z">
        <w:r w:rsidRPr="00FF6A71">
          <w:rPr>
            <w:rFonts w:cstheme="minorHAnsi"/>
          </w:rPr>
          <w:t xml:space="preserve">Scores for both sub-scales </w:t>
        </w:r>
        <w:r>
          <w:rPr>
            <w:rFonts w:cstheme="minorHAnsi"/>
          </w:rPr>
          <w:t xml:space="preserve">6 and 2 </w:t>
        </w:r>
        <w:r w:rsidRPr="00FF6A71">
          <w:rPr>
            <w:rFonts w:cstheme="minorHAnsi"/>
          </w:rPr>
          <w:t>were mediocre, but this strong correlation indicates that as an activity</w:t>
        </w:r>
      </w:ins>
      <w:ins w:id="8603" w:author="pete jones" w:date="2022-03-31T13:26:00Z">
        <w:r w:rsidR="001E1CC6">
          <w:rPr>
            <w:rFonts w:cstheme="minorHAnsi"/>
          </w:rPr>
          <w:t>,</w:t>
        </w:r>
      </w:ins>
      <w:ins w:id="8604" w:author="pete jones" w:date="2022-03-13T17:21:00Z">
        <w:r w:rsidRPr="00FF6A71">
          <w:rPr>
            <w:rFonts w:cstheme="minorHAnsi"/>
          </w:rPr>
          <w:t xml:space="preserve"> </w:t>
        </w:r>
      </w:ins>
      <w:ins w:id="8605" w:author="pete jones" w:date="2022-03-13T17:22:00Z">
        <w:r>
          <w:rPr>
            <w:rFonts w:cstheme="minorHAnsi"/>
          </w:rPr>
          <w:t xml:space="preserve">it </w:t>
        </w:r>
      </w:ins>
      <w:ins w:id="8606" w:author="pete jones" w:date="2022-03-13T17:21:00Z">
        <w:r w:rsidRPr="00FF6A71">
          <w:rPr>
            <w:rFonts w:cstheme="minorHAnsi"/>
          </w:rPr>
          <w:t xml:space="preserve">demonstrated value </w:t>
        </w:r>
        <w:r>
          <w:rPr>
            <w:rFonts w:cstheme="minorHAnsi"/>
          </w:rPr>
          <w:t xml:space="preserve">suggesting </w:t>
        </w:r>
        <w:r w:rsidRPr="00FF6A71">
          <w:rPr>
            <w:rFonts w:cstheme="minorHAnsi"/>
          </w:rPr>
          <w:t xml:space="preserve">a corresponding increase in competence would follow. </w:t>
        </w:r>
      </w:ins>
      <w:ins w:id="8607" w:author="pete jones" w:date="2022-03-31T13:26:00Z">
        <w:r w:rsidR="001E1CC6">
          <w:rPr>
            <w:rFonts w:cstheme="minorHAnsi"/>
          </w:rPr>
          <w:t>Conversely, t</w:t>
        </w:r>
      </w:ins>
      <w:ins w:id="8608" w:author="pete jones" w:date="2022-03-13T17:21:00Z">
        <w:r w:rsidRPr="00FF6A71">
          <w:rPr>
            <w:rFonts w:cstheme="minorHAnsi"/>
          </w:rPr>
          <w:t>he lower scores for this pair indicate that students failed to appreciate the value of the activity within the context of their overall study experience.</w:t>
        </w:r>
      </w:ins>
    </w:p>
    <w:p w14:paraId="5C755550" w14:textId="5858B6EA" w:rsidR="00F01DE3" w:rsidRPr="00FF6A71" w:rsidRDefault="00F01DE3">
      <w:pPr>
        <w:rPr>
          <w:ins w:id="8609" w:author="pete jones" w:date="2022-03-13T17:22:00Z"/>
        </w:rPr>
        <w:pPrChange w:id="8610" w:author="pete jones" w:date="2022-03-13T17:22:00Z">
          <w:pPr>
            <w:spacing w:before="0" w:after="0" w:line="240" w:lineRule="auto"/>
          </w:pPr>
        </w:pPrChange>
      </w:pPr>
      <w:ins w:id="8611" w:author="pete jones" w:date="2022-03-13T17:22:00Z">
        <w:r w:rsidRPr="00FF6A71">
          <w:t xml:space="preserve">This correlation </w:t>
        </w:r>
      </w:ins>
      <w:ins w:id="8612" w:author="pete jones" w:date="2022-03-13T17:23:00Z">
        <w:r>
          <w:t xml:space="preserve">between sub-scales 4 and 1 </w:t>
        </w:r>
      </w:ins>
      <w:ins w:id="8613" w:author="pete jones" w:date="2022-03-13T17:22:00Z">
        <w:r w:rsidRPr="00FF6A71">
          <w:t>is somewhat counter</w:t>
        </w:r>
      </w:ins>
      <w:ins w:id="8614" w:author="pete jones" w:date="2022-03-30T09:22:00Z">
        <w:r w:rsidR="00036DB9">
          <w:t>-</w:t>
        </w:r>
      </w:ins>
      <w:ins w:id="8615" w:author="pete jones" w:date="2022-03-13T17:22:00Z">
        <w:r w:rsidRPr="00FF6A71">
          <w:t>intuitive</w:t>
        </w:r>
      </w:ins>
      <w:ins w:id="8616" w:author="pete jones" w:date="2022-03-31T13:26:00Z">
        <w:r w:rsidR="001E1CC6">
          <w:t>;</w:t>
        </w:r>
      </w:ins>
      <w:ins w:id="8617" w:author="pete jones" w:date="2022-03-13T17:22:00Z">
        <w:r w:rsidRPr="00FF6A71">
          <w:t xml:space="preserve"> it may be expected that as students experienced increased pressure, they would lose interest in the activity</w:t>
        </w:r>
      </w:ins>
      <w:ins w:id="8618" w:author="pete jones" w:date="2022-03-31T13:26:00Z">
        <w:r w:rsidR="001E1CC6">
          <w:t>;</w:t>
        </w:r>
      </w:ins>
      <w:ins w:id="8619" w:author="pete jones" w:date="2022-03-13T17:22:00Z">
        <w:r w:rsidRPr="00FF6A71">
          <w:t xml:space="preserve"> this may be true where scores for pressure/tension are low. 2 from 7 of the questions were </w:t>
        </w:r>
      </w:ins>
      <w:ins w:id="8620" w:author="pete jones" w:date="2022-04-05T11:14:00Z">
        <w:r w:rsidR="00C02A6E" w:rsidRPr="00FF6A71">
          <w:t>reverse</w:t>
        </w:r>
        <w:r w:rsidR="00C02A6E">
          <w:t xml:space="preserve"> scored</w:t>
        </w:r>
      </w:ins>
      <w:ins w:id="8621" w:author="pete jones" w:date="2022-03-31T13:26:00Z">
        <w:r w:rsidR="001E1CC6">
          <w:t xml:space="preserve">. </w:t>
        </w:r>
      </w:ins>
      <w:ins w:id="8622" w:author="pete jones" w:date="2022-04-05T11:14:00Z">
        <w:r w:rsidR="00C02A6E">
          <w:t>T</w:t>
        </w:r>
        <w:r w:rsidR="00C02A6E" w:rsidRPr="00FF6A71">
          <w:t>herefore,</w:t>
        </w:r>
      </w:ins>
      <w:ins w:id="8623" w:author="pete jones" w:date="2022-03-13T17:22:00Z">
        <w:r w:rsidRPr="00FF6A71">
          <w:t xml:space="preserve"> a higher score indicated that the students were relaxed during the activity and improved overall motivation.</w:t>
        </w:r>
      </w:ins>
    </w:p>
    <w:p w14:paraId="66111807" w14:textId="5882A546" w:rsidR="00F01DE3" w:rsidRDefault="00F01DE3" w:rsidP="00F01DE3">
      <w:pPr>
        <w:rPr>
          <w:ins w:id="8624" w:author="pete jones" w:date="2022-03-13T17:25:00Z"/>
        </w:rPr>
      </w:pPr>
      <w:ins w:id="8625" w:author="pete jones" w:date="2022-03-13T17:23:00Z">
        <w:r w:rsidRPr="00F01DE3">
          <w:t xml:space="preserve">The activity fostered a PBL approach and </w:t>
        </w:r>
      </w:ins>
      <w:ins w:id="8626" w:author="pete jones" w:date="2022-04-01T15:04:00Z">
        <w:r w:rsidR="00726256">
          <w:t>provided students with personal challenges</w:t>
        </w:r>
      </w:ins>
      <w:ins w:id="8627" w:author="pete jones" w:date="2022-03-13T17:23:00Z">
        <w:r w:rsidRPr="00F01DE3">
          <w:t xml:space="preserve"> working as a group. This correlation </w:t>
        </w:r>
      </w:ins>
      <w:ins w:id="8628" w:author="pete jones" w:date="2022-03-13T17:24:00Z">
        <w:r>
          <w:t xml:space="preserve">between sub-scales 5 and 2 </w:t>
        </w:r>
      </w:ins>
      <w:ins w:id="8629" w:author="pete jones" w:date="2022-03-13T17:23:00Z">
        <w:r w:rsidRPr="00F01DE3">
          <w:t xml:space="preserve">indicates that activities that allow for individual solutions (reducing or eliminating plagiarism) provide improved opportunities for </w:t>
        </w:r>
      </w:ins>
      <w:ins w:id="8630" w:author="pete jones" w:date="2022-03-31T13:27:00Z">
        <w:r w:rsidR="001E1CC6">
          <w:t>person</w:t>
        </w:r>
      </w:ins>
      <w:ins w:id="8631" w:author="pete jones" w:date="2022-03-13T17:23:00Z">
        <w:r w:rsidRPr="00F01DE3">
          <w:t>al learning strategies and consolidation of learning.</w:t>
        </w:r>
      </w:ins>
    </w:p>
    <w:p w14:paraId="0F0CEB74" w14:textId="5222DE49" w:rsidR="00F01DE3" w:rsidRDefault="00F01DE3" w:rsidP="00F01DE3">
      <w:pPr>
        <w:rPr>
          <w:ins w:id="8632" w:author="pete jones" w:date="2022-03-13T17:26:00Z"/>
        </w:rPr>
      </w:pPr>
      <w:ins w:id="8633" w:author="pete jones" w:date="2022-03-13T17:25:00Z">
        <w:r>
          <w:t xml:space="preserve">The </w:t>
        </w:r>
        <w:r w:rsidRPr="00F01DE3">
          <w:t xml:space="preserve">correlation </w:t>
        </w:r>
        <w:r>
          <w:t>between sub-scales 5 and 2 indicated a negative</w:t>
        </w:r>
      </w:ins>
      <w:ins w:id="8634" w:author="pete jones" w:date="2022-03-31T13:27:00Z">
        <w:r w:rsidR="001E1CC6">
          <w:t>;</w:t>
        </w:r>
      </w:ins>
      <w:ins w:id="8635" w:author="pete jones" w:date="2022-03-13T17:25:00Z">
        <w:r>
          <w:t xml:space="preserve"> </w:t>
        </w:r>
        <w:r w:rsidRPr="00F01DE3">
          <w:t>50% of the relatedness questions were reverse</w:t>
        </w:r>
      </w:ins>
      <w:ins w:id="8636" w:author="pete jones" w:date="2022-03-30T09:23:00Z">
        <w:r w:rsidR="00036DB9">
          <w:t>-</w:t>
        </w:r>
      </w:ins>
      <w:ins w:id="8637" w:author="pete jones" w:date="2022-03-13T17:25:00Z">
        <w:r w:rsidRPr="00F01DE3">
          <w:t xml:space="preserve">scored, </w:t>
        </w:r>
      </w:ins>
      <w:ins w:id="8638" w:author="pete jones" w:date="2022-04-01T15:04:00Z">
        <w:r w:rsidR="00726256">
          <w:t xml:space="preserve">and </w:t>
        </w:r>
      </w:ins>
      <w:ins w:id="8639" w:author="pete jones" w:date="2022-03-13T17:25:00Z">
        <w:r w:rsidRPr="00F01DE3">
          <w:t xml:space="preserve">the results for relatedness are relatively low, indicating </w:t>
        </w:r>
        <w:r w:rsidRPr="00F01DE3">
          <w:lastRenderedPageBreak/>
          <w:t xml:space="preserve">a lack of team cohesion. The activity was designed to ensure that a lack of team effectiveness would not incur individual penalties. This was achieved by providing completed data to enable teams to progress. Therefore, the aim to raise </w:t>
        </w:r>
      </w:ins>
      <w:ins w:id="8640" w:author="pete jones" w:date="2022-03-31T13:28:00Z">
        <w:r w:rsidR="001E1CC6">
          <w:t>person</w:t>
        </w:r>
      </w:ins>
      <w:ins w:id="8641" w:author="pete jones" w:date="2022-03-13T17:25:00Z">
        <w:r w:rsidRPr="00F01DE3">
          <w:t>al competence was maintained and encourag</w:t>
        </w:r>
      </w:ins>
      <w:ins w:id="8642" w:author="pete jones" w:date="2022-03-30T09:23:00Z">
        <w:r w:rsidR="00036DB9">
          <w:t>ed</w:t>
        </w:r>
      </w:ins>
      <w:ins w:id="8643" w:author="pete jones" w:date="2022-03-13T17:25:00Z">
        <w:r w:rsidRPr="00F01DE3">
          <w:t xml:space="preserve"> a focus on their work even if team structure and strategies were not fully realised. This was anticipated because </w:t>
        </w:r>
      </w:ins>
      <w:ins w:id="8644" w:author="pete jones" w:date="2022-03-31T13:28:00Z">
        <w:r w:rsidR="001E1CC6">
          <w:t>a lack of progress often hinders many teamwork activitie</w:t>
        </w:r>
      </w:ins>
      <w:ins w:id="8645" w:author="pete jones" w:date="2022-03-13T17:25:00Z">
        <w:r w:rsidRPr="00F01DE3">
          <w:t>s through Tuckman’s stages of group development</w:t>
        </w:r>
      </w:ins>
      <w:ins w:id="8646" w:author="pete jones" w:date="2022-03-13T17:26:00Z">
        <w:r>
          <w:t>.</w:t>
        </w:r>
      </w:ins>
    </w:p>
    <w:p w14:paraId="47EA02AA" w14:textId="1A3D49E7" w:rsidR="00F01DE3" w:rsidRDefault="00F01DE3" w:rsidP="00F01DE3">
      <w:pPr>
        <w:rPr>
          <w:ins w:id="8647" w:author="pete jones" w:date="2022-03-13T17:27:00Z"/>
        </w:rPr>
      </w:pPr>
      <w:ins w:id="8648" w:author="pete jones" w:date="2022-03-13T17:26:00Z">
        <w:r>
          <w:t>The negative correlation betw</w:t>
        </w:r>
      </w:ins>
      <w:ins w:id="8649" w:author="pete jones" w:date="2022-03-13T17:27:00Z">
        <w:r>
          <w:t>een sub-scale 6 and 4 suggests that s</w:t>
        </w:r>
      </w:ins>
      <w:ins w:id="8650" w:author="pete jones" w:date="2022-03-13T17:26:00Z">
        <w:r w:rsidRPr="00F01DE3">
          <w:t xml:space="preserve">tudents who do not respond well to competitive pressure or short timeframes to undertake an activity will fail to appreciate the </w:t>
        </w:r>
      </w:ins>
      <w:ins w:id="8651" w:author="pete jones" w:date="2022-03-31T13:28:00Z">
        <w:r w:rsidR="001E1CC6">
          <w:t>broa</w:t>
        </w:r>
      </w:ins>
      <w:ins w:id="8652" w:author="pete jones" w:date="2022-03-13T17:26:00Z">
        <w:r w:rsidRPr="00F01DE3">
          <w:t xml:space="preserve">der value of </w:t>
        </w:r>
      </w:ins>
      <w:ins w:id="8653" w:author="pete jones" w:date="2022-03-30T09:23:00Z">
        <w:r w:rsidR="00036DB9">
          <w:t xml:space="preserve">the </w:t>
        </w:r>
      </w:ins>
      <w:ins w:id="8654" w:author="pete jones" w:date="2022-03-13T17:26:00Z">
        <w:r w:rsidRPr="00F01DE3">
          <w:t>activity as internal or external pressures increase, forcing a task</w:t>
        </w:r>
      </w:ins>
      <w:ins w:id="8655" w:author="pete jones" w:date="2022-03-30T09:23:00Z">
        <w:r w:rsidR="00036DB9">
          <w:t>-</w:t>
        </w:r>
      </w:ins>
      <w:ins w:id="8656" w:author="pete jones" w:date="2022-03-13T17:26:00Z">
        <w:r w:rsidRPr="00F01DE3">
          <w:t>orientated approach to the problem without being able to increase cognition and relying more on memorisation of procedures.</w:t>
        </w:r>
      </w:ins>
    </w:p>
    <w:p w14:paraId="5776D7C1" w14:textId="5F4D3273" w:rsidR="00F01DE3" w:rsidRDefault="00F01DE3" w:rsidP="00F01DE3">
      <w:pPr>
        <w:rPr>
          <w:ins w:id="8657" w:author="pete jones" w:date="2022-03-15T18:11:00Z"/>
        </w:rPr>
      </w:pPr>
      <w:ins w:id="8658" w:author="pete jones" w:date="2022-03-13T17:27:00Z">
        <w:r w:rsidRPr="00F01DE3">
          <w:t>The strongest negative correlation is reported</w:t>
        </w:r>
        <w:r>
          <w:t xml:space="preserve"> between sub-scale </w:t>
        </w:r>
      </w:ins>
      <w:ins w:id="8659" w:author="pete jones" w:date="2022-03-13T17:28:00Z">
        <w:r>
          <w:t>4</w:t>
        </w:r>
      </w:ins>
      <w:ins w:id="8660" w:author="pete jones" w:date="2022-03-13T17:27:00Z">
        <w:r>
          <w:t xml:space="preserve"> and </w:t>
        </w:r>
      </w:ins>
      <w:ins w:id="8661" w:author="pete jones" w:date="2022-03-13T17:28:00Z">
        <w:r>
          <w:t>2</w:t>
        </w:r>
      </w:ins>
      <w:ins w:id="8662" w:author="pete jones" w:date="2022-03-13T17:27:00Z">
        <w:r w:rsidRPr="00F01DE3">
          <w:t xml:space="preserve"> and indicates that the students were less likely to respond to competitive pressure</w:t>
        </w:r>
      </w:ins>
      <w:ins w:id="8663" w:author="pete jones" w:date="2022-03-31T13:29:00Z">
        <w:r w:rsidR="001E1CC6">
          <w:t>;</w:t>
        </w:r>
      </w:ins>
      <w:ins w:id="8664" w:author="pete jones" w:date="2022-03-13T17:27:00Z">
        <w:r w:rsidRPr="00F01DE3">
          <w:t xml:space="preserve"> consequently</w:t>
        </w:r>
      </w:ins>
      <w:ins w:id="8665" w:author="pete jones" w:date="2022-03-30T09:23:00Z">
        <w:r w:rsidR="00036DB9">
          <w:t>,</w:t>
        </w:r>
      </w:ins>
      <w:ins w:id="8666" w:author="pete jones" w:date="2022-03-13T17:27:00Z">
        <w:r w:rsidRPr="00F01DE3">
          <w:t xml:space="preserve"> their perceived competence was reduced. The result shows a higher proportion of participants whose general attitude to competitive pressures w</w:t>
        </w:r>
      </w:ins>
      <w:ins w:id="8667" w:author="pete jones" w:date="2022-03-30T12:41:00Z">
        <w:r w:rsidR="00042512">
          <w:t>as</w:t>
        </w:r>
      </w:ins>
      <w:ins w:id="8668" w:author="pete jones" w:date="2022-03-13T17:27:00Z">
        <w:r w:rsidRPr="00F01DE3">
          <w:t xml:space="preserve"> negatively correlated. Increased expos</w:t>
        </w:r>
      </w:ins>
      <w:ins w:id="8669" w:author="pete jones" w:date="2022-03-30T09:23:00Z">
        <w:r w:rsidR="00036DB9">
          <w:t>ur</w:t>
        </w:r>
      </w:ins>
      <w:ins w:id="8670" w:author="pete jones" w:date="2022-03-13T17:27:00Z">
        <w:r w:rsidRPr="00F01DE3">
          <w:t>e to a high-pressure environment may help students perform better under pressure.</w:t>
        </w:r>
      </w:ins>
    </w:p>
    <w:p w14:paraId="1C13D2C2" w14:textId="76C509F2" w:rsidR="0055253D" w:rsidRDefault="0055253D" w:rsidP="00F01DE3">
      <w:pPr>
        <w:rPr>
          <w:ins w:id="8671" w:author="pete jones" w:date="2022-03-16T10:05:00Z"/>
          <w:b/>
          <w:bCs/>
        </w:rPr>
      </w:pPr>
      <w:bookmarkStart w:id="8672" w:name="BACK_HERE"/>
      <w:ins w:id="8673" w:author="pete jones" w:date="2022-03-15T18:11:00Z">
        <w:r w:rsidRPr="0055253D">
          <w:rPr>
            <w:b/>
            <w:bCs/>
            <w:rPrChange w:id="8674" w:author="pete jones" w:date="2022-03-15T18:12:00Z">
              <w:rPr/>
            </w:rPrChange>
          </w:rPr>
          <w:t xml:space="preserve">Reliability </w:t>
        </w:r>
        <w:bookmarkEnd w:id="8672"/>
        <w:r w:rsidRPr="0055253D">
          <w:rPr>
            <w:b/>
            <w:bCs/>
            <w:rPrChange w:id="8675" w:author="pete jones" w:date="2022-03-15T18:12:00Z">
              <w:rPr/>
            </w:rPrChange>
          </w:rPr>
          <w:t>analy</w:t>
        </w:r>
      </w:ins>
      <w:ins w:id="8676" w:author="pete jones" w:date="2022-03-15T18:12:00Z">
        <w:r w:rsidRPr="0055253D">
          <w:rPr>
            <w:b/>
            <w:bCs/>
            <w:rPrChange w:id="8677" w:author="pete jones" w:date="2022-03-15T18:12:00Z">
              <w:rPr/>
            </w:rPrChange>
          </w:rPr>
          <w:t>sis –Engagement KPIs</w:t>
        </w:r>
      </w:ins>
      <w:ins w:id="8678" w:author="pete jones" w:date="2022-03-16T10:13:00Z">
        <w:r w:rsidR="002030CB" w:rsidRPr="002030CB">
          <w:rPr>
            <w:b/>
            <w:bCs/>
          </w:rPr>
          <w:t xml:space="preserve"> </w:t>
        </w:r>
      </w:ins>
      <w:ins w:id="8679" w:author="pete jones" w:date="2022-03-16T10:14:00Z">
        <w:r w:rsidR="002030CB" w:rsidRPr="006765C1">
          <w:rPr>
            <w:b/>
            <w:bCs/>
          </w:rPr>
          <w:t xml:space="preserve">and </w:t>
        </w:r>
      </w:ins>
      <w:ins w:id="8680" w:author="pete jones" w:date="2022-03-16T10:13:00Z">
        <w:r w:rsidR="002030CB" w:rsidRPr="006765C1">
          <w:rPr>
            <w:b/>
            <w:bCs/>
          </w:rPr>
          <w:t xml:space="preserve">IMI </w:t>
        </w:r>
      </w:ins>
    </w:p>
    <w:p w14:paraId="51480534" w14:textId="1F56EFAE" w:rsidR="00B3703E" w:rsidRDefault="002030CB" w:rsidP="00F01DE3">
      <w:pPr>
        <w:rPr>
          <w:ins w:id="8681" w:author="pete jones" w:date="2022-03-16T10:53:00Z"/>
        </w:rPr>
      </w:pPr>
      <w:ins w:id="8682" w:author="pete jones" w:date="2022-03-16T10:09:00Z">
        <w:r w:rsidRPr="002030CB">
          <w:rPr>
            <w:rPrChange w:id="8683" w:author="pete jones" w:date="2022-03-16T10:09:00Z">
              <w:rPr>
                <w:b/>
                <w:bCs/>
              </w:rPr>
            </w:rPrChange>
          </w:rPr>
          <w:t xml:space="preserve">Reliability analysis allows </w:t>
        </w:r>
      </w:ins>
      <w:ins w:id="8684" w:author="pete jones" w:date="2022-03-30T09:23:00Z">
        <w:r w:rsidR="00036DB9">
          <w:t>studying</w:t>
        </w:r>
      </w:ins>
      <w:ins w:id="8685" w:author="pete jones" w:date="2022-03-16T10:09:00Z">
        <w:r w:rsidRPr="002030CB">
          <w:rPr>
            <w:rPrChange w:id="8686" w:author="pete jones" w:date="2022-03-16T10:09:00Z">
              <w:rPr>
                <w:b/>
                <w:bCs/>
              </w:rPr>
            </w:rPrChange>
          </w:rPr>
          <w:t xml:space="preserve"> the properties of measurement scales and the items that </w:t>
        </w:r>
      </w:ins>
      <w:ins w:id="8687" w:author="pete jones" w:date="2022-03-16T10:10:00Z">
        <w:r w:rsidRPr="002030CB">
          <w:t>make up</w:t>
        </w:r>
      </w:ins>
      <w:ins w:id="8688" w:author="pete jones" w:date="2022-03-16T10:09:00Z">
        <w:r w:rsidRPr="002030CB">
          <w:rPr>
            <w:rPrChange w:id="8689" w:author="pete jones" w:date="2022-03-16T10:09:00Z">
              <w:rPr>
                <w:b/>
                <w:bCs/>
              </w:rPr>
            </w:rPrChange>
          </w:rPr>
          <w:t xml:space="preserve"> the scales. </w:t>
        </w:r>
      </w:ins>
      <w:ins w:id="8690" w:author="pete jones" w:date="2022-03-16T10:16:00Z">
        <w:r>
          <w:t>The observation data obtained from the enga</w:t>
        </w:r>
      </w:ins>
      <w:ins w:id="8691" w:author="pete jones" w:date="2022-03-16T10:17:00Z">
        <w:r>
          <w:t>ge</w:t>
        </w:r>
      </w:ins>
      <w:ins w:id="8692" w:author="pete jones" w:date="2022-03-16T10:16:00Z">
        <w:r>
          <w:t>ment KPI</w:t>
        </w:r>
      </w:ins>
      <w:ins w:id="8693" w:author="pete jones" w:date="2022-03-16T10:17:00Z">
        <w:r>
          <w:t xml:space="preserve"> instrument was subjected to a</w:t>
        </w:r>
      </w:ins>
      <w:ins w:id="8694" w:author="pete jones" w:date="2022-03-16T10:09:00Z">
        <w:r w:rsidRPr="002030CB">
          <w:rPr>
            <w:rPrChange w:id="8695" w:author="pete jones" w:date="2022-03-16T10:09:00Z">
              <w:rPr>
                <w:b/>
                <w:bCs/>
              </w:rPr>
            </w:rPrChange>
          </w:rPr>
          <w:t xml:space="preserve"> </w:t>
        </w:r>
      </w:ins>
      <w:ins w:id="8696" w:author="pete jones" w:date="2022-03-16T10:17:00Z">
        <w:r>
          <w:t>r</w:t>
        </w:r>
      </w:ins>
      <w:ins w:id="8697" w:author="pete jones" w:date="2022-03-16T10:09:00Z">
        <w:r w:rsidRPr="002030CB">
          <w:rPr>
            <w:rPrChange w:id="8698" w:author="pete jones" w:date="2022-03-16T10:09:00Z">
              <w:rPr>
                <w:b/>
                <w:bCs/>
              </w:rPr>
            </w:rPrChange>
          </w:rPr>
          <w:t xml:space="preserve">eliability </w:t>
        </w:r>
      </w:ins>
      <w:ins w:id="8699" w:author="pete jones" w:date="2022-03-16T10:17:00Z">
        <w:r>
          <w:t>a</w:t>
        </w:r>
      </w:ins>
      <w:ins w:id="8700" w:author="pete jones" w:date="2022-03-16T10:09:00Z">
        <w:r w:rsidRPr="002030CB">
          <w:rPr>
            <w:rPrChange w:id="8701" w:author="pete jones" w:date="2022-03-16T10:09:00Z">
              <w:rPr>
                <w:b/>
                <w:bCs/>
              </w:rPr>
            </w:rPrChange>
          </w:rPr>
          <w:t xml:space="preserve">nalysis procedure </w:t>
        </w:r>
      </w:ins>
      <w:ins w:id="8702" w:author="pete jones" w:date="2022-03-16T10:18:00Z">
        <w:r>
          <w:t xml:space="preserve">to calculate a Cronbach </w:t>
        </w:r>
        <w:r>
          <w:rPr>
            <w:rFonts w:cstheme="minorHAnsi"/>
          </w:rPr>
          <w:t>α</w:t>
        </w:r>
        <w:r>
          <w:t xml:space="preserve"> score for each </w:t>
        </w:r>
      </w:ins>
      <w:ins w:id="8703" w:author="pete jones" w:date="2022-03-31T13:29:00Z">
        <w:r w:rsidR="001E1CC6">
          <w:t>data axis</w:t>
        </w:r>
      </w:ins>
      <w:ins w:id="8704" w:author="pete jones" w:date="2022-03-16T10:20:00Z">
        <w:r>
          <w:t xml:space="preserve"> individually</w:t>
        </w:r>
      </w:ins>
      <w:ins w:id="8705" w:author="pete jones" w:date="2022-03-16T10:19:00Z">
        <w:r>
          <w:t xml:space="preserve">, i.e., </w:t>
        </w:r>
      </w:ins>
      <w:ins w:id="8706" w:author="pete jones" w:date="2022-04-05T11:21:00Z">
        <w:r w:rsidR="00E06CA9">
          <w:t>emotional,</w:t>
        </w:r>
      </w:ins>
      <w:ins w:id="8707" w:author="pete jones" w:date="2022-03-16T10:19:00Z">
        <w:r>
          <w:t xml:space="preserve"> and cognitive. </w:t>
        </w:r>
      </w:ins>
      <w:ins w:id="8708" w:author="pete jones" w:date="2022-03-16T10:21:00Z">
        <w:r>
          <w:t xml:space="preserve">A second analysis of the complete data set incorporating </w:t>
        </w:r>
      </w:ins>
      <w:ins w:id="8709" w:author="pete jones" w:date="2022-03-16T10:25:00Z">
        <w:r>
          <w:t>each</w:t>
        </w:r>
      </w:ins>
      <w:ins w:id="8710" w:author="pete jones" w:date="2022-03-16T10:21:00Z">
        <w:r>
          <w:t xml:space="preserve"> axis w</w:t>
        </w:r>
      </w:ins>
      <w:ins w:id="8711" w:author="pete jones" w:date="2022-03-16T10:22:00Z">
        <w:r>
          <w:t xml:space="preserve">as also </w:t>
        </w:r>
      </w:ins>
      <w:ins w:id="8712" w:author="pete jones" w:date="2022-03-16T10:09:00Z">
        <w:r w:rsidRPr="002030CB">
          <w:rPr>
            <w:rPrChange w:id="8713" w:author="pete jones" w:date="2022-03-16T10:09:00Z">
              <w:rPr>
                <w:b/>
                <w:bCs/>
              </w:rPr>
            </w:rPrChange>
          </w:rPr>
          <w:t>calculate</w:t>
        </w:r>
      </w:ins>
      <w:ins w:id="8714" w:author="pete jones" w:date="2022-03-16T10:22:00Z">
        <w:r>
          <w:t>d</w:t>
        </w:r>
      </w:ins>
      <w:ins w:id="8715" w:author="pete jones" w:date="2022-03-16T10:09:00Z">
        <w:r w:rsidRPr="002030CB">
          <w:rPr>
            <w:rPrChange w:id="8716" w:author="pete jones" w:date="2022-03-16T10:09:00Z">
              <w:rPr>
                <w:b/>
                <w:bCs/>
              </w:rPr>
            </w:rPrChange>
          </w:rPr>
          <w:t xml:space="preserve"> provide</w:t>
        </w:r>
      </w:ins>
      <w:ins w:id="8717" w:author="pete jones" w:date="2022-03-16T10:15:00Z">
        <w:r>
          <w:t>d</w:t>
        </w:r>
      </w:ins>
      <w:ins w:id="8718" w:author="pete jones" w:date="2022-03-16T10:09:00Z">
        <w:r w:rsidRPr="002030CB">
          <w:rPr>
            <w:rPrChange w:id="8719" w:author="pete jones" w:date="2022-03-16T10:09:00Z">
              <w:rPr>
                <w:b/>
                <w:bCs/>
              </w:rPr>
            </w:rPrChange>
          </w:rPr>
          <w:t xml:space="preserve"> information </w:t>
        </w:r>
      </w:ins>
      <w:ins w:id="8720" w:author="pete jones" w:date="2022-03-16T10:15:00Z">
        <w:r>
          <w:t>for the consi</w:t>
        </w:r>
      </w:ins>
      <w:ins w:id="8721" w:author="pete jones" w:date="2022-03-30T09:24:00Z">
        <w:r w:rsidR="00036DB9">
          <w:t>s</w:t>
        </w:r>
      </w:ins>
      <w:ins w:id="8722" w:author="pete jones" w:date="2022-03-16T10:15:00Z">
        <w:r>
          <w:t>tency</w:t>
        </w:r>
      </w:ins>
      <w:ins w:id="8723" w:author="pete jones" w:date="2022-03-16T10:09:00Z">
        <w:r w:rsidRPr="002030CB">
          <w:rPr>
            <w:rPrChange w:id="8724" w:author="pete jones" w:date="2022-03-16T10:09:00Z">
              <w:rPr>
                <w:b/>
                <w:bCs/>
              </w:rPr>
            </w:rPrChange>
          </w:rPr>
          <w:t xml:space="preserve"> between </w:t>
        </w:r>
      </w:ins>
      <w:ins w:id="8725" w:author="pete jones" w:date="2022-03-16T10:16:00Z">
        <w:r>
          <w:t xml:space="preserve">the </w:t>
        </w:r>
      </w:ins>
      <w:ins w:id="8726" w:author="pete jones" w:date="2022-03-16T10:09:00Z">
        <w:r w:rsidRPr="002030CB">
          <w:rPr>
            <w:rPrChange w:id="8727" w:author="pete jones" w:date="2022-03-16T10:09:00Z">
              <w:rPr>
                <w:b/>
                <w:bCs/>
              </w:rPr>
            </w:rPrChange>
          </w:rPr>
          <w:t>individual items in the scale</w:t>
        </w:r>
      </w:ins>
      <w:ins w:id="8728" w:author="pete jones" w:date="2022-03-16T10:26:00Z">
        <w:r>
          <w:t xml:space="preserve"> individually and combined</w:t>
        </w:r>
      </w:ins>
      <w:ins w:id="8729" w:author="pete jones" w:date="2022-03-16T10:09:00Z">
        <w:r w:rsidRPr="002030CB">
          <w:rPr>
            <w:rPrChange w:id="8730" w:author="pete jones" w:date="2022-03-16T10:09:00Z">
              <w:rPr>
                <w:b/>
                <w:bCs/>
              </w:rPr>
            </w:rPrChange>
          </w:rPr>
          <w:t>.</w:t>
        </w:r>
      </w:ins>
      <w:ins w:id="8731" w:author="pete jones" w:date="2022-03-16T10:24:00Z">
        <w:r>
          <w:t xml:space="preserve"> For the emotional axis </w:t>
        </w:r>
      </w:ins>
      <w:ins w:id="8732" w:author="pete jones" w:date="2022-03-16T10:27:00Z">
        <w:r w:rsidR="00246CAC">
          <w:t>data,</w:t>
        </w:r>
      </w:ins>
      <w:ins w:id="8733" w:author="pete jones" w:date="2022-03-16T10:24:00Z">
        <w:r>
          <w:t xml:space="preserve"> the </w:t>
        </w:r>
      </w:ins>
      <w:ins w:id="8734" w:author="pete jones" w:date="2022-03-16T10:25:00Z">
        <w:r>
          <w:t>analysis revealed a slightly positive mean of 0.26</w:t>
        </w:r>
      </w:ins>
      <w:ins w:id="8735" w:author="pete jones" w:date="2022-03-16T10:26:00Z">
        <w:r>
          <w:t xml:space="preserve"> and a standard deviation </w:t>
        </w:r>
      </w:ins>
      <w:ins w:id="8736" w:author="pete jones" w:date="2022-03-16T10:27:00Z">
        <w:r>
          <w:t>(</w:t>
        </w:r>
      </w:ins>
      <w:ins w:id="8737" w:author="pete jones" w:date="2022-03-16T10:26:00Z">
        <w:r>
          <w:t>or spread of data</w:t>
        </w:r>
      </w:ins>
      <w:ins w:id="8738" w:author="pete jones" w:date="2022-03-16T10:27:00Z">
        <w:r>
          <w:t xml:space="preserve">) of </w:t>
        </w:r>
        <w:r w:rsidR="00246CAC">
          <w:t>1.4</w:t>
        </w:r>
      </w:ins>
      <w:ins w:id="8739" w:author="pete jones" w:date="2022-03-16T10:28:00Z">
        <w:r w:rsidR="00246CAC">
          <w:t xml:space="preserve">3 and a Cronbach </w:t>
        </w:r>
        <w:r w:rsidR="00246CAC">
          <w:rPr>
            <w:rFonts w:cstheme="minorHAnsi"/>
          </w:rPr>
          <w:t>α</w:t>
        </w:r>
        <w:r w:rsidR="00246CAC">
          <w:t xml:space="preserve"> of 0.542</w:t>
        </w:r>
      </w:ins>
      <w:ins w:id="8740" w:author="pete jones" w:date="2022-03-16T10:29:00Z">
        <w:r w:rsidR="00246CAC">
          <w:t xml:space="preserve">, indicating a “poor” internal consistency. The consistency calculation revealed that </w:t>
        </w:r>
      </w:ins>
      <w:ins w:id="8741" w:author="pete jones" w:date="2022-03-31T13:29:00Z">
        <w:r w:rsidR="001E1CC6">
          <w:t>removing observations relating to engaging with team members or assessing levels of boredom</w:t>
        </w:r>
      </w:ins>
      <w:ins w:id="8742" w:author="pete jones" w:date="2022-03-16T10:31:00Z">
        <w:r w:rsidR="00246CAC">
          <w:t xml:space="preserve"> would have increased the score marginally</w:t>
        </w:r>
      </w:ins>
      <w:ins w:id="8743" w:author="pete jones" w:date="2022-03-16T10:32:00Z">
        <w:r w:rsidR="00246CAC">
          <w:t xml:space="preserve"> but not above a “questionable” rating. </w:t>
        </w:r>
      </w:ins>
      <w:ins w:id="8744" w:author="pete jones" w:date="2022-03-16T10:33:00Z">
        <w:r w:rsidR="00246CAC">
          <w:t xml:space="preserve">However, the result for the cognitive axis </w:t>
        </w:r>
      </w:ins>
      <w:ins w:id="8745" w:author="pete jones" w:date="2022-03-16T10:34:00Z">
        <w:r w:rsidR="00246CAC">
          <w:t xml:space="preserve">suggested </w:t>
        </w:r>
        <w:r w:rsidR="00246CAC">
          <w:lastRenderedPageBreak/>
          <w:t xml:space="preserve">an improved rating </w:t>
        </w:r>
      </w:ins>
      <w:ins w:id="8746" w:author="pete jones" w:date="2022-03-30T09:24:00Z">
        <w:r w:rsidR="00036DB9">
          <w:t>of</w:t>
        </w:r>
      </w:ins>
      <w:ins w:id="8747" w:author="pete jones" w:date="2022-03-16T10:34:00Z">
        <w:r w:rsidR="00246CAC">
          <w:t xml:space="preserve"> “acceptable”; mean </w:t>
        </w:r>
      </w:ins>
      <w:ins w:id="8748" w:author="pete jones" w:date="2022-03-16T10:35:00Z">
        <w:r w:rsidR="00246CAC">
          <w:t>0.58</w:t>
        </w:r>
      </w:ins>
      <w:ins w:id="8749" w:author="pete jones" w:date="2022-03-16T10:34:00Z">
        <w:r w:rsidR="00246CAC">
          <w:t xml:space="preserve">, standard deviation </w:t>
        </w:r>
      </w:ins>
      <w:ins w:id="8750" w:author="pete jones" w:date="2022-03-16T10:35:00Z">
        <w:r w:rsidR="00246CAC">
          <w:t>1.58</w:t>
        </w:r>
      </w:ins>
      <w:ins w:id="8751" w:author="pete jones" w:date="2022-03-16T10:34:00Z">
        <w:r w:rsidR="00246CAC">
          <w:t>,</w:t>
        </w:r>
      </w:ins>
      <w:ins w:id="8752" w:author="pete jones" w:date="2022-03-16T10:35:00Z">
        <w:r w:rsidR="00246CAC">
          <w:t xml:space="preserve"> and</w:t>
        </w:r>
      </w:ins>
      <w:ins w:id="8753" w:author="pete jones" w:date="2022-03-16T10:34:00Z">
        <w:r w:rsidR="00246CAC">
          <w:t xml:space="preserve"> Cronbach </w:t>
        </w:r>
      </w:ins>
      <w:ins w:id="8754" w:author="pete jones" w:date="2022-03-16T10:37:00Z">
        <w:r w:rsidR="00B3703E">
          <w:rPr>
            <w:rFonts w:cstheme="minorHAnsi"/>
          </w:rPr>
          <w:t>α</w:t>
        </w:r>
        <w:r w:rsidR="00B3703E">
          <w:t xml:space="preserve"> 0.711. Removal of observations related to evidence of using self-le</w:t>
        </w:r>
      </w:ins>
      <w:ins w:id="8755" w:author="pete jones" w:date="2022-03-16T10:38:00Z">
        <w:r w:rsidR="00B3703E">
          <w:t xml:space="preserve">arning resources and perceptions of the activity to personal aspirations indicated a marginal increase in </w:t>
        </w:r>
      </w:ins>
      <w:ins w:id="8756" w:author="pete jones" w:date="2022-03-16T10:39:00Z">
        <w:r w:rsidR="00B3703E">
          <w:t>reliability scores, suggesting some redundancy</w:t>
        </w:r>
      </w:ins>
      <w:ins w:id="8757" w:author="pete jones" w:date="2022-03-16T10:40:00Z">
        <w:r w:rsidR="00B3703E">
          <w:t xml:space="preserve"> in these observations with others in the cognitive axis.</w:t>
        </w:r>
      </w:ins>
      <w:ins w:id="8758" w:author="pete jones" w:date="2022-03-16T10:41:00Z">
        <w:r w:rsidR="00B3703E">
          <w:t xml:space="preserve"> Performing the analysis on </w:t>
        </w:r>
      </w:ins>
      <w:ins w:id="8759" w:author="pete jones" w:date="2022-03-16T10:42:00Z">
        <w:r w:rsidR="00B3703E">
          <w:t>both axes improved the score</w:t>
        </w:r>
      </w:ins>
      <w:ins w:id="8760" w:author="pete jones" w:date="2022-03-16T10:43:00Z">
        <w:r w:rsidR="00B3703E">
          <w:t xml:space="preserve">; mean </w:t>
        </w:r>
      </w:ins>
      <w:ins w:id="8761" w:author="pete jones" w:date="2022-03-30T09:24:00Z">
        <w:r w:rsidR="00036DB9">
          <w:t xml:space="preserve">of </w:t>
        </w:r>
      </w:ins>
      <w:ins w:id="8762" w:author="pete jones" w:date="2022-03-16T10:43:00Z">
        <w:r w:rsidR="00B3703E">
          <w:t xml:space="preserve">0.408, </w:t>
        </w:r>
      </w:ins>
      <w:ins w:id="8763" w:author="pete jones" w:date="2022-03-30T09:24:00Z">
        <w:r w:rsidR="00036DB9">
          <w:t xml:space="preserve">a </w:t>
        </w:r>
      </w:ins>
      <w:ins w:id="8764" w:author="pete jones" w:date="2022-03-16T10:43:00Z">
        <w:r w:rsidR="00B3703E">
          <w:t xml:space="preserve">standard deviation of 1.34, and Cronbach </w:t>
        </w:r>
        <w:r w:rsidR="00B3703E">
          <w:rPr>
            <w:rFonts w:cstheme="minorHAnsi"/>
          </w:rPr>
          <w:t>α</w:t>
        </w:r>
        <w:r w:rsidR="00B3703E">
          <w:t xml:space="preserve"> 0.77, rai</w:t>
        </w:r>
      </w:ins>
      <w:ins w:id="8765" w:author="pete jones" w:date="2022-03-16T10:45:00Z">
        <w:r w:rsidR="00B3703E">
          <w:t>s</w:t>
        </w:r>
      </w:ins>
      <w:ins w:id="8766" w:author="pete jones" w:date="2022-03-16T10:43:00Z">
        <w:r w:rsidR="00B3703E">
          <w:t>ing overall internal consistency to “</w:t>
        </w:r>
      </w:ins>
      <w:ins w:id="8767" w:author="pete jones" w:date="2022-03-16T10:44:00Z">
        <w:r w:rsidR="00B3703E">
          <w:t xml:space="preserve">acceptable” levels of </w:t>
        </w:r>
      </w:ins>
      <w:ins w:id="8768" w:author="pete jones" w:date="2022-03-16T10:46:00Z">
        <w:r w:rsidR="00B3703E">
          <w:t>reliability</w:t>
        </w:r>
      </w:ins>
      <w:ins w:id="8769" w:author="pete jones" w:date="2022-03-16T10:44:00Z">
        <w:r w:rsidR="00B3703E">
          <w:t xml:space="preserve">. </w:t>
        </w:r>
      </w:ins>
      <w:ins w:id="8770" w:author="pete jones" w:date="2022-04-05T11:14:00Z">
        <w:r w:rsidR="00C02A6E">
          <w:t>Again,</w:t>
        </w:r>
      </w:ins>
      <w:ins w:id="8771" w:author="pete jones" w:date="2022-03-16T10:44:00Z">
        <w:r w:rsidR="00B3703E">
          <w:t xml:space="preserve"> a marginal improvement was indicated by </w:t>
        </w:r>
      </w:ins>
      <w:ins w:id="8772" w:author="pete jones" w:date="2022-03-31T13:29:00Z">
        <w:r w:rsidR="001E1CC6">
          <w:t>removing</w:t>
        </w:r>
      </w:ins>
      <w:ins w:id="8773" w:author="pete jones" w:date="2022-03-16T10:44:00Z">
        <w:r w:rsidR="00B3703E">
          <w:t xml:space="preserve"> observations for</w:t>
        </w:r>
      </w:ins>
      <w:ins w:id="8774" w:author="pete jones" w:date="2022-03-31T13:29:00Z">
        <w:r w:rsidR="001E1CC6">
          <w:t xml:space="preserve"> the</w:t>
        </w:r>
      </w:ins>
      <w:ins w:id="8775" w:author="pete jones" w:date="2022-03-16T10:44:00Z">
        <w:r w:rsidR="00B3703E">
          <w:t xml:space="preserve"> use of self</w:t>
        </w:r>
      </w:ins>
      <w:ins w:id="8776" w:author="pete jones" w:date="2022-03-30T09:24:00Z">
        <w:r w:rsidR="00036DB9">
          <w:t>-</w:t>
        </w:r>
      </w:ins>
      <w:ins w:id="8777" w:author="pete jones" w:date="2022-03-16T10:44:00Z">
        <w:r w:rsidR="00B3703E">
          <w:t xml:space="preserve">directed learning and </w:t>
        </w:r>
      </w:ins>
      <w:ins w:id="8778" w:author="pete jones" w:date="2022-03-16T10:45:00Z">
        <w:r w:rsidR="00B3703E">
          <w:t xml:space="preserve">levels of boredom. </w:t>
        </w:r>
      </w:ins>
      <w:ins w:id="8779" w:author="pete jones" w:date="2022-03-31T13:30:00Z">
        <w:r w:rsidR="001E1CC6">
          <w:t>Although facilitated in slightly different contexts, previous studies have suggested that the instrument</w:t>
        </w:r>
      </w:ins>
      <w:ins w:id="8780" w:author="pete jones" w:date="2022-03-16T10:48:00Z">
        <w:r w:rsidR="00B3703E">
          <w:t xml:space="preserve"> </w:t>
        </w:r>
      </w:ins>
      <w:ins w:id="8781" w:author="pete jones" w:date="2022-03-16T10:49:00Z">
        <w:r w:rsidR="00B3703E">
          <w:t xml:space="preserve">is internally consistent </w:t>
        </w:r>
        <w:r w:rsidR="00B3703E">
          <w:fldChar w:fldCharType="begin" w:fldLock="1"/>
        </w:r>
      </w:ins>
      <w:r w:rsidR="00FB79BE">
        <w:instrText>ADDIN CSL_CITATION {"citationItems":[{"id":"ITEM-1","itemData":{"DOI":"10.1080/00405841.2011.607391","ISSN":"00405841","abstract":"This article discusses the ways that tasks and classroom cultures can be supported through the design of online immersive games. The authors focus on a mathematics unit in which students become statisticians who must understand the contextual implications of using particular mathematical tools in analyzing different data sets and reflect on what their tool choice reveals about practical situations. Through these designs, the goal is to illuminate four types of engagement: procedural, conceptual, consequential, and critical. These new opportunities to learn and to experience the consequences of decisions have the potential to change the way that students experience school. Rather than simply complying with school practices because they are important, such curricula can create opportunities for students to truly appreciate what they are doing, and why. © The College of Education and Human Ecology.","author":[{"dropping-particle":"","family":"Gresalfi","given":"Melissa","non-dropping-particle":"","parse-names":false,"suffix":""},{"dropping-particle":"","family":"Barab","given":"Sasha","non-dropping-particle":"","parse-names":false,"suffix":""}],"container-title":"Theory into Practice","id":"ITEM-1","issue":"4","issued":{"date-parts":[["2011"]]},"page":"300-310","title":"Learning for a reason: Supporting forms of engagement by designing tasks and orchestrating environments","type":"article-journal","volume":"50"},"uris":["http://www.mendeley.com/documents/?uuid=53f5a27c-44b6-434e-ab02-25e18489dce0"]}],"mendeley":{"formattedCitation":"(Gresalfi and Barab, 2011)","plainTextFormattedCitation":"(Gresalfi and Barab, 2011)","previouslyFormattedCitation":"(Gresalfi and Barab, 2011)"},"properties":{"noteIndex":0},"schema":"https://github.com/citation-style-language/schema/raw/master/csl-citation.json"}</w:instrText>
      </w:r>
      <w:r w:rsidR="00B3703E">
        <w:fldChar w:fldCharType="separate"/>
      </w:r>
      <w:r w:rsidR="00B3703E" w:rsidRPr="00B3703E">
        <w:rPr>
          <w:noProof/>
        </w:rPr>
        <w:t>(Gresalfi and Barab, 2011)</w:t>
      </w:r>
      <w:ins w:id="8782" w:author="pete jones" w:date="2022-03-16T10:49:00Z">
        <w:r w:rsidR="00B3703E">
          <w:fldChar w:fldCharType="end"/>
        </w:r>
      </w:ins>
      <w:ins w:id="8783" w:author="pete jones" w:date="2022-03-16T10:50:00Z">
        <w:r w:rsidR="00B3703E">
          <w:t xml:space="preserve">. The lower scores </w:t>
        </w:r>
      </w:ins>
      <w:ins w:id="8784" w:author="pete jones" w:date="2022-03-16T10:51:00Z">
        <w:r w:rsidR="00B3703E">
          <w:t>for</w:t>
        </w:r>
      </w:ins>
      <w:ins w:id="8785" w:author="pete jones" w:date="2022-03-16T10:50:00Z">
        <w:r w:rsidR="00B3703E">
          <w:t xml:space="preserve"> the emotional </w:t>
        </w:r>
      </w:ins>
      <w:ins w:id="8786" w:author="pete jones" w:date="2022-03-16T10:51:00Z">
        <w:r w:rsidR="00B3703E">
          <w:t>axis</w:t>
        </w:r>
      </w:ins>
      <w:ins w:id="8787" w:author="pete jones" w:date="2022-03-16T10:50:00Z">
        <w:r w:rsidR="00B3703E">
          <w:t xml:space="preserve"> </w:t>
        </w:r>
      </w:ins>
      <w:ins w:id="8788" w:author="pete jones" w:date="2022-03-16T10:51:00Z">
        <w:r w:rsidR="00B3703E">
          <w:t xml:space="preserve">may </w:t>
        </w:r>
      </w:ins>
      <w:ins w:id="8789" w:author="pete jones" w:date="2022-03-31T13:30:00Z">
        <w:r w:rsidR="001E1CC6">
          <w:t>indicate</w:t>
        </w:r>
      </w:ins>
      <w:ins w:id="8790" w:author="pete jones" w:date="2022-03-16T10:51:00Z">
        <w:r w:rsidR="00B3703E">
          <w:t xml:space="preserve"> an inconsistency in scoring between observers in the context of this s</w:t>
        </w:r>
      </w:ins>
      <w:ins w:id="8791" w:author="pete jones" w:date="2022-03-16T10:52:00Z">
        <w:r w:rsidR="00B3703E">
          <w:t>tudy. Improved scores may be obtained with larger data sets</w:t>
        </w:r>
      </w:ins>
      <w:ins w:id="8792" w:author="pete jones" w:date="2022-03-16T10:53:00Z">
        <w:r w:rsidR="00B3703E">
          <w:t xml:space="preserve">, </w:t>
        </w:r>
      </w:ins>
      <w:ins w:id="8793" w:author="pete jones" w:date="2022-03-16T10:52:00Z">
        <w:r w:rsidR="00B3703E">
          <w:t>a stronger focus on observer awareness</w:t>
        </w:r>
      </w:ins>
      <w:ins w:id="8794" w:author="pete jones" w:date="2022-03-16T10:53:00Z">
        <w:r w:rsidR="00B3703E">
          <w:t>, and alternative activities and environments.</w:t>
        </w:r>
      </w:ins>
    </w:p>
    <w:p w14:paraId="6EA2F17C" w14:textId="4C580930" w:rsidR="002030CB" w:rsidRDefault="00B3703E" w:rsidP="00F01DE3">
      <w:pPr>
        <w:rPr>
          <w:ins w:id="8795" w:author="pete jones" w:date="2022-03-16T12:16:00Z"/>
        </w:rPr>
      </w:pPr>
      <w:ins w:id="8796" w:author="pete jones" w:date="2022-03-16T10:54:00Z">
        <w:r>
          <w:t xml:space="preserve">The </w:t>
        </w:r>
      </w:ins>
      <w:ins w:id="8797" w:author="pete jones" w:date="2022-03-16T10:56:00Z">
        <w:r>
          <w:t xml:space="preserve">data for the </w:t>
        </w:r>
      </w:ins>
      <w:ins w:id="8798" w:author="pete jones" w:date="2022-03-16T10:54:00Z">
        <w:r>
          <w:t xml:space="preserve">IMI instrument was </w:t>
        </w:r>
      </w:ins>
      <w:ins w:id="8799" w:author="pete jones" w:date="2022-03-16T10:57:00Z">
        <w:r>
          <w:t>provided by a group of selected students and administered three times throughout the semester. Each sub-scale of the instrum</w:t>
        </w:r>
      </w:ins>
      <w:ins w:id="8800" w:author="pete jones" w:date="2022-03-16T10:58:00Z">
        <w:r>
          <w:t>ent was subjected to a reliability analysis</w:t>
        </w:r>
      </w:ins>
      <w:ins w:id="8801" w:author="pete jones" w:date="2022-03-16T11:03:00Z">
        <w:r>
          <w:t xml:space="preserve">, which indicated that </w:t>
        </w:r>
      </w:ins>
      <w:ins w:id="8802" w:author="pete jones" w:date="2022-03-16T11:04:00Z">
        <w:r>
          <w:t xml:space="preserve">only the sub-scales of </w:t>
        </w:r>
      </w:ins>
      <w:ins w:id="8803" w:author="pete jones" w:date="2022-03-16T11:05:00Z">
        <w:r>
          <w:t>“</w:t>
        </w:r>
      </w:ins>
      <w:ins w:id="8804" w:author="pete jones" w:date="2022-03-16T11:04:00Z">
        <w:r>
          <w:t>perceived choice</w:t>
        </w:r>
      </w:ins>
      <w:ins w:id="8805" w:author="pete jones" w:date="2022-03-16T11:05:00Z">
        <w:r>
          <w:t>”</w:t>
        </w:r>
      </w:ins>
      <w:ins w:id="8806" w:author="pete jones" w:date="2022-03-16T11:06:00Z">
        <w:r>
          <w:t xml:space="preserve"> 0.824</w:t>
        </w:r>
      </w:ins>
      <w:ins w:id="8807" w:author="pete jones" w:date="2022-03-16T11:04:00Z">
        <w:r>
          <w:t xml:space="preserve"> and </w:t>
        </w:r>
      </w:ins>
      <w:ins w:id="8808" w:author="pete jones" w:date="2022-03-16T11:05:00Z">
        <w:r>
          <w:t>“v</w:t>
        </w:r>
        <w:r w:rsidRPr="00B3703E">
          <w:t>alue</w:t>
        </w:r>
      </w:ins>
      <w:ins w:id="8809" w:author="pete jones" w:date="2022-03-30T09:24:00Z">
        <w:r w:rsidR="00036DB9">
          <w:t>/</w:t>
        </w:r>
      </w:ins>
      <w:ins w:id="8810" w:author="pete jones" w:date="2022-03-16T11:05:00Z">
        <w:r>
          <w:t>u</w:t>
        </w:r>
        <w:r w:rsidRPr="00B3703E">
          <w:t>sefulness</w:t>
        </w:r>
        <w:r>
          <w:t>”</w:t>
        </w:r>
      </w:ins>
      <w:ins w:id="8811" w:author="pete jones" w:date="2022-03-16T11:07:00Z">
        <w:r>
          <w:t xml:space="preserve"> 0.703,</w:t>
        </w:r>
      </w:ins>
      <w:ins w:id="8812" w:author="pete jones" w:date="2022-03-16T11:05:00Z">
        <w:r>
          <w:t xml:space="preserve"> scored acceptable or good</w:t>
        </w:r>
      </w:ins>
      <w:ins w:id="8813" w:author="pete jones" w:date="2022-03-16T11:07:00Z">
        <w:r>
          <w:t xml:space="preserve">. There were no </w:t>
        </w:r>
      </w:ins>
      <w:ins w:id="8814" w:author="pete jones" w:date="2022-03-16T11:10:00Z">
        <w:r w:rsidR="00FB79BE">
          <w:t>significant ind</w:t>
        </w:r>
      </w:ins>
      <w:ins w:id="8815" w:author="pete jones" w:date="2022-03-30T09:24:00Z">
        <w:r w:rsidR="00036DB9">
          <w:t>ic</w:t>
        </w:r>
      </w:ins>
      <w:ins w:id="8816" w:author="pete jones" w:date="2022-03-16T11:10:00Z">
        <w:r w:rsidR="00FB79BE">
          <w:t xml:space="preserve">ations for the removal of any sub-scale questions. </w:t>
        </w:r>
      </w:ins>
      <w:ins w:id="8817" w:author="pete jones" w:date="2022-03-30T09:24:00Z">
        <w:r w:rsidR="00036DB9">
          <w:t>R</w:t>
        </w:r>
      </w:ins>
      <w:ins w:id="8818" w:author="pete jones" w:date="2022-03-16T11:10:00Z">
        <w:r w:rsidR="00FB79BE">
          <w:t>eliability analysis for the combined sub</w:t>
        </w:r>
      </w:ins>
      <w:ins w:id="8819" w:author="pete jones" w:date="2022-03-16T11:11:00Z">
        <w:r w:rsidR="00FB79BE">
          <w:t xml:space="preserve">-scales </w:t>
        </w:r>
      </w:ins>
      <w:ins w:id="8820" w:author="pete jones" w:date="2022-03-16T11:13:00Z">
        <w:r w:rsidR="00FB79BE">
          <w:t xml:space="preserve">calculated </w:t>
        </w:r>
      </w:ins>
      <w:ins w:id="8821" w:author="pete jones" w:date="2022-03-30T09:25:00Z">
        <w:r w:rsidR="00036DB9">
          <w:t xml:space="preserve">a </w:t>
        </w:r>
      </w:ins>
      <w:ins w:id="8822" w:author="pete jones" w:date="2022-03-16T11:13:00Z">
        <w:r w:rsidR="00FB79BE">
          <w:t xml:space="preserve">mean </w:t>
        </w:r>
      </w:ins>
      <w:ins w:id="8823" w:author="pete jones" w:date="2022-03-30T09:25:00Z">
        <w:r w:rsidR="00036DB9">
          <w:t xml:space="preserve">of </w:t>
        </w:r>
      </w:ins>
      <w:ins w:id="8824" w:author="pete jones" w:date="2022-03-16T11:13:00Z">
        <w:r w:rsidR="00FB79BE">
          <w:t xml:space="preserve">3.95, </w:t>
        </w:r>
      </w:ins>
      <w:ins w:id="8825" w:author="pete jones" w:date="2022-03-30T09:25:00Z">
        <w:r w:rsidR="00036DB9">
          <w:t xml:space="preserve">a </w:t>
        </w:r>
      </w:ins>
      <w:ins w:id="8826" w:author="pete jones" w:date="2022-03-16T11:13:00Z">
        <w:r w:rsidR="00FB79BE">
          <w:t xml:space="preserve">standard deviation </w:t>
        </w:r>
      </w:ins>
      <w:ins w:id="8827" w:author="pete jones" w:date="2022-03-30T09:25:00Z">
        <w:r w:rsidR="00036DB9">
          <w:t xml:space="preserve">of </w:t>
        </w:r>
      </w:ins>
      <w:ins w:id="8828" w:author="pete jones" w:date="2022-03-16T11:13:00Z">
        <w:r w:rsidR="00FB79BE">
          <w:t>0.5, and a Cronbac</w:t>
        </w:r>
      </w:ins>
      <w:ins w:id="8829" w:author="pete jones" w:date="2022-03-16T11:14:00Z">
        <w:r w:rsidR="00FB79BE">
          <w:t xml:space="preserve">h </w:t>
        </w:r>
        <w:r w:rsidR="00FB79BE">
          <w:rPr>
            <w:rFonts w:cstheme="minorHAnsi"/>
          </w:rPr>
          <w:t>α</w:t>
        </w:r>
        <w:r w:rsidR="00FB79BE">
          <w:t xml:space="preserve"> 0.894</w:t>
        </w:r>
      </w:ins>
      <w:ins w:id="8830" w:author="pete jones" w:date="2022-03-16T11:15:00Z">
        <w:r w:rsidR="00FB79BE">
          <w:t xml:space="preserve"> “good”</w:t>
        </w:r>
      </w:ins>
      <w:ins w:id="8831" w:author="pete jones" w:date="2022-03-16T11:14:00Z">
        <w:r w:rsidR="00FB79BE">
          <w:t xml:space="preserve">, with no significant suggestions for increase by removals. </w:t>
        </w:r>
      </w:ins>
      <w:ins w:id="8832" w:author="pete jones" w:date="2022-03-16T11:16:00Z">
        <w:r w:rsidR="00FB79BE">
          <w:t>The low consistency scores with</w:t>
        </w:r>
      </w:ins>
      <w:ins w:id="8833" w:author="pete jones" w:date="2022-03-16T11:17:00Z">
        <w:r w:rsidR="00FB79BE">
          <w:t xml:space="preserve">in the sub-scales suggest insufficient data for accurate calculations. Other studies </w:t>
        </w:r>
      </w:ins>
      <w:ins w:id="8834" w:author="pete jones" w:date="2022-03-16T11:19:00Z">
        <w:r w:rsidR="00FB79BE">
          <w:t>which have deployed versions of the IM</w:t>
        </w:r>
      </w:ins>
      <w:ins w:id="8835" w:author="pete jones" w:date="2022-03-16T11:20:00Z">
        <w:r w:rsidR="00FB79BE">
          <w:t xml:space="preserve">I, based upon self-determination-theory, in a variety of contexts have </w:t>
        </w:r>
      </w:ins>
      <w:ins w:id="8836" w:author="pete jones" w:date="2022-03-16T11:21:00Z">
        <w:r w:rsidR="00FB79BE">
          <w:t xml:space="preserve">reported higher confidence in the validity and reliability of the instrument </w:t>
        </w:r>
      </w:ins>
      <w:ins w:id="8837" w:author="pete jones" w:date="2022-03-16T11:22:00Z">
        <w:r w:rsidR="00FB79BE">
          <w:fldChar w:fldCharType="begin" w:fldLock="1"/>
        </w:r>
      </w:ins>
      <w:r w:rsidR="00F71228">
        <w:instrText>ADDIN CSL_CITATION {"citationItems":[{"id":"ITEM-1","itemData":{"DOI":"10.1006/ceps.1999.1020","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author":[{"dropping-particle":"","family":"Ryan","given":"Richard M","non-dropping-particle":"","parse-names":false,"suffix":""},{"dropping-particle":"","family":"Deci","given":"Edward L","non-dropping-particle":"","parse-names":false,"suffix":""}],"container-title":"Contemporary Educational Psychology","id":"ITEM-1","issued":{"date-parts":[["2000"]]},"page":"54-67","title":"Intrinsic and Extrinsic Motivations: Classic Definitions and New Directions","type":"article-journal","volume":"25"},"uris":["http://www.mendeley.com/documents/?uuid=e001372d-2103-3d09-983e-a3ad428c8fb9"]},{"id":"ITEM-2","itemData":{"DOI":"10.1002/cae.12116","ISSN":"1061-3773","abstract":"Universities are looking for solutions to engage more students in STEM domains and enhance their learning performance (LP). In this context, gamification is put forward as a solution to achieve this aim. The present study examined the effect of gamification – building on leaderboards - on LP. Furthermore, mediating variables, such as intrinsic motivation, self-efficacy, engagement, and background variables, such as sex, previous gaming experience, and undergraduate major, were considered. A pretest-posttest quasi-experimental design with an experimental and a control condition was set up (n = 89) in an Introductory Computer Programming course. We observed a significant improvement in the LP of students in the gamified condition. However, no interaction effect was detected, due to mediating and background variables. The high learning gain is a favorable indicator that gamification might be a promising approach to promote STEM programs.","author":[{"dropping-particle":"","family":"Ortiz‐Rojas","given":"Margarita","non-dropping-particle":"","parse-names":false,"suffix":""},{"dropping-particle":"","family":"Chiluiza","given":"Katherine","non-dropping-particle":"","parse-names":false,"suffix":""},{"dropping-particle":"","family":"Valcke","given":"Martin","non-dropping-particle":"","parse-names":false,"suffix":""}],"container-title":"Computer Applications in Engineering Education","id":"ITEM-2","issue":"4","issued":{"date-parts":[["2019","7","9"]]},"page":"777-788","publisher":"John Wiley and Sons Inc.","title":"Gamification through leaderboards: An empirical study in engineering education","type":"article-journal","volume":"27"},"uris":["http://www.mendeley.com/documents/?uuid=2f77bcb2-6c2d-30ac-ad7a-f5fdd342b9ee"]},{"id":"ITEM-3","itemData":{"DOI":"10.1590/1678-7153.201528302","ISSN":"16787153","abstract":"Intrinsic Motivation Inventory (IMI) is a multidimensional measurement grounded on the Self- Determination Theory (SDT) used in assessing the subjective experiences of participants when developing an activity. The aim of this study is to analyze the characteristics of IMI among Portuguese students, testing four organizational models (unidimensional, multidimensional, hierarchical and bi-factor). A total of 3685 students from the 5&lt;sup&gt;th&lt;/sup&gt; to the 12&lt;sup&gt;th&lt;/sup&gt; grades (50.4% boys) participated in the study (M = 13.67, SD = 2.26). Two versions of IMI were used (First Language and Mathematics) with twenty-one items distributed over five subscales: Enjoyment, Perceived Competence, Pressure/Tension, Perceived Choice and Value/Utility. The confirmatory factor analysis corroborated the multidimensionality of intrinsic motivation, and that the bi-factor model presented the best fit indexes. This model showed the existence of one general factor, resulting from the contribution of all individual dimensions and the particularities of most of them. Furthermore, results also highlighted satisfactory reliability scores both through Cronbach's alpha scores and Composite reliability scores. These results indicate that this scale is appropriate to evaluate the underlying constructs of the theoretical model of SDT and allows for the calculation of a global measure of intrinsic motivation, as well as specific measures for their predictors.","author":[{"dropping-particle":"","family":"Monteiro","given":"Vera","non-dropping-particle":"","parse-names":false,"suffix":""},{"dropping-particle":"","family":"Mata","given":"Lourdes","non-dropping-particle":"","parse-names":false,"suffix":""},{"dropping-particle":"","family":"Peixoto","given":"Francisco","non-dropping-particle":"","parse-names":false,"suffix":""}],"container-title":"Psicologia: Reflexao e Critica","id":"ITEM-3","issue":"3","issued":{"date-parts":[["2015"]]},"page":"434-443","publisher":"Universidade Federal do Rio Grande do Sul","title":"Intrinsic motivation inventory: Psychometric properties in the context of first language and mathematics learning","type":"article-journal","volume":"28"},"uris":["http://www.mendeley.com/documents/?uuid=f1a84b15-9e00-39f4-ac95-7481a9a2c3ea"]},{"id":"ITEM-4","itemData":{"DOI":"10.1080/1612197X.2021.1979074","ISSN":"1557251X","abstract":"Although engagement is key to predicting burnout and dropout, few existing instruments measure this phenomenon in the sports context. As part of a larger three-year Lower Secondary Sports Schools Pilot Project (LSSSPP) in Finland, we conducted two studies as part of the present research with the major aims of (a) constructing the Sport Engagement Instrument (SpEI) and (b) validating the new instrument in the Finnish dual career context. In the preparatory study, an expert panel constructed the SpEI, a questionnaire comprising 37 items intended to measure cognitive and affective sports engagement. The main study utilised questionnaire data collected from two independent samples (n 1 = 992 and n 2 = 465) of lower secondary school student athletes aged 13 and 14 years to validate the SpEI. Six competing factorial structures with differing numbers and subsets of the 37 items were analysed using a series of confirmatory factor analyses. The results indicate that 18 items dispersed along with four affective engagement factors and either two first-order or one second-order cognitive engagement factor described the sports engagement phenomenon most accurately in both samples. Higher levels of sport burnout correlated negatively and behavioural engagement positively with affective and cognitive dimensions of engagement, which supported the instrument’s validity. Although further validation is needed, the SpEI, in combination with coach and parental observations of changes in behavioural signs, might be useful in identifying athletes with low sports engagement and developing subsequent interventions accordingly.","author":[{"dropping-particle":"","family":"Kuokkanen","given":"Joni","non-dropping-particle":"","parse-names":false,"suffix":""},{"dropping-particle":"","family":"Virtanen","given":"Tuomo","non-dropping-particle":"","parse-names":false,"suffix":""},{"dropping-particle":"","family":"Hirvensalo","given":"Mirja","non-dropping-particle":"","parse-names":false,"suffix":""},{"dropping-particle":"","family":"Romar","given":"Jan Erik","non-dropping-particle":"","parse-names":false,"suffix":""}],"container-title":"International Journal of Sport and Exercise Psychology","id":"ITEM-4","issue":"0","issued":{"date-parts":[["2021"]]},"page":"1-23","publisher":"Taylor &amp; Francis","title":"The reliability and validity of the sport engagement instrument in the Finnish dual career context","type":"article-journal","volume":"0"},"uris":["http://www.mendeley.com/documents/?uuid=4e2d5206-0e58-4b46-b460-13973914a1a4"]}],"mendeley":{"formattedCitation":"(Ryan and Deci, 2000; Monteiro, Mata and Peixoto, 2015; Ortiz‐Rojas, Chiluiza and Valcke, 2019; Kuokkanen &lt;i&gt;et al.&lt;/i&gt;, 2021)","plainTextFormattedCitation":"(Ryan and Deci, 2000; Monteiro, Mata and Peixoto, 2015; Ortiz‐Rojas, Chiluiza and Valcke, 2019; Kuokkanen et al., 2021)","previouslyFormattedCitation":"(Ryan and Deci, 2000; Monteiro, Mata and Peixoto, 2015; Ortiz‐Rojas, Chiluiza and Valcke, 2019; Kuokkanen &lt;i&gt;et al.&lt;/i&gt;, 2021)"},"properties":{"noteIndex":0},"schema":"https://github.com/citation-style-language/schema/raw/master/csl-citation.json"}</w:instrText>
      </w:r>
      <w:r w:rsidR="00FB79BE">
        <w:fldChar w:fldCharType="separate"/>
      </w:r>
      <w:r w:rsidR="00FB79BE" w:rsidRPr="00FB79BE">
        <w:rPr>
          <w:noProof/>
        </w:rPr>
        <w:t xml:space="preserve">(Ryan and Deci, 2000; Monteiro, Mata and Peixoto, 2015; Ortiz‐Rojas, Chiluiza and Valcke, 2019; Kuokkanen </w:t>
      </w:r>
      <w:r w:rsidR="00FB79BE" w:rsidRPr="00FB79BE">
        <w:rPr>
          <w:i/>
          <w:noProof/>
        </w:rPr>
        <w:t>et al.</w:t>
      </w:r>
      <w:r w:rsidR="00FB79BE" w:rsidRPr="00FB79BE">
        <w:rPr>
          <w:noProof/>
        </w:rPr>
        <w:t>, 2021)</w:t>
      </w:r>
      <w:ins w:id="8838" w:author="pete jones" w:date="2022-03-16T11:22:00Z">
        <w:r w:rsidR="00FB79BE">
          <w:fldChar w:fldCharType="end"/>
        </w:r>
      </w:ins>
      <w:ins w:id="8839" w:author="pete jones" w:date="2022-03-16T11:23:00Z">
        <w:r w:rsidR="00FB79BE">
          <w:t>.</w:t>
        </w:r>
      </w:ins>
    </w:p>
    <w:p w14:paraId="6F1CCCFC" w14:textId="75F5DAD6" w:rsidR="001931D9" w:rsidRDefault="001931D9" w:rsidP="00F01DE3">
      <w:pPr>
        <w:rPr>
          <w:ins w:id="8840" w:author="pete jones" w:date="2022-03-16T12:19:00Z"/>
        </w:rPr>
      </w:pPr>
      <w:ins w:id="8841" w:author="pete jones" w:date="2022-03-16T12:16:00Z">
        <w:r>
          <w:t xml:space="preserve">The IMI instrument data has been analysed using a </w:t>
        </w:r>
      </w:ins>
      <w:ins w:id="8842" w:author="pete jones" w:date="2022-03-16T12:17:00Z">
        <w:r>
          <w:t>C</w:t>
        </w:r>
      </w:ins>
      <w:ins w:id="8843" w:author="pete jones" w:date="2022-03-16T12:16:00Z">
        <w:r>
          <w:t xml:space="preserve">onfirmatory Factor Analysis (CFA) </w:t>
        </w:r>
      </w:ins>
      <w:ins w:id="8844" w:author="pete jones" w:date="2022-03-16T12:17:00Z">
        <w:r>
          <w:t>using Jamovi.</w:t>
        </w:r>
      </w:ins>
      <w:ins w:id="8845" w:author="pete jones" w:date="2022-03-16T12:20:00Z">
        <w:r>
          <w:t xml:space="preserve"> The model for the </w:t>
        </w:r>
      </w:ins>
      <w:ins w:id="8846" w:author="pete jones" w:date="2022-03-16T12:21:00Z">
        <w:r>
          <w:t xml:space="preserve">CFA </w:t>
        </w:r>
        <w:r w:rsidRPr="001931D9">
          <w:t>one-factor, first</w:t>
        </w:r>
      </w:ins>
      <w:ins w:id="8847" w:author="pete jones" w:date="2022-03-30T09:26:00Z">
        <w:r w:rsidR="00036DB9">
          <w:t>-</w:t>
        </w:r>
      </w:ins>
      <w:ins w:id="8848" w:author="pete jones" w:date="2022-03-16T12:21:00Z">
        <w:r w:rsidRPr="001931D9">
          <w:t>order factor model in which all s</w:t>
        </w:r>
        <w:r>
          <w:t>even</w:t>
        </w:r>
        <w:r w:rsidRPr="001931D9">
          <w:t xml:space="preserve"> items directly measure </w:t>
        </w:r>
        <w:r>
          <w:t>intrinsic</w:t>
        </w:r>
        <w:r w:rsidRPr="001931D9">
          <w:t xml:space="preserve"> motivation.</w:t>
        </w:r>
        <w:r>
          <w:t xml:space="preserve"> </w:t>
        </w:r>
      </w:ins>
      <w:ins w:id="8849" w:author="pete jones" w:date="2022-03-16T12:19:00Z">
        <w:r w:rsidRPr="001931D9">
          <w:t xml:space="preserve">The basic assumption implied by this model is that responses to items share the </w:t>
        </w:r>
      </w:ins>
      <w:ins w:id="8850" w:author="pete jones" w:date="2022-03-31T13:30:00Z">
        <w:r w:rsidR="001E1CC6">
          <w:t>joint</w:t>
        </w:r>
      </w:ins>
      <w:ins w:id="8851" w:author="pete jones" w:date="2022-03-16T12:19:00Z">
        <w:r w:rsidRPr="001931D9">
          <w:t xml:space="preserve"> influence of </w:t>
        </w:r>
      </w:ins>
      <w:ins w:id="8852" w:author="pete jones" w:date="2022-03-16T12:22:00Z">
        <w:r>
          <w:t>intrinsic</w:t>
        </w:r>
      </w:ins>
      <w:ins w:id="8853" w:author="pete jones" w:date="2022-03-16T12:19:00Z">
        <w:r w:rsidRPr="001931D9">
          <w:t xml:space="preserve"> motivation </w:t>
        </w:r>
      </w:ins>
      <w:ins w:id="8854" w:author="pete jones" w:date="2022-03-16T12:23:00Z">
        <w:r>
          <w:t xml:space="preserve">and </w:t>
        </w:r>
      </w:ins>
      <w:ins w:id="8855" w:author="pete jones" w:date="2022-03-16T12:19:00Z">
        <w:r w:rsidRPr="001931D9">
          <w:t xml:space="preserve">other non-academic </w:t>
        </w:r>
      </w:ins>
      <w:ins w:id="8856" w:author="pete jones" w:date="2022-03-31T13:31:00Z">
        <w:r w:rsidR="001E1CC6">
          <w:t>for</w:t>
        </w:r>
      </w:ins>
      <w:ins w:id="8857" w:author="pete jones" w:date="2022-03-16T12:19:00Z">
        <w:r w:rsidRPr="001931D9">
          <w:t xml:space="preserve">ces that are unique to that item. </w:t>
        </w:r>
      </w:ins>
    </w:p>
    <w:p w14:paraId="501F6C98" w14:textId="1E3F6F9E" w:rsidR="0055253D" w:rsidRPr="00024E26" w:rsidRDefault="00DF777B" w:rsidP="00F01DE3">
      <w:ins w:id="8858" w:author="pete jones" w:date="2022-03-16T12:40:00Z">
        <w:r w:rsidRPr="00DF777B">
          <w:lastRenderedPageBreak/>
          <w:t xml:space="preserve">The chi-square for </w:t>
        </w:r>
        <w:r>
          <w:t>the IMI</w:t>
        </w:r>
        <w:r w:rsidRPr="00DF777B">
          <w:t xml:space="preserve"> was X</w:t>
        </w:r>
        <w:r w:rsidRPr="00DF777B">
          <w:rPr>
            <w:vertAlign w:val="superscript"/>
            <w:rPrChange w:id="8859" w:author="pete jones" w:date="2022-03-16T12:41:00Z">
              <w:rPr/>
            </w:rPrChange>
          </w:rPr>
          <w:t>2</w:t>
        </w:r>
        <w:r w:rsidRPr="00DF777B">
          <w:t xml:space="preserve">(df) = </w:t>
        </w:r>
      </w:ins>
      <w:ins w:id="8860" w:author="pete jones" w:date="2022-03-16T12:41:00Z">
        <w:r>
          <w:t>1185</w:t>
        </w:r>
      </w:ins>
      <w:ins w:id="8861" w:author="pete jones" w:date="2022-03-16T12:40:00Z">
        <w:r w:rsidRPr="00DF777B">
          <w:t>(</w:t>
        </w:r>
      </w:ins>
      <w:ins w:id="8862" w:author="pete jones" w:date="2022-03-16T12:41:00Z">
        <w:r>
          <w:t>839</w:t>
        </w:r>
      </w:ins>
      <w:ins w:id="8863" w:author="pete jones" w:date="2022-03-16T12:40:00Z">
        <w:r w:rsidRPr="00DF777B">
          <w:t xml:space="preserve">), which was statistically </w:t>
        </w:r>
      </w:ins>
      <w:ins w:id="8864" w:author="pete jones" w:date="2022-03-16T13:06:00Z">
        <w:r w:rsidR="0001564D">
          <w:t xml:space="preserve">highly </w:t>
        </w:r>
      </w:ins>
      <w:ins w:id="8865" w:author="pete jones" w:date="2022-03-16T12:40:00Z">
        <w:r w:rsidRPr="00DF777B">
          <w:t>significant at the p &lt; .0</w:t>
        </w:r>
      </w:ins>
      <w:ins w:id="8866" w:author="pete jones" w:date="2022-03-16T12:42:00Z">
        <w:r>
          <w:t>01</w:t>
        </w:r>
      </w:ins>
      <w:ins w:id="8867" w:author="pete jones" w:date="2022-03-16T12:40:00Z">
        <w:r w:rsidRPr="00DF777B">
          <w:t xml:space="preserve"> level. </w:t>
        </w:r>
      </w:ins>
      <w:ins w:id="8868" w:author="pete jones" w:date="2022-03-16T12:43:00Z">
        <w:r>
          <w:t>The</w:t>
        </w:r>
      </w:ins>
      <w:ins w:id="8869" w:author="pete jones" w:date="2022-03-16T12:40:00Z">
        <w:r w:rsidRPr="00DF777B">
          <w:t xml:space="preserve"> null hypothesis of no difference between the implied and actual correlation matrices </w:t>
        </w:r>
      </w:ins>
      <w:ins w:id="8870" w:author="pete jones" w:date="2022-03-16T12:44:00Z">
        <w:r>
          <w:t>was</w:t>
        </w:r>
        <w:r w:rsidRPr="00DF777B">
          <w:t xml:space="preserve"> rejected</w:t>
        </w:r>
      </w:ins>
      <w:ins w:id="8871" w:author="pete jones" w:date="2022-03-31T13:31:00Z">
        <w:r w:rsidR="001E1CC6">
          <w:t>,</w:t>
        </w:r>
      </w:ins>
      <w:ins w:id="8872" w:author="pete jones" w:date="2022-03-16T12:44:00Z">
        <w:r w:rsidRPr="00DF777B">
          <w:t xml:space="preserve"> </w:t>
        </w:r>
      </w:ins>
      <w:ins w:id="8873" w:author="pete jones" w:date="2022-03-16T12:40:00Z">
        <w:r w:rsidRPr="00DF777B">
          <w:t>and a difference</w:t>
        </w:r>
      </w:ins>
      <w:ins w:id="8874" w:author="pete jones" w:date="2022-03-16T12:49:00Z">
        <w:r>
          <w:t xml:space="preserve"> was assumed</w:t>
        </w:r>
      </w:ins>
      <w:ins w:id="8875" w:author="pete jones" w:date="2022-03-16T12:54:00Z">
        <w:r w:rsidR="00F729C2">
          <w:t xml:space="preserve"> d</w:t>
        </w:r>
      </w:ins>
      <w:ins w:id="8876" w:author="pete jones" w:date="2022-03-16T12:49:00Z">
        <w:r>
          <w:t>u</w:t>
        </w:r>
      </w:ins>
      <w:ins w:id="8877" w:author="pete jones" w:date="2022-03-16T12:50:00Z">
        <w:r>
          <w:t xml:space="preserve">e to the </w:t>
        </w:r>
      </w:ins>
      <w:ins w:id="8878" w:author="pete jones" w:date="2022-03-16T12:54:00Z">
        <w:r w:rsidR="00F729C2">
          <w:t>measure’s</w:t>
        </w:r>
      </w:ins>
      <w:ins w:id="8879" w:author="pete jones" w:date="2022-03-16T12:50:00Z">
        <w:r>
          <w:t xml:space="preserve"> </w:t>
        </w:r>
      </w:ins>
      <w:ins w:id="8880" w:author="pete jones" w:date="2022-03-16T12:40:00Z">
        <w:r w:rsidRPr="00DF777B">
          <w:t>sensitiv</w:t>
        </w:r>
      </w:ins>
      <w:ins w:id="8881" w:author="pete jones" w:date="2022-03-16T12:50:00Z">
        <w:r>
          <w:t>ity</w:t>
        </w:r>
      </w:ins>
      <w:ins w:id="8882" w:author="pete jones" w:date="2022-03-16T12:40:00Z">
        <w:r w:rsidRPr="00DF777B">
          <w:t xml:space="preserve"> to sample</w:t>
        </w:r>
      </w:ins>
      <w:ins w:id="8883" w:author="pete jones" w:date="2022-03-16T12:54:00Z">
        <w:r w:rsidR="00F729C2">
          <w:t xml:space="preserve"> size</w:t>
        </w:r>
      </w:ins>
      <w:ins w:id="8884" w:author="pete jones" w:date="2022-03-16T12:50:00Z">
        <w:r>
          <w:t xml:space="preserve">. </w:t>
        </w:r>
      </w:ins>
      <w:ins w:id="8885" w:author="pete jones" w:date="2022-03-16T12:51:00Z">
        <w:r w:rsidR="00F729C2">
          <w:t>The</w:t>
        </w:r>
        <w:r w:rsidR="00F729C2" w:rsidRPr="00F729C2">
          <w:t xml:space="preserve"> RMSEA guidelines for this example </w:t>
        </w:r>
        <w:r w:rsidR="00F729C2">
          <w:t>are</w:t>
        </w:r>
        <w:r w:rsidR="00F729C2" w:rsidRPr="00F729C2">
          <w:t xml:space="preserve"> RMSEA &lt;= .05 as the </w:t>
        </w:r>
      </w:ins>
      <w:ins w:id="8886" w:author="pete jones" w:date="2022-04-05T11:09:00Z">
        <w:r w:rsidR="00FE3061" w:rsidRPr="00F729C2">
          <w:t>cut-off</w:t>
        </w:r>
      </w:ins>
      <w:ins w:id="8887" w:author="pete jones" w:date="2022-03-16T12:51:00Z">
        <w:r w:rsidR="00F729C2" w:rsidRPr="00F729C2">
          <w:t xml:space="preserve"> for close fit; RMSEA = .05 – .08 as reasonable fit; RMSEA &gt;= .10 as poor fit. Based on the </w:t>
        </w:r>
      </w:ins>
      <w:ins w:id="8888" w:author="pete jones" w:date="2022-03-16T12:53:00Z">
        <w:r w:rsidR="00F729C2">
          <w:t>calculated</w:t>
        </w:r>
      </w:ins>
      <w:ins w:id="8889" w:author="pete jones" w:date="2022-03-16T12:51:00Z">
        <w:r w:rsidR="00F729C2" w:rsidRPr="00F729C2">
          <w:t xml:space="preserve"> RMSEA point estimate = .0</w:t>
        </w:r>
      </w:ins>
      <w:ins w:id="8890" w:author="pete jones" w:date="2022-03-16T12:52:00Z">
        <w:r w:rsidR="00F729C2">
          <w:t>83</w:t>
        </w:r>
      </w:ins>
      <w:ins w:id="8891" w:author="pete jones" w:date="2022-03-16T12:51:00Z">
        <w:r w:rsidR="00F729C2" w:rsidRPr="00F729C2">
          <w:t xml:space="preserve"> and the 90% CI [.0</w:t>
        </w:r>
      </w:ins>
      <w:ins w:id="8892" w:author="pete jones" w:date="2022-03-16T12:53:00Z">
        <w:r w:rsidR="00F729C2">
          <w:t>72</w:t>
        </w:r>
      </w:ins>
      <w:ins w:id="8893" w:author="pete jones" w:date="2022-03-16T12:51:00Z">
        <w:r w:rsidR="00F729C2" w:rsidRPr="00F729C2">
          <w:t>, .0</w:t>
        </w:r>
      </w:ins>
      <w:ins w:id="8894" w:author="pete jones" w:date="2022-03-16T12:53:00Z">
        <w:r w:rsidR="00F729C2">
          <w:t>94</w:t>
        </w:r>
      </w:ins>
      <w:ins w:id="8895" w:author="pete jones" w:date="2022-03-16T12:51:00Z">
        <w:r w:rsidR="00F729C2" w:rsidRPr="00F729C2">
          <w:t xml:space="preserve">], </w:t>
        </w:r>
      </w:ins>
      <w:ins w:id="8896" w:author="pete jones" w:date="2022-03-16T12:53:00Z">
        <w:r w:rsidR="00F729C2">
          <w:t>it suggests that</w:t>
        </w:r>
      </w:ins>
      <w:ins w:id="8897" w:author="pete jones" w:date="2022-03-16T12:54:00Z">
        <w:r w:rsidR="00F729C2">
          <w:t xml:space="preserve"> </w:t>
        </w:r>
      </w:ins>
      <w:ins w:id="8898" w:author="pete jones" w:date="2022-03-16T12:51:00Z">
        <w:r w:rsidR="00F729C2" w:rsidRPr="00F729C2">
          <w:t xml:space="preserve">the model </w:t>
        </w:r>
      </w:ins>
      <w:ins w:id="8899" w:author="pete jones" w:date="2022-03-16T12:54:00Z">
        <w:r w:rsidR="00F729C2">
          <w:t>has a poor</w:t>
        </w:r>
      </w:ins>
      <w:ins w:id="8900" w:author="pete jones" w:date="2022-03-16T12:51:00Z">
        <w:r w:rsidR="00F729C2" w:rsidRPr="00F729C2">
          <w:t xml:space="preserve"> fit.</w:t>
        </w:r>
      </w:ins>
      <w:ins w:id="8901" w:author="pete jones" w:date="2022-03-16T12:55:00Z">
        <w:r w:rsidR="0001564D">
          <w:t xml:space="preserve"> </w:t>
        </w:r>
      </w:ins>
      <w:ins w:id="8902" w:author="pete jones" w:date="2022-03-16T12:56:00Z">
        <w:r w:rsidR="0001564D">
          <w:t xml:space="preserve">Additional measures for model fit </w:t>
        </w:r>
      </w:ins>
      <w:ins w:id="8903" w:author="pete jones" w:date="2022-03-16T12:57:00Z">
        <w:r w:rsidR="0001564D">
          <w:t xml:space="preserve">are also available </w:t>
        </w:r>
        <w:r w:rsidR="0001564D" w:rsidRPr="0001564D">
          <w:t>to assess model adequacy</w:t>
        </w:r>
        <w:r w:rsidR="0001564D">
          <w:t xml:space="preserve">; </w:t>
        </w:r>
      </w:ins>
      <w:ins w:id="8904" w:author="pete jones" w:date="2022-03-16T12:56:00Z">
        <w:r w:rsidR="0001564D" w:rsidRPr="0001564D">
          <w:t>the Comparative Fit Index (CFI) and the standardized root mean square residual (</w:t>
        </w:r>
      </w:ins>
      <w:ins w:id="8905" w:author="pete jones" w:date="2022-03-16T12:57:00Z">
        <w:r w:rsidR="0001564D">
          <w:t>SRMR</w:t>
        </w:r>
      </w:ins>
      <w:ins w:id="8906" w:author="pete jones" w:date="2022-03-16T12:56:00Z">
        <w:r w:rsidR="0001564D" w:rsidRPr="0001564D">
          <w:t>)</w:t>
        </w:r>
      </w:ins>
      <w:ins w:id="8907" w:author="pete jones" w:date="2022-03-31T13:31:00Z">
        <w:r w:rsidR="001E1CC6">
          <w:t>;</w:t>
        </w:r>
      </w:ins>
      <w:ins w:id="8908" w:author="pete jones" w:date="2022-03-16T12:57:00Z">
        <w:r w:rsidR="0001564D">
          <w:t xml:space="preserve"> </w:t>
        </w:r>
      </w:ins>
      <w:ins w:id="8909" w:author="pete jones" w:date="2022-03-16T12:58:00Z">
        <w:r w:rsidR="0001564D">
          <w:t>f</w:t>
        </w:r>
      </w:ins>
      <w:ins w:id="8910" w:author="pete jones" w:date="2022-03-16T12:55:00Z">
        <w:r w:rsidR="0001564D" w:rsidRPr="0001564D">
          <w:t xml:space="preserve">or this </w:t>
        </w:r>
      </w:ins>
      <w:ins w:id="8911" w:author="pete jones" w:date="2022-03-16T12:58:00Z">
        <w:r w:rsidR="0001564D">
          <w:t>IMI analysis</w:t>
        </w:r>
      </w:ins>
      <w:ins w:id="8912" w:author="pete jones" w:date="2022-03-16T12:55:00Z">
        <w:r w:rsidR="0001564D" w:rsidRPr="0001564D">
          <w:t xml:space="preserve">, we used CFI &gt;= .95 and </w:t>
        </w:r>
      </w:ins>
      <w:ins w:id="8913" w:author="pete jones" w:date="2022-03-16T12:58:00Z">
        <w:r w:rsidR="0001564D">
          <w:t>SMRS</w:t>
        </w:r>
      </w:ins>
      <w:ins w:id="8914" w:author="pete jones" w:date="2022-03-16T12:55:00Z">
        <w:r w:rsidR="0001564D" w:rsidRPr="0001564D">
          <w:t xml:space="preserve"> &lt;= .08 as threshold values. Based on the thresholds, we concluded that the obtained CFI = .</w:t>
        </w:r>
      </w:ins>
      <w:ins w:id="8915" w:author="pete jones" w:date="2022-03-16T12:58:00Z">
        <w:r w:rsidR="0001564D">
          <w:t>552</w:t>
        </w:r>
      </w:ins>
      <w:ins w:id="8916" w:author="pete jones" w:date="2022-03-16T12:55:00Z">
        <w:r w:rsidR="0001564D" w:rsidRPr="0001564D">
          <w:t xml:space="preserve"> and </w:t>
        </w:r>
      </w:ins>
      <w:ins w:id="8917" w:author="pete jones" w:date="2022-03-16T12:59:00Z">
        <w:r w:rsidR="0001564D">
          <w:t>SRMS</w:t>
        </w:r>
      </w:ins>
      <w:ins w:id="8918" w:author="pete jones" w:date="2022-03-16T12:55:00Z">
        <w:r w:rsidR="0001564D" w:rsidRPr="0001564D">
          <w:t xml:space="preserve"> = .0</w:t>
        </w:r>
      </w:ins>
      <w:ins w:id="8919" w:author="pete jones" w:date="2022-03-16T12:59:00Z">
        <w:r w:rsidR="0001564D">
          <w:t>96</w:t>
        </w:r>
      </w:ins>
      <w:ins w:id="8920" w:author="pete jones" w:date="2022-03-16T12:55:00Z">
        <w:r w:rsidR="0001564D" w:rsidRPr="0001564D">
          <w:t xml:space="preserve"> offered further evidence that our model was </w:t>
        </w:r>
      </w:ins>
      <w:ins w:id="8921" w:author="pete jones" w:date="2022-03-16T13:00:00Z">
        <w:r w:rsidR="0001564D">
          <w:t>a poor fit</w:t>
        </w:r>
      </w:ins>
      <w:ins w:id="8922" w:author="pete jones" w:date="2022-03-16T12:55:00Z">
        <w:r w:rsidR="0001564D" w:rsidRPr="0001564D">
          <w:t>.</w:t>
        </w:r>
      </w:ins>
      <w:ins w:id="8923" w:author="pete jones" w:date="2022-03-16T13:09:00Z">
        <w:r w:rsidR="0001564D">
          <w:t xml:space="preserve"> The result obtained by the CFA </w:t>
        </w:r>
      </w:ins>
      <w:ins w:id="8924" w:author="pete jones" w:date="2022-03-16T13:12:00Z">
        <w:r w:rsidR="0001564D">
          <w:t>implies</w:t>
        </w:r>
      </w:ins>
      <w:ins w:id="8925" w:author="pete jones" w:date="2022-03-16T13:10:00Z">
        <w:r w:rsidR="0001564D">
          <w:t xml:space="preserve"> a generally poor fit</w:t>
        </w:r>
      </w:ins>
      <w:ins w:id="8926" w:author="pete jones" w:date="2022-03-16T13:12:00Z">
        <w:r w:rsidR="0001564D">
          <w:t xml:space="preserve"> </w:t>
        </w:r>
      </w:ins>
      <w:ins w:id="8927" w:author="pete jones" w:date="2022-03-30T09:26:00Z">
        <w:r w:rsidR="00036DB9">
          <w:t>for</w:t>
        </w:r>
      </w:ins>
      <w:ins w:id="8928" w:author="pete jones" w:date="2022-03-16T13:12:00Z">
        <w:r w:rsidR="0001564D">
          <w:t xml:space="preserve"> the study</w:t>
        </w:r>
      </w:ins>
      <w:ins w:id="8929" w:author="pete jones" w:date="2022-03-31T13:31:00Z">
        <w:r w:rsidR="001E1CC6">
          <w:t>. Still,</w:t>
        </w:r>
      </w:ins>
      <w:ins w:id="8930" w:author="pete jones" w:date="2022-03-16T13:10:00Z">
        <w:r w:rsidR="0001564D">
          <w:t xml:space="preserve"> given that SDT and the IMI instrument have been </w:t>
        </w:r>
      </w:ins>
      <w:ins w:id="8931" w:author="pete jones" w:date="2022-03-16T13:11:00Z">
        <w:r w:rsidR="0001564D">
          <w:t>reco</w:t>
        </w:r>
      </w:ins>
      <w:ins w:id="8932" w:author="pete jones" w:date="2022-03-30T09:26:00Z">
        <w:r w:rsidR="00036DB9">
          <w:t>gnis</w:t>
        </w:r>
      </w:ins>
      <w:ins w:id="8933" w:author="pete jones" w:date="2022-03-16T13:11:00Z">
        <w:r w:rsidR="0001564D">
          <w:t>ed as</w:t>
        </w:r>
      </w:ins>
      <w:ins w:id="8934" w:author="pete jones" w:date="2022-03-16T13:10:00Z">
        <w:r w:rsidR="0001564D">
          <w:t xml:space="preserve"> effective </w:t>
        </w:r>
      </w:ins>
      <w:ins w:id="8935" w:author="pete jones" w:date="2022-03-16T13:11:00Z">
        <w:r w:rsidR="0001564D">
          <w:t>measure</w:t>
        </w:r>
      </w:ins>
      <w:ins w:id="8936" w:author="pete jones" w:date="2022-03-30T09:26:00Z">
        <w:r w:rsidR="00036DB9">
          <w:t>s</w:t>
        </w:r>
      </w:ins>
      <w:ins w:id="8937" w:author="pete jones" w:date="2022-03-16T13:11:00Z">
        <w:r w:rsidR="0001564D">
          <w:t xml:space="preserve"> of intrinsic motivation in other studies</w:t>
        </w:r>
      </w:ins>
      <w:ins w:id="8938" w:author="pete jones" w:date="2022-03-16T13:12:00Z">
        <w:r w:rsidR="0001564D">
          <w:t xml:space="preserve">, </w:t>
        </w:r>
      </w:ins>
      <w:ins w:id="8939" w:author="pete jones" w:date="2022-03-16T13:13:00Z">
        <w:r w:rsidR="0001564D">
          <w:t xml:space="preserve">further testing </w:t>
        </w:r>
      </w:ins>
      <w:ins w:id="8940" w:author="pete jones" w:date="2022-03-16T13:14:00Z">
        <w:r w:rsidR="0001564D">
          <w:t xml:space="preserve">is essential. </w:t>
        </w:r>
      </w:ins>
    </w:p>
    <w:tbl>
      <w:tblPr>
        <w:tblW w:w="0" w:type="auto"/>
        <w:tblLook w:val="04A0" w:firstRow="1" w:lastRow="0" w:firstColumn="1" w:lastColumn="0" w:noHBand="0" w:noVBand="1"/>
        <w:tblPrChange w:id="8941" w:author="pete jones" w:date="2022-02-08T14:25:00Z">
          <w:tblPr>
            <w:tblW w:w="0" w:type="auto"/>
            <w:tblLook w:val="04A0" w:firstRow="1" w:lastRow="0" w:firstColumn="1" w:lastColumn="0" w:noHBand="0" w:noVBand="1"/>
          </w:tblPr>
        </w:tblPrChange>
      </w:tblPr>
      <w:tblGrid>
        <w:gridCol w:w="1274"/>
        <w:gridCol w:w="848"/>
        <w:gridCol w:w="6655"/>
        <w:tblGridChange w:id="8942">
          <w:tblGrid>
            <w:gridCol w:w="1274"/>
            <w:gridCol w:w="848"/>
            <w:gridCol w:w="6655"/>
          </w:tblGrid>
        </w:tblGridChange>
      </w:tblGrid>
      <w:tr w:rsidR="00546DE1" w:rsidRPr="00FF6A71" w:rsidDel="00F01DE3" w14:paraId="44550E05" w14:textId="2E7865E1" w:rsidTr="00A06241">
        <w:trPr>
          <w:del w:id="8943" w:author="pete jones" w:date="2022-03-13T17:23:00Z"/>
        </w:trPr>
        <w:tc>
          <w:tcPr>
            <w:tcW w:w="1274"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Change w:id="8944" w:author="pete jones" w:date="2022-02-08T14:25:00Z">
              <w:tcPr>
                <w:tcW w:w="1274" w:type="dxa"/>
                <w:shd w:val="clear" w:color="auto" w:fill="BDD6EE" w:themeFill="accent1" w:themeFillTint="66"/>
                <w:vAlign w:val="center"/>
              </w:tcPr>
            </w:tcPrChange>
          </w:tcPr>
          <w:p w14:paraId="28DC4A75" w14:textId="08FC7C83" w:rsidR="00546DE1" w:rsidRPr="00FF6A71" w:rsidDel="00F01DE3" w:rsidRDefault="00546DE1" w:rsidP="005D7C68">
            <w:pPr>
              <w:spacing w:before="0" w:after="0" w:line="240" w:lineRule="auto"/>
              <w:jc w:val="center"/>
              <w:rPr>
                <w:del w:id="8945" w:author="pete jones" w:date="2022-03-13T17:23:00Z"/>
                <w:rFonts w:cstheme="minorHAnsi"/>
                <w:b/>
                <w:bCs/>
              </w:rPr>
            </w:pPr>
            <w:bookmarkStart w:id="8946" w:name="_Hlk51247907"/>
            <w:del w:id="8947" w:author="pete jones" w:date="2022-03-13T17:23:00Z">
              <w:r w:rsidRPr="00FF6A71" w:rsidDel="00F01DE3">
                <w:rPr>
                  <w:rFonts w:cstheme="minorHAnsi"/>
                  <w:b/>
                  <w:bCs/>
                </w:rPr>
                <w:delText>Correlated Pair</w:delText>
              </w:r>
              <w:bookmarkStart w:id="8948" w:name="_Toc98086373"/>
              <w:bookmarkStart w:id="8949" w:name="_Toc98332609"/>
              <w:bookmarkStart w:id="8950" w:name="_Toc98333248"/>
              <w:bookmarkStart w:id="8951" w:name="_Toc98341574"/>
              <w:bookmarkStart w:id="8952" w:name="_Toc98344966"/>
              <w:bookmarkStart w:id="8953" w:name="_Toc98345493"/>
              <w:bookmarkStart w:id="8954" w:name="_Toc98346017"/>
              <w:bookmarkStart w:id="8955" w:name="_Toc98346575"/>
              <w:bookmarkStart w:id="8956" w:name="_Toc98347015"/>
              <w:bookmarkStart w:id="8957" w:name="_Toc98347455"/>
              <w:bookmarkStart w:id="8958" w:name="_Toc99536740"/>
              <w:bookmarkStart w:id="8959" w:name="_Toc99718866"/>
              <w:bookmarkStart w:id="8960" w:name="_Toc99969523"/>
              <w:bookmarkEnd w:id="8948"/>
              <w:bookmarkEnd w:id="8949"/>
              <w:bookmarkEnd w:id="8950"/>
              <w:bookmarkEnd w:id="8951"/>
              <w:bookmarkEnd w:id="8952"/>
              <w:bookmarkEnd w:id="8953"/>
              <w:bookmarkEnd w:id="8954"/>
              <w:bookmarkEnd w:id="8955"/>
              <w:bookmarkEnd w:id="8956"/>
              <w:bookmarkEnd w:id="8957"/>
              <w:bookmarkEnd w:id="8958"/>
              <w:bookmarkEnd w:id="8959"/>
              <w:bookmarkEnd w:id="8960"/>
            </w:del>
          </w:p>
        </w:tc>
        <w:tc>
          <w:tcPr>
            <w:tcW w:w="84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Change w:id="8961" w:author="pete jones" w:date="2022-02-08T14:25:00Z">
              <w:tcPr>
                <w:tcW w:w="848" w:type="dxa"/>
                <w:shd w:val="clear" w:color="auto" w:fill="BDD6EE" w:themeFill="accent1" w:themeFillTint="66"/>
                <w:vAlign w:val="center"/>
              </w:tcPr>
            </w:tcPrChange>
          </w:tcPr>
          <w:p w14:paraId="2A4E9F0C" w14:textId="1AB029CE" w:rsidR="00A33F88" w:rsidRPr="00FF6A71" w:rsidDel="00F01DE3" w:rsidRDefault="00F427D8" w:rsidP="005D7C68">
            <w:pPr>
              <w:spacing w:before="0" w:after="0" w:line="240" w:lineRule="auto"/>
              <w:jc w:val="center"/>
              <w:rPr>
                <w:del w:id="8962" w:author="pete jones" w:date="2022-03-13T17:23:00Z"/>
                <w:rFonts w:cstheme="minorHAnsi"/>
                <w:b/>
                <w:bCs/>
              </w:rPr>
            </w:pPr>
            <w:del w:id="8963" w:author="pete jones" w:date="2022-03-13T17:23:00Z">
              <w:r w:rsidRPr="00FF6A71" w:rsidDel="00F01DE3">
                <w:rPr>
                  <w:rFonts w:cstheme="minorHAnsi"/>
                  <w:b/>
                  <w:bCs/>
                </w:rPr>
                <w:delText>R (</w:delText>
              </w:r>
              <w:r w:rsidR="00A33F88" w:rsidRPr="00FF6A71" w:rsidDel="00F01DE3">
                <w:rPr>
                  <w:rFonts w:cstheme="minorHAnsi"/>
                  <w:b/>
                  <w:bCs/>
                </w:rPr>
                <w:delText>20)</w:delText>
              </w:r>
              <w:bookmarkStart w:id="8964" w:name="_Toc98086374"/>
              <w:bookmarkStart w:id="8965" w:name="_Toc98332610"/>
              <w:bookmarkStart w:id="8966" w:name="_Toc98333249"/>
              <w:bookmarkStart w:id="8967" w:name="_Toc98341575"/>
              <w:bookmarkStart w:id="8968" w:name="_Toc98344967"/>
              <w:bookmarkStart w:id="8969" w:name="_Toc98345494"/>
              <w:bookmarkStart w:id="8970" w:name="_Toc98346018"/>
              <w:bookmarkStart w:id="8971" w:name="_Toc98346576"/>
              <w:bookmarkStart w:id="8972" w:name="_Toc98347016"/>
              <w:bookmarkStart w:id="8973" w:name="_Toc98347456"/>
              <w:bookmarkStart w:id="8974" w:name="_Toc99536741"/>
              <w:bookmarkStart w:id="8975" w:name="_Toc99718867"/>
              <w:bookmarkStart w:id="8976" w:name="_Toc99969524"/>
              <w:bookmarkEnd w:id="8964"/>
              <w:bookmarkEnd w:id="8965"/>
              <w:bookmarkEnd w:id="8966"/>
              <w:bookmarkEnd w:id="8967"/>
              <w:bookmarkEnd w:id="8968"/>
              <w:bookmarkEnd w:id="8969"/>
              <w:bookmarkEnd w:id="8970"/>
              <w:bookmarkEnd w:id="8971"/>
              <w:bookmarkEnd w:id="8972"/>
              <w:bookmarkEnd w:id="8973"/>
              <w:bookmarkEnd w:id="8974"/>
              <w:bookmarkEnd w:id="8975"/>
              <w:bookmarkEnd w:id="8976"/>
            </w:del>
          </w:p>
          <w:p w14:paraId="6270765C" w14:textId="0DC32BFE" w:rsidR="00546DE1" w:rsidRPr="00FF6A71" w:rsidDel="00F01DE3" w:rsidRDefault="00546DE1" w:rsidP="005D7C68">
            <w:pPr>
              <w:spacing w:before="0" w:after="0" w:line="240" w:lineRule="auto"/>
              <w:jc w:val="center"/>
              <w:rPr>
                <w:del w:id="8977" w:author="pete jones" w:date="2022-03-13T17:23:00Z"/>
                <w:rFonts w:cstheme="minorHAnsi"/>
                <w:b/>
                <w:bCs/>
              </w:rPr>
            </w:pPr>
            <w:del w:id="8978" w:author="pete jones" w:date="2022-03-13T17:23:00Z">
              <w:r w:rsidRPr="00FF6A71" w:rsidDel="00F01DE3">
                <w:rPr>
                  <w:rFonts w:cstheme="minorHAnsi"/>
                  <w:b/>
                  <w:bCs/>
                </w:rPr>
                <w:delText>Value</w:delText>
              </w:r>
              <w:bookmarkStart w:id="8979" w:name="_Toc98086375"/>
              <w:bookmarkStart w:id="8980" w:name="_Toc98332611"/>
              <w:bookmarkStart w:id="8981" w:name="_Toc98333250"/>
              <w:bookmarkStart w:id="8982" w:name="_Toc98341576"/>
              <w:bookmarkStart w:id="8983" w:name="_Toc98344968"/>
              <w:bookmarkStart w:id="8984" w:name="_Toc98345495"/>
              <w:bookmarkStart w:id="8985" w:name="_Toc98346019"/>
              <w:bookmarkStart w:id="8986" w:name="_Toc98346577"/>
              <w:bookmarkStart w:id="8987" w:name="_Toc98347017"/>
              <w:bookmarkStart w:id="8988" w:name="_Toc98347457"/>
              <w:bookmarkStart w:id="8989" w:name="_Toc99536742"/>
              <w:bookmarkStart w:id="8990" w:name="_Toc99718868"/>
              <w:bookmarkStart w:id="8991" w:name="_Toc99969525"/>
              <w:bookmarkEnd w:id="8979"/>
              <w:bookmarkEnd w:id="8980"/>
              <w:bookmarkEnd w:id="8981"/>
              <w:bookmarkEnd w:id="8982"/>
              <w:bookmarkEnd w:id="8983"/>
              <w:bookmarkEnd w:id="8984"/>
              <w:bookmarkEnd w:id="8985"/>
              <w:bookmarkEnd w:id="8986"/>
              <w:bookmarkEnd w:id="8987"/>
              <w:bookmarkEnd w:id="8988"/>
              <w:bookmarkEnd w:id="8989"/>
              <w:bookmarkEnd w:id="8990"/>
              <w:bookmarkEnd w:id="8991"/>
            </w:del>
          </w:p>
        </w:tc>
        <w:tc>
          <w:tcPr>
            <w:tcW w:w="665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Change w:id="8992" w:author="pete jones" w:date="2022-02-08T14:25:00Z">
              <w:tcPr>
                <w:tcW w:w="6655" w:type="dxa"/>
                <w:shd w:val="clear" w:color="auto" w:fill="BDD6EE" w:themeFill="accent1" w:themeFillTint="66"/>
                <w:vAlign w:val="center"/>
              </w:tcPr>
            </w:tcPrChange>
          </w:tcPr>
          <w:p w14:paraId="0F7987A2" w14:textId="01261ECE" w:rsidR="00546DE1" w:rsidRPr="00FF6A71" w:rsidDel="00F01DE3" w:rsidRDefault="00546DE1" w:rsidP="005D7C68">
            <w:pPr>
              <w:spacing w:before="0" w:after="0" w:line="240" w:lineRule="auto"/>
              <w:jc w:val="center"/>
              <w:rPr>
                <w:del w:id="8993" w:author="pete jones" w:date="2022-03-13T17:23:00Z"/>
                <w:rFonts w:cstheme="minorHAnsi"/>
                <w:b/>
                <w:bCs/>
              </w:rPr>
            </w:pPr>
            <w:del w:id="8994" w:author="pete jones" w:date="2022-03-13T17:23:00Z">
              <w:r w:rsidRPr="00FF6A71" w:rsidDel="00F01DE3">
                <w:rPr>
                  <w:rFonts w:cstheme="minorHAnsi"/>
                  <w:b/>
                  <w:bCs/>
                </w:rPr>
                <w:delText>Statement - There was a stronger POSITIVE correlation between…</w:delText>
              </w:r>
              <w:bookmarkStart w:id="8995" w:name="_Toc98086376"/>
              <w:bookmarkStart w:id="8996" w:name="_Toc98332612"/>
              <w:bookmarkStart w:id="8997" w:name="_Toc98333251"/>
              <w:bookmarkStart w:id="8998" w:name="_Toc98341577"/>
              <w:bookmarkStart w:id="8999" w:name="_Toc98344969"/>
              <w:bookmarkStart w:id="9000" w:name="_Toc98345496"/>
              <w:bookmarkStart w:id="9001" w:name="_Toc98346020"/>
              <w:bookmarkStart w:id="9002" w:name="_Toc98346578"/>
              <w:bookmarkStart w:id="9003" w:name="_Toc98347018"/>
              <w:bookmarkStart w:id="9004" w:name="_Toc98347458"/>
              <w:bookmarkStart w:id="9005" w:name="_Toc99536743"/>
              <w:bookmarkStart w:id="9006" w:name="_Toc99718869"/>
              <w:bookmarkStart w:id="9007" w:name="_Toc99969526"/>
              <w:bookmarkEnd w:id="8995"/>
              <w:bookmarkEnd w:id="8996"/>
              <w:bookmarkEnd w:id="8997"/>
              <w:bookmarkEnd w:id="8998"/>
              <w:bookmarkEnd w:id="8999"/>
              <w:bookmarkEnd w:id="9000"/>
              <w:bookmarkEnd w:id="9001"/>
              <w:bookmarkEnd w:id="9002"/>
              <w:bookmarkEnd w:id="9003"/>
              <w:bookmarkEnd w:id="9004"/>
              <w:bookmarkEnd w:id="9005"/>
              <w:bookmarkEnd w:id="9006"/>
              <w:bookmarkEnd w:id="9007"/>
            </w:del>
          </w:p>
        </w:tc>
        <w:bookmarkStart w:id="9008" w:name="_Toc98086377"/>
        <w:bookmarkStart w:id="9009" w:name="_Toc98332613"/>
        <w:bookmarkStart w:id="9010" w:name="_Toc98333252"/>
        <w:bookmarkStart w:id="9011" w:name="_Toc98341578"/>
        <w:bookmarkStart w:id="9012" w:name="_Toc98344970"/>
        <w:bookmarkStart w:id="9013" w:name="_Toc98345497"/>
        <w:bookmarkStart w:id="9014" w:name="_Toc98346021"/>
        <w:bookmarkStart w:id="9015" w:name="_Toc98346579"/>
        <w:bookmarkStart w:id="9016" w:name="_Toc98347019"/>
        <w:bookmarkStart w:id="9017" w:name="_Toc98347459"/>
        <w:bookmarkStart w:id="9018" w:name="_Toc99536744"/>
        <w:bookmarkStart w:id="9019" w:name="_Toc99718870"/>
        <w:bookmarkStart w:id="9020" w:name="_Toc99969527"/>
        <w:bookmarkEnd w:id="9008"/>
        <w:bookmarkEnd w:id="9009"/>
        <w:bookmarkEnd w:id="9010"/>
        <w:bookmarkEnd w:id="9011"/>
        <w:bookmarkEnd w:id="9012"/>
        <w:bookmarkEnd w:id="9013"/>
        <w:bookmarkEnd w:id="9014"/>
        <w:bookmarkEnd w:id="9015"/>
        <w:bookmarkEnd w:id="9016"/>
        <w:bookmarkEnd w:id="9017"/>
        <w:bookmarkEnd w:id="9018"/>
        <w:bookmarkEnd w:id="9019"/>
        <w:bookmarkEnd w:id="9020"/>
      </w:tr>
      <w:bookmarkEnd w:id="8946"/>
      <w:tr w:rsidR="00546DE1" w:rsidRPr="00FF6A71" w:rsidDel="00F01DE3" w14:paraId="54440B14" w14:textId="1A841AB6" w:rsidTr="00A06241">
        <w:trPr>
          <w:del w:id="9021" w:author="pete jones" w:date="2022-03-13T17:23:00Z"/>
        </w:trPr>
        <w:tc>
          <w:tcPr>
            <w:tcW w:w="1274" w:type="dxa"/>
            <w:tcBorders>
              <w:top w:val="single" w:sz="4" w:space="0" w:color="auto"/>
              <w:left w:val="single" w:sz="4" w:space="0" w:color="auto"/>
              <w:bottom w:val="single" w:sz="4" w:space="0" w:color="auto"/>
              <w:right w:val="single" w:sz="4" w:space="0" w:color="auto"/>
            </w:tcBorders>
            <w:tcPrChange w:id="9022" w:author="pete jones" w:date="2022-02-08T14:25:00Z">
              <w:tcPr>
                <w:tcW w:w="1274" w:type="dxa"/>
              </w:tcPr>
            </w:tcPrChange>
          </w:tcPr>
          <w:p w14:paraId="0E07AA30" w14:textId="1F445E16" w:rsidR="00546DE1" w:rsidRPr="00FF6A71" w:rsidDel="00F01DE3" w:rsidRDefault="00546DE1" w:rsidP="005D7C68">
            <w:pPr>
              <w:spacing w:before="0" w:after="0" w:line="240" w:lineRule="auto"/>
              <w:jc w:val="center"/>
              <w:rPr>
                <w:del w:id="9023" w:author="pete jones" w:date="2022-03-13T17:23:00Z"/>
                <w:rFonts w:cstheme="minorHAnsi"/>
              </w:rPr>
            </w:pPr>
            <w:del w:id="9024" w:author="pete jones" w:date="2022-03-13T17:23:00Z">
              <w:r w:rsidRPr="00FF6A71" w:rsidDel="00F01DE3">
                <w:rPr>
                  <w:rFonts w:cstheme="minorHAnsi"/>
                </w:rPr>
                <w:delText>6</w:delText>
              </w:r>
              <w:bookmarkStart w:id="9025" w:name="_Toc98086378"/>
              <w:bookmarkStart w:id="9026" w:name="_Toc98332614"/>
              <w:bookmarkStart w:id="9027" w:name="_Toc98333253"/>
              <w:bookmarkStart w:id="9028" w:name="_Toc98341579"/>
              <w:bookmarkStart w:id="9029" w:name="_Toc98344971"/>
              <w:bookmarkStart w:id="9030" w:name="_Toc98345498"/>
              <w:bookmarkStart w:id="9031" w:name="_Toc98346022"/>
              <w:bookmarkStart w:id="9032" w:name="_Toc98346580"/>
              <w:bookmarkStart w:id="9033" w:name="_Toc98347020"/>
              <w:bookmarkStart w:id="9034" w:name="_Toc98347460"/>
              <w:bookmarkStart w:id="9035" w:name="_Toc99536745"/>
              <w:bookmarkStart w:id="9036" w:name="_Toc99718871"/>
              <w:bookmarkStart w:id="9037" w:name="_Toc99969528"/>
              <w:bookmarkEnd w:id="9025"/>
              <w:bookmarkEnd w:id="9026"/>
              <w:bookmarkEnd w:id="9027"/>
              <w:bookmarkEnd w:id="9028"/>
              <w:bookmarkEnd w:id="9029"/>
              <w:bookmarkEnd w:id="9030"/>
              <w:bookmarkEnd w:id="9031"/>
              <w:bookmarkEnd w:id="9032"/>
              <w:bookmarkEnd w:id="9033"/>
              <w:bookmarkEnd w:id="9034"/>
              <w:bookmarkEnd w:id="9035"/>
              <w:bookmarkEnd w:id="9036"/>
              <w:bookmarkEnd w:id="9037"/>
            </w:del>
          </w:p>
        </w:tc>
        <w:tc>
          <w:tcPr>
            <w:tcW w:w="848" w:type="dxa"/>
            <w:vMerge w:val="restart"/>
            <w:tcBorders>
              <w:top w:val="single" w:sz="4" w:space="0" w:color="auto"/>
              <w:left w:val="single" w:sz="4" w:space="0" w:color="auto"/>
              <w:bottom w:val="single" w:sz="4" w:space="0" w:color="auto"/>
              <w:right w:val="single" w:sz="4" w:space="0" w:color="auto"/>
            </w:tcBorders>
            <w:vAlign w:val="center"/>
            <w:tcPrChange w:id="9038" w:author="pete jones" w:date="2022-02-08T14:25:00Z">
              <w:tcPr>
                <w:tcW w:w="848" w:type="dxa"/>
                <w:vMerge w:val="restart"/>
                <w:vAlign w:val="center"/>
              </w:tcPr>
            </w:tcPrChange>
          </w:tcPr>
          <w:p w14:paraId="5718BB25" w14:textId="7BC1B163" w:rsidR="00546DE1" w:rsidRPr="00FF6A71" w:rsidDel="00F01DE3" w:rsidRDefault="00546DE1" w:rsidP="005D7C68">
            <w:pPr>
              <w:spacing w:before="0" w:after="0" w:line="240" w:lineRule="auto"/>
              <w:jc w:val="center"/>
              <w:rPr>
                <w:del w:id="9039" w:author="pete jones" w:date="2022-03-13T17:23:00Z"/>
                <w:rFonts w:cstheme="minorHAnsi"/>
              </w:rPr>
            </w:pPr>
            <w:del w:id="9040" w:author="pete jones" w:date="2022-03-13T17:23:00Z">
              <w:r w:rsidRPr="00FF6A71" w:rsidDel="00F01DE3">
                <w:rPr>
                  <w:rFonts w:cstheme="minorHAnsi"/>
                </w:rPr>
                <w:delText>0.763</w:delText>
              </w:r>
              <w:bookmarkStart w:id="9041" w:name="_Toc98086379"/>
              <w:bookmarkStart w:id="9042" w:name="_Toc98332615"/>
              <w:bookmarkStart w:id="9043" w:name="_Toc98333254"/>
              <w:bookmarkStart w:id="9044" w:name="_Toc98341580"/>
              <w:bookmarkStart w:id="9045" w:name="_Toc98344972"/>
              <w:bookmarkStart w:id="9046" w:name="_Toc98345499"/>
              <w:bookmarkStart w:id="9047" w:name="_Toc98346023"/>
              <w:bookmarkStart w:id="9048" w:name="_Toc98346581"/>
              <w:bookmarkStart w:id="9049" w:name="_Toc98347021"/>
              <w:bookmarkStart w:id="9050" w:name="_Toc98347461"/>
              <w:bookmarkStart w:id="9051" w:name="_Toc99536746"/>
              <w:bookmarkStart w:id="9052" w:name="_Toc99718872"/>
              <w:bookmarkStart w:id="9053" w:name="_Toc99969529"/>
              <w:bookmarkEnd w:id="9041"/>
              <w:bookmarkEnd w:id="9042"/>
              <w:bookmarkEnd w:id="9043"/>
              <w:bookmarkEnd w:id="9044"/>
              <w:bookmarkEnd w:id="9045"/>
              <w:bookmarkEnd w:id="9046"/>
              <w:bookmarkEnd w:id="9047"/>
              <w:bookmarkEnd w:id="9048"/>
              <w:bookmarkEnd w:id="9049"/>
              <w:bookmarkEnd w:id="9050"/>
              <w:bookmarkEnd w:id="9051"/>
              <w:bookmarkEnd w:id="9052"/>
              <w:bookmarkEnd w:id="9053"/>
            </w:del>
          </w:p>
        </w:tc>
        <w:tc>
          <w:tcPr>
            <w:tcW w:w="6655" w:type="dxa"/>
            <w:tcBorders>
              <w:top w:val="single" w:sz="4" w:space="0" w:color="auto"/>
              <w:left w:val="single" w:sz="4" w:space="0" w:color="auto"/>
              <w:bottom w:val="single" w:sz="4" w:space="0" w:color="auto"/>
              <w:right w:val="single" w:sz="4" w:space="0" w:color="auto"/>
            </w:tcBorders>
            <w:tcPrChange w:id="9054" w:author="pete jones" w:date="2022-02-08T14:25:00Z">
              <w:tcPr>
                <w:tcW w:w="6655" w:type="dxa"/>
              </w:tcPr>
            </w:tcPrChange>
          </w:tcPr>
          <w:p w14:paraId="6AD04DC2" w14:textId="4E0E6D4E" w:rsidR="00546DE1" w:rsidRPr="00FF6A71" w:rsidDel="00F01DE3" w:rsidRDefault="00546DE1" w:rsidP="005D7C68">
            <w:pPr>
              <w:spacing w:before="0" w:after="0" w:line="240" w:lineRule="auto"/>
              <w:jc w:val="center"/>
              <w:rPr>
                <w:del w:id="9055" w:author="pete jones" w:date="2022-03-13T17:23:00Z"/>
                <w:rFonts w:cstheme="minorHAnsi"/>
              </w:rPr>
            </w:pPr>
            <w:del w:id="9056" w:author="pete jones" w:date="2022-03-13T17:23:00Z">
              <w:r w:rsidRPr="00FF6A71" w:rsidDel="00F01DE3">
                <w:rPr>
                  <w:rFonts w:cstheme="minorHAnsi"/>
                </w:rPr>
                <w:delText xml:space="preserve">Value/Usefulness </w:delText>
              </w:r>
              <w:bookmarkStart w:id="9057" w:name="_Toc98086380"/>
              <w:bookmarkStart w:id="9058" w:name="_Toc98332616"/>
              <w:bookmarkStart w:id="9059" w:name="_Toc98333255"/>
              <w:bookmarkStart w:id="9060" w:name="_Toc98341581"/>
              <w:bookmarkStart w:id="9061" w:name="_Toc98344973"/>
              <w:bookmarkStart w:id="9062" w:name="_Toc98345500"/>
              <w:bookmarkStart w:id="9063" w:name="_Toc98346024"/>
              <w:bookmarkStart w:id="9064" w:name="_Toc98346582"/>
              <w:bookmarkStart w:id="9065" w:name="_Toc98347022"/>
              <w:bookmarkStart w:id="9066" w:name="_Toc98347462"/>
              <w:bookmarkStart w:id="9067" w:name="_Toc99536747"/>
              <w:bookmarkStart w:id="9068" w:name="_Toc99718873"/>
              <w:bookmarkStart w:id="9069" w:name="_Toc99969530"/>
              <w:bookmarkEnd w:id="9057"/>
              <w:bookmarkEnd w:id="9058"/>
              <w:bookmarkEnd w:id="9059"/>
              <w:bookmarkEnd w:id="9060"/>
              <w:bookmarkEnd w:id="9061"/>
              <w:bookmarkEnd w:id="9062"/>
              <w:bookmarkEnd w:id="9063"/>
              <w:bookmarkEnd w:id="9064"/>
              <w:bookmarkEnd w:id="9065"/>
              <w:bookmarkEnd w:id="9066"/>
              <w:bookmarkEnd w:id="9067"/>
              <w:bookmarkEnd w:id="9068"/>
              <w:bookmarkEnd w:id="9069"/>
            </w:del>
          </w:p>
        </w:tc>
        <w:bookmarkStart w:id="9070" w:name="_Toc98086381"/>
        <w:bookmarkStart w:id="9071" w:name="_Toc98332617"/>
        <w:bookmarkStart w:id="9072" w:name="_Toc98333256"/>
        <w:bookmarkStart w:id="9073" w:name="_Toc98341582"/>
        <w:bookmarkStart w:id="9074" w:name="_Toc98344974"/>
        <w:bookmarkStart w:id="9075" w:name="_Toc98345501"/>
        <w:bookmarkStart w:id="9076" w:name="_Toc98346025"/>
        <w:bookmarkStart w:id="9077" w:name="_Toc98346583"/>
        <w:bookmarkStart w:id="9078" w:name="_Toc98347023"/>
        <w:bookmarkStart w:id="9079" w:name="_Toc98347463"/>
        <w:bookmarkStart w:id="9080" w:name="_Toc99536748"/>
        <w:bookmarkStart w:id="9081" w:name="_Toc99718874"/>
        <w:bookmarkStart w:id="9082" w:name="_Toc99969531"/>
        <w:bookmarkEnd w:id="9070"/>
        <w:bookmarkEnd w:id="9071"/>
        <w:bookmarkEnd w:id="9072"/>
        <w:bookmarkEnd w:id="9073"/>
        <w:bookmarkEnd w:id="9074"/>
        <w:bookmarkEnd w:id="9075"/>
        <w:bookmarkEnd w:id="9076"/>
        <w:bookmarkEnd w:id="9077"/>
        <w:bookmarkEnd w:id="9078"/>
        <w:bookmarkEnd w:id="9079"/>
        <w:bookmarkEnd w:id="9080"/>
        <w:bookmarkEnd w:id="9081"/>
        <w:bookmarkEnd w:id="9082"/>
      </w:tr>
      <w:tr w:rsidR="00546DE1" w:rsidRPr="00FF6A71" w:rsidDel="00F01DE3" w14:paraId="379A6F01" w14:textId="6D87362F" w:rsidTr="00A06241">
        <w:trPr>
          <w:del w:id="9083" w:author="pete jones" w:date="2022-03-13T17:23:00Z"/>
        </w:trPr>
        <w:tc>
          <w:tcPr>
            <w:tcW w:w="1274" w:type="dxa"/>
            <w:tcBorders>
              <w:top w:val="single" w:sz="4" w:space="0" w:color="auto"/>
              <w:left w:val="single" w:sz="4" w:space="0" w:color="auto"/>
              <w:bottom w:val="single" w:sz="4" w:space="0" w:color="auto"/>
              <w:right w:val="single" w:sz="4" w:space="0" w:color="auto"/>
            </w:tcBorders>
            <w:tcPrChange w:id="9084" w:author="pete jones" w:date="2022-02-08T14:25:00Z">
              <w:tcPr>
                <w:tcW w:w="1274" w:type="dxa"/>
              </w:tcPr>
            </w:tcPrChange>
          </w:tcPr>
          <w:p w14:paraId="5169E4FE" w14:textId="280AA690" w:rsidR="00546DE1" w:rsidRPr="00FF6A71" w:rsidDel="00F01DE3" w:rsidRDefault="00546DE1" w:rsidP="005D7C68">
            <w:pPr>
              <w:spacing w:before="0" w:after="0" w:line="240" w:lineRule="auto"/>
              <w:jc w:val="center"/>
              <w:rPr>
                <w:del w:id="9085" w:author="pete jones" w:date="2022-03-13T17:23:00Z"/>
                <w:rFonts w:cstheme="minorHAnsi"/>
              </w:rPr>
            </w:pPr>
            <w:del w:id="9086" w:author="pete jones" w:date="2022-03-13T17:23:00Z">
              <w:r w:rsidRPr="00FF6A71" w:rsidDel="00F01DE3">
                <w:rPr>
                  <w:rFonts w:cstheme="minorHAnsi"/>
                </w:rPr>
                <w:delText>2</w:delText>
              </w:r>
              <w:bookmarkStart w:id="9087" w:name="_Toc98086382"/>
              <w:bookmarkStart w:id="9088" w:name="_Toc98332618"/>
              <w:bookmarkStart w:id="9089" w:name="_Toc98333257"/>
              <w:bookmarkStart w:id="9090" w:name="_Toc98341583"/>
              <w:bookmarkStart w:id="9091" w:name="_Toc98344975"/>
              <w:bookmarkStart w:id="9092" w:name="_Toc98345502"/>
              <w:bookmarkStart w:id="9093" w:name="_Toc98346026"/>
              <w:bookmarkStart w:id="9094" w:name="_Toc98346584"/>
              <w:bookmarkStart w:id="9095" w:name="_Toc98347024"/>
              <w:bookmarkStart w:id="9096" w:name="_Toc98347464"/>
              <w:bookmarkStart w:id="9097" w:name="_Toc99536749"/>
              <w:bookmarkStart w:id="9098" w:name="_Toc99718875"/>
              <w:bookmarkStart w:id="9099" w:name="_Toc99969532"/>
              <w:bookmarkEnd w:id="9087"/>
              <w:bookmarkEnd w:id="9088"/>
              <w:bookmarkEnd w:id="9089"/>
              <w:bookmarkEnd w:id="9090"/>
              <w:bookmarkEnd w:id="9091"/>
              <w:bookmarkEnd w:id="9092"/>
              <w:bookmarkEnd w:id="9093"/>
              <w:bookmarkEnd w:id="9094"/>
              <w:bookmarkEnd w:id="9095"/>
              <w:bookmarkEnd w:id="9096"/>
              <w:bookmarkEnd w:id="9097"/>
              <w:bookmarkEnd w:id="9098"/>
              <w:bookmarkEnd w:id="9099"/>
            </w:del>
          </w:p>
        </w:tc>
        <w:tc>
          <w:tcPr>
            <w:tcW w:w="848" w:type="dxa"/>
            <w:vMerge/>
            <w:tcBorders>
              <w:top w:val="single" w:sz="4" w:space="0" w:color="auto"/>
              <w:left w:val="single" w:sz="4" w:space="0" w:color="auto"/>
              <w:bottom w:val="single" w:sz="4" w:space="0" w:color="auto"/>
              <w:right w:val="single" w:sz="4" w:space="0" w:color="auto"/>
            </w:tcBorders>
            <w:tcPrChange w:id="9100" w:author="pete jones" w:date="2022-02-08T14:25:00Z">
              <w:tcPr>
                <w:tcW w:w="848" w:type="dxa"/>
                <w:vMerge/>
              </w:tcPr>
            </w:tcPrChange>
          </w:tcPr>
          <w:p w14:paraId="6682BF3C" w14:textId="3BA4AC91" w:rsidR="00546DE1" w:rsidRPr="00FF6A71" w:rsidDel="00F01DE3" w:rsidRDefault="00546DE1" w:rsidP="005D7C68">
            <w:pPr>
              <w:spacing w:before="0" w:after="0" w:line="240" w:lineRule="auto"/>
              <w:jc w:val="center"/>
              <w:rPr>
                <w:del w:id="9101" w:author="pete jones" w:date="2022-03-13T17:23:00Z"/>
                <w:rFonts w:cstheme="minorHAnsi"/>
              </w:rPr>
            </w:pPr>
          </w:p>
        </w:tc>
        <w:tc>
          <w:tcPr>
            <w:tcW w:w="6655" w:type="dxa"/>
            <w:tcBorders>
              <w:top w:val="single" w:sz="4" w:space="0" w:color="auto"/>
              <w:left w:val="single" w:sz="4" w:space="0" w:color="auto"/>
              <w:bottom w:val="single" w:sz="4" w:space="0" w:color="auto"/>
              <w:right w:val="single" w:sz="4" w:space="0" w:color="auto"/>
            </w:tcBorders>
            <w:tcPrChange w:id="9102" w:author="pete jones" w:date="2022-02-08T14:25:00Z">
              <w:tcPr>
                <w:tcW w:w="6655" w:type="dxa"/>
              </w:tcPr>
            </w:tcPrChange>
          </w:tcPr>
          <w:p w14:paraId="40EF4E44" w14:textId="53F8093C" w:rsidR="00546DE1" w:rsidRPr="00FF6A71" w:rsidDel="00F01DE3" w:rsidRDefault="00546DE1" w:rsidP="005D7C68">
            <w:pPr>
              <w:spacing w:before="0" w:after="0" w:line="240" w:lineRule="auto"/>
              <w:jc w:val="center"/>
              <w:rPr>
                <w:del w:id="9103" w:author="pete jones" w:date="2022-03-13T17:23:00Z"/>
                <w:rFonts w:cstheme="minorHAnsi"/>
              </w:rPr>
            </w:pPr>
            <w:del w:id="9104" w:author="pete jones" w:date="2022-03-13T17:23:00Z">
              <w:r w:rsidRPr="00FF6A71" w:rsidDel="00F01DE3">
                <w:rPr>
                  <w:rFonts w:cstheme="minorHAnsi"/>
                </w:rPr>
                <w:delText>Perceived Competence</w:delText>
              </w:r>
              <w:bookmarkStart w:id="9105" w:name="_Toc98086383"/>
              <w:bookmarkStart w:id="9106" w:name="_Toc98332619"/>
              <w:bookmarkStart w:id="9107" w:name="_Toc98333258"/>
              <w:bookmarkStart w:id="9108" w:name="_Toc98341584"/>
              <w:bookmarkStart w:id="9109" w:name="_Toc98344976"/>
              <w:bookmarkStart w:id="9110" w:name="_Toc98345503"/>
              <w:bookmarkStart w:id="9111" w:name="_Toc98346027"/>
              <w:bookmarkStart w:id="9112" w:name="_Toc98346585"/>
              <w:bookmarkStart w:id="9113" w:name="_Toc98347025"/>
              <w:bookmarkStart w:id="9114" w:name="_Toc98347465"/>
              <w:bookmarkStart w:id="9115" w:name="_Toc99536750"/>
              <w:bookmarkStart w:id="9116" w:name="_Toc99718876"/>
              <w:bookmarkStart w:id="9117" w:name="_Toc99969533"/>
              <w:bookmarkEnd w:id="9105"/>
              <w:bookmarkEnd w:id="9106"/>
              <w:bookmarkEnd w:id="9107"/>
              <w:bookmarkEnd w:id="9108"/>
              <w:bookmarkEnd w:id="9109"/>
              <w:bookmarkEnd w:id="9110"/>
              <w:bookmarkEnd w:id="9111"/>
              <w:bookmarkEnd w:id="9112"/>
              <w:bookmarkEnd w:id="9113"/>
              <w:bookmarkEnd w:id="9114"/>
              <w:bookmarkEnd w:id="9115"/>
              <w:bookmarkEnd w:id="9116"/>
              <w:bookmarkEnd w:id="9117"/>
            </w:del>
          </w:p>
        </w:tc>
        <w:bookmarkStart w:id="9118" w:name="_Toc98086384"/>
        <w:bookmarkStart w:id="9119" w:name="_Toc98332620"/>
        <w:bookmarkStart w:id="9120" w:name="_Toc98333259"/>
        <w:bookmarkStart w:id="9121" w:name="_Toc98341585"/>
        <w:bookmarkStart w:id="9122" w:name="_Toc98344977"/>
        <w:bookmarkStart w:id="9123" w:name="_Toc98345504"/>
        <w:bookmarkStart w:id="9124" w:name="_Toc98346028"/>
        <w:bookmarkStart w:id="9125" w:name="_Toc98346586"/>
        <w:bookmarkStart w:id="9126" w:name="_Toc98347026"/>
        <w:bookmarkStart w:id="9127" w:name="_Toc98347466"/>
        <w:bookmarkStart w:id="9128" w:name="_Toc99536751"/>
        <w:bookmarkStart w:id="9129" w:name="_Toc99718877"/>
        <w:bookmarkStart w:id="9130" w:name="_Toc99969534"/>
        <w:bookmarkEnd w:id="9118"/>
        <w:bookmarkEnd w:id="9119"/>
        <w:bookmarkEnd w:id="9120"/>
        <w:bookmarkEnd w:id="9121"/>
        <w:bookmarkEnd w:id="9122"/>
        <w:bookmarkEnd w:id="9123"/>
        <w:bookmarkEnd w:id="9124"/>
        <w:bookmarkEnd w:id="9125"/>
        <w:bookmarkEnd w:id="9126"/>
        <w:bookmarkEnd w:id="9127"/>
        <w:bookmarkEnd w:id="9128"/>
        <w:bookmarkEnd w:id="9129"/>
        <w:bookmarkEnd w:id="9130"/>
      </w:tr>
      <w:tr w:rsidR="00546DE1" w:rsidRPr="00FF6A71" w:rsidDel="00F01DE3" w14:paraId="591BCDE8" w14:textId="05766CA6" w:rsidTr="00A06241">
        <w:trPr>
          <w:del w:id="9131" w:author="pete jones" w:date="2022-03-13T17:23:00Z"/>
        </w:trPr>
        <w:tc>
          <w:tcPr>
            <w:tcW w:w="8777" w:type="dxa"/>
            <w:gridSpan w:val="3"/>
            <w:tcBorders>
              <w:top w:val="single" w:sz="4" w:space="0" w:color="auto"/>
              <w:left w:val="single" w:sz="4" w:space="0" w:color="auto"/>
              <w:bottom w:val="single" w:sz="4" w:space="0" w:color="auto"/>
              <w:right w:val="single" w:sz="4" w:space="0" w:color="auto"/>
            </w:tcBorders>
            <w:tcPrChange w:id="9132" w:author="pete jones" w:date="2022-02-08T14:25:00Z">
              <w:tcPr>
                <w:tcW w:w="8777" w:type="dxa"/>
                <w:gridSpan w:val="3"/>
              </w:tcPr>
            </w:tcPrChange>
          </w:tcPr>
          <w:p w14:paraId="3AA14D35" w14:textId="77369EC9" w:rsidR="00546DE1" w:rsidRPr="00FF6A71" w:rsidDel="00F01DE3" w:rsidRDefault="00546DE1" w:rsidP="005D7C68">
            <w:pPr>
              <w:spacing w:before="0" w:after="0" w:line="240" w:lineRule="auto"/>
              <w:jc w:val="left"/>
              <w:rPr>
                <w:del w:id="9133" w:author="pete jones" w:date="2022-03-13T17:23:00Z"/>
                <w:rFonts w:cstheme="minorHAnsi"/>
              </w:rPr>
            </w:pPr>
            <w:del w:id="9134" w:author="pete jones" w:date="2022-03-13T17:21:00Z">
              <w:r w:rsidRPr="00FF6A71" w:rsidDel="00F01DE3">
                <w:rPr>
                  <w:rFonts w:cstheme="minorHAnsi"/>
                </w:rPr>
                <w:delText xml:space="preserve">Scores for both sub-scales were mediocre, but this strong correlation indicates that as an activity demonstrated value a corresponding increase in competence would follow. The lower scores for this pair indicate that students failed to appreciate the value of the activity within the context of their overall study experience. </w:delText>
              </w:r>
            </w:del>
            <w:bookmarkStart w:id="9135" w:name="_Toc98086385"/>
            <w:bookmarkStart w:id="9136" w:name="_Toc98332621"/>
            <w:bookmarkStart w:id="9137" w:name="_Toc98333260"/>
            <w:bookmarkStart w:id="9138" w:name="_Toc98341586"/>
            <w:bookmarkStart w:id="9139" w:name="_Toc98344978"/>
            <w:bookmarkStart w:id="9140" w:name="_Toc98345505"/>
            <w:bookmarkStart w:id="9141" w:name="_Toc98346029"/>
            <w:bookmarkStart w:id="9142" w:name="_Toc98346587"/>
            <w:bookmarkStart w:id="9143" w:name="_Toc98347027"/>
            <w:bookmarkStart w:id="9144" w:name="_Toc98347467"/>
            <w:bookmarkStart w:id="9145" w:name="_Toc99536752"/>
            <w:bookmarkStart w:id="9146" w:name="_Toc99718878"/>
            <w:bookmarkStart w:id="9147" w:name="_Toc99969535"/>
            <w:bookmarkEnd w:id="9135"/>
            <w:bookmarkEnd w:id="9136"/>
            <w:bookmarkEnd w:id="9137"/>
            <w:bookmarkEnd w:id="9138"/>
            <w:bookmarkEnd w:id="9139"/>
            <w:bookmarkEnd w:id="9140"/>
            <w:bookmarkEnd w:id="9141"/>
            <w:bookmarkEnd w:id="9142"/>
            <w:bookmarkEnd w:id="9143"/>
            <w:bookmarkEnd w:id="9144"/>
            <w:bookmarkEnd w:id="9145"/>
            <w:bookmarkEnd w:id="9146"/>
            <w:bookmarkEnd w:id="9147"/>
          </w:p>
        </w:tc>
        <w:bookmarkStart w:id="9148" w:name="_Toc98086386"/>
        <w:bookmarkStart w:id="9149" w:name="_Toc98332622"/>
        <w:bookmarkStart w:id="9150" w:name="_Toc98333261"/>
        <w:bookmarkStart w:id="9151" w:name="_Toc98341587"/>
        <w:bookmarkStart w:id="9152" w:name="_Toc98344979"/>
        <w:bookmarkStart w:id="9153" w:name="_Toc98345506"/>
        <w:bookmarkStart w:id="9154" w:name="_Toc98346030"/>
        <w:bookmarkStart w:id="9155" w:name="_Toc98346588"/>
        <w:bookmarkStart w:id="9156" w:name="_Toc98347028"/>
        <w:bookmarkStart w:id="9157" w:name="_Toc98347468"/>
        <w:bookmarkStart w:id="9158" w:name="_Toc99536753"/>
        <w:bookmarkStart w:id="9159" w:name="_Toc99718879"/>
        <w:bookmarkStart w:id="9160" w:name="_Toc99969536"/>
        <w:bookmarkEnd w:id="9148"/>
        <w:bookmarkEnd w:id="9149"/>
        <w:bookmarkEnd w:id="9150"/>
        <w:bookmarkEnd w:id="9151"/>
        <w:bookmarkEnd w:id="9152"/>
        <w:bookmarkEnd w:id="9153"/>
        <w:bookmarkEnd w:id="9154"/>
        <w:bookmarkEnd w:id="9155"/>
        <w:bookmarkEnd w:id="9156"/>
        <w:bookmarkEnd w:id="9157"/>
        <w:bookmarkEnd w:id="9158"/>
        <w:bookmarkEnd w:id="9159"/>
        <w:bookmarkEnd w:id="9160"/>
      </w:tr>
      <w:tr w:rsidR="00546DE1" w:rsidRPr="00FF6A71" w:rsidDel="00F01DE3" w14:paraId="3F3343A2" w14:textId="6C44E375" w:rsidTr="00A06241">
        <w:trPr>
          <w:del w:id="9161" w:author="pete jones" w:date="2022-03-13T17:23:00Z"/>
        </w:trPr>
        <w:tc>
          <w:tcPr>
            <w:tcW w:w="1274" w:type="dxa"/>
            <w:tcBorders>
              <w:top w:val="single" w:sz="4" w:space="0" w:color="auto"/>
              <w:left w:val="single" w:sz="4" w:space="0" w:color="auto"/>
              <w:bottom w:val="single" w:sz="4" w:space="0" w:color="auto"/>
              <w:right w:val="single" w:sz="4" w:space="0" w:color="auto"/>
            </w:tcBorders>
            <w:tcPrChange w:id="9162" w:author="pete jones" w:date="2022-02-08T14:25:00Z">
              <w:tcPr>
                <w:tcW w:w="1274" w:type="dxa"/>
              </w:tcPr>
            </w:tcPrChange>
          </w:tcPr>
          <w:p w14:paraId="1AB72D74" w14:textId="58906F5C" w:rsidR="00546DE1" w:rsidRPr="00FF6A71" w:rsidDel="00F01DE3" w:rsidRDefault="00546DE1" w:rsidP="005D7C68">
            <w:pPr>
              <w:spacing w:before="0" w:after="0" w:line="240" w:lineRule="auto"/>
              <w:jc w:val="center"/>
              <w:rPr>
                <w:del w:id="9163" w:author="pete jones" w:date="2022-03-13T17:23:00Z"/>
                <w:rFonts w:cstheme="minorHAnsi"/>
              </w:rPr>
            </w:pPr>
            <w:del w:id="9164" w:author="pete jones" w:date="2022-03-13T17:23:00Z">
              <w:r w:rsidRPr="00FF6A71" w:rsidDel="00F01DE3">
                <w:rPr>
                  <w:rFonts w:cstheme="minorHAnsi"/>
                </w:rPr>
                <w:delText>4</w:delText>
              </w:r>
              <w:bookmarkStart w:id="9165" w:name="_Toc98086387"/>
              <w:bookmarkStart w:id="9166" w:name="_Toc98332623"/>
              <w:bookmarkStart w:id="9167" w:name="_Toc98333262"/>
              <w:bookmarkStart w:id="9168" w:name="_Toc98341588"/>
              <w:bookmarkStart w:id="9169" w:name="_Toc98344980"/>
              <w:bookmarkStart w:id="9170" w:name="_Toc98345507"/>
              <w:bookmarkStart w:id="9171" w:name="_Toc98346031"/>
              <w:bookmarkStart w:id="9172" w:name="_Toc98346589"/>
              <w:bookmarkStart w:id="9173" w:name="_Toc98347029"/>
              <w:bookmarkStart w:id="9174" w:name="_Toc98347469"/>
              <w:bookmarkStart w:id="9175" w:name="_Toc99536754"/>
              <w:bookmarkStart w:id="9176" w:name="_Toc99718880"/>
              <w:bookmarkStart w:id="9177" w:name="_Toc99969537"/>
              <w:bookmarkEnd w:id="9165"/>
              <w:bookmarkEnd w:id="9166"/>
              <w:bookmarkEnd w:id="9167"/>
              <w:bookmarkEnd w:id="9168"/>
              <w:bookmarkEnd w:id="9169"/>
              <w:bookmarkEnd w:id="9170"/>
              <w:bookmarkEnd w:id="9171"/>
              <w:bookmarkEnd w:id="9172"/>
              <w:bookmarkEnd w:id="9173"/>
              <w:bookmarkEnd w:id="9174"/>
              <w:bookmarkEnd w:id="9175"/>
              <w:bookmarkEnd w:id="9176"/>
              <w:bookmarkEnd w:id="9177"/>
            </w:del>
          </w:p>
        </w:tc>
        <w:tc>
          <w:tcPr>
            <w:tcW w:w="848" w:type="dxa"/>
            <w:vMerge w:val="restart"/>
            <w:tcBorders>
              <w:top w:val="single" w:sz="4" w:space="0" w:color="auto"/>
              <w:left w:val="single" w:sz="4" w:space="0" w:color="auto"/>
              <w:bottom w:val="single" w:sz="4" w:space="0" w:color="auto"/>
              <w:right w:val="single" w:sz="4" w:space="0" w:color="auto"/>
            </w:tcBorders>
            <w:vAlign w:val="center"/>
            <w:tcPrChange w:id="9178" w:author="pete jones" w:date="2022-02-08T14:25:00Z">
              <w:tcPr>
                <w:tcW w:w="848" w:type="dxa"/>
                <w:vMerge w:val="restart"/>
                <w:vAlign w:val="center"/>
              </w:tcPr>
            </w:tcPrChange>
          </w:tcPr>
          <w:p w14:paraId="00576B66" w14:textId="66896067" w:rsidR="00546DE1" w:rsidRPr="00FF6A71" w:rsidDel="00F01DE3" w:rsidRDefault="00546DE1" w:rsidP="005D7C68">
            <w:pPr>
              <w:spacing w:before="0" w:after="0" w:line="240" w:lineRule="auto"/>
              <w:jc w:val="center"/>
              <w:rPr>
                <w:del w:id="9179" w:author="pete jones" w:date="2022-03-13T17:23:00Z"/>
                <w:rFonts w:cstheme="minorHAnsi"/>
              </w:rPr>
            </w:pPr>
            <w:del w:id="9180" w:author="pete jones" w:date="2022-03-13T17:23:00Z">
              <w:r w:rsidRPr="00FF6A71" w:rsidDel="00F01DE3">
                <w:rPr>
                  <w:rFonts w:cstheme="minorHAnsi"/>
                </w:rPr>
                <w:delText>0.601</w:delText>
              </w:r>
              <w:bookmarkStart w:id="9181" w:name="_Toc98086388"/>
              <w:bookmarkStart w:id="9182" w:name="_Toc98332624"/>
              <w:bookmarkStart w:id="9183" w:name="_Toc98333263"/>
              <w:bookmarkStart w:id="9184" w:name="_Toc98341589"/>
              <w:bookmarkStart w:id="9185" w:name="_Toc98344981"/>
              <w:bookmarkStart w:id="9186" w:name="_Toc98345508"/>
              <w:bookmarkStart w:id="9187" w:name="_Toc98346032"/>
              <w:bookmarkStart w:id="9188" w:name="_Toc98346590"/>
              <w:bookmarkStart w:id="9189" w:name="_Toc98347030"/>
              <w:bookmarkStart w:id="9190" w:name="_Toc98347470"/>
              <w:bookmarkStart w:id="9191" w:name="_Toc99536755"/>
              <w:bookmarkStart w:id="9192" w:name="_Toc99718881"/>
              <w:bookmarkStart w:id="9193" w:name="_Toc99969538"/>
              <w:bookmarkEnd w:id="9181"/>
              <w:bookmarkEnd w:id="9182"/>
              <w:bookmarkEnd w:id="9183"/>
              <w:bookmarkEnd w:id="9184"/>
              <w:bookmarkEnd w:id="9185"/>
              <w:bookmarkEnd w:id="9186"/>
              <w:bookmarkEnd w:id="9187"/>
              <w:bookmarkEnd w:id="9188"/>
              <w:bookmarkEnd w:id="9189"/>
              <w:bookmarkEnd w:id="9190"/>
              <w:bookmarkEnd w:id="9191"/>
              <w:bookmarkEnd w:id="9192"/>
              <w:bookmarkEnd w:id="9193"/>
            </w:del>
          </w:p>
        </w:tc>
        <w:tc>
          <w:tcPr>
            <w:tcW w:w="6655" w:type="dxa"/>
            <w:tcBorders>
              <w:top w:val="single" w:sz="4" w:space="0" w:color="auto"/>
              <w:left w:val="single" w:sz="4" w:space="0" w:color="auto"/>
              <w:bottom w:val="single" w:sz="4" w:space="0" w:color="auto"/>
              <w:right w:val="single" w:sz="4" w:space="0" w:color="auto"/>
            </w:tcBorders>
            <w:vAlign w:val="bottom"/>
            <w:tcPrChange w:id="9194" w:author="pete jones" w:date="2022-02-08T14:25:00Z">
              <w:tcPr>
                <w:tcW w:w="6655" w:type="dxa"/>
                <w:vAlign w:val="bottom"/>
              </w:tcPr>
            </w:tcPrChange>
          </w:tcPr>
          <w:p w14:paraId="34BFDAA2" w14:textId="39116B0F" w:rsidR="00546DE1" w:rsidRPr="00FF6A71" w:rsidDel="00F01DE3" w:rsidRDefault="00546DE1" w:rsidP="005D7C68">
            <w:pPr>
              <w:spacing w:before="0" w:after="0" w:line="240" w:lineRule="auto"/>
              <w:jc w:val="center"/>
              <w:rPr>
                <w:del w:id="9195" w:author="pete jones" w:date="2022-03-13T17:23:00Z"/>
                <w:rFonts w:cstheme="minorHAnsi"/>
              </w:rPr>
            </w:pPr>
            <w:del w:id="9196" w:author="pete jones" w:date="2022-03-13T17:23:00Z">
              <w:r w:rsidRPr="00FF6A71" w:rsidDel="00F01DE3">
                <w:rPr>
                  <w:rFonts w:cstheme="minorHAnsi"/>
                </w:rPr>
                <w:delText>Pressure/Tension</w:delText>
              </w:r>
              <w:bookmarkStart w:id="9197" w:name="_Toc98086389"/>
              <w:bookmarkStart w:id="9198" w:name="_Toc98332625"/>
              <w:bookmarkStart w:id="9199" w:name="_Toc98333264"/>
              <w:bookmarkStart w:id="9200" w:name="_Toc98341590"/>
              <w:bookmarkStart w:id="9201" w:name="_Toc98344982"/>
              <w:bookmarkStart w:id="9202" w:name="_Toc98345509"/>
              <w:bookmarkStart w:id="9203" w:name="_Toc98346033"/>
              <w:bookmarkStart w:id="9204" w:name="_Toc98346591"/>
              <w:bookmarkStart w:id="9205" w:name="_Toc98347031"/>
              <w:bookmarkStart w:id="9206" w:name="_Toc98347471"/>
              <w:bookmarkStart w:id="9207" w:name="_Toc99536756"/>
              <w:bookmarkStart w:id="9208" w:name="_Toc99718882"/>
              <w:bookmarkStart w:id="9209" w:name="_Toc99969539"/>
              <w:bookmarkEnd w:id="9197"/>
              <w:bookmarkEnd w:id="9198"/>
              <w:bookmarkEnd w:id="9199"/>
              <w:bookmarkEnd w:id="9200"/>
              <w:bookmarkEnd w:id="9201"/>
              <w:bookmarkEnd w:id="9202"/>
              <w:bookmarkEnd w:id="9203"/>
              <w:bookmarkEnd w:id="9204"/>
              <w:bookmarkEnd w:id="9205"/>
              <w:bookmarkEnd w:id="9206"/>
              <w:bookmarkEnd w:id="9207"/>
              <w:bookmarkEnd w:id="9208"/>
              <w:bookmarkEnd w:id="9209"/>
            </w:del>
          </w:p>
        </w:tc>
        <w:bookmarkStart w:id="9210" w:name="_Toc98086390"/>
        <w:bookmarkStart w:id="9211" w:name="_Toc98332626"/>
        <w:bookmarkStart w:id="9212" w:name="_Toc98333265"/>
        <w:bookmarkStart w:id="9213" w:name="_Toc98341591"/>
        <w:bookmarkStart w:id="9214" w:name="_Toc98344983"/>
        <w:bookmarkStart w:id="9215" w:name="_Toc98345510"/>
        <w:bookmarkStart w:id="9216" w:name="_Toc98346034"/>
        <w:bookmarkStart w:id="9217" w:name="_Toc98346592"/>
        <w:bookmarkStart w:id="9218" w:name="_Toc98347032"/>
        <w:bookmarkStart w:id="9219" w:name="_Toc98347472"/>
        <w:bookmarkStart w:id="9220" w:name="_Toc99536757"/>
        <w:bookmarkStart w:id="9221" w:name="_Toc99718883"/>
        <w:bookmarkStart w:id="9222" w:name="_Toc99969540"/>
        <w:bookmarkEnd w:id="9210"/>
        <w:bookmarkEnd w:id="9211"/>
        <w:bookmarkEnd w:id="9212"/>
        <w:bookmarkEnd w:id="9213"/>
        <w:bookmarkEnd w:id="9214"/>
        <w:bookmarkEnd w:id="9215"/>
        <w:bookmarkEnd w:id="9216"/>
        <w:bookmarkEnd w:id="9217"/>
        <w:bookmarkEnd w:id="9218"/>
        <w:bookmarkEnd w:id="9219"/>
        <w:bookmarkEnd w:id="9220"/>
        <w:bookmarkEnd w:id="9221"/>
        <w:bookmarkEnd w:id="9222"/>
      </w:tr>
      <w:tr w:rsidR="00546DE1" w:rsidRPr="00FF6A71" w:rsidDel="00F01DE3" w14:paraId="6B13160A" w14:textId="1634BC89" w:rsidTr="00A06241">
        <w:trPr>
          <w:del w:id="9223" w:author="pete jones" w:date="2022-03-13T17:23:00Z"/>
        </w:trPr>
        <w:tc>
          <w:tcPr>
            <w:tcW w:w="1274" w:type="dxa"/>
            <w:tcBorders>
              <w:top w:val="single" w:sz="4" w:space="0" w:color="auto"/>
              <w:left w:val="single" w:sz="4" w:space="0" w:color="auto"/>
              <w:bottom w:val="single" w:sz="4" w:space="0" w:color="auto"/>
              <w:right w:val="single" w:sz="4" w:space="0" w:color="auto"/>
            </w:tcBorders>
            <w:tcPrChange w:id="9224" w:author="pete jones" w:date="2022-02-08T14:25:00Z">
              <w:tcPr>
                <w:tcW w:w="1274" w:type="dxa"/>
              </w:tcPr>
            </w:tcPrChange>
          </w:tcPr>
          <w:p w14:paraId="2CB66A5B" w14:textId="3409235F" w:rsidR="00546DE1" w:rsidRPr="00FF6A71" w:rsidDel="00F01DE3" w:rsidRDefault="00546DE1" w:rsidP="005D7C68">
            <w:pPr>
              <w:spacing w:before="0" w:after="0" w:line="240" w:lineRule="auto"/>
              <w:jc w:val="center"/>
              <w:rPr>
                <w:del w:id="9225" w:author="pete jones" w:date="2022-03-13T17:23:00Z"/>
                <w:rFonts w:cstheme="minorHAnsi"/>
              </w:rPr>
            </w:pPr>
            <w:del w:id="9226" w:author="pete jones" w:date="2022-03-13T17:23:00Z">
              <w:r w:rsidRPr="00FF6A71" w:rsidDel="00F01DE3">
                <w:rPr>
                  <w:rFonts w:cstheme="minorHAnsi"/>
                </w:rPr>
                <w:delText>1</w:delText>
              </w:r>
              <w:bookmarkStart w:id="9227" w:name="_Toc98086391"/>
              <w:bookmarkStart w:id="9228" w:name="_Toc98332627"/>
              <w:bookmarkStart w:id="9229" w:name="_Toc98333266"/>
              <w:bookmarkStart w:id="9230" w:name="_Toc98341592"/>
              <w:bookmarkStart w:id="9231" w:name="_Toc98344984"/>
              <w:bookmarkStart w:id="9232" w:name="_Toc98345511"/>
              <w:bookmarkStart w:id="9233" w:name="_Toc98346035"/>
              <w:bookmarkStart w:id="9234" w:name="_Toc98346593"/>
              <w:bookmarkStart w:id="9235" w:name="_Toc98347033"/>
              <w:bookmarkStart w:id="9236" w:name="_Toc98347473"/>
              <w:bookmarkStart w:id="9237" w:name="_Toc99536758"/>
              <w:bookmarkStart w:id="9238" w:name="_Toc99718884"/>
              <w:bookmarkStart w:id="9239" w:name="_Toc99969541"/>
              <w:bookmarkEnd w:id="9227"/>
              <w:bookmarkEnd w:id="9228"/>
              <w:bookmarkEnd w:id="9229"/>
              <w:bookmarkEnd w:id="9230"/>
              <w:bookmarkEnd w:id="9231"/>
              <w:bookmarkEnd w:id="9232"/>
              <w:bookmarkEnd w:id="9233"/>
              <w:bookmarkEnd w:id="9234"/>
              <w:bookmarkEnd w:id="9235"/>
              <w:bookmarkEnd w:id="9236"/>
              <w:bookmarkEnd w:id="9237"/>
              <w:bookmarkEnd w:id="9238"/>
              <w:bookmarkEnd w:id="9239"/>
            </w:del>
          </w:p>
        </w:tc>
        <w:tc>
          <w:tcPr>
            <w:tcW w:w="848" w:type="dxa"/>
            <w:vMerge/>
            <w:tcBorders>
              <w:top w:val="single" w:sz="4" w:space="0" w:color="auto"/>
              <w:left w:val="single" w:sz="4" w:space="0" w:color="auto"/>
              <w:bottom w:val="single" w:sz="4" w:space="0" w:color="auto"/>
              <w:right w:val="single" w:sz="4" w:space="0" w:color="auto"/>
            </w:tcBorders>
            <w:tcPrChange w:id="9240" w:author="pete jones" w:date="2022-02-08T14:25:00Z">
              <w:tcPr>
                <w:tcW w:w="848" w:type="dxa"/>
                <w:vMerge/>
              </w:tcPr>
            </w:tcPrChange>
          </w:tcPr>
          <w:p w14:paraId="6D1AE9FD" w14:textId="5D9ECCAD" w:rsidR="00546DE1" w:rsidRPr="00FF6A71" w:rsidDel="00F01DE3" w:rsidRDefault="00546DE1" w:rsidP="005D7C68">
            <w:pPr>
              <w:spacing w:before="0" w:after="0" w:line="240" w:lineRule="auto"/>
              <w:jc w:val="center"/>
              <w:rPr>
                <w:del w:id="9241" w:author="pete jones" w:date="2022-03-13T17:23:00Z"/>
                <w:rFonts w:cstheme="minorHAnsi"/>
              </w:rPr>
            </w:pPr>
          </w:p>
        </w:tc>
        <w:tc>
          <w:tcPr>
            <w:tcW w:w="6655" w:type="dxa"/>
            <w:tcBorders>
              <w:top w:val="single" w:sz="4" w:space="0" w:color="auto"/>
              <w:left w:val="single" w:sz="4" w:space="0" w:color="auto"/>
              <w:bottom w:val="single" w:sz="4" w:space="0" w:color="auto"/>
              <w:right w:val="single" w:sz="4" w:space="0" w:color="auto"/>
            </w:tcBorders>
            <w:vAlign w:val="bottom"/>
            <w:tcPrChange w:id="9242" w:author="pete jones" w:date="2022-02-08T14:25:00Z">
              <w:tcPr>
                <w:tcW w:w="6655" w:type="dxa"/>
                <w:vAlign w:val="bottom"/>
              </w:tcPr>
            </w:tcPrChange>
          </w:tcPr>
          <w:p w14:paraId="3C8F934F" w14:textId="2CCB8186" w:rsidR="00546DE1" w:rsidRPr="00FF6A71" w:rsidDel="00F01DE3" w:rsidRDefault="00546DE1" w:rsidP="005D7C68">
            <w:pPr>
              <w:spacing w:before="0" w:after="0" w:line="240" w:lineRule="auto"/>
              <w:jc w:val="center"/>
              <w:rPr>
                <w:del w:id="9243" w:author="pete jones" w:date="2022-03-13T17:23:00Z"/>
                <w:rFonts w:cstheme="minorHAnsi"/>
              </w:rPr>
            </w:pPr>
            <w:del w:id="9244" w:author="pete jones" w:date="2022-03-13T17:23:00Z">
              <w:r w:rsidRPr="00FF6A71" w:rsidDel="00F01DE3">
                <w:rPr>
                  <w:rFonts w:cstheme="minorHAnsi"/>
                </w:rPr>
                <w:delText>Interest/Enjoyment</w:delText>
              </w:r>
              <w:bookmarkStart w:id="9245" w:name="_Toc98086392"/>
              <w:bookmarkStart w:id="9246" w:name="_Toc98332628"/>
              <w:bookmarkStart w:id="9247" w:name="_Toc98333267"/>
              <w:bookmarkStart w:id="9248" w:name="_Toc98341593"/>
              <w:bookmarkStart w:id="9249" w:name="_Toc98344985"/>
              <w:bookmarkStart w:id="9250" w:name="_Toc98345512"/>
              <w:bookmarkStart w:id="9251" w:name="_Toc98346036"/>
              <w:bookmarkStart w:id="9252" w:name="_Toc98346594"/>
              <w:bookmarkStart w:id="9253" w:name="_Toc98347034"/>
              <w:bookmarkStart w:id="9254" w:name="_Toc98347474"/>
              <w:bookmarkStart w:id="9255" w:name="_Toc99536759"/>
              <w:bookmarkStart w:id="9256" w:name="_Toc99718885"/>
              <w:bookmarkStart w:id="9257" w:name="_Toc99969542"/>
              <w:bookmarkEnd w:id="9245"/>
              <w:bookmarkEnd w:id="9246"/>
              <w:bookmarkEnd w:id="9247"/>
              <w:bookmarkEnd w:id="9248"/>
              <w:bookmarkEnd w:id="9249"/>
              <w:bookmarkEnd w:id="9250"/>
              <w:bookmarkEnd w:id="9251"/>
              <w:bookmarkEnd w:id="9252"/>
              <w:bookmarkEnd w:id="9253"/>
              <w:bookmarkEnd w:id="9254"/>
              <w:bookmarkEnd w:id="9255"/>
              <w:bookmarkEnd w:id="9256"/>
              <w:bookmarkEnd w:id="9257"/>
            </w:del>
          </w:p>
        </w:tc>
        <w:bookmarkStart w:id="9258" w:name="_Toc98086393"/>
        <w:bookmarkStart w:id="9259" w:name="_Toc98332629"/>
        <w:bookmarkStart w:id="9260" w:name="_Toc98333268"/>
        <w:bookmarkStart w:id="9261" w:name="_Toc98341594"/>
        <w:bookmarkStart w:id="9262" w:name="_Toc98344986"/>
        <w:bookmarkStart w:id="9263" w:name="_Toc98345513"/>
        <w:bookmarkStart w:id="9264" w:name="_Toc98346037"/>
        <w:bookmarkStart w:id="9265" w:name="_Toc98346595"/>
        <w:bookmarkStart w:id="9266" w:name="_Toc98347035"/>
        <w:bookmarkStart w:id="9267" w:name="_Toc98347475"/>
        <w:bookmarkStart w:id="9268" w:name="_Toc99536760"/>
        <w:bookmarkStart w:id="9269" w:name="_Toc99718886"/>
        <w:bookmarkStart w:id="9270" w:name="_Toc99969543"/>
        <w:bookmarkEnd w:id="9258"/>
        <w:bookmarkEnd w:id="9259"/>
        <w:bookmarkEnd w:id="9260"/>
        <w:bookmarkEnd w:id="9261"/>
        <w:bookmarkEnd w:id="9262"/>
        <w:bookmarkEnd w:id="9263"/>
        <w:bookmarkEnd w:id="9264"/>
        <w:bookmarkEnd w:id="9265"/>
        <w:bookmarkEnd w:id="9266"/>
        <w:bookmarkEnd w:id="9267"/>
        <w:bookmarkEnd w:id="9268"/>
        <w:bookmarkEnd w:id="9269"/>
        <w:bookmarkEnd w:id="9270"/>
      </w:tr>
      <w:tr w:rsidR="00546DE1" w:rsidRPr="00FF6A71" w:rsidDel="00F01DE3" w14:paraId="24A8A490" w14:textId="0217ACCB" w:rsidTr="00A06241">
        <w:trPr>
          <w:del w:id="9271" w:author="pete jones" w:date="2022-03-13T17:23:00Z"/>
        </w:trPr>
        <w:tc>
          <w:tcPr>
            <w:tcW w:w="8777" w:type="dxa"/>
            <w:gridSpan w:val="3"/>
            <w:tcBorders>
              <w:top w:val="single" w:sz="4" w:space="0" w:color="auto"/>
              <w:left w:val="single" w:sz="4" w:space="0" w:color="auto"/>
              <w:bottom w:val="single" w:sz="4" w:space="0" w:color="auto"/>
              <w:right w:val="single" w:sz="4" w:space="0" w:color="auto"/>
            </w:tcBorders>
            <w:tcPrChange w:id="9272" w:author="pete jones" w:date="2022-02-08T14:25:00Z">
              <w:tcPr>
                <w:tcW w:w="8777" w:type="dxa"/>
                <w:gridSpan w:val="3"/>
              </w:tcPr>
            </w:tcPrChange>
          </w:tcPr>
          <w:p w14:paraId="56415D64" w14:textId="3990C664" w:rsidR="00546DE1" w:rsidRPr="00FF6A71" w:rsidDel="00F01DE3" w:rsidRDefault="00546DE1" w:rsidP="005D7C68">
            <w:pPr>
              <w:spacing w:before="0" w:after="0" w:line="240" w:lineRule="auto"/>
              <w:jc w:val="left"/>
              <w:rPr>
                <w:del w:id="9273" w:author="pete jones" w:date="2022-03-13T17:23:00Z"/>
                <w:rFonts w:cstheme="minorHAnsi"/>
              </w:rPr>
            </w:pPr>
            <w:del w:id="9274" w:author="pete jones" w:date="2022-03-13T17:23:00Z">
              <w:r w:rsidRPr="00FF6A71" w:rsidDel="00F01DE3">
                <w:rPr>
                  <w:rFonts w:cstheme="minorHAnsi"/>
                </w:rPr>
                <w:delText>This correlation is somewhat counter</w:delText>
              </w:r>
              <w:r w:rsidR="007B2E8E" w:rsidRPr="00FF6A71" w:rsidDel="00F01DE3">
                <w:rPr>
                  <w:rFonts w:cstheme="minorHAnsi"/>
                </w:rPr>
                <w:delText xml:space="preserve"> </w:delText>
              </w:r>
              <w:r w:rsidRPr="00FF6A71" w:rsidDel="00F01DE3">
                <w:rPr>
                  <w:rFonts w:cstheme="minorHAnsi"/>
                </w:rPr>
                <w:delText>intuitive, it may be expected that as students experienced increased pressure, they would lose interest in the activity, this may be true where scores for pressure/tension are very low. 2 from 7 of the questions were reverse scored, therefore a higher score indicated that the students were relaxed during the activity and consequently improved overall motivation.</w:delText>
              </w:r>
              <w:bookmarkStart w:id="9275" w:name="_Toc98086394"/>
              <w:bookmarkStart w:id="9276" w:name="_Toc98332630"/>
              <w:bookmarkStart w:id="9277" w:name="_Toc98333269"/>
              <w:bookmarkStart w:id="9278" w:name="_Toc98341595"/>
              <w:bookmarkStart w:id="9279" w:name="_Toc98344987"/>
              <w:bookmarkStart w:id="9280" w:name="_Toc98345514"/>
              <w:bookmarkStart w:id="9281" w:name="_Toc98346038"/>
              <w:bookmarkStart w:id="9282" w:name="_Toc98346596"/>
              <w:bookmarkStart w:id="9283" w:name="_Toc98347036"/>
              <w:bookmarkStart w:id="9284" w:name="_Toc98347476"/>
              <w:bookmarkStart w:id="9285" w:name="_Toc99536761"/>
              <w:bookmarkStart w:id="9286" w:name="_Toc99718887"/>
              <w:bookmarkStart w:id="9287" w:name="_Toc99969544"/>
              <w:bookmarkEnd w:id="9275"/>
              <w:bookmarkEnd w:id="9276"/>
              <w:bookmarkEnd w:id="9277"/>
              <w:bookmarkEnd w:id="9278"/>
              <w:bookmarkEnd w:id="9279"/>
              <w:bookmarkEnd w:id="9280"/>
              <w:bookmarkEnd w:id="9281"/>
              <w:bookmarkEnd w:id="9282"/>
              <w:bookmarkEnd w:id="9283"/>
              <w:bookmarkEnd w:id="9284"/>
              <w:bookmarkEnd w:id="9285"/>
              <w:bookmarkEnd w:id="9286"/>
              <w:bookmarkEnd w:id="9287"/>
            </w:del>
          </w:p>
        </w:tc>
        <w:bookmarkStart w:id="9288" w:name="_Toc98086395"/>
        <w:bookmarkStart w:id="9289" w:name="_Toc98332631"/>
        <w:bookmarkStart w:id="9290" w:name="_Toc98333270"/>
        <w:bookmarkStart w:id="9291" w:name="_Toc98341596"/>
        <w:bookmarkStart w:id="9292" w:name="_Toc98344988"/>
        <w:bookmarkStart w:id="9293" w:name="_Toc98345515"/>
        <w:bookmarkStart w:id="9294" w:name="_Toc98346039"/>
        <w:bookmarkStart w:id="9295" w:name="_Toc98346597"/>
        <w:bookmarkStart w:id="9296" w:name="_Toc98347037"/>
        <w:bookmarkStart w:id="9297" w:name="_Toc98347477"/>
        <w:bookmarkStart w:id="9298" w:name="_Toc99536762"/>
        <w:bookmarkStart w:id="9299" w:name="_Toc99718888"/>
        <w:bookmarkStart w:id="9300" w:name="_Toc99969545"/>
        <w:bookmarkEnd w:id="9288"/>
        <w:bookmarkEnd w:id="9289"/>
        <w:bookmarkEnd w:id="9290"/>
        <w:bookmarkEnd w:id="9291"/>
        <w:bookmarkEnd w:id="9292"/>
        <w:bookmarkEnd w:id="9293"/>
        <w:bookmarkEnd w:id="9294"/>
        <w:bookmarkEnd w:id="9295"/>
        <w:bookmarkEnd w:id="9296"/>
        <w:bookmarkEnd w:id="9297"/>
        <w:bookmarkEnd w:id="9298"/>
        <w:bookmarkEnd w:id="9299"/>
        <w:bookmarkEnd w:id="9300"/>
      </w:tr>
      <w:tr w:rsidR="00546DE1" w:rsidRPr="00FF6A71" w:rsidDel="00F01DE3" w14:paraId="7AB60D09" w14:textId="43892211" w:rsidTr="00A06241">
        <w:trPr>
          <w:del w:id="9301" w:author="pete jones" w:date="2022-03-13T17:26:00Z"/>
        </w:trPr>
        <w:tc>
          <w:tcPr>
            <w:tcW w:w="1274"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Change w:id="9302" w:author="pete jones" w:date="2022-02-08T14:25:00Z">
              <w:tcPr>
                <w:tcW w:w="1274" w:type="dxa"/>
                <w:shd w:val="clear" w:color="auto" w:fill="C5E0B3" w:themeFill="accent6" w:themeFillTint="66"/>
                <w:vAlign w:val="center"/>
              </w:tcPr>
            </w:tcPrChange>
          </w:tcPr>
          <w:p w14:paraId="4C08A629" w14:textId="6B88E02F" w:rsidR="00546DE1" w:rsidRPr="00FF6A71" w:rsidDel="00F01DE3" w:rsidRDefault="00546DE1" w:rsidP="005D7C68">
            <w:pPr>
              <w:spacing w:before="0" w:after="0" w:line="240" w:lineRule="auto"/>
              <w:jc w:val="center"/>
              <w:rPr>
                <w:del w:id="9303" w:author="pete jones" w:date="2022-03-13T17:26:00Z"/>
                <w:rFonts w:cstheme="minorHAnsi"/>
                <w:b/>
                <w:bCs/>
              </w:rPr>
            </w:pPr>
            <w:del w:id="9304" w:author="pete jones" w:date="2022-03-13T17:26:00Z">
              <w:r w:rsidRPr="00FF6A71" w:rsidDel="00F01DE3">
                <w:rPr>
                  <w:rFonts w:cstheme="minorHAnsi"/>
                  <w:b/>
                  <w:bCs/>
                </w:rPr>
                <w:delText>Correlated Pair</w:delText>
              </w:r>
              <w:bookmarkStart w:id="9305" w:name="_Toc98086396"/>
              <w:bookmarkStart w:id="9306" w:name="_Toc98332632"/>
              <w:bookmarkStart w:id="9307" w:name="_Toc98333271"/>
              <w:bookmarkStart w:id="9308" w:name="_Toc98341597"/>
              <w:bookmarkStart w:id="9309" w:name="_Toc98344989"/>
              <w:bookmarkStart w:id="9310" w:name="_Toc98345516"/>
              <w:bookmarkStart w:id="9311" w:name="_Toc98346040"/>
              <w:bookmarkStart w:id="9312" w:name="_Toc98346598"/>
              <w:bookmarkStart w:id="9313" w:name="_Toc98347038"/>
              <w:bookmarkStart w:id="9314" w:name="_Toc98347478"/>
              <w:bookmarkStart w:id="9315" w:name="_Toc99536763"/>
              <w:bookmarkStart w:id="9316" w:name="_Toc99718889"/>
              <w:bookmarkStart w:id="9317" w:name="_Toc99969546"/>
              <w:bookmarkEnd w:id="9305"/>
              <w:bookmarkEnd w:id="9306"/>
              <w:bookmarkEnd w:id="9307"/>
              <w:bookmarkEnd w:id="9308"/>
              <w:bookmarkEnd w:id="9309"/>
              <w:bookmarkEnd w:id="9310"/>
              <w:bookmarkEnd w:id="9311"/>
              <w:bookmarkEnd w:id="9312"/>
              <w:bookmarkEnd w:id="9313"/>
              <w:bookmarkEnd w:id="9314"/>
              <w:bookmarkEnd w:id="9315"/>
              <w:bookmarkEnd w:id="9316"/>
              <w:bookmarkEnd w:id="9317"/>
            </w:del>
          </w:p>
        </w:tc>
        <w:tc>
          <w:tcPr>
            <w:tcW w:w="848"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Change w:id="9318" w:author="pete jones" w:date="2022-02-08T14:25:00Z">
              <w:tcPr>
                <w:tcW w:w="848" w:type="dxa"/>
                <w:shd w:val="clear" w:color="auto" w:fill="C5E0B3" w:themeFill="accent6" w:themeFillTint="66"/>
                <w:vAlign w:val="center"/>
              </w:tcPr>
            </w:tcPrChange>
          </w:tcPr>
          <w:p w14:paraId="49185C94" w14:textId="023EC991" w:rsidR="00A33F88" w:rsidRPr="00FF6A71" w:rsidDel="00F01DE3" w:rsidRDefault="00A33F88" w:rsidP="005D7C68">
            <w:pPr>
              <w:spacing w:before="0" w:after="0" w:line="240" w:lineRule="auto"/>
              <w:jc w:val="center"/>
              <w:rPr>
                <w:del w:id="9319" w:author="pete jones" w:date="2022-03-13T17:26:00Z"/>
                <w:rFonts w:cstheme="minorHAnsi"/>
                <w:b/>
                <w:bCs/>
              </w:rPr>
            </w:pPr>
            <w:del w:id="9320" w:author="pete jones" w:date="2022-03-13T17:26:00Z">
              <w:r w:rsidRPr="00FF6A71" w:rsidDel="00F01DE3">
                <w:rPr>
                  <w:rFonts w:cstheme="minorHAnsi"/>
                  <w:b/>
                  <w:bCs/>
                </w:rPr>
                <w:delText>R (20)</w:delText>
              </w:r>
              <w:bookmarkStart w:id="9321" w:name="_Toc98086397"/>
              <w:bookmarkStart w:id="9322" w:name="_Toc98332633"/>
              <w:bookmarkStart w:id="9323" w:name="_Toc98333272"/>
              <w:bookmarkStart w:id="9324" w:name="_Toc98341598"/>
              <w:bookmarkStart w:id="9325" w:name="_Toc98344990"/>
              <w:bookmarkStart w:id="9326" w:name="_Toc98345517"/>
              <w:bookmarkStart w:id="9327" w:name="_Toc98346041"/>
              <w:bookmarkStart w:id="9328" w:name="_Toc98346599"/>
              <w:bookmarkStart w:id="9329" w:name="_Toc98347039"/>
              <w:bookmarkStart w:id="9330" w:name="_Toc98347479"/>
              <w:bookmarkStart w:id="9331" w:name="_Toc99536764"/>
              <w:bookmarkStart w:id="9332" w:name="_Toc99718890"/>
              <w:bookmarkStart w:id="9333" w:name="_Toc99969547"/>
              <w:bookmarkEnd w:id="9321"/>
              <w:bookmarkEnd w:id="9322"/>
              <w:bookmarkEnd w:id="9323"/>
              <w:bookmarkEnd w:id="9324"/>
              <w:bookmarkEnd w:id="9325"/>
              <w:bookmarkEnd w:id="9326"/>
              <w:bookmarkEnd w:id="9327"/>
              <w:bookmarkEnd w:id="9328"/>
              <w:bookmarkEnd w:id="9329"/>
              <w:bookmarkEnd w:id="9330"/>
              <w:bookmarkEnd w:id="9331"/>
              <w:bookmarkEnd w:id="9332"/>
              <w:bookmarkEnd w:id="9333"/>
            </w:del>
          </w:p>
          <w:p w14:paraId="339708E6" w14:textId="28D5A29E" w:rsidR="00546DE1" w:rsidRPr="00FF6A71" w:rsidDel="00F01DE3" w:rsidRDefault="00546DE1" w:rsidP="005D7C68">
            <w:pPr>
              <w:spacing w:before="0" w:after="0" w:line="240" w:lineRule="auto"/>
              <w:jc w:val="center"/>
              <w:rPr>
                <w:del w:id="9334" w:author="pete jones" w:date="2022-03-13T17:26:00Z"/>
                <w:rFonts w:cstheme="minorHAnsi"/>
                <w:b/>
                <w:bCs/>
              </w:rPr>
            </w:pPr>
            <w:del w:id="9335" w:author="pete jones" w:date="2022-03-13T17:26:00Z">
              <w:r w:rsidRPr="00FF6A71" w:rsidDel="00F01DE3">
                <w:rPr>
                  <w:rFonts w:cstheme="minorHAnsi"/>
                  <w:b/>
                  <w:bCs/>
                </w:rPr>
                <w:delText>Value</w:delText>
              </w:r>
              <w:bookmarkStart w:id="9336" w:name="_Toc98086398"/>
              <w:bookmarkStart w:id="9337" w:name="_Toc98332634"/>
              <w:bookmarkStart w:id="9338" w:name="_Toc98333273"/>
              <w:bookmarkStart w:id="9339" w:name="_Toc98341599"/>
              <w:bookmarkStart w:id="9340" w:name="_Toc98344991"/>
              <w:bookmarkStart w:id="9341" w:name="_Toc98345518"/>
              <w:bookmarkStart w:id="9342" w:name="_Toc98346042"/>
              <w:bookmarkStart w:id="9343" w:name="_Toc98346600"/>
              <w:bookmarkStart w:id="9344" w:name="_Toc98347040"/>
              <w:bookmarkStart w:id="9345" w:name="_Toc98347480"/>
              <w:bookmarkStart w:id="9346" w:name="_Toc99536765"/>
              <w:bookmarkStart w:id="9347" w:name="_Toc99718891"/>
              <w:bookmarkStart w:id="9348" w:name="_Toc99969548"/>
              <w:bookmarkEnd w:id="9336"/>
              <w:bookmarkEnd w:id="9337"/>
              <w:bookmarkEnd w:id="9338"/>
              <w:bookmarkEnd w:id="9339"/>
              <w:bookmarkEnd w:id="9340"/>
              <w:bookmarkEnd w:id="9341"/>
              <w:bookmarkEnd w:id="9342"/>
              <w:bookmarkEnd w:id="9343"/>
              <w:bookmarkEnd w:id="9344"/>
              <w:bookmarkEnd w:id="9345"/>
              <w:bookmarkEnd w:id="9346"/>
              <w:bookmarkEnd w:id="9347"/>
              <w:bookmarkEnd w:id="9348"/>
            </w:del>
          </w:p>
        </w:tc>
        <w:tc>
          <w:tcPr>
            <w:tcW w:w="6655"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Change w:id="9349" w:author="pete jones" w:date="2022-02-08T14:25:00Z">
              <w:tcPr>
                <w:tcW w:w="6655" w:type="dxa"/>
                <w:shd w:val="clear" w:color="auto" w:fill="C5E0B3" w:themeFill="accent6" w:themeFillTint="66"/>
                <w:vAlign w:val="center"/>
              </w:tcPr>
            </w:tcPrChange>
          </w:tcPr>
          <w:p w14:paraId="443D320E" w14:textId="076B8991" w:rsidR="00546DE1" w:rsidRPr="00FF6A71" w:rsidDel="00F01DE3" w:rsidRDefault="00546DE1" w:rsidP="005D7C68">
            <w:pPr>
              <w:spacing w:before="0" w:after="0" w:line="240" w:lineRule="auto"/>
              <w:jc w:val="center"/>
              <w:rPr>
                <w:del w:id="9350" w:author="pete jones" w:date="2022-03-13T17:26:00Z"/>
                <w:rFonts w:cstheme="minorHAnsi"/>
                <w:b/>
                <w:bCs/>
              </w:rPr>
            </w:pPr>
            <w:del w:id="9351" w:author="pete jones" w:date="2022-03-13T17:26:00Z">
              <w:r w:rsidRPr="00FF6A71" w:rsidDel="00F01DE3">
                <w:rPr>
                  <w:rFonts w:cstheme="minorHAnsi"/>
                  <w:b/>
                  <w:bCs/>
                </w:rPr>
                <w:delText>Statement - There was a stronger NEGATIVE correlation between…</w:delText>
              </w:r>
              <w:bookmarkStart w:id="9352" w:name="_Toc98086399"/>
              <w:bookmarkStart w:id="9353" w:name="_Toc98332635"/>
              <w:bookmarkStart w:id="9354" w:name="_Toc98333274"/>
              <w:bookmarkStart w:id="9355" w:name="_Toc98341600"/>
              <w:bookmarkStart w:id="9356" w:name="_Toc98344992"/>
              <w:bookmarkStart w:id="9357" w:name="_Toc98345519"/>
              <w:bookmarkStart w:id="9358" w:name="_Toc98346043"/>
              <w:bookmarkStart w:id="9359" w:name="_Toc98346601"/>
              <w:bookmarkStart w:id="9360" w:name="_Toc98347041"/>
              <w:bookmarkStart w:id="9361" w:name="_Toc98347481"/>
              <w:bookmarkStart w:id="9362" w:name="_Toc99536766"/>
              <w:bookmarkStart w:id="9363" w:name="_Toc99718892"/>
              <w:bookmarkStart w:id="9364" w:name="_Toc99969549"/>
              <w:bookmarkEnd w:id="9352"/>
              <w:bookmarkEnd w:id="9353"/>
              <w:bookmarkEnd w:id="9354"/>
              <w:bookmarkEnd w:id="9355"/>
              <w:bookmarkEnd w:id="9356"/>
              <w:bookmarkEnd w:id="9357"/>
              <w:bookmarkEnd w:id="9358"/>
              <w:bookmarkEnd w:id="9359"/>
              <w:bookmarkEnd w:id="9360"/>
              <w:bookmarkEnd w:id="9361"/>
              <w:bookmarkEnd w:id="9362"/>
              <w:bookmarkEnd w:id="9363"/>
              <w:bookmarkEnd w:id="9364"/>
            </w:del>
          </w:p>
        </w:tc>
        <w:bookmarkStart w:id="9365" w:name="_Toc98086400"/>
        <w:bookmarkStart w:id="9366" w:name="_Toc98332636"/>
        <w:bookmarkStart w:id="9367" w:name="_Toc98333275"/>
        <w:bookmarkStart w:id="9368" w:name="_Toc98341601"/>
        <w:bookmarkStart w:id="9369" w:name="_Toc98344993"/>
        <w:bookmarkStart w:id="9370" w:name="_Toc98345520"/>
        <w:bookmarkStart w:id="9371" w:name="_Toc98346044"/>
        <w:bookmarkStart w:id="9372" w:name="_Toc98346602"/>
        <w:bookmarkStart w:id="9373" w:name="_Toc98347042"/>
        <w:bookmarkStart w:id="9374" w:name="_Toc98347482"/>
        <w:bookmarkStart w:id="9375" w:name="_Toc99536767"/>
        <w:bookmarkStart w:id="9376" w:name="_Toc99718893"/>
        <w:bookmarkStart w:id="9377" w:name="_Toc99969550"/>
        <w:bookmarkEnd w:id="9365"/>
        <w:bookmarkEnd w:id="9366"/>
        <w:bookmarkEnd w:id="9367"/>
        <w:bookmarkEnd w:id="9368"/>
        <w:bookmarkEnd w:id="9369"/>
        <w:bookmarkEnd w:id="9370"/>
        <w:bookmarkEnd w:id="9371"/>
        <w:bookmarkEnd w:id="9372"/>
        <w:bookmarkEnd w:id="9373"/>
        <w:bookmarkEnd w:id="9374"/>
        <w:bookmarkEnd w:id="9375"/>
        <w:bookmarkEnd w:id="9376"/>
        <w:bookmarkEnd w:id="9377"/>
      </w:tr>
      <w:tr w:rsidR="00546DE1" w:rsidRPr="00FF6A71" w:rsidDel="00F01DE3" w14:paraId="401FC0BE" w14:textId="3A253D82" w:rsidTr="00A06241">
        <w:trPr>
          <w:del w:id="9378" w:author="pete jones" w:date="2022-03-13T17:26:00Z"/>
        </w:trPr>
        <w:tc>
          <w:tcPr>
            <w:tcW w:w="1274" w:type="dxa"/>
            <w:tcBorders>
              <w:top w:val="single" w:sz="4" w:space="0" w:color="auto"/>
              <w:left w:val="single" w:sz="4" w:space="0" w:color="auto"/>
              <w:bottom w:val="single" w:sz="4" w:space="0" w:color="auto"/>
              <w:right w:val="single" w:sz="4" w:space="0" w:color="auto"/>
            </w:tcBorders>
            <w:tcPrChange w:id="9379" w:author="pete jones" w:date="2022-02-08T14:25:00Z">
              <w:tcPr>
                <w:tcW w:w="1274" w:type="dxa"/>
              </w:tcPr>
            </w:tcPrChange>
          </w:tcPr>
          <w:p w14:paraId="351F1D30" w14:textId="5DB4326C" w:rsidR="00546DE1" w:rsidRPr="00FF6A71" w:rsidDel="00F01DE3" w:rsidRDefault="00546DE1" w:rsidP="005D7C68">
            <w:pPr>
              <w:spacing w:before="0" w:after="0" w:line="240" w:lineRule="auto"/>
              <w:jc w:val="center"/>
              <w:rPr>
                <w:del w:id="9380" w:author="pete jones" w:date="2022-03-13T17:26:00Z"/>
                <w:rFonts w:cstheme="minorHAnsi"/>
              </w:rPr>
            </w:pPr>
            <w:del w:id="9381" w:author="pete jones" w:date="2022-03-13T17:26:00Z">
              <w:r w:rsidRPr="00FF6A71" w:rsidDel="00F01DE3">
                <w:rPr>
                  <w:rFonts w:cstheme="minorHAnsi"/>
                </w:rPr>
                <w:delText>7</w:delText>
              </w:r>
              <w:bookmarkStart w:id="9382" w:name="_Toc98086401"/>
              <w:bookmarkStart w:id="9383" w:name="_Toc98332637"/>
              <w:bookmarkStart w:id="9384" w:name="_Toc98333276"/>
              <w:bookmarkStart w:id="9385" w:name="_Toc98341602"/>
              <w:bookmarkStart w:id="9386" w:name="_Toc98344994"/>
              <w:bookmarkStart w:id="9387" w:name="_Toc98345521"/>
              <w:bookmarkStart w:id="9388" w:name="_Toc98346045"/>
              <w:bookmarkStart w:id="9389" w:name="_Toc98346603"/>
              <w:bookmarkStart w:id="9390" w:name="_Toc98347043"/>
              <w:bookmarkStart w:id="9391" w:name="_Toc98347483"/>
              <w:bookmarkStart w:id="9392" w:name="_Toc99536768"/>
              <w:bookmarkStart w:id="9393" w:name="_Toc99718894"/>
              <w:bookmarkStart w:id="9394" w:name="_Toc99969551"/>
              <w:bookmarkEnd w:id="9382"/>
              <w:bookmarkEnd w:id="9383"/>
              <w:bookmarkEnd w:id="9384"/>
              <w:bookmarkEnd w:id="9385"/>
              <w:bookmarkEnd w:id="9386"/>
              <w:bookmarkEnd w:id="9387"/>
              <w:bookmarkEnd w:id="9388"/>
              <w:bookmarkEnd w:id="9389"/>
              <w:bookmarkEnd w:id="9390"/>
              <w:bookmarkEnd w:id="9391"/>
              <w:bookmarkEnd w:id="9392"/>
              <w:bookmarkEnd w:id="9393"/>
              <w:bookmarkEnd w:id="9394"/>
            </w:del>
          </w:p>
        </w:tc>
        <w:tc>
          <w:tcPr>
            <w:tcW w:w="848" w:type="dxa"/>
            <w:vMerge w:val="restart"/>
            <w:tcBorders>
              <w:top w:val="single" w:sz="4" w:space="0" w:color="auto"/>
              <w:left w:val="single" w:sz="4" w:space="0" w:color="auto"/>
              <w:bottom w:val="single" w:sz="4" w:space="0" w:color="auto"/>
              <w:right w:val="single" w:sz="4" w:space="0" w:color="auto"/>
            </w:tcBorders>
            <w:vAlign w:val="center"/>
            <w:tcPrChange w:id="9395" w:author="pete jones" w:date="2022-02-08T14:25:00Z">
              <w:tcPr>
                <w:tcW w:w="848" w:type="dxa"/>
                <w:vMerge w:val="restart"/>
                <w:vAlign w:val="center"/>
              </w:tcPr>
            </w:tcPrChange>
          </w:tcPr>
          <w:p w14:paraId="05AF8B4A" w14:textId="300ED247" w:rsidR="00546DE1" w:rsidRPr="00FF6A71" w:rsidDel="00F01DE3" w:rsidRDefault="00546DE1" w:rsidP="005D7C68">
            <w:pPr>
              <w:spacing w:before="0" w:after="0" w:line="240" w:lineRule="auto"/>
              <w:jc w:val="center"/>
              <w:rPr>
                <w:del w:id="9396" w:author="pete jones" w:date="2022-03-13T17:26:00Z"/>
                <w:rFonts w:cstheme="minorHAnsi"/>
              </w:rPr>
            </w:pPr>
            <w:del w:id="9397" w:author="pete jones" w:date="2022-03-13T17:26:00Z">
              <w:r w:rsidRPr="00FF6A71" w:rsidDel="00F01DE3">
                <w:rPr>
                  <w:rFonts w:cstheme="minorHAnsi"/>
                </w:rPr>
                <w:delText>-0.557</w:delText>
              </w:r>
              <w:bookmarkStart w:id="9398" w:name="_Toc98086402"/>
              <w:bookmarkStart w:id="9399" w:name="_Toc98332638"/>
              <w:bookmarkStart w:id="9400" w:name="_Toc98333277"/>
              <w:bookmarkStart w:id="9401" w:name="_Toc98341603"/>
              <w:bookmarkStart w:id="9402" w:name="_Toc98344995"/>
              <w:bookmarkStart w:id="9403" w:name="_Toc98345522"/>
              <w:bookmarkStart w:id="9404" w:name="_Toc98346046"/>
              <w:bookmarkStart w:id="9405" w:name="_Toc98346604"/>
              <w:bookmarkStart w:id="9406" w:name="_Toc98347044"/>
              <w:bookmarkStart w:id="9407" w:name="_Toc98347484"/>
              <w:bookmarkStart w:id="9408" w:name="_Toc99536769"/>
              <w:bookmarkStart w:id="9409" w:name="_Toc99718895"/>
              <w:bookmarkStart w:id="9410" w:name="_Toc99969552"/>
              <w:bookmarkEnd w:id="9398"/>
              <w:bookmarkEnd w:id="9399"/>
              <w:bookmarkEnd w:id="9400"/>
              <w:bookmarkEnd w:id="9401"/>
              <w:bookmarkEnd w:id="9402"/>
              <w:bookmarkEnd w:id="9403"/>
              <w:bookmarkEnd w:id="9404"/>
              <w:bookmarkEnd w:id="9405"/>
              <w:bookmarkEnd w:id="9406"/>
              <w:bookmarkEnd w:id="9407"/>
              <w:bookmarkEnd w:id="9408"/>
              <w:bookmarkEnd w:id="9409"/>
              <w:bookmarkEnd w:id="9410"/>
            </w:del>
          </w:p>
        </w:tc>
        <w:tc>
          <w:tcPr>
            <w:tcW w:w="6655" w:type="dxa"/>
            <w:tcBorders>
              <w:top w:val="single" w:sz="4" w:space="0" w:color="auto"/>
              <w:left w:val="single" w:sz="4" w:space="0" w:color="auto"/>
              <w:bottom w:val="single" w:sz="4" w:space="0" w:color="auto"/>
              <w:right w:val="single" w:sz="4" w:space="0" w:color="auto"/>
            </w:tcBorders>
            <w:tcPrChange w:id="9411" w:author="pete jones" w:date="2022-02-08T14:25:00Z">
              <w:tcPr>
                <w:tcW w:w="6655" w:type="dxa"/>
              </w:tcPr>
            </w:tcPrChange>
          </w:tcPr>
          <w:p w14:paraId="3A7F48FC" w14:textId="49DCE40A" w:rsidR="00546DE1" w:rsidRPr="00FF6A71" w:rsidDel="00F01DE3" w:rsidRDefault="00546DE1" w:rsidP="005D7C68">
            <w:pPr>
              <w:spacing w:before="0" w:after="0" w:line="240" w:lineRule="auto"/>
              <w:jc w:val="center"/>
              <w:rPr>
                <w:del w:id="9412" w:author="pete jones" w:date="2022-03-13T17:26:00Z"/>
                <w:rFonts w:cstheme="minorHAnsi"/>
              </w:rPr>
            </w:pPr>
            <w:del w:id="9413" w:author="pete jones" w:date="2022-03-13T17:26:00Z">
              <w:r w:rsidRPr="00FF6A71" w:rsidDel="00F01DE3">
                <w:rPr>
                  <w:rFonts w:cstheme="minorHAnsi"/>
                </w:rPr>
                <w:delText>Relatedness</w:delText>
              </w:r>
              <w:bookmarkStart w:id="9414" w:name="_Toc98086403"/>
              <w:bookmarkStart w:id="9415" w:name="_Toc98332639"/>
              <w:bookmarkStart w:id="9416" w:name="_Toc98333278"/>
              <w:bookmarkStart w:id="9417" w:name="_Toc98341604"/>
              <w:bookmarkStart w:id="9418" w:name="_Toc98344996"/>
              <w:bookmarkStart w:id="9419" w:name="_Toc98345523"/>
              <w:bookmarkStart w:id="9420" w:name="_Toc98346047"/>
              <w:bookmarkStart w:id="9421" w:name="_Toc98346605"/>
              <w:bookmarkStart w:id="9422" w:name="_Toc98347045"/>
              <w:bookmarkStart w:id="9423" w:name="_Toc98347485"/>
              <w:bookmarkStart w:id="9424" w:name="_Toc99536770"/>
              <w:bookmarkStart w:id="9425" w:name="_Toc99718896"/>
              <w:bookmarkStart w:id="9426" w:name="_Toc99969553"/>
              <w:bookmarkEnd w:id="9414"/>
              <w:bookmarkEnd w:id="9415"/>
              <w:bookmarkEnd w:id="9416"/>
              <w:bookmarkEnd w:id="9417"/>
              <w:bookmarkEnd w:id="9418"/>
              <w:bookmarkEnd w:id="9419"/>
              <w:bookmarkEnd w:id="9420"/>
              <w:bookmarkEnd w:id="9421"/>
              <w:bookmarkEnd w:id="9422"/>
              <w:bookmarkEnd w:id="9423"/>
              <w:bookmarkEnd w:id="9424"/>
              <w:bookmarkEnd w:id="9425"/>
              <w:bookmarkEnd w:id="9426"/>
            </w:del>
          </w:p>
        </w:tc>
        <w:bookmarkStart w:id="9427" w:name="_Toc98086404"/>
        <w:bookmarkStart w:id="9428" w:name="_Toc98332640"/>
        <w:bookmarkStart w:id="9429" w:name="_Toc98333279"/>
        <w:bookmarkStart w:id="9430" w:name="_Toc98341605"/>
        <w:bookmarkStart w:id="9431" w:name="_Toc98344997"/>
        <w:bookmarkStart w:id="9432" w:name="_Toc98345524"/>
        <w:bookmarkStart w:id="9433" w:name="_Toc98346048"/>
        <w:bookmarkStart w:id="9434" w:name="_Toc98346606"/>
        <w:bookmarkStart w:id="9435" w:name="_Toc98347046"/>
        <w:bookmarkStart w:id="9436" w:name="_Toc98347486"/>
        <w:bookmarkStart w:id="9437" w:name="_Toc99536771"/>
        <w:bookmarkStart w:id="9438" w:name="_Toc99718897"/>
        <w:bookmarkStart w:id="9439" w:name="_Toc99969554"/>
        <w:bookmarkEnd w:id="9427"/>
        <w:bookmarkEnd w:id="9428"/>
        <w:bookmarkEnd w:id="9429"/>
        <w:bookmarkEnd w:id="9430"/>
        <w:bookmarkEnd w:id="9431"/>
        <w:bookmarkEnd w:id="9432"/>
        <w:bookmarkEnd w:id="9433"/>
        <w:bookmarkEnd w:id="9434"/>
        <w:bookmarkEnd w:id="9435"/>
        <w:bookmarkEnd w:id="9436"/>
        <w:bookmarkEnd w:id="9437"/>
        <w:bookmarkEnd w:id="9438"/>
        <w:bookmarkEnd w:id="9439"/>
      </w:tr>
      <w:tr w:rsidR="00546DE1" w:rsidRPr="00FF6A71" w:rsidDel="00F01DE3" w14:paraId="4D9B20A5" w14:textId="7D9F49FC" w:rsidTr="00A06241">
        <w:trPr>
          <w:del w:id="9440" w:author="pete jones" w:date="2022-03-13T17:26:00Z"/>
        </w:trPr>
        <w:tc>
          <w:tcPr>
            <w:tcW w:w="1274" w:type="dxa"/>
            <w:tcBorders>
              <w:top w:val="single" w:sz="4" w:space="0" w:color="auto"/>
              <w:left w:val="single" w:sz="4" w:space="0" w:color="auto"/>
              <w:bottom w:val="single" w:sz="4" w:space="0" w:color="auto"/>
              <w:right w:val="single" w:sz="4" w:space="0" w:color="auto"/>
            </w:tcBorders>
            <w:tcPrChange w:id="9441" w:author="pete jones" w:date="2022-02-08T14:25:00Z">
              <w:tcPr>
                <w:tcW w:w="1274" w:type="dxa"/>
              </w:tcPr>
            </w:tcPrChange>
          </w:tcPr>
          <w:p w14:paraId="1D3200A8" w14:textId="68BB1A7A" w:rsidR="00546DE1" w:rsidRPr="00FF6A71" w:rsidDel="00F01DE3" w:rsidRDefault="00546DE1" w:rsidP="005D7C68">
            <w:pPr>
              <w:spacing w:before="0" w:after="0" w:line="240" w:lineRule="auto"/>
              <w:jc w:val="center"/>
              <w:rPr>
                <w:del w:id="9442" w:author="pete jones" w:date="2022-03-13T17:26:00Z"/>
                <w:rFonts w:cstheme="minorHAnsi"/>
              </w:rPr>
            </w:pPr>
            <w:del w:id="9443" w:author="pete jones" w:date="2022-03-13T17:26:00Z">
              <w:r w:rsidRPr="00FF6A71" w:rsidDel="00F01DE3">
                <w:rPr>
                  <w:rFonts w:cstheme="minorHAnsi"/>
                </w:rPr>
                <w:delText>2</w:delText>
              </w:r>
              <w:bookmarkStart w:id="9444" w:name="_Toc98086405"/>
              <w:bookmarkStart w:id="9445" w:name="_Toc98332641"/>
              <w:bookmarkStart w:id="9446" w:name="_Toc98333280"/>
              <w:bookmarkStart w:id="9447" w:name="_Toc98341606"/>
              <w:bookmarkStart w:id="9448" w:name="_Toc98344998"/>
              <w:bookmarkStart w:id="9449" w:name="_Toc98345525"/>
              <w:bookmarkStart w:id="9450" w:name="_Toc98346049"/>
              <w:bookmarkStart w:id="9451" w:name="_Toc98346607"/>
              <w:bookmarkStart w:id="9452" w:name="_Toc98347047"/>
              <w:bookmarkStart w:id="9453" w:name="_Toc98347487"/>
              <w:bookmarkStart w:id="9454" w:name="_Toc99536772"/>
              <w:bookmarkStart w:id="9455" w:name="_Toc99718898"/>
              <w:bookmarkStart w:id="9456" w:name="_Toc99969555"/>
              <w:bookmarkEnd w:id="9444"/>
              <w:bookmarkEnd w:id="9445"/>
              <w:bookmarkEnd w:id="9446"/>
              <w:bookmarkEnd w:id="9447"/>
              <w:bookmarkEnd w:id="9448"/>
              <w:bookmarkEnd w:id="9449"/>
              <w:bookmarkEnd w:id="9450"/>
              <w:bookmarkEnd w:id="9451"/>
              <w:bookmarkEnd w:id="9452"/>
              <w:bookmarkEnd w:id="9453"/>
              <w:bookmarkEnd w:id="9454"/>
              <w:bookmarkEnd w:id="9455"/>
              <w:bookmarkEnd w:id="9456"/>
            </w:del>
          </w:p>
        </w:tc>
        <w:tc>
          <w:tcPr>
            <w:tcW w:w="848" w:type="dxa"/>
            <w:vMerge/>
            <w:tcBorders>
              <w:top w:val="single" w:sz="4" w:space="0" w:color="auto"/>
              <w:left w:val="single" w:sz="4" w:space="0" w:color="auto"/>
              <w:bottom w:val="single" w:sz="4" w:space="0" w:color="auto"/>
              <w:right w:val="single" w:sz="4" w:space="0" w:color="auto"/>
            </w:tcBorders>
            <w:vAlign w:val="center"/>
            <w:tcPrChange w:id="9457" w:author="pete jones" w:date="2022-02-08T14:25:00Z">
              <w:tcPr>
                <w:tcW w:w="848" w:type="dxa"/>
                <w:vMerge/>
                <w:vAlign w:val="center"/>
              </w:tcPr>
            </w:tcPrChange>
          </w:tcPr>
          <w:p w14:paraId="224FF963" w14:textId="6CF3B25A" w:rsidR="00546DE1" w:rsidRPr="00FF6A71" w:rsidDel="00F01DE3" w:rsidRDefault="00546DE1" w:rsidP="005D7C68">
            <w:pPr>
              <w:spacing w:before="0" w:after="0" w:line="240" w:lineRule="auto"/>
              <w:jc w:val="center"/>
              <w:rPr>
                <w:del w:id="9458" w:author="pete jones" w:date="2022-03-13T17:26:00Z"/>
                <w:rFonts w:cstheme="minorHAnsi"/>
              </w:rPr>
            </w:pPr>
          </w:p>
        </w:tc>
        <w:tc>
          <w:tcPr>
            <w:tcW w:w="6655" w:type="dxa"/>
            <w:tcBorders>
              <w:top w:val="single" w:sz="4" w:space="0" w:color="auto"/>
              <w:left w:val="single" w:sz="4" w:space="0" w:color="auto"/>
              <w:bottom w:val="single" w:sz="4" w:space="0" w:color="auto"/>
              <w:right w:val="single" w:sz="4" w:space="0" w:color="auto"/>
            </w:tcBorders>
            <w:tcPrChange w:id="9459" w:author="pete jones" w:date="2022-02-08T14:25:00Z">
              <w:tcPr>
                <w:tcW w:w="6655" w:type="dxa"/>
              </w:tcPr>
            </w:tcPrChange>
          </w:tcPr>
          <w:p w14:paraId="711F01F6" w14:textId="25E5D814" w:rsidR="00546DE1" w:rsidRPr="00FF6A71" w:rsidDel="00F01DE3" w:rsidRDefault="00546DE1" w:rsidP="005D7C68">
            <w:pPr>
              <w:spacing w:before="0" w:after="0" w:line="240" w:lineRule="auto"/>
              <w:jc w:val="center"/>
              <w:rPr>
                <w:del w:id="9460" w:author="pete jones" w:date="2022-03-13T17:26:00Z"/>
                <w:rFonts w:cstheme="minorHAnsi"/>
              </w:rPr>
            </w:pPr>
            <w:del w:id="9461" w:author="pete jones" w:date="2022-03-13T17:26:00Z">
              <w:r w:rsidRPr="00FF6A71" w:rsidDel="00F01DE3">
                <w:rPr>
                  <w:rFonts w:cstheme="minorHAnsi"/>
                </w:rPr>
                <w:delText>Perceived Competence</w:delText>
              </w:r>
              <w:bookmarkStart w:id="9462" w:name="_Toc98086406"/>
              <w:bookmarkStart w:id="9463" w:name="_Toc98332642"/>
              <w:bookmarkStart w:id="9464" w:name="_Toc98333281"/>
              <w:bookmarkStart w:id="9465" w:name="_Toc98341607"/>
              <w:bookmarkStart w:id="9466" w:name="_Toc98344999"/>
              <w:bookmarkStart w:id="9467" w:name="_Toc98345526"/>
              <w:bookmarkStart w:id="9468" w:name="_Toc98346050"/>
              <w:bookmarkStart w:id="9469" w:name="_Toc98346608"/>
              <w:bookmarkStart w:id="9470" w:name="_Toc98347048"/>
              <w:bookmarkStart w:id="9471" w:name="_Toc98347488"/>
              <w:bookmarkStart w:id="9472" w:name="_Toc99536773"/>
              <w:bookmarkStart w:id="9473" w:name="_Toc99718899"/>
              <w:bookmarkStart w:id="9474" w:name="_Toc99969556"/>
              <w:bookmarkEnd w:id="9462"/>
              <w:bookmarkEnd w:id="9463"/>
              <w:bookmarkEnd w:id="9464"/>
              <w:bookmarkEnd w:id="9465"/>
              <w:bookmarkEnd w:id="9466"/>
              <w:bookmarkEnd w:id="9467"/>
              <w:bookmarkEnd w:id="9468"/>
              <w:bookmarkEnd w:id="9469"/>
              <w:bookmarkEnd w:id="9470"/>
              <w:bookmarkEnd w:id="9471"/>
              <w:bookmarkEnd w:id="9472"/>
              <w:bookmarkEnd w:id="9473"/>
              <w:bookmarkEnd w:id="9474"/>
            </w:del>
          </w:p>
        </w:tc>
        <w:bookmarkStart w:id="9475" w:name="_Toc98086407"/>
        <w:bookmarkStart w:id="9476" w:name="_Toc98332643"/>
        <w:bookmarkStart w:id="9477" w:name="_Toc98333282"/>
        <w:bookmarkStart w:id="9478" w:name="_Toc98341608"/>
        <w:bookmarkStart w:id="9479" w:name="_Toc98345000"/>
        <w:bookmarkStart w:id="9480" w:name="_Toc98345527"/>
        <w:bookmarkStart w:id="9481" w:name="_Toc98346051"/>
        <w:bookmarkStart w:id="9482" w:name="_Toc98346609"/>
        <w:bookmarkStart w:id="9483" w:name="_Toc98347049"/>
        <w:bookmarkStart w:id="9484" w:name="_Toc98347489"/>
        <w:bookmarkStart w:id="9485" w:name="_Toc99536774"/>
        <w:bookmarkStart w:id="9486" w:name="_Toc99718900"/>
        <w:bookmarkStart w:id="9487" w:name="_Toc99969557"/>
        <w:bookmarkEnd w:id="9475"/>
        <w:bookmarkEnd w:id="9476"/>
        <w:bookmarkEnd w:id="9477"/>
        <w:bookmarkEnd w:id="9478"/>
        <w:bookmarkEnd w:id="9479"/>
        <w:bookmarkEnd w:id="9480"/>
        <w:bookmarkEnd w:id="9481"/>
        <w:bookmarkEnd w:id="9482"/>
        <w:bookmarkEnd w:id="9483"/>
        <w:bookmarkEnd w:id="9484"/>
        <w:bookmarkEnd w:id="9485"/>
        <w:bookmarkEnd w:id="9486"/>
        <w:bookmarkEnd w:id="9487"/>
      </w:tr>
      <w:tr w:rsidR="00546DE1" w:rsidRPr="00FF6A71" w:rsidDel="00F01DE3" w14:paraId="60B91535" w14:textId="4A1D5B17" w:rsidTr="00A06241">
        <w:trPr>
          <w:del w:id="9488" w:author="pete jones" w:date="2022-03-13T17:26:00Z"/>
        </w:trPr>
        <w:tc>
          <w:tcPr>
            <w:tcW w:w="8777" w:type="dxa"/>
            <w:gridSpan w:val="3"/>
            <w:tcBorders>
              <w:top w:val="single" w:sz="4" w:space="0" w:color="auto"/>
              <w:left w:val="single" w:sz="4" w:space="0" w:color="auto"/>
              <w:bottom w:val="single" w:sz="4" w:space="0" w:color="auto"/>
              <w:right w:val="single" w:sz="4" w:space="0" w:color="auto"/>
            </w:tcBorders>
            <w:tcPrChange w:id="9489" w:author="pete jones" w:date="2022-02-08T14:25:00Z">
              <w:tcPr>
                <w:tcW w:w="8777" w:type="dxa"/>
                <w:gridSpan w:val="3"/>
              </w:tcPr>
            </w:tcPrChange>
          </w:tcPr>
          <w:p w14:paraId="53403188" w14:textId="7A7DE093" w:rsidR="00546DE1" w:rsidRPr="00FF6A71" w:rsidDel="00F01DE3" w:rsidRDefault="00546DE1" w:rsidP="005D7C68">
            <w:pPr>
              <w:spacing w:before="0" w:after="0" w:line="240" w:lineRule="auto"/>
              <w:jc w:val="left"/>
              <w:rPr>
                <w:del w:id="9490" w:author="pete jones" w:date="2022-03-13T17:26:00Z"/>
                <w:rFonts w:cstheme="minorHAnsi"/>
              </w:rPr>
            </w:pPr>
            <w:del w:id="9491" w:author="pete jones" w:date="2022-03-13T17:26:00Z">
              <w:r w:rsidRPr="00FF6A71" w:rsidDel="00F01DE3">
                <w:rPr>
                  <w:rFonts w:cstheme="minorHAnsi"/>
                </w:rPr>
                <w:delText>50% of the relatedness questions were reverse scored, the results for relatedness are relatively low, indicating a lack of team cohesion. The activity was designed to ensure that a lack of team effectiveness would not incur individual penalties. This was achieved by providing completed data to enable teams to progress. Therefore, the aim to raise individual competence was maintained and encouraging a focus on their own work even if team structure and strategies were not fully realised. This was anticipated because many teamwork activities are often hindered by a lack of progress through Tuckman’s stages of group development.</w:delText>
              </w:r>
              <w:bookmarkStart w:id="9492" w:name="_Toc98086408"/>
              <w:bookmarkStart w:id="9493" w:name="_Toc98332644"/>
              <w:bookmarkStart w:id="9494" w:name="_Toc98333283"/>
              <w:bookmarkStart w:id="9495" w:name="_Toc98341609"/>
              <w:bookmarkStart w:id="9496" w:name="_Toc98345001"/>
              <w:bookmarkStart w:id="9497" w:name="_Toc98345528"/>
              <w:bookmarkStart w:id="9498" w:name="_Toc98346052"/>
              <w:bookmarkStart w:id="9499" w:name="_Toc98346610"/>
              <w:bookmarkStart w:id="9500" w:name="_Toc98347050"/>
              <w:bookmarkStart w:id="9501" w:name="_Toc98347490"/>
              <w:bookmarkStart w:id="9502" w:name="_Toc99536775"/>
              <w:bookmarkStart w:id="9503" w:name="_Toc99718901"/>
              <w:bookmarkStart w:id="9504" w:name="_Toc99969558"/>
              <w:bookmarkEnd w:id="9492"/>
              <w:bookmarkEnd w:id="9493"/>
              <w:bookmarkEnd w:id="9494"/>
              <w:bookmarkEnd w:id="9495"/>
              <w:bookmarkEnd w:id="9496"/>
              <w:bookmarkEnd w:id="9497"/>
              <w:bookmarkEnd w:id="9498"/>
              <w:bookmarkEnd w:id="9499"/>
              <w:bookmarkEnd w:id="9500"/>
              <w:bookmarkEnd w:id="9501"/>
              <w:bookmarkEnd w:id="9502"/>
              <w:bookmarkEnd w:id="9503"/>
              <w:bookmarkEnd w:id="9504"/>
            </w:del>
          </w:p>
        </w:tc>
        <w:bookmarkStart w:id="9505" w:name="_Toc98086409"/>
        <w:bookmarkStart w:id="9506" w:name="_Toc98332645"/>
        <w:bookmarkStart w:id="9507" w:name="_Toc98333284"/>
        <w:bookmarkStart w:id="9508" w:name="_Toc98341610"/>
        <w:bookmarkStart w:id="9509" w:name="_Toc98345002"/>
        <w:bookmarkStart w:id="9510" w:name="_Toc98345529"/>
        <w:bookmarkStart w:id="9511" w:name="_Toc98346053"/>
        <w:bookmarkStart w:id="9512" w:name="_Toc98346611"/>
        <w:bookmarkStart w:id="9513" w:name="_Toc98347051"/>
        <w:bookmarkStart w:id="9514" w:name="_Toc98347491"/>
        <w:bookmarkStart w:id="9515" w:name="_Toc99536776"/>
        <w:bookmarkStart w:id="9516" w:name="_Toc99718902"/>
        <w:bookmarkStart w:id="9517" w:name="_Toc99969559"/>
        <w:bookmarkEnd w:id="9505"/>
        <w:bookmarkEnd w:id="9506"/>
        <w:bookmarkEnd w:id="9507"/>
        <w:bookmarkEnd w:id="9508"/>
        <w:bookmarkEnd w:id="9509"/>
        <w:bookmarkEnd w:id="9510"/>
        <w:bookmarkEnd w:id="9511"/>
        <w:bookmarkEnd w:id="9512"/>
        <w:bookmarkEnd w:id="9513"/>
        <w:bookmarkEnd w:id="9514"/>
        <w:bookmarkEnd w:id="9515"/>
        <w:bookmarkEnd w:id="9516"/>
        <w:bookmarkEnd w:id="9517"/>
      </w:tr>
      <w:tr w:rsidR="00546DE1" w:rsidRPr="00FF6A71" w:rsidDel="00F01DE3" w14:paraId="13C6EDF8" w14:textId="7D093FEE" w:rsidTr="00A06241">
        <w:trPr>
          <w:del w:id="9518" w:author="pete jones" w:date="2022-03-13T17:28:00Z"/>
        </w:trPr>
        <w:tc>
          <w:tcPr>
            <w:tcW w:w="1274" w:type="dxa"/>
            <w:tcBorders>
              <w:top w:val="single" w:sz="4" w:space="0" w:color="auto"/>
              <w:left w:val="single" w:sz="4" w:space="0" w:color="auto"/>
              <w:bottom w:val="single" w:sz="4" w:space="0" w:color="auto"/>
              <w:right w:val="single" w:sz="4" w:space="0" w:color="auto"/>
            </w:tcBorders>
            <w:tcPrChange w:id="9519" w:author="pete jones" w:date="2022-02-08T14:25:00Z">
              <w:tcPr>
                <w:tcW w:w="1274" w:type="dxa"/>
              </w:tcPr>
            </w:tcPrChange>
          </w:tcPr>
          <w:p w14:paraId="376F7430" w14:textId="2DB32988" w:rsidR="00546DE1" w:rsidRPr="00FF6A71" w:rsidDel="00F01DE3" w:rsidRDefault="00546DE1" w:rsidP="005D7C68">
            <w:pPr>
              <w:spacing w:before="0" w:after="0" w:line="240" w:lineRule="auto"/>
              <w:jc w:val="center"/>
              <w:rPr>
                <w:del w:id="9520" w:author="pete jones" w:date="2022-03-13T17:28:00Z"/>
                <w:rFonts w:cstheme="minorHAnsi"/>
              </w:rPr>
            </w:pPr>
            <w:del w:id="9521" w:author="pete jones" w:date="2022-03-13T17:28:00Z">
              <w:r w:rsidRPr="00FF6A71" w:rsidDel="00F01DE3">
                <w:rPr>
                  <w:rFonts w:cstheme="minorHAnsi"/>
                </w:rPr>
                <w:delText>6</w:delText>
              </w:r>
              <w:bookmarkStart w:id="9522" w:name="_Toc98086410"/>
              <w:bookmarkStart w:id="9523" w:name="_Toc98332646"/>
              <w:bookmarkStart w:id="9524" w:name="_Toc98333285"/>
              <w:bookmarkStart w:id="9525" w:name="_Toc98341611"/>
              <w:bookmarkStart w:id="9526" w:name="_Toc98345003"/>
              <w:bookmarkStart w:id="9527" w:name="_Toc98345530"/>
              <w:bookmarkStart w:id="9528" w:name="_Toc98346054"/>
              <w:bookmarkStart w:id="9529" w:name="_Toc98346612"/>
              <w:bookmarkStart w:id="9530" w:name="_Toc98347052"/>
              <w:bookmarkStart w:id="9531" w:name="_Toc98347492"/>
              <w:bookmarkStart w:id="9532" w:name="_Toc99536777"/>
              <w:bookmarkStart w:id="9533" w:name="_Toc99718903"/>
              <w:bookmarkStart w:id="9534" w:name="_Toc99969560"/>
              <w:bookmarkEnd w:id="9522"/>
              <w:bookmarkEnd w:id="9523"/>
              <w:bookmarkEnd w:id="9524"/>
              <w:bookmarkEnd w:id="9525"/>
              <w:bookmarkEnd w:id="9526"/>
              <w:bookmarkEnd w:id="9527"/>
              <w:bookmarkEnd w:id="9528"/>
              <w:bookmarkEnd w:id="9529"/>
              <w:bookmarkEnd w:id="9530"/>
              <w:bookmarkEnd w:id="9531"/>
              <w:bookmarkEnd w:id="9532"/>
              <w:bookmarkEnd w:id="9533"/>
              <w:bookmarkEnd w:id="9534"/>
            </w:del>
          </w:p>
        </w:tc>
        <w:tc>
          <w:tcPr>
            <w:tcW w:w="848" w:type="dxa"/>
            <w:vMerge w:val="restart"/>
            <w:tcBorders>
              <w:top w:val="single" w:sz="4" w:space="0" w:color="auto"/>
              <w:left w:val="single" w:sz="4" w:space="0" w:color="auto"/>
              <w:bottom w:val="single" w:sz="4" w:space="0" w:color="auto"/>
              <w:right w:val="single" w:sz="4" w:space="0" w:color="auto"/>
            </w:tcBorders>
            <w:vAlign w:val="center"/>
            <w:tcPrChange w:id="9535" w:author="pete jones" w:date="2022-02-08T14:25:00Z">
              <w:tcPr>
                <w:tcW w:w="848" w:type="dxa"/>
                <w:vMerge w:val="restart"/>
                <w:vAlign w:val="center"/>
              </w:tcPr>
            </w:tcPrChange>
          </w:tcPr>
          <w:p w14:paraId="49C9186C" w14:textId="220ECBBE" w:rsidR="00546DE1" w:rsidRPr="00FF6A71" w:rsidDel="00F01DE3" w:rsidRDefault="00546DE1" w:rsidP="005D7C68">
            <w:pPr>
              <w:spacing w:before="0" w:after="0" w:line="240" w:lineRule="auto"/>
              <w:jc w:val="center"/>
              <w:rPr>
                <w:del w:id="9536" w:author="pete jones" w:date="2022-03-13T17:28:00Z"/>
                <w:rFonts w:cstheme="minorHAnsi"/>
              </w:rPr>
            </w:pPr>
            <w:del w:id="9537" w:author="pete jones" w:date="2022-03-13T17:28:00Z">
              <w:r w:rsidRPr="00FF6A71" w:rsidDel="00F01DE3">
                <w:rPr>
                  <w:rFonts w:cstheme="minorHAnsi"/>
                </w:rPr>
                <w:delText>-0.675</w:delText>
              </w:r>
              <w:bookmarkStart w:id="9538" w:name="_Toc98086411"/>
              <w:bookmarkStart w:id="9539" w:name="_Toc98332647"/>
              <w:bookmarkStart w:id="9540" w:name="_Toc98333286"/>
              <w:bookmarkStart w:id="9541" w:name="_Toc98341612"/>
              <w:bookmarkStart w:id="9542" w:name="_Toc98345004"/>
              <w:bookmarkStart w:id="9543" w:name="_Toc98345531"/>
              <w:bookmarkStart w:id="9544" w:name="_Toc98346055"/>
              <w:bookmarkStart w:id="9545" w:name="_Toc98346613"/>
              <w:bookmarkStart w:id="9546" w:name="_Toc98347053"/>
              <w:bookmarkStart w:id="9547" w:name="_Toc98347493"/>
              <w:bookmarkStart w:id="9548" w:name="_Toc99536778"/>
              <w:bookmarkStart w:id="9549" w:name="_Toc99718904"/>
              <w:bookmarkStart w:id="9550" w:name="_Toc99969561"/>
              <w:bookmarkEnd w:id="9538"/>
              <w:bookmarkEnd w:id="9539"/>
              <w:bookmarkEnd w:id="9540"/>
              <w:bookmarkEnd w:id="9541"/>
              <w:bookmarkEnd w:id="9542"/>
              <w:bookmarkEnd w:id="9543"/>
              <w:bookmarkEnd w:id="9544"/>
              <w:bookmarkEnd w:id="9545"/>
              <w:bookmarkEnd w:id="9546"/>
              <w:bookmarkEnd w:id="9547"/>
              <w:bookmarkEnd w:id="9548"/>
              <w:bookmarkEnd w:id="9549"/>
              <w:bookmarkEnd w:id="9550"/>
            </w:del>
          </w:p>
        </w:tc>
        <w:tc>
          <w:tcPr>
            <w:tcW w:w="6655" w:type="dxa"/>
            <w:tcBorders>
              <w:top w:val="single" w:sz="4" w:space="0" w:color="auto"/>
              <w:left w:val="single" w:sz="4" w:space="0" w:color="auto"/>
              <w:bottom w:val="single" w:sz="4" w:space="0" w:color="auto"/>
              <w:right w:val="single" w:sz="4" w:space="0" w:color="auto"/>
            </w:tcBorders>
            <w:vAlign w:val="bottom"/>
            <w:tcPrChange w:id="9551" w:author="pete jones" w:date="2022-02-08T14:25:00Z">
              <w:tcPr>
                <w:tcW w:w="6655" w:type="dxa"/>
                <w:vAlign w:val="bottom"/>
              </w:tcPr>
            </w:tcPrChange>
          </w:tcPr>
          <w:p w14:paraId="42BACFE9" w14:textId="37A2D66F" w:rsidR="00546DE1" w:rsidRPr="00FF6A71" w:rsidDel="00F01DE3" w:rsidRDefault="00546DE1" w:rsidP="005D7C68">
            <w:pPr>
              <w:spacing w:before="0" w:after="0" w:line="240" w:lineRule="auto"/>
              <w:jc w:val="center"/>
              <w:rPr>
                <w:del w:id="9552" w:author="pete jones" w:date="2022-03-13T17:28:00Z"/>
                <w:rFonts w:cstheme="minorHAnsi"/>
              </w:rPr>
            </w:pPr>
            <w:del w:id="9553" w:author="pete jones" w:date="2022-03-13T17:28:00Z">
              <w:r w:rsidRPr="00FF6A71" w:rsidDel="00F01DE3">
                <w:rPr>
                  <w:rFonts w:cstheme="minorHAnsi"/>
                </w:rPr>
                <w:delText>Value/Usefulness</w:delText>
              </w:r>
              <w:bookmarkStart w:id="9554" w:name="_Toc98086412"/>
              <w:bookmarkStart w:id="9555" w:name="_Toc98332648"/>
              <w:bookmarkStart w:id="9556" w:name="_Toc98333287"/>
              <w:bookmarkStart w:id="9557" w:name="_Toc98341613"/>
              <w:bookmarkStart w:id="9558" w:name="_Toc98345005"/>
              <w:bookmarkStart w:id="9559" w:name="_Toc98345532"/>
              <w:bookmarkStart w:id="9560" w:name="_Toc98346056"/>
              <w:bookmarkStart w:id="9561" w:name="_Toc98346614"/>
              <w:bookmarkStart w:id="9562" w:name="_Toc98347054"/>
              <w:bookmarkStart w:id="9563" w:name="_Toc98347494"/>
              <w:bookmarkStart w:id="9564" w:name="_Toc99536779"/>
              <w:bookmarkStart w:id="9565" w:name="_Toc99718905"/>
              <w:bookmarkStart w:id="9566" w:name="_Toc99969562"/>
              <w:bookmarkEnd w:id="9554"/>
              <w:bookmarkEnd w:id="9555"/>
              <w:bookmarkEnd w:id="9556"/>
              <w:bookmarkEnd w:id="9557"/>
              <w:bookmarkEnd w:id="9558"/>
              <w:bookmarkEnd w:id="9559"/>
              <w:bookmarkEnd w:id="9560"/>
              <w:bookmarkEnd w:id="9561"/>
              <w:bookmarkEnd w:id="9562"/>
              <w:bookmarkEnd w:id="9563"/>
              <w:bookmarkEnd w:id="9564"/>
              <w:bookmarkEnd w:id="9565"/>
              <w:bookmarkEnd w:id="9566"/>
            </w:del>
          </w:p>
        </w:tc>
        <w:bookmarkStart w:id="9567" w:name="_Toc98086413"/>
        <w:bookmarkStart w:id="9568" w:name="_Toc98332649"/>
        <w:bookmarkStart w:id="9569" w:name="_Toc98333288"/>
        <w:bookmarkStart w:id="9570" w:name="_Toc98341614"/>
        <w:bookmarkStart w:id="9571" w:name="_Toc98345006"/>
        <w:bookmarkStart w:id="9572" w:name="_Toc98345533"/>
        <w:bookmarkStart w:id="9573" w:name="_Toc98346057"/>
        <w:bookmarkStart w:id="9574" w:name="_Toc98346615"/>
        <w:bookmarkStart w:id="9575" w:name="_Toc98347055"/>
        <w:bookmarkStart w:id="9576" w:name="_Toc98347495"/>
        <w:bookmarkStart w:id="9577" w:name="_Toc99536780"/>
        <w:bookmarkStart w:id="9578" w:name="_Toc99718906"/>
        <w:bookmarkStart w:id="9579" w:name="_Toc99969563"/>
        <w:bookmarkEnd w:id="9567"/>
        <w:bookmarkEnd w:id="9568"/>
        <w:bookmarkEnd w:id="9569"/>
        <w:bookmarkEnd w:id="9570"/>
        <w:bookmarkEnd w:id="9571"/>
        <w:bookmarkEnd w:id="9572"/>
        <w:bookmarkEnd w:id="9573"/>
        <w:bookmarkEnd w:id="9574"/>
        <w:bookmarkEnd w:id="9575"/>
        <w:bookmarkEnd w:id="9576"/>
        <w:bookmarkEnd w:id="9577"/>
        <w:bookmarkEnd w:id="9578"/>
        <w:bookmarkEnd w:id="9579"/>
      </w:tr>
      <w:tr w:rsidR="00546DE1" w:rsidRPr="00FF6A71" w:rsidDel="00F01DE3" w14:paraId="570C6712" w14:textId="1CAC799D" w:rsidTr="00A06241">
        <w:trPr>
          <w:del w:id="9580" w:author="pete jones" w:date="2022-03-13T17:28:00Z"/>
        </w:trPr>
        <w:tc>
          <w:tcPr>
            <w:tcW w:w="1274" w:type="dxa"/>
            <w:tcBorders>
              <w:top w:val="single" w:sz="4" w:space="0" w:color="auto"/>
              <w:left w:val="single" w:sz="4" w:space="0" w:color="auto"/>
              <w:bottom w:val="single" w:sz="4" w:space="0" w:color="auto"/>
              <w:right w:val="single" w:sz="4" w:space="0" w:color="auto"/>
            </w:tcBorders>
            <w:tcPrChange w:id="9581" w:author="pete jones" w:date="2022-02-08T14:25:00Z">
              <w:tcPr>
                <w:tcW w:w="1274" w:type="dxa"/>
              </w:tcPr>
            </w:tcPrChange>
          </w:tcPr>
          <w:p w14:paraId="51A41224" w14:textId="34881382" w:rsidR="00546DE1" w:rsidRPr="00FF6A71" w:rsidDel="00F01DE3" w:rsidRDefault="00546DE1" w:rsidP="005D7C68">
            <w:pPr>
              <w:spacing w:before="0" w:after="0" w:line="240" w:lineRule="auto"/>
              <w:jc w:val="center"/>
              <w:rPr>
                <w:del w:id="9582" w:author="pete jones" w:date="2022-03-13T17:28:00Z"/>
                <w:rFonts w:cstheme="minorHAnsi"/>
              </w:rPr>
            </w:pPr>
            <w:del w:id="9583" w:author="pete jones" w:date="2022-03-13T17:28:00Z">
              <w:r w:rsidRPr="00FF6A71" w:rsidDel="00F01DE3">
                <w:rPr>
                  <w:rFonts w:cstheme="minorHAnsi"/>
                </w:rPr>
                <w:delText>4</w:delText>
              </w:r>
              <w:bookmarkStart w:id="9584" w:name="_Toc98086414"/>
              <w:bookmarkStart w:id="9585" w:name="_Toc98332650"/>
              <w:bookmarkStart w:id="9586" w:name="_Toc98333289"/>
              <w:bookmarkStart w:id="9587" w:name="_Toc98341615"/>
              <w:bookmarkStart w:id="9588" w:name="_Toc98345007"/>
              <w:bookmarkStart w:id="9589" w:name="_Toc98345534"/>
              <w:bookmarkStart w:id="9590" w:name="_Toc98346058"/>
              <w:bookmarkStart w:id="9591" w:name="_Toc98346616"/>
              <w:bookmarkStart w:id="9592" w:name="_Toc98347056"/>
              <w:bookmarkStart w:id="9593" w:name="_Toc98347496"/>
              <w:bookmarkStart w:id="9594" w:name="_Toc99536781"/>
              <w:bookmarkStart w:id="9595" w:name="_Toc99718907"/>
              <w:bookmarkStart w:id="9596" w:name="_Toc99969564"/>
              <w:bookmarkEnd w:id="9584"/>
              <w:bookmarkEnd w:id="9585"/>
              <w:bookmarkEnd w:id="9586"/>
              <w:bookmarkEnd w:id="9587"/>
              <w:bookmarkEnd w:id="9588"/>
              <w:bookmarkEnd w:id="9589"/>
              <w:bookmarkEnd w:id="9590"/>
              <w:bookmarkEnd w:id="9591"/>
              <w:bookmarkEnd w:id="9592"/>
              <w:bookmarkEnd w:id="9593"/>
              <w:bookmarkEnd w:id="9594"/>
              <w:bookmarkEnd w:id="9595"/>
              <w:bookmarkEnd w:id="9596"/>
            </w:del>
          </w:p>
        </w:tc>
        <w:tc>
          <w:tcPr>
            <w:tcW w:w="848" w:type="dxa"/>
            <w:vMerge/>
            <w:tcBorders>
              <w:top w:val="single" w:sz="4" w:space="0" w:color="auto"/>
              <w:left w:val="single" w:sz="4" w:space="0" w:color="auto"/>
              <w:bottom w:val="single" w:sz="4" w:space="0" w:color="auto"/>
              <w:right w:val="single" w:sz="4" w:space="0" w:color="auto"/>
            </w:tcBorders>
            <w:vAlign w:val="center"/>
            <w:tcPrChange w:id="9597" w:author="pete jones" w:date="2022-02-08T14:25:00Z">
              <w:tcPr>
                <w:tcW w:w="848" w:type="dxa"/>
                <w:vMerge/>
                <w:vAlign w:val="center"/>
              </w:tcPr>
            </w:tcPrChange>
          </w:tcPr>
          <w:p w14:paraId="1E58E11F" w14:textId="63612DE7" w:rsidR="00546DE1" w:rsidRPr="00FF6A71" w:rsidDel="00F01DE3" w:rsidRDefault="00546DE1" w:rsidP="005D7C68">
            <w:pPr>
              <w:spacing w:before="0" w:after="0" w:line="240" w:lineRule="auto"/>
              <w:jc w:val="center"/>
              <w:rPr>
                <w:del w:id="9598" w:author="pete jones" w:date="2022-03-13T17:28:00Z"/>
                <w:rFonts w:cstheme="minorHAnsi"/>
              </w:rPr>
            </w:pPr>
          </w:p>
        </w:tc>
        <w:tc>
          <w:tcPr>
            <w:tcW w:w="6655" w:type="dxa"/>
            <w:tcBorders>
              <w:top w:val="single" w:sz="4" w:space="0" w:color="auto"/>
              <w:left w:val="single" w:sz="4" w:space="0" w:color="auto"/>
              <w:bottom w:val="single" w:sz="4" w:space="0" w:color="auto"/>
              <w:right w:val="single" w:sz="4" w:space="0" w:color="auto"/>
            </w:tcBorders>
            <w:vAlign w:val="bottom"/>
            <w:tcPrChange w:id="9599" w:author="pete jones" w:date="2022-02-08T14:25:00Z">
              <w:tcPr>
                <w:tcW w:w="6655" w:type="dxa"/>
                <w:vAlign w:val="bottom"/>
              </w:tcPr>
            </w:tcPrChange>
          </w:tcPr>
          <w:p w14:paraId="52C12745" w14:textId="623815E2" w:rsidR="00546DE1" w:rsidRPr="00FF6A71" w:rsidDel="00F01DE3" w:rsidRDefault="00546DE1" w:rsidP="005D7C68">
            <w:pPr>
              <w:spacing w:before="0" w:after="0" w:line="240" w:lineRule="auto"/>
              <w:jc w:val="center"/>
              <w:rPr>
                <w:del w:id="9600" w:author="pete jones" w:date="2022-03-13T17:28:00Z"/>
                <w:rFonts w:cstheme="minorHAnsi"/>
              </w:rPr>
            </w:pPr>
            <w:del w:id="9601" w:author="pete jones" w:date="2022-03-13T17:28:00Z">
              <w:r w:rsidRPr="00FF6A71" w:rsidDel="00F01DE3">
                <w:rPr>
                  <w:rFonts w:cstheme="minorHAnsi"/>
                </w:rPr>
                <w:delText>Pressure/Tension</w:delText>
              </w:r>
              <w:bookmarkStart w:id="9602" w:name="_Toc98086415"/>
              <w:bookmarkStart w:id="9603" w:name="_Toc98332651"/>
              <w:bookmarkStart w:id="9604" w:name="_Toc98333290"/>
              <w:bookmarkStart w:id="9605" w:name="_Toc98341616"/>
              <w:bookmarkStart w:id="9606" w:name="_Toc98345008"/>
              <w:bookmarkStart w:id="9607" w:name="_Toc98345535"/>
              <w:bookmarkStart w:id="9608" w:name="_Toc98346059"/>
              <w:bookmarkStart w:id="9609" w:name="_Toc98346617"/>
              <w:bookmarkStart w:id="9610" w:name="_Toc98347057"/>
              <w:bookmarkStart w:id="9611" w:name="_Toc98347497"/>
              <w:bookmarkStart w:id="9612" w:name="_Toc99536782"/>
              <w:bookmarkStart w:id="9613" w:name="_Toc99718908"/>
              <w:bookmarkStart w:id="9614" w:name="_Toc99969565"/>
              <w:bookmarkEnd w:id="9602"/>
              <w:bookmarkEnd w:id="9603"/>
              <w:bookmarkEnd w:id="9604"/>
              <w:bookmarkEnd w:id="9605"/>
              <w:bookmarkEnd w:id="9606"/>
              <w:bookmarkEnd w:id="9607"/>
              <w:bookmarkEnd w:id="9608"/>
              <w:bookmarkEnd w:id="9609"/>
              <w:bookmarkEnd w:id="9610"/>
              <w:bookmarkEnd w:id="9611"/>
              <w:bookmarkEnd w:id="9612"/>
              <w:bookmarkEnd w:id="9613"/>
              <w:bookmarkEnd w:id="9614"/>
            </w:del>
          </w:p>
        </w:tc>
        <w:bookmarkStart w:id="9615" w:name="_Toc98086416"/>
        <w:bookmarkStart w:id="9616" w:name="_Toc98332652"/>
        <w:bookmarkStart w:id="9617" w:name="_Toc98333291"/>
        <w:bookmarkStart w:id="9618" w:name="_Toc98341617"/>
        <w:bookmarkStart w:id="9619" w:name="_Toc98345009"/>
        <w:bookmarkStart w:id="9620" w:name="_Toc98345536"/>
        <w:bookmarkStart w:id="9621" w:name="_Toc98346060"/>
        <w:bookmarkStart w:id="9622" w:name="_Toc98346618"/>
        <w:bookmarkStart w:id="9623" w:name="_Toc98347058"/>
        <w:bookmarkStart w:id="9624" w:name="_Toc98347498"/>
        <w:bookmarkStart w:id="9625" w:name="_Toc99536783"/>
        <w:bookmarkStart w:id="9626" w:name="_Toc99718909"/>
        <w:bookmarkStart w:id="9627" w:name="_Toc99969566"/>
        <w:bookmarkEnd w:id="9615"/>
        <w:bookmarkEnd w:id="9616"/>
        <w:bookmarkEnd w:id="9617"/>
        <w:bookmarkEnd w:id="9618"/>
        <w:bookmarkEnd w:id="9619"/>
        <w:bookmarkEnd w:id="9620"/>
        <w:bookmarkEnd w:id="9621"/>
        <w:bookmarkEnd w:id="9622"/>
        <w:bookmarkEnd w:id="9623"/>
        <w:bookmarkEnd w:id="9624"/>
        <w:bookmarkEnd w:id="9625"/>
        <w:bookmarkEnd w:id="9626"/>
        <w:bookmarkEnd w:id="9627"/>
      </w:tr>
      <w:tr w:rsidR="00546DE1" w:rsidRPr="00FF6A71" w:rsidDel="00F01DE3" w14:paraId="17769FBE" w14:textId="6177CB1F" w:rsidTr="00A06241">
        <w:trPr>
          <w:del w:id="9628" w:author="pete jones" w:date="2022-03-13T17:28:00Z"/>
        </w:trPr>
        <w:tc>
          <w:tcPr>
            <w:tcW w:w="8777" w:type="dxa"/>
            <w:gridSpan w:val="3"/>
            <w:tcBorders>
              <w:top w:val="single" w:sz="4" w:space="0" w:color="auto"/>
              <w:left w:val="single" w:sz="4" w:space="0" w:color="auto"/>
              <w:bottom w:val="single" w:sz="4" w:space="0" w:color="auto"/>
              <w:right w:val="single" w:sz="4" w:space="0" w:color="auto"/>
            </w:tcBorders>
            <w:tcPrChange w:id="9629" w:author="pete jones" w:date="2022-02-08T14:25:00Z">
              <w:tcPr>
                <w:tcW w:w="8777" w:type="dxa"/>
                <w:gridSpan w:val="3"/>
              </w:tcPr>
            </w:tcPrChange>
          </w:tcPr>
          <w:p w14:paraId="11DAF1B0" w14:textId="6D333B53" w:rsidR="00546DE1" w:rsidRPr="00FF6A71" w:rsidDel="00F01DE3" w:rsidRDefault="00546DE1" w:rsidP="005D7C68">
            <w:pPr>
              <w:spacing w:before="0" w:after="0" w:line="240" w:lineRule="auto"/>
              <w:jc w:val="left"/>
              <w:rPr>
                <w:del w:id="9630" w:author="pete jones" w:date="2022-03-13T17:28:00Z"/>
                <w:rFonts w:cstheme="minorHAnsi"/>
              </w:rPr>
            </w:pPr>
            <w:del w:id="9631" w:author="pete jones" w:date="2022-03-13T17:28:00Z">
              <w:r w:rsidRPr="00FF6A71" w:rsidDel="00F01DE3">
                <w:rPr>
                  <w:rFonts w:cstheme="minorHAnsi"/>
                </w:rPr>
                <w:delText xml:space="preserve">Students who do not respond well to competitive pressure or short </w:delText>
              </w:r>
              <w:r w:rsidR="00F427D8" w:rsidRPr="00FF6A71" w:rsidDel="00F01DE3">
                <w:rPr>
                  <w:rFonts w:cstheme="minorHAnsi"/>
                </w:rPr>
                <w:delText>timeframes</w:delText>
              </w:r>
              <w:r w:rsidRPr="00FF6A71" w:rsidDel="00F01DE3">
                <w:rPr>
                  <w:rFonts w:cstheme="minorHAnsi"/>
                </w:rPr>
                <w:delText xml:space="preserve"> to undertake an activity will fail to appreciate the wider value of an activity as internal or external pressures increase, forcing a task orientated approach to the problem without being able to increase cognition and relying more on memorisation of procedures. </w:delText>
              </w:r>
              <w:bookmarkStart w:id="9632" w:name="_Toc98086417"/>
              <w:bookmarkStart w:id="9633" w:name="_Toc98332653"/>
              <w:bookmarkStart w:id="9634" w:name="_Toc98333292"/>
              <w:bookmarkStart w:id="9635" w:name="_Toc98341618"/>
              <w:bookmarkStart w:id="9636" w:name="_Toc98345010"/>
              <w:bookmarkStart w:id="9637" w:name="_Toc98345537"/>
              <w:bookmarkStart w:id="9638" w:name="_Toc98346061"/>
              <w:bookmarkStart w:id="9639" w:name="_Toc98346619"/>
              <w:bookmarkStart w:id="9640" w:name="_Toc98347059"/>
              <w:bookmarkStart w:id="9641" w:name="_Toc98347499"/>
              <w:bookmarkStart w:id="9642" w:name="_Toc99536784"/>
              <w:bookmarkStart w:id="9643" w:name="_Toc99718910"/>
              <w:bookmarkStart w:id="9644" w:name="_Toc99969567"/>
              <w:bookmarkEnd w:id="9632"/>
              <w:bookmarkEnd w:id="9633"/>
              <w:bookmarkEnd w:id="9634"/>
              <w:bookmarkEnd w:id="9635"/>
              <w:bookmarkEnd w:id="9636"/>
              <w:bookmarkEnd w:id="9637"/>
              <w:bookmarkEnd w:id="9638"/>
              <w:bookmarkEnd w:id="9639"/>
              <w:bookmarkEnd w:id="9640"/>
              <w:bookmarkEnd w:id="9641"/>
              <w:bookmarkEnd w:id="9642"/>
              <w:bookmarkEnd w:id="9643"/>
              <w:bookmarkEnd w:id="9644"/>
            </w:del>
          </w:p>
        </w:tc>
        <w:bookmarkStart w:id="9645" w:name="_Toc98086418"/>
        <w:bookmarkStart w:id="9646" w:name="_Toc98332654"/>
        <w:bookmarkStart w:id="9647" w:name="_Toc98333293"/>
        <w:bookmarkStart w:id="9648" w:name="_Toc98341619"/>
        <w:bookmarkStart w:id="9649" w:name="_Toc98345011"/>
        <w:bookmarkStart w:id="9650" w:name="_Toc98345538"/>
        <w:bookmarkStart w:id="9651" w:name="_Toc98346062"/>
        <w:bookmarkStart w:id="9652" w:name="_Toc98346620"/>
        <w:bookmarkStart w:id="9653" w:name="_Toc98347060"/>
        <w:bookmarkStart w:id="9654" w:name="_Toc98347500"/>
        <w:bookmarkStart w:id="9655" w:name="_Toc99536785"/>
        <w:bookmarkStart w:id="9656" w:name="_Toc99718911"/>
        <w:bookmarkStart w:id="9657" w:name="_Toc99969568"/>
        <w:bookmarkEnd w:id="9645"/>
        <w:bookmarkEnd w:id="9646"/>
        <w:bookmarkEnd w:id="9647"/>
        <w:bookmarkEnd w:id="9648"/>
        <w:bookmarkEnd w:id="9649"/>
        <w:bookmarkEnd w:id="9650"/>
        <w:bookmarkEnd w:id="9651"/>
        <w:bookmarkEnd w:id="9652"/>
        <w:bookmarkEnd w:id="9653"/>
        <w:bookmarkEnd w:id="9654"/>
        <w:bookmarkEnd w:id="9655"/>
        <w:bookmarkEnd w:id="9656"/>
        <w:bookmarkEnd w:id="9657"/>
      </w:tr>
      <w:tr w:rsidR="00546DE1" w:rsidRPr="00FF6A71" w:rsidDel="00F01DE3" w14:paraId="795058EA" w14:textId="6B0B43FD" w:rsidTr="00A06241">
        <w:trPr>
          <w:del w:id="9658" w:author="pete jones" w:date="2022-03-13T17:28:00Z"/>
        </w:trPr>
        <w:tc>
          <w:tcPr>
            <w:tcW w:w="1274" w:type="dxa"/>
            <w:tcBorders>
              <w:top w:val="single" w:sz="4" w:space="0" w:color="auto"/>
              <w:left w:val="single" w:sz="4" w:space="0" w:color="auto"/>
              <w:bottom w:val="single" w:sz="4" w:space="0" w:color="auto"/>
              <w:right w:val="single" w:sz="4" w:space="0" w:color="auto"/>
            </w:tcBorders>
            <w:tcPrChange w:id="9659" w:author="pete jones" w:date="2022-02-08T14:25:00Z">
              <w:tcPr>
                <w:tcW w:w="1274" w:type="dxa"/>
              </w:tcPr>
            </w:tcPrChange>
          </w:tcPr>
          <w:p w14:paraId="3CDAF558" w14:textId="7A7D4BB6" w:rsidR="00546DE1" w:rsidRPr="00FF6A71" w:rsidDel="00F01DE3" w:rsidRDefault="00546DE1" w:rsidP="005D7C68">
            <w:pPr>
              <w:spacing w:before="0" w:after="0" w:line="240" w:lineRule="auto"/>
              <w:jc w:val="center"/>
              <w:rPr>
                <w:del w:id="9660" w:author="pete jones" w:date="2022-03-13T17:28:00Z"/>
                <w:rFonts w:cstheme="minorHAnsi"/>
              </w:rPr>
            </w:pPr>
            <w:del w:id="9661" w:author="pete jones" w:date="2022-03-13T17:28:00Z">
              <w:r w:rsidRPr="00FF6A71" w:rsidDel="00F01DE3">
                <w:rPr>
                  <w:rFonts w:cstheme="minorHAnsi"/>
                </w:rPr>
                <w:delText>4</w:delText>
              </w:r>
              <w:bookmarkStart w:id="9662" w:name="_Toc98086419"/>
              <w:bookmarkStart w:id="9663" w:name="_Toc98332655"/>
              <w:bookmarkStart w:id="9664" w:name="_Toc98333294"/>
              <w:bookmarkStart w:id="9665" w:name="_Toc98341620"/>
              <w:bookmarkStart w:id="9666" w:name="_Toc98345012"/>
              <w:bookmarkStart w:id="9667" w:name="_Toc98345539"/>
              <w:bookmarkStart w:id="9668" w:name="_Toc98346063"/>
              <w:bookmarkStart w:id="9669" w:name="_Toc98346621"/>
              <w:bookmarkStart w:id="9670" w:name="_Toc98347061"/>
              <w:bookmarkStart w:id="9671" w:name="_Toc98347501"/>
              <w:bookmarkStart w:id="9672" w:name="_Toc99536786"/>
              <w:bookmarkStart w:id="9673" w:name="_Toc99718912"/>
              <w:bookmarkStart w:id="9674" w:name="_Toc99969569"/>
              <w:bookmarkEnd w:id="9662"/>
              <w:bookmarkEnd w:id="9663"/>
              <w:bookmarkEnd w:id="9664"/>
              <w:bookmarkEnd w:id="9665"/>
              <w:bookmarkEnd w:id="9666"/>
              <w:bookmarkEnd w:id="9667"/>
              <w:bookmarkEnd w:id="9668"/>
              <w:bookmarkEnd w:id="9669"/>
              <w:bookmarkEnd w:id="9670"/>
              <w:bookmarkEnd w:id="9671"/>
              <w:bookmarkEnd w:id="9672"/>
              <w:bookmarkEnd w:id="9673"/>
              <w:bookmarkEnd w:id="9674"/>
            </w:del>
          </w:p>
        </w:tc>
        <w:tc>
          <w:tcPr>
            <w:tcW w:w="848" w:type="dxa"/>
            <w:vMerge w:val="restart"/>
            <w:tcBorders>
              <w:top w:val="single" w:sz="4" w:space="0" w:color="auto"/>
              <w:left w:val="single" w:sz="4" w:space="0" w:color="auto"/>
              <w:bottom w:val="single" w:sz="4" w:space="0" w:color="auto"/>
              <w:right w:val="single" w:sz="4" w:space="0" w:color="auto"/>
            </w:tcBorders>
            <w:vAlign w:val="center"/>
            <w:tcPrChange w:id="9675" w:author="pete jones" w:date="2022-02-08T14:25:00Z">
              <w:tcPr>
                <w:tcW w:w="848" w:type="dxa"/>
                <w:vMerge w:val="restart"/>
                <w:vAlign w:val="center"/>
              </w:tcPr>
            </w:tcPrChange>
          </w:tcPr>
          <w:p w14:paraId="37030916" w14:textId="14986FA5" w:rsidR="00546DE1" w:rsidRPr="00FF6A71" w:rsidDel="00F01DE3" w:rsidRDefault="00546DE1" w:rsidP="005D7C68">
            <w:pPr>
              <w:spacing w:before="0" w:after="0" w:line="240" w:lineRule="auto"/>
              <w:jc w:val="center"/>
              <w:rPr>
                <w:del w:id="9676" w:author="pete jones" w:date="2022-03-13T17:28:00Z"/>
                <w:rFonts w:cstheme="minorHAnsi"/>
              </w:rPr>
            </w:pPr>
            <w:del w:id="9677" w:author="pete jones" w:date="2022-03-13T17:28:00Z">
              <w:r w:rsidRPr="00FF6A71" w:rsidDel="00F01DE3">
                <w:rPr>
                  <w:rFonts w:cstheme="minorHAnsi"/>
                </w:rPr>
                <w:delText>-0.861</w:delText>
              </w:r>
              <w:bookmarkStart w:id="9678" w:name="_Toc98086420"/>
              <w:bookmarkStart w:id="9679" w:name="_Toc98332656"/>
              <w:bookmarkStart w:id="9680" w:name="_Toc98333295"/>
              <w:bookmarkStart w:id="9681" w:name="_Toc98341621"/>
              <w:bookmarkStart w:id="9682" w:name="_Toc98345013"/>
              <w:bookmarkStart w:id="9683" w:name="_Toc98345540"/>
              <w:bookmarkStart w:id="9684" w:name="_Toc98346064"/>
              <w:bookmarkStart w:id="9685" w:name="_Toc98346622"/>
              <w:bookmarkStart w:id="9686" w:name="_Toc98347062"/>
              <w:bookmarkStart w:id="9687" w:name="_Toc98347502"/>
              <w:bookmarkStart w:id="9688" w:name="_Toc99536787"/>
              <w:bookmarkStart w:id="9689" w:name="_Toc99718913"/>
              <w:bookmarkStart w:id="9690" w:name="_Toc99969570"/>
              <w:bookmarkEnd w:id="9678"/>
              <w:bookmarkEnd w:id="9679"/>
              <w:bookmarkEnd w:id="9680"/>
              <w:bookmarkEnd w:id="9681"/>
              <w:bookmarkEnd w:id="9682"/>
              <w:bookmarkEnd w:id="9683"/>
              <w:bookmarkEnd w:id="9684"/>
              <w:bookmarkEnd w:id="9685"/>
              <w:bookmarkEnd w:id="9686"/>
              <w:bookmarkEnd w:id="9687"/>
              <w:bookmarkEnd w:id="9688"/>
              <w:bookmarkEnd w:id="9689"/>
              <w:bookmarkEnd w:id="9690"/>
            </w:del>
          </w:p>
        </w:tc>
        <w:tc>
          <w:tcPr>
            <w:tcW w:w="6655" w:type="dxa"/>
            <w:tcBorders>
              <w:top w:val="single" w:sz="4" w:space="0" w:color="auto"/>
              <w:left w:val="single" w:sz="4" w:space="0" w:color="auto"/>
              <w:bottom w:val="single" w:sz="4" w:space="0" w:color="auto"/>
              <w:right w:val="single" w:sz="4" w:space="0" w:color="auto"/>
            </w:tcBorders>
            <w:tcPrChange w:id="9691" w:author="pete jones" w:date="2022-02-08T14:25:00Z">
              <w:tcPr>
                <w:tcW w:w="6655" w:type="dxa"/>
              </w:tcPr>
            </w:tcPrChange>
          </w:tcPr>
          <w:p w14:paraId="0A805BD9" w14:textId="0B12CB3B" w:rsidR="00546DE1" w:rsidRPr="00FF6A71" w:rsidDel="00F01DE3" w:rsidRDefault="00546DE1" w:rsidP="005D7C68">
            <w:pPr>
              <w:spacing w:before="0" w:after="0" w:line="240" w:lineRule="auto"/>
              <w:jc w:val="center"/>
              <w:rPr>
                <w:del w:id="9692" w:author="pete jones" w:date="2022-03-13T17:28:00Z"/>
                <w:rFonts w:cstheme="minorHAnsi"/>
              </w:rPr>
            </w:pPr>
            <w:del w:id="9693" w:author="pete jones" w:date="2022-03-13T17:28:00Z">
              <w:r w:rsidRPr="00FF6A71" w:rsidDel="00F01DE3">
                <w:rPr>
                  <w:rFonts w:cstheme="minorHAnsi"/>
                </w:rPr>
                <w:delText>Pressure/Tension</w:delText>
              </w:r>
              <w:bookmarkStart w:id="9694" w:name="_Toc98086421"/>
              <w:bookmarkStart w:id="9695" w:name="_Toc98332657"/>
              <w:bookmarkStart w:id="9696" w:name="_Toc98333296"/>
              <w:bookmarkStart w:id="9697" w:name="_Toc98341622"/>
              <w:bookmarkStart w:id="9698" w:name="_Toc98345014"/>
              <w:bookmarkStart w:id="9699" w:name="_Toc98345541"/>
              <w:bookmarkStart w:id="9700" w:name="_Toc98346065"/>
              <w:bookmarkStart w:id="9701" w:name="_Toc98346623"/>
              <w:bookmarkStart w:id="9702" w:name="_Toc98347063"/>
              <w:bookmarkStart w:id="9703" w:name="_Toc98347503"/>
              <w:bookmarkStart w:id="9704" w:name="_Toc99536788"/>
              <w:bookmarkStart w:id="9705" w:name="_Toc99718914"/>
              <w:bookmarkStart w:id="9706" w:name="_Toc99969571"/>
              <w:bookmarkEnd w:id="9694"/>
              <w:bookmarkEnd w:id="9695"/>
              <w:bookmarkEnd w:id="9696"/>
              <w:bookmarkEnd w:id="9697"/>
              <w:bookmarkEnd w:id="9698"/>
              <w:bookmarkEnd w:id="9699"/>
              <w:bookmarkEnd w:id="9700"/>
              <w:bookmarkEnd w:id="9701"/>
              <w:bookmarkEnd w:id="9702"/>
              <w:bookmarkEnd w:id="9703"/>
              <w:bookmarkEnd w:id="9704"/>
              <w:bookmarkEnd w:id="9705"/>
              <w:bookmarkEnd w:id="9706"/>
            </w:del>
          </w:p>
        </w:tc>
        <w:bookmarkStart w:id="9707" w:name="_Toc98086422"/>
        <w:bookmarkStart w:id="9708" w:name="_Toc98332658"/>
        <w:bookmarkStart w:id="9709" w:name="_Toc98333297"/>
        <w:bookmarkStart w:id="9710" w:name="_Toc98341623"/>
        <w:bookmarkStart w:id="9711" w:name="_Toc98345015"/>
        <w:bookmarkStart w:id="9712" w:name="_Toc98345542"/>
        <w:bookmarkStart w:id="9713" w:name="_Toc98346066"/>
        <w:bookmarkStart w:id="9714" w:name="_Toc98346624"/>
        <w:bookmarkStart w:id="9715" w:name="_Toc98347064"/>
        <w:bookmarkStart w:id="9716" w:name="_Toc98347504"/>
        <w:bookmarkStart w:id="9717" w:name="_Toc99536789"/>
        <w:bookmarkStart w:id="9718" w:name="_Toc99718915"/>
        <w:bookmarkStart w:id="9719" w:name="_Toc99969572"/>
        <w:bookmarkEnd w:id="9707"/>
        <w:bookmarkEnd w:id="9708"/>
        <w:bookmarkEnd w:id="9709"/>
        <w:bookmarkEnd w:id="9710"/>
        <w:bookmarkEnd w:id="9711"/>
        <w:bookmarkEnd w:id="9712"/>
        <w:bookmarkEnd w:id="9713"/>
        <w:bookmarkEnd w:id="9714"/>
        <w:bookmarkEnd w:id="9715"/>
        <w:bookmarkEnd w:id="9716"/>
        <w:bookmarkEnd w:id="9717"/>
        <w:bookmarkEnd w:id="9718"/>
        <w:bookmarkEnd w:id="9719"/>
      </w:tr>
      <w:tr w:rsidR="00546DE1" w:rsidRPr="00FF6A71" w:rsidDel="00F01DE3" w14:paraId="74DB6CCC" w14:textId="69411B2A" w:rsidTr="00A06241">
        <w:trPr>
          <w:del w:id="9720" w:author="pete jones" w:date="2022-03-13T17:28:00Z"/>
        </w:trPr>
        <w:tc>
          <w:tcPr>
            <w:tcW w:w="1274" w:type="dxa"/>
            <w:tcBorders>
              <w:top w:val="single" w:sz="4" w:space="0" w:color="auto"/>
              <w:left w:val="single" w:sz="4" w:space="0" w:color="auto"/>
              <w:bottom w:val="single" w:sz="4" w:space="0" w:color="auto"/>
              <w:right w:val="single" w:sz="4" w:space="0" w:color="auto"/>
            </w:tcBorders>
            <w:tcPrChange w:id="9721" w:author="pete jones" w:date="2022-02-08T14:25:00Z">
              <w:tcPr>
                <w:tcW w:w="1274" w:type="dxa"/>
              </w:tcPr>
            </w:tcPrChange>
          </w:tcPr>
          <w:p w14:paraId="1A6FF4FB" w14:textId="615EEC87" w:rsidR="00546DE1" w:rsidRPr="00FF6A71" w:rsidDel="00F01DE3" w:rsidRDefault="00546DE1" w:rsidP="005D7C68">
            <w:pPr>
              <w:spacing w:before="0" w:after="0" w:line="240" w:lineRule="auto"/>
              <w:jc w:val="center"/>
              <w:rPr>
                <w:del w:id="9722" w:author="pete jones" w:date="2022-03-13T17:28:00Z"/>
                <w:rFonts w:cstheme="minorHAnsi"/>
              </w:rPr>
            </w:pPr>
            <w:del w:id="9723" w:author="pete jones" w:date="2022-03-13T17:28:00Z">
              <w:r w:rsidRPr="00FF6A71" w:rsidDel="00F01DE3">
                <w:rPr>
                  <w:rFonts w:cstheme="minorHAnsi"/>
                </w:rPr>
                <w:delText>2</w:delText>
              </w:r>
              <w:bookmarkStart w:id="9724" w:name="_Toc98086423"/>
              <w:bookmarkStart w:id="9725" w:name="_Toc98332659"/>
              <w:bookmarkStart w:id="9726" w:name="_Toc98333298"/>
              <w:bookmarkStart w:id="9727" w:name="_Toc98341624"/>
              <w:bookmarkStart w:id="9728" w:name="_Toc98345016"/>
              <w:bookmarkStart w:id="9729" w:name="_Toc98345543"/>
              <w:bookmarkStart w:id="9730" w:name="_Toc98346067"/>
              <w:bookmarkStart w:id="9731" w:name="_Toc98346625"/>
              <w:bookmarkStart w:id="9732" w:name="_Toc98347065"/>
              <w:bookmarkStart w:id="9733" w:name="_Toc98347505"/>
              <w:bookmarkStart w:id="9734" w:name="_Toc99536790"/>
              <w:bookmarkStart w:id="9735" w:name="_Toc99718916"/>
              <w:bookmarkStart w:id="9736" w:name="_Toc99969573"/>
              <w:bookmarkEnd w:id="9724"/>
              <w:bookmarkEnd w:id="9725"/>
              <w:bookmarkEnd w:id="9726"/>
              <w:bookmarkEnd w:id="9727"/>
              <w:bookmarkEnd w:id="9728"/>
              <w:bookmarkEnd w:id="9729"/>
              <w:bookmarkEnd w:id="9730"/>
              <w:bookmarkEnd w:id="9731"/>
              <w:bookmarkEnd w:id="9732"/>
              <w:bookmarkEnd w:id="9733"/>
              <w:bookmarkEnd w:id="9734"/>
              <w:bookmarkEnd w:id="9735"/>
              <w:bookmarkEnd w:id="9736"/>
            </w:del>
          </w:p>
        </w:tc>
        <w:tc>
          <w:tcPr>
            <w:tcW w:w="848" w:type="dxa"/>
            <w:vMerge/>
            <w:tcBorders>
              <w:top w:val="single" w:sz="4" w:space="0" w:color="auto"/>
              <w:left w:val="single" w:sz="4" w:space="0" w:color="auto"/>
              <w:bottom w:val="single" w:sz="4" w:space="0" w:color="auto"/>
              <w:right w:val="single" w:sz="4" w:space="0" w:color="auto"/>
            </w:tcBorders>
            <w:tcPrChange w:id="9737" w:author="pete jones" w:date="2022-02-08T14:25:00Z">
              <w:tcPr>
                <w:tcW w:w="848" w:type="dxa"/>
                <w:vMerge/>
              </w:tcPr>
            </w:tcPrChange>
          </w:tcPr>
          <w:p w14:paraId="54161148" w14:textId="11A4D502" w:rsidR="00546DE1" w:rsidRPr="00FF6A71" w:rsidDel="00F01DE3" w:rsidRDefault="00546DE1" w:rsidP="005D7C68">
            <w:pPr>
              <w:spacing w:before="0" w:after="0" w:line="240" w:lineRule="auto"/>
              <w:jc w:val="center"/>
              <w:rPr>
                <w:del w:id="9738" w:author="pete jones" w:date="2022-03-13T17:28:00Z"/>
                <w:rFonts w:cstheme="minorHAnsi"/>
              </w:rPr>
            </w:pPr>
          </w:p>
        </w:tc>
        <w:tc>
          <w:tcPr>
            <w:tcW w:w="6655" w:type="dxa"/>
            <w:tcBorders>
              <w:top w:val="single" w:sz="4" w:space="0" w:color="auto"/>
              <w:left w:val="single" w:sz="4" w:space="0" w:color="auto"/>
              <w:bottom w:val="single" w:sz="4" w:space="0" w:color="auto"/>
              <w:right w:val="single" w:sz="4" w:space="0" w:color="auto"/>
            </w:tcBorders>
            <w:tcPrChange w:id="9739" w:author="pete jones" w:date="2022-02-08T14:25:00Z">
              <w:tcPr>
                <w:tcW w:w="6655" w:type="dxa"/>
              </w:tcPr>
            </w:tcPrChange>
          </w:tcPr>
          <w:p w14:paraId="6DA1D7A9" w14:textId="5232284E" w:rsidR="00546DE1" w:rsidRPr="00FF6A71" w:rsidDel="00F01DE3" w:rsidRDefault="00546DE1" w:rsidP="005D7C68">
            <w:pPr>
              <w:spacing w:before="0" w:after="0" w:line="240" w:lineRule="auto"/>
              <w:jc w:val="center"/>
              <w:rPr>
                <w:del w:id="9740" w:author="pete jones" w:date="2022-03-13T17:28:00Z"/>
                <w:rFonts w:cstheme="minorHAnsi"/>
              </w:rPr>
            </w:pPr>
            <w:del w:id="9741" w:author="pete jones" w:date="2022-03-13T17:28:00Z">
              <w:r w:rsidRPr="00FF6A71" w:rsidDel="00F01DE3">
                <w:rPr>
                  <w:rFonts w:cstheme="minorHAnsi"/>
                </w:rPr>
                <w:delText>Perceived Competence</w:delText>
              </w:r>
              <w:bookmarkStart w:id="9742" w:name="_Toc98086424"/>
              <w:bookmarkStart w:id="9743" w:name="_Toc98332660"/>
              <w:bookmarkStart w:id="9744" w:name="_Toc98333299"/>
              <w:bookmarkStart w:id="9745" w:name="_Toc98341625"/>
              <w:bookmarkStart w:id="9746" w:name="_Toc98345017"/>
              <w:bookmarkStart w:id="9747" w:name="_Toc98345544"/>
              <w:bookmarkStart w:id="9748" w:name="_Toc98346068"/>
              <w:bookmarkStart w:id="9749" w:name="_Toc98346626"/>
              <w:bookmarkStart w:id="9750" w:name="_Toc98347066"/>
              <w:bookmarkStart w:id="9751" w:name="_Toc98347506"/>
              <w:bookmarkStart w:id="9752" w:name="_Toc99536791"/>
              <w:bookmarkStart w:id="9753" w:name="_Toc99718917"/>
              <w:bookmarkStart w:id="9754" w:name="_Toc99969574"/>
              <w:bookmarkEnd w:id="9742"/>
              <w:bookmarkEnd w:id="9743"/>
              <w:bookmarkEnd w:id="9744"/>
              <w:bookmarkEnd w:id="9745"/>
              <w:bookmarkEnd w:id="9746"/>
              <w:bookmarkEnd w:id="9747"/>
              <w:bookmarkEnd w:id="9748"/>
              <w:bookmarkEnd w:id="9749"/>
              <w:bookmarkEnd w:id="9750"/>
              <w:bookmarkEnd w:id="9751"/>
              <w:bookmarkEnd w:id="9752"/>
              <w:bookmarkEnd w:id="9753"/>
              <w:bookmarkEnd w:id="9754"/>
            </w:del>
          </w:p>
        </w:tc>
        <w:bookmarkStart w:id="9755" w:name="_Toc98086425"/>
        <w:bookmarkStart w:id="9756" w:name="_Toc98332661"/>
        <w:bookmarkStart w:id="9757" w:name="_Toc98333300"/>
        <w:bookmarkStart w:id="9758" w:name="_Toc98341626"/>
        <w:bookmarkStart w:id="9759" w:name="_Toc98345018"/>
        <w:bookmarkStart w:id="9760" w:name="_Toc98345545"/>
        <w:bookmarkStart w:id="9761" w:name="_Toc98346069"/>
        <w:bookmarkStart w:id="9762" w:name="_Toc98346627"/>
        <w:bookmarkStart w:id="9763" w:name="_Toc98347067"/>
        <w:bookmarkStart w:id="9764" w:name="_Toc98347507"/>
        <w:bookmarkStart w:id="9765" w:name="_Toc99536792"/>
        <w:bookmarkStart w:id="9766" w:name="_Toc99718918"/>
        <w:bookmarkStart w:id="9767" w:name="_Toc99969575"/>
        <w:bookmarkEnd w:id="9755"/>
        <w:bookmarkEnd w:id="9756"/>
        <w:bookmarkEnd w:id="9757"/>
        <w:bookmarkEnd w:id="9758"/>
        <w:bookmarkEnd w:id="9759"/>
        <w:bookmarkEnd w:id="9760"/>
        <w:bookmarkEnd w:id="9761"/>
        <w:bookmarkEnd w:id="9762"/>
        <w:bookmarkEnd w:id="9763"/>
        <w:bookmarkEnd w:id="9764"/>
        <w:bookmarkEnd w:id="9765"/>
        <w:bookmarkEnd w:id="9766"/>
        <w:bookmarkEnd w:id="9767"/>
      </w:tr>
      <w:tr w:rsidR="00546DE1" w:rsidRPr="00FF6A71" w:rsidDel="00F01DE3" w14:paraId="41554A93" w14:textId="52EAA9BC" w:rsidTr="00A06241">
        <w:trPr>
          <w:del w:id="9768" w:author="pete jones" w:date="2022-03-13T17:28:00Z"/>
        </w:trPr>
        <w:tc>
          <w:tcPr>
            <w:tcW w:w="8777" w:type="dxa"/>
            <w:gridSpan w:val="3"/>
            <w:tcBorders>
              <w:top w:val="single" w:sz="4" w:space="0" w:color="auto"/>
              <w:left w:val="single" w:sz="4" w:space="0" w:color="auto"/>
              <w:bottom w:val="single" w:sz="4" w:space="0" w:color="auto"/>
              <w:right w:val="single" w:sz="4" w:space="0" w:color="auto"/>
            </w:tcBorders>
            <w:tcPrChange w:id="9769" w:author="pete jones" w:date="2022-02-08T14:25:00Z">
              <w:tcPr>
                <w:tcW w:w="8777" w:type="dxa"/>
                <w:gridSpan w:val="3"/>
              </w:tcPr>
            </w:tcPrChange>
          </w:tcPr>
          <w:p w14:paraId="20E9B86F" w14:textId="6C494BB7" w:rsidR="00546DE1" w:rsidRPr="00FF6A71" w:rsidDel="00F01DE3" w:rsidRDefault="00546DE1" w:rsidP="005D7C68">
            <w:pPr>
              <w:spacing w:before="0" w:after="0" w:line="240" w:lineRule="auto"/>
              <w:jc w:val="left"/>
              <w:rPr>
                <w:del w:id="9770" w:author="pete jones" w:date="2022-03-13T17:28:00Z"/>
                <w:rFonts w:cstheme="minorHAnsi"/>
              </w:rPr>
            </w:pPr>
            <w:del w:id="9771" w:author="pete jones" w:date="2022-03-13T17:28:00Z">
              <w:r w:rsidRPr="00FF6A71" w:rsidDel="00F01DE3">
                <w:rPr>
                  <w:rFonts w:cstheme="minorHAnsi"/>
                </w:rPr>
                <w:delText>The strongest negative correlation is reported here and indicates that the students were less likely to respond to competitive pressure, consequently their perceived competence was reduced. The result shows that there was a higher proportion of participants whose general attitude to competitive pressures were negatively correlated. Increased expose to a high-pressure environment may help students to perform better under pressure.</w:delText>
              </w:r>
              <w:bookmarkStart w:id="9772" w:name="_Toc98086426"/>
              <w:bookmarkStart w:id="9773" w:name="_Toc98332662"/>
              <w:bookmarkStart w:id="9774" w:name="_Toc98333301"/>
              <w:bookmarkStart w:id="9775" w:name="_Toc98341627"/>
              <w:bookmarkStart w:id="9776" w:name="_Toc98345019"/>
              <w:bookmarkStart w:id="9777" w:name="_Toc98345546"/>
              <w:bookmarkStart w:id="9778" w:name="_Toc98346070"/>
              <w:bookmarkStart w:id="9779" w:name="_Toc98346628"/>
              <w:bookmarkStart w:id="9780" w:name="_Toc98347068"/>
              <w:bookmarkStart w:id="9781" w:name="_Toc98347508"/>
              <w:bookmarkStart w:id="9782" w:name="_Toc99536793"/>
              <w:bookmarkStart w:id="9783" w:name="_Toc99718919"/>
              <w:bookmarkStart w:id="9784" w:name="_Toc99969576"/>
              <w:bookmarkEnd w:id="9772"/>
              <w:bookmarkEnd w:id="9773"/>
              <w:bookmarkEnd w:id="9774"/>
              <w:bookmarkEnd w:id="9775"/>
              <w:bookmarkEnd w:id="9776"/>
              <w:bookmarkEnd w:id="9777"/>
              <w:bookmarkEnd w:id="9778"/>
              <w:bookmarkEnd w:id="9779"/>
              <w:bookmarkEnd w:id="9780"/>
              <w:bookmarkEnd w:id="9781"/>
              <w:bookmarkEnd w:id="9782"/>
              <w:bookmarkEnd w:id="9783"/>
              <w:bookmarkEnd w:id="9784"/>
            </w:del>
          </w:p>
        </w:tc>
        <w:bookmarkStart w:id="9785" w:name="_Toc98086427"/>
        <w:bookmarkStart w:id="9786" w:name="_Toc98332663"/>
        <w:bookmarkStart w:id="9787" w:name="_Toc98333302"/>
        <w:bookmarkStart w:id="9788" w:name="_Toc98341628"/>
        <w:bookmarkStart w:id="9789" w:name="_Toc98345020"/>
        <w:bookmarkStart w:id="9790" w:name="_Toc98345547"/>
        <w:bookmarkStart w:id="9791" w:name="_Toc98346071"/>
        <w:bookmarkStart w:id="9792" w:name="_Toc98346629"/>
        <w:bookmarkStart w:id="9793" w:name="_Toc98347069"/>
        <w:bookmarkStart w:id="9794" w:name="_Toc98347509"/>
        <w:bookmarkStart w:id="9795" w:name="_Toc99536794"/>
        <w:bookmarkStart w:id="9796" w:name="_Toc99718920"/>
        <w:bookmarkStart w:id="9797" w:name="_Toc99969577"/>
        <w:bookmarkEnd w:id="9785"/>
        <w:bookmarkEnd w:id="9786"/>
        <w:bookmarkEnd w:id="9787"/>
        <w:bookmarkEnd w:id="9788"/>
        <w:bookmarkEnd w:id="9789"/>
        <w:bookmarkEnd w:id="9790"/>
        <w:bookmarkEnd w:id="9791"/>
        <w:bookmarkEnd w:id="9792"/>
        <w:bookmarkEnd w:id="9793"/>
        <w:bookmarkEnd w:id="9794"/>
        <w:bookmarkEnd w:id="9795"/>
        <w:bookmarkEnd w:id="9796"/>
        <w:bookmarkEnd w:id="9797"/>
      </w:tr>
    </w:tbl>
    <w:p w14:paraId="7C853FE2" w14:textId="550B2E00" w:rsidR="00A33F88" w:rsidRPr="007C0DAF" w:rsidDel="00FF6A71" w:rsidRDefault="00A33F88" w:rsidP="00546DE1">
      <w:pPr>
        <w:pStyle w:val="TOCHeading"/>
        <w:rPr>
          <w:del w:id="9798" w:author="pete jones" w:date="2022-01-04T13:50:00Z"/>
          <w:i/>
          <w:iCs/>
          <w:lang w:val="en-GB"/>
        </w:rPr>
      </w:pPr>
      <w:bookmarkStart w:id="9799" w:name="_Toc92198045"/>
      <w:bookmarkStart w:id="9800" w:name="_Toc92200593"/>
      <w:bookmarkStart w:id="9801" w:name="_Toc92201523"/>
      <w:bookmarkStart w:id="9802" w:name="_Toc92206600"/>
      <w:bookmarkStart w:id="9803" w:name="_Toc92206819"/>
      <w:bookmarkStart w:id="9804" w:name="_Toc92207163"/>
      <w:bookmarkStart w:id="9805" w:name="_Toc92207384"/>
      <w:bookmarkStart w:id="9806" w:name="_Toc92207605"/>
      <w:bookmarkStart w:id="9807" w:name="_Toc92207847"/>
      <w:bookmarkStart w:id="9808" w:name="_Toc92373673"/>
      <w:bookmarkStart w:id="9809" w:name="_Toc92375071"/>
      <w:bookmarkStart w:id="9810" w:name="_Toc92375714"/>
      <w:bookmarkStart w:id="9811" w:name="_Toc92813422"/>
      <w:bookmarkStart w:id="9812" w:name="_Toc92962644"/>
      <w:bookmarkStart w:id="9813" w:name="_Toc93130364"/>
      <w:bookmarkStart w:id="9814" w:name="_Toc94535320"/>
      <w:bookmarkStart w:id="9815" w:name="_Toc94628626"/>
      <w:bookmarkStart w:id="9816" w:name="_Toc95139896"/>
      <w:bookmarkStart w:id="9817" w:name="_Toc95231694"/>
      <w:bookmarkStart w:id="9818" w:name="_Toc97114992"/>
      <w:bookmarkStart w:id="9819" w:name="_Toc98086428"/>
      <w:bookmarkStart w:id="9820" w:name="_Toc98332664"/>
      <w:bookmarkStart w:id="9821" w:name="_Toc98333303"/>
      <w:bookmarkStart w:id="9822" w:name="_Toc98341629"/>
      <w:bookmarkStart w:id="9823" w:name="_Toc98345021"/>
      <w:bookmarkStart w:id="9824" w:name="_Toc98345548"/>
      <w:bookmarkStart w:id="9825" w:name="_Toc98346072"/>
      <w:bookmarkStart w:id="9826" w:name="_Toc98346630"/>
      <w:bookmarkStart w:id="9827" w:name="_Toc98347070"/>
      <w:bookmarkStart w:id="9828" w:name="_Toc98347510"/>
      <w:bookmarkStart w:id="9829" w:name="_Toc99536795"/>
      <w:bookmarkStart w:id="9830" w:name="_Toc99718921"/>
      <w:bookmarkStart w:id="9831" w:name="_Toc99969578"/>
      <w:bookmarkStart w:id="9832" w:name="_Toc51936824"/>
      <w:bookmarkEnd w:id="9799"/>
      <w:bookmarkEnd w:id="9800"/>
      <w:bookmarkEnd w:id="9801"/>
      <w:bookmarkEnd w:id="9802"/>
      <w:bookmarkEnd w:id="9803"/>
      <w:bookmarkEnd w:id="9804"/>
      <w:bookmarkEnd w:id="9805"/>
      <w:bookmarkEnd w:id="9806"/>
      <w:bookmarkEnd w:id="9807"/>
      <w:bookmarkEnd w:id="9808"/>
      <w:bookmarkEnd w:id="9809"/>
      <w:bookmarkEnd w:id="9810"/>
      <w:bookmarkEnd w:id="9811"/>
      <w:bookmarkEnd w:id="9812"/>
      <w:bookmarkEnd w:id="9813"/>
      <w:bookmarkEnd w:id="9814"/>
      <w:bookmarkEnd w:id="9815"/>
      <w:bookmarkEnd w:id="9816"/>
      <w:bookmarkEnd w:id="9817"/>
      <w:bookmarkEnd w:id="9818"/>
      <w:bookmarkEnd w:id="9819"/>
      <w:bookmarkEnd w:id="9820"/>
      <w:bookmarkEnd w:id="9821"/>
      <w:bookmarkEnd w:id="9822"/>
      <w:bookmarkEnd w:id="9823"/>
      <w:bookmarkEnd w:id="9824"/>
      <w:bookmarkEnd w:id="9825"/>
      <w:bookmarkEnd w:id="9826"/>
      <w:bookmarkEnd w:id="9827"/>
      <w:bookmarkEnd w:id="9828"/>
      <w:bookmarkEnd w:id="9829"/>
      <w:bookmarkEnd w:id="9830"/>
      <w:bookmarkEnd w:id="9831"/>
    </w:p>
    <w:p w14:paraId="1A4AF991" w14:textId="77777777" w:rsidR="00A33F88" w:rsidRPr="00FF6A71" w:rsidRDefault="00546DE1" w:rsidP="00546DE1">
      <w:pPr>
        <w:pStyle w:val="Heading3"/>
      </w:pPr>
      <w:bookmarkStart w:id="9833" w:name="_Toc68162211"/>
      <w:bookmarkStart w:id="9834" w:name="_Toc99969579"/>
      <w:r w:rsidRPr="00FF6A71">
        <w:t xml:space="preserve">Main </w:t>
      </w:r>
      <w:bookmarkEnd w:id="9832"/>
      <w:r w:rsidR="00A33F88" w:rsidRPr="00FF6A71">
        <w:t>Case study</w:t>
      </w:r>
      <w:bookmarkEnd w:id="9833"/>
      <w:bookmarkEnd w:id="9834"/>
    </w:p>
    <w:p w14:paraId="23FCE1BA" w14:textId="41C21644" w:rsidR="00A33F88" w:rsidRPr="00FF6A71" w:rsidRDefault="00546DE1" w:rsidP="00546DE1">
      <w:r w:rsidRPr="00FF6A71">
        <w:t xml:space="preserve">The main case study tracked the progress of 35 students engaged </w:t>
      </w:r>
      <w:del w:id="9835" w:author="pete jones" w:date="2022-03-30T09:26:00Z">
        <w:r w:rsidRPr="00FF6A71" w:rsidDel="00036DB9">
          <w:delText xml:space="preserve">on </w:delText>
        </w:r>
      </w:del>
      <w:ins w:id="9836" w:author="pete jones" w:date="2022-03-30T09:26:00Z">
        <w:r w:rsidR="00036DB9">
          <w:t>i</w:t>
        </w:r>
        <w:r w:rsidR="00036DB9" w:rsidRPr="00FF6A71">
          <w:t xml:space="preserve">n </w:t>
        </w:r>
      </w:ins>
      <w:r w:rsidRPr="00FF6A71">
        <w:t xml:space="preserve">Formula Student over two consecutive competitions cycles. The project attracted volunteers from all study levels and a </w:t>
      </w:r>
      <w:del w:id="9837" w:author="pete jones" w:date="2022-03-30T09:26:00Z">
        <w:r w:rsidRPr="00FF6A71" w:rsidDel="00036DB9">
          <w:delText xml:space="preserve">cross </w:delText>
        </w:r>
      </w:del>
      <w:ins w:id="9838" w:author="pete jones" w:date="2022-03-30T09:26:00Z">
        <w:r w:rsidR="00036DB9" w:rsidRPr="00FF6A71">
          <w:t>cross</w:t>
        </w:r>
        <w:r w:rsidR="00036DB9">
          <w:t>-</w:t>
        </w:r>
      </w:ins>
      <w:r w:rsidRPr="00FF6A71">
        <w:t>section of engineering disciplines</w:t>
      </w:r>
      <w:del w:id="9839" w:author="pete jones" w:date="2022-03-31T13:32:00Z">
        <w:r w:rsidRPr="00FF6A71" w:rsidDel="001E1CC6">
          <w:delText xml:space="preserve">, </w:delText>
        </w:r>
      </w:del>
      <w:ins w:id="9840" w:author="pete jones" w:date="2022-03-31T13:32:00Z">
        <w:r w:rsidR="001E1CC6">
          <w:t>;</w:t>
        </w:r>
        <w:r w:rsidR="001E1CC6" w:rsidRPr="00FF6A71">
          <w:t xml:space="preserve"> </w:t>
        </w:r>
      </w:ins>
      <w:r w:rsidRPr="00FF6A71">
        <w:t>additionally</w:t>
      </w:r>
      <w:del w:id="9841" w:author="pete jones" w:date="2022-03-31T13:32:00Z">
        <w:r w:rsidRPr="00FF6A71" w:rsidDel="001E1CC6">
          <w:delText xml:space="preserve"> students from business and gaming also joined the project, and as to be expected</w:delText>
        </w:r>
      </w:del>
      <w:ins w:id="9842" w:author="pete jones" w:date="2022-03-31T13:32:00Z">
        <w:r w:rsidR="001E1CC6">
          <w:t>, students from business and gaming also joined the project. As expected,</w:t>
        </w:r>
      </w:ins>
      <w:r w:rsidRPr="00FF6A71">
        <w:t xml:space="preserve"> the majority (61%) </w:t>
      </w:r>
      <w:del w:id="9843" w:author="pete jones" w:date="2022-03-30T09:26:00Z">
        <w:r w:rsidRPr="00FF6A71" w:rsidDel="00036DB9">
          <w:delText xml:space="preserve">joining </w:delText>
        </w:r>
      </w:del>
      <w:ins w:id="9844" w:author="pete jones" w:date="2022-03-30T09:26:00Z">
        <w:r w:rsidR="00036DB9" w:rsidRPr="00FF6A71">
          <w:t>join</w:t>
        </w:r>
        <w:r w:rsidR="00036DB9">
          <w:t>ed</w:t>
        </w:r>
        <w:r w:rsidR="00036DB9" w:rsidRPr="00FF6A71">
          <w:t xml:space="preserve"> </w:t>
        </w:r>
      </w:ins>
      <w:r w:rsidRPr="00FF6A71">
        <w:t xml:space="preserve">from automotive disciplines. There were no coursework credits offered or available as </w:t>
      </w:r>
      <w:ins w:id="9845" w:author="pete jones" w:date="2022-03-30T09:26:00Z">
        <w:r w:rsidR="00036DB9">
          <w:t xml:space="preserve">an </w:t>
        </w:r>
      </w:ins>
      <w:r w:rsidRPr="00FF6A71">
        <w:t xml:space="preserve">incentive </w:t>
      </w:r>
      <w:del w:id="9846" w:author="pete jones" w:date="2022-03-30T09:27:00Z">
        <w:r w:rsidRPr="00FF6A71" w:rsidDel="00036DB9">
          <w:delText xml:space="preserve">to </w:delText>
        </w:r>
      </w:del>
      <w:ins w:id="9847" w:author="pete jones" w:date="2022-03-30T09:27:00Z">
        <w:r w:rsidR="00036DB9">
          <w:t>for</w:t>
        </w:r>
        <w:r w:rsidR="00036DB9" w:rsidRPr="00FF6A71">
          <w:t xml:space="preserve"> </w:t>
        </w:r>
      </w:ins>
      <w:r w:rsidRPr="00FF6A71">
        <w:t xml:space="preserve">student involvement, although some students negotiated a final year project associated </w:t>
      </w:r>
      <w:del w:id="9848" w:author="pete jones" w:date="2022-03-30T09:27:00Z">
        <w:r w:rsidRPr="00FF6A71" w:rsidDel="00036DB9">
          <w:delText xml:space="preserve">to </w:delText>
        </w:r>
      </w:del>
      <w:ins w:id="9849" w:author="pete jones" w:date="2022-03-30T09:27:00Z">
        <w:r w:rsidR="00036DB9">
          <w:t>with</w:t>
        </w:r>
        <w:r w:rsidR="00036DB9" w:rsidRPr="00FF6A71">
          <w:t xml:space="preserve"> </w:t>
        </w:r>
      </w:ins>
      <w:r w:rsidRPr="00FF6A71">
        <w:t>their contribution to the project.</w:t>
      </w:r>
      <w:ins w:id="9850" w:author="pete jones" w:date="2022-03-31T13:32:00Z">
        <w:r w:rsidR="001E1CC6">
          <w:t xml:space="preserve"> Nevertheless,</w:t>
        </w:r>
      </w:ins>
      <w:r w:rsidRPr="00FF6A71">
        <w:t xml:space="preserve"> </w:t>
      </w:r>
      <w:del w:id="9851" w:author="pete jones" w:date="2022-03-31T13:32:00Z">
        <w:r w:rsidRPr="00FF6A71" w:rsidDel="001E1CC6">
          <w:delText>The project was supported by 35 members</w:delText>
        </w:r>
      </w:del>
      <w:ins w:id="9852" w:author="pete jones" w:date="2022-03-31T13:32:00Z">
        <w:r w:rsidR="001E1CC6">
          <w:t>35 members supported the project</w:t>
        </w:r>
      </w:ins>
      <w:del w:id="9853" w:author="pete jones" w:date="2022-03-31T13:32:00Z">
        <w:r w:rsidRPr="00FF6A71" w:rsidDel="001E1CC6">
          <w:delText xml:space="preserve">, </w:delText>
        </w:r>
      </w:del>
      <w:ins w:id="9854" w:author="pete jones" w:date="2022-03-31T13:32:00Z">
        <w:r w:rsidR="001E1CC6">
          <w:t>;</w:t>
        </w:r>
        <w:r w:rsidR="001E1CC6" w:rsidRPr="00FF6A71">
          <w:t xml:space="preserve"> </w:t>
        </w:r>
      </w:ins>
      <w:r w:rsidRPr="00FF6A71">
        <w:t xml:space="preserve">the breakdown of study levels and course disciplines is illustrated </w:t>
      </w:r>
      <w:del w:id="9855" w:author="pete jones" w:date="2022-03-30T09:27:00Z">
        <w:r w:rsidRPr="00FF6A71" w:rsidDel="00036DB9">
          <w:delText xml:space="preserve">on </w:delText>
        </w:r>
      </w:del>
      <w:ins w:id="9856" w:author="pete jones" w:date="2022-03-30T09:27:00Z">
        <w:r w:rsidR="00036DB9">
          <w:t>i</w:t>
        </w:r>
        <w:r w:rsidR="00036DB9" w:rsidRPr="00FF6A71">
          <w:t xml:space="preserve">n </w:t>
        </w:r>
      </w:ins>
      <w:r w:rsidRPr="00FF6A71">
        <w:t>the graphing in</w:t>
      </w:r>
      <w:r w:rsidR="00E2147F" w:rsidRPr="00FF6A71">
        <w:t xml:space="preserve"> </w:t>
      </w:r>
      <w:r w:rsidR="00E2147F" w:rsidRPr="00312F59">
        <w:fldChar w:fldCharType="begin"/>
      </w:r>
      <w:r w:rsidR="00E2147F" w:rsidRPr="00FF6A71">
        <w:instrText xml:space="preserve"> REF _Ref64449580 \h </w:instrText>
      </w:r>
      <w:r w:rsidR="00E2147F" w:rsidRPr="00312F59">
        <w:fldChar w:fldCharType="separate"/>
      </w:r>
      <w:ins w:id="9857" w:author="pete jones" w:date="2022-04-05T11:31:00Z">
        <w:r w:rsidR="00D94147" w:rsidRPr="00C15005">
          <w:t xml:space="preserve">Figure </w:t>
        </w:r>
        <w:r w:rsidR="00D94147">
          <w:rPr>
            <w:noProof/>
          </w:rPr>
          <w:t>5</w:t>
        </w:r>
        <w:r w:rsidR="00D94147">
          <w:noBreakHyphen/>
        </w:r>
        <w:r w:rsidR="00D94147">
          <w:rPr>
            <w:noProof/>
          </w:rPr>
          <w:t>3</w:t>
        </w:r>
      </w:ins>
      <w:del w:id="9858" w:author="pete jones" w:date="2022-03-16T14:25:00Z">
        <w:r w:rsidR="00DD384C" w:rsidRPr="00FF6A71" w:rsidDel="001B0BBB">
          <w:delText xml:space="preserve">Figure </w:delText>
        </w:r>
        <w:r w:rsidR="00DD384C" w:rsidRPr="00FF6A71" w:rsidDel="001B0BBB">
          <w:rPr>
            <w:noProof/>
          </w:rPr>
          <w:delText>5</w:delText>
        </w:r>
        <w:r w:rsidR="00DD384C" w:rsidRPr="00FF6A71" w:rsidDel="001B0BBB">
          <w:noBreakHyphen/>
        </w:r>
        <w:r w:rsidR="00DD384C" w:rsidRPr="00FF6A71" w:rsidDel="001B0BBB">
          <w:rPr>
            <w:noProof/>
          </w:rPr>
          <w:delText>14</w:delText>
        </w:r>
      </w:del>
      <w:r w:rsidR="00E2147F" w:rsidRPr="00312F59">
        <w:fldChar w:fldCharType="end"/>
      </w:r>
      <w:r w:rsidRPr="00FF6A71">
        <w:t>.</w:t>
      </w:r>
    </w:p>
    <w:p w14:paraId="5F797B8B" w14:textId="77777777" w:rsidR="00A33F88" w:rsidRPr="00FF6A71" w:rsidRDefault="09897F78" w:rsidP="00546DE1">
      <w:pPr>
        <w:jc w:val="center"/>
      </w:pPr>
      <w:r w:rsidRPr="00C15005">
        <w:rPr>
          <w:noProof/>
        </w:rPr>
        <w:drawing>
          <wp:inline distT="0" distB="0" distL="0" distR="0" wp14:anchorId="528568E0" wp14:editId="2C139039">
            <wp:extent cx="2353541" cy="1414732"/>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363079" cy="1420465"/>
                    </a:xfrm>
                    <a:prstGeom prst="rect">
                      <a:avLst/>
                    </a:prstGeom>
                  </pic:spPr>
                </pic:pic>
              </a:graphicData>
            </a:graphic>
          </wp:inline>
        </w:drawing>
      </w:r>
      <w:r w:rsidRPr="00312F59">
        <w:rPr>
          <w:noProof/>
        </w:rPr>
        <w:drawing>
          <wp:inline distT="0" distB="0" distL="0" distR="0" wp14:anchorId="3DF9068F" wp14:editId="1063B934">
            <wp:extent cx="2338445" cy="1405657"/>
            <wp:effectExtent l="0" t="0" r="5080" b="444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350634" cy="1412984"/>
                    </a:xfrm>
                    <a:prstGeom prst="rect">
                      <a:avLst/>
                    </a:prstGeom>
                  </pic:spPr>
                </pic:pic>
              </a:graphicData>
            </a:graphic>
          </wp:inline>
        </w:drawing>
      </w:r>
    </w:p>
    <w:p w14:paraId="6EFA412B" w14:textId="12010BD6" w:rsidR="00A33F88" w:rsidRPr="007C0DAF" w:rsidRDefault="00546DE1">
      <w:pPr>
        <w:pStyle w:val="Caption"/>
        <w:pPrChange w:id="9859" w:author="pete jones" w:date="2022-01-04T13:50:00Z">
          <w:pPr>
            <w:pStyle w:val="TOCHeading"/>
            <w:jc w:val="center"/>
          </w:pPr>
        </w:pPrChange>
      </w:pPr>
      <w:bookmarkStart w:id="9860" w:name="_Ref51679953"/>
      <w:bookmarkStart w:id="9861" w:name="_Ref64449580"/>
      <w:bookmarkStart w:id="9862" w:name="_Toc68162268"/>
      <w:bookmarkStart w:id="9863" w:name="_Toc99719296"/>
      <w:r w:rsidRPr="00C15005">
        <w:lastRenderedPageBreak/>
        <w:t xml:space="preserve">Figure </w:t>
      </w:r>
      <w:ins w:id="9864" w:author="pete jones" w:date="2022-03-10T14:38:00Z">
        <w:r w:rsidR="00CE4F4E">
          <w:fldChar w:fldCharType="begin"/>
        </w:r>
        <w:r w:rsidR="00CE4F4E">
          <w:instrText xml:space="preserve"> STYLEREF 1 \s </w:instrText>
        </w:r>
      </w:ins>
      <w:r w:rsidR="00CE4F4E">
        <w:fldChar w:fldCharType="separate"/>
      </w:r>
      <w:r w:rsidR="00D94147">
        <w:rPr>
          <w:noProof/>
        </w:rPr>
        <w:t>5</w:t>
      </w:r>
      <w:ins w:id="9865"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9866" w:author="pete jones" w:date="2022-04-05T11:31:00Z">
        <w:r w:rsidR="00D94147">
          <w:rPr>
            <w:noProof/>
          </w:rPr>
          <w:t>3</w:t>
        </w:r>
      </w:ins>
      <w:ins w:id="9867" w:author="pete jones" w:date="2022-03-10T14:38:00Z">
        <w:r w:rsidR="00CE4F4E">
          <w:fldChar w:fldCharType="end"/>
        </w:r>
      </w:ins>
      <w:del w:id="9868"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4</w:delText>
        </w:r>
        <w:r w:rsidRPr="007C0DAF" w:rsidDel="0004608E">
          <w:fldChar w:fldCharType="end"/>
        </w:r>
      </w:del>
      <w:bookmarkEnd w:id="9860"/>
      <w:bookmarkEnd w:id="9861"/>
      <w:r w:rsidRPr="007C0DAF">
        <w:t>: Study level and course discipline statistics</w:t>
      </w:r>
      <w:bookmarkStart w:id="9869" w:name="_Toc51936825"/>
      <w:bookmarkEnd w:id="9862"/>
      <w:bookmarkEnd w:id="9863"/>
    </w:p>
    <w:p w14:paraId="0BDE5DE5" w14:textId="77777777" w:rsidR="00A33F88" w:rsidRPr="00FF6A71" w:rsidRDefault="00546DE1" w:rsidP="00E2147F">
      <w:pPr>
        <w:rPr>
          <w:b/>
          <w:bCs/>
          <w:u w:val="single"/>
        </w:rPr>
      </w:pPr>
      <w:r w:rsidRPr="00FF6A71">
        <w:rPr>
          <w:b/>
          <w:bCs/>
          <w:u w:val="single"/>
        </w:rPr>
        <w:t>Team survey – quantitative analysis</w:t>
      </w:r>
      <w:bookmarkEnd w:id="9869"/>
    </w:p>
    <w:p w14:paraId="709749F7" w14:textId="0F103831" w:rsidR="00A33F88" w:rsidRPr="00FF6A71" w:rsidRDefault="00546DE1" w:rsidP="00546DE1">
      <w:pPr>
        <w:jc w:val="left"/>
      </w:pPr>
      <w:r w:rsidRPr="00FF6A71">
        <w:t>A 20-question anonymous survey was distributed to the team via Qualtrics</w:t>
      </w:r>
      <w:del w:id="9870" w:author="pete jones" w:date="2022-03-31T13:32:00Z">
        <w:r w:rsidRPr="00FF6A71" w:rsidDel="001E1CC6">
          <w:delText xml:space="preserve">, </w:delText>
        </w:r>
      </w:del>
      <w:ins w:id="9871" w:author="pete jones" w:date="2022-03-31T13:32:00Z">
        <w:r w:rsidR="001E1CC6">
          <w:t>;</w:t>
        </w:r>
        <w:r w:rsidR="001E1CC6" w:rsidRPr="00FF6A71">
          <w:t xml:space="preserve"> </w:t>
        </w:r>
      </w:ins>
      <w:r w:rsidRPr="00FF6A71">
        <w:t>all 35 team members completed the survey. A Pearson's product-moment correlation was run to assist in indicating possible relationships between the responses. Whil</w:t>
      </w:r>
      <w:del w:id="9872" w:author="pete jones" w:date="2022-03-31T13:33:00Z">
        <w:r w:rsidRPr="00FF6A71" w:rsidDel="001E1CC6">
          <w:delText>st it is recognised that</w:delText>
        </w:r>
      </w:del>
      <w:ins w:id="9873" w:author="pete jones" w:date="2022-03-31T13:33:00Z">
        <w:r w:rsidR="001E1CC6">
          <w:t>e</w:t>
        </w:r>
      </w:ins>
      <w:r w:rsidRPr="00FF6A71">
        <w:t xml:space="preserve"> the low volume of data responses may be insufficient for a statistically viable analysis, some </w:t>
      </w:r>
      <w:del w:id="9874" w:author="pete jones" w:date="2022-03-31T13:33:00Z">
        <w:r w:rsidRPr="00FF6A71" w:rsidDel="001E1CC6">
          <w:delText xml:space="preserve">interesting </w:delText>
        </w:r>
      </w:del>
      <w:ins w:id="9875" w:author="pete jones" w:date="2022-03-31T13:33:00Z">
        <w:r w:rsidR="001E1CC6" w:rsidRPr="00FF6A71">
          <w:t>int</w:t>
        </w:r>
        <w:r w:rsidR="001E1CC6">
          <w:t>rigu</w:t>
        </w:r>
        <w:r w:rsidR="001E1CC6" w:rsidRPr="00FF6A71">
          <w:t xml:space="preserve">ing </w:t>
        </w:r>
      </w:ins>
      <w:r w:rsidRPr="00FF6A71">
        <w:t>indications of correlation do emerge and are analysed below.</w:t>
      </w:r>
      <w:r w:rsidR="00E2147F" w:rsidRPr="00FF6A71">
        <w:t xml:space="preserve"> </w:t>
      </w:r>
      <w:ins w:id="9876" w:author="pete jones" w:date="2022-03-13T17:35:00Z">
        <w:r w:rsidR="00851583">
          <w:t>T</w:t>
        </w:r>
      </w:ins>
      <w:del w:id="9877" w:author="pete jones" w:date="2022-03-13T17:35:00Z">
        <w:r w:rsidR="00E2147F" w:rsidRPr="00312F59" w:rsidDel="00851583">
          <w:fldChar w:fldCharType="begin"/>
        </w:r>
        <w:r w:rsidR="00E2147F" w:rsidRPr="00FF6A71" w:rsidDel="00851583">
          <w:delInstrText xml:space="preserve"> REF _Ref64449760 \h </w:delInstrText>
        </w:r>
        <w:r w:rsidR="00E2147F" w:rsidRPr="00312F59" w:rsidDel="00851583">
          <w:fldChar w:fldCharType="separate"/>
        </w:r>
        <w:r w:rsidR="00DD384C" w:rsidRPr="00FF6A71" w:rsidDel="00851583">
          <w:delText xml:space="preserve">Figure </w:delText>
        </w:r>
        <w:r w:rsidR="00DD384C" w:rsidRPr="00FF6A71" w:rsidDel="00851583">
          <w:rPr>
            <w:noProof/>
          </w:rPr>
          <w:delText>5</w:delText>
        </w:r>
        <w:r w:rsidR="00DD384C" w:rsidRPr="00FF6A71" w:rsidDel="00851583">
          <w:noBreakHyphen/>
        </w:r>
        <w:r w:rsidR="00DD384C" w:rsidRPr="00FF6A71" w:rsidDel="00851583">
          <w:rPr>
            <w:noProof/>
          </w:rPr>
          <w:delText>15</w:delText>
        </w:r>
        <w:r w:rsidR="00E2147F" w:rsidRPr="00312F59" w:rsidDel="00851583">
          <w:fldChar w:fldCharType="end"/>
        </w:r>
        <w:r w:rsidR="00E2147F" w:rsidRPr="00FF6A71" w:rsidDel="00851583">
          <w:delText xml:space="preserve"> </w:delText>
        </w:r>
        <w:r w:rsidRPr="00FF6A71" w:rsidDel="00851583">
          <w:delText>list</w:delText>
        </w:r>
        <w:r w:rsidR="00E2147F" w:rsidRPr="00FF6A71" w:rsidDel="00851583">
          <w:delText>s</w:delText>
        </w:r>
        <w:r w:rsidRPr="00FF6A71" w:rsidDel="00851583">
          <w:delText xml:space="preserve"> t</w:delText>
        </w:r>
      </w:del>
      <w:r w:rsidRPr="00FF6A71">
        <w:t xml:space="preserve">he survey questions </w:t>
      </w:r>
      <w:ins w:id="9878" w:author="pete jones" w:date="2022-03-13T17:35:00Z">
        <w:r w:rsidR="00851583">
          <w:t>are provided in the appendix</w:t>
        </w:r>
      </w:ins>
      <w:ins w:id="9879" w:author="pete jones" w:date="2022-03-13T17:36:00Z">
        <w:r w:rsidR="00851583">
          <w:t xml:space="preserve"> </w:t>
        </w:r>
      </w:ins>
      <w:r w:rsidRPr="00FF6A71">
        <w:t>in numerical order</w:t>
      </w:r>
      <w:ins w:id="9880" w:author="pete jones" w:date="2022-03-31T13:33:00Z">
        <w:r w:rsidR="001E1CC6">
          <w:t>,</w:t>
        </w:r>
      </w:ins>
      <w:r w:rsidRPr="00FF6A71">
        <w:t xml:space="preserve"> </w:t>
      </w:r>
      <w:del w:id="9881" w:author="pete jones" w:date="2022-03-31T13:33:00Z">
        <w:r w:rsidRPr="00FF6A71" w:rsidDel="001E1CC6">
          <w:delText>in combination with</w:delText>
        </w:r>
      </w:del>
      <w:ins w:id="9882" w:author="pete jones" w:date="2022-03-31T13:33:00Z">
        <w:r w:rsidR="001E1CC6">
          <w:t>and</w:t>
        </w:r>
      </w:ins>
      <w:r w:rsidRPr="00FF6A71">
        <w:t xml:space="preserve"> correlation data </w:t>
      </w:r>
      <w:ins w:id="9883" w:author="pete jones" w:date="2022-03-31T13:33:00Z">
        <w:r w:rsidR="001E1CC6">
          <w:t xml:space="preserve">is </w:t>
        </w:r>
      </w:ins>
      <w:r w:rsidRPr="00FF6A71">
        <w:t>computed using the data analysis tools provided in Microsoft Excel</w:t>
      </w:r>
      <w:del w:id="9884" w:author="pete jones" w:date="2022-03-31T13:33:00Z">
        <w:r w:rsidRPr="00FF6A71" w:rsidDel="001E1CC6">
          <w:delText>,</w:delText>
        </w:r>
      </w:del>
      <w:r w:rsidRPr="00FF6A71">
        <w:t xml:space="preserve"> (note that the survey was randomised for the participants to obfuscate suggested responses). Participants scored each response on a </w:t>
      </w:r>
      <w:del w:id="9885" w:author="pete jones" w:date="2022-03-31T13:33:00Z">
        <w:r w:rsidRPr="00FF6A71" w:rsidDel="001E1CC6">
          <w:delText xml:space="preserve">Likert </w:delText>
        </w:r>
      </w:del>
      <w:r w:rsidRPr="00FF6A71">
        <w:t xml:space="preserve">scale of 1-5, </w:t>
      </w:r>
      <w:ins w:id="9886" w:author="pete jones" w:date="2022-03-30T09:27:00Z">
        <w:r w:rsidR="00036DB9">
          <w:t xml:space="preserve">with </w:t>
        </w:r>
      </w:ins>
      <w:del w:id="9887" w:author="pete jones" w:date="2022-03-31T13:33:00Z">
        <w:r w:rsidRPr="00FF6A71" w:rsidDel="001E1CC6">
          <w:delText xml:space="preserve">1 </w:delText>
        </w:r>
      </w:del>
      <w:ins w:id="9888" w:author="pete jones" w:date="2022-03-31T13:33:00Z">
        <w:r w:rsidR="001E1CC6">
          <w:t>one</w:t>
        </w:r>
        <w:r w:rsidR="001E1CC6" w:rsidRPr="00FF6A71">
          <w:t xml:space="preserve"> </w:t>
        </w:r>
      </w:ins>
      <w:r w:rsidRPr="00FF6A71">
        <w:t xml:space="preserve">indicating disagreement and </w:t>
      </w:r>
      <w:del w:id="9889" w:author="pete jones" w:date="2022-03-31T13:34:00Z">
        <w:r w:rsidRPr="00FF6A71" w:rsidDel="001E1CC6">
          <w:delText xml:space="preserve">5 </w:delText>
        </w:r>
      </w:del>
      <w:ins w:id="9890" w:author="pete jones" w:date="2022-03-31T13:34:00Z">
        <w:r w:rsidR="001E1CC6">
          <w:t>five</w:t>
        </w:r>
        <w:r w:rsidR="001E1CC6" w:rsidRPr="00FF6A71">
          <w:t xml:space="preserve"> </w:t>
        </w:r>
      </w:ins>
      <w:del w:id="9891" w:author="pete jones" w:date="2022-03-30T09:27:00Z">
        <w:r w:rsidRPr="00FF6A71" w:rsidDel="00036DB9">
          <w:delText xml:space="preserve">agreement </w:delText>
        </w:r>
      </w:del>
      <w:ins w:id="9892" w:author="pete jones" w:date="2022-03-30T09:27:00Z">
        <w:r w:rsidR="00036DB9" w:rsidRPr="00FF6A71">
          <w:t>agree</w:t>
        </w:r>
        <w:r w:rsidR="00036DB9">
          <w:t>ing</w:t>
        </w:r>
        <w:r w:rsidR="00036DB9" w:rsidRPr="00FF6A71">
          <w:t xml:space="preserve"> </w:t>
        </w:r>
      </w:ins>
      <w:r w:rsidRPr="00FF6A71">
        <w:t>with each statement. The five highest and five lowest correlation scores were selected for correlation analysis.</w:t>
      </w:r>
      <w:bookmarkStart w:id="9893" w:name="_Hlk98085261"/>
      <w:del w:id="9894" w:author="pete jones" w:date="2022-03-13T17:34:00Z">
        <w:r w:rsidRPr="00C15005" w:rsidDel="00851583">
          <w:rPr>
            <w:noProof/>
          </w:rPr>
          <w:drawing>
            <wp:inline distT="0" distB="0" distL="0" distR="0" wp14:anchorId="065ACCA0" wp14:editId="1CA365E0">
              <wp:extent cx="5579745" cy="2432050"/>
              <wp:effectExtent l="0" t="0" r="1905" b="63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579745" cy="2432050"/>
                      </a:xfrm>
                      <a:prstGeom prst="rect">
                        <a:avLst/>
                      </a:prstGeom>
                      <a:noFill/>
                      <a:ln>
                        <a:noFill/>
                      </a:ln>
                    </pic:spPr>
                  </pic:pic>
                </a:graphicData>
              </a:graphic>
            </wp:inline>
          </w:drawing>
        </w:r>
      </w:del>
      <w:bookmarkStart w:id="9895" w:name="_Ref51681330"/>
    </w:p>
    <w:p w14:paraId="3E418C3E" w14:textId="42428BBD" w:rsidR="00A33F88" w:rsidRPr="007C0DAF" w:rsidDel="00851583" w:rsidRDefault="00546DE1">
      <w:pPr>
        <w:pStyle w:val="Caption"/>
        <w:rPr>
          <w:del w:id="9896" w:author="pete jones" w:date="2022-03-13T17:36:00Z"/>
        </w:rPr>
        <w:pPrChange w:id="9897" w:author="pete jones" w:date="2022-01-04T13:51:00Z">
          <w:pPr>
            <w:pStyle w:val="TOCHeading"/>
            <w:jc w:val="center"/>
          </w:pPr>
        </w:pPrChange>
      </w:pPr>
      <w:bookmarkStart w:id="9898" w:name="_Ref64449760"/>
      <w:bookmarkStart w:id="9899" w:name="_Toc68162269"/>
      <w:del w:id="9900" w:author="pete jones" w:date="2022-03-13T17:36:00Z">
        <w:r w:rsidRPr="00C15005" w:rsidDel="00851583">
          <w:delText xml:space="preserve">Figure </w:delText>
        </w:r>
      </w:del>
      <w:del w:id="9901"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5</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5</w:delText>
        </w:r>
        <w:r w:rsidRPr="007C0DAF" w:rsidDel="0004608E">
          <w:fldChar w:fldCharType="end"/>
        </w:r>
      </w:del>
      <w:bookmarkEnd w:id="9895"/>
      <w:bookmarkEnd w:id="9898"/>
      <w:del w:id="9902" w:author="pete jones" w:date="2022-03-13T17:36:00Z">
        <w:r w:rsidRPr="007C0DAF" w:rsidDel="00851583">
          <w:delText xml:space="preserve">: </w:delText>
        </w:r>
        <w:bookmarkStart w:id="9903" w:name="_Hlk51771901"/>
        <w:r w:rsidRPr="007C0DAF" w:rsidDel="00851583">
          <w:delText>Pearson product-moment correlation of FS survey</w:delText>
        </w:r>
        <w:bookmarkEnd w:id="9899"/>
        <w:bookmarkEnd w:id="9903"/>
      </w:del>
    </w:p>
    <w:bookmarkEnd w:id="9893"/>
    <w:p w14:paraId="08433C06" w14:textId="5DDBEA7E" w:rsidR="00E2147F" w:rsidRPr="00FF6A71" w:rsidRDefault="00E2147F" w:rsidP="00546DE1">
      <w:pPr>
        <w:rPr>
          <w:b/>
          <w:bCs/>
          <w:u w:val="single"/>
        </w:rPr>
      </w:pPr>
      <w:r w:rsidRPr="00FF6A71">
        <w:rPr>
          <w:b/>
          <w:bCs/>
          <w:u w:val="single"/>
        </w:rPr>
        <w:t xml:space="preserve">Overview of </w:t>
      </w:r>
      <w:r w:rsidR="00546DE1" w:rsidRPr="00FF6A71">
        <w:rPr>
          <w:b/>
          <w:bCs/>
          <w:u w:val="single"/>
        </w:rPr>
        <w:t>Pearson's correlation coefficient r with P-value.</w:t>
      </w:r>
    </w:p>
    <w:p w14:paraId="2F07C59A" w14:textId="3326EF44" w:rsidR="00A33F88" w:rsidRPr="00FF6A71" w:rsidRDefault="00546DE1" w:rsidP="00546DE1">
      <w:del w:id="9904" w:author="pete jones" w:date="2022-03-30T09:27:00Z">
        <w:r w:rsidRPr="00FF6A71" w:rsidDel="00036DB9">
          <w:delText xml:space="preserve">The </w:delText>
        </w:r>
      </w:del>
      <w:ins w:id="9905" w:author="pete jones" w:date="2022-03-30T09:27:00Z">
        <w:r w:rsidR="00036DB9">
          <w:t>A</w:t>
        </w:r>
        <w:r w:rsidR="00036DB9" w:rsidRPr="00FF6A71">
          <w:t xml:space="preserve"> </w:t>
        </w:r>
      </w:ins>
      <w:r w:rsidRPr="00FF6A71">
        <w:t xml:space="preserve">correlation coefficient is a number between -1 and 1. In general, the correlation expresses the degree </w:t>
      </w:r>
      <w:del w:id="9906" w:author="pete jones" w:date="2022-03-31T13:34:00Z">
        <w:r w:rsidRPr="00FF6A71" w:rsidDel="001E1CC6">
          <w:delText>that</w:delText>
        </w:r>
      </w:del>
      <w:ins w:id="9907" w:author="pete jones" w:date="2022-03-31T13:34:00Z">
        <w:r w:rsidR="001E1CC6" w:rsidRPr="00FF6A71">
          <w:t>t</w:t>
        </w:r>
        <w:r w:rsidR="001E1CC6">
          <w:t xml:space="preserve">o </w:t>
        </w:r>
      </w:ins>
      <w:ins w:id="9908" w:author="pete jones" w:date="2022-03-30T09:27:00Z">
        <w:r w:rsidR="00036DB9">
          <w:t>which</w:t>
        </w:r>
      </w:ins>
      <w:r w:rsidRPr="00FF6A71">
        <w:t xml:space="preserve">, on </w:t>
      </w:r>
      <w:del w:id="9909" w:author="pete jones" w:date="2022-03-30T09:27:00Z">
        <w:r w:rsidRPr="00FF6A71" w:rsidDel="00036DB9">
          <w:delText xml:space="preserve">an </w:delText>
        </w:r>
      </w:del>
      <w:r w:rsidRPr="00FF6A71">
        <w:t xml:space="preserve">average, two variables change correspondingly. If </w:t>
      </w:r>
      <w:r w:rsidR="00E2147F" w:rsidRPr="00FF6A71">
        <w:t>a</w:t>
      </w:r>
      <w:r w:rsidRPr="00FF6A71">
        <w:t xml:space="preserve"> </w:t>
      </w:r>
      <w:r w:rsidR="00F427D8" w:rsidRPr="00FF6A71">
        <w:t>variable increase</w:t>
      </w:r>
      <w:ins w:id="9910" w:author="pete jones" w:date="2022-03-30T09:28:00Z">
        <w:r w:rsidR="00036DB9">
          <w:t>s</w:t>
        </w:r>
      </w:ins>
      <w:r w:rsidRPr="00FF6A71">
        <w:t xml:space="preserve"> when the second increases, </w:t>
      </w:r>
      <w:del w:id="9911" w:author="pete jones" w:date="2022-03-31T13:34:00Z">
        <w:r w:rsidRPr="00FF6A71" w:rsidDel="001E1CC6">
          <w:delText xml:space="preserve">then </w:delText>
        </w:r>
      </w:del>
      <w:r w:rsidRPr="00FF6A71">
        <w:t>there is a positive correlation. In this case</w:t>
      </w:r>
      <w:ins w:id="9912" w:author="pete jones" w:date="2022-03-30T09:28:00Z">
        <w:r w:rsidR="00036DB9">
          <w:t>,</w:t>
        </w:r>
      </w:ins>
      <w:r w:rsidRPr="00FF6A71">
        <w:t xml:space="preserve"> the correlation coefficient will be closer to 1. </w:t>
      </w:r>
      <w:del w:id="9913" w:author="pete jones" w:date="2022-03-31T13:34:00Z">
        <w:r w:rsidRPr="00FF6A71" w:rsidDel="001E1CC6">
          <w:delText xml:space="preserve">If </w:delText>
        </w:r>
      </w:del>
      <w:ins w:id="9914" w:author="pete jones" w:date="2022-03-31T13:34:00Z">
        <w:r w:rsidR="001E1CC6">
          <w:t>Conversely, i</w:t>
        </w:r>
        <w:r w:rsidR="001E1CC6" w:rsidRPr="00FF6A71">
          <w:t xml:space="preserve">f </w:t>
        </w:r>
      </w:ins>
      <w:r w:rsidRPr="00FF6A71">
        <w:t xml:space="preserve">one variable </w:t>
      </w:r>
      <w:r w:rsidR="00F427D8" w:rsidRPr="00FF6A71">
        <w:t>decrease</w:t>
      </w:r>
      <w:ins w:id="9915" w:author="pete jones" w:date="2022-03-30T09:28:00Z">
        <w:r w:rsidR="00036DB9">
          <w:t>s</w:t>
        </w:r>
      </w:ins>
      <w:r w:rsidRPr="00FF6A71">
        <w:t xml:space="preserve"> when the other variable increases, </w:t>
      </w:r>
      <w:del w:id="9916" w:author="pete jones" w:date="2022-03-31T13:34:00Z">
        <w:r w:rsidRPr="00FF6A71" w:rsidDel="001E1CC6">
          <w:delText xml:space="preserve">then </w:delText>
        </w:r>
      </w:del>
      <w:r w:rsidRPr="00FF6A71">
        <w:t xml:space="preserve">there is a negative </w:t>
      </w:r>
      <w:r w:rsidR="002F39F3" w:rsidRPr="00FF6A71">
        <w:t>correlation,</w:t>
      </w:r>
      <w:r w:rsidRPr="00FF6A71">
        <w:t xml:space="preserve"> and the correlation coefficient will be </w:t>
      </w:r>
      <w:del w:id="9917" w:author="pete jones" w:date="2022-03-31T13:34:00Z">
        <w:r w:rsidRPr="00FF6A71" w:rsidDel="001E1CC6">
          <w:delText xml:space="preserve">closer </w:delText>
        </w:r>
      </w:del>
      <w:ins w:id="9918" w:author="pete jones" w:date="2022-03-31T13:34:00Z">
        <w:r w:rsidR="001E1CC6">
          <w:t>more relative</w:t>
        </w:r>
        <w:r w:rsidR="001E1CC6" w:rsidRPr="00FF6A71">
          <w:t xml:space="preserve"> </w:t>
        </w:r>
      </w:ins>
      <w:r w:rsidRPr="00FF6A71">
        <w:t>to -1.</w:t>
      </w:r>
    </w:p>
    <w:p w14:paraId="3523E1B9" w14:textId="3F559ADD" w:rsidR="00A33F88" w:rsidRPr="00FF6A71" w:rsidRDefault="00546DE1" w:rsidP="00546DE1">
      <w:r w:rsidRPr="00FF6A71">
        <w:t>The P-value is the probability that would have found the current result if the correlation coefficient were</w:t>
      </w:r>
      <w:ins w:id="9919" w:author="pete jones" w:date="2022-03-31T13:34:00Z">
        <w:r w:rsidR="001E1CC6">
          <w:t>,</w:t>
        </w:r>
      </w:ins>
      <w:r w:rsidRPr="00FF6A71">
        <w:t xml:space="preserve"> in fact</w:t>
      </w:r>
      <w:ins w:id="9920" w:author="pete jones" w:date="2022-03-31T13:34:00Z">
        <w:r w:rsidR="001E1CC6">
          <w:t>,</w:t>
        </w:r>
      </w:ins>
      <w:r w:rsidRPr="00FF6A71">
        <w:t xml:space="preserve"> zero (null hypothesis). </w:t>
      </w:r>
      <w:del w:id="9921" w:author="pete jones" w:date="2022-04-01T15:04:00Z">
        <w:r w:rsidRPr="00FF6A71" w:rsidDel="00726256">
          <w:delText xml:space="preserve">If this probability is lower than the conventional 5% (P&lt;0.05) the correlation coefficient is </w:delText>
        </w:r>
      </w:del>
      <w:del w:id="9922" w:author="pete jones" w:date="2022-03-31T13:34:00Z">
        <w:r w:rsidRPr="00FF6A71" w:rsidDel="001E1CC6">
          <w:delText xml:space="preserve">called </w:delText>
        </w:r>
      </w:del>
      <w:del w:id="9923" w:author="pete jones" w:date="2022-04-01T15:04:00Z">
        <w:r w:rsidRPr="00FF6A71" w:rsidDel="00726256">
          <w:delText>statistically significant</w:delText>
        </w:r>
      </w:del>
      <w:ins w:id="9924" w:author="pete jones" w:date="2022-04-01T15:04:00Z">
        <w:r w:rsidR="00726256">
          <w:t>The correlation coefficient is statistically significant if this probability is lower than the conventional 5% (P&lt;0.05)</w:t>
        </w:r>
      </w:ins>
      <w:r w:rsidRPr="00FF6A71">
        <w:t xml:space="preserve">. If the </w:t>
      </w:r>
      <w:del w:id="9925" w:author="pete jones" w:date="2022-03-30T09:28:00Z">
        <w:r w:rsidRPr="00FF6A71" w:rsidDel="00036DB9">
          <w:delText xml:space="preserve">P </w:delText>
        </w:r>
      </w:del>
      <w:ins w:id="9926" w:author="pete jones" w:date="2022-03-30T09:28:00Z">
        <w:r w:rsidR="00036DB9" w:rsidRPr="00FF6A71">
          <w:t>P</w:t>
        </w:r>
        <w:r w:rsidR="00036DB9">
          <w:t>-</w:t>
        </w:r>
      </w:ins>
      <w:r w:rsidRPr="00FF6A71">
        <w:t>value is less than 0.05</w:t>
      </w:r>
      <w:del w:id="9927" w:author="pete jones" w:date="2022-03-31T13:35:00Z">
        <w:r w:rsidRPr="00FF6A71" w:rsidDel="001E1CC6">
          <w:delText xml:space="preserve"> then the null hypothesis is rejected, which assumes</w:delText>
        </w:r>
      </w:del>
      <w:ins w:id="9928" w:author="pete jones" w:date="2022-03-31T13:35:00Z">
        <w:r w:rsidR="001E1CC6">
          <w:t>, the null hypothesis is rejected, assuming</w:t>
        </w:r>
      </w:ins>
      <w:r w:rsidRPr="00FF6A71">
        <w:t xml:space="preserve"> </w:t>
      </w:r>
      <w:del w:id="9929" w:author="pete jones" w:date="2022-04-01T15:04:00Z">
        <w:r w:rsidRPr="00FF6A71" w:rsidDel="00726256">
          <w:delText xml:space="preserve">there is </w:delText>
        </w:r>
      </w:del>
      <w:r w:rsidRPr="00FF6A71">
        <w:t xml:space="preserve">no correlation or relationship between the variables. The </w:t>
      </w:r>
      <w:del w:id="9930" w:author="pete jones" w:date="2022-03-30T09:28:00Z">
        <w:r w:rsidRPr="00FF6A71" w:rsidDel="00036DB9">
          <w:delText xml:space="preserve">P </w:delText>
        </w:r>
      </w:del>
      <w:ins w:id="9931" w:author="pete jones" w:date="2022-03-30T09:28:00Z">
        <w:r w:rsidR="00036DB9" w:rsidRPr="00FF6A71">
          <w:t>P</w:t>
        </w:r>
        <w:r w:rsidR="00036DB9">
          <w:t>-</w:t>
        </w:r>
      </w:ins>
      <w:r w:rsidRPr="00FF6A71">
        <w:t xml:space="preserve">value is the probability of obtaining results as extreme or more extreme, given </w:t>
      </w:r>
      <w:ins w:id="9932" w:author="pete jones" w:date="2022-04-01T15:04:00Z">
        <w:r w:rsidR="00726256">
          <w:t xml:space="preserve">that </w:t>
        </w:r>
      </w:ins>
      <w:r w:rsidRPr="00FF6A71">
        <w:t>the null hypothesis is true.</w:t>
      </w:r>
    </w:p>
    <w:p w14:paraId="605B4339" w14:textId="1398377D" w:rsidR="00546DE1" w:rsidRPr="00FF6A71" w:rsidRDefault="00546DE1" w:rsidP="00546DE1">
      <w:r w:rsidRPr="00FF6A71">
        <w:t>It is important not to confuse correlation with causation. When two variables are correlated, there may or may not be a causative connection, and this connection may moreover be indirect. Correlation can only be interpreted in terms of causation if the variables under investigation provide a logical basis for such interpretation.</w:t>
      </w:r>
    </w:p>
    <w:p w14:paraId="51958562" w14:textId="4C6B72B5" w:rsidR="00995C38" w:rsidRDefault="00995C38" w:rsidP="00546DE1">
      <w:pPr>
        <w:rPr>
          <w:ins w:id="9933" w:author="pete jones" w:date="2022-03-13T17:36:00Z"/>
          <w:b/>
          <w:bCs/>
          <w:u w:val="single"/>
        </w:rPr>
      </w:pPr>
      <w:r w:rsidRPr="00FF6A71">
        <w:rPr>
          <w:b/>
          <w:bCs/>
          <w:u w:val="single"/>
        </w:rPr>
        <w:lastRenderedPageBreak/>
        <w:t>Pearson Product Momentum results notes.</w:t>
      </w:r>
    </w:p>
    <w:p w14:paraId="511C67A3" w14:textId="5C0F0B61" w:rsidR="00851583" w:rsidRDefault="00851583" w:rsidP="00546DE1">
      <w:pPr>
        <w:rPr>
          <w:ins w:id="9934" w:author="pete jones" w:date="2022-03-13T17:37:00Z"/>
          <w:b/>
          <w:bCs/>
        </w:rPr>
      </w:pPr>
      <w:ins w:id="9935" w:author="pete jones" w:date="2022-03-13T17:36:00Z">
        <w:r w:rsidRPr="00851583">
          <w:rPr>
            <w:b/>
            <w:bCs/>
            <w:rPrChange w:id="9936" w:author="pete jones" w:date="2022-03-13T17:36:00Z">
              <w:rPr>
                <w:b/>
                <w:bCs/>
                <w:u w:val="single"/>
              </w:rPr>
            </w:rPrChange>
          </w:rPr>
          <w:t>Positive observations</w:t>
        </w:r>
      </w:ins>
    </w:p>
    <w:p w14:paraId="48347E66" w14:textId="2F5679DB" w:rsidR="00851583" w:rsidRDefault="00851583" w:rsidP="00851583">
      <w:pPr>
        <w:rPr>
          <w:ins w:id="9937" w:author="pete jones" w:date="2022-03-13T17:37:00Z"/>
        </w:rPr>
      </w:pPr>
      <w:ins w:id="9938" w:author="pete jones" w:date="2022-03-13T17:37:00Z">
        <w:r w:rsidRPr="00851583">
          <w:t>Team members who built skills quickly and found the tools easy to use and those using the tools for final year projects showed a preference for software accessible external to the university network. This became an essential consideration as Covid lockdown was imposed during their assignment completion activity.</w:t>
        </w:r>
      </w:ins>
    </w:p>
    <w:p w14:paraId="5D5F6001" w14:textId="13202B8B" w:rsidR="00851583" w:rsidRDefault="00851583" w:rsidP="00851583">
      <w:pPr>
        <w:rPr>
          <w:ins w:id="9939" w:author="pete jones" w:date="2022-03-13T17:37:00Z"/>
        </w:rPr>
      </w:pPr>
      <w:ins w:id="9940" w:author="pete jones" w:date="2022-03-13T17:37:00Z">
        <w:r w:rsidRPr="00851583">
          <w:t>Students who enjoyed using the CDE tools spent more effort building their skills by self-study. However, this would also be true for students who preferred other tools. Consideration must be applied to the collaboration capability of the chosen tools and the Covid restriction</w:t>
        </w:r>
      </w:ins>
      <w:ins w:id="9941" w:author="pete jones" w:date="2022-03-31T13:35:00Z">
        <w:r w:rsidR="001E1CC6">
          <w:t>, which had no negative impact on the project's creation and sharing of digital data</w:t>
        </w:r>
      </w:ins>
      <w:ins w:id="9942" w:author="pete jones" w:date="2022-03-13T17:37:00Z">
        <w:r w:rsidRPr="00851583">
          <w:t>.</w:t>
        </w:r>
      </w:ins>
    </w:p>
    <w:p w14:paraId="09303647" w14:textId="48683BC5" w:rsidR="00851583" w:rsidRDefault="00851583" w:rsidP="00851583">
      <w:pPr>
        <w:rPr>
          <w:ins w:id="9943" w:author="pete jones" w:date="2022-03-13T17:37:00Z"/>
        </w:rPr>
      </w:pPr>
      <w:ins w:id="9944" w:author="pete jones" w:date="2022-03-13T17:37:00Z">
        <w:r w:rsidRPr="00851583">
          <w:t>Students who spent more effort on self-learning were also more likely to extend their skills into advanced functionality</w:t>
        </w:r>
      </w:ins>
      <w:ins w:id="9945" w:author="pete jones" w:date="2022-03-31T13:35:00Z">
        <w:r w:rsidR="001E1CC6">
          <w:t>,</w:t>
        </w:r>
      </w:ins>
      <w:ins w:id="9946" w:author="pete jones" w:date="2022-03-13T17:37:00Z">
        <w:r w:rsidRPr="00851583">
          <w:t xml:space="preserve"> especially where good examples and self-paced learning are readily available</w:t>
        </w:r>
        <w:r>
          <w:t>.</w:t>
        </w:r>
      </w:ins>
    </w:p>
    <w:p w14:paraId="14EAAB4E" w14:textId="5227B4A4" w:rsidR="00851583" w:rsidRDefault="00851583" w:rsidP="00851583">
      <w:pPr>
        <w:rPr>
          <w:ins w:id="9947" w:author="pete jones" w:date="2022-03-13T17:40:00Z"/>
        </w:rPr>
      </w:pPr>
      <w:ins w:id="9948" w:author="pete jones" w:date="2022-03-13T17:38:00Z">
        <w:r>
          <w:t xml:space="preserve">Where students were </w:t>
        </w:r>
      </w:ins>
      <w:ins w:id="9949" w:author="pete jones" w:date="2022-03-13T17:39:00Z">
        <w:r>
          <w:t>making good use of the collaborative team capability of the software demonstrated a willingness to experiment with the high</w:t>
        </w:r>
      </w:ins>
      <w:ins w:id="9950" w:author="pete jones" w:date="2022-03-30T09:28:00Z">
        <w:r w:rsidR="00036DB9">
          <w:t>-</w:t>
        </w:r>
      </w:ins>
      <w:ins w:id="9951" w:author="pete jones" w:date="2022-03-13T17:40:00Z">
        <w:r>
          <w:t xml:space="preserve">end simulation capabilities. </w:t>
        </w:r>
      </w:ins>
      <w:ins w:id="9952" w:author="pete jones" w:date="2022-03-13T17:38:00Z">
        <w:r w:rsidRPr="00851583">
          <w:t>This correlation is more likely to occur where higher</w:t>
        </w:r>
      </w:ins>
      <w:ins w:id="9953" w:author="pete jones" w:date="2022-03-30T09:28:00Z">
        <w:r w:rsidR="00036DB9">
          <w:t>-</w:t>
        </w:r>
      </w:ins>
      <w:ins w:id="9954" w:author="pete jones" w:date="2022-03-13T17:38:00Z">
        <w:r w:rsidRPr="00851583">
          <w:t>level students are completing final year projects and where that work is highly integrated with the project objectives.</w:t>
        </w:r>
      </w:ins>
    </w:p>
    <w:p w14:paraId="1855F14B" w14:textId="14065438" w:rsidR="00851583" w:rsidRPr="00851583" w:rsidRDefault="00851583" w:rsidP="00851583">
      <w:pPr>
        <w:rPr>
          <w:rPrChange w:id="9955" w:author="pete jones" w:date="2022-03-13T17:36:00Z">
            <w:rPr>
              <w:b/>
              <w:bCs/>
              <w:u w:val="single"/>
            </w:rPr>
          </w:rPrChange>
        </w:rPr>
      </w:pPr>
      <w:ins w:id="9956" w:author="pete jones" w:date="2022-03-13T17:40:00Z">
        <w:r w:rsidRPr="00851583">
          <w:t>Where a project such as this has been managed using standalone CAD authoring and where data had to be shared via manual means, individuals did not recognise the importance of instant sharing of a common master assembly of the product. Deployment of tools with enhanced collaboration capability would</w:t>
        </w:r>
      </w:ins>
      <w:ins w:id="9957" w:author="pete jones" w:date="2022-03-31T13:36:00Z">
        <w:r w:rsidR="001E1CC6">
          <w:t>,</w:t>
        </w:r>
      </w:ins>
      <w:ins w:id="9958" w:author="pete jones" w:date="2022-03-13T17:40:00Z">
        <w:r w:rsidRPr="00851583">
          <w:t xml:space="preserve"> by default</w:t>
        </w:r>
      </w:ins>
      <w:ins w:id="9959" w:author="pete jones" w:date="2022-03-31T13:36:00Z">
        <w:r w:rsidR="001E1CC6">
          <w:t>,</w:t>
        </w:r>
      </w:ins>
      <w:ins w:id="9960" w:author="pete jones" w:date="2022-03-13T17:40:00Z">
        <w:r w:rsidRPr="00851583">
          <w:t xml:space="preserve"> demonstrate the relevance of data control and a “single source of the truth” or a digital master.</w:t>
        </w:r>
      </w:ins>
    </w:p>
    <w:tbl>
      <w:tblPr>
        <w:tblW w:w="8648" w:type="dxa"/>
        <w:jc w:val="center"/>
        <w:tblLook w:val="04A0" w:firstRow="1" w:lastRow="0" w:firstColumn="1" w:lastColumn="0" w:noHBand="0" w:noVBand="1"/>
      </w:tblPr>
      <w:tblGrid>
        <w:gridCol w:w="1475"/>
        <w:gridCol w:w="1186"/>
        <w:gridCol w:w="960"/>
        <w:gridCol w:w="5027"/>
      </w:tblGrid>
      <w:tr w:rsidR="00546DE1" w:rsidRPr="00FF6A71" w:rsidDel="00851583" w14:paraId="468B6BFA" w14:textId="0F4888EB" w:rsidTr="005D7C68">
        <w:trPr>
          <w:trHeight w:val="300"/>
          <w:jc w:val="center"/>
          <w:del w:id="9961" w:author="pete jones" w:date="2022-03-13T17:40:00Z"/>
        </w:trPr>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282ED4B9" w14:textId="35B9A5C5" w:rsidR="00546DE1" w:rsidRPr="00FF6A71" w:rsidDel="00851583" w:rsidRDefault="00546DE1" w:rsidP="005D7C68">
            <w:pPr>
              <w:spacing w:before="0" w:after="0" w:line="240" w:lineRule="auto"/>
              <w:jc w:val="center"/>
              <w:rPr>
                <w:del w:id="9962" w:author="pete jones" w:date="2022-03-13T17:40:00Z"/>
                <w:rFonts w:ascii="Calibri" w:hAnsi="Calibri" w:cstheme="minorHAnsi"/>
                <w:b/>
                <w:bCs/>
                <w:color w:val="000000"/>
                <w:sz w:val="22"/>
                <w:szCs w:val="22"/>
              </w:rPr>
            </w:pPr>
            <w:del w:id="9963" w:author="pete jones" w:date="2022-03-13T17:40:00Z">
              <w:r w:rsidRPr="00FF6A71" w:rsidDel="00851583">
                <w:rPr>
                  <w:rFonts w:ascii="Calibri" w:hAnsi="Calibri" w:cstheme="minorHAnsi"/>
                  <w:b/>
                  <w:bCs/>
                  <w:color w:val="000000"/>
                  <w:sz w:val="22"/>
                  <w:szCs w:val="22"/>
                </w:rPr>
                <w:delText>P value</w:delText>
              </w:r>
            </w:del>
          </w:p>
        </w:tc>
        <w:tc>
          <w:tcPr>
            <w:tcW w:w="1186"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14:paraId="27A39014" w14:textId="1A542CCB" w:rsidR="00546DE1" w:rsidRPr="00FF6A71" w:rsidDel="00851583" w:rsidRDefault="00546DE1" w:rsidP="005D7C68">
            <w:pPr>
              <w:spacing w:before="0" w:after="0" w:line="240" w:lineRule="auto"/>
              <w:jc w:val="center"/>
              <w:rPr>
                <w:del w:id="9964" w:author="pete jones" w:date="2022-03-13T17:40:00Z"/>
                <w:rFonts w:ascii="Calibri" w:hAnsi="Calibri" w:cs="Calibri"/>
                <w:b/>
                <w:bCs/>
                <w:color w:val="000000"/>
                <w:sz w:val="22"/>
                <w:szCs w:val="22"/>
              </w:rPr>
            </w:pPr>
            <w:del w:id="9965" w:author="pete jones" w:date="2022-03-13T17:40:00Z">
              <w:r w:rsidRPr="00FF6A71" w:rsidDel="00851583">
                <w:rPr>
                  <w:rFonts w:ascii="Calibri" w:hAnsi="Calibri" w:cstheme="minorHAnsi"/>
                  <w:b/>
                  <w:bCs/>
                  <w:color w:val="000000"/>
                  <w:sz w:val="22"/>
                  <w:szCs w:val="22"/>
                </w:rPr>
                <w:delText>Correlated Pair (avg)</w:delText>
              </w:r>
            </w:del>
          </w:p>
        </w:tc>
        <w:tc>
          <w:tcPr>
            <w:tcW w:w="960"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14:paraId="48DB250F" w14:textId="09055C2E" w:rsidR="00546DE1" w:rsidRPr="00FF6A71" w:rsidDel="00851583" w:rsidRDefault="00546DE1" w:rsidP="005D7C68">
            <w:pPr>
              <w:spacing w:before="0" w:after="0" w:line="240" w:lineRule="auto"/>
              <w:jc w:val="center"/>
              <w:rPr>
                <w:del w:id="9966" w:author="pete jones" w:date="2022-03-13T17:40:00Z"/>
                <w:rFonts w:ascii="Calibri" w:hAnsi="Calibri" w:cs="Calibri"/>
                <w:b/>
                <w:bCs/>
                <w:color w:val="000000"/>
                <w:sz w:val="22"/>
                <w:szCs w:val="22"/>
              </w:rPr>
            </w:pPr>
            <w:del w:id="9967" w:author="pete jones" w:date="2022-03-13T17:40:00Z">
              <w:r w:rsidRPr="00FF6A71" w:rsidDel="00851583">
                <w:rPr>
                  <w:rFonts w:ascii="Calibri" w:hAnsi="Calibri" w:cs="Calibri"/>
                  <w:b/>
                  <w:bCs/>
                  <w:color w:val="000000"/>
                  <w:sz w:val="22"/>
                  <w:szCs w:val="22"/>
                </w:rPr>
                <w:delText>Value (r35)</w:delText>
              </w:r>
            </w:del>
          </w:p>
        </w:tc>
        <w:tc>
          <w:tcPr>
            <w:tcW w:w="5027"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14:paraId="1A298977" w14:textId="069EA5BA" w:rsidR="00546DE1" w:rsidRPr="00FF6A71" w:rsidDel="00851583" w:rsidRDefault="00546DE1" w:rsidP="005D7C68">
            <w:pPr>
              <w:spacing w:before="0" w:after="0" w:line="240" w:lineRule="auto"/>
              <w:jc w:val="left"/>
              <w:rPr>
                <w:del w:id="9968" w:author="pete jones" w:date="2022-03-13T17:40:00Z"/>
                <w:rFonts w:ascii="Calibri" w:hAnsi="Calibri" w:cs="Calibri"/>
                <w:b/>
                <w:bCs/>
                <w:color w:val="000000"/>
                <w:sz w:val="22"/>
                <w:szCs w:val="22"/>
              </w:rPr>
            </w:pPr>
            <w:del w:id="9969" w:author="pete jones" w:date="2022-03-13T17:40:00Z">
              <w:r w:rsidRPr="00FF6A71" w:rsidDel="00851583">
                <w:rPr>
                  <w:rFonts w:ascii="Calibri" w:hAnsi="Calibri" w:cs="Calibri"/>
                  <w:b/>
                  <w:bCs/>
                  <w:color w:val="000000"/>
                  <w:sz w:val="22"/>
                  <w:szCs w:val="22"/>
                </w:rPr>
                <w:delText>Statement - There was a strong POSITIVE correlation between…</w:delText>
              </w:r>
            </w:del>
          </w:p>
        </w:tc>
      </w:tr>
      <w:tr w:rsidR="00546DE1" w:rsidRPr="00FF6A71" w:rsidDel="00851583" w14:paraId="6F11D1A9" w14:textId="7C01CB00" w:rsidTr="005D7C68">
        <w:trPr>
          <w:trHeight w:val="300"/>
          <w:jc w:val="center"/>
          <w:del w:id="9970" w:author="pete jones" w:date="2022-03-13T17:40:00Z"/>
        </w:trPr>
        <w:tc>
          <w:tcPr>
            <w:tcW w:w="1475" w:type="dxa"/>
            <w:vMerge w:val="restart"/>
            <w:tcBorders>
              <w:top w:val="single" w:sz="4" w:space="0" w:color="auto"/>
              <w:left w:val="single" w:sz="4" w:space="0" w:color="auto"/>
              <w:right w:val="single" w:sz="4" w:space="0" w:color="auto"/>
            </w:tcBorders>
            <w:vAlign w:val="center"/>
          </w:tcPr>
          <w:p w14:paraId="6DBA362D" w14:textId="2015F931" w:rsidR="00546DE1" w:rsidRPr="00FF6A71" w:rsidDel="00851583" w:rsidRDefault="00546DE1" w:rsidP="005D7C68">
            <w:pPr>
              <w:spacing w:before="0" w:after="0" w:line="240" w:lineRule="auto"/>
              <w:jc w:val="center"/>
              <w:rPr>
                <w:del w:id="9971" w:author="pete jones" w:date="2022-03-13T17:40:00Z"/>
                <w:rFonts w:ascii="Calibri" w:hAnsi="Calibri" w:cs="Calibri"/>
                <w:color w:val="000000"/>
                <w:sz w:val="22"/>
                <w:szCs w:val="22"/>
              </w:rPr>
            </w:pPr>
            <w:del w:id="9972" w:author="pete jones" w:date="2022-03-13T17:40:00Z">
              <w:r w:rsidRPr="00FF6A71" w:rsidDel="00851583">
                <w:rPr>
                  <w:rFonts w:ascii="Calibri" w:hAnsi="Calibri" w:cs="Calibri"/>
                  <w:color w:val="000000"/>
                  <w:sz w:val="22"/>
                  <w:szCs w:val="22"/>
                </w:rPr>
                <w:delText>0.011</w:delText>
              </w:r>
            </w:del>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D4CD1" w14:textId="1E055F39" w:rsidR="00546DE1" w:rsidRPr="00FF6A71" w:rsidDel="00851583" w:rsidRDefault="00546DE1" w:rsidP="005D7C68">
            <w:pPr>
              <w:spacing w:before="0" w:after="0" w:line="240" w:lineRule="auto"/>
              <w:jc w:val="center"/>
              <w:rPr>
                <w:del w:id="9973" w:author="pete jones" w:date="2022-03-13T17:40:00Z"/>
                <w:rFonts w:ascii="Calibri" w:hAnsi="Calibri" w:cs="Calibri"/>
                <w:color w:val="000000"/>
                <w:sz w:val="22"/>
                <w:szCs w:val="22"/>
              </w:rPr>
            </w:pPr>
            <w:del w:id="9974" w:author="pete jones" w:date="2022-03-13T17:40:00Z">
              <w:r w:rsidRPr="00FF6A71" w:rsidDel="00851583">
                <w:rPr>
                  <w:rFonts w:ascii="Calibri" w:hAnsi="Calibri" w:cs="Calibri"/>
                  <w:color w:val="000000"/>
                  <w:sz w:val="22"/>
                  <w:szCs w:val="22"/>
                </w:rPr>
                <w:delText>19 (3.1)</w:delText>
              </w:r>
            </w:del>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8BA21" w14:textId="064B17DE" w:rsidR="00546DE1" w:rsidRPr="00FF6A71" w:rsidDel="00851583" w:rsidRDefault="00546DE1" w:rsidP="005D7C68">
            <w:pPr>
              <w:spacing w:before="0" w:after="0" w:line="240" w:lineRule="auto"/>
              <w:jc w:val="center"/>
              <w:rPr>
                <w:del w:id="9975" w:author="pete jones" w:date="2022-03-13T17:40:00Z"/>
                <w:rFonts w:ascii="Calibri" w:hAnsi="Calibri" w:cs="Calibri"/>
                <w:color w:val="000000"/>
                <w:sz w:val="22"/>
                <w:szCs w:val="22"/>
              </w:rPr>
            </w:pPr>
            <w:del w:id="9976" w:author="pete jones" w:date="2022-03-13T17:40:00Z">
              <w:r w:rsidRPr="00FF6A71" w:rsidDel="00851583">
                <w:rPr>
                  <w:rFonts w:ascii="Calibri" w:hAnsi="Calibri" w:cs="Calibri"/>
                  <w:color w:val="000000"/>
                  <w:sz w:val="22"/>
                  <w:szCs w:val="22"/>
                </w:rPr>
                <w:delText>0.43</w:delText>
              </w:r>
            </w:del>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9536A" w14:textId="256A59BF" w:rsidR="00546DE1" w:rsidRPr="00FF6A71" w:rsidDel="00851583" w:rsidRDefault="00546DE1" w:rsidP="005D7C68">
            <w:pPr>
              <w:spacing w:before="0" w:after="0" w:line="240" w:lineRule="auto"/>
              <w:jc w:val="left"/>
              <w:rPr>
                <w:del w:id="9977" w:author="pete jones" w:date="2022-03-13T17:40:00Z"/>
                <w:rFonts w:ascii="Calibri" w:hAnsi="Calibri" w:cs="Calibri"/>
                <w:color w:val="000000"/>
                <w:sz w:val="22"/>
                <w:szCs w:val="22"/>
              </w:rPr>
            </w:pPr>
            <w:del w:id="9978" w:author="pete jones" w:date="2022-03-13T17:40:00Z">
              <w:r w:rsidRPr="00FF6A71" w:rsidDel="00851583">
                <w:rPr>
                  <w:rFonts w:ascii="Calibri" w:hAnsi="Calibri" w:cs="Calibri"/>
                  <w:color w:val="000000"/>
                  <w:sz w:val="22"/>
                  <w:szCs w:val="22"/>
                </w:rPr>
                <w:delText>CDE has made a positive impact on my engineering studies</w:delText>
              </w:r>
            </w:del>
          </w:p>
        </w:tc>
      </w:tr>
      <w:tr w:rsidR="00546DE1" w:rsidRPr="00FF6A71" w:rsidDel="00851583" w14:paraId="3BB77CB4" w14:textId="6D90092D" w:rsidTr="005D7C68">
        <w:trPr>
          <w:trHeight w:val="300"/>
          <w:jc w:val="center"/>
          <w:del w:id="9979" w:author="pete jones" w:date="2022-03-13T17:40:00Z"/>
        </w:trPr>
        <w:tc>
          <w:tcPr>
            <w:tcW w:w="1475" w:type="dxa"/>
            <w:vMerge/>
            <w:tcBorders>
              <w:left w:val="single" w:sz="4" w:space="0" w:color="auto"/>
              <w:bottom w:val="single" w:sz="4" w:space="0" w:color="auto"/>
              <w:right w:val="single" w:sz="4" w:space="0" w:color="auto"/>
            </w:tcBorders>
            <w:vAlign w:val="center"/>
          </w:tcPr>
          <w:p w14:paraId="19A53D87" w14:textId="6BD5BE4D" w:rsidR="00546DE1" w:rsidRPr="00FF6A71" w:rsidDel="00851583" w:rsidRDefault="00546DE1" w:rsidP="005D7C68">
            <w:pPr>
              <w:spacing w:before="0" w:after="0" w:line="240" w:lineRule="auto"/>
              <w:jc w:val="center"/>
              <w:rPr>
                <w:del w:id="9980" w:author="pete jones" w:date="2022-03-13T17:40:00Z"/>
                <w:rFonts w:ascii="Calibri" w:hAnsi="Calibri" w:cs="Calibri"/>
                <w:color w:val="000000"/>
                <w:sz w:val="22"/>
                <w:szCs w:val="22"/>
              </w:rPr>
            </w:pPr>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624B4" w14:textId="4F52F9F6" w:rsidR="00546DE1" w:rsidRPr="00FF6A71" w:rsidDel="00851583" w:rsidRDefault="00546DE1" w:rsidP="005D7C68">
            <w:pPr>
              <w:spacing w:before="0" w:after="0" w:line="240" w:lineRule="auto"/>
              <w:jc w:val="center"/>
              <w:rPr>
                <w:del w:id="9981" w:author="pete jones" w:date="2022-03-13T17:40:00Z"/>
                <w:rFonts w:ascii="Calibri" w:hAnsi="Calibri" w:cs="Calibri"/>
                <w:color w:val="000000"/>
                <w:sz w:val="22"/>
                <w:szCs w:val="22"/>
              </w:rPr>
            </w:pPr>
            <w:del w:id="9982" w:author="pete jones" w:date="2022-03-13T17:40:00Z">
              <w:r w:rsidRPr="00FF6A71" w:rsidDel="00851583">
                <w:rPr>
                  <w:rFonts w:ascii="Calibri" w:hAnsi="Calibri" w:cs="Calibri"/>
                  <w:color w:val="000000"/>
                  <w:sz w:val="22"/>
                  <w:szCs w:val="22"/>
                </w:rPr>
                <w:delText>13 (3.1)</w:delText>
              </w:r>
            </w:del>
          </w:p>
        </w:tc>
        <w:tc>
          <w:tcPr>
            <w:tcW w:w="96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2B0439" w14:textId="3D4C1EF2" w:rsidR="00546DE1" w:rsidRPr="00FF6A71" w:rsidDel="00851583" w:rsidRDefault="00546DE1" w:rsidP="005D7C68">
            <w:pPr>
              <w:spacing w:before="0" w:after="0" w:line="240" w:lineRule="auto"/>
              <w:jc w:val="center"/>
              <w:rPr>
                <w:del w:id="9983" w:author="pete jones" w:date="2022-03-13T17:40:00Z"/>
                <w:rFonts w:ascii="Calibri" w:hAnsi="Calibri" w:cs="Calibri"/>
                <w:color w:val="000000"/>
                <w:sz w:val="22"/>
                <w:szCs w:val="22"/>
              </w:rPr>
            </w:pPr>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E0235" w14:textId="7C94A522" w:rsidR="00546DE1" w:rsidRPr="00FF6A71" w:rsidDel="00851583" w:rsidRDefault="00546DE1" w:rsidP="005D7C68">
            <w:pPr>
              <w:spacing w:before="0" w:after="0" w:line="240" w:lineRule="auto"/>
              <w:jc w:val="left"/>
              <w:rPr>
                <w:del w:id="9984" w:author="pete jones" w:date="2022-03-13T17:40:00Z"/>
                <w:rFonts w:ascii="Calibri" w:hAnsi="Calibri" w:cs="Calibri"/>
                <w:color w:val="000000"/>
                <w:sz w:val="22"/>
                <w:szCs w:val="22"/>
              </w:rPr>
            </w:pPr>
            <w:del w:id="9985" w:author="pete jones" w:date="2022-03-13T17:40:00Z">
              <w:r w:rsidRPr="00FF6A71" w:rsidDel="00851583">
                <w:rPr>
                  <w:rFonts w:ascii="Calibri" w:hAnsi="Calibri" w:cs="Calibri"/>
                  <w:color w:val="000000"/>
                  <w:sz w:val="22"/>
                  <w:szCs w:val="22"/>
                </w:rPr>
                <w:delText>The availability on the cloud has been important</w:delText>
              </w:r>
            </w:del>
          </w:p>
        </w:tc>
      </w:tr>
      <w:tr w:rsidR="00546DE1" w:rsidRPr="00FF6A71" w:rsidDel="00851583" w14:paraId="3C4870F7" w14:textId="233F133B" w:rsidTr="005D7C68">
        <w:trPr>
          <w:trHeight w:val="300"/>
          <w:jc w:val="center"/>
          <w:del w:id="9986" w:author="pete jones" w:date="2022-03-13T17:40:00Z"/>
        </w:trPr>
        <w:tc>
          <w:tcPr>
            <w:tcW w:w="8648" w:type="dxa"/>
            <w:gridSpan w:val="4"/>
            <w:tcBorders>
              <w:top w:val="single" w:sz="4" w:space="0" w:color="auto"/>
              <w:left w:val="single" w:sz="4" w:space="0" w:color="auto"/>
              <w:bottom w:val="single" w:sz="4" w:space="0" w:color="auto"/>
              <w:right w:val="single" w:sz="4" w:space="0" w:color="auto"/>
            </w:tcBorders>
            <w:vAlign w:val="center"/>
          </w:tcPr>
          <w:p w14:paraId="0937C9E1" w14:textId="55907E03" w:rsidR="00546DE1" w:rsidRPr="00FF6A71" w:rsidDel="00851583" w:rsidRDefault="00546DE1" w:rsidP="005D7C68">
            <w:pPr>
              <w:spacing w:before="0" w:after="0" w:line="240" w:lineRule="auto"/>
              <w:jc w:val="left"/>
              <w:rPr>
                <w:del w:id="9987" w:author="pete jones" w:date="2022-03-13T17:40:00Z"/>
                <w:rFonts w:ascii="Calibri" w:hAnsi="Calibri" w:cs="Calibri"/>
                <w:color w:val="000000"/>
                <w:sz w:val="22"/>
                <w:szCs w:val="22"/>
              </w:rPr>
            </w:pPr>
            <w:del w:id="9988" w:author="pete jones" w:date="2022-03-13T17:40:00Z">
              <w:r w:rsidRPr="00FF6A71" w:rsidDel="00851583">
                <w:rPr>
                  <w:rFonts w:ascii="Calibri" w:hAnsi="Calibri" w:cs="Calibri"/>
                  <w:color w:val="000000"/>
                  <w:sz w:val="22"/>
                  <w:szCs w:val="22"/>
                </w:rPr>
                <w:delText>Team members who built skills quickly and found the tools easy to use, and those using the tools for final year projects showed a preference for software that was accessible external to the university network. This became an essential consideration as Covid lockdown was imposed during their assignment completion activity.</w:delText>
              </w:r>
            </w:del>
          </w:p>
        </w:tc>
      </w:tr>
      <w:tr w:rsidR="00546DE1" w:rsidRPr="00FF6A71" w:rsidDel="00851583" w14:paraId="6F34D8FC" w14:textId="675114DC" w:rsidTr="005D7C68">
        <w:trPr>
          <w:trHeight w:val="300"/>
          <w:jc w:val="center"/>
          <w:del w:id="9989" w:author="pete jones" w:date="2022-03-13T17:40:00Z"/>
        </w:trPr>
        <w:tc>
          <w:tcPr>
            <w:tcW w:w="1475" w:type="dxa"/>
            <w:vMerge w:val="restart"/>
            <w:tcBorders>
              <w:top w:val="single" w:sz="4" w:space="0" w:color="auto"/>
              <w:left w:val="single" w:sz="4" w:space="0" w:color="auto"/>
              <w:right w:val="single" w:sz="4" w:space="0" w:color="auto"/>
            </w:tcBorders>
            <w:vAlign w:val="center"/>
          </w:tcPr>
          <w:p w14:paraId="42227E5C" w14:textId="11FFC74F" w:rsidR="00546DE1" w:rsidRPr="00FF6A71" w:rsidDel="00851583" w:rsidRDefault="00546DE1" w:rsidP="005D7C68">
            <w:pPr>
              <w:spacing w:before="0" w:after="0" w:line="240" w:lineRule="auto"/>
              <w:jc w:val="center"/>
              <w:rPr>
                <w:del w:id="9990" w:author="pete jones" w:date="2022-03-13T17:40:00Z"/>
                <w:rFonts w:ascii="Calibri" w:hAnsi="Calibri" w:cs="Calibri"/>
                <w:color w:val="000000"/>
                <w:sz w:val="22"/>
                <w:szCs w:val="22"/>
              </w:rPr>
            </w:pPr>
            <w:del w:id="9991" w:author="pete jones" w:date="2022-03-13T17:40:00Z">
              <w:r w:rsidRPr="00FF6A71" w:rsidDel="00851583">
                <w:rPr>
                  <w:rFonts w:ascii="Calibri" w:hAnsi="Calibri" w:cs="Calibri"/>
                  <w:color w:val="000000"/>
                  <w:sz w:val="22"/>
                  <w:szCs w:val="22"/>
                </w:rPr>
                <w:delText>0.013</w:delText>
              </w:r>
            </w:del>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665F7" w14:textId="06B3E27B" w:rsidR="00546DE1" w:rsidRPr="00FF6A71" w:rsidDel="00851583" w:rsidRDefault="00546DE1" w:rsidP="005D7C68">
            <w:pPr>
              <w:spacing w:before="0" w:after="0" w:line="240" w:lineRule="auto"/>
              <w:jc w:val="center"/>
              <w:rPr>
                <w:del w:id="9992" w:author="pete jones" w:date="2022-03-13T17:40:00Z"/>
                <w:rFonts w:ascii="Calibri" w:hAnsi="Calibri" w:cs="Calibri"/>
                <w:color w:val="000000"/>
                <w:sz w:val="22"/>
                <w:szCs w:val="22"/>
              </w:rPr>
            </w:pPr>
            <w:del w:id="9993" w:author="pete jones" w:date="2022-03-13T17:40:00Z">
              <w:r w:rsidRPr="00FF6A71" w:rsidDel="00851583">
                <w:rPr>
                  <w:rFonts w:ascii="Calibri" w:hAnsi="Calibri" w:cs="Calibri"/>
                  <w:color w:val="000000"/>
                  <w:sz w:val="22"/>
                  <w:szCs w:val="22"/>
                </w:rPr>
                <w:delText>18 (2.6)</w:delText>
              </w:r>
            </w:del>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286B4" w14:textId="4656421B" w:rsidR="00546DE1" w:rsidRPr="00FF6A71" w:rsidDel="00851583" w:rsidRDefault="00546DE1" w:rsidP="005D7C68">
            <w:pPr>
              <w:spacing w:before="0" w:after="0" w:line="240" w:lineRule="auto"/>
              <w:jc w:val="center"/>
              <w:rPr>
                <w:del w:id="9994" w:author="pete jones" w:date="2022-03-13T17:40:00Z"/>
                <w:rFonts w:ascii="Calibri" w:hAnsi="Calibri" w:cs="Calibri"/>
                <w:color w:val="000000"/>
                <w:sz w:val="22"/>
                <w:szCs w:val="22"/>
              </w:rPr>
            </w:pPr>
            <w:del w:id="9995" w:author="pete jones" w:date="2022-03-13T17:40:00Z">
              <w:r w:rsidRPr="00FF6A71" w:rsidDel="00851583">
                <w:rPr>
                  <w:rFonts w:ascii="Calibri" w:hAnsi="Calibri" w:cs="Calibri"/>
                  <w:color w:val="000000"/>
                  <w:sz w:val="22"/>
                  <w:szCs w:val="22"/>
                </w:rPr>
                <w:delText>0.42</w:delText>
              </w:r>
            </w:del>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6764B" w14:textId="18E0134C" w:rsidR="00546DE1" w:rsidRPr="00FF6A71" w:rsidDel="00851583" w:rsidRDefault="00546DE1" w:rsidP="005D7C68">
            <w:pPr>
              <w:spacing w:before="0" w:after="0" w:line="240" w:lineRule="auto"/>
              <w:jc w:val="left"/>
              <w:rPr>
                <w:del w:id="9996" w:author="pete jones" w:date="2022-03-13T17:40:00Z"/>
                <w:rFonts w:ascii="Calibri" w:hAnsi="Calibri" w:cs="Calibri"/>
                <w:color w:val="000000"/>
                <w:sz w:val="22"/>
                <w:szCs w:val="22"/>
              </w:rPr>
            </w:pPr>
            <w:del w:id="9997" w:author="pete jones" w:date="2022-03-13T17:40:00Z">
              <w:r w:rsidRPr="00FF6A71" w:rsidDel="00851583">
                <w:rPr>
                  <w:rFonts w:ascii="Calibri" w:hAnsi="Calibri" w:cs="Calibri"/>
                  <w:color w:val="000000"/>
                  <w:sz w:val="22"/>
                  <w:szCs w:val="22"/>
                </w:rPr>
                <w:delText>I have enjoyed using the CDE tools on this project</w:delText>
              </w:r>
            </w:del>
          </w:p>
        </w:tc>
      </w:tr>
      <w:tr w:rsidR="00546DE1" w:rsidRPr="00FF6A71" w:rsidDel="00851583" w14:paraId="55D91066" w14:textId="5D368892" w:rsidTr="005D7C68">
        <w:trPr>
          <w:trHeight w:val="300"/>
          <w:jc w:val="center"/>
          <w:del w:id="9998" w:author="pete jones" w:date="2022-03-13T17:40:00Z"/>
        </w:trPr>
        <w:tc>
          <w:tcPr>
            <w:tcW w:w="1475" w:type="dxa"/>
            <w:vMerge/>
            <w:tcBorders>
              <w:left w:val="single" w:sz="4" w:space="0" w:color="auto"/>
              <w:bottom w:val="single" w:sz="4" w:space="0" w:color="auto"/>
              <w:right w:val="single" w:sz="4" w:space="0" w:color="auto"/>
            </w:tcBorders>
            <w:vAlign w:val="center"/>
          </w:tcPr>
          <w:p w14:paraId="59752F29" w14:textId="2C9A3C5A" w:rsidR="00546DE1" w:rsidRPr="00FF6A71" w:rsidDel="00851583" w:rsidRDefault="00546DE1" w:rsidP="005D7C68">
            <w:pPr>
              <w:spacing w:before="0" w:after="0" w:line="240" w:lineRule="auto"/>
              <w:jc w:val="center"/>
              <w:rPr>
                <w:del w:id="9999" w:author="pete jones" w:date="2022-03-13T17:40:00Z"/>
                <w:rFonts w:ascii="Calibri" w:hAnsi="Calibri" w:cs="Calibri"/>
                <w:color w:val="000000"/>
                <w:sz w:val="22"/>
                <w:szCs w:val="22"/>
              </w:rPr>
            </w:pPr>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9F1C38" w14:textId="4C6E58D5" w:rsidR="00546DE1" w:rsidRPr="00FF6A71" w:rsidDel="00851583" w:rsidRDefault="00546DE1" w:rsidP="005D7C68">
            <w:pPr>
              <w:spacing w:before="0" w:after="0" w:line="240" w:lineRule="auto"/>
              <w:jc w:val="center"/>
              <w:rPr>
                <w:del w:id="10000" w:author="pete jones" w:date="2022-03-13T17:40:00Z"/>
                <w:rFonts w:ascii="Calibri" w:hAnsi="Calibri" w:cs="Calibri"/>
                <w:color w:val="000000"/>
                <w:sz w:val="22"/>
                <w:szCs w:val="22"/>
              </w:rPr>
            </w:pPr>
            <w:del w:id="10001" w:author="pete jones" w:date="2022-03-13T17:40:00Z">
              <w:r w:rsidRPr="00FF6A71" w:rsidDel="00851583">
                <w:rPr>
                  <w:rFonts w:ascii="Calibri" w:hAnsi="Calibri" w:cs="Calibri"/>
                  <w:color w:val="000000"/>
                  <w:sz w:val="22"/>
                  <w:szCs w:val="22"/>
                </w:rPr>
                <w:delText>16 (2.7)</w:delText>
              </w:r>
            </w:del>
          </w:p>
        </w:tc>
        <w:tc>
          <w:tcPr>
            <w:tcW w:w="96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0A98DE" w14:textId="4052CAEE" w:rsidR="00546DE1" w:rsidRPr="00FF6A71" w:rsidDel="00851583" w:rsidRDefault="00546DE1" w:rsidP="005D7C68">
            <w:pPr>
              <w:spacing w:before="0" w:after="0" w:line="240" w:lineRule="auto"/>
              <w:jc w:val="center"/>
              <w:rPr>
                <w:del w:id="10002" w:author="pete jones" w:date="2022-03-13T17:40:00Z"/>
                <w:rFonts w:ascii="Calibri" w:hAnsi="Calibri" w:cs="Calibri"/>
                <w:color w:val="000000"/>
                <w:sz w:val="22"/>
                <w:szCs w:val="22"/>
              </w:rPr>
            </w:pPr>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972E54" w14:textId="07AEEFEA" w:rsidR="00546DE1" w:rsidRPr="00FF6A71" w:rsidDel="00851583" w:rsidRDefault="00546DE1" w:rsidP="005D7C68">
            <w:pPr>
              <w:spacing w:before="0" w:after="0" w:line="240" w:lineRule="auto"/>
              <w:jc w:val="left"/>
              <w:rPr>
                <w:del w:id="10003" w:author="pete jones" w:date="2022-03-13T17:40:00Z"/>
                <w:rFonts w:ascii="Calibri" w:hAnsi="Calibri" w:cs="Calibri"/>
                <w:color w:val="000000"/>
                <w:sz w:val="22"/>
                <w:szCs w:val="22"/>
              </w:rPr>
            </w:pPr>
            <w:del w:id="10004" w:author="pete jones" w:date="2022-03-13T17:40:00Z">
              <w:r w:rsidRPr="00FF6A71" w:rsidDel="00851583">
                <w:rPr>
                  <w:rFonts w:ascii="Calibri" w:hAnsi="Calibri" w:cs="Calibri"/>
                  <w:color w:val="000000"/>
                  <w:sz w:val="22"/>
                  <w:szCs w:val="22"/>
                </w:rPr>
                <w:delText>How many hours have you spent learning to use the toolset</w:delText>
              </w:r>
            </w:del>
          </w:p>
        </w:tc>
      </w:tr>
      <w:tr w:rsidR="00546DE1" w:rsidRPr="00FF6A71" w:rsidDel="00851583" w14:paraId="3CF2A75C" w14:textId="57517480" w:rsidTr="005D7C68">
        <w:trPr>
          <w:trHeight w:val="300"/>
          <w:jc w:val="center"/>
          <w:del w:id="10005" w:author="pete jones" w:date="2022-03-13T17:40:00Z"/>
        </w:trPr>
        <w:tc>
          <w:tcPr>
            <w:tcW w:w="8648" w:type="dxa"/>
            <w:gridSpan w:val="4"/>
            <w:tcBorders>
              <w:top w:val="single" w:sz="4" w:space="0" w:color="auto"/>
              <w:left w:val="single" w:sz="4" w:space="0" w:color="auto"/>
              <w:bottom w:val="single" w:sz="4" w:space="0" w:color="auto"/>
              <w:right w:val="single" w:sz="4" w:space="0" w:color="auto"/>
            </w:tcBorders>
            <w:vAlign w:val="center"/>
          </w:tcPr>
          <w:p w14:paraId="035708A0" w14:textId="6978B8AB" w:rsidR="00546DE1" w:rsidRPr="00FF6A71" w:rsidDel="00851583" w:rsidRDefault="00546DE1" w:rsidP="005D7C68">
            <w:pPr>
              <w:spacing w:before="0" w:after="0" w:line="240" w:lineRule="auto"/>
              <w:jc w:val="left"/>
              <w:rPr>
                <w:del w:id="10006" w:author="pete jones" w:date="2022-03-13T17:40:00Z"/>
                <w:rFonts w:ascii="Calibri" w:hAnsi="Calibri" w:cs="Calibri"/>
                <w:color w:val="000000"/>
                <w:sz w:val="22"/>
                <w:szCs w:val="22"/>
              </w:rPr>
            </w:pPr>
            <w:del w:id="10007" w:author="pete jones" w:date="2022-03-13T17:40:00Z">
              <w:r w:rsidRPr="00FF6A71" w:rsidDel="00851583">
                <w:rPr>
                  <w:rFonts w:ascii="Calibri" w:hAnsi="Calibri" w:cs="Calibri"/>
                  <w:color w:val="000000"/>
                  <w:sz w:val="22"/>
                  <w:szCs w:val="22"/>
                </w:rPr>
                <w:delText>Students who enjoyed using the CDE tools spent more effort building their skills by self-study. However, this would also be true for students who preferred other tools. Consideration must be applied to the collaboration capability of the chosen tools and the Covid restriction which had no negative impact on the creation and sharing of digital data on the project.</w:delText>
              </w:r>
            </w:del>
          </w:p>
        </w:tc>
      </w:tr>
      <w:tr w:rsidR="00546DE1" w:rsidRPr="00FF6A71" w:rsidDel="00851583" w14:paraId="3F285D46" w14:textId="0A85CC92" w:rsidTr="005D7C68">
        <w:trPr>
          <w:trHeight w:val="300"/>
          <w:jc w:val="center"/>
          <w:del w:id="10008" w:author="pete jones" w:date="2022-03-13T17:40:00Z"/>
        </w:trPr>
        <w:tc>
          <w:tcPr>
            <w:tcW w:w="1475" w:type="dxa"/>
            <w:vMerge w:val="restart"/>
            <w:tcBorders>
              <w:top w:val="single" w:sz="4" w:space="0" w:color="auto"/>
              <w:left w:val="single" w:sz="4" w:space="0" w:color="auto"/>
              <w:right w:val="single" w:sz="4" w:space="0" w:color="auto"/>
            </w:tcBorders>
            <w:vAlign w:val="center"/>
          </w:tcPr>
          <w:p w14:paraId="440B47F8" w14:textId="7787349D" w:rsidR="00546DE1" w:rsidRPr="00FF6A71" w:rsidDel="00851583" w:rsidRDefault="00546DE1" w:rsidP="005D7C68">
            <w:pPr>
              <w:spacing w:before="0" w:after="0" w:line="240" w:lineRule="auto"/>
              <w:jc w:val="center"/>
              <w:rPr>
                <w:del w:id="10009" w:author="pete jones" w:date="2022-03-13T17:40:00Z"/>
                <w:rFonts w:ascii="Calibri" w:hAnsi="Calibri" w:cs="Calibri"/>
                <w:color w:val="000000"/>
                <w:sz w:val="22"/>
                <w:szCs w:val="22"/>
              </w:rPr>
            </w:pPr>
            <w:del w:id="10010" w:author="pete jones" w:date="2022-03-13T17:40:00Z">
              <w:r w:rsidRPr="00FF6A71" w:rsidDel="00851583">
                <w:rPr>
                  <w:rFonts w:ascii="Calibri" w:hAnsi="Calibri" w:cs="Calibri"/>
                  <w:color w:val="000000"/>
                  <w:sz w:val="22"/>
                  <w:szCs w:val="22"/>
                </w:rPr>
                <w:delText>0.014</w:delText>
              </w:r>
            </w:del>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4BCDF" w14:textId="5B1BC775" w:rsidR="00546DE1" w:rsidRPr="00FF6A71" w:rsidDel="00851583" w:rsidRDefault="00546DE1" w:rsidP="005D7C68">
            <w:pPr>
              <w:spacing w:before="0" w:after="0" w:line="240" w:lineRule="auto"/>
              <w:jc w:val="center"/>
              <w:rPr>
                <w:del w:id="10011" w:author="pete jones" w:date="2022-03-13T17:40:00Z"/>
                <w:rFonts w:ascii="Calibri" w:hAnsi="Calibri" w:cs="Calibri"/>
                <w:color w:val="000000"/>
                <w:sz w:val="22"/>
                <w:szCs w:val="22"/>
              </w:rPr>
            </w:pPr>
            <w:del w:id="10012" w:author="pete jones" w:date="2022-03-13T17:40:00Z">
              <w:r w:rsidRPr="00FF6A71" w:rsidDel="00851583">
                <w:rPr>
                  <w:rFonts w:ascii="Calibri" w:hAnsi="Calibri" w:cs="Calibri"/>
                  <w:color w:val="000000"/>
                  <w:sz w:val="22"/>
                  <w:szCs w:val="22"/>
                </w:rPr>
                <w:delText>16 (2.7)</w:delText>
              </w:r>
            </w:del>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5EB7AA" w14:textId="7B66FAC4" w:rsidR="00546DE1" w:rsidRPr="00FF6A71" w:rsidDel="00851583" w:rsidRDefault="00546DE1" w:rsidP="005D7C68">
            <w:pPr>
              <w:spacing w:before="0" w:after="0" w:line="240" w:lineRule="auto"/>
              <w:jc w:val="center"/>
              <w:rPr>
                <w:del w:id="10013" w:author="pete jones" w:date="2022-03-13T17:40:00Z"/>
                <w:rFonts w:ascii="Calibri" w:hAnsi="Calibri" w:cs="Calibri"/>
                <w:color w:val="000000"/>
                <w:sz w:val="22"/>
                <w:szCs w:val="22"/>
              </w:rPr>
            </w:pPr>
            <w:del w:id="10014" w:author="pete jones" w:date="2022-03-13T17:40:00Z">
              <w:r w:rsidRPr="00FF6A71" w:rsidDel="00851583">
                <w:rPr>
                  <w:rFonts w:ascii="Calibri" w:hAnsi="Calibri" w:cs="Calibri"/>
                  <w:color w:val="000000"/>
                  <w:sz w:val="22"/>
                  <w:szCs w:val="22"/>
                </w:rPr>
                <w:delText>0.41</w:delText>
              </w:r>
            </w:del>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B8C9F4" w14:textId="2EEE642D" w:rsidR="00546DE1" w:rsidRPr="00FF6A71" w:rsidDel="00851583" w:rsidRDefault="00546DE1" w:rsidP="005D7C68">
            <w:pPr>
              <w:spacing w:before="0" w:after="0" w:line="240" w:lineRule="auto"/>
              <w:jc w:val="left"/>
              <w:rPr>
                <w:del w:id="10015" w:author="pete jones" w:date="2022-03-13T17:40:00Z"/>
                <w:rFonts w:ascii="Calibri" w:hAnsi="Calibri" w:cs="Calibri"/>
                <w:color w:val="000000"/>
                <w:sz w:val="22"/>
                <w:szCs w:val="22"/>
              </w:rPr>
            </w:pPr>
            <w:del w:id="10016" w:author="pete jones" w:date="2022-03-13T17:40:00Z">
              <w:r w:rsidRPr="00FF6A71" w:rsidDel="00851583">
                <w:rPr>
                  <w:rFonts w:ascii="Calibri" w:hAnsi="Calibri" w:cs="Calibri"/>
                  <w:color w:val="000000"/>
                  <w:sz w:val="22"/>
                  <w:szCs w:val="22"/>
                </w:rPr>
                <w:delText>How many hours have spent learning to use the toolset</w:delText>
              </w:r>
            </w:del>
          </w:p>
        </w:tc>
      </w:tr>
      <w:tr w:rsidR="00546DE1" w:rsidRPr="00FF6A71" w:rsidDel="00851583" w14:paraId="4F31FB9C" w14:textId="337C177E" w:rsidTr="005D7C68">
        <w:trPr>
          <w:trHeight w:val="300"/>
          <w:jc w:val="center"/>
          <w:del w:id="10017" w:author="pete jones" w:date="2022-03-13T17:40:00Z"/>
        </w:trPr>
        <w:tc>
          <w:tcPr>
            <w:tcW w:w="1475" w:type="dxa"/>
            <w:vMerge/>
            <w:tcBorders>
              <w:left w:val="single" w:sz="4" w:space="0" w:color="auto"/>
              <w:bottom w:val="single" w:sz="4" w:space="0" w:color="auto"/>
              <w:right w:val="single" w:sz="4" w:space="0" w:color="auto"/>
            </w:tcBorders>
            <w:vAlign w:val="center"/>
          </w:tcPr>
          <w:p w14:paraId="0A8F12C9" w14:textId="4A05B5AF" w:rsidR="00546DE1" w:rsidRPr="00FF6A71" w:rsidDel="00851583" w:rsidRDefault="00546DE1" w:rsidP="005D7C68">
            <w:pPr>
              <w:spacing w:before="0" w:after="0" w:line="240" w:lineRule="auto"/>
              <w:jc w:val="center"/>
              <w:rPr>
                <w:del w:id="10018" w:author="pete jones" w:date="2022-03-13T17:40:00Z"/>
                <w:rFonts w:ascii="Calibri" w:hAnsi="Calibri" w:cs="Calibri"/>
                <w:color w:val="000000"/>
                <w:sz w:val="22"/>
                <w:szCs w:val="22"/>
              </w:rPr>
            </w:pPr>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D06005" w14:textId="271422F9" w:rsidR="00546DE1" w:rsidRPr="00FF6A71" w:rsidDel="00851583" w:rsidRDefault="00546DE1" w:rsidP="005D7C68">
            <w:pPr>
              <w:spacing w:before="0" w:after="0" w:line="240" w:lineRule="auto"/>
              <w:jc w:val="center"/>
              <w:rPr>
                <w:del w:id="10019" w:author="pete jones" w:date="2022-03-13T17:40:00Z"/>
                <w:rFonts w:ascii="Calibri" w:hAnsi="Calibri" w:cs="Calibri"/>
                <w:color w:val="000000"/>
                <w:sz w:val="22"/>
                <w:szCs w:val="22"/>
              </w:rPr>
            </w:pPr>
            <w:del w:id="10020" w:author="pete jones" w:date="2022-03-13T17:40:00Z">
              <w:r w:rsidRPr="00FF6A71" w:rsidDel="00851583">
                <w:rPr>
                  <w:rFonts w:ascii="Calibri" w:hAnsi="Calibri" w:cs="Calibri"/>
                  <w:color w:val="000000"/>
                  <w:sz w:val="22"/>
                  <w:szCs w:val="22"/>
                </w:rPr>
                <w:delText>9 (3.4)</w:delText>
              </w:r>
            </w:del>
          </w:p>
        </w:tc>
        <w:tc>
          <w:tcPr>
            <w:tcW w:w="96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005FBB" w14:textId="4A8E6C2B" w:rsidR="00546DE1" w:rsidRPr="00FF6A71" w:rsidDel="00851583" w:rsidRDefault="00546DE1" w:rsidP="005D7C68">
            <w:pPr>
              <w:spacing w:before="0" w:after="0" w:line="240" w:lineRule="auto"/>
              <w:jc w:val="center"/>
              <w:rPr>
                <w:del w:id="10021" w:author="pete jones" w:date="2022-03-13T17:40:00Z"/>
                <w:rFonts w:ascii="Calibri" w:hAnsi="Calibri" w:cs="Calibri"/>
                <w:color w:val="000000"/>
                <w:sz w:val="22"/>
                <w:szCs w:val="22"/>
              </w:rPr>
            </w:pPr>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56073" w14:textId="4F19FFED" w:rsidR="00546DE1" w:rsidRPr="00FF6A71" w:rsidDel="00851583" w:rsidRDefault="00546DE1" w:rsidP="005D7C68">
            <w:pPr>
              <w:spacing w:before="0" w:after="0" w:line="240" w:lineRule="auto"/>
              <w:jc w:val="left"/>
              <w:rPr>
                <w:del w:id="10022" w:author="pete jones" w:date="2022-03-13T17:40:00Z"/>
                <w:rFonts w:ascii="Calibri" w:hAnsi="Calibri" w:cs="Calibri"/>
                <w:color w:val="000000"/>
                <w:sz w:val="22"/>
                <w:szCs w:val="22"/>
              </w:rPr>
            </w:pPr>
            <w:del w:id="10023" w:author="pete jones" w:date="2022-03-13T17:40:00Z">
              <w:r w:rsidRPr="00FF6A71" w:rsidDel="00851583">
                <w:rPr>
                  <w:rFonts w:ascii="Calibri" w:hAnsi="Calibri" w:cs="Calibri"/>
                  <w:color w:val="000000"/>
                  <w:sz w:val="22"/>
                  <w:szCs w:val="22"/>
                </w:rPr>
                <w:delText>I have used high end engineering functions of 3DX (</w:delText>
              </w:r>
              <w:r w:rsidR="00F427D8" w:rsidRPr="00FF6A71" w:rsidDel="00851583">
                <w:rPr>
                  <w:rFonts w:ascii="Calibri" w:hAnsi="Calibri" w:cs="Calibri"/>
                  <w:color w:val="000000"/>
                  <w:sz w:val="22"/>
                  <w:szCs w:val="22"/>
                </w:rPr>
                <w:delText>e.g.,</w:delText>
              </w:r>
              <w:r w:rsidRPr="00FF6A71" w:rsidDel="00851583">
                <w:rPr>
                  <w:rFonts w:ascii="Calibri" w:hAnsi="Calibri" w:cs="Calibri"/>
                  <w:color w:val="000000"/>
                  <w:sz w:val="22"/>
                  <w:szCs w:val="22"/>
                </w:rPr>
                <w:delText xml:space="preserve"> CFD, Kinematics, Gen. Design, Stress Analysis, and Manufacturing)</w:delText>
              </w:r>
            </w:del>
          </w:p>
        </w:tc>
      </w:tr>
      <w:tr w:rsidR="00546DE1" w:rsidRPr="00FF6A71" w:rsidDel="00851583" w14:paraId="3347232F" w14:textId="6E0EDCB3" w:rsidTr="005D7C68">
        <w:trPr>
          <w:trHeight w:val="300"/>
          <w:jc w:val="center"/>
          <w:del w:id="10024" w:author="pete jones" w:date="2022-03-13T17:40:00Z"/>
        </w:trPr>
        <w:tc>
          <w:tcPr>
            <w:tcW w:w="8648" w:type="dxa"/>
            <w:gridSpan w:val="4"/>
            <w:tcBorders>
              <w:top w:val="single" w:sz="4" w:space="0" w:color="auto"/>
              <w:left w:val="single" w:sz="4" w:space="0" w:color="auto"/>
              <w:bottom w:val="single" w:sz="4" w:space="0" w:color="auto"/>
              <w:right w:val="single" w:sz="4" w:space="0" w:color="auto"/>
            </w:tcBorders>
            <w:vAlign w:val="center"/>
          </w:tcPr>
          <w:p w14:paraId="4B8E75B9" w14:textId="1EDF0D53" w:rsidR="00546DE1" w:rsidRPr="00FF6A71" w:rsidDel="00851583" w:rsidRDefault="00546DE1" w:rsidP="005D7C68">
            <w:pPr>
              <w:spacing w:before="0" w:after="0" w:line="240" w:lineRule="auto"/>
              <w:jc w:val="left"/>
              <w:rPr>
                <w:del w:id="10025" w:author="pete jones" w:date="2022-03-13T17:40:00Z"/>
                <w:rFonts w:ascii="Calibri" w:hAnsi="Calibri" w:cs="Calibri"/>
                <w:color w:val="000000"/>
                <w:sz w:val="22"/>
                <w:szCs w:val="22"/>
              </w:rPr>
            </w:pPr>
            <w:del w:id="10026" w:author="pete jones" w:date="2022-03-13T17:40:00Z">
              <w:r w:rsidRPr="00FF6A71" w:rsidDel="00851583">
                <w:rPr>
                  <w:rFonts w:ascii="Calibri" w:hAnsi="Calibri" w:cs="Calibri"/>
                  <w:color w:val="000000"/>
                  <w:sz w:val="22"/>
                  <w:szCs w:val="22"/>
                </w:rPr>
                <w:delText>Students who spent more effort on self-learning were also more likely to extend their skills into advanced functionality; especially where good examples and self-paced learning are readily available.</w:delText>
              </w:r>
            </w:del>
          </w:p>
        </w:tc>
      </w:tr>
      <w:tr w:rsidR="00546DE1" w:rsidRPr="00FF6A71" w:rsidDel="00851583" w14:paraId="55BB1F37" w14:textId="7294EF94" w:rsidTr="005D7C68">
        <w:trPr>
          <w:trHeight w:val="300"/>
          <w:jc w:val="center"/>
          <w:del w:id="10027" w:author="pete jones" w:date="2022-03-13T17:40:00Z"/>
        </w:trPr>
        <w:tc>
          <w:tcPr>
            <w:tcW w:w="1475" w:type="dxa"/>
            <w:vMerge w:val="restart"/>
            <w:tcBorders>
              <w:top w:val="single" w:sz="4" w:space="0" w:color="auto"/>
              <w:left w:val="single" w:sz="4" w:space="0" w:color="auto"/>
              <w:right w:val="single" w:sz="4" w:space="0" w:color="auto"/>
            </w:tcBorders>
            <w:vAlign w:val="center"/>
          </w:tcPr>
          <w:p w14:paraId="4B1D87E8" w14:textId="67C80E3F" w:rsidR="00546DE1" w:rsidRPr="00FF6A71" w:rsidDel="00851583" w:rsidRDefault="00546DE1" w:rsidP="005D7C68">
            <w:pPr>
              <w:spacing w:before="0" w:after="0" w:line="240" w:lineRule="auto"/>
              <w:jc w:val="center"/>
              <w:rPr>
                <w:del w:id="10028" w:author="pete jones" w:date="2022-03-13T17:40:00Z"/>
                <w:rFonts w:ascii="Calibri" w:hAnsi="Calibri" w:cs="Calibri"/>
                <w:color w:val="000000"/>
                <w:sz w:val="22"/>
                <w:szCs w:val="22"/>
              </w:rPr>
            </w:pPr>
            <w:del w:id="10029" w:author="pete jones" w:date="2022-03-13T17:40:00Z">
              <w:r w:rsidRPr="00FF6A71" w:rsidDel="00851583">
                <w:rPr>
                  <w:rFonts w:ascii="Calibri" w:hAnsi="Calibri" w:cs="Calibri"/>
                  <w:color w:val="000000"/>
                  <w:sz w:val="22"/>
                  <w:szCs w:val="22"/>
                </w:rPr>
                <w:delText>0.017</w:delText>
              </w:r>
            </w:del>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3B436" w14:textId="66C27666" w:rsidR="00546DE1" w:rsidRPr="00FF6A71" w:rsidDel="00851583" w:rsidRDefault="00546DE1" w:rsidP="005D7C68">
            <w:pPr>
              <w:spacing w:before="0" w:after="0" w:line="240" w:lineRule="auto"/>
              <w:jc w:val="center"/>
              <w:rPr>
                <w:del w:id="10030" w:author="pete jones" w:date="2022-03-13T17:40:00Z"/>
                <w:rFonts w:ascii="Calibri" w:hAnsi="Calibri" w:cs="Calibri"/>
                <w:color w:val="000000"/>
                <w:sz w:val="22"/>
                <w:szCs w:val="22"/>
              </w:rPr>
            </w:pPr>
            <w:del w:id="10031" w:author="pete jones" w:date="2022-03-13T17:40:00Z">
              <w:r w:rsidRPr="00FF6A71" w:rsidDel="00851583">
                <w:rPr>
                  <w:rFonts w:ascii="Calibri" w:hAnsi="Calibri" w:cs="Calibri"/>
                  <w:color w:val="000000"/>
                  <w:sz w:val="22"/>
                  <w:szCs w:val="22"/>
                </w:rPr>
                <w:delText>14 (2.9)</w:delText>
              </w:r>
            </w:del>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548CC" w14:textId="6BE406F4" w:rsidR="00546DE1" w:rsidRPr="00FF6A71" w:rsidDel="00851583" w:rsidRDefault="00546DE1" w:rsidP="005D7C68">
            <w:pPr>
              <w:spacing w:before="0" w:after="0" w:line="240" w:lineRule="auto"/>
              <w:jc w:val="center"/>
              <w:rPr>
                <w:del w:id="10032" w:author="pete jones" w:date="2022-03-13T17:40:00Z"/>
                <w:rFonts w:ascii="Calibri" w:hAnsi="Calibri" w:cs="Calibri"/>
                <w:color w:val="000000"/>
                <w:sz w:val="22"/>
                <w:szCs w:val="22"/>
              </w:rPr>
            </w:pPr>
            <w:del w:id="10033" w:author="pete jones" w:date="2022-03-13T17:40:00Z">
              <w:r w:rsidRPr="00FF6A71" w:rsidDel="00851583">
                <w:rPr>
                  <w:rFonts w:ascii="Calibri" w:hAnsi="Calibri" w:cs="Calibri"/>
                  <w:color w:val="000000"/>
                  <w:sz w:val="22"/>
                  <w:szCs w:val="22"/>
                </w:rPr>
                <w:delText>0.4</w:delText>
              </w:r>
            </w:del>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67107" w14:textId="5E0B4CFA" w:rsidR="00546DE1" w:rsidRPr="00FF6A71" w:rsidDel="00851583" w:rsidRDefault="00546DE1" w:rsidP="005D7C68">
            <w:pPr>
              <w:spacing w:before="0" w:after="0" w:line="240" w:lineRule="auto"/>
              <w:jc w:val="left"/>
              <w:rPr>
                <w:del w:id="10034" w:author="pete jones" w:date="2022-03-13T17:40:00Z"/>
                <w:rFonts w:ascii="Calibri" w:hAnsi="Calibri" w:cs="Calibri"/>
                <w:color w:val="000000"/>
                <w:sz w:val="22"/>
                <w:szCs w:val="22"/>
              </w:rPr>
            </w:pPr>
            <w:del w:id="10035" w:author="pete jones" w:date="2022-03-13T17:40:00Z">
              <w:r w:rsidRPr="00FF6A71" w:rsidDel="00851583">
                <w:rPr>
                  <w:rFonts w:ascii="Calibri" w:hAnsi="Calibri" w:cs="Calibri"/>
                  <w:color w:val="000000"/>
                  <w:sz w:val="22"/>
                  <w:szCs w:val="22"/>
                </w:rPr>
                <w:delText>3DX is essential for connecting the team</w:delText>
              </w:r>
            </w:del>
          </w:p>
        </w:tc>
      </w:tr>
      <w:tr w:rsidR="00546DE1" w:rsidRPr="00FF6A71" w:rsidDel="00851583" w14:paraId="46762300" w14:textId="19E90EA9" w:rsidTr="005D7C68">
        <w:trPr>
          <w:trHeight w:val="300"/>
          <w:jc w:val="center"/>
          <w:del w:id="10036" w:author="pete jones" w:date="2022-03-13T17:40:00Z"/>
        </w:trPr>
        <w:tc>
          <w:tcPr>
            <w:tcW w:w="1475" w:type="dxa"/>
            <w:vMerge/>
            <w:tcBorders>
              <w:left w:val="single" w:sz="4" w:space="0" w:color="auto"/>
              <w:bottom w:val="single" w:sz="4" w:space="0" w:color="auto"/>
              <w:right w:val="single" w:sz="4" w:space="0" w:color="auto"/>
            </w:tcBorders>
            <w:vAlign w:val="center"/>
          </w:tcPr>
          <w:p w14:paraId="06A95C9F" w14:textId="56B7FC06" w:rsidR="00546DE1" w:rsidRPr="00FF6A71" w:rsidDel="00851583" w:rsidRDefault="00546DE1" w:rsidP="005D7C68">
            <w:pPr>
              <w:spacing w:before="0" w:after="0" w:line="240" w:lineRule="auto"/>
              <w:jc w:val="center"/>
              <w:rPr>
                <w:del w:id="10037" w:author="pete jones" w:date="2022-03-13T17:40:00Z"/>
                <w:rFonts w:ascii="Calibri" w:hAnsi="Calibri" w:cs="Calibri"/>
                <w:color w:val="000000"/>
                <w:sz w:val="22"/>
                <w:szCs w:val="22"/>
              </w:rPr>
            </w:pPr>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52F8DC" w14:textId="67E7FAAD" w:rsidR="00546DE1" w:rsidRPr="00FF6A71" w:rsidDel="00851583" w:rsidRDefault="00546DE1" w:rsidP="005D7C68">
            <w:pPr>
              <w:spacing w:before="0" w:after="0" w:line="240" w:lineRule="auto"/>
              <w:jc w:val="center"/>
              <w:rPr>
                <w:del w:id="10038" w:author="pete jones" w:date="2022-03-13T17:40:00Z"/>
                <w:rFonts w:ascii="Calibri" w:hAnsi="Calibri" w:cs="Calibri"/>
                <w:color w:val="000000"/>
                <w:sz w:val="22"/>
                <w:szCs w:val="22"/>
              </w:rPr>
            </w:pPr>
            <w:del w:id="10039" w:author="pete jones" w:date="2022-03-13T17:40:00Z">
              <w:r w:rsidRPr="00FF6A71" w:rsidDel="00851583">
                <w:rPr>
                  <w:rFonts w:ascii="Calibri" w:hAnsi="Calibri" w:cs="Calibri"/>
                  <w:color w:val="000000"/>
                  <w:sz w:val="22"/>
                  <w:szCs w:val="22"/>
                </w:rPr>
                <w:delText>9 (3.4)</w:delText>
              </w:r>
            </w:del>
          </w:p>
        </w:tc>
        <w:tc>
          <w:tcPr>
            <w:tcW w:w="96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1D322" w14:textId="4988BCF4" w:rsidR="00546DE1" w:rsidRPr="00FF6A71" w:rsidDel="00851583" w:rsidRDefault="00546DE1" w:rsidP="005D7C68">
            <w:pPr>
              <w:spacing w:before="0" w:after="0" w:line="240" w:lineRule="auto"/>
              <w:jc w:val="center"/>
              <w:rPr>
                <w:del w:id="10040" w:author="pete jones" w:date="2022-03-13T17:40:00Z"/>
                <w:rFonts w:ascii="Calibri" w:hAnsi="Calibri" w:cs="Calibri"/>
                <w:color w:val="000000"/>
                <w:sz w:val="22"/>
                <w:szCs w:val="22"/>
              </w:rPr>
            </w:pPr>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D9691" w14:textId="145EF4FB" w:rsidR="00546DE1" w:rsidRPr="00FF6A71" w:rsidDel="00851583" w:rsidRDefault="00546DE1" w:rsidP="005D7C68">
            <w:pPr>
              <w:spacing w:before="0" w:after="0" w:line="240" w:lineRule="auto"/>
              <w:jc w:val="left"/>
              <w:rPr>
                <w:del w:id="10041" w:author="pete jones" w:date="2022-03-13T17:40:00Z"/>
                <w:rFonts w:ascii="Calibri" w:hAnsi="Calibri" w:cs="Calibri"/>
                <w:color w:val="000000"/>
                <w:sz w:val="22"/>
                <w:szCs w:val="22"/>
              </w:rPr>
            </w:pPr>
            <w:del w:id="10042" w:author="pete jones" w:date="2022-03-13T17:40:00Z">
              <w:r w:rsidRPr="00FF6A71" w:rsidDel="00851583">
                <w:rPr>
                  <w:rFonts w:ascii="Calibri" w:hAnsi="Calibri" w:cs="Calibri"/>
                  <w:color w:val="000000"/>
                  <w:sz w:val="22"/>
                  <w:szCs w:val="22"/>
                </w:rPr>
                <w:delText>I have used high end engineering functions of 3DX (</w:delText>
              </w:r>
              <w:r w:rsidR="00F427D8" w:rsidRPr="00FF6A71" w:rsidDel="00851583">
                <w:rPr>
                  <w:rFonts w:ascii="Calibri" w:hAnsi="Calibri" w:cs="Calibri"/>
                  <w:color w:val="000000"/>
                  <w:sz w:val="22"/>
                  <w:szCs w:val="22"/>
                </w:rPr>
                <w:delText>e.g.,</w:delText>
              </w:r>
              <w:r w:rsidRPr="00FF6A71" w:rsidDel="00851583">
                <w:rPr>
                  <w:rFonts w:ascii="Calibri" w:hAnsi="Calibri" w:cs="Calibri"/>
                  <w:color w:val="000000"/>
                  <w:sz w:val="22"/>
                  <w:szCs w:val="22"/>
                </w:rPr>
                <w:delText xml:space="preserve"> CFD, Kinematics, Gen. Design, Stress Analysis, and Manufacturing)</w:delText>
              </w:r>
            </w:del>
          </w:p>
        </w:tc>
      </w:tr>
      <w:tr w:rsidR="00546DE1" w:rsidRPr="00FF6A71" w:rsidDel="00851583" w14:paraId="7D338A75" w14:textId="6299C142" w:rsidTr="005D7C68">
        <w:trPr>
          <w:trHeight w:val="300"/>
          <w:jc w:val="center"/>
          <w:del w:id="10043" w:author="pete jones" w:date="2022-03-13T17:40:00Z"/>
        </w:trPr>
        <w:tc>
          <w:tcPr>
            <w:tcW w:w="8648" w:type="dxa"/>
            <w:gridSpan w:val="4"/>
            <w:tcBorders>
              <w:top w:val="single" w:sz="4" w:space="0" w:color="auto"/>
              <w:left w:val="single" w:sz="4" w:space="0" w:color="auto"/>
              <w:bottom w:val="single" w:sz="4" w:space="0" w:color="auto"/>
              <w:right w:val="single" w:sz="4" w:space="0" w:color="auto"/>
            </w:tcBorders>
            <w:vAlign w:val="center"/>
          </w:tcPr>
          <w:p w14:paraId="3D29872C" w14:textId="7AE5F29F" w:rsidR="00546DE1" w:rsidRPr="00FF6A71" w:rsidDel="00851583" w:rsidRDefault="00546DE1" w:rsidP="005D7C68">
            <w:pPr>
              <w:spacing w:before="0" w:after="0" w:line="240" w:lineRule="auto"/>
              <w:jc w:val="left"/>
              <w:rPr>
                <w:del w:id="10044" w:author="pete jones" w:date="2022-03-13T17:40:00Z"/>
                <w:rFonts w:ascii="Calibri" w:hAnsi="Calibri" w:cs="Calibri"/>
                <w:color w:val="000000"/>
                <w:sz w:val="22"/>
                <w:szCs w:val="22"/>
              </w:rPr>
            </w:pPr>
            <w:del w:id="10045" w:author="pete jones" w:date="2022-03-13T17:40:00Z">
              <w:r w:rsidRPr="00FF6A71" w:rsidDel="00851583">
                <w:rPr>
                  <w:rFonts w:ascii="Calibri" w:hAnsi="Calibri" w:cs="Calibri"/>
                  <w:color w:val="000000"/>
                  <w:sz w:val="22"/>
                  <w:szCs w:val="22"/>
                </w:rPr>
                <w:delText>This correlation is more likely to occur where higher level students are completing final year projects and where that work is highly integrated with the project objectives.</w:delText>
              </w:r>
            </w:del>
          </w:p>
        </w:tc>
      </w:tr>
      <w:tr w:rsidR="00546DE1" w:rsidRPr="00FF6A71" w:rsidDel="00851583" w14:paraId="78CF0950" w14:textId="795AC2E3" w:rsidTr="005D7C68">
        <w:trPr>
          <w:trHeight w:val="300"/>
          <w:jc w:val="center"/>
          <w:del w:id="10046" w:author="pete jones" w:date="2022-03-13T17:40:00Z"/>
        </w:trPr>
        <w:tc>
          <w:tcPr>
            <w:tcW w:w="1475" w:type="dxa"/>
            <w:vMerge w:val="restart"/>
            <w:tcBorders>
              <w:top w:val="single" w:sz="4" w:space="0" w:color="auto"/>
              <w:left w:val="single" w:sz="4" w:space="0" w:color="auto"/>
              <w:right w:val="single" w:sz="4" w:space="0" w:color="auto"/>
            </w:tcBorders>
            <w:vAlign w:val="center"/>
          </w:tcPr>
          <w:p w14:paraId="3D53A4CA" w14:textId="443021DE" w:rsidR="00546DE1" w:rsidRPr="00FF6A71" w:rsidDel="00851583" w:rsidRDefault="00546DE1" w:rsidP="005D7C68">
            <w:pPr>
              <w:spacing w:before="0" w:after="0" w:line="240" w:lineRule="auto"/>
              <w:jc w:val="center"/>
              <w:rPr>
                <w:del w:id="10047" w:author="pete jones" w:date="2022-03-13T17:40:00Z"/>
                <w:rFonts w:ascii="Calibri" w:hAnsi="Calibri" w:cs="Calibri"/>
                <w:color w:val="000000"/>
                <w:sz w:val="22"/>
                <w:szCs w:val="22"/>
              </w:rPr>
            </w:pPr>
            <w:del w:id="10048" w:author="pete jones" w:date="2022-03-13T17:40:00Z">
              <w:r w:rsidRPr="00FF6A71" w:rsidDel="00851583">
                <w:rPr>
                  <w:rFonts w:ascii="Calibri" w:hAnsi="Calibri" w:cs="Calibri"/>
                  <w:color w:val="000000"/>
                  <w:sz w:val="22"/>
                  <w:szCs w:val="22"/>
                </w:rPr>
                <w:delText>0.030</w:delText>
              </w:r>
            </w:del>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59DA4" w14:textId="5A488DEC" w:rsidR="00546DE1" w:rsidRPr="00FF6A71" w:rsidDel="00851583" w:rsidRDefault="00546DE1" w:rsidP="005D7C68">
            <w:pPr>
              <w:spacing w:before="0" w:after="0" w:line="240" w:lineRule="auto"/>
              <w:jc w:val="center"/>
              <w:rPr>
                <w:del w:id="10049" w:author="pete jones" w:date="2022-03-13T17:40:00Z"/>
                <w:rFonts w:ascii="Calibri" w:hAnsi="Calibri" w:cs="Calibri"/>
                <w:color w:val="000000"/>
                <w:sz w:val="22"/>
                <w:szCs w:val="22"/>
              </w:rPr>
            </w:pPr>
            <w:del w:id="10050" w:author="pete jones" w:date="2022-03-13T17:40:00Z">
              <w:r w:rsidRPr="00FF6A71" w:rsidDel="00851583">
                <w:rPr>
                  <w:rFonts w:ascii="Calibri" w:hAnsi="Calibri" w:cs="Calibri"/>
                  <w:color w:val="000000"/>
                  <w:sz w:val="22"/>
                  <w:szCs w:val="22"/>
                </w:rPr>
                <w:delText>15 (3.1)</w:delText>
              </w:r>
            </w:del>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DD88A1" w14:textId="4E727470" w:rsidR="00546DE1" w:rsidRPr="00FF6A71" w:rsidDel="00851583" w:rsidRDefault="00546DE1" w:rsidP="005D7C68">
            <w:pPr>
              <w:spacing w:before="0" w:after="0" w:line="240" w:lineRule="auto"/>
              <w:jc w:val="center"/>
              <w:rPr>
                <w:del w:id="10051" w:author="pete jones" w:date="2022-03-13T17:40:00Z"/>
                <w:rFonts w:ascii="Calibri" w:hAnsi="Calibri" w:cs="Calibri"/>
                <w:color w:val="000000"/>
                <w:sz w:val="22"/>
                <w:szCs w:val="22"/>
              </w:rPr>
            </w:pPr>
            <w:del w:id="10052" w:author="pete jones" w:date="2022-03-13T17:40:00Z">
              <w:r w:rsidRPr="00FF6A71" w:rsidDel="00851583">
                <w:rPr>
                  <w:rFonts w:ascii="Calibri" w:hAnsi="Calibri" w:cs="Calibri"/>
                  <w:color w:val="000000"/>
                  <w:sz w:val="22"/>
                  <w:szCs w:val="22"/>
                </w:rPr>
                <w:delText>0.37</w:delText>
              </w:r>
            </w:del>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F391F" w14:textId="7FFBC8FE" w:rsidR="00546DE1" w:rsidRPr="00FF6A71" w:rsidDel="00851583" w:rsidRDefault="00546DE1" w:rsidP="005D7C68">
            <w:pPr>
              <w:spacing w:before="0" w:after="0" w:line="240" w:lineRule="auto"/>
              <w:jc w:val="left"/>
              <w:rPr>
                <w:del w:id="10053" w:author="pete jones" w:date="2022-03-13T17:40:00Z"/>
                <w:rFonts w:ascii="Calibri" w:hAnsi="Calibri" w:cs="Calibri"/>
                <w:color w:val="000000"/>
                <w:sz w:val="22"/>
                <w:szCs w:val="22"/>
              </w:rPr>
            </w:pPr>
            <w:del w:id="10054" w:author="pete jones" w:date="2022-03-13T17:40:00Z">
              <w:r w:rsidRPr="00FF6A71" w:rsidDel="00851583">
                <w:rPr>
                  <w:rFonts w:ascii="Calibri" w:hAnsi="Calibri" w:cs="Calibri"/>
                  <w:color w:val="000000"/>
                  <w:sz w:val="22"/>
                  <w:szCs w:val="22"/>
                </w:rPr>
                <w:delText>The digital collaboration environment (PLM/PDM/CDE) is a benefit to the team</w:delText>
              </w:r>
            </w:del>
          </w:p>
        </w:tc>
      </w:tr>
      <w:tr w:rsidR="00546DE1" w:rsidRPr="00FF6A71" w:rsidDel="00851583" w14:paraId="6A535DB3" w14:textId="1CB4E96F" w:rsidTr="005D7C68">
        <w:trPr>
          <w:trHeight w:val="300"/>
          <w:jc w:val="center"/>
          <w:del w:id="10055" w:author="pete jones" w:date="2022-03-13T17:40:00Z"/>
        </w:trPr>
        <w:tc>
          <w:tcPr>
            <w:tcW w:w="1475" w:type="dxa"/>
            <w:vMerge/>
            <w:tcBorders>
              <w:left w:val="single" w:sz="4" w:space="0" w:color="auto"/>
              <w:bottom w:val="single" w:sz="4" w:space="0" w:color="auto"/>
              <w:right w:val="single" w:sz="4" w:space="0" w:color="auto"/>
            </w:tcBorders>
            <w:vAlign w:val="center"/>
          </w:tcPr>
          <w:p w14:paraId="39A544F7" w14:textId="29F3802B" w:rsidR="00546DE1" w:rsidRPr="00FF6A71" w:rsidDel="00851583" w:rsidRDefault="00546DE1" w:rsidP="005D7C68">
            <w:pPr>
              <w:spacing w:before="0" w:after="0" w:line="240" w:lineRule="auto"/>
              <w:jc w:val="center"/>
              <w:rPr>
                <w:del w:id="10056" w:author="pete jones" w:date="2022-03-13T17:40:00Z"/>
                <w:rFonts w:ascii="Calibri" w:hAnsi="Calibri" w:cs="Calibri"/>
                <w:color w:val="000000"/>
                <w:sz w:val="22"/>
                <w:szCs w:val="22"/>
              </w:rPr>
            </w:pPr>
          </w:p>
        </w:tc>
        <w:tc>
          <w:tcPr>
            <w:tcW w:w="11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377CC" w14:textId="009F65D3" w:rsidR="00546DE1" w:rsidRPr="00FF6A71" w:rsidDel="00851583" w:rsidRDefault="00546DE1" w:rsidP="005D7C68">
            <w:pPr>
              <w:spacing w:before="0" w:after="0" w:line="240" w:lineRule="auto"/>
              <w:jc w:val="center"/>
              <w:rPr>
                <w:del w:id="10057" w:author="pete jones" w:date="2022-03-13T17:40:00Z"/>
                <w:rFonts w:ascii="Calibri" w:hAnsi="Calibri" w:cs="Calibri"/>
                <w:color w:val="000000"/>
                <w:sz w:val="22"/>
                <w:szCs w:val="22"/>
              </w:rPr>
            </w:pPr>
            <w:del w:id="10058" w:author="pete jones" w:date="2022-03-13T17:40:00Z">
              <w:r w:rsidRPr="00FF6A71" w:rsidDel="00851583">
                <w:rPr>
                  <w:rFonts w:ascii="Calibri" w:hAnsi="Calibri" w:cs="Calibri"/>
                  <w:color w:val="000000"/>
                  <w:sz w:val="22"/>
                  <w:szCs w:val="22"/>
                </w:rPr>
                <w:delText>1 (3.0)</w:delText>
              </w:r>
            </w:del>
          </w:p>
        </w:tc>
        <w:tc>
          <w:tcPr>
            <w:tcW w:w="960"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278C33" w14:textId="7E11FB08" w:rsidR="00546DE1" w:rsidRPr="00FF6A71" w:rsidDel="00851583" w:rsidRDefault="00546DE1" w:rsidP="005D7C68">
            <w:pPr>
              <w:spacing w:before="0" w:after="0" w:line="240" w:lineRule="auto"/>
              <w:jc w:val="center"/>
              <w:rPr>
                <w:del w:id="10059" w:author="pete jones" w:date="2022-03-13T17:40:00Z"/>
                <w:rFonts w:ascii="Calibri" w:hAnsi="Calibri" w:cs="Calibri"/>
                <w:color w:val="000000"/>
                <w:sz w:val="22"/>
                <w:szCs w:val="22"/>
              </w:rPr>
            </w:pPr>
          </w:p>
        </w:tc>
        <w:tc>
          <w:tcPr>
            <w:tcW w:w="50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3A581E" w14:textId="1332BE22" w:rsidR="00546DE1" w:rsidRPr="00FF6A71" w:rsidDel="00851583" w:rsidRDefault="00546DE1" w:rsidP="005D7C68">
            <w:pPr>
              <w:spacing w:before="0" w:after="0" w:line="240" w:lineRule="auto"/>
              <w:jc w:val="left"/>
              <w:rPr>
                <w:del w:id="10060" w:author="pete jones" w:date="2022-03-13T17:40:00Z"/>
                <w:rFonts w:ascii="Calibri" w:hAnsi="Calibri" w:cs="Calibri"/>
                <w:color w:val="000000"/>
                <w:sz w:val="22"/>
                <w:szCs w:val="22"/>
              </w:rPr>
            </w:pPr>
            <w:del w:id="10061" w:author="pete jones" w:date="2022-03-13T17:40:00Z">
              <w:r w:rsidRPr="00FF6A71" w:rsidDel="00851583">
                <w:rPr>
                  <w:rFonts w:ascii="Calibri" w:hAnsi="Calibri" w:cs="Calibri"/>
                  <w:color w:val="000000"/>
                  <w:sz w:val="22"/>
                  <w:szCs w:val="22"/>
                </w:rPr>
                <w:delText>Digital twin is important for formula student (FS)</w:delText>
              </w:r>
            </w:del>
          </w:p>
        </w:tc>
      </w:tr>
      <w:tr w:rsidR="00546DE1" w:rsidRPr="00FF6A71" w:rsidDel="00851583" w14:paraId="4773095A" w14:textId="42C639CD" w:rsidTr="005D7C68">
        <w:trPr>
          <w:trHeight w:val="300"/>
          <w:jc w:val="center"/>
          <w:del w:id="10062" w:author="pete jones" w:date="2022-03-13T17:40:00Z"/>
        </w:trPr>
        <w:tc>
          <w:tcPr>
            <w:tcW w:w="8648" w:type="dxa"/>
            <w:gridSpan w:val="4"/>
            <w:tcBorders>
              <w:top w:val="single" w:sz="4" w:space="0" w:color="auto"/>
              <w:left w:val="single" w:sz="4" w:space="0" w:color="auto"/>
              <w:bottom w:val="single" w:sz="4" w:space="0" w:color="auto"/>
              <w:right w:val="single" w:sz="4" w:space="0" w:color="auto"/>
            </w:tcBorders>
            <w:vAlign w:val="center"/>
          </w:tcPr>
          <w:p w14:paraId="1B3E7DF6" w14:textId="7CC8EA02" w:rsidR="00546DE1" w:rsidRPr="00FF6A71" w:rsidDel="00851583" w:rsidRDefault="00546DE1" w:rsidP="005D7C68">
            <w:pPr>
              <w:spacing w:before="0" w:after="0" w:line="240" w:lineRule="auto"/>
              <w:jc w:val="left"/>
              <w:rPr>
                <w:del w:id="10063" w:author="pete jones" w:date="2022-03-13T17:40:00Z"/>
                <w:rFonts w:ascii="Calibri" w:hAnsi="Calibri" w:cs="Calibri"/>
                <w:color w:val="000000"/>
                <w:sz w:val="22"/>
                <w:szCs w:val="22"/>
              </w:rPr>
            </w:pPr>
            <w:del w:id="10064" w:author="pete jones" w:date="2022-03-13T17:40:00Z">
              <w:r w:rsidRPr="00FF6A71" w:rsidDel="00851583">
                <w:rPr>
                  <w:rFonts w:ascii="Calibri" w:hAnsi="Calibri" w:cs="Calibri"/>
                  <w:color w:val="000000"/>
                  <w:sz w:val="22"/>
                  <w:szCs w:val="22"/>
                </w:rPr>
                <w:delText>Where a project such as this has been managed using standalone CAD authoring and where data had to be shared via manual means, individuals did not recognise the importance of instant sharing of a common master assembly of the product. Deployment of tools with enhanced collaboration capability would by default demonstrate the relevance of data control and a “single source of the truth” or a digital master.</w:delText>
              </w:r>
            </w:del>
          </w:p>
        </w:tc>
      </w:tr>
    </w:tbl>
    <w:p w14:paraId="6976F4D6" w14:textId="39B50348" w:rsidR="00851583" w:rsidRDefault="00851583" w:rsidP="00851583">
      <w:pPr>
        <w:rPr>
          <w:ins w:id="10065" w:author="pete jones" w:date="2022-03-13T17:41:00Z"/>
          <w:b/>
          <w:bCs/>
        </w:rPr>
      </w:pPr>
      <w:ins w:id="10066" w:author="pete jones" w:date="2022-03-13T17:41:00Z">
        <w:r>
          <w:rPr>
            <w:b/>
            <w:bCs/>
          </w:rPr>
          <w:t>Negative</w:t>
        </w:r>
        <w:r w:rsidRPr="008D35A8">
          <w:rPr>
            <w:b/>
            <w:bCs/>
          </w:rPr>
          <w:t xml:space="preserve"> observations</w:t>
        </w:r>
      </w:ins>
    </w:p>
    <w:p w14:paraId="233AAA5F" w14:textId="23A05FF2" w:rsidR="00546DE1" w:rsidRDefault="00851583" w:rsidP="00546DE1">
      <w:pPr>
        <w:rPr>
          <w:ins w:id="10067" w:author="pete jones" w:date="2022-03-13T17:43:00Z"/>
        </w:rPr>
      </w:pPr>
      <w:ins w:id="10068" w:author="pete jones" w:date="2022-03-13T17:41:00Z">
        <w:r w:rsidRPr="00851583">
          <w:t xml:space="preserve">Participating students </w:t>
        </w:r>
      </w:ins>
      <w:ins w:id="10069" w:author="pete jones" w:date="2022-03-30T09:28:00Z">
        <w:r w:rsidR="00036DB9">
          <w:t>i</w:t>
        </w:r>
      </w:ins>
      <w:ins w:id="10070" w:author="pete jones" w:date="2022-03-13T17:41:00Z">
        <w:r w:rsidRPr="00851583">
          <w:t xml:space="preserve">n the project had no imperative or incentive to use the project toolsets for their course assessment. However, </w:t>
        </w:r>
      </w:ins>
      <w:ins w:id="10071" w:author="pete jones" w:date="2022-03-30T09:28:00Z">
        <w:r w:rsidR="00036DB9">
          <w:t>how</w:t>
        </w:r>
      </w:ins>
      <w:ins w:id="10072" w:author="pete jones" w:date="2022-03-13T17:41:00Z">
        <w:r w:rsidRPr="00851583">
          <w:t xml:space="preserve"> the tools were deployed to each sub-team of the project </w:t>
        </w:r>
      </w:ins>
      <w:ins w:id="10073" w:author="pete jones" w:date="2022-03-31T13:36:00Z">
        <w:r w:rsidR="001E1CC6">
          <w:t>raised many questions within the teams</w:t>
        </w:r>
      </w:ins>
      <w:ins w:id="10074" w:author="pete jones" w:date="2022-03-13T17:41:00Z">
        <w:r w:rsidRPr="00851583">
          <w:t xml:space="preserve"> related to general engineering </w:t>
        </w:r>
        <w:r w:rsidRPr="00851583">
          <w:lastRenderedPageBreak/>
          <w:t xml:space="preserve">concepts and consequently had a positive response to </w:t>
        </w:r>
        <w:r>
          <w:t>general enginee</w:t>
        </w:r>
      </w:ins>
      <w:ins w:id="10075" w:author="pete jones" w:date="2022-03-13T17:42:00Z">
        <w:r>
          <w:t>ring studies</w:t>
        </w:r>
      </w:ins>
      <w:ins w:id="10076" w:author="pete jones" w:date="2022-03-13T17:41:00Z">
        <w:r w:rsidRPr="00851583">
          <w:t xml:space="preserve"> and a correspondingly low </w:t>
        </w:r>
      </w:ins>
      <w:ins w:id="10077" w:author="pete jones" w:date="2022-03-13T17:42:00Z">
        <w:r>
          <w:t>uptake to use the software for summative assess</w:t>
        </w:r>
      </w:ins>
      <w:ins w:id="10078" w:author="pete jones" w:date="2022-03-30T09:28:00Z">
        <w:r w:rsidR="00036DB9">
          <w:t>me</w:t>
        </w:r>
      </w:ins>
      <w:ins w:id="10079" w:author="pete jones" w:date="2022-03-13T17:42:00Z">
        <w:r>
          <w:t>nt work</w:t>
        </w:r>
      </w:ins>
      <w:ins w:id="10080" w:author="pete jones" w:date="2022-03-13T17:41:00Z">
        <w:r w:rsidRPr="00851583">
          <w:t>.</w:t>
        </w:r>
      </w:ins>
    </w:p>
    <w:p w14:paraId="2629C8ED" w14:textId="1B0CF89F" w:rsidR="00851583" w:rsidRDefault="00851583" w:rsidP="00546DE1">
      <w:pPr>
        <w:rPr>
          <w:ins w:id="10081" w:author="pete jones" w:date="2022-03-13T17:44:00Z"/>
          <w:rFonts w:ascii="Calibri" w:hAnsi="Calibri" w:cs="Calibri"/>
          <w:color w:val="000000"/>
          <w:sz w:val="22"/>
          <w:szCs w:val="22"/>
        </w:rPr>
      </w:pPr>
      <w:ins w:id="10082" w:author="pete jones" w:date="2022-03-13T17:43:00Z">
        <w:r w:rsidRPr="00FF6A71">
          <w:rPr>
            <w:rFonts w:ascii="Calibri" w:hAnsi="Calibri" w:cs="Calibri"/>
            <w:color w:val="000000"/>
            <w:sz w:val="22"/>
            <w:szCs w:val="22"/>
          </w:rPr>
          <w:t xml:space="preserve">The cause of this negative correlation may be due </w:t>
        </w:r>
      </w:ins>
      <w:ins w:id="10083" w:author="pete jones" w:date="2022-03-30T09:28:00Z">
        <w:r w:rsidR="00036DB9">
          <w:rPr>
            <w:rFonts w:ascii="Calibri" w:hAnsi="Calibri" w:cs="Calibri"/>
            <w:color w:val="000000"/>
            <w:sz w:val="22"/>
            <w:szCs w:val="22"/>
          </w:rPr>
          <w:t xml:space="preserve">to </w:t>
        </w:r>
      </w:ins>
      <w:ins w:id="10084" w:author="pete jones" w:date="2022-03-13T17:43:00Z">
        <w:r w:rsidRPr="00FF6A71">
          <w:rPr>
            <w:rFonts w:ascii="Calibri" w:hAnsi="Calibri" w:cs="Calibri"/>
            <w:color w:val="000000"/>
            <w:sz w:val="22"/>
            <w:szCs w:val="22"/>
          </w:rPr>
          <w:t xml:space="preserve">being non-specific to the community capability of the CDE environment. </w:t>
        </w:r>
      </w:ins>
      <w:ins w:id="10085" w:author="pete jones" w:date="2022-03-31T13:37:00Z">
        <w:r w:rsidR="001E1CC6">
          <w:rPr>
            <w:rFonts w:ascii="Calibri" w:hAnsi="Calibri" w:cs="Calibri"/>
            <w:color w:val="000000"/>
            <w:sz w:val="22"/>
            <w:szCs w:val="22"/>
          </w:rPr>
          <w:t>For example, t</w:t>
        </w:r>
      </w:ins>
      <w:ins w:id="10086" w:author="pete jones" w:date="2022-03-13T17:43:00Z">
        <w:r w:rsidRPr="00FF6A71">
          <w:rPr>
            <w:rFonts w:ascii="Calibri" w:hAnsi="Calibri" w:cs="Calibri"/>
            <w:color w:val="000000"/>
            <w:sz w:val="22"/>
            <w:szCs w:val="22"/>
          </w:rPr>
          <w:t>he team favoured the use of Microsoft Teams over 3DX SWYM social collaboration</w:t>
        </w:r>
      </w:ins>
      <w:ins w:id="10087" w:author="pete jones" w:date="2022-03-31T13:37:00Z">
        <w:r w:rsidR="001E1CC6">
          <w:rPr>
            <w:rFonts w:ascii="Calibri" w:hAnsi="Calibri" w:cs="Calibri"/>
            <w:color w:val="000000"/>
            <w:sz w:val="22"/>
            <w:szCs w:val="22"/>
          </w:rPr>
          <w:t>;</w:t>
        </w:r>
      </w:ins>
      <w:ins w:id="10088" w:author="pete jones" w:date="2022-03-13T17:43:00Z">
        <w:r w:rsidRPr="00FF6A71">
          <w:rPr>
            <w:rFonts w:ascii="Calibri" w:hAnsi="Calibri" w:cs="Calibri"/>
            <w:color w:val="000000"/>
            <w:sz w:val="22"/>
            <w:szCs w:val="22"/>
          </w:rPr>
          <w:t xml:space="preserve"> consequently</w:t>
        </w:r>
      </w:ins>
      <w:ins w:id="10089" w:author="pete jones" w:date="2022-03-30T09:29:00Z">
        <w:r w:rsidR="00036DB9">
          <w:rPr>
            <w:rFonts w:ascii="Calibri" w:hAnsi="Calibri" w:cs="Calibri"/>
            <w:color w:val="000000"/>
            <w:sz w:val="22"/>
            <w:szCs w:val="22"/>
          </w:rPr>
          <w:t>,</w:t>
        </w:r>
      </w:ins>
      <w:ins w:id="10090" w:author="pete jones" w:date="2022-03-13T17:43:00Z">
        <w:r w:rsidRPr="00FF6A71">
          <w:rPr>
            <w:rFonts w:ascii="Calibri" w:hAnsi="Calibri" w:cs="Calibri"/>
            <w:color w:val="000000"/>
            <w:sz w:val="22"/>
            <w:szCs w:val="22"/>
          </w:rPr>
          <w:t xml:space="preserve"> respondents were surprisingly neutral regarding the benefits of </w:t>
        </w:r>
      </w:ins>
      <w:ins w:id="10091" w:author="pete jones" w:date="2022-03-30T09:29:00Z">
        <w:r w:rsidR="00036DB9">
          <w:rPr>
            <w:rFonts w:ascii="Calibri" w:hAnsi="Calibri" w:cs="Calibri"/>
            <w:color w:val="000000"/>
            <w:sz w:val="22"/>
            <w:szCs w:val="22"/>
          </w:rPr>
          <w:t xml:space="preserve">the </w:t>
        </w:r>
      </w:ins>
      <w:ins w:id="10092" w:author="pete jones" w:date="2022-03-13T17:43:00Z">
        <w:r w:rsidRPr="00FF6A71">
          <w:rPr>
            <w:rFonts w:ascii="Calibri" w:hAnsi="Calibri" w:cs="Calibri"/>
            <w:color w:val="000000"/>
            <w:sz w:val="22"/>
            <w:szCs w:val="22"/>
          </w:rPr>
          <w:t>web community. Conversely</w:t>
        </w:r>
      </w:ins>
      <w:ins w:id="10093" w:author="pete jones" w:date="2022-03-30T09:29:00Z">
        <w:r w:rsidR="00036DB9">
          <w:rPr>
            <w:rFonts w:ascii="Calibri" w:hAnsi="Calibri" w:cs="Calibri"/>
            <w:color w:val="000000"/>
            <w:sz w:val="22"/>
            <w:szCs w:val="22"/>
          </w:rPr>
          <w:t>,</w:t>
        </w:r>
      </w:ins>
      <w:ins w:id="10094" w:author="pete jones" w:date="2022-03-13T17:43:00Z">
        <w:r w:rsidRPr="00FF6A71">
          <w:rPr>
            <w:rFonts w:ascii="Calibri" w:hAnsi="Calibri" w:cs="Calibri"/>
            <w:color w:val="000000"/>
            <w:sz w:val="22"/>
            <w:szCs w:val="22"/>
          </w:rPr>
          <w:t xml:space="preserve"> the concept of a digital twin was pushed hard onto the team from the </w:t>
        </w:r>
      </w:ins>
      <w:ins w:id="10095" w:author="pete jones" w:date="2022-03-31T13:37:00Z">
        <w:r w:rsidR="001E1CC6">
          <w:rPr>
            <w:rFonts w:ascii="Calibri" w:hAnsi="Calibri" w:cs="Calibri"/>
            <w:color w:val="000000"/>
            <w:sz w:val="22"/>
            <w:szCs w:val="22"/>
          </w:rPr>
          <w:t>project's onse</w:t>
        </w:r>
      </w:ins>
      <w:ins w:id="10096" w:author="pete jones" w:date="2022-03-13T17:43:00Z">
        <w:r w:rsidRPr="00FF6A71">
          <w:rPr>
            <w:rFonts w:ascii="Calibri" w:hAnsi="Calibri" w:cs="Calibri"/>
            <w:color w:val="000000"/>
            <w:sz w:val="22"/>
            <w:szCs w:val="22"/>
          </w:rPr>
          <w:t xml:space="preserve">t, which explains why </w:t>
        </w:r>
        <w:r>
          <w:rPr>
            <w:rFonts w:ascii="Calibri" w:hAnsi="Calibri" w:cs="Calibri"/>
            <w:color w:val="000000"/>
            <w:sz w:val="22"/>
            <w:szCs w:val="22"/>
          </w:rPr>
          <w:t>many part</w:t>
        </w:r>
      </w:ins>
      <w:ins w:id="10097" w:author="pete jones" w:date="2022-03-13T17:44:00Z">
        <w:r>
          <w:rPr>
            <w:rFonts w:ascii="Calibri" w:hAnsi="Calibri" w:cs="Calibri"/>
            <w:color w:val="000000"/>
            <w:sz w:val="22"/>
            <w:szCs w:val="22"/>
          </w:rPr>
          <w:t xml:space="preserve">icipants believed that the </w:t>
        </w:r>
      </w:ins>
      <w:ins w:id="10098" w:author="pete jones" w:date="2022-03-31T13:37:00Z">
        <w:r w:rsidR="001E1CC6">
          <w:rPr>
            <w:rFonts w:ascii="Calibri" w:hAnsi="Calibri" w:cs="Calibri"/>
            <w:color w:val="000000"/>
            <w:sz w:val="22"/>
            <w:szCs w:val="22"/>
          </w:rPr>
          <w:t>idea</w:t>
        </w:r>
      </w:ins>
      <w:ins w:id="10099" w:author="pete jones" w:date="2022-03-13T17:44:00Z">
        <w:r>
          <w:rPr>
            <w:rFonts w:ascii="Calibri" w:hAnsi="Calibri" w:cs="Calibri"/>
            <w:color w:val="000000"/>
            <w:sz w:val="22"/>
            <w:szCs w:val="22"/>
          </w:rPr>
          <w:t xml:space="preserve"> of a digital twin was essential to the project</w:t>
        </w:r>
      </w:ins>
      <w:ins w:id="10100" w:author="pete jones" w:date="2022-03-13T17:43:00Z">
        <w:r w:rsidRPr="00FF6A71">
          <w:rPr>
            <w:rFonts w:ascii="Calibri" w:hAnsi="Calibri" w:cs="Calibri"/>
            <w:color w:val="000000"/>
            <w:sz w:val="22"/>
            <w:szCs w:val="22"/>
          </w:rPr>
          <w:t>.</w:t>
        </w:r>
      </w:ins>
    </w:p>
    <w:p w14:paraId="41A1CF50" w14:textId="471ADED8" w:rsidR="00851583" w:rsidRDefault="00851583" w:rsidP="00546DE1">
      <w:pPr>
        <w:rPr>
          <w:ins w:id="10101" w:author="pete jones" w:date="2022-03-13T17:45:00Z"/>
        </w:rPr>
      </w:pPr>
      <w:ins w:id="10102" w:author="pete jones" w:date="2022-03-13T17:44:00Z">
        <w:r w:rsidRPr="00851583">
          <w:t xml:space="preserve">Respondents scored themselves relatively lacking in skills but did spend efforts learning to use the toolsets. However, it is unclear how students differentiated the learning from the creation of digital data. Most relied </w:t>
        </w:r>
      </w:ins>
      <w:ins w:id="10103" w:author="pete jones" w:date="2022-04-01T15:04:00Z">
        <w:r w:rsidR="00726256">
          <w:t>on peer support to solve lack of knowledge issues instead of engaging with structured learning materials an</w:t>
        </w:r>
      </w:ins>
      <w:ins w:id="10104" w:author="pete jones" w:date="2022-03-13T17:44:00Z">
        <w:r w:rsidRPr="00851583">
          <w:t xml:space="preserve">d heavily on targeted disjointed and repeated </w:t>
        </w:r>
      </w:ins>
      <w:ins w:id="10105" w:author="pete jones" w:date="2022-04-01T15:40:00Z">
        <w:r w:rsidR="006B22A5">
          <w:t>functionality demonstrations</w:t>
        </w:r>
      </w:ins>
      <w:ins w:id="10106" w:author="pete jones" w:date="2022-03-13T17:44:00Z">
        <w:r w:rsidRPr="00851583">
          <w:t>. They knew what they were trying to achieve but did not appreciate the value of spending time to learn and practice.</w:t>
        </w:r>
      </w:ins>
    </w:p>
    <w:p w14:paraId="2999AB6C" w14:textId="502F5FDD" w:rsidR="00851583" w:rsidRDefault="00851583" w:rsidP="00546DE1">
      <w:pPr>
        <w:rPr>
          <w:ins w:id="10107" w:author="pete jones" w:date="2022-03-13T17:46:00Z"/>
          <w:rFonts w:ascii="Calibri" w:hAnsi="Calibri" w:cs="Calibri"/>
          <w:color w:val="000000"/>
          <w:sz w:val="22"/>
          <w:szCs w:val="22"/>
        </w:rPr>
      </w:pPr>
      <w:ins w:id="10108" w:author="pete jones" w:date="2022-03-13T17:45:00Z">
        <w:r w:rsidRPr="00FF6A71">
          <w:rPr>
            <w:rFonts w:ascii="Calibri" w:hAnsi="Calibri" w:cs="Calibri"/>
            <w:color w:val="000000"/>
            <w:sz w:val="22"/>
            <w:szCs w:val="22"/>
          </w:rPr>
          <w:t>All team members built a</w:t>
        </w:r>
      </w:ins>
      <w:ins w:id="10109" w:author="pete jones" w:date="2022-03-31T13:38:00Z">
        <w:r w:rsidR="001E1CC6">
          <w:rPr>
            <w:rFonts w:ascii="Calibri" w:hAnsi="Calibri" w:cs="Calibri"/>
            <w:color w:val="000000"/>
            <w:sz w:val="22"/>
            <w:szCs w:val="22"/>
          </w:rPr>
          <w:t>n excellent</w:t>
        </w:r>
      </w:ins>
      <w:ins w:id="10110" w:author="pete jones" w:date="2022-03-13T17:45:00Z">
        <w:r w:rsidRPr="00FF6A71">
          <w:rPr>
            <w:rFonts w:ascii="Calibri" w:hAnsi="Calibri" w:cs="Calibri"/>
            <w:color w:val="000000"/>
            <w:sz w:val="22"/>
            <w:szCs w:val="22"/>
          </w:rPr>
          <w:t xml:space="preserve"> competence using 3DX and appreciated the need to work in a </w:t>
        </w:r>
      </w:ins>
      <w:ins w:id="10111" w:author="pete jones" w:date="2022-03-31T13:37:00Z">
        <w:r w:rsidR="001E1CC6">
          <w:rPr>
            <w:rFonts w:ascii="Calibri" w:hAnsi="Calibri" w:cs="Calibri"/>
            <w:color w:val="000000"/>
            <w:sz w:val="22"/>
            <w:szCs w:val="22"/>
          </w:rPr>
          <w:t>shared</w:t>
        </w:r>
      </w:ins>
      <w:ins w:id="10112" w:author="pete jones" w:date="2022-03-13T17:45:00Z">
        <w:r w:rsidRPr="00FF6A71">
          <w:rPr>
            <w:rFonts w:ascii="Calibri" w:hAnsi="Calibri" w:cs="Calibri"/>
            <w:color w:val="000000"/>
            <w:sz w:val="22"/>
            <w:szCs w:val="22"/>
          </w:rPr>
          <w:t xml:space="preserve"> collaboration environment. </w:t>
        </w:r>
      </w:ins>
      <w:ins w:id="10113" w:author="pete jones" w:date="2022-03-31T13:37:00Z">
        <w:r w:rsidR="001E1CC6">
          <w:rPr>
            <w:rFonts w:ascii="Calibri" w:hAnsi="Calibri" w:cs="Calibri"/>
            <w:color w:val="000000"/>
            <w:sz w:val="22"/>
            <w:szCs w:val="22"/>
          </w:rPr>
          <w:t>However, m</w:t>
        </w:r>
      </w:ins>
      <w:ins w:id="10114" w:author="pete jones" w:date="2022-03-13T17:45:00Z">
        <w:r w:rsidRPr="00FF6A71">
          <w:rPr>
            <w:rFonts w:ascii="Calibri" w:hAnsi="Calibri" w:cs="Calibri"/>
            <w:color w:val="000000"/>
            <w:sz w:val="22"/>
            <w:szCs w:val="22"/>
          </w:rPr>
          <w:t>any levels 4&amp;5 team members had no incentive to use the tools in their assignment work because related design modules of their course dictated the use of a specific software package other than 3DX.</w:t>
        </w:r>
      </w:ins>
    </w:p>
    <w:p w14:paraId="135ADFDB" w14:textId="206A7831" w:rsidR="00851583" w:rsidRPr="00FF6A71" w:rsidRDefault="00851583" w:rsidP="00546DE1">
      <w:ins w:id="10115" w:author="pete jones" w:date="2022-03-13T17:46:00Z">
        <w:r w:rsidRPr="00851583">
          <w:t xml:space="preserve">Most team members at level 6 took the opportunity to use the higher functionality of the toolset, either specific to the needs of the project or because they connected with a need for a final year project. Some lower-level students </w:t>
        </w:r>
      </w:ins>
      <w:ins w:id="10116" w:author="pete jones" w:date="2022-03-31T13:38:00Z">
        <w:r w:rsidR="001E1CC6">
          <w:t>experimented</w:t>
        </w:r>
      </w:ins>
      <w:ins w:id="10117" w:author="pete jones" w:date="2022-03-13T17:46:00Z">
        <w:r w:rsidRPr="00851583">
          <w:t xml:space="preserve"> with higher functionality as their </w:t>
        </w:r>
      </w:ins>
      <w:ins w:id="10118" w:author="pete jones" w:date="2022-04-05T11:15:00Z">
        <w:r w:rsidR="00C02A6E" w:rsidRPr="00851583">
          <w:t>peers’</w:t>
        </w:r>
      </w:ins>
      <w:ins w:id="10119" w:author="pete jones" w:date="2022-03-13T17:46:00Z">
        <w:r w:rsidRPr="00851583">
          <w:t xml:space="preserve"> demanded data for downstream activities, driving them to experiment and learn other functions. The team recognised their project planning was not ideal, but team principles and section leaders did not make use of the integrated task planning of 3DX</w:t>
        </w:r>
      </w:ins>
      <w:ins w:id="10120" w:author="pete jones" w:date="2022-03-31T13:38:00Z">
        <w:r w:rsidR="001E1CC6">
          <w:t>;</w:t>
        </w:r>
      </w:ins>
      <w:ins w:id="10121" w:author="pete jones" w:date="2022-03-13T17:46:00Z">
        <w:r w:rsidRPr="00851583">
          <w:t xml:space="preserve"> consequently</w:t>
        </w:r>
      </w:ins>
      <w:ins w:id="10122" w:author="pete jones" w:date="2022-03-30T09:29:00Z">
        <w:r w:rsidR="00036DB9">
          <w:t>,</w:t>
        </w:r>
      </w:ins>
      <w:ins w:id="10123" w:author="pete jones" w:date="2022-03-13T17:46:00Z">
        <w:r w:rsidRPr="00851583">
          <w:t xml:space="preserve"> although the team was aware of </w:t>
        </w:r>
      </w:ins>
      <w:ins w:id="10124" w:author="pete jones" w:date="2022-03-30T09:29:00Z">
        <w:r w:rsidR="00036DB9">
          <w:t xml:space="preserve">the </w:t>
        </w:r>
      </w:ins>
      <w:ins w:id="10125" w:author="pete jones" w:date="2022-03-13T17:46:00Z">
        <w:r w:rsidRPr="00851583">
          <w:t>capability and its benefits, the applications were not implemented on the project. Even if project planning were implemented</w:t>
        </w:r>
      </w:ins>
      <w:ins w:id="10126" w:author="pete jones" w:date="2022-03-31T13:38:00Z">
        <w:r w:rsidR="001E1CC6">
          <w:t>,</w:t>
        </w:r>
      </w:ins>
      <w:ins w:id="10127" w:author="pete jones" w:date="2022-03-13T17:46:00Z">
        <w:r w:rsidRPr="00851583">
          <w:t xml:space="preserve"> it is unlikely that a positive relationship would exist between these factors.</w:t>
        </w:r>
      </w:ins>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276"/>
        <w:gridCol w:w="1243"/>
        <w:gridCol w:w="4989"/>
      </w:tblGrid>
      <w:tr w:rsidR="00546DE1" w:rsidRPr="00FF6A71" w:rsidDel="00851583" w14:paraId="67280713" w14:textId="42DFB537" w:rsidTr="005D7C68">
        <w:trPr>
          <w:trHeight w:val="300"/>
          <w:del w:id="10128" w:author="pete jones" w:date="2022-03-13T17:42:00Z"/>
        </w:trPr>
        <w:tc>
          <w:tcPr>
            <w:tcW w:w="1276" w:type="dxa"/>
            <w:shd w:val="clear" w:color="auto" w:fill="C5E0B3" w:themeFill="accent6" w:themeFillTint="66"/>
            <w:vAlign w:val="center"/>
          </w:tcPr>
          <w:p w14:paraId="1CA6CED6" w14:textId="6FEF73D3" w:rsidR="00546DE1" w:rsidRPr="00FF6A71" w:rsidDel="00851583" w:rsidRDefault="00546DE1" w:rsidP="005D7C68">
            <w:pPr>
              <w:spacing w:before="0" w:after="0" w:line="240" w:lineRule="auto"/>
              <w:jc w:val="center"/>
              <w:rPr>
                <w:del w:id="10129" w:author="pete jones" w:date="2022-03-13T17:42:00Z"/>
                <w:rFonts w:cstheme="minorHAnsi"/>
                <w:b/>
                <w:bCs/>
              </w:rPr>
            </w:pPr>
            <w:del w:id="10130" w:author="pete jones" w:date="2022-03-13T17:42:00Z">
              <w:r w:rsidRPr="00FF6A71" w:rsidDel="00851583">
                <w:rPr>
                  <w:rFonts w:cstheme="minorHAnsi"/>
                  <w:b/>
                  <w:bCs/>
                </w:rPr>
                <w:delText>P Value</w:delText>
              </w:r>
            </w:del>
          </w:p>
        </w:tc>
        <w:tc>
          <w:tcPr>
            <w:tcW w:w="1276" w:type="dxa"/>
            <w:shd w:val="clear" w:color="auto" w:fill="C5E0B3" w:themeFill="accent6" w:themeFillTint="66"/>
            <w:noWrap/>
            <w:vAlign w:val="center"/>
          </w:tcPr>
          <w:p w14:paraId="4659B6CB" w14:textId="0FDF49D5" w:rsidR="00546DE1" w:rsidRPr="00FF6A71" w:rsidDel="00851583" w:rsidRDefault="00546DE1" w:rsidP="005D7C68">
            <w:pPr>
              <w:spacing w:before="0" w:after="0" w:line="240" w:lineRule="auto"/>
              <w:jc w:val="center"/>
              <w:rPr>
                <w:del w:id="10131" w:author="pete jones" w:date="2022-03-13T17:42:00Z"/>
                <w:rFonts w:cstheme="minorHAnsi"/>
                <w:b/>
                <w:bCs/>
              </w:rPr>
            </w:pPr>
            <w:del w:id="10132" w:author="pete jones" w:date="2022-03-13T17:42:00Z">
              <w:r w:rsidRPr="00FF6A71" w:rsidDel="00851583">
                <w:rPr>
                  <w:rFonts w:cstheme="minorHAnsi"/>
                  <w:b/>
                  <w:bCs/>
                </w:rPr>
                <w:delText>Correlated Pair</w:delText>
              </w:r>
            </w:del>
          </w:p>
        </w:tc>
        <w:tc>
          <w:tcPr>
            <w:tcW w:w="1243" w:type="dxa"/>
            <w:shd w:val="clear" w:color="auto" w:fill="C5E0B3" w:themeFill="accent6" w:themeFillTint="66"/>
            <w:vAlign w:val="center"/>
          </w:tcPr>
          <w:p w14:paraId="2EC14B72" w14:textId="64C114DE" w:rsidR="00A33F88" w:rsidRPr="00FF6A71" w:rsidDel="00851583" w:rsidRDefault="00F427D8" w:rsidP="005D7C68">
            <w:pPr>
              <w:spacing w:before="0" w:after="0" w:line="240" w:lineRule="auto"/>
              <w:jc w:val="center"/>
              <w:rPr>
                <w:del w:id="10133" w:author="pete jones" w:date="2022-03-13T17:42:00Z"/>
                <w:rFonts w:cstheme="minorHAnsi"/>
                <w:b/>
                <w:bCs/>
              </w:rPr>
            </w:pPr>
            <w:del w:id="10134" w:author="pete jones" w:date="2022-03-13T17:42:00Z">
              <w:r w:rsidRPr="00FF6A71" w:rsidDel="00851583">
                <w:rPr>
                  <w:rFonts w:cstheme="minorHAnsi"/>
                  <w:b/>
                  <w:bCs/>
                </w:rPr>
                <w:delText>R (</w:delText>
              </w:r>
              <w:r w:rsidR="00A33F88" w:rsidRPr="00FF6A71" w:rsidDel="00851583">
                <w:rPr>
                  <w:rFonts w:cstheme="minorHAnsi"/>
                  <w:b/>
                  <w:bCs/>
                </w:rPr>
                <w:delText>35)</w:delText>
              </w:r>
            </w:del>
          </w:p>
          <w:p w14:paraId="25C7FB9C" w14:textId="689F90D6" w:rsidR="00546DE1" w:rsidRPr="00FF6A71" w:rsidDel="00851583" w:rsidRDefault="00546DE1" w:rsidP="005D7C68">
            <w:pPr>
              <w:spacing w:before="0" w:after="0" w:line="240" w:lineRule="auto"/>
              <w:jc w:val="center"/>
              <w:rPr>
                <w:del w:id="10135" w:author="pete jones" w:date="2022-03-13T17:42:00Z"/>
                <w:rFonts w:cstheme="minorHAnsi"/>
                <w:b/>
                <w:bCs/>
              </w:rPr>
            </w:pPr>
            <w:del w:id="10136" w:author="pete jones" w:date="2022-03-13T17:42:00Z">
              <w:r w:rsidRPr="00FF6A71" w:rsidDel="00851583">
                <w:rPr>
                  <w:rFonts w:cstheme="minorHAnsi"/>
                  <w:b/>
                  <w:bCs/>
                </w:rPr>
                <w:delText>Value</w:delText>
              </w:r>
            </w:del>
          </w:p>
        </w:tc>
        <w:tc>
          <w:tcPr>
            <w:tcW w:w="4989" w:type="dxa"/>
            <w:shd w:val="clear" w:color="auto" w:fill="C5E0B3" w:themeFill="accent6" w:themeFillTint="66"/>
            <w:noWrap/>
            <w:vAlign w:val="center"/>
          </w:tcPr>
          <w:p w14:paraId="040C4E64" w14:textId="0ADFB2EC" w:rsidR="00546DE1" w:rsidRPr="00FF6A71" w:rsidDel="00851583" w:rsidRDefault="00546DE1" w:rsidP="005D7C68">
            <w:pPr>
              <w:spacing w:before="0" w:after="0" w:line="240" w:lineRule="auto"/>
              <w:jc w:val="center"/>
              <w:rPr>
                <w:del w:id="10137" w:author="pete jones" w:date="2022-03-13T17:42:00Z"/>
                <w:rFonts w:cstheme="minorHAnsi"/>
                <w:b/>
                <w:bCs/>
              </w:rPr>
            </w:pPr>
            <w:del w:id="10138" w:author="pete jones" w:date="2022-03-13T17:42:00Z">
              <w:r w:rsidRPr="00FF6A71" w:rsidDel="00851583">
                <w:rPr>
                  <w:rFonts w:cstheme="minorHAnsi"/>
                  <w:b/>
                  <w:bCs/>
                </w:rPr>
                <w:delText>Statement - There was a strong NEGATIVE correlation between…</w:delText>
              </w:r>
            </w:del>
          </w:p>
        </w:tc>
      </w:tr>
      <w:tr w:rsidR="00546DE1" w:rsidRPr="00FF6A71" w:rsidDel="00851583" w14:paraId="507B0E20" w14:textId="71A6E802" w:rsidTr="005D7C68">
        <w:trPr>
          <w:trHeight w:val="300"/>
          <w:del w:id="10139" w:author="pete jones" w:date="2022-03-13T17:42:00Z"/>
        </w:trPr>
        <w:tc>
          <w:tcPr>
            <w:tcW w:w="1276" w:type="dxa"/>
            <w:vMerge w:val="restart"/>
            <w:vAlign w:val="center"/>
          </w:tcPr>
          <w:p w14:paraId="05A45F50" w14:textId="49FE5105" w:rsidR="00546DE1" w:rsidRPr="00FF6A71" w:rsidDel="00851583" w:rsidRDefault="00546DE1" w:rsidP="005D7C68">
            <w:pPr>
              <w:spacing w:before="0" w:after="0" w:line="240" w:lineRule="auto"/>
              <w:jc w:val="center"/>
              <w:rPr>
                <w:del w:id="10140" w:author="pete jones" w:date="2022-03-13T17:42:00Z"/>
                <w:rFonts w:ascii="Calibri" w:hAnsi="Calibri" w:cs="Calibri"/>
                <w:color w:val="000000"/>
                <w:sz w:val="22"/>
                <w:szCs w:val="22"/>
              </w:rPr>
            </w:pPr>
            <w:del w:id="10141" w:author="pete jones" w:date="2022-03-13T17:42:00Z">
              <w:r w:rsidRPr="00FF6A71" w:rsidDel="00851583">
                <w:rPr>
                  <w:rFonts w:ascii="Calibri" w:hAnsi="Calibri" w:cs="Calibri"/>
                  <w:color w:val="000000"/>
                  <w:sz w:val="22"/>
                  <w:szCs w:val="22"/>
                </w:rPr>
                <w:delText>0.003</w:delText>
              </w:r>
            </w:del>
          </w:p>
        </w:tc>
        <w:tc>
          <w:tcPr>
            <w:tcW w:w="1276" w:type="dxa"/>
            <w:shd w:val="clear" w:color="auto" w:fill="auto"/>
            <w:noWrap/>
            <w:vAlign w:val="bottom"/>
            <w:hideMark/>
          </w:tcPr>
          <w:p w14:paraId="0DE939C3" w14:textId="3CCB9244" w:rsidR="00546DE1" w:rsidRPr="00FF6A71" w:rsidDel="00851583" w:rsidRDefault="00546DE1" w:rsidP="005D7C68">
            <w:pPr>
              <w:spacing w:before="0" w:after="0" w:line="240" w:lineRule="auto"/>
              <w:jc w:val="center"/>
              <w:rPr>
                <w:del w:id="10142" w:author="pete jones" w:date="2022-03-13T17:42:00Z"/>
                <w:rFonts w:ascii="Calibri" w:hAnsi="Calibri" w:cs="Calibri"/>
                <w:color w:val="000000"/>
                <w:sz w:val="22"/>
                <w:szCs w:val="22"/>
              </w:rPr>
            </w:pPr>
            <w:del w:id="10143" w:author="pete jones" w:date="2022-03-13T17:42:00Z">
              <w:r w:rsidRPr="00FF6A71" w:rsidDel="00851583">
                <w:rPr>
                  <w:rFonts w:ascii="Calibri" w:hAnsi="Calibri" w:cs="Calibri"/>
                  <w:color w:val="000000"/>
                  <w:sz w:val="22"/>
                  <w:szCs w:val="22"/>
                </w:rPr>
                <w:delText>19</w:delText>
              </w:r>
            </w:del>
          </w:p>
        </w:tc>
        <w:tc>
          <w:tcPr>
            <w:tcW w:w="1243" w:type="dxa"/>
            <w:vMerge w:val="restart"/>
            <w:shd w:val="clear" w:color="auto" w:fill="auto"/>
            <w:vAlign w:val="center"/>
          </w:tcPr>
          <w:p w14:paraId="47599C12" w14:textId="505A2429" w:rsidR="00546DE1" w:rsidRPr="00FF6A71" w:rsidDel="00851583" w:rsidRDefault="00546DE1" w:rsidP="005D7C68">
            <w:pPr>
              <w:spacing w:before="0" w:after="0" w:line="240" w:lineRule="auto"/>
              <w:jc w:val="center"/>
              <w:rPr>
                <w:del w:id="10144" w:author="pete jones" w:date="2022-03-13T17:42:00Z"/>
                <w:rFonts w:ascii="Calibri" w:hAnsi="Calibri" w:cs="Calibri"/>
                <w:color w:val="000000"/>
                <w:sz w:val="22"/>
                <w:szCs w:val="22"/>
              </w:rPr>
            </w:pPr>
            <w:del w:id="10145" w:author="pete jones" w:date="2022-03-13T17:42:00Z">
              <w:r w:rsidRPr="00FF6A71" w:rsidDel="00851583">
                <w:rPr>
                  <w:rFonts w:ascii="Calibri" w:hAnsi="Calibri" w:cs="Calibri"/>
                  <w:color w:val="000000"/>
                  <w:sz w:val="22"/>
                  <w:szCs w:val="22"/>
                </w:rPr>
                <w:delText>-0.49</w:delText>
              </w:r>
            </w:del>
          </w:p>
        </w:tc>
        <w:tc>
          <w:tcPr>
            <w:tcW w:w="4989" w:type="dxa"/>
            <w:shd w:val="clear" w:color="auto" w:fill="auto"/>
            <w:noWrap/>
            <w:vAlign w:val="bottom"/>
            <w:hideMark/>
          </w:tcPr>
          <w:p w14:paraId="53C53B26" w14:textId="4573418F" w:rsidR="00546DE1" w:rsidRPr="00FF6A71" w:rsidDel="00851583" w:rsidRDefault="00546DE1" w:rsidP="005D7C68">
            <w:pPr>
              <w:spacing w:before="0" w:after="0" w:line="240" w:lineRule="auto"/>
              <w:jc w:val="left"/>
              <w:rPr>
                <w:del w:id="10146" w:author="pete jones" w:date="2022-03-13T17:42:00Z"/>
                <w:rFonts w:ascii="Calibri" w:hAnsi="Calibri" w:cs="Calibri"/>
                <w:color w:val="000000"/>
                <w:sz w:val="22"/>
                <w:szCs w:val="22"/>
              </w:rPr>
            </w:pPr>
            <w:del w:id="10147" w:author="pete jones" w:date="2022-03-13T17:42:00Z">
              <w:r w:rsidRPr="00FF6A71" w:rsidDel="00851583">
                <w:rPr>
                  <w:rFonts w:ascii="Calibri" w:hAnsi="Calibri" w:cs="Calibri"/>
                  <w:color w:val="000000"/>
                  <w:sz w:val="22"/>
                  <w:szCs w:val="22"/>
                </w:rPr>
                <w:delText>CDE has made a positive impact on my engineering studies</w:delText>
              </w:r>
            </w:del>
          </w:p>
        </w:tc>
      </w:tr>
      <w:tr w:rsidR="00546DE1" w:rsidRPr="00FF6A71" w:rsidDel="00851583" w14:paraId="78491F6E" w14:textId="4BF470ED" w:rsidTr="005D7C68">
        <w:trPr>
          <w:trHeight w:val="300"/>
          <w:del w:id="10148" w:author="pete jones" w:date="2022-03-13T17:42:00Z"/>
        </w:trPr>
        <w:tc>
          <w:tcPr>
            <w:tcW w:w="1276" w:type="dxa"/>
            <w:vMerge/>
            <w:vAlign w:val="center"/>
          </w:tcPr>
          <w:p w14:paraId="1BD9BBFE" w14:textId="2B1F857F" w:rsidR="00546DE1" w:rsidRPr="00FF6A71" w:rsidDel="00851583" w:rsidRDefault="00546DE1" w:rsidP="005D7C68">
            <w:pPr>
              <w:spacing w:before="0" w:after="0" w:line="240" w:lineRule="auto"/>
              <w:jc w:val="center"/>
              <w:rPr>
                <w:del w:id="10149" w:author="pete jones" w:date="2022-03-13T17:42:00Z"/>
                <w:rFonts w:ascii="Calibri" w:hAnsi="Calibri" w:cs="Calibri"/>
                <w:color w:val="000000"/>
                <w:sz w:val="22"/>
                <w:szCs w:val="22"/>
              </w:rPr>
            </w:pPr>
          </w:p>
        </w:tc>
        <w:tc>
          <w:tcPr>
            <w:tcW w:w="1276" w:type="dxa"/>
            <w:shd w:val="clear" w:color="auto" w:fill="auto"/>
            <w:noWrap/>
            <w:vAlign w:val="bottom"/>
            <w:hideMark/>
          </w:tcPr>
          <w:p w14:paraId="0B0DB500" w14:textId="097FDC24" w:rsidR="00546DE1" w:rsidRPr="00FF6A71" w:rsidDel="00851583" w:rsidRDefault="00546DE1" w:rsidP="005D7C68">
            <w:pPr>
              <w:spacing w:before="0" w:after="0" w:line="240" w:lineRule="auto"/>
              <w:jc w:val="center"/>
              <w:rPr>
                <w:del w:id="10150" w:author="pete jones" w:date="2022-03-13T17:42:00Z"/>
                <w:rFonts w:ascii="Calibri" w:hAnsi="Calibri" w:cs="Calibri"/>
                <w:color w:val="000000"/>
                <w:sz w:val="22"/>
                <w:szCs w:val="22"/>
              </w:rPr>
            </w:pPr>
            <w:del w:id="10151" w:author="pete jones" w:date="2022-03-13T17:42:00Z">
              <w:r w:rsidRPr="00FF6A71" w:rsidDel="00851583">
                <w:rPr>
                  <w:rFonts w:ascii="Calibri" w:hAnsi="Calibri" w:cs="Calibri"/>
                  <w:color w:val="000000"/>
                  <w:sz w:val="22"/>
                  <w:szCs w:val="22"/>
                </w:rPr>
                <w:delText>2</w:delText>
              </w:r>
            </w:del>
          </w:p>
        </w:tc>
        <w:tc>
          <w:tcPr>
            <w:tcW w:w="1243" w:type="dxa"/>
            <w:vMerge/>
            <w:shd w:val="clear" w:color="auto" w:fill="auto"/>
            <w:vAlign w:val="center"/>
          </w:tcPr>
          <w:p w14:paraId="27E57D8B" w14:textId="092CF45F" w:rsidR="00546DE1" w:rsidRPr="00FF6A71" w:rsidDel="00851583" w:rsidRDefault="00546DE1" w:rsidP="005D7C68">
            <w:pPr>
              <w:spacing w:before="0" w:after="0" w:line="240" w:lineRule="auto"/>
              <w:jc w:val="center"/>
              <w:rPr>
                <w:del w:id="10152" w:author="pete jones" w:date="2022-03-13T17:42:00Z"/>
                <w:rFonts w:ascii="Calibri" w:hAnsi="Calibri" w:cs="Calibri"/>
                <w:color w:val="000000"/>
                <w:sz w:val="22"/>
                <w:szCs w:val="22"/>
              </w:rPr>
            </w:pPr>
          </w:p>
        </w:tc>
        <w:tc>
          <w:tcPr>
            <w:tcW w:w="4989" w:type="dxa"/>
            <w:shd w:val="clear" w:color="auto" w:fill="auto"/>
            <w:noWrap/>
            <w:vAlign w:val="bottom"/>
            <w:hideMark/>
          </w:tcPr>
          <w:p w14:paraId="2A0E0E58" w14:textId="50439693" w:rsidR="00546DE1" w:rsidRPr="00FF6A71" w:rsidDel="00851583" w:rsidRDefault="00546DE1" w:rsidP="005D7C68">
            <w:pPr>
              <w:spacing w:before="0" w:after="0" w:line="240" w:lineRule="auto"/>
              <w:jc w:val="left"/>
              <w:rPr>
                <w:del w:id="10153" w:author="pete jones" w:date="2022-03-13T17:42:00Z"/>
                <w:rFonts w:ascii="Calibri" w:hAnsi="Calibri" w:cs="Calibri"/>
                <w:color w:val="000000"/>
                <w:sz w:val="22"/>
                <w:szCs w:val="22"/>
              </w:rPr>
            </w:pPr>
            <w:del w:id="10154" w:author="pete jones" w:date="2022-03-13T17:42:00Z">
              <w:r w:rsidRPr="00FF6A71" w:rsidDel="00851583">
                <w:rPr>
                  <w:rFonts w:ascii="Calibri" w:hAnsi="Calibri" w:cs="Calibri"/>
                  <w:color w:val="000000"/>
                  <w:sz w:val="22"/>
                  <w:szCs w:val="22"/>
                </w:rPr>
                <w:delText>I have used 3DX for assignment work on my course</w:delText>
              </w:r>
            </w:del>
          </w:p>
        </w:tc>
      </w:tr>
      <w:tr w:rsidR="00546DE1" w:rsidRPr="00FF6A71" w:rsidDel="00851583" w14:paraId="62CB4805" w14:textId="68316D44" w:rsidTr="005D7C68">
        <w:trPr>
          <w:trHeight w:val="300"/>
          <w:del w:id="10155" w:author="pete jones" w:date="2022-03-13T17:42:00Z"/>
        </w:trPr>
        <w:tc>
          <w:tcPr>
            <w:tcW w:w="8784" w:type="dxa"/>
            <w:gridSpan w:val="4"/>
            <w:vAlign w:val="center"/>
          </w:tcPr>
          <w:p w14:paraId="2847BA85" w14:textId="2ECF77BE" w:rsidR="00546DE1" w:rsidRPr="00FF6A71" w:rsidDel="00851583" w:rsidRDefault="00546DE1" w:rsidP="005D7C68">
            <w:pPr>
              <w:spacing w:before="0" w:after="0" w:line="240" w:lineRule="auto"/>
              <w:jc w:val="left"/>
              <w:rPr>
                <w:del w:id="10156" w:author="pete jones" w:date="2022-03-13T17:42:00Z"/>
                <w:rFonts w:ascii="Calibri" w:hAnsi="Calibri" w:cs="Calibri"/>
                <w:color w:val="000000"/>
                <w:sz w:val="22"/>
                <w:szCs w:val="22"/>
              </w:rPr>
            </w:pPr>
            <w:del w:id="10157" w:author="pete jones" w:date="2022-03-13T17:42:00Z">
              <w:r w:rsidRPr="00FF6A71" w:rsidDel="00851583">
                <w:rPr>
                  <w:rFonts w:ascii="Calibri" w:hAnsi="Calibri" w:cs="Calibri"/>
                  <w:color w:val="000000"/>
                  <w:sz w:val="22"/>
                  <w:szCs w:val="22"/>
                </w:rPr>
                <w:delText>Participating students on the project had no imperative or incentive to use the project toolsets for their course assessment. However, the way in which the tools were deployed to each sub-team of the project did raise many questions within the teams which were related to general engineering concepts and consequently had a positive response to question 19 and a correspondingly low score on question 2.</w:delText>
              </w:r>
            </w:del>
          </w:p>
        </w:tc>
      </w:tr>
      <w:tr w:rsidR="00546DE1" w:rsidRPr="00FF6A71" w:rsidDel="00851583" w14:paraId="5FFC334A" w14:textId="37D8DB52" w:rsidTr="005D7C68">
        <w:trPr>
          <w:trHeight w:val="300"/>
          <w:del w:id="10158" w:author="pete jones" w:date="2022-03-13T17:46:00Z"/>
        </w:trPr>
        <w:tc>
          <w:tcPr>
            <w:tcW w:w="1276" w:type="dxa"/>
            <w:vMerge w:val="restart"/>
            <w:vAlign w:val="center"/>
          </w:tcPr>
          <w:p w14:paraId="53CA7F3D" w14:textId="1736452B" w:rsidR="00546DE1" w:rsidRPr="00FF6A71" w:rsidDel="00851583" w:rsidRDefault="00546DE1" w:rsidP="005D7C68">
            <w:pPr>
              <w:spacing w:before="0" w:after="0" w:line="240" w:lineRule="auto"/>
              <w:jc w:val="center"/>
              <w:rPr>
                <w:del w:id="10159" w:author="pete jones" w:date="2022-03-13T17:46:00Z"/>
                <w:rFonts w:ascii="Calibri" w:hAnsi="Calibri" w:cs="Calibri"/>
                <w:color w:val="000000"/>
                <w:sz w:val="22"/>
                <w:szCs w:val="22"/>
              </w:rPr>
            </w:pPr>
            <w:del w:id="10160" w:author="pete jones" w:date="2022-03-13T17:46:00Z">
              <w:r w:rsidRPr="00FF6A71" w:rsidDel="00851583">
                <w:rPr>
                  <w:rFonts w:ascii="Calibri" w:hAnsi="Calibri" w:cs="Calibri"/>
                  <w:color w:val="000000"/>
                  <w:sz w:val="22"/>
                  <w:szCs w:val="22"/>
                </w:rPr>
                <w:delText>0.029</w:delText>
              </w:r>
            </w:del>
          </w:p>
        </w:tc>
        <w:tc>
          <w:tcPr>
            <w:tcW w:w="1276" w:type="dxa"/>
            <w:shd w:val="clear" w:color="auto" w:fill="auto"/>
            <w:noWrap/>
            <w:vAlign w:val="bottom"/>
            <w:hideMark/>
          </w:tcPr>
          <w:p w14:paraId="1A8033BC" w14:textId="0FCDBAB6" w:rsidR="00546DE1" w:rsidRPr="00FF6A71" w:rsidDel="00851583" w:rsidRDefault="00546DE1" w:rsidP="005D7C68">
            <w:pPr>
              <w:spacing w:before="0" w:after="0" w:line="240" w:lineRule="auto"/>
              <w:jc w:val="center"/>
              <w:rPr>
                <w:del w:id="10161" w:author="pete jones" w:date="2022-03-13T17:46:00Z"/>
                <w:rFonts w:ascii="Calibri" w:hAnsi="Calibri" w:cs="Calibri"/>
                <w:color w:val="000000"/>
                <w:sz w:val="22"/>
                <w:szCs w:val="22"/>
              </w:rPr>
            </w:pPr>
            <w:del w:id="10162" w:author="pete jones" w:date="2022-03-13T17:46:00Z">
              <w:r w:rsidRPr="00FF6A71" w:rsidDel="00851583">
                <w:rPr>
                  <w:rFonts w:ascii="Calibri" w:hAnsi="Calibri" w:cs="Calibri"/>
                  <w:color w:val="000000"/>
                  <w:sz w:val="22"/>
                  <w:szCs w:val="22"/>
                </w:rPr>
                <w:delText>10</w:delText>
              </w:r>
            </w:del>
          </w:p>
        </w:tc>
        <w:tc>
          <w:tcPr>
            <w:tcW w:w="1243" w:type="dxa"/>
            <w:vMerge w:val="restart"/>
            <w:shd w:val="clear" w:color="auto" w:fill="auto"/>
            <w:vAlign w:val="center"/>
          </w:tcPr>
          <w:p w14:paraId="434D6E57" w14:textId="7A696184" w:rsidR="00546DE1" w:rsidRPr="00FF6A71" w:rsidDel="00851583" w:rsidRDefault="00546DE1" w:rsidP="005D7C68">
            <w:pPr>
              <w:spacing w:before="0" w:after="0" w:line="240" w:lineRule="auto"/>
              <w:jc w:val="center"/>
              <w:rPr>
                <w:del w:id="10163" w:author="pete jones" w:date="2022-03-13T17:46:00Z"/>
                <w:rFonts w:ascii="Calibri" w:hAnsi="Calibri" w:cs="Calibri"/>
                <w:color w:val="000000"/>
                <w:sz w:val="22"/>
                <w:szCs w:val="22"/>
              </w:rPr>
            </w:pPr>
            <w:del w:id="10164" w:author="pete jones" w:date="2022-03-13T17:46:00Z">
              <w:r w:rsidRPr="00FF6A71" w:rsidDel="00851583">
                <w:rPr>
                  <w:rFonts w:ascii="Calibri" w:hAnsi="Calibri" w:cs="Calibri"/>
                  <w:color w:val="000000"/>
                  <w:sz w:val="22"/>
                  <w:szCs w:val="22"/>
                </w:rPr>
                <w:delText>-0.37</w:delText>
              </w:r>
            </w:del>
          </w:p>
        </w:tc>
        <w:tc>
          <w:tcPr>
            <w:tcW w:w="4989" w:type="dxa"/>
            <w:shd w:val="clear" w:color="auto" w:fill="auto"/>
            <w:noWrap/>
            <w:vAlign w:val="bottom"/>
            <w:hideMark/>
          </w:tcPr>
          <w:p w14:paraId="0C8EDE8B" w14:textId="3D27B85F" w:rsidR="00546DE1" w:rsidRPr="00FF6A71" w:rsidDel="00851583" w:rsidRDefault="00546DE1" w:rsidP="005D7C68">
            <w:pPr>
              <w:spacing w:before="0" w:after="0" w:line="240" w:lineRule="auto"/>
              <w:jc w:val="left"/>
              <w:rPr>
                <w:del w:id="10165" w:author="pete jones" w:date="2022-03-13T17:46:00Z"/>
                <w:rFonts w:ascii="Calibri" w:hAnsi="Calibri" w:cs="Calibri"/>
                <w:color w:val="000000"/>
                <w:sz w:val="22"/>
                <w:szCs w:val="22"/>
              </w:rPr>
            </w:pPr>
            <w:del w:id="10166" w:author="pete jones" w:date="2022-03-13T17:46:00Z">
              <w:r w:rsidRPr="00FF6A71" w:rsidDel="00851583">
                <w:rPr>
                  <w:rFonts w:ascii="Calibri" w:hAnsi="Calibri" w:cs="Calibri"/>
                  <w:color w:val="000000"/>
                  <w:sz w:val="22"/>
                  <w:szCs w:val="22"/>
                </w:rPr>
                <w:delText>Using collaborative tasks has improved my project planning skills</w:delText>
              </w:r>
            </w:del>
          </w:p>
        </w:tc>
      </w:tr>
      <w:tr w:rsidR="00546DE1" w:rsidRPr="00FF6A71" w:rsidDel="00851583" w14:paraId="782FEEE1" w14:textId="37D945F1" w:rsidTr="005D7C68">
        <w:trPr>
          <w:trHeight w:val="300"/>
          <w:del w:id="10167" w:author="pete jones" w:date="2022-03-13T17:46:00Z"/>
        </w:trPr>
        <w:tc>
          <w:tcPr>
            <w:tcW w:w="1276" w:type="dxa"/>
            <w:vMerge/>
            <w:vAlign w:val="center"/>
          </w:tcPr>
          <w:p w14:paraId="694891F2" w14:textId="1562A538" w:rsidR="00546DE1" w:rsidRPr="00FF6A71" w:rsidDel="00851583" w:rsidRDefault="00546DE1" w:rsidP="005D7C68">
            <w:pPr>
              <w:spacing w:before="0" w:after="0" w:line="240" w:lineRule="auto"/>
              <w:jc w:val="center"/>
              <w:rPr>
                <w:del w:id="10168" w:author="pete jones" w:date="2022-03-13T17:46:00Z"/>
                <w:rFonts w:ascii="Calibri" w:hAnsi="Calibri" w:cs="Calibri"/>
                <w:color w:val="000000"/>
                <w:sz w:val="22"/>
                <w:szCs w:val="22"/>
              </w:rPr>
            </w:pPr>
          </w:p>
        </w:tc>
        <w:tc>
          <w:tcPr>
            <w:tcW w:w="1276" w:type="dxa"/>
            <w:shd w:val="clear" w:color="auto" w:fill="auto"/>
            <w:noWrap/>
            <w:vAlign w:val="bottom"/>
            <w:hideMark/>
          </w:tcPr>
          <w:p w14:paraId="2013D89E" w14:textId="4E169FDB" w:rsidR="00546DE1" w:rsidRPr="00FF6A71" w:rsidDel="00851583" w:rsidRDefault="00546DE1" w:rsidP="005D7C68">
            <w:pPr>
              <w:spacing w:before="0" w:after="0" w:line="240" w:lineRule="auto"/>
              <w:jc w:val="center"/>
              <w:rPr>
                <w:del w:id="10169" w:author="pete jones" w:date="2022-03-13T17:46:00Z"/>
                <w:rFonts w:ascii="Calibri" w:hAnsi="Calibri" w:cs="Calibri"/>
                <w:color w:val="000000"/>
                <w:sz w:val="22"/>
                <w:szCs w:val="22"/>
              </w:rPr>
            </w:pPr>
            <w:del w:id="10170" w:author="pete jones" w:date="2022-03-13T17:46:00Z">
              <w:r w:rsidRPr="00FF6A71" w:rsidDel="00851583">
                <w:rPr>
                  <w:rFonts w:ascii="Calibri" w:hAnsi="Calibri" w:cs="Calibri"/>
                  <w:color w:val="000000"/>
                  <w:sz w:val="22"/>
                  <w:szCs w:val="22"/>
                </w:rPr>
                <w:delText>9</w:delText>
              </w:r>
            </w:del>
          </w:p>
        </w:tc>
        <w:tc>
          <w:tcPr>
            <w:tcW w:w="1243" w:type="dxa"/>
            <w:vMerge/>
            <w:shd w:val="clear" w:color="auto" w:fill="auto"/>
            <w:vAlign w:val="center"/>
          </w:tcPr>
          <w:p w14:paraId="3469E7DC" w14:textId="54FF6C73" w:rsidR="00546DE1" w:rsidRPr="00FF6A71" w:rsidDel="00851583" w:rsidRDefault="00546DE1" w:rsidP="005D7C68">
            <w:pPr>
              <w:spacing w:before="0" w:after="0" w:line="240" w:lineRule="auto"/>
              <w:jc w:val="center"/>
              <w:rPr>
                <w:del w:id="10171" w:author="pete jones" w:date="2022-03-13T17:46:00Z"/>
                <w:rFonts w:ascii="Calibri" w:hAnsi="Calibri" w:cs="Calibri"/>
                <w:color w:val="000000"/>
                <w:sz w:val="22"/>
                <w:szCs w:val="22"/>
              </w:rPr>
            </w:pPr>
          </w:p>
        </w:tc>
        <w:tc>
          <w:tcPr>
            <w:tcW w:w="4989" w:type="dxa"/>
            <w:shd w:val="clear" w:color="auto" w:fill="auto"/>
            <w:noWrap/>
            <w:vAlign w:val="bottom"/>
            <w:hideMark/>
          </w:tcPr>
          <w:p w14:paraId="5DF0C12E" w14:textId="2DB29A61" w:rsidR="00546DE1" w:rsidRPr="00FF6A71" w:rsidDel="00851583" w:rsidRDefault="00546DE1" w:rsidP="005D7C68">
            <w:pPr>
              <w:spacing w:before="0" w:after="0" w:line="240" w:lineRule="auto"/>
              <w:jc w:val="left"/>
              <w:rPr>
                <w:del w:id="10172" w:author="pete jones" w:date="2022-03-13T17:46:00Z"/>
                <w:rFonts w:ascii="Calibri" w:hAnsi="Calibri" w:cs="Calibri"/>
                <w:color w:val="000000"/>
                <w:sz w:val="22"/>
                <w:szCs w:val="22"/>
              </w:rPr>
            </w:pPr>
            <w:del w:id="10173" w:author="pete jones" w:date="2022-03-13T17:46:00Z">
              <w:r w:rsidRPr="00FF6A71" w:rsidDel="00851583">
                <w:rPr>
                  <w:rFonts w:ascii="Calibri" w:hAnsi="Calibri" w:cs="Calibri"/>
                  <w:color w:val="000000"/>
                  <w:sz w:val="22"/>
                  <w:szCs w:val="22"/>
                </w:rPr>
                <w:delText>I have used high end engineering functions of 3DX (</w:delText>
              </w:r>
              <w:r w:rsidR="00F427D8" w:rsidRPr="00FF6A71" w:rsidDel="00851583">
                <w:rPr>
                  <w:rFonts w:ascii="Calibri" w:hAnsi="Calibri" w:cs="Calibri"/>
                  <w:color w:val="000000"/>
                  <w:sz w:val="22"/>
                  <w:szCs w:val="22"/>
                </w:rPr>
                <w:delText>e.g.,</w:delText>
              </w:r>
              <w:r w:rsidRPr="00FF6A71" w:rsidDel="00851583">
                <w:rPr>
                  <w:rFonts w:ascii="Calibri" w:hAnsi="Calibri" w:cs="Calibri"/>
                  <w:color w:val="000000"/>
                  <w:sz w:val="22"/>
                  <w:szCs w:val="22"/>
                </w:rPr>
                <w:delText xml:space="preserve"> CFD, Kinematics, Gen. Design, Stress Analysis, and Manufacturing)</w:delText>
              </w:r>
            </w:del>
          </w:p>
        </w:tc>
      </w:tr>
      <w:tr w:rsidR="00546DE1" w:rsidRPr="00FF6A71" w:rsidDel="00851583" w14:paraId="3AA8BF5F" w14:textId="789C700C" w:rsidTr="005D7C68">
        <w:trPr>
          <w:trHeight w:val="300"/>
          <w:del w:id="10174" w:author="pete jones" w:date="2022-03-13T17:46:00Z"/>
        </w:trPr>
        <w:tc>
          <w:tcPr>
            <w:tcW w:w="8784" w:type="dxa"/>
            <w:gridSpan w:val="4"/>
            <w:vAlign w:val="center"/>
          </w:tcPr>
          <w:p w14:paraId="61EC2087" w14:textId="22D8F785" w:rsidR="00546DE1" w:rsidRPr="00FF6A71" w:rsidDel="00851583" w:rsidRDefault="00546DE1" w:rsidP="005D7C68">
            <w:pPr>
              <w:spacing w:before="0" w:after="0" w:line="240" w:lineRule="auto"/>
              <w:jc w:val="left"/>
              <w:rPr>
                <w:del w:id="10175" w:author="pete jones" w:date="2022-03-13T17:46:00Z"/>
                <w:rFonts w:ascii="Calibri" w:hAnsi="Calibri" w:cs="Calibri"/>
                <w:color w:val="000000"/>
                <w:sz w:val="22"/>
                <w:szCs w:val="22"/>
              </w:rPr>
            </w:pPr>
            <w:del w:id="10176" w:author="pete jones" w:date="2022-03-13T17:46:00Z">
              <w:r w:rsidRPr="00FF6A71" w:rsidDel="00851583">
                <w:rPr>
                  <w:rFonts w:ascii="Calibri" w:hAnsi="Calibri" w:cs="Calibri"/>
                  <w:color w:val="000000"/>
                  <w:sz w:val="22"/>
                  <w:szCs w:val="22"/>
                </w:rPr>
                <w:delText xml:space="preserve">Most team members at level 6 took the opportunity to use the higher functionality of the toolset, either specific to the needs of the project or because they connected with a need for a final year project. Some </w:delText>
              </w:r>
              <w:r w:rsidR="00F427D8" w:rsidRPr="00FF6A71" w:rsidDel="00851583">
                <w:rPr>
                  <w:rFonts w:ascii="Calibri" w:hAnsi="Calibri" w:cs="Calibri"/>
                  <w:color w:val="000000"/>
                  <w:sz w:val="22"/>
                  <w:szCs w:val="22"/>
                </w:rPr>
                <w:delText>lower-level</w:delText>
              </w:r>
              <w:r w:rsidRPr="00FF6A71" w:rsidDel="00851583">
                <w:rPr>
                  <w:rFonts w:ascii="Calibri" w:hAnsi="Calibri" w:cs="Calibri"/>
                  <w:color w:val="000000"/>
                  <w:sz w:val="22"/>
                  <w:szCs w:val="22"/>
                </w:rPr>
                <w:delText xml:space="preserve"> students did experiment with higher functionality as their peers demanded data for downstream activities, driving them to experiment and learn other functions. The team recognised their project planning was not </w:delText>
              </w:r>
              <w:r w:rsidR="00F427D8" w:rsidRPr="00FF6A71" w:rsidDel="00851583">
                <w:rPr>
                  <w:rFonts w:ascii="Calibri" w:hAnsi="Calibri" w:cs="Calibri"/>
                  <w:color w:val="000000"/>
                  <w:sz w:val="22"/>
                  <w:szCs w:val="22"/>
                </w:rPr>
                <w:delText>ideal,</w:delText>
              </w:r>
              <w:r w:rsidRPr="00FF6A71" w:rsidDel="00851583">
                <w:rPr>
                  <w:rFonts w:ascii="Calibri" w:hAnsi="Calibri" w:cs="Calibri"/>
                  <w:color w:val="000000"/>
                  <w:sz w:val="22"/>
                  <w:szCs w:val="22"/>
                </w:rPr>
                <w:delText xml:space="preserve"> but team principles and section leaders did not make use of the integrated task planning of 3DX, consequently although the team was aware of capability and perhaps its benefits, the applications were not implemented on the project. Even if project planning were implemented it is unlikely that a positive relationship would exist between these factors.</w:delText>
              </w:r>
            </w:del>
          </w:p>
        </w:tc>
      </w:tr>
    </w:tbl>
    <w:p w14:paraId="29C9DB3A" w14:textId="3382881C" w:rsidR="00A33F88" w:rsidRPr="00FF6A71" w:rsidRDefault="00546DE1" w:rsidP="00995C38">
      <w:pPr>
        <w:rPr>
          <w:b/>
          <w:bCs/>
          <w:u w:val="single"/>
        </w:rPr>
      </w:pPr>
      <w:bookmarkStart w:id="10177" w:name="_Toc51936826"/>
      <w:del w:id="10178" w:author="pete jones" w:date="2022-03-30T09:29:00Z">
        <w:r w:rsidRPr="00FF6A71" w:rsidDel="00036DB9">
          <w:rPr>
            <w:b/>
            <w:bCs/>
            <w:u w:val="single"/>
          </w:rPr>
          <w:delText xml:space="preserve">Semi </w:delText>
        </w:r>
      </w:del>
      <w:ins w:id="10179" w:author="pete jones" w:date="2022-03-30T09:29:00Z">
        <w:r w:rsidR="00036DB9" w:rsidRPr="00FF6A71">
          <w:rPr>
            <w:b/>
            <w:bCs/>
            <w:u w:val="single"/>
          </w:rPr>
          <w:t>Semi</w:t>
        </w:r>
        <w:r w:rsidR="00036DB9">
          <w:rPr>
            <w:b/>
            <w:bCs/>
            <w:u w:val="single"/>
          </w:rPr>
          <w:t>-</w:t>
        </w:r>
      </w:ins>
      <w:r w:rsidRPr="00FF6A71">
        <w:rPr>
          <w:b/>
          <w:bCs/>
          <w:u w:val="single"/>
        </w:rPr>
        <w:t>structured interviews – qualitative analysis</w:t>
      </w:r>
      <w:bookmarkEnd w:id="10177"/>
    </w:p>
    <w:p w14:paraId="3279F4D7" w14:textId="3E655F69" w:rsidR="00A33F88" w:rsidRPr="00FF6A71" w:rsidRDefault="00546DE1" w:rsidP="00546DE1">
      <w:r w:rsidRPr="00FF6A71">
        <w:lastRenderedPageBreak/>
        <w:t>The team were surveyed at the end of each project cycle, coinciding with the end of the academic year. These surveys provided a minimum of usable data because many of the student responses were incomplete</w:t>
      </w:r>
      <w:del w:id="10180" w:author="pete jones" w:date="2022-03-31T13:39:00Z">
        <w:r w:rsidRPr="00FF6A71" w:rsidDel="001E1CC6">
          <w:delText xml:space="preserve">, </w:delText>
        </w:r>
      </w:del>
      <w:ins w:id="10181" w:author="pete jones" w:date="2022-03-31T13:39:00Z">
        <w:r w:rsidR="001E1CC6">
          <w:t>;</w:t>
        </w:r>
        <w:r w:rsidR="001E1CC6" w:rsidRPr="00FF6A71">
          <w:t xml:space="preserve"> </w:t>
        </w:r>
      </w:ins>
      <w:r w:rsidRPr="00FF6A71">
        <w:t>however</w:t>
      </w:r>
      <w:ins w:id="10182" w:author="pete jones" w:date="2022-03-30T09:29:00Z">
        <w:r w:rsidR="00036DB9">
          <w:t>,</w:t>
        </w:r>
      </w:ins>
      <w:r w:rsidRPr="00FF6A71">
        <w:t xml:space="preserve"> a rich source of students’ engagement experience was collated from semi-structured interviews with team members during workshops and testing activities. These activity sessions were well attended, and students were more openly critically reflective and willing to discuss </w:t>
      </w:r>
      <w:ins w:id="10183" w:author="pete jones" w:date="2022-03-30T09:29:00Z">
        <w:r w:rsidR="00036DB9">
          <w:t xml:space="preserve">the </w:t>
        </w:r>
      </w:ins>
      <w:r w:rsidRPr="00FF6A71">
        <w:t xml:space="preserve">success and failures of the project. As the project progressed from a digital prototype to a physical product, students became more intrinsically motivated both as individuals and within their project teams. This was evidenced by the quality of questions they asked </w:t>
      </w:r>
      <w:del w:id="10184" w:author="pete jones" w:date="2022-03-31T13:40:00Z">
        <w:r w:rsidRPr="00FF6A71" w:rsidDel="001E1CC6">
          <w:delText xml:space="preserve">of </w:delText>
        </w:r>
      </w:del>
      <w:r w:rsidRPr="00FF6A71">
        <w:t xml:space="preserve">each other and </w:t>
      </w:r>
      <w:del w:id="10185" w:author="pete jones" w:date="2022-03-31T13:40:00Z">
        <w:r w:rsidRPr="00FF6A71" w:rsidDel="001E1CC6">
          <w:delText xml:space="preserve">the </w:delText>
        </w:r>
      </w:del>
      <w:r w:rsidRPr="00FF6A71">
        <w:t xml:space="preserve">general conversations </w:t>
      </w:r>
      <w:del w:id="10186" w:author="pete jones" w:date="2022-03-31T13:39:00Z">
        <w:r w:rsidRPr="00FF6A71" w:rsidDel="001E1CC6">
          <w:delText>relating to</w:delText>
        </w:r>
      </w:del>
      <w:ins w:id="10187" w:author="pete jones" w:date="2022-03-31T13:39:00Z">
        <w:r w:rsidR="001E1CC6">
          <w:t>about</w:t>
        </w:r>
      </w:ins>
      <w:r w:rsidRPr="00FF6A71">
        <w:t xml:space="preserve"> how problems were </w:t>
      </w:r>
      <w:del w:id="10188" w:author="pete jones" w:date="2022-03-31T13:39:00Z">
        <w:r w:rsidRPr="00FF6A71" w:rsidDel="001E1CC6">
          <w:delText xml:space="preserve">being </w:delText>
        </w:r>
      </w:del>
      <w:r w:rsidRPr="00FF6A71">
        <w:t xml:space="preserve">resolved. The atmosphere during these sessions was ideal </w:t>
      </w:r>
      <w:del w:id="10189" w:author="pete jones" w:date="2022-03-31T13:40:00Z">
        <w:r w:rsidRPr="00FF6A71" w:rsidDel="001E1CC6">
          <w:delText>to provoke</w:delText>
        </w:r>
      </w:del>
      <w:ins w:id="10190" w:author="pete jones" w:date="2022-03-31T13:40:00Z">
        <w:r w:rsidR="001E1CC6">
          <w:t>for provoking</w:t>
        </w:r>
      </w:ins>
      <w:r w:rsidRPr="00FF6A71">
        <w:t xml:space="preserve"> detailed responses to a range of discussion points that would be difficult to extract from a published survey. A collection of open-ended questions, </w:t>
      </w:r>
      <w:del w:id="10191" w:author="pete jones" w:date="2022-03-31T13:40:00Z">
        <w:r w:rsidRPr="00FF6A71" w:rsidDel="001E1CC6">
          <w:delText>their responses</w:delText>
        </w:r>
      </w:del>
      <w:ins w:id="10192" w:author="pete jones" w:date="2022-03-31T13:40:00Z">
        <w:r w:rsidR="001E1CC6">
          <w:t>answer</w:t>
        </w:r>
        <w:r w:rsidR="001E1CC6" w:rsidRPr="00FF6A71">
          <w:t>s</w:t>
        </w:r>
      </w:ins>
      <w:r w:rsidRPr="00FF6A71">
        <w:t xml:space="preserve">, and </w:t>
      </w:r>
      <w:ins w:id="10193" w:author="pete jones" w:date="2022-03-31T13:40:00Z">
        <w:r w:rsidR="001E1CC6">
          <w:t xml:space="preserve">a </w:t>
        </w:r>
      </w:ins>
      <w:del w:id="10194" w:author="pete jones" w:date="2022-03-30T09:29:00Z">
        <w:r w:rsidRPr="00FF6A71" w:rsidDel="00036DB9">
          <w:delText xml:space="preserve">a </w:delText>
        </w:r>
      </w:del>
      <w:del w:id="10195" w:author="pete jones" w:date="2022-03-31T13:40:00Z">
        <w:r w:rsidRPr="00FF6A71" w:rsidDel="001E1CC6">
          <w:delText>brief analysis of the antecedents of those response</w:delText>
        </w:r>
      </w:del>
      <w:ins w:id="10196" w:author="pete jones" w:date="2022-03-31T13:40:00Z">
        <w:r w:rsidR="001E1CC6">
          <w:t>brief analysis of those responses' antecedent</w:t>
        </w:r>
      </w:ins>
      <w:r w:rsidRPr="00FF6A71">
        <w:t xml:space="preserve">s </w:t>
      </w:r>
      <w:del w:id="10197" w:author="pete jones" w:date="2022-03-30T12:41:00Z">
        <w:r w:rsidRPr="00FF6A71" w:rsidDel="00042512">
          <w:delText xml:space="preserve">is </w:delText>
        </w:r>
      </w:del>
      <w:ins w:id="10198" w:author="pete jones" w:date="2022-03-30T12:41:00Z">
        <w:r w:rsidR="00042512">
          <w:t>are</w:t>
        </w:r>
        <w:r w:rsidR="00042512" w:rsidRPr="00FF6A71">
          <w:t xml:space="preserve"> </w:t>
        </w:r>
      </w:ins>
      <w:r w:rsidRPr="00FF6A71">
        <w:t>provided here.</w:t>
      </w:r>
    </w:p>
    <w:p w14:paraId="73B75A0B" w14:textId="04E4D237" w:rsidR="00A33F88" w:rsidRPr="00FF6A71" w:rsidRDefault="00546DE1" w:rsidP="00546DE1">
      <w:r w:rsidRPr="00FF6A71">
        <w:t xml:space="preserve">These </w:t>
      </w:r>
      <w:del w:id="10199" w:author="pete jones" w:date="2022-01-04T14:05:00Z">
        <w:r w:rsidRPr="00FF6A71" w:rsidDel="00F826A8">
          <w:delText xml:space="preserve">following </w:delText>
        </w:r>
      </w:del>
      <w:r w:rsidRPr="00FF6A71">
        <w:t xml:space="preserve">responses </w:t>
      </w:r>
      <w:ins w:id="10200" w:author="pete jones" w:date="2022-01-04T14:05:00Z">
        <w:r w:rsidR="00F826A8">
          <w:t xml:space="preserve">(see </w:t>
        </w:r>
        <w:r w:rsidR="00F826A8">
          <w:fldChar w:fldCharType="begin"/>
        </w:r>
        <w:r w:rsidR="00F826A8">
          <w:instrText xml:space="preserve"> REF _Ref92197569 \r \h </w:instrText>
        </w:r>
      </w:ins>
      <w:r w:rsidR="00F826A8">
        <w:fldChar w:fldCharType="separate"/>
      </w:r>
      <w:ins w:id="10201" w:author="pete jones" w:date="2022-04-05T11:31:00Z">
        <w:r w:rsidR="00D94147">
          <w:t>11.7</w:t>
        </w:r>
      </w:ins>
      <w:ins w:id="10202" w:author="pete jones" w:date="2022-01-04T14:05:00Z">
        <w:r w:rsidR="00F826A8">
          <w:fldChar w:fldCharType="end"/>
        </w:r>
        <w:r w:rsidR="00F826A8">
          <w:t xml:space="preserve">) </w:t>
        </w:r>
      </w:ins>
      <w:r w:rsidRPr="00FF6A71">
        <w:t xml:space="preserve">were generated by asking general questions about planning, manufacturing, Integration with the course, technical skills, and how CDE and the digital twin are </w:t>
      </w:r>
      <w:del w:id="10203" w:author="pete jones" w:date="2022-03-31T13:41:00Z">
        <w:r w:rsidRPr="00FF6A71" w:rsidDel="001E1CC6">
          <w:delText xml:space="preserve">key </w:delText>
        </w:r>
      </w:del>
      <w:ins w:id="10204" w:author="pete jones" w:date="2022-03-31T13:41:00Z">
        <w:r w:rsidR="001E1CC6">
          <w:t>fundamental</w:t>
        </w:r>
        <w:r w:rsidR="001E1CC6" w:rsidRPr="00FF6A71">
          <w:t xml:space="preserve"> </w:t>
        </w:r>
      </w:ins>
      <w:r w:rsidRPr="00FF6A71">
        <w:t xml:space="preserve">to the experience of working on Formula Student. The questions were designed to analyse the KPIs’ of engagement. The students were not asked to complete the self-assessment questionnaire related to the intrinsic motivation instrument but to engage </w:t>
      </w:r>
      <w:del w:id="10205" w:author="pete jones" w:date="2022-03-30T09:29:00Z">
        <w:r w:rsidRPr="00FF6A71" w:rsidDel="00036DB9">
          <w:delText xml:space="preserve">with </w:delText>
        </w:r>
      </w:del>
      <w:ins w:id="10206" w:author="pete jones" w:date="2022-03-30T09:29:00Z">
        <w:r w:rsidR="00036DB9">
          <w:t>in</w:t>
        </w:r>
        <w:r w:rsidR="00036DB9" w:rsidRPr="00FF6A71">
          <w:t xml:space="preserve"> </w:t>
        </w:r>
      </w:ins>
      <w:r w:rsidRPr="00FF6A71">
        <w:t xml:space="preserve">an open discussion designed to evaluate the emotional and cognitive axes and estimate the engagement category for the team, enabling a comparative analysis of engagement between a fully synoptic PBL and a PBL module activity investigated during the pilot </w:t>
      </w:r>
      <w:r w:rsidR="00F427D8" w:rsidRPr="00FF6A71">
        <w:t>study,</w:t>
      </w:r>
      <w:r w:rsidRPr="00FF6A71">
        <w:t xml:space="preserve"> </w:t>
      </w:r>
      <w:r w:rsidR="002F39F3" w:rsidRPr="00FF6A71">
        <w:t>i.e., …</w:t>
      </w:r>
    </w:p>
    <w:p w14:paraId="62295E7C" w14:textId="08165F2F" w:rsidR="00A33F88" w:rsidRPr="00FF6A71" w:rsidRDefault="00546DE1" w:rsidP="0021440D">
      <w:pPr>
        <w:numPr>
          <w:ilvl w:val="0"/>
          <w:numId w:val="56"/>
        </w:numPr>
      </w:pPr>
      <w:r w:rsidRPr="00FF6A71">
        <w:t xml:space="preserve">Critical – Questioning the disciplinary tools </w:t>
      </w:r>
      <w:del w:id="10207" w:author="pete jones" w:date="2022-04-01T15:04:00Z">
        <w:r w:rsidRPr="00FF6A71" w:rsidDel="00726256">
          <w:delText xml:space="preserve">being </w:delText>
        </w:r>
      </w:del>
      <w:r w:rsidRPr="00FF6A71">
        <w:t xml:space="preserve">employed </w:t>
      </w:r>
      <w:del w:id="10208" w:author="pete jones" w:date="2022-03-31T13:41:00Z">
        <w:r w:rsidRPr="00FF6A71" w:rsidDel="001E1CC6">
          <w:delText>are appropriate for the solution in terms of the problem</w:delText>
        </w:r>
      </w:del>
      <w:ins w:id="10209" w:author="pete jones" w:date="2022-03-31T13:41:00Z">
        <w:r w:rsidR="001E1CC6">
          <w:t>is appropriate for the problem's solution</w:t>
        </w:r>
      </w:ins>
      <w:r w:rsidRPr="00FF6A71">
        <w:t>.</w:t>
      </w:r>
    </w:p>
    <w:p w14:paraId="6AC79A0F" w14:textId="68DEB1A7" w:rsidR="00A33F88" w:rsidRPr="00FF6A71" w:rsidRDefault="00546DE1" w:rsidP="0021440D">
      <w:pPr>
        <w:numPr>
          <w:ilvl w:val="0"/>
          <w:numId w:val="56"/>
        </w:numPr>
      </w:pPr>
      <w:r w:rsidRPr="00FF6A71">
        <w:t>Consequential – Connecting solutions with implications and recognising the value of disciplinary tools to achieve consequences</w:t>
      </w:r>
      <w:del w:id="10210" w:author="pete jones" w:date="2022-03-31T13:42:00Z">
        <w:r w:rsidRPr="00FF6A71" w:rsidDel="001E1CC6">
          <w:delText xml:space="preserve"> in the world</w:delText>
        </w:r>
      </w:del>
      <w:r w:rsidRPr="00FF6A71">
        <w:t>.</w:t>
      </w:r>
    </w:p>
    <w:p w14:paraId="650980AA" w14:textId="77777777" w:rsidR="00A33F88" w:rsidRPr="00FF6A71" w:rsidRDefault="00546DE1" w:rsidP="0021440D">
      <w:pPr>
        <w:numPr>
          <w:ilvl w:val="0"/>
          <w:numId w:val="56"/>
        </w:numPr>
      </w:pPr>
      <w:r w:rsidRPr="00FF6A71">
        <w:t>Procedural – Using procedures accurately, but without a deeper understanding of why.</w:t>
      </w:r>
    </w:p>
    <w:p w14:paraId="71834941" w14:textId="77777777" w:rsidR="00A33F88" w:rsidRPr="00FF6A71" w:rsidRDefault="00546DE1" w:rsidP="0021440D">
      <w:pPr>
        <w:numPr>
          <w:ilvl w:val="0"/>
          <w:numId w:val="56"/>
        </w:numPr>
      </w:pPr>
      <w:r w:rsidRPr="00FF6A71">
        <w:lastRenderedPageBreak/>
        <w:t>Conceptual - Understanding why the concept or tool works the way it does, but with little appreciation for how to apply it in the world.</w:t>
      </w:r>
    </w:p>
    <w:p w14:paraId="22C63ED2" w14:textId="12462AA4" w:rsidR="00A33F88" w:rsidRPr="00FF6A71" w:rsidRDefault="00546DE1" w:rsidP="00546DE1">
      <w:r w:rsidRPr="00FF6A71">
        <w:t>The students were asked to think specifically about the collaborative digital engineering tools deployed to the project and reflect upon their general studies. Initially</w:t>
      </w:r>
      <w:ins w:id="10211" w:author="pete jones" w:date="2022-03-30T09:29:00Z">
        <w:r w:rsidR="00036DB9">
          <w:t>,</w:t>
        </w:r>
      </w:ins>
      <w:r w:rsidRPr="00FF6A71">
        <w:t xml:space="preserve"> there </w:t>
      </w:r>
      <w:del w:id="10212" w:author="pete jones" w:date="2022-03-30T09:29:00Z">
        <w:r w:rsidRPr="00FF6A71" w:rsidDel="00036DB9">
          <w:delText xml:space="preserve">was </w:delText>
        </w:r>
      </w:del>
      <w:ins w:id="10213" w:author="pete jones" w:date="2022-03-30T09:29:00Z">
        <w:r w:rsidR="00036DB9" w:rsidRPr="00FF6A71">
          <w:t>w</w:t>
        </w:r>
        <w:r w:rsidR="00036DB9">
          <w:t>ere</w:t>
        </w:r>
        <w:r w:rsidR="00036DB9" w:rsidRPr="00FF6A71">
          <w:t xml:space="preserve"> </w:t>
        </w:r>
      </w:ins>
      <w:r w:rsidRPr="00FF6A71">
        <w:t>some concerns that the team had to invest time to learn another software</w:t>
      </w:r>
      <w:del w:id="10214" w:author="pete jones" w:date="2022-03-31T13:42:00Z">
        <w:r w:rsidRPr="00FF6A71" w:rsidDel="001E1CC6">
          <w:delText xml:space="preserve">, </w:delText>
        </w:r>
      </w:del>
      <w:ins w:id="10215" w:author="pete jones" w:date="2022-03-31T13:42:00Z">
        <w:r w:rsidR="001E1CC6">
          <w:t>;</w:t>
        </w:r>
        <w:r w:rsidR="001E1CC6" w:rsidRPr="00FF6A71">
          <w:t xml:space="preserve"> </w:t>
        </w:r>
      </w:ins>
      <w:r w:rsidRPr="00FF6A71">
        <w:t xml:space="preserve">this concern was </w:t>
      </w:r>
      <w:del w:id="10216" w:author="pete jones" w:date="2022-03-31T13:42:00Z">
        <w:r w:rsidRPr="00FF6A71" w:rsidDel="001E1CC6">
          <w:delText>voiced mostly</w:delText>
        </w:r>
      </w:del>
      <w:ins w:id="10217" w:author="pete jones" w:date="2022-03-31T13:42:00Z">
        <w:r w:rsidR="001E1CC6">
          <w:t>primarily voiced</w:t>
        </w:r>
      </w:ins>
      <w:r w:rsidRPr="00FF6A71">
        <w:t xml:space="preserve"> by level 4 students who were meeting CAD for the first time in their studies. Software selection was decided by level 6</w:t>
      </w:r>
      <w:ins w:id="10218" w:author="pete jones" w:date="2022-03-31T13:42:00Z">
        <w:r w:rsidR="001E1CC6">
          <w:t>,</w:t>
        </w:r>
      </w:ins>
      <w:r w:rsidRPr="00FF6A71">
        <w:t xml:space="preserve"> and 7 students who anticipated these objections by guiding newcomers carefully, demonstrating the transferability of CAD skills and that CDE was much more important than CAD. </w:t>
      </w:r>
      <w:r w:rsidR="00B805DA" w:rsidRPr="00FF6A71">
        <w:t>The following responses have been purposefully selected</w:t>
      </w:r>
      <w:del w:id="10219" w:author="pete jones" w:date="2022-03-31T13:42:00Z">
        <w:r w:rsidR="00B805DA" w:rsidRPr="00FF6A71" w:rsidDel="001E1CC6">
          <w:delText xml:space="preserve">, </w:delText>
        </w:r>
      </w:del>
      <w:ins w:id="10220" w:author="pete jones" w:date="2022-03-31T13:42:00Z">
        <w:r w:rsidR="001E1CC6">
          <w:t>;</w:t>
        </w:r>
        <w:r w:rsidR="001E1CC6" w:rsidRPr="00FF6A71">
          <w:t xml:space="preserve"> </w:t>
        </w:r>
      </w:ins>
      <w:r w:rsidR="00B805DA" w:rsidRPr="00FF6A71">
        <w:t xml:space="preserve">other than the initial objections </w:t>
      </w:r>
      <w:del w:id="10221" w:author="pete jones" w:date="2022-03-30T09:29:00Z">
        <w:r w:rsidR="00B805DA" w:rsidRPr="00FF6A71" w:rsidDel="00036DB9">
          <w:delText xml:space="preserve">for </w:delText>
        </w:r>
      </w:del>
      <w:ins w:id="10222" w:author="pete jones" w:date="2022-03-30T09:29:00Z">
        <w:r w:rsidR="00036DB9">
          <w:t>to</w:t>
        </w:r>
        <w:r w:rsidR="00036DB9" w:rsidRPr="00FF6A71">
          <w:t xml:space="preserve"> </w:t>
        </w:r>
      </w:ins>
      <w:r w:rsidR="00B805DA" w:rsidRPr="00FF6A71">
        <w:t>learning new software</w:t>
      </w:r>
      <w:ins w:id="10223" w:author="pete jones" w:date="2022-03-31T13:42:00Z">
        <w:r w:rsidR="001E1CC6">
          <w:t>,</w:t>
        </w:r>
      </w:ins>
      <w:r w:rsidR="00B805DA" w:rsidRPr="00FF6A71">
        <w:t xml:space="preserve"> there </w:t>
      </w:r>
      <w:del w:id="10224" w:author="pete jones" w:date="2022-03-30T09:30:00Z">
        <w:r w:rsidR="00B805DA" w:rsidRPr="00FF6A71" w:rsidDel="00036DB9">
          <w:delText xml:space="preserve">were </w:delText>
        </w:r>
      </w:del>
      <w:ins w:id="10225" w:author="pete jones" w:date="2022-03-30T09:30:00Z">
        <w:r w:rsidR="00036DB9" w:rsidRPr="00FF6A71">
          <w:t>w</w:t>
        </w:r>
        <w:r w:rsidR="00036DB9">
          <w:t>as</w:t>
        </w:r>
        <w:r w:rsidR="00036DB9" w:rsidRPr="00FF6A71">
          <w:t xml:space="preserve"> </w:t>
        </w:r>
      </w:ins>
      <w:r w:rsidR="00B805DA" w:rsidRPr="00FF6A71">
        <w:t xml:space="preserve">no lasting animosity on this theme, perhaps due </w:t>
      </w:r>
      <w:del w:id="10226" w:author="pete jones" w:date="2022-03-31T13:42:00Z">
        <w:r w:rsidR="00B805DA" w:rsidRPr="00FF6A71" w:rsidDel="001E1CC6">
          <w:delText>in large part</w:delText>
        </w:r>
      </w:del>
      <w:ins w:id="10227" w:author="pete jones" w:date="2022-03-31T13:42:00Z">
        <w:r w:rsidR="001E1CC6">
          <w:t>mainly</w:t>
        </w:r>
      </w:ins>
      <w:r w:rsidR="00B805DA" w:rsidRPr="00FF6A71">
        <w:t xml:space="preserve"> to the positive support provided by other team members.</w:t>
      </w:r>
    </w:p>
    <w:p w14:paraId="326606C1" w14:textId="29734A2F" w:rsidR="00A33F88" w:rsidRPr="00FF6A71" w:rsidDel="00DC0417" w:rsidRDefault="00FC7A09" w:rsidP="00AD0503">
      <w:pPr>
        <w:numPr>
          <w:ilvl w:val="0"/>
          <w:numId w:val="89"/>
        </w:numPr>
        <w:rPr>
          <w:moveFrom w:id="10228" w:author="pete jones" w:date="2022-01-04T13:59:00Z"/>
          <w:i/>
          <w:iCs/>
        </w:rPr>
      </w:pPr>
      <w:moveFromRangeStart w:id="10229" w:author="pete jones" w:date="2022-01-04T13:59:00Z" w:name="move92197162"/>
      <w:moveFrom w:id="10230" w:author="pete jones" w:date="2022-01-04T13:59:00Z">
        <w:r w:rsidRPr="00FF6A71" w:rsidDel="00DC0417">
          <w:rPr>
            <w:i/>
            <w:iCs/>
          </w:rPr>
          <w:t>“</w:t>
        </w:r>
        <w:r w:rsidR="00546DE1" w:rsidRPr="00FF6A71" w:rsidDel="00DC0417">
          <w:rPr>
            <w:i/>
            <w:iCs/>
          </w:rPr>
          <w:t>Using collaborative engineering tools and techniques on Formula Student has made sense of the digital engineering design process, I can now appreciate how important it is to gain skills with these tools.</w:t>
        </w:r>
        <w:r w:rsidRPr="00FF6A71" w:rsidDel="00DC0417">
          <w:rPr>
            <w:i/>
            <w:iCs/>
          </w:rPr>
          <w:t>”</w:t>
        </w:r>
        <w:r w:rsidR="00546DE1" w:rsidRPr="00FF6A71" w:rsidDel="00DC0417">
          <w:rPr>
            <w:i/>
            <w:iCs/>
          </w:rPr>
          <w:t xml:space="preserve"> (L5 student)</w:t>
        </w:r>
      </w:moveFrom>
    </w:p>
    <w:p w14:paraId="1731E0EF" w14:textId="0379F0D4" w:rsidR="00A33F88" w:rsidRPr="00FF6A71" w:rsidDel="00DC0417" w:rsidRDefault="00FC7A09" w:rsidP="00AD0503">
      <w:pPr>
        <w:numPr>
          <w:ilvl w:val="0"/>
          <w:numId w:val="89"/>
        </w:numPr>
        <w:rPr>
          <w:moveFrom w:id="10231" w:author="pete jones" w:date="2022-01-04T13:59:00Z"/>
          <w:i/>
          <w:iCs/>
        </w:rPr>
      </w:pPr>
      <w:moveFrom w:id="10232" w:author="pete jones" w:date="2022-01-04T13:59:00Z">
        <w:r w:rsidRPr="00FF6A71" w:rsidDel="00DC0417">
          <w:rPr>
            <w:i/>
            <w:iCs/>
          </w:rPr>
          <w:t>“</w:t>
        </w:r>
        <w:r w:rsidR="00546DE1" w:rsidRPr="00FF6A71" w:rsidDel="00DC0417">
          <w:rPr>
            <w:i/>
            <w:iCs/>
          </w:rPr>
          <w:t>I wish we could use this software on our course modules</w:t>
        </w:r>
        <w:bookmarkStart w:id="10233" w:name="_Hlk51598103"/>
        <w:r w:rsidR="00546DE1" w:rsidRPr="00FF6A71" w:rsidDel="00DC0417">
          <w:rPr>
            <w:i/>
            <w:iCs/>
          </w:rPr>
          <w:t>.</w:t>
        </w:r>
        <w:r w:rsidRPr="00FF6A71" w:rsidDel="00DC0417">
          <w:rPr>
            <w:i/>
            <w:iCs/>
          </w:rPr>
          <w:t>”</w:t>
        </w:r>
        <w:r w:rsidR="00546DE1" w:rsidRPr="00FF6A71" w:rsidDel="00DC0417">
          <w:rPr>
            <w:i/>
            <w:iCs/>
          </w:rPr>
          <w:t xml:space="preserve"> (L4 student)</w:t>
        </w:r>
        <w:bookmarkEnd w:id="10233"/>
      </w:moveFrom>
    </w:p>
    <w:p w14:paraId="41F9DCFA" w14:textId="4424DCE8" w:rsidR="00A33F88" w:rsidRPr="00FF6A71" w:rsidDel="00DC0417" w:rsidRDefault="00FC7A09" w:rsidP="00AD0503">
      <w:pPr>
        <w:numPr>
          <w:ilvl w:val="0"/>
          <w:numId w:val="89"/>
        </w:numPr>
        <w:rPr>
          <w:moveFrom w:id="10234" w:author="pete jones" w:date="2022-01-04T13:59:00Z"/>
          <w:i/>
          <w:iCs/>
        </w:rPr>
      </w:pPr>
      <w:moveFrom w:id="10235" w:author="pete jones" w:date="2022-01-04T13:59:00Z">
        <w:r w:rsidRPr="00FF6A71" w:rsidDel="00DC0417">
          <w:rPr>
            <w:i/>
            <w:iCs/>
          </w:rPr>
          <w:t>“</w:t>
        </w:r>
        <w:r w:rsidR="00546DE1" w:rsidRPr="00FF6A71" w:rsidDel="00DC0417">
          <w:rPr>
            <w:i/>
            <w:iCs/>
          </w:rPr>
          <w:t>At first, I found the software a bit complex to use but with practice and support it all made sense.</w:t>
        </w:r>
        <w:r w:rsidRPr="00FF6A71" w:rsidDel="00DC0417">
          <w:rPr>
            <w:i/>
            <w:iCs/>
          </w:rPr>
          <w:t>”</w:t>
        </w:r>
        <w:r w:rsidR="00546DE1" w:rsidRPr="00FF6A71" w:rsidDel="00DC0417">
          <w:t xml:space="preserve"> </w:t>
        </w:r>
        <w:r w:rsidR="00546DE1" w:rsidRPr="00FF6A71" w:rsidDel="00DC0417">
          <w:rPr>
            <w:i/>
            <w:iCs/>
          </w:rPr>
          <w:t xml:space="preserve"> (L4 student)</w:t>
        </w:r>
      </w:moveFrom>
    </w:p>
    <w:moveFromRangeEnd w:id="10229"/>
    <w:p w14:paraId="3094C71B" w14:textId="601AB890" w:rsidR="00A33F88" w:rsidRPr="00FF6A71" w:rsidDel="00DC0417" w:rsidRDefault="00546DE1" w:rsidP="00546DE1">
      <w:pPr>
        <w:rPr>
          <w:del w:id="10236" w:author="pete jones" w:date="2022-01-04T14:01:00Z"/>
        </w:rPr>
      </w:pPr>
      <w:r w:rsidRPr="00FF6A71">
        <w:t xml:space="preserve">The students were asked to think about access to data. The chosen working environment was available on the cloud with a low installation overhead and consequently enabled the team instant access to </w:t>
      </w:r>
      <w:del w:id="10237" w:author="pete jones" w:date="2022-03-31T13:43:00Z">
        <w:r w:rsidRPr="00FF6A71" w:rsidDel="001E1CC6">
          <w:delText xml:space="preserve">data </w:delText>
        </w:r>
      </w:del>
      <w:ins w:id="10238" w:author="pete jones" w:date="2022-03-31T13:43:00Z">
        <w:r w:rsidR="001E1CC6">
          <w:t>information</w:t>
        </w:r>
        <w:r w:rsidR="001E1CC6" w:rsidRPr="00FF6A71">
          <w:t xml:space="preserve"> </w:t>
        </w:r>
      </w:ins>
      <w:r w:rsidRPr="00FF6A71">
        <w:t>for reviewing or editing. The team were asked how they used the various collaboration capabilities of the tools.</w:t>
      </w:r>
    </w:p>
    <w:p w14:paraId="77FE66E0" w14:textId="6FDCF53C" w:rsidR="00A33F88" w:rsidRPr="00FF6A71" w:rsidDel="00DC0417" w:rsidRDefault="00546DE1">
      <w:pPr>
        <w:rPr>
          <w:moveFrom w:id="10239" w:author="pete jones" w:date="2022-01-04T14:01:00Z"/>
          <w:i/>
          <w:iCs/>
        </w:rPr>
        <w:pPrChange w:id="10240" w:author="pete jones" w:date="2022-01-04T14:01:00Z">
          <w:pPr>
            <w:numPr>
              <w:numId w:val="90"/>
            </w:numPr>
            <w:ind w:left="720" w:hanging="360"/>
          </w:pPr>
        </w:pPrChange>
      </w:pPr>
      <w:moveFromRangeStart w:id="10241" w:author="pete jones" w:date="2022-01-04T14:01:00Z" w:name="move92197303"/>
      <w:moveFrom w:id="10242" w:author="pete jones" w:date="2022-01-04T14:01:00Z">
        <w:r w:rsidRPr="00FF6A71" w:rsidDel="00DC0417">
          <w:rPr>
            <w:i/>
            <w:iCs/>
          </w:rPr>
          <w:t>Being able to access the work of the whole team was great, especially as it was all on the cloud. (L5 student)</w:t>
        </w:r>
      </w:moveFrom>
    </w:p>
    <w:p w14:paraId="780D4001" w14:textId="51D7A3CC" w:rsidR="00A33F88" w:rsidRPr="00FF6A71" w:rsidDel="00DC0417" w:rsidRDefault="00546DE1">
      <w:pPr>
        <w:rPr>
          <w:moveFrom w:id="10243" w:author="pete jones" w:date="2022-01-04T14:01:00Z"/>
          <w:i/>
          <w:iCs/>
        </w:rPr>
        <w:pPrChange w:id="10244" w:author="pete jones" w:date="2022-01-04T14:01:00Z">
          <w:pPr>
            <w:numPr>
              <w:numId w:val="90"/>
            </w:numPr>
            <w:ind w:left="720" w:hanging="360"/>
          </w:pPr>
        </w:pPrChange>
      </w:pPr>
      <w:moveFrom w:id="10245" w:author="pete jones" w:date="2022-01-04T14:01:00Z">
        <w:r w:rsidRPr="00FF6A71" w:rsidDel="00DC0417">
          <w:rPr>
            <w:i/>
            <w:iCs/>
          </w:rPr>
          <w:t>I liked the way we could all review the data in one place - it made the design reviews easy for everyone to see progress. (L4 student)</w:t>
        </w:r>
      </w:moveFrom>
    </w:p>
    <w:p w14:paraId="05838EBB" w14:textId="233033BD" w:rsidR="00A33F88" w:rsidRPr="00FF6A71" w:rsidDel="00DC0417" w:rsidRDefault="00546DE1">
      <w:pPr>
        <w:rPr>
          <w:moveFrom w:id="10246" w:author="pete jones" w:date="2022-01-04T14:01:00Z"/>
          <w:i/>
          <w:iCs/>
        </w:rPr>
        <w:pPrChange w:id="10247" w:author="pete jones" w:date="2022-01-04T14:01:00Z">
          <w:pPr>
            <w:numPr>
              <w:numId w:val="90"/>
            </w:numPr>
            <w:ind w:left="720" w:hanging="360"/>
          </w:pPr>
        </w:pPrChange>
      </w:pPr>
      <w:moveFrom w:id="10248" w:author="pete jones" w:date="2022-01-04T14:01:00Z">
        <w:r w:rsidRPr="00FF6A71" w:rsidDel="00DC0417">
          <w:rPr>
            <w:i/>
            <w:iCs/>
          </w:rPr>
          <w:t>At first some of our data became corrupted by other users but once we appreciated how all the data was being shared, we soon overcame these issues.</w:t>
        </w:r>
      </w:moveFrom>
    </w:p>
    <w:p w14:paraId="21F4704E" w14:textId="58ABF7B7" w:rsidR="00A33F88" w:rsidRPr="00FF6A71" w:rsidRDefault="00546DE1">
      <w:pPr>
        <w:rPr>
          <w:rPrChange w:id="10249" w:author="pete jones" w:date="2022-01-04T13:45:00Z">
            <w:rPr>
              <w:i/>
              <w:iCs/>
            </w:rPr>
          </w:rPrChange>
        </w:rPr>
        <w:pPrChange w:id="10250" w:author="pete jones" w:date="2022-01-04T14:01:00Z">
          <w:pPr>
            <w:numPr>
              <w:numId w:val="90"/>
            </w:numPr>
            <w:ind w:left="720" w:hanging="360"/>
          </w:pPr>
        </w:pPrChange>
      </w:pPr>
      <w:moveFrom w:id="10251" w:author="pete jones" w:date="2022-01-04T14:01:00Z">
        <w:r w:rsidRPr="00FF6A71" w:rsidDel="00DC0417">
          <w:rPr>
            <w:rPrChange w:id="10252" w:author="pete jones" w:date="2022-01-04T13:45:00Z">
              <w:rPr>
                <w:i/>
                <w:iCs/>
              </w:rPr>
            </w:rPrChange>
          </w:rPr>
          <w:t>In previous years, the students used different CAD systems to manage the design, passing data using flash drives to manage the digital assembly, consequently we had many assembly errors causing unnecessary rework on the build and delaying testing. This year using a common digital toolset the assemblies have been much more precise and manageable. (L6 Student)</w:t>
        </w:r>
      </w:moveFrom>
      <w:moveFromRangeEnd w:id="10241"/>
    </w:p>
    <w:p w14:paraId="67EED4F2" w14:textId="59DAD7B4" w:rsidR="00A33F88" w:rsidRPr="00FF6A71" w:rsidRDefault="00546DE1" w:rsidP="00546DE1">
      <w:r w:rsidRPr="00FF6A71">
        <w:t xml:space="preserve">Students organised their time and commitments to support the project enthusiastically. The team worked evenings and weekends to progress the project in the workshops and computer labs. The academic support team expressed concern regarding the amount of time the students were </w:t>
      </w:r>
      <w:del w:id="10253" w:author="pete jones" w:date="2022-03-30T09:30:00Z">
        <w:r w:rsidRPr="00FF6A71" w:rsidDel="00036DB9">
          <w:delText xml:space="preserve">dedicating </w:delText>
        </w:r>
      </w:del>
      <w:ins w:id="10254" w:author="pete jones" w:date="2022-03-30T09:30:00Z">
        <w:r w:rsidR="00036DB9" w:rsidRPr="00FF6A71">
          <w:t>dedicat</w:t>
        </w:r>
        <w:r w:rsidR="00036DB9">
          <w:t>ed</w:t>
        </w:r>
        <w:r w:rsidR="00036DB9" w:rsidRPr="00FF6A71">
          <w:t xml:space="preserve"> </w:t>
        </w:r>
      </w:ins>
      <w:r w:rsidRPr="00FF6A71">
        <w:t xml:space="preserve">to the project and the possible detrimental effect this may have on their course studies. All level 6 and 7 students presented project proposals </w:t>
      </w:r>
      <w:del w:id="10255" w:author="pete jones" w:date="2022-03-30T09:30:00Z">
        <w:r w:rsidRPr="00FF6A71" w:rsidDel="00036DB9">
          <w:delText xml:space="preserve">which </w:delText>
        </w:r>
      </w:del>
      <w:ins w:id="10256" w:author="pete jones" w:date="2022-03-30T09:30:00Z">
        <w:r w:rsidR="00036DB9">
          <w:t>that</w:t>
        </w:r>
        <w:r w:rsidR="00036DB9" w:rsidRPr="00FF6A71">
          <w:t xml:space="preserve"> </w:t>
        </w:r>
      </w:ins>
      <w:del w:id="10257" w:author="pete jones" w:date="2022-03-30T12:41:00Z">
        <w:r w:rsidRPr="00FF6A71" w:rsidDel="00042512">
          <w:delText xml:space="preserve">either </w:delText>
        </w:r>
      </w:del>
      <w:r w:rsidRPr="00FF6A71">
        <w:t xml:space="preserve">directly concerned the engineering of a specific element of the formula student project, such as engineering the suspension systems, final drive, or body design and manufacturing. Others </w:t>
      </w:r>
      <w:del w:id="10258" w:author="pete jones" w:date="2022-03-31T13:43:00Z">
        <w:r w:rsidRPr="00FF6A71" w:rsidDel="001E1CC6">
          <w:delText>made use of</w:delText>
        </w:r>
      </w:del>
      <w:ins w:id="10259" w:author="pete jones" w:date="2022-03-31T13:43:00Z">
        <w:r w:rsidR="001E1CC6">
          <w:t>used</w:t>
        </w:r>
      </w:ins>
      <w:r w:rsidRPr="00FF6A71">
        <w:t xml:space="preserve"> their increasing digital skills to build projects exploiting computational fluid dynamics, dynamic kinematic simulations, stress analysis, and generative design. For level 3,</w:t>
      </w:r>
      <w:ins w:id="10260" w:author="JONES Peter" w:date="2021-05-04T09:48:00Z">
        <w:r w:rsidR="00FC7A09" w:rsidRPr="00FF6A71">
          <w:t xml:space="preserve"> </w:t>
        </w:r>
      </w:ins>
      <w:r w:rsidRPr="00FF6A71">
        <w:t>4, and 5 students integrating formula student work with their course studies was more difficult. The team were asked to consider if their formula</w:t>
      </w:r>
      <w:ins w:id="10261" w:author="pete jones" w:date="2022-03-30T09:30:00Z">
        <w:r w:rsidR="00036DB9">
          <w:t>-</w:t>
        </w:r>
      </w:ins>
      <w:del w:id="10262" w:author="pete jones" w:date="2022-03-30T09:30:00Z">
        <w:r w:rsidRPr="00FF6A71" w:rsidDel="00036DB9">
          <w:delText xml:space="preserve"> </w:delText>
        </w:r>
      </w:del>
      <w:r w:rsidRPr="00FF6A71">
        <w:t>student experiences could be used to inform their course studies</w:t>
      </w:r>
      <w:del w:id="10263" w:author="pete jones" w:date="2022-03-31T13:44:00Z">
        <w:r w:rsidRPr="00FF6A71" w:rsidDel="001E1CC6">
          <w:delText>,</w:delText>
        </w:r>
      </w:del>
      <w:r w:rsidRPr="00FF6A71">
        <w:t xml:space="preserve"> in terms of module structure, timetabling, assessment, etc. </w:t>
      </w:r>
      <w:r w:rsidR="00F427D8" w:rsidRPr="00FF6A71">
        <w:t>Students’</w:t>
      </w:r>
      <w:r w:rsidRPr="00FF6A71">
        <w:t xml:space="preserve"> responses indicated they would appreciate </w:t>
      </w:r>
      <w:ins w:id="10264" w:author="pete jones" w:date="2022-03-30T09:30:00Z">
        <w:r w:rsidR="00036DB9">
          <w:t xml:space="preserve">a </w:t>
        </w:r>
      </w:ins>
      <w:r w:rsidRPr="00FF6A71">
        <w:t xml:space="preserve">more </w:t>
      </w:r>
      <w:r w:rsidRPr="00FF6A71">
        <w:lastRenderedPageBreak/>
        <w:t>practical problem solving integrated into their studies and more opportunities to negotiate an autonomous assignment portfolio.</w:t>
      </w:r>
    </w:p>
    <w:p w14:paraId="752A3E49" w14:textId="13C0A12E" w:rsidR="00A33F88" w:rsidRPr="00FF6A71" w:rsidDel="00603868" w:rsidRDefault="00546DE1" w:rsidP="00AD0503">
      <w:pPr>
        <w:numPr>
          <w:ilvl w:val="0"/>
          <w:numId w:val="91"/>
        </w:numPr>
        <w:rPr>
          <w:moveFrom w:id="10265" w:author="pete jones" w:date="2022-01-04T14:02:00Z"/>
          <w:i/>
          <w:iCs/>
        </w:rPr>
      </w:pPr>
      <w:moveFromRangeStart w:id="10266" w:author="pete jones" w:date="2022-01-04T14:02:00Z" w:name="move92197389"/>
      <w:moveFrom w:id="10267" w:author="pete jones" w:date="2022-01-04T14:02:00Z">
        <w:r w:rsidRPr="00FF6A71" w:rsidDel="00603868">
          <w:rPr>
            <w:i/>
            <w:iCs/>
          </w:rPr>
          <w:t xml:space="preserve">I made good use of the extended capability on my final year project which was related to Formula </w:t>
        </w:r>
        <w:r w:rsidR="00F427D8" w:rsidRPr="00FF6A71" w:rsidDel="00603868">
          <w:rPr>
            <w:i/>
            <w:iCs/>
          </w:rPr>
          <w:t>Student.</w:t>
        </w:r>
      </w:moveFrom>
    </w:p>
    <w:p w14:paraId="7DBFB001" w14:textId="033520B6" w:rsidR="00A33F88" w:rsidRPr="00FF6A71" w:rsidDel="00603868" w:rsidRDefault="00546DE1" w:rsidP="00AD0503">
      <w:pPr>
        <w:numPr>
          <w:ilvl w:val="0"/>
          <w:numId w:val="91"/>
        </w:numPr>
        <w:rPr>
          <w:moveFrom w:id="10268" w:author="pete jones" w:date="2022-01-04T14:02:00Z"/>
          <w:i/>
          <w:iCs/>
        </w:rPr>
      </w:pPr>
      <w:moveFrom w:id="10269" w:author="pete jones" w:date="2022-01-04T14:02:00Z">
        <w:r w:rsidRPr="00FF6A71" w:rsidDel="00603868">
          <w:rPr>
            <w:i/>
            <w:iCs/>
          </w:rPr>
          <w:t>I was responsible for the exhaust and was able to manage multiple versions of the solution as other areas of the vehicle were being designed around my parts.</w:t>
        </w:r>
      </w:moveFrom>
    </w:p>
    <w:p w14:paraId="0B0AE019" w14:textId="12D35EBF" w:rsidR="00A33F88" w:rsidRPr="00FF6A71" w:rsidDel="00603868" w:rsidRDefault="00546DE1" w:rsidP="00AD0503">
      <w:pPr>
        <w:numPr>
          <w:ilvl w:val="0"/>
          <w:numId w:val="91"/>
        </w:numPr>
        <w:rPr>
          <w:moveFrom w:id="10270" w:author="pete jones" w:date="2022-01-04T14:02:00Z"/>
          <w:i/>
          <w:iCs/>
        </w:rPr>
      </w:pPr>
      <w:moveFrom w:id="10271" w:author="pete jones" w:date="2022-01-04T14:02:00Z">
        <w:r w:rsidRPr="00FF6A71" w:rsidDel="00603868">
          <w:rPr>
            <w:i/>
            <w:iCs/>
          </w:rPr>
          <w:t xml:space="preserve">As students we need to engage in more practical problem solving like this. It helps to consolidate engineering principles with engineering </w:t>
        </w:r>
        <w:r w:rsidR="00F427D8" w:rsidRPr="00FF6A71" w:rsidDel="00603868">
          <w:rPr>
            <w:i/>
            <w:iCs/>
          </w:rPr>
          <w:t>design.</w:t>
        </w:r>
      </w:moveFrom>
    </w:p>
    <w:p w14:paraId="054C9C95" w14:textId="7BD02255" w:rsidR="00A33F88" w:rsidRPr="00FF6A71" w:rsidDel="00603868" w:rsidRDefault="00546DE1" w:rsidP="00AD0503">
      <w:pPr>
        <w:numPr>
          <w:ilvl w:val="0"/>
          <w:numId w:val="91"/>
        </w:numPr>
        <w:rPr>
          <w:moveFrom w:id="10272" w:author="pete jones" w:date="2022-01-04T14:02:00Z"/>
          <w:i/>
          <w:iCs/>
        </w:rPr>
      </w:pPr>
      <w:moveFrom w:id="10273" w:author="pete jones" w:date="2022-01-04T14:02:00Z">
        <w:r w:rsidRPr="00FF6A71" w:rsidDel="00603868">
          <w:rPr>
            <w:i/>
            <w:iCs/>
          </w:rPr>
          <w:t xml:space="preserve">Engineering is about solving problems - the experience of working on the team has been </w:t>
        </w:r>
        <w:r w:rsidR="00F427D8" w:rsidRPr="00FF6A71" w:rsidDel="00603868">
          <w:rPr>
            <w:i/>
            <w:iCs/>
          </w:rPr>
          <w:t>fantastic.</w:t>
        </w:r>
      </w:moveFrom>
    </w:p>
    <w:p w14:paraId="147D7873" w14:textId="044123B1" w:rsidR="00A33F88" w:rsidRPr="00FF6A71" w:rsidDel="00603868" w:rsidRDefault="00546DE1" w:rsidP="00AD0503">
      <w:pPr>
        <w:numPr>
          <w:ilvl w:val="0"/>
          <w:numId w:val="91"/>
        </w:numPr>
        <w:rPr>
          <w:moveFrom w:id="10274" w:author="pete jones" w:date="2022-01-04T14:02:00Z"/>
          <w:i/>
          <w:iCs/>
        </w:rPr>
      </w:pPr>
      <w:moveFrom w:id="10275" w:author="pete jones" w:date="2022-01-04T14:02:00Z">
        <w:r w:rsidRPr="00FF6A71" w:rsidDel="00603868">
          <w:rPr>
            <w:i/>
            <w:iCs/>
          </w:rPr>
          <w:t>I would like to see more access to digital technologies integrated into the course at all levels.</w:t>
        </w:r>
      </w:moveFrom>
    </w:p>
    <w:p w14:paraId="297BD61F" w14:textId="3078146E" w:rsidR="00A33F88" w:rsidRPr="00FF6A71" w:rsidDel="00603868" w:rsidRDefault="00546DE1" w:rsidP="00AD0503">
      <w:pPr>
        <w:numPr>
          <w:ilvl w:val="0"/>
          <w:numId w:val="91"/>
        </w:numPr>
        <w:rPr>
          <w:moveFrom w:id="10276" w:author="pete jones" w:date="2022-01-04T14:02:00Z"/>
          <w:i/>
          <w:iCs/>
        </w:rPr>
      </w:pPr>
      <w:moveFrom w:id="10277" w:author="pete jones" w:date="2022-01-04T14:02:00Z">
        <w:r w:rsidRPr="00FF6A71" w:rsidDel="00603868">
          <w:rPr>
            <w:i/>
            <w:iCs/>
          </w:rPr>
          <w:t>One of the major issues on the project was that it was difficult to align the planning with course assessment deadlines. This caused a drop-off in engagement at key points in the project. The solution would be to have a stronger link to course work assignments. (Team Lead)</w:t>
        </w:r>
      </w:moveFrom>
    </w:p>
    <w:moveFromRangeEnd w:id="10266"/>
    <w:p w14:paraId="55AEB421" w14:textId="5794200E" w:rsidR="00A33F88" w:rsidRPr="00FF6A71" w:rsidDel="00603868" w:rsidRDefault="00546DE1" w:rsidP="00546DE1">
      <w:pPr>
        <w:rPr>
          <w:del w:id="10278" w:author="pete jones" w:date="2022-01-04T14:04:00Z"/>
        </w:rPr>
      </w:pPr>
      <w:r w:rsidRPr="00FF6A71">
        <w:t xml:space="preserve">The team was asked to consider the impact of CDE. In previous years, the approach had been to design the elements of the car in silos, bypassing a rigorous design review and release process to get quickly to the point of making and assembling the </w:t>
      </w:r>
      <w:del w:id="10279" w:author="pete jones" w:date="2022-03-31T13:44:00Z">
        <w:r w:rsidRPr="00FF6A71" w:rsidDel="001E1CC6">
          <w:delText>car</w:delText>
        </w:r>
      </w:del>
      <w:ins w:id="10280" w:author="pete jones" w:date="2022-03-31T13:44:00Z">
        <w:r w:rsidR="001E1CC6">
          <w:t>vehicle</w:t>
        </w:r>
      </w:ins>
      <w:r w:rsidRPr="00FF6A71">
        <w:t xml:space="preserve">, </w:t>
      </w:r>
      <w:r w:rsidR="00F427D8" w:rsidRPr="00FF6A71">
        <w:t>i.e.,</w:t>
      </w:r>
      <w:r w:rsidRPr="00FF6A71">
        <w:t xml:space="preserve"> focus on practical making without proper regard for engineering. This approach incurred heavy penalties in scoring and failed to satisfy scrutineering resulting in the loss of opportunity to score points in the practical testing of the vehicle. There was consensus that the team needed to work harder during the earlier design lifecycle stages to achieve better scores in the business presentations and design categories. The second area of focus was to improve the digital prototype because this would have the most impact on accurate assemblies, BoM management and cost control. Building and testing a vehicle that progressed through scrutineering onto track evaluations would access competition points previously scored at zero. </w:t>
      </w:r>
    </w:p>
    <w:p w14:paraId="44D56726" w14:textId="7871C76E" w:rsidR="00A33F88" w:rsidRPr="00FF6A71" w:rsidDel="00603868" w:rsidRDefault="00546DE1">
      <w:pPr>
        <w:rPr>
          <w:moveFrom w:id="10281" w:author="pete jones" w:date="2022-01-04T14:04:00Z"/>
          <w:i/>
          <w:iCs/>
        </w:rPr>
        <w:pPrChange w:id="10282" w:author="pete jones" w:date="2022-01-04T14:04:00Z">
          <w:pPr>
            <w:numPr>
              <w:numId w:val="57"/>
            </w:numPr>
            <w:ind w:left="720" w:hanging="360"/>
          </w:pPr>
        </w:pPrChange>
      </w:pPr>
      <w:moveFromRangeStart w:id="10283" w:author="pete jones" w:date="2022-01-04T14:04:00Z" w:name="move92197486"/>
      <w:moveFrom w:id="10284" w:author="pete jones" w:date="2022-01-04T14:04:00Z">
        <w:r w:rsidRPr="00FF6A71" w:rsidDel="00603868">
          <w:rPr>
            <w:i/>
            <w:iCs/>
          </w:rPr>
          <w:t xml:space="preserve">Managing the project was quite difficult and I think we should have made more effort to integrate the project management functionality that was demonstrated to </w:t>
        </w:r>
        <w:r w:rsidR="00F427D8" w:rsidRPr="00FF6A71" w:rsidDel="00603868">
          <w:rPr>
            <w:i/>
            <w:iCs/>
          </w:rPr>
          <w:t>us.</w:t>
        </w:r>
      </w:moveFrom>
    </w:p>
    <w:p w14:paraId="037473F6" w14:textId="6D950FE7" w:rsidR="00A33F88" w:rsidRPr="00FF6A71" w:rsidDel="00603868" w:rsidRDefault="00546DE1">
      <w:pPr>
        <w:rPr>
          <w:moveFrom w:id="10285" w:author="pete jones" w:date="2022-01-04T14:04:00Z"/>
          <w:i/>
          <w:iCs/>
        </w:rPr>
        <w:pPrChange w:id="10286" w:author="pete jones" w:date="2022-01-04T14:04:00Z">
          <w:pPr>
            <w:numPr>
              <w:numId w:val="57"/>
            </w:numPr>
            <w:ind w:left="720" w:hanging="360"/>
          </w:pPr>
        </w:pPrChange>
      </w:pPr>
      <w:moveFrom w:id="10287" w:author="pete jones" w:date="2022-01-04T14:04:00Z">
        <w:r w:rsidRPr="00FF6A71" w:rsidDel="00603868">
          <w:rPr>
            <w:i/>
            <w:iCs/>
          </w:rPr>
          <w:t>I've been amazed at what the students have achieved. They have been much more focussed on the project. I think using 3DX has played a huge part in their success. (academic support)</w:t>
        </w:r>
      </w:moveFrom>
    </w:p>
    <w:p w14:paraId="0969897A" w14:textId="0A44F1FD" w:rsidR="00A33F88" w:rsidRPr="00FF6A71" w:rsidDel="00603868" w:rsidRDefault="00546DE1">
      <w:pPr>
        <w:rPr>
          <w:moveFrom w:id="10288" w:author="pete jones" w:date="2022-01-04T14:04:00Z"/>
          <w:i/>
          <w:iCs/>
        </w:rPr>
        <w:pPrChange w:id="10289" w:author="pete jones" w:date="2022-01-04T14:04:00Z">
          <w:pPr>
            <w:numPr>
              <w:numId w:val="57"/>
            </w:numPr>
            <w:ind w:left="720" w:hanging="360"/>
          </w:pPr>
        </w:pPrChange>
      </w:pPr>
      <w:moveFrom w:id="10290" w:author="pete jones" w:date="2022-01-04T14:04:00Z">
        <w:r w:rsidRPr="00FF6A71" w:rsidDel="00603868">
          <w:rPr>
            <w:i/>
            <w:iCs/>
          </w:rPr>
          <w:t xml:space="preserve">The redesign of the chassis has been much easier and more accurate since deploying 3DX to the </w:t>
        </w:r>
        <w:r w:rsidR="00F427D8" w:rsidRPr="00FF6A71" w:rsidDel="00603868">
          <w:rPr>
            <w:i/>
            <w:iCs/>
          </w:rPr>
          <w:t>team.</w:t>
        </w:r>
      </w:moveFrom>
    </w:p>
    <w:p w14:paraId="26509ABD" w14:textId="1ADE931E" w:rsidR="00A33F88" w:rsidRPr="00FF6A71" w:rsidDel="00603868" w:rsidRDefault="00546DE1">
      <w:pPr>
        <w:rPr>
          <w:moveFrom w:id="10291" w:author="pete jones" w:date="2022-01-04T14:04:00Z"/>
          <w:i/>
          <w:iCs/>
        </w:rPr>
        <w:pPrChange w:id="10292" w:author="pete jones" w:date="2022-01-04T14:04:00Z">
          <w:pPr>
            <w:numPr>
              <w:numId w:val="57"/>
            </w:numPr>
            <w:ind w:left="720" w:hanging="360"/>
          </w:pPr>
        </w:pPrChange>
      </w:pPr>
      <w:moveFrom w:id="10293" w:author="pete jones" w:date="2022-01-04T14:04:00Z">
        <w:r w:rsidRPr="00FF6A71" w:rsidDel="00603868">
          <w:rPr>
            <w:i/>
            <w:iCs/>
          </w:rPr>
          <w:t>I would like more opportunity to build practical skills, the auto assembly shop has good facilities but improvements in fabrication, composites manufacturing, and CNC machining are required. Reverse engineering has improved since I joined the team and helps to connect the digital design with the physical world.</w:t>
        </w:r>
      </w:moveFrom>
    </w:p>
    <w:p w14:paraId="6D86F8C7" w14:textId="6C42BE82" w:rsidR="00A33F88" w:rsidRPr="00FF6A71" w:rsidDel="00603868" w:rsidRDefault="00546DE1">
      <w:pPr>
        <w:rPr>
          <w:moveFrom w:id="10294" w:author="pete jones" w:date="2022-01-04T14:04:00Z"/>
          <w:i/>
          <w:iCs/>
        </w:rPr>
        <w:pPrChange w:id="10295" w:author="pete jones" w:date="2022-01-04T14:04:00Z">
          <w:pPr>
            <w:numPr>
              <w:numId w:val="57"/>
            </w:numPr>
            <w:ind w:left="720" w:hanging="360"/>
          </w:pPr>
        </w:pPrChange>
      </w:pPr>
      <w:moveFrom w:id="10296" w:author="pete jones" w:date="2022-01-04T14:04:00Z">
        <w:r w:rsidRPr="00FF6A71" w:rsidDel="00603868">
          <w:rPr>
            <w:i/>
            <w:iCs/>
          </w:rPr>
          <w:t xml:space="preserve">Managing the BoM and costs has been more effective since we are collaborating with one </w:t>
        </w:r>
        <w:r w:rsidR="00F427D8" w:rsidRPr="00FF6A71" w:rsidDel="00603868">
          <w:rPr>
            <w:i/>
            <w:iCs/>
          </w:rPr>
          <w:t>software.</w:t>
        </w:r>
      </w:moveFrom>
    </w:p>
    <w:p w14:paraId="7051D9F3" w14:textId="51210766" w:rsidR="00A33F88" w:rsidRPr="00FF6A71" w:rsidDel="00603868" w:rsidRDefault="00546DE1">
      <w:pPr>
        <w:rPr>
          <w:moveFrom w:id="10297" w:author="pete jones" w:date="2022-01-04T14:04:00Z"/>
          <w:i/>
          <w:iCs/>
        </w:rPr>
        <w:pPrChange w:id="10298" w:author="pete jones" w:date="2022-01-04T14:04:00Z">
          <w:pPr>
            <w:numPr>
              <w:numId w:val="57"/>
            </w:numPr>
            <w:ind w:left="720" w:hanging="360"/>
          </w:pPr>
        </w:pPrChange>
      </w:pPr>
      <w:moveFrom w:id="10299" w:author="pete jones" w:date="2022-01-04T14:04:00Z">
        <w:r w:rsidRPr="00FF6A71" w:rsidDel="00603868">
          <w:rPr>
            <w:i/>
            <w:iCs/>
          </w:rPr>
          <w:t>Without the team effort to create a good digital twin we would not have been able to get a vehicle tested and, on the track.</w:t>
        </w:r>
      </w:moveFrom>
    </w:p>
    <w:p w14:paraId="3AA458C5" w14:textId="29155A9A" w:rsidR="00A33F88" w:rsidRPr="00FF6A71" w:rsidDel="00603868" w:rsidRDefault="00546DE1">
      <w:pPr>
        <w:rPr>
          <w:moveFrom w:id="10300" w:author="pete jones" w:date="2022-01-04T14:04:00Z"/>
          <w:i/>
          <w:iCs/>
        </w:rPr>
        <w:pPrChange w:id="10301" w:author="pete jones" w:date="2022-01-04T14:04:00Z">
          <w:pPr>
            <w:numPr>
              <w:numId w:val="57"/>
            </w:numPr>
            <w:ind w:left="720" w:hanging="360"/>
          </w:pPr>
        </w:pPrChange>
      </w:pPr>
      <w:moveFrom w:id="10302" w:author="pete jones" w:date="2022-01-04T14:04:00Z">
        <w:r w:rsidRPr="00FF6A71" w:rsidDel="00603868">
          <w:rPr>
            <w:i/>
            <w:iCs/>
          </w:rPr>
          <w:t>The use of 3DX has had both a positive and negative impact on the team’s ability to work collaborative during the design of the car. The initial first weeks can be a little daunting as 3DX takes a bit of getting used to, with the setting up the different team roles and the different apps used within it. This stage can take a few valuable weeks off the project, which already has a tight schedule. Some of the apps required a powerful PC to run them, which can present an access issue. However, once the initial learning curve has been overcome, the benefits seem to outweigh the initial barriers, with the team member able to design using a common master skeleton but in their different subsections. The end-product is still some of way off being a digital twin; however, it is getting closer to being a close relative. (academic support).</w:t>
        </w:r>
      </w:moveFrom>
    </w:p>
    <w:p w14:paraId="6073AF02" w14:textId="4D13E90F" w:rsidR="00A33F88" w:rsidRPr="00FF6A71" w:rsidDel="00603868" w:rsidRDefault="00546DE1">
      <w:pPr>
        <w:rPr>
          <w:moveFrom w:id="10303" w:author="pete jones" w:date="2022-01-04T14:04:00Z"/>
          <w:i/>
          <w:iCs/>
        </w:rPr>
        <w:pPrChange w:id="10304" w:author="pete jones" w:date="2022-01-04T14:04:00Z">
          <w:pPr>
            <w:numPr>
              <w:numId w:val="57"/>
            </w:numPr>
            <w:ind w:left="720" w:hanging="360"/>
          </w:pPr>
        </w:pPrChange>
      </w:pPr>
      <w:moveFrom w:id="10305" w:author="pete jones" w:date="2022-01-04T14:04:00Z">
        <w:r w:rsidRPr="00FF6A71" w:rsidDel="00603868">
          <w:rPr>
            <w:i/>
            <w:iCs/>
          </w:rPr>
          <w:t>One way we have improved as a team with the use of 3DX is our professional and corporate image... we have been able to create engineering drawings to go with our components allowing us to collaborate with external companies. This has also helped us within the competition as we will score more points for design judging depending on the quality of our index of engineering drawings. (L5 student)</w:t>
        </w:r>
      </w:moveFrom>
    </w:p>
    <w:p w14:paraId="4EF9098D" w14:textId="113CFFB3" w:rsidR="00A33F88" w:rsidRPr="00FF6A71" w:rsidDel="00603868" w:rsidRDefault="00546DE1">
      <w:pPr>
        <w:rPr>
          <w:moveFrom w:id="10306" w:author="pete jones" w:date="2022-01-04T14:04:00Z"/>
          <w:i/>
          <w:iCs/>
        </w:rPr>
        <w:pPrChange w:id="10307" w:author="pete jones" w:date="2022-01-04T14:04:00Z">
          <w:pPr>
            <w:numPr>
              <w:numId w:val="57"/>
            </w:numPr>
            <w:ind w:left="720" w:hanging="360"/>
          </w:pPr>
        </w:pPrChange>
      </w:pPr>
      <w:moveFrom w:id="10308" w:author="pete jones" w:date="2022-01-04T14:04:00Z">
        <w:r w:rsidRPr="00FF6A71" w:rsidDel="00603868">
          <w:rPr>
            <w:i/>
            <w:iCs/>
          </w:rPr>
          <w:t>3DX has helped the team to gain more competition points in presentation of business plans and design. We improved our ranking by six places over 2018 results and 30 places over 2019 results. (L6 student)</w:t>
        </w:r>
      </w:moveFrom>
    </w:p>
    <w:p w14:paraId="5D5722D8" w14:textId="144521FB" w:rsidR="00A33F88" w:rsidRPr="00FF6A71" w:rsidDel="00603868" w:rsidRDefault="00546DE1">
      <w:pPr>
        <w:rPr>
          <w:moveFrom w:id="10309" w:author="pete jones" w:date="2022-01-04T14:04:00Z"/>
          <w:i/>
          <w:iCs/>
        </w:rPr>
        <w:pPrChange w:id="10310" w:author="pete jones" w:date="2022-01-04T14:04:00Z">
          <w:pPr>
            <w:numPr>
              <w:numId w:val="57"/>
            </w:numPr>
            <w:ind w:left="720" w:hanging="360"/>
          </w:pPr>
        </w:pPrChange>
      </w:pPr>
      <w:moveFrom w:id="10311" w:author="pete jones" w:date="2022-01-04T14:04:00Z">
        <w:r w:rsidRPr="00FF6A71" w:rsidDel="00603868">
          <w:rPr>
            <w:i/>
            <w:iCs/>
          </w:rPr>
          <w:t>Focussing on creating an accurate digital twin using 3DX has improved the "right first time" assembly of the car. Covid halted our efforts to complete the physical car in 2020 but the 2019 car was more successful in scrutineering than the previous year. The 2020 prototype has improved many areas of the design including, final drive kinematics, braking efficiency, weight distributions. We now need to focus on bodywork design and manufacture, and steering assemblies to improve our confidence in the digital twin. (L6 student).</w:t>
        </w:r>
      </w:moveFrom>
    </w:p>
    <w:p w14:paraId="5F31CFB2" w14:textId="586E65B2" w:rsidR="00A33F88" w:rsidRPr="00FF6A71" w:rsidDel="00603868" w:rsidRDefault="00546DE1">
      <w:pPr>
        <w:rPr>
          <w:del w:id="10312" w:author="pete jones" w:date="2022-01-04T14:04:00Z"/>
          <w:i/>
          <w:iCs/>
        </w:rPr>
        <w:pPrChange w:id="10313" w:author="pete jones" w:date="2022-01-04T14:04:00Z">
          <w:pPr>
            <w:numPr>
              <w:numId w:val="57"/>
            </w:numPr>
            <w:ind w:left="720" w:hanging="360"/>
          </w:pPr>
        </w:pPrChange>
      </w:pPr>
      <w:moveFrom w:id="10314" w:author="pete jones" w:date="2022-01-04T14:04:00Z">
        <w:r w:rsidRPr="00FF6A71" w:rsidDel="00603868">
          <w:rPr>
            <w:i/>
            <w:iCs/>
          </w:rPr>
          <w:t>Improving collaboration between the teams and concentrating efforts to provide accurate engineering data to the assembly team will allow more time to test and gather useful feedback data to improve the design and integrate with our main stu</w:t>
        </w:r>
        <w:del w:id="10315" w:author="pete jones" w:date="2022-01-04T14:04:00Z">
          <w:r w:rsidRPr="00FF6A71" w:rsidDel="00603868">
            <w:rPr>
              <w:i/>
              <w:iCs/>
            </w:rPr>
            <w:delText>dies</w:delText>
          </w:r>
        </w:del>
      </w:moveFrom>
      <w:moveFromRangeEnd w:id="10283"/>
      <w:del w:id="10316" w:author="pete jones" w:date="2022-01-04T14:04:00Z">
        <w:r w:rsidRPr="00FF6A71" w:rsidDel="00603868">
          <w:rPr>
            <w:i/>
            <w:iCs/>
          </w:rPr>
          <w:delText>.</w:delText>
        </w:r>
      </w:del>
    </w:p>
    <w:p w14:paraId="22BD6918" w14:textId="77777777" w:rsidR="00603868" w:rsidRDefault="00603868" w:rsidP="00546DE1">
      <w:pPr>
        <w:rPr>
          <w:ins w:id="10317" w:author="pete jones" w:date="2022-01-04T14:04:00Z"/>
        </w:rPr>
      </w:pPr>
    </w:p>
    <w:p w14:paraId="4043B14C" w14:textId="5C641F6C" w:rsidR="001E1CC6" w:rsidRDefault="00546DE1" w:rsidP="00546DE1">
      <w:pPr>
        <w:rPr>
          <w:ins w:id="10318" w:author="pete jones" w:date="2022-03-31T13:45:00Z"/>
        </w:rPr>
      </w:pPr>
      <w:r w:rsidRPr="00FF6A71">
        <w:t xml:space="preserve">No specific instrument was deployed to the Formula Student case study </w:t>
      </w:r>
      <w:del w:id="10319" w:author="pete jones" w:date="2022-03-31T13:44:00Z">
        <w:r w:rsidRPr="00FF6A71" w:rsidDel="001E1CC6">
          <w:delText xml:space="preserve">as was </w:delText>
        </w:r>
      </w:del>
      <w:r w:rsidRPr="00FF6A71">
        <w:t xml:space="preserve">used in the pilot study. However, data from the survey and semi-structured interviews provided evidence that the team were highly motivated with increased emotional engagement </w:t>
      </w:r>
      <w:del w:id="10320" w:author="pete jones" w:date="2022-03-30T09:30:00Z">
        <w:r w:rsidRPr="00FF6A71" w:rsidDel="00036DB9">
          <w:delText xml:space="preserve">on </w:delText>
        </w:r>
      </w:del>
      <w:ins w:id="10321" w:author="pete jones" w:date="2022-03-30T09:30:00Z">
        <w:r w:rsidR="00036DB9">
          <w:t>i</w:t>
        </w:r>
        <w:r w:rsidR="00036DB9" w:rsidRPr="00FF6A71">
          <w:t xml:space="preserve">n </w:t>
        </w:r>
      </w:ins>
      <w:r w:rsidRPr="00FF6A71">
        <w:t xml:space="preserve">the project, exhibiting </w:t>
      </w:r>
      <w:del w:id="10322" w:author="pete jones" w:date="2022-03-30T09:30:00Z">
        <w:r w:rsidRPr="00FF6A71" w:rsidDel="00036DB9">
          <w:delText xml:space="preserve">significant </w:delText>
        </w:r>
      </w:del>
      <w:ins w:id="10323" w:author="pete jones" w:date="2022-03-30T09:30:00Z">
        <w:r w:rsidR="00036DB9" w:rsidRPr="00FF6A71">
          <w:t>sign</w:t>
        </w:r>
        <w:r w:rsidR="00036DB9">
          <w:t>s</w:t>
        </w:r>
        <w:r w:rsidR="00036DB9" w:rsidRPr="00FF6A71">
          <w:t xml:space="preserve"> </w:t>
        </w:r>
      </w:ins>
      <w:r w:rsidRPr="00FF6A71">
        <w:t>of the protective factors associated with intrinsic self-determination. The project provided opportunities for participation, motivational support for learning, and expectations for completion. Affective engagement also demonstrated positive attributes; students reported a sense of connection to the project, academic staff provided direct quality support</w:t>
      </w:r>
      <w:del w:id="10324" w:author="pete jones" w:date="2022-04-01T15:04:00Z">
        <w:r w:rsidRPr="00FF6A71" w:rsidDel="00726256">
          <w:delText xml:space="preserve"> for the project, and </w:delText>
        </w:r>
      </w:del>
      <w:del w:id="10325" w:author="pete jones" w:date="2022-03-31T13:44:00Z">
        <w:r w:rsidRPr="00FF6A71" w:rsidDel="001E1CC6">
          <w:delText>an increased level of</w:delText>
        </w:r>
      </w:del>
      <w:del w:id="10326" w:author="pete jones" w:date="2022-04-01T15:04:00Z">
        <w:r w:rsidRPr="00FF6A71" w:rsidDel="00726256">
          <w:delText xml:space="preserve"> </w:delText>
        </w:r>
        <w:r w:rsidR="00B805DA" w:rsidRPr="00FF6A71" w:rsidDel="00726256">
          <w:delText>peer-to-peer</w:delText>
        </w:r>
        <w:r w:rsidRPr="00FF6A71" w:rsidDel="00726256">
          <w:delText xml:space="preserve"> support was observed</w:delText>
        </w:r>
      </w:del>
      <w:ins w:id="10327" w:author="pete jones" w:date="2022-04-01T15:04:00Z">
        <w:r w:rsidR="00726256">
          <w:t xml:space="preserve"> and increased peer-to-peer support</w:t>
        </w:r>
      </w:ins>
      <w:r w:rsidRPr="00FF6A71">
        <w:t>. Behavioural engagement improved, demonstrated by increased attendance on the project and course studies. No analys</w:t>
      </w:r>
      <w:r w:rsidR="00B805DA" w:rsidRPr="00FF6A71">
        <w:t>e</w:t>
      </w:r>
      <w:r w:rsidRPr="00FF6A71">
        <w:t>s of academic engagement were applied to the project to assess increased credit accrual, improvements in course grades, or increases in grade averages</w:t>
      </w:r>
      <w:del w:id="10328" w:author="pete jones" w:date="2022-03-31T13:44:00Z">
        <w:r w:rsidRPr="00FF6A71" w:rsidDel="001E1CC6">
          <w:delText xml:space="preserve">, </w:delText>
        </w:r>
      </w:del>
      <w:ins w:id="10329" w:author="pete jones" w:date="2022-03-31T13:45:00Z">
        <w:r w:rsidR="001E1CC6">
          <w:t>.</w:t>
        </w:r>
      </w:ins>
    </w:p>
    <w:p w14:paraId="1F0DC865" w14:textId="6FEFBC32" w:rsidR="00A33F88" w:rsidRPr="00FF6A71" w:rsidRDefault="001E1CC6" w:rsidP="00546DE1">
      <w:ins w:id="10330" w:author="pete jones" w:date="2022-03-31T13:45:00Z">
        <w:r>
          <w:t>C</w:t>
        </w:r>
      </w:ins>
      <w:del w:id="10331" w:author="pete jones" w:date="2022-03-31T13:45:00Z">
        <w:r w:rsidR="00546DE1" w:rsidRPr="00FF6A71" w:rsidDel="001E1CC6">
          <w:delText>c</w:delText>
        </w:r>
      </w:del>
      <w:r w:rsidR="00546DE1" w:rsidRPr="00FF6A71">
        <w:t>onsequently</w:t>
      </w:r>
      <w:ins w:id="10332" w:author="pete jones" w:date="2022-03-30T09:31:00Z">
        <w:r w:rsidR="00036DB9">
          <w:t>,</w:t>
        </w:r>
      </w:ins>
      <w:r w:rsidR="00546DE1" w:rsidRPr="00FF6A71">
        <w:t xml:space="preserve"> it was not possible to assess any effects the project had on a decrease in referrals</w:t>
      </w:r>
      <w:del w:id="10333" w:author="pete jones" w:date="2022-03-30T09:31:00Z">
        <w:r w:rsidR="00546DE1" w:rsidRPr="00FF6A71" w:rsidDel="00036DB9">
          <w:delText>,</w:delText>
        </w:r>
      </w:del>
      <w:r w:rsidR="00546DE1" w:rsidRPr="00FF6A71">
        <w:t xml:space="preserve"> or incidences of plagiarism. However, deeper learning and cognitive engagement were indicated as students demonstrated a higher motivation to learn using self-regulated learning strategies and goal setting. </w:t>
      </w:r>
      <w:del w:id="10334" w:author="pete jones" w:date="2022-03-31T13:45:00Z">
        <w:r w:rsidR="00546DE1" w:rsidRPr="00FF6A71" w:rsidDel="001E1CC6">
          <w:delText xml:space="preserve">Students </w:delText>
        </w:r>
      </w:del>
      <w:ins w:id="10335" w:author="pete jones" w:date="2022-03-31T13:45:00Z">
        <w:r>
          <w:t>In addition, s</w:t>
        </w:r>
        <w:r w:rsidRPr="00FF6A71">
          <w:t xml:space="preserve">tudents </w:t>
        </w:r>
      </w:ins>
      <w:r w:rsidR="00546DE1" w:rsidRPr="00FF6A71">
        <w:t xml:space="preserve">expressed a perception of the </w:t>
      </w:r>
      <w:del w:id="10336" w:author="pete jones" w:date="2022-03-31T13:45:00Z">
        <w:r w:rsidR="00546DE1" w:rsidRPr="00FF6A71" w:rsidDel="001E1CC6">
          <w:delText>relevance of the project</w:delText>
        </w:r>
      </w:del>
      <w:ins w:id="10337" w:author="pete jones" w:date="2022-03-31T13:45:00Z">
        <w:r>
          <w:t>project's relevance</w:t>
        </w:r>
      </w:ins>
      <w:r w:rsidR="00546DE1" w:rsidRPr="00FF6A71">
        <w:t xml:space="preserve"> to personal aspirations and the value of the learning achieved. Risk </w:t>
      </w:r>
      <w:r w:rsidR="00546DE1" w:rsidRPr="00FF6A71">
        <w:lastRenderedPageBreak/>
        <w:t xml:space="preserve">factors were not significant because students engaged </w:t>
      </w:r>
      <w:del w:id="10338" w:author="pete jones" w:date="2022-03-30T09:31:00Z">
        <w:r w:rsidR="00546DE1" w:rsidRPr="00FF6A71" w:rsidDel="00036DB9">
          <w:delText xml:space="preserve">on </w:delText>
        </w:r>
      </w:del>
      <w:ins w:id="10339" w:author="pete jones" w:date="2022-03-30T09:31:00Z">
        <w:r w:rsidR="00036DB9">
          <w:t>i</w:t>
        </w:r>
        <w:r w:rsidR="00036DB9" w:rsidRPr="00FF6A71">
          <w:t xml:space="preserve">n </w:t>
        </w:r>
      </w:ins>
      <w:r w:rsidR="00546DE1" w:rsidRPr="00FF6A71">
        <w:t xml:space="preserve">the project had high educational expectations, </w:t>
      </w:r>
      <w:r w:rsidR="00B805DA" w:rsidRPr="00FF6A71">
        <w:t xml:space="preserve">and </w:t>
      </w:r>
      <w:r w:rsidR="00546DE1" w:rsidRPr="00FF6A71">
        <w:t>good supporting relationships existed between staff and the team. Budgets and manufacturing resources were limited but were mitigated</w:t>
      </w:r>
      <w:r w:rsidR="00B805DA" w:rsidRPr="00FF6A71">
        <w:t xml:space="preserve"> partly by</w:t>
      </w:r>
      <w:r w:rsidR="00546DE1" w:rsidRPr="00FF6A71">
        <w:t xml:space="preserve"> </w:t>
      </w:r>
      <w:ins w:id="10340" w:author="pete jones" w:date="2022-03-30T09:31:00Z">
        <w:r w:rsidR="00036DB9">
          <w:t xml:space="preserve">the </w:t>
        </w:r>
      </w:ins>
      <w:r w:rsidR="00546DE1" w:rsidRPr="00FF6A71">
        <w:t>successful procurement of external sponsorship. Overall cognitive and emotional indicators were positive, and an assessment of the team placed them in category 1 (CRITICAL) on the performance indicators of engagement. Demonstrating the value of an engineering project-based learning strategy supported by highly effective digital engineering tools and processes.</w:t>
      </w:r>
      <w:bookmarkStart w:id="10341" w:name="_Toc51936827"/>
    </w:p>
    <w:p w14:paraId="44F1E83F" w14:textId="77777777" w:rsidR="00A33F88" w:rsidRPr="00FF6A71" w:rsidRDefault="00546DE1" w:rsidP="005D7C68">
      <w:pPr>
        <w:pStyle w:val="Heading3"/>
      </w:pPr>
      <w:bookmarkStart w:id="10342" w:name="_Toc68162212"/>
      <w:bookmarkStart w:id="10343" w:name="_Toc99969580"/>
      <w:r w:rsidRPr="00FF6A71">
        <w:t>General Surveys</w:t>
      </w:r>
      <w:bookmarkEnd w:id="10341"/>
      <w:bookmarkEnd w:id="10342"/>
      <w:bookmarkEnd w:id="10343"/>
    </w:p>
    <w:p w14:paraId="7C9C168A" w14:textId="0FF62D44" w:rsidR="00A33F88" w:rsidRPr="00FF6A71" w:rsidRDefault="005D7C68" w:rsidP="00546DE1">
      <w:r w:rsidRPr="00FF6A71">
        <w:t>T</w:t>
      </w:r>
      <w:r w:rsidR="00546DE1" w:rsidRPr="00FF6A71">
        <w:t xml:space="preserve">wo surveys were designed and published </w:t>
      </w:r>
      <w:del w:id="10344" w:author="pete jones" w:date="2022-03-30T09:31:00Z">
        <w:r w:rsidR="00546DE1" w:rsidRPr="00FF6A71" w:rsidDel="00036DB9">
          <w:delText xml:space="preserve">during </w:delText>
        </w:r>
      </w:del>
      <w:ins w:id="10345" w:author="pete jones" w:date="2022-03-30T09:31:00Z">
        <w:r w:rsidR="00036DB9">
          <w:t>from</w:t>
        </w:r>
        <w:r w:rsidR="00036DB9" w:rsidRPr="00FF6A71">
          <w:t xml:space="preserve"> </w:t>
        </w:r>
      </w:ins>
      <w:r w:rsidR="00546DE1" w:rsidRPr="00FF6A71">
        <w:t xml:space="preserve">June to August 2019. Each survey targeted a group of specialists in academia and industry. The “Industry Voice” survey was distributed via several specialist user groups </w:t>
      </w:r>
      <w:del w:id="10346" w:author="pete jones" w:date="2022-03-30T09:31:00Z">
        <w:r w:rsidR="00546DE1" w:rsidRPr="00FF6A71" w:rsidDel="00036DB9">
          <w:delText xml:space="preserve">in </w:delText>
        </w:r>
      </w:del>
      <w:ins w:id="10347" w:author="pete jones" w:date="2022-03-30T09:31:00Z">
        <w:r w:rsidR="00036DB9">
          <w:t>o</w:t>
        </w:r>
        <w:r w:rsidR="00036DB9" w:rsidRPr="00FF6A71">
          <w:t xml:space="preserve">n </w:t>
        </w:r>
      </w:ins>
      <w:r w:rsidR="00546DE1" w:rsidRPr="00FF6A71">
        <w:t xml:space="preserve">LinkedIn: Formula student (2,526 members), </w:t>
      </w:r>
      <w:del w:id="10348" w:author="pete jones" w:date="2022-03-30T09:31:00Z">
        <w:r w:rsidR="00546DE1" w:rsidRPr="00FF6A71" w:rsidDel="00036DB9">
          <w:delText xml:space="preserve">IMECHE </w:delText>
        </w:r>
      </w:del>
      <w:ins w:id="10349" w:author="pete jones" w:date="2022-03-30T09:31:00Z">
        <w:r w:rsidR="00036DB9" w:rsidRPr="00FF6A71">
          <w:t>IM</w:t>
        </w:r>
        <w:r w:rsidR="00036DB9">
          <w:t>ech</w:t>
        </w:r>
        <w:r w:rsidR="00036DB9" w:rsidRPr="00FF6A71">
          <w:t xml:space="preserve">E </w:t>
        </w:r>
      </w:ins>
      <w:r w:rsidR="00546DE1" w:rsidRPr="00FF6A71">
        <w:t xml:space="preserve">(32,475 members), and Tata Technologies Ltd. (888 members). The “Academic Voice” survey was distributed via direct email to a local population of 120 academics from </w:t>
      </w:r>
      <w:del w:id="10350" w:author="pete jones" w:date="2022-03-31T13:46:00Z">
        <w:r w:rsidR="00546DE1" w:rsidRPr="00FF6A71" w:rsidDel="001E1CC6">
          <w:delText>a variety of</w:delText>
        </w:r>
      </w:del>
      <w:ins w:id="10351" w:author="pete jones" w:date="2022-03-31T13:46:00Z">
        <w:r w:rsidR="001E1CC6">
          <w:t>various</w:t>
        </w:r>
      </w:ins>
      <w:r w:rsidR="00546DE1" w:rsidRPr="00FF6A71">
        <w:t xml:space="preserve"> </w:t>
      </w:r>
      <w:del w:id="10352" w:author="pete jones" w:date="2022-03-30T09:31:00Z">
        <w:r w:rsidR="00546DE1" w:rsidRPr="00FF6A71" w:rsidDel="00036DB9">
          <w:delText xml:space="preserve">engineering </w:delText>
        </w:r>
      </w:del>
      <w:ins w:id="10353" w:author="pete jones" w:date="2022-03-30T09:31:00Z">
        <w:r w:rsidR="00036DB9" w:rsidRPr="00FF6A71">
          <w:t>engineering</w:t>
        </w:r>
        <w:r w:rsidR="00036DB9">
          <w:t>-</w:t>
        </w:r>
      </w:ins>
      <w:r w:rsidR="00546DE1" w:rsidRPr="00FF6A71">
        <w:t>related disciplines</w:t>
      </w:r>
      <w:del w:id="10354" w:author="pete jones" w:date="2022-03-31T13:46:00Z">
        <w:r w:rsidR="00546DE1" w:rsidRPr="00FF6A71" w:rsidDel="001E1CC6">
          <w:delText>,</w:delText>
        </w:r>
      </w:del>
      <w:r w:rsidR="00546DE1" w:rsidRPr="00FF6A71">
        <w:t xml:space="preserve"> and via </w:t>
      </w:r>
      <w:ins w:id="10355" w:author="pete jones" w:date="2022-03-30T09:32:00Z">
        <w:r w:rsidR="00036DB9">
          <w:t>“</w:t>
        </w:r>
      </w:ins>
      <w:r w:rsidR="00546DE1" w:rsidRPr="00FF6A71">
        <w:t>Advance HE Connect</w:t>
      </w:r>
      <w:ins w:id="10356" w:author="pete jones" w:date="2022-03-30T09:32:00Z">
        <w:r w:rsidR="00036DB9">
          <w:t>”</w:t>
        </w:r>
      </w:ins>
      <w:r w:rsidR="00546DE1" w:rsidRPr="00FF6A71">
        <w:t xml:space="preserve"> to 19,200 members. Anonymous links to the surveys were provided and managed via Qualtrics. </w:t>
      </w:r>
    </w:p>
    <w:p w14:paraId="5BAE27C7" w14:textId="7FA0E272" w:rsidR="00A33F88" w:rsidRPr="00FF6A71" w:rsidRDefault="00546DE1" w:rsidP="00546DE1">
      <w:r w:rsidRPr="00FF6A71">
        <w:t xml:space="preserve">Each survey clearly explained the aims and objectives of this research, what the survey was about, and why each survey was being distributed to the target audience. </w:t>
      </w:r>
      <w:del w:id="10357" w:author="pete jones" w:date="2022-03-31T13:46:00Z">
        <w:r w:rsidRPr="00FF6A71" w:rsidDel="001E1CC6">
          <w:delText xml:space="preserve">Although </w:delText>
        </w:r>
      </w:del>
      <w:ins w:id="10358" w:author="pete jones" w:date="2022-03-31T13:46:00Z">
        <w:r w:rsidR="001E1CC6">
          <w:t>In addition, a</w:t>
        </w:r>
        <w:r w:rsidR="001E1CC6" w:rsidRPr="00FF6A71">
          <w:t xml:space="preserve">lthough </w:t>
        </w:r>
      </w:ins>
      <w:r w:rsidRPr="00FF6A71">
        <w:t>not necessar</w:t>
      </w:r>
      <w:ins w:id="10359" w:author="pete jones" w:date="2022-03-30T09:32:00Z">
        <w:r w:rsidR="00036DB9">
          <w:t>y,</w:t>
        </w:r>
      </w:ins>
      <w:del w:id="10360" w:author="pete jones" w:date="2022-03-30T09:32:00Z">
        <w:r w:rsidRPr="00FF6A71" w:rsidDel="00036DB9">
          <w:delText>y</w:delText>
        </w:r>
      </w:del>
      <w:r w:rsidRPr="00FF6A71">
        <w:t xml:space="preserve"> the introductory messages included a </w:t>
      </w:r>
      <w:del w:id="10361" w:author="pete jones" w:date="2022-03-31T13:46:00Z">
        <w:r w:rsidRPr="00FF6A71" w:rsidDel="001E1CC6">
          <w:delText xml:space="preserve">full </w:delText>
        </w:r>
      </w:del>
      <w:ins w:id="10362" w:author="pete jones" w:date="2022-03-31T13:46:00Z">
        <w:r w:rsidR="001E1CC6">
          <w:t>complete</w:t>
        </w:r>
        <w:r w:rsidR="001E1CC6" w:rsidRPr="00FF6A71">
          <w:t xml:space="preserve"> </w:t>
        </w:r>
      </w:ins>
      <w:r w:rsidRPr="00FF6A71">
        <w:t>description of the proportional ethics statements.</w:t>
      </w:r>
    </w:p>
    <w:p w14:paraId="5C340D12" w14:textId="0775457A" w:rsidR="00A33F88" w:rsidRPr="00FF6A71" w:rsidRDefault="00546DE1" w:rsidP="00546DE1">
      <w:r w:rsidRPr="00FF6A71">
        <w:t xml:space="preserve">The academics survey, CDE HE Practitioners, comprised 80 questions. It was designed to extract an understanding of the awareness of CDE technology in academia and to what extent there exists a need and an appetite to rethink </w:t>
      </w:r>
      <w:del w:id="10363" w:author="pete jones" w:date="2022-03-31T13:46:00Z">
        <w:r w:rsidRPr="00FF6A71" w:rsidDel="001E1CC6">
          <w:delText>engineering undergraduate</w:delText>
        </w:r>
      </w:del>
      <w:ins w:id="10364" w:author="pete jones" w:date="2022-03-31T13:46:00Z">
        <w:r w:rsidR="001E1CC6">
          <w:t>undergraduate engineering</w:t>
        </w:r>
      </w:ins>
      <w:r w:rsidRPr="00FF6A71">
        <w:t xml:space="preserve"> education.  There were 39 respondents. The survey was presented in the following sections:</w:t>
      </w:r>
    </w:p>
    <w:p w14:paraId="04FD9CE5" w14:textId="77777777" w:rsidR="00A33F88" w:rsidRPr="00FF6A71" w:rsidRDefault="00546DE1" w:rsidP="0021440D">
      <w:pPr>
        <w:numPr>
          <w:ilvl w:val="0"/>
          <w:numId w:val="59"/>
        </w:numPr>
      </w:pPr>
      <w:r w:rsidRPr="00FF6A71">
        <w:t>Section 1 – 21st Century Skills and Industry 4</w:t>
      </w:r>
    </w:p>
    <w:p w14:paraId="5962131B" w14:textId="77777777" w:rsidR="00A33F88" w:rsidRPr="00FF6A71" w:rsidRDefault="00A33F88" w:rsidP="0021440D">
      <w:pPr>
        <w:numPr>
          <w:ilvl w:val="0"/>
          <w:numId w:val="59"/>
        </w:numPr>
      </w:pPr>
      <w:r w:rsidRPr="00FF6A71">
        <w:t>Section 2 – Learning strategies and student engagement</w:t>
      </w:r>
    </w:p>
    <w:p w14:paraId="370C2612" w14:textId="77777777" w:rsidR="00A33F88" w:rsidRPr="00FF6A71" w:rsidRDefault="00A33F88" w:rsidP="0021440D">
      <w:pPr>
        <w:numPr>
          <w:ilvl w:val="0"/>
          <w:numId w:val="59"/>
        </w:numPr>
      </w:pPr>
      <w:r w:rsidRPr="00FF6A71">
        <w:t>Section 3 – Curriculum development and change</w:t>
      </w:r>
    </w:p>
    <w:p w14:paraId="0EEB1BB3" w14:textId="77777777" w:rsidR="00A33F88" w:rsidRPr="00FF6A71" w:rsidRDefault="00A33F88" w:rsidP="0021440D">
      <w:pPr>
        <w:numPr>
          <w:ilvl w:val="0"/>
          <w:numId w:val="59"/>
        </w:numPr>
      </w:pPr>
      <w:r w:rsidRPr="00FF6A71">
        <w:lastRenderedPageBreak/>
        <w:t>Section 4 – Technology</w:t>
      </w:r>
    </w:p>
    <w:p w14:paraId="57885EB6" w14:textId="77777777" w:rsidR="00A33F88" w:rsidRPr="00FF6A71" w:rsidRDefault="00A33F88" w:rsidP="0021440D">
      <w:pPr>
        <w:numPr>
          <w:ilvl w:val="0"/>
          <w:numId w:val="59"/>
        </w:numPr>
      </w:pPr>
      <w:r w:rsidRPr="00FF6A71">
        <w:t>Section 5 - Specific Engineering Technology</w:t>
      </w:r>
    </w:p>
    <w:p w14:paraId="1713EFBB" w14:textId="2633E72C" w:rsidR="00A33F88" w:rsidRPr="00FF6A71" w:rsidRDefault="00546DE1" w:rsidP="00546DE1">
      <w:r w:rsidRPr="00FF6A71">
        <w:t xml:space="preserve">The industry survey, CDE Industry Voice, comprised 70 questions. It was designed to support structured interview follow up of volunteers, aiming to establish the relevance of CDE to industry and the relationship of the technology in </w:t>
      </w:r>
      <w:ins w:id="10365" w:author="pete jones" w:date="2022-03-30T09:32:00Z">
        <w:r w:rsidR="00036DB9">
          <w:t xml:space="preserve">the </w:t>
        </w:r>
      </w:ins>
      <w:r w:rsidRPr="00FF6A71">
        <w:t xml:space="preserve">context of a). a changing employability paradigm and b). an industrial perspective on current and future higher education curricula for </w:t>
      </w:r>
      <w:del w:id="10366" w:author="pete jones" w:date="2022-03-30T09:32:00Z">
        <w:r w:rsidRPr="00FF6A71" w:rsidDel="00036DB9">
          <w:delText>21</w:delText>
        </w:r>
        <w:r w:rsidRPr="00FF6A71" w:rsidDel="00036DB9">
          <w:rPr>
            <w:vertAlign w:val="superscript"/>
          </w:rPr>
          <w:delText>st</w:delText>
        </w:r>
        <w:r w:rsidRPr="00FF6A71" w:rsidDel="00036DB9">
          <w:delText xml:space="preserve"> </w:delText>
        </w:r>
      </w:del>
      <w:ins w:id="10367" w:author="pete jones" w:date="2022-03-30T09:32:00Z">
        <w:r w:rsidR="00036DB9" w:rsidRPr="00FF6A71">
          <w:t>21</w:t>
        </w:r>
        <w:r w:rsidR="00036DB9" w:rsidRPr="00FF6A71">
          <w:rPr>
            <w:vertAlign w:val="superscript"/>
          </w:rPr>
          <w:t>st</w:t>
        </w:r>
        <w:r w:rsidR="00036DB9">
          <w:t>-</w:t>
        </w:r>
      </w:ins>
      <w:r w:rsidRPr="00FF6A71">
        <w:t xml:space="preserve">century engineers. There were 22 respondents, but six </w:t>
      </w:r>
      <w:del w:id="10368" w:author="pete jones" w:date="2022-03-30T09:32:00Z">
        <w:r w:rsidRPr="00FF6A71" w:rsidDel="00036DB9">
          <w:delText xml:space="preserve">IMECHE </w:delText>
        </w:r>
      </w:del>
      <w:ins w:id="10369" w:author="pete jones" w:date="2022-03-30T09:32:00Z">
        <w:r w:rsidR="00036DB9" w:rsidRPr="00FF6A71">
          <w:t>IM</w:t>
        </w:r>
        <w:r w:rsidR="00036DB9">
          <w:t>ech</w:t>
        </w:r>
        <w:r w:rsidR="00036DB9" w:rsidRPr="00FF6A71">
          <w:t xml:space="preserve">E </w:t>
        </w:r>
      </w:ins>
      <w:r w:rsidRPr="00FF6A71">
        <w:t>members who undertook the survey accepted the invitation to partake in an anonymous unrecorded on</w:t>
      </w:r>
      <w:del w:id="10370" w:author="pete jones" w:date="2022-03-30T09:32:00Z">
        <w:r w:rsidRPr="00FF6A71" w:rsidDel="00036DB9">
          <w:delText>-</w:delText>
        </w:r>
      </w:del>
      <w:r w:rsidRPr="00FF6A71">
        <w:t>line interview. The survey was presented in the following sections:</w:t>
      </w:r>
      <w:bookmarkStart w:id="10371" w:name="_Hlk52637362"/>
    </w:p>
    <w:p w14:paraId="2BF0F910" w14:textId="77777777" w:rsidR="00A33F88" w:rsidRPr="00FF6A71" w:rsidRDefault="00A33F88" w:rsidP="0021440D">
      <w:pPr>
        <w:numPr>
          <w:ilvl w:val="0"/>
          <w:numId w:val="60"/>
        </w:numPr>
      </w:pPr>
      <w:r w:rsidRPr="00FF6A71">
        <w:t>Section 1 - About you and your company</w:t>
      </w:r>
    </w:p>
    <w:p w14:paraId="0C8713EF" w14:textId="77777777" w:rsidR="00A33F88" w:rsidRPr="00FF6A71" w:rsidRDefault="00A33F88" w:rsidP="0021440D">
      <w:pPr>
        <w:numPr>
          <w:ilvl w:val="0"/>
          <w:numId w:val="60"/>
        </w:numPr>
      </w:pPr>
      <w:r w:rsidRPr="00FF6A71">
        <w:t>Section 2 – Design and Manufacturing processes – NPD, Products and Services</w:t>
      </w:r>
    </w:p>
    <w:p w14:paraId="1337D6F2" w14:textId="77777777" w:rsidR="00A33F88" w:rsidRPr="00FF6A71" w:rsidRDefault="00A33F88" w:rsidP="0021440D">
      <w:pPr>
        <w:numPr>
          <w:ilvl w:val="0"/>
          <w:numId w:val="60"/>
        </w:numPr>
      </w:pPr>
      <w:r w:rsidRPr="00FF6A71">
        <w:t>Section 3 - Creativity and 21st Century employability</w:t>
      </w:r>
    </w:p>
    <w:p w14:paraId="7660BB5F" w14:textId="77777777" w:rsidR="00A33F88" w:rsidRPr="00FF6A71" w:rsidRDefault="00A33F88" w:rsidP="0021440D">
      <w:pPr>
        <w:numPr>
          <w:ilvl w:val="0"/>
          <w:numId w:val="60"/>
        </w:numPr>
      </w:pPr>
      <w:r w:rsidRPr="00FF6A71">
        <w:t>Section 4 – The role of technology in the innovative/creative process</w:t>
      </w:r>
      <w:bookmarkEnd w:id="10371"/>
    </w:p>
    <w:p w14:paraId="2D1827BB" w14:textId="77777777" w:rsidR="00A33F88" w:rsidRPr="00FF6A71" w:rsidRDefault="00A33F88" w:rsidP="0021440D">
      <w:pPr>
        <w:numPr>
          <w:ilvl w:val="0"/>
          <w:numId w:val="60"/>
        </w:numPr>
      </w:pPr>
      <w:r w:rsidRPr="00FF6A71">
        <w:t>Section 5 – Future Curriculum</w:t>
      </w:r>
    </w:p>
    <w:p w14:paraId="2F5D6586" w14:textId="3A343FF3" w:rsidR="00A33F88" w:rsidRPr="00FF6A71" w:rsidRDefault="00546DE1" w:rsidP="00546DE1">
      <w:r w:rsidRPr="00FF6A71">
        <w:t xml:space="preserve">Both surveys resulted in </w:t>
      </w:r>
      <w:del w:id="10372" w:author="pete jones" w:date="2022-03-31T13:47:00Z">
        <w:r w:rsidRPr="00FF6A71" w:rsidDel="001E1CC6">
          <w:delText>very low</w:delText>
        </w:r>
      </w:del>
      <w:ins w:id="10373" w:author="pete jones" w:date="2022-03-31T13:47:00Z">
        <w:r w:rsidR="001E1CC6">
          <w:t>meagre</w:t>
        </w:r>
      </w:ins>
      <w:r w:rsidRPr="00FF6A71">
        <w:t xml:space="preserve"> response rates,</w:t>
      </w:r>
      <w:ins w:id="10374" w:author="pete jones" w:date="2022-03-31T13:47:00Z">
        <w:r w:rsidR="001E1CC6">
          <w:t xml:space="preserve"> and</w:t>
        </w:r>
      </w:ins>
      <w:r w:rsidRPr="00FF6A71">
        <w:t xml:space="preserve"> significant efforts were made to re</w:t>
      </w:r>
      <w:ins w:id="10375" w:author="pete jones" w:date="2022-03-30T09:33:00Z">
        <w:r w:rsidR="00036DB9">
          <w:t>-</w:t>
        </w:r>
      </w:ins>
      <w:r w:rsidRPr="00FF6A71">
        <w:t>energise the distributed populations by extending deadlines and consolidating some repetition of questions. The strategy was unfruitful. Statistically</w:t>
      </w:r>
      <w:ins w:id="10376" w:author="pete jones" w:date="2022-03-30T09:33:00Z">
        <w:r w:rsidR="00036DB9">
          <w:t>,</w:t>
        </w:r>
      </w:ins>
      <w:r w:rsidRPr="00FF6A71">
        <w:t xml:space="preserve"> the results are unviable and unrepresentative of each population</w:t>
      </w:r>
      <w:ins w:id="10377" w:author="pete jones" w:date="2022-03-31T13:47:00Z">
        <w:r w:rsidR="001E1CC6">
          <w:t>;</w:t>
        </w:r>
      </w:ins>
      <w:del w:id="10378" w:author="pete jones" w:date="2022-03-31T13:47:00Z">
        <w:r w:rsidRPr="00FF6A71" w:rsidDel="001E1CC6">
          <w:delText>,</w:delText>
        </w:r>
      </w:del>
      <w:r w:rsidRPr="00FF6A71">
        <w:t xml:space="preserve"> therefore</w:t>
      </w:r>
      <w:ins w:id="10379" w:author="pete jones" w:date="2022-03-31T13:47:00Z">
        <w:r w:rsidR="001E1CC6">
          <w:t>,</w:t>
        </w:r>
      </w:ins>
      <w:r w:rsidRPr="00FF6A71">
        <w:t xml:space="preserve"> no attempt to draw statistical representation has been made in these results, and no assumption of such should be inferred. However, a brief synopsis of the results is provided for anecdotal purposes only. </w:t>
      </w:r>
    </w:p>
    <w:p w14:paraId="73AAAC1B" w14:textId="02D6A1CF" w:rsidR="00A33F88" w:rsidRPr="00D67A4E" w:rsidRDefault="00546DE1">
      <w:pPr>
        <w:pStyle w:val="ListParagraph"/>
        <w:numPr>
          <w:ilvl w:val="0"/>
          <w:numId w:val="121"/>
        </w:numPr>
        <w:rPr>
          <w:ins w:id="10380" w:author="pete jones" w:date="2022-01-04T14:10:00Z"/>
          <w:rPrChange w:id="10381" w:author="pete jones" w:date="2022-01-04T14:11:00Z">
            <w:rPr>
              <w:ins w:id="10382" w:author="pete jones" w:date="2022-01-04T14:10:00Z"/>
              <w:b/>
              <w:bCs/>
              <w:u w:val="single"/>
            </w:rPr>
          </w:rPrChange>
        </w:rPr>
        <w:pPrChange w:id="10383" w:author="pete jones" w:date="2022-01-04T14:11:00Z">
          <w:pPr/>
        </w:pPrChange>
      </w:pPr>
      <w:r w:rsidRPr="00D67A4E">
        <w:rPr>
          <w:rPrChange w:id="10384" w:author="pete jones" w:date="2022-01-04T14:11:00Z">
            <w:rPr>
              <w:b/>
              <w:bCs/>
              <w:u w:val="single"/>
            </w:rPr>
          </w:rPrChange>
        </w:rPr>
        <w:t>CDE Academic Voice</w:t>
      </w:r>
      <w:ins w:id="10385" w:author="pete jones" w:date="2022-01-04T14:09:00Z">
        <w:r w:rsidR="00D67A4E" w:rsidRPr="00D67A4E">
          <w:rPr>
            <w:rPrChange w:id="10386" w:author="pete jones" w:date="2022-01-04T14:11:00Z">
              <w:rPr>
                <w:b/>
                <w:bCs/>
                <w:u w:val="single"/>
              </w:rPr>
            </w:rPrChange>
          </w:rPr>
          <w:t xml:space="preserve"> - </w:t>
        </w:r>
        <w:r w:rsidR="00D67A4E" w:rsidRPr="00D67A4E">
          <w:rPr>
            <w:rPrChange w:id="10387" w:author="pete jones" w:date="2022-01-04T14:11:00Z">
              <w:rPr>
                <w:b/>
                <w:bCs/>
                <w:u w:val="single"/>
              </w:rPr>
            </w:rPrChange>
          </w:rPr>
          <w:fldChar w:fldCharType="begin"/>
        </w:r>
        <w:r w:rsidR="00D67A4E" w:rsidRPr="00D67A4E">
          <w:rPr>
            <w:rPrChange w:id="10388" w:author="pete jones" w:date="2022-01-04T14:11:00Z">
              <w:rPr>
                <w:b/>
                <w:bCs/>
                <w:u w:val="single"/>
              </w:rPr>
            </w:rPrChange>
          </w:rPr>
          <w:instrText xml:space="preserve"> REF _Ref92197777 \r \h </w:instrText>
        </w:r>
      </w:ins>
      <w:r w:rsidR="00D67A4E" w:rsidRPr="00D67A4E">
        <w:rPr>
          <w:rPrChange w:id="10389" w:author="pete jones" w:date="2022-01-04T14:11:00Z">
            <w:rPr>
              <w:u w:val="single"/>
            </w:rPr>
          </w:rPrChange>
        </w:rPr>
        <w:instrText xml:space="preserve"> \* MERGEFORMAT </w:instrText>
      </w:r>
      <w:r w:rsidR="00D67A4E" w:rsidRPr="00D67A4E">
        <w:rPr>
          <w:rPrChange w:id="10390" w:author="pete jones" w:date="2022-01-04T14:11:00Z">
            <w:rPr/>
          </w:rPrChange>
        </w:rPr>
      </w:r>
      <w:r w:rsidR="00D67A4E" w:rsidRPr="00D67A4E">
        <w:rPr>
          <w:rPrChange w:id="10391" w:author="pete jones" w:date="2022-01-04T14:11:00Z">
            <w:rPr>
              <w:b/>
              <w:bCs/>
              <w:u w:val="single"/>
            </w:rPr>
          </w:rPrChange>
        </w:rPr>
        <w:fldChar w:fldCharType="separate"/>
      </w:r>
      <w:ins w:id="10392" w:author="pete jones" w:date="2022-04-05T11:31:00Z">
        <w:r w:rsidR="00D94147">
          <w:t>11.6</w:t>
        </w:r>
      </w:ins>
      <w:ins w:id="10393" w:author="pete jones" w:date="2022-01-04T14:09:00Z">
        <w:r w:rsidR="00D67A4E" w:rsidRPr="00D67A4E">
          <w:rPr>
            <w:rPrChange w:id="10394" w:author="pete jones" w:date="2022-01-04T14:11:00Z">
              <w:rPr>
                <w:b/>
                <w:bCs/>
                <w:u w:val="single"/>
              </w:rPr>
            </w:rPrChange>
          </w:rPr>
          <w:fldChar w:fldCharType="end"/>
        </w:r>
      </w:ins>
    </w:p>
    <w:p w14:paraId="79C66DE6" w14:textId="44F3A872" w:rsidR="00D67A4E" w:rsidRPr="00D67A4E" w:rsidRDefault="00D67A4E">
      <w:pPr>
        <w:pStyle w:val="ListParagraph"/>
        <w:numPr>
          <w:ilvl w:val="0"/>
          <w:numId w:val="121"/>
        </w:numPr>
        <w:rPr>
          <w:rPrChange w:id="10395" w:author="pete jones" w:date="2022-01-04T14:11:00Z">
            <w:rPr>
              <w:b/>
              <w:bCs/>
              <w:u w:val="single"/>
            </w:rPr>
          </w:rPrChange>
        </w:rPr>
        <w:pPrChange w:id="10396" w:author="pete jones" w:date="2022-01-04T14:11:00Z">
          <w:pPr/>
        </w:pPrChange>
      </w:pPr>
      <w:ins w:id="10397" w:author="pete jones" w:date="2022-01-04T14:10:00Z">
        <w:r w:rsidRPr="00D67A4E">
          <w:rPr>
            <w:rPrChange w:id="10398" w:author="pete jones" w:date="2022-01-04T14:11:00Z">
              <w:rPr>
                <w:b/>
                <w:bCs/>
                <w:u w:val="single"/>
              </w:rPr>
            </w:rPrChange>
          </w:rPr>
          <w:t xml:space="preserve">CDE Industry Voice - </w:t>
        </w:r>
        <w:r w:rsidRPr="00D67A4E">
          <w:rPr>
            <w:rPrChange w:id="10399" w:author="pete jones" w:date="2022-01-04T14:11:00Z">
              <w:rPr>
                <w:b/>
                <w:bCs/>
                <w:u w:val="single"/>
              </w:rPr>
            </w:rPrChange>
          </w:rPr>
          <w:fldChar w:fldCharType="begin"/>
        </w:r>
        <w:r w:rsidRPr="00D67A4E">
          <w:rPr>
            <w:rPrChange w:id="10400" w:author="pete jones" w:date="2022-01-04T14:11:00Z">
              <w:rPr>
                <w:b/>
                <w:bCs/>
                <w:u w:val="single"/>
              </w:rPr>
            </w:rPrChange>
          </w:rPr>
          <w:instrText xml:space="preserve"> REF _Ref92197872 \r \h </w:instrText>
        </w:r>
      </w:ins>
      <w:r w:rsidRPr="00D67A4E">
        <w:rPr>
          <w:rPrChange w:id="10401" w:author="pete jones" w:date="2022-01-04T14:11:00Z">
            <w:rPr>
              <w:u w:val="single"/>
            </w:rPr>
          </w:rPrChange>
        </w:rPr>
        <w:instrText xml:space="preserve"> \* MERGEFORMAT </w:instrText>
      </w:r>
      <w:r w:rsidRPr="00D67A4E">
        <w:rPr>
          <w:rPrChange w:id="10402" w:author="pete jones" w:date="2022-01-04T14:11:00Z">
            <w:rPr/>
          </w:rPrChange>
        </w:rPr>
      </w:r>
      <w:r w:rsidRPr="00D67A4E">
        <w:rPr>
          <w:rPrChange w:id="10403" w:author="pete jones" w:date="2022-01-04T14:11:00Z">
            <w:rPr>
              <w:b/>
              <w:bCs/>
              <w:u w:val="single"/>
            </w:rPr>
          </w:rPrChange>
        </w:rPr>
        <w:fldChar w:fldCharType="separate"/>
      </w:r>
      <w:ins w:id="10404" w:author="pete jones" w:date="2022-04-05T11:31:00Z">
        <w:r w:rsidR="00D94147">
          <w:t>11.9</w:t>
        </w:r>
      </w:ins>
      <w:ins w:id="10405" w:author="pete jones" w:date="2022-01-04T14:10:00Z">
        <w:r w:rsidRPr="00D67A4E">
          <w:rPr>
            <w:rPrChange w:id="10406" w:author="pete jones" w:date="2022-01-04T14:11:00Z">
              <w:rPr>
                <w:b/>
                <w:bCs/>
                <w:u w:val="single"/>
              </w:rPr>
            </w:rPrChange>
          </w:rPr>
          <w:fldChar w:fldCharType="end"/>
        </w:r>
      </w:ins>
    </w:p>
    <w:p w14:paraId="709E5812" w14:textId="678BF413" w:rsidR="00A33F88" w:rsidRPr="00FF6A71" w:rsidDel="00D67A4E" w:rsidRDefault="00546DE1" w:rsidP="00546DE1">
      <w:pPr>
        <w:rPr>
          <w:del w:id="10407" w:author="pete jones" w:date="2022-01-04T14:09:00Z"/>
        </w:rPr>
      </w:pPr>
      <w:del w:id="10408" w:author="pete jones" w:date="2022-01-04T14:09:00Z">
        <w:r w:rsidRPr="00FF6A71" w:rsidDel="00D67A4E">
          <w:delText>A subjective qualitative analysis of some of the salient responses is provided below:</w:delText>
        </w:r>
      </w:del>
    </w:p>
    <w:p w14:paraId="0864D488" w14:textId="726ED040" w:rsidR="00A33F88" w:rsidRPr="00FF6A71" w:rsidDel="00D67A4E" w:rsidRDefault="00546DE1" w:rsidP="005E40A4">
      <w:pPr>
        <w:numPr>
          <w:ilvl w:val="0"/>
          <w:numId w:val="92"/>
        </w:numPr>
        <w:rPr>
          <w:del w:id="10409" w:author="pete jones" w:date="2022-01-04T14:09:00Z"/>
        </w:rPr>
      </w:pPr>
      <w:del w:id="10410" w:author="pete jones" w:date="2022-01-04T14:09:00Z">
        <w:r w:rsidRPr="00FF6A71" w:rsidDel="00D67A4E">
          <w:delText>70% are unaware or consider themselves as CAD and CDE technology “novices” and 20% “interested to learn more”.</w:delText>
        </w:r>
      </w:del>
    </w:p>
    <w:p w14:paraId="3869F3D0" w14:textId="5E98DC51" w:rsidR="00A33F88" w:rsidRPr="00FF6A71" w:rsidDel="00D67A4E" w:rsidRDefault="00546DE1" w:rsidP="005E40A4">
      <w:pPr>
        <w:numPr>
          <w:ilvl w:val="0"/>
          <w:numId w:val="92"/>
        </w:numPr>
        <w:rPr>
          <w:del w:id="10411" w:author="pete jones" w:date="2022-01-04T14:09:00Z"/>
        </w:rPr>
      </w:pPr>
      <w:del w:id="10412" w:author="pete jones" w:date="2022-01-04T14:09:00Z">
        <w:r w:rsidRPr="00FF6A71" w:rsidDel="00D67A4E">
          <w:delText>70% agree that</w:delText>
        </w:r>
        <w:r w:rsidR="007046CB" w:rsidRPr="00FF6A71" w:rsidDel="00D67A4E">
          <w:delText>:</w:delText>
        </w:r>
      </w:del>
    </w:p>
    <w:p w14:paraId="4F9BDD56" w14:textId="79E0B1BB" w:rsidR="00A33F88" w:rsidRPr="00FF6A71" w:rsidDel="00D67A4E" w:rsidRDefault="00546DE1" w:rsidP="005E40A4">
      <w:pPr>
        <w:numPr>
          <w:ilvl w:val="1"/>
          <w:numId w:val="92"/>
        </w:numPr>
        <w:rPr>
          <w:del w:id="10413" w:author="pete jones" w:date="2022-01-04T14:09:00Z"/>
        </w:rPr>
      </w:pPr>
      <w:del w:id="10414" w:author="pete jones" w:date="2022-01-04T14:09:00Z">
        <w:r w:rsidRPr="00FF6A71" w:rsidDel="00D67A4E">
          <w:delText>technological innovation is fundamentally transforming education, and updating the skills required for the contemporary workplace.</w:delText>
        </w:r>
      </w:del>
    </w:p>
    <w:p w14:paraId="6541AE8B" w14:textId="67AFE87A" w:rsidR="00A33F88" w:rsidRPr="00FF6A71" w:rsidDel="00D67A4E" w:rsidRDefault="00546DE1" w:rsidP="005E40A4">
      <w:pPr>
        <w:numPr>
          <w:ilvl w:val="1"/>
          <w:numId w:val="92"/>
        </w:numPr>
        <w:rPr>
          <w:del w:id="10415" w:author="pete jones" w:date="2022-01-04T14:09:00Z"/>
        </w:rPr>
      </w:pPr>
      <w:del w:id="10416" w:author="pete jones" w:date="2022-01-04T14:09:00Z">
        <w:r w:rsidRPr="00FF6A71" w:rsidDel="00D67A4E">
          <w:delText xml:space="preserve">Specialised education should provide in-demand </w:delText>
        </w:r>
        <w:r w:rsidR="007046CB" w:rsidRPr="00FF6A71" w:rsidDel="00D67A4E">
          <w:delText>skills and</w:delText>
        </w:r>
        <w:r w:rsidRPr="00FF6A71" w:rsidDel="00D67A4E">
          <w:delText xml:space="preserve"> address the disconnect between employer needs and existing instruction</w:delText>
        </w:r>
        <w:r w:rsidR="007046CB" w:rsidRPr="00FF6A71" w:rsidDel="00D67A4E">
          <w:delText>.</w:delText>
        </w:r>
      </w:del>
    </w:p>
    <w:p w14:paraId="2E834F83" w14:textId="1292DB6B" w:rsidR="00A33F88" w:rsidRPr="00FF6A71" w:rsidDel="00D67A4E" w:rsidRDefault="00546DE1" w:rsidP="005E40A4">
      <w:pPr>
        <w:numPr>
          <w:ilvl w:val="1"/>
          <w:numId w:val="92"/>
        </w:numPr>
        <w:rPr>
          <w:del w:id="10417" w:author="pete jones" w:date="2022-01-04T14:09:00Z"/>
        </w:rPr>
      </w:pPr>
      <w:del w:id="10418" w:author="pete jones" w:date="2022-01-04T14:09:00Z">
        <w:r w:rsidRPr="00FF6A71" w:rsidDel="00D67A4E">
          <w:delText>Educational curricula that impart the knowledge and skills that are relevant to the modern workplace are essential</w:delText>
        </w:r>
        <w:r w:rsidR="007046CB" w:rsidRPr="00FF6A71" w:rsidDel="00D67A4E">
          <w:delText>.</w:delText>
        </w:r>
      </w:del>
    </w:p>
    <w:p w14:paraId="5A9A34AB" w14:textId="21E79F0B" w:rsidR="00A33F88" w:rsidRPr="00FF6A71" w:rsidDel="00D67A4E" w:rsidRDefault="00546DE1" w:rsidP="005E40A4">
      <w:pPr>
        <w:numPr>
          <w:ilvl w:val="0"/>
          <w:numId w:val="92"/>
        </w:numPr>
        <w:rPr>
          <w:del w:id="10419" w:author="pete jones" w:date="2022-01-04T14:09:00Z"/>
        </w:rPr>
      </w:pPr>
      <w:del w:id="10420" w:author="pete jones" w:date="2022-01-04T14:09:00Z">
        <w:r w:rsidRPr="00FF6A71" w:rsidDel="00D67A4E">
          <w:delText>Over 50% strongly agree that:</w:delText>
        </w:r>
      </w:del>
    </w:p>
    <w:p w14:paraId="77046868" w14:textId="7B7BD47C" w:rsidR="00A33F88" w:rsidRPr="00FF6A71" w:rsidDel="00D67A4E" w:rsidRDefault="00546DE1" w:rsidP="005E40A4">
      <w:pPr>
        <w:numPr>
          <w:ilvl w:val="1"/>
          <w:numId w:val="92"/>
        </w:numPr>
        <w:rPr>
          <w:del w:id="10421" w:author="pete jones" w:date="2022-01-04T14:09:00Z"/>
        </w:rPr>
      </w:pPr>
      <w:del w:id="10422" w:author="pete jones" w:date="2022-01-04T14:09:00Z">
        <w:r w:rsidRPr="00FF6A71" w:rsidDel="00D67A4E">
          <w:delText>Educational institutions need to provide both in-depth subject knowledge, and an ability to make inter-disciplinary connections</w:delText>
        </w:r>
        <w:r w:rsidR="007046CB" w:rsidRPr="00FF6A71" w:rsidDel="00D67A4E">
          <w:delText>.</w:delText>
        </w:r>
      </w:del>
    </w:p>
    <w:p w14:paraId="51FB3523" w14:textId="32FA8C19" w:rsidR="00A33F88" w:rsidRPr="00FF6A71" w:rsidDel="00D67A4E" w:rsidRDefault="00546DE1" w:rsidP="005E40A4">
      <w:pPr>
        <w:numPr>
          <w:ilvl w:val="1"/>
          <w:numId w:val="92"/>
        </w:numPr>
        <w:rPr>
          <w:del w:id="10423" w:author="pete jones" w:date="2022-01-04T14:09:00Z"/>
        </w:rPr>
      </w:pPr>
      <w:del w:id="10424" w:author="pete jones" w:date="2022-01-04T14:09:00Z">
        <w:r w:rsidRPr="00FF6A71" w:rsidDel="00D67A4E">
          <w:delText>To realise Human Potential in the Fourth Industrial Revolution, educational curricula cannot remain fixed because career paths change faster, and are less linear, than ever before.</w:delText>
        </w:r>
      </w:del>
    </w:p>
    <w:p w14:paraId="390E46E5" w14:textId="578599D1" w:rsidR="00A33F88" w:rsidRPr="00FF6A71" w:rsidDel="00D67A4E" w:rsidRDefault="00546DE1" w:rsidP="005E40A4">
      <w:pPr>
        <w:numPr>
          <w:ilvl w:val="0"/>
          <w:numId w:val="92"/>
        </w:numPr>
        <w:rPr>
          <w:del w:id="10425" w:author="pete jones" w:date="2022-01-04T14:09:00Z"/>
        </w:rPr>
      </w:pPr>
      <w:del w:id="10426" w:author="pete jones" w:date="2022-01-04T14:09:00Z">
        <w:r w:rsidRPr="00FF6A71" w:rsidDel="00D67A4E">
          <w:delText>80% strongly agreed that:</w:delText>
        </w:r>
      </w:del>
    </w:p>
    <w:p w14:paraId="0087FEB2" w14:textId="4211DAC7" w:rsidR="00A33F88" w:rsidRPr="00FF6A71" w:rsidDel="00D67A4E" w:rsidRDefault="00546DE1" w:rsidP="005E40A4">
      <w:pPr>
        <w:numPr>
          <w:ilvl w:val="1"/>
          <w:numId w:val="92"/>
        </w:numPr>
        <w:rPr>
          <w:del w:id="10427" w:author="pete jones" w:date="2022-01-04T14:09:00Z"/>
        </w:rPr>
      </w:pPr>
      <w:del w:id="10428" w:author="pete jones" w:date="2022-01-04T14:09:00Z">
        <w:r w:rsidRPr="00FF6A71" w:rsidDel="00D67A4E">
          <w:delText>Core skills of the 21st century - such as complex problem solving, critical thinking, creativity, collaboration, and digital literacy - are important for enabling people to be flexible enough to adapt to the changing needs of the job market.</w:delText>
        </w:r>
      </w:del>
    </w:p>
    <w:p w14:paraId="1E4108D3" w14:textId="03FC456C" w:rsidR="00A33F88" w:rsidRPr="00FF6A71" w:rsidDel="00D67A4E" w:rsidRDefault="00546DE1" w:rsidP="005E40A4">
      <w:pPr>
        <w:numPr>
          <w:ilvl w:val="0"/>
          <w:numId w:val="92"/>
        </w:numPr>
        <w:rPr>
          <w:del w:id="10429" w:author="pete jones" w:date="2022-01-04T14:09:00Z"/>
        </w:rPr>
      </w:pPr>
      <w:del w:id="10430" w:author="pete jones" w:date="2022-01-04T14:09:00Z">
        <w:r w:rsidRPr="00FF6A71" w:rsidDel="00D67A4E">
          <w:delText>35% disagreed verses 18% strongly agreed that:</w:delText>
        </w:r>
      </w:del>
    </w:p>
    <w:p w14:paraId="0B85E570" w14:textId="50D052DD" w:rsidR="00A33F88" w:rsidRPr="00FF6A71" w:rsidDel="00D67A4E" w:rsidRDefault="00546DE1" w:rsidP="005E40A4">
      <w:pPr>
        <w:numPr>
          <w:ilvl w:val="1"/>
          <w:numId w:val="92"/>
        </w:numPr>
        <w:rPr>
          <w:del w:id="10431" w:author="pete jones" w:date="2022-01-04T14:09:00Z"/>
        </w:rPr>
      </w:pPr>
      <w:del w:id="10432" w:author="pete jones" w:date="2022-01-04T14:09:00Z">
        <w:r w:rsidRPr="00FF6A71" w:rsidDel="00D67A4E">
          <w:delText>Upgrades to curricula should be built into the system incrementally – indicating a preference for revolutionising the curriculum.</w:delText>
        </w:r>
      </w:del>
    </w:p>
    <w:p w14:paraId="1CD26D6C" w14:textId="3B72BA03" w:rsidR="00A33F88" w:rsidRPr="00FF6A71" w:rsidDel="00D67A4E" w:rsidRDefault="00546DE1" w:rsidP="005E40A4">
      <w:pPr>
        <w:numPr>
          <w:ilvl w:val="0"/>
          <w:numId w:val="92"/>
        </w:numPr>
        <w:rPr>
          <w:del w:id="10433" w:author="pete jones" w:date="2022-01-04T14:09:00Z"/>
        </w:rPr>
      </w:pPr>
      <w:del w:id="10434" w:author="pete jones" w:date="2022-01-04T14:09:00Z">
        <w:r w:rsidRPr="00FF6A71" w:rsidDel="00D67A4E">
          <w:delText>43% strongly agreed that:</w:delText>
        </w:r>
      </w:del>
    </w:p>
    <w:p w14:paraId="511957DA" w14:textId="61930012" w:rsidR="00A33F88" w:rsidRPr="00FF6A71" w:rsidDel="00D67A4E" w:rsidRDefault="00546DE1" w:rsidP="005E40A4">
      <w:pPr>
        <w:numPr>
          <w:ilvl w:val="1"/>
          <w:numId w:val="92"/>
        </w:numPr>
        <w:rPr>
          <w:del w:id="10435" w:author="pete jones" w:date="2022-01-04T14:09:00Z"/>
        </w:rPr>
      </w:pPr>
      <w:del w:id="10436" w:author="pete jones" w:date="2022-01-04T14:09:00Z">
        <w:r w:rsidRPr="00FF6A71" w:rsidDel="00D67A4E">
          <w:delText>Learners need a deeper understanding of how to apply technology and innovation during their undergraduate studies.</w:delText>
        </w:r>
      </w:del>
    </w:p>
    <w:p w14:paraId="0F6A586D" w14:textId="673B3A20" w:rsidR="00A33F88" w:rsidRPr="00FF6A71" w:rsidDel="00D67A4E" w:rsidRDefault="00546DE1" w:rsidP="005E40A4">
      <w:pPr>
        <w:numPr>
          <w:ilvl w:val="0"/>
          <w:numId w:val="92"/>
        </w:numPr>
        <w:rPr>
          <w:del w:id="10437" w:author="pete jones" w:date="2022-01-04T14:09:00Z"/>
        </w:rPr>
      </w:pPr>
      <w:del w:id="10438" w:author="pete jones" w:date="2022-01-04T14:09:00Z">
        <w:r w:rsidRPr="00FF6A71" w:rsidDel="00D67A4E">
          <w:delText>There is a considerable skills mismatch between university graduates and the needs of employers in most economies, most respondents agreed to some extent:</w:delText>
        </w:r>
      </w:del>
    </w:p>
    <w:p w14:paraId="5297AF39" w14:textId="4C431A39" w:rsidR="00A33F88" w:rsidRPr="00FF6A71" w:rsidDel="00D67A4E" w:rsidRDefault="09897F78" w:rsidP="00394355">
      <w:pPr>
        <w:numPr>
          <w:ilvl w:val="1"/>
          <w:numId w:val="92"/>
        </w:numPr>
        <w:rPr>
          <w:del w:id="10439" w:author="pete jones" w:date="2022-01-04T14:09:00Z"/>
        </w:rPr>
      </w:pPr>
      <w:del w:id="10440" w:author="pete jones" w:date="2022-01-04T14:09:00Z">
        <w:r w:rsidRPr="00C15005" w:rsidDel="00D67A4E">
          <w:rPr>
            <w:noProof/>
          </w:rPr>
          <w:drawing>
            <wp:inline distT="0" distB="0" distL="0" distR="0" wp14:anchorId="202A0AF4" wp14:editId="07F3060A">
              <wp:extent cx="4312054" cy="655126"/>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312054" cy="655126"/>
                      </a:xfrm>
                      <a:prstGeom prst="rect">
                        <a:avLst/>
                      </a:prstGeom>
                    </pic:spPr>
                  </pic:pic>
                </a:graphicData>
              </a:graphic>
            </wp:inline>
          </w:drawing>
        </w:r>
      </w:del>
    </w:p>
    <w:p w14:paraId="2F724BB3" w14:textId="6DCEF67C" w:rsidR="00A33F88" w:rsidRPr="00FF6A71" w:rsidDel="00D67A4E" w:rsidRDefault="00546DE1" w:rsidP="005E40A4">
      <w:pPr>
        <w:numPr>
          <w:ilvl w:val="0"/>
          <w:numId w:val="92"/>
        </w:numPr>
        <w:rPr>
          <w:del w:id="10441" w:author="pete jones" w:date="2022-01-04T14:09:00Z"/>
        </w:rPr>
      </w:pPr>
      <w:del w:id="10442" w:author="pete jones" w:date="2022-01-04T14:09:00Z">
        <w:r w:rsidRPr="00FF6A71" w:rsidDel="00D67A4E">
          <w:delText>Less than 50% agreed that:</w:delText>
        </w:r>
      </w:del>
    </w:p>
    <w:p w14:paraId="1FF0F452" w14:textId="1FB86F36" w:rsidR="00A33F88" w:rsidRPr="00FF6A71" w:rsidDel="00D67A4E" w:rsidRDefault="00546DE1" w:rsidP="005E40A4">
      <w:pPr>
        <w:numPr>
          <w:ilvl w:val="1"/>
          <w:numId w:val="92"/>
        </w:numPr>
        <w:rPr>
          <w:del w:id="10443" w:author="pete jones" w:date="2022-01-04T14:09:00Z"/>
        </w:rPr>
      </w:pPr>
      <w:del w:id="10444" w:author="pete jones" w:date="2022-01-04T14:09:00Z">
        <w:r w:rsidRPr="00FF6A71" w:rsidDel="00D67A4E">
          <w:delText>The implementation of the 4 Cs (Critical Thinking, Collaboration, Communication, and Creativity) in curriculum, instruction, and assessment is well defined within my teaching and assessment. (one response being “what are the 4Cs”).</w:delText>
        </w:r>
      </w:del>
    </w:p>
    <w:p w14:paraId="323A0209" w14:textId="6BF7FF93" w:rsidR="00A33F88" w:rsidRPr="00FF6A71" w:rsidDel="00D67A4E" w:rsidRDefault="00A33F88" w:rsidP="005E40A4">
      <w:pPr>
        <w:numPr>
          <w:ilvl w:val="0"/>
          <w:numId w:val="92"/>
        </w:numPr>
        <w:rPr>
          <w:del w:id="10445" w:author="pete jones" w:date="2022-01-04T14:09:00Z"/>
        </w:rPr>
      </w:pPr>
      <w:del w:id="10446" w:author="pete jones" w:date="2022-01-04T14:09:00Z">
        <w:r w:rsidRPr="00FF6A71" w:rsidDel="00D67A4E">
          <w:delText>Less than 50% agreed that:</w:delText>
        </w:r>
      </w:del>
    </w:p>
    <w:p w14:paraId="74E5C3E5" w14:textId="7DD4881C" w:rsidR="00A33F88" w:rsidRPr="00FF6A71" w:rsidDel="00D67A4E" w:rsidRDefault="00546DE1" w:rsidP="005E40A4">
      <w:pPr>
        <w:numPr>
          <w:ilvl w:val="1"/>
          <w:numId w:val="92"/>
        </w:numPr>
        <w:rPr>
          <w:del w:id="10447" w:author="pete jones" w:date="2022-01-04T14:09:00Z"/>
        </w:rPr>
      </w:pPr>
      <w:del w:id="10448" w:author="pete jones" w:date="2022-01-04T14:09:00Z">
        <w:r w:rsidRPr="00FF6A71" w:rsidDel="00D67A4E">
          <w:delText>Key skills addressed in each module are integrated and coordinated across all modules of the course</w:delText>
        </w:r>
        <w:r w:rsidR="007046CB" w:rsidRPr="00FF6A71" w:rsidDel="00D67A4E">
          <w:delText>.</w:delText>
        </w:r>
      </w:del>
    </w:p>
    <w:p w14:paraId="63008513" w14:textId="3DE5E57A" w:rsidR="00A33F88" w:rsidRPr="00FF6A71" w:rsidDel="00D67A4E" w:rsidRDefault="00546DE1" w:rsidP="005E40A4">
      <w:pPr>
        <w:numPr>
          <w:ilvl w:val="1"/>
          <w:numId w:val="92"/>
        </w:numPr>
        <w:rPr>
          <w:del w:id="10449" w:author="pete jones" w:date="2022-01-04T14:09:00Z"/>
        </w:rPr>
      </w:pPr>
      <w:del w:id="10450" w:author="pete jones" w:date="2022-01-04T14:09:00Z">
        <w:r w:rsidRPr="00FF6A71" w:rsidDel="00D67A4E">
          <w:delText>The quality standards for our courses are defined and understood by the team and are emphasised throughout the academic year</w:delText>
        </w:r>
        <w:r w:rsidR="007046CB" w:rsidRPr="00FF6A71" w:rsidDel="00D67A4E">
          <w:delText>.</w:delText>
        </w:r>
      </w:del>
    </w:p>
    <w:p w14:paraId="13BBA6D9" w14:textId="4150F0F7" w:rsidR="00A33F88" w:rsidRPr="00FF6A71" w:rsidDel="00D67A4E" w:rsidRDefault="00546DE1" w:rsidP="005E40A4">
      <w:pPr>
        <w:numPr>
          <w:ilvl w:val="0"/>
          <w:numId w:val="92"/>
        </w:numPr>
        <w:rPr>
          <w:del w:id="10451" w:author="pete jones" w:date="2022-01-04T14:09:00Z"/>
        </w:rPr>
      </w:pPr>
      <w:del w:id="10452" w:author="pete jones" w:date="2022-01-04T14:09:00Z">
        <w:r w:rsidRPr="00FF6A71" w:rsidDel="00D67A4E">
          <w:delText>…and some free text responses:</w:delText>
        </w:r>
      </w:del>
    </w:p>
    <w:p w14:paraId="2256D9B0" w14:textId="59BADA12" w:rsidR="00A33F88" w:rsidRPr="00FF6A71" w:rsidDel="00D67A4E" w:rsidRDefault="00546DE1" w:rsidP="005E40A4">
      <w:pPr>
        <w:numPr>
          <w:ilvl w:val="1"/>
          <w:numId w:val="92"/>
        </w:numPr>
        <w:rPr>
          <w:del w:id="10453" w:author="pete jones" w:date="2022-01-04T14:09:00Z"/>
        </w:rPr>
      </w:pPr>
      <w:del w:id="10454" w:author="pete jones" w:date="2022-01-04T14:09:00Z">
        <w:r w:rsidRPr="00FF6A71" w:rsidDel="00D67A4E">
          <w:delText>Universities and colleges should be required to publish annual average salaries on their graduates per degree so students can see the payoff for investing in the tuition</w:delText>
        </w:r>
        <w:r w:rsidR="007046CB" w:rsidRPr="00FF6A71" w:rsidDel="00D67A4E">
          <w:delText>.</w:delText>
        </w:r>
      </w:del>
    </w:p>
    <w:p w14:paraId="2A152713" w14:textId="385CF156" w:rsidR="00A33F88" w:rsidRPr="00FF6A71" w:rsidDel="00D67A4E" w:rsidRDefault="00546DE1" w:rsidP="005E40A4">
      <w:pPr>
        <w:numPr>
          <w:ilvl w:val="1"/>
          <w:numId w:val="92"/>
        </w:numPr>
        <w:rPr>
          <w:del w:id="10455" w:author="pete jones" w:date="2022-01-04T14:09:00Z"/>
        </w:rPr>
      </w:pPr>
      <w:del w:id="10456" w:author="pete jones" w:date="2022-01-04T14:09:00Z">
        <w:r w:rsidRPr="00FF6A71" w:rsidDel="00D67A4E">
          <w:delText xml:space="preserve">I am now the Programme Leader (PL) for Aerospace and </w:delText>
        </w:r>
        <w:r w:rsidR="00166BBC" w:rsidRPr="00FF6A71" w:rsidDel="00D67A4E">
          <w:delText>Sustainability</w:delText>
        </w:r>
        <w:r w:rsidRPr="00FF6A71" w:rsidDel="00D67A4E">
          <w:delText xml:space="preserve"> at Exeter College Technology </w:delText>
        </w:r>
        <w:r w:rsidR="00F427D8" w:rsidRPr="00FF6A71" w:rsidDel="00D67A4E">
          <w:delText>Centre,</w:delText>
        </w:r>
        <w:r w:rsidRPr="00FF6A71" w:rsidDel="00D67A4E">
          <w:delText xml:space="preserve"> and I was previously the PL for Engineering Higher Education. Since leaving the Royal Navy 11 years ago as the principal advisor for all learning, I have found that many university module specifications are difficult to relate to the industrial requirement as I perceive it and do not recognize the growing importance of the third important aspect of any learning outcome: Knowledge, Skills and - Attitudes.  In this time of rapid change, students must have the correct attitude to face things they have not been taught and motivate themselves to devise methods of achieving the desired outcomes.</w:delText>
        </w:r>
      </w:del>
    </w:p>
    <w:p w14:paraId="73B31F05" w14:textId="74FEA68C" w:rsidR="00A33F88" w:rsidRPr="00FF6A71" w:rsidDel="00D67A4E" w:rsidRDefault="00546DE1" w:rsidP="005E40A4">
      <w:pPr>
        <w:numPr>
          <w:ilvl w:val="1"/>
          <w:numId w:val="92"/>
        </w:numPr>
        <w:rPr>
          <w:del w:id="10457" w:author="pete jones" w:date="2022-01-04T14:09:00Z"/>
        </w:rPr>
      </w:pPr>
      <w:del w:id="10458" w:author="pete jones" w:date="2022-01-04T14:09:00Z">
        <w:r w:rsidRPr="00FF6A71" w:rsidDel="00D67A4E">
          <w:delText xml:space="preserve">As a log term industrialist, recently turned academic, I am enthused by any initiative to align education and training to the demands of modern business in support of society in general. </w:delText>
        </w:r>
      </w:del>
    </w:p>
    <w:p w14:paraId="042D8F0E" w14:textId="3EB1F917" w:rsidR="00A33F88" w:rsidRPr="00FF6A71" w:rsidDel="00D67A4E" w:rsidRDefault="00546DE1" w:rsidP="005E40A4">
      <w:pPr>
        <w:numPr>
          <w:ilvl w:val="1"/>
          <w:numId w:val="92"/>
        </w:numPr>
        <w:rPr>
          <w:del w:id="10459" w:author="pete jones" w:date="2022-01-04T14:09:00Z"/>
        </w:rPr>
      </w:pPr>
      <w:del w:id="10460" w:author="pete jones" w:date="2022-01-04T14:09:00Z">
        <w:r w:rsidRPr="00FF6A71" w:rsidDel="00D67A4E">
          <w:delText>Without truly relevant skills training, Universities may fall into the trap of producing Academics and not Employees.</w:delText>
        </w:r>
      </w:del>
    </w:p>
    <w:p w14:paraId="7BB373AD" w14:textId="23D45CB8" w:rsidR="00A33F88" w:rsidRPr="00FF6A71" w:rsidDel="00D67A4E" w:rsidRDefault="00546DE1" w:rsidP="005E40A4">
      <w:pPr>
        <w:numPr>
          <w:ilvl w:val="1"/>
          <w:numId w:val="92"/>
        </w:numPr>
        <w:rPr>
          <w:del w:id="10461" w:author="pete jones" w:date="2022-01-04T14:09:00Z"/>
        </w:rPr>
      </w:pPr>
      <w:del w:id="10462" w:author="pete jones" w:date="2022-01-04T14:09:00Z">
        <w:r w:rsidRPr="00FF6A71" w:rsidDel="00D67A4E">
          <w:delText>Whilst I think vocational and industry specific training is important, I think the role of universities is to educate (and not train per se) students to ensure they are equipped to become lifelong learners.  It is about personal development and giving students the skills to be able to adapt, be self-motivated and flexible, dynamic lifelong learners.</w:delText>
        </w:r>
      </w:del>
    </w:p>
    <w:p w14:paraId="6CE92760" w14:textId="489B6030" w:rsidR="00A33F88" w:rsidRPr="00FF6A71" w:rsidDel="00D67A4E" w:rsidRDefault="00546DE1" w:rsidP="005E40A4">
      <w:pPr>
        <w:numPr>
          <w:ilvl w:val="1"/>
          <w:numId w:val="92"/>
        </w:numPr>
        <w:rPr>
          <w:del w:id="10463" w:author="pete jones" w:date="2022-01-04T14:09:00Z"/>
        </w:rPr>
      </w:pPr>
      <w:del w:id="10464" w:author="pete jones" w:date="2022-01-04T14:09:00Z">
        <w:r w:rsidRPr="00FF6A71" w:rsidDel="00D67A4E">
          <w:delText>Technology within education is fast paced and we need to ensure we are using the latest techniques to underpin learning. Having said that we should not be using technology because we can it needs to have a strong pedagogical foundation.</w:delText>
        </w:r>
      </w:del>
    </w:p>
    <w:p w14:paraId="308C4666" w14:textId="518ED128" w:rsidR="00A33F88" w:rsidRPr="00FF6A71" w:rsidDel="00D67A4E" w:rsidRDefault="00546DE1" w:rsidP="005E40A4">
      <w:pPr>
        <w:numPr>
          <w:ilvl w:val="1"/>
          <w:numId w:val="92"/>
        </w:numPr>
        <w:rPr>
          <w:del w:id="10465" w:author="pete jones" w:date="2022-01-04T14:09:00Z"/>
        </w:rPr>
      </w:pPr>
      <w:del w:id="10466" w:author="pete jones" w:date="2022-01-04T14:09:00Z">
        <w:r w:rsidRPr="00FF6A71" w:rsidDel="00D67A4E">
          <w:delText>Curricula need to be current and informed by employers regardless of the subject. Unitary subjects are unlikely to be delivered in this way in the future. Connectivity across disciplines will be crucial to align with the skill sets required in the workspace but also for living. Delivery of education will fundamentally change over the next decade or more providing a more individualised and tailored experience with access to a much broader knowledge and skill base. Learning is likely to be more closely aligned to the workspace and pace will be determined by the student. Digital technologies lie at the heart of the changes we will see both in industry and in universities transforming the way we work, live and study.</w:delText>
        </w:r>
      </w:del>
    </w:p>
    <w:p w14:paraId="046E16C9" w14:textId="0604493A" w:rsidR="00A33F88" w:rsidRPr="00FF6A71" w:rsidDel="00D67A4E" w:rsidRDefault="00546DE1" w:rsidP="005E40A4">
      <w:pPr>
        <w:numPr>
          <w:ilvl w:val="1"/>
          <w:numId w:val="92"/>
        </w:numPr>
        <w:rPr>
          <w:del w:id="10467" w:author="pete jones" w:date="2022-01-04T14:09:00Z"/>
        </w:rPr>
      </w:pPr>
      <w:del w:id="10468" w:author="pete jones" w:date="2022-01-04T14:09:00Z">
        <w:r w:rsidRPr="00FF6A71" w:rsidDel="00D67A4E">
          <w:delText xml:space="preserve">Employers should both ensure adequate training for employees, consider the necessity of any change or upgrading of digital requirements.  My limited use of systems in the University, </w:delText>
        </w:r>
        <w:r w:rsidR="00F427D8" w:rsidRPr="00FF6A71" w:rsidDel="00D67A4E">
          <w:delText>e.g.,</w:delText>
        </w:r>
        <w:r w:rsidRPr="00FF6A71" w:rsidDel="00D67A4E">
          <w:delText xml:space="preserve"> Blackboard or evision, has often been a negative/frustrating experience when system has changed.  The effect has sometimes been to reduce efficacy (mine) with no perceptible positive impact.</w:delText>
        </w:r>
      </w:del>
    </w:p>
    <w:p w14:paraId="37ACDA5C" w14:textId="52F366A7" w:rsidR="00A33F88" w:rsidRPr="00FF6A71" w:rsidDel="00D67A4E" w:rsidRDefault="00546DE1" w:rsidP="005E40A4">
      <w:pPr>
        <w:numPr>
          <w:ilvl w:val="1"/>
          <w:numId w:val="92"/>
        </w:numPr>
        <w:rPr>
          <w:del w:id="10469" w:author="pete jones" w:date="2022-01-04T14:09:00Z"/>
        </w:rPr>
      </w:pPr>
      <w:del w:id="10470" w:author="pete jones" w:date="2022-01-04T14:09:00Z">
        <w:r w:rsidRPr="00FF6A71" w:rsidDel="00D67A4E">
          <w:delText xml:space="preserve">I do not subscribe to the demarcation of 'vocational' education vs other types of HE education, </w:delText>
        </w:r>
        <w:r w:rsidR="00F427D8" w:rsidRPr="00FF6A71" w:rsidDel="00D67A4E">
          <w:delText>e.g.,</w:delText>
        </w:r>
        <w:r w:rsidRPr="00FF6A71" w:rsidDel="00D67A4E">
          <w:delText xml:space="preserve"> academic education. This word and its concepts are fraught with difficulties, as the difference between 'vocational' and 'practice-based' has a class-and-prestige based differentiated perception of the underlying concepts. </w:delText>
        </w:r>
      </w:del>
    </w:p>
    <w:p w14:paraId="773F10F1" w14:textId="72B5DFDA" w:rsidR="00A33F88" w:rsidRPr="00FF6A71" w:rsidDel="00D67A4E" w:rsidRDefault="00546DE1" w:rsidP="005E40A4">
      <w:pPr>
        <w:numPr>
          <w:ilvl w:val="1"/>
          <w:numId w:val="92"/>
        </w:numPr>
        <w:rPr>
          <w:del w:id="10471" w:author="pete jones" w:date="2022-01-04T14:09:00Z"/>
        </w:rPr>
      </w:pPr>
      <w:del w:id="10472" w:author="pete jones" w:date="2022-01-04T14:09:00Z">
        <w:r w:rsidRPr="00FF6A71" w:rsidDel="00D67A4E">
          <w:delText>The most important thing is to learn students to be critical and take nothing for granted or as the truth. They should be able to develop a hypothesis/paradigm based on observations.</w:delText>
        </w:r>
      </w:del>
    </w:p>
    <w:p w14:paraId="3304B5E9" w14:textId="77777777" w:rsidR="00A33F88" w:rsidRPr="00FF6A71" w:rsidRDefault="00546DE1" w:rsidP="007046CB">
      <w:pPr>
        <w:rPr>
          <w:b/>
          <w:bCs/>
          <w:u w:val="single"/>
        </w:rPr>
      </w:pPr>
      <w:r w:rsidRPr="00FF6A71">
        <w:rPr>
          <w:b/>
          <w:bCs/>
          <w:u w:val="single"/>
        </w:rPr>
        <w:t>CDE Industry Voice – interviews</w:t>
      </w:r>
    </w:p>
    <w:p w14:paraId="104A7637" w14:textId="76EAFE03" w:rsidR="00A33F88" w:rsidRPr="00FF6A71" w:rsidRDefault="00546DE1" w:rsidP="00546DE1">
      <w:r w:rsidRPr="00FF6A71">
        <w:lastRenderedPageBreak/>
        <w:t>Six survey respondents volunteered to partake in a semi-structured interview</w:t>
      </w:r>
      <w:del w:id="10473" w:author="pete jones" w:date="2022-03-31T13:48:00Z">
        <w:r w:rsidRPr="00FF6A71" w:rsidDel="001E1CC6">
          <w:delText xml:space="preserve">, </w:delText>
        </w:r>
      </w:del>
      <w:ins w:id="10474" w:author="pete jones" w:date="2022-03-31T13:48:00Z">
        <w:r w:rsidR="001E1CC6">
          <w:t>;</w:t>
        </w:r>
        <w:r w:rsidR="001E1CC6" w:rsidRPr="00FF6A71">
          <w:t xml:space="preserve"> </w:t>
        </w:r>
      </w:ins>
      <w:r w:rsidRPr="00FF6A71">
        <w:t>an analysis of the opinions expressed during the interviews is provided to support a subjective analysis of the survey’s aims and objectives.</w:t>
      </w:r>
    </w:p>
    <w:p w14:paraId="3A1CFB6A" w14:textId="13A5CF76" w:rsidR="00546DE1" w:rsidRPr="00FF6A71" w:rsidRDefault="00546DE1" w:rsidP="007046CB">
      <w:pPr>
        <w:rPr>
          <w:b/>
          <w:bCs/>
          <w:u w:val="single"/>
        </w:rPr>
      </w:pPr>
      <w:r w:rsidRPr="00FF6A71">
        <w:rPr>
          <w:b/>
          <w:bCs/>
          <w:u w:val="single"/>
        </w:rPr>
        <w:t>Section 1 - About you and your compan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0475" w:author="pete jones" w:date="2022-02-08T14:26:00Z">
          <w:tblPr>
            <w:tblW w:w="0" w:type="auto"/>
            <w:tblLook w:val="04A0" w:firstRow="1" w:lastRow="0" w:firstColumn="1" w:lastColumn="0" w:noHBand="0" w:noVBand="1"/>
          </w:tblPr>
        </w:tblPrChange>
      </w:tblPr>
      <w:tblGrid>
        <w:gridCol w:w="1696"/>
        <w:gridCol w:w="1628"/>
        <w:gridCol w:w="1349"/>
        <w:gridCol w:w="4104"/>
        <w:tblGridChange w:id="10476">
          <w:tblGrid>
            <w:gridCol w:w="1696"/>
            <w:gridCol w:w="1628"/>
            <w:gridCol w:w="1349"/>
            <w:gridCol w:w="4104"/>
          </w:tblGrid>
        </w:tblGridChange>
      </w:tblGrid>
      <w:tr w:rsidR="00546DE1" w:rsidRPr="00FF6A71" w14:paraId="21FE564B" w14:textId="77777777" w:rsidTr="00A06241">
        <w:tc>
          <w:tcPr>
            <w:tcW w:w="1696" w:type="dxa"/>
            <w:shd w:val="clear" w:color="auto" w:fill="DEEAF6" w:themeFill="accent1" w:themeFillTint="33"/>
            <w:vAlign w:val="center"/>
            <w:tcPrChange w:id="10477" w:author="pete jones" w:date="2022-02-08T14:26:00Z">
              <w:tcPr>
                <w:tcW w:w="1696" w:type="dxa"/>
                <w:shd w:val="clear" w:color="auto" w:fill="DEEAF6" w:themeFill="accent1" w:themeFillTint="33"/>
                <w:vAlign w:val="center"/>
              </w:tcPr>
            </w:tcPrChange>
          </w:tcPr>
          <w:p w14:paraId="04E5F71D" w14:textId="77777777" w:rsidR="00546DE1" w:rsidRPr="00FF6A71" w:rsidRDefault="00546DE1" w:rsidP="005D7C68">
            <w:pPr>
              <w:spacing w:before="0" w:after="0" w:line="240" w:lineRule="auto"/>
              <w:jc w:val="center"/>
              <w:rPr>
                <w:rFonts w:cstheme="minorHAnsi"/>
                <w:b/>
                <w:bCs/>
              </w:rPr>
            </w:pPr>
            <w:r w:rsidRPr="00FF6A71">
              <w:rPr>
                <w:rFonts w:cstheme="minorHAnsi"/>
                <w:b/>
                <w:bCs/>
              </w:rPr>
              <w:t>Interviewee</w:t>
            </w:r>
          </w:p>
        </w:tc>
        <w:tc>
          <w:tcPr>
            <w:tcW w:w="1628" w:type="dxa"/>
            <w:shd w:val="clear" w:color="auto" w:fill="DEEAF6" w:themeFill="accent1" w:themeFillTint="33"/>
            <w:vAlign w:val="center"/>
            <w:tcPrChange w:id="10478" w:author="pete jones" w:date="2022-02-08T14:26:00Z">
              <w:tcPr>
                <w:tcW w:w="1628" w:type="dxa"/>
                <w:shd w:val="clear" w:color="auto" w:fill="DEEAF6" w:themeFill="accent1" w:themeFillTint="33"/>
                <w:vAlign w:val="center"/>
              </w:tcPr>
            </w:tcPrChange>
          </w:tcPr>
          <w:p w14:paraId="0545D2B4" w14:textId="64BFF98B" w:rsidR="00546DE1" w:rsidRPr="00FF6A71" w:rsidRDefault="00546DE1" w:rsidP="005D7C68">
            <w:pPr>
              <w:spacing w:before="0" w:after="0" w:line="240" w:lineRule="auto"/>
              <w:jc w:val="center"/>
              <w:rPr>
                <w:rFonts w:cstheme="minorHAnsi"/>
                <w:b/>
                <w:bCs/>
              </w:rPr>
            </w:pPr>
            <w:del w:id="10479" w:author="pete jones" w:date="2022-03-30T09:33:00Z">
              <w:r w:rsidRPr="00FF6A71" w:rsidDel="00036DB9">
                <w:rPr>
                  <w:rFonts w:cstheme="minorHAnsi"/>
                  <w:b/>
                  <w:bCs/>
                </w:rPr>
                <w:delText xml:space="preserve">IMECHE </w:delText>
              </w:r>
            </w:del>
            <w:ins w:id="10480" w:author="pete jones" w:date="2022-03-30T09:33:00Z">
              <w:r w:rsidR="00036DB9" w:rsidRPr="00FF6A71">
                <w:rPr>
                  <w:rFonts w:cstheme="minorHAnsi"/>
                  <w:b/>
                  <w:bCs/>
                </w:rPr>
                <w:t>IM</w:t>
              </w:r>
              <w:r w:rsidR="00036DB9">
                <w:rPr>
                  <w:rFonts w:cstheme="minorHAnsi"/>
                  <w:b/>
                  <w:bCs/>
                </w:rPr>
                <w:t>ech</w:t>
              </w:r>
              <w:r w:rsidR="00036DB9" w:rsidRPr="00FF6A71">
                <w:rPr>
                  <w:rFonts w:cstheme="minorHAnsi"/>
                  <w:b/>
                  <w:bCs/>
                </w:rPr>
                <w:t xml:space="preserve">E </w:t>
              </w:r>
            </w:ins>
            <w:r w:rsidRPr="00FF6A71">
              <w:rPr>
                <w:rFonts w:cstheme="minorHAnsi"/>
                <w:b/>
                <w:bCs/>
              </w:rPr>
              <w:t>rank</w:t>
            </w:r>
          </w:p>
        </w:tc>
        <w:tc>
          <w:tcPr>
            <w:tcW w:w="1349" w:type="dxa"/>
            <w:shd w:val="clear" w:color="auto" w:fill="DEEAF6" w:themeFill="accent1" w:themeFillTint="33"/>
            <w:vAlign w:val="center"/>
            <w:tcPrChange w:id="10481" w:author="pete jones" w:date="2022-02-08T14:26:00Z">
              <w:tcPr>
                <w:tcW w:w="1349" w:type="dxa"/>
                <w:shd w:val="clear" w:color="auto" w:fill="DEEAF6" w:themeFill="accent1" w:themeFillTint="33"/>
                <w:vAlign w:val="center"/>
              </w:tcPr>
            </w:tcPrChange>
          </w:tcPr>
          <w:p w14:paraId="62B0FB96" w14:textId="77777777" w:rsidR="00546DE1" w:rsidRPr="00FF6A71" w:rsidRDefault="00546DE1" w:rsidP="005D7C68">
            <w:pPr>
              <w:spacing w:before="0" w:after="0" w:line="240" w:lineRule="auto"/>
              <w:jc w:val="center"/>
              <w:rPr>
                <w:rFonts w:cstheme="minorHAnsi"/>
                <w:b/>
                <w:bCs/>
              </w:rPr>
            </w:pPr>
            <w:r w:rsidRPr="00FF6A71">
              <w:rPr>
                <w:rFonts w:cstheme="minorHAnsi"/>
                <w:b/>
                <w:bCs/>
              </w:rPr>
              <w:t>Age range</w:t>
            </w:r>
          </w:p>
        </w:tc>
        <w:tc>
          <w:tcPr>
            <w:tcW w:w="4104" w:type="dxa"/>
            <w:shd w:val="clear" w:color="auto" w:fill="DEEAF6" w:themeFill="accent1" w:themeFillTint="33"/>
            <w:vAlign w:val="center"/>
            <w:tcPrChange w:id="10482" w:author="pete jones" w:date="2022-02-08T14:26:00Z">
              <w:tcPr>
                <w:tcW w:w="4104" w:type="dxa"/>
                <w:shd w:val="clear" w:color="auto" w:fill="DEEAF6" w:themeFill="accent1" w:themeFillTint="33"/>
                <w:vAlign w:val="center"/>
              </w:tcPr>
            </w:tcPrChange>
          </w:tcPr>
          <w:p w14:paraId="3AB08C2C" w14:textId="77777777" w:rsidR="00546DE1" w:rsidRPr="00FF6A71" w:rsidRDefault="00546DE1" w:rsidP="005D7C68">
            <w:pPr>
              <w:spacing w:before="0" w:after="0" w:line="240" w:lineRule="auto"/>
              <w:jc w:val="left"/>
              <w:rPr>
                <w:rFonts w:cstheme="minorHAnsi"/>
                <w:b/>
                <w:bCs/>
              </w:rPr>
            </w:pPr>
            <w:r w:rsidRPr="00FF6A71">
              <w:rPr>
                <w:rFonts w:cstheme="minorHAnsi"/>
                <w:b/>
                <w:bCs/>
              </w:rPr>
              <w:t>Job description-industry-employees-graduates</w:t>
            </w:r>
          </w:p>
        </w:tc>
      </w:tr>
      <w:tr w:rsidR="00546DE1" w:rsidRPr="00FF6A71" w14:paraId="03ABE34F" w14:textId="77777777" w:rsidTr="00A06241">
        <w:tc>
          <w:tcPr>
            <w:tcW w:w="1696" w:type="dxa"/>
            <w:vAlign w:val="center"/>
            <w:tcPrChange w:id="10483" w:author="pete jones" w:date="2022-02-08T14:26:00Z">
              <w:tcPr>
                <w:tcW w:w="1696" w:type="dxa"/>
                <w:vAlign w:val="center"/>
              </w:tcPr>
            </w:tcPrChange>
          </w:tcPr>
          <w:p w14:paraId="35413AB6" w14:textId="77777777" w:rsidR="00546DE1" w:rsidRPr="00FF6A71" w:rsidRDefault="00546DE1" w:rsidP="005D7C68">
            <w:pPr>
              <w:spacing w:before="0" w:after="0" w:line="240" w:lineRule="auto"/>
              <w:jc w:val="center"/>
              <w:rPr>
                <w:rFonts w:cstheme="minorHAnsi"/>
              </w:rPr>
            </w:pPr>
            <w:r w:rsidRPr="00FF6A71">
              <w:rPr>
                <w:rFonts w:cstheme="minorHAnsi"/>
              </w:rPr>
              <w:t>1</w:t>
            </w:r>
          </w:p>
        </w:tc>
        <w:tc>
          <w:tcPr>
            <w:tcW w:w="1628" w:type="dxa"/>
            <w:shd w:val="clear" w:color="auto" w:fill="auto"/>
            <w:vAlign w:val="center"/>
            <w:tcPrChange w:id="10484" w:author="pete jones" w:date="2022-02-08T14:26:00Z">
              <w:tcPr>
                <w:tcW w:w="1628" w:type="dxa"/>
                <w:tcBorders>
                  <w:top w:val="nil"/>
                  <w:left w:val="nil"/>
                  <w:bottom w:val="nil"/>
                  <w:right w:val="nil"/>
                </w:tcBorders>
                <w:shd w:val="clear" w:color="auto" w:fill="auto"/>
                <w:vAlign w:val="center"/>
              </w:tcPr>
            </w:tcPrChange>
          </w:tcPr>
          <w:p w14:paraId="22762C30"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 xml:space="preserve">Associate </w:t>
            </w:r>
          </w:p>
        </w:tc>
        <w:tc>
          <w:tcPr>
            <w:tcW w:w="1349" w:type="dxa"/>
            <w:shd w:val="clear" w:color="auto" w:fill="auto"/>
            <w:vAlign w:val="center"/>
            <w:tcPrChange w:id="10485" w:author="pete jones" w:date="2022-02-08T14:26:00Z">
              <w:tcPr>
                <w:tcW w:w="1349" w:type="dxa"/>
                <w:tcBorders>
                  <w:top w:val="nil"/>
                  <w:left w:val="nil"/>
                  <w:bottom w:val="nil"/>
                  <w:right w:val="nil"/>
                </w:tcBorders>
                <w:shd w:val="clear" w:color="auto" w:fill="auto"/>
                <w:vAlign w:val="center"/>
              </w:tcPr>
            </w:tcPrChange>
          </w:tcPr>
          <w:p w14:paraId="2A89FFA3"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22-25</w:t>
            </w:r>
          </w:p>
        </w:tc>
        <w:tc>
          <w:tcPr>
            <w:tcW w:w="4104" w:type="dxa"/>
            <w:shd w:val="clear" w:color="auto" w:fill="auto"/>
            <w:vAlign w:val="bottom"/>
            <w:tcPrChange w:id="10486" w:author="pete jones" w:date="2022-02-08T14:26:00Z">
              <w:tcPr>
                <w:tcW w:w="4104" w:type="dxa"/>
                <w:tcBorders>
                  <w:top w:val="nil"/>
                  <w:left w:val="nil"/>
                  <w:bottom w:val="nil"/>
                  <w:right w:val="nil"/>
                </w:tcBorders>
                <w:shd w:val="clear" w:color="auto" w:fill="auto"/>
                <w:vAlign w:val="bottom"/>
              </w:tcPr>
            </w:tcPrChange>
          </w:tcPr>
          <w:p w14:paraId="7793B55D" w14:textId="77777777" w:rsidR="00A33F88" w:rsidRPr="00FF6A71" w:rsidRDefault="00A33F88" w:rsidP="005D7C68">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Project Engineer – Energy Engineering</w:t>
            </w:r>
          </w:p>
          <w:p w14:paraId="047E7DC7" w14:textId="024AC039" w:rsidR="00546DE1" w:rsidRPr="00FF6A71" w:rsidRDefault="00546DE1" w:rsidP="005D7C68">
            <w:pPr>
              <w:spacing w:before="0" w:after="0" w:line="240" w:lineRule="auto"/>
              <w:jc w:val="left"/>
              <w:rPr>
                <w:rFonts w:cstheme="minorHAnsi"/>
              </w:rPr>
            </w:pPr>
            <w:r w:rsidRPr="00FF6A71">
              <w:rPr>
                <w:rFonts w:cstheme="minorHAnsi"/>
              </w:rPr>
              <w:t>100+, 15 graduates</w:t>
            </w:r>
          </w:p>
        </w:tc>
      </w:tr>
      <w:tr w:rsidR="00546DE1" w:rsidRPr="00FF6A71" w14:paraId="328F91DA" w14:textId="77777777" w:rsidTr="00A06241">
        <w:tc>
          <w:tcPr>
            <w:tcW w:w="1696" w:type="dxa"/>
            <w:vAlign w:val="center"/>
            <w:tcPrChange w:id="10487" w:author="pete jones" w:date="2022-02-08T14:26:00Z">
              <w:tcPr>
                <w:tcW w:w="1696" w:type="dxa"/>
                <w:vAlign w:val="center"/>
              </w:tcPr>
            </w:tcPrChange>
          </w:tcPr>
          <w:p w14:paraId="743C0106" w14:textId="77777777" w:rsidR="00546DE1" w:rsidRPr="00FF6A71" w:rsidRDefault="00546DE1" w:rsidP="005D7C68">
            <w:pPr>
              <w:spacing w:before="0" w:after="0" w:line="240" w:lineRule="auto"/>
              <w:jc w:val="center"/>
              <w:rPr>
                <w:rFonts w:cstheme="minorHAnsi"/>
              </w:rPr>
            </w:pPr>
            <w:r w:rsidRPr="00FF6A71">
              <w:rPr>
                <w:rFonts w:cstheme="minorHAnsi"/>
              </w:rPr>
              <w:t>2</w:t>
            </w:r>
          </w:p>
        </w:tc>
        <w:tc>
          <w:tcPr>
            <w:tcW w:w="1628" w:type="dxa"/>
            <w:shd w:val="clear" w:color="auto" w:fill="auto"/>
            <w:vAlign w:val="center"/>
            <w:tcPrChange w:id="10488" w:author="pete jones" w:date="2022-02-08T14:26:00Z">
              <w:tcPr>
                <w:tcW w:w="1628" w:type="dxa"/>
                <w:tcBorders>
                  <w:top w:val="nil"/>
                  <w:left w:val="nil"/>
                  <w:bottom w:val="nil"/>
                  <w:right w:val="nil"/>
                </w:tcBorders>
                <w:shd w:val="clear" w:color="auto" w:fill="auto"/>
                <w:vAlign w:val="center"/>
              </w:tcPr>
            </w:tcPrChange>
          </w:tcPr>
          <w:p w14:paraId="3D002D47"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 xml:space="preserve">Affiliate </w:t>
            </w:r>
          </w:p>
        </w:tc>
        <w:tc>
          <w:tcPr>
            <w:tcW w:w="1349" w:type="dxa"/>
            <w:shd w:val="clear" w:color="auto" w:fill="auto"/>
            <w:vAlign w:val="center"/>
            <w:tcPrChange w:id="10489" w:author="pete jones" w:date="2022-02-08T14:26:00Z">
              <w:tcPr>
                <w:tcW w:w="1349" w:type="dxa"/>
                <w:tcBorders>
                  <w:top w:val="nil"/>
                  <w:left w:val="nil"/>
                  <w:bottom w:val="nil"/>
                  <w:right w:val="nil"/>
                </w:tcBorders>
                <w:shd w:val="clear" w:color="auto" w:fill="auto"/>
                <w:vAlign w:val="center"/>
              </w:tcPr>
            </w:tcPrChange>
          </w:tcPr>
          <w:p w14:paraId="4AD5DE6D"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22-25</w:t>
            </w:r>
          </w:p>
        </w:tc>
        <w:tc>
          <w:tcPr>
            <w:tcW w:w="4104" w:type="dxa"/>
            <w:shd w:val="clear" w:color="auto" w:fill="auto"/>
            <w:vAlign w:val="bottom"/>
            <w:tcPrChange w:id="10490" w:author="pete jones" w:date="2022-02-08T14:26:00Z">
              <w:tcPr>
                <w:tcW w:w="4104" w:type="dxa"/>
                <w:tcBorders>
                  <w:top w:val="nil"/>
                  <w:left w:val="nil"/>
                  <w:bottom w:val="nil"/>
                  <w:right w:val="nil"/>
                </w:tcBorders>
                <w:shd w:val="clear" w:color="auto" w:fill="auto"/>
                <w:vAlign w:val="bottom"/>
              </w:tcPr>
            </w:tcPrChange>
          </w:tcPr>
          <w:p w14:paraId="04FBDF02" w14:textId="77777777" w:rsidR="00A33F88" w:rsidRPr="00FF6A71" w:rsidRDefault="00A33F88" w:rsidP="005D7C68">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Design Engineer – Vehicle Engineering</w:t>
            </w:r>
          </w:p>
          <w:p w14:paraId="10A8B0B4" w14:textId="00132A9F" w:rsidR="00546DE1" w:rsidRPr="00FF6A71" w:rsidRDefault="00546DE1" w:rsidP="005D7C68">
            <w:pPr>
              <w:spacing w:before="0" w:after="0" w:line="240" w:lineRule="auto"/>
              <w:jc w:val="left"/>
              <w:rPr>
                <w:rFonts w:cstheme="minorHAnsi"/>
              </w:rPr>
            </w:pPr>
            <w:r w:rsidRPr="00FF6A71">
              <w:rPr>
                <w:rFonts w:cstheme="minorHAnsi"/>
              </w:rPr>
              <w:t xml:space="preserve">100+, </w:t>
            </w:r>
            <w:del w:id="10491" w:author="pete jones" w:date="2022-03-31T13:48:00Z">
              <w:r w:rsidRPr="00FF6A71" w:rsidDel="001E1CC6">
                <w:rPr>
                  <w:rFonts w:cstheme="minorHAnsi"/>
                </w:rPr>
                <w:delText xml:space="preserve">5 </w:delText>
              </w:r>
            </w:del>
            <w:ins w:id="10492" w:author="pete jones" w:date="2022-03-31T13:48:00Z">
              <w:r w:rsidR="001E1CC6">
                <w:rPr>
                  <w:rFonts w:cstheme="minorHAnsi"/>
                </w:rPr>
                <w:t>five</w:t>
              </w:r>
              <w:r w:rsidR="001E1CC6" w:rsidRPr="00FF6A71">
                <w:rPr>
                  <w:rFonts w:cstheme="minorHAnsi"/>
                </w:rPr>
                <w:t xml:space="preserve"> </w:t>
              </w:r>
            </w:ins>
            <w:r w:rsidRPr="00FF6A71">
              <w:rPr>
                <w:rFonts w:cstheme="minorHAnsi"/>
              </w:rPr>
              <w:t>graduates</w:t>
            </w:r>
          </w:p>
        </w:tc>
      </w:tr>
      <w:tr w:rsidR="00546DE1" w:rsidRPr="00FF6A71" w14:paraId="05B96339" w14:textId="77777777" w:rsidTr="00A06241">
        <w:tc>
          <w:tcPr>
            <w:tcW w:w="1696" w:type="dxa"/>
            <w:vAlign w:val="center"/>
            <w:tcPrChange w:id="10493" w:author="pete jones" w:date="2022-02-08T14:26:00Z">
              <w:tcPr>
                <w:tcW w:w="1696" w:type="dxa"/>
                <w:vAlign w:val="center"/>
              </w:tcPr>
            </w:tcPrChange>
          </w:tcPr>
          <w:p w14:paraId="48DB3555" w14:textId="77777777" w:rsidR="00546DE1" w:rsidRPr="00FF6A71" w:rsidRDefault="00546DE1" w:rsidP="005D7C68">
            <w:pPr>
              <w:spacing w:before="0" w:after="0" w:line="240" w:lineRule="auto"/>
              <w:jc w:val="center"/>
              <w:rPr>
                <w:rFonts w:cstheme="minorHAnsi"/>
              </w:rPr>
            </w:pPr>
            <w:r w:rsidRPr="00FF6A71">
              <w:rPr>
                <w:rFonts w:cstheme="minorHAnsi"/>
              </w:rPr>
              <w:t>3</w:t>
            </w:r>
          </w:p>
        </w:tc>
        <w:tc>
          <w:tcPr>
            <w:tcW w:w="1628" w:type="dxa"/>
            <w:shd w:val="clear" w:color="auto" w:fill="auto"/>
            <w:vAlign w:val="center"/>
            <w:tcPrChange w:id="10494" w:author="pete jones" w:date="2022-02-08T14:26:00Z">
              <w:tcPr>
                <w:tcW w:w="1628" w:type="dxa"/>
                <w:tcBorders>
                  <w:top w:val="nil"/>
                  <w:left w:val="nil"/>
                  <w:bottom w:val="nil"/>
                  <w:right w:val="nil"/>
                </w:tcBorders>
                <w:shd w:val="clear" w:color="auto" w:fill="auto"/>
                <w:vAlign w:val="center"/>
              </w:tcPr>
            </w:tcPrChange>
          </w:tcPr>
          <w:p w14:paraId="1C99CF41"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Chartered</w:t>
            </w:r>
          </w:p>
        </w:tc>
        <w:tc>
          <w:tcPr>
            <w:tcW w:w="1349" w:type="dxa"/>
            <w:shd w:val="clear" w:color="auto" w:fill="auto"/>
            <w:vAlign w:val="center"/>
            <w:tcPrChange w:id="10495" w:author="pete jones" w:date="2022-02-08T14:26:00Z">
              <w:tcPr>
                <w:tcW w:w="1349" w:type="dxa"/>
                <w:tcBorders>
                  <w:top w:val="nil"/>
                  <w:left w:val="nil"/>
                  <w:bottom w:val="nil"/>
                  <w:right w:val="nil"/>
                </w:tcBorders>
                <w:shd w:val="clear" w:color="auto" w:fill="auto"/>
                <w:vAlign w:val="center"/>
              </w:tcPr>
            </w:tcPrChange>
          </w:tcPr>
          <w:p w14:paraId="53B0AE21"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60-65</w:t>
            </w:r>
          </w:p>
        </w:tc>
        <w:tc>
          <w:tcPr>
            <w:tcW w:w="4104" w:type="dxa"/>
            <w:shd w:val="clear" w:color="auto" w:fill="auto"/>
            <w:vAlign w:val="bottom"/>
            <w:tcPrChange w:id="10496" w:author="pete jones" w:date="2022-02-08T14:26:00Z">
              <w:tcPr>
                <w:tcW w:w="4104" w:type="dxa"/>
                <w:tcBorders>
                  <w:top w:val="nil"/>
                  <w:left w:val="nil"/>
                  <w:bottom w:val="nil"/>
                  <w:right w:val="nil"/>
                </w:tcBorders>
                <w:shd w:val="clear" w:color="auto" w:fill="auto"/>
                <w:vAlign w:val="bottom"/>
              </w:tcPr>
            </w:tcPrChange>
          </w:tcPr>
          <w:p w14:paraId="7D4EC3BD" w14:textId="77777777" w:rsidR="00A33F88" w:rsidRPr="00FF6A71" w:rsidRDefault="00A33F88" w:rsidP="005D7C68">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Technical Consultant – Mechanical Engineering</w:t>
            </w:r>
          </w:p>
          <w:p w14:paraId="0DAECB49" w14:textId="22D45C58" w:rsidR="00546DE1" w:rsidRPr="00FF6A71" w:rsidRDefault="00546DE1" w:rsidP="005D7C68">
            <w:pPr>
              <w:spacing w:before="0" w:after="0" w:line="240" w:lineRule="auto"/>
              <w:jc w:val="left"/>
              <w:rPr>
                <w:rFonts w:cstheme="minorHAnsi"/>
              </w:rPr>
            </w:pPr>
            <w:r w:rsidRPr="00FF6A71">
              <w:rPr>
                <w:rFonts w:cstheme="minorHAnsi"/>
              </w:rPr>
              <w:t xml:space="preserve">5+, </w:t>
            </w:r>
            <w:del w:id="10497" w:author="pete jones" w:date="2022-03-31T13:48:00Z">
              <w:r w:rsidRPr="00FF6A71" w:rsidDel="001E1CC6">
                <w:rPr>
                  <w:rFonts w:cstheme="minorHAnsi"/>
                </w:rPr>
                <w:delText xml:space="preserve">10 </w:delText>
              </w:r>
            </w:del>
            <w:ins w:id="10498" w:author="pete jones" w:date="2022-03-31T13:48:00Z">
              <w:r w:rsidR="001E1CC6">
                <w:rPr>
                  <w:rFonts w:cstheme="minorHAnsi"/>
                </w:rPr>
                <w:t>ten</w:t>
              </w:r>
              <w:r w:rsidR="001E1CC6" w:rsidRPr="00FF6A71">
                <w:rPr>
                  <w:rFonts w:cstheme="minorHAnsi"/>
                </w:rPr>
                <w:t xml:space="preserve"> </w:t>
              </w:r>
            </w:ins>
            <w:r w:rsidRPr="00FF6A71">
              <w:rPr>
                <w:rFonts w:cstheme="minorHAnsi"/>
              </w:rPr>
              <w:t>graduates</w:t>
            </w:r>
          </w:p>
        </w:tc>
      </w:tr>
      <w:tr w:rsidR="00546DE1" w:rsidRPr="00FF6A71" w14:paraId="6F16239C" w14:textId="77777777" w:rsidTr="00A06241">
        <w:tc>
          <w:tcPr>
            <w:tcW w:w="1696" w:type="dxa"/>
            <w:vAlign w:val="center"/>
            <w:tcPrChange w:id="10499" w:author="pete jones" w:date="2022-02-08T14:26:00Z">
              <w:tcPr>
                <w:tcW w:w="1696" w:type="dxa"/>
                <w:vAlign w:val="center"/>
              </w:tcPr>
            </w:tcPrChange>
          </w:tcPr>
          <w:p w14:paraId="342041EC" w14:textId="77777777" w:rsidR="00546DE1" w:rsidRPr="00FF6A71" w:rsidRDefault="00546DE1" w:rsidP="005D7C68">
            <w:pPr>
              <w:spacing w:before="0" w:after="0" w:line="240" w:lineRule="auto"/>
              <w:jc w:val="center"/>
              <w:rPr>
                <w:rFonts w:cstheme="minorHAnsi"/>
              </w:rPr>
            </w:pPr>
            <w:r w:rsidRPr="00FF6A71">
              <w:rPr>
                <w:rFonts w:cstheme="minorHAnsi"/>
              </w:rPr>
              <w:t>4</w:t>
            </w:r>
          </w:p>
        </w:tc>
        <w:tc>
          <w:tcPr>
            <w:tcW w:w="1628" w:type="dxa"/>
            <w:shd w:val="clear" w:color="auto" w:fill="auto"/>
            <w:vAlign w:val="center"/>
            <w:tcPrChange w:id="10500" w:author="pete jones" w:date="2022-02-08T14:26:00Z">
              <w:tcPr>
                <w:tcW w:w="1628" w:type="dxa"/>
                <w:tcBorders>
                  <w:top w:val="nil"/>
                  <w:left w:val="nil"/>
                  <w:bottom w:val="nil"/>
                  <w:right w:val="nil"/>
                </w:tcBorders>
                <w:shd w:val="clear" w:color="auto" w:fill="auto"/>
                <w:vAlign w:val="center"/>
              </w:tcPr>
            </w:tcPrChange>
          </w:tcPr>
          <w:p w14:paraId="548DC7C2"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Fellow</w:t>
            </w:r>
          </w:p>
        </w:tc>
        <w:tc>
          <w:tcPr>
            <w:tcW w:w="1349" w:type="dxa"/>
            <w:shd w:val="clear" w:color="auto" w:fill="auto"/>
            <w:vAlign w:val="center"/>
            <w:tcPrChange w:id="10501" w:author="pete jones" w:date="2022-02-08T14:26:00Z">
              <w:tcPr>
                <w:tcW w:w="1349" w:type="dxa"/>
                <w:tcBorders>
                  <w:top w:val="nil"/>
                  <w:left w:val="nil"/>
                  <w:bottom w:val="nil"/>
                  <w:right w:val="nil"/>
                </w:tcBorders>
                <w:shd w:val="clear" w:color="auto" w:fill="auto"/>
                <w:vAlign w:val="center"/>
              </w:tcPr>
            </w:tcPrChange>
          </w:tcPr>
          <w:p w14:paraId="5E355330"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55-60</w:t>
            </w:r>
          </w:p>
        </w:tc>
        <w:tc>
          <w:tcPr>
            <w:tcW w:w="4104" w:type="dxa"/>
            <w:shd w:val="clear" w:color="auto" w:fill="auto"/>
            <w:vAlign w:val="bottom"/>
            <w:tcPrChange w:id="10502" w:author="pete jones" w:date="2022-02-08T14:26:00Z">
              <w:tcPr>
                <w:tcW w:w="4104" w:type="dxa"/>
                <w:tcBorders>
                  <w:top w:val="nil"/>
                  <w:left w:val="nil"/>
                  <w:bottom w:val="nil"/>
                  <w:right w:val="nil"/>
                </w:tcBorders>
                <w:shd w:val="clear" w:color="auto" w:fill="auto"/>
                <w:vAlign w:val="bottom"/>
              </w:tcPr>
            </w:tcPrChange>
          </w:tcPr>
          <w:p w14:paraId="24D666AF" w14:textId="77777777" w:rsidR="00A33F88" w:rsidRPr="00FF6A71" w:rsidRDefault="00A33F88" w:rsidP="005D7C68">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Associate Head of Department – University</w:t>
            </w:r>
          </w:p>
          <w:p w14:paraId="3034A7CD" w14:textId="3AC902CE" w:rsidR="00546DE1" w:rsidRPr="00FF6A71" w:rsidRDefault="00546DE1" w:rsidP="005D7C68">
            <w:pPr>
              <w:spacing w:before="0" w:after="0" w:line="240" w:lineRule="auto"/>
              <w:jc w:val="left"/>
              <w:rPr>
                <w:rFonts w:cstheme="minorHAnsi"/>
              </w:rPr>
            </w:pPr>
            <w:r w:rsidRPr="00FF6A71">
              <w:rPr>
                <w:rFonts w:cstheme="minorHAnsi"/>
              </w:rPr>
              <w:t>100+, 50 graduates</w:t>
            </w:r>
          </w:p>
        </w:tc>
      </w:tr>
      <w:tr w:rsidR="00546DE1" w:rsidRPr="00FF6A71" w14:paraId="4F336773" w14:textId="77777777" w:rsidTr="00A06241">
        <w:tc>
          <w:tcPr>
            <w:tcW w:w="1696" w:type="dxa"/>
            <w:vAlign w:val="center"/>
            <w:tcPrChange w:id="10503" w:author="pete jones" w:date="2022-02-08T14:26:00Z">
              <w:tcPr>
                <w:tcW w:w="1696" w:type="dxa"/>
                <w:vAlign w:val="center"/>
              </w:tcPr>
            </w:tcPrChange>
          </w:tcPr>
          <w:p w14:paraId="3F610418" w14:textId="77777777" w:rsidR="00546DE1" w:rsidRPr="00FF6A71" w:rsidRDefault="00546DE1" w:rsidP="005D7C68">
            <w:pPr>
              <w:spacing w:before="0" w:after="0" w:line="240" w:lineRule="auto"/>
              <w:jc w:val="center"/>
              <w:rPr>
                <w:rFonts w:cstheme="minorHAnsi"/>
              </w:rPr>
            </w:pPr>
            <w:r w:rsidRPr="00FF6A71">
              <w:rPr>
                <w:rFonts w:cstheme="minorHAnsi"/>
              </w:rPr>
              <w:t>5</w:t>
            </w:r>
          </w:p>
        </w:tc>
        <w:tc>
          <w:tcPr>
            <w:tcW w:w="1628" w:type="dxa"/>
            <w:shd w:val="clear" w:color="auto" w:fill="auto"/>
            <w:vAlign w:val="center"/>
            <w:tcPrChange w:id="10504" w:author="pete jones" w:date="2022-02-08T14:26:00Z">
              <w:tcPr>
                <w:tcW w:w="1628" w:type="dxa"/>
                <w:tcBorders>
                  <w:top w:val="nil"/>
                  <w:left w:val="nil"/>
                  <w:bottom w:val="nil"/>
                  <w:right w:val="nil"/>
                </w:tcBorders>
                <w:shd w:val="clear" w:color="auto" w:fill="auto"/>
                <w:vAlign w:val="center"/>
              </w:tcPr>
            </w:tcPrChange>
          </w:tcPr>
          <w:p w14:paraId="07E6E044"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Chartered</w:t>
            </w:r>
          </w:p>
        </w:tc>
        <w:tc>
          <w:tcPr>
            <w:tcW w:w="1349" w:type="dxa"/>
            <w:shd w:val="clear" w:color="auto" w:fill="auto"/>
            <w:vAlign w:val="center"/>
            <w:tcPrChange w:id="10505" w:author="pete jones" w:date="2022-02-08T14:26:00Z">
              <w:tcPr>
                <w:tcW w:w="1349" w:type="dxa"/>
                <w:tcBorders>
                  <w:top w:val="nil"/>
                  <w:left w:val="nil"/>
                  <w:bottom w:val="nil"/>
                  <w:right w:val="nil"/>
                </w:tcBorders>
                <w:shd w:val="clear" w:color="auto" w:fill="auto"/>
                <w:vAlign w:val="center"/>
              </w:tcPr>
            </w:tcPrChange>
          </w:tcPr>
          <w:p w14:paraId="3F36587C"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Over 65</w:t>
            </w:r>
          </w:p>
        </w:tc>
        <w:tc>
          <w:tcPr>
            <w:tcW w:w="4104" w:type="dxa"/>
            <w:shd w:val="clear" w:color="auto" w:fill="auto"/>
            <w:vAlign w:val="bottom"/>
            <w:tcPrChange w:id="10506" w:author="pete jones" w:date="2022-02-08T14:26:00Z">
              <w:tcPr>
                <w:tcW w:w="4104" w:type="dxa"/>
                <w:tcBorders>
                  <w:top w:val="nil"/>
                  <w:left w:val="nil"/>
                  <w:bottom w:val="nil"/>
                  <w:right w:val="nil"/>
                </w:tcBorders>
                <w:shd w:val="clear" w:color="auto" w:fill="auto"/>
                <w:vAlign w:val="bottom"/>
              </w:tcPr>
            </w:tcPrChange>
          </w:tcPr>
          <w:p w14:paraId="445C536A" w14:textId="77777777" w:rsidR="00A33F88" w:rsidRPr="00FF6A71" w:rsidRDefault="00A33F88" w:rsidP="005D7C68">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Retired – Manufacturing engineering</w:t>
            </w:r>
          </w:p>
          <w:p w14:paraId="08A2235D" w14:textId="50D1BFB0" w:rsidR="00546DE1" w:rsidRPr="00FF6A71" w:rsidRDefault="00546DE1" w:rsidP="005D7C68">
            <w:pPr>
              <w:spacing w:before="0" w:after="0" w:line="240" w:lineRule="auto"/>
              <w:jc w:val="left"/>
              <w:rPr>
                <w:rFonts w:cstheme="minorHAnsi"/>
              </w:rPr>
            </w:pPr>
            <w:r w:rsidRPr="00FF6A71">
              <w:rPr>
                <w:rFonts w:cstheme="minorHAnsi"/>
              </w:rPr>
              <w:t>1-5, no graduates</w:t>
            </w:r>
          </w:p>
        </w:tc>
      </w:tr>
      <w:tr w:rsidR="00546DE1" w:rsidRPr="00FF6A71" w14:paraId="46B16068" w14:textId="77777777" w:rsidTr="00A06241">
        <w:tc>
          <w:tcPr>
            <w:tcW w:w="1696" w:type="dxa"/>
            <w:vAlign w:val="center"/>
            <w:tcPrChange w:id="10507" w:author="pete jones" w:date="2022-02-08T14:26:00Z">
              <w:tcPr>
                <w:tcW w:w="1696" w:type="dxa"/>
                <w:vAlign w:val="center"/>
              </w:tcPr>
            </w:tcPrChange>
          </w:tcPr>
          <w:p w14:paraId="02147741" w14:textId="77777777" w:rsidR="00546DE1" w:rsidRPr="00FF6A71" w:rsidRDefault="00546DE1" w:rsidP="005D7C68">
            <w:pPr>
              <w:spacing w:before="0" w:after="0" w:line="240" w:lineRule="auto"/>
              <w:jc w:val="center"/>
              <w:rPr>
                <w:rFonts w:cstheme="minorHAnsi"/>
              </w:rPr>
            </w:pPr>
            <w:r w:rsidRPr="00FF6A71">
              <w:rPr>
                <w:rFonts w:cstheme="minorHAnsi"/>
              </w:rPr>
              <w:t>6</w:t>
            </w:r>
          </w:p>
        </w:tc>
        <w:tc>
          <w:tcPr>
            <w:tcW w:w="1628" w:type="dxa"/>
            <w:shd w:val="clear" w:color="auto" w:fill="auto"/>
            <w:vAlign w:val="center"/>
            <w:tcPrChange w:id="10508" w:author="pete jones" w:date="2022-02-08T14:26:00Z">
              <w:tcPr>
                <w:tcW w:w="1628" w:type="dxa"/>
                <w:tcBorders>
                  <w:top w:val="nil"/>
                  <w:left w:val="nil"/>
                  <w:bottom w:val="nil"/>
                  <w:right w:val="nil"/>
                </w:tcBorders>
                <w:shd w:val="clear" w:color="auto" w:fill="auto"/>
                <w:vAlign w:val="center"/>
              </w:tcPr>
            </w:tcPrChange>
          </w:tcPr>
          <w:p w14:paraId="662FAF3C"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 xml:space="preserve">Associate </w:t>
            </w:r>
          </w:p>
        </w:tc>
        <w:tc>
          <w:tcPr>
            <w:tcW w:w="1349" w:type="dxa"/>
            <w:shd w:val="clear" w:color="auto" w:fill="auto"/>
            <w:vAlign w:val="center"/>
            <w:tcPrChange w:id="10509" w:author="pete jones" w:date="2022-02-08T14:26:00Z">
              <w:tcPr>
                <w:tcW w:w="1349" w:type="dxa"/>
                <w:tcBorders>
                  <w:top w:val="nil"/>
                  <w:left w:val="nil"/>
                  <w:bottom w:val="nil"/>
                  <w:right w:val="nil"/>
                </w:tcBorders>
                <w:shd w:val="clear" w:color="auto" w:fill="auto"/>
                <w:vAlign w:val="center"/>
              </w:tcPr>
            </w:tcPrChange>
          </w:tcPr>
          <w:p w14:paraId="4E627A99" w14:textId="77777777" w:rsidR="00546DE1" w:rsidRPr="00FF6A71" w:rsidRDefault="00546DE1" w:rsidP="005D7C68">
            <w:pPr>
              <w:spacing w:before="0" w:after="0" w:line="240" w:lineRule="auto"/>
              <w:jc w:val="center"/>
              <w:rPr>
                <w:rFonts w:cstheme="minorHAnsi"/>
              </w:rPr>
            </w:pPr>
            <w:r w:rsidRPr="00FF6A71">
              <w:rPr>
                <w:rFonts w:ascii="Calibri" w:hAnsi="Calibri" w:cs="Calibri"/>
                <w:color w:val="000000"/>
                <w:sz w:val="22"/>
                <w:szCs w:val="22"/>
              </w:rPr>
              <w:t>36-45</w:t>
            </w:r>
          </w:p>
        </w:tc>
        <w:tc>
          <w:tcPr>
            <w:tcW w:w="4104" w:type="dxa"/>
            <w:shd w:val="clear" w:color="auto" w:fill="auto"/>
            <w:vAlign w:val="bottom"/>
            <w:tcPrChange w:id="10510" w:author="pete jones" w:date="2022-02-08T14:26:00Z">
              <w:tcPr>
                <w:tcW w:w="4104" w:type="dxa"/>
                <w:tcBorders>
                  <w:top w:val="nil"/>
                  <w:left w:val="nil"/>
                  <w:bottom w:val="nil"/>
                  <w:right w:val="nil"/>
                </w:tcBorders>
                <w:shd w:val="clear" w:color="auto" w:fill="auto"/>
                <w:vAlign w:val="bottom"/>
              </w:tcPr>
            </w:tcPrChange>
          </w:tcPr>
          <w:p w14:paraId="24914ED2" w14:textId="77777777" w:rsidR="00A33F88" w:rsidRPr="00FF6A71" w:rsidRDefault="00A33F88" w:rsidP="005D7C68">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EIT Solution Delivery Manager – Manufacturing engineering</w:t>
            </w:r>
          </w:p>
          <w:p w14:paraId="0C7A30DE" w14:textId="47E76014" w:rsidR="00546DE1" w:rsidRPr="00FF6A71" w:rsidRDefault="00546DE1" w:rsidP="005D7C68">
            <w:pPr>
              <w:spacing w:before="0" w:after="0" w:line="240" w:lineRule="auto"/>
              <w:jc w:val="left"/>
              <w:rPr>
                <w:rFonts w:cstheme="minorHAnsi"/>
              </w:rPr>
            </w:pPr>
            <w:r w:rsidRPr="00FF6A71">
              <w:rPr>
                <w:rFonts w:cstheme="minorHAnsi"/>
              </w:rPr>
              <w:t>3,000</w:t>
            </w:r>
            <w:del w:id="10511" w:author="pete jones" w:date="2022-03-31T13:48:00Z">
              <w:r w:rsidRPr="00FF6A71" w:rsidDel="001E1CC6">
                <w:rPr>
                  <w:rFonts w:cstheme="minorHAnsi"/>
                </w:rPr>
                <w:delText>,</w:delText>
              </w:r>
            </w:del>
            <w:r w:rsidRPr="00FF6A71">
              <w:rPr>
                <w:rFonts w:cstheme="minorHAnsi"/>
              </w:rPr>
              <w:t xml:space="preserve"> 200 graduates</w:t>
            </w:r>
          </w:p>
        </w:tc>
      </w:tr>
    </w:tbl>
    <w:p w14:paraId="43D432ED" w14:textId="664F0E5B" w:rsidR="00A33F88" w:rsidRPr="00FF6A71" w:rsidRDefault="00546DE1" w:rsidP="00546DE1">
      <w:r w:rsidRPr="00FF6A71">
        <w:t xml:space="preserve">The interviewees were asked a series of questions relating to their work experiences. All thought their work was stimulating to a very high degree and expressed positive thoughts, enthusiastically discussing projects </w:t>
      </w:r>
      <w:ins w:id="10512" w:author="pete jones" w:date="2022-03-31T13:49:00Z">
        <w:r w:rsidR="001E1CC6">
          <w:t xml:space="preserve">they were proud </w:t>
        </w:r>
      </w:ins>
      <w:ins w:id="10513" w:author="pete jones" w:date="2022-03-31T13:50:00Z">
        <w:r w:rsidR="001E1CC6">
          <w:t>to be involved with</w:t>
        </w:r>
      </w:ins>
      <w:del w:id="10514" w:author="pete jones" w:date="2022-03-31T13:49:00Z">
        <w:r w:rsidRPr="00FF6A71" w:rsidDel="001E1CC6">
          <w:delText>they were proud to be engaged</w:delText>
        </w:r>
      </w:del>
      <w:del w:id="10515" w:author="pete jones" w:date="2022-03-31T13:48:00Z">
        <w:r w:rsidRPr="00FF6A71" w:rsidDel="001E1CC6">
          <w:delText xml:space="preserve"> in</w:delText>
        </w:r>
      </w:del>
      <w:r w:rsidRPr="00FF6A71">
        <w:t>. Except for one interviewee, who worked in a small enterprise, the others discussed the</w:t>
      </w:r>
      <w:del w:id="10516" w:author="pete jones" w:date="2022-04-01T15:04:00Z">
        <w:r w:rsidRPr="00FF6A71" w:rsidDel="00726256">
          <w:delText xml:space="preserve"> career growth and development opportunities </w:delText>
        </w:r>
      </w:del>
      <w:del w:id="10517" w:author="pete jones" w:date="2022-03-31T13:48:00Z">
        <w:r w:rsidRPr="00FF6A71" w:rsidDel="001E1CC6">
          <w:delText xml:space="preserve">they had </w:delText>
        </w:r>
      </w:del>
      <w:del w:id="10518" w:author="pete jones" w:date="2022-04-01T15:04:00Z">
        <w:r w:rsidRPr="00FF6A71" w:rsidDel="00726256">
          <w:delText>within their organisation</w:delText>
        </w:r>
      </w:del>
      <w:ins w:id="10519" w:author="pete jones" w:date="2022-04-01T15:04:00Z">
        <w:r w:rsidR="00726256">
          <w:t>ir organisations' career growth and development opportunitie</w:t>
        </w:r>
      </w:ins>
      <w:r w:rsidRPr="00FF6A71">
        <w:t xml:space="preserve">s. The younger engineers clearly </w:t>
      </w:r>
      <w:del w:id="10520" w:author="pete jones" w:date="2022-03-30T09:33:00Z">
        <w:r w:rsidRPr="00FF6A71" w:rsidDel="00036DB9">
          <w:delText xml:space="preserve">describing </w:delText>
        </w:r>
      </w:del>
      <w:ins w:id="10521" w:author="pete jones" w:date="2022-03-30T09:33:00Z">
        <w:r w:rsidR="00036DB9" w:rsidRPr="00FF6A71">
          <w:t>describ</w:t>
        </w:r>
        <w:r w:rsidR="00036DB9">
          <w:t>e</w:t>
        </w:r>
        <w:r w:rsidR="00036DB9" w:rsidRPr="00FF6A71">
          <w:t xml:space="preserve"> </w:t>
        </w:r>
      </w:ins>
      <w:r w:rsidRPr="00FF6A71">
        <w:t xml:space="preserve">career development plans and future roles. </w:t>
      </w:r>
      <w:del w:id="10522" w:author="pete jones" w:date="2022-03-31T13:51:00Z">
        <w:r w:rsidRPr="00FF6A71" w:rsidDel="001E1CC6">
          <w:delText xml:space="preserve">Without exception all interviewees were </w:delText>
        </w:r>
      </w:del>
      <w:del w:id="10523" w:author="pete jones" w:date="2022-03-31T13:50:00Z">
        <w:r w:rsidRPr="00FF6A71" w:rsidDel="001E1CC6">
          <w:delText xml:space="preserve">extremely </w:delText>
        </w:r>
      </w:del>
      <w:del w:id="10524" w:author="pete jones" w:date="2022-03-31T13:51:00Z">
        <w:r w:rsidRPr="00FF6A71" w:rsidDel="001E1CC6">
          <w:delText>likely to recommend an engineering career to others</w:delText>
        </w:r>
      </w:del>
      <w:ins w:id="10525" w:author="pete jones" w:date="2022-03-31T13:51:00Z">
        <w:r w:rsidR="001E1CC6">
          <w:t>All interviewees were highly likely to recommend an engineering career to others without exception</w:t>
        </w:r>
      </w:ins>
      <w:r w:rsidRPr="00FF6A71">
        <w:t>.</w:t>
      </w:r>
    </w:p>
    <w:p w14:paraId="1C70D72E" w14:textId="77777777" w:rsidR="00A33F88" w:rsidRPr="00FF6A71" w:rsidRDefault="00546DE1" w:rsidP="007046CB">
      <w:pPr>
        <w:rPr>
          <w:b/>
          <w:bCs/>
          <w:u w:val="single"/>
        </w:rPr>
      </w:pPr>
      <w:r w:rsidRPr="00FF6A71">
        <w:rPr>
          <w:b/>
          <w:bCs/>
          <w:u w:val="single"/>
        </w:rPr>
        <w:t>Section 2 – Design and Manufacturing processes</w:t>
      </w:r>
    </w:p>
    <w:p w14:paraId="645EF37B" w14:textId="193FBC6F" w:rsidR="00A33F88" w:rsidRPr="00FF6A71" w:rsidRDefault="00546DE1" w:rsidP="00546DE1">
      <w:r w:rsidRPr="00FF6A71">
        <w:t>In this section</w:t>
      </w:r>
      <w:ins w:id="10526" w:author="pete jones" w:date="2022-03-31T13:51:00Z">
        <w:r w:rsidR="001E1CC6">
          <w:t>,</w:t>
        </w:r>
      </w:ins>
      <w:r w:rsidRPr="00FF6A71">
        <w:t xml:space="preserve"> interviewees were asked to discuss the CDE technology they were using</w:t>
      </w:r>
      <w:del w:id="10527" w:author="pete jones" w:date="2022-03-31T13:51:00Z">
        <w:r w:rsidRPr="00FF6A71" w:rsidDel="001E1CC6">
          <w:delText>,</w:delText>
        </w:r>
      </w:del>
      <w:r w:rsidRPr="00FF6A71">
        <w:t xml:space="preserve"> or familiar </w:t>
      </w:r>
      <w:ins w:id="10528" w:author="pete jones" w:date="2022-03-31T13:51:00Z">
        <w:r w:rsidR="001E1CC6">
          <w:t xml:space="preserve">with </w:t>
        </w:r>
      </w:ins>
      <w:r w:rsidRPr="00FF6A71">
        <w:t>with</w:t>
      </w:r>
      <w:del w:id="10529" w:author="pete jones" w:date="2022-03-31T13:51:00Z">
        <w:r w:rsidRPr="00FF6A71" w:rsidDel="001E1CC6">
          <w:delText xml:space="preserve">, </w:delText>
        </w:r>
      </w:del>
      <w:r w:rsidRPr="00FF6A71">
        <w:t xml:space="preserve">in their respective design and manufacturing </w:t>
      </w:r>
      <w:del w:id="10530" w:author="pete jones" w:date="2022-03-30T09:33:00Z">
        <w:r w:rsidRPr="00FF6A71" w:rsidDel="00036DB9">
          <w:delText xml:space="preserve">activity </w:delText>
        </w:r>
      </w:del>
      <w:ins w:id="10531" w:author="pete jones" w:date="2022-03-30T09:33:00Z">
        <w:r w:rsidR="00036DB9" w:rsidRPr="00FF6A71">
          <w:t>activit</w:t>
        </w:r>
        <w:r w:rsidR="00036DB9">
          <w:t>ies</w:t>
        </w:r>
        <w:r w:rsidR="00036DB9" w:rsidRPr="00FF6A71">
          <w:t xml:space="preserve"> </w:t>
        </w:r>
      </w:ins>
      <w:r w:rsidRPr="00FF6A71">
        <w:t>and how it related to New Product Definition (NPD) for product</w:t>
      </w:r>
      <w:ins w:id="10532" w:author="pete jones" w:date="2022-03-30T09:33:00Z">
        <w:r w:rsidR="00036DB9">
          <w:t>s</w:t>
        </w:r>
      </w:ins>
      <w:r w:rsidRPr="00FF6A71">
        <w:t xml:space="preserve"> or services. The manufacturing engineers stated that their roles did not prescribe the use of CAD data but</w:t>
      </w:r>
      <w:ins w:id="10533" w:author="pete jones" w:date="2022-03-31T13:51:00Z">
        <w:r w:rsidR="001E1CC6">
          <w:t>,</w:t>
        </w:r>
      </w:ins>
      <w:r w:rsidRPr="00FF6A71">
        <w:t xml:space="preserve"> on further questioning</w:t>
      </w:r>
      <w:ins w:id="10534" w:author="pete jones" w:date="2022-03-31T13:51:00Z">
        <w:r w:rsidR="001E1CC6">
          <w:t>,</w:t>
        </w:r>
      </w:ins>
      <w:r w:rsidRPr="00FF6A71">
        <w:t xml:space="preserve"> described the use of a range of CDE solutions to manage and control manufacturing data</w:t>
      </w:r>
      <w:ins w:id="10535" w:author="pete jones" w:date="2022-03-31T13:51:00Z">
        <w:r w:rsidR="001E1CC6">
          <w:t>;</w:t>
        </w:r>
      </w:ins>
      <w:del w:id="10536" w:author="pete jones" w:date="2022-03-31T13:51:00Z">
        <w:r w:rsidRPr="00FF6A71" w:rsidDel="001E1CC6">
          <w:delText>,</w:delText>
        </w:r>
      </w:del>
      <w:r w:rsidRPr="00FF6A71">
        <w:t xml:space="preserve"> consequently</w:t>
      </w:r>
      <w:ins w:id="10537" w:author="pete jones" w:date="2022-03-31T13:52:00Z">
        <w:r w:rsidR="001E1CC6">
          <w:t>,</w:t>
        </w:r>
      </w:ins>
      <w:r w:rsidRPr="00FF6A71">
        <w:t xml:space="preserve"> they </w:t>
      </w:r>
      <w:del w:id="10538" w:author="pete jones" w:date="2022-03-31T13:52:00Z">
        <w:r w:rsidRPr="00FF6A71" w:rsidDel="001E1CC6">
          <w:delText xml:space="preserve">described </w:delText>
        </w:r>
      </w:del>
      <w:ins w:id="10539" w:author="pete jones" w:date="2022-03-31T13:52:00Z">
        <w:r w:rsidR="001E1CC6">
          <w:t>explain</w:t>
        </w:r>
        <w:r w:rsidR="001E1CC6" w:rsidRPr="00FF6A71">
          <w:t xml:space="preserve">ed </w:t>
        </w:r>
      </w:ins>
      <w:r w:rsidRPr="00FF6A71">
        <w:t xml:space="preserve">their use of engineering CAD data to manage manufacturing processes but did not perceive their competence to use the tools in a design capacity. The </w:t>
      </w:r>
      <w:r w:rsidRPr="00FF6A71">
        <w:lastRenderedPageBreak/>
        <w:t xml:space="preserve">mechanical engineers who were more directly concerned with creating and managing the design process described high levels of competence in using CAD to control the design lifecycle as a daily activity. </w:t>
      </w:r>
      <w:del w:id="10540" w:author="pete jones" w:date="2022-03-31T13:52:00Z">
        <w:r w:rsidRPr="00FF6A71" w:rsidDel="001E1CC6">
          <w:delText>All t</w:delText>
        </w:r>
      </w:del>
      <w:ins w:id="10541" w:author="pete jones" w:date="2022-03-31T13:52:00Z">
        <w:r w:rsidR="001E1CC6">
          <w:t>T</w:t>
        </w:r>
      </w:ins>
      <w:r w:rsidRPr="00FF6A71">
        <w:t>he engineers exclusively used Dassault Systems products</w:t>
      </w:r>
      <w:ins w:id="10542" w:author="pete jones" w:date="2022-03-31T13:52:00Z">
        <w:r w:rsidR="001E1CC6">
          <w:t>,</w:t>
        </w:r>
      </w:ins>
      <w:r w:rsidRPr="00FF6A71">
        <w:t xml:space="preserve"> including Solidworks, Catia V5, and 3D Experience (CATIA V6). All CAD data were managed using CDE technologies; Dassault Systems ENOVIA, 3DCOMM, 3D Experience, Siemens TeamCenter, PTC WindChill, and SAP PLM. One engineer did not differentiate CAE tools from those integrated with Solidworks. All other engineers discussed </w:t>
      </w:r>
      <w:del w:id="10543" w:author="pete jones" w:date="2022-03-31T13:52:00Z">
        <w:r w:rsidRPr="00FF6A71" w:rsidDel="001E1CC6">
          <w:delText xml:space="preserve">that </w:delText>
        </w:r>
      </w:del>
      <w:r w:rsidRPr="00FF6A71">
        <w:t xml:space="preserve">CAE tools used within their NPD processes to be </w:t>
      </w:r>
      <w:del w:id="10544" w:author="pete jones" w:date="2022-03-31T13:52:00Z">
        <w:r w:rsidRPr="00FF6A71" w:rsidDel="001E1CC6">
          <w:delText xml:space="preserve">integrated </w:delText>
        </w:r>
      </w:del>
      <w:ins w:id="10545" w:author="pete jones" w:date="2022-03-31T13:52:00Z">
        <w:r w:rsidR="001E1CC6">
          <w:t>combin</w:t>
        </w:r>
        <w:r w:rsidR="001E1CC6" w:rsidRPr="00FF6A71">
          <w:t xml:space="preserve">ed </w:t>
        </w:r>
      </w:ins>
      <w:r w:rsidRPr="00FF6A71">
        <w:t>with the CAD tools and the CDE environments. The CAE tools deployed included</w:t>
      </w:r>
      <w:del w:id="10546" w:author="pete jones" w:date="2022-03-31T13:52:00Z">
        <w:r w:rsidRPr="00FF6A71" w:rsidDel="001E1CC6">
          <w:delText>,</w:delText>
        </w:r>
      </w:del>
      <w:r w:rsidRPr="00FF6A71">
        <w:t xml:space="preserve"> Dassault Systemes SIMULIA, MathCad, MSC Adams, Altair HyperWorks, and ANSYS Multiphysics simulation.</w:t>
      </w:r>
    </w:p>
    <w:p w14:paraId="00F1C233" w14:textId="42402A59" w:rsidR="00A33F88" w:rsidRPr="00FF6A71" w:rsidRDefault="00546DE1" w:rsidP="00546DE1">
      <w:r w:rsidRPr="00FF6A71">
        <w:t>The manufacturing specialist</w:t>
      </w:r>
      <w:ins w:id="10547" w:author="pete jones" w:date="2022-03-30T09:34:00Z">
        <w:r w:rsidR="00036DB9">
          <w:t>s</w:t>
        </w:r>
      </w:ins>
      <w:r w:rsidRPr="00FF6A71">
        <w:t xml:space="preserve"> </w:t>
      </w:r>
      <w:del w:id="10548" w:author="pete jones" w:date="2022-03-30T09:33:00Z">
        <w:r w:rsidRPr="00FF6A71" w:rsidDel="00036DB9">
          <w:delText xml:space="preserve">were </w:delText>
        </w:r>
      </w:del>
      <w:ins w:id="10549" w:author="pete jones" w:date="2022-03-30T09:33:00Z">
        <w:r w:rsidR="00036DB9" w:rsidRPr="00FF6A71">
          <w:t>w</w:t>
        </w:r>
      </w:ins>
      <w:ins w:id="10550" w:author="pete jones" w:date="2022-03-30T09:34:00Z">
        <w:r w:rsidR="00036DB9">
          <w:t>ere</w:t>
        </w:r>
      </w:ins>
      <w:ins w:id="10551" w:author="pete jones" w:date="2022-03-30T09:33:00Z">
        <w:r w:rsidR="00036DB9" w:rsidRPr="00FF6A71">
          <w:t xml:space="preserve"> </w:t>
        </w:r>
      </w:ins>
      <w:r w:rsidRPr="00FF6A71">
        <w:t xml:space="preserve">presented with a list of </w:t>
      </w:r>
      <w:del w:id="10552" w:author="pete jones" w:date="2022-03-31T13:53:00Z">
        <w:r w:rsidRPr="00FF6A71" w:rsidDel="001E1CC6">
          <w:delText xml:space="preserve">common </w:delText>
        </w:r>
      </w:del>
      <w:ins w:id="10553" w:author="pete jones" w:date="2022-03-31T13:53:00Z">
        <w:r w:rsidR="001E1CC6">
          <w:t>everyday</w:t>
        </w:r>
        <w:r w:rsidR="001E1CC6" w:rsidRPr="00FF6A71">
          <w:t xml:space="preserve"> </w:t>
        </w:r>
      </w:ins>
      <w:r w:rsidRPr="00FF6A71">
        <w:t xml:space="preserve">manufacturing activities related to their roles and asked to select the top three most important activities. </w:t>
      </w:r>
      <w:ins w:id="10554" w:author="pete jones" w:date="2022-03-14T11:03:00Z">
        <w:r w:rsidR="00333A47">
          <w:t>The</w:t>
        </w:r>
      </w:ins>
      <w:ins w:id="10555" w:author="pete jones" w:date="2022-03-14T11:04:00Z">
        <w:r w:rsidR="00333A47">
          <w:t>se activities were identified as</w:t>
        </w:r>
      </w:ins>
      <w:ins w:id="10556" w:author="pete jones" w:date="2022-03-14T11:05:00Z">
        <w:r w:rsidR="00333A47">
          <w:t xml:space="preserve"> </w:t>
        </w:r>
      </w:ins>
      <w:ins w:id="10557" w:author="pete jones" w:date="2022-03-31T13:53:00Z">
        <w:r w:rsidR="001E1CC6">
          <w:t xml:space="preserve">selecting processes and assembling methods, </w:t>
        </w:r>
      </w:ins>
      <w:ins w:id="10558" w:author="pete jones" w:date="2022-04-05T11:21:00Z">
        <w:r w:rsidR="00E06CA9">
          <w:t>designing,</w:t>
        </w:r>
      </w:ins>
      <w:ins w:id="10559" w:author="pete jones" w:date="2022-03-31T13:53:00Z">
        <w:r w:rsidR="001E1CC6">
          <w:t xml:space="preserve"> and improving planning and control systems for production, inventory, quality and plant maintenance,</w:t>
        </w:r>
      </w:ins>
      <w:ins w:id="10560" w:author="pete jones" w:date="2022-03-14T11:04:00Z">
        <w:r w:rsidR="00333A47" w:rsidRPr="00333A47">
          <w:t xml:space="preserve"> distribution systems, design and installation of value engineering and analysis systems</w:t>
        </w:r>
      </w:ins>
      <w:ins w:id="10561" w:author="pete jones" w:date="2022-03-14T11:05:00Z">
        <w:r w:rsidR="00333A47">
          <w:t xml:space="preserve">. This </w:t>
        </w:r>
      </w:ins>
      <w:ins w:id="10562" w:author="pete jones" w:date="2022-03-14T11:06:00Z">
        <w:r w:rsidR="00333A47">
          <w:t>indicates the importance of understanding continuous improvement strategies, reduction of waste</w:t>
        </w:r>
      </w:ins>
      <w:ins w:id="10563" w:author="pete jones" w:date="2022-03-14T11:07:00Z">
        <w:r w:rsidR="00333A47">
          <w:t xml:space="preserve">, and the applications of technology </w:t>
        </w:r>
        <w:r w:rsidR="00DB7B91">
          <w:t>in traditional manufacturing system</w:t>
        </w:r>
      </w:ins>
      <w:ins w:id="10564" w:author="pete jones" w:date="2022-03-14T11:08:00Z">
        <w:r w:rsidR="00DB7B91">
          <w:t>s.</w:t>
        </w:r>
      </w:ins>
      <w:del w:id="10565" w:author="pete jones" w:date="2022-03-13T17:47:00Z">
        <w:r w:rsidRPr="00FF6A71" w:rsidDel="009A5E0E">
          <w:delText>The activities are listed in</w:delText>
        </w:r>
        <w:r w:rsidR="007046CB" w:rsidRPr="00FF6A71" w:rsidDel="009A5E0E">
          <w:delText xml:space="preserve"> </w:delText>
        </w:r>
        <w:r w:rsidR="007046CB" w:rsidRPr="00312F59" w:rsidDel="009A5E0E">
          <w:fldChar w:fldCharType="begin"/>
        </w:r>
        <w:r w:rsidR="007046CB" w:rsidRPr="00FF6A71" w:rsidDel="009A5E0E">
          <w:delInstrText xml:space="preserve"> REF _Ref64469848 \h </w:delInstrText>
        </w:r>
        <w:r w:rsidR="007046CB" w:rsidRPr="00312F59" w:rsidDel="009A5E0E">
          <w:fldChar w:fldCharType="separate"/>
        </w:r>
        <w:r w:rsidR="00DD384C" w:rsidRPr="00FF6A71" w:rsidDel="009A5E0E">
          <w:delText xml:space="preserve">Table </w:delText>
        </w:r>
        <w:r w:rsidR="00DD384C" w:rsidRPr="00FF6A71" w:rsidDel="009A5E0E">
          <w:rPr>
            <w:noProof/>
          </w:rPr>
          <w:delText>5</w:delText>
        </w:r>
        <w:r w:rsidR="00DD384C" w:rsidRPr="00FF6A71" w:rsidDel="009A5E0E">
          <w:noBreakHyphen/>
        </w:r>
        <w:r w:rsidR="00DD384C" w:rsidRPr="00FF6A71" w:rsidDel="009A5E0E">
          <w:rPr>
            <w:noProof/>
          </w:rPr>
          <w:delText>6</w:delText>
        </w:r>
        <w:r w:rsidR="007046CB" w:rsidRPr="00312F59" w:rsidDel="009A5E0E">
          <w:fldChar w:fldCharType="end"/>
        </w:r>
        <w:r w:rsidRPr="00FF6A71" w:rsidDel="009A5E0E">
          <w:delText>, a consensus of their selection is shown in</w:delText>
        </w:r>
        <w:r w:rsidR="007046CB" w:rsidRPr="00FF6A71" w:rsidDel="009A5E0E">
          <w:delText xml:space="preserve"> </w:delText>
        </w:r>
        <w:r w:rsidR="007046CB" w:rsidRPr="00312F59" w:rsidDel="009A5E0E">
          <w:fldChar w:fldCharType="begin"/>
        </w:r>
        <w:r w:rsidR="007046CB" w:rsidRPr="00FF6A71" w:rsidDel="009A5E0E">
          <w:delInstrText xml:space="preserve"> REF _Ref64469860 \h </w:delInstrText>
        </w:r>
        <w:r w:rsidR="007046CB" w:rsidRPr="00312F59" w:rsidDel="009A5E0E">
          <w:fldChar w:fldCharType="separate"/>
        </w:r>
        <w:r w:rsidR="00DD384C" w:rsidRPr="00FF6A71" w:rsidDel="009A5E0E">
          <w:delText xml:space="preserve">Table </w:delText>
        </w:r>
        <w:r w:rsidR="00DD384C" w:rsidRPr="00FF6A71" w:rsidDel="009A5E0E">
          <w:rPr>
            <w:noProof/>
          </w:rPr>
          <w:delText>5</w:delText>
        </w:r>
        <w:r w:rsidR="00DD384C" w:rsidRPr="00FF6A71" w:rsidDel="009A5E0E">
          <w:noBreakHyphen/>
        </w:r>
        <w:r w:rsidR="00DD384C" w:rsidRPr="00FF6A71" w:rsidDel="009A5E0E">
          <w:rPr>
            <w:noProof/>
          </w:rPr>
          <w:delText>7</w:delText>
        </w:r>
        <w:r w:rsidR="007046CB" w:rsidRPr="00312F59" w:rsidDel="009A5E0E">
          <w:fldChar w:fldCharType="end"/>
        </w:r>
        <w:r w:rsidR="007046CB" w:rsidRPr="00FF6A71" w:rsidDel="009A5E0E">
          <w:delText>.</w:delText>
        </w:r>
      </w:del>
    </w:p>
    <w:p w14:paraId="14DA3935" w14:textId="500D4822" w:rsidR="00A33F88" w:rsidRPr="00FF6A71" w:rsidDel="00DB7B91" w:rsidRDefault="00546DE1" w:rsidP="00546DE1">
      <w:pPr>
        <w:jc w:val="center"/>
        <w:rPr>
          <w:del w:id="10566" w:author="pete jones" w:date="2022-03-14T11:08:00Z"/>
        </w:rPr>
      </w:pPr>
      <w:del w:id="10567" w:author="pete jones" w:date="2022-03-13T17:47:00Z">
        <w:r w:rsidRPr="00C15005" w:rsidDel="009A5E0E">
          <w:rPr>
            <w:noProof/>
          </w:rPr>
          <w:drawing>
            <wp:inline distT="0" distB="0" distL="0" distR="0" wp14:anchorId="728569CD" wp14:editId="3D7DBDBB">
              <wp:extent cx="4952105" cy="3051739"/>
              <wp:effectExtent l="0" t="0" r="127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40043" cy="3105931"/>
                      </a:xfrm>
                      <a:prstGeom prst="rect">
                        <a:avLst/>
                      </a:prstGeom>
                      <a:noFill/>
                      <a:ln>
                        <a:noFill/>
                      </a:ln>
                    </pic:spPr>
                  </pic:pic>
                </a:graphicData>
              </a:graphic>
            </wp:inline>
          </w:drawing>
        </w:r>
      </w:del>
      <w:bookmarkStart w:id="10568" w:name="_Ref52713830"/>
    </w:p>
    <w:p w14:paraId="1807B92A" w14:textId="128A98A1" w:rsidR="00A33F88" w:rsidRPr="007C0DAF" w:rsidDel="009A5E0E" w:rsidRDefault="00546DE1">
      <w:pPr>
        <w:pStyle w:val="Caption"/>
        <w:rPr>
          <w:del w:id="10569" w:author="pete jones" w:date="2022-03-13T17:47:00Z"/>
        </w:rPr>
        <w:pPrChange w:id="10570" w:author="pete jones" w:date="2022-01-04T14:11:00Z">
          <w:pPr>
            <w:pStyle w:val="TOCHeading"/>
            <w:jc w:val="center"/>
          </w:pPr>
        </w:pPrChange>
      </w:pPr>
      <w:bookmarkStart w:id="10571" w:name="_Ref64469848"/>
      <w:bookmarkStart w:id="10572" w:name="_Toc68162322"/>
      <w:del w:id="10573" w:author="pete jones" w:date="2022-03-13T17:47:00Z">
        <w:r w:rsidRPr="00C15005" w:rsidDel="009A5E0E">
          <w:delText xml:space="preserve">Table </w:delText>
        </w:r>
      </w:del>
      <w:del w:id="10574" w:author="pete jones" w:date="2022-02-07T13:00:00Z">
        <w:r w:rsidRPr="007C0DAF" w:rsidDel="00344917">
          <w:fldChar w:fldCharType="begin"/>
        </w:r>
        <w:r w:rsidRPr="00DB7B91" w:rsidDel="00344917">
          <w:delInstrText>STYLEREF 1 \s</w:delInstrText>
        </w:r>
        <w:r w:rsidRPr="007C0DAF" w:rsidDel="00344917">
          <w:fldChar w:fldCharType="separate"/>
        </w:r>
        <w:r w:rsidR="00DD384C" w:rsidRPr="007C0DAF" w:rsidDel="00344917">
          <w:rPr>
            <w:noProof/>
          </w:rPr>
          <w:delText>5</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6</w:delText>
        </w:r>
        <w:r w:rsidRPr="007C0DAF" w:rsidDel="00344917">
          <w:fldChar w:fldCharType="end"/>
        </w:r>
      </w:del>
      <w:bookmarkEnd w:id="10568"/>
      <w:bookmarkEnd w:id="10571"/>
      <w:del w:id="10575" w:author="pete jones" w:date="2022-03-13T17:47:00Z">
        <w:r w:rsidRPr="007C0DAF" w:rsidDel="009A5E0E">
          <w:delText>: Common manufacturing activities</w:delText>
        </w:r>
        <w:bookmarkEnd w:id="10572"/>
      </w:del>
    </w:p>
    <w:p w14:paraId="48631F4C" w14:textId="4D74F932" w:rsidR="00A33F88" w:rsidRPr="00FF6A71" w:rsidDel="00DB7B91" w:rsidRDefault="00546DE1" w:rsidP="00546DE1">
      <w:pPr>
        <w:jc w:val="center"/>
        <w:rPr>
          <w:del w:id="10576" w:author="pete jones" w:date="2022-03-14T11:08:00Z"/>
        </w:rPr>
      </w:pPr>
      <w:del w:id="10577" w:author="pete jones" w:date="2022-03-14T11:08:00Z">
        <w:r w:rsidRPr="00C15005" w:rsidDel="00DB7B91">
          <w:rPr>
            <w:noProof/>
          </w:rPr>
          <w:drawing>
            <wp:inline distT="0" distB="0" distL="0" distR="0" wp14:anchorId="330DFC1A" wp14:editId="0101325F">
              <wp:extent cx="4918735" cy="779765"/>
              <wp:effectExtent l="0" t="0" r="0" b="190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89215" cy="822644"/>
                      </a:xfrm>
                      <a:prstGeom prst="rect">
                        <a:avLst/>
                      </a:prstGeom>
                      <a:noFill/>
                      <a:ln>
                        <a:noFill/>
                      </a:ln>
                    </pic:spPr>
                  </pic:pic>
                </a:graphicData>
              </a:graphic>
            </wp:inline>
          </w:drawing>
        </w:r>
        <w:bookmarkStart w:id="10578" w:name="_Ref52714073"/>
      </w:del>
    </w:p>
    <w:p w14:paraId="373AF6EB" w14:textId="49E7F0F0" w:rsidR="00A33F88" w:rsidRPr="007C0DAF" w:rsidDel="00DB7B91" w:rsidRDefault="00546DE1">
      <w:pPr>
        <w:pStyle w:val="Caption"/>
        <w:rPr>
          <w:del w:id="10579" w:author="pete jones" w:date="2022-03-14T11:08:00Z"/>
        </w:rPr>
        <w:pPrChange w:id="10580" w:author="pete jones" w:date="2022-01-04T14:11:00Z">
          <w:pPr>
            <w:pStyle w:val="TOCHeading"/>
            <w:jc w:val="center"/>
          </w:pPr>
        </w:pPrChange>
      </w:pPr>
      <w:bookmarkStart w:id="10581" w:name="_Ref64469860"/>
      <w:bookmarkStart w:id="10582" w:name="_Toc68162323"/>
      <w:del w:id="10583" w:author="pete jones" w:date="2022-03-14T11:08:00Z">
        <w:r w:rsidRPr="00C15005" w:rsidDel="00DB7B91">
          <w:delText xml:space="preserve">Table </w:delText>
        </w:r>
      </w:del>
      <w:del w:id="10584" w:author="pete jones" w:date="2022-02-07T13:00:00Z">
        <w:r w:rsidRPr="007C0DAF" w:rsidDel="00344917">
          <w:rPr>
            <w:i w:val="0"/>
            <w:iCs w:val="0"/>
          </w:rPr>
          <w:fldChar w:fldCharType="begin"/>
        </w:r>
        <w:r w:rsidRPr="007C0DAF" w:rsidDel="00344917">
          <w:delInstrText>STYLEREF 1 \s</w:delInstrText>
        </w:r>
        <w:r w:rsidRPr="007C0DAF" w:rsidDel="00344917">
          <w:rPr>
            <w:i w:val="0"/>
            <w:iCs w:val="0"/>
          </w:rPr>
          <w:fldChar w:fldCharType="separate"/>
        </w:r>
        <w:r w:rsidR="00DD384C" w:rsidRPr="007C0DAF" w:rsidDel="00344917">
          <w:rPr>
            <w:noProof/>
          </w:rPr>
          <w:delText>5</w:delText>
        </w:r>
        <w:r w:rsidRPr="007C0DAF" w:rsidDel="00344917">
          <w:rPr>
            <w:i w:val="0"/>
            <w:iCs w:val="0"/>
          </w:rPr>
          <w:fldChar w:fldCharType="end"/>
        </w:r>
        <w:r w:rsidR="002732C1" w:rsidRPr="007C0DAF" w:rsidDel="00344917">
          <w:noBreakHyphen/>
        </w:r>
        <w:r w:rsidRPr="007C0DAF" w:rsidDel="00344917">
          <w:rPr>
            <w:i w:val="0"/>
            <w:iCs w:val="0"/>
          </w:rPr>
          <w:fldChar w:fldCharType="begin"/>
        </w:r>
        <w:r w:rsidRPr="007C0DAF" w:rsidDel="00344917">
          <w:delInstrText>SEQ Table \* ARABIC \s 1</w:delInstrText>
        </w:r>
        <w:r w:rsidRPr="007C0DAF" w:rsidDel="00344917">
          <w:rPr>
            <w:i w:val="0"/>
            <w:iCs w:val="0"/>
          </w:rPr>
          <w:fldChar w:fldCharType="separate"/>
        </w:r>
        <w:r w:rsidR="00DD384C" w:rsidRPr="007C0DAF" w:rsidDel="00344917">
          <w:rPr>
            <w:noProof/>
          </w:rPr>
          <w:delText>7</w:delText>
        </w:r>
        <w:r w:rsidRPr="007C0DAF" w:rsidDel="00344917">
          <w:rPr>
            <w:i w:val="0"/>
            <w:iCs w:val="0"/>
          </w:rPr>
          <w:fldChar w:fldCharType="end"/>
        </w:r>
      </w:del>
      <w:bookmarkEnd w:id="10578"/>
      <w:bookmarkEnd w:id="10581"/>
      <w:del w:id="10585" w:author="pete jones" w:date="2022-03-14T11:08:00Z">
        <w:r w:rsidRPr="007C0DAF" w:rsidDel="00DB7B91">
          <w:delText>: Top 3 ranked manufacturing activities</w:delText>
        </w:r>
        <w:bookmarkEnd w:id="10582"/>
      </w:del>
    </w:p>
    <w:p w14:paraId="0CC3737A" w14:textId="610C86EE" w:rsidR="007046CB" w:rsidRPr="00FF6A71" w:rsidRDefault="00546DE1" w:rsidP="007046CB">
      <w:r w:rsidRPr="00FF6A71">
        <w:t xml:space="preserve">The manufacturing engineers were asked to consider </w:t>
      </w:r>
      <w:del w:id="10586" w:author="pete jones" w:date="2022-03-31T13:53:00Z">
        <w:r w:rsidRPr="00FF6A71" w:rsidDel="001E1CC6">
          <w:delText>a list of 16 common statements about manufacturing and manufacturing engineering roles or attitudes and to</w:delText>
        </w:r>
      </w:del>
      <w:ins w:id="10587" w:author="pete jones" w:date="2022-03-31T13:53:00Z">
        <w:r w:rsidR="001E1CC6">
          <w:t>16 common statements about manufacturing and manufacturing engineering roles or attitudes and</w:t>
        </w:r>
      </w:ins>
      <w:r w:rsidRPr="00FF6A71">
        <w:t xml:space="preserve"> select the most salient statements. The</w:t>
      </w:r>
      <w:del w:id="10588" w:author="pete jones" w:date="2022-03-14T11:09:00Z">
        <w:r w:rsidRPr="00FF6A71" w:rsidDel="00DB7B91">
          <w:delText>re</w:delText>
        </w:r>
      </w:del>
      <w:r w:rsidRPr="00FF6A71">
        <w:t xml:space="preserve"> </w:t>
      </w:r>
      <w:del w:id="10589" w:author="pete jones" w:date="2022-03-14T11:10:00Z">
        <w:r w:rsidRPr="00FF6A71" w:rsidDel="00DB7B91">
          <w:delText>respon</w:delText>
        </w:r>
      </w:del>
      <w:ins w:id="10590" w:author="pete jones" w:date="2022-03-14T11:10:00Z">
        <w:r w:rsidR="00DB7B91" w:rsidRPr="00FF6A71">
          <w:t>respon</w:t>
        </w:r>
        <w:r w:rsidR="00DB7B91">
          <w:t>dents</w:t>
        </w:r>
      </w:ins>
      <w:ins w:id="10591" w:author="pete jones" w:date="2022-03-14T11:09:00Z">
        <w:r w:rsidR="00DB7B91">
          <w:t xml:space="preserve"> highlighted the continuing </w:t>
        </w:r>
      </w:ins>
      <w:ins w:id="10592" w:author="pete jones" w:date="2022-03-14T11:10:00Z">
        <w:r w:rsidR="00DB7B91">
          <w:t>need for technical skills to support advanced manufacturing</w:t>
        </w:r>
      </w:ins>
      <w:del w:id="10593" w:author="pete jones" w:date="2022-03-14T11:09:00Z">
        <w:r w:rsidRPr="00FF6A71" w:rsidDel="00DB7B91">
          <w:delText>ses</w:delText>
        </w:r>
      </w:del>
      <w:del w:id="10594" w:author="pete jones" w:date="2022-03-14T11:10:00Z">
        <w:r w:rsidRPr="00FF6A71" w:rsidDel="00DB7B91">
          <w:delText xml:space="preserve"> are aggregated into</w:delText>
        </w:r>
        <w:r w:rsidR="007046CB" w:rsidRPr="00FF6A71" w:rsidDel="00DB7B91">
          <w:delText xml:space="preserve"> </w:delText>
        </w:r>
        <w:r w:rsidR="007046CB" w:rsidRPr="00312F59" w:rsidDel="00DB7B91">
          <w:fldChar w:fldCharType="begin"/>
        </w:r>
        <w:r w:rsidR="007046CB" w:rsidRPr="00FF6A71" w:rsidDel="00DB7B91">
          <w:delInstrText xml:space="preserve"> REF _Ref64469918 \h </w:delInstrText>
        </w:r>
        <w:r w:rsidR="007046CB" w:rsidRPr="00312F59" w:rsidDel="00DB7B91">
          <w:fldChar w:fldCharType="separate"/>
        </w:r>
        <w:r w:rsidR="00DD384C" w:rsidRPr="00FF6A71" w:rsidDel="00DB7B91">
          <w:delText xml:space="preserve">Table </w:delText>
        </w:r>
        <w:r w:rsidR="00DD384C" w:rsidRPr="00FF6A71" w:rsidDel="00DB7B91">
          <w:rPr>
            <w:noProof/>
          </w:rPr>
          <w:delText>5</w:delText>
        </w:r>
        <w:r w:rsidR="00DD384C" w:rsidRPr="00FF6A71" w:rsidDel="00DB7B91">
          <w:noBreakHyphen/>
        </w:r>
        <w:r w:rsidR="00DD384C" w:rsidRPr="00FF6A71" w:rsidDel="00DB7B91">
          <w:rPr>
            <w:noProof/>
          </w:rPr>
          <w:delText>8</w:delText>
        </w:r>
        <w:r w:rsidR="007046CB" w:rsidRPr="00312F59" w:rsidDel="00DB7B91">
          <w:fldChar w:fldCharType="end"/>
        </w:r>
      </w:del>
      <w:r w:rsidR="007046CB" w:rsidRPr="00FF6A71">
        <w:t>.</w:t>
      </w:r>
      <w:ins w:id="10595" w:author="pete jones" w:date="2022-03-14T11:10:00Z">
        <w:r w:rsidR="00DB7B91">
          <w:t xml:space="preserve"> There was also agreem</w:t>
        </w:r>
      </w:ins>
      <w:ins w:id="10596" w:author="pete jones" w:date="2022-03-14T11:11:00Z">
        <w:r w:rsidR="00DB7B91">
          <w:t xml:space="preserve">ent regarding digital simulation and computer modelling to support the increasing intelligence of advanced </w:t>
        </w:r>
      </w:ins>
      <w:ins w:id="10597" w:author="pete jones" w:date="2022-03-14T11:12:00Z">
        <w:r w:rsidR="00DB7B91">
          <w:t>manufacturing</w:t>
        </w:r>
      </w:ins>
      <w:ins w:id="10598" w:author="pete jones" w:date="2022-03-14T11:11:00Z">
        <w:r w:rsidR="00DB7B91">
          <w:t xml:space="preserve"> systems</w:t>
        </w:r>
      </w:ins>
      <w:ins w:id="10599" w:author="pete jones" w:date="2022-03-14T11:12:00Z">
        <w:r w:rsidR="00DB7B91">
          <w:t>.</w:t>
        </w:r>
      </w:ins>
    </w:p>
    <w:p w14:paraId="3EAD4947" w14:textId="28F72F20" w:rsidR="00A33F88" w:rsidRPr="00FF6A71" w:rsidDel="00D67A4E" w:rsidRDefault="00546DE1" w:rsidP="00546DE1">
      <w:pPr>
        <w:rPr>
          <w:del w:id="10600" w:author="pete jones" w:date="2022-01-04T14:11:00Z"/>
        </w:rPr>
      </w:pPr>
      <w:del w:id="10601" w:author="pete jones" w:date="2022-01-04T14:11:00Z">
        <w:r w:rsidRPr="00FF6A71" w:rsidDel="00D67A4E">
          <w:delText>.</w:delText>
        </w:r>
      </w:del>
    </w:p>
    <w:p w14:paraId="716FDA59" w14:textId="36B1EC3E" w:rsidR="00A33F88" w:rsidRPr="00FF6A71" w:rsidDel="00DB7B91" w:rsidRDefault="00546DE1">
      <w:pPr>
        <w:rPr>
          <w:del w:id="10602" w:author="pete jones" w:date="2022-03-14T11:12:00Z"/>
        </w:rPr>
        <w:pPrChange w:id="10603" w:author="pete jones" w:date="2022-01-04T14:11:00Z">
          <w:pPr>
            <w:jc w:val="center"/>
          </w:pPr>
        </w:pPrChange>
      </w:pPr>
      <w:del w:id="10604" w:author="pete jones" w:date="2022-03-14T11:12:00Z">
        <w:r w:rsidRPr="00C15005" w:rsidDel="00DB7B91">
          <w:rPr>
            <w:noProof/>
          </w:rPr>
          <w:drawing>
            <wp:inline distT="0" distB="0" distL="0" distR="0" wp14:anchorId="584F068C" wp14:editId="1BB5227F">
              <wp:extent cx="5553392" cy="548640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589149" cy="5521726"/>
                      </a:xfrm>
                      <a:prstGeom prst="rect">
                        <a:avLst/>
                      </a:prstGeom>
                      <a:noFill/>
                      <a:ln>
                        <a:noFill/>
                      </a:ln>
                    </pic:spPr>
                  </pic:pic>
                </a:graphicData>
              </a:graphic>
            </wp:inline>
          </w:drawing>
        </w:r>
        <w:bookmarkStart w:id="10605" w:name="_Ref52715668"/>
      </w:del>
    </w:p>
    <w:p w14:paraId="7FCF9005" w14:textId="1A3A99A6" w:rsidR="00A33F88" w:rsidRPr="007C0DAF" w:rsidDel="00DB7B91" w:rsidRDefault="00546DE1">
      <w:pPr>
        <w:pStyle w:val="Caption"/>
        <w:rPr>
          <w:del w:id="10606" w:author="pete jones" w:date="2022-03-14T11:12:00Z"/>
        </w:rPr>
        <w:pPrChange w:id="10607" w:author="pete jones" w:date="2022-01-04T14:11:00Z">
          <w:pPr>
            <w:pStyle w:val="TOCHeading"/>
            <w:jc w:val="center"/>
          </w:pPr>
        </w:pPrChange>
      </w:pPr>
      <w:bookmarkStart w:id="10608" w:name="_Ref64469918"/>
      <w:bookmarkStart w:id="10609" w:name="_Toc68162324"/>
      <w:del w:id="10610" w:author="pete jones" w:date="2022-03-14T11:12:00Z">
        <w:r w:rsidRPr="00C15005" w:rsidDel="00DB7B91">
          <w:delText xml:space="preserve">Table </w:delText>
        </w:r>
      </w:del>
      <w:del w:id="10611" w:author="pete jones" w:date="2022-02-07T13:00:00Z">
        <w:r w:rsidRPr="007C0DAF" w:rsidDel="00344917">
          <w:rPr>
            <w:i w:val="0"/>
            <w:iCs w:val="0"/>
          </w:rPr>
          <w:fldChar w:fldCharType="begin"/>
        </w:r>
        <w:r w:rsidRPr="007C0DAF" w:rsidDel="00344917">
          <w:delInstrText>STYLEREF 1 \s</w:delInstrText>
        </w:r>
        <w:r w:rsidRPr="007C0DAF" w:rsidDel="00344917">
          <w:rPr>
            <w:i w:val="0"/>
            <w:iCs w:val="0"/>
          </w:rPr>
          <w:fldChar w:fldCharType="separate"/>
        </w:r>
        <w:r w:rsidR="00DD384C" w:rsidRPr="007C0DAF" w:rsidDel="00344917">
          <w:rPr>
            <w:noProof/>
          </w:rPr>
          <w:delText>5</w:delText>
        </w:r>
        <w:r w:rsidRPr="007C0DAF" w:rsidDel="00344917">
          <w:rPr>
            <w:i w:val="0"/>
            <w:iCs w:val="0"/>
          </w:rPr>
          <w:fldChar w:fldCharType="end"/>
        </w:r>
        <w:r w:rsidR="002732C1" w:rsidRPr="007C0DAF" w:rsidDel="00344917">
          <w:noBreakHyphen/>
        </w:r>
        <w:r w:rsidRPr="007C0DAF" w:rsidDel="00344917">
          <w:rPr>
            <w:i w:val="0"/>
            <w:iCs w:val="0"/>
          </w:rPr>
          <w:fldChar w:fldCharType="begin"/>
        </w:r>
        <w:r w:rsidRPr="007C0DAF" w:rsidDel="00344917">
          <w:delInstrText>SEQ Table \* ARABIC \s 1</w:delInstrText>
        </w:r>
        <w:r w:rsidRPr="007C0DAF" w:rsidDel="00344917">
          <w:rPr>
            <w:i w:val="0"/>
            <w:iCs w:val="0"/>
          </w:rPr>
          <w:fldChar w:fldCharType="separate"/>
        </w:r>
        <w:r w:rsidR="00DD384C" w:rsidRPr="007C0DAF" w:rsidDel="00344917">
          <w:rPr>
            <w:noProof/>
          </w:rPr>
          <w:delText>8</w:delText>
        </w:r>
        <w:r w:rsidRPr="007C0DAF" w:rsidDel="00344917">
          <w:rPr>
            <w:i w:val="0"/>
            <w:iCs w:val="0"/>
          </w:rPr>
          <w:fldChar w:fldCharType="end"/>
        </w:r>
      </w:del>
      <w:bookmarkEnd w:id="10605"/>
      <w:bookmarkEnd w:id="10608"/>
      <w:del w:id="10612" w:author="pete jones" w:date="2022-03-14T11:12:00Z">
        <w:r w:rsidRPr="007C0DAF" w:rsidDel="00DB7B91">
          <w:delText>: Common manufacturing statements</w:delText>
        </w:r>
        <w:bookmarkEnd w:id="10609"/>
      </w:del>
    </w:p>
    <w:p w14:paraId="74886244" w14:textId="1BDEF724" w:rsidR="00155220" w:rsidRDefault="00546DE1" w:rsidP="00546DE1">
      <w:pPr>
        <w:rPr>
          <w:ins w:id="10613" w:author="pete jones" w:date="2022-03-14T11:16:00Z"/>
        </w:rPr>
      </w:pPr>
      <w:r w:rsidRPr="00FF6A71">
        <w:t>The design engineering interviewees were presented with similar questions and statements</w:t>
      </w:r>
      <w:del w:id="10614" w:author="pete jones" w:date="2022-03-31T13:53:00Z">
        <w:r w:rsidRPr="00FF6A71" w:rsidDel="001E1CC6">
          <w:delText xml:space="preserve">, </w:delText>
        </w:r>
      </w:del>
      <w:ins w:id="10615" w:author="pete jones" w:date="2022-03-31T13:53:00Z">
        <w:r w:rsidR="001E1CC6">
          <w:t>;</w:t>
        </w:r>
        <w:r w:rsidR="001E1CC6" w:rsidRPr="00FF6A71">
          <w:t xml:space="preserve"> </w:t>
        </w:r>
      </w:ins>
      <w:del w:id="10616" w:author="pete jones" w:date="2022-03-14T11:12:00Z">
        <w:r w:rsidRPr="00FF6A71" w:rsidDel="00DB7B91">
          <w:delText>their responses are aggregated in the following tables</w:delText>
        </w:r>
        <w:r w:rsidR="007046CB" w:rsidRPr="00FF6A71" w:rsidDel="00DB7B91">
          <w:delText xml:space="preserve">, </w:delText>
        </w:r>
        <w:r w:rsidR="007046CB" w:rsidRPr="00312F59" w:rsidDel="00DB7B91">
          <w:fldChar w:fldCharType="begin"/>
        </w:r>
        <w:r w:rsidR="007046CB" w:rsidRPr="00FF6A71" w:rsidDel="00DB7B91">
          <w:delInstrText xml:space="preserve"> REF _Ref64469993 \h </w:delInstrText>
        </w:r>
        <w:r w:rsidR="007046CB" w:rsidRPr="00312F59" w:rsidDel="00DB7B91">
          <w:fldChar w:fldCharType="separate"/>
        </w:r>
        <w:r w:rsidR="00DD384C" w:rsidRPr="00FF6A71" w:rsidDel="00DB7B91">
          <w:delText xml:space="preserve">Table </w:delText>
        </w:r>
        <w:r w:rsidR="00DD384C" w:rsidRPr="00FF6A71" w:rsidDel="00DB7B91">
          <w:rPr>
            <w:noProof/>
          </w:rPr>
          <w:delText>5</w:delText>
        </w:r>
        <w:r w:rsidR="00DD384C" w:rsidRPr="00FF6A71" w:rsidDel="00DB7B91">
          <w:noBreakHyphen/>
        </w:r>
        <w:r w:rsidR="00DD384C" w:rsidRPr="00FF6A71" w:rsidDel="00DB7B91">
          <w:rPr>
            <w:noProof/>
          </w:rPr>
          <w:delText>9</w:delText>
        </w:r>
        <w:r w:rsidR="007046CB" w:rsidRPr="00312F59" w:rsidDel="00DB7B91">
          <w:fldChar w:fldCharType="end"/>
        </w:r>
        <w:r w:rsidR="007046CB" w:rsidRPr="00FF6A71" w:rsidDel="00DB7B91">
          <w:delText xml:space="preserve"> and </w:delText>
        </w:r>
        <w:r w:rsidR="007046CB" w:rsidRPr="00312F59" w:rsidDel="00DB7B91">
          <w:fldChar w:fldCharType="begin"/>
        </w:r>
        <w:r w:rsidR="007046CB" w:rsidRPr="00FF6A71" w:rsidDel="00DB7B91">
          <w:delInstrText xml:space="preserve"> REF _Ref64470005 \h </w:delInstrText>
        </w:r>
        <w:r w:rsidR="007046CB" w:rsidRPr="00312F59" w:rsidDel="00DB7B91">
          <w:fldChar w:fldCharType="separate"/>
        </w:r>
        <w:r w:rsidR="00DD384C" w:rsidRPr="00FF6A71" w:rsidDel="00DB7B91">
          <w:delText xml:space="preserve">Table </w:delText>
        </w:r>
        <w:r w:rsidR="00DD384C" w:rsidRPr="00FF6A71" w:rsidDel="00DB7B91">
          <w:rPr>
            <w:noProof/>
          </w:rPr>
          <w:delText>5</w:delText>
        </w:r>
        <w:r w:rsidR="00DD384C" w:rsidRPr="00FF6A71" w:rsidDel="00DB7B91">
          <w:noBreakHyphen/>
        </w:r>
        <w:r w:rsidR="00DD384C" w:rsidRPr="00FF6A71" w:rsidDel="00DB7B91">
          <w:rPr>
            <w:noProof/>
          </w:rPr>
          <w:delText>10</w:delText>
        </w:r>
        <w:r w:rsidR="007046CB" w:rsidRPr="00312F59" w:rsidDel="00DB7B91">
          <w:fldChar w:fldCharType="end"/>
        </w:r>
        <w:r w:rsidRPr="00FF6A71" w:rsidDel="00DB7B91">
          <w:delText>.</w:delText>
        </w:r>
      </w:del>
      <w:ins w:id="10617" w:author="pete jones" w:date="2022-03-14T11:13:00Z">
        <w:r w:rsidR="00155220">
          <w:t>the responses highlighted</w:t>
        </w:r>
      </w:ins>
      <w:ins w:id="10618" w:author="pete jones" w:date="2022-03-14T11:14:00Z">
        <w:r w:rsidR="00155220">
          <w:t>; understanding the problem, seeking information, and evaluating</w:t>
        </w:r>
      </w:ins>
      <w:ins w:id="10619" w:author="pete jones" w:date="2022-03-14T11:15:00Z">
        <w:r w:rsidR="00155220">
          <w:t>,</w:t>
        </w:r>
      </w:ins>
      <w:ins w:id="10620" w:author="pete jones" w:date="2022-03-14T11:14:00Z">
        <w:r w:rsidR="00155220">
          <w:t xml:space="preserve"> were key to efficient </w:t>
        </w:r>
      </w:ins>
      <w:ins w:id="10621" w:author="pete jones" w:date="2022-03-14T11:13:00Z">
        <w:r w:rsidR="00155220">
          <w:t>engineering design</w:t>
        </w:r>
      </w:ins>
      <w:ins w:id="10622" w:author="pete jones" w:date="2022-03-14T11:14:00Z">
        <w:r w:rsidR="00155220">
          <w:t xml:space="preserve">. These </w:t>
        </w:r>
      </w:ins>
      <w:ins w:id="10623" w:author="pete jones" w:date="2022-03-14T11:15:00Z">
        <w:r w:rsidR="00155220">
          <w:t>responses</w:t>
        </w:r>
      </w:ins>
      <w:ins w:id="10624" w:author="pete jones" w:date="2022-03-14T11:14:00Z">
        <w:r w:rsidR="00155220">
          <w:t xml:space="preserve"> directly correlate with </w:t>
        </w:r>
      </w:ins>
      <w:ins w:id="10625" w:author="pete jones" w:date="2022-03-14T11:15:00Z">
        <w:r w:rsidR="00155220">
          <w:t>21</w:t>
        </w:r>
        <w:r w:rsidR="00155220" w:rsidRPr="00155220">
          <w:rPr>
            <w:vertAlign w:val="superscript"/>
            <w:rPrChange w:id="10626" w:author="pete jones" w:date="2022-03-14T11:15:00Z">
              <w:rPr/>
            </w:rPrChange>
          </w:rPr>
          <w:t>st</w:t>
        </w:r>
      </w:ins>
      <w:ins w:id="10627" w:author="pete jones" w:date="2022-03-30T09:34:00Z">
        <w:r w:rsidR="00036DB9">
          <w:t>-</w:t>
        </w:r>
      </w:ins>
      <w:ins w:id="10628" w:author="pete jones" w:date="2022-03-14T11:16:00Z">
        <w:r w:rsidR="00155220">
          <w:t>century</w:t>
        </w:r>
      </w:ins>
      <w:ins w:id="10629" w:author="pete jones" w:date="2022-03-14T11:15:00Z">
        <w:r w:rsidR="00155220">
          <w:t xml:space="preserve"> skills</w:t>
        </w:r>
      </w:ins>
    </w:p>
    <w:p w14:paraId="68E311F7" w14:textId="77777777" w:rsidR="00155220" w:rsidRDefault="00155220" w:rsidP="00155220">
      <w:pPr>
        <w:pStyle w:val="ListParagraph"/>
        <w:numPr>
          <w:ilvl w:val="0"/>
          <w:numId w:val="147"/>
        </w:numPr>
        <w:rPr>
          <w:ins w:id="10630" w:author="pete jones" w:date="2022-03-14T11:17:00Z"/>
        </w:rPr>
      </w:pPr>
      <w:ins w:id="10631" w:author="pete jones" w:date="2022-03-14T11:16:00Z">
        <w:r>
          <w:t xml:space="preserve">critical thinking </w:t>
        </w:r>
      </w:ins>
      <w:ins w:id="10632" w:author="pete jones" w:date="2022-03-14T11:17:00Z">
        <w:r>
          <w:t>– understanding the problem</w:t>
        </w:r>
      </w:ins>
    </w:p>
    <w:p w14:paraId="003FCCC9" w14:textId="4B247973" w:rsidR="00BF4BA6" w:rsidRDefault="00BF4BA6" w:rsidP="00155220">
      <w:pPr>
        <w:pStyle w:val="ListParagraph"/>
        <w:numPr>
          <w:ilvl w:val="0"/>
          <w:numId w:val="147"/>
        </w:numPr>
        <w:rPr>
          <w:ins w:id="10633" w:author="pete jones" w:date="2022-03-14T11:18:00Z"/>
        </w:rPr>
      </w:pPr>
      <w:ins w:id="10634" w:author="pete jones" w:date="2022-03-14T11:19:00Z">
        <w:r>
          <w:lastRenderedPageBreak/>
          <w:t>c</w:t>
        </w:r>
      </w:ins>
      <w:ins w:id="10635" w:author="pete jones" w:date="2022-03-14T11:18:00Z">
        <w:r>
          <w:t>ollaboration and communication – seeking information</w:t>
        </w:r>
      </w:ins>
    </w:p>
    <w:p w14:paraId="16439163" w14:textId="03BB1999" w:rsidR="00A33F88" w:rsidRPr="00FF6A71" w:rsidRDefault="00BF4BA6">
      <w:pPr>
        <w:pStyle w:val="ListParagraph"/>
        <w:numPr>
          <w:ilvl w:val="0"/>
          <w:numId w:val="147"/>
        </w:numPr>
        <w:pPrChange w:id="10636" w:author="pete jones" w:date="2022-03-14T11:16:00Z">
          <w:pPr/>
        </w:pPrChange>
      </w:pPr>
      <w:ins w:id="10637" w:author="pete jones" w:date="2022-03-14T11:19:00Z">
        <w:r>
          <w:t>creativity – evaluation and problem solving</w:t>
        </w:r>
      </w:ins>
      <w:ins w:id="10638" w:author="pete jones" w:date="2022-03-14T11:13:00Z">
        <w:r w:rsidR="00155220">
          <w:t xml:space="preserve"> </w:t>
        </w:r>
      </w:ins>
    </w:p>
    <w:p w14:paraId="429787BC" w14:textId="36A6073D" w:rsidR="00A33F88" w:rsidRPr="00FF6A71" w:rsidDel="00BF4BA6" w:rsidRDefault="00546DE1" w:rsidP="00546DE1">
      <w:pPr>
        <w:jc w:val="center"/>
        <w:rPr>
          <w:del w:id="10639" w:author="pete jones" w:date="2022-03-14T11:19:00Z"/>
        </w:rPr>
      </w:pPr>
      <w:del w:id="10640" w:author="pete jones" w:date="2022-03-14T11:19:00Z">
        <w:r w:rsidRPr="00C15005" w:rsidDel="00BF4BA6">
          <w:rPr>
            <w:noProof/>
          </w:rPr>
          <w:drawing>
            <wp:inline distT="0" distB="0" distL="0" distR="0" wp14:anchorId="2745F1F4" wp14:editId="18F9F31F">
              <wp:extent cx="2825088" cy="4772563"/>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838886" cy="4795873"/>
                      </a:xfrm>
                      <a:prstGeom prst="rect">
                        <a:avLst/>
                      </a:prstGeom>
                      <a:noFill/>
                      <a:ln>
                        <a:noFill/>
                      </a:ln>
                    </pic:spPr>
                  </pic:pic>
                </a:graphicData>
              </a:graphic>
            </wp:inline>
          </w:drawing>
        </w:r>
      </w:del>
    </w:p>
    <w:p w14:paraId="312A2DF8" w14:textId="20404201" w:rsidR="00A33F88" w:rsidRPr="007C0DAF" w:rsidDel="00BF4BA6" w:rsidRDefault="00546DE1">
      <w:pPr>
        <w:pStyle w:val="Caption"/>
        <w:rPr>
          <w:del w:id="10641" w:author="pete jones" w:date="2022-03-14T11:19:00Z"/>
        </w:rPr>
        <w:pPrChange w:id="10642" w:author="pete jones" w:date="2022-01-04T14:12:00Z">
          <w:pPr>
            <w:pStyle w:val="TOCHeading"/>
            <w:jc w:val="center"/>
          </w:pPr>
        </w:pPrChange>
      </w:pPr>
      <w:bookmarkStart w:id="10643" w:name="_Ref64469993"/>
      <w:bookmarkStart w:id="10644" w:name="_Toc68162325"/>
      <w:del w:id="10645" w:author="pete jones" w:date="2022-03-14T11:19:00Z">
        <w:r w:rsidRPr="00C15005" w:rsidDel="00BF4BA6">
          <w:delText xml:space="preserve">Table </w:delText>
        </w:r>
      </w:del>
      <w:del w:id="10646" w:author="pete jones" w:date="2022-02-07T13:00:00Z">
        <w:r w:rsidRPr="007C0DAF" w:rsidDel="00344917">
          <w:rPr>
            <w:i w:val="0"/>
            <w:iCs w:val="0"/>
          </w:rPr>
          <w:fldChar w:fldCharType="begin"/>
        </w:r>
        <w:r w:rsidRPr="007C0DAF" w:rsidDel="00344917">
          <w:delInstrText>STYLEREF 1 \s</w:delInstrText>
        </w:r>
        <w:r w:rsidRPr="007C0DAF" w:rsidDel="00344917">
          <w:rPr>
            <w:i w:val="0"/>
            <w:iCs w:val="0"/>
          </w:rPr>
          <w:fldChar w:fldCharType="separate"/>
        </w:r>
        <w:r w:rsidR="00DD384C" w:rsidRPr="007C0DAF" w:rsidDel="00344917">
          <w:rPr>
            <w:noProof/>
          </w:rPr>
          <w:delText>5</w:delText>
        </w:r>
        <w:r w:rsidRPr="007C0DAF" w:rsidDel="00344917">
          <w:rPr>
            <w:i w:val="0"/>
            <w:iCs w:val="0"/>
          </w:rPr>
          <w:fldChar w:fldCharType="end"/>
        </w:r>
        <w:r w:rsidR="002732C1" w:rsidRPr="007C0DAF" w:rsidDel="00344917">
          <w:noBreakHyphen/>
        </w:r>
        <w:r w:rsidRPr="007C0DAF" w:rsidDel="00344917">
          <w:rPr>
            <w:i w:val="0"/>
            <w:iCs w:val="0"/>
          </w:rPr>
          <w:fldChar w:fldCharType="begin"/>
        </w:r>
        <w:r w:rsidRPr="007C0DAF" w:rsidDel="00344917">
          <w:delInstrText>SEQ Table \* ARABIC \s 1</w:delInstrText>
        </w:r>
        <w:r w:rsidRPr="007C0DAF" w:rsidDel="00344917">
          <w:rPr>
            <w:i w:val="0"/>
            <w:iCs w:val="0"/>
          </w:rPr>
          <w:fldChar w:fldCharType="separate"/>
        </w:r>
        <w:r w:rsidR="00DD384C" w:rsidRPr="007C0DAF" w:rsidDel="00344917">
          <w:rPr>
            <w:noProof/>
          </w:rPr>
          <w:delText>9</w:delText>
        </w:r>
        <w:r w:rsidRPr="007C0DAF" w:rsidDel="00344917">
          <w:rPr>
            <w:i w:val="0"/>
            <w:iCs w:val="0"/>
          </w:rPr>
          <w:fldChar w:fldCharType="end"/>
        </w:r>
      </w:del>
      <w:bookmarkEnd w:id="10643"/>
      <w:del w:id="10647" w:author="pete jones" w:date="2022-03-14T11:19:00Z">
        <w:r w:rsidRPr="007C0DAF" w:rsidDel="00BF4BA6">
          <w:delText xml:space="preserve">: Design activities </w:delText>
        </w:r>
        <w:r w:rsidR="00F427D8" w:rsidRPr="007C0DAF" w:rsidDel="00BF4BA6">
          <w:delText>ranking.</w:delText>
        </w:r>
        <w:bookmarkEnd w:id="10644"/>
      </w:del>
    </w:p>
    <w:p w14:paraId="01D2F288" w14:textId="02AFFB22" w:rsidR="007046CB" w:rsidDel="00BF4BA6" w:rsidRDefault="00546DE1" w:rsidP="00546DE1">
      <w:pPr>
        <w:rPr>
          <w:del w:id="10648" w:author="pete jones" w:date="2022-03-14T11:20:00Z"/>
        </w:rPr>
      </w:pPr>
      <w:r w:rsidRPr="00FF6A71">
        <w:t xml:space="preserve">The design engineer interviewees were shown a collection of </w:t>
      </w:r>
      <w:del w:id="10649" w:author="pete jones" w:date="2022-03-31T13:54:00Z">
        <w:r w:rsidRPr="00FF6A71" w:rsidDel="00DF69F4">
          <w:delText>statements people have made</w:delText>
        </w:r>
      </w:del>
      <w:ins w:id="10650" w:author="pete jones" w:date="2022-03-31T13:54:00Z">
        <w:r w:rsidR="00DF69F4">
          <w:t>people's statements</w:t>
        </w:r>
      </w:ins>
      <w:r w:rsidRPr="00FF6A71">
        <w:t xml:space="preserve"> about design. They were asked to indicate the extent to which they agreed with the </w:t>
      </w:r>
      <w:del w:id="10651" w:author="pete jones" w:date="2022-03-31T13:54:00Z">
        <w:r w:rsidRPr="00FF6A71" w:rsidDel="00DF69F4">
          <w:delText>statements</w:delText>
        </w:r>
      </w:del>
      <w:ins w:id="10652" w:author="pete jones" w:date="2022-03-31T13:54:00Z">
        <w:r w:rsidR="00DF69F4">
          <w:t>view</w:t>
        </w:r>
        <w:r w:rsidR="00DF69F4" w:rsidRPr="00FF6A71">
          <w:t>s</w:t>
        </w:r>
      </w:ins>
      <w:r w:rsidRPr="00FF6A71">
        <w:t xml:space="preserve">, </w:t>
      </w:r>
      <w:r w:rsidR="00F427D8" w:rsidRPr="00FF6A71">
        <w:t>i.e.,</w:t>
      </w:r>
      <w:r w:rsidRPr="00FF6A71">
        <w:t xml:space="preserve"> did they resonate with the type of work or environment in which they worked, or for those statements they had a strong affinity with. </w:t>
      </w:r>
      <w:ins w:id="10653" w:author="pete jones" w:date="2022-03-14T11:22:00Z">
        <w:r w:rsidR="00BF4BA6">
          <w:t xml:space="preserve">The statements </w:t>
        </w:r>
      </w:ins>
      <w:ins w:id="10654" w:author="pete jones" w:date="2022-03-31T13:54:00Z">
        <w:r w:rsidR="00DF69F4">
          <w:t>that enthusiastically correlated to the engineering designers directly supported</w:t>
        </w:r>
      </w:ins>
      <w:ins w:id="10655" w:author="pete jones" w:date="2022-03-14T11:23:00Z">
        <w:r w:rsidR="00BF4BA6">
          <w:t xml:space="preserve"> </w:t>
        </w:r>
        <w:r w:rsidR="000B6C53">
          <w:t xml:space="preserve">an emphasis on </w:t>
        </w:r>
      </w:ins>
      <w:ins w:id="10656" w:author="pete jones" w:date="2022-03-14T11:24:00Z">
        <w:r w:rsidR="000B6C53">
          <w:t>21</w:t>
        </w:r>
        <w:r w:rsidR="000B6C53" w:rsidRPr="000B6C53">
          <w:rPr>
            <w:vertAlign w:val="superscript"/>
            <w:rPrChange w:id="10657" w:author="pete jones" w:date="2022-03-14T11:24:00Z">
              <w:rPr/>
            </w:rPrChange>
          </w:rPr>
          <w:t>st</w:t>
        </w:r>
      </w:ins>
      <w:ins w:id="10658" w:author="pete jones" w:date="2022-03-30T09:34:00Z">
        <w:r w:rsidR="00036DB9">
          <w:t>-</w:t>
        </w:r>
      </w:ins>
      <w:ins w:id="10659" w:author="pete jones" w:date="2022-03-14T11:24:00Z">
        <w:r w:rsidR="000B6C53">
          <w:t xml:space="preserve">century skills. Engineering design concerns devising systems to meet desired needs, </w:t>
        </w:r>
      </w:ins>
      <w:ins w:id="10660" w:author="pete jones" w:date="2022-03-14T11:25:00Z">
        <w:r w:rsidR="000B6C53">
          <w:t xml:space="preserve">creative solution concepts to better understand the engineering problem, </w:t>
        </w:r>
      </w:ins>
      <w:ins w:id="10661" w:author="pete jones" w:date="2022-03-14T11:27:00Z">
        <w:r w:rsidR="000B6C53">
          <w:t xml:space="preserve">and </w:t>
        </w:r>
      </w:ins>
      <w:ins w:id="10662" w:author="pete jones" w:date="2022-03-14T11:26:00Z">
        <w:r w:rsidR="000B6C53">
          <w:t xml:space="preserve">understanding </w:t>
        </w:r>
      </w:ins>
      <w:ins w:id="10663" w:author="pete jones" w:date="2022-03-14T11:27:00Z">
        <w:r w:rsidR="000B6C53">
          <w:t xml:space="preserve">that </w:t>
        </w:r>
      </w:ins>
      <w:ins w:id="10664" w:author="pete jones" w:date="2022-03-14T11:26:00Z">
        <w:r w:rsidR="000B6C53">
          <w:t>the relationships between problems and solutions drive originality</w:t>
        </w:r>
      </w:ins>
      <w:ins w:id="10665" w:author="pete jones" w:date="2022-03-14T11:27:00Z">
        <w:r w:rsidR="000B6C53">
          <w:t>.</w:t>
        </w:r>
      </w:ins>
      <w:del w:id="10666" w:author="pete jones" w:date="2022-03-14T11:20:00Z">
        <w:r w:rsidRPr="00FF6A71" w:rsidDel="00BF4BA6">
          <w:delText>The top six ranked statements are shown in</w:delText>
        </w:r>
        <w:r w:rsidR="007046CB" w:rsidRPr="00FF6A71" w:rsidDel="00BF4BA6">
          <w:delText xml:space="preserve"> </w:delText>
        </w:r>
        <w:r w:rsidR="007046CB" w:rsidRPr="00312F59" w:rsidDel="00BF4BA6">
          <w:fldChar w:fldCharType="begin"/>
        </w:r>
        <w:r w:rsidR="007046CB" w:rsidRPr="000B6C53" w:rsidDel="00BF4BA6">
          <w:delInstrText xml:space="preserve"> REF _Ref64470005 \h </w:delInstrText>
        </w:r>
        <w:r w:rsidR="007046CB" w:rsidRPr="00312F59" w:rsidDel="00BF4BA6">
          <w:fldChar w:fldCharType="separate"/>
        </w:r>
        <w:r w:rsidR="00DD384C" w:rsidRPr="00FF6A71" w:rsidDel="00BF4BA6">
          <w:delText xml:space="preserve">Table </w:delText>
        </w:r>
        <w:r w:rsidR="00DD384C" w:rsidRPr="00FF6A71" w:rsidDel="00BF4BA6">
          <w:rPr>
            <w:noProof/>
          </w:rPr>
          <w:delText>5</w:delText>
        </w:r>
        <w:r w:rsidR="00DD384C" w:rsidRPr="00FF6A71" w:rsidDel="00BF4BA6">
          <w:noBreakHyphen/>
        </w:r>
        <w:r w:rsidR="00DD384C" w:rsidRPr="00FF6A71" w:rsidDel="00BF4BA6">
          <w:rPr>
            <w:noProof/>
          </w:rPr>
          <w:delText>10</w:delText>
        </w:r>
        <w:r w:rsidR="007046CB" w:rsidRPr="00312F59" w:rsidDel="00BF4BA6">
          <w:fldChar w:fldCharType="end"/>
        </w:r>
        <w:r w:rsidR="007046CB" w:rsidRPr="00FF6A71" w:rsidDel="00BF4BA6">
          <w:delText>.</w:delText>
        </w:r>
      </w:del>
    </w:p>
    <w:p w14:paraId="694FF3C5" w14:textId="77777777" w:rsidR="00BF4BA6" w:rsidRPr="00FF6A71" w:rsidRDefault="00BF4BA6" w:rsidP="007046CB">
      <w:pPr>
        <w:rPr>
          <w:ins w:id="10667" w:author="pete jones" w:date="2022-03-14T11:20:00Z"/>
        </w:rPr>
      </w:pPr>
    </w:p>
    <w:p w14:paraId="3356160F" w14:textId="2B71FCC4" w:rsidR="00A33F88" w:rsidRPr="00FF6A71" w:rsidDel="000B6C53" w:rsidRDefault="00546DE1" w:rsidP="00546DE1">
      <w:pPr>
        <w:rPr>
          <w:del w:id="10668" w:author="pete jones" w:date="2022-03-14T11:27:00Z"/>
        </w:rPr>
      </w:pPr>
      <w:del w:id="10669" w:author="pete jones" w:date="2022-03-14T11:20:00Z">
        <w:r w:rsidRPr="00FF6A71" w:rsidDel="00BF4BA6">
          <w:delText>.</w:delText>
        </w:r>
      </w:del>
    </w:p>
    <w:p w14:paraId="391FE878" w14:textId="0861DC67" w:rsidR="00A33F88" w:rsidRPr="00FF6A71" w:rsidDel="000B6C53" w:rsidRDefault="00546DE1">
      <w:pPr>
        <w:rPr>
          <w:del w:id="10670" w:author="pete jones" w:date="2022-03-14T11:27:00Z"/>
        </w:rPr>
        <w:pPrChange w:id="10671" w:author="pete jones" w:date="2022-03-14T11:27:00Z">
          <w:pPr>
            <w:jc w:val="center"/>
          </w:pPr>
        </w:pPrChange>
      </w:pPr>
      <w:del w:id="10672" w:author="pete jones" w:date="2022-03-14T11:27:00Z">
        <w:r w:rsidRPr="00C15005" w:rsidDel="000B6C53">
          <w:rPr>
            <w:noProof/>
          </w:rPr>
          <w:drawing>
            <wp:inline distT="0" distB="0" distL="0" distR="0" wp14:anchorId="189D8742" wp14:editId="0ADAD97B">
              <wp:extent cx="4506694" cy="1569027"/>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0">
                        <a:extLst>
                          <a:ext uri="{28A0092B-C50C-407E-A947-70E740481C1C}">
                            <a14:useLocalDpi xmlns:a14="http://schemas.microsoft.com/office/drawing/2010/main" val="0"/>
                          </a:ext>
                        </a:extLst>
                      </a:blip>
                      <a:srcRect b="77122"/>
                      <a:stretch/>
                    </pic:blipFill>
                    <pic:spPr bwMode="auto">
                      <a:xfrm>
                        <a:off x="0" y="0"/>
                        <a:ext cx="4526122" cy="1575791"/>
                      </a:xfrm>
                      <a:prstGeom prst="rect">
                        <a:avLst/>
                      </a:prstGeom>
                      <a:noFill/>
                      <a:ln>
                        <a:noFill/>
                      </a:ln>
                      <a:extLst>
                        <a:ext uri="{53640926-AAD7-44D8-BBD7-CCE9431645EC}">
                          <a14:shadowObscured xmlns:a14="http://schemas.microsoft.com/office/drawing/2010/main"/>
                        </a:ext>
                      </a:extLst>
                    </pic:spPr>
                  </pic:pic>
                </a:graphicData>
              </a:graphic>
            </wp:inline>
          </w:drawing>
        </w:r>
        <w:bookmarkStart w:id="10673" w:name="_Ref52717902"/>
      </w:del>
    </w:p>
    <w:p w14:paraId="28D28DEC" w14:textId="56812865" w:rsidR="00A33F88" w:rsidRPr="007C0DAF" w:rsidDel="00BF4BA6" w:rsidRDefault="00546DE1">
      <w:pPr>
        <w:pStyle w:val="Caption"/>
        <w:rPr>
          <w:del w:id="10674" w:author="pete jones" w:date="2022-03-14T11:21:00Z"/>
        </w:rPr>
        <w:pPrChange w:id="10675" w:author="pete jones" w:date="2022-01-04T14:12:00Z">
          <w:pPr>
            <w:pStyle w:val="TOCHeading"/>
            <w:jc w:val="center"/>
          </w:pPr>
        </w:pPrChange>
      </w:pPr>
      <w:bookmarkStart w:id="10676" w:name="_Ref64470005"/>
      <w:bookmarkStart w:id="10677" w:name="_Toc68162326"/>
      <w:del w:id="10678" w:author="pete jones" w:date="2022-03-14T11:21:00Z">
        <w:r w:rsidRPr="00C15005" w:rsidDel="00BF4BA6">
          <w:delText xml:space="preserve">Table </w:delText>
        </w:r>
      </w:del>
      <w:del w:id="10679" w:author="pete jones" w:date="2022-02-07T13:00:00Z">
        <w:r w:rsidRPr="007C0DAF" w:rsidDel="00344917">
          <w:rPr>
            <w:i w:val="0"/>
            <w:iCs w:val="0"/>
          </w:rPr>
          <w:fldChar w:fldCharType="begin"/>
        </w:r>
        <w:r w:rsidRPr="007C0DAF" w:rsidDel="00344917">
          <w:delInstrText>STYLEREF 1 \s</w:delInstrText>
        </w:r>
        <w:r w:rsidRPr="007C0DAF" w:rsidDel="00344917">
          <w:rPr>
            <w:i w:val="0"/>
            <w:iCs w:val="0"/>
          </w:rPr>
          <w:fldChar w:fldCharType="separate"/>
        </w:r>
        <w:r w:rsidR="00DD384C" w:rsidRPr="007C0DAF" w:rsidDel="00344917">
          <w:rPr>
            <w:noProof/>
          </w:rPr>
          <w:delText>5</w:delText>
        </w:r>
        <w:r w:rsidRPr="007C0DAF" w:rsidDel="00344917">
          <w:rPr>
            <w:i w:val="0"/>
            <w:iCs w:val="0"/>
          </w:rPr>
          <w:fldChar w:fldCharType="end"/>
        </w:r>
        <w:r w:rsidR="002732C1" w:rsidRPr="007C0DAF" w:rsidDel="00344917">
          <w:noBreakHyphen/>
        </w:r>
        <w:r w:rsidRPr="007C0DAF" w:rsidDel="00344917">
          <w:rPr>
            <w:i w:val="0"/>
            <w:iCs w:val="0"/>
          </w:rPr>
          <w:fldChar w:fldCharType="begin"/>
        </w:r>
        <w:r w:rsidRPr="007C0DAF" w:rsidDel="00344917">
          <w:delInstrText>SEQ Table \* ARABIC \s 1</w:delInstrText>
        </w:r>
        <w:r w:rsidRPr="007C0DAF" w:rsidDel="00344917">
          <w:rPr>
            <w:i w:val="0"/>
            <w:iCs w:val="0"/>
          </w:rPr>
          <w:fldChar w:fldCharType="separate"/>
        </w:r>
        <w:r w:rsidR="00DD384C" w:rsidRPr="007C0DAF" w:rsidDel="00344917">
          <w:rPr>
            <w:noProof/>
          </w:rPr>
          <w:delText>10</w:delText>
        </w:r>
        <w:r w:rsidRPr="007C0DAF" w:rsidDel="00344917">
          <w:rPr>
            <w:i w:val="0"/>
            <w:iCs w:val="0"/>
          </w:rPr>
          <w:fldChar w:fldCharType="end"/>
        </w:r>
      </w:del>
      <w:bookmarkEnd w:id="10673"/>
      <w:bookmarkEnd w:id="10676"/>
      <w:del w:id="10680" w:author="pete jones" w:date="2022-03-14T11:21:00Z">
        <w:r w:rsidRPr="007C0DAF" w:rsidDel="00BF4BA6">
          <w:delText>: Common design statements</w:delText>
        </w:r>
        <w:bookmarkEnd w:id="10677"/>
      </w:del>
    </w:p>
    <w:p w14:paraId="4D5B6D54" w14:textId="77777777" w:rsidR="00A33F88" w:rsidRPr="00FF6A71" w:rsidRDefault="00A33F88" w:rsidP="007046CB">
      <w:pPr>
        <w:rPr>
          <w:b/>
          <w:bCs/>
          <w:u w:val="single"/>
        </w:rPr>
      </w:pPr>
      <w:r w:rsidRPr="00FF6A71">
        <w:rPr>
          <w:b/>
          <w:bCs/>
          <w:u w:val="single"/>
        </w:rPr>
        <w:t>Section 3 - Creativity and 21st Century employability</w:t>
      </w:r>
    </w:p>
    <w:p w14:paraId="47560400" w14:textId="1E8F8675" w:rsidR="00A33F88" w:rsidRPr="00FF6A71" w:rsidRDefault="00546DE1" w:rsidP="00546DE1">
      <w:r w:rsidRPr="00FF6A71">
        <w:t>The interviewees were asked to consider a list of 20 skills and competencies. Firstly, they were asked to rank the top six competencies by considering how the importance of the basic knowledge and applied skill areas will change over the next five years. Secondly, they were asked to reconsider the list</w:t>
      </w:r>
      <w:ins w:id="10681" w:author="pete jones" w:date="2022-03-31T13:55:00Z">
        <w:r w:rsidR="00DF69F4">
          <w:t>,</w:t>
        </w:r>
      </w:ins>
      <w:r w:rsidRPr="00FF6A71">
        <w:t xml:space="preserve"> </w:t>
      </w:r>
      <w:del w:id="10682" w:author="pete jones" w:date="2022-04-01T15:04:00Z">
        <w:r w:rsidRPr="00FF6A71" w:rsidDel="00726256">
          <w:delText>thinking about</w:delText>
        </w:r>
      </w:del>
      <w:ins w:id="10683" w:author="pete jones" w:date="2022-04-01T15:04:00Z">
        <w:r w:rsidR="00726256">
          <w:t>considering</w:t>
        </w:r>
      </w:ins>
      <w:r w:rsidRPr="00FF6A71">
        <w:t xml:space="preserve"> which </w:t>
      </w:r>
      <w:del w:id="10684" w:author="pete jones" w:date="2022-03-31T13:55:00Z">
        <w:r w:rsidRPr="00FF6A71" w:rsidDel="00DF69F4">
          <w:delText xml:space="preserve">of these </w:delText>
        </w:r>
      </w:del>
      <w:r w:rsidRPr="00FF6A71">
        <w:t xml:space="preserve">content areas they believe to be “most critical” for future graduates entering the workforce over the next five years. </w:t>
      </w:r>
      <w:ins w:id="10685" w:author="pete jones" w:date="2022-03-14T10:57:00Z">
        <w:r w:rsidR="00551834">
          <w:t xml:space="preserve">The results </w:t>
        </w:r>
      </w:ins>
      <w:ins w:id="10686" w:author="pete jones" w:date="2022-03-14T10:58:00Z">
        <w:r w:rsidR="00551834">
          <w:t>indicated the same top three statements; crit</w:t>
        </w:r>
      </w:ins>
      <w:ins w:id="10687" w:author="pete jones" w:date="2022-03-14T10:59:00Z">
        <w:r w:rsidR="00551834">
          <w:t>ic</w:t>
        </w:r>
      </w:ins>
      <w:ins w:id="10688" w:author="pete jones" w:date="2022-03-14T10:58:00Z">
        <w:r w:rsidR="00551834">
          <w:t xml:space="preserve">al thinking and problem </w:t>
        </w:r>
      </w:ins>
      <w:ins w:id="10689" w:author="pete jones" w:date="2022-03-14T10:59:00Z">
        <w:r w:rsidR="00551834">
          <w:t>solving, the application of information technology, and teamwork and collaboration</w:t>
        </w:r>
      </w:ins>
      <w:ins w:id="10690" w:author="pete jones" w:date="2022-03-14T11:00:00Z">
        <w:r w:rsidR="00551834">
          <w:t xml:space="preserve">, i.e., all these </w:t>
        </w:r>
      </w:ins>
      <w:ins w:id="10691" w:author="pete jones" w:date="2022-03-14T11:01:00Z">
        <w:r w:rsidR="00551834">
          <w:t xml:space="preserve">topics were most </w:t>
        </w:r>
      </w:ins>
      <w:ins w:id="10692" w:author="pete jones" w:date="2022-03-31T13:55:00Z">
        <w:r w:rsidR="00DF69F4">
          <w:t>vit</w:t>
        </w:r>
      </w:ins>
      <w:ins w:id="10693" w:author="pete jones" w:date="2022-03-14T11:01:00Z">
        <w:r w:rsidR="00551834">
          <w:t>al and would present the mos</w:t>
        </w:r>
      </w:ins>
      <w:ins w:id="10694" w:author="pete jones" w:date="2022-03-14T11:02:00Z">
        <w:r w:rsidR="00551834">
          <w:t xml:space="preserve">t change </w:t>
        </w:r>
        <w:r w:rsidR="00333A47">
          <w:t>for</w:t>
        </w:r>
        <w:r w:rsidR="00551834">
          <w:t xml:space="preserve"> engineering activities</w:t>
        </w:r>
        <w:r w:rsidR="00333A47">
          <w:t>.</w:t>
        </w:r>
      </w:ins>
      <w:del w:id="10695" w:author="pete jones" w:date="2022-03-14T10:59:00Z">
        <w:r w:rsidRPr="00FF6A71" w:rsidDel="00551834">
          <w:delText>The list of competencies and the aggregated rankings are provided in</w:delText>
        </w:r>
        <w:r w:rsidR="007046CB" w:rsidRPr="00FF6A71" w:rsidDel="00551834">
          <w:delText xml:space="preserve"> </w:delText>
        </w:r>
        <w:r w:rsidR="007046CB" w:rsidRPr="00312F59" w:rsidDel="00551834">
          <w:fldChar w:fldCharType="begin"/>
        </w:r>
        <w:r w:rsidR="007046CB" w:rsidRPr="00FF6A71" w:rsidDel="00551834">
          <w:delInstrText xml:space="preserve"> REF _Ref64470124 \h </w:delInstrText>
        </w:r>
        <w:r w:rsidR="007046CB" w:rsidRPr="00312F59" w:rsidDel="00551834">
          <w:fldChar w:fldCharType="separate"/>
        </w:r>
        <w:r w:rsidR="00DD384C" w:rsidRPr="00FF6A71" w:rsidDel="00551834">
          <w:delText xml:space="preserve">Table </w:delText>
        </w:r>
        <w:r w:rsidR="00DD384C" w:rsidRPr="00FF6A71" w:rsidDel="00551834">
          <w:rPr>
            <w:noProof/>
          </w:rPr>
          <w:delText>5</w:delText>
        </w:r>
        <w:r w:rsidR="00DD384C" w:rsidRPr="00FF6A71" w:rsidDel="00551834">
          <w:noBreakHyphen/>
        </w:r>
        <w:r w:rsidR="00DD384C" w:rsidRPr="00FF6A71" w:rsidDel="00551834">
          <w:rPr>
            <w:noProof/>
          </w:rPr>
          <w:delText>11</w:delText>
        </w:r>
        <w:r w:rsidR="007046CB" w:rsidRPr="00312F59" w:rsidDel="00551834">
          <w:fldChar w:fldCharType="end"/>
        </w:r>
        <w:r w:rsidRPr="00FF6A71" w:rsidDel="00551834">
          <w:delText>.</w:delText>
        </w:r>
      </w:del>
    </w:p>
    <w:p w14:paraId="393E51EA" w14:textId="743CA4E4" w:rsidR="00A33F88" w:rsidRPr="00FF6A71" w:rsidDel="00333A47" w:rsidRDefault="00546DE1">
      <w:pPr>
        <w:jc w:val="left"/>
        <w:rPr>
          <w:del w:id="10696" w:author="pete jones" w:date="2022-03-14T11:02:00Z"/>
        </w:rPr>
        <w:pPrChange w:id="10697" w:author="pete jones" w:date="2022-03-14T11:02:00Z">
          <w:pPr>
            <w:jc w:val="center"/>
          </w:pPr>
        </w:pPrChange>
      </w:pPr>
      <w:del w:id="10698" w:author="pete jones" w:date="2022-03-14T10:59:00Z">
        <w:r w:rsidRPr="00C15005" w:rsidDel="00551834">
          <w:rPr>
            <w:noProof/>
          </w:rPr>
          <w:drawing>
            <wp:inline distT="0" distB="0" distL="0" distR="0" wp14:anchorId="2559565A" wp14:editId="069BA5C4">
              <wp:extent cx="3450327" cy="490297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468945" cy="4929436"/>
                      </a:xfrm>
                      <a:prstGeom prst="rect">
                        <a:avLst/>
                      </a:prstGeom>
                      <a:noFill/>
                      <a:ln>
                        <a:noFill/>
                      </a:ln>
                    </pic:spPr>
                  </pic:pic>
                </a:graphicData>
              </a:graphic>
            </wp:inline>
          </w:drawing>
        </w:r>
      </w:del>
    </w:p>
    <w:p w14:paraId="20A77603" w14:textId="420F6897" w:rsidR="00A33F88" w:rsidRPr="00FF6A71" w:rsidDel="00333A47" w:rsidRDefault="00546DE1" w:rsidP="00546DE1">
      <w:pPr>
        <w:jc w:val="center"/>
        <w:rPr>
          <w:del w:id="10699" w:author="pete jones" w:date="2022-03-14T11:02:00Z"/>
        </w:rPr>
      </w:pPr>
      <w:del w:id="10700" w:author="pete jones" w:date="2022-03-14T11:02:00Z">
        <w:r w:rsidRPr="00C15005" w:rsidDel="00333A47">
          <w:rPr>
            <w:noProof/>
          </w:rPr>
          <w:drawing>
            <wp:inline distT="0" distB="0" distL="0" distR="0" wp14:anchorId="48CC5A7C" wp14:editId="4ECD5B43">
              <wp:extent cx="3586001" cy="2590751"/>
              <wp:effectExtent l="0" t="0" r="0" b="63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605640" cy="2604939"/>
                      </a:xfrm>
                      <a:prstGeom prst="rect">
                        <a:avLst/>
                      </a:prstGeom>
                      <a:noFill/>
                      <a:ln>
                        <a:noFill/>
                      </a:ln>
                    </pic:spPr>
                  </pic:pic>
                </a:graphicData>
              </a:graphic>
            </wp:inline>
          </w:drawing>
        </w:r>
        <w:bookmarkStart w:id="10701" w:name="_Ref52718578"/>
      </w:del>
    </w:p>
    <w:p w14:paraId="23327A8D" w14:textId="09D3A2EA" w:rsidR="00A33F88" w:rsidRPr="007C0DAF" w:rsidDel="00333A47" w:rsidRDefault="00546DE1">
      <w:pPr>
        <w:pStyle w:val="Caption"/>
        <w:rPr>
          <w:del w:id="10702" w:author="pete jones" w:date="2022-03-14T11:02:00Z"/>
        </w:rPr>
        <w:pPrChange w:id="10703" w:author="pete jones" w:date="2022-01-04T14:12:00Z">
          <w:pPr>
            <w:pStyle w:val="TOCHeading"/>
            <w:jc w:val="center"/>
          </w:pPr>
        </w:pPrChange>
      </w:pPr>
      <w:bookmarkStart w:id="10704" w:name="_Ref64470124"/>
      <w:bookmarkStart w:id="10705" w:name="_Toc68162327"/>
      <w:del w:id="10706" w:author="pete jones" w:date="2022-03-14T11:02:00Z">
        <w:r w:rsidRPr="00C15005" w:rsidDel="00333A47">
          <w:delText xml:space="preserve">Table </w:delText>
        </w:r>
      </w:del>
      <w:del w:id="10707" w:author="pete jones" w:date="2022-02-07T13:00:00Z">
        <w:r w:rsidRPr="007C0DAF" w:rsidDel="00344917">
          <w:rPr>
            <w:i w:val="0"/>
            <w:iCs w:val="0"/>
          </w:rPr>
          <w:fldChar w:fldCharType="begin"/>
        </w:r>
        <w:r w:rsidRPr="007C0DAF" w:rsidDel="00344917">
          <w:delInstrText>STYLEREF 1 \s</w:delInstrText>
        </w:r>
        <w:r w:rsidRPr="007C0DAF" w:rsidDel="00344917">
          <w:rPr>
            <w:i w:val="0"/>
            <w:iCs w:val="0"/>
          </w:rPr>
          <w:fldChar w:fldCharType="separate"/>
        </w:r>
        <w:r w:rsidR="00DD384C" w:rsidRPr="007C0DAF" w:rsidDel="00344917">
          <w:rPr>
            <w:noProof/>
          </w:rPr>
          <w:delText>5</w:delText>
        </w:r>
        <w:r w:rsidRPr="007C0DAF" w:rsidDel="00344917">
          <w:rPr>
            <w:i w:val="0"/>
            <w:iCs w:val="0"/>
          </w:rPr>
          <w:fldChar w:fldCharType="end"/>
        </w:r>
        <w:r w:rsidR="002732C1" w:rsidRPr="007C0DAF" w:rsidDel="00344917">
          <w:noBreakHyphen/>
        </w:r>
        <w:r w:rsidRPr="007C0DAF" w:rsidDel="00344917">
          <w:rPr>
            <w:i w:val="0"/>
            <w:iCs w:val="0"/>
          </w:rPr>
          <w:fldChar w:fldCharType="begin"/>
        </w:r>
        <w:r w:rsidRPr="007C0DAF" w:rsidDel="00344917">
          <w:delInstrText>SEQ Table \* ARABIC \s 1</w:delInstrText>
        </w:r>
        <w:r w:rsidRPr="007C0DAF" w:rsidDel="00344917">
          <w:rPr>
            <w:i w:val="0"/>
            <w:iCs w:val="0"/>
          </w:rPr>
          <w:fldChar w:fldCharType="separate"/>
        </w:r>
        <w:r w:rsidR="00DD384C" w:rsidRPr="007C0DAF" w:rsidDel="00344917">
          <w:rPr>
            <w:noProof/>
          </w:rPr>
          <w:delText>11</w:delText>
        </w:r>
        <w:r w:rsidRPr="007C0DAF" w:rsidDel="00344917">
          <w:rPr>
            <w:i w:val="0"/>
            <w:iCs w:val="0"/>
          </w:rPr>
          <w:fldChar w:fldCharType="end"/>
        </w:r>
      </w:del>
      <w:bookmarkEnd w:id="10701"/>
      <w:bookmarkEnd w:id="10704"/>
      <w:del w:id="10708" w:author="pete jones" w:date="2022-03-14T11:02:00Z">
        <w:r w:rsidRPr="007C0DAF" w:rsidDel="00333A47">
          <w:delText>: common skills and knowledge competencies</w:delText>
        </w:r>
        <w:bookmarkEnd w:id="10705"/>
      </w:del>
    </w:p>
    <w:p w14:paraId="067E3F7B" w14:textId="77777777" w:rsidR="00A33F88" w:rsidRPr="00FF6A71" w:rsidRDefault="00546DE1" w:rsidP="007046CB">
      <w:pPr>
        <w:rPr>
          <w:b/>
          <w:bCs/>
          <w:u w:val="single"/>
        </w:rPr>
      </w:pPr>
      <w:r w:rsidRPr="00FF6A71">
        <w:rPr>
          <w:b/>
          <w:bCs/>
          <w:u w:val="single"/>
        </w:rPr>
        <w:t>Section 4 – The role of technology</w:t>
      </w:r>
    </w:p>
    <w:p w14:paraId="3409DC9C" w14:textId="53F73B49" w:rsidR="00A33F88" w:rsidRPr="00FF6A71" w:rsidRDefault="00546DE1" w:rsidP="00546DE1">
      <w:r w:rsidRPr="00FF6A71">
        <w:t xml:space="preserve">The interviewees were asked to discuss their thoughts relating to their own experiences of engineering technology and how that technology is deployed in design and manufacturing to innovate the creative processes. The following statements are generalised from the interviews where a moderate to </w:t>
      </w:r>
      <w:ins w:id="10709" w:author="pete jones" w:date="2022-03-30T09:34:00Z">
        <w:r w:rsidR="00036DB9">
          <w:t xml:space="preserve">a </w:t>
        </w:r>
      </w:ins>
      <w:del w:id="10710" w:author="pete jones" w:date="2022-03-31T13:55:00Z">
        <w:r w:rsidRPr="00FF6A71" w:rsidDel="00DF69F4">
          <w:delText xml:space="preserve">strong </w:delText>
        </w:r>
      </w:del>
      <w:ins w:id="10711" w:author="pete jones" w:date="2022-03-31T13:55:00Z">
        <w:r w:rsidR="00DF69F4">
          <w:t>firm</w:t>
        </w:r>
        <w:r w:rsidR="00DF69F4" w:rsidRPr="00FF6A71">
          <w:t xml:space="preserve"> </w:t>
        </w:r>
      </w:ins>
      <w:r w:rsidRPr="00FF6A71">
        <w:t>agreement was evident:</w:t>
      </w:r>
    </w:p>
    <w:p w14:paraId="53B0C9DF" w14:textId="77777777" w:rsidR="00A33F88" w:rsidRPr="00FF6A71" w:rsidRDefault="00546DE1" w:rsidP="0021440D">
      <w:pPr>
        <w:numPr>
          <w:ilvl w:val="0"/>
          <w:numId w:val="62"/>
        </w:numPr>
      </w:pPr>
      <w:r w:rsidRPr="00FF6A71">
        <w:t>The integration of good Data Management Software (PLM/CDE) is essential to the innovation and creative processes.</w:t>
      </w:r>
    </w:p>
    <w:p w14:paraId="7BCAE2FA" w14:textId="21EC7B24" w:rsidR="00A33F88" w:rsidRPr="00FF6A71" w:rsidRDefault="00546DE1" w:rsidP="0021440D">
      <w:pPr>
        <w:numPr>
          <w:ilvl w:val="0"/>
          <w:numId w:val="62"/>
        </w:numPr>
      </w:pPr>
      <w:del w:id="10712" w:author="pete jones" w:date="2022-04-01T15:04:00Z">
        <w:r w:rsidRPr="00FF6A71" w:rsidDel="00726256">
          <w:delText xml:space="preserve">Most often, </w:delText>
        </w:r>
      </w:del>
      <w:del w:id="10713" w:author="pete jones" w:date="2022-03-30T09:34:00Z">
        <w:r w:rsidRPr="00FF6A71" w:rsidDel="00036DB9">
          <w:delText xml:space="preserve">an </w:delText>
        </w:r>
      </w:del>
      <w:del w:id="10714" w:author="pete jones" w:date="2022-04-01T15:04:00Z">
        <w:r w:rsidRPr="00FF6A71" w:rsidDel="00726256">
          <w:delText>innovation is</w:delText>
        </w:r>
      </w:del>
      <w:ins w:id="10715" w:author="pete jones" w:date="2022-04-01T15:04:00Z">
        <w:r w:rsidR="00726256">
          <w:t>Innovation is often</w:t>
        </w:r>
      </w:ins>
      <w:r w:rsidRPr="00FF6A71">
        <w:t xml:space="preserve"> an improvement to an existing product </w:t>
      </w:r>
      <w:del w:id="10716" w:author="pete jones" w:date="2022-03-31T13:55:00Z">
        <w:r w:rsidRPr="00FF6A71" w:rsidDel="00DF69F4">
          <w:delText>as opposed to</w:delText>
        </w:r>
      </w:del>
      <w:ins w:id="10717" w:author="pete jones" w:date="2022-03-31T13:55:00Z">
        <w:r w:rsidR="00DF69F4">
          <w:t>instead of</w:t>
        </w:r>
      </w:ins>
      <w:r w:rsidRPr="00FF6A71">
        <w:t xml:space="preserve"> an entirely new product.</w:t>
      </w:r>
    </w:p>
    <w:p w14:paraId="6D8AE9B8" w14:textId="77777777" w:rsidR="00A33F88" w:rsidRPr="00FF6A71" w:rsidRDefault="00546DE1" w:rsidP="0021440D">
      <w:pPr>
        <w:numPr>
          <w:ilvl w:val="0"/>
          <w:numId w:val="62"/>
        </w:numPr>
      </w:pPr>
      <w:r w:rsidRPr="00FF6A71">
        <w:lastRenderedPageBreak/>
        <w:t>The capabilities of modern CAD software can simplify complex modelling approaches by combining feature-based and direct modelling techniques by removing the limits to what can be modelled.</w:t>
      </w:r>
    </w:p>
    <w:p w14:paraId="639385A8" w14:textId="77777777" w:rsidR="00A33F88" w:rsidRPr="00FF6A71" w:rsidRDefault="00546DE1" w:rsidP="0021440D">
      <w:pPr>
        <w:numPr>
          <w:ilvl w:val="0"/>
          <w:numId w:val="62"/>
        </w:numPr>
      </w:pPr>
      <w:r w:rsidRPr="00FF6A71">
        <w:t>Generative design, optimisation, FEA and simulation tools should be integrated throughout the design cycle.</w:t>
      </w:r>
    </w:p>
    <w:p w14:paraId="49268ED9" w14:textId="29092495" w:rsidR="00A33F88" w:rsidRPr="00FF6A71" w:rsidRDefault="00546DE1" w:rsidP="0021440D">
      <w:pPr>
        <w:numPr>
          <w:ilvl w:val="0"/>
          <w:numId w:val="62"/>
        </w:numPr>
      </w:pPr>
      <w:r w:rsidRPr="00FF6A71">
        <w:t xml:space="preserve">It is </w:t>
      </w:r>
      <w:del w:id="10718" w:author="pete jones" w:date="2022-03-31T13:55:00Z">
        <w:r w:rsidRPr="00FF6A71" w:rsidDel="00DF69F4">
          <w:delText xml:space="preserve">not </w:delText>
        </w:r>
      </w:del>
      <w:ins w:id="10719" w:author="pete jones" w:date="2022-03-31T13:55:00Z">
        <w:r w:rsidR="00DF69F4">
          <w:t>un</w:t>
        </w:r>
      </w:ins>
      <w:r w:rsidRPr="00FF6A71">
        <w:t xml:space="preserve">necessary to create 2D drawings of every CAD model or assembly. </w:t>
      </w:r>
      <w:del w:id="10720" w:author="pete jones" w:date="2022-03-30T09:34:00Z">
        <w:r w:rsidRPr="00FF6A71" w:rsidDel="00036DB9">
          <w:delText xml:space="preserve">Full </w:delText>
        </w:r>
      </w:del>
      <w:ins w:id="10721" w:author="pete jones" w:date="2022-03-31T13:55:00Z">
        <w:r w:rsidR="00DF69F4">
          <w:t>However, t</w:t>
        </w:r>
      </w:ins>
      <w:ins w:id="10722" w:author="pete jones" w:date="2022-03-30T09:34:00Z">
        <w:r w:rsidR="00036DB9">
          <w:t>he f</w:t>
        </w:r>
        <w:r w:rsidR="00036DB9" w:rsidRPr="00FF6A71">
          <w:t xml:space="preserve">ull </w:t>
        </w:r>
      </w:ins>
      <w:r w:rsidRPr="00FF6A71">
        <w:t>model definition can innovate design documentation.</w:t>
      </w:r>
    </w:p>
    <w:p w14:paraId="74842BE1" w14:textId="304BC3E6" w:rsidR="00A33F88" w:rsidRPr="00FF6A71" w:rsidRDefault="00546DE1" w:rsidP="0021440D">
      <w:pPr>
        <w:numPr>
          <w:ilvl w:val="0"/>
          <w:numId w:val="62"/>
        </w:numPr>
      </w:pPr>
      <w:r w:rsidRPr="00FF6A71">
        <w:t xml:space="preserve">The use of visualisation is a key contributor to </w:t>
      </w:r>
      <w:del w:id="10723" w:author="pete jones" w:date="2022-03-30T09:35:00Z">
        <w:r w:rsidRPr="00FF6A71" w:rsidDel="00036DB9">
          <w:delText xml:space="preserve">improve </w:delText>
        </w:r>
      </w:del>
      <w:ins w:id="10724" w:author="pete jones" w:date="2022-03-30T09:35:00Z">
        <w:r w:rsidR="00036DB9" w:rsidRPr="00FF6A71">
          <w:t>improv</w:t>
        </w:r>
        <w:r w:rsidR="00036DB9">
          <w:t>ing</w:t>
        </w:r>
        <w:r w:rsidR="00036DB9" w:rsidRPr="00FF6A71">
          <w:t xml:space="preserve"> </w:t>
        </w:r>
      </w:ins>
      <w:r w:rsidRPr="00FF6A71">
        <w:t xml:space="preserve">collaboration between multi-discipline teams. </w:t>
      </w:r>
    </w:p>
    <w:p w14:paraId="32E77606" w14:textId="77777777" w:rsidR="00A33F88" w:rsidRPr="00FF6A71" w:rsidRDefault="00546DE1" w:rsidP="0021440D">
      <w:pPr>
        <w:numPr>
          <w:ilvl w:val="0"/>
          <w:numId w:val="62"/>
        </w:numPr>
      </w:pPr>
      <w:r w:rsidRPr="00FF6A71">
        <w:t>Managing Engineering data beyond CAD is essential knowledge for engineers.</w:t>
      </w:r>
    </w:p>
    <w:p w14:paraId="51143E87" w14:textId="77777777" w:rsidR="00A33F88" w:rsidRPr="00FF6A71" w:rsidRDefault="00A33F88" w:rsidP="007046CB">
      <w:pPr>
        <w:rPr>
          <w:b/>
          <w:bCs/>
          <w:u w:val="single"/>
        </w:rPr>
      </w:pPr>
      <w:r w:rsidRPr="00FF6A71">
        <w:rPr>
          <w:b/>
          <w:bCs/>
          <w:u w:val="single"/>
        </w:rPr>
        <w:t>Section 5 – Future Curriculum</w:t>
      </w:r>
    </w:p>
    <w:p w14:paraId="3157CB87" w14:textId="41FB80ED" w:rsidR="00A33F88" w:rsidRPr="00FF6A71" w:rsidRDefault="00546DE1" w:rsidP="00546DE1">
      <w:r w:rsidRPr="00FF6A71">
        <w:t>All interviewees had experienced undergraduate education in a UK university</w:t>
      </w:r>
      <w:del w:id="10725" w:author="pete jones" w:date="2022-03-31T13:56:00Z">
        <w:r w:rsidRPr="00FF6A71" w:rsidDel="00DF69F4">
          <w:delText xml:space="preserve">, </w:delText>
        </w:r>
      </w:del>
      <w:ins w:id="10726" w:author="pete jones" w:date="2022-03-31T13:56:00Z">
        <w:r w:rsidR="00DF69F4">
          <w:t>;</w:t>
        </w:r>
        <w:r w:rsidR="00DF69F4" w:rsidRPr="00FF6A71">
          <w:t xml:space="preserve"> </w:t>
        </w:r>
      </w:ins>
      <w:r w:rsidRPr="00FF6A71">
        <w:t xml:space="preserve">their range of ages meant that this experience was not limited to </w:t>
      </w:r>
      <w:del w:id="10727" w:author="pete jones" w:date="2022-03-31T13:56:00Z">
        <w:r w:rsidRPr="00FF6A71" w:rsidDel="00DF69F4">
          <w:delText xml:space="preserve">contemporary </w:delText>
        </w:r>
      </w:del>
      <w:ins w:id="10728" w:author="pete jones" w:date="2022-03-31T13:56:00Z">
        <w:r w:rsidR="00DF69F4" w:rsidRPr="00FF6A71">
          <w:t>c</w:t>
        </w:r>
        <w:r w:rsidR="00DF69F4">
          <w:t>urrent</w:t>
        </w:r>
        <w:r w:rsidR="00DF69F4" w:rsidRPr="00FF6A71">
          <w:t xml:space="preserve"> </w:t>
        </w:r>
      </w:ins>
      <w:r w:rsidRPr="00FF6A71">
        <w:t xml:space="preserve">courses of study. It was evident that their respective courses of study were very similar, except for the integration of advances in technology. Nonetheless, the interviewees did not anticipate that employers would reduce their hiring of university graduates </w:t>
      </w:r>
      <w:del w:id="10729" w:author="pete jones" w:date="2022-03-31T13:56:00Z">
        <w:r w:rsidRPr="00FF6A71" w:rsidDel="00DF69F4">
          <w:delText>in favour of hi</w:delText>
        </w:r>
      </w:del>
      <w:ins w:id="10730" w:author="pete jones" w:date="2022-03-31T13:56:00Z">
        <w:r w:rsidR="00DF69F4">
          <w:t>favou</w:t>
        </w:r>
      </w:ins>
      <w:r w:rsidRPr="00FF6A71">
        <w:t>ring post-secondary educated workers over the next five years</w:t>
      </w:r>
      <w:del w:id="10731" w:author="pete jones" w:date="2022-03-31T13:56:00Z">
        <w:r w:rsidRPr="00FF6A71" w:rsidDel="00DF69F4">
          <w:delText>, but</w:delText>
        </w:r>
      </w:del>
      <w:ins w:id="10732" w:author="pete jones" w:date="2022-03-31T13:56:00Z">
        <w:r w:rsidR="00DF69F4">
          <w:t>. Still,</w:t>
        </w:r>
      </w:ins>
      <w:r w:rsidRPr="00FF6A71">
        <w:t xml:space="preserve"> the affordability of higher education for the broadest base of society might be </w:t>
      </w:r>
      <w:r w:rsidR="00F427D8" w:rsidRPr="00FF6A71">
        <w:t>an</w:t>
      </w:r>
      <w:r w:rsidRPr="00FF6A71">
        <w:t xml:space="preserve"> influencing factor. Regarding the engineering curriculum</w:t>
      </w:r>
      <w:ins w:id="10733" w:author="pete jones" w:date="2022-03-30T09:35:00Z">
        <w:r w:rsidR="00036DB9">
          <w:t>,</w:t>
        </w:r>
      </w:ins>
      <w:r w:rsidRPr="00FF6A71">
        <w:t xml:space="preserve"> there was agreement that there was </w:t>
      </w:r>
      <w:ins w:id="10734" w:author="pete jones" w:date="2022-03-30T09:35:00Z">
        <w:r w:rsidR="00036DB9">
          <w:t xml:space="preserve">a </w:t>
        </w:r>
      </w:ins>
      <w:r w:rsidRPr="00FF6A71">
        <w:t xml:space="preserve">scope and perhaps an urgent need to start the process of evolution. Educators should consider re-assessing current curricula in response to future needs and should research models for incorporating more hands-on and practical experience for students by seeking ways to involve community organisations and businesses to pilot workforce-applicable learning opportunities. Critical thinking, </w:t>
      </w:r>
      <w:del w:id="10735" w:author="pete jones" w:date="2022-03-30T09:35:00Z">
        <w:r w:rsidRPr="00FF6A71" w:rsidDel="00036DB9">
          <w:delText xml:space="preserve">problem </w:delText>
        </w:r>
      </w:del>
      <w:ins w:id="10736" w:author="pete jones" w:date="2022-03-30T09:35:00Z">
        <w:r w:rsidR="00036DB9" w:rsidRPr="00FF6A71">
          <w:t>problem</w:t>
        </w:r>
        <w:r w:rsidR="00036DB9">
          <w:t>-</w:t>
        </w:r>
      </w:ins>
      <w:r w:rsidRPr="00FF6A71">
        <w:t>solving, and communications, both written and oral, were identified as increasingly important</w:t>
      </w:r>
      <w:del w:id="10737" w:author="pete jones" w:date="2022-03-31T13:56:00Z">
        <w:r w:rsidRPr="00FF6A71" w:rsidDel="00DF69F4">
          <w:delText>, and t</w:delText>
        </w:r>
      </w:del>
      <w:ins w:id="10738" w:author="pete jones" w:date="2022-03-31T13:56:00Z">
        <w:r w:rsidR="00DF69F4">
          <w:t>. T</w:t>
        </w:r>
      </w:ins>
      <w:r w:rsidRPr="00FF6A71">
        <w:t xml:space="preserve">hat undergraduate courses should emphasise critical thinking, effective writing and speaking skills to support success in the workplace. The interviewees suggested that future graduates must continue to acquire fundamental engineering knowledge complimented by applied </w:t>
      </w:r>
      <w:del w:id="10739" w:author="pete jones" w:date="2022-03-30T09:35:00Z">
        <w:r w:rsidRPr="00FF6A71" w:rsidDel="00036DB9">
          <w:delText>21</w:delText>
        </w:r>
        <w:r w:rsidRPr="00FF6A71" w:rsidDel="00036DB9">
          <w:rPr>
            <w:vertAlign w:val="superscript"/>
          </w:rPr>
          <w:delText>st</w:delText>
        </w:r>
        <w:r w:rsidRPr="00FF6A71" w:rsidDel="00036DB9">
          <w:delText xml:space="preserve"> </w:delText>
        </w:r>
      </w:del>
      <w:ins w:id="10740" w:author="pete jones" w:date="2022-03-30T09:35:00Z">
        <w:r w:rsidR="00036DB9" w:rsidRPr="00FF6A71">
          <w:t>21</w:t>
        </w:r>
        <w:r w:rsidR="00036DB9" w:rsidRPr="00FF6A71">
          <w:rPr>
            <w:vertAlign w:val="superscript"/>
          </w:rPr>
          <w:t>st</w:t>
        </w:r>
        <w:r w:rsidR="00036DB9">
          <w:t>-</w:t>
        </w:r>
      </w:ins>
      <w:r w:rsidRPr="00FF6A71">
        <w:t xml:space="preserve">century skills. There was a strong agreement that students </w:t>
      </w:r>
      <w:r w:rsidRPr="00FF6A71">
        <w:lastRenderedPageBreak/>
        <w:t xml:space="preserve">should become familiar with the knowledge and skills </w:t>
      </w:r>
      <w:ins w:id="10741" w:author="pete jones" w:date="2022-03-31T13:57:00Z">
        <w:r w:rsidR="00DF69F4">
          <w:t xml:space="preserve">that </w:t>
        </w:r>
      </w:ins>
      <w:del w:id="10742" w:author="pete jones" w:date="2022-03-31T13:56:00Z">
        <w:r w:rsidRPr="00FF6A71" w:rsidDel="00DF69F4">
          <w:delText xml:space="preserve">that </w:delText>
        </w:r>
      </w:del>
      <w:del w:id="10743" w:author="pete jones" w:date="2022-03-30T12:41:00Z">
        <w:r w:rsidRPr="00FF6A71" w:rsidDel="00042512">
          <w:delText xml:space="preserve">is </w:delText>
        </w:r>
      </w:del>
      <w:r w:rsidRPr="00FF6A71">
        <w:t>increas</w:t>
      </w:r>
      <w:del w:id="10744" w:author="pete jones" w:date="2022-03-31T13:57:00Z">
        <w:r w:rsidRPr="00FF6A71" w:rsidDel="00DF69F4">
          <w:delText>ing</w:delText>
        </w:r>
      </w:del>
      <w:ins w:id="10745" w:author="pete jones" w:date="2022-03-31T13:57:00Z">
        <w:r w:rsidR="00DF69F4">
          <w:t>e</w:t>
        </w:r>
      </w:ins>
      <w:r w:rsidRPr="00FF6A71">
        <w:t xml:space="preserve"> </w:t>
      </w:r>
      <w:del w:id="10746" w:author="pete jones" w:date="2022-03-31T13:57:00Z">
        <w:r w:rsidRPr="00FF6A71" w:rsidDel="00DF69F4">
          <w:delText xml:space="preserve">in </w:delText>
        </w:r>
      </w:del>
      <w:r w:rsidRPr="00FF6A71">
        <w:t xml:space="preserve">value to the business community. There was a consensus that curriculum development should consider CDE Studies </w:t>
      </w:r>
      <w:del w:id="10747" w:author="pete jones" w:date="2022-03-31T13:57:00Z">
        <w:r w:rsidRPr="00FF6A71" w:rsidDel="00DF69F4">
          <w:delText xml:space="preserve">to be </w:delText>
        </w:r>
      </w:del>
      <w:r w:rsidRPr="00FF6A71">
        <w:t>integrated into engineering courses</w:t>
      </w:r>
      <w:del w:id="10748" w:author="pete jones" w:date="2022-03-31T13:57:00Z">
        <w:r w:rsidRPr="00FF6A71" w:rsidDel="00DF69F4">
          <w:delText>, and t</w:delText>
        </w:r>
      </w:del>
      <w:ins w:id="10749" w:author="pete jones" w:date="2022-03-31T13:57:00Z">
        <w:r w:rsidR="00DF69F4">
          <w:t>. T</w:t>
        </w:r>
      </w:ins>
      <w:r w:rsidRPr="00FF6A71">
        <w:t xml:space="preserve">here was a need to develop a CDE curriculum for modern engineers to promote interdisciplinarity. </w:t>
      </w:r>
      <w:del w:id="10750" w:author="pete jones" w:date="2022-03-31T13:56:00Z">
        <w:r w:rsidRPr="00FF6A71" w:rsidDel="00DF69F4">
          <w:delText xml:space="preserve">Introducing </w:delText>
        </w:r>
      </w:del>
      <w:ins w:id="10751" w:author="pete jones" w:date="2022-03-31T13:56:00Z">
        <w:r w:rsidR="00DF69F4">
          <w:t>For example, i</w:t>
        </w:r>
        <w:r w:rsidR="00DF69F4" w:rsidRPr="00FF6A71">
          <w:t xml:space="preserve">ntroducing </w:t>
        </w:r>
      </w:ins>
      <w:ins w:id="10752" w:author="pete jones" w:date="2022-03-31T13:57:00Z">
        <w:r w:rsidR="00DF69F4">
          <w:t xml:space="preserve">a </w:t>
        </w:r>
      </w:ins>
      <w:del w:id="10753" w:author="pete jones" w:date="2022-03-31T13:57:00Z">
        <w:r w:rsidRPr="00FF6A71" w:rsidDel="00DF69F4">
          <w:delText xml:space="preserve">stronger </w:delText>
        </w:r>
      </w:del>
      <w:ins w:id="10754" w:author="pete jones" w:date="2022-03-31T13:57:00Z">
        <w:r w:rsidR="00DF69F4">
          <w:t>more robust</w:t>
        </w:r>
        <w:r w:rsidR="00DF69F4" w:rsidRPr="00FF6A71">
          <w:t xml:space="preserve"> </w:t>
        </w:r>
      </w:ins>
      <w:r w:rsidRPr="00FF6A71">
        <w:t>integration of engineering data collaboration to align CAD tools to 21st Century skills.</w:t>
      </w:r>
      <w:bookmarkStart w:id="10755" w:name="_Toc51936830"/>
    </w:p>
    <w:p w14:paraId="191EB1DD" w14:textId="77777777" w:rsidR="00A33F88" w:rsidRPr="00FF6A71" w:rsidRDefault="00546DE1" w:rsidP="005D7C68">
      <w:pPr>
        <w:pStyle w:val="Heading2"/>
      </w:pPr>
      <w:bookmarkStart w:id="10756" w:name="_Toc68162213"/>
      <w:bookmarkStart w:id="10757" w:name="_Toc99969581"/>
      <w:r w:rsidRPr="00FF6A71">
        <w:t>Analysis of the results</w:t>
      </w:r>
      <w:bookmarkEnd w:id="10755"/>
      <w:bookmarkEnd w:id="10756"/>
      <w:bookmarkEnd w:id="10757"/>
    </w:p>
    <w:p w14:paraId="1BE433A7" w14:textId="4475E4D1" w:rsidR="00A33F88" w:rsidRPr="00FF6A71" w:rsidRDefault="00546DE1" w:rsidP="00546DE1">
      <w:r w:rsidRPr="00FF6A71">
        <w:t xml:space="preserve">The </w:t>
      </w:r>
      <w:del w:id="10758" w:author="pete jones" w:date="2022-03-31T13:58:00Z">
        <w:r w:rsidRPr="00FF6A71" w:rsidDel="00DF69F4">
          <w:delText xml:space="preserve">major </w:delText>
        </w:r>
      </w:del>
      <w:ins w:id="10759" w:author="pete jones" w:date="2022-03-31T13:58:00Z">
        <w:r w:rsidR="00DF69F4">
          <w:t>significant</w:t>
        </w:r>
        <w:r w:rsidR="00DF69F4" w:rsidRPr="00FF6A71">
          <w:t xml:space="preserve"> </w:t>
        </w:r>
      </w:ins>
      <w:r w:rsidRPr="00FF6A71">
        <w:t xml:space="preserve">benefits of implementing CDE technology into undergraduate education lie in the ability of the technology to support </w:t>
      </w:r>
      <w:del w:id="10760" w:author="pete jones" w:date="2022-03-30T09:36:00Z">
        <w:r w:rsidRPr="00FF6A71" w:rsidDel="00560AC9">
          <w:delText>21</w:delText>
        </w:r>
        <w:r w:rsidRPr="00FF6A71" w:rsidDel="00560AC9">
          <w:rPr>
            <w:vertAlign w:val="superscript"/>
          </w:rPr>
          <w:delText>st</w:delText>
        </w:r>
        <w:r w:rsidRPr="00FF6A71" w:rsidDel="00560AC9">
          <w:delText xml:space="preserve"> </w:delText>
        </w:r>
      </w:del>
      <w:ins w:id="10761" w:author="pete jones" w:date="2022-03-30T09:36:00Z">
        <w:r w:rsidR="00560AC9" w:rsidRPr="00FF6A71">
          <w:t>21</w:t>
        </w:r>
        <w:r w:rsidR="00560AC9" w:rsidRPr="00FF6A71">
          <w:rPr>
            <w:vertAlign w:val="superscript"/>
          </w:rPr>
          <w:t>st</w:t>
        </w:r>
        <w:r w:rsidR="00560AC9">
          <w:t>-</w:t>
        </w:r>
      </w:ins>
      <w:r w:rsidRPr="00FF6A71">
        <w:t xml:space="preserve">century skills. This is most effectively achieved when learning activities embrace a problem-based approach to </w:t>
      </w:r>
      <w:del w:id="10762" w:author="pete jones" w:date="2022-03-30T09:36:00Z">
        <w:r w:rsidRPr="00FF6A71" w:rsidDel="00560AC9">
          <w:delText xml:space="preserve">integrate </w:delText>
        </w:r>
      </w:del>
      <w:ins w:id="10763" w:author="pete jones" w:date="2022-03-30T09:36:00Z">
        <w:r w:rsidR="00560AC9" w:rsidRPr="00FF6A71">
          <w:t>integrat</w:t>
        </w:r>
        <w:r w:rsidR="00560AC9">
          <w:t>ing</w:t>
        </w:r>
        <w:r w:rsidR="00560AC9" w:rsidRPr="00FF6A71">
          <w:t xml:space="preserve"> </w:t>
        </w:r>
      </w:ins>
      <w:r w:rsidRPr="00FF6A71">
        <w:t>subjects in a real-world simulation of an engineering project.</w:t>
      </w:r>
    </w:p>
    <w:p w14:paraId="670B801B" w14:textId="710DAAE7" w:rsidR="00A33F88" w:rsidRPr="00FF6A71" w:rsidRDefault="00546DE1" w:rsidP="00546DE1">
      <w:r w:rsidRPr="00FF6A71">
        <w:t xml:space="preserve">The opportunity index suggests that more preparatory work on the curriculum at a higher level is required </w:t>
      </w:r>
      <w:del w:id="10764" w:author="pete jones" w:date="2022-03-30T09:36:00Z">
        <w:r w:rsidRPr="00FF6A71" w:rsidDel="00560AC9">
          <w:delText>prior to</w:delText>
        </w:r>
      </w:del>
      <w:ins w:id="10765" w:author="pete jones" w:date="2022-03-30T09:36:00Z">
        <w:r w:rsidR="00560AC9">
          <w:t>before</w:t>
        </w:r>
      </w:ins>
      <w:r w:rsidRPr="00FF6A71">
        <w:t xml:space="preserve"> considering the design of </w:t>
      </w:r>
      <w:del w:id="10766" w:author="pete jones" w:date="2022-03-30T09:36:00Z">
        <w:r w:rsidRPr="00FF6A71" w:rsidDel="00560AC9">
          <w:delText xml:space="preserve">an </w:delText>
        </w:r>
      </w:del>
      <w:r w:rsidRPr="00FF6A71">
        <w:t xml:space="preserve">activity at either individual module level or </w:t>
      </w:r>
      <w:del w:id="10767" w:author="pete jones" w:date="2022-03-30T09:36:00Z">
        <w:r w:rsidRPr="00FF6A71" w:rsidDel="00560AC9">
          <w:delText xml:space="preserve">at </w:delText>
        </w:r>
      </w:del>
      <w:r w:rsidRPr="00FF6A71">
        <w:t xml:space="preserve">synoptic course level. Implementing PBL learning and assessment strategies in combination with a </w:t>
      </w:r>
      <w:del w:id="10768" w:author="pete jones" w:date="2022-03-31T13:58:00Z">
        <w:r w:rsidRPr="00FF6A71" w:rsidDel="00DF69F4">
          <w:delText xml:space="preserve">strong </w:delText>
        </w:r>
      </w:del>
      <w:ins w:id="10769" w:author="pete jones" w:date="2022-03-31T13:58:00Z">
        <w:r w:rsidR="00DF69F4">
          <w:t>vital</w:t>
        </w:r>
        <w:r w:rsidR="00DF69F4" w:rsidRPr="00FF6A71">
          <w:t xml:space="preserve"> </w:t>
        </w:r>
      </w:ins>
      <w:r w:rsidRPr="00FF6A71">
        <w:t>element of CDE technology requires a focu</w:t>
      </w:r>
      <w:del w:id="10770" w:author="pete jones" w:date="2022-03-30T09:37:00Z">
        <w:r w:rsidRPr="00FF6A71" w:rsidDel="00560AC9">
          <w:delText>s</w:delText>
        </w:r>
      </w:del>
      <w:r w:rsidRPr="00FF6A71">
        <w:t>sed effort to improve 21</w:t>
      </w:r>
      <w:r w:rsidRPr="00FF6A71">
        <w:rPr>
          <w:vertAlign w:val="superscript"/>
        </w:rPr>
        <w:t>st</w:t>
      </w:r>
      <w:r w:rsidRPr="00FF6A71">
        <w:t xml:space="preserve"> skills. The opportunity index review and the HE practitioner anecdote suggest that courses are structured with insufficient emphasis on </w:t>
      </w:r>
      <w:del w:id="10771" w:author="pete jones" w:date="2022-03-30T09:37:00Z">
        <w:r w:rsidRPr="00FF6A71" w:rsidDel="00560AC9">
          <w:delText>21</w:delText>
        </w:r>
        <w:r w:rsidRPr="00FF6A71" w:rsidDel="00560AC9">
          <w:rPr>
            <w:vertAlign w:val="superscript"/>
          </w:rPr>
          <w:delText>st</w:delText>
        </w:r>
        <w:r w:rsidRPr="00FF6A71" w:rsidDel="00560AC9">
          <w:delText xml:space="preserve"> </w:delText>
        </w:r>
      </w:del>
      <w:ins w:id="10772" w:author="pete jones" w:date="2022-03-30T09:37:00Z">
        <w:r w:rsidR="00560AC9" w:rsidRPr="00FF6A71">
          <w:t>21</w:t>
        </w:r>
        <w:r w:rsidR="00560AC9" w:rsidRPr="00FF6A71">
          <w:rPr>
            <w:vertAlign w:val="superscript"/>
          </w:rPr>
          <w:t>st</w:t>
        </w:r>
        <w:r w:rsidR="00560AC9">
          <w:t>-</w:t>
        </w:r>
      </w:ins>
      <w:r w:rsidRPr="00FF6A71">
        <w:t>century skills successfully mapped to learning and assessment strategies.</w:t>
      </w:r>
    </w:p>
    <w:p w14:paraId="66026F32" w14:textId="10A3BBF0" w:rsidR="00A33F88" w:rsidRPr="00FF6A71" w:rsidRDefault="00546DE1" w:rsidP="00546DE1">
      <w:r w:rsidRPr="00FF6A71">
        <w:t xml:space="preserve">There was an expectation that the engagement levels of students and their awareness of integrated technology would be significantly increased. </w:t>
      </w:r>
      <w:del w:id="10773" w:author="pete jones" w:date="2022-03-31T13:58:00Z">
        <w:r w:rsidRPr="00FF6A71" w:rsidDel="00DF69F4">
          <w:delText xml:space="preserve">The </w:delText>
        </w:r>
      </w:del>
      <w:ins w:id="10774" w:author="pete jones" w:date="2022-03-31T13:58:00Z">
        <w:r w:rsidR="00DF69F4">
          <w:t>However, t</w:t>
        </w:r>
        <w:r w:rsidR="00DF69F4" w:rsidRPr="00FF6A71">
          <w:t xml:space="preserve">he </w:t>
        </w:r>
      </w:ins>
      <w:del w:id="10775" w:author="pete jones" w:date="2022-03-31T13:58:00Z">
        <w:r w:rsidRPr="00FF6A71" w:rsidDel="00DF69F4">
          <w:delText>results of the pilot study</w:delText>
        </w:r>
      </w:del>
      <w:ins w:id="10776" w:author="pete jones" w:date="2022-03-31T13:58:00Z">
        <w:r w:rsidR="00DF69F4">
          <w:t>pilot study results</w:t>
        </w:r>
      </w:ins>
      <w:r w:rsidRPr="00FF6A71">
        <w:t xml:space="preserve"> were unremarkable </w:t>
      </w:r>
      <w:del w:id="10777" w:author="pete jones" w:date="2022-04-01T15:04:00Z">
        <w:r w:rsidRPr="00FF6A71" w:rsidDel="00726256">
          <w:delText>in respect of</w:delText>
        </w:r>
      </w:del>
      <w:ins w:id="10778" w:author="pete jones" w:date="2022-04-01T15:04:00Z">
        <w:r w:rsidR="00726256">
          <w:t>regarding</w:t>
        </w:r>
      </w:ins>
      <w:r w:rsidRPr="00FF6A71">
        <w:t xml:space="preserve"> the impact of PBL and the use of a collaborative digital environment. The lack of positive reinforcement exhibited by the outcomes can be attributed to several factors:</w:t>
      </w:r>
    </w:p>
    <w:p w14:paraId="40242608" w14:textId="77777777" w:rsidR="00A33F88" w:rsidRPr="00FF6A71" w:rsidRDefault="00546DE1" w:rsidP="0021440D">
      <w:pPr>
        <w:numPr>
          <w:ilvl w:val="0"/>
          <w:numId w:val="64"/>
        </w:numPr>
      </w:pPr>
      <w:r w:rsidRPr="00FF6A71">
        <w:t>The collaborative elements of the technology were only available from within the facility’s firewall. This limited the access for students and staff who wished to work remotely.</w:t>
      </w:r>
    </w:p>
    <w:p w14:paraId="38646DF5" w14:textId="12B0E7D7" w:rsidR="00A33F88" w:rsidRPr="00FF6A71" w:rsidRDefault="00546DE1" w:rsidP="0021440D">
      <w:pPr>
        <w:numPr>
          <w:ilvl w:val="0"/>
          <w:numId w:val="64"/>
        </w:numPr>
      </w:pPr>
      <w:r w:rsidRPr="00FF6A71">
        <w:t xml:space="preserve">A decision to switch off collaborative capability was made during the second semester, resulting in teams not being able to collaborate as effectively. Data </w:t>
      </w:r>
      <w:del w:id="10779" w:author="pete jones" w:date="2022-03-30T09:37:00Z">
        <w:r w:rsidRPr="00FF6A71" w:rsidDel="00560AC9">
          <w:delText xml:space="preserve">was </w:delText>
        </w:r>
      </w:del>
      <w:ins w:id="10780" w:author="pete jones" w:date="2022-03-30T09:37:00Z">
        <w:r w:rsidR="00560AC9" w:rsidRPr="00FF6A71">
          <w:t>w</w:t>
        </w:r>
        <w:r w:rsidR="00560AC9">
          <w:t>ere</w:t>
        </w:r>
        <w:r w:rsidR="00560AC9" w:rsidRPr="00FF6A71">
          <w:t xml:space="preserve"> </w:t>
        </w:r>
      </w:ins>
      <w:r w:rsidRPr="00FF6A71">
        <w:lastRenderedPageBreak/>
        <w:t xml:space="preserve">managed by exchange protocols using email or memory sticks which significantly </w:t>
      </w:r>
      <w:r w:rsidR="005D7C68" w:rsidRPr="00FF6A71">
        <w:t>affected</w:t>
      </w:r>
      <w:r w:rsidRPr="00FF6A71">
        <w:t xml:space="preserve"> version control and </w:t>
      </w:r>
      <w:del w:id="10781" w:author="pete jones" w:date="2022-03-31T13:58:00Z">
        <w:r w:rsidRPr="00FF6A71" w:rsidDel="00DF69F4">
          <w:delText>ownership of data</w:delText>
        </w:r>
      </w:del>
      <w:ins w:id="10782" w:author="pete jones" w:date="2022-03-31T13:58:00Z">
        <w:r w:rsidR="00DF69F4">
          <w:t>data ownership</w:t>
        </w:r>
      </w:ins>
      <w:r w:rsidRPr="00FF6A71">
        <w:t>.</w:t>
      </w:r>
    </w:p>
    <w:p w14:paraId="5610BF53" w14:textId="0A7D2EED" w:rsidR="00A33F88" w:rsidRPr="00FF6A71" w:rsidRDefault="00546DE1" w:rsidP="0021440D">
      <w:pPr>
        <w:numPr>
          <w:ilvl w:val="0"/>
          <w:numId w:val="64"/>
        </w:numPr>
      </w:pPr>
      <w:r w:rsidRPr="00FF6A71">
        <w:t xml:space="preserve">Module assessment criteria </w:t>
      </w:r>
      <w:del w:id="10783" w:author="pete jones" w:date="2022-03-30T09:37:00Z">
        <w:r w:rsidRPr="00FF6A71" w:rsidDel="00560AC9">
          <w:delText xml:space="preserve">was </w:delText>
        </w:r>
      </w:del>
      <w:ins w:id="10784" w:author="pete jones" w:date="2022-03-30T09:37:00Z">
        <w:r w:rsidR="00560AC9" w:rsidRPr="00FF6A71">
          <w:t>w</w:t>
        </w:r>
        <w:r w:rsidR="00560AC9">
          <w:t>ere</w:t>
        </w:r>
        <w:r w:rsidR="00560AC9" w:rsidRPr="00FF6A71">
          <w:t xml:space="preserve"> </w:t>
        </w:r>
      </w:ins>
      <w:r w:rsidRPr="00FF6A71">
        <w:t>not established in sufficient detail early in the design stage of the programme. Supporting theory of materials and manufacturing technology</w:t>
      </w:r>
      <w:del w:id="10785" w:author="pete jones" w:date="2022-03-30T09:37:00Z">
        <w:r w:rsidRPr="00FF6A71" w:rsidDel="00560AC9">
          <w:delText>,</w:delText>
        </w:r>
      </w:del>
      <w:r w:rsidRPr="00FF6A71">
        <w:t xml:space="preserve"> and design methodologies theory assessment was </w:t>
      </w:r>
      <w:del w:id="10786" w:author="pete jones" w:date="2022-03-31T13:59:00Z">
        <w:r w:rsidRPr="00FF6A71" w:rsidDel="00DF69F4">
          <w:delText xml:space="preserve">originally </w:delText>
        </w:r>
      </w:del>
      <w:ins w:id="10787" w:author="pete jones" w:date="2022-03-31T13:59:00Z">
        <w:r w:rsidR="00DF69F4">
          <w:t>initi</w:t>
        </w:r>
        <w:r w:rsidR="00DF69F4" w:rsidRPr="00FF6A71">
          <w:t xml:space="preserve">ally </w:t>
        </w:r>
      </w:ins>
      <w:r w:rsidRPr="00FF6A71">
        <w:t xml:space="preserve">intended to be integrated with a portfolio of digital data. </w:t>
      </w:r>
      <w:del w:id="10788" w:author="pete jones" w:date="2022-03-30T09:37:00Z">
        <w:r w:rsidRPr="00FF6A71" w:rsidDel="00560AC9">
          <w:delText xml:space="preserve">Final </w:delText>
        </w:r>
      </w:del>
      <w:ins w:id="10789" w:author="pete jones" w:date="2022-03-30T09:37:00Z">
        <w:r w:rsidR="00560AC9">
          <w:t>The f</w:t>
        </w:r>
        <w:r w:rsidR="00560AC9" w:rsidRPr="00FF6A71">
          <w:t xml:space="preserve">inal </w:t>
        </w:r>
      </w:ins>
      <w:r w:rsidRPr="00FF6A71">
        <w:t xml:space="preserve">assessment was fragmented </w:t>
      </w:r>
      <w:del w:id="10790" w:author="pete jones" w:date="2022-03-30T09:37:00Z">
        <w:r w:rsidRPr="00FF6A71" w:rsidDel="00560AC9">
          <w:delText xml:space="preserve">by </w:delText>
        </w:r>
      </w:del>
      <w:ins w:id="10791" w:author="pete jones" w:date="2022-03-30T09:37:00Z">
        <w:r w:rsidR="00560AC9">
          <w:t>into</w:t>
        </w:r>
        <w:r w:rsidR="00560AC9" w:rsidRPr="00FF6A71">
          <w:t xml:space="preserve"> </w:t>
        </w:r>
      </w:ins>
      <w:r w:rsidRPr="00FF6A71">
        <w:t>separate assessment</w:t>
      </w:r>
      <w:ins w:id="10792" w:author="pete jones" w:date="2022-03-30T09:37:00Z">
        <w:r w:rsidR="00560AC9">
          <w:t>s</w:t>
        </w:r>
      </w:ins>
      <w:r w:rsidRPr="00FF6A71">
        <w:t xml:space="preserve"> by examin</w:t>
      </w:r>
      <w:del w:id="10793" w:author="pete jones" w:date="2022-03-31T13:59:00Z">
        <w:r w:rsidRPr="00FF6A71" w:rsidDel="00DF69F4">
          <w:delText>ation of</w:delText>
        </w:r>
      </w:del>
      <w:ins w:id="10794" w:author="pete jones" w:date="2022-03-31T13:59:00Z">
        <w:r w:rsidR="00DF69F4">
          <w:t>ing</w:t>
        </w:r>
      </w:ins>
      <w:r w:rsidRPr="00FF6A71">
        <w:t xml:space="preserve"> the supporting subjects.</w:t>
      </w:r>
    </w:p>
    <w:p w14:paraId="15064F09" w14:textId="7F7DE8A0" w:rsidR="00A33F88" w:rsidRPr="00FF6A71" w:rsidRDefault="00546DE1" w:rsidP="0021440D">
      <w:pPr>
        <w:numPr>
          <w:ilvl w:val="0"/>
          <w:numId w:val="64"/>
        </w:numPr>
      </w:pPr>
      <w:r w:rsidRPr="00FF6A71">
        <w:t xml:space="preserve">Academic staff were ill-prepared with adequate skills and knowledge of the software and learning approach </w:t>
      </w:r>
      <w:del w:id="10795" w:author="pete jones" w:date="2022-03-31T13:59:00Z">
        <w:r w:rsidRPr="00FF6A71" w:rsidDel="00DF69F4">
          <w:delText xml:space="preserve">required </w:delText>
        </w:r>
      </w:del>
      <w:r w:rsidRPr="00FF6A71">
        <w:t>to facilitate such a PBL strategy.</w:t>
      </w:r>
    </w:p>
    <w:p w14:paraId="0EF1952C" w14:textId="77484F3B" w:rsidR="00A33F88" w:rsidRPr="00FF6A71" w:rsidRDefault="00546DE1" w:rsidP="00546DE1">
      <w:r w:rsidRPr="00FF6A71">
        <w:t>In contrast to the pilot</w:t>
      </w:r>
      <w:del w:id="10796" w:author="pete jones" w:date="2022-03-30T09:37:00Z">
        <w:r w:rsidRPr="00FF6A71" w:rsidDel="00560AC9">
          <w:delText>-</w:delText>
        </w:r>
      </w:del>
      <w:ins w:id="10797" w:author="pete jones" w:date="2022-03-30T09:37:00Z">
        <w:r w:rsidR="00560AC9">
          <w:t xml:space="preserve"> </w:t>
        </w:r>
      </w:ins>
      <w:r w:rsidRPr="00FF6A71">
        <w:t>study</w:t>
      </w:r>
      <w:ins w:id="10798" w:author="pete jones" w:date="2022-03-30T09:37:00Z">
        <w:r w:rsidR="00560AC9">
          <w:t>,</w:t>
        </w:r>
      </w:ins>
      <w:r w:rsidRPr="00FF6A71">
        <w:t xml:space="preserve"> the main study followed the progress of students who were more intrinsically motivated by the external project of Formula Student. For most of the students involved</w:t>
      </w:r>
      <w:ins w:id="10799" w:author="pete jones" w:date="2022-03-30T09:37:00Z">
        <w:r w:rsidR="00560AC9">
          <w:t>,</w:t>
        </w:r>
      </w:ins>
      <w:r w:rsidRPr="00FF6A71">
        <w:t xml:space="preserve"> there were no external motivations </w:t>
      </w:r>
      <w:del w:id="10800" w:author="pete jones" w:date="2022-03-30T09:37:00Z">
        <w:r w:rsidRPr="00FF6A71" w:rsidDel="00560AC9">
          <w:delText xml:space="preserve">to </w:delText>
        </w:r>
      </w:del>
      <w:ins w:id="10801" w:author="pete jones" w:date="2022-03-30T09:37:00Z">
        <w:r w:rsidR="00560AC9">
          <w:t>for</w:t>
        </w:r>
        <w:r w:rsidR="00560AC9" w:rsidRPr="00FF6A71">
          <w:t xml:space="preserve"> </w:t>
        </w:r>
      </w:ins>
      <w:r w:rsidRPr="00FF6A71">
        <w:t>the project, in that there were no assessment benefits or credits against main course studies and no course results</w:t>
      </w:r>
      <w:ins w:id="10802" w:author="pete jones" w:date="2022-03-30T09:38:00Z">
        <w:r w:rsidR="00560AC9">
          <w:t xml:space="preserve"> from</w:t>
        </w:r>
      </w:ins>
      <w:r w:rsidRPr="00FF6A71">
        <w:t xml:space="preserve"> consequences for failure. The project was under the </w:t>
      </w:r>
      <w:del w:id="10803" w:author="pete jones" w:date="2022-03-31T13:59:00Z">
        <w:r w:rsidRPr="00FF6A71" w:rsidDel="00DF69F4">
          <w:delText xml:space="preserve">full </w:delText>
        </w:r>
      </w:del>
      <w:ins w:id="10804" w:author="pete jones" w:date="2022-03-31T13:59:00Z">
        <w:r w:rsidR="00DF69F4">
          <w:t>complete</w:t>
        </w:r>
        <w:r w:rsidR="00DF69F4" w:rsidRPr="00FF6A71">
          <w:t xml:space="preserve"> </w:t>
        </w:r>
      </w:ins>
      <w:r w:rsidRPr="00FF6A71">
        <w:t>control of the student team</w:t>
      </w:r>
      <w:ins w:id="10805" w:author="pete jones" w:date="2022-03-31T13:59:00Z">
        <w:r w:rsidR="00DF69F4">
          <w:t>,</w:t>
        </w:r>
      </w:ins>
      <w:r w:rsidRPr="00FF6A71">
        <w:t xml:space="preserve"> where problems emerged, and teams worked to solve problems as they arose. Consequently, the project embodied much more of the core elements of PBL learning strategies and a very positive demonstration </w:t>
      </w:r>
      <w:del w:id="10806" w:author="pete jones" w:date="2022-03-30T09:38:00Z">
        <w:r w:rsidRPr="00FF6A71" w:rsidDel="00560AC9">
          <w:delText xml:space="preserve">for </w:delText>
        </w:r>
      </w:del>
      <w:ins w:id="10807" w:author="pete jones" w:date="2022-03-30T09:38:00Z">
        <w:r w:rsidR="00560AC9">
          <w:t>of</w:t>
        </w:r>
        <w:r w:rsidR="00560AC9" w:rsidRPr="00FF6A71">
          <w:t xml:space="preserve"> </w:t>
        </w:r>
      </w:ins>
      <w:r w:rsidRPr="00FF6A71">
        <w:t xml:space="preserve">the need </w:t>
      </w:r>
      <w:del w:id="10808" w:author="pete jones" w:date="2022-03-30T09:38:00Z">
        <w:r w:rsidRPr="00FF6A71" w:rsidDel="00560AC9">
          <w:delText xml:space="preserve">of </w:delText>
        </w:r>
      </w:del>
      <w:ins w:id="10809" w:author="pete jones" w:date="2022-03-30T09:38:00Z">
        <w:r w:rsidR="00560AC9">
          <w:t>for</w:t>
        </w:r>
        <w:r w:rsidR="00560AC9" w:rsidRPr="00FF6A71">
          <w:t xml:space="preserve"> </w:t>
        </w:r>
      </w:ins>
      <w:r w:rsidRPr="00FF6A71">
        <w:t>collaborative engineering processes and tools.</w:t>
      </w:r>
    </w:p>
    <w:p w14:paraId="7C014DFE" w14:textId="2E177C3A" w:rsidR="00A33F88" w:rsidRPr="00FF6A71" w:rsidRDefault="00546DE1" w:rsidP="00546DE1">
      <w:r w:rsidRPr="00FF6A71">
        <w:t xml:space="preserve">There was a general assumption that academics recognised the need to evolve the course structure with a more synoptic approach to the learning </w:t>
      </w:r>
      <w:r w:rsidR="00805907" w:rsidRPr="00FF6A71">
        <w:t>model and</w:t>
      </w:r>
      <w:r w:rsidRPr="00FF6A71">
        <w:t xml:space="preserve"> recognised the value of CDE technology to support the integration of topics and improve team working activities. Consequently, the design of the pilot study evolved from a “</w:t>
      </w:r>
      <w:del w:id="10810" w:author="pete jones" w:date="2022-03-30T09:38:00Z">
        <w:r w:rsidRPr="00FF6A71" w:rsidDel="00560AC9">
          <w:delText xml:space="preserve">bottom </w:delText>
        </w:r>
      </w:del>
      <w:ins w:id="10811" w:author="pete jones" w:date="2022-03-30T09:38:00Z">
        <w:r w:rsidR="00560AC9" w:rsidRPr="00FF6A71">
          <w:t>bottom</w:t>
        </w:r>
        <w:r w:rsidR="00560AC9">
          <w:t>-</w:t>
        </w:r>
      </w:ins>
      <w:r w:rsidRPr="00FF6A71">
        <w:t>up” approach to the creation of a PBL learning experience</w:t>
      </w:r>
      <w:del w:id="10812" w:author="pete jones" w:date="2022-03-31T14:00:00Z">
        <w:r w:rsidRPr="00FF6A71" w:rsidDel="00DF69F4">
          <w:delText xml:space="preserve"> and</w:delText>
        </w:r>
      </w:del>
      <w:ins w:id="10813" w:author="pete jones" w:date="2022-03-31T14:00:00Z">
        <w:r w:rsidR="00DF69F4">
          <w:t>. It</w:t>
        </w:r>
      </w:ins>
      <w:r w:rsidRPr="00FF6A71">
        <w:t xml:space="preserve"> would have benefited from a </w:t>
      </w:r>
      <w:del w:id="10814" w:author="pete jones" w:date="2022-03-31T14:00:00Z">
        <w:r w:rsidRPr="00FF6A71" w:rsidDel="00DF69F4">
          <w:delText xml:space="preserve">stronger </w:delText>
        </w:r>
      </w:del>
      <w:ins w:id="10815" w:author="pete jones" w:date="2022-03-31T14:00:00Z">
        <w:r w:rsidR="00DF69F4">
          <w:t>more robust</w:t>
        </w:r>
        <w:r w:rsidR="00DF69F4" w:rsidRPr="00FF6A71">
          <w:t xml:space="preserve"> </w:t>
        </w:r>
      </w:ins>
      <w:r w:rsidRPr="00FF6A71">
        <w:t xml:space="preserve">interaction with the whole course team. </w:t>
      </w:r>
      <w:del w:id="10816" w:author="pete jones" w:date="2022-03-31T14:00:00Z">
        <w:r w:rsidRPr="00FF6A71" w:rsidDel="00DF69F4">
          <w:delText xml:space="preserve">A </w:delText>
        </w:r>
      </w:del>
      <w:ins w:id="10817" w:author="pete jones" w:date="2022-03-31T14:00:00Z">
        <w:r w:rsidR="00DF69F4">
          <w:t>Conversely, a</w:t>
        </w:r>
        <w:r w:rsidR="00DF69F4" w:rsidRPr="00FF6A71">
          <w:t xml:space="preserve"> </w:t>
        </w:r>
      </w:ins>
      <w:r w:rsidRPr="00FF6A71">
        <w:t xml:space="preserve">“top-down” design approach would have evolved </w:t>
      </w:r>
      <w:ins w:id="10818" w:author="pete jones" w:date="2022-03-31T14:00:00Z">
        <w:r w:rsidR="00DF69F4">
          <w:t xml:space="preserve">into </w:t>
        </w:r>
      </w:ins>
      <w:r w:rsidRPr="00FF6A71">
        <w:t xml:space="preserve">a pilot study with stronger inter-module connections, effectively mapped learning outcomes, integrated summative assessment, and more cohesive tutorial timetabling. </w:t>
      </w:r>
      <w:del w:id="10819" w:author="pete jones" w:date="2022-03-31T14:00:00Z">
        <w:r w:rsidRPr="00FF6A71" w:rsidDel="00DF69F4">
          <w:delText xml:space="preserve">Within </w:delText>
        </w:r>
      </w:del>
      <w:ins w:id="10820" w:author="pete jones" w:date="2022-03-31T14:00:00Z">
        <w:r w:rsidR="00DF69F4">
          <w:t>Furthermore, w</w:t>
        </w:r>
        <w:r w:rsidR="00DF69F4" w:rsidRPr="00FF6A71">
          <w:t xml:space="preserve">ithin </w:t>
        </w:r>
      </w:ins>
      <w:r w:rsidRPr="00FF6A71">
        <w:t>such an environment</w:t>
      </w:r>
      <w:ins w:id="10821" w:author="pete jones" w:date="2022-03-31T14:00:00Z">
        <w:r w:rsidR="00DF69F4">
          <w:t>,</w:t>
        </w:r>
      </w:ins>
      <w:r w:rsidRPr="00FF6A71">
        <w:t xml:space="preserve"> a more scientific approach to the assessment of engagement, achievement, and the impact of CDE would have been created more meaningful data for the research and the students.</w:t>
      </w:r>
      <w:bookmarkStart w:id="10822" w:name="_Toc51936833"/>
    </w:p>
    <w:p w14:paraId="08AF5716" w14:textId="3416DEAE" w:rsidR="00A33F88" w:rsidRPr="00FF6A71" w:rsidRDefault="00546DE1" w:rsidP="005D7C68">
      <w:pPr>
        <w:pStyle w:val="Heading2"/>
      </w:pPr>
      <w:bookmarkStart w:id="10823" w:name="_Toc68162214"/>
      <w:bookmarkStart w:id="10824" w:name="_Toc99969582"/>
      <w:r w:rsidRPr="00FF6A71">
        <w:lastRenderedPageBreak/>
        <w:t xml:space="preserve">Next </w:t>
      </w:r>
      <w:bookmarkEnd w:id="10822"/>
      <w:r w:rsidRPr="00FF6A71">
        <w:t xml:space="preserve">steps – </w:t>
      </w:r>
      <w:del w:id="10825" w:author="pete jones" w:date="2022-04-04T12:37:00Z">
        <w:r w:rsidRPr="00FF6A71" w:rsidDel="000C7A72">
          <w:delText xml:space="preserve">the </w:delText>
        </w:r>
      </w:del>
      <w:ins w:id="10826" w:author="pete jones" w:date="2022-04-04T12:37:00Z">
        <w:r w:rsidR="000C7A72">
          <w:t>a</w:t>
        </w:r>
        <w:r w:rsidR="000C7A72" w:rsidRPr="00FF6A71">
          <w:t xml:space="preserve"> </w:t>
        </w:r>
      </w:ins>
      <w:r w:rsidRPr="00FF6A71">
        <w:t>discussion</w:t>
      </w:r>
      <w:bookmarkEnd w:id="10823"/>
      <w:ins w:id="10827" w:author="pete jones" w:date="2022-04-04T12:37:00Z">
        <w:r w:rsidR="000C7A72">
          <w:t xml:space="preserve"> of a case for change</w:t>
        </w:r>
      </w:ins>
      <w:bookmarkEnd w:id="10824"/>
    </w:p>
    <w:p w14:paraId="7D988E9D" w14:textId="53504DEC" w:rsidR="00A33F88" w:rsidRPr="00FF6A71" w:rsidDel="00D430D5" w:rsidRDefault="00546DE1">
      <w:pPr>
        <w:rPr>
          <w:del w:id="10828" w:author="pete jones" w:date="2022-04-04T12:43:00Z"/>
        </w:rPr>
      </w:pPr>
      <w:r w:rsidRPr="00FF6A71">
        <w:t>Th</w:t>
      </w:r>
      <w:ins w:id="10829" w:author="pete jones" w:date="2022-04-04T12:38:00Z">
        <w:r w:rsidR="00B34F70">
          <w:t>e</w:t>
        </w:r>
      </w:ins>
      <w:del w:id="10830" w:author="pete jones" w:date="2022-04-04T12:38:00Z">
        <w:r w:rsidRPr="00FF6A71" w:rsidDel="00B34F70">
          <w:delText>is</w:delText>
        </w:r>
      </w:del>
      <w:r w:rsidRPr="00FF6A71">
        <w:t xml:space="preserve"> </w:t>
      </w:r>
      <w:ins w:id="10831" w:author="pete jones" w:date="2022-04-04T12:38:00Z">
        <w:r w:rsidR="000C7A72">
          <w:t xml:space="preserve">following </w:t>
        </w:r>
      </w:ins>
      <w:r w:rsidRPr="00FF6A71">
        <w:t xml:space="preserve">section examines </w:t>
      </w:r>
      <w:ins w:id="10832" w:author="pete jones" w:date="2022-04-04T12:40:00Z">
        <w:r w:rsidR="00D430D5">
          <w:t>a case for changing the HE curriculum</w:t>
        </w:r>
      </w:ins>
      <w:ins w:id="10833" w:author="pete jones" w:date="2022-04-04T12:41:00Z">
        <w:r w:rsidR="00D430D5">
          <w:t xml:space="preserve">. </w:t>
        </w:r>
      </w:ins>
      <w:ins w:id="10834" w:author="pete jones" w:date="2022-04-04T12:40:00Z">
        <w:r w:rsidR="00D430D5">
          <w:t xml:space="preserve"> </w:t>
        </w:r>
      </w:ins>
      <w:ins w:id="10835" w:author="pete jones" w:date="2022-04-04T12:50:00Z">
        <w:r w:rsidR="00D430D5">
          <w:t>CDE's potential role suggests the need for such a discussion</w:t>
        </w:r>
      </w:ins>
      <w:ins w:id="10836" w:author="pete jones" w:date="2022-04-04T12:49:00Z">
        <w:r w:rsidR="00D430D5">
          <w:t xml:space="preserve"> to sup</w:t>
        </w:r>
      </w:ins>
      <w:ins w:id="10837" w:author="pete jones" w:date="2022-04-04T12:50:00Z">
        <w:r w:rsidR="00D430D5">
          <w:t xml:space="preserve">port interdisciplinary integration of the HE curriculum. </w:t>
        </w:r>
      </w:ins>
      <w:ins w:id="10838" w:author="pete jones" w:date="2022-04-04T12:54:00Z">
        <w:r w:rsidR="00D430D5">
          <w:t>In addition, t</w:t>
        </w:r>
      </w:ins>
      <w:ins w:id="10839" w:author="pete jones" w:date="2022-04-04T12:51:00Z">
        <w:r w:rsidR="00D430D5">
          <w:t>he study has highlight</w:t>
        </w:r>
      </w:ins>
      <w:ins w:id="10840" w:author="pete jones" w:date="2022-04-04T12:52:00Z">
        <w:r w:rsidR="00D430D5">
          <w:t xml:space="preserve">ed the need for a broader approach to change </w:t>
        </w:r>
      </w:ins>
      <w:ins w:id="10841" w:author="pete jones" w:date="2022-04-04T12:54:00Z">
        <w:r w:rsidR="00D430D5">
          <w:t>in</w:t>
        </w:r>
      </w:ins>
      <w:ins w:id="10842" w:author="pete jones" w:date="2022-04-04T12:52:00Z">
        <w:r w:rsidR="00D430D5">
          <w:t xml:space="preserve"> </w:t>
        </w:r>
      </w:ins>
      <w:ins w:id="10843" w:author="pete jones" w:date="2022-04-04T12:53:00Z">
        <w:r w:rsidR="00D430D5">
          <w:t xml:space="preserve">engineering education, </w:t>
        </w:r>
      </w:ins>
      <w:ins w:id="10844" w:author="pete jones" w:date="2022-04-04T12:54:00Z">
        <w:r w:rsidR="00D430D5">
          <w:t>which</w:t>
        </w:r>
      </w:ins>
      <w:ins w:id="10845" w:author="pete jones" w:date="2022-04-04T12:53:00Z">
        <w:r w:rsidR="00D430D5">
          <w:t xml:space="preserve"> is not satisfactorily addressed by </w:t>
        </w:r>
      </w:ins>
      <w:ins w:id="10846" w:author="pete jones" w:date="2022-04-04T12:54:00Z">
        <w:r w:rsidR="00D430D5">
          <w:t>incorporating modern engineering toolsets.</w:t>
        </w:r>
      </w:ins>
      <w:del w:id="10847" w:author="pete jones" w:date="2022-04-04T12:46:00Z">
        <w:r w:rsidRPr="00FF6A71" w:rsidDel="00D430D5">
          <w:delText xml:space="preserve">the relationships between observations and the patterns and generalisations amongst the results and their causes. </w:delText>
        </w:r>
      </w:del>
      <w:del w:id="10848" w:author="pete jones" w:date="2022-04-04T12:36:00Z">
        <w:r w:rsidRPr="00FF6A71" w:rsidDel="000C7A72">
          <w:delText xml:space="preserve">What do we now know because of the research </w:delText>
        </w:r>
      </w:del>
      <w:del w:id="10849" w:author="pete jones" w:date="2022-03-31T14:01:00Z">
        <w:r w:rsidRPr="00FF6A71" w:rsidDel="00DF69F4">
          <w:delText xml:space="preserve">that </w:delText>
        </w:r>
      </w:del>
      <w:del w:id="10850" w:author="pete jones" w:date="2022-04-04T12:36:00Z">
        <w:r w:rsidRPr="00FF6A71" w:rsidDel="000C7A72">
          <w:delText xml:space="preserve">we </w:delText>
        </w:r>
        <w:r w:rsidR="005D7C68" w:rsidRPr="00FF6A71" w:rsidDel="000C7A72">
          <w:delText>did not</w:delText>
        </w:r>
        <w:r w:rsidRPr="00FF6A71" w:rsidDel="000C7A72">
          <w:delText xml:space="preserve"> know before? </w:delText>
        </w:r>
      </w:del>
      <w:del w:id="10851" w:author="pete jones" w:date="2022-04-04T12:43:00Z">
        <w:r w:rsidRPr="00FF6A71" w:rsidDel="00D430D5">
          <w:delText>The findings are discussed in terms of their relationships to:</w:delText>
        </w:r>
      </w:del>
    </w:p>
    <w:p w14:paraId="3FCD5B15" w14:textId="7CFF06C3" w:rsidR="00A33F88" w:rsidRPr="00FF6A71" w:rsidDel="00D430D5" w:rsidRDefault="00546DE1">
      <w:pPr>
        <w:rPr>
          <w:del w:id="10852" w:author="pete jones" w:date="2022-04-04T12:43:00Z"/>
        </w:rPr>
        <w:pPrChange w:id="10853" w:author="pete jones" w:date="2022-04-04T12:46:00Z">
          <w:pPr>
            <w:numPr>
              <w:numId w:val="63"/>
            </w:numPr>
            <w:ind w:left="1080" w:hanging="720"/>
          </w:pPr>
        </w:pPrChange>
      </w:pPr>
      <w:del w:id="10854" w:author="pete jones" w:date="2022-04-04T12:43:00Z">
        <w:r w:rsidRPr="00FF6A71" w:rsidDel="00D430D5">
          <w:delText>Previous work</w:delText>
        </w:r>
      </w:del>
    </w:p>
    <w:p w14:paraId="195A5357" w14:textId="3BFB7362" w:rsidR="00A33F88" w:rsidRPr="00FF6A71" w:rsidDel="00D430D5" w:rsidRDefault="00546DE1">
      <w:pPr>
        <w:rPr>
          <w:del w:id="10855" w:author="pete jones" w:date="2022-04-04T12:43:00Z"/>
        </w:rPr>
        <w:pPrChange w:id="10856" w:author="pete jones" w:date="2022-04-04T12:46:00Z">
          <w:pPr>
            <w:numPr>
              <w:numId w:val="63"/>
            </w:numPr>
            <w:ind w:left="1080" w:hanging="720"/>
          </w:pPr>
        </w:pPrChange>
      </w:pPr>
      <w:del w:id="10857" w:author="pete jones" w:date="2022-04-04T12:43:00Z">
        <w:r w:rsidRPr="00FF6A71" w:rsidDel="00D430D5">
          <w:delText xml:space="preserve">the theoretical framework </w:delText>
        </w:r>
      </w:del>
    </w:p>
    <w:p w14:paraId="1CD55E7C" w14:textId="116D2BE2" w:rsidR="00A33F88" w:rsidRPr="00FF6A71" w:rsidDel="00D430D5" w:rsidRDefault="00546DE1">
      <w:pPr>
        <w:rPr>
          <w:del w:id="10858" w:author="pete jones" w:date="2022-04-04T12:43:00Z"/>
        </w:rPr>
        <w:pPrChange w:id="10859" w:author="pete jones" w:date="2022-04-04T12:46:00Z">
          <w:pPr>
            <w:numPr>
              <w:numId w:val="63"/>
            </w:numPr>
            <w:ind w:left="1080" w:hanging="720"/>
          </w:pPr>
        </w:pPrChange>
      </w:pPr>
      <w:del w:id="10860" w:author="pete jones" w:date="2022-04-04T12:43:00Z">
        <w:r w:rsidRPr="00FF6A71" w:rsidDel="00D430D5">
          <w:delText xml:space="preserve">the hypotheses </w:delText>
        </w:r>
      </w:del>
    </w:p>
    <w:p w14:paraId="26DB9EBF" w14:textId="2439458F" w:rsidR="00A33F88" w:rsidRPr="00FF6A71" w:rsidRDefault="00546DE1">
      <w:pPr>
        <w:pPrChange w:id="10861" w:author="pete jones" w:date="2022-04-04T12:46:00Z">
          <w:pPr>
            <w:numPr>
              <w:numId w:val="63"/>
            </w:numPr>
            <w:ind w:left="1080" w:hanging="720"/>
          </w:pPr>
        </w:pPrChange>
      </w:pPr>
      <w:del w:id="10862" w:author="pete jones" w:date="2022-04-04T12:43:00Z">
        <w:r w:rsidRPr="00FF6A71" w:rsidDel="00D430D5">
          <w:delText xml:space="preserve">their significance </w:delText>
        </w:r>
      </w:del>
    </w:p>
    <w:p w14:paraId="6CBE6F29" w14:textId="77777777" w:rsidR="00A33F88" w:rsidRPr="00FF6A71" w:rsidRDefault="00A33F88" w:rsidP="00546DE1"/>
    <w:p w14:paraId="3B482B24" w14:textId="7A550C98" w:rsidR="00A33F88" w:rsidRPr="00FF6A71" w:rsidRDefault="0033612F" w:rsidP="004070FD">
      <w:pPr>
        <w:pStyle w:val="Heading1"/>
      </w:pPr>
      <w:bookmarkStart w:id="10863" w:name="_Toc68162215"/>
      <w:bookmarkStart w:id="10864" w:name="_Toc99969583"/>
      <w:ins w:id="10865" w:author="pete jones" w:date="2022-01-03T12:26:00Z">
        <w:r w:rsidRPr="00FF6A71">
          <w:lastRenderedPageBreak/>
          <w:t>HE curriculum - a case for change</w:t>
        </w:r>
      </w:ins>
      <w:commentRangeStart w:id="10866"/>
      <w:del w:id="10867" w:author="pete jones" w:date="2022-01-03T12:26:00Z">
        <w:r w:rsidR="00317DC9" w:rsidRPr="00FF6A71" w:rsidDel="0033612F">
          <w:delText>Discussion</w:delText>
        </w:r>
      </w:del>
      <w:bookmarkEnd w:id="10863"/>
      <w:commentRangeEnd w:id="10866"/>
      <w:r w:rsidR="003E50C9" w:rsidRPr="00FF6A71">
        <w:rPr>
          <w:rStyle w:val="CommentReference"/>
          <w:rFonts w:asciiTheme="minorHAnsi" w:hAnsiTheme="minorHAnsi"/>
          <w:b w:val="0"/>
          <w:bCs w:val="0"/>
          <w:kern w:val="0"/>
        </w:rPr>
        <w:commentReference w:id="10866"/>
      </w:r>
      <w:bookmarkEnd w:id="10864"/>
    </w:p>
    <w:p w14:paraId="29682A4D" w14:textId="77777777" w:rsidR="00A33F88" w:rsidRPr="00FF6A71" w:rsidRDefault="00A33F88" w:rsidP="009D0C51">
      <w:pPr>
        <w:pStyle w:val="Heading2"/>
      </w:pPr>
      <w:bookmarkStart w:id="10868" w:name="_Toc68162216"/>
      <w:bookmarkStart w:id="10869" w:name="_Toc99969584"/>
      <w:r w:rsidRPr="00FF6A71">
        <w:t>Introduction</w:t>
      </w:r>
      <w:bookmarkEnd w:id="10868"/>
      <w:bookmarkEnd w:id="10869"/>
    </w:p>
    <w:p w14:paraId="3654B631" w14:textId="62A98EB8" w:rsidR="00A33F88" w:rsidRPr="00FF6A71" w:rsidRDefault="009D0C51" w:rsidP="009D0C51">
      <w:r w:rsidRPr="00FF6A71">
        <w:t xml:space="preserve">The research </w:t>
      </w:r>
      <w:del w:id="10870" w:author="pete jones" w:date="2022-03-31T14:21:00Z">
        <w:r w:rsidRPr="00FF6A71" w:rsidDel="001B585F">
          <w:delText>set out to discover</w:delText>
        </w:r>
      </w:del>
      <w:ins w:id="10871" w:author="pete jones" w:date="2022-03-31T14:21:00Z">
        <w:r w:rsidR="001B585F">
          <w:t>discovered</w:t>
        </w:r>
      </w:ins>
      <w:r w:rsidRPr="00FF6A71">
        <w:t xml:space="preserve"> how CDE could be deployed into an existing or evolving HE curriculum</w:t>
      </w:r>
      <w:del w:id="10872" w:author="pete jones" w:date="2022-03-31T14:21:00Z">
        <w:r w:rsidRPr="00FF6A71" w:rsidDel="001B585F">
          <w:delText xml:space="preserve"> specifically aiming to assess effects on engagement within a variety of</w:delText>
        </w:r>
      </w:del>
      <w:ins w:id="10873" w:author="pete jones" w:date="2022-03-31T14:21:00Z">
        <w:r w:rsidR="001B585F">
          <w:t>, explicitly aiming to assess the effects on engagement within various</w:t>
        </w:r>
      </w:ins>
      <w:r w:rsidRPr="00FF6A71">
        <w:t xml:space="preserve"> learning experiences. The </w:t>
      </w:r>
      <w:del w:id="10874" w:author="pete jones" w:date="2022-03-31T14:21:00Z">
        <w:r w:rsidRPr="00FF6A71" w:rsidDel="001B585F">
          <w:delText xml:space="preserve">research </w:delText>
        </w:r>
      </w:del>
      <w:ins w:id="10875" w:author="pete jones" w:date="2022-03-31T14:21:00Z">
        <w:r w:rsidR="001B585F">
          <w:t>study</w:t>
        </w:r>
        <w:r w:rsidR="001B585F" w:rsidRPr="00FF6A71">
          <w:t xml:space="preserve"> </w:t>
        </w:r>
      </w:ins>
      <w:r w:rsidRPr="00FF6A71">
        <w:t xml:space="preserve">suggests that CDE is most beneficial when deployed to support an experiential approach to learning and strengthens the need to change the model of engineering education. The </w:t>
      </w:r>
      <w:del w:id="10876" w:author="pete jones" w:date="2022-03-31T14:21:00Z">
        <w:r w:rsidRPr="00FF6A71" w:rsidDel="001B585F">
          <w:delText xml:space="preserve">research </w:delText>
        </w:r>
      </w:del>
      <w:ins w:id="10877" w:author="pete jones" w:date="2022-03-31T14:21:00Z">
        <w:r w:rsidR="001B585F">
          <w:t>investigation</w:t>
        </w:r>
        <w:r w:rsidR="001B585F" w:rsidRPr="00FF6A71">
          <w:t xml:space="preserve"> </w:t>
        </w:r>
      </w:ins>
      <w:r w:rsidRPr="00FF6A71">
        <w:t xml:space="preserve">did not set out to identify the need for curriculum overhaul or to address the larger question of how this may be achieved. But a gap between the technological advancements of CDE and the capacity to improve learning experiences exists and supports the need for broader change. </w:t>
      </w:r>
      <w:del w:id="10878" w:author="pete jones" w:date="2022-03-30T09:39:00Z">
        <w:r w:rsidRPr="00FF6A71" w:rsidDel="002B525A">
          <w:delText>A g</w:delText>
        </w:r>
      </w:del>
      <w:ins w:id="10879" w:author="pete jones" w:date="2022-03-30T09:39:00Z">
        <w:r w:rsidR="002B525A">
          <w:t>G</w:t>
        </w:r>
      </w:ins>
      <w:r w:rsidRPr="00FF6A71">
        <w:t>eneral awareness of the technological advance</w:t>
      </w:r>
      <w:del w:id="10880" w:author="pete jones" w:date="2022-03-31T14:22:00Z">
        <w:r w:rsidRPr="00FF6A71" w:rsidDel="001B585F">
          <w:delText>ment</w:delText>
        </w:r>
      </w:del>
      <w:r w:rsidRPr="00FF6A71">
        <w:t xml:space="preserve">s of digital engineering exists within the academic community. </w:t>
      </w:r>
      <w:r w:rsidR="00762DCB" w:rsidRPr="00FF6A71">
        <w:t xml:space="preserve">However, further research </w:t>
      </w:r>
      <w:del w:id="10881" w:author="pete jones" w:date="2022-03-31T14:22:00Z">
        <w:r w:rsidRPr="00FF6A71" w:rsidDel="001B585F">
          <w:delText xml:space="preserve">work </w:delText>
        </w:r>
      </w:del>
      <w:r w:rsidRPr="00FF6A71">
        <w:t>is required to support a deeper academic understanding of how modern engineering requires the integration and collaboration of technology and how this has affected interdisciplinarity. There is excellent synergy between industry and software developers</w:t>
      </w:r>
      <w:del w:id="10882" w:author="pete jones" w:date="2022-03-31T14:22:00Z">
        <w:r w:rsidRPr="00FF6A71" w:rsidDel="001B585F">
          <w:delText xml:space="preserve">, </w:delText>
        </w:r>
        <w:r w:rsidR="00762DCB" w:rsidRPr="00FF6A71" w:rsidDel="001B585F">
          <w:delText>but</w:delText>
        </w:r>
      </w:del>
      <w:ins w:id="10883" w:author="pete jones" w:date="2022-03-31T14:22:00Z">
        <w:r w:rsidR="001B585F">
          <w:t>. Still,</w:t>
        </w:r>
      </w:ins>
      <w:r w:rsidR="00762DCB" w:rsidRPr="00FF6A71">
        <w:t xml:space="preserve"> a stronger focus </w:t>
      </w:r>
      <w:del w:id="10884" w:author="pete jones" w:date="2022-03-31T14:22:00Z">
        <w:r w:rsidR="00762DCB" w:rsidRPr="00FF6A71" w:rsidDel="001B585F">
          <w:delText xml:space="preserve">to </w:delText>
        </w:r>
        <w:r w:rsidRPr="00FF6A71" w:rsidDel="001B585F">
          <w:delText>improv</w:delText>
        </w:r>
        <w:r w:rsidR="00762DCB" w:rsidRPr="00FF6A71" w:rsidDel="001B585F">
          <w:delText>e</w:delText>
        </w:r>
        <w:r w:rsidRPr="00FF6A71" w:rsidDel="001B585F">
          <w:delText xml:space="preserve"> the relationships between industry and academia will support a deeper academic understanding of how CDE is being deployed in industrial practice, </w:delText>
        </w:r>
        <w:r w:rsidR="00762DCB" w:rsidRPr="00FF6A71" w:rsidDel="001B585F">
          <w:delText xml:space="preserve">and </w:delText>
        </w:r>
        <w:r w:rsidR="002F39F3" w:rsidRPr="00FF6A71" w:rsidDel="001B585F">
          <w:delText>therefore</w:delText>
        </w:r>
        <w:r w:rsidR="00762DCB" w:rsidRPr="00FF6A71" w:rsidDel="001B585F">
          <w:delText xml:space="preserve"> </w:delText>
        </w:r>
        <w:r w:rsidRPr="00FF6A71" w:rsidDel="001B585F">
          <w:delText>strengthen</w:delText>
        </w:r>
      </w:del>
      <w:ins w:id="10885" w:author="pete jones" w:date="2022-03-31T14:22:00Z">
        <w:r w:rsidR="001B585F">
          <w:t>on improving the relationships between industry and academia will support a deeper academic understanding of how CDE is deployed in industrial practice, strengthening</w:t>
        </w:r>
      </w:ins>
      <w:r w:rsidR="00762DCB" w:rsidRPr="00FF6A71">
        <w:t xml:space="preserve"> the</w:t>
      </w:r>
      <w:r w:rsidRPr="00FF6A71">
        <w:t xml:space="preserve"> links to collaborate on curriculum content and design. Software developers continue to invest resources to support academia, but a </w:t>
      </w:r>
      <w:del w:id="10886" w:author="pete jones" w:date="2022-03-31T14:23:00Z">
        <w:r w:rsidRPr="00FF6A71" w:rsidDel="001B585F">
          <w:delText xml:space="preserve">stronger </w:delText>
        </w:r>
      </w:del>
      <w:ins w:id="10887" w:author="pete jones" w:date="2022-03-31T14:23:00Z">
        <w:r w:rsidR="001B585F">
          <w:t>more robust</w:t>
        </w:r>
        <w:r w:rsidR="001B585F" w:rsidRPr="00FF6A71">
          <w:t xml:space="preserve"> </w:t>
        </w:r>
      </w:ins>
      <w:r w:rsidRPr="00FF6A71">
        <w:t xml:space="preserve">dialogue </w:t>
      </w:r>
      <w:del w:id="10888" w:author="pete jones" w:date="2022-03-31T14:23:00Z">
        <w:r w:rsidRPr="00FF6A71" w:rsidDel="001B585F">
          <w:delText xml:space="preserve">focussing </w:delText>
        </w:r>
      </w:del>
      <w:r w:rsidRPr="00FF6A71">
        <w:t>on an integrated curriculum is required. In recognising the complex task of evolving a new curriculum for engineers</w:t>
      </w:r>
      <w:del w:id="10889" w:author="pete jones" w:date="2022-03-30T09:39:00Z">
        <w:r w:rsidRPr="00FF6A71" w:rsidDel="002B525A">
          <w:delText>’</w:delText>
        </w:r>
      </w:del>
      <w:r w:rsidRPr="00FF6A71">
        <w:t xml:space="preserve">, software developers present their solutions to academia structured around industrial use-cases and training andragogy. While this strategy </w:t>
      </w:r>
      <w:del w:id="10890" w:author="pete jones" w:date="2022-03-31T14:23:00Z">
        <w:r w:rsidRPr="00FF6A71" w:rsidDel="001B585F">
          <w:delText>serves to raise</w:delText>
        </w:r>
      </w:del>
      <w:ins w:id="10891" w:author="pete jones" w:date="2022-03-31T14:23:00Z">
        <w:r w:rsidR="001B585F">
          <w:t>raises</w:t>
        </w:r>
      </w:ins>
      <w:r w:rsidRPr="00FF6A71">
        <w:t xml:space="preserve"> awareness of functionality in context, it fails to recognise the need </w:t>
      </w:r>
      <w:del w:id="10892" w:author="pete jones" w:date="2022-03-30T09:39:00Z">
        <w:r w:rsidRPr="00FF6A71" w:rsidDel="002B525A">
          <w:delText xml:space="preserve">of </w:delText>
        </w:r>
      </w:del>
      <w:ins w:id="10893" w:author="pete jones" w:date="2022-03-30T09:39:00Z">
        <w:r w:rsidR="002B525A">
          <w:t>for</w:t>
        </w:r>
        <w:r w:rsidR="002B525A" w:rsidRPr="00FF6A71">
          <w:t xml:space="preserve"> </w:t>
        </w:r>
      </w:ins>
      <w:r w:rsidRPr="00FF6A71">
        <w:t xml:space="preserve">HE to design meaningful interdisciplinary learning. This is somewhat pessimistic, but software developers </w:t>
      </w:r>
      <w:del w:id="10894" w:author="pete jones" w:date="2022-03-31T14:23:00Z">
        <w:r w:rsidRPr="00FF6A71" w:rsidDel="001B585F">
          <w:delText>are strongly supporting academia by hosting academic communities which</w:delText>
        </w:r>
      </w:del>
      <w:ins w:id="10895" w:author="pete jones" w:date="2022-03-31T14:23:00Z">
        <w:r w:rsidR="001B585F">
          <w:t>strongly support academia by hosting academic communities that</w:t>
        </w:r>
      </w:ins>
      <w:r w:rsidRPr="00FF6A71">
        <w:t xml:space="preserve"> </w:t>
      </w:r>
      <w:del w:id="10896" w:author="pete jones" w:date="2022-04-01T15:04:00Z">
        <w:r w:rsidRPr="00FF6A71" w:rsidDel="00726256">
          <w:delText>are successful in raising awareness and sharing</w:delText>
        </w:r>
      </w:del>
      <w:ins w:id="10897" w:author="pete jones" w:date="2022-04-01T15:04:00Z">
        <w:r w:rsidR="00726256">
          <w:t>successfully raise awareness and share</w:t>
        </w:r>
      </w:ins>
      <w:r w:rsidRPr="00FF6A71">
        <w:t xml:space="preserve"> ideas.</w:t>
      </w:r>
    </w:p>
    <w:p w14:paraId="718A5CC8" w14:textId="7C0286C6" w:rsidR="00762DCB" w:rsidRPr="00FF6A71" w:rsidRDefault="009D0C51" w:rsidP="009D0C51">
      <w:r w:rsidRPr="00FF6A71">
        <w:t xml:space="preserve">Contemporary engineering data creation and management tools are essential for engineering in the modern world. </w:t>
      </w:r>
      <w:del w:id="10898" w:author="pete jones" w:date="2022-03-31T14:23:00Z">
        <w:r w:rsidRPr="00FF6A71" w:rsidDel="001B585F">
          <w:delText xml:space="preserve">The </w:delText>
        </w:r>
      </w:del>
      <w:ins w:id="10899" w:author="pete jones" w:date="2022-03-31T14:23:00Z">
        <w:r w:rsidR="001B585F">
          <w:t>Although t</w:t>
        </w:r>
        <w:r w:rsidR="001B585F" w:rsidRPr="00FF6A71">
          <w:t xml:space="preserve">he </w:t>
        </w:r>
      </w:ins>
      <w:r w:rsidRPr="00FF6A71">
        <w:t>requirement for engineers to create and interpret technical data has been a</w:t>
      </w:r>
      <w:del w:id="10900" w:author="pete jones" w:date="2022-03-31T14:24:00Z">
        <w:r w:rsidRPr="00FF6A71" w:rsidDel="001B585F">
          <w:delText>n essenti</w:delText>
        </w:r>
      </w:del>
      <w:ins w:id="10901" w:author="pete jones" w:date="2022-03-31T14:24:00Z">
        <w:r w:rsidR="001B585F">
          <w:t xml:space="preserve"> critic</w:t>
        </w:r>
      </w:ins>
      <w:r w:rsidRPr="00FF6A71">
        <w:t xml:space="preserve">al skill for centuries, </w:t>
      </w:r>
      <w:del w:id="10902" w:author="pete jones" w:date="2022-03-31T14:24:00Z">
        <w:r w:rsidRPr="00FF6A71" w:rsidDel="001B585F">
          <w:delText>21</w:delText>
        </w:r>
        <w:r w:rsidRPr="00FF6A71" w:rsidDel="001B585F">
          <w:rPr>
            <w:vertAlign w:val="superscript"/>
          </w:rPr>
          <w:delText>st</w:delText>
        </w:r>
        <w:r w:rsidRPr="00FF6A71" w:rsidDel="001B585F">
          <w:delText xml:space="preserve"> </w:delText>
        </w:r>
      </w:del>
      <w:ins w:id="10903" w:author="pete jones" w:date="2022-03-31T14:24:00Z">
        <w:r w:rsidR="001B585F" w:rsidRPr="00FF6A71">
          <w:t>21</w:t>
        </w:r>
        <w:r w:rsidR="001B585F" w:rsidRPr="00FF6A71">
          <w:rPr>
            <w:vertAlign w:val="superscript"/>
          </w:rPr>
          <w:t>st</w:t>
        </w:r>
        <w:r w:rsidR="001B585F">
          <w:t>-</w:t>
        </w:r>
      </w:ins>
      <w:r w:rsidRPr="00FF6A71">
        <w:t xml:space="preserve">century engineers must use the technology most appropriate to achieve and satisfy those necessary skills. CAD </w:t>
      </w:r>
      <w:r w:rsidRPr="00FF6A71">
        <w:lastRenderedPageBreak/>
        <w:t xml:space="preserve">authoring of rich data is recognised by many academic institutes as </w:t>
      </w:r>
      <w:del w:id="10904" w:author="pete jones" w:date="2022-03-31T14:24:00Z">
        <w:r w:rsidRPr="00FF6A71" w:rsidDel="001B585F">
          <w:delText>important</w:delText>
        </w:r>
      </w:del>
      <w:ins w:id="10905" w:author="pete jones" w:date="2022-03-31T14:24:00Z">
        <w:r w:rsidR="001B585F">
          <w:t>necessary</w:t>
        </w:r>
      </w:ins>
      <w:r w:rsidRPr="00FF6A71">
        <w:t xml:space="preserve">, constructing courses of study to help students build those skills. </w:t>
      </w:r>
    </w:p>
    <w:p w14:paraId="0147229F" w14:textId="79F4F22F" w:rsidR="00A33F88" w:rsidRPr="00FF6A71" w:rsidRDefault="009D0C51" w:rsidP="009D0C51">
      <w:r w:rsidRPr="00FF6A71">
        <w:t xml:space="preserve">The traditional curriculum centred around the lecture, silos of subjects, traditional timetabling, and examination of theoretical facts does little to support the context of how and why engineers build intelligence into their data. This traditional educational model fails to exploit the relationships between engineering and manufacturing theories and the requirement to communicate a wealth of product data in a collaborative environment. </w:t>
      </w:r>
      <w:del w:id="10906" w:author="pete jones" w:date="2022-03-31T14:24:00Z">
        <w:r w:rsidRPr="00FF6A71" w:rsidDel="001B585F">
          <w:delText xml:space="preserve">Many </w:delText>
        </w:r>
      </w:del>
      <w:ins w:id="10907" w:author="pete jones" w:date="2022-03-31T14:24:00Z">
        <w:r w:rsidR="001B585F">
          <w:t>For example, m</w:t>
        </w:r>
        <w:r w:rsidR="001B585F" w:rsidRPr="00FF6A71">
          <w:t xml:space="preserve">any </w:t>
        </w:r>
      </w:ins>
      <w:r w:rsidRPr="00FF6A71">
        <w:t>CAD sessions focus on developing skills to create mechanical parts, drawings, and assemblies, using the technology to replace the traditional engineering drawing class. This is perhaps an unfair oversimplification</w:t>
      </w:r>
      <w:del w:id="10908" w:author="pete jones" w:date="2022-03-30T09:39:00Z">
        <w:r w:rsidRPr="00FF6A71" w:rsidDel="002B525A">
          <w:delText>,</w:delText>
        </w:r>
      </w:del>
      <w:del w:id="10909" w:author="pete jones" w:date="2022-03-31T14:25:00Z">
        <w:r w:rsidRPr="00FF6A71" w:rsidDel="001B585F">
          <w:delText xml:space="preserve"> because a</w:delText>
        </w:r>
      </w:del>
      <w:ins w:id="10910" w:author="pete jones" w:date="2022-03-31T14:25:00Z">
        <w:r w:rsidR="001B585F">
          <w:t>. A</w:t>
        </w:r>
      </w:ins>
      <w:r w:rsidRPr="00FF6A71">
        <w:t xml:space="preserve">s CAD authoring software has increased in capabilities to embrace more disciplines, higher levels of simulation, and manufacturing, the extended </w:t>
      </w:r>
      <w:del w:id="10911" w:author="pete jones" w:date="2022-03-31T14:25:00Z">
        <w:r w:rsidRPr="00FF6A71" w:rsidDel="001B585F">
          <w:delText>cap</w:delText>
        </w:r>
      </w:del>
      <w:r w:rsidRPr="00FF6A71">
        <w:t xml:space="preserve">ability is deployed to enrich the modern engineering curriculum. </w:t>
      </w:r>
      <w:ins w:id="10912" w:author="pete jones" w:date="2022-03-31T14:25:00Z">
        <w:r w:rsidR="001B585F">
          <w:t>However, t</w:t>
        </w:r>
      </w:ins>
      <w:del w:id="10913" w:author="pete jones" w:date="2022-03-31T14:25:00Z">
        <w:r w:rsidRPr="00FF6A71" w:rsidDel="001B585F">
          <w:delText>But t</w:delText>
        </w:r>
      </w:del>
      <w:r w:rsidRPr="00FF6A71">
        <w:t>he way this is done follows the same traditional piecemeal approach that teaches the capability without context</w:t>
      </w:r>
      <w:del w:id="10914" w:author="pete jones" w:date="2022-03-31T14:26:00Z">
        <w:r w:rsidRPr="00FF6A71" w:rsidDel="001B585F">
          <w:delText>,</w:delText>
        </w:r>
      </w:del>
      <w:r w:rsidRPr="00FF6A71">
        <w:t xml:space="preserve"> </w:t>
      </w:r>
      <w:ins w:id="10915" w:author="pete jones" w:date="2022-03-31T14:26:00Z">
        <w:r w:rsidR="001B585F">
          <w:t>or</w:t>
        </w:r>
      </w:ins>
      <w:del w:id="10916" w:author="pete jones" w:date="2022-03-31T14:26:00Z">
        <w:r w:rsidRPr="00FF6A71" w:rsidDel="001B585F">
          <w:delText>and</w:delText>
        </w:r>
      </w:del>
      <w:r w:rsidRPr="00FF6A71">
        <w:t xml:space="preserve"> in isolation </w:t>
      </w:r>
      <w:del w:id="10917" w:author="pete jones" w:date="2022-03-30T09:39:00Z">
        <w:r w:rsidRPr="00FF6A71" w:rsidDel="002B525A">
          <w:delText xml:space="preserve">of </w:delText>
        </w:r>
      </w:del>
      <w:ins w:id="10918" w:author="pete jones" w:date="2022-03-30T09:39:00Z">
        <w:r w:rsidR="002B525A">
          <w:t>from</w:t>
        </w:r>
        <w:r w:rsidR="002B525A" w:rsidRPr="00FF6A71">
          <w:t xml:space="preserve"> </w:t>
        </w:r>
      </w:ins>
      <w:r w:rsidRPr="00FF6A71">
        <w:t xml:space="preserve">the engineering principles that underpin the integration of extended digital technology capability, </w:t>
      </w:r>
      <w:r w:rsidR="00F427D8" w:rsidRPr="00FF6A71">
        <w:t>i.e.,</w:t>
      </w:r>
      <w:r w:rsidRPr="00FF6A71">
        <w:t xml:space="preserve"> we still teach and assess maths, science, materials, manufacturing technology, design theory, and CAD in isolated silos. Why teach how to model a widget without understanding fit, form, and function? There must be a </w:t>
      </w:r>
      <w:del w:id="10919" w:author="pete jones" w:date="2022-03-31T14:26:00Z">
        <w:r w:rsidRPr="00FF6A71" w:rsidDel="001B585F">
          <w:delText xml:space="preserve">wider </w:delText>
        </w:r>
      </w:del>
      <w:ins w:id="10920" w:author="pete jones" w:date="2022-03-31T14:26:00Z">
        <w:r w:rsidR="001B585F">
          <w:t>broa</w:t>
        </w:r>
        <w:r w:rsidR="001B585F" w:rsidRPr="00FF6A71">
          <w:t xml:space="preserve">der </w:t>
        </w:r>
      </w:ins>
      <w:r w:rsidRPr="00FF6A71">
        <w:t>need to model such a widget</w:t>
      </w:r>
      <w:del w:id="10921" w:author="pete jones" w:date="2022-03-31T14:26:00Z">
        <w:r w:rsidRPr="00FF6A71" w:rsidDel="001B585F">
          <w:delText xml:space="preserve">, </w:delText>
        </w:r>
      </w:del>
      <w:ins w:id="10922" w:author="pete jones" w:date="2022-03-31T14:26:00Z">
        <w:r w:rsidR="001B585F">
          <w:t>;</w:t>
        </w:r>
        <w:r w:rsidR="001B585F" w:rsidRPr="00FF6A71">
          <w:t xml:space="preserve"> </w:t>
        </w:r>
      </w:ins>
      <w:r w:rsidRPr="00FF6A71">
        <w:t xml:space="preserve">even if the user has never used a CAD system, there must be context or a problem that the process addresses, such </w:t>
      </w:r>
      <w:r w:rsidR="00762DCB" w:rsidRPr="00FF6A71">
        <w:t xml:space="preserve">as: </w:t>
      </w:r>
      <w:r w:rsidRPr="00FF6A71">
        <w:t xml:space="preserve">why is it that shape? How heavy is it? What is it made of? Why is it necessary to communicate this way? How is it made? Will it break? How does it relate to the assembly or product? How can I use this data to market the product? Etc. The lost opportunity of </w:t>
      </w:r>
      <w:del w:id="10923" w:author="pete jones" w:date="2022-03-30T09:39:00Z">
        <w:r w:rsidRPr="00FF6A71" w:rsidDel="002B525A">
          <w:delText xml:space="preserve">synoptic </w:delText>
        </w:r>
      </w:del>
      <w:ins w:id="10924" w:author="pete jones" w:date="2022-03-30T09:39:00Z">
        <w:r w:rsidR="002B525A" w:rsidRPr="00FF6A71">
          <w:t>syn</w:t>
        </w:r>
        <w:r w:rsidR="002B525A">
          <w:t>a</w:t>
        </w:r>
        <w:r w:rsidR="002B525A" w:rsidRPr="00FF6A71">
          <w:t xml:space="preserve">ptic </w:t>
        </w:r>
      </w:ins>
      <w:r w:rsidRPr="00FF6A71">
        <w:t xml:space="preserve">integration of subjects often results in uncoordinated and unnecessary repetition of theories, </w:t>
      </w:r>
      <w:del w:id="10925" w:author="pete jones" w:date="2022-03-30T09:39:00Z">
        <w:r w:rsidRPr="00FF6A71" w:rsidDel="002B525A">
          <w:delText xml:space="preserve">confused </w:delText>
        </w:r>
      </w:del>
      <w:ins w:id="10926" w:author="pete jones" w:date="2022-03-30T09:39:00Z">
        <w:r w:rsidR="002B525A" w:rsidRPr="00FF6A71">
          <w:t>confus</w:t>
        </w:r>
        <w:r w:rsidR="002B525A">
          <w:t>ing</w:t>
        </w:r>
        <w:r w:rsidR="002B525A" w:rsidRPr="00FF6A71">
          <w:t xml:space="preserve"> </w:t>
        </w:r>
      </w:ins>
      <w:r w:rsidRPr="00FF6A71">
        <w:t>contexts, and unbalanced timetabling of tutorials and assessments</w:t>
      </w:r>
      <w:del w:id="10927" w:author="pete jones" w:date="2022-03-31T14:27:00Z">
        <w:r w:rsidRPr="00FF6A71" w:rsidDel="001B585F">
          <w:delText xml:space="preserve">; </w:delText>
        </w:r>
      </w:del>
      <w:ins w:id="10928" w:author="pete jones" w:date="2022-03-31T14:27:00Z">
        <w:r w:rsidR="001B585F">
          <w:t>,</w:t>
        </w:r>
        <w:r w:rsidR="001B585F" w:rsidRPr="00FF6A71">
          <w:t xml:space="preserve"> </w:t>
        </w:r>
      </w:ins>
      <w:r w:rsidRPr="00FF6A71">
        <w:t>demoting digital engineering to CAD skills training (or something which can be achieved by self-learning).</w:t>
      </w:r>
    </w:p>
    <w:p w14:paraId="0B20BB6C" w14:textId="77777777" w:rsidR="00A33F88" w:rsidRPr="00FF6A71" w:rsidRDefault="009D0C51" w:rsidP="009D0C51">
      <w:pPr>
        <w:pStyle w:val="Heading2"/>
      </w:pPr>
      <w:bookmarkStart w:id="10929" w:name="_Toc68162217"/>
      <w:bookmarkStart w:id="10930" w:name="_Toc99969585"/>
      <w:r w:rsidRPr="00FF6A71">
        <w:t>Why curriculum change?</w:t>
      </w:r>
      <w:bookmarkEnd w:id="10929"/>
      <w:bookmarkEnd w:id="10930"/>
    </w:p>
    <w:p w14:paraId="682467F3" w14:textId="45294C41" w:rsidR="00762DCB" w:rsidRPr="00FF6A71" w:rsidRDefault="009D0C51" w:rsidP="009D0C51">
      <w:r w:rsidRPr="00FF6A71">
        <w:t xml:space="preserve">Before contemplating </w:t>
      </w:r>
      <w:del w:id="10931" w:author="pete jones" w:date="2022-03-30T09:40:00Z">
        <w:r w:rsidRPr="00FF6A71" w:rsidDel="002B525A">
          <w:delText xml:space="preserve">on </w:delText>
        </w:r>
      </w:del>
      <w:r w:rsidRPr="00FF6A71">
        <w:t>the detail of the technological solutions and activities</w:t>
      </w:r>
      <w:ins w:id="10932" w:author="pete jones" w:date="2022-03-31T14:27:00Z">
        <w:r w:rsidR="001B585F">
          <w:t>,</w:t>
        </w:r>
      </w:ins>
      <w:r w:rsidRPr="00FF6A71">
        <w:t xml:space="preserve"> it is more important to consider the </w:t>
      </w:r>
      <w:del w:id="10933" w:author="pete jones" w:date="2022-03-31T14:27:00Z">
        <w:r w:rsidRPr="00FF6A71" w:rsidDel="001B585F">
          <w:delText xml:space="preserve">wider </w:delText>
        </w:r>
      </w:del>
      <w:ins w:id="10934" w:author="pete jones" w:date="2022-03-31T14:27:00Z">
        <w:r w:rsidR="001B585F">
          <w:t>broa</w:t>
        </w:r>
        <w:r w:rsidR="001B585F" w:rsidRPr="00FF6A71">
          <w:t xml:space="preserve">der </w:t>
        </w:r>
      </w:ins>
      <w:r w:rsidRPr="00FF6A71">
        <w:t>need to evolve engineering curricula</w:t>
      </w:r>
      <w:del w:id="10935" w:author="pete jones" w:date="2022-03-30T09:40:00Z">
        <w:r w:rsidRPr="00FF6A71" w:rsidDel="002B525A">
          <w:delText>,</w:delText>
        </w:r>
      </w:del>
      <w:r w:rsidRPr="00FF6A71">
        <w:t xml:space="preserve"> because </w:t>
      </w:r>
      <w:del w:id="10936" w:author="pete jones" w:date="2022-03-31T14:27:00Z">
        <w:r w:rsidRPr="00FF6A71" w:rsidDel="001B585F">
          <w:delText xml:space="preserve">in doing so </w:delText>
        </w:r>
      </w:del>
      <w:r w:rsidRPr="00FF6A71">
        <w:t xml:space="preserve">CDE will find its place and support the </w:t>
      </w:r>
      <w:del w:id="10937" w:author="pete jones" w:date="2022-03-30T09:40:00Z">
        <w:r w:rsidRPr="00FF6A71" w:rsidDel="002B525A">
          <w:delText xml:space="preserve">developing </w:delText>
        </w:r>
      </w:del>
      <w:ins w:id="10938" w:author="pete jones" w:date="2022-03-30T09:40:00Z">
        <w:r w:rsidR="002B525A" w:rsidRPr="00FF6A71">
          <w:t>develop</w:t>
        </w:r>
        <w:r w:rsidR="002B525A">
          <w:t>ment</w:t>
        </w:r>
        <w:r w:rsidR="002B525A" w:rsidRPr="00FF6A71">
          <w:t xml:space="preserve"> </w:t>
        </w:r>
        <w:r w:rsidR="002B525A">
          <w:t xml:space="preserve">of </w:t>
        </w:r>
      </w:ins>
      <w:del w:id="10939" w:author="pete jones" w:date="2022-03-30T09:40:00Z">
        <w:r w:rsidRPr="00FF6A71" w:rsidDel="002B525A">
          <w:delText xml:space="preserve">andragogical </w:delText>
        </w:r>
      </w:del>
      <w:ins w:id="10940" w:author="pete jones" w:date="2022-03-30T09:40:00Z">
        <w:r w:rsidR="002B525A">
          <w:t>ped</w:t>
        </w:r>
        <w:r w:rsidR="002B525A" w:rsidRPr="00FF6A71">
          <w:t xml:space="preserve">agogical </w:t>
        </w:r>
      </w:ins>
      <w:r w:rsidRPr="00FF6A71">
        <w:t>strategies. Society is changing</w:t>
      </w:r>
      <w:ins w:id="10941" w:author="pete jones" w:date="2022-03-31T14:27:00Z">
        <w:r w:rsidR="001B585F">
          <w:t>,</w:t>
        </w:r>
      </w:ins>
      <w:r w:rsidRPr="00FF6A71">
        <w:t xml:space="preserve"> </w:t>
      </w:r>
      <w:r w:rsidRPr="00FF6A71">
        <w:lastRenderedPageBreak/>
        <w:t xml:space="preserve">and technologies are evolving at an incredible pace. Engineering societies in many counties are committed to </w:t>
      </w:r>
      <w:del w:id="10942" w:author="pete jones" w:date="2022-03-31T14:27:00Z">
        <w:r w:rsidRPr="00FF6A71" w:rsidDel="001B585F">
          <w:delText xml:space="preserve">supporting </w:delText>
        </w:r>
      </w:del>
      <w:ins w:id="10943" w:author="pete jones" w:date="2022-03-31T14:27:00Z">
        <w:r w:rsidR="001B585F">
          <w:t>help</w:t>
        </w:r>
        <w:r w:rsidR="001B585F" w:rsidRPr="00FF6A71">
          <w:t xml:space="preserve">ing </w:t>
        </w:r>
      </w:ins>
      <w:r w:rsidRPr="00FF6A71">
        <w:t xml:space="preserve">an evolving engineering education by enabling collaboration between academia and industry to provide students with essential </w:t>
      </w:r>
      <w:del w:id="10944" w:author="pete jones" w:date="2022-03-30T09:40:00Z">
        <w:r w:rsidRPr="00FF6A71" w:rsidDel="002B525A">
          <w:delText>21</w:delText>
        </w:r>
        <w:r w:rsidRPr="00FF6A71" w:rsidDel="002B525A">
          <w:rPr>
            <w:vertAlign w:val="superscript"/>
          </w:rPr>
          <w:delText>st</w:delText>
        </w:r>
        <w:r w:rsidRPr="00FF6A71" w:rsidDel="002B525A">
          <w:delText xml:space="preserve"> </w:delText>
        </w:r>
      </w:del>
      <w:ins w:id="10945" w:author="pete jones" w:date="2022-03-30T09:40:00Z">
        <w:r w:rsidR="002B525A" w:rsidRPr="00FF6A71">
          <w:t>21</w:t>
        </w:r>
        <w:r w:rsidR="002B525A" w:rsidRPr="00FF6A71">
          <w:rPr>
            <w:vertAlign w:val="superscript"/>
          </w:rPr>
          <w:t>st</w:t>
        </w:r>
        <w:r w:rsidR="002B525A">
          <w:t>-</w:t>
        </w:r>
      </w:ins>
      <w:r w:rsidRPr="00FF6A71">
        <w:t>century skills. It is incumbent on higher education engineering schools to adapt, applying improved methods to prepare students for the future workplace. The collaboration between industry and academia in preparing students to meet the labour market’s needs is recognised as a difficult task</w:t>
      </w:r>
      <w:del w:id="10946" w:author="pete jones" w:date="2022-03-31T14:28:00Z">
        <w:r w:rsidRPr="00FF6A71" w:rsidDel="001B585F">
          <w:delText>,</w:delText>
        </w:r>
      </w:del>
      <w:r w:rsidRPr="00FF6A71">
        <w:t xml:space="preserve"> but a top priority for many engineering societies: As Norman Fortenberry, executive director of the American Society for Engineering Education (ASEE)</w:t>
      </w:r>
      <w:ins w:id="10947" w:author="pete jones" w:date="2022-03-31T14:28:00Z">
        <w:r w:rsidR="001B585F">
          <w:t>,</w:t>
        </w:r>
      </w:ins>
      <w:r w:rsidRPr="00FF6A71">
        <w:t xml:space="preserve"> is reporting as stating</w:t>
      </w:r>
      <w:ins w:id="10948" w:author="pete jones" w:date="2022-02-08T15:34:00Z">
        <w:r w:rsidR="003338B3">
          <w:t>,</w:t>
        </w:r>
      </w:ins>
      <w:ins w:id="10949" w:author="pete jones" w:date="2022-02-08T14:38:00Z">
        <w:r w:rsidR="00E47C2C">
          <w:t xml:space="preserve"> </w:t>
        </w:r>
        <w:r w:rsidR="00E47C2C">
          <w:fldChar w:fldCharType="begin" w:fldLock="1"/>
        </w:r>
      </w:ins>
      <w:r w:rsidR="00E47C2C">
        <w:instrText>ADDIN CSL_CITATION {"citationItems":[{"id":"ITEM-1","itemData":{"URL":"https://www.gedcouncil.org/ge/advancing-engineers/","accessed":{"date-parts":[["2022","2","8"]]},"author":[{"dropping-particle":"","family":"Global Engineer","given":"","non-dropping-particle":"","parse-names":false,"suffix":""}],"container-title":"Global Engineer","id":"ITEM-1","issued":{"date-parts":[["2018"]]},"title":"Advancing engineers – GEDC","type":"webpage"},"uris":["http://www.mendeley.com/documents/?uuid=53cdb29b-4903-3ec0-b7f0-7deaf803ffc7"]}],"mendeley":{"formattedCitation":"(Global Engineer, 2018)","plainTextFormattedCitation":"(Global Engineer, 2018)","previouslyFormattedCitation":"(Global Engineer, 2018)"},"properties":{"noteIndex":0},"schema":"https://github.com/citation-style-language/schema/raw/master/csl-citation.json"}</w:instrText>
      </w:r>
      <w:r w:rsidR="00E47C2C">
        <w:fldChar w:fldCharType="separate"/>
      </w:r>
      <w:r w:rsidR="00E47C2C" w:rsidRPr="00E47C2C">
        <w:rPr>
          <w:noProof/>
        </w:rPr>
        <w:t>(Global Engineer, 2018)</w:t>
      </w:r>
      <w:ins w:id="10950" w:author="pete jones" w:date="2022-02-08T14:38:00Z">
        <w:r w:rsidR="00E47C2C">
          <w:fldChar w:fldCharType="end"/>
        </w:r>
      </w:ins>
      <w:r w:rsidR="00762DCB" w:rsidRPr="00FF6A71">
        <w:t>…</w:t>
      </w:r>
    </w:p>
    <w:p w14:paraId="1B675D98" w14:textId="1053565A" w:rsidR="00A33F88" w:rsidRPr="00FF6A71" w:rsidRDefault="009D0C51" w:rsidP="00762DCB">
      <w:pPr>
        <w:ind w:left="567" w:right="707"/>
        <w:rPr>
          <w:i/>
          <w:iCs/>
        </w:rPr>
      </w:pPr>
      <w:r w:rsidRPr="00FF6A71">
        <w:rPr>
          <w:i/>
          <w:iCs/>
        </w:rPr>
        <w:t>“As a professional society, one of the biggest challenges is working with our members to provide learning experiences that mirror authentic engineering practice,”.</w:t>
      </w:r>
    </w:p>
    <w:p w14:paraId="51AF5C37" w14:textId="4DA99AA7" w:rsidR="00F86FF3" w:rsidRPr="00FF6A71" w:rsidRDefault="009D0C51" w:rsidP="009D0C51">
      <w:r w:rsidRPr="00FF6A71">
        <w:t xml:space="preserve">A central tenet of this drive for change is </w:t>
      </w:r>
      <w:del w:id="10951" w:author="pete jones" w:date="2022-03-31T14:28:00Z">
        <w:r w:rsidRPr="00FF6A71" w:rsidDel="001B585F">
          <w:delText>the development</w:delText>
        </w:r>
        <w:r w:rsidR="00762DCB" w:rsidRPr="00FF6A71" w:rsidDel="001B585F">
          <w:delText xml:space="preserve"> of</w:delText>
        </w:r>
      </w:del>
      <w:ins w:id="10952" w:author="pete jones" w:date="2022-03-31T14:28:00Z">
        <w:r w:rsidR="001B585F">
          <w:t>developing</w:t>
        </w:r>
      </w:ins>
      <w:r w:rsidRPr="00FF6A71">
        <w:t xml:space="preserve"> a hands-on project-based approach to learning. </w:t>
      </w:r>
      <w:del w:id="10953" w:author="pete jones" w:date="2022-03-31T14:28:00Z">
        <w:r w:rsidRPr="00FF6A71" w:rsidDel="001B585F">
          <w:delText xml:space="preserve">A rich learning environment with better opportunities to practice is also demanded by </w:delText>
        </w:r>
        <w:r w:rsidR="00762DCB" w:rsidRPr="00FF6A71" w:rsidDel="001B585F">
          <w:delText>today’s</w:delText>
        </w:r>
        <w:r w:rsidRPr="00FF6A71" w:rsidDel="001B585F">
          <w:delText xml:space="preserve"> students</w:delText>
        </w:r>
      </w:del>
      <w:ins w:id="10954" w:author="pete jones" w:date="2022-03-31T14:28:00Z">
        <w:r w:rsidR="001B585F">
          <w:t>Today’s students also demand a rich learning environment with better opportunities to practice</w:t>
        </w:r>
      </w:ins>
      <w:del w:id="10955" w:author="pete jones" w:date="2022-03-31T14:28:00Z">
        <w:r w:rsidRPr="00FF6A71" w:rsidDel="001B585F">
          <w:delText xml:space="preserve">, </w:delText>
        </w:r>
      </w:del>
      <w:ins w:id="10956" w:author="pete jones" w:date="2022-03-31T14:28:00Z">
        <w:r w:rsidR="001B585F">
          <w:t>;</w:t>
        </w:r>
        <w:r w:rsidR="001B585F" w:rsidRPr="00FF6A71">
          <w:t xml:space="preserve"> </w:t>
        </w:r>
      </w:ins>
      <w:r w:rsidRPr="00FF6A71">
        <w:t>generation X technical natives</w:t>
      </w:r>
      <w:del w:id="10957" w:author="pete jones" w:date="2022-03-31T14:29:00Z">
        <w:r w:rsidRPr="00FF6A71" w:rsidDel="001B585F">
          <w:delText>,</w:delText>
        </w:r>
      </w:del>
      <w:r w:rsidRPr="00FF6A71">
        <w:t xml:space="preserve"> </w:t>
      </w:r>
      <w:del w:id="10958" w:author="pete jones" w:date="2022-03-31T14:29:00Z">
        <w:r w:rsidRPr="00FF6A71" w:rsidDel="001B585F">
          <w:delText xml:space="preserve">who </w:delText>
        </w:r>
      </w:del>
      <w:r w:rsidRPr="00FF6A71">
        <w:t>do not want to be overindulged with facts and theories</w:t>
      </w:r>
      <w:del w:id="10959" w:author="pete jones" w:date="2022-03-31T14:29:00Z">
        <w:r w:rsidRPr="00FF6A71" w:rsidDel="001B585F">
          <w:delText xml:space="preserve">, </w:delText>
        </w:r>
      </w:del>
      <w:ins w:id="10960" w:author="pete jones" w:date="2022-03-31T14:29:00Z">
        <w:r w:rsidR="001B585F">
          <w:t>;</w:t>
        </w:r>
        <w:r w:rsidR="001B585F" w:rsidRPr="00FF6A71">
          <w:t xml:space="preserve"> </w:t>
        </w:r>
      </w:ins>
      <w:r w:rsidRPr="00FF6A71">
        <w:t xml:space="preserve">they want to learn concepts by applying them in real-world situations. This two-pronged pressure to change will demand education </w:t>
      </w:r>
      <w:del w:id="10961" w:author="pete jones" w:date="2022-03-31T14:29:00Z">
        <w:r w:rsidRPr="00FF6A71" w:rsidDel="001B585F">
          <w:delText xml:space="preserve">to </w:delText>
        </w:r>
      </w:del>
      <w:r w:rsidRPr="00FF6A71">
        <w:t>rethink what is taught and how to teach it: Addressing the GEDC forum Şirin Tekinay, chair of the Global Engineering Deans Council (GEDC), was very clear</w:t>
      </w:r>
      <w:r w:rsidR="00F86FF3" w:rsidRPr="00FF6A71">
        <w:t>…</w:t>
      </w:r>
    </w:p>
    <w:p w14:paraId="0D1F1DAD" w14:textId="4A53D482" w:rsidR="00F86FF3" w:rsidRPr="00FF6A71" w:rsidRDefault="009D0C51" w:rsidP="00F86FF3">
      <w:pPr>
        <w:ind w:left="567" w:right="707"/>
        <w:rPr>
          <w:i/>
          <w:iCs/>
        </w:rPr>
      </w:pPr>
      <w:r w:rsidRPr="00FF6A71">
        <w:rPr>
          <w:i/>
          <w:iCs/>
        </w:rPr>
        <w:t xml:space="preserve"> “Universities have to change something about their educational model if they want to survive. Otherwise, Generation Alpha [those born after 2011] will keep questioning why they need to go to the university.”</w:t>
      </w:r>
      <w:ins w:id="10962" w:author="pete jones" w:date="2022-02-08T15:47:00Z">
        <w:r w:rsidR="003338B3">
          <w:rPr>
            <w:i/>
            <w:iCs/>
          </w:rPr>
          <w:t xml:space="preserve"> </w:t>
        </w:r>
        <w:r w:rsidR="003338B3">
          <w:rPr>
            <w:i/>
            <w:iCs/>
          </w:rPr>
          <w:fldChar w:fldCharType="begin" w:fldLock="1"/>
        </w:r>
      </w:ins>
      <w:r w:rsidR="003338B3">
        <w:rPr>
          <w:i/>
          <w:iCs/>
        </w:rPr>
        <w:instrText>ADDIN CSL_CITATION {"citationItems":[{"id":"ITEM-1","itemData":{"URL":"https://www.gedcouncil.org/ge/advancing-engineers/","accessed":{"date-parts":[["2022","2","8"]]},"author":[{"dropping-particle":"","family":"Global Engineer","given":"","non-dropping-particle":"","parse-names":false,"suffix":""}],"container-title":"Global Engineer","id":"ITEM-1","issued":{"date-parts":[["2018"]]},"title":"Advancing engineers – GEDC","type":"webpage"},"uris":["http://www.mendeley.com/documents/?uuid=53cdb29b-4903-3ec0-b7f0-7deaf803ffc7"]}],"mendeley":{"formattedCitation":"(Global Engineer, 2018)","plainTextFormattedCitation":"(Global Engineer, 2018)","previouslyFormattedCitation":"(Global Engineer, 2018)"},"properties":{"noteIndex":0},"schema":"https://github.com/citation-style-language/schema/raw/master/csl-citation.json"}</w:instrText>
      </w:r>
      <w:ins w:id="10963" w:author="pete jones" w:date="2022-02-08T15:47:00Z">
        <w:r w:rsidR="003338B3">
          <w:rPr>
            <w:i/>
            <w:iCs/>
          </w:rPr>
          <w:fldChar w:fldCharType="separate"/>
        </w:r>
        <w:r w:rsidR="003338B3" w:rsidRPr="003338B3">
          <w:rPr>
            <w:iCs/>
            <w:noProof/>
          </w:rPr>
          <w:t>(Global Engineer, 2018)</w:t>
        </w:r>
        <w:r w:rsidR="003338B3">
          <w:rPr>
            <w:i/>
            <w:iCs/>
          </w:rPr>
          <w:fldChar w:fldCharType="end"/>
        </w:r>
      </w:ins>
    </w:p>
    <w:p w14:paraId="7BF53886" w14:textId="39C7A0AB" w:rsidR="00F86FF3" w:rsidRPr="00FF6A71" w:rsidRDefault="009D0C51" w:rsidP="009D0C51">
      <w:r w:rsidRPr="00FF6A71">
        <w:t>She also believes that more institutions will be forced to provid</w:t>
      </w:r>
      <w:r w:rsidR="00F86FF3" w:rsidRPr="00FF6A71">
        <w:t>e,</w:t>
      </w:r>
    </w:p>
    <w:p w14:paraId="4593CD8E" w14:textId="3254C426" w:rsidR="00F86FF3" w:rsidRPr="00FF6A71" w:rsidRDefault="009D0C51" w:rsidP="00F86FF3">
      <w:pPr>
        <w:ind w:left="567" w:right="707"/>
        <w:rPr>
          <w:i/>
          <w:iCs/>
        </w:rPr>
      </w:pPr>
      <w:r w:rsidRPr="00FF6A71">
        <w:rPr>
          <w:i/>
          <w:iCs/>
        </w:rPr>
        <w:t>“…more student-orientated education models where you have students in project teams”</w:t>
      </w:r>
      <w:ins w:id="10964" w:author="pete jones" w:date="2022-02-08T15:46:00Z">
        <w:r w:rsidR="003338B3">
          <w:rPr>
            <w:i/>
            <w:iCs/>
          </w:rPr>
          <w:t xml:space="preserve"> </w:t>
        </w:r>
      </w:ins>
      <w:ins w:id="10965" w:author="pete jones" w:date="2022-02-08T15:47:00Z">
        <w:r w:rsidR="003338B3">
          <w:rPr>
            <w:i/>
            <w:iCs/>
          </w:rPr>
          <w:fldChar w:fldCharType="begin" w:fldLock="1"/>
        </w:r>
      </w:ins>
      <w:r w:rsidR="003338B3">
        <w:rPr>
          <w:i/>
          <w:iCs/>
        </w:rPr>
        <w:instrText>ADDIN CSL_CITATION {"citationItems":[{"id":"ITEM-1","itemData":{"URL":"https://www.gedcouncil.org/ge/advancing-engineers/","accessed":{"date-parts":[["2022","2","8"]]},"author":[{"dropping-particle":"","family":"Global Engineer","given":"","non-dropping-particle":"","parse-names":false,"suffix":""}],"container-title":"Global Engineer","id":"ITEM-1","issued":{"date-parts":[["2018"]]},"title":"Advancing engineers – GEDC","type":"webpage"},"uris":["http://www.mendeley.com/documents/?uuid=53cdb29b-4903-3ec0-b7f0-7deaf803ffc7"]}],"mendeley":{"formattedCitation":"(Global Engineer, 2018)","plainTextFormattedCitation":"(Global Engineer, 2018)","previouslyFormattedCitation":"(Global Engineer, 2018)"},"properties":{"noteIndex":0},"schema":"https://github.com/citation-style-language/schema/raw/master/csl-citation.json"}</w:instrText>
      </w:r>
      <w:r w:rsidR="003338B3">
        <w:rPr>
          <w:i/>
          <w:iCs/>
        </w:rPr>
        <w:fldChar w:fldCharType="separate"/>
      </w:r>
      <w:r w:rsidR="003338B3" w:rsidRPr="003338B3">
        <w:rPr>
          <w:iCs/>
          <w:noProof/>
        </w:rPr>
        <w:t>(Global Engineer, 2018)</w:t>
      </w:r>
      <w:ins w:id="10966" w:author="pete jones" w:date="2022-02-08T15:47:00Z">
        <w:r w:rsidR="003338B3">
          <w:rPr>
            <w:i/>
            <w:iCs/>
          </w:rPr>
          <w:fldChar w:fldCharType="end"/>
        </w:r>
      </w:ins>
      <w:r w:rsidRPr="00FF6A71">
        <w:rPr>
          <w:i/>
          <w:iCs/>
        </w:rPr>
        <w:t>.</w:t>
      </w:r>
    </w:p>
    <w:p w14:paraId="4234C149" w14:textId="75D3F906" w:rsidR="00F86FF3" w:rsidRPr="00FF6A71" w:rsidRDefault="009D0C51" w:rsidP="009D0C51">
      <w:del w:id="10967" w:author="pete jones" w:date="2022-03-31T14:29:00Z">
        <w:r w:rsidRPr="00FF6A71" w:rsidDel="001B585F">
          <w:delText>Globally t</w:delText>
        </w:r>
      </w:del>
      <w:ins w:id="10968" w:author="pete jones" w:date="2022-03-31T14:29:00Z">
        <w:r w:rsidR="001B585F">
          <w:t>T</w:t>
        </w:r>
      </w:ins>
      <w:r w:rsidRPr="00FF6A71">
        <w:t>here is rapidly increasing evidence of busines</w:t>
      </w:r>
      <w:ins w:id="10969" w:author="pete jones" w:date="2022-03-30T09:40:00Z">
        <w:r w:rsidR="002B525A">
          <w:t>se</w:t>
        </w:r>
      </w:ins>
      <w:r w:rsidRPr="00FF6A71">
        <w:t xml:space="preserve">s collaborating with academia to identify in-demand skills and develop relevant training. This is a positive movement, but academia must reach out and engage in their local and national societies and beyond their </w:t>
      </w:r>
      <w:del w:id="10970" w:author="pete jones" w:date="2022-03-30T09:40:00Z">
        <w:r w:rsidRPr="00FF6A71" w:rsidDel="002B525A">
          <w:lastRenderedPageBreak/>
          <w:delText xml:space="preserve">own </w:delText>
        </w:r>
      </w:del>
      <w:r w:rsidRPr="00FF6A71">
        <w:t>institutions to recognise the opportunity: Joseph Fuller, a professor at Harvard Business School who has studied the issue of middle-skills education, has said that</w:t>
      </w:r>
      <w:del w:id="10971" w:author="pete jones" w:date="2022-03-31T14:30:00Z">
        <w:r w:rsidR="00F86FF3" w:rsidRPr="00FF6A71" w:rsidDel="001B585F">
          <w:delText>…</w:delText>
        </w:r>
      </w:del>
    </w:p>
    <w:p w14:paraId="1640ECB3" w14:textId="0FD6AED5" w:rsidR="00A33F88" w:rsidRPr="00FF6A71" w:rsidRDefault="009D0C51" w:rsidP="00F86FF3">
      <w:pPr>
        <w:ind w:left="567" w:right="707"/>
        <w:rPr>
          <w:i/>
          <w:iCs/>
        </w:rPr>
      </w:pPr>
      <w:r w:rsidRPr="00FF6A71">
        <w:rPr>
          <w:i/>
          <w:iCs/>
        </w:rPr>
        <w:t xml:space="preserve">“Only business can </w:t>
      </w:r>
      <w:del w:id="10972" w:author="pete jones" w:date="2022-03-30T09:41:00Z">
        <w:r w:rsidRPr="00FF6A71" w:rsidDel="002B525A">
          <w:rPr>
            <w:i/>
            <w:iCs/>
          </w:rPr>
          <w:delText xml:space="preserve">really </w:delText>
        </w:r>
      </w:del>
      <w:r w:rsidRPr="00FF6A71">
        <w:rPr>
          <w:i/>
          <w:iCs/>
        </w:rPr>
        <w:t>define what it’s looking for and anticipate what it will need in the future</w:t>
      </w:r>
      <w:del w:id="10973" w:author="pete jones" w:date="2022-03-31T14:30:00Z">
        <w:r w:rsidRPr="00FF6A71" w:rsidDel="001B585F">
          <w:rPr>
            <w:i/>
            <w:iCs/>
          </w:rPr>
          <w:delText>,</w:delText>
        </w:r>
      </w:del>
      <w:r w:rsidRPr="00FF6A71">
        <w:rPr>
          <w:i/>
          <w:iCs/>
        </w:rPr>
        <w:t>”</w:t>
      </w:r>
      <w:ins w:id="10974" w:author="pete jones" w:date="2022-02-08T15:51:00Z">
        <w:r w:rsidR="003338B3">
          <w:rPr>
            <w:i/>
            <w:iCs/>
          </w:rPr>
          <w:t xml:space="preserve"> </w:t>
        </w:r>
        <w:r w:rsidR="003338B3">
          <w:rPr>
            <w:i/>
            <w:iCs/>
          </w:rPr>
          <w:fldChar w:fldCharType="begin" w:fldLock="1"/>
        </w:r>
      </w:ins>
      <w:r w:rsidR="003338B3">
        <w:rPr>
          <w:i/>
          <w:iCs/>
        </w:rPr>
        <w:instrText>ADDIN CSL_CITATION {"citationItems":[{"id":"ITEM-1","itemData":{"author":[{"dropping-particle":"","family":"Humphreys","given":"Richard","non-dropping-particle":"","parse-names":false,"suffix":""}],"container-title":"Compass magazine","id":"ITEM-1","issued":{"date-parts":[["2019"]]},"title":"Employers, educators tackle middle-skill worker shortage -","type":"article-magazine"},"uris":["http://www.mendeley.com/documents/?uuid=17dc0c0a-854f-32a7-9bed-9d26793aeaf7"]}],"mendeley":{"formattedCitation":"(Humphreys, 2019)","plainTextFormattedCitation":"(Humphreys, 2019)","previouslyFormattedCitation":"(Humphreys, 2019)"},"properties":{"noteIndex":0},"schema":"https://github.com/citation-style-language/schema/raw/master/csl-citation.json"}</w:instrText>
      </w:r>
      <w:r w:rsidR="003338B3">
        <w:rPr>
          <w:i/>
          <w:iCs/>
        </w:rPr>
        <w:fldChar w:fldCharType="separate"/>
      </w:r>
      <w:r w:rsidR="003338B3" w:rsidRPr="003338B3">
        <w:rPr>
          <w:iCs/>
          <w:noProof/>
        </w:rPr>
        <w:t>(Humphreys, 2019)</w:t>
      </w:r>
      <w:ins w:id="10975" w:author="pete jones" w:date="2022-02-08T15:51:00Z">
        <w:r w:rsidR="003338B3">
          <w:rPr>
            <w:i/>
            <w:iCs/>
          </w:rPr>
          <w:fldChar w:fldCharType="end"/>
        </w:r>
      </w:ins>
      <w:r w:rsidRPr="00FF6A71">
        <w:rPr>
          <w:i/>
          <w:iCs/>
        </w:rPr>
        <w:t>.</w:t>
      </w:r>
    </w:p>
    <w:p w14:paraId="398250B6" w14:textId="6ACEE4C9" w:rsidR="00F86FF3" w:rsidRPr="00FF6A71" w:rsidRDefault="009D0C51" w:rsidP="009D0C51">
      <w:r w:rsidRPr="00FF6A71">
        <w:t xml:space="preserve">Another skills gap identified by businesses </w:t>
      </w:r>
      <w:del w:id="10976" w:author="pete jones" w:date="2022-03-31T14:30:00Z">
        <w:r w:rsidRPr="00FF6A71" w:rsidDel="001B585F">
          <w:delText>exists in “middle</w:delText>
        </w:r>
      </w:del>
      <w:del w:id="10977" w:author="pete jones" w:date="2022-03-30T09:41:00Z">
        <w:r w:rsidRPr="00FF6A71" w:rsidDel="002B525A">
          <w:delText>-</w:delText>
        </w:r>
      </w:del>
      <w:del w:id="10978" w:author="pete jones" w:date="2022-03-31T14:30:00Z">
        <w:r w:rsidRPr="00FF6A71" w:rsidDel="001B585F">
          <w:delText xml:space="preserve">skills”, </w:delText>
        </w:r>
        <w:r w:rsidR="00F427D8" w:rsidRPr="00FF6A71" w:rsidDel="001B585F">
          <w:delText>i.e.,</w:delText>
        </w:r>
        <w:r w:rsidRPr="00FF6A71" w:rsidDel="001B585F">
          <w:delText xml:space="preserve"> the skills required by workers that</w:delText>
        </w:r>
      </w:del>
      <w:ins w:id="10979" w:author="pete jones" w:date="2022-03-31T14:30:00Z">
        <w:r w:rsidR="001B585F">
          <w:t>is in “middle skills”, i.e., the skills required by workers who</w:t>
        </w:r>
      </w:ins>
      <w:r w:rsidRPr="00FF6A71">
        <w:t xml:space="preserve"> </w:t>
      </w:r>
      <w:del w:id="10980" w:author="pete jones" w:date="2022-03-31T14:30:00Z">
        <w:r w:rsidRPr="00FF6A71" w:rsidDel="001B585F">
          <w:delText xml:space="preserve">require </w:delText>
        </w:r>
      </w:del>
      <w:ins w:id="10981" w:author="pete jones" w:date="2022-03-31T14:30:00Z">
        <w:r w:rsidR="001B585F">
          <w:t>need</w:t>
        </w:r>
        <w:r w:rsidR="001B585F" w:rsidRPr="00FF6A71">
          <w:t xml:space="preserve"> </w:t>
        </w:r>
      </w:ins>
      <w:r w:rsidRPr="00FF6A71">
        <w:t xml:space="preserve">more than post 18 education but less than </w:t>
      </w:r>
      <w:del w:id="10982" w:author="pete jones" w:date="2022-03-30T09:41:00Z">
        <w:r w:rsidRPr="00FF6A71" w:rsidDel="002B525A">
          <w:delText xml:space="preserve">an </w:delText>
        </w:r>
      </w:del>
      <w:r w:rsidRPr="00FF6A71">
        <w:t xml:space="preserve">undergraduate education. These highly skilled technical jobs are often as lucrative and career rewarding as graduate jobs. </w:t>
      </w:r>
      <w:del w:id="10983" w:author="pete jones" w:date="2022-03-31T14:30:00Z">
        <w:r w:rsidRPr="00FF6A71" w:rsidDel="001B585F">
          <w:delText xml:space="preserve">The </w:delText>
        </w:r>
      </w:del>
      <w:ins w:id="10984" w:author="pete jones" w:date="2022-03-31T14:30:00Z">
        <w:r w:rsidR="001B585F">
          <w:t>Unfortunately, t</w:t>
        </w:r>
        <w:r w:rsidR="001B585F" w:rsidRPr="00FF6A71">
          <w:t xml:space="preserve">he </w:t>
        </w:r>
      </w:ins>
      <w:r w:rsidRPr="00FF6A71">
        <w:t xml:space="preserve">significant worldwide shortfall in applicants for middle-skills employment is going to continue over the next decade: Mary Kaye Bredeson, executive director for the </w:t>
      </w:r>
      <w:r w:rsidR="00166BBC" w:rsidRPr="00FF6A71">
        <w:t>Centre</w:t>
      </w:r>
      <w:r w:rsidRPr="00FF6A71">
        <w:t xml:space="preserve"> of Excellence for Aerospace &amp; Advanced Manufacturing at Everett Community College, suggests that a reason for the shortfall is</w:t>
      </w:r>
      <w:del w:id="10985" w:author="pete jones" w:date="2022-03-31T14:30:00Z">
        <w:r w:rsidR="00F86FF3" w:rsidRPr="00FF6A71" w:rsidDel="001B585F">
          <w:delText>…</w:delText>
        </w:r>
      </w:del>
    </w:p>
    <w:p w14:paraId="6C3B041B" w14:textId="3A84EDAA" w:rsidR="00F86FF3" w:rsidRPr="00FF6A71" w:rsidRDefault="009D0C51" w:rsidP="00F86FF3">
      <w:pPr>
        <w:ind w:left="567" w:right="707"/>
        <w:rPr>
          <w:i/>
          <w:iCs/>
        </w:rPr>
      </w:pPr>
      <w:r w:rsidRPr="00FF6A71">
        <w:rPr>
          <w:i/>
          <w:iCs/>
        </w:rPr>
        <w:t>“Parents, educators and society have been saying that a four-year degree is what you need to be successful.</w:t>
      </w:r>
      <w:ins w:id="10986" w:author="pete jones" w:date="2022-02-08T15:52:00Z">
        <w:r w:rsidR="003338B3">
          <w:rPr>
            <w:i/>
            <w:iCs/>
          </w:rPr>
          <w:t xml:space="preserve"> </w:t>
        </w:r>
        <w:r w:rsidR="003338B3">
          <w:rPr>
            <w:i/>
            <w:iCs/>
          </w:rPr>
          <w:fldChar w:fldCharType="begin" w:fldLock="1"/>
        </w:r>
      </w:ins>
      <w:r w:rsidR="003338B3">
        <w:rPr>
          <w:i/>
          <w:iCs/>
        </w:rPr>
        <w:instrText>ADDIN CSL_CITATION {"citationItems":[{"id":"ITEM-1","itemData":{"author":[{"dropping-particle":"","family":"Humphreys","given":"Richard","non-dropping-particle":"","parse-names":false,"suffix":""}],"container-title":"Compass magazine","id":"ITEM-1","issued":{"date-parts":[["2019"]]},"title":"Employers, educators tackle middle-skill worker shortage -","type":"article-magazine"},"uris":["http://www.mendeley.com/documents/?uuid=17dc0c0a-854f-32a7-9bed-9d26793aeaf7"]}],"mendeley":{"formattedCitation":"(Humphreys, 2019)","plainTextFormattedCitation":"(Humphreys, 2019)","previouslyFormattedCitation":"(Humphreys, 2019)"},"properties":{"noteIndex":0},"schema":"https://github.com/citation-style-language/schema/raw/master/csl-citation.json"}</w:instrText>
      </w:r>
      <w:ins w:id="10987" w:author="pete jones" w:date="2022-02-08T15:52:00Z">
        <w:r w:rsidR="003338B3">
          <w:rPr>
            <w:i/>
            <w:iCs/>
          </w:rPr>
          <w:fldChar w:fldCharType="separate"/>
        </w:r>
        <w:r w:rsidR="003338B3" w:rsidRPr="003338B3">
          <w:rPr>
            <w:iCs/>
            <w:noProof/>
          </w:rPr>
          <w:t>(Humphreys, 2019)</w:t>
        </w:r>
        <w:r w:rsidR="003338B3">
          <w:rPr>
            <w:i/>
            <w:iCs/>
          </w:rPr>
          <w:fldChar w:fldCharType="end"/>
        </w:r>
        <w:r w:rsidR="003338B3">
          <w:rPr>
            <w:i/>
            <w:iCs/>
          </w:rPr>
          <w:t xml:space="preserve"> </w:t>
        </w:r>
      </w:ins>
      <w:r w:rsidRPr="00FF6A71">
        <w:rPr>
          <w:i/>
          <w:iCs/>
        </w:rPr>
        <w:t>”</w:t>
      </w:r>
    </w:p>
    <w:p w14:paraId="50E9871B" w14:textId="58C1CEC7" w:rsidR="00F86FF3" w:rsidRPr="00FF6A71" w:rsidRDefault="009D0C51" w:rsidP="009D0C51">
      <w:r w:rsidRPr="00FF6A71">
        <w:t>Whatever the cause of the lack of highly skilled technicians</w:t>
      </w:r>
      <w:ins w:id="10988" w:author="pete jones" w:date="2022-03-31T14:31:00Z">
        <w:r w:rsidR="001B585F">
          <w:t>,</w:t>
        </w:r>
      </w:ins>
      <w:r w:rsidRPr="00FF6A71">
        <w:t xml:space="preserve"> there has been a lack of progress in </w:t>
      </w:r>
      <w:ins w:id="10989" w:author="pete jones" w:date="2022-03-31T14:31:00Z">
        <w:r w:rsidR="001B585F">
          <w:t xml:space="preserve">the </w:t>
        </w:r>
      </w:ins>
      <w:del w:id="10990" w:author="pete jones" w:date="2022-03-31T14:31:00Z">
        <w:r w:rsidRPr="00FF6A71" w:rsidDel="001B585F">
          <w:delText>the development</w:delText>
        </w:r>
      </w:del>
      <w:ins w:id="10991" w:author="pete jones" w:date="2022-03-31T14:31:00Z">
        <w:r w:rsidR="001B585F">
          <w:t>developing</w:t>
        </w:r>
      </w:ins>
      <w:r w:rsidRPr="00FF6A71">
        <w:t xml:space="preserve"> and availability of work-based learning opportunities such as apprenticeships. STEM programmes have been influential in removing the stigma associated with technical workshop skills and may even influence the demand for practical applications of theory throughout undergraduate programmes. </w:t>
      </w:r>
      <w:del w:id="10992" w:author="pete jones" w:date="2022-03-31T14:31:00Z">
        <w:r w:rsidRPr="00FF6A71" w:rsidDel="001B585F">
          <w:delText xml:space="preserve">Many </w:delText>
        </w:r>
      </w:del>
      <w:ins w:id="10993" w:author="pete jones" w:date="2022-03-31T14:31:00Z">
        <w:r w:rsidR="001B585F">
          <w:t>However, m</w:t>
        </w:r>
        <w:r w:rsidR="001B585F" w:rsidRPr="00FF6A71">
          <w:t xml:space="preserve">any </w:t>
        </w:r>
      </w:ins>
      <w:r w:rsidRPr="00FF6A71">
        <w:t xml:space="preserve">universities do not offer the hands-on learning opportunities </w:t>
      </w:r>
      <w:del w:id="10994" w:author="pete jones" w:date="2022-03-31T14:31:00Z">
        <w:r w:rsidRPr="00FF6A71" w:rsidDel="001B585F">
          <w:delText xml:space="preserve">that </w:delText>
        </w:r>
      </w:del>
      <w:r w:rsidRPr="00FF6A71">
        <w:t xml:space="preserve">many employers need. </w:t>
      </w:r>
      <w:del w:id="10995" w:author="pete jones" w:date="2022-03-31T14:31:00Z">
        <w:r w:rsidRPr="00FF6A71" w:rsidDel="001B585F">
          <w:delText xml:space="preserve">There </w:delText>
        </w:r>
      </w:del>
      <w:ins w:id="10996" w:author="pete jones" w:date="2022-03-31T14:31:00Z">
        <w:r w:rsidR="001B585F">
          <w:t>In addition, t</w:t>
        </w:r>
        <w:r w:rsidR="001B585F" w:rsidRPr="00FF6A71">
          <w:t xml:space="preserve">here </w:t>
        </w:r>
      </w:ins>
      <w:r w:rsidRPr="00FF6A71">
        <w:t>is a blurring of the boundaries between the roles of technician and engineer</w:t>
      </w:r>
      <w:del w:id="10997" w:author="pete jones" w:date="2022-03-31T14:31:00Z">
        <w:r w:rsidRPr="00FF6A71" w:rsidDel="001B585F">
          <w:delText xml:space="preserve">, </w:delText>
        </w:r>
      </w:del>
      <w:ins w:id="10998" w:author="pete jones" w:date="2022-03-31T14:31:00Z">
        <w:r w:rsidR="001B585F">
          <w:t>;</w:t>
        </w:r>
        <w:r w:rsidR="001B585F" w:rsidRPr="00FF6A71">
          <w:t xml:space="preserve"> </w:t>
        </w:r>
      </w:ins>
      <w:r w:rsidRPr="00FF6A71">
        <w:t>if graduates cannot apply the theories</w:t>
      </w:r>
      <w:del w:id="10999" w:author="pete jones" w:date="2022-03-31T14:31:00Z">
        <w:r w:rsidRPr="00FF6A71" w:rsidDel="001B585F">
          <w:delText>,</w:delText>
        </w:r>
      </w:del>
      <w:r w:rsidRPr="00FF6A71">
        <w:t xml:space="preserve"> they have learned to the job they are hired to do, it indicates that they are not engineers. One reason highlighted as the cause of this lack of ability to apply theory concerns </w:t>
      </w:r>
      <w:del w:id="11000" w:author="pete jones" w:date="2022-03-30T09:41:00Z">
        <w:r w:rsidRPr="00FF6A71" w:rsidDel="002B525A">
          <w:delText>the way in which</w:delText>
        </w:r>
      </w:del>
      <w:ins w:id="11001" w:author="pete jones" w:date="2022-03-30T09:41:00Z">
        <w:r w:rsidR="002B525A">
          <w:t>how</w:t>
        </w:r>
      </w:ins>
      <w:r w:rsidRPr="00FF6A71">
        <w:t xml:space="preserve"> engineering undergraduates are taught; from research conducted by Michael Milligan, executive </w:t>
      </w:r>
      <w:r w:rsidR="007F61D3" w:rsidRPr="00FF6A71">
        <w:t>director</w:t>
      </w:r>
      <w:del w:id="11002" w:author="pete jones" w:date="2022-03-31T14:32:00Z">
        <w:r w:rsidR="007F61D3" w:rsidRPr="00FF6A71" w:rsidDel="001B585F">
          <w:delText>,</w:delText>
        </w:r>
      </w:del>
      <w:r w:rsidRPr="00FF6A71">
        <w:t xml:space="preserve"> and CEO of ABET, a non-profit, non-government organisation based in Baltimore, Maryland</w:t>
      </w:r>
      <w:ins w:id="11003" w:author="pete jones" w:date="2022-03-31T14:32:00Z">
        <w:r w:rsidR="001B585F">
          <w:t>,</w:t>
        </w:r>
      </w:ins>
      <w:r w:rsidRPr="00FF6A71">
        <w:t xml:space="preserve"> he states that:</w:t>
      </w:r>
    </w:p>
    <w:p w14:paraId="3FB09FC1" w14:textId="06C8B03B" w:rsidR="00F86FF3" w:rsidRPr="00FF6A71" w:rsidRDefault="009D0C51" w:rsidP="00F86FF3">
      <w:pPr>
        <w:ind w:left="567" w:right="707"/>
        <w:rPr>
          <w:i/>
          <w:iCs/>
        </w:rPr>
      </w:pPr>
      <w:r w:rsidRPr="00FF6A71">
        <w:rPr>
          <w:i/>
          <w:iCs/>
        </w:rPr>
        <w:t xml:space="preserve">“…we discovered that the most common teaching method – long lectures where a professor talks at a large group of students – was </w:t>
      </w:r>
      <w:del w:id="11004" w:author="pete jones" w:date="2022-03-30T09:41:00Z">
        <w:r w:rsidRPr="00FF6A71" w:rsidDel="002B525A">
          <w:rPr>
            <w:i/>
            <w:iCs/>
          </w:rPr>
          <w:delText xml:space="preserve">actually </w:delText>
        </w:r>
      </w:del>
      <w:r w:rsidRPr="00FF6A71">
        <w:rPr>
          <w:i/>
          <w:iCs/>
        </w:rPr>
        <w:t>highly ineffective.”</w:t>
      </w:r>
      <w:ins w:id="11005" w:author="pete jones" w:date="2022-02-08T15:54:00Z">
        <w:r w:rsidR="003338B3">
          <w:rPr>
            <w:i/>
            <w:iCs/>
          </w:rPr>
          <w:t xml:space="preserve">, </w:t>
        </w:r>
        <w:r w:rsidR="003338B3">
          <w:rPr>
            <w:i/>
            <w:iCs/>
          </w:rPr>
          <w:fldChar w:fldCharType="begin" w:fldLock="1"/>
        </w:r>
      </w:ins>
      <w:r w:rsidR="001732AD">
        <w:rPr>
          <w:i/>
          <w:iCs/>
        </w:rPr>
        <w:instrText>ADDIN CSL_CITATION {"citationItems":[{"id":"ITEM-1","itemData":{"URL":"https://compassmag.3ds.com/education-crossroads/","accessed":{"date-parts":[["2020","10","13"]]},"author":[{"dropping-particle":"","family":"Gibson","given":"Rebecca","non-dropping-particle":"","parse-names":false,"suffix":""}],"id":"ITEM-1","issued":{"date-parts":[["2020"]]},"title":"Ready to work - Compass magazine","type":"webpage"},"uris":["http://www.mendeley.com/documents/?uuid=c028136f-cb7b-3f75-a272-3b2eec6246ce"]}],"mendeley":{"formattedCitation":"(Gibson, 2020)","plainTextFormattedCitation":"(Gibson, 2020)","previouslyFormattedCitation":"(Gibson, 2020)"},"properties":{"noteIndex":0},"schema":"https://github.com/citation-style-language/schema/raw/master/csl-citation.json"}</w:instrText>
      </w:r>
      <w:r w:rsidR="003338B3">
        <w:rPr>
          <w:i/>
          <w:iCs/>
        </w:rPr>
        <w:fldChar w:fldCharType="separate"/>
      </w:r>
      <w:r w:rsidR="003338B3" w:rsidRPr="003338B3">
        <w:rPr>
          <w:iCs/>
          <w:noProof/>
        </w:rPr>
        <w:t>(Gibson, 2020)</w:t>
      </w:r>
      <w:ins w:id="11006" w:author="pete jones" w:date="2022-02-08T15:54:00Z">
        <w:r w:rsidR="003338B3">
          <w:rPr>
            <w:i/>
            <w:iCs/>
          </w:rPr>
          <w:fldChar w:fldCharType="end"/>
        </w:r>
      </w:ins>
    </w:p>
    <w:p w14:paraId="6334A021" w14:textId="77777777" w:rsidR="00F86FF3" w:rsidRPr="00FF6A71" w:rsidRDefault="009D0C51" w:rsidP="009D0C51">
      <w:r w:rsidRPr="00FF6A71">
        <w:lastRenderedPageBreak/>
        <w:t>He further went on to explain:</w:t>
      </w:r>
    </w:p>
    <w:p w14:paraId="7FAB2B3C" w14:textId="556CDAF0" w:rsidR="00F86FF3" w:rsidRPr="00FF6A71" w:rsidRDefault="009D0C51" w:rsidP="00F86FF3">
      <w:pPr>
        <w:ind w:left="567" w:right="707"/>
        <w:rPr>
          <w:i/>
          <w:iCs/>
        </w:rPr>
      </w:pPr>
      <w:r w:rsidRPr="00FF6A71">
        <w:rPr>
          <w:i/>
          <w:iCs/>
        </w:rPr>
        <w:t>“Multiple studies showed that only a small percentage of what most students were learning came from these lectures; they understood and retained more information when they were actively engaged in the learning process.”</w:t>
      </w:r>
      <w:ins w:id="11007" w:author="pete jones" w:date="2022-02-08T15:56:00Z">
        <w:r w:rsidR="003338B3">
          <w:rPr>
            <w:i/>
            <w:iCs/>
          </w:rPr>
          <w:t xml:space="preserve">, </w:t>
        </w:r>
        <w:r w:rsidR="003338B3">
          <w:rPr>
            <w:i/>
            <w:iCs/>
          </w:rPr>
          <w:fldChar w:fldCharType="begin" w:fldLock="1"/>
        </w:r>
      </w:ins>
      <w:r w:rsidR="001732AD">
        <w:rPr>
          <w:i/>
          <w:iCs/>
        </w:rPr>
        <w:instrText>ADDIN CSL_CITATION {"citationItems":[{"id":"ITEM-1","itemData":{"URL":"https://compassmag.3ds.com/education-crossroads/","accessed":{"date-parts":[["2020","10","13"]]},"author":[{"dropping-particle":"","family":"Gibson","given":"Rebecca","non-dropping-particle":"","parse-names":false,"suffix":""}],"id":"ITEM-1","issued":{"date-parts":[["2020"]]},"title":"Ready to work - Compass magazine","type":"webpage"},"uris":["http://www.mendeley.com/documents/?uuid=c028136f-cb7b-3f75-a272-3b2eec6246ce"]}],"mendeley":{"formattedCitation":"(Gibson, 2020)","plainTextFormattedCitation":"(Gibson, 2020)","previouslyFormattedCitation":"(Gibson, 2020)"},"properties":{"noteIndex":0},"schema":"https://github.com/citation-style-language/schema/raw/master/csl-citation.json"}</w:instrText>
      </w:r>
      <w:ins w:id="11008" w:author="pete jones" w:date="2022-02-08T15:56:00Z">
        <w:r w:rsidR="003338B3">
          <w:rPr>
            <w:i/>
            <w:iCs/>
          </w:rPr>
          <w:fldChar w:fldCharType="separate"/>
        </w:r>
        <w:r w:rsidR="003338B3" w:rsidRPr="003338B3">
          <w:rPr>
            <w:iCs/>
            <w:noProof/>
          </w:rPr>
          <w:t>(Gibson, 2020)</w:t>
        </w:r>
        <w:r w:rsidR="003338B3">
          <w:rPr>
            <w:i/>
            <w:iCs/>
          </w:rPr>
          <w:fldChar w:fldCharType="end"/>
        </w:r>
      </w:ins>
    </w:p>
    <w:p w14:paraId="5530AA20" w14:textId="1E268282" w:rsidR="00F86FF3" w:rsidRPr="00FF6A71" w:rsidRDefault="009D0C51" w:rsidP="009D0C51">
      <w:r w:rsidRPr="00FF6A71">
        <w:t>During this research, the question of the validity and value of a practical</w:t>
      </w:r>
      <w:ins w:id="11009" w:author="pete jones" w:date="2022-03-31T14:32:00Z">
        <w:r w:rsidR="001B585F">
          <w:t>,</w:t>
        </w:r>
      </w:ins>
      <w:r w:rsidRPr="00FF6A71">
        <w:t xml:space="preserve"> experiential approach to teaching and learning was raised and dismissed by an academic who </w:t>
      </w:r>
      <w:r w:rsidR="00F86FF3" w:rsidRPr="00FF6A71">
        <w:t>made the following statement, although it was not clear what distinction they were making</w:t>
      </w:r>
      <w:r w:rsidRPr="00FF6A71">
        <w:t>:</w:t>
      </w:r>
    </w:p>
    <w:p w14:paraId="474959DD" w14:textId="5C1D7CA2" w:rsidR="00F86FF3" w:rsidRPr="00FF6A71" w:rsidRDefault="009D0C51" w:rsidP="00F86FF3">
      <w:pPr>
        <w:ind w:left="567" w:right="707"/>
      </w:pPr>
      <w:r w:rsidRPr="00FF6A71">
        <w:rPr>
          <w:i/>
          <w:iCs/>
        </w:rPr>
        <w:t>“We are a university</w:t>
      </w:r>
      <w:ins w:id="11010" w:author="pete jones" w:date="2022-03-30T09:41:00Z">
        <w:r w:rsidR="002B525A">
          <w:rPr>
            <w:i/>
            <w:iCs/>
          </w:rPr>
          <w:t>,</w:t>
        </w:r>
      </w:ins>
      <w:r w:rsidRPr="00FF6A71">
        <w:rPr>
          <w:i/>
          <w:iCs/>
        </w:rPr>
        <w:t xml:space="preserve"> not a polytechnic”.</w:t>
      </w:r>
    </w:p>
    <w:p w14:paraId="6F6EA865" w14:textId="74B5C3A8" w:rsidR="00A33F88" w:rsidRPr="00FF6A71" w:rsidRDefault="009D0C51" w:rsidP="009D0C51">
      <w:r w:rsidRPr="00FF6A71">
        <w:t>Notwithstanding this isolated comment</w:t>
      </w:r>
      <w:ins w:id="11011" w:author="pete jones" w:date="2022-03-30T09:41:00Z">
        <w:r w:rsidR="002B525A">
          <w:t>,</w:t>
        </w:r>
      </w:ins>
      <w:r w:rsidRPr="00FF6A71">
        <w:t xml:space="preserve"> there is overwhelming evidence of global initiatives </w:t>
      </w:r>
      <w:del w:id="11012" w:author="pete jones" w:date="2022-03-31T14:32:00Z">
        <w:r w:rsidRPr="00FF6A71" w:rsidDel="001B585F">
          <w:delText>in support of</w:delText>
        </w:r>
      </w:del>
      <w:ins w:id="11013" w:author="pete jones" w:date="2022-03-31T14:32:00Z">
        <w:r w:rsidR="001B585F">
          <w:t>supporting</w:t>
        </w:r>
      </w:ins>
      <w:r w:rsidRPr="00FF6A71">
        <w:t xml:space="preserve"> chan</w:t>
      </w:r>
      <w:r w:rsidR="00F86FF3" w:rsidRPr="00FF6A71">
        <w:t>g</w:t>
      </w:r>
      <w:r w:rsidRPr="00FF6A71">
        <w:t xml:space="preserve">e and </w:t>
      </w:r>
      <w:del w:id="11014" w:author="pete jones" w:date="2022-04-01T15:41:00Z">
        <w:r w:rsidRPr="00FF6A71" w:rsidDel="006B22A5">
          <w:delText>a wealth of</w:delText>
        </w:r>
      </w:del>
      <w:ins w:id="11015" w:author="pete jones" w:date="2022-04-01T15:41:00Z">
        <w:r w:rsidR="006B22A5">
          <w:t>much</w:t>
        </w:r>
      </w:ins>
      <w:r w:rsidRPr="00FF6A71">
        <w:t xml:space="preserve"> evidence </w:t>
      </w:r>
      <w:del w:id="11016" w:author="pete jones" w:date="2022-04-01T15:04:00Z">
        <w:r w:rsidRPr="00FF6A71" w:rsidDel="00726256">
          <w:delText>to demonstrate</w:delText>
        </w:r>
      </w:del>
      <w:ins w:id="11017" w:author="pete jones" w:date="2022-04-01T15:04:00Z">
        <w:r w:rsidR="00726256">
          <w:t>demonstrating</w:t>
        </w:r>
      </w:ins>
      <w:r w:rsidRPr="00FF6A71">
        <w:t xml:space="preserve"> positive responses to those initiatives. Covid 19 </w:t>
      </w:r>
      <w:del w:id="11018" w:author="pete jones" w:date="2022-03-31T14:32:00Z">
        <w:r w:rsidRPr="00FF6A71" w:rsidDel="001B585F">
          <w:delText>is also acting</w:delText>
        </w:r>
      </w:del>
      <w:ins w:id="11019" w:author="pete jones" w:date="2022-03-31T14:32:00Z">
        <w:r w:rsidR="001B585F">
          <w:t>acts</w:t>
        </w:r>
      </w:ins>
      <w:r w:rsidRPr="00FF6A71">
        <w:t xml:space="preserve"> as a catalyst for change</w:t>
      </w:r>
      <w:del w:id="11020" w:author="pete jones" w:date="2022-03-31T14:32:00Z">
        <w:r w:rsidRPr="00FF6A71" w:rsidDel="001B585F">
          <w:delText xml:space="preserve">, </w:delText>
        </w:r>
      </w:del>
      <w:ins w:id="11021" w:author="pete jones" w:date="2022-03-31T14:32:00Z">
        <w:r w:rsidR="001B585F">
          <w:t>;</w:t>
        </w:r>
        <w:r w:rsidR="001B585F" w:rsidRPr="00FF6A71">
          <w:t xml:space="preserve"> </w:t>
        </w:r>
      </w:ins>
      <w:r w:rsidRPr="00FF6A71">
        <w:t xml:space="preserve">blended learning and remote access have become buzzwords in a </w:t>
      </w:r>
      <w:del w:id="11022" w:author="pete jones" w:date="2022-03-31T14:32:00Z">
        <w:r w:rsidRPr="00FF6A71" w:rsidDel="001B585F">
          <w:delText xml:space="preserve">frenetic </w:delText>
        </w:r>
      </w:del>
      <w:ins w:id="11023" w:author="pete jones" w:date="2022-03-31T14:32:00Z">
        <w:r w:rsidR="001B585F" w:rsidRPr="00FF6A71">
          <w:t>fr</w:t>
        </w:r>
        <w:r w:rsidR="001B585F">
          <w:t>an</w:t>
        </w:r>
        <w:r w:rsidR="001B585F" w:rsidRPr="00FF6A71">
          <w:t xml:space="preserve">tic </w:t>
        </w:r>
      </w:ins>
      <w:r w:rsidRPr="00FF6A71">
        <w:t xml:space="preserve">race to develop new and effective learning model alternatives. A recent NUS survey showed that approximately </w:t>
      </w:r>
      <w:del w:id="11024" w:author="pete jones" w:date="2022-03-30T09:41:00Z">
        <w:r w:rsidRPr="00FF6A71" w:rsidDel="002B525A">
          <w:delText xml:space="preserve">one </w:delText>
        </w:r>
      </w:del>
      <w:ins w:id="11025" w:author="pete jones" w:date="2022-03-30T09:41:00Z">
        <w:r w:rsidR="002B525A" w:rsidRPr="00FF6A71">
          <w:t>one</w:t>
        </w:r>
        <w:r w:rsidR="002B525A">
          <w:t>-</w:t>
        </w:r>
      </w:ins>
      <w:r w:rsidRPr="00FF6A71">
        <w:t xml:space="preserve">third of students would not feel safe returning to face-to-face teaching. The rush to make teaching and learning available online may have satisfied an immediate need by using technology to </w:t>
      </w:r>
      <w:r w:rsidR="00F86FF3" w:rsidRPr="00FF6A71">
        <w:t xml:space="preserve">disseminate </w:t>
      </w:r>
      <w:r w:rsidRPr="00FF6A71">
        <w:t>existing materials but may also highlight the need to rethink what and how teaching and learning should evolve.</w:t>
      </w:r>
    </w:p>
    <w:p w14:paraId="0FFBFCDE" w14:textId="2BB48736" w:rsidR="00A33F88" w:rsidRPr="00FF6A71" w:rsidRDefault="009D0C51" w:rsidP="009D0C51">
      <w:pPr>
        <w:pStyle w:val="Heading2"/>
      </w:pPr>
      <w:bookmarkStart w:id="11026" w:name="_Toc68162218"/>
      <w:bookmarkStart w:id="11027" w:name="_Toc99969586"/>
      <w:r w:rsidRPr="00FF6A71">
        <w:t xml:space="preserve">What change would look </w:t>
      </w:r>
      <w:r w:rsidR="00F427D8" w:rsidRPr="00FF6A71">
        <w:t>like?</w:t>
      </w:r>
      <w:bookmarkEnd w:id="11026"/>
      <w:bookmarkEnd w:id="11027"/>
    </w:p>
    <w:p w14:paraId="0F542E2A" w14:textId="01A74B12" w:rsidR="00A33F88" w:rsidRPr="00FF6A71" w:rsidRDefault="009D0C51" w:rsidP="009D0C51">
      <w:r w:rsidRPr="00FF6A71">
        <w:t xml:space="preserve">Building a new engineering curriculum in higher education settings is a complex project and requires dedicated resources to realise the vision. This research does not propose a curriculum </w:t>
      </w:r>
      <w:del w:id="11028" w:author="pete jones" w:date="2022-03-31T14:33:00Z">
        <w:r w:rsidRPr="00FF6A71" w:rsidDel="001B585F">
          <w:delText xml:space="preserve">of </w:delText>
        </w:r>
      </w:del>
      <w:ins w:id="11029" w:author="pete jones" w:date="2022-03-31T14:33:00Z">
        <w:r w:rsidR="001B585F">
          <w:t>for</w:t>
        </w:r>
        <w:r w:rsidR="001B585F" w:rsidRPr="00FF6A71">
          <w:t xml:space="preserve"> </w:t>
        </w:r>
      </w:ins>
      <w:r w:rsidRPr="00FF6A71">
        <w:t xml:space="preserve">the </w:t>
      </w:r>
      <w:r w:rsidR="00A83DBA" w:rsidRPr="00FF6A71">
        <w:t>future</w:t>
      </w:r>
      <w:del w:id="11030" w:author="pete jones" w:date="2022-03-31T14:32:00Z">
        <w:r w:rsidR="00A83DBA" w:rsidRPr="00FF6A71" w:rsidDel="001B585F">
          <w:delText xml:space="preserve"> bu</w:delText>
        </w:r>
      </w:del>
      <w:ins w:id="11031" w:author="pete jones" w:date="2022-03-31T14:32:00Z">
        <w:r w:rsidR="001B585F">
          <w:t>. Still, i</w:t>
        </w:r>
      </w:ins>
      <w:r w:rsidR="00A83DBA" w:rsidRPr="00FF6A71">
        <w:t>t</w:t>
      </w:r>
      <w:r w:rsidRPr="00FF6A71">
        <w:t xml:space="preserve"> is discussed in </w:t>
      </w:r>
      <w:ins w:id="11032" w:author="pete jones" w:date="2022-03-30T09:41:00Z">
        <w:r w:rsidR="002B525A">
          <w:t xml:space="preserve">the </w:t>
        </w:r>
      </w:ins>
      <w:r w:rsidRPr="00FF6A71">
        <w:t>context of the theoretical framework to provide sufficient background on the topic to facilitate an awareness of where CDE makes a good fit</w:t>
      </w:r>
      <w:r w:rsidR="00A83DBA" w:rsidRPr="00FF6A71">
        <w:t xml:space="preserve">, </w:t>
      </w:r>
      <w:r w:rsidRPr="00FF6A71">
        <w:t xml:space="preserve">positive contribution to </w:t>
      </w:r>
      <w:del w:id="11033" w:author="pete jones" w:date="2022-03-31T14:33:00Z">
        <w:r w:rsidRPr="00FF6A71" w:rsidDel="001B585F">
          <w:delText xml:space="preserve">the process of </w:delText>
        </w:r>
      </w:del>
      <w:r w:rsidRPr="00FF6A71">
        <w:t>curriculum design</w:t>
      </w:r>
      <w:r w:rsidR="00A83DBA" w:rsidRPr="00FF6A71">
        <w:t>,</w:t>
      </w:r>
      <w:r w:rsidRPr="00FF6A71">
        <w:t xml:space="preserve"> and </w:t>
      </w:r>
      <w:del w:id="11034" w:author="pete jones" w:date="2022-03-31T14:33:00Z">
        <w:r w:rsidRPr="00FF6A71" w:rsidDel="001B585F">
          <w:delText xml:space="preserve">detailed </w:delText>
        </w:r>
      </w:del>
      <w:ins w:id="11035" w:author="pete jones" w:date="2022-03-31T14:33:00Z">
        <w:r w:rsidR="001B585F">
          <w:t>complex</w:t>
        </w:r>
        <w:r w:rsidR="001B585F" w:rsidRPr="00FF6A71">
          <w:t xml:space="preserve"> </w:t>
        </w:r>
      </w:ins>
      <w:r w:rsidRPr="00FF6A71">
        <w:t xml:space="preserve">deployment. What is discussed here are the foundations for curriculum design and a comparison of models which are widely accepted in industry and academia. It serves no purpose to dictate an engineering curriculum designed around CDE. There is no doubt that the application of such technology could provide first-aid to the traditional approach to the received </w:t>
      </w:r>
      <w:r w:rsidRPr="00FF6A71">
        <w:lastRenderedPageBreak/>
        <w:t xml:space="preserve">curriculum but without achieving a </w:t>
      </w:r>
      <w:del w:id="11036" w:author="pete jones" w:date="2022-03-31T14:33:00Z">
        <w:r w:rsidRPr="00FF6A71" w:rsidDel="001B585F">
          <w:delText xml:space="preserve">wider </w:delText>
        </w:r>
      </w:del>
      <w:ins w:id="11037" w:author="pete jones" w:date="2022-03-31T14:33:00Z">
        <w:r w:rsidR="001B585F">
          <w:t>broa</w:t>
        </w:r>
        <w:r w:rsidR="001B585F" w:rsidRPr="00FF6A71">
          <w:t xml:space="preserve">der </w:t>
        </w:r>
      </w:ins>
      <w:r w:rsidRPr="00FF6A71">
        <w:t>objective of addressing the core challenges facing engineering education.</w:t>
      </w:r>
    </w:p>
    <w:p w14:paraId="781768F2" w14:textId="09F7AC70" w:rsidR="00A33F88" w:rsidRPr="00FF6A71" w:rsidRDefault="009D0C51" w:rsidP="009D0C51">
      <w:r w:rsidRPr="00FF6A71">
        <w:t>The course accreditation process in most countries recognises that the ability of students to apply what they have learned has more value than accruing credit hours from the required suite of modules on a course. The recognition that outcomes were more valuable when accrediting course</w:t>
      </w:r>
      <w:ins w:id="11038" w:author="pete jones" w:date="2022-03-30T09:42:00Z">
        <w:r w:rsidR="002B525A">
          <w:t>s</w:t>
        </w:r>
      </w:ins>
      <w:r w:rsidRPr="00FF6A71">
        <w:t xml:space="preserve"> than assessing what and how </w:t>
      </w:r>
      <w:ins w:id="11039" w:author="pete jones" w:date="2022-03-30T09:42:00Z">
        <w:r w:rsidR="002B525A">
          <w:t xml:space="preserve">the </w:t>
        </w:r>
      </w:ins>
      <w:r w:rsidRPr="00FF6A71">
        <w:t>learning was disseminated</w:t>
      </w:r>
      <w:del w:id="11040" w:author="pete jones" w:date="2022-03-31T14:33:00Z">
        <w:r w:rsidRPr="00FF6A71" w:rsidDel="001B585F">
          <w:delText>,</w:delText>
        </w:r>
      </w:del>
      <w:r w:rsidRPr="00FF6A71">
        <w:t xml:space="preserve"> initiated research by many accreditation bodies and universities. The research quickly created an outcome-based accreditation model as early as 2000.</w:t>
      </w:r>
    </w:p>
    <w:p w14:paraId="35D958B7" w14:textId="689295A9" w:rsidR="00A33F88" w:rsidRPr="00FF6A71" w:rsidRDefault="009D0C51" w:rsidP="009D0C51">
      <w:r w:rsidRPr="00FF6A71">
        <w:t>The Engineering Council is the regulatory body for the UK engineering profession, setting</w:t>
      </w:r>
      <w:del w:id="11041" w:author="pete jones" w:date="2022-03-31T14:33:00Z">
        <w:r w:rsidRPr="00FF6A71" w:rsidDel="001B585F">
          <w:delText>, and maintaining internationally recognised standards of professional competence and commitment</w:delText>
        </w:r>
      </w:del>
      <w:ins w:id="11042" w:author="pete jones" w:date="2022-03-31T14:33:00Z">
        <w:r w:rsidR="001B585F">
          <w:t xml:space="preserve"> and maintaining internationally recognised professional competence and commitment standards</w:t>
        </w:r>
      </w:ins>
      <w:r w:rsidRPr="00FF6A71">
        <w:t xml:space="preserve">. The Engineering Accreditation Board (EAB) is </w:t>
      </w:r>
      <w:ins w:id="11043" w:author="pete jones" w:date="2022-02-08T16:31:00Z">
        <w:r w:rsidR="00654086">
          <w:t xml:space="preserve">the </w:t>
        </w:r>
      </w:ins>
      <w:del w:id="11044" w:author="pete jones" w:date="2022-02-08T16:25:00Z">
        <w:r w:rsidRPr="00FF6A71" w:rsidDel="00654086">
          <w:delText>licensed by</w:delText>
        </w:r>
      </w:del>
      <w:ins w:id="11045" w:author="pete jones" w:date="2022-02-08T16:25:00Z">
        <w:r w:rsidR="00654086">
          <w:t>secretariat of</w:t>
        </w:r>
      </w:ins>
      <w:r w:rsidRPr="00FF6A71">
        <w:t xml:space="preserve"> the Engineering Council </w:t>
      </w:r>
      <w:ins w:id="11046" w:author="pete jones" w:date="2022-02-08T16:25:00Z">
        <w:r w:rsidR="00654086">
          <w:t xml:space="preserve">whose remit is to support its licensee professional bodies </w:t>
        </w:r>
      </w:ins>
      <w:r w:rsidRPr="00FF6A71">
        <w:t xml:space="preserve">to accredit academic programmes for both Incorporated and Chartered Engineer status </w:t>
      </w:r>
      <w:del w:id="11047" w:author="pete jones" w:date="2022-02-08T16:26:00Z">
        <w:r w:rsidRPr="00FF6A71" w:rsidDel="00654086">
          <w:delText>and is made up of the professional engineering institutions</w:delText>
        </w:r>
      </w:del>
      <w:ins w:id="11048" w:author="pete jones" w:date="2022-02-08T16:26:00Z">
        <w:r w:rsidR="00654086">
          <w:t>on behalf of the Engineering Council</w:t>
        </w:r>
      </w:ins>
      <w:r w:rsidRPr="00FF6A71">
        <w:t xml:space="preserve">. Accreditation by </w:t>
      </w:r>
      <w:del w:id="11049" w:author="pete jones" w:date="2022-02-08T16:23:00Z">
        <w:r w:rsidRPr="00FF6A71" w:rsidDel="00654086">
          <w:delText xml:space="preserve">the </w:delText>
        </w:r>
      </w:del>
      <w:r w:rsidRPr="00FF6A71">
        <w:t xml:space="preserve">EAB </w:t>
      </w:r>
      <w:ins w:id="11050" w:author="pete jones" w:date="2022-02-08T16:23:00Z">
        <w:r w:rsidR="00654086">
          <w:t>licensed professional ins</w:t>
        </w:r>
      </w:ins>
      <w:ins w:id="11051" w:author="pete jones" w:date="2022-03-30T09:42:00Z">
        <w:r w:rsidR="002B525A">
          <w:t>ti</w:t>
        </w:r>
      </w:ins>
      <w:ins w:id="11052" w:author="pete jones" w:date="2022-02-08T16:23:00Z">
        <w:r w:rsidR="00654086">
          <w:t xml:space="preserve">tutions </w:t>
        </w:r>
      </w:ins>
      <w:ins w:id="11053" w:author="pete jones" w:date="2022-03-30T09:42:00Z">
        <w:r w:rsidR="002B525A">
          <w:t>requires</w:t>
        </w:r>
      </w:ins>
      <w:del w:id="11054" w:author="pete jones" w:date="2022-03-30T09:42:00Z">
        <w:r w:rsidRPr="00FF6A71" w:rsidDel="002B525A">
          <w:delText>require</w:delText>
        </w:r>
      </w:del>
      <w:r w:rsidRPr="00FF6A71">
        <w:t xml:space="preserve"> a</w:t>
      </w:r>
      <w:ins w:id="11055" w:author="pete jones" w:date="2022-02-08T16:23:00Z">
        <w:r w:rsidR="00654086">
          <w:t xml:space="preserve"> HE</w:t>
        </w:r>
      </w:ins>
      <w:del w:id="11056" w:author="pete jones" w:date="2022-02-08T16:23:00Z">
        <w:r w:rsidRPr="00FF6A71" w:rsidDel="00654086">
          <w:delText>n</w:delText>
        </w:r>
      </w:del>
      <w:r w:rsidRPr="00FF6A71">
        <w:t xml:space="preserve"> institution to submit the core components, including mapping </w:t>
      </w:r>
      <w:del w:id="11057" w:author="pete jones" w:date="2022-03-31T14:34:00Z">
        <w:r w:rsidRPr="00FF6A71" w:rsidDel="001B585F">
          <w:delText xml:space="preserve">of </w:delText>
        </w:r>
      </w:del>
      <w:r w:rsidRPr="00FF6A71">
        <w:t>the course to the outcome standards matrix, detailed analysis of the course assessment profile, and graduation statistics. The process of collating such data initiates</w:t>
      </w:r>
      <w:ins w:id="11058" w:author="pete jones" w:date="2022-02-08T16:32:00Z">
        <w:r w:rsidR="00654086">
          <w:t xml:space="preserve"> but </w:t>
        </w:r>
      </w:ins>
      <w:ins w:id="11059" w:author="pete jones" w:date="2022-03-30T09:42:00Z">
        <w:r w:rsidR="002B525A">
          <w:t xml:space="preserve">is </w:t>
        </w:r>
      </w:ins>
      <w:ins w:id="11060" w:author="pete jones" w:date="2022-02-08T16:32:00Z">
        <w:r w:rsidR="00654086">
          <w:t>not limited to</w:t>
        </w:r>
      </w:ins>
      <w:del w:id="11061" w:author="pete jones" w:date="2022-02-08T16:32:00Z">
        <w:r w:rsidRPr="00FF6A71" w:rsidDel="00654086">
          <w:delText xml:space="preserve"> from</w:delText>
        </w:r>
      </w:del>
      <w:ins w:id="11062" w:author="pete jones" w:date="2022-03-31T14:34:00Z">
        <w:r w:rsidR="001B585F">
          <w:t xml:space="preserve"> a module-by-module analysis of assessment and outcome mapping. It is perceived in academia to determine the holistic nature of the course by perpetuating the silo approach</w:t>
        </w:r>
      </w:ins>
      <w:del w:id="11063" w:author="pete jones" w:date="2022-03-31T14:34:00Z">
        <w:r w:rsidRPr="00FF6A71" w:rsidDel="001B585F">
          <w:delText xml:space="preserve"> a </w:delText>
        </w:r>
        <w:r w:rsidR="00A83DBA" w:rsidRPr="00FF6A71" w:rsidDel="001B585F">
          <w:delText>module-by-module</w:delText>
        </w:r>
        <w:r w:rsidRPr="00FF6A71" w:rsidDel="001B585F">
          <w:delText xml:space="preserve"> analysis of assessment, and outcome mapping such that it limit</w:delText>
        </w:r>
      </w:del>
      <w:del w:id="11064" w:author="pete jones" w:date="2022-02-08T16:24:00Z">
        <w:r w:rsidRPr="00FF6A71" w:rsidDel="00654086">
          <w:delText>s</w:delText>
        </w:r>
      </w:del>
      <w:del w:id="11065" w:author="pete jones" w:date="2022-03-31T14:34:00Z">
        <w:r w:rsidRPr="00FF6A71" w:rsidDel="001B585F">
          <w:delText xml:space="preserve"> the holistic nature of the course, perpetuating the silo approach to</w:delText>
        </w:r>
      </w:del>
      <w:r w:rsidRPr="00FF6A71">
        <w:t xml:space="preserve"> </w:t>
      </w:r>
      <w:ins w:id="11066" w:author="pete jones" w:date="2022-03-31T14:34:00Z">
        <w:r w:rsidR="001B585F">
          <w:t xml:space="preserve">to </w:t>
        </w:r>
      </w:ins>
      <w:r w:rsidRPr="00FF6A71">
        <w:t xml:space="preserve">learning with a </w:t>
      </w:r>
      <w:r w:rsidR="000D19B0" w:rsidRPr="00FF6A71">
        <w:t>leaning</w:t>
      </w:r>
      <w:r w:rsidRPr="00FF6A71">
        <w:t xml:space="preserve"> to</w:t>
      </w:r>
      <w:ins w:id="11067" w:author="pete jones" w:date="2022-03-30T09:42:00Z">
        <w:r w:rsidR="002B525A">
          <w:t>ward</w:t>
        </w:r>
      </w:ins>
      <w:r w:rsidRPr="00FF6A71">
        <w:t xml:space="preserve"> traditional timetabling constraints. Approaching the accreditation process in this way supports a belief among academics that “accreditation stifles innovation”. The </w:t>
      </w:r>
      <w:r w:rsidR="00E97A8A" w:rsidRPr="00FF6A71">
        <w:t>E</w:t>
      </w:r>
      <w:r w:rsidRPr="00FF6A71">
        <w:t xml:space="preserve">ngineering </w:t>
      </w:r>
      <w:r w:rsidR="00E97A8A" w:rsidRPr="00FF6A71">
        <w:t>C</w:t>
      </w:r>
      <w:r w:rsidRPr="00FF6A71">
        <w:t xml:space="preserve">ouncil recognises this opinion and encourages institutions who seek to obtain accreditation for innovative programmes to engage with the relevant professional engineering </w:t>
      </w:r>
      <w:ins w:id="11068" w:author="pete jones" w:date="2022-02-08T16:33:00Z">
        <w:r w:rsidR="00654086">
          <w:t xml:space="preserve">accreditation </w:t>
        </w:r>
      </w:ins>
      <w:r w:rsidRPr="00FF6A71">
        <w:t>institution.  Whilst there may be scope within the accreditation process to provide an innovative approach</w:t>
      </w:r>
      <w:ins w:id="11069" w:author="pete jones" w:date="2022-03-31T14:34:00Z">
        <w:r w:rsidR="001B585F">
          <w:t>,</w:t>
        </w:r>
      </w:ins>
      <w:r w:rsidRPr="00FF6A71">
        <w:t xml:space="preserve"> there are no clear definitions evident within the described </w:t>
      </w:r>
      <w:del w:id="11070" w:author="pete jones" w:date="2022-03-31T14:34:00Z">
        <w:r w:rsidRPr="00FF6A71" w:rsidDel="001B585F">
          <w:delText xml:space="preserve">process </w:delText>
        </w:r>
      </w:del>
      <w:ins w:id="11071" w:author="pete jones" w:date="2022-03-31T14:34:00Z">
        <w:r w:rsidR="001B585F">
          <w:t>method</w:t>
        </w:r>
        <w:r w:rsidR="001B585F" w:rsidRPr="00FF6A71">
          <w:t xml:space="preserve"> </w:t>
        </w:r>
      </w:ins>
      <w:r w:rsidRPr="00FF6A71">
        <w:t xml:space="preserve">to achieve such innovations, </w:t>
      </w:r>
      <w:ins w:id="11072" w:author="pete jones" w:date="2022-02-08T16:34:00Z">
        <w:r w:rsidR="00654086">
          <w:t>p</w:t>
        </w:r>
      </w:ins>
      <w:ins w:id="11073" w:author="pete jones" w:date="2022-02-08T16:35:00Z">
        <w:r w:rsidR="00654086">
          <w:t xml:space="preserve">ossibly </w:t>
        </w:r>
      </w:ins>
      <w:r w:rsidRPr="00FF6A71">
        <w:t xml:space="preserve">leading to </w:t>
      </w:r>
      <w:ins w:id="11074" w:author="pete jones" w:date="2022-02-08T16:35:00Z">
        <w:r w:rsidR="00654086">
          <w:t xml:space="preserve">the </w:t>
        </w:r>
      </w:ins>
      <w:r w:rsidRPr="00FF6A71">
        <w:t xml:space="preserve">slow evolution of undergraduate provision. The five-year accreditation cycle may </w:t>
      </w:r>
      <w:del w:id="11075" w:author="pete jones" w:date="2022-03-31T14:35:00Z">
        <w:r w:rsidRPr="00FF6A71" w:rsidDel="001B585F">
          <w:delText>be a major contributor</w:delText>
        </w:r>
      </w:del>
      <w:ins w:id="11076" w:author="pete jones" w:date="2022-03-31T14:35:00Z">
        <w:r w:rsidR="001B585F">
          <w:t>significantly contribute</w:t>
        </w:r>
      </w:ins>
      <w:r w:rsidRPr="00FF6A71">
        <w:t xml:space="preserve"> to th</w:t>
      </w:r>
      <w:r w:rsidR="00A83DBA" w:rsidRPr="00FF6A71">
        <w:t xml:space="preserve">is slow </w:t>
      </w:r>
      <w:r w:rsidRPr="00FF6A71">
        <w:t xml:space="preserve">evolution process unless a programme is subjected to an institution’s quality procedures that contribute to continuous improvement strategies. </w:t>
      </w:r>
      <w:del w:id="11077" w:author="pete jones" w:date="2022-04-01T09:08:00Z">
        <w:r w:rsidRPr="00FF6A71" w:rsidDel="00EC37C4">
          <w:delText xml:space="preserve">Within the five-year </w:delText>
        </w:r>
      </w:del>
      <w:del w:id="11078" w:author="pete jones" w:date="2022-03-31T14:35:00Z">
        <w:r w:rsidRPr="00FF6A71" w:rsidDel="001B585F">
          <w:delText xml:space="preserve">cycle of </w:delText>
        </w:r>
        <w:r w:rsidR="00A83DBA" w:rsidRPr="00FF6A71" w:rsidDel="001B585F">
          <w:delText>accreditation</w:delText>
        </w:r>
      </w:del>
      <w:del w:id="11079" w:author="pete jones" w:date="2022-04-01T09:08:00Z">
        <w:r w:rsidR="00A83DBA" w:rsidRPr="00FF6A71" w:rsidDel="00EC37C4">
          <w:delText>,</w:delText>
        </w:r>
        <w:r w:rsidRPr="00FF6A71" w:rsidDel="00EC37C4">
          <w:delText xml:space="preserve"> it remains possible to make minor and major amendments to a programm</w:delText>
        </w:r>
      </w:del>
      <w:ins w:id="11080" w:author="pete jones" w:date="2022-04-01T09:08:00Z">
        <w:r w:rsidR="00EC37C4">
          <w:t>It remains possible to make minor and major amendments to a programme within the five-year accreditation cycl</w:t>
        </w:r>
      </w:ins>
      <w:r w:rsidRPr="00FF6A71">
        <w:t>e</w:t>
      </w:r>
      <w:del w:id="11081" w:author="pete jones" w:date="2022-03-31T14:35:00Z">
        <w:r w:rsidRPr="00FF6A71" w:rsidDel="001B585F">
          <w:delText>, but</w:delText>
        </w:r>
      </w:del>
      <w:ins w:id="11082" w:author="pete jones" w:date="2022-03-31T14:35:00Z">
        <w:r w:rsidR="001B585F">
          <w:t>. Still,</w:t>
        </w:r>
      </w:ins>
      <w:r w:rsidRPr="00FF6A71">
        <w:t xml:space="preserve"> the contribution </w:t>
      </w:r>
      <w:del w:id="11083" w:author="pete jones" w:date="2022-03-31T14:35:00Z">
        <w:r w:rsidRPr="00FF6A71" w:rsidDel="001B585F">
          <w:delText xml:space="preserve">that </w:delText>
        </w:r>
      </w:del>
      <w:ins w:id="11084" w:author="pete jones" w:date="2022-03-31T14:35:00Z">
        <w:r w:rsidR="001B585F">
          <w:t>of</w:t>
        </w:r>
        <w:r w:rsidR="001B585F" w:rsidRPr="00FF6A71">
          <w:t xml:space="preserve"> </w:t>
        </w:r>
      </w:ins>
      <w:r w:rsidRPr="00FF6A71">
        <w:t xml:space="preserve">internal and external moderations, course </w:t>
      </w:r>
      <w:r w:rsidRPr="00FF6A71">
        <w:lastRenderedPageBreak/>
        <w:t xml:space="preserve">and module reviews, student surveys, reviews of assessment, and adoption of andragogy to address intrinsic motivation, </w:t>
      </w:r>
      <w:r w:rsidR="00A83DBA" w:rsidRPr="00FF6A71">
        <w:t xml:space="preserve">suggests that the means are available and </w:t>
      </w:r>
      <w:r w:rsidRPr="00FF6A71">
        <w:t xml:space="preserve">essential to maintain a satisfactory level of evolution. </w:t>
      </w:r>
      <w:ins w:id="11085" w:author="pete jones" w:date="2022-02-08T16:35:00Z">
        <w:r w:rsidR="00654086">
          <w:t xml:space="preserve">Pragmatically </w:t>
        </w:r>
      </w:ins>
      <w:ins w:id="11086" w:author="pete jones" w:date="2022-02-08T16:36:00Z">
        <w:r w:rsidR="00654086">
          <w:t xml:space="preserve">it would not be reasonable to make </w:t>
        </w:r>
      </w:ins>
      <w:ins w:id="11087" w:author="pete jones" w:date="2022-03-31T14:35:00Z">
        <w:r w:rsidR="001B585F">
          <w:t>significant</w:t>
        </w:r>
      </w:ins>
      <w:ins w:id="11088" w:author="pete jones" w:date="2022-02-08T16:36:00Z">
        <w:r w:rsidR="00654086">
          <w:t xml:space="preserve"> changes on</w:t>
        </w:r>
      </w:ins>
      <w:ins w:id="11089" w:author="pete jones" w:date="2022-02-08T16:38:00Z">
        <w:r w:rsidR="00654086">
          <w:t>-</w:t>
        </w:r>
      </w:ins>
      <w:ins w:id="11090" w:author="pete jones" w:date="2022-02-08T16:36:00Z">
        <w:r w:rsidR="00654086">
          <w:t>demand throughout the 5</w:t>
        </w:r>
      </w:ins>
      <w:ins w:id="11091" w:author="pete jones" w:date="2022-03-30T09:42:00Z">
        <w:r w:rsidR="002B525A">
          <w:t>-</w:t>
        </w:r>
      </w:ins>
      <w:ins w:id="11092" w:author="pete jones" w:date="2022-02-08T16:36:00Z">
        <w:r w:rsidR="00654086">
          <w:t>year cycle</w:t>
        </w:r>
      </w:ins>
      <w:ins w:id="11093" w:author="pete jones" w:date="2022-02-08T16:38:00Z">
        <w:r w:rsidR="00654086">
          <w:t xml:space="preserve"> due to the negative consequences this may incur on each cohort of students.</w:t>
        </w:r>
      </w:ins>
      <w:ins w:id="11094" w:author="pete jones" w:date="2022-02-08T16:39:00Z">
        <w:r w:rsidR="00654086">
          <w:t xml:space="preserve"> </w:t>
        </w:r>
      </w:ins>
      <w:del w:id="11095" w:author="pete jones" w:date="2022-02-08T16:39:00Z">
        <w:r w:rsidRPr="00FF6A71" w:rsidDel="00654086">
          <w:delText>The length of the period of accreditation is not an indication of the program’s quality.</w:delText>
        </w:r>
      </w:del>
    </w:p>
    <w:p w14:paraId="14ED73F9" w14:textId="14C14728" w:rsidR="00A83DBA" w:rsidRPr="00FF6A71" w:rsidRDefault="009D0C51" w:rsidP="009D0C51">
      <w:r w:rsidRPr="00FF6A71">
        <w:t xml:space="preserve">In the United States, academic accreditation is voluntary, decentralised, and carried out by many non-governmental, non-profit organisations. One such </w:t>
      </w:r>
      <w:del w:id="11096" w:author="pete jones" w:date="2022-03-30T09:43:00Z">
        <w:r w:rsidRPr="00FF6A71" w:rsidDel="002B525A">
          <w:delText xml:space="preserve">well </w:delText>
        </w:r>
      </w:del>
      <w:ins w:id="11097" w:author="pete jones" w:date="2022-03-30T09:42:00Z">
        <w:r w:rsidR="002B525A" w:rsidRPr="00FF6A71">
          <w:t>well</w:t>
        </w:r>
      </w:ins>
      <w:ins w:id="11098" w:author="pete jones" w:date="2022-03-30T09:43:00Z">
        <w:r w:rsidR="002B525A">
          <w:t>-</w:t>
        </w:r>
      </w:ins>
      <w:r w:rsidRPr="00FF6A71">
        <w:t>renowned organisation is the Accreditation Board for Engineering and Technology (ABET)</w:t>
      </w:r>
      <w:ins w:id="11099" w:author="pete jones" w:date="2022-03-31T14:35:00Z">
        <w:r w:rsidR="001B585F">
          <w:t>,</w:t>
        </w:r>
      </w:ins>
      <w:r w:rsidRPr="00FF6A71">
        <w:t xml:space="preserve"> formed in 1937 to evaluate engineering degree programmes. During the 1990</w:t>
      </w:r>
      <w:del w:id="11100" w:author="pete jones" w:date="2022-03-30T09:43:00Z">
        <w:r w:rsidRPr="00FF6A71" w:rsidDel="002B525A">
          <w:delText>’</w:delText>
        </w:r>
      </w:del>
      <w:r w:rsidRPr="00FF6A71">
        <w:t>s</w:t>
      </w:r>
      <w:ins w:id="11101" w:author="pete jones" w:date="2022-03-31T14:36:00Z">
        <w:r w:rsidR="001B585F">
          <w:t>,</w:t>
        </w:r>
      </w:ins>
      <w:r w:rsidRPr="00FF6A71">
        <w:t xml:space="preserve"> </w:t>
      </w:r>
      <w:del w:id="11102" w:author="pete jones" w:date="2022-03-30T09:43:00Z">
        <w:r w:rsidRPr="00FF6A71" w:rsidDel="002B525A">
          <w:delText xml:space="preserve">the </w:delText>
        </w:r>
      </w:del>
      <w:r w:rsidRPr="00FF6A71">
        <w:t xml:space="preserve">ABET developed a programme </w:t>
      </w:r>
      <w:del w:id="11103" w:author="pete jones" w:date="2022-03-31T14:36:00Z">
        <w:r w:rsidRPr="00FF6A71" w:rsidDel="001B585F">
          <w:delText xml:space="preserve">which </w:delText>
        </w:r>
      </w:del>
      <w:ins w:id="11104" w:author="pete jones" w:date="2022-03-31T14:36:00Z">
        <w:r w:rsidR="001B585F">
          <w:t>that</w:t>
        </w:r>
        <w:r w:rsidR="001B585F" w:rsidRPr="00FF6A71">
          <w:t xml:space="preserve"> </w:t>
        </w:r>
      </w:ins>
      <w:r w:rsidRPr="00FF6A71">
        <w:t>ABET quote</w:t>
      </w:r>
      <w:ins w:id="11105" w:author="pete jones" w:date="2022-03-30T09:43:00Z">
        <w:r w:rsidR="002B525A">
          <w:t>d</w:t>
        </w:r>
      </w:ins>
      <w:r w:rsidRPr="00FF6A71">
        <w:t xml:space="preserve"> as being</w:t>
      </w:r>
      <w:r w:rsidR="00A83DBA" w:rsidRPr="00FF6A71">
        <w:t>…</w:t>
      </w:r>
    </w:p>
    <w:p w14:paraId="4ED30AC7" w14:textId="4B68BC9C" w:rsidR="005E3A06" w:rsidRPr="00FF6A71" w:rsidRDefault="009D0C51" w:rsidP="005E3A06">
      <w:pPr>
        <w:ind w:left="851"/>
      </w:pPr>
      <w:r w:rsidRPr="00FF6A71">
        <w:rPr>
          <w:i/>
          <w:iCs/>
        </w:rPr>
        <w:t>“a revolutionary approach to accreditation criteria”</w:t>
      </w:r>
      <w:r w:rsidR="005E3A06" w:rsidRPr="00FF6A71">
        <w:rPr>
          <w:i/>
          <w:iCs/>
        </w:rPr>
        <w:t xml:space="preserve">, </w:t>
      </w:r>
      <w:del w:id="11106" w:author="pete jones" w:date="2022-03-31T14:36:00Z">
        <w:r w:rsidRPr="00FF6A71" w:rsidDel="001B585F">
          <w:delText xml:space="preserve">called </w:delText>
        </w:r>
      </w:del>
      <w:r w:rsidRPr="00FF6A71">
        <w:t>Engineering Criteria 2000 (EC2000).</w:t>
      </w:r>
    </w:p>
    <w:p w14:paraId="6280DDC7" w14:textId="05DDF1D8" w:rsidR="005E3A06" w:rsidRPr="00FF6A71" w:rsidRDefault="009D0C51" w:rsidP="005E3A06">
      <w:r w:rsidRPr="00FF6A71">
        <w:t xml:space="preserve">The ABET approach focussed on outcomes </w:t>
      </w:r>
      <w:r w:rsidR="005E3A06" w:rsidRPr="00FF6A71">
        <w:t>describing…</w:t>
      </w:r>
    </w:p>
    <w:p w14:paraId="64F86454" w14:textId="02EC588D" w:rsidR="005E3A06" w:rsidRPr="00FF6A71" w:rsidRDefault="009D0C51" w:rsidP="005E3A06">
      <w:pPr>
        <w:ind w:left="851"/>
        <w:rPr>
          <w:i/>
          <w:iCs/>
        </w:rPr>
      </w:pPr>
      <w:r w:rsidRPr="00FF6A71">
        <w:rPr>
          <w:i/>
          <w:iCs/>
        </w:rPr>
        <w:t>“</w:t>
      </w:r>
      <w:del w:id="11107" w:author="pete jones" w:date="2022-04-05T11:15:00Z">
        <w:r w:rsidRPr="00FF6A71" w:rsidDel="00C02A6E">
          <w:rPr>
            <w:i/>
            <w:iCs/>
          </w:rPr>
          <w:delText>what</w:delText>
        </w:r>
      </w:del>
      <w:ins w:id="11108" w:author="pete jones" w:date="2022-04-05T11:15:00Z">
        <w:r w:rsidR="00C02A6E" w:rsidRPr="00FF6A71">
          <w:rPr>
            <w:i/>
            <w:iCs/>
          </w:rPr>
          <w:t>What</w:t>
        </w:r>
      </w:ins>
      <w:r w:rsidRPr="00FF6A71">
        <w:rPr>
          <w:i/>
          <w:iCs/>
        </w:rPr>
        <w:t xml:space="preserve"> is learned, rather than what is taught”.</w:t>
      </w:r>
    </w:p>
    <w:p w14:paraId="7EC75A2A" w14:textId="3A194E3C" w:rsidR="00A33F88" w:rsidRPr="00FF6A71" w:rsidRDefault="009D0C51" w:rsidP="005E3A06">
      <w:r w:rsidRPr="00FF6A71">
        <w:t>The ABET accreditation process defines the unique conformance standards</w:t>
      </w:r>
      <w:del w:id="11109" w:author="pete jones" w:date="2022-04-01T09:08:00Z">
        <w:r w:rsidRPr="00FF6A71" w:rsidDel="00EC37C4">
          <w:delText>,</w:delText>
        </w:r>
      </w:del>
      <w:r w:rsidRPr="00FF6A71">
        <w:t xml:space="preserve"> defined by an institution</w:t>
      </w:r>
      <w:del w:id="11110" w:author="pete jones" w:date="2022-04-01T09:08:00Z">
        <w:r w:rsidRPr="00FF6A71" w:rsidDel="00EC37C4">
          <w:delText>,</w:delText>
        </w:r>
      </w:del>
      <w:r w:rsidRPr="00FF6A71">
        <w:t xml:space="preserve"> that establish</w:t>
      </w:r>
      <w:ins w:id="11111" w:author="pete jones" w:date="2022-04-01T09:08:00Z">
        <w:r w:rsidR="00EC37C4">
          <w:t>es</w:t>
        </w:r>
      </w:ins>
      <w:r w:rsidRPr="00FF6A71">
        <w:t xml:space="preserve"> objectives and assessment processes to ensure graduates obtain </w:t>
      </w:r>
      <w:ins w:id="11112" w:author="pete jones" w:date="2022-04-01T09:08:00Z">
        <w:r w:rsidR="00EC37C4">
          <w:t xml:space="preserve">the </w:t>
        </w:r>
      </w:ins>
      <w:r w:rsidRPr="00FF6A71">
        <w:t>technical and professional skills employers</w:t>
      </w:r>
      <w:del w:id="11113" w:author="pete jones" w:date="2022-03-30T09:43:00Z">
        <w:r w:rsidRPr="00FF6A71" w:rsidDel="002B525A">
          <w:delText>’</w:delText>
        </w:r>
      </w:del>
      <w:r w:rsidRPr="00FF6A71">
        <w:t xml:space="preserve"> demand. Today the ABET organisation accredits over 4,000 programs at over 800 colleges and universities in 32 countries. Although an organisation with a high global reputation, there are few records of UK accredited universities. The process is </w:t>
      </w:r>
      <w:del w:id="11114" w:author="pete jones" w:date="2022-02-08T16:39:00Z">
        <w:r w:rsidR="002F39F3" w:rsidRPr="00FF6A71" w:rsidDel="00654086">
          <w:delText>like</w:delText>
        </w:r>
        <w:r w:rsidRPr="00FF6A71" w:rsidDel="00654086">
          <w:delText xml:space="preserve"> </w:delText>
        </w:r>
      </w:del>
      <w:ins w:id="11115" w:author="pete jones" w:date="2022-04-05T11:16:00Z">
        <w:r w:rsidR="00C02A6E">
          <w:t>like</w:t>
        </w:r>
      </w:ins>
      <w:ins w:id="11116" w:author="pete jones" w:date="2022-02-08T16:39:00Z">
        <w:r w:rsidR="00654086" w:rsidRPr="00FF6A71">
          <w:t xml:space="preserve"> </w:t>
        </w:r>
      </w:ins>
      <w:r w:rsidRPr="00FF6A71">
        <w:t xml:space="preserve">that </w:t>
      </w:r>
      <w:del w:id="11117" w:author="pete jones" w:date="2022-02-08T16:40:00Z">
        <w:r w:rsidRPr="00FF6A71" w:rsidDel="00654086">
          <w:delText xml:space="preserve">of the EAB of </w:delText>
        </w:r>
      </w:del>
      <w:ins w:id="11118" w:author="pete jones" w:date="2022-02-08T16:40:00Z">
        <w:r w:rsidR="00654086">
          <w:t xml:space="preserve">of </w:t>
        </w:r>
      </w:ins>
      <w:r w:rsidRPr="00FF6A71">
        <w:t>the Engineering Council in the UK</w:t>
      </w:r>
      <w:ins w:id="11119" w:author="pete jones" w:date="2022-04-01T09:09:00Z">
        <w:r w:rsidR="00EC37C4">
          <w:t>. Still,</w:t>
        </w:r>
      </w:ins>
      <w:del w:id="11120" w:author="pete jones" w:date="2022-04-01T09:09:00Z">
        <w:r w:rsidR="005E3A06" w:rsidRPr="00FF6A71" w:rsidDel="00EC37C4">
          <w:delText xml:space="preserve"> but</w:delText>
        </w:r>
      </w:del>
      <w:r w:rsidR="005E3A06" w:rsidRPr="00FF6A71">
        <w:t xml:space="preserve"> t</w:t>
      </w:r>
      <w:r w:rsidRPr="00FF6A71">
        <w:t xml:space="preserve">here are </w:t>
      </w:r>
      <w:del w:id="11121" w:author="pete jones" w:date="2022-04-01T09:09:00Z">
        <w:r w:rsidRPr="00FF6A71" w:rsidDel="00EC37C4">
          <w:delText xml:space="preserve">major </w:delText>
        </w:r>
      </w:del>
      <w:ins w:id="11122" w:author="pete jones" w:date="2022-04-01T09:09:00Z">
        <w:r w:rsidR="00EC37C4">
          <w:t>significant</w:t>
        </w:r>
        <w:r w:rsidR="00EC37C4" w:rsidRPr="00FF6A71">
          <w:t xml:space="preserve"> </w:t>
        </w:r>
      </w:ins>
      <w:r w:rsidRPr="00FF6A71">
        <w:t>differences</w:t>
      </w:r>
      <w:ins w:id="11123" w:author="pete jones" w:date="2022-02-08T16:40:00Z">
        <w:r w:rsidR="00654086">
          <w:t xml:space="preserve"> from the AHEP outcome statements</w:t>
        </w:r>
      </w:ins>
      <w:r w:rsidR="00E97A8A" w:rsidRPr="00FF6A71">
        <w:t>:</w:t>
      </w:r>
      <w:r w:rsidRPr="00FF6A71">
        <w:t xml:space="preserve"> 1.) </w:t>
      </w:r>
      <w:r w:rsidR="00E97A8A" w:rsidRPr="00FF6A71">
        <w:t>t</w:t>
      </w:r>
      <w:r w:rsidRPr="00FF6A71">
        <w:t xml:space="preserve">he outcome statements are more general, 2.) the method of presenting the programme to the accreditation process does not provide templates </w:t>
      </w:r>
      <w:del w:id="11124" w:author="pete jones" w:date="2022-04-01T09:09:00Z">
        <w:r w:rsidRPr="00FF6A71" w:rsidDel="00EC37C4">
          <w:delText xml:space="preserve">which </w:delText>
        </w:r>
      </w:del>
      <w:ins w:id="11125" w:author="pete jones" w:date="2022-04-01T09:09:00Z">
        <w:r w:rsidR="00EC37C4">
          <w:t>that</w:t>
        </w:r>
        <w:r w:rsidR="00EC37C4" w:rsidRPr="00FF6A71">
          <w:t xml:space="preserve"> </w:t>
        </w:r>
      </w:ins>
      <w:del w:id="11126" w:author="pete jones" w:date="2022-04-01T09:10:00Z">
        <w:r w:rsidRPr="00FF6A71" w:rsidDel="00EC37C4">
          <w:delText xml:space="preserve">specifically </w:delText>
        </w:r>
      </w:del>
      <w:ins w:id="11127" w:author="pete jones" w:date="2022-04-01T09:10:00Z">
        <w:r w:rsidR="00EC37C4">
          <w:t>precise</w:t>
        </w:r>
        <w:r w:rsidR="00EC37C4" w:rsidRPr="00FF6A71">
          <w:t xml:space="preserve">ly </w:t>
        </w:r>
      </w:ins>
      <w:r w:rsidRPr="00FF6A71">
        <w:t xml:space="preserve">align modules to outcome references, and 3.) the analysis of </w:t>
      </w:r>
      <w:r w:rsidR="005E3A06" w:rsidRPr="00FF6A71">
        <w:t xml:space="preserve">assessment </w:t>
      </w:r>
      <w:ins w:id="11128" w:author="pete jones" w:date="2022-02-08T16:22:00Z">
        <w:r w:rsidR="00654086">
          <w:t xml:space="preserve">suggests </w:t>
        </w:r>
      </w:ins>
      <w:del w:id="11129" w:author="pete jones" w:date="2022-02-08T16:22:00Z">
        <w:r w:rsidR="005E3A06" w:rsidRPr="00FF6A71" w:rsidDel="00654086">
          <w:delText>requires</w:delText>
        </w:r>
        <w:r w:rsidRPr="00FF6A71" w:rsidDel="00654086">
          <w:delText xml:space="preserve"> </w:delText>
        </w:r>
      </w:del>
      <w:r w:rsidRPr="00FF6A71">
        <w:t>a much greater level of detail</w:t>
      </w:r>
      <w:ins w:id="11130" w:author="pete jones" w:date="2022-02-08T16:22:00Z">
        <w:r w:rsidR="00654086">
          <w:t xml:space="preserve"> may be required</w:t>
        </w:r>
      </w:ins>
      <w:r w:rsidRPr="00FF6A71">
        <w:t xml:space="preserve">. Both accreditation processes demand significant preparation and academic rigour, but the EAB UK process </w:t>
      </w:r>
      <w:del w:id="11131" w:author="pete jones" w:date="2022-04-01T09:10:00Z">
        <w:r w:rsidRPr="00FF6A71" w:rsidDel="00EC37C4">
          <w:delText>seems to inhibit</w:delText>
        </w:r>
      </w:del>
      <w:ins w:id="11132" w:author="pete jones" w:date="2022-04-01T09:10:00Z">
        <w:r w:rsidR="00EC37C4">
          <w:t>inhibits</w:t>
        </w:r>
      </w:ins>
      <w:r w:rsidRPr="00FF6A71">
        <w:t xml:space="preserve"> innovative development. However, there are many UK universities accredited </w:t>
      </w:r>
      <w:del w:id="11133" w:author="pete jones" w:date="2022-02-08T16:41:00Z">
        <w:r w:rsidRPr="00FF6A71" w:rsidDel="00654086">
          <w:delText>under the EAB system</w:delText>
        </w:r>
      </w:del>
      <w:ins w:id="11134" w:author="pete jones" w:date="2022-02-08T16:41:00Z">
        <w:r w:rsidR="00654086">
          <w:t>to the UK-SPEC</w:t>
        </w:r>
      </w:ins>
      <w:del w:id="11135" w:author="pete jones" w:date="2022-04-01T09:10:00Z">
        <w:r w:rsidRPr="00FF6A71" w:rsidDel="00EC37C4">
          <w:delText xml:space="preserve"> </w:delText>
        </w:r>
      </w:del>
      <w:del w:id="11136" w:author="pete jones" w:date="2022-03-30T09:43:00Z">
        <w:r w:rsidR="00E97A8A" w:rsidRPr="00FF6A71" w:rsidDel="002B525A">
          <w:delText>who’s</w:delText>
        </w:r>
        <w:r w:rsidRPr="00FF6A71" w:rsidDel="002B525A">
          <w:delText xml:space="preserve"> </w:delText>
        </w:r>
      </w:del>
      <w:ins w:id="11137" w:author="pete jones" w:date="2022-04-01T09:10:00Z">
        <w:r w:rsidR="00EC37C4">
          <w:t>. Their</w:t>
        </w:r>
      </w:ins>
      <w:ins w:id="11138" w:author="pete jones" w:date="2022-03-30T09:43:00Z">
        <w:r w:rsidR="002B525A" w:rsidRPr="00FF6A71">
          <w:t xml:space="preserve"> </w:t>
        </w:r>
      </w:ins>
      <w:r w:rsidRPr="00FF6A71">
        <w:t xml:space="preserve">local and global rankings indicate that they </w:t>
      </w:r>
      <w:del w:id="11139" w:author="pete jones" w:date="2022-04-01T15:03:00Z">
        <w:r w:rsidRPr="00FF6A71" w:rsidDel="00726256">
          <w:delText>are confidently and successfully evolving</w:delText>
        </w:r>
      </w:del>
      <w:ins w:id="11140" w:author="pete jones" w:date="2022-04-01T15:03:00Z">
        <w:r w:rsidR="00726256">
          <w:t>confidently and successfully evolve</w:t>
        </w:r>
      </w:ins>
      <w:r w:rsidRPr="00FF6A71">
        <w:t xml:space="preserve"> innovative provision that </w:t>
      </w:r>
      <w:del w:id="11141" w:author="pete jones" w:date="2022-04-01T09:10:00Z">
        <w:r w:rsidRPr="00FF6A71" w:rsidDel="00EC37C4">
          <w:delText>is meeting</w:delText>
        </w:r>
      </w:del>
      <w:ins w:id="11142" w:author="pete jones" w:date="2022-04-01T09:10:00Z">
        <w:r w:rsidR="00EC37C4">
          <w:t>meets</w:t>
        </w:r>
      </w:ins>
      <w:r w:rsidRPr="00FF6A71">
        <w:t xml:space="preserve"> industrial expectations.</w:t>
      </w:r>
    </w:p>
    <w:p w14:paraId="1EB2E93E" w14:textId="451C3EB1" w:rsidR="00A33F88" w:rsidRPr="00FF6A71" w:rsidRDefault="009D0C51" w:rsidP="009D0C51">
      <w:del w:id="11143" w:author="pete jones" w:date="2022-03-30T09:43:00Z">
        <w:r w:rsidRPr="00FF6A71" w:rsidDel="002B525A">
          <w:lastRenderedPageBreak/>
          <w:delText>A c</w:delText>
        </w:r>
      </w:del>
      <w:ins w:id="11144" w:author="pete jones" w:date="2022-04-01T09:10:00Z">
        <w:r w:rsidR="00EC37C4">
          <w:t>The CDIO organisation has undertaken comprehensive and detailed research into rethinking engineering educ</w:t>
        </w:r>
      </w:ins>
      <w:del w:id="11145" w:author="pete jones" w:date="2022-04-01T09:10:00Z">
        <w:r w:rsidRPr="00FF6A71" w:rsidDel="00EC37C4">
          <w:delText>omprehensive and detailed research into rethinking engineering education has been undertaken by the CDIO organis</w:delText>
        </w:r>
      </w:del>
      <w:r w:rsidRPr="00FF6A71">
        <w:t xml:space="preserve">ation. </w:t>
      </w:r>
      <w:ins w:id="11146" w:author="pete jones" w:date="2022-04-01T09:11:00Z">
        <w:r w:rsidR="00EC37C4">
          <w:t xml:space="preserve">The CDIO has </w:t>
        </w:r>
      </w:ins>
      <w:del w:id="11147" w:author="pete jones" w:date="2022-04-01T09:11:00Z">
        <w:r w:rsidRPr="00FF6A71" w:rsidDel="00EC37C4">
          <w:delText>R</w:delText>
        </w:r>
      </w:del>
      <w:ins w:id="11148" w:author="pete jones" w:date="2022-04-01T09:11:00Z">
        <w:r w:rsidR="00EC37C4">
          <w:t>r</w:t>
        </w:r>
      </w:ins>
      <w:r w:rsidRPr="00FF6A71">
        <w:t xml:space="preserve">esearched and developed </w:t>
      </w:r>
      <w:ins w:id="11149" w:author="pete jones" w:date="2022-04-01T09:11:00Z">
        <w:r w:rsidR="00EC37C4">
          <w:t xml:space="preserve">its syllabus </w:t>
        </w:r>
      </w:ins>
      <w:r w:rsidRPr="00FF6A71">
        <w:t xml:space="preserve">between 1997 and 2001, </w:t>
      </w:r>
      <w:del w:id="11150" w:author="pete jones" w:date="2022-04-01T09:12:00Z">
        <w:r w:rsidRPr="00FF6A71" w:rsidDel="00EC37C4">
          <w:delText xml:space="preserve">their </w:delText>
        </w:r>
      </w:del>
      <w:ins w:id="11151" w:author="pete jones" w:date="2022-04-01T09:12:00Z">
        <w:r w:rsidR="00EC37C4">
          <w:t>its</w:t>
        </w:r>
        <w:r w:rsidR="00EC37C4" w:rsidRPr="00FF6A71">
          <w:t xml:space="preserve"> </w:t>
        </w:r>
      </w:ins>
      <w:r w:rsidRPr="00FF6A71">
        <w:t xml:space="preserve">first syllabus (CDIO 1.0) for engineering </w:t>
      </w:r>
      <w:del w:id="11152" w:author="pete jones" w:date="2022-04-01T09:12:00Z">
        <w:r w:rsidRPr="00FF6A71" w:rsidDel="00EC37C4">
          <w:delText xml:space="preserve">was </w:delText>
        </w:r>
      </w:del>
      <w:ins w:id="11153" w:author="pete jones" w:date="2022-04-01T09:12:00Z">
        <w:r w:rsidR="00EC37C4">
          <w:t>being</w:t>
        </w:r>
        <w:r w:rsidR="00EC37C4" w:rsidRPr="00FF6A71">
          <w:t xml:space="preserve"> </w:t>
        </w:r>
      </w:ins>
      <w:r w:rsidRPr="00FF6A71">
        <w:t>adopted in 2004. Queens University in Belfast was the first UK university to join the consortium in 2001. The second iteration of the syllabus (CDIO 2.0) was published in 2010</w:t>
      </w:r>
      <w:ins w:id="11154" w:author="pete jones" w:date="2022-01-04T14:28:00Z">
        <w:r w:rsidR="002C2BED">
          <w:t xml:space="preserve"> (see abridged listing </w:t>
        </w:r>
        <w:r w:rsidR="002C2BED">
          <w:fldChar w:fldCharType="begin"/>
        </w:r>
        <w:r w:rsidR="002C2BED">
          <w:instrText xml:space="preserve"> REF _Ref92198942 \h </w:instrText>
        </w:r>
      </w:ins>
      <w:r w:rsidR="002C2BED">
        <w:fldChar w:fldCharType="separate"/>
      </w:r>
      <w:ins w:id="11155" w:author="pete jones" w:date="2022-04-05T11:31:00Z">
        <w:r w:rsidR="00D94147" w:rsidRPr="00C15005">
          <w:t xml:space="preserve">Table </w:t>
        </w:r>
        <w:r w:rsidR="00D94147">
          <w:rPr>
            <w:noProof/>
          </w:rPr>
          <w:t>6</w:t>
        </w:r>
        <w:r w:rsidR="00D94147">
          <w:noBreakHyphen/>
        </w:r>
        <w:r w:rsidR="00D94147">
          <w:rPr>
            <w:noProof/>
          </w:rPr>
          <w:t>1</w:t>
        </w:r>
      </w:ins>
      <w:ins w:id="11156" w:author="pete jones" w:date="2022-01-04T14:28:00Z">
        <w:r w:rsidR="002C2BED">
          <w:fldChar w:fldCharType="end"/>
        </w:r>
        <w:r w:rsidR="002C2BED">
          <w:t>)</w:t>
        </w:r>
      </w:ins>
      <w:del w:id="11157" w:author="pete jones" w:date="2022-04-01T09:12:00Z">
        <w:r w:rsidRPr="00FF6A71" w:rsidDel="00EC37C4">
          <w:delText>, and since the publication of</w:delText>
        </w:r>
      </w:del>
      <w:ins w:id="11158" w:author="pete jones" w:date="2022-04-01T09:12:00Z">
        <w:r w:rsidR="00EC37C4">
          <w:t>. Since</w:t>
        </w:r>
      </w:ins>
      <w:r w:rsidRPr="00FF6A71">
        <w:t xml:space="preserve"> the second edition of their book in 2014</w:t>
      </w:r>
      <w:ins w:id="11159" w:author="pete jones" w:date="2022-04-01T09:12:00Z">
        <w:r w:rsidR="00EC37C4">
          <w:t>,</w:t>
        </w:r>
      </w:ins>
      <w:r w:rsidRPr="00FF6A71">
        <w:t xml:space="preserve"> their consortium has grown fourfold. There are now 16 UK universities </w:t>
      </w:r>
      <w:del w:id="11160" w:author="pete jones" w:date="2022-03-30T09:43:00Z">
        <w:r w:rsidRPr="00FF6A71" w:rsidDel="002B525A">
          <w:delText xml:space="preserve">who </w:delText>
        </w:r>
      </w:del>
      <w:ins w:id="11161" w:author="pete jones" w:date="2022-03-30T09:43:00Z">
        <w:r w:rsidR="002B525A">
          <w:t>that</w:t>
        </w:r>
        <w:r w:rsidR="002B525A" w:rsidRPr="00FF6A71">
          <w:t xml:space="preserve"> </w:t>
        </w:r>
      </w:ins>
      <w:r w:rsidRPr="00FF6A71">
        <w:t>have adopted the CDIO approach for one or more of their programmes. The strength of the approach lies in the fundamental design of a modern curriculum for engineers rather than an accreditation process constructed around an existing teaching and learning model.</w:t>
      </w:r>
    </w:p>
    <w:p w14:paraId="45FF35F0" w14:textId="77777777" w:rsidR="00A33F88" w:rsidRPr="00FF6A71" w:rsidRDefault="009D0C51" w:rsidP="009D0C51">
      <w:pPr>
        <w:jc w:val="center"/>
      </w:pPr>
      <w:r w:rsidRPr="00C15005">
        <w:rPr>
          <w:noProof/>
        </w:rPr>
        <w:drawing>
          <wp:inline distT="0" distB="0" distL="0" distR="0" wp14:anchorId="4D469C00" wp14:editId="28DB8B63">
            <wp:extent cx="2978618" cy="2625041"/>
            <wp:effectExtent l="0" t="0" r="0" b="444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99073" cy="2643068"/>
                    </a:xfrm>
                    <a:prstGeom prst="rect">
                      <a:avLst/>
                    </a:prstGeom>
                    <a:noFill/>
                    <a:ln>
                      <a:noFill/>
                    </a:ln>
                  </pic:spPr>
                </pic:pic>
              </a:graphicData>
            </a:graphic>
          </wp:inline>
        </w:drawing>
      </w:r>
    </w:p>
    <w:p w14:paraId="6E8B9708" w14:textId="0F3F982F" w:rsidR="00A33F88" w:rsidRPr="007C0DAF" w:rsidRDefault="009D0C51">
      <w:pPr>
        <w:pStyle w:val="Caption"/>
        <w:pPrChange w:id="11162" w:author="pete jones" w:date="2022-01-04T14:26:00Z">
          <w:pPr>
            <w:pStyle w:val="TOCHeading"/>
            <w:jc w:val="center"/>
          </w:pPr>
        </w:pPrChange>
      </w:pPr>
      <w:bookmarkStart w:id="11163" w:name="_Ref92198942"/>
      <w:bookmarkStart w:id="11164" w:name="_Toc68162328"/>
      <w:bookmarkStart w:id="11165" w:name="_Toc99719359"/>
      <w:r w:rsidRPr="00C15005">
        <w:t xml:space="preserve">Table </w:t>
      </w:r>
      <w:ins w:id="11166" w:author="pete jones" w:date="2022-03-12T09:33:00Z">
        <w:r w:rsidR="00D62441">
          <w:fldChar w:fldCharType="begin"/>
        </w:r>
        <w:r w:rsidR="00D62441">
          <w:instrText xml:space="preserve"> STYLEREF 1 \s </w:instrText>
        </w:r>
      </w:ins>
      <w:r w:rsidR="00D62441">
        <w:fldChar w:fldCharType="separate"/>
      </w:r>
      <w:r w:rsidR="00D94147">
        <w:rPr>
          <w:noProof/>
        </w:rPr>
        <w:t>6</w:t>
      </w:r>
      <w:ins w:id="11167"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11168" w:author="pete jones" w:date="2022-04-05T11:31:00Z">
        <w:r w:rsidR="00D94147">
          <w:rPr>
            <w:noProof/>
          </w:rPr>
          <w:t>1</w:t>
        </w:r>
      </w:ins>
      <w:ins w:id="11169" w:author="pete jones" w:date="2022-03-12T09:33:00Z">
        <w:r w:rsidR="00D62441">
          <w:fldChar w:fldCharType="end"/>
        </w:r>
      </w:ins>
      <w:del w:id="11170" w:author="pete jones" w:date="2022-02-07T13:00:00Z">
        <w:r w:rsidRPr="007C0DAF" w:rsidDel="00344917">
          <w:fldChar w:fldCharType="begin"/>
        </w:r>
        <w:r w:rsidRPr="007C0DAF" w:rsidDel="00344917">
          <w:delInstrText>STYLEREF 1 \s</w:delInstrText>
        </w:r>
        <w:r w:rsidRPr="007C0DAF" w:rsidDel="00344917">
          <w:fldChar w:fldCharType="separate"/>
        </w:r>
        <w:r w:rsidR="00DD384C" w:rsidRPr="007C0DAF" w:rsidDel="00344917">
          <w:rPr>
            <w:noProof/>
          </w:rPr>
          <w:delText>6</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1</w:delText>
        </w:r>
        <w:r w:rsidRPr="007C0DAF" w:rsidDel="00344917">
          <w:fldChar w:fldCharType="end"/>
        </w:r>
      </w:del>
      <w:bookmarkEnd w:id="11163"/>
      <w:r w:rsidRPr="007C0DAF">
        <w:t>: CDIO Syllabus 2.0 - outcome statements up to level 2</w:t>
      </w:r>
      <w:bookmarkEnd w:id="11164"/>
      <w:bookmarkEnd w:id="11165"/>
    </w:p>
    <w:p w14:paraId="11B57E4D" w14:textId="42959FAB" w:rsidR="00A33F88" w:rsidRPr="00FF6A71" w:rsidRDefault="009D0C51" w:rsidP="009D0C51">
      <w:del w:id="11171" w:author="pete jones" w:date="2022-04-01T09:12:00Z">
        <w:r w:rsidRPr="00FF6A71" w:rsidDel="00EC37C4">
          <w:delText>A comparison of</w:delText>
        </w:r>
      </w:del>
      <w:ins w:id="11172" w:author="pete jones" w:date="2022-04-01T09:12:00Z">
        <w:r w:rsidR="00EC37C4">
          <w:t>Comparing</w:t>
        </w:r>
      </w:ins>
      <w:r w:rsidRPr="00FF6A71">
        <w:t xml:space="preserve"> the outcome statements from each system highlights more detail in the CDIO Syllabus outcomes than the ABET criteria and those of the UK-SPEC. </w:t>
      </w:r>
      <w:del w:id="11173" w:author="pete jones" w:date="2022-04-01T09:13:00Z">
        <w:r w:rsidRPr="00FF6A71" w:rsidDel="00EC37C4">
          <w:delText xml:space="preserve">The </w:delText>
        </w:r>
      </w:del>
      <w:ins w:id="11174" w:author="pete jones" w:date="2022-04-01T09:13:00Z">
        <w:r w:rsidR="00EC37C4">
          <w:t>For example, t</w:t>
        </w:r>
        <w:r w:rsidR="00EC37C4" w:rsidRPr="00FF6A71">
          <w:t xml:space="preserve">he </w:t>
        </w:r>
      </w:ins>
      <w:r w:rsidRPr="00FF6A71">
        <w:t>ABET criteria do not include explicit references to “systems thinking”</w:t>
      </w:r>
      <w:del w:id="11175" w:author="pete jones" w:date="2022-04-01T15:03:00Z">
        <w:r w:rsidRPr="00FF6A71" w:rsidDel="00726256">
          <w:delText>,</w:delText>
        </w:r>
      </w:del>
      <w:r w:rsidRPr="00FF6A71">
        <w:t xml:space="preserve"> </w:t>
      </w:r>
      <w:ins w:id="11176" w:author="pete jones" w:date="2022-04-01T15:03:00Z">
        <w:r w:rsidR="00726256">
          <w:t xml:space="preserve">and </w:t>
        </w:r>
      </w:ins>
      <w:r w:rsidRPr="00FF6A71">
        <w:t>“the enterprise and business environment”</w:t>
      </w:r>
      <w:del w:id="11177" w:author="pete jones" w:date="2022-04-01T09:12:00Z">
        <w:r w:rsidRPr="00FF6A71" w:rsidDel="00EC37C4">
          <w:delText>,</w:delText>
        </w:r>
      </w:del>
      <w:del w:id="11178" w:author="pete jones" w:date="2022-04-01T15:03:00Z">
        <w:r w:rsidRPr="00FF6A71" w:rsidDel="00726256">
          <w:delText xml:space="preserve"> and</w:delText>
        </w:r>
      </w:del>
      <w:ins w:id="11179" w:author="pete jones" w:date="2022-04-01T15:03:00Z">
        <w:r w:rsidR="00726256">
          <w:t>. They</w:t>
        </w:r>
      </w:ins>
      <w:r w:rsidRPr="00FF6A71">
        <w:t xml:space="preserve"> </w:t>
      </w:r>
      <w:del w:id="11180" w:author="pete jones" w:date="2022-04-01T09:12:00Z">
        <w:r w:rsidRPr="00FF6A71" w:rsidDel="00EC37C4">
          <w:delText>includ</w:delText>
        </w:r>
      </w:del>
      <w:ins w:id="11181" w:author="pete jones" w:date="2022-04-01T09:12:00Z">
        <w:r w:rsidR="00EC37C4">
          <w:t>hav</w:t>
        </w:r>
      </w:ins>
      <w:r w:rsidRPr="00FF6A71">
        <w:t>e</w:t>
      </w:r>
      <w:del w:id="11182" w:author="pete jones" w:date="2022-03-30T12:41:00Z">
        <w:r w:rsidRPr="00FF6A71" w:rsidDel="00042512">
          <w:delText>s</w:delText>
        </w:r>
      </w:del>
      <w:r w:rsidRPr="00FF6A71">
        <w:t xml:space="preserve"> “design” outcomes without considering the relationships </w:t>
      </w:r>
      <w:del w:id="11183" w:author="pete jones" w:date="2022-03-30T09:43:00Z">
        <w:r w:rsidRPr="00FF6A71" w:rsidDel="002B525A">
          <w:delText xml:space="preserve">to </w:delText>
        </w:r>
      </w:del>
      <w:ins w:id="11184" w:author="pete jones" w:date="2022-03-30T09:43:00Z">
        <w:r w:rsidR="002B525A">
          <w:t>between</w:t>
        </w:r>
        <w:r w:rsidR="002B525A" w:rsidRPr="00FF6A71">
          <w:t xml:space="preserve"> </w:t>
        </w:r>
      </w:ins>
      <w:r w:rsidRPr="00FF6A71">
        <w:t xml:space="preserve">“implementation” and “operation”. </w:t>
      </w:r>
      <w:del w:id="11185" w:author="pete jones" w:date="2022-04-01T09:13:00Z">
        <w:r w:rsidRPr="00FF6A71" w:rsidDel="00EC37C4">
          <w:delText xml:space="preserve">The </w:delText>
        </w:r>
      </w:del>
      <w:ins w:id="11186" w:author="pete jones" w:date="2022-04-01T09:13:00Z">
        <w:r w:rsidR="00EC37C4">
          <w:t>On the other hand, t</w:t>
        </w:r>
        <w:r w:rsidR="00EC37C4" w:rsidRPr="00FF6A71">
          <w:t xml:space="preserve">he </w:t>
        </w:r>
      </w:ins>
      <w:r w:rsidRPr="00FF6A71">
        <w:t xml:space="preserve">UK-SPEC does not include outcomes that address “implementation” and “operation”. Also, the UK-SPEC </w:t>
      </w:r>
      <w:del w:id="11187" w:author="pete jones" w:date="2022-04-01T09:12:00Z">
        <w:r w:rsidRPr="00FF6A71" w:rsidDel="00EC37C4">
          <w:delText xml:space="preserve">includes </w:delText>
        </w:r>
      </w:del>
      <w:ins w:id="11188" w:author="pete jones" w:date="2022-04-01T09:12:00Z">
        <w:r w:rsidR="00EC37C4">
          <w:t>ha</w:t>
        </w:r>
        <w:r w:rsidR="00EC37C4" w:rsidRPr="00FF6A71">
          <w:t xml:space="preserve">s </w:t>
        </w:r>
      </w:ins>
      <w:r w:rsidRPr="00FF6A71">
        <w:t xml:space="preserve">generic professional, personal, and interpersonal skills, which are not specific to studying </w:t>
      </w:r>
      <w:ins w:id="11189" w:author="pete jones" w:date="2022-03-30T09:43:00Z">
        <w:r w:rsidR="002B525A">
          <w:t xml:space="preserve">for </w:t>
        </w:r>
      </w:ins>
      <w:r w:rsidRPr="00FF6A71">
        <w:t xml:space="preserve">an engineering degree. Therefore, </w:t>
      </w:r>
      <w:del w:id="11190" w:author="pete jones" w:date="2022-04-01T09:13:00Z">
        <w:r w:rsidRPr="00FF6A71" w:rsidDel="00EC37C4">
          <w:delText xml:space="preserve">a set of </w:delText>
        </w:r>
      </w:del>
      <w:r w:rsidRPr="00FF6A71">
        <w:t>program</w:t>
      </w:r>
      <w:r w:rsidR="005E3A06" w:rsidRPr="00FF6A71">
        <w:t>me</w:t>
      </w:r>
      <w:r w:rsidRPr="00FF6A71">
        <w:t xml:space="preserve"> learning outcomes based on the CDIO Syllabus </w:t>
      </w:r>
      <w:r w:rsidR="005E3A06" w:rsidRPr="00FF6A71">
        <w:t>would</w:t>
      </w:r>
      <w:r w:rsidRPr="00FF6A71">
        <w:t xml:space="preserve"> satisfy the ABET and UK-SPEC accreditation criteria.</w:t>
      </w:r>
    </w:p>
    <w:p w14:paraId="05B221B8" w14:textId="4731194E" w:rsidR="005E3A06" w:rsidRPr="00FF6A71" w:rsidRDefault="009D0C51" w:rsidP="009D0C51">
      <w:r w:rsidRPr="00FF6A71">
        <w:lastRenderedPageBreak/>
        <w:t>The vision of contemporary reform of engineering education expressed by the CDIO approach identifies a context in which CDE will provide its most benefit</w:t>
      </w:r>
      <w:del w:id="11191" w:author="pete jones" w:date="2022-03-30T09:44:00Z">
        <w:r w:rsidRPr="00FF6A71" w:rsidDel="002B525A">
          <w:delText>,</w:delText>
        </w:r>
      </w:del>
      <w:r w:rsidRPr="00FF6A71">
        <w:t xml:space="preserve"> because the </w:t>
      </w:r>
      <w:del w:id="11192" w:author="pete jones" w:date="2022-04-01T09:13:00Z">
        <w:r w:rsidRPr="00FF6A71" w:rsidDel="00EC37C4">
          <w:delText xml:space="preserve">vision </w:delText>
        </w:r>
      </w:del>
      <w:ins w:id="11193" w:author="pete jones" w:date="2022-04-01T09:13:00Z">
        <w:r w:rsidR="00EC37C4">
          <w:t>concept</w:t>
        </w:r>
        <w:r w:rsidR="00EC37C4" w:rsidRPr="00FF6A71">
          <w:t xml:space="preserve"> </w:t>
        </w:r>
      </w:ins>
      <w:r w:rsidRPr="00FF6A71">
        <w:t xml:space="preserve">identifies an engineering lifecycle as “the context for engineering education”. </w:t>
      </w:r>
      <w:del w:id="11194" w:author="pete jones" w:date="2022-04-01T09:13:00Z">
        <w:r w:rsidRPr="00FF6A71" w:rsidDel="00EC37C4">
          <w:delText xml:space="preserve">Redefinition </w:delText>
        </w:r>
      </w:del>
      <w:ins w:id="11195" w:author="pete jones" w:date="2022-04-01T09:13:00Z">
        <w:r w:rsidR="00EC37C4">
          <w:t>Therefore, r</w:t>
        </w:r>
        <w:r w:rsidR="00EC37C4" w:rsidRPr="00FF6A71">
          <w:t xml:space="preserve">edefinition </w:t>
        </w:r>
      </w:ins>
      <w:r w:rsidRPr="00FF6A71">
        <w:t xml:space="preserve">of the underlying need for engineering education suggested by the CDIO approach must enable graduating engineers </w:t>
      </w:r>
      <w:r w:rsidR="005E3A06" w:rsidRPr="00FF6A71">
        <w:t>to…</w:t>
      </w:r>
    </w:p>
    <w:p w14:paraId="0FCFD603" w14:textId="6835CE11" w:rsidR="005E3A06" w:rsidRPr="00FF6A71" w:rsidRDefault="009D0C51" w:rsidP="005E3A06">
      <w:pPr>
        <w:ind w:left="851"/>
        <w:rPr>
          <w:i/>
          <w:iCs/>
        </w:rPr>
      </w:pPr>
      <w:r w:rsidRPr="00FF6A71">
        <w:rPr>
          <w:i/>
          <w:iCs/>
        </w:rPr>
        <w:t>“perform their responsibilities within a contextual lifecycle, performing complex tasks to add value to products, processes, and systems, in a modern team-based environment”</w:t>
      </w:r>
      <w:ins w:id="11196" w:author="pete jones" w:date="2022-02-08T14:59:00Z">
        <w:r w:rsidR="00E47C2C">
          <w:rPr>
            <w:i/>
            <w:iCs/>
          </w:rPr>
          <w:t xml:space="preserve"> </w:t>
        </w:r>
        <w:r w:rsidR="00E47C2C">
          <w:rPr>
            <w:i/>
            <w:iCs/>
          </w:rPr>
          <w:fldChar w:fldCharType="begin" w:fldLock="1"/>
        </w:r>
      </w:ins>
      <w:r w:rsidR="00E47C2C">
        <w:rPr>
          <w:i/>
          <w:iCs/>
        </w:rP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7","uris":["http://www.mendeley.com/documents/?uuid=cc827ee9-aea8-41b9-b073-8c6c14358ea8"]}],"mendeley":{"formattedCitation":"(Crawley &lt;i&gt;et al.&lt;/i&gt;, 2014, p. 7)","plainTextFormattedCitation":"(Crawley et al., 2014, p. 7)","previouslyFormattedCitation":"(Crawley &lt;i&gt;et al.&lt;/i&gt;, 2014, p. 7)"},"properties":{"noteIndex":0},"schema":"https://github.com/citation-style-language/schema/raw/master/csl-citation.json"}</w:instrText>
      </w:r>
      <w:r w:rsidR="00E47C2C">
        <w:rPr>
          <w:i/>
          <w:iCs/>
        </w:rPr>
        <w:fldChar w:fldCharType="separate"/>
      </w:r>
      <w:r w:rsidR="00E47C2C" w:rsidRPr="00E47C2C">
        <w:rPr>
          <w:iCs/>
          <w:noProof/>
        </w:rPr>
        <w:t xml:space="preserve">(Crawley </w:t>
      </w:r>
      <w:r w:rsidR="00E47C2C" w:rsidRPr="00E47C2C">
        <w:rPr>
          <w:i/>
          <w:iCs/>
          <w:noProof/>
        </w:rPr>
        <w:t>et al.</w:t>
      </w:r>
      <w:r w:rsidR="00E47C2C" w:rsidRPr="00E47C2C">
        <w:rPr>
          <w:iCs/>
          <w:noProof/>
        </w:rPr>
        <w:t>, 2014, p. 7)</w:t>
      </w:r>
      <w:ins w:id="11197" w:author="pete jones" w:date="2022-02-08T14:59:00Z">
        <w:r w:rsidR="00E47C2C">
          <w:rPr>
            <w:i/>
            <w:iCs/>
          </w:rPr>
          <w:fldChar w:fldCharType="end"/>
        </w:r>
      </w:ins>
      <w:r w:rsidRPr="00FF6A71">
        <w:rPr>
          <w:i/>
          <w:iCs/>
        </w:rPr>
        <w:t xml:space="preserve">. </w:t>
      </w:r>
    </w:p>
    <w:p w14:paraId="1855DF0E" w14:textId="62C90DE1" w:rsidR="005E3A06" w:rsidRPr="00FF6A71" w:rsidRDefault="009D0C51" w:rsidP="009D0C51">
      <w:r w:rsidRPr="00FF6A71">
        <w:t>Within this model</w:t>
      </w:r>
      <w:ins w:id="11198" w:author="pete jones" w:date="2022-04-01T09:13:00Z">
        <w:r w:rsidR="00EC37C4">
          <w:t>,</w:t>
        </w:r>
      </w:ins>
      <w:r w:rsidRPr="00FF6A71">
        <w:t xml:space="preserve"> there exists a requirement to emphasise the knowledge of technical principles and to build the required skills</w:t>
      </w:r>
      <w:del w:id="11199" w:author="pete jones" w:date="2022-04-01T09:13:00Z">
        <w:r w:rsidRPr="00FF6A71" w:rsidDel="00EC37C4">
          <w:delText xml:space="preserve">, </w:delText>
        </w:r>
      </w:del>
      <w:ins w:id="11200" w:author="pete jones" w:date="2022-04-01T09:13:00Z">
        <w:r w:rsidR="00EC37C4">
          <w:t>;</w:t>
        </w:r>
        <w:r w:rsidR="00EC37C4" w:rsidRPr="00FF6A71">
          <w:t xml:space="preserve"> </w:t>
        </w:r>
      </w:ins>
      <w:del w:id="11201" w:author="pete jones" w:date="2022-02-08T14:53:00Z">
        <w:r w:rsidRPr="00312F59" w:rsidDel="00E47C2C">
          <w:fldChar w:fldCharType="begin" w:fldLock="1"/>
        </w:r>
        <w:r w:rsidRPr="00E47C2C" w:rsidDel="00E47C2C">
          <w:delInstrText>ADDIN CSL_CITATION {"citationItems":[{"id":"ITEM-1","itemData":{"abstract":"Modern engineering education programs seek to impart to the students a broad base of knowledge, skills, and attitudes necessary to become successful young engineers. This array of abilities is represented in the CDIO Syllabus, an attempt to create a rational, complete, consistent, and generalizable set of goals for undergraduate engineering education. This paper examines the content and structure of the Syllabus, as well as the roles played by the Syllabus in the design and operation of educational programs. The paper begins by examining the content and structure of the Syllabus, and then contrasts the Syllabus with other important taxonomies of educational outcomes. The CDIO Syllabus is first compared with the UNESCO Four Pillars of Learning, with which if is aligned at a high level. The Syllabus is then compared with national accreditation and evaluation standards of several nations. The finding is that the CDIO Syllabus is consistent and more detailed and comprehensive than any of the individual standards. Based on these comparisons, as well as other input received over the last decade since the Syllabus was originally written in 2001, a revised and updated Syllabus is presented, in part to add missing skills and in part to clarify nomenclature and make the Syllabus more explicit and more consistent with national standards. The result is called the CDIO Syllabus version 2.0. In modern society, engineers are increasingly expected to move to positions of leadership, and often take on an additional role as an entrepreneur. This paper also explores the degree to which the CDIO Syllabus already covers these topics, and the optional extension to the CDIO Syllabus that more adequately covers these two important roles of engineers.","author":[{"dropping-particle":"","family":"Crawley","given":"Edward F","non-dropping-particle":"","parse-names":false,"suffix":""},{"dropping-particle":"","family":"Malmqvist","given":"Johan","non-dropping-particle":"","parse-names":false,"suffix":""},{"dropping-particle":"","family":"Lucas","given":"William A","non-dropping-particle":"","parse-names":false,"suffix":""},{"dropping-particle":"","family":"Brodeur","given":"Doris R","non-dropping-particle":"","parse-names":false,"suffix":""}],"id":"ITEM-1","issued":{"date-parts":[["2011"]]},"number-of-pages":"41","title":"The CDIO Syllabus v2.0 An Updated Statement of Goals for Engineering Education","type":"report"},"uris":["http://www.mendeley.com/documents/?uuid=a361e611-461f-32b9-8cce-13daa4d794ae"]}],"mendeley":{"formattedCitation":"(Crawley &lt;i&gt;et al.&lt;/i&gt;, 2011)","plainTextFormattedCitation":"(Crawley et al., 2011)","previouslyFormattedCitation":"(Crawley &lt;i&gt;et al.&lt;/i&gt;, 2011)"},"properties":{"noteIndex":0},"schema":"https://github.com/citation-style-language/schema/raw/master/csl-citation.json"}</w:delInstrText>
        </w:r>
        <w:r w:rsidRPr="00312F59" w:rsidDel="00E47C2C">
          <w:fldChar w:fldCharType="separate"/>
        </w:r>
        <w:r w:rsidRPr="00E47C2C" w:rsidDel="00E47C2C">
          <w:rPr>
            <w:noProof/>
          </w:rPr>
          <w:delText xml:space="preserve">(Crawley </w:delText>
        </w:r>
        <w:r w:rsidRPr="00E47C2C" w:rsidDel="00E47C2C">
          <w:rPr>
            <w:i/>
            <w:noProof/>
          </w:rPr>
          <w:delText>et al.</w:delText>
        </w:r>
        <w:r w:rsidRPr="00E47C2C" w:rsidDel="00E47C2C">
          <w:rPr>
            <w:noProof/>
          </w:rPr>
          <w:delText>, 2011)</w:delText>
        </w:r>
        <w:r w:rsidRPr="00312F59" w:rsidDel="00E47C2C">
          <w:fldChar w:fldCharType="end"/>
        </w:r>
        <w:r w:rsidRPr="00FF6A71" w:rsidDel="00E47C2C">
          <w:delText xml:space="preserve"> </w:delText>
        </w:r>
      </w:del>
      <w:ins w:id="11202" w:author="pete jones" w:date="2022-02-08T14:53:00Z">
        <w:r w:rsidR="00E47C2C">
          <w:t>Crawley et al</w:t>
        </w:r>
      </w:ins>
      <w:ins w:id="11203" w:author="pete jones" w:date="2022-04-01T09:13:00Z">
        <w:r w:rsidR="00EC37C4">
          <w:t>.</w:t>
        </w:r>
      </w:ins>
      <w:ins w:id="11204" w:author="pete jones" w:date="2022-02-08T14:53:00Z">
        <w:r w:rsidR="00E47C2C">
          <w:t xml:space="preserve"> </w:t>
        </w:r>
      </w:ins>
      <w:r w:rsidRPr="00FF6A71">
        <w:t>succinctly define</w:t>
      </w:r>
      <w:del w:id="11205" w:author="pete jones" w:date="2022-03-30T12:40:00Z">
        <w:r w:rsidR="005E3A06" w:rsidRPr="00FF6A71" w:rsidDel="00042512">
          <w:delText>s</w:delText>
        </w:r>
      </w:del>
      <w:r w:rsidRPr="00FF6A71">
        <w:t xml:space="preserve"> this conflict;</w:t>
      </w:r>
    </w:p>
    <w:p w14:paraId="618E6C37" w14:textId="1632FF80" w:rsidR="005E3A06" w:rsidRPr="00FF6A71" w:rsidRDefault="009D0C51" w:rsidP="005E3A06">
      <w:pPr>
        <w:ind w:left="851"/>
        <w:rPr>
          <w:i/>
          <w:iCs/>
        </w:rPr>
      </w:pPr>
      <w:r w:rsidRPr="00FF6A71">
        <w:rPr>
          <w:i/>
          <w:iCs/>
        </w:rPr>
        <w:t xml:space="preserve">“Disciplinary knowledge allows a student to solve the problem right, but </w:t>
      </w:r>
      <w:del w:id="11206" w:author="pete jones" w:date="2022-04-01T09:14:00Z">
        <w:r w:rsidRPr="00FF6A71" w:rsidDel="00EC37C4">
          <w:rPr>
            <w:i/>
            <w:iCs/>
          </w:rPr>
          <w:delText>an integration of</w:delText>
        </w:r>
      </w:del>
      <w:ins w:id="11207" w:author="pete jones" w:date="2022-04-01T09:14:00Z">
        <w:r w:rsidR="00EC37C4">
          <w:rPr>
            <w:i/>
            <w:iCs/>
          </w:rPr>
          <w:t>integrating</w:t>
        </w:r>
      </w:ins>
      <w:r w:rsidRPr="00FF6A71">
        <w:rPr>
          <w:i/>
          <w:iCs/>
        </w:rPr>
        <w:t xml:space="preserve"> broader skills is necessary to teach students to solve the right problem”</w:t>
      </w:r>
      <w:ins w:id="11208" w:author="pete jones" w:date="2022-02-08T14:53:00Z">
        <w:r w:rsidR="00E47C2C">
          <w:rPr>
            <w:i/>
            <w:iCs/>
          </w:rPr>
          <w:fldChar w:fldCharType="begin" w:fldLock="1"/>
        </w:r>
      </w:ins>
      <w:r w:rsidR="00E47C2C">
        <w:rPr>
          <w:i/>
          <w:iCs/>
        </w:rP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22","uris":["http://www.mendeley.com/documents/?uuid=cc827ee9-aea8-41b9-b073-8c6c14358ea8"]}],"mendeley":{"formattedCitation":"(Crawley &lt;i&gt;et al.&lt;/i&gt;, 2014, p. 22)","plainTextFormattedCitation":"(Crawley et al., 2014, p. 22)","previouslyFormattedCitation":"(Crawley &lt;i&gt;et al.&lt;/i&gt;, 2014, p. 22)"},"properties":{"noteIndex":0},"schema":"https://github.com/citation-style-language/schema/raw/master/csl-citation.json"}</w:instrText>
      </w:r>
      <w:r w:rsidR="00E47C2C">
        <w:rPr>
          <w:i/>
          <w:iCs/>
        </w:rPr>
        <w:fldChar w:fldCharType="separate"/>
      </w:r>
      <w:r w:rsidR="00E47C2C" w:rsidRPr="00E47C2C">
        <w:rPr>
          <w:iCs/>
          <w:noProof/>
        </w:rPr>
        <w:t xml:space="preserve">(Crawley </w:t>
      </w:r>
      <w:r w:rsidR="00E47C2C" w:rsidRPr="00E47C2C">
        <w:rPr>
          <w:i/>
          <w:iCs/>
          <w:noProof/>
        </w:rPr>
        <w:t>et al.</w:t>
      </w:r>
      <w:r w:rsidR="00E47C2C" w:rsidRPr="00E47C2C">
        <w:rPr>
          <w:iCs/>
          <w:noProof/>
        </w:rPr>
        <w:t>, 2014, p. 22)</w:t>
      </w:r>
      <w:ins w:id="11209" w:author="pete jones" w:date="2022-02-08T14:53:00Z">
        <w:r w:rsidR="00E47C2C">
          <w:rPr>
            <w:i/>
            <w:iCs/>
          </w:rPr>
          <w:fldChar w:fldCharType="end"/>
        </w:r>
      </w:ins>
      <w:r w:rsidRPr="00FF6A71">
        <w:rPr>
          <w:i/>
          <w:iCs/>
        </w:rPr>
        <w:t>.</w:t>
      </w:r>
    </w:p>
    <w:p w14:paraId="4C4DC3F1" w14:textId="7A635B6C" w:rsidR="005E3A06" w:rsidRPr="00FF6A71" w:rsidRDefault="009D0C51" w:rsidP="009D0C51">
      <w:r w:rsidRPr="00FF6A71">
        <w:t>Many undergraduate programmes recognise this dual requirement but do not adequately resolve the conflict, perhaps due to assuming an extension to learning resources in terms of time, people, or equipment, is the solution. Securing additional resources is an unrealistic expectation and</w:t>
      </w:r>
      <w:ins w:id="11210" w:author="pete jones" w:date="2022-04-01T09:14:00Z">
        <w:r w:rsidR="00EC37C4">
          <w:t>,</w:t>
        </w:r>
      </w:ins>
      <w:r w:rsidRPr="00FF6A71">
        <w:t xml:space="preserve"> on its own</w:t>
      </w:r>
      <w:ins w:id="11211" w:author="pete jones" w:date="2022-04-01T09:14:00Z">
        <w:r w:rsidR="00EC37C4">
          <w:t>,</w:t>
        </w:r>
      </w:ins>
      <w:r w:rsidRPr="00FF6A71">
        <w:t xml:space="preserve"> will not address the underlying need for change. The real challenge will be to find innovative ways to develop an integrated curriculum</w:t>
      </w:r>
      <w:del w:id="11212" w:author="pete jones" w:date="2022-04-01T09:14:00Z">
        <w:r w:rsidRPr="00FF6A71" w:rsidDel="00EC37C4">
          <w:delText>,</w:delText>
        </w:r>
      </w:del>
      <w:r w:rsidRPr="00FF6A71">
        <w:t xml:space="preserve"> that performs the dual task of </w:t>
      </w:r>
      <w:del w:id="11213" w:author="pete jones" w:date="2022-04-01T09:14:00Z">
        <w:r w:rsidRPr="00FF6A71" w:rsidDel="00EC37C4">
          <w:delText>develop</w:delText>
        </w:r>
        <w:r w:rsidR="005E3A06" w:rsidRPr="00FF6A71" w:rsidDel="00EC37C4">
          <w:delText>ing</w:delText>
        </w:r>
        <w:r w:rsidRPr="00FF6A71" w:rsidDel="00EC37C4">
          <w:delText xml:space="preserve"> </w:delText>
        </w:r>
      </w:del>
      <w:ins w:id="11214" w:author="pete jones" w:date="2022-04-01T09:14:00Z">
        <w:r w:rsidR="00EC37C4">
          <w:t>creat</w:t>
        </w:r>
        <w:r w:rsidR="00EC37C4" w:rsidRPr="00FF6A71">
          <w:t xml:space="preserve">ing </w:t>
        </w:r>
      </w:ins>
      <w:r w:rsidRPr="00FF6A71">
        <w:t xml:space="preserve">a </w:t>
      </w:r>
      <w:del w:id="11215" w:author="pete jones" w:date="2022-04-01T09:14:00Z">
        <w:r w:rsidRPr="00FF6A71" w:rsidDel="00EC37C4">
          <w:delText xml:space="preserve">deeper </w:delText>
        </w:r>
      </w:del>
      <w:ins w:id="11216" w:author="pete jones" w:date="2022-04-01T09:14:00Z">
        <w:r w:rsidR="00EC37C4">
          <w:t>more profound</w:t>
        </w:r>
        <w:r w:rsidR="00EC37C4" w:rsidRPr="00FF6A71">
          <w:t xml:space="preserve"> </w:t>
        </w:r>
      </w:ins>
      <w:r w:rsidRPr="00FF6A71">
        <w:t xml:space="preserve">working knowledge of engineering principles and </w:t>
      </w:r>
      <w:del w:id="11217" w:author="pete jones" w:date="2022-03-30T09:44:00Z">
        <w:r w:rsidRPr="00FF6A71" w:rsidDel="002B525A">
          <w:delText>enhanc</w:delText>
        </w:r>
        <w:r w:rsidR="005E3A06" w:rsidRPr="00FF6A71" w:rsidDel="002B525A">
          <w:delText>e</w:delText>
        </w:r>
        <w:r w:rsidRPr="00FF6A71" w:rsidDel="002B525A">
          <w:delText xml:space="preserve"> </w:delText>
        </w:r>
      </w:del>
      <w:ins w:id="11218" w:author="pete jones" w:date="2022-03-30T09:44:00Z">
        <w:r w:rsidR="002B525A" w:rsidRPr="00FF6A71">
          <w:t>enhanc</w:t>
        </w:r>
        <w:r w:rsidR="002B525A">
          <w:t>ing</w:t>
        </w:r>
        <w:r w:rsidR="002B525A" w:rsidRPr="00FF6A71">
          <w:t xml:space="preserve"> </w:t>
        </w:r>
      </w:ins>
      <w:r w:rsidRPr="00FF6A71">
        <w:t xml:space="preserve">associated skills. </w:t>
      </w:r>
      <w:del w:id="11219" w:author="pete jones" w:date="2022-04-01T09:14:00Z">
        <w:r w:rsidRPr="00FF6A71" w:rsidDel="00EC37C4">
          <w:delText xml:space="preserve">For </w:delText>
        </w:r>
      </w:del>
      <w:ins w:id="11220" w:author="pete jones" w:date="2022-04-01T09:14:00Z">
        <w:r w:rsidR="00EC37C4">
          <w:t xml:space="preserve">Although </w:t>
        </w:r>
      </w:ins>
      <w:ins w:id="11221" w:author="pete jones" w:date="2022-04-01T09:15:00Z">
        <w:r w:rsidR="00EC37C4">
          <w:t>a revolutionary overhaul of the curriculum is unnecessary and unwarranted for most institutions</w:t>
        </w:r>
      </w:ins>
      <w:del w:id="11222" w:author="pete jones" w:date="2022-04-01T09:15:00Z">
        <w:r w:rsidRPr="00FF6A71" w:rsidDel="00EC37C4">
          <w:delText>most institutions revolutionary over</w:delText>
        </w:r>
        <w:r w:rsidR="005E3A06" w:rsidRPr="00FF6A71" w:rsidDel="00EC37C4">
          <w:delText>hau</w:delText>
        </w:r>
        <w:r w:rsidRPr="00FF6A71" w:rsidDel="00EC37C4">
          <w:delText>l of the curriculum is unnecessary and unwarranted</w:delText>
        </w:r>
      </w:del>
      <w:r w:rsidRPr="00FF6A71">
        <w:t xml:space="preserve"> because existing disciplinary detail can generally form the organising structure for integration</w:t>
      </w:r>
      <w:ins w:id="11223" w:author="pete jones" w:date="2022-04-01T09:14:00Z">
        <w:r w:rsidR="00EC37C4">
          <w:t>,</w:t>
        </w:r>
      </w:ins>
      <w:del w:id="11224" w:author="pete jones" w:date="2022-03-30T09:44:00Z">
        <w:r w:rsidRPr="00FF6A71" w:rsidDel="002B525A">
          <w:delText>, obviously</w:delText>
        </w:r>
      </w:del>
      <w:r w:rsidRPr="00FF6A71">
        <w:t xml:space="preserve"> </w:t>
      </w:r>
      <w:del w:id="11225" w:author="pete jones" w:date="2022-04-01T15:03:00Z">
        <w:r w:rsidRPr="00FF6A71" w:rsidDel="00726256">
          <w:delText>there must be a sound plan for students</w:delText>
        </w:r>
      </w:del>
      <w:ins w:id="11226" w:author="pete jones" w:date="2022-04-01T15:03:00Z">
        <w:r w:rsidR="00726256">
          <w:t>students must have a sound plan</w:t>
        </w:r>
      </w:ins>
      <w:r w:rsidRPr="00FF6A71">
        <w:t xml:space="preserve"> to learn the additional skills.</w:t>
      </w:r>
    </w:p>
    <w:p w14:paraId="66489544" w14:textId="350257C3" w:rsidR="00E67F3A" w:rsidRPr="00FF6A71" w:rsidRDefault="009D0C51" w:rsidP="009D0C51">
      <w:r w:rsidRPr="00FF6A71">
        <w:t xml:space="preserve">The research has highlighted the positive effects of extra-curricular engineering projects, such as Formula Student, to increase intrinsic motivation. The reformed curriculum may require changes to </w:t>
      </w:r>
      <w:ins w:id="11227" w:author="pete jones" w:date="2022-03-30T09:44:00Z">
        <w:r w:rsidR="002B525A">
          <w:t xml:space="preserve">the </w:t>
        </w:r>
      </w:ins>
      <w:r w:rsidRPr="00FF6A71">
        <w:t>structure to effectively integrate</w:t>
      </w:r>
      <w:del w:id="11228" w:author="pete jones" w:date="2022-04-01T09:15:00Z">
        <w:r w:rsidRPr="00FF6A71" w:rsidDel="00EC37C4">
          <w:delText>, and therefore</w:delText>
        </w:r>
      </w:del>
      <w:ins w:id="11229" w:author="pete jones" w:date="2022-04-01T09:15:00Z">
        <w:r w:rsidR="00EC37C4">
          <w:t xml:space="preserve"> and</w:t>
        </w:r>
      </w:ins>
      <w:r w:rsidRPr="00FF6A71">
        <w:t xml:space="preserve"> exploit extra-curricular learning opportunities such as Formula Student, coordinated with </w:t>
      </w:r>
      <w:del w:id="11230" w:author="pete jones" w:date="2022-04-01T15:03:00Z">
        <w:r w:rsidRPr="00FF6A71" w:rsidDel="00726256">
          <w:delText>the development of</w:delText>
        </w:r>
      </w:del>
      <w:ins w:id="11231" w:author="pete jones" w:date="2022-04-01T15:03:00Z">
        <w:r w:rsidR="00726256">
          <w:t>developing</w:t>
        </w:r>
      </w:ins>
      <w:r w:rsidRPr="00FF6A71">
        <w:t xml:space="preserve"> new teaching materials. CDIO suggests that the reformed curriculum</w:t>
      </w:r>
      <w:del w:id="11232" w:author="pete jones" w:date="2022-04-01T09:16:00Z">
        <w:r w:rsidRPr="00FF6A71" w:rsidDel="00EC37C4">
          <w:delText xml:space="preserve"> based upon retaining the disciplinary course as the organising structure, is possible providing two substantive improvements are made</w:delText>
        </w:r>
      </w:del>
      <w:ins w:id="11233" w:author="pete jones" w:date="2022-04-01T09:16:00Z">
        <w:r w:rsidR="00EC37C4">
          <w:t xml:space="preserve">, based upon retaining the disciplinary course as the organising structure, </w:t>
        </w:r>
      </w:ins>
      <w:ins w:id="11234" w:author="pete jones" w:date="2022-04-01T15:03:00Z">
        <w:r w:rsidR="00726256">
          <w:t>can</w:t>
        </w:r>
      </w:ins>
      <w:ins w:id="11235" w:author="pete jones" w:date="2022-04-01T09:16:00Z">
        <w:r w:rsidR="00EC37C4">
          <w:t xml:space="preserve"> provide two substantive improvements</w:t>
        </w:r>
      </w:ins>
      <w:ins w:id="11236" w:author="pete jones" w:date="2022-04-01T09:15:00Z">
        <w:r w:rsidR="00EC37C4">
          <w:t xml:space="preserve">. </w:t>
        </w:r>
      </w:ins>
      <w:ins w:id="11237" w:author="pete jones" w:date="2022-04-01T09:18:00Z">
        <w:r w:rsidR="00EC37C4">
          <w:lastRenderedPageBreak/>
          <w:t>First, i</w:t>
        </w:r>
      </w:ins>
      <w:ins w:id="11238" w:author="pete jones" w:date="2022-04-01T09:17:00Z">
        <w:r w:rsidR="00EC37C4">
          <w:t xml:space="preserve">nstitutions </w:t>
        </w:r>
      </w:ins>
      <w:ins w:id="11239" w:author="pete jones" w:date="2022-04-01T09:18:00Z">
        <w:r w:rsidR="00EC37C4">
          <w:t xml:space="preserve">ensure </w:t>
        </w:r>
      </w:ins>
      <w:del w:id="11240" w:author="pete jones" w:date="2022-04-01T09:15:00Z">
        <w:r w:rsidR="00BF7729" w:rsidRPr="00FF6A71" w:rsidDel="00EC37C4">
          <w:delText xml:space="preserve">; </w:delText>
        </w:r>
      </w:del>
      <w:r w:rsidR="00BF7729" w:rsidRPr="00FF6A71">
        <w:t xml:space="preserve">that the disciplinary topics of a course or programme </w:t>
      </w:r>
      <w:del w:id="11241" w:author="pete jones" w:date="2022-04-01T09:17:00Z">
        <w:r w:rsidR="00BF7729" w:rsidRPr="00FF6A71" w:rsidDel="00EC37C4">
          <w:delText xml:space="preserve">must </w:delText>
        </w:r>
      </w:del>
      <w:r w:rsidR="00BF7729" w:rsidRPr="00FF6A71">
        <w:t xml:space="preserve">work to support </w:t>
      </w:r>
      <w:r w:rsidR="007B31B0" w:rsidRPr="00FF6A71">
        <w:t>each other</w:t>
      </w:r>
      <w:r w:rsidR="00BF7729" w:rsidRPr="00FF6A71">
        <w:t>, reflecting engineering practice</w:t>
      </w:r>
      <w:ins w:id="11242" w:author="pete jones" w:date="2022-04-01T09:18:00Z">
        <w:r w:rsidR="00EC37C4">
          <w:t>,</w:t>
        </w:r>
      </w:ins>
      <w:del w:id="11243" w:author="pete jones" w:date="2022-03-30T09:44:00Z">
        <w:r w:rsidR="00BF7729" w:rsidRPr="00FF6A71" w:rsidDel="002B525A">
          <w:delText>,</w:delText>
        </w:r>
      </w:del>
      <w:r w:rsidR="00BF7729" w:rsidRPr="00FF6A71">
        <w:t xml:space="preserve"> and </w:t>
      </w:r>
      <w:ins w:id="11244" w:author="pete jones" w:date="2022-04-01T09:17:00Z">
        <w:r w:rsidR="00EC37C4">
          <w:t>secondly</w:t>
        </w:r>
      </w:ins>
      <w:ins w:id="11245" w:author="pete jones" w:date="2022-04-01T09:18:00Z">
        <w:r w:rsidR="00EC37C4">
          <w:t>,</w:t>
        </w:r>
      </w:ins>
      <w:ins w:id="11246" w:author="pete jones" w:date="2022-04-01T09:17:00Z">
        <w:r w:rsidR="00EC37C4">
          <w:t xml:space="preserve"> </w:t>
        </w:r>
      </w:ins>
      <w:r w:rsidR="00BF7729" w:rsidRPr="00FF6A71">
        <w:t xml:space="preserve">the core skills of communication and collaboration </w:t>
      </w:r>
      <w:del w:id="11247" w:author="pete jones" w:date="2022-04-01T09:19:00Z">
        <w:r w:rsidR="00BF7729" w:rsidRPr="00FF6A71" w:rsidDel="00EC37C4">
          <w:delText>must be</w:delText>
        </w:r>
      </w:del>
      <w:ins w:id="11248" w:author="pete jones" w:date="2022-04-01T09:19:00Z">
        <w:r w:rsidR="00EC37C4">
          <w:t>are</w:t>
        </w:r>
      </w:ins>
      <w:r w:rsidR="00BF7729" w:rsidRPr="00FF6A71">
        <w:t xml:space="preserve"> integrated throughout a programme in such a way as to support the various disciplines.</w:t>
      </w:r>
      <w:del w:id="11249" w:author="JONES Peter" w:date="2021-05-04T09:48:00Z">
        <w:r w:rsidRPr="00FF6A71">
          <w:delText>:</w:delText>
        </w:r>
      </w:del>
    </w:p>
    <w:p w14:paraId="278E662D" w14:textId="48341594" w:rsidR="00A33F88" w:rsidRPr="00FF6A71" w:rsidRDefault="00EC37C4" w:rsidP="009D0C51">
      <w:ins w:id="11250" w:author="pete jones" w:date="2022-04-01T09:20:00Z">
        <w:r>
          <w:t xml:space="preserve">In a process </w:t>
        </w:r>
      </w:ins>
      <w:del w:id="11251" w:author="pete jones" w:date="2022-04-01T09:20:00Z">
        <w:r w:rsidR="009D0C51" w:rsidRPr="00FF6A71" w:rsidDel="00EC37C4">
          <w:delText>To</w:delText>
        </w:r>
      </w:del>
      <w:ins w:id="11252" w:author="pete jones" w:date="2022-04-01T09:20:00Z">
        <w:r>
          <w:t>that</w:t>
        </w:r>
      </w:ins>
      <w:r w:rsidR="009D0C51" w:rsidRPr="00FF6A71">
        <w:t xml:space="preserve"> initiate</w:t>
      </w:r>
      <w:ins w:id="11253" w:author="pete jones" w:date="2022-04-01T09:20:00Z">
        <w:r>
          <w:t>s</w:t>
        </w:r>
      </w:ins>
      <w:r w:rsidR="009D0C51" w:rsidRPr="00FF6A71">
        <w:t xml:space="preserve"> an evolution towards an integrated curriculum</w:t>
      </w:r>
      <w:ins w:id="11254" w:author="pete jones" w:date="2022-04-01T09:19:00Z">
        <w:r>
          <w:t>,</w:t>
        </w:r>
      </w:ins>
      <w:r w:rsidR="009D0C51" w:rsidRPr="00FF6A71">
        <w:t xml:space="preserve"> a comprehensive benchmarking of the current curriculum is required to identify existing connections between subjects, existing good practices, where skills are already taught, and most importantly</w:t>
      </w:r>
      <w:ins w:id="11255" w:author="pete jones" w:date="2022-04-01T09:20:00Z">
        <w:r>
          <w:t>,</w:t>
        </w:r>
      </w:ins>
      <w:r w:rsidR="009D0C51" w:rsidRPr="00FF6A71">
        <w:t xml:space="preserve"> to identify omissions and overlaps</w:t>
      </w:r>
      <w:del w:id="11256" w:author="pete jones" w:date="2022-04-01T09:21:00Z">
        <w:r w:rsidR="009D0C51" w:rsidRPr="00FF6A71" w:rsidDel="00EC37C4">
          <w:delText xml:space="preserve">. </w:delText>
        </w:r>
      </w:del>
      <w:ins w:id="11257" w:author="pete jones" w:date="2022-04-01T09:21:00Z">
        <w:r>
          <w:t xml:space="preserve">. Therefore, </w:t>
        </w:r>
      </w:ins>
      <w:del w:id="11258" w:author="pete jones" w:date="2022-04-01T09:21:00Z">
        <w:r w:rsidR="009D0C51" w:rsidRPr="00FF6A71" w:rsidDel="00EC37C4">
          <w:delText>E</w:delText>
        </w:r>
      </w:del>
      <w:ins w:id="11259" w:author="pete jones" w:date="2022-04-01T09:21:00Z">
        <w:r>
          <w:t>e</w:t>
        </w:r>
      </w:ins>
      <w:r w:rsidR="009D0C51" w:rsidRPr="00FF6A71">
        <w:t>nabling the development of a plan to overlay skills and coordinate learning and assessment strategies.</w:t>
      </w:r>
    </w:p>
    <w:p w14:paraId="5D5B45D6" w14:textId="4EA4DA7F" w:rsidR="00A33F88" w:rsidRPr="00FF6A71" w:rsidRDefault="009D0C51" w:rsidP="009D0C51">
      <w:r w:rsidRPr="00FF6A71">
        <w:t xml:space="preserve">CDIO identifies three specific curricula structures that are </w:t>
      </w:r>
      <w:del w:id="11260" w:author="pete jones" w:date="2022-04-01T09:22:00Z">
        <w:r w:rsidRPr="00FF6A71" w:rsidDel="00EC37C4">
          <w:delText xml:space="preserve">key </w:delText>
        </w:r>
      </w:del>
      <w:ins w:id="11261" w:author="pete jones" w:date="2022-04-01T09:22:00Z">
        <w:r w:rsidR="00EC37C4">
          <w:t>crucial</w:t>
        </w:r>
        <w:r w:rsidR="00EC37C4" w:rsidRPr="00FF6A71">
          <w:t xml:space="preserve"> </w:t>
        </w:r>
      </w:ins>
      <w:r w:rsidRPr="00FF6A71">
        <w:t>elements of an integrated curriculum, aimed to facilitate synoptic student projects, expand</w:t>
      </w:r>
      <w:del w:id="11262" w:author="pete jones" w:date="2022-03-30T09:44:00Z">
        <w:r w:rsidRPr="00FF6A71" w:rsidDel="002B525A">
          <w:delText>ing</w:delText>
        </w:r>
      </w:del>
      <w:r w:rsidRPr="00FF6A71">
        <w:t xml:space="preserve"> </w:t>
      </w:r>
      <w:del w:id="11263" w:author="pete jones" w:date="2022-04-01T09:21:00Z">
        <w:r w:rsidRPr="00FF6A71" w:rsidDel="00EC37C4">
          <w:delText xml:space="preserve">the exposure to </w:delText>
        </w:r>
      </w:del>
      <w:del w:id="11264" w:author="pete jones" w:date="2022-03-30T09:44:00Z">
        <w:r w:rsidRPr="00FF6A71" w:rsidDel="002B525A">
          <w:delText xml:space="preserve">skills </w:delText>
        </w:r>
      </w:del>
      <w:del w:id="11265" w:author="pete jones" w:date="2022-04-01T09:21:00Z">
        <w:r w:rsidRPr="00FF6A71" w:rsidDel="00EC37C4">
          <w:delText xml:space="preserve">building exercises and </w:delText>
        </w:r>
      </w:del>
      <w:del w:id="11266" w:author="pete jones" w:date="2022-03-30T09:45:00Z">
        <w:r w:rsidRPr="00FF6A71" w:rsidDel="002B525A">
          <w:delText xml:space="preserve">providing </w:delText>
        </w:r>
      </w:del>
      <w:del w:id="11267" w:author="pete jones" w:date="2022-04-01T09:21:00Z">
        <w:r w:rsidRPr="00FF6A71" w:rsidDel="00EC37C4">
          <w:delText>enrichment of</w:delText>
        </w:r>
      </w:del>
      <w:ins w:id="11268" w:author="pete jones" w:date="2022-04-01T09:21:00Z">
        <w:r w:rsidR="00EC37C4">
          <w:t>exposure to skill-building exercises, and enrich</w:t>
        </w:r>
      </w:ins>
      <w:r w:rsidRPr="00FF6A71">
        <w:t xml:space="preserve"> learning experiences…</w:t>
      </w:r>
    </w:p>
    <w:p w14:paraId="510B5C43" w14:textId="5253D2A1" w:rsidR="00A33F88" w:rsidRPr="00FF6A71" w:rsidRDefault="00CB076C" w:rsidP="0021440D">
      <w:pPr>
        <w:numPr>
          <w:ilvl w:val="0"/>
          <w:numId w:val="66"/>
        </w:numPr>
      </w:pPr>
      <w:r w:rsidRPr="00FF6A71">
        <w:t>An</w:t>
      </w:r>
      <w:r w:rsidR="009D0C51" w:rsidRPr="00FF6A71">
        <w:t xml:space="preserve"> introductory engineering experience</w:t>
      </w:r>
      <w:r w:rsidRPr="00FF6A71">
        <w:t xml:space="preserve">, building a </w:t>
      </w:r>
      <w:r w:rsidR="009D0C51" w:rsidRPr="00FF6A71">
        <w:t xml:space="preserve">framework for </w:t>
      </w:r>
      <w:r w:rsidRPr="00FF6A71">
        <w:t>continued</w:t>
      </w:r>
      <w:r w:rsidR="009D0C51" w:rsidRPr="00FF6A71">
        <w:t xml:space="preserve"> learning and motivat</w:t>
      </w:r>
      <w:r w:rsidRPr="00FF6A71">
        <w:t>ion</w:t>
      </w:r>
      <w:r w:rsidR="00E67F3A" w:rsidRPr="00FF6A71">
        <w:t>.</w:t>
      </w:r>
    </w:p>
    <w:p w14:paraId="0B37A9DE" w14:textId="5DFC4DDC" w:rsidR="00A33F88" w:rsidRPr="00FF6A71" w:rsidRDefault="00CB076C" w:rsidP="0021440D">
      <w:pPr>
        <w:numPr>
          <w:ilvl w:val="0"/>
          <w:numId w:val="66"/>
        </w:numPr>
      </w:pPr>
      <w:r w:rsidRPr="00FF6A71">
        <w:t>C</w:t>
      </w:r>
      <w:r w:rsidR="009D0C51" w:rsidRPr="00FF6A71">
        <w:t>oordinat</w:t>
      </w:r>
      <w:r w:rsidRPr="00FF6A71">
        <w:t>ion of disciplines</w:t>
      </w:r>
      <w:r w:rsidR="009D0C51" w:rsidRPr="00FF6A71">
        <w:t xml:space="preserve"> to demonstrate </w:t>
      </w:r>
      <w:r w:rsidRPr="00FF6A71">
        <w:t>the</w:t>
      </w:r>
      <w:r w:rsidR="009D0C51" w:rsidRPr="00FF6A71">
        <w:t xml:space="preserve"> interdisciplinary </w:t>
      </w:r>
      <w:r w:rsidRPr="00FF6A71">
        <w:t>of</w:t>
      </w:r>
      <w:r w:rsidR="009D0C51" w:rsidRPr="00FF6A71">
        <w:t xml:space="preserve"> </w:t>
      </w:r>
      <w:r w:rsidRPr="00FF6A71">
        <w:t>engineering</w:t>
      </w:r>
      <w:r w:rsidR="00E67F3A" w:rsidRPr="00FF6A71">
        <w:t>.</w:t>
      </w:r>
    </w:p>
    <w:p w14:paraId="4AD5D9F1" w14:textId="4C6E6568" w:rsidR="00A33F88" w:rsidRPr="00FF6A71" w:rsidRDefault="00CB076C" w:rsidP="0021440D">
      <w:pPr>
        <w:numPr>
          <w:ilvl w:val="0"/>
          <w:numId w:val="66"/>
        </w:numPr>
      </w:pPr>
      <w:r w:rsidRPr="00FF6A71">
        <w:t>Project work</w:t>
      </w:r>
      <w:r w:rsidR="009D0C51" w:rsidRPr="00FF6A71">
        <w:t xml:space="preserve"> </w:t>
      </w:r>
      <w:del w:id="11269" w:author="pete jones" w:date="2022-04-01T09:22:00Z">
        <w:r w:rsidR="009D0C51" w:rsidRPr="00FF6A71" w:rsidDel="00EC37C4">
          <w:delText>that includes a</w:delText>
        </w:r>
      </w:del>
      <w:ins w:id="11270" w:author="pete jones" w:date="2022-04-01T09:22:00Z">
        <w:r w:rsidR="00EC37C4">
          <w:t>includes</w:t>
        </w:r>
      </w:ins>
      <w:r w:rsidR="009D0C51" w:rsidRPr="00FF6A71">
        <w:t xml:space="preserve"> substantial </w:t>
      </w:r>
      <w:r w:rsidRPr="00FF6A71">
        <w:t xml:space="preserve">engineering </w:t>
      </w:r>
      <w:r w:rsidR="009D0C51" w:rsidRPr="00FF6A71">
        <w:t xml:space="preserve">experience in which students </w:t>
      </w:r>
      <w:r w:rsidRPr="00FF6A71">
        <w:t>are immersed in the whole lifecycle of</w:t>
      </w:r>
      <w:r w:rsidR="009D0C51" w:rsidRPr="00FF6A71">
        <w:t xml:space="preserve"> product</w:t>
      </w:r>
      <w:r w:rsidRPr="00FF6A71">
        <w:t xml:space="preserve"> and</w:t>
      </w:r>
      <w:r w:rsidR="009D0C51" w:rsidRPr="00FF6A71">
        <w:t xml:space="preserve"> process</w:t>
      </w:r>
      <w:r w:rsidR="00E67F3A" w:rsidRPr="00FF6A71">
        <w:t>.</w:t>
      </w:r>
      <w:r w:rsidR="009D0C51" w:rsidRPr="00FF6A71">
        <w:t xml:space="preserve"> </w:t>
      </w:r>
    </w:p>
    <w:p w14:paraId="15311255" w14:textId="400DD27E" w:rsidR="00A33F88" w:rsidRPr="00FF6A71" w:rsidRDefault="009D0C51" w:rsidP="009D0C51">
      <w:r w:rsidRPr="00FF6A71">
        <w:t xml:space="preserve">Structuring a programme to fulfil these key elements will generally emerge from the benchmarking exercise by the academic team. The goal would be to achieve this transformation without compromising the core disciplinary knowledge. A traditional approach to curriculum design focuses on module content that reduces opportunities for integration. </w:t>
      </w:r>
      <w:r w:rsidR="00E67F3A" w:rsidRPr="00FF6A71">
        <w:t>Such an</w:t>
      </w:r>
      <w:r w:rsidRPr="00FF6A71">
        <w:t xml:space="preserve"> approach also creates an unbalanced assessment profile, leaving the students to construct the connections between topics, increasing extrinsic motivational factors, and reducing effective utilisation of self-directed study time. The reforming process of an integrated curriculum must start with the team asking, “</w:t>
      </w:r>
      <w:r w:rsidRPr="00FF6A71">
        <w:rPr>
          <w:i/>
          <w:iCs/>
        </w:rPr>
        <w:t xml:space="preserve">how can we do better at ensuring students learn valuable skills?” </w:t>
      </w:r>
      <w:del w:id="11271" w:author="pete jones" w:date="2022-04-05T11:15:00Z">
        <w:r w:rsidRPr="00FF6A71" w:rsidDel="00C02A6E">
          <w:delText>i.e.</w:delText>
        </w:r>
      </w:del>
      <w:ins w:id="11272" w:author="pete jones" w:date="2022-04-05T11:15:00Z">
        <w:r w:rsidR="00C02A6E" w:rsidRPr="00FF6A71">
          <w:t>i.e.,</w:t>
        </w:r>
      </w:ins>
      <w:del w:id="11273" w:author="pete jones" w:date="2022-03-30T09:45:00Z">
        <w:r w:rsidRPr="00FF6A71" w:rsidDel="002B525A">
          <w:delText xml:space="preserve"> </w:delText>
        </w:r>
      </w:del>
      <w:r w:rsidRPr="00FF6A71">
        <w:t xml:space="preserve"> to consider </w:t>
      </w:r>
      <w:r w:rsidR="00E67F3A" w:rsidRPr="00FF6A71">
        <w:t xml:space="preserve">the </w:t>
      </w:r>
      <w:r w:rsidRPr="00FF6A71">
        <w:t xml:space="preserve">structure of the curriculum and the content of the courses, and </w:t>
      </w:r>
      <w:del w:id="11274" w:author="pete jones" w:date="2022-03-30T09:45:00Z">
        <w:r w:rsidRPr="00FF6A71" w:rsidDel="002B525A">
          <w:delText>the way in which</w:delText>
        </w:r>
      </w:del>
      <w:ins w:id="11275" w:author="pete jones" w:date="2022-03-30T09:45:00Z">
        <w:r w:rsidR="002B525A">
          <w:t>how</w:t>
        </w:r>
      </w:ins>
      <w:r w:rsidRPr="00FF6A71">
        <w:t xml:space="preserve"> it is taught. Additionally, it will be necessary to extend the </w:t>
      </w:r>
      <w:del w:id="11276" w:author="pete jones" w:date="2022-04-01T09:22:00Z">
        <w:r w:rsidRPr="00FF6A71" w:rsidDel="00EC37C4">
          <w:delText>process of assessment</w:delText>
        </w:r>
      </w:del>
      <w:ins w:id="11277" w:author="pete jones" w:date="2022-04-01T09:22:00Z">
        <w:r w:rsidR="00EC37C4">
          <w:t>assessment process</w:t>
        </w:r>
      </w:ins>
      <w:r w:rsidRPr="00FF6A71">
        <w:t xml:space="preserve"> to address how outcomes are evaluated. Reforming towards an </w:t>
      </w:r>
      <w:r w:rsidRPr="00FF6A71">
        <w:lastRenderedPageBreak/>
        <w:t xml:space="preserve">integrated curriculum framework should consider an experiential learning environment </w:t>
      </w:r>
      <w:del w:id="11278" w:author="pete jones" w:date="2022-03-30T09:45:00Z">
        <w:r w:rsidRPr="00FF6A71" w:rsidDel="002B525A">
          <w:delText xml:space="preserve">which </w:delText>
        </w:r>
      </w:del>
      <w:ins w:id="11279" w:author="pete jones" w:date="2022-03-30T09:45:00Z">
        <w:r w:rsidR="002B525A">
          <w:t>that</w:t>
        </w:r>
        <w:r w:rsidR="002B525A" w:rsidRPr="00FF6A71">
          <w:t xml:space="preserve"> </w:t>
        </w:r>
      </w:ins>
      <w:r w:rsidRPr="00FF6A71">
        <w:t>emphasises a constructivism and cognitivist development theoretical model.</w:t>
      </w:r>
    </w:p>
    <w:p w14:paraId="7106F013" w14:textId="27C51E6A" w:rsidR="00A33F88" w:rsidRPr="00FF6A71" w:rsidRDefault="009D0C51" w:rsidP="009D0C51">
      <w:r w:rsidRPr="00FF6A71">
        <w:t xml:space="preserve">Designing an integrated curriculum implies </w:t>
      </w:r>
      <w:del w:id="11280" w:author="pete jones" w:date="2022-04-01T09:22:00Z">
        <w:r w:rsidRPr="00FF6A71" w:rsidDel="00EC37C4">
          <w:delText>the use of</w:delText>
        </w:r>
      </w:del>
      <w:ins w:id="11281" w:author="pete jones" w:date="2022-04-01T09:22:00Z">
        <w:r w:rsidR="00EC37C4">
          <w:t>using</w:t>
        </w:r>
      </w:ins>
      <w:r w:rsidRPr="00FF6A71">
        <w:t xml:space="preserve"> instructional strategies and methods to achieve the desired learning outcomes. Instructors remain free to define the curriculum structure to suit the needs of stakeholders</w:t>
      </w:r>
      <w:del w:id="11282" w:author="pete jones" w:date="2022-04-01T09:23:00Z">
        <w:r w:rsidRPr="00FF6A71" w:rsidDel="00EC37C4">
          <w:delText xml:space="preserve"> and</w:delText>
        </w:r>
      </w:del>
      <w:ins w:id="11283" w:author="pete jones" w:date="2022-04-01T09:23:00Z">
        <w:r w:rsidR="00EC37C4">
          <w:t>. They</w:t>
        </w:r>
      </w:ins>
      <w:r w:rsidRPr="00FF6A71">
        <w:t xml:space="preserve"> may mix the approach from </w:t>
      </w:r>
      <w:del w:id="11284" w:author="pete jones" w:date="2022-04-01T09:23:00Z">
        <w:r w:rsidRPr="00FF6A71" w:rsidDel="00EC37C4">
          <w:delText>a variety of</w:delText>
        </w:r>
      </w:del>
      <w:ins w:id="11285" w:author="pete jones" w:date="2022-04-01T09:23:00Z">
        <w:r w:rsidR="00EC37C4">
          <w:t>various</w:t>
        </w:r>
      </w:ins>
      <w:r w:rsidRPr="00FF6A71">
        <w:t xml:space="preserve"> pedagogical methods such </w:t>
      </w:r>
      <w:r w:rsidR="00F427D8" w:rsidRPr="00FF6A71">
        <w:t>as</w:t>
      </w:r>
      <w:r w:rsidRPr="00FF6A71">
        <w:t xml:space="preserve"> learning plans, a specific assignment, a portion of coursework, certain topics within a module, or the entire educational program, considering those factors that complement the design objectives. Each institution will be unique, with specific guidelines, rules and regulations, and quality reference frameworks t</w:t>
      </w:r>
      <w:del w:id="11286" w:author="pete jones" w:date="2022-04-01T09:23:00Z">
        <w:r w:rsidRPr="00FF6A71" w:rsidDel="00EC37C4">
          <w:delText>hat will</w:delText>
        </w:r>
      </w:del>
      <w:ins w:id="11287" w:author="pete jones" w:date="2022-04-01T09:23:00Z">
        <w:r w:rsidR="00EC37C4">
          <w:t>o</w:t>
        </w:r>
      </w:ins>
      <w:r w:rsidRPr="00FF6A71">
        <w:t xml:space="preserve"> influence the final design. Overall, </w:t>
      </w:r>
      <w:del w:id="11288" w:author="pete jones" w:date="2022-04-01T09:23:00Z">
        <w:r w:rsidRPr="00FF6A71" w:rsidDel="00EC37C4">
          <w:delText>it is the academic teams who</w:delText>
        </w:r>
      </w:del>
      <w:ins w:id="11289" w:author="pete jones" w:date="2022-04-01T09:23:00Z">
        <w:r w:rsidR="00EC37C4">
          <w:t>the academic teams</w:t>
        </w:r>
      </w:ins>
      <w:r w:rsidRPr="00FF6A71">
        <w:t xml:space="preserve"> are responsible for ensuring that their curriculum designs meet the educational needs of students</w:t>
      </w:r>
      <w:del w:id="11290" w:author="pete jones" w:date="2022-03-30T09:45:00Z">
        <w:r w:rsidRPr="00FF6A71" w:rsidDel="002B525A">
          <w:delText>’,</w:delText>
        </w:r>
      </w:del>
      <w:r w:rsidRPr="00FF6A71">
        <w:t xml:space="preserve"> and that the content and the context deployed meet the </w:t>
      </w:r>
      <w:del w:id="11291" w:author="pete jones" w:date="2022-04-01T09:23:00Z">
        <w:r w:rsidRPr="00FF6A71" w:rsidDel="00EC37C4">
          <w:delText xml:space="preserve">needs </w:delText>
        </w:r>
      </w:del>
      <w:ins w:id="11292" w:author="pete jones" w:date="2022-04-01T09:23:00Z">
        <w:r w:rsidR="00EC37C4">
          <w:t>requirement</w:t>
        </w:r>
        <w:r w:rsidR="00EC37C4" w:rsidRPr="00FF6A71">
          <w:t xml:space="preserve">s </w:t>
        </w:r>
      </w:ins>
      <w:r w:rsidRPr="00FF6A71">
        <w:t xml:space="preserve">for future employability. This activity is the purposeful configuration of knowledge and skills within a course to enable students to move to the next level. The next step is to explore the methods to achieve the desired student outcomes within a chosen theoretical education framework. Contemporary research into engineering education suggests that a curriculum designed purposefully around an experiential </w:t>
      </w:r>
      <w:del w:id="11293" w:author="pete jones" w:date="2022-04-01T09:23:00Z">
        <w:r w:rsidRPr="00FF6A71" w:rsidDel="00EC37C4">
          <w:delText>model of learning</w:delText>
        </w:r>
      </w:del>
      <w:ins w:id="11294" w:author="pete jones" w:date="2022-04-01T09:23:00Z">
        <w:r w:rsidR="00EC37C4">
          <w:t>learning model</w:t>
        </w:r>
      </w:ins>
      <w:r w:rsidRPr="00FF6A71">
        <w:t xml:space="preserve"> </w:t>
      </w:r>
      <w:del w:id="11295" w:author="pete jones" w:date="2022-04-01T15:03:00Z">
        <w:r w:rsidRPr="00FF6A71" w:rsidDel="00726256">
          <w:delText>is most likely to</w:delText>
        </w:r>
      </w:del>
      <w:ins w:id="11296" w:author="pete jones" w:date="2022-04-01T15:03:00Z">
        <w:r w:rsidR="00726256">
          <w:t>will likely</w:t>
        </w:r>
      </w:ins>
      <w:r w:rsidRPr="00FF6A71">
        <w:t xml:space="preserve"> provide the most positive results for the student, the institution, and the industry. </w:t>
      </w:r>
    </w:p>
    <w:p w14:paraId="0A50E489" w14:textId="5F9BCB75" w:rsidR="00A33F88" w:rsidRPr="00FF6A71" w:rsidRDefault="009D0C51" w:rsidP="009D0C51">
      <w:del w:id="11297" w:author="pete jones" w:date="2022-04-01T09:23:00Z">
        <w:r w:rsidRPr="00FF6A71" w:rsidDel="00EC37C4">
          <w:delText>It follows that a</w:delText>
        </w:r>
      </w:del>
      <w:ins w:id="11298" w:author="pete jones" w:date="2022-04-01T09:23:00Z">
        <w:r w:rsidR="00EC37C4">
          <w:t>A</w:t>
        </w:r>
      </w:ins>
      <w:r w:rsidRPr="00FF6A71">
        <w:t xml:space="preserve"> subject-centred design may not yield the desired result, yet this design model remains common </w:t>
      </w:r>
      <w:del w:id="11299" w:author="pete jones" w:date="2022-03-30T09:45:00Z">
        <w:r w:rsidRPr="00FF6A71" w:rsidDel="002B525A">
          <w:delText xml:space="preserve">to </w:delText>
        </w:r>
      </w:del>
      <w:ins w:id="11300" w:author="pete jones" w:date="2022-03-30T09:45:00Z">
        <w:r w:rsidR="002B525A">
          <w:t>in</w:t>
        </w:r>
        <w:r w:rsidR="002B525A" w:rsidRPr="00FF6A71">
          <w:t xml:space="preserve"> </w:t>
        </w:r>
      </w:ins>
      <w:r w:rsidRPr="00FF6A71">
        <w:t xml:space="preserve">many undergraduate programmes in engineering. This model is not student-centred and is less concerned with individual learning styles </w:t>
      </w:r>
      <w:del w:id="11301" w:author="pete jones" w:date="2022-04-01T09:23:00Z">
        <w:r w:rsidRPr="00FF6A71" w:rsidDel="00EC37C4">
          <w:delText>compared to other forms of curriculum design</w:delText>
        </w:r>
      </w:del>
      <w:ins w:id="11302" w:author="pete jones" w:date="2022-04-01T09:23:00Z">
        <w:r w:rsidR="00EC37C4">
          <w:t>than other curriculum design forms</w:t>
        </w:r>
      </w:ins>
      <w:r w:rsidRPr="00FF6A71">
        <w:t>. A curriculum de</w:t>
      </w:r>
      <w:ins w:id="11303" w:author="pete jones" w:date="2022-03-30T09:45:00Z">
        <w:r w:rsidR="002B525A">
          <w:t>s</w:t>
        </w:r>
      </w:ins>
      <w:r w:rsidRPr="00FF6A71">
        <w:t xml:space="preserve">ign of this type can lead to </w:t>
      </w:r>
      <w:del w:id="11304" w:author="pete jones" w:date="2022-04-01T09:24:00Z">
        <w:r w:rsidRPr="00FF6A71" w:rsidDel="00EC37C4">
          <w:delText>problems with student engagement and motivation</w:delText>
        </w:r>
      </w:del>
      <w:ins w:id="11305" w:author="pete jones" w:date="2022-04-01T09:24:00Z">
        <w:r w:rsidR="00EC37C4">
          <w:t>student engagement and motivation problems</w:t>
        </w:r>
      </w:ins>
      <w:r w:rsidRPr="00FF6A71">
        <w:t xml:space="preserve"> and may cause students who are not responsive to this model to fall behind. The pilot study of this research was conducted in such an environment, where students were following a programme of study heavily focussed on engineering principles</w:t>
      </w:r>
      <w:del w:id="11306" w:author="pete jones" w:date="2022-03-30T09:46:00Z">
        <w:r w:rsidRPr="00FF6A71" w:rsidDel="002B525A">
          <w:delText>, in fact</w:delText>
        </w:r>
      </w:del>
      <w:r w:rsidRPr="00FF6A71">
        <w:t xml:space="preserve"> 60% of their supported learning was dedicated to </w:t>
      </w:r>
      <w:del w:id="11307" w:author="pete jones" w:date="2022-04-01T09:24:00Z">
        <w:r w:rsidRPr="00FF6A71" w:rsidDel="00EC37C4">
          <w:delText>the subjects of maths and science</w:delText>
        </w:r>
      </w:del>
      <w:ins w:id="11308" w:author="pete jones" w:date="2022-04-01T09:24:00Z">
        <w:r w:rsidR="00EC37C4">
          <w:t>maths and science subjects</w:t>
        </w:r>
      </w:ins>
      <w:r w:rsidRPr="00FF6A71">
        <w:t>, facilitated by large lecture</w:t>
      </w:r>
      <w:ins w:id="11309" w:author="pete jones" w:date="2022-03-30T09:46:00Z">
        <w:r w:rsidR="002B525A">
          <w:t>s</w:t>
        </w:r>
      </w:ins>
      <w:r w:rsidRPr="00FF6A71">
        <w:t xml:space="preserve"> and traditional examination</w:t>
      </w:r>
      <w:ins w:id="11310" w:author="pete jones" w:date="2022-04-01T09:24:00Z">
        <w:r w:rsidR="00EC37C4">
          <w:t>s</w:t>
        </w:r>
      </w:ins>
      <w:r w:rsidRPr="00FF6A71">
        <w:t xml:space="preserve">. </w:t>
      </w:r>
      <w:del w:id="11311" w:author="pete jones" w:date="2022-03-30T09:46:00Z">
        <w:r w:rsidRPr="00FF6A71" w:rsidDel="002B525A">
          <w:delText xml:space="preserve">Directly </w:delText>
        </w:r>
      </w:del>
      <w:ins w:id="11312" w:author="pete jones" w:date="2022-03-30T09:46:00Z">
        <w:r w:rsidR="002B525A">
          <w:t xml:space="preserve">This </w:t>
        </w:r>
      </w:ins>
      <w:ins w:id="11313" w:author="pete jones" w:date="2022-04-01T09:24:00Z">
        <w:r w:rsidR="00EC37C4">
          <w:t xml:space="preserve">model </w:t>
        </w:r>
      </w:ins>
      <w:del w:id="11314" w:author="pete jones" w:date="2022-03-30T09:46:00Z">
        <w:r w:rsidRPr="00FF6A71" w:rsidDel="002B525A">
          <w:delText xml:space="preserve">contradicting </w:delText>
        </w:r>
      </w:del>
      <w:ins w:id="11315" w:author="pete jones" w:date="2022-03-30T09:46:00Z">
        <w:r w:rsidR="002B525A" w:rsidRPr="00FF6A71">
          <w:t>contradict</w:t>
        </w:r>
        <w:r w:rsidR="002B525A">
          <w:t>s</w:t>
        </w:r>
        <w:r w:rsidR="002B525A" w:rsidRPr="00FF6A71">
          <w:t xml:space="preserve"> </w:t>
        </w:r>
      </w:ins>
      <w:r w:rsidRPr="00FF6A71">
        <w:t>the CDIO</w:t>
      </w:r>
      <w:ins w:id="11316" w:author="pete jones" w:date="2022-03-30T09:46:00Z">
        <w:r w:rsidR="002B525A">
          <w:t>'s</w:t>
        </w:r>
      </w:ins>
      <w:r w:rsidRPr="00FF6A71">
        <w:t xml:space="preserve"> first </w:t>
      </w:r>
      <w:del w:id="11317" w:author="pete jones" w:date="2022-04-01T09:24:00Z">
        <w:r w:rsidRPr="00FF6A71" w:rsidDel="00EC37C4">
          <w:delText xml:space="preserve">key </w:delText>
        </w:r>
      </w:del>
      <w:ins w:id="11318" w:author="pete jones" w:date="2022-04-01T09:24:00Z">
        <w:r w:rsidR="00EC37C4">
          <w:t>essential</w:t>
        </w:r>
        <w:r w:rsidR="00EC37C4" w:rsidRPr="00FF6A71">
          <w:t xml:space="preserve"> </w:t>
        </w:r>
      </w:ins>
      <w:r w:rsidRPr="00FF6A71">
        <w:t>element for an integrated curriculum. The remaining basic curriculum design structures perhaps offer a more constructive approach to integrated designs, focus</w:t>
      </w:r>
      <w:del w:id="11319" w:author="pete jones" w:date="2022-04-01T09:25:00Z">
        <w:r w:rsidRPr="00FF6A71" w:rsidDel="00EC37C4">
          <w:delText>sing on either a learner-centred design or a</w:delText>
        </w:r>
      </w:del>
      <w:ins w:id="11320" w:author="pete jones" w:date="2022-04-01T09:25:00Z">
        <w:r w:rsidR="00EC37C4">
          <w:t>ing on either a learner-centred or</w:t>
        </w:r>
      </w:ins>
      <w:r w:rsidRPr="00FF6A71">
        <w:t xml:space="preserve"> problem-centred design. The most appropriate solution may be a compromise between the two </w:t>
      </w:r>
      <w:del w:id="11321" w:author="pete jones" w:date="2022-04-01T09:25:00Z">
        <w:r w:rsidRPr="00FF6A71" w:rsidDel="00EC37C4">
          <w:delText>styles of design</w:delText>
        </w:r>
      </w:del>
      <w:ins w:id="11322" w:author="pete jones" w:date="2022-04-01T09:25:00Z">
        <w:r w:rsidR="00EC37C4">
          <w:t>design styles</w:t>
        </w:r>
      </w:ins>
      <w:r w:rsidRPr="00FF6A71">
        <w:t xml:space="preserve">. The student-centred approach </w:t>
      </w:r>
      <w:ins w:id="11323" w:author="pete jones" w:date="2022-03-30T09:46:00Z">
        <w:r w:rsidR="002B525A">
          <w:t xml:space="preserve">is </w:t>
        </w:r>
      </w:ins>
      <w:r w:rsidRPr="00FF6A71">
        <w:t xml:space="preserve">being </w:t>
      </w:r>
      <w:r w:rsidRPr="00FF6A71">
        <w:lastRenderedPageBreak/>
        <w:t>deployed to empower learners to shape their learning through choices</w:t>
      </w:r>
      <w:del w:id="11324" w:author="pete jones" w:date="2022-04-01T09:25:00Z">
        <w:r w:rsidRPr="00FF6A71" w:rsidDel="00EC37C4">
          <w:delText>,</w:delText>
        </w:r>
      </w:del>
      <w:r w:rsidRPr="00FF6A71">
        <w:t xml:space="preserve"> whilst being realistic regarding the planning required to support individual needs. The problem-centred </w:t>
      </w:r>
      <w:del w:id="11325" w:author="pete jones" w:date="2022-04-01T09:25:00Z">
        <w:r w:rsidRPr="00FF6A71" w:rsidDel="00EC37C4">
          <w:delText xml:space="preserve">approach </w:delText>
        </w:r>
      </w:del>
      <w:ins w:id="11326" w:author="pete jones" w:date="2022-04-01T09:25:00Z">
        <w:r w:rsidR="00EC37C4">
          <w:t>system</w:t>
        </w:r>
        <w:r w:rsidR="00EC37C4" w:rsidRPr="00FF6A71">
          <w:t xml:space="preserve"> </w:t>
        </w:r>
      </w:ins>
      <w:ins w:id="11327" w:author="pete jones" w:date="2022-03-30T09:46:00Z">
        <w:r w:rsidR="002B525A">
          <w:t xml:space="preserve">is </w:t>
        </w:r>
      </w:ins>
      <w:r w:rsidRPr="00FF6A71">
        <w:t xml:space="preserve">being deployed as appropriate to increase the relevance of the curriculum through real-world issues, encouraging creativity, innovation and collaboration and helping to enable students to “solve the </w:t>
      </w:r>
      <w:r w:rsidRPr="00FF6A71">
        <w:rPr>
          <w:i/>
          <w:iCs/>
        </w:rPr>
        <w:t>right</w:t>
      </w:r>
      <w:r w:rsidRPr="00FF6A71">
        <w:t xml:space="preserve"> problem.”</w:t>
      </w:r>
    </w:p>
    <w:p w14:paraId="115C3A9A" w14:textId="044AB1DA" w:rsidR="00E67F3A" w:rsidRPr="00FF6A71" w:rsidRDefault="009D0C51" w:rsidP="009D0C51">
      <w:r w:rsidRPr="00FF6A71">
        <w:t>CDIO illustrate</w:t>
      </w:r>
      <w:del w:id="11328" w:author="pete jones" w:date="2022-04-01T09:25:00Z">
        <w:r w:rsidRPr="00FF6A71" w:rsidDel="00EC37C4">
          <w:delText xml:space="preserve"> various high-level choices of approach</w:delText>
        </w:r>
      </w:del>
      <w:ins w:id="11329" w:author="pete jones" w:date="2022-04-01T09:25:00Z">
        <w:r w:rsidR="00EC37C4">
          <w:t>s various high-level approaches</w:t>
        </w:r>
      </w:ins>
      <w:r w:rsidRPr="00FF6A71">
        <w:t xml:space="preserve"> to curriculum design</w:t>
      </w:r>
      <w:ins w:id="11330" w:author="pete jones" w:date="2022-04-01T09:25:00Z">
        <w:r w:rsidR="00EC37C4">
          <w:t>,</w:t>
        </w:r>
      </w:ins>
      <w:r w:rsidRPr="00FF6A71">
        <w:t xml:space="preserve"> as shown i</w:t>
      </w:r>
      <w:r w:rsidR="00705F23" w:rsidRPr="00FF6A71">
        <w:t xml:space="preserve">n </w:t>
      </w:r>
      <w:r w:rsidR="00705F23" w:rsidRPr="00312F59">
        <w:fldChar w:fldCharType="begin"/>
      </w:r>
      <w:r w:rsidR="00705F23" w:rsidRPr="00FF6A71">
        <w:instrText xml:space="preserve"> REF _Ref64538173 \h </w:instrText>
      </w:r>
      <w:r w:rsidR="00705F23" w:rsidRPr="00312F59">
        <w:fldChar w:fldCharType="separate"/>
      </w:r>
      <w:ins w:id="11331" w:author="pete jones" w:date="2022-04-05T11:31:00Z">
        <w:r w:rsidR="00D94147" w:rsidRPr="00C15005">
          <w:t xml:space="preserve">Figure </w:t>
        </w:r>
        <w:r w:rsidR="00D94147">
          <w:rPr>
            <w:noProof/>
          </w:rPr>
          <w:t>6</w:t>
        </w:r>
        <w:r w:rsidR="00D94147">
          <w:noBreakHyphen/>
        </w:r>
        <w:r w:rsidR="00D94147">
          <w:rPr>
            <w:noProof/>
          </w:rPr>
          <w:t>1</w:t>
        </w:r>
      </w:ins>
      <w:del w:id="11332"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1</w:delText>
        </w:r>
      </w:del>
      <w:r w:rsidR="00705F23" w:rsidRPr="00312F59">
        <w:fldChar w:fldCharType="end"/>
      </w:r>
      <w:r w:rsidRPr="00FF6A71">
        <w:t xml:space="preserve">. The preferred CDIO approach is the “integrated curriculum” </w:t>
      </w:r>
      <w:commentRangeStart w:id="11333"/>
      <w:r w:rsidRPr="00FF6A71">
        <w:t>model</w:t>
      </w:r>
      <w:commentRangeEnd w:id="11333"/>
      <w:r w:rsidR="00E97A8A" w:rsidRPr="00FF6A71">
        <w:rPr>
          <w:rStyle w:val="CommentReference"/>
        </w:rPr>
        <w:commentReference w:id="11333"/>
      </w:r>
      <w:r w:rsidRPr="00FF6A71">
        <w:t xml:space="preserve"> describing it as</w:t>
      </w:r>
      <w:r w:rsidR="00E67F3A" w:rsidRPr="00FF6A71">
        <w:t>…</w:t>
      </w:r>
      <w:ins w:id="11334" w:author="pete jones" w:date="2022-02-08T15:13:00Z">
        <w:r w:rsidR="00E47C2C">
          <w:rPr>
            <w:i/>
            <w:iCs/>
          </w:rPr>
          <w:fldChar w:fldCharType="begin" w:fldLock="1"/>
        </w:r>
      </w:ins>
      <w:r w:rsidR="00E47C2C">
        <w:rPr>
          <w:i/>
          <w:iCs/>
        </w:rP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99","uris":["http://www.mendeley.com/documents/?uuid=cc827ee9-aea8-41b9-b073-8c6c14358ea8"]}],"mendeley":{"formattedCitation":"(Crawley &lt;i&gt;et al.&lt;/i&gt;, 2014, p. 99)","plainTextFormattedCitation":"(Crawley et al., 2014, p. 99)","previouslyFormattedCitation":"(Crawley &lt;i&gt;et al.&lt;/i&gt;, 2014, p. 99)"},"properties":{"noteIndex":0},"schema":"https://github.com/citation-style-language/schema/raw/master/csl-citation.json"}</w:instrText>
      </w:r>
      <w:ins w:id="11335" w:author="pete jones" w:date="2022-02-08T15:13:00Z">
        <w:r w:rsidR="00E47C2C">
          <w:rPr>
            <w:i/>
            <w:iCs/>
          </w:rPr>
          <w:fldChar w:fldCharType="separate"/>
        </w:r>
        <w:r w:rsidR="00E47C2C" w:rsidRPr="00E47C2C">
          <w:rPr>
            <w:iCs/>
            <w:noProof/>
          </w:rPr>
          <w:t xml:space="preserve">(Crawley </w:t>
        </w:r>
        <w:r w:rsidR="00E47C2C" w:rsidRPr="00E47C2C">
          <w:rPr>
            <w:i/>
            <w:iCs/>
            <w:noProof/>
          </w:rPr>
          <w:t>et al.</w:t>
        </w:r>
        <w:r w:rsidR="00E47C2C" w:rsidRPr="00E47C2C">
          <w:rPr>
            <w:iCs/>
            <w:noProof/>
          </w:rPr>
          <w:t>, 2014, p. 99)</w:t>
        </w:r>
        <w:r w:rsidR="00E47C2C">
          <w:rPr>
            <w:i/>
            <w:iCs/>
          </w:rPr>
          <w:fldChar w:fldCharType="end"/>
        </w:r>
      </w:ins>
    </w:p>
    <w:p w14:paraId="6747D9AC" w14:textId="56853E66" w:rsidR="00E67F3A" w:rsidRPr="00FF6A71" w:rsidRDefault="009D0C51" w:rsidP="00E67F3A">
      <w:pPr>
        <w:ind w:left="851"/>
        <w:rPr>
          <w:i/>
          <w:iCs/>
        </w:rPr>
      </w:pPr>
      <w:r w:rsidRPr="00FF6A71">
        <w:rPr>
          <w:i/>
          <w:iCs/>
        </w:rPr>
        <w:t>“</w:t>
      </w:r>
      <w:del w:id="11336" w:author="pete jones" w:date="2022-04-05T11:15:00Z">
        <w:r w:rsidRPr="00FF6A71" w:rsidDel="00C02A6E">
          <w:rPr>
            <w:i/>
            <w:iCs/>
          </w:rPr>
          <w:delText>mutually</w:delText>
        </w:r>
      </w:del>
      <w:ins w:id="11337" w:author="pete jones" w:date="2022-04-05T11:15:00Z">
        <w:r w:rsidR="00C02A6E" w:rsidRPr="00FF6A71">
          <w:rPr>
            <w:i/>
            <w:iCs/>
          </w:rPr>
          <w:t>Mutually</w:t>
        </w:r>
      </w:ins>
      <w:r w:rsidRPr="00FF6A71">
        <w:rPr>
          <w:i/>
          <w:iCs/>
        </w:rPr>
        <w:t xml:space="preserve"> supporting disciplines supported by interwoven projects and skills”,</w:t>
      </w:r>
    </w:p>
    <w:p w14:paraId="1C4A78FD" w14:textId="77777777" w:rsidR="00E67F3A" w:rsidRPr="00FF6A71" w:rsidRDefault="009D0C51" w:rsidP="00E67F3A">
      <w:pPr>
        <w:ind w:left="851"/>
      </w:pPr>
      <w:r w:rsidRPr="00FF6A71">
        <w:t>stating that this model,</w:t>
      </w:r>
    </w:p>
    <w:p w14:paraId="62BE448A" w14:textId="31DF9EF7" w:rsidR="00E67F3A" w:rsidRPr="00FF6A71" w:rsidRDefault="009D0C51" w:rsidP="00E67F3A">
      <w:pPr>
        <w:ind w:left="851"/>
        <w:rPr>
          <w:i/>
          <w:iCs/>
        </w:rPr>
      </w:pPr>
      <w:r w:rsidRPr="00FF6A71">
        <w:rPr>
          <w:i/>
          <w:iCs/>
        </w:rPr>
        <w:t>“</w:t>
      </w:r>
      <w:del w:id="11338" w:author="pete jones" w:date="2022-04-05T11:15:00Z">
        <w:r w:rsidRPr="00FF6A71" w:rsidDel="00C02A6E">
          <w:rPr>
            <w:i/>
            <w:iCs/>
          </w:rPr>
          <w:delText>promotes</w:delText>
        </w:r>
      </w:del>
      <w:ins w:id="11339" w:author="pete jones" w:date="2022-04-05T11:15:00Z">
        <w:r w:rsidR="00C02A6E" w:rsidRPr="00FF6A71">
          <w:rPr>
            <w:i/>
            <w:iCs/>
          </w:rPr>
          <w:t>Promotes</w:t>
        </w:r>
      </w:ins>
      <w:r w:rsidRPr="00FF6A71">
        <w:rPr>
          <w:i/>
          <w:iCs/>
        </w:rPr>
        <w:t xml:space="preserve"> the learning of disciplinary content and </w:t>
      </w:r>
      <w:del w:id="11340" w:author="pete jones" w:date="2022-03-30T09:46:00Z">
        <w:r w:rsidRPr="00FF6A71" w:rsidDel="002B525A">
          <w:rPr>
            <w:i/>
            <w:iCs/>
          </w:rPr>
          <w:delText xml:space="preserve">allowing </w:delText>
        </w:r>
      </w:del>
      <w:ins w:id="11341" w:author="pete jones" w:date="2022-03-30T09:46:00Z">
        <w:r w:rsidR="002B525A" w:rsidRPr="00FF6A71">
          <w:rPr>
            <w:i/>
            <w:iCs/>
          </w:rPr>
          <w:t>allow</w:t>
        </w:r>
        <w:r w:rsidR="002B525A">
          <w:rPr>
            <w:i/>
            <w:iCs/>
          </w:rPr>
          <w:t>s</w:t>
        </w:r>
        <w:r w:rsidR="002B525A" w:rsidRPr="00FF6A71">
          <w:rPr>
            <w:i/>
            <w:iCs/>
          </w:rPr>
          <w:t xml:space="preserve"> </w:t>
        </w:r>
      </w:ins>
      <w:r w:rsidRPr="00FF6A71">
        <w:rPr>
          <w:i/>
          <w:iCs/>
        </w:rPr>
        <w:t xml:space="preserve">several flexible for integrating design-implement experiences”. </w:t>
      </w:r>
    </w:p>
    <w:p w14:paraId="764752AA" w14:textId="77777777" w:rsidR="00E67F3A" w:rsidRPr="00FF6A71" w:rsidRDefault="5DE71810" w:rsidP="00E67F3A">
      <w:pPr>
        <w:jc w:val="center"/>
      </w:pPr>
      <w:r w:rsidRPr="00C15005">
        <w:rPr>
          <w:noProof/>
        </w:rPr>
        <w:drawing>
          <wp:inline distT="0" distB="0" distL="0" distR="0" wp14:anchorId="293B3DBE" wp14:editId="60BC70C5">
            <wp:extent cx="4479047" cy="2761238"/>
            <wp:effectExtent l="0" t="0" r="0" b="127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479047" cy="2761238"/>
                    </a:xfrm>
                    <a:prstGeom prst="rect">
                      <a:avLst/>
                    </a:prstGeom>
                  </pic:spPr>
                </pic:pic>
              </a:graphicData>
            </a:graphic>
          </wp:inline>
        </w:drawing>
      </w:r>
    </w:p>
    <w:p w14:paraId="0DED62F5" w14:textId="3D859E74" w:rsidR="00E67F3A" w:rsidRPr="007C0DAF" w:rsidRDefault="00E67F3A">
      <w:pPr>
        <w:pStyle w:val="Caption"/>
        <w:pPrChange w:id="11342" w:author="pete jones" w:date="2022-01-04T14:29:00Z">
          <w:pPr>
            <w:pStyle w:val="TOCHeading"/>
            <w:jc w:val="center"/>
          </w:pPr>
        </w:pPrChange>
      </w:pPr>
      <w:bookmarkStart w:id="11343" w:name="_Ref64538173"/>
      <w:bookmarkStart w:id="11344" w:name="_Toc68162270"/>
      <w:bookmarkStart w:id="11345" w:name="_Toc99719297"/>
      <w:r w:rsidRPr="00C15005">
        <w:t xml:space="preserve">Figure </w:t>
      </w:r>
      <w:ins w:id="11346" w:author="pete jones" w:date="2022-03-10T14:38:00Z">
        <w:r w:rsidR="00CE4F4E">
          <w:fldChar w:fldCharType="begin"/>
        </w:r>
        <w:r w:rsidR="00CE4F4E">
          <w:instrText xml:space="preserve"> STYLEREF 1 \s </w:instrText>
        </w:r>
      </w:ins>
      <w:r w:rsidR="00CE4F4E">
        <w:fldChar w:fldCharType="separate"/>
      </w:r>
      <w:r w:rsidR="00D94147">
        <w:rPr>
          <w:noProof/>
        </w:rPr>
        <w:t>6</w:t>
      </w:r>
      <w:ins w:id="1134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1348" w:author="pete jones" w:date="2022-04-05T11:31:00Z">
        <w:r w:rsidR="00D94147">
          <w:rPr>
            <w:noProof/>
          </w:rPr>
          <w:t>1</w:t>
        </w:r>
      </w:ins>
      <w:ins w:id="11349" w:author="pete jones" w:date="2022-03-10T14:38:00Z">
        <w:r w:rsidR="00CE4F4E">
          <w:fldChar w:fldCharType="end"/>
        </w:r>
      </w:ins>
      <w:del w:id="11350"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w:delText>
        </w:r>
        <w:r w:rsidRPr="007C0DAF" w:rsidDel="0004608E">
          <w:fldChar w:fldCharType="end"/>
        </w:r>
      </w:del>
      <w:bookmarkEnd w:id="11343"/>
      <w:r w:rsidRPr="007C0DAF">
        <w:t>: Approaches to curriculum organisation</w:t>
      </w:r>
      <w:bookmarkEnd w:id="11344"/>
      <w:bookmarkEnd w:id="11345"/>
    </w:p>
    <w:p w14:paraId="74048AC8" w14:textId="1CB57DA6" w:rsidR="00705F23" w:rsidRPr="00FF6A71" w:rsidRDefault="009D0C51" w:rsidP="009D0C51">
      <w:r w:rsidRPr="00FF6A71">
        <w:t>However, the problem-based approach is not dismissed</w:t>
      </w:r>
      <w:ins w:id="11351" w:author="pete jones" w:date="2022-04-01T09:26:00Z">
        <w:r w:rsidR="00EC37C4">
          <w:t>. Still,</w:t>
        </w:r>
      </w:ins>
      <w:del w:id="11352" w:author="pete jones" w:date="2022-04-01T09:26:00Z">
        <w:r w:rsidRPr="00FF6A71" w:rsidDel="00EC37C4">
          <w:delText xml:space="preserve"> but</w:delText>
        </w:r>
      </w:del>
      <w:r w:rsidRPr="00FF6A71">
        <w:t xml:space="preserve"> the model organises learning via problems or projects where </w:t>
      </w:r>
      <w:del w:id="11353" w:author="pete jones" w:date="2022-04-01T09:25:00Z">
        <w:r w:rsidRPr="00FF6A71" w:rsidDel="00EC37C4">
          <w:delText>disciplinary content is provided by formal or informal lecture</w:delText>
        </w:r>
      </w:del>
      <w:ins w:id="11354" w:author="pete jones" w:date="2022-04-01T09:25:00Z">
        <w:r w:rsidR="00EC37C4">
          <w:t>formal or informal lectures provide disciplinary content</w:t>
        </w:r>
      </w:ins>
      <w:r w:rsidRPr="00FF6A71">
        <w:t xml:space="preserve"> on a need-to-know basis. There are two substantial warning</w:t>
      </w:r>
      <w:ins w:id="11355" w:author="pete jones" w:date="2022-03-30T09:47:00Z">
        <w:r w:rsidR="002B525A">
          <w:t>s</w:t>
        </w:r>
      </w:ins>
      <w:r w:rsidRPr="00FF6A71">
        <w:t xml:space="preserve"> to adopting this approach</w:t>
      </w:r>
      <w:del w:id="11356" w:author="pete jones" w:date="2022-04-01T09:26:00Z">
        <w:r w:rsidR="00705F23" w:rsidRPr="00FF6A71" w:rsidDel="00EC37C4">
          <w:delText>…</w:delText>
        </w:r>
      </w:del>
    </w:p>
    <w:p w14:paraId="6685BC51" w14:textId="6BF0FA97" w:rsidR="00705F23" w:rsidRPr="00FF6A71" w:rsidRDefault="009D0C51" w:rsidP="002F4855">
      <w:pPr>
        <w:numPr>
          <w:ilvl w:val="0"/>
          <w:numId w:val="79"/>
        </w:numPr>
      </w:pPr>
      <w:r w:rsidRPr="00FF6A71">
        <w:t>there may be significant organisational issues when attempting to transform the curriculum from a “strict disciplinary” approach, and</w:t>
      </w:r>
    </w:p>
    <w:p w14:paraId="402F1123" w14:textId="219B868E" w:rsidR="00705F23" w:rsidRPr="00FF6A71" w:rsidRDefault="009D0C51" w:rsidP="002F4855">
      <w:pPr>
        <w:numPr>
          <w:ilvl w:val="0"/>
          <w:numId w:val="79"/>
        </w:numPr>
      </w:pPr>
      <w:r w:rsidRPr="00FF6A71">
        <w:lastRenderedPageBreak/>
        <w:t xml:space="preserve">there is concern that the problem-based principle may de-emphasise the technical disciplines. </w:t>
      </w:r>
    </w:p>
    <w:p w14:paraId="5304B470" w14:textId="584C597E" w:rsidR="00A33F88" w:rsidRPr="00FF6A71" w:rsidRDefault="009D0C51" w:rsidP="00705F23">
      <w:r w:rsidRPr="00FF6A71">
        <w:t>The experimental results validate this concern</w:t>
      </w:r>
      <w:del w:id="11357" w:author="pete jones" w:date="2022-03-30T09:47:00Z">
        <w:r w:rsidRPr="00FF6A71" w:rsidDel="002B525A">
          <w:delText>,</w:delText>
        </w:r>
      </w:del>
      <w:r w:rsidRPr="00FF6A71">
        <w:t xml:space="preserve"> because the pilot study and the main case both proved difficult to reconcile within the disciplinary structure of the </w:t>
      </w:r>
      <w:r w:rsidR="00705F23" w:rsidRPr="00FF6A71">
        <w:t xml:space="preserve">existing </w:t>
      </w:r>
      <w:r w:rsidRPr="00FF6A71">
        <w:t>curriculum.</w:t>
      </w:r>
    </w:p>
    <w:p w14:paraId="6AABA086" w14:textId="295B8879" w:rsidR="00705F23" w:rsidRPr="00FF6A71" w:rsidRDefault="009D0C51" w:rsidP="009D0C51">
      <w:r w:rsidRPr="00FF6A71">
        <w:t>The following phase of design concerns the integration of disciplinary content and learning. CDIO offers three integration models</w:t>
      </w:r>
      <w:r w:rsidR="00705F23" w:rsidRPr="00FF6A71">
        <w:t xml:space="preserve">, illustrated in </w:t>
      </w:r>
      <w:r w:rsidR="00705F23" w:rsidRPr="00312F59">
        <w:fldChar w:fldCharType="begin"/>
      </w:r>
      <w:r w:rsidR="00705F23" w:rsidRPr="00FF6A71">
        <w:instrText xml:space="preserve"> REF _Ref64538337 \h </w:instrText>
      </w:r>
      <w:r w:rsidR="00705F23" w:rsidRPr="00312F59">
        <w:fldChar w:fldCharType="separate"/>
      </w:r>
      <w:ins w:id="11358" w:author="pete jones" w:date="2022-04-05T11:31:00Z">
        <w:r w:rsidR="00D94147" w:rsidRPr="00C15005">
          <w:t xml:space="preserve">Figure </w:t>
        </w:r>
        <w:r w:rsidR="00D94147">
          <w:rPr>
            <w:noProof/>
          </w:rPr>
          <w:t>6</w:t>
        </w:r>
        <w:r w:rsidR="00D94147">
          <w:noBreakHyphen/>
        </w:r>
        <w:r w:rsidR="00D94147">
          <w:rPr>
            <w:noProof/>
          </w:rPr>
          <w:t>2</w:t>
        </w:r>
      </w:ins>
      <w:del w:id="11359"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2</w:delText>
        </w:r>
      </w:del>
      <w:r w:rsidR="00705F23" w:rsidRPr="00312F59">
        <w:fldChar w:fldCharType="end"/>
      </w:r>
      <w:r w:rsidRPr="00FF6A71">
        <w:t xml:space="preserve">, stating that the highest level of </w:t>
      </w:r>
      <w:r w:rsidR="00705F23" w:rsidRPr="00FF6A71">
        <w:t>integration...</w:t>
      </w:r>
      <w:r w:rsidRPr="00FF6A71">
        <w:t xml:space="preserve"> </w:t>
      </w:r>
    </w:p>
    <w:p w14:paraId="26B923CE" w14:textId="6FB4A66E" w:rsidR="00A33F88" w:rsidRPr="00FF6A71" w:rsidRDefault="009D0C51" w:rsidP="00705F23">
      <w:pPr>
        <w:ind w:left="851"/>
        <w:rPr>
          <w:i/>
          <w:iCs/>
        </w:rPr>
      </w:pPr>
      <w:r w:rsidRPr="00FF6A71">
        <w:rPr>
          <w:i/>
          <w:iCs/>
        </w:rPr>
        <w:t>“occur</w:t>
      </w:r>
      <w:r w:rsidR="00705F23" w:rsidRPr="00FF6A71">
        <w:rPr>
          <w:i/>
          <w:iCs/>
        </w:rPr>
        <w:t>s</w:t>
      </w:r>
      <w:r w:rsidRPr="00FF6A71">
        <w:rPr>
          <w:i/>
          <w:iCs/>
        </w:rPr>
        <w:t xml:space="preserve"> in the integral model where learning of professional skills </w:t>
      </w:r>
      <w:r w:rsidR="00F427D8" w:rsidRPr="00FF6A71">
        <w:rPr>
          <w:i/>
          <w:iCs/>
        </w:rPr>
        <w:t>is</w:t>
      </w:r>
      <w:r w:rsidRPr="00FF6A71">
        <w:rPr>
          <w:i/>
          <w:iCs/>
        </w:rPr>
        <w:t xml:space="preserve"> </w:t>
      </w:r>
      <w:del w:id="11360" w:author="pete jones" w:date="2022-03-30T09:47:00Z">
        <w:r w:rsidRPr="00FF6A71" w:rsidDel="002B525A">
          <w:rPr>
            <w:i/>
            <w:iCs/>
          </w:rPr>
          <w:delText xml:space="preserve">totally </w:delText>
        </w:r>
      </w:del>
      <w:r w:rsidRPr="00FF6A71">
        <w:rPr>
          <w:i/>
          <w:iCs/>
        </w:rPr>
        <w:t>embedded in the interdisciplinary courses, where teaching is designed to strengthen both content and skills</w:t>
      </w:r>
      <w:ins w:id="11361" w:author="pete jones" w:date="2022-02-08T15:21:00Z">
        <w:r w:rsidR="00E47C2C">
          <w:rPr>
            <w:i/>
            <w:iCs/>
          </w:rPr>
          <w:t>”</w:t>
        </w:r>
      </w:ins>
      <w:del w:id="11362" w:author="pete jones" w:date="2022-02-08T15:21:00Z">
        <w:r w:rsidRPr="00FF6A71" w:rsidDel="00E47C2C">
          <w:rPr>
            <w:i/>
            <w:iCs/>
          </w:rPr>
          <w:delText>.</w:delText>
        </w:r>
      </w:del>
      <w:ins w:id="11363" w:author="pete jones" w:date="2022-02-08T15:21:00Z">
        <w:r w:rsidR="00E47C2C">
          <w:rPr>
            <w:i/>
            <w:iCs/>
          </w:rPr>
          <w:t xml:space="preserve"> </w:t>
        </w:r>
        <w:r w:rsidR="00E47C2C">
          <w:rPr>
            <w:i/>
            <w:iCs/>
          </w:rPr>
          <w:fldChar w:fldCharType="begin" w:fldLock="1"/>
        </w:r>
      </w:ins>
      <w:r w:rsidR="00E47C2C">
        <w:rPr>
          <w:i/>
          <w:iCs/>
        </w:rPr>
        <w:instrText>ADDIN CSL_CITATION {"citationItems":[{"id":"ITEM-1","itemData":{"ISBN":"978-3-319-05560-2","author":[{"dropping-particle":"","family":"Crawley","given":"Edward F","non-dropping-particle":"","parse-names":false,"suffix":""},{"dropping-particle":"","family":"Malmqvist","given":"Johan","non-dropping-particle":"","parse-names":false,"suffix":""},{"dropping-particle":"","family":"Ostlund","given":"Soren","non-dropping-particle":"","parse-names":false,"suffix":""},{"dropping-particle":"","family":"Brodeur","given":"Doris R","non-dropping-particle":"","parse-names":false,"suffix":""},{"dropping-particle":"","family":"Edström","given":"Kristina","non-dropping-particle":"","parse-names":false,"suffix":""}],"edition":"second","id":"ITEM-1","issued":{"date-parts":[["2014"]]},"number-of-pages":"311","publisher":"Springer International","title":"Rethinking Engineering Education - The CDIO Approach","type":"book"},"locator":"99","uris":["http://www.mendeley.com/documents/?uuid=cc827ee9-aea8-41b9-b073-8c6c14358ea8"]}],"mendeley":{"formattedCitation":"(Crawley &lt;i&gt;et al.&lt;/i&gt;, 2014, p. 99)","plainTextFormattedCitation":"(Crawley et al., 2014, p. 99)","previouslyFormattedCitation":"(Crawley &lt;i&gt;et al.&lt;/i&gt;, 2014, p. 99)"},"properties":{"noteIndex":0},"schema":"https://github.com/citation-style-language/schema/raw/master/csl-citation.json"}</w:instrText>
      </w:r>
      <w:r w:rsidR="00E47C2C">
        <w:rPr>
          <w:i/>
          <w:iCs/>
        </w:rPr>
        <w:fldChar w:fldCharType="separate"/>
      </w:r>
      <w:r w:rsidR="00E47C2C" w:rsidRPr="00E47C2C">
        <w:rPr>
          <w:iCs/>
          <w:noProof/>
        </w:rPr>
        <w:t xml:space="preserve">(Crawley </w:t>
      </w:r>
      <w:r w:rsidR="00E47C2C" w:rsidRPr="00E47C2C">
        <w:rPr>
          <w:i/>
          <w:iCs/>
          <w:noProof/>
        </w:rPr>
        <w:t>et al.</w:t>
      </w:r>
      <w:r w:rsidR="00E47C2C" w:rsidRPr="00E47C2C">
        <w:rPr>
          <w:iCs/>
          <w:noProof/>
        </w:rPr>
        <w:t>, 2014, p. 99)</w:t>
      </w:r>
      <w:ins w:id="11364" w:author="pete jones" w:date="2022-02-08T15:21:00Z">
        <w:r w:rsidR="00E47C2C">
          <w:rPr>
            <w:i/>
            <w:iCs/>
          </w:rPr>
          <w:fldChar w:fldCharType="end"/>
        </w:r>
      </w:ins>
      <w:del w:id="11365" w:author="pete jones" w:date="2022-02-08T15:21:00Z">
        <w:r w:rsidRPr="00FF6A71" w:rsidDel="00E47C2C">
          <w:rPr>
            <w:i/>
            <w:iCs/>
          </w:rPr>
          <w:delText>”</w:delText>
        </w:r>
      </w:del>
    </w:p>
    <w:p w14:paraId="05A8F0E9" w14:textId="77777777" w:rsidR="00A33F88" w:rsidRPr="00FF6A71" w:rsidRDefault="23B9440B" w:rsidP="009D0C51">
      <w:pPr>
        <w:jc w:val="center"/>
      </w:pPr>
      <w:r w:rsidRPr="00C15005">
        <w:rPr>
          <w:noProof/>
        </w:rPr>
        <w:drawing>
          <wp:inline distT="0" distB="0" distL="0" distR="0" wp14:anchorId="3D2ED683" wp14:editId="48E83E73">
            <wp:extent cx="4525100" cy="2314820"/>
            <wp:effectExtent l="0" t="0" r="8890" b="952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25100" cy="2314820"/>
                    </a:xfrm>
                    <a:prstGeom prst="rect">
                      <a:avLst/>
                    </a:prstGeom>
                  </pic:spPr>
                </pic:pic>
              </a:graphicData>
            </a:graphic>
          </wp:inline>
        </w:drawing>
      </w:r>
    </w:p>
    <w:p w14:paraId="3A895738" w14:textId="021AC11C" w:rsidR="00A33F88" w:rsidRPr="007C0DAF" w:rsidRDefault="009D0C51">
      <w:pPr>
        <w:pStyle w:val="Caption"/>
        <w:pPrChange w:id="11366" w:author="pete jones" w:date="2022-01-04T14:29:00Z">
          <w:pPr>
            <w:pStyle w:val="TOCHeading"/>
            <w:jc w:val="center"/>
          </w:pPr>
        </w:pPrChange>
      </w:pPr>
      <w:bookmarkStart w:id="11367" w:name="_Ref64538337"/>
      <w:bookmarkStart w:id="11368" w:name="_Toc68162271"/>
      <w:bookmarkStart w:id="11369" w:name="_Toc99719298"/>
      <w:r w:rsidRPr="00C15005">
        <w:t xml:space="preserve">Figure </w:t>
      </w:r>
      <w:ins w:id="11370" w:author="pete jones" w:date="2022-03-10T14:38:00Z">
        <w:r w:rsidR="00CE4F4E">
          <w:fldChar w:fldCharType="begin"/>
        </w:r>
        <w:r w:rsidR="00CE4F4E">
          <w:instrText xml:space="preserve"> STYLEREF 1 \s </w:instrText>
        </w:r>
      </w:ins>
      <w:r w:rsidR="00CE4F4E">
        <w:fldChar w:fldCharType="separate"/>
      </w:r>
      <w:r w:rsidR="00D94147">
        <w:rPr>
          <w:noProof/>
        </w:rPr>
        <w:t>6</w:t>
      </w:r>
      <w:ins w:id="11371"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1372" w:author="pete jones" w:date="2022-04-05T11:31:00Z">
        <w:r w:rsidR="00D94147">
          <w:rPr>
            <w:noProof/>
          </w:rPr>
          <w:t>2</w:t>
        </w:r>
      </w:ins>
      <w:ins w:id="11373" w:author="pete jones" w:date="2022-03-10T14:38:00Z">
        <w:r w:rsidR="00CE4F4E">
          <w:fldChar w:fldCharType="end"/>
        </w:r>
      </w:ins>
      <w:del w:id="11374"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2</w:delText>
        </w:r>
        <w:r w:rsidRPr="007C0DAF" w:rsidDel="0004608E">
          <w:fldChar w:fldCharType="end"/>
        </w:r>
      </w:del>
      <w:bookmarkEnd w:id="11367"/>
      <w:r w:rsidRPr="007C0DAF">
        <w:t>: Alternative integration plans for curriculum structure</w:t>
      </w:r>
      <w:bookmarkEnd w:id="11368"/>
      <w:bookmarkEnd w:id="11369"/>
    </w:p>
    <w:p w14:paraId="76F01C64" w14:textId="22F017C4" w:rsidR="00A33F88" w:rsidRPr="00FF6A71" w:rsidRDefault="009D0C51" w:rsidP="009D0C51">
      <w:r w:rsidRPr="00FF6A71">
        <w:t>Developing, designing, and implementing an integrated engineering curriculum is complex. Student diversity and the rise of educational technology can make the task even more daunting</w:t>
      </w:r>
      <w:del w:id="11375" w:author="pete jones" w:date="2022-04-01T09:27:00Z">
        <w:r w:rsidRPr="00FF6A71" w:rsidDel="00EC37C4">
          <w:delText xml:space="preserve"> but deploying CDE technology within the process of designing an integrated curriculum may help to</w:delText>
        </w:r>
      </w:del>
      <w:ins w:id="11376" w:author="pete jones" w:date="2022-04-01T09:27:00Z">
        <w:r w:rsidR="00EC37C4">
          <w:t>, but deploying CDE technology within an integrated curriculum may help</w:t>
        </w:r>
      </w:ins>
      <w:r w:rsidRPr="00FF6A71">
        <w:t xml:space="preserve"> make the evolution less onerous. </w:t>
      </w:r>
      <w:del w:id="11377" w:author="pete jones" w:date="2022-04-01T09:27:00Z">
        <w:r w:rsidRPr="00FF6A71" w:rsidDel="00EC37C4">
          <w:delText>It is this possibility that</w:delText>
        </w:r>
      </w:del>
      <w:ins w:id="11378" w:author="pete jones" w:date="2022-04-01T09:27:00Z">
        <w:r w:rsidR="00EC37C4">
          <w:t>This possibility</w:t>
        </w:r>
      </w:ins>
      <w:r w:rsidRPr="00FF6A71">
        <w:t xml:space="preserve"> is considered in the following sections of the discussion.</w:t>
      </w:r>
    </w:p>
    <w:p w14:paraId="265B0E15" w14:textId="77777777" w:rsidR="00A33F88" w:rsidRPr="00FF6A71" w:rsidRDefault="009D0C51" w:rsidP="009D0C51">
      <w:pPr>
        <w:pStyle w:val="Heading2"/>
      </w:pPr>
      <w:bookmarkStart w:id="11379" w:name="_Toc68162219"/>
      <w:bookmarkStart w:id="11380" w:name="_Toc99969587"/>
      <w:r w:rsidRPr="00FF6A71">
        <w:lastRenderedPageBreak/>
        <w:t>An integrated curriculum and CDE</w:t>
      </w:r>
      <w:bookmarkEnd w:id="11379"/>
      <w:bookmarkEnd w:id="11380"/>
    </w:p>
    <w:p w14:paraId="35997718" w14:textId="6B90B6E8" w:rsidR="00A33F88" w:rsidRPr="00FF6A71" w:rsidRDefault="009D0C51" w:rsidP="009D0C51">
      <w:del w:id="11381" w:author="pete jones" w:date="2022-04-01T15:03:00Z">
        <w:r w:rsidRPr="00FF6A71" w:rsidDel="00726256">
          <w:delText>Within an integrated curriculum structure, it should be feasibl</w:delText>
        </w:r>
      </w:del>
      <w:ins w:id="11382" w:author="pete jones" w:date="2022-04-01T15:03:00Z">
        <w:r w:rsidR="00726256">
          <w:t>It should be feasible within an integrated curriculum structur</w:t>
        </w:r>
      </w:ins>
      <w:r w:rsidRPr="00FF6A71">
        <w:t xml:space="preserve">e to design projects and experiential </w:t>
      </w:r>
      <w:del w:id="11383" w:author="pete jones" w:date="2022-03-30T09:47:00Z">
        <w:r w:rsidRPr="00FF6A71" w:rsidDel="002B525A">
          <w:delText xml:space="preserve">activity </w:delText>
        </w:r>
      </w:del>
      <w:ins w:id="11384" w:author="pete jones" w:date="2022-03-30T09:47:00Z">
        <w:r w:rsidR="002B525A" w:rsidRPr="00FF6A71">
          <w:t>activit</w:t>
        </w:r>
        <w:r w:rsidR="002B525A">
          <w:t>ies</w:t>
        </w:r>
        <w:r w:rsidR="002B525A" w:rsidRPr="00FF6A71">
          <w:t xml:space="preserve"> </w:t>
        </w:r>
      </w:ins>
      <w:r w:rsidRPr="00FF6A71">
        <w:t xml:space="preserve">that can </w:t>
      </w:r>
      <w:del w:id="11385" w:author="pete jones" w:date="2022-04-01T09:27:00Z">
        <w:r w:rsidRPr="00FF6A71" w:rsidDel="00EC37C4">
          <w:delText xml:space="preserve">be used to </w:delText>
        </w:r>
      </w:del>
      <w:r w:rsidRPr="00FF6A71">
        <w:t>interweave between the major disciplines supported by CDE tools and proces</w:t>
      </w:r>
      <w:ins w:id="11386" w:author="pete jones" w:date="2022-03-30T09:47:00Z">
        <w:r w:rsidR="002B525A">
          <w:t>se</w:t>
        </w:r>
      </w:ins>
      <w:r w:rsidRPr="00FF6A71">
        <w:t>s to build skills and promote intrinsic motivation. In the following discussion</w:t>
      </w:r>
      <w:ins w:id="11387" w:author="pete jones" w:date="2022-04-01T09:27:00Z">
        <w:r w:rsidR="00EC37C4">
          <w:t>,</w:t>
        </w:r>
      </w:ins>
      <w:r w:rsidRPr="00FF6A71">
        <w:t xml:space="preserve"> an examination of a representative introductory course, or </w:t>
      </w:r>
      <w:del w:id="11388" w:author="pete jones" w:date="2022-03-30T09:47:00Z">
        <w:r w:rsidRPr="00FF6A71" w:rsidDel="002B525A">
          <w:delText xml:space="preserve">first </w:delText>
        </w:r>
      </w:del>
      <w:ins w:id="11389" w:author="pete jones" w:date="2022-03-30T09:47:00Z">
        <w:r w:rsidR="002B525A" w:rsidRPr="00FF6A71">
          <w:t>first</w:t>
        </w:r>
        <w:r w:rsidR="002B525A">
          <w:t>-</w:t>
        </w:r>
      </w:ins>
      <w:r w:rsidRPr="00FF6A71">
        <w:t>year level 4, is used as the basis. The objective is to describe the use of CDE to meet the needs of an integrated curriculum.</w:t>
      </w:r>
    </w:p>
    <w:p w14:paraId="35B9A379" w14:textId="77777777" w:rsidR="00D94147" w:rsidRPr="00FF6A71" w:rsidRDefault="009D0C51" w:rsidP="009D0C51">
      <w:pPr>
        <w:rPr>
          <w:ins w:id="11390" w:author="pete jones" w:date="2022-04-05T11:31:00Z"/>
        </w:rPr>
      </w:pPr>
      <w:r w:rsidRPr="00FF6A71">
        <w:t xml:space="preserve">All UK courses are accredited by the Engineering Council, through the EAB via </w:t>
      </w:r>
      <w:del w:id="11391" w:author="pete jones" w:date="2022-02-08T16:14:00Z">
        <w:r w:rsidRPr="00FF6A71" w:rsidDel="00654086">
          <w:delText xml:space="preserve">the relevant </w:delText>
        </w:r>
      </w:del>
      <w:r w:rsidRPr="00FF6A71">
        <w:t>professional bodies</w:t>
      </w:r>
      <w:ins w:id="11392" w:author="pete jones" w:date="2022-02-08T16:14:00Z">
        <w:r w:rsidR="00654086">
          <w:t>, referred to as “licensees”</w:t>
        </w:r>
      </w:ins>
      <w:r w:rsidRPr="00FF6A71">
        <w:t>. A</w:t>
      </w:r>
      <w:del w:id="11393" w:author="pete jones" w:date="2022-04-01T09:27:00Z">
        <w:r w:rsidRPr="00FF6A71" w:rsidDel="00EC37C4">
          <w:delText>s such a</w:delText>
        </w:r>
      </w:del>
      <w:r w:rsidRPr="00FF6A71">
        <w:t xml:space="preserve">ll </w:t>
      </w:r>
      <w:del w:id="11394" w:author="pete jones" w:date="2022-02-08T16:15:00Z">
        <w:r w:rsidRPr="00FF6A71" w:rsidDel="00654086">
          <w:delText xml:space="preserve">these </w:delText>
        </w:r>
      </w:del>
      <w:r w:rsidRPr="00FF6A71">
        <w:t xml:space="preserve">courses meet the outcome standards by this </w:t>
      </w:r>
      <w:ins w:id="11395" w:author="pete jones" w:date="2022-02-08T16:15:00Z">
        <w:r w:rsidR="00654086">
          <w:t xml:space="preserve">accreditation </w:t>
        </w:r>
      </w:ins>
      <w:r w:rsidRPr="00FF6A71">
        <w:t>process</w:t>
      </w:r>
      <w:ins w:id="11396" w:author="pete jones" w:date="2022-02-08T16:16:00Z">
        <w:r w:rsidR="00654086">
          <w:t xml:space="preserve"> defined by the accrediting institution</w:t>
        </w:r>
      </w:ins>
      <w:r w:rsidRPr="00FF6A71">
        <w:t>. However, the</w:t>
      </w:r>
      <w:ins w:id="11397" w:author="pete jones" w:date="2022-02-08T16:17:00Z">
        <w:r w:rsidR="00654086">
          <w:t>se</w:t>
        </w:r>
      </w:ins>
      <w:r w:rsidRPr="00FF6A71">
        <w:t xml:space="preserve"> process</w:t>
      </w:r>
      <w:ins w:id="11398" w:author="pete jones" w:date="2022-02-08T16:17:00Z">
        <w:r w:rsidR="00654086">
          <w:t>es</w:t>
        </w:r>
      </w:ins>
      <w:r w:rsidRPr="00FF6A71">
        <w:t xml:space="preserve"> cater</w:t>
      </w:r>
      <w:del w:id="11399" w:author="pete jones" w:date="2022-03-30T09:47:00Z">
        <w:r w:rsidRPr="00FF6A71" w:rsidDel="002B525A">
          <w:delText>s</w:delText>
        </w:r>
      </w:del>
      <w:r w:rsidRPr="00FF6A71">
        <w:t xml:space="preserve"> for local needs and do</w:t>
      </w:r>
      <w:del w:id="11400" w:author="pete jones" w:date="2022-02-08T16:17:00Z">
        <w:r w:rsidRPr="00FF6A71" w:rsidDel="00654086">
          <w:delText>es</w:delText>
        </w:r>
      </w:del>
      <w:r w:rsidRPr="00FF6A71">
        <w:t xml:space="preserve"> not prescribe the content or the distribution of outcomes within the modules of the courses</w:t>
      </w:r>
      <w:ins w:id="11401" w:author="pete jones" w:date="2022-02-08T16:18:00Z">
        <w:r w:rsidR="00654086">
          <w:t xml:space="preserve">, </w:t>
        </w:r>
      </w:ins>
      <w:ins w:id="11402" w:author="pete jones" w:date="2022-02-08T16:19:00Z">
        <w:r w:rsidR="00654086">
          <w:t>and offer HE ins</w:t>
        </w:r>
      </w:ins>
      <w:ins w:id="11403" w:author="pete jones" w:date="2022-03-30T09:47:00Z">
        <w:r w:rsidR="002B525A">
          <w:t>ti</w:t>
        </w:r>
      </w:ins>
      <w:ins w:id="11404" w:author="pete jones" w:date="2022-02-08T16:19:00Z">
        <w:r w:rsidR="00654086">
          <w:t xml:space="preserve">tutions significant guidance and support to design </w:t>
        </w:r>
      </w:ins>
      <w:ins w:id="11405" w:author="pete jones" w:date="2022-02-08T16:20:00Z">
        <w:r w:rsidR="00654086">
          <w:t>coherent course</w:t>
        </w:r>
      </w:ins>
      <w:ins w:id="11406" w:author="pete jones" w:date="2022-03-30T09:47:00Z">
        <w:r w:rsidR="002B525A">
          <w:t>s</w:t>
        </w:r>
      </w:ins>
      <w:ins w:id="11407" w:author="pete jones" w:date="2022-02-08T16:20:00Z">
        <w:r w:rsidR="00654086">
          <w:t xml:space="preserve"> of study that meet</w:t>
        </w:r>
      </w:ins>
      <w:ins w:id="11408" w:author="pete jones" w:date="2022-03-30T09:47:00Z">
        <w:r w:rsidR="002B525A">
          <w:t>s</w:t>
        </w:r>
      </w:ins>
      <w:ins w:id="11409" w:author="pete jones" w:date="2022-02-08T16:20:00Z">
        <w:r w:rsidR="00654086">
          <w:t xml:space="preserve"> the strict conformance to the UK-SPEC</w:t>
        </w:r>
      </w:ins>
      <w:r w:rsidRPr="00FF6A71">
        <w:t xml:space="preserve">. This </w:t>
      </w:r>
      <w:ins w:id="11410" w:author="pete jones" w:date="2022-04-01T09:28:00Z">
        <w:r w:rsidR="00EC37C4">
          <w:t xml:space="preserve">observation </w:t>
        </w:r>
      </w:ins>
      <w:r w:rsidRPr="00FF6A71">
        <w:t>is by no means a negative statement,</w:t>
      </w:r>
      <w:ins w:id="11411" w:author="pete jones" w:date="2022-04-01T09:28:00Z">
        <w:r w:rsidR="00EC37C4">
          <w:t xml:space="preserve"> and</w:t>
        </w:r>
      </w:ins>
      <w:r w:rsidRPr="00FF6A71">
        <w:t xml:space="preserve"> such a process promotes creativity and innovation in the design of a programme</w:t>
      </w:r>
      <w:del w:id="11412" w:author="pete jones" w:date="2022-04-01T09:28:00Z">
        <w:r w:rsidRPr="00FF6A71" w:rsidDel="00EC37C4">
          <w:delText>, but</w:delText>
        </w:r>
      </w:del>
      <w:ins w:id="11413" w:author="pete jones" w:date="2022-04-01T09:28:00Z">
        <w:r w:rsidR="00EC37C4">
          <w:t>. Still,</w:t>
        </w:r>
      </w:ins>
      <w:r w:rsidRPr="00FF6A71">
        <w:t xml:space="preserve"> it </w:t>
      </w:r>
      <w:del w:id="11414" w:author="pete jones" w:date="2022-04-01T09:28:00Z">
        <w:r w:rsidRPr="00FF6A71" w:rsidDel="00EC37C4">
          <w:delText>does make it</w:delText>
        </w:r>
      </w:del>
      <w:ins w:id="11415" w:author="pete jones" w:date="2022-04-01T09:28:00Z">
        <w:r w:rsidR="00EC37C4">
          <w:t>is</w:t>
        </w:r>
      </w:ins>
      <w:del w:id="11416" w:author="pete jones" w:date="2022-04-01T09:29:00Z">
        <w:r w:rsidRPr="00FF6A71" w:rsidDel="00EC37C4">
          <w:delText xml:space="preserve"> difficult</w:delText>
        </w:r>
      </w:del>
      <w:ins w:id="11417" w:author="pete jones" w:date="2022-04-01T09:29:00Z">
        <w:r w:rsidR="00EC37C4">
          <w:t>n't easy</w:t>
        </w:r>
      </w:ins>
      <w:r w:rsidRPr="00FF6A71">
        <w:t xml:space="preserve"> to compare the experiences and teaching models between institutions. </w:t>
      </w:r>
      <w:del w:id="11418" w:author="pete jones" w:date="2022-04-01T09:28:00Z">
        <w:r w:rsidRPr="00FF6A71" w:rsidDel="00EC37C4">
          <w:delText xml:space="preserve">It </w:delText>
        </w:r>
      </w:del>
      <w:ins w:id="11419" w:author="pete jones" w:date="2022-04-01T09:28:00Z">
        <w:r w:rsidR="00EC37C4">
          <w:t>Nevertheless, i</w:t>
        </w:r>
        <w:r w:rsidR="00EC37C4" w:rsidRPr="00FF6A71">
          <w:t xml:space="preserve">t </w:t>
        </w:r>
      </w:ins>
      <w:r w:rsidRPr="00FF6A71">
        <w:t xml:space="preserve">is possible to infer a </w:t>
      </w:r>
      <w:del w:id="11420" w:author="pete jones" w:date="2022-04-01T09:28:00Z">
        <w:r w:rsidRPr="00FF6A71" w:rsidDel="00EC37C4">
          <w:delText xml:space="preserve">common </w:delText>
        </w:r>
      </w:del>
      <w:ins w:id="11421" w:author="pete jones" w:date="2022-04-01T09:28:00Z">
        <w:r w:rsidR="00EC37C4">
          <w:t>standard</w:t>
        </w:r>
        <w:r w:rsidR="00EC37C4" w:rsidRPr="00FF6A71">
          <w:t xml:space="preserve"> </w:t>
        </w:r>
      </w:ins>
      <w:r w:rsidRPr="00FF6A71">
        <w:t xml:space="preserve">model from university published course structures and the expectations from professional bodies and government sources. </w:t>
      </w:r>
      <w:ins w:id="11422" w:author="pete jones" w:date="2022-04-01T09:30:00Z">
        <w:r w:rsidR="00EC37C4">
          <w:t xml:space="preserve">From the </w:t>
        </w:r>
      </w:ins>
      <w:ins w:id="11423" w:author="pete jones" w:date="2022-04-01T09:31:00Z">
        <w:r w:rsidR="00EC37C4">
          <w:t>available information</w:t>
        </w:r>
      </w:ins>
      <w:del w:id="11424" w:author="pete jones" w:date="2022-04-01T09:30:00Z">
        <w:r w:rsidRPr="00FF6A71" w:rsidDel="00EC37C4">
          <w:delText>Using these</w:delText>
        </w:r>
      </w:del>
      <w:del w:id="11425" w:author="pete jones" w:date="2022-04-01T09:31:00Z">
        <w:r w:rsidRPr="00FF6A71" w:rsidDel="00EC37C4">
          <w:delText xml:space="preserve"> sources</w:delText>
        </w:r>
      </w:del>
      <w:r w:rsidRPr="00FF6A71">
        <w:t xml:space="preserve">, it is possible to presume that a common </w:t>
      </w:r>
      <w:del w:id="11426" w:author="pete jones" w:date="2022-03-30T09:48:00Z">
        <w:r w:rsidRPr="00FF6A71" w:rsidDel="002B525A">
          <w:delText xml:space="preserve">first </w:delText>
        </w:r>
      </w:del>
      <w:ins w:id="11427" w:author="pete jones" w:date="2022-03-30T09:48:00Z">
        <w:r w:rsidR="002B525A" w:rsidRPr="00FF6A71">
          <w:t>first</w:t>
        </w:r>
        <w:r w:rsidR="002B525A">
          <w:t>-</w:t>
        </w:r>
      </w:ins>
      <w:r w:rsidRPr="00FF6A71">
        <w:t>year engineering degree would include a high proportion of engineering principles</w:t>
      </w:r>
      <w:del w:id="11428" w:author="pete jones" w:date="2022-04-01T09:31:00Z">
        <w:r w:rsidRPr="00FF6A71" w:rsidDel="00EC37C4">
          <w:delText>,</w:delText>
        </w:r>
      </w:del>
      <w:r w:rsidRPr="00FF6A71">
        <w:t xml:space="preserve"> (mathematics and engineering sciences), engineering design, and modules to facilitate personal and professional skills. </w:t>
      </w:r>
      <w:r w:rsidRPr="00312F59">
        <w:fldChar w:fldCharType="begin"/>
      </w:r>
      <w:r w:rsidRPr="00FF6A71">
        <w:instrText xml:space="preserve"> REF _Ref54619337 \h </w:instrText>
      </w:r>
      <w:r w:rsidR="00B57CE1" w:rsidRPr="00FF6A71">
        <w:instrText xml:space="preserve"> \* MERGEFORMAT </w:instrText>
      </w:r>
      <w:r w:rsidRPr="00312F59">
        <w:fldChar w:fldCharType="separate"/>
      </w:r>
    </w:p>
    <w:p w14:paraId="3DC50D02" w14:textId="273C9CF1" w:rsidR="00DD384C" w:rsidRPr="00FF6A71" w:rsidDel="001B0BBB" w:rsidRDefault="00D94147" w:rsidP="009D0C51">
      <w:pPr>
        <w:rPr>
          <w:del w:id="11429" w:author="pete jones" w:date="2022-03-16T14:25:00Z"/>
        </w:rPr>
      </w:pPr>
      <w:ins w:id="11430" w:author="pete jones" w:date="2022-04-05T11:31:00Z">
        <w:r w:rsidRPr="00C15005">
          <w:t>Table</w:t>
        </w:r>
        <w:r w:rsidRPr="00C15005">
          <w:rPr>
            <w:noProof/>
          </w:rPr>
          <w:t xml:space="preserve"> </w:t>
        </w:r>
        <w:r>
          <w:rPr>
            <w:noProof/>
          </w:rPr>
          <w:t>6</w:t>
        </w:r>
        <w:r>
          <w:rPr>
            <w:noProof/>
          </w:rPr>
          <w:noBreakHyphen/>
          <w:t>2</w:t>
        </w:r>
      </w:ins>
    </w:p>
    <w:p w14:paraId="14B68E66" w14:textId="21473E2B" w:rsidR="00A33F88" w:rsidRPr="00FF6A71" w:rsidRDefault="00DD384C" w:rsidP="009D0C51">
      <w:del w:id="11431" w:author="pete jones" w:date="2022-03-16T14:25:00Z">
        <w:r w:rsidRPr="00FF6A71" w:rsidDel="001B0BBB">
          <w:delText>Table</w:delText>
        </w:r>
        <w:r w:rsidRPr="00FF6A71" w:rsidDel="001B0BBB">
          <w:rPr>
            <w:noProof/>
          </w:rPr>
          <w:delText xml:space="preserve"> 6</w:delText>
        </w:r>
        <w:r w:rsidRPr="00FF6A71" w:rsidDel="001B0BBB">
          <w:rPr>
            <w:noProof/>
          </w:rPr>
          <w:noBreakHyphen/>
          <w:delText>2</w:delText>
        </w:r>
      </w:del>
      <w:r w:rsidR="009D0C51" w:rsidRPr="00312F59">
        <w:fldChar w:fldCharType="end"/>
      </w:r>
      <w:r w:rsidR="009D0C51" w:rsidRPr="00FF6A71">
        <w:t xml:space="preserve"> illustrates this course construction assumption. The balance of exam</w:t>
      </w:r>
      <w:ins w:id="11432" w:author="pete jones" w:date="2022-04-01T09:31:00Z">
        <w:r w:rsidR="00EC37C4">
          <w:t>s</w:t>
        </w:r>
      </w:ins>
      <w:r w:rsidR="009D0C51" w:rsidRPr="00FF6A71">
        <w:t xml:space="preserve"> to coursework will differ between institutions</w:t>
      </w:r>
      <w:del w:id="11433" w:author="pete jones" w:date="2022-04-01T09:31:00Z">
        <w:r w:rsidR="009D0C51" w:rsidRPr="00FF6A71" w:rsidDel="00EC37C4">
          <w:delText xml:space="preserve"> as will the distribution of guided learning hours (GLH) per module</w:delText>
        </w:r>
      </w:del>
      <w:del w:id="11434" w:author="pete jones" w:date="2022-03-30T09:48:00Z">
        <w:r w:rsidR="009D0C51" w:rsidRPr="00FF6A71" w:rsidDel="002B525A">
          <w:delText>s</w:delText>
        </w:r>
      </w:del>
      <w:del w:id="11435" w:author="pete jones" w:date="2022-04-01T09:31:00Z">
        <w:r w:rsidR="009D0C51" w:rsidRPr="00FF6A71" w:rsidDel="00EC37C4">
          <w:delText>, and the ratio of GLH to self-study, (ranging from 1:2 to 3)</w:delText>
        </w:r>
      </w:del>
      <w:ins w:id="11436" w:author="pete jones" w:date="2022-04-01T09:31:00Z">
        <w:r w:rsidR="00EC37C4">
          <w:t>. The distribution of guided learning hours (GLH) per module and the ratio of GLH to self-study (ranging from 1:2 to 3) will differ</w:t>
        </w:r>
      </w:ins>
      <w:r w:rsidR="009D0C51" w:rsidRPr="00FF6A71">
        <w:t>. It has not been possible to discover the timetabled experience for students</w:t>
      </w:r>
      <w:del w:id="11437" w:author="pete jones" w:date="2022-04-01T09:31:00Z">
        <w:r w:rsidR="009D0C51" w:rsidRPr="00FF6A71" w:rsidDel="00EC37C4">
          <w:delText>, but</w:delText>
        </w:r>
      </w:del>
      <w:ins w:id="11438" w:author="pete jones" w:date="2022-04-01T09:31:00Z">
        <w:r w:rsidR="00EC37C4">
          <w:t>. Still,</w:t>
        </w:r>
      </w:ins>
      <w:r w:rsidR="009D0C51" w:rsidRPr="00FF6A71">
        <w:t xml:space="preserve"> many universities declare the ratios of lecture</w:t>
      </w:r>
      <w:ins w:id="11439" w:author="pete jones" w:date="2022-03-30T09:48:00Z">
        <w:r w:rsidR="002B525A">
          <w:t>s</w:t>
        </w:r>
      </w:ins>
      <w:r w:rsidR="009D0C51" w:rsidRPr="00FF6A71">
        <w:t>, tutorial</w:t>
      </w:r>
      <w:ins w:id="11440" w:author="pete jones" w:date="2022-03-30T09:48:00Z">
        <w:r w:rsidR="002B525A">
          <w:t>s</w:t>
        </w:r>
      </w:ins>
      <w:r w:rsidR="009D0C51" w:rsidRPr="00FF6A71">
        <w:t xml:space="preserve">, practical </w:t>
      </w:r>
      <w:del w:id="11441" w:author="pete jones" w:date="2022-03-30T09:48:00Z">
        <w:r w:rsidR="009D0C51" w:rsidRPr="00FF6A71" w:rsidDel="002B525A">
          <w:delText>labworks</w:delText>
        </w:r>
      </w:del>
      <w:ins w:id="11442" w:author="pete jones" w:date="2022-03-30T09:48:00Z">
        <w:r w:rsidR="002B525A" w:rsidRPr="00FF6A71">
          <w:t>lab</w:t>
        </w:r>
        <w:r w:rsidR="002B525A">
          <w:t xml:space="preserve"> work</w:t>
        </w:r>
      </w:ins>
      <w:r w:rsidR="009D0C51" w:rsidRPr="00FF6A71">
        <w:t>, assessment models, etc.</w:t>
      </w:r>
      <w:ins w:id="11443" w:author="pete jones" w:date="2022-04-01T09:32:00Z">
        <w:r w:rsidR="00EC37C4">
          <w:t>,</w:t>
        </w:r>
      </w:ins>
      <w:r w:rsidR="009D0C51" w:rsidRPr="00FF6A71">
        <w:t xml:space="preserve"> to indicate the general student experience. Final awards are generally computed </w:t>
      </w:r>
      <w:del w:id="11444" w:author="pete jones" w:date="2022-04-01T09:32:00Z">
        <w:r w:rsidR="009D0C51" w:rsidRPr="00FF6A71" w:rsidDel="00EC37C4">
          <w:delText>on a calculation of</w:delText>
        </w:r>
      </w:del>
      <w:ins w:id="11445" w:author="pete jones" w:date="2022-04-01T09:32:00Z">
        <w:r w:rsidR="00EC37C4">
          <w:t>based on</w:t>
        </w:r>
      </w:ins>
      <w:r w:rsidR="009D0C51" w:rsidRPr="00FF6A71">
        <w:t xml:space="preserve"> averaged marks from second-</w:t>
      </w:r>
      <w:del w:id="11446" w:author="pete jones" w:date="2022-03-30T09:48:00Z">
        <w:r w:rsidR="009D0C51" w:rsidRPr="00FF6A71" w:rsidDel="002B525A">
          <w:delText xml:space="preserve"> </w:delText>
        </w:r>
      </w:del>
      <w:r w:rsidR="009D0C51" w:rsidRPr="00FF6A71">
        <w:t>and third-year studies in the ratio of 30% level</w:t>
      </w:r>
      <w:r w:rsidR="00705F23" w:rsidRPr="00FF6A71">
        <w:t>-</w:t>
      </w:r>
      <w:r w:rsidR="009D0C51" w:rsidRPr="00FF6A71">
        <w:t>5 to 70% level</w:t>
      </w:r>
      <w:r w:rsidR="00705F23" w:rsidRPr="00FF6A71">
        <w:t>-</w:t>
      </w:r>
      <w:r w:rsidR="009D0C51" w:rsidRPr="00FF6A71">
        <w:t>6</w:t>
      </w:r>
      <w:del w:id="11447" w:author="pete jones" w:date="2022-04-01T09:32:00Z">
        <w:r w:rsidR="009D0C51" w:rsidRPr="00FF6A71" w:rsidDel="00EC37C4">
          <w:delText xml:space="preserve">, </w:delText>
        </w:r>
      </w:del>
      <w:ins w:id="11448" w:author="pete jones" w:date="2022-04-01T09:32:00Z">
        <w:r w:rsidR="00EC37C4">
          <w:t>;</w:t>
        </w:r>
        <w:r w:rsidR="00EC37C4" w:rsidRPr="00FF6A71">
          <w:t xml:space="preserve"> </w:t>
        </w:r>
      </w:ins>
      <w:r w:rsidR="009D0C51" w:rsidRPr="00FF6A71">
        <w:t xml:space="preserve">four-year degrees are weighted </w:t>
      </w:r>
      <w:del w:id="11449" w:author="pete jones" w:date="2022-03-30T09:48:00Z">
        <w:r w:rsidR="009D0C51" w:rsidRPr="00FF6A71" w:rsidDel="002B525A">
          <w:delText>in a similar manner</w:delText>
        </w:r>
      </w:del>
      <w:ins w:id="11450" w:author="pete jones" w:date="2022-03-30T09:48:00Z">
        <w:r w:rsidR="002B525A">
          <w:t>similarly</w:t>
        </w:r>
      </w:ins>
      <w:r w:rsidR="009D0C51" w:rsidRPr="00FF6A71">
        <w:t>. However, the common practice is that level-4 studies do not contribute to the degree final awarded scores</w:t>
      </w:r>
      <w:del w:id="11451" w:author="pete jones" w:date="2022-04-01T09:32:00Z">
        <w:r w:rsidR="009D0C51" w:rsidRPr="00FF6A71" w:rsidDel="00EC37C4">
          <w:delText xml:space="preserve">, </w:delText>
        </w:r>
      </w:del>
      <w:ins w:id="11452" w:author="pete jones" w:date="2022-04-01T09:32:00Z">
        <w:r w:rsidR="00EC37C4">
          <w:t>;</w:t>
        </w:r>
        <w:r w:rsidR="00EC37C4" w:rsidRPr="00FF6A71">
          <w:t xml:space="preserve"> </w:t>
        </w:r>
      </w:ins>
      <w:r w:rsidR="009D0C51" w:rsidRPr="00FF6A71">
        <w:t xml:space="preserve">the only stipulation is that </w:t>
      </w:r>
      <w:r w:rsidR="009D0C51" w:rsidRPr="00FF6A71">
        <w:lastRenderedPageBreak/>
        <w:t xml:space="preserve">students must pass all modules and </w:t>
      </w:r>
      <w:del w:id="11453" w:author="pete jones" w:date="2022-04-01T09:32:00Z">
        <w:r w:rsidR="009D0C51" w:rsidRPr="00FF6A71" w:rsidDel="00EC37C4">
          <w:delText xml:space="preserve">all </w:delText>
        </w:r>
      </w:del>
      <w:r w:rsidR="009D0C51" w:rsidRPr="00FF6A71">
        <w:t xml:space="preserve">assessments within each module, which provides additional scope for </w:t>
      </w:r>
      <w:del w:id="11454" w:author="pete jones" w:date="2022-03-30T09:48:00Z">
        <w:r w:rsidR="009D0C51" w:rsidRPr="00FF6A71" w:rsidDel="002B525A">
          <w:delText xml:space="preserve">innovating </w:delText>
        </w:r>
      </w:del>
      <w:ins w:id="11455" w:author="pete jones" w:date="2022-03-30T09:48:00Z">
        <w:r w:rsidR="002B525A" w:rsidRPr="00FF6A71">
          <w:t>innovati</w:t>
        </w:r>
        <w:r w:rsidR="002B525A">
          <w:t>ve</w:t>
        </w:r>
        <w:r w:rsidR="002B525A" w:rsidRPr="00FF6A71">
          <w:t xml:space="preserve"> </w:t>
        </w:r>
      </w:ins>
      <w:r w:rsidR="009D0C51" w:rsidRPr="00FF6A71">
        <w:t>experiences during these introductory courses.</w:t>
      </w:r>
    </w:p>
    <w:p w14:paraId="57045ED1" w14:textId="77777777" w:rsidR="00A33F88" w:rsidRPr="00FF6A71" w:rsidRDefault="009D0C51" w:rsidP="009D0C51">
      <w:r w:rsidRPr="00C15005">
        <w:rPr>
          <w:noProof/>
        </w:rPr>
        <w:drawing>
          <wp:inline distT="0" distB="0" distL="0" distR="0" wp14:anchorId="56773E47" wp14:editId="379CFBD7">
            <wp:extent cx="5579745" cy="1116965"/>
            <wp:effectExtent l="0" t="0" r="1905" b="698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79745" cy="1116965"/>
                    </a:xfrm>
                    <a:prstGeom prst="rect">
                      <a:avLst/>
                    </a:prstGeom>
                    <a:noFill/>
                    <a:ln>
                      <a:noFill/>
                    </a:ln>
                  </pic:spPr>
                </pic:pic>
              </a:graphicData>
            </a:graphic>
          </wp:inline>
        </w:drawing>
      </w:r>
      <w:bookmarkStart w:id="11456" w:name="_Ref54619337"/>
    </w:p>
    <w:p w14:paraId="48AE236B" w14:textId="5BFDF796" w:rsidR="00A33F88" w:rsidRPr="007C0DAF" w:rsidRDefault="009D0C51">
      <w:pPr>
        <w:pStyle w:val="Caption"/>
        <w:pPrChange w:id="11457" w:author="pete jones" w:date="2022-01-04T14:29:00Z">
          <w:pPr>
            <w:pStyle w:val="TOCHeading"/>
            <w:jc w:val="center"/>
          </w:pPr>
        </w:pPrChange>
      </w:pPr>
      <w:bookmarkStart w:id="11458" w:name="_Toc68162329"/>
      <w:bookmarkStart w:id="11459" w:name="_Toc99719360"/>
      <w:r w:rsidRPr="00C15005">
        <w:t xml:space="preserve">Table </w:t>
      </w:r>
      <w:ins w:id="11460" w:author="pete jones" w:date="2022-03-12T09:33:00Z">
        <w:r w:rsidR="00D62441">
          <w:fldChar w:fldCharType="begin"/>
        </w:r>
        <w:r w:rsidR="00D62441">
          <w:instrText xml:space="preserve"> STYLEREF 1 \s </w:instrText>
        </w:r>
      </w:ins>
      <w:r w:rsidR="00D62441">
        <w:fldChar w:fldCharType="separate"/>
      </w:r>
      <w:r w:rsidR="00D94147">
        <w:rPr>
          <w:noProof/>
        </w:rPr>
        <w:t>6</w:t>
      </w:r>
      <w:ins w:id="11461"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11462" w:author="pete jones" w:date="2022-04-05T11:31:00Z">
        <w:r w:rsidR="00D94147">
          <w:rPr>
            <w:noProof/>
          </w:rPr>
          <w:t>2</w:t>
        </w:r>
      </w:ins>
      <w:ins w:id="11463" w:author="pete jones" w:date="2022-03-12T09:33:00Z">
        <w:r w:rsidR="00D62441">
          <w:fldChar w:fldCharType="end"/>
        </w:r>
      </w:ins>
      <w:del w:id="11464" w:author="pete jones" w:date="2022-02-07T13:00:00Z">
        <w:r w:rsidRPr="007C0DAF" w:rsidDel="00344917">
          <w:fldChar w:fldCharType="begin"/>
        </w:r>
        <w:r w:rsidRPr="007C0DAF" w:rsidDel="00344917">
          <w:delInstrText>STYLEREF 1 \s</w:delInstrText>
        </w:r>
        <w:r w:rsidRPr="007C0DAF" w:rsidDel="00344917">
          <w:fldChar w:fldCharType="separate"/>
        </w:r>
        <w:r w:rsidR="00DD384C" w:rsidRPr="007C0DAF" w:rsidDel="00344917">
          <w:rPr>
            <w:noProof/>
          </w:rPr>
          <w:delText>6</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2</w:delText>
        </w:r>
        <w:r w:rsidRPr="007C0DAF" w:rsidDel="00344917">
          <w:fldChar w:fldCharType="end"/>
        </w:r>
      </w:del>
      <w:bookmarkEnd w:id="11456"/>
      <w:r w:rsidRPr="007C0DAF">
        <w:t>: A typical "mix" of level four modules at UG</w:t>
      </w:r>
      <w:bookmarkEnd w:id="11458"/>
      <w:bookmarkEnd w:id="11459"/>
    </w:p>
    <w:p w14:paraId="50B9C06E" w14:textId="4528CEEA" w:rsidR="00A33F88" w:rsidRPr="00FF6A71" w:rsidRDefault="009D0C51" w:rsidP="009D0C51">
      <w:r w:rsidRPr="00FF6A71">
        <w:t>In this example</w:t>
      </w:r>
      <w:ins w:id="11465" w:author="pete jones" w:date="2022-03-30T09:48:00Z">
        <w:r w:rsidR="002B525A">
          <w:t>,</w:t>
        </w:r>
      </w:ins>
      <w:r w:rsidRPr="00FF6A71">
        <w:t xml:space="preserve"> the modules run equally over two semesters during the first-year studies. The delivery pattern also increases exposure for the two 15 credit modules. Most notable is the provision for additional time to support the mathematics module. The timetabling structure for the example allows for synoptic relationships and experiential contexts but does not dictate such an approach. But the major concerns of this design lie within the strict disciplinary approach to the course, the assessment </w:t>
      </w:r>
      <w:r w:rsidR="00705F23" w:rsidRPr="00FF6A71">
        <w:t>scheme,</w:t>
      </w:r>
      <w:r w:rsidRPr="00FF6A71">
        <w:t xml:space="preserve"> </w:t>
      </w:r>
      <w:del w:id="11466" w:author="pete jones" w:date="2022-04-01T09:33:00Z">
        <w:r w:rsidRPr="00FF6A71" w:rsidDel="00EC37C4">
          <w:delText xml:space="preserve">and </w:delText>
        </w:r>
      </w:del>
      <w:r w:rsidRPr="00FF6A71">
        <w:t xml:space="preserve">pedagogical strategies </w:t>
      </w:r>
      <w:r w:rsidR="000D19B0" w:rsidRPr="00FF6A71">
        <w:t xml:space="preserve">(i.e., </w:t>
      </w:r>
      <w:r w:rsidRPr="00FF6A71">
        <w:t>delivering content without engineering context), and most significantly, the repetition of learning by qualifications essential for acceptance on the course.</w:t>
      </w:r>
    </w:p>
    <w:p w14:paraId="01043F06" w14:textId="05E242BB" w:rsidR="00A33F88" w:rsidRPr="00FF6A71" w:rsidRDefault="009D0C51" w:rsidP="009D0C51">
      <w:r w:rsidRPr="00FF6A71">
        <w:t>The most common routes into undergraduate engineering course</w:t>
      </w:r>
      <w:ins w:id="11467" w:author="pete jones" w:date="2022-03-30T09:48:00Z">
        <w:r w:rsidR="002B525A">
          <w:t>s</w:t>
        </w:r>
      </w:ins>
      <w:r w:rsidRPr="00FF6A71">
        <w:t xml:space="preserve"> are via A-Levels or BTEC extended diploma in an engineering discipline, </w:t>
      </w:r>
      <w:r w:rsidR="00F427D8" w:rsidRPr="00FF6A71">
        <w:t>i.e.,</w:t>
      </w:r>
      <w:r w:rsidRPr="00FF6A71">
        <w:t xml:space="preserve"> Level</w:t>
      </w:r>
      <w:r w:rsidR="00705F23" w:rsidRPr="00FF6A71">
        <w:t>-</w:t>
      </w:r>
      <w:r w:rsidRPr="00FF6A71">
        <w:t>3. Many more universities a</w:t>
      </w:r>
      <w:del w:id="11468" w:author="pete jones" w:date="2022-04-01T09:33:00Z">
        <w:r w:rsidRPr="00FF6A71" w:rsidDel="00EC37C4">
          <w:delText>re accepting the extended diploma route as equivalent to three A-levels, some surprisingly require an A-Level grade B in mathematics in addition to</w:delText>
        </w:r>
      </w:del>
      <w:ins w:id="11469" w:author="pete jones" w:date="2022-04-01T09:33:00Z">
        <w:r w:rsidR="00EC37C4">
          <w:t>ccept the extended diploma route as equivalent to three A-levels; some surprisingly require an A-Level grade B in mathematics, and</w:t>
        </w:r>
      </w:ins>
      <w:r w:rsidRPr="00FF6A71">
        <w:t xml:space="preserve"> BTEC diplomas graded DDM or above</w:t>
      </w:r>
      <w:del w:id="11470" w:author="pete jones" w:date="2022-04-01T09:33:00Z">
        <w:r w:rsidRPr="00FF6A71" w:rsidDel="00EC37C4">
          <w:delText xml:space="preserve">, </w:delText>
        </w:r>
      </w:del>
      <w:ins w:id="11471" w:author="pete jones" w:date="2022-04-01T09:33:00Z">
        <w:r w:rsidR="00EC37C4">
          <w:t>;</w:t>
        </w:r>
        <w:r w:rsidR="00EC37C4" w:rsidRPr="00FF6A71">
          <w:t xml:space="preserve"> </w:t>
        </w:r>
      </w:ins>
      <w:r w:rsidRPr="00FF6A71">
        <w:t>this stipulation equates to a total UCAS score of 168 points, or three A-Levels at A*. Fortunately, many universities do not add stipulations to BTEC applications, but the general standard includes A-Leve</w:t>
      </w:r>
      <w:r w:rsidR="00705F23" w:rsidRPr="00FF6A71">
        <w:t>l</w:t>
      </w:r>
      <w:r w:rsidRPr="00FF6A71">
        <w:t xml:space="preserve"> grades above C in mathematics and a science-based subject. However, the focus on the A-Level entry standard does not fully appreciate the significant added value of the contextual exposure to engineering provided by the rigour of study required by the BTEC route. HESA publish statistics relating to </w:t>
      </w:r>
      <w:del w:id="11472" w:author="pete jones" w:date="2022-03-30T09:49:00Z">
        <w:r w:rsidRPr="00FF6A71" w:rsidDel="002B525A">
          <w:delText xml:space="preserve">accepted </w:delText>
        </w:r>
      </w:del>
      <w:ins w:id="11473" w:author="pete jones" w:date="2022-03-30T09:49:00Z">
        <w:r w:rsidR="002B525A" w:rsidRPr="00FF6A71">
          <w:t>accept</w:t>
        </w:r>
        <w:r w:rsidR="002B525A">
          <w:t>ing</w:t>
        </w:r>
        <w:r w:rsidR="002B525A" w:rsidRPr="00FF6A71">
          <w:t xml:space="preserve"> </w:t>
        </w:r>
      </w:ins>
      <w:r w:rsidRPr="00FF6A71">
        <w:t>applications from the two routes, but published data correlating the number of students entering a specific mechanical discipline from a specified qualification route is not available. For example, in 2018/19, 37,000 applications were accepted to study engineering disciplines, full-time first degrees in all UK providers</w:t>
      </w:r>
      <w:del w:id="11474" w:author="pete jones" w:date="2022-04-01T09:33:00Z">
        <w:r w:rsidRPr="00FF6A71" w:rsidDel="00EC37C4">
          <w:delText>, but</w:delText>
        </w:r>
      </w:del>
      <w:ins w:id="11475" w:author="pete jones" w:date="2022-04-01T09:33:00Z">
        <w:r w:rsidR="00EC37C4">
          <w:t>. Still,</w:t>
        </w:r>
      </w:ins>
      <w:r w:rsidRPr="00FF6A71">
        <w:t xml:space="preserve"> the breakdown of data for the A-level / BTEC split is not readily available for analysis. </w:t>
      </w:r>
      <w:del w:id="11476" w:author="pete jones" w:date="2022-04-01T09:33:00Z">
        <w:r w:rsidRPr="00312F59" w:rsidDel="00EC37C4">
          <w:fldChar w:fldCharType="begin"/>
        </w:r>
        <w:r w:rsidRPr="00FF6A71" w:rsidDel="00EC37C4">
          <w:delInstrText xml:space="preserve"> REF _Ref54702403 \h </w:delInstrText>
        </w:r>
        <w:r w:rsidR="00B57CE1" w:rsidRPr="00FF6A71" w:rsidDel="00EC37C4">
          <w:delInstrText xml:space="preserve"> \* MERGEFORMAT </w:delInstrText>
        </w:r>
        <w:r w:rsidRPr="00312F59" w:rsidDel="00EC37C4">
          <w:fldChar w:fldCharType="separate"/>
        </w:r>
      </w:del>
      <w:del w:id="11477" w:author="pete jones" w:date="2022-03-16T14:25:00Z">
        <w:r w:rsidR="00DD384C" w:rsidRPr="00FF6A71" w:rsidDel="001B0BBB">
          <w:delText xml:space="preserve">Table </w:delText>
        </w:r>
        <w:r w:rsidR="00DD384C" w:rsidRPr="00FF6A71" w:rsidDel="001B0BBB">
          <w:rPr>
            <w:noProof/>
          </w:rPr>
          <w:delText>6</w:delText>
        </w:r>
        <w:r w:rsidR="00DD384C" w:rsidRPr="00FF6A71" w:rsidDel="001B0BBB">
          <w:rPr>
            <w:noProof/>
          </w:rPr>
          <w:noBreakHyphen/>
          <w:delText>3</w:delText>
        </w:r>
      </w:del>
      <w:del w:id="11478" w:author="pete jones" w:date="2022-04-01T09:33:00Z">
        <w:r w:rsidRPr="00312F59" w:rsidDel="00EC37C4">
          <w:fldChar w:fldCharType="end"/>
        </w:r>
      </w:del>
      <w:ins w:id="11479" w:author="pete jones" w:date="2022-04-01T09:33:00Z">
        <w:r w:rsidR="00EC37C4">
          <w:t>Although it</w:t>
        </w:r>
      </w:ins>
      <w:r w:rsidRPr="00FF6A71">
        <w:t xml:space="preserve"> shows data extracted from HESA relating to acceptances from the </w:t>
      </w:r>
      <w:r w:rsidRPr="00FF6A71">
        <w:lastRenderedPageBreak/>
        <w:t xml:space="preserve">various routes, the BTEC figures cannot be corroborated from BTEC sources and indicate a much lower </w:t>
      </w:r>
      <w:del w:id="11480" w:author="pete jones" w:date="2022-04-01T09:33:00Z">
        <w:r w:rsidRPr="00FF6A71" w:rsidDel="00EC37C4">
          <w:delText>rate of success than published by the BTEC examiner</w:delText>
        </w:r>
      </w:del>
      <w:ins w:id="11481" w:author="pete jones" w:date="2022-04-01T09:33:00Z">
        <w:r w:rsidR="00EC37C4">
          <w:t xml:space="preserve">success rate than the BTEC </w:t>
        </w:r>
      </w:ins>
      <w:ins w:id="11482" w:author="pete jones" w:date="2022-04-05T11:15:00Z">
        <w:r w:rsidR="00C02A6E">
          <w:t>examiners</w:t>
        </w:r>
      </w:ins>
      <w:ins w:id="11483" w:author="pete jones" w:date="2022-04-01T09:33:00Z">
        <w:r w:rsidR="00EC37C4">
          <w:t xml:space="preserve"> published</w:t>
        </w:r>
      </w:ins>
      <w:r w:rsidRPr="00FF6A71">
        <w:t xml:space="preserve">. A-Level acceptances above 12 points </w:t>
      </w:r>
      <w:ins w:id="11484" w:author="pete jones" w:date="2022-03-30T09:49:00Z">
        <w:r w:rsidR="002B525A">
          <w:t xml:space="preserve">are </w:t>
        </w:r>
      </w:ins>
      <w:r w:rsidRPr="00FF6A71">
        <w:t>approximately 37,000 versus 2,200 BTEC acceptances above DMM.</w:t>
      </w:r>
    </w:p>
    <w:p w14:paraId="500D6A92" w14:textId="77777777" w:rsidR="00A33F88" w:rsidRPr="00FF6A71" w:rsidRDefault="23B9440B" w:rsidP="009D0C51">
      <w:pPr>
        <w:jc w:val="center"/>
      </w:pPr>
      <w:r w:rsidRPr="00C15005">
        <w:rPr>
          <w:noProof/>
        </w:rPr>
        <w:drawing>
          <wp:inline distT="0" distB="0" distL="0" distR="0" wp14:anchorId="2DBE4E56" wp14:editId="78D01746">
            <wp:extent cx="1890508" cy="1525296"/>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pic:nvPicPr>
                  <pic:blipFill>
                    <a:blip r:embed="rId97">
                      <a:extLst>
                        <a:ext uri="{28A0092B-C50C-407E-A947-70E740481C1C}">
                          <a14:useLocalDpi xmlns:a14="http://schemas.microsoft.com/office/drawing/2010/main" val="0"/>
                        </a:ext>
                      </a:extLst>
                    </a:blip>
                    <a:stretch>
                      <a:fillRect/>
                    </a:stretch>
                  </pic:blipFill>
                  <pic:spPr>
                    <a:xfrm>
                      <a:off x="0" y="0"/>
                      <a:ext cx="1890508" cy="1525296"/>
                    </a:xfrm>
                    <a:prstGeom prst="rect">
                      <a:avLst/>
                    </a:prstGeom>
                  </pic:spPr>
                </pic:pic>
              </a:graphicData>
            </a:graphic>
          </wp:inline>
        </w:drawing>
      </w:r>
      <w:r w:rsidRPr="00312F59">
        <w:rPr>
          <w:noProof/>
        </w:rPr>
        <w:drawing>
          <wp:inline distT="0" distB="0" distL="0" distR="0" wp14:anchorId="6219D70F" wp14:editId="145C3364">
            <wp:extent cx="2098071" cy="1535512"/>
            <wp:effectExtent l="0" t="0" r="0" b="762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pic:nvPicPr>
                  <pic:blipFill>
                    <a:blip r:embed="rId98">
                      <a:extLst>
                        <a:ext uri="{28A0092B-C50C-407E-A947-70E740481C1C}">
                          <a14:useLocalDpi xmlns:a14="http://schemas.microsoft.com/office/drawing/2010/main" val="0"/>
                        </a:ext>
                      </a:extLst>
                    </a:blip>
                    <a:stretch>
                      <a:fillRect/>
                    </a:stretch>
                  </pic:blipFill>
                  <pic:spPr>
                    <a:xfrm>
                      <a:off x="0" y="0"/>
                      <a:ext cx="2098071" cy="1535512"/>
                    </a:xfrm>
                    <a:prstGeom prst="rect">
                      <a:avLst/>
                    </a:prstGeom>
                  </pic:spPr>
                </pic:pic>
              </a:graphicData>
            </a:graphic>
          </wp:inline>
        </w:drawing>
      </w:r>
    </w:p>
    <w:p w14:paraId="2D254B57" w14:textId="3931F134" w:rsidR="00A33F88" w:rsidRPr="007C0DAF" w:rsidRDefault="009D0C51">
      <w:pPr>
        <w:pStyle w:val="Caption"/>
        <w:pPrChange w:id="11485" w:author="pete jones" w:date="2022-01-04T14:29:00Z">
          <w:pPr>
            <w:pStyle w:val="TOCHeading"/>
            <w:jc w:val="center"/>
          </w:pPr>
        </w:pPrChange>
      </w:pPr>
      <w:bookmarkStart w:id="11486" w:name="_Ref54702403"/>
      <w:bookmarkStart w:id="11487" w:name="_Toc68162330"/>
      <w:bookmarkStart w:id="11488" w:name="_Toc99719361"/>
      <w:r w:rsidRPr="00C15005">
        <w:t xml:space="preserve">Table </w:t>
      </w:r>
      <w:ins w:id="11489" w:author="pete jones" w:date="2022-03-12T09:33:00Z">
        <w:r w:rsidR="00D62441">
          <w:fldChar w:fldCharType="begin"/>
        </w:r>
        <w:r w:rsidR="00D62441">
          <w:instrText xml:space="preserve"> STYLEREF 1 \s </w:instrText>
        </w:r>
      </w:ins>
      <w:r w:rsidR="00D62441">
        <w:fldChar w:fldCharType="separate"/>
      </w:r>
      <w:r w:rsidR="00D94147">
        <w:rPr>
          <w:noProof/>
        </w:rPr>
        <w:t>6</w:t>
      </w:r>
      <w:ins w:id="11490"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11491" w:author="pete jones" w:date="2022-04-05T11:31:00Z">
        <w:r w:rsidR="00D94147">
          <w:rPr>
            <w:noProof/>
          </w:rPr>
          <w:t>3</w:t>
        </w:r>
      </w:ins>
      <w:ins w:id="11492" w:author="pete jones" w:date="2022-03-12T09:33:00Z">
        <w:r w:rsidR="00D62441">
          <w:fldChar w:fldCharType="end"/>
        </w:r>
      </w:ins>
      <w:del w:id="11493" w:author="pete jones" w:date="2022-02-07T13:00:00Z">
        <w:r w:rsidRPr="007C0DAF" w:rsidDel="00344917">
          <w:fldChar w:fldCharType="begin"/>
        </w:r>
        <w:r w:rsidRPr="007C0DAF" w:rsidDel="00344917">
          <w:delInstrText>STYLEREF 1 \s</w:delInstrText>
        </w:r>
        <w:r w:rsidRPr="007C0DAF" w:rsidDel="00344917">
          <w:fldChar w:fldCharType="separate"/>
        </w:r>
        <w:r w:rsidR="00DD384C" w:rsidRPr="007C0DAF" w:rsidDel="00344917">
          <w:rPr>
            <w:noProof/>
          </w:rPr>
          <w:delText>6</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3</w:delText>
        </w:r>
        <w:r w:rsidRPr="007C0DAF" w:rsidDel="00344917">
          <w:fldChar w:fldCharType="end"/>
        </w:r>
      </w:del>
      <w:bookmarkEnd w:id="11486"/>
      <w:r w:rsidRPr="007C0DAF">
        <w:t>: A-LEVEL vs BTEC acceptances 2019 (HESA data source)</w:t>
      </w:r>
      <w:bookmarkEnd w:id="11487"/>
      <w:bookmarkEnd w:id="11488"/>
    </w:p>
    <w:p w14:paraId="31F9219B" w14:textId="7BEF2FA7" w:rsidR="00A33F88" w:rsidRPr="00FF6A71" w:rsidRDefault="009D0C51" w:rsidP="009D0C51">
      <w:r w:rsidRPr="00FF6A71">
        <w:t>An analysis of the cohort considered in the pilot</w:t>
      </w:r>
      <w:del w:id="11494" w:author="pete jones" w:date="2022-03-30T09:49:00Z">
        <w:r w:rsidRPr="00FF6A71" w:rsidDel="002B525A">
          <w:delText>-</w:delText>
        </w:r>
      </w:del>
      <w:ins w:id="11495" w:author="pete jones" w:date="2022-03-30T09:49:00Z">
        <w:r w:rsidR="002B525A">
          <w:t xml:space="preserve"> </w:t>
        </w:r>
      </w:ins>
      <w:r w:rsidRPr="00FF6A71">
        <w:t>study illustrates a much higher proportion of BTEC entrants with higher average scores than A-Level entrants</w:t>
      </w:r>
      <w:del w:id="11496" w:author="pete jones" w:date="2022-04-01T09:34:00Z">
        <w:r w:rsidRPr="00FF6A71" w:rsidDel="00EC37C4">
          <w:delText xml:space="preserve">, </w:delText>
        </w:r>
      </w:del>
      <w:ins w:id="11497" w:author="pete jones" w:date="2022-04-01T09:34:00Z">
        <w:r w:rsidR="00EC37C4">
          <w:t>;</w:t>
        </w:r>
        <w:r w:rsidR="00EC37C4" w:rsidRPr="00FF6A71">
          <w:t xml:space="preserve"> </w:t>
        </w:r>
      </w:ins>
      <w:r w:rsidR="00065558" w:rsidRPr="00312F59">
        <w:fldChar w:fldCharType="begin"/>
      </w:r>
      <w:r w:rsidR="00065558" w:rsidRPr="00FF6A71">
        <w:instrText xml:space="preserve"> REF _Ref64538730 \h </w:instrText>
      </w:r>
      <w:r w:rsidR="00065558" w:rsidRPr="00312F59">
        <w:fldChar w:fldCharType="separate"/>
      </w:r>
      <w:ins w:id="11498" w:author="pete jones" w:date="2022-04-05T11:31:00Z">
        <w:r w:rsidR="00D94147" w:rsidRPr="00C15005">
          <w:t xml:space="preserve">Figure </w:t>
        </w:r>
        <w:r w:rsidR="00D94147">
          <w:rPr>
            <w:noProof/>
          </w:rPr>
          <w:t>6</w:t>
        </w:r>
        <w:r w:rsidR="00D94147">
          <w:noBreakHyphen/>
        </w:r>
        <w:r w:rsidR="00D94147">
          <w:rPr>
            <w:noProof/>
          </w:rPr>
          <w:t>3</w:t>
        </w:r>
      </w:ins>
      <w:del w:id="11499"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3</w:delText>
        </w:r>
      </w:del>
      <w:r w:rsidR="00065558" w:rsidRPr="00312F59">
        <w:fldChar w:fldCharType="end"/>
      </w:r>
      <w:r w:rsidRPr="00FF6A71">
        <w:t xml:space="preserve"> </w:t>
      </w:r>
      <w:r w:rsidR="00065558" w:rsidRPr="00FF6A71">
        <w:t>shows</w:t>
      </w:r>
      <w:r w:rsidRPr="00FF6A71">
        <w:t xml:space="preserve"> a breakdown of Highest Qualification On Entry (HQOE) for the </w:t>
      </w:r>
      <w:r w:rsidR="00065558" w:rsidRPr="00FF6A71">
        <w:t xml:space="preserve">research </w:t>
      </w:r>
      <w:r w:rsidRPr="00FF6A71">
        <w:t>cohort.</w:t>
      </w:r>
    </w:p>
    <w:p w14:paraId="1A3C7941" w14:textId="77777777" w:rsidR="00A33F88" w:rsidRPr="00FF6A71" w:rsidRDefault="009D0C51" w:rsidP="009D0C51">
      <w:pPr>
        <w:jc w:val="center"/>
      </w:pPr>
      <w:r w:rsidRPr="00C15005">
        <w:rPr>
          <w:noProof/>
        </w:rPr>
        <w:drawing>
          <wp:inline distT="0" distB="0" distL="0" distR="0" wp14:anchorId="58F41BB6" wp14:editId="27D7F327">
            <wp:extent cx="2659052" cy="1424263"/>
            <wp:effectExtent l="0" t="0" r="8255"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79651" cy="1435297"/>
                    </a:xfrm>
                    <a:prstGeom prst="rect">
                      <a:avLst/>
                    </a:prstGeom>
                    <a:noFill/>
                  </pic:spPr>
                </pic:pic>
              </a:graphicData>
            </a:graphic>
          </wp:inline>
        </w:drawing>
      </w:r>
      <w:r w:rsidRPr="00312F59">
        <w:rPr>
          <w:noProof/>
        </w:rPr>
        <w:drawing>
          <wp:inline distT="0" distB="0" distL="0" distR="0" wp14:anchorId="2297F770" wp14:editId="3AFC361D">
            <wp:extent cx="2322464" cy="1025968"/>
            <wp:effectExtent l="0" t="0" r="1905" b="317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329176" cy="1028933"/>
                    </a:xfrm>
                    <a:prstGeom prst="rect">
                      <a:avLst/>
                    </a:prstGeom>
                    <a:noFill/>
                    <a:ln>
                      <a:noFill/>
                    </a:ln>
                  </pic:spPr>
                </pic:pic>
              </a:graphicData>
            </a:graphic>
          </wp:inline>
        </w:drawing>
      </w:r>
      <w:bookmarkStart w:id="11500" w:name="_Ref54702881"/>
    </w:p>
    <w:p w14:paraId="3BF4E338" w14:textId="37102615" w:rsidR="00A33F88" w:rsidRPr="007C0DAF" w:rsidRDefault="009D0C51">
      <w:pPr>
        <w:pStyle w:val="Caption"/>
        <w:pPrChange w:id="11501" w:author="pete jones" w:date="2022-01-04T14:29:00Z">
          <w:pPr>
            <w:pStyle w:val="TOCHeading"/>
            <w:jc w:val="center"/>
          </w:pPr>
        </w:pPrChange>
      </w:pPr>
      <w:bookmarkStart w:id="11502" w:name="_Ref64538730"/>
      <w:bookmarkStart w:id="11503" w:name="_Toc68162272"/>
      <w:bookmarkStart w:id="11504" w:name="_Toc99719299"/>
      <w:r w:rsidRPr="00C15005">
        <w:t xml:space="preserve">Figure </w:t>
      </w:r>
      <w:ins w:id="11505" w:author="pete jones" w:date="2022-03-10T14:38:00Z">
        <w:r w:rsidR="00CE4F4E">
          <w:fldChar w:fldCharType="begin"/>
        </w:r>
        <w:r w:rsidR="00CE4F4E">
          <w:instrText xml:space="preserve"> STYLEREF 1 \s </w:instrText>
        </w:r>
      </w:ins>
      <w:r w:rsidR="00CE4F4E">
        <w:fldChar w:fldCharType="separate"/>
      </w:r>
      <w:r w:rsidR="00D94147">
        <w:rPr>
          <w:noProof/>
        </w:rPr>
        <w:t>6</w:t>
      </w:r>
      <w:ins w:id="1150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1507" w:author="pete jones" w:date="2022-04-05T11:31:00Z">
        <w:r w:rsidR="00D94147">
          <w:rPr>
            <w:noProof/>
          </w:rPr>
          <w:t>3</w:t>
        </w:r>
      </w:ins>
      <w:ins w:id="11508" w:author="pete jones" w:date="2022-03-10T14:38:00Z">
        <w:r w:rsidR="00CE4F4E">
          <w:fldChar w:fldCharType="end"/>
        </w:r>
      </w:ins>
      <w:del w:id="11509"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3</w:delText>
        </w:r>
        <w:r w:rsidRPr="007C0DAF" w:rsidDel="0004608E">
          <w:fldChar w:fldCharType="end"/>
        </w:r>
      </w:del>
      <w:bookmarkEnd w:id="11500"/>
      <w:bookmarkEnd w:id="11502"/>
      <w:r w:rsidRPr="007C0DAF">
        <w:t>: Pilot study cohort - breakdown of HQOE</w:t>
      </w:r>
      <w:bookmarkEnd w:id="11503"/>
      <w:bookmarkEnd w:id="11504"/>
    </w:p>
    <w:p w14:paraId="32F87D72" w14:textId="2419E797" w:rsidR="00A33F88" w:rsidRPr="00FF6A71" w:rsidRDefault="009D0C51" w:rsidP="009D0C51">
      <w:r w:rsidRPr="00FF6A71">
        <w:t xml:space="preserve">Why is this proportion </w:t>
      </w:r>
      <w:del w:id="11510" w:author="pete jones" w:date="2022-04-01T09:34:00Z">
        <w:r w:rsidRPr="00FF6A71" w:rsidDel="00EC37C4">
          <w:delText>important</w:delText>
        </w:r>
      </w:del>
      <w:ins w:id="11511" w:author="pete jones" w:date="2022-04-01T09:34:00Z">
        <w:r w:rsidR="00EC37C4">
          <w:t>signific</w:t>
        </w:r>
        <w:r w:rsidR="00EC37C4" w:rsidRPr="00FF6A71">
          <w:t>ant</w:t>
        </w:r>
      </w:ins>
      <w:r w:rsidRPr="00FF6A71">
        <w:t xml:space="preserve">? Because more students are entering higher education from the BTEC route, a route that has been designed to build more engineering context to support engineering principles. Consequently, if introductory courses fail to recognise this fact </w:t>
      </w:r>
      <w:r w:rsidR="00065558" w:rsidRPr="00FF6A71">
        <w:t>by</w:t>
      </w:r>
      <w:r w:rsidRPr="00FF6A71">
        <w:t xml:space="preserve"> </w:t>
      </w:r>
      <w:del w:id="11512" w:author="pete jones" w:date="2022-04-01T09:34:00Z">
        <w:r w:rsidRPr="00FF6A71" w:rsidDel="00EC37C4">
          <w:delText>continu</w:delText>
        </w:r>
        <w:r w:rsidR="00065558" w:rsidRPr="00FF6A71" w:rsidDel="00EC37C4">
          <w:delText>ing</w:delText>
        </w:r>
        <w:r w:rsidRPr="00FF6A71" w:rsidDel="00EC37C4">
          <w:delText xml:space="preserve"> to repeat</w:delText>
        </w:r>
      </w:del>
      <w:ins w:id="11513" w:author="pete jones" w:date="2022-04-01T09:34:00Z">
        <w:r w:rsidR="00EC37C4">
          <w:t>repeating</w:t>
        </w:r>
      </w:ins>
      <w:r w:rsidRPr="00FF6A71">
        <w:t xml:space="preserve"> content from previous studies</w:t>
      </w:r>
      <w:del w:id="11514" w:author="pete jones" w:date="2022-04-01T09:34:00Z">
        <w:r w:rsidR="00065558" w:rsidRPr="00FF6A71" w:rsidDel="00EC37C4">
          <w:delText>,</w:delText>
        </w:r>
      </w:del>
      <w:r w:rsidRPr="00FF6A71">
        <w:t xml:space="preserve"> </w:t>
      </w:r>
      <w:r w:rsidR="00065558" w:rsidRPr="00FF6A71">
        <w:t xml:space="preserve">that provide </w:t>
      </w:r>
      <w:r w:rsidRPr="00FF6A71">
        <w:t>a</w:t>
      </w:r>
      <w:del w:id="11515" w:author="pete jones" w:date="2022-04-01T09:34:00Z">
        <w:r w:rsidRPr="00FF6A71" w:rsidDel="00EC37C4">
          <w:delText>n effective</w:delText>
        </w:r>
      </w:del>
      <w:ins w:id="11516" w:author="pete jones" w:date="2022-04-01T09:34:00Z">
        <w:r w:rsidR="00EC37C4">
          <w:t xml:space="preserve"> practical</w:t>
        </w:r>
      </w:ins>
      <w:r w:rsidRPr="00FF6A71">
        <w:t xml:space="preserve"> motivational and contextual introduction to engineering</w:t>
      </w:r>
      <w:r w:rsidR="00065558" w:rsidRPr="00FF6A71">
        <w:t>,</w:t>
      </w:r>
      <w:r w:rsidRPr="00FF6A71">
        <w:t xml:space="preserve"> </w:t>
      </w:r>
      <w:ins w:id="11517" w:author="pete jones" w:date="2022-04-01T09:34:00Z">
        <w:r w:rsidR="00EC37C4">
          <w:t xml:space="preserve">it </w:t>
        </w:r>
      </w:ins>
      <w:r w:rsidRPr="00FF6A71">
        <w:t xml:space="preserve">will prevent effective curriculum integration. </w:t>
      </w:r>
      <w:r w:rsidR="005701B7" w:rsidRPr="00312F59">
        <w:fldChar w:fldCharType="begin"/>
      </w:r>
      <w:r w:rsidR="005701B7" w:rsidRPr="00FF6A71">
        <w:instrText xml:space="preserve"> REF _Ref71018888 \h </w:instrText>
      </w:r>
      <w:r w:rsidR="005701B7" w:rsidRPr="00312F59">
        <w:fldChar w:fldCharType="separate"/>
      </w:r>
      <w:ins w:id="11518" w:author="pete jones" w:date="2022-04-05T11:31:00Z">
        <w:r w:rsidR="00D94147" w:rsidRPr="00C15005">
          <w:t xml:space="preserve">Figure </w:t>
        </w:r>
        <w:r w:rsidR="00D94147">
          <w:rPr>
            <w:noProof/>
          </w:rPr>
          <w:t>6</w:t>
        </w:r>
        <w:r w:rsidR="00D94147">
          <w:noBreakHyphen/>
        </w:r>
        <w:r w:rsidR="00D94147">
          <w:rPr>
            <w:noProof/>
          </w:rPr>
          <w:t>4</w:t>
        </w:r>
      </w:ins>
      <w:del w:id="11519"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4</w:delText>
        </w:r>
      </w:del>
      <w:r w:rsidR="005701B7" w:rsidRPr="00312F59">
        <w:fldChar w:fldCharType="end"/>
      </w:r>
      <w:r w:rsidR="005701B7" w:rsidRPr="00FF6A71">
        <w:t xml:space="preserve"> </w:t>
      </w:r>
      <w:r w:rsidRPr="00FF6A71">
        <w:t>shows a list of the modules studied for a BTEC extended diploma over two years, full time supported by 1080 guided learning hours. The content of units 1,7</w:t>
      </w:r>
      <w:del w:id="11520" w:author="pete jones" w:date="2022-04-01T09:34:00Z">
        <w:r w:rsidRPr="00FF6A71" w:rsidDel="00EC37C4">
          <w:delText>,</w:delText>
        </w:r>
      </w:del>
      <w:r w:rsidRPr="00FF6A71">
        <w:t xml:space="preserve"> &amp; 8 encompasses the </w:t>
      </w:r>
      <w:del w:id="11521" w:author="pete jones" w:date="2022-04-01T09:35:00Z">
        <w:r w:rsidRPr="00FF6A71" w:rsidDel="00EC37C4">
          <w:delText xml:space="preserve">content </w:delText>
        </w:r>
      </w:del>
      <w:ins w:id="11522" w:author="pete jones" w:date="2022-04-01T09:35:00Z">
        <w:r w:rsidR="00EC37C4">
          <w:t>range</w:t>
        </w:r>
        <w:r w:rsidR="00EC37C4" w:rsidRPr="00FF6A71">
          <w:t xml:space="preserve"> </w:t>
        </w:r>
      </w:ins>
      <w:r w:rsidRPr="00FF6A71">
        <w:t xml:space="preserve">of introductory undergraduate courses, and from their titles alone, it is possible to appreciate the engineering journey and experiences students will explore. Therefore, the objective of an introductory course at </w:t>
      </w:r>
      <w:ins w:id="11523" w:author="pete jones" w:date="2022-03-30T09:49:00Z">
        <w:r w:rsidR="002B525A">
          <w:t xml:space="preserve">the </w:t>
        </w:r>
      </w:ins>
      <w:r w:rsidRPr="00FF6A71">
        <w:t xml:space="preserve">undergraduate level should not include re-teaching and assessing </w:t>
      </w:r>
      <w:del w:id="11524" w:author="pete jones" w:date="2022-03-30T09:49:00Z">
        <w:r w:rsidRPr="00FF6A71" w:rsidDel="002B525A">
          <w:delText xml:space="preserve">of </w:delText>
        </w:r>
      </w:del>
      <w:r w:rsidRPr="00FF6A71">
        <w:t xml:space="preserve">these topics but </w:t>
      </w:r>
      <w:del w:id="11525" w:author="pete jones" w:date="2022-03-30T09:49:00Z">
        <w:r w:rsidRPr="00FF6A71" w:rsidDel="002B525A">
          <w:delText xml:space="preserve">to </w:delText>
        </w:r>
      </w:del>
      <w:r w:rsidRPr="00FF6A71">
        <w:t>creatively build</w:t>
      </w:r>
      <w:ins w:id="11526" w:author="pete jones" w:date="2022-03-30T09:49:00Z">
        <w:r w:rsidR="002B525A">
          <w:t>ing</w:t>
        </w:r>
      </w:ins>
      <w:r w:rsidRPr="00FF6A71">
        <w:t xml:space="preserve"> a context in which </w:t>
      </w:r>
      <w:r w:rsidRPr="00FF6A71">
        <w:lastRenderedPageBreak/>
        <w:t xml:space="preserve">the subjects and associated skills can be enhanced in preparation for a </w:t>
      </w:r>
      <w:r w:rsidR="00065558" w:rsidRPr="00FF6A71">
        <w:t>problem-solving</w:t>
      </w:r>
      <w:r w:rsidRPr="00FF6A71">
        <w:t xml:space="preserve"> career.</w:t>
      </w:r>
    </w:p>
    <w:p w14:paraId="275AACB0" w14:textId="77777777" w:rsidR="00065558" w:rsidRPr="00FF6A71" w:rsidRDefault="6DBD17E4" w:rsidP="00065558">
      <w:pPr>
        <w:jc w:val="center"/>
      </w:pPr>
      <w:r w:rsidRPr="00C15005">
        <w:rPr>
          <w:noProof/>
        </w:rPr>
        <w:drawing>
          <wp:inline distT="0" distB="0" distL="0" distR="0" wp14:anchorId="5C9F92A2" wp14:editId="70C9419E">
            <wp:extent cx="4249882" cy="2959974"/>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01">
                      <a:extLst>
                        <a:ext uri="{28A0092B-C50C-407E-A947-70E740481C1C}">
                          <a14:useLocalDpi xmlns:a14="http://schemas.microsoft.com/office/drawing/2010/main" val="0"/>
                        </a:ext>
                      </a:extLst>
                    </a:blip>
                    <a:stretch>
                      <a:fillRect/>
                    </a:stretch>
                  </pic:blipFill>
                  <pic:spPr>
                    <a:xfrm>
                      <a:off x="0" y="0"/>
                      <a:ext cx="4249882" cy="2959974"/>
                    </a:xfrm>
                    <a:prstGeom prst="rect">
                      <a:avLst/>
                    </a:prstGeom>
                  </pic:spPr>
                </pic:pic>
              </a:graphicData>
            </a:graphic>
          </wp:inline>
        </w:drawing>
      </w:r>
    </w:p>
    <w:p w14:paraId="3A8CF1AB" w14:textId="38AB97BC" w:rsidR="00065558" w:rsidRPr="007C0DAF" w:rsidRDefault="00065558">
      <w:pPr>
        <w:pStyle w:val="Caption"/>
        <w:pPrChange w:id="11527" w:author="pete jones" w:date="2022-01-04T14:29:00Z">
          <w:pPr>
            <w:pStyle w:val="TOCHeading"/>
            <w:jc w:val="center"/>
          </w:pPr>
        </w:pPrChange>
      </w:pPr>
      <w:bookmarkStart w:id="11528" w:name="_Ref71018888"/>
      <w:bookmarkStart w:id="11529" w:name="_Toc68162273"/>
      <w:bookmarkStart w:id="11530" w:name="_Toc99719300"/>
      <w:r w:rsidRPr="00C15005">
        <w:t xml:space="preserve">Figure </w:t>
      </w:r>
      <w:ins w:id="11531" w:author="pete jones" w:date="2022-03-10T14:38:00Z">
        <w:r w:rsidR="00CE4F4E">
          <w:fldChar w:fldCharType="begin"/>
        </w:r>
        <w:r w:rsidR="00CE4F4E">
          <w:instrText xml:space="preserve"> STYLEREF 1 \s </w:instrText>
        </w:r>
      </w:ins>
      <w:r w:rsidR="00CE4F4E">
        <w:fldChar w:fldCharType="separate"/>
      </w:r>
      <w:r w:rsidR="00D94147">
        <w:rPr>
          <w:noProof/>
        </w:rPr>
        <w:t>6</w:t>
      </w:r>
      <w:ins w:id="11532"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1533" w:author="pete jones" w:date="2022-04-05T11:31:00Z">
        <w:r w:rsidR="00D94147">
          <w:rPr>
            <w:noProof/>
          </w:rPr>
          <w:t>4</w:t>
        </w:r>
      </w:ins>
      <w:ins w:id="11534" w:author="pete jones" w:date="2022-03-10T14:38:00Z">
        <w:r w:rsidR="00CE4F4E">
          <w:fldChar w:fldCharType="end"/>
        </w:r>
      </w:ins>
      <w:del w:id="11535"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4</w:delText>
        </w:r>
        <w:r w:rsidRPr="007C0DAF" w:rsidDel="0004608E">
          <w:fldChar w:fldCharType="end"/>
        </w:r>
      </w:del>
      <w:bookmarkEnd w:id="11528"/>
      <w:r w:rsidRPr="007C0DAF">
        <w:t xml:space="preserve">: Example module structure of a BTEC </w:t>
      </w:r>
      <w:del w:id="11536" w:author="pete jones" w:date="2022-03-30T09:49:00Z">
        <w:r w:rsidRPr="007C0DAF" w:rsidDel="002B525A">
          <w:delText xml:space="preserve">extended </w:delText>
        </w:r>
      </w:del>
      <w:ins w:id="11537" w:author="pete jones" w:date="2022-03-30T09:49:00Z">
        <w:r w:rsidR="002B525A">
          <w:t>E</w:t>
        </w:r>
        <w:r w:rsidR="002B525A" w:rsidRPr="007C0DAF">
          <w:t xml:space="preserve">xtended </w:t>
        </w:r>
      </w:ins>
      <w:r w:rsidRPr="007C0DAF">
        <w:t>Diploma in Mechanical Engineering</w:t>
      </w:r>
      <w:bookmarkEnd w:id="11529"/>
      <w:bookmarkEnd w:id="11530"/>
    </w:p>
    <w:p w14:paraId="56BE794D" w14:textId="711A5FAE" w:rsidR="00A33F88" w:rsidRPr="00FF6A71" w:rsidRDefault="009D0C51" w:rsidP="005701B7">
      <w:r w:rsidRPr="00FF6A71">
        <w:t xml:space="preserve">Focussing on </w:t>
      </w:r>
      <w:del w:id="11538" w:author="pete jones" w:date="2022-04-01T09:35:00Z">
        <w:r w:rsidRPr="00FF6A71" w:rsidDel="00EC37C4">
          <w:delText xml:space="preserve">the topic of </w:delText>
        </w:r>
      </w:del>
      <w:r w:rsidRPr="00FF6A71">
        <w:t xml:space="preserve">mathematics at </w:t>
      </w:r>
      <w:ins w:id="11539" w:author="pete jones" w:date="2022-03-30T09:49:00Z">
        <w:r w:rsidR="002B525A">
          <w:t xml:space="preserve">the </w:t>
        </w:r>
      </w:ins>
      <w:r w:rsidRPr="00FF6A71">
        <w:t xml:space="preserve">undergraduate level and </w:t>
      </w:r>
      <w:del w:id="11540" w:author="pete jones" w:date="2022-04-01T15:02:00Z">
        <w:r w:rsidRPr="00FF6A71" w:rsidDel="00726256">
          <w:delText xml:space="preserve">the question of </w:delText>
        </w:r>
      </w:del>
      <w:r w:rsidRPr="00FF6A71">
        <w:t xml:space="preserve">“is there too much maths in engineering”. The role of mathematics in engineering practice and </w:t>
      </w:r>
      <w:del w:id="11541" w:author="pete jones" w:date="2022-03-30T09:49:00Z">
        <w:r w:rsidRPr="00FF6A71" w:rsidDel="002B525A">
          <w:delText xml:space="preserve">in </w:delText>
        </w:r>
      </w:del>
      <w:r w:rsidRPr="00FF6A71">
        <w:t xml:space="preserve">the formation of engineers has been researched by </w:t>
      </w:r>
      <w:r w:rsidRPr="00312F59">
        <w:fldChar w:fldCharType="begin" w:fldLock="1"/>
      </w:r>
      <w:r w:rsidR="00961F85" w:rsidRPr="00FF6A71">
        <w:instrText>ADDIN CSL_CITATION {"citationItems":[{"id":"ITEM-1","itemData":{"ISBN":"9782873520052","abstract":"In Ireland, the number of school leavers pursuing professional engineering careers has been declining almost continuously over twenty years. Students wishing to pursue professional engineering degree courses are required to demonstrate proficiency in secondary school mathematics at the higher level. Yet, only a 16% minority of secondary school mathematics students in Ireland takes the Leaving Certificate mathematics exam at the higher level. It is widely thought that mathematics is the \"key academic hurdle\" in producing a supply of engineering graduates [1]. While mathematics has been regarded as a fundamental knowledge area underpinning engineering practice there is a belief among some practising engineers that the mathematics they learned is not applicable to their work [2]. Advances in technology, knowledge diffusion and almost instant information access, support the view that teaching \"engineers to think analytically will be more important than helping them memorise algebra theorems\" [3]. However, research concerning the type of mathematics used by engineers in their work is sparse [2,4]. This research was inspired by the observation that there is a lacuna in the literature concerning the nature of mathematics' role, if any, as a significant cause of the declining number of students entering professional engineering education courses. Additionally there is currently no broad picture of the mathematical expertise required or used by practising engineers. This study investigates (i) the role of mathematics in engineering practice and (ii) whether there is a relationship between students' experiences with school mathematics and their choice of engineering as a career. The population of interest in this study is professional engineers practising in Ireland. A sequential explanatory mixed methods design, where the subsequent collection and analysis of interview data builds on the analysis of survey findings, is employed. Practising engineers' mathematics usage is considered in three parts, namely curriculum mathematics, mathematical thinking, and motivation to take a mathematical approach. Curriculum mathematicsusage is measured by a derivation of de Lange's mathematics assessment pyramid [5]. Mathematical thinkingusage relates to mathematical modes of thinking used in work. Motivation to take a mathematical approach concerns the affective domain whereby it is believed that attitudes, beliefs, values and emotions play a central role in mathematics learni…","author":[{"dropping-particle":"","family":"Goold","given":"E.","non-dropping-particle":"","parse-names":false,"suffix":""},{"dropping-particle":"","family":"Devitt","given":"F.","non-dropping-particle":"","parse-names":false,"suffix":""}],"container-title":"Proceedings of the 40th SEFI Annual Conference 2012 - Engineering Education 2020: Meet the Future","id":"ITEM-1","issue":"January 2012","issued":{"date-parts":[["2012"]]},"title":"The role of mathematics in engineering practice and in the formation of engineers","type":"article-journal"},"uris":["http://www.mendeley.com/documents/?uuid=a6b22466-f4a5-4811-8926-ba2660cfe551"]}],"mendeley":{"formattedCitation":"(Goold and Devitt, 2012)","plainTextFormattedCitation":"(Goold and Devitt, 2012)","previouslyFormattedCitation":"(Goold and Devitt, 2012)"},"properties":{"noteIndex":0},"schema":"https://github.com/citation-style-language/schema/raw/master/csl-citation.json"}</w:instrText>
      </w:r>
      <w:r w:rsidRPr="00312F59">
        <w:fldChar w:fldCharType="separate"/>
      </w:r>
      <w:r w:rsidRPr="00FF6A71">
        <w:rPr>
          <w:noProof/>
        </w:rPr>
        <w:t>(Goold and Devitt, 2012)</w:t>
      </w:r>
      <w:r w:rsidRPr="00312F59">
        <w:fldChar w:fldCharType="end"/>
      </w:r>
      <w:r w:rsidRPr="00FF6A71">
        <w:t xml:space="preserve">, </w:t>
      </w:r>
      <w:del w:id="11542" w:author="pete jones" w:date="2022-03-30T09:49:00Z">
        <w:r w:rsidRPr="00FF6A71" w:rsidDel="002B525A">
          <w:delText xml:space="preserve">in </w:delText>
        </w:r>
      </w:del>
      <w:r w:rsidRPr="00FF6A71">
        <w:t xml:space="preserve">which </w:t>
      </w:r>
      <w:del w:id="11543" w:author="pete jones" w:date="2022-03-30T09:50:00Z">
        <w:r w:rsidRPr="00FF6A71" w:rsidDel="002B525A">
          <w:delText xml:space="preserve">they </w:delText>
        </w:r>
      </w:del>
      <w:r w:rsidRPr="00FF6A71">
        <w:t>posed two questions</w:t>
      </w:r>
      <w:del w:id="11544" w:author="pete jones" w:date="2022-04-01T09:35:00Z">
        <w:r w:rsidR="00117649" w:rsidRPr="00FF6A71" w:rsidDel="00EC37C4">
          <w:delText>, firstly</w:delText>
        </w:r>
      </w:del>
      <w:r w:rsidR="00117649" w:rsidRPr="00FF6A71">
        <w:t xml:space="preserve">: </w:t>
      </w:r>
      <w:r w:rsidRPr="00FF6A71">
        <w:t>what is the role of mathematics in engineering practice?</w:t>
      </w:r>
      <w:r w:rsidR="00117649" w:rsidRPr="00FF6A71">
        <w:t xml:space="preserve"> And secondly, was</w:t>
      </w:r>
      <w:r w:rsidRPr="00FF6A71">
        <w:t xml:space="preserve"> there a relationship between students’ experiences with school mathematics and their choice of engineering as a career? </w:t>
      </w:r>
    </w:p>
    <w:p w14:paraId="4A2443D4" w14:textId="351BCCA2" w:rsidR="00A33F88" w:rsidRPr="00FF6A71" w:rsidRDefault="009D0C51" w:rsidP="009D0C51">
      <w:r w:rsidRPr="00FF6A71">
        <w:t xml:space="preserve">Their research concluded that there was “evidence that engineers’ </w:t>
      </w:r>
      <w:del w:id="11545" w:author="pete jones" w:date="2022-04-01T09:35:00Z">
        <w:r w:rsidRPr="00FF6A71" w:rsidDel="00EC37C4">
          <w:delText xml:space="preserve">use of </w:delText>
        </w:r>
      </w:del>
      <w:r w:rsidRPr="00FF6A71">
        <w:rPr>
          <w:i/>
          <w:iCs/>
        </w:rPr>
        <w:t>mathematical thinking</w:t>
      </w:r>
      <w:r w:rsidRPr="00FF6A71">
        <w:t xml:space="preserve"> is significantly greater than their use of </w:t>
      </w:r>
      <w:r w:rsidRPr="00FF6A71">
        <w:rPr>
          <w:i/>
          <w:iCs/>
        </w:rPr>
        <w:t>curriculum mathematics”</w:t>
      </w:r>
      <w:r w:rsidRPr="00FF6A71">
        <w:t xml:space="preserve">. </w:t>
      </w:r>
      <w:del w:id="11546" w:author="pete jones" w:date="2022-04-01T09:35:00Z">
        <w:r w:rsidRPr="00FF6A71" w:rsidDel="00EC37C4">
          <w:delText>Suggesting</w:delText>
        </w:r>
      </w:del>
      <w:ins w:id="11547" w:author="pete jones" w:date="2022-04-01T09:35:00Z">
        <w:r w:rsidR="00EC37C4">
          <w:t>They are s</w:t>
        </w:r>
        <w:r w:rsidR="00EC37C4" w:rsidRPr="00FF6A71">
          <w:t>uggesting</w:t>
        </w:r>
      </w:ins>
      <w:r w:rsidRPr="00FF6A71">
        <w:t xml:space="preserve">; “that the focus on “objective” solutions at the expense of tacit knowledge in mathematics education reduces the value of mathematics in engineering practice”. They </w:t>
      </w:r>
      <w:del w:id="11548" w:author="pete jones" w:date="2022-04-01T09:36:00Z">
        <w:r w:rsidRPr="00FF6A71" w:rsidDel="00EC37C4">
          <w:delText>went further to state</w:delText>
        </w:r>
      </w:del>
      <w:ins w:id="11549" w:author="pete jones" w:date="2022-04-01T09:36:00Z">
        <w:r w:rsidR="00EC37C4">
          <w:t>further stated</w:t>
        </w:r>
      </w:ins>
      <w:r w:rsidRPr="00FF6A71">
        <w:t xml:space="preserve"> that “learning mathematics in a social context enables students to acquire the tacit knowledge required in workplace situations”. </w:t>
      </w:r>
      <w:del w:id="11550" w:author="pete jones" w:date="2022-04-01T09:36:00Z">
        <w:r w:rsidRPr="00FF6A71" w:rsidDel="00EC37C4">
          <w:delText xml:space="preserve">Concluding </w:delText>
        </w:r>
      </w:del>
      <w:ins w:id="11551" w:author="pete jones" w:date="2022-04-01T09:36:00Z">
        <w:r w:rsidR="00EC37C4">
          <w:t>They conclude</w:t>
        </w:r>
        <w:r w:rsidR="00EC37C4" w:rsidRPr="00FF6A71">
          <w:t xml:space="preserve"> </w:t>
        </w:r>
      </w:ins>
      <w:r w:rsidRPr="00FF6A71">
        <w:t xml:space="preserve">that “mathematics taught during engineering education could be better matched to the mathematics required in engineering practice”.  </w:t>
      </w:r>
      <w:del w:id="11552" w:author="pete jones" w:date="2022-03-30T12:43:00Z">
        <w:r w:rsidRPr="00FF6A71" w:rsidDel="00042512">
          <w:delText>Clearly m</w:delText>
        </w:r>
      </w:del>
      <w:ins w:id="11553" w:author="pete jones" w:date="2022-03-30T12:43:00Z">
        <w:r w:rsidR="00042512">
          <w:t>M</w:t>
        </w:r>
      </w:ins>
      <w:r w:rsidRPr="00FF6A71">
        <w:t>athematics and engineering principles are essential to the art of engineering</w:t>
      </w:r>
      <w:del w:id="11554" w:author="pete jones" w:date="2022-04-01T09:36:00Z">
        <w:r w:rsidRPr="00FF6A71" w:rsidDel="00EC37C4">
          <w:delText>, but</w:delText>
        </w:r>
      </w:del>
      <w:ins w:id="11555" w:author="pete jones" w:date="2022-04-01T09:36:00Z">
        <w:r w:rsidR="00EC37C4">
          <w:t>. Still,</w:t>
        </w:r>
      </w:ins>
      <w:r w:rsidRPr="00FF6A71">
        <w:t xml:space="preserve"> respect for the subjects is proportional to </w:t>
      </w:r>
      <w:del w:id="11556" w:author="pete jones" w:date="2022-04-01T09:36:00Z">
        <w:r w:rsidRPr="00FF6A71" w:rsidDel="00EC37C4">
          <w:delText xml:space="preserve">the extent of </w:delText>
        </w:r>
      </w:del>
      <w:r w:rsidRPr="00FF6A71">
        <w:t xml:space="preserve">their usefulness, solving the problem vs solving the right problem. Therefore, it is possible to extrapolate the </w:t>
      </w:r>
      <w:r w:rsidRPr="00FF6A71">
        <w:lastRenderedPageBreak/>
        <w:t>conclusions of such research into the conflict for applying it to engineering principles and solving problems in context</w:t>
      </w:r>
      <w:ins w:id="11557" w:author="pete jones" w:date="2022-02-08T15:25:00Z">
        <w:r w:rsidR="00E47C2C">
          <w:t xml:space="preserve"> </w:t>
        </w:r>
        <w:r w:rsidR="00E47C2C">
          <w:fldChar w:fldCharType="begin" w:fldLock="1"/>
        </w:r>
      </w:ins>
      <w:r w:rsidR="003338B3">
        <w:instrText>ADDIN CSL_CITATION {"citationItems":[{"id":"ITEM-1","itemData":{"ISBN":"9782873520052","abstract":"In Ireland, the number of school leavers pursuing professional engineering careers has been declining almost continuously over twenty years. Students wishing to pursue professional engineering degree courses are required to demonstrate proficiency in secondary school mathematics at the higher level. Yet, only a 16% minority of secondary school mathematics students in Ireland takes the Leaving Certificate mathematics exam at the higher level. It is widely thought that mathematics is the \"key academic hurdle\" in producing a supply of engineering graduates [1]. While mathematics has been regarded as a fundamental knowledge area underpinning engineering practice there is a belief among some practising engineers that the mathematics they learned is not applicable to their work [2]. Advances in technology, knowledge diffusion and almost instant information access, support the view that teaching \"engineers to think analytically will be more important than helping them memorise algebra theorems\" [3]. However, research concerning the type of mathematics used by engineers in their work is sparse [2,4]. This research was inspired by the observation that there is a lacuna in the literature concerning the nature of mathematics' role, if any, as a significant cause of the declining number of students entering professional engineering education courses. Additionally there is currently no broad picture of the mathematical expertise required or used by practising engineers. This study investigates (i) the role of mathematics in engineering practice and (ii) whether there is a relationship between students' experiences with school mathematics and their choice of engineering as a career. The population of interest in this study is professional engineers practising in Ireland. A sequential explanatory mixed methods design, where the subsequent collection and analysis of interview data builds on the analysis of survey findings, is employed. Practising engineers' mathematics usage is considered in three parts, namely curriculum mathematics, mathematical thinking, and motivation to take a mathematical approach. Curriculum mathematicsusage is measured by a derivation of de Lange's mathematics assessment pyramid [5]. Mathematical thinkingusage relates to mathematical modes of thinking used in work. Motivation to take a mathematical approach concerns the affective domain whereby it is believed that attitudes, beliefs, values and emotions play a central role in mathematics learni…","author":[{"dropping-particle":"","family":"Goold","given":"E.","non-dropping-particle":"","parse-names":false,"suffix":""},{"dropping-particle":"","family":"Devitt","given":"F.","non-dropping-particle":"","parse-names":false,"suffix":""}],"container-title":"Proceedings of the 40th SEFI Annual Conference 2012 - Engineering Education 2020: Meet the Future","id":"ITEM-1","issue":"January 2012","issued":{"date-parts":[["2012"]]},"title":"The role of mathematics in engineering practice and in the formation of engineers","type":"article-journal"},"uris":["http://www.mendeley.com/documents/?uuid=a6b22466-f4a5-4811-8926-ba2660cfe551"]}],"mendeley":{"formattedCitation":"(Goold and Devitt, 2012)","plainTextFormattedCitation":"(Goold and Devitt, 2012)","previouslyFormattedCitation":"(Goold and Devitt, 2012)"},"properties":{"noteIndex":0},"schema":"https://github.com/citation-style-language/schema/raw/master/csl-citation.json"}</w:instrText>
      </w:r>
      <w:r w:rsidR="00E47C2C">
        <w:fldChar w:fldCharType="separate"/>
      </w:r>
      <w:r w:rsidR="00E47C2C" w:rsidRPr="00E47C2C">
        <w:rPr>
          <w:noProof/>
        </w:rPr>
        <w:t>(Goold and Devitt, 2012)</w:t>
      </w:r>
      <w:ins w:id="11558" w:author="pete jones" w:date="2022-02-08T15:25:00Z">
        <w:r w:rsidR="00E47C2C">
          <w:fldChar w:fldCharType="end"/>
        </w:r>
      </w:ins>
      <w:r w:rsidRPr="00FF6A71">
        <w:t>.</w:t>
      </w:r>
    </w:p>
    <w:p w14:paraId="32DD6521" w14:textId="040B159D" w:rsidR="00A33F88" w:rsidRPr="00FF6A71" w:rsidRDefault="009D0C51" w:rsidP="009D0C51">
      <w:pPr>
        <w:rPr>
          <w:color w:val="FF0000"/>
        </w:rPr>
      </w:pPr>
      <w:r w:rsidRPr="00FF6A71">
        <w:t>The need for</w:t>
      </w:r>
      <w:del w:id="11559" w:author="pete jones" w:date="2022-04-01T09:37:00Z">
        <w:r w:rsidRPr="00FF6A71" w:rsidDel="00EC37C4">
          <w:delText>,</w:delText>
        </w:r>
      </w:del>
      <w:r w:rsidRPr="00FF6A71">
        <w:t xml:space="preserve"> and the case for an integrated curriculum</w:t>
      </w:r>
      <w:ins w:id="11560" w:author="pete jones" w:date="2022-04-01T09:37:00Z">
        <w:r w:rsidR="00EC37C4">
          <w:t xml:space="preserve"> and the opportunities to evolve existing practice provide the environment and the opportunity to investigate an innovative approach to using</w:t>
        </w:r>
      </w:ins>
      <w:del w:id="11561" w:author="pete jones" w:date="2022-04-01T09:37:00Z">
        <w:r w:rsidRPr="00FF6A71" w:rsidDel="00EC37C4">
          <w:delText xml:space="preserve"> along with the opportunities to evolve existing practice provide the environment and the opportunity to investigate an innovative approach to making use of</w:delText>
        </w:r>
      </w:del>
      <w:r w:rsidRPr="00FF6A71">
        <w:t xml:space="preserve"> collaborative engineering tools. </w:t>
      </w:r>
      <w:del w:id="11562" w:author="pete jones" w:date="2022-04-01T09:37:00Z">
        <w:r w:rsidRPr="00FF6A71" w:rsidDel="00EC37C4">
          <w:delText>In this</w:delText>
        </w:r>
      </w:del>
      <w:ins w:id="11563" w:author="pete jones" w:date="2022-04-01T09:37:00Z">
        <w:r w:rsidR="00EC37C4">
          <w:t>The</w:t>
        </w:r>
      </w:ins>
      <w:r w:rsidRPr="00FF6A71">
        <w:t xml:space="preserve"> </w:t>
      </w:r>
      <w:del w:id="11564" w:author="pete jones" w:date="2022-04-01T09:38:00Z">
        <w:r w:rsidRPr="00FF6A71" w:rsidDel="00EC37C4">
          <w:delText xml:space="preserve">next </w:delText>
        </w:r>
      </w:del>
      <w:ins w:id="11565" w:author="pete jones" w:date="2022-04-01T09:38:00Z">
        <w:r w:rsidR="00EC37C4">
          <w:t>following</w:t>
        </w:r>
        <w:r w:rsidR="00EC37C4" w:rsidRPr="00FF6A71">
          <w:t xml:space="preserve"> </w:t>
        </w:r>
      </w:ins>
      <w:r w:rsidRPr="00FF6A71">
        <w:t>section</w:t>
      </w:r>
      <w:ins w:id="11566" w:author="pete jones" w:date="2022-04-01T09:38:00Z">
        <w:r w:rsidR="00EC37C4">
          <w:t xml:space="preserve"> considers how this may be achieved</w:t>
        </w:r>
      </w:ins>
      <w:ins w:id="11567" w:author="pete jones" w:date="2022-04-01T09:39:00Z">
        <w:r w:rsidR="00EC37C4">
          <w:t>,</w:t>
        </w:r>
      </w:ins>
      <w:del w:id="11568" w:author="pete jones" w:date="2022-04-01T09:39:00Z">
        <w:r w:rsidRPr="00FF6A71" w:rsidDel="00EC37C4">
          <w:delText xml:space="preserve"> a discussion of </w:delText>
        </w:r>
      </w:del>
      <w:del w:id="11569" w:author="pete jones" w:date="2022-04-01T09:37:00Z">
        <w:r w:rsidRPr="00FF6A71" w:rsidDel="00EC37C4">
          <w:delText>ways in which</w:delText>
        </w:r>
      </w:del>
      <w:del w:id="11570" w:author="pete jones" w:date="2022-04-01T09:39:00Z">
        <w:r w:rsidRPr="00FF6A71" w:rsidDel="00EC37C4">
          <w:delText xml:space="preserve"> that can be achieved </w:delText>
        </w:r>
      </w:del>
      <w:del w:id="11571" w:author="pete jones" w:date="2022-03-30T12:40:00Z">
        <w:r w:rsidRPr="00FF6A71" w:rsidDel="00042512">
          <w:delText xml:space="preserve">are </w:delText>
        </w:r>
      </w:del>
      <w:del w:id="11572" w:author="pete jones" w:date="2022-04-01T09:39:00Z">
        <w:r w:rsidRPr="00FF6A71" w:rsidDel="00EC37C4">
          <w:delText>considered,</w:delText>
        </w:r>
      </w:del>
      <w:r w:rsidRPr="00FF6A71">
        <w:t xml:space="preserve"> but at this stage</w:t>
      </w:r>
      <w:ins w:id="11573" w:author="pete jones" w:date="2022-04-01T09:39:00Z">
        <w:r w:rsidR="00EC37C4">
          <w:t>,</w:t>
        </w:r>
      </w:ins>
      <w:r w:rsidRPr="00FF6A71">
        <w:t xml:space="preserve"> only within the framework of an introductory level course environment. An introductory course must be designed to fortify technical fundamentals and conceptual knowledge.</w:t>
      </w:r>
      <w:r w:rsidRPr="00FF6A71">
        <w:rPr>
          <w:color w:val="FF0000"/>
        </w:rPr>
        <w:t xml:space="preserve"> </w:t>
      </w:r>
      <w:r w:rsidRPr="00FF6A71">
        <w:t xml:space="preserve">The core purpose </w:t>
      </w:r>
      <w:del w:id="11574" w:author="pete jones" w:date="2022-03-30T09:50:00Z">
        <w:r w:rsidRPr="00FF6A71" w:rsidDel="002B525A">
          <w:delText xml:space="preserve">being </w:delText>
        </w:r>
      </w:del>
      <w:ins w:id="11575" w:author="pete jones" w:date="2022-03-30T09:50:00Z">
        <w:r w:rsidR="002B525A">
          <w:t>is</w:t>
        </w:r>
        <w:r w:rsidR="002B525A" w:rsidRPr="00FF6A71">
          <w:t xml:space="preserve"> </w:t>
        </w:r>
      </w:ins>
      <w:r w:rsidRPr="00FF6A71">
        <w:t xml:space="preserve">to teach some </w:t>
      </w:r>
      <w:del w:id="11576" w:author="pete jones" w:date="2022-04-01T09:39:00Z">
        <w:r w:rsidRPr="00FF6A71" w:rsidDel="00EC37C4">
          <w:delText>early important</w:delText>
        </w:r>
      </w:del>
      <w:ins w:id="11577" w:author="pete jones" w:date="2022-04-01T09:39:00Z">
        <w:r w:rsidR="00EC37C4">
          <w:t>essential early</w:t>
        </w:r>
      </w:ins>
      <w:r w:rsidRPr="00FF6A71">
        <w:t xml:space="preserve"> skills, using compelling engineering experiences as a base for later learning.</w:t>
      </w:r>
    </w:p>
    <w:p w14:paraId="5B4962ED" w14:textId="33CA43C0" w:rsidR="00A33F88" w:rsidRPr="00FF6A71" w:rsidRDefault="009D0C51" w:rsidP="009D0C51">
      <w:r w:rsidRPr="00FF6A71">
        <w:t xml:space="preserve">The need for a synoptic activity is therefore </w:t>
      </w:r>
      <w:r w:rsidR="00065558" w:rsidRPr="00FF6A71">
        <w:t>clear</w:t>
      </w:r>
      <w:r w:rsidRPr="00FF6A71">
        <w:t xml:space="preserve">. A collaborative challenge in which students can intrinsically become involved as a team to design, make, and compete. </w:t>
      </w:r>
      <w:del w:id="11578" w:author="pete jones" w:date="2022-04-01T09:39:00Z">
        <w:r w:rsidRPr="00FF6A71" w:rsidDel="00EC37C4">
          <w:delText xml:space="preserve">Designing </w:delText>
        </w:r>
      </w:del>
      <w:ins w:id="11579" w:author="pete jones" w:date="2022-04-01T09:39:00Z">
        <w:r w:rsidR="00EC37C4" w:rsidRPr="00FF6A71">
          <w:t>De</w:t>
        </w:r>
        <w:r w:rsidR="00EC37C4">
          <w:t>velop</w:t>
        </w:r>
        <w:r w:rsidR="00EC37C4" w:rsidRPr="00FF6A71">
          <w:t xml:space="preserve">ing </w:t>
        </w:r>
      </w:ins>
      <w:r w:rsidRPr="00FF6A71">
        <w:t>such a project challenge to meet the existing structure of teaching and assessment is a challenge. In the following example</w:t>
      </w:r>
      <w:ins w:id="11580" w:author="pete jones" w:date="2022-03-30T09:50:00Z">
        <w:r w:rsidR="002B525A">
          <w:t>,</w:t>
        </w:r>
      </w:ins>
      <w:r w:rsidRPr="00FF6A71">
        <w:t xml:space="preserve"> the outcomes and learning opportunities take precedence over existing pedagogy, thus demanding a modification to teaching practices, the learning resources, and </w:t>
      </w:r>
      <w:ins w:id="11581" w:author="pete jones" w:date="2022-04-01T09:40:00Z">
        <w:r w:rsidR="00EC37C4">
          <w:t xml:space="preserve">the </w:t>
        </w:r>
      </w:ins>
      <w:del w:id="11582" w:author="pete jones" w:date="2022-04-01T09:40:00Z">
        <w:r w:rsidRPr="00FF6A71" w:rsidDel="00EC37C4">
          <w:delText xml:space="preserve">its </w:delText>
        </w:r>
      </w:del>
      <w:r w:rsidRPr="00FF6A71">
        <w:t xml:space="preserve">environment. </w:t>
      </w:r>
      <w:del w:id="11583" w:author="pete jones" w:date="2022-04-01T09:41:00Z">
        <w:r w:rsidRPr="00FF6A71" w:rsidDel="00EC37C4">
          <w:delText xml:space="preserve">In many cases this is not </w:delText>
        </w:r>
      </w:del>
      <w:del w:id="11584" w:author="pete jones" w:date="2022-04-01T09:40:00Z">
        <w:r w:rsidRPr="00FF6A71" w:rsidDel="00EC37C4">
          <w:delText>such an onerous task because most modern undergraduate learning environments have made significant changes to their resources and the way</w:delText>
        </w:r>
      </w:del>
      <w:ins w:id="11585" w:author="pete jones" w:date="2022-04-01T09:42:00Z">
        <w:r w:rsidR="00EC37C4">
          <w:t>In many cases, the task is not onerou</w:t>
        </w:r>
      </w:ins>
      <w:ins w:id="11586" w:author="pete jones" w:date="2022-04-01T09:41:00Z">
        <w:r w:rsidR="00EC37C4">
          <w:t>s</w:t>
        </w:r>
      </w:ins>
      <w:ins w:id="11587" w:author="pete jones" w:date="2022-04-01T09:40:00Z">
        <w:r w:rsidR="00EC37C4">
          <w:t xml:space="preserve"> because most modern undergraduate learning environments have made significant changes to their resources and </w:t>
        </w:r>
      </w:ins>
      <w:ins w:id="11588" w:author="pete jones" w:date="2022-04-01T09:42:00Z">
        <w:r w:rsidR="00EC37C4">
          <w:t xml:space="preserve">how to </w:t>
        </w:r>
      </w:ins>
      <w:del w:id="11589" w:author="pete jones" w:date="2022-04-01T09:41:00Z">
        <w:r w:rsidRPr="00FF6A71" w:rsidDel="00EC37C4">
          <w:delText xml:space="preserve"> the</w:delText>
        </w:r>
      </w:del>
      <w:ins w:id="11590" w:author="pete jones" w:date="2022-04-01T09:40:00Z">
        <w:r w:rsidR="00EC37C4">
          <w:t>use</w:t>
        </w:r>
      </w:ins>
      <w:del w:id="11591" w:author="pete jones" w:date="2022-04-01T09:40:00Z">
        <w:r w:rsidRPr="00FF6A71" w:rsidDel="00EC37C4">
          <w:delText>y</w:delText>
        </w:r>
      </w:del>
      <w:r w:rsidRPr="00FF6A71">
        <w:t xml:space="preserve"> </w:t>
      </w:r>
      <w:ins w:id="11592" w:author="pete jones" w:date="2022-04-01T09:41:00Z">
        <w:r w:rsidR="00EC37C4">
          <w:t xml:space="preserve">them </w:t>
        </w:r>
      </w:ins>
      <w:del w:id="11593" w:author="pete jones" w:date="2022-04-01T09:40:00Z">
        <w:r w:rsidRPr="00FF6A71" w:rsidDel="00EC37C4">
          <w:delText xml:space="preserve">are utilised </w:delText>
        </w:r>
      </w:del>
      <w:r w:rsidRPr="00FF6A71">
        <w:t xml:space="preserve">for </w:t>
      </w:r>
      <w:del w:id="11594" w:author="pete jones" w:date="2022-03-30T09:50:00Z">
        <w:r w:rsidRPr="00FF6A71" w:rsidDel="002B525A">
          <w:delText xml:space="preserve">student </w:delText>
        </w:r>
      </w:del>
      <w:ins w:id="11595" w:author="pete jones" w:date="2022-03-30T09:50:00Z">
        <w:r w:rsidR="002B525A" w:rsidRPr="00FF6A71">
          <w:t>student</w:t>
        </w:r>
        <w:r w:rsidR="002B525A">
          <w:t>-</w:t>
        </w:r>
      </w:ins>
      <w:r w:rsidRPr="00FF6A71">
        <w:t xml:space="preserve">centred experiences. The greatest challenge emerges from the need to change traditional timetabling that supports the strict disciplinary approach to topics and the </w:t>
      </w:r>
      <w:del w:id="11596" w:author="pete jones" w:date="2022-04-01T09:42:00Z">
        <w:r w:rsidRPr="00FF6A71" w:rsidDel="00EC37C4">
          <w:delText xml:space="preserve">predilection </w:delText>
        </w:r>
      </w:del>
      <w:ins w:id="11597" w:author="pete jones" w:date="2022-04-01T09:42:00Z">
        <w:r w:rsidR="00EC37C4" w:rsidRPr="00FF6A71">
          <w:t>predi</w:t>
        </w:r>
        <w:r w:rsidR="00EC37C4">
          <w:t>sposi</w:t>
        </w:r>
        <w:r w:rsidR="00EC37C4" w:rsidRPr="00FF6A71">
          <w:t xml:space="preserve">tion </w:t>
        </w:r>
      </w:ins>
      <w:r w:rsidRPr="00FF6A71">
        <w:t xml:space="preserve">to use the large lecture to disseminate content knowledge. The project example </w:t>
      </w:r>
      <w:del w:id="11598" w:author="pete jones" w:date="2022-04-01T09:43:00Z">
        <w:r w:rsidRPr="00FF6A71" w:rsidDel="00EC37C4">
          <w:delText>has been chosen</w:delText>
        </w:r>
      </w:del>
      <w:ins w:id="11599" w:author="pete jones" w:date="2022-04-01T09:43:00Z">
        <w:r w:rsidR="00EC37C4">
          <w:t>is</w:t>
        </w:r>
      </w:ins>
      <w:del w:id="11600" w:author="pete jones" w:date="2022-04-01T09:43:00Z">
        <w:r w:rsidRPr="00FF6A71" w:rsidDel="00EC37C4">
          <w:delText xml:space="preserve"> to be</w:delText>
        </w:r>
      </w:del>
      <w:r w:rsidRPr="00FF6A71">
        <w:t xml:space="preserve"> sufficiently broad to integrate many of the discipline topics included in a generic introductory course at </w:t>
      </w:r>
      <w:ins w:id="11601" w:author="pete jones" w:date="2022-03-30T09:50:00Z">
        <w:r w:rsidR="002B525A">
          <w:t xml:space="preserve">the </w:t>
        </w:r>
      </w:ins>
      <w:r w:rsidRPr="00FF6A71">
        <w:t>undergraduate level</w:t>
      </w:r>
      <w:del w:id="11602" w:author="pete jones" w:date="2022-03-30T09:50:00Z">
        <w:r w:rsidRPr="00FF6A71" w:rsidDel="002B525A">
          <w:delText>,</w:delText>
        </w:r>
      </w:del>
      <w:r w:rsidRPr="00FF6A71">
        <w:t xml:space="preserve"> and </w:t>
      </w:r>
      <w:del w:id="11603" w:author="pete jones" w:date="2022-04-01T09:43:00Z">
        <w:r w:rsidRPr="00FF6A71" w:rsidDel="00EC37C4">
          <w:delText xml:space="preserve">to </w:delText>
        </w:r>
      </w:del>
      <w:r w:rsidRPr="00FF6A71">
        <w:t xml:space="preserve">take advantage of </w:t>
      </w:r>
      <w:del w:id="11604" w:author="pete jones" w:date="2022-03-30T09:50:00Z">
        <w:r w:rsidRPr="00FF6A71" w:rsidDel="002B525A">
          <w:delText xml:space="preserve">entry </w:delText>
        </w:r>
      </w:del>
      <w:ins w:id="11605" w:author="pete jones" w:date="2022-03-30T09:50:00Z">
        <w:r w:rsidR="002B525A" w:rsidRPr="00FF6A71">
          <w:t>entry</w:t>
        </w:r>
        <w:r w:rsidR="002B525A">
          <w:t>-</w:t>
        </w:r>
      </w:ins>
      <w:r w:rsidRPr="00FF6A71">
        <w:t>level scientific and engineering knowledge through “active learning</w:t>
      </w:r>
      <w:r w:rsidR="00CC1DB0" w:rsidRPr="00FF6A71">
        <w:t>” and</w:t>
      </w:r>
      <w:r w:rsidRPr="00FF6A71">
        <w:t xml:space="preserve"> generating </w:t>
      </w:r>
      <w:del w:id="11606" w:author="pete jones" w:date="2022-03-30T09:50:00Z">
        <w:r w:rsidRPr="00FF6A71" w:rsidDel="002B525A">
          <w:delText xml:space="preserve">an </w:delText>
        </w:r>
      </w:del>
      <w:r w:rsidRPr="00FF6A71">
        <w:t xml:space="preserve">excitement about engineering. </w:t>
      </w:r>
    </w:p>
    <w:p w14:paraId="48E6E465" w14:textId="2C46DF52" w:rsidR="00A33F88" w:rsidRPr="00FF6A71" w:rsidRDefault="009D0C51" w:rsidP="009D0C51">
      <w:r w:rsidRPr="00FF6A71">
        <w:t xml:space="preserve">The problem must have a valid rationale and provide sufficient detail such that the problem can </w:t>
      </w:r>
      <w:del w:id="11607" w:author="pete jones" w:date="2022-04-01T09:43:00Z">
        <w:r w:rsidRPr="00FF6A71" w:rsidDel="00EC37C4">
          <w:delText xml:space="preserve">provide </w:delText>
        </w:r>
      </w:del>
      <w:ins w:id="11608" w:author="pete jones" w:date="2022-04-01T09:43:00Z">
        <w:r w:rsidR="00EC37C4">
          <w:t>offer</w:t>
        </w:r>
        <w:r w:rsidR="00EC37C4" w:rsidRPr="00FF6A71">
          <w:t xml:space="preserve"> </w:t>
        </w:r>
      </w:ins>
      <w:r w:rsidRPr="00FF6A71">
        <w:t>unique opportunities and intrinsic motivation for the participants. The following example is centred around sustainability</w:t>
      </w:r>
      <w:del w:id="11609" w:author="pete jones" w:date="2022-04-01T09:43:00Z">
        <w:r w:rsidRPr="00FF6A71" w:rsidDel="00EC37C4">
          <w:delText>,</w:delText>
        </w:r>
      </w:del>
      <w:r w:rsidRPr="00FF6A71">
        <w:t xml:space="preserve"> to design and prototype a small experimental domestic </w:t>
      </w:r>
      <w:del w:id="11610" w:author="pete jones" w:date="2022-03-30T09:50:00Z">
        <w:r w:rsidRPr="00FF6A71" w:rsidDel="002B525A">
          <w:delText xml:space="preserve">micro </w:delText>
        </w:r>
      </w:del>
      <w:ins w:id="11611" w:author="pete jones" w:date="2022-03-30T09:50:00Z">
        <w:r w:rsidR="002B525A" w:rsidRPr="00FF6A71">
          <w:t>micro</w:t>
        </w:r>
        <w:r w:rsidR="002B525A">
          <w:t>-</w:t>
        </w:r>
      </w:ins>
      <w:r w:rsidRPr="00FF6A71">
        <w:t xml:space="preserve">generator. The discussion will ask how the discipline knowledge of; engineering principles, maths, engineering design, systems, manufacturing, and materials can coexist to </w:t>
      </w:r>
      <w:del w:id="11612" w:author="pete jones" w:date="2022-04-01T09:43:00Z">
        <w:r w:rsidRPr="00FF6A71" w:rsidDel="00EC37C4">
          <w:delText>provide assessment of</w:delText>
        </w:r>
      </w:del>
      <w:ins w:id="11613" w:author="pete jones" w:date="2022-04-01T09:43:00Z">
        <w:r w:rsidR="00EC37C4">
          <w:t>assess</w:t>
        </w:r>
      </w:ins>
      <w:r w:rsidRPr="00FF6A71">
        <w:t xml:space="preserve"> outcomes. The project also provides a challenging environment </w:t>
      </w:r>
      <w:del w:id="11614" w:author="pete jones" w:date="2022-04-01T09:44:00Z">
        <w:r w:rsidRPr="00FF6A71" w:rsidDel="00EC37C4">
          <w:delText>in which;</w:delText>
        </w:r>
      </w:del>
      <w:ins w:id="11615" w:author="pete jones" w:date="2022-04-01T09:44:00Z">
        <w:r w:rsidR="00EC37C4">
          <w:t>where</w:t>
        </w:r>
      </w:ins>
      <w:r w:rsidRPr="00FF6A71">
        <w:t xml:space="preserve"> </w:t>
      </w:r>
      <w:r w:rsidRPr="00FF6A71">
        <w:lastRenderedPageBreak/>
        <w:t xml:space="preserve">personal, professional, practical, and problem-solving skills </w:t>
      </w:r>
      <w:del w:id="11616" w:author="pete jones" w:date="2022-04-01T09:44:00Z">
        <w:r w:rsidRPr="00FF6A71" w:rsidDel="00EC37C4">
          <w:delText>may be</w:delText>
        </w:r>
      </w:del>
      <w:ins w:id="11617" w:author="pete jones" w:date="2022-04-01T09:44:00Z">
        <w:r w:rsidR="00EC37C4">
          <w:t>are</w:t>
        </w:r>
      </w:ins>
      <w:r w:rsidRPr="00FF6A71">
        <w:t xml:space="preserve"> developed and </w:t>
      </w:r>
      <w:del w:id="11618" w:author="pete jones" w:date="2022-04-01T09:44:00Z">
        <w:r w:rsidRPr="00FF6A71" w:rsidDel="00EC37C4">
          <w:delText>assessed</w:delText>
        </w:r>
      </w:del>
      <w:ins w:id="11619" w:author="pete jones" w:date="2022-04-01T09:44:00Z">
        <w:r w:rsidR="00EC37C4">
          <w:t>evaluat</w:t>
        </w:r>
        <w:r w:rsidR="00EC37C4" w:rsidRPr="00FF6A71">
          <w:t>ed</w:t>
        </w:r>
      </w:ins>
      <w:r w:rsidRPr="00FF6A71">
        <w:t>. A digital collaborative environment provides an infrastructure to enable active project management, teamworking, communications, and elements of competition</w:t>
      </w:r>
      <w:ins w:id="11620" w:author="pete jones" w:date="2022-04-01T09:44:00Z">
        <w:r w:rsidR="00EC37C4">
          <w:t>,</w:t>
        </w:r>
      </w:ins>
      <w:r w:rsidRPr="00FF6A71">
        <w:t xml:space="preserve"> perhaps through gamification.</w:t>
      </w:r>
      <w:r w:rsidR="00CC1DB0" w:rsidRPr="00FF6A71">
        <w:t xml:space="preserve"> </w:t>
      </w:r>
      <w:r w:rsidR="00CC1DB0" w:rsidRPr="00312F59">
        <w:fldChar w:fldCharType="begin"/>
      </w:r>
      <w:r w:rsidR="00CC1DB0" w:rsidRPr="00FF6A71">
        <w:instrText xml:space="preserve"> REF _Ref64539483 \h </w:instrText>
      </w:r>
      <w:r w:rsidR="00CC1DB0" w:rsidRPr="00312F59">
        <w:fldChar w:fldCharType="separate"/>
      </w:r>
      <w:ins w:id="11621" w:author="pete jones" w:date="2022-04-05T11:31:00Z">
        <w:r w:rsidR="00D94147" w:rsidRPr="00C15005">
          <w:t xml:space="preserve">Figure </w:t>
        </w:r>
        <w:r w:rsidR="00D94147">
          <w:rPr>
            <w:noProof/>
          </w:rPr>
          <w:t>6</w:t>
        </w:r>
        <w:r w:rsidR="00D94147">
          <w:noBreakHyphen/>
        </w:r>
        <w:r w:rsidR="00D94147">
          <w:rPr>
            <w:noProof/>
          </w:rPr>
          <w:t>5</w:t>
        </w:r>
      </w:ins>
      <w:del w:id="11622"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5</w:delText>
        </w:r>
      </w:del>
      <w:r w:rsidR="00CC1DB0" w:rsidRPr="00312F59">
        <w:fldChar w:fldCharType="end"/>
      </w:r>
      <w:r w:rsidR="00CC1DB0" w:rsidRPr="00FF6A71">
        <w:t xml:space="preserve"> illustrates a diagrammatic representation of such an experiential task.</w:t>
      </w:r>
    </w:p>
    <w:p w14:paraId="70C2DA20" w14:textId="77777777" w:rsidR="00CC1DB0" w:rsidRPr="00FF6A71" w:rsidRDefault="4279C3EF" w:rsidP="00CC1DB0">
      <w:pPr>
        <w:jc w:val="center"/>
      </w:pPr>
      <w:r w:rsidRPr="00C15005">
        <w:rPr>
          <w:noProof/>
        </w:rPr>
        <w:drawing>
          <wp:inline distT="0" distB="0" distL="0" distR="0" wp14:anchorId="7E3702FE" wp14:editId="1F7AD6C4">
            <wp:extent cx="5579746" cy="3148330"/>
            <wp:effectExtent l="0" t="0" r="190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102">
                      <a:extLst>
                        <a:ext uri="{28A0092B-C50C-407E-A947-70E740481C1C}">
                          <a14:useLocalDpi xmlns:a14="http://schemas.microsoft.com/office/drawing/2010/main" val="0"/>
                        </a:ext>
                      </a:extLst>
                    </a:blip>
                    <a:stretch>
                      <a:fillRect/>
                    </a:stretch>
                  </pic:blipFill>
                  <pic:spPr>
                    <a:xfrm>
                      <a:off x="0" y="0"/>
                      <a:ext cx="5579746" cy="3148330"/>
                    </a:xfrm>
                    <a:prstGeom prst="rect">
                      <a:avLst/>
                    </a:prstGeom>
                  </pic:spPr>
                </pic:pic>
              </a:graphicData>
            </a:graphic>
          </wp:inline>
        </w:drawing>
      </w:r>
    </w:p>
    <w:p w14:paraId="04D832B9" w14:textId="7F664674" w:rsidR="00CC1DB0" w:rsidRPr="007C0DAF" w:rsidRDefault="00CC1DB0">
      <w:pPr>
        <w:pStyle w:val="Caption"/>
        <w:pPrChange w:id="11623" w:author="pete jones" w:date="2022-01-04T14:30:00Z">
          <w:pPr>
            <w:pStyle w:val="TOCHeading"/>
            <w:jc w:val="center"/>
          </w:pPr>
        </w:pPrChange>
      </w:pPr>
      <w:bookmarkStart w:id="11624" w:name="_Ref64539483"/>
      <w:bookmarkStart w:id="11625" w:name="_Toc68162274"/>
      <w:bookmarkStart w:id="11626" w:name="_Toc99719301"/>
      <w:r w:rsidRPr="00C15005">
        <w:t xml:space="preserve">Figure </w:t>
      </w:r>
      <w:ins w:id="11627" w:author="pete jones" w:date="2022-03-10T14:38:00Z">
        <w:r w:rsidR="00CE4F4E">
          <w:fldChar w:fldCharType="begin"/>
        </w:r>
        <w:r w:rsidR="00CE4F4E">
          <w:instrText xml:space="preserve"> STYLEREF 1 \s </w:instrText>
        </w:r>
      </w:ins>
      <w:r w:rsidR="00CE4F4E">
        <w:fldChar w:fldCharType="separate"/>
      </w:r>
      <w:r w:rsidR="00D94147">
        <w:rPr>
          <w:noProof/>
        </w:rPr>
        <w:t>6</w:t>
      </w:r>
      <w:ins w:id="11628"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1629" w:author="pete jones" w:date="2022-04-05T11:31:00Z">
        <w:r w:rsidR="00D94147">
          <w:rPr>
            <w:noProof/>
          </w:rPr>
          <w:t>5</w:t>
        </w:r>
      </w:ins>
      <w:ins w:id="11630" w:author="pete jones" w:date="2022-03-10T14:38:00Z">
        <w:r w:rsidR="00CE4F4E">
          <w:fldChar w:fldCharType="end"/>
        </w:r>
      </w:ins>
      <w:del w:id="11631"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5</w:delText>
        </w:r>
        <w:r w:rsidRPr="007C0DAF" w:rsidDel="0004608E">
          <w:fldChar w:fldCharType="end"/>
        </w:r>
      </w:del>
      <w:bookmarkEnd w:id="11624"/>
      <w:r w:rsidRPr="007C0DAF">
        <w:t>: Representation of the experiential task</w:t>
      </w:r>
      <w:bookmarkEnd w:id="11625"/>
      <w:bookmarkEnd w:id="11626"/>
    </w:p>
    <w:p w14:paraId="4FB13F2F" w14:textId="6AC976AC" w:rsidR="00A33F88" w:rsidRPr="00FF6A71" w:rsidDel="006C5FCB" w:rsidRDefault="009D0C51" w:rsidP="009D0C51">
      <w:pPr>
        <w:rPr>
          <w:moveFrom w:id="11632" w:author="pete jones" w:date="2022-01-04T10:50:00Z"/>
          <w:rStyle w:val="Strong"/>
          <w:rPrChange w:id="11633" w:author="pete jones" w:date="2022-01-04T13:45:00Z">
            <w:rPr>
              <w:moveFrom w:id="11634" w:author="pete jones" w:date="2022-01-04T10:50:00Z"/>
              <w:rStyle w:val="Strong"/>
              <w:i/>
              <w:iCs/>
              <w:color w:val="44546A" w:themeColor="text2"/>
              <w:sz w:val="18"/>
              <w:szCs w:val="18"/>
            </w:rPr>
          </w:rPrChange>
        </w:rPr>
      </w:pPr>
      <w:moveFromRangeStart w:id="11635" w:author="pete jones" w:date="2022-01-04T10:50:00Z" w:name="move92185851"/>
      <w:moveFrom w:id="11636" w:author="pete jones" w:date="2022-01-04T10:50:00Z">
        <w:r w:rsidRPr="00FF6A71" w:rsidDel="006C5FCB">
          <w:rPr>
            <w:rStyle w:val="Strong"/>
          </w:rPr>
          <w:t>The Brief</w:t>
        </w:r>
      </w:moveFrom>
    </w:p>
    <w:p w14:paraId="01ECBDC1" w14:textId="535512A9" w:rsidR="00A33F88" w:rsidRPr="00FF6A71" w:rsidDel="006C5FCB" w:rsidRDefault="009D0C51" w:rsidP="006271D5">
      <w:pPr>
        <w:spacing w:line="240" w:lineRule="auto"/>
        <w:ind w:left="720" w:right="1132"/>
        <w:rPr>
          <w:moveFrom w:id="11637" w:author="pete jones" w:date="2022-01-04T10:50:00Z"/>
        </w:rPr>
      </w:pPr>
      <w:moveFrom w:id="11638" w:author="pete jones" w:date="2022-01-04T10:50:00Z">
        <w:r w:rsidRPr="00FF6A71" w:rsidDel="006C5FCB">
          <w:t xml:space="preserve">Today we see many examples of the research and development of machines to </w:t>
        </w:r>
        <w:r w:rsidR="00CC1DB0" w:rsidRPr="00FF6A71" w:rsidDel="006C5FCB">
          <w:t>exploit</w:t>
        </w:r>
        <w:r w:rsidRPr="00FF6A71" w:rsidDel="006C5FCB">
          <w:t xml:space="preserve"> the power of nature to supply the increasing demand for electricity. Renewable energy solutions to harness solar, wind, and hydro sources are all around us. There is an increasing demand for such renewable energy devices for domestic use. Your engineering brief is to investigate, design, build, and test a “</w:t>
        </w:r>
        <w:r w:rsidRPr="00FF6A71" w:rsidDel="006C5FCB">
          <w:rPr>
            <w:i/>
            <w:iCs/>
          </w:rPr>
          <w:t>scaled prototype</w:t>
        </w:r>
        <w:r w:rsidRPr="00FF6A71" w:rsidDel="006C5FCB">
          <w:t>” model for micro-scale domestic energy generation. A system capable of generating electric</w:t>
        </w:r>
        <w:r w:rsidR="00CC1DB0" w:rsidRPr="00FF6A71" w:rsidDel="006C5FCB">
          <w:t>ity</w:t>
        </w:r>
        <w:r w:rsidRPr="00FF6A71" w:rsidDel="006C5FCB">
          <w:t xml:space="preserve"> for micro scale domestic use has a power output of less than 10Kw. However, the brief is to build a scaled prototype, which means that the model will only be capable of producing power at a tiny fraction of that. The problem can be solved using wind or hydro solutions only but does not dictate a preferred solution. You are limited to a max budget for materials of £30 per team.</w:t>
        </w:r>
      </w:moveFrom>
    </w:p>
    <w:p w14:paraId="4E27FBB2" w14:textId="4F692B6E" w:rsidR="00A33F88" w:rsidRPr="00FF6A71" w:rsidDel="006C5FCB" w:rsidRDefault="009D0C51" w:rsidP="009D0C51">
      <w:pPr>
        <w:rPr>
          <w:moveFrom w:id="11639" w:author="pete jones" w:date="2022-01-04T10:50:00Z"/>
        </w:rPr>
      </w:pPr>
      <w:moveFrom w:id="11640" w:author="pete jones" w:date="2022-01-04T10:50:00Z">
        <w:r w:rsidRPr="00FF6A71" w:rsidDel="006C5FCB">
          <w:t>Scenario and problem statements</w:t>
        </w:r>
      </w:moveFrom>
    </w:p>
    <w:p w14:paraId="1045E14D" w14:textId="3DF25D88" w:rsidR="00A33F88" w:rsidRPr="00FF6A71" w:rsidDel="006C5FCB" w:rsidRDefault="009D0C51" w:rsidP="006271D5">
      <w:pPr>
        <w:spacing w:line="240" w:lineRule="auto"/>
        <w:ind w:left="720" w:right="1132"/>
        <w:rPr>
          <w:moveFrom w:id="11641" w:author="pete jones" w:date="2022-01-04T10:50:00Z"/>
        </w:rPr>
      </w:pPr>
      <w:moveFrom w:id="11642" w:author="pete jones" w:date="2022-01-04T10:50:00Z">
        <w:r w:rsidRPr="00FF6A71" w:rsidDel="006C5FCB">
          <w:t>The brief has been presented to allow each team to derive a specification based upon personal interests following initial investigation of the problem. A detailed specification of the problem must clearly define the ideas each team conceives. The concept and a top-level project plan shall be presented to the executive (academic) team prior to embarking on further detailed work during the early stages of the project.</w:t>
        </w:r>
      </w:moveFrom>
    </w:p>
    <w:p w14:paraId="5ED0686A" w14:textId="594C1D27" w:rsidR="00A33F88" w:rsidRPr="00FF6A71" w:rsidDel="006C5FCB" w:rsidRDefault="009D0C51" w:rsidP="009D0C51">
      <w:pPr>
        <w:rPr>
          <w:moveFrom w:id="11643" w:author="pete jones" w:date="2022-01-04T10:50:00Z"/>
        </w:rPr>
      </w:pPr>
      <w:moveFrom w:id="11644" w:author="pete jones" w:date="2022-01-04T10:50:00Z">
        <w:r w:rsidRPr="00FF6A71" w:rsidDel="006C5FCB">
          <w:t>The competition</w:t>
        </w:r>
      </w:moveFrom>
    </w:p>
    <w:p w14:paraId="2AB362A1" w14:textId="034FD31B" w:rsidR="00A33F88" w:rsidRPr="00FF6A71" w:rsidDel="006C5FCB" w:rsidRDefault="009D0C51" w:rsidP="006271D5">
      <w:pPr>
        <w:spacing w:line="240" w:lineRule="auto"/>
        <w:ind w:left="709" w:right="1132"/>
        <w:rPr>
          <w:moveFrom w:id="11645" w:author="pete jones" w:date="2022-01-04T10:50:00Z"/>
        </w:rPr>
      </w:pPr>
      <w:moveFrom w:id="11646" w:author="pete jones" w:date="2022-01-04T10:50:00Z">
        <w:r w:rsidRPr="00FF6A71" w:rsidDel="006C5FCB">
          <w:t>The project will be run as a time limited team competition, judged by your peers, and industrial experts, and adjudicated by the academic executive team. The competition final judging will be undertaken at an exhibition event, (which may be virtual), each team will have a stall to present their design and showcase their journey through the challenge. Points will be awarded in the following categories: highest power output will be judged in two disciplines, Wind or Hydro. It will not be necessary to present the model in a working scenario, but evidence of a working prototype must be provided. Digital media in any form is allowed:</w:t>
        </w:r>
      </w:moveFrom>
    </w:p>
    <w:p w14:paraId="1CBC461C" w14:textId="6037847F" w:rsidR="00A33F88" w:rsidRPr="00FF6A71" w:rsidDel="006C5FCB" w:rsidRDefault="009D0C51" w:rsidP="0021440D">
      <w:pPr>
        <w:numPr>
          <w:ilvl w:val="2"/>
          <w:numId w:val="67"/>
        </w:numPr>
        <w:spacing w:line="240" w:lineRule="auto"/>
        <w:ind w:right="1132"/>
        <w:rPr>
          <w:moveFrom w:id="11647" w:author="pete jones" w:date="2022-01-04T10:50:00Z"/>
        </w:rPr>
      </w:pPr>
      <w:moveFrom w:id="11648" w:author="pete jones" w:date="2022-01-04T10:50:00Z">
        <w:r w:rsidRPr="00FF6A71" w:rsidDel="006C5FCB">
          <w:t>Most innovative concept</w:t>
        </w:r>
      </w:moveFrom>
    </w:p>
    <w:p w14:paraId="6C373A31" w14:textId="233E16CC" w:rsidR="00A33F88" w:rsidRPr="00FF6A71" w:rsidDel="006C5FCB" w:rsidRDefault="009D0C51" w:rsidP="0021440D">
      <w:pPr>
        <w:numPr>
          <w:ilvl w:val="2"/>
          <w:numId w:val="67"/>
        </w:numPr>
        <w:spacing w:line="240" w:lineRule="auto"/>
        <w:ind w:right="1132"/>
        <w:rPr>
          <w:moveFrom w:id="11649" w:author="pete jones" w:date="2022-01-04T10:50:00Z"/>
        </w:rPr>
      </w:pPr>
      <w:moveFrom w:id="11650" w:author="pete jones" w:date="2022-01-04T10:50:00Z">
        <w:r w:rsidRPr="00FF6A71" w:rsidDel="006C5FCB">
          <w:t>Highest power output from the prototype</w:t>
        </w:r>
      </w:moveFrom>
    </w:p>
    <w:p w14:paraId="7634CECE" w14:textId="579FC368" w:rsidR="00A33F88" w:rsidRPr="00FF6A71" w:rsidDel="006C5FCB" w:rsidRDefault="009D0C51" w:rsidP="0021440D">
      <w:pPr>
        <w:numPr>
          <w:ilvl w:val="2"/>
          <w:numId w:val="67"/>
        </w:numPr>
        <w:spacing w:line="240" w:lineRule="auto"/>
        <w:ind w:right="1132"/>
        <w:rPr>
          <w:moveFrom w:id="11651" w:author="pete jones" w:date="2022-01-04T10:50:00Z"/>
        </w:rPr>
      </w:pPr>
      <w:moveFrom w:id="11652" w:author="pete jones" w:date="2022-01-04T10:50:00Z">
        <w:r w:rsidRPr="00FF6A71" w:rsidDel="006C5FCB">
          <w:t>Best scientific report and testing procedures</w:t>
        </w:r>
      </w:moveFrom>
    </w:p>
    <w:p w14:paraId="7A31EB2D" w14:textId="6985317E" w:rsidR="00A33F88" w:rsidRPr="00FF6A71" w:rsidDel="006C5FCB" w:rsidRDefault="009D0C51" w:rsidP="0021440D">
      <w:pPr>
        <w:numPr>
          <w:ilvl w:val="2"/>
          <w:numId w:val="67"/>
        </w:numPr>
        <w:spacing w:line="240" w:lineRule="auto"/>
        <w:ind w:right="1132"/>
        <w:rPr>
          <w:moveFrom w:id="11653" w:author="pete jones" w:date="2022-01-04T10:50:00Z"/>
        </w:rPr>
      </w:pPr>
      <w:moveFrom w:id="11654" w:author="pete jones" w:date="2022-01-04T10:50:00Z">
        <w:r w:rsidRPr="00FF6A71" w:rsidDel="006C5FCB">
          <w:t>Most cost-effective design</w:t>
        </w:r>
      </w:moveFrom>
    </w:p>
    <w:p w14:paraId="4EED9835" w14:textId="6B5887BF" w:rsidR="00A33F88" w:rsidRPr="00FF6A71" w:rsidDel="006C5FCB" w:rsidRDefault="009D0C51" w:rsidP="0021440D">
      <w:pPr>
        <w:numPr>
          <w:ilvl w:val="2"/>
          <w:numId w:val="67"/>
        </w:numPr>
        <w:spacing w:line="240" w:lineRule="auto"/>
        <w:ind w:right="1132"/>
        <w:rPr>
          <w:moveFrom w:id="11655" w:author="pete jones" w:date="2022-01-04T10:50:00Z"/>
        </w:rPr>
      </w:pPr>
      <w:moveFrom w:id="11656" w:author="pete jones" w:date="2022-01-04T10:50:00Z">
        <w:r w:rsidRPr="00FF6A71" w:rsidDel="006C5FCB">
          <w:t>Best manufactured model</w:t>
        </w:r>
      </w:moveFrom>
    </w:p>
    <w:p w14:paraId="7A5C7052" w14:textId="7FC205F2" w:rsidR="00A33F88" w:rsidRPr="00FF6A71" w:rsidDel="006C5FCB" w:rsidRDefault="009D0C51" w:rsidP="0021440D">
      <w:pPr>
        <w:numPr>
          <w:ilvl w:val="2"/>
          <w:numId w:val="67"/>
        </w:numPr>
        <w:spacing w:line="240" w:lineRule="auto"/>
        <w:ind w:right="1132"/>
        <w:rPr>
          <w:moveFrom w:id="11657" w:author="pete jones" w:date="2022-01-04T10:50:00Z"/>
        </w:rPr>
      </w:pPr>
      <w:moveFrom w:id="11658" w:author="pete jones" w:date="2022-01-04T10:50:00Z">
        <w:r w:rsidRPr="00FF6A71" w:rsidDel="006C5FCB">
          <w:t>Best presentation</w:t>
        </w:r>
      </w:moveFrom>
    </w:p>
    <w:p w14:paraId="274BDD3C" w14:textId="15B0FF3B" w:rsidR="00A33F88" w:rsidRPr="00FF6A71" w:rsidDel="006C5FCB" w:rsidRDefault="009D0C51" w:rsidP="009D0C51">
      <w:pPr>
        <w:rPr>
          <w:moveFrom w:id="11659" w:author="pete jones" w:date="2022-01-04T10:50:00Z"/>
        </w:rPr>
      </w:pPr>
      <w:moveFrom w:id="11660" w:author="pete jones" w:date="2022-01-04T10:50:00Z">
        <w:r w:rsidRPr="00FF6A71" w:rsidDel="006C5FCB">
          <w:t>Assessment weighting and deliverables</w:t>
        </w:r>
      </w:moveFrom>
    </w:p>
    <w:p w14:paraId="0BE7F877" w14:textId="6B708C5C" w:rsidR="00A33F88" w:rsidRPr="00FF6A71" w:rsidDel="006C5FCB" w:rsidRDefault="009D0C51" w:rsidP="006271D5">
      <w:pPr>
        <w:spacing w:line="240" w:lineRule="auto"/>
        <w:ind w:left="709" w:right="1132"/>
        <w:rPr>
          <w:moveFrom w:id="11661" w:author="pete jones" w:date="2022-01-04T10:50:00Z"/>
        </w:rPr>
      </w:pPr>
      <w:moveFrom w:id="11662" w:author="pete jones" w:date="2022-01-04T10:50:00Z">
        <w:r w:rsidRPr="00FF6A71" w:rsidDel="006C5FCB">
          <w:t>50% of the marks will be equally distributed across the team for the minimum required content:</w:t>
        </w:r>
      </w:moveFrom>
    </w:p>
    <w:p w14:paraId="5F836D46" w14:textId="526A5426" w:rsidR="00A33F88" w:rsidRPr="00FF6A71" w:rsidDel="006C5FCB" w:rsidRDefault="009D0C51" w:rsidP="0021440D">
      <w:pPr>
        <w:numPr>
          <w:ilvl w:val="2"/>
          <w:numId w:val="66"/>
        </w:numPr>
        <w:spacing w:line="240" w:lineRule="auto"/>
        <w:ind w:right="1132"/>
        <w:rPr>
          <w:moveFrom w:id="11663" w:author="pete jones" w:date="2022-01-04T10:50:00Z"/>
        </w:rPr>
      </w:pPr>
      <w:moveFrom w:id="11664" w:author="pete jones" w:date="2022-01-04T10:50:00Z">
        <w:r w:rsidRPr="00FF6A71" w:rsidDel="006C5FCB">
          <w:t>Exhibition hall and presentations</w:t>
        </w:r>
      </w:moveFrom>
    </w:p>
    <w:p w14:paraId="0E9D91BA" w14:textId="15EC7D1F" w:rsidR="00A33F88" w:rsidRPr="00FF6A71" w:rsidDel="006C5FCB" w:rsidRDefault="009D0C51" w:rsidP="0021440D">
      <w:pPr>
        <w:numPr>
          <w:ilvl w:val="2"/>
          <w:numId w:val="66"/>
        </w:numPr>
        <w:spacing w:line="240" w:lineRule="auto"/>
        <w:ind w:right="1132"/>
        <w:rPr>
          <w:moveFrom w:id="11665" w:author="pete jones" w:date="2022-01-04T10:50:00Z"/>
        </w:rPr>
      </w:pPr>
      <w:moveFrom w:id="11666" w:author="pete jones" w:date="2022-01-04T10:50:00Z">
        <w:r w:rsidRPr="00FF6A71" w:rsidDel="006C5FCB">
          <w:t>Conceiving the concept and research</w:t>
        </w:r>
      </w:moveFrom>
    </w:p>
    <w:p w14:paraId="49C3BC39" w14:textId="16719658" w:rsidR="00A33F88" w:rsidRPr="00FF6A71" w:rsidDel="006C5FCB" w:rsidRDefault="009D0C51" w:rsidP="0021440D">
      <w:pPr>
        <w:numPr>
          <w:ilvl w:val="2"/>
          <w:numId w:val="66"/>
        </w:numPr>
        <w:spacing w:line="240" w:lineRule="auto"/>
        <w:ind w:right="1132"/>
        <w:rPr>
          <w:moveFrom w:id="11667" w:author="pete jones" w:date="2022-01-04T10:50:00Z"/>
        </w:rPr>
      </w:pPr>
      <w:moveFrom w:id="11668" w:author="pete jones" w:date="2022-01-04T10:50:00Z">
        <w:r w:rsidRPr="00FF6A71" w:rsidDel="006C5FCB">
          <w:t>Product specifications and design</w:t>
        </w:r>
      </w:moveFrom>
    </w:p>
    <w:p w14:paraId="0460FF30" w14:textId="2F524D87" w:rsidR="00A33F88" w:rsidRPr="00FF6A71" w:rsidDel="006C5FCB" w:rsidRDefault="009D0C51" w:rsidP="0021440D">
      <w:pPr>
        <w:numPr>
          <w:ilvl w:val="2"/>
          <w:numId w:val="66"/>
        </w:numPr>
        <w:spacing w:line="240" w:lineRule="auto"/>
        <w:ind w:right="1132"/>
        <w:rPr>
          <w:moveFrom w:id="11669" w:author="pete jones" w:date="2022-01-04T10:50:00Z"/>
        </w:rPr>
      </w:pPr>
      <w:moveFrom w:id="11670" w:author="pete jones" w:date="2022-01-04T10:50:00Z">
        <w:r w:rsidRPr="00FF6A71" w:rsidDel="006C5FCB">
          <w:t>Project planning, progress journals, and costings</w:t>
        </w:r>
      </w:moveFrom>
    </w:p>
    <w:p w14:paraId="3179C690" w14:textId="3BA85406" w:rsidR="00A33F88" w:rsidRPr="00FF6A71" w:rsidDel="006C5FCB" w:rsidRDefault="009D0C51" w:rsidP="0021440D">
      <w:pPr>
        <w:numPr>
          <w:ilvl w:val="2"/>
          <w:numId w:val="66"/>
        </w:numPr>
        <w:spacing w:line="240" w:lineRule="auto"/>
        <w:ind w:right="1132"/>
        <w:rPr>
          <w:moveFrom w:id="11671" w:author="pete jones" w:date="2022-01-04T10:50:00Z"/>
        </w:rPr>
      </w:pPr>
      <w:moveFrom w:id="11672" w:author="pete jones" w:date="2022-01-04T10:50:00Z">
        <w:r w:rsidRPr="00FF6A71" w:rsidDel="006C5FCB">
          <w:t>Communication skills and teamwork</w:t>
        </w:r>
      </w:moveFrom>
    </w:p>
    <w:p w14:paraId="62E5EE84" w14:textId="2811611B" w:rsidR="00A33F88" w:rsidRPr="00FF6A71" w:rsidDel="006C5FCB" w:rsidRDefault="009D0C51" w:rsidP="0021440D">
      <w:pPr>
        <w:numPr>
          <w:ilvl w:val="2"/>
          <w:numId w:val="66"/>
        </w:numPr>
        <w:spacing w:line="240" w:lineRule="auto"/>
        <w:ind w:right="1132"/>
        <w:rPr>
          <w:moveFrom w:id="11673" w:author="pete jones" w:date="2022-01-04T10:50:00Z"/>
        </w:rPr>
      </w:pPr>
      <w:moveFrom w:id="11674" w:author="pete jones" w:date="2022-01-04T10:50:00Z">
        <w:r w:rsidRPr="00FF6A71" w:rsidDel="006C5FCB">
          <w:t>Team report to include abstracts of the core topics addressed/deployed:</w:t>
        </w:r>
      </w:moveFrom>
    </w:p>
    <w:p w14:paraId="6B83545F" w14:textId="17E5B5E2" w:rsidR="00A33F88" w:rsidRPr="00FF6A71" w:rsidDel="006C5FCB" w:rsidRDefault="009D0C51" w:rsidP="0021440D">
      <w:pPr>
        <w:numPr>
          <w:ilvl w:val="3"/>
          <w:numId w:val="66"/>
        </w:numPr>
        <w:spacing w:line="240" w:lineRule="auto"/>
        <w:ind w:right="1132"/>
        <w:rPr>
          <w:moveFrom w:id="11675" w:author="pete jones" w:date="2022-01-04T10:50:00Z"/>
        </w:rPr>
      </w:pPr>
      <w:moveFrom w:id="11676" w:author="pete jones" w:date="2022-01-04T10:50:00Z">
        <w:r w:rsidRPr="00FF6A71" w:rsidDel="006C5FCB">
          <w:t>Engineering principles</w:t>
        </w:r>
      </w:moveFrom>
    </w:p>
    <w:p w14:paraId="28060FF6" w14:textId="485F1725" w:rsidR="00A33F88" w:rsidRPr="00FF6A71" w:rsidDel="006C5FCB" w:rsidRDefault="009D0C51" w:rsidP="0021440D">
      <w:pPr>
        <w:numPr>
          <w:ilvl w:val="3"/>
          <w:numId w:val="66"/>
        </w:numPr>
        <w:spacing w:line="240" w:lineRule="auto"/>
        <w:ind w:right="1132"/>
        <w:rPr>
          <w:moveFrom w:id="11677" w:author="pete jones" w:date="2022-01-04T10:50:00Z"/>
        </w:rPr>
      </w:pPr>
      <w:moveFrom w:id="11678" w:author="pete jones" w:date="2022-01-04T10:50:00Z">
        <w:r w:rsidRPr="00FF6A71" w:rsidDel="006C5FCB">
          <w:t>Manufacturing technologies</w:t>
        </w:r>
      </w:moveFrom>
    </w:p>
    <w:p w14:paraId="7877047A" w14:textId="5D9042FF" w:rsidR="00A33F88" w:rsidRPr="00FF6A71" w:rsidDel="006C5FCB" w:rsidRDefault="009D0C51" w:rsidP="0021440D">
      <w:pPr>
        <w:numPr>
          <w:ilvl w:val="3"/>
          <w:numId w:val="66"/>
        </w:numPr>
        <w:spacing w:line="240" w:lineRule="auto"/>
        <w:ind w:right="1132"/>
        <w:rPr>
          <w:moveFrom w:id="11679" w:author="pete jones" w:date="2022-01-04T10:50:00Z"/>
        </w:rPr>
      </w:pPr>
      <w:moveFrom w:id="11680" w:author="pete jones" w:date="2022-01-04T10:50:00Z">
        <w:r w:rsidRPr="00FF6A71" w:rsidDel="006C5FCB">
          <w:t>Materials technologies</w:t>
        </w:r>
      </w:moveFrom>
    </w:p>
    <w:p w14:paraId="0C4D9F6C" w14:textId="48207AF1" w:rsidR="00A33F88" w:rsidRPr="00FF6A71" w:rsidDel="006C5FCB" w:rsidRDefault="009D0C51" w:rsidP="0021440D">
      <w:pPr>
        <w:numPr>
          <w:ilvl w:val="3"/>
          <w:numId w:val="66"/>
        </w:numPr>
        <w:spacing w:line="240" w:lineRule="auto"/>
        <w:ind w:right="1132"/>
        <w:rPr>
          <w:moveFrom w:id="11681" w:author="pete jones" w:date="2022-01-04T10:50:00Z"/>
        </w:rPr>
      </w:pPr>
      <w:moveFrom w:id="11682" w:author="pete jones" w:date="2022-01-04T10:50:00Z">
        <w:r w:rsidRPr="00FF6A71" w:rsidDel="006C5FCB">
          <w:t>Testing and measurement</w:t>
        </w:r>
      </w:moveFrom>
    </w:p>
    <w:p w14:paraId="09B3392C" w14:textId="60D11922" w:rsidR="00A33F88" w:rsidRPr="00FF6A71" w:rsidDel="006C5FCB" w:rsidRDefault="009D0C51" w:rsidP="0021440D">
      <w:pPr>
        <w:numPr>
          <w:ilvl w:val="3"/>
          <w:numId w:val="66"/>
        </w:numPr>
        <w:spacing w:line="240" w:lineRule="auto"/>
        <w:ind w:right="1132"/>
        <w:rPr>
          <w:moveFrom w:id="11683" w:author="pete jones" w:date="2022-01-04T10:50:00Z"/>
        </w:rPr>
      </w:pPr>
      <w:moveFrom w:id="11684" w:author="pete jones" w:date="2022-01-04T10:50:00Z">
        <w:r w:rsidRPr="00FF6A71" w:rsidDel="006C5FCB">
          <w:t>Digital design</w:t>
        </w:r>
      </w:moveFrom>
    </w:p>
    <w:p w14:paraId="778C4FF3" w14:textId="35C808D0" w:rsidR="00A33F88" w:rsidRPr="00FF6A71" w:rsidDel="006C5FCB" w:rsidRDefault="009D0C51" w:rsidP="0021440D">
      <w:pPr>
        <w:numPr>
          <w:ilvl w:val="3"/>
          <w:numId w:val="66"/>
        </w:numPr>
        <w:spacing w:line="240" w:lineRule="auto"/>
        <w:ind w:right="1132"/>
        <w:rPr>
          <w:moveFrom w:id="11685" w:author="pete jones" w:date="2022-01-04T10:50:00Z"/>
        </w:rPr>
      </w:pPr>
      <w:moveFrom w:id="11686" w:author="pete jones" w:date="2022-01-04T10:50:00Z">
        <w:r w:rsidRPr="00FF6A71" w:rsidDel="006C5FCB">
          <w:t xml:space="preserve">Scaling up the project and </w:t>
        </w:r>
        <w:r w:rsidRPr="00FF6A71" w:rsidDel="006C5FCB">
          <w:rPr>
            <w:i/>
            <w:iCs/>
          </w:rPr>
          <w:t>prodcutionising</w:t>
        </w:r>
        <w:r w:rsidRPr="00FF6A71" w:rsidDel="006C5FCB">
          <w:t xml:space="preserve"> the prototype</w:t>
        </w:r>
      </w:moveFrom>
    </w:p>
    <w:p w14:paraId="54A37956" w14:textId="60617606" w:rsidR="00A33F88" w:rsidRPr="00FF6A71" w:rsidDel="006C5FCB" w:rsidRDefault="009D0C51" w:rsidP="0021440D">
      <w:pPr>
        <w:numPr>
          <w:ilvl w:val="3"/>
          <w:numId w:val="66"/>
        </w:numPr>
        <w:spacing w:line="240" w:lineRule="auto"/>
        <w:ind w:right="1132"/>
        <w:rPr>
          <w:moveFrom w:id="11687" w:author="pete jones" w:date="2022-01-04T10:50:00Z"/>
        </w:rPr>
      </w:pPr>
      <w:moveFrom w:id="11688" w:author="pete jones" w:date="2022-01-04T10:50:00Z">
        <w:r w:rsidRPr="00FF6A71" w:rsidDel="006C5FCB">
          <w:t>Project reflections</w:t>
        </w:r>
      </w:moveFrom>
    </w:p>
    <w:p w14:paraId="728D38B8" w14:textId="162AD916" w:rsidR="00A33F88" w:rsidRPr="00FF6A71" w:rsidDel="006C5FCB" w:rsidRDefault="009D0C51" w:rsidP="006271D5">
      <w:pPr>
        <w:spacing w:line="240" w:lineRule="auto"/>
        <w:ind w:left="709" w:right="1132"/>
        <w:rPr>
          <w:moveFrom w:id="11689" w:author="pete jones" w:date="2022-01-04T10:50:00Z"/>
        </w:rPr>
      </w:pPr>
      <w:moveFrom w:id="11690" w:author="pete jones" w:date="2022-01-04T10:50:00Z">
        <w:r w:rsidRPr="00FF6A71" w:rsidDel="006C5FCB">
          <w:t>50% of the marks will be individually allocated based upon the extended content requirement or specialism. Individual team members can select from the following specialism areas to prepare a unique report.</w:t>
        </w:r>
      </w:moveFrom>
    </w:p>
    <w:p w14:paraId="4DF21172" w14:textId="4464C5F1" w:rsidR="00A33F88" w:rsidRPr="00FF6A71" w:rsidDel="006C5FCB" w:rsidRDefault="009D0C51" w:rsidP="0021440D">
      <w:pPr>
        <w:numPr>
          <w:ilvl w:val="2"/>
          <w:numId w:val="65"/>
        </w:numPr>
        <w:spacing w:line="240" w:lineRule="auto"/>
        <w:ind w:right="1132"/>
        <w:rPr>
          <w:moveFrom w:id="11691" w:author="pete jones" w:date="2022-01-04T10:50:00Z"/>
        </w:rPr>
      </w:pPr>
      <w:moveFrom w:id="11692" w:author="pete jones" w:date="2022-01-04T10:50:00Z">
        <w:r w:rsidRPr="00FF6A71" w:rsidDel="006C5FCB">
          <w:t>Statics and dynamics</w:t>
        </w:r>
      </w:moveFrom>
    </w:p>
    <w:p w14:paraId="2B4450E4" w14:textId="542215DF" w:rsidR="00A33F88" w:rsidRPr="00FF6A71" w:rsidDel="006C5FCB" w:rsidRDefault="009D0C51" w:rsidP="0021440D">
      <w:pPr>
        <w:numPr>
          <w:ilvl w:val="2"/>
          <w:numId w:val="65"/>
        </w:numPr>
        <w:spacing w:line="240" w:lineRule="auto"/>
        <w:ind w:right="1132"/>
        <w:rPr>
          <w:moveFrom w:id="11693" w:author="pete jones" w:date="2022-01-04T10:50:00Z"/>
        </w:rPr>
      </w:pPr>
      <w:moveFrom w:id="11694" w:author="pete jones" w:date="2022-01-04T10:50:00Z">
        <w:r w:rsidRPr="00FF6A71" w:rsidDel="006C5FCB">
          <w:t>Thermodynamics</w:t>
        </w:r>
      </w:moveFrom>
    </w:p>
    <w:p w14:paraId="3027CA89" w14:textId="3BA855C2" w:rsidR="00A33F88" w:rsidRPr="00FF6A71" w:rsidDel="006C5FCB" w:rsidRDefault="009D0C51" w:rsidP="0021440D">
      <w:pPr>
        <w:numPr>
          <w:ilvl w:val="2"/>
          <w:numId w:val="65"/>
        </w:numPr>
        <w:spacing w:line="240" w:lineRule="auto"/>
        <w:ind w:right="1132"/>
        <w:rPr>
          <w:moveFrom w:id="11695" w:author="pete jones" w:date="2022-01-04T10:50:00Z"/>
        </w:rPr>
      </w:pPr>
      <w:moveFrom w:id="11696" w:author="pete jones" w:date="2022-01-04T10:50:00Z">
        <w:r w:rsidRPr="00FF6A71" w:rsidDel="006C5FCB">
          <w:t>Fluid mechanics</w:t>
        </w:r>
      </w:moveFrom>
    </w:p>
    <w:p w14:paraId="4F2FD22E" w14:textId="38A3EC7D" w:rsidR="00A33F88" w:rsidRPr="00FF6A71" w:rsidDel="006C5FCB" w:rsidRDefault="009D0C51" w:rsidP="0021440D">
      <w:pPr>
        <w:numPr>
          <w:ilvl w:val="2"/>
          <w:numId w:val="65"/>
        </w:numPr>
        <w:spacing w:line="240" w:lineRule="auto"/>
        <w:ind w:right="1132"/>
        <w:rPr>
          <w:moveFrom w:id="11697" w:author="pete jones" w:date="2022-01-04T10:50:00Z"/>
        </w:rPr>
      </w:pPr>
      <w:moveFrom w:id="11698" w:author="pete jones" w:date="2022-01-04T10:50:00Z">
        <w:r w:rsidRPr="00FF6A71" w:rsidDel="006C5FCB">
          <w:t>Electrical and Electronic principles</w:t>
        </w:r>
      </w:moveFrom>
    </w:p>
    <w:p w14:paraId="101D4C93" w14:textId="7FDFD11C" w:rsidR="00A33F88" w:rsidRPr="00FF6A71" w:rsidDel="006C5FCB" w:rsidRDefault="009D0C51" w:rsidP="0021440D">
      <w:pPr>
        <w:numPr>
          <w:ilvl w:val="2"/>
          <w:numId w:val="65"/>
        </w:numPr>
        <w:spacing w:line="240" w:lineRule="auto"/>
        <w:ind w:right="1132"/>
        <w:rPr>
          <w:moveFrom w:id="11699" w:author="pete jones" w:date="2022-01-04T10:50:00Z"/>
        </w:rPr>
      </w:pPr>
      <w:moveFrom w:id="11700" w:author="pete jones" w:date="2022-01-04T10:50:00Z">
        <w:r w:rsidRPr="00FF6A71" w:rsidDel="006C5FCB">
          <w:t xml:space="preserve">Materials and </w:t>
        </w:r>
        <w:r w:rsidR="00A33F88" w:rsidRPr="00FF6A71" w:rsidDel="006C5FCB">
          <w:t>manufacturing technologies</w:t>
        </w:r>
      </w:moveFrom>
    </w:p>
    <w:p w14:paraId="3BFD5DDD" w14:textId="0FFF80F0" w:rsidR="00A33F88" w:rsidRPr="00FF6A71" w:rsidDel="006C5FCB" w:rsidRDefault="00A33F88" w:rsidP="0021440D">
      <w:pPr>
        <w:numPr>
          <w:ilvl w:val="2"/>
          <w:numId w:val="65"/>
        </w:numPr>
        <w:spacing w:line="240" w:lineRule="auto"/>
        <w:ind w:right="1132"/>
        <w:rPr>
          <w:moveFrom w:id="11701" w:author="pete jones" w:date="2022-01-04T10:50:00Z"/>
        </w:rPr>
      </w:pPr>
      <w:moveFrom w:id="11702" w:author="pete jones" w:date="2022-01-04T10:50:00Z">
        <w:r w:rsidRPr="00FF6A71" w:rsidDel="006C5FCB">
          <w:t>Product lifecycle management</w:t>
        </w:r>
      </w:moveFrom>
    </w:p>
    <w:p w14:paraId="587CA056" w14:textId="146349B6" w:rsidR="00A33F88" w:rsidRPr="00FF6A71" w:rsidDel="006C5FCB" w:rsidRDefault="009D0C51" w:rsidP="006271D5">
      <w:pPr>
        <w:spacing w:line="240" w:lineRule="auto"/>
        <w:ind w:left="709" w:right="1132"/>
        <w:rPr>
          <w:moveFrom w:id="11703" w:author="pete jones" w:date="2022-01-04T10:50:00Z"/>
        </w:rPr>
      </w:pPr>
      <w:moveFrom w:id="11704" w:author="pete jones" w:date="2022-01-04T10:50:00Z">
        <w:r w:rsidRPr="00FF6A71" w:rsidDel="006C5FCB">
          <w:t>– demonstrate the integration of science, materials, manufacturing, design, measurement and experimentation methods, presentations, oral / viva, A3 Posters, cad explosions, use of 3DVIA, product information sheets, definition of the specification for the product.</w:t>
        </w:r>
      </w:moveFrom>
    </w:p>
    <w:moveFromRangeEnd w:id="11635"/>
    <w:p w14:paraId="1D268F75" w14:textId="62EB110D" w:rsidR="00A33F88" w:rsidRPr="00FF6A71" w:rsidRDefault="00012761" w:rsidP="009D0C51">
      <w:pPr>
        <w:rPr>
          <w:b/>
          <w:bCs/>
          <w:u w:val="single"/>
        </w:rPr>
      </w:pPr>
      <w:r w:rsidRPr="00FF6A71">
        <w:rPr>
          <w:b/>
          <w:bCs/>
          <w:u w:val="single"/>
        </w:rPr>
        <w:t>S</w:t>
      </w:r>
      <w:r w:rsidR="00891885" w:rsidRPr="00FF6A71">
        <w:rPr>
          <w:b/>
          <w:bCs/>
          <w:u w:val="single"/>
        </w:rPr>
        <w:t xml:space="preserve">ummary of the </w:t>
      </w:r>
      <w:r w:rsidR="00A0071E" w:rsidRPr="00FF6A71">
        <w:rPr>
          <w:b/>
          <w:bCs/>
          <w:u w:val="single"/>
        </w:rPr>
        <w:t>example assignment brief</w:t>
      </w:r>
    </w:p>
    <w:p w14:paraId="089EE276" w14:textId="742DC48E" w:rsidR="00F95EBA" w:rsidRPr="00FF6A71" w:rsidRDefault="00A0071E" w:rsidP="00C9594D">
      <w:r w:rsidRPr="00FF6A71">
        <w:t xml:space="preserve">The sustainable domestic </w:t>
      </w:r>
      <w:r w:rsidR="00E67DA3" w:rsidRPr="00FF6A71">
        <w:t>electricity</w:t>
      </w:r>
      <w:r w:rsidRPr="00FF6A71">
        <w:t xml:space="preserve"> generation </w:t>
      </w:r>
      <w:ins w:id="11705" w:author="pete jones" w:date="2022-01-04T10:52:00Z">
        <w:r w:rsidR="006C5FCB" w:rsidRPr="00FF6A71">
          <w:t xml:space="preserve">example assignment can be found detailed in </w:t>
        </w:r>
      </w:ins>
      <w:ins w:id="11706" w:author="pete jones" w:date="2022-01-04T10:53:00Z">
        <w:r w:rsidR="006C5FCB" w:rsidRPr="00312F59">
          <w:fldChar w:fldCharType="begin"/>
        </w:r>
        <w:r w:rsidR="006C5FCB" w:rsidRPr="00FF6A71">
          <w:instrText xml:space="preserve"> REF _Ref92186029 \n \h </w:instrText>
        </w:r>
      </w:ins>
      <w:r w:rsidR="006C5FCB" w:rsidRPr="00312F59">
        <w:fldChar w:fldCharType="separate"/>
      </w:r>
      <w:ins w:id="11707" w:author="pete jones" w:date="2022-04-05T11:31:00Z">
        <w:r w:rsidR="00D94147">
          <w:t>11.4</w:t>
        </w:r>
      </w:ins>
      <w:ins w:id="11708" w:author="pete jones" w:date="2022-01-04T10:53:00Z">
        <w:r w:rsidR="006C5FCB" w:rsidRPr="00312F59">
          <w:fldChar w:fldCharType="end"/>
        </w:r>
        <w:r w:rsidR="006C5FCB" w:rsidRPr="00FF6A71">
          <w:t xml:space="preserve">. </w:t>
        </w:r>
      </w:ins>
      <w:ins w:id="11709" w:author="pete jones" w:date="2022-01-04T10:54:00Z">
        <w:r w:rsidR="006C5FCB" w:rsidRPr="00FF6A71">
          <w:t xml:space="preserve">The </w:t>
        </w:r>
      </w:ins>
      <w:r w:rsidR="004B4889" w:rsidRPr="00FF6A71">
        <w:t xml:space="preserve">subject </w:t>
      </w:r>
      <w:r w:rsidR="00E67DA3" w:rsidRPr="00FF6A71">
        <w:t xml:space="preserve">chosen for this example is an ideal medium to generate ideas for student projects but is by no means unique. </w:t>
      </w:r>
      <w:r w:rsidR="006647D1" w:rsidRPr="00FF6A71">
        <w:t>A</w:t>
      </w:r>
      <w:r w:rsidR="00E67DA3" w:rsidRPr="00FF6A71">
        <w:t xml:space="preserve"> wealth of ideas for similar projects from like-minded academics and innovators </w:t>
      </w:r>
      <w:r w:rsidR="006647D1" w:rsidRPr="00FF6A71">
        <w:t xml:space="preserve">exist </w:t>
      </w:r>
      <w:r w:rsidR="00E67DA3" w:rsidRPr="00FF6A71">
        <w:t>in many corners of the internet</w:t>
      </w:r>
      <w:ins w:id="11710" w:author="pete jones" w:date="2022-04-01T09:45:00Z">
        <w:r w:rsidR="00EC37C4">
          <w:t xml:space="preserve">. These are </w:t>
        </w:r>
      </w:ins>
      <w:del w:id="11711" w:author="pete jones" w:date="2022-04-01T09:45:00Z">
        <w:r w:rsidR="00E67DA3" w:rsidRPr="00FF6A71" w:rsidDel="00EC37C4">
          <w:delText xml:space="preserve">. </w:delText>
        </w:r>
        <w:r w:rsidR="006647D1" w:rsidRPr="00FF6A71" w:rsidDel="00EC37C4">
          <w:delText>Certainly,</w:delText>
        </w:r>
        <w:r w:rsidR="00E67DA3" w:rsidRPr="00FF6A71" w:rsidDel="00EC37C4">
          <w:delText xml:space="preserve"> </w:delText>
        </w:r>
      </w:del>
      <w:r w:rsidR="00E67DA3" w:rsidRPr="00FF6A71">
        <w:t xml:space="preserve">sufficient ideas to allow students to select their </w:t>
      </w:r>
      <w:del w:id="11712" w:author="pete jones" w:date="2022-03-30T09:51:00Z">
        <w:r w:rsidR="00E67DA3" w:rsidRPr="00FF6A71" w:rsidDel="002B525A">
          <w:delText xml:space="preserve">own </w:delText>
        </w:r>
      </w:del>
      <w:r w:rsidR="00E67DA3" w:rsidRPr="00FF6A71">
        <w:t>team project</w:t>
      </w:r>
      <w:r w:rsidR="007822B1" w:rsidRPr="00FF6A71">
        <w:t>s</w:t>
      </w:r>
      <w:r w:rsidR="00E67DA3" w:rsidRPr="00FF6A71">
        <w:t xml:space="preserve"> that meet </w:t>
      </w:r>
      <w:r w:rsidR="00405EE2" w:rsidRPr="00FF6A71">
        <w:t>a</w:t>
      </w:r>
      <w:r w:rsidR="00E67DA3" w:rsidRPr="00FF6A71">
        <w:t xml:space="preserve"> general brief and outcome statements.  </w:t>
      </w:r>
      <w:r w:rsidR="006647D1" w:rsidRPr="00FF6A71">
        <w:t xml:space="preserve">The </w:t>
      </w:r>
      <w:del w:id="11713" w:author="pete jones" w:date="2022-04-01T09:46:00Z">
        <w:r w:rsidR="006647D1" w:rsidRPr="00FF6A71" w:rsidDel="00EC37C4">
          <w:delText xml:space="preserve">main </w:delText>
        </w:r>
      </w:del>
      <w:ins w:id="11714" w:author="pete jones" w:date="2022-04-01T09:46:00Z">
        <w:r w:rsidR="00EC37C4">
          <w:t>central</w:t>
        </w:r>
        <w:r w:rsidR="00EC37C4" w:rsidRPr="00FF6A71">
          <w:t xml:space="preserve"> </w:t>
        </w:r>
      </w:ins>
      <w:r w:rsidR="006647D1" w:rsidRPr="00FF6A71">
        <w:t xml:space="preserve">concept of </w:t>
      </w:r>
      <w:r w:rsidR="00AC3AE0" w:rsidRPr="00FF6A71">
        <w:t>this</w:t>
      </w:r>
      <w:r w:rsidR="006647D1" w:rsidRPr="00FF6A71">
        <w:t xml:space="preserve"> project approach is to conceive of fresh ways in which knowledge and learning can demonstrate </w:t>
      </w:r>
      <w:ins w:id="11715" w:author="pete jones" w:date="2022-03-30T09:51:00Z">
        <w:r w:rsidR="002B525A">
          <w:t xml:space="preserve">the </w:t>
        </w:r>
      </w:ins>
      <w:r w:rsidR="006647D1" w:rsidRPr="00FF6A71">
        <w:t>achievement of prescribed outcomes</w:t>
      </w:r>
      <w:r w:rsidRPr="00FF6A71">
        <w:t xml:space="preserve">. </w:t>
      </w:r>
    </w:p>
    <w:p w14:paraId="7FC52E3D" w14:textId="6A4E9DD8" w:rsidR="00A0071E" w:rsidRPr="00FF6A71" w:rsidRDefault="00DC68AC" w:rsidP="00A0071E">
      <w:r w:rsidRPr="00FF6A71">
        <w:t>An effective strategy is</w:t>
      </w:r>
      <w:r w:rsidR="00A0071E" w:rsidRPr="00FF6A71">
        <w:t xml:space="preserve"> to generate locally relevant challenges to suit local needs. It is also essential for any challenge of this type to </w:t>
      </w:r>
      <w:del w:id="11716" w:author="pete jones" w:date="2022-03-30T09:51:00Z">
        <w:r w:rsidR="00A0071E" w:rsidRPr="00FF6A71" w:rsidDel="002B525A">
          <w:delText xml:space="preserve">clearly </w:delText>
        </w:r>
      </w:del>
      <w:r w:rsidR="00A0071E" w:rsidRPr="00FF6A71">
        <w:t xml:space="preserve">identify </w:t>
      </w:r>
      <w:ins w:id="11717" w:author="pete jones" w:date="2022-03-30T09:51:00Z">
        <w:r w:rsidR="002B525A">
          <w:t xml:space="preserve">the </w:t>
        </w:r>
      </w:ins>
      <w:r w:rsidR="00A0071E" w:rsidRPr="00FF6A71">
        <w:t xml:space="preserve">detail of the integrated disciplines; such detail must be neither absent </w:t>
      </w:r>
      <w:r w:rsidR="00E67DA3" w:rsidRPr="00FF6A71">
        <w:t>nor</w:t>
      </w:r>
      <w:r w:rsidR="00A0071E" w:rsidRPr="00FF6A71">
        <w:t xml:space="preserve"> implied. F</w:t>
      </w:r>
      <w:ins w:id="11718" w:author="pete jones" w:date="2022-04-01T09:46:00Z">
        <w:r w:rsidR="00EC37C4">
          <w:t>inally, f</w:t>
        </w:r>
      </w:ins>
      <w:r w:rsidR="00A0071E" w:rsidRPr="00FF6A71">
        <w:t>or effective deployment and successful design of integrated projects</w:t>
      </w:r>
      <w:ins w:id="11719" w:author="pete jones" w:date="2022-03-30T09:51:00Z">
        <w:r w:rsidR="002B525A">
          <w:t>,</w:t>
        </w:r>
      </w:ins>
      <w:r w:rsidR="00A0071E" w:rsidRPr="00FF6A71">
        <w:t xml:space="preserve"> the interdisciplinary links and connections must </w:t>
      </w:r>
      <w:r w:rsidR="00A0071E" w:rsidRPr="00FF6A71">
        <w:lastRenderedPageBreak/>
        <w:t xml:space="preserve">be explicitly defined and correlate to </w:t>
      </w:r>
      <w:del w:id="11720" w:author="pete jones" w:date="2022-03-30T09:51:00Z">
        <w:r w:rsidR="00A0071E" w:rsidRPr="00FF6A71" w:rsidDel="002B525A">
          <w:delText xml:space="preserve">clearly </w:delText>
        </w:r>
      </w:del>
      <w:r w:rsidR="00A0071E" w:rsidRPr="00FF6A71">
        <w:t>identified outcomes within a course structure to meet those local needs.</w:t>
      </w:r>
    </w:p>
    <w:p w14:paraId="6122C13B" w14:textId="4F29345C" w:rsidR="00E621C8" w:rsidRPr="00FF6A71" w:rsidRDefault="00E621C8" w:rsidP="00A0071E">
      <w:r w:rsidRPr="00FF6A71">
        <w:t xml:space="preserve">Creating an </w:t>
      </w:r>
      <w:del w:id="11721" w:author="pete jones" w:date="2022-04-01T09:46:00Z">
        <w:r w:rsidRPr="00FF6A71" w:rsidDel="00EC37C4">
          <w:delText xml:space="preserve">interesting </w:delText>
        </w:r>
      </w:del>
      <w:ins w:id="11722" w:author="pete jones" w:date="2022-04-01T09:46:00Z">
        <w:r w:rsidR="00EC37C4">
          <w:t>exci</w:t>
        </w:r>
        <w:r w:rsidR="00EC37C4" w:rsidRPr="00FF6A71">
          <w:t xml:space="preserve">ting </w:t>
        </w:r>
      </w:ins>
      <w:r w:rsidRPr="00FF6A71">
        <w:t xml:space="preserve">and intrinsically engaging project is </w:t>
      </w:r>
      <w:del w:id="11723" w:author="pete jones" w:date="2022-04-01T09:47:00Z">
        <w:r w:rsidRPr="00FF6A71" w:rsidDel="00EC37C4">
          <w:delText>an important factor</w:delText>
        </w:r>
      </w:del>
      <w:ins w:id="11724" w:author="pete jones" w:date="2022-04-01T09:47:00Z">
        <w:r w:rsidR="00EC37C4">
          <w:t>essential</w:t>
        </w:r>
      </w:ins>
      <w:r w:rsidRPr="00FF6A71">
        <w:t xml:space="preserve"> but does not </w:t>
      </w:r>
      <w:del w:id="11725" w:author="pete jones" w:date="2022-04-01T09:47:00Z">
        <w:r w:rsidRPr="00FF6A71" w:rsidDel="00EC37C4">
          <w:delText xml:space="preserve">in </w:delText>
        </w:r>
      </w:del>
      <w:ins w:id="11726" w:author="pete jones" w:date="2022-04-01T09:47:00Z">
        <w:r w:rsidR="00EC37C4">
          <w:t>necessarily</w:t>
        </w:r>
      </w:ins>
      <w:del w:id="11727" w:author="pete jones" w:date="2022-04-01T09:47:00Z">
        <w:r w:rsidRPr="00FF6A71" w:rsidDel="00EC37C4">
          <w:delText>itself</w:delText>
        </w:r>
      </w:del>
      <w:r w:rsidRPr="00FF6A71">
        <w:t xml:space="preserve"> satisfy </w:t>
      </w:r>
      <w:del w:id="11728" w:author="pete jones" w:date="2022-04-01T09:47:00Z">
        <w:r w:rsidRPr="00FF6A71" w:rsidDel="00EC37C4">
          <w:delText xml:space="preserve">the </w:delText>
        </w:r>
      </w:del>
      <w:r w:rsidRPr="00FF6A71">
        <w:t xml:space="preserve">educational needs. Such projects need careful analysis in their design to ensure </w:t>
      </w:r>
      <w:del w:id="11729" w:author="pete jones" w:date="2022-04-01T09:47:00Z">
        <w:r w:rsidRPr="00FF6A71" w:rsidDel="00EC37C4">
          <w:delText>validity and balance of topics by all academic specialist</w:delText>
        </w:r>
      </w:del>
      <w:ins w:id="11730" w:author="pete jones" w:date="2022-04-01T09:47:00Z">
        <w:r w:rsidR="00EC37C4">
          <w:t>all academic specialists' validity and balance of topic</w:t>
        </w:r>
      </w:ins>
      <w:r w:rsidRPr="00FF6A71">
        <w:t>s.</w:t>
      </w:r>
      <w:r w:rsidR="00345EB6" w:rsidRPr="00FF6A71">
        <w:t xml:space="preserve"> Another </w:t>
      </w:r>
      <w:del w:id="11731" w:author="pete jones" w:date="2022-04-01T09:47:00Z">
        <w:r w:rsidR="00345EB6" w:rsidRPr="00FF6A71" w:rsidDel="00EC37C4">
          <w:delText xml:space="preserve">important </w:delText>
        </w:r>
      </w:del>
      <w:ins w:id="11732" w:author="pete jones" w:date="2022-04-01T09:47:00Z">
        <w:r w:rsidR="00EC37C4">
          <w:t>prerequisite is establishing</w:t>
        </w:r>
      </w:ins>
      <w:del w:id="11733" w:author="pete jones" w:date="2022-04-01T09:47:00Z">
        <w:r w:rsidR="00345EB6" w:rsidRPr="00FF6A71" w:rsidDel="00EC37C4">
          <w:delText>prerequisite is to establish the</w:delText>
        </w:r>
      </w:del>
      <w:r w:rsidR="00345EB6" w:rsidRPr="00FF6A71">
        <w:t xml:space="preserve"> boundaries for success and failure of the project, i.e., what is realistically achievable by each student and team</w:t>
      </w:r>
      <w:del w:id="11734" w:author="pete jones" w:date="2022-04-01T09:47:00Z">
        <w:r w:rsidR="00345EB6" w:rsidRPr="00FF6A71" w:rsidDel="00EC37C4">
          <w:delText>,</w:delText>
        </w:r>
      </w:del>
      <w:r w:rsidR="00345EB6" w:rsidRPr="00FF6A71">
        <w:t xml:space="preserve"> while presenting a challenging </w:t>
      </w:r>
      <w:del w:id="11735" w:author="pete jones" w:date="2022-04-01T09:48:00Z">
        <w:r w:rsidR="00345EB6" w:rsidRPr="00FF6A71" w:rsidDel="00EC37C4">
          <w:delText>project</w:delText>
        </w:r>
      </w:del>
      <w:ins w:id="11736" w:author="pete jones" w:date="2022-04-01T09:48:00Z">
        <w:r w:rsidR="00EC37C4">
          <w:t>task</w:t>
        </w:r>
      </w:ins>
      <w:r w:rsidR="00345EB6" w:rsidRPr="00FF6A71">
        <w:t xml:space="preserve">. </w:t>
      </w:r>
      <w:del w:id="11737" w:author="pete jones" w:date="2022-04-01T09:48:00Z">
        <w:r w:rsidR="00345EB6" w:rsidRPr="00FF6A71" w:rsidDel="00EC37C4">
          <w:delText>If we assume that the chosen project is viable, valid and possesses the scope to integrate a broad range of outcomes that satisfy existing accreditation criteria, then</w:delText>
        </w:r>
      </w:del>
      <w:ins w:id="11738" w:author="pete jones" w:date="2022-04-01T09:48:00Z">
        <w:r w:rsidR="00EC37C4">
          <w:t>Suppose we assume that the chosen project is viable, valid and possesses the scope to integrate a broad range of outcomes that satisfy existing accreditation criteria. In that case,</w:t>
        </w:r>
      </w:ins>
      <w:r w:rsidR="00345EB6" w:rsidRPr="00FF6A71">
        <w:t xml:space="preserve"> the significant task </w:t>
      </w:r>
      <w:r w:rsidR="0032403C" w:rsidRPr="00FF6A71">
        <w:t>of building the synoptic teaching and learning experience remains.</w:t>
      </w:r>
      <w:r w:rsidR="00D06F57" w:rsidRPr="00FF6A71">
        <w:t xml:space="preserve"> Some subjects, such as engineering design, materials and manufacturing technology, team</w:t>
      </w:r>
      <w:del w:id="11739" w:author="pete jones" w:date="2022-04-01T09:48:00Z">
        <w:r w:rsidR="00D06F57" w:rsidRPr="00FF6A71" w:rsidDel="00EC37C4">
          <w:delText xml:space="preserve"> working</w:delText>
        </w:r>
      </w:del>
      <w:ins w:id="11740" w:author="pete jones" w:date="2022-04-01T09:48:00Z">
        <w:r w:rsidR="00EC37C4">
          <w:t>work</w:t>
        </w:r>
      </w:ins>
      <w:r w:rsidR="00D06F57" w:rsidRPr="00FF6A71">
        <w:t>, and communications</w:t>
      </w:r>
      <w:ins w:id="11741" w:author="pete jones" w:date="2022-04-01T09:48:00Z">
        <w:r w:rsidR="00EC37C4">
          <w:t>,</w:t>
        </w:r>
      </w:ins>
      <w:r w:rsidR="00D06F57" w:rsidRPr="00FF6A71">
        <w:t xml:space="preserve"> </w:t>
      </w:r>
      <w:del w:id="11742" w:author="pete jones" w:date="2022-04-01T09:48:00Z">
        <w:r w:rsidR="00D06F57" w:rsidRPr="00FF6A71" w:rsidDel="00EC37C4">
          <w:delText xml:space="preserve">may </w:delText>
        </w:r>
      </w:del>
      <w:ins w:id="11743" w:author="pete jones" w:date="2022-04-01T09:48:00Z">
        <w:r w:rsidR="00EC37C4">
          <w:t>can</w:t>
        </w:r>
        <w:r w:rsidR="00EC37C4" w:rsidRPr="00FF6A71">
          <w:t xml:space="preserve"> </w:t>
        </w:r>
      </w:ins>
      <w:r w:rsidR="00D06F57" w:rsidRPr="00FF6A71">
        <w:t xml:space="preserve">be more readily integrated into a PBL scenario. </w:t>
      </w:r>
      <w:del w:id="11744" w:author="pete jones" w:date="2022-04-01T09:49:00Z">
        <w:r w:rsidR="00D06F57" w:rsidRPr="00FF6A71" w:rsidDel="00EC37C4">
          <w:delText xml:space="preserve">Engineering </w:delText>
        </w:r>
      </w:del>
      <w:ins w:id="11745" w:author="pete jones" w:date="2022-04-01T09:49:00Z">
        <w:r w:rsidR="00EC37C4">
          <w:t>However, e</w:t>
        </w:r>
        <w:r w:rsidR="00EC37C4" w:rsidRPr="00FF6A71">
          <w:t xml:space="preserve">ngineering </w:t>
        </w:r>
      </w:ins>
      <w:r w:rsidR="00D06F57" w:rsidRPr="00FF6A71">
        <w:t xml:space="preserve">principles and mathematics present </w:t>
      </w:r>
      <w:del w:id="11746" w:author="pete jones" w:date="2022-04-01T09:48:00Z">
        <w:r w:rsidR="00D06F57" w:rsidRPr="00FF6A71" w:rsidDel="00EC37C4">
          <w:delText xml:space="preserve">the </w:delText>
        </w:r>
      </w:del>
      <w:ins w:id="11747" w:author="pete jones" w:date="2022-04-01T09:48:00Z">
        <w:r w:rsidR="00EC37C4">
          <w:t>a</w:t>
        </w:r>
        <w:r w:rsidR="00EC37C4" w:rsidRPr="00FF6A71">
          <w:t xml:space="preserve"> </w:t>
        </w:r>
      </w:ins>
      <w:del w:id="11748" w:author="pete jones" w:date="2022-04-01T09:48:00Z">
        <w:r w:rsidR="00D06F57" w:rsidRPr="00FF6A71" w:rsidDel="00EC37C4">
          <w:delText xml:space="preserve">major </w:delText>
        </w:r>
      </w:del>
      <w:ins w:id="11749" w:author="pete jones" w:date="2022-04-01T09:48:00Z">
        <w:r w:rsidR="00EC37C4">
          <w:t>significant</w:t>
        </w:r>
        <w:r w:rsidR="00EC37C4" w:rsidRPr="00FF6A71">
          <w:t xml:space="preserve"> </w:t>
        </w:r>
      </w:ins>
      <w:r w:rsidR="00D06F57" w:rsidRPr="00FF6A71">
        <w:t>issue due to the teaching, learning and assessment strategies traditionally deployed</w:t>
      </w:r>
      <w:r w:rsidR="00471E45" w:rsidRPr="00FF6A71">
        <w:t xml:space="preserve"> for these subjects</w:t>
      </w:r>
      <w:r w:rsidR="00D06F57" w:rsidRPr="00FF6A71">
        <w:t xml:space="preserve">. </w:t>
      </w:r>
      <w:del w:id="11750" w:author="pete jones" w:date="2022-04-01T09:49:00Z">
        <w:r w:rsidR="0032403C" w:rsidRPr="00FF6A71" w:rsidDel="00EC37C4">
          <w:delText xml:space="preserve">Two </w:delText>
        </w:r>
        <w:r w:rsidR="00471E45" w:rsidRPr="00FF6A71" w:rsidDel="00EC37C4">
          <w:delText xml:space="preserve">approaches to </w:delText>
        </w:r>
        <w:r w:rsidR="002F227E" w:rsidRPr="00FF6A71" w:rsidDel="00EC37C4">
          <w:delText xml:space="preserve">synoptic </w:delText>
        </w:r>
        <w:r w:rsidR="00471E45" w:rsidRPr="00FF6A71" w:rsidDel="00EC37C4">
          <w:delText>curriculum design</w:delText>
        </w:r>
        <w:r w:rsidR="002F227E" w:rsidRPr="00FF6A71" w:rsidDel="00EC37C4">
          <w:delText xml:space="preserve"> are suggested by CDIO</w:delText>
        </w:r>
      </w:del>
      <w:ins w:id="11751" w:author="pete jones" w:date="2022-04-01T09:49:00Z">
        <w:r w:rsidR="00EC37C4">
          <w:t xml:space="preserve">CDIO suggests two approaches to synoptic curriculum design, </w:t>
        </w:r>
      </w:ins>
      <w:del w:id="11752" w:author="pete jones" w:date="2022-04-01T09:49:00Z">
        <w:r w:rsidR="00471E45" w:rsidRPr="00FF6A71" w:rsidDel="00EC37C4">
          <w:delText>;</w:delText>
        </w:r>
        <w:r w:rsidR="0032403C" w:rsidRPr="00FF6A71" w:rsidDel="00EC37C4">
          <w:delText xml:space="preserve"> </w:delText>
        </w:r>
      </w:del>
      <w:r w:rsidR="0032403C" w:rsidRPr="00FF6A71">
        <w:t>a curriculum organised around disciplines</w:t>
      </w:r>
      <w:del w:id="11753" w:author="pete jones" w:date="2022-04-01T09:50:00Z">
        <w:r w:rsidR="0032403C" w:rsidRPr="00FF6A71" w:rsidDel="00EC37C4">
          <w:delText>,</w:delText>
        </w:r>
      </w:del>
      <w:r w:rsidR="0032403C" w:rsidRPr="00FF6A71">
        <w:t xml:space="preserve"> or </w:t>
      </w:r>
      <w:del w:id="11754" w:author="pete jones" w:date="2022-04-01T09:49:00Z">
        <w:r w:rsidR="0032403C" w:rsidRPr="00FF6A71" w:rsidDel="00EC37C4">
          <w:delText>organised around problems or projects</w:delText>
        </w:r>
        <w:r w:rsidR="00471E45" w:rsidRPr="00FF6A71" w:rsidDel="00EC37C4">
          <w:delText xml:space="preserve">, as illustrated in </w:delText>
        </w:r>
        <w:r w:rsidR="00471E45" w:rsidRPr="00312F59" w:rsidDel="00EC37C4">
          <w:fldChar w:fldCharType="begin"/>
        </w:r>
        <w:r w:rsidR="00471E45" w:rsidRPr="00EC37C4" w:rsidDel="00EC37C4">
          <w:delInstrText xml:space="preserve"> REF _Ref64538173 \h </w:delInstrText>
        </w:r>
        <w:r w:rsidR="00471E45" w:rsidRPr="00312F59" w:rsidDel="00EC37C4">
          <w:fldChar w:fldCharType="separate"/>
        </w:r>
      </w:del>
      <w:del w:id="11755"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1</w:delText>
        </w:r>
      </w:del>
      <w:del w:id="11756" w:author="pete jones" w:date="2022-04-01T09:49:00Z">
        <w:r w:rsidR="00471E45" w:rsidRPr="00312F59" w:rsidDel="00EC37C4">
          <w:fldChar w:fldCharType="end"/>
        </w:r>
        <w:r w:rsidR="004422FC" w:rsidRPr="00FF6A71" w:rsidDel="00EC37C4">
          <w:delText xml:space="preserve">. Both approaches will not satisfy </w:delText>
        </w:r>
        <w:r w:rsidR="0055431B" w:rsidRPr="00FF6A71" w:rsidDel="00EC37C4">
          <w:delText>assessment strategies designed to evaluate topic level outcomes</w:delText>
        </w:r>
        <w:r w:rsidR="004422FC" w:rsidRPr="00FF6A71" w:rsidDel="00EC37C4">
          <w:delText xml:space="preserve"> </w:delText>
        </w:r>
        <w:r w:rsidR="0055431B" w:rsidRPr="00FF6A71" w:rsidDel="00EC37C4">
          <w:delText>traditionally derived from</w:delText>
        </w:r>
      </w:del>
      <w:ins w:id="11757" w:author="pete jones" w:date="2022-04-01T09:49:00Z">
        <w:r w:rsidR="00EC37C4">
          <w:t>problems or projects, as illustrated in Figure 6</w:t>
        </w:r>
        <w:r w:rsidR="00EC37C4">
          <w:noBreakHyphen/>
          <w:t xml:space="preserve">1. </w:t>
        </w:r>
      </w:ins>
      <w:ins w:id="11758" w:author="pete jones" w:date="2022-04-01T09:50:00Z">
        <w:r w:rsidR="00EC37C4">
          <w:t>These</w:t>
        </w:r>
      </w:ins>
      <w:ins w:id="11759" w:author="pete jones" w:date="2022-04-01T09:49:00Z">
        <w:r w:rsidR="00EC37C4">
          <w:t xml:space="preserve"> approaches will not satisfy assessment strategies designed to evaluate topic level outcomes traditionally derived from examining</w:t>
        </w:r>
      </w:ins>
      <w:r w:rsidR="0055431B" w:rsidRPr="00FF6A71">
        <w:t xml:space="preserve"> </w:t>
      </w:r>
      <w:del w:id="11760" w:author="pete jones" w:date="2022-04-01T09:50:00Z">
        <w:r w:rsidR="0055431B" w:rsidRPr="00FF6A71" w:rsidDel="00EC37C4">
          <w:delText xml:space="preserve">examination of </w:delText>
        </w:r>
      </w:del>
      <w:r w:rsidR="0055431B" w:rsidRPr="00FF6A71">
        <w:t xml:space="preserve">theory. The redistribution of guided learning time </w:t>
      </w:r>
      <w:r w:rsidR="0029008F" w:rsidRPr="00FF6A71">
        <w:t>for reorganised curricula, required</w:t>
      </w:r>
      <w:r w:rsidR="0055431B" w:rsidRPr="00FF6A71">
        <w:t xml:space="preserve"> by PBL </w:t>
      </w:r>
      <w:r w:rsidR="0029008F" w:rsidRPr="00FF6A71">
        <w:t xml:space="preserve">experiential learning and </w:t>
      </w:r>
      <w:r w:rsidR="0055431B" w:rsidRPr="00FF6A71">
        <w:t>assessment</w:t>
      </w:r>
      <w:r w:rsidR="0029008F" w:rsidRPr="00FF6A71">
        <w:t>, may also initiate concerns regarding the opportunities to collect outcome evidence for engineering principles and mathematics.</w:t>
      </w:r>
      <w:r w:rsidR="0055431B" w:rsidRPr="00FF6A71">
        <w:t xml:space="preserve"> </w:t>
      </w:r>
    </w:p>
    <w:p w14:paraId="305FA5A1" w14:textId="3CA35EDF" w:rsidR="00980662" w:rsidRPr="00FF6A71" w:rsidRDefault="00FD5076" w:rsidP="00A0071E">
      <w:r w:rsidRPr="00FF6A71">
        <w:t>F</w:t>
      </w:r>
      <w:r w:rsidR="0032403C" w:rsidRPr="00FF6A71">
        <w:t xml:space="preserve">oundation and </w:t>
      </w:r>
      <w:del w:id="11761" w:author="pete jones" w:date="2022-03-30T09:51:00Z">
        <w:r w:rsidR="0032403C" w:rsidRPr="00FF6A71" w:rsidDel="004A5015">
          <w:delText xml:space="preserve">first </w:delText>
        </w:r>
      </w:del>
      <w:ins w:id="11762" w:author="pete jones" w:date="2022-03-30T09:51:00Z">
        <w:r w:rsidR="004A5015" w:rsidRPr="00FF6A71">
          <w:t>first</w:t>
        </w:r>
        <w:r w:rsidR="004A5015">
          <w:t>-</w:t>
        </w:r>
      </w:ins>
      <w:r w:rsidR="0032403C" w:rsidRPr="00FF6A71">
        <w:t xml:space="preserve">year studies </w:t>
      </w:r>
      <w:r w:rsidRPr="00FF6A71">
        <w:t>contain</w:t>
      </w:r>
      <w:r w:rsidR="0032403C" w:rsidRPr="00FF6A71">
        <w:t xml:space="preserve"> a high proportion of mathematics and engineering science, </w:t>
      </w:r>
      <w:r w:rsidRPr="00FF6A71">
        <w:t xml:space="preserve">between 50-65% of guided learning time. These subjects often dictate a theoretical and didactic approach to the structure of </w:t>
      </w:r>
      <w:r w:rsidR="00471E45" w:rsidRPr="00FF6A71">
        <w:t>the whole</w:t>
      </w:r>
      <w:r w:rsidRPr="00FF6A71">
        <w:t xml:space="preserve"> engineering curriculum.</w:t>
      </w:r>
      <w:r w:rsidR="00D420A1" w:rsidRPr="00FF6A71">
        <w:t xml:space="preserve"> </w:t>
      </w:r>
      <w:del w:id="11763" w:author="pete jones" w:date="2022-04-01T09:52:00Z">
        <w:r w:rsidR="00D420A1" w:rsidRPr="00FF6A71" w:rsidDel="00EC37C4">
          <w:delText>To illustrate this approach</w:delText>
        </w:r>
      </w:del>
      <w:ins w:id="11764" w:author="pete jones" w:date="2022-04-01T09:52:00Z">
        <w:r w:rsidR="00EC37C4">
          <w:t>For example</w:t>
        </w:r>
      </w:ins>
      <w:ins w:id="11765" w:author="pete jones" w:date="2022-04-01T09:51:00Z">
        <w:r w:rsidR="00EC37C4">
          <w:t>,</w:t>
        </w:r>
      </w:ins>
      <w:r w:rsidR="00D420A1" w:rsidRPr="00FF6A71">
        <w:t xml:space="preserve"> the core text used in many UK colleges for BTEC studies at level 4 </w:t>
      </w:r>
      <w:r w:rsidR="005B7D2D" w:rsidRPr="00FF6A71">
        <w:t xml:space="preserve">is referenced </w:t>
      </w:r>
      <w:r w:rsidR="005B7D2D" w:rsidRPr="00312F59">
        <w:fldChar w:fldCharType="begin" w:fldLock="1"/>
      </w:r>
      <w:r w:rsidR="003C28C6" w:rsidRPr="00FF6A71">
        <w:instrText>ADDIN CSL_CITATION {"citationItems":[{"id":"ITEM-1","itemData":{"ISBN":"978-1-78726-066-5","abstract":"Compiled from various engineering texts 1960-2015","author":[{"dropping-particle":"","family":"Pearson","given":"","non-dropping-particle":"","parse-names":false,"suffix":""}],"edition":"1","editor":[{"dropping-particle":"","family":"Pearson","given":"","non-dropping-particle":"","parse-names":false,"suffix":""}],"id":"ITEM-1","issued":{"date-parts":[["2018"]]},"title":"Higher Nationals in Engineering - Core Textbook","type":"book"},"uris":["http://www.mendeley.com/documents/?uuid=59af7aec-8dd3-45a5-afe7-765a9e169db6"]}],"mendeley":{"formattedCitation":"(Pearson, 2018)","plainTextFormattedCitation":"(Pearson, 2018)","previouslyFormattedCitation":"(Pearson, 2018)"},"properties":{"noteIndex":0},"schema":"https://github.com/citation-style-language/schema/raw/master/csl-citation.json"}</w:instrText>
      </w:r>
      <w:r w:rsidR="005B7D2D" w:rsidRPr="00312F59">
        <w:fldChar w:fldCharType="separate"/>
      </w:r>
      <w:r w:rsidR="005B7D2D" w:rsidRPr="00FF6A71">
        <w:rPr>
          <w:noProof/>
        </w:rPr>
        <w:t>(Pearson, 2018)</w:t>
      </w:r>
      <w:r w:rsidR="005B7D2D" w:rsidRPr="00312F59">
        <w:fldChar w:fldCharType="end"/>
      </w:r>
      <w:r w:rsidR="005B7D2D" w:rsidRPr="00FF6A71">
        <w:t xml:space="preserve">. </w:t>
      </w:r>
    </w:p>
    <w:p w14:paraId="613E7D7E" w14:textId="01FEA1B5" w:rsidR="005B7D2D" w:rsidRPr="00FF6A71" w:rsidRDefault="00980662" w:rsidP="00A0071E">
      <w:r w:rsidRPr="00FF6A71">
        <w:t>Engineering mathematics represents 30% of t</w:t>
      </w:r>
      <w:r w:rsidR="005B7D2D" w:rsidRPr="00FF6A71">
        <w:t>he text</w:t>
      </w:r>
      <w:r w:rsidRPr="00FF6A71">
        <w:t>,</w:t>
      </w:r>
      <w:r w:rsidR="005B7D2D" w:rsidRPr="00FF6A71">
        <w:t xml:space="preserve"> describ</w:t>
      </w:r>
      <w:r w:rsidRPr="00FF6A71">
        <w:t>ing</w:t>
      </w:r>
      <w:r w:rsidR="005B7D2D" w:rsidRPr="00FF6A71">
        <w:t xml:space="preserve"> the aim of the unit as:</w:t>
      </w:r>
    </w:p>
    <w:p w14:paraId="2BC53530" w14:textId="06731CD2" w:rsidR="005B7D2D" w:rsidRPr="00FF6A71" w:rsidRDefault="005B7D2D" w:rsidP="005B7D2D">
      <w:pPr>
        <w:ind w:left="720"/>
      </w:pPr>
      <w:r w:rsidRPr="00FF6A71">
        <w:rPr>
          <w:i/>
          <w:iCs/>
        </w:rPr>
        <w:t>Developing students’ skills in the mathematical principles and theories that underpin the engineering curriculum</w:t>
      </w:r>
      <w:r w:rsidRPr="00FF6A71">
        <w:t>.</w:t>
      </w:r>
    </w:p>
    <w:p w14:paraId="433A32B7" w14:textId="3150F5A8" w:rsidR="0032403C" w:rsidRPr="00FF6A71" w:rsidRDefault="005B7D2D" w:rsidP="005B7D2D">
      <w:r w:rsidRPr="00FF6A71">
        <w:lastRenderedPageBreak/>
        <w:t>Importantly the text also emphasises that mathematical methods and statistical techniques are delivered:</w:t>
      </w:r>
    </w:p>
    <w:p w14:paraId="525B35FA" w14:textId="257B257B" w:rsidR="005B7D2D" w:rsidRPr="00FF6A71" w:rsidRDefault="005B7D2D" w:rsidP="005B7D2D">
      <w:pPr>
        <w:ind w:left="720"/>
        <w:rPr>
          <w:i/>
          <w:iCs/>
        </w:rPr>
      </w:pPr>
      <w:del w:id="11766" w:author="pete jones" w:date="2022-04-01T09:52:00Z">
        <w:r w:rsidRPr="00FF6A71" w:rsidDel="00EC37C4">
          <w:rPr>
            <w:i/>
            <w:iCs/>
          </w:rPr>
          <w:delText>…</w:delText>
        </w:r>
      </w:del>
      <w:r w:rsidRPr="00FF6A71">
        <w:rPr>
          <w:i/>
          <w:iCs/>
        </w:rPr>
        <w:t>to analyse and solve problems within an engineering context.</w:t>
      </w:r>
    </w:p>
    <w:p w14:paraId="0059A2D3" w14:textId="689B3941" w:rsidR="005B7D2D" w:rsidRPr="00FF6A71" w:rsidRDefault="00284082" w:rsidP="005B7D2D">
      <w:r w:rsidRPr="00FF6A71">
        <w:t>The learning outcomes for the mathematics module are:</w:t>
      </w:r>
    </w:p>
    <w:p w14:paraId="68DB55C9" w14:textId="25F05179" w:rsidR="00284082" w:rsidRPr="00FF6A71" w:rsidRDefault="00117649" w:rsidP="002F4855">
      <w:pPr>
        <w:numPr>
          <w:ilvl w:val="0"/>
          <w:numId w:val="80"/>
        </w:numPr>
        <w:rPr>
          <w:i/>
          <w:iCs/>
        </w:rPr>
      </w:pPr>
      <w:r w:rsidRPr="00FF6A71">
        <w:rPr>
          <w:i/>
          <w:iCs/>
        </w:rPr>
        <w:t>i</w:t>
      </w:r>
      <w:r w:rsidR="00284082" w:rsidRPr="00FF6A71">
        <w:rPr>
          <w:i/>
          <w:iCs/>
        </w:rPr>
        <w:t xml:space="preserve">dentify the relevance of mathematical methods to a variety of conceptualised engineering examples, </w:t>
      </w:r>
    </w:p>
    <w:p w14:paraId="3840B60D" w14:textId="627B77F6" w:rsidR="00284082" w:rsidRPr="00FF6A71" w:rsidRDefault="00284082" w:rsidP="002F4855">
      <w:pPr>
        <w:numPr>
          <w:ilvl w:val="0"/>
          <w:numId w:val="80"/>
        </w:numPr>
        <w:rPr>
          <w:i/>
          <w:iCs/>
        </w:rPr>
      </w:pPr>
      <w:r w:rsidRPr="00FF6A71">
        <w:rPr>
          <w:i/>
          <w:iCs/>
        </w:rPr>
        <w:t>investigate applications of statistical techniques to interpret</w:t>
      </w:r>
      <w:ins w:id="11767" w:author="pete jones" w:date="2022-04-01T09:52:00Z">
        <w:r w:rsidR="00EC37C4">
          <w:rPr>
            <w:i/>
            <w:iCs/>
          </w:rPr>
          <w:t>,</w:t>
        </w:r>
      </w:ins>
      <w:r w:rsidRPr="00FF6A71">
        <w:rPr>
          <w:i/>
          <w:iCs/>
        </w:rPr>
        <w:t xml:space="preserve"> organise and present data by using appropriate computer software packages, </w:t>
      </w:r>
    </w:p>
    <w:p w14:paraId="0E02A291" w14:textId="09D8DF95" w:rsidR="00284082" w:rsidRPr="00FF6A71" w:rsidRDefault="00284082" w:rsidP="002F4855">
      <w:pPr>
        <w:numPr>
          <w:ilvl w:val="0"/>
          <w:numId w:val="80"/>
        </w:numPr>
        <w:rPr>
          <w:i/>
          <w:iCs/>
        </w:rPr>
      </w:pPr>
      <w:r w:rsidRPr="00FF6A71">
        <w:rPr>
          <w:i/>
          <w:iCs/>
        </w:rPr>
        <w:t xml:space="preserve">use analytical and computational methods for solving problems by relating sinusoidal wave and vector functions to their respective engineering applications, </w:t>
      </w:r>
    </w:p>
    <w:p w14:paraId="6190AAF7" w14:textId="60061252" w:rsidR="00284082" w:rsidRPr="00FF6A71" w:rsidRDefault="00284082" w:rsidP="002F4855">
      <w:pPr>
        <w:numPr>
          <w:ilvl w:val="0"/>
          <w:numId w:val="80"/>
        </w:numPr>
        <w:rPr>
          <w:i/>
          <w:iCs/>
        </w:rPr>
      </w:pPr>
      <w:r w:rsidRPr="00FF6A71">
        <w:rPr>
          <w:i/>
          <w:iCs/>
        </w:rPr>
        <w:t xml:space="preserve">examine how differential and integral calculus can be used to solve engineering problems. </w:t>
      </w:r>
    </w:p>
    <w:p w14:paraId="7669E5AC" w14:textId="1CFD8231" w:rsidR="00A62BD0" w:rsidRPr="00FF6A71" w:rsidRDefault="00980662" w:rsidP="004B4889">
      <w:r w:rsidRPr="00FF6A71">
        <w:t xml:space="preserve">The text </w:t>
      </w:r>
      <w:ins w:id="11768" w:author="pete jones" w:date="2022-04-01T09:53:00Z">
        <w:r w:rsidR="00EC37C4">
          <w:t>s</w:t>
        </w:r>
      </w:ins>
      <w:del w:id="11769" w:author="pete jones" w:date="2022-04-01T09:53:00Z">
        <w:r w:rsidRPr="00FF6A71" w:rsidDel="00EC37C4">
          <w:delText xml:space="preserve">is </w:delText>
        </w:r>
      </w:del>
      <w:del w:id="11770" w:author="pete jones" w:date="2022-04-01T09:52:00Z">
        <w:r w:rsidRPr="00FF6A71" w:rsidDel="00EC37C4">
          <w:delText>s</w:delText>
        </w:r>
      </w:del>
      <w:r w:rsidRPr="00FF6A71">
        <w:t>tructure</w:t>
      </w:r>
      <w:ins w:id="11771" w:author="pete jones" w:date="2022-04-01T09:53:00Z">
        <w:r w:rsidR="00EC37C4">
          <w:t>s</w:t>
        </w:r>
      </w:ins>
      <w:del w:id="11772" w:author="pete jones" w:date="2022-04-01T09:53:00Z">
        <w:r w:rsidRPr="00FF6A71" w:rsidDel="00EC37C4">
          <w:delText>d</w:delText>
        </w:r>
      </w:del>
      <w:r w:rsidRPr="00FF6A71">
        <w:t xml:space="preserve"> </w:t>
      </w:r>
      <w:del w:id="11773" w:author="pete jones" w:date="2022-04-01T09:53:00Z">
        <w:r w:rsidRPr="00FF6A71" w:rsidDel="00EC37C4">
          <w:delText xml:space="preserve">in </w:delText>
        </w:r>
      </w:del>
      <w:ins w:id="11774" w:author="pete jones" w:date="2022-04-01T09:53:00Z">
        <w:r w:rsidR="00EC37C4">
          <w:t>around</w:t>
        </w:r>
        <w:r w:rsidR="00EC37C4" w:rsidRPr="00FF6A71">
          <w:t xml:space="preserve"> </w:t>
        </w:r>
      </w:ins>
      <w:r w:rsidRPr="00FF6A71">
        <w:t>topic silos, building theory from concepts increasing in complexity, culminating in a summary of each section with pure maths exercises or abstract engineering problems.</w:t>
      </w:r>
    </w:p>
    <w:p w14:paraId="3858F4D5" w14:textId="47733066" w:rsidR="00A62BD0" w:rsidRPr="00FF6A71" w:rsidRDefault="00A62BD0" w:rsidP="004B4889">
      <w:r w:rsidRPr="00FF6A71">
        <w:t>Engineering Science represents 37% of the text, describing the aim of the unit as:</w:t>
      </w:r>
    </w:p>
    <w:p w14:paraId="29148EB3" w14:textId="5500C6B9" w:rsidR="00A62BD0" w:rsidRPr="00FF6A71" w:rsidRDefault="00A62BD0" w:rsidP="00A62BD0">
      <w:pPr>
        <w:ind w:left="720"/>
        <w:rPr>
          <w:i/>
          <w:iCs/>
        </w:rPr>
      </w:pPr>
      <w:r w:rsidRPr="00FF6A71">
        <w:rPr>
          <w:i/>
          <w:iCs/>
        </w:rPr>
        <w:t xml:space="preserve">Introducing students to the fundamental laws and applications of the physical sciences within engineering and how to apply this knowledge to find solutions to </w:t>
      </w:r>
      <w:del w:id="11775" w:author="pete jones" w:date="2022-04-01T09:53:00Z">
        <w:r w:rsidRPr="00FF6A71" w:rsidDel="00EC37C4">
          <w:rPr>
            <w:i/>
            <w:iCs/>
          </w:rPr>
          <w:delText>a variety of</w:delText>
        </w:r>
      </w:del>
      <w:ins w:id="11776" w:author="pete jones" w:date="2022-04-01T09:53:00Z">
        <w:r w:rsidR="00EC37C4">
          <w:rPr>
            <w:i/>
            <w:iCs/>
          </w:rPr>
          <w:t>various</w:t>
        </w:r>
      </w:ins>
      <w:r w:rsidRPr="00FF6A71">
        <w:rPr>
          <w:i/>
          <w:iCs/>
        </w:rPr>
        <w:t xml:space="preserve"> engineering problems.</w:t>
      </w:r>
    </w:p>
    <w:p w14:paraId="7392D130" w14:textId="115880C6" w:rsidR="00A62BD0" w:rsidRPr="00FF6A71" w:rsidRDefault="00A62BD0" w:rsidP="00A62BD0">
      <w:r w:rsidRPr="00FF6A71">
        <w:t>The learning outcomes for the engineering science module are:</w:t>
      </w:r>
    </w:p>
    <w:p w14:paraId="4A2B20B6" w14:textId="32EBEEA1" w:rsidR="00A62BD0" w:rsidRPr="00FF6A71" w:rsidRDefault="00117649" w:rsidP="002F4855">
      <w:pPr>
        <w:numPr>
          <w:ilvl w:val="0"/>
          <w:numId w:val="81"/>
        </w:numPr>
        <w:rPr>
          <w:i/>
          <w:iCs/>
        </w:rPr>
      </w:pPr>
      <w:r w:rsidRPr="00FF6A71">
        <w:rPr>
          <w:i/>
          <w:iCs/>
        </w:rPr>
        <w:t>e</w:t>
      </w:r>
      <w:r w:rsidR="00A62BD0" w:rsidRPr="00FF6A71">
        <w:rPr>
          <w:i/>
          <w:iCs/>
        </w:rPr>
        <w:t xml:space="preserve">xamine scientific data using both quantitative and computational methods. </w:t>
      </w:r>
    </w:p>
    <w:p w14:paraId="3FDEEE1E" w14:textId="0B0A3524" w:rsidR="00A62BD0" w:rsidRPr="00FF6A71" w:rsidRDefault="00117649" w:rsidP="002F4855">
      <w:pPr>
        <w:numPr>
          <w:ilvl w:val="0"/>
          <w:numId w:val="81"/>
        </w:numPr>
        <w:rPr>
          <w:i/>
          <w:iCs/>
        </w:rPr>
      </w:pPr>
      <w:del w:id="11777" w:author="pete jones" w:date="2022-04-01T09:53:00Z">
        <w:r w:rsidRPr="00FF6A71" w:rsidDel="00EC37C4">
          <w:rPr>
            <w:i/>
            <w:iCs/>
          </w:rPr>
          <w:delText>d</w:delText>
        </w:r>
        <w:r w:rsidR="00A62BD0" w:rsidRPr="00FF6A71" w:rsidDel="00EC37C4">
          <w:rPr>
            <w:i/>
            <w:iCs/>
          </w:rPr>
          <w:delText xml:space="preserve">etermine </w:delText>
        </w:r>
      </w:del>
      <w:ins w:id="11778" w:author="pete jones" w:date="2022-04-01T09:53:00Z">
        <w:r w:rsidR="00EC37C4">
          <w:rPr>
            <w:i/>
            <w:iCs/>
          </w:rPr>
          <w:t>D</w:t>
        </w:r>
        <w:r w:rsidR="00EC37C4" w:rsidRPr="00FF6A71">
          <w:rPr>
            <w:i/>
            <w:iCs/>
          </w:rPr>
          <w:t xml:space="preserve">etermine </w:t>
        </w:r>
      </w:ins>
      <w:r w:rsidR="00A62BD0" w:rsidRPr="00FF6A71">
        <w:rPr>
          <w:i/>
          <w:iCs/>
        </w:rPr>
        <w:t>parameters within mechanical engineering systems.</w:t>
      </w:r>
    </w:p>
    <w:p w14:paraId="6687E2A3" w14:textId="1FC77E29" w:rsidR="00A62BD0" w:rsidRPr="00FF6A71" w:rsidRDefault="00117649" w:rsidP="002F4855">
      <w:pPr>
        <w:numPr>
          <w:ilvl w:val="0"/>
          <w:numId w:val="81"/>
        </w:numPr>
        <w:rPr>
          <w:i/>
          <w:iCs/>
        </w:rPr>
      </w:pPr>
      <w:del w:id="11779" w:author="pete jones" w:date="2022-04-01T09:53:00Z">
        <w:r w:rsidRPr="00FF6A71" w:rsidDel="00EC37C4">
          <w:rPr>
            <w:i/>
            <w:iCs/>
          </w:rPr>
          <w:delText>e</w:delText>
        </w:r>
        <w:r w:rsidR="00A62BD0" w:rsidRPr="00FF6A71" w:rsidDel="00EC37C4">
          <w:rPr>
            <w:i/>
            <w:iCs/>
          </w:rPr>
          <w:delText xml:space="preserve">xplore </w:delText>
        </w:r>
      </w:del>
      <w:ins w:id="11780" w:author="pete jones" w:date="2022-04-01T09:53:00Z">
        <w:r w:rsidR="00EC37C4">
          <w:rPr>
            <w:i/>
            <w:iCs/>
          </w:rPr>
          <w:t>E</w:t>
        </w:r>
        <w:r w:rsidR="00EC37C4" w:rsidRPr="00FF6A71">
          <w:rPr>
            <w:i/>
            <w:iCs/>
          </w:rPr>
          <w:t xml:space="preserve">xplore </w:t>
        </w:r>
      </w:ins>
      <w:r w:rsidR="00A62BD0" w:rsidRPr="00FF6A71">
        <w:rPr>
          <w:i/>
          <w:iCs/>
        </w:rPr>
        <w:t xml:space="preserve">the characteristics and properties of engineering materials. </w:t>
      </w:r>
    </w:p>
    <w:p w14:paraId="63C3FB6A" w14:textId="56A48726" w:rsidR="00A62BD0" w:rsidRPr="00FF6A71" w:rsidRDefault="00A62BD0" w:rsidP="002F4855">
      <w:pPr>
        <w:numPr>
          <w:ilvl w:val="0"/>
          <w:numId w:val="81"/>
        </w:numPr>
        <w:rPr>
          <w:i/>
          <w:iCs/>
        </w:rPr>
      </w:pPr>
      <w:del w:id="11781" w:author="pete jones" w:date="2022-04-01T09:53:00Z">
        <w:r w:rsidRPr="00FF6A71" w:rsidDel="00EC37C4">
          <w:rPr>
            <w:i/>
            <w:iCs/>
          </w:rPr>
          <w:lastRenderedPageBreak/>
          <w:delText xml:space="preserve">analyse </w:delText>
        </w:r>
      </w:del>
      <w:ins w:id="11782" w:author="pete jones" w:date="2022-04-01T09:53:00Z">
        <w:r w:rsidR="00EC37C4">
          <w:rPr>
            <w:i/>
            <w:iCs/>
          </w:rPr>
          <w:t>A</w:t>
        </w:r>
        <w:r w:rsidR="00EC37C4" w:rsidRPr="00FF6A71">
          <w:rPr>
            <w:i/>
            <w:iCs/>
          </w:rPr>
          <w:t xml:space="preserve">nalyse </w:t>
        </w:r>
      </w:ins>
      <w:del w:id="11783" w:author="pete jones" w:date="2022-04-01T09:53:00Z">
        <w:r w:rsidRPr="00FF6A71" w:rsidDel="00EC37C4">
          <w:rPr>
            <w:i/>
            <w:iCs/>
          </w:rPr>
          <w:delText>applications of AC and DC circuit theorems, electromagnetic principles, and propertie</w:delText>
        </w:r>
      </w:del>
      <w:ins w:id="11784" w:author="pete jones" w:date="2022-04-01T09:53:00Z">
        <w:r w:rsidR="00EC37C4">
          <w:rPr>
            <w:i/>
            <w:iCs/>
          </w:rPr>
          <w:t>AC and DC circuit theorems, electromagnetic principles, and properties application</w:t>
        </w:r>
      </w:ins>
      <w:r w:rsidRPr="00FF6A71">
        <w:rPr>
          <w:i/>
          <w:iCs/>
        </w:rPr>
        <w:t>s.</w:t>
      </w:r>
    </w:p>
    <w:p w14:paraId="7D4E9D34" w14:textId="49B1B935" w:rsidR="002E537D" w:rsidRPr="00FF6A71" w:rsidRDefault="002E537D" w:rsidP="004B4889">
      <w:r w:rsidRPr="00FF6A71">
        <w:t xml:space="preserve">The text is structured similarly to the mathematics module in topic silos with many abstract calculation examples. </w:t>
      </w:r>
      <w:del w:id="11785" w:author="pete jones" w:date="2022-04-01T09:54:00Z">
        <w:r w:rsidRPr="00FF6A71" w:rsidDel="00EC37C4">
          <w:delText xml:space="preserve">The </w:delText>
        </w:r>
      </w:del>
      <w:ins w:id="11786" w:author="pete jones" w:date="2022-04-01T09:54:00Z">
        <w:r w:rsidR="00EC37C4">
          <w:t>However, t</w:t>
        </w:r>
        <w:r w:rsidR="00EC37C4" w:rsidRPr="00FF6A71">
          <w:t xml:space="preserve">he </w:t>
        </w:r>
      </w:ins>
      <w:r w:rsidRPr="00FF6A71">
        <w:t>engineering examples are less abstract</w:t>
      </w:r>
      <w:ins w:id="11787" w:author="pete jones" w:date="2022-04-01T09:54:00Z">
        <w:r w:rsidR="00EC37C4">
          <w:t>,</w:t>
        </w:r>
      </w:ins>
      <w:r w:rsidRPr="00FF6A71">
        <w:t xml:space="preserve"> and where the learning involves a high proportion of practical </w:t>
      </w:r>
      <w:del w:id="11788" w:author="pete jones" w:date="2022-01-04T11:01:00Z">
        <w:r w:rsidRPr="00FF6A71" w:rsidDel="00EC2A7E">
          <w:delText>labworks</w:delText>
        </w:r>
      </w:del>
      <w:ins w:id="11789" w:author="pete jones" w:date="2022-01-04T11:01:00Z">
        <w:r w:rsidR="00EC2A7E" w:rsidRPr="00FF6A71">
          <w:t>lab</w:t>
        </w:r>
      </w:ins>
      <w:ins w:id="11790" w:author="pete jones" w:date="2022-03-30T09:52:00Z">
        <w:r w:rsidR="004A5015">
          <w:t xml:space="preserve"> </w:t>
        </w:r>
      </w:ins>
      <w:ins w:id="11791" w:author="pete jones" w:date="2022-01-04T11:01:00Z">
        <w:r w:rsidR="00EC2A7E" w:rsidRPr="00FF6A71">
          <w:t>work</w:t>
        </w:r>
      </w:ins>
      <w:r w:rsidRPr="00FF6A71">
        <w:t>, there is more opportunity to meet module objectives.</w:t>
      </w:r>
    </w:p>
    <w:p w14:paraId="7F60EA4F" w14:textId="3DC1693E" w:rsidR="00284082" w:rsidRPr="00FF6A71" w:rsidRDefault="00A547BC" w:rsidP="004B4889">
      <w:r w:rsidRPr="00FF6A71">
        <w:t xml:space="preserve">Exercises, practice questions, and examinations in these subjects often clearly signpost the topic theory to apply to the described </w:t>
      </w:r>
      <w:r w:rsidR="00233583" w:rsidRPr="00FF6A71">
        <w:t>problem</w:t>
      </w:r>
      <w:r w:rsidR="00557C0D" w:rsidRPr="00FF6A71">
        <w:t>;</w:t>
      </w:r>
      <w:r w:rsidR="00233583" w:rsidRPr="00FF6A71">
        <w:t xml:space="preserve"> </w:t>
      </w:r>
      <w:r w:rsidRPr="00FF6A71">
        <w:t>providing a student can recall the appropriate knowledge</w:t>
      </w:r>
      <w:ins w:id="11792" w:author="pete jones" w:date="2022-04-01T09:54:00Z">
        <w:r w:rsidR="00EC37C4">
          <w:t>,</w:t>
        </w:r>
      </w:ins>
      <w:r w:rsidRPr="00FF6A71">
        <w:t xml:space="preserve"> they will be relatively successful. </w:t>
      </w:r>
      <w:del w:id="11793" w:author="pete jones" w:date="2022-04-01T09:54:00Z">
        <w:r w:rsidR="004F58AE" w:rsidRPr="00FF6A71" w:rsidDel="00EC37C4">
          <w:delText>A</w:delText>
        </w:r>
        <w:r w:rsidR="00980662" w:rsidRPr="00FF6A71" w:rsidDel="00EC37C4">
          <w:delText xml:space="preserve"> </w:delText>
        </w:r>
      </w:del>
      <w:ins w:id="11794" w:author="pete jones" w:date="2022-04-01T09:54:00Z">
        <w:r w:rsidR="00EC37C4">
          <w:t>However, a</w:t>
        </w:r>
        <w:r w:rsidR="00EC37C4" w:rsidRPr="00FF6A71">
          <w:t xml:space="preserve"> </w:t>
        </w:r>
      </w:ins>
      <w:r w:rsidR="00980662" w:rsidRPr="00FF6A71">
        <w:t xml:space="preserve">pedagogy that introduces engineers to </w:t>
      </w:r>
      <w:del w:id="11795" w:author="pete jones" w:date="2022-03-30T09:52:00Z">
        <w:r w:rsidR="00980662" w:rsidRPr="00FF6A71" w:rsidDel="004A5015">
          <w:delText>problem</w:delText>
        </w:r>
        <w:r w:rsidR="004F58AE" w:rsidRPr="00FF6A71" w:rsidDel="004A5015">
          <w:delText xml:space="preserve"> </w:delText>
        </w:r>
      </w:del>
      <w:ins w:id="11796" w:author="pete jones" w:date="2022-03-30T09:52:00Z">
        <w:r w:rsidR="004A5015" w:rsidRPr="00FF6A71">
          <w:t>problem</w:t>
        </w:r>
        <w:r w:rsidR="004A5015">
          <w:t>-</w:t>
        </w:r>
      </w:ins>
      <w:r w:rsidR="004F58AE" w:rsidRPr="00FF6A71">
        <w:t>solving</w:t>
      </w:r>
      <w:r w:rsidR="00BE1777" w:rsidRPr="00FF6A71">
        <w:t xml:space="preserve"> by this strategy</w:t>
      </w:r>
      <w:r w:rsidR="004F58AE" w:rsidRPr="00FF6A71">
        <w:t xml:space="preserve"> does not </w:t>
      </w:r>
      <w:r w:rsidR="00D06F57" w:rsidRPr="00FF6A71">
        <w:t>adequately</w:t>
      </w:r>
      <w:r w:rsidR="004F58AE" w:rsidRPr="00FF6A71">
        <w:t xml:space="preserve"> fulfil </w:t>
      </w:r>
      <w:r w:rsidR="00D06F57" w:rsidRPr="00FF6A71">
        <w:t>an</w:t>
      </w:r>
      <w:r w:rsidR="00980662" w:rsidRPr="00FF6A71">
        <w:t xml:space="preserve"> ability to recognise and apply </w:t>
      </w:r>
      <w:r w:rsidR="00BE1777" w:rsidRPr="00FF6A71">
        <w:t xml:space="preserve">appropriate </w:t>
      </w:r>
      <w:r w:rsidR="004F58AE" w:rsidRPr="00FF6A71">
        <w:t>engineering principles</w:t>
      </w:r>
      <w:r w:rsidR="00BE1777" w:rsidRPr="00FF6A71">
        <w:t xml:space="preserve"> for a generalised </w:t>
      </w:r>
      <w:r w:rsidR="00315BA8" w:rsidRPr="00FF6A71">
        <w:t xml:space="preserve">“real” </w:t>
      </w:r>
      <w:r w:rsidR="00BE1777" w:rsidRPr="00FF6A71">
        <w:t>engineering problem</w:t>
      </w:r>
      <w:ins w:id="11797" w:author="pete jones" w:date="2022-04-01T09:54:00Z">
        <w:r w:rsidR="00EC37C4">
          <w:t xml:space="preserve"> </w:t>
        </w:r>
      </w:ins>
      <w:del w:id="11798" w:author="pete jones" w:date="2022-04-01T09:54:00Z">
        <w:r w:rsidR="00AB124A" w:rsidRPr="00FF6A71" w:rsidDel="00EC37C4">
          <w:delText>;</w:delText>
        </w:r>
        <w:r w:rsidR="004F58AE" w:rsidRPr="00FF6A71" w:rsidDel="00EC37C4">
          <w:delText xml:space="preserve"> </w:delText>
        </w:r>
      </w:del>
      <w:r w:rsidR="004F58AE" w:rsidRPr="00FF6A71">
        <w:t xml:space="preserve">proposed </w:t>
      </w:r>
      <w:del w:id="11799" w:author="pete jones" w:date="2022-03-30T09:52:00Z">
        <w:r w:rsidR="004F58AE" w:rsidRPr="00FF6A71" w:rsidDel="004A5015">
          <w:delText xml:space="preserve">by </w:delText>
        </w:r>
      </w:del>
      <w:ins w:id="11800" w:author="pete jones" w:date="2022-03-30T09:52:00Z">
        <w:r w:rsidR="004A5015">
          <w:t>in</w:t>
        </w:r>
        <w:r w:rsidR="004A5015" w:rsidRPr="00FF6A71">
          <w:t xml:space="preserve"> </w:t>
        </w:r>
      </w:ins>
      <w:r w:rsidR="004F58AE" w:rsidRPr="00FF6A71">
        <w:t>the example brief</w:t>
      </w:r>
      <w:r w:rsidR="00D06F57" w:rsidRPr="00FF6A71">
        <w:t xml:space="preserve"> above</w:t>
      </w:r>
      <w:r w:rsidR="00BE1777" w:rsidRPr="00FF6A71">
        <w:t xml:space="preserve">. </w:t>
      </w:r>
      <w:r w:rsidR="002E537D" w:rsidRPr="00FF6A71">
        <w:t>That is</w:t>
      </w:r>
      <w:del w:id="11801" w:author="pete jones" w:date="2022-03-30T09:52:00Z">
        <w:r w:rsidR="002E537D" w:rsidRPr="00FF6A71" w:rsidDel="004A5015">
          <w:delText>,</w:delText>
        </w:r>
      </w:del>
      <w:r w:rsidR="002E537D" w:rsidRPr="00FF6A71">
        <w:t xml:space="preserve"> a problem where it is </w:t>
      </w:r>
      <w:del w:id="11802" w:author="pete jones" w:date="2022-04-01T09:54:00Z">
        <w:r w:rsidR="002E537D" w:rsidRPr="00FF6A71" w:rsidDel="00EC37C4">
          <w:delText xml:space="preserve">not </w:delText>
        </w:r>
      </w:del>
      <w:ins w:id="11803" w:author="pete jones" w:date="2022-04-01T09:54:00Z">
        <w:r w:rsidR="00EC37C4">
          <w:t>un</w:t>
        </w:r>
      </w:ins>
      <w:r w:rsidR="002E537D" w:rsidRPr="00FF6A71">
        <w:t xml:space="preserve">clear which </w:t>
      </w:r>
      <w:r w:rsidRPr="00FF6A71">
        <w:t xml:space="preserve">engineering principles and </w:t>
      </w:r>
      <w:r w:rsidR="002E537D" w:rsidRPr="00FF6A71">
        <w:t xml:space="preserve">mathematical skills </w:t>
      </w:r>
      <w:del w:id="11804" w:author="pete jones" w:date="2022-04-01T09:55:00Z">
        <w:r w:rsidR="002E537D" w:rsidRPr="00FF6A71" w:rsidDel="00EC37C4">
          <w:delText xml:space="preserve">should be </w:delText>
        </w:r>
      </w:del>
      <w:r w:rsidR="002E537D" w:rsidRPr="00FF6A71">
        <w:t>appl</w:t>
      </w:r>
      <w:ins w:id="11805" w:author="pete jones" w:date="2022-04-01T09:55:00Z">
        <w:r w:rsidR="00EC37C4">
          <w:t>y</w:t>
        </w:r>
      </w:ins>
      <w:del w:id="11806" w:author="pete jones" w:date="2022-04-01T09:55:00Z">
        <w:r w:rsidR="002E537D" w:rsidRPr="00FF6A71" w:rsidDel="00EC37C4">
          <w:delText>ied</w:delText>
        </w:r>
      </w:del>
      <w:r w:rsidR="002E537D" w:rsidRPr="00FF6A71">
        <w:t xml:space="preserve"> to the problem.</w:t>
      </w:r>
    </w:p>
    <w:p w14:paraId="73F75AB9" w14:textId="07ADFE19" w:rsidR="00951F65" w:rsidRPr="00FF6A71" w:rsidDel="00590CF0" w:rsidRDefault="00B90C12" w:rsidP="004B4889">
      <w:pPr>
        <w:rPr>
          <w:del w:id="11807" w:author="pete jones" w:date="2022-01-04T10:46:00Z"/>
        </w:rPr>
      </w:pPr>
      <w:del w:id="11808" w:author="pete jones" w:date="2022-01-04T10:46:00Z">
        <w:r w:rsidRPr="00FF6A71" w:rsidDel="00590CF0">
          <w:delText xml:space="preserve">The following question is used to illustrate the point. The question is taken from </w:delText>
        </w:r>
        <w:r w:rsidRPr="007C0DAF" w:rsidDel="00590CF0">
          <w:fldChar w:fldCharType="begin" w:fldLock="1"/>
        </w:r>
        <w:r w:rsidR="003C28C6" w:rsidRPr="00FF6A71" w:rsidDel="00590CF0">
          <w:delInstrText>ADDIN CSL_CITATION {"citationItems":[{"id":"ITEM-1","itemData":{"ISBN":"978-1-78726-066-5","abstract":"Compiled from various engineering texts 1960-2015","author":[{"dropping-particle":"","family":"Pearson","given":"","non-dropping-particle":"","parse-names":false,"suffix":""}],"edition":"1","editor":[{"dropping-particle":"","family":"Pearson","given":"","non-dropping-particle":"","parse-names":false,"suffix":""}],"id":"ITEM-1","issued":{"date-parts":[["2018"]]},"title":"Higher Nationals in Engineering - Core Textbook","type":"book"},"uris":["http://www.mendeley.com/documents/?uuid=59af7aec-8dd3-45a5-afe7-765a9e169db6"]}],"mendeley":{"formattedCitation":"(Pearson, 2018)","plainTextFormattedCitation":"(Pearson, 2018)","previouslyFormattedCitation":"(Pearson, 2018)"},"properties":{"noteIndex":0},"schema":"https://github.com/citation-style-language/schema/raw/master/csl-citation.json"}</w:delInstrText>
        </w:r>
        <w:r w:rsidRPr="007C0DAF" w:rsidDel="00590CF0">
          <w:fldChar w:fldCharType="separate"/>
        </w:r>
        <w:r w:rsidRPr="00FF6A71" w:rsidDel="00590CF0">
          <w:rPr>
            <w:noProof/>
          </w:rPr>
          <w:delText>(Pearson, 2018)</w:delText>
        </w:r>
        <w:r w:rsidRPr="007C0DAF" w:rsidDel="00590CF0">
          <w:fldChar w:fldCharType="end"/>
        </w:r>
        <w:r w:rsidRPr="00FF6A71" w:rsidDel="00590CF0">
          <w:delText xml:space="preserve"> page237, in the Functions section of Mathematics module. The text offers no solutions of the proofs, or diagrams other than the initial figure. An applied mathematical solution is provided below, followed by a pragmatic engineering design approach using digital engineering (</w:delText>
        </w:r>
        <w:r w:rsidR="00F427D8" w:rsidRPr="00FF6A71" w:rsidDel="00590CF0">
          <w:delText>i.e.,</w:delText>
        </w:r>
        <w:r w:rsidRPr="00FF6A71" w:rsidDel="00590CF0">
          <w:delText xml:space="preserve"> CAD) kinematic simulations.</w:delText>
        </w:r>
      </w:del>
    </w:p>
    <w:p w14:paraId="1D3FC686" w14:textId="61381FF4" w:rsidR="00597275" w:rsidRPr="00FF6A71" w:rsidDel="00590CF0" w:rsidRDefault="00DD0A9C" w:rsidP="004B4889">
      <w:pPr>
        <w:rPr>
          <w:del w:id="11809" w:author="pete jones" w:date="2022-01-04T10:46:00Z"/>
          <w:b/>
          <w:bCs/>
          <w:u w:val="single"/>
        </w:rPr>
      </w:pPr>
      <w:del w:id="11810" w:author="pete jones" w:date="2022-01-04T10:46:00Z">
        <w:r w:rsidRPr="00FF6A71" w:rsidDel="00590CF0">
          <w:rPr>
            <w:b/>
            <w:bCs/>
            <w:u w:val="single"/>
          </w:rPr>
          <w:delText>The question:</w:delText>
        </w:r>
      </w:del>
    </w:p>
    <w:p w14:paraId="13A0C6D7" w14:textId="4F7701CD" w:rsidR="00DD0A9C" w:rsidRPr="00FF6A71" w:rsidDel="00590CF0" w:rsidRDefault="00DD0A9C" w:rsidP="00F31A2B">
      <w:pPr>
        <w:ind w:left="720"/>
        <w:rPr>
          <w:del w:id="11811" w:author="pete jones" w:date="2022-01-04T10:46:00Z"/>
          <w:i/>
          <w:iCs/>
        </w:rPr>
      </w:pPr>
      <w:del w:id="11812" w:author="pete jones" w:date="2022-01-04T10:46:00Z">
        <w:r w:rsidRPr="00FF6A71" w:rsidDel="00590CF0">
          <w:rPr>
            <w:i/>
            <w:iCs/>
          </w:rPr>
          <w:delText xml:space="preserve">A mechanism consists of the linkage of three rods AB, BC and CD as shown in </w:delText>
        </w:r>
        <w:r w:rsidR="00F31A2B" w:rsidRPr="007C0DAF" w:rsidDel="00590CF0">
          <w:rPr>
            <w:i/>
            <w:iCs/>
          </w:rPr>
          <w:fldChar w:fldCharType="begin"/>
        </w:r>
        <w:r w:rsidR="00F31A2B" w:rsidRPr="00FF6A71" w:rsidDel="00590CF0">
          <w:rPr>
            <w:i/>
            <w:iCs/>
          </w:rPr>
          <w:delInstrText xml:space="preserve"> REF _Ref66784957 \h  \* MERGEFORMAT </w:delInstrText>
        </w:r>
        <w:r w:rsidR="00F31A2B" w:rsidRPr="007C0DAF" w:rsidDel="00590CF0">
          <w:rPr>
            <w:i/>
            <w:iCs/>
          </w:rPr>
        </w:r>
        <w:r w:rsidR="00F31A2B" w:rsidRPr="007C0DAF" w:rsidDel="00590CF0">
          <w:rPr>
            <w:i/>
            <w:iCs/>
          </w:rPr>
          <w:fldChar w:fldCharType="separate"/>
        </w:r>
        <w:r w:rsidR="00DD384C" w:rsidRPr="00FF6A71" w:rsidDel="00590CF0">
          <w:rPr>
            <w:i/>
            <w:iCs/>
          </w:rPr>
          <w:delText xml:space="preserve">Figure </w:delText>
        </w:r>
        <w:r w:rsidR="00DD384C" w:rsidRPr="00FF6A71" w:rsidDel="00590CF0">
          <w:rPr>
            <w:i/>
            <w:iCs/>
            <w:noProof/>
          </w:rPr>
          <w:delText>6</w:delText>
        </w:r>
        <w:r w:rsidR="00DD384C" w:rsidRPr="00FF6A71" w:rsidDel="00590CF0">
          <w:rPr>
            <w:i/>
            <w:iCs/>
            <w:noProof/>
          </w:rPr>
          <w:noBreakHyphen/>
          <w:delText>6</w:delText>
        </w:r>
        <w:r w:rsidR="00F31A2B" w:rsidRPr="007C0DAF" w:rsidDel="00590CF0">
          <w:rPr>
            <w:i/>
            <w:iCs/>
          </w:rPr>
          <w:fldChar w:fldCharType="end"/>
        </w:r>
        <w:r w:rsidR="00F31A2B" w:rsidRPr="00FF6A71" w:rsidDel="00590CF0">
          <w:rPr>
            <w:i/>
            <w:iCs/>
          </w:rPr>
          <w:delText xml:space="preserve">, </w:delText>
        </w:r>
        <w:r w:rsidRPr="00FF6A71" w:rsidDel="00590CF0">
          <w:rPr>
            <w:i/>
            <w:iCs/>
          </w:rPr>
          <w:delText xml:space="preserve">where AB=CD (= a, say), </w:delText>
        </w:r>
        <w:r w:rsidRPr="00FF6A71" w:rsidDel="00590CF0">
          <w:rPr>
            <w:b/>
            <w:bCs/>
            <w:i/>
            <w:iCs/>
          </w:rPr>
          <w:delText xml:space="preserve">BC=AD=a </w:delText>
        </w:r>
      </w:del>
      <m:oMath>
        <m:r>
          <w:del w:id="11813" w:author="pete jones" w:date="2022-01-04T10:46:00Z">
            <m:rPr>
              <m:sty m:val="bi"/>
            </m:rPr>
            <w:rPr>
              <w:rFonts w:ascii="Cambria Math" w:hAnsi="Cambria Math"/>
            </w:rPr>
            <m:t>√</m:t>
          </w:del>
        </m:r>
      </m:oMath>
      <w:del w:id="11814" w:author="pete jones" w:date="2022-01-04T10:46:00Z">
        <w:r w:rsidRPr="00FF6A71" w:rsidDel="00590CF0">
          <w:rPr>
            <w:b/>
            <w:bCs/>
            <w:i/>
            <w:iCs/>
          </w:rPr>
          <w:delText>2</w:delText>
        </w:r>
        <w:r w:rsidRPr="00FF6A71" w:rsidDel="00590CF0">
          <w:rPr>
            <w:i/>
            <w:iCs/>
          </w:rPr>
          <w:delText>, and M is the midpoint. The rods are freely jointed at B and C, and are free to rotate about A and D. Using polar coordinates with their pole at O at the midpoint of AD and the initial line OD, show that the curve described by M as CD rotates about D</w:delText>
        </w:r>
        <w:r w:rsidR="00F31A2B" w:rsidRPr="00FF6A71" w:rsidDel="00590CF0">
          <w:rPr>
            <w:i/>
            <w:iCs/>
          </w:rPr>
          <w:delText xml:space="preserve"> is </w:delText>
        </w:r>
        <w:r w:rsidR="00F31A2B" w:rsidRPr="00FF6A71" w:rsidDel="00590CF0">
          <w:rPr>
            <w:b/>
            <w:bCs/>
            <w:i/>
            <w:iCs/>
          </w:rPr>
          <w:delText>r</w:delText>
        </w:r>
        <w:r w:rsidR="00F31A2B" w:rsidRPr="00FF6A71" w:rsidDel="00590CF0">
          <w:rPr>
            <w:b/>
            <w:bCs/>
            <w:i/>
            <w:iCs/>
            <w:vertAlign w:val="superscript"/>
          </w:rPr>
          <w:delText xml:space="preserve">2 </w:delText>
        </w:r>
        <w:r w:rsidR="00F31A2B" w:rsidRPr="00FF6A71" w:rsidDel="00590CF0">
          <w:rPr>
            <w:b/>
            <w:bCs/>
            <w:i/>
            <w:iCs/>
          </w:rPr>
          <w:delText>= a</w:delText>
        </w:r>
        <w:r w:rsidR="00F31A2B" w:rsidRPr="00FF6A71" w:rsidDel="00590CF0">
          <w:rPr>
            <w:b/>
            <w:bCs/>
            <w:i/>
            <w:iCs/>
            <w:vertAlign w:val="superscript"/>
          </w:rPr>
          <w:delText>2</w:delText>
        </w:r>
        <w:r w:rsidR="00F31A2B" w:rsidRPr="00FF6A71" w:rsidDel="00590CF0">
          <w:rPr>
            <w:b/>
            <w:bCs/>
            <w:i/>
            <w:iCs/>
          </w:rPr>
          <w:delText xml:space="preserve"> cos 2</w:delText>
        </w:r>
      </w:del>
      <m:oMath>
        <m:r>
          <w:del w:id="11815" w:author="pete jones" w:date="2022-01-04T10:46:00Z">
            <m:rPr>
              <m:sty m:val="bi"/>
            </m:rPr>
            <w:rPr>
              <w:rFonts w:ascii="Cambria Math" w:hAnsi="Cambria Math"/>
            </w:rPr>
            <m:t>θ</m:t>
          </w:del>
        </m:r>
      </m:oMath>
      <w:del w:id="11816" w:author="pete jones" w:date="2022-01-04T10:46:00Z">
        <w:r w:rsidR="00F31A2B" w:rsidRPr="00FF6A71" w:rsidDel="00590CF0">
          <w:rPr>
            <w:i/>
            <w:iCs/>
          </w:rPr>
          <w:delText xml:space="preserve">, draw a careful graph of this curve, the </w:delText>
        </w:r>
        <w:r w:rsidR="00CF4B4A" w:rsidRPr="00FF6A71" w:rsidDel="00590CF0">
          <w:rPr>
            <w:i/>
            <w:iCs/>
          </w:rPr>
          <w:delText>‘</w:delText>
        </w:r>
        <w:r w:rsidR="00F31A2B" w:rsidRPr="00FF6A71" w:rsidDel="00590CF0">
          <w:rPr>
            <w:i/>
            <w:iCs/>
          </w:rPr>
          <w:delText>lemniscate</w:delText>
        </w:r>
        <w:r w:rsidR="00CF4B4A" w:rsidRPr="00FF6A71" w:rsidDel="00590CF0">
          <w:rPr>
            <w:i/>
            <w:iCs/>
          </w:rPr>
          <w:delText>’</w:delText>
        </w:r>
        <w:r w:rsidR="00F31A2B" w:rsidRPr="00FF6A71" w:rsidDel="00590CF0">
          <w:rPr>
            <w:i/>
            <w:iCs/>
          </w:rPr>
          <w:delText xml:space="preserve"> of Bernoulli.</w:delText>
        </w:r>
      </w:del>
    </w:p>
    <w:p w14:paraId="1F736EC5" w14:textId="4D72872D" w:rsidR="00DD0A9C" w:rsidRPr="00FF6A71" w:rsidDel="00590CF0" w:rsidRDefault="00DD0A9C" w:rsidP="004B5B89">
      <w:pPr>
        <w:jc w:val="center"/>
        <w:rPr>
          <w:del w:id="11817" w:author="pete jones" w:date="2022-01-04T10:46:00Z"/>
        </w:rPr>
      </w:pPr>
      <w:del w:id="11818" w:author="pete jones" w:date="2022-01-04T10:46:00Z">
        <w:r w:rsidRPr="00C15005" w:rsidDel="00590CF0">
          <w:rPr>
            <w:noProof/>
          </w:rPr>
          <w:drawing>
            <wp:inline distT="0" distB="0" distL="0" distR="0" wp14:anchorId="1F419765" wp14:editId="0D893CA7">
              <wp:extent cx="2468320" cy="1539173"/>
              <wp:effectExtent l="0" t="0" r="8255" b="4445"/>
              <wp:docPr id="26" name="Picture 2">
                <a:extLst xmlns:a="http://schemas.openxmlformats.org/drawingml/2006/main">
                  <a:ext uri="{FF2B5EF4-FFF2-40B4-BE49-F238E27FC236}">
                    <a16:creationId xmlns:a16="http://schemas.microsoft.com/office/drawing/2014/main" id="{A9B465B1-7F70-4CE9-B41B-7D10C49CC5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9B465B1-7F70-4CE9-B41B-7D10C49CC5C3}"/>
                          </a:ext>
                        </a:extLst>
                      </pic:cNvPr>
                      <pic:cNvPicPr>
                        <a:picLocks noChangeAspect="1"/>
                      </pic:cNvPicPr>
                    </pic:nvPicPr>
                    <pic:blipFill rotWithShape="1">
                      <a:blip r:embed="rId103" cstate="print">
                        <a:extLst>
                          <a:ext uri="{28A0092B-C50C-407E-A947-70E740481C1C}">
                            <a14:useLocalDpi xmlns:a14="http://schemas.microsoft.com/office/drawing/2010/main" val="0"/>
                          </a:ext>
                        </a:extLst>
                      </a:blip>
                      <a:srcRect b="69746"/>
                      <a:stretch/>
                    </pic:blipFill>
                    <pic:spPr bwMode="auto">
                      <a:xfrm>
                        <a:off x="0" y="0"/>
                        <a:ext cx="2482811" cy="1548209"/>
                      </a:xfrm>
                      <a:prstGeom prst="rect">
                        <a:avLst/>
                      </a:prstGeom>
                      <a:ln>
                        <a:noFill/>
                      </a:ln>
                      <a:extLst>
                        <a:ext uri="{53640926-AAD7-44D8-BBD7-CCE9431645EC}">
                          <a14:shadowObscured xmlns:a14="http://schemas.microsoft.com/office/drawing/2010/main"/>
                        </a:ext>
                      </a:extLst>
                    </pic:spPr>
                  </pic:pic>
                </a:graphicData>
              </a:graphic>
            </wp:inline>
          </w:drawing>
        </w:r>
      </w:del>
    </w:p>
    <w:p w14:paraId="631DE304" w14:textId="11AB7212" w:rsidR="00F31A2B" w:rsidRPr="007C0DAF" w:rsidDel="00590CF0" w:rsidRDefault="00F31A2B" w:rsidP="00F31A2B">
      <w:pPr>
        <w:pStyle w:val="TOCHeading"/>
        <w:jc w:val="center"/>
        <w:rPr>
          <w:del w:id="11819" w:author="pete jones" w:date="2022-01-04T10:46:00Z"/>
          <w:lang w:val="en-GB"/>
        </w:rPr>
      </w:pPr>
      <w:bookmarkStart w:id="11820" w:name="_Ref66784957"/>
      <w:bookmarkStart w:id="11821" w:name="_Toc68162275"/>
      <w:del w:id="11822" w:author="pete jones" w:date="2022-01-04T10:46:00Z">
        <w:r w:rsidRPr="00255624" w:rsidDel="00590CF0">
          <w:rPr>
            <w:lang w:val="en-GB"/>
          </w:rPr>
          <w:delText xml:space="preserve">Figure </w:delText>
        </w:r>
        <w:r w:rsidRPr="00255624" w:rsidDel="00590CF0">
          <w:fldChar w:fldCharType="begin"/>
        </w:r>
        <w:r w:rsidRPr="00255624" w:rsidDel="00590CF0">
          <w:rPr>
            <w:lang w:val="en-GB"/>
          </w:rPr>
          <w:delInstrText>STYLEREF 1 \s</w:delInstrText>
        </w:r>
        <w:r w:rsidRPr="00255624" w:rsidDel="00590CF0">
          <w:fldChar w:fldCharType="separate"/>
        </w:r>
        <w:r w:rsidR="00DD384C" w:rsidRPr="00255624" w:rsidDel="00590CF0">
          <w:rPr>
            <w:noProof/>
            <w:lang w:val="en-GB"/>
          </w:rPr>
          <w:delText>6</w:delText>
        </w:r>
        <w:r w:rsidRPr="00255624" w:rsidDel="00590CF0">
          <w:fldChar w:fldCharType="end"/>
        </w:r>
        <w:r w:rsidR="00F8680E" w:rsidRPr="00255624" w:rsidDel="00590CF0">
          <w:rPr>
            <w:lang w:val="en-GB"/>
          </w:rPr>
          <w:noBreakHyphen/>
        </w:r>
        <w:r w:rsidRPr="00255624" w:rsidDel="00590CF0">
          <w:fldChar w:fldCharType="begin"/>
        </w:r>
        <w:r w:rsidRPr="00255624" w:rsidDel="00590CF0">
          <w:rPr>
            <w:lang w:val="en-GB"/>
          </w:rPr>
          <w:delInstrText>SEQ Figure \* ARABIC \s 1</w:delInstrText>
        </w:r>
        <w:r w:rsidRPr="00255624" w:rsidDel="00590CF0">
          <w:fldChar w:fldCharType="separate"/>
        </w:r>
        <w:r w:rsidR="00DD384C" w:rsidRPr="00255624" w:rsidDel="00590CF0">
          <w:rPr>
            <w:noProof/>
            <w:lang w:val="en-GB"/>
          </w:rPr>
          <w:delText>6</w:delText>
        </w:r>
        <w:r w:rsidRPr="00255624" w:rsidDel="00590CF0">
          <w:fldChar w:fldCharType="end"/>
        </w:r>
        <w:bookmarkEnd w:id="11820"/>
        <w:r w:rsidRPr="00255624" w:rsidDel="00590CF0">
          <w:rPr>
            <w:lang w:val="en-GB"/>
          </w:rPr>
          <w:delText>: 4 Bar chain</w:delText>
        </w:r>
        <w:bookmarkEnd w:id="11821"/>
      </w:del>
    </w:p>
    <w:p w14:paraId="735801A7" w14:textId="08F7F685" w:rsidR="00F31A2B" w:rsidRPr="00FF6A71" w:rsidDel="00590CF0" w:rsidRDefault="00F31A2B" w:rsidP="002F4855">
      <w:pPr>
        <w:numPr>
          <w:ilvl w:val="0"/>
          <w:numId w:val="82"/>
        </w:numPr>
        <w:rPr>
          <w:del w:id="11823" w:author="pete jones" w:date="2022-01-04T10:46:00Z"/>
          <w:i/>
          <w:iCs/>
        </w:rPr>
      </w:pPr>
      <w:del w:id="11824" w:author="pete jones" w:date="2022-01-04T10:46:00Z">
        <w:r w:rsidRPr="00FF6A71" w:rsidDel="00590CF0">
          <w:rPr>
            <w:i/>
            <w:iCs/>
          </w:rPr>
          <w:delText>Show that</w:delText>
        </w:r>
        <w:r w:rsidR="009B6D31" w:rsidRPr="00FF6A71" w:rsidDel="00590CF0">
          <w:rPr>
            <w:i/>
            <w:iCs/>
          </w:rPr>
          <w:delText xml:space="preserve"> the cartesian coordinates of M satisfy:</w:delText>
        </w:r>
      </w:del>
    </w:p>
    <w:p w14:paraId="6579D510" w14:textId="7B023B7B" w:rsidR="00F31A2B" w:rsidRPr="00FF6A71" w:rsidDel="00590CF0" w:rsidRDefault="00BA79D0" w:rsidP="00F31A2B">
      <w:pPr>
        <w:numPr>
          <w:ilvl w:val="1"/>
          <w:numId w:val="7"/>
        </w:numPr>
        <w:ind w:left="2160"/>
        <w:jc w:val="left"/>
        <w:rPr>
          <w:del w:id="11825" w:author="pete jones" w:date="2022-01-04T10:46:00Z"/>
        </w:rPr>
      </w:pPr>
      <w:del w:id="11826" w:author="pete jones" w:date="2022-01-04T10:46:00Z">
        <w:r w:rsidRPr="00FF6A71" w:rsidDel="00590CF0">
          <w:rPr>
            <w:b/>
            <w:bCs/>
            <w:i/>
            <w:iCs/>
          </w:rPr>
          <w:delText>(</w:delText>
        </w:r>
        <w:r w:rsidR="00F31A2B" w:rsidRPr="00FF6A71" w:rsidDel="00590CF0">
          <w:rPr>
            <w:b/>
            <w:bCs/>
            <w:i/>
            <w:iCs/>
          </w:rPr>
          <w:delText>x</w:delText>
        </w:r>
        <w:r w:rsidR="00F31A2B" w:rsidRPr="00FF6A71" w:rsidDel="00590CF0">
          <w:rPr>
            <w:b/>
            <w:bCs/>
            <w:i/>
            <w:iCs/>
            <w:vertAlign w:val="superscript"/>
          </w:rPr>
          <w:delText>2</w:delText>
        </w:r>
        <w:r w:rsidR="00F31A2B" w:rsidRPr="00FF6A71" w:rsidDel="00590CF0">
          <w:rPr>
            <w:b/>
            <w:bCs/>
            <w:i/>
            <w:iCs/>
          </w:rPr>
          <w:delText xml:space="preserve"> + y</w:delText>
        </w:r>
        <w:r w:rsidR="00F31A2B" w:rsidRPr="00FF6A71" w:rsidDel="00590CF0">
          <w:rPr>
            <w:b/>
            <w:bCs/>
            <w:i/>
            <w:iCs/>
            <w:vertAlign w:val="superscript"/>
          </w:rPr>
          <w:delText>2</w:delText>
        </w:r>
        <w:r w:rsidR="00F31A2B" w:rsidRPr="00FF6A71" w:rsidDel="00590CF0">
          <w:rPr>
            <w:b/>
            <w:bCs/>
            <w:i/>
            <w:iCs/>
          </w:rPr>
          <w:delText>)</w:delText>
        </w:r>
        <w:r w:rsidR="00F31A2B" w:rsidRPr="00FF6A71" w:rsidDel="00590CF0">
          <w:rPr>
            <w:b/>
            <w:bCs/>
            <w:i/>
            <w:iCs/>
            <w:vertAlign w:val="superscript"/>
          </w:rPr>
          <w:delText>2</w:delText>
        </w:r>
        <w:r w:rsidR="00F31A2B" w:rsidRPr="00FF6A71" w:rsidDel="00590CF0">
          <w:rPr>
            <w:b/>
            <w:bCs/>
            <w:i/>
            <w:iCs/>
          </w:rPr>
          <w:delText xml:space="preserve"> = a</w:delText>
        </w:r>
        <w:r w:rsidR="00F31A2B" w:rsidRPr="00FF6A71" w:rsidDel="00590CF0">
          <w:rPr>
            <w:b/>
            <w:bCs/>
            <w:i/>
            <w:iCs/>
            <w:vertAlign w:val="superscript"/>
          </w:rPr>
          <w:delText>2</w:delText>
        </w:r>
        <w:r w:rsidR="00F31A2B" w:rsidRPr="00FF6A71" w:rsidDel="00590CF0">
          <w:rPr>
            <w:b/>
            <w:bCs/>
            <w:i/>
            <w:iCs/>
          </w:rPr>
          <w:delText xml:space="preserve"> (x</w:delText>
        </w:r>
        <w:r w:rsidR="00F31A2B" w:rsidRPr="00FF6A71" w:rsidDel="00590CF0">
          <w:rPr>
            <w:b/>
            <w:bCs/>
            <w:i/>
            <w:iCs/>
            <w:vertAlign w:val="superscript"/>
          </w:rPr>
          <w:delText>2</w:delText>
        </w:r>
        <w:r w:rsidR="00F31A2B" w:rsidRPr="00FF6A71" w:rsidDel="00590CF0">
          <w:rPr>
            <w:b/>
            <w:bCs/>
            <w:i/>
            <w:iCs/>
          </w:rPr>
          <w:delText xml:space="preserve"> – y</w:delText>
        </w:r>
        <w:r w:rsidR="00F31A2B" w:rsidRPr="00FF6A71" w:rsidDel="00590CF0">
          <w:rPr>
            <w:b/>
            <w:bCs/>
            <w:i/>
            <w:iCs/>
            <w:vertAlign w:val="superscript"/>
          </w:rPr>
          <w:delText>2</w:delText>
        </w:r>
        <w:r w:rsidR="00F31A2B" w:rsidRPr="00FF6A71" w:rsidDel="00590CF0">
          <w:rPr>
            <w:b/>
            <w:bCs/>
            <w:i/>
            <w:iCs/>
          </w:rPr>
          <w:delText>)</w:delText>
        </w:r>
      </w:del>
    </w:p>
    <w:p w14:paraId="5B7E1148" w14:textId="102CEBE8" w:rsidR="00F31A2B" w:rsidRPr="00FF6A71" w:rsidDel="00590CF0" w:rsidRDefault="00F31A2B" w:rsidP="00F31A2B">
      <w:pPr>
        <w:numPr>
          <w:ilvl w:val="1"/>
          <w:numId w:val="7"/>
        </w:numPr>
        <w:ind w:left="2160"/>
        <w:jc w:val="left"/>
        <w:rPr>
          <w:del w:id="11827" w:author="pete jones" w:date="2022-01-04T10:46:00Z"/>
          <w:i/>
          <w:iCs/>
        </w:rPr>
      </w:pPr>
      <w:del w:id="11828" w:author="pete jones" w:date="2022-01-04T10:46:00Z">
        <w:r w:rsidRPr="00FF6A71" w:rsidDel="00590CF0">
          <w:rPr>
            <w:b/>
            <w:bCs/>
            <w:i/>
            <w:iCs/>
          </w:rPr>
          <w:delText>AM x DM = ½ a</w:delText>
        </w:r>
        <w:r w:rsidRPr="00FF6A71" w:rsidDel="00590CF0">
          <w:rPr>
            <w:b/>
            <w:bCs/>
            <w:i/>
            <w:iCs/>
            <w:vertAlign w:val="superscript"/>
          </w:rPr>
          <w:delText>2</w:delText>
        </w:r>
      </w:del>
    </w:p>
    <w:p w14:paraId="159B95A4" w14:textId="2E266AB8" w:rsidR="00F31A2B" w:rsidRPr="00FF6A71" w:rsidDel="00590CF0" w:rsidRDefault="00F31A2B" w:rsidP="002F4855">
      <w:pPr>
        <w:numPr>
          <w:ilvl w:val="0"/>
          <w:numId w:val="83"/>
        </w:numPr>
        <w:rPr>
          <w:del w:id="11829" w:author="pete jones" w:date="2022-01-04T10:46:00Z"/>
          <w:i/>
          <w:iCs/>
        </w:rPr>
      </w:pPr>
      <w:del w:id="11830" w:author="pete jones" w:date="2022-01-04T10:46:00Z">
        <w:r w:rsidRPr="00FF6A71" w:rsidDel="00590CF0">
          <w:rPr>
            <w:i/>
            <w:iCs/>
          </w:rPr>
          <w:delText xml:space="preserve">Show that the equation </w:delText>
        </w:r>
        <w:r w:rsidRPr="00FF6A71" w:rsidDel="00590CF0">
          <w:rPr>
            <w:b/>
            <w:bCs/>
            <w:i/>
            <w:iCs/>
          </w:rPr>
          <w:delText>r = p / sin</w:delText>
        </w:r>
        <w:r w:rsidR="0079690B" w:rsidRPr="00FF6A71" w:rsidDel="00590CF0">
          <w:rPr>
            <w:b/>
            <w:bCs/>
            <w:i/>
            <w:iCs/>
          </w:rPr>
          <w:delText xml:space="preserve">( </w:delText>
        </w:r>
      </w:del>
      <m:oMath>
        <m:r>
          <w:del w:id="11831" w:author="pete jones" w:date="2022-01-04T10:46:00Z">
            <m:rPr>
              <m:sty m:val="bi"/>
            </m:rPr>
            <w:rPr>
              <w:rFonts w:ascii="Cambria Math" w:hAnsi="Cambria Math"/>
            </w:rPr>
            <m:t>θ</m:t>
          </w:del>
        </m:r>
      </m:oMath>
      <w:del w:id="11832" w:author="pete jones" w:date="2022-01-04T10:46:00Z">
        <w:r w:rsidR="0079690B" w:rsidRPr="00FF6A71" w:rsidDel="00590CF0">
          <w:rPr>
            <w:b/>
            <w:bCs/>
            <w:i/>
            <w:iCs/>
          </w:rPr>
          <w:delText xml:space="preserve"> – </w:delText>
        </w:r>
      </w:del>
      <m:oMath>
        <m:r>
          <w:del w:id="11833" w:author="pete jones" w:date="2022-01-04T10:46:00Z">
            <m:rPr>
              <m:sty m:val="bi"/>
            </m:rPr>
            <w:rPr>
              <w:rFonts w:ascii="Cambria Math" w:hAnsi="Cambria Math"/>
            </w:rPr>
            <m:t>α</m:t>
          </w:del>
        </m:r>
      </m:oMath>
      <w:del w:id="11834" w:author="pete jones" w:date="2022-01-04T10:46:00Z">
        <w:r w:rsidR="0079690B" w:rsidRPr="00FF6A71" w:rsidDel="00590CF0">
          <w:rPr>
            <w:b/>
            <w:bCs/>
            <w:i/>
            <w:iCs/>
          </w:rPr>
          <w:delText>)</w:delText>
        </w:r>
        <w:r w:rsidR="0079690B" w:rsidRPr="00FF6A71" w:rsidDel="00590CF0">
          <w:rPr>
            <w:i/>
            <w:iCs/>
          </w:rPr>
          <w:delText xml:space="preserve">, represents a straight line which cuts the x-axis at the angle </w:delText>
        </w:r>
      </w:del>
      <m:oMath>
        <m:r>
          <w:del w:id="11835" w:author="pete jones" w:date="2022-01-04T10:46:00Z">
            <w:rPr>
              <w:rFonts w:ascii="Cambria Math" w:hAnsi="Cambria Math"/>
            </w:rPr>
            <m:t>"α"</m:t>
          </w:del>
        </m:r>
      </m:oMath>
      <w:del w:id="11836" w:author="pete jones" w:date="2022-01-04T10:46:00Z">
        <w:r w:rsidR="0079690B" w:rsidRPr="00FF6A71" w:rsidDel="00590CF0">
          <w:rPr>
            <w:i/>
            <w:iCs/>
          </w:rPr>
          <w:delText>, and whose perpendicular distance from the origin is “p”</w:delText>
        </w:r>
      </w:del>
    </w:p>
    <w:p w14:paraId="7D920C44" w14:textId="6A11FFCB" w:rsidR="0079690B" w:rsidRPr="00FF6A71" w:rsidDel="00590CF0" w:rsidRDefault="0079690B" w:rsidP="002F4855">
      <w:pPr>
        <w:numPr>
          <w:ilvl w:val="0"/>
          <w:numId w:val="83"/>
        </w:numPr>
        <w:rPr>
          <w:del w:id="11837" w:author="pete jones" w:date="2022-01-04T10:46:00Z"/>
          <w:i/>
          <w:iCs/>
        </w:rPr>
      </w:pPr>
      <w:del w:id="11838" w:author="pete jones" w:date="2022-01-04T10:46:00Z">
        <w:r w:rsidRPr="00FF6A71" w:rsidDel="00590CF0">
          <w:rPr>
            <w:i/>
            <w:iCs/>
          </w:rPr>
          <w:delText>Use the result from (2) above to find the polar coordinate representation of the line which passes through the points (1,2) and (3,3).</w:delText>
        </w:r>
      </w:del>
    </w:p>
    <w:p w14:paraId="5A8148DB" w14:textId="1DD19ABB" w:rsidR="0079690B" w:rsidRPr="00FF6A71" w:rsidDel="00590CF0" w:rsidRDefault="0079690B" w:rsidP="002F4855">
      <w:pPr>
        <w:numPr>
          <w:ilvl w:val="0"/>
          <w:numId w:val="83"/>
        </w:numPr>
        <w:rPr>
          <w:del w:id="11839" w:author="pete jones" w:date="2022-01-04T10:46:00Z"/>
          <w:i/>
          <w:iCs/>
        </w:rPr>
      </w:pPr>
      <w:del w:id="11840" w:author="pete jones" w:date="2022-01-04T10:46:00Z">
        <w:r w:rsidRPr="00FF6A71" w:rsidDel="00590CF0">
          <w:rPr>
            <w:i/>
            <w:iCs/>
          </w:rPr>
          <w:delText xml:space="preserve">Show that the equation </w:delText>
        </w:r>
        <w:r w:rsidRPr="00FF6A71" w:rsidDel="00590CF0">
          <w:rPr>
            <w:b/>
            <w:bCs/>
            <w:i/>
            <w:iCs/>
          </w:rPr>
          <w:delText>r</w:delText>
        </w:r>
        <w:r w:rsidR="00CF4B4A" w:rsidRPr="00FF6A71" w:rsidDel="00590CF0">
          <w:rPr>
            <w:b/>
            <w:bCs/>
            <w:i/>
            <w:iCs/>
          </w:rPr>
          <w:delText xml:space="preserve"> </w:delText>
        </w:r>
        <w:r w:rsidRPr="00FF6A71" w:rsidDel="00590CF0">
          <w:rPr>
            <w:b/>
            <w:bCs/>
            <w:i/>
            <w:iCs/>
          </w:rPr>
          <w:delText xml:space="preserve">= ep / (1 + e cos </w:delText>
        </w:r>
      </w:del>
      <m:oMath>
        <m:r>
          <w:del w:id="11841" w:author="pete jones" w:date="2022-01-04T10:46:00Z">
            <m:rPr>
              <m:sty m:val="bi"/>
            </m:rPr>
            <w:rPr>
              <w:rFonts w:ascii="Cambria Math" w:hAnsi="Cambria Math"/>
            </w:rPr>
            <m:t>θ)</m:t>
          </w:del>
        </m:r>
      </m:oMath>
      <w:del w:id="11842" w:author="pete jones" w:date="2022-01-04T10:46:00Z">
        <w:r w:rsidRPr="00FF6A71" w:rsidDel="00590CF0">
          <w:rPr>
            <w:i/>
            <w:iCs/>
          </w:rPr>
          <w:delText>, where “e” and “p” are constants, represents and ellipse where 0 &lt; e &lt; 1, a parabola where e = 1 and a hyperbola where e &gt; 1, the origin of the coordinate system being a</w:delText>
        </w:r>
        <w:r w:rsidR="00B80E6A" w:rsidRPr="00FF6A71" w:rsidDel="00590CF0">
          <w:rPr>
            <w:i/>
            <w:iCs/>
          </w:rPr>
          <w:delText>t the focus of the conic concerned.</w:delText>
        </w:r>
        <w:r w:rsidRPr="00FF6A71" w:rsidDel="00590CF0">
          <w:rPr>
            <w:i/>
            <w:iCs/>
          </w:rPr>
          <w:delText xml:space="preserve"> </w:delText>
        </w:r>
      </w:del>
    </w:p>
    <w:p w14:paraId="1C03BCB9" w14:textId="3B41CC75" w:rsidR="00F31A2B" w:rsidRPr="00FF6A71" w:rsidDel="00590CF0" w:rsidRDefault="00B90C12" w:rsidP="00F31A2B">
      <w:pPr>
        <w:rPr>
          <w:del w:id="11843" w:author="pete jones" w:date="2022-01-04T10:46:00Z"/>
          <w:b/>
          <w:bCs/>
          <w:u w:val="single"/>
        </w:rPr>
      </w:pPr>
      <w:del w:id="11844" w:author="pete jones" w:date="2022-01-04T10:46:00Z">
        <w:r w:rsidRPr="00FF6A71" w:rsidDel="00590CF0">
          <w:rPr>
            <w:b/>
            <w:bCs/>
            <w:u w:val="single"/>
          </w:rPr>
          <w:delText xml:space="preserve">Applied mathematics </w:delText>
        </w:r>
        <w:r w:rsidR="00F427D8" w:rsidRPr="00FF6A71" w:rsidDel="00590CF0">
          <w:rPr>
            <w:b/>
            <w:bCs/>
            <w:u w:val="single"/>
          </w:rPr>
          <w:delText>solution.</w:delText>
        </w:r>
      </w:del>
    </w:p>
    <w:p w14:paraId="135AB7E5" w14:textId="4F1FF58E" w:rsidR="00B90C12" w:rsidRPr="00FF6A71" w:rsidDel="00590CF0" w:rsidRDefault="00AD4864" w:rsidP="00F31A2B">
      <w:pPr>
        <w:rPr>
          <w:del w:id="11845" w:author="pete jones" w:date="2022-01-04T10:46:00Z"/>
        </w:rPr>
      </w:pPr>
      <w:del w:id="11846" w:author="pete jones" w:date="2022-01-04T10:46:00Z">
        <w:r w:rsidRPr="00FF6A71" w:rsidDel="00590CF0">
          <w:delText xml:space="preserve">Using </w:delText>
        </w:r>
        <w:r w:rsidR="00B90C12" w:rsidRPr="00FF6A71" w:rsidDel="00590CF0">
          <w:delText xml:space="preserve">Excel to generate data </w:delText>
        </w:r>
        <w:r w:rsidRPr="00FF6A71" w:rsidDel="00590CF0">
          <w:delText>from the given formula for the curve and</w:delText>
        </w:r>
        <w:r w:rsidR="00B90C12" w:rsidRPr="00FF6A71" w:rsidDel="00590CF0">
          <w:delText xml:space="preserve"> draw </w:delText>
        </w:r>
        <w:r w:rsidRPr="00FF6A71" w:rsidDel="00590CF0">
          <w:delText xml:space="preserve">a </w:delText>
        </w:r>
        <w:r w:rsidR="00B90C12" w:rsidRPr="00FF6A71" w:rsidDel="00590CF0">
          <w:delText>graph</w:delText>
        </w:r>
        <w:r w:rsidRPr="00FF6A71" w:rsidDel="00590CF0">
          <w:delText xml:space="preserve"> of the curve plot for M, gives the following:</w:delText>
        </w:r>
        <w:r w:rsidR="00F412B9" w:rsidRPr="00FF6A71" w:rsidDel="00590CF0">
          <w:rPr>
            <w:b/>
            <w:bCs/>
            <w:i/>
            <w:iCs/>
          </w:rPr>
          <w:delText xml:space="preserve"> r</w:delText>
        </w:r>
        <w:r w:rsidR="00F412B9" w:rsidRPr="00FF6A71" w:rsidDel="00590CF0">
          <w:rPr>
            <w:b/>
            <w:bCs/>
            <w:i/>
            <w:iCs/>
            <w:vertAlign w:val="superscript"/>
          </w:rPr>
          <w:delText xml:space="preserve">2 </w:delText>
        </w:r>
        <w:r w:rsidR="00F412B9" w:rsidRPr="00FF6A71" w:rsidDel="00590CF0">
          <w:rPr>
            <w:b/>
            <w:bCs/>
            <w:i/>
            <w:iCs/>
          </w:rPr>
          <w:delText>= a</w:delText>
        </w:r>
        <w:r w:rsidR="00F412B9" w:rsidRPr="00FF6A71" w:rsidDel="00590CF0">
          <w:rPr>
            <w:b/>
            <w:bCs/>
            <w:i/>
            <w:iCs/>
            <w:vertAlign w:val="superscript"/>
          </w:rPr>
          <w:delText>2</w:delText>
        </w:r>
        <w:r w:rsidR="00F412B9" w:rsidRPr="00FF6A71" w:rsidDel="00590CF0">
          <w:rPr>
            <w:b/>
            <w:bCs/>
            <w:i/>
            <w:iCs/>
          </w:rPr>
          <w:delText xml:space="preserve"> cos 2</w:delText>
        </w:r>
      </w:del>
      <m:oMath>
        <m:r>
          <w:del w:id="11847" w:author="pete jones" w:date="2022-01-04T10:46:00Z">
            <m:rPr>
              <m:sty m:val="bi"/>
            </m:rPr>
            <w:rPr>
              <w:rFonts w:ascii="Cambria Math" w:hAnsi="Cambria Math"/>
            </w:rPr>
            <m:t>θ</m:t>
          </w:del>
        </m:r>
      </m:oMath>
    </w:p>
    <w:p w14:paraId="4281D637" w14:textId="305BC8CC" w:rsidR="00AD4864" w:rsidRPr="00FF6A71" w:rsidDel="00590CF0" w:rsidRDefault="27385792" w:rsidP="00F31A2B">
      <w:pPr>
        <w:rPr>
          <w:del w:id="11848" w:author="pete jones" w:date="2022-01-04T10:46:00Z"/>
        </w:rPr>
      </w:pPr>
      <w:del w:id="11849" w:author="pete jones" w:date="2022-01-04T10:46:00Z">
        <w:r w:rsidRPr="00C15005" w:rsidDel="00590CF0">
          <w:rPr>
            <w:noProof/>
          </w:rPr>
          <w:drawing>
            <wp:inline distT="0" distB="0" distL="0" distR="0" wp14:anchorId="0A03CDBB" wp14:editId="4EF838ED">
              <wp:extent cx="2143241" cy="162093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143241" cy="1620937"/>
                      </a:xfrm>
                      <a:prstGeom prst="rect">
                        <a:avLst/>
                      </a:prstGeom>
                    </pic:spPr>
                  </pic:pic>
                </a:graphicData>
              </a:graphic>
            </wp:inline>
          </w:drawing>
        </w:r>
        <w:r w:rsidR="47FD6A74" w:rsidRPr="00FF6A71" w:rsidDel="00590CF0">
          <w:rPr>
            <w:b/>
            <w:bCs/>
            <w:i/>
            <w:iCs/>
          </w:rPr>
          <w:delText xml:space="preserve"> </w:delText>
        </w:r>
        <w:r w:rsidRPr="007C0DAF" w:rsidDel="00590CF0">
          <w:rPr>
            <w:noProof/>
          </w:rPr>
          <w:drawing>
            <wp:inline distT="0" distB="0" distL="0" distR="0" wp14:anchorId="23ACCC91" wp14:editId="3730A2CE">
              <wp:extent cx="3231254" cy="1001149"/>
              <wp:effectExtent l="0" t="0" r="7620" b="889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05">
                        <a:extLst>
                          <a:ext uri="{28A0092B-C50C-407E-A947-70E740481C1C}">
                            <a14:useLocalDpi xmlns:a14="http://schemas.microsoft.com/office/drawing/2010/main" val="0"/>
                          </a:ext>
                        </a:extLst>
                      </a:blip>
                      <a:stretch>
                        <a:fillRect/>
                      </a:stretch>
                    </pic:blipFill>
                    <pic:spPr>
                      <a:xfrm>
                        <a:off x="0" y="0"/>
                        <a:ext cx="3231254" cy="1001149"/>
                      </a:xfrm>
                      <a:prstGeom prst="rect">
                        <a:avLst/>
                      </a:prstGeom>
                    </pic:spPr>
                  </pic:pic>
                </a:graphicData>
              </a:graphic>
            </wp:inline>
          </w:drawing>
        </w:r>
      </w:del>
    </w:p>
    <w:p w14:paraId="4C27BAEB" w14:textId="09BE2B57" w:rsidR="00AD4864" w:rsidRPr="00FF6A71" w:rsidDel="00590CF0" w:rsidRDefault="00F412B9" w:rsidP="00F31A2B">
      <w:pPr>
        <w:rPr>
          <w:del w:id="11850" w:author="pete jones" w:date="2022-01-04T10:46:00Z"/>
        </w:rPr>
      </w:pPr>
      <w:del w:id="11851" w:author="pete jones" w:date="2022-01-04T10:46:00Z">
        <w:r w:rsidRPr="00FF6A71" w:rsidDel="00590CF0">
          <w:delText xml:space="preserve">The curve formula has been deconstructed </w:delText>
        </w:r>
        <w:r w:rsidR="00F5302A" w:rsidRPr="00FF6A71" w:rsidDel="00590CF0">
          <w:delText xml:space="preserve">and calculated in parts to derive “r” for a given displacement angle, it should be noted that “r” fails to calculate (#NUM) due to some data returning a -ve square-root. </w:delText>
        </w:r>
        <w:r w:rsidR="009B6D31" w:rsidRPr="00FF6A71" w:rsidDel="00590CF0">
          <w:delText xml:space="preserve">This method fails to recognise an inflection when “r” reaches its maximum value or where AB and CD are aligned at 180 and 360 degrees. </w:delText>
        </w:r>
        <w:r w:rsidR="00F5302A" w:rsidRPr="00FF6A71" w:rsidDel="00590CF0">
          <w:delText>The same result could have been achieved by accurately plotting the loci of M using set squares on a drawing board.</w:delText>
        </w:r>
      </w:del>
    </w:p>
    <w:p w14:paraId="35A2FD62" w14:textId="3A0E1D25" w:rsidR="00F5302A" w:rsidRPr="00FF6A71" w:rsidDel="00590CF0" w:rsidRDefault="00BA79D0" w:rsidP="00F31A2B">
      <w:pPr>
        <w:rPr>
          <w:del w:id="11852" w:author="pete jones" w:date="2022-01-04T10:46:00Z"/>
        </w:rPr>
      </w:pPr>
      <w:del w:id="11853" w:author="pete jones" w:date="2022-01-04T10:46:00Z">
        <w:r w:rsidRPr="00C15005" w:rsidDel="00590CF0">
          <w:rPr>
            <w:noProof/>
          </w:rPr>
          <w:drawing>
            <wp:anchor distT="0" distB="0" distL="114300" distR="114300" simplePos="0" relativeHeight="251674624" behindDoc="1" locked="0" layoutInCell="1" allowOverlap="1" wp14:anchorId="66561F51" wp14:editId="2B4948F7">
              <wp:simplePos x="0" y="0"/>
              <wp:positionH relativeFrom="column">
                <wp:posOffset>4433297</wp:posOffset>
              </wp:positionH>
              <wp:positionV relativeFrom="paragraph">
                <wp:posOffset>-10768</wp:posOffset>
              </wp:positionV>
              <wp:extent cx="1126319" cy="2286594"/>
              <wp:effectExtent l="0" t="0" r="0" b="0"/>
              <wp:wrapTight wrapText="bothSides">
                <wp:wrapPolygon edited="0">
                  <wp:start x="0" y="0"/>
                  <wp:lineTo x="0" y="21420"/>
                  <wp:lineTo x="21198" y="21420"/>
                  <wp:lineTo x="21198"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129183" cy="229240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5302A" w:rsidRPr="00FF6A71" w:rsidDel="00590CF0">
          <w:delText xml:space="preserve">The solution to part 1a requires basic trigonometry to compute the </w:delText>
        </w:r>
        <w:r w:rsidR="00F427D8" w:rsidRPr="00FF6A71" w:rsidDel="00590CF0">
          <w:delText>X, Y</w:delText>
        </w:r>
        <w:r w:rsidR="00F5302A" w:rsidRPr="00FF6A71" w:rsidDel="00590CF0">
          <w:delText xml:space="preserve"> coordinates, from R and angle </w:delText>
        </w:r>
      </w:del>
      <m:oMath>
        <m:r>
          <w:del w:id="11854" w:author="pete jones" w:date="2022-01-04T10:46:00Z">
            <w:rPr>
              <w:rFonts w:ascii="Cambria Math" w:hAnsi="Cambria Math"/>
            </w:rPr>
            <m:t>θ.</m:t>
          </w:del>
        </m:r>
      </m:oMath>
      <w:del w:id="11855" w:author="pete jones" w:date="2022-01-04T10:46:00Z">
        <w:r w:rsidR="00F5302A" w:rsidRPr="00FF6A71" w:rsidDel="00590CF0">
          <w:delText xml:space="preserve"> Using two more columns in the table </w:delText>
        </w:r>
        <w:r w:rsidR="009B6D31" w:rsidRPr="00FF6A71" w:rsidDel="00590CF0">
          <w:delText xml:space="preserve">to evaluate </w:delText>
        </w:r>
        <w:r w:rsidRPr="00FF6A71" w:rsidDel="00590CF0">
          <w:rPr>
            <w:b/>
            <w:bCs/>
            <w:i/>
            <w:iCs/>
          </w:rPr>
          <w:delText>(x</w:delText>
        </w:r>
        <w:r w:rsidRPr="00FF6A71" w:rsidDel="00590CF0">
          <w:rPr>
            <w:b/>
            <w:bCs/>
            <w:i/>
            <w:iCs/>
            <w:vertAlign w:val="superscript"/>
          </w:rPr>
          <w:delText>2</w:delText>
        </w:r>
        <w:r w:rsidRPr="00FF6A71" w:rsidDel="00590CF0">
          <w:rPr>
            <w:b/>
            <w:bCs/>
            <w:i/>
            <w:iCs/>
          </w:rPr>
          <w:delText xml:space="preserve"> + y</w:delText>
        </w:r>
        <w:r w:rsidRPr="00FF6A71" w:rsidDel="00590CF0">
          <w:rPr>
            <w:b/>
            <w:bCs/>
            <w:i/>
            <w:iCs/>
            <w:vertAlign w:val="superscript"/>
          </w:rPr>
          <w:delText>2</w:delText>
        </w:r>
        <w:r w:rsidRPr="00FF6A71" w:rsidDel="00590CF0">
          <w:rPr>
            <w:b/>
            <w:bCs/>
            <w:i/>
            <w:iCs/>
          </w:rPr>
          <w:delText>)</w:delText>
        </w:r>
        <w:r w:rsidRPr="00FF6A71" w:rsidDel="00590CF0">
          <w:rPr>
            <w:b/>
            <w:bCs/>
            <w:i/>
            <w:iCs/>
            <w:vertAlign w:val="superscript"/>
          </w:rPr>
          <w:delText>2</w:delText>
        </w:r>
        <w:r w:rsidRPr="00FF6A71" w:rsidDel="00590CF0">
          <w:rPr>
            <w:b/>
            <w:bCs/>
            <w:i/>
            <w:iCs/>
          </w:rPr>
          <w:delText xml:space="preserve"> = a</w:delText>
        </w:r>
        <w:r w:rsidRPr="00FF6A71" w:rsidDel="00590CF0">
          <w:rPr>
            <w:b/>
            <w:bCs/>
            <w:i/>
            <w:iCs/>
            <w:vertAlign w:val="superscript"/>
          </w:rPr>
          <w:delText>2</w:delText>
        </w:r>
        <w:r w:rsidRPr="00FF6A71" w:rsidDel="00590CF0">
          <w:rPr>
            <w:b/>
            <w:bCs/>
            <w:i/>
            <w:iCs/>
          </w:rPr>
          <w:delText xml:space="preserve"> (x</w:delText>
        </w:r>
        <w:r w:rsidRPr="00FF6A71" w:rsidDel="00590CF0">
          <w:rPr>
            <w:b/>
            <w:bCs/>
            <w:i/>
            <w:iCs/>
            <w:vertAlign w:val="superscript"/>
          </w:rPr>
          <w:delText>2</w:delText>
        </w:r>
        <w:r w:rsidRPr="00FF6A71" w:rsidDel="00590CF0">
          <w:rPr>
            <w:b/>
            <w:bCs/>
            <w:i/>
            <w:iCs/>
          </w:rPr>
          <w:delText xml:space="preserve"> – y</w:delText>
        </w:r>
        <w:r w:rsidRPr="00FF6A71" w:rsidDel="00590CF0">
          <w:rPr>
            <w:b/>
            <w:bCs/>
            <w:i/>
            <w:iCs/>
            <w:vertAlign w:val="superscript"/>
          </w:rPr>
          <w:delText>2</w:delText>
        </w:r>
        <w:r w:rsidRPr="00FF6A71" w:rsidDel="00590CF0">
          <w:rPr>
            <w:b/>
            <w:bCs/>
            <w:i/>
            <w:iCs/>
          </w:rPr>
          <w:delText xml:space="preserve">) </w:delText>
        </w:r>
        <w:r w:rsidRPr="00FF6A71" w:rsidDel="00590CF0">
          <w:delText>illustrating a small error (max 2%) at 270 degrees displacement</w:delText>
        </w:r>
        <w:r w:rsidR="004E4B1A" w:rsidRPr="00FF6A71" w:rsidDel="00590CF0">
          <w:delText>, the errors would probably not be noticeable if measured of a scaled drawing</w:delText>
        </w:r>
        <w:r w:rsidRPr="00FF6A71" w:rsidDel="00590CF0">
          <w:delText>.</w:delText>
        </w:r>
        <w:r w:rsidR="004E4B1A" w:rsidRPr="00FF6A71" w:rsidDel="00590CF0">
          <w:delText xml:space="preserve"> Part 1b requires too much trigonometry to compute the values of AM and DM, it assumed the student will accurately measure the drawn-to-scale graph to obtain these coordinates.</w:delText>
        </w:r>
      </w:del>
    </w:p>
    <w:p w14:paraId="136B871B" w14:textId="4A80EF2E" w:rsidR="00CA425C" w:rsidRPr="00FF6A71" w:rsidDel="00590CF0" w:rsidRDefault="00CA425C" w:rsidP="00CA425C">
      <w:pPr>
        <w:jc w:val="center"/>
        <w:rPr>
          <w:del w:id="11856" w:author="pete jones" w:date="2022-01-04T10:46:00Z"/>
        </w:rPr>
      </w:pPr>
    </w:p>
    <w:p w14:paraId="6A658982" w14:textId="71C5E570" w:rsidR="00CA425C" w:rsidRPr="00FF6A71" w:rsidDel="00590CF0" w:rsidRDefault="004E4B1A" w:rsidP="00F31A2B">
      <w:pPr>
        <w:rPr>
          <w:del w:id="11857" w:author="pete jones" w:date="2022-01-04T10:46:00Z"/>
          <w:noProof/>
        </w:rPr>
      </w:pPr>
      <w:del w:id="11858" w:author="pete jones" w:date="2022-01-04T10:46:00Z">
        <w:r w:rsidRPr="00FF6A71" w:rsidDel="00590CF0">
          <w:delText>Part 2 requires to visualise the question; it is assumed to be as shown:</w:delText>
        </w:r>
        <w:r w:rsidR="00CA425C" w:rsidRPr="00FF6A71" w:rsidDel="00590CF0">
          <w:rPr>
            <w:noProof/>
          </w:rPr>
          <w:delText xml:space="preserve"> </w:delText>
        </w:r>
      </w:del>
    </w:p>
    <w:p w14:paraId="5FE2814A" w14:textId="4C93DAE8" w:rsidR="00BA79D0" w:rsidRPr="00FF6A71" w:rsidDel="00590CF0" w:rsidRDefault="05FD8987" w:rsidP="00CA425C">
      <w:pPr>
        <w:jc w:val="center"/>
        <w:rPr>
          <w:del w:id="11859" w:author="pete jones" w:date="2022-01-04T10:46:00Z"/>
        </w:rPr>
      </w:pPr>
      <w:del w:id="11860" w:author="pete jones" w:date="2022-01-04T10:46:00Z">
        <w:r w:rsidRPr="00C15005" w:rsidDel="00590CF0">
          <w:rPr>
            <w:noProof/>
          </w:rPr>
          <w:drawing>
            <wp:inline distT="0" distB="0" distL="0" distR="0" wp14:anchorId="0F86E687" wp14:editId="45467912">
              <wp:extent cx="3088640" cy="1618615"/>
              <wp:effectExtent l="0" t="0" r="0" b="63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107">
                        <a:extLst>
                          <a:ext uri="{28A0092B-C50C-407E-A947-70E740481C1C}">
                            <a14:useLocalDpi xmlns:a14="http://schemas.microsoft.com/office/drawing/2010/main" val="0"/>
                          </a:ext>
                        </a:extLst>
                      </a:blip>
                      <a:stretch>
                        <a:fillRect/>
                      </a:stretch>
                    </pic:blipFill>
                    <pic:spPr>
                      <a:xfrm>
                        <a:off x="0" y="0"/>
                        <a:ext cx="3088640" cy="1618615"/>
                      </a:xfrm>
                      <a:prstGeom prst="rect">
                        <a:avLst/>
                      </a:prstGeom>
                    </pic:spPr>
                  </pic:pic>
                </a:graphicData>
              </a:graphic>
            </wp:inline>
          </w:drawing>
        </w:r>
      </w:del>
    </w:p>
    <w:p w14:paraId="3D52432A" w14:textId="7A6FABB7" w:rsidR="004E4B1A" w:rsidRPr="00FF6A71" w:rsidDel="00590CF0" w:rsidRDefault="004E4B1A" w:rsidP="00F31A2B">
      <w:pPr>
        <w:rPr>
          <w:del w:id="11861" w:author="pete jones" w:date="2022-01-04T10:46:00Z"/>
        </w:rPr>
      </w:pPr>
      <w:del w:id="11862" w:author="pete jones" w:date="2022-01-04T10:46:00Z">
        <w:r w:rsidRPr="00FF6A71" w:rsidDel="00590CF0">
          <w:delText>From this:</w:delText>
        </w:r>
      </w:del>
    </w:p>
    <w:p w14:paraId="73A3A421" w14:textId="2093ECB5" w:rsidR="004E4B1A" w:rsidRPr="00FF6A71" w:rsidDel="00590CF0" w:rsidRDefault="004E4B1A" w:rsidP="002F4855">
      <w:pPr>
        <w:numPr>
          <w:ilvl w:val="0"/>
          <w:numId w:val="84"/>
        </w:numPr>
        <w:rPr>
          <w:del w:id="11863" w:author="pete jones" w:date="2022-01-04T10:46:00Z"/>
        </w:rPr>
      </w:pPr>
      <w:del w:id="11864" w:author="pete jones" w:date="2022-01-04T10:46:00Z">
        <w:r w:rsidRPr="00FF6A71" w:rsidDel="00590CF0">
          <w:delText>P = polar position of M for any given displacement</w:delText>
        </w:r>
      </w:del>
    </w:p>
    <w:p w14:paraId="422C596E" w14:textId="26CBD2CC" w:rsidR="004E4B1A" w:rsidRPr="00FF6A71" w:rsidDel="00590CF0" w:rsidRDefault="004E4B1A" w:rsidP="002F4855">
      <w:pPr>
        <w:numPr>
          <w:ilvl w:val="0"/>
          <w:numId w:val="84"/>
        </w:numPr>
        <w:rPr>
          <w:del w:id="11865" w:author="pete jones" w:date="2022-01-04T10:46:00Z"/>
        </w:rPr>
      </w:pPr>
      <w:del w:id="11866" w:author="pete jones" w:date="2022-01-04T10:46:00Z">
        <w:r w:rsidRPr="00FF6A71" w:rsidDel="00590CF0">
          <w:delText xml:space="preserve">ROP = polar displacement position or </w:delText>
        </w:r>
      </w:del>
      <m:oMath>
        <m:r>
          <w:del w:id="11867" w:author="pete jones" w:date="2022-01-04T10:46:00Z">
            <w:rPr>
              <w:rFonts w:ascii="Cambria Math" w:hAnsi="Cambria Math"/>
            </w:rPr>
            <m:t>α.</m:t>
          </w:del>
        </m:r>
      </m:oMath>
    </w:p>
    <w:p w14:paraId="18625348" w14:textId="6671A15D" w:rsidR="004E4B1A" w:rsidRPr="00FF6A71" w:rsidDel="00590CF0" w:rsidRDefault="004E4B1A" w:rsidP="002F4855">
      <w:pPr>
        <w:numPr>
          <w:ilvl w:val="0"/>
          <w:numId w:val="84"/>
        </w:numPr>
        <w:rPr>
          <w:del w:id="11868" w:author="pete jones" w:date="2022-01-04T10:46:00Z"/>
        </w:rPr>
      </w:pPr>
      <w:del w:id="11869" w:author="pete jones" w:date="2022-01-04T10:46:00Z">
        <w:r w:rsidRPr="00FF6A71" w:rsidDel="00590CF0">
          <w:delText xml:space="preserve">OPR = 2 x </w:delText>
        </w:r>
      </w:del>
      <m:oMath>
        <m:r>
          <w:del w:id="11870" w:author="pete jones" w:date="2022-01-04T10:46:00Z">
            <w:rPr>
              <w:rFonts w:ascii="Cambria Math" w:hAnsi="Cambria Math"/>
            </w:rPr>
            <m:t>α</m:t>
          </w:del>
        </m:r>
      </m:oMath>
    </w:p>
    <w:p w14:paraId="3B8E39C0" w14:textId="64639F61" w:rsidR="004E4B1A" w:rsidRPr="00FF6A71" w:rsidDel="00590CF0" w:rsidRDefault="004E4B1A" w:rsidP="002F4855">
      <w:pPr>
        <w:numPr>
          <w:ilvl w:val="0"/>
          <w:numId w:val="84"/>
        </w:numPr>
        <w:rPr>
          <w:del w:id="11871" w:author="pete jones" w:date="2022-01-04T10:46:00Z"/>
        </w:rPr>
      </w:pPr>
      <w:del w:id="11872" w:author="pete jones" w:date="2022-01-04T10:46:00Z">
        <w:r w:rsidRPr="00FF6A71" w:rsidDel="00590CF0">
          <w:delText>ORP = 180</w:delText>
        </w:r>
        <w:r w:rsidR="00C84907" w:rsidRPr="00FF6A71" w:rsidDel="00590CF0">
          <w:rPr>
            <w:vertAlign w:val="superscript"/>
          </w:rPr>
          <w:delText>o</w:delText>
        </w:r>
        <w:r w:rsidR="00C84907" w:rsidRPr="00FF6A71" w:rsidDel="00590CF0">
          <w:delText xml:space="preserve"> – (3 x </w:delText>
        </w:r>
      </w:del>
      <m:oMath>
        <m:r>
          <w:del w:id="11873" w:author="pete jones" w:date="2022-01-04T10:46:00Z">
            <w:rPr>
              <w:rFonts w:ascii="Cambria Math" w:hAnsi="Cambria Math"/>
            </w:rPr>
            <m:t>α)</m:t>
          </w:del>
        </m:r>
      </m:oMath>
    </w:p>
    <w:p w14:paraId="2DEB0643" w14:textId="3DAADCDC" w:rsidR="00C84907" w:rsidRPr="00FF6A71" w:rsidDel="00590CF0" w:rsidRDefault="00C84907" w:rsidP="00C84907">
      <w:pPr>
        <w:rPr>
          <w:del w:id="11874" w:author="pete jones" w:date="2022-01-04T10:46:00Z"/>
        </w:rPr>
      </w:pPr>
      <w:del w:id="11875" w:author="pete jones" w:date="2022-01-04T10:46:00Z">
        <w:r w:rsidRPr="00FF6A71" w:rsidDel="00590CF0">
          <w:delText>Therefore, P can be calculated using sine rule for the triangle OPR, i.e.:</w:delText>
        </w:r>
      </w:del>
    </w:p>
    <w:p w14:paraId="47B188E1" w14:textId="54F2E1ED" w:rsidR="009C1992" w:rsidRPr="00FF6A71" w:rsidDel="00590CF0" w:rsidRDefault="0089756F" w:rsidP="009C1992">
      <w:pPr>
        <w:ind w:left="720" w:right="1132"/>
        <w:rPr>
          <w:del w:id="11876" w:author="pete jones" w:date="2022-01-04T10:46:00Z"/>
        </w:rPr>
      </w:pPr>
      <m:oMath>
        <m:r>
          <w:del w:id="11877" w:author="pete jones" w:date="2022-01-04T10:46:00Z">
            <w:rPr>
              <w:rFonts w:ascii="Cambria Math" w:hAnsi="Cambria Math"/>
            </w:rPr>
            <m:t>OP/</m:t>
          </w:del>
        </m:r>
        <m:r>
          <w:del w:id="11878" w:author="pete jones" w:date="2022-01-04T10:46:00Z">
            <m:rPr>
              <m:sty m:val="p"/>
            </m:rPr>
            <w:rPr>
              <w:rFonts w:ascii="Cambria Math" w:hAnsi="Cambria Math"/>
            </w:rPr>
            <m:t>sin⁡</m:t>
          </w:del>
        </m:r>
        <m:r>
          <w:del w:id="11879" w:author="pete jones" w:date="2022-01-04T10:46:00Z">
            <w:rPr>
              <w:rFonts w:ascii="Cambria Math" w:hAnsi="Cambria Math"/>
            </w:rPr>
            <m:t>(180-3 x α)</m:t>
          </w:del>
        </m:r>
      </m:oMath>
      <w:del w:id="11880" w:author="pete jones" w:date="2022-01-04T10:46:00Z">
        <w:r w:rsidRPr="00FF6A71" w:rsidDel="00590CF0">
          <w:delText xml:space="preserve"> = </w:delText>
        </w:r>
      </w:del>
      <m:oMath>
        <m:r>
          <w:del w:id="11881" w:author="pete jones" w:date="2022-01-04T10:46:00Z">
            <w:rPr>
              <w:rFonts w:ascii="Cambria Math" w:hAnsi="Cambria Math"/>
            </w:rPr>
            <m:t>PR/sinα</m:t>
          </w:del>
        </m:r>
      </m:oMath>
      <w:del w:id="11882" w:author="pete jones" w:date="2022-01-04T10:46:00Z">
        <w:r w:rsidRPr="00FF6A71" w:rsidDel="00590CF0">
          <w:delText xml:space="preserve">  or</w:delText>
        </w:r>
        <w:r w:rsidR="009C1992" w:rsidRPr="00FF6A71" w:rsidDel="00590CF0">
          <w:delText>…</w:delText>
        </w:r>
      </w:del>
    </w:p>
    <w:p w14:paraId="439954D1" w14:textId="2F7A2D07" w:rsidR="0089756F" w:rsidRPr="00FF6A71" w:rsidDel="00590CF0" w:rsidRDefault="002E75C8" w:rsidP="009C1992">
      <w:pPr>
        <w:ind w:left="720" w:right="1132"/>
        <w:rPr>
          <w:del w:id="11883" w:author="pete jones" w:date="2022-01-04T10:46:00Z"/>
        </w:rPr>
      </w:pPr>
      <w:del w:id="11884" w:author="pete jones" w:date="2022-01-04T10:46:00Z">
        <w:r w:rsidRPr="00FF6A71" w:rsidDel="00590CF0">
          <w:delText xml:space="preserve"> </w:delText>
        </w:r>
      </w:del>
      <m:oMath>
        <m:r>
          <w:del w:id="11885" w:author="pete jones" w:date="2022-01-04T10:46:00Z">
            <w:rPr>
              <w:rFonts w:ascii="Cambria Math" w:hAnsi="Cambria Math"/>
            </w:rPr>
            <m:t>(sinα x</m:t>
          </w:del>
        </m:r>
      </m:oMath>
      <w:del w:id="11886" w:author="pete jones" w:date="2022-01-04T10:46:00Z">
        <w:r w:rsidRPr="00FF6A71" w:rsidDel="00590CF0">
          <w:delText xml:space="preserve"> </w:delText>
        </w:r>
      </w:del>
      <m:oMath>
        <m:r>
          <w:del w:id="11887" w:author="pete jones" w:date="2022-01-04T10:46:00Z">
            <w:rPr>
              <w:rFonts w:ascii="Cambria Math" w:hAnsi="Cambria Math"/>
            </w:rPr>
            <m:t>OP)/</m:t>
          </w:del>
        </m:r>
        <m:r>
          <w:del w:id="11888" w:author="pete jones" w:date="2022-01-04T10:46:00Z">
            <m:rPr>
              <m:sty m:val="p"/>
            </m:rPr>
            <w:rPr>
              <w:rFonts w:ascii="Cambria Math" w:hAnsi="Cambria Math"/>
            </w:rPr>
            <m:t>sin⁡</m:t>
          </w:del>
        </m:r>
        <m:r>
          <w:del w:id="11889" w:author="pete jones" w:date="2022-01-04T10:46:00Z">
            <w:rPr>
              <w:rFonts w:ascii="Cambria Math" w:hAnsi="Cambria Math"/>
            </w:rPr>
            <m:t>(180deg-3 x α)</m:t>
          </w:del>
        </m:r>
      </m:oMath>
      <w:del w:id="11890" w:author="pete jones" w:date="2022-01-04T10:46:00Z">
        <w:r w:rsidR="0089756F" w:rsidRPr="00FF6A71" w:rsidDel="00590CF0">
          <w:delText xml:space="preserve"> = </w:delText>
        </w:r>
      </w:del>
      <m:oMath>
        <m:r>
          <w:del w:id="11891" w:author="pete jones" w:date="2022-01-04T10:46:00Z">
            <w:rPr>
              <w:rFonts w:ascii="Cambria Math" w:hAnsi="Cambria Math"/>
            </w:rPr>
            <m:t>PR</m:t>
          </w:del>
        </m:r>
      </m:oMath>
    </w:p>
    <w:p w14:paraId="55CACBBA" w14:textId="0139ED28" w:rsidR="00CA425C" w:rsidRPr="00FF6A71" w:rsidDel="00590CF0" w:rsidRDefault="00CA425C" w:rsidP="009C1992">
      <w:pPr>
        <w:ind w:left="720" w:right="1132"/>
        <w:rPr>
          <w:del w:id="11892" w:author="pete jones" w:date="2022-01-04T10:46:00Z"/>
        </w:rPr>
      </w:pPr>
      <w:del w:id="11893" w:author="pete jones" w:date="2022-01-04T10:46:00Z">
        <w:r w:rsidRPr="00FF6A71" w:rsidDel="00590CF0">
          <w:delText xml:space="preserve">But not from this formula: </w:delText>
        </w:r>
        <w:r w:rsidRPr="00FF6A71" w:rsidDel="00590CF0">
          <w:rPr>
            <w:b/>
            <w:bCs/>
            <w:i/>
            <w:iCs/>
          </w:rPr>
          <w:delText xml:space="preserve">r = p / sin( </w:delText>
        </w:r>
      </w:del>
      <m:oMath>
        <m:r>
          <w:del w:id="11894" w:author="pete jones" w:date="2022-01-04T10:46:00Z">
            <m:rPr>
              <m:sty m:val="bi"/>
            </m:rPr>
            <w:rPr>
              <w:rFonts w:ascii="Cambria Math" w:hAnsi="Cambria Math"/>
            </w:rPr>
            <m:t>θ</m:t>
          </w:del>
        </m:r>
      </m:oMath>
      <w:del w:id="11895" w:author="pete jones" w:date="2022-01-04T10:46:00Z">
        <w:r w:rsidRPr="00FF6A71" w:rsidDel="00590CF0">
          <w:rPr>
            <w:b/>
            <w:bCs/>
            <w:i/>
            <w:iCs/>
          </w:rPr>
          <w:delText xml:space="preserve"> – </w:delText>
        </w:r>
      </w:del>
      <m:oMath>
        <m:r>
          <w:del w:id="11896" w:author="pete jones" w:date="2022-01-04T10:46:00Z">
            <m:rPr>
              <m:sty m:val="bi"/>
            </m:rPr>
            <w:rPr>
              <w:rFonts w:ascii="Cambria Math" w:hAnsi="Cambria Math"/>
            </w:rPr>
            <m:t>α</m:t>
          </w:del>
        </m:r>
      </m:oMath>
      <w:del w:id="11897" w:author="pete jones" w:date="2022-01-04T10:46:00Z">
        <w:r w:rsidR="009C1992" w:rsidRPr="00FF6A71" w:rsidDel="00590CF0">
          <w:rPr>
            <w:b/>
            <w:bCs/>
            <w:i/>
            <w:iCs/>
          </w:rPr>
          <w:delText>),</w:delText>
        </w:r>
        <w:r w:rsidRPr="00FF6A71" w:rsidDel="00590CF0">
          <w:delText xml:space="preserve"> because where does </w:delText>
        </w:r>
      </w:del>
      <m:oMath>
        <m:r>
          <w:del w:id="11898" w:author="pete jones" w:date="2022-01-04T10:46:00Z">
            <w:rPr>
              <w:rFonts w:ascii="Cambria Math" w:hAnsi="Cambria Math"/>
            </w:rPr>
            <m:t>θ</m:t>
          </w:del>
        </m:r>
      </m:oMath>
      <w:del w:id="11899" w:author="pete jones" w:date="2022-01-04T10:46:00Z">
        <w:r w:rsidRPr="00FF6A71" w:rsidDel="00590CF0">
          <w:delText xml:space="preserve"> come from?</w:delText>
        </w:r>
      </w:del>
    </w:p>
    <w:p w14:paraId="33B55086" w14:textId="2D9AB822" w:rsidR="009C1992" w:rsidRPr="00FF6A71" w:rsidDel="00590CF0" w:rsidRDefault="009C1992" w:rsidP="00C84907">
      <w:pPr>
        <w:rPr>
          <w:del w:id="11900" w:author="pete jones" w:date="2022-01-04T10:46:00Z"/>
        </w:rPr>
      </w:pPr>
      <w:del w:id="11901" w:author="pete jones" w:date="2022-01-04T10:46:00Z">
        <w:r w:rsidRPr="00FF6A71" w:rsidDel="00590CF0">
          <w:delText>The remaining proofs mathematically demonstrate the geometry of the loci of point M.</w:delText>
        </w:r>
      </w:del>
    </w:p>
    <w:p w14:paraId="4CD034FC" w14:textId="66961C7C" w:rsidR="00446A55" w:rsidRPr="00FF6A71" w:rsidDel="00590CF0" w:rsidRDefault="00446A55">
      <w:pPr>
        <w:spacing w:before="0" w:after="0" w:line="240" w:lineRule="auto"/>
        <w:jc w:val="left"/>
        <w:rPr>
          <w:del w:id="11902" w:author="pete jones" w:date="2022-01-04T10:46:00Z"/>
          <w:b/>
          <w:bCs/>
          <w:u w:val="single"/>
        </w:rPr>
      </w:pPr>
      <w:del w:id="11903" w:author="pete jones" w:date="2022-01-04T10:46:00Z">
        <w:r w:rsidRPr="00FF6A71" w:rsidDel="00590CF0">
          <w:rPr>
            <w:b/>
            <w:bCs/>
            <w:u w:val="single"/>
          </w:rPr>
          <w:br w:type="page"/>
        </w:r>
      </w:del>
    </w:p>
    <w:p w14:paraId="6924EE93" w14:textId="667DB9B5" w:rsidR="00CA425C" w:rsidRPr="00FF6A71" w:rsidDel="00590CF0" w:rsidRDefault="009C1992" w:rsidP="00C84907">
      <w:pPr>
        <w:rPr>
          <w:del w:id="11904" w:author="pete jones" w:date="2022-01-04T10:46:00Z"/>
          <w:b/>
          <w:bCs/>
          <w:u w:val="single"/>
        </w:rPr>
      </w:pPr>
      <w:del w:id="11905" w:author="pete jones" w:date="2022-01-04T10:46:00Z">
        <w:r w:rsidRPr="00FF6A71" w:rsidDel="00590CF0">
          <w:rPr>
            <w:b/>
            <w:bCs/>
            <w:u w:val="single"/>
          </w:rPr>
          <w:delText>Digital engineering simulation of the problem</w:delText>
        </w:r>
      </w:del>
    </w:p>
    <w:p w14:paraId="6DC7F41D" w14:textId="425109ED" w:rsidR="002E75C8" w:rsidRPr="00FF6A71" w:rsidDel="00590CF0" w:rsidRDefault="009C1992" w:rsidP="002F4855">
      <w:pPr>
        <w:numPr>
          <w:ilvl w:val="0"/>
          <w:numId w:val="85"/>
        </w:numPr>
        <w:jc w:val="left"/>
        <w:rPr>
          <w:del w:id="11906" w:author="pete jones" w:date="2022-01-04T10:46:00Z"/>
        </w:rPr>
      </w:pPr>
      <w:del w:id="11907" w:author="pete jones" w:date="2022-01-04T10:46:00Z">
        <w:r w:rsidRPr="00FF6A71" w:rsidDel="00590CF0">
          <w:delText>Using digital engineering approach, the mechanism is modelled as an assembly and fully constrained allowing the mechanism to rotate by a commanded joint.</w:delText>
        </w:r>
        <w:r w:rsidR="00446A55" w:rsidRPr="00FF6A71" w:rsidDel="00590CF0">
          <w:br/>
        </w:r>
        <w:r w:rsidR="7B6F2F18" w:rsidRPr="007C0DAF" w:rsidDel="00590CF0">
          <w:rPr>
            <w:noProof/>
          </w:rPr>
          <w:drawing>
            <wp:inline distT="0" distB="0" distL="0" distR="0" wp14:anchorId="73AE7B54" wp14:editId="07BE28E0">
              <wp:extent cx="3324175" cy="1638066"/>
              <wp:effectExtent l="0" t="0" r="0" b="63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108">
                        <a:extLst>
                          <a:ext uri="{28A0092B-C50C-407E-A947-70E740481C1C}">
                            <a14:useLocalDpi xmlns:a14="http://schemas.microsoft.com/office/drawing/2010/main" val="0"/>
                          </a:ext>
                        </a:extLst>
                      </a:blip>
                      <a:stretch>
                        <a:fillRect/>
                      </a:stretch>
                    </pic:blipFill>
                    <pic:spPr>
                      <a:xfrm>
                        <a:off x="0" y="0"/>
                        <a:ext cx="3324175" cy="1638066"/>
                      </a:xfrm>
                      <a:prstGeom prst="rect">
                        <a:avLst/>
                      </a:prstGeom>
                    </pic:spPr>
                  </pic:pic>
                </a:graphicData>
              </a:graphic>
            </wp:inline>
          </w:drawing>
        </w:r>
      </w:del>
    </w:p>
    <w:p w14:paraId="54A5030D" w14:textId="2EB61082" w:rsidR="009C1992" w:rsidRPr="00FF6A71" w:rsidDel="00590CF0" w:rsidRDefault="009C1992" w:rsidP="002F4855">
      <w:pPr>
        <w:numPr>
          <w:ilvl w:val="0"/>
          <w:numId w:val="85"/>
        </w:numPr>
        <w:jc w:val="left"/>
        <w:rPr>
          <w:del w:id="11908" w:author="pete jones" w:date="2022-01-04T10:46:00Z"/>
        </w:rPr>
      </w:pPr>
      <w:del w:id="11909" w:author="pete jones" w:date="2022-01-04T10:46:00Z">
        <w:r w:rsidRPr="00FF6A71" w:rsidDel="00590CF0">
          <w:delText>Probes are added to a kinematic scenario to output data for the various elements of the mechanism.</w:delText>
        </w:r>
        <w:r w:rsidR="00446A55" w:rsidRPr="00FF6A71" w:rsidDel="00590CF0">
          <w:br/>
        </w:r>
        <w:r w:rsidR="7B6F2F18" w:rsidRPr="007C0DAF" w:rsidDel="00590CF0">
          <w:rPr>
            <w:noProof/>
          </w:rPr>
          <w:drawing>
            <wp:inline distT="0" distB="0" distL="0" distR="0" wp14:anchorId="281AA22E" wp14:editId="20CC8DEA">
              <wp:extent cx="3287352" cy="1552204"/>
              <wp:effectExtent l="0" t="0" r="889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109">
                        <a:extLst>
                          <a:ext uri="{28A0092B-C50C-407E-A947-70E740481C1C}">
                            <a14:useLocalDpi xmlns:a14="http://schemas.microsoft.com/office/drawing/2010/main" val="0"/>
                          </a:ext>
                        </a:extLst>
                      </a:blip>
                      <a:stretch>
                        <a:fillRect/>
                      </a:stretch>
                    </pic:blipFill>
                    <pic:spPr>
                      <a:xfrm>
                        <a:off x="0" y="0"/>
                        <a:ext cx="3287352" cy="1552204"/>
                      </a:xfrm>
                      <a:prstGeom prst="rect">
                        <a:avLst/>
                      </a:prstGeom>
                    </pic:spPr>
                  </pic:pic>
                </a:graphicData>
              </a:graphic>
            </wp:inline>
          </w:drawing>
        </w:r>
      </w:del>
    </w:p>
    <w:p w14:paraId="350C0E84" w14:textId="4E79F177" w:rsidR="00B76170" w:rsidRPr="00FF6A71" w:rsidDel="00590CF0" w:rsidRDefault="00B76170" w:rsidP="002F4855">
      <w:pPr>
        <w:numPr>
          <w:ilvl w:val="0"/>
          <w:numId w:val="85"/>
        </w:numPr>
        <w:jc w:val="left"/>
        <w:rPr>
          <w:del w:id="11910" w:author="pete jones" w:date="2022-01-04T10:46:00Z"/>
        </w:rPr>
      </w:pPr>
      <w:del w:id="11911" w:author="pete jones" w:date="2022-01-04T10:46:00Z">
        <w:r w:rsidRPr="00FF6A71" w:rsidDel="00590CF0">
          <w:delText>A “trace” of the path or a “swept volume” of the assembly may be output.</w:delText>
        </w:r>
        <w:r w:rsidR="00446A55" w:rsidRPr="00FF6A71" w:rsidDel="00590CF0">
          <w:br/>
        </w:r>
        <w:r w:rsidR="7B6F2F18" w:rsidRPr="007C0DAF" w:rsidDel="00590CF0">
          <w:rPr>
            <w:noProof/>
          </w:rPr>
          <w:drawing>
            <wp:inline distT="0" distB="0" distL="0" distR="0" wp14:anchorId="0A3CB01C" wp14:editId="553CE18F">
              <wp:extent cx="3292962" cy="1526372"/>
              <wp:effectExtent l="0" t="0" r="317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110">
                        <a:extLst>
                          <a:ext uri="{28A0092B-C50C-407E-A947-70E740481C1C}">
                            <a14:useLocalDpi xmlns:a14="http://schemas.microsoft.com/office/drawing/2010/main" val="0"/>
                          </a:ext>
                        </a:extLst>
                      </a:blip>
                      <a:stretch>
                        <a:fillRect/>
                      </a:stretch>
                    </pic:blipFill>
                    <pic:spPr>
                      <a:xfrm>
                        <a:off x="0" y="0"/>
                        <a:ext cx="3292962" cy="1526372"/>
                      </a:xfrm>
                      <a:prstGeom prst="rect">
                        <a:avLst/>
                      </a:prstGeom>
                    </pic:spPr>
                  </pic:pic>
                </a:graphicData>
              </a:graphic>
            </wp:inline>
          </w:drawing>
        </w:r>
      </w:del>
    </w:p>
    <w:p w14:paraId="511174E8" w14:textId="073DE1A8" w:rsidR="00B76170" w:rsidRPr="00FF6A71" w:rsidDel="00590CF0" w:rsidRDefault="00B76170" w:rsidP="002F4855">
      <w:pPr>
        <w:numPr>
          <w:ilvl w:val="0"/>
          <w:numId w:val="85"/>
        </w:numPr>
        <w:jc w:val="left"/>
        <w:rPr>
          <w:del w:id="11912" w:author="pete jones" w:date="2022-01-04T10:46:00Z"/>
        </w:rPr>
      </w:pPr>
      <w:del w:id="11913" w:author="pete jones" w:date="2022-01-04T10:46:00Z">
        <w:r w:rsidRPr="00FF6A71" w:rsidDel="00590CF0">
          <w:delText>Kinematic plots of the movement can be obtained and extracted to excel for further analysis.</w:delText>
        </w:r>
        <w:r w:rsidR="00446A55" w:rsidRPr="00FF6A71" w:rsidDel="00590CF0">
          <w:br/>
        </w:r>
        <w:r w:rsidR="7B6F2F18" w:rsidRPr="007C0DAF" w:rsidDel="00590CF0">
          <w:rPr>
            <w:noProof/>
          </w:rPr>
          <w:drawing>
            <wp:inline distT="0" distB="0" distL="0" distR="0" wp14:anchorId="4EE99ED3" wp14:editId="737EE814">
              <wp:extent cx="2300024" cy="1345934"/>
              <wp:effectExtent l="0" t="0" r="5080" b="698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300024" cy="1345934"/>
                      </a:xfrm>
                      <a:prstGeom prst="rect">
                        <a:avLst/>
                      </a:prstGeom>
                    </pic:spPr>
                  </pic:pic>
                </a:graphicData>
              </a:graphic>
            </wp:inline>
          </w:drawing>
        </w:r>
        <w:r w:rsidR="7B6F2F18" w:rsidRPr="007C0DAF" w:rsidDel="00590CF0">
          <w:rPr>
            <w:noProof/>
          </w:rPr>
          <w:drawing>
            <wp:inline distT="0" distB="0" distL="0" distR="0" wp14:anchorId="669A48E4" wp14:editId="47EB35F5">
              <wp:extent cx="2266365" cy="1105198"/>
              <wp:effectExtent l="0" t="0" r="63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266365" cy="1105198"/>
                      </a:xfrm>
                      <a:prstGeom prst="rect">
                        <a:avLst/>
                      </a:prstGeom>
                    </pic:spPr>
                  </pic:pic>
                </a:graphicData>
              </a:graphic>
            </wp:inline>
          </w:drawing>
        </w:r>
      </w:del>
    </w:p>
    <w:p w14:paraId="58973FB5" w14:textId="0BCDDF3B" w:rsidR="00B76170" w:rsidRPr="00FF6A71" w:rsidDel="00590CF0" w:rsidRDefault="00B76170" w:rsidP="002F4855">
      <w:pPr>
        <w:numPr>
          <w:ilvl w:val="0"/>
          <w:numId w:val="85"/>
        </w:numPr>
        <w:rPr>
          <w:del w:id="11914" w:author="pete jones" w:date="2022-01-04T10:46:00Z"/>
        </w:rPr>
      </w:pPr>
      <w:del w:id="11915" w:author="pete jones" w:date="2022-01-04T10:46:00Z">
        <w:r w:rsidRPr="00FF6A71" w:rsidDel="00590CF0">
          <w:delText xml:space="preserve">Trace data can be used to construct and validate </w:delText>
        </w:r>
        <w:r w:rsidR="00446A55" w:rsidRPr="00FF6A71" w:rsidDel="00590CF0">
          <w:delText xml:space="preserve">the </w:delText>
        </w:r>
        <w:r w:rsidRPr="00FF6A71" w:rsidDel="00590CF0">
          <w:delText xml:space="preserve">perpendicular </w:delText>
        </w:r>
        <w:r w:rsidR="00446A55" w:rsidRPr="00FF6A71" w:rsidDel="00590CF0">
          <w:delText xml:space="preserve">vector </w:delText>
        </w:r>
        <w:r w:rsidRPr="00FF6A71" w:rsidDel="00590CF0">
          <w:delText xml:space="preserve">of any point tangent to the loci of M path. </w:delText>
        </w:r>
      </w:del>
    </w:p>
    <w:p w14:paraId="2581DDC2" w14:textId="76A86EA7" w:rsidR="00BA79D0" w:rsidRPr="00FF6A71" w:rsidDel="00590CF0" w:rsidRDefault="7C9017B6" w:rsidP="00B76170">
      <w:pPr>
        <w:jc w:val="center"/>
        <w:rPr>
          <w:del w:id="11916" w:author="pete jones" w:date="2022-01-04T10:46:00Z"/>
        </w:rPr>
      </w:pPr>
      <w:del w:id="11917" w:author="pete jones" w:date="2022-01-04T10:46:00Z">
        <w:r w:rsidRPr="00C15005" w:rsidDel="00590CF0">
          <w:rPr>
            <w:noProof/>
          </w:rPr>
          <w:drawing>
            <wp:inline distT="0" distB="0" distL="0" distR="0" wp14:anchorId="02252895" wp14:editId="66928C15">
              <wp:extent cx="4173703" cy="1796397"/>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13">
                        <a:extLst>
                          <a:ext uri="{28A0092B-C50C-407E-A947-70E740481C1C}">
                            <a14:useLocalDpi xmlns:a14="http://schemas.microsoft.com/office/drawing/2010/main" val="0"/>
                          </a:ext>
                        </a:extLst>
                      </a:blip>
                      <a:stretch>
                        <a:fillRect/>
                      </a:stretch>
                    </pic:blipFill>
                    <pic:spPr>
                      <a:xfrm>
                        <a:off x="0" y="0"/>
                        <a:ext cx="4173703" cy="1796397"/>
                      </a:xfrm>
                      <a:prstGeom prst="rect">
                        <a:avLst/>
                      </a:prstGeom>
                    </pic:spPr>
                  </pic:pic>
                </a:graphicData>
              </a:graphic>
            </wp:inline>
          </w:drawing>
        </w:r>
      </w:del>
    </w:p>
    <w:p w14:paraId="339DEF42" w14:textId="4D95F9F3" w:rsidR="00BA79D0" w:rsidRPr="00FF6A71" w:rsidDel="00590CF0" w:rsidRDefault="00BB7CB3" w:rsidP="002F4855">
      <w:pPr>
        <w:numPr>
          <w:ilvl w:val="0"/>
          <w:numId w:val="85"/>
        </w:numPr>
        <w:rPr>
          <w:del w:id="11918" w:author="pete jones" w:date="2022-01-04T10:46:00Z"/>
        </w:rPr>
      </w:pPr>
      <w:del w:id="11919" w:author="pete jones" w:date="2022-01-04T10:46:00Z">
        <w:r w:rsidRPr="00FF6A71" w:rsidDel="00590CF0">
          <w:delText>The excel data may be used to validate other formulae or calculate additional data</w:delText>
        </w:r>
        <w:r w:rsidR="00446A55" w:rsidRPr="00FF6A71" w:rsidDel="00590CF0">
          <w:delText>, such as linear and angular velocity and acceleration of the mechanism. Creating a dynamic simulation enables plotting of forces, providing another dimension to the problem solving.</w:delText>
        </w:r>
      </w:del>
    </w:p>
    <w:p w14:paraId="1F14E510" w14:textId="48ED0C10" w:rsidR="00BB7CB3" w:rsidRPr="00FF6A71" w:rsidDel="00590CF0" w:rsidRDefault="762A6B8E" w:rsidP="00BB7CB3">
      <w:pPr>
        <w:jc w:val="center"/>
        <w:rPr>
          <w:del w:id="11920" w:author="pete jones" w:date="2022-01-04T10:46:00Z"/>
        </w:rPr>
      </w:pPr>
      <w:del w:id="11921" w:author="pete jones" w:date="2022-01-04T10:46:00Z">
        <w:r w:rsidRPr="00C15005" w:rsidDel="00590CF0">
          <w:rPr>
            <w:noProof/>
          </w:rPr>
          <w:drawing>
            <wp:inline distT="0" distB="0" distL="0" distR="0" wp14:anchorId="7FA462B6" wp14:editId="606BE065">
              <wp:extent cx="5579746" cy="701040"/>
              <wp:effectExtent l="0" t="0" r="1905" b="381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79746" cy="701040"/>
                      </a:xfrm>
                      <a:prstGeom prst="rect">
                        <a:avLst/>
                      </a:prstGeom>
                    </pic:spPr>
                  </pic:pic>
                </a:graphicData>
              </a:graphic>
            </wp:inline>
          </w:drawing>
        </w:r>
      </w:del>
    </w:p>
    <w:p w14:paraId="5BC1FB8C" w14:textId="0F649250" w:rsidR="00BB7CB3" w:rsidRPr="00FF6A71" w:rsidDel="00590CF0" w:rsidRDefault="00BB7CB3" w:rsidP="00BB7CB3">
      <w:pPr>
        <w:jc w:val="center"/>
        <w:rPr>
          <w:del w:id="11922" w:author="pete jones" w:date="2022-01-04T10:46:00Z"/>
        </w:rPr>
      </w:pPr>
      <w:del w:id="11923" w:author="pete jones" w:date="2022-01-04T10:46:00Z">
        <w:r w:rsidRPr="00C15005" w:rsidDel="00590CF0">
          <w:rPr>
            <w:noProof/>
          </w:rPr>
          <w:drawing>
            <wp:inline distT="0" distB="0" distL="0" distR="0" wp14:anchorId="6601E6FF" wp14:editId="407B7826">
              <wp:extent cx="5579745" cy="1804035"/>
              <wp:effectExtent l="0" t="0" r="1905" b="5715"/>
              <wp:docPr id="40" name="Chart 40">
                <a:extLst xmlns:a="http://schemas.openxmlformats.org/drawingml/2006/main">
                  <a:ext uri="{FF2B5EF4-FFF2-40B4-BE49-F238E27FC236}">
                    <a16:creationId xmlns:a16="http://schemas.microsoft.com/office/drawing/2014/main" id="{C953F5D6-15FF-4ECE-BE06-F6D370CED3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del>
    </w:p>
    <w:p w14:paraId="49EE1063" w14:textId="606A5845" w:rsidR="00BB7CB3" w:rsidRPr="00FF6A71" w:rsidDel="00590CF0" w:rsidRDefault="00BB7CB3" w:rsidP="00BB7CB3">
      <w:pPr>
        <w:jc w:val="left"/>
        <w:rPr>
          <w:del w:id="11924" w:author="pete jones" w:date="2022-01-04T10:46:00Z"/>
          <w:b/>
          <w:bCs/>
          <w:u w:val="single"/>
        </w:rPr>
      </w:pPr>
      <w:del w:id="11925" w:author="pete jones" w:date="2022-01-04T10:46:00Z">
        <w:r w:rsidRPr="00FF6A71" w:rsidDel="00590CF0">
          <w:rPr>
            <w:b/>
            <w:bCs/>
            <w:u w:val="single"/>
          </w:rPr>
          <w:delText>An alternative approach</w:delText>
        </w:r>
      </w:del>
    </w:p>
    <w:p w14:paraId="00696269" w14:textId="1B4B9C46" w:rsidR="0024241D" w:rsidRPr="00FF6A71" w:rsidDel="00590CF0" w:rsidRDefault="0024241D" w:rsidP="00BB7CB3">
      <w:pPr>
        <w:jc w:val="left"/>
        <w:rPr>
          <w:del w:id="11926" w:author="pete jones" w:date="2022-01-04T10:46:00Z"/>
        </w:rPr>
      </w:pPr>
      <w:del w:id="11927" w:author="pete jones" w:date="2022-01-04T10:46:00Z">
        <w:r w:rsidRPr="00FF6A71" w:rsidDel="00590CF0">
          <w:delText xml:space="preserve">Set the problem as an unknown 4-bar chain configuration, </w:delText>
        </w:r>
        <w:r w:rsidR="00270F9A" w:rsidRPr="00FF6A71" w:rsidDel="00590CF0">
          <w:delText>i.e.,</w:delText>
        </w:r>
        <w:r w:rsidRPr="00FF6A71" w:rsidDel="00590CF0">
          <w:delText xml:space="preserve"> unknown geometry of any of the links.</w:delText>
        </w:r>
        <w:r w:rsidR="00270F9A" w:rsidRPr="00FF6A71" w:rsidDel="00590CF0">
          <w:delText xml:space="preserve"> </w:delText>
        </w:r>
        <w:r w:rsidRPr="00FF6A71" w:rsidDel="00590CF0">
          <w:delText xml:space="preserve">Using geometry techniques </w:delText>
        </w:r>
        <w:r w:rsidR="00270F9A" w:rsidRPr="00FF6A71" w:rsidDel="00590CF0">
          <w:delText xml:space="preserve">to </w:delText>
        </w:r>
        <w:r w:rsidRPr="00FF6A71" w:rsidDel="00590CF0">
          <w:delText xml:space="preserve">define the initial movements of the mechanism and use this geometry to define the </w:delText>
        </w:r>
        <w:r w:rsidR="00270F9A" w:rsidRPr="00FF6A71" w:rsidDel="00590CF0">
          <w:delText>spatial</w:delText>
        </w:r>
        <w:r w:rsidRPr="00FF6A71" w:rsidDel="00590CF0">
          <w:delText xml:space="preserve"> positions and geometry of the 4-bar links. In the example shown the bonnet of the car needs to open without colliding with the surrounding structure</w:delText>
        </w:r>
        <w:r w:rsidR="00654B59" w:rsidRPr="00FF6A71" w:rsidDel="00590CF0">
          <w:delText xml:space="preserve">, as illustrated in </w:delText>
        </w:r>
        <w:r w:rsidR="00654B59" w:rsidRPr="007C0DAF" w:rsidDel="00590CF0">
          <w:fldChar w:fldCharType="begin"/>
        </w:r>
        <w:r w:rsidR="00654B59" w:rsidRPr="00FF6A71" w:rsidDel="00590CF0">
          <w:delInstrText xml:space="preserve"> REF _Ref66946447 \h </w:delInstrText>
        </w:r>
        <w:r w:rsidR="00654B59" w:rsidRPr="007C0DAF" w:rsidDel="00590CF0">
          <w:fldChar w:fldCharType="separate"/>
        </w:r>
        <w:r w:rsidR="00DD384C" w:rsidRPr="00FF6A71" w:rsidDel="00590CF0">
          <w:delText xml:space="preserve">Figure </w:delText>
        </w:r>
        <w:r w:rsidR="00DD384C" w:rsidRPr="00FF6A71" w:rsidDel="00590CF0">
          <w:rPr>
            <w:noProof/>
          </w:rPr>
          <w:delText>6</w:delText>
        </w:r>
        <w:r w:rsidR="00DD384C" w:rsidRPr="00FF6A71" w:rsidDel="00590CF0">
          <w:noBreakHyphen/>
        </w:r>
        <w:r w:rsidR="00DD384C" w:rsidRPr="00FF6A71" w:rsidDel="00590CF0">
          <w:rPr>
            <w:noProof/>
          </w:rPr>
          <w:delText>7</w:delText>
        </w:r>
        <w:r w:rsidR="00654B59" w:rsidRPr="007C0DAF" w:rsidDel="00590CF0">
          <w:fldChar w:fldCharType="end"/>
        </w:r>
        <w:r w:rsidR="00654B59" w:rsidRPr="00FF6A71" w:rsidDel="00590CF0">
          <w:delText>.</w:delText>
        </w:r>
      </w:del>
    </w:p>
    <w:p w14:paraId="1498A126" w14:textId="6E7A02E3" w:rsidR="00BB7CB3" w:rsidRPr="00FF6A71" w:rsidDel="00590CF0" w:rsidRDefault="762A6B8E" w:rsidP="00BB7CB3">
      <w:pPr>
        <w:jc w:val="center"/>
        <w:rPr>
          <w:del w:id="11928" w:author="pete jones" w:date="2022-01-04T10:46:00Z"/>
        </w:rPr>
      </w:pPr>
      <w:del w:id="11929" w:author="pete jones" w:date="2022-01-04T10:46:00Z">
        <w:r w:rsidRPr="00C15005" w:rsidDel="00590CF0">
          <w:rPr>
            <w:noProof/>
          </w:rPr>
          <w:drawing>
            <wp:inline distT="0" distB="0" distL="0" distR="0" wp14:anchorId="3E6AFD68" wp14:editId="29884704">
              <wp:extent cx="3431186" cy="2430765"/>
              <wp:effectExtent l="0" t="0" r="0" b="825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16">
                        <a:extLst>
                          <a:ext uri="{28A0092B-C50C-407E-A947-70E740481C1C}">
                            <a14:useLocalDpi xmlns:a14="http://schemas.microsoft.com/office/drawing/2010/main" val="0"/>
                          </a:ext>
                        </a:extLst>
                      </a:blip>
                      <a:stretch>
                        <a:fillRect/>
                      </a:stretch>
                    </pic:blipFill>
                    <pic:spPr>
                      <a:xfrm>
                        <a:off x="0" y="0"/>
                        <a:ext cx="3431186" cy="2430765"/>
                      </a:xfrm>
                      <a:prstGeom prst="rect">
                        <a:avLst/>
                      </a:prstGeom>
                    </pic:spPr>
                  </pic:pic>
                </a:graphicData>
              </a:graphic>
            </wp:inline>
          </w:drawing>
        </w:r>
      </w:del>
    </w:p>
    <w:p w14:paraId="2D94C8F3" w14:textId="337C1180" w:rsidR="00D92F47" w:rsidRPr="007C0DAF" w:rsidDel="00590CF0" w:rsidRDefault="00D92F47" w:rsidP="00D92F47">
      <w:pPr>
        <w:pStyle w:val="TOCHeading"/>
        <w:jc w:val="center"/>
        <w:rPr>
          <w:del w:id="11930" w:author="pete jones" w:date="2022-01-04T10:46:00Z"/>
          <w:lang w:val="en-GB"/>
        </w:rPr>
      </w:pPr>
      <w:bookmarkStart w:id="11931" w:name="_Ref66946447"/>
      <w:bookmarkStart w:id="11932" w:name="_Toc68162276"/>
      <w:del w:id="11933" w:author="pete jones" w:date="2022-01-04T10:46:00Z">
        <w:r w:rsidRPr="00255624" w:rsidDel="00590CF0">
          <w:rPr>
            <w:lang w:val="en-GB"/>
          </w:rPr>
          <w:delText xml:space="preserve">Figure </w:delText>
        </w:r>
        <w:r w:rsidRPr="00255624" w:rsidDel="00590CF0">
          <w:fldChar w:fldCharType="begin"/>
        </w:r>
        <w:r w:rsidRPr="00255624" w:rsidDel="00590CF0">
          <w:rPr>
            <w:lang w:val="en-GB"/>
          </w:rPr>
          <w:delInstrText>STYLEREF 1 \s</w:delInstrText>
        </w:r>
        <w:r w:rsidRPr="00255624" w:rsidDel="00590CF0">
          <w:fldChar w:fldCharType="separate"/>
        </w:r>
        <w:r w:rsidR="00DD384C" w:rsidRPr="00255624" w:rsidDel="00590CF0">
          <w:rPr>
            <w:noProof/>
            <w:lang w:val="en-GB"/>
          </w:rPr>
          <w:delText>6</w:delText>
        </w:r>
        <w:r w:rsidRPr="00255624" w:rsidDel="00590CF0">
          <w:fldChar w:fldCharType="end"/>
        </w:r>
        <w:r w:rsidR="00F8680E" w:rsidRPr="00255624" w:rsidDel="00590CF0">
          <w:rPr>
            <w:lang w:val="en-GB"/>
          </w:rPr>
          <w:noBreakHyphen/>
        </w:r>
        <w:r w:rsidRPr="00255624" w:rsidDel="00590CF0">
          <w:fldChar w:fldCharType="begin"/>
        </w:r>
        <w:r w:rsidRPr="00255624" w:rsidDel="00590CF0">
          <w:rPr>
            <w:lang w:val="en-GB"/>
          </w:rPr>
          <w:delInstrText>SEQ Figure \* ARABIC \s 1</w:delInstrText>
        </w:r>
        <w:r w:rsidRPr="00255624" w:rsidDel="00590CF0">
          <w:fldChar w:fldCharType="separate"/>
        </w:r>
        <w:r w:rsidR="00DD384C" w:rsidRPr="00255624" w:rsidDel="00590CF0">
          <w:rPr>
            <w:noProof/>
            <w:lang w:val="en-GB"/>
          </w:rPr>
          <w:delText>7</w:delText>
        </w:r>
        <w:r w:rsidRPr="00255624" w:rsidDel="00590CF0">
          <w:fldChar w:fldCharType="end"/>
        </w:r>
        <w:bookmarkEnd w:id="11931"/>
        <w:r w:rsidRPr="00255624" w:rsidDel="00590CF0">
          <w:rPr>
            <w:lang w:val="en-GB"/>
          </w:rPr>
          <w:delText>: Example bonnet opening mechanism.</w:delText>
        </w:r>
        <w:bookmarkEnd w:id="11932"/>
      </w:del>
    </w:p>
    <w:p w14:paraId="53F7CEF9" w14:textId="3AA02912" w:rsidR="00D92F47" w:rsidRPr="00FF6A71" w:rsidDel="00590CF0" w:rsidRDefault="00D92F47" w:rsidP="00D92F47">
      <w:pPr>
        <w:rPr>
          <w:del w:id="11934" w:author="pete jones" w:date="2022-01-04T10:46:00Z"/>
        </w:rPr>
      </w:pPr>
      <w:del w:id="11935" w:author="pete jones" w:date="2022-01-04T10:46:00Z">
        <w:r w:rsidRPr="00FF6A71" w:rsidDel="00590CF0">
          <w:delText>The first step is to draw three lines of equal length within the design space</w:delText>
        </w:r>
        <w:r w:rsidR="00654B59" w:rsidRPr="00FF6A71" w:rsidDel="00590CF0">
          <w:delText xml:space="preserve">, A1-B1, A2-B2, and A3-B3. Fixing by constrain the first line A1-B1. These lines define the initial kinematic path for the mechanism, refer to </w:delText>
        </w:r>
        <w:r w:rsidR="00654B59" w:rsidRPr="007C0DAF" w:rsidDel="00590CF0">
          <w:fldChar w:fldCharType="begin"/>
        </w:r>
        <w:r w:rsidR="00654B59" w:rsidRPr="00FF6A71" w:rsidDel="00590CF0">
          <w:delInstrText xml:space="preserve"> REF _Ref66946489 \h </w:delInstrText>
        </w:r>
        <w:r w:rsidR="00654B59" w:rsidRPr="007C0DAF" w:rsidDel="00590CF0">
          <w:fldChar w:fldCharType="separate"/>
        </w:r>
        <w:r w:rsidR="00DD384C" w:rsidRPr="00FF6A71" w:rsidDel="00590CF0">
          <w:delText xml:space="preserve">Figure </w:delText>
        </w:r>
        <w:r w:rsidR="00DD384C" w:rsidRPr="00FF6A71" w:rsidDel="00590CF0">
          <w:rPr>
            <w:noProof/>
          </w:rPr>
          <w:delText>6</w:delText>
        </w:r>
        <w:r w:rsidR="00DD384C" w:rsidRPr="00FF6A71" w:rsidDel="00590CF0">
          <w:noBreakHyphen/>
        </w:r>
        <w:r w:rsidR="00DD384C" w:rsidRPr="00FF6A71" w:rsidDel="00590CF0">
          <w:rPr>
            <w:noProof/>
          </w:rPr>
          <w:delText>8</w:delText>
        </w:r>
        <w:r w:rsidR="00654B59" w:rsidRPr="007C0DAF" w:rsidDel="00590CF0">
          <w:fldChar w:fldCharType="end"/>
        </w:r>
        <w:r w:rsidR="00654B59" w:rsidRPr="00FF6A71" w:rsidDel="00590CF0">
          <w:delText>.</w:delText>
        </w:r>
      </w:del>
    </w:p>
    <w:p w14:paraId="23128F35" w14:textId="530C5025" w:rsidR="00270F9A" w:rsidRPr="00FF6A71" w:rsidDel="00590CF0" w:rsidRDefault="6F6E481A" w:rsidP="00BB7CB3">
      <w:pPr>
        <w:jc w:val="center"/>
        <w:rPr>
          <w:del w:id="11936" w:author="pete jones" w:date="2022-01-04T10:46:00Z"/>
        </w:rPr>
      </w:pPr>
      <w:del w:id="11937" w:author="pete jones" w:date="2022-01-04T10:46:00Z">
        <w:r w:rsidRPr="00C15005" w:rsidDel="00590CF0">
          <w:rPr>
            <w:noProof/>
          </w:rPr>
          <w:drawing>
            <wp:inline distT="0" distB="0" distL="0" distR="0" wp14:anchorId="1A0CAD89" wp14:editId="736A2CF8">
              <wp:extent cx="5579746" cy="3783330"/>
              <wp:effectExtent l="0" t="0" r="1905" b="762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pic:nvPicPr>
                    <pic:blipFill>
                      <a:blip r:embed="rId117">
                        <a:extLst>
                          <a:ext uri="{28A0092B-C50C-407E-A947-70E740481C1C}">
                            <a14:useLocalDpi xmlns:a14="http://schemas.microsoft.com/office/drawing/2010/main" val="0"/>
                          </a:ext>
                        </a:extLst>
                      </a:blip>
                      <a:stretch>
                        <a:fillRect/>
                      </a:stretch>
                    </pic:blipFill>
                    <pic:spPr>
                      <a:xfrm>
                        <a:off x="0" y="0"/>
                        <a:ext cx="5579746" cy="3783330"/>
                      </a:xfrm>
                      <a:prstGeom prst="rect">
                        <a:avLst/>
                      </a:prstGeom>
                    </pic:spPr>
                  </pic:pic>
                </a:graphicData>
              </a:graphic>
            </wp:inline>
          </w:drawing>
        </w:r>
      </w:del>
    </w:p>
    <w:p w14:paraId="2CDB803A" w14:textId="6CAB79D0" w:rsidR="00D92F47" w:rsidRPr="007C0DAF" w:rsidDel="00590CF0" w:rsidRDefault="00D92F47" w:rsidP="00D92F47">
      <w:pPr>
        <w:pStyle w:val="TOCHeading"/>
        <w:jc w:val="center"/>
        <w:rPr>
          <w:del w:id="11938" w:author="pete jones" w:date="2022-01-04T10:46:00Z"/>
          <w:lang w:val="en-GB"/>
        </w:rPr>
      </w:pPr>
      <w:bookmarkStart w:id="11939" w:name="_Ref66946489"/>
      <w:bookmarkStart w:id="11940" w:name="_Toc68162277"/>
      <w:del w:id="11941" w:author="pete jones" w:date="2022-01-04T10:46:00Z">
        <w:r w:rsidRPr="00255624" w:rsidDel="00590CF0">
          <w:rPr>
            <w:lang w:val="en-GB"/>
          </w:rPr>
          <w:delText xml:space="preserve">Figure </w:delText>
        </w:r>
        <w:r w:rsidRPr="00255624" w:rsidDel="00590CF0">
          <w:fldChar w:fldCharType="begin"/>
        </w:r>
        <w:r w:rsidRPr="00255624" w:rsidDel="00590CF0">
          <w:rPr>
            <w:lang w:val="en-GB"/>
          </w:rPr>
          <w:delInstrText>STYLEREF 1 \s</w:delInstrText>
        </w:r>
        <w:r w:rsidRPr="00255624" w:rsidDel="00590CF0">
          <w:fldChar w:fldCharType="separate"/>
        </w:r>
        <w:r w:rsidR="00DD384C" w:rsidRPr="00255624" w:rsidDel="00590CF0">
          <w:rPr>
            <w:noProof/>
            <w:lang w:val="en-GB"/>
          </w:rPr>
          <w:delText>6</w:delText>
        </w:r>
        <w:r w:rsidRPr="00255624" w:rsidDel="00590CF0">
          <w:fldChar w:fldCharType="end"/>
        </w:r>
        <w:r w:rsidR="00F8680E" w:rsidRPr="00255624" w:rsidDel="00590CF0">
          <w:rPr>
            <w:lang w:val="en-GB"/>
          </w:rPr>
          <w:noBreakHyphen/>
        </w:r>
        <w:r w:rsidRPr="00255624" w:rsidDel="00590CF0">
          <w:fldChar w:fldCharType="begin"/>
        </w:r>
        <w:r w:rsidRPr="00255624" w:rsidDel="00590CF0">
          <w:rPr>
            <w:lang w:val="en-GB"/>
          </w:rPr>
          <w:delInstrText>SEQ Figure \* ARABIC \s 1</w:delInstrText>
        </w:r>
        <w:r w:rsidRPr="00255624" w:rsidDel="00590CF0">
          <w:fldChar w:fldCharType="separate"/>
        </w:r>
        <w:r w:rsidR="00DD384C" w:rsidRPr="00255624" w:rsidDel="00590CF0">
          <w:rPr>
            <w:noProof/>
            <w:lang w:val="en-GB"/>
          </w:rPr>
          <w:delText>8</w:delText>
        </w:r>
        <w:r w:rsidRPr="00255624" w:rsidDel="00590CF0">
          <w:fldChar w:fldCharType="end"/>
        </w:r>
        <w:bookmarkEnd w:id="11939"/>
        <w:r w:rsidRPr="00255624" w:rsidDel="00590CF0">
          <w:rPr>
            <w:lang w:val="en-GB"/>
          </w:rPr>
          <w:delText>: Initial mechanism experimental geometry</w:delText>
        </w:r>
        <w:bookmarkEnd w:id="11940"/>
      </w:del>
    </w:p>
    <w:p w14:paraId="60D806A3" w14:textId="378543F9" w:rsidR="00CC4D85" w:rsidRPr="00FF6A71" w:rsidDel="00590CF0" w:rsidRDefault="00654B59" w:rsidP="00654B59">
      <w:pPr>
        <w:jc w:val="left"/>
        <w:rPr>
          <w:del w:id="11942" w:author="pete jones" w:date="2022-01-04T10:46:00Z"/>
        </w:rPr>
      </w:pPr>
      <w:del w:id="11943" w:author="pete jones" w:date="2022-01-04T10:46:00Z">
        <w:r w:rsidRPr="00FF6A71" w:rsidDel="00590CF0">
          <w:delText>The initial lines are joined with construction lines, A1-A2, A2-A3, and B1-B2, B2-B3.</w:delText>
        </w:r>
      </w:del>
    </w:p>
    <w:p w14:paraId="1A00DB68" w14:textId="571AD5F7" w:rsidR="00654B59" w:rsidRPr="00FF6A71" w:rsidDel="00590CF0" w:rsidRDefault="00654B59" w:rsidP="00654B59">
      <w:pPr>
        <w:jc w:val="left"/>
        <w:rPr>
          <w:del w:id="11944" w:author="pete jones" w:date="2022-01-04T10:46:00Z"/>
        </w:rPr>
      </w:pPr>
      <w:del w:id="11945" w:author="pete jones" w:date="2022-01-04T10:46:00Z">
        <w:r w:rsidRPr="00FF6A71" w:rsidDel="00590CF0">
          <w:delText>Perpendicular lines are constructed from the midpoint of A1-A2, etc. L1-L4 being the result of this step. The intersection of L1 and L2 is the point F1, the intersection of L3 and L4 is the point F2, i.e., the fixed points and length of the 4</w:delText>
        </w:r>
        <w:r w:rsidRPr="00FF6A71" w:rsidDel="00590CF0">
          <w:rPr>
            <w:vertAlign w:val="superscript"/>
          </w:rPr>
          <w:delText>th</w:delText>
        </w:r>
        <w:r w:rsidRPr="00FF6A71" w:rsidDel="00590CF0">
          <w:delText xml:space="preserve"> bar of the chain.</w:delText>
        </w:r>
      </w:del>
    </w:p>
    <w:p w14:paraId="69686A44" w14:textId="2A0B2772" w:rsidR="0009732F" w:rsidRPr="00FF6A71" w:rsidDel="00590CF0" w:rsidRDefault="0009732F" w:rsidP="00654B59">
      <w:pPr>
        <w:jc w:val="left"/>
        <w:rPr>
          <w:del w:id="11946" w:author="pete jones" w:date="2022-01-04T10:46:00Z"/>
        </w:rPr>
      </w:pPr>
      <w:del w:id="11947" w:author="pete jones" w:date="2022-01-04T10:46:00Z">
        <w:r w:rsidRPr="00FF6A71" w:rsidDel="00590CF0">
          <w:delText>Using a sketch overlay (</w:delText>
        </w:r>
        <w:r w:rsidRPr="007C0DAF" w:rsidDel="00590CF0">
          <w:fldChar w:fldCharType="begin"/>
        </w:r>
        <w:r w:rsidRPr="00FF6A71" w:rsidDel="00590CF0">
          <w:delInstrText xml:space="preserve"> REF _Ref66946702 \h </w:delInstrText>
        </w:r>
        <w:r w:rsidRPr="007C0DAF" w:rsidDel="00590CF0">
          <w:fldChar w:fldCharType="separate"/>
        </w:r>
        <w:r w:rsidR="00DD384C" w:rsidRPr="00FF6A71" w:rsidDel="00590CF0">
          <w:delText xml:space="preserve">Figure </w:delText>
        </w:r>
        <w:r w:rsidR="00DD384C" w:rsidRPr="00FF6A71" w:rsidDel="00590CF0">
          <w:rPr>
            <w:noProof/>
          </w:rPr>
          <w:delText>6</w:delText>
        </w:r>
        <w:r w:rsidR="00DD384C" w:rsidRPr="00FF6A71" w:rsidDel="00590CF0">
          <w:noBreakHyphen/>
        </w:r>
        <w:r w:rsidR="00DD384C" w:rsidRPr="00FF6A71" w:rsidDel="00590CF0">
          <w:rPr>
            <w:noProof/>
          </w:rPr>
          <w:delText>9</w:delText>
        </w:r>
        <w:r w:rsidRPr="007C0DAF" w:rsidDel="00590CF0">
          <w:fldChar w:fldCharType="end"/>
        </w:r>
        <w:r w:rsidRPr="00FF6A71" w:rsidDel="00590CF0">
          <w:delText>), the mechanism geometry can be manipulated to validate and iterate the design.</w:delText>
        </w:r>
      </w:del>
    </w:p>
    <w:p w14:paraId="5B5D3BBE" w14:textId="028B803C" w:rsidR="00654B59" w:rsidRPr="00FF6A71" w:rsidDel="00590CF0" w:rsidRDefault="20587DFF" w:rsidP="00BB7CB3">
      <w:pPr>
        <w:jc w:val="center"/>
        <w:rPr>
          <w:del w:id="11948" w:author="pete jones" w:date="2022-01-04T10:46:00Z"/>
        </w:rPr>
      </w:pPr>
      <w:del w:id="11949" w:author="pete jones" w:date="2022-01-04T10:46:00Z">
        <w:r w:rsidRPr="00C15005" w:rsidDel="00590CF0">
          <w:rPr>
            <w:noProof/>
          </w:rPr>
          <w:drawing>
            <wp:inline distT="0" distB="0" distL="0" distR="0" wp14:anchorId="22C9CEE7" wp14:editId="33133675">
              <wp:extent cx="3006862" cy="2617676"/>
              <wp:effectExtent l="0" t="0" r="317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118">
                        <a:extLst>
                          <a:ext uri="{28A0092B-C50C-407E-A947-70E740481C1C}">
                            <a14:useLocalDpi xmlns:a14="http://schemas.microsoft.com/office/drawing/2010/main" val="0"/>
                          </a:ext>
                        </a:extLst>
                      </a:blip>
                      <a:stretch>
                        <a:fillRect/>
                      </a:stretch>
                    </pic:blipFill>
                    <pic:spPr>
                      <a:xfrm>
                        <a:off x="0" y="0"/>
                        <a:ext cx="3006862" cy="2617676"/>
                      </a:xfrm>
                      <a:prstGeom prst="rect">
                        <a:avLst/>
                      </a:prstGeom>
                    </pic:spPr>
                  </pic:pic>
                </a:graphicData>
              </a:graphic>
            </wp:inline>
          </w:drawing>
        </w:r>
      </w:del>
    </w:p>
    <w:p w14:paraId="04858D4A" w14:textId="6E2E5A0C" w:rsidR="00654B59" w:rsidRPr="007C0DAF" w:rsidDel="00590CF0" w:rsidRDefault="00654B59" w:rsidP="00654B59">
      <w:pPr>
        <w:pStyle w:val="TOCHeading"/>
        <w:jc w:val="center"/>
        <w:rPr>
          <w:del w:id="11950" w:author="pete jones" w:date="2022-01-04T10:46:00Z"/>
          <w:lang w:val="en-GB"/>
        </w:rPr>
      </w:pPr>
      <w:bookmarkStart w:id="11951" w:name="_Ref66946702"/>
      <w:bookmarkStart w:id="11952" w:name="_Toc68162278"/>
      <w:del w:id="11953" w:author="pete jones" w:date="2022-01-04T10:46:00Z">
        <w:r w:rsidRPr="00255624" w:rsidDel="00590CF0">
          <w:rPr>
            <w:lang w:val="en-GB"/>
          </w:rPr>
          <w:delText xml:space="preserve">Figure </w:delText>
        </w:r>
        <w:r w:rsidRPr="00255624" w:rsidDel="00590CF0">
          <w:fldChar w:fldCharType="begin"/>
        </w:r>
        <w:r w:rsidRPr="00255624" w:rsidDel="00590CF0">
          <w:rPr>
            <w:lang w:val="en-GB"/>
          </w:rPr>
          <w:delInstrText>STYLEREF 1 \s</w:delInstrText>
        </w:r>
        <w:r w:rsidRPr="00255624" w:rsidDel="00590CF0">
          <w:fldChar w:fldCharType="separate"/>
        </w:r>
        <w:r w:rsidR="00DD384C" w:rsidRPr="00255624" w:rsidDel="00590CF0">
          <w:rPr>
            <w:noProof/>
            <w:lang w:val="en-GB"/>
          </w:rPr>
          <w:delText>6</w:delText>
        </w:r>
        <w:r w:rsidRPr="00255624" w:rsidDel="00590CF0">
          <w:fldChar w:fldCharType="end"/>
        </w:r>
        <w:r w:rsidR="00F8680E" w:rsidRPr="00255624" w:rsidDel="00590CF0">
          <w:rPr>
            <w:lang w:val="en-GB"/>
          </w:rPr>
          <w:noBreakHyphen/>
        </w:r>
        <w:r w:rsidRPr="00255624" w:rsidDel="00590CF0">
          <w:fldChar w:fldCharType="begin"/>
        </w:r>
        <w:r w:rsidRPr="00255624" w:rsidDel="00590CF0">
          <w:rPr>
            <w:lang w:val="en-GB"/>
          </w:rPr>
          <w:delInstrText>SEQ Figure \* ARABIC \s 1</w:delInstrText>
        </w:r>
        <w:r w:rsidRPr="00255624" w:rsidDel="00590CF0">
          <w:fldChar w:fldCharType="separate"/>
        </w:r>
        <w:r w:rsidR="00DD384C" w:rsidRPr="00255624" w:rsidDel="00590CF0">
          <w:rPr>
            <w:noProof/>
            <w:lang w:val="en-GB"/>
          </w:rPr>
          <w:delText>9</w:delText>
        </w:r>
        <w:r w:rsidRPr="00255624" w:rsidDel="00590CF0">
          <w:fldChar w:fldCharType="end"/>
        </w:r>
        <w:bookmarkEnd w:id="11951"/>
        <w:r w:rsidRPr="00255624" w:rsidDel="00590CF0">
          <w:rPr>
            <w:lang w:val="en-GB"/>
          </w:rPr>
          <w:delText>: Mechanism overlay sketch.</w:delText>
        </w:r>
        <w:bookmarkEnd w:id="11952"/>
      </w:del>
    </w:p>
    <w:p w14:paraId="3C9A91B5" w14:textId="4297D9E1" w:rsidR="0009732F" w:rsidRPr="00FF6A71" w:rsidDel="00590CF0" w:rsidRDefault="0009732F" w:rsidP="0009732F">
      <w:pPr>
        <w:rPr>
          <w:del w:id="11954" w:author="pete jones" w:date="2022-01-04T10:46:00Z"/>
        </w:rPr>
      </w:pPr>
      <w:del w:id="11955" w:author="pete jones" w:date="2022-01-04T10:46:00Z">
        <w:r w:rsidRPr="00FF6A71" w:rsidDel="00590CF0">
          <w:delText xml:space="preserve">When the initial design of the kinematics is complete the parts and assembly can be processed, and a kinematic system can be created and tested. Modification of the input geometry can be </w:delText>
        </w:r>
        <w:r w:rsidR="00F8680E" w:rsidRPr="00FF6A71" w:rsidDel="00590CF0">
          <w:delText>fine-tuned</w:delText>
        </w:r>
        <w:r w:rsidRPr="00FF6A71" w:rsidDel="00590CF0">
          <w:delText xml:space="preserve"> to obtain the desired clearance objectives</w:delText>
        </w:r>
        <w:r w:rsidR="00F8680E" w:rsidRPr="00FF6A71" w:rsidDel="00590CF0">
          <w:delText xml:space="preserve">, and further analysis to validate forces in the mechanism, displacement of the CoG of the moving elements, etc. </w:delText>
        </w:r>
        <w:r w:rsidR="00F8680E" w:rsidRPr="007C0DAF" w:rsidDel="00590CF0">
          <w:fldChar w:fldCharType="begin"/>
        </w:r>
        <w:r w:rsidR="00F8680E" w:rsidRPr="00FF6A71" w:rsidDel="00590CF0">
          <w:delInstrText xml:space="preserve"> REF _Ref66947328 \h </w:delInstrText>
        </w:r>
        <w:r w:rsidR="00F8680E" w:rsidRPr="007C0DAF" w:rsidDel="00590CF0">
          <w:fldChar w:fldCharType="separate"/>
        </w:r>
        <w:r w:rsidR="00DD384C" w:rsidRPr="00FF6A71" w:rsidDel="00590CF0">
          <w:delText xml:space="preserve">Figure </w:delText>
        </w:r>
        <w:r w:rsidR="00DD384C" w:rsidRPr="00FF6A71" w:rsidDel="00590CF0">
          <w:rPr>
            <w:noProof/>
          </w:rPr>
          <w:delText>6</w:delText>
        </w:r>
        <w:r w:rsidR="00DD384C" w:rsidRPr="00FF6A71" w:rsidDel="00590CF0">
          <w:noBreakHyphen/>
        </w:r>
        <w:r w:rsidR="00DD384C" w:rsidRPr="00FF6A71" w:rsidDel="00590CF0">
          <w:rPr>
            <w:noProof/>
          </w:rPr>
          <w:delText>10</w:delText>
        </w:r>
        <w:r w:rsidR="00F8680E" w:rsidRPr="007C0DAF" w:rsidDel="00590CF0">
          <w:fldChar w:fldCharType="end"/>
        </w:r>
        <w:r w:rsidR="00F8680E" w:rsidRPr="00FF6A71" w:rsidDel="00590CF0">
          <w:delText xml:space="preserve"> and </w:delText>
        </w:r>
        <w:r w:rsidR="00F8680E" w:rsidRPr="007C0DAF" w:rsidDel="00590CF0">
          <w:fldChar w:fldCharType="begin"/>
        </w:r>
        <w:r w:rsidR="00F8680E" w:rsidRPr="00FF6A71" w:rsidDel="00590CF0">
          <w:delInstrText xml:space="preserve"> REF _Ref66947338 \h </w:delInstrText>
        </w:r>
        <w:r w:rsidR="00F8680E" w:rsidRPr="007C0DAF" w:rsidDel="00590CF0">
          <w:fldChar w:fldCharType="separate"/>
        </w:r>
        <w:r w:rsidR="00DD384C" w:rsidRPr="00FF6A71" w:rsidDel="00590CF0">
          <w:delText xml:space="preserve">Figure </w:delText>
        </w:r>
        <w:r w:rsidR="00DD384C" w:rsidRPr="00FF6A71" w:rsidDel="00590CF0">
          <w:rPr>
            <w:noProof/>
          </w:rPr>
          <w:delText>6</w:delText>
        </w:r>
        <w:r w:rsidR="00DD384C" w:rsidRPr="00FF6A71" w:rsidDel="00590CF0">
          <w:noBreakHyphen/>
        </w:r>
        <w:r w:rsidR="00DD384C" w:rsidRPr="00FF6A71" w:rsidDel="00590CF0">
          <w:rPr>
            <w:noProof/>
          </w:rPr>
          <w:delText>11</w:delText>
        </w:r>
        <w:r w:rsidR="00F8680E" w:rsidRPr="007C0DAF" w:rsidDel="00590CF0">
          <w:fldChar w:fldCharType="end"/>
        </w:r>
        <w:r w:rsidR="00F8680E" w:rsidRPr="00FF6A71" w:rsidDel="00590CF0">
          <w:delText xml:space="preserve"> illustrate some of these data outputs.</w:delText>
        </w:r>
      </w:del>
    </w:p>
    <w:p w14:paraId="533A4B51" w14:textId="724A2787" w:rsidR="00270F9A" w:rsidRPr="00FF6A71" w:rsidDel="00590CF0" w:rsidRDefault="536DF994" w:rsidP="00BB7CB3">
      <w:pPr>
        <w:jc w:val="center"/>
        <w:rPr>
          <w:del w:id="11956" w:author="pete jones" w:date="2022-01-04T10:46:00Z"/>
        </w:rPr>
      </w:pPr>
      <w:del w:id="11957" w:author="pete jones" w:date="2022-01-04T10:46:00Z">
        <w:r w:rsidRPr="00C15005" w:rsidDel="00590CF0">
          <w:rPr>
            <w:noProof/>
          </w:rPr>
          <w:drawing>
            <wp:inline distT="0" distB="0" distL="0" distR="0" wp14:anchorId="7E683E06" wp14:editId="00205B61">
              <wp:extent cx="2804908" cy="2158981"/>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119">
                        <a:extLst>
                          <a:ext uri="{28A0092B-C50C-407E-A947-70E740481C1C}">
                            <a14:useLocalDpi xmlns:a14="http://schemas.microsoft.com/office/drawing/2010/main" val="0"/>
                          </a:ext>
                        </a:extLst>
                      </a:blip>
                      <a:stretch>
                        <a:fillRect/>
                      </a:stretch>
                    </pic:blipFill>
                    <pic:spPr>
                      <a:xfrm>
                        <a:off x="0" y="0"/>
                        <a:ext cx="2804908" cy="2158981"/>
                      </a:xfrm>
                      <a:prstGeom prst="rect">
                        <a:avLst/>
                      </a:prstGeom>
                    </pic:spPr>
                  </pic:pic>
                </a:graphicData>
              </a:graphic>
            </wp:inline>
          </w:drawing>
        </w:r>
      </w:del>
    </w:p>
    <w:p w14:paraId="4AB7137E" w14:textId="3EA32206" w:rsidR="0009732F" w:rsidRPr="007C0DAF" w:rsidDel="00590CF0" w:rsidRDefault="0009732F" w:rsidP="0009732F">
      <w:pPr>
        <w:pStyle w:val="TOCHeading"/>
        <w:jc w:val="center"/>
        <w:rPr>
          <w:del w:id="11958" w:author="pete jones" w:date="2022-01-04T10:46:00Z"/>
          <w:lang w:val="en-GB"/>
        </w:rPr>
      </w:pPr>
      <w:bookmarkStart w:id="11959" w:name="_Ref66947328"/>
      <w:bookmarkStart w:id="11960" w:name="_Toc68162279"/>
      <w:del w:id="11961" w:author="pete jones" w:date="2022-01-04T10:46:00Z">
        <w:r w:rsidRPr="00255624" w:rsidDel="00590CF0">
          <w:rPr>
            <w:lang w:val="en-GB"/>
          </w:rPr>
          <w:delText xml:space="preserve">Figure </w:delText>
        </w:r>
        <w:r w:rsidRPr="00255624" w:rsidDel="00590CF0">
          <w:fldChar w:fldCharType="begin"/>
        </w:r>
        <w:r w:rsidRPr="00255624" w:rsidDel="00590CF0">
          <w:rPr>
            <w:lang w:val="en-GB"/>
          </w:rPr>
          <w:delInstrText>STYLEREF 1 \s</w:delInstrText>
        </w:r>
        <w:r w:rsidRPr="00255624" w:rsidDel="00590CF0">
          <w:fldChar w:fldCharType="separate"/>
        </w:r>
        <w:r w:rsidR="00DD384C" w:rsidRPr="00255624" w:rsidDel="00590CF0">
          <w:rPr>
            <w:noProof/>
            <w:lang w:val="en-GB"/>
          </w:rPr>
          <w:delText>6</w:delText>
        </w:r>
        <w:r w:rsidRPr="00255624" w:rsidDel="00590CF0">
          <w:fldChar w:fldCharType="end"/>
        </w:r>
        <w:r w:rsidR="00F8680E" w:rsidRPr="00255624" w:rsidDel="00590CF0">
          <w:rPr>
            <w:lang w:val="en-GB"/>
          </w:rPr>
          <w:noBreakHyphen/>
        </w:r>
        <w:r w:rsidRPr="00255624" w:rsidDel="00590CF0">
          <w:fldChar w:fldCharType="begin"/>
        </w:r>
        <w:r w:rsidRPr="00255624" w:rsidDel="00590CF0">
          <w:rPr>
            <w:lang w:val="en-GB"/>
          </w:rPr>
          <w:delInstrText>SEQ Figure \* ARABIC \s 1</w:delInstrText>
        </w:r>
        <w:r w:rsidRPr="00255624" w:rsidDel="00590CF0">
          <w:fldChar w:fldCharType="separate"/>
        </w:r>
        <w:r w:rsidR="00DD384C" w:rsidRPr="00255624" w:rsidDel="00590CF0">
          <w:rPr>
            <w:noProof/>
            <w:lang w:val="en-GB"/>
          </w:rPr>
          <w:delText>10</w:delText>
        </w:r>
        <w:r w:rsidRPr="00255624" w:rsidDel="00590CF0">
          <w:fldChar w:fldCharType="end"/>
        </w:r>
        <w:bookmarkEnd w:id="11959"/>
        <w:r w:rsidRPr="00255624" w:rsidDel="00590CF0">
          <w:rPr>
            <w:lang w:val="en-GB"/>
          </w:rPr>
          <w:delText>: Mechanism assembly, trace of bonnet plate</w:delText>
        </w:r>
        <w:bookmarkEnd w:id="11960"/>
      </w:del>
    </w:p>
    <w:p w14:paraId="5DFC1AA3" w14:textId="0D4FDCD0" w:rsidR="00270F9A" w:rsidRPr="00FF6A71" w:rsidDel="00590CF0" w:rsidRDefault="1BA0AA25" w:rsidP="00BB7CB3">
      <w:pPr>
        <w:jc w:val="center"/>
        <w:rPr>
          <w:del w:id="11962" w:author="pete jones" w:date="2022-01-04T10:46:00Z"/>
          <w:noProof/>
        </w:rPr>
      </w:pPr>
      <w:del w:id="11963" w:author="pete jones" w:date="2022-01-04T10:46:00Z">
        <w:r w:rsidRPr="00C15005" w:rsidDel="00590CF0">
          <w:rPr>
            <w:noProof/>
          </w:rPr>
          <w:drawing>
            <wp:inline distT="0" distB="0" distL="0" distR="0" wp14:anchorId="2B96D9E0" wp14:editId="5531271D">
              <wp:extent cx="2552615" cy="1849607"/>
              <wp:effectExtent l="0" t="0" r="63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120">
                        <a:extLst>
                          <a:ext uri="{28A0092B-C50C-407E-A947-70E740481C1C}">
                            <a14:useLocalDpi xmlns:a14="http://schemas.microsoft.com/office/drawing/2010/main" val="0"/>
                          </a:ext>
                        </a:extLst>
                      </a:blip>
                      <a:stretch>
                        <a:fillRect/>
                      </a:stretch>
                    </pic:blipFill>
                    <pic:spPr>
                      <a:xfrm>
                        <a:off x="0" y="0"/>
                        <a:ext cx="2552615" cy="1849607"/>
                      </a:xfrm>
                      <a:prstGeom prst="rect">
                        <a:avLst/>
                      </a:prstGeom>
                    </pic:spPr>
                  </pic:pic>
                </a:graphicData>
              </a:graphic>
            </wp:inline>
          </w:drawing>
        </w:r>
        <w:r w:rsidRPr="00FF6A71" w:rsidDel="00590CF0">
          <w:rPr>
            <w:noProof/>
          </w:rPr>
          <w:delText xml:space="preserve"> </w:delText>
        </w:r>
        <w:r w:rsidRPr="007C0DAF" w:rsidDel="00590CF0">
          <w:rPr>
            <w:noProof/>
          </w:rPr>
          <w:drawing>
            <wp:inline distT="0" distB="0" distL="0" distR="0" wp14:anchorId="59B65AFA" wp14:editId="43CD01AF">
              <wp:extent cx="2541154" cy="2087697"/>
              <wp:effectExtent l="0" t="0" r="0" b="825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pic:nvPicPr>
                    <pic:blipFill>
                      <a:blip r:embed="rId121">
                        <a:extLst>
                          <a:ext uri="{28A0092B-C50C-407E-A947-70E740481C1C}">
                            <a14:useLocalDpi xmlns:a14="http://schemas.microsoft.com/office/drawing/2010/main" val="0"/>
                          </a:ext>
                        </a:extLst>
                      </a:blip>
                      <a:stretch>
                        <a:fillRect/>
                      </a:stretch>
                    </pic:blipFill>
                    <pic:spPr>
                      <a:xfrm>
                        <a:off x="0" y="0"/>
                        <a:ext cx="2541154" cy="2087697"/>
                      </a:xfrm>
                      <a:prstGeom prst="rect">
                        <a:avLst/>
                      </a:prstGeom>
                    </pic:spPr>
                  </pic:pic>
                </a:graphicData>
              </a:graphic>
            </wp:inline>
          </w:drawing>
        </w:r>
      </w:del>
    </w:p>
    <w:p w14:paraId="57ABF7E0" w14:textId="3052D22D" w:rsidR="00F8680E" w:rsidRPr="007C0DAF" w:rsidDel="00590CF0" w:rsidRDefault="00F8680E" w:rsidP="00F8680E">
      <w:pPr>
        <w:pStyle w:val="TOCHeading"/>
        <w:jc w:val="center"/>
        <w:rPr>
          <w:del w:id="11964" w:author="pete jones" w:date="2022-01-04T10:46:00Z"/>
          <w:noProof/>
          <w:lang w:val="en-GB"/>
        </w:rPr>
      </w:pPr>
      <w:bookmarkStart w:id="11965" w:name="_Ref66947338"/>
      <w:bookmarkStart w:id="11966" w:name="_Toc68162280"/>
      <w:del w:id="11967" w:author="pete jones" w:date="2022-01-04T10:46:00Z">
        <w:r w:rsidRPr="00255624" w:rsidDel="00590CF0">
          <w:rPr>
            <w:lang w:val="en-GB"/>
          </w:rPr>
          <w:delText xml:space="preserve">Figure </w:delText>
        </w:r>
        <w:r w:rsidRPr="00255624" w:rsidDel="00590CF0">
          <w:fldChar w:fldCharType="begin"/>
        </w:r>
        <w:r w:rsidRPr="00255624" w:rsidDel="00590CF0">
          <w:rPr>
            <w:lang w:val="en-GB"/>
          </w:rPr>
          <w:delInstrText>STYLEREF 1 \s</w:delInstrText>
        </w:r>
        <w:r w:rsidRPr="00255624" w:rsidDel="00590CF0">
          <w:fldChar w:fldCharType="separate"/>
        </w:r>
        <w:r w:rsidR="00DD384C" w:rsidRPr="00255624" w:rsidDel="00590CF0">
          <w:rPr>
            <w:noProof/>
            <w:lang w:val="en-GB"/>
          </w:rPr>
          <w:delText>6</w:delText>
        </w:r>
        <w:r w:rsidRPr="00255624" w:rsidDel="00590CF0">
          <w:fldChar w:fldCharType="end"/>
        </w:r>
        <w:r w:rsidRPr="00255624" w:rsidDel="00590CF0">
          <w:rPr>
            <w:lang w:val="en-GB"/>
          </w:rPr>
          <w:noBreakHyphen/>
        </w:r>
        <w:r w:rsidRPr="00255624" w:rsidDel="00590CF0">
          <w:fldChar w:fldCharType="begin"/>
        </w:r>
        <w:r w:rsidRPr="00255624" w:rsidDel="00590CF0">
          <w:rPr>
            <w:lang w:val="en-GB"/>
          </w:rPr>
          <w:delInstrText>SEQ Figure \* ARABIC \s 1</w:delInstrText>
        </w:r>
        <w:r w:rsidRPr="00255624" w:rsidDel="00590CF0">
          <w:fldChar w:fldCharType="separate"/>
        </w:r>
        <w:r w:rsidR="00DD384C" w:rsidRPr="00255624" w:rsidDel="00590CF0">
          <w:rPr>
            <w:noProof/>
            <w:lang w:val="en-GB"/>
          </w:rPr>
          <w:delText>11</w:delText>
        </w:r>
        <w:r w:rsidRPr="00255624" w:rsidDel="00590CF0">
          <w:fldChar w:fldCharType="end"/>
        </w:r>
        <w:bookmarkEnd w:id="11965"/>
        <w:r w:rsidRPr="00255624" w:rsidDel="00590CF0">
          <w:rPr>
            <w:lang w:val="en-GB"/>
          </w:rPr>
          <w:delText>: Mechanism traces and swept volume</w:delText>
        </w:r>
        <w:bookmarkEnd w:id="11966"/>
      </w:del>
    </w:p>
    <w:p w14:paraId="00B8147F" w14:textId="287E6CA1" w:rsidR="0022610E" w:rsidRPr="00FF6A71" w:rsidRDefault="00DF3298" w:rsidP="0022610E">
      <w:pPr>
        <w:jc w:val="left"/>
        <w:rPr>
          <w:b/>
          <w:bCs/>
          <w:u w:val="single"/>
        </w:rPr>
      </w:pPr>
      <w:r w:rsidRPr="00FF6A71">
        <w:rPr>
          <w:b/>
          <w:bCs/>
          <w:u w:val="single"/>
        </w:rPr>
        <w:t>Integrating projects summary</w:t>
      </w:r>
    </w:p>
    <w:p w14:paraId="3BC871EE" w14:textId="48AF5E71" w:rsidR="00806C4E" w:rsidRPr="00FF6A71" w:rsidRDefault="0076766B" w:rsidP="0022610E">
      <w:pPr>
        <w:jc w:val="left"/>
      </w:pPr>
      <w:r w:rsidRPr="00FF6A71">
        <w:t>The detailed review of a single question extracted from a level 4 mathematics text</w:t>
      </w:r>
      <w:ins w:id="11968" w:author="pete jones" w:date="2022-01-04T10:55:00Z">
        <w:r w:rsidR="00510832" w:rsidRPr="00FF6A71">
          <w:t xml:space="preserve"> </w:t>
        </w:r>
      </w:ins>
      <w:ins w:id="11969" w:author="pete jones" w:date="2022-04-01T09:55:00Z">
        <w:r w:rsidR="00EC37C4">
          <w:t>is considered</w:t>
        </w:r>
      </w:ins>
      <w:ins w:id="11970" w:author="pete jones" w:date="2022-01-04T10:55:00Z">
        <w:r w:rsidR="00510832" w:rsidRPr="00FF6A71">
          <w:t xml:space="preserve"> in </w:t>
        </w:r>
        <w:r w:rsidR="00510832" w:rsidRPr="00312F59">
          <w:fldChar w:fldCharType="begin"/>
        </w:r>
        <w:r w:rsidR="00510832" w:rsidRPr="00FF6A71">
          <w:instrText xml:space="preserve"> REF _Ref92186159 \n \h </w:instrText>
        </w:r>
      </w:ins>
      <w:r w:rsidR="00510832" w:rsidRPr="00312F59">
        <w:fldChar w:fldCharType="separate"/>
      </w:r>
      <w:ins w:id="11971" w:author="pete jones" w:date="2022-04-05T11:31:00Z">
        <w:r w:rsidR="00D94147">
          <w:t>11.3</w:t>
        </w:r>
      </w:ins>
      <w:ins w:id="11972" w:author="pete jones" w:date="2022-01-04T10:55:00Z">
        <w:r w:rsidR="00510832" w:rsidRPr="00312F59">
          <w:fldChar w:fldCharType="end"/>
        </w:r>
        <w:r w:rsidR="00510832" w:rsidRPr="00FF6A71">
          <w:t>,</w:t>
        </w:r>
      </w:ins>
      <w:r w:rsidRPr="00FF6A71">
        <w:t xml:space="preserve"> which focu</w:t>
      </w:r>
      <w:del w:id="11973" w:author="pete jones" w:date="2022-03-30T09:52:00Z">
        <w:r w:rsidRPr="00FF6A71" w:rsidDel="004A5015">
          <w:delText>s</w:delText>
        </w:r>
      </w:del>
      <w:r w:rsidRPr="00FF6A71">
        <w:t xml:space="preserve">ses on an isolated topic </w:t>
      </w:r>
      <w:del w:id="11974" w:author="pete jones" w:date="2022-04-01T09:56:00Z">
        <w:r w:rsidRPr="00FF6A71" w:rsidDel="00EC37C4">
          <w:delText xml:space="preserve">serves </w:delText>
        </w:r>
      </w:del>
      <w:r w:rsidRPr="00FF6A71">
        <w:t>to illustrate a synoptic link to a digital engineering approach to solving this problem.</w:t>
      </w:r>
      <w:r w:rsidR="004A74E6" w:rsidRPr="00FF6A71">
        <w:t xml:space="preserve"> Engineering is the application of mathematics and science for the benefit of society, which </w:t>
      </w:r>
      <w:del w:id="11975" w:author="pete jones" w:date="2022-03-30T09:52:00Z">
        <w:r w:rsidR="00C4140E" w:rsidRPr="00FF6A71" w:rsidDel="004A5015">
          <w:delText xml:space="preserve">clearly </w:delText>
        </w:r>
      </w:del>
      <w:r w:rsidR="00C4140E" w:rsidRPr="00FF6A71">
        <w:t>demonstrates the importance of application over pure theory.</w:t>
      </w:r>
      <w:r w:rsidRPr="00FF6A71">
        <w:t xml:space="preserve"> It is not intended to suggest that one has more validity but does suggest that the more practical approach can help design PBL</w:t>
      </w:r>
      <w:r w:rsidR="00C4140E" w:rsidRPr="00FF6A71">
        <w:t xml:space="preserve"> experiences</w:t>
      </w:r>
      <w:r w:rsidRPr="00FF6A71">
        <w:t xml:space="preserve">. </w:t>
      </w:r>
      <w:r w:rsidR="00884044" w:rsidRPr="00FF6A71">
        <w:t xml:space="preserve">The example also </w:t>
      </w:r>
      <w:del w:id="11976" w:author="pete jones" w:date="2022-04-01T09:56:00Z">
        <w:r w:rsidR="00884044" w:rsidRPr="00FF6A71" w:rsidDel="00EC37C4">
          <w:delText>serves to illustrate</w:delText>
        </w:r>
      </w:del>
      <w:ins w:id="11977" w:author="pete jones" w:date="2022-04-01T09:56:00Z">
        <w:r w:rsidR="00EC37C4">
          <w:t>illustrates</w:t>
        </w:r>
      </w:ins>
      <w:r w:rsidR="00884044" w:rsidRPr="00FF6A71">
        <w:t xml:space="preserve"> the level of detail and the volume of work required to balance the need to validate learning outcomes with </w:t>
      </w:r>
      <w:ins w:id="11978" w:author="pete jones" w:date="2022-03-30T09:52:00Z">
        <w:r w:rsidR="004A5015">
          <w:t xml:space="preserve">the </w:t>
        </w:r>
      </w:ins>
      <w:r w:rsidR="00884044" w:rsidRPr="00FF6A71">
        <w:t>student experience. Th</w:t>
      </w:r>
      <w:del w:id="11979" w:author="pete jones" w:date="2022-04-01T09:56:00Z">
        <w:r w:rsidR="00884044" w:rsidRPr="00FF6A71" w:rsidDel="00EC37C4">
          <w:delText>e objective of this research i</w:delText>
        </w:r>
      </w:del>
      <w:ins w:id="11980" w:author="pete jones" w:date="2022-04-01T09:56:00Z">
        <w:r w:rsidR="00EC37C4">
          <w:t xml:space="preserve">is research </w:t>
        </w:r>
      </w:ins>
      <w:ins w:id="11981" w:author="pete jones" w:date="2022-04-01T15:02:00Z">
        <w:r w:rsidR="00726256">
          <w:t>highlights</w:t>
        </w:r>
      </w:ins>
      <w:del w:id="11982" w:author="pete jones" w:date="2022-04-01T15:02:00Z">
        <w:r w:rsidR="00884044" w:rsidRPr="00FF6A71" w:rsidDel="00726256">
          <w:delText>s to highlight</w:delText>
        </w:r>
      </w:del>
      <w:r w:rsidR="00884044" w:rsidRPr="00FF6A71">
        <w:t xml:space="preserve"> the possibilities for a CDE framework that supports modern curricula. The scope did not include a thorough mapping of learning outcomes to subjects to learning experiences or suggest delivery schedules and portfolios of assignment ideas. This detail must be achieved through local initiatives to meet local requirements</w:t>
      </w:r>
      <w:r w:rsidR="002B28EB" w:rsidRPr="00FF6A71">
        <w:t>.</w:t>
      </w:r>
    </w:p>
    <w:p w14:paraId="151A2CAA" w14:textId="5EA4E5E6" w:rsidR="00DF3298" w:rsidRPr="00FF6A71" w:rsidRDefault="00806C4E" w:rsidP="0022610E">
      <w:pPr>
        <w:jc w:val="left"/>
      </w:pPr>
      <w:r w:rsidRPr="00FF6A71">
        <w:t xml:space="preserve">The example design brief would require more effort to satisfy the detailed </w:t>
      </w:r>
      <w:del w:id="11983" w:author="pete jones" w:date="2022-03-30T09:52:00Z">
        <w:r w:rsidRPr="00FF6A71" w:rsidDel="004A5015">
          <w:delText xml:space="preserve">evidencing </w:delText>
        </w:r>
      </w:del>
      <w:ins w:id="11984" w:author="pete jones" w:date="2022-03-30T09:52:00Z">
        <w:r w:rsidR="004A5015" w:rsidRPr="00FF6A71">
          <w:t>evidenc</w:t>
        </w:r>
        <w:r w:rsidR="004A5015">
          <w:t>e</w:t>
        </w:r>
        <w:r w:rsidR="004A5015" w:rsidRPr="00FF6A71">
          <w:t xml:space="preserve"> </w:t>
        </w:r>
      </w:ins>
      <w:r w:rsidRPr="00FF6A71">
        <w:t xml:space="preserve">of learning outcomes. However, it does provide a foundation to rethink learning experiences and offers stronger inter-module links, </w:t>
      </w:r>
      <w:r w:rsidR="007F61D3" w:rsidRPr="00FF6A71">
        <w:t>teamwork,</w:t>
      </w:r>
      <w:r w:rsidRPr="00FF6A71">
        <w:t xml:space="preserve"> </w:t>
      </w:r>
      <w:del w:id="11985" w:author="pete jones" w:date="2022-03-30T09:52:00Z">
        <w:r w:rsidRPr="00FF6A71" w:rsidDel="004A5015">
          <w:delText xml:space="preserve">and </w:delText>
        </w:r>
      </w:del>
      <w:r w:rsidRPr="00FF6A71">
        <w:t xml:space="preserve">communication, and engaged learning. </w:t>
      </w:r>
      <w:r w:rsidRPr="00FF6A71">
        <w:lastRenderedPageBreak/>
        <w:t xml:space="preserve">The work required to connect the facilitation of learning and assessment with digital and practical engineering is only signposted. The suggested activity is a complex challenge; the outcome is unknown until it </w:t>
      </w:r>
      <w:del w:id="11986" w:author="pete jones" w:date="2022-04-01T09:56:00Z">
        <w:r w:rsidRPr="00FF6A71" w:rsidDel="00EC37C4">
          <w:delText>has been</w:delText>
        </w:r>
      </w:del>
      <w:ins w:id="11987" w:author="pete jones" w:date="2022-04-01T09:56:00Z">
        <w:r w:rsidR="00EC37C4">
          <w:t>is</w:t>
        </w:r>
      </w:ins>
      <w:r w:rsidRPr="00FF6A71">
        <w:t xml:space="preserve"> tested through </w:t>
      </w:r>
      <w:r w:rsidR="004A74E6" w:rsidRPr="00FF6A71">
        <w:t>several</w:t>
      </w:r>
      <w:r w:rsidRPr="00FF6A71">
        <w:t xml:space="preserve"> iterations. </w:t>
      </w:r>
      <w:r w:rsidR="004A74E6" w:rsidRPr="00FF6A71">
        <w:t>It would be essential for a</w:t>
      </w:r>
      <w:del w:id="11988" w:author="pete jones" w:date="2022-04-01T15:02:00Z">
        <w:r w:rsidR="004A74E6" w:rsidRPr="00FF6A71" w:rsidDel="00726256">
          <w:delText xml:space="preserve">ny such </w:delText>
        </w:r>
      </w:del>
      <w:del w:id="11989" w:author="pete jones" w:date="2022-04-01T09:56:00Z">
        <w:r w:rsidR="004A74E6" w:rsidRPr="00FF6A71" w:rsidDel="00EC37C4">
          <w:delText>a challenge to be prototyped by academic and technical</w:delText>
        </w:r>
        <w:r w:rsidR="0076766B" w:rsidRPr="00FF6A71" w:rsidDel="00EC37C4">
          <w:delText xml:space="preserve"> </w:delText>
        </w:r>
        <w:r w:rsidR="004A74E6" w:rsidRPr="00FF6A71" w:rsidDel="00EC37C4">
          <w:delText>staff to evaluate the feasibility, in terms</w:delText>
        </w:r>
      </w:del>
      <w:ins w:id="11990" w:author="pete jones" w:date="2022-04-01T15:02:00Z">
        <w:r w:rsidR="00726256">
          <w:t>cademic and technical staff to prototype any such challenge</w:t>
        </w:r>
      </w:ins>
      <w:ins w:id="11991" w:author="pete jones" w:date="2022-04-01T09:56:00Z">
        <w:r w:rsidR="00EC37C4">
          <w:t xml:space="preserve"> to evaluate the feasibility</w:t>
        </w:r>
      </w:ins>
      <w:r w:rsidR="004A74E6" w:rsidRPr="00FF6A71">
        <w:t xml:space="preserve"> of resources, support, time, model solutions, and minimum acceptance criteria. Whilst failure may be instructive, it serves no purpose if failure is due to </w:t>
      </w:r>
      <w:ins w:id="11992" w:author="pete jones" w:date="2022-03-30T09:52:00Z">
        <w:r w:rsidR="004A5015">
          <w:t xml:space="preserve">a </w:t>
        </w:r>
      </w:ins>
      <w:r w:rsidR="004A74E6" w:rsidRPr="00FF6A71">
        <w:t xml:space="preserve">lack of preparation. </w:t>
      </w:r>
    </w:p>
    <w:p w14:paraId="2F48C5AC" w14:textId="75365A05" w:rsidR="004B4889" w:rsidRPr="00FF6A71" w:rsidRDefault="004B4889" w:rsidP="004B4889">
      <w:r w:rsidRPr="00FF6A71">
        <w:t xml:space="preserve">The introduction of </w:t>
      </w:r>
      <w:ins w:id="11993" w:author="pete jones" w:date="2022-03-30T09:52:00Z">
        <w:r w:rsidR="004A5015">
          <w:t xml:space="preserve">the </w:t>
        </w:r>
      </w:ins>
      <w:r w:rsidR="0022610E" w:rsidRPr="00FF6A71">
        <w:t>“domestic power generation device”</w:t>
      </w:r>
      <w:r w:rsidRPr="00FF6A71">
        <w:t xml:space="preserve"> example design project </w:t>
      </w:r>
      <w:r w:rsidR="00D211A7" w:rsidRPr="00FF6A71">
        <w:t xml:space="preserve">presents a concept in which a CDE infrastructure </w:t>
      </w:r>
      <w:del w:id="11994" w:author="pete jones" w:date="2022-04-01T09:57:00Z">
        <w:r w:rsidR="004F58AE" w:rsidRPr="00FF6A71" w:rsidDel="00EC37C4">
          <w:delText>may</w:delText>
        </w:r>
        <w:r w:rsidR="00D211A7" w:rsidRPr="00FF6A71" w:rsidDel="00EC37C4">
          <w:delText xml:space="preserve"> be exploited to </w:delText>
        </w:r>
      </w:del>
      <w:r w:rsidR="00D211A7" w:rsidRPr="00FF6A71">
        <w:t>support</w:t>
      </w:r>
      <w:ins w:id="11995" w:author="pete jones" w:date="2022-04-01T09:57:00Z">
        <w:r w:rsidR="00EC37C4">
          <w:t>s</w:t>
        </w:r>
      </w:ins>
      <w:r w:rsidR="00D211A7" w:rsidRPr="00FF6A71">
        <w:t xml:space="preserve"> student learning.</w:t>
      </w:r>
      <w:r w:rsidR="00C24C93" w:rsidRPr="00FF6A71">
        <w:t xml:space="preserve"> It is not new or unique</w:t>
      </w:r>
      <w:del w:id="11996" w:author="pete jones" w:date="2022-04-01T09:57:00Z">
        <w:r w:rsidR="00C24C93" w:rsidRPr="00FF6A71" w:rsidDel="00EC37C4">
          <w:delText xml:space="preserve">, </w:delText>
        </w:r>
      </w:del>
      <w:ins w:id="11997" w:author="pete jones" w:date="2022-04-01T09:57:00Z">
        <w:r w:rsidR="00EC37C4">
          <w:t>;</w:t>
        </w:r>
        <w:r w:rsidR="00EC37C4" w:rsidRPr="00FF6A71">
          <w:t xml:space="preserve"> </w:t>
        </w:r>
      </w:ins>
      <w:r w:rsidR="00C24C93" w:rsidRPr="00FF6A71">
        <w:t xml:space="preserve">centralising project work is at the core of rethinking engineering education. Innovating institutions such as NMITE and TEDI are beginning to challenge UK </w:t>
      </w:r>
      <w:r w:rsidR="00165283" w:rsidRPr="00FF6A71">
        <w:t>entrenched attitudes. Synoptic or integrated project work</w:t>
      </w:r>
      <w:r w:rsidR="00D211A7" w:rsidRPr="00FF6A71">
        <w:t xml:space="preserve"> should be viewed as a tool to initiate critical appraisal of opportunities to rethink the learning experiences of </w:t>
      </w:r>
      <w:del w:id="11998" w:author="pete jones" w:date="2022-03-30T09:53:00Z">
        <w:r w:rsidR="00D211A7" w:rsidRPr="00FF6A71" w:rsidDel="004A5015">
          <w:delText xml:space="preserve">first </w:delText>
        </w:r>
      </w:del>
      <w:ins w:id="11999" w:author="pete jones" w:date="2022-03-30T09:53:00Z">
        <w:r w:rsidR="004A5015" w:rsidRPr="00FF6A71">
          <w:t>first</w:t>
        </w:r>
        <w:r w:rsidR="004A5015">
          <w:t>-</w:t>
        </w:r>
      </w:ins>
      <w:r w:rsidR="00D211A7" w:rsidRPr="00FF6A71">
        <w:t>year engineering undergraduates. Like so many ideas for projects presented to academia</w:t>
      </w:r>
      <w:ins w:id="12000" w:author="pete jones" w:date="2022-03-30T09:53:00Z">
        <w:r w:rsidR="004A5015">
          <w:t>,</w:t>
        </w:r>
      </w:ins>
      <w:r w:rsidR="00D211A7" w:rsidRPr="00FF6A71">
        <w:t xml:space="preserve"> it does not replace the </w:t>
      </w:r>
      <w:del w:id="12001" w:author="pete jones" w:date="2022-04-01T09:58:00Z">
        <w:r w:rsidR="00D211A7" w:rsidRPr="00FF6A71" w:rsidDel="00EC37C4">
          <w:delText>very important</w:delText>
        </w:r>
      </w:del>
      <w:ins w:id="12002" w:author="pete jones" w:date="2022-04-01T09:58:00Z">
        <w:r w:rsidR="00EC37C4">
          <w:t>fundamental</w:t>
        </w:r>
      </w:ins>
      <w:r w:rsidR="00D211A7" w:rsidRPr="00FF6A71">
        <w:t xml:space="preserve"> process of designing the curriculum</w:t>
      </w:r>
      <w:del w:id="12003" w:author="pete jones" w:date="2022-03-30T09:53:00Z">
        <w:r w:rsidR="00D211A7" w:rsidRPr="00FF6A71" w:rsidDel="004A5015">
          <w:delText>,</w:delText>
        </w:r>
      </w:del>
      <w:r w:rsidR="00D211A7" w:rsidRPr="00FF6A71">
        <w:t xml:space="preserve"> but suggests the direction required to meet future demands. The facilitation of such projects will prescribe </w:t>
      </w:r>
      <w:r w:rsidR="00C24C93" w:rsidRPr="00FF6A71">
        <w:t xml:space="preserve">a </w:t>
      </w:r>
      <w:del w:id="12004" w:author="pete jones" w:date="2022-04-01T09:58:00Z">
        <w:r w:rsidR="00D211A7" w:rsidRPr="00FF6A71" w:rsidDel="00EC37C4">
          <w:delText xml:space="preserve">fundamental </w:delText>
        </w:r>
      </w:del>
      <w:ins w:id="12005" w:author="pete jones" w:date="2022-04-01T09:58:00Z">
        <w:r w:rsidR="00EC37C4">
          <w:t>to</w:t>
        </w:r>
        <w:r w:rsidR="00EC37C4" w:rsidRPr="00FF6A71">
          <w:t xml:space="preserve">tal </w:t>
        </w:r>
      </w:ins>
      <w:r w:rsidR="00D211A7" w:rsidRPr="00FF6A71">
        <w:t>review of the design of engineering curricula</w:t>
      </w:r>
      <w:del w:id="12006" w:author="pete jones" w:date="2022-04-01T09:58:00Z">
        <w:r w:rsidR="00C24C93" w:rsidRPr="00FF6A71" w:rsidDel="00EC37C4">
          <w:delText xml:space="preserve">; </w:delText>
        </w:r>
      </w:del>
      <w:ins w:id="12007" w:author="pete jones" w:date="2022-04-01T09:58:00Z">
        <w:r w:rsidR="00EC37C4">
          <w:t>,</w:t>
        </w:r>
        <w:r w:rsidR="00EC37C4" w:rsidRPr="00FF6A71">
          <w:t xml:space="preserve"> </w:t>
        </w:r>
      </w:ins>
      <w:r w:rsidR="00C24C93" w:rsidRPr="00FF6A71">
        <w:t xml:space="preserve">requiring industry, accreditation boards, </w:t>
      </w:r>
      <w:del w:id="12008" w:author="pete jones" w:date="2022-03-30T09:53:00Z">
        <w:r w:rsidR="00C24C93" w:rsidRPr="00FF6A71" w:rsidDel="004A5015">
          <w:delText xml:space="preserve">the </w:delText>
        </w:r>
      </w:del>
      <w:r w:rsidR="00C24C93" w:rsidRPr="00FF6A71">
        <w:t>institutes, and academia to harmonise their current disparate views.</w:t>
      </w:r>
    </w:p>
    <w:p w14:paraId="7AB10497" w14:textId="1C4607FD" w:rsidR="005C121D" w:rsidRPr="00FF6A71" w:rsidRDefault="005C121D" w:rsidP="005C121D">
      <w:pPr>
        <w:pStyle w:val="Heading2"/>
      </w:pPr>
      <w:bookmarkStart w:id="12009" w:name="_Toc68162220"/>
      <w:bookmarkStart w:id="12010" w:name="_Toc99969588"/>
      <w:r w:rsidRPr="00FF6A71">
        <w:t xml:space="preserve">Covid 19 and the CDE enhanced </w:t>
      </w:r>
      <w:commentRangeStart w:id="12011"/>
      <w:r w:rsidRPr="00FF6A71">
        <w:t>curriculum</w:t>
      </w:r>
      <w:bookmarkEnd w:id="12009"/>
      <w:commentRangeEnd w:id="12011"/>
      <w:r w:rsidR="00B00BB1" w:rsidRPr="00FF6A71">
        <w:rPr>
          <w:rStyle w:val="CommentReference"/>
          <w:b w:val="0"/>
          <w:bCs w:val="0"/>
          <w:i w:val="0"/>
          <w:iCs w:val="0"/>
        </w:rPr>
        <w:commentReference w:id="12011"/>
      </w:r>
      <w:bookmarkEnd w:id="12010"/>
    </w:p>
    <w:p w14:paraId="740A1FB2" w14:textId="332D8696" w:rsidR="005C121D" w:rsidRPr="00FF6A71" w:rsidRDefault="005C121D" w:rsidP="005C121D">
      <w:r w:rsidRPr="00FF6A71">
        <w:t xml:space="preserve">The coronavirus pandemic has </w:t>
      </w:r>
      <w:del w:id="12012" w:author="pete jones" w:date="2022-04-01T09:58:00Z">
        <w:r w:rsidRPr="00FF6A71" w:rsidDel="00EC37C4">
          <w:delText>had a profound effect on every aspect of our lives, forcing us to rethink what is important and to</w:delText>
        </w:r>
      </w:del>
      <w:ins w:id="12013" w:author="pete jones" w:date="2022-04-01T09:58:00Z">
        <w:r w:rsidR="00EC37C4">
          <w:t>profoundly affected every aspect of our lives, forcing us to rethink what is essential and</w:t>
        </w:r>
      </w:ins>
      <w:r w:rsidRPr="00FF6A71">
        <w:t xml:space="preserve"> find effective ways to continue our personal and business activities. Networking and collaboration in this new paradigm have found new and creative ways to make some of those readjustments. On</w:t>
      </w:r>
      <w:del w:id="12014" w:author="pete jones" w:date="2022-03-30T09:53:00Z">
        <w:r w:rsidRPr="00FF6A71" w:rsidDel="004A5015">
          <w:delText>-</w:delText>
        </w:r>
      </w:del>
      <w:r w:rsidRPr="00FF6A71">
        <w:t xml:space="preserve">line shopping has exploded; Amazon </w:t>
      </w:r>
      <w:del w:id="12015" w:author="pete jones" w:date="2022-03-30T09:53:00Z">
        <w:r w:rsidRPr="00FF6A71" w:rsidDel="004A5015">
          <w:delText xml:space="preserve">have </w:delText>
        </w:r>
      </w:del>
      <w:ins w:id="12016" w:author="pete jones" w:date="2022-03-30T09:53:00Z">
        <w:r w:rsidR="004A5015" w:rsidRPr="00FF6A71">
          <w:t>ha</w:t>
        </w:r>
        <w:r w:rsidR="004A5015">
          <w:t>s</w:t>
        </w:r>
        <w:r w:rsidR="004A5015" w:rsidRPr="00FF6A71">
          <w:t xml:space="preserve"> </w:t>
        </w:r>
      </w:ins>
      <w:r w:rsidRPr="00FF6A71">
        <w:t>flourished during the lockdown</w:t>
      </w:r>
      <w:ins w:id="12017" w:author="pete jones" w:date="2022-04-01T09:58:00Z">
        <w:r w:rsidR="00EC37C4">
          <w:t>,</w:t>
        </w:r>
      </w:ins>
      <w:r w:rsidRPr="00FF6A71">
        <w:t xml:space="preserve"> demonstrating its capacity to cope with unprecedented demand. Many businesses have been forced into a wave of creativeness, whil</w:t>
      </w:r>
      <w:del w:id="12018" w:author="pete jones" w:date="2022-04-01T09:59:00Z">
        <w:r w:rsidRPr="00FF6A71" w:rsidDel="00EC37C4">
          <w:delText>st others have simply</w:delText>
        </w:r>
      </w:del>
      <w:ins w:id="12019" w:author="pete jones" w:date="2022-04-01T09:59:00Z">
        <w:r w:rsidR="00EC37C4">
          <w:t>e others have</w:t>
        </w:r>
      </w:ins>
      <w:r w:rsidRPr="00FF6A71">
        <w:t xml:space="preserve"> collapsed. Collaborative communications have entered everyday life. Software such as </w:t>
      </w:r>
      <w:r w:rsidR="00F427D8" w:rsidRPr="00FF6A71">
        <w:t>Zoom</w:t>
      </w:r>
      <w:del w:id="12020" w:author="pete jones" w:date="2022-04-01T09:59:00Z">
        <w:r w:rsidR="00F427D8" w:rsidRPr="00FF6A71" w:rsidDel="00EC37C4">
          <w:delText>,</w:delText>
        </w:r>
      </w:del>
      <w:r w:rsidRPr="00FF6A71">
        <w:t xml:space="preserve"> and Microsoft Teams have emerged from the office and become an effective means to continue our </w:t>
      </w:r>
      <w:del w:id="12021" w:author="pete jones" w:date="2022-03-30T09:53:00Z">
        <w:r w:rsidRPr="00FF6A71" w:rsidDel="004A5015">
          <w:delText xml:space="preserve">personal </w:delText>
        </w:r>
      </w:del>
      <w:r w:rsidRPr="00FF6A71">
        <w:t xml:space="preserve">networks. Many </w:t>
      </w:r>
      <w:del w:id="12022" w:author="pete jones" w:date="2022-04-01T09:59:00Z">
        <w:r w:rsidRPr="00FF6A71" w:rsidDel="00EC37C4">
          <w:delText xml:space="preserve">of the </w:delText>
        </w:r>
      </w:del>
      <w:r w:rsidRPr="00FF6A71">
        <w:t xml:space="preserve">creative alternatives will become the norm, such as remote working and the virtual office, perhaps with </w:t>
      </w:r>
      <w:ins w:id="12023" w:author="pete jones" w:date="2022-03-30T09:53:00Z">
        <w:r w:rsidR="004A5015">
          <w:t xml:space="preserve">an </w:t>
        </w:r>
      </w:ins>
      <w:r w:rsidRPr="00FF6A71">
        <w:t xml:space="preserve">undesirable consequence for service </w:t>
      </w:r>
      <w:r w:rsidRPr="00FF6A71">
        <w:lastRenderedPageBreak/>
        <w:t xml:space="preserve">industries. Why rent expensive offices when </w:t>
      </w:r>
      <w:ins w:id="12024" w:author="pete jones" w:date="2022-03-30T09:54:00Z">
        <w:r w:rsidR="004A5015">
          <w:t xml:space="preserve">a </w:t>
        </w:r>
      </w:ins>
      <w:r w:rsidRPr="00FF6A71">
        <w:t xml:space="preserve">business has </w:t>
      </w:r>
      <w:del w:id="12025" w:author="pete jones" w:date="2022-04-01T09:59:00Z">
        <w:r w:rsidRPr="00FF6A71" w:rsidDel="00EC37C4">
          <w:delText xml:space="preserve">been </w:delText>
        </w:r>
      </w:del>
      <w:r w:rsidRPr="00FF6A71">
        <w:t xml:space="preserve">proven </w:t>
      </w:r>
      <w:del w:id="12026" w:author="pete jones" w:date="2022-04-01T09:59:00Z">
        <w:r w:rsidRPr="00FF6A71" w:rsidDel="00EC37C4">
          <w:delText xml:space="preserve">to be </w:delText>
        </w:r>
      </w:del>
      <w:r w:rsidRPr="00FF6A71">
        <w:t xml:space="preserve">as effective </w:t>
      </w:r>
      <w:del w:id="12027" w:author="pete jones" w:date="2022-03-30T09:54:00Z">
        <w:r w:rsidRPr="00FF6A71" w:rsidDel="004A5015">
          <w:delText xml:space="preserve">when </w:delText>
        </w:r>
      </w:del>
      <w:ins w:id="12028" w:author="pete jones" w:date="2022-03-30T09:54:00Z">
        <w:r w:rsidR="004A5015">
          <w:t>as</w:t>
        </w:r>
        <w:r w:rsidR="004A5015" w:rsidRPr="00FF6A71">
          <w:t xml:space="preserve"> </w:t>
        </w:r>
      </w:ins>
      <w:r w:rsidRPr="00FF6A71">
        <w:t>many teams work remotely?</w:t>
      </w:r>
    </w:p>
    <w:p w14:paraId="70E19706" w14:textId="77777777" w:rsidR="00EC37C4" w:rsidRDefault="005C121D" w:rsidP="005C121D">
      <w:pPr>
        <w:rPr>
          <w:ins w:id="12029" w:author="pete jones" w:date="2022-04-01T10:00:00Z"/>
        </w:rPr>
      </w:pPr>
      <w:r w:rsidRPr="00FF6A71">
        <w:t>But during the same period</w:t>
      </w:r>
      <w:ins w:id="12030" w:author="pete jones" w:date="2022-04-01T09:59:00Z">
        <w:r w:rsidR="00EC37C4">
          <w:t>,</w:t>
        </w:r>
      </w:ins>
      <w:r w:rsidRPr="00FF6A71">
        <w:t xml:space="preserve"> education </w:t>
      </w:r>
      <w:r w:rsidR="004A65BB" w:rsidRPr="00FF6A71">
        <w:t>faltered</w:t>
      </w:r>
      <w:r w:rsidRPr="00FF6A71">
        <w:t xml:space="preserve">. Yes, there have been examples of using </w:t>
      </w:r>
      <w:del w:id="12031" w:author="pete jones" w:date="2022-03-30T09:54:00Z">
        <w:r w:rsidRPr="00FF6A71" w:rsidDel="004A5015">
          <w:delText xml:space="preserve">the </w:delText>
        </w:r>
      </w:del>
      <w:r w:rsidRPr="00FF6A71">
        <w:t>collaborative communications technology to maintain education, but those efforts generally fell far short of meeting the needs of every pupil and student. Educational institutions of all kinds were forced to focus on a return to normality</w:t>
      </w:r>
      <w:del w:id="12032" w:author="pete jones" w:date="2022-04-01T09:59:00Z">
        <w:r w:rsidRPr="00FF6A71" w:rsidDel="00EC37C4">
          <w:delText xml:space="preserve">; </w:delText>
        </w:r>
      </w:del>
      <w:ins w:id="12033" w:author="pete jones" w:date="2022-04-01T09:59:00Z">
        <w:r w:rsidR="00EC37C4">
          <w:t>,</w:t>
        </w:r>
        <w:r w:rsidR="00EC37C4" w:rsidRPr="00FF6A71">
          <w:t xml:space="preserve"> </w:t>
        </w:r>
      </w:ins>
      <w:r w:rsidRPr="00FF6A71">
        <w:t xml:space="preserve">planning for reopening their doors and how to keep everyone safe. Blended learning and remote access have become buzzwords in a </w:t>
      </w:r>
      <w:del w:id="12034" w:author="pete jones" w:date="2022-04-01T10:00:00Z">
        <w:r w:rsidRPr="00FF6A71" w:rsidDel="00EC37C4">
          <w:delText xml:space="preserve">frenetic </w:delText>
        </w:r>
      </w:del>
      <w:ins w:id="12035" w:author="pete jones" w:date="2022-04-01T10:00:00Z">
        <w:r w:rsidR="00EC37C4" w:rsidRPr="00FF6A71">
          <w:t>fr</w:t>
        </w:r>
        <w:r w:rsidR="00EC37C4">
          <w:t>an</w:t>
        </w:r>
        <w:r w:rsidR="00EC37C4" w:rsidRPr="00FF6A71">
          <w:t xml:space="preserve">tic </w:t>
        </w:r>
      </w:ins>
      <w:r w:rsidRPr="00FF6A71">
        <w:t>race to develop new and effective learning model alternatives. Some institutions are ahead in this race</w:t>
      </w:r>
      <w:ins w:id="12036" w:author="pete jones" w:date="2022-04-01T10:00:00Z">
        <w:r w:rsidR="00EC37C4">
          <w:t>,</w:t>
        </w:r>
      </w:ins>
      <w:r w:rsidRPr="00FF6A71">
        <w:t xml:space="preserve"> but there will inevitably be winners and losers as consumers make </w:t>
      </w:r>
      <w:del w:id="12037" w:author="pete jones" w:date="2022-04-01T10:00:00Z">
        <w:r w:rsidRPr="00FF6A71" w:rsidDel="00EC37C4">
          <w:delText xml:space="preserve">new </w:delText>
        </w:r>
      </w:del>
      <w:ins w:id="12038" w:author="pete jones" w:date="2022-04-01T10:00:00Z">
        <w:r w:rsidR="00EC37C4">
          <w:t>further</w:t>
        </w:r>
        <w:r w:rsidR="00EC37C4" w:rsidRPr="00FF6A71">
          <w:t xml:space="preserve"> </w:t>
        </w:r>
      </w:ins>
      <w:r w:rsidRPr="00FF6A71">
        <w:t xml:space="preserve">decisions regarding the learning model they expect. UK Universities </w:t>
      </w:r>
      <w:del w:id="12039" w:author="pete jones" w:date="2022-03-30T09:54:00Z">
        <w:r w:rsidRPr="00FF6A71" w:rsidDel="004A5015">
          <w:delText xml:space="preserve">who </w:delText>
        </w:r>
      </w:del>
      <w:ins w:id="12040" w:author="pete jones" w:date="2022-03-30T09:54:00Z">
        <w:r w:rsidR="004A5015">
          <w:t>that</w:t>
        </w:r>
        <w:r w:rsidR="004A5015" w:rsidRPr="00FF6A71">
          <w:t xml:space="preserve"> </w:t>
        </w:r>
      </w:ins>
      <w:r w:rsidRPr="00FF6A71">
        <w:t>rely heavily on international students and have lower research endowments are vulnerable to Covid-19 shock, especially if they decide</w:t>
      </w:r>
      <w:r w:rsidR="008169C1" w:rsidRPr="00FF6A71">
        <w:t xml:space="preserve">, or </w:t>
      </w:r>
      <w:ins w:id="12041" w:author="pete jones" w:date="2022-03-30T09:54:00Z">
        <w:r w:rsidR="004A5015">
          <w:t xml:space="preserve">are </w:t>
        </w:r>
      </w:ins>
      <w:r w:rsidR="008169C1" w:rsidRPr="00FF6A71">
        <w:t xml:space="preserve">forced, </w:t>
      </w:r>
      <w:r w:rsidRPr="00FF6A71">
        <w:t xml:space="preserve">to ride out semester one or even the whole year. Consumers generally do not like to pay the </w:t>
      </w:r>
      <w:del w:id="12042" w:author="pete jones" w:date="2022-04-01T10:00:00Z">
        <w:r w:rsidRPr="00FF6A71" w:rsidDel="00EC37C4">
          <w:delText xml:space="preserve">full </w:delText>
        </w:r>
      </w:del>
      <w:ins w:id="12043" w:author="pete jones" w:date="2022-04-01T10:00:00Z">
        <w:r w:rsidR="00EC37C4">
          <w:t>tota</w:t>
        </w:r>
        <w:r w:rsidR="00EC37C4" w:rsidRPr="00FF6A71">
          <w:t xml:space="preserve">l </w:t>
        </w:r>
      </w:ins>
      <w:r w:rsidRPr="00FF6A71">
        <w:t xml:space="preserve">list price for products or services where they perceive the delivery </w:t>
      </w:r>
      <w:ins w:id="12044" w:author="pete jones" w:date="2022-04-01T10:00:00Z">
        <w:r w:rsidR="00EC37C4">
          <w:t xml:space="preserve">as </w:t>
        </w:r>
      </w:ins>
      <w:del w:id="12045" w:author="pete jones" w:date="2022-04-01T10:00:00Z">
        <w:r w:rsidRPr="00FF6A71" w:rsidDel="00EC37C4">
          <w:delText xml:space="preserve">to be </w:delText>
        </w:r>
      </w:del>
      <w:r w:rsidRPr="00FF6A71">
        <w:t>sub-normal</w:t>
      </w:r>
      <w:del w:id="12046" w:author="pete jones" w:date="2022-04-01T10:00:00Z">
        <w:r w:rsidRPr="00FF6A71" w:rsidDel="00EC37C4">
          <w:delText xml:space="preserve">. </w:delText>
        </w:r>
      </w:del>
      <w:ins w:id="12047" w:author="pete jones" w:date="2022-04-01T10:00:00Z">
        <w:r w:rsidR="00EC37C4" w:rsidRPr="00FF6A71">
          <w:t>.</w:t>
        </w:r>
      </w:ins>
    </w:p>
    <w:p w14:paraId="436EDFD5" w14:textId="6B29DBCD" w:rsidR="005C121D" w:rsidRPr="00FF6A71" w:rsidRDefault="005C121D" w:rsidP="005C121D">
      <w:del w:id="12048" w:author="pete jones" w:date="2022-04-01T10:00:00Z">
        <w:r w:rsidRPr="00FF6A71" w:rsidDel="00EC37C4">
          <w:delText xml:space="preserve">Universities </w:delText>
        </w:r>
      </w:del>
      <w:ins w:id="12049" w:author="pete jones" w:date="2022-04-01T10:00:00Z">
        <w:r w:rsidR="00EC37C4">
          <w:t>On the other hand, u</w:t>
        </w:r>
        <w:r w:rsidR="00EC37C4" w:rsidRPr="00FF6A71">
          <w:t xml:space="preserve">niversities </w:t>
        </w:r>
      </w:ins>
      <w:r w:rsidRPr="00FF6A71">
        <w:t xml:space="preserve">that offer </w:t>
      </w:r>
      <w:del w:id="12050" w:author="pete jones" w:date="2022-04-01T10:00:00Z">
        <w:r w:rsidRPr="00FF6A71" w:rsidDel="00EC37C4">
          <w:delText xml:space="preserve">strong </w:delText>
        </w:r>
      </w:del>
      <w:ins w:id="12051" w:author="pete jones" w:date="2022-04-01T10:00:00Z">
        <w:r w:rsidR="00EC37C4" w:rsidRPr="00FF6A71">
          <w:t>s</w:t>
        </w:r>
        <w:r w:rsidR="00EC37C4">
          <w:t>ubstantial</w:t>
        </w:r>
        <w:r w:rsidR="00EC37C4" w:rsidRPr="00FF6A71">
          <w:t xml:space="preserve"> </w:t>
        </w:r>
      </w:ins>
      <w:r w:rsidRPr="00FF6A71">
        <w:t xml:space="preserve">value </w:t>
      </w:r>
      <w:del w:id="12052" w:author="pete jones" w:date="2022-04-01T10:00:00Z">
        <w:r w:rsidRPr="00FF6A71" w:rsidDel="00EC37C4">
          <w:delText>have an opportunity to</w:delText>
        </w:r>
      </w:del>
      <w:ins w:id="12053" w:author="pete jones" w:date="2022-04-01T10:00:00Z">
        <w:r w:rsidR="00EC37C4">
          <w:t>can</w:t>
        </w:r>
      </w:ins>
      <w:r w:rsidRPr="00FF6A71">
        <w:t xml:space="preserve"> emerge </w:t>
      </w:r>
      <w:del w:id="12054" w:author="pete jones" w:date="2022-04-01T10:01:00Z">
        <w:r w:rsidRPr="00FF6A71" w:rsidDel="00EC37C4">
          <w:delText xml:space="preserve">stronger </w:delText>
        </w:r>
      </w:del>
      <w:ins w:id="12055" w:author="pete jones" w:date="2022-04-01T10:01:00Z">
        <w:r w:rsidR="00EC37C4">
          <w:t>more robust</w:t>
        </w:r>
        <w:r w:rsidR="00EC37C4" w:rsidRPr="00FF6A71">
          <w:t xml:space="preserve"> </w:t>
        </w:r>
      </w:ins>
      <w:r w:rsidRPr="00FF6A71">
        <w:t>as they consolidate the market, show</w:t>
      </w:r>
      <w:del w:id="12056" w:author="pete jones" w:date="2022-03-30T09:54:00Z">
        <w:r w:rsidRPr="00FF6A71" w:rsidDel="004A5015">
          <w:delText>-</w:delText>
        </w:r>
      </w:del>
      <w:r w:rsidRPr="00FF6A71">
        <w:t xml:space="preserve">case exclusivity, and adopt </w:t>
      </w:r>
      <w:del w:id="12057" w:author="pete jones" w:date="2022-04-01T10:01:00Z">
        <w:r w:rsidRPr="00FF6A71" w:rsidDel="00EC37C4">
          <w:delText xml:space="preserve">smart </w:delText>
        </w:r>
      </w:del>
      <w:ins w:id="12058" w:author="pete jones" w:date="2022-04-01T10:01:00Z">
        <w:r w:rsidR="00EC37C4">
          <w:t>innovative</w:t>
        </w:r>
        <w:r w:rsidR="00EC37C4" w:rsidRPr="00FF6A71">
          <w:t xml:space="preserve"> </w:t>
        </w:r>
      </w:ins>
      <w:r w:rsidRPr="00FF6A71">
        <w:t xml:space="preserve">technology to increase value by decreasing </w:t>
      </w:r>
      <w:ins w:id="12059" w:author="pete jones" w:date="2022-03-30T09:54:00Z">
        <w:r w:rsidR="004A5015">
          <w:t xml:space="preserve">the </w:t>
        </w:r>
      </w:ins>
      <w:r w:rsidRPr="00FF6A71">
        <w:t xml:space="preserve">cost per student. Universities with a good brand status, research endowments, and </w:t>
      </w:r>
      <w:del w:id="12060" w:author="pete jones" w:date="2022-03-30T09:54:00Z">
        <w:r w:rsidRPr="00FF6A71" w:rsidDel="004A5015">
          <w:delText xml:space="preserve">above </w:delText>
        </w:r>
      </w:del>
      <w:ins w:id="12061" w:author="pete jones" w:date="2022-03-30T09:54:00Z">
        <w:r w:rsidR="004A5015" w:rsidRPr="00FF6A71">
          <w:t>above</w:t>
        </w:r>
        <w:r w:rsidR="004A5015">
          <w:t>-</w:t>
        </w:r>
      </w:ins>
      <w:r w:rsidRPr="00FF6A71">
        <w:t xml:space="preserve">average value to cost ratios may experience demand attrition and lower </w:t>
      </w:r>
      <w:r w:rsidR="00F427D8" w:rsidRPr="00FF6A71">
        <w:t>revenue but</w:t>
      </w:r>
      <w:r w:rsidR="008169C1" w:rsidRPr="00FF6A71">
        <w:t xml:space="preserve"> </w:t>
      </w:r>
      <w:r w:rsidRPr="00FF6A71">
        <w:t xml:space="preserve">will probably survive. </w:t>
      </w:r>
      <w:commentRangeStart w:id="12062"/>
      <w:r w:rsidRPr="00FF6A71">
        <w:t xml:space="preserve">However, universities with pre-existing contributing factors such as high admissions from clearing, lower value to cost ratios, low research endowments, and small waiting lists </w:t>
      </w:r>
      <w:r w:rsidR="004A65BB" w:rsidRPr="00FF6A71">
        <w:t>may</w:t>
      </w:r>
      <w:r w:rsidRPr="00FF6A71">
        <w:t xml:space="preserve"> struggle for survival. And there will be those universities in danger of perishing in the storm where there are high levels of negative contributing factors </w:t>
      </w:r>
      <w:del w:id="12063" w:author="pete jones" w:date="2022-03-30T09:54:00Z">
        <w:r w:rsidRPr="00FF6A71" w:rsidDel="004A5015">
          <w:delText xml:space="preserve">in </w:delText>
        </w:r>
      </w:del>
      <w:ins w:id="12064" w:author="pete jones" w:date="2022-03-30T09:54:00Z">
        <w:r w:rsidR="004A5015">
          <w:t>to</w:t>
        </w:r>
        <w:r w:rsidR="004A5015" w:rsidRPr="00FF6A71">
          <w:t xml:space="preserve"> </w:t>
        </w:r>
      </w:ins>
      <w:r w:rsidRPr="00FF6A71">
        <w:t>their brand.</w:t>
      </w:r>
      <w:commentRangeEnd w:id="12062"/>
      <w:r w:rsidR="00B00BB1" w:rsidRPr="00FF6A71">
        <w:rPr>
          <w:rStyle w:val="CommentReference"/>
        </w:rPr>
        <w:commentReference w:id="12062"/>
      </w:r>
    </w:p>
    <w:p w14:paraId="0F8DC513" w14:textId="47DBA3BB" w:rsidR="005C121D" w:rsidRPr="00FF6A71" w:rsidRDefault="005C121D" w:rsidP="005C121D">
      <w:r w:rsidRPr="00FF6A71">
        <w:t xml:space="preserve">The </w:t>
      </w:r>
      <w:del w:id="12065" w:author="pete jones" w:date="2022-04-01T10:01:00Z">
        <w:r w:rsidRPr="00FF6A71" w:rsidDel="00EC37C4">
          <w:delText xml:space="preserve">important </w:delText>
        </w:r>
      </w:del>
      <w:ins w:id="12066" w:author="pete jones" w:date="2022-04-01T10:01:00Z">
        <w:r w:rsidR="00EC37C4">
          <w:t>critical</w:t>
        </w:r>
        <w:r w:rsidR="00EC37C4" w:rsidRPr="00FF6A71">
          <w:t xml:space="preserve"> </w:t>
        </w:r>
      </w:ins>
      <w:r w:rsidRPr="00FF6A71">
        <w:t xml:space="preserve">survival factor will be </w:t>
      </w:r>
      <w:del w:id="12067" w:author="pete jones" w:date="2022-04-01T10:01:00Z">
        <w:r w:rsidRPr="00FF6A71" w:rsidDel="00EC37C4">
          <w:delText xml:space="preserve">in </w:delText>
        </w:r>
      </w:del>
      <w:r w:rsidRPr="00FF6A71">
        <w:t xml:space="preserve">recognising that to provide an improved value for money, a concerted effort to investigate opportunities for curriculum development and pedagogical strategies. </w:t>
      </w:r>
      <w:ins w:id="12068" w:author="pete jones" w:date="2022-04-01T10:02:00Z">
        <w:r w:rsidR="00EC37C4">
          <w:t xml:space="preserve">For example, </w:t>
        </w:r>
      </w:ins>
      <w:del w:id="12069" w:author="pete jones" w:date="2022-04-01T10:01:00Z">
        <w:r w:rsidRPr="00FF6A71" w:rsidDel="00EC37C4">
          <w:delText xml:space="preserve">A </w:delText>
        </w:r>
      </w:del>
      <w:del w:id="12070" w:author="pete jones" w:date="2022-04-01T10:03:00Z">
        <w:r w:rsidRPr="00FF6A71" w:rsidDel="00EC37C4">
          <w:delText>strateg</w:delText>
        </w:r>
      </w:del>
      <w:ins w:id="12071" w:author="pete jones" w:date="2022-04-01T10:03:00Z">
        <w:r w:rsidR="00EC37C4">
          <w:t>approach</w:t>
        </w:r>
      </w:ins>
      <w:ins w:id="12072" w:author="pete jones" w:date="2022-04-01T10:02:00Z">
        <w:r w:rsidR="00EC37C4">
          <w:t>es</w:t>
        </w:r>
      </w:ins>
      <w:del w:id="12073" w:author="pete jones" w:date="2022-04-01T10:02:00Z">
        <w:r w:rsidRPr="00FF6A71" w:rsidDel="00EC37C4">
          <w:delText>y</w:delText>
        </w:r>
      </w:del>
      <w:r w:rsidRPr="00FF6A71">
        <w:t xml:space="preserve"> that take</w:t>
      </w:r>
      <w:del w:id="12074" w:author="pete jones" w:date="2022-04-01T10:02:00Z">
        <w:r w:rsidRPr="00FF6A71" w:rsidDel="00EC37C4">
          <w:delText>s</w:delText>
        </w:r>
      </w:del>
      <w:r w:rsidRPr="00FF6A71">
        <w:t xml:space="preserve"> advantage of technology integrated with the need to keep safe. An opportunity </w:t>
      </w:r>
      <w:del w:id="12075" w:author="pete jones" w:date="2022-03-30T09:54:00Z">
        <w:r w:rsidRPr="00FF6A71" w:rsidDel="004A5015">
          <w:delText xml:space="preserve">which </w:delText>
        </w:r>
      </w:del>
      <w:ins w:id="12076" w:author="pete jones" w:date="2022-03-30T09:54:00Z">
        <w:r w:rsidR="004A5015">
          <w:t>that</w:t>
        </w:r>
        <w:r w:rsidR="004A5015" w:rsidRPr="00FF6A71">
          <w:t xml:space="preserve"> </w:t>
        </w:r>
      </w:ins>
      <w:r w:rsidRPr="00FF6A71">
        <w:t xml:space="preserve">may </w:t>
      </w:r>
      <w:del w:id="12077" w:author="pete jones" w:date="2022-04-01T10:03:00Z">
        <w:r w:rsidRPr="00FF6A71" w:rsidDel="00EC37C4">
          <w:delText xml:space="preserve">prove to </w:delText>
        </w:r>
      </w:del>
      <w:r w:rsidRPr="00FF6A71">
        <w:t>positively affect results, brand equity, student experiences, and a re-evaluation of the engineering curricula to meet 21</w:t>
      </w:r>
      <w:r w:rsidRPr="00FF6A71">
        <w:rPr>
          <w:vertAlign w:val="superscript"/>
        </w:rPr>
        <w:t>st</w:t>
      </w:r>
      <w:r w:rsidRPr="00FF6A71">
        <w:t xml:space="preserve"> century needs, while simultaneously reducing operating and student costs. Rather than </w:t>
      </w:r>
      <w:r w:rsidRPr="00FF6A71">
        <w:lastRenderedPageBreak/>
        <w:t xml:space="preserve">a problem, the COVID 19 situation </w:t>
      </w:r>
      <w:del w:id="12078" w:author="pete jones" w:date="2022-04-01T10:04:00Z">
        <w:r w:rsidRPr="00FF6A71" w:rsidDel="00EC37C4">
          <w:delText>should be viewed</w:delText>
        </w:r>
      </w:del>
      <w:ins w:id="12079" w:author="pete jones" w:date="2022-04-01T10:04:00Z">
        <w:r w:rsidR="00EC37C4">
          <w:t>is</w:t>
        </w:r>
      </w:ins>
      <w:r w:rsidRPr="00FF6A71">
        <w:t xml:space="preserve"> a</w:t>
      </w:r>
      <w:del w:id="12080" w:author="pete jones" w:date="2022-04-01T10:04:00Z">
        <w:r w:rsidRPr="00FF6A71" w:rsidDel="00EC37C4">
          <w:delText>s an opportunity to invigorate new team dynamics collaborating to create a phoenix</w:delText>
        </w:r>
      </w:del>
      <w:ins w:id="12081" w:author="pete jones" w:date="2022-04-01T10:04:00Z">
        <w:r w:rsidR="00EC37C4">
          <w:t>n opportunity to invigorate new team dynamics collaborating to create a phoenix rather than a problem</w:t>
        </w:r>
      </w:ins>
      <w:r w:rsidRPr="00FF6A71">
        <w:t>.</w:t>
      </w:r>
    </w:p>
    <w:p w14:paraId="4CCE2372" w14:textId="76103F23" w:rsidR="005C121D" w:rsidRPr="00FF6A71" w:rsidRDefault="005C121D" w:rsidP="005C121D">
      <w:commentRangeStart w:id="12082"/>
      <w:r w:rsidRPr="00FF6A71">
        <w:t>CDE</w:t>
      </w:r>
      <w:commentRangeEnd w:id="12082"/>
      <w:r w:rsidR="00B00BB1" w:rsidRPr="00FF6A71">
        <w:rPr>
          <w:rStyle w:val="CommentReference"/>
        </w:rPr>
        <w:commentReference w:id="12082"/>
      </w:r>
      <w:r w:rsidRPr="00FF6A71">
        <w:t xml:space="preserve"> technology has been with us for many years</w:t>
      </w:r>
      <w:del w:id="12083" w:author="pete jones" w:date="2022-04-01T10:04:00Z">
        <w:r w:rsidRPr="00FF6A71" w:rsidDel="00EC37C4">
          <w:delText xml:space="preserve">, </w:delText>
        </w:r>
      </w:del>
      <w:ins w:id="12084" w:author="pete jones" w:date="2022-04-01T10:04:00Z">
        <w:r w:rsidR="00EC37C4">
          <w:t>;</w:t>
        </w:r>
        <w:r w:rsidR="00EC37C4" w:rsidRPr="00FF6A71">
          <w:t xml:space="preserve"> </w:t>
        </w:r>
        <w:r w:rsidR="00EC37C4">
          <w:t xml:space="preserve">the </w:t>
        </w:r>
      </w:ins>
      <w:r w:rsidRPr="00FF6A71">
        <w:t xml:space="preserve">industry relies heavily on these solutions to manage and improve product lifecycle processes and to support multi-national and multi-disciplined teams using </w:t>
      </w:r>
      <w:ins w:id="12085" w:author="pete jones" w:date="2022-03-30T09:54:00Z">
        <w:r w:rsidR="004A5015">
          <w:t xml:space="preserve">the </w:t>
        </w:r>
      </w:ins>
      <w:r w:rsidRPr="00FF6A71">
        <w:t xml:space="preserve">instant collaboration of a </w:t>
      </w:r>
      <w:del w:id="12086" w:author="pete jones" w:date="2022-04-01T10:04:00Z">
        <w:r w:rsidRPr="00FF6A71" w:rsidDel="00EC37C4">
          <w:delText xml:space="preserve">wide </w:delText>
        </w:r>
      </w:del>
      <w:ins w:id="12087" w:author="pete jones" w:date="2022-04-01T10:04:00Z">
        <w:r w:rsidR="00EC37C4">
          <w:t>broad</w:t>
        </w:r>
        <w:r w:rsidR="00EC37C4" w:rsidRPr="00FF6A71">
          <w:t xml:space="preserve"> </w:t>
        </w:r>
      </w:ins>
      <w:r w:rsidRPr="00FF6A71">
        <w:t xml:space="preserve">spectrum of data. Covid 19 has prompted many CDE developers and vendors to </w:t>
      </w:r>
      <w:del w:id="12088" w:author="pete jones" w:date="2022-04-01T10:04:00Z">
        <w:r w:rsidRPr="00FF6A71" w:rsidDel="00EC37C4">
          <w:delText xml:space="preserve">extol </w:delText>
        </w:r>
      </w:del>
      <w:ins w:id="12089" w:author="pete jones" w:date="2022-04-01T10:04:00Z">
        <w:r w:rsidR="00EC37C4">
          <w:t>praise</w:t>
        </w:r>
        <w:r w:rsidR="00EC37C4" w:rsidRPr="00FF6A71">
          <w:t xml:space="preserve"> </w:t>
        </w:r>
      </w:ins>
      <w:r w:rsidRPr="00FF6A71">
        <w:t xml:space="preserve">the capabilities within an educational environment. However, </w:t>
      </w:r>
      <w:del w:id="12090" w:author="pete jones" w:date="2022-04-01T10:04:00Z">
        <w:r w:rsidRPr="00FF6A71" w:rsidDel="00EC37C4">
          <w:delText>what these businesses often overlook is that the current curriculum model is generally not as sufficiently developed or agile as they believe,</w:delText>
        </w:r>
      </w:del>
      <w:ins w:id="12091" w:author="pete jones" w:date="2022-04-01T10:04:00Z">
        <w:r w:rsidR="00EC37C4">
          <w:t>these businesses often overlook that the current curriculum model is generally not as sufficiently developed or agile as they believe</w:t>
        </w:r>
      </w:ins>
      <w:r w:rsidRPr="00FF6A71">
        <w:t xml:space="preserve"> </w:t>
      </w:r>
      <w:del w:id="12092" w:author="pete jones" w:date="2022-04-01T10:05:00Z">
        <w:r w:rsidRPr="00FF6A71" w:rsidDel="00EC37C4">
          <w:delText>to exploit</w:delText>
        </w:r>
      </w:del>
      <w:ins w:id="12093" w:author="pete jones" w:date="2022-04-01T10:05:00Z">
        <w:r w:rsidR="00EC37C4">
          <w:t>in exploiting</w:t>
        </w:r>
      </w:ins>
      <w:r w:rsidRPr="00FF6A71">
        <w:t xml:space="preserve"> the </w:t>
      </w:r>
      <w:del w:id="12094" w:author="pete jones" w:date="2022-04-01T10:05:00Z">
        <w:r w:rsidRPr="00FF6A71" w:rsidDel="00EC37C4">
          <w:delText xml:space="preserve">obvious </w:delText>
        </w:r>
      </w:del>
      <w:ins w:id="12095" w:author="pete jones" w:date="2022-04-01T10:05:00Z">
        <w:r w:rsidR="00EC37C4">
          <w:t>apparent</w:t>
        </w:r>
        <w:r w:rsidR="00EC37C4" w:rsidRPr="00FF6A71">
          <w:t xml:space="preserve"> </w:t>
        </w:r>
      </w:ins>
      <w:r w:rsidRPr="00FF6A71">
        <w:t>capability of such technologies. It is not enough to have the technology or ready-made examples of how it works</w:t>
      </w:r>
      <w:del w:id="12096" w:author="pete jones" w:date="2022-04-01T10:05:00Z">
        <w:r w:rsidRPr="00FF6A71" w:rsidDel="00EC37C4">
          <w:delText xml:space="preserve">, </w:delText>
        </w:r>
      </w:del>
      <w:ins w:id="12097" w:author="pete jones" w:date="2022-04-01T10:05:00Z">
        <w:r w:rsidR="00EC37C4">
          <w:t xml:space="preserve">. </w:t>
        </w:r>
      </w:ins>
      <w:del w:id="12098" w:author="pete jones" w:date="2022-04-01T10:05:00Z">
        <w:r w:rsidRPr="00FF6A71" w:rsidDel="00EC37C4">
          <w:delText>i</w:delText>
        </w:r>
      </w:del>
      <w:ins w:id="12099" w:author="pete jones" w:date="2022-04-01T10:05:00Z">
        <w:r w:rsidR="00EC37C4">
          <w:t>I</w:t>
        </w:r>
      </w:ins>
      <w:r w:rsidRPr="00FF6A71">
        <w:t>t</w:t>
      </w:r>
      <w:ins w:id="12100" w:author="pete jones" w:date="2022-03-30T09:55:00Z">
        <w:r w:rsidR="004A5015">
          <w:t xml:space="preserve"> i</w:t>
        </w:r>
      </w:ins>
      <w:r w:rsidRPr="00FF6A71">
        <w:t xml:space="preserve">s vital that the technology performs a </w:t>
      </w:r>
      <w:del w:id="12101" w:author="pete jones" w:date="2022-04-01T10:06:00Z">
        <w:r w:rsidRPr="00FF6A71" w:rsidDel="00EC37C4">
          <w:delText xml:space="preserve">useful </w:delText>
        </w:r>
      </w:del>
      <w:ins w:id="12102" w:author="pete jones" w:date="2022-04-01T10:06:00Z">
        <w:r w:rsidR="00EC37C4">
          <w:t>valuable</w:t>
        </w:r>
        <w:r w:rsidR="00EC37C4" w:rsidRPr="00FF6A71">
          <w:t xml:space="preserve"> </w:t>
        </w:r>
      </w:ins>
      <w:r w:rsidRPr="00FF6A71">
        <w:t>role and</w:t>
      </w:r>
      <w:del w:id="12103" w:author="pete jones" w:date="2022-04-01T10:06:00Z">
        <w:r w:rsidRPr="00FF6A71" w:rsidDel="00EC37C4">
          <w:delText xml:space="preserve"> is</w:delText>
        </w:r>
      </w:del>
      <w:r w:rsidRPr="00FF6A71">
        <w:t xml:space="preserve"> </w:t>
      </w:r>
      <w:ins w:id="12104" w:author="pete jones" w:date="2022-04-01T10:06:00Z">
        <w:r w:rsidR="00EC37C4">
          <w:t xml:space="preserve">is </w:t>
        </w:r>
      </w:ins>
      <w:r w:rsidRPr="00FF6A71">
        <w:t xml:space="preserve">integrated with the </w:t>
      </w:r>
      <w:del w:id="12105" w:author="pete jones" w:date="2022-04-01T10:06:00Z">
        <w:r w:rsidRPr="00FF6A71" w:rsidDel="00EC37C4">
          <w:delText xml:space="preserve">wider </w:delText>
        </w:r>
      </w:del>
      <w:ins w:id="12106" w:author="pete jones" w:date="2022-04-01T10:06:00Z">
        <w:r w:rsidR="00EC37C4">
          <w:t>broa</w:t>
        </w:r>
        <w:r w:rsidR="00EC37C4" w:rsidRPr="00FF6A71">
          <w:t xml:space="preserve">der </w:t>
        </w:r>
      </w:ins>
      <w:r w:rsidRPr="00FF6A71">
        <w:t xml:space="preserve">concepts of the received </w:t>
      </w:r>
      <w:r w:rsidR="008169C1" w:rsidRPr="00FF6A71">
        <w:t>curriculum,</w:t>
      </w:r>
      <w:r w:rsidRPr="00FF6A71">
        <w:t xml:space="preserve"> </w:t>
      </w:r>
      <w:r w:rsidR="00F427D8" w:rsidRPr="00FF6A71">
        <w:t>i.e.,</w:t>
      </w:r>
      <w:r w:rsidRPr="00FF6A71">
        <w:t xml:space="preserve"> a </w:t>
      </w:r>
      <w:del w:id="12107" w:author="pete jones" w:date="2022-04-01T10:06:00Z">
        <w:r w:rsidRPr="00FF6A71" w:rsidDel="00EC37C4">
          <w:delText>very real</w:delText>
        </w:r>
      </w:del>
      <w:ins w:id="12108" w:author="pete jones" w:date="2022-04-01T10:06:00Z">
        <w:r w:rsidR="00EC37C4">
          <w:t>genuine</w:t>
        </w:r>
      </w:ins>
      <w:r w:rsidRPr="00FF6A71">
        <w:t xml:space="preserve"> answer to </w:t>
      </w:r>
      <w:del w:id="12109" w:author="pete jones" w:date="2022-04-01T10:06:00Z">
        <w:r w:rsidRPr="00FF6A71" w:rsidDel="00EC37C4">
          <w:delText xml:space="preserve">the questions of </w:delText>
        </w:r>
      </w:del>
      <w:r w:rsidRPr="00FF6A71">
        <w:t>what, why, and how to use the technology within the business model of education.</w:t>
      </w:r>
    </w:p>
    <w:p w14:paraId="1B32B970" w14:textId="56E775F3" w:rsidR="005C121D" w:rsidRPr="00FF6A71" w:rsidRDefault="005C121D" w:rsidP="005C121D">
      <w:pPr>
        <w:rPr>
          <w:rFonts w:cstheme="minorHAnsi"/>
        </w:rPr>
      </w:pPr>
      <w:del w:id="12110" w:author="pete jones" w:date="2022-04-01T10:06:00Z">
        <w:r w:rsidRPr="00FF6A71" w:rsidDel="00EC37C4">
          <w:rPr>
            <w:rFonts w:cstheme="minorHAnsi"/>
          </w:rPr>
          <w:delText>There are many alternative engineering collaboration technologies</w:delText>
        </w:r>
      </w:del>
      <w:ins w:id="12111" w:author="pete jones" w:date="2022-04-01T10:06:00Z">
        <w:r w:rsidR="00EC37C4">
          <w:rPr>
            <w:rFonts w:cstheme="minorHAnsi"/>
          </w:rPr>
          <w:t>Many alternative engineering collaboration technologies are</w:t>
        </w:r>
      </w:ins>
      <w:r w:rsidRPr="00FF6A71">
        <w:rPr>
          <w:rFonts w:cstheme="minorHAnsi"/>
        </w:rPr>
        <w:t xml:space="preserve"> available, with the best offering all the following capabilities.</w:t>
      </w:r>
    </w:p>
    <w:p w14:paraId="0400BC2F" w14:textId="138F94ED" w:rsidR="005C121D" w:rsidRPr="00FF6A71" w:rsidRDefault="005C121D" w:rsidP="0021440D">
      <w:pPr>
        <w:numPr>
          <w:ilvl w:val="0"/>
          <w:numId w:val="49"/>
        </w:numPr>
        <w:rPr>
          <w:rFonts w:cstheme="minorHAnsi"/>
        </w:rPr>
      </w:pPr>
      <w:del w:id="12112" w:author="pete jones" w:date="2022-03-30T09:55:00Z">
        <w:r w:rsidRPr="00FF6A71" w:rsidDel="004A5015">
          <w:rPr>
            <w:rFonts w:cstheme="minorHAnsi"/>
          </w:rPr>
          <w:delText xml:space="preserve">Cloud </w:delText>
        </w:r>
      </w:del>
      <w:ins w:id="12113" w:author="pete jones" w:date="2022-03-30T09:55:00Z">
        <w:r w:rsidR="004A5015" w:rsidRPr="00FF6A71">
          <w:rPr>
            <w:rFonts w:cstheme="minorHAnsi"/>
          </w:rPr>
          <w:t>Cloud</w:t>
        </w:r>
        <w:r w:rsidR="004A5015">
          <w:rPr>
            <w:rFonts w:cstheme="minorHAnsi"/>
          </w:rPr>
          <w:t>-</w:t>
        </w:r>
      </w:ins>
      <w:r w:rsidRPr="00FF6A71">
        <w:rPr>
          <w:rFonts w:cstheme="minorHAnsi"/>
        </w:rPr>
        <w:t xml:space="preserve">based data security, providing easily managed software installation and configuration </w:t>
      </w:r>
      <w:r w:rsidR="00F427D8" w:rsidRPr="00FF6A71">
        <w:rPr>
          <w:rFonts w:cstheme="minorHAnsi"/>
        </w:rPr>
        <w:t>capability.</w:t>
      </w:r>
    </w:p>
    <w:p w14:paraId="2B3FF6EC" w14:textId="77777777" w:rsidR="005C121D" w:rsidRPr="00FF6A71" w:rsidRDefault="005C121D" w:rsidP="0021440D">
      <w:pPr>
        <w:numPr>
          <w:ilvl w:val="0"/>
          <w:numId w:val="49"/>
        </w:numPr>
        <w:rPr>
          <w:rFonts w:cstheme="minorHAnsi"/>
        </w:rPr>
      </w:pPr>
      <w:r w:rsidRPr="00FF6A71">
        <w:rPr>
          <w:rFonts w:cstheme="minorHAnsi"/>
        </w:rPr>
        <w:t>Centrally managed client installations</w:t>
      </w:r>
    </w:p>
    <w:p w14:paraId="4FF076C7" w14:textId="77777777" w:rsidR="005C121D" w:rsidRPr="00FF6A71" w:rsidRDefault="005C121D" w:rsidP="0021440D">
      <w:pPr>
        <w:numPr>
          <w:ilvl w:val="0"/>
          <w:numId w:val="49"/>
        </w:numPr>
        <w:rPr>
          <w:rFonts w:cstheme="minorHAnsi"/>
        </w:rPr>
      </w:pPr>
      <w:r w:rsidRPr="00FF6A71">
        <w:rPr>
          <w:rFonts w:cstheme="minorHAnsi"/>
        </w:rPr>
        <w:t>Full access to professionally prepared self-paced training resources</w:t>
      </w:r>
    </w:p>
    <w:p w14:paraId="57098F3A" w14:textId="77777777" w:rsidR="005C121D" w:rsidRPr="00FF6A71" w:rsidRDefault="005C121D" w:rsidP="0021440D">
      <w:pPr>
        <w:numPr>
          <w:ilvl w:val="0"/>
          <w:numId w:val="49"/>
        </w:numPr>
        <w:rPr>
          <w:rFonts w:cstheme="minorHAnsi"/>
        </w:rPr>
      </w:pPr>
      <w:r w:rsidRPr="00FF6A71">
        <w:rPr>
          <w:rFonts w:cstheme="minorHAnsi"/>
        </w:rPr>
        <w:t>Web-based CAD authoring</w:t>
      </w:r>
    </w:p>
    <w:p w14:paraId="24C8833B" w14:textId="77777777" w:rsidR="005C121D" w:rsidRPr="00FF6A71" w:rsidRDefault="005C121D" w:rsidP="0021440D">
      <w:pPr>
        <w:numPr>
          <w:ilvl w:val="0"/>
          <w:numId w:val="49"/>
        </w:numPr>
        <w:rPr>
          <w:rFonts w:cstheme="minorHAnsi"/>
        </w:rPr>
      </w:pPr>
      <w:r w:rsidRPr="00FF6A71">
        <w:rPr>
          <w:rFonts w:cstheme="minorHAnsi"/>
        </w:rPr>
        <w:t>High-end engineering analysis – Topology optimisation, dynamic stress analysis, kinematic simulations, professional rendering, CFD, material databases</w:t>
      </w:r>
    </w:p>
    <w:p w14:paraId="3B5F3C23" w14:textId="77777777" w:rsidR="005C121D" w:rsidRPr="00FF6A71" w:rsidRDefault="005C121D" w:rsidP="0021440D">
      <w:pPr>
        <w:numPr>
          <w:ilvl w:val="0"/>
          <w:numId w:val="49"/>
        </w:numPr>
        <w:rPr>
          <w:rFonts w:cstheme="minorHAnsi"/>
        </w:rPr>
      </w:pPr>
      <w:r w:rsidRPr="00FF6A71">
        <w:rPr>
          <w:rFonts w:cstheme="minorHAnsi"/>
        </w:rPr>
        <w:t>Document management for a wide variety of formats</w:t>
      </w:r>
    </w:p>
    <w:p w14:paraId="4F92CC0D" w14:textId="77777777" w:rsidR="005C121D" w:rsidRPr="00FF6A71" w:rsidRDefault="005C121D" w:rsidP="0021440D">
      <w:pPr>
        <w:numPr>
          <w:ilvl w:val="0"/>
          <w:numId w:val="49"/>
        </w:numPr>
        <w:rPr>
          <w:rFonts w:cstheme="minorHAnsi"/>
        </w:rPr>
      </w:pPr>
      <w:r w:rsidRPr="00FF6A71">
        <w:rPr>
          <w:rFonts w:cstheme="minorHAnsi"/>
        </w:rPr>
        <w:t>Version and configuration control of all data</w:t>
      </w:r>
    </w:p>
    <w:p w14:paraId="4DAAF78C" w14:textId="77777777" w:rsidR="005C121D" w:rsidRPr="00FF6A71" w:rsidRDefault="005C121D" w:rsidP="0021440D">
      <w:pPr>
        <w:numPr>
          <w:ilvl w:val="0"/>
          <w:numId w:val="49"/>
        </w:numPr>
        <w:rPr>
          <w:rFonts w:cstheme="minorHAnsi"/>
        </w:rPr>
      </w:pPr>
      <w:r w:rsidRPr="00FF6A71">
        <w:rPr>
          <w:rFonts w:cstheme="minorHAnsi"/>
        </w:rPr>
        <w:t>Project management and task control</w:t>
      </w:r>
    </w:p>
    <w:p w14:paraId="32E7941F" w14:textId="77777777" w:rsidR="005C121D" w:rsidRPr="00FF6A71" w:rsidRDefault="005C121D" w:rsidP="0021440D">
      <w:pPr>
        <w:numPr>
          <w:ilvl w:val="0"/>
          <w:numId w:val="49"/>
        </w:numPr>
        <w:rPr>
          <w:rFonts w:cstheme="minorHAnsi"/>
        </w:rPr>
      </w:pPr>
      <w:r w:rsidRPr="00FF6A71">
        <w:rPr>
          <w:rFonts w:cstheme="minorHAnsi"/>
        </w:rPr>
        <w:lastRenderedPageBreak/>
        <w:t>Instant chat and design reviews with live voice, text, and video capability</w:t>
      </w:r>
    </w:p>
    <w:p w14:paraId="792A3011" w14:textId="77777777" w:rsidR="005C121D" w:rsidRPr="00FF6A71" w:rsidRDefault="005C121D" w:rsidP="0021440D">
      <w:pPr>
        <w:numPr>
          <w:ilvl w:val="0"/>
          <w:numId w:val="49"/>
        </w:numPr>
        <w:rPr>
          <w:rFonts w:cstheme="minorHAnsi"/>
        </w:rPr>
      </w:pPr>
      <w:r w:rsidRPr="00FF6A71">
        <w:rPr>
          <w:rFonts w:cstheme="minorHAnsi"/>
        </w:rPr>
        <w:t>Integrated manufacturing and simulation applications</w:t>
      </w:r>
    </w:p>
    <w:p w14:paraId="6282EEF7" w14:textId="77777777" w:rsidR="005C121D" w:rsidRPr="00FF6A71" w:rsidRDefault="005C121D" w:rsidP="0021440D">
      <w:pPr>
        <w:numPr>
          <w:ilvl w:val="0"/>
          <w:numId w:val="49"/>
        </w:numPr>
        <w:rPr>
          <w:rFonts w:cstheme="minorHAnsi"/>
        </w:rPr>
      </w:pPr>
      <w:r w:rsidRPr="00FF6A71">
        <w:rPr>
          <w:rFonts w:cstheme="minorHAnsi"/>
        </w:rPr>
        <w:t>Customisable learning dashboards</w:t>
      </w:r>
    </w:p>
    <w:p w14:paraId="54165E0F" w14:textId="3552F440" w:rsidR="005C121D" w:rsidRPr="00FF6A71" w:rsidRDefault="005C121D" w:rsidP="0021440D">
      <w:pPr>
        <w:numPr>
          <w:ilvl w:val="0"/>
          <w:numId w:val="49"/>
        </w:numPr>
        <w:rPr>
          <w:rFonts w:cstheme="minorHAnsi"/>
        </w:rPr>
      </w:pPr>
      <w:r w:rsidRPr="00FF6A71">
        <w:rPr>
          <w:rFonts w:cstheme="minorHAnsi"/>
        </w:rPr>
        <w:t xml:space="preserve">Configurable roles </w:t>
      </w:r>
      <w:del w:id="12114" w:author="pete jones" w:date="2022-04-01T10:07:00Z">
        <w:r w:rsidRPr="00FF6A71" w:rsidDel="00EC37C4">
          <w:rPr>
            <w:rFonts w:cstheme="minorHAnsi"/>
          </w:rPr>
          <w:delText>to manage</w:delText>
        </w:r>
      </w:del>
      <w:ins w:id="12115" w:author="pete jones" w:date="2022-04-01T10:07:00Z">
        <w:r w:rsidR="00EC37C4">
          <w:rPr>
            <w:rFonts w:cstheme="minorHAnsi"/>
          </w:rPr>
          <w:t>in managing</w:t>
        </w:r>
      </w:ins>
      <w:r w:rsidRPr="00FF6A71">
        <w:rPr>
          <w:rFonts w:cstheme="minorHAnsi"/>
        </w:rPr>
        <w:t xml:space="preserve"> individuals and team </w:t>
      </w:r>
      <w:r w:rsidR="00F427D8" w:rsidRPr="00FF6A71">
        <w:rPr>
          <w:rFonts w:cstheme="minorHAnsi"/>
        </w:rPr>
        <w:t>activity.</w:t>
      </w:r>
    </w:p>
    <w:p w14:paraId="7923479A" w14:textId="77777777" w:rsidR="005C121D" w:rsidRPr="00FF6A71" w:rsidRDefault="005C121D" w:rsidP="0021440D">
      <w:pPr>
        <w:numPr>
          <w:ilvl w:val="0"/>
          <w:numId w:val="49"/>
        </w:numPr>
        <w:rPr>
          <w:rFonts w:cstheme="minorHAnsi"/>
        </w:rPr>
      </w:pPr>
      <w:r w:rsidRPr="00FF6A71">
        <w:rPr>
          <w:rFonts w:cstheme="minorHAnsi"/>
        </w:rPr>
        <w:t>Access to user communities</w:t>
      </w:r>
    </w:p>
    <w:p w14:paraId="597EDD33" w14:textId="2198F397" w:rsidR="005C121D" w:rsidRPr="00FF6A71" w:rsidRDefault="005C121D" w:rsidP="005C121D">
      <w:pPr>
        <w:rPr>
          <w:rFonts w:cstheme="minorHAnsi"/>
        </w:rPr>
      </w:pPr>
      <w:r w:rsidRPr="00FF6A71">
        <w:rPr>
          <w:rFonts w:cstheme="minorHAnsi"/>
        </w:rPr>
        <w:t xml:space="preserve">It is easy to understand why developers and vendors correlate the suitability of such technology between business and educational needs. They </w:t>
      </w:r>
      <w:del w:id="12116" w:author="pete jones" w:date="2022-04-01T10:07:00Z">
        <w:r w:rsidRPr="00FF6A71" w:rsidDel="00EC37C4">
          <w:rPr>
            <w:rFonts w:cstheme="minorHAnsi"/>
          </w:rPr>
          <w:delText>make the correct assumption</w:delText>
        </w:r>
      </w:del>
      <w:ins w:id="12117" w:author="pete jones" w:date="2022-04-01T10:07:00Z">
        <w:r w:rsidR="00EC37C4">
          <w:rPr>
            <w:rFonts w:cstheme="minorHAnsi"/>
          </w:rPr>
          <w:t>assume</w:t>
        </w:r>
      </w:ins>
      <w:r w:rsidRPr="00FF6A71">
        <w:rPr>
          <w:rFonts w:cstheme="minorHAnsi"/>
        </w:rPr>
        <w:t xml:space="preserve"> that learning take</w:t>
      </w:r>
      <w:r w:rsidR="008169C1" w:rsidRPr="00FF6A71">
        <w:rPr>
          <w:rFonts w:cstheme="minorHAnsi"/>
        </w:rPr>
        <w:t>s</w:t>
      </w:r>
      <w:r w:rsidRPr="00FF6A71">
        <w:rPr>
          <w:rFonts w:cstheme="minorHAnsi"/>
        </w:rPr>
        <w:t xml:space="preserve"> place most effectively where there is a real problem to solve as a team, </w:t>
      </w:r>
      <w:r w:rsidR="00F427D8" w:rsidRPr="00FF6A71">
        <w:rPr>
          <w:rFonts w:cstheme="minorHAnsi"/>
        </w:rPr>
        <w:t>i.e.,</w:t>
      </w:r>
      <w:r w:rsidRPr="00FF6A71">
        <w:rPr>
          <w:rFonts w:cstheme="minorHAnsi"/>
        </w:rPr>
        <w:t xml:space="preserve"> a project. </w:t>
      </w:r>
      <w:commentRangeStart w:id="12118"/>
      <w:r w:rsidRPr="00FF6A71">
        <w:rPr>
          <w:rFonts w:cstheme="minorHAnsi"/>
        </w:rPr>
        <w:t>But in many educational institutions</w:t>
      </w:r>
      <w:ins w:id="12119" w:author="pete jones" w:date="2022-04-01T10:07:00Z">
        <w:r w:rsidR="00EC37C4">
          <w:rPr>
            <w:rFonts w:cstheme="minorHAnsi"/>
          </w:rPr>
          <w:t>,</w:t>
        </w:r>
      </w:ins>
      <w:r w:rsidRPr="00FF6A71">
        <w:rPr>
          <w:rFonts w:cstheme="minorHAnsi"/>
        </w:rPr>
        <w:t xml:space="preserve"> there </w:t>
      </w:r>
      <w:del w:id="12120" w:author="pete jones" w:date="2022-04-01T10:07:00Z">
        <w:r w:rsidRPr="00FF6A71" w:rsidDel="00EC37C4">
          <w:rPr>
            <w:rFonts w:cstheme="minorHAnsi"/>
          </w:rPr>
          <w:delText xml:space="preserve">exists a predetermined model </w:delText>
        </w:r>
        <w:commentRangeEnd w:id="12118"/>
        <w:r w:rsidR="00B00BB1" w:rsidRPr="00FF6A71" w:rsidDel="00EC37C4">
          <w:rPr>
            <w:rStyle w:val="CommentReference"/>
          </w:rPr>
          <w:commentReference w:id="12118"/>
        </w:r>
        <w:r w:rsidRPr="00FF6A71" w:rsidDel="00EC37C4">
          <w:rPr>
            <w:rFonts w:cstheme="minorHAnsi"/>
          </w:rPr>
          <w:delText>based upon subject silos, traditional lecture structures, timetabling, and assessment models, often where project work of any kind is reserved for final year studies, consequently</w:delText>
        </w:r>
      </w:del>
      <w:ins w:id="12121" w:author="pete jones" w:date="2022-04-01T10:07:00Z">
        <w:r w:rsidR="00EC37C4">
          <w:rPr>
            <w:rFonts w:cstheme="minorHAnsi"/>
          </w:rPr>
          <w:t>is a predetermined model based upon subject silos, traditional lecture structures, timetabling, and assessment models, often where project work of any kind is reserved for final year studies,</w:t>
        </w:r>
      </w:ins>
      <w:r w:rsidRPr="00FF6A71">
        <w:rPr>
          <w:rFonts w:cstheme="minorHAnsi"/>
        </w:rPr>
        <w:t xml:space="preserve"> effectively inhibiting the creative constructs that CDE technology is designed to enhance.</w:t>
      </w:r>
    </w:p>
    <w:p w14:paraId="72F8C9E9" w14:textId="2A93F9E4" w:rsidR="005C121D" w:rsidRPr="00FF6A71" w:rsidRDefault="004A65BB" w:rsidP="005C121D">
      <w:pPr>
        <w:rPr>
          <w:rFonts w:cstheme="minorHAnsi"/>
        </w:rPr>
      </w:pPr>
      <w:r w:rsidRPr="00FF6A71">
        <w:rPr>
          <w:rFonts w:cstheme="minorHAnsi"/>
        </w:rPr>
        <w:t xml:space="preserve">The study suggests that </w:t>
      </w:r>
      <w:r w:rsidR="005C121D" w:rsidRPr="00FF6A71">
        <w:rPr>
          <w:rFonts w:cstheme="minorHAnsi"/>
        </w:rPr>
        <w:t xml:space="preserve">CDE solutions </w:t>
      </w:r>
      <w:del w:id="12122" w:author="pete jones" w:date="2022-04-01T10:07:00Z">
        <w:r w:rsidR="005C121D" w:rsidRPr="00FF6A71" w:rsidDel="00EC37C4">
          <w:rPr>
            <w:rFonts w:cstheme="minorHAnsi"/>
          </w:rPr>
          <w:delText>are not going to</w:delText>
        </w:r>
      </w:del>
      <w:ins w:id="12123" w:author="pete jones" w:date="2022-04-01T10:07:00Z">
        <w:r w:rsidR="00EC37C4">
          <w:rPr>
            <w:rFonts w:cstheme="minorHAnsi"/>
          </w:rPr>
          <w:t>will not</w:t>
        </w:r>
      </w:ins>
      <w:r w:rsidR="005C121D" w:rsidRPr="00FF6A71">
        <w:rPr>
          <w:rFonts w:cstheme="minorHAnsi"/>
        </w:rPr>
        <w:t xml:space="preserve"> be a panacea to fix a traditionally constructed curriculum based upon silos of subjects and topics</w:t>
      </w:r>
      <w:del w:id="12124" w:author="pete jones" w:date="2022-04-01T10:08:00Z">
        <w:r w:rsidR="005C121D" w:rsidRPr="00FF6A71" w:rsidDel="00EC37C4">
          <w:rPr>
            <w:rFonts w:cstheme="minorHAnsi"/>
          </w:rPr>
          <w:delText>,</w:delText>
        </w:r>
      </w:del>
      <w:r w:rsidR="005C121D" w:rsidRPr="00FF6A71">
        <w:rPr>
          <w:rFonts w:cstheme="minorHAnsi"/>
        </w:rPr>
        <w:t xml:space="preserve"> traditionally timetabled and assessed. The most effective implementation is to think of the curriculum in a synoptic way, developing learning activities based </w:t>
      </w:r>
      <w:del w:id="12125" w:author="pete jones" w:date="2022-03-30T09:55:00Z">
        <w:r w:rsidR="005C121D" w:rsidRPr="00FF6A71" w:rsidDel="004A5015">
          <w:rPr>
            <w:rFonts w:cstheme="minorHAnsi"/>
          </w:rPr>
          <w:delText xml:space="preserve">around </w:delText>
        </w:r>
      </w:del>
      <w:ins w:id="12126" w:author="pete jones" w:date="2022-03-30T09:55:00Z">
        <w:r w:rsidR="004A5015">
          <w:rPr>
            <w:rFonts w:cstheme="minorHAnsi"/>
          </w:rPr>
          <w:t>on</w:t>
        </w:r>
        <w:r w:rsidR="004A5015" w:rsidRPr="00FF6A71">
          <w:rPr>
            <w:rFonts w:cstheme="minorHAnsi"/>
          </w:rPr>
          <w:t xml:space="preserve"> </w:t>
        </w:r>
      </w:ins>
      <w:r w:rsidR="005C121D" w:rsidRPr="00FF6A71">
        <w:rPr>
          <w:rFonts w:cstheme="minorHAnsi"/>
        </w:rPr>
        <w:t xml:space="preserve">problems and projects for individuals or teams. Therefore, the starting point must be </w:t>
      </w:r>
      <w:del w:id="12127" w:author="pete jones" w:date="2022-04-01T10:08:00Z">
        <w:r w:rsidR="005C121D" w:rsidRPr="00FF6A71" w:rsidDel="00EC37C4">
          <w:rPr>
            <w:rFonts w:cstheme="minorHAnsi"/>
          </w:rPr>
          <w:delText xml:space="preserve">in </w:delText>
        </w:r>
      </w:del>
      <w:r w:rsidR="005C121D" w:rsidRPr="00FF6A71">
        <w:rPr>
          <w:rFonts w:cstheme="minorHAnsi"/>
        </w:rPr>
        <w:t xml:space="preserve">defining a problem to </w:t>
      </w:r>
      <w:del w:id="12128" w:author="pete jones" w:date="2022-04-01T10:08:00Z">
        <w:r w:rsidR="005C121D" w:rsidRPr="00FF6A71" w:rsidDel="00EC37C4">
          <w:rPr>
            <w:rFonts w:cstheme="minorHAnsi"/>
          </w:rPr>
          <w:delText xml:space="preserve">be </w:delText>
        </w:r>
      </w:del>
      <w:r w:rsidR="005C121D" w:rsidRPr="00FF6A71">
        <w:rPr>
          <w:rFonts w:cstheme="minorHAnsi"/>
        </w:rPr>
        <w:t>solve</w:t>
      </w:r>
      <w:del w:id="12129" w:author="pete jones" w:date="2022-04-01T10:08:00Z">
        <w:r w:rsidR="005C121D" w:rsidRPr="00FF6A71" w:rsidDel="00EC37C4">
          <w:rPr>
            <w:rFonts w:cstheme="minorHAnsi"/>
          </w:rPr>
          <w:delText>d</w:delText>
        </w:r>
      </w:del>
      <w:r w:rsidR="005C121D" w:rsidRPr="00FF6A71">
        <w:rPr>
          <w:rFonts w:cstheme="minorHAnsi"/>
        </w:rPr>
        <w:t xml:space="preserve"> with intrinsic motivational validity</w:t>
      </w:r>
      <w:ins w:id="12130" w:author="pete jones" w:date="2022-04-01T10:08:00Z">
        <w:r w:rsidR="00EC37C4">
          <w:rPr>
            <w:rFonts w:cstheme="minorHAnsi"/>
          </w:rPr>
          <w:t>,</w:t>
        </w:r>
      </w:ins>
      <w:r w:rsidR="005C121D" w:rsidRPr="00FF6A71">
        <w:rPr>
          <w:rFonts w:cstheme="minorHAnsi"/>
        </w:rPr>
        <w:t xml:space="preserve"> which encourages students to think in a project orientated way, with opportunities to express creatively, allowing autonomous meaningful experiences, </w:t>
      </w:r>
      <w:del w:id="12131" w:author="pete jones" w:date="2022-03-30T09:55:00Z">
        <w:r w:rsidR="005C121D" w:rsidRPr="00FF6A71" w:rsidDel="004A5015">
          <w:rPr>
            <w:rFonts w:cstheme="minorHAnsi"/>
          </w:rPr>
          <w:delText xml:space="preserve">facilitate </w:delText>
        </w:r>
      </w:del>
      <w:ins w:id="12132" w:author="pete jones" w:date="2022-03-30T09:55:00Z">
        <w:r w:rsidR="004A5015" w:rsidRPr="00FF6A71">
          <w:rPr>
            <w:rFonts w:cstheme="minorHAnsi"/>
          </w:rPr>
          <w:t>facilitat</w:t>
        </w:r>
        <w:r w:rsidR="004A5015">
          <w:rPr>
            <w:rFonts w:cstheme="minorHAnsi"/>
          </w:rPr>
          <w:t>ing</w:t>
        </w:r>
        <w:r w:rsidR="004A5015" w:rsidRPr="00FF6A71">
          <w:rPr>
            <w:rFonts w:cstheme="minorHAnsi"/>
          </w:rPr>
          <w:t xml:space="preserve"> </w:t>
        </w:r>
      </w:ins>
      <w:r w:rsidR="005C121D" w:rsidRPr="00FF6A71">
        <w:rPr>
          <w:rFonts w:cstheme="minorHAnsi"/>
        </w:rPr>
        <w:t xml:space="preserve">flexible assessment, and targeted feedback. Such activities are </w:t>
      </w:r>
      <w:del w:id="12133" w:author="pete jones" w:date="2022-04-01T10:08:00Z">
        <w:r w:rsidR="005C121D" w:rsidRPr="00FF6A71" w:rsidDel="00EC37C4">
          <w:rPr>
            <w:rFonts w:cstheme="minorHAnsi"/>
          </w:rPr>
          <w:delText xml:space="preserve">difficult </w:delText>
        </w:r>
      </w:del>
      <w:ins w:id="12134" w:author="pete jones" w:date="2022-04-01T10:08:00Z">
        <w:r w:rsidR="00EC37C4">
          <w:rPr>
            <w:rFonts w:cstheme="minorHAnsi"/>
          </w:rPr>
          <w:t>challenging</w:t>
        </w:r>
        <w:r w:rsidR="00EC37C4" w:rsidRPr="00FF6A71">
          <w:rPr>
            <w:rFonts w:cstheme="minorHAnsi"/>
          </w:rPr>
          <w:t xml:space="preserve"> </w:t>
        </w:r>
      </w:ins>
      <w:r w:rsidR="005C121D" w:rsidRPr="00FF6A71">
        <w:rPr>
          <w:rFonts w:cstheme="minorHAnsi"/>
        </w:rPr>
        <w:t xml:space="preserve">to design, often with no concrete outcome, and can </w:t>
      </w:r>
      <w:del w:id="12135" w:author="pete jones" w:date="2022-04-01T10:08:00Z">
        <w:r w:rsidR="005C121D" w:rsidRPr="00FF6A71" w:rsidDel="00EC37C4">
          <w:rPr>
            <w:rFonts w:cstheme="minorHAnsi"/>
          </w:rPr>
          <w:delText xml:space="preserve">even </w:delText>
        </w:r>
      </w:del>
      <w:del w:id="12136" w:author="pete jones" w:date="2022-03-30T09:55:00Z">
        <w:r w:rsidR="005C121D" w:rsidRPr="00FF6A71" w:rsidDel="004A5015">
          <w:rPr>
            <w:rFonts w:cstheme="minorHAnsi"/>
          </w:rPr>
          <w:delText>result in failure of</w:delText>
        </w:r>
      </w:del>
      <w:ins w:id="12137" w:author="pete jones" w:date="2022-03-30T09:55:00Z">
        <w:r w:rsidR="004A5015">
          <w:rPr>
            <w:rFonts w:cstheme="minorHAnsi"/>
          </w:rPr>
          <w:t>fail</w:t>
        </w:r>
      </w:ins>
      <w:r w:rsidR="005C121D" w:rsidRPr="00FF6A71">
        <w:rPr>
          <w:rFonts w:cstheme="minorHAnsi"/>
        </w:rPr>
        <w:t xml:space="preserve"> students to achieve a functioning product. But that should not be a reason to try</w:t>
      </w:r>
      <w:del w:id="12138" w:author="pete jones" w:date="2022-04-01T10:08:00Z">
        <w:r w:rsidR="005C121D" w:rsidRPr="00FF6A71" w:rsidDel="00EC37C4">
          <w:rPr>
            <w:rFonts w:cstheme="minorHAnsi"/>
          </w:rPr>
          <w:delText xml:space="preserve">, </w:delText>
        </w:r>
      </w:del>
      <w:ins w:id="12139" w:author="pete jones" w:date="2022-04-01T10:08:00Z">
        <w:r w:rsidR="00EC37C4">
          <w:rPr>
            <w:rFonts w:cstheme="minorHAnsi"/>
          </w:rPr>
          <w:t>;</w:t>
        </w:r>
        <w:r w:rsidR="00EC37C4" w:rsidRPr="00FF6A71">
          <w:rPr>
            <w:rFonts w:cstheme="minorHAnsi"/>
          </w:rPr>
          <w:t xml:space="preserve"> </w:t>
        </w:r>
      </w:ins>
      <w:r w:rsidR="005C121D" w:rsidRPr="00FF6A71">
        <w:rPr>
          <w:rFonts w:cstheme="minorHAnsi"/>
        </w:rPr>
        <w:t>even very open-ended problem solving provides a rich source of learning opportunities, and failure can be a powerful learning experience. A well-defined problem</w:t>
      </w:r>
      <w:del w:id="12140" w:author="pete jones" w:date="2022-03-30T09:55:00Z">
        <w:r w:rsidR="005C121D" w:rsidRPr="00FF6A71" w:rsidDel="004A5015">
          <w:rPr>
            <w:rFonts w:cstheme="minorHAnsi"/>
          </w:rPr>
          <w:delText xml:space="preserve"> / </w:delText>
        </w:r>
      </w:del>
      <w:ins w:id="12141" w:author="pete jones" w:date="2022-03-30T09:55:00Z">
        <w:r w:rsidR="004A5015">
          <w:rPr>
            <w:rFonts w:cstheme="minorHAnsi"/>
          </w:rPr>
          <w:t>/</w:t>
        </w:r>
      </w:ins>
      <w:r w:rsidR="005C121D" w:rsidRPr="00FF6A71">
        <w:rPr>
          <w:rFonts w:cstheme="minorHAnsi"/>
        </w:rPr>
        <w:t xml:space="preserve">project can also </w:t>
      </w:r>
      <w:del w:id="12142" w:author="pete jones" w:date="2022-04-01T10:09:00Z">
        <w:r w:rsidR="005C121D" w:rsidRPr="00FF6A71" w:rsidDel="00EC37C4">
          <w:rPr>
            <w:rFonts w:cstheme="minorHAnsi"/>
          </w:rPr>
          <w:delText xml:space="preserve">provide </w:delText>
        </w:r>
      </w:del>
      <w:ins w:id="12143" w:author="pete jones" w:date="2022-04-01T10:09:00Z">
        <w:r w:rsidR="00EC37C4">
          <w:rPr>
            <w:rFonts w:cstheme="minorHAnsi"/>
          </w:rPr>
          <w:t>offer</w:t>
        </w:r>
        <w:r w:rsidR="00EC37C4" w:rsidRPr="00FF6A71">
          <w:rPr>
            <w:rFonts w:cstheme="minorHAnsi"/>
          </w:rPr>
          <w:t xml:space="preserve"> </w:t>
        </w:r>
      </w:ins>
      <w:r w:rsidR="005C121D" w:rsidRPr="00FF6A71">
        <w:rPr>
          <w:rFonts w:cstheme="minorHAnsi"/>
        </w:rPr>
        <w:t xml:space="preserve">opportunities for gamification and competition not </w:t>
      </w:r>
      <w:del w:id="12144" w:author="pete jones" w:date="2022-04-01T10:09:00Z">
        <w:r w:rsidR="005C121D" w:rsidRPr="00FF6A71" w:rsidDel="00EC37C4">
          <w:rPr>
            <w:rFonts w:cstheme="minorHAnsi"/>
          </w:rPr>
          <w:delText xml:space="preserve">normally </w:delText>
        </w:r>
      </w:del>
      <w:ins w:id="12145" w:author="pete jones" w:date="2022-04-01T10:09:00Z">
        <w:r w:rsidR="00EC37C4">
          <w:rPr>
            <w:rFonts w:cstheme="minorHAnsi"/>
          </w:rPr>
          <w:t>ordinari</w:t>
        </w:r>
        <w:r w:rsidR="00EC37C4" w:rsidRPr="00FF6A71">
          <w:rPr>
            <w:rFonts w:cstheme="minorHAnsi"/>
          </w:rPr>
          <w:t xml:space="preserve">ly </w:t>
        </w:r>
      </w:ins>
      <w:r w:rsidR="005C121D" w:rsidRPr="00FF6A71">
        <w:rPr>
          <w:rFonts w:cstheme="minorHAnsi"/>
        </w:rPr>
        <w:t xml:space="preserve">present in a more traditional approach. CDE technology will not </w:t>
      </w:r>
      <w:del w:id="12146" w:author="pete jones" w:date="2022-03-30T09:55:00Z">
        <w:r w:rsidR="005C121D" w:rsidRPr="00FF6A71" w:rsidDel="004A5015">
          <w:rPr>
            <w:rFonts w:cstheme="minorHAnsi"/>
          </w:rPr>
          <w:delText xml:space="preserve">of </w:delText>
        </w:r>
      </w:del>
      <w:r w:rsidR="005C121D" w:rsidRPr="00FF6A71">
        <w:rPr>
          <w:rFonts w:cstheme="minorHAnsi"/>
        </w:rPr>
        <w:t xml:space="preserve">itself provide </w:t>
      </w:r>
      <w:ins w:id="12147" w:author="pete jones" w:date="2022-03-30T09:55:00Z">
        <w:r w:rsidR="004A5015">
          <w:rPr>
            <w:rFonts w:cstheme="minorHAnsi"/>
          </w:rPr>
          <w:t xml:space="preserve">a </w:t>
        </w:r>
      </w:ins>
      <w:r w:rsidR="005C121D" w:rsidRPr="00FF6A71">
        <w:rPr>
          <w:rFonts w:cstheme="minorHAnsi"/>
        </w:rPr>
        <w:t>ready</w:t>
      </w:r>
      <w:del w:id="12148" w:author="pete jones" w:date="2022-04-01T10:09:00Z">
        <w:r w:rsidR="005C121D" w:rsidRPr="00FF6A71" w:rsidDel="00EC37C4">
          <w:rPr>
            <w:rFonts w:cstheme="minorHAnsi"/>
          </w:rPr>
          <w:delText>made transformational curriculum, it would be magic if it did, but it does use</w:delText>
        </w:r>
      </w:del>
      <w:ins w:id="12149" w:author="pete jones" w:date="2022-04-01T10:09:00Z">
        <w:r w:rsidR="00EC37C4">
          <w:rPr>
            <w:rFonts w:cstheme="minorHAnsi"/>
          </w:rPr>
          <w:t>-made transformational curriculum. It would be magic if it did, but it uses</w:t>
        </w:r>
      </w:ins>
      <w:r w:rsidR="005C121D" w:rsidRPr="00FF6A71">
        <w:rPr>
          <w:rFonts w:cstheme="minorHAnsi"/>
        </w:rPr>
        <w:t xml:space="preserve"> </w:t>
      </w:r>
      <w:del w:id="12150" w:author="pete jones" w:date="2022-03-30T09:55:00Z">
        <w:r w:rsidR="005C121D" w:rsidRPr="00FF6A71" w:rsidDel="004A5015">
          <w:rPr>
            <w:rFonts w:cstheme="minorHAnsi"/>
          </w:rPr>
          <w:delText xml:space="preserve">industry </w:delText>
        </w:r>
      </w:del>
      <w:ins w:id="12151" w:author="pete jones" w:date="2022-03-30T09:55:00Z">
        <w:r w:rsidR="004A5015" w:rsidRPr="00FF6A71">
          <w:rPr>
            <w:rFonts w:cstheme="minorHAnsi"/>
          </w:rPr>
          <w:t>industry</w:t>
        </w:r>
        <w:r w:rsidR="004A5015">
          <w:rPr>
            <w:rFonts w:cstheme="minorHAnsi"/>
          </w:rPr>
          <w:t>-</w:t>
        </w:r>
      </w:ins>
      <w:r w:rsidR="005C121D" w:rsidRPr="00FF6A71">
        <w:rPr>
          <w:rFonts w:cstheme="minorHAnsi"/>
        </w:rPr>
        <w:t>standard w</w:t>
      </w:r>
      <w:del w:id="12152" w:author="pete jones" w:date="2022-04-01T10:09:00Z">
        <w:r w:rsidR="005C121D" w:rsidRPr="00FF6A71" w:rsidDel="00EC37C4">
          <w:rPr>
            <w:rFonts w:cstheme="minorHAnsi"/>
          </w:rPr>
          <w:delText>ays of working</w:delText>
        </w:r>
      </w:del>
      <w:ins w:id="12153" w:author="pete jones" w:date="2022-04-01T10:09:00Z">
        <w:r w:rsidR="00EC37C4">
          <w:rPr>
            <w:rFonts w:cstheme="minorHAnsi"/>
          </w:rPr>
          <w:t>orking methods</w:t>
        </w:r>
      </w:ins>
      <w:r w:rsidR="005C121D" w:rsidRPr="00FF6A71">
        <w:rPr>
          <w:rFonts w:cstheme="minorHAnsi"/>
        </w:rPr>
        <w:t xml:space="preserve"> that can be customised and configured to support a valuable learning experience. </w:t>
      </w:r>
      <w:del w:id="12154" w:author="pete jones" w:date="2022-04-01T10:09:00Z">
        <w:r w:rsidR="005C121D" w:rsidRPr="00FF6A71" w:rsidDel="00EC37C4">
          <w:rPr>
            <w:rFonts w:cstheme="minorHAnsi"/>
          </w:rPr>
          <w:delText>Taking a</w:delText>
        </w:r>
      </w:del>
      <w:ins w:id="12155" w:author="pete jones" w:date="2022-04-01T10:09:00Z">
        <w:r w:rsidR="00EC37C4">
          <w:rPr>
            <w:rFonts w:cstheme="minorHAnsi"/>
          </w:rPr>
          <w:t>A</w:t>
        </w:r>
      </w:ins>
      <w:r w:rsidR="005C121D" w:rsidRPr="00FF6A71">
        <w:rPr>
          <w:rFonts w:cstheme="minorHAnsi"/>
        </w:rPr>
        <w:t xml:space="preserve"> brief journey through one vendor’s solutions will perhaps </w:t>
      </w:r>
      <w:r w:rsidR="005C121D" w:rsidRPr="00FF6A71">
        <w:rPr>
          <w:rFonts w:cstheme="minorHAnsi"/>
        </w:rPr>
        <w:lastRenderedPageBreak/>
        <w:t>(hopefully) demonstrate and clarify the positive contribution made by integrating CDE technology with the imperative to evolve the engineering curriculum.</w:t>
      </w:r>
    </w:p>
    <w:p w14:paraId="4D66EE6C" w14:textId="3F6DBEDC" w:rsidR="005C121D" w:rsidRPr="00FF6A71" w:rsidRDefault="005C121D" w:rsidP="005C121D">
      <w:pPr>
        <w:rPr>
          <w:rFonts w:cstheme="minorHAnsi"/>
        </w:rPr>
      </w:pPr>
      <w:r w:rsidRPr="00FF6A71">
        <w:rPr>
          <w:rFonts w:cstheme="minorHAnsi"/>
        </w:rPr>
        <w:t xml:space="preserve">Starting with a good project idea, having a well-defined structure but not necessarily a </w:t>
      </w:r>
      <w:r w:rsidR="008169C1" w:rsidRPr="00FF6A71">
        <w:rPr>
          <w:rFonts w:cstheme="minorHAnsi"/>
        </w:rPr>
        <w:t>well-defined</w:t>
      </w:r>
      <w:r w:rsidRPr="00FF6A71">
        <w:rPr>
          <w:rFonts w:cstheme="minorHAnsi"/>
        </w:rPr>
        <w:t xml:space="preserve"> or expected outcome, we need to communicate with the group of target students. Lesson plans, schemes of work and structured communication all happen in one place through any web browser</w:t>
      </w:r>
      <w:del w:id="12156" w:author="pete jones" w:date="2022-04-01T10:09:00Z">
        <w:r w:rsidRPr="00FF6A71" w:rsidDel="00EC37C4">
          <w:rPr>
            <w:rFonts w:cstheme="minorHAnsi"/>
          </w:rPr>
          <w:delText>,</w:delText>
        </w:r>
      </w:del>
      <w:r w:rsidR="008169C1" w:rsidRPr="00FF6A71">
        <w:rPr>
          <w:rFonts w:cstheme="minorHAnsi"/>
        </w:rPr>
        <w:t xml:space="preserve"> (see </w:t>
      </w:r>
      <w:r w:rsidR="008169C1" w:rsidRPr="00312F59">
        <w:rPr>
          <w:rFonts w:cstheme="minorHAnsi"/>
        </w:rPr>
        <w:fldChar w:fldCharType="begin"/>
      </w:r>
      <w:r w:rsidR="008169C1" w:rsidRPr="00FF6A71">
        <w:rPr>
          <w:rFonts w:cstheme="minorHAnsi"/>
        </w:rPr>
        <w:instrText xml:space="preserve"> REF _Ref64540458 \h </w:instrText>
      </w:r>
      <w:r w:rsidR="008169C1" w:rsidRPr="00312F59">
        <w:rPr>
          <w:rFonts w:cstheme="minorHAnsi"/>
        </w:rPr>
      </w:r>
      <w:r w:rsidR="008169C1" w:rsidRPr="00312F59">
        <w:rPr>
          <w:rFonts w:cstheme="minorHAnsi"/>
        </w:rPr>
        <w:fldChar w:fldCharType="separate"/>
      </w:r>
      <w:ins w:id="12157" w:author="pete jones" w:date="2022-04-05T11:31:00Z">
        <w:r w:rsidR="00D94147" w:rsidRPr="00C15005">
          <w:t xml:space="preserve">Figure </w:t>
        </w:r>
        <w:r w:rsidR="00D94147">
          <w:rPr>
            <w:noProof/>
          </w:rPr>
          <w:t>6</w:t>
        </w:r>
        <w:r w:rsidR="00D94147">
          <w:noBreakHyphen/>
        </w:r>
        <w:r w:rsidR="00D94147">
          <w:rPr>
            <w:noProof/>
          </w:rPr>
          <w:t>6</w:t>
        </w:r>
      </w:ins>
      <w:del w:id="12158"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12</w:delText>
        </w:r>
      </w:del>
      <w:r w:rsidR="008169C1" w:rsidRPr="00312F59">
        <w:rPr>
          <w:rFonts w:cstheme="minorHAnsi"/>
        </w:rPr>
        <w:fldChar w:fldCharType="end"/>
      </w:r>
      <w:r w:rsidR="008169C1" w:rsidRPr="00FF6A71">
        <w:rPr>
          <w:rFonts w:cstheme="minorHAnsi"/>
        </w:rPr>
        <w:t>)</w:t>
      </w:r>
      <w:ins w:id="12159" w:author="pete jones" w:date="2022-04-01T10:09:00Z">
        <w:r w:rsidR="00EC37C4">
          <w:rPr>
            <w:rFonts w:cstheme="minorHAnsi"/>
          </w:rPr>
          <w:t>;</w:t>
        </w:r>
      </w:ins>
      <w:del w:id="12160" w:author="pete jones" w:date="2022-03-30T12:40:00Z">
        <w:r w:rsidR="008169C1" w:rsidRPr="00FF6A71" w:rsidDel="00042512">
          <w:rPr>
            <w:rFonts w:cstheme="minorHAnsi"/>
          </w:rPr>
          <w:delText>,</w:delText>
        </w:r>
        <w:r w:rsidRPr="00FF6A71" w:rsidDel="00042512">
          <w:rPr>
            <w:rFonts w:cstheme="minorHAnsi"/>
          </w:rPr>
          <w:delText xml:space="preserve"> in fact</w:delText>
        </w:r>
      </w:del>
      <w:r w:rsidRPr="00FF6A71">
        <w:rPr>
          <w:rFonts w:cstheme="minorHAnsi"/>
        </w:rPr>
        <w:t xml:space="preserve"> no installed software is required in many cases, including the CAD authoring. Students are provided with a credential’s passport to access the technology from any platform on any operating system.</w:t>
      </w:r>
    </w:p>
    <w:p w14:paraId="3B44B313" w14:textId="77777777" w:rsidR="005C121D" w:rsidRPr="00FF6A71" w:rsidRDefault="3B75FED0" w:rsidP="005C121D">
      <w:pPr>
        <w:jc w:val="center"/>
        <w:rPr>
          <w:rFonts w:cstheme="minorHAnsi"/>
        </w:rPr>
      </w:pPr>
      <w:r w:rsidRPr="00C15005">
        <w:rPr>
          <w:noProof/>
        </w:rPr>
        <w:drawing>
          <wp:inline distT="0" distB="0" distL="0" distR="0" wp14:anchorId="5596BAA4" wp14:editId="1282FE25">
            <wp:extent cx="4542802" cy="195060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pic:nvPicPr>
                  <pic:blipFill>
                    <a:blip r:embed="rId122">
                      <a:extLst>
                        <a:ext uri="{28A0092B-C50C-407E-A947-70E740481C1C}">
                          <a14:useLocalDpi xmlns:a14="http://schemas.microsoft.com/office/drawing/2010/main" val="0"/>
                        </a:ext>
                      </a:extLst>
                    </a:blip>
                    <a:stretch>
                      <a:fillRect/>
                    </a:stretch>
                  </pic:blipFill>
                  <pic:spPr>
                    <a:xfrm>
                      <a:off x="0" y="0"/>
                      <a:ext cx="4542802" cy="1950608"/>
                    </a:xfrm>
                    <a:prstGeom prst="rect">
                      <a:avLst/>
                    </a:prstGeom>
                  </pic:spPr>
                </pic:pic>
              </a:graphicData>
            </a:graphic>
          </wp:inline>
        </w:drawing>
      </w:r>
    </w:p>
    <w:p w14:paraId="1B673755" w14:textId="14A16DBD" w:rsidR="005C121D" w:rsidRPr="007C0DAF" w:rsidRDefault="005C121D">
      <w:pPr>
        <w:pStyle w:val="Caption"/>
        <w:rPr>
          <w:rFonts w:cstheme="minorHAnsi"/>
        </w:rPr>
        <w:pPrChange w:id="12161" w:author="pete jones" w:date="2022-01-04T14:30:00Z">
          <w:pPr>
            <w:pStyle w:val="TOCHeading"/>
            <w:jc w:val="center"/>
          </w:pPr>
        </w:pPrChange>
      </w:pPr>
      <w:bookmarkStart w:id="12162" w:name="_Ref64540458"/>
      <w:bookmarkStart w:id="12163" w:name="_Toc68162281"/>
      <w:bookmarkStart w:id="12164" w:name="_Toc99719302"/>
      <w:r w:rsidRPr="00C15005">
        <w:t xml:space="preserve">Figure </w:t>
      </w:r>
      <w:ins w:id="12165" w:author="pete jones" w:date="2022-03-10T14:38:00Z">
        <w:r w:rsidR="00CE4F4E">
          <w:fldChar w:fldCharType="begin"/>
        </w:r>
        <w:r w:rsidR="00CE4F4E">
          <w:instrText xml:space="preserve"> STYLEREF 1 \s </w:instrText>
        </w:r>
      </w:ins>
      <w:r w:rsidR="00CE4F4E">
        <w:fldChar w:fldCharType="separate"/>
      </w:r>
      <w:r w:rsidR="00D94147">
        <w:rPr>
          <w:noProof/>
        </w:rPr>
        <w:t>6</w:t>
      </w:r>
      <w:ins w:id="1216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2167" w:author="pete jones" w:date="2022-04-05T11:31:00Z">
        <w:r w:rsidR="00D94147">
          <w:rPr>
            <w:noProof/>
          </w:rPr>
          <w:t>6</w:t>
        </w:r>
      </w:ins>
      <w:ins w:id="12168" w:author="pete jones" w:date="2022-03-10T14:38:00Z">
        <w:r w:rsidR="00CE4F4E">
          <w:fldChar w:fldCharType="end"/>
        </w:r>
      </w:ins>
      <w:del w:id="12169"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2</w:delText>
        </w:r>
        <w:r w:rsidRPr="007C0DAF" w:rsidDel="0004608E">
          <w:fldChar w:fldCharType="end"/>
        </w:r>
      </w:del>
      <w:bookmarkEnd w:id="12162"/>
      <w:r w:rsidRPr="007C0DAF">
        <w:t>: Main web interface</w:t>
      </w:r>
      <w:bookmarkEnd w:id="12163"/>
      <w:bookmarkEnd w:id="12164"/>
    </w:p>
    <w:p w14:paraId="61C27EFC" w14:textId="2156A043" w:rsidR="005C121D" w:rsidRPr="00FF6A71" w:rsidRDefault="005C121D" w:rsidP="005C121D">
      <w:pPr>
        <w:jc w:val="left"/>
        <w:rPr>
          <w:rFonts w:cstheme="minorHAnsi"/>
        </w:rPr>
      </w:pPr>
      <w:r w:rsidRPr="00FF6A71">
        <w:rPr>
          <w:rFonts w:cstheme="minorHAnsi"/>
        </w:rPr>
        <w:t>The dashboard is the starting point for students to engage</w:t>
      </w:r>
      <w:del w:id="12170" w:author="pete jones" w:date="2022-04-01T10:09:00Z">
        <w:r w:rsidR="008169C1" w:rsidRPr="00FF6A71" w:rsidDel="00EC37C4">
          <w:rPr>
            <w:rFonts w:cstheme="minorHAnsi"/>
          </w:rPr>
          <w:delText xml:space="preserve">, </w:delText>
        </w:r>
      </w:del>
      <w:ins w:id="12171" w:author="pete jones" w:date="2022-04-01T10:09:00Z">
        <w:r w:rsidR="00EC37C4">
          <w:rPr>
            <w:rFonts w:cstheme="minorHAnsi"/>
          </w:rPr>
          <w:t>;</w:t>
        </w:r>
        <w:r w:rsidR="00EC37C4" w:rsidRPr="00FF6A71">
          <w:rPr>
            <w:rFonts w:cstheme="minorHAnsi"/>
          </w:rPr>
          <w:t xml:space="preserve"> </w:t>
        </w:r>
      </w:ins>
      <w:r w:rsidR="00070B74" w:rsidRPr="00FF6A71">
        <w:rPr>
          <w:rFonts w:cstheme="minorHAnsi"/>
        </w:rPr>
        <w:t xml:space="preserve">an example dashboard is shown in </w:t>
      </w:r>
      <w:r w:rsidR="00070B74" w:rsidRPr="00312F59">
        <w:rPr>
          <w:rFonts w:cstheme="minorHAnsi"/>
        </w:rPr>
        <w:fldChar w:fldCharType="begin"/>
      </w:r>
      <w:r w:rsidR="00070B74" w:rsidRPr="00FF6A71">
        <w:rPr>
          <w:rFonts w:cstheme="minorHAnsi"/>
        </w:rPr>
        <w:instrText xml:space="preserve"> REF _Ref64540514 \h </w:instrText>
      </w:r>
      <w:r w:rsidR="00070B74" w:rsidRPr="00312F59">
        <w:rPr>
          <w:rFonts w:cstheme="minorHAnsi"/>
        </w:rPr>
      </w:r>
      <w:r w:rsidR="00070B74" w:rsidRPr="00312F59">
        <w:rPr>
          <w:rFonts w:cstheme="minorHAnsi"/>
        </w:rPr>
        <w:fldChar w:fldCharType="separate"/>
      </w:r>
      <w:ins w:id="12172" w:author="pete jones" w:date="2022-04-05T11:31:00Z">
        <w:r w:rsidR="00D94147" w:rsidRPr="00C15005">
          <w:t xml:space="preserve">Figure </w:t>
        </w:r>
        <w:r w:rsidR="00D94147">
          <w:rPr>
            <w:noProof/>
          </w:rPr>
          <w:t>6</w:t>
        </w:r>
        <w:r w:rsidR="00D94147">
          <w:noBreakHyphen/>
        </w:r>
        <w:r w:rsidR="00D94147">
          <w:rPr>
            <w:noProof/>
          </w:rPr>
          <w:t>7</w:t>
        </w:r>
      </w:ins>
      <w:del w:id="12173"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13</w:delText>
        </w:r>
      </w:del>
      <w:r w:rsidR="00070B74" w:rsidRPr="00312F59">
        <w:rPr>
          <w:rFonts w:cstheme="minorHAnsi"/>
        </w:rPr>
        <w:fldChar w:fldCharType="end"/>
      </w:r>
      <w:r w:rsidRPr="00FF6A71">
        <w:rPr>
          <w:rFonts w:cstheme="minorHAnsi"/>
        </w:rPr>
        <w:t>. Access to each dashboard is distributed by admin control a</w:t>
      </w:r>
      <w:del w:id="12174" w:author="pete jones" w:date="2022-04-01T10:10:00Z">
        <w:r w:rsidRPr="00FF6A71" w:rsidDel="00EC37C4">
          <w:rPr>
            <w:rFonts w:cstheme="minorHAnsi"/>
          </w:rPr>
          <w:delText>long with</w:delText>
        </w:r>
      </w:del>
      <w:ins w:id="12175" w:author="pete jones" w:date="2022-04-01T10:10:00Z">
        <w:r w:rsidR="00EC37C4">
          <w:rPr>
            <w:rFonts w:cstheme="minorHAnsi"/>
          </w:rPr>
          <w:t>nd</w:t>
        </w:r>
      </w:ins>
      <w:r w:rsidRPr="00FF6A71">
        <w:rPr>
          <w:rFonts w:cstheme="minorHAnsi"/>
        </w:rPr>
        <w:t xml:space="preserve"> specific access to data areas called collaborative spaces. The dashboard can </w:t>
      </w:r>
      <w:del w:id="12176" w:author="pete jones" w:date="2022-04-01T10:10:00Z">
        <w:r w:rsidRPr="00FF6A71" w:rsidDel="00EC37C4">
          <w:rPr>
            <w:rFonts w:cstheme="minorHAnsi"/>
          </w:rPr>
          <w:delText>have multiple TABs organised</w:delText>
        </w:r>
      </w:del>
      <w:ins w:id="12177" w:author="pete jones" w:date="2022-04-01T10:10:00Z">
        <w:r w:rsidR="00EC37C4">
          <w:rPr>
            <w:rFonts w:cstheme="minorHAnsi"/>
          </w:rPr>
          <w:t>organise multiple TABs</w:t>
        </w:r>
      </w:ins>
      <w:r w:rsidRPr="00FF6A71">
        <w:rPr>
          <w:rFonts w:cstheme="minorHAnsi"/>
        </w:rPr>
        <w:t xml:space="preserve"> to support the desired “route” through the learning. Searches for data can be performed and then displayed in a local 3D viewer, enabling measurement, sectioning, </w:t>
      </w:r>
      <w:ins w:id="12178" w:author="pete jones" w:date="2022-04-01T15:02:00Z">
        <w:r w:rsidR="00726256">
          <w:rPr>
            <w:rFonts w:cstheme="minorHAnsi"/>
          </w:rPr>
          <w:t xml:space="preserve">and </w:t>
        </w:r>
      </w:ins>
      <w:r w:rsidRPr="00FF6A71">
        <w:rPr>
          <w:rFonts w:cstheme="minorHAnsi"/>
        </w:rPr>
        <w:t>explosion investigations.</w:t>
      </w:r>
    </w:p>
    <w:p w14:paraId="5B677D3E" w14:textId="77777777" w:rsidR="005C121D" w:rsidRPr="00FF6A71" w:rsidRDefault="3B75FED0" w:rsidP="005C121D">
      <w:pPr>
        <w:jc w:val="center"/>
        <w:rPr>
          <w:rFonts w:cstheme="minorHAnsi"/>
        </w:rPr>
      </w:pPr>
      <w:r w:rsidRPr="00C15005">
        <w:rPr>
          <w:noProof/>
        </w:rPr>
        <w:drawing>
          <wp:inline distT="0" distB="0" distL="0" distR="0" wp14:anchorId="2C3C94C8" wp14:editId="2B248DA8">
            <wp:extent cx="3695530" cy="1755872"/>
            <wp:effectExtent l="0" t="0" r="635"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123">
                      <a:extLst>
                        <a:ext uri="{28A0092B-C50C-407E-A947-70E740481C1C}">
                          <a14:useLocalDpi xmlns:a14="http://schemas.microsoft.com/office/drawing/2010/main" val="0"/>
                        </a:ext>
                      </a:extLst>
                    </a:blip>
                    <a:stretch>
                      <a:fillRect/>
                    </a:stretch>
                  </pic:blipFill>
                  <pic:spPr>
                    <a:xfrm>
                      <a:off x="0" y="0"/>
                      <a:ext cx="3695530" cy="1755872"/>
                    </a:xfrm>
                    <a:prstGeom prst="rect">
                      <a:avLst/>
                    </a:prstGeom>
                  </pic:spPr>
                </pic:pic>
              </a:graphicData>
            </a:graphic>
          </wp:inline>
        </w:drawing>
      </w:r>
    </w:p>
    <w:p w14:paraId="5E6BA1C9" w14:textId="2DB01054" w:rsidR="005C121D" w:rsidRPr="007C0DAF" w:rsidRDefault="005C121D">
      <w:pPr>
        <w:pStyle w:val="Caption"/>
        <w:rPr>
          <w:rFonts w:cstheme="minorHAnsi"/>
        </w:rPr>
        <w:pPrChange w:id="12179" w:author="pete jones" w:date="2022-01-04T14:30:00Z">
          <w:pPr>
            <w:pStyle w:val="TOCHeading"/>
            <w:jc w:val="center"/>
          </w:pPr>
        </w:pPrChange>
      </w:pPr>
      <w:bookmarkStart w:id="12180" w:name="_Ref64540514"/>
      <w:bookmarkStart w:id="12181" w:name="_Toc68162282"/>
      <w:bookmarkStart w:id="12182" w:name="_Toc99719303"/>
      <w:r w:rsidRPr="00C15005">
        <w:t xml:space="preserve">Figure </w:t>
      </w:r>
      <w:ins w:id="12183" w:author="pete jones" w:date="2022-03-10T14:38:00Z">
        <w:r w:rsidR="00CE4F4E">
          <w:fldChar w:fldCharType="begin"/>
        </w:r>
        <w:r w:rsidR="00CE4F4E">
          <w:instrText xml:space="preserve"> STYLEREF 1 \s </w:instrText>
        </w:r>
      </w:ins>
      <w:r w:rsidR="00CE4F4E">
        <w:fldChar w:fldCharType="separate"/>
      </w:r>
      <w:r w:rsidR="00D94147">
        <w:rPr>
          <w:noProof/>
        </w:rPr>
        <w:t>6</w:t>
      </w:r>
      <w:ins w:id="12184"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2185" w:author="pete jones" w:date="2022-04-05T11:31:00Z">
        <w:r w:rsidR="00D94147">
          <w:rPr>
            <w:noProof/>
          </w:rPr>
          <w:t>7</w:t>
        </w:r>
      </w:ins>
      <w:ins w:id="12186" w:author="pete jones" w:date="2022-03-10T14:38:00Z">
        <w:r w:rsidR="00CE4F4E">
          <w:fldChar w:fldCharType="end"/>
        </w:r>
      </w:ins>
      <w:del w:id="12187"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3</w:delText>
        </w:r>
        <w:r w:rsidRPr="007C0DAF" w:rsidDel="0004608E">
          <w:fldChar w:fldCharType="end"/>
        </w:r>
      </w:del>
      <w:bookmarkEnd w:id="12180"/>
      <w:r w:rsidRPr="007C0DAF">
        <w:t>: Example of team dashboard</w:t>
      </w:r>
      <w:bookmarkEnd w:id="12181"/>
      <w:bookmarkEnd w:id="12182"/>
    </w:p>
    <w:p w14:paraId="622A8FEF" w14:textId="6F764B1D" w:rsidR="005C121D" w:rsidRPr="00FF6A71" w:rsidRDefault="005C121D" w:rsidP="005C121D">
      <w:pPr>
        <w:jc w:val="left"/>
        <w:rPr>
          <w:rFonts w:cstheme="minorHAnsi"/>
        </w:rPr>
      </w:pPr>
      <w:r w:rsidRPr="00FF6A71">
        <w:rPr>
          <w:rFonts w:cstheme="minorHAnsi"/>
        </w:rPr>
        <w:lastRenderedPageBreak/>
        <w:t>Communities can be managed to share</w:t>
      </w:r>
      <w:del w:id="12188" w:author="pete jones" w:date="2022-04-01T10:10:00Z">
        <w:r w:rsidRPr="00FF6A71" w:rsidDel="00EC37C4">
          <w:rPr>
            <w:rFonts w:cstheme="minorHAnsi"/>
          </w:rPr>
          <w:delText>,</w:delText>
        </w:r>
      </w:del>
      <w:r w:rsidRPr="00FF6A71">
        <w:rPr>
          <w:rFonts w:cstheme="minorHAnsi"/>
        </w:rPr>
        <w:t xml:space="preserve"> media, ideas, posts, questions, surveys, etc. Educators can set up a community for each class and invite students or groups of students.  </w:t>
      </w:r>
      <w:ins w:id="12189" w:author="pete jones" w:date="2022-04-01T10:11:00Z">
        <w:r w:rsidR="00EC37C4">
          <w:rPr>
            <w:rFonts w:cstheme="minorHAnsi"/>
          </w:rPr>
          <w:t xml:space="preserve">It is also possible for </w:t>
        </w:r>
      </w:ins>
      <w:del w:id="12190" w:author="pete jones" w:date="2022-04-01T10:11:00Z">
        <w:r w:rsidRPr="00FF6A71" w:rsidDel="00EC37C4">
          <w:rPr>
            <w:rFonts w:cstheme="minorHAnsi"/>
          </w:rPr>
          <w:delText>S</w:delText>
        </w:r>
      </w:del>
      <w:ins w:id="12191" w:author="pete jones" w:date="2022-04-01T10:11:00Z">
        <w:r w:rsidR="00EC37C4">
          <w:rPr>
            <w:rFonts w:cstheme="minorHAnsi"/>
          </w:rPr>
          <w:t>s</w:t>
        </w:r>
      </w:ins>
      <w:r w:rsidRPr="00FF6A71">
        <w:rPr>
          <w:rFonts w:cstheme="minorHAnsi"/>
        </w:rPr>
        <w:t xml:space="preserve">tudents </w:t>
      </w:r>
      <w:del w:id="12192" w:author="pete jones" w:date="2022-04-01T10:11:00Z">
        <w:r w:rsidRPr="00FF6A71" w:rsidDel="00EC37C4">
          <w:rPr>
            <w:rFonts w:cstheme="minorHAnsi"/>
          </w:rPr>
          <w:delText xml:space="preserve">can </w:delText>
        </w:r>
      </w:del>
      <w:ins w:id="12193" w:author="pete jones" w:date="2022-04-01T10:11:00Z">
        <w:r w:rsidR="00EC37C4">
          <w:rPr>
            <w:rFonts w:cstheme="minorHAnsi"/>
          </w:rPr>
          <w:t>to</w:t>
        </w:r>
        <w:r w:rsidR="00EC37C4" w:rsidRPr="00FF6A71">
          <w:rPr>
            <w:rFonts w:cstheme="minorHAnsi"/>
          </w:rPr>
          <w:t xml:space="preserve"> </w:t>
        </w:r>
      </w:ins>
      <w:r w:rsidRPr="00FF6A71">
        <w:rPr>
          <w:rFonts w:cstheme="minorHAnsi"/>
        </w:rPr>
        <w:t xml:space="preserve">present ideas and collaborate on projects, sharing </w:t>
      </w:r>
      <w:del w:id="12194" w:author="pete jones" w:date="2022-04-01T10:10:00Z">
        <w:r w:rsidRPr="00FF6A71" w:rsidDel="00EC37C4">
          <w:rPr>
            <w:rFonts w:cstheme="minorHAnsi"/>
          </w:rPr>
          <w:delText>not only CAD information but</w:delText>
        </w:r>
      </w:del>
      <w:ins w:id="12195" w:author="pete jones" w:date="2022-04-01T10:10:00Z">
        <w:r w:rsidR="00EC37C4">
          <w:rPr>
            <w:rFonts w:cstheme="minorHAnsi"/>
          </w:rPr>
          <w:t>CAD information and</w:t>
        </w:r>
      </w:ins>
      <w:r w:rsidRPr="00FF6A71">
        <w:rPr>
          <w:rFonts w:cstheme="minorHAnsi"/>
        </w:rPr>
        <w:t xml:space="preserve"> relevant images, documents, and videos.  Think of </w:t>
      </w:r>
      <w:r w:rsidR="008169C1" w:rsidRPr="00FF6A71">
        <w:rPr>
          <w:rFonts w:cstheme="minorHAnsi"/>
        </w:rPr>
        <w:t xml:space="preserve">it as </w:t>
      </w:r>
      <w:r w:rsidRPr="00FF6A71">
        <w:rPr>
          <w:rFonts w:cstheme="minorHAnsi"/>
        </w:rPr>
        <w:t>virtual brainstorming.  Capture the digital “yellow sticky notes” and stop losing ideas or thoughts</w:t>
      </w:r>
      <w:del w:id="12196" w:author="pete jones" w:date="2022-04-01T10:11:00Z">
        <w:r w:rsidR="007D376B" w:rsidRPr="00FF6A71" w:rsidDel="00EC37C4">
          <w:rPr>
            <w:rFonts w:cstheme="minorHAnsi"/>
          </w:rPr>
          <w:delText>,</w:delText>
        </w:r>
      </w:del>
      <w:r w:rsidR="007D376B" w:rsidRPr="00FF6A71">
        <w:rPr>
          <w:rFonts w:cstheme="minorHAnsi"/>
        </w:rPr>
        <w:t xml:space="preserve"> (see </w:t>
      </w:r>
      <w:r w:rsidR="007D376B" w:rsidRPr="00312F59">
        <w:rPr>
          <w:rFonts w:cstheme="minorHAnsi"/>
        </w:rPr>
        <w:fldChar w:fldCharType="begin"/>
      </w:r>
      <w:r w:rsidR="007D376B" w:rsidRPr="00FF6A71">
        <w:rPr>
          <w:rFonts w:cstheme="minorHAnsi"/>
        </w:rPr>
        <w:instrText xml:space="preserve"> REF _Ref64540594 \h </w:instrText>
      </w:r>
      <w:r w:rsidR="007D376B" w:rsidRPr="00312F59">
        <w:rPr>
          <w:rFonts w:cstheme="minorHAnsi"/>
        </w:rPr>
      </w:r>
      <w:r w:rsidR="007D376B" w:rsidRPr="00312F59">
        <w:rPr>
          <w:rFonts w:cstheme="minorHAnsi"/>
        </w:rPr>
        <w:fldChar w:fldCharType="separate"/>
      </w:r>
      <w:ins w:id="12197" w:author="pete jones" w:date="2022-04-05T11:31:00Z">
        <w:r w:rsidR="00D94147" w:rsidRPr="00C15005">
          <w:t xml:space="preserve">Figure </w:t>
        </w:r>
        <w:r w:rsidR="00D94147">
          <w:rPr>
            <w:noProof/>
          </w:rPr>
          <w:t>6</w:t>
        </w:r>
        <w:r w:rsidR="00D94147">
          <w:noBreakHyphen/>
        </w:r>
        <w:r w:rsidR="00D94147">
          <w:rPr>
            <w:noProof/>
          </w:rPr>
          <w:t>8</w:t>
        </w:r>
      </w:ins>
      <w:del w:id="12198"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14</w:delText>
        </w:r>
      </w:del>
      <w:r w:rsidR="007D376B" w:rsidRPr="00312F59">
        <w:rPr>
          <w:rFonts w:cstheme="minorHAnsi"/>
        </w:rPr>
        <w:fldChar w:fldCharType="end"/>
      </w:r>
      <w:r w:rsidR="007D376B" w:rsidRPr="00FF6A71">
        <w:rPr>
          <w:rFonts w:cstheme="minorHAnsi"/>
        </w:rPr>
        <w:t>).</w:t>
      </w:r>
    </w:p>
    <w:p w14:paraId="15E09D97" w14:textId="77777777" w:rsidR="005C121D" w:rsidRPr="00FF6A71" w:rsidRDefault="005C121D" w:rsidP="005C121D">
      <w:pPr>
        <w:jc w:val="left"/>
        <w:rPr>
          <w:rFonts w:cstheme="minorHAnsi"/>
        </w:rPr>
      </w:pPr>
      <w:r w:rsidRPr="00FF6A71">
        <w:rPr>
          <w:rFonts w:cstheme="minorHAnsi"/>
        </w:rPr>
        <w:t>As an educator, you can also create short quizzes to keep students engaged and monitor their understanding.</w:t>
      </w:r>
    </w:p>
    <w:p w14:paraId="3CF76C28" w14:textId="77777777" w:rsidR="005C121D" w:rsidRPr="00FF6A71" w:rsidRDefault="3B75FED0" w:rsidP="005C121D">
      <w:pPr>
        <w:jc w:val="center"/>
        <w:rPr>
          <w:rFonts w:cstheme="minorHAnsi"/>
        </w:rPr>
      </w:pPr>
      <w:r w:rsidRPr="00C15005">
        <w:rPr>
          <w:noProof/>
        </w:rPr>
        <w:drawing>
          <wp:inline distT="0" distB="0" distL="0" distR="0" wp14:anchorId="7AFCFFD6" wp14:editId="56EFB59E">
            <wp:extent cx="5530606" cy="3668819"/>
            <wp:effectExtent l="0" t="0" r="0" b="825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24">
                      <a:extLst>
                        <a:ext uri="{28A0092B-C50C-407E-A947-70E740481C1C}">
                          <a14:useLocalDpi xmlns:a14="http://schemas.microsoft.com/office/drawing/2010/main" val="0"/>
                        </a:ext>
                      </a:extLst>
                    </a:blip>
                    <a:stretch>
                      <a:fillRect/>
                    </a:stretch>
                  </pic:blipFill>
                  <pic:spPr>
                    <a:xfrm>
                      <a:off x="0" y="0"/>
                      <a:ext cx="5530606" cy="3668819"/>
                    </a:xfrm>
                    <a:prstGeom prst="rect">
                      <a:avLst/>
                    </a:prstGeom>
                  </pic:spPr>
                </pic:pic>
              </a:graphicData>
            </a:graphic>
          </wp:inline>
        </w:drawing>
      </w:r>
    </w:p>
    <w:p w14:paraId="5D266F75" w14:textId="5D9F3511" w:rsidR="005C121D" w:rsidRPr="007C0DAF" w:rsidRDefault="005C121D">
      <w:pPr>
        <w:pStyle w:val="Caption"/>
        <w:rPr>
          <w:rFonts w:cstheme="minorHAnsi"/>
        </w:rPr>
        <w:pPrChange w:id="12199" w:author="pete jones" w:date="2022-01-04T14:30:00Z">
          <w:pPr>
            <w:pStyle w:val="TOCHeading"/>
            <w:jc w:val="center"/>
          </w:pPr>
        </w:pPrChange>
      </w:pPr>
      <w:bookmarkStart w:id="12200" w:name="_Ref64540594"/>
      <w:bookmarkStart w:id="12201" w:name="_Toc68162283"/>
      <w:bookmarkStart w:id="12202" w:name="_Toc99719304"/>
      <w:r w:rsidRPr="00C15005">
        <w:t xml:space="preserve">Figure </w:t>
      </w:r>
      <w:ins w:id="12203" w:author="pete jones" w:date="2022-03-10T14:38:00Z">
        <w:r w:rsidR="00CE4F4E">
          <w:fldChar w:fldCharType="begin"/>
        </w:r>
        <w:r w:rsidR="00CE4F4E">
          <w:instrText xml:space="preserve"> STYLEREF 1 \s </w:instrText>
        </w:r>
      </w:ins>
      <w:r w:rsidR="00CE4F4E">
        <w:fldChar w:fldCharType="separate"/>
      </w:r>
      <w:r w:rsidR="00D94147">
        <w:rPr>
          <w:noProof/>
        </w:rPr>
        <w:t>6</w:t>
      </w:r>
      <w:ins w:id="12204"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2205" w:author="pete jones" w:date="2022-04-05T11:31:00Z">
        <w:r w:rsidR="00D94147">
          <w:rPr>
            <w:noProof/>
          </w:rPr>
          <w:t>8</w:t>
        </w:r>
      </w:ins>
      <w:ins w:id="12206" w:author="pete jones" w:date="2022-03-10T14:38:00Z">
        <w:r w:rsidR="00CE4F4E">
          <w:fldChar w:fldCharType="end"/>
        </w:r>
      </w:ins>
      <w:del w:id="12207"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4</w:delText>
        </w:r>
        <w:r w:rsidRPr="007C0DAF" w:rsidDel="0004608E">
          <w:fldChar w:fldCharType="end"/>
        </w:r>
      </w:del>
      <w:bookmarkEnd w:id="12200"/>
      <w:r w:rsidRPr="007C0DAF">
        <w:t>: Example of dashboard community access</w:t>
      </w:r>
      <w:bookmarkEnd w:id="12201"/>
      <w:bookmarkEnd w:id="12202"/>
    </w:p>
    <w:p w14:paraId="268ECFB8" w14:textId="69383A60" w:rsidR="005C121D" w:rsidRPr="00FF6A71" w:rsidRDefault="005C121D" w:rsidP="005C121D">
      <w:pPr>
        <w:jc w:val="left"/>
        <w:rPr>
          <w:rFonts w:cstheme="minorHAnsi"/>
        </w:rPr>
      </w:pPr>
      <w:r w:rsidRPr="00FF6A71">
        <w:rPr>
          <w:rFonts w:cstheme="minorHAnsi"/>
        </w:rPr>
        <w:t>Lesson plans, learning schemes, and assessment</w:t>
      </w:r>
      <w:ins w:id="12208" w:author="pete jones" w:date="2022-03-30T09:56:00Z">
        <w:r w:rsidR="004A5015">
          <w:rPr>
            <w:rFonts w:cstheme="minorHAnsi"/>
          </w:rPr>
          <w:t>s</w:t>
        </w:r>
      </w:ins>
      <w:r w:rsidRPr="00FF6A71">
        <w:rPr>
          <w:rFonts w:cstheme="minorHAnsi"/>
        </w:rPr>
        <w:t xml:space="preserve"> are easily interpreted as a live project planner. Plans can quickly develop tasks </w:t>
      </w:r>
      <w:del w:id="12209" w:author="pete jones" w:date="2022-03-30T09:56:00Z">
        <w:r w:rsidRPr="00FF6A71" w:rsidDel="004A5015">
          <w:rPr>
            <w:rFonts w:cstheme="minorHAnsi"/>
          </w:rPr>
          <w:delText xml:space="preserve">which </w:delText>
        </w:r>
      </w:del>
      <w:del w:id="12210" w:author="pete jones" w:date="2022-04-01T10:11:00Z">
        <w:r w:rsidRPr="00FF6A71" w:rsidDel="00EC37C4">
          <w:rPr>
            <w:rFonts w:cstheme="minorHAnsi"/>
          </w:rPr>
          <w:delText xml:space="preserve">are </w:delText>
        </w:r>
      </w:del>
      <w:r w:rsidRPr="00FF6A71">
        <w:rPr>
          <w:rFonts w:cstheme="minorHAnsi"/>
        </w:rPr>
        <w:t>distributed to or controlled by students</w:t>
      </w:r>
      <w:del w:id="12211" w:author="pete jones" w:date="2022-04-01T10:11:00Z">
        <w:r w:rsidRPr="00FF6A71" w:rsidDel="00EC37C4">
          <w:rPr>
            <w:rFonts w:cstheme="minorHAnsi"/>
          </w:rPr>
          <w:delText xml:space="preserve">, </w:delText>
        </w:r>
      </w:del>
      <w:ins w:id="12212" w:author="pete jones" w:date="2022-04-01T10:11:00Z">
        <w:r w:rsidR="00EC37C4">
          <w:rPr>
            <w:rFonts w:cstheme="minorHAnsi"/>
          </w:rPr>
          <w:t>;</w:t>
        </w:r>
        <w:r w:rsidR="00EC37C4" w:rsidRPr="00FF6A71">
          <w:rPr>
            <w:rFonts w:cstheme="minorHAnsi"/>
          </w:rPr>
          <w:t xml:space="preserve"> </w:t>
        </w:r>
      </w:ins>
      <w:r w:rsidRPr="00FF6A71">
        <w:rPr>
          <w:rFonts w:cstheme="minorHAnsi"/>
        </w:rPr>
        <w:t>individual tasks are delivered directly to a user or whole team on their dashboard</w:t>
      </w:r>
      <w:ins w:id="12213" w:author="pete jones" w:date="2022-04-01T10:12:00Z">
        <w:r w:rsidR="00EC37C4">
          <w:rPr>
            <w:rFonts w:cstheme="minorHAnsi"/>
          </w:rPr>
          <w:t>,</w:t>
        </w:r>
      </w:ins>
      <w:r w:rsidRPr="00FF6A71">
        <w:rPr>
          <w:rFonts w:cstheme="minorHAnsi"/>
        </w:rPr>
        <w:t xml:space="preserve"> allowing them to stay on track</w:t>
      </w:r>
      <w:r w:rsidR="00A30B43" w:rsidRPr="00FF6A71">
        <w:rPr>
          <w:rFonts w:cstheme="minorHAnsi"/>
        </w:rPr>
        <w:t xml:space="preserve">, see </w:t>
      </w:r>
      <w:r w:rsidR="00A30B43" w:rsidRPr="00312F59">
        <w:rPr>
          <w:rFonts w:cstheme="minorHAnsi"/>
        </w:rPr>
        <w:fldChar w:fldCharType="begin"/>
      </w:r>
      <w:r w:rsidR="00A30B43" w:rsidRPr="00FF6A71">
        <w:rPr>
          <w:rFonts w:cstheme="minorHAnsi"/>
        </w:rPr>
        <w:instrText xml:space="preserve"> REF _Ref64540673 \h </w:instrText>
      </w:r>
      <w:r w:rsidR="00A30B43" w:rsidRPr="00312F59">
        <w:rPr>
          <w:rFonts w:cstheme="minorHAnsi"/>
        </w:rPr>
      </w:r>
      <w:r w:rsidR="00A30B43" w:rsidRPr="00312F59">
        <w:rPr>
          <w:rFonts w:cstheme="minorHAnsi"/>
        </w:rPr>
        <w:fldChar w:fldCharType="separate"/>
      </w:r>
      <w:ins w:id="12214" w:author="pete jones" w:date="2022-04-05T11:31:00Z">
        <w:r w:rsidR="00D94147" w:rsidRPr="00C15005">
          <w:t xml:space="preserve">Figure </w:t>
        </w:r>
        <w:r w:rsidR="00D94147">
          <w:rPr>
            <w:noProof/>
          </w:rPr>
          <w:t>6</w:t>
        </w:r>
        <w:r w:rsidR="00D94147">
          <w:noBreakHyphen/>
        </w:r>
        <w:r w:rsidR="00D94147">
          <w:rPr>
            <w:noProof/>
          </w:rPr>
          <w:t>9</w:t>
        </w:r>
      </w:ins>
      <w:del w:id="12215"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15</w:delText>
        </w:r>
      </w:del>
      <w:r w:rsidR="00A30B43" w:rsidRPr="00312F59">
        <w:rPr>
          <w:rFonts w:cstheme="minorHAnsi"/>
        </w:rPr>
        <w:fldChar w:fldCharType="end"/>
      </w:r>
      <w:r w:rsidR="00A30B43" w:rsidRPr="00FF6A71">
        <w:rPr>
          <w:rFonts w:cstheme="minorHAnsi"/>
        </w:rPr>
        <w:t>.</w:t>
      </w:r>
      <w:r w:rsidRPr="00FF6A71">
        <w:rPr>
          <w:rFonts w:cstheme="minorHAnsi"/>
        </w:rPr>
        <w:t xml:space="preserve"> The project planning enables the owner or authoring team to view milestones, tasks, and risks with graphical</w:t>
      </w:r>
      <w:ins w:id="12216" w:author="pete jones" w:date="2022-04-01T10:12:00Z">
        <w:r w:rsidR="00EC37C4">
          <w:rPr>
            <w:rFonts w:cstheme="minorHAnsi"/>
          </w:rPr>
          <w:t>,</w:t>
        </w:r>
      </w:ins>
      <w:r w:rsidRPr="00FF6A71">
        <w:rPr>
          <w:rFonts w:cstheme="minorHAnsi"/>
        </w:rPr>
        <w:t xml:space="preserve"> easy to read head-up displays. </w:t>
      </w:r>
      <w:ins w:id="12217" w:author="pete jones" w:date="2022-04-01T10:13:00Z">
        <w:r w:rsidR="00EC37C4">
          <w:rPr>
            <w:rFonts w:cstheme="minorHAnsi"/>
          </w:rPr>
          <w:t>Such systems can visualise</w:t>
        </w:r>
      </w:ins>
      <w:del w:id="12218" w:author="pete jones" w:date="2022-04-01T10:13:00Z">
        <w:r w:rsidRPr="00FF6A71" w:rsidDel="00EC37C4">
          <w:rPr>
            <w:rFonts w:cstheme="minorHAnsi"/>
          </w:rPr>
          <w:delText>Graphical representations of</w:delText>
        </w:r>
      </w:del>
      <w:r w:rsidRPr="00FF6A71">
        <w:rPr>
          <w:rFonts w:cstheme="minorHAnsi"/>
        </w:rPr>
        <w:t xml:space="preserve"> project burn-down, resource usage, </w:t>
      </w:r>
      <w:del w:id="12219" w:author="pete jones" w:date="2022-04-01T15:02:00Z">
        <w:r w:rsidRPr="00FF6A71" w:rsidDel="00726256">
          <w:rPr>
            <w:rFonts w:cstheme="minorHAnsi"/>
          </w:rPr>
          <w:delText>users with open tasks, and deliverable counts by state</w:delText>
        </w:r>
      </w:del>
      <w:ins w:id="12220" w:author="pete jones" w:date="2022-04-01T15:02:00Z">
        <w:r w:rsidR="00726256">
          <w:rPr>
            <w:rFonts w:cstheme="minorHAnsi"/>
          </w:rPr>
          <w:t>open task users, and state deliverable counts</w:t>
        </w:r>
      </w:ins>
      <w:r w:rsidRPr="00FF6A71">
        <w:rPr>
          <w:rFonts w:cstheme="minorHAnsi"/>
        </w:rPr>
        <w:t>.</w:t>
      </w:r>
    </w:p>
    <w:p w14:paraId="675DA626" w14:textId="77777777" w:rsidR="005C121D" w:rsidRPr="00FF6A71" w:rsidRDefault="3B75FED0" w:rsidP="005C121D">
      <w:pPr>
        <w:jc w:val="center"/>
        <w:rPr>
          <w:rFonts w:cstheme="minorHAnsi"/>
        </w:rPr>
      </w:pPr>
      <w:r w:rsidRPr="00C15005">
        <w:rPr>
          <w:noProof/>
        </w:rPr>
        <w:lastRenderedPageBreak/>
        <w:drawing>
          <wp:inline distT="0" distB="0" distL="0" distR="0" wp14:anchorId="0EBBF898" wp14:editId="5C3C8B33">
            <wp:extent cx="5473937" cy="2193438"/>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73937" cy="2193438"/>
                    </a:xfrm>
                    <a:prstGeom prst="rect">
                      <a:avLst/>
                    </a:prstGeom>
                  </pic:spPr>
                </pic:pic>
              </a:graphicData>
            </a:graphic>
          </wp:inline>
        </w:drawing>
      </w:r>
    </w:p>
    <w:p w14:paraId="1D3C807C" w14:textId="28EF0761" w:rsidR="005C121D" w:rsidRPr="007C0DAF" w:rsidRDefault="005C121D">
      <w:pPr>
        <w:pStyle w:val="Caption"/>
        <w:rPr>
          <w:rFonts w:cstheme="minorHAnsi"/>
        </w:rPr>
        <w:pPrChange w:id="12221" w:author="pete jones" w:date="2022-01-04T14:30:00Z">
          <w:pPr>
            <w:pStyle w:val="TOCHeading"/>
            <w:jc w:val="center"/>
          </w:pPr>
        </w:pPrChange>
      </w:pPr>
      <w:bookmarkStart w:id="12222" w:name="_Ref64540673"/>
      <w:bookmarkStart w:id="12223" w:name="_Toc68162284"/>
      <w:bookmarkStart w:id="12224" w:name="_Toc99719305"/>
      <w:r w:rsidRPr="00C15005">
        <w:t xml:space="preserve">Figure </w:t>
      </w:r>
      <w:ins w:id="12225" w:author="pete jones" w:date="2022-03-10T14:38:00Z">
        <w:r w:rsidR="00CE4F4E">
          <w:fldChar w:fldCharType="begin"/>
        </w:r>
        <w:r w:rsidR="00CE4F4E">
          <w:instrText xml:space="preserve"> STYLEREF 1 \s </w:instrText>
        </w:r>
      </w:ins>
      <w:r w:rsidR="00CE4F4E">
        <w:fldChar w:fldCharType="separate"/>
      </w:r>
      <w:r w:rsidR="00D94147">
        <w:rPr>
          <w:noProof/>
        </w:rPr>
        <w:t>6</w:t>
      </w:r>
      <w:ins w:id="1222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2227" w:author="pete jones" w:date="2022-04-05T11:31:00Z">
        <w:r w:rsidR="00D94147">
          <w:rPr>
            <w:noProof/>
          </w:rPr>
          <w:t>9</w:t>
        </w:r>
      </w:ins>
      <w:ins w:id="12228" w:author="pete jones" w:date="2022-03-10T14:38:00Z">
        <w:r w:rsidR="00CE4F4E">
          <w:fldChar w:fldCharType="end"/>
        </w:r>
      </w:ins>
      <w:del w:id="12229"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5</w:delText>
        </w:r>
        <w:r w:rsidRPr="007C0DAF" w:rsidDel="0004608E">
          <w:fldChar w:fldCharType="end"/>
        </w:r>
      </w:del>
      <w:bookmarkEnd w:id="12222"/>
      <w:r w:rsidRPr="007C0DAF">
        <w:t>: Example of project planning in team dashboard</w:t>
      </w:r>
      <w:bookmarkEnd w:id="12223"/>
      <w:bookmarkEnd w:id="12224"/>
    </w:p>
    <w:p w14:paraId="3519CDB2" w14:textId="5F4F8D73" w:rsidR="005C121D" w:rsidRPr="00FF6A71" w:rsidRDefault="005C121D" w:rsidP="005C121D">
      <w:pPr>
        <w:jc w:val="left"/>
        <w:rPr>
          <w:rFonts w:cstheme="minorHAnsi"/>
        </w:rPr>
      </w:pPr>
      <w:r w:rsidRPr="00FF6A71">
        <w:rPr>
          <w:rFonts w:cstheme="minorHAnsi"/>
        </w:rPr>
        <w:t>CAD Authoring takes place directly in the web browser</w:t>
      </w:r>
      <w:r w:rsidR="00A30B43" w:rsidRPr="00FF6A71">
        <w:rPr>
          <w:rFonts w:cstheme="minorHAnsi"/>
        </w:rPr>
        <w:t xml:space="preserve">, </w:t>
      </w:r>
      <w:r w:rsidR="00A30B43" w:rsidRPr="00312F59">
        <w:rPr>
          <w:rFonts w:cstheme="minorHAnsi"/>
        </w:rPr>
        <w:fldChar w:fldCharType="begin"/>
      </w:r>
      <w:r w:rsidR="00A30B43" w:rsidRPr="00FF6A71">
        <w:rPr>
          <w:rFonts w:cstheme="minorHAnsi"/>
        </w:rPr>
        <w:instrText xml:space="preserve"> REF _Ref64540715 \h </w:instrText>
      </w:r>
      <w:r w:rsidR="00A30B43" w:rsidRPr="00312F59">
        <w:rPr>
          <w:rFonts w:cstheme="minorHAnsi"/>
        </w:rPr>
      </w:r>
      <w:r w:rsidR="00A30B43" w:rsidRPr="00312F59">
        <w:rPr>
          <w:rFonts w:cstheme="minorHAnsi"/>
        </w:rPr>
        <w:fldChar w:fldCharType="separate"/>
      </w:r>
      <w:ins w:id="12230" w:author="pete jones" w:date="2022-04-05T11:31:00Z">
        <w:r w:rsidR="00D94147" w:rsidRPr="00C15005">
          <w:t xml:space="preserve">Figure </w:t>
        </w:r>
        <w:r w:rsidR="00D94147">
          <w:rPr>
            <w:noProof/>
          </w:rPr>
          <w:t>6</w:t>
        </w:r>
        <w:r w:rsidR="00D94147">
          <w:noBreakHyphen/>
        </w:r>
        <w:r w:rsidR="00D94147">
          <w:rPr>
            <w:noProof/>
          </w:rPr>
          <w:t>10</w:t>
        </w:r>
      </w:ins>
      <w:del w:id="12231" w:author="pete jones" w:date="2022-03-16T14:25:00Z">
        <w:r w:rsidR="00DD384C" w:rsidRPr="00FF6A71" w:rsidDel="001B0BBB">
          <w:delText xml:space="preserve">Figure </w:delText>
        </w:r>
        <w:r w:rsidR="00DD384C" w:rsidRPr="00FF6A71" w:rsidDel="001B0BBB">
          <w:rPr>
            <w:noProof/>
          </w:rPr>
          <w:delText>6</w:delText>
        </w:r>
        <w:r w:rsidR="00DD384C" w:rsidRPr="00FF6A71" w:rsidDel="001B0BBB">
          <w:noBreakHyphen/>
        </w:r>
        <w:r w:rsidR="00DD384C" w:rsidRPr="00FF6A71" w:rsidDel="001B0BBB">
          <w:rPr>
            <w:noProof/>
          </w:rPr>
          <w:delText>16</w:delText>
        </w:r>
      </w:del>
      <w:r w:rsidR="00A30B43" w:rsidRPr="00312F59">
        <w:rPr>
          <w:rFonts w:cstheme="minorHAnsi"/>
        </w:rPr>
        <w:fldChar w:fldCharType="end"/>
      </w:r>
      <w:r w:rsidRPr="00FF6A71">
        <w:rPr>
          <w:rFonts w:cstheme="minorHAnsi"/>
        </w:rPr>
        <w:t>, the interface is the same as the rich application software</w:t>
      </w:r>
      <w:ins w:id="12232" w:author="pete jones" w:date="2022-04-01T10:13:00Z">
        <w:r w:rsidR="00EC37C4">
          <w:rPr>
            <w:rFonts w:cstheme="minorHAnsi"/>
          </w:rPr>
          <w:t>,</w:t>
        </w:r>
      </w:ins>
      <w:r w:rsidRPr="00FF6A71">
        <w:rPr>
          <w:rFonts w:cstheme="minorHAnsi"/>
        </w:rPr>
        <w:t xml:space="preserve"> and </w:t>
      </w:r>
      <w:ins w:id="12233" w:author="pete jones" w:date="2022-03-30T09:56:00Z">
        <w:r w:rsidR="004A5015">
          <w:rPr>
            <w:rFonts w:cstheme="minorHAnsi"/>
          </w:rPr>
          <w:t xml:space="preserve">the </w:t>
        </w:r>
      </w:ins>
      <w:r w:rsidRPr="00FF6A71">
        <w:rPr>
          <w:rFonts w:cstheme="minorHAnsi"/>
        </w:rPr>
        <w:t>transfer of data and learning become</w:t>
      </w:r>
      <w:ins w:id="12234" w:author="pete jones" w:date="2022-03-30T12:40:00Z">
        <w:r w:rsidR="00042512">
          <w:rPr>
            <w:rFonts w:cstheme="minorHAnsi"/>
          </w:rPr>
          <w:t>s</w:t>
        </w:r>
      </w:ins>
      <w:r w:rsidRPr="00FF6A71">
        <w:rPr>
          <w:rFonts w:cstheme="minorHAnsi"/>
        </w:rPr>
        <w:t xml:space="preserve"> straightforward. Solid modelling and surface design by sub-division technique </w:t>
      </w:r>
      <w:del w:id="12235" w:author="pete jones" w:date="2022-03-30T09:56:00Z">
        <w:r w:rsidRPr="00FF6A71" w:rsidDel="004A5015">
          <w:rPr>
            <w:rFonts w:cstheme="minorHAnsi"/>
          </w:rPr>
          <w:delText xml:space="preserve">is </w:delText>
        </w:r>
      </w:del>
      <w:ins w:id="12236" w:author="pete jones" w:date="2022-03-30T09:56:00Z">
        <w:r w:rsidR="004A5015">
          <w:rPr>
            <w:rFonts w:cstheme="minorHAnsi"/>
          </w:rPr>
          <w:t>are</w:t>
        </w:r>
        <w:r w:rsidR="004A5015" w:rsidRPr="00FF6A71">
          <w:rPr>
            <w:rFonts w:cstheme="minorHAnsi"/>
          </w:rPr>
          <w:t xml:space="preserve"> </w:t>
        </w:r>
      </w:ins>
      <w:r w:rsidRPr="00FF6A71">
        <w:rPr>
          <w:rFonts w:cstheme="minorHAnsi"/>
        </w:rPr>
        <w:t xml:space="preserve">available. Topology optimisation, </w:t>
      </w:r>
      <w:del w:id="12237" w:author="pete jones" w:date="2022-04-05T11:21:00Z">
        <w:r w:rsidRPr="00FF6A71" w:rsidDel="00E06CA9">
          <w:rPr>
            <w:rFonts w:cstheme="minorHAnsi"/>
          </w:rPr>
          <w:delText>kinematics</w:delText>
        </w:r>
      </w:del>
      <w:ins w:id="12238" w:author="pete jones" w:date="2022-04-05T11:21:00Z">
        <w:r w:rsidR="00E06CA9" w:rsidRPr="00FF6A71">
          <w:rPr>
            <w:rFonts w:cstheme="minorHAnsi"/>
          </w:rPr>
          <w:t>kinematics,</w:t>
        </w:r>
      </w:ins>
      <w:r w:rsidRPr="00FF6A71">
        <w:rPr>
          <w:rFonts w:cstheme="minorHAnsi"/>
        </w:rPr>
        <w:t xml:space="preserve"> and stress analysis </w:t>
      </w:r>
      <w:del w:id="12239" w:author="pete jones" w:date="2022-03-30T12:40:00Z">
        <w:r w:rsidRPr="00FF6A71" w:rsidDel="00042512">
          <w:rPr>
            <w:rFonts w:cstheme="minorHAnsi"/>
          </w:rPr>
          <w:delText xml:space="preserve">is </w:delText>
        </w:r>
      </w:del>
      <w:ins w:id="12240" w:author="pete jones" w:date="2022-03-30T12:40:00Z">
        <w:r w:rsidR="00042512">
          <w:rPr>
            <w:rFonts w:cstheme="minorHAnsi"/>
          </w:rPr>
          <w:t>are</w:t>
        </w:r>
        <w:r w:rsidR="00042512" w:rsidRPr="00FF6A71">
          <w:rPr>
            <w:rFonts w:cstheme="minorHAnsi"/>
          </w:rPr>
          <w:t xml:space="preserve"> </w:t>
        </w:r>
      </w:ins>
      <w:del w:id="12241" w:author="pete jones" w:date="2022-03-30T09:56:00Z">
        <w:r w:rsidRPr="00FF6A71" w:rsidDel="004A5015">
          <w:rPr>
            <w:rFonts w:cstheme="minorHAnsi"/>
          </w:rPr>
          <w:delText xml:space="preserve">built </w:delText>
        </w:r>
      </w:del>
      <w:ins w:id="12242" w:author="pete jones" w:date="2022-03-30T09:56:00Z">
        <w:r w:rsidR="004A5015" w:rsidRPr="00FF6A71">
          <w:rPr>
            <w:rFonts w:cstheme="minorHAnsi"/>
          </w:rPr>
          <w:t>built</w:t>
        </w:r>
        <w:r w:rsidR="004A5015">
          <w:rPr>
            <w:rFonts w:cstheme="minorHAnsi"/>
          </w:rPr>
          <w:t>-</w:t>
        </w:r>
      </w:ins>
      <w:r w:rsidRPr="00FF6A71">
        <w:rPr>
          <w:rFonts w:cstheme="minorHAnsi"/>
        </w:rPr>
        <w:t xml:space="preserve">in, but data can be uploaded to </w:t>
      </w:r>
      <w:del w:id="12243" w:author="pete jones" w:date="2022-04-01T10:13:00Z">
        <w:r w:rsidRPr="00FF6A71" w:rsidDel="00EC37C4">
          <w:rPr>
            <w:rFonts w:cstheme="minorHAnsi"/>
          </w:rPr>
          <w:delText>full</w:delText>
        </w:r>
      </w:del>
      <w:ins w:id="12244" w:author="pete jones" w:date="2022-04-01T10:13:00Z">
        <w:r w:rsidR="00EC37C4">
          <w:rPr>
            <w:rFonts w:cstheme="minorHAnsi"/>
          </w:rPr>
          <w:t>complete,</w:t>
        </w:r>
      </w:ins>
      <w:r w:rsidRPr="00FF6A71">
        <w:rPr>
          <w:rFonts w:cstheme="minorHAnsi"/>
        </w:rPr>
        <w:t xml:space="preserve"> rich applications to exploit more professional capability. Creating STLs for 3D printing is directly supported.</w:t>
      </w:r>
    </w:p>
    <w:p w14:paraId="6CDDD4CC" w14:textId="77777777" w:rsidR="005C121D" w:rsidRPr="00FF6A71" w:rsidRDefault="3B75FED0" w:rsidP="005C121D">
      <w:pPr>
        <w:pStyle w:val="TOCHeading"/>
        <w:jc w:val="center"/>
        <w:rPr>
          <w:lang w:val="en-GB"/>
          <w:rPrChange w:id="12245" w:author="pete jones" w:date="2022-01-04T13:45:00Z">
            <w:rPr/>
          </w:rPrChange>
        </w:rPr>
      </w:pPr>
      <w:r w:rsidRPr="00FF6A71">
        <w:rPr>
          <w:noProof/>
          <w:lang w:val="en-GB"/>
          <w:rPrChange w:id="12246" w:author="pete jones" w:date="2022-01-04T13:45:00Z">
            <w:rPr>
              <w:noProof/>
            </w:rPr>
          </w:rPrChange>
        </w:rPr>
        <w:lastRenderedPageBreak/>
        <w:drawing>
          <wp:inline distT="0" distB="0" distL="0" distR="0" wp14:anchorId="15398F1F" wp14:editId="5C345939">
            <wp:extent cx="3652095" cy="2075631"/>
            <wp:effectExtent l="0" t="0" r="5715" b="127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126">
                      <a:extLst>
                        <a:ext uri="{28A0092B-C50C-407E-A947-70E740481C1C}">
                          <a14:useLocalDpi xmlns:a14="http://schemas.microsoft.com/office/drawing/2010/main" val="0"/>
                        </a:ext>
                      </a:extLst>
                    </a:blip>
                    <a:stretch>
                      <a:fillRect/>
                    </a:stretch>
                  </pic:blipFill>
                  <pic:spPr>
                    <a:xfrm>
                      <a:off x="0" y="0"/>
                      <a:ext cx="3652095" cy="2075631"/>
                    </a:xfrm>
                    <a:prstGeom prst="rect">
                      <a:avLst/>
                    </a:prstGeom>
                  </pic:spPr>
                </pic:pic>
              </a:graphicData>
            </a:graphic>
          </wp:inline>
        </w:drawing>
      </w:r>
      <w:r w:rsidRPr="00FF6A71">
        <w:rPr>
          <w:noProof/>
          <w:lang w:val="en-GB"/>
          <w:rPrChange w:id="12247" w:author="pete jones" w:date="2022-01-04T13:45:00Z">
            <w:rPr>
              <w:noProof/>
            </w:rPr>
          </w:rPrChange>
        </w:rPr>
        <w:drawing>
          <wp:inline distT="0" distB="0" distL="0" distR="0" wp14:anchorId="5F4FCC0D" wp14:editId="13540197">
            <wp:extent cx="3595873" cy="1750263"/>
            <wp:effectExtent l="0" t="0" r="5080" b="254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pic:nvPicPr>
                  <pic:blipFill>
                    <a:blip r:embed="rId127">
                      <a:extLst>
                        <a:ext uri="{28A0092B-C50C-407E-A947-70E740481C1C}">
                          <a14:useLocalDpi xmlns:a14="http://schemas.microsoft.com/office/drawing/2010/main" val="0"/>
                        </a:ext>
                      </a:extLst>
                    </a:blip>
                    <a:stretch>
                      <a:fillRect/>
                    </a:stretch>
                  </pic:blipFill>
                  <pic:spPr>
                    <a:xfrm>
                      <a:off x="0" y="0"/>
                      <a:ext cx="3595873" cy="1750263"/>
                    </a:xfrm>
                    <a:prstGeom prst="rect">
                      <a:avLst/>
                    </a:prstGeom>
                  </pic:spPr>
                </pic:pic>
              </a:graphicData>
            </a:graphic>
          </wp:inline>
        </w:drawing>
      </w:r>
    </w:p>
    <w:p w14:paraId="0312768B" w14:textId="3929759E" w:rsidR="005C121D" w:rsidRPr="007C0DAF" w:rsidRDefault="005C121D">
      <w:pPr>
        <w:pStyle w:val="Caption"/>
        <w:rPr>
          <w:rFonts w:cstheme="minorHAnsi"/>
        </w:rPr>
        <w:pPrChange w:id="12248" w:author="pete jones" w:date="2022-01-04T14:30:00Z">
          <w:pPr>
            <w:pStyle w:val="TOCHeading"/>
            <w:jc w:val="center"/>
          </w:pPr>
        </w:pPrChange>
      </w:pPr>
      <w:bookmarkStart w:id="12249" w:name="_Ref64540715"/>
      <w:bookmarkStart w:id="12250" w:name="_Toc68162285"/>
      <w:bookmarkStart w:id="12251" w:name="_Toc99719306"/>
      <w:r w:rsidRPr="00C15005">
        <w:t xml:space="preserve">Figure </w:t>
      </w:r>
      <w:ins w:id="12252" w:author="pete jones" w:date="2022-03-10T14:38:00Z">
        <w:r w:rsidR="00CE4F4E">
          <w:fldChar w:fldCharType="begin"/>
        </w:r>
        <w:r w:rsidR="00CE4F4E">
          <w:instrText xml:space="preserve"> STYLEREF 1 \s </w:instrText>
        </w:r>
      </w:ins>
      <w:r w:rsidR="00CE4F4E">
        <w:fldChar w:fldCharType="separate"/>
      </w:r>
      <w:r w:rsidR="00D94147">
        <w:rPr>
          <w:noProof/>
        </w:rPr>
        <w:t>6</w:t>
      </w:r>
      <w:ins w:id="12253"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12254" w:author="pete jones" w:date="2022-04-05T11:31:00Z">
        <w:r w:rsidR="00D94147">
          <w:rPr>
            <w:noProof/>
          </w:rPr>
          <w:t>10</w:t>
        </w:r>
      </w:ins>
      <w:ins w:id="12255" w:author="pete jones" w:date="2022-03-10T14:38:00Z">
        <w:r w:rsidR="00CE4F4E">
          <w:fldChar w:fldCharType="end"/>
        </w:r>
      </w:ins>
      <w:del w:id="12256"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6</w:delText>
        </w:r>
        <w:r w:rsidRPr="007C0DAF"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6</w:delText>
        </w:r>
        <w:r w:rsidRPr="007C0DAF" w:rsidDel="0004608E">
          <w:fldChar w:fldCharType="end"/>
        </w:r>
      </w:del>
      <w:bookmarkEnd w:id="12249"/>
      <w:r w:rsidRPr="007C0DAF">
        <w:t>: Examples of WEB based CAD Authoring interface</w:t>
      </w:r>
      <w:bookmarkEnd w:id="12250"/>
      <w:bookmarkEnd w:id="12251"/>
    </w:p>
    <w:p w14:paraId="765A7435" w14:textId="3B82C077" w:rsidR="005C121D" w:rsidRPr="00FF6A71" w:rsidRDefault="005C121D" w:rsidP="005C121D">
      <w:pPr>
        <w:rPr>
          <w:rFonts w:cstheme="minorHAnsi"/>
        </w:rPr>
      </w:pPr>
      <w:r w:rsidRPr="00FF6A71">
        <w:rPr>
          <w:rFonts w:cstheme="minorHAnsi"/>
        </w:rPr>
        <w:t xml:space="preserve">This brief analysis is </w:t>
      </w:r>
      <w:r w:rsidR="000D19B0" w:rsidRPr="00FF6A71">
        <w:rPr>
          <w:rFonts w:cstheme="minorHAnsi"/>
        </w:rPr>
        <w:t>subjective</w:t>
      </w:r>
      <w:r w:rsidRPr="00FF6A71">
        <w:rPr>
          <w:rFonts w:cstheme="minorHAnsi"/>
        </w:rPr>
        <w:t xml:space="preserve"> and simplified, but Dassault Systemes does offer a </w:t>
      </w:r>
      <w:del w:id="12257" w:author="pete jones" w:date="2022-03-30T09:56:00Z">
        <w:r w:rsidRPr="00FF6A71" w:rsidDel="004A5015">
          <w:rPr>
            <w:rFonts w:cstheme="minorHAnsi"/>
          </w:rPr>
          <w:delText xml:space="preserve">cost </w:delText>
        </w:r>
      </w:del>
      <w:ins w:id="12258" w:author="pete jones" w:date="2022-03-30T09:56:00Z">
        <w:r w:rsidR="004A5015" w:rsidRPr="00FF6A71">
          <w:rPr>
            <w:rFonts w:cstheme="minorHAnsi"/>
          </w:rPr>
          <w:t>cost</w:t>
        </w:r>
        <w:r w:rsidR="004A5015">
          <w:rPr>
            <w:rFonts w:cstheme="minorHAnsi"/>
          </w:rPr>
          <w:t>-</w:t>
        </w:r>
      </w:ins>
      <w:r w:rsidRPr="00FF6A71">
        <w:rPr>
          <w:rFonts w:cstheme="minorHAnsi"/>
        </w:rPr>
        <w:t xml:space="preserve">effective and comprehensive multi-disciplined solution for academia. </w:t>
      </w:r>
      <w:del w:id="12259" w:author="pete jones" w:date="2022-04-01T10:14:00Z">
        <w:r w:rsidRPr="00FF6A71" w:rsidDel="00EC37C4">
          <w:rPr>
            <w:rFonts w:cstheme="minorHAnsi"/>
          </w:rPr>
          <w:delText xml:space="preserve">Other </w:delText>
        </w:r>
      </w:del>
      <w:ins w:id="12260" w:author="pete jones" w:date="2022-04-01T10:14:00Z">
        <w:r w:rsidR="00EC37C4">
          <w:rPr>
            <w:rFonts w:cstheme="minorHAnsi"/>
          </w:rPr>
          <w:t>Although o</w:t>
        </w:r>
        <w:r w:rsidR="00EC37C4" w:rsidRPr="00FF6A71">
          <w:rPr>
            <w:rFonts w:cstheme="minorHAnsi"/>
          </w:rPr>
          <w:t xml:space="preserve">ther </w:t>
        </w:r>
      </w:ins>
      <w:r w:rsidRPr="00FF6A71">
        <w:rPr>
          <w:rFonts w:cstheme="minorHAnsi"/>
        </w:rPr>
        <w:t xml:space="preserve">vendors are available and </w:t>
      </w:r>
      <w:del w:id="12261" w:author="pete jones" w:date="2022-04-01T10:14:00Z">
        <w:r w:rsidRPr="00FF6A71" w:rsidDel="00EC37C4">
          <w:rPr>
            <w:rFonts w:cstheme="minorHAnsi"/>
          </w:rPr>
          <w:delText xml:space="preserve">do </w:delText>
        </w:r>
      </w:del>
      <w:r w:rsidRPr="00FF6A71">
        <w:rPr>
          <w:rFonts w:cstheme="minorHAnsi"/>
        </w:rPr>
        <w:t xml:space="preserve">provide comparable offerings, the options are there. Now the challenge for academia is to rethink the engineering curriculum and develop real-world engineering </w:t>
      </w:r>
      <w:del w:id="12262" w:author="pete jones" w:date="2022-03-30T09:56:00Z">
        <w:r w:rsidRPr="00FF6A71" w:rsidDel="004A5015">
          <w:rPr>
            <w:rFonts w:cstheme="minorHAnsi"/>
          </w:rPr>
          <w:delText xml:space="preserve">problem </w:delText>
        </w:r>
      </w:del>
      <w:ins w:id="12263" w:author="pete jones" w:date="2022-03-30T09:56:00Z">
        <w:r w:rsidR="004A5015" w:rsidRPr="00FF6A71">
          <w:rPr>
            <w:rFonts w:cstheme="minorHAnsi"/>
          </w:rPr>
          <w:t>problem</w:t>
        </w:r>
        <w:r w:rsidR="004A5015">
          <w:rPr>
            <w:rFonts w:cstheme="minorHAnsi"/>
          </w:rPr>
          <w:t>-</w:t>
        </w:r>
      </w:ins>
      <w:r w:rsidRPr="00FF6A71">
        <w:rPr>
          <w:rFonts w:cstheme="minorHAnsi"/>
        </w:rPr>
        <w:t>solving skills, creating something new, challenging, valuable, valid, and exciting.</w:t>
      </w:r>
    </w:p>
    <w:p w14:paraId="137580F8" w14:textId="6F6D4F35" w:rsidR="00FF153E" w:rsidRPr="00FF6A71" w:rsidDel="00901B80" w:rsidRDefault="00FF153E" w:rsidP="00FF153E">
      <w:pPr>
        <w:pStyle w:val="Heading2"/>
        <w:rPr>
          <w:moveFrom w:id="12264" w:author="pete jones" w:date="2022-01-03T12:19:00Z"/>
        </w:rPr>
      </w:pPr>
      <w:bookmarkStart w:id="12265" w:name="_Toc68162221"/>
      <w:moveFromRangeStart w:id="12266" w:author="pete jones" w:date="2022-01-03T12:19:00Z" w:name="move92104798"/>
      <w:moveFrom w:id="12267" w:author="pete jones" w:date="2022-01-03T12:19:00Z">
        <w:r w:rsidRPr="00C15005" w:rsidDel="00901B80">
          <w:rPr>
            <w:b w:val="0"/>
            <w:bCs w:val="0"/>
            <w:i w:val="0"/>
            <w:iCs w:val="0"/>
            <w:noProof/>
          </w:rPr>
          <w:drawing>
            <wp:anchor distT="0" distB="0" distL="114300" distR="114300" simplePos="0" relativeHeight="251673600" behindDoc="0" locked="0" layoutInCell="1" allowOverlap="1" wp14:anchorId="4CC16AC4" wp14:editId="3329C4A2">
              <wp:simplePos x="0" y="0"/>
              <wp:positionH relativeFrom="column">
                <wp:posOffset>261620</wp:posOffset>
              </wp:positionH>
              <wp:positionV relativeFrom="paragraph">
                <wp:posOffset>617855</wp:posOffset>
              </wp:positionV>
              <wp:extent cx="5137150" cy="2668270"/>
              <wp:effectExtent l="0" t="0" r="6350" b="0"/>
              <wp:wrapThrough wrapText="bothSides">
                <wp:wrapPolygon edited="0">
                  <wp:start x="0" y="0"/>
                  <wp:lineTo x="0" y="21436"/>
                  <wp:lineTo x="21547" y="21436"/>
                  <wp:lineTo x="21547" y="0"/>
                  <wp:lineTo x="0" y="0"/>
                </wp:wrapPolygon>
              </wp:wrapThrough>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5137150" cy="2668270"/>
                      </a:xfrm>
                      <a:prstGeom prst="rect">
                        <a:avLst/>
                      </a:prstGeom>
                    </pic:spPr>
                  </pic:pic>
                </a:graphicData>
              </a:graphic>
              <wp14:sizeRelH relativeFrom="page">
                <wp14:pctWidth>0</wp14:pctWidth>
              </wp14:sizeRelH>
              <wp14:sizeRelV relativeFrom="page">
                <wp14:pctHeight>0</wp14:pctHeight>
              </wp14:sizeRelV>
            </wp:anchor>
          </w:drawing>
        </w:r>
        <w:r w:rsidRPr="00FF6A71" w:rsidDel="00901B80">
          <w:rPr>
            <w:b w:val="0"/>
            <w:bCs w:val="0"/>
            <w:i w:val="0"/>
            <w:iCs w:val="0"/>
          </w:rPr>
          <w:t xml:space="preserve">Plagiarism and digital collaboration - </w:t>
        </w:r>
        <w:bookmarkStart w:id="12268" w:name="_Toc511736848"/>
        <w:r w:rsidRPr="00FF6A71" w:rsidDel="00901B80">
          <w:rPr>
            <w:b w:val="0"/>
            <w:bCs w:val="0"/>
            <w:i w:val="0"/>
            <w:iCs w:val="0"/>
          </w:rPr>
          <w:t>Cheating – what is the problem?</w:t>
        </w:r>
        <w:bookmarkStart w:id="12269" w:name="_Toc92119718"/>
        <w:bookmarkStart w:id="12270" w:name="_Toc92120060"/>
        <w:bookmarkStart w:id="12271" w:name="_Toc92120401"/>
        <w:bookmarkStart w:id="12272" w:name="_Toc92120739"/>
        <w:bookmarkStart w:id="12273" w:name="_Toc92121080"/>
        <w:bookmarkStart w:id="12274" w:name="_Toc92121421"/>
        <w:bookmarkStart w:id="12275" w:name="_Toc92121767"/>
        <w:bookmarkStart w:id="12276" w:name="_Toc92187459"/>
        <w:bookmarkStart w:id="12277" w:name="_Toc92187802"/>
        <w:bookmarkStart w:id="12278" w:name="_Toc92191189"/>
        <w:bookmarkStart w:id="12279" w:name="_Toc92191656"/>
        <w:bookmarkStart w:id="12280" w:name="_Toc92192124"/>
        <w:bookmarkStart w:id="12281" w:name="_Toc92192509"/>
        <w:bookmarkStart w:id="12282" w:name="_Toc92192895"/>
        <w:bookmarkStart w:id="12283" w:name="_Toc92193256"/>
        <w:bookmarkStart w:id="12284" w:name="_Toc92193630"/>
        <w:bookmarkStart w:id="12285" w:name="_Toc92193976"/>
        <w:bookmarkStart w:id="12286" w:name="_Toc92194429"/>
        <w:bookmarkStart w:id="12287" w:name="_Toc92194797"/>
        <w:bookmarkStart w:id="12288" w:name="_Toc92195145"/>
        <w:bookmarkStart w:id="12289" w:name="_Toc92198056"/>
        <w:bookmarkStart w:id="12290" w:name="_Toc92200604"/>
        <w:bookmarkStart w:id="12291" w:name="_Toc92201534"/>
        <w:bookmarkStart w:id="12292" w:name="_Toc92207858"/>
        <w:bookmarkStart w:id="12293" w:name="_Toc92373684"/>
        <w:bookmarkStart w:id="12294" w:name="_Toc92375082"/>
        <w:bookmarkStart w:id="12295" w:name="_Toc92375725"/>
        <w:bookmarkStart w:id="12296" w:name="_Toc92813433"/>
        <w:bookmarkStart w:id="12297" w:name="_Toc92962655"/>
        <w:bookmarkStart w:id="12298" w:name="_Toc93130375"/>
        <w:bookmarkStart w:id="12299" w:name="_Toc94535331"/>
        <w:bookmarkStart w:id="12300" w:name="_Toc94628637"/>
        <w:bookmarkStart w:id="12301" w:name="_Toc95139907"/>
        <w:bookmarkStart w:id="12302" w:name="_Toc95231705"/>
        <w:bookmarkStart w:id="12303" w:name="_Toc97115003"/>
        <w:bookmarkStart w:id="12304" w:name="_Toc98086439"/>
        <w:bookmarkStart w:id="12305" w:name="_Toc98332675"/>
        <w:bookmarkStart w:id="12306" w:name="_Toc98333314"/>
        <w:bookmarkStart w:id="12307" w:name="_Toc98341640"/>
        <w:bookmarkStart w:id="12308" w:name="_Toc98345032"/>
        <w:bookmarkStart w:id="12309" w:name="_Toc98345559"/>
        <w:bookmarkStart w:id="12310" w:name="_Toc98346083"/>
        <w:bookmarkStart w:id="12311" w:name="_Toc98346641"/>
        <w:bookmarkStart w:id="12312" w:name="_Toc98347081"/>
        <w:bookmarkStart w:id="12313" w:name="_Toc98347521"/>
        <w:bookmarkStart w:id="12314" w:name="_Toc99536806"/>
        <w:bookmarkStart w:id="12315" w:name="_Toc99718932"/>
        <w:bookmarkStart w:id="12316" w:name="_Toc99969589"/>
        <w:bookmarkEnd w:id="12265"/>
        <w:bookmarkEnd w:id="12268"/>
        <w:bookmarkEnd w:id="12269"/>
        <w:bookmarkEnd w:id="12270"/>
        <w:bookmarkEnd w:id="12271"/>
        <w:bookmarkEnd w:id="12272"/>
        <w:bookmarkEnd w:id="12273"/>
        <w:bookmarkEnd w:id="12274"/>
        <w:bookmarkEnd w:id="12275"/>
        <w:bookmarkEnd w:id="12276"/>
        <w:bookmarkEnd w:id="12277"/>
        <w:bookmarkEnd w:id="12278"/>
        <w:bookmarkEnd w:id="12279"/>
        <w:bookmarkEnd w:id="12280"/>
        <w:bookmarkEnd w:id="12281"/>
        <w:bookmarkEnd w:id="12282"/>
        <w:bookmarkEnd w:id="12283"/>
        <w:bookmarkEnd w:id="12284"/>
        <w:bookmarkEnd w:id="12285"/>
        <w:bookmarkEnd w:id="12286"/>
        <w:bookmarkEnd w:id="12287"/>
        <w:bookmarkEnd w:id="12288"/>
        <w:bookmarkEnd w:id="12289"/>
        <w:bookmarkEnd w:id="12290"/>
        <w:bookmarkEnd w:id="12291"/>
        <w:bookmarkEnd w:id="12292"/>
        <w:bookmarkEnd w:id="12293"/>
        <w:bookmarkEnd w:id="12294"/>
        <w:bookmarkEnd w:id="12295"/>
        <w:bookmarkEnd w:id="12296"/>
        <w:bookmarkEnd w:id="12297"/>
        <w:bookmarkEnd w:id="12298"/>
        <w:bookmarkEnd w:id="12299"/>
        <w:bookmarkEnd w:id="12300"/>
        <w:bookmarkEnd w:id="12301"/>
        <w:bookmarkEnd w:id="12302"/>
        <w:bookmarkEnd w:id="12303"/>
        <w:bookmarkEnd w:id="12304"/>
        <w:bookmarkEnd w:id="12305"/>
        <w:bookmarkEnd w:id="12306"/>
        <w:bookmarkEnd w:id="12307"/>
        <w:bookmarkEnd w:id="12308"/>
        <w:bookmarkEnd w:id="12309"/>
        <w:bookmarkEnd w:id="12310"/>
        <w:bookmarkEnd w:id="12311"/>
        <w:bookmarkEnd w:id="12312"/>
        <w:bookmarkEnd w:id="12313"/>
        <w:bookmarkEnd w:id="12314"/>
        <w:bookmarkEnd w:id="12315"/>
        <w:bookmarkEnd w:id="12316"/>
      </w:moveFrom>
    </w:p>
    <w:p w14:paraId="1DE1783F" w14:textId="6D653B76" w:rsidR="00FF153E" w:rsidRPr="00FF6A71" w:rsidDel="00901B80" w:rsidRDefault="00FF153E" w:rsidP="00FF153E">
      <w:pPr>
        <w:rPr>
          <w:moveFrom w:id="12317" w:author="pete jones" w:date="2022-01-03T12:19:00Z"/>
        </w:rPr>
      </w:pPr>
      <w:commentRangeStart w:id="12318"/>
      <w:moveFrom w:id="12319" w:author="pete jones" w:date="2022-01-03T12:19:00Z">
        <w:r w:rsidRPr="00FF6A71" w:rsidDel="00901B80">
          <w:t>Academic integrity is well researched and understood. Tools such as Turnitin have helped to highlight possible misdemeanours in respect of textual digital data. However, non-textual digital data remains very much open to abuse.</w:t>
        </w:r>
        <w:bookmarkStart w:id="12320" w:name="_Toc92119719"/>
        <w:bookmarkStart w:id="12321" w:name="_Toc92120061"/>
        <w:bookmarkStart w:id="12322" w:name="_Toc92120402"/>
        <w:bookmarkStart w:id="12323" w:name="_Toc92120740"/>
        <w:bookmarkStart w:id="12324" w:name="_Toc92121081"/>
        <w:bookmarkStart w:id="12325" w:name="_Toc92121422"/>
        <w:bookmarkStart w:id="12326" w:name="_Toc92121768"/>
        <w:bookmarkStart w:id="12327" w:name="_Toc92187460"/>
        <w:bookmarkStart w:id="12328" w:name="_Toc92187803"/>
        <w:bookmarkStart w:id="12329" w:name="_Toc92191190"/>
        <w:bookmarkStart w:id="12330" w:name="_Toc92191657"/>
        <w:bookmarkStart w:id="12331" w:name="_Toc92192125"/>
        <w:bookmarkStart w:id="12332" w:name="_Toc92192510"/>
        <w:bookmarkStart w:id="12333" w:name="_Toc92192896"/>
        <w:bookmarkStart w:id="12334" w:name="_Toc92193257"/>
        <w:bookmarkStart w:id="12335" w:name="_Toc92193631"/>
        <w:bookmarkStart w:id="12336" w:name="_Toc92193977"/>
        <w:bookmarkStart w:id="12337" w:name="_Toc92194430"/>
        <w:bookmarkStart w:id="12338" w:name="_Toc92194798"/>
        <w:bookmarkStart w:id="12339" w:name="_Toc92195146"/>
        <w:bookmarkStart w:id="12340" w:name="_Toc92198057"/>
        <w:bookmarkStart w:id="12341" w:name="_Toc92200605"/>
        <w:bookmarkStart w:id="12342" w:name="_Toc92201535"/>
        <w:bookmarkStart w:id="12343" w:name="_Toc92207859"/>
        <w:bookmarkStart w:id="12344" w:name="_Toc92373685"/>
        <w:bookmarkStart w:id="12345" w:name="_Toc92375083"/>
        <w:bookmarkStart w:id="12346" w:name="_Toc92375726"/>
        <w:bookmarkStart w:id="12347" w:name="_Toc92813434"/>
        <w:bookmarkStart w:id="12348" w:name="_Toc92962656"/>
        <w:bookmarkStart w:id="12349" w:name="_Toc93130376"/>
        <w:bookmarkStart w:id="12350" w:name="_Toc94535332"/>
        <w:bookmarkStart w:id="12351" w:name="_Toc94628638"/>
        <w:bookmarkStart w:id="12352" w:name="_Toc95139908"/>
        <w:bookmarkStart w:id="12353" w:name="_Toc95231706"/>
        <w:bookmarkStart w:id="12354" w:name="_Toc97115004"/>
        <w:bookmarkStart w:id="12355" w:name="_Toc98086440"/>
        <w:bookmarkStart w:id="12356" w:name="_Toc98332676"/>
        <w:bookmarkStart w:id="12357" w:name="_Toc98333315"/>
        <w:bookmarkStart w:id="12358" w:name="_Toc98341641"/>
        <w:bookmarkStart w:id="12359" w:name="_Toc98345033"/>
        <w:bookmarkStart w:id="12360" w:name="_Toc98345560"/>
        <w:bookmarkStart w:id="12361" w:name="_Toc98346084"/>
        <w:bookmarkStart w:id="12362" w:name="_Toc98346642"/>
        <w:bookmarkStart w:id="12363" w:name="_Toc98347082"/>
        <w:bookmarkStart w:id="12364" w:name="_Toc98347522"/>
        <w:bookmarkStart w:id="12365" w:name="_Toc99536807"/>
        <w:bookmarkStart w:id="12366" w:name="_Toc99718933"/>
        <w:bookmarkStart w:id="12367" w:name="_Toc99969590"/>
        <w:bookmarkEnd w:id="12320"/>
        <w:bookmarkEnd w:id="12321"/>
        <w:bookmarkEnd w:id="12322"/>
        <w:bookmarkEnd w:id="12323"/>
        <w:bookmarkEnd w:id="12324"/>
        <w:bookmarkEnd w:id="12325"/>
        <w:bookmarkEnd w:id="12326"/>
        <w:bookmarkEnd w:id="12327"/>
        <w:bookmarkEnd w:id="12328"/>
        <w:bookmarkEnd w:id="12329"/>
        <w:bookmarkEnd w:id="12330"/>
        <w:bookmarkEnd w:id="12331"/>
        <w:bookmarkEnd w:id="12332"/>
        <w:bookmarkEnd w:id="12333"/>
        <w:bookmarkEnd w:id="12334"/>
        <w:bookmarkEnd w:id="12335"/>
        <w:bookmarkEnd w:id="12336"/>
        <w:bookmarkEnd w:id="12337"/>
        <w:bookmarkEnd w:id="12338"/>
        <w:bookmarkEnd w:id="12339"/>
        <w:bookmarkEnd w:id="12340"/>
        <w:bookmarkEnd w:id="12341"/>
        <w:bookmarkEnd w:id="12342"/>
        <w:bookmarkEnd w:id="12343"/>
        <w:bookmarkEnd w:id="12344"/>
        <w:bookmarkEnd w:id="12345"/>
        <w:bookmarkEnd w:id="12346"/>
        <w:bookmarkEnd w:id="12347"/>
        <w:bookmarkEnd w:id="12348"/>
        <w:bookmarkEnd w:id="12349"/>
        <w:bookmarkEnd w:id="12350"/>
        <w:bookmarkEnd w:id="12351"/>
        <w:bookmarkEnd w:id="12352"/>
        <w:bookmarkEnd w:id="12353"/>
        <w:bookmarkEnd w:id="12354"/>
        <w:bookmarkEnd w:id="12355"/>
        <w:bookmarkEnd w:id="12356"/>
        <w:bookmarkEnd w:id="12357"/>
        <w:bookmarkEnd w:id="12358"/>
        <w:bookmarkEnd w:id="12359"/>
        <w:bookmarkEnd w:id="12360"/>
        <w:bookmarkEnd w:id="12361"/>
        <w:bookmarkEnd w:id="12362"/>
        <w:bookmarkEnd w:id="12363"/>
        <w:bookmarkEnd w:id="12364"/>
        <w:bookmarkEnd w:id="12365"/>
        <w:bookmarkEnd w:id="12366"/>
        <w:bookmarkEnd w:id="12367"/>
      </w:moveFrom>
    </w:p>
    <w:p w14:paraId="6DCECDAB" w14:textId="6585706B" w:rsidR="00FF153E" w:rsidRPr="00FF6A71" w:rsidDel="00901B80" w:rsidRDefault="00FF153E" w:rsidP="00FF153E">
      <w:pPr>
        <w:rPr>
          <w:moveFrom w:id="12368" w:author="pete jones" w:date="2022-01-03T12:19:00Z"/>
        </w:rPr>
      </w:pPr>
      <w:moveFrom w:id="12369" w:author="pete jones" w:date="2022-01-03T12:19:00Z">
        <w:r w:rsidRPr="00FF6A71" w:rsidDel="00901B80">
          <w:t>Integrating PLM in study programmes could provide the equivalent to Turnitin for non-textual digital data and instances of non-textual academic misconduct will be reduced, and student engagement will be increased by:</w:t>
        </w:r>
        <w:bookmarkStart w:id="12370" w:name="_Toc92119720"/>
        <w:bookmarkStart w:id="12371" w:name="_Toc92120062"/>
        <w:bookmarkStart w:id="12372" w:name="_Toc92120403"/>
        <w:bookmarkStart w:id="12373" w:name="_Toc92120741"/>
        <w:bookmarkStart w:id="12374" w:name="_Toc92121082"/>
        <w:bookmarkStart w:id="12375" w:name="_Toc92121423"/>
        <w:bookmarkStart w:id="12376" w:name="_Toc92121769"/>
        <w:bookmarkStart w:id="12377" w:name="_Toc92187461"/>
        <w:bookmarkStart w:id="12378" w:name="_Toc92187804"/>
        <w:bookmarkStart w:id="12379" w:name="_Toc92191191"/>
        <w:bookmarkStart w:id="12380" w:name="_Toc92191658"/>
        <w:bookmarkStart w:id="12381" w:name="_Toc92192126"/>
        <w:bookmarkStart w:id="12382" w:name="_Toc92192511"/>
        <w:bookmarkStart w:id="12383" w:name="_Toc92192897"/>
        <w:bookmarkStart w:id="12384" w:name="_Toc92193258"/>
        <w:bookmarkStart w:id="12385" w:name="_Toc92193632"/>
        <w:bookmarkStart w:id="12386" w:name="_Toc92193978"/>
        <w:bookmarkStart w:id="12387" w:name="_Toc92194431"/>
        <w:bookmarkStart w:id="12388" w:name="_Toc92194799"/>
        <w:bookmarkStart w:id="12389" w:name="_Toc92195147"/>
        <w:bookmarkStart w:id="12390" w:name="_Toc92198058"/>
        <w:bookmarkStart w:id="12391" w:name="_Toc92200606"/>
        <w:bookmarkStart w:id="12392" w:name="_Toc92201536"/>
        <w:bookmarkStart w:id="12393" w:name="_Toc92207860"/>
        <w:bookmarkStart w:id="12394" w:name="_Toc92373686"/>
        <w:bookmarkStart w:id="12395" w:name="_Toc92375084"/>
        <w:bookmarkStart w:id="12396" w:name="_Toc92375727"/>
        <w:bookmarkStart w:id="12397" w:name="_Toc92813435"/>
        <w:bookmarkStart w:id="12398" w:name="_Toc92962657"/>
        <w:bookmarkStart w:id="12399" w:name="_Toc93130377"/>
        <w:bookmarkStart w:id="12400" w:name="_Toc94535333"/>
        <w:bookmarkStart w:id="12401" w:name="_Toc94628639"/>
        <w:bookmarkStart w:id="12402" w:name="_Toc95139909"/>
        <w:bookmarkStart w:id="12403" w:name="_Toc95231707"/>
        <w:bookmarkStart w:id="12404" w:name="_Toc97115005"/>
        <w:bookmarkStart w:id="12405" w:name="_Toc98086441"/>
        <w:bookmarkStart w:id="12406" w:name="_Toc98332677"/>
        <w:bookmarkStart w:id="12407" w:name="_Toc98333316"/>
        <w:bookmarkStart w:id="12408" w:name="_Toc98341642"/>
        <w:bookmarkStart w:id="12409" w:name="_Toc98345034"/>
        <w:bookmarkStart w:id="12410" w:name="_Toc98345561"/>
        <w:bookmarkStart w:id="12411" w:name="_Toc98346085"/>
        <w:bookmarkStart w:id="12412" w:name="_Toc98346643"/>
        <w:bookmarkStart w:id="12413" w:name="_Toc98347083"/>
        <w:bookmarkStart w:id="12414" w:name="_Toc98347523"/>
        <w:bookmarkStart w:id="12415" w:name="_Toc99536808"/>
        <w:bookmarkStart w:id="12416" w:name="_Toc99718934"/>
        <w:bookmarkStart w:id="12417" w:name="_Toc99969591"/>
        <w:bookmarkEnd w:id="12370"/>
        <w:bookmarkEnd w:id="12371"/>
        <w:bookmarkEnd w:id="12372"/>
        <w:bookmarkEnd w:id="12373"/>
        <w:bookmarkEnd w:id="12374"/>
        <w:bookmarkEnd w:id="12375"/>
        <w:bookmarkEnd w:id="12376"/>
        <w:bookmarkEnd w:id="12377"/>
        <w:bookmarkEnd w:id="12378"/>
        <w:bookmarkEnd w:id="12379"/>
        <w:bookmarkEnd w:id="12380"/>
        <w:bookmarkEnd w:id="12381"/>
        <w:bookmarkEnd w:id="12382"/>
        <w:bookmarkEnd w:id="12383"/>
        <w:bookmarkEnd w:id="12384"/>
        <w:bookmarkEnd w:id="12385"/>
        <w:bookmarkEnd w:id="12386"/>
        <w:bookmarkEnd w:id="12387"/>
        <w:bookmarkEnd w:id="12388"/>
        <w:bookmarkEnd w:id="12389"/>
        <w:bookmarkEnd w:id="12390"/>
        <w:bookmarkEnd w:id="12391"/>
        <w:bookmarkEnd w:id="12392"/>
        <w:bookmarkEnd w:id="12393"/>
        <w:bookmarkEnd w:id="12394"/>
        <w:bookmarkEnd w:id="12395"/>
        <w:bookmarkEnd w:id="12396"/>
        <w:bookmarkEnd w:id="12397"/>
        <w:bookmarkEnd w:id="12398"/>
        <w:bookmarkEnd w:id="12399"/>
        <w:bookmarkEnd w:id="12400"/>
        <w:bookmarkEnd w:id="12401"/>
        <w:bookmarkEnd w:id="12402"/>
        <w:bookmarkEnd w:id="12403"/>
        <w:bookmarkEnd w:id="12404"/>
        <w:bookmarkEnd w:id="12405"/>
        <w:bookmarkEnd w:id="12406"/>
        <w:bookmarkEnd w:id="12407"/>
        <w:bookmarkEnd w:id="12408"/>
        <w:bookmarkEnd w:id="12409"/>
        <w:bookmarkEnd w:id="12410"/>
        <w:bookmarkEnd w:id="12411"/>
        <w:bookmarkEnd w:id="12412"/>
        <w:bookmarkEnd w:id="12413"/>
        <w:bookmarkEnd w:id="12414"/>
        <w:bookmarkEnd w:id="12415"/>
        <w:bookmarkEnd w:id="12416"/>
        <w:bookmarkEnd w:id="12417"/>
      </w:moveFrom>
    </w:p>
    <w:p w14:paraId="31B50F95" w14:textId="0DD87B21" w:rsidR="00FF153E" w:rsidRPr="00FF6A71" w:rsidDel="00901B80" w:rsidRDefault="00FF153E" w:rsidP="0021440D">
      <w:pPr>
        <w:numPr>
          <w:ilvl w:val="0"/>
          <w:numId w:val="37"/>
        </w:numPr>
        <w:rPr>
          <w:moveFrom w:id="12418" w:author="pete jones" w:date="2022-01-03T12:19:00Z"/>
        </w:rPr>
      </w:pPr>
      <w:moveFrom w:id="12419" w:author="pete jones" w:date="2022-01-03T12:19:00Z">
        <w:r w:rsidRPr="00FF6A71" w:rsidDel="00901B80">
          <w:t xml:space="preserve">Providing a learning environment for engineering based upon PLM tools and practice with an environment configured and customised to improve assessment </w:t>
        </w:r>
        <w:r w:rsidR="00F427D8" w:rsidRPr="00FF6A71" w:rsidDel="00901B80">
          <w:t>lifecycles.</w:t>
        </w:r>
        <w:bookmarkStart w:id="12420" w:name="_Toc92119721"/>
        <w:bookmarkStart w:id="12421" w:name="_Toc92120063"/>
        <w:bookmarkStart w:id="12422" w:name="_Toc92120404"/>
        <w:bookmarkStart w:id="12423" w:name="_Toc92120742"/>
        <w:bookmarkStart w:id="12424" w:name="_Toc92121083"/>
        <w:bookmarkStart w:id="12425" w:name="_Toc92121424"/>
        <w:bookmarkStart w:id="12426" w:name="_Toc92121770"/>
        <w:bookmarkStart w:id="12427" w:name="_Toc92187462"/>
        <w:bookmarkStart w:id="12428" w:name="_Toc92187805"/>
        <w:bookmarkStart w:id="12429" w:name="_Toc92191192"/>
        <w:bookmarkStart w:id="12430" w:name="_Toc92191659"/>
        <w:bookmarkStart w:id="12431" w:name="_Toc92192127"/>
        <w:bookmarkStart w:id="12432" w:name="_Toc92192512"/>
        <w:bookmarkStart w:id="12433" w:name="_Toc92192898"/>
        <w:bookmarkStart w:id="12434" w:name="_Toc92193259"/>
        <w:bookmarkStart w:id="12435" w:name="_Toc92193633"/>
        <w:bookmarkStart w:id="12436" w:name="_Toc92193979"/>
        <w:bookmarkStart w:id="12437" w:name="_Toc92194432"/>
        <w:bookmarkStart w:id="12438" w:name="_Toc92194800"/>
        <w:bookmarkStart w:id="12439" w:name="_Toc92195148"/>
        <w:bookmarkStart w:id="12440" w:name="_Toc92198059"/>
        <w:bookmarkStart w:id="12441" w:name="_Toc92200607"/>
        <w:bookmarkStart w:id="12442" w:name="_Toc92201537"/>
        <w:bookmarkStart w:id="12443" w:name="_Toc92207861"/>
        <w:bookmarkStart w:id="12444" w:name="_Toc92373687"/>
        <w:bookmarkStart w:id="12445" w:name="_Toc92375085"/>
        <w:bookmarkStart w:id="12446" w:name="_Toc92375728"/>
        <w:bookmarkStart w:id="12447" w:name="_Toc92813436"/>
        <w:bookmarkStart w:id="12448" w:name="_Toc92962658"/>
        <w:bookmarkStart w:id="12449" w:name="_Toc93130378"/>
        <w:bookmarkStart w:id="12450" w:name="_Toc94535334"/>
        <w:bookmarkStart w:id="12451" w:name="_Toc94628640"/>
        <w:bookmarkStart w:id="12452" w:name="_Toc95139910"/>
        <w:bookmarkStart w:id="12453" w:name="_Toc95231708"/>
        <w:bookmarkStart w:id="12454" w:name="_Toc97115006"/>
        <w:bookmarkStart w:id="12455" w:name="_Toc98086442"/>
        <w:bookmarkStart w:id="12456" w:name="_Toc98332678"/>
        <w:bookmarkStart w:id="12457" w:name="_Toc98333317"/>
        <w:bookmarkStart w:id="12458" w:name="_Toc98341643"/>
        <w:bookmarkStart w:id="12459" w:name="_Toc98345035"/>
        <w:bookmarkStart w:id="12460" w:name="_Toc98345562"/>
        <w:bookmarkStart w:id="12461" w:name="_Toc98346086"/>
        <w:bookmarkStart w:id="12462" w:name="_Toc98346644"/>
        <w:bookmarkStart w:id="12463" w:name="_Toc98347084"/>
        <w:bookmarkStart w:id="12464" w:name="_Toc98347524"/>
        <w:bookmarkStart w:id="12465" w:name="_Toc99536809"/>
        <w:bookmarkStart w:id="12466" w:name="_Toc99718935"/>
        <w:bookmarkStart w:id="12467" w:name="_Toc99969592"/>
        <w:bookmarkEnd w:id="12420"/>
        <w:bookmarkEnd w:id="12421"/>
        <w:bookmarkEnd w:id="12422"/>
        <w:bookmarkEnd w:id="12423"/>
        <w:bookmarkEnd w:id="12424"/>
        <w:bookmarkEnd w:id="12425"/>
        <w:bookmarkEnd w:id="12426"/>
        <w:bookmarkEnd w:id="12427"/>
        <w:bookmarkEnd w:id="12428"/>
        <w:bookmarkEnd w:id="12429"/>
        <w:bookmarkEnd w:id="12430"/>
        <w:bookmarkEnd w:id="12431"/>
        <w:bookmarkEnd w:id="12432"/>
        <w:bookmarkEnd w:id="12433"/>
        <w:bookmarkEnd w:id="12434"/>
        <w:bookmarkEnd w:id="12435"/>
        <w:bookmarkEnd w:id="12436"/>
        <w:bookmarkEnd w:id="12437"/>
        <w:bookmarkEnd w:id="12438"/>
        <w:bookmarkEnd w:id="12439"/>
        <w:bookmarkEnd w:id="12440"/>
        <w:bookmarkEnd w:id="12441"/>
        <w:bookmarkEnd w:id="12442"/>
        <w:bookmarkEnd w:id="12443"/>
        <w:bookmarkEnd w:id="12444"/>
        <w:bookmarkEnd w:id="12445"/>
        <w:bookmarkEnd w:id="12446"/>
        <w:bookmarkEnd w:id="12447"/>
        <w:bookmarkEnd w:id="12448"/>
        <w:bookmarkEnd w:id="12449"/>
        <w:bookmarkEnd w:id="12450"/>
        <w:bookmarkEnd w:id="12451"/>
        <w:bookmarkEnd w:id="12452"/>
        <w:bookmarkEnd w:id="12453"/>
        <w:bookmarkEnd w:id="12454"/>
        <w:bookmarkEnd w:id="12455"/>
        <w:bookmarkEnd w:id="12456"/>
        <w:bookmarkEnd w:id="12457"/>
        <w:bookmarkEnd w:id="12458"/>
        <w:bookmarkEnd w:id="12459"/>
        <w:bookmarkEnd w:id="12460"/>
        <w:bookmarkEnd w:id="12461"/>
        <w:bookmarkEnd w:id="12462"/>
        <w:bookmarkEnd w:id="12463"/>
        <w:bookmarkEnd w:id="12464"/>
        <w:bookmarkEnd w:id="12465"/>
        <w:bookmarkEnd w:id="12466"/>
        <w:bookmarkEnd w:id="12467"/>
      </w:moveFrom>
    </w:p>
    <w:p w14:paraId="0A23A7B7" w14:textId="18FBE8FD" w:rsidR="00FF153E" w:rsidRPr="00FF6A71" w:rsidDel="00901B80" w:rsidRDefault="00FF153E" w:rsidP="0021440D">
      <w:pPr>
        <w:numPr>
          <w:ilvl w:val="0"/>
          <w:numId w:val="37"/>
        </w:numPr>
        <w:rPr>
          <w:moveFrom w:id="12468" w:author="pete jones" w:date="2022-01-03T12:19:00Z"/>
        </w:rPr>
      </w:pPr>
      <w:moveFrom w:id="12469" w:author="pete jones" w:date="2022-01-03T12:19:00Z">
        <w:r w:rsidRPr="00FF6A71" w:rsidDel="00901B80">
          <w:t xml:space="preserve">Engaging with library resources and staff to improve research </w:t>
        </w:r>
        <w:r w:rsidR="00F427D8" w:rsidRPr="00FF6A71" w:rsidDel="00901B80">
          <w:t>skills.</w:t>
        </w:r>
        <w:bookmarkStart w:id="12470" w:name="_Toc92119722"/>
        <w:bookmarkStart w:id="12471" w:name="_Toc92120064"/>
        <w:bookmarkStart w:id="12472" w:name="_Toc92120405"/>
        <w:bookmarkStart w:id="12473" w:name="_Toc92120743"/>
        <w:bookmarkStart w:id="12474" w:name="_Toc92121084"/>
        <w:bookmarkStart w:id="12475" w:name="_Toc92121425"/>
        <w:bookmarkStart w:id="12476" w:name="_Toc92121771"/>
        <w:bookmarkStart w:id="12477" w:name="_Toc92187463"/>
        <w:bookmarkStart w:id="12478" w:name="_Toc92187806"/>
        <w:bookmarkStart w:id="12479" w:name="_Toc92191193"/>
        <w:bookmarkStart w:id="12480" w:name="_Toc92191660"/>
        <w:bookmarkStart w:id="12481" w:name="_Toc92192128"/>
        <w:bookmarkStart w:id="12482" w:name="_Toc92192513"/>
        <w:bookmarkStart w:id="12483" w:name="_Toc92192899"/>
        <w:bookmarkStart w:id="12484" w:name="_Toc92193260"/>
        <w:bookmarkStart w:id="12485" w:name="_Toc92193634"/>
        <w:bookmarkStart w:id="12486" w:name="_Toc92193980"/>
        <w:bookmarkStart w:id="12487" w:name="_Toc92194433"/>
        <w:bookmarkStart w:id="12488" w:name="_Toc92194801"/>
        <w:bookmarkStart w:id="12489" w:name="_Toc92195149"/>
        <w:bookmarkStart w:id="12490" w:name="_Toc92198060"/>
        <w:bookmarkStart w:id="12491" w:name="_Toc92200608"/>
        <w:bookmarkStart w:id="12492" w:name="_Toc92201538"/>
        <w:bookmarkStart w:id="12493" w:name="_Toc92207862"/>
        <w:bookmarkStart w:id="12494" w:name="_Toc92373688"/>
        <w:bookmarkStart w:id="12495" w:name="_Toc92375086"/>
        <w:bookmarkStart w:id="12496" w:name="_Toc92375729"/>
        <w:bookmarkStart w:id="12497" w:name="_Toc92813437"/>
        <w:bookmarkStart w:id="12498" w:name="_Toc92962659"/>
        <w:bookmarkStart w:id="12499" w:name="_Toc93130379"/>
        <w:bookmarkStart w:id="12500" w:name="_Toc94535335"/>
        <w:bookmarkStart w:id="12501" w:name="_Toc94628641"/>
        <w:bookmarkStart w:id="12502" w:name="_Toc95139911"/>
        <w:bookmarkStart w:id="12503" w:name="_Toc95231709"/>
        <w:bookmarkStart w:id="12504" w:name="_Toc97115007"/>
        <w:bookmarkStart w:id="12505" w:name="_Toc98086443"/>
        <w:bookmarkStart w:id="12506" w:name="_Toc98332679"/>
        <w:bookmarkStart w:id="12507" w:name="_Toc98333318"/>
        <w:bookmarkStart w:id="12508" w:name="_Toc98341644"/>
        <w:bookmarkStart w:id="12509" w:name="_Toc98345036"/>
        <w:bookmarkStart w:id="12510" w:name="_Toc98345563"/>
        <w:bookmarkStart w:id="12511" w:name="_Toc98346087"/>
        <w:bookmarkStart w:id="12512" w:name="_Toc98346645"/>
        <w:bookmarkStart w:id="12513" w:name="_Toc98347085"/>
        <w:bookmarkStart w:id="12514" w:name="_Toc98347525"/>
        <w:bookmarkStart w:id="12515" w:name="_Toc99536810"/>
        <w:bookmarkStart w:id="12516" w:name="_Toc99718936"/>
        <w:bookmarkStart w:id="12517" w:name="_Toc99969593"/>
        <w:bookmarkEnd w:id="12470"/>
        <w:bookmarkEnd w:id="12471"/>
        <w:bookmarkEnd w:id="12472"/>
        <w:bookmarkEnd w:id="12473"/>
        <w:bookmarkEnd w:id="12474"/>
        <w:bookmarkEnd w:id="12475"/>
        <w:bookmarkEnd w:id="12476"/>
        <w:bookmarkEnd w:id="12477"/>
        <w:bookmarkEnd w:id="12478"/>
        <w:bookmarkEnd w:id="12479"/>
        <w:bookmarkEnd w:id="12480"/>
        <w:bookmarkEnd w:id="12481"/>
        <w:bookmarkEnd w:id="12482"/>
        <w:bookmarkEnd w:id="12483"/>
        <w:bookmarkEnd w:id="12484"/>
        <w:bookmarkEnd w:id="12485"/>
        <w:bookmarkEnd w:id="12486"/>
        <w:bookmarkEnd w:id="12487"/>
        <w:bookmarkEnd w:id="12488"/>
        <w:bookmarkEnd w:id="12489"/>
        <w:bookmarkEnd w:id="12490"/>
        <w:bookmarkEnd w:id="12491"/>
        <w:bookmarkEnd w:id="12492"/>
        <w:bookmarkEnd w:id="12493"/>
        <w:bookmarkEnd w:id="12494"/>
        <w:bookmarkEnd w:id="12495"/>
        <w:bookmarkEnd w:id="12496"/>
        <w:bookmarkEnd w:id="12497"/>
        <w:bookmarkEnd w:id="12498"/>
        <w:bookmarkEnd w:id="12499"/>
        <w:bookmarkEnd w:id="12500"/>
        <w:bookmarkEnd w:id="12501"/>
        <w:bookmarkEnd w:id="12502"/>
        <w:bookmarkEnd w:id="12503"/>
        <w:bookmarkEnd w:id="12504"/>
        <w:bookmarkEnd w:id="12505"/>
        <w:bookmarkEnd w:id="12506"/>
        <w:bookmarkEnd w:id="12507"/>
        <w:bookmarkEnd w:id="12508"/>
        <w:bookmarkEnd w:id="12509"/>
        <w:bookmarkEnd w:id="12510"/>
        <w:bookmarkEnd w:id="12511"/>
        <w:bookmarkEnd w:id="12512"/>
        <w:bookmarkEnd w:id="12513"/>
        <w:bookmarkEnd w:id="12514"/>
        <w:bookmarkEnd w:id="12515"/>
        <w:bookmarkEnd w:id="12516"/>
        <w:bookmarkEnd w:id="12517"/>
      </w:moveFrom>
    </w:p>
    <w:p w14:paraId="14E5D021" w14:textId="2FBB5A31" w:rsidR="00FF153E" w:rsidRPr="00FF6A71" w:rsidDel="00901B80" w:rsidRDefault="00FF153E" w:rsidP="0021440D">
      <w:pPr>
        <w:numPr>
          <w:ilvl w:val="0"/>
          <w:numId w:val="37"/>
        </w:numPr>
        <w:rPr>
          <w:moveFrom w:id="12518" w:author="pete jones" w:date="2022-01-03T12:19:00Z"/>
        </w:rPr>
      </w:pPr>
      <w:moveFrom w:id="12519" w:author="pete jones" w:date="2022-01-03T12:19:00Z">
        <w:r w:rsidRPr="00FF6A71" w:rsidDel="00901B80">
          <w:t>Improving student awareness of ethics and teamwork</w:t>
        </w:r>
        <w:bookmarkStart w:id="12520" w:name="_Toc92119723"/>
        <w:bookmarkStart w:id="12521" w:name="_Toc92120065"/>
        <w:bookmarkStart w:id="12522" w:name="_Toc92120406"/>
        <w:bookmarkStart w:id="12523" w:name="_Toc92120744"/>
        <w:bookmarkStart w:id="12524" w:name="_Toc92121085"/>
        <w:bookmarkStart w:id="12525" w:name="_Toc92121426"/>
        <w:bookmarkStart w:id="12526" w:name="_Toc92121772"/>
        <w:bookmarkStart w:id="12527" w:name="_Toc92187464"/>
        <w:bookmarkStart w:id="12528" w:name="_Toc92187807"/>
        <w:bookmarkStart w:id="12529" w:name="_Toc92191194"/>
        <w:bookmarkStart w:id="12530" w:name="_Toc92191661"/>
        <w:bookmarkStart w:id="12531" w:name="_Toc92192129"/>
        <w:bookmarkStart w:id="12532" w:name="_Toc92192514"/>
        <w:bookmarkStart w:id="12533" w:name="_Toc92192900"/>
        <w:bookmarkStart w:id="12534" w:name="_Toc92193261"/>
        <w:bookmarkStart w:id="12535" w:name="_Toc92193635"/>
        <w:bookmarkStart w:id="12536" w:name="_Toc92193981"/>
        <w:bookmarkStart w:id="12537" w:name="_Toc92194434"/>
        <w:bookmarkStart w:id="12538" w:name="_Toc92194802"/>
        <w:bookmarkStart w:id="12539" w:name="_Toc92195150"/>
        <w:bookmarkStart w:id="12540" w:name="_Toc92198061"/>
        <w:bookmarkStart w:id="12541" w:name="_Toc92200609"/>
        <w:bookmarkStart w:id="12542" w:name="_Toc92201539"/>
        <w:bookmarkStart w:id="12543" w:name="_Toc92207863"/>
        <w:bookmarkStart w:id="12544" w:name="_Toc92373689"/>
        <w:bookmarkStart w:id="12545" w:name="_Toc92375087"/>
        <w:bookmarkStart w:id="12546" w:name="_Toc92375730"/>
        <w:bookmarkStart w:id="12547" w:name="_Toc92813438"/>
        <w:bookmarkStart w:id="12548" w:name="_Toc92962660"/>
        <w:bookmarkStart w:id="12549" w:name="_Toc93130380"/>
        <w:bookmarkStart w:id="12550" w:name="_Toc94535336"/>
        <w:bookmarkStart w:id="12551" w:name="_Toc94628642"/>
        <w:bookmarkStart w:id="12552" w:name="_Toc95139912"/>
        <w:bookmarkStart w:id="12553" w:name="_Toc95231710"/>
        <w:bookmarkStart w:id="12554" w:name="_Toc97115008"/>
        <w:bookmarkStart w:id="12555" w:name="_Toc98086444"/>
        <w:bookmarkStart w:id="12556" w:name="_Toc98332680"/>
        <w:bookmarkStart w:id="12557" w:name="_Toc98333319"/>
        <w:bookmarkStart w:id="12558" w:name="_Toc98341645"/>
        <w:bookmarkStart w:id="12559" w:name="_Toc98345037"/>
        <w:bookmarkStart w:id="12560" w:name="_Toc98345564"/>
        <w:bookmarkStart w:id="12561" w:name="_Toc98346088"/>
        <w:bookmarkStart w:id="12562" w:name="_Toc98346646"/>
        <w:bookmarkStart w:id="12563" w:name="_Toc98347086"/>
        <w:bookmarkStart w:id="12564" w:name="_Toc98347526"/>
        <w:bookmarkStart w:id="12565" w:name="_Toc99536811"/>
        <w:bookmarkStart w:id="12566" w:name="_Toc99718937"/>
        <w:bookmarkStart w:id="12567" w:name="_Toc99969594"/>
        <w:bookmarkEnd w:id="12520"/>
        <w:bookmarkEnd w:id="12521"/>
        <w:bookmarkEnd w:id="12522"/>
        <w:bookmarkEnd w:id="12523"/>
        <w:bookmarkEnd w:id="12524"/>
        <w:bookmarkEnd w:id="12525"/>
        <w:bookmarkEnd w:id="12526"/>
        <w:bookmarkEnd w:id="12527"/>
        <w:bookmarkEnd w:id="12528"/>
        <w:bookmarkEnd w:id="12529"/>
        <w:bookmarkEnd w:id="12530"/>
        <w:bookmarkEnd w:id="12531"/>
        <w:bookmarkEnd w:id="12532"/>
        <w:bookmarkEnd w:id="12533"/>
        <w:bookmarkEnd w:id="12534"/>
        <w:bookmarkEnd w:id="12535"/>
        <w:bookmarkEnd w:id="12536"/>
        <w:bookmarkEnd w:id="12537"/>
        <w:bookmarkEnd w:id="12538"/>
        <w:bookmarkEnd w:id="12539"/>
        <w:bookmarkEnd w:id="12540"/>
        <w:bookmarkEnd w:id="12541"/>
        <w:bookmarkEnd w:id="12542"/>
        <w:bookmarkEnd w:id="12543"/>
        <w:bookmarkEnd w:id="12544"/>
        <w:bookmarkEnd w:id="12545"/>
        <w:bookmarkEnd w:id="12546"/>
        <w:bookmarkEnd w:id="12547"/>
        <w:bookmarkEnd w:id="12548"/>
        <w:bookmarkEnd w:id="12549"/>
        <w:bookmarkEnd w:id="12550"/>
        <w:bookmarkEnd w:id="12551"/>
        <w:bookmarkEnd w:id="12552"/>
        <w:bookmarkEnd w:id="12553"/>
        <w:bookmarkEnd w:id="12554"/>
        <w:bookmarkEnd w:id="12555"/>
        <w:bookmarkEnd w:id="12556"/>
        <w:bookmarkEnd w:id="12557"/>
        <w:bookmarkEnd w:id="12558"/>
        <w:bookmarkEnd w:id="12559"/>
        <w:bookmarkEnd w:id="12560"/>
        <w:bookmarkEnd w:id="12561"/>
        <w:bookmarkEnd w:id="12562"/>
        <w:bookmarkEnd w:id="12563"/>
        <w:bookmarkEnd w:id="12564"/>
        <w:bookmarkEnd w:id="12565"/>
        <w:bookmarkEnd w:id="12566"/>
        <w:bookmarkEnd w:id="12567"/>
      </w:moveFrom>
    </w:p>
    <w:p w14:paraId="4F6E41C0" w14:textId="57E55118" w:rsidR="00FF153E" w:rsidRPr="00FF6A71" w:rsidDel="00901B80" w:rsidRDefault="00FF153E" w:rsidP="0021440D">
      <w:pPr>
        <w:numPr>
          <w:ilvl w:val="0"/>
          <w:numId w:val="37"/>
        </w:numPr>
        <w:rPr>
          <w:moveFrom w:id="12568" w:author="pete jones" w:date="2022-01-03T12:19:00Z"/>
        </w:rPr>
      </w:pPr>
      <w:moveFrom w:id="12569" w:author="pete jones" w:date="2022-01-03T12:19:00Z">
        <w:r w:rsidRPr="00FF6A71" w:rsidDel="00901B80">
          <w:t xml:space="preserve">Updating the student contract to have specific information regarding the use of Non-Text based digital data and its </w:t>
        </w:r>
        <w:r w:rsidR="00F427D8" w:rsidRPr="00FF6A71" w:rsidDel="00901B80">
          <w:t>use.</w:t>
        </w:r>
        <w:bookmarkStart w:id="12570" w:name="_Toc92119724"/>
        <w:bookmarkStart w:id="12571" w:name="_Toc92120066"/>
        <w:bookmarkStart w:id="12572" w:name="_Toc92120407"/>
        <w:bookmarkStart w:id="12573" w:name="_Toc92120745"/>
        <w:bookmarkStart w:id="12574" w:name="_Toc92121086"/>
        <w:bookmarkStart w:id="12575" w:name="_Toc92121427"/>
        <w:bookmarkStart w:id="12576" w:name="_Toc92121773"/>
        <w:bookmarkStart w:id="12577" w:name="_Toc92187465"/>
        <w:bookmarkStart w:id="12578" w:name="_Toc92187808"/>
        <w:bookmarkStart w:id="12579" w:name="_Toc92191195"/>
        <w:bookmarkStart w:id="12580" w:name="_Toc92191662"/>
        <w:bookmarkStart w:id="12581" w:name="_Toc92192130"/>
        <w:bookmarkStart w:id="12582" w:name="_Toc92192515"/>
        <w:bookmarkStart w:id="12583" w:name="_Toc92192901"/>
        <w:bookmarkStart w:id="12584" w:name="_Toc92193262"/>
        <w:bookmarkStart w:id="12585" w:name="_Toc92193636"/>
        <w:bookmarkStart w:id="12586" w:name="_Toc92193982"/>
        <w:bookmarkStart w:id="12587" w:name="_Toc92194435"/>
        <w:bookmarkStart w:id="12588" w:name="_Toc92194803"/>
        <w:bookmarkStart w:id="12589" w:name="_Toc92195151"/>
        <w:bookmarkStart w:id="12590" w:name="_Toc92198062"/>
        <w:bookmarkStart w:id="12591" w:name="_Toc92200610"/>
        <w:bookmarkStart w:id="12592" w:name="_Toc92201540"/>
        <w:bookmarkStart w:id="12593" w:name="_Toc92207864"/>
        <w:bookmarkStart w:id="12594" w:name="_Toc92373690"/>
        <w:bookmarkStart w:id="12595" w:name="_Toc92375088"/>
        <w:bookmarkStart w:id="12596" w:name="_Toc92375731"/>
        <w:bookmarkStart w:id="12597" w:name="_Toc92813439"/>
        <w:bookmarkStart w:id="12598" w:name="_Toc92962661"/>
        <w:bookmarkStart w:id="12599" w:name="_Toc93130381"/>
        <w:bookmarkStart w:id="12600" w:name="_Toc94535337"/>
        <w:bookmarkStart w:id="12601" w:name="_Toc94628643"/>
        <w:bookmarkStart w:id="12602" w:name="_Toc95139913"/>
        <w:bookmarkStart w:id="12603" w:name="_Toc95231711"/>
        <w:bookmarkStart w:id="12604" w:name="_Toc97115009"/>
        <w:bookmarkStart w:id="12605" w:name="_Toc98086445"/>
        <w:bookmarkStart w:id="12606" w:name="_Toc98332681"/>
        <w:bookmarkStart w:id="12607" w:name="_Toc98333320"/>
        <w:bookmarkStart w:id="12608" w:name="_Toc98341646"/>
        <w:bookmarkStart w:id="12609" w:name="_Toc98345038"/>
        <w:bookmarkStart w:id="12610" w:name="_Toc98345565"/>
        <w:bookmarkStart w:id="12611" w:name="_Toc98346089"/>
        <w:bookmarkStart w:id="12612" w:name="_Toc98346647"/>
        <w:bookmarkStart w:id="12613" w:name="_Toc98347087"/>
        <w:bookmarkStart w:id="12614" w:name="_Toc98347527"/>
        <w:bookmarkStart w:id="12615" w:name="_Toc99536812"/>
        <w:bookmarkStart w:id="12616" w:name="_Toc99718938"/>
        <w:bookmarkStart w:id="12617" w:name="_Toc99969595"/>
        <w:bookmarkEnd w:id="12570"/>
        <w:bookmarkEnd w:id="12571"/>
        <w:bookmarkEnd w:id="12572"/>
        <w:bookmarkEnd w:id="12573"/>
        <w:bookmarkEnd w:id="12574"/>
        <w:bookmarkEnd w:id="12575"/>
        <w:bookmarkEnd w:id="12576"/>
        <w:bookmarkEnd w:id="12577"/>
        <w:bookmarkEnd w:id="12578"/>
        <w:bookmarkEnd w:id="12579"/>
        <w:bookmarkEnd w:id="12580"/>
        <w:bookmarkEnd w:id="12581"/>
        <w:bookmarkEnd w:id="12582"/>
        <w:bookmarkEnd w:id="12583"/>
        <w:bookmarkEnd w:id="12584"/>
        <w:bookmarkEnd w:id="12585"/>
        <w:bookmarkEnd w:id="12586"/>
        <w:bookmarkEnd w:id="12587"/>
        <w:bookmarkEnd w:id="12588"/>
        <w:bookmarkEnd w:id="12589"/>
        <w:bookmarkEnd w:id="12590"/>
        <w:bookmarkEnd w:id="12591"/>
        <w:bookmarkEnd w:id="12592"/>
        <w:bookmarkEnd w:id="12593"/>
        <w:bookmarkEnd w:id="12594"/>
        <w:bookmarkEnd w:id="12595"/>
        <w:bookmarkEnd w:id="12596"/>
        <w:bookmarkEnd w:id="12597"/>
        <w:bookmarkEnd w:id="12598"/>
        <w:bookmarkEnd w:id="12599"/>
        <w:bookmarkEnd w:id="12600"/>
        <w:bookmarkEnd w:id="12601"/>
        <w:bookmarkEnd w:id="12602"/>
        <w:bookmarkEnd w:id="12603"/>
        <w:bookmarkEnd w:id="12604"/>
        <w:bookmarkEnd w:id="12605"/>
        <w:bookmarkEnd w:id="12606"/>
        <w:bookmarkEnd w:id="12607"/>
        <w:bookmarkEnd w:id="12608"/>
        <w:bookmarkEnd w:id="12609"/>
        <w:bookmarkEnd w:id="12610"/>
        <w:bookmarkEnd w:id="12611"/>
        <w:bookmarkEnd w:id="12612"/>
        <w:bookmarkEnd w:id="12613"/>
        <w:bookmarkEnd w:id="12614"/>
        <w:bookmarkEnd w:id="12615"/>
        <w:bookmarkEnd w:id="12616"/>
        <w:bookmarkEnd w:id="12617"/>
      </w:moveFrom>
    </w:p>
    <w:p w14:paraId="53DD52B1" w14:textId="0A7BCA1E" w:rsidR="00FF153E" w:rsidRPr="00FF6A71" w:rsidDel="00901B80" w:rsidRDefault="00FF153E" w:rsidP="0021440D">
      <w:pPr>
        <w:numPr>
          <w:ilvl w:val="0"/>
          <w:numId w:val="37"/>
        </w:numPr>
        <w:rPr>
          <w:moveFrom w:id="12618" w:author="pete jones" w:date="2022-01-03T12:19:00Z"/>
        </w:rPr>
      </w:pPr>
      <w:moveFrom w:id="12619" w:author="pete jones" w:date="2022-01-03T12:19:00Z">
        <w:r w:rsidRPr="00FF6A71" w:rsidDel="00901B80">
          <w:t xml:space="preserve">Developing assessed outcomes specific to the use of non-Text based digit data which is synoptic in its form and industrially </w:t>
        </w:r>
        <w:r w:rsidR="00F427D8" w:rsidRPr="00FF6A71" w:rsidDel="00901B80">
          <w:t>valid.</w:t>
        </w:r>
        <w:bookmarkStart w:id="12620" w:name="_Toc92119725"/>
        <w:bookmarkStart w:id="12621" w:name="_Toc92120067"/>
        <w:bookmarkStart w:id="12622" w:name="_Toc92120408"/>
        <w:bookmarkStart w:id="12623" w:name="_Toc92120746"/>
        <w:bookmarkStart w:id="12624" w:name="_Toc92121087"/>
        <w:bookmarkStart w:id="12625" w:name="_Toc92121428"/>
        <w:bookmarkStart w:id="12626" w:name="_Toc92121774"/>
        <w:bookmarkStart w:id="12627" w:name="_Toc92187466"/>
        <w:bookmarkStart w:id="12628" w:name="_Toc92187809"/>
        <w:bookmarkStart w:id="12629" w:name="_Toc92191196"/>
        <w:bookmarkStart w:id="12630" w:name="_Toc92191663"/>
        <w:bookmarkStart w:id="12631" w:name="_Toc92192131"/>
        <w:bookmarkStart w:id="12632" w:name="_Toc92192516"/>
        <w:bookmarkStart w:id="12633" w:name="_Toc92192902"/>
        <w:bookmarkStart w:id="12634" w:name="_Toc92193263"/>
        <w:bookmarkStart w:id="12635" w:name="_Toc92193637"/>
        <w:bookmarkStart w:id="12636" w:name="_Toc92193983"/>
        <w:bookmarkStart w:id="12637" w:name="_Toc92194436"/>
        <w:bookmarkStart w:id="12638" w:name="_Toc92194804"/>
        <w:bookmarkStart w:id="12639" w:name="_Toc92195152"/>
        <w:bookmarkStart w:id="12640" w:name="_Toc92198063"/>
        <w:bookmarkStart w:id="12641" w:name="_Toc92200611"/>
        <w:bookmarkStart w:id="12642" w:name="_Toc92201541"/>
        <w:bookmarkStart w:id="12643" w:name="_Toc92207865"/>
        <w:bookmarkStart w:id="12644" w:name="_Toc92373691"/>
        <w:bookmarkStart w:id="12645" w:name="_Toc92375089"/>
        <w:bookmarkStart w:id="12646" w:name="_Toc92375732"/>
        <w:bookmarkStart w:id="12647" w:name="_Toc92813440"/>
        <w:bookmarkStart w:id="12648" w:name="_Toc92962662"/>
        <w:bookmarkStart w:id="12649" w:name="_Toc93130382"/>
        <w:bookmarkStart w:id="12650" w:name="_Toc94535338"/>
        <w:bookmarkStart w:id="12651" w:name="_Toc94628644"/>
        <w:bookmarkStart w:id="12652" w:name="_Toc95139914"/>
        <w:bookmarkStart w:id="12653" w:name="_Toc95231712"/>
        <w:bookmarkStart w:id="12654" w:name="_Toc97115010"/>
        <w:bookmarkStart w:id="12655" w:name="_Toc98086446"/>
        <w:bookmarkStart w:id="12656" w:name="_Toc98332682"/>
        <w:bookmarkStart w:id="12657" w:name="_Toc98333321"/>
        <w:bookmarkStart w:id="12658" w:name="_Toc98341647"/>
        <w:bookmarkStart w:id="12659" w:name="_Toc98345039"/>
        <w:bookmarkStart w:id="12660" w:name="_Toc98345566"/>
        <w:bookmarkStart w:id="12661" w:name="_Toc98346090"/>
        <w:bookmarkStart w:id="12662" w:name="_Toc98346648"/>
        <w:bookmarkStart w:id="12663" w:name="_Toc98347088"/>
        <w:bookmarkStart w:id="12664" w:name="_Toc98347528"/>
        <w:bookmarkStart w:id="12665" w:name="_Toc99536813"/>
        <w:bookmarkStart w:id="12666" w:name="_Toc99718939"/>
        <w:bookmarkStart w:id="12667" w:name="_Toc99969596"/>
        <w:bookmarkEnd w:id="12620"/>
        <w:bookmarkEnd w:id="12621"/>
        <w:bookmarkEnd w:id="12622"/>
        <w:bookmarkEnd w:id="12623"/>
        <w:bookmarkEnd w:id="12624"/>
        <w:bookmarkEnd w:id="12625"/>
        <w:bookmarkEnd w:id="12626"/>
        <w:bookmarkEnd w:id="12627"/>
        <w:bookmarkEnd w:id="12628"/>
        <w:bookmarkEnd w:id="12629"/>
        <w:bookmarkEnd w:id="12630"/>
        <w:bookmarkEnd w:id="12631"/>
        <w:bookmarkEnd w:id="12632"/>
        <w:bookmarkEnd w:id="12633"/>
        <w:bookmarkEnd w:id="12634"/>
        <w:bookmarkEnd w:id="12635"/>
        <w:bookmarkEnd w:id="12636"/>
        <w:bookmarkEnd w:id="12637"/>
        <w:bookmarkEnd w:id="12638"/>
        <w:bookmarkEnd w:id="12639"/>
        <w:bookmarkEnd w:id="12640"/>
        <w:bookmarkEnd w:id="12641"/>
        <w:bookmarkEnd w:id="12642"/>
        <w:bookmarkEnd w:id="12643"/>
        <w:bookmarkEnd w:id="12644"/>
        <w:bookmarkEnd w:id="12645"/>
        <w:bookmarkEnd w:id="12646"/>
        <w:bookmarkEnd w:id="12647"/>
        <w:bookmarkEnd w:id="12648"/>
        <w:bookmarkEnd w:id="12649"/>
        <w:bookmarkEnd w:id="12650"/>
        <w:bookmarkEnd w:id="12651"/>
        <w:bookmarkEnd w:id="12652"/>
        <w:bookmarkEnd w:id="12653"/>
        <w:bookmarkEnd w:id="12654"/>
        <w:bookmarkEnd w:id="12655"/>
        <w:bookmarkEnd w:id="12656"/>
        <w:bookmarkEnd w:id="12657"/>
        <w:bookmarkEnd w:id="12658"/>
        <w:bookmarkEnd w:id="12659"/>
        <w:bookmarkEnd w:id="12660"/>
        <w:bookmarkEnd w:id="12661"/>
        <w:bookmarkEnd w:id="12662"/>
        <w:bookmarkEnd w:id="12663"/>
        <w:bookmarkEnd w:id="12664"/>
        <w:bookmarkEnd w:id="12665"/>
        <w:bookmarkEnd w:id="12666"/>
        <w:bookmarkEnd w:id="12667"/>
      </w:moveFrom>
    </w:p>
    <w:p w14:paraId="6CBA3860" w14:textId="4C1853DA" w:rsidR="00FF153E" w:rsidRPr="00FF6A71" w:rsidDel="00901B80" w:rsidRDefault="00FF153E" w:rsidP="0021440D">
      <w:pPr>
        <w:numPr>
          <w:ilvl w:val="0"/>
          <w:numId w:val="37"/>
        </w:numPr>
        <w:rPr>
          <w:moveFrom w:id="12668" w:author="pete jones" w:date="2022-01-03T12:19:00Z"/>
        </w:rPr>
      </w:pPr>
      <w:moveFrom w:id="12669" w:author="pete jones" w:date="2022-01-03T12:19:00Z">
        <w:r w:rsidRPr="00FF6A71" w:rsidDel="00901B80">
          <w:t xml:space="preserve">Mandating vendor certification for students specific to nominated engineering </w:t>
        </w:r>
        <w:r w:rsidR="00F427D8" w:rsidRPr="00FF6A71" w:rsidDel="00901B80">
          <w:t>roles.</w:t>
        </w:r>
        <w:bookmarkStart w:id="12670" w:name="_Toc92119726"/>
        <w:bookmarkStart w:id="12671" w:name="_Toc92120068"/>
        <w:bookmarkStart w:id="12672" w:name="_Toc92120409"/>
        <w:bookmarkStart w:id="12673" w:name="_Toc92120747"/>
        <w:bookmarkStart w:id="12674" w:name="_Toc92121088"/>
        <w:bookmarkStart w:id="12675" w:name="_Toc92121429"/>
        <w:bookmarkStart w:id="12676" w:name="_Toc92121775"/>
        <w:bookmarkStart w:id="12677" w:name="_Toc92187467"/>
        <w:bookmarkStart w:id="12678" w:name="_Toc92187810"/>
        <w:bookmarkStart w:id="12679" w:name="_Toc92191197"/>
        <w:bookmarkStart w:id="12680" w:name="_Toc92191664"/>
        <w:bookmarkStart w:id="12681" w:name="_Toc92192132"/>
        <w:bookmarkStart w:id="12682" w:name="_Toc92192517"/>
        <w:bookmarkStart w:id="12683" w:name="_Toc92192903"/>
        <w:bookmarkStart w:id="12684" w:name="_Toc92193264"/>
        <w:bookmarkStart w:id="12685" w:name="_Toc92193638"/>
        <w:bookmarkStart w:id="12686" w:name="_Toc92193984"/>
        <w:bookmarkStart w:id="12687" w:name="_Toc92194437"/>
        <w:bookmarkStart w:id="12688" w:name="_Toc92194805"/>
        <w:bookmarkStart w:id="12689" w:name="_Toc92195153"/>
        <w:bookmarkStart w:id="12690" w:name="_Toc92198064"/>
        <w:bookmarkStart w:id="12691" w:name="_Toc92200612"/>
        <w:bookmarkStart w:id="12692" w:name="_Toc92201542"/>
        <w:bookmarkStart w:id="12693" w:name="_Toc92207866"/>
        <w:bookmarkStart w:id="12694" w:name="_Toc92373692"/>
        <w:bookmarkStart w:id="12695" w:name="_Toc92375090"/>
        <w:bookmarkStart w:id="12696" w:name="_Toc92375733"/>
        <w:bookmarkStart w:id="12697" w:name="_Toc92813441"/>
        <w:bookmarkStart w:id="12698" w:name="_Toc92962663"/>
        <w:bookmarkStart w:id="12699" w:name="_Toc93130383"/>
        <w:bookmarkStart w:id="12700" w:name="_Toc94535339"/>
        <w:bookmarkStart w:id="12701" w:name="_Toc94628645"/>
        <w:bookmarkStart w:id="12702" w:name="_Toc95139915"/>
        <w:bookmarkStart w:id="12703" w:name="_Toc95231713"/>
        <w:bookmarkStart w:id="12704" w:name="_Toc97115011"/>
        <w:bookmarkStart w:id="12705" w:name="_Toc98086447"/>
        <w:bookmarkStart w:id="12706" w:name="_Toc98332683"/>
        <w:bookmarkStart w:id="12707" w:name="_Toc98333322"/>
        <w:bookmarkStart w:id="12708" w:name="_Toc98341648"/>
        <w:bookmarkStart w:id="12709" w:name="_Toc98345040"/>
        <w:bookmarkStart w:id="12710" w:name="_Toc98345567"/>
        <w:bookmarkStart w:id="12711" w:name="_Toc98346091"/>
        <w:bookmarkStart w:id="12712" w:name="_Toc98346649"/>
        <w:bookmarkStart w:id="12713" w:name="_Toc98347089"/>
        <w:bookmarkStart w:id="12714" w:name="_Toc98347529"/>
        <w:bookmarkStart w:id="12715" w:name="_Toc99536814"/>
        <w:bookmarkStart w:id="12716" w:name="_Toc99718940"/>
        <w:bookmarkStart w:id="12717" w:name="_Toc99969597"/>
        <w:bookmarkEnd w:id="12670"/>
        <w:bookmarkEnd w:id="12671"/>
        <w:bookmarkEnd w:id="12672"/>
        <w:bookmarkEnd w:id="12673"/>
        <w:bookmarkEnd w:id="12674"/>
        <w:bookmarkEnd w:id="12675"/>
        <w:bookmarkEnd w:id="12676"/>
        <w:bookmarkEnd w:id="12677"/>
        <w:bookmarkEnd w:id="12678"/>
        <w:bookmarkEnd w:id="12679"/>
        <w:bookmarkEnd w:id="12680"/>
        <w:bookmarkEnd w:id="12681"/>
        <w:bookmarkEnd w:id="12682"/>
        <w:bookmarkEnd w:id="12683"/>
        <w:bookmarkEnd w:id="12684"/>
        <w:bookmarkEnd w:id="12685"/>
        <w:bookmarkEnd w:id="12686"/>
        <w:bookmarkEnd w:id="12687"/>
        <w:bookmarkEnd w:id="12688"/>
        <w:bookmarkEnd w:id="12689"/>
        <w:bookmarkEnd w:id="12690"/>
        <w:bookmarkEnd w:id="12691"/>
        <w:bookmarkEnd w:id="12692"/>
        <w:bookmarkEnd w:id="12693"/>
        <w:bookmarkEnd w:id="12694"/>
        <w:bookmarkEnd w:id="12695"/>
        <w:bookmarkEnd w:id="12696"/>
        <w:bookmarkEnd w:id="12697"/>
        <w:bookmarkEnd w:id="12698"/>
        <w:bookmarkEnd w:id="12699"/>
        <w:bookmarkEnd w:id="12700"/>
        <w:bookmarkEnd w:id="12701"/>
        <w:bookmarkEnd w:id="12702"/>
        <w:bookmarkEnd w:id="12703"/>
        <w:bookmarkEnd w:id="12704"/>
        <w:bookmarkEnd w:id="12705"/>
        <w:bookmarkEnd w:id="12706"/>
        <w:bookmarkEnd w:id="12707"/>
        <w:bookmarkEnd w:id="12708"/>
        <w:bookmarkEnd w:id="12709"/>
        <w:bookmarkEnd w:id="12710"/>
        <w:bookmarkEnd w:id="12711"/>
        <w:bookmarkEnd w:id="12712"/>
        <w:bookmarkEnd w:id="12713"/>
        <w:bookmarkEnd w:id="12714"/>
        <w:bookmarkEnd w:id="12715"/>
        <w:bookmarkEnd w:id="12716"/>
        <w:bookmarkEnd w:id="12717"/>
      </w:moveFrom>
    </w:p>
    <w:p w14:paraId="3F11A02E" w14:textId="2E6CBDF2" w:rsidR="00FF153E" w:rsidRPr="00FF6A71" w:rsidDel="00901B80" w:rsidRDefault="00FF153E" w:rsidP="0021440D">
      <w:pPr>
        <w:numPr>
          <w:ilvl w:val="0"/>
          <w:numId w:val="37"/>
        </w:numPr>
        <w:rPr>
          <w:moveFrom w:id="12718" w:author="pete jones" w:date="2022-01-03T12:19:00Z"/>
        </w:rPr>
      </w:pPr>
      <w:moveFrom w:id="12719" w:author="pete jones" w:date="2022-01-03T12:19:00Z">
        <w:r w:rsidRPr="00FF6A71" w:rsidDel="00901B80">
          <w:t>Initiating a faculty training to exploit the integration of PLM and Problem Based Learning in context of the Digital-Shed.</w:t>
        </w:r>
        <w:bookmarkStart w:id="12720" w:name="_Toc92119727"/>
        <w:bookmarkStart w:id="12721" w:name="_Toc92120069"/>
        <w:bookmarkStart w:id="12722" w:name="_Toc92120410"/>
        <w:bookmarkStart w:id="12723" w:name="_Toc92120748"/>
        <w:bookmarkStart w:id="12724" w:name="_Toc92121089"/>
        <w:bookmarkStart w:id="12725" w:name="_Toc92121430"/>
        <w:bookmarkStart w:id="12726" w:name="_Toc92121776"/>
        <w:bookmarkStart w:id="12727" w:name="_Toc92187468"/>
        <w:bookmarkStart w:id="12728" w:name="_Toc92187811"/>
        <w:bookmarkStart w:id="12729" w:name="_Toc92191198"/>
        <w:bookmarkStart w:id="12730" w:name="_Toc92191665"/>
        <w:bookmarkStart w:id="12731" w:name="_Toc92192133"/>
        <w:bookmarkStart w:id="12732" w:name="_Toc92192518"/>
        <w:bookmarkStart w:id="12733" w:name="_Toc92192904"/>
        <w:bookmarkStart w:id="12734" w:name="_Toc92193265"/>
        <w:bookmarkStart w:id="12735" w:name="_Toc92193639"/>
        <w:bookmarkStart w:id="12736" w:name="_Toc92193985"/>
        <w:bookmarkStart w:id="12737" w:name="_Toc92194438"/>
        <w:bookmarkStart w:id="12738" w:name="_Toc92194806"/>
        <w:bookmarkStart w:id="12739" w:name="_Toc92195154"/>
        <w:bookmarkStart w:id="12740" w:name="_Toc92198065"/>
        <w:bookmarkStart w:id="12741" w:name="_Toc92200613"/>
        <w:bookmarkStart w:id="12742" w:name="_Toc92201543"/>
        <w:bookmarkStart w:id="12743" w:name="_Toc92207867"/>
        <w:bookmarkStart w:id="12744" w:name="_Toc92373693"/>
        <w:bookmarkStart w:id="12745" w:name="_Toc92375091"/>
        <w:bookmarkStart w:id="12746" w:name="_Toc92375734"/>
        <w:bookmarkStart w:id="12747" w:name="_Toc92813442"/>
        <w:bookmarkStart w:id="12748" w:name="_Toc92962664"/>
        <w:bookmarkStart w:id="12749" w:name="_Toc93130384"/>
        <w:bookmarkStart w:id="12750" w:name="_Toc94535340"/>
        <w:bookmarkStart w:id="12751" w:name="_Toc94628646"/>
        <w:bookmarkStart w:id="12752" w:name="_Toc95139916"/>
        <w:bookmarkStart w:id="12753" w:name="_Toc95231714"/>
        <w:bookmarkStart w:id="12754" w:name="_Toc97115012"/>
        <w:bookmarkStart w:id="12755" w:name="_Toc98086448"/>
        <w:bookmarkStart w:id="12756" w:name="_Toc98332684"/>
        <w:bookmarkStart w:id="12757" w:name="_Toc98333323"/>
        <w:bookmarkStart w:id="12758" w:name="_Toc98341649"/>
        <w:bookmarkStart w:id="12759" w:name="_Toc98345041"/>
        <w:bookmarkStart w:id="12760" w:name="_Toc98345568"/>
        <w:bookmarkStart w:id="12761" w:name="_Toc98346092"/>
        <w:bookmarkStart w:id="12762" w:name="_Toc98346650"/>
        <w:bookmarkStart w:id="12763" w:name="_Toc98347090"/>
        <w:bookmarkStart w:id="12764" w:name="_Toc98347530"/>
        <w:bookmarkStart w:id="12765" w:name="_Toc99536815"/>
        <w:bookmarkStart w:id="12766" w:name="_Toc99718941"/>
        <w:bookmarkStart w:id="12767" w:name="_Toc99969598"/>
        <w:bookmarkStart w:id="12768" w:name="_Toc511736849"/>
        <w:bookmarkEnd w:id="12720"/>
        <w:bookmarkEnd w:id="12721"/>
        <w:bookmarkEnd w:id="12722"/>
        <w:bookmarkEnd w:id="12723"/>
        <w:bookmarkEnd w:id="12724"/>
        <w:bookmarkEnd w:id="12725"/>
        <w:bookmarkEnd w:id="12726"/>
        <w:bookmarkEnd w:id="12727"/>
        <w:bookmarkEnd w:id="12728"/>
        <w:bookmarkEnd w:id="12729"/>
        <w:bookmarkEnd w:id="12730"/>
        <w:bookmarkEnd w:id="12731"/>
        <w:bookmarkEnd w:id="12732"/>
        <w:bookmarkEnd w:id="12733"/>
        <w:bookmarkEnd w:id="12734"/>
        <w:bookmarkEnd w:id="12735"/>
        <w:bookmarkEnd w:id="12736"/>
        <w:bookmarkEnd w:id="12737"/>
        <w:bookmarkEnd w:id="12738"/>
        <w:bookmarkEnd w:id="12739"/>
        <w:bookmarkEnd w:id="12740"/>
        <w:bookmarkEnd w:id="12741"/>
        <w:bookmarkEnd w:id="12742"/>
        <w:bookmarkEnd w:id="12743"/>
        <w:bookmarkEnd w:id="12744"/>
        <w:bookmarkEnd w:id="12745"/>
        <w:bookmarkEnd w:id="12746"/>
        <w:bookmarkEnd w:id="12747"/>
        <w:bookmarkEnd w:id="12748"/>
        <w:bookmarkEnd w:id="12749"/>
        <w:bookmarkEnd w:id="12750"/>
        <w:bookmarkEnd w:id="12751"/>
        <w:bookmarkEnd w:id="12752"/>
        <w:bookmarkEnd w:id="12753"/>
        <w:bookmarkEnd w:id="12754"/>
        <w:bookmarkEnd w:id="12755"/>
        <w:bookmarkEnd w:id="12756"/>
        <w:bookmarkEnd w:id="12757"/>
        <w:bookmarkEnd w:id="12758"/>
        <w:bookmarkEnd w:id="12759"/>
        <w:bookmarkEnd w:id="12760"/>
        <w:bookmarkEnd w:id="12761"/>
        <w:bookmarkEnd w:id="12762"/>
        <w:bookmarkEnd w:id="12763"/>
        <w:bookmarkEnd w:id="12764"/>
        <w:bookmarkEnd w:id="12765"/>
        <w:bookmarkEnd w:id="12766"/>
        <w:bookmarkEnd w:id="12767"/>
      </w:moveFrom>
    </w:p>
    <w:p w14:paraId="223ACE5E" w14:textId="005338AA" w:rsidR="00FF153E" w:rsidRPr="00FF6A71" w:rsidDel="00901B80" w:rsidRDefault="00FF153E" w:rsidP="00FF153E">
      <w:pPr>
        <w:rPr>
          <w:moveFrom w:id="12769" w:author="pete jones" w:date="2022-01-03T12:19:00Z"/>
          <w:b/>
          <w:bCs/>
          <w:u w:val="single"/>
        </w:rPr>
      </w:pPr>
      <w:commentRangeStart w:id="12770"/>
      <w:commentRangeStart w:id="12771"/>
      <w:moveFrom w:id="12772" w:author="pete jones" w:date="2022-01-03T12:19:00Z">
        <w:r w:rsidRPr="00FF6A71" w:rsidDel="00901B80">
          <w:rPr>
            <w:b/>
            <w:bCs/>
            <w:u w:val="single"/>
          </w:rPr>
          <w:t>Social and commercial perspective</w:t>
        </w:r>
        <w:bookmarkStart w:id="12773" w:name="_Toc92119728"/>
        <w:bookmarkStart w:id="12774" w:name="_Toc92120070"/>
        <w:bookmarkStart w:id="12775" w:name="_Toc92120411"/>
        <w:bookmarkStart w:id="12776" w:name="_Toc92120749"/>
        <w:bookmarkStart w:id="12777" w:name="_Toc92121090"/>
        <w:bookmarkStart w:id="12778" w:name="_Toc92121431"/>
        <w:bookmarkStart w:id="12779" w:name="_Toc92121777"/>
        <w:bookmarkStart w:id="12780" w:name="_Toc92187469"/>
        <w:bookmarkStart w:id="12781" w:name="_Toc92187812"/>
        <w:bookmarkStart w:id="12782" w:name="_Toc92191199"/>
        <w:bookmarkStart w:id="12783" w:name="_Toc92191666"/>
        <w:bookmarkStart w:id="12784" w:name="_Toc92192134"/>
        <w:bookmarkStart w:id="12785" w:name="_Toc92192519"/>
        <w:bookmarkStart w:id="12786" w:name="_Toc92192905"/>
        <w:bookmarkStart w:id="12787" w:name="_Toc92193266"/>
        <w:bookmarkStart w:id="12788" w:name="_Toc92193640"/>
        <w:bookmarkStart w:id="12789" w:name="_Toc92193986"/>
        <w:bookmarkStart w:id="12790" w:name="_Toc92194439"/>
        <w:bookmarkStart w:id="12791" w:name="_Toc92194807"/>
        <w:bookmarkStart w:id="12792" w:name="_Toc92195155"/>
        <w:bookmarkStart w:id="12793" w:name="_Toc92198066"/>
        <w:bookmarkStart w:id="12794" w:name="_Toc92200614"/>
        <w:bookmarkStart w:id="12795" w:name="_Toc92201544"/>
        <w:bookmarkStart w:id="12796" w:name="_Toc92207868"/>
        <w:bookmarkStart w:id="12797" w:name="_Toc92373694"/>
        <w:bookmarkStart w:id="12798" w:name="_Toc92375092"/>
        <w:bookmarkStart w:id="12799" w:name="_Toc92375735"/>
        <w:bookmarkStart w:id="12800" w:name="_Toc92813443"/>
        <w:bookmarkStart w:id="12801" w:name="_Toc92962665"/>
        <w:bookmarkStart w:id="12802" w:name="_Toc93130385"/>
        <w:bookmarkStart w:id="12803" w:name="_Toc94535341"/>
        <w:bookmarkStart w:id="12804" w:name="_Toc94628647"/>
        <w:bookmarkStart w:id="12805" w:name="_Toc95139917"/>
        <w:bookmarkStart w:id="12806" w:name="_Toc95231715"/>
        <w:bookmarkStart w:id="12807" w:name="_Toc97115013"/>
        <w:bookmarkStart w:id="12808" w:name="_Toc98086449"/>
        <w:bookmarkStart w:id="12809" w:name="_Toc98332685"/>
        <w:bookmarkStart w:id="12810" w:name="_Toc98333324"/>
        <w:bookmarkStart w:id="12811" w:name="_Toc98341650"/>
        <w:bookmarkStart w:id="12812" w:name="_Toc98345042"/>
        <w:bookmarkStart w:id="12813" w:name="_Toc98345569"/>
        <w:bookmarkStart w:id="12814" w:name="_Toc98346093"/>
        <w:bookmarkStart w:id="12815" w:name="_Toc98346651"/>
        <w:bookmarkStart w:id="12816" w:name="_Toc98347091"/>
        <w:bookmarkStart w:id="12817" w:name="_Toc98347531"/>
        <w:bookmarkStart w:id="12818" w:name="_Toc99536816"/>
        <w:bookmarkStart w:id="12819" w:name="_Toc99718942"/>
        <w:bookmarkStart w:id="12820" w:name="_Toc99969599"/>
        <w:bookmarkEnd w:id="12768"/>
        <w:bookmarkEnd w:id="12773"/>
        <w:bookmarkEnd w:id="12774"/>
        <w:bookmarkEnd w:id="12775"/>
        <w:bookmarkEnd w:id="12776"/>
        <w:bookmarkEnd w:id="12777"/>
        <w:bookmarkEnd w:id="12778"/>
        <w:bookmarkEnd w:id="12779"/>
        <w:bookmarkEnd w:id="12780"/>
        <w:bookmarkEnd w:id="12781"/>
        <w:bookmarkEnd w:id="12782"/>
        <w:bookmarkEnd w:id="12783"/>
        <w:bookmarkEnd w:id="12784"/>
        <w:bookmarkEnd w:id="12785"/>
        <w:bookmarkEnd w:id="12786"/>
        <w:bookmarkEnd w:id="12787"/>
        <w:bookmarkEnd w:id="12788"/>
        <w:bookmarkEnd w:id="12789"/>
        <w:bookmarkEnd w:id="12790"/>
        <w:bookmarkEnd w:id="12791"/>
        <w:bookmarkEnd w:id="12792"/>
        <w:bookmarkEnd w:id="12793"/>
        <w:bookmarkEnd w:id="12794"/>
        <w:bookmarkEnd w:id="12795"/>
        <w:bookmarkEnd w:id="12796"/>
        <w:bookmarkEnd w:id="12797"/>
        <w:bookmarkEnd w:id="12798"/>
        <w:bookmarkEnd w:id="12799"/>
        <w:bookmarkEnd w:id="12800"/>
        <w:bookmarkEnd w:id="12801"/>
        <w:bookmarkEnd w:id="12802"/>
        <w:bookmarkEnd w:id="12803"/>
        <w:bookmarkEnd w:id="12804"/>
        <w:bookmarkEnd w:id="12805"/>
        <w:bookmarkEnd w:id="12806"/>
        <w:bookmarkEnd w:id="12807"/>
        <w:bookmarkEnd w:id="12808"/>
        <w:bookmarkEnd w:id="12809"/>
        <w:bookmarkEnd w:id="12810"/>
        <w:bookmarkEnd w:id="12811"/>
        <w:bookmarkEnd w:id="12812"/>
        <w:bookmarkEnd w:id="12813"/>
        <w:bookmarkEnd w:id="12814"/>
        <w:bookmarkEnd w:id="12815"/>
        <w:bookmarkEnd w:id="12816"/>
        <w:bookmarkEnd w:id="12817"/>
        <w:bookmarkEnd w:id="12818"/>
        <w:bookmarkEnd w:id="12819"/>
        <w:bookmarkEnd w:id="12820"/>
      </w:moveFrom>
    </w:p>
    <w:p w14:paraId="450BB4D4" w14:textId="0AD7DC36" w:rsidR="00FF153E" w:rsidRPr="00FF6A71" w:rsidDel="00901B80" w:rsidRDefault="00FF153E" w:rsidP="00FF153E">
      <w:pPr>
        <w:rPr>
          <w:moveFrom w:id="12821" w:author="pete jones" w:date="2022-01-03T12:19:00Z"/>
        </w:rPr>
      </w:pPr>
      <w:moveFrom w:id="12822" w:author="pete jones" w:date="2022-01-03T12:19:00Z">
        <w:r w:rsidRPr="00FF6A71" w:rsidDel="00901B80">
          <w:t xml:space="preserve">Cheats never prosper, or they </w:t>
        </w:r>
        <w:r w:rsidR="007F61D3" w:rsidRPr="00FF6A71" w:rsidDel="00901B80">
          <w:t>should not</w:t>
        </w:r>
        <w:r w:rsidRPr="00FF6A71" w:rsidDel="00901B80">
          <w:t xml:space="preserve">. Society certainly frowns upon cheating; from the guy that steals the </w:t>
        </w:r>
        <w:r w:rsidR="004D3CD3" w:rsidRPr="00FF6A71" w:rsidDel="00901B80">
          <w:t>punchline</w:t>
        </w:r>
        <w:r w:rsidRPr="00FF6A71" w:rsidDel="00901B80">
          <w:t xml:space="preserve"> of a joke at a dinner party to politicians that abuse their expense claims, everyone has an opinion of how to deal with them, if they are exposed. Unfortunately for society the losers seem to be those that refrain from </w:t>
        </w:r>
        <w:r w:rsidR="004D3CD3" w:rsidRPr="00FF6A71" w:rsidDel="00901B80">
          <w:t>cheating,</w:t>
        </w:r>
        <w:r w:rsidRPr="00FF6A71" w:rsidDel="00901B80">
          <w:t xml:space="preserve"> especially in sports.</w:t>
        </w:r>
        <w:bookmarkStart w:id="12823" w:name="_Toc92119729"/>
        <w:bookmarkStart w:id="12824" w:name="_Toc92120071"/>
        <w:bookmarkStart w:id="12825" w:name="_Toc92120412"/>
        <w:bookmarkStart w:id="12826" w:name="_Toc92120750"/>
        <w:bookmarkStart w:id="12827" w:name="_Toc92121091"/>
        <w:bookmarkStart w:id="12828" w:name="_Toc92121432"/>
        <w:bookmarkStart w:id="12829" w:name="_Toc92121778"/>
        <w:bookmarkStart w:id="12830" w:name="_Toc92187470"/>
        <w:bookmarkStart w:id="12831" w:name="_Toc92187813"/>
        <w:bookmarkStart w:id="12832" w:name="_Toc92191200"/>
        <w:bookmarkStart w:id="12833" w:name="_Toc92191667"/>
        <w:bookmarkStart w:id="12834" w:name="_Toc92192135"/>
        <w:bookmarkStart w:id="12835" w:name="_Toc92192520"/>
        <w:bookmarkStart w:id="12836" w:name="_Toc92192906"/>
        <w:bookmarkStart w:id="12837" w:name="_Toc92193267"/>
        <w:bookmarkStart w:id="12838" w:name="_Toc92193641"/>
        <w:bookmarkStart w:id="12839" w:name="_Toc92193987"/>
        <w:bookmarkStart w:id="12840" w:name="_Toc92194440"/>
        <w:bookmarkStart w:id="12841" w:name="_Toc92194808"/>
        <w:bookmarkStart w:id="12842" w:name="_Toc92195156"/>
        <w:bookmarkStart w:id="12843" w:name="_Toc92198067"/>
        <w:bookmarkStart w:id="12844" w:name="_Toc92200615"/>
        <w:bookmarkStart w:id="12845" w:name="_Toc92201545"/>
        <w:bookmarkStart w:id="12846" w:name="_Toc92207869"/>
        <w:bookmarkStart w:id="12847" w:name="_Toc92373695"/>
        <w:bookmarkStart w:id="12848" w:name="_Toc92375093"/>
        <w:bookmarkStart w:id="12849" w:name="_Toc92375736"/>
        <w:bookmarkStart w:id="12850" w:name="_Toc92813444"/>
        <w:bookmarkStart w:id="12851" w:name="_Toc92962666"/>
        <w:bookmarkStart w:id="12852" w:name="_Toc93130386"/>
        <w:bookmarkStart w:id="12853" w:name="_Toc94535342"/>
        <w:bookmarkStart w:id="12854" w:name="_Toc94628648"/>
        <w:bookmarkStart w:id="12855" w:name="_Toc95139918"/>
        <w:bookmarkStart w:id="12856" w:name="_Toc95231716"/>
        <w:bookmarkStart w:id="12857" w:name="_Toc97115014"/>
        <w:bookmarkStart w:id="12858" w:name="_Toc98086450"/>
        <w:bookmarkStart w:id="12859" w:name="_Toc98332686"/>
        <w:bookmarkStart w:id="12860" w:name="_Toc98333325"/>
        <w:bookmarkStart w:id="12861" w:name="_Toc98341651"/>
        <w:bookmarkStart w:id="12862" w:name="_Toc98345043"/>
        <w:bookmarkStart w:id="12863" w:name="_Toc98345570"/>
        <w:bookmarkStart w:id="12864" w:name="_Toc98346094"/>
        <w:bookmarkStart w:id="12865" w:name="_Toc98346652"/>
        <w:bookmarkStart w:id="12866" w:name="_Toc98347092"/>
        <w:bookmarkStart w:id="12867" w:name="_Toc98347532"/>
        <w:bookmarkStart w:id="12868" w:name="_Toc99536817"/>
        <w:bookmarkStart w:id="12869" w:name="_Toc99718943"/>
        <w:bookmarkStart w:id="12870" w:name="_Toc99969600"/>
        <w:bookmarkStart w:id="12871" w:name="_Toc511736850"/>
        <w:bookmarkEnd w:id="12823"/>
        <w:bookmarkEnd w:id="12824"/>
        <w:bookmarkEnd w:id="12825"/>
        <w:bookmarkEnd w:id="12826"/>
        <w:bookmarkEnd w:id="12827"/>
        <w:bookmarkEnd w:id="12828"/>
        <w:bookmarkEnd w:id="12829"/>
        <w:bookmarkEnd w:id="12830"/>
        <w:bookmarkEnd w:id="12831"/>
        <w:bookmarkEnd w:id="12832"/>
        <w:bookmarkEnd w:id="12833"/>
        <w:bookmarkEnd w:id="12834"/>
        <w:bookmarkEnd w:id="12835"/>
        <w:bookmarkEnd w:id="12836"/>
        <w:bookmarkEnd w:id="12837"/>
        <w:bookmarkEnd w:id="12838"/>
        <w:bookmarkEnd w:id="12839"/>
        <w:bookmarkEnd w:id="12840"/>
        <w:bookmarkEnd w:id="12841"/>
        <w:bookmarkEnd w:id="12842"/>
        <w:bookmarkEnd w:id="12843"/>
        <w:bookmarkEnd w:id="12844"/>
        <w:bookmarkEnd w:id="12845"/>
        <w:bookmarkEnd w:id="12846"/>
        <w:bookmarkEnd w:id="12847"/>
        <w:bookmarkEnd w:id="12848"/>
        <w:bookmarkEnd w:id="12849"/>
        <w:bookmarkEnd w:id="12850"/>
        <w:bookmarkEnd w:id="12851"/>
        <w:bookmarkEnd w:id="12852"/>
        <w:bookmarkEnd w:id="12853"/>
        <w:bookmarkEnd w:id="12854"/>
        <w:bookmarkEnd w:id="12855"/>
        <w:bookmarkEnd w:id="12856"/>
        <w:bookmarkEnd w:id="12857"/>
        <w:bookmarkEnd w:id="12858"/>
        <w:bookmarkEnd w:id="12859"/>
        <w:bookmarkEnd w:id="12860"/>
        <w:bookmarkEnd w:id="12861"/>
        <w:bookmarkEnd w:id="12862"/>
        <w:bookmarkEnd w:id="12863"/>
        <w:bookmarkEnd w:id="12864"/>
        <w:bookmarkEnd w:id="12865"/>
        <w:bookmarkEnd w:id="12866"/>
        <w:bookmarkEnd w:id="12867"/>
        <w:bookmarkEnd w:id="12868"/>
        <w:bookmarkEnd w:id="12869"/>
        <w:bookmarkEnd w:id="12870"/>
      </w:moveFrom>
    </w:p>
    <w:p w14:paraId="6D250A32" w14:textId="0FF7DF3E" w:rsidR="00FF153E" w:rsidRPr="00FF6A71" w:rsidDel="00901B80" w:rsidRDefault="00FF153E" w:rsidP="00FF153E">
      <w:pPr>
        <w:rPr>
          <w:moveFrom w:id="12872" w:author="pete jones" w:date="2022-01-03T12:19:00Z"/>
          <w:b/>
          <w:bCs/>
          <w:u w:val="single"/>
        </w:rPr>
      </w:pPr>
      <w:moveFrom w:id="12873" w:author="pete jones" w:date="2022-01-03T12:19:00Z">
        <w:r w:rsidRPr="00FF6A71" w:rsidDel="00901B80">
          <w:rPr>
            <w:b/>
            <w:bCs/>
            <w:u w:val="single"/>
          </w:rPr>
          <w:t>Sporting cheats</w:t>
        </w:r>
        <w:bookmarkStart w:id="12874" w:name="_Toc92119730"/>
        <w:bookmarkStart w:id="12875" w:name="_Toc92120072"/>
        <w:bookmarkStart w:id="12876" w:name="_Toc92120413"/>
        <w:bookmarkStart w:id="12877" w:name="_Toc92120751"/>
        <w:bookmarkStart w:id="12878" w:name="_Toc92121092"/>
        <w:bookmarkStart w:id="12879" w:name="_Toc92121433"/>
        <w:bookmarkStart w:id="12880" w:name="_Toc92121779"/>
        <w:bookmarkStart w:id="12881" w:name="_Toc92187471"/>
        <w:bookmarkStart w:id="12882" w:name="_Toc92187814"/>
        <w:bookmarkStart w:id="12883" w:name="_Toc92191201"/>
        <w:bookmarkStart w:id="12884" w:name="_Toc92191668"/>
        <w:bookmarkStart w:id="12885" w:name="_Toc92192136"/>
        <w:bookmarkStart w:id="12886" w:name="_Toc92192521"/>
        <w:bookmarkStart w:id="12887" w:name="_Toc92192907"/>
        <w:bookmarkStart w:id="12888" w:name="_Toc92193268"/>
        <w:bookmarkStart w:id="12889" w:name="_Toc92193642"/>
        <w:bookmarkStart w:id="12890" w:name="_Toc92193988"/>
        <w:bookmarkStart w:id="12891" w:name="_Toc92194441"/>
        <w:bookmarkStart w:id="12892" w:name="_Toc92194809"/>
        <w:bookmarkStart w:id="12893" w:name="_Toc92195157"/>
        <w:bookmarkStart w:id="12894" w:name="_Toc92198068"/>
        <w:bookmarkStart w:id="12895" w:name="_Toc92200616"/>
        <w:bookmarkStart w:id="12896" w:name="_Toc92201546"/>
        <w:bookmarkStart w:id="12897" w:name="_Toc92207870"/>
        <w:bookmarkStart w:id="12898" w:name="_Toc92373696"/>
        <w:bookmarkStart w:id="12899" w:name="_Toc92375094"/>
        <w:bookmarkStart w:id="12900" w:name="_Toc92375737"/>
        <w:bookmarkStart w:id="12901" w:name="_Toc92813445"/>
        <w:bookmarkStart w:id="12902" w:name="_Toc92962667"/>
        <w:bookmarkStart w:id="12903" w:name="_Toc93130387"/>
        <w:bookmarkStart w:id="12904" w:name="_Toc94535343"/>
        <w:bookmarkStart w:id="12905" w:name="_Toc94628649"/>
        <w:bookmarkStart w:id="12906" w:name="_Toc95139919"/>
        <w:bookmarkStart w:id="12907" w:name="_Toc95231717"/>
        <w:bookmarkStart w:id="12908" w:name="_Toc97115015"/>
        <w:bookmarkStart w:id="12909" w:name="_Toc98086451"/>
        <w:bookmarkStart w:id="12910" w:name="_Toc98332687"/>
        <w:bookmarkStart w:id="12911" w:name="_Toc98333326"/>
        <w:bookmarkStart w:id="12912" w:name="_Toc98341652"/>
        <w:bookmarkStart w:id="12913" w:name="_Toc98345044"/>
        <w:bookmarkStart w:id="12914" w:name="_Toc98345571"/>
        <w:bookmarkStart w:id="12915" w:name="_Toc98346095"/>
        <w:bookmarkStart w:id="12916" w:name="_Toc98346653"/>
        <w:bookmarkStart w:id="12917" w:name="_Toc98347093"/>
        <w:bookmarkStart w:id="12918" w:name="_Toc98347533"/>
        <w:bookmarkStart w:id="12919" w:name="_Toc99536818"/>
        <w:bookmarkStart w:id="12920" w:name="_Toc99718944"/>
        <w:bookmarkStart w:id="12921" w:name="_Toc99969601"/>
        <w:bookmarkEnd w:id="12871"/>
        <w:bookmarkEnd w:id="12874"/>
        <w:bookmarkEnd w:id="12875"/>
        <w:bookmarkEnd w:id="12876"/>
        <w:bookmarkEnd w:id="12877"/>
        <w:bookmarkEnd w:id="12878"/>
        <w:bookmarkEnd w:id="12879"/>
        <w:bookmarkEnd w:id="12880"/>
        <w:bookmarkEnd w:id="12881"/>
        <w:bookmarkEnd w:id="12882"/>
        <w:bookmarkEnd w:id="12883"/>
        <w:bookmarkEnd w:id="12884"/>
        <w:bookmarkEnd w:id="12885"/>
        <w:bookmarkEnd w:id="12886"/>
        <w:bookmarkEnd w:id="12887"/>
        <w:bookmarkEnd w:id="12888"/>
        <w:bookmarkEnd w:id="12889"/>
        <w:bookmarkEnd w:id="12890"/>
        <w:bookmarkEnd w:id="12891"/>
        <w:bookmarkEnd w:id="12892"/>
        <w:bookmarkEnd w:id="12893"/>
        <w:bookmarkEnd w:id="12894"/>
        <w:bookmarkEnd w:id="12895"/>
        <w:bookmarkEnd w:id="12896"/>
        <w:bookmarkEnd w:id="12897"/>
        <w:bookmarkEnd w:id="12898"/>
        <w:bookmarkEnd w:id="12899"/>
        <w:bookmarkEnd w:id="12900"/>
        <w:bookmarkEnd w:id="12901"/>
        <w:bookmarkEnd w:id="12902"/>
        <w:bookmarkEnd w:id="12903"/>
        <w:bookmarkEnd w:id="12904"/>
        <w:bookmarkEnd w:id="12905"/>
        <w:bookmarkEnd w:id="12906"/>
        <w:bookmarkEnd w:id="12907"/>
        <w:bookmarkEnd w:id="12908"/>
        <w:bookmarkEnd w:id="12909"/>
        <w:bookmarkEnd w:id="12910"/>
        <w:bookmarkEnd w:id="12911"/>
        <w:bookmarkEnd w:id="12912"/>
        <w:bookmarkEnd w:id="12913"/>
        <w:bookmarkEnd w:id="12914"/>
        <w:bookmarkEnd w:id="12915"/>
        <w:bookmarkEnd w:id="12916"/>
        <w:bookmarkEnd w:id="12917"/>
        <w:bookmarkEnd w:id="12918"/>
        <w:bookmarkEnd w:id="12919"/>
        <w:bookmarkEnd w:id="12920"/>
        <w:bookmarkEnd w:id="12921"/>
      </w:moveFrom>
    </w:p>
    <w:p w14:paraId="4105108F" w14:textId="71FC13EF" w:rsidR="00FF153E" w:rsidRPr="00FF6A71" w:rsidDel="00901B80" w:rsidRDefault="00FF153E" w:rsidP="00FF153E">
      <w:pPr>
        <w:rPr>
          <w:moveFrom w:id="12922" w:author="pete jones" w:date="2022-01-03T12:19:00Z"/>
        </w:rPr>
      </w:pPr>
      <w:moveFrom w:id="12923" w:author="pete jones" w:date="2022-01-03T12:19:00Z">
        <w:r w:rsidRPr="00FF6A71" w:rsidDel="00901B80">
          <w:t xml:space="preserve">Cheating in sports is severely punished by removal of accolades, financial loss and significant personal embarrassment but not always. Professional football in the UK is beset with examples of cheating and one method called “blood spinning” is an example of an ethical dilemma. Platelet-Rich Plasma (PRP) or blood-spinning is a medical procedure used to shorten the healing time of an injury, which may help reduce pain and improve the speed of recovery. This process involves using the patient’s own immune system to create high concentrations of natural growth factors which can then be injected into the patient's injury. The practice was banned in 2010 and lifted in 2011 after the World Anti-Doping Agency (WADA) concluded there was a lack of evidence that the procedure gave any performance enhancing effects. Even though FIFA do allow the practice some UK football clubs do not condone </w:t>
        </w:r>
        <w:r w:rsidR="004D3CD3" w:rsidRPr="00FF6A71" w:rsidDel="00901B80">
          <w:t>it,</w:t>
        </w:r>
        <w:r w:rsidRPr="00FF6A71" w:rsidDel="00901B80">
          <w:t xml:space="preserve"> possibly because of the unproven efficacy and the association of the practice with an early ban in professional sport.</w:t>
        </w:r>
        <w:bookmarkStart w:id="12924" w:name="_Toc92119731"/>
        <w:bookmarkStart w:id="12925" w:name="_Toc92120073"/>
        <w:bookmarkStart w:id="12926" w:name="_Toc92120414"/>
        <w:bookmarkStart w:id="12927" w:name="_Toc92120752"/>
        <w:bookmarkStart w:id="12928" w:name="_Toc92121093"/>
        <w:bookmarkStart w:id="12929" w:name="_Toc92121434"/>
        <w:bookmarkStart w:id="12930" w:name="_Toc92121780"/>
        <w:bookmarkStart w:id="12931" w:name="_Toc92187472"/>
        <w:bookmarkStart w:id="12932" w:name="_Toc92187815"/>
        <w:bookmarkStart w:id="12933" w:name="_Toc92191202"/>
        <w:bookmarkStart w:id="12934" w:name="_Toc92191669"/>
        <w:bookmarkStart w:id="12935" w:name="_Toc92192137"/>
        <w:bookmarkStart w:id="12936" w:name="_Toc92192522"/>
        <w:bookmarkStart w:id="12937" w:name="_Toc92192908"/>
        <w:bookmarkStart w:id="12938" w:name="_Toc92193269"/>
        <w:bookmarkStart w:id="12939" w:name="_Toc92193643"/>
        <w:bookmarkStart w:id="12940" w:name="_Toc92193989"/>
        <w:bookmarkStart w:id="12941" w:name="_Toc92194442"/>
        <w:bookmarkStart w:id="12942" w:name="_Toc92194810"/>
        <w:bookmarkStart w:id="12943" w:name="_Toc92195158"/>
        <w:bookmarkStart w:id="12944" w:name="_Toc92198069"/>
        <w:bookmarkStart w:id="12945" w:name="_Toc92200617"/>
        <w:bookmarkStart w:id="12946" w:name="_Toc92201547"/>
        <w:bookmarkStart w:id="12947" w:name="_Toc92207871"/>
        <w:bookmarkStart w:id="12948" w:name="_Toc92373697"/>
        <w:bookmarkStart w:id="12949" w:name="_Toc92375095"/>
        <w:bookmarkStart w:id="12950" w:name="_Toc92375738"/>
        <w:bookmarkStart w:id="12951" w:name="_Toc92813446"/>
        <w:bookmarkStart w:id="12952" w:name="_Toc92962668"/>
        <w:bookmarkStart w:id="12953" w:name="_Toc93130388"/>
        <w:bookmarkStart w:id="12954" w:name="_Toc94535344"/>
        <w:bookmarkStart w:id="12955" w:name="_Toc94628650"/>
        <w:bookmarkStart w:id="12956" w:name="_Toc95139920"/>
        <w:bookmarkStart w:id="12957" w:name="_Toc95231718"/>
        <w:bookmarkStart w:id="12958" w:name="_Toc97115016"/>
        <w:bookmarkStart w:id="12959" w:name="_Toc98086452"/>
        <w:bookmarkStart w:id="12960" w:name="_Toc98332688"/>
        <w:bookmarkStart w:id="12961" w:name="_Toc98333327"/>
        <w:bookmarkStart w:id="12962" w:name="_Toc98341653"/>
        <w:bookmarkStart w:id="12963" w:name="_Toc98345045"/>
        <w:bookmarkStart w:id="12964" w:name="_Toc98345572"/>
        <w:bookmarkStart w:id="12965" w:name="_Toc98346096"/>
        <w:bookmarkStart w:id="12966" w:name="_Toc98346654"/>
        <w:bookmarkStart w:id="12967" w:name="_Toc98347094"/>
        <w:bookmarkStart w:id="12968" w:name="_Toc98347534"/>
        <w:bookmarkStart w:id="12969" w:name="_Toc99536819"/>
        <w:bookmarkStart w:id="12970" w:name="_Toc99718945"/>
        <w:bookmarkStart w:id="12971" w:name="_Toc99969602"/>
        <w:bookmarkEnd w:id="12924"/>
        <w:bookmarkEnd w:id="12925"/>
        <w:bookmarkEnd w:id="12926"/>
        <w:bookmarkEnd w:id="12927"/>
        <w:bookmarkEnd w:id="12928"/>
        <w:bookmarkEnd w:id="12929"/>
        <w:bookmarkEnd w:id="12930"/>
        <w:bookmarkEnd w:id="12931"/>
        <w:bookmarkEnd w:id="12932"/>
        <w:bookmarkEnd w:id="12933"/>
        <w:bookmarkEnd w:id="12934"/>
        <w:bookmarkEnd w:id="12935"/>
        <w:bookmarkEnd w:id="12936"/>
        <w:bookmarkEnd w:id="12937"/>
        <w:bookmarkEnd w:id="12938"/>
        <w:bookmarkEnd w:id="12939"/>
        <w:bookmarkEnd w:id="12940"/>
        <w:bookmarkEnd w:id="12941"/>
        <w:bookmarkEnd w:id="12942"/>
        <w:bookmarkEnd w:id="12943"/>
        <w:bookmarkEnd w:id="12944"/>
        <w:bookmarkEnd w:id="12945"/>
        <w:bookmarkEnd w:id="12946"/>
        <w:bookmarkEnd w:id="12947"/>
        <w:bookmarkEnd w:id="12948"/>
        <w:bookmarkEnd w:id="12949"/>
        <w:bookmarkEnd w:id="12950"/>
        <w:bookmarkEnd w:id="12951"/>
        <w:bookmarkEnd w:id="12952"/>
        <w:bookmarkEnd w:id="12953"/>
        <w:bookmarkEnd w:id="12954"/>
        <w:bookmarkEnd w:id="12955"/>
        <w:bookmarkEnd w:id="12956"/>
        <w:bookmarkEnd w:id="12957"/>
        <w:bookmarkEnd w:id="12958"/>
        <w:bookmarkEnd w:id="12959"/>
        <w:bookmarkEnd w:id="12960"/>
        <w:bookmarkEnd w:id="12961"/>
        <w:bookmarkEnd w:id="12962"/>
        <w:bookmarkEnd w:id="12963"/>
        <w:bookmarkEnd w:id="12964"/>
        <w:bookmarkEnd w:id="12965"/>
        <w:bookmarkEnd w:id="12966"/>
        <w:bookmarkEnd w:id="12967"/>
        <w:bookmarkEnd w:id="12968"/>
        <w:bookmarkEnd w:id="12969"/>
        <w:bookmarkEnd w:id="12970"/>
        <w:bookmarkEnd w:id="12971"/>
      </w:moveFrom>
    </w:p>
    <w:p w14:paraId="7A59031B" w14:textId="698FFD0F" w:rsidR="00FF153E" w:rsidRPr="00FF6A71" w:rsidDel="00901B80" w:rsidRDefault="00FF153E" w:rsidP="00FF153E">
      <w:pPr>
        <w:rPr>
          <w:moveFrom w:id="12972" w:author="pete jones" w:date="2022-01-03T12:19:00Z"/>
        </w:rPr>
      </w:pPr>
      <w:moveFrom w:id="12973" w:author="pete jones" w:date="2022-01-03T12:19:00Z">
        <w:r w:rsidRPr="00FF6A71" w:rsidDel="00901B80">
          <w:t>The USA athlete Tyson Gay was banned for a year and made to return his Olympic gold medal (which affected the accolades all the other members of his relay team) after testing positive for a banned anabolic steroid in 2013. Among other rationalisations Gay says he did not cheat, insisting: "If I would have made a decision to intentionally do something to hurt the sport, I wouldn't have come back." His contemporary, Usain Bolt insists he should have been banned for life but was shocked when Gay’s ex-</w:t>
        </w:r>
        <w:r w:rsidR="004D3CD3" w:rsidRPr="00FF6A71" w:rsidDel="00901B80">
          <w:t>teammate</w:t>
        </w:r>
        <w:r w:rsidRPr="00FF6A71" w:rsidDel="00901B80">
          <w:t xml:space="preserve">, Justin Gatlin was jeered in the 2016 100m final. </w:t>
        </w:r>
        <w:bookmarkStart w:id="12974" w:name="_Toc92119732"/>
        <w:bookmarkStart w:id="12975" w:name="_Toc92120074"/>
        <w:bookmarkStart w:id="12976" w:name="_Toc92120415"/>
        <w:bookmarkStart w:id="12977" w:name="_Toc92120753"/>
        <w:bookmarkStart w:id="12978" w:name="_Toc92121094"/>
        <w:bookmarkStart w:id="12979" w:name="_Toc92121435"/>
        <w:bookmarkStart w:id="12980" w:name="_Toc92121781"/>
        <w:bookmarkStart w:id="12981" w:name="_Toc92187473"/>
        <w:bookmarkStart w:id="12982" w:name="_Toc92187816"/>
        <w:bookmarkStart w:id="12983" w:name="_Toc92191203"/>
        <w:bookmarkStart w:id="12984" w:name="_Toc92191670"/>
        <w:bookmarkStart w:id="12985" w:name="_Toc92192138"/>
        <w:bookmarkStart w:id="12986" w:name="_Toc92192523"/>
        <w:bookmarkStart w:id="12987" w:name="_Toc92192909"/>
        <w:bookmarkStart w:id="12988" w:name="_Toc92193270"/>
        <w:bookmarkStart w:id="12989" w:name="_Toc92193644"/>
        <w:bookmarkStart w:id="12990" w:name="_Toc92193990"/>
        <w:bookmarkStart w:id="12991" w:name="_Toc92194443"/>
        <w:bookmarkStart w:id="12992" w:name="_Toc92194811"/>
        <w:bookmarkStart w:id="12993" w:name="_Toc92195159"/>
        <w:bookmarkStart w:id="12994" w:name="_Toc92198070"/>
        <w:bookmarkStart w:id="12995" w:name="_Toc92200618"/>
        <w:bookmarkStart w:id="12996" w:name="_Toc92201548"/>
        <w:bookmarkStart w:id="12997" w:name="_Toc92207872"/>
        <w:bookmarkStart w:id="12998" w:name="_Toc92373698"/>
        <w:bookmarkStart w:id="12999" w:name="_Toc92375096"/>
        <w:bookmarkStart w:id="13000" w:name="_Toc92375739"/>
        <w:bookmarkStart w:id="13001" w:name="_Toc92813447"/>
        <w:bookmarkStart w:id="13002" w:name="_Toc92962669"/>
        <w:bookmarkStart w:id="13003" w:name="_Toc93130389"/>
        <w:bookmarkStart w:id="13004" w:name="_Toc94535345"/>
        <w:bookmarkStart w:id="13005" w:name="_Toc94628651"/>
        <w:bookmarkStart w:id="13006" w:name="_Toc95139921"/>
        <w:bookmarkStart w:id="13007" w:name="_Toc95231719"/>
        <w:bookmarkStart w:id="13008" w:name="_Toc97115017"/>
        <w:bookmarkStart w:id="13009" w:name="_Toc98086453"/>
        <w:bookmarkStart w:id="13010" w:name="_Toc98332689"/>
        <w:bookmarkStart w:id="13011" w:name="_Toc98333328"/>
        <w:bookmarkStart w:id="13012" w:name="_Toc98341654"/>
        <w:bookmarkStart w:id="13013" w:name="_Toc98345046"/>
        <w:bookmarkStart w:id="13014" w:name="_Toc98345573"/>
        <w:bookmarkStart w:id="13015" w:name="_Toc98346097"/>
        <w:bookmarkStart w:id="13016" w:name="_Toc98346655"/>
        <w:bookmarkStart w:id="13017" w:name="_Toc98347095"/>
        <w:bookmarkStart w:id="13018" w:name="_Toc98347535"/>
        <w:bookmarkStart w:id="13019" w:name="_Toc99536820"/>
        <w:bookmarkStart w:id="13020" w:name="_Toc99718946"/>
        <w:bookmarkStart w:id="13021" w:name="_Toc99969603"/>
        <w:bookmarkEnd w:id="12974"/>
        <w:bookmarkEnd w:id="12975"/>
        <w:bookmarkEnd w:id="12976"/>
        <w:bookmarkEnd w:id="12977"/>
        <w:bookmarkEnd w:id="12978"/>
        <w:bookmarkEnd w:id="12979"/>
        <w:bookmarkEnd w:id="12980"/>
        <w:bookmarkEnd w:id="12981"/>
        <w:bookmarkEnd w:id="12982"/>
        <w:bookmarkEnd w:id="12983"/>
        <w:bookmarkEnd w:id="12984"/>
        <w:bookmarkEnd w:id="12985"/>
        <w:bookmarkEnd w:id="12986"/>
        <w:bookmarkEnd w:id="12987"/>
        <w:bookmarkEnd w:id="12988"/>
        <w:bookmarkEnd w:id="12989"/>
        <w:bookmarkEnd w:id="12990"/>
        <w:bookmarkEnd w:id="12991"/>
        <w:bookmarkEnd w:id="12992"/>
        <w:bookmarkEnd w:id="12993"/>
        <w:bookmarkEnd w:id="12994"/>
        <w:bookmarkEnd w:id="12995"/>
        <w:bookmarkEnd w:id="12996"/>
        <w:bookmarkEnd w:id="12997"/>
        <w:bookmarkEnd w:id="12998"/>
        <w:bookmarkEnd w:id="12999"/>
        <w:bookmarkEnd w:id="13000"/>
        <w:bookmarkEnd w:id="13001"/>
        <w:bookmarkEnd w:id="13002"/>
        <w:bookmarkEnd w:id="13003"/>
        <w:bookmarkEnd w:id="13004"/>
        <w:bookmarkEnd w:id="13005"/>
        <w:bookmarkEnd w:id="13006"/>
        <w:bookmarkEnd w:id="13007"/>
        <w:bookmarkEnd w:id="13008"/>
        <w:bookmarkEnd w:id="13009"/>
        <w:bookmarkEnd w:id="13010"/>
        <w:bookmarkEnd w:id="13011"/>
        <w:bookmarkEnd w:id="13012"/>
        <w:bookmarkEnd w:id="13013"/>
        <w:bookmarkEnd w:id="13014"/>
        <w:bookmarkEnd w:id="13015"/>
        <w:bookmarkEnd w:id="13016"/>
        <w:bookmarkEnd w:id="13017"/>
        <w:bookmarkEnd w:id="13018"/>
        <w:bookmarkEnd w:id="13019"/>
        <w:bookmarkEnd w:id="13020"/>
        <w:bookmarkEnd w:id="13021"/>
      </w:moveFrom>
    </w:p>
    <w:p w14:paraId="43D915C0" w14:textId="585533C4" w:rsidR="00FF153E" w:rsidRPr="00FF6A71" w:rsidDel="00901B80" w:rsidRDefault="00FF153E" w:rsidP="00FF153E">
      <w:pPr>
        <w:rPr>
          <w:moveFrom w:id="13022" w:author="pete jones" w:date="2022-01-03T12:19:00Z"/>
        </w:rPr>
      </w:pPr>
      <w:moveFrom w:id="13023" w:author="pete jones" w:date="2022-01-03T12:19:00Z">
        <w:r w:rsidRPr="00FF6A71" w:rsidDel="00901B80">
          <w:t xml:space="preserve">A final sporting example which serves to illustrate what happens when people get caught cheating is the Australian cricket team ball tampering which cost team members a long ban. The team coach who was cleared of involvement or knowledge of the incident was forced to resign by significant public shame. One of the players wept from the shame of it in front of the </w:t>
        </w:r>
        <w:r w:rsidR="004D3CD3" w:rsidRPr="00FF6A71" w:rsidDel="00901B80">
          <w:t>world’s</w:t>
        </w:r>
        <w:r w:rsidRPr="00FF6A71" w:rsidDel="00901B80">
          <w:t xml:space="preserve"> media. But why? Was it because his rationalisation or excuses for his behaviour did not convince anyone, least of all himself? </w:t>
        </w:r>
        <w:bookmarkStart w:id="13024" w:name="_Toc92119733"/>
        <w:bookmarkStart w:id="13025" w:name="_Toc92120075"/>
        <w:bookmarkStart w:id="13026" w:name="_Toc92120416"/>
        <w:bookmarkStart w:id="13027" w:name="_Toc92120754"/>
        <w:bookmarkStart w:id="13028" w:name="_Toc92121095"/>
        <w:bookmarkStart w:id="13029" w:name="_Toc92121436"/>
        <w:bookmarkStart w:id="13030" w:name="_Toc92121782"/>
        <w:bookmarkStart w:id="13031" w:name="_Toc92187474"/>
        <w:bookmarkStart w:id="13032" w:name="_Toc92187817"/>
        <w:bookmarkStart w:id="13033" w:name="_Toc92191204"/>
        <w:bookmarkStart w:id="13034" w:name="_Toc92191671"/>
        <w:bookmarkStart w:id="13035" w:name="_Toc92192139"/>
        <w:bookmarkStart w:id="13036" w:name="_Toc92192524"/>
        <w:bookmarkStart w:id="13037" w:name="_Toc92192910"/>
        <w:bookmarkStart w:id="13038" w:name="_Toc92193271"/>
        <w:bookmarkStart w:id="13039" w:name="_Toc92193645"/>
        <w:bookmarkStart w:id="13040" w:name="_Toc92193991"/>
        <w:bookmarkStart w:id="13041" w:name="_Toc92194444"/>
        <w:bookmarkStart w:id="13042" w:name="_Toc92194812"/>
        <w:bookmarkStart w:id="13043" w:name="_Toc92195160"/>
        <w:bookmarkStart w:id="13044" w:name="_Toc92198071"/>
        <w:bookmarkStart w:id="13045" w:name="_Toc92200619"/>
        <w:bookmarkStart w:id="13046" w:name="_Toc92201549"/>
        <w:bookmarkStart w:id="13047" w:name="_Toc92207873"/>
        <w:bookmarkStart w:id="13048" w:name="_Toc92373699"/>
        <w:bookmarkStart w:id="13049" w:name="_Toc92375097"/>
        <w:bookmarkStart w:id="13050" w:name="_Toc92375740"/>
        <w:bookmarkStart w:id="13051" w:name="_Toc92813448"/>
        <w:bookmarkStart w:id="13052" w:name="_Toc92962670"/>
        <w:bookmarkStart w:id="13053" w:name="_Toc93130390"/>
        <w:bookmarkStart w:id="13054" w:name="_Toc94535346"/>
        <w:bookmarkStart w:id="13055" w:name="_Toc94628652"/>
        <w:bookmarkStart w:id="13056" w:name="_Toc95139922"/>
        <w:bookmarkStart w:id="13057" w:name="_Toc95231720"/>
        <w:bookmarkStart w:id="13058" w:name="_Toc97115018"/>
        <w:bookmarkStart w:id="13059" w:name="_Toc98086454"/>
        <w:bookmarkStart w:id="13060" w:name="_Toc98332690"/>
        <w:bookmarkStart w:id="13061" w:name="_Toc98333329"/>
        <w:bookmarkStart w:id="13062" w:name="_Toc98341655"/>
        <w:bookmarkStart w:id="13063" w:name="_Toc98345047"/>
        <w:bookmarkStart w:id="13064" w:name="_Toc98345574"/>
        <w:bookmarkStart w:id="13065" w:name="_Toc98346098"/>
        <w:bookmarkStart w:id="13066" w:name="_Toc98346656"/>
        <w:bookmarkStart w:id="13067" w:name="_Toc98347096"/>
        <w:bookmarkStart w:id="13068" w:name="_Toc98347536"/>
        <w:bookmarkStart w:id="13069" w:name="_Toc99536821"/>
        <w:bookmarkStart w:id="13070" w:name="_Toc99718947"/>
        <w:bookmarkStart w:id="13071" w:name="_Toc99969604"/>
        <w:bookmarkEnd w:id="13024"/>
        <w:bookmarkEnd w:id="13025"/>
        <w:bookmarkEnd w:id="13026"/>
        <w:bookmarkEnd w:id="13027"/>
        <w:bookmarkEnd w:id="13028"/>
        <w:bookmarkEnd w:id="13029"/>
        <w:bookmarkEnd w:id="13030"/>
        <w:bookmarkEnd w:id="13031"/>
        <w:bookmarkEnd w:id="13032"/>
        <w:bookmarkEnd w:id="13033"/>
        <w:bookmarkEnd w:id="13034"/>
        <w:bookmarkEnd w:id="13035"/>
        <w:bookmarkEnd w:id="13036"/>
        <w:bookmarkEnd w:id="13037"/>
        <w:bookmarkEnd w:id="13038"/>
        <w:bookmarkEnd w:id="13039"/>
        <w:bookmarkEnd w:id="13040"/>
        <w:bookmarkEnd w:id="13041"/>
        <w:bookmarkEnd w:id="13042"/>
        <w:bookmarkEnd w:id="13043"/>
        <w:bookmarkEnd w:id="13044"/>
        <w:bookmarkEnd w:id="13045"/>
        <w:bookmarkEnd w:id="13046"/>
        <w:bookmarkEnd w:id="13047"/>
        <w:bookmarkEnd w:id="13048"/>
        <w:bookmarkEnd w:id="13049"/>
        <w:bookmarkEnd w:id="13050"/>
        <w:bookmarkEnd w:id="13051"/>
        <w:bookmarkEnd w:id="13052"/>
        <w:bookmarkEnd w:id="13053"/>
        <w:bookmarkEnd w:id="13054"/>
        <w:bookmarkEnd w:id="13055"/>
        <w:bookmarkEnd w:id="13056"/>
        <w:bookmarkEnd w:id="13057"/>
        <w:bookmarkEnd w:id="13058"/>
        <w:bookmarkEnd w:id="13059"/>
        <w:bookmarkEnd w:id="13060"/>
        <w:bookmarkEnd w:id="13061"/>
        <w:bookmarkEnd w:id="13062"/>
        <w:bookmarkEnd w:id="13063"/>
        <w:bookmarkEnd w:id="13064"/>
        <w:bookmarkEnd w:id="13065"/>
        <w:bookmarkEnd w:id="13066"/>
        <w:bookmarkEnd w:id="13067"/>
        <w:bookmarkEnd w:id="13068"/>
        <w:bookmarkEnd w:id="13069"/>
        <w:bookmarkEnd w:id="13070"/>
        <w:bookmarkEnd w:id="13071"/>
      </w:moveFrom>
    </w:p>
    <w:p w14:paraId="7A2432CD" w14:textId="66FEA1D6" w:rsidR="00FF153E" w:rsidRPr="00FF6A71" w:rsidDel="00901B80" w:rsidRDefault="00FF153E" w:rsidP="00FF153E">
      <w:pPr>
        <w:rPr>
          <w:moveFrom w:id="13072" w:author="pete jones" w:date="2022-01-03T12:19:00Z"/>
        </w:rPr>
      </w:pPr>
      <w:moveFrom w:id="13073" w:author="pete jones" w:date="2022-01-03T12:19:00Z">
        <w:r w:rsidRPr="00FF6A71" w:rsidDel="00901B80">
          <w:t xml:space="preserve">Sport is recognised as one of the most effective vehicles to teach young people ethics and fair play. Tom Ross has been a football media commentator for over 35 years in UK midlands. He was recently diagnosed with cancer and wanted to leave a legacy to the sport he loved. The UK football association have endorsed a new set of rules for all clubs to incorporate into their constitutions that were suggested by </w:t>
        </w:r>
        <w:r w:rsidR="004D3CD3" w:rsidRPr="00FF6A71" w:rsidDel="00901B80">
          <w:t>Tom,</w:t>
        </w:r>
        <w:r w:rsidRPr="00FF6A71" w:rsidDel="00901B80">
          <w:t xml:space="preserve"> a players and team contract of ethical fair play.</w:t>
        </w:r>
        <w:bookmarkStart w:id="13074" w:name="_Toc92119734"/>
        <w:bookmarkStart w:id="13075" w:name="_Toc92120076"/>
        <w:bookmarkStart w:id="13076" w:name="_Toc92120417"/>
        <w:bookmarkStart w:id="13077" w:name="_Toc92120755"/>
        <w:bookmarkStart w:id="13078" w:name="_Toc92121096"/>
        <w:bookmarkStart w:id="13079" w:name="_Toc92121437"/>
        <w:bookmarkStart w:id="13080" w:name="_Toc92121783"/>
        <w:bookmarkStart w:id="13081" w:name="_Toc92187475"/>
        <w:bookmarkStart w:id="13082" w:name="_Toc92187818"/>
        <w:bookmarkStart w:id="13083" w:name="_Toc92191205"/>
        <w:bookmarkStart w:id="13084" w:name="_Toc92191672"/>
        <w:bookmarkStart w:id="13085" w:name="_Toc92192140"/>
        <w:bookmarkStart w:id="13086" w:name="_Toc92192525"/>
        <w:bookmarkStart w:id="13087" w:name="_Toc92192911"/>
        <w:bookmarkStart w:id="13088" w:name="_Toc92193272"/>
        <w:bookmarkStart w:id="13089" w:name="_Toc92193646"/>
        <w:bookmarkStart w:id="13090" w:name="_Toc92193992"/>
        <w:bookmarkStart w:id="13091" w:name="_Toc92194445"/>
        <w:bookmarkStart w:id="13092" w:name="_Toc92194813"/>
        <w:bookmarkStart w:id="13093" w:name="_Toc92195161"/>
        <w:bookmarkStart w:id="13094" w:name="_Toc92198072"/>
        <w:bookmarkStart w:id="13095" w:name="_Toc92200620"/>
        <w:bookmarkStart w:id="13096" w:name="_Toc92201550"/>
        <w:bookmarkStart w:id="13097" w:name="_Toc92207874"/>
        <w:bookmarkStart w:id="13098" w:name="_Toc92373700"/>
        <w:bookmarkStart w:id="13099" w:name="_Toc92375098"/>
        <w:bookmarkStart w:id="13100" w:name="_Toc92375741"/>
        <w:bookmarkStart w:id="13101" w:name="_Toc92813449"/>
        <w:bookmarkStart w:id="13102" w:name="_Toc92962671"/>
        <w:bookmarkStart w:id="13103" w:name="_Toc93130391"/>
        <w:bookmarkStart w:id="13104" w:name="_Toc94535347"/>
        <w:bookmarkStart w:id="13105" w:name="_Toc94628653"/>
        <w:bookmarkStart w:id="13106" w:name="_Toc95139923"/>
        <w:bookmarkStart w:id="13107" w:name="_Toc95231721"/>
        <w:bookmarkStart w:id="13108" w:name="_Toc97115019"/>
        <w:bookmarkStart w:id="13109" w:name="_Toc98086455"/>
        <w:bookmarkStart w:id="13110" w:name="_Toc98332691"/>
        <w:bookmarkStart w:id="13111" w:name="_Toc98333330"/>
        <w:bookmarkStart w:id="13112" w:name="_Toc98341656"/>
        <w:bookmarkStart w:id="13113" w:name="_Toc98345048"/>
        <w:bookmarkStart w:id="13114" w:name="_Toc98345575"/>
        <w:bookmarkStart w:id="13115" w:name="_Toc98346099"/>
        <w:bookmarkStart w:id="13116" w:name="_Toc98346657"/>
        <w:bookmarkStart w:id="13117" w:name="_Toc98347097"/>
        <w:bookmarkStart w:id="13118" w:name="_Toc98347537"/>
        <w:bookmarkStart w:id="13119" w:name="_Toc99536822"/>
        <w:bookmarkStart w:id="13120" w:name="_Toc99718948"/>
        <w:bookmarkStart w:id="13121" w:name="_Toc99969605"/>
        <w:bookmarkStart w:id="13122" w:name="_Toc511736851"/>
        <w:bookmarkEnd w:id="13074"/>
        <w:bookmarkEnd w:id="13075"/>
        <w:bookmarkEnd w:id="13076"/>
        <w:bookmarkEnd w:id="13077"/>
        <w:bookmarkEnd w:id="13078"/>
        <w:bookmarkEnd w:id="13079"/>
        <w:bookmarkEnd w:id="13080"/>
        <w:bookmarkEnd w:id="13081"/>
        <w:bookmarkEnd w:id="13082"/>
        <w:bookmarkEnd w:id="13083"/>
        <w:bookmarkEnd w:id="13084"/>
        <w:bookmarkEnd w:id="13085"/>
        <w:bookmarkEnd w:id="13086"/>
        <w:bookmarkEnd w:id="13087"/>
        <w:bookmarkEnd w:id="13088"/>
        <w:bookmarkEnd w:id="13089"/>
        <w:bookmarkEnd w:id="13090"/>
        <w:bookmarkEnd w:id="13091"/>
        <w:bookmarkEnd w:id="13092"/>
        <w:bookmarkEnd w:id="13093"/>
        <w:bookmarkEnd w:id="13094"/>
        <w:bookmarkEnd w:id="13095"/>
        <w:bookmarkEnd w:id="13096"/>
        <w:bookmarkEnd w:id="13097"/>
        <w:bookmarkEnd w:id="13098"/>
        <w:bookmarkEnd w:id="13099"/>
        <w:bookmarkEnd w:id="13100"/>
        <w:bookmarkEnd w:id="13101"/>
        <w:bookmarkEnd w:id="13102"/>
        <w:bookmarkEnd w:id="13103"/>
        <w:bookmarkEnd w:id="13104"/>
        <w:bookmarkEnd w:id="13105"/>
        <w:bookmarkEnd w:id="13106"/>
        <w:bookmarkEnd w:id="13107"/>
        <w:bookmarkEnd w:id="13108"/>
        <w:bookmarkEnd w:id="13109"/>
        <w:bookmarkEnd w:id="13110"/>
        <w:bookmarkEnd w:id="13111"/>
        <w:bookmarkEnd w:id="13112"/>
        <w:bookmarkEnd w:id="13113"/>
        <w:bookmarkEnd w:id="13114"/>
        <w:bookmarkEnd w:id="13115"/>
        <w:bookmarkEnd w:id="13116"/>
        <w:bookmarkEnd w:id="13117"/>
        <w:bookmarkEnd w:id="13118"/>
        <w:bookmarkEnd w:id="13119"/>
        <w:bookmarkEnd w:id="13120"/>
        <w:bookmarkEnd w:id="13121"/>
      </w:moveFrom>
    </w:p>
    <w:p w14:paraId="59BDCA52" w14:textId="20BDDB2E" w:rsidR="00FF153E" w:rsidRPr="00FF6A71" w:rsidDel="00901B80" w:rsidRDefault="00FF153E" w:rsidP="00FF153E">
      <w:pPr>
        <w:rPr>
          <w:moveFrom w:id="13123" w:author="pete jones" w:date="2022-01-03T12:19:00Z"/>
          <w:b/>
          <w:bCs/>
          <w:u w:val="single"/>
        </w:rPr>
      </w:pPr>
      <w:moveFrom w:id="13124" w:author="pete jones" w:date="2022-01-03T12:19:00Z">
        <w:r w:rsidRPr="00FF6A71" w:rsidDel="00901B80">
          <w:rPr>
            <w:b/>
            <w:bCs/>
            <w:u w:val="single"/>
          </w:rPr>
          <w:t>Business cheats</w:t>
        </w:r>
        <w:bookmarkStart w:id="13125" w:name="_Toc92119735"/>
        <w:bookmarkStart w:id="13126" w:name="_Toc92120077"/>
        <w:bookmarkStart w:id="13127" w:name="_Toc92120418"/>
        <w:bookmarkStart w:id="13128" w:name="_Toc92120756"/>
        <w:bookmarkStart w:id="13129" w:name="_Toc92121097"/>
        <w:bookmarkStart w:id="13130" w:name="_Toc92121438"/>
        <w:bookmarkStart w:id="13131" w:name="_Toc92121784"/>
        <w:bookmarkStart w:id="13132" w:name="_Toc92187476"/>
        <w:bookmarkStart w:id="13133" w:name="_Toc92187819"/>
        <w:bookmarkStart w:id="13134" w:name="_Toc92191206"/>
        <w:bookmarkStart w:id="13135" w:name="_Toc92191673"/>
        <w:bookmarkStart w:id="13136" w:name="_Toc92192141"/>
        <w:bookmarkStart w:id="13137" w:name="_Toc92192526"/>
        <w:bookmarkStart w:id="13138" w:name="_Toc92192912"/>
        <w:bookmarkStart w:id="13139" w:name="_Toc92193273"/>
        <w:bookmarkStart w:id="13140" w:name="_Toc92193647"/>
        <w:bookmarkStart w:id="13141" w:name="_Toc92193993"/>
        <w:bookmarkStart w:id="13142" w:name="_Toc92194446"/>
        <w:bookmarkStart w:id="13143" w:name="_Toc92194814"/>
        <w:bookmarkStart w:id="13144" w:name="_Toc92195162"/>
        <w:bookmarkStart w:id="13145" w:name="_Toc92198073"/>
        <w:bookmarkStart w:id="13146" w:name="_Toc92200621"/>
        <w:bookmarkStart w:id="13147" w:name="_Toc92201551"/>
        <w:bookmarkStart w:id="13148" w:name="_Toc92207875"/>
        <w:bookmarkStart w:id="13149" w:name="_Toc92373701"/>
        <w:bookmarkStart w:id="13150" w:name="_Toc92375099"/>
        <w:bookmarkStart w:id="13151" w:name="_Toc92375742"/>
        <w:bookmarkStart w:id="13152" w:name="_Toc92813450"/>
        <w:bookmarkStart w:id="13153" w:name="_Toc92962672"/>
        <w:bookmarkStart w:id="13154" w:name="_Toc93130392"/>
        <w:bookmarkStart w:id="13155" w:name="_Toc94535348"/>
        <w:bookmarkStart w:id="13156" w:name="_Toc94628654"/>
        <w:bookmarkStart w:id="13157" w:name="_Toc95139924"/>
        <w:bookmarkStart w:id="13158" w:name="_Toc95231722"/>
        <w:bookmarkStart w:id="13159" w:name="_Toc97115020"/>
        <w:bookmarkStart w:id="13160" w:name="_Toc98086456"/>
        <w:bookmarkStart w:id="13161" w:name="_Toc98332692"/>
        <w:bookmarkStart w:id="13162" w:name="_Toc98333331"/>
        <w:bookmarkStart w:id="13163" w:name="_Toc98341657"/>
        <w:bookmarkStart w:id="13164" w:name="_Toc98345049"/>
        <w:bookmarkStart w:id="13165" w:name="_Toc98345576"/>
        <w:bookmarkStart w:id="13166" w:name="_Toc98346100"/>
        <w:bookmarkStart w:id="13167" w:name="_Toc98346658"/>
        <w:bookmarkStart w:id="13168" w:name="_Toc98347098"/>
        <w:bookmarkStart w:id="13169" w:name="_Toc98347538"/>
        <w:bookmarkStart w:id="13170" w:name="_Toc99536823"/>
        <w:bookmarkStart w:id="13171" w:name="_Toc99718949"/>
        <w:bookmarkStart w:id="13172" w:name="_Toc99969606"/>
        <w:bookmarkEnd w:id="13122"/>
        <w:bookmarkEnd w:id="13125"/>
        <w:bookmarkEnd w:id="13126"/>
        <w:bookmarkEnd w:id="13127"/>
        <w:bookmarkEnd w:id="13128"/>
        <w:bookmarkEnd w:id="13129"/>
        <w:bookmarkEnd w:id="13130"/>
        <w:bookmarkEnd w:id="13131"/>
        <w:bookmarkEnd w:id="13132"/>
        <w:bookmarkEnd w:id="13133"/>
        <w:bookmarkEnd w:id="13134"/>
        <w:bookmarkEnd w:id="13135"/>
        <w:bookmarkEnd w:id="13136"/>
        <w:bookmarkEnd w:id="13137"/>
        <w:bookmarkEnd w:id="13138"/>
        <w:bookmarkEnd w:id="13139"/>
        <w:bookmarkEnd w:id="13140"/>
        <w:bookmarkEnd w:id="13141"/>
        <w:bookmarkEnd w:id="13142"/>
        <w:bookmarkEnd w:id="13143"/>
        <w:bookmarkEnd w:id="13144"/>
        <w:bookmarkEnd w:id="13145"/>
        <w:bookmarkEnd w:id="13146"/>
        <w:bookmarkEnd w:id="13147"/>
        <w:bookmarkEnd w:id="13148"/>
        <w:bookmarkEnd w:id="13149"/>
        <w:bookmarkEnd w:id="13150"/>
        <w:bookmarkEnd w:id="13151"/>
        <w:bookmarkEnd w:id="13152"/>
        <w:bookmarkEnd w:id="13153"/>
        <w:bookmarkEnd w:id="13154"/>
        <w:bookmarkEnd w:id="13155"/>
        <w:bookmarkEnd w:id="13156"/>
        <w:bookmarkEnd w:id="13157"/>
        <w:bookmarkEnd w:id="13158"/>
        <w:bookmarkEnd w:id="13159"/>
        <w:bookmarkEnd w:id="13160"/>
        <w:bookmarkEnd w:id="13161"/>
        <w:bookmarkEnd w:id="13162"/>
        <w:bookmarkEnd w:id="13163"/>
        <w:bookmarkEnd w:id="13164"/>
        <w:bookmarkEnd w:id="13165"/>
        <w:bookmarkEnd w:id="13166"/>
        <w:bookmarkEnd w:id="13167"/>
        <w:bookmarkEnd w:id="13168"/>
        <w:bookmarkEnd w:id="13169"/>
        <w:bookmarkEnd w:id="13170"/>
        <w:bookmarkEnd w:id="13171"/>
        <w:bookmarkEnd w:id="13172"/>
      </w:moveFrom>
    </w:p>
    <w:p w14:paraId="6107A2B3" w14:textId="775CB88D" w:rsidR="00FF153E" w:rsidRPr="00FF6A71" w:rsidDel="00901B80" w:rsidRDefault="00FF153E" w:rsidP="00FF153E">
      <w:pPr>
        <w:rPr>
          <w:moveFrom w:id="13173" w:author="pete jones" w:date="2022-01-03T12:19:00Z"/>
        </w:rPr>
      </w:pPr>
      <w:moveFrom w:id="13174" w:author="pete jones" w:date="2022-01-03T12:19:00Z">
        <w:r w:rsidRPr="00FF6A71" w:rsidDel="00901B80">
          <w:t xml:space="preserve">Cheating in business is not immune to the penalties of a breakdown in ethics. There is a belief in business that, “winning is not everything, it’s the only thing”, and many leaders believe that ethics and honesty are great, so long as it </w:t>
        </w:r>
        <w:r w:rsidR="007F61D3" w:rsidRPr="00FF6A71" w:rsidDel="00901B80">
          <w:t>does not</w:t>
        </w:r>
        <w:r w:rsidRPr="00FF6A71" w:rsidDel="00901B80">
          <w:t xml:space="preserve"> get in the way of winning. Research has demonstrated that cheating ruins productivity, causes increased turnover of the best staff and companies inevitably get cheated upon by competitors or even their own staff. Efforts to encourage employees to cheat wastes productive effort chasing useless goals </w:t>
        </w:r>
        <w:r w:rsidRPr="00312F59" w:rsidDel="00901B80">
          <w:fldChar w:fldCharType="begin" w:fldLock="1"/>
        </w:r>
        <w:r w:rsidRPr="00FF6A71" w:rsidDel="00901B80">
          <w:instrText>ADDIN CSL_CITATION {"citationItems":[{"id":"ITEM-1","itemData":{"URL":"https://www.inc.com/geoffrey-james/when-leaders-cheat-companies-lose.html","accessed":{"date-parts":[["2018","3","28"]]},"author":[{"dropping-particle":"","family":"Cialdini","given":"","non-dropping-particle":"","parse-names":false,"suffix":""}],"id":"ITEM-1","issued":{"date-parts":[["2014"]]},"title":"When Leaders Cheat, Companies Lose | Inc.com","type":"webpage"},"uris":["http://www.mendeley.com/documents/?uuid=364fa544-1951-3126-922f-38d11e8ef8ec"]}],"mendeley":{"formattedCitation":"(Cialdini, 2014)","plainTextFormattedCitation":"(Cialdini, 2014)","previouslyFormattedCitation":"(Cialdini, 2014)"},"properties":{"noteIndex":0},"schema":"https://github.com/citation-style-language/schema/raw/master/csl-citation.json"}</w:instrText>
        </w:r>
        <w:r w:rsidRPr="00312F59" w:rsidDel="00901B80">
          <w:fldChar w:fldCharType="separate"/>
        </w:r>
        <w:r w:rsidRPr="00FF6A71" w:rsidDel="00901B80">
          <w:rPr>
            <w:noProof/>
          </w:rPr>
          <w:t>(Cialdini, 2014)</w:t>
        </w:r>
        <w:r w:rsidRPr="00312F59" w:rsidDel="00901B80">
          <w:fldChar w:fldCharType="end"/>
        </w:r>
        <w:r w:rsidRPr="00FF6A71" w:rsidDel="00901B80">
          <w:t>. The world was shocked by corporate misconduct in the banking industry, subsequently politicians have fought to impose new laws to eradicate the recurrence of such events but not before significant damage was inflicted upon society and for whom many feel the architects were never satisfactorily sanctioned. Volkswagen simply did not need to cheat, yet they created a generation of vehicles that cheated; these vehicles knew when they were being tested and their computers adjusted parameters to ensure the vehicle emissions met global standards but were responsible for millions of unaccounted CO</w:t>
        </w:r>
        <w:r w:rsidRPr="00FF6A71" w:rsidDel="00901B80">
          <w:rPr>
            <w:vertAlign w:val="subscript"/>
          </w:rPr>
          <w:t>2</w:t>
        </w:r>
        <w:r w:rsidRPr="00FF6A71" w:rsidDel="00901B80">
          <w:t xml:space="preserve"> into the atmosphere.</w:t>
        </w:r>
        <w:bookmarkStart w:id="13175" w:name="_Toc92119736"/>
        <w:bookmarkStart w:id="13176" w:name="_Toc92120078"/>
        <w:bookmarkStart w:id="13177" w:name="_Toc92120419"/>
        <w:bookmarkStart w:id="13178" w:name="_Toc92120757"/>
        <w:bookmarkStart w:id="13179" w:name="_Toc92121098"/>
        <w:bookmarkStart w:id="13180" w:name="_Toc92121439"/>
        <w:bookmarkStart w:id="13181" w:name="_Toc92121785"/>
        <w:bookmarkStart w:id="13182" w:name="_Toc92187477"/>
        <w:bookmarkStart w:id="13183" w:name="_Toc92187820"/>
        <w:bookmarkStart w:id="13184" w:name="_Toc92191207"/>
        <w:bookmarkStart w:id="13185" w:name="_Toc92191674"/>
        <w:bookmarkStart w:id="13186" w:name="_Toc92192142"/>
        <w:bookmarkStart w:id="13187" w:name="_Toc92192527"/>
        <w:bookmarkStart w:id="13188" w:name="_Toc92192913"/>
        <w:bookmarkStart w:id="13189" w:name="_Toc92193274"/>
        <w:bookmarkStart w:id="13190" w:name="_Toc92193648"/>
        <w:bookmarkStart w:id="13191" w:name="_Toc92193994"/>
        <w:bookmarkStart w:id="13192" w:name="_Toc92194447"/>
        <w:bookmarkStart w:id="13193" w:name="_Toc92194815"/>
        <w:bookmarkStart w:id="13194" w:name="_Toc92195163"/>
        <w:bookmarkStart w:id="13195" w:name="_Toc92198074"/>
        <w:bookmarkStart w:id="13196" w:name="_Toc92200622"/>
        <w:bookmarkStart w:id="13197" w:name="_Toc92201552"/>
        <w:bookmarkStart w:id="13198" w:name="_Toc92207876"/>
        <w:bookmarkStart w:id="13199" w:name="_Toc92373702"/>
        <w:bookmarkStart w:id="13200" w:name="_Toc92375100"/>
        <w:bookmarkStart w:id="13201" w:name="_Toc92375743"/>
        <w:bookmarkStart w:id="13202" w:name="_Toc92813451"/>
        <w:bookmarkStart w:id="13203" w:name="_Toc92962673"/>
        <w:bookmarkStart w:id="13204" w:name="_Toc93130393"/>
        <w:bookmarkStart w:id="13205" w:name="_Toc94535349"/>
        <w:bookmarkStart w:id="13206" w:name="_Toc94628655"/>
        <w:bookmarkStart w:id="13207" w:name="_Toc95139925"/>
        <w:bookmarkStart w:id="13208" w:name="_Toc95231723"/>
        <w:bookmarkStart w:id="13209" w:name="_Toc97115021"/>
        <w:bookmarkStart w:id="13210" w:name="_Toc98086457"/>
        <w:bookmarkStart w:id="13211" w:name="_Toc98332693"/>
        <w:bookmarkStart w:id="13212" w:name="_Toc98333332"/>
        <w:bookmarkStart w:id="13213" w:name="_Toc98341658"/>
        <w:bookmarkStart w:id="13214" w:name="_Toc98345050"/>
        <w:bookmarkStart w:id="13215" w:name="_Toc98345577"/>
        <w:bookmarkStart w:id="13216" w:name="_Toc98346101"/>
        <w:bookmarkStart w:id="13217" w:name="_Toc98346659"/>
        <w:bookmarkStart w:id="13218" w:name="_Toc98347099"/>
        <w:bookmarkStart w:id="13219" w:name="_Toc98347539"/>
        <w:bookmarkStart w:id="13220" w:name="_Toc99536824"/>
        <w:bookmarkStart w:id="13221" w:name="_Toc99718950"/>
        <w:bookmarkStart w:id="13222" w:name="_Toc99969607"/>
        <w:bookmarkEnd w:id="13175"/>
        <w:bookmarkEnd w:id="13176"/>
        <w:bookmarkEnd w:id="13177"/>
        <w:bookmarkEnd w:id="13178"/>
        <w:bookmarkEnd w:id="13179"/>
        <w:bookmarkEnd w:id="13180"/>
        <w:bookmarkEnd w:id="13181"/>
        <w:bookmarkEnd w:id="13182"/>
        <w:bookmarkEnd w:id="13183"/>
        <w:bookmarkEnd w:id="13184"/>
        <w:bookmarkEnd w:id="13185"/>
        <w:bookmarkEnd w:id="13186"/>
        <w:bookmarkEnd w:id="13187"/>
        <w:bookmarkEnd w:id="13188"/>
        <w:bookmarkEnd w:id="13189"/>
        <w:bookmarkEnd w:id="13190"/>
        <w:bookmarkEnd w:id="13191"/>
        <w:bookmarkEnd w:id="13192"/>
        <w:bookmarkEnd w:id="13193"/>
        <w:bookmarkEnd w:id="13194"/>
        <w:bookmarkEnd w:id="13195"/>
        <w:bookmarkEnd w:id="13196"/>
        <w:bookmarkEnd w:id="13197"/>
        <w:bookmarkEnd w:id="13198"/>
        <w:bookmarkEnd w:id="13199"/>
        <w:bookmarkEnd w:id="13200"/>
        <w:bookmarkEnd w:id="13201"/>
        <w:bookmarkEnd w:id="13202"/>
        <w:bookmarkEnd w:id="13203"/>
        <w:bookmarkEnd w:id="13204"/>
        <w:bookmarkEnd w:id="13205"/>
        <w:bookmarkEnd w:id="13206"/>
        <w:bookmarkEnd w:id="13207"/>
        <w:bookmarkEnd w:id="13208"/>
        <w:bookmarkEnd w:id="13209"/>
        <w:bookmarkEnd w:id="13210"/>
        <w:bookmarkEnd w:id="13211"/>
        <w:bookmarkEnd w:id="13212"/>
        <w:bookmarkEnd w:id="13213"/>
        <w:bookmarkEnd w:id="13214"/>
        <w:bookmarkEnd w:id="13215"/>
        <w:bookmarkEnd w:id="13216"/>
        <w:bookmarkEnd w:id="13217"/>
        <w:bookmarkEnd w:id="13218"/>
        <w:bookmarkEnd w:id="13219"/>
        <w:bookmarkEnd w:id="13220"/>
        <w:bookmarkEnd w:id="13221"/>
        <w:bookmarkEnd w:id="13222"/>
      </w:moveFrom>
    </w:p>
    <w:p w14:paraId="7CF990FA" w14:textId="7F5C262A" w:rsidR="00FF153E" w:rsidRPr="00FF6A71" w:rsidDel="00901B80" w:rsidRDefault="00FF153E" w:rsidP="00FF153E">
      <w:pPr>
        <w:rPr>
          <w:moveFrom w:id="13223" w:author="pete jones" w:date="2022-01-03T12:19:00Z"/>
        </w:rPr>
      </w:pPr>
      <w:moveFrom w:id="13224" w:author="pete jones" w:date="2022-01-03T12:19:00Z">
        <w:r w:rsidRPr="00FF6A71" w:rsidDel="00901B80">
          <w:t>Cheating on this scale is not the domain of a maverick, many employees and executives must be aware of cheating in most instances, many consider themselves as model citizens. Yet they go to work and deliberately set out to cheat or worse, knowingly break the law. Therefore, what happens in the mind of the cheat? How do they live with themselves? Or overcome their cognitive dissonance? Simple, by making plausible excuses or rationalisations, many of which we will see reused in the academic context, such as.</w:t>
        </w:r>
        <w:bookmarkStart w:id="13225" w:name="_Toc92119737"/>
        <w:bookmarkStart w:id="13226" w:name="_Toc92120079"/>
        <w:bookmarkStart w:id="13227" w:name="_Toc92120420"/>
        <w:bookmarkStart w:id="13228" w:name="_Toc92120758"/>
        <w:bookmarkStart w:id="13229" w:name="_Toc92121099"/>
        <w:bookmarkStart w:id="13230" w:name="_Toc92121440"/>
        <w:bookmarkStart w:id="13231" w:name="_Toc92121786"/>
        <w:bookmarkStart w:id="13232" w:name="_Toc92187478"/>
        <w:bookmarkStart w:id="13233" w:name="_Toc92187821"/>
        <w:bookmarkStart w:id="13234" w:name="_Toc92191208"/>
        <w:bookmarkStart w:id="13235" w:name="_Toc92191675"/>
        <w:bookmarkStart w:id="13236" w:name="_Toc92192143"/>
        <w:bookmarkStart w:id="13237" w:name="_Toc92192528"/>
        <w:bookmarkStart w:id="13238" w:name="_Toc92192914"/>
        <w:bookmarkStart w:id="13239" w:name="_Toc92193275"/>
        <w:bookmarkStart w:id="13240" w:name="_Toc92193649"/>
        <w:bookmarkStart w:id="13241" w:name="_Toc92193995"/>
        <w:bookmarkStart w:id="13242" w:name="_Toc92194448"/>
        <w:bookmarkStart w:id="13243" w:name="_Toc92194816"/>
        <w:bookmarkStart w:id="13244" w:name="_Toc92195164"/>
        <w:bookmarkStart w:id="13245" w:name="_Toc92198075"/>
        <w:bookmarkStart w:id="13246" w:name="_Toc92200623"/>
        <w:bookmarkStart w:id="13247" w:name="_Toc92201553"/>
        <w:bookmarkStart w:id="13248" w:name="_Toc92207877"/>
        <w:bookmarkStart w:id="13249" w:name="_Toc92373703"/>
        <w:bookmarkStart w:id="13250" w:name="_Toc92375101"/>
        <w:bookmarkStart w:id="13251" w:name="_Toc92375744"/>
        <w:bookmarkStart w:id="13252" w:name="_Toc92813452"/>
        <w:bookmarkStart w:id="13253" w:name="_Toc92962674"/>
        <w:bookmarkStart w:id="13254" w:name="_Toc93130394"/>
        <w:bookmarkStart w:id="13255" w:name="_Toc94535350"/>
        <w:bookmarkStart w:id="13256" w:name="_Toc94628656"/>
        <w:bookmarkStart w:id="13257" w:name="_Toc95139926"/>
        <w:bookmarkStart w:id="13258" w:name="_Toc95231724"/>
        <w:bookmarkStart w:id="13259" w:name="_Toc97115022"/>
        <w:bookmarkStart w:id="13260" w:name="_Toc98086458"/>
        <w:bookmarkStart w:id="13261" w:name="_Toc98332694"/>
        <w:bookmarkStart w:id="13262" w:name="_Toc98333333"/>
        <w:bookmarkStart w:id="13263" w:name="_Toc98341659"/>
        <w:bookmarkStart w:id="13264" w:name="_Toc98345051"/>
        <w:bookmarkStart w:id="13265" w:name="_Toc98345578"/>
        <w:bookmarkStart w:id="13266" w:name="_Toc98346102"/>
        <w:bookmarkStart w:id="13267" w:name="_Toc98346660"/>
        <w:bookmarkStart w:id="13268" w:name="_Toc98347100"/>
        <w:bookmarkStart w:id="13269" w:name="_Toc98347540"/>
        <w:bookmarkStart w:id="13270" w:name="_Toc99536825"/>
        <w:bookmarkStart w:id="13271" w:name="_Toc99718951"/>
        <w:bookmarkStart w:id="13272" w:name="_Toc99969608"/>
        <w:bookmarkEnd w:id="13225"/>
        <w:bookmarkEnd w:id="13226"/>
        <w:bookmarkEnd w:id="13227"/>
        <w:bookmarkEnd w:id="13228"/>
        <w:bookmarkEnd w:id="13229"/>
        <w:bookmarkEnd w:id="13230"/>
        <w:bookmarkEnd w:id="13231"/>
        <w:bookmarkEnd w:id="13232"/>
        <w:bookmarkEnd w:id="13233"/>
        <w:bookmarkEnd w:id="13234"/>
        <w:bookmarkEnd w:id="13235"/>
        <w:bookmarkEnd w:id="13236"/>
        <w:bookmarkEnd w:id="13237"/>
        <w:bookmarkEnd w:id="13238"/>
        <w:bookmarkEnd w:id="13239"/>
        <w:bookmarkEnd w:id="13240"/>
        <w:bookmarkEnd w:id="13241"/>
        <w:bookmarkEnd w:id="13242"/>
        <w:bookmarkEnd w:id="13243"/>
        <w:bookmarkEnd w:id="13244"/>
        <w:bookmarkEnd w:id="13245"/>
        <w:bookmarkEnd w:id="13246"/>
        <w:bookmarkEnd w:id="13247"/>
        <w:bookmarkEnd w:id="13248"/>
        <w:bookmarkEnd w:id="13249"/>
        <w:bookmarkEnd w:id="13250"/>
        <w:bookmarkEnd w:id="13251"/>
        <w:bookmarkEnd w:id="13252"/>
        <w:bookmarkEnd w:id="13253"/>
        <w:bookmarkEnd w:id="13254"/>
        <w:bookmarkEnd w:id="13255"/>
        <w:bookmarkEnd w:id="13256"/>
        <w:bookmarkEnd w:id="13257"/>
        <w:bookmarkEnd w:id="13258"/>
        <w:bookmarkEnd w:id="13259"/>
        <w:bookmarkEnd w:id="13260"/>
        <w:bookmarkEnd w:id="13261"/>
        <w:bookmarkEnd w:id="13262"/>
        <w:bookmarkEnd w:id="13263"/>
        <w:bookmarkEnd w:id="13264"/>
        <w:bookmarkEnd w:id="13265"/>
        <w:bookmarkEnd w:id="13266"/>
        <w:bookmarkEnd w:id="13267"/>
        <w:bookmarkEnd w:id="13268"/>
        <w:bookmarkEnd w:id="13269"/>
        <w:bookmarkEnd w:id="13270"/>
        <w:bookmarkEnd w:id="13271"/>
        <w:bookmarkEnd w:id="13272"/>
      </w:moveFrom>
    </w:p>
    <w:p w14:paraId="0D3BD2DD" w14:textId="0AF78A01" w:rsidR="00FF153E" w:rsidRPr="00FF6A71" w:rsidDel="00901B80" w:rsidRDefault="00FF153E" w:rsidP="0021440D">
      <w:pPr>
        <w:numPr>
          <w:ilvl w:val="0"/>
          <w:numId w:val="38"/>
        </w:numPr>
        <w:rPr>
          <w:moveFrom w:id="13273" w:author="pete jones" w:date="2022-01-03T12:19:00Z"/>
        </w:rPr>
      </w:pPr>
      <w:moveFrom w:id="13274" w:author="pete jones" w:date="2022-01-03T12:19:00Z">
        <w:r w:rsidRPr="00FF6A71" w:rsidDel="00901B80">
          <w:t xml:space="preserve">Everybody is doing </w:t>
        </w:r>
        <w:r w:rsidR="004D3CD3" w:rsidRPr="00FF6A71" w:rsidDel="00901B80">
          <w:t>it.</w:t>
        </w:r>
        <w:bookmarkStart w:id="13275" w:name="_Toc92119738"/>
        <w:bookmarkStart w:id="13276" w:name="_Toc92120080"/>
        <w:bookmarkStart w:id="13277" w:name="_Toc92120421"/>
        <w:bookmarkStart w:id="13278" w:name="_Toc92120759"/>
        <w:bookmarkStart w:id="13279" w:name="_Toc92121100"/>
        <w:bookmarkStart w:id="13280" w:name="_Toc92121441"/>
        <w:bookmarkStart w:id="13281" w:name="_Toc92121787"/>
        <w:bookmarkStart w:id="13282" w:name="_Toc92187479"/>
        <w:bookmarkStart w:id="13283" w:name="_Toc92187822"/>
        <w:bookmarkStart w:id="13284" w:name="_Toc92191209"/>
        <w:bookmarkStart w:id="13285" w:name="_Toc92191676"/>
        <w:bookmarkStart w:id="13286" w:name="_Toc92192144"/>
        <w:bookmarkStart w:id="13287" w:name="_Toc92192529"/>
        <w:bookmarkStart w:id="13288" w:name="_Toc92192915"/>
        <w:bookmarkStart w:id="13289" w:name="_Toc92193276"/>
        <w:bookmarkStart w:id="13290" w:name="_Toc92193650"/>
        <w:bookmarkStart w:id="13291" w:name="_Toc92193996"/>
        <w:bookmarkStart w:id="13292" w:name="_Toc92194449"/>
        <w:bookmarkStart w:id="13293" w:name="_Toc92194817"/>
        <w:bookmarkStart w:id="13294" w:name="_Toc92195165"/>
        <w:bookmarkStart w:id="13295" w:name="_Toc92198076"/>
        <w:bookmarkStart w:id="13296" w:name="_Toc92200624"/>
        <w:bookmarkStart w:id="13297" w:name="_Toc92201554"/>
        <w:bookmarkStart w:id="13298" w:name="_Toc92207878"/>
        <w:bookmarkStart w:id="13299" w:name="_Toc92373704"/>
        <w:bookmarkStart w:id="13300" w:name="_Toc92375102"/>
        <w:bookmarkStart w:id="13301" w:name="_Toc92375745"/>
        <w:bookmarkStart w:id="13302" w:name="_Toc92813453"/>
        <w:bookmarkStart w:id="13303" w:name="_Toc92962675"/>
        <w:bookmarkStart w:id="13304" w:name="_Toc93130395"/>
        <w:bookmarkStart w:id="13305" w:name="_Toc94535351"/>
        <w:bookmarkStart w:id="13306" w:name="_Toc94628657"/>
        <w:bookmarkStart w:id="13307" w:name="_Toc95139927"/>
        <w:bookmarkStart w:id="13308" w:name="_Toc95231725"/>
        <w:bookmarkStart w:id="13309" w:name="_Toc97115023"/>
        <w:bookmarkStart w:id="13310" w:name="_Toc98086459"/>
        <w:bookmarkStart w:id="13311" w:name="_Toc98332695"/>
        <w:bookmarkStart w:id="13312" w:name="_Toc98333334"/>
        <w:bookmarkStart w:id="13313" w:name="_Toc98341660"/>
        <w:bookmarkStart w:id="13314" w:name="_Toc98345052"/>
        <w:bookmarkStart w:id="13315" w:name="_Toc98345579"/>
        <w:bookmarkStart w:id="13316" w:name="_Toc98346103"/>
        <w:bookmarkStart w:id="13317" w:name="_Toc98346661"/>
        <w:bookmarkStart w:id="13318" w:name="_Toc98347101"/>
        <w:bookmarkStart w:id="13319" w:name="_Toc98347541"/>
        <w:bookmarkStart w:id="13320" w:name="_Toc99536826"/>
        <w:bookmarkStart w:id="13321" w:name="_Toc99718952"/>
        <w:bookmarkStart w:id="13322" w:name="_Toc99969609"/>
        <w:bookmarkEnd w:id="13275"/>
        <w:bookmarkEnd w:id="13276"/>
        <w:bookmarkEnd w:id="13277"/>
        <w:bookmarkEnd w:id="13278"/>
        <w:bookmarkEnd w:id="13279"/>
        <w:bookmarkEnd w:id="13280"/>
        <w:bookmarkEnd w:id="13281"/>
        <w:bookmarkEnd w:id="13282"/>
        <w:bookmarkEnd w:id="13283"/>
        <w:bookmarkEnd w:id="13284"/>
        <w:bookmarkEnd w:id="13285"/>
        <w:bookmarkEnd w:id="13286"/>
        <w:bookmarkEnd w:id="13287"/>
        <w:bookmarkEnd w:id="13288"/>
        <w:bookmarkEnd w:id="13289"/>
        <w:bookmarkEnd w:id="13290"/>
        <w:bookmarkEnd w:id="13291"/>
        <w:bookmarkEnd w:id="13292"/>
        <w:bookmarkEnd w:id="13293"/>
        <w:bookmarkEnd w:id="13294"/>
        <w:bookmarkEnd w:id="13295"/>
        <w:bookmarkEnd w:id="13296"/>
        <w:bookmarkEnd w:id="13297"/>
        <w:bookmarkEnd w:id="13298"/>
        <w:bookmarkEnd w:id="13299"/>
        <w:bookmarkEnd w:id="13300"/>
        <w:bookmarkEnd w:id="13301"/>
        <w:bookmarkEnd w:id="13302"/>
        <w:bookmarkEnd w:id="13303"/>
        <w:bookmarkEnd w:id="13304"/>
        <w:bookmarkEnd w:id="13305"/>
        <w:bookmarkEnd w:id="13306"/>
        <w:bookmarkEnd w:id="13307"/>
        <w:bookmarkEnd w:id="13308"/>
        <w:bookmarkEnd w:id="13309"/>
        <w:bookmarkEnd w:id="13310"/>
        <w:bookmarkEnd w:id="13311"/>
        <w:bookmarkEnd w:id="13312"/>
        <w:bookmarkEnd w:id="13313"/>
        <w:bookmarkEnd w:id="13314"/>
        <w:bookmarkEnd w:id="13315"/>
        <w:bookmarkEnd w:id="13316"/>
        <w:bookmarkEnd w:id="13317"/>
        <w:bookmarkEnd w:id="13318"/>
        <w:bookmarkEnd w:id="13319"/>
        <w:bookmarkEnd w:id="13320"/>
        <w:bookmarkEnd w:id="13321"/>
        <w:bookmarkEnd w:id="13322"/>
      </w:moveFrom>
    </w:p>
    <w:p w14:paraId="4B152E7E" w14:textId="1C5F868C" w:rsidR="00FF153E" w:rsidRPr="00FF6A71" w:rsidDel="00901B80" w:rsidRDefault="00FF153E" w:rsidP="0021440D">
      <w:pPr>
        <w:numPr>
          <w:ilvl w:val="0"/>
          <w:numId w:val="38"/>
        </w:numPr>
        <w:rPr>
          <w:moveFrom w:id="13323" w:author="pete jones" w:date="2022-01-03T12:19:00Z"/>
        </w:rPr>
      </w:pPr>
      <w:moveFrom w:id="13324" w:author="pete jones" w:date="2022-01-03T12:19:00Z">
        <w:r w:rsidRPr="00FF6A71" w:rsidDel="00901B80">
          <w:t xml:space="preserve">If we </w:t>
        </w:r>
        <w:r w:rsidR="007F61D3" w:rsidRPr="00FF6A71" w:rsidDel="00901B80">
          <w:t>do not</w:t>
        </w:r>
        <w:r w:rsidRPr="00FF6A71" w:rsidDel="00901B80">
          <w:t xml:space="preserve"> do it, someone else </w:t>
        </w:r>
        <w:r w:rsidR="004D3CD3" w:rsidRPr="00FF6A71" w:rsidDel="00901B80">
          <w:t>will.</w:t>
        </w:r>
        <w:bookmarkStart w:id="13325" w:name="_Toc92119739"/>
        <w:bookmarkStart w:id="13326" w:name="_Toc92120081"/>
        <w:bookmarkStart w:id="13327" w:name="_Toc92120422"/>
        <w:bookmarkStart w:id="13328" w:name="_Toc92120760"/>
        <w:bookmarkStart w:id="13329" w:name="_Toc92121101"/>
        <w:bookmarkStart w:id="13330" w:name="_Toc92121442"/>
        <w:bookmarkStart w:id="13331" w:name="_Toc92121788"/>
        <w:bookmarkStart w:id="13332" w:name="_Toc92187480"/>
        <w:bookmarkStart w:id="13333" w:name="_Toc92187823"/>
        <w:bookmarkStart w:id="13334" w:name="_Toc92191210"/>
        <w:bookmarkStart w:id="13335" w:name="_Toc92191677"/>
        <w:bookmarkStart w:id="13336" w:name="_Toc92192145"/>
        <w:bookmarkStart w:id="13337" w:name="_Toc92192530"/>
        <w:bookmarkStart w:id="13338" w:name="_Toc92192916"/>
        <w:bookmarkStart w:id="13339" w:name="_Toc92193277"/>
        <w:bookmarkStart w:id="13340" w:name="_Toc92193651"/>
        <w:bookmarkStart w:id="13341" w:name="_Toc92193997"/>
        <w:bookmarkStart w:id="13342" w:name="_Toc92194450"/>
        <w:bookmarkStart w:id="13343" w:name="_Toc92194818"/>
        <w:bookmarkStart w:id="13344" w:name="_Toc92195166"/>
        <w:bookmarkStart w:id="13345" w:name="_Toc92198077"/>
        <w:bookmarkStart w:id="13346" w:name="_Toc92200625"/>
        <w:bookmarkStart w:id="13347" w:name="_Toc92201555"/>
        <w:bookmarkStart w:id="13348" w:name="_Toc92207879"/>
        <w:bookmarkStart w:id="13349" w:name="_Toc92373705"/>
        <w:bookmarkStart w:id="13350" w:name="_Toc92375103"/>
        <w:bookmarkStart w:id="13351" w:name="_Toc92375746"/>
        <w:bookmarkStart w:id="13352" w:name="_Toc92813454"/>
        <w:bookmarkStart w:id="13353" w:name="_Toc92962676"/>
        <w:bookmarkStart w:id="13354" w:name="_Toc93130396"/>
        <w:bookmarkStart w:id="13355" w:name="_Toc94535352"/>
        <w:bookmarkStart w:id="13356" w:name="_Toc94628658"/>
        <w:bookmarkStart w:id="13357" w:name="_Toc95139928"/>
        <w:bookmarkStart w:id="13358" w:name="_Toc95231726"/>
        <w:bookmarkStart w:id="13359" w:name="_Toc97115024"/>
        <w:bookmarkStart w:id="13360" w:name="_Toc98086460"/>
        <w:bookmarkStart w:id="13361" w:name="_Toc98332696"/>
        <w:bookmarkStart w:id="13362" w:name="_Toc98333335"/>
        <w:bookmarkStart w:id="13363" w:name="_Toc98341661"/>
        <w:bookmarkStart w:id="13364" w:name="_Toc98345053"/>
        <w:bookmarkStart w:id="13365" w:name="_Toc98345580"/>
        <w:bookmarkStart w:id="13366" w:name="_Toc98346104"/>
        <w:bookmarkStart w:id="13367" w:name="_Toc98346662"/>
        <w:bookmarkStart w:id="13368" w:name="_Toc98347102"/>
        <w:bookmarkStart w:id="13369" w:name="_Toc98347542"/>
        <w:bookmarkStart w:id="13370" w:name="_Toc99536827"/>
        <w:bookmarkStart w:id="13371" w:name="_Toc99718953"/>
        <w:bookmarkStart w:id="13372" w:name="_Toc99969610"/>
        <w:bookmarkEnd w:id="13325"/>
        <w:bookmarkEnd w:id="13326"/>
        <w:bookmarkEnd w:id="13327"/>
        <w:bookmarkEnd w:id="13328"/>
        <w:bookmarkEnd w:id="13329"/>
        <w:bookmarkEnd w:id="13330"/>
        <w:bookmarkEnd w:id="13331"/>
        <w:bookmarkEnd w:id="13332"/>
        <w:bookmarkEnd w:id="13333"/>
        <w:bookmarkEnd w:id="13334"/>
        <w:bookmarkEnd w:id="13335"/>
        <w:bookmarkEnd w:id="13336"/>
        <w:bookmarkEnd w:id="13337"/>
        <w:bookmarkEnd w:id="13338"/>
        <w:bookmarkEnd w:id="13339"/>
        <w:bookmarkEnd w:id="13340"/>
        <w:bookmarkEnd w:id="13341"/>
        <w:bookmarkEnd w:id="13342"/>
        <w:bookmarkEnd w:id="13343"/>
        <w:bookmarkEnd w:id="13344"/>
        <w:bookmarkEnd w:id="13345"/>
        <w:bookmarkEnd w:id="13346"/>
        <w:bookmarkEnd w:id="13347"/>
        <w:bookmarkEnd w:id="13348"/>
        <w:bookmarkEnd w:id="13349"/>
        <w:bookmarkEnd w:id="13350"/>
        <w:bookmarkEnd w:id="13351"/>
        <w:bookmarkEnd w:id="13352"/>
        <w:bookmarkEnd w:id="13353"/>
        <w:bookmarkEnd w:id="13354"/>
        <w:bookmarkEnd w:id="13355"/>
        <w:bookmarkEnd w:id="13356"/>
        <w:bookmarkEnd w:id="13357"/>
        <w:bookmarkEnd w:id="13358"/>
        <w:bookmarkEnd w:id="13359"/>
        <w:bookmarkEnd w:id="13360"/>
        <w:bookmarkEnd w:id="13361"/>
        <w:bookmarkEnd w:id="13362"/>
        <w:bookmarkEnd w:id="13363"/>
        <w:bookmarkEnd w:id="13364"/>
        <w:bookmarkEnd w:id="13365"/>
        <w:bookmarkEnd w:id="13366"/>
        <w:bookmarkEnd w:id="13367"/>
        <w:bookmarkEnd w:id="13368"/>
        <w:bookmarkEnd w:id="13369"/>
        <w:bookmarkEnd w:id="13370"/>
        <w:bookmarkEnd w:id="13371"/>
        <w:bookmarkEnd w:id="13372"/>
      </w:moveFrom>
    </w:p>
    <w:p w14:paraId="06A5792F" w14:textId="408D7915" w:rsidR="00FF153E" w:rsidRPr="00FF6A71" w:rsidDel="00901B80" w:rsidRDefault="00FF153E" w:rsidP="0021440D">
      <w:pPr>
        <w:numPr>
          <w:ilvl w:val="0"/>
          <w:numId w:val="38"/>
        </w:numPr>
        <w:rPr>
          <w:moveFrom w:id="13373" w:author="pete jones" w:date="2022-01-03T12:19:00Z"/>
        </w:rPr>
      </w:pPr>
      <w:moveFrom w:id="13374" w:author="pete jones" w:date="2022-01-03T12:19:00Z">
        <w:r w:rsidRPr="00FF6A71" w:rsidDel="00901B80">
          <w:t>No one’s getting hurt.</w:t>
        </w:r>
        <w:bookmarkStart w:id="13375" w:name="_Toc92119740"/>
        <w:bookmarkStart w:id="13376" w:name="_Toc92120082"/>
        <w:bookmarkStart w:id="13377" w:name="_Toc92120423"/>
        <w:bookmarkStart w:id="13378" w:name="_Toc92120761"/>
        <w:bookmarkStart w:id="13379" w:name="_Toc92121102"/>
        <w:bookmarkStart w:id="13380" w:name="_Toc92121443"/>
        <w:bookmarkStart w:id="13381" w:name="_Toc92121789"/>
        <w:bookmarkStart w:id="13382" w:name="_Toc92187481"/>
        <w:bookmarkStart w:id="13383" w:name="_Toc92187824"/>
        <w:bookmarkStart w:id="13384" w:name="_Toc92191211"/>
        <w:bookmarkStart w:id="13385" w:name="_Toc92191678"/>
        <w:bookmarkStart w:id="13386" w:name="_Toc92192146"/>
        <w:bookmarkStart w:id="13387" w:name="_Toc92192531"/>
        <w:bookmarkStart w:id="13388" w:name="_Toc92192917"/>
        <w:bookmarkStart w:id="13389" w:name="_Toc92193278"/>
        <w:bookmarkStart w:id="13390" w:name="_Toc92193652"/>
        <w:bookmarkStart w:id="13391" w:name="_Toc92193998"/>
        <w:bookmarkStart w:id="13392" w:name="_Toc92194451"/>
        <w:bookmarkStart w:id="13393" w:name="_Toc92194819"/>
        <w:bookmarkStart w:id="13394" w:name="_Toc92195167"/>
        <w:bookmarkStart w:id="13395" w:name="_Toc92198078"/>
        <w:bookmarkStart w:id="13396" w:name="_Toc92200626"/>
        <w:bookmarkStart w:id="13397" w:name="_Toc92201556"/>
        <w:bookmarkStart w:id="13398" w:name="_Toc92207880"/>
        <w:bookmarkStart w:id="13399" w:name="_Toc92373706"/>
        <w:bookmarkStart w:id="13400" w:name="_Toc92375104"/>
        <w:bookmarkStart w:id="13401" w:name="_Toc92375747"/>
        <w:bookmarkStart w:id="13402" w:name="_Toc92813455"/>
        <w:bookmarkStart w:id="13403" w:name="_Toc92962677"/>
        <w:bookmarkStart w:id="13404" w:name="_Toc93130397"/>
        <w:bookmarkStart w:id="13405" w:name="_Toc94535353"/>
        <w:bookmarkStart w:id="13406" w:name="_Toc94628659"/>
        <w:bookmarkStart w:id="13407" w:name="_Toc95139929"/>
        <w:bookmarkStart w:id="13408" w:name="_Toc95231727"/>
        <w:bookmarkStart w:id="13409" w:name="_Toc97115025"/>
        <w:bookmarkStart w:id="13410" w:name="_Toc98086461"/>
        <w:bookmarkStart w:id="13411" w:name="_Toc98332697"/>
        <w:bookmarkStart w:id="13412" w:name="_Toc98333336"/>
        <w:bookmarkStart w:id="13413" w:name="_Toc98341662"/>
        <w:bookmarkStart w:id="13414" w:name="_Toc98345054"/>
        <w:bookmarkStart w:id="13415" w:name="_Toc98345581"/>
        <w:bookmarkStart w:id="13416" w:name="_Toc98346105"/>
        <w:bookmarkStart w:id="13417" w:name="_Toc98346663"/>
        <w:bookmarkStart w:id="13418" w:name="_Toc98347103"/>
        <w:bookmarkStart w:id="13419" w:name="_Toc98347543"/>
        <w:bookmarkStart w:id="13420" w:name="_Toc99536828"/>
        <w:bookmarkStart w:id="13421" w:name="_Toc99718954"/>
        <w:bookmarkStart w:id="13422" w:name="_Toc99969611"/>
        <w:bookmarkEnd w:id="13375"/>
        <w:bookmarkEnd w:id="13376"/>
        <w:bookmarkEnd w:id="13377"/>
        <w:bookmarkEnd w:id="13378"/>
        <w:bookmarkEnd w:id="13379"/>
        <w:bookmarkEnd w:id="13380"/>
        <w:bookmarkEnd w:id="13381"/>
        <w:bookmarkEnd w:id="13382"/>
        <w:bookmarkEnd w:id="13383"/>
        <w:bookmarkEnd w:id="13384"/>
        <w:bookmarkEnd w:id="13385"/>
        <w:bookmarkEnd w:id="13386"/>
        <w:bookmarkEnd w:id="13387"/>
        <w:bookmarkEnd w:id="13388"/>
        <w:bookmarkEnd w:id="13389"/>
        <w:bookmarkEnd w:id="13390"/>
        <w:bookmarkEnd w:id="13391"/>
        <w:bookmarkEnd w:id="13392"/>
        <w:bookmarkEnd w:id="13393"/>
        <w:bookmarkEnd w:id="13394"/>
        <w:bookmarkEnd w:id="13395"/>
        <w:bookmarkEnd w:id="13396"/>
        <w:bookmarkEnd w:id="13397"/>
        <w:bookmarkEnd w:id="13398"/>
        <w:bookmarkEnd w:id="13399"/>
        <w:bookmarkEnd w:id="13400"/>
        <w:bookmarkEnd w:id="13401"/>
        <w:bookmarkEnd w:id="13402"/>
        <w:bookmarkEnd w:id="13403"/>
        <w:bookmarkEnd w:id="13404"/>
        <w:bookmarkEnd w:id="13405"/>
        <w:bookmarkEnd w:id="13406"/>
        <w:bookmarkEnd w:id="13407"/>
        <w:bookmarkEnd w:id="13408"/>
        <w:bookmarkEnd w:id="13409"/>
        <w:bookmarkEnd w:id="13410"/>
        <w:bookmarkEnd w:id="13411"/>
        <w:bookmarkEnd w:id="13412"/>
        <w:bookmarkEnd w:id="13413"/>
        <w:bookmarkEnd w:id="13414"/>
        <w:bookmarkEnd w:id="13415"/>
        <w:bookmarkEnd w:id="13416"/>
        <w:bookmarkEnd w:id="13417"/>
        <w:bookmarkEnd w:id="13418"/>
        <w:bookmarkEnd w:id="13419"/>
        <w:bookmarkEnd w:id="13420"/>
        <w:bookmarkEnd w:id="13421"/>
        <w:bookmarkEnd w:id="13422"/>
      </w:moveFrom>
    </w:p>
    <w:p w14:paraId="1526B8A6" w14:textId="5212688F" w:rsidR="00FF153E" w:rsidRPr="00FF6A71" w:rsidDel="00901B80" w:rsidRDefault="007F61D3" w:rsidP="0021440D">
      <w:pPr>
        <w:numPr>
          <w:ilvl w:val="0"/>
          <w:numId w:val="38"/>
        </w:numPr>
        <w:rPr>
          <w:moveFrom w:id="13423" w:author="pete jones" w:date="2022-01-03T12:19:00Z"/>
        </w:rPr>
      </w:pPr>
      <w:moveFrom w:id="13424" w:author="pete jones" w:date="2022-01-03T12:19:00Z">
        <w:r w:rsidRPr="00FF6A71" w:rsidDel="00901B80">
          <w:t>It is</w:t>
        </w:r>
        <w:r w:rsidR="00FF153E" w:rsidRPr="00FF6A71" w:rsidDel="00901B80">
          <w:t xml:space="preserve"> for the greater good.</w:t>
        </w:r>
        <w:bookmarkStart w:id="13425" w:name="_Toc92119741"/>
        <w:bookmarkStart w:id="13426" w:name="_Toc92120083"/>
        <w:bookmarkStart w:id="13427" w:name="_Toc92120424"/>
        <w:bookmarkStart w:id="13428" w:name="_Toc92120762"/>
        <w:bookmarkStart w:id="13429" w:name="_Toc92121103"/>
        <w:bookmarkStart w:id="13430" w:name="_Toc92121444"/>
        <w:bookmarkStart w:id="13431" w:name="_Toc92121790"/>
        <w:bookmarkStart w:id="13432" w:name="_Toc92187482"/>
        <w:bookmarkStart w:id="13433" w:name="_Toc92187825"/>
        <w:bookmarkStart w:id="13434" w:name="_Toc92191212"/>
        <w:bookmarkStart w:id="13435" w:name="_Toc92191679"/>
        <w:bookmarkStart w:id="13436" w:name="_Toc92192147"/>
        <w:bookmarkStart w:id="13437" w:name="_Toc92192532"/>
        <w:bookmarkStart w:id="13438" w:name="_Toc92192918"/>
        <w:bookmarkStart w:id="13439" w:name="_Toc92193279"/>
        <w:bookmarkStart w:id="13440" w:name="_Toc92193653"/>
        <w:bookmarkStart w:id="13441" w:name="_Toc92193999"/>
        <w:bookmarkStart w:id="13442" w:name="_Toc92194452"/>
        <w:bookmarkStart w:id="13443" w:name="_Toc92194820"/>
        <w:bookmarkStart w:id="13444" w:name="_Toc92195168"/>
        <w:bookmarkStart w:id="13445" w:name="_Toc92198079"/>
        <w:bookmarkStart w:id="13446" w:name="_Toc92200627"/>
        <w:bookmarkStart w:id="13447" w:name="_Toc92201557"/>
        <w:bookmarkStart w:id="13448" w:name="_Toc92207881"/>
        <w:bookmarkStart w:id="13449" w:name="_Toc92373707"/>
        <w:bookmarkStart w:id="13450" w:name="_Toc92375105"/>
        <w:bookmarkStart w:id="13451" w:name="_Toc92375748"/>
        <w:bookmarkStart w:id="13452" w:name="_Toc92813456"/>
        <w:bookmarkStart w:id="13453" w:name="_Toc92962678"/>
        <w:bookmarkStart w:id="13454" w:name="_Toc93130398"/>
        <w:bookmarkStart w:id="13455" w:name="_Toc94535354"/>
        <w:bookmarkStart w:id="13456" w:name="_Toc94628660"/>
        <w:bookmarkStart w:id="13457" w:name="_Toc95139930"/>
        <w:bookmarkStart w:id="13458" w:name="_Toc95231728"/>
        <w:bookmarkStart w:id="13459" w:name="_Toc97115026"/>
        <w:bookmarkStart w:id="13460" w:name="_Toc98086462"/>
        <w:bookmarkStart w:id="13461" w:name="_Toc98332698"/>
        <w:bookmarkStart w:id="13462" w:name="_Toc98333337"/>
        <w:bookmarkStart w:id="13463" w:name="_Toc98341663"/>
        <w:bookmarkStart w:id="13464" w:name="_Toc98345055"/>
        <w:bookmarkStart w:id="13465" w:name="_Toc98345582"/>
        <w:bookmarkStart w:id="13466" w:name="_Toc98346106"/>
        <w:bookmarkStart w:id="13467" w:name="_Toc98346664"/>
        <w:bookmarkStart w:id="13468" w:name="_Toc98347104"/>
        <w:bookmarkStart w:id="13469" w:name="_Toc98347544"/>
        <w:bookmarkStart w:id="13470" w:name="_Toc99536829"/>
        <w:bookmarkStart w:id="13471" w:name="_Toc99718955"/>
        <w:bookmarkStart w:id="13472" w:name="_Toc99969612"/>
        <w:bookmarkEnd w:id="13425"/>
        <w:bookmarkEnd w:id="13426"/>
        <w:bookmarkEnd w:id="13427"/>
        <w:bookmarkEnd w:id="13428"/>
        <w:bookmarkEnd w:id="13429"/>
        <w:bookmarkEnd w:id="13430"/>
        <w:bookmarkEnd w:id="13431"/>
        <w:bookmarkEnd w:id="13432"/>
        <w:bookmarkEnd w:id="13433"/>
        <w:bookmarkEnd w:id="13434"/>
        <w:bookmarkEnd w:id="13435"/>
        <w:bookmarkEnd w:id="13436"/>
        <w:bookmarkEnd w:id="13437"/>
        <w:bookmarkEnd w:id="13438"/>
        <w:bookmarkEnd w:id="13439"/>
        <w:bookmarkEnd w:id="13440"/>
        <w:bookmarkEnd w:id="13441"/>
        <w:bookmarkEnd w:id="13442"/>
        <w:bookmarkEnd w:id="13443"/>
        <w:bookmarkEnd w:id="13444"/>
        <w:bookmarkEnd w:id="13445"/>
        <w:bookmarkEnd w:id="13446"/>
        <w:bookmarkEnd w:id="13447"/>
        <w:bookmarkEnd w:id="13448"/>
        <w:bookmarkEnd w:id="13449"/>
        <w:bookmarkEnd w:id="13450"/>
        <w:bookmarkEnd w:id="13451"/>
        <w:bookmarkEnd w:id="13452"/>
        <w:bookmarkEnd w:id="13453"/>
        <w:bookmarkEnd w:id="13454"/>
        <w:bookmarkEnd w:id="13455"/>
        <w:bookmarkEnd w:id="13456"/>
        <w:bookmarkEnd w:id="13457"/>
        <w:bookmarkEnd w:id="13458"/>
        <w:bookmarkEnd w:id="13459"/>
        <w:bookmarkEnd w:id="13460"/>
        <w:bookmarkEnd w:id="13461"/>
        <w:bookmarkEnd w:id="13462"/>
        <w:bookmarkEnd w:id="13463"/>
        <w:bookmarkEnd w:id="13464"/>
        <w:bookmarkEnd w:id="13465"/>
        <w:bookmarkEnd w:id="13466"/>
        <w:bookmarkEnd w:id="13467"/>
        <w:bookmarkEnd w:id="13468"/>
        <w:bookmarkEnd w:id="13469"/>
        <w:bookmarkEnd w:id="13470"/>
        <w:bookmarkEnd w:id="13471"/>
        <w:bookmarkEnd w:id="13472"/>
      </w:moveFrom>
    </w:p>
    <w:p w14:paraId="0986711B" w14:textId="3F7F56C7" w:rsidR="00FF153E" w:rsidRPr="00FF6A71" w:rsidDel="00901B80" w:rsidRDefault="00FF153E" w:rsidP="0021440D">
      <w:pPr>
        <w:numPr>
          <w:ilvl w:val="0"/>
          <w:numId w:val="38"/>
        </w:numPr>
        <w:rPr>
          <w:moveFrom w:id="13473" w:author="pete jones" w:date="2022-01-03T12:19:00Z"/>
        </w:rPr>
      </w:pPr>
      <w:moveFrom w:id="13474" w:author="pete jones" w:date="2022-01-03T12:19:00Z">
        <w:r w:rsidRPr="00FF6A71" w:rsidDel="00901B80">
          <w:t xml:space="preserve">They deserved it </w:t>
        </w:r>
        <w:r w:rsidR="004D3CD3" w:rsidRPr="00FF6A71" w:rsidDel="00901B80">
          <w:t>anyway.</w:t>
        </w:r>
        <w:bookmarkStart w:id="13475" w:name="_Toc92119742"/>
        <w:bookmarkStart w:id="13476" w:name="_Toc92120084"/>
        <w:bookmarkStart w:id="13477" w:name="_Toc92120425"/>
        <w:bookmarkStart w:id="13478" w:name="_Toc92120763"/>
        <w:bookmarkStart w:id="13479" w:name="_Toc92121104"/>
        <w:bookmarkStart w:id="13480" w:name="_Toc92121445"/>
        <w:bookmarkStart w:id="13481" w:name="_Toc92121791"/>
        <w:bookmarkStart w:id="13482" w:name="_Toc92187483"/>
        <w:bookmarkStart w:id="13483" w:name="_Toc92187826"/>
        <w:bookmarkStart w:id="13484" w:name="_Toc92191213"/>
        <w:bookmarkStart w:id="13485" w:name="_Toc92191680"/>
        <w:bookmarkStart w:id="13486" w:name="_Toc92192148"/>
        <w:bookmarkStart w:id="13487" w:name="_Toc92192533"/>
        <w:bookmarkStart w:id="13488" w:name="_Toc92192919"/>
        <w:bookmarkStart w:id="13489" w:name="_Toc92193280"/>
        <w:bookmarkStart w:id="13490" w:name="_Toc92193654"/>
        <w:bookmarkStart w:id="13491" w:name="_Toc92194000"/>
        <w:bookmarkStart w:id="13492" w:name="_Toc92194453"/>
        <w:bookmarkStart w:id="13493" w:name="_Toc92194821"/>
        <w:bookmarkStart w:id="13494" w:name="_Toc92195169"/>
        <w:bookmarkStart w:id="13495" w:name="_Toc92198080"/>
        <w:bookmarkStart w:id="13496" w:name="_Toc92200628"/>
        <w:bookmarkStart w:id="13497" w:name="_Toc92201558"/>
        <w:bookmarkStart w:id="13498" w:name="_Toc92207882"/>
        <w:bookmarkStart w:id="13499" w:name="_Toc92373708"/>
        <w:bookmarkStart w:id="13500" w:name="_Toc92375106"/>
        <w:bookmarkStart w:id="13501" w:name="_Toc92375749"/>
        <w:bookmarkStart w:id="13502" w:name="_Toc92813457"/>
        <w:bookmarkStart w:id="13503" w:name="_Toc92962679"/>
        <w:bookmarkStart w:id="13504" w:name="_Toc93130399"/>
        <w:bookmarkStart w:id="13505" w:name="_Toc94535355"/>
        <w:bookmarkStart w:id="13506" w:name="_Toc94628661"/>
        <w:bookmarkStart w:id="13507" w:name="_Toc95139931"/>
        <w:bookmarkStart w:id="13508" w:name="_Toc95231729"/>
        <w:bookmarkStart w:id="13509" w:name="_Toc97115027"/>
        <w:bookmarkStart w:id="13510" w:name="_Toc98086463"/>
        <w:bookmarkStart w:id="13511" w:name="_Toc98332699"/>
        <w:bookmarkStart w:id="13512" w:name="_Toc98333338"/>
        <w:bookmarkStart w:id="13513" w:name="_Toc98341664"/>
        <w:bookmarkStart w:id="13514" w:name="_Toc98345056"/>
        <w:bookmarkStart w:id="13515" w:name="_Toc98345583"/>
        <w:bookmarkStart w:id="13516" w:name="_Toc98346107"/>
        <w:bookmarkStart w:id="13517" w:name="_Toc98346665"/>
        <w:bookmarkStart w:id="13518" w:name="_Toc98347105"/>
        <w:bookmarkStart w:id="13519" w:name="_Toc98347545"/>
        <w:bookmarkStart w:id="13520" w:name="_Toc99536830"/>
        <w:bookmarkStart w:id="13521" w:name="_Toc99718956"/>
        <w:bookmarkStart w:id="13522" w:name="_Toc99969613"/>
        <w:bookmarkEnd w:id="13475"/>
        <w:bookmarkEnd w:id="13476"/>
        <w:bookmarkEnd w:id="13477"/>
        <w:bookmarkEnd w:id="13478"/>
        <w:bookmarkEnd w:id="13479"/>
        <w:bookmarkEnd w:id="13480"/>
        <w:bookmarkEnd w:id="13481"/>
        <w:bookmarkEnd w:id="13482"/>
        <w:bookmarkEnd w:id="13483"/>
        <w:bookmarkEnd w:id="13484"/>
        <w:bookmarkEnd w:id="13485"/>
        <w:bookmarkEnd w:id="13486"/>
        <w:bookmarkEnd w:id="13487"/>
        <w:bookmarkEnd w:id="13488"/>
        <w:bookmarkEnd w:id="13489"/>
        <w:bookmarkEnd w:id="13490"/>
        <w:bookmarkEnd w:id="13491"/>
        <w:bookmarkEnd w:id="13492"/>
        <w:bookmarkEnd w:id="13493"/>
        <w:bookmarkEnd w:id="13494"/>
        <w:bookmarkEnd w:id="13495"/>
        <w:bookmarkEnd w:id="13496"/>
        <w:bookmarkEnd w:id="13497"/>
        <w:bookmarkEnd w:id="13498"/>
        <w:bookmarkEnd w:id="13499"/>
        <w:bookmarkEnd w:id="13500"/>
        <w:bookmarkEnd w:id="13501"/>
        <w:bookmarkEnd w:id="13502"/>
        <w:bookmarkEnd w:id="13503"/>
        <w:bookmarkEnd w:id="13504"/>
        <w:bookmarkEnd w:id="13505"/>
        <w:bookmarkEnd w:id="13506"/>
        <w:bookmarkEnd w:id="13507"/>
        <w:bookmarkEnd w:id="13508"/>
        <w:bookmarkEnd w:id="13509"/>
        <w:bookmarkEnd w:id="13510"/>
        <w:bookmarkEnd w:id="13511"/>
        <w:bookmarkEnd w:id="13512"/>
        <w:bookmarkEnd w:id="13513"/>
        <w:bookmarkEnd w:id="13514"/>
        <w:bookmarkEnd w:id="13515"/>
        <w:bookmarkEnd w:id="13516"/>
        <w:bookmarkEnd w:id="13517"/>
        <w:bookmarkEnd w:id="13518"/>
        <w:bookmarkEnd w:id="13519"/>
        <w:bookmarkEnd w:id="13520"/>
        <w:bookmarkEnd w:id="13521"/>
        <w:bookmarkEnd w:id="13522"/>
      </w:moveFrom>
    </w:p>
    <w:p w14:paraId="05ADC026" w14:textId="0126E201" w:rsidR="00FF153E" w:rsidRPr="00FF6A71" w:rsidDel="00901B80" w:rsidRDefault="00FF153E" w:rsidP="0021440D">
      <w:pPr>
        <w:numPr>
          <w:ilvl w:val="0"/>
          <w:numId w:val="38"/>
        </w:numPr>
        <w:rPr>
          <w:moveFrom w:id="13523" w:author="pete jones" w:date="2022-01-03T12:19:00Z"/>
        </w:rPr>
      </w:pPr>
      <w:moveFrom w:id="13524" w:author="pete jones" w:date="2022-01-03T12:19:00Z">
        <w:r w:rsidRPr="00FF6A71" w:rsidDel="00901B80">
          <w:t xml:space="preserve">I was only doing my </w:t>
        </w:r>
        <w:r w:rsidR="004D3CD3" w:rsidRPr="00FF6A71" w:rsidDel="00901B80">
          <w:t>job.</w:t>
        </w:r>
        <w:bookmarkStart w:id="13525" w:name="_Toc92119743"/>
        <w:bookmarkStart w:id="13526" w:name="_Toc92120085"/>
        <w:bookmarkStart w:id="13527" w:name="_Toc92120426"/>
        <w:bookmarkStart w:id="13528" w:name="_Toc92120764"/>
        <w:bookmarkStart w:id="13529" w:name="_Toc92121105"/>
        <w:bookmarkStart w:id="13530" w:name="_Toc92121446"/>
        <w:bookmarkStart w:id="13531" w:name="_Toc92121792"/>
        <w:bookmarkStart w:id="13532" w:name="_Toc92187484"/>
        <w:bookmarkStart w:id="13533" w:name="_Toc92187827"/>
        <w:bookmarkStart w:id="13534" w:name="_Toc92191214"/>
        <w:bookmarkStart w:id="13535" w:name="_Toc92191681"/>
        <w:bookmarkStart w:id="13536" w:name="_Toc92192149"/>
        <w:bookmarkStart w:id="13537" w:name="_Toc92192534"/>
        <w:bookmarkStart w:id="13538" w:name="_Toc92192920"/>
        <w:bookmarkStart w:id="13539" w:name="_Toc92193281"/>
        <w:bookmarkStart w:id="13540" w:name="_Toc92193655"/>
        <w:bookmarkStart w:id="13541" w:name="_Toc92194001"/>
        <w:bookmarkStart w:id="13542" w:name="_Toc92194454"/>
        <w:bookmarkStart w:id="13543" w:name="_Toc92194822"/>
        <w:bookmarkStart w:id="13544" w:name="_Toc92195170"/>
        <w:bookmarkStart w:id="13545" w:name="_Toc92198081"/>
        <w:bookmarkStart w:id="13546" w:name="_Toc92200629"/>
        <w:bookmarkStart w:id="13547" w:name="_Toc92201559"/>
        <w:bookmarkStart w:id="13548" w:name="_Toc92207883"/>
        <w:bookmarkStart w:id="13549" w:name="_Toc92373709"/>
        <w:bookmarkStart w:id="13550" w:name="_Toc92375107"/>
        <w:bookmarkStart w:id="13551" w:name="_Toc92375750"/>
        <w:bookmarkStart w:id="13552" w:name="_Toc92813458"/>
        <w:bookmarkStart w:id="13553" w:name="_Toc92962680"/>
        <w:bookmarkStart w:id="13554" w:name="_Toc93130400"/>
        <w:bookmarkStart w:id="13555" w:name="_Toc94535356"/>
        <w:bookmarkStart w:id="13556" w:name="_Toc94628662"/>
        <w:bookmarkStart w:id="13557" w:name="_Toc95139932"/>
        <w:bookmarkStart w:id="13558" w:name="_Toc95231730"/>
        <w:bookmarkStart w:id="13559" w:name="_Toc97115028"/>
        <w:bookmarkStart w:id="13560" w:name="_Toc98086464"/>
        <w:bookmarkStart w:id="13561" w:name="_Toc98332700"/>
        <w:bookmarkStart w:id="13562" w:name="_Toc98333339"/>
        <w:bookmarkStart w:id="13563" w:name="_Toc98341665"/>
        <w:bookmarkStart w:id="13564" w:name="_Toc98345057"/>
        <w:bookmarkStart w:id="13565" w:name="_Toc98345584"/>
        <w:bookmarkStart w:id="13566" w:name="_Toc98346108"/>
        <w:bookmarkStart w:id="13567" w:name="_Toc98346666"/>
        <w:bookmarkStart w:id="13568" w:name="_Toc98347106"/>
        <w:bookmarkStart w:id="13569" w:name="_Toc98347546"/>
        <w:bookmarkStart w:id="13570" w:name="_Toc99536831"/>
        <w:bookmarkStart w:id="13571" w:name="_Toc99718957"/>
        <w:bookmarkStart w:id="13572" w:name="_Toc99969614"/>
        <w:bookmarkEnd w:id="13525"/>
        <w:bookmarkEnd w:id="13526"/>
        <w:bookmarkEnd w:id="13527"/>
        <w:bookmarkEnd w:id="13528"/>
        <w:bookmarkEnd w:id="13529"/>
        <w:bookmarkEnd w:id="13530"/>
        <w:bookmarkEnd w:id="13531"/>
        <w:bookmarkEnd w:id="13532"/>
        <w:bookmarkEnd w:id="13533"/>
        <w:bookmarkEnd w:id="13534"/>
        <w:bookmarkEnd w:id="13535"/>
        <w:bookmarkEnd w:id="13536"/>
        <w:bookmarkEnd w:id="13537"/>
        <w:bookmarkEnd w:id="13538"/>
        <w:bookmarkEnd w:id="13539"/>
        <w:bookmarkEnd w:id="13540"/>
        <w:bookmarkEnd w:id="13541"/>
        <w:bookmarkEnd w:id="13542"/>
        <w:bookmarkEnd w:id="13543"/>
        <w:bookmarkEnd w:id="13544"/>
        <w:bookmarkEnd w:id="13545"/>
        <w:bookmarkEnd w:id="13546"/>
        <w:bookmarkEnd w:id="13547"/>
        <w:bookmarkEnd w:id="13548"/>
        <w:bookmarkEnd w:id="13549"/>
        <w:bookmarkEnd w:id="13550"/>
        <w:bookmarkEnd w:id="13551"/>
        <w:bookmarkEnd w:id="13552"/>
        <w:bookmarkEnd w:id="13553"/>
        <w:bookmarkEnd w:id="13554"/>
        <w:bookmarkEnd w:id="13555"/>
        <w:bookmarkEnd w:id="13556"/>
        <w:bookmarkEnd w:id="13557"/>
        <w:bookmarkEnd w:id="13558"/>
        <w:bookmarkEnd w:id="13559"/>
        <w:bookmarkEnd w:id="13560"/>
        <w:bookmarkEnd w:id="13561"/>
        <w:bookmarkEnd w:id="13562"/>
        <w:bookmarkEnd w:id="13563"/>
        <w:bookmarkEnd w:id="13564"/>
        <w:bookmarkEnd w:id="13565"/>
        <w:bookmarkEnd w:id="13566"/>
        <w:bookmarkEnd w:id="13567"/>
        <w:bookmarkEnd w:id="13568"/>
        <w:bookmarkEnd w:id="13569"/>
        <w:bookmarkEnd w:id="13570"/>
        <w:bookmarkEnd w:id="13571"/>
        <w:bookmarkEnd w:id="13572"/>
      </w:moveFrom>
    </w:p>
    <w:p w14:paraId="75B13324" w14:textId="7DF73A4B" w:rsidR="00FF153E" w:rsidRPr="00FF6A71" w:rsidDel="00901B80" w:rsidRDefault="00FF153E" w:rsidP="0021440D">
      <w:pPr>
        <w:numPr>
          <w:ilvl w:val="0"/>
          <w:numId w:val="38"/>
        </w:numPr>
        <w:rPr>
          <w:moveFrom w:id="13573" w:author="pete jones" w:date="2022-01-03T12:19:00Z"/>
        </w:rPr>
      </w:pPr>
      <w:moveFrom w:id="13574" w:author="pete jones" w:date="2022-01-03T12:19:00Z">
        <w:r w:rsidRPr="00FF6A71" w:rsidDel="00901B80">
          <w:t xml:space="preserve">The end justifies the </w:t>
        </w:r>
        <w:r w:rsidR="004D3CD3" w:rsidRPr="00FF6A71" w:rsidDel="00901B80">
          <w:t>means.</w:t>
        </w:r>
        <w:bookmarkStart w:id="13575" w:name="_Toc92119744"/>
        <w:bookmarkStart w:id="13576" w:name="_Toc92120086"/>
        <w:bookmarkStart w:id="13577" w:name="_Toc92120427"/>
        <w:bookmarkStart w:id="13578" w:name="_Toc92120765"/>
        <w:bookmarkStart w:id="13579" w:name="_Toc92121106"/>
        <w:bookmarkStart w:id="13580" w:name="_Toc92121447"/>
        <w:bookmarkStart w:id="13581" w:name="_Toc92121793"/>
        <w:bookmarkStart w:id="13582" w:name="_Toc92187485"/>
        <w:bookmarkStart w:id="13583" w:name="_Toc92187828"/>
        <w:bookmarkStart w:id="13584" w:name="_Toc92191215"/>
        <w:bookmarkStart w:id="13585" w:name="_Toc92191682"/>
        <w:bookmarkStart w:id="13586" w:name="_Toc92192150"/>
        <w:bookmarkStart w:id="13587" w:name="_Toc92192535"/>
        <w:bookmarkStart w:id="13588" w:name="_Toc92192921"/>
        <w:bookmarkStart w:id="13589" w:name="_Toc92193282"/>
        <w:bookmarkStart w:id="13590" w:name="_Toc92193656"/>
        <w:bookmarkStart w:id="13591" w:name="_Toc92194002"/>
        <w:bookmarkStart w:id="13592" w:name="_Toc92194455"/>
        <w:bookmarkStart w:id="13593" w:name="_Toc92194823"/>
        <w:bookmarkStart w:id="13594" w:name="_Toc92195171"/>
        <w:bookmarkStart w:id="13595" w:name="_Toc92198082"/>
        <w:bookmarkStart w:id="13596" w:name="_Toc92200630"/>
        <w:bookmarkStart w:id="13597" w:name="_Toc92201560"/>
        <w:bookmarkStart w:id="13598" w:name="_Toc92207884"/>
        <w:bookmarkStart w:id="13599" w:name="_Toc92373710"/>
        <w:bookmarkStart w:id="13600" w:name="_Toc92375108"/>
        <w:bookmarkStart w:id="13601" w:name="_Toc92375751"/>
        <w:bookmarkStart w:id="13602" w:name="_Toc92813459"/>
        <w:bookmarkStart w:id="13603" w:name="_Toc92962681"/>
        <w:bookmarkStart w:id="13604" w:name="_Toc93130401"/>
        <w:bookmarkStart w:id="13605" w:name="_Toc94535357"/>
        <w:bookmarkStart w:id="13606" w:name="_Toc94628663"/>
        <w:bookmarkStart w:id="13607" w:name="_Toc95139933"/>
        <w:bookmarkStart w:id="13608" w:name="_Toc95231731"/>
        <w:bookmarkStart w:id="13609" w:name="_Toc97115029"/>
        <w:bookmarkStart w:id="13610" w:name="_Toc98086465"/>
        <w:bookmarkStart w:id="13611" w:name="_Toc98332701"/>
        <w:bookmarkStart w:id="13612" w:name="_Toc98333340"/>
        <w:bookmarkStart w:id="13613" w:name="_Toc98341666"/>
        <w:bookmarkStart w:id="13614" w:name="_Toc98345058"/>
        <w:bookmarkStart w:id="13615" w:name="_Toc98345585"/>
        <w:bookmarkStart w:id="13616" w:name="_Toc98346109"/>
        <w:bookmarkStart w:id="13617" w:name="_Toc98346667"/>
        <w:bookmarkStart w:id="13618" w:name="_Toc98347107"/>
        <w:bookmarkStart w:id="13619" w:name="_Toc98347547"/>
        <w:bookmarkStart w:id="13620" w:name="_Toc99536832"/>
        <w:bookmarkStart w:id="13621" w:name="_Toc99718958"/>
        <w:bookmarkStart w:id="13622" w:name="_Toc99969615"/>
        <w:bookmarkEnd w:id="13575"/>
        <w:bookmarkEnd w:id="13576"/>
        <w:bookmarkEnd w:id="13577"/>
        <w:bookmarkEnd w:id="13578"/>
        <w:bookmarkEnd w:id="13579"/>
        <w:bookmarkEnd w:id="13580"/>
        <w:bookmarkEnd w:id="13581"/>
        <w:bookmarkEnd w:id="13582"/>
        <w:bookmarkEnd w:id="13583"/>
        <w:bookmarkEnd w:id="13584"/>
        <w:bookmarkEnd w:id="13585"/>
        <w:bookmarkEnd w:id="13586"/>
        <w:bookmarkEnd w:id="13587"/>
        <w:bookmarkEnd w:id="13588"/>
        <w:bookmarkEnd w:id="13589"/>
        <w:bookmarkEnd w:id="13590"/>
        <w:bookmarkEnd w:id="13591"/>
        <w:bookmarkEnd w:id="13592"/>
        <w:bookmarkEnd w:id="13593"/>
        <w:bookmarkEnd w:id="13594"/>
        <w:bookmarkEnd w:id="13595"/>
        <w:bookmarkEnd w:id="13596"/>
        <w:bookmarkEnd w:id="13597"/>
        <w:bookmarkEnd w:id="13598"/>
        <w:bookmarkEnd w:id="13599"/>
        <w:bookmarkEnd w:id="13600"/>
        <w:bookmarkEnd w:id="13601"/>
        <w:bookmarkEnd w:id="13602"/>
        <w:bookmarkEnd w:id="13603"/>
        <w:bookmarkEnd w:id="13604"/>
        <w:bookmarkEnd w:id="13605"/>
        <w:bookmarkEnd w:id="13606"/>
        <w:bookmarkEnd w:id="13607"/>
        <w:bookmarkEnd w:id="13608"/>
        <w:bookmarkEnd w:id="13609"/>
        <w:bookmarkEnd w:id="13610"/>
        <w:bookmarkEnd w:id="13611"/>
        <w:bookmarkEnd w:id="13612"/>
        <w:bookmarkEnd w:id="13613"/>
        <w:bookmarkEnd w:id="13614"/>
        <w:bookmarkEnd w:id="13615"/>
        <w:bookmarkEnd w:id="13616"/>
        <w:bookmarkEnd w:id="13617"/>
        <w:bookmarkEnd w:id="13618"/>
        <w:bookmarkEnd w:id="13619"/>
        <w:bookmarkEnd w:id="13620"/>
        <w:bookmarkEnd w:id="13621"/>
        <w:bookmarkEnd w:id="13622"/>
      </w:moveFrom>
    </w:p>
    <w:p w14:paraId="2A03D4E8" w14:textId="115E5111" w:rsidR="00FF153E" w:rsidRPr="00FF6A71" w:rsidDel="00901B80" w:rsidRDefault="007F61D3" w:rsidP="0021440D">
      <w:pPr>
        <w:numPr>
          <w:ilvl w:val="0"/>
          <w:numId w:val="38"/>
        </w:numPr>
        <w:rPr>
          <w:moveFrom w:id="13623" w:author="pete jones" w:date="2022-01-03T12:19:00Z"/>
        </w:rPr>
      </w:pPr>
      <w:moveFrom w:id="13624" w:author="pete jones" w:date="2022-01-03T12:19:00Z">
        <w:r w:rsidRPr="00FF6A71" w:rsidDel="00901B80">
          <w:t>It is</w:t>
        </w:r>
        <w:r w:rsidR="00FF153E" w:rsidRPr="00FF6A71" w:rsidDel="00901B80">
          <w:t xml:space="preserve"> just the way we do things round </w:t>
        </w:r>
        <w:r w:rsidR="004D3CD3" w:rsidRPr="00FF6A71" w:rsidDel="00901B80">
          <w:t>here.</w:t>
        </w:r>
        <w:bookmarkStart w:id="13625" w:name="_Toc92119745"/>
        <w:bookmarkStart w:id="13626" w:name="_Toc92120087"/>
        <w:bookmarkStart w:id="13627" w:name="_Toc92120428"/>
        <w:bookmarkStart w:id="13628" w:name="_Toc92120766"/>
        <w:bookmarkStart w:id="13629" w:name="_Toc92121107"/>
        <w:bookmarkStart w:id="13630" w:name="_Toc92121448"/>
        <w:bookmarkStart w:id="13631" w:name="_Toc92121794"/>
        <w:bookmarkStart w:id="13632" w:name="_Toc92187486"/>
        <w:bookmarkStart w:id="13633" w:name="_Toc92187829"/>
        <w:bookmarkStart w:id="13634" w:name="_Toc92191216"/>
        <w:bookmarkStart w:id="13635" w:name="_Toc92191683"/>
        <w:bookmarkStart w:id="13636" w:name="_Toc92192151"/>
        <w:bookmarkStart w:id="13637" w:name="_Toc92192536"/>
        <w:bookmarkStart w:id="13638" w:name="_Toc92192922"/>
        <w:bookmarkStart w:id="13639" w:name="_Toc92193283"/>
        <w:bookmarkStart w:id="13640" w:name="_Toc92193657"/>
        <w:bookmarkStart w:id="13641" w:name="_Toc92194003"/>
        <w:bookmarkStart w:id="13642" w:name="_Toc92194456"/>
        <w:bookmarkStart w:id="13643" w:name="_Toc92194824"/>
        <w:bookmarkStart w:id="13644" w:name="_Toc92195172"/>
        <w:bookmarkStart w:id="13645" w:name="_Toc92198083"/>
        <w:bookmarkStart w:id="13646" w:name="_Toc92200631"/>
        <w:bookmarkStart w:id="13647" w:name="_Toc92201561"/>
        <w:bookmarkStart w:id="13648" w:name="_Toc92207885"/>
        <w:bookmarkStart w:id="13649" w:name="_Toc92373711"/>
        <w:bookmarkStart w:id="13650" w:name="_Toc92375109"/>
        <w:bookmarkStart w:id="13651" w:name="_Toc92375752"/>
        <w:bookmarkStart w:id="13652" w:name="_Toc92813460"/>
        <w:bookmarkStart w:id="13653" w:name="_Toc92962682"/>
        <w:bookmarkStart w:id="13654" w:name="_Toc93130402"/>
        <w:bookmarkStart w:id="13655" w:name="_Toc94535358"/>
        <w:bookmarkStart w:id="13656" w:name="_Toc94628664"/>
        <w:bookmarkStart w:id="13657" w:name="_Toc95139934"/>
        <w:bookmarkStart w:id="13658" w:name="_Toc95231732"/>
        <w:bookmarkStart w:id="13659" w:name="_Toc97115030"/>
        <w:bookmarkStart w:id="13660" w:name="_Toc98086466"/>
        <w:bookmarkStart w:id="13661" w:name="_Toc98332702"/>
        <w:bookmarkStart w:id="13662" w:name="_Toc98333341"/>
        <w:bookmarkStart w:id="13663" w:name="_Toc98341667"/>
        <w:bookmarkStart w:id="13664" w:name="_Toc98345059"/>
        <w:bookmarkStart w:id="13665" w:name="_Toc98345586"/>
        <w:bookmarkStart w:id="13666" w:name="_Toc98346110"/>
        <w:bookmarkStart w:id="13667" w:name="_Toc98346668"/>
        <w:bookmarkStart w:id="13668" w:name="_Toc98347108"/>
        <w:bookmarkStart w:id="13669" w:name="_Toc98347548"/>
        <w:bookmarkStart w:id="13670" w:name="_Toc99536833"/>
        <w:bookmarkStart w:id="13671" w:name="_Toc99718959"/>
        <w:bookmarkStart w:id="13672" w:name="_Toc99969616"/>
        <w:bookmarkEnd w:id="13625"/>
        <w:bookmarkEnd w:id="13626"/>
        <w:bookmarkEnd w:id="13627"/>
        <w:bookmarkEnd w:id="13628"/>
        <w:bookmarkEnd w:id="13629"/>
        <w:bookmarkEnd w:id="13630"/>
        <w:bookmarkEnd w:id="13631"/>
        <w:bookmarkEnd w:id="13632"/>
        <w:bookmarkEnd w:id="13633"/>
        <w:bookmarkEnd w:id="13634"/>
        <w:bookmarkEnd w:id="13635"/>
        <w:bookmarkEnd w:id="13636"/>
        <w:bookmarkEnd w:id="13637"/>
        <w:bookmarkEnd w:id="13638"/>
        <w:bookmarkEnd w:id="13639"/>
        <w:bookmarkEnd w:id="13640"/>
        <w:bookmarkEnd w:id="13641"/>
        <w:bookmarkEnd w:id="13642"/>
        <w:bookmarkEnd w:id="13643"/>
        <w:bookmarkEnd w:id="13644"/>
        <w:bookmarkEnd w:id="13645"/>
        <w:bookmarkEnd w:id="13646"/>
        <w:bookmarkEnd w:id="13647"/>
        <w:bookmarkEnd w:id="13648"/>
        <w:bookmarkEnd w:id="13649"/>
        <w:bookmarkEnd w:id="13650"/>
        <w:bookmarkEnd w:id="13651"/>
        <w:bookmarkEnd w:id="13652"/>
        <w:bookmarkEnd w:id="13653"/>
        <w:bookmarkEnd w:id="13654"/>
        <w:bookmarkEnd w:id="13655"/>
        <w:bookmarkEnd w:id="13656"/>
        <w:bookmarkEnd w:id="13657"/>
        <w:bookmarkEnd w:id="13658"/>
        <w:bookmarkEnd w:id="13659"/>
        <w:bookmarkEnd w:id="13660"/>
        <w:bookmarkEnd w:id="13661"/>
        <w:bookmarkEnd w:id="13662"/>
        <w:bookmarkEnd w:id="13663"/>
        <w:bookmarkEnd w:id="13664"/>
        <w:bookmarkEnd w:id="13665"/>
        <w:bookmarkEnd w:id="13666"/>
        <w:bookmarkEnd w:id="13667"/>
        <w:bookmarkEnd w:id="13668"/>
        <w:bookmarkEnd w:id="13669"/>
        <w:bookmarkEnd w:id="13670"/>
        <w:bookmarkEnd w:id="13671"/>
        <w:bookmarkEnd w:id="13672"/>
      </w:moveFrom>
    </w:p>
    <w:p w14:paraId="700B8040" w14:textId="7A36E4AD" w:rsidR="00FF153E" w:rsidRPr="00FF6A71" w:rsidDel="00901B80" w:rsidRDefault="007F61D3" w:rsidP="0021440D">
      <w:pPr>
        <w:numPr>
          <w:ilvl w:val="0"/>
          <w:numId w:val="38"/>
        </w:numPr>
        <w:rPr>
          <w:moveFrom w:id="13673" w:author="pete jones" w:date="2022-01-03T12:19:00Z"/>
        </w:rPr>
      </w:pPr>
      <w:moveFrom w:id="13674" w:author="pete jones" w:date="2022-01-03T12:19:00Z">
        <w:r w:rsidRPr="00FF6A71" w:rsidDel="00901B80">
          <w:t>It is</w:t>
        </w:r>
        <w:r w:rsidR="00FF153E" w:rsidRPr="00FF6A71" w:rsidDel="00901B80">
          <w:t xml:space="preserve"> not really cheating, anyway.</w:t>
        </w:r>
        <w:bookmarkStart w:id="13675" w:name="_Toc92119746"/>
        <w:bookmarkStart w:id="13676" w:name="_Toc92120088"/>
        <w:bookmarkStart w:id="13677" w:name="_Toc92120429"/>
        <w:bookmarkStart w:id="13678" w:name="_Toc92120767"/>
        <w:bookmarkStart w:id="13679" w:name="_Toc92121108"/>
        <w:bookmarkStart w:id="13680" w:name="_Toc92121449"/>
        <w:bookmarkStart w:id="13681" w:name="_Toc92121795"/>
        <w:bookmarkStart w:id="13682" w:name="_Toc92187487"/>
        <w:bookmarkStart w:id="13683" w:name="_Toc92187830"/>
        <w:bookmarkStart w:id="13684" w:name="_Toc92191217"/>
        <w:bookmarkStart w:id="13685" w:name="_Toc92191684"/>
        <w:bookmarkStart w:id="13686" w:name="_Toc92192152"/>
        <w:bookmarkStart w:id="13687" w:name="_Toc92192537"/>
        <w:bookmarkStart w:id="13688" w:name="_Toc92192923"/>
        <w:bookmarkStart w:id="13689" w:name="_Toc92193284"/>
        <w:bookmarkStart w:id="13690" w:name="_Toc92193658"/>
        <w:bookmarkStart w:id="13691" w:name="_Toc92194004"/>
        <w:bookmarkStart w:id="13692" w:name="_Toc92194457"/>
        <w:bookmarkStart w:id="13693" w:name="_Toc92194825"/>
        <w:bookmarkStart w:id="13694" w:name="_Toc92195173"/>
        <w:bookmarkStart w:id="13695" w:name="_Toc92198084"/>
        <w:bookmarkStart w:id="13696" w:name="_Toc92200632"/>
        <w:bookmarkStart w:id="13697" w:name="_Toc92201562"/>
        <w:bookmarkStart w:id="13698" w:name="_Toc92207886"/>
        <w:bookmarkStart w:id="13699" w:name="_Toc92373712"/>
        <w:bookmarkStart w:id="13700" w:name="_Toc92375110"/>
        <w:bookmarkStart w:id="13701" w:name="_Toc92375753"/>
        <w:bookmarkStart w:id="13702" w:name="_Toc92813461"/>
        <w:bookmarkStart w:id="13703" w:name="_Toc92962683"/>
        <w:bookmarkStart w:id="13704" w:name="_Toc93130403"/>
        <w:bookmarkStart w:id="13705" w:name="_Toc94535359"/>
        <w:bookmarkStart w:id="13706" w:name="_Toc94628665"/>
        <w:bookmarkStart w:id="13707" w:name="_Toc95139935"/>
        <w:bookmarkStart w:id="13708" w:name="_Toc95231733"/>
        <w:bookmarkStart w:id="13709" w:name="_Toc97115031"/>
        <w:bookmarkStart w:id="13710" w:name="_Toc98086467"/>
        <w:bookmarkStart w:id="13711" w:name="_Toc98332703"/>
        <w:bookmarkStart w:id="13712" w:name="_Toc98333342"/>
        <w:bookmarkStart w:id="13713" w:name="_Toc98341668"/>
        <w:bookmarkStart w:id="13714" w:name="_Toc98345060"/>
        <w:bookmarkStart w:id="13715" w:name="_Toc98345587"/>
        <w:bookmarkStart w:id="13716" w:name="_Toc98346111"/>
        <w:bookmarkStart w:id="13717" w:name="_Toc98346669"/>
        <w:bookmarkStart w:id="13718" w:name="_Toc98347109"/>
        <w:bookmarkStart w:id="13719" w:name="_Toc98347549"/>
        <w:bookmarkStart w:id="13720" w:name="_Toc99536834"/>
        <w:bookmarkStart w:id="13721" w:name="_Toc99718960"/>
        <w:bookmarkStart w:id="13722" w:name="_Toc99969617"/>
        <w:bookmarkEnd w:id="13675"/>
        <w:bookmarkEnd w:id="13676"/>
        <w:bookmarkEnd w:id="13677"/>
        <w:bookmarkEnd w:id="13678"/>
        <w:bookmarkEnd w:id="13679"/>
        <w:bookmarkEnd w:id="13680"/>
        <w:bookmarkEnd w:id="13681"/>
        <w:bookmarkEnd w:id="13682"/>
        <w:bookmarkEnd w:id="13683"/>
        <w:bookmarkEnd w:id="13684"/>
        <w:bookmarkEnd w:id="13685"/>
        <w:bookmarkEnd w:id="13686"/>
        <w:bookmarkEnd w:id="13687"/>
        <w:bookmarkEnd w:id="13688"/>
        <w:bookmarkEnd w:id="13689"/>
        <w:bookmarkEnd w:id="13690"/>
        <w:bookmarkEnd w:id="13691"/>
        <w:bookmarkEnd w:id="13692"/>
        <w:bookmarkEnd w:id="13693"/>
        <w:bookmarkEnd w:id="13694"/>
        <w:bookmarkEnd w:id="13695"/>
        <w:bookmarkEnd w:id="13696"/>
        <w:bookmarkEnd w:id="13697"/>
        <w:bookmarkEnd w:id="13698"/>
        <w:bookmarkEnd w:id="13699"/>
        <w:bookmarkEnd w:id="13700"/>
        <w:bookmarkEnd w:id="13701"/>
        <w:bookmarkEnd w:id="13702"/>
        <w:bookmarkEnd w:id="13703"/>
        <w:bookmarkEnd w:id="13704"/>
        <w:bookmarkEnd w:id="13705"/>
        <w:bookmarkEnd w:id="13706"/>
        <w:bookmarkEnd w:id="13707"/>
        <w:bookmarkEnd w:id="13708"/>
        <w:bookmarkEnd w:id="13709"/>
        <w:bookmarkEnd w:id="13710"/>
        <w:bookmarkEnd w:id="13711"/>
        <w:bookmarkEnd w:id="13712"/>
        <w:bookmarkEnd w:id="13713"/>
        <w:bookmarkEnd w:id="13714"/>
        <w:bookmarkEnd w:id="13715"/>
        <w:bookmarkEnd w:id="13716"/>
        <w:bookmarkEnd w:id="13717"/>
        <w:bookmarkEnd w:id="13718"/>
        <w:bookmarkEnd w:id="13719"/>
        <w:bookmarkEnd w:id="13720"/>
        <w:bookmarkEnd w:id="13721"/>
        <w:bookmarkEnd w:id="13722"/>
      </w:moveFrom>
    </w:p>
    <w:p w14:paraId="04440B65" w14:textId="35CBF913" w:rsidR="00FF153E" w:rsidRPr="00FF6A71" w:rsidDel="00901B80" w:rsidRDefault="00FF153E" w:rsidP="00FF153E">
      <w:pPr>
        <w:rPr>
          <w:moveFrom w:id="13723" w:author="pete jones" w:date="2022-01-03T12:19:00Z"/>
        </w:rPr>
      </w:pPr>
      <w:moveFrom w:id="13724" w:author="pete jones" w:date="2022-01-03T12:19:00Z">
        <w:r w:rsidRPr="00FF6A71" w:rsidDel="00901B80">
          <w:t xml:space="preserve">Politicians, </w:t>
        </w:r>
        <w:r w:rsidR="007F61D3" w:rsidRPr="00FF6A71" w:rsidDel="00901B80">
          <w:t>banks,</w:t>
        </w:r>
        <w:r w:rsidRPr="00FF6A71" w:rsidDel="00901B80">
          <w:t xml:space="preserve"> and large multi-national companies are subjected to the harsh spotlight of the media when they are exposed. Most of society is appeased by the fact these corporations (and individuals) were caught in the act and embarrassed, but are they satisfactory dealt with? Theft is defined as “the felonious taking and removing of personal property with intent to permanently deprive the rightful owner of it”. Fraud is defined as “intentional perversion of truth to induce another to part with something of value or to surrender a legal right”. Society would rightfully expect those found guilty of such crimes to suffer an appropriate punishment. Cheating in a personal relationship can also be considered a crime but as in many other instances of cheating it is considered ok so long as you </w:t>
        </w:r>
        <w:r w:rsidR="007F61D3" w:rsidRPr="00FF6A71" w:rsidDel="00901B80">
          <w:t>do not</w:t>
        </w:r>
        <w:r w:rsidRPr="00FF6A71" w:rsidDel="00901B80">
          <w:t xml:space="preserve"> get caught. This is perhaps the main reason why people cheat, if they </w:t>
        </w:r>
        <w:r w:rsidR="007F61D3" w:rsidRPr="00FF6A71" w:rsidDel="00901B80">
          <w:t>do not</w:t>
        </w:r>
        <w:r w:rsidRPr="00FF6A71" w:rsidDel="00901B80">
          <w:t xml:space="preserve"> get </w:t>
        </w:r>
        <w:r w:rsidR="004D3CD3" w:rsidRPr="00FF6A71" w:rsidDel="00901B80">
          <w:t>caught,</w:t>
        </w:r>
        <w:r w:rsidRPr="00FF6A71" w:rsidDel="00901B80">
          <w:t xml:space="preserve"> they can excuse themselves by rationalising that “others do it so why not me” or “I must do it to compete effectively”.</w:t>
        </w:r>
        <w:bookmarkStart w:id="13725" w:name="_Toc92119747"/>
        <w:bookmarkStart w:id="13726" w:name="_Toc92120089"/>
        <w:bookmarkStart w:id="13727" w:name="_Toc92120430"/>
        <w:bookmarkStart w:id="13728" w:name="_Toc92120768"/>
        <w:bookmarkStart w:id="13729" w:name="_Toc92121109"/>
        <w:bookmarkStart w:id="13730" w:name="_Toc92121450"/>
        <w:bookmarkStart w:id="13731" w:name="_Toc92121796"/>
        <w:bookmarkStart w:id="13732" w:name="_Toc92187488"/>
        <w:bookmarkStart w:id="13733" w:name="_Toc92187831"/>
        <w:bookmarkStart w:id="13734" w:name="_Toc92191218"/>
        <w:bookmarkStart w:id="13735" w:name="_Toc92191685"/>
        <w:bookmarkStart w:id="13736" w:name="_Toc92192153"/>
        <w:bookmarkStart w:id="13737" w:name="_Toc92192538"/>
        <w:bookmarkStart w:id="13738" w:name="_Toc92192924"/>
        <w:bookmarkStart w:id="13739" w:name="_Toc92193285"/>
        <w:bookmarkStart w:id="13740" w:name="_Toc92193659"/>
        <w:bookmarkStart w:id="13741" w:name="_Toc92194005"/>
        <w:bookmarkStart w:id="13742" w:name="_Toc92194458"/>
        <w:bookmarkStart w:id="13743" w:name="_Toc92194826"/>
        <w:bookmarkStart w:id="13744" w:name="_Toc92195174"/>
        <w:bookmarkStart w:id="13745" w:name="_Toc92198085"/>
        <w:bookmarkStart w:id="13746" w:name="_Toc92200633"/>
        <w:bookmarkStart w:id="13747" w:name="_Toc92201563"/>
        <w:bookmarkStart w:id="13748" w:name="_Toc92207887"/>
        <w:bookmarkStart w:id="13749" w:name="_Toc92373713"/>
        <w:bookmarkStart w:id="13750" w:name="_Toc92375111"/>
        <w:bookmarkStart w:id="13751" w:name="_Toc92375754"/>
        <w:bookmarkStart w:id="13752" w:name="_Toc92813462"/>
        <w:bookmarkStart w:id="13753" w:name="_Toc92962684"/>
        <w:bookmarkStart w:id="13754" w:name="_Toc93130404"/>
        <w:bookmarkStart w:id="13755" w:name="_Toc94535360"/>
        <w:bookmarkStart w:id="13756" w:name="_Toc94628666"/>
        <w:bookmarkStart w:id="13757" w:name="_Toc95139936"/>
        <w:bookmarkStart w:id="13758" w:name="_Toc95231734"/>
        <w:bookmarkStart w:id="13759" w:name="_Toc97115032"/>
        <w:bookmarkStart w:id="13760" w:name="_Toc98086468"/>
        <w:bookmarkStart w:id="13761" w:name="_Toc98332704"/>
        <w:bookmarkStart w:id="13762" w:name="_Toc98333343"/>
        <w:bookmarkStart w:id="13763" w:name="_Toc98341669"/>
        <w:bookmarkStart w:id="13764" w:name="_Toc98345061"/>
        <w:bookmarkStart w:id="13765" w:name="_Toc98345588"/>
        <w:bookmarkStart w:id="13766" w:name="_Toc98346112"/>
        <w:bookmarkStart w:id="13767" w:name="_Toc98346670"/>
        <w:bookmarkStart w:id="13768" w:name="_Toc98347110"/>
        <w:bookmarkStart w:id="13769" w:name="_Toc98347550"/>
        <w:bookmarkStart w:id="13770" w:name="_Toc99536835"/>
        <w:bookmarkStart w:id="13771" w:name="_Toc99718961"/>
        <w:bookmarkStart w:id="13772" w:name="_Toc99969618"/>
        <w:bookmarkStart w:id="13773" w:name="_Toc511736852"/>
        <w:bookmarkEnd w:id="13725"/>
        <w:bookmarkEnd w:id="13726"/>
        <w:bookmarkEnd w:id="13727"/>
        <w:bookmarkEnd w:id="13728"/>
        <w:bookmarkEnd w:id="13729"/>
        <w:bookmarkEnd w:id="13730"/>
        <w:bookmarkEnd w:id="13731"/>
        <w:bookmarkEnd w:id="13732"/>
        <w:bookmarkEnd w:id="13733"/>
        <w:bookmarkEnd w:id="13734"/>
        <w:bookmarkEnd w:id="13735"/>
        <w:bookmarkEnd w:id="13736"/>
        <w:bookmarkEnd w:id="13737"/>
        <w:bookmarkEnd w:id="13738"/>
        <w:bookmarkEnd w:id="13739"/>
        <w:bookmarkEnd w:id="13740"/>
        <w:bookmarkEnd w:id="13741"/>
        <w:bookmarkEnd w:id="13742"/>
        <w:bookmarkEnd w:id="13743"/>
        <w:bookmarkEnd w:id="13744"/>
        <w:bookmarkEnd w:id="13745"/>
        <w:bookmarkEnd w:id="13746"/>
        <w:bookmarkEnd w:id="13747"/>
        <w:bookmarkEnd w:id="13748"/>
        <w:bookmarkEnd w:id="13749"/>
        <w:bookmarkEnd w:id="13750"/>
        <w:bookmarkEnd w:id="13751"/>
        <w:bookmarkEnd w:id="13752"/>
        <w:bookmarkEnd w:id="13753"/>
        <w:bookmarkEnd w:id="13754"/>
        <w:bookmarkEnd w:id="13755"/>
        <w:bookmarkEnd w:id="13756"/>
        <w:bookmarkEnd w:id="13757"/>
        <w:bookmarkEnd w:id="13758"/>
        <w:bookmarkEnd w:id="13759"/>
        <w:bookmarkEnd w:id="13760"/>
        <w:bookmarkEnd w:id="13761"/>
        <w:bookmarkEnd w:id="13762"/>
        <w:bookmarkEnd w:id="13763"/>
        <w:bookmarkEnd w:id="13764"/>
        <w:bookmarkEnd w:id="13765"/>
        <w:bookmarkEnd w:id="13766"/>
        <w:bookmarkEnd w:id="13767"/>
        <w:bookmarkEnd w:id="13768"/>
        <w:bookmarkEnd w:id="13769"/>
        <w:bookmarkEnd w:id="13770"/>
        <w:bookmarkEnd w:id="13771"/>
        <w:bookmarkEnd w:id="13772"/>
      </w:moveFrom>
    </w:p>
    <w:p w14:paraId="4175C3C9" w14:textId="5B33E483" w:rsidR="00FF153E" w:rsidRPr="00FF6A71" w:rsidDel="00901B80" w:rsidRDefault="00FF153E" w:rsidP="00FF153E">
      <w:pPr>
        <w:rPr>
          <w:moveFrom w:id="13774" w:author="pete jones" w:date="2022-01-03T12:19:00Z"/>
          <w:b/>
          <w:bCs/>
          <w:u w:val="single"/>
        </w:rPr>
      </w:pPr>
      <w:moveFrom w:id="13775" w:author="pete jones" w:date="2022-01-03T12:19:00Z">
        <w:r w:rsidRPr="00FF6A71" w:rsidDel="00901B80">
          <w:rPr>
            <w:b/>
            <w:bCs/>
            <w:u w:val="single"/>
          </w:rPr>
          <w:t>Ethics, Trust and Honesty</w:t>
        </w:r>
        <w:bookmarkStart w:id="13776" w:name="_Toc92119748"/>
        <w:bookmarkStart w:id="13777" w:name="_Toc92120090"/>
        <w:bookmarkStart w:id="13778" w:name="_Toc92120431"/>
        <w:bookmarkStart w:id="13779" w:name="_Toc92120769"/>
        <w:bookmarkStart w:id="13780" w:name="_Toc92121110"/>
        <w:bookmarkStart w:id="13781" w:name="_Toc92121451"/>
        <w:bookmarkStart w:id="13782" w:name="_Toc92121797"/>
        <w:bookmarkStart w:id="13783" w:name="_Toc92187489"/>
        <w:bookmarkStart w:id="13784" w:name="_Toc92187832"/>
        <w:bookmarkStart w:id="13785" w:name="_Toc92191219"/>
        <w:bookmarkStart w:id="13786" w:name="_Toc92191686"/>
        <w:bookmarkStart w:id="13787" w:name="_Toc92192154"/>
        <w:bookmarkStart w:id="13788" w:name="_Toc92192539"/>
        <w:bookmarkStart w:id="13789" w:name="_Toc92192925"/>
        <w:bookmarkStart w:id="13790" w:name="_Toc92193286"/>
        <w:bookmarkStart w:id="13791" w:name="_Toc92193660"/>
        <w:bookmarkStart w:id="13792" w:name="_Toc92194006"/>
        <w:bookmarkStart w:id="13793" w:name="_Toc92194459"/>
        <w:bookmarkStart w:id="13794" w:name="_Toc92194827"/>
        <w:bookmarkStart w:id="13795" w:name="_Toc92195175"/>
        <w:bookmarkStart w:id="13796" w:name="_Toc92198086"/>
        <w:bookmarkStart w:id="13797" w:name="_Toc92200634"/>
        <w:bookmarkStart w:id="13798" w:name="_Toc92201564"/>
        <w:bookmarkStart w:id="13799" w:name="_Toc92207888"/>
        <w:bookmarkStart w:id="13800" w:name="_Toc92373714"/>
        <w:bookmarkStart w:id="13801" w:name="_Toc92375112"/>
        <w:bookmarkStart w:id="13802" w:name="_Toc92375755"/>
        <w:bookmarkStart w:id="13803" w:name="_Toc92813463"/>
        <w:bookmarkStart w:id="13804" w:name="_Toc92962685"/>
        <w:bookmarkStart w:id="13805" w:name="_Toc93130405"/>
        <w:bookmarkStart w:id="13806" w:name="_Toc94535361"/>
        <w:bookmarkStart w:id="13807" w:name="_Toc94628667"/>
        <w:bookmarkStart w:id="13808" w:name="_Toc95139937"/>
        <w:bookmarkStart w:id="13809" w:name="_Toc95231735"/>
        <w:bookmarkStart w:id="13810" w:name="_Toc97115033"/>
        <w:bookmarkStart w:id="13811" w:name="_Toc98086469"/>
        <w:bookmarkStart w:id="13812" w:name="_Toc98332705"/>
        <w:bookmarkStart w:id="13813" w:name="_Toc98333344"/>
        <w:bookmarkStart w:id="13814" w:name="_Toc98341670"/>
        <w:bookmarkStart w:id="13815" w:name="_Toc98345062"/>
        <w:bookmarkStart w:id="13816" w:name="_Toc98345589"/>
        <w:bookmarkStart w:id="13817" w:name="_Toc98346113"/>
        <w:bookmarkStart w:id="13818" w:name="_Toc98346671"/>
        <w:bookmarkStart w:id="13819" w:name="_Toc98347111"/>
        <w:bookmarkStart w:id="13820" w:name="_Toc98347551"/>
        <w:bookmarkStart w:id="13821" w:name="_Toc99536836"/>
        <w:bookmarkStart w:id="13822" w:name="_Toc99718962"/>
        <w:bookmarkStart w:id="13823" w:name="_Toc99969619"/>
        <w:bookmarkEnd w:id="13773"/>
        <w:bookmarkEnd w:id="13776"/>
        <w:bookmarkEnd w:id="13777"/>
        <w:bookmarkEnd w:id="13778"/>
        <w:bookmarkEnd w:id="13779"/>
        <w:bookmarkEnd w:id="13780"/>
        <w:bookmarkEnd w:id="13781"/>
        <w:bookmarkEnd w:id="13782"/>
        <w:bookmarkEnd w:id="13783"/>
        <w:bookmarkEnd w:id="13784"/>
        <w:bookmarkEnd w:id="13785"/>
        <w:bookmarkEnd w:id="13786"/>
        <w:bookmarkEnd w:id="13787"/>
        <w:bookmarkEnd w:id="13788"/>
        <w:bookmarkEnd w:id="13789"/>
        <w:bookmarkEnd w:id="13790"/>
        <w:bookmarkEnd w:id="13791"/>
        <w:bookmarkEnd w:id="13792"/>
        <w:bookmarkEnd w:id="13793"/>
        <w:bookmarkEnd w:id="13794"/>
        <w:bookmarkEnd w:id="13795"/>
        <w:bookmarkEnd w:id="13796"/>
        <w:bookmarkEnd w:id="13797"/>
        <w:bookmarkEnd w:id="13798"/>
        <w:bookmarkEnd w:id="13799"/>
        <w:bookmarkEnd w:id="13800"/>
        <w:bookmarkEnd w:id="13801"/>
        <w:bookmarkEnd w:id="13802"/>
        <w:bookmarkEnd w:id="13803"/>
        <w:bookmarkEnd w:id="13804"/>
        <w:bookmarkEnd w:id="13805"/>
        <w:bookmarkEnd w:id="13806"/>
        <w:bookmarkEnd w:id="13807"/>
        <w:bookmarkEnd w:id="13808"/>
        <w:bookmarkEnd w:id="13809"/>
        <w:bookmarkEnd w:id="13810"/>
        <w:bookmarkEnd w:id="13811"/>
        <w:bookmarkEnd w:id="13812"/>
        <w:bookmarkEnd w:id="13813"/>
        <w:bookmarkEnd w:id="13814"/>
        <w:bookmarkEnd w:id="13815"/>
        <w:bookmarkEnd w:id="13816"/>
        <w:bookmarkEnd w:id="13817"/>
        <w:bookmarkEnd w:id="13818"/>
        <w:bookmarkEnd w:id="13819"/>
        <w:bookmarkEnd w:id="13820"/>
        <w:bookmarkEnd w:id="13821"/>
        <w:bookmarkEnd w:id="13822"/>
        <w:bookmarkEnd w:id="13823"/>
      </w:moveFrom>
    </w:p>
    <w:p w14:paraId="5DE4C24C" w14:textId="2395052B" w:rsidR="00FF153E" w:rsidRPr="00FF6A71" w:rsidDel="00901B80" w:rsidRDefault="00FF153E" w:rsidP="00FF153E">
      <w:pPr>
        <w:rPr>
          <w:moveFrom w:id="13824" w:author="pete jones" w:date="2022-01-03T12:19:00Z"/>
        </w:rPr>
      </w:pPr>
      <w:moveFrom w:id="13825" w:author="pete jones" w:date="2022-01-03T12:19:00Z">
        <w:r w:rsidRPr="00FF6A71" w:rsidDel="00901B80">
          <w:t xml:space="preserve">Modern businesses recognise that there is a fundamental difference between management and leadership which is at the core of the ethical challenge. Success in modern business requires managers and leaders. The traditional focus of management concerns budgeting, control, </w:t>
        </w:r>
        <w:r w:rsidR="007F61D3" w:rsidRPr="00FF6A71" w:rsidDel="00901B80">
          <w:t>productivity,</w:t>
        </w:r>
        <w:r w:rsidRPr="00FF6A71" w:rsidDel="00901B80">
          <w:t xml:space="preserve"> and problem solving. In contrast a leader is a person who can accept chaos and lack of structure and in this respect, leaders are more aligned to creative thinking than are managers. Leadership is that which inspires others to achieve their personal and organisational goals; therefore, the leader will probably have more success in setting the moral and ethical compass for their colleagues and organisations. If we have so many good managers and leaders throughout our society bound by strong ethical rules, why are there are so many examples in all walks of life where cheating behaviour continues to shock so many people? Perhaps it is part of the human condition to compete and to win at all costs, where ethics is something we say and not something we do.</w:t>
        </w:r>
        <w:bookmarkStart w:id="13826" w:name="_Toc92119749"/>
        <w:bookmarkStart w:id="13827" w:name="_Toc92120091"/>
        <w:bookmarkStart w:id="13828" w:name="_Toc92120432"/>
        <w:bookmarkStart w:id="13829" w:name="_Toc92120770"/>
        <w:bookmarkStart w:id="13830" w:name="_Toc92121111"/>
        <w:bookmarkStart w:id="13831" w:name="_Toc92121452"/>
        <w:bookmarkStart w:id="13832" w:name="_Toc92121798"/>
        <w:bookmarkStart w:id="13833" w:name="_Toc92187490"/>
        <w:bookmarkStart w:id="13834" w:name="_Toc92187833"/>
        <w:bookmarkStart w:id="13835" w:name="_Toc92191220"/>
        <w:bookmarkStart w:id="13836" w:name="_Toc92191687"/>
        <w:bookmarkStart w:id="13837" w:name="_Toc92192155"/>
        <w:bookmarkStart w:id="13838" w:name="_Toc92192540"/>
        <w:bookmarkStart w:id="13839" w:name="_Toc92192926"/>
        <w:bookmarkStart w:id="13840" w:name="_Toc92193287"/>
        <w:bookmarkStart w:id="13841" w:name="_Toc92193661"/>
        <w:bookmarkStart w:id="13842" w:name="_Toc92194007"/>
        <w:bookmarkStart w:id="13843" w:name="_Toc92194460"/>
        <w:bookmarkStart w:id="13844" w:name="_Toc92194828"/>
        <w:bookmarkStart w:id="13845" w:name="_Toc92195176"/>
        <w:bookmarkStart w:id="13846" w:name="_Toc92198087"/>
        <w:bookmarkStart w:id="13847" w:name="_Toc92200635"/>
        <w:bookmarkStart w:id="13848" w:name="_Toc92201565"/>
        <w:bookmarkStart w:id="13849" w:name="_Toc92207889"/>
        <w:bookmarkStart w:id="13850" w:name="_Toc92373715"/>
        <w:bookmarkStart w:id="13851" w:name="_Toc92375113"/>
        <w:bookmarkStart w:id="13852" w:name="_Toc92375756"/>
        <w:bookmarkStart w:id="13853" w:name="_Toc92813464"/>
        <w:bookmarkStart w:id="13854" w:name="_Toc92962686"/>
        <w:bookmarkStart w:id="13855" w:name="_Toc93130406"/>
        <w:bookmarkStart w:id="13856" w:name="_Toc94535362"/>
        <w:bookmarkStart w:id="13857" w:name="_Toc94628668"/>
        <w:bookmarkStart w:id="13858" w:name="_Toc95139938"/>
        <w:bookmarkStart w:id="13859" w:name="_Toc95231736"/>
        <w:bookmarkStart w:id="13860" w:name="_Toc97115034"/>
        <w:bookmarkStart w:id="13861" w:name="_Toc98086470"/>
        <w:bookmarkStart w:id="13862" w:name="_Toc98332706"/>
        <w:bookmarkStart w:id="13863" w:name="_Toc98333345"/>
        <w:bookmarkStart w:id="13864" w:name="_Toc98341671"/>
        <w:bookmarkStart w:id="13865" w:name="_Toc98345063"/>
        <w:bookmarkStart w:id="13866" w:name="_Toc98345590"/>
        <w:bookmarkStart w:id="13867" w:name="_Toc98346114"/>
        <w:bookmarkStart w:id="13868" w:name="_Toc98346672"/>
        <w:bookmarkStart w:id="13869" w:name="_Toc98347112"/>
        <w:bookmarkStart w:id="13870" w:name="_Toc98347552"/>
        <w:bookmarkStart w:id="13871" w:name="_Toc99536837"/>
        <w:bookmarkStart w:id="13872" w:name="_Toc99718963"/>
        <w:bookmarkStart w:id="13873" w:name="_Toc99969620"/>
        <w:bookmarkEnd w:id="13826"/>
        <w:bookmarkEnd w:id="13827"/>
        <w:bookmarkEnd w:id="13828"/>
        <w:bookmarkEnd w:id="13829"/>
        <w:bookmarkEnd w:id="13830"/>
        <w:bookmarkEnd w:id="13831"/>
        <w:bookmarkEnd w:id="13832"/>
        <w:bookmarkEnd w:id="13833"/>
        <w:bookmarkEnd w:id="13834"/>
        <w:bookmarkEnd w:id="13835"/>
        <w:bookmarkEnd w:id="13836"/>
        <w:bookmarkEnd w:id="13837"/>
        <w:bookmarkEnd w:id="13838"/>
        <w:bookmarkEnd w:id="13839"/>
        <w:bookmarkEnd w:id="13840"/>
        <w:bookmarkEnd w:id="13841"/>
        <w:bookmarkEnd w:id="13842"/>
        <w:bookmarkEnd w:id="13843"/>
        <w:bookmarkEnd w:id="13844"/>
        <w:bookmarkEnd w:id="13845"/>
        <w:bookmarkEnd w:id="13846"/>
        <w:bookmarkEnd w:id="13847"/>
        <w:bookmarkEnd w:id="13848"/>
        <w:bookmarkEnd w:id="13849"/>
        <w:bookmarkEnd w:id="13850"/>
        <w:bookmarkEnd w:id="13851"/>
        <w:bookmarkEnd w:id="13852"/>
        <w:bookmarkEnd w:id="13853"/>
        <w:bookmarkEnd w:id="13854"/>
        <w:bookmarkEnd w:id="13855"/>
        <w:bookmarkEnd w:id="13856"/>
        <w:bookmarkEnd w:id="13857"/>
        <w:bookmarkEnd w:id="13858"/>
        <w:bookmarkEnd w:id="13859"/>
        <w:bookmarkEnd w:id="13860"/>
        <w:bookmarkEnd w:id="13861"/>
        <w:bookmarkEnd w:id="13862"/>
        <w:bookmarkEnd w:id="13863"/>
        <w:bookmarkEnd w:id="13864"/>
        <w:bookmarkEnd w:id="13865"/>
        <w:bookmarkEnd w:id="13866"/>
        <w:bookmarkEnd w:id="13867"/>
        <w:bookmarkEnd w:id="13868"/>
        <w:bookmarkEnd w:id="13869"/>
        <w:bookmarkEnd w:id="13870"/>
        <w:bookmarkEnd w:id="13871"/>
        <w:bookmarkEnd w:id="13872"/>
        <w:bookmarkEnd w:id="13873"/>
      </w:moveFrom>
    </w:p>
    <w:p w14:paraId="2BFEB401" w14:textId="15A56146" w:rsidR="00FF153E" w:rsidRPr="00FF6A71" w:rsidDel="00901B80" w:rsidRDefault="00FF153E" w:rsidP="00FF153E">
      <w:pPr>
        <w:rPr>
          <w:moveFrom w:id="13874" w:author="pete jones" w:date="2022-01-03T12:19:00Z"/>
        </w:rPr>
      </w:pPr>
      <w:moveFrom w:id="13875" w:author="pete jones" w:date="2022-01-03T12:19:00Z">
        <w:r w:rsidRPr="00FF6A71" w:rsidDel="00901B80">
          <w:t xml:space="preserve">Annually reviewed ethics policies signed by all employees in combination with mandatory training are commonplace in most businesses, but it takes more than an ethical policy to preserve an ethical workplace. Organisational ethical breakdown is often created by an environment in which people feel forced to make bad choices and can be financially damaging.  Organisations often unnecessarily incite good people to make unethical choices </w:t>
        </w:r>
        <w:r w:rsidRPr="00312F59" w:rsidDel="00901B80">
          <w:fldChar w:fldCharType="begin" w:fldLock="1"/>
        </w:r>
        <w:r w:rsidRPr="00FF6A71" w:rsidDel="00901B80">
          <w:instrText>ADDIN CSL_CITATION {"citationItems":[{"id":"ITEM-1","itemData":{"URL":"https://hbr.org/2016/12/why-ethical-people-make-unethical-choices","accessed":{"date-parts":[["2018","4","5"]]},"author":[{"dropping-particle":"","family":"Carucci","given":"Ron","non-dropping-particle":"","parse-names":false,"suffix":""}],"container-title":"Harvard Business Review","id":"ITEM-1","issued":{"date-parts":[["2016"]]},"title":"Why Ethical People Make Unethical Choices","type":"webpage"},"uris":["http://www.mendeley.com/documents/?uuid=da147b7e-b679-3c35-990d-522c49c5fe61"]}],"mendeley":{"formattedCitation":"(Carucci, 2016)","plainTextFormattedCitation":"(Carucci, 2016)","previouslyFormattedCitation":"(Carucci, 2016)"},"properties":{"noteIndex":0},"schema":"https://github.com/citation-style-language/schema/raw/master/csl-citation.json"}</w:instrText>
        </w:r>
        <w:r w:rsidRPr="00312F59" w:rsidDel="00901B80">
          <w:fldChar w:fldCharType="separate"/>
        </w:r>
        <w:r w:rsidRPr="00FF6A71" w:rsidDel="00901B80">
          <w:rPr>
            <w:noProof/>
          </w:rPr>
          <w:t>(Carucci, 2016)</w:t>
        </w:r>
        <w:r w:rsidRPr="00312F59" w:rsidDel="00901B80">
          <w:fldChar w:fldCharType="end"/>
        </w:r>
        <w:r w:rsidRPr="00FF6A71" w:rsidDel="00901B80">
          <w:t>. The way people find themselves making bad choices links to faults in management and leadership practice and correlates to fears or pressures, real or imagined that the academic environment can impose upon students.</w:t>
        </w:r>
        <w:bookmarkStart w:id="13876" w:name="_Toc92119750"/>
        <w:bookmarkStart w:id="13877" w:name="_Toc92120092"/>
        <w:bookmarkStart w:id="13878" w:name="_Toc92120433"/>
        <w:bookmarkStart w:id="13879" w:name="_Toc92120771"/>
        <w:bookmarkStart w:id="13880" w:name="_Toc92121112"/>
        <w:bookmarkStart w:id="13881" w:name="_Toc92121453"/>
        <w:bookmarkStart w:id="13882" w:name="_Toc92121799"/>
        <w:bookmarkStart w:id="13883" w:name="_Toc92187491"/>
        <w:bookmarkStart w:id="13884" w:name="_Toc92187834"/>
        <w:bookmarkStart w:id="13885" w:name="_Toc92191221"/>
        <w:bookmarkStart w:id="13886" w:name="_Toc92191688"/>
        <w:bookmarkStart w:id="13887" w:name="_Toc92192156"/>
        <w:bookmarkStart w:id="13888" w:name="_Toc92192541"/>
        <w:bookmarkStart w:id="13889" w:name="_Toc92192927"/>
        <w:bookmarkStart w:id="13890" w:name="_Toc92193288"/>
        <w:bookmarkStart w:id="13891" w:name="_Toc92193662"/>
        <w:bookmarkStart w:id="13892" w:name="_Toc92194008"/>
        <w:bookmarkStart w:id="13893" w:name="_Toc92194461"/>
        <w:bookmarkStart w:id="13894" w:name="_Toc92194829"/>
        <w:bookmarkStart w:id="13895" w:name="_Toc92195177"/>
        <w:bookmarkStart w:id="13896" w:name="_Toc92198088"/>
        <w:bookmarkStart w:id="13897" w:name="_Toc92200636"/>
        <w:bookmarkStart w:id="13898" w:name="_Toc92201566"/>
        <w:bookmarkStart w:id="13899" w:name="_Toc92207890"/>
        <w:bookmarkStart w:id="13900" w:name="_Toc92373716"/>
        <w:bookmarkStart w:id="13901" w:name="_Toc92375114"/>
        <w:bookmarkStart w:id="13902" w:name="_Toc92375757"/>
        <w:bookmarkStart w:id="13903" w:name="_Toc92813465"/>
        <w:bookmarkStart w:id="13904" w:name="_Toc92962687"/>
        <w:bookmarkStart w:id="13905" w:name="_Toc93130407"/>
        <w:bookmarkStart w:id="13906" w:name="_Toc94535363"/>
        <w:bookmarkStart w:id="13907" w:name="_Toc94628669"/>
        <w:bookmarkStart w:id="13908" w:name="_Toc95139939"/>
        <w:bookmarkStart w:id="13909" w:name="_Toc95231737"/>
        <w:bookmarkStart w:id="13910" w:name="_Toc97115035"/>
        <w:bookmarkStart w:id="13911" w:name="_Toc98086471"/>
        <w:bookmarkStart w:id="13912" w:name="_Toc98332707"/>
        <w:bookmarkStart w:id="13913" w:name="_Toc98333346"/>
        <w:bookmarkStart w:id="13914" w:name="_Toc98341672"/>
        <w:bookmarkStart w:id="13915" w:name="_Toc98345064"/>
        <w:bookmarkStart w:id="13916" w:name="_Toc98345591"/>
        <w:bookmarkStart w:id="13917" w:name="_Toc98346115"/>
        <w:bookmarkStart w:id="13918" w:name="_Toc98346673"/>
        <w:bookmarkStart w:id="13919" w:name="_Toc98347113"/>
        <w:bookmarkStart w:id="13920" w:name="_Toc98347553"/>
        <w:bookmarkStart w:id="13921" w:name="_Toc99536838"/>
        <w:bookmarkStart w:id="13922" w:name="_Toc99718964"/>
        <w:bookmarkStart w:id="13923" w:name="_Toc99969621"/>
        <w:bookmarkEnd w:id="13876"/>
        <w:bookmarkEnd w:id="13877"/>
        <w:bookmarkEnd w:id="13878"/>
        <w:bookmarkEnd w:id="13879"/>
        <w:bookmarkEnd w:id="13880"/>
        <w:bookmarkEnd w:id="13881"/>
        <w:bookmarkEnd w:id="13882"/>
        <w:bookmarkEnd w:id="13883"/>
        <w:bookmarkEnd w:id="13884"/>
        <w:bookmarkEnd w:id="13885"/>
        <w:bookmarkEnd w:id="13886"/>
        <w:bookmarkEnd w:id="13887"/>
        <w:bookmarkEnd w:id="13888"/>
        <w:bookmarkEnd w:id="13889"/>
        <w:bookmarkEnd w:id="13890"/>
        <w:bookmarkEnd w:id="13891"/>
        <w:bookmarkEnd w:id="13892"/>
        <w:bookmarkEnd w:id="13893"/>
        <w:bookmarkEnd w:id="13894"/>
        <w:bookmarkEnd w:id="13895"/>
        <w:bookmarkEnd w:id="13896"/>
        <w:bookmarkEnd w:id="13897"/>
        <w:bookmarkEnd w:id="13898"/>
        <w:bookmarkEnd w:id="13899"/>
        <w:bookmarkEnd w:id="13900"/>
        <w:bookmarkEnd w:id="13901"/>
        <w:bookmarkEnd w:id="13902"/>
        <w:bookmarkEnd w:id="13903"/>
        <w:bookmarkEnd w:id="13904"/>
        <w:bookmarkEnd w:id="13905"/>
        <w:bookmarkEnd w:id="13906"/>
        <w:bookmarkEnd w:id="13907"/>
        <w:bookmarkEnd w:id="13908"/>
        <w:bookmarkEnd w:id="13909"/>
        <w:bookmarkEnd w:id="13910"/>
        <w:bookmarkEnd w:id="13911"/>
        <w:bookmarkEnd w:id="13912"/>
        <w:bookmarkEnd w:id="13913"/>
        <w:bookmarkEnd w:id="13914"/>
        <w:bookmarkEnd w:id="13915"/>
        <w:bookmarkEnd w:id="13916"/>
        <w:bookmarkEnd w:id="13917"/>
        <w:bookmarkEnd w:id="13918"/>
        <w:bookmarkEnd w:id="13919"/>
        <w:bookmarkEnd w:id="13920"/>
        <w:bookmarkEnd w:id="13921"/>
        <w:bookmarkEnd w:id="13922"/>
        <w:bookmarkEnd w:id="13923"/>
      </w:moveFrom>
    </w:p>
    <w:p w14:paraId="654C4E65" w14:textId="411F08B1" w:rsidR="00FF153E" w:rsidRPr="00FF6A71" w:rsidDel="00901B80" w:rsidRDefault="00FF153E" w:rsidP="0021440D">
      <w:pPr>
        <w:numPr>
          <w:ilvl w:val="0"/>
          <w:numId w:val="40"/>
        </w:numPr>
        <w:rPr>
          <w:moveFrom w:id="13924" w:author="pete jones" w:date="2022-01-03T12:19:00Z"/>
        </w:rPr>
      </w:pPr>
      <w:moveFrom w:id="13925" w:author="pete jones" w:date="2022-01-03T12:19:00Z">
        <w:r w:rsidRPr="00FF6A71" w:rsidDel="00901B80">
          <w:t xml:space="preserve">Speaking out - People will often not speak out for fear of retribution; losing their job, being passed over or not considered for promotion, upsetting the status-quo, fear of victimisation. A manager or </w:t>
        </w:r>
        <w:r w:rsidR="004D3CD3" w:rsidRPr="00FF6A71" w:rsidDel="00901B80">
          <w:t>leaders’</w:t>
        </w:r>
        <w:r w:rsidRPr="00FF6A71" w:rsidDel="00901B80">
          <w:t xml:space="preserve"> reaction to a person raising concerns is a very clear signal that speaking out against bad practice will not be considered or condoned. This will then raise the possibility that it is futile in doing so and therefore the whistle blower risks the possibility of making a mistake and consequently lets it slide, becoming part of a downward spiral of doubt within the team. The UK National Health Service (NHS) has notoriously treated whistle blowers with contempt using leadership and management tactics to bully people who speak out. IN2016 the NHS published a new policy to specifically address concern that people were afraid of speaking out when they experienced evidence of ethical issues. This policy sends a very clear message to nursing staff that their concerns are confidential and will not result in retribution…</w:t>
        </w:r>
        <w:bookmarkStart w:id="13926" w:name="_Toc92119751"/>
        <w:bookmarkStart w:id="13927" w:name="_Toc92120093"/>
        <w:bookmarkStart w:id="13928" w:name="_Toc92120434"/>
        <w:bookmarkStart w:id="13929" w:name="_Toc92120772"/>
        <w:bookmarkStart w:id="13930" w:name="_Toc92121113"/>
        <w:bookmarkStart w:id="13931" w:name="_Toc92121454"/>
        <w:bookmarkStart w:id="13932" w:name="_Toc92121800"/>
        <w:bookmarkStart w:id="13933" w:name="_Toc92187492"/>
        <w:bookmarkStart w:id="13934" w:name="_Toc92187835"/>
        <w:bookmarkStart w:id="13935" w:name="_Toc92191222"/>
        <w:bookmarkStart w:id="13936" w:name="_Toc92191689"/>
        <w:bookmarkStart w:id="13937" w:name="_Toc92192157"/>
        <w:bookmarkStart w:id="13938" w:name="_Toc92192542"/>
        <w:bookmarkStart w:id="13939" w:name="_Toc92192928"/>
        <w:bookmarkStart w:id="13940" w:name="_Toc92193289"/>
        <w:bookmarkStart w:id="13941" w:name="_Toc92193663"/>
        <w:bookmarkStart w:id="13942" w:name="_Toc92194009"/>
        <w:bookmarkStart w:id="13943" w:name="_Toc92194462"/>
        <w:bookmarkStart w:id="13944" w:name="_Toc92194830"/>
        <w:bookmarkStart w:id="13945" w:name="_Toc92195178"/>
        <w:bookmarkStart w:id="13946" w:name="_Toc92198089"/>
        <w:bookmarkStart w:id="13947" w:name="_Toc92200637"/>
        <w:bookmarkStart w:id="13948" w:name="_Toc92201567"/>
        <w:bookmarkStart w:id="13949" w:name="_Toc92207891"/>
        <w:bookmarkStart w:id="13950" w:name="_Toc92373717"/>
        <w:bookmarkStart w:id="13951" w:name="_Toc92375115"/>
        <w:bookmarkStart w:id="13952" w:name="_Toc92375758"/>
        <w:bookmarkStart w:id="13953" w:name="_Toc92813466"/>
        <w:bookmarkStart w:id="13954" w:name="_Toc92962688"/>
        <w:bookmarkStart w:id="13955" w:name="_Toc93130408"/>
        <w:bookmarkStart w:id="13956" w:name="_Toc94535364"/>
        <w:bookmarkStart w:id="13957" w:name="_Toc94628670"/>
        <w:bookmarkStart w:id="13958" w:name="_Toc95139940"/>
        <w:bookmarkStart w:id="13959" w:name="_Toc95231738"/>
        <w:bookmarkStart w:id="13960" w:name="_Toc97115036"/>
        <w:bookmarkStart w:id="13961" w:name="_Toc98086472"/>
        <w:bookmarkStart w:id="13962" w:name="_Toc98332708"/>
        <w:bookmarkStart w:id="13963" w:name="_Toc98333347"/>
        <w:bookmarkStart w:id="13964" w:name="_Toc98341673"/>
        <w:bookmarkStart w:id="13965" w:name="_Toc98345065"/>
        <w:bookmarkStart w:id="13966" w:name="_Toc98345592"/>
        <w:bookmarkStart w:id="13967" w:name="_Toc98346116"/>
        <w:bookmarkStart w:id="13968" w:name="_Toc98346674"/>
        <w:bookmarkStart w:id="13969" w:name="_Toc98347114"/>
        <w:bookmarkStart w:id="13970" w:name="_Toc98347554"/>
        <w:bookmarkStart w:id="13971" w:name="_Toc99536839"/>
        <w:bookmarkStart w:id="13972" w:name="_Toc99718965"/>
        <w:bookmarkStart w:id="13973" w:name="_Toc99969622"/>
        <w:bookmarkEnd w:id="13926"/>
        <w:bookmarkEnd w:id="13927"/>
        <w:bookmarkEnd w:id="13928"/>
        <w:bookmarkEnd w:id="13929"/>
        <w:bookmarkEnd w:id="13930"/>
        <w:bookmarkEnd w:id="13931"/>
        <w:bookmarkEnd w:id="13932"/>
        <w:bookmarkEnd w:id="13933"/>
        <w:bookmarkEnd w:id="13934"/>
        <w:bookmarkEnd w:id="13935"/>
        <w:bookmarkEnd w:id="13936"/>
        <w:bookmarkEnd w:id="13937"/>
        <w:bookmarkEnd w:id="13938"/>
        <w:bookmarkEnd w:id="13939"/>
        <w:bookmarkEnd w:id="13940"/>
        <w:bookmarkEnd w:id="13941"/>
        <w:bookmarkEnd w:id="13942"/>
        <w:bookmarkEnd w:id="13943"/>
        <w:bookmarkEnd w:id="13944"/>
        <w:bookmarkEnd w:id="13945"/>
        <w:bookmarkEnd w:id="13946"/>
        <w:bookmarkEnd w:id="13947"/>
        <w:bookmarkEnd w:id="13948"/>
        <w:bookmarkEnd w:id="13949"/>
        <w:bookmarkEnd w:id="13950"/>
        <w:bookmarkEnd w:id="13951"/>
        <w:bookmarkEnd w:id="13952"/>
        <w:bookmarkEnd w:id="13953"/>
        <w:bookmarkEnd w:id="13954"/>
        <w:bookmarkEnd w:id="13955"/>
        <w:bookmarkEnd w:id="13956"/>
        <w:bookmarkEnd w:id="13957"/>
        <w:bookmarkEnd w:id="13958"/>
        <w:bookmarkEnd w:id="13959"/>
        <w:bookmarkEnd w:id="13960"/>
        <w:bookmarkEnd w:id="13961"/>
        <w:bookmarkEnd w:id="13962"/>
        <w:bookmarkEnd w:id="13963"/>
        <w:bookmarkEnd w:id="13964"/>
        <w:bookmarkEnd w:id="13965"/>
        <w:bookmarkEnd w:id="13966"/>
        <w:bookmarkEnd w:id="13967"/>
        <w:bookmarkEnd w:id="13968"/>
        <w:bookmarkEnd w:id="13969"/>
        <w:bookmarkEnd w:id="13970"/>
        <w:bookmarkEnd w:id="13971"/>
        <w:bookmarkEnd w:id="13972"/>
        <w:bookmarkEnd w:id="13973"/>
      </w:moveFrom>
    </w:p>
    <w:p w14:paraId="3B687632" w14:textId="7628D134" w:rsidR="00FF153E" w:rsidRPr="00FF6A71" w:rsidDel="00901B80" w:rsidRDefault="00FF153E" w:rsidP="00FF153E">
      <w:pPr>
        <w:rPr>
          <w:moveFrom w:id="13974" w:author="pete jones" w:date="2022-01-03T12:19:00Z"/>
          <w:i/>
        </w:rPr>
      </w:pPr>
      <w:moveFrom w:id="13975" w:author="pete jones" w:date="2022-01-03T12:19:00Z">
        <w:r w:rsidRPr="00FF6A71" w:rsidDel="00901B80">
          <w:rPr>
            <w:i/>
          </w:rPr>
          <w:t>Feel safe to raise your concern … If you raise a genuine concern under this policy, you will not be at risk of losing your job or suffering any form of reprisal as a result. We will not tolerate the harassment or victimisation of anyone raising a concern. Nor will we tolerate any attempt to bully you into not raising any such concern. Any such behaviour is a breach of our values as an organisation and, if upheld following investigation, could result in disciplinary action.</w:t>
        </w:r>
        <w:bookmarkStart w:id="13976" w:name="_Toc92119752"/>
        <w:bookmarkStart w:id="13977" w:name="_Toc92120094"/>
        <w:bookmarkStart w:id="13978" w:name="_Toc92120435"/>
        <w:bookmarkStart w:id="13979" w:name="_Toc92120773"/>
        <w:bookmarkStart w:id="13980" w:name="_Toc92121114"/>
        <w:bookmarkStart w:id="13981" w:name="_Toc92121455"/>
        <w:bookmarkStart w:id="13982" w:name="_Toc92121801"/>
        <w:bookmarkStart w:id="13983" w:name="_Toc92187493"/>
        <w:bookmarkStart w:id="13984" w:name="_Toc92187836"/>
        <w:bookmarkStart w:id="13985" w:name="_Toc92191223"/>
        <w:bookmarkStart w:id="13986" w:name="_Toc92191690"/>
        <w:bookmarkStart w:id="13987" w:name="_Toc92192158"/>
        <w:bookmarkStart w:id="13988" w:name="_Toc92192543"/>
        <w:bookmarkStart w:id="13989" w:name="_Toc92192929"/>
        <w:bookmarkStart w:id="13990" w:name="_Toc92193290"/>
        <w:bookmarkStart w:id="13991" w:name="_Toc92193664"/>
        <w:bookmarkStart w:id="13992" w:name="_Toc92194010"/>
        <w:bookmarkStart w:id="13993" w:name="_Toc92194463"/>
        <w:bookmarkStart w:id="13994" w:name="_Toc92194831"/>
        <w:bookmarkStart w:id="13995" w:name="_Toc92195179"/>
        <w:bookmarkStart w:id="13996" w:name="_Toc92198090"/>
        <w:bookmarkStart w:id="13997" w:name="_Toc92200638"/>
        <w:bookmarkStart w:id="13998" w:name="_Toc92201568"/>
        <w:bookmarkStart w:id="13999" w:name="_Toc92207892"/>
        <w:bookmarkStart w:id="14000" w:name="_Toc92373718"/>
        <w:bookmarkStart w:id="14001" w:name="_Toc92375116"/>
        <w:bookmarkStart w:id="14002" w:name="_Toc92375759"/>
        <w:bookmarkStart w:id="14003" w:name="_Toc92813467"/>
        <w:bookmarkStart w:id="14004" w:name="_Toc92962689"/>
        <w:bookmarkStart w:id="14005" w:name="_Toc93130409"/>
        <w:bookmarkStart w:id="14006" w:name="_Toc94535365"/>
        <w:bookmarkStart w:id="14007" w:name="_Toc94628671"/>
        <w:bookmarkStart w:id="14008" w:name="_Toc95139941"/>
        <w:bookmarkStart w:id="14009" w:name="_Toc95231739"/>
        <w:bookmarkStart w:id="14010" w:name="_Toc97115037"/>
        <w:bookmarkStart w:id="14011" w:name="_Toc98086473"/>
        <w:bookmarkStart w:id="14012" w:name="_Toc98332709"/>
        <w:bookmarkStart w:id="14013" w:name="_Toc98333348"/>
        <w:bookmarkStart w:id="14014" w:name="_Toc98341674"/>
        <w:bookmarkStart w:id="14015" w:name="_Toc98345066"/>
        <w:bookmarkStart w:id="14016" w:name="_Toc98345593"/>
        <w:bookmarkStart w:id="14017" w:name="_Toc98346117"/>
        <w:bookmarkStart w:id="14018" w:name="_Toc98346675"/>
        <w:bookmarkStart w:id="14019" w:name="_Toc98347115"/>
        <w:bookmarkStart w:id="14020" w:name="_Toc98347555"/>
        <w:bookmarkStart w:id="14021" w:name="_Toc99536840"/>
        <w:bookmarkStart w:id="14022" w:name="_Toc99718966"/>
        <w:bookmarkStart w:id="14023" w:name="_Toc99969623"/>
        <w:bookmarkEnd w:id="13976"/>
        <w:bookmarkEnd w:id="13977"/>
        <w:bookmarkEnd w:id="13978"/>
        <w:bookmarkEnd w:id="13979"/>
        <w:bookmarkEnd w:id="13980"/>
        <w:bookmarkEnd w:id="13981"/>
        <w:bookmarkEnd w:id="13982"/>
        <w:bookmarkEnd w:id="13983"/>
        <w:bookmarkEnd w:id="13984"/>
        <w:bookmarkEnd w:id="13985"/>
        <w:bookmarkEnd w:id="13986"/>
        <w:bookmarkEnd w:id="13987"/>
        <w:bookmarkEnd w:id="13988"/>
        <w:bookmarkEnd w:id="13989"/>
        <w:bookmarkEnd w:id="13990"/>
        <w:bookmarkEnd w:id="13991"/>
        <w:bookmarkEnd w:id="13992"/>
        <w:bookmarkEnd w:id="13993"/>
        <w:bookmarkEnd w:id="13994"/>
        <w:bookmarkEnd w:id="13995"/>
        <w:bookmarkEnd w:id="13996"/>
        <w:bookmarkEnd w:id="13997"/>
        <w:bookmarkEnd w:id="13998"/>
        <w:bookmarkEnd w:id="13999"/>
        <w:bookmarkEnd w:id="14000"/>
        <w:bookmarkEnd w:id="14001"/>
        <w:bookmarkEnd w:id="14002"/>
        <w:bookmarkEnd w:id="14003"/>
        <w:bookmarkEnd w:id="14004"/>
        <w:bookmarkEnd w:id="14005"/>
        <w:bookmarkEnd w:id="14006"/>
        <w:bookmarkEnd w:id="14007"/>
        <w:bookmarkEnd w:id="14008"/>
        <w:bookmarkEnd w:id="14009"/>
        <w:bookmarkEnd w:id="14010"/>
        <w:bookmarkEnd w:id="14011"/>
        <w:bookmarkEnd w:id="14012"/>
        <w:bookmarkEnd w:id="14013"/>
        <w:bookmarkEnd w:id="14014"/>
        <w:bookmarkEnd w:id="14015"/>
        <w:bookmarkEnd w:id="14016"/>
        <w:bookmarkEnd w:id="14017"/>
        <w:bookmarkEnd w:id="14018"/>
        <w:bookmarkEnd w:id="14019"/>
        <w:bookmarkEnd w:id="14020"/>
        <w:bookmarkEnd w:id="14021"/>
        <w:bookmarkEnd w:id="14022"/>
        <w:bookmarkEnd w:id="14023"/>
      </w:moveFrom>
    </w:p>
    <w:p w14:paraId="318B3F85" w14:textId="1755A86C" w:rsidR="00FF153E" w:rsidRPr="00FF6A71" w:rsidDel="00901B80" w:rsidRDefault="00FF153E" w:rsidP="00FF153E">
      <w:pPr>
        <w:rPr>
          <w:moveFrom w:id="14024" w:author="pete jones" w:date="2022-01-03T12:19:00Z"/>
        </w:rPr>
      </w:pPr>
      <w:moveFrom w:id="14025" w:author="pete jones" w:date="2022-01-03T12:19:00Z">
        <w:r w:rsidRPr="00FF6A71" w:rsidDel="00901B80">
          <w:rPr>
            <w:i/>
          </w:rPr>
          <w:t>Provided you are acting honestly, it does not matter if you are mistaken or if there is an innocent explanation for your concerns.</w:t>
        </w:r>
        <w:r w:rsidRPr="00312F59" w:rsidDel="00901B80">
          <w:rPr>
            <w:i/>
          </w:rPr>
          <w:fldChar w:fldCharType="begin" w:fldLock="1"/>
        </w:r>
        <w:r w:rsidRPr="00FF6A71" w:rsidDel="00901B80">
          <w:rPr>
            <w:i/>
          </w:rPr>
          <w:instrText>ADDIN CSL_CITATION {"citationItems":[{"id":"ITEM-1","itemData":{"author":[{"dropping-particle":"","family":"N H S","given":"","non-dropping-particle":"","parse-names":false,"suffix":""}],"id":"ITEM-1","issue":"November 2015","issued":{"date-parts":[["2016"]]},"title":"Freedom to speak up : whistleblowing policy for the NHS Draft for consultation","type":"article-journal"},"uris":["http://www.mendeley.com/documents/?uuid=23575242-e0ea-4bb5-b549-7655b7ed8167"]}],"mendeley":{"formattedCitation":"(N H S, 2016)","plainTextFormattedCitation":"(N H S, 2016)","previouslyFormattedCitation":"(N H S, 2016)"},"properties":{"noteIndex":0},"schema":"https://github.com/citation-style-language/schema/raw/master/csl-citation.json"}</w:instrText>
        </w:r>
        <w:r w:rsidRPr="00312F59" w:rsidDel="00901B80">
          <w:rPr>
            <w:i/>
          </w:rPr>
          <w:fldChar w:fldCharType="separate"/>
        </w:r>
        <w:r w:rsidRPr="00FF6A71" w:rsidDel="00901B80">
          <w:rPr>
            <w:noProof/>
          </w:rPr>
          <w:t>(N H S, 2016)</w:t>
        </w:r>
        <w:r w:rsidRPr="00312F59" w:rsidDel="00901B80">
          <w:fldChar w:fldCharType="end"/>
        </w:r>
        <w:bookmarkStart w:id="14026" w:name="_Toc92119753"/>
        <w:bookmarkStart w:id="14027" w:name="_Toc92120095"/>
        <w:bookmarkStart w:id="14028" w:name="_Toc92120436"/>
        <w:bookmarkStart w:id="14029" w:name="_Toc92120774"/>
        <w:bookmarkStart w:id="14030" w:name="_Toc92121115"/>
        <w:bookmarkStart w:id="14031" w:name="_Toc92121456"/>
        <w:bookmarkStart w:id="14032" w:name="_Toc92121802"/>
        <w:bookmarkStart w:id="14033" w:name="_Toc92187494"/>
        <w:bookmarkStart w:id="14034" w:name="_Toc92187837"/>
        <w:bookmarkStart w:id="14035" w:name="_Toc92191224"/>
        <w:bookmarkStart w:id="14036" w:name="_Toc92191691"/>
        <w:bookmarkStart w:id="14037" w:name="_Toc92192159"/>
        <w:bookmarkStart w:id="14038" w:name="_Toc92192544"/>
        <w:bookmarkStart w:id="14039" w:name="_Toc92192930"/>
        <w:bookmarkStart w:id="14040" w:name="_Toc92193291"/>
        <w:bookmarkStart w:id="14041" w:name="_Toc92193665"/>
        <w:bookmarkStart w:id="14042" w:name="_Toc92194011"/>
        <w:bookmarkStart w:id="14043" w:name="_Toc92194464"/>
        <w:bookmarkStart w:id="14044" w:name="_Toc92194832"/>
        <w:bookmarkStart w:id="14045" w:name="_Toc92195180"/>
        <w:bookmarkStart w:id="14046" w:name="_Toc92198091"/>
        <w:bookmarkStart w:id="14047" w:name="_Toc92200639"/>
        <w:bookmarkStart w:id="14048" w:name="_Toc92201569"/>
        <w:bookmarkStart w:id="14049" w:name="_Toc92207893"/>
        <w:bookmarkStart w:id="14050" w:name="_Toc92373719"/>
        <w:bookmarkStart w:id="14051" w:name="_Toc92375117"/>
        <w:bookmarkStart w:id="14052" w:name="_Toc92375760"/>
        <w:bookmarkStart w:id="14053" w:name="_Toc92813468"/>
        <w:bookmarkStart w:id="14054" w:name="_Toc92962690"/>
        <w:bookmarkStart w:id="14055" w:name="_Toc93130410"/>
        <w:bookmarkStart w:id="14056" w:name="_Toc94535366"/>
        <w:bookmarkStart w:id="14057" w:name="_Toc94628672"/>
        <w:bookmarkStart w:id="14058" w:name="_Toc95139942"/>
        <w:bookmarkStart w:id="14059" w:name="_Toc95231740"/>
        <w:bookmarkStart w:id="14060" w:name="_Toc97115038"/>
        <w:bookmarkStart w:id="14061" w:name="_Toc98086474"/>
        <w:bookmarkStart w:id="14062" w:name="_Toc98332710"/>
        <w:bookmarkStart w:id="14063" w:name="_Toc98333349"/>
        <w:bookmarkStart w:id="14064" w:name="_Toc98341675"/>
        <w:bookmarkStart w:id="14065" w:name="_Toc98345067"/>
        <w:bookmarkStart w:id="14066" w:name="_Toc98345594"/>
        <w:bookmarkStart w:id="14067" w:name="_Toc98346118"/>
        <w:bookmarkStart w:id="14068" w:name="_Toc98346676"/>
        <w:bookmarkStart w:id="14069" w:name="_Toc98347116"/>
        <w:bookmarkStart w:id="14070" w:name="_Toc98347556"/>
        <w:bookmarkStart w:id="14071" w:name="_Toc99536841"/>
        <w:bookmarkStart w:id="14072" w:name="_Toc99718967"/>
        <w:bookmarkStart w:id="14073" w:name="_Toc99969624"/>
        <w:bookmarkEnd w:id="14026"/>
        <w:bookmarkEnd w:id="14027"/>
        <w:bookmarkEnd w:id="14028"/>
        <w:bookmarkEnd w:id="14029"/>
        <w:bookmarkEnd w:id="14030"/>
        <w:bookmarkEnd w:id="14031"/>
        <w:bookmarkEnd w:id="14032"/>
        <w:bookmarkEnd w:id="14033"/>
        <w:bookmarkEnd w:id="14034"/>
        <w:bookmarkEnd w:id="14035"/>
        <w:bookmarkEnd w:id="14036"/>
        <w:bookmarkEnd w:id="14037"/>
        <w:bookmarkEnd w:id="14038"/>
        <w:bookmarkEnd w:id="14039"/>
        <w:bookmarkEnd w:id="14040"/>
        <w:bookmarkEnd w:id="14041"/>
        <w:bookmarkEnd w:id="14042"/>
        <w:bookmarkEnd w:id="14043"/>
        <w:bookmarkEnd w:id="14044"/>
        <w:bookmarkEnd w:id="14045"/>
        <w:bookmarkEnd w:id="14046"/>
        <w:bookmarkEnd w:id="14047"/>
        <w:bookmarkEnd w:id="14048"/>
        <w:bookmarkEnd w:id="14049"/>
        <w:bookmarkEnd w:id="14050"/>
        <w:bookmarkEnd w:id="14051"/>
        <w:bookmarkEnd w:id="14052"/>
        <w:bookmarkEnd w:id="14053"/>
        <w:bookmarkEnd w:id="14054"/>
        <w:bookmarkEnd w:id="14055"/>
        <w:bookmarkEnd w:id="14056"/>
        <w:bookmarkEnd w:id="14057"/>
        <w:bookmarkEnd w:id="14058"/>
        <w:bookmarkEnd w:id="14059"/>
        <w:bookmarkEnd w:id="14060"/>
        <w:bookmarkEnd w:id="14061"/>
        <w:bookmarkEnd w:id="14062"/>
        <w:bookmarkEnd w:id="14063"/>
        <w:bookmarkEnd w:id="14064"/>
        <w:bookmarkEnd w:id="14065"/>
        <w:bookmarkEnd w:id="14066"/>
        <w:bookmarkEnd w:id="14067"/>
        <w:bookmarkEnd w:id="14068"/>
        <w:bookmarkEnd w:id="14069"/>
        <w:bookmarkEnd w:id="14070"/>
        <w:bookmarkEnd w:id="14071"/>
        <w:bookmarkEnd w:id="14072"/>
        <w:bookmarkEnd w:id="14073"/>
      </w:moveFrom>
    </w:p>
    <w:p w14:paraId="4610A59C" w14:textId="1FC18BA4" w:rsidR="00FF153E" w:rsidRPr="00FF6A71" w:rsidDel="00901B80" w:rsidRDefault="00FF153E" w:rsidP="0021440D">
      <w:pPr>
        <w:numPr>
          <w:ilvl w:val="0"/>
          <w:numId w:val="40"/>
        </w:numPr>
        <w:rPr>
          <w:moveFrom w:id="14074" w:author="pete jones" w:date="2022-01-03T12:19:00Z"/>
        </w:rPr>
      </w:pPr>
      <w:moveFrom w:id="14075" w:author="pete jones" w:date="2022-01-03T12:19:00Z">
        <w:r w:rsidRPr="00FF6A71" w:rsidDel="00901B80">
          <w:t xml:space="preserve">Unrealistic performance targets and incentives - Unrealistic target setting based upon poor budgeting strategy to satisfy an organisations growth encourages people to cheat in a variety of ways. This is especially true where performance incentives drive sales personnel to inflate opportunities in Customer Relationship Management tools (CRM), skewing forecasts and general business health.  Research from Harvard Business School suggests, </w:t>
        </w:r>
        <w:r w:rsidRPr="00FF6A71" w:rsidDel="00901B80">
          <w:rPr>
            <w:i/>
          </w:rPr>
          <w:t>“…unfettered goal setting can encourage people to make compromising choices to reach targets, especially if those targets seem unrealistic.</w:t>
        </w:r>
        <w:r w:rsidRPr="00FF6A71" w:rsidDel="00901B80">
          <w:t xml:space="preserve">” Also, research has demonstrated that setting goals can drive behaviour and boost performance. Lisa Ordonez, Vice Dean and professor at the University of Arizona argues </w:t>
        </w:r>
        <w:r w:rsidRPr="00FF6A71" w:rsidDel="00901B80">
          <w:rPr>
            <w:i/>
          </w:rPr>
          <w:t>“…that the beneficial effects of goal setting have been overstated and that systematic harm caused by goal setting has been largely ignored</w:t>
        </w:r>
        <w:r w:rsidRPr="00FF6A71" w:rsidDel="00901B80">
          <w:t>” and offers a warning label for goal setting practice.</w:t>
        </w:r>
        <w:r w:rsidRPr="00312F59" w:rsidDel="00901B80">
          <w:fldChar w:fldCharType="begin" w:fldLock="1"/>
        </w:r>
        <w:r w:rsidRPr="00FF6A71" w:rsidDel="00901B80">
          <w:instrText>ADDIN CSL_CITATION {"citationItems":[{"id":"ITEM-1","itemData":{"author":[{"dropping-particle":"","family":"Ordóñez","given":"D","non-dropping-particle":"","parse-names":false,"suffix":""},{"dropping-particle":"","family":"Schweitzer","given":"Maurice E","non-dropping-particle":"","parse-names":false,"suffix":""},{"dropping-particle":"","family":"Galinsky","given":"Adam D","non-dropping-particle":"","parse-names":false,"suffix":""},{"dropping-particle":"","family":"Bazerman","given":"Max H","non-dropping-particle":"","parse-names":false,"suffix":""},{"dropping-particle":"","family":"Ordóñez","given":"Lisa D","non-dropping-particle":"","parse-names":false,"suffix":""}],"container-title":"Harvard Business Review","id":"ITEM-1","issued":{"date-parts":[["2009"]]},"title":"Goals Gone Wild: The Systematic Side Effects of Over-Prescribing Goal Setting","type":"article-journal"},"uris":["http://www.mendeley.com/documents/?uuid=1b387905-deb1-3012-b431-3d70f8fb75cf"]}],"mendeley":{"formattedCitation":"(Ordóñez &lt;i&gt;et al.&lt;/i&gt;, 2009)","plainTextFormattedCitation":"(Ordóñez et al., 2009)","previouslyFormattedCitation":"(Ordóñez &lt;i&gt;et al.&lt;/i&gt;, 2009)"},"properties":{"noteIndex":0},"schema":"https://github.com/citation-style-language/schema/raw/master/csl-citation.json"}</w:instrText>
        </w:r>
        <w:r w:rsidRPr="00312F59" w:rsidDel="00901B80">
          <w:fldChar w:fldCharType="separate"/>
        </w:r>
        <w:r w:rsidRPr="00FF6A71" w:rsidDel="00901B80">
          <w:rPr>
            <w:noProof/>
          </w:rPr>
          <w:t xml:space="preserve">(Ordóñez </w:t>
        </w:r>
        <w:r w:rsidRPr="00FF6A71" w:rsidDel="00901B80">
          <w:rPr>
            <w:i/>
            <w:noProof/>
          </w:rPr>
          <w:t>et al.</w:t>
        </w:r>
        <w:r w:rsidRPr="00FF6A71" w:rsidDel="00901B80">
          <w:rPr>
            <w:noProof/>
          </w:rPr>
          <w:t>, 2009)</w:t>
        </w:r>
        <w:r w:rsidRPr="00312F59" w:rsidDel="00901B80">
          <w:fldChar w:fldCharType="end"/>
        </w:r>
        <w:commentRangeEnd w:id="12770"/>
        <w:r w:rsidR="00B00BB1" w:rsidRPr="00FF6A71" w:rsidDel="00901B80">
          <w:rPr>
            <w:rStyle w:val="CommentReference"/>
          </w:rPr>
          <w:commentReference w:id="12770"/>
        </w:r>
        <w:commentRangeEnd w:id="12771"/>
        <w:r w:rsidR="00B00BB1" w:rsidRPr="00FF6A71" w:rsidDel="00901B80">
          <w:rPr>
            <w:rStyle w:val="CommentReference"/>
          </w:rPr>
          <w:commentReference w:id="12771"/>
        </w:r>
        <w:commentRangeEnd w:id="12318"/>
        <w:r w:rsidR="00754701" w:rsidRPr="00FF6A71" w:rsidDel="00901B80">
          <w:rPr>
            <w:rStyle w:val="CommentReference"/>
          </w:rPr>
          <w:commentReference w:id="12318"/>
        </w:r>
        <w:bookmarkStart w:id="14076" w:name="_Toc92119754"/>
        <w:bookmarkStart w:id="14077" w:name="_Toc92120096"/>
        <w:bookmarkStart w:id="14078" w:name="_Toc92120437"/>
        <w:bookmarkStart w:id="14079" w:name="_Toc92120775"/>
        <w:bookmarkStart w:id="14080" w:name="_Toc92121116"/>
        <w:bookmarkStart w:id="14081" w:name="_Toc92121457"/>
        <w:bookmarkStart w:id="14082" w:name="_Toc92121803"/>
        <w:bookmarkStart w:id="14083" w:name="_Toc92187495"/>
        <w:bookmarkStart w:id="14084" w:name="_Toc92187838"/>
        <w:bookmarkStart w:id="14085" w:name="_Toc92191225"/>
        <w:bookmarkStart w:id="14086" w:name="_Toc92191692"/>
        <w:bookmarkStart w:id="14087" w:name="_Toc92192160"/>
        <w:bookmarkStart w:id="14088" w:name="_Toc92192545"/>
        <w:bookmarkStart w:id="14089" w:name="_Toc92192931"/>
        <w:bookmarkStart w:id="14090" w:name="_Toc92193292"/>
        <w:bookmarkStart w:id="14091" w:name="_Toc92193666"/>
        <w:bookmarkStart w:id="14092" w:name="_Toc92194012"/>
        <w:bookmarkStart w:id="14093" w:name="_Toc92194465"/>
        <w:bookmarkStart w:id="14094" w:name="_Toc92194833"/>
        <w:bookmarkStart w:id="14095" w:name="_Toc92195181"/>
        <w:bookmarkStart w:id="14096" w:name="_Toc92198092"/>
        <w:bookmarkStart w:id="14097" w:name="_Toc92200640"/>
        <w:bookmarkStart w:id="14098" w:name="_Toc92201570"/>
        <w:bookmarkStart w:id="14099" w:name="_Toc92207894"/>
        <w:bookmarkStart w:id="14100" w:name="_Toc92373720"/>
        <w:bookmarkStart w:id="14101" w:name="_Toc92375118"/>
        <w:bookmarkStart w:id="14102" w:name="_Toc92375761"/>
        <w:bookmarkStart w:id="14103" w:name="_Toc92813469"/>
        <w:bookmarkStart w:id="14104" w:name="_Toc92962691"/>
        <w:bookmarkStart w:id="14105" w:name="_Toc93130411"/>
        <w:bookmarkStart w:id="14106" w:name="_Toc94535367"/>
        <w:bookmarkStart w:id="14107" w:name="_Toc94628673"/>
        <w:bookmarkStart w:id="14108" w:name="_Toc95139943"/>
        <w:bookmarkStart w:id="14109" w:name="_Toc95231741"/>
        <w:bookmarkStart w:id="14110" w:name="_Toc97115039"/>
        <w:bookmarkStart w:id="14111" w:name="_Toc98086475"/>
        <w:bookmarkStart w:id="14112" w:name="_Toc98332711"/>
        <w:bookmarkStart w:id="14113" w:name="_Toc98333350"/>
        <w:bookmarkStart w:id="14114" w:name="_Toc98341676"/>
        <w:bookmarkStart w:id="14115" w:name="_Toc98345068"/>
        <w:bookmarkStart w:id="14116" w:name="_Toc98345595"/>
        <w:bookmarkStart w:id="14117" w:name="_Toc98346119"/>
        <w:bookmarkStart w:id="14118" w:name="_Toc98346677"/>
        <w:bookmarkStart w:id="14119" w:name="_Toc98347117"/>
        <w:bookmarkStart w:id="14120" w:name="_Toc98347557"/>
        <w:bookmarkStart w:id="14121" w:name="_Toc99536842"/>
        <w:bookmarkStart w:id="14122" w:name="_Toc99718968"/>
        <w:bookmarkStart w:id="14123" w:name="_Toc99969625"/>
        <w:bookmarkEnd w:id="14076"/>
        <w:bookmarkEnd w:id="14077"/>
        <w:bookmarkEnd w:id="14078"/>
        <w:bookmarkEnd w:id="14079"/>
        <w:bookmarkEnd w:id="14080"/>
        <w:bookmarkEnd w:id="14081"/>
        <w:bookmarkEnd w:id="14082"/>
        <w:bookmarkEnd w:id="14083"/>
        <w:bookmarkEnd w:id="14084"/>
        <w:bookmarkEnd w:id="14085"/>
        <w:bookmarkEnd w:id="14086"/>
        <w:bookmarkEnd w:id="14087"/>
        <w:bookmarkEnd w:id="14088"/>
        <w:bookmarkEnd w:id="14089"/>
        <w:bookmarkEnd w:id="14090"/>
        <w:bookmarkEnd w:id="14091"/>
        <w:bookmarkEnd w:id="14092"/>
        <w:bookmarkEnd w:id="14093"/>
        <w:bookmarkEnd w:id="14094"/>
        <w:bookmarkEnd w:id="14095"/>
        <w:bookmarkEnd w:id="14096"/>
        <w:bookmarkEnd w:id="14097"/>
        <w:bookmarkEnd w:id="14098"/>
        <w:bookmarkEnd w:id="14099"/>
        <w:bookmarkEnd w:id="14100"/>
        <w:bookmarkEnd w:id="14101"/>
        <w:bookmarkEnd w:id="14102"/>
        <w:bookmarkEnd w:id="14103"/>
        <w:bookmarkEnd w:id="14104"/>
        <w:bookmarkEnd w:id="14105"/>
        <w:bookmarkEnd w:id="14106"/>
        <w:bookmarkEnd w:id="14107"/>
        <w:bookmarkEnd w:id="14108"/>
        <w:bookmarkEnd w:id="14109"/>
        <w:bookmarkEnd w:id="14110"/>
        <w:bookmarkEnd w:id="14111"/>
        <w:bookmarkEnd w:id="14112"/>
        <w:bookmarkEnd w:id="14113"/>
        <w:bookmarkEnd w:id="14114"/>
        <w:bookmarkEnd w:id="14115"/>
        <w:bookmarkEnd w:id="14116"/>
        <w:bookmarkEnd w:id="14117"/>
        <w:bookmarkEnd w:id="14118"/>
        <w:bookmarkEnd w:id="14119"/>
        <w:bookmarkEnd w:id="14120"/>
        <w:bookmarkEnd w:id="14121"/>
        <w:bookmarkEnd w:id="14122"/>
        <w:bookmarkEnd w:id="14123"/>
      </w:moveFrom>
    </w:p>
    <w:p w14:paraId="63DC7D65" w14:textId="7F0652B8" w:rsidR="00FF153E" w:rsidRPr="00FF6A71" w:rsidDel="00901B80" w:rsidRDefault="1447985E" w:rsidP="00FF153E">
      <w:pPr>
        <w:jc w:val="center"/>
        <w:rPr>
          <w:moveFrom w:id="14124" w:author="pete jones" w:date="2022-01-03T12:19:00Z"/>
        </w:rPr>
      </w:pPr>
      <w:moveFrom w:id="14125" w:author="pete jones" w:date="2022-01-03T12:19:00Z">
        <w:r w:rsidRPr="00C15005" w:rsidDel="00901B80">
          <w:rPr>
            <w:noProof/>
          </w:rPr>
          <w:drawing>
            <wp:inline distT="0" distB="0" distL="0" distR="0" wp14:anchorId="1CC389CC" wp14:editId="148A257D">
              <wp:extent cx="3802844" cy="1923532"/>
              <wp:effectExtent l="0" t="0" r="7620" b="63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pic:nvPicPr>
                    <pic:blipFill>
                      <a:blip r:embed="rId129">
                        <a:extLst>
                          <a:ext uri="{28A0092B-C50C-407E-A947-70E740481C1C}">
                            <a14:useLocalDpi xmlns:a14="http://schemas.microsoft.com/office/drawing/2010/main" val="0"/>
                          </a:ext>
                        </a:extLst>
                      </a:blip>
                      <a:stretch>
                        <a:fillRect/>
                      </a:stretch>
                    </pic:blipFill>
                    <pic:spPr>
                      <a:xfrm>
                        <a:off x="0" y="0"/>
                        <a:ext cx="3802844" cy="1923532"/>
                      </a:xfrm>
                      <a:prstGeom prst="rect">
                        <a:avLst/>
                      </a:prstGeom>
                    </pic:spPr>
                  </pic:pic>
                </a:graphicData>
              </a:graphic>
            </wp:inline>
          </w:drawing>
        </w:r>
        <w:bookmarkStart w:id="14126" w:name="_Toc92119755"/>
        <w:bookmarkStart w:id="14127" w:name="_Toc92120097"/>
        <w:bookmarkStart w:id="14128" w:name="_Toc92120438"/>
        <w:bookmarkStart w:id="14129" w:name="_Toc92120776"/>
        <w:bookmarkStart w:id="14130" w:name="_Toc92121117"/>
        <w:bookmarkStart w:id="14131" w:name="_Toc92121458"/>
        <w:bookmarkStart w:id="14132" w:name="_Toc92121804"/>
        <w:bookmarkStart w:id="14133" w:name="_Toc92187496"/>
        <w:bookmarkStart w:id="14134" w:name="_Toc92187839"/>
        <w:bookmarkStart w:id="14135" w:name="_Toc92191226"/>
        <w:bookmarkStart w:id="14136" w:name="_Toc92191693"/>
        <w:bookmarkStart w:id="14137" w:name="_Toc92192161"/>
        <w:bookmarkStart w:id="14138" w:name="_Toc92192546"/>
        <w:bookmarkStart w:id="14139" w:name="_Toc92192932"/>
        <w:bookmarkStart w:id="14140" w:name="_Toc92193293"/>
        <w:bookmarkStart w:id="14141" w:name="_Toc92193667"/>
        <w:bookmarkStart w:id="14142" w:name="_Toc92194013"/>
        <w:bookmarkStart w:id="14143" w:name="_Toc92194466"/>
        <w:bookmarkStart w:id="14144" w:name="_Toc92194834"/>
        <w:bookmarkStart w:id="14145" w:name="_Toc92195182"/>
        <w:bookmarkStart w:id="14146" w:name="_Toc92198093"/>
        <w:bookmarkStart w:id="14147" w:name="_Toc92200641"/>
        <w:bookmarkStart w:id="14148" w:name="_Toc92201571"/>
        <w:bookmarkStart w:id="14149" w:name="_Toc92207895"/>
        <w:bookmarkStart w:id="14150" w:name="_Toc92373721"/>
        <w:bookmarkStart w:id="14151" w:name="_Toc92375119"/>
        <w:bookmarkStart w:id="14152" w:name="_Toc92375762"/>
        <w:bookmarkStart w:id="14153" w:name="_Toc92813470"/>
        <w:bookmarkStart w:id="14154" w:name="_Toc92962692"/>
        <w:bookmarkStart w:id="14155" w:name="_Toc93130412"/>
        <w:bookmarkStart w:id="14156" w:name="_Toc94535368"/>
        <w:bookmarkStart w:id="14157" w:name="_Toc94628674"/>
        <w:bookmarkStart w:id="14158" w:name="_Toc95139944"/>
        <w:bookmarkStart w:id="14159" w:name="_Toc95231742"/>
        <w:bookmarkStart w:id="14160" w:name="_Toc97115040"/>
        <w:bookmarkStart w:id="14161" w:name="_Toc98086476"/>
        <w:bookmarkStart w:id="14162" w:name="_Toc98332712"/>
        <w:bookmarkStart w:id="14163" w:name="_Toc98333351"/>
        <w:bookmarkStart w:id="14164" w:name="_Toc98341677"/>
        <w:bookmarkStart w:id="14165" w:name="_Toc98345069"/>
        <w:bookmarkStart w:id="14166" w:name="_Toc98345596"/>
        <w:bookmarkStart w:id="14167" w:name="_Toc98346120"/>
        <w:bookmarkStart w:id="14168" w:name="_Toc98346678"/>
        <w:bookmarkStart w:id="14169" w:name="_Toc98347118"/>
        <w:bookmarkStart w:id="14170" w:name="_Toc98347558"/>
        <w:bookmarkStart w:id="14171" w:name="_Toc99536843"/>
        <w:bookmarkStart w:id="14172" w:name="_Toc99718969"/>
        <w:bookmarkStart w:id="14173" w:name="_Toc99969626"/>
        <w:bookmarkEnd w:id="14126"/>
        <w:bookmarkEnd w:id="14127"/>
        <w:bookmarkEnd w:id="14128"/>
        <w:bookmarkEnd w:id="14129"/>
        <w:bookmarkEnd w:id="14130"/>
        <w:bookmarkEnd w:id="14131"/>
        <w:bookmarkEnd w:id="14132"/>
        <w:bookmarkEnd w:id="14133"/>
        <w:bookmarkEnd w:id="14134"/>
        <w:bookmarkEnd w:id="14135"/>
        <w:bookmarkEnd w:id="14136"/>
        <w:bookmarkEnd w:id="14137"/>
        <w:bookmarkEnd w:id="14138"/>
        <w:bookmarkEnd w:id="14139"/>
        <w:bookmarkEnd w:id="14140"/>
        <w:bookmarkEnd w:id="14141"/>
        <w:bookmarkEnd w:id="14142"/>
        <w:bookmarkEnd w:id="14143"/>
        <w:bookmarkEnd w:id="14144"/>
        <w:bookmarkEnd w:id="14145"/>
        <w:bookmarkEnd w:id="14146"/>
        <w:bookmarkEnd w:id="14147"/>
        <w:bookmarkEnd w:id="14148"/>
        <w:bookmarkEnd w:id="14149"/>
        <w:bookmarkEnd w:id="14150"/>
        <w:bookmarkEnd w:id="14151"/>
        <w:bookmarkEnd w:id="14152"/>
        <w:bookmarkEnd w:id="14153"/>
        <w:bookmarkEnd w:id="14154"/>
        <w:bookmarkEnd w:id="14155"/>
        <w:bookmarkEnd w:id="14156"/>
        <w:bookmarkEnd w:id="14157"/>
        <w:bookmarkEnd w:id="14158"/>
        <w:bookmarkEnd w:id="14159"/>
        <w:bookmarkEnd w:id="14160"/>
        <w:bookmarkEnd w:id="14161"/>
        <w:bookmarkEnd w:id="14162"/>
        <w:bookmarkEnd w:id="14163"/>
        <w:bookmarkEnd w:id="14164"/>
        <w:bookmarkEnd w:id="14165"/>
        <w:bookmarkEnd w:id="14166"/>
        <w:bookmarkEnd w:id="14167"/>
        <w:bookmarkEnd w:id="14168"/>
        <w:bookmarkEnd w:id="14169"/>
        <w:bookmarkEnd w:id="14170"/>
        <w:bookmarkEnd w:id="14171"/>
        <w:bookmarkEnd w:id="14172"/>
        <w:bookmarkEnd w:id="14173"/>
      </w:moveFrom>
    </w:p>
    <w:p w14:paraId="41C4DB5F" w14:textId="48D686E9" w:rsidR="00FF153E" w:rsidRPr="00FF6A71" w:rsidDel="00901B80" w:rsidRDefault="00FF153E" w:rsidP="00FF153E">
      <w:pPr>
        <w:jc w:val="center"/>
        <w:rPr>
          <w:moveFrom w:id="14174" w:author="pete jones" w:date="2022-01-03T12:19:00Z"/>
          <w:i/>
          <w:iCs/>
        </w:rPr>
      </w:pPr>
      <w:bookmarkStart w:id="14175" w:name="_Toc511736834"/>
      <w:bookmarkStart w:id="14176" w:name="_Toc12347239"/>
      <w:bookmarkStart w:id="14177" w:name="_Toc68162286"/>
      <w:moveFrom w:id="14178" w:author="pete jones" w:date="2022-01-03T12:19:00Z">
        <w:r w:rsidRPr="00FF6A71" w:rsidDel="00901B80">
          <w:rPr>
            <w:i/>
            <w:iCs/>
          </w:rPr>
          <w:t xml:space="preserve">Figure </w:t>
        </w:r>
        <w:r w:rsidR="00F8680E" w:rsidRPr="00312F59" w:rsidDel="00901B80">
          <w:rPr>
            <w:i/>
            <w:iCs/>
          </w:rPr>
          <w:fldChar w:fldCharType="begin"/>
        </w:r>
        <w:r w:rsidR="00F8680E" w:rsidRPr="00FF6A71" w:rsidDel="00901B80">
          <w:rPr>
            <w:i/>
            <w:iCs/>
          </w:rPr>
          <w:instrText xml:space="preserve"> STYLEREF 1 \s </w:instrText>
        </w:r>
        <w:r w:rsidR="00F8680E" w:rsidRPr="00312F59" w:rsidDel="00901B80">
          <w:rPr>
            <w:i/>
            <w:iCs/>
          </w:rPr>
          <w:fldChar w:fldCharType="separate"/>
        </w:r>
        <w:r w:rsidR="00DD384C" w:rsidRPr="00FF6A71" w:rsidDel="00901B80">
          <w:rPr>
            <w:i/>
            <w:iCs/>
            <w:noProof/>
          </w:rPr>
          <w:t>6</w:t>
        </w:r>
        <w:r w:rsidR="00F8680E" w:rsidRPr="00312F59" w:rsidDel="00901B80">
          <w:rPr>
            <w:i/>
            <w:iCs/>
          </w:rPr>
          <w:fldChar w:fldCharType="end"/>
        </w:r>
        <w:r w:rsidR="00F8680E" w:rsidRPr="00FF6A71" w:rsidDel="00901B80">
          <w:rPr>
            <w:i/>
            <w:iCs/>
          </w:rPr>
          <w:noBreakHyphen/>
        </w:r>
        <w:r w:rsidR="00F8680E" w:rsidRPr="00312F59" w:rsidDel="00901B80">
          <w:rPr>
            <w:i/>
            <w:iCs/>
          </w:rPr>
          <w:fldChar w:fldCharType="begin"/>
        </w:r>
        <w:r w:rsidR="00F8680E" w:rsidRPr="00FF6A71" w:rsidDel="00901B80">
          <w:rPr>
            <w:i/>
            <w:iCs/>
          </w:rPr>
          <w:instrText xml:space="preserve"> SEQ Figure \* ARABIC \s 1 </w:instrText>
        </w:r>
        <w:r w:rsidR="00F8680E" w:rsidRPr="00312F59" w:rsidDel="00901B80">
          <w:rPr>
            <w:i/>
            <w:iCs/>
          </w:rPr>
          <w:fldChar w:fldCharType="separate"/>
        </w:r>
        <w:r w:rsidR="00DD384C" w:rsidRPr="00FF6A71" w:rsidDel="00901B80">
          <w:rPr>
            <w:i/>
            <w:iCs/>
            <w:noProof/>
          </w:rPr>
          <w:t>17</w:t>
        </w:r>
        <w:r w:rsidR="00F8680E" w:rsidRPr="00312F59" w:rsidDel="00901B80">
          <w:rPr>
            <w:i/>
            <w:iCs/>
          </w:rPr>
          <w:fldChar w:fldCharType="end"/>
        </w:r>
        <w:r w:rsidRPr="00FF6A71" w:rsidDel="00901B80">
          <w:rPr>
            <w:i/>
            <w:iCs/>
          </w:rPr>
          <w:t>:Goal setting warning (Ordonez et al)</w:t>
        </w:r>
        <w:bookmarkStart w:id="14179" w:name="_Toc92119756"/>
        <w:bookmarkStart w:id="14180" w:name="_Toc92120098"/>
        <w:bookmarkStart w:id="14181" w:name="_Toc92120439"/>
        <w:bookmarkStart w:id="14182" w:name="_Toc92120777"/>
        <w:bookmarkStart w:id="14183" w:name="_Toc92121118"/>
        <w:bookmarkStart w:id="14184" w:name="_Toc92121459"/>
        <w:bookmarkStart w:id="14185" w:name="_Toc92121805"/>
        <w:bookmarkStart w:id="14186" w:name="_Toc92187497"/>
        <w:bookmarkStart w:id="14187" w:name="_Toc92187840"/>
        <w:bookmarkStart w:id="14188" w:name="_Toc92191227"/>
        <w:bookmarkStart w:id="14189" w:name="_Toc92191694"/>
        <w:bookmarkStart w:id="14190" w:name="_Toc92192162"/>
        <w:bookmarkStart w:id="14191" w:name="_Toc92192547"/>
        <w:bookmarkStart w:id="14192" w:name="_Toc92192933"/>
        <w:bookmarkStart w:id="14193" w:name="_Toc92193294"/>
        <w:bookmarkStart w:id="14194" w:name="_Toc92193668"/>
        <w:bookmarkStart w:id="14195" w:name="_Toc92194014"/>
        <w:bookmarkStart w:id="14196" w:name="_Toc92194467"/>
        <w:bookmarkStart w:id="14197" w:name="_Toc92194835"/>
        <w:bookmarkStart w:id="14198" w:name="_Toc92195183"/>
        <w:bookmarkStart w:id="14199" w:name="_Toc92198094"/>
        <w:bookmarkStart w:id="14200" w:name="_Toc92200642"/>
        <w:bookmarkStart w:id="14201" w:name="_Toc92201572"/>
        <w:bookmarkStart w:id="14202" w:name="_Toc92207896"/>
        <w:bookmarkStart w:id="14203" w:name="_Toc92373722"/>
        <w:bookmarkStart w:id="14204" w:name="_Toc92375120"/>
        <w:bookmarkStart w:id="14205" w:name="_Toc92375763"/>
        <w:bookmarkStart w:id="14206" w:name="_Toc92813471"/>
        <w:bookmarkStart w:id="14207" w:name="_Toc92962693"/>
        <w:bookmarkStart w:id="14208" w:name="_Toc93130413"/>
        <w:bookmarkStart w:id="14209" w:name="_Toc94535369"/>
        <w:bookmarkStart w:id="14210" w:name="_Toc94628675"/>
        <w:bookmarkStart w:id="14211" w:name="_Toc95139945"/>
        <w:bookmarkStart w:id="14212" w:name="_Toc95231743"/>
        <w:bookmarkStart w:id="14213" w:name="_Toc97115041"/>
        <w:bookmarkStart w:id="14214" w:name="_Toc98086477"/>
        <w:bookmarkStart w:id="14215" w:name="_Toc98332713"/>
        <w:bookmarkStart w:id="14216" w:name="_Toc98333352"/>
        <w:bookmarkStart w:id="14217" w:name="_Toc98341678"/>
        <w:bookmarkStart w:id="14218" w:name="_Toc98345070"/>
        <w:bookmarkStart w:id="14219" w:name="_Toc98345597"/>
        <w:bookmarkStart w:id="14220" w:name="_Toc98346121"/>
        <w:bookmarkStart w:id="14221" w:name="_Toc98346679"/>
        <w:bookmarkStart w:id="14222" w:name="_Toc98347119"/>
        <w:bookmarkStart w:id="14223" w:name="_Toc98347559"/>
        <w:bookmarkStart w:id="14224" w:name="_Toc99536844"/>
        <w:bookmarkStart w:id="14225" w:name="_Toc99718970"/>
        <w:bookmarkStart w:id="14226" w:name="_Toc99969627"/>
        <w:bookmarkEnd w:id="14175"/>
        <w:bookmarkEnd w:id="14176"/>
        <w:bookmarkEnd w:id="14177"/>
        <w:bookmarkEnd w:id="14179"/>
        <w:bookmarkEnd w:id="14180"/>
        <w:bookmarkEnd w:id="14181"/>
        <w:bookmarkEnd w:id="14182"/>
        <w:bookmarkEnd w:id="14183"/>
        <w:bookmarkEnd w:id="14184"/>
        <w:bookmarkEnd w:id="14185"/>
        <w:bookmarkEnd w:id="14186"/>
        <w:bookmarkEnd w:id="14187"/>
        <w:bookmarkEnd w:id="14188"/>
        <w:bookmarkEnd w:id="14189"/>
        <w:bookmarkEnd w:id="14190"/>
        <w:bookmarkEnd w:id="14191"/>
        <w:bookmarkEnd w:id="14192"/>
        <w:bookmarkEnd w:id="14193"/>
        <w:bookmarkEnd w:id="14194"/>
        <w:bookmarkEnd w:id="14195"/>
        <w:bookmarkEnd w:id="14196"/>
        <w:bookmarkEnd w:id="14197"/>
        <w:bookmarkEnd w:id="14198"/>
        <w:bookmarkEnd w:id="14199"/>
        <w:bookmarkEnd w:id="14200"/>
        <w:bookmarkEnd w:id="14201"/>
        <w:bookmarkEnd w:id="14202"/>
        <w:bookmarkEnd w:id="14203"/>
        <w:bookmarkEnd w:id="14204"/>
        <w:bookmarkEnd w:id="14205"/>
        <w:bookmarkEnd w:id="14206"/>
        <w:bookmarkEnd w:id="14207"/>
        <w:bookmarkEnd w:id="14208"/>
        <w:bookmarkEnd w:id="14209"/>
        <w:bookmarkEnd w:id="14210"/>
        <w:bookmarkEnd w:id="14211"/>
        <w:bookmarkEnd w:id="14212"/>
        <w:bookmarkEnd w:id="14213"/>
        <w:bookmarkEnd w:id="14214"/>
        <w:bookmarkEnd w:id="14215"/>
        <w:bookmarkEnd w:id="14216"/>
        <w:bookmarkEnd w:id="14217"/>
        <w:bookmarkEnd w:id="14218"/>
        <w:bookmarkEnd w:id="14219"/>
        <w:bookmarkEnd w:id="14220"/>
        <w:bookmarkEnd w:id="14221"/>
        <w:bookmarkEnd w:id="14222"/>
        <w:bookmarkEnd w:id="14223"/>
        <w:bookmarkEnd w:id="14224"/>
        <w:bookmarkEnd w:id="14225"/>
        <w:bookmarkEnd w:id="14226"/>
      </w:moveFrom>
    </w:p>
    <w:p w14:paraId="3820A461" w14:textId="298DEE39" w:rsidR="00FF153E" w:rsidRPr="00FF6A71" w:rsidDel="00901B80" w:rsidRDefault="00FF153E" w:rsidP="0021440D">
      <w:pPr>
        <w:numPr>
          <w:ilvl w:val="0"/>
          <w:numId w:val="40"/>
        </w:numPr>
        <w:rPr>
          <w:moveFrom w:id="14227" w:author="pete jones" w:date="2022-01-03T12:19:00Z"/>
        </w:rPr>
      </w:pPr>
      <w:moveFrom w:id="14228" w:author="pete jones" w:date="2022-01-03T12:19:00Z">
        <w:r w:rsidRPr="00FF6A71" w:rsidDel="00901B80">
          <w:t xml:space="preserve">Unfairness - Goal setting schema that are constructed to encourage competitive environments between teams, areas of a business or individuals may have the undesired effect of provoking a sense of injustice among the participants resulting in sabotage tactics. Sabotage is a powerful word that suggests physical damage to people and property and of course it might. However, research predicts that of all the motives for sabotage, injustice will be a more frequent cause </w:t>
        </w:r>
        <w:r w:rsidRPr="00312F59" w:rsidDel="00901B80">
          <w:fldChar w:fldCharType="begin" w:fldLock="1"/>
        </w:r>
        <w:r w:rsidRPr="00FF6A71" w:rsidDel="00901B80">
          <w:instrText>ADDIN CSL_CITATION {"citationItems":[{"id":"ITEM-1","itemData":{"abstract":"This study examines the relationship between injustice and workplace sabotage. Drawing on the organizational justice and workplace deviance literatures, we hypothesize that injustice will be the most common cause of sabotage, and that the source of injustice will influence the goal, target, and severity of sabotage behavior. The results generally support our hypotheses. First, injustice was the most common cause of sabotage. Second, when the source of injustice was interactional, individuals were more likely to engage in retaliation, and when the source of injustice was distributive, individuals were more likely to engage in equity restoration. Third, the source of injustice and the target of sabotage were generally the same, although this re-lationship was stronger for organizational targets than for individual targets. Finally, there was an additive effect of distributive, procedural, and interactional justice on the severity of sabotage. We discuss the implications of these results for future research on sabotage and deviant workplace behavior. Ó","author":[{"dropping-particle":"","family":"Ambrose","given":"Maureen L","non-dropping-particle":"","parse-names":false,"suffix":""},{"dropping-particle":"","family":"Seabright","given":"Mark A","non-dropping-particle":"","parse-names":false,"suffix":""},{"dropping-particle":"","family":"Schminke","given":"Marshall","non-dropping-particle":"","parse-names":false,"suffix":""}],"container-title":"Elsevier Science (USA)","id":"ITEM-1","issued":{"date-parts":[["2002"]]},"page":"947-965","title":"Sabotage in the workplace: The role of organizational injustice","type":"article-journal"},"uris":["http://www.mendeley.com/documents/?uuid=35f39575-50aa-32a1-b35d-f638412460b5"]}],"mendeley":{"formattedCitation":"(Ambrose, Seabright and Schminke, 2002)","plainTextFormattedCitation":"(Ambrose, Seabright and Schminke, 2002)","previouslyFormattedCitation":"(Ambrose, Seabright and Schminke, 2002)"},"properties":{"noteIndex":0},"schema":"https://github.com/citation-style-language/schema/raw/master/csl-citation.json"}</w:instrText>
        </w:r>
        <w:r w:rsidRPr="00312F59" w:rsidDel="00901B80">
          <w:fldChar w:fldCharType="separate"/>
        </w:r>
        <w:r w:rsidRPr="00FF6A71" w:rsidDel="00901B80">
          <w:rPr>
            <w:noProof/>
          </w:rPr>
          <w:t>(Ambrose, Seabright and Schminke, 2002)</w:t>
        </w:r>
        <w:r w:rsidRPr="00312F59" w:rsidDel="00901B80">
          <w:fldChar w:fldCharType="end"/>
        </w:r>
        <w:r w:rsidRPr="00FF6A71" w:rsidDel="00901B80">
          <w:t>.</w:t>
        </w:r>
        <w:bookmarkStart w:id="14229" w:name="_Toc92119757"/>
        <w:bookmarkStart w:id="14230" w:name="_Toc92120099"/>
        <w:bookmarkStart w:id="14231" w:name="_Toc92120440"/>
        <w:bookmarkStart w:id="14232" w:name="_Toc92120778"/>
        <w:bookmarkStart w:id="14233" w:name="_Toc92121119"/>
        <w:bookmarkStart w:id="14234" w:name="_Toc92121460"/>
        <w:bookmarkStart w:id="14235" w:name="_Toc92121806"/>
        <w:bookmarkStart w:id="14236" w:name="_Toc92187498"/>
        <w:bookmarkStart w:id="14237" w:name="_Toc92187841"/>
        <w:bookmarkStart w:id="14238" w:name="_Toc92191228"/>
        <w:bookmarkStart w:id="14239" w:name="_Toc92191695"/>
        <w:bookmarkStart w:id="14240" w:name="_Toc92192163"/>
        <w:bookmarkStart w:id="14241" w:name="_Toc92192548"/>
        <w:bookmarkStart w:id="14242" w:name="_Toc92192934"/>
        <w:bookmarkStart w:id="14243" w:name="_Toc92193295"/>
        <w:bookmarkStart w:id="14244" w:name="_Toc92193669"/>
        <w:bookmarkStart w:id="14245" w:name="_Toc92194015"/>
        <w:bookmarkStart w:id="14246" w:name="_Toc92194468"/>
        <w:bookmarkStart w:id="14247" w:name="_Toc92194836"/>
        <w:bookmarkStart w:id="14248" w:name="_Toc92195184"/>
        <w:bookmarkStart w:id="14249" w:name="_Toc92198095"/>
        <w:bookmarkStart w:id="14250" w:name="_Toc92200643"/>
        <w:bookmarkStart w:id="14251" w:name="_Toc92201573"/>
        <w:bookmarkStart w:id="14252" w:name="_Toc92207897"/>
        <w:bookmarkStart w:id="14253" w:name="_Toc92373723"/>
        <w:bookmarkStart w:id="14254" w:name="_Toc92375121"/>
        <w:bookmarkStart w:id="14255" w:name="_Toc92375764"/>
        <w:bookmarkStart w:id="14256" w:name="_Toc92813472"/>
        <w:bookmarkStart w:id="14257" w:name="_Toc92962694"/>
        <w:bookmarkStart w:id="14258" w:name="_Toc93130414"/>
        <w:bookmarkStart w:id="14259" w:name="_Toc94535370"/>
        <w:bookmarkStart w:id="14260" w:name="_Toc94628676"/>
        <w:bookmarkStart w:id="14261" w:name="_Toc95139946"/>
        <w:bookmarkStart w:id="14262" w:name="_Toc95231744"/>
        <w:bookmarkStart w:id="14263" w:name="_Toc97115042"/>
        <w:bookmarkStart w:id="14264" w:name="_Toc98086478"/>
        <w:bookmarkStart w:id="14265" w:name="_Toc98332714"/>
        <w:bookmarkStart w:id="14266" w:name="_Toc98333353"/>
        <w:bookmarkStart w:id="14267" w:name="_Toc98341679"/>
        <w:bookmarkStart w:id="14268" w:name="_Toc98345071"/>
        <w:bookmarkStart w:id="14269" w:name="_Toc98345598"/>
        <w:bookmarkStart w:id="14270" w:name="_Toc98346122"/>
        <w:bookmarkStart w:id="14271" w:name="_Toc98346680"/>
        <w:bookmarkStart w:id="14272" w:name="_Toc98347120"/>
        <w:bookmarkStart w:id="14273" w:name="_Toc98347560"/>
        <w:bookmarkStart w:id="14274" w:name="_Toc99536845"/>
        <w:bookmarkStart w:id="14275" w:name="_Toc99718971"/>
        <w:bookmarkStart w:id="14276" w:name="_Toc99969628"/>
        <w:bookmarkEnd w:id="14229"/>
        <w:bookmarkEnd w:id="14230"/>
        <w:bookmarkEnd w:id="14231"/>
        <w:bookmarkEnd w:id="14232"/>
        <w:bookmarkEnd w:id="14233"/>
        <w:bookmarkEnd w:id="14234"/>
        <w:bookmarkEnd w:id="14235"/>
        <w:bookmarkEnd w:id="14236"/>
        <w:bookmarkEnd w:id="14237"/>
        <w:bookmarkEnd w:id="14238"/>
        <w:bookmarkEnd w:id="14239"/>
        <w:bookmarkEnd w:id="14240"/>
        <w:bookmarkEnd w:id="14241"/>
        <w:bookmarkEnd w:id="14242"/>
        <w:bookmarkEnd w:id="14243"/>
        <w:bookmarkEnd w:id="14244"/>
        <w:bookmarkEnd w:id="14245"/>
        <w:bookmarkEnd w:id="14246"/>
        <w:bookmarkEnd w:id="14247"/>
        <w:bookmarkEnd w:id="14248"/>
        <w:bookmarkEnd w:id="14249"/>
        <w:bookmarkEnd w:id="14250"/>
        <w:bookmarkEnd w:id="14251"/>
        <w:bookmarkEnd w:id="14252"/>
        <w:bookmarkEnd w:id="14253"/>
        <w:bookmarkEnd w:id="14254"/>
        <w:bookmarkEnd w:id="14255"/>
        <w:bookmarkEnd w:id="14256"/>
        <w:bookmarkEnd w:id="14257"/>
        <w:bookmarkEnd w:id="14258"/>
        <w:bookmarkEnd w:id="14259"/>
        <w:bookmarkEnd w:id="14260"/>
        <w:bookmarkEnd w:id="14261"/>
        <w:bookmarkEnd w:id="14262"/>
        <w:bookmarkEnd w:id="14263"/>
        <w:bookmarkEnd w:id="14264"/>
        <w:bookmarkEnd w:id="14265"/>
        <w:bookmarkEnd w:id="14266"/>
        <w:bookmarkEnd w:id="14267"/>
        <w:bookmarkEnd w:id="14268"/>
        <w:bookmarkEnd w:id="14269"/>
        <w:bookmarkEnd w:id="14270"/>
        <w:bookmarkEnd w:id="14271"/>
        <w:bookmarkEnd w:id="14272"/>
        <w:bookmarkEnd w:id="14273"/>
        <w:bookmarkEnd w:id="14274"/>
        <w:bookmarkEnd w:id="14275"/>
        <w:bookmarkEnd w:id="14276"/>
      </w:moveFrom>
    </w:p>
    <w:p w14:paraId="574EE10C" w14:textId="08C1F282" w:rsidR="00FF153E" w:rsidRPr="00FF6A71" w:rsidDel="00901B80" w:rsidRDefault="00FF153E" w:rsidP="00FF153E">
      <w:pPr>
        <w:rPr>
          <w:moveFrom w:id="14277" w:author="pete jones" w:date="2022-01-03T12:19:00Z"/>
        </w:rPr>
      </w:pPr>
      <w:moveFrom w:id="14278" w:author="pete jones" w:date="2022-01-03T12:19:00Z">
        <w:r w:rsidRPr="00FF6A71" w:rsidDel="00901B80">
          <w:t xml:space="preserve">Unethical behaviour is common despite carefully setting fair goals and exposing people to ethical conduct rules and policies. Most of us would like to believe that ethical actions are guided by ethical reasoning, bad acts are guided by bad intentions, good acts are guided by good intentions and there are good people and bad people. Professor Nicholas Epley of the University of Chicago argues that these beliefs are in fact myths and encourage people to incorrectly conclude that unethical behaviour is mainly a belief problem, if you believe in an acceptable thing then you will do the right thing. Epley recognises that humans have a restrictive set of constraints; limited memory, limited attention, have a narrow focus in pursuing goals and are highly social. He concludes that ethics should be perceived as a design problem and suggests a framework for designing ethics </w:t>
        </w:r>
        <w:r w:rsidRPr="00312F59" w:rsidDel="00901B80">
          <w:fldChar w:fldCharType="begin" w:fldLock="1"/>
        </w:r>
        <w:r w:rsidRPr="00FF6A71" w:rsidDel="00901B80">
          <w:instrText>ADDIN CSL_CITATION {"citationItems":[{"id":"ITEM-1","itemData":{"author":[{"dropping-particle":"","family":"Epley","given":"Nicholas","non-dropping-particle":"","parse-names":false,"suffix":""}],"id":"ITEM-1","issued":{"date-parts":[["2016"]]},"title":"Four Myths of Morality","type":"article-journal"},"uris":["http://www.mendeley.com/documents/?uuid=5892b8a1-fc7b-3acf-bbe6-66628e466ffc"]}],"mendeley":{"formattedCitation":"(Epley, 2016)","plainTextFormattedCitation":"(Epley, 2016)","previouslyFormattedCitation":"(Epley, 2016)"},"properties":{"noteIndex":0},"schema":"https://github.com/citation-style-language/schema/raw/master/csl-citation.json"}</w:instrText>
        </w:r>
        <w:r w:rsidRPr="00312F59" w:rsidDel="00901B80">
          <w:fldChar w:fldCharType="separate"/>
        </w:r>
        <w:r w:rsidRPr="00FF6A71" w:rsidDel="00901B80">
          <w:rPr>
            <w:noProof/>
          </w:rPr>
          <w:t>(Epley, 2016)</w:t>
        </w:r>
        <w:r w:rsidRPr="00312F59" w:rsidDel="00901B80">
          <w:fldChar w:fldCharType="end"/>
        </w:r>
        <w:r w:rsidRPr="00FF6A71" w:rsidDel="00901B80">
          <w:t>:</w:t>
        </w:r>
        <w:bookmarkStart w:id="14279" w:name="_Toc92119758"/>
        <w:bookmarkStart w:id="14280" w:name="_Toc92120100"/>
        <w:bookmarkStart w:id="14281" w:name="_Toc92120441"/>
        <w:bookmarkStart w:id="14282" w:name="_Toc92120779"/>
        <w:bookmarkStart w:id="14283" w:name="_Toc92121120"/>
        <w:bookmarkStart w:id="14284" w:name="_Toc92121461"/>
        <w:bookmarkStart w:id="14285" w:name="_Toc92121807"/>
        <w:bookmarkStart w:id="14286" w:name="_Toc92187499"/>
        <w:bookmarkStart w:id="14287" w:name="_Toc92187842"/>
        <w:bookmarkStart w:id="14288" w:name="_Toc92191229"/>
        <w:bookmarkStart w:id="14289" w:name="_Toc92191696"/>
        <w:bookmarkStart w:id="14290" w:name="_Toc92192164"/>
        <w:bookmarkStart w:id="14291" w:name="_Toc92192549"/>
        <w:bookmarkStart w:id="14292" w:name="_Toc92192935"/>
        <w:bookmarkStart w:id="14293" w:name="_Toc92193296"/>
        <w:bookmarkStart w:id="14294" w:name="_Toc92193670"/>
        <w:bookmarkStart w:id="14295" w:name="_Toc92194016"/>
        <w:bookmarkStart w:id="14296" w:name="_Toc92194469"/>
        <w:bookmarkStart w:id="14297" w:name="_Toc92194837"/>
        <w:bookmarkStart w:id="14298" w:name="_Toc92195185"/>
        <w:bookmarkStart w:id="14299" w:name="_Toc92198096"/>
        <w:bookmarkStart w:id="14300" w:name="_Toc92200644"/>
        <w:bookmarkStart w:id="14301" w:name="_Toc92201574"/>
        <w:bookmarkStart w:id="14302" w:name="_Toc92207898"/>
        <w:bookmarkStart w:id="14303" w:name="_Toc92373724"/>
        <w:bookmarkStart w:id="14304" w:name="_Toc92375122"/>
        <w:bookmarkStart w:id="14305" w:name="_Toc92375765"/>
        <w:bookmarkStart w:id="14306" w:name="_Toc92813473"/>
        <w:bookmarkStart w:id="14307" w:name="_Toc92962695"/>
        <w:bookmarkStart w:id="14308" w:name="_Toc93130415"/>
        <w:bookmarkStart w:id="14309" w:name="_Toc94535371"/>
        <w:bookmarkStart w:id="14310" w:name="_Toc94628677"/>
        <w:bookmarkStart w:id="14311" w:name="_Toc95139947"/>
        <w:bookmarkStart w:id="14312" w:name="_Toc95231745"/>
        <w:bookmarkStart w:id="14313" w:name="_Toc97115043"/>
        <w:bookmarkStart w:id="14314" w:name="_Toc98086479"/>
        <w:bookmarkStart w:id="14315" w:name="_Toc98332715"/>
        <w:bookmarkStart w:id="14316" w:name="_Toc98333354"/>
        <w:bookmarkStart w:id="14317" w:name="_Toc98341680"/>
        <w:bookmarkStart w:id="14318" w:name="_Toc98345072"/>
        <w:bookmarkStart w:id="14319" w:name="_Toc98345599"/>
        <w:bookmarkStart w:id="14320" w:name="_Toc98346123"/>
        <w:bookmarkStart w:id="14321" w:name="_Toc98346681"/>
        <w:bookmarkStart w:id="14322" w:name="_Toc98347121"/>
        <w:bookmarkStart w:id="14323" w:name="_Toc98347561"/>
        <w:bookmarkStart w:id="14324" w:name="_Toc99536846"/>
        <w:bookmarkStart w:id="14325" w:name="_Toc99718972"/>
        <w:bookmarkStart w:id="14326" w:name="_Toc99969629"/>
        <w:bookmarkEnd w:id="14279"/>
        <w:bookmarkEnd w:id="14280"/>
        <w:bookmarkEnd w:id="14281"/>
        <w:bookmarkEnd w:id="14282"/>
        <w:bookmarkEnd w:id="14283"/>
        <w:bookmarkEnd w:id="14284"/>
        <w:bookmarkEnd w:id="14285"/>
        <w:bookmarkEnd w:id="14286"/>
        <w:bookmarkEnd w:id="14287"/>
        <w:bookmarkEnd w:id="14288"/>
        <w:bookmarkEnd w:id="14289"/>
        <w:bookmarkEnd w:id="14290"/>
        <w:bookmarkEnd w:id="14291"/>
        <w:bookmarkEnd w:id="14292"/>
        <w:bookmarkEnd w:id="14293"/>
        <w:bookmarkEnd w:id="14294"/>
        <w:bookmarkEnd w:id="14295"/>
        <w:bookmarkEnd w:id="14296"/>
        <w:bookmarkEnd w:id="14297"/>
        <w:bookmarkEnd w:id="14298"/>
        <w:bookmarkEnd w:id="14299"/>
        <w:bookmarkEnd w:id="14300"/>
        <w:bookmarkEnd w:id="14301"/>
        <w:bookmarkEnd w:id="14302"/>
        <w:bookmarkEnd w:id="14303"/>
        <w:bookmarkEnd w:id="14304"/>
        <w:bookmarkEnd w:id="14305"/>
        <w:bookmarkEnd w:id="14306"/>
        <w:bookmarkEnd w:id="14307"/>
        <w:bookmarkEnd w:id="14308"/>
        <w:bookmarkEnd w:id="14309"/>
        <w:bookmarkEnd w:id="14310"/>
        <w:bookmarkEnd w:id="14311"/>
        <w:bookmarkEnd w:id="14312"/>
        <w:bookmarkEnd w:id="14313"/>
        <w:bookmarkEnd w:id="14314"/>
        <w:bookmarkEnd w:id="14315"/>
        <w:bookmarkEnd w:id="14316"/>
        <w:bookmarkEnd w:id="14317"/>
        <w:bookmarkEnd w:id="14318"/>
        <w:bookmarkEnd w:id="14319"/>
        <w:bookmarkEnd w:id="14320"/>
        <w:bookmarkEnd w:id="14321"/>
        <w:bookmarkEnd w:id="14322"/>
        <w:bookmarkEnd w:id="14323"/>
        <w:bookmarkEnd w:id="14324"/>
        <w:bookmarkEnd w:id="14325"/>
        <w:bookmarkEnd w:id="14326"/>
      </w:moveFrom>
    </w:p>
    <w:p w14:paraId="081C71F7" w14:textId="5A10A966" w:rsidR="00FF153E" w:rsidRPr="00FF6A71" w:rsidDel="00901B80" w:rsidRDefault="00FF153E" w:rsidP="0021440D">
      <w:pPr>
        <w:numPr>
          <w:ilvl w:val="0"/>
          <w:numId w:val="41"/>
        </w:numPr>
        <w:rPr>
          <w:moveFrom w:id="14327" w:author="pete jones" w:date="2022-01-03T12:19:00Z"/>
          <w:i/>
        </w:rPr>
      </w:pPr>
      <w:moveFrom w:id="14328" w:author="pete jones" w:date="2022-01-03T12:19:00Z">
        <w:r w:rsidRPr="00FF6A71" w:rsidDel="00901B80">
          <w:rPr>
            <w:i/>
          </w:rPr>
          <w:t>Explicit beliefs: Design missions that are clear, memorable, and actionable.</w:t>
        </w:r>
        <w:bookmarkStart w:id="14329" w:name="_Toc92119759"/>
        <w:bookmarkStart w:id="14330" w:name="_Toc92120101"/>
        <w:bookmarkStart w:id="14331" w:name="_Toc92120442"/>
        <w:bookmarkStart w:id="14332" w:name="_Toc92120780"/>
        <w:bookmarkStart w:id="14333" w:name="_Toc92121121"/>
        <w:bookmarkStart w:id="14334" w:name="_Toc92121462"/>
        <w:bookmarkStart w:id="14335" w:name="_Toc92121808"/>
        <w:bookmarkStart w:id="14336" w:name="_Toc92187500"/>
        <w:bookmarkStart w:id="14337" w:name="_Toc92187843"/>
        <w:bookmarkStart w:id="14338" w:name="_Toc92191230"/>
        <w:bookmarkStart w:id="14339" w:name="_Toc92191697"/>
        <w:bookmarkStart w:id="14340" w:name="_Toc92192165"/>
        <w:bookmarkStart w:id="14341" w:name="_Toc92192550"/>
        <w:bookmarkStart w:id="14342" w:name="_Toc92192936"/>
        <w:bookmarkStart w:id="14343" w:name="_Toc92193297"/>
        <w:bookmarkStart w:id="14344" w:name="_Toc92193671"/>
        <w:bookmarkStart w:id="14345" w:name="_Toc92194017"/>
        <w:bookmarkStart w:id="14346" w:name="_Toc92194470"/>
        <w:bookmarkStart w:id="14347" w:name="_Toc92194838"/>
        <w:bookmarkStart w:id="14348" w:name="_Toc92195186"/>
        <w:bookmarkStart w:id="14349" w:name="_Toc92198097"/>
        <w:bookmarkStart w:id="14350" w:name="_Toc92200645"/>
        <w:bookmarkStart w:id="14351" w:name="_Toc92201575"/>
        <w:bookmarkStart w:id="14352" w:name="_Toc92207899"/>
        <w:bookmarkStart w:id="14353" w:name="_Toc92373725"/>
        <w:bookmarkStart w:id="14354" w:name="_Toc92375123"/>
        <w:bookmarkStart w:id="14355" w:name="_Toc92375766"/>
        <w:bookmarkStart w:id="14356" w:name="_Toc92813474"/>
        <w:bookmarkStart w:id="14357" w:name="_Toc92962696"/>
        <w:bookmarkStart w:id="14358" w:name="_Toc93130416"/>
        <w:bookmarkStart w:id="14359" w:name="_Toc94535372"/>
        <w:bookmarkStart w:id="14360" w:name="_Toc94628678"/>
        <w:bookmarkStart w:id="14361" w:name="_Toc95139948"/>
        <w:bookmarkStart w:id="14362" w:name="_Toc95231746"/>
        <w:bookmarkStart w:id="14363" w:name="_Toc97115044"/>
        <w:bookmarkStart w:id="14364" w:name="_Toc98086480"/>
        <w:bookmarkStart w:id="14365" w:name="_Toc98332716"/>
        <w:bookmarkStart w:id="14366" w:name="_Toc98333355"/>
        <w:bookmarkStart w:id="14367" w:name="_Toc98341681"/>
        <w:bookmarkStart w:id="14368" w:name="_Toc98345073"/>
        <w:bookmarkStart w:id="14369" w:name="_Toc98345600"/>
        <w:bookmarkStart w:id="14370" w:name="_Toc98346124"/>
        <w:bookmarkStart w:id="14371" w:name="_Toc98346682"/>
        <w:bookmarkStart w:id="14372" w:name="_Toc98347122"/>
        <w:bookmarkStart w:id="14373" w:name="_Toc98347562"/>
        <w:bookmarkStart w:id="14374" w:name="_Toc99536847"/>
        <w:bookmarkStart w:id="14375" w:name="_Toc99718973"/>
        <w:bookmarkStart w:id="14376" w:name="_Toc99969630"/>
        <w:bookmarkEnd w:id="14329"/>
        <w:bookmarkEnd w:id="14330"/>
        <w:bookmarkEnd w:id="14331"/>
        <w:bookmarkEnd w:id="14332"/>
        <w:bookmarkEnd w:id="14333"/>
        <w:bookmarkEnd w:id="14334"/>
        <w:bookmarkEnd w:id="14335"/>
        <w:bookmarkEnd w:id="14336"/>
        <w:bookmarkEnd w:id="14337"/>
        <w:bookmarkEnd w:id="14338"/>
        <w:bookmarkEnd w:id="14339"/>
        <w:bookmarkEnd w:id="14340"/>
        <w:bookmarkEnd w:id="14341"/>
        <w:bookmarkEnd w:id="14342"/>
        <w:bookmarkEnd w:id="14343"/>
        <w:bookmarkEnd w:id="14344"/>
        <w:bookmarkEnd w:id="14345"/>
        <w:bookmarkEnd w:id="14346"/>
        <w:bookmarkEnd w:id="14347"/>
        <w:bookmarkEnd w:id="14348"/>
        <w:bookmarkEnd w:id="14349"/>
        <w:bookmarkEnd w:id="14350"/>
        <w:bookmarkEnd w:id="14351"/>
        <w:bookmarkEnd w:id="14352"/>
        <w:bookmarkEnd w:id="14353"/>
        <w:bookmarkEnd w:id="14354"/>
        <w:bookmarkEnd w:id="14355"/>
        <w:bookmarkEnd w:id="14356"/>
        <w:bookmarkEnd w:id="14357"/>
        <w:bookmarkEnd w:id="14358"/>
        <w:bookmarkEnd w:id="14359"/>
        <w:bookmarkEnd w:id="14360"/>
        <w:bookmarkEnd w:id="14361"/>
        <w:bookmarkEnd w:id="14362"/>
        <w:bookmarkEnd w:id="14363"/>
        <w:bookmarkEnd w:id="14364"/>
        <w:bookmarkEnd w:id="14365"/>
        <w:bookmarkEnd w:id="14366"/>
        <w:bookmarkEnd w:id="14367"/>
        <w:bookmarkEnd w:id="14368"/>
        <w:bookmarkEnd w:id="14369"/>
        <w:bookmarkEnd w:id="14370"/>
        <w:bookmarkEnd w:id="14371"/>
        <w:bookmarkEnd w:id="14372"/>
        <w:bookmarkEnd w:id="14373"/>
        <w:bookmarkEnd w:id="14374"/>
        <w:bookmarkEnd w:id="14375"/>
        <w:bookmarkEnd w:id="14376"/>
      </w:moveFrom>
    </w:p>
    <w:p w14:paraId="464CB3B9" w14:textId="0960AC93" w:rsidR="00FF153E" w:rsidRPr="00FF6A71" w:rsidDel="00901B80" w:rsidRDefault="00FF153E" w:rsidP="0021440D">
      <w:pPr>
        <w:numPr>
          <w:ilvl w:val="0"/>
          <w:numId w:val="41"/>
        </w:numPr>
        <w:rPr>
          <w:moveFrom w:id="14377" w:author="pete jones" w:date="2022-01-03T12:19:00Z"/>
          <w:i/>
        </w:rPr>
      </w:pPr>
      <w:moveFrom w:id="14378" w:author="pete jones" w:date="2022-01-03T12:19:00Z">
        <w:r w:rsidRPr="00FF6A71" w:rsidDel="00901B80">
          <w:rPr>
            <w:i/>
          </w:rPr>
          <w:t>Thoughts during judgment: Design policies and heuristics that keep ethics top of mind. “Is it right,” rather than “Is it legal?”</w:t>
        </w:r>
        <w:bookmarkStart w:id="14379" w:name="_Toc92119760"/>
        <w:bookmarkStart w:id="14380" w:name="_Toc92120102"/>
        <w:bookmarkStart w:id="14381" w:name="_Toc92120443"/>
        <w:bookmarkStart w:id="14382" w:name="_Toc92120781"/>
        <w:bookmarkStart w:id="14383" w:name="_Toc92121122"/>
        <w:bookmarkStart w:id="14384" w:name="_Toc92121463"/>
        <w:bookmarkStart w:id="14385" w:name="_Toc92121809"/>
        <w:bookmarkStart w:id="14386" w:name="_Toc92187501"/>
        <w:bookmarkStart w:id="14387" w:name="_Toc92187844"/>
        <w:bookmarkStart w:id="14388" w:name="_Toc92191231"/>
        <w:bookmarkStart w:id="14389" w:name="_Toc92191698"/>
        <w:bookmarkStart w:id="14390" w:name="_Toc92192166"/>
        <w:bookmarkStart w:id="14391" w:name="_Toc92192551"/>
        <w:bookmarkStart w:id="14392" w:name="_Toc92192937"/>
        <w:bookmarkStart w:id="14393" w:name="_Toc92193298"/>
        <w:bookmarkStart w:id="14394" w:name="_Toc92193672"/>
        <w:bookmarkStart w:id="14395" w:name="_Toc92194018"/>
        <w:bookmarkStart w:id="14396" w:name="_Toc92194471"/>
        <w:bookmarkStart w:id="14397" w:name="_Toc92194839"/>
        <w:bookmarkStart w:id="14398" w:name="_Toc92195187"/>
        <w:bookmarkStart w:id="14399" w:name="_Toc92198098"/>
        <w:bookmarkStart w:id="14400" w:name="_Toc92200646"/>
        <w:bookmarkStart w:id="14401" w:name="_Toc92201576"/>
        <w:bookmarkStart w:id="14402" w:name="_Toc92207900"/>
        <w:bookmarkStart w:id="14403" w:name="_Toc92373726"/>
        <w:bookmarkStart w:id="14404" w:name="_Toc92375124"/>
        <w:bookmarkStart w:id="14405" w:name="_Toc92375767"/>
        <w:bookmarkStart w:id="14406" w:name="_Toc92813475"/>
        <w:bookmarkStart w:id="14407" w:name="_Toc92962697"/>
        <w:bookmarkStart w:id="14408" w:name="_Toc93130417"/>
        <w:bookmarkStart w:id="14409" w:name="_Toc94535373"/>
        <w:bookmarkStart w:id="14410" w:name="_Toc94628679"/>
        <w:bookmarkStart w:id="14411" w:name="_Toc95139949"/>
        <w:bookmarkStart w:id="14412" w:name="_Toc95231747"/>
        <w:bookmarkStart w:id="14413" w:name="_Toc97115045"/>
        <w:bookmarkStart w:id="14414" w:name="_Toc98086481"/>
        <w:bookmarkStart w:id="14415" w:name="_Toc98332717"/>
        <w:bookmarkStart w:id="14416" w:name="_Toc98333356"/>
        <w:bookmarkStart w:id="14417" w:name="_Toc98341682"/>
        <w:bookmarkStart w:id="14418" w:name="_Toc98345074"/>
        <w:bookmarkStart w:id="14419" w:name="_Toc98345601"/>
        <w:bookmarkStart w:id="14420" w:name="_Toc98346125"/>
        <w:bookmarkStart w:id="14421" w:name="_Toc98346683"/>
        <w:bookmarkStart w:id="14422" w:name="_Toc98347123"/>
        <w:bookmarkStart w:id="14423" w:name="_Toc98347563"/>
        <w:bookmarkStart w:id="14424" w:name="_Toc99536848"/>
        <w:bookmarkStart w:id="14425" w:name="_Toc99718974"/>
        <w:bookmarkStart w:id="14426" w:name="_Toc99969631"/>
        <w:bookmarkEnd w:id="14379"/>
        <w:bookmarkEnd w:id="14380"/>
        <w:bookmarkEnd w:id="14381"/>
        <w:bookmarkEnd w:id="14382"/>
        <w:bookmarkEnd w:id="14383"/>
        <w:bookmarkEnd w:id="14384"/>
        <w:bookmarkEnd w:id="14385"/>
        <w:bookmarkEnd w:id="14386"/>
        <w:bookmarkEnd w:id="14387"/>
        <w:bookmarkEnd w:id="14388"/>
        <w:bookmarkEnd w:id="14389"/>
        <w:bookmarkEnd w:id="14390"/>
        <w:bookmarkEnd w:id="14391"/>
        <w:bookmarkEnd w:id="14392"/>
        <w:bookmarkEnd w:id="14393"/>
        <w:bookmarkEnd w:id="14394"/>
        <w:bookmarkEnd w:id="14395"/>
        <w:bookmarkEnd w:id="14396"/>
        <w:bookmarkEnd w:id="14397"/>
        <w:bookmarkEnd w:id="14398"/>
        <w:bookmarkEnd w:id="14399"/>
        <w:bookmarkEnd w:id="14400"/>
        <w:bookmarkEnd w:id="14401"/>
        <w:bookmarkEnd w:id="14402"/>
        <w:bookmarkEnd w:id="14403"/>
        <w:bookmarkEnd w:id="14404"/>
        <w:bookmarkEnd w:id="14405"/>
        <w:bookmarkEnd w:id="14406"/>
        <w:bookmarkEnd w:id="14407"/>
        <w:bookmarkEnd w:id="14408"/>
        <w:bookmarkEnd w:id="14409"/>
        <w:bookmarkEnd w:id="14410"/>
        <w:bookmarkEnd w:id="14411"/>
        <w:bookmarkEnd w:id="14412"/>
        <w:bookmarkEnd w:id="14413"/>
        <w:bookmarkEnd w:id="14414"/>
        <w:bookmarkEnd w:id="14415"/>
        <w:bookmarkEnd w:id="14416"/>
        <w:bookmarkEnd w:id="14417"/>
        <w:bookmarkEnd w:id="14418"/>
        <w:bookmarkEnd w:id="14419"/>
        <w:bookmarkEnd w:id="14420"/>
        <w:bookmarkEnd w:id="14421"/>
        <w:bookmarkEnd w:id="14422"/>
        <w:bookmarkEnd w:id="14423"/>
        <w:bookmarkEnd w:id="14424"/>
        <w:bookmarkEnd w:id="14425"/>
        <w:bookmarkEnd w:id="14426"/>
      </w:moveFrom>
    </w:p>
    <w:p w14:paraId="07979362" w14:textId="1A26A6F1" w:rsidR="00FF153E" w:rsidRPr="00FF6A71" w:rsidDel="00901B80" w:rsidRDefault="00FF153E" w:rsidP="0021440D">
      <w:pPr>
        <w:numPr>
          <w:ilvl w:val="0"/>
          <w:numId w:val="41"/>
        </w:numPr>
        <w:rPr>
          <w:moveFrom w:id="14427" w:author="pete jones" w:date="2022-01-03T12:19:00Z"/>
          <w:i/>
        </w:rPr>
      </w:pPr>
      <w:moveFrom w:id="14428" w:author="pete jones" w:date="2022-01-03T12:19:00Z">
        <w:r w:rsidRPr="00FF6A71" w:rsidDel="00901B80">
          <w:rPr>
            <w:i/>
          </w:rPr>
          <w:t>Incentives: Design with multiple incentives in mind, aligned with ethics. Money and penalties, but also purpose, meaning, and reputation. Reward ethical behaviour in addition to punishing unethical behaviour.</w:t>
        </w:r>
        <w:bookmarkStart w:id="14429" w:name="_Toc92119761"/>
        <w:bookmarkStart w:id="14430" w:name="_Toc92120103"/>
        <w:bookmarkStart w:id="14431" w:name="_Toc92120444"/>
        <w:bookmarkStart w:id="14432" w:name="_Toc92120782"/>
        <w:bookmarkStart w:id="14433" w:name="_Toc92121123"/>
        <w:bookmarkStart w:id="14434" w:name="_Toc92121464"/>
        <w:bookmarkStart w:id="14435" w:name="_Toc92121810"/>
        <w:bookmarkStart w:id="14436" w:name="_Toc92187502"/>
        <w:bookmarkStart w:id="14437" w:name="_Toc92187845"/>
        <w:bookmarkStart w:id="14438" w:name="_Toc92191232"/>
        <w:bookmarkStart w:id="14439" w:name="_Toc92191699"/>
        <w:bookmarkStart w:id="14440" w:name="_Toc92192167"/>
        <w:bookmarkStart w:id="14441" w:name="_Toc92192552"/>
        <w:bookmarkStart w:id="14442" w:name="_Toc92192938"/>
        <w:bookmarkStart w:id="14443" w:name="_Toc92193299"/>
        <w:bookmarkStart w:id="14444" w:name="_Toc92193673"/>
        <w:bookmarkStart w:id="14445" w:name="_Toc92194019"/>
        <w:bookmarkStart w:id="14446" w:name="_Toc92194472"/>
        <w:bookmarkStart w:id="14447" w:name="_Toc92194840"/>
        <w:bookmarkStart w:id="14448" w:name="_Toc92195188"/>
        <w:bookmarkStart w:id="14449" w:name="_Toc92198099"/>
        <w:bookmarkStart w:id="14450" w:name="_Toc92200647"/>
        <w:bookmarkStart w:id="14451" w:name="_Toc92201577"/>
        <w:bookmarkStart w:id="14452" w:name="_Toc92207901"/>
        <w:bookmarkStart w:id="14453" w:name="_Toc92373727"/>
        <w:bookmarkStart w:id="14454" w:name="_Toc92375125"/>
        <w:bookmarkStart w:id="14455" w:name="_Toc92375768"/>
        <w:bookmarkStart w:id="14456" w:name="_Toc92813476"/>
        <w:bookmarkStart w:id="14457" w:name="_Toc92962698"/>
        <w:bookmarkStart w:id="14458" w:name="_Toc93130418"/>
        <w:bookmarkStart w:id="14459" w:name="_Toc94535374"/>
        <w:bookmarkStart w:id="14460" w:name="_Toc94628680"/>
        <w:bookmarkStart w:id="14461" w:name="_Toc95139950"/>
        <w:bookmarkStart w:id="14462" w:name="_Toc95231748"/>
        <w:bookmarkStart w:id="14463" w:name="_Toc97115046"/>
        <w:bookmarkStart w:id="14464" w:name="_Toc98086482"/>
        <w:bookmarkStart w:id="14465" w:name="_Toc98332718"/>
        <w:bookmarkStart w:id="14466" w:name="_Toc98333357"/>
        <w:bookmarkStart w:id="14467" w:name="_Toc98341683"/>
        <w:bookmarkStart w:id="14468" w:name="_Toc98345075"/>
        <w:bookmarkStart w:id="14469" w:name="_Toc98345602"/>
        <w:bookmarkStart w:id="14470" w:name="_Toc98346126"/>
        <w:bookmarkStart w:id="14471" w:name="_Toc98346684"/>
        <w:bookmarkStart w:id="14472" w:name="_Toc98347124"/>
        <w:bookmarkStart w:id="14473" w:name="_Toc98347564"/>
        <w:bookmarkStart w:id="14474" w:name="_Toc99536849"/>
        <w:bookmarkStart w:id="14475" w:name="_Toc99718975"/>
        <w:bookmarkStart w:id="14476" w:name="_Toc99969632"/>
        <w:bookmarkEnd w:id="14429"/>
        <w:bookmarkEnd w:id="14430"/>
        <w:bookmarkEnd w:id="14431"/>
        <w:bookmarkEnd w:id="14432"/>
        <w:bookmarkEnd w:id="14433"/>
        <w:bookmarkEnd w:id="14434"/>
        <w:bookmarkEnd w:id="14435"/>
        <w:bookmarkEnd w:id="14436"/>
        <w:bookmarkEnd w:id="14437"/>
        <w:bookmarkEnd w:id="14438"/>
        <w:bookmarkEnd w:id="14439"/>
        <w:bookmarkEnd w:id="14440"/>
        <w:bookmarkEnd w:id="14441"/>
        <w:bookmarkEnd w:id="14442"/>
        <w:bookmarkEnd w:id="14443"/>
        <w:bookmarkEnd w:id="14444"/>
        <w:bookmarkEnd w:id="14445"/>
        <w:bookmarkEnd w:id="14446"/>
        <w:bookmarkEnd w:id="14447"/>
        <w:bookmarkEnd w:id="14448"/>
        <w:bookmarkEnd w:id="14449"/>
        <w:bookmarkEnd w:id="14450"/>
        <w:bookmarkEnd w:id="14451"/>
        <w:bookmarkEnd w:id="14452"/>
        <w:bookmarkEnd w:id="14453"/>
        <w:bookmarkEnd w:id="14454"/>
        <w:bookmarkEnd w:id="14455"/>
        <w:bookmarkEnd w:id="14456"/>
        <w:bookmarkEnd w:id="14457"/>
        <w:bookmarkEnd w:id="14458"/>
        <w:bookmarkEnd w:id="14459"/>
        <w:bookmarkEnd w:id="14460"/>
        <w:bookmarkEnd w:id="14461"/>
        <w:bookmarkEnd w:id="14462"/>
        <w:bookmarkEnd w:id="14463"/>
        <w:bookmarkEnd w:id="14464"/>
        <w:bookmarkEnd w:id="14465"/>
        <w:bookmarkEnd w:id="14466"/>
        <w:bookmarkEnd w:id="14467"/>
        <w:bookmarkEnd w:id="14468"/>
        <w:bookmarkEnd w:id="14469"/>
        <w:bookmarkEnd w:id="14470"/>
        <w:bookmarkEnd w:id="14471"/>
        <w:bookmarkEnd w:id="14472"/>
        <w:bookmarkEnd w:id="14473"/>
        <w:bookmarkEnd w:id="14474"/>
        <w:bookmarkEnd w:id="14475"/>
        <w:bookmarkEnd w:id="14476"/>
      </w:moveFrom>
    </w:p>
    <w:p w14:paraId="5CFDBB8A" w14:textId="287C2146" w:rsidR="00FF153E" w:rsidRPr="00FF6A71" w:rsidDel="00901B80" w:rsidRDefault="00FF153E" w:rsidP="0021440D">
      <w:pPr>
        <w:numPr>
          <w:ilvl w:val="0"/>
          <w:numId w:val="41"/>
        </w:numPr>
        <w:rPr>
          <w:moveFrom w:id="14477" w:author="pete jones" w:date="2022-01-03T12:19:00Z"/>
          <w:i/>
        </w:rPr>
      </w:pPr>
      <w:moveFrom w:id="14478" w:author="pete jones" w:date="2022-01-03T12:19:00Z">
        <w:r w:rsidRPr="00FF6A71" w:rsidDel="00901B80">
          <w:rPr>
            <w:i/>
          </w:rPr>
          <w:t>Cultural Norms: Infuse everyday activity with ethical considerations. Include ethics in key drivers of organizational behaviour: hiring, promotion, evaluation, rewarding. Highlight Beacons, not just Black Holes.</w:t>
        </w:r>
        <w:bookmarkStart w:id="14479" w:name="_Toc92119762"/>
        <w:bookmarkStart w:id="14480" w:name="_Toc92120104"/>
        <w:bookmarkStart w:id="14481" w:name="_Toc92120445"/>
        <w:bookmarkStart w:id="14482" w:name="_Toc92120783"/>
        <w:bookmarkStart w:id="14483" w:name="_Toc92121124"/>
        <w:bookmarkStart w:id="14484" w:name="_Toc92121465"/>
        <w:bookmarkStart w:id="14485" w:name="_Toc92121811"/>
        <w:bookmarkStart w:id="14486" w:name="_Toc92187503"/>
        <w:bookmarkStart w:id="14487" w:name="_Toc92187846"/>
        <w:bookmarkStart w:id="14488" w:name="_Toc92191233"/>
        <w:bookmarkStart w:id="14489" w:name="_Toc92191700"/>
        <w:bookmarkStart w:id="14490" w:name="_Toc92192168"/>
        <w:bookmarkStart w:id="14491" w:name="_Toc92192553"/>
        <w:bookmarkStart w:id="14492" w:name="_Toc92192939"/>
        <w:bookmarkStart w:id="14493" w:name="_Toc92193300"/>
        <w:bookmarkStart w:id="14494" w:name="_Toc92193674"/>
        <w:bookmarkStart w:id="14495" w:name="_Toc92194020"/>
        <w:bookmarkStart w:id="14496" w:name="_Toc92194473"/>
        <w:bookmarkStart w:id="14497" w:name="_Toc92194841"/>
        <w:bookmarkStart w:id="14498" w:name="_Toc92195189"/>
        <w:bookmarkStart w:id="14499" w:name="_Toc92198100"/>
        <w:bookmarkStart w:id="14500" w:name="_Toc92200648"/>
        <w:bookmarkStart w:id="14501" w:name="_Toc92201578"/>
        <w:bookmarkStart w:id="14502" w:name="_Toc92207902"/>
        <w:bookmarkStart w:id="14503" w:name="_Toc92373728"/>
        <w:bookmarkStart w:id="14504" w:name="_Toc92375126"/>
        <w:bookmarkStart w:id="14505" w:name="_Toc92375769"/>
        <w:bookmarkStart w:id="14506" w:name="_Toc92813477"/>
        <w:bookmarkStart w:id="14507" w:name="_Toc92962699"/>
        <w:bookmarkStart w:id="14508" w:name="_Toc93130419"/>
        <w:bookmarkStart w:id="14509" w:name="_Toc94535375"/>
        <w:bookmarkStart w:id="14510" w:name="_Toc94628681"/>
        <w:bookmarkStart w:id="14511" w:name="_Toc95139951"/>
        <w:bookmarkStart w:id="14512" w:name="_Toc95231749"/>
        <w:bookmarkStart w:id="14513" w:name="_Toc97115047"/>
        <w:bookmarkStart w:id="14514" w:name="_Toc98086483"/>
        <w:bookmarkStart w:id="14515" w:name="_Toc98332719"/>
        <w:bookmarkStart w:id="14516" w:name="_Toc98333358"/>
        <w:bookmarkStart w:id="14517" w:name="_Toc98341684"/>
        <w:bookmarkStart w:id="14518" w:name="_Toc98345076"/>
        <w:bookmarkStart w:id="14519" w:name="_Toc98345603"/>
        <w:bookmarkStart w:id="14520" w:name="_Toc98346127"/>
        <w:bookmarkStart w:id="14521" w:name="_Toc98346685"/>
        <w:bookmarkStart w:id="14522" w:name="_Toc98347125"/>
        <w:bookmarkStart w:id="14523" w:name="_Toc98347565"/>
        <w:bookmarkStart w:id="14524" w:name="_Toc99536850"/>
        <w:bookmarkStart w:id="14525" w:name="_Toc99718976"/>
        <w:bookmarkStart w:id="14526" w:name="_Toc99969633"/>
        <w:bookmarkEnd w:id="14479"/>
        <w:bookmarkEnd w:id="14480"/>
        <w:bookmarkEnd w:id="14481"/>
        <w:bookmarkEnd w:id="14482"/>
        <w:bookmarkEnd w:id="14483"/>
        <w:bookmarkEnd w:id="14484"/>
        <w:bookmarkEnd w:id="14485"/>
        <w:bookmarkEnd w:id="14486"/>
        <w:bookmarkEnd w:id="14487"/>
        <w:bookmarkEnd w:id="14488"/>
        <w:bookmarkEnd w:id="14489"/>
        <w:bookmarkEnd w:id="14490"/>
        <w:bookmarkEnd w:id="14491"/>
        <w:bookmarkEnd w:id="14492"/>
        <w:bookmarkEnd w:id="14493"/>
        <w:bookmarkEnd w:id="14494"/>
        <w:bookmarkEnd w:id="14495"/>
        <w:bookmarkEnd w:id="14496"/>
        <w:bookmarkEnd w:id="14497"/>
        <w:bookmarkEnd w:id="14498"/>
        <w:bookmarkEnd w:id="14499"/>
        <w:bookmarkEnd w:id="14500"/>
        <w:bookmarkEnd w:id="14501"/>
        <w:bookmarkEnd w:id="14502"/>
        <w:bookmarkEnd w:id="14503"/>
        <w:bookmarkEnd w:id="14504"/>
        <w:bookmarkEnd w:id="14505"/>
        <w:bookmarkEnd w:id="14506"/>
        <w:bookmarkEnd w:id="14507"/>
        <w:bookmarkEnd w:id="14508"/>
        <w:bookmarkEnd w:id="14509"/>
        <w:bookmarkEnd w:id="14510"/>
        <w:bookmarkEnd w:id="14511"/>
        <w:bookmarkEnd w:id="14512"/>
        <w:bookmarkEnd w:id="14513"/>
        <w:bookmarkEnd w:id="14514"/>
        <w:bookmarkEnd w:id="14515"/>
        <w:bookmarkEnd w:id="14516"/>
        <w:bookmarkEnd w:id="14517"/>
        <w:bookmarkEnd w:id="14518"/>
        <w:bookmarkEnd w:id="14519"/>
        <w:bookmarkEnd w:id="14520"/>
        <w:bookmarkEnd w:id="14521"/>
        <w:bookmarkEnd w:id="14522"/>
        <w:bookmarkEnd w:id="14523"/>
        <w:bookmarkEnd w:id="14524"/>
        <w:bookmarkEnd w:id="14525"/>
        <w:bookmarkEnd w:id="14526"/>
      </w:moveFrom>
    </w:p>
    <w:p w14:paraId="0D108C08" w14:textId="7D80E5D1" w:rsidR="00FF153E" w:rsidRPr="00FF6A71" w:rsidDel="00901B80" w:rsidRDefault="00FF153E" w:rsidP="00FF153E">
      <w:pPr>
        <w:rPr>
          <w:moveFrom w:id="14527" w:author="pete jones" w:date="2022-01-03T12:19:00Z"/>
        </w:rPr>
      </w:pPr>
      <w:moveFrom w:id="14528" w:author="pete jones" w:date="2022-01-03T12:19:00Z">
        <w:r w:rsidRPr="00FF6A71" w:rsidDel="00901B80">
          <w:t>What can be concluded is that ethical behaviour is a complex topic. Also, to influence positive outcomes, discussing positive ethical examples and reinforcing them to encourage ethical choices can become ‘the norm’ of an organisation. The modes of ethical failure are common to societal examples and academia. Is academic misconduct a direct product of ethical failures in society?  Therefore, we need to understand the forces driving “cheating behaviours” prior to enforcement or other means of discouraging the practice. Carrot or stick, acceptance of the need to challenge and change those behaviours.</w:t>
        </w:r>
        <w:bookmarkStart w:id="14529" w:name="_Toc92119763"/>
        <w:bookmarkStart w:id="14530" w:name="_Toc92120105"/>
        <w:bookmarkStart w:id="14531" w:name="_Toc92120446"/>
        <w:bookmarkStart w:id="14532" w:name="_Toc92120784"/>
        <w:bookmarkStart w:id="14533" w:name="_Toc92121125"/>
        <w:bookmarkStart w:id="14534" w:name="_Toc92121466"/>
        <w:bookmarkStart w:id="14535" w:name="_Toc92121812"/>
        <w:bookmarkStart w:id="14536" w:name="_Toc92187504"/>
        <w:bookmarkStart w:id="14537" w:name="_Toc92187847"/>
        <w:bookmarkStart w:id="14538" w:name="_Toc92191234"/>
        <w:bookmarkStart w:id="14539" w:name="_Toc92191701"/>
        <w:bookmarkStart w:id="14540" w:name="_Toc92192169"/>
        <w:bookmarkStart w:id="14541" w:name="_Toc92192554"/>
        <w:bookmarkStart w:id="14542" w:name="_Toc92192940"/>
        <w:bookmarkStart w:id="14543" w:name="_Toc92193301"/>
        <w:bookmarkStart w:id="14544" w:name="_Toc92193675"/>
        <w:bookmarkStart w:id="14545" w:name="_Toc92194021"/>
        <w:bookmarkStart w:id="14546" w:name="_Toc92194474"/>
        <w:bookmarkStart w:id="14547" w:name="_Toc92194842"/>
        <w:bookmarkStart w:id="14548" w:name="_Toc92195190"/>
        <w:bookmarkStart w:id="14549" w:name="_Toc92198101"/>
        <w:bookmarkStart w:id="14550" w:name="_Toc92200649"/>
        <w:bookmarkStart w:id="14551" w:name="_Toc92201579"/>
        <w:bookmarkStart w:id="14552" w:name="_Toc92207903"/>
        <w:bookmarkStart w:id="14553" w:name="_Toc92373729"/>
        <w:bookmarkStart w:id="14554" w:name="_Toc92375127"/>
        <w:bookmarkStart w:id="14555" w:name="_Toc92375770"/>
        <w:bookmarkStart w:id="14556" w:name="_Toc92813478"/>
        <w:bookmarkStart w:id="14557" w:name="_Toc92962700"/>
        <w:bookmarkStart w:id="14558" w:name="_Toc93130420"/>
        <w:bookmarkStart w:id="14559" w:name="_Toc94535376"/>
        <w:bookmarkStart w:id="14560" w:name="_Toc94628682"/>
        <w:bookmarkStart w:id="14561" w:name="_Toc95139952"/>
        <w:bookmarkStart w:id="14562" w:name="_Toc95231750"/>
        <w:bookmarkStart w:id="14563" w:name="_Toc97115048"/>
        <w:bookmarkStart w:id="14564" w:name="_Toc98086484"/>
        <w:bookmarkStart w:id="14565" w:name="_Toc98332720"/>
        <w:bookmarkStart w:id="14566" w:name="_Toc98333359"/>
        <w:bookmarkStart w:id="14567" w:name="_Toc98341685"/>
        <w:bookmarkStart w:id="14568" w:name="_Toc98345077"/>
        <w:bookmarkStart w:id="14569" w:name="_Toc98345604"/>
        <w:bookmarkStart w:id="14570" w:name="_Toc98346128"/>
        <w:bookmarkStart w:id="14571" w:name="_Toc98346686"/>
        <w:bookmarkStart w:id="14572" w:name="_Toc98347126"/>
        <w:bookmarkStart w:id="14573" w:name="_Toc98347566"/>
        <w:bookmarkStart w:id="14574" w:name="_Toc99536851"/>
        <w:bookmarkStart w:id="14575" w:name="_Toc99718977"/>
        <w:bookmarkStart w:id="14576" w:name="_Toc99969634"/>
        <w:bookmarkStart w:id="14577" w:name="_Toc511736853"/>
        <w:bookmarkEnd w:id="14529"/>
        <w:bookmarkEnd w:id="14530"/>
        <w:bookmarkEnd w:id="14531"/>
        <w:bookmarkEnd w:id="14532"/>
        <w:bookmarkEnd w:id="14533"/>
        <w:bookmarkEnd w:id="14534"/>
        <w:bookmarkEnd w:id="14535"/>
        <w:bookmarkEnd w:id="14536"/>
        <w:bookmarkEnd w:id="14537"/>
        <w:bookmarkEnd w:id="14538"/>
        <w:bookmarkEnd w:id="14539"/>
        <w:bookmarkEnd w:id="14540"/>
        <w:bookmarkEnd w:id="14541"/>
        <w:bookmarkEnd w:id="14542"/>
        <w:bookmarkEnd w:id="14543"/>
        <w:bookmarkEnd w:id="14544"/>
        <w:bookmarkEnd w:id="14545"/>
        <w:bookmarkEnd w:id="14546"/>
        <w:bookmarkEnd w:id="14547"/>
        <w:bookmarkEnd w:id="14548"/>
        <w:bookmarkEnd w:id="14549"/>
        <w:bookmarkEnd w:id="14550"/>
        <w:bookmarkEnd w:id="14551"/>
        <w:bookmarkEnd w:id="14552"/>
        <w:bookmarkEnd w:id="14553"/>
        <w:bookmarkEnd w:id="14554"/>
        <w:bookmarkEnd w:id="14555"/>
        <w:bookmarkEnd w:id="14556"/>
        <w:bookmarkEnd w:id="14557"/>
        <w:bookmarkEnd w:id="14558"/>
        <w:bookmarkEnd w:id="14559"/>
        <w:bookmarkEnd w:id="14560"/>
        <w:bookmarkEnd w:id="14561"/>
        <w:bookmarkEnd w:id="14562"/>
        <w:bookmarkEnd w:id="14563"/>
        <w:bookmarkEnd w:id="14564"/>
        <w:bookmarkEnd w:id="14565"/>
        <w:bookmarkEnd w:id="14566"/>
        <w:bookmarkEnd w:id="14567"/>
        <w:bookmarkEnd w:id="14568"/>
        <w:bookmarkEnd w:id="14569"/>
        <w:bookmarkEnd w:id="14570"/>
        <w:bookmarkEnd w:id="14571"/>
        <w:bookmarkEnd w:id="14572"/>
        <w:bookmarkEnd w:id="14573"/>
        <w:bookmarkEnd w:id="14574"/>
        <w:bookmarkEnd w:id="14575"/>
        <w:bookmarkEnd w:id="14576"/>
      </w:moveFrom>
    </w:p>
    <w:p w14:paraId="4ED8BBCA" w14:textId="6D333F0C" w:rsidR="00FF153E" w:rsidRPr="00FF6A71" w:rsidDel="00901B80" w:rsidRDefault="00FF153E" w:rsidP="00FF153E">
      <w:pPr>
        <w:rPr>
          <w:moveFrom w:id="14578" w:author="pete jones" w:date="2022-01-03T12:19:00Z"/>
          <w:b/>
          <w:bCs/>
          <w:u w:val="single"/>
        </w:rPr>
      </w:pPr>
      <w:moveFrom w:id="14579" w:author="pete jones" w:date="2022-01-03T12:19:00Z">
        <w:r w:rsidRPr="00FF6A71" w:rsidDel="00901B80">
          <w:rPr>
            <w:b/>
            <w:bCs/>
            <w:u w:val="single"/>
          </w:rPr>
          <w:t>Academic misconduct</w:t>
        </w:r>
        <w:bookmarkStart w:id="14580" w:name="_Toc92119764"/>
        <w:bookmarkStart w:id="14581" w:name="_Toc92120106"/>
        <w:bookmarkStart w:id="14582" w:name="_Toc92120447"/>
        <w:bookmarkStart w:id="14583" w:name="_Toc92120785"/>
        <w:bookmarkStart w:id="14584" w:name="_Toc92121126"/>
        <w:bookmarkStart w:id="14585" w:name="_Toc92121467"/>
        <w:bookmarkStart w:id="14586" w:name="_Toc92121813"/>
        <w:bookmarkStart w:id="14587" w:name="_Toc92187505"/>
        <w:bookmarkStart w:id="14588" w:name="_Toc92187848"/>
        <w:bookmarkStart w:id="14589" w:name="_Toc92191235"/>
        <w:bookmarkStart w:id="14590" w:name="_Toc92191702"/>
        <w:bookmarkStart w:id="14591" w:name="_Toc92192170"/>
        <w:bookmarkStart w:id="14592" w:name="_Toc92192555"/>
        <w:bookmarkStart w:id="14593" w:name="_Toc92192941"/>
        <w:bookmarkStart w:id="14594" w:name="_Toc92193302"/>
        <w:bookmarkStart w:id="14595" w:name="_Toc92193676"/>
        <w:bookmarkStart w:id="14596" w:name="_Toc92194022"/>
        <w:bookmarkStart w:id="14597" w:name="_Toc92194475"/>
        <w:bookmarkStart w:id="14598" w:name="_Toc92194843"/>
        <w:bookmarkStart w:id="14599" w:name="_Toc92195191"/>
        <w:bookmarkStart w:id="14600" w:name="_Toc92198102"/>
        <w:bookmarkStart w:id="14601" w:name="_Toc92200650"/>
        <w:bookmarkStart w:id="14602" w:name="_Toc92201580"/>
        <w:bookmarkStart w:id="14603" w:name="_Toc92207904"/>
        <w:bookmarkStart w:id="14604" w:name="_Toc92373730"/>
        <w:bookmarkStart w:id="14605" w:name="_Toc92375128"/>
        <w:bookmarkStart w:id="14606" w:name="_Toc92375771"/>
        <w:bookmarkStart w:id="14607" w:name="_Toc92813479"/>
        <w:bookmarkStart w:id="14608" w:name="_Toc92962701"/>
        <w:bookmarkStart w:id="14609" w:name="_Toc93130421"/>
        <w:bookmarkStart w:id="14610" w:name="_Toc94535377"/>
        <w:bookmarkStart w:id="14611" w:name="_Toc94628683"/>
        <w:bookmarkStart w:id="14612" w:name="_Toc95139953"/>
        <w:bookmarkStart w:id="14613" w:name="_Toc95231751"/>
        <w:bookmarkStart w:id="14614" w:name="_Toc97115049"/>
        <w:bookmarkStart w:id="14615" w:name="_Toc98086485"/>
        <w:bookmarkStart w:id="14616" w:name="_Toc98332721"/>
        <w:bookmarkStart w:id="14617" w:name="_Toc98333360"/>
        <w:bookmarkStart w:id="14618" w:name="_Toc98341686"/>
        <w:bookmarkStart w:id="14619" w:name="_Toc98345078"/>
        <w:bookmarkStart w:id="14620" w:name="_Toc98345605"/>
        <w:bookmarkStart w:id="14621" w:name="_Toc98346129"/>
        <w:bookmarkStart w:id="14622" w:name="_Toc98346687"/>
        <w:bookmarkStart w:id="14623" w:name="_Toc98347127"/>
        <w:bookmarkStart w:id="14624" w:name="_Toc98347567"/>
        <w:bookmarkStart w:id="14625" w:name="_Toc99536852"/>
        <w:bookmarkStart w:id="14626" w:name="_Toc99718978"/>
        <w:bookmarkStart w:id="14627" w:name="_Toc99969635"/>
        <w:bookmarkEnd w:id="14577"/>
        <w:bookmarkEnd w:id="14580"/>
        <w:bookmarkEnd w:id="14581"/>
        <w:bookmarkEnd w:id="14582"/>
        <w:bookmarkEnd w:id="14583"/>
        <w:bookmarkEnd w:id="14584"/>
        <w:bookmarkEnd w:id="14585"/>
        <w:bookmarkEnd w:id="14586"/>
        <w:bookmarkEnd w:id="14587"/>
        <w:bookmarkEnd w:id="14588"/>
        <w:bookmarkEnd w:id="14589"/>
        <w:bookmarkEnd w:id="14590"/>
        <w:bookmarkEnd w:id="14591"/>
        <w:bookmarkEnd w:id="14592"/>
        <w:bookmarkEnd w:id="14593"/>
        <w:bookmarkEnd w:id="14594"/>
        <w:bookmarkEnd w:id="14595"/>
        <w:bookmarkEnd w:id="14596"/>
        <w:bookmarkEnd w:id="14597"/>
        <w:bookmarkEnd w:id="14598"/>
        <w:bookmarkEnd w:id="14599"/>
        <w:bookmarkEnd w:id="14600"/>
        <w:bookmarkEnd w:id="14601"/>
        <w:bookmarkEnd w:id="14602"/>
        <w:bookmarkEnd w:id="14603"/>
        <w:bookmarkEnd w:id="14604"/>
        <w:bookmarkEnd w:id="14605"/>
        <w:bookmarkEnd w:id="14606"/>
        <w:bookmarkEnd w:id="14607"/>
        <w:bookmarkEnd w:id="14608"/>
        <w:bookmarkEnd w:id="14609"/>
        <w:bookmarkEnd w:id="14610"/>
        <w:bookmarkEnd w:id="14611"/>
        <w:bookmarkEnd w:id="14612"/>
        <w:bookmarkEnd w:id="14613"/>
        <w:bookmarkEnd w:id="14614"/>
        <w:bookmarkEnd w:id="14615"/>
        <w:bookmarkEnd w:id="14616"/>
        <w:bookmarkEnd w:id="14617"/>
        <w:bookmarkEnd w:id="14618"/>
        <w:bookmarkEnd w:id="14619"/>
        <w:bookmarkEnd w:id="14620"/>
        <w:bookmarkEnd w:id="14621"/>
        <w:bookmarkEnd w:id="14622"/>
        <w:bookmarkEnd w:id="14623"/>
        <w:bookmarkEnd w:id="14624"/>
        <w:bookmarkEnd w:id="14625"/>
        <w:bookmarkEnd w:id="14626"/>
        <w:bookmarkEnd w:id="14627"/>
      </w:moveFrom>
    </w:p>
    <w:p w14:paraId="6BA906A7" w14:textId="26AE994B" w:rsidR="00FF153E" w:rsidRPr="00FF6A71" w:rsidDel="00901B80" w:rsidRDefault="00FF153E" w:rsidP="00FF153E">
      <w:pPr>
        <w:rPr>
          <w:moveFrom w:id="14628" w:author="pete jones" w:date="2022-01-03T12:19:00Z"/>
        </w:rPr>
      </w:pPr>
      <w:moveFrom w:id="14629" w:author="pete jones" w:date="2022-01-03T12:19:00Z">
        <w:r w:rsidRPr="00FF6A71" w:rsidDel="00901B80">
          <w:t xml:space="preserve">Today’s students are </w:t>
        </w:r>
        <w:r w:rsidR="004D3CD3" w:rsidRPr="00FF6A71" w:rsidDel="00901B80">
          <w:t>tomorrow’s</w:t>
        </w:r>
        <w:r w:rsidRPr="00FF6A71" w:rsidDel="00901B80">
          <w:t xml:space="preserve"> leaders. Academic misconduct, plagiarism, cheating, call it what you will but it is no different to those instances we find in social, sporting, commerce and personal relationships and can have the same consequences for individuals or institutions. Plagiarism is the practice of taking someone else's work or ideas and passing them off as one's own, so why is it not the same as theft? This depends upon the reasons for engaging in the cheating activity and a person’s rationalisation of the act. I doubt that most students consider acts of plagiarism will permanently deprive the rightful owner of its use. Students do not consider many acts of plagiarism to be significant whereas faculty staff consider the same examples to be serious violations. This suggests that within the context of academic misconduct we need to understand; what cheating is, why students do it, how students cheat, the impact on the validity of qualifications, the prevalence of cheating, the role of technology in assisting the cheat, what can institutes do to mitigate it and why we should take this problem on?</w:t>
        </w:r>
        <w:bookmarkStart w:id="14630" w:name="_Toc92119765"/>
        <w:bookmarkStart w:id="14631" w:name="_Toc92120107"/>
        <w:bookmarkStart w:id="14632" w:name="_Toc92120448"/>
        <w:bookmarkStart w:id="14633" w:name="_Toc92120786"/>
        <w:bookmarkStart w:id="14634" w:name="_Toc92121127"/>
        <w:bookmarkStart w:id="14635" w:name="_Toc92121468"/>
        <w:bookmarkStart w:id="14636" w:name="_Toc92121814"/>
        <w:bookmarkStart w:id="14637" w:name="_Toc92187506"/>
        <w:bookmarkStart w:id="14638" w:name="_Toc92187849"/>
        <w:bookmarkStart w:id="14639" w:name="_Toc92191236"/>
        <w:bookmarkStart w:id="14640" w:name="_Toc92191703"/>
        <w:bookmarkStart w:id="14641" w:name="_Toc92192171"/>
        <w:bookmarkStart w:id="14642" w:name="_Toc92192556"/>
        <w:bookmarkStart w:id="14643" w:name="_Toc92192942"/>
        <w:bookmarkStart w:id="14644" w:name="_Toc92193303"/>
        <w:bookmarkStart w:id="14645" w:name="_Toc92193677"/>
        <w:bookmarkStart w:id="14646" w:name="_Toc92194023"/>
        <w:bookmarkStart w:id="14647" w:name="_Toc92194476"/>
        <w:bookmarkStart w:id="14648" w:name="_Toc92194844"/>
        <w:bookmarkStart w:id="14649" w:name="_Toc92195192"/>
        <w:bookmarkStart w:id="14650" w:name="_Toc92198103"/>
        <w:bookmarkStart w:id="14651" w:name="_Toc92200651"/>
        <w:bookmarkStart w:id="14652" w:name="_Toc92201581"/>
        <w:bookmarkStart w:id="14653" w:name="_Toc92207905"/>
        <w:bookmarkStart w:id="14654" w:name="_Toc92373731"/>
        <w:bookmarkStart w:id="14655" w:name="_Toc92375129"/>
        <w:bookmarkStart w:id="14656" w:name="_Toc92375772"/>
        <w:bookmarkStart w:id="14657" w:name="_Toc92813480"/>
        <w:bookmarkStart w:id="14658" w:name="_Toc92962702"/>
        <w:bookmarkStart w:id="14659" w:name="_Toc93130422"/>
        <w:bookmarkStart w:id="14660" w:name="_Toc94535378"/>
        <w:bookmarkStart w:id="14661" w:name="_Toc94628684"/>
        <w:bookmarkStart w:id="14662" w:name="_Toc95139954"/>
        <w:bookmarkStart w:id="14663" w:name="_Toc95231752"/>
        <w:bookmarkStart w:id="14664" w:name="_Toc97115050"/>
        <w:bookmarkStart w:id="14665" w:name="_Toc98086486"/>
        <w:bookmarkStart w:id="14666" w:name="_Toc98332722"/>
        <w:bookmarkStart w:id="14667" w:name="_Toc98333361"/>
        <w:bookmarkStart w:id="14668" w:name="_Toc98341687"/>
        <w:bookmarkStart w:id="14669" w:name="_Toc98345079"/>
        <w:bookmarkStart w:id="14670" w:name="_Toc98345606"/>
        <w:bookmarkStart w:id="14671" w:name="_Toc98346130"/>
        <w:bookmarkStart w:id="14672" w:name="_Toc98346688"/>
        <w:bookmarkStart w:id="14673" w:name="_Toc98347128"/>
        <w:bookmarkStart w:id="14674" w:name="_Toc98347568"/>
        <w:bookmarkStart w:id="14675" w:name="_Toc99536853"/>
        <w:bookmarkStart w:id="14676" w:name="_Toc99718979"/>
        <w:bookmarkStart w:id="14677" w:name="_Toc99969636"/>
        <w:bookmarkEnd w:id="14630"/>
        <w:bookmarkEnd w:id="14631"/>
        <w:bookmarkEnd w:id="14632"/>
        <w:bookmarkEnd w:id="14633"/>
        <w:bookmarkEnd w:id="14634"/>
        <w:bookmarkEnd w:id="14635"/>
        <w:bookmarkEnd w:id="14636"/>
        <w:bookmarkEnd w:id="14637"/>
        <w:bookmarkEnd w:id="14638"/>
        <w:bookmarkEnd w:id="14639"/>
        <w:bookmarkEnd w:id="14640"/>
        <w:bookmarkEnd w:id="14641"/>
        <w:bookmarkEnd w:id="14642"/>
        <w:bookmarkEnd w:id="14643"/>
        <w:bookmarkEnd w:id="14644"/>
        <w:bookmarkEnd w:id="14645"/>
        <w:bookmarkEnd w:id="14646"/>
        <w:bookmarkEnd w:id="14647"/>
        <w:bookmarkEnd w:id="14648"/>
        <w:bookmarkEnd w:id="14649"/>
        <w:bookmarkEnd w:id="14650"/>
        <w:bookmarkEnd w:id="14651"/>
        <w:bookmarkEnd w:id="14652"/>
        <w:bookmarkEnd w:id="14653"/>
        <w:bookmarkEnd w:id="14654"/>
        <w:bookmarkEnd w:id="14655"/>
        <w:bookmarkEnd w:id="14656"/>
        <w:bookmarkEnd w:id="14657"/>
        <w:bookmarkEnd w:id="14658"/>
        <w:bookmarkEnd w:id="14659"/>
        <w:bookmarkEnd w:id="14660"/>
        <w:bookmarkEnd w:id="14661"/>
        <w:bookmarkEnd w:id="14662"/>
        <w:bookmarkEnd w:id="14663"/>
        <w:bookmarkEnd w:id="14664"/>
        <w:bookmarkEnd w:id="14665"/>
        <w:bookmarkEnd w:id="14666"/>
        <w:bookmarkEnd w:id="14667"/>
        <w:bookmarkEnd w:id="14668"/>
        <w:bookmarkEnd w:id="14669"/>
        <w:bookmarkEnd w:id="14670"/>
        <w:bookmarkEnd w:id="14671"/>
        <w:bookmarkEnd w:id="14672"/>
        <w:bookmarkEnd w:id="14673"/>
        <w:bookmarkEnd w:id="14674"/>
        <w:bookmarkEnd w:id="14675"/>
        <w:bookmarkEnd w:id="14676"/>
        <w:bookmarkEnd w:id="14677"/>
      </w:moveFrom>
    </w:p>
    <w:p w14:paraId="4E711F71" w14:textId="59C5F7E3" w:rsidR="00FF153E" w:rsidRPr="00FF6A71" w:rsidDel="00901B80" w:rsidRDefault="00FF153E" w:rsidP="00FF153E">
      <w:pPr>
        <w:rPr>
          <w:moveFrom w:id="14678" w:author="pete jones" w:date="2022-01-03T12:19:00Z"/>
        </w:rPr>
      </w:pPr>
      <w:moveFrom w:id="14679" w:author="pete jones" w:date="2022-01-03T12:19:00Z">
        <w:r w:rsidRPr="00FF6A71" w:rsidDel="00901B80">
          <w:t xml:space="preserve">Studies suggest that it is more common than we might think but why does it bother us so much and should we do something about it? Sir </w:t>
        </w:r>
        <w:r w:rsidR="00166BBC" w:rsidRPr="00FF6A71" w:rsidDel="00901B80">
          <w:t>Isaac</w:t>
        </w:r>
        <w:r w:rsidRPr="00FF6A71" w:rsidDel="00901B80">
          <w:t xml:space="preserve"> Newton's overwhelming fear of criticism caused him to resist immediate publication of his work. Consequently, Newton had to defend his work against plagiarism. In the later years of his life Newton was engaged in a long dispute with Gottfried Leibniz over calculus as a mathematical approach. Newton did acknowledge the need to absorb the knowledge and contributions of others in a letter to Robert Hooke in 1676 in which he </w:t>
        </w:r>
        <w:r w:rsidR="002F39F3" w:rsidRPr="00FF6A71" w:rsidDel="00901B80">
          <w:t>wrote,</w:t>
        </w:r>
        <w:r w:rsidRPr="00FF6A71" w:rsidDel="00901B80">
          <w:t xml:space="preserve"> "…If I have seen further it is by standing on the shoulders of giants”. If proof were needed, Newton’s experiences demonstrate the disregard in which plagiarism is held has been long founded within the academic community.</w:t>
        </w:r>
        <w:bookmarkStart w:id="14680" w:name="_Toc92119766"/>
        <w:bookmarkStart w:id="14681" w:name="_Toc92120108"/>
        <w:bookmarkStart w:id="14682" w:name="_Toc92120449"/>
        <w:bookmarkStart w:id="14683" w:name="_Toc92120787"/>
        <w:bookmarkStart w:id="14684" w:name="_Toc92121128"/>
        <w:bookmarkStart w:id="14685" w:name="_Toc92121469"/>
        <w:bookmarkStart w:id="14686" w:name="_Toc92121815"/>
        <w:bookmarkStart w:id="14687" w:name="_Toc92187507"/>
        <w:bookmarkStart w:id="14688" w:name="_Toc92187850"/>
        <w:bookmarkStart w:id="14689" w:name="_Toc92191237"/>
        <w:bookmarkStart w:id="14690" w:name="_Toc92191704"/>
        <w:bookmarkStart w:id="14691" w:name="_Toc92192172"/>
        <w:bookmarkStart w:id="14692" w:name="_Toc92192557"/>
        <w:bookmarkStart w:id="14693" w:name="_Toc92192943"/>
        <w:bookmarkStart w:id="14694" w:name="_Toc92193304"/>
        <w:bookmarkStart w:id="14695" w:name="_Toc92193678"/>
        <w:bookmarkStart w:id="14696" w:name="_Toc92194024"/>
        <w:bookmarkStart w:id="14697" w:name="_Toc92194477"/>
        <w:bookmarkStart w:id="14698" w:name="_Toc92194845"/>
        <w:bookmarkStart w:id="14699" w:name="_Toc92195193"/>
        <w:bookmarkStart w:id="14700" w:name="_Toc92198104"/>
        <w:bookmarkStart w:id="14701" w:name="_Toc92200652"/>
        <w:bookmarkStart w:id="14702" w:name="_Toc92201582"/>
        <w:bookmarkStart w:id="14703" w:name="_Toc92207906"/>
        <w:bookmarkStart w:id="14704" w:name="_Toc92373732"/>
        <w:bookmarkStart w:id="14705" w:name="_Toc92375130"/>
        <w:bookmarkStart w:id="14706" w:name="_Toc92375773"/>
        <w:bookmarkStart w:id="14707" w:name="_Toc92813481"/>
        <w:bookmarkStart w:id="14708" w:name="_Toc92962703"/>
        <w:bookmarkStart w:id="14709" w:name="_Toc93130423"/>
        <w:bookmarkStart w:id="14710" w:name="_Toc94535379"/>
        <w:bookmarkStart w:id="14711" w:name="_Toc94628685"/>
        <w:bookmarkStart w:id="14712" w:name="_Toc95139955"/>
        <w:bookmarkStart w:id="14713" w:name="_Toc95231753"/>
        <w:bookmarkStart w:id="14714" w:name="_Toc97115051"/>
        <w:bookmarkStart w:id="14715" w:name="_Toc98086487"/>
        <w:bookmarkStart w:id="14716" w:name="_Toc98332723"/>
        <w:bookmarkStart w:id="14717" w:name="_Toc98333362"/>
        <w:bookmarkStart w:id="14718" w:name="_Toc98341688"/>
        <w:bookmarkStart w:id="14719" w:name="_Toc98345080"/>
        <w:bookmarkStart w:id="14720" w:name="_Toc98345607"/>
        <w:bookmarkStart w:id="14721" w:name="_Toc98346131"/>
        <w:bookmarkStart w:id="14722" w:name="_Toc98346689"/>
        <w:bookmarkStart w:id="14723" w:name="_Toc98347129"/>
        <w:bookmarkStart w:id="14724" w:name="_Toc98347569"/>
        <w:bookmarkStart w:id="14725" w:name="_Toc99536854"/>
        <w:bookmarkStart w:id="14726" w:name="_Toc99718980"/>
        <w:bookmarkStart w:id="14727" w:name="_Toc99969637"/>
        <w:bookmarkEnd w:id="14680"/>
        <w:bookmarkEnd w:id="14681"/>
        <w:bookmarkEnd w:id="14682"/>
        <w:bookmarkEnd w:id="14683"/>
        <w:bookmarkEnd w:id="14684"/>
        <w:bookmarkEnd w:id="14685"/>
        <w:bookmarkEnd w:id="14686"/>
        <w:bookmarkEnd w:id="14687"/>
        <w:bookmarkEnd w:id="14688"/>
        <w:bookmarkEnd w:id="14689"/>
        <w:bookmarkEnd w:id="14690"/>
        <w:bookmarkEnd w:id="14691"/>
        <w:bookmarkEnd w:id="14692"/>
        <w:bookmarkEnd w:id="14693"/>
        <w:bookmarkEnd w:id="14694"/>
        <w:bookmarkEnd w:id="14695"/>
        <w:bookmarkEnd w:id="14696"/>
        <w:bookmarkEnd w:id="14697"/>
        <w:bookmarkEnd w:id="14698"/>
        <w:bookmarkEnd w:id="14699"/>
        <w:bookmarkEnd w:id="14700"/>
        <w:bookmarkEnd w:id="14701"/>
        <w:bookmarkEnd w:id="14702"/>
        <w:bookmarkEnd w:id="14703"/>
        <w:bookmarkEnd w:id="14704"/>
        <w:bookmarkEnd w:id="14705"/>
        <w:bookmarkEnd w:id="14706"/>
        <w:bookmarkEnd w:id="14707"/>
        <w:bookmarkEnd w:id="14708"/>
        <w:bookmarkEnd w:id="14709"/>
        <w:bookmarkEnd w:id="14710"/>
        <w:bookmarkEnd w:id="14711"/>
        <w:bookmarkEnd w:id="14712"/>
        <w:bookmarkEnd w:id="14713"/>
        <w:bookmarkEnd w:id="14714"/>
        <w:bookmarkEnd w:id="14715"/>
        <w:bookmarkEnd w:id="14716"/>
        <w:bookmarkEnd w:id="14717"/>
        <w:bookmarkEnd w:id="14718"/>
        <w:bookmarkEnd w:id="14719"/>
        <w:bookmarkEnd w:id="14720"/>
        <w:bookmarkEnd w:id="14721"/>
        <w:bookmarkEnd w:id="14722"/>
        <w:bookmarkEnd w:id="14723"/>
        <w:bookmarkEnd w:id="14724"/>
        <w:bookmarkEnd w:id="14725"/>
        <w:bookmarkEnd w:id="14726"/>
        <w:bookmarkEnd w:id="14727"/>
      </w:moveFrom>
    </w:p>
    <w:p w14:paraId="64D005BE" w14:textId="160075AB" w:rsidR="00FF153E" w:rsidRPr="00FF6A71" w:rsidDel="00901B80" w:rsidRDefault="00FF153E" w:rsidP="00FF153E">
      <w:pPr>
        <w:rPr>
          <w:moveFrom w:id="14728" w:author="pete jones" w:date="2022-01-03T12:19:00Z"/>
        </w:rPr>
      </w:pPr>
      <w:moveFrom w:id="14729" w:author="pete jones" w:date="2022-01-03T12:19:00Z">
        <w:r w:rsidRPr="00FF6A71" w:rsidDel="00901B80">
          <w:t>Despite many efforts over the years to combat plagiarism or academic dishonesty its prevalence is on the rise. Online education has served to fuel this growth. A 1960s study of students in US colleges and universities found that 75% had engaged in incidents of academic dishonesty (McCabe 2001). In the mid-1990s the study was replicated in 9 of the original colleges and found a 25% increase in test or exam cheating. The percentage of students who admitted to all types of academic misconduct increased by 7%. A more recent study by McCabe (2005) surveyed 71,071 students on 83 different campuses in the US and Canada. He found that 21% of students had cheated in a variety of ways during tests or exams and cheating on written assignments was even more common. Unauthorized collaboration was reported by 25-50% of undergraduates.</w:t>
        </w:r>
        <w:bookmarkStart w:id="14730" w:name="_Toc92119767"/>
        <w:bookmarkStart w:id="14731" w:name="_Toc92120109"/>
        <w:bookmarkStart w:id="14732" w:name="_Toc92120450"/>
        <w:bookmarkStart w:id="14733" w:name="_Toc92120788"/>
        <w:bookmarkStart w:id="14734" w:name="_Toc92121129"/>
        <w:bookmarkStart w:id="14735" w:name="_Toc92121470"/>
        <w:bookmarkStart w:id="14736" w:name="_Toc92121816"/>
        <w:bookmarkStart w:id="14737" w:name="_Toc92187508"/>
        <w:bookmarkStart w:id="14738" w:name="_Toc92187851"/>
        <w:bookmarkStart w:id="14739" w:name="_Toc92191238"/>
        <w:bookmarkStart w:id="14740" w:name="_Toc92191705"/>
        <w:bookmarkStart w:id="14741" w:name="_Toc92192173"/>
        <w:bookmarkStart w:id="14742" w:name="_Toc92192558"/>
        <w:bookmarkStart w:id="14743" w:name="_Toc92192944"/>
        <w:bookmarkStart w:id="14744" w:name="_Toc92193305"/>
        <w:bookmarkStart w:id="14745" w:name="_Toc92193679"/>
        <w:bookmarkStart w:id="14746" w:name="_Toc92194025"/>
        <w:bookmarkStart w:id="14747" w:name="_Toc92194478"/>
        <w:bookmarkStart w:id="14748" w:name="_Toc92194846"/>
        <w:bookmarkStart w:id="14749" w:name="_Toc92195194"/>
        <w:bookmarkStart w:id="14750" w:name="_Toc92198105"/>
        <w:bookmarkStart w:id="14751" w:name="_Toc92200653"/>
        <w:bookmarkStart w:id="14752" w:name="_Toc92201583"/>
        <w:bookmarkStart w:id="14753" w:name="_Toc92207907"/>
        <w:bookmarkStart w:id="14754" w:name="_Toc92373733"/>
        <w:bookmarkStart w:id="14755" w:name="_Toc92375131"/>
        <w:bookmarkStart w:id="14756" w:name="_Toc92375774"/>
        <w:bookmarkStart w:id="14757" w:name="_Toc92813482"/>
        <w:bookmarkStart w:id="14758" w:name="_Toc92962704"/>
        <w:bookmarkStart w:id="14759" w:name="_Toc93130424"/>
        <w:bookmarkStart w:id="14760" w:name="_Toc94535380"/>
        <w:bookmarkStart w:id="14761" w:name="_Toc94628686"/>
        <w:bookmarkStart w:id="14762" w:name="_Toc95139956"/>
        <w:bookmarkStart w:id="14763" w:name="_Toc95231754"/>
        <w:bookmarkStart w:id="14764" w:name="_Toc97115052"/>
        <w:bookmarkStart w:id="14765" w:name="_Toc98086488"/>
        <w:bookmarkStart w:id="14766" w:name="_Toc98332724"/>
        <w:bookmarkStart w:id="14767" w:name="_Toc98333363"/>
        <w:bookmarkStart w:id="14768" w:name="_Toc98341689"/>
        <w:bookmarkStart w:id="14769" w:name="_Toc98345081"/>
        <w:bookmarkStart w:id="14770" w:name="_Toc98345608"/>
        <w:bookmarkStart w:id="14771" w:name="_Toc98346132"/>
        <w:bookmarkStart w:id="14772" w:name="_Toc98346690"/>
        <w:bookmarkStart w:id="14773" w:name="_Toc98347130"/>
        <w:bookmarkStart w:id="14774" w:name="_Toc98347570"/>
        <w:bookmarkStart w:id="14775" w:name="_Toc99536855"/>
        <w:bookmarkStart w:id="14776" w:name="_Toc99718981"/>
        <w:bookmarkStart w:id="14777" w:name="_Toc99969638"/>
        <w:bookmarkEnd w:id="14730"/>
        <w:bookmarkEnd w:id="14731"/>
        <w:bookmarkEnd w:id="14732"/>
        <w:bookmarkEnd w:id="14733"/>
        <w:bookmarkEnd w:id="14734"/>
        <w:bookmarkEnd w:id="14735"/>
        <w:bookmarkEnd w:id="14736"/>
        <w:bookmarkEnd w:id="14737"/>
        <w:bookmarkEnd w:id="14738"/>
        <w:bookmarkEnd w:id="14739"/>
        <w:bookmarkEnd w:id="14740"/>
        <w:bookmarkEnd w:id="14741"/>
        <w:bookmarkEnd w:id="14742"/>
        <w:bookmarkEnd w:id="14743"/>
        <w:bookmarkEnd w:id="14744"/>
        <w:bookmarkEnd w:id="14745"/>
        <w:bookmarkEnd w:id="14746"/>
        <w:bookmarkEnd w:id="14747"/>
        <w:bookmarkEnd w:id="14748"/>
        <w:bookmarkEnd w:id="14749"/>
        <w:bookmarkEnd w:id="14750"/>
        <w:bookmarkEnd w:id="14751"/>
        <w:bookmarkEnd w:id="14752"/>
        <w:bookmarkEnd w:id="14753"/>
        <w:bookmarkEnd w:id="14754"/>
        <w:bookmarkEnd w:id="14755"/>
        <w:bookmarkEnd w:id="14756"/>
        <w:bookmarkEnd w:id="14757"/>
        <w:bookmarkEnd w:id="14758"/>
        <w:bookmarkEnd w:id="14759"/>
        <w:bookmarkEnd w:id="14760"/>
        <w:bookmarkEnd w:id="14761"/>
        <w:bookmarkEnd w:id="14762"/>
        <w:bookmarkEnd w:id="14763"/>
        <w:bookmarkEnd w:id="14764"/>
        <w:bookmarkEnd w:id="14765"/>
        <w:bookmarkEnd w:id="14766"/>
        <w:bookmarkEnd w:id="14767"/>
        <w:bookmarkEnd w:id="14768"/>
        <w:bookmarkEnd w:id="14769"/>
        <w:bookmarkEnd w:id="14770"/>
        <w:bookmarkEnd w:id="14771"/>
        <w:bookmarkEnd w:id="14772"/>
        <w:bookmarkEnd w:id="14773"/>
        <w:bookmarkEnd w:id="14774"/>
        <w:bookmarkEnd w:id="14775"/>
        <w:bookmarkEnd w:id="14776"/>
        <w:bookmarkEnd w:id="14777"/>
      </w:moveFrom>
    </w:p>
    <w:p w14:paraId="1B79461B" w14:textId="56BDBAFB" w:rsidR="00FF153E" w:rsidRPr="00FF6A71" w:rsidDel="00901B80" w:rsidRDefault="00FF153E" w:rsidP="00FF153E">
      <w:pPr>
        <w:rPr>
          <w:moveFrom w:id="14778" w:author="pete jones" w:date="2022-01-03T12:19:00Z"/>
        </w:rPr>
      </w:pPr>
      <w:moveFrom w:id="14779" w:author="pete jones" w:date="2022-01-03T12:19:00Z">
        <w:r w:rsidRPr="00FF6A71" w:rsidDel="00901B80">
          <w:t xml:space="preserve">The term cheating is used throughout McCabe’s research, which spans many decades following the initial studies by Bowers in the 1960s. It is important to note that the standard measure of cheating model used by these studies is based upon self-reporting responses to questions in a set of very specific behaviours in a specified </w:t>
        </w:r>
        <w:r w:rsidR="002F39F3" w:rsidRPr="00FF6A71" w:rsidDel="00901B80">
          <w:t>timeframe</w:t>
        </w:r>
        <w:r w:rsidRPr="00FF6A71" w:rsidDel="00901B80">
          <w:t xml:space="preserve">. Therefore cheating is the behaviour of a student who has self-reported engaging in at least one of these nine behaviours in the academic year prior to survey </w:t>
        </w:r>
        <w:r w:rsidRPr="00312F59" w:rsidDel="00901B80">
          <w:fldChar w:fldCharType="begin" w:fldLock="1"/>
        </w:r>
        <w:r w:rsidRPr="00FF6A71" w:rsidDel="00901B80">
          <w:instrText>ADDIN CSL_CITATION {"citationItems":[{"id":"ITEM-1","itemData":{"ISBN":"1421407167; 9781421407166","abstract":"Todays students are tomorrows leaders, and the college years are a critical period for their ethical development. Cheating in College explores how and why students cheat and what policies, practices, and participation may be useful in promoting academic integrity and reducing cheating. The authors investigate trends over time, including internet-based cheating. They consider personal and situational reasons and the culture of groups where dishonesty is more common (such as business majors) and social settings that support cheating (such as fraternities and sororities). Faculty and administrators are increasing their efforts to promote academic honesty among students. Orientation and training sessions, information on college and university websites, chapters in student handbooks that describe codes of conduct, honor codes, and course syllabi all define cheating and establish the consequences. Based on the authors multiyear, multisite surveys, Cheating in College quantifies and analyzes student cheating to demonstrate why academic integrity is important and the cultural efforts that are effective in restoring it.; Today's students are tomorrow's leaders, and the college years are a critical period for their development of ethical standards. Cheating in College explores how and why students cheat and what policies, practices, and participation may be useful in promoting academic integrity and reducing cheating. The authors investigate trends over time, including internet-based cheating. They consider personal and situational explanations, such as the culture of groups in which dishonesty is more common (such as business majors) and social settings that support cheating (such as fraternities and sororities). They also focus on how faculty and administrators are increasing their efforts to promote academic honesty among students. Orientation and training sessions, information on college and university websites, student handbooks that describe codes of conduct, honor codes, and course syllabi all define cheating and establish the consequences. Based on the authors' multiyear, multisite surveys, Cheating in College quantifies and analyzes student cheating to demonstrate why academic integrity is important and to describe the cultural efforts that are effective in restoring it.","author":[{"dropping-particle":"","family":"McCabe","given":"Donald L","non-dropping-particle":"","parse-names":false,"suffix":""},{"dropping-particle":"","family":"Butterfield","given":"Kenneth D","non-dropping-particle":"","parse-names":false,"suffix":""},{"dropping-particle":"","family":"Treviño","given":"Linda K","non-dropping-particle":"","parse-names":false,"suffix":""}],"id":"ITEM-1","issued":{"date-parts":[["2012"]]},"publisher":"Johns Hopkins University Press","publisher-place":"Baltimore","title":"Cheating in College : Why Students Do It and What Educators Can Do about It","type":"book"},"uris":["http://www.mendeley.com/documents/?uuid=bc1b753f-76e0-42c7-8a0a-55ea97c9f3dc"]}],"mendeley":{"formattedCitation":"(McCabe, Butterfield and Treviño, 2012)","plainTextFormattedCitation":"(McCabe, Butterfield and Treviño, 2012)","previouslyFormattedCitation":"(McCabe, Butterfield and Treviño, 2012)"},"properties":{"noteIndex":0},"schema":"https://github.com/citation-style-language/schema/raw/master/csl-citation.json"}</w:instrText>
        </w:r>
        <w:r w:rsidRPr="00312F59" w:rsidDel="00901B80">
          <w:fldChar w:fldCharType="separate"/>
        </w:r>
        <w:r w:rsidRPr="00FF6A71" w:rsidDel="00901B80">
          <w:rPr>
            <w:noProof/>
          </w:rPr>
          <w:t>(McCabe, Butterfield and Treviño, 2012)</w:t>
        </w:r>
        <w:r w:rsidRPr="00312F59" w:rsidDel="00901B80">
          <w:fldChar w:fldCharType="end"/>
        </w:r>
        <w:r w:rsidRPr="00FF6A71" w:rsidDel="00901B80">
          <w:t>. The 9 behaviours studied are as follows:</w:t>
        </w:r>
        <w:bookmarkStart w:id="14780" w:name="_Toc92119768"/>
        <w:bookmarkStart w:id="14781" w:name="_Toc92120110"/>
        <w:bookmarkStart w:id="14782" w:name="_Toc92120451"/>
        <w:bookmarkStart w:id="14783" w:name="_Toc92120789"/>
        <w:bookmarkStart w:id="14784" w:name="_Toc92121130"/>
        <w:bookmarkStart w:id="14785" w:name="_Toc92121471"/>
        <w:bookmarkStart w:id="14786" w:name="_Toc92121817"/>
        <w:bookmarkStart w:id="14787" w:name="_Toc92187509"/>
        <w:bookmarkStart w:id="14788" w:name="_Toc92187852"/>
        <w:bookmarkStart w:id="14789" w:name="_Toc92191239"/>
        <w:bookmarkStart w:id="14790" w:name="_Toc92191706"/>
        <w:bookmarkStart w:id="14791" w:name="_Toc92192174"/>
        <w:bookmarkStart w:id="14792" w:name="_Toc92192559"/>
        <w:bookmarkStart w:id="14793" w:name="_Toc92192945"/>
        <w:bookmarkStart w:id="14794" w:name="_Toc92193306"/>
        <w:bookmarkStart w:id="14795" w:name="_Toc92193680"/>
        <w:bookmarkStart w:id="14796" w:name="_Toc92194026"/>
        <w:bookmarkStart w:id="14797" w:name="_Toc92194479"/>
        <w:bookmarkStart w:id="14798" w:name="_Toc92194847"/>
        <w:bookmarkStart w:id="14799" w:name="_Toc92195195"/>
        <w:bookmarkStart w:id="14800" w:name="_Toc92198106"/>
        <w:bookmarkStart w:id="14801" w:name="_Toc92200654"/>
        <w:bookmarkStart w:id="14802" w:name="_Toc92201584"/>
        <w:bookmarkStart w:id="14803" w:name="_Toc92207908"/>
        <w:bookmarkStart w:id="14804" w:name="_Toc92373734"/>
        <w:bookmarkStart w:id="14805" w:name="_Toc92375132"/>
        <w:bookmarkStart w:id="14806" w:name="_Toc92375775"/>
        <w:bookmarkStart w:id="14807" w:name="_Toc92813483"/>
        <w:bookmarkStart w:id="14808" w:name="_Toc92962705"/>
        <w:bookmarkStart w:id="14809" w:name="_Toc93130425"/>
        <w:bookmarkStart w:id="14810" w:name="_Toc94535381"/>
        <w:bookmarkStart w:id="14811" w:name="_Toc94628687"/>
        <w:bookmarkStart w:id="14812" w:name="_Toc95139957"/>
        <w:bookmarkStart w:id="14813" w:name="_Toc95231755"/>
        <w:bookmarkStart w:id="14814" w:name="_Toc97115053"/>
        <w:bookmarkStart w:id="14815" w:name="_Toc98086489"/>
        <w:bookmarkStart w:id="14816" w:name="_Toc98332725"/>
        <w:bookmarkStart w:id="14817" w:name="_Toc98333364"/>
        <w:bookmarkStart w:id="14818" w:name="_Toc98341690"/>
        <w:bookmarkStart w:id="14819" w:name="_Toc98345082"/>
        <w:bookmarkStart w:id="14820" w:name="_Toc98345609"/>
        <w:bookmarkStart w:id="14821" w:name="_Toc98346133"/>
        <w:bookmarkStart w:id="14822" w:name="_Toc98346691"/>
        <w:bookmarkStart w:id="14823" w:name="_Toc98347131"/>
        <w:bookmarkStart w:id="14824" w:name="_Toc98347571"/>
        <w:bookmarkStart w:id="14825" w:name="_Toc99536856"/>
        <w:bookmarkStart w:id="14826" w:name="_Toc99718982"/>
        <w:bookmarkStart w:id="14827" w:name="_Toc99969639"/>
        <w:bookmarkEnd w:id="14780"/>
        <w:bookmarkEnd w:id="14781"/>
        <w:bookmarkEnd w:id="14782"/>
        <w:bookmarkEnd w:id="14783"/>
        <w:bookmarkEnd w:id="14784"/>
        <w:bookmarkEnd w:id="14785"/>
        <w:bookmarkEnd w:id="14786"/>
        <w:bookmarkEnd w:id="14787"/>
        <w:bookmarkEnd w:id="14788"/>
        <w:bookmarkEnd w:id="14789"/>
        <w:bookmarkEnd w:id="14790"/>
        <w:bookmarkEnd w:id="14791"/>
        <w:bookmarkEnd w:id="14792"/>
        <w:bookmarkEnd w:id="14793"/>
        <w:bookmarkEnd w:id="14794"/>
        <w:bookmarkEnd w:id="14795"/>
        <w:bookmarkEnd w:id="14796"/>
        <w:bookmarkEnd w:id="14797"/>
        <w:bookmarkEnd w:id="14798"/>
        <w:bookmarkEnd w:id="14799"/>
        <w:bookmarkEnd w:id="14800"/>
        <w:bookmarkEnd w:id="14801"/>
        <w:bookmarkEnd w:id="14802"/>
        <w:bookmarkEnd w:id="14803"/>
        <w:bookmarkEnd w:id="14804"/>
        <w:bookmarkEnd w:id="14805"/>
        <w:bookmarkEnd w:id="14806"/>
        <w:bookmarkEnd w:id="14807"/>
        <w:bookmarkEnd w:id="14808"/>
        <w:bookmarkEnd w:id="14809"/>
        <w:bookmarkEnd w:id="14810"/>
        <w:bookmarkEnd w:id="14811"/>
        <w:bookmarkEnd w:id="14812"/>
        <w:bookmarkEnd w:id="14813"/>
        <w:bookmarkEnd w:id="14814"/>
        <w:bookmarkEnd w:id="14815"/>
        <w:bookmarkEnd w:id="14816"/>
        <w:bookmarkEnd w:id="14817"/>
        <w:bookmarkEnd w:id="14818"/>
        <w:bookmarkEnd w:id="14819"/>
        <w:bookmarkEnd w:id="14820"/>
        <w:bookmarkEnd w:id="14821"/>
        <w:bookmarkEnd w:id="14822"/>
        <w:bookmarkEnd w:id="14823"/>
        <w:bookmarkEnd w:id="14824"/>
        <w:bookmarkEnd w:id="14825"/>
        <w:bookmarkEnd w:id="14826"/>
        <w:bookmarkEnd w:id="14827"/>
      </w:moveFrom>
    </w:p>
    <w:p w14:paraId="16834BDC" w14:textId="3C6A5B15" w:rsidR="00FF153E" w:rsidRPr="00FF6A71" w:rsidDel="00901B80" w:rsidRDefault="00FF153E" w:rsidP="0021440D">
      <w:pPr>
        <w:numPr>
          <w:ilvl w:val="0"/>
          <w:numId w:val="39"/>
        </w:numPr>
        <w:rPr>
          <w:moveFrom w:id="14828" w:author="pete jones" w:date="2022-01-03T12:19:00Z"/>
        </w:rPr>
      </w:pPr>
      <w:moveFrom w:id="14829" w:author="pete jones" w:date="2022-01-03T12:19:00Z">
        <w:r w:rsidRPr="00FF6A71" w:rsidDel="00901B80">
          <w:t>Copying a few sentences of material without footnoting</w:t>
        </w:r>
        <w:bookmarkStart w:id="14830" w:name="_Toc92119769"/>
        <w:bookmarkStart w:id="14831" w:name="_Toc92120111"/>
        <w:bookmarkStart w:id="14832" w:name="_Toc92120452"/>
        <w:bookmarkStart w:id="14833" w:name="_Toc92120790"/>
        <w:bookmarkStart w:id="14834" w:name="_Toc92121131"/>
        <w:bookmarkStart w:id="14835" w:name="_Toc92121472"/>
        <w:bookmarkStart w:id="14836" w:name="_Toc92121818"/>
        <w:bookmarkStart w:id="14837" w:name="_Toc92187510"/>
        <w:bookmarkStart w:id="14838" w:name="_Toc92187853"/>
        <w:bookmarkStart w:id="14839" w:name="_Toc92191240"/>
        <w:bookmarkStart w:id="14840" w:name="_Toc92191707"/>
        <w:bookmarkStart w:id="14841" w:name="_Toc92192175"/>
        <w:bookmarkStart w:id="14842" w:name="_Toc92192560"/>
        <w:bookmarkStart w:id="14843" w:name="_Toc92192946"/>
        <w:bookmarkStart w:id="14844" w:name="_Toc92193307"/>
        <w:bookmarkStart w:id="14845" w:name="_Toc92193681"/>
        <w:bookmarkStart w:id="14846" w:name="_Toc92194027"/>
        <w:bookmarkStart w:id="14847" w:name="_Toc92194480"/>
        <w:bookmarkStart w:id="14848" w:name="_Toc92194848"/>
        <w:bookmarkStart w:id="14849" w:name="_Toc92195196"/>
        <w:bookmarkStart w:id="14850" w:name="_Toc92198107"/>
        <w:bookmarkStart w:id="14851" w:name="_Toc92200655"/>
        <w:bookmarkStart w:id="14852" w:name="_Toc92201585"/>
        <w:bookmarkStart w:id="14853" w:name="_Toc92207909"/>
        <w:bookmarkStart w:id="14854" w:name="_Toc92373735"/>
        <w:bookmarkStart w:id="14855" w:name="_Toc92375133"/>
        <w:bookmarkStart w:id="14856" w:name="_Toc92375776"/>
        <w:bookmarkStart w:id="14857" w:name="_Toc92813484"/>
        <w:bookmarkStart w:id="14858" w:name="_Toc92962706"/>
        <w:bookmarkStart w:id="14859" w:name="_Toc93130426"/>
        <w:bookmarkStart w:id="14860" w:name="_Toc94535382"/>
        <w:bookmarkStart w:id="14861" w:name="_Toc94628688"/>
        <w:bookmarkStart w:id="14862" w:name="_Toc95139958"/>
        <w:bookmarkStart w:id="14863" w:name="_Toc95231756"/>
        <w:bookmarkStart w:id="14864" w:name="_Toc97115054"/>
        <w:bookmarkStart w:id="14865" w:name="_Toc98086490"/>
        <w:bookmarkStart w:id="14866" w:name="_Toc98332726"/>
        <w:bookmarkStart w:id="14867" w:name="_Toc98333365"/>
        <w:bookmarkStart w:id="14868" w:name="_Toc98341691"/>
        <w:bookmarkStart w:id="14869" w:name="_Toc98345083"/>
        <w:bookmarkStart w:id="14870" w:name="_Toc98345610"/>
        <w:bookmarkStart w:id="14871" w:name="_Toc98346134"/>
        <w:bookmarkStart w:id="14872" w:name="_Toc98346692"/>
        <w:bookmarkStart w:id="14873" w:name="_Toc98347132"/>
        <w:bookmarkStart w:id="14874" w:name="_Toc98347572"/>
        <w:bookmarkStart w:id="14875" w:name="_Toc99536857"/>
        <w:bookmarkStart w:id="14876" w:name="_Toc99718983"/>
        <w:bookmarkStart w:id="14877" w:name="_Toc99969640"/>
        <w:bookmarkEnd w:id="14830"/>
        <w:bookmarkEnd w:id="14831"/>
        <w:bookmarkEnd w:id="14832"/>
        <w:bookmarkEnd w:id="14833"/>
        <w:bookmarkEnd w:id="14834"/>
        <w:bookmarkEnd w:id="14835"/>
        <w:bookmarkEnd w:id="14836"/>
        <w:bookmarkEnd w:id="14837"/>
        <w:bookmarkEnd w:id="14838"/>
        <w:bookmarkEnd w:id="14839"/>
        <w:bookmarkEnd w:id="14840"/>
        <w:bookmarkEnd w:id="14841"/>
        <w:bookmarkEnd w:id="14842"/>
        <w:bookmarkEnd w:id="14843"/>
        <w:bookmarkEnd w:id="14844"/>
        <w:bookmarkEnd w:id="14845"/>
        <w:bookmarkEnd w:id="14846"/>
        <w:bookmarkEnd w:id="14847"/>
        <w:bookmarkEnd w:id="14848"/>
        <w:bookmarkEnd w:id="14849"/>
        <w:bookmarkEnd w:id="14850"/>
        <w:bookmarkEnd w:id="14851"/>
        <w:bookmarkEnd w:id="14852"/>
        <w:bookmarkEnd w:id="14853"/>
        <w:bookmarkEnd w:id="14854"/>
        <w:bookmarkEnd w:id="14855"/>
        <w:bookmarkEnd w:id="14856"/>
        <w:bookmarkEnd w:id="14857"/>
        <w:bookmarkEnd w:id="14858"/>
        <w:bookmarkEnd w:id="14859"/>
        <w:bookmarkEnd w:id="14860"/>
        <w:bookmarkEnd w:id="14861"/>
        <w:bookmarkEnd w:id="14862"/>
        <w:bookmarkEnd w:id="14863"/>
        <w:bookmarkEnd w:id="14864"/>
        <w:bookmarkEnd w:id="14865"/>
        <w:bookmarkEnd w:id="14866"/>
        <w:bookmarkEnd w:id="14867"/>
        <w:bookmarkEnd w:id="14868"/>
        <w:bookmarkEnd w:id="14869"/>
        <w:bookmarkEnd w:id="14870"/>
        <w:bookmarkEnd w:id="14871"/>
        <w:bookmarkEnd w:id="14872"/>
        <w:bookmarkEnd w:id="14873"/>
        <w:bookmarkEnd w:id="14874"/>
        <w:bookmarkEnd w:id="14875"/>
        <w:bookmarkEnd w:id="14876"/>
        <w:bookmarkEnd w:id="14877"/>
      </w:moveFrom>
    </w:p>
    <w:p w14:paraId="4601E66D" w14:textId="10250A6F" w:rsidR="00FF153E" w:rsidRPr="00FF6A71" w:rsidDel="00901B80" w:rsidRDefault="00FF153E" w:rsidP="0021440D">
      <w:pPr>
        <w:numPr>
          <w:ilvl w:val="0"/>
          <w:numId w:val="39"/>
        </w:numPr>
        <w:rPr>
          <w:moveFrom w:id="14878" w:author="pete jones" w:date="2022-01-03T12:19:00Z"/>
        </w:rPr>
      </w:pPr>
      <w:moveFrom w:id="14879" w:author="pete jones" w:date="2022-01-03T12:19:00Z">
        <w:r w:rsidRPr="00FF6A71" w:rsidDel="00901B80">
          <w:t xml:space="preserve">Padding, adding citations not actually used in the </w:t>
        </w:r>
        <w:r w:rsidR="002F39F3" w:rsidRPr="00FF6A71" w:rsidDel="00901B80">
          <w:t>paper.</w:t>
        </w:r>
        <w:bookmarkStart w:id="14880" w:name="_Toc92119770"/>
        <w:bookmarkStart w:id="14881" w:name="_Toc92120112"/>
        <w:bookmarkStart w:id="14882" w:name="_Toc92120453"/>
        <w:bookmarkStart w:id="14883" w:name="_Toc92120791"/>
        <w:bookmarkStart w:id="14884" w:name="_Toc92121132"/>
        <w:bookmarkStart w:id="14885" w:name="_Toc92121473"/>
        <w:bookmarkStart w:id="14886" w:name="_Toc92121819"/>
        <w:bookmarkStart w:id="14887" w:name="_Toc92187511"/>
        <w:bookmarkStart w:id="14888" w:name="_Toc92187854"/>
        <w:bookmarkStart w:id="14889" w:name="_Toc92191241"/>
        <w:bookmarkStart w:id="14890" w:name="_Toc92191708"/>
        <w:bookmarkStart w:id="14891" w:name="_Toc92192176"/>
        <w:bookmarkStart w:id="14892" w:name="_Toc92192561"/>
        <w:bookmarkStart w:id="14893" w:name="_Toc92192947"/>
        <w:bookmarkStart w:id="14894" w:name="_Toc92193308"/>
        <w:bookmarkStart w:id="14895" w:name="_Toc92193682"/>
        <w:bookmarkStart w:id="14896" w:name="_Toc92194028"/>
        <w:bookmarkStart w:id="14897" w:name="_Toc92194481"/>
        <w:bookmarkStart w:id="14898" w:name="_Toc92194849"/>
        <w:bookmarkStart w:id="14899" w:name="_Toc92195197"/>
        <w:bookmarkStart w:id="14900" w:name="_Toc92198108"/>
        <w:bookmarkStart w:id="14901" w:name="_Toc92200656"/>
        <w:bookmarkStart w:id="14902" w:name="_Toc92201586"/>
        <w:bookmarkStart w:id="14903" w:name="_Toc92207910"/>
        <w:bookmarkStart w:id="14904" w:name="_Toc92373736"/>
        <w:bookmarkStart w:id="14905" w:name="_Toc92375134"/>
        <w:bookmarkStart w:id="14906" w:name="_Toc92375777"/>
        <w:bookmarkStart w:id="14907" w:name="_Toc92813485"/>
        <w:bookmarkStart w:id="14908" w:name="_Toc92962707"/>
        <w:bookmarkStart w:id="14909" w:name="_Toc93130427"/>
        <w:bookmarkStart w:id="14910" w:name="_Toc94535383"/>
        <w:bookmarkStart w:id="14911" w:name="_Toc94628689"/>
        <w:bookmarkStart w:id="14912" w:name="_Toc95139959"/>
        <w:bookmarkStart w:id="14913" w:name="_Toc95231757"/>
        <w:bookmarkStart w:id="14914" w:name="_Toc97115055"/>
        <w:bookmarkStart w:id="14915" w:name="_Toc98086491"/>
        <w:bookmarkStart w:id="14916" w:name="_Toc98332727"/>
        <w:bookmarkStart w:id="14917" w:name="_Toc98333366"/>
        <w:bookmarkStart w:id="14918" w:name="_Toc98341692"/>
        <w:bookmarkStart w:id="14919" w:name="_Toc98345084"/>
        <w:bookmarkStart w:id="14920" w:name="_Toc98345611"/>
        <w:bookmarkStart w:id="14921" w:name="_Toc98346135"/>
        <w:bookmarkStart w:id="14922" w:name="_Toc98346693"/>
        <w:bookmarkStart w:id="14923" w:name="_Toc98347133"/>
        <w:bookmarkStart w:id="14924" w:name="_Toc98347573"/>
        <w:bookmarkStart w:id="14925" w:name="_Toc99536858"/>
        <w:bookmarkStart w:id="14926" w:name="_Toc99718984"/>
        <w:bookmarkStart w:id="14927" w:name="_Toc99969641"/>
        <w:bookmarkEnd w:id="14880"/>
        <w:bookmarkEnd w:id="14881"/>
        <w:bookmarkEnd w:id="14882"/>
        <w:bookmarkEnd w:id="14883"/>
        <w:bookmarkEnd w:id="14884"/>
        <w:bookmarkEnd w:id="14885"/>
        <w:bookmarkEnd w:id="14886"/>
        <w:bookmarkEnd w:id="14887"/>
        <w:bookmarkEnd w:id="14888"/>
        <w:bookmarkEnd w:id="14889"/>
        <w:bookmarkEnd w:id="14890"/>
        <w:bookmarkEnd w:id="14891"/>
        <w:bookmarkEnd w:id="14892"/>
        <w:bookmarkEnd w:id="14893"/>
        <w:bookmarkEnd w:id="14894"/>
        <w:bookmarkEnd w:id="14895"/>
        <w:bookmarkEnd w:id="14896"/>
        <w:bookmarkEnd w:id="14897"/>
        <w:bookmarkEnd w:id="14898"/>
        <w:bookmarkEnd w:id="14899"/>
        <w:bookmarkEnd w:id="14900"/>
        <w:bookmarkEnd w:id="14901"/>
        <w:bookmarkEnd w:id="14902"/>
        <w:bookmarkEnd w:id="14903"/>
        <w:bookmarkEnd w:id="14904"/>
        <w:bookmarkEnd w:id="14905"/>
        <w:bookmarkEnd w:id="14906"/>
        <w:bookmarkEnd w:id="14907"/>
        <w:bookmarkEnd w:id="14908"/>
        <w:bookmarkEnd w:id="14909"/>
        <w:bookmarkEnd w:id="14910"/>
        <w:bookmarkEnd w:id="14911"/>
        <w:bookmarkEnd w:id="14912"/>
        <w:bookmarkEnd w:id="14913"/>
        <w:bookmarkEnd w:id="14914"/>
        <w:bookmarkEnd w:id="14915"/>
        <w:bookmarkEnd w:id="14916"/>
        <w:bookmarkEnd w:id="14917"/>
        <w:bookmarkEnd w:id="14918"/>
        <w:bookmarkEnd w:id="14919"/>
        <w:bookmarkEnd w:id="14920"/>
        <w:bookmarkEnd w:id="14921"/>
        <w:bookmarkEnd w:id="14922"/>
        <w:bookmarkEnd w:id="14923"/>
        <w:bookmarkEnd w:id="14924"/>
        <w:bookmarkEnd w:id="14925"/>
        <w:bookmarkEnd w:id="14926"/>
        <w:bookmarkEnd w:id="14927"/>
      </w:moveFrom>
    </w:p>
    <w:p w14:paraId="51F1C394" w14:textId="4DD0C3A6" w:rsidR="00FF153E" w:rsidRPr="00FF6A71" w:rsidDel="00901B80" w:rsidRDefault="00FF153E" w:rsidP="0021440D">
      <w:pPr>
        <w:numPr>
          <w:ilvl w:val="0"/>
          <w:numId w:val="39"/>
        </w:numPr>
        <w:rPr>
          <w:moveFrom w:id="14928" w:author="pete jones" w:date="2022-01-03T12:19:00Z"/>
        </w:rPr>
      </w:pPr>
      <w:moveFrom w:id="14929" w:author="pete jones" w:date="2022-01-03T12:19:00Z">
        <w:r w:rsidRPr="00FF6A71" w:rsidDel="00901B80">
          <w:t>Plagiarising from public material</w:t>
        </w:r>
        <w:bookmarkStart w:id="14930" w:name="_Toc92119771"/>
        <w:bookmarkStart w:id="14931" w:name="_Toc92120113"/>
        <w:bookmarkStart w:id="14932" w:name="_Toc92120454"/>
        <w:bookmarkStart w:id="14933" w:name="_Toc92120792"/>
        <w:bookmarkStart w:id="14934" w:name="_Toc92121133"/>
        <w:bookmarkStart w:id="14935" w:name="_Toc92121474"/>
        <w:bookmarkStart w:id="14936" w:name="_Toc92121820"/>
        <w:bookmarkStart w:id="14937" w:name="_Toc92187512"/>
        <w:bookmarkStart w:id="14938" w:name="_Toc92187855"/>
        <w:bookmarkStart w:id="14939" w:name="_Toc92191242"/>
        <w:bookmarkStart w:id="14940" w:name="_Toc92191709"/>
        <w:bookmarkStart w:id="14941" w:name="_Toc92192177"/>
        <w:bookmarkStart w:id="14942" w:name="_Toc92192562"/>
        <w:bookmarkStart w:id="14943" w:name="_Toc92192948"/>
        <w:bookmarkStart w:id="14944" w:name="_Toc92193309"/>
        <w:bookmarkStart w:id="14945" w:name="_Toc92193683"/>
        <w:bookmarkStart w:id="14946" w:name="_Toc92194029"/>
        <w:bookmarkStart w:id="14947" w:name="_Toc92194482"/>
        <w:bookmarkStart w:id="14948" w:name="_Toc92194850"/>
        <w:bookmarkStart w:id="14949" w:name="_Toc92195198"/>
        <w:bookmarkStart w:id="14950" w:name="_Toc92198109"/>
        <w:bookmarkStart w:id="14951" w:name="_Toc92200657"/>
        <w:bookmarkStart w:id="14952" w:name="_Toc92201587"/>
        <w:bookmarkStart w:id="14953" w:name="_Toc92207911"/>
        <w:bookmarkStart w:id="14954" w:name="_Toc92373737"/>
        <w:bookmarkStart w:id="14955" w:name="_Toc92375135"/>
        <w:bookmarkStart w:id="14956" w:name="_Toc92375778"/>
        <w:bookmarkStart w:id="14957" w:name="_Toc92813486"/>
        <w:bookmarkStart w:id="14958" w:name="_Toc92962708"/>
        <w:bookmarkStart w:id="14959" w:name="_Toc93130428"/>
        <w:bookmarkStart w:id="14960" w:name="_Toc94535384"/>
        <w:bookmarkStart w:id="14961" w:name="_Toc94628690"/>
        <w:bookmarkStart w:id="14962" w:name="_Toc95139960"/>
        <w:bookmarkStart w:id="14963" w:name="_Toc95231758"/>
        <w:bookmarkStart w:id="14964" w:name="_Toc97115056"/>
        <w:bookmarkStart w:id="14965" w:name="_Toc98086492"/>
        <w:bookmarkStart w:id="14966" w:name="_Toc98332728"/>
        <w:bookmarkStart w:id="14967" w:name="_Toc98333367"/>
        <w:bookmarkStart w:id="14968" w:name="_Toc98341693"/>
        <w:bookmarkStart w:id="14969" w:name="_Toc98345085"/>
        <w:bookmarkStart w:id="14970" w:name="_Toc98345612"/>
        <w:bookmarkStart w:id="14971" w:name="_Toc98346136"/>
        <w:bookmarkStart w:id="14972" w:name="_Toc98346694"/>
        <w:bookmarkStart w:id="14973" w:name="_Toc98347134"/>
        <w:bookmarkStart w:id="14974" w:name="_Toc98347574"/>
        <w:bookmarkStart w:id="14975" w:name="_Toc99536859"/>
        <w:bookmarkStart w:id="14976" w:name="_Toc99718985"/>
        <w:bookmarkStart w:id="14977" w:name="_Toc99969642"/>
        <w:bookmarkEnd w:id="14930"/>
        <w:bookmarkEnd w:id="14931"/>
        <w:bookmarkEnd w:id="14932"/>
        <w:bookmarkEnd w:id="14933"/>
        <w:bookmarkEnd w:id="14934"/>
        <w:bookmarkEnd w:id="14935"/>
        <w:bookmarkEnd w:id="14936"/>
        <w:bookmarkEnd w:id="14937"/>
        <w:bookmarkEnd w:id="14938"/>
        <w:bookmarkEnd w:id="14939"/>
        <w:bookmarkEnd w:id="14940"/>
        <w:bookmarkEnd w:id="14941"/>
        <w:bookmarkEnd w:id="14942"/>
        <w:bookmarkEnd w:id="14943"/>
        <w:bookmarkEnd w:id="14944"/>
        <w:bookmarkEnd w:id="14945"/>
        <w:bookmarkEnd w:id="14946"/>
        <w:bookmarkEnd w:id="14947"/>
        <w:bookmarkEnd w:id="14948"/>
        <w:bookmarkEnd w:id="14949"/>
        <w:bookmarkEnd w:id="14950"/>
        <w:bookmarkEnd w:id="14951"/>
        <w:bookmarkEnd w:id="14952"/>
        <w:bookmarkEnd w:id="14953"/>
        <w:bookmarkEnd w:id="14954"/>
        <w:bookmarkEnd w:id="14955"/>
        <w:bookmarkEnd w:id="14956"/>
        <w:bookmarkEnd w:id="14957"/>
        <w:bookmarkEnd w:id="14958"/>
        <w:bookmarkEnd w:id="14959"/>
        <w:bookmarkEnd w:id="14960"/>
        <w:bookmarkEnd w:id="14961"/>
        <w:bookmarkEnd w:id="14962"/>
        <w:bookmarkEnd w:id="14963"/>
        <w:bookmarkEnd w:id="14964"/>
        <w:bookmarkEnd w:id="14965"/>
        <w:bookmarkEnd w:id="14966"/>
        <w:bookmarkEnd w:id="14967"/>
        <w:bookmarkEnd w:id="14968"/>
        <w:bookmarkEnd w:id="14969"/>
        <w:bookmarkEnd w:id="14970"/>
        <w:bookmarkEnd w:id="14971"/>
        <w:bookmarkEnd w:id="14972"/>
        <w:bookmarkEnd w:id="14973"/>
        <w:bookmarkEnd w:id="14974"/>
        <w:bookmarkEnd w:id="14975"/>
        <w:bookmarkEnd w:id="14976"/>
        <w:bookmarkEnd w:id="14977"/>
      </w:moveFrom>
    </w:p>
    <w:p w14:paraId="42E8F8C1" w14:textId="7D8F6685" w:rsidR="00FF153E" w:rsidRPr="00FF6A71" w:rsidDel="00901B80" w:rsidRDefault="00FF153E" w:rsidP="0021440D">
      <w:pPr>
        <w:numPr>
          <w:ilvl w:val="0"/>
          <w:numId w:val="39"/>
        </w:numPr>
        <w:rPr>
          <w:moveFrom w:id="14978" w:author="pete jones" w:date="2022-01-03T12:19:00Z"/>
        </w:rPr>
      </w:pPr>
      <w:moveFrom w:id="14979" w:author="pete jones" w:date="2022-01-03T12:19:00Z">
        <w:r w:rsidRPr="00FF6A71" w:rsidDel="00901B80">
          <w:t xml:space="preserve">Getting exam questions or answers from someone who has already taken the same </w:t>
        </w:r>
        <w:r w:rsidR="002F39F3" w:rsidRPr="00FF6A71" w:rsidDel="00901B80">
          <w:t>exam.</w:t>
        </w:r>
        <w:bookmarkStart w:id="14980" w:name="_Toc92119772"/>
        <w:bookmarkStart w:id="14981" w:name="_Toc92120114"/>
        <w:bookmarkStart w:id="14982" w:name="_Toc92120455"/>
        <w:bookmarkStart w:id="14983" w:name="_Toc92120793"/>
        <w:bookmarkStart w:id="14984" w:name="_Toc92121134"/>
        <w:bookmarkStart w:id="14985" w:name="_Toc92121475"/>
        <w:bookmarkStart w:id="14986" w:name="_Toc92121821"/>
        <w:bookmarkStart w:id="14987" w:name="_Toc92187513"/>
        <w:bookmarkStart w:id="14988" w:name="_Toc92187856"/>
        <w:bookmarkStart w:id="14989" w:name="_Toc92191243"/>
        <w:bookmarkStart w:id="14990" w:name="_Toc92191710"/>
        <w:bookmarkStart w:id="14991" w:name="_Toc92192178"/>
        <w:bookmarkStart w:id="14992" w:name="_Toc92192563"/>
        <w:bookmarkStart w:id="14993" w:name="_Toc92192949"/>
        <w:bookmarkStart w:id="14994" w:name="_Toc92193310"/>
        <w:bookmarkStart w:id="14995" w:name="_Toc92193684"/>
        <w:bookmarkStart w:id="14996" w:name="_Toc92194030"/>
        <w:bookmarkStart w:id="14997" w:name="_Toc92194483"/>
        <w:bookmarkStart w:id="14998" w:name="_Toc92194851"/>
        <w:bookmarkStart w:id="14999" w:name="_Toc92195199"/>
        <w:bookmarkStart w:id="15000" w:name="_Toc92198110"/>
        <w:bookmarkStart w:id="15001" w:name="_Toc92200658"/>
        <w:bookmarkStart w:id="15002" w:name="_Toc92201588"/>
        <w:bookmarkStart w:id="15003" w:name="_Toc92207912"/>
        <w:bookmarkStart w:id="15004" w:name="_Toc92373738"/>
        <w:bookmarkStart w:id="15005" w:name="_Toc92375136"/>
        <w:bookmarkStart w:id="15006" w:name="_Toc92375779"/>
        <w:bookmarkStart w:id="15007" w:name="_Toc92813487"/>
        <w:bookmarkStart w:id="15008" w:name="_Toc92962709"/>
        <w:bookmarkStart w:id="15009" w:name="_Toc93130429"/>
        <w:bookmarkStart w:id="15010" w:name="_Toc94535385"/>
        <w:bookmarkStart w:id="15011" w:name="_Toc94628691"/>
        <w:bookmarkStart w:id="15012" w:name="_Toc95139961"/>
        <w:bookmarkStart w:id="15013" w:name="_Toc95231759"/>
        <w:bookmarkStart w:id="15014" w:name="_Toc97115057"/>
        <w:bookmarkStart w:id="15015" w:name="_Toc98086493"/>
        <w:bookmarkStart w:id="15016" w:name="_Toc98332729"/>
        <w:bookmarkStart w:id="15017" w:name="_Toc98333368"/>
        <w:bookmarkStart w:id="15018" w:name="_Toc98341694"/>
        <w:bookmarkStart w:id="15019" w:name="_Toc98345086"/>
        <w:bookmarkStart w:id="15020" w:name="_Toc98345613"/>
        <w:bookmarkStart w:id="15021" w:name="_Toc98346137"/>
        <w:bookmarkStart w:id="15022" w:name="_Toc98346695"/>
        <w:bookmarkStart w:id="15023" w:name="_Toc98347135"/>
        <w:bookmarkStart w:id="15024" w:name="_Toc98347575"/>
        <w:bookmarkStart w:id="15025" w:name="_Toc99536860"/>
        <w:bookmarkStart w:id="15026" w:name="_Toc99718986"/>
        <w:bookmarkStart w:id="15027" w:name="_Toc99969643"/>
        <w:bookmarkEnd w:id="14980"/>
        <w:bookmarkEnd w:id="14981"/>
        <w:bookmarkEnd w:id="14982"/>
        <w:bookmarkEnd w:id="14983"/>
        <w:bookmarkEnd w:id="14984"/>
        <w:bookmarkEnd w:id="14985"/>
        <w:bookmarkEnd w:id="14986"/>
        <w:bookmarkEnd w:id="14987"/>
        <w:bookmarkEnd w:id="14988"/>
        <w:bookmarkEnd w:id="14989"/>
        <w:bookmarkEnd w:id="14990"/>
        <w:bookmarkEnd w:id="14991"/>
        <w:bookmarkEnd w:id="14992"/>
        <w:bookmarkEnd w:id="14993"/>
        <w:bookmarkEnd w:id="14994"/>
        <w:bookmarkEnd w:id="14995"/>
        <w:bookmarkEnd w:id="14996"/>
        <w:bookmarkEnd w:id="14997"/>
        <w:bookmarkEnd w:id="14998"/>
        <w:bookmarkEnd w:id="14999"/>
        <w:bookmarkEnd w:id="15000"/>
        <w:bookmarkEnd w:id="15001"/>
        <w:bookmarkEnd w:id="15002"/>
        <w:bookmarkEnd w:id="15003"/>
        <w:bookmarkEnd w:id="15004"/>
        <w:bookmarkEnd w:id="15005"/>
        <w:bookmarkEnd w:id="15006"/>
        <w:bookmarkEnd w:id="15007"/>
        <w:bookmarkEnd w:id="15008"/>
        <w:bookmarkEnd w:id="15009"/>
        <w:bookmarkEnd w:id="15010"/>
        <w:bookmarkEnd w:id="15011"/>
        <w:bookmarkEnd w:id="15012"/>
        <w:bookmarkEnd w:id="15013"/>
        <w:bookmarkEnd w:id="15014"/>
        <w:bookmarkEnd w:id="15015"/>
        <w:bookmarkEnd w:id="15016"/>
        <w:bookmarkEnd w:id="15017"/>
        <w:bookmarkEnd w:id="15018"/>
        <w:bookmarkEnd w:id="15019"/>
        <w:bookmarkEnd w:id="15020"/>
        <w:bookmarkEnd w:id="15021"/>
        <w:bookmarkEnd w:id="15022"/>
        <w:bookmarkEnd w:id="15023"/>
        <w:bookmarkEnd w:id="15024"/>
        <w:bookmarkEnd w:id="15025"/>
        <w:bookmarkEnd w:id="15026"/>
        <w:bookmarkEnd w:id="15027"/>
      </w:moveFrom>
    </w:p>
    <w:p w14:paraId="7E9BE4D8" w14:textId="7755B9F4" w:rsidR="00FF153E" w:rsidRPr="00FF6A71" w:rsidDel="00901B80" w:rsidRDefault="00FF153E" w:rsidP="0021440D">
      <w:pPr>
        <w:numPr>
          <w:ilvl w:val="0"/>
          <w:numId w:val="39"/>
        </w:numPr>
        <w:rPr>
          <w:moveFrom w:id="15028" w:author="pete jones" w:date="2022-01-03T12:19:00Z"/>
        </w:rPr>
      </w:pPr>
      <w:moveFrom w:id="15029" w:author="pete jones" w:date="2022-01-03T12:19:00Z">
        <w:r w:rsidRPr="00FF6A71" w:rsidDel="00901B80">
          <w:t>Copying from another student on a test or exam (with and without the other student’s knowledge)</w:t>
        </w:r>
        <w:bookmarkStart w:id="15030" w:name="_Toc92119773"/>
        <w:bookmarkStart w:id="15031" w:name="_Toc92120115"/>
        <w:bookmarkStart w:id="15032" w:name="_Toc92120456"/>
        <w:bookmarkStart w:id="15033" w:name="_Toc92120794"/>
        <w:bookmarkStart w:id="15034" w:name="_Toc92121135"/>
        <w:bookmarkStart w:id="15035" w:name="_Toc92121476"/>
        <w:bookmarkStart w:id="15036" w:name="_Toc92121822"/>
        <w:bookmarkStart w:id="15037" w:name="_Toc92187514"/>
        <w:bookmarkStart w:id="15038" w:name="_Toc92187857"/>
        <w:bookmarkStart w:id="15039" w:name="_Toc92191244"/>
        <w:bookmarkStart w:id="15040" w:name="_Toc92191711"/>
        <w:bookmarkStart w:id="15041" w:name="_Toc92192179"/>
        <w:bookmarkStart w:id="15042" w:name="_Toc92192564"/>
        <w:bookmarkStart w:id="15043" w:name="_Toc92192950"/>
        <w:bookmarkStart w:id="15044" w:name="_Toc92193311"/>
        <w:bookmarkStart w:id="15045" w:name="_Toc92193685"/>
        <w:bookmarkStart w:id="15046" w:name="_Toc92194031"/>
        <w:bookmarkStart w:id="15047" w:name="_Toc92194484"/>
        <w:bookmarkStart w:id="15048" w:name="_Toc92194852"/>
        <w:bookmarkStart w:id="15049" w:name="_Toc92195200"/>
        <w:bookmarkStart w:id="15050" w:name="_Toc92198111"/>
        <w:bookmarkStart w:id="15051" w:name="_Toc92200659"/>
        <w:bookmarkStart w:id="15052" w:name="_Toc92201589"/>
        <w:bookmarkStart w:id="15053" w:name="_Toc92207913"/>
        <w:bookmarkStart w:id="15054" w:name="_Toc92373739"/>
        <w:bookmarkStart w:id="15055" w:name="_Toc92375137"/>
        <w:bookmarkStart w:id="15056" w:name="_Toc92375780"/>
        <w:bookmarkStart w:id="15057" w:name="_Toc92813488"/>
        <w:bookmarkStart w:id="15058" w:name="_Toc92962710"/>
        <w:bookmarkStart w:id="15059" w:name="_Toc93130430"/>
        <w:bookmarkStart w:id="15060" w:name="_Toc94535386"/>
        <w:bookmarkStart w:id="15061" w:name="_Toc94628692"/>
        <w:bookmarkStart w:id="15062" w:name="_Toc95139962"/>
        <w:bookmarkStart w:id="15063" w:name="_Toc95231760"/>
        <w:bookmarkStart w:id="15064" w:name="_Toc97115058"/>
        <w:bookmarkStart w:id="15065" w:name="_Toc98086494"/>
        <w:bookmarkStart w:id="15066" w:name="_Toc98332730"/>
        <w:bookmarkStart w:id="15067" w:name="_Toc98333369"/>
        <w:bookmarkStart w:id="15068" w:name="_Toc98341695"/>
        <w:bookmarkStart w:id="15069" w:name="_Toc98345087"/>
        <w:bookmarkStart w:id="15070" w:name="_Toc98345614"/>
        <w:bookmarkStart w:id="15071" w:name="_Toc98346138"/>
        <w:bookmarkStart w:id="15072" w:name="_Toc98346696"/>
        <w:bookmarkStart w:id="15073" w:name="_Toc98347136"/>
        <w:bookmarkStart w:id="15074" w:name="_Toc98347576"/>
        <w:bookmarkStart w:id="15075" w:name="_Toc99536861"/>
        <w:bookmarkStart w:id="15076" w:name="_Toc99718987"/>
        <w:bookmarkStart w:id="15077" w:name="_Toc99969644"/>
        <w:bookmarkEnd w:id="15030"/>
        <w:bookmarkEnd w:id="15031"/>
        <w:bookmarkEnd w:id="15032"/>
        <w:bookmarkEnd w:id="15033"/>
        <w:bookmarkEnd w:id="15034"/>
        <w:bookmarkEnd w:id="15035"/>
        <w:bookmarkEnd w:id="15036"/>
        <w:bookmarkEnd w:id="15037"/>
        <w:bookmarkEnd w:id="15038"/>
        <w:bookmarkEnd w:id="15039"/>
        <w:bookmarkEnd w:id="15040"/>
        <w:bookmarkEnd w:id="15041"/>
        <w:bookmarkEnd w:id="15042"/>
        <w:bookmarkEnd w:id="15043"/>
        <w:bookmarkEnd w:id="15044"/>
        <w:bookmarkEnd w:id="15045"/>
        <w:bookmarkEnd w:id="15046"/>
        <w:bookmarkEnd w:id="15047"/>
        <w:bookmarkEnd w:id="15048"/>
        <w:bookmarkEnd w:id="15049"/>
        <w:bookmarkEnd w:id="15050"/>
        <w:bookmarkEnd w:id="15051"/>
        <w:bookmarkEnd w:id="15052"/>
        <w:bookmarkEnd w:id="15053"/>
        <w:bookmarkEnd w:id="15054"/>
        <w:bookmarkEnd w:id="15055"/>
        <w:bookmarkEnd w:id="15056"/>
        <w:bookmarkEnd w:id="15057"/>
        <w:bookmarkEnd w:id="15058"/>
        <w:bookmarkEnd w:id="15059"/>
        <w:bookmarkEnd w:id="15060"/>
        <w:bookmarkEnd w:id="15061"/>
        <w:bookmarkEnd w:id="15062"/>
        <w:bookmarkEnd w:id="15063"/>
        <w:bookmarkEnd w:id="15064"/>
        <w:bookmarkEnd w:id="15065"/>
        <w:bookmarkEnd w:id="15066"/>
        <w:bookmarkEnd w:id="15067"/>
        <w:bookmarkEnd w:id="15068"/>
        <w:bookmarkEnd w:id="15069"/>
        <w:bookmarkEnd w:id="15070"/>
        <w:bookmarkEnd w:id="15071"/>
        <w:bookmarkEnd w:id="15072"/>
        <w:bookmarkEnd w:id="15073"/>
        <w:bookmarkEnd w:id="15074"/>
        <w:bookmarkEnd w:id="15075"/>
        <w:bookmarkEnd w:id="15076"/>
        <w:bookmarkEnd w:id="15077"/>
      </w:moveFrom>
    </w:p>
    <w:p w14:paraId="3DA71F6A" w14:textId="3FFA2F0F" w:rsidR="00FF153E" w:rsidRPr="00FF6A71" w:rsidDel="00901B80" w:rsidRDefault="00FF153E" w:rsidP="0021440D">
      <w:pPr>
        <w:numPr>
          <w:ilvl w:val="0"/>
          <w:numId w:val="39"/>
        </w:numPr>
        <w:rPr>
          <w:moveFrom w:id="15078" w:author="pete jones" w:date="2022-01-03T12:19:00Z"/>
        </w:rPr>
      </w:pPr>
      <w:moveFrom w:id="15079" w:author="pete jones" w:date="2022-01-03T12:19:00Z">
        <w:r w:rsidRPr="00FF6A71" w:rsidDel="00901B80">
          <w:t xml:space="preserve">Working on the same assignment with several students when the teacher does not allow </w:t>
        </w:r>
        <w:r w:rsidR="002F39F3" w:rsidRPr="00FF6A71" w:rsidDel="00901B80">
          <w:t>it.</w:t>
        </w:r>
        <w:bookmarkStart w:id="15080" w:name="_Toc92119774"/>
        <w:bookmarkStart w:id="15081" w:name="_Toc92120116"/>
        <w:bookmarkStart w:id="15082" w:name="_Toc92120457"/>
        <w:bookmarkStart w:id="15083" w:name="_Toc92120795"/>
        <w:bookmarkStart w:id="15084" w:name="_Toc92121136"/>
        <w:bookmarkStart w:id="15085" w:name="_Toc92121477"/>
        <w:bookmarkStart w:id="15086" w:name="_Toc92121823"/>
        <w:bookmarkStart w:id="15087" w:name="_Toc92187515"/>
        <w:bookmarkStart w:id="15088" w:name="_Toc92187858"/>
        <w:bookmarkStart w:id="15089" w:name="_Toc92191245"/>
        <w:bookmarkStart w:id="15090" w:name="_Toc92191712"/>
        <w:bookmarkStart w:id="15091" w:name="_Toc92192180"/>
        <w:bookmarkStart w:id="15092" w:name="_Toc92192565"/>
        <w:bookmarkStart w:id="15093" w:name="_Toc92192951"/>
        <w:bookmarkStart w:id="15094" w:name="_Toc92193312"/>
        <w:bookmarkStart w:id="15095" w:name="_Toc92193686"/>
        <w:bookmarkStart w:id="15096" w:name="_Toc92194032"/>
        <w:bookmarkStart w:id="15097" w:name="_Toc92194485"/>
        <w:bookmarkStart w:id="15098" w:name="_Toc92194853"/>
        <w:bookmarkStart w:id="15099" w:name="_Toc92195201"/>
        <w:bookmarkStart w:id="15100" w:name="_Toc92198112"/>
        <w:bookmarkStart w:id="15101" w:name="_Toc92200660"/>
        <w:bookmarkStart w:id="15102" w:name="_Toc92201590"/>
        <w:bookmarkStart w:id="15103" w:name="_Toc92207914"/>
        <w:bookmarkStart w:id="15104" w:name="_Toc92373740"/>
        <w:bookmarkStart w:id="15105" w:name="_Toc92375138"/>
        <w:bookmarkStart w:id="15106" w:name="_Toc92375781"/>
        <w:bookmarkStart w:id="15107" w:name="_Toc92813489"/>
        <w:bookmarkStart w:id="15108" w:name="_Toc92962711"/>
        <w:bookmarkStart w:id="15109" w:name="_Toc93130431"/>
        <w:bookmarkStart w:id="15110" w:name="_Toc94535387"/>
        <w:bookmarkStart w:id="15111" w:name="_Toc94628693"/>
        <w:bookmarkStart w:id="15112" w:name="_Toc95139963"/>
        <w:bookmarkStart w:id="15113" w:name="_Toc95231761"/>
        <w:bookmarkStart w:id="15114" w:name="_Toc97115059"/>
        <w:bookmarkStart w:id="15115" w:name="_Toc98086495"/>
        <w:bookmarkStart w:id="15116" w:name="_Toc98332731"/>
        <w:bookmarkStart w:id="15117" w:name="_Toc98333370"/>
        <w:bookmarkStart w:id="15118" w:name="_Toc98341696"/>
        <w:bookmarkStart w:id="15119" w:name="_Toc98345088"/>
        <w:bookmarkStart w:id="15120" w:name="_Toc98345615"/>
        <w:bookmarkStart w:id="15121" w:name="_Toc98346139"/>
        <w:bookmarkStart w:id="15122" w:name="_Toc98346697"/>
        <w:bookmarkStart w:id="15123" w:name="_Toc98347137"/>
        <w:bookmarkStart w:id="15124" w:name="_Toc98347577"/>
        <w:bookmarkStart w:id="15125" w:name="_Toc99536862"/>
        <w:bookmarkStart w:id="15126" w:name="_Toc99718988"/>
        <w:bookmarkStart w:id="15127" w:name="_Toc99969645"/>
        <w:bookmarkEnd w:id="15080"/>
        <w:bookmarkEnd w:id="15081"/>
        <w:bookmarkEnd w:id="15082"/>
        <w:bookmarkEnd w:id="15083"/>
        <w:bookmarkEnd w:id="15084"/>
        <w:bookmarkEnd w:id="15085"/>
        <w:bookmarkEnd w:id="15086"/>
        <w:bookmarkEnd w:id="15087"/>
        <w:bookmarkEnd w:id="15088"/>
        <w:bookmarkEnd w:id="15089"/>
        <w:bookmarkEnd w:id="15090"/>
        <w:bookmarkEnd w:id="15091"/>
        <w:bookmarkEnd w:id="15092"/>
        <w:bookmarkEnd w:id="15093"/>
        <w:bookmarkEnd w:id="15094"/>
        <w:bookmarkEnd w:id="15095"/>
        <w:bookmarkEnd w:id="15096"/>
        <w:bookmarkEnd w:id="15097"/>
        <w:bookmarkEnd w:id="15098"/>
        <w:bookmarkEnd w:id="15099"/>
        <w:bookmarkEnd w:id="15100"/>
        <w:bookmarkEnd w:id="15101"/>
        <w:bookmarkEnd w:id="15102"/>
        <w:bookmarkEnd w:id="15103"/>
        <w:bookmarkEnd w:id="15104"/>
        <w:bookmarkEnd w:id="15105"/>
        <w:bookmarkEnd w:id="15106"/>
        <w:bookmarkEnd w:id="15107"/>
        <w:bookmarkEnd w:id="15108"/>
        <w:bookmarkEnd w:id="15109"/>
        <w:bookmarkEnd w:id="15110"/>
        <w:bookmarkEnd w:id="15111"/>
        <w:bookmarkEnd w:id="15112"/>
        <w:bookmarkEnd w:id="15113"/>
        <w:bookmarkEnd w:id="15114"/>
        <w:bookmarkEnd w:id="15115"/>
        <w:bookmarkEnd w:id="15116"/>
        <w:bookmarkEnd w:id="15117"/>
        <w:bookmarkEnd w:id="15118"/>
        <w:bookmarkEnd w:id="15119"/>
        <w:bookmarkEnd w:id="15120"/>
        <w:bookmarkEnd w:id="15121"/>
        <w:bookmarkEnd w:id="15122"/>
        <w:bookmarkEnd w:id="15123"/>
        <w:bookmarkEnd w:id="15124"/>
        <w:bookmarkEnd w:id="15125"/>
        <w:bookmarkEnd w:id="15126"/>
        <w:bookmarkEnd w:id="15127"/>
      </w:moveFrom>
    </w:p>
    <w:p w14:paraId="4F6D038B" w14:textId="2D5DB0B6" w:rsidR="00FF153E" w:rsidRPr="00FF6A71" w:rsidDel="00901B80" w:rsidRDefault="00FF153E" w:rsidP="0021440D">
      <w:pPr>
        <w:numPr>
          <w:ilvl w:val="0"/>
          <w:numId w:val="39"/>
        </w:numPr>
        <w:rPr>
          <w:moveFrom w:id="15128" w:author="pete jones" w:date="2022-01-03T12:19:00Z"/>
        </w:rPr>
      </w:pPr>
      <w:moveFrom w:id="15129" w:author="pete jones" w:date="2022-01-03T12:19:00Z">
        <w:r w:rsidRPr="00FF6A71" w:rsidDel="00901B80">
          <w:t>Submitting an assignment done entirely or in part by another student(s)</w:t>
        </w:r>
        <w:bookmarkStart w:id="15130" w:name="_Toc92119775"/>
        <w:bookmarkStart w:id="15131" w:name="_Toc92120117"/>
        <w:bookmarkStart w:id="15132" w:name="_Toc92120458"/>
        <w:bookmarkStart w:id="15133" w:name="_Toc92120796"/>
        <w:bookmarkStart w:id="15134" w:name="_Toc92121137"/>
        <w:bookmarkStart w:id="15135" w:name="_Toc92121478"/>
        <w:bookmarkStart w:id="15136" w:name="_Toc92121824"/>
        <w:bookmarkStart w:id="15137" w:name="_Toc92187516"/>
        <w:bookmarkStart w:id="15138" w:name="_Toc92187859"/>
        <w:bookmarkStart w:id="15139" w:name="_Toc92191246"/>
        <w:bookmarkStart w:id="15140" w:name="_Toc92191713"/>
        <w:bookmarkStart w:id="15141" w:name="_Toc92192181"/>
        <w:bookmarkStart w:id="15142" w:name="_Toc92192566"/>
        <w:bookmarkStart w:id="15143" w:name="_Toc92192952"/>
        <w:bookmarkStart w:id="15144" w:name="_Toc92193313"/>
        <w:bookmarkStart w:id="15145" w:name="_Toc92193687"/>
        <w:bookmarkStart w:id="15146" w:name="_Toc92194033"/>
        <w:bookmarkStart w:id="15147" w:name="_Toc92194486"/>
        <w:bookmarkStart w:id="15148" w:name="_Toc92194854"/>
        <w:bookmarkStart w:id="15149" w:name="_Toc92195202"/>
        <w:bookmarkStart w:id="15150" w:name="_Toc92198113"/>
        <w:bookmarkStart w:id="15151" w:name="_Toc92200661"/>
        <w:bookmarkStart w:id="15152" w:name="_Toc92201591"/>
        <w:bookmarkStart w:id="15153" w:name="_Toc92207915"/>
        <w:bookmarkStart w:id="15154" w:name="_Toc92373741"/>
        <w:bookmarkStart w:id="15155" w:name="_Toc92375139"/>
        <w:bookmarkStart w:id="15156" w:name="_Toc92375782"/>
        <w:bookmarkStart w:id="15157" w:name="_Toc92813490"/>
        <w:bookmarkStart w:id="15158" w:name="_Toc92962712"/>
        <w:bookmarkStart w:id="15159" w:name="_Toc93130432"/>
        <w:bookmarkStart w:id="15160" w:name="_Toc94535388"/>
        <w:bookmarkStart w:id="15161" w:name="_Toc94628694"/>
        <w:bookmarkStart w:id="15162" w:name="_Toc95139964"/>
        <w:bookmarkStart w:id="15163" w:name="_Toc95231762"/>
        <w:bookmarkStart w:id="15164" w:name="_Toc97115060"/>
        <w:bookmarkStart w:id="15165" w:name="_Toc98086496"/>
        <w:bookmarkStart w:id="15166" w:name="_Toc98332732"/>
        <w:bookmarkStart w:id="15167" w:name="_Toc98333371"/>
        <w:bookmarkStart w:id="15168" w:name="_Toc98341697"/>
        <w:bookmarkStart w:id="15169" w:name="_Toc98345089"/>
        <w:bookmarkStart w:id="15170" w:name="_Toc98345616"/>
        <w:bookmarkStart w:id="15171" w:name="_Toc98346140"/>
        <w:bookmarkStart w:id="15172" w:name="_Toc98346698"/>
        <w:bookmarkStart w:id="15173" w:name="_Toc98347138"/>
        <w:bookmarkStart w:id="15174" w:name="_Toc98347578"/>
        <w:bookmarkStart w:id="15175" w:name="_Toc99536863"/>
        <w:bookmarkStart w:id="15176" w:name="_Toc99718989"/>
        <w:bookmarkStart w:id="15177" w:name="_Toc99969646"/>
        <w:bookmarkEnd w:id="15130"/>
        <w:bookmarkEnd w:id="15131"/>
        <w:bookmarkEnd w:id="15132"/>
        <w:bookmarkEnd w:id="15133"/>
        <w:bookmarkEnd w:id="15134"/>
        <w:bookmarkEnd w:id="15135"/>
        <w:bookmarkEnd w:id="15136"/>
        <w:bookmarkEnd w:id="15137"/>
        <w:bookmarkEnd w:id="15138"/>
        <w:bookmarkEnd w:id="15139"/>
        <w:bookmarkEnd w:id="15140"/>
        <w:bookmarkEnd w:id="15141"/>
        <w:bookmarkEnd w:id="15142"/>
        <w:bookmarkEnd w:id="15143"/>
        <w:bookmarkEnd w:id="15144"/>
        <w:bookmarkEnd w:id="15145"/>
        <w:bookmarkEnd w:id="15146"/>
        <w:bookmarkEnd w:id="15147"/>
        <w:bookmarkEnd w:id="15148"/>
        <w:bookmarkEnd w:id="15149"/>
        <w:bookmarkEnd w:id="15150"/>
        <w:bookmarkEnd w:id="15151"/>
        <w:bookmarkEnd w:id="15152"/>
        <w:bookmarkEnd w:id="15153"/>
        <w:bookmarkEnd w:id="15154"/>
        <w:bookmarkEnd w:id="15155"/>
        <w:bookmarkEnd w:id="15156"/>
        <w:bookmarkEnd w:id="15157"/>
        <w:bookmarkEnd w:id="15158"/>
        <w:bookmarkEnd w:id="15159"/>
        <w:bookmarkEnd w:id="15160"/>
        <w:bookmarkEnd w:id="15161"/>
        <w:bookmarkEnd w:id="15162"/>
        <w:bookmarkEnd w:id="15163"/>
        <w:bookmarkEnd w:id="15164"/>
        <w:bookmarkEnd w:id="15165"/>
        <w:bookmarkEnd w:id="15166"/>
        <w:bookmarkEnd w:id="15167"/>
        <w:bookmarkEnd w:id="15168"/>
        <w:bookmarkEnd w:id="15169"/>
        <w:bookmarkEnd w:id="15170"/>
        <w:bookmarkEnd w:id="15171"/>
        <w:bookmarkEnd w:id="15172"/>
        <w:bookmarkEnd w:id="15173"/>
        <w:bookmarkEnd w:id="15174"/>
        <w:bookmarkEnd w:id="15175"/>
        <w:bookmarkEnd w:id="15176"/>
        <w:bookmarkEnd w:id="15177"/>
      </w:moveFrom>
    </w:p>
    <w:p w14:paraId="242DC3C3" w14:textId="075C75FD" w:rsidR="00FF153E" w:rsidRPr="00FF6A71" w:rsidDel="00901B80" w:rsidRDefault="00FF153E" w:rsidP="0021440D">
      <w:pPr>
        <w:numPr>
          <w:ilvl w:val="0"/>
          <w:numId w:val="39"/>
        </w:numPr>
        <w:rPr>
          <w:moveFrom w:id="15178" w:author="pete jones" w:date="2022-01-03T12:19:00Z"/>
        </w:rPr>
      </w:pPr>
      <w:moveFrom w:id="15179" w:author="pete jones" w:date="2022-01-03T12:19:00Z">
        <w:r w:rsidRPr="00FF6A71" w:rsidDel="00901B80">
          <w:t>Giving answers to other students during an exam</w:t>
        </w:r>
        <w:bookmarkStart w:id="15180" w:name="_Toc92119776"/>
        <w:bookmarkStart w:id="15181" w:name="_Toc92120118"/>
        <w:bookmarkStart w:id="15182" w:name="_Toc92120459"/>
        <w:bookmarkStart w:id="15183" w:name="_Toc92120797"/>
        <w:bookmarkStart w:id="15184" w:name="_Toc92121138"/>
        <w:bookmarkStart w:id="15185" w:name="_Toc92121479"/>
        <w:bookmarkStart w:id="15186" w:name="_Toc92121825"/>
        <w:bookmarkStart w:id="15187" w:name="_Toc92187517"/>
        <w:bookmarkStart w:id="15188" w:name="_Toc92187860"/>
        <w:bookmarkStart w:id="15189" w:name="_Toc92191247"/>
        <w:bookmarkStart w:id="15190" w:name="_Toc92191714"/>
        <w:bookmarkStart w:id="15191" w:name="_Toc92192182"/>
        <w:bookmarkStart w:id="15192" w:name="_Toc92192567"/>
        <w:bookmarkStart w:id="15193" w:name="_Toc92192953"/>
        <w:bookmarkStart w:id="15194" w:name="_Toc92193314"/>
        <w:bookmarkStart w:id="15195" w:name="_Toc92193688"/>
        <w:bookmarkStart w:id="15196" w:name="_Toc92194034"/>
        <w:bookmarkStart w:id="15197" w:name="_Toc92194487"/>
        <w:bookmarkStart w:id="15198" w:name="_Toc92194855"/>
        <w:bookmarkStart w:id="15199" w:name="_Toc92195203"/>
        <w:bookmarkStart w:id="15200" w:name="_Toc92198114"/>
        <w:bookmarkStart w:id="15201" w:name="_Toc92200662"/>
        <w:bookmarkStart w:id="15202" w:name="_Toc92201592"/>
        <w:bookmarkStart w:id="15203" w:name="_Toc92207916"/>
        <w:bookmarkStart w:id="15204" w:name="_Toc92373742"/>
        <w:bookmarkStart w:id="15205" w:name="_Toc92375140"/>
        <w:bookmarkStart w:id="15206" w:name="_Toc92375783"/>
        <w:bookmarkStart w:id="15207" w:name="_Toc92813491"/>
        <w:bookmarkStart w:id="15208" w:name="_Toc92962713"/>
        <w:bookmarkStart w:id="15209" w:name="_Toc93130433"/>
        <w:bookmarkStart w:id="15210" w:name="_Toc94535389"/>
        <w:bookmarkStart w:id="15211" w:name="_Toc94628695"/>
        <w:bookmarkStart w:id="15212" w:name="_Toc95139965"/>
        <w:bookmarkStart w:id="15213" w:name="_Toc95231763"/>
        <w:bookmarkStart w:id="15214" w:name="_Toc97115061"/>
        <w:bookmarkStart w:id="15215" w:name="_Toc98086497"/>
        <w:bookmarkStart w:id="15216" w:name="_Toc98332733"/>
        <w:bookmarkStart w:id="15217" w:name="_Toc98333372"/>
        <w:bookmarkStart w:id="15218" w:name="_Toc98341698"/>
        <w:bookmarkStart w:id="15219" w:name="_Toc98345090"/>
        <w:bookmarkStart w:id="15220" w:name="_Toc98345617"/>
        <w:bookmarkStart w:id="15221" w:name="_Toc98346141"/>
        <w:bookmarkStart w:id="15222" w:name="_Toc98346699"/>
        <w:bookmarkStart w:id="15223" w:name="_Toc98347139"/>
        <w:bookmarkStart w:id="15224" w:name="_Toc98347579"/>
        <w:bookmarkStart w:id="15225" w:name="_Toc99536864"/>
        <w:bookmarkStart w:id="15226" w:name="_Toc99718990"/>
        <w:bookmarkStart w:id="15227" w:name="_Toc99969647"/>
        <w:bookmarkEnd w:id="15180"/>
        <w:bookmarkEnd w:id="15181"/>
        <w:bookmarkEnd w:id="15182"/>
        <w:bookmarkEnd w:id="15183"/>
        <w:bookmarkEnd w:id="15184"/>
        <w:bookmarkEnd w:id="15185"/>
        <w:bookmarkEnd w:id="15186"/>
        <w:bookmarkEnd w:id="15187"/>
        <w:bookmarkEnd w:id="15188"/>
        <w:bookmarkEnd w:id="15189"/>
        <w:bookmarkEnd w:id="15190"/>
        <w:bookmarkEnd w:id="15191"/>
        <w:bookmarkEnd w:id="15192"/>
        <w:bookmarkEnd w:id="15193"/>
        <w:bookmarkEnd w:id="15194"/>
        <w:bookmarkEnd w:id="15195"/>
        <w:bookmarkEnd w:id="15196"/>
        <w:bookmarkEnd w:id="15197"/>
        <w:bookmarkEnd w:id="15198"/>
        <w:bookmarkEnd w:id="15199"/>
        <w:bookmarkEnd w:id="15200"/>
        <w:bookmarkEnd w:id="15201"/>
        <w:bookmarkEnd w:id="15202"/>
        <w:bookmarkEnd w:id="15203"/>
        <w:bookmarkEnd w:id="15204"/>
        <w:bookmarkEnd w:id="15205"/>
        <w:bookmarkEnd w:id="15206"/>
        <w:bookmarkEnd w:id="15207"/>
        <w:bookmarkEnd w:id="15208"/>
        <w:bookmarkEnd w:id="15209"/>
        <w:bookmarkEnd w:id="15210"/>
        <w:bookmarkEnd w:id="15211"/>
        <w:bookmarkEnd w:id="15212"/>
        <w:bookmarkEnd w:id="15213"/>
        <w:bookmarkEnd w:id="15214"/>
        <w:bookmarkEnd w:id="15215"/>
        <w:bookmarkEnd w:id="15216"/>
        <w:bookmarkEnd w:id="15217"/>
        <w:bookmarkEnd w:id="15218"/>
        <w:bookmarkEnd w:id="15219"/>
        <w:bookmarkEnd w:id="15220"/>
        <w:bookmarkEnd w:id="15221"/>
        <w:bookmarkEnd w:id="15222"/>
        <w:bookmarkEnd w:id="15223"/>
        <w:bookmarkEnd w:id="15224"/>
        <w:bookmarkEnd w:id="15225"/>
        <w:bookmarkEnd w:id="15226"/>
        <w:bookmarkEnd w:id="15227"/>
      </w:moveFrom>
    </w:p>
    <w:p w14:paraId="0ABBE8A2" w14:textId="564C7C0C" w:rsidR="00FF153E" w:rsidRPr="00FF6A71" w:rsidDel="00901B80" w:rsidRDefault="00FF153E" w:rsidP="0021440D">
      <w:pPr>
        <w:numPr>
          <w:ilvl w:val="0"/>
          <w:numId w:val="39"/>
        </w:numPr>
        <w:rPr>
          <w:moveFrom w:id="15228" w:author="pete jones" w:date="2022-01-03T12:19:00Z"/>
        </w:rPr>
      </w:pPr>
      <w:moveFrom w:id="15229" w:author="pete jones" w:date="2022-01-03T12:19:00Z">
        <w:r w:rsidRPr="00FF6A71" w:rsidDel="00901B80">
          <w:t>Using (unpermitted or unauthorised) crib notes during an exam.</w:t>
        </w:r>
        <w:bookmarkStart w:id="15230" w:name="_Toc92119777"/>
        <w:bookmarkStart w:id="15231" w:name="_Toc92120119"/>
        <w:bookmarkStart w:id="15232" w:name="_Toc92120460"/>
        <w:bookmarkStart w:id="15233" w:name="_Toc92120798"/>
        <w:bookmarkStart w:id="15234" w:name="_Toc92121139"/>
        <w:bookmarkStart w:id="15235" w:name="_Toc92121480"/>
        <w:bookmarkStart w:id="15236" w:name="_Toc92121826"/>
        <w:bookmarkStart w:id="15237" w:name="_Toc92187518"/>
        <w:bookmarkStart w:id="15238" w:name="_Toc92187861"/>
        <w:bookmarkStart w:id="15239" w:name="_Toc92191248"/>
        <w:bookmarkStart w:id="15240" w:name="_Toc92191715"/>
        <w:bookmarkStart w:id="15241" w:name="_Toc92192183"/>
        <w:bookmarkStart w:id="15242" w:name="_Toc92192568"/>
        <w:bookmarkStart w:id="15243" w:name="_Toc92192954"/>
        <w:bookmarkStart w:id="15244" w:name="_Toc92193315"/>
        <w:bookmarkStart w:id="15245" w:name="_Toc92193689"/>
        <w:bookmarkStart w:id="15246" w:name="_Toc92194035"/>
        <w:bookmarkStart w:id="15247" w:name="_Toc92194488"/>
        <w:bookmarkStart w:id="15248" w:name="_Toc92194856"/>
        <w:bookmarkStart w:id="15249" w:name="_Toc92195204"/>
        <w:bookmarkStart w:id="15250" w:name="_Toc92198115"/>
        <w:bookmarkStart w:id="15251" w:name="_Toc92200663"/>
        <w:bookmarkStart w:id="15252" w:name="_Toc92201593"/>
        <w:bookmarkStart w:id="15253" w:name="_Toc92207917"/>
        <w:bookmarkStart w:id="15254" w:name="_Toc92373743"/>
        <w:bookmarkStart w:id="15255" w:name="_Toc92375141"/>
        <w:bookmarkStart w:id="15256" w:name="_Toc92375784"/>
        <w:bookmarkStart w:id="15257" w:name="_Toc92813492"/>
        <w:bookmarkStart w:id="15258" w:name="_Toc92962714"/>
        <w:bookmarkStart w:id="15259" w:name="_Toc93130434"/>
        <w:bookmarkStart w:id="15260" w:name="_Toc94535390"/>
        <w:bookmarkStart w:id="15261" w:name="_Toc94628696"/>
        <w:bookmarkStart w:id="15262" w:name="_Toc95139966"/>
        <w:bookmarkStart w:id="15263" w:name="_Toc95231764"/>
        <w:bookmarkStart w:id="15264" w:name="_Toc97115062"/>
        <w:bookmarkStart w:id="15265" w:name="_Toc98086498"/>
        <w:bookmarkStart w:id="15266" w:name="_Toc98332734"/>
        <w:bookmarkStart w:id="15267" w:name="_Toc98333373"/>
        <w:bookmarkStart w:id="15268" w:name="_Toc98341699"/>
        <w:bookmarkStart w:id="15269" w:name="_Toc98345091"/>
        <w:bookmarkStart w:id="15270" w:name="_Toc98345618"/>
        <w:bookmarkStart w:id="15271" w:name="_Toc98346142"/>
        <w:bookmarkStart w:id="15272" w:name="_Toc98346700"/>
        <w:bookmarkStart w:id="15273" w:name="_Toc98347140"/>
        <w:bookmarkStart w:id="15274" w:name="_Toc98347580"/>
        <w:bookmarkStart w:id="15275" w:name="_Toc99536865"/>
        <w:bookmarkStart w:id="15276" w:name="_Toc99718991"/>
        <w:bookmarkStart w:id="15277" w:name="_Toc99969648"/>
        <w:bookmarkStart w:id="15278" w:name="_Toc511736854"/>
        <w:bookmarkEnd w:id="15230"/>
        <w:bookmarkEnd w:id="15231"/>
        <w:bookmarkEnd w:id="15232"/>
        <w:bookmarkEnd w:id="15233"/>
        <w:bookmarkEnd w:id="15234"/>
        <w:bookmarkEnd w:id="15235"/>
        <w:bookmarkEnd w:id="15236"/>
        <w:bookmarkEnd w:id="15237"/>
        <w:bookmarkEnd w:id="15238"/>
        <w:bookmarkEnd w:id="15239"/>
        <w:bookmarkEnd w:id="15240"/>
        <w:bookmarkEnd w:id="15241"/>
        <w:bookmarkEnd w:id="15242"/>
        <w:bookmarkEnd w:id="15243"/>
        <w:bookmarkEnd w:id="15244"/>
        <w:bookmarkEnd w:id="15245"/>
        <w:bookmarkEnd w:id="15246"/>
        <w:bookmarkEnd w:id="15247"/>
        <w:bookmarkEnd w:id="15248"/>
        <w:bookmarkEnd w:id="15249"/>
        <w:bookmarkEnd w:id="15250"/>
        <w:bookmarkEnd w:id="15251"/>
        <w:bookmarkEnd w:id="15252"/>
        <w:bookmarkEnd w:id="15253"/>
        <w:bookmarkEnd w:id="15254"/>
        <w:bookmarkEnd w:id="15255"/>
        <w:bookmarkEnd w:id="15256"/>
        <w:bookmarkEnd w:id="15257"/>
        <w:bookmarkEnd w:id="15258"/>
        <w:bookmarkEnd w:id="15259"/>
        <w:bookmarkEnd w:id="15260"/>
        <w:bookmarkEnd w:id="15261"/>
        <w:bookmarkEnd w:id="15262"/>
        <w:bookmarkEnd w:id="15263"/>
        <w:bookmarkEnd w:id="15264"/>
        <w:bookmarkEnd w:id="15265"/>
        <w:bookmarkEnd w:id="15266"/>
        <w:bookmarkEnd w:id="15267"/>
        <w:bookmarkEnd w:id="15268"/>
        <w:bookmarkEnd w:id="15269"/>
        <w:bookmarkEnd w:id="15270"/>
        <w:bookmarkEnd w:id="15271"/>
        <w:bookmarkEnd w:id="15272"/>
        <w:bookmarkEnd w:id="15273"/>
        <w:bookmarkEnd w:id="15274"/>
        <w:bookmarkEnd w:id="15275"/>
        <w:bookmarkEnd w:id="15276"/>
        <w:bookmarkEnd w:id="15277"/>
      </w:moveFrom>
    </w:p>
    <w:p w14:paraId="753FC739" w14:textId="6D2B79E0" w:rsidR="00FF153E" w:rsidRPr="00FF6A71" w:rsidDel="00901B80" w:rsidRDefault="00FF153E" w:rsidP="00FF153E">
      <w:pPr>
        <w:rPr>
          <w:moveFrom w:id="15279" w:author="pete jones" w:date="2022-01-03T12:19:00Z"/>
          <w:b/>
          <w:bCs/>
          <w:u w:val="single"/>
        </w:rPr>
      </w:pPr>
      <w:bookmarkStart w:id="15280" w:name="_Toc511736857"/>
      <w:bookmarkEnd w:id="15278"/>
      <w:moveFrom w:id="15281" w:author="pete jones" w:date="2022-01-03T12:19:00Z">
        <w:r w:rsidRPr="00FF6A71" w:rsidDel="00901B80">
          <w:rPr>
            <w:b/>
            <w:bCs/>
            <w:u w:val="single"/>
          </w:rPr>
          <w:t>Digital tools</w:t>
        </w:r>
        <w:bookmarkStart w:id="15282" w:name="_Toc92119778"/>
        <w:bookmarkStart w:id="15283" w:name="_Toc92120120"/>
        <w:bookmarkStart w:id="15284" w:name="_Toc92120461"/>
        <w:bookmarkStart w:id="15285" w:name="_Toc92120799"/>
        <w:bookmarkStart w:id="15286" w:name="_Toc92121140"/>
        <w:bookmarkStart w:id="15287" w:name="_Toc92121481"/>
        <w:bookmarkStart w:id="15288" w:name="_Toc92121827"/>
        <w:bookmarkStart w:id="15289" w:name="_Toc92187519"/>
        <w:bookmarkStart w:id="15290" w:name="_Toc92187862"/>
        <w:bookmarkStart w:id="15291" w:name="_Toc92191249"/>
        <w:bookmarkStart w:id="15292" w:name="_Toc92191716"/>
        <w:bookmarkStart w:id="15293" w:name="_Toc92192184"/>
        <w:bookmarkStart w:id="15294" w:name="_Toc92192569"/>
        <w:bookmarkStart w:id="15295" w:name="_Toc92192955"/>
        <w:bookmarkStart w:id="15296" w:name="_Toc92193316"/>
        <w:bookmarkStart w:id="15297" w:name="_Toc92193690"/>
        <w:bookmarkStart w:id="15298" w:name="_Toc92194036"/>
        <w:bookmarkStart w:id="15299" w:name="_Toc92194489"/>
        <w:bookmarkStart w:id="15300" w:name="_Toc92194857"/>
        <w:bookmarkStart w:id="15301" w:name="_Toc92195205"/>
        <w:bookmarkStart w:id="15302" w:name="_Toc92198116"/>
        <w:bookmarkStart w:id="15303" w:name="_Toc92200664"/>
        <w:bookmarkStart w:id="15304" w:name="_Toc92201594"/>
        <w:bookmarkStart w:id="15305" w:name="_Toc92207918"/>
        <w:bookmarkStart w:id="15306" w:name="_Toc92373744"/>
        <w:bookmarkStart w:id="15307" w:name="_Toc92375142"/>
        <w:bookmarkStart w:id="15308" w:name="_Toc92375785"/>
        <w:bookmarkStart w:id="15309" w:name="_Toc92813493"/>
        <w:bookmarkStart w:id="15310" w:name="_Toc92962715"/>
        <w:bookmarkStart w:id="15311" w:name="_Toc93130435"/>
        <w:bookmarkStart w:id="15312" w:name="_Toc94535391"/>
        <w:bookmarkStart w:id="15313" w:name="_Toc94628697"/>
        <w:bookmarkStart w:id="15314" w:name="_Toc95139967"/>
        <w:bookmarkStart w:id="15315" w:name="_Toc95231765"/>
        <w:bookmarkStart w:id="15316" w:name="_Toc97115063"/>
        <w:bookmarkStart w:id="15317" w:name="_Toc98086499"/>
        <w:bookmarkStart w:id="15318" w:name="_Toc98332735"/>
        <w:bookmarkStart w:id="15319" w:name="_Toc98333374"/>
        <w:bookmarkStart w:id="15320" w:name="_Toc98341700"/>
        <w:bookmarkStart w:id="15321" w:name="_Toc98345092"/>
        <w:bookmarkStart w:id="15322" w:name="_Toc98345619"/>
        <w:bookmarkStart w:id="15323" w:name="_Toc98346143"/>
        <w:bookmarkStart w:id="15324" w:name="_Toc98346701"/>
        <w:bookmarkStart w:id="15325" w:name="_Toc98347141"/>
        <w:bookmarkStart w:id="15326" w:name="_Toc98347581"/>
        <w:bookmarkStart w:id="15327" w:name="_Toc99536866"/>
        <w:bookmarkStart w:id="15328" w:name="_Toc99718992"/>
        <w:bookmarkStart w:id="15329" w:name="_Toc99969649"/>
        <w:bookmarkEnd w:id="15280"/>
        <w:bookmarkEnd w:id="15282"/>
        <w:bookmarkEnd w:id="15283"/>
        <w:bookmarkEnd w:id="15284"/>
        <w:bookmarkEnd w:id="15285"/>
        <w:bookmarkEnd w:id="15286"/>
        <w:bookmarkEnd w:id="15287"/>
        <w:bookmarkEnd w:id="15288"/>
        <w:bookmarkEnd w:id="15289"/>
        <w:bookmarkEnd w:id="15290"/>
        <w:bookmarkEnd w:id="15291"/>
        <w:bookmarkEnd w:id="15292"/>
        <w:bookmarkEnd w:id="15293"/>
        <w:bookmarkEnd w:id="15294"/>
        <w:bookmarkEnd w:id="15295"/>
        <w:bookmarkEnd w:id="15296"/>
        <w:bookmarkEnd w:id="15297"/>
        <w:bookmarkEnd w:id="15298"/>
        <w:bookmarkEnd w:id="15299"/>
        <w:bookmarkEnd w:id="15300"/>
        <w:bookmarkEnd w:id="15301"/>
        <w:bookmarkEnd w:id="15302"/>
        <w:bookmarkEnd w:id="15303"/>
        <w:bookmarkEnd w:id="15304"/>
        <w:bookmarkEnd w:id="15305"/>
        <w:bookmarkEnd w:id="15306"/>
        <w:bookmarkEnd w:id="15307"/>
        <w:bookmarkEnd w:id="15308"/>
        <w:bookmarkEnd w:id="15309"/>
        <w:bookmarkEnd w:id="15310"/>
        <w:bookmarkEnd w:id="15311"/>
        <w:bookmarkEnd w:id="15312"/>
        <w:bookmarkEnd w:id="15313"/>
        <w:bookmarkEnd w:id="15314"/>
        <w:bookmarkEnd w:id="15315"/>
        <w:bookmarkEnd w:id="15316"/>
        <w:bookmarkEnd w:id="15317"/>
        <w:bookmarkEnd w:id="15318"/>
        <w:bookmarkEnd w:id="15319"/>
        <w:bookmarkEnd w:id="15320"/>
        <w:bookmarkEnd w:id="15321"/>
        <w:bookmarkEnd w:id="15322"/>
        <w:bookmarkEnd w:id="15323"/>
        <w:bookmarkEnd w:id="15324"/>
        <w:bookmarkEnd w:id="15325"/>
        <w:bookmarkEnd w:id="15326"/>
        <w:bookmarkEnd w:id="15327"/>
        <w:bookmarkEnd w:id="15328"/>
        <w:bookmarkEnd w:id="15329"/>
      </w:moveFrom>
    </w:p>
    <w:p w14:paraId="2ACADE3A" w14:textId="28BEDCBA" w:rsidR="00FF153E" w:rsidRPr="00FF6A71" w:rsidDel="00901B80" w:rsidRDefault="00FF153E" w:rsidP="00FF153E">
      <w:pPr>
        <w:rPr>
          <w:moveFrom w:id="15330" w:author="pete jones" w:date="2022-01-03T12:19:00Z"/>
        </w:rPr>
      </w:pPr>
      <w:moveFrom w:id="15331" w:author="pete jones" w:date="2022-01-03T12:19:00Z">
        <w:r w:rsidRPr="00FF6A71" w:rsidDel="00901B80">
          <w:t>Many UK universities deploy plagiarism detection software such as Turnitin© or Grammarly©. However, it would be unfair to describe their primary role as plagiarism detection and certainly incorrect to suggest their role to be elimination of cheating on assignments. Turnitin aims to save time for teachers in marking and grading work, engage students by providing timely and targeted feedback to increase student engagement and to raise the levels of integrity by highlighting non-original work. Turnitin cannot find plagiarism events or prove that a student has not plagiarised. These tools also help students with spelling and grammar and to produce higher quality work first time.</w:t>
        </w:r>
        <w:bookmarkStart w:id="15332" w:name="_Toc92119779"/>
        <w:bookmarkStart w:id="15333" w:name="_Toc92120121"/>
        <w:bookmarkStart w:id="15334" w:name="_Toc92120462"/>
        <w:bookmarkStart w:id="15335" w:name="_Toc92120800"/>
        <w:bookmarkStart w:id="15336" w:name="_Toc92121141"/>
        <w:bookmarkStart w:id="15337" w:name="_Toc92121482"/>
        <w:bookmarkStart w:id="15338" w:name="_Toc92121828"/>
        <w:bookmarkStart w:id="15339" w:name="_Toc92187520"/>
        <w:bookmarkStart w:id="15340" w:name="_Toc92187863"/>
        <w:bookmarkStart w:id="15341" w:name="_Toc92191250"/>
        <w:bookmarkStart w:id="15342" w:name="_Toc92191717"/>
        <w:bookmarkStart w:id="15343" w:name="_Toc92192185"/>
        <w:bookmarkStart w:id="15344" w:name="_Toc92192570"/>
        <w:bookmarkStart w:id="15345" w:name="_Toc92192956"/>
        <w:bookmarkStart w:id="15346" w:name="_Toc92193317"/>
        <w:bookmarkStart w:id="15347" w:name="_Toc92193691"/>
        <w:bookmarkStart w:id="15348" w:name="_Toc92194037"/>
        <w:bookmarkStart w:id="15349" w:name="_Toc92194490"/>
        <w:bookmarkStart w:id="15350" w:name="_Toc92194858"/>
        <w:bookmarkStart w:id="15351" w:name="_Toc92195206"/>
        <w:bookmarkStart w:id="15352" w:name="_Toc92198117"/>
        <w:bookmarkStart w:id="15353" w:name="_Toc92200665"/>
        <w:bookmarkStart w:id="15354" w:name="_Toc92201595"/>
        <w:bookmarkStart w:id="15355" w:name="_Toc92207919"/>
        <w:bookmarkStart w:id="15356" w:name="_Toc92373745"/>
        <w:bookmarkStart w:id="15357" w:name="_Toc92375143"/>
        <w:bookmarkStart w:id="15358" w:name="_Toc92375786"/>
        <w:bookmarkStart w:id="15359" w:name="_Toc92813494"/>
        <w:bookmarkStart w:id="15360" w:name="_Toc92962716"/>
        <w:bookmarkStart w:id="15361" w:name="_Toc93130436"/>
        <w:bookmarkStart w:id="15362" w:name="_Toc94535392"/>
        <w:bookmarkStart w:id="15363" w:name="_Toc94628698"/>
        <w:bookmarkStart w:id="15364" w:name="_Toc95139968"/>
        <w:bookmarkStart w:id="15365" w:name="_Toc95231766"/>
        <w:bookmarkStart w:id="15366" w:name="_Toc97115064"/>
        <w:bookmarkStart w:id="15367" w:name="_Toc98086500"/>
        <w:bookmarkStart w:id="15368" w:name="_Toc98332736"/>
        <w:bookmarkStart w:id="15369" w:name="_Toc98333375"/>
        <w:bookmarkStart w:id="15370" w:name="_Toc98341701"/>
        <w:bookmarkStart w:id="15371" w:name="_Toc98345093"/>
        <w:bookmarkStart w:id="15372" w:name="_Toc98345620"/>
        <w:bookmarkStart w:id="15373" w:name="_Toc98346144"/>
        <w:bookmarkStart w:id="15374" w:name="_Toc98346702"/>
        <w:bookmarkStart w:id="15375" w:name="_Toc98347142"/>
        <w:bookmarkStart w:id="15376" w:name="_Toc98347582"/>
        <w:bookmarkStart w:id="15377" w:name="_Toc99536867"/>
        <w:bookmarkStart w:id="15378" w:name="_Toc99718993"/>
        <w:bookmarkStart w:id="15379" w:name="_Toc99969650"/>
        <w:bookmarkEnd w:id="15332"/>
        <w:bookmarkEnd w:id="15333"/>
        <w:bookmarkEnd w:id="15334"/>
        <w:bookmarkEnd w:id="15335"/>
        <w:bookmarkEnd w:id="15336"/>
        <w:bookmarkEnd w:id="15337"/>
        <w:bookmarkEnd w:id="15338"/>
        <w:bookmarkEnd w:id="15339"/>
        <w:bookmarkEnd w:id="15340"/>
        <w:bookmarkEnd w:id="15341"/>
        <w:bookmarkEnd w:id="15342"/>
        <w:bookmarkEnd w:id="15343"/>
        <w:bookmarkEnd w:id="15344"/>
        <w:bookmarkEnd w:id="15345"/>
        <w:bookmarkEnd w:id="15346"/>
        <w:bookmarkEnd w:id="15347"/>
        <w:bookmarkEnd w:id="15348"/>
        <w:bookmarkEnd w:id="15349"/>
        <w:bookmarkEnd w:id="15350"/>
        <w:bookmarkEnd w:id="15351"/>
        <w:bookmarkEnd w:id="15352"/>
        <w:bookmarkEnd w:id="15353"/>
        <w:bookmarkEnd w:id="15354"/>
        <w:bookmarkEnd w:id="15355"/>
        <w:bookmarkEnd w:id="15356"/>
        <w:bookmarkEnd w:id="15357"/>
        <w:bookmarkEnd w:id="15358"/>
        <w:bookmarkEnd w:id="15359"/>
        <w:bookmarkEnd w:id="15360"/>
        <w:bookmarkEnd w:id="15361"/>
        <w:bookmarkEnd w:id="15362"/>
        <w:bookmarkEnd w:id="15363"/>
        <w:bookmarkEnd w:id="15364"/>
        <w:bookmarkEnd w:id="15365"/>
        <w:bookmarkEnd w:id="15366"/>
        <w:bookmarkEnd w:id="15367"/>
        <w:bookmarkEnd w:id="15368"/>
        <w:bookmarkEnd w:id="15369"/>
        <w:bookmarkEnd w:id="15370"/>
        <w:bookmarkEnd w:id="15371"/>
        <w:bookmarkEnd w:id="15372"/>
        <w:bookmarkEnd w:id="15373"/>
        <w:bookmarkEnd w:id="15374"/>
        <w:bookmarkEnd w:id="15375"/>
        <w:bookmarkEnd w:id="15376"/>
        <w:bookmarkEnd w:id="15377"/>
        <w:bookmarkEnd w:id="15378"/>
        <w:bookmarkEnd w:id="15379"/>
      </w:moveFrom>
    </w:p>
    <w:p w14:paraId="43BC2F1C" w14:textId="2274BBD5" w:rsidR="00FF153E" w:rsidRPr="00FF6A71" w:rsidDel="00901B80" w:rsidRDefault="00FF153E" w:rsidP="00FF153E">
      <w:pPr>
        <w:rPr>
          <w:moveFrom w:id="15380" w:author="pete jones" w:date="2022-01-03T12:19:00Z"/>
        </w:rPr>
      </w:pPr>
      <w:moveFrom w:id="15381" w:author="pete jones" w:date="2022-01-03T12:19:00Z">
        <w:r w:rsidRPr="00FF6A71" w:rsidDel="00901B80">
          <w:t>In the context of this paper the focus is on how these tools check for integrity. The process is not automatic. It can only create originality reports that show the degree of similarity. The tools check a variety of text-based documents (see table) against a large database of comparison sources and provide a similarity report which enables an assignment reviewer to analyse the relevance of highlighted issues.  This means that human judgment, based on various factors and considerations is required to determine if a plagiarism event has occurred. Students who perform their own originality checks will exploit their learning capability in terms of academic integrity.</w:t>
        </w:r>
        <w:bookmarkStart w:id="15382" w:name="_Toc92119780"/>
        <w:bookmarkStart w:id="15383" w:name="_Toc92120122"/>
        <w:bookmarkStart w:id="15384" w:name="_Toc92120463"/>
        <w:bookmarkStart w:id="15385" w:name="_Toc92120801"/>
        <w:bookmarkStart w:id="15386" w:name="_Toc92121142"/>
        <w:bookmarkStart w:id="15387" w:name="_Toc92121483"/>
        <w:bookmarkStart w:id="15388" w:name="_Toc92121829"/>
        <w:bookmarkStart w:id="15389" w:name="_Toc92187521"/>
        <w:bookmarkStart w:id="15390" w:name="_Toc92187864"/>
        <w:bookmarkStart w:id="15391" w:name="_Toc92191251"/>
        <w:bookmarkStart w:id="15392" w:name="_Toc92191718"/>
        <w:bookmarkStart w:id="15393" w:name="_Toc92192186"/>
        <w:bookmarkStart w:id="15394" w:name="_Toc92192571"/>
        <w:bookmarkStart w:id="15395" w:name="_Toc92192957"/>
        <w:bookmarkStart w:id="15396" w:name="_Toc92193318"/>
        <w:bookmarkStart w:id="15397" w:name="_Toc92193692"/>
        <w:bookmarkStart w:id="15398" w:name="_Toc92194038"/>
        <w:bookmarkStart w:id="15399" w:name="_Toc92194491"/>
        <w:bookmarkStart w:id="15400" w:name="_Toc92194859"/>
        <w:bookmarkStart w:id="15401" w:name="_Toc92195207"/>
        <w:bookmarkStart w:id="15402" w:name="_Toc92198118"/>
        <w:bookmarkStart w:id="15403" w:name="_Toc92200666"/>
        <w:bookmarkStart w:id="15404" w:name="_Toc92201596"/>
        <w:bookmarkStart w:id="15405" w:name="_Toc92207920"/>
        <w:bookmarkStart w:id="15406" w:name="_Toc92373746"/>
        <w:bookmarkStart w:id="15407" w:name="_Toc92375144"/>
        <w:bookmarkStart w:id="15408" w:name="_Toc92375787"/>
        <w:bookmarkStart w:id="15409" w:name="_Toc92813495"/>
        <w:bookmarkStart w:id="15410" w:name="_Toc92962717"/>
        <w:bookmarkStart w:id="15411" w:name="_Toc93130437"/>
        <w:bookmarkStart w:id="15412" w:name="_Toc94535393"/>
        <w:bookmarkStart w:id="15413" w:name="_Toc94628699"/>
        <w:bookmarkStart w:id="15414" w:name="_Toc95139969"/>
        <w:bookmarkStart w:id="15415" w:name="_Toc95231767"/>
        <w:bookmarkStart w:id="15416" w:name="_Toc97115065"/>
        <w:bookmarkStart w:id="15417" w:name="_Toc98086501"/>
        <w:bookmarkStart w:id="15418" w:name="_Toc98332737"/>
        <w:bookmarkStart w:id="15419" w:name="_Toc98333376"/>
        <w:bookmarkStart w:id="15420" w:name="_Toc98341702"/>
        <w:bookmarkStart w:id="15421" w:name="_Toc98345094"/>
        <w:bookmarkStart w:id="15422" w:name="_Toc98345621"/>
        <w:bookmarkStart w:id="15423" w:name="_Toc98346145"/>
        <w:bookmarkStart w:id="15424" w:name="_Toc98346703"/>
        <w:bookmarkStart w:id="15425" w:name="_Toc98347143"/>
        <w:bookmarkStart w:id="15426" w:name="_Toc98347583"/>
        <w:bookmarkStart w:id="15427" w:name="_Toc99536868"/>
        <w:bookmarkStart w:id="15428" w:name="_Toc99718994"/>
        <w:bookmarkStart w:id="15429" w:name="_Toc99969651"/>
        <w:bookmarkEnd w:id="15382"/>
        <w:bookmarkEnd w:id="15383"/>
        <w:bookmarkEnd w:id="15384"/>
        <w:bookmarkEnd w:id="15385"/>
        <w:bookmarkEnd w:id="15386"/>
        <w:bookmarkEnd w:id="15387"/>
        <w:bookmarkEnd w:id="15388"/>
        <w:bookmarkEnd w:id="15389"/>
        <w:bookmarkEnd w:id="15390"/>
        <w:bookmarkEnd w:id="15391"/>
        <w:bookmarkEnd w:id="15392"/>
        <w:bookmarkEnd w:id="15393"/>
        <w:bookmarkEnd w:id="15394"/>
        <w:bookmarkEnd w:id="15395"/>
        <w:bookmarkEnd w:id="15396"/>
        <w:bookmarkEnd w:id="15397"/>
        <w:bookmarkEnd w:id="15398"/>
        <w:bookmarkEnd w:id="15399"/>
        <w:bookmarkEnd w:id="15400"/>
        <w:bookmarkEnd w:id="15401"/>
        <w:bookmarkEnd w:id="15402"/>
        <w:bookmarkEnd w:id="15403"/>
        <w:bookmarkEnd w:id="15404"/>
        <w:bookmarkEnd w:id="15405"/>
        <w:bookmarkEnd w:id="15406"/>
        <w:bookmarkEnd w:id="15407"/>
        <w:bookmarkEnd w:id="15408"/>
        <w:bookmarkEnd w:id="15409"/>
        <w:bookmarkEnd w:id="15410"/>
        <w:bookmarkEnd w:id="15411"/>
        <w:bookmarkEnd w:id="15412"/>
        <w:bookmarkEnd w:id="15413"/>
        <w:bookmarkEnd w:id="15414"/>
        <w:bookmarkEnd w:id="15415"/>
        <w:bookmarkEnd w:id="15416"/>
        <w:bookmarkEnd w:id="15417"/>
        <w:bookmarkEnd w:id="15418"/>
        <w:bookmarkEnd w:id="15419"/>
        <w:bookmarkEnd w:id="15420"/>
        <w:bookmarkEnd w:id="15421"/>
        <w:bookmarkEnd w:id="15422"/>
        <w:bookmarkEnd w:id="15423"/>
        <w:bookmarkEnd w:id="15424"/>
        <w:bookmarkEnd w:id="15425"/>
        <w:bookmarkEnd w:id="15426"/>
        <w:bookmarkEnd w:id="15427"/>
        <w:bookmarkEnd w:id="15428"/>
        <w:bookmarkEnd w:id="15429"/>
      </w:moveFrom>
    </w:p>
    <w:p w14:paraId="25682F6C" w14:textId="3B7787DC" w:rsidR="00FF153E" w:rsidRPr="00FF6A71" w:rsidDel="00901B80" w:rsidRDefault="00FF153E" w:rsidP="00FF153E">
      <w:pPr>
        <w:rPr>
          <w:moveFrom w:id="15430" w:author="pete jones" w:date="2022-01-03T12:19:00Z"/>
        </w:rPr>
      </w:pPr>
      <w:moveFrom w:id="15431" w:author="pete jones" w:date="2022-01-03T12:19:00Z">
        <w:r w:rsidRPr="00FF6A71" w:rsidDel="00901B80">
          <w:t>Therefore, although these tools offer significant benefits to support the integrity of students, their implementation within the wider context of non-textual data is limited as will be discussed later.</w:t>
        </w:r>
        <w:bookmarkStart w:id="15432" w:name="_Toc92119781"/>
        <w:bookmarkStart w:id="15433" w:name="_Toc92120123"/>
        <w:bookmarkStart w:id="15434" w:name="_Toc92120464"/>
        <w:bookmarkStart w:id="15435" w:name="_Toc92120802"/>
        <w:bookmarkStart w:id="15436" w:name="_Toc92121143"/>
        <w:bookmarkStart w:id="15437" w:name="_Toc92121484"/>
        <w:bookmarkStart w:id="15438" w:name="_Toc92121830"/>
        <w:bookmarkStart w:id="15439" w:name="_Toc92187522"/>
        <w:bookmarkStart w:id="15440" w:name="_Toc92187865"/>
        <w:bookmarkStart w:id="15441" w:name="_Toc92191252"/>
        <w:bookmarkStart w:id="15442" w:name="_Toc92191719"/>
        <w:bookmarkStart w:id="15443" w:name="_Toc92192187"/>
        <w:bookmarkStart w:id="15444" w:name="_Toc92192572"/>
        <w:bookmarkStart w:id="15445" w:name="_Toc92192958"/>
        <w:bookmarkStart w:id="15446" w:name="_Toc92193319"/>
        <w:bookmarkStart w:id="15447" w:name="_Toc92193693"/>
        <w:bookmarkStart w:id="15448" w:name="_Toc92194039"/>
        <w:bookmarkStart w:id="15449" w:name="_Toc92194492"/>
        <w:bookmarkStart w:id="15450" w:name="_Toc92194860"/>
        <w:bookmarkStart w:id="15451" w:name="_Toc92195208"/>
        <w:bookmarkStart w:id="15452" w:name="_Toc92198119"/>
        <w:bookmarkStart w:id="15453" w:name="_Toc92200667"/>
        <w:bookmarkStart w:id="15454" w:name="_Toc92201597"/>
        <w:bookmarkStart w:id="15455" w:name="_Toc92207921"/>
        <w:bookmarkStart w:id="15456" w:name="_Toc92373747"/>
        <w:bookmarkStart w:id="15457" w:name="_Toc92375145"/>
        <w:bookmarkStart w:id="15458" w:name="_Toc92375788"/>
        <w:bookmarkStart w:id="15459" w:name="_Toc92813496"/>
        <w:bookmarkStart w:id="15460" w:name="_Toc92962718"/>
        <w:bookmarkStart w:id="15461" w:name="_Toc93130438"/>
        <w:bookmarkStart w:id="15462" w:name="_Toc94535394"/>
        <w:bookmarkStart w:id="15463" w:name="_Toc94628700"/>
        <w:bookmarkStart w:id="15464" w:name="_Toc95139970"/>
        <w:bookmarkStart w:id="15465" w:name="_Toc95231768"/>
        <w:bookmarkStart w:id="15466" w:name="_Toc97115066"/>
        <w:bookmarkStart w:id="15467" w:name="_Toc98086502"/>
        <w:bookmarkStart w:id="15468" w:name="_Toc98332738"/>
        <w:bookmarkStart w:id="15469" w:name="_Toc98333377"/>
        <w:bookmarkStart w:id="15470" w:name="_Toc98341703"/>
        <w:bookmarkStart w:id="15471" w:name="_Toc98345095"/>
        <w:bookmarkStart w:id="15472" w:name="_Toc98345622"/>
        <w:bookmarkStart w:id="15473" w:name="_Toc98346146"/>
        <w:bookmarkStart w:id="15474" w:name="_Toc98346704"/>
        <w:bookmarkStart w:id="15475" w:name="_Toc98347144"/>
        <w:bookmarkStart w:id="15476" w:name="_Toc98347584"/>
        <w:bookmarkStart w:id="15477" w:name="_Toc99536869"/>
        <w:bookmarkStart w:id="15478" w:name="_Toc99718995"/>
        <w:bookmarkStart w:id="15479" w:name="_Toc99969652"/>
        <w:bookmarkEnd w:id="15432"/>
        <w:bookmarkEnd w:id="15433"/>
        <w:bookmarkEnd w:id="15434"/>
        <w:bookmarkEnd w:id="15435"/>
        <w:bookmarkEnd w:id="15436"/>
        <w:bookmarkEnd w:id="15437"/>
        <w:bookmarkEnd w:id="15438"/>
        <w:bookmarkEnd w:id="15439"/>
        <w:bookmarkEnd w:id="15440"/>
        <w:bookmarkEnd w:id="15441"/>
        <w:bookmarkEnd w:id="15442"/>
        <w:bookmarkEnd w:id="15443"/>
        <w:bookmarkEnd w:id="15444"/>
        <w:bookmarkEnd w:id="15445"/>
        <w:bookmarkEnd w:id="15446"/>
        <w:bookmarkEnd w:id="15447"/>
        <w:bookmarkEnd w:id="15448"/>
        <w:bookmarkEnd w:id="15449"/>
        <w:bookmarkEnd w:id="15450"/>
        <w:bookmarkEnd w:id="15451"/>
        <w:bookmarkEnd w:id="15452"/>
        <w:bookmarkEnd w:id="15453"/>
        <w:bookmarkEnd w:id="15454"/>
        <w:bookmarkEnd w:id="15455"/>
        <w:bookmarkEnd w:id="15456"/>
        <w:bookmarkEnd w:id="15457"/>
        <w:bookmarkEnd w:id="15458"/>
        <w:bookmarkEnd w:id="15459"/>
        <w:bookmarkEnd w:id="15460"/>
        <w:bookmarkEnd w:id="15461"/>
        <w:bookmarkEnd w:id="15462"/>
        <w:bookmarkEnd w:id="15463"/>
        <w:bookmarkEnd w:id="15464"/>
        <w:bookmarkEnd w:id="15465"/>
        <w:bookmarkEnd w:id="15466"/>
        <w:bookmarkEnd w:id="15467"/>
        <w:bookmarkEnd w:id="15468"/>
        <w:bookmarkEnd w:id="15469"/>
        <w:bookmarkEnd w:id="15470"/>
        <w:bookmarkEnd w:id="15471"/>
        <w:bookmarkEnd w:id="15472"/>
        <w:bookmarkEnd w:id="15473"/>
        <w:bookmarkEnd w:id="15474"/>
        <w:bookmarkEnd w:id="15475"/>
        <w:bookmarkEnd w:id="15476"/>
        <w:bookmarkEnd w:id="15477"/>
        <w:bookmarkEnd w:id="15478"/>
        <w:bookmarkEnd w:id="15479"/>
      </w:moveFrom>
    </w:p>
    <w:tbl>
      <w:tblPr>
        <w:tblW w:w="0" w:type="auto"/>
        <w:tblLook w:val="04A0" w:firstRow="1" w:lastRow="0" w:firstColumn="1" w:lastColumn="0" w:noHBand="0" w:noVBand="1"/>
      </w:tblPr>
      <w:tblGrid>
        <w:gridCol w:w="4734"/>
        <w:gridCol w:w="4044"/>
      </w:tblGrid>
      <w:tr w:rsidR="00FF153E" w:rsidRPr="00FF6A71" w:rsidDel="002929E3" w14:paraId="6F31CB10" w14:textId="1C92AD3E" w:rsidTr="00711218">
        <w:trPr>
          <w:del w:id="15480" w:author="pete jones" w:date="2022-01-04T16:54:00Z"/>
        </w:trPr>
        <w:tc>
          <w:tcPr>
            <w:tcW w:w="4734" w:type="dxa"/>
          </w:tcPr>
          <w:p w14:paraId="28F00B71" w14:textId="53EAAB79" w:rsidR="00FF153E" w:rsidRPr="00FF6A71" w:rsidDel="002929E3" w:rsidRDefault="00FF153E" w:rsidP="00711218">
            <w:pPr>
              <w:rPr>
                <w:del w:id="15481" w:author="pete jones" w:date="2022-01-04T16:54:00Z"/>
                <w:moveFrom w:id="15482" w:author="pete jones" w:date="2022-01-03T12:19:00Z"/>
                <w:b/>
              </w:rPr>
            </w:pPr>
            <w:moveFrom w:id="15483" w:author="pete jones" w:date="2022-01-03T12:19:00Z">
              <w:del w:id="15484" w:author="pete jones" w:date="2022-01-04T16:54:00Z">
                <w:r w:rsidRPr="00FF6A71" w:rsidDel="002929E3">
                  <w:rPr>
                    <w:b/>
                  </w:rPr>
                  <w:delText>TYPE</w:delText>
                </w:r>
                <w:bookmarkStart w:id="15485" w:name="_Toc92119782"/>
                <w:bookmarkStart w:id="15486" w:name="_Toc92120124"/>
                <w:bookmarkStart w:id="15487" w:name="_Toc92120465"/>
                <w:bookmarkStart w:id="15488" w:name="_Toc92120803"/>
                <w:bookmarkStart w:id="15489" w:name="_Toc92121144"/>
                <w:bookmarkStart w:id="15490" w:name="_Toc92121485"/>
                <w:bookmarkStart w:id="15491" w:name="_Toc92121831"/>
                <w:bookmarkStart w:id="15492" w:name="_Toc92187523"/>
                <w:bookmarkStart w:id="15493" w:name="_Toc92187866"/>
                <w:bookmarkStart w:id="15494" w:name="_Toc92191253"/>
                <w:bookmarkStart w:id="15495" w:name="_Toc92191720"/>
                <w:bookmarkStart w:id="15496" w:name="_Toc92192188"/>
                <w:bookmarkStart w:id="15497" w:name="_Toc92192573"/>
                <w:bookmarkStart w:id="15498" w:name="_Toc92192959"/>
                <w:bookmarkStart w:id="15499" w:name="_Toc92193320"/>
                <w:bookmarkStart w:id="15500" w:name="_Toc92193694"/>
                <w:bookmarkStart w:id="15501" w:name="_Toc92194040"/>
                <w:bookmarkStart w:id="15502" w:name="_Toc92194493"/>
                <w:bookmarkStart w:id="15503" w:name="_Toc92194861"/>
                <w:bookmarkStart w:id="15504" w:name="_Toc92195209"/>
                <w:bookmarkStart w:id="15505" w:name="_Toc92198120"/>
                <w:bookmarkStart w:id="15506" w:name="_Toc92200668"/>
                <w:bookmarkStart w:id="15507" w:name="_Toc92201598"/>
                <w:bookmarkStart w:id="15508" w:name="_Toc92207922"/>
                <w:bookmarkStart w:id="15509" w:name="_Toc92373748"/>
                <w:bookmarkStart w:id="15510" w:name="_Toc92375146"/>
                <w:bookmarkStart w:id="15511" w:name="_Toc92375789"/>
                <w:bookmarkStart w:id="15512" w:name="_Toc92813497"/>
                <w:bookmarkStart w:id="15513" w:name="_Toc92962719"/>
                <w:bookmarkStart w:id="15514" w:name="_Toc93130439"/>
                <w:bookmarkStart w:id="15515" w:name="_Toc94535395"/>
                <w:bookmarkStart w:id="15516" w:name="_Toc94628701"/>
                <w:bookmarkStart w:id="15517" w:name="_Toc95139971"/>
                <w:bookmarkStart w:id="15518" w:name="_Toc95231769"/>
                <w:bookmarkStart w:id="15519" w:name="_Toc97115067"/>
                <w:bookmarkStart w:id="15520" w:name="_Toc98086503"/>
                <w:bookmarkStart w:id="15521" w:name="_Toc98332739"/>
                <w:bookmarkStart w:id="15522" w:name="_Toc98333378"/>
                <w:bookmarkStart w:id="15523" w:name="_Toc98341704"/>
                <w:bookmarkStart w:id="15524" w:name="_Toc98345096"/>
                <w:bookmarkStart w:id="15525" w:name="_Toc98345623"/>
                <w:bookmarkStart w:id="15526" w:name="_Toc98346147"/>
                <w:bookmarkStart w:id="15527" w:name="_Toc98346705"/>
                <w:bookmarkStart w:id="15528" w:name="_Toc98347145"/>
                <w:bookmarkStart w:id="15529" w:name="_Toc98347585"/>
                <w:bookmarkStart w:id="15530" w:name="_Toc99536870"/>
                <w:bookmarkStart w:id="15531" w:name="_Toc99718996"/>
                <w:bookmarkStart w:id="15532" w:name="_Toc99969653"/>
                <w:bookmarkEnd w:id="15485"/>
                <w:bookmarkEnd w:id="15486"/>
                <w:bookmarkEnd w:id="15487"/>
                <w:bookmarkEnd w:id="15488"/>
                <w:bookmarkEnd w:id="15489"/>
                <w:bookmarkEnd w:id="15490"/>
                <w:bookmarkEnd w:id="15491"/>
                <w:bookmarkEnd w:id="15492"/>
                <w:bookmarkEnd w:id="15493"/>
                <w:bookmarkEnd w:id="15494"/>
                <w:bookmarkEnd w:id="15495"/>
                <w:bookmarkEnd w:id="15496"/>
                <w:bookmarkEnd w:id="15497"/>
                <w:bookmarkEnd w:id="15498"/>
                <w:bookmarkEnd w:id="15499"/>
                <w:bookmarkEnd w:id="15500"/>
                <w:bookmarkEnd w:id="15501"/>
                <w:bookmarkEnd w:id="15502"/>
                <w:bookmarkEnd w:id="15503"/>
                <w:bookmarkEnd w:id="15504"/>
                <w:bookmarkEnd w:id="15505"/>
                <w:bookmarkEnd w:id="15506"/>
                <w:bookmarkEnd w:id="15507"/>
                <w:bookmarkEnd w:id="15508"/>
                <w:bookmarkEnd w:id="15509"/>
                <w:bookmarkEnd w:id="15510"/>
                <w:bookmarkEnd w:id="15511"/>
                <w:bookmarkEnd w:id="15512"/>
                <w:bookmarkEnd w:id="15513"/>
                <w:bookmarkEnd w:id="15514"/>
                <w:bookmarkEnd w:id="15515"/>
                <w:bookmarkEnd w:id="15516"/>
                <w:bookmarkEnd w:id="15517"/>
                <w:bookmarkEnd w:id="15518"/>
                <w:bookmarkEnd w:id="15519"/>
                <w:bookmarkEnd w:id="15520"/>
                <w:bookmarkEnd w:id="15521"/>
                <w:bookmarkEnd w:id="15522"/>
                <w:bookmarkEnd w:id="15523"/>
                <w:bookmarkEnd w:id="15524"/>
                <w:bookmarkEnd w:id="15525"/>
                <w:bookmarkEnd w:id="15526"/>
                <w:bookmarkEnd w:id="15527"/>
                <w:bookmarkEnd w:id="15528"/>
                <w:bookmarkEnd w:id="15529"/>
                <w:bookmarkEnd w:id="15530"/>
                <w:bookmarkEnd w:id="15531"/>
                <w:bookmarkEnd w:id="15532"/>
              </w:del>
            </w:moveFrom>
          </w:p>
        </w:tc>
        <w:tc>
          <w:tcPr>
            <w:tcW w:w="4044" w:type="dxa"/>
          </w:tcPr>
          <w:p w14:paraId="1BF3B349" w14:textId="4A0AD4CE" w:rsidR="00FF153E" w:rsidRPr="00FF6A71" w:rsidDel="002929E3" w:rsidRDefault="00FF153E" w:rsidP="00711218">
            <w:pPr>
              <w:rPr>
                <w:del w:id="15533" w:author="pete jones" w:date="2022-01-04T16:54:00Z"/>
                <w:moveFrom w:id="15534" w:author="pete jones" w:date="2022-01-03T12:19:00Z"/>
                <w:b/>
              </w:rPr>
            </w:pPr>
            <w:moveFrom w:id="15535" w:author="pete jones" w:date="2022-01-03T12:19:00Z">
              <w:del w:id="15536" w:author="pete jones" w:date="2022-01-04T16:54:00Z">
                <w:r w:rsidRPr="00FF6A71" w:rsidDel="002929E3">
                  <w:rPr>
                    <w:b/>
                  </w:rPr>
                  <w:delText>File extension</w:delText>
                </w:r>
                <w:bookmarkStart w:id="15537" w:name="_Toc92119783"/>
                <w:bookmarkStart w:id="15538" w:name="_Toc92120125"/>
                <w:bookmarkStart w:id="15539" w:name="_Toc92120466"/>
                <w:bookmarkStart w:id="15540" w:name="_Toc92120804"/>
                <w:bookmarkStart w:id="15541" w:name="_Toc92121145"/>
                <w:bookmarkStart w:id="15542" w:name="_Toc92121486"/>
                <w:bookmarkStart w:id="15543" w:name="_Toc92121832"/>
                <w:bookmarkStart w:id="15544" w:name="_Toc92187524"/>
                <w:bookmarkStart w:id="15545" w:name="_Toc92187867"/>
                <w:bookmarkStart w:id="15546" w:name="_Toc92191254"/>
                <w:bookmarkStart w:id="15547" w:name="_Toc92191721"/>
                <w:bookmarkStart w:id="15548" w:name="_Toc92192189"/>
                <w:bookmarkStart w:id="15549" w:name="_Toc92192574"/>
                <w:bookmarkStart w:id="15550" w:name="_Toc92192960"/>
                <w:bookmarkStart w:id="15551" w:name="_Toc92193321"/>
                <w:bookmarkStart w:id="15552" w:name="_Toc92193695"/>
                <w:bookmarkStart w:id="15553" w:name="_Toc92194041"/>
                <w:bookmarkStart w:id="15554" w:name="_Toc92194494"/>
                <w:bookmarkStart w:id="15555" w:name="_Toc92194862"/>
                <w:bookmarkStart w:id="15556" w:name="_Toc92195210"/>
                <w:bookmarkStart w:id="15557" w:name="_Toc92198121"/>
                <w:bookmarkStart w:id="15558" w:name="_Toc92200669"/>
                <w:bookmarkStart w:id="15559" w:name="_Toc92201599"/>
                <w:bookmarkStart w:id="15560" w:name="_Toc92207923"/>
                <w:bookmarkStart w:id="15561" w:name="_Toc92373749"/>
                <w:bookmarkStart w:id="15562" w:name="_Toc92375147"/>
                <w:bookmarkStart w:id="15563" w:name="_Toc92375790"/>
                <w:bookmarkStart w:id="15564" w:name="_Toc92813498"/>
                <w:bookmarkStart w:id="15565" w:name="_Toc92962720"/>
                <w:bookmarkStart w:id="15566" w:name="_Toc93130440"/>
                <w:bookmarkStart w:id="15567" w:name="_Toc94535396"/>
                <w:bookmarkStart w:id="15568" w:name="_Toc94628702"/>
                <w:bookmarkStart w:id="15569" w:name="_Toc95139972"/>
                <w:bookmarkStart w:id="15570" w:name="_Toc95231770"/>
                <w:bookmarkStart w:id="15571" w:name="_Toc97115068"/>
                <w:bookmarkStart w:id="15572" w:name="_Toc98086504"/>
                <w:bookmarkStart w:id="15573" w:name="_Toc98332740"/>
                <w:bookmarkStart w:id="15574" w:name="_Toc98333379"/>
                <w:bookmarkStart w:id="15575" w:name="_Toc98341705"/>
                <w:bookmarkStart w:id="15576" w:name="_Toc98345097"/>
                <w:bookmarkStart w:id="15577" w:name="_Toc98345624"/>
                <w:bookmarkStart w:id="15578" w:name="_Toc98346148"/>
                <w:bookmarkStart w:id="15579" w:name="_Toc98346706"/>
                <w:bookmarkStart w:id="15580" w:name="_Toc98347146"/>
                <w:bookmarkStart w:id="15581" w:name="_Toc98347586"/>
                <w:bookmarkStart w:id="15582" w:name="_Toc99536871"/>
                <w:bookmarkStart w:id="15583" w:name="_Toc99718997"/>
                <w:bookmarkStart w:id="15584" w:name="_Toc99969654"/>
                <w:bookmarkEnd w:id="15537"/>
                <w:bookmarkEnd w:id="15538"/>
                <w:bookmarkEnd w:id="15539"/>
                <w:bookmarkEnd w:id="15540"/>
                <w:bookmarkEnd w:id="15541"/>
                <w:bookmarkEnd w:id="15542"/>
                <w:bookmarkEnd w:id="15543"/>
                <w:bookmarkEnd w:id="15544"/>
                <w:bookmarkEnd w:id="15545"/>
                <w:bookmarkEnd w:id="15546"/>
                <w:bookmarkEnd w:id="15547"/>
                <w:bookmarkEnd w:id="15548"/>
                <w:bookmarkEnd w:id="15549"/>
                <w:bookmarkEnd w:id="15550"/>
                <w:bookmarkEnd w:id="15551"/>
                <w:bookmarkEnd w:id="15552"/>
                <w:bookmarkEnd w:id="15553"/>
                <w:bookmarkEnd w:id="15554"/>
                <w:bookmarkEnd w:id="15555"/>
                <w:bookmarkEnd w:id="15556"/>
                <w:bookmarkEnd w:id="15557"/>
                <w:bookmarkEnd w:id="15558"/>
                <w:bookmarkEnd w:id="15559"/>
                <w:bookmarkEnd w:id="15560"/>
                <w:bookmarkEnd w:id="15561"/>
                <w:bookmarkEnd w:id="15562"/>
                <w:bookmarkEnd w:id="15563"/>
                <w:bookmarkEnd w:id="15564"/>
                <w:bookmarkEnd w:id="15565"/>
                <w:bookmarkEnd w:id="15566"/>
                <w:bookmarkEnd w:id="15567"/>
                <w:bookmarkEnd w:id="15568"/>
                <w:bookmarkEnd w:id="15569"/>
                <w:bookmarkEnd w:id="15570"/>
                <w:bookmarkEnd w:id="15571"/>
                <w:bookmarkEnd w:id="15572"/>
                <w:bookmarkEnd w:id="15573"/>
                <w:bookmarkEnd w:id="15574"/>
                <w:bookmarkEnd w:id="15575"/>
                <w:bookmarkEnd w:id="15576"/>
                <w:bookmarkEnd w:id="15577"/>
                <w:bookmarkEnd w:id="15578"/>
                <w:bookmarkEnd w:id="15579"/>
                <w:bookmarkEnd w:id="15580"/>
                <w:bookmarkEnd w:id="15581"/>
                <w:bookmarkEnd w:id="15582"/>
                <w:bookmarkEnd w:id="15583"/>
                <w:bookmarkEnd w:id="15584"/>
              </w:del>
            </w:moveFrom>
          </w:p>
        </w:tc>
        <w:bookmarkStart w:id="15585" w:name="_Toc92119784"/>
        <w:bookmarkStart w:id="15586" w:name="_Toc92120126"/>
        <w:bookmarkStart w:id="15587" w:name="_Toc92120467"/>
        <w:bookmarkStart w:id="15588" w:name="_Toc92120805"/>
        <w:bookmarkStart w:id="15589" w:name="_Toc92121146"/>
        <w:bookmarkStart w:id="15590" w:name="_Toc92121487"/>
        <w:bookmarkStart w:id="15591" w:name="_Toc92121833"/>
        <w:bookmarkStart w:id="15592" w:name="_Toc92187525"/>
        <w:bookmarkStart w:id="15593" w:name="_Toc92187868"/>
        <w:bookmarkStart w:id="15594" w:name="_Toc92191255"/>
        <w:bookmarkStart w:id="15595" w:name="_Toc92191722"/>
        <w:bookmarkStart w:id="15596" w:name="_Toc92192190"/>
        <w:bookmarkStart w:id="15597" w:name="_Toc92192575"/>
        <w:bookmarkStart w:id="15598" w:name="_Toc92192961"/>
        <w:bookmarkStart w:id="15599" w:name="_Toc92193322"/>
        <w:bookmarkStart w:id="15600" w:name="_Toc92193696"/>
        <w:bookmarkStart w:id="15601" w:name="_Toc92194042"/>
        <w:bookmarkStart w:id="15602" w:name="_Toc92194495"/>
        <w:bookmarkStart w:id="15603" w:name="_Toc92194863"/>
        <w:bookmarkStart w:id="15604" w:name="_Toc92195211"/>
        <w:bookmarkStart w:id="15605" w:name="_Toc92198122"/>
        <w:bookmarkStart w:id="15606" w:name="_Toc92200670"/>
        <w:bookmarkStart w:id="15607" w:name="_Toc92201600"/>
        <w:bookmarkStart w:id="15608" w:name="_Toc92207924"/>
        <w:bookmarkStart w:id="15609" w:name="_Toc92373750"/>
        <w:bookmarkStart w:id="15610" w:name="_Toc92375148"/>
        <w:bookmarkStart w:id="15611" w:name="_Toc92375791"/>
        <w:bookmarkStart w:id="15612" w:name="_Toc92813499"/>
        <w:bookmarkStart w:id="15613" w:name="_Toc92962721"/>
        <w:bookmarkStart w:id="15614" w:name="_Toc93130441"/>
        <w:bookmarkStart w:id="15615" w:name="_Toc94535397"/>
        <w:bookmarkStart w:id="15616" w:name="_Toc94628703"/>
        <w:bookmarkStart w:id="15617" w:name="_Toc95139973"/>
        <w:bookmarkStart w:id="15618" w:name="_Toc95231771"/>
        <w:bookmarkStart w:id="15619" w:name="_Toc97115069"/>
        <w:bookmarkStart w:id="15620" w:name="_Toc98086505"/>
        <w:bookmarkStart w:id="15621" w:name="_Toc98332741"/>
        <w:bookmarkStart w:id="15622" w:name="_Toc98333380"/>
        <w:bookmarkStart w:id="15623" w:name="_Toc98341706"/>
        <w:bookmarkStart w:id="15624" w:name="_Toc98345098"/>
        <w:bookmarkStart w:id="15625" w:name="_Toc98345625"/>
        <w:bookmarkStart w:id="15626" w:name="_Toc98346149"/>
        <w:bookmarkStart w:id="15627" w:name="_Toc98346707"/>
        <w:bookmarkStart w:id="15628" w:name="_Toc98347147"/>
        <w:bookmarkStart w:id="15629" w:name="_Toc98347587"/>
        <w:bookmarkStart w:id="15630" w:name="_Toc99536872"/>
        <w:bookmarkStart w:id="15631" w:name="_Toc99718998"/>
        <w:bookmarkStart w:id="15632" w:name="_Toc99969655"/>
        <w:bookmarkEnd w:id="15585"/>
        <w:bookmarkEnd w:id="15586"/>
        <w:bookmarkEnd w:id="15587"/>
        <w:bookmarkEnd w:id="15588"/>
        <w:bookmarkEnd w:id="15589"/>
        <w:bookmarkEnd w:id="15590"/>
        <w:bookmarkEnd w:id="15591"/>
        <w:bookmarkEnd w:id="15592"/>
        <w:bookmarkEnd w:id="15593"/>
        <w:bookmarkEnd w:id="15594"/>
        <w:bookmarkEnd w:id="15595"/>
        <w:bookmarkEnd w:id="15596"/>
        <w:bookmarkEnd w:id="15597"/>
        <w:bookmarkEnd w:id="15598"/>
        <w:bookmarkEnd w:id="15599"/>
        <w:bookmarkEnd w:id="15600"/>
        <w:bookmarkEnd w:id="15601"/>
        <w:bookmarkEnd w:id="15602"/>
        <w:bookmarkEnd w:id="15603"/>
        <w:bookmarkEnd w:id="15604"/>
        <w:bookmarkEnd w:id="15605"/>
        <w:bookmarkEnd w:id="15606"/>
        <w:bookmarkEnd w:id="15607"/>
        <w:bookmarkEnd w:id="15608"/>
        <w:bookmarkEnd w:id="15609"/>
        <w:bookmarkEnd w:id="15610"/>
        <w:bookmarkEnd w:id="15611"/>
        <w:bookmarkEnd w:id="15612"/>
        <w:bookmarkEnd w:id="15613"/>
        <w:bookmarkEnd w:id="15614"/>
        <w:bookmarkEnd w:id="15615"/>
        <w:bookmarkEnd w:id="15616"/>
        <w:bookmarkEnd w:id="15617"/>
        <w:bookmarkEnd w:id="15618"/>
        <w:bookmarkEnd w:id="15619"/>
        <w:bookmarkEnd w:id="15620"/>
        <w:bookmarkEnd w:id="15621"/>
        <w:bookmarkEnd w:id="15622"/>
        <w:bookmarkEnd w:id="15623"/>
        <w:bookmarkEnd w:id="15624"/>
        <w:bookmarkEnd w:id="15625"/>
        <w:bookmarkEnd w:id="15626"/>
        <w:bookmarkEnd w:id="15627"/>
        <w:bookmarkEnd w:id="15628"/>
        <w:bookmarkEnd w:id="15629"/>
        <w:bookmarkEnd w:id="15630"/>
        <w:bookmarkEnd w:id="15631"/>
        <w:bookmarkEnd w:id="15632"/>
      </w:tr>
      <w:tr w:rsidR="00FF153E" w:rsidRPr="00FF6A71" w:rsidDel="002929E3" w14:paraId="3785A11B" w14:textId="7C0FD682" w:rsidTr="00711218">
        <w:trPr>
          <w:del w:id="15633" w:author="pete jones" w:date="2022-01-04T16:54:00Z"/>
        </w:trPr>
        <w:tc>
          <w:tcPr>
            <w:tcW w:w="4734" w:type="dxa"/>
          </w:tcPr>
          <w:p w14:paraId="644812F5" w14:textId="03C0343C" w:rsidR="00FF153E" w:rsidRPr="00FF6A71" w:rsidDel="002929E3" w:rsidRDefault="00FF153E" w:rsidP="00711218">
            <w:pPr>
              <w:rPr>
                <w:del w:id="15634" w:author="pete jones" w:date="2022-01-04T16:54:00Z"/>
                <w:moveFrom w:id="15635" w:author="pete jones" w:date="2022-01-03T12:19:00Z"/>
              </w:rPr>
            </w:pPr>
            <w:moveFrom w:id="15636" w:author="pete jones" w:date="2022-01-03T12:19:00Z">
              <w:del w:id="15637" w:author="pete jones" w:date="2022-01-04T16:54:00Z">
                <w:r w:rsidRPr="00FF6A71" w:rsidDel="002929E3">
                  <w:delText xml:space="preserve">Microsoft Word </w:delText>
                </w:r>
                <w:bookmarkStart w:id="15638" w:name="_Toc92119785"/>
                <w:bookmarkStart w:id="15639" w:name="_Toc92120127"/>
                <w:bookmarkStart w:id="15640" w:name="_Toc92120468"/>
                <w:bookmarkStart w:id="15641" w:name="_Toc92120806"/>
                <w:bookmarkStart w:id="15642" w:name="_Toc92121147"/>
                <w:bookmarkStart w:id="15643" w:name="_Toc92121488"/>
                <w:bookmarkStart w:id="15644" w:name="_Toc92121834"/>
                <w:bookmarkStart w:id="15645" w:name="_Toc92187526"/>
                <w:bookmarkStart w:id="15646" w:name="_Toc92187869"/>
                <w:bookmarkStart w:id="15647" w:name="_Toc92191256"/>
                <w:bookmarkStart w:id="15648" w:name="_Toc92191723"/>
                <w:bookmarkStart w:id="15649" w:name="_Toc92192191"/>
                <w:bookmarkStart w:id="15650" w:name="_Toc92192576"/>
                <w:bookmarkStart w:id="15651" w:name="_Toc92192962"/>
                <w:bookmarkStart w:id="15652" w:name="_Toc92193323"/>
                <w:bookmarkStart w:id="15653" w:name="_Toc92193697"/>
                <w:bookmarkStart w:id="15654" w:name="_Toc92194043"/>
                <w:bookmarkStart w:id="15655" w:name="_Toc92194496"/>
                <w:bookmarkStart w:id="15656" w:name="_Toc92194864"/>
                <w:bookmarkStart w:id="15657" w:name="_Toc92195212"/>
                <w:bookmarkStart w:id="15658" w:name="_Toc92198123"/>
                <w:bookmarkStart w:id="15659" w:name="_Toc92200671"/>
                <w:bookmarkStart w:id="15660" w:name="_Toc92201601"/>
                <w:bookmarkStart w:id="15661" w:name="_Toc92207925"/>
                <w:bookmarkStart w:id="15662" w:name="_Toc92373751"/>
                <w:bookmarkStart w:id="15663" w:name="_Toc92375149"/>
                <w:bookmarkStart w:id="15664" w:name="_Toc92375792"/>
                <w:bookmarkStart w:id="15665" w:name="_Toc92813500"/>
                <w:bookmarkStart w:id="15666" w:name="_Toc92962722"/>
                <w:bookmarkStart w:id="15667" w:name="_Toc93130442"/>
                <w:bookmarkStart w:id="15668" w:name="_Toc94535398"/>
                <w:bookmarkStart w:id="15669" w:name="_Toc94628704"/>
                <w:bookmarkStart w:id="15670" w:name="_Toc95139974"/>
                <w:bookmarkStart w:id="15671" w:name="_Toc95231772"/>
                <w:bookmarkStart w:id="15672" w:name="_Toc97115070"/>
                <w:bookmarkStart w:id="15673" w:name="_Toc98086506"/>
                <w:bookmarkStart w:id="15674" w:name="_Toc98332742"/>
                <w:bookmarkStart w:id="15675" w:name="_Toc98333381"/>
                <w:bookmarkStart w:id="15676" w:name="_Toc98341707"/>
                <w:bookmarkStart w:id="15677" w:name="_Toc98345099"/>
                <w:bookmarkStart w:id="15678" w:name="_Toc98345626"/>
                <w:bookmarkStart w:id="15679" w:name="_Toc98346150"/>
                <w:bookmarkStart w:id="15680" w:name="_Toc98346708"/>
                <w:bookmarkStart w:id="15681" w:name="_Toc98347148"/>
                <w:bookmarkStart w:id="15682" w:name="_Toc98347588"/>
                <w:bookmarkStart w:id="15683" w:name="_Toc99536873"/>
                <w:bookmarkStart w:id="15684" w:name="_Toc99718999"/>
                <w:bookmarkStart w:id="15685" w:name="_Toc99969656"/>
                <w:bookmarkEnd w:id="15638"/>
                <w:bookmarkEnd w:id="15639"/>
                <w:bookmarkEnd w:id="15640"/>
                <w:bookmarkEnd w:id="15641"/>
                <w:bookmarkEnd w:id="15642"/>
                <w:bookmarkEnd w:id="15643"/>
                <w:bookmarkEnd w:id="15644"/>
                <w:bookmarkEnd w:id="15645"/>
                <w:bookmarkEnd w:id="15646"/>
                <w:bookmarkEnd w:id="15647"/>
                <w:bookmarkEnd w:id="15648"/>
                <w:bookmarkEnd w:id="15649"/>
                <w:bookmarkEnd w:id="15650"/>
                <w:bookmarkEnd w:id="15651"/>
                <w:bookmarkEnd w:id="15652"/>
                <w:bookmarkEnd w:id="15653"/>
                <w:bookmarkEnd w:id="15654"/>
                <w:bookmarkEnd w:id="15655"/>
                <w:bookmarkEnd w:id="15656"/>
                <w:bookmarkEnd w:id="15657"/>
                <w:bookmarkEnd w:id="15658"/>
                <w:bookmarkEnd w:id="15659"/>
                <w:bookmarkEnd w:id="15660"/>
                <w:bookmarkEnd w:id="15661"/>
                <w:bookmarkEnd w:id="15662"/>
                <w:bookmarkEnd w:id="15663"/>
                <w:bookmarkEnd w:id="15664"/>
                <w:bookmarkEnd w:id="15665"/>
                <w:bookmarkEnd w:id="15666"/>
                <w:bookmarkEnd w:id="15667"/>
                <w:bookmarkEnd w:id="15668"/>
                <w:bookmarkEnd w:id="15669"/>
                <w:bookmarkEnd w:id="15670"/>
                <w:bookmarkEnd w:id="15671"/>
                <w:bookmarkEnd w:id="15672"/>
                <w:bookmarkEnd w:id="15673"/>
                <w:bookmarkEnd w:id="15674"/>
                <w:bookmarkEnd w:id="15675"/>
                <w:bookmarkEnd w:id="15676"/>
                <w:bookmarkEnd w:id="15677"/>
                <w:bookmarkEnd w:id="15678"/>
                <w:bookmarkEnd w:id="15679"/>
                <w:bookmarkEnd w:id="15680"/>
                <w:bookmarkEnd w:id="15681"/>
                <w:bookmarkEnd w:id="15682"/>
                <w:bookmarkEnd w:id="15683"/>
                <w:bookmarkEnd w:id="15684"/>
                <w:bookmarkEnd w:id="15685"/>
              </w:del>
            </w:moveFrom>
          </w:p>
        </w:tc>
        <w:tc>
          <w:tcPr>
            <w:tcW w:w="4044" w:type="dxa"/>
          </w:tcPr>
          <w:p w14:paraId="3C0C1B71" w14:textId="4CBCA4EC" w:rsidR="00FF153E" w:rsidRPr="00FF6A71" w:rsidDel="002929E3" w:rsidRDefault="00FF153E" w:rsidP="00711218">
            <w:pPr>
              <w:rPr>
                <w:del w:id="15686" w:author="pete jones" w:date="2022-01-04T16:54:00Z"/>
                <w:moveFrom w:id="15687" w:author="pete jones" w:date="2022-01-03T12:19:00Z"/>
              </w:rPr>
            </w:pPr>
            <w:moveFrom w:id="15688" w:author="pete jones" w:date="2022-01-03T12:19:00Z">
              <w:del w:id="15689" w:author="pete jones" w:date="2022-01-04T16:54:00Z">
                <w:r w:rsidRPr="00FF6A71" w:rsidDel="002929E3">
                  <w:delText>(.doc/.docx)</w:delText>
                </w:r>
                <w:bookmarkStart w:id="15690" w:name="_Toc92119786"/>
                <w:bookmarkStart w:id="15691" w:name="_Toc92120128"/>
                <w:bookmarkStart w:id="15692" w:name="_Toc92120469"/>
                <w:bookmarkStart w:id="15693" w:name="_Toc92120807"/>
                <w:bookmarkStart w:id="15694" w:name="_Toc92121148"/>
                <w:bookmarkStart w:id="15695" w:name="_Toc92121489"/>
                <w:bookmarkStart w:id="15696" w:name="_Toc92121835"/>
                <w:bookmarkStart w:id="15697" w:name="_Toc92187527"/>
                <w:bookmarkStart w:id="15698" w:name="_Toc92187870"/>
                <w:bookmarkStart w:id="15699" w:name="_Toc92191257"/>
                <w:bookmarkStart w:id="15700" w:name="_Toc92191724"/>
                <w:bookmarkStart w:id="15701" w:name="_Toc92192192"/>
                <w:bookmarkStart w:id="15702" w:name="_Toc92192577"/>
                <w:bookmarkStart w:id="15703" w:name="_Toc92192963"/>
                <w:bookmarkStart w:id="15704" w:name="_Toc92193324"/>
                <w:bookmarkStart w:id="15705" w:name="_Toc92193698"/>
                <w:bookmarkStart w:id="15706" w:name="_Toc92194044"/>
                <w:bookmarkStart w:id="15707" w:name="_Toc92194497"/>
                <w:bookmarkStart w:id="15708" w:name="_Toc92194865"/>
                <w:bookmarkStart w:id="15709" w:name="_Toc92195213"/>
                <w:bookmarkStart w:id="15710" w:name="_Toc92198124"/>
                <w:bookmarkStart w:id="15711" w:name="_Toc92200672"/>
                <w:bookmarkStart w:id="15712" w:name="_Toc92201602"/>
                <w:bookmarkStart w:id="15713" w:name="_Toc92207926"/>
                <w:bookmarkStart w:id="15714" w:name="_Toc92373752"/>
                <w:bookmarkStart w:id="15715" w:name="_Toc92375150"/>
                <w:bookmarkStart w:id="15716" w:name="_Toc92375793"/>
                <w:bookmarkStart w:id="15717" w:name="_Toc92813501"/>
                <w:bookmarkStart w:id="15718" w:name="_Toc92962723"/>
                <w:bookmarkStart w:id="15719" w:name="_Toc93130443"/>
                <w:bookmarkStart w:id="15720" w:name="_Toc94535399"/>
                <w:bookmarkStart w:id="15721" w:name="_Toc94628705"/>
                <w:bookmarkStart w:id="15722" w:name="_Toc95139975"/>
                <w:bookmarkStart w:id="15723" w:name="_Toc95231773"/>
                <w:bookmarkStart w:id="15724" w:name="_Toc97115071"/>
                <w:bookmarkStart w:id="15725" w:name="_Toc98086507"/>
                <w:bookmarkStart w:id="15726" w:name="_Toc98332743"/>
                <w:bookmarkStart w:id="15727" w:name="_Toc98333382"/>
                <w:bookmarkStart w:id="15728" w:name="_Toc98341708"/>
                <w:bookmarkStart w:id="15729" w:name="_Toc98345100"/>
                <w:bookmarkStart w:id="15730" w:name="_Toc98345627"/>
                <w:bookmarkStart w:id="15731" w:name="_Toc98346151"/>
                <w:bookmarkStart w:id="15732" w:name="_Toc98346709"/>
                <w:bookmarkStart w:id="15733" w:name="_Toc98347149"/>
                <w:bookmarkStart w:id="15734" w:name="_Toc98347589"/>
                <w:bookmarkStart w:id="15735" w:name="_Toc99536874"/>
                <w:bookmarkStart w:id="15736" w:name="_Toc99719000"/>
                <w:bookmarkStart w:id="15737" w:name="_Toc99969657"/>
                <w:bookmarkEnd w:id="15690"/>
                <w:bookmarkEnd w:id="15691"/>
                <w:bookmarkEnd w:id="15692"/>
                <w:bookmarkEnd w:id="15693"/>
                <w:bookmarkEnd w:id="15694"/>
                <w:bookmarkEnd w:id="15695"/>
                <w:bookmarkEnd w:id="15696"/>
                <w:bookmarkEnd w:id="15697"/>
                <w:bookmarkEnd w:id="15698"/>
                <w:bookmarkEnd w:id="15699"/>
                <w:bookmarkEnd w:id="15700"/>
                <w:bookmarkEnd w:id="15701"/>
                <w:bookmarkEnd w:id="15702"/>
                <w:bookmarkEnd w:id="15703"/>
                <w:bookmarkEnd w:id="15704"/>
                <w:bookmarkEnd w:id="15705"/>
                <w:bookmarkEnd w:id="15706"/>
                <w:bookmarkEnd w:id="15707"/>
                <w:bookmarkEnd w:id="15708"/>
                <w:bookmarkEnd w:id="15709"/>
                <w:bookmarkEnd w:id="15710"/>
                <w:bookmarkEnd w:id="15711"/>
                <w:bookmarkEnd w:id="15712"/>
                <w:bookmarkEnd w:id="15713"/>
                <w:bookmarkEnd w:id="15714"/>
                <w:bookmarkEnd w:id="15715"/>
                <w:bookmarkEnd w:id="15716"/>
                <w:bookmarkEnd w:id="15717"/>
                <w:bookmarkEnd w:id="15718"/>
                <w:bookmarkEnd w:id="15719"/>
                <w:bookmarkEnd w:id="15720"/>
                <w:bookmarkEnd w:id="15721"/>
                <w:bookmarkEnd w:id="15722"/>
                <w:bookmarkEnd w:id="15723"/>
                <w:bookmarkEnd w:id="15724"/>
                <w:bookmarkEnd w:id="15725"/>
                <w:bookmarkEnd w:id="15726"/>
                <w:bookmarkEnd w:id="15727"/>
                <w:bookmarkEnd w:id="15728"/>
                <w:bookmarkEnd w:id="15729"/>
                <w:bookmarkEnd w:id="15730"/>
                <w:bookmarkEnd w:id="15731"/>
                <w:bookmarkEnd w:id="15732"/>
                <w:bookmarkEnd w:id="15733"/>
                <w:bookmarkEnd w:id="15734"/>
                <w:bookmarkEnd w:id="15735"/>
                <w:bookmarkEnd w:id="15736"/>
                <w:bookmarkEnd w:id="15737"/>
              </w:del>
            </w:moveFrom>
          </w:p>
        </w:tc>
        <w:bookmarkStart w:id="15738" w:name="_Toc92119787"/>
        <w:bookmarkStart w:id="15739" w:name="_Toc92120129"/>
        <w:bookmarkStart w:id="15740" w:name="_Toc92120470"/>
        <w:bookmarkStart w:id="15741" w:name="_Toc92120808"/>
        <w:bookmarkStart w:id="15742" w:name="_Toc92121149"/>
        <w:bookmarkStart w:id="15743" w:name="_Toc92121490"/>
        <w:bookmarkStart w:id="15744" w:name="_Toc92121836"/>
        <w:bookmarkStart w:id="15745" w:name="_Toc92187528"/>
        <w:bookmarkStart w:id="15746" w:name="_Toc92187871"/>
        <w:bookmarkStart w:id="15747" w:name="_Toc92191258"/>
        <w:bookmarkStart w:id="15748" w:name="_Toc92191725"/>
        <w:bookmarkStart w:id="15749" w:name="_Toc92192193"/>
        <w:bookmarkStart w:id="15750" w:name="_Toc92192578"/>
        <w:bookmarkStart w:id="15751" w:name="_Toc92192964"/>
        <w:bookmarkStart w:id="15752" w:name="_Toc92193325"/>
        <w:bookmarkStart w:id="15753" w:name="_Toc92193699"/>
        <w:bookmarkStart w:id="15754" w:name="_Toc92194045"/>
        <w:bookmarkStart w:id="15755" w:name="_Toc92194498"/>
        <w:bookmarkStart w:id="15756" w:name="_Toc92194866"/>
        <w:bookmarkStart w:id="15757" w:name="_Toc92195214"/>
        <w:bookmarkStart w:id="15758" w:name="_Toc92198125"/>
        <w:bookmarkStart w:id="15759" w:name="_Toc92200673"/>
        <w:bookmarkStart w:id="15760" w:name="_Toc92201603"/>
        <w:bookmarkStart w:id="15761" w:name="_Toc92207927"/>
        <w:bookmarkStart w:id="15762" w:name="_Toc92373753"/>
        <w:bookmarkStart w:id="15763" w:name="_Toc92375151"/>
        <w:bookmarkStart w:id="15764" w:name="_Toc92375794"/>
        <w:bookmarkStart w:id="15765" w:name="_Toc92813502"/>
        <w:bookmarkStart w:id="15766" w:name="_Toc92962724"/>
        <w:bookmarkStart w:id="15767" w:name="_Toc93130444"/>
        <w:bookmarkStart w:id="15768" w:name="_Toc94535400"/>
        <w:bookmarkStart w:id="15769" w:name="_Toc94628706"/>
        <w:bookmarkStart w:id="15770" w:name="_Toc95139976"/>
        <w:bookmarkStart w:id="15771" w:name="_Toc95231774"/>
        <w:bookmarkStart w:id="15772" w:name="_Toc97115072"/>
        <w:bookmarkStart w:id="15773" w:name="_Toc98086508"/>
        <w:bookmarkStart w:id="15774" w:name="_Toc98332744"/>
        <w:bookmarkStart w:id="15775" w:name="_Toc98333383"/>
        <w:bookmarkStart w:id="15776" w:name="_Toc98341709"/>
        <w:bookmarkStart w:id="15777" w:name="_Toc98345101"/>
        <w:bookmarkStart w:id="15778" w:name="_Toc98345628"/>
        <w:bookmarkStart w:id="15779" w:name="_Toc98346152"/>
        <w:bookmarkStart w:id="15780" w:name="_Toc98346710"/>
        <w:bookmarkStart w:id="15781" w:name="_Toc98347150"/>
        <w:bookmarkStart w:id="15782" w:name="_Toc98347590"/>
        <w:bookmarkStart w:id="15783" w:name="_Toc99536875"/>
        <w:bookmarkStart w:id="15784" w:name="_Toc99719001"/>
        <w:bookmarkStart w:id="15785" w:name="_Toc99969658"/>
        <w:bookmarkEnd w:id="15738"/>
        <w:bookmarkEnd w:id="15739"/>
        <w:bookmarkEnd w:id="15740"/>
        <w:bookmarkEnd w:id="15741"/>
        <w:bookmarkEnd w:id="15742"/>
        <w:bookmarkEnd w:id="15743"/>
        <w:bookmarkEnd w:id="15744"/>
        <w:bookmarkEnd w:id="15745"/>
        <w:bookmarkEnd w:id="15746"/>
        <w:bookmarkEnd w:id="15747"/>
        <w:bookmarkEnd w:id="15748"/>
        <w:bookmarkEnd w:id="15749"/>
        <w:bookmarkEnd w:id="15750"/>
        <w:bookmarkEnd w:id="15751"/>
        <w:bookmarkEnd w:id="15752"/>
        <w:bookmarkEnd w:id="15753"/>
        <w:bookmarkEnd w:id="15754"/>
        <w:bookmarkEnd w:id="15755"/>
        <w:bookmarkEnd w:id="15756"/>
        <w:bookmarkEnd w:id="15757"/>
        <w:bookmarkEnd w:id="15758"/>
        <w:bookmarkEnd w:id="15759"/>
        <w:bookmarkEnd w:id="15760"/>
        <w:bookmarkEnd w:id="15761"/>
        <w:bookmarkEnd w:id="15762"/>
        <w:bookmarkEnd w:id="15763"/>
        <w:bookmarkEnd w:id="15764"/>
        <w:bookmarkEnd w:id="15765"/>
        <w:bookmarkEnd w:id="15766"/>
        <w:bookmarkEnd w:id="15767"/>
        <w:bookmarkEnd w:id="15768"/>
        <w:bookmarkEnd w:id="15769"/>
        <w:bookmarkEnd w:id="15770"/>
        <w:bookmarkEnd w:id="15771"/>
        <w:bookmarkEnd w:id="15772"/>
        <w:bookmarkEnd w:id="15773"/>
        <w:bookmarkEnd w:id="15774"/>
        <w:bookmarkEnd w:id="15775"/>
        <w:bookmarkEnd w:id="15776"/>
        <w:bookmarkEnd w:id="15777"/>
        <w:bookmarkEnd w:id="15778"/>
        <w:bookmarkEnd w:id="15779"/>
        <w:bookmarkEnd w:id="15780"/>
        <w:bookmarkEnd w:id="15781"/>
        <w:bookmarkEnd w:id="15782"/>
        <w:bookmarkEnd w:id="15783"/>
        <w:bookmarkEnd w:id="15784"/>
        <w:bookmarkEnd w:id="15785"/>
      </w:tr>
      <w:tr w:rsidR="00FF153E" w:rsidRPr="00FF6A71" w:rsidDel="002929E3" w14:paraId="4109DBFE" w14:textId="4CB7886F" w:rsidTr="00711218">
        <w:trPr>
          <w:del w:id="15786" w:author="pete jones" w:date="2022-01-04T16:54:00Z"/>
        </w:trPr>
        <w:tc>
          <w:tcPr>
            <w:tcW w:w="4734" w:type="dxa"/>
          </w:tcPr>
          <w:p w14:paraId="1C826798" w14:textId="0D5C4E55" w:rsidR="00FF153E" w:rsidRPr="00FF6A71" w:rsidDel="002929E3" w:rsidRDefault="00FF153E" w:rsidP="00711218">
            <w:pPr>
              <w:rPr>
                <w:del w:id="15787" w:author="pete jones" w:date="2022-01-04T16:54:00Z"/>
                <w:moveFrom w:id="15788" w:author="pete jones" w:date="2022-01-03T12:19:00Z"/>
              </w:rPr>
            </w:pPr>
            <w:moveFrom w:id="15789" w:author="pete jones" w:date="2022-01-03T12:19:00Z">
              <w:del w:id="15790" w:author="pete jones" w:date="2022-01-04T16:54:00Z">
                <w:r w:rsidRPr="00FF6A71" w:rsidDel="002929E3">
                  <w:delText xml:space="preserve">OpenOffice Text </w:delText>
                </w:r>
                <w:bookmarkStart w:id="15791" w:name="_Toc92119788"/>
                <w:bookmarkStart w:id="15792" w:name="_Toc92120130"/>
                <w:bookmarkStart w:id="15793" w:name="_Toc92120471"/>
                <w:bookmarkStart w:id="15794" w:name="_Toc92120809"/>
                <w:bookmarkStart w:id="15795" w:name="_Toc92121150"/>
                <w:bookmarkStart w:id="15796" w:name="_Toc92121491"/>
                <w:bookmarkStart w:id="15797" w:name="_Toc92121837"/>
                <w:bookmarkStart w:id="15798" w:name="_Toc92187529"/>
                <w:bookmarkStart w:id="15799" w:name="_Toc92187872"/>
                <w:bookmarkStart w:id="15800" w:name="_Toc92191259"/>
                <w:bookmarkStart w:id="15801" w:name="_Toc92191726"/>
                <w:bookmarkStart w:id="15802" w:name="_Toc92192194"/>
                <w:bookmarkStart w:id="15803" w:name="_Toc92192579"/>
                <w:bookmarkStart w:id="15804" w:name="_Toc92192965"/>
                <w:bookmarkStart w:id="15805" w:name="_Toc92193326"/>
                <w:bookmarkStart w:id="15806" w:name="_Toc92193700"/>
                <w:bookmarkStart w:id="15807" w:name="_Toc92194046"/>
                <w:bookmarkStart w:id="15808" w:name="_Toc92194499"/>
                <w:bookmarkStart w:id="15809" w:name="_Toc92194867"/>
                <w:bookmarkStart w:id="15810" w:name="_Toc92195215"/>
                <w:bookmarkStart w:id="15811" w:name="_Toc92198126"/>
                <w:bookmarkStart w:id="15812" w:name="_Toc92200674"/>
                <w:bookmarkStart w:id="15813" w:name="_Toc92201604"/>
                <w:bookmarkStart w:id="15814" w:name="_Toc92207928"/>
                <w:bookmarkStart w:id="15815" w:name="_Toc92373754"/>
                <w:bookmarkStart w:id="15816" w:name="_Toc92375152"/>
                <w:bookmarkStart w:id="15817" w:name="_Toc92375795"/>
                <w:bookmarkStart w:id="15818" w:name="_Toc92813503"/>
                <w:bookmarkStart w:id="15819" w:name="_Toc92962725"/>
                <w:bookmarkStart w:id="15820" w:name="_Toc93130445"/>
                <w:bookmarkStart w:id="15821" w:name="_Toc94535401"/>
                <w:bookmarkStart w:id="15822" w:name="_Toc94628707"/>
                <w:bookmarkStart w:id="15823" w:name="_Toc95139977"/>
                <w:bookmarkStart w:id="15824" w:name="_Toc95231775"/>
                <w:bookmarkStart w:id="15825" w:name="_Toc97115073"/>
                <w:bookmarkStart w:id="15826" w:name="_Toc98086509"/>
                <w:bookmarkStart w:id="15827" w:name="_Toc98332745"/>
                <w:bookmarkStart w:id="15828" w:name="_Toc98333384"/>
                <w:bookmarkStart w:id="15829" w:name="_Toc98341710"/>
                <w:bookmarkStart w:id="15830" w:name="_Toc98345102"/>
                <w:bookmarkStart w:id="15831" w:name="_Toc98345629"/>
                <w:bookmarkStart w:id="15832" w:name="_Toc98346153"/>
                <w:bookmarkStart w:id="15833" w:name="_Toc98346711"/>
                <w:bookmarkStart w:id="15834" w:name="_Toc98347151"/>
                <w:bookmarkStart w:id="15835" w:name="_Toc98347591"/>
                <w:bookmarkStart w:id="15836" w:name="_Toc99536876"/>
                <w:bookmarkStart w:id="15837" w:name="_Toc99719002"/>
                <w:bookmarkStart w:id="15838" w:name="_Toc99969659"/>
                <w:bookmarkEnd w:id="15791"/>
                <w:bookmarkEnd w:id="15792"/>
                <w:bookmarkEnd w:id="15793"/>
                <w:bookmarkEnd w:id="15794"/>
                <w:bookmarkEnd w:id="15795"/>
                <w:bookmarkEnd w:id="15796"/>
                <w:bookmarkEnd w:id="15797"/>
                <w:bookmarkEnd w:id="15798"/>
                <w:bookmarkEnd w:id="15799"/>
                <w:bookmarkEnd w:id="15800"/>
                <w:bookmarkEnd w:id="15801"/>
                <w:bookmarkEnd w:id="15802"/>
                <w:bookmarkEnd w:id="15803"/>
                <w:bookmarkEnd w:id="15804"/>
                <w:bookmarkEnd w:id="15805"/>
                <w:bookmarkEnd w:id="15806"/>
                <w:bookmarkEnd w:id="15807"/>
                <w:bookmarkEnd w:id="15808"/>
                <w:bookmarkEnd w:id="15809"/>
                <w:bookmarkEnd w:id="15810"/>
                <w:bookmarkEnd w:id="15811"/>
                <w:bookmarkEnd w:id="15812"/>
                <w:bookmarkEnd w:id="15813"/>
                <w:bookmarkEnd w:id="15814"/>
                <w:bookmarkEnd w:id="15815"/>
                <w:bookmarkEnd w:id="15816"/>
                <w:bookmarkEnd w:id="15817"/>
                <w:bookmarkEnd w:id="15818"/>
                <w:bookmarkEnd w:id="15819"/>
                <w:bookmarkEnd w:id="15820"/>
                <w:bookmarkEnd w:id="15821"/>
                <w:bookmarkEnd w:id="15822"/>
                <w:bookmarkEnd w:id="15823"/>
                <w:bookmarkEnd w:id="15824"/>
                <w:bookmarkEnd w:id="15825"/>
                <w:bookmarkEnd w:id="15826"/>
                <w:bookmarkEnd w:id="15827"/>
                <w:bookmarkEnd w:id="15828"/>
                <w:bookmarkEnd w:id="15829"/>
                <w:bookmarkEnd w:id="15830"/>
                <w:bookmarkEnd w:id="15831"/>
                <w:bookmarkEnd w:id="15832"/>
                <w:bookmarkEnd w:id="15833"/>
                <w:bookmarkEnd w:id="15834"/>
                <w:bookmarkEnd w:id="15835"/>
                <w:bookmarkEnd w:id="15836"/>
                <w:bookmarkEnd w:id="15837"/>
                <w:bookmarkEnd w:id="15838"/>
              </w:del>
            </w:moveFrom>
          </w:p>
        </w:tc>
        <w:tc>
          <w:tcPr>
            <w:tcW w:w="4044" w:type="dxa"/>
          </w:tcPr>
          <w:p w14:paraId="51CD0371" w14:textId="0FBC7A96" w:rsidR="00FF153E" w:rsidRPr="00FF6A71" w:rsidDel="002929E3" w:rsidRDefault="00FF153E" w:rsidP="00711218">
            <w:pPr>
              <w:rPr>
                <w:del w:id="15839" w:author="pete jones" w:date="2022-01-04T16:54:00Z"/>
                <w:moveFrom w:id="15840" w:author="pete jones" w:date="2022-01-03T12:19:00Z"/>
              </w:rPr>
            </w:pPr>
            <w:moveFrom w:id="15841" w:author="pete jones" w:date="2022-01-03T12:19:00Z">
              <w:del w:id="15842" w:author="pete jones" w:date="2022-01-04T16:54:00Z">
                <w:r w:rsidRPr="00FF6A71" w:rsidDel="002929E3">
                  <w:delText>(.odt)</w:delText>
                </w:r>
                <w:bookmarkStart w:id="15843" w:name="_Toc92119789"/>
                <w:bookmarkStart w:id="15844" w:name="_Toc92120131"/>
                <w:bookmarkStart w:id="15845" w:name="_Toc92120472"/>
                <w:bookmarkStart w:id="15846" w:name="_Toc92120810"/>
                <w:bookmarkStart w:id="15847" w:name="_Toc92121151"/>
                <w:bookmarkStart w:id="15848" w:name="_Toc92121492"/>
                <w:bookmarkStart w:id="15849" w:name="_Toc92121838"/>
                <w:bookmarkStart w:id="15850" w:name="_Toc92187530"/>
                <w:bookmarkStart w:id="15851" w:name="_Toc92187873"/>
                <w:bookmarkStart w:id="15852" w:name="_Toc92191260"/>
                <w:bookmarkStart w:id="15853" w:name="_Toc92191727"/>
                <w:bookmarkStart w:id="15854" w:name="_Toc92192195"/>
                <w:bookmarkStart w:id="15855" w:name="_Toc92192580"/>
                <w:bookmarkStart w:id="15856" w:name="_Toc92192966"/>
                <w:bookmarkStart w:id="15857" w:name="_Toc92193327"/>
                <w:bookmarkStart w:id="15858" w:name="_Toc92193701"/>
                <w:bookmarkStart w:id="15859" w:name="_Toc92194047"/>
                <w:bookmarkStart w:id="15860" w:name="_Toc92194500"/>
                <w:bookmarkStart w:id="15861" w:name="_Toc92194868"/>
                <w:bookmarkStart w:id="15862" w:name="_Toc92195216"/>
                <w:bookmarkStart w:id="15863" w:name="_Toc92198127"/>
                <w:bookmarkStart w:id="15864" w:name="_Toc92200675"/>
                <w:bookmarkStart w:id="15865" w:name="_Toc92201605"/>
                <w:bookmarkStart w:id="15866" w:name="_Toc92207929"/>
                <w:bookmarkStart w:id="15867" w:name="_Toc92373755"/>
                <w:bookmarkStart w:id="15868" w:name="_Toc92375153"/>
                <w:bookmarkStart w:id="15869" w:name="_Toc92375796"/>
                <w:bookmarkStart w:id="15870" w:name="_Toc92813504"/>
                <w:bookmarkStart w:id="15871" w:name="_Toc92962726"/>
                <w:bookmarkStart w:id="15872" w:name="_Toc93130446"/>
                <w:bookmarkStart w:id="15873" w:name="_Toc94535402"/>
                <w:bookmarkStart w:id="15874" w:name="_Toc94628708"/>
                <w:bookmarkStart w:id="15875" w:name="_Toc95139978"/>
                <w:bookmarkStart w:id="15876" w:name="_Toc95231776"/>
                <w:bookmarkStart w:id="15877" w:name="_Toc97115074"/>
                <w:bookmarkStart w:id="15878" w:name="_Toc98086510"/>
                <w:bookmarkStart w:id="15879" w:name="_Toc98332746"/>
                <w:bookmarkStart w:id="15880" w:name="_Toc98333385"/>
                <w:bookmarkStart w:id="15881" w:name="_Toc98341711"/>
                <w:bookmarkStart w:id="15882" w:name="_Toc98345103"/>
                <w:bookmarkStart w:id="15883" w:name="_Toc98345630"/>
                <w:bookmarkStart w:id="15884" w:name="_Toc98346154"/>
                <w:bookmarkStart w:id="15885" w:name="_Toc98346712"/>
                <w:bookmarkStart w:id="15886" w:name="_Toc98347152"/>
                <w:bookmarkStart w:id="15887" w:name="_Toc98347592"/>
                <w:bookmarkStart w:id="15888" w:name="_Toc99536877"/>
                <w:bookmarkStart w:id="15889" w:name="_Toc99719003"/>
                <w:bookmarkStart w:id="15890" w:name="_Toc99969660"/>
                <w:bookmarkEnd w:id="15843"/>
                <w:bookmarkEnd w:id="15844"/>
                <w:bookmarkEnd w:id="15845"/>
                <w:bookmarkEnd w:id="15846"/>
                <w:bookmarkEnd w:id="15847"/>
                <w:bookmarkEnd w:id="15848"/>
                <w:bookmarkEnd w:id="15849"/>
                <w:bookmarkEnd w:id="15850"/>
                <w:bookmarkEnd w:id="15851"/>
                <w:bookmarkEnd w:id="15852"/>
                <w:bookmarkEnd w:id="15853"/>
                <w:bookmarkEnd w:id="15854"/>
                <w:bookmarkEnd w:id="15855"/>
                <w:bookmarkEnd w:id="15856"/>
                <w:bookmarkEnd w:id="15857"/>
                <w:bookmarkEnd w:id="15858"/>
                <w:bookmarkEnd w:id="15859"/>
                <w:bookmarkEnd w:id="15860"/>
                <w:bookmarkEnd w:id="15861"/>
                <w:bookmarkEnd w:id="15862"/>
                <w:bookmarkEnd w:id="15863"/>
                <w:bookmarkEnd w:id="15864"/>
                <w:bookmarkEnd w:id="15865"/>
                <w:bookmarkEnd w:id="15866"/>
                <w:bookmarkEnd w:id="15867"/>
                <w:bookmarkEnd w:id="15868"/>
                <w:bookmarkEnd w:id="15869"/>
                <w:bookmarkEnd w:id="15870"/>
                <w:bookmarkEnd w:id="15871"/>
                <w:bookmarkEnd w:id="15872"/>
                <w:bookmarkEnd w:id="15873"/>
                <w:bookmarkEnd w:id="15874"/>
                <w:bookmarkEnd w:id="15875"/>
                <w:bookmarkEnd w:id="15876"/>
                <w:bookmarkEnd w:id="15877"/>
                <w:bookmarkEnd w:id="15878"/>
                <w:bookmarkEnd w:id="15879"/>
                <w:bookmarkEnd w:id="15880"/>
                <w:bookmarkEnd w:id="15881"/>
                <w:bookmarkEnd w:id="15882"/>
                <w:bookmarkEnd w:id="15883"/>
                <w:bookmarkEnd w:id="15884"/>
                <w:bookmarkEnd w:id="15885"/>
                <w:bookmarkEnd w:id="15886"/>
                <w:bookmarkEnd w:id="15887"/>
                <w:bookmarkEnd w:id="15888"/>
                <w:bookmarkEnd w:id="15889"/>
                <w:bookmarkEnd w:id="15890"/>
              </w:del>
            </w:moveFrom>
          </w:p>
        </w:tc>
        <w:bookmarkStart w:id="15891" w:name="_Toc92119790"/>
        <w:bookmarkStart w:id="15892" w:name="_Toc92120132"/>
        <w:bookmarkStart w:id="15893" w:name="_Toc92120473"/>
        <w:bookmarkStart w:id="15894" w:name="_Toc92120811"/>
        <w:bookmarkStart w:id="15895" w:name="_Toc92121152"/>
        <w:bookmarkStart w:id="15896" w:name="_Toc92121493"/>
        <w:bookmarkStart w:id="15897" w:name="_Toc92121839"/>
        <w:bookmarkStart w:id="15898" w:name="_Toc92187531"/>
        <w:bookmarkStart w:id="15899" w:name="_Toc92187874"/>
        <w:bookmarkStart w:id="15900" w:name="_Toc92191261"/>
        <w:bookmarkStart w:id="15901" w:name="_Toc92191728"/>
        <w:bookmarkStart w:id="15902" w:name="_Toc92192196"/>
        <w:bookmarkStart w:id="15903" w:name="_Toc92192581"/>
        <w:bookmarkStart w:id="15904" w:name="_Toc92192967"/>
        <w:bookmarkStart w:id="15905" w:name="_Toc92193328"/>
        <w:bookmarkStart w:id="15906" w:name="_Toc92193702"/>
        <w:bookmarkStart w:id="15907" w:name="_Toc92194048"/>
        <w:bookmarkStart w:id="15908" w:name="_Toc92194501"/>
        <w:bookmarkStart w:id="15909" w:name="_Toc92194869"/>
        <w:bookmarkStart w:id="15910" w:name="_Toc92195217"/>
        <w:bookmarkStart w:id="15911" w:name="_Toc92198128"/>
        <w:bookmarkStart w:id="15912" w:name="_Toc92200676"/>
        <w:bookmarkStart w:id="15913" w:name="_Toc92201606"/>
        <w:bookmarkStart w:id="15914" w:name="_Toc92207930"/>
        <w:bookmarkStart w:id="15915" w:name="_Toc92373756"/>
        <w:bookmarkStart w:id="15916" w:name="_Toc92375154"/>
        <w:bookmarkStart w:id="15917" w:name="_Toc92375797"/>
        <w:bookmarkStart w:id="15918" w:name="_Toc92813505"/>
        <w:bookmarkStart w:id="15919" w:name="_Toc92962727"/>
        <w:bookmarkStart w:id="15920" w:name="_Toc93130447"/>
        <w:bookmarkStart w:id="15921" w:name="_Toc94535403"/>
        <w:bookmarkStart w:id="15922" w:name="_Toc94628709"/>
        <w:bookmarkStart w:id="15923" w:name="_Toc95139979"/>
        <w:bookmarkStart w:id="15924" w:name="_Toc95231777"/>
        <w:bookmarkStart w:id="15925" w:name="_Toc97115075"/>
        <w:bookmarkStart w:id="15926" w:name="_Toc98086511"/>
        <w:bookmarkStart w:id="15927" w:name="_Toc98332747"/>
        <w:bookmarkStart w:id="15928" w:name="_Toc98333386"/>
        <w:bookmarkStart w:id="15929" w:name="_Toc98341712"/>
        <w:bookmarkStart w:id="15930" w:name="_Toc98345104"/>
        <w:bookmarkStart w:id="15931" w:name="_Toc98345631"/>
        <w:bookmarkStart w:id="15932" w:name="_Toc98346155"/>
        <w:bookmarkStart w:id="15933" w:name="_Toc98346713"/>
        <w:bookmarkStart w:id="15934" w:name="_Toc98347153"/>
        <w:bookmarkStart w:id="15935" w:name="_Toc98347593"/>
        <w:bookmarkStart w:id="15936" w:name="_Toc99536878"/>
        <w:bookmarkStart w:id="15937" w:name="_Toc99719004"/>
        <w:bookmarkStart w:id="15938" w:name="_Toc99969661"/>
        <w:bookmarkEnd w:id="15891"/>
        <w:bookmarkEnd w:id="15892"/>
        <w:bookmarkEnd w:id="15893"/>
        <w:bookmarkEnd w:id="15894"/>
        <w:bookmarkEnd w:id="15895"/>
        <w:bookmarkEnd w:id="15896"/>
        <w:bookmarkEnd w:id="15897"/>
        <w:bookmarkEnd w:id="15898"/>
        <w:bookmarkEnd w:id="15899"/>
        <w:bookmarkEnd w:id="15900"/>
        <w:bookmarkEnd w:id="15901"/>
        <w:bookmarkEnd w:id="15902"/>
        <w:bookmarkEnd w:id="15903"/>
        <w:bookmarkEnd w:id="15904"/>
        <w:bookmarkEnd w:id="15905"/>
        <w:bookmarkEnd w:id="15906"/>
        <w:bookmarkEnd w:id="15907"/>
        <w:bookmarkEnd w:id="15908"/>
        <w:bookmarkEnd w:id="15909"/>
        <w:bookmarkEnd w:id="15910"/>
        <w:bookmarkEnd w:id="15911"/>
        <w:bookmarkEnd w:id="15912"/>
        <w:bookmarkEnd w:id="15913"/>
        <w:bookmarkEnd w:id="15914"/>
        <w:bookmarkEnd w:id="15915"/>
        <w:bookmarkEnd w:id="15916"/>
        <w:bookmarkEnd w:id="15917"/>
        <w:bookmarkEnd w:id="15918"/>
        <w:bookmarkEnd w:id="15919"/>
        <w:bookmarkEnd w:id="15920"/>
        <w:bookmarkEnd w:id="15921"/>
        <w:bookmarkEnd w:id="15922"/>
        <w:bookmarkEnd w:id="15923"/>
        <w:bookmarkEnd w:id="15924"/>
        <w:bookmarkEnd w:id="15925"/>
        <w:bookmarkEnd w:id="15926"/>
        <w:bookmarkEnd w:id="15927"/>
        <w:bookmarkEnd w:id="15928"/>
        <w:bookmarkEnd w:id="15929"/>
        <w:bookmarkEnd w:id="15930"/>
        <w:bookmarkEnd w:id="15931"/>
        <w:bookmarkEnd w:id="15932"/>
        <w:bookmarkEnd w:id="15933"/>
        <w:bookmarkEnd w:id="15934"/>
        <w:bookmarkEnd w:id="15935"/>
        <w:bookmarkEnd w:id="15936"/>
        <w:bookmarkEnd w:id="15937"/>
        <w:bookmarkEnd w:id="15938"/>
      </w:tr>
      <w:tr w:rsidR="00FF153E" w:rsidRPr="00FF6A71" w:rsidDel="002929E3" w14:paraId="5FB47082" w14:textId="0CEB1608" w:rsidTr="00711218">
        <w:trPr>
          <w:del w:id="15939" w:author="pete jones" w:date="2022-01-04T16:54:00Z"/>
        </w:trPr>
        <w:tc>
          <w:tcPr>
            <w:tcW w:w="4734" w:type="dxa"/>
          </w:tcPr>
          <w:p w14:paraId="3249863A" w14:textId="0A7EDC3E" w:rsidR="00FF153E" w:rsidRPr="00FF6A71" w:rsidDel="002929E3" w:rsidRDefault="00FF153E" w:rsidP="00711218">
            <w:pPr>
              <w:rPr>
                <w:del w:id="15940" w:author="pete jones" w:date="2022-01-04T16:54:00Z"/>
                <w:moveFrom w:id="15941" w:author="pete jones" w:date="2022-01-03T12:19:00Z"/>
              </w:rPr>
            </w:pPr>
            <w:moveFrom w:id="15942" w:author="pete jones" w:date="2022-01-03T12:19:00Z">
              <w:del w:id="15943" w:author="pete jones" w:date="2022-01-04T16:54:00Z">
                <w:r w:rsidRPr="00FF6A71" w:rsidDel="002929E3">
                  <w:delText xml:space="preserve">WordPerfect </w:delText>
                </w:r>
                <w:bookmarkStart w:id="15944" w:name="_Toc92119791"/>
                <w:bookmarkStart w:id="15945" w:name="_Toc92120133"/>
                <w:bookmarkStart w:id="15946" w:name="_Toc92120474"/>
                <w:bookmarkStart w:id="15947" w:name="_Toc92120812"/>
                <w:bookmarkStart w:id="15948" w:name="_Toc92121153"/>
                <w:bookmarkStart w:id="15949" w:name="_Toc92121494"/>
                <w:bookmarkStart w:id="15950" w:name="_Toc92121840"/>
                <w:bookmarkStart w:id="15951" w:name="_Toc92187532"/>
                <w:bookmarkStart w:id="15952" w:name="_Toc92187875"/>
                <w:bookmarkStart w:id="15953" w:name="_Toc92191262"/>
                <w:bookmarkStart w:id="15954" w:name="_Toc92191729"/>
                <w:bookmarkStart w:id="15955" w:name="_Toc92192197"/>
                <w:bookmarkStart w:id="15956" w:name="_Toc92192582"/>
                <w:bookmarkStart w:id="15957" w:name="_Toc92192968"/>
                <w:bookmarkStart w:id="15958" w:name="_Toc92193329"/>
                <w:bookmarkStart w:id="15959" w:name="_Toc92193703"/>
                <w:bookmarkStart w:id="15960" w:name="_Toc92194049"/>
                <w:bookmarkStart w:id="15961" w:name="_Toc92194502"/>
                <w:bookmarkStart w:id="15962" w:name="_Toc92194870"/>
                <w:bookmarkStart w:id="15963" w:name="_Toc92195218"/>
                <w:bookmarkStart w:id="15964" w:name="_Toc92198129"/>
                <w:bookmarkStart w:id="15965" w:name="_Toc92200677"/>
                <w:bookmarkStart w:id="15966" w:name="_Toc92201607"/>
                <w:bookmarkStart w:id="15967" w:name="_Toc92207931"/>
                <w:bookmarkStart w:id="15968" w:name="_Toc92373757"/>
                <w:bookmarkStart w:id="15969" w:name="_Toc92375155"/>
                <w:bookmarkStart w:id="15970" w:name="_Toc92375798"/>
                <w:bookmarkStart w:id="15971" w:name="_Toc92813506"/>
                <w:bookmarkStart w:id="15972" w:name="_Toc92962728"/>
                <w:bookmarkStart w:id="15973" w:name="_Toc93130448"/>
                <w:bookmarkStart w:id="15974" w:name="_Toc94535404"/>
                <w:bookmarkStart w:id="15975" w:name="_Toc94628710"/>
                <w:bookmarkStart w:id="15976" w:name="_Toc95139980"/>
                <w:bookmarkStart w:id="15977" w:name="_Toc95231778"/>
                <w:bookmarkStart w:id="15978" w:name="_Toc97115076"/>
                <w:bookmarkStart w:id="15979" w:name="_Toc98086512"/>
                <w:bookmarkStart w:id="15980" w:name="_Toc98332748"/>
                <w:bookmarkStart w:id="15981" w:name="_Toc98333387"/>
                <w:bookmarkStart w:id="15982" w:name="_Toc98341713"/>
                <w:bookmarkStart w:id="15983" w:name="_Toc98345105"/>
                <w:bookmarkStart w:id="15984" w:name="_Toc98345632"/>
                <w:bookmarkStart w:id="15985" w:name="_Toc98346156"/>
                <w:bookmarkStart w:id="15986" w:name="_Toc98346714"/>
                <w:bookmarkStart w:id="15987" w:name="_Toc98347154"/>
                <w:bookmarkStart w:id="15988" w:name="_Toc98347594"/>
                <w:bookmarkStart w:id="15989" w:name="_Toc99536879"/>
                <w:bookmarkStart w:id="15990" w:name="_Toc99719005"/>
                <w:bookmarkStart w:id="15991" w:name="_Toc99969662"/>
                <w:bookmarkEnd w:id="15944"/>
                <w:bookmarkEnd w:id="15945"/>
                <w:bookmarkEnd w:id="15946"/>
                <w:bookmarkEnd w:id="15947"/>
                <w:bookmarkEnd w:id="15948"/>
                <w:bookmarkEnd w:id="15949"/>
                <w:bookmarkEnd w:id="15950"/>
                <w:bookmarkEnd w:id="15951"/>
                <w:bookmarkEnd w:id="15952"/>
                <w:bookmarkEnd w:id="15953"/>
                <w:bookmarkEnd w:id="15954"/>
                <w:bookmarkEnd w:id="15955"/>
                <w:bookmarkEnd w:id="15956"/>
                <w:bookmarkEnd w:id="15957"/>
                <w:bookmarkEnd w:id="15958"/>
                <w:bookmarkEnd w:id="15959"/>
                <w:bookmarkEnd w:id="15960"/>
                <w:bookmarkEnd w:id="15961"/>
                <w:bookmarkEnd w:id="15962"/>
                <w:bookmarkEnd w:id="15963"/>
                <w:bookmarkEnd w:id="15964"/>
                <w:bookmarkEnd w:id="15965"/>
                <w:bookmarkEnd w:id="15966"/>
                <w:bookmarkEnd w:id="15967"/>
                <w:bookmarkEnd w:id="15968"/>
                <w:bookmarkEnd w:id="15969"/>
                <w:bookmarkEnd w:id="15970"/>
                <w:bookmarkEnd w:id="15971"/>
                <w:bookmarkEnd w:id="15972"/>
                <w:bookmarkEnd w:id="15973"/>
                <w:bookmarkEnd w:id="15974"/>
                <w:bookmarkEnd w:id="15975"/>
                <w:bookmarkEnd w:id="15976"/>
                <w:bookmarkEnd w:id="15977"/>
                <w:bookmarkEnd w:id="15978"/>
                <w:bookmarkEnd w:id="15979"/>
                <w:bookmarkEnd w:id="15980"/>
                <w:bookmarkEnd w:id="15981"/>
                <w:bookmarkEnd w:id="15982"/>
                <w:bookmarkEnd w:id="15983"/>
                <w:bookmarkEnd w:id="15984"/>
                <w:bookmarkEnd w:id="15985"/>
                <w:bookmarkEnd w:id="15986"/>
                <w:bookmarkEnd w:id="15987"/>
                <w:bookmarkEnd w:id="15988"/>
                <w:bookmarkEnd w:id="15989"/>
                <w:bookmarkEnd w:id="15990"/>
                <w:bookmarkEnd w:id="15991"/>
              </w:del>
            </w:moveFrom>
          </w:p>
        </w:tc>
        <w:tc>
          <w:tcPr>
            <w:tcW w:w="4044" w:type="dxa"/>
          </w:tcPr>
          <w:p w14:paraId="49AF2893" w14:textId="3E9FA0DD" w:rsidR="00FF153E" w:rsidRPr="00FF6A71" w:rsidDel="002929E3" w:rsidRDefault="00FF153E" w:rsidP="00711218">
            <w:pPr>
              <w:rPr>
                <w:del w:id="15992" w:author="pete jones" w:date="2022-01-04T16:54:00Z"/>
                <w:moveFrom w:id="15993" w:author="pete jones" w:date="2022-01-03T12:19:00Z"/>
              </w:rPr>
            </w:pPr>
            <w:moveFrom w:id="15994" w:author="pete jones" w:date="2022-01-03T12:19:00Z">
              <w:del w:id="15995" w:author="pete jones" w:date="2022-01-04T16:54:00Z">
                <w:r w:rsidRPr="00FF6A71" w:rsidDel="002929E3">
                  <w:delText>(.wpd)</w:delText>
                </w:r>
                <w:bookmarkStart w:id="15996" w:name="_Toc92119792"/>
                <w:bookmarkStart w:id="15997" w:name="_Toc92120134"/>
                <w:bookmarkStart w:id="15998" w:name="_Toc92120475"/>
                <w:bookmarkStart w:id="15999" w:name="_Toc92120813"/>
                <w:bookmarkStart w:id="16000" w:name="_Toc92121154"/>
                <w:bookmarkStart w:id="16001" w:name="_Toc92121495"/>
                <w:bookmarkStart w:id="16002" w:name="_Toc92121841"/>
                <w:bookmarkStart w:id="16003" w:name="_Toc92187533"/>
                <w:bookmarkStart w:id="16004" w:name="_Toc92187876"/>
                <w:bookmarkStart w:id="16005" w:name="_Toc92191263"/>
                <w:bookmarkStart w:id="16006" w:name="_Toc92191730"/>
                <w:bookmarkStart w:id="16007" w:name="_Toc92192198"/>
                <w:bookmarkStart w:id="16008" w:name="_Toc92192583"/>
                <w:bookmarkStart w:id="16009" w:name="_Toc92192969"/>
                <w:bookmarkStart w:id="16010" w:name="_Toc92193330"/>
                <w:bookmarkStart w:id="16011" w:name="_Toc92193704"/>
                <w:bookmarkStart w:id="16012" w:name="_Toc92194050"/>
                <w:bookmarkStart w:id="16013" w:name="_Toc92194503"/>
                <w:bookmarkStart w:id="16014" w:name="_Toc92194871"/>
                <w:bookmarkStart w:id="16015" w:name="_Toc92195219"/>
                <w:bookmarkStart w:id="16016" w:name="_Toc92198130"/>
                <w:bookmarkStart w:id="16017" w:name="_Toc92200678"/>
                <w:bookmarkStart w:id="16018" w:name="_Toc92201608"/>
                <w:bookmarkStart w:id="16019" w:name="_Toc92207932"/>
                <w:bookmarkStart w:id="16020" w:name="_Toc92373758"/>
                <w:bookmarkStart w:id="16021" w:name="_Toc92375156"/>
                <w:bookmarkStart w:id="16022" w:name="_Toc92375799"/>
                <w:bookmarkStart w:id="16023" w:name="_Toc92813507"/>
                <w:bookmarkStart w:id="16024" w:name="_Toc92962729"/>
                <w:bookmarkStart w:id="16025" w:name="_Toc93130449"/>
                <w:bookmarkStart w:id="16026" w:name="_Toc94535405"/>
                <w:bookmarkStart w:id="16027" w:name="_Toc94628711"/>
                <w:bookmarkStart w:id="16028" w:name="_Toc95139981"/>
                <w:bookmarkStart w:id="16029" w:name="_Toc95231779"/>
                <w:bookmarkStart w:id="16030" w:name="_Toc97115077"/>
                <w:bookmarkStart w:id="16031" w:name="_Toc98086513"/>
                <w:bookmarkStart w:id="16032" w:name="_Toc98332749"/>
                <w:bookmarkStart w:id="16033" w:name="_Toc98333388"/>
                <w:bookmarkStart w:id="16034" w:name="_Toc98341714"/>
                <w:bookmarkStart w:id="16035" w:name="_Toc98345106"/>
                <w:bookmarkStart w:id="16036" w:name="_Toc98345633"/>
                <w:bookmarkStart w:id="16037" w:name="_Toc98346157"/>
                <w:bookmarkStart w:id="16038" w:name="_Toc98346715"/>
                <w:bookmarkStart w:id="16039" w:name="_Toc98347155"/>
                <w:bookmarkStart w:id="16040" w:name="_Toc98347595"/>
                <w:bookmarkStart w:id="16041" w:name="_Toc99536880"/>
                <w:bookmarkStart w:id="16042" w:name="_Toc99719006"/>
                <w:bookmarkStart w:id="16043" w:name="_Toc99969663"/>
                <w:bookmarkEnd w:id="15996"/>
                <w:bookmarkEnd w:id="15997"/>
                <w:bookmarkEnd w:id="15998"/>
                <w:bookmarkEnd w:id="15999"/>
                <w:bookmarkEnd w:id="16000"/>
                <w:bookmarkEnd w:id="16001"/>
                <w:bookmarkEnd w:id="16002"/>
                <w:bookmarkEnd w:id="16003"/>
                <w:bookmarkEnd w:id="16004"/>
                <w:bookmarkEnd w:id="16005"/>
                <w:bookmarkEnd w:id="16006"/>
                <w:bookmarkEnd w:id="16007"/>
                <w:bookmarkEnd w:id="16008"/>
                <w:bookmarkEnd w:id="16009"/>
                <w:bookmarkEnd w:id="16010"/>
                <w:bookmarkEnd w:id="16011"/>
                <w:bookmarkEnd w:id="16012"/>
                <w:bookmarkEnd w:id="16013"/>
                <w:bookmarkEnd w:id="16014"/>
                <w:bookmarkEnd w:id="16015"/>
                <w:bookmarkEnd w:id="16016"/>
                <w:bookmarkEnd w:id="16017"/>
                <w:bookmarkEnd w:id="16018"/>
                <w:bookmarkEnd w:id="16019"/>
                <w:bookmarkEnd w:id="16020"/>
                <w:bookmarkEnd w:id="16021"/>
                <w:bookmarkEnd w:id="16022"/>
                <w:bookmarkEnd w:id="16023"/>
                <w:bookmarkEnd w:id="16024"/>
                <w:bookmarkEnd w:id="16025"/>
                <w:bookmarkEnd w:id="16026"/>
                <w:bookmarkEnd w:id="16027"/>
                <w:bookmarkEnd w:id="16028"/>
                <w:bookmarkEnd w:id="16029"/>
                <w:bookmarkEnd w:id="16030"/>
                <w:bookmarkEnd w:id="16031"/>
                <w:bookmarkEnd w:id="16032"/>
                <w:bookmarkEnd w:id="16033"/>
                <w:bookmarkEnd w:id="16034"/>
                <w:bookmarkEnd w:id="16035"/>
                <w:bookmarkEnd w:id="16036"/>
                <w:bookmarkEnd w:id="16037"/>
                <w:bookmarkEnd w:id="16038"/>
                <w:bookmarkEnd w:id="16039"/>
                <w:bookmarkEnd w:id="16040"/>
                <w:bookmarkEnd w:id="16041"/>
                <w:bookmarkEnd w:id="16042"/>
                <w:bookmarkEnd w:id="16043"/>
              </w:del>
            </w:moveFrom>
          </w:p>
        </w:tc>
        <w:bookmarkStart w:id="16044" w:name="_Toc92119793"/>
        <w:bookmarkStart w:id="16045" w:name="_Toc92120135"/>
        <w:bookmarkStart w:id="16046" w:name="_Toc92120476"/>
        <w:bookmarkStart w:id="16047" w:name="_Toc92120814"/>
        <w:bookmarkStart w:id="16048" w:name="_Toc92121155"/>
        <w:bookmarkStart w:id="16049" w:name="_Toc92121496"/>
        <w:bookmarkStart w:id="16050" w:name="_Toc92121842"/>
        <w:bookmarkStart w:id="16051" w:name="_Toc92187534"/>
        <w:bookmarkStart w:id="16052" w:name="_Toc92187877"/>
        <w:bookmarkStart w:id="16053" w:name="_Toc92191264"/>
        <w:bookmarkStart w:id="16054" w:name="_Toc92191731"/>
        <w:bookmarkStart w:id="16055" w:name="_Toc92192199"/>
        <w:bookmarkStart w:id="16056" w:name="_Toc92192584"/>
        <w:bookmarkStart w:id="16057" w:name="_Toc92192970"/>
        <w:bookmarkStart w:id="16058" w:name="_Toc92193331"/>
        <w:bookmarkStart w:id="16059" w:name="_Toc92193705"/>
        <w:bookmarkStart w:id="16060" w:name="_Toc92194051"/>
        <w:bookmarkStart w:id="16061" w:name="_Toc92194504"/>
        <w:bookmarkStart w:id="16062" w:name="_Toc92194872"/>
        <w:bookmarkStart w:id="16063" w:name="_Toc92195220"/>
        <w:bookmarkStart w:id="16064" w:name="_Toc92198131"/>
        <w:bookmarkStart w:id="16065" w:name="_Toc92200679"/>
        <w:bookmarkStart w:id="16066" w:name="_Toc92201609"/>
        <w:bookmarkStart w:id="16067" w:name="_Toc92207933"/>
        <w:bookmarkStart w:id="16068" w:name="_Toc92373759"/>
        <w:bookmarkStart w:id="16069" w:name="_Toc92375157"/>
        <w:bookmarkStart w:id="16070" w:name="_Toc92375800"/>
        <w:bookmarkStart w:id="16071" w:name="_Toc92813508"/>
        <w:bookmarkStart w:id="16072" w:name="_Toc92962730"/>
        <w:bookmarkStart w:id="16073" w:name="_Toc93130450"/>
        <w:bookmarkStart w:id="16074" w:name="_Toc94535406"/>
        <w:bookmarkStart w:id="16075" w:name="_Toc94628712"/>
        <w:bookmarkStart w:id="16076" w:name="_Toc95139982"/>
        <w:bookmarkStart w:id="16077" w:name="_Toc95231780"/>
        <w:bookmarkStart w:id="16078" w:name="_Toc97115078"/>
        <w:bookmarkStart w:id="16079" w:name="_Toc98086514"/>
        <w:bookmarkStart w:id="16080" w:name="_Toc98332750"/>
        <w:bookmarkStart w:id="16081" w:name="_Toc98333389"/>
        <w:bookmarkStart w:id="16082" w:name="_Toc98341715"/>
        <w:bookmarkStart w:id="16083" w:name="_Toc98345107"/>
        <w:bookmarkStart w:id="16084" w:name="_Toc98345634"/>
        <w:bookmarkStart w:id="16085" w:name="_Toc98346158"/>
        <w:bookmarkStart w:id="16086" w:name="_Toc98346716"/>
        <w:bookmarkStart w:id="16087" w:name="_Toc98347156"/>
        <w:bookmarkStart w:id="16088" w:name="_Toc98347596"/>
        <w:bookmarkStart w:id="16089" w:name="_Toc99536881"/>
        <w:bookmarkStart w:id="16090" w:name="_Toc99719007"/>
        <w:bookmarkStart w:id="16091" w:name="_Toc99969664"/>
        <w:bookmarkEnd w:id="16044"/>
        <w:bookmarkEnd w:id="16045"/>
        <w:bookmarkEnd w:id="16046"/>
        <w:bookmarkEnd w:id="16047"/>
        <w:bookmarkEnd w:id="16048"/>
        <w:bookmarkEnd w:id="16049"/>
        <w:bookmarkEnd w:id="16050"/>
        <w:bookmarkEnd w:id="16051"/>
        <w:bookmarkEnd w:id="16052"/>
        <w:bookmarkEnd w:id="16053"/>
        <w:bookmarkEnd w:id="16054"/>
        <w:bookmarkEnd w:id="16055"/>
        <w:bookmarkEnd w:id="16056"/>
        <w:bookmarkEnd w:id="16057"/>
        <w:bookmarkEnd w:id="16058"/>
        <w:bookmarkEnd w:id="16059"/>
        <w:bookmarkEnd w:id="16060"/>
        <w:bookmarkEnd w:id="16061"/>
        <w:bookmarkEnd w:id="16062"/>
        <w:bookmarkEnd w:id="16063"/>
        <w:bookmarkEnd w:id="16064"/>
        <w:bookmarkEnd w:id="16065"/>
        <w:bookmarkEnd w:id="16066"/>
        <w:bookmarkEnd w:id="16067"/>
        <w:bookmarkEnd w:id="16068"/>
        <w:bookmarkEnd w:id="16069"/>
        <w:bookmarkEnd w:id="16070"/>
        <w:bookmarkEnd w:id="16071"/>
        <w:bookmarkEnd w:id="16072"/>
        <w:bookmarkEnd w:id="16073"/>
        <w:bookmarkEnd w:id="16074"/>
        <w:bookmarkEnd w:id="16075"/>
        <w:bookmarkEnd w:id="16076"/>
        <w:bookmarkEnd w:id="16077"/>
        <w:bookmarkEnd w:id="16078"/>
        <w:bookmarkEnd w:id="16079"/>
        <w:bookmarkEnd w:id="16080"/>
        <w:bookmarkEnd w:id="16081"/>
        <w:bookmarkEnd w:id="16082"/>
        <w:bookmarkEnd w:id="16083"/>
        <w:bookmarkEnd w:id="16084"/>
        <w:bookmarkEnd w:id="16085"/>
        <w:bookmarkEnd w:id="16086"/>
        <w:bookmarkEnd w:id="16087"/>
        <w:bookmarkEnd w:id="16088"/>
        <w:bookmarkEnd w:id="16089"/>
        <w:bookmarkEnd w:id="16090"/>
        <w:bookmarkEnd w:id="16091"/>
      </w:tr>
      <w:tr w:rsidR="00FF153E" w:rsidRPr="00FF6A71" w:rsidDel="002929E3" w14:paraId="0CF01D7C" w14:textId="13497941" w:rsidTr="00711218">
        <w:trPr>
          <w:del w:id="16092" w:author="pete jones" w:date="2022-01-04T16:54:00Z"/>
        </w:trPr>
        <w:tc>
          <w:tcPr>
            <w:tcW w:w="4734" w:type="dxa"/>
          </w:tcPr>
          <w:p w14:paraId="284D14A7" w14:textId="1B668910" w:rsidR="00FF153E" w:rsidRPr="00FF6A71" w:rsidDel="002929E3" w:rsidRDefault="00FF153E" w:rsidP="00711218">
            <w:pPr>
              <w:rPr>
                <w:del w:id="16093" w:author="pete jones" w:date="2022-01-04T16:54:00Z"/>
                <w:moveFrom w:id="16094" w:author="pete jones" w:date="2022-01-03T12:19:00Z"/>
              </w:rPr>
            </w:pPr>
            <w:moveFrom w:id="16095" w:author="pete jones" w:date="2022-01-03T12:19:00Z">
              <w:del w:id="16096" w:author="pete jones" w:date="2022-01-04T16:54:00Z">
                <w:r w:rsidRPr="00FF6A71" w:rsidDel="002929E3">
                  <w:delText xml:space="preserve">PostScript </w:delText>
                </w:r>
                <w:bookmarkStart w:id="16097" w:name="_Toc92119794"/>
                <w:bookmarkStart w:id="16098" w:name="_Toc92120136"/>
                <w:bookmarkStart w:id="16099" w:name="_Toc92120477"/>
                <w:bookmarkStart w:id="16100" w:name="_Toc92120815"/>
                <w:bookmarkStart w:id="16101" w:name="_Toc92121156"/>
                <w:bookmarkStart w:id="16102" w:name="_Toc92121497"/>
                <w:bookmarkStart w:id="16103" w:name="_Toc92121843"/>
                <w:bookmarkStart w:id="16104" w:name="_Toc92187535"/>
                <w:bookmarkStart w:id="16105" w:name="_Toc92187878"/>
                <w:bookmarkStart w:id="16106" w:name="_Toc92191265"/>
                <w:bookmarkStart w:id="16107" w:name="_Toc92191732"/>
                <w:bookmarkStart w:id="16108" w:name="_Toc92192200"/>
                <w:bookmarkStart w:id="16109" w:name="_Toc92192585"/>
                <w:bookmarkStart w:id="16110" w:name="_Toc92192971"/>
                <w:bookmarkStart w:id="16111" w:name="_Toc92193332"/>
                <w:bookmarkStart w:id="16112" w:name="_Toc92193706"/>
                <w:bookmarkStart w:id="16113" w:name="_Toc92194052"/>
                <w:bookmarkStart w:id="16114" w:name="_Toc92194505"/>
                <w:bookmarkStart w:id="16115" w:name="_Toc92194873"/>
                <w:bookmarkStart w:id="16116" w:name="_Toc92195221"/>
                <w:bookmarkStart w:id="16117" w:name="_Toc92198132"/>
                <w:bookmarkStart w:id="16118" w:name="_Toc92200680"/>
                <w:bookmarkStart w:id="16119" w:name="_Toc92201610"/>
                <w:bookmarkStart w:id="16120" w:name="_Toc92207934"/>
                <w:bookmarkStart w:id="16121" w:name="_Toc92373760"/>
                <w:bookmarkStart w:id="16122" w:name="_Toc92375158"/>
                <w:bookmarkStart w:id="16123" w:name="_Toc92375801"/>
                <w:bookmarkStart w:id="16124" w:name="_Toc92813509"/>
                <w:bookmarkStart w:id="16125" w:name="_Toc92962731"/>
                <w:bookmarkStart w:id="16126" w:name="_Toc93130451"/>
                <w:bookmarkStart w:id="16127" w:name="_Toc94535407"/>
                <w:bookmarkStart w:id="16128" w:name="_Toc94628713"/>
                <w:bookmarkStart w:id="16129" w:name="_Toc95139983"/>
                <w:bookmarkStart w:id="16130" w:name="_Toc95231781"/>
                <w:bookmarkStart w:id="16131" w:name="_Toc97115079"/>
                <w:bookmarkStart w:id="16132" w:name="_Toc98086515"/>
                <w:bookmarkStart w:id="16133" w:name="_Toc98332751"/>
                <w:bookmarkStart w:id="16134" w:name="_Toc98333390"/>
                <w:bookmarkStart w:id="16135" w:name="_Toc98341716"/>
                <w:bookmarkStart w:id="16136" w:name="_Toc98345108"/>
                <w:bookmarkStart w:id="16137" w:name="_Toc98345635"/>
                <w:bookmarkStart w:id="16138" w:name="_Toc98346159"/>
                <w:bookmarkStart w:id="16139" w:name="_Toc98346717"/>
                <w:bookmarkStart w:id="16140" w:name="_Toc98347157"/>
                <w:bookmarkStart w:id="16141" w:name="_Toc98347597"/>
                <w:bookmarkStart w:id="16142" w:name="_Toc99536882"/>
                <w:bookmarkStart w:id="16143" w:name="_Toc99719008"/>
                <w:bookmarkStart w:id="16144" w:name="_Toc99969665"/>
                <w:bookmarkEnd w:id="16097"/>
                <w:bookmarkEnd w:id="16098"/>
                <w:bookmarkEnd w:id="16099"/>
                <w:bookmarkEnd w:id="16100"/>
                <w:bookmarkEnd w:id="16101"/>
                <w:bookmarkEnd w:id="16102"/>
                <w:bookmarkEnd w:id="16103"/>
                <w:bookmarkEnd w:id="16104"/>
                <w:bookmarkEnd w:id="16105"/>
                <w:bookmarkEnd w:id="16106"/>
                <w:bookmarkEnd w:id="16107"/>
                <w:bookmarkEnd w:id="16108"/>
                <w:bookmarkEnd w:id="16109"/>
                <w:bookmarkEnd w:id="16110"/>
                <w:bookmarkEnd w:id="16111"/>
                <w:bookmarkEnd w:id="16112"/>
                <w:bookmarkEnd w:id="16113"/>
                <w:bookmarkEnd w:id="16114"/>
                <w:bookmarkEnd w:id="16115"/>
                <w:bookmarkEnd w:id="16116"/>
                <w:bookmarkEnd w:id="16117"/>
                <w:bookmarkEnd w:id="16118"/>
                <w:bookmarkEnd w:id="16119"/>
                <w:bookmarkEnd w:id="16120"/>
                <w:bookmarkEnd w:id="16121"/>
                <w:bookmarkEnd w:id="16122"/>
                <w:bookmarkEnd w:id="16123"/>
                <w:bookmarkEnd w:id="16124"/>
                <w:bookmarkEnd w:id="16125"/>
                <w:bookmarkEnd w:id="16126"/>
                <w:bookmarkEnd w:id="16127"/>
                <w:bookmarkEnd w:id="16128"/>
                <w:bookmarkEnd w:id="16129"/>
                <w:bookmarkEnd w:id="16130"/>
                <w:bookmarkEnd w:id="16131"/>
                <w:bookmarkEnd w:id="16132"/>
                <w:bookmarkEnd w:id="16133"/>
                <w:bookmarkEnd w:id="16134"/>
                <w:bookmarkEnd w:id="16135"/>
                <w:bookmarkEnd w:id="16136"/>
                <w:bookmarkEnd w:id="16137"/>
                <w:bookmarkEnd w:id="16138"/>
                <w:bookmarkEnd w:id="16139"/>
                <w:bookmarkEnd w:id="16140"/>
                <w:bookmarkEnd w:id="16141"/>
                <w:bookmarkEnd w:id="16142"/>
                <w:bookmarkEnd w:id="16143"/>
                <w:bookmarkEnd w:id="16144"/>
              </w:del>
            </w:moveFrom>
          </w:p>
        </w:tc>
        <w:tc>
          <w:tcPr>
            <w:tcW w:w="4044" w:type="dxa"/>
          </w:tcPr>
          <w:p w14:paraId="301E13F3" w14:textId="1D60527E" w:rsidR="00FF153E" w:rsidRPr="00FF6A71" w:rsidDel="002929E3" w:rsidRDefault="00FF153E" w:rsidP="00711218">
            <w:pPr>
              <w:rPr>
                <w:del w:id="16145" w:author="pete jones" w:date="2022-01-04T16:54:00Z"/>
                <w:moveFrom w:id="16146" w:author="pete jones" w:date="2022-01-03T12:19:00Z"/>
              </w:rPr>
            </w:pPr>
            <w:moveFrom w:id="16147" w:author="pete jones" w:date="2022-01-03T12:19:00Z">
              <w:del w:id="16148" w:author="pete jones" w:date="2022-01-04T16:54:00Z">
                <w:r w:rsidRPr="00FF6A71" w:rsidDel="002929E3">
                  <w:delText>(.ps/.eps)</w:delText>
                </w:r>
                <w:bookmarkStart w:id="16149" w:name="_Toc92119795"/>
                <w:bookmarkStart w:id="16150" w:name="_Toc92120137"/>
                <w:bookmarkStart w:id="16151" w:name="_Toc92120478"/>
                <w:bookmarkStart w:id="16152" w:name="_Toc92120816"/>
                <w:bookmarkStart w:id="16153" w:name="_Toc92121157"/>
                <w:bookmarkStart w:id="16154" w:name="_Toc92121498"/>
                <w:bookmarkStart w:id="16155" w:name="_Toc92121844"/>
                <w:bookmarkStart w:id="16156" w:name="_Toc92187536"/>
                <w:bookmarkStart w:id="16157" w:name="_Toc92187879"/>
                <w:bookmarkStart w:id="16158" w:name="_Toc92191266"/>
                <w:bookmarkStart w:id="16159" w:name="_Toc92191733"/>
                <w:bookmarkStart w:id="16160" w:name="_Toc92192201"/>
                <w:bookmarkStart w:id="16161" w:name="_Toc92192586"/>
                <w:bookmarkStart w:id="16162" w:name="_Toc92192972"/>
                <w:bookmarkStart w:id="16163" w:name="_Toc92193333"/>
                <w:bookmarkStart w:id="16164" w:name="_Toc92193707"/>
                <w:bookmarkStart w:id="16165" w:name="_Toc92194053"/>
                <w:bookmarkStart w:id="16166" w:name="_Toc92194506"/>
                <w:bookmarkStart w:id="16167" w:name="_Toc92194874"/>
                <w:bookmarkStart w:id="16168" w:name="_Toc92195222"/>
                <w:bookmarkStart w:id="16169" w:name="_Toc92198133"/>
                <w:bookmarkStart w:id="16170" w:name="_Toc92200681"/>
                <w:bookmarkStart w:id="16171" w:name="_Toc92201611"/>
                <w:bookmarkStart w:id="16172" w:name="_Toc92207935"/>
                <w:bookmarkStart w:id="16173" w:name="_Toc92373761"/>
                <w:bookmarkStart w:id="16174" w:name="_Toc92375159"/>
                <w:bookmarkStart w:id="16175" w:name="_Toc92375802"/>
                <w:bookmarkStart w:id="16176" w:name="_Toc92813510"/>
                <w:bookmarkStart w:id="16177" w:name="_Toc92962732"/>
                <w:bookmarkStart w:id="16178" w:name="_Toc93130452"/>
                <w:bookmarkStart w:id="16179" w:name="_Toc94535408"/>
                <w:bookmarkStart w:id="16180" w:name="_Toc94628714"/>
                <w:bookmarkStart w:id="16181" w:name="_Toc95139984"/>
                <w:bookmarkStart w:id="16182" w:name="_Toc95231782"/>
                <w:bookmarkStart w:id="16183" w:name="_Toc97115080"/>
                <w:bookmarkStart w:id="16184" w:name="_Toc98086516"/>
                <w:bookmarkStart w:id="16185" w:name="_Toc98332752"/>
                <w:bookmarkStart w:id="16186" w:name="_Toc98333391"/>
                <w:bookmarkStart w:id="16187" w:name="_Toc98341717"/>
                <w:bookmarkStart w:id="16188" w:name="_Toc98345109"/>
                <w:bookmarkStart w:id="16189" w:name="_Toc98345636"/>
                <w:bookmarkStart w:id="16190" w:name="_Toc98346160"/>
                <w:bookmarkStart w:id="16191" w:name="_Toc98346718"/>
                <w:bookmarkStart w:id="16192" w:name="_Toc98347158"/>
                <w:bookmarkStart w:id="16193" w:name="_Toc98347598"/>
                <w:bookmarkStart w:id="16194" w:name="_Toc99536883"/>
                <w:bookmarkStart w:id="16195" w:name="_Toc99719009"/>
                <w:bookmarkStart w:id="16196" w:name="_Toc99969666"/>
                <w:bookmarkEnd w:id="16149"/>
                <w:bookmarkEnd w:id="16150"/>
                <w:bookmarkEnd w:id="16151"/>
                <w:bookmarkEnd w:id="16152"/>
                <w:bookmarkEnd w:id="16153"/>
                <w:bookmarkEnd w:id="16154"/>
                <w:bookmarkEnd w:id="16155"/>
                <w:bookmarkEnd w:id="16156"/>
                <w:bookmarkEnd w:id="16157"/>
                <w:bookmarkEnd w:id="16158"/>
                <w:bookmarkEnd w:id="16159"/>
                <w:bookmarkEnd w:id="16160"/>
                <w:bookmarkEnd w:id="16161"/>
                <w:bookmarkEnd w:id="16162"/>
                <w:bookmarkEnd w:id="16163"/>
                <w:bookmarkEnd w:id="16164"/>
                <w:bookmarkEnd w:id="16165"/>
                <w:bookmarkEnd w:id="16166"/>
                <w:bookmarkEnd w:id="16167"/>
                <w:bookmarkEnd w:id="16168"/>
                <w:bookmarkEnd w:id="16169"/>
                <w:bookmarkEnd w:id="16170"/>
                <w:bookmarkEnd w:id="16171"/>
                <w:bookmarkEnd w:id="16172"/>
                <w:bookmarkEnd w:id="16173"/>
                <w:bookmarkEnd w:id="16174"/>
                <w:bookmarkEnd w:id="16175"/>
                <w:bookmarkEnd w:id="16176"/>
                <w:bookmarkEnd w:id="16177"/>
                <w:bookmarkEnd w:id="16178"/>
                <w:bookmarkEnd w:id="16179"/>
                <w:bookmarkEnd w:id="16180"/>
                <w:bookmarkEnd w:id="16181"/>
                <w:bookmarkEnd w:id="16182"/>
                <w:bookmarkEnd w:id="16183"/>
                <w:bookmarkEnd w:id="16184"/>
                <w:bookmarkEnd w:id="16185"/>
                <w:bookmarkEnd w:id="16186"/>
                <w:bookmarkEnd w:id="16187"/>
                <w:bookmarkEnd w:id="16188"/>
                <w:bookmarkEnd w:id="16189"/>
                <w:bookmarkEnd w:id="16190"/>
                <w:bookmarkEnd w:id="16191"/>
                <w:bookmarkEnd w:id="16192"/>
                <w:bookmarkEnd w:id="16193"/>
                <w:bookmarkEnd w:id="16194"/>
                <w:bookmarkEnd w:id="16195"/>
                <w:bookmarkEnd w:id="16196"/>
              </w:del>
            </w:moveFrom>
          </w:p>
        </w:tc>
        <w:bookmarkStart w:id="16197" w:name="_Toc92119796"/>
        <w:bookmarkStart w:id="16198" w:name="_Toc92120138"/>
        <w:bookmarkStart w:id="16199" w:name="_Toc92120479"/>
        <w:bookmarkStart w:id="16200" w:name="_Toc92120817"/>
        <w:bookmarkStart w:id="16201" w:name="_Toc92121158"/>
        <w:bookmarkStart w:id="16202" w:name="_Toc92121499"/>
        <w:bookmarkStart w:id="16203" w:name="_Toc92121845"/>
        <w:bookmarkStart w:id="16204" w:name="_Toc92187537"/>
        <w:bookmarkStart w:id="16205" w:name="_Toc92187880"/>
        <w:bookmarkStart w:id="16206" w:name="_Toc92191267"/>
        <w:bookmarkStart w:id="16207" w:name="_Toc92191734"/>
        <w:bookmarkStart w:id="16208" w:name="_Toc92192202"/>
        <w:bookmarkStart w:id="16209" w:name="_Toc92192587"/>
        <w:bookmarkStart w:id="16210" w:name="_Toc92192973"/>
        <w:bookmarkStart w:id="16211" w:name="_Toc92193334"/>
        <w:bookmarkStart w:id="16212" w:name="_Toc92193708"/>
        <w:bookmarkStart w:id="16213" w:name="_Toc92194054"/>
        <w:bookmarkStart w:id="16214" w:name="_Toc92194507"/>
        <w:bookmarkStart w:id="16215" w:name="_Toc92194875"/>
        <w:bookmarkStart w:id="16216" w:name="_Toc92195223"/>
        <w:bookmarkStart w:id="16217" w:name="_Toc92198134"/>
        <w:bookmarkStart w:id="16218" w:name="_Toc92200682"/>
        <w:bookmarkStart w:id="16219" w:name="_Toc92201612"/>
        <w:bookmarkStart w:id="16220" w:name="_Toc92207936"/>
        <w:bookmarkStart w:id="16221" w:name="_Toc92373762"/>
        <w:bookmarkStart w:id="16222" w:name="_Toc92375160"/>
        <w:bookmarkStart w:id="16223" w:name="_Toc92375803"/>
        <w:bookmarkStart w:id="16224" w:name="_Toc92813511"/>
        <w:bookmarkStart w:id="16225" w:name="_Toc92962733"/>
        <w:bookmarkStart w:id="16226" w:name="_Toc93130453"/>
        <w:bookmarkStart w:id="16227" w:name="_Toc94535409"/>
        <w:bookmarkStart w:id="16228" w:name="_Toc94628715"/>
        <w:bookmarkStart w:id="16229" w:name="_Toc95139985"/>
        <w:bookmarkStart w:id="16230" w:name="_Toc95231783"/>
        <w:bookmarkStart w:id="16231" w:name="_Toc97115081"/>
        <w:bookmarkStart w:id="16232" w:name="_Toc98086517"/>
        <w:bookmarkStart w:id="16233" w:name="_Toc98332753"/>
        <w:bookmarkStart w:id="16234" w:name="_Toc98333392"/>
        <w:bookmarkStart w:id="16235" w:name="_Toc98341718"/>
        <w:bookmarkStart w:id="16236" w:name="_Toc98345110"/>
        <w:bookmarkStart w:id="16237" w:name="_Toc98345637"/>
        <w:bookmarkStart w:id="16238" w:name="_Toc98346161"/>
        <w:bookmarkStart w:id="16239" w:name="_Toc98346719"/>
        <w:bookmarkStart w:id="16240" w:name="_Toc98347159"/>
        <w:bookmarkStart w:id="16241" w:name="_Toc98347599"/>
        <w:bookmarkStart w:id="16242" w:name="_Toc99536884"/>
        <w:bookmarkStart w:id="16243" w:name="_Toc99719010"/>
        <w:bookmarkStart w:id="16244" w:name="_Toc99969667"/>
        <w:bookmarkEnd w:id="16197"/>
        <w:bookmarkEnd w:id="16198"/>
        <w:bookmarkEnd w:id="16199"/>
        <w:bookmarkEnd w:id="16200"/>
        <w:bookmarkEnd w:id="16201"/>
        <w:bookmarkEnd w:id="16202"/>
        <w:bookmarkEnd w:id="16203"/>
        <w:bookmarkEnd w:id="16204"/>
        <w:bookmarkEnd w:id="16205"/>
        <w:bookmarkEnd w:id="16206"/>
        <w:bookmarkEnd w:id="16207"/>
        <w:bookmarkEnd w:id="16208"/>
        <w:bookmarkEnd w:id="16209"/>
        <w:bookmarkEnd w:id="16210"/>
        <w:bookmarkEnd w:id="16211"/>
        <w:bookmarkEnd w:id="16212"/>
        <w:bookmarkEnd w:id="16213"/>
        <w:bookmarkEnd w:id="16214"/>
        <w:bookmarkEnd w:id="16215"/>
        <w:bookmarkEnd w:id="16216"/>
        <w:bookmarkEnd w:id="16217"/>
        <w:bookmarkEnd w:id="16218"/>
        <w:bookmarkEnd w:id="16219"/>
        <w:bookmarkEnd w:id="16220"/>
        <w:bookmarkEnd w:id="16221"/>
        <w:bookmarkEnd w:id="16222"/>
        <w:bookmarkEnd w:id="16223"/>
        <w:bookmarkEnd w:id="16224"/>
        <w:bookmarkEnd w:id="16225"/>
        <w:bookmarkEnd w:id="16226"/>
        <w:bookmarkEnd w:id="16227"/>
        <w:bookmarkEnd w:id="16228"/>
        <w:bookmarkEnd w:id="16229"/>
        <w:bookmarkEnd w:id="16230"/>
        <w:bookmarkEnd w:id="16231"/>
        <w:bookmarkEnd w:id="16232"/>
        <w:bookmarkEnd w:id="16233"/>
        <w:bookmarkEnd w:id="16234"/>
        <w:bookmarkEnd w:id="16235"/>
        <w:bookmarkEnd w:id="16236"/>
        <w:bookmarkEnd w:id="16237"/>
        <w:bookmarkEnd w:id="16238"/>
        <w:bookmarkEnd w:id="16239"/>
        <w:bookmarkEnd w:id="16240"/>
        <w:bookmarkEnd w:id="16241"/>
        <w:bookmarkEnd w:id="16242"/>
        <w:bookmarkEnd w:id="16243"/>
        <w:bookmarkEnd w:id="16244"/>
      </w:tr>
      <w:tr w:rsidR="00FF153E" w:rsidRPr="00FF6A71" w:rsidDel="002929E3" w14:paraId="52067E5B" w14:textId="6891BF10" w:rsidTr="00711218">
        <w:trPr>
          <w:del w:id="16245" w:author="pete jones" w:date="2022-01-04T16:54:00Z"/>
        </w:trPr>
        <w:tc>
          <w:tcPr>
            <w:tcW w:w="4734" w:type="dxa"/>
          </w:tcPr>
          <w:p w14:paraId="72A7C71B" w14:textId="6FF41E2E" w:rsidR="00FF153E" w:rsidRPr="00FF6A71" w:rsidDel="002929E3" w:rsidRDefault="00FF153E" w:rsidP="00711218">
            <w:pPr>
              <w:rPr>
                <w:del w:id="16246" w:author="pete jones" w:date="2022-01-04T16:54:00Z"/>
                <w:moveFrom w:id="16247" w:author="pete jones" w:date="2022-01-03T12:19:00Z"/>
              </w:rPr>
            </w:pPr>
            <w:moveFrom w:id="16248" w:author="pete jones" w:date="2022-01-03T12:19:00Z">
              <w:del w:id="16249" w:author="pete jones" w:date="2022-01-04T16:54:00Z">
                <w:r w:rsidRPr="00FF6A71" w:rsidDel="002929E3">
                  <w:delText>HTML</w:delText>
                </w:r>
                <w:bookmarkStart w:id="16250" w:name="_Toc92119797"/>
                <w:bookmarkStart w:id="16251" w:name="_Toc92120139"/>
                <w:bookmarkStart w:id="16252" w:name="_Toc92120480"/>
                <w:bookmarkStart w:id="16253" w:name="_Toc92120818"/>
                <w:bookmarkStart w:id="16254" w:name="_Toc92121159"/>
                <w:bookmarkStart w:id="16255" w:name="_Toc92121500"/>
                <w:bookmarkStart w:id="16256" w:name="_Toc92121846"/>
                <w:bookmarkStart w:id="16257" w:name="_Toc92187538"/>
                <w:bookmarkStart w:id="16258" w:name="_Toc92187881"/>
                <w:bookmarkStart w:id="16259" w:name="_Toc92191268"/>
                <w:bookmarkStart w:id="16260" w:name="_Toc92191735"/>
                <w:bookmarkStart w:id="16261" w:name="_Toc92192203"/>
                <w:bookmarkStart w:id="16262" w:name="_Toc92192588"/>
                <w:bookmarkStart w:id="16263" w:name="_Toc92192974"/>
                <w:bookmarkStart w:id="16264" w:name="_Toc92193335"/>
                <w:bookmarkStart w:id="16265" w:name="_Toc92193709"/>
                <w:bookmarkStart w:id="16266" w:name="_Toc92194055"/>
                <w:bookmarkStart w:id="16267" w:name="_Toc92194508"/>
                <w:bookmarkStart w:id="16268" w:name="_Toc92194876"/>
                <w:bookmarkStart w:id="16269" w:name="_Toc92195224"/>
                <w:bookmarkStart w:id="16270" w:name="_Toc92198135"/>
                <w:bookmarkStart w:id="16271" w:name="_Toc92200683"/>
                <w:bookmarkStart w:id="16272" w:name="_Toc92201613"/>
                <w:bookmarkStart w:id="16273" w:name="_Toc92207937"/>
                <w:bookmarkStart w:id="16274" w:name="_Toc92373763"/>
                <w:bookmarkStart w:id="16275" w:name="_Toc92375161"/>
                <w:bookmarkStart w:id="16276" w:name="_Toc92375804"/>
                <w:bookmarkStart w:id="16277" w:name="_Toc92813512"/>
                <w:bookmarkStart w:id="16278" w:name="_Toc92962734"/>
                <w:bookmarkStart w:id="16279" w:name="_Toc93130454"/>
                <w:bookmarkStart w:id="16280" w:name="_Toc94535410"/>
                <w:bookmarkStart w:id="16281" w:name="_Toc94628716"/>
                <w:bookmarkStart w:id="16282" w:name="_Toc95139986"/>
                <w:bookmarkStart w:id="16283" w:name="_Toc95231784"/>
                <w:bookmarkStart w:id="16284" w:name="_Toc97115082"/>
                <w:bookmarkStart w:id="16285" w:name="_Toc98086518"/>
                <w:bookmarkStart w:id="16286" w:name="_Toc98332754"/>
                <w:bookmarkStart w:id="16287" w:name="_Toc98333393"/>
                <w:bookmarkStart w:id="16288" w:name="_Toc98341719"/>
                <w:bookmarkStart w:id="16289" w:name="_Toc98345111"/>
                <w:bookmarkStart w:id="16290" w:name="_Toc98345638"/>
                <w:bookmarkStart w:id="16291" w:name="_Toc98346162"/>
                <w:bookmarkStart w:id="16292" w:name="_Toc98346720"/>
                <w:bookmarkStart w:id="16293" w:name="_Toc98347160"/>
                <w:bookmarkStart w:id="16294" w:name="_Toc98347600"/>
                <w:bookmarkStart w:id="16295" w:name="_Toc99536885"/>
                <w:bookmarkStart w:id="16296" w:name="_Toc99719011"/>
                <w:bookmarkStart w:id="16297" w:name="_Toc99969668"/>
                <w:bookmarkEnd w:id="16250"/>
                <w:bookmarkEnd w:id="16251"/>
                <w:bookmarkEnd w:id="16252"/>
                <w:bookmarkEnd w:id="16253"/>
                <w:bookmarkEnd w:id="16254"/>
                <w:bookmarkEnd w:id="16255"/>
                <w:bookmarkEnd w:id="16256"/>
                <w:bookmarkEnd w:id="16257"/>
                <w:bookmarkEnd w:id="16258"/>
                <w:bookmarkEnd w:id="16259"/>
                <w:bookmarkEnd w:id="16260"/>
                <w:bookmarkEnd w:id="16261"/>
                <w:bookmarkEnd w:id="16262"/>
                <w:bookmarkEnd w:id="16263"/>
                <w:bookmarkEnd w:id="16264"/>
                <w:bookmarkEnd w:id="16265"/>
                <w:bookmarkEnd w:id="16266"/>
                <w:bookmarkEnd w:id="16267"/>
                <w:bookmarkEnd w:id="16268"/>
                <w:bookmarkEnd w:id="16269"/>
                <w:bookmarkEnd w:id="16270"/>
                <w:bookmarkEnd w:id="16271"/>
                <w:bookmarkEnd w:id="16272"/>
                <w:bookmarkEnd w:id="16273"/>
                <w:bookmarkEnd w:id="16274"/>
                <w:bookmarkEnd w:id="16275"/>
                <w:bookmarkEnd w:id="16276"/>
                <w:bookmarkEnd w:id="16277"/>
                <w:bookmarkEnd w:id="16278"/>
                <w:bookmarkEnd w:id="16279"/>
                <w:bookmarkEnd w:id="16280"/>
                <w:bookmarkEnd w:id="16281"/>
                <w:bookmarkEnd w:id="16282"/>
                <w:bookmarkEnd w:id="16283"/>
                <w:bookmarkEnd w:id="16284"/>
                <w:bookmarkEnd w:id="16285"/>
                <w:bookmarkEnd w:id="16286"/>
                <w:bookmarkEnd w:id="16287"/>
                <w:bookmarkEnd w:id="16288"/>
                <w:bookmarkEnd w:id="16289"/>
                <w:bookmarkEnd w:id="16290"/>
                <w:bookmarkEnd w:id="16291"/>
                <w:bookmarkEnd w:id="16292"/>
                <w:bookmarkEnd w:id="16293"/>
                <w:bookmarkEnd w:id="16294"/>
                <w:bookmarkEnd w:id="16295"/>
                <w:bookmarkEnd w:id="16296"/>
                <w:bookmarkEnd w:id="16297"/>
              </w:del>
            </w:moveFrom>
          </w:p>
        </w:tc>
        <w:tc>
          <w:tcPr>
            <w:tcW w:w="4044" w:type="dxa"/>
          </w:tcPr>
          <w:p w14:paraId="298E4554" w14:textId="0336CE37" w:rsidR="00FF153E" w:rsidRPr="00FF6A71" w:rsidDel="002929E3" w:rsidRDefault="00FF153E" w:rsidP="00711218">
            <w:pPr>
              <w:rPr>
                <w:del w:id="16298" w:author="pete jones" w:date="2022-01-04T16:54:00Z"/>
                <w:moveFrom w:id="16299" w:author="pete jones" w:date="2022-01-03T12:19:00Z"/>
              </w:rPr>
            </w:pPr>
            <w:bookmarkStart w:id="16300" w:name="_Toc92119798"/>
            <w:bookmarkStart w:id="16301" w:name="_Toc92120140"/>
            <w:bookmarkStart w:id="16302" w:name="_Toc92120481"/>
            <w:bookmarkStart w:id="16303" w:name="_Toc92120819"/>
            <w:bookmarkStart w:id="16304" w:name="_Toc92121160"/>
            <w:bookmarkStart w:id="16305" w:name="_Toc92121501"/>
            <w:bookmarkStart w:id="16306" w:name="_Toc92121847"/>
            <w:bookmarkStart w:id="16307" w:name="_Toc92187539"/>
            <w:bookmarkStart w:id="16308" w:name="_Toc92187882"/>
            <w:bookmarkStart w:id="16309" w:name="_Toc92191269"/>
            <w:bookmarkStart w:id="16310" w:name="_Toc92191736"/>
            <w:bookmarkStart w:id="16311" w:name="_Toc92192204"/>
            <w:bookmarkStart w:id="16312" w:name="_Toc92192589"/>
            <w:bookmarkStart w:id="16313" w:name="_Toc92192975"/>
            <w:bookmarkStart w:id="16314" w:name="_Toc92193336"/>
            <w:bookmarkStart w:id="16315" w:name="_Toc92193710"/>
            <w:bookmarkStart w:id="16316" w:name="_Toc92194056"/>
            <w:bookmarkStart w:id="16317" w:name="_Toc92194509"/>
            <w:bookmarkStart w:id="16318" w:name="_Toc92194877"/>
            <w:bookmarkStart w:id="16319" w:name="_Toc92195225"/>
            <w:bookmarkStart w:id="16320" w:name="_Toc92198136"/>
            <w:bookmarkStart w:id="16321" w:name="_Toc92200684"/>
            <w:bookmarkStart w:id="16322" w:name="_Toc92201614"/>
            <w:bookmarkStart w:id="16323" w:name="_Toc92207938"/>
            <w:bookmarkStart w:id="16324" w:name="_Toc92373764"/>
            <w:bookmarkStart w:id="16325" w:name="_Toc92375162"/>
            <w:bookmarkStart w:id="16326" w:name="_Toc92375805"/>
            <w:bookmarkStart w:id="16327" w:name="_Toc92813513"/>
            <w:bookmarkStart w:id="16328" w:name="_Toc92962735"/>
            <w:bookmarkStart w:id="16329" w:name="_Toc93130455"/>
            <w:bookmarkStart w:id="16330" w:name="_Toc94535411"/>
            <w:bookmarkStart w:id="16331" w:name="_Toc94628717"/>
            <w:bookmarkStart w:id="16332" w:name="_Toc95139987"/>
            <w:bookmarkStart w:id="16333" w:name="_Toc95231785"/>
            <w:bookmarkStart w:id="16334" w:name="_Toc97115083"/>
            <w:bookmarkStart w:id="16335" w:name="_Toc98086519"/>
            <w:bookmarkStart w:id="16336" w:name="_Toc98332755"/>
            <w:bookmarkStart w:id="16337" w:name="_Toc98333394"/>
            <w:bookmarkStart w:id="16338" w:name="_Toc98341720"/>
            <w:bookmarkStart w:id="16339" w:name="_Toc98345112"/>
            <w:bookmarkStart w:id="16340" w:name="_Toc98345639"/>
            <w:bookmarkStart w:id="16341" w:name="_Toc98346163"/>
            <w:bookmarkStart w:id="16342" w:name="_Toc98346721"/>
            <w:bookmarkStart w:id="16343" w:name="_Toc98347161"/>
            <w:bookmarkStart w:id="16344" w:name="_Toc98347601"/>
            <w:bookmarkStart w:id="16345" w:name="_Toc99536886"/>
            <w:bookmarkStart w:id="16346" w:name="_Toc99719012"/>
            <w:bookmarkStart w:id="16347" w:name="_Toc99969669"/>
            <w:bookmarkEnd w:id="16300"/>
            <w:bookmarkEnd w:id="16301"/>
            <w:bookmarkEnd w:id="16302"/>
            <w:bookmarkEnd w:id="16303"/>
            <w:bookmarkEnd w:id="16304"/>
            <w:bookmarkEnd w:id="16305"/>
            <w:bookmarkEnd w:id="16306"/>
            <w:bookmarkEnd w:id="16307"/>
            <w:bookmarkEnd w:id="16308"/>
            <w:bookmarkEnd w:id="16309"/>
            <w:bookmarkEnd w:id="16310"/>
            <w:bookmarkEnd w:id="16311"/>
            <w:bookmarkEnd w:id="16312"/>
            <w:bookmarkEnd w:id="16313"/>
            <w:bookmarkEnd w:id="16314"/>
            <w:bookmarkEnd w:id="16315"/>
            <w:bookmarkEnd w:id="16316"/>
            <w:bookmarkEnd w:id="16317"/>
            <w:bookmarkEnd w:id="16318"/>
            <w:bookmarkEnd w:id="16319"/>
            <w:bookmarkEnd w:id="16320"/>
            <w:bookmarkEnd w:id="16321"/>
            <w:bookmarkEnd w:id="16322"/>
            <w:bookmarkEnd w:id="16323"/>
            <w:bookmarkEnd w:id="16324"/>
            <w:bookmarkEnd w:id="16325"/>
            <w:bookmarkEnd w:id="16326"/>
            <w:bookmarkEnd w:id="16327"/>
            <w:bookmarkEnd w:id="16328"/>
            <w:bookmarkEnd w:id="16329"/>
            <w:bookmarkEnd w:id="16330"/>
            <w:bookmarkEnd w:id="16331"/>
            <w:bookmarkEnd w:id="16332"/>
            <w:bookmarkEnd w:id="16333"/>
            <w:bookmarkEnd w:id="16334"/>
            <w:bookmarkEnd w:id="16335"/>
            <w:bookmarkEnd w:id="16336"/>
            <w:bookmarkEnd w:id="16337"/>
            <w:bookmarkEnd w:id="16338"/>
            <w:bookmarkEnd w:id="16339"/>
            <w:bookmarkEnd w:id="16340"/>
            <w:bookmarkEnd w:id="16341"/>
            <w:bookmarkEnd w:id="16342"/>
            <w:bookmarkEnd w:id="16343"/>
            <w:bookmarkEnd w:id="16344"/>
            <w:bookmarkEnd w:id="16345"/>
            <w:bookmarkEnd w:id="16346"/>
            <w:bookmarkEnd w:id="16347"/>
          </w:p>
        </w:tc>
        <w:bookmarkStart w:id="16348" w:name="_Toc92119799"/>
        <w:bookmarkStart w:id="16349" w:name="_Toc92120141"/>
        <w:bookmarkStart w:id="16350" w:name="_Toc92120482"/>
        <w:bookmarkStart w:id="16351" w:name="_Toc92120820"/>
        <w:bookmarkStart w:id="16352" w:name="_Toc92121161"/>
        <w:bookmarkStart w:id="16353" w:name="_Toc92121502"/>
        <w:bookmarkStart w:id="16354" w:name="_Toc92121848"/>
        <w:bookmarkStart w:id="16355" w:name="_Toc92187540"/>
        <w:bookmarkStart w:id="16356" w:name="_Toc92187883"/>
        <w:bookmarkStart w:id="16357" w:name="_Toc92191270"/>
        <w:bookmarkStart w:id="16358" w:name="_Toc92191737"/>
        <w:bookmarkStart w:id="16359" w:name="_Toc92192205"/>
        <w:bookmarkStart w:id="16360" w:name="_Toc92192590"/>
        <w:bookmarkStart w:id="16361" w:name="_Toc92192976"/>
        <w:bookmarkStart w:id="16362" w:name="_Toc92193337"/>
        <w:bookmarkStart w:id="16363" w:name="_Toc92193711"/>
        <w:bookmarkStart w:id="16364" w:name="_Toc92194057"/>
        <w:bookmarkStart w:id="16365" w:name="_Toc92194510"/>
        <w:bookmarkStart w:id="16366" w:name="_Toc92194878"/>
        <w:bookmarkStart w:id="16367" w:name="_Toc92195226"/>
        <w:bookmarkStart w:id="16368" w:name="_Toc92198137"/>
        <w:bookmarkStart w:id="16369" w:name="_Toc92200685"/>
        <w:bookmarkStart w:id="16370" w:name="_Toc92201615"/>
        <w:bookmarkStart w:id="16371" w:name="_Toc92207939"/>
        <w:bookmarkStart w:id="16372" w:name="_Toc92373765"/>
        <w:bookmarkStart w:id="16373" w:name="_Toc92375163"/>
        <w:bookmarkStart w:id="16374" w:name="_Toc92375806"/>
        <w:bookmarkStart w:id="16375" w:name="_Toc92813514"/>
        <w:bookmarkStart w:id="16376" w:name="_Toc92962736"/>
        <w:bookmarkStart w:id="16377" w:name="_Toc93130456"/>
        <w:bookmarkStart w:id="16378" w:name="_Toc94535412"/>
        <w:bookmarkStart w:id="16379" w:name="_Toc94628718"/>
        <w:bookmarkStart w:id="16380" w:name="_Toc95139988"/>
        <w:bookmarkStart w:id="16381" w:name="_Toc95231786"/>
        <w:bookmarkStart w:id="16382" w:name="_Toc97115084"/>
        <w:bookmarkStart w:id="16383" w:name="_Toc98086520"/>
        <w:bookmarkStart w:id="16384" w:name="_Toc98332756"/>
        <w:bookmarkStart w:id="16385" w:name="_Toc98333395"/>
        <w:bookmarkStart w:id="16386" w:name="_Toc98341721"/>
        <w:bookmarkStart w:id="16387" w:name="_Toc98345113"/>
        <w:bookmarkStart w:id="16388" w:name="_Toc98345640"/>
        <w:bookmarkStart w:id="16389" w:name="_Toc98346164"/>
        <w:bookmarkStart w:id="16390" w:name="_Toc98346722"/>
        <w:bookmarkStart w:id="16391" w:name="_Toc98347162"/>
        <w:bookmarkStart w:id="16392" w:name="_Toc98347602"/>
        <w:bookmarkStart w:id="16393" w:name="_Toc99536887"/>
        <w:bookmarkStart w:id="16394" w:name="_Toc99719013"/>
        <w:bookmarkStart w:id="16395" w:name="_Toc99969670"/>
        <w:bookmarkEnd w:id="16348"/>
        <w:bookmarkEnd w:id="16349"/>
        <w:bookmarkEnd w:id="16350"/>
        <w:bookmarkEnd w:id="16351"/>
        <w:bookmarkEnd w:id="16352"/>
        <w:bookmarkEnd w:id="16353"/>
        <w:bookmarkEnd w:id="16354"/>
        <w:bookmarkEnd w:id="16355"/>
        <w:bookmarkEnd w:id="16356"/>
        <w:bookmarkEnd w:id="16357"/>
        <w:bookmarkEnd w:id="16358"/>
        <w:bookmarkEnd w:id="16359"/>
        <w:bookmarkEnd w:id="16360"/>
        <w:bookmarkEnd w:id="16361"/>
        <w:bookmarkEnd w:id="16362"/>
        <w:bookmarkEnd w:id="16363"/>
        <w:bookmarkEnd w:id="16364"/>
        <w:bookmarkEnd w:id="16365"/>
        <w:bookmarkEnd w:id="16366"/>
        <w:bookmarkEnd w:id="16367"/>
        <w:bookmarkEnd w:id="16368"/>
        <w:bookmarkEnd w:id="16369"/>
        <w:bookmarkEnd w:id="16370"/>
        <w:bookmarkEnd w:id="16371"/>
        <w:bookmarkEnd w:id="16372"/>
        <w:bookmarkEnd w:id="16373"/>
        <w:bookmarkEnd w:id="16374"/>
        <w:bookmarkEnd w:id="16375"/>
        <w:bookmarkEnd w:id="16376"/>
        <w:bookmarkEnd w:id="16377"/>
        <w:bookmarkEnd w:id="16378"/>
        <w:bookmarkEnd w:id="16379"/>
        <w:bookmarkEnd w:id="16380"/>
        <w:bookmarkEnd w:id="16381"/>
        <w:bookmarkEnd w:id="16382"/>
        <w:bookmarkEnd w:id="16383"/>
        <w:bookmarkEnd w:id="16384"/>
        <w:bookmarkEnd w:id="16385"/>
        <w:bookmarkEnd w:id="16386"/>
        <w:bookmarkEnd w:id="16387"/>
        <w:bookmarkEnd w:id="16388"/>
        <w:bookmarkEnd w:id="16389"/>
        <w:bookmarkEnd w:id="16390"/>
        <w:bookmarkEnd w:id="16391"/>
        <w:bookmarkEnd w:id="16392"/>
        <w:bookmarkEnd w:id="16393"/>
        <w:bookmarkEnd w:id="16394"/>
        <w:bookmarkEnd w:id="16395"/>
      </w:tr>
      <w:tr w:rsidR="00FF153E" w:rsidRPr="00FF6A71" w:rsidDel="002929E3" w14:paraId="63715244" w14:textId="491B50EB" w:rsidTr="00711218">
        <w:trPr>
          <w:del w:id="16396" w:author="pete jones" w:date="2022-01-04T16:54:00Z"/>
        </w:trPr>
        <w:tc>
          <w:tcPr>
            <w:tcW w:w="4734" w:type="dxa"/>
          </w:tcPr>
          <w:p w14:paraId="5E2A56E7" w14:textId="6B084BFC" w:rsidR="00FF153E" w:rsidRPr="00FF6A71" w:rsidDel="002929E3" w:rsidRDefault="00FF153E" w:rsidP="00711218">
            <w:pPr>
              <w:rPr>
                <w:del w:id="16397" w:author="pete jones" w:date="2022-01-04T16:54:00Z"/>
                <w:moveFrom w:id="16398" w:author="pete jones" w:date="2022-01-03T12:19:00Z"/>
              </w:rPr>
            </w:pPr>
            <w:moveFrom w:id="16399" w:author="pete jones" w:date="2022-01-03T12:19:00Z">
              <w:del w:id="16400" w:author="pete jones" w:date="2022-01-04T16:54:00Z">
                <w:r w:rsidRPr="00FF6A71" w:rsidDel="002929E3">
                  <w:delText xml:space="preserve">Hangul Word Processor file </w:delText>
                </w:r>
                <w:bookmarkStart w:id="16401" w:name="_Toc92119800"/>
                <w:bookmarkStart w:id="16402" w:name="_Toc92120142"/>
                <w:bookmarkStart w:id="16403" w:name="_Toc92120483"/>
                <w:bookmarkStart w:id="16404" w:name="_Toc92120821"/>
                <w:bookmarkStart w:id="16405" w:name="_Toc92121162"/>
                <w:bookmarkStart w:id="16406" w:name="_Toc92121503"/>
                <w:bookmarkStart w:id="16407" w:name="_Toc92121849"/>
                <w:bookmarkStart w:id="16408" w:name="_Toc92187541"/>
                <w:bookmarkStart w:id="16409" w:name="_Toc92187884"/>
                <w:bookmarkStart w:id="16410" w:name="_Toc92191271"/>
                <w:bookmarkStart w:id="16411" w:name="_Toc92191738"/>
                <w:bookmarkStart w:id="16412" w:name="_Toc92192206"/>
                <w:bookmarkStart w:id="16413" w:name="_Toc92192591"/>
                <w:bookmarkStart w:id="16414" w:name="_Toc92192977"/>
                <w:bookmarkStart w:id="16415" w:name="_Toc92193338"/>
                <w:bookmarkStart w:id="16416" w:name="_Toc92193712"/>
                <w:bookmarkStart w:id="16417" w:name="_Toc92194058"/>
                <w:bookmarkStart w:id="16418" w:name="_Toc92194511"/>
                <w:bookmarkStart w:id="16419" w:name="_Toc92194879"/>
                <w:bookmarkStart w:id="16420" w:name="_Toc92195227"/>
                <w:bookmarkStart w:id="16421" w:name="_Toc92198138"/>
                <w:bookmarkStart w:id="16422" w:name="_Toc92200686"/>
                <w:bookmarkStart w:id="16423" w:name="_Toc92201616"/>
                <w:bookmarkStart w:id="16424" w:name="_Toc92207940"/>
                <w:bookmarkStart w:id="16425" w:name="_Toc92373766"/>
                <w:bookmarkStart w:id="16426" w:name="_Toc92375164"/>
                <w:bookmarkStart w:id="16427" w:name="_Toc92375807"/>
                <w:bookmarkStart w:id="16428" w:name="_Toc92813515"/>
                <w:bookmarkStart w:id="16429" w:name="_Toc92962737"/>
                <w:bookmarkStart w:id="16430" w:name="_Toc93130457"/>
                <w:bookmarkStart w:id="16431" w:name="_Toc94535413"/>
                <w:bookmarkStart w:id="16432" w:name="_Toc94628719"/>
                <w:bookmarkStart w:id="16433" w:name="_Toc95139989"/>
                <w:bookmarkStart w:id="16434" w:name="_Toc95231787"/>
                <w:bookmarkStart w:id="16435" w:name="_Toc97115085"/>
                <w:bookmarkStart w:id="16436" w:name="_Toc98086521"/>
                <w:bookmarkStart w:id="16437" w:name="_Toc98332757"/>
                <w:bookmarkStart w:id="16438" w:name="_Toc98333396"/>
                <w:bookmarkStart w:id="16439" w:name="_Toc98341722"/>
                <w:bookmarkStart w:id="16440" w:name="_Toc98345114"/>
                <w:bookmarkStart w:id="16441" w:name="_Toc98345641"/>
                <w:bookmarkStart w:id="16442" w:name="_Toc98346165"/>
                <w:bookmarkStart w:id="16443" w:name="_Toc98346723"/>
                <w:bookmarkStart w:id="16444" w:name="_Toc98347163"/>
                <w:bookmarkStart w:id="16445" w:name="_Toc98347603"/>
                <w:bookmarkStart w:id="16446" w:name="_Toc99536888"/>
                <w:bookmarkStart w:id="16447" w:name="_Toc99719014"/>
                <w:bookmarkStart w:id="16448" w:name="_Toc99969671"/>
                <w:bookmarkEnd w:id="16401"/>
                <w:bookmarkEnd w:id="16402"/>
                <w:bookmarkEnd w:id="16403"/>
                <w:bookmarkEnd w:id="16404"/>
                <w:bookmarkEnd w:id="16405"/>
                <w:bookmarkEnd w:id="16406"/>
                <w:bookmarkEnd w:id="16407"/>
                <w:bookmarkEnd w:id="16408"/>
                <w:bookmarkEnd w:id="16409"/>
                <w:bookmarkEnd w:id="16410"/>
                <w:bookmarkEnd w:id="16411"/>
                <w:bookmarkEnd w:id="16412"/>
                <w:bookmarkEnd w:id="16413"/>
                <w:bookmarkEnd w:id="16414"/>
                <w:bookmarkEnd w:id="16415"/>
                <w:bookmarkEnd w:id="16416"/>
                <w:bookmarkEnd w:id="16417"/>
                <w:bookmarkEnd w:id="16418"/>
                <w:bookmarkEnd w:id="16419"/>
                <w:bookmarkEnd w:id="16420"/>
                <w:bookmarkEnd w:id="16421"/>
                <w:bookmarkEnd w:id="16422"/>
                <w:bookmarkEnd w:id="16423"/>
                <w:bookmarkEnd w:id="16424"/>
                <w:bookmarkEnd w:id="16425"/>
                <w:bookmarkEnd w:id="16426"/>
                <w:bookmarkEnd w:id="16427"/>
                <w:bookmarkEnd w:id="16428"/>
                <w:bookmarkEnd w:id="16429"/>
                <w:bookmarkEnd w:id="16430"/>
                <w:bookmarkEnd w:id="16431"/>
                <w:bookmarkEnd w:id="16432"/>
                <w:bookmarkEnd w:id="16433"/>
                <w:bookmarkEnd w:id="16434"/>
                <w:bookmarkEnd w:id="16435"/>
                <w:bookmarkEnd w:id="16436"/>
                <w:bookmarkEnd w:id="16437"/>
                <w:bookmarkEnd w:id="16438"/>
                <w:bookmarkEnd w:id="16439"/>
                <w:bookmarkEnd w:id="16440"/>
                <w:bookmarkEnd w:id="16441"/>
                <w:bookmarkEnd w:id="16442"/>
                <w:bookmarkEnd w:id="16443"/>
                <w:bookmarkEnd w:id="16444"/>
                <w:bookmarkEnd w:id="16445"/>
                <w:bookmarkEnd w:id="16446"/>
                <w:bookmarkEnd w:id="16447"/>
                <w:bookmarkEnd w:id="16448"/>
              </w:del>
            </w:moveFrom>
          </w:p>
        </w:tc>
        <w:tc>
          <w:tcPr>
            <w:tcW w:w="4044" w:type="dxa"/>
          </w:tcPr>
          <w:p w14:paraId="1954C0B3" w14:textId="1FCAFB67" w:rsidR="00FF153E" w:rsidRPr="00FF6A71" w:rsidDel="002929E3" w:rsidRDefault="00FF153E" w:rsidP="00711218">
            <w:pPr>
              <w:rPr>
                <w:del w:id="16449" w:author="pete jones" w:date="2022-01-04T16:54:00Z"/>
                <w:moveFrom w:id="16450" w:author="pete jones" w:date="2022-01-03T12:19:00Z"/>
              </w:rPr>
            </w:pPr>
            <w:moveFrom w:id="16451" w:author="pete jones" w:date="2022-01-03T12:19:00Z">
              <w:del w:id="16452" w:author="pete jones" w:date="2022-01-04T16:54:00Z">
                <w:r w:rsidRPr="00FF6A71" w:rsidDel="002929E3">
                  <w:delText>(.hwp)</w:delText>
                </w:r>
                <w:bookmarkStart w:id="16453" w:name="_Toc92119801"/>
                <w:bookmarkStart w:id="16454" w:name="_Toc92120143"/>
                <w:bookmarkStart w:id="16455" w:name="_Toc92120484"/>
                <w:bookmarkStart w:id="16456" w:name="_Toc92120822"/>
                <w:bookmarkStart w:id="16457" w:name="_Toc92121163"/>
                <w:bookmarkStart w:id="16458" w:name="_Toc92121504"/>
                <w:bookmarkStart w:id="16459" w:name="_Toc92121850"/>
                <w:bookmarkStart w:id="16460" w:name="_Toc92187542"/>
                <w:bookmarkStart w:id="16461" w:name="_Toc92187885"/>
                <w:bookmarkStart w:id="16462" w:name="_Toc92191272"/>
                <w:bookmarkStart w:id="16463" w:name="_Toc92191739"/>
                <w:bookmarkStart w:id="16464" w:name="_Toc92192207"/>
                <w:bookmarkStart w:id="16465" w:name="_Toc92192592"/>
                <w:bookmarkStart w:id="16466" w:name="_Toc92192978"/>
                <w:bookmarkStart w:id="16467" w:name="_Toc92193339"/>
                <w:bookmarkStart w:id="16468" w:name="_Toc92193713"/>
                <w:bookmarkStart w:id="16469" w:name="_Toc92194059"/>
                <w:bookmarkStart w:id="16470" w:name="_Toc92194512"/>
                <w:bookmarkStart w:id="16471" w:name="_Toc92194880"/>
                <w:bookmarkStart w:id="16472" w:name="_Toc92195228"/>
                <w:bookmarkStart w:id="16473" w:name="_Toc92198139"/>
                <w:bookmarkStart w:id="16474" w:name="_Toc92200687"/>
                <w:bookmarkStart w:id="16475" w:name="_Toc92201617"/>
                <w:bookmarkStart w:id="16476" w:name="_Toc92207941"/>
                <w:bookmarkStart w:id="16477" w:name="_Toc92373767"/>
                <w:bookmarkStart w:id="16478" w:name="_Toc92375165"/>
                <w:bookmarkStart w:id="16479" w:name="_Toc92375808"/>
                <w:bookmarkStart w:id="16480" w:name="_Toc92813516"/>
                <w:bookmarkStart w:id="16481" w:name="_Toc92962738"/>
                <w:bookmarkStart w:id="16482" w:name="_Toc93130458"/>
                <w:bookmarkStart w:id="16483" w:name="_Toc94535414"/>
                <w:bookmarkStart w:id="16484" w:name="_Toc94628720"/>
                <w:bookmarkStart w:id="16485" w:name="_Toc95139990"/>
                <w:bookmarkStart w:id="16486" w:name="_Toc95231788"/>
                <w:bookmarkStart w:id="16487" w:name="_Toc97115086"/>
                <w:bookmarkStart w:id="16488" w:name="_Toc98086522"/>
                <w:bookmarkStart w:id="16489" w:name="_Toc98332758"/>
                <w:bookmarkStart w:id="16490" w:name="_Toc98333397"/>
                <w:bookmarkStart w:id="16491" w:name="_Toc98341723"/>
                <w:bookmarkStart w:id="16492" w:name="_Toc98345115"/>
                <w:bookmarkStart w:id="16493" w:name="_Toc98345642"/>
                <w:bookmarkStart w:id="16494" w:name="_Toc98346166"/>
                <w:bookmarkStart w:id="16495" w:name="_Toc98346724"/>
                <w:bookmarkStart w:id="16496" w:name="_Toc98347164"/>
                <w:bookmarkStart w:id="16497" w:name="_Toc98347604"/>
                <w:bookmarkStart w:id="16498" w:name="_Toc99536889"/>
                <w:bookmarkStart w:id="16499" w:name="_Toc99719015"/>
                <w:bookmarkStart w:id="16500" w:name="_Toc99969672"/>
                <w:bookmarkEnd w:id="16453"/>
                <w:bookmarkEnd w:id="16454"/>
                <w:bookmarkEnd w:id="16455"/>
                <w:bookmarkEnd w:id="16456"/>
                <w:bookmarkEnd w:id="16457"/>
                <w:bookmarkEnd w:id="16458"/>
                <w:bookmarkEnd w:id="16459"/>
                <w:bookmarkEnd w:id="16460"/>
                <w:bookmarkEnd w:id="16461"/>
                <w:bookmarkEnd w:id="16462"/>
                <w:bookmarkEnd w:id="16463"/>
                <w:bookmarkEnd w:id="16464"/>
                <w:bookmarkEnd w:id="16465"/>
                <w:bookmarkEnd w:id="16466"/>
                <w:bookmarkEnd w:id="16467"/>
                <w:bookmarkEnd w:id="16468"/>
                <w:bookmarkEnd w:id="16469"/>
                <w:bookmarkEnd w:id="16470"/>
                <w:bookmarkEnd w:id="16471"/>
                <w:bookmarkEnd w:id="16472"/>
                <w:bookmarkEnd w:id="16473"/>
                <w:bookmarkEnd w:id="16474"/>
                <w:bookmarkEnd w:id="16475"/>
                <w:bookmarkEnd w:id="16476"/>
                <w:bookmarkEnd w:id="16477"/>
                <w:bookmarkEnd w:id="16478"/>
                <w:bookmarkEnd w:id="16479"/>
                <w:bookmarkEnd w:id="16480"/>
                <w:bookmarkEnd w:id="16481"/>
                <w:bookmarkEnd w:id="16482"/>
                <w:bookmarkEnd w:id="16483"/>
                <w:bookmarkEnd w:id="16484"/>
                <w:bookmarkEnd w:id="16485"/>
                <w:bookmarkEnd w:id="16486"/>
                <w:bookmarkEnd w:id="16487"/>
                <w:bookmarkEnd w:id="16488"/>
                <w:bookmarkEnd w:id="16489"/>
                <w:bookmarkEnd w:id="16490"/>
                <w:bookmarkEnd w:id="16491"/>
                <w:bookmarkEnd w:id="16492"/>
                <w:bookmarkEnd w:id="16493"/>
                <w:bookmarkEnd w:id="16494"/>
                <w:bookmarkEnd w:id="16495"/>
                <w:bookmarkEnd w:id="16496"/>
                <w:bookmarkEnd w:id="16497"/>
                <w:bookmarkEnd w:id="16498"/>
                <w:bookmarkEnd w:id="16499"/>
                <w:bookmarkEnd w:id="16500"/>
              </w:del>
            </w:moveFrom>
          </w:p>
        </w:tc>
        <w:bookmarkStart w:id="16501" w:name="_Toc92119802"/>
        <w:bookmarkStart w:id="16502" w:name="_Toc92120144"/>
        <w:bookmarkStart w:id="16503" w:name="_Toc92120485"/>
        <w:bookmarkStart w:id="16504" w:name="_Toc92120823"/>
        <w:bookmarkStart w:id="16505" w:name="_Toc92121164"/>
        <w:bookmarkStart w:id="16506" w:name="_Toc92121505"/>
        <w:bookmarkStart w:id="16507" w:name="_Toc92121851"/>
        <w:bookmarkStart w:id="16508" w:name="_Toc92187543"/>
        <w:bookmarkStart w:id="16509" w:name="_Toc92187886"/>
        <w:bookmarkStart w:id="16510" w:name="_Toc92191273"/>
        <w:bookmarkStart w:id="16511" w:name="_Toc92191740"/>
        <w:bookmarkStart w:id="16512" w:name="_Toc92192208"/>
        <w:bookmarkStart w:id="16513" w:name="_Toc92192593"/>
        <w:bookmarkStart w:id="16514" w:name="_Toc92192979"/>
        <w:bookmarkStart w:id="16515" w:name="_Toc92193340"/>
        <w:bookmarkStart w:id="16516" w:name="_Toc92193714"/>
        <w:bookmarkStart w:id="16517" w:name="_Toc92194060"/>
        <w:bookmarkStart w:id="16518" w:name="_Toc92194513"/>
        <w:bookmarkStart w:id="16519" w:name="_Toc92194881"/>
        <w:bookmarkStart w:id="16520" w:name="_Toc92195229"/>
        <w:bookmarkStart w:id="16521" w:name="_Toc92198140"/>
        <w:bookmarkStart w:id="16522" w:name="_Toc92200688"/>
        <w:bookmarkStart w:id="16523" w:name="_Toc92201618"/>
        <w:bookmarkStart w:id="16524" w:name="_Toc92207942"/>
        <w:bookmarkStart w:id="16525" w:name="_Toc92373768"/>
        <w:bookmarkStart w:id="16526" w:name="_Toc92375166"/>
        <w:bookmarkStart w:id="16527" w:name="_Toc92375809"/>
        <w:bookmarkStart w:id="16528" w:name="_Toc92813517"/>
        <w:bookmarkStart w:id="16529" w:name="_Toc92962739"/>
        <w:bookmarkStart w:id="16530" w:name="_Toc93130459"/>
        <w:bookmarkStart w:id="16531" w:name="_Toc94535415"/>
        <w:bookmarkStart w:id="16532" w:name="_Toc94628721"/>
        <w:bookmarkStart w:id="16533" w:name="_Toc95139991"/>
        <w:bookmarkStart w:id="16534" w:name="_Toc95231789"/>
        <w:bookmarkStart w:id="16535" w:name="_Toc97115087"/>
        <w:bookmarkStart w:id="16536" w:name="_Toc98086523"/>
        <w:bookmarkStart w:id="16537" w:name="_Toc98332759"/>
        <w:bookmarkStart w:id="16538" w:name="_Toc98333398"/>
        <w:bookmarkStart w:id="16539" w:name="_Toc98341724"/>
        <w:bookmarkStart w:id="16540" w:name="_Toc98345116"/>
        <w:bookmarkStart w:id="16541" w:name="_Toc98345643"/>
        <w:bookmarkStart w:id="16542" w:name="_Toc98346167"/>
        <w:bookmarkStart w:id="16543" w:name="_Toc98346725"/>
        <w:bookmarkStart w:id="16544" w:name="_Toc98347165"/>
        <w:bookmarkStart w:id="16545" w:name="_Toc98347605"/>
        <w:bookmarkStart w:id="16546" w:name="_Toc99536890"/>
        <w:bookmarkStart w:id="16547" w:name="_Toc99719016"/>
        <w:bookmarkStart w:id="16548" w:name="_Toc99969673"/>
        <w:bookmarkEnd w:id="16501"/>
        <w:bookmarkEnd w:id="16502"/>
        <w:bookmarkEnd w:id="16503"/>
        <w:bookmarkEnd w:id="16504"/>
        <w:bookmarkEnd w:id="16505"/>
        <w:bookmarkEnd w:id="16506"/>
        <w:bookmarkEnd w:id="16507"/>
        <w:bookmarkEnd w:id="16508"/>
        <w:bookmarkEnd w:id="16509"/>
        <w:bookmarkEnd w:id="16510"/>
        <w:bookmarkEnd w:id="16511"/>
        <w:bookmarkEnd w:id="16512"/>
        <w:bookmarkEnd w:id="16513"/>
        <w:bookmarkEnd w:id="16514"/>
        <w:bookmarkEnd w:id="16515"/>
        <w:bookmarkEnd w:id="16516"/>
        <w:bookmarkEnd w:id="16517"/>
        <w:bookmarkEnd w:id="16518"/>
        <w:bookmarkEnd w:id="16519"/>
        <w:bookmarkEnd w:id="16520"/>
        <w:bookmarkEnd w:id="16521"/>
        <w:bookmarkEnd w:id="16522"/>
        <w:bookmarkEnd w:id="16523"/>
        <w:bookmarkEnd w:id="16524"/>
        <w:bookmarkEnd w:id="16525"/>
        <w:bookmarkEnd w:id="16526"/>
        <w:bookmarkEnd w:id="16527"/>
        <w:bookmarkEnd w:id="16528"/>
        <w:bookmarkEnd w:id="16529"/>
        <w:bookmarkEnd w:id="16530"/>
        <w:bookmarkEnd w:id="16531"/>
        <w:bookmarkEnd w:id="16532"/>
        <w:bookmarkEnd w:id="16533"/>
        <w:bookmarkEnd w:id="16534"/>
        <w:bookmarkEnd w:id="16535"/>
        <w:bookmarkEnd w:id="16536"/>
        <w:bookmarkEnd w:id="16537"/>
        <w:bookmarkEnd w:id="16538"/>
        <w:bookmarkEnd w:id="16539"/>
        <w:bookmarkEnd w:id="16540"/>
        <w:bookmarkEnd w:id="16541"/>
        <w:bookmarkEnd w:id="16542"/>
        <w:bookmarkEnd w:id="16543"/>
        <w:bookmarkEnd w:id="16544"/>
        <w:bookmarkEnd w:id="16545"/>
        <w:bookmarkEnd w:id="16546"/>
        <w:bookmarkEnd w:id="16547"/>
        <w:bookmarkEnd w:id="16548"/>
      </w:tr>
      <w:tr w:rsidR="00FF153E" w:rsidRPr="00FF6A71" w:rsidDel="002929E3" w14:paraId="749893F3" w14:textId="3D3F8C3A" w:rsidTr="00711218">
        <w:trPr>
          <w:del w:id="16549" w:author="pete jones" w:date="2022-01-04T16:54:00Z"/>
        </w:trPr>
        <w:tc>
          <w:tcPr>
            <w:tcW w:w="4734" w:type="dxa"/>
          </w:tcPr>
          <w:p w14:paraId="0D6DE03C" w14:textId="61058A18" w:rsidR="00FF153E" w:rsidRPr="00FF6A71" w:rsidDel="002929E3" w:rsidRDefault="00FF153E" w:rsidP="00711218">
            <w:pPr>
              <w:rPr>
                <w:del w:id="16550" w:author="pete jones" w:date="2022-01-04T16:54:00Z"/>
                <w:moveFrom w:id="16551" w:author="pete jones" w:date="2022-01-03T12:19:00Z"/>
              </w:rPr>
            </w:pPr>
            <w:moveFrom w:id="16552" w:author="pete jones" w:date="2022-01-03T12:19:00Z">
              <w:del w:id="16553" w:author="pete jones" w:date="2022-01-04T16:54:00Z">
                <w:r w:rsidRPr="00FF6A71" w:rsidDel="002929E3">
                  <w:delText xml:space="preserve">Rich text format </w:delText>
                </w:r>
                <w:bookmarkStart w:id="16554" w:name="_Toc92119803"/>
                <w:bookmarkStart w:id="16555" w:name="_Toc92120145"/>
                <w:bookmarkStart w:id="16556" w:name="_Toc92120486"/>
                <w:bookmarkStart w:id="16557" w:name="_Toc92120824"/>
                <w:bookmarkStart w:id="16558" w:name="_Toc92121165"/>
                <w:bookmarkStart w:id="16559" w:name="_Toc92121506"/>
                <w:bookmarkStart w:id="16560" w:name="_Toc92121852"/>
                <w:bookmarkStart w:id="16561" w:name="_Toc92187544"/>
                <w:bookmarkStart w:id="16562" w:name="_Toc92187887"/>
                <w:bookmarkStart w:id="16563" w:name="_Toc92191274"/>
                <w:bookmarkStart w:id="16564" w:name="_Toc92191741"/>
                <w:bookmarkStart w:id="16565" w:name="_Toc92192209"/>
                <w:bookmarkStart w:id="16566" w:name="_Toc92192594"/>
                <w:bookmarkStart w:id="16567" w:name="_Toc92192980"/>
                <w:bookmarkStart w:id="16568" w:name="_Toc92193341"/>
                <w:bookmarkStart w:id="16569" w:name="_Toc92193715"/>
                <w:bookmarkStart w:id="16570" w:name="_Toc92194061"/>
                <w:bookmarkStart w:id="16571" w:name="_Toc92194514"/>
                <w:bookmarkStart w:id="16572" w:name="_Toc92194882"/>
                <w:bookmarkStart w:id="16573" w:name="_Toc92195230"/>
                <w:bookmarkStart w:id="16574" w:name="_Toc92198141"/>
                <w:bookmarkStart w:id="16575" w:name="_Toc92200689"/>
                <w:bookmarkStart w:id="16576" w:name="_Toc92201619"/>
                <w:bookmarkStart w:id="16577" w:name="_Toc92207943"/>
                <w:bookmarkStart w:id="16578" w:name="_Toc92373769"/>
                <w:bookmarkStart w:id="16579" w:name="_Toc92375167"/>
                <w:bookmarkStart w:id="16580" w:name="_Toc92375810"/>
                <w:bookmarkStart w:id="16581" w:name="_Toc92813518"/>
                <w:bookmarkStart w:id="16582" w:name="_Toc92962740"/>
                <w:bookmarkStart w:id="16583" w:name="_Toc93130460"/>
                <w:bookmarkStart w:id="16584" w:name="_Toc94535416"/>
                <w:bookmarkStart w:id="16585" w:name="_Toc94628722"/>
                <w:bookmarkStart w:id="16586" w:name="_Toc95139992"/>
                <w:bookmarkStart w:id="16587" w:name="_Toc95231790"/>
                <w:bookmarkStart w:id="16588" w:name="_Toc97115088"/>
                <w:bookmarkStart w:id="16589" w:name="_Toc98086524"/>
                <w:bookmarkStart w:id="16590" w:name="_Toc98332760"/>
                <w:bookmarkStart w:id="16591" w:name="_Toc98333399"/>
                <w:bookmarkStart w:id="16592" w:name="_Toc98341725"/>
                <w:bookmarkStart w:id="16593" w:name="_Toc98345117"/>
                <w:bookmarkStart w:id="16594" w:name="_Toc98345644"/>
                <w:bookmarkStart w:id="16595" w:name="_Toc98346168"/>
                <w:bookmarkStart w:id="16596" w:name="_Toc98346726"/>
                <w:bookmarkStart w:id="16597" w:name="_Toc98347166"/>
                <w:bookmarkStart w:id="16598" w:name="_Toc98347606"/>
                <w:bookmarkStart w:id="16599" w:name="_Toc99536891"/>
                <w:bookmarkStart w:id="16600" w:name="_Toc99719017"/>
                <w:bookmarkStart w:id="16601" w:name="_Toc99969674"/>
                <w:bookmarkEnd w:id="16554"/>
                <w:bookmarkEnd w:id="16555"/>
                <w:bookmarkEnd w:id="16556"/>
                <w:bookmarkEnd w:id="16557"/>
                <w:bookmarkEnd w:id="16558"/>
                <w:bookmarkEnd w:id="16559"/>
                <w:bookmarkEnd w:id="16560"/>
                <w:bookmarkEnd w:id="16561"/>
                <w:bookmarkEnd w:id="16562"/>
                <w:bookmarkEnd w:id="16563"/>
                <w:bookmarkEnd w:id="16564"/>
                <w:bookmarkEnd w:id="16565"/>
                <w:bookmarkEnd w:id="16566"/>
                <w:bookmarkEnd w:id="16567"/>
                <w:bookmarkEnd w:id="16568"/>
                <w:bookmarkEnd w:id="16569"/>
                <w:bookmarkEnd w:id="16570"/>
                <w:bookmarkEnd w:id="16571"/>
                <w:bookmarkEnd w:id="16572"/>
                <w:bookmarkEnd w:id="16573"/>
                <w:bookmarkEnd w:id="16574"/>
                <w:bookmarkEnd w:id="16575"/>
                <w:bookmarkEnd w:id="16576"/>
                <w:bookmarkEnd w:id="16577"/>
                <w:bookmarkEnd w:id="16578"/>
                <w:bookmarkEnd w:id="16579"/>
                <w:bookmarkEnd w:id="16580"/>
                <w:bookmarkEnd w:id="16581"/>
                <w:bookmarkEnd w:id="16582"/>
                <w:bookmarkEnd w:id="16583"/>
                <w:bookmarkEnd w:id="16584"/>
                <w:bookmarkEnd w:id="16585"/>
                <w:bookmarkEnd w:id="16586"/>
                <w:bookmarkEnd w:id="16587"/>
                <w:bookmarkEnd w:id="16588"/>
                <w:bookmarkEnd w:id="16589"/>
                <w:bookmarkEnd w:id="16590"/>
                <w:bookmarkEnd w:id="16591"/>
                <w:bookmarkEnd w:id="16592"/>
                <w:bookmarkEnd w:id="16593"/>
                <w:bookmarkEnd w:id="16594"/>
                <w:bookmarkEnd w:id="16595"/>
                <w:bookmarkEnd w:id="16596"/>
                <w:bookmarkEnd w:id="16597"/>
                <w:bookmarkEnd w:id="16598"/>
                <w:bookmarkEnd w:id="16599"/>
                <w:bookmarkEnd w:id="16600"/>
                <w:bookmarkEnd w:id="16601"/>
              </w:del>
            </w:moveFrom>
          </w:p>
        </w:tc>
        <w:tc>
          <w:tcPr>
            <w:tcW w:w="4044" w:type="dxa"/>
          </w:tcPr>
          <w:p w14:paraId="4B4015FE" w14:textId="1E8A5DDC" w:rsidR="00FF153E" w:rsidRPr="00FF6A71" w:rsidDel="002929E3" w:rsidRDefault="00FF153E" w:rsidP="00711218">
            <w:pPr>
              <w:rPr>
                <w:del w:id="16602" w:author="pete jones" w:date="2022-01-04T16:54:00Z"/>
                <w:moveFrom w:id="16603" w:author="pete jones" w:date="2022-01-03T12:19:00Z"/>
              </w:rPr>
            </w:pPr>
            <w:moveFrom w:id="16604" w:author="pete jones" w:date="2022-01-03T12:19:00Z">
              <w:del w:id="16605" w:author="pete jones" w:date="2022-01-04T16:54:00Z">
                <w:r w:rsidRPr="00FF6A71" w:rsidDel="002929E3">
                  <w:delText>(.rtf)</w:delText>
                </w:r>
                <w:bookmarkStart w:id="16606" w:name="_Toc92119804"/>
                <w:bookmarkStart w:id="16607" w:name="_Toc92120146"/>
                <w:bookmarkStart w:id="16608" w:name="_Toc92120487"/>
                <w:bookmarkStart w:id="16609" w:name="_Toc92120825"/>
                <w:bookmarkStart w:id="16610" w:name="_Toc92121166"/>
                <w:bookmarkStart w:id="16611" w:name="_Toc92121507"/>
                <w:bookmarkStart w:id="16612" w:name="_Toc92121853"/>
                <w:bookmarkStart w:id="16613" w:name="_Toc92187545"/>
                <w:bookmarkStart w:id="16614" w:name="_Toc92187888"/>
                <w:bookmarkStart w:id="16615" w:name="_Toc92191275"/>
                <w:bookmarkStart w:id="16616" w:name="_Toc92191742"/>
                <w:bookmarkStart w:id="16617" w:name="_Toc92192210"/>
                <w:bookmarkStart w:id="16618" w:name="_Toc92192595"/>
                <w:bookmarkStart w:id="16619" w:name="_Toc92192981"/>
                <w:bookmarkStart w:id="16620" w:name="_Toc92193342"/>
                <w:bookmarkStart w:id="16621" w:name="_Toc92193716"/>
                <w:bookmarkStart w:id="16622" w:name="_Toc92194062"/>
                <w:bookmarkStart w:id="16623" w:name="_Toc92194515"/>
                <w:bookmarkStart w:id="16624" w:name="_Toc92194883"/>
                <w:bookmarkStart w:id="16625" w:name="_Toc92195231"/>
                <w:bookmarkStart w:id="16626" w:name="_Toc92198142"/>
                <w:bookmarkStart w:id="16627" w:name="_Toc92200690"/>
                <w:bookmarkStart w:id="16628" w:name="_Toc92201620"/>
                <w:bookmarkStart w:id="16629" w:name="_Toc92207944"/>
                <w:bookmarkStart w:id="16630" w:name="_Toc92373770"/>
                <w:bookmarkStart w:id="16631" w:name="_Toc92375168"/>
                <w:bookmarkStart w:id="16632" w:name="_Toc92375811"/>
                <w:bookmarkStart w:id="16633" w:name="_Toc92813519"/>
                <w:bookmarkStart w:id="16634" w:name="_Toc92962741"/>
                <w:bookmarkStart w:id="16635" w:name="_Toc93130461"/>
                <w:bookmarkStart w:id="16636" w:name="_Toc94535417"/>
                <w:bookmarkStart w:id="16637" w:name="_Toc94628723"/>
                <w:bookmarkStart w:id="16638" w:name="_Toc95139993"/>
                <w:bookmarkStart w:id="16639" w:name="_Toc95231791"/>
                <w:bookmarkStart w:id="16640" w:name="_Toc97115089"/>
                <w:bookmarkStart w:id="16641" w:name="_Toc98086525"/>
                <w:bookmarkStart w:id="16642" w:name="_Toc98332761"/>
                <w:bookmarkStart w:id="16643" w:name="_Toc98333400"/>
                <w:bookmarkStart w:id="16644" w:name="_Toc98341726"/>
                <w:bookmarkStart w:id="16645" w:name="_Toc98345118"/>
                <w:bookmarkStart w:id="16646" w:name="_Toc98345645"/>
                <w:bookmarkStart w:id="16647" w:name="_Toc98346169"/>
                <w:bookmarkStart w:id="16648" w:name="_Toc98346727"/>
                <w:bookmarkStart w:id="16649" w:name="_Toc98347167"/>
                <w:bookmarkStart w:id="16650" w:name="_Toc98347607"/>
                <w:bookmarkStart w:id="16651" w:name="_Toc99536892"/>
                <w:bookmarkStart w:id="16652" w:name="_Toc99719018"/>
                <w:bookmarkStart w:id="16653" w:name="_Toc99969675"/>
                <w:bookmarkEnd w:id="16606"/>
                <w:bookmarkEnd w:id="16607"/>
                <w:bookmarkEnd w:id="16608"/>
                <w:bookmarkEnd w:id="16609"/>
                <w:bookmarkEnd w:id="16610"/>
                <w:bookmarkEnd w:id="16611"/>
                <w:bookmarkEnd w:id="16612"/>
                <w:bookmarkEnd w:id="16613"/>
                <w:bookmarkEnd w:id="16614"/>
                <w:bookmarkEnd w:id="16615"/>
                <w:bookmarkEnd w:id="16616"/>
                <w:bookmarkEnd w:id="16617"/>
                <w:bookmarkEnd w:id="16618"/>
                <w:bookmarkEnd w:id="16619"/>
                <w:bookmarkEnd w:id="16620"/>
                <w:bookmarkEnd w:id="16621"/>
                <w:bookmarkEnd w:id="16622"/>
                <w:bookmarkEnd w:id="16623"/>
                <w:bookmarkEnd w:id="16624"/>
                <w:bookmarkEnd w:id="16625"/>
                <w:bookmarkEnd w:id="16626"/>
                <w:bookmarkEnd w:id="16627"/>
                <w:bookmarkEnd w:id="16628"/>
                <w:bookmarkEnd w:id="16629"/>
                <w:bookmarkEnd w:id="16630"/>
                <w:bookmarkEnd w:id="16631"/>
                <w:bookmarkEnd w:id="16632"/>
                <w:bookmarkEnd w:id="16633"/>
                <w:bookmarkEnd w:id="16634"/>
                <w:bookmarkEnd w:id="16635"/>
                <w:bookmarkEnd w:id="16636"/>
                <w:bookmarkEnd w:id="16637"/>
                <w:bookmarkEnd w:id="16638"/>
                <w:bookmarkEnd w:id="16639"/>
                <w:bookmarkEnd w:id="16640"/>
                <w:bookmarkEnd w:id="16641"/>
                <w:bookmarkEnd w:id="16642"/>
                <w:bookmarkEnd w:id="16643"/>
                <w:bookmarkEnd w:id="16644"/>
                <w:bookmarkEnd w:id="16645"/>
                <w:bookmarkEnd w:id="16646"/>
                <w:bookmarkEnd w:id="16647"/>
                <w:bookmarkEnd w:id="16648"/>
                <w:bookmarkEnd w:id="16649"/>
                <w:bookmarkEnd w:id="16650"/>
                <w:bookmarkEnd w:id="16651"/>
                <w:bookmarkEnd w:id="16652"/>
                <w:bookmarkEnd w:id="16653"/>
              </w:del>
            </w:moveFrom>
          </w:p>
        </w:tc>
        <w:bookmarkStart w:id="16654" w:name="_Toc92119805"/>
        <w:bookmarkStart w:id="16655" w:name="_Toc92120147"/>
        <w:bookmarkStart w:id="16656" w:name="_Toc92120488"/>
        <w:bookmarkStart w:id="16657" w:name="_Toc92120826"/>
        <w:bookmarkStart w:id="16658" w:name="_Toc92121167"/>
        <w:bookmarkStart w:id="16659" w:name="_Toc92121508"/>
        <w:bookmarkStart w:id="16660" w:name="_Toc92121854"/>
        <w:bookmarkStart w:id="16661" w:name="_Toc92187546"/>
        <w:bookmarkStart w:id="16662" w:name="_Toc92187889"/>
        <w:bookmarkStart w:id="16663" w:name="_Toc92191276"/>
        <w:bookmarkStart w:id="16664" w:name="_Toc92191743"/>
        <w:bookmarkStart w:id="16665" w:name="_Toc92192211"/>
        <w:bookmarkStart w:id="16666" w:name="_Toc92192596"/>
        <w:bookmarkStart w:id="16667" w:name="_Toc92192982"/>
        <w:bookmarkStart w:id="16668" w:name="_Toc92193343"/>
        <w:bookmarkStart w:id="16669" w:name="_Toc92193717"/>
        <w:bookmarkStart w:id="16670" w:name="_Toc92194063"/>
        <w:bookmarkStart w:id="16671" w:name="_Toc92194516"/>
        <w:bookmarkStart w:id="16672" w:name="_Toc92194884"/>
        <w:bookmarkStart w:id="16673" w:name="_Toc92195232"/>
        <w:bookmarkStart w:id="16674" w:name="_Toc92198143"/>
        <w:bookmarkStart w:id="16675" w:name="_Toc92200691"/>
        <w:bookmarkStart w:id="16676" w:name="_Toc92201621"/>
        <w:bookmarkStart w:id="16677" w:name="_Toc92207945"/>
        <w:bookmarkStart w:id="16678" w:name="_Toc92373771"/>
        <w:bookmarkStart w:id="16679" w:name="_Toc92375169"/>
        <w:bookmarkStart w:id="16680" w:name="_Toc92375812"/>
        <w:bookmarkStart w:id="16681" w:name="_Toc92813520"/>
        <w:bookmarkStart w:id="16682" w:name="_Toc92962742"/>
        <w:bookmarkStart w:id="16683" w:name="_Toc93130462"/>
        <w:bookmarkStart w:id="16684" w:name="_Toc94535418"/>
        <w:bookmarkStart w:id="16685" w:name="_Toc94628724"/>
        <w:bookmarkStart w:id="16686" w:name="_Toc95139994"/>
        <w:bookmarkStart w:id="16687" w:name="_Toc95231792"/>
        <w:bookmarkStart w:id="16688" w:name="_Toc97115090"/>
        <w:bookmarkStart w:id="16689" w:name="_Toc98086526"/>
        <w:bookmarkStart w:id="16690" w:name="_Toc98332762"/>
        <w:bookmarkStart w:id="16691" w:name="_Toc98333401"/>
        <w:bookmarkStart w:id="16692" w:name="_Toc98341727"/>
        <w:bookmarkStart w:id="16693" w:name="_Toc98345119"/>
        <w:bookmarkStart w:id="16694" w:name="_Toc98345646"/>
        <w:bookmarkStart w:id="16695" w:name="_Toc98346170"/>
        <w:bookmarkStart w:id="16696" w:name="_Toc98346728"/>
        <w:bookmarkStart w:id="16697" w:name="_Toc98347168"/>
        <w:bookmarkStart w:id="16698" w:name="_Toc98347608"/>
        <w:bookmarkStart w:id="16699" w:name="_Toc99536893"/>
        <w:bookmarkStart w:id="16700" w:name="_Toc99719019"/>
        <w:bookmarkStart w:id="16701" w:name="_Toc99969676"/>
        <w:bookmarkEnd w:id="16654"/>
        <w:bookmarkEnd w:id="16655"/>
        <w:bookmarkEnd w:id="16656"/>
        <w:bookmarkEnd w:id="16657"/>
        <w:bookmarkEnd w:id="16658"/>
        <w:bookmarkEnd w:id="16659"/>
        <w:bookmarkEnd w:id="16660"/>
        <w:bookmarkEnd w:id="16661"/>
        <w:bookmarkEnd w:id="16662"/>
        <w:bookmarkEnd w:id="16663"/>
        <w:bookmarkEnd w:id="16664"/>
        <w:bookmarkEnd w:id="16665"/>
        <w:bookmarkEnd w:id="16666"/>
        <w:bookmarkEnd w:id="16667"/>
        <w:bookmarkEnd w:id="16668"/>
        <w:bookmarkEnd w:id="16669"/>
        <w:bookmarkEnd w:id="16670"/>
        <w:bookmarkEnd w:id="16671"/>
        <w:bookmarkEnd w:id="16672"/>
        <w:bookmarkEnd w:id="16673"/>
        <w:bookmarkEnd w:id="16674"/>
        <w:bookmarkEnd w:id="16675"/>
        <w:bookmarkEnd w:id="16676"/>
        <w:bookmarkEnd w:id="16677"/>
        <w:bookmarkEnd w:id="16678"/>
        <w:bookmarkEnd w:id="16679"/>
        <w:bookmarkEnd w:id="16680"/>
        <w:bookmarkEnd w:id="16681"/>
        <w:bookmarkEnd w:id="16682"/>
        <w:bookmarkEnd w:id="16683"/>
        <w:bookmarkEnd w:id="16684"/>
        <w:bookmarkEnd w:id="16685"/>
        <w:bookmarkEnd w:id="16686"/>
        <w:bookmarkEnd w:id="16687"/>
        <w:bookmarkEnd w:id="16688"/>
        <w:bookmarkEnd w:id="16689"/>
        <w:bookmarkEnd w:id="16690"/>
        <w:bookmarkEnd w:id="16691"/>
        <w:bookmarkEnd w:id="16692"/>
        <w:bookmarkEnd w:id="16693"/>
        <w:bookmarkEnd w:id="16694"/>
        <w:bookmarkEnd w:id="16695"/>
        <w:bookmarkEnd w:id="16696"/>
        <w:bookmarkEnd w:id="16697"/>
        <w:bookmarkEnd w:id="16698"/>
        <w:bookmarkEnd w:id="16699"/>
        <w:bookmarkEnd w:id="16700"/>
        <w:bookmarkEnd w:id="16701"/>
      </w:tr>
      <w:tr w:rsidR="00FF153E" w:rsidRPr="00FF6A71" w:rsidDel="002929E3" w14:paraId="53EA9318" w14:textId="1CF0BBC3" w:rsidTr="00711218">
        <w:trPr>
          <w:del w:id="16702" w:author="pete jones" w:date="2022-01-04T16:54:00Z"/>
        </w:trPr>
        <w:tc>
          <w:tcPr>
            <w:tcW w:w="4734" w:type="dxa"/>
          </w:tcPr>
          <w:p w14:paraId="1C70D9F3" w14:textId="1727C832" w:rsidR="00FF153E" w:rsidRPr="00FF6A71" w:rsidDel="002929E3" w:rsidRDefault="00FF153E" w:rsidP="00711218">
            <w:pPr>
              <w:rPr>
                <w:del w:id="16703" w:author="pete jones" w:date="2022-01-04T16:54:00Z"/>
                <w:moveFrom w:id="16704" w:author="pete jones" w:date="2022-01-03T12:19:00Z"/>
              </w:rPr>
            </w:pPr>
            <w:moveFrom w:id="16705" w:author="pete jones" w:date="2022-01-03T12:19:00Z">
              <w:del w:id="16706" w:author="pete jones" w:date="2022-01-04T16:54:00Z">
                <w:r w:rsidRPr="00FF6A71" w:rsidDel="002929E3">
                  <w:delText xml:space="preserve">Plain text </w:delText>
                </w:r>
                <w:bookmarkStart w:id="16707" w:name="_Toc92119806"/>
                <w:bookmarkStart w:id="16708" w:name="_Toc92120148"/>
                <w:bookmarkStart w:id="16709" w:name="_Toc92120489"/>
                <w:bookmarkStart w:id="16710" w:name="_Toc92120827"/>
                <w:bookmarkStart w:id="16711" w:name="_Toc92121168"/>
                <w:bookmarkStart w:id="16712" w:name="_Toc92121509"/>
                <w:bookmarkStart w:id="16713" w:name="_Toc92121855"/>
                <w:bookmarkStart w:id="16714" w:name="_Toc92187547"/>
                <w:bookmarkStart w:id="16715" w:name="_Toc92187890"/>
                <w:bookmarkStart w:id="16716" w:name="_Toc92191277"/>
                <w:bookmarkStart w:id="16717" w:name="_Toc92191744"/>
                <w:bookmarkStart w:id="16718" w:name="_Toc92192212"/>
                <w:bookmarkStart w:id="16719" w:name="_Toc92192597"/>
                <w:bookmarkStart w:id="16720" w:name="_Toc92192983"/>
                <w:bookmarkStart w:id="16721" w:name="_Toc92193344"/>
                <w:bookmarkStart w:id="16722" w:name="_Toc92193718"/>
                <w:bookmarkStart w:id="16723" w:name="_Toc92194064"/>
                <w:bookmarkStart w:id="16724" w:name="_Toc92194517"/>
                <w:bookmarkStart w:id="16725" w:name="_Toc92194885"/>
                <w:bookmarkStart w:id="16726" w:name="_Toc92195233"/>
                <w:bookmarkStart w:id="16727" w:name="_Toc92198144"/>
                <w:bookmarkStart w:id="16728" w:name="_Toc92200692"/>
                <w:bookmarkStart w:id="16729" w:name="_Toc92201622"/>
                <w:bookmarkStart w:id="16730" w:name="_Toc92207946"/>
                <w:bookmarkStart w:id="16731" w:name="_Toc92373772"/>
                <w:bookmarkStart w:id="16732" w:name="_Toc92375170"/>
                <w:bookmarkStart w:id="16733" w:name="_Toc92375813"/>
                <w:bookmarkStart w:id="16734" w:name="_Toc92813521"/>
                <w:bookmarkStart w:id="16735" w:name="_Toc92962743"/>
                <w:bookmarkStart w:id="16736" w:name="_Toc93130463"/>
                <w:bookmarkStart w:id="16737" w:name="_Toc94535419"/>
                <w:bookmarkStart w:id="16738" w:name="_Toc94628725"/>
                <w:bookmarkStart w:id="16739" w:name="_Toc95139995"/>
                <w:bookmarkStart w:id="16740" w:name="_Toc95231793"/>
                <w:bookmarkStart w:id="16741" w:name="_Toc97115091"/>
                <w:bookmarkStart w:id="16742" w:name="_Toc98086527"/>
                <w:bookmarkStart w:id="16743" w:name="_Toc98332763"/>
                <w:bookmarkStart w:id="16744" w:name="_Toc98333402"/>
                <w:bookmarkStart w:id="16745" w:name="_Toc98341728"/>
                <w:bookmarkStart w:id="16746" w:name="_Toc98345120"/>
                <w:bookmarkStart w:id="16747" w:name="_Toc98345647"/>
                <w:bookmarkStart w:id="16748" w:name="_Toc98346171"/>
                <w:bookmarkStart w:id="16749" w:name="_Toc98346729"/>
                <w:bookmarkStart w:id="16750" w:name="_Toc98347169"/>
                <w:bookmarkStart w:id="16751" w:name="_Toc98347609"/>
                <w:bookmarkStart w:id="16752" w:name="_Toc99536894"/>
                <w:bookmarkStart w:id="16753" w:name="_Toc99719020"/>
                <w:bookmarkStart w:id="16754" w:name="_Toc99969677"/>
                <w:bookmarkEnd w:id="16707"/>
                <w:bookmarkEnd w:id="16708"/>
                <w:bookmarkEnd w:id="16709"/>
                <w:bookmarkEnd w:id="16710"/>
                <w:bookmarkEnd w:id="16711"/>
                <w:bookmarkEnd w:id="16712"/>
                <w:bookmarkEnd w:id="16713"/>
                <w:bookmarkEnd w:id="16714"/>
                <w:bookmarkEnd w:id="16715"/>
                <w:bookmarkEnd w:id="16716"/>
                <w:bookmarkEnd w:id="16717"/>
                <w:bookmarkEnd w:id="16718"/>
                <w:bookmarkEnd w:id="16719"/>
                <w:bookmarkEnd w:id="16720"/>
                <w:bookmarkEnd w:id="16721"/>
                <w:bookmarkEnd w:id="16722"/>
                <w:bookmarkEnd w:id="16723"/>
                <w:bookmarkEnd w:id="16724"/>
                <w:bookmarkEnd w:id="16725"/>
                <w:bookmarkEnd w:id="16726"/>
                <w:bookmarkEnd w:id="16727"/>
                <w:bookmarkEnd w:id="16728"/>
                <w:bookmarkEnd w:id="16729"/>
                <w:bookmarkEnd w:id="16730"/>
                <w:bookmarkEnd w:id="16731"/>
                <w:bookmarkEnd w:id="16732"/>
                <w:bookmarkEnd w:id="16733"/>
                <w:bookmarkEnd w:id="16734"/>
                <w:bookmarkEnd w:id="16735"/>
                <w:bookmarkEnd w:id="16736"/>
                <w:bookmarkEnd w:id="16737"/>
                <w:bookmarkEnd w:id="16738"/>
                <w:bookmarkEnd w:id="16739"/>
                <w:bookmarkEnd w:id="16740"/>
                <w:bookmarkEnd w:id="16741"/>
                <w:bookmarkEnd w:id="16742"/>
                <w:bookmarkEnd w:id="16743"/>
                <w:bookmarkEnd w:id="16744"/>
                <w:bookmarkEnd w:id="16745"/>
                <w:bookmarkEnd w:id="16746"/>
                <w:bookmarkEnd w:id="16747"/>
                <w:bookmarkEnd w:id="16748"/>
                <w:bookmarkEnd w:id="16749"/>
                <w:bookmarkEnd w:id="16750"/>
                <w:bookmarkEnd w:id="16751"/>
                <w:bookmarkEnd w:id="16752"/>
                <w:bookmarkEnd w:id="16753"/>
                <w:bookmarkEnd w:id="16754"/>
              </w:del>
            </w:moveFrom>
          </w:p>
        </w:tc>
        <w:tc>
          <w:tcPr>
            <w:tcW w:w="4044" w:type="dxa"/>
          </w:tcPr>
          <w:p w14:paraId="3065FEBE" w14:textId="3482E750" w:rsidR="00FF153E" w:rsidRPr="00FF6A71" w:rsidDel="002929E3" w:rsidRDefault="00FF153E" w:rsidP="00711218">
            <w:pPr>
              <w:rPr>
                <w:del w:id="16755" w:author="pete jones" w:date="2022-01-04T16:54:00Z"/>
                <w:moveFrom w:id="16756" w:author="pete jones" w:date="2022-01-03T12:19:00Z"/>
              </w:rPr>
            </w:pPr>
            <w:moveFrom w:id="16757" w:author="pete jones" w:date="2022-01-03T12:19:00Z">
              <w:del w:id="16758" w:author="pete jones" w:date="2022-01-04T16:54:00Z">
                <w:r w:rsidRPr="00FF6A71" w:rsidDel="002929E3">
                  <w:delText>(.txt)</w:delText>
                </w:r>
                <w:bookmarkStart w:id="16759" w:name="_Toc92119807"/>
                <w:bookmarkStart w:id="16760" w:name="_Toc92120149"/>
                <w:bookmarkStart w:id="16761" w:name="_Toc92120490"/>
                <w:bookmarkStart w:id="16762" w:name="_Toc92120828"/>
                <w:bookmarkStart w:id="16763" w:name="_Toc92121169"/>
                <w:bookmarkStart w:id="16764" w:name="_Toc92121510"/>
                <w:bookmarkStart w:id="16765" w:name="_Toc92121856"/>
                <w:bookmarkStart w:id="16766" w:name="_Toc92187548"/>
                <w:bookmarkStart w:id="16767" w:name="_Toc92187891"/>
                <w:bookmarkStart w:id="16768" w:name="_Toc92191278"/>
                <w:bookmarkStart w:id="16769" w:name="_Toc92191745"/>
                <w:bookmarkStart w:id="16770" w:name="_Toc92192213"/>
                <w:bookmarkStart w:id="16771" w:name="_Toc92192598"/>
                <w:bookmarkStart w:id="16772" w:name="_Toc92192984"/>
                <w:bookmarkStart w:id="16773" w:name="_Toc92193345"/>
                <w:bookmarkStart w:id="16774" w:name="_Toc92193719"/>
                <w:bookmarkStart w:id="16775" w:name="_Toc92194065"/>
                <w:bookmarkStart w:id="16776" w:name="_Toc92194518"/>
                <w:bookmarkStart w:id="16777" w:name="_Toc92194886"/>
                <w:bookmarkStart w:id="16778" w:name="_Toc92195234"/>
                <w:bookmarkStart w:id="16779" w:name="_Toc92198145"/>
                <w:bookmarkStart w:id="16780" w:name="_Toc92200693"/>
                <w:bookmarkStart w:id="16781" w:name="_Toc92201623"/>
                <w:bookmarkStart w:id="16782" w:name="_Toc92207947"/>
                <w:bookmarkStart w:id="16783" w:name="_Toc92373773"/>
                <w:bookmarkStart w:id="16784" w:name="_Toc92375171"/>
                <w:bookmarkStart w:id="16785" w:name="_Toc92375814"/>
                <w:bookmarkStart w:id="16786" w:name="_Toc92813522"/>
                <w:bookmarkStart w:id="16787" w:name="_Toc92962744"/>
                <w:bookmarkStart w:id="16788" w:name="_Toc93130464"/>
                <w:bookmarkStart w:id="16789" w:name="_Toc94535420"/>
                <w:bookmarkStart w:id="16790" w:name="_Toc94628726"/>
                <w:bookmarkStart w:id="16791" w:name="_Toc95139996"/>
                <w:bookmarkStart w:id="16792" w:name="_Toc95231794"/>
                <w:bookmarkStart w:id="16793" w:name="_Toc97115092"/>
                <w:bookmarkStart w:id="16794" w:name="_Toc98086528"/>
                <w:bookmarkStart w:id="16795" w:name="_Toc98332764"/>
                <w:bookmarkStart w:id="16796" w:name="_Toc98333403"/>
                <w:bookmarkStart w:id="16797" w:name="_Toc98341729"/>
                <w:bookmarkStart w:id="16798" w:name="_Toc98345121"/>
                <w:bookmarkStart w:id="16799" w:name="_Toc98345648"/>
                <w:bookmarkStart w:id="16800" w:name="_Toc98346172"/>
                <w:bookmarkStart w:id="16801" w:name="_Toc98346730"/>
                <w:bookmarkStart w:id="16802" w:name="_Toc98347170"/>
                <w:bookmarkStart w:id="16803" w:name="_Toc98347610"/>
                <w:bookmarkStart w:id="16804" w:name="_Toc99536895"/>
                <w:bookmarkStart w:id="16805" w:name="_Toc99719021"/>
                <w:bookmarkStart w:id="16806" w:name="_Toc99969678"/>
                <w:bookmarkEnd w:id="16759"/>
                <w:bookmarkEnd w:id="16760"/>
                <w:bookmarkEnd w:id="16761"/>
                <w:bookmarkEnd w:id="16762"/>
                <w:bookmarkEnd w:id="16763"/>
                <w:bookmarkEnd w:id="16764"/>
                <w:bookmarkEnd w:id="16765"/>
                <w:bookmarkEnd w:id="16766"/>
                <w:bookmarkEnd w:id="16767"/>
                <w:bookmarkEnd w:id="16768"/>
                <w:bookmarkEnd w:id="16769"/>
                <w:bookmarkEnd w:id="16770"/>
                <w:bookmarkEnd w:id="16771"/>
                <w:bookmarkEnd w:id="16772"/>
                <w:bookmarkEnd w:id="16773"/>
                <w:bookmarkEnd w:id="16774"/>
                <w:bookmarkEnd w:id="16775"/>
                <w:bookmarkEnd w:id="16776"/>
                <w:bookmarkEnd w:id="16777"/>
                <w:bookmarkEnd w:id="16778"/>
                <w:bookmarkEnd w:id="16779"/>
                <w:bookmarkEnd w:id="16780"/>
                <w:bookmarkEnd w:id="16781"/>
                <w:bookmarkEnd w:id="16782"/>
                <w:bookmarkEnd w:id="16783"/>
                <w:bookmarkEnd w:id="16784"/>
                <w:bookmarkEnd w:id="16785"/>
                <w:bookmarkEnd w:id="16786"/>
                <w:bookmarkEnd w:id="16787"/>
                <w:bookmarkEnd w:id="16788"/>
                <w:bookmarkEnd w:id="16789"/>
                <w:bookmarkEnd w:id="16790"/>
                <w:bookmarkEnd w:id="16791"/>
                <w:bookmarkEnd w:id="16792"/>
                <w:bookmarkEnd w:id="16793"/>
                <w:bookmarkEnd w:id="16794"/>
                <w:bookmarkEnd w:id="16795"/>
                <w:bookmarkEnd w:id="16796"/>
                <w:bookmarkEnd w:id="16797"/>
                <w:bookmarkEnd w:id="16798"/>
                <w:bookmarkEnd w:id="16799"/>
                <w:bookmarkEnd w:id="16800"/>
                <w:bookmarkEnd w:id="16801"/>
                <w:bookmarkEnd w:id="16802"/>
                <w:bookmarkEnd w:id="16803"/>
                <w:bookmarkEnd w:id="16804"/>
                <w:bookmarkEnd w:id="16805"/>
                <w:bookmarkEnd w:id="16806"/>
              </w:del>
            </w:moveFrom>
          </w:p>
        </w:tc>
        <w:bookmarkStart w:id="16807" w:name="_Toc92119808"/>
        <w:bookmarkStart w:id="16808" w:name="_Toc92120150"/>
        <w:bookmarkStart w:id="16809" w:name="_Toc92120491"/>
        <w:bookmarkStart w:id="16810" w:name="_Toc92120829"/>
        <w:bookmarkStart w:id="16811" w:name="_Toc92121170"/>
        <w:bookmarkStart w:id="16812" w:name="_Toc92121511"/>
        <w:bookmarkStart w:id="16813" w:name="_Toc92121857"/>
        <w:bookmarkStart w:id="16814" w:name="_Toc92187549"/>
        <w:bookmarkStart w:id="16815" w:name="_Toc92187892"/>
        <w:bookmarkStart w:id="16816" w:name="_Toc92191279"/>
        <w:bookmarkStart w:id="16817" w:name="_Toc92191746"/>
        <w:bookmarkStart w:id="16818" w:name="_Toc92192214"/>
        <w:bookmarkStart w:id="16819" w:name="_Toc92192599"/>
        <w:bookmarkStart w:id="16820" w:name="_Toc92192985"/>
        <w:bookmarkStart w:id="16821" w:name="_Toc92193346"/>
        <w:bookmarkStart w:id="16822" w:name="_Toc92193720"/>
        <w:bookmarkStart w:id="16823" w:name="_Toc92194066"/>
        <w:bookmarkStart w:id="16824" w:name="_Toc92194519"/>
        <w:bookmarkStart w:id="16825" w:name="_Toc92194887"/>
        <w:bookmarkStart w:id="16826" w:name="_Toc92195235"/>
        <w:bookmarkStart w:id="16827" w:name="_Toc92198146"/>
        <w:bookmarkStart w:id="16828" w:name="_Toc92200694"/>
        <w:bookmarkStart w:id="16829" w:name="_Toc92201624"/>
        <w:bookmarkStart w:id="16830" w:name="_Toc92207948"/>
        <w:bookmarkStart w:id="16831" w:name="_Toc92373774"/>
        <w:bookmarkStart w:id="16832" w:name="_Toc92375172"/>
        <w:bookmarkStart w:id="16833" w:name="_Toc92375815"/>
        <w:bookmarkStart w:id="16834" w:name="_Toc92813523"/>
        <w:bookmarkStart w:id="16835" w:name="_Toc92962745"/>
        <w:bookmarkStart w:id="16836" w:name="_Toc93130465"/>
        <w:bookmarkStart w:id="16837" w:name="_Toc94535421"/>
        <w:bookmarkStart w:id="16838" w:name="_Toc94628727"/>
        <w:bookmarkStart w:id="16839" w:name="_Toc95139997"/>
        <w:bookmarkStart w:id="16840" w:name="_Toc95231795"/>
        <w:bookmarkStart w:id="16841" w:name="_Toc97115093"/>
        <w:bookmarkStart w:id="16842" w:name="_Toc98086529"/>
        <w:bookmarkStart w:id="16843" w:name="_Toc98332765"/>
        <w:bookmarkStart w:id="16844" w:name="_Toc98333404"/>
        <w:bookmarkStart w:id="16845" w:name="_Toc98341730"/>
        <w:bookmarkStart w:id="16846" w:name="_Toc98345122"/>
        <w:bookmarkStart w:id="16847" w:name="_Toc98345649"/>
        <w:bookmarkStart w:id="16848" w:name="_Toc98346173"/>
        <w:bookmarkStart w:id="16849" w:name="_Toc98346731"/>
        <w:bookmarkStart w:id="16850" w:name="_Toc98347171"/>
        <w:bookmarkStart w:id="16851" w:name="_Toc98347611"/>
        <w:bookmarkStart w:id="16852" w:name="_Toc99536896"/>
        <w:bookmarkStart w:id="16853" w:name="_Toc99719022"/>
        <w:bookmarkStart w:id="16854" w:name="_Toc99969679"/>
        <w:bookmarkEnd w:id="16807"/>
        <w:bookmarkEnd w:id="16808"/>
        <w:bookmarkEnd w:id="16809"/>
        <w:bookmarkEnd w:id="16810"/>
        <w:bookmarkEnd w:id="16811"/>
        <w:bookmarkEnd w:id="16812"/>
        <w:bookmarkEnd w:id="16813"/>
        <w:bookmarkEnd w:id="16814"/>
        <w:bookmarkEnd w:id="16815"/>
        <w:bookmarkEnd w:id="16816"/>
        <w:bookmarkEnd w:id="16817"/>
        <w:bookmarkEnd w:id="16818"/>
        <w:bookmarkEnd w:id="16819"/>
        <w:bookmarkEnd w:id="16820"/>
        <w:bookmarkEnd w:id="16821"/>
        <w:bookmarkEnd w:id="16822"/>
        <w:bookmarkEnd w:id="16823"/>
        <w:bookmarkEnd w:id="16824"/>
        <w:bookmarkEnd w:id="16825"/>
        <w:bookmarkEnd w:id="16826"/>
        <w:bookmarkEnd w:id="16827"/>
        <w:bookmarkEnd w:id="16828"/>
        <w:bookmarkEnd w:id="16829"/>
        <w:bookmarkEnd w:id="16830"/>
        <w:bookmarkEnd w:id="16831"/>
        <w:bookmarkEnd w:id="16832"/>
        <w:bookmarkEnd w:id="16833"/>
        <w:bookmarkEnd w:id="16834"/>
        <w:bookmarkEnd w:id="16835"/>
        <w:bookmarkEnd w:id="16836"/>
        <w:bookmarkEnd w:id="16837"/>
        <w:bookmarkEnd w:id="16838"/>
        <w:bookmarkEnd w:id="16839"/>
        <w:bookmarkEnd w:id="16840"/>
        <w:bookmarkEnd w:id="16841"/>
        <w:bookmarkEnd w:id="16842"/>
        <w:bookmarkEnd w:id="16843"/>
        <w:bookmarkEnd w:id="16844"/>
        <w:bookmarkEnd w:id="16845"/>
        <w:bookmarkEnd w:id="16846"/>
        <w:bookmarkEnd w:id="16847"/>
        <w:bookmarkEnd w:id="16848"/>
        <w:bookmarkEnd w:id="16849"/>
        <w:bookmarkEnd w:id="16850"/>
        <w:bookmarkEnd w:id="16851"/>
        <w:bookmarkEnd w:id="16852"/>
        <w:bookmarkEnd w:id="16853"/>
        <w:bookmarkEnd w:id="16854"/>
      </w:tr>
      <w:tr w:rsidR="00FF153E" w:rsidRPr="00FF6A71" w:rsidDel="002929E3" w14:paraId="1D61C04E" w14:textId="013F1B25" w:rsidTr="00711218">
        <w:trPr>
          <w:del w:id="16855" w:author="pete jones" w:date="2022-01-04T16:54:00Z"/>
        </w:trPr>
        <w:tc>
          <w:tcPr>
            <w:tcW w:w="4734" w:type="dxa"/>
          </w:tcPr>
          <w:p w14:paraId="6919D1EA" w14:textId="1550CC7D" w:rsidR="00FF153E" w:rsidRPr="00FF6A71" w:rsidDel="002929E3" w:rsidRDefault="00FF153E" w:rsidP="00711218">
            <w:pPr>
              <w:rPr>
                <w:del w:id="16856" w:author="pete jones" w:date="2022-01-04T16:54:00Z"/>
                <w:moveFrom w:id="16857" w:author="pete jones" w:date="2022-01-03T12:19:00Z"/>
              </w:rPr>
            </w:pPr>
            <w:moveFrom w:id="16858" w:author="pete jones" w:date="2022-01-03T12:19:00Z">
              <w:del w:id="16859" w:author="pete jones" w:date="2022-01-04T16:54:00Z">
                <w:r w:rsidRPr="00FF6A71" w:rsidDel="002929E3">
                  <w:delText>Google Docs via Google Drive™</w:delText>
                </w:r>
                <w:bookmarkStart w:id="16860" w:name="_Toc92119809"/>
                <w:bookmarkStart w:id="16861" w:name="_Toc92120151"/>
                <w:bookmarkStart w:id="16862" w:name="_Toc92120492"/>
                <w:bookmarkStart w:id="16863" w:name="_Toc92120830"/>
                <w:bookmarkStart w:id="16864" w:name="_Toc92121171"/>
                <w:bookmarkStart w:id="16865" w:name="_Toc92121512"/>
                <w:bookmarkStart w:id="16866" w:name="_Toc92121858"/>
                <w:bookmarkStart w:id="16867" w:name="_Toc92187550"/>
                <w:bookmarkStart w:id="16868" w:name="_Toc92187893"/>
                <w:bookmarkStart w:id="16869" w:name="_Toc92191280"/>
                <w:bookmarkStart w:id="16870" w:name="_Toc92191747"/>
                <w:bookmarkStart w:id="16871" w:name="_Toc92192215"/>
                <w:bookmarkStart w:id="16872" w:name="_Toc92192600"/>
                <w:bookmarkStart w:id="16873" w:name="_Toc92192986"/>
                <w:bookmarkStart w:id="16874" w:name="_Toc92193347"/>
                <w:bookmarkStart w:id="16875" w:name="_Toc92193721"/>
                <w:bookmarkStart w:id="16876" w:name="_Toc92194067"/>
                <w:bookmarkStart w:id="16877" w:name="_Toc92194520"/>
                <w:bookmarkStart w:id="16878" w:name="_Toc92194888"/>
                <w:bookmarkStart w:id="16879" w:name="_Toc92195236"/>
                <w:bookmarkStart w:id="16880" w:name="_Toc92198147"/>
                <w:bookmarkStart w:id="16881" w:name="_Toc92200695"/>
                <w:bookmarkStart w:id="16882" w:name="_Toc92201625"/>
                <w:bookmarkStart w:id="16883" w:name="_Toc92207949"/>
                <w:bookmarkStart w:id="16884" w:name="_Toc92373775"/>
                <w:bookmarkStart w:id="16885" w:name="_Toc92375173"/>
                <w:bookmarkStart w:id="16886" w:name="_Toc92375816"/>
                <w:bookmarkStart w:id="16887" w:name="_Toc92813524"/>
                <w:bookmarkStart w:id="16888" w:name="_Toc92962746"/>
                <w:bookmarkStart w:id="16889" w:name="_Toc93130466"/>
                <w:bookmarkStart w:id="16890" w:name="_Toc94535422"/>
                <w:bookmarkStart w:id="16891" w:name="_Toc94628728"/>
                <w:bookmarkStart w:id="16892" w:name="_Toc95139998"/>
                <w:bookmarkStart w:id="16893" w:name="_Toc95231796"/>
                <w:bookmarkStart w:id="16894" w:name="_Toc97115094"/>
                <w:bookmarkStart w:id="16895" w:name="_Toc98086530"/>
                <w:bookmarkStart w:id="16896" w:name="_Toc98332766"/>
                <w:bookmarkStart w:id="16897" w:name="_Toc98333405"/>
                <w:bookmarkStart w:id="16898" w:name="_Toc98341731"/>
                <w:bookmarkStart w:id="16899" w:name="_Toc98345123"/>
                <w:bookmarkStart w:id="16900" w:name="_Toc98345650"/>
                <w:bookmarkStart w:id="16901" w:name="_Toc98346174"/>
                <w:bookmarkStart w:id="16902" w:name="_Toc98346732"/>
                <w:bookmarkStart w:id="16903" w:name="_Toc98347172"/>
                <w:bookmarkStart w:id="16904" w:name="_Toc98347612"/>
                <w:bookmarkStart w:id="16905" w:name="_Toc99536897"/>
                <w:bookmarkStart w:id="16906" w:name="_Toc99719023"/>
                <w:bookmarkStart w:id="16907" w:name="_Toc99969680"/>
                <w:bookmarkEnd w:id="16860"/>
                <w:bookmarkEnd w:id="16861"/>
                <w:bookmarkEnd w:id="16862"/>
                <w:bookmarkEnd w:id="16863"/>
                <w:bookmarkEnd w:id="16864"/>
                <w:bookmarkEnd w:id="16865"/>
                <w:bookmarkEnd w:id="16866"/>
                <w:bookmarkEnd w:id="16867"/>
                <w:bookmarkEnd w:id="16868"/>
                <w:bookmarkEnd w:id="16869"/>
                <w:bookmarkEnd w:id="16870"/>
                <w:bookmarkEnd w:id="16871"/>
                <w:bookmarkEnd w:id="16872"/>
                <w:bookmarkEnd w:id="16873"/>
                <w:bookmarkEnd w:id="16874"/>
                <w:bookmarkEnd w:id="16875"/>
                <w:bookmarkEnd w:id="16876"/>
                <w:bookmarkEnd w:id="16877"/>
                <w:bookmarkEnd w:id="16878"/>
                <w:bookmarkEnd w:id="16879"/>
                <w:bookmarkEnd w:id="16880"/>
                <w:bookmarkEnd w:id="16881"/>
                <w:bookmarkEnd w:id="16882"/>
                <w:bookmarkEnd w:id="16883"/>
                <w:bookmarkEnd w:id="16884"/>
                <w:bookmarkEnd w:id="16885"/>
                <w:bookmarkEnd w:id="16886"/>
                <w:bookmarkEnd w:id="16887"/>
                <w:bookmarkEnd w:id="16888"/>
                <w:bookmarkEnd w:id="16889"/>
                <w:bookmarkEnd w:id="16890"/>
                <w:bookmarkEnd w:id="16891"/>
                <w:bookmarkEnd w:id="16892"/>
                <w:bookmarkEnd w:id="16893"/>
                <w:bookmarkEnd w:id="16894"/>
                <w:bookmarkEnd w:id="16895"/>
                <w:bookmarkEnd w:id="16896"/>
                <w:bookmarkEnd w:id="16897"/>
                <w:bookmarkEnd w:id="16898"/>
                <w:bookmarkEnd w:id="16899"/>
                <w:bookmarkEnd w:id="16900"/>
                <w:bookmarkEnd w:id="16901"/>
                <w:bookmarkEnd w:id="16902"/>
                <w:bookmarkEnd w:id="16903"/>
                <w:bookmarkEnd w:id="16904"/>
                <w:bookmarkEnd w:id="16905"/>
                <w:bookmarkEnd w:id="16906"/>
                <w:bookmarkEnd w:id="16907"/>
              </w:del>
            </w:moveFrom>
          </w:p>
        </w:tc>
        <w:tc>
          <w:tcPr>
            <w:tcW w:w="4044" w:type="dxa"/>
          </w:tcPr>
          <w:p w14:paraId="1E96E1D1" w14:textId="37E5AD88" w:rsidR="00FF153E" w:rsidRPr="00FF6A71" w:rsidDel="002929E3" w:rsidRDefault="00FF153E" w:rsidP="00711218">
            <w:pPr>
              <w:rPr>
                <w:del w:id="16908" w:author="pete jones" w:date="2022-01-04T16:54:00Z"/>
                <w:moveFrom w:id="16909" w:author="pete jones" w:date="2022-01-03T12:19:00Z"/>
              </w:rPr>
            </w:pPr>
            <w:moveFrom w:id="16910" w:author="pete jones" w:date="2022-01-03T12:19:00Z">
              <w:del w:id="16911" w:author="pete jones" w:date="2022-01-04T16:54:00Z">
                <w:r w:rsidRPr="00FF6A71" w:rsidDel="002929E3">
                  <w:delText>(.gdoc)</w:delText>
                </w:r>
                <w:bookmarkStart w:id="16912" w:name="_Toc92119810"/>
                <w:bookmarkStart w:id="16913" w:name="_Toc92120152"/>
                <w:bookmarkStart w:id="16914" w:name="_Toc92120493"/>
                <w:bookmarkStart w:id="16915" w:name="_Toc92120831"/>
                <w:bookmarkStart w:id="16916" w:name="_Toc92121172"/>
                <w:bookmarkStart w:id="16917" w:name="_Toc92121513"/>
                <w:bookmarkStart w:id="16918" w:name="_Toc92121859"/>
                <w:bookmarkStart w:id="16919" w:name="_Toc92187551"/>
                <w:bookmarkStart w:id="16920" w:name="_Toc92187894"/>
                <w:bookmarkStart w:id="16921" w:name="_Toc92191281"/>
                <w:bookmarkStart w:id="16922" w:name="_Toc92191748"/>
                <w:bookmarkStart w:id="16923" w:name="_Toc92192216"/>
                <w:bookmarkStart w:id="16924" w:name="_Toc92192601"/>
                <w:bookmarkStart w:id="16925" w:name="_Toc92192987"/>
                <w:bookmarkStart w:id="16926" w:name="_Toc92193348"/>
                <w:bookmarkStart w:id="16927" w:name="_Toc92193722"/>
                <w:bookmarkStart w:id="16928" w:name="_Toc92194068"/>
                <w:bookmarkStart w:id="16929" w:name="_Toc92194521"/>
                <w:bookmarkStart w:id="16930" w:name="_Toc92194889"/>
                <w:bookmarkStart w:id="16931" w:name="_Toc92195237"/>
                <w:bookmarkStart w:id="16932" w:name="_Toc92198148"/>
                <w:bookmarkStart w:id="16933" w:name="_Toc92200696"/>
                <w:bookmarkStart w:id="16934" w:name="_Toc92201626"/>
                <w:bookmarkStart w:id="16935" w:name="_Toc92207950"/>
                <w:bookmarkStart w:id="16936" w:name="_Toc92373776"/>
                <w:bookmarkStart w:id="16937" w:name="_Toc92375174"/>
                <w:bookmarkStart w:id="16938" w:name="_Toc92375817"/>
                <w:bookmarkStart w:id="16939" w:name="_Toc92813525"/>
                <w:bookmarkStart w:id="16940" w:name="_Toc92962747"/>
                <w:bookmarkStart w:id="16941" w:name="_Toc93130467"/>
                <w:bookmarkStart w:id="16942" w:name="_Toc94535423"/>
                <w:bookmarkStart w:id="16943" w:name="_Toc94628729"/>
                <w:bookmarkStart w:id="16944" w:name="_Toc95139999"/>
                <w:bookmarkStart w:id="16945" w:name="_Toc95231797"/>
                <w:bookmarkStart w:id="16946" w:name="_Toc97115095"/>
                <w:bookmarkStart w:id="16947" w:name="_Toc98086531"/>
                <w:bookmarkStart w:id="16948" w:name="_Toc98332767"/>
                <w:bookmarkStart w:id="16949" w:name="_Toc98333406"/>
                <w:bookmarkStart w:id="16950" w:name="_Toc98341732"/>
                <w:bookmarkStart w:id="16951" w:name="_Toc98345124"/>
                <w:bookmarkStart w:id="16952" w:name="_Toc98345651"/>
                <w:bookmarkStart w:id="16953" w:name="_Toc98346175"/>
                <w:bookmarkStart w:id="16954" w:name="_Toc98346733"/>
                <w:bookmarkStart w:id="16955" w:name="_Toc98347173"/>
                <w:bookmarkStart w:id="16956" w:name="_Toc98347613"/>
                <w:bookmarkStart w:id="16957" w:name="_Toc99536898"/>
                <w:bookmarkStart w:id="16958" w:name="_Toc99719024"/>
                <w:bookmarkStart w:id="16959" w:name="_Toc99969681"/>
                <w:bookmarkEnd w:id="16912"/>
                <w:bookmarkEnd w:id="16913"/>
                <w:bookmarkEnd w:id="16914"/>
                <w:bookmarkEnd w:id="16915"/>
                <w:bookmarkEnd w:id="16916"/>
                <w:bookmarkEnd w:id="16917"/>
                <w:bookmarkEnd w:id="16918"/>
                <w:bookmarkEnd w:id="16919"/>
                <w:bookmarkEnd w:id="16920"/>
                <w:bookmarkEnd w:id="16921"/>
                <w:bookmarkEnd w:id="16922"/>
                <w:bookmarkEnd w:id="16923"/>
                <w:bookmarkEnd w:id="16924"/>
                <w:bookmarkEnd w:id="16925"/>
                <w:bookmarkEnd w:id="16926"/>
                <w:bookmarkEnd w:id="16927"/>
                <w:bookmarkEnd w:id="16928"/>
                <w:bookmarkEnd w:id="16929"/>
                <w:bookmarkEnd w:id="16930"/>
                <w:bookmarkEnd w:id="16931"/>
                <w:bookmarkEnd w:id="16932"/>
                <w:bookmarkEnd w:id="16933"/>
                <w:bookmarkEnd w:id="16934"/>
                <w:bookmarkEnd w:id="16935"/>
                <w:bookmarkEnd w:id="16936"/>
                <w:bookmarkEnd w:id="16937"/>
                <w:bookmarkEnd w:id="16938"/>
                <w:bookmarkEnd w:id="16939"/>
                <w:bookmarkEnd w:id="16940"/>
                <w:bookmarkEnd w:id="16941"/>
                <w:bookmarkEnd w:id="16942"/>
                <w:bookmarkEnd w:id="16943"/>
                <w:bookmarkEnd w:id="16944"/>
                <w:bookmarkEnd w:id="16945"/>
                <w:bookmarkEnd w:id="16946"/>
                <w:bookmarkEnd w:id="16947"/>
                <w:bookmarkEnd w:id="16948"/>
                <w:bookmarkEnd w:id="16949"/>
                <w:bookmarkEnd w:id="16950"/>
                <w:bookmarkEnd w:id="16951"/>
                <w:bookmarkEnd w:id="16952"/>
                <w:bookmarkEnd w:id="16953"/>
                <w:bookmarkEnd w:id="16954"/>
                <w:bookmarkEnd w:id="16955"/>
                <w:bookmarkEnd w:id="16956"/>
                <w:bookmarkEnd w:id="16957"/>
                <w:bookmarkEnd w:id="16958"/>
                <w:bookmarkEnd w:id="16959"/>
              </w:del>
            </w:moveFrom>
          </w:p>
        </w:tc>
        <w:bookmarkStart w:id="16960" w:name="_Toc92119811"/>
        <w:bookmarkStart w:id="16961" w:name="_Toc92120153"/>
        <w:bookmarkStart w:id="16962" w:name="_Toc92120494"/>
        <w:bookmarkStart w:id="16963" w:name="_Toc92120832"/>
        <w:bookmarkStart w:id="16964" w:name="_Toc92121173"/>
        <w:bookmarkStart w:id="16965" w:name="_Toc92121514"/>
        <w:bookmarkStart w:id="16966" w:name="_Toc92121860"/>
        <w:bookmarkStart w:id="16967" w:name="_Toc92187552"/>
        <w:bookmarkStart w:id="16968" w:name="_Toc92187895"/>
        <w:bookmarkStart w:id="16969" w:name="_Toc92191282"/>
        <w:bookmarkStart w:id="16970" w:name="_Toc92191749"/>
        <w:bookmarkStart w:id="16971" w:name="_Toc92192217"/>
        <w:bookmarkStart w:id="16972" w:name="_Toc92192602"/>
        <w:bookmarkStart w:id="16973" w:name="_Toc92192988"/>
        <w:bookmarkStart w:id="16974" w:name="_Toc92193349"/>
        <w:bookmarkStart w:id="16975" w:name="_Toc92193723"/>
        <w:bookmarkStart w:id="16976" w:name="_Toc92194069"/>
        <w:bookmarkStart w:id="16977" w:name="_Toc92194522"/>
        <w:bookmarkStart w:id="16978" w:name="_Toc92194890"/>
        <w:bookmarkStart w:id="16979" w:name="_Toc92195238"/>
        <w:bookmarkStart w:id="16980" w:name="_Toc92198149"/>
        <w:bookmarkStart w:id="16981" w:name="_Toc92200697"/>
        <w:bookmarkStart w:id="16982" w:name="_Toc92201627"/>
        <w:bookmarkStart w:id="16983" w:name="_Toc92207951"/>
        <w:bookmarkStart w:id="16984" w:name="_Toc92373777"/>
        <w:bookmarkStart w:id="16985" w:name="_Toc92375175"/>
        <w:bookmarkStart w:id="16986" w:name="_Toc92375818"/>
        <w:bookmarkStart w:id="16987" w:name="_Toc92813526"/>
        <w:bookmarkStart w:id="16988" w:name="_Toc92962748"/>
        <w:bookmarkStart w:id="16989" w:name="_Toc93130468"/>
        <w:bookmarkStart w:id="16990" w:name="_Toc94535424"/>
        <w:bookmarkStart w:id="16991" w:name="_Toc94628730"/>
        <w:bookmarkStart w:id="16992" w:name="_Toc95140000"/>
        <w:bookmarkStart w:id="16993" w:name="_Toc95231798"/>
        <w:bookmarkStart w:id="16994" w:name="_Toc97115096"/>
        <w:bookmarkStart w:id="16995" w:name="_Toc98086532"/>
        <w:bookmarkStart w:id="16996" w:name="_Toc98332768"/>
        <w:bookmarkStart w:id="16997" w:name="_Toc98333407"/>
        <w:bookmarkStart w:id="16998" w:name="_Toc98341733"/>
        <w:bookmarkStart w:id="16999" w:name="_Toc98345125"/>
        <w:bookmarkStart w:id="17000" w:name="_Toc98345652"/>
        <w:bookmarkStart w:id="17001" w:name="_Toc98346176"/>
        <w:bookmarkStart w:id="17002" w:name="_Toc98346734"/>
        <w:bookmarkStart w:id="17003" w:name="_Toc98347174"/>
        <w:bookmarkStart w:id="17004" w:name="_Toc98347614"/>
        <w:bookmarkStart w:id="17005" w:name="_Toc99536899"/>
        <w:bookmarkStart w:id="17006" w:name="_Toc99719025"/>
        <w:bookmarkStart w:id="17007" w:name="_Toc99969682"/>
        <w:bookmarkEnd w:id="16960"/>
        <w:bookmarkEnd w:id="16961"/>
        <w:bookmarkEnd w:id="16962"/>
        <w:bookmarkEnd w:id="16963"/>
        <w:bookmarkEnd w:id="16964"/>
        <w:bookmarkEnd w:id="16965"/>
        <w:bookmarkEnd w:id="16966"/>
        <w:bookmarkEnd w:id="16967"/>
        <w:bookmarkEnd w:id="16968"/>
        <w:bookmarkEnd w:id="16969"/>
        <w:bookmarkEnd w:id="16970"/>
        <w:bookmarkEnd w:id="16971"/>
        <w:bookmarkEnd w:id="16972"/>
        <w:bookmarkEnd w:id="16973"/>
        <w:bookmarkEnd w:id="16974"/>
        <w:bookmarkEnd w:id="16975"/>
        <w:bookmarkEnd w:id="16976"/>
        <w:bookmarkEnd w:id="16977"/>
        <w:bookmarkEnd w:id="16978"/>
        <w:bookmarkEnd w:id="16979"/>
        <w:bookmarkEnd w:id="16980"/>
        <w:bookmarkEnd w:id="16981"/>
        <w:bookmarkEnd w:id="16982"/>
        <w:bookmarkEnd w:id="16983"/>
        <w:bookmarkEnd w:id="16984"/>
        <w:bookmarkEnd w:id="16985"/>
        <w:bookmarkEnd w:id="16986"/>
        <w:bookmarkEnd w:id="16987"/>
        <w:bookmarkEnd w:id="16988"/>
        <w:bookmarkEnd w:id="16989"/>
        <w:bookmarkEnd w:id="16990"/>
        <w:bookmarkEnd w:id="16991"/>
        <w:bookmarkEnd w:id="16992"/>
        <w:bookmarkEnd w:id="16993"/>
        <w:bookmarkEnd w:id="16994"/>
        <w:bookmarkEnd w:id="16995"/>
        <w:bookmarkEnd w:id="16996"/>
        <w:bookmarkEnd w:id="16997"/>
        <w:bookmarkEnd w:id="16998"/>
        <w:bookmarkEnd w:id="16999"/>
        <w:bookmarkEnd w:id="17000"/>
        <w:bookmarkEnd w:id="17001"/>
        <w:bookmarkEnd w:id="17002"/>
        <w:bookmarkEnd w:id="17003"/>
        <w:bookmarkEnd w:id="17004"/>
        <w:bookmarkEnd w:id="17005"/>
        <w:bookmarkEnd w:id="17006"/>
        <w:bookmarkEnd w:id="17007"/>
      </w:tr>
      <w:tr w:rsidR="00FF153E" w:rsidRPr="00FF6A71" w:rsidDel="002929E3" w14:paraId="7B82B9EE" w14:textId="78E42108" w:rsidTr="00711218">
        <w:trPr>
          <w:del w:id="17008" w:author="pete jones" w:date="2022-01-04T16:54:00Z"/>
        </w:trPr>
        <w:tc>
          <w:tcPr>
            <w:tcW w:w="4734" w:type="dxa"/>
          </w:tcPr>
          <w:p w14:paraId="4A1B3EB6" w14:textId="599D0348" w:rsidR="00FF153E" w:rsidRPr="00FF6A71" w:rsidDel="002929E3" w:rsidRDefault="00FF153E" w:rsidP="00711218">
            <w:pPr>
              <w:rPr>
                <w:del w:id="17009" w:author="pete jones" w:date="2022-01-04T16:54:00Z"/>
                <w:moveFrom w:id="17010" w:author="pete jones" w:date="2022-01-03T12:19:00Z"/>
              </w:rPr>
            </w:pPr>
            <w:moveFrom w:id="17011" w:author="pete jones" w:date="2022-01-03T12:19:00Z">
              <w:del w:id="17012" w:author="pete jones" w:date="2022-01-04T16:54:00Z">
                <w:r w:rsidRPr="00FF6A71" w:rsidDel="002929E3">
                  <w:delText>Adobe PDF</w:delText>
                </w:r>
                <w:bookmarkStart w:id="17013" w:name="_Toc92119812"/>
                <w:bookmarkStart w:id="17014" w:name="_Toc92120154"/>
                <w:bookmarkStart w:id="17015" w:name="_Toc92120495"/>
                <w:bookmarkStart w:id="17016" w:name="_Toc92120833"/>
                <w:bookmarkStart w:id="17017" w:name="_Toc92121174"/>
                <w:bookmarkStart w:id="17018" w:name="_Toc92121515"/>
                <w:bookmarkStart w:id="17019" w:name="_Toc92121861"/>
                <w:bookmarkStart w:id="17020" w:name="_Toc92187553"/>
                <w:bookmarkStart w:id="17021" w:name="_Toc92187896"/>
                <w:bookmarkStart w:id="17022" w:name="_Toc92191283"/>
                <w:bookmarkStart w:id="17023" w:name="_Toc92191750"/>
                <w:bookmarkStart w:id="17024" w:name="_Toc92192218"/>
                <w:bookmarkStart w:id="17025" w:name="_Toc92192603"/>
                <w:bookmarkStart w:id="17026" w:name="_Toc92192989"/>
                <w:bookmarkStart w:id="17027" w:name="_Toc92193350"/>
                <w:bookmarkStart w:id="17028" w:name="_Toc92193724"/>
                <w:bookmarkStart w:id="17029" w:name="_Toc92194070"/>
                <w:bookmarkStart w:id="17030" w:name="_Toc92194523"/>
                <w:bookmarkStart w:id="17031" w:name="_Toc92194891"/>
                <w:bookmarkStart w:id="17032" w:name="_Toc92195239"/>
                <w:bookmarkStart w:id="17033" w:name="_Toc92198150"/>
                <w:bookmarkStart w:id="17034" w:name="_Toc92200698"/>
                <w:bookmarkStart w:id="17035" w:name="_Toc92201628"/>
                <w:bookmarkStart w:id="17036" w:name="_Toc92207952"/>
                <w:bookmarkStart w:id="17037" w:name="_Toc92373778"/>
                <w:bookmarkStart w:id="17038" w:name="_Toc92375176"/>
                <w:bookmarkStart w:id="17039" w:name="_Toc92375819"/>
                <w:bookmarkStart w:id="17040" w:name="_Toc92813527"/>
                <w:bookmarkStart w:id="17041" w:name="_Toc92962749"/>
                <w:bookmarkStart w:id="17042" w:name="_Toc93130469"/>
                <w:bookmarkStart w:id="17043" w:name="_Toc94535425"/>
                <w:bookmarkStart w:id="17044" w:name="_Toc94628731"/>
                <w:bookmarkStart w:id="17045" w:name="_Toc95140001"/>
                <w:bookmarkStart w:id="17046" w:name="_Toc95231799"/>
                <w:bookmarkStart w:id="17047" w:name="_Toc97115097"/>
                <w:bookmarkStart w:id="17048" w:name="_Toc98086533"/>
                <w:bookmarkStart w:id="17049" w:name="_Toc98332769"/>
                <w:bookmarkStart w:id="17050" w:name="_Toc98333408"/>
                <w:bookmarkStart w:id="17051" w:name="_Toc98341734"/>
                <w:bookmarkStart w:id="17052" w:name="_Toc98345126"/>
                <w:bookmarkStart w:id="17053" w:name="_Toc98345653"/>
                <w:bookmarkStart w:id="17054" w:name="_Toc98346177"/>
                <w:bookmarkStart w:id="17055" w:name="_Toc98346735"/>
                <w:bookmarkStart w:id="17056" w:name="_Toc98347175"/>
                <w:bookmarkStart w:id="17057" w:name="_Toc98347615"/>
                <w:bookmarkStart w:id="17058" w:name="_Toc99536900"/>
                <w:bookmarkStart w:id="17059" w:name="_Toc99719026"/>
                <w:bookmarkStart w:id="17060" w:name="_Toc99969683"/>
                <w:bookmarkEnd w:id="17013"/>
                <w:bookmarkEnd w:id="17014"/>
                <w:bookmarkEnd w:id="17015"/>
                <w:bookmarkEnd w:id="17016"/>
                <w:bookmarkEnd w:id="17017"/>
                <w:bookmarkEnd w:id="17018"/>
                <w:bookmarkEnd w:id="17019"/>
                <w:bookmarkEnd w:id="17020"/>
                <w:bookmarkEnd w:id="17021"/>
                <w:bookmarkEnd w:id="17022"/>
                <w:bookmarkEnd w:id="17023"/>
                <w:bookmarkEnd w:id="17024"/>
                <w:bookmarkEnd w:id="17025"/>
                <w:bookmarkEnd w:id="17026"/>
                <w:bookmarkEnd w:id="17027"/>
                <w:bookmarkEnd w:id="17028"/>
                <w:bookmarkEnd w:id="17029"/>
                <w:bookmarkEnd w:id="17030"/>
                <w:bookmarkEnd w:id="17031"/>
                <w:bookmarkEnd w:id="17032"/>
                <w:bookmarkEnd w:id="17033"/>
                <w:bookmarkEnd w:id="17034"/>
                <w:bookmarkEnd w:id="17035"/>
                <w:bookmarkEnd w:id="17036"/>
                <w:bookmarkEnd w:id="17037"/>
                <w:bookmarkEnd w:id="17038"/>
                <w:bookmarkEnd w:id="17039"/>
                <w:bookmarkEnd w:id="17040"/>
                <w:bookmarkEnd w:id="17041"/>
                <w:bookmarkEnd w:id="17042"/>
                <w:bookmarkEnd w:id="17043"/>
                <w:bookmarkEnd w:id="17044"/>
                <w:bookmarkEnd w:id="17045"/>
                <w:bookmarkEnd w:id="17046"/>
                <w:bookmarkEnd w:id="17047"/>
                <w:bookmarkEnd w:id="17048"/>
                <w:bookmarkEnd w:id="17049"/>
                <w:bookmarkEnd w:id="17050"/>
                <w:bookmarkEnd w:id="17051"/>
                <w:bookmarkEnd w:id="17052"/>
                <w:bookmarkEnd w:id="17053"/>
                <w:bookmarkEnd w:id="17054"/>
                <w:bookmarkEnd w:id="17055"/>
                <w:bookmarkEnd w:id="17056"/>
                <w:bookmarkEnd w:id="17057"/>
                <w:bookmarkEnd w:id="17058"/>
                <w:bookmarkEnd w:id="17059"/>
                <w:bookmarkEnd w:id="17060"/>
              </w:del>
            </w:moveFrom>
          </w:p>
        </w:tc>
        <w:tc>
          <w:tcPr>
            <w:tcW w:w="4044" w:type="dxa"/>
          </w:tcPr>
          <w:p w14:paraId="1241A5CF" w14:textId="7793B719" w:rsidR="00FF153E" w:rsidRPr="00FF6A71" w:rsidDel="002929E3" w:rsidRDefault="00FF153E" w:rsidP="00711218">
            <w:pPr>
              <w:rPr>
                <w:del w:id="17061" w:author="pete jones" w:date="2022-01-04T16:54:00Z"/>
                <w:moveFrom w:id="17062" w:author="pete jones" w:date="2022-01-03T12:19:00Z"/>
              </w:rPr>
            </w:pPr>
            <w:bookmarkStart w:id="17063" w:name="_Toc92119813"/>
            <w:bookmarkStart w:id="17064" w:name="_Toc92120155"/>
            <w:bookmarkStart w:id="17065" w:name="_Toc92120496"/>
            <w:bookmarkStart w:id="17066" w:name="_Toc92120834"/>
            <w:bookmarkStart w:id="17067" w:name="_Toc92121175"/>
            <w:bookmarkStart w:id="17068" w:name="_Toc92121516"/>
            <w:bookmarkStart w:id="17069" w:name="_Toc92121862"/>
            <w:bookmarkStart w:id="17070" w:name="_Toc92187554"/>
            <w:bookmarkStart w:id="17071" w:name="_Toc92187897"/>
            <w:bookmarkStart w:id="17072" w:name="_Toc92191284"/>
            <w:bookmarkStart w:id="17073" w:name="_Toc92191751"/>
            <w:bookmarkStart w:id="17074" w:name="_Toc92192219"/>
            <w:bookmarkStart w:id="17075" w:name="_Toc92192604"/>
            <w:bookmarkStart w:id="17076" w:name="_Toc92192990"/>
            <w:bookmarkStart w:id="17077" w:name="_Toc92193351"/>
            <w:bookmarkStart w:id="17078" w:name="_Toc92193725"/>
            <w:bookmarkStart w:id="17079" w:name="_Toc92194071"/>
            <w:bookmarkStart w:id="17080" w:name="_Toc92194524"/>
            <w:bookmarkStart w:id="17081" w:name="_Toc92194892"/>
            <w:bookmarkStart w:id="17082" w:name="_Toc92195240"/>
            <w:bookmarkStart w:id="17083" w:name="_Toc92198151"/>
            <w:bookmarkStart w:id="17084" w:name="_Toc92200699"/>
            <w:bookmarkStart w:id="17085" w:name="_Toc92201629"/>
            <w:bookmarkStart w:id="17086" w:name="_Toc92207953"/>
            <w:bookmarkStart w:id="17087" w:name="_Toc92373779"/>
            <w:bookmarkStart w:id="17088" w:name="_Toc92375177"/>
            <w:bookmarkStart w:id="17089" w:name="_Toc92375820"/>
            <w:bookmarkStart w:id="17090" w:name="_Toc92813528"/>
            <w:bookmarkStart w:id="17091" w:name="_Toc92962750"/>
            <w:bookmarkStart w:id="17092" w:name="_Toc93130470"/>
            <w:bookmarkStart w:id="17093" w:name="_Toc94535426"/>
            <w:bookmarkStart w:id="17094" w:name="_Toc94628732"/>
            <w:bookmarkStart w:id="17095" w:name="_Toc95140002"/>
            <w:bookmarkStart w:id="17096" w:name="_Toc95231800"/>
            <w:bookmarkStart w:id="17097" w:name="_Toc97115098"/>
            <w:bookmarkStart w:id="17098" w:name="_Toc98086534"/>
            <w:bookmarkStart w:id="17099" w:name="_Toc98332770"/>
            <w:bookmarkStart w:id="17100" w:name="_Toc98333409"/>
            <w:bookmarkStart w:id="17101" w:name="_Toc98341735"/>
            <w:bookmarkStart w:id="17102" w:name="_Toc98345127"/>
            <w:bookmarkStart w:id="17103" w:name="_Toc98345654"/>
            <w:bookmarkStart w:id="17104" w:name="_Toc98346178"/>
            <w:bookmarkStart w:id="17105" w:name="_Toc98346736"/>
            <w:bookmarkStart w:id="17106" w:name="_Toc98347176"/>
            <w:bookmarkStart w:id="17107" w:name="_Toc98347616"/>
            <w:bookmarkStart w:id="17108" w:name="_Toc99536901"/>
            <w:bookmarkStart w:id="17109" w:name="_Toc99719027"/>
            <w:bookmarkStart w:id="17110" w:name="_Toc99969684"/>
            <w:bookmarkEnd w:id="17063"/>
            <w:bookmarkEnd w:id="17064"/>
            <w:bookmarkEnd w:id="17065"/>
            <w:bookmarkEnd w:id="17066"/>
            <w:bookmarkEnd w:id="17067"/>
            <w:bookmarkEnd w:id="17068"/>
            <w:bookmarkEnd w:id="17069"/>
            <w:bookmarkEnd w:id="17070"/>
            <w:bookmarkEnd w:id="17071"/>
            <w:bookmarkEnd w:id="17072"/>
            <w:bookmarkEnd w:id="17073"/>
            <w:bookmarkEnd w:id="17074"/>
            <w:bookmarkEnd w:id="17075"/>
            <w:bookmarkEnd w:id="17076"/>
            <w:bookmarkEnd w:id="17077"/>
            <w:bookmarkEnd w:id="17078"/>
            <w:bookmarkEnd w:id="17079"/>
            <w:bookmarkEnd w:id="17080"/>
            <w:bookmarkEnd w:id="17081"/>
            <w:bookmarkEnd w:id="17082"/>
            <w:bookmarkEnd w:id="17083"/>
            <w:bookmarkEnd w:id="17084"/>
            <w:bookmarkEnd w:id="17085"/>
            <w:bookmarkEnd w:id="17086"/>
            <w:bookmarkEnd w:id="17087"/>
            <w:bookmarkEnd w:id="17088"/>
            <w:bookmarkEnd w:id="17089"/>
            <w:bookmarkEnd w:id="17090"/>
            <w:bookmarkEnd w:id="17091"/>
            <w:bookmarkEnd w:id="17092"/>
            <w:bookmarkEnd w:id="17093"/>
            <w:bookmarkEnd w:id="17094"/>
            <w:bookmarkEnd w:id="17095"/>
            <w:bookmarkEnd w:id="17096"/>
            <w:bookmarkEnd w:id="17097"/>
            <w:bookmarkEnd w:id="17098"/>
            <w:bookmarkEnd w:id="17099"/>
            <w:bookmarkEnd w:id="17100"/>
            <w:bookmarkEnd w:id="17101"/>
            <w:bookmarkEnd w:id="17102"/>
            <w:bookmarkEnd w:id="17103"/>
            <w:bookmarkEnd w:id="17104"/>
            <w:bookmarkEnd w:id="17105"/>
            <w:bookmarkEnd w:id="17106"/>
            <w:bookmarkEnd w:id="17107"/>
            <w:bookmarkEnd w:id="17108"/>
            <w:bookmarkEnd w:id="17109"/>
            <w:bookmarkEnd w:id="17110"/>
          </w:p>
        </w:tc>
        <w:bookmarkStart w:id="17111" w:name="_Toc92119814"/>
        <w:bookmarkStart w:id="17112" w:name="_Toc92120156"/>
        <w:bookmarkStart w:id="17113" w:name="_Toc92120497"/>
        <w:bookmarkStart w:id="17114" w:name="_Toc92120835"/>
        <w:bookmarkStart w:id="17115" w:name="_Toc92121176"/>
        <w:bookmarkStart w:id="17116" w:name="_Toc92121517"/>
        <w:bookmarkStart w:id="17117" w:name="_Toc92121863"/>
        <w:bookmarkStart w:id="17118" w:name="_Toc92187555"/>
        <w:bookmarkStart w:id="17119" w:name="_Toc92187898"/>
        <w:bookmarkStart w:id="17120" w:name="_Toc92191285"/>
        <w:bookmarkStart w:id="17121" w:name="_Toc92191752"/>
        <w:bookmarkStart w:id="17122" w:name="_Toc92192220"/>
        <w:bookmarkStart w:id="17123" w:name="_Toc92192605"/>
        <w:bookmarkStart w:id="17124" w:name="_Toc92192991"/>
        <w:bookmarkStart w:id="17125" w:name="_Toc92193352"/>
        <w:bookmarkStart w:id="17126" w:name="_Toc92193726"/>
        <w:bookmarkStart w:id="17127" w:name="_Toc92194072"/>
        <w:bookmarkStart w:id="17128" w:name="_Toc92194525"/>
        <w:bookmarkStart w:id="17129" w:name="_Toc92194893"/>
        <w:bookmarkStart w:id="17130" w:name="_Toc92195241"/>
        <w:bookmarkStart w:id="17131" w:name="_Toc92198152"/>
        <w:bookmarkStart w:id="17132" w:name="_Toc92200700"/>
        <w:bookmarkStart w:id="17133" w:name="_Toc92201630"/>
        <w:bookmarkStart w:id="17134" w:name="_Toc92207954"/>
        <w:bookmarkStart w:id="17135" w:name="_Toc92373780"/>
        <w:bookmarkStart w:id="17136" w:name="_Toc92375178"/>
        <w:bookmarkStart w:id="17137" w:name="_Toc92375821"/>
        <w:bookmarkStart w:id="17138" w:name="_Toc92813529"/>
        <w:bookmarkStart w:id="17139" w:name="_Toc92962751"/>
        <w:bookmarkStart w:id="17140" w:name="_Toc93130471"/>
        <w:bookmarkStart w:id="17141" w:name="_Toc94535427"/>
        <w:bookmarkStart w:id="17142" w:name="_Toc94628733"/>
        <w:bookmarkStart w:id="17143" w:name="_Toc95140003"/>
        <w:bookmarkStart w:id="17144" w:name="_Toc95231801"/>
        <w:bookmarkStart w:id="17145" w:name="_Toc97115099"/>
        <w:bookmarkStart w:id="17146" w:name="_Toc98086535"/>
        <w:bookmarkStart w:id="17147" w:name="_Toc98332771"/>
        <w:bookmarkStart w:id="17148" w:name="_Toc98333410"/>
        <w:bookmarkStart w:id="17149" w:name="_Toc98341736"/>
        <w:bookmarkStart w:id="17150" w:name="_Toc98345128"/>
        <w:bookmarkStart w:id="17151" w:name="_Toc98345655"/>
        <w:bookmarkStart w:id="17152" w:name="_Toc98346179"/>
        <w:bookmarkStart w:id="17153" w:name="_Toc98346737"/>
        <w:bookmarkStart w:id="17154" w:name="_Toc98347177"/>
        <w:bookmarkStart w:id="17155" w:name="_Toc98347617"/>
        <w:bookmarkStart w:id="17156" w:name="_Toc99536902"/>
        <w:bookmarkStart w:id="17157" w:name="_Toc99719028"/>
        <w:bookmarkStart w:id="17158" w:name="_Toc99969685"/>
        <w:bookmarkEnd w:id="17111"/>
        <w:bookmarkEnd w:id="17112"/>
        <w:bookmarkEnd w:id="17113"/>
        <w:bookmarkEnd w:id="17114"/>
        <w:bookmarkEnd w:id="17115"/>
        <w:bookmarkEnd w:id="17116"/>
        <w:bookmarkEnd w:id="17117"/>
        <w:bookmarkEnd w:id="17118"/>
        <w:bookmarkEnd w:id="17119"/>
        <w:bookmarkEnd w:id="17120"/>
        <w:bookmarkEnd w:id="17121"/>
        <w:bookmarkEnd w:id="17122"/>
        <w:bookmarkEnd w:id="17123"/>
        <w:bookmarkEnd w:id="17124"/>
        <w:bookmarkEnd w:id="17125"/>
        <w:bookmarkEnd w:id="17126"/>
        <w:bookmarkEnd w:id="17127"/>
        <w:bookmarkEnd w:id="17128"/>
        <w:bookmarkEnd w:id="17129"/>
        <w:bookmarkEnd w:id="17130"/>
        <w:bookmarkEnd w:id="17131"/>
        <w:bookmarkEnd w:id="17132"/>
        <w:bookmarkEnd w:id="17133"/>
        <w:bookmarkEnd w:id="17134"/>
        <w:bookmarkEnd w:id="17135"/>
        <w:bookmarkEnd w:id="17136"/>
        <w:bookmarkEnd w:id="17137"/>
        <w:bookmarkEnd w:id="17138"/>
        <w:bookmarkEnd w:id="17139"/>
        <w:bookmarkEnd w:id="17140"/>
        <w:bookmarkEnd w:id="17141"/>
        <w:bookmarkEnd w:id="17142"/>
        <w:bookmarkEnd w:id="17143"/>
        <w:bookmarkEnd w:id="17144"/>
        <w:bookmarkEnd w:id="17145"/>
        <w:bookmarkEnd w:id="17146"/>
        <w:bookmarkEnd w:id="17147"/>
        <w:bookmarkEnd w:id="17148"/>
        <w:bookmarkEnd w:id="17149"/>
        <w:bookmarkEnd w:id="17150"/>
        <w:bookmarkEnd w:id="17151"/>
        <w:bookmarkEnd w:id="17152"/>
        <w:bookmarkEnd w:id="17153"/>
        <w:bookmarkEnd w:id="17154"/>
        <w:bookmarkEnd w:id="17155"/>
        <w:bookmarkEnd w:id="17156"/>
        <w:bookmarkEnd w:id="17157"/>
        <w:bookmarkEnd w:id="17158"/>
      </w:tr>
      <w:tr w:rsidR="00FF153E" w:rsidRPr="00FF6A71" w:rsidDel="002929E3" w14:paraId="15938FDA" w14:textId="4C0731DF" w:rsidTr="00711218">
        <w:trPr>
          <w:del w:id="17159" w:author="pete jones" w:date="2022-01-04T16:54:00Z"/>
        </w:trPr>
        <w:tc>
          <w:tcPr>
            <w:tcW w:w="4734" w:type="dxa"/>
          </w:tcPr>
          <w:p w14:paraId="6123E774" w14:textId="7ED98FD9" w:rsidR="00FF153E" w:rsidRPr="00FF6A71" w:rsidDel="002929E3" w:rsidRDefault="00FF153E" w:rsidP="00711218">
            <w:pPr>
              <w:rPr>
                <w:del w:id="17160" w:author="pete jones" w:date="2022-01-04T16:54:00Z"/>
                <w:moveFrom w:id="17161" w:author="pete jones" w:date="2022-01-03T12:19:00Z"/>
              </w:rPr>
            </w:pPr>
            <w:moveFrom w:id="17162" w:author="pete jones" w:date="2022-01-03T12:19:00Z">
              <w:del w:id="17163" w:author="pete jones" w:date="2022-01-04T16:54:00Z">
                <w:r w:rsidRPr="00FF6A71" w:rsidDel="002929E3">
                  <w:delText xml:space="preserve">Microsoft PowerPoint </w:delText>
                </w:r>
                <w:bookmarkStart w:id="17164" w:name="_Toc92119815"/>
                <w:bookmarkStart w:id="17165" w:name="_Toc92120157"/>
                <w:bookmarkStart w:id="17166" w:name="_Toc92120498"/>
                <w:bookmarkStart w:id="17167" w:name="_Toc92120836"/>
                <w:bookmarkStart w:id="17168" w:name="_Toc92121177"/>
                <w:bookmarkStart w:id="17169" w:name="_Toc92121518"/>
                <w:bookmarkStart w:id="17170" w:name="_Toc92121864"/>
                <w:bookmarkStart w:id="17171" w:name="_Toc92187556"/>
                <w:bookmarkStart w:id="17172" w:name="_Toc92187899"/>
                <w:bookmarkStart w:id="17173" w:name="_Toc92191286"/>
                <w:bookmarkStart w:id="17174" w:name="_Toc92191753"/>
                <w:bookmarkStart w:id="17175" w:name="_Toc92192221"/>
                <w:bookmarkStart w:id="17176" w:name="_Toc92192606"/>
                <w:bookmarkStart w:id="17177" w:name="_Toc92192992"/>
                <w:bookmarkStart w:id="17178" w:name="_Toc92193353"/>
                <w:bookmarkStart w:id="17179" w:name="_Toc92193727"/>
                <w:bookmarkStart w:id="17180" w:name="_Toc92194073"/>
                <w:bookmarkStart w:id="17181" w:name="_Toc92194526"/>
                <w:bookmarkStart w:id="17182" w:name="_Toc92194894"/>
                <w:bookmarkStart w:id="17183" w:name="_Toc92195242"/>
                <w:bookmarkStart w:id="17184" w:name="_Toc92198153"/>
                <w:bookmarkStart w:id="17185" w:name="_Toc92200701"/>
                <w:bookmarkStart w:id="17186" w:name="_Toc92201631"/>
                <w:bookmarkStart w:id="17187" w:name="_Toc92207955"/>
                <w:bookmarkStart w:id="17188" w:name="_Toc92373781"/>
                <w:bookmarkStart w:id="17189" w:name="_Toc92375179"/>
                <w:bookmarkStart w:id="17190" w:name="_Toc92375822"/>
                <w:bookmarkStart w:id="17191" w:name="_Toc92813530"/>
                <w:bookmarkStart w:id="17192" w:name="_Toc92962752"/>
                <w:bookmarkStart w:id="17193" w:name="_Toc93130472"/>
                <w:bookmarkStart w:id="17194" w:name="_Toc94535428"/>
                <w:bookmarkStart w:id="17195" w:name="_Toc94628734"/>
                <w:bookmarkStart w:id="17196" w:name="_Toc95140004"/>
                <w:bookmarkStart w:id="17197" w:name="_Toc95231802"/>
                <w:bookmarkStart w:id="17198" w:name="_Toc97115100"/>
                <w:bookmarkStart w:id="17199" w:name="_Toc98086536"/>
                <w:bookmarkStart w:id="17200" w:name="_Toc98332772"/>
                <w:bookmarkStart w:id="17201" w:name="_Toc98333411"/>
                <w:bookmarkStart w:id="17202" w:name="_Toc98341737"/>
                <w:bookmarkStart w:id="17203" w:name="_Toc98345129"/>
                <w:bookmarkStart w:id="17204" w:name="_Toc98345656"/>
                <w:bookmarkStart w:id="17205" w:name="_Toc98346180"/>
                <w:bookmarkStart w:id="17206" w:name="_Toc98346738"/>
                <w:bookmarkStart w:id="17207" w:name="_Toc98347178"/>
                <w:bookmarkStart w:id="17208" w:name="_Toc98347618"/>
                <w:bookmarkStart w:id="17209" w:name="_Toc99536903"/>
                <w:bookmarkStart w:id="17210" w:name="_Toc99719029"/>
                <w:bookmarkStart w:id="17211" w:name="_Toc99969686"/>
                <w:bookmarkEnd w:id="17164"/>
                <w:bookmarkEnd w:id="17165"/>
                <w:bookmarkEnd w:id="17166"/>
                <w:bookmarkEnd w:id="17167"/>
                <w:bookmarkEnd w:id="17168"/>
                <w:bookmarkEnd w:id="17169"/>
                <w:bookmarkEnd w:id="17170"/>
                <w:bookmarkEnd w:id="17171"/>
                <w:bookmarkEnd w:id="17172"/>
                <w:bookmarkEnd w:id="17173"/>
                <w:bookmarkEnd w:id="17174"/>
                <w:bookmarkEnd w:id="17175"/>
                <w:bookmarkEnd w:id="17176"/>
                <w:bookmarkEnd w:id="17177"/>
                <w:bookmarkEnd w:id="17178"/>
                <w:bookmarkEnd w:id="17179"/>
                <w:bookmarkEnd w:id="17180"/>
                <w:bookmarkEnd w:id="17181"/>
                <w:bookmarkEnd w:id="17182"/>
                <w:bookmarkEnd w:id="17183"/>
                <w:bookmarkEnd w:id="17184"/>
                <w:bookmarkEnd w:id="17185"/>
                <w:bookmarkEnd w:id="17186"/>
                <w:bookmarkEnd w:id="17187"/>
                <w:bookmarkEnd w:id="17188"/>
                <w:bookmarkEnd w:id="17189"/>
                <w:bookmarkEnd w:id="17190"/>
                <w:bookmarkEnd w:id="17191"/>
                <w:bookmarkEnd w:id="17192"/>
                <w:bookmarkEnd w:id="17193"/>
                <w:bookmarkEnd w:id="17194"/>
                <w:bookmarkEnd w:id="17195"/>
                <w:bookmarkEnd w:id="17196"/>
                <w:bookmarkEnd w:id="17197"/>
                <w:bookmarkEnd w:id="17198"/>
                <w:bookmarkEnd w:id="17199"/>
                <w:bookmarkEnd w:id="17200"/>
                <w:bookmarkEnd w:id="17201"/>
                <w:bookmarkEnd w:id="17202"/>
                <w:bookmarkEnd w:id="17203"/>
                <w:bookmarkEnd w:id="17204"/>
                <w:bookmarkEnd w:id="17205"/>
                <w:bookmarkEnd w:id="17206"/>
                <w:bookmarkEnd w:id="17207"/>
                <w:bookmarkEnd w:id="17208"/>
                <w:bookmarkEnd w:id="17209"/>
                <w:bookmarkEnd w:id="17210"/>
                <w:bookmarkEnd w:id="17211"/>
              </w:del>
            </w:moveFrom>
          </w:p>
        </w:tc>
        <w:tc>
          <w:tcPr>
            <w:tcW w:w="4044" w:type="dxa"/>
          </w:tcPr>
          <w:p w14:paraId="3973410E" w14:textId="26DECA64" w:rsidR="00FF153E" w:rsidRPr="00FF6A71" w:rsidDel="002929E3" w:rsidRDefault="00FF153E" w:rsidP="00711218">
            <w:pPr>
              <w:rPr>
                <w:del w:id="17212" w:author="pete jones" w:date="2022-01-04T16:54:00Z"/>
                <w:moveFrom w:id="17213" w:author="pete jones" w:date="2022-01-03T12:19:00Z"/>
              </w:rPr>
            </w:pPr>
            <w:moveFrom w:id="17214" w:author="pete jones" w:date="2022-01-03T12:19:00Z">
              <w:del w:id="17215" w:author="pete jones" w:date="2022-01-04T16:54:00Z">
                <w:r w:rsidRPr="00FF6A71" w:rsidDel="002929E3">
                  <w:delText>(.pptx, .ppt, .ppsx, and .pps)</w:delText>
                </w:r>
                <w:bookmarkStart w:id="17216" w:name="_Toc92119816"/>
                <w:bookmarkStart w:id="17217" w:name="_Toc92120158"/>
                <w:bookmarkStart w:id="17218" w:name="_Toc92120499"/>
                <w:bookmarkStart w:id="17219" w:name="_Toc92120837"/>
                <w:bookmarkStart w:id="17220" w:name="_Toc92121178"/>
                <w:bookmarkStart w:id="17221" w:name="_Toc92121519"/>
                <w:bookmarkStart w:id="17222" w:name="_Toc92121865"/>
                <w:bookmarkStart w:id="17223" w:name="_Toc92187557"/>
                <w:bookmarkStart w:id="17224" w:name="_Toc92187900"/>
                <w:bookmarkStart w:id="17225" w:name="_Toc92191287"/>
                <w:bookmarkStart w:id="17226" w:name="_Toc92191754"/>
                <w:bookmarkStart w:id="17227" w:name="_Toc92192222"/>
                <w:bookmarkStart w:id="17228" w:name="_Toc92192607"/>
                <w:bookmarkStart w:id="17229" w:name="_Toc92192993"/>
                <w:bookmarkStart w:id="17230" w:name="_Toc92193354"/>
                <w:bookmarkStart w:id="17231" w:name="_Toc92193728"/>
                <w:bookmarkStart w:id="17232" w:name="_Toc92194074"/>
                <w:bookmarkStart w:id="17233" w:name="_Toc92194527"/>
                <w:bookmarkStart w:id="17234" w:name="_Toc92194895"/>
                <w:bookmarkStart w:id="17235" w:name="_Toc92195243"/>
                <w:bookmarkStart w:id="17236" w:name="_Toc92198154"/>
                <w:bookmarkStart w:id="17237" w:name="_Toc92200702"/>
                <w:bookmarkStart w:id="17238" w:name="_Toc92201632"/>
                <w:bookmarkStart w:id="17239" w:name="_Toc92207956"/>
                <w:bookmarkStart w:id="17240" w:name="_Toc92373782"/>
                <w:bookmarkStart w:id="17241" w:name="_Toc92375180"/>
                <w:bookmarkStart w:id="17242" w:name="_Toc92375823"/>
                <w:bookmarkStart w:id="17243" w:name="_Toc92813531"/>
                <w:bookmarkStart w:id="17244" w:name="_Toc92962753"/>
                <w:bookmarkStart w:id="17245" w:name="_Toc93130473"/>
                <w:bookmarkStart w:id="17246" w:name="_Toc94535429"/>
                <w:bookmarkStart w:id="17247" w:name="_Toc94628735"/>
                <w:bookmarkStart w:id="17248" w:name="_Toc95140005"/>
                <w:bookmarkStart w:id="17249" w:name="_Toc95231803"/>
                <w:bookmarkStart w:id="17250" w:name="_Toc97115101"/>
                <w:bookmarkStart w:id="17251" w:name="_Toc98086537"/>
                <w:bookmarkStart w:id="17252" w:name="_Toc98332773"/>
                <w:bookmarkStart w:id="17253" w:name="_Toc98333412"/>
                <w:bookmarkStart w:id="17254" w:name="_Toc98341738"/>
                <w:bookmarkStart w:id="17255" w:name="_Toc98345130"/>
                <w:bookmarkStart w:id="17256" w:name="_Toc98345657"/>
                <w:bookmarkStart w:id="17257" w:name="_Toc98346181"/>
                <w:bookmarkStart w:id="17258" w:name="_Toc98346739"/>
                <w:bookmarkStart w:id="17259" w:name="_Toc98347179"/>
                <w:bookmarkStart w:id="17260" w:name="_Toc98347619"/>
                <w:bookmarkStart w:id="17261" w:name="_Toc99536904"/>
                <w:bookmarkStart w:id="17262" w:name="_Toc99719030"/>
                <w:bookmarkStart w:id="17263" w:name="_Toc99969687"/>
                <w:bookmarkEnd w:id="17216"/>
                <w:bookmarkEnd w:id="17217"/>
                <w:bookmarkEnd w:id="17218"/>
                <w:bookmarkEnd w:id="17219"/>
                <w:bookmarkEnd w:id="17220"/>
                <w:bookmarkEnd w:id="17221"/>
                <w:bookmarkEnd w:id="17222"/>
                <w:bookmarkEnd w:id="17223"/>
                <w:bookmarkEnd w:id="17224"/>
                <w:bookmarkEnd w:id="17225"/>
                <w:bookmarkEnd w:id="17226"/>
                <w:bookmarkEnd w:id="17227"/>
                <w:bookmarkEnd w:id="17228"/>
                <w:bookmarkEnd w:id="17229"/>
                <w:bookmarkEnd w:id="17230"/>
                <w:bookmarkEnd w:id="17231"/>
                <w:bookmarkEnd w:id="17232"/>
                <w:bookmarkEnd w:id="17233"/>
                <w:bookmarkEnd w:id="17234"/>
                <w:bookmarkEnd w:id="17235"/>
                <w:bookmarkEnd w:id="17236"/>
                <w:bookmarkEnd w:id="17237"/>
                <w:bookmarkEnd w:id="17238"/>
                <w:bookmarkEnd w:id="17239"/>
                <w:bookmarkEnd w:id="17240"/>
                <w:bookmarkEnd w:id="17241"/>
                <w:bookmarkEnd w:id="17242"/>
                <w:bookmarkEnd w:id="17243"/>
                <w:bookmarkEnd w:id="17244"/>
                <w:bookmarkEnd w:id="17245"/>
                <w:bookmarkEnd w:id="17246"/>
                <w:bookmarkEnd w:id="17247"/>
                <w:bookmarkEnd w:id="17248"/>
                <w:bookmarkEnd w:id="17249"/>
                <w:bookmarkEnd w:id="17250"/>
                <w:bookmarkEnd w:id="17251"/>
                <w:bookmarkEnd w:id="17252"/>
                <w:bookmarkEnd w:id="17253"/>
                <w:bookmarkEnd w:id="17254"/>
                <w:bookmarkEnd w:id="17255"/>
                <w:bookmarkEnd w:id="17256"/>
                <w:bookmarkEnd w:id="17257"/>
                <w:bookmarkEnd w:id="17258"/>
                <w:bookmarkEnd w:id="17259"/>
                <w:bookmarkEnd w:id="17260"/>
                <w:bookmarkEnd w:id="17261"/>
                <w:bookmarkEnd w:id="17262"/>
                <w:bookmarkEnd w:id="17263"/>
              </w:del>
            </w:moveFrom>
          </w:p>
        </w:tc>
        <w:bookmarkStart w:id="17264" w:name="_Toc92119817"/>
        <w:bookmarkStart w:id="17265" w:name="_Toc92120159"/>
        <w:bookmarkStart w:id="17266" w:name="_Toc92120500"/>
        <w:bookmarkStart w:id="17267" w:name="_Toc92120838"/>
        <w:bookmarkStart w:id="17268" w:name="_Toc92121179"/>
        <w:bookmarkStart w:id="17269" w:name="_Toc92121520"/>
        <w:bookmarkStart w:id="17270" w:name="_Toc92121866"/>
        <w:bookmarkStart w:id="17271" w:name="_Toc92187558"/>
        <w:bookmarkStart w:id="17272" w:name="_Toc92187901"/>
        <w:bookmarkStart w:id="17273" w:name="_Toc92191288"/>
        <w:bookmarkStart w:id="17274" w:name="_Toc92191755"/>
        <w:bookmarkStart w:id="17275" w:name="_Toc92192223"/>
        <w:bookmarkStart w:id="17276" w:name="_Toc92192608"/>
        <w:bookmarkStart w:id="17277" w:name="_Toc92192994"/>
        <w:bookmarkStart w:id="17278" w:name="_Toc92193355"/>
        <w:bookmarkStart w:id="17279" w:name="_Toc92193729"/>
        <w:bookmarkStart w:id="17280" w:name="_Toc92194075"/>
        <w:bookmarkStart w:id="17281" w:name="_Toc92194528"/>
        <w:bookmarkStart w:id="17282" w:name="_Toc92194896"/>
        <w:bookmarkStart w:id="17283" w:name="_Toc92195244"/>
        <w:bookmarkStart w:id="17284" w:name="_Toc92198155"/>
        <w:bookmarkStart w:id="17285" w:name="_Toc92200703"/>
        <w:bookmarkStart w:id="17286" w:name="_Toc92201633"/>
        <w:bookmarkStart w:id="17287" w:name="_Toc92207957"/>
        <w:bookmarkStart w:id="17288" w:name="_Toc92373783"/>
        <w:bookmarkStart w:id="17289" w:name="_Toc92375181"/>
        <w:bookmarkStart w:id="17290" w:name="_Toc92375824"/>
        <w:bookmarkStart w:id="17291" w:name="_Toc92813532"/>
        <w:bookmarkStart w:id="17292" w:name="_Toc92962754"/>
        <w:bookmarkStart w:id="17293" w:name="_Toc93130474"/>
        <w:bookmarkStart w:id="17294" w:name="_Toc94535430"/>
        <w:bookmarkStart w:id="17295" w:name="_Toc94628736"/>
        <w:bookmarkStart w:id="17296" w:name="_Toc95140006"/>
        <w:bookmarkStart w:id="17297" w:name="_Toc95231804"/>
        <w:bookmarkStart w:id="17298" w:name="_Toc97115102"/>
        <w:bookmarkStart w:id="17299" w:name="_Toc98086538"/>
        <w:bookmarkStart w:id="17300" w:name="_Toc98332774"/>
        <w:bookmarkStart w:id="17301" w:name="_Toc98333413"/>
        <w:bookmarkStart w:id="17302" w:name="_Toc98341739"/>
        <w:bookmarkStart w:id="17303" w:name="_Toc98345131"/>
        <w:bookmarkStart w:id="17304" w:name="_Toc98345658"/>
        <w:bookmarkStart w:id="17305" w:name="_Toc98346182"/>
        <w:bookmarkStart w:id="17306" w:name="_Toc98346740"/>
        <w:bookmarkStart w:id="17307" w:name="_Toc98347180"/>
        <w:bookmarkStart w:id="17308" w:name="_Toc98347620"/>
        <w:bookmarkStart w:id="17309" w:name="_Toc99536905"/>
        <w:bookmarkStart w:id="17310" w:name="_Toc99719031"/>
        <w:bookmarkStart w:id="17311" w:name="_Toc99969688"/>
        <w:bookmarkEnd w:id="17264"/>
        <w:bookmarkEnd w:id="17265"/>
        <w:bookmarkEnd w:id="17266"/>
        <w:bookmarkEnd w:id="17267"/>
        <w:bookmarkEnd w:id="17268"/>
        <w:bookmarkEnd w:id="17269"/>
        <w:bookmarkEnd w:id="17270"/>
        <w:bookmarkEnd w:id="17271"/>
        <w:bookmarkEnd w:id="17272"/>
        <w:bookmarkEnd w:id="17273"/>
        <w:bookmarkEnd w:id="17274"/>
        <w:bookmarkEnd w:id="17275"/>
        <w:bookmarkEnd w:id="17276"/>
        <w:bookmarkEnd w:id="17277"/>
        <w:bookmarkEnd w:id="17278"/>
        <w:bookmarkEnd w:id="17279"/>
        <w:bookmarkEnd w:id="17280"/>
        <w:bookmarkEnd w:id="17281"/>
        <w:bookmarkEnd w:id="17282"/>
        <w:bookmarkEnd w:id="17283"/>
        <w:bookmarkEnd w:id="17284"/>
        <w:bookmarkEnd w:id="17285"/>
        <w:bookmarkEnd w:id="17286"/>
        <w:bookmarkEnd w:id="17287"/>
        <w:bookmarkEnd w:id="17288"/>
        <w:bookmarkEnd w:id="17289"/>
        <w:bookmarkEnd w:id="17290"/>
        <w:bookmarkEnd w:id="17291"/>
        <w:bookmarkEnd w:id="17292"/>
        <w:bookmarkEnd w:id="17293"/>
        <w:bookmarkEnd w:id="17294"/>
        <w:bookmarkEnd w:id="17295"/>
        <w:bookmarkEnd w:id="17296"/>
        <w:bookmarkEnd w:id="17297"/>
        <w:bookmarkEnd w:id="17298"/>
        <w:bookmarkEnd w:id="17299"/>
        <w:bookmarkEnd w:id="17300"/>
        <w:bookmarkEnd w:id="17301"/>
        <w:bookmarkEnd w:id="17302"/>
        <w:bookmarkEnd w:id="17303"/>
        <w:bookmarkEnd w:id="17304"/>
        <w:bookmarkEnd w:id="17305"/>
        <w:bookmarkEnd w:id="17306"/>
        <w:bookmarkEnd w:id="17307"/>
        <w:bookmarkEnd w:id="17308"/>
        <w:bookmarkEnd w:id="17309"/>
        <w:bookmarkEnd w:id="17310"/>
        <w:bookmarkEnd w:id="17311"/>
      </w:tr>
      <w:tr w:rsidR="00FF153E" w:rsidRPr="00FF6A71" w:rsidDel="002929E3" w14:paraId="438AE307" w14:textId="63F694AC" w:rsidTr="00711218">
        <w:trPr>
          <w:del w:id="17312" w:author="pete jones" w:date="2022-01-04T16:54:00Z"/>
        </w:trPr>
        <w:tc>
          <w:tcPr>
            <w:tcW w:w="4734" w:type="dxa"/>
          </w:tcPr>
          <w:p w14:paraId="590268E6" w14:textId="6BF1A6D1" w:rsidR="00FF153E" w:rsidRPr="00FF6A71" w:rsidDel="002929E3" w:rsidRDefault="00FF153E" w:rsidP="00711218">
            <w:pPr>
              <w:rPr>
                <w:del w:id="17313" w:author="pete jones" w:date="2022-01-04T16:54:00Z"/>
                <w:moveFrom w:id="17314" w:author="pete jones" w:date="2022-01-03T12:19:00Z"/>
              </w:rPr>
            </w:pPr>
            <w:moveFrom w:id="17315" w:author="pete jones" w:date="2022-01-03T12:19:00Z">
              <w:del w:id="17316" w:author="pete jones" w:date="2022-01-04T16:54:00Z">
                <w:r w:rsidRPr="00FF6A71" w:rsidDel="002929E3">
                  <w:delText xml:space="preserve">Microsoft Excel </w:delText>
                </w:r>
                <w:bookmarkStart w:id="17317" w:name="_Toc92119818"/>
                <w:bookmarkStart w:id="17318" w:name="_Toc92120160"/>
                <w:bookmarkStart w:id="17319" w:name="_Toc92120501"/>
                <w:bookmarkStart w:id="17320" w:name="_Toc92120839"/>
                <w:bookmarkStart w:id="17321" w:name="_Toc92121180"/>
                <w:bookmarkStart w:id="17322" w:name="_Toc92121521"/>
                <w:bookmarkStart w:id="17323" w:name="_Toc92121867"/>
                <w:bookmarkStart w:id="17324" w:name="_Toc92187559"/>
                <w:bookmarkStart w:id="17325" w:name="_Toc92187902"/>
                <w:bookmarkStart w:id="17326" w:name="_Toc92191289"/>
                <w:bookmarkStart w:id="17327" w:name="_Toc92191756"/>
                <w:bookmarkStart w:id="17328" w:name="_Toc92192224"/>
                <w:bookmarkStart w:id="17329" w:name="_Toc92192609"/>
                <w:bookmarkStart w:id="17330" w:name="_Toc92192995"/>
                <w:bookmarkStart w:id="17331" w:name="_Toc92193356"/>
                <w:bookmarkStart w:id="17332" w:name="_Toc92193730"/>
                <w:bookmarkStart w:id="17333" w:name="_Toc92194076"/>
                <w:bookmarkStart w:id="17334" w:name="_Toc92194529"/>
                <w:bookmarkStart w:id="17335" w:name="_Toc92194897"/>
                <w:bookmarkStart w:id="17336" w:name="_Toc92195245"/>
                <w:bookmarkStart w:id="17337" w:name="_Toc92198156"/>
                <w:bookmarkStart w:id="17338" w:name="_Toc92200704"/>
                <w:bookmarkStart w:id="17339" w:name="_Toc92201634"/>
                <w:bookmarkStart w:id="17340" w:name="_Toc92207958"/>
                <w:bookmarkStart w:id="17341" w:name="_Toc92373784"/>
                <w:bookmarkStart w:id="17342" w:name="_Toc92375182"/>
                <w:bookmarkStart w:id="17343" w:name="_Toc92375825"/>
                <w:bookmarkStart w:id="17344" w:name="_Toc92813533"/>
                <w:bookmarkStart w:id="17345" w:name="_Toc92962755"/>
                <w:bookmarkStart w:id="17346" w:name="_Toc93130475"/>
                <w:bookmarkStart w:id="17347" w:name="_Toc94535431"/>
                <w:bookmarkStart w:id="17348" w:name="_Toc94628737"/>
                <w:bookmarkStart w:id="17349" w:name="_Toc95140007"/>
                <w:bookmarkStart w:id="17350" w:name="_Toc95231805"/>
                <w:bookmarkStart w:id="17351" w:name="_Toc97115103"/>
                <w:bookmarkStart w:id="17352" w:name="_Toc98086539"/>
                <w:bookmarkStart w:id="17353" w:name="_Toc98332775"/>
                <w:bookmarkStart w:id="17354" w:name="_Toc98333414"/>
                <w:bookmarkStart w:id="17355" w:name="_Toc98341740"/>
                <w:bookmarkStart w:id="17356" w:name="_Toc98345132"/>
                <w:bookmarkStart w:id="17357" w:name="_Toc98345659"/>
                <w:bookmarkStart w:id="17358" w:name="_Toc98346183"/>
                <w:bookmarkStart w:id="17359" w:name="_Toc98346741"/>
                <w:bookmarkStart w:id="17360" w:name="_Toc98347181"/>
                <w:bookmarkStart w:id="17361" w:name="_Toc98347621"/>
                <w:bookmarkStart w:id="17362" w:name="_Toc99536906"/>
                <w:bookmarkStart w:id="17363" w:name="_Toc99719032"/>
                <w:bookmarkStart w:id="17364" w:name="_Toc99969689"/>
                <w:bookmarkEnd w:id="17317"/>
                <w:bookmarkEnd w:id="17318"/>
                <w:bookmarkEnd w:id="17319"/>
                <w:bookmarkEnd w:id="17320"/>
                <w:bookmarkEnd w:id="17321"/>
                <w:bookmarkEnd w:id="17322"/>
                <w:bookmarkEnd w:id="17323"/>
                <w:bookmarkEnd w:id="17324"/>
                <w:bookmarkEnd w:id="17325"/>
                <w:bookmarkEnd w:id="17326"/>
                <w:bookmarkEnd w:id="17327"/>
                <w:bookmarkEnd w:id="17328"/>
                <w:bookmarkEnd w:id="17329"/>
                <w:bookmarkEnd w:id="17330"/>
                <w:bookmarkEnd w:id="17331"/>
                <w:bookmarkEnd w:id="17332"/>
                <w:bookmarkEnd w:id="17333"/>
                <w:bookmarkEnd w:id="17334"/>
                <w:bookmarkEnd w:id="17335"/>
                <w:bookmarkEnd w:id="17336"/>
                <w:bookmarkEnd w:id="17337"/>
                <w:bookmarkEnd w:id="17338"/>
                <w:bookmarkEnd w:id="17339"/>
                <w:bookmarkEnd w:id="17340"/>
                <w:bookmarkEnd w:id="17341"/>
                <w:bookmarkEnd w:id="17342"/>
                <w:bookmarkEnd w:id="17343"/>
                <w:bookmarkEnd w:id="17344"/>
                <w:bookmarkEnd w:id="17345"/>
                <w:bookmarkEnd w:id="17346"/>
                <w:bookmarkEnd w:id="17347"/>
                <w:bookmarkEnd w:id="17348"/>
                <w:bookmarkEnd w:id="17349"/>
                <w:bookmarkEnd w:id="17350"/>
                <w:bookmarkEnd w:id="17351"/>
                <w:bookmarkEnd w:id="17352"/>
                <w:bookmarkEnd w:id="17353"/>
                <w:bookmarkEnd w:id="17354"/>
                <w:bookmarkEnd w:id="17355"/>
                <w:bookmarkEnd w:id="17356"/>
                <w:bookmarkEnd w:id="17357"/>
                <w:bookmarkEnd w:id="17358"/>
                <w:bookmarkEnd w:id="17359"/>
                <w:bookmarkEnd w:id="17360"/>
                <w:bookmarkEnd w:id="17361"/>
                <w:bookmarkEnd w:id="17362"/>
                <w:bookmarkEnd w:id="17363"/>
                <w:bookmarkEnd w:id="17364"/>
              </w:del>
            </w:moveFrom>
          </w:p>
        </w:tc>
        <w:tc>
          <w:tcPr>
            <w:tcW w:w="4044" w:type="dxa"/>
          </w:tcPr>
          <w:p w14:paraId="4C7F1D11" w14:textId="0FEBCBD0" w:rsidR="00FF153E" w:rsidRPr="00FF6A71" w:rsidDel="002929E3" w:rsidRDefault="00FF153E" w:rsidP="00711218">
            <w:pPr>
              <w:rPr>
                <w:del w:id="17365" w:author="pete jones" w:date="2022-01-04T16:54:00Z"/>
                <w:moveFrom w:id="17366" w:author="pete jones" w:date="2022-01-03T12:19:00Z"/>
              </w:rPr>
            </w:pPr>
            <w:moveFrom w:id="17367" w:author="pete jones" w:date="2022-01-03T12:19:00Z">
              <w:del w:id="17368" w:author="pete jones" w:date="2022-01-04T16:54:00Z">
                <w:r w:rsidRPr="00FF6A71" w:rsidDel="002929E3">
                  <w:delText>(.xls and .xlsx)</w:delText>
                </w:r>
                <w:bookmarkStart w:id="17369" w:name="_Toc92119819"/>
                <w:bookmarkStart w:id="17370" w:name="_Toc92120161"/>
                <w:bookmarkStart w:id="17371" w:name="_Toc92120502"/>
                <w:bookmarkStart w:id="17372" w:name="_Toc92120840"/>
                <w:bookmarkStart w:id="17373" w:name="_Toc92121181"/>
                <w:bookmarkStart w:id="17374" w:name="_Toc92121522"/>
                <w:bookmarkStart w:id="17375" w:name="_Toc92121868"/>
                <w:bookmarkStart w:id="17376" w:name="_Toc92187560"/>
                <w:bookmarkStart w:id="17377" w:name="_Toc92187903"/>
                <w:bookmarkStart w:id="17378" w:name="_Toc92191290"/>
                <w:bookmarkStart w:id="17379" w:name="_Toc92191757"/>
                <w:bookmarkStart w:id="17380" w:name="_Toc92192225"/>
                <w:bookmarkStart w:id="17381" w:name="_Toc92192610"/>
                <w:bookmarkStart w:id="17382" w:name="_Toc92192996"/>
                <w:bookmarkStart w:id="17383" w:name="_Toc92193357"/>
                <w:bookmarkStart w:id="17384" w:name="_Toc92193731"/>
                <w:bookmarkStart w:id="17385" w:name="_Toc92194077"/>
                <w:bookmarkStart w:id="17386" w:name="_Toc92194530"/>
                <w:bookmarkStart w:id="17387" w:name="_Toc92194898"/>
                <w:bookmarkStart w:id="17388" w:name="_Toc92195246"/>
                <w:bookmarkStart w:id="17389" w:name="_Toc92198157"/>
                <w:bookmarkStart w:id="17390" w:name="_Toc92200705"/>
                <w:bookmarkStart w:id="17391" w:name="_Toc92201635"/>
                <w:bookmarkStart w:id="17392" w:name="_Toc92207959"/>
                <w:bookmarkStart w:id="17393" w:name="_Toc92373785"/>
                <w:bookmarkStart w:id="17394" w:name="_Toc92375183"/>
                <w:bookmarkStart w:id="17395" w:name="_Toc92375826"/>
                <w:bookmarkStart w:id="17396" w:name="_Toc92813534"/>
                <w:bookmarkStart w:id="17397" w:name="_Toc92962756"/>
                <w:bookmarkStart w:id="17398" w:name="_Toc93130476"/>
                <w:bookmarkStart w:id="17399" w:name="_Toc94535432"/>
                <w:bookmarkStart w:id="17400" w:name="_Toc94628738"/>
                <w:bookmarkStart w:id="17401" w:name="_Toc95140008"/>
                <w:bookmarkStart w:id="17402" w:name="_Toc95231806"/>
                <w:bookmarkStart w:id="17403" w:name="_Toc97115104"/>
                <w:bookmarkStart w:id="17404" w:name="_Toc98086540"/>
                <w:bookmarkStart w:id="17405" w:name="_Toc98332776"/>
                <w:bookmarkStart w:id="17406" w:name="_Toc98333415"/>
                <w:bookmarkStart w:id="17407" w:name="_Toc98341741"/>
                <w:bookmarkStart w:id="17408" w:name="_Toc98345133"/>
                <w:bookmarkStart w:id="17409" w:name="_Toc98345660"/>
                <w:bookmarkStart w:id="17410" w:name="_Toc98346184"/>
                <w:bookmarkStart w:id="17411" w:name="_Toc98346742"/>
                <w:bookmarkStart w:id="17412" w:name="_Toc98347182"/>
                <w:bookmarkStart w:id="17413" w:name="_Toc98347622"/>
                <w:bookmarkStart w:id="17414" w:name="_Toc99536907"/>
                <w:bookmarkStart w:id="17415" w:name="_Toc99719033"/>
                <w:bookmarkStart w:id="17416" w:name="_Toc99969690"/>
                <w:bookmarkEnd w:id="17369"/>
                <w:bookmarkEnd w:id="17370"/>
                <w:bookmarkEnd w:id="17371"/>
                <w:bookmarkEnd w:id="17372"/>
                <w:bookmarkEnd w:id="17373"/>
                <w:bookmarkEnd w:id="17374"/>
                <w:bookmarkEnd w:id="17375"/>
                <w:bookmarkEnd w:id="17376"/>
                <w:bookmarkEnd w:id="17377"/>
                <w:bookmarkEnd w:id="17378"/>
                <w:bookmarkEnd w:id="17379"/>
                <w:bookmarkEnd w:id="17380"/>
                <w:bookmarkEnd w:id="17381"/>
                <w:bookmarkEnd w:id="17382"/>
                <w:bookmarkEnd w:id="17383"/>
                <w:bookmarkEnd w:id="17384"/>
                <w:bookmarkEnd w:id="17385"/>
                <w:bookmarkEnd w:id="17386"/>
                <w:bookmarkEnd w:id="17387"/>
                <w:bookmarkEnd w:id="17388"/>
                <w:bookmarkEnd w:id="17389"/>
                <w:bookmarkEnd w:id="17390"/>
                <w:bookmarkEnd w:id="17391"/>
                <w:bookmarkEnd w:id="17392"/>
                <w:bookmarkEnd w:id="17393"/>
                <w:bookmarkEnd w:id="17394"/>
                <w:bookmarkEnd w:id="17395"/>
                <w:bookmarkEnd w:id="17396"/>
                <w:bookmarkEnd w:id="17397"/>
                <w:bookmarkEnd w:id="17398"/>
                <w:bookmarkEnd w:id="17399"/>
                <w:bookmarkEnd w:id="17400"/>
                <w:bookmarkEnd w:id="17401"/>
                <w:bookmarkEnd w:id="17402"/>
                <w:bookmarkEnd w:id="17403"/>
                <w:bookmarkEnd w:id="17404"/>
                <w:bookmarkEnd w:id="17405"/>
                <w:bookmarkEnd w:id="17406"/>
                <w:bookmarkEnd w:id="17407"/>
                <w:bookmarkEnd w:id="17408"/>
                <w:bookmarkEnd w:id="17409"/>
                <w:bookmarkEnd w:id="17410"/>
                <w:bookmarkEnd w:id="17411"/>
                <w:bookmarkEnd w:id="17412"/>
                <w:bookmarkEnd w:id="17413"/>
                <w:bookmarkEnd w:id="17414"/>
                <w:bookmarkEnd w:id="17415"/>
                <w:bookmarkEnd w:id="17416"/>
              </w:del>
            </w:moveFrom>
          </w:p>
        </w:tc>
        <w:bookmarkStart w:id="17417" w:name="_Toc92119820"/>
        <w:bookmarkStart w:id="17418" w:name="_Toc92120162"/>
        <w:bookmarkStart w:id="17419" w:name="_Toc92120503"/>
        <w:bookmarkStart w:id="17420" w:name="_Toc92120841"/>
        <w:bookmarkStart w:id="17421" w:name="_Toc92121182"/>
        <w:bookmarkStart w:id="17422" w:name="_Toc92121523"/>
        <w:bookmarkStart w:id="17423" w:name="_Toc92121869"/>
        <w:bookmarkStart w:id="17424" w:name="_Toc92187561"/>
        <w:bookmarkStart w:id="17425" w:name="_Toc92187904"/>
        <w:bookmarkStart w:id="17426" w:name="_Toc92191291"/>
        <w:bookmarkStart w:id="17427" w:name="_Toc92191758"/>
        <w:bookmarkStart w:id="17428" w:name="_Toc92192226"/>
        <w:bookmarkStart w:id="17429" w:name="_Toc92192611"/>
        <w:bookmarkStart w:id="17430" w:name="_Toc92192997"/>
        <w:bookmarkStart w:id="17431" w:name="_Toc92193358"/>
        <w:bookmarkStart w:id="17432" w:name="_Toc92193732"/>
        <w:bookmarkStart w:id="17433" w:name="_Toc92194078"/>
        <w:bookmarkStart w:id="17434" w:name="_Toc92194531"/>
        <w:bookmarkStart w:id="17435" w:name="_Toc92194899"/>
        <w:bookmarkStart w:id="17436" w:name="_Toc92195247"/>
        <w:bookmarkStart w:id="17437" w:name="_Toc92198158"/>
        <w:bookmarkStart w:id="17438" w:name="_Toc92200706"/>
        <w:bookmarkStart w:id="17439" w:name="_Toc92201636"/>
        <w:bookmarkStart w:id="17440" w:name="_Toc92207960"/>
        <w:bookmarkStart w:id="17441" w:name="_Toc92373786"/>
        <w:bookmarkStart w:id="17442" w:name="_Toc92375184"/>
        <w:bookmarkStart w:id="17443" w:name="_Toc92375827"/>
        <w:bookmarkStart w:id="17444" w:name="_Toc92813535"/>
        <w:bookmarkStart w:id="17445" w:name="_Toc92962757"/>
        <w:bookmarkStart w:id="17446" w:name="_Toc93130477"/>
        <w:bookmarkStart w:id="17447" w:name="_Toc94535433"/>
        <w:bookmarkStart w:id="17448" w:name="_Toc94628739"/>
        <w:bookmarkStart w:id="17449" w:name="_Toc95140009"/>
        <w:bookmarkStart w:id="17450" w:name="_Toc95231807"/>
        <w:bookmarkStart w:id="17451" w:name="_Toc97115105"/>
        <w:bookmarkStart w:id="17452" w:name="_Toc98086541"/>
        <w:bookmarkStart w:id="17453" w:name="_Toc98332777"/>
        <w:bookmarkStart w:id="17454" w:name="_Toc98333416"/>
        <w:bookmarkStart w:id="17455" w:name="_Toc98341742"/>
        <w:bookmarkStart w:id="17456" w:name="_Toc98345134"/>
        <w:bookmarkStart w:id="17457" w:name="_Toc98345661"/>
        <w:bookmarkStart w:id="17458" w:name="_Toc98346185"/>
        <w:bookmarkStart w:id="17459" w:name="_Toc98346743"/>
        <w:bookmarkStart w:id="17460" w:name="_Toc98347183"/>
        <w:bookmarkStart w:id="17461" w:name="_Toc98347623"/>
        <w:bookmarkStart w:id="17462" w:name="_Toc99536908"/>
        <w:bookmarkStart w:id="17463" w:name="_Toc99719034"/>
        <w:bookmarkStart w:id="17464" w:name="_Toc99969691"/>
        <w:bookmarkEnd w:id="17417"/>
        <w:bookmarkEnd w:id="17418"/>
        <w:bookmarkEnd w:id="17419"/>
        <w:bookmarkEnd w:id="17420"/>
        <w:bookmarkEnd w:id="17421"/>
        <w:bookmarkEnd w:id="17422"/>
        <w:bookmarkEnd w:id="17423"/>
        <w:bookmarkEnd w:id="17424"/>
        <w:bookmarkEnd w:id="17425"/>
        <w:bookmarkEnd w:id="17426"/>
        <w:bookmarkEnd w:id="17427"/>
        <w:bookmarkEnd w:id="17428"/>
        <w:bookmarkEnd w:id="17429"/>
        <w:bookmarkEnd w:id="17430"/>
        <w:bookmarkEnd w:id="17431"/>
        <w:bookmarkEnd w:id="17432"/>
        <w:bookmarkEnd w:id="17433"/>
        <w:bookmarkEnd w:id="17434"/>
        <w:bookmarkEnd w:id="17435"/>
        <w:bookmarkEnd w:id="17436"/>
        <w:bookmarkEnd w:id="17437"/>
        <w:bookmarkEnd w:id="17438"/>
        <w:bookmarkEnd w:id="17439"/>
        <w:bookmarkEnd w:id="17440"/>
        <w:bookmarkEnd w:id="17441"/>
        <w:bookmarkEnd w:id="17442"/>
        <w:bookmarkEnd w:id="17443"/>
        <w:bookmarkEnd w:id="17444"/>
        <w:bookmarkEnd w:id="17445"/>
        <w:bookmarkEnd w:id="17446"/>
        <w:bookmarkEnd w:id="17447"/>
        <w:bookmarkEnd w:id="17448"/>
        <w:bookmarkEnd w:id="17449"/>
        <w:bookmarkEnd w:id="17450"/>
        <w:bookmarkEnd w:id="17451"/>
        <w:bookmarkEnd w:id="17452"/>
        <w:bookmarkEnd w:id="17453"/>
        <w:bookmarkEnd w:id="17454"/>
        <w:bookmarkEnd w:id="17455"/>
        <w:bookmarkEnd w:id="17456"/>
        <w:bookmarkEnd w:id="17457"/>
        <w:bookmarkEnd w:id="17458"/>
        <w:bookmarkEnd w:id="17459"/>
        <w:bookmarkEnd w:id="17460"/>
        <w:bookmarkEnd w:id="17461"/>
        <w:bookmarkEnd w:id="17462"/>
        <w:bookmarkEnd w:id="17463"/>
        <w:bookmarkEnd w:id="17464"/>
      </w:tr>
    </w:tbl>
    <w:p w14:paraId="423452D1" w14:textId="2D810C74" w:rsidR="00FF153E" w:rsidRPr="007C0DAF" w:rsidDel="00901B80" w:rsidRDefault="00FF153E" w:rsidP="0005709C">
      <w:pPr>
        <w:pStyle w:val="TOCHeading"/>
        <w:jc w:val="center"/>
        <w:rPr>
          <w:moveFrom w:id="17465" w:author="pete jones" w:date="2022-01-03T12:19:00Z"/>
          <w:lang w:val="en-GB"/>
        </w:rPr>
      </w:pPr>
      <w:bookmarkStart w:id="17466" w:name="_Toc511736835"/>
      <w:bookmarkStart w:id="17467" w:name="_Toc12347240"/>
      <w:bookmarkStart w:id="17468" w:name="_Toc68162287"/>
      <w:moveFrom w:id="17469"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18</w:t>
        </w:r>
        <w:r w:rsidRPr="00255624" w:rsidDel="00901B80">
          <w:fldChar w:fldCharType="end"/>
        </w:r>
        <w:r w:rsidRPr="00255624" w:rsidDel="00901B80">
          <w:rPr>
            <w:lang w:val="en-GB"/>
          </w:rPr>
          <w:t>: TURNITIN FILE TYPES</w:t>
        </w:r>
        <w:bookmarkStart w:id="17470" w:name="_Toc92119821"/>
        <w:bookmarkStart w:id="17471" w:name="_Toc92120163"/>
        <w:bookmarkStart w:id="17472" w:name="_Toc92120504"/>
        <w:bookmarkStart w:id="17473" w:name="_Toc92120842"/>
        <w:bookmarkStart w:id="17474" w:name="_Toc92121183"/>
        <w:bookmarkStart w:id="17475" w:name="_Toc92121524"/>
        <w:bookmarkStart w:id="17476" w:name="_Toc92121870"/>
        <w:bookmarkStart w:id="17477" w:name="_Toc92187562"/>
        <w:bookmarkStart w:id="17478" w:name="_Toc92187905"/>
        <w:bookmarkStart w:id="17479" w:name="_Toc92191292"/>
        <w:bookmarkStart w:id="17480" w:name="_Toc92191759"/>
        <w:bookmarkStart w:id="17481" w:name="_Toc92192227"/>
        <w:bookmarkStart w:id="17482" w:name="_Toc92192612"/>
        <w:bookmarkStart w:id="17483" w:name="_Toc92192998"/>
        <w:bookmarkStart w:id="17484" w:name="_Toc92193359"/>
        <w:bookmarkStart w:id="17485" w:name="_Toc92193733"/>
        <w:bookmarkStart w:id="17486" w:name="_Toc92194079"/>
        <w:bookmarkStart w:id="17487" w:name="_Toc92194532"/>
        <w:bookmarkStart w:id="17488" w:name="_Toc92194900"/>
        <w:bookmarkStart w:id="17489" w:name="_Toc92195248"/>
        <w:bookmarkStart w:id="17490" w:name="_Toc92198159"/>
        <w:bookmarkStart w:id="17491" w:name="_Toc92200707"/>
        <w:bookmarkStart w:id="17492" w:name="_Toc92201637"/>
        <w:bookmarkStart w:id="17493" w:name="_Toc92207961"/>
        <w:bookmarkStart w:id="17494" w:name="_Toc92373787"/>
        <w:bookmarkStart w:id="17495" w:name="_Toc92375185"/>
        <w:bookmarkStart w:id="17496" w:name="_Toc92375828"/>
        <w:bookmarkStart w:id="17497" w:name="_Toc92813536"/>
        <w:bookmarkStart w:id="17498" w:name="_Toc92962758"/>
        <w:bookmarkStart w:id="17499" w:name="_Toc93130478"/>
        <w:bookmarkStart w:id="17500" w:name="_Toc94535434"/>
        <w:bookmarkStart w:id="17501" w:name="_Toc94628740"/>
        <w:bookmarkStart w:id="17502" w:name="_Toc95140010"/>
        <w:bookmarkStart w:id="17503" w:name="_Toc95231808"/>
        <w:bookmarkStart w:id="17504" w:name="_Toc97115106"/>
        <w:bookmarkStart w:id="17505" w:name="_Toc98086542"/>
        <w:bookmarkStart w:id="17506" w:name="_Toc98332778"/>
        <w:bookmarkStart w:id="17507" w:name="_Toc98333417"/>
        <w:bookmarkStart w:id="17508" w:name="_Toc98341743"/>
        <w:bookmarkStart w:id="17509" w:name="_Toc98345135"/>
        <w:bookmarkStart w:id="17510" w:name="_Toc98345662"/>
        <w:bookmarkStart w:id="17511" w:name="_Toc98346186"/>
        <w:bookmarkStart w:id="17512" w:name="_Toc98346744"/>
        <w:bookmarkStart w:id="17513" w:name="_Toc98347184"/>
        <w:bookmarkStart w:id="17514" w:name="_Toc98347624"/>
        <w:bookmarkStart w:id="17515" w:name="_Toc99536909"/>
        <w:bookmarkStart w:id="17516" w:name="_Toc99719035"/>
        <w:bookmarkStart w:id="17517" w:name="_Toc99969692"/>
        <w:bookmarkStart w:id="17518" w:name="_Toc511736858"/>
        <w:bookmarkEnd w:id="17466"/>
        <w:bookmarkEnd w:id="17467"/>
        <w:bookmarkEnd w:id="17468"/>
        <w:bookmarkEnd w:id="17470"/>
        <w:bookmarkEnd w:id="17471"/>
        <w:bookmarkEnd w:id="17472"/>
        <w:bookmarkEnd w:id="17473"/>
        <w:bookmarkEnd w:id="17474"/>
        <w:bookmarkEnd w:id="17475"/>
        <w:bookmarkEnd w:id="17476"/>
        <w:bookmarkEnd w:id="17477"/>
        <w:bookmarkEnd w:id="17478"/>
        <w:bookmarkEnd w:id="17479"/>
        <w:bookmarkEnd w:id="17480"/>
        <w:bookmarkEnd w:id="17481"/>
        <w:bookmarkEnd w:id="17482"/>
        <w:bookmarkEnd w:id="17483"/>
        <w:bookmarkEnd w:id="17484"/>
        <w:bookmarkEnd w:id="17485"/>
        <w:bookmarkEnd w:id="17486"/>
        <w:bookmarkEnd w:id="17487"/>
        <w:bookmarkEnd w:id="17488"/>
        <w:bookmarkEnd w:id="17489"/>
        <w:bookmarkEnd w:id="17490"/>
        <w:bookmarkEnd w:id="17491"/>
        <w:bookmarkEnd w:id="17492"/>
        <w:bookmarkEnd w:id="17493"/>
        <w:bookmarkEnd w:id="17494"/>
        <w:bookmarkEnd w:id="17495"/>
        <w:bookmarkEnd w:id="17496"/>
        <w:bookmarkEnd w:id="17497"/>
        <w:bookmarkEnd w:id="17498"/>
        <w:bookmarkEnd w:id="17499"/>
        <w:bookmarkEnd w:id="17500"/>
        <w:bookmarkEnd w:id="17501"/>
        <w:bookmarkEnd w:id="17502"/>
        <w:bookmarkEnd w:id="17503"/>
        <w:bookmarkEnd w:id="17504"/>
        <w:bookmarkEnd w:id="17505"/>
        <w:bookmarkEnd w:id="17506"/>
        <w:bookmarkEnd w:id="17507"/>
        <w:bookmarkEnd w:id="17508"/>
        <w:bookmarkEnd w:id="17509"/>
        <w:bookmarkEnd w:id="17510"/>
        <w:bookmarkEnd w:id="17511"/>
        <w:bookmarkEnd w:id="17512"/>
        <w:bookmarkEnd w:id="17513"/>
        <w:bookmarkEnd w:id="17514"/>
        <w:bookmarkEnd w:id="17515"/>
        <w:bookmarkEnd w:id="17516"/>
        <w:bookmarkEnd w:id="17517"/>
      </w:moveFrom>
    </w:p>
    <w:p w14:paraId="6C59FC82" w14:textId="4A7EB51D" w:rsidR="00FF153E" w:rsidRPr="00FF6A71" w:rsidDel="00901B80" w:rsidRDefault="00FF153E" w:rsidP="00FF153E">
      <w:pPr>
        <w:rPr>
          <w:moveFrom w:id="17519" w:author="pete jones" w:date="2022-01-03T12:19:00Z"/>
          <w:b/>
          <w:bCs/>
          <w:u w:val="single"/>
        </w:rPr>
      </w:pPr>
      <w:moveFrom w:id="17520" w:author="pete jones" w:date="2022-01-03T12:19:00Z">
        <w:r w:rsidRPr="00FF6A71" w:rsidDel="00901B80">
          <w:rPr>
            <w:b/>
            <w:bCs/>
            <w:u w:val="single"/>
          </w:rPr>
          <w:t>Non-Textual digital data</w:t>
        </w:r>
        <w:bookmarkStart w:id="17521" w:name="_Toc92119822"/>
        <w:bookmarkStart w:id="17522" w:name="_Toc92120164"/>
        <w:bookmarkStart w:id="17523" w:name="_Toc92120505"/>
        <w:bookmarkStart w:id="17524" w:name="_Toc92120843"/>
        <w:bookmarkStart w:id="17525" w:name="_Toc92121184"/>
        <w:bookmarkStart w:id="17526" w:name="_Toc92121525"/>
        <w:bookmarkStart w:id="17527" w:name="_Toc92121871"/>
        <w:bookmarkStart w:id="17528" w:name="_Toc92187563"/>
        <w:bookmarkStart w:id="17529" w:name="_Toc92187906"/>
        <w:bookmarkStart w:id="17530" w:name="_Toc92191293"/>
        <w:bookmarkStart w:id="17531" w:name="_Toc92191760"/>
        <w:bookmarkStart w:id="17532" w:name="_Toc92192228"/>
        <w:bookmarkStart w:id="17533" w:name="_Toc92192613"/>
        <w:bookmarkStart w:id="17534" w:name="_Toc92192999"/>
        <w:bookmarkStart w:id="17535" w:name="_Toc92193360"/>
        <w:bookmarkStart w:id="17536" w:name="_Toc92193734"/>
        <w:bookmarkStart w:id="17537" w:name="_Toc92194080"/>
        <w:bookmarkStart w:id="17538" w:name="_Toc92194533"/>
        <w:bookmarkStart w:id="17539" w:name="_Toc92194901"/>
        <w:bookmarkStart w:id="17540" w:name="_Toc92195249"/>
        <w:bookmarkStart w:id="17541" w:name="_Toc92198160"/>
        <w:bookmarkStart w:id="17542" w:name="_Toc92200708"/>
        <w:bookmarkStart w:id="17543" w:name="_Toc92201638"/>
        <w:bookmarkStart w:id="17544" w:name="_Toc92207962"/>
        <w:bookmarkStart w:id="17545" w:name="_Toc92373788"/>
        <w:bookmarkStart w:id="17546" w:name="_Toc92375186"/>
        <w:bookmarkStart w:id="17547" w:name="_Toc92375829"/>
        <w:bookmarkStart w:id="17548" w:name="_Toc92813537"/>
        <w:bookmarkStart w:id="17549" w:name="_Toc92962759"/>
        <w:bookmarkStart w:id="17550" w:name="_Toc93130479"/>
        <w:bookmarkStart w:id="17551" w:name="_Toc94535435"/>
        <w:bookmarkStart w:id="17552" w:name="_Toc94628741"/>
        <w:bookmarkStart w:id="17553" w:name="_Toc95140011"/>
        <w:bookmarkStart w:id="17554" w:name="_Toc95231809"/>
        <w:bookmarkStart w:id="17555" w:name="_Toc97115107"/>
        <w:bookmarkStart w:id="17556" w:name="_Toc98086543"/>
        <w:bookmarkStart w:id="17557" w:name="_Toc98332779"/>
        <w:bookmarkStart w:id="17558" w:name="_Toc98333418"/>
        <w:bookmarkStart w:id="17559" w:name="_Toc98341744"/>
        <w:bookmarkStart w:id="17560" w:name="_Toc98345136"/>
        <w:bookmarkStart w:id="17561" w:name="_Toc98345663"/>
        <w:bookmarkStart w:id="17562" w:name="_Toc98346187"/>
        <w:bookmarkStart w:id="17563" w:name="_Toc98346745"/>
        <w:bookmarkStart w:id="17564" w:name="_Toc98347185"/>
        <w:bookmarkStart w:id="17565" w:name="_Toc98347625"/>
        <w:bookmarkStart w:id="17566" w:name="_Toc99536910"/>
        <w:bookmarkStart w:id="17567" w:name="_Toc99719036"/>
        <w:bookmarkStart w:id="17568" w:name="_Toc99969693"/>
        <w:bookmarkEnd w:id="17518"/>
        <w:bookmarkEnd w:id="17521"/>
        <w:bookmarkEnd w:id="17522"/>
        <w:bookmarkEnd w:id="17523"/>
        <w:bookmarkEnd w:id="17524"/>
        <w:bookmarkEnd w:id="17525"/>
        <w:bookmarkEnd w:id="17526"/>
        <w:bookmarkEnd w:id="17527"/>
        <w:bookmarkEnd w:id="17528"/>
        <w:bookmarkEnd w:id="17529"/>
        <w:bookmarkEnd w:id="17530"/>
        <w:bookmarkEnd w:id="17531"/>
        <w:bookmarkEnd w:id="17532"/>
        <w:bookmarkEnd w:id="17533"/>
        <w:bookmarkEnd w:id="17534"/>
        <w:bookmarkEnd w:id="17535"/>
        <w:bookmarkEnd w:id="17536"/>
        <w:bookmarkEnd w:id="17537"/>
        <w:bookmarkEnd w:id="17538"/>
        <w:bookmarkEnd w:id="17539"/>
        <w:bookmarkEnd w:id="17540"/>
        <w:bookmarkEnd w:id="17541"/>
        <w:bookmarkEnd w:id="17542"/>
        <w:bookmarkEnd w:id="17543"/>
        <w:bookmarkEnd w:id="17544"/>
        <w:bookmarkEnd w:id="17545"/>
        <w:bookmarkEnd w:id="17546"/>
        <w:bookmarkEnd w:id="17547"/>
        <w:bookmarkEnd w:id="17548"/>
        <w:bookmarkEnd w:id="17549"/>
        <w:bookmarkEnd w:id="17550"/>
        <w:bookmarkEnd w:id="17551"/>
        <w:bookmarkEnd w:id="17552"/>
        <w:bookmarkEnd w:id="17553"/>
        <w:bookmarkEnd w:id="17554"/>
        <w:bookmarkEnd w:id="17555"/>
        <w:bookmarkEnd w:id="17556"/>
        <w:bookmarkEnd w:id="17557"/>
        <w:bookmarkEnd w:id="17558"/>
        <w:bookmarkEnd w:id="17559"/>
        <w:bookmarkEnd w:id="17560"/>
        <w:bookmarkEnd w:id="17561"/>
        <w:bookmarkEnd w:id="17562"/>
        <w:bookmarkEnd w:id="17563"/>
        <w:bookmarkEnd w:id="17564"/>
        <w:bookmarkEnd w:id="17565"/>
        <w:bookmarkEnd w:id="17566"/>
        <w:bookmarkEnd w:id="17567"/>
        <w:bookmarkEnd w:id="17568"/>
      </w:moveFrom>
    </w:p>
    <w:p w14:paraId="5338E63C" w14:textId="64FA69A7" w:rsidR="00FF153E" w:rsidRPr="00FF6A71" w:rsidDel="00901B80" w:rsidRDefault="00FF153E" w:rsidP="00FF153E">
      <w:pPr>
        <w:rPr>
          <w:moveFrom w:id="17569" w:author="pete jones" w:date="2022-01-03T12:19:00Z"/>
        </w:rPr>
      </w:pPr>
      <w:moveFrom w:id="17570" w:author="pete jones" w:date="2022-01-03T12:19:00Z">
        <w:r w:rsidRPr="00FF6A71" w:rsidDel="00901B80">
          <w:t>Plagiarism, is it possible to eliminate cheating when dealing with non-textual digital data types? How important is it to expose and challenge this? Here we discuss the issues related to cheating and how PLM may specifically be deployed to combat cheating with non-textual digital data.</w:t>
        </w:r>
        <w:bookmarkStart w:id="17571" w:name="_Toc92119823"/>
        <w:bookmarkStart w:id="17572" w:name="_Toc92120165"/>
        <w:bookmarkStart w:id="17573" w:name="_Toc92120506"/>
        <w:bookmarkStart w:id="17574" w:name="_Toc92120844"/>
        <w:bookmarkStart w:id="17575" w:name="_Toc92121185"/>
        <w:bookmarkStart w:id="17576" w:name="_Toc92121526"/>
        <w:bookmarkStart w:id="17577" w:name="_Toc92121872"/>
        <w:bookmarkStart w:id="17578" w:name="_Toc92187564"/>
        <w:bookmarkStart w:id="17579" w:name="_Toc92187907"/>
        <w:bookmarkStart w:id="17580" w:name="_Toc92191294"/>
        <w:bookmarkStart w:id="17581" w:name="_Toc92191761"/>
        <w:bookmarkStart w:id="17582" w:name="_Toc92192229"/>
        <w:bookmarkStart w:id="17583" w:name="_Toc92192614"/>
        <w:bookmarkStart w:id="17584" w:name="_Toc92193000"/>
        <w:bookmarkStart w:id="17585" w:name="_Toc92193361"/>
        <w:bookmarkStart w:id="17586" w:name="_Toc92193735"/>
        <w:bookmarkStart w:id="17587" w:name="_Toc92194081"/>
        <w:bookmarkStart w:id="17588" w:name="_Toc92194534"/>
        <w:bookmarkStart w:id="17589" w:name="_Toc92194902"/>
        <w:bookmarkStart w:id="17590" w:name="_Toc92195250"/>
        <w:bookmarkStart w:id="17591" w:name="_Toc92198161"/>
        <w:bookmarkStart w:id="17592" w:name="_Toc92200709"/>
        <w:bookmarkStart w:id="17593" w:name="_Toc92201639"/>
        <w:bookmarkStart w:id="17594" w:name="_Toc92207963"/>
        <w:bookmarkStart w:id="17595" w:name="_Toc92373789"/>
        <w:bookmarkStart w:id="17596" w:name="_Toc92375187"/>
        <w:bookmarkStart w:id="17597" w:name="_Toc92375830"/>
        <w:bookmarkStart w:id="17598" w:name="_Toc92813538"/>
        <w:bookmarkStart w:id="17599" w:name="_Toc92962760"/>
        <w:bookmarkStart w:id="17600" w:name="_Toc93130480"/>
        <w:bookmarkStart w:id="17601" w:name="_Toc94535436"/>
        <w:bookmarkStart w:id="17602" w:name="_Toc94628742"/>
        <w:bookmarkStart w:id="17603" w:name="_Toc95140012"/>
        <w:bookmarkStart w:id="17604" w:name="_Toc95231810"/>
        <w:bookmarkStart w:id="17605" w:name="_Toc97115108"/>
        <w:bookmarkStart w:id="17606" w:name="_Toc98086544"/>
        <w:bookmarkStart w:id="17607" w:name="_Toc98332780"/>
        <w:bookmarkStart w:id="17608" w:name="_Toc98333419"/>
        <w:bookmarkStart w:id="17609" w:name="_Toc98341745"/>
        <w:bookmarkStart w:id="17610" w:name="_Toc98345137"/>
        <w:bookmarkStart w:id="17611" w:name="_Toc98345664"/>
        <w:bookmarkStart w:id="17612" w:name="_Toc98346188"/>
        <w:bookmarkStart w:id="17613" w:name="_Toc98346746"/>
        <w:bookmarkStart w:id="17614" w:name="_Toc98347186"/>
        <w:bookmarkStart w:id="17615" w:name="_Toc98347626"/>
        <w:bookmarkStart w:id="17616" w:name="_Toc99536911"/>
        <w:bookmarkStart w:id="17617" w:name="_Toc99719037"/>
        <w:bookmarkStart w:id="17618" w:name="_Toc99969694"/>
        <w:bookmarkEnd w:id="17571"/>
        <w:bookmarkEnd w:id="17572"/>
        <w:bookmarkEnd w:id="17573"/>
        <w:bookmarkEnd w:id="17574"/>
        <w:bookmarkEnd w:id="17575"/>
        <w:bookmarkEnd w:id="17576"/>
        <w:bookmarkEnd w:id="17577"/>
        <w:bookmarkEnd w:id="17578"/>
        <w:bookmarkEnd w:id="17579"/>
        <w:bookmarkEnd w:id="17580"/>
        <w:bookmarkEnd w:id="17581"/>
        <w:bookmarkEnd w:id="17582"/>
        <w:bookmarkEnd w:id="17583"/>
        <w:bookmarkEnd w:id="17584"/>
        <w:bookmarkEnd w:id="17585"/>
        <w:bookmarkEnd w:id="17586"/>
        <w:bookmarkEnd w:id="17587"/>
        <w:bookmarkEnd w:id="17588"/>
        <w:bookmarkEnd w:id="17589"/>
        <w:bookmarkEnd w:id="17590"/>
        <w:bookmarkEnd w:id="17591"/>
        <w:bookmarkEnd w:id="17592"/>
        <w:bookmarkEnd w:id="17593"/>
        <w:bookmarkEnd w:id="17594"/>
        <w:bookmarkEnd w:id="17595"/>
        <w:bookmarkEnd w:id="17596"/>
        <w:bookmarkEnd w:id="17597"/>
        <w:bookmarkEnd w:id="17598"/>
        <w:bookmarkEnd w:id="17599"/>
        <w:bookmarkEnd w:id="17600"/>
        <w:bookmarkEnd w:id="17601"/>
        <w:bookmarkEnd w:id="17602"/>
        <w:bookmarkEnd w:id="17603"/>
        <w:bookmarkEnd w:id="17604"/>
        <w:bookmarkEnd w:id="17605"/>
        <w:bookmarkEnd w:id="17606"/>
        <w:bookmarkEnd w:id="17607"/>
        <w:bookmarkEnd w:id="17608"/>
        <w:bookmarkEnd w:id="17609"/>
        <w:bookmarkEnd w:id="17610"/>
        <w:bookmarkEnd w:id="17611"/>
        <w:bookmarkEnd w:id="17612"/>
        <w:bookmarkEnd w:id="17613"/>
        <w:bookmarkEnd w:id="17614"/>
        <w:bookmarkEnd w:id="17615"/>
        <w:bookmarkEnd w:id="17616"/>
        <w:bookmarkEnd w:id="17617"/>
        <w:bookmarkEnd w:id="17618"/>
      </w:moveFrom>
    </w:p>
    <w:p w14:paraId="48E571ED" w14:textId="395A6926" w:rsidR="00FF153E" w:rsidRPr="00FF6A71" w:rsidDel="00901B80" w:rsidRDefault="00FF153E" w:rsidP="00FF153E">
      <w:pPr>
        <w:rPr>
          <w:moveFrom w:id="17619" w:author="pete jones" w:date="2022-01-03T12:19:00Z"/>
        </w:rPr>
      </w:pPr>
      <w:moveFrom w:id="17620" w:author="pete jones" w:date="2022-01-03T12:19:00Z">
        <w:r w:rsidRPr="00FF6A71" w:rsidDel="00901B80">
          <w:t xml:space="preserve">What is non-textual data within the context of engineering? It is well known that engineers communicate ideas through drawings, diagrams, digital 3D models and many forms other that textual data. The use of non-textual data is not reserved for engineering and there are many forms used in many disciplines to enhance or enrich data. Students will be aware of the benefits of using such data within the context of a written report and the general rules about using non-textual elements in research papers. These general non-textual enrichments </w:t>
        </w:r>
        <w:r w:rsidR="002F39F3" w:rsidRPr="00FF6A71" w:rsidDel="00901B80">
          <w:t>include</w:t>
        </w:r>
        <w:r w:rsidRPr="00FF6A71" w:rsidDel="00901B80">
          <w:t xml:space="preserve"> graphs, images, figures, pictograms, tables, maps symbols, illustrations etc. What makes engineering different is that a high proportion of effort is used to generate digital CAD data from which other non-textual data are generated for textual analysis. Therefore, the CAD data is the parent of downstream analysis. Many of the digital authoring tools for CAD have integrated capability to support presentation and analysis in general digital office tools. Drawings can be output as PDF files and even 3D models can be embedded into reports in various generic 3D formats, interactive capabilities are lost when converting WORD (*.DOCX) to PDF (*.PDF) depending upon adobe purchased or aftermarket convertors, see </w:t>
        </w:r>
        <w:r w:rsidRPr="00312F59" w:rsidDel="00901B80">
          <w:fldChar w:fldCharType="begin"/>
        </w:r>
        <w:r w:rsidRPr="00FF6A71" w:rsidDel="00901B80">
          <w:instrText xml:space="preserve"> REF _Ref511398445 \h  \* MERGEFORMAT </w:instrText>
        </w:r>
      </w:moveFrom>
      <w:del w:id="17621" w:author="pete jones" w:date="2022-01-03T12:19:00Z"/>
      <w:moveFrom w:id="17622" w:author="pete jones" w:date="2022-01-03T12:19:00Z">
        <w:r w:rsidRPr="00312F59" w:rsidDel="00901B80">
          <w:fldChar w:fldCharType="separate"/>
        </w:r>
        <w:r w:rsidR="00DD384C" w:rsidRPr="00FF6A71" w:rsidDel="00901B80">
          <w:rPr>
            <w:i/>
            <w:iCs/>
          </w:rPr>
          <w:t xml:space="preserve">Figure </w:t>
        </w:r>
        <w:r w:rsidR="00DD384C" w:rsidRPr="00FF6A71" w:rsidDel="00901B80">
          <w:rPr>
            <w:i/>
            <w:iCs/>
            <w:noProof/>
          </w:rPr>
          <w:t>6</w:t>
        </w:r>
        <w:r w:rsidR="00DD384C" w:rsidRPr="00FF6A71" w:rsidDel="00901B80">
          <w:rPr>
            <w:i/>
            <w:iCs/>
            <w:noProof/>
          </w:rPr>
          <w:noBreakHyphen/>
          <w:t>19</w:t>
        </w:r>
        <w:r w:rsidRPr="00312F59" w:rsidDel="00901B80">
          <w:fldChar w:fldCharType="end"/>
        </w:r>
        <w:r w:rsidRPr="00FF6A71" w:rsidDel="00901B80">
          <w:t xml:space="preserve">. </w:t>
        </w:r>
        <w:bookmarkStart w:id="17623" w:name="_Toc92119824"/>
        <w:bookmarkStart w:id="17624" w:name="_Toc92120166"/>
        <w:bookmarkStart w:id="17625" w:name="_Toc92120507"/>
        <w:bookmarkStart w:id="17626" w:name="_Toc92120845"/>
        <w:bookmarkStart w:id="17627" w:name="_Toc92121186"/>
        <w:bookmarkStart w:id="17628" w:name="_Toc92121527"/>
        <w:bookmarkStart w:id="17629" w:name="_Toc92121873"/>
        <w:bookmarkStart w:id="17630" w:name="_Toc92187565"/>
        <w:bookmarkStart w:id="17631" w:name="_Toc92187908"/>
        <w:bookmarkStart w:id="17632" w:name="_Toc92191295"/>
        <w:bookmarkStart w:id="17633" w:name="_Toc92191762"/>
        <w:bookmarkStart w:id="17634" w:name="_Toc92192230"/>
        <w:bookmarkStart w:id="17635" w:name="_Toc92192615"/>
        <w:bookmarkStart w:id="17636" w:name="_Toc92193001"/>
        <w:bookmarkStart w:id="17637" w:name="_Toc92193362"/>
        <w:bookmarkStart w:id="17638" w:name="_Toc92193736"/>
        <w:bookmarkStart w:id="17639" w:name="_Toc92194082"/>
        <w:bookmarkStart w:id="17640" w:name="_Toc92194535"/>
        <w:bookmarkStart w:id="17641" w:name="_Toc92194903"/>
        <w:bookmarkStart w:id="17642" w:name="_Toc92195251"/>
        <w:bookmarkStart w:id="17643" w:name="_Toc92198162"/>
        <w:bookmarkStart w:id="17644" w:name="_Toc92200710"/>
        <w:bookmarkStart w:id="17645" w:name="_Toc92201640"/>
        <w:bookmarkStart w:id="17646" w:name="_Toc92207964"/>
        <w:bookmarkStart w:id="17647" w:name="_Toc92373790"/>
        <w:bookmarkStart w:id="17648" w:name="_Toc92375188"/>
        <w:bookmarkStart w:id="17649" w:name="_Toc92375831"/>
        <w:bookmarkStart w:id="17650" w:name="_Toc92813539"/>
        <w:bookmarkStart w:id="17651" w:name="_Toc92962761"/>
        <w:bookmarkStart w:id="17652" w:name="_Toc93130481"/>
        <w:bookmarkStart w:id="17653" w:name="_Toc94535437"/>
        <w:bookmarkStart w:id="17654" w:name="_Toc94628743"/>
        <w:bookmarkStart w:id="17655" w:name="_Toc95140013"/>
        <w:bookmarkStart w:id="17656" w:name="_Toc95231811"/>
        <w:bookmarkStart w:id="17657" w:name="_Toc97115109"/>
        <w:bookmarkStart w:id="17658" w:name="_Toc98086545"/>
        <w:bookmarkStart w:id="17659" w:name="_Toc98332781"/>
        <w:bookmarkStart w:id="17660" w:name="_Toc98333420"/>
        <w:bookmarkStart w:id="17661" w:name="_Toc98341746"/>
        <w:bookmarkStart w:id="17662" w:name="_Toc98345138"/>
        <w:bookmarkStart w:id="17663" w:name="_Toc98345665"/>
        <w:bookmarkStart w:id="17664" w:name="_Toc98346189"/>
        <w:bookmarkStart w:id="17665" w:name="_Toc98346747"/>
        <w:bookmarkStart w:id="17666" w:name="_Toc98347187"/>
        <w:bookmarkStart w:id="17667" w:name="_Toc98347627"/>
        <w:bookmarkStart w:id="17668" w:name="_Toc99536912"/>
        <w:bookmarkStart w:id="17669" w:name="_Toc99719038"/>
        <w:bookmarkStart w:id="17670" w:name="_Toc99969695"/>
        <w:bookmarkEnd w:id="17623"/>
        <w:bookmarkEnd w:id="17624"/>
        <w:bookmarkEnd w:id="17625"/>
        <w:bookmarkEnd w:id="17626"/>
        <w:bookmarkEnd w:id="17627"/>
        <w:bookmarkEnd w:id="17628"/>
        <w:bookmarkEnd w:id="17629"/>
        <w:bookmarkEnd w:id="17630"/>
        <w:bookmarkEnd w:id="17631"/>
        <w:bookmarkEnd w:id="17632"/>
        <w:bookmarkEnd w:id="17633"/>
        <w:bookmarkEnd w:id="17634"/>
        <w:bookmarkEnd w:id="17635"/>
        <w:bookmarkEnd w:id="17636"/>
        <w:bookmarkEnd w:id="17637"/>
        <w:bookmarkEnd w:id="17638"/>
        <w:bookmarkEnd w:id="17639"/>
        <w:bookmarkEnd w:id="17640"/>
        <w:bookmarkEnd w:id="17641"/>
        <w:bookmarkEnd w:id="17642"/>
        <w:bookmarkEnd w:id="17643"/>
        <w:bookmarkEnd w:id="17644"/>
        <w:bookmarkEnd w:id="17645"/>
        <w:bookmarkEnd w:id="17646"/>
        <w:bookmarkEnd w:id="17647"/>
        <w:bookmarkEnd w:id="17648"/>
        <w:bookmarkEnd w:id="17649"/>
        <w:bookmarkEnd w:id="17650"/>
        <w:bookmarkEnd w:id="17651"/>
        <w:bookmarkEnd w:id="17652"/>
        <w:bookmarkEnd w:id="17653"/>
        <w:bookmarkEnd w:id="17654"/>
        <w:bookmarkEnd w:id="17655"/>
        <w:bookmarkEnd w:id="17656"/>
        <w:bookmarkEnd w:id="17657"/>
        <w:bookmarkEnd w:id="17658"/>
        <w:bookmarkEnd w:id="17659"/>
        <w:bookmarkEnd w:id="17660"/>
        <w:bookmarkEnd w:id="17661"/>
        <w:bookmarkEnd w:id="17662"/>
        <w:bookmarkEnd w:id="17663"/>
        <w:bookmarkEnd w:id="17664"/>
        <w:bookmarkEnd w:id="17665"/>
        <w:bookmarkEnd w:id="17666"/>
        <w:bookmarkEnd w:id="17667"/>
        <w:bookmarkEnd w:id="17668"/>
        <w:bookmarkEnd w:id="17669"/>
        <w:bookmarkEnd w:id="17670"/>
      </w:moveFrom>
    </w:p>
    <w:p w14:paraId="77F52815" w14:textId="6C0447C9" w:rsidR="00FF153E" w:rsidRPr="00FF6A71" w:rsidDel="00901B80" w:rsidRDefault="00FF153E" w:rsidP="00FF153E">
      <w:pPr>
        <w:jc w:val="center"/>
        <w:rPr>
          <w:moveFrom w:id="17671" w:author="pete jones" w:date="2022-01-03T12:19:00Z"/>
        </w:rPr>
      </w:pPr>
      <w:moveFrom w:id="17672" w:author="pete jones" w:date="2022-01-03T12:19:00Z">
        <w:r w:rsidRPr="00C15005" w:rsidDel="00901B80">
          <w:rPr>
            <w:noProof/>
          </w:rPr>
          <w:drawing>
            <wp:inline distT="0" distB="0" distL="0" distR="0" wp14:anchorId="130FA8E4" wp14:editId="5ACEDEA9">
              <wp:extent cx="3617568" cy="1980142"/>
              <wp:effectExtent l="0" t="0" r="2540" b="1270"/>
              <wp:docPr id="345253021" name="3D Model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 Model 69"/>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617568" cy="1980142"/>
                      </a:xfrm>
                      <a:prstGeom prst="rect">
                        <a:avLst/>
                      </a:prstGeom>
                    </pic:spPr>
                  </pic:pic>
                </a:graphicData>
              </a:graphic>
            </wp:inline>
          </w:drawing>
        </w:r>
        <w:r w:rsidRPr="00FF6A71" w:rsidDel="00901B80">
          <w:t>￼</w:t>
        </w:r>
        <w:bookmarkStart w:id="17673" w:name="_Toc92119825"/>
        <w:bookmarkStart w:id="17674" w:name="_Toc92120167"/>
        <w:bookmarkStart w:id="17675" w:name="_Toc92120508"/>
        <w:bookmarkStart w:id="17676" w:name="_Toc92120846"/>
        <w:bookmarkStart w:id="17677" w:name="_Toc92121187"/>
        <w:bookmarkStart w:id="17678" w:name="_Toc92121528"/>
        <w:bookmarkStart w:id="17679" w:name="_Toc92121874"/>
        <w:bookmarkStart w:id="17680" w:name="_Toc92187566"/>
        <w:bookmarkStart w:id="17681" w:name="_Toc92187909"/>
        <w:bookmarkStart w:id="17682" w:name="_Toc92191296"/>
        <w:bookmarkStart w:id="17683" w:name="_Toc92191763"/>
        <w:bookmarkStart w:id="17684" w:name="_Toc92192231"/>
        <w:bookmarkStart w:id="17685" w:name="_Toc92192616"/>
        <w:bookmarkStart w:id="17686" w:name="_Toc92193002"/>
        <w:bookmarkStart w:id="17687" w:name="_Toc92193363"/>
        <w:bookmarkStart w:id="17688" w:name="_Toc92193737"/>
        <w:bookmarkStart w:id="17689" w:name="_Toc92194083"/>
        <w:bookmarkStart w:id="17690" w:name="_Toc92194536"/>
        <w:bookmarkStart w:id="17691" w:name="_Toc92194904"/>
        <w:bookmarkStart w:id="17692" w:name="_Toc92195252"/>
        <w:bookmarkStart w:id="17693" w:name="_Toc92198163"/>
        <w:bookmarkStart w:id="17694" w:name="_Toc92200711"/>
        <w:bookmarkStart w:id="17695" w:name="_Toc92201641"/>
        <w:bookmarkStart w:id="17696" w:name="_Toc92207965"/>
        <w:bookmarkStart w:id="17697" w:name="_Toc92373791"/>
        <w:bookmarkStart w:id="17698" w:name="_Toc92375189"/>
        <w:bookmarkStart w:id="17699" w:name="_Toc92375832"/>
        <w:bookmarkStart w:id="17700" w:name="_Toc92813540"/>
        <w:bookmarkStart w:id="17701" w:name="_Toc92962762"/>
        <w:bookmarkStart w:id="17702" w:name="_Toc93130482"/>
        <w:bookmarkStart w:id="17703" w:name="_Toc94535438"/>
        <w:bookmarkStart w:id="17704" w:name="_Toc94628744"/>
        <w:bookmarkStart w:id="17705" w:name="_Toc95140014"/>
        <w:bookmarkStart w:id="17706" w:name="_Toc95231812"/>
        <w:bookmarkStart w:id="17707" w:name="_Toc97115110"/>
        <w:bookmarkStart w:id="17708" w:name="_Toc98086546"/>
        <w:bookmarkStart w:id="17709" w:name="_Toc98332782"/>
        <w:bookmarkStart w:id="17710" w:name="_Toc98333421"/>
        <w:bookmarkStart w:id="17711" w:name="_Toc98341747"/>
        <w:bookmarkStart w:id="17712" w:name="_Toc98345139"/>
        <w:bookmarkStart w:id="17713" w:name="_Toc98345666"/>
        <w:bookmarkStart w:id="17714" w:name="_Toc98346190"/>
        <w:bookmarkStart w:id="17715" w:name="_Toc98346748"/>
        <w:bookmarkStart w:id="17716" w:name="_Toc98347188"/>
        <w:bookmarkStart w:id="17717" w:name="_Toc98347628"/>
        <w:bookmarkStart w:id="17718" w:name="_Toc99536913"/>
        <w:bookmarkStart w:id="17719" w:name="_Toc99719039"/>
        <w:bookmarkStart w:id="17720" w:name="_Toc99969696"/>
        <w:bookmarkEnd w:id="17673"/>
        <w:bookmarkEnd w:id="17674"/>
        <w:bookmarkEnd w:id="17675"/>
        <w:bookmarkEnd w:id="17676"/>
        <w:bookmarkEnd w:id="17677"/>
        <w:bookmarkEnd w:id="17678"/>
        <w:bookmarkEnd w:id="17679"/>
        <w:bookmarkEnd w:id="17680"/>
        <w:bookmarkEnd w:id="17681"/>
        <w:bookmarkEnd w:id="17682"/>
        <w:bookmarkEnd w:id="17683"/>
        <w:bookmarkEnd w:id="17684"/>
        <w:bookmarkEnd w:id="17685"/>
        <w:bookmarkEnd w:id="17686"/>
        <w:bookmarkEnd w:id="17687"/>
        <w:bookmarkEnd w:id="17688"/>
        <w:bookmarkEnd w:id="17689"/>
        <w:bookmarkEnd w:id="17690"/>
        <w:bookmarkEnd w:id="17691"/>
        <w:bookmarkEnd w:id="17692"/>
        <w:bookmarkEnd w:id="17693"/>
        <w:bookmarkEnd w:id="17694"/>
        <w:bookmarkEnd w:id="17695"/>
        <w:bookmarkEnd w:id="17696"/>
        <w:bookmarkEnd w:id="17697"/>
        <w:bookmarkEnd w:id="17698"/>
        <w:bookmarkEnd w:id="17699"/>
        <w:bookmarkEnd w:id="17700"/>
        <w:bookmarkEnd w:id="17701"/>
        <w:bookmarkEnd w:id="17702"/>
        <w:bookmarkEnd w:id="17703"/>
        <w:bookmarkEnd w:id="17704"/>
        <w:bookmarkEnd w:id="17705"/>
        <w:bookmarkEnd w:id="17706"/>
        <w:bookmarkEnd w:id="17707"/>
        <w:bookmarkEnd w:id="17708"/>
        <w:bookmarkEnd w:id="17709"/>
        <w:bookmarkEnd w:id="17710"/>
        <w:bookmarkEnd w:id="17711"/>
        <w:bookmarkEnd w:id="17712"/>
        <w:bookmarkEnd w:id="17713"/>
        <w:bookmarkEnd w:id="17714"/>
        <w:bookmarkEnd w:id="17715"/>
        <w:bookmarkEnd w:id="17716"/>
        <w:bookmarkEnd w:id="17717"/>
        <w:bookmarkEnd w:id="17718"/>
        <w:bookmarkEnd w:id="17719"/>
        <w:bookmarkEnd w:id="17720"/>
      </w:moveFrom>
    </w:p>
    <w:p w14:paraId="16B386ED" w14:textId="529246B0" w:rsidR="00FF153E" w:rsidRPr="00FF6A71" w:rsidDel="00901B80" w:rsidRDefault="00FF153E" w:rsidP="00FF153E">
      <w:pPr>
        <w:jc w:val="center"/>
        <w:rPr>
          <w:moveFrom w:id="17721" w:author="pete jones" w:date="2022-01-03T12:19:00Z"/>
          <w:i/>
          <w:iCs/>
        </w:rPr>
      </w:pPr>
      <w:bookmarkStart w:id="17722" w:name="_Toc511736836"/>
      <w:bookmarkStart w:id="17723" w:name="_Toc12347241"/>
      <w:bookmarkStart w:id="17724" w:name="_Toc68162288"/>
      <w:moveFrom w:id="17725" w:author="pete jones" w:date="2022-01-03T12:19:00Z">
        <w:r w:rsidRPr="00FF6A71" w:rsidDel="00901B80">
          <w:rPr>
            <w:i/>
            <w:iCs/>
          </w:rPr>
          <w:t xml:space="preserve">Figure </w:t>
        </w:r>
        <w:r w:rsidR="00F8680E" w:rsidRPr="00312F59" w:rsidDel="00901B80">
          <w:rPr>
            <w:i/>
            <w:iCs/>
          </w:rPr>
          <w:fldChar w:fldCharType="begin"/>
        </w:r>
        <w:r w:rsidR="00F8680E" w:rsidRPr="00FF6A71" w:rsidDel="00901B80">
          <w:rPr>
            <w:i/>
            <w:iCs/>
          </w:rPr>
          <w:instrText xml:space="preserve"> STYLEREF 1 \s </w:instrText>
        </w:r>
        <w:r w:rsidR="00F8680E" w:rsidRPr="00312F59" w:rsidDel="00901B80">
          <w:rPr>
            <w:i/>
            <w:iCs/>
          </w:rPr>
          <w:fldChar w:fldCharType="separate"/>
        </w:r>
        <w:r w:rsidR="00DD384C" w:rsidRPr="00FF6A71" w:rsidDel="00901B80">
          <w:rPr>
            <w:i/>
            <w:iCs/>
            <w:noProof/>
          </w:rPr>
          <w:t>6</w:t>
        </w:r>
        <w:r w:rsidR="00F8680E" w:rsidRPr="00312F59" w:rsidDel="00901B80">
          <w:rPr>
            <w:i/>
            <w:iCs/>
          </w:rPr>
          <w:fldChar w:fldCharType="end"/>
        </w:r>
        <w:r w:rsidR="00F8680E" w:rsidRPr="00FF6A71" w:rsidDel="00901B80">
          <w:rPr>
            <w:i/>
            <w:iCs/>
          </w:rPr>
          <w:noBreakHyphen/>
        </w:r>
        <w:r w:rsidR="00F8680E" w:rsidRPr="00312F59" w:rsidDel="00901B80">
          <w:rPr>
            <w:i/>
            <w:iCs/>
          </w:rPr>
          <w:fldChar w:fldCharType="begin"/>
        </w:r>
        <w:r w:rsidR="00F8680E" w:rsidRPr="00FF6A71" w:rsidDel="00901B80">
          <w:rPr>
            <w:i/>
            <w:iCs/>
          </w:rPr>
          <w:instrText xml:space="preserve"> SEQ Figure \* ARABIC \s 1 </w:instrText>
        </w:r>
        <w:r w:rsidR="00F8680E" w:rsidRPr="00312F59" w:rsidDel="00901B80">
          <w:rPr>
            <w:i/>
            <w:iCs/>
          </w:rPr>
          <w:fldChar w:fldCharType="separate"/>
        </w:r>
        <w:r w:rsidR="00DD384C" w:rsidRPr="00FF6A71" w:rsidDel="00901B80">
          <w:rPr>
            <w:i/>
            <w:iCs/>
            <w:noProof/>
          </w:rPr>
          <w:t>19</w:t>
        </w:r>
        <w:r w:rsidR="00F8680E" w:rsidRPr="00312F59" w:rsidDel="00901B80">
          <w:rPr>
            <w:i/>
            <w:iCs/>
          </w:rPr>
          <w:fldChar w:fldCharType="end"/>
        </w:r>
        <w:r w:rsidRPr="00FF6A71" w:rsidDel="00901B80">
          <w:rPr>
            <w:i/>
            <w:iCs/>
          </w:rPr>
          <w:t>: Embedded 3d Model</w:t>
        </w:r>
        <w:bookmarkStart w:id="17726" w:name="_Toc92119826"/>
        <w:bookmarkStart w:id="17727" w:name="_Toc92120168"/>
        <w:bookmarkStart w:id="17728" w:name="_Toc92120509"/>
        <w:bookmarkStart w:id="17729" w:name="_Toc92120847"/>
        <w:bookmarkStart w:id="17730" w:name="_Toc92121188"/>
        <w:bookmarkStart w:id="17731" w:name="_Toc92121529"/>
        <w:bookmarkStart w:id="17732" w:name="_Toc92121875"/>
        <w:bookmarkStart w:id="17733" w:name="_Toc92187567"/>
        <w:bookmarkStart w:id="17734" w:name="_Toc92187910"/>
        <w:bookmarkStart w:id="17735" w:name="_Toc92191297"/>
        <w:bookmarkStart w:id="17736" w:name="_Toc92191764"/>
        <w:bookmarkStart w:id="17737" w:name="_Toc92192232"/>
        <w:bookmarkStart w:id="17738" w:name="_Toc92192617"/>
        <w:bookmarkStart w:id="17739" w:name="_Toc92193003"/>
        <w:bookmarkStart w:id="17740" w:name="_Toc92193364"/>
        <w:bookmarkStart w:id="17741" w:name="_Toc92193738"/>
        <w:bookmarkStart w:id="17742" w:name="_Toc92194084"/>
        <w:bookmarkStart w:id="17743" w:name="_Toc92194537"/>
        <w:bookmarkStart w:id="17744" w:name="_Toc92194905"/>
        <w:bookmarkStart w:id="17745" w:name="_Toc92195253"/>
        <w:bookmarkStart w:id="17746" w:name="_Toc92198164"/>
        <w:bookmarkStart w:id="17747" w:name="_Toc92200712"/>
        <w:bookmarkStart w:id="17748" w:name="_Toc92201642"/>
        <w:bookmarkStart w:id="17749" w:name="_Toc92207966"/>
        <w:bookmarkStart w:id="17750" w:name="_Toc92373792"/>
        <w:bookmarkStart w:id="17751" w:name="_Toc92375190"/>
        <w:bookmarkStart w:id="17752" w:name="_Toc92375833"/>
        <w:bookmarkStart w:id="17753" w:name="_Toc92813541"/>
        <w:bookmarkStart w:id="17754" w:name="_Toc92962763"/>
        <w:bookmarkStart w:id="17755" w:name="_Toc93130483"/>
        <w:bookmarkStart w:id="17756" w:name="_Toc94535439"/>
        <w:bookmarkStart w:id="17757" w:name="_Toc94628745"/>
        <w:bookmarkStart w:id="17758" w:name="_Toc95140015"/>
        <w:bookmarkStart w:id="17759" w:name="_Toc95231813"/>
        <w:bookmarkStart w:id="17760" w:name="_Toc97115111"/>
        <w:bookmarkStart w:id="17761" w:name="_Toc98086547"/>
        <w:bookmarkStart w:id="17762" w:name="_Toc98332783"/>
        <w:bookmarkStart w:id="17763" w:name="_Toc98333422"/>
        <w:bookmarkStart w:id="17764" w:name="_Toc98341748"/>
        <w:bookmarkStart w:id="17765" w:name="_Toc98345140"/>
        <w:bookmarkStart w:id="17766" w:name="_Toc98345667"/>
        <w:bookmarkStart w:id="17767" w:name="_Toc98346191"/>
        <w:bookmarkStart w:id="17768" w:name="_Toc98346749"/>
        <w:bookmarkStart w:id="17769" w:name="_Toc98347189"/>
        <w:bookmarkStart w:id="17770" w:name="_Toc98347629"/>
        <w:bookmarkStart w:id="17771" w:name="_Toc99536914"/>
        <w:bookmarkStart w:id="17772" w:name="_Toc99719040"/>
        <w:bookmarkStart w:id="17773" w:name="_Toc99969697"/>
        <w:bookmarkEnd w:id="17722"/>
        <w:bookmarkEnd w:id="17723"/>
        <w:bookmarkEnd w:id="17724"/>
        <w:bookmarkEnd w:id="17726"/>
        <w:bookmarkEnd w:id="17727"/>
        <w:bookmarkEnd w:id="17728"/>
        <w:bookmarkEnd w:id="17729"/>
        <w:bookmarkEnd w:id="17730"/>
        <w:bookmarkEnd w:id="17731"/>
        <w:bookmarkEnd w:id="17732"/>
        <w:bookmarkEnd w:id="17733"/>
        <w:bookmarkEnd w:id="17734"/>
        <w:bookmarkEnd w:id="17735"/>
        <w:bookmarkEnd w:id="17736"/>
        <w:bookmarkEnd w:id="17737"/>
        <w:bookmarkEnd w:id="17738"/>
        <w:bookmarkEnd w:id="17739"/>
        <w:bookmarkEnd w:id="17740"/>
        <w:bookmarkEnd w:id="17741"/>
        <w:bookmarkEnd w:id="17742"/>
        <w:bookmarkEnd w:id="17743"/>
        <w:bookmarkEnd w:id="17744"/>
        <w:bookmarkEnd w:id="17745"/>
        <w:bookmarkEnd w:id="17746"/>
        <w:bookmarkEnd w:id="17747"/>
        <w:bookmarkEnd w:id="17748"/>
        <w:bookmarkEnd w:id="17749"/>
        <w:bookmarkEnd w:id="17750"/>
        <w:bookmarkEnd w:id="17751"/>
        <w:bookmarkEnd w:id="17752"/>
        <w:bookmarkEnd w:id="17753"/>
        <w:bookmarkEnd w:id="17754"/>
        <w:bookmarkEnd w:id="17755"/>
        <w:bookmarkEnd w:id="17756"/>
        <w:bookmarkEnd w:id="17757"/>
        <w:bookmarkEnd w:id="17758"/>
        <w:bookmarkEnd w:id="17759"/>
        <w:bookmarkEnd w:id="17760"/>
        <w:bookmarkEnd w:id="17761"/>
        <w:bookmarkEnd w:id="17762"/>
        <w:bookmarkEnd w:id="17763"/>
        <w:bookmarkEnd w:id="17764"/>
        <w:bookmarkEnd w:id="17765"/>
        <w:bookmarkEnd w:id="17766"/>
        <w:bookmarkEnd w:id="17767"/>
        <w:bookmarkEnd w:id="17768"/>
        <w:bookmarkEnd w:id="17769"/>
        <w:bookmarkEnd w:id="17770"/>
        <w:bookmarkEnd w:id="17771"/>
        <w:bookmarkEnd w:id="17772"/>
        <w:bookmarkEnd w:id="17773"/>
      </w:moveFrom>
    </w:p>
    <w:p w14:paraId="004BF10B" w14:textId="408453A2" w:rsidR="00FF153E" w:rsidRPr="00FF6A71" w:rsidDel="00901B80" w:rsidRDefault="00FF153E" w:rsidP="00FF153E">
      <w:pPr>
        <w:rPr>
          <w:moveFrom w:id="17774" w:author="pete jones" w:date="2022-01-03T12:19:00Z"/>
        </w:rPr>
      </w:pPr>
      <w:moveFrom w:id="17775" w:author="pete jones" w:date="2022-01-03T12:19:00Z">
        <w:r w:rsidRPr="00FF6A71" w:rsidDel="00901B80">
          <w:t>This capability is useful to include references to other forms of digital data and is essential where engineering companies need to collaborate with ideas, create presentations and to protect their IP. However, it is not possible to validate the originality of the work without access to its parent authoring tool, which allows access to a model’s core engineering data.</w:t>
        </w:r>
        <w:bookmarkStart w:id="17776" w:name="_Toc92119827"/>
        <w:bookmarkStart w:id="17777" w:name="_Toc92120169"/>
        <w:bookmarkStart w:id="17778" w:name="_Toc92120510"/>
        <w:bookmarkStart w:id="17779" w:name="_Toc92120848"/>
        <w:bookmarkStart w:id="17780" w:name="_Toc92121189"/>
        <w:bookmarkStart w:id="17781" w:name="_Toc92121530"/>
        <w:bookmarkStart w:id="17782" w:name="_Toc92121876"/>
        <w:bookmarkStart w:id="17783" w:name="_Toc92187568"/>
        <w:bookmarkStart w:id="17784" w:name="_Toc92187911"/>
        <w:bookmarkStart w:id="17785" w:name="_Toc92191298"/>
        <w:bookmarkStart w:id="17786" w:name="_Toc92191765"/>
        <w:bookmarkStart w:id="17787" w:name="_Toc92192233"/>
        <w:bookmarkStart w:id="17788" w:name="_Toc92192618"/>
        <w:bookmarkStart w:id="17789" w:name="_Toc92193004"/>
        <w:bookmarkStart w:id="17790" w:name="_Toc92193365"/>
        <w:bookmarkStart w:id="17791" w:name="_Toc92193739"/>
        <w:bookmarkStart w:id="17792" w:name="_Toc92194085"/>
        <w:bookmarkStart w:id="17793" w:name="_Toc92194538"/>
        <w:bookmarkStart w:id="17794" w:name="_Toc92194906"/>
        <w:bookmarkStart w:id="17795" w:name="_Toc92195254"/>
        <w:bookmarkStart w:id="17796" w:name="_Toc92198165"/>
        <w:bookmarkStart w:id="17797" w:name="_Toc92200713"/>
        <w:bookmarkStart w:id="17798" w:name="_Toc92201643"/>
        <w:bookmarkStart w:id="17799" w:name="_Toc92207967"/>
        <w:bookmarkStart w:id="17800" w:name="_Toc92373793"/>
        <w:bookmarkStart w:id="17801" w:name="_Toc92375191"/>
        <w:bookmarkStart w:id="17802" w:name="_Toc92375834"/>
        <w:bookmarkStart w:id="17803" w:name="_Toc92813542"/>
        <w:bookmarkStart w:id="17804" w:name="_Toc92962764"/>
        <w:bookmarkStart w:id="17805" w:name="_Toc93130484"/>
        <w:bookmarkStart w:id="17806" w:name="_Toc94535440"/>
        <w:bookmarkStart w:id="17807" w:name="_Toc94628746"/>
        <w:bookmarkStart w:id="17808" w:name="_Toc95140016"/>
        <w:bookmarkStart w:id="17809" w:name="_Toc95231814"/>
        <w:bookmarkStart w:id="17810" w:name="_Toc97115112"/>
        <w:bookmarkStart w:id="17811" w:name="_Toc98086548"/>
        <w:bookmarkStart w:id="17812" w:name="_Toc98332784"/>
        <w:bookmarkStart w:id="17813" w:name="_Toc98333423"/>
        <w:bookmarkStart w:id="17814" w:name="_Toc98341749"/>
        <w:bookmarkStart w:id="17815" w:name="_Toc98345141"/>
        <w:bookmarkStart w:id="17816" w:name="_Toc98345668"/>
        <w:bookmarkStart w:id="17817" w:name="_Toc98346192"/>
        <w:bookmarkStart w:id="17818" w:name="_Toc98346750"/>
        <w:bookmarkStart w:id="17819" w:name="_Toc98347190"/>
        <w:bookmarkStart w:id="17820" w:name="_Toc98347630"/>
        <w:bookmarkStart w:id="17821" w:name="_Toc99536915"/>
        <w:bookmarkStart w:id="17822" w:name="_Toc99719041"/>
        <w:bookmarkStart w:id="17823" w:name="_Toc99969698"/>
        <w:bookmarkEnd w:id="17776"/>
        <w:bookmarkEnd w:id="17777"/>
        <w:bookmarkEnd w:id="17778"/>
        <w:bookmarkEnd w:id="17779"/>
        <w:bookmarkEnd w:id="17780"/>
        <w:bookmarkEnd w:id="17781"/>
        <w:bookmarkEnd w:id="17782"/>
        <w:bookmarkEnd w:id="17783"/>
        <w:bookmarkEnd w:id="17784"/>
        <w:bookmarkEnd w:id="17785"/>
        <w:bookmarkEnd w:id="17786"/>
        <w:bookmarkEnd w:id="17787"/>
        <w:bookmarkEnd w:id="17788"/>
        <w:bookmarkEnd w:id="17789"/>
        <w:bookmarkEnd w:id="17790"/>
        <w:bookmarkEnd w:id="17791"/>
        <w:bookmarkEnd w:id="17792"/>
        <w:bookmarkEnd w:id="17793"/>
        <w:bookmarkEnd w:id="17794"/>
        <w:bookmarkEnd w:id="17795"/>
        <w:bookmarkEnd w:id="17796"/>
        <w:bookmarkEnd w:id="17797"/>
        <w:bookmarkEnd w:id="17798"/>
        <w:bookmarkEnd w:id="17799"/>
        <w:bookmarkEnd w:id="17800"/>
        <w:bookmarkEnd w:id="17801"/>
        <w:bookmarkEnd w:id="17802"/>
        <w:bookmarkEnd w:id="17803"/>
        <w:bookmarkEnd w:id="17804"/>
        <w:bookmarkEnd w:id="17805"/>
        <w:bookmarkEnd w:id="17806"/>
        <w:bookmarkEnd w:id="17807"/>
        <w:bookmarkEnd w:id="17808"/>
        <w:bookmarkEnd w:id="17809"/>
        <w:bookmarkEnd w:id="17810"/>
        <w:bookmarkEnd w:id="17811"/>
        <w:bookmarkEnd w:id="17812"/>
        <w:bookmarkEnd w:id="17813"/>
        <w:bookmarkEnd w:id="17814"/>
        <w:bookmarkEnd w:id="17815"/>
        <w:bookmarkEnd w:id="17816"/>
        <w:bookmarkEnd w:id="17817"/>
        <w:bookmarkEnd w:id="17818"/>
        <w:bookmarkEnd w:id="17819"/>
        <w:bookmarkEnd w:id="17820"/>
        <w:bookmarkEnd w:id="17821"/>
        <w:bookmarkEnd w:id="17822"/>
        <w:bookmarkEnd w:id="17823"/>
      </w:moveFrom>
    </w:p>
    <w:p w14:paraId="7C6AD649" w14:textId="2AEE472A" w:rsidR="00FF153E" w:rsidRPr="00FF6A71" w:rsidDel="00901B80" w:rsidRDefault="00FF153E" w:rsidP="00FF153E">
      <w:pPr>
        <w:rPr>
          <w:moveFrom w:id="17824" w:author="pete jones" w:date="2022-01-03T12:19:00Z"/>
        </w:rPr>
      </w:pPr>
      <w:moveFrom w:id="17825" w:author="pete jones" w:date="2022-01-03T12:19:00Z">
        <w:r w:rsidRPr="00FF6A71" w:rsidDel="00901B80">
          <w:t>These non-textual data are created with digital authoring tools referred to as CAD or CAE which are as common in industry as the Microsoft Office toolsets deployed to other areas of business. The digital authoring tools provided by many vendors do possess capability to read native data from other vendors, which means (in theory) that a CAD model or drawing produced in one package is capable of being interpreted by another.</w:t>
        </w:r>
        <w:bookmarkStart w:id="17826" w:name="_Toc92119828"/>
        <w:bookmarkStart w:id="17827" w:name="_Toc92120170"/>
        <w:bookmarkStart w:id="17828" w:name="_Toc92120511"/>
        <w:bookmarkStart w:id="17829" w:name="_Toc92120849"/>
        <w:bookmarkStart w:id="17830" w:name="_Toc92121190"/>
        <w:bookmarkStart w:id="17831" w:name="_Toc92121531"/>
        <w:bookmarkStart w:id="17832" w:name="_Toc92121877"/>
        <w:bookmarkStart w:id="17833" w:name="_Toc92187569"/>
        <w:bookmarkStart w:id="17834" w:name="_Toc92187912"/>
        <w:bookmarkStart w:id="17835" w:name="_Toc92191299"/>
        <w:bookmarkStart w:id="17836" w:name="_Toc92191766"/>
        <w:bookmarkStart w:id="17837" w:name="_Toc92192234"/>
        <w:bookmarkStart w:id="17838" w:name="_Toc92192619"/>
        <w:bookmarkStart w:id="17839" w:name="_Toc92193005"/>
        <w:bookmarkStart w:id="17840" w:name="_Toc92193366"/>
        <w:bookmarkStart w:id="17841" w:name="_Toc92193740"/>
        <w:bookmarkStart w:id="17842" w:name="_Toc92194086"/>
        <w:bookmarkStart w:id="17843" w:name="_Toc92194539"/>
        <w:bookmarkStart w:id="17844" w:name="_Toc92194907"/>
        <w:bookmarkStart w:id="17845" w:name="_Toc92195255"/>
        <w:bookmarkStart w:id="17846" w:name="_Toc92198166"/>
        <w:bookmarkStart w:id="17847" w:name="_Toc92200714"/>
        <w:bookmarkStart w:id="17848" w:name="_Toc92201644"/>
        <w:bookmarkStart w:id="17849" w:name="_Toc92207968"/>
        <w:bookmarkStart w:id="17850" w:name="_Toc92373794"/>
        <w:bookmarkStart w:id="17851" w:name="_Toc92375192"/>
        <w:bookmarkStart w:id="17852" w:name="_Toc92375835"/>
        <w:bookmarkStart w:id="17853" w:name="_Toc92813543"/>
        <w:bookmarkStart w:id="17854" w:name="_Toc92962765"/>
        <w:bookmarkStart w:id="17855" w:name="_Toc93130485"/>
        <w:bookmarkStart w:id="17856" w:name="_Toc94535441"/>
        <w:bookmarkStart w:id="17857" w:name="_Toc94628747"/>
        <w:bookmarkStart w:id="17858" w:name="_Toc95140017"/>
        <w:bookmarkStart w:id="17859" w:name="_Toc95231815"/>
        <w:bookmarkStart w:id="17860" w:name="_Toc97115113"/>
        <w:bookmarkStart w:id="17861" w:name="_Toc98086549"/>
        <w:bookmarkStart w:id="17862" w:name="_Toc98332785"/>
        <w:bookmarkStart w:id="17863" w:name="_Toc98333424"/>
        <w:bookmarkStart w:id="17864" w:name="_Toc98341750"/>
        <w:bookmarkStart w:id="17865" w:name="_Toc98345142"/>
        <w:bookmarkStart w:id="17866" w:name="_Toc98345669"/>
        <w:bookmarkStart w:id="17867" w:name="_Toc98346193"/>
        <w:bookmarkStart w:id="17868" w:name="_Toc98346751"/>
        <w:bookmarkStart w:id="17869" w:name="_Toc98347191"/>
        <w:bookmarkStart w:id="17870" w:name="_Toc98347631"/>
        <w:bookmarkStart w:id="17871" w:name="_Toc99536916"/>
        <w:bookmarkStart w:id="17872" w:name="_Toc99719042"/>
        <w:bookmarkStart w:id="17873" w:name="_Toc99969699"/>
        <w:bookmarkEnd w:id="17826"/>
        <w:bookmarkEnd w:id="17827"/>
        <w:bookmarkEnd w:id="17828"/>
        <w:bookmarkEnd w:id="17829"/>
        <w:bookmarkEnd w:id="17830"/>
        <w:bookmarkEnd w:id="17831"/>
        <w:bookmarkEnd w:id="17832"/>
        <w:bookmarkEnd w:id="17833"/>
        <w:bookmarkEnd w:id="17834"/>
        <w:bookmarkEnd w:id="17835"/>
        <w:bookmarkEnd w:id="17836"/>
        <w:bookmarkEnd w:id="17837"/>
        <w:bookmarkEnd w:id="17838"/>
        <w:bookmarkEnd w:id="17839"/>
        <w:bookmarkEnd w:id="17840"/>
        <w:bookmarkEnd w:id="17841"/>
        <w:bookmarkEnd w:id="17842"/>
        <w:bookmarkEnd w:id="17843"/>
        <w:bookmarkEnd w:id="17844"/>
        <w:bookmarkEnd w:id="17845"/>
        <w:bookmarkEnd w:id="17846"/>
        <w:bookmarkEnd w:id="17847"/>
        <w:bookmarkEnd w:id="17848"/>
        <w:bookmarkEnd w:id="17849"/>
        <w:bookmarkEnd w:id="17850"/>
        <w:bookmarkEnd w:id="17851"/>
        <w:bookmarkEnd w:id="17852"/>
        <w:bookmarkEnd w:id="17853"/>
        <w:bookmarkEnd w:id="17854"/>
        <w:bookmarkEnd w:id="17855"/>
        <w:bookmarkEnd w:id="17856"/>
        <w:bookmarkEnd w:id="17857"/>
        <w:bookmarkEnd w:id="17858"/>
        <w:bookmarkEnd w:id="17859"/>
        <w:bookmarkEnd w:id="17860"/>
        <w:bookmarkEnd w:id="17861"/>
        <w:bookmarkEnd w:id="17862"/>
        <w:bookmarkEnd w:id="17863"/>
        <w:bookmarkEnd w:id="17864"/>
        <w:bookmarkEnd w:id="17865"/>
        <w:bookmarkEnd w:id="17866"/>
        <w:bookmarkEnd w:id="17867"/>
        <w:bookmarkEnd w:id="17868"/>
        <w:bookmarkEnd w:id="17869"/>
        <w:bookmarkEnd w:id="17870"/>
        <w:bookmarkEnd w:id="17871"/>
        <w:bookmarkEnd w:id="17872"/>
        <w:bookmarkEnd w:id="17873"/>
      </w:moveFrom>
    </w:p>
    <w:p w14:paraId="29AB9D91" w14:textId="377C797E" w:rsidR="00FF153E" w:rsidRPr="00FF6A71" w:rsidDel="00901B80" w:rsidRDefault="00FF153E" w:rsidP="00FF153E">
      <w:pPr>
        <w:rPr>
          <w:moveFrom w:id="17874" w:author="pete jones" w:date="2022-01-03T12:19:00Z"/>
        </w:rPr>
      </w:pPr>
      <w:moveFrom w:id="17875" w:author="pete jones" w:date="2022-01-03T12:19:00Z">
        <w:r w:rsidRPr="00FF6A71" w:rsidDel="00901B80">
          <w:t xml:space="preserve">Let us consider an engineering 2D drawing. 2D drawings are usually produced by the designer as the final element of a design workflow and used by many roles in design, manufacturing, marketing etc to provide a standard medium to communicate design and manufacturing intent. They are usually associated with 3D part or assembly files and produced by what is referred to as generative drafting, </w:t>
        </w:r>
        <w:r w:rsidR="002F39F3" w:rsidRPr="00FF6A71" w:rsidDel="00901B80">
          <w:t>i.e.,</w:t>
        </w:r>
        <w:r w:rsidRPr="00FF6A71" w:rsidDel="00901B80">
          <w:t xml:space="preserve"> if the models are updated then the drawings will also update. Therefore, unless the parent 3D models are present in a </w:t>
        </w:r>
        <w:r w:rsidR="002F39F3" w:rsidRPr="00FF6A71" w:rsidDel="00901B80">
          <w:t>session,</w:t>
        </w:r>
        <w:r w:rsidRPr="00FF6A71" w:rsidDel="00901B80">
          <w:t xml:space="preserve"> they will not be associative. This is not a problem if all the data remains mastered within the same authoring software, even when 2D drawings are transferred to other systems it is primarily for viewing purposes only, in fact most companies will release or freeze a drawing and create viewing files in PDF format or similar. The traditional use of drawings is now being superseded by Full Model Based Definition (FMBD) where dimensions and other geometric manufacturing constraints are added to views directly on the 3D model. This provides a much richer source of information and allows for reduced ambiguity; users can view model(s) in freeware 3D viewers where it is also possible to interrogate models, measure specific items and create complex sectioning of assemblies. There is now a data transfer standard called STEP AP232 which allows conversion of FMBD data between CAD authoring tools.</w:t>
        </w:r>
        <w:bookmarkStart w:id="17876" w:name="_Toc92119829"/>
        <w:bookmarkStart w:id="17877" w:name="_Toc92120171"/>
        <w:bookmarkStart w:id="17878" w:name="_Toc92120512"/>
        <w:bookmarkStart w:id="17879" w:name="_Toc92120850"/>
        <w:bookmarkStart w:id="17880" w:name="_Toc92121191"/>
        <w:bookmarkStart w:id="17881" w:name="_Toc92121532"/>
        <w:bookmarkStart w:id="17882" w:name="_Toc92121878"/>
        <w:bookmarkStart w:id="17883" w:name="_Toc92187570"/>
        <w:bookmarkStart w:id="17884" w:name="_Toc92187913"/>
        <w:bookmarkStart w:id="17885" w:name="_Toc92191300"/>
        <w:bookmarkStart w:id="17886" w:name="_Toc92191767"/>
        <w:bookmarkStart w:id="17887" w:name="_Toc92192235"/>
        <w:bookmarkStart w:id="17888" w:name="_Toc92192620"/>
        <w:bookmarkStart w:id="17889" w:name="_Toc92193006"/>
        <w:bookmarkStart w:id="17890" w:name="_Toc92193367"/>
        <w:bookmarkStart w:id="17891" w:name="_Toc92193741"/>
        <w:bookmarkStart w:id="17892" w:name="_Toc92194087"/>
        <w:bookmarkStart w:id="17893" w:name="_Toc92194540"/>
        <w:bookmarkStart w:id="17894" w:name="_Toc92194908"/>
        <w:bookmarkStart w:id="17895" w:name="_Toc92195256"/>
        <w:bookmarkStart w:id="17896" w:name="_Toc92198167"/>
        <w:bookmarkStart w:id="17897" w:name="_Toc92200715"/>
        <w:bookmarkStart w:id="17898" w:name="_Toc92201645"/>
        <w:bookmarkStart w:id="17899" w:name="_Toc92207969"/>
        <w:bookmarkStart w:id="17900" w:name="_Toc92373795"/>
        <w:bookmarkStart w:id="17901" w:name="_Toc92375193"/>
        <w:bookmarkStart w:id="17902" w:name="_Toc92375836"/>
        <w:bookmarkStart w:id="17903" w:name="_Toc92813544"/>
        <w:bookmarkStart w:id="17904" w:name="_Toc92962766"/>
        <w:bookmarkStart w:id="17905" w:name="_Toc93130486"/>
        <w:bookmarkStart w:id="17906" w:name="_Toc94535442"/>
        <w:bookmarkStart w:id="17907" w:name="_Toc94628748"/>
        <w:bookmarkStart w:id="17908" w:name="_Toc95140018"/>
        <w:bookmarkStart w:id="17909" w:name="_Toc95231816"/>
        <w:bookmarkStart w:id="17910" w:name="_Toc97115114"/>
        <w:bookmarkStart w:id="17911" w:name="_Toc98086550"/>
        <w:bookmarkStart w:id="17912" w:name="_Toc98332786"/>
        <w:bookmarkStart w:id="17913" w:name="_Toc98333425"/>
        <w:bookmarkStart w:id="17914" w:name="_Toc98341751"/>
        <w:bookmarkStart w:id="17915" w:name="_Toc98345143"/>
        <w:bookmarkStart w:id="17916" w:name="_Toc98345670"/>
        <w:bookmarkStart w:id="17917" w:name="_Toc98346194"/>
        <w:bookmarkStart w:id="17918" w:name="_Toc98346752"/>
        <w:bookmarkStart w:id="17919" w:name="_Toc98347192"/>
        <w:bookmarkStart w:id="17920" w:name="_Toc98347632"/>
        <w:bookmarkStart w:id="17921" w:name="_Toc99536917"/>
        <w:bookmarkStart w:id="17922" w:name="_Toc99719043"/>
        <w:bookmarkStart w:id="17923" w:name="_Toc99969700"/>
        <w:bookmarkEnd w:id="17876"/>
        <w:bookmarkEnd w:id="17877"/>
        <w:bookmarkEnd w:id="17878"/>
        <w:bookmarkEnd w:id="17879"/>
        <w:bookmarkEnd w:id="17880"/>
        <w:bookmarkEnd w:id="17881"/>
        <w:bookmarkEnd w:id="17882"/>
        <w:bookmarkEnd w:id="17883"/>
        <w:bookmarkEnd w:id="17884"/>
        <w:bookmarkEnd w:id="17885"/>
        <w:bookmarkEnd w:id="17886"/>
        <w:bookmarkEnd w:id="17887"/>
        <w:bookmarkEnd w:id="17888"/>
        <w:bookmarkEnd w:id="17889"/>
        <w:bookmarkEnd w:id="17890"/>
        <w:bookmarkEnd w:id="17891"/>
        <w:bookmarkEnd w:id="17892"/>
        <w:bookmarkEnd w:id="17893"/>
        <w:bookmarkEnd w:id="17894"/>
        <w:bookmarkEnd w:id="17895"/>
        <w:bookmarkEnd w:id="17896"/>
        <w:bookmarkEnd w:id="17897"/>
        <w:bookmarkEnd w:id="17898"/>
        <w:bookmarkEnd w:id="17899"/>
        <w:bookmarkEnd w:id="17900"/>
        <w:bookmarkEnd w:id="17901"/>
        <w:bookmarkEnd w:id="17902"/>
        <w:bookmarkEnd w:id="17903"/>
        <w:bookmarkEnd w:id="17904"/>
        <w:bookmarkEnd w:id="17905"/>
        <w:bookmarkEnd w:id="17906"/>
        <w:bookmarkEnd w:id="17907"/>
        <w:bookmarkEnd w:id="17908"/>
        <w:bookmarkEnd w:id="17909"/>
        <w:bookmarkEnd w:id="17910"/>
        <w:bookmarkEnd w:id="17911"/>
        <w:bookmarkEnd w:id="17912"/>
        <w:bookmarkEnd w:id="17913"/>
        <w:bookmarkEnd w:id="17914"/>
        <w:bookmarkEnd w:id="17915"/>
        <w:bookmarkEnd w:id="17916"/>
        <w:bookmarkEnd w:id="17917"/>
        <w:bookmarkEnd w:id="17918"/>
        <w:bookmarkEnd w:id="17919"/>
        <w:bookmarkEnd w:id="17920"/>
        <w:bookmarkEnd w:id="17921"/>
        <w:bookmarkEnd w:id="17922"/>
        <w:bookmarkEnd w:id="17923"/>
      </w:moveFrom>
    </w:p>
    <w:p w14:paraId="4C72C545" w14:textId="6CFAB57C" w:rsidR="00FF153E" w:rsidRPr="00FF6A71" w:rsidDel="00901B80" w:rsidRDefault="1447985E" w:rsidP="00FF153E">
      <w:pPr>
        <w:jc w:val="center"/>
        <w:rPr>
          <w:moveFrom w:id="17924" w:author="pete jones" w:date="2022-01-03T12:19:00Z"/>
        </w:rPr>
      </w:pPr>
      <w:moveFrom w:id="17925" w:author="pete jones" w:date="2022-01-03T12:19:00Z">
        <w:r w:rsidRPr="00C15005" w:rsidDel="00901B80">
          <w:rPr>
            <w:noProof/>
          </w:rPr>
          <w:drawing>
            <wp:inline distT="0" distB="0" distL="0" distR="0" wp14:anchorId="6A06B670" wp14:editId="1E91E6BE">
              <wp:extent cx="2634547" cy="1407210"/>
              <wp:effectExtent l="0" t="0" r="0" b="254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pic:nvPicPr>
                    <pic:blipFill>
                      <a:blip r:embed="rId131">
                        <a:extLst>
                          <a:ext uri="{28A0092B-C50C-407E-A947-70E740481C1C}">
                            <a14:useLocalDpi xmlns:a14="http://schemas.microsoft.com/office/drawing/2010/main" val="0"/>
                          </a:ext>
                        </a:extLst>
                      </a:blip>
                      <a:stretch>
                        <a:fillRect/>
                      </a:stretch>
                    </pic:blipFill>
                    <pic:spPr>
                      <a:xfrm>
                        <a:off x="0" y="0"/>
                        <a:ext cx="2634547" cy="1407210"/>
                      </a:xfrm>
                      <a:prstGeom prst="rect">
                        <a:avLst/>
                      </a:prstGeom>
                    </pic:spPr>
                  </pic:pic>
                </a:graphicData>
              </a:graphic>
            </wp:inline>
          </w:drawing>
        </w:r>
        <w:r w:rsidRPr="00312F59" w:rsidDel="00901B80">
          <w:rPr>
            <w:noProof/>
          </w:rPr>
          <w:drawing>
            <wp:inline distT="0" distB="0" distL="0" distR="0" wp14:anchorId="5E4DCAC2" wp14:editId="6968561B">
              <wp:extent cx="2576945" cy="1043328"/>
              <wp:effectExtent l="0" t="0" r="0" b="444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pic:nvPicPr>
                    <pic:blipFill>
                      <a:blip r:embed="rId132">
                        <a:extLst>
                          <a:ext uri="{28A0092B-C50C-407E-A947-70E740481C1C}">
                            <a14:useLocalDpi xmlns:a14="http://schemas.microsoft.com/office/drawing/2010/main" val="0"/>
                          </a:ext>
                        </a:extLst>
                      </a:blip>
                      <a:stretch>
                        <a:fillRect/>
                      </a:stretch>
                    </pic:blipFill>
                    <pic:spPr>
                      <a:xfrm>
                        <a:off x="0" y="0"/>
                        <a:ext cx="2576945" cy="1043328"/>
                      </a:xfrm>
                      <a:prstGeom prst="rect">
                        <a:avLst/>
                      </a:prstGeom>
                    </pic:spPr>
                  </pic:pic>
                </a:graphicData>
              </a:graphic>
            </wp:inline>
          </w:drawing>
        </w:r>
        <w:bookmarkStart w:id="17926" w:name="_Toc92119830"/>
        <w:bookmarkStart w:id="17927" w:name="_Toc92120172"/>
        <w:bookmarkStart w:id="17928" w:name="_Toc92120513"/>
        <w:bookmarkStart w:id="17929" w:name="_Toc92120851"/>
        <w:bookmarkStart w:id="17930" w:name="_Toc92121192"/>
        <w:bookmarkStart w:id="17931" w:name="_Toc92121533"/>
        <w:bookmarkStart w:id="17932" w:name="_Toc92121879"/>
        <w:bookmarkStart w:id="17933" w:name="_Toc92187571"/>
        <w:bookmarkStart w:id="17934" w:name="_Toc92187914"/>
        <w:bookmarkStart w:id="17935" w:name="_Toc92191301"/>
        <w:bookmarkStart w:id="17936" w:name="_Toc92191768"/>
        <w:bookmarkStart w:id="17937" w:name="_Toc92192236"/>
        <w:bookmarkStart w:id="17938" w:name="_Toc92192621"/>
        <w:bookmarkStart w:id="17939" w:name="_Toc92193007"/>
        <w:bookmarkStart w:id="17940" w:name="_Toc92193368"/>
        <w:bookmarkStart w:id="17941" w:name="_Toc92193742"/>
        <w:bookmarkStart w:id="17942" w:name="_Toc92194088"/>
        <w:bookmarkStart w:id="17943" w:name="_Toc92194541"/>
        <w:bookmarkStart w:id="17944" w:name="_Toc92194909"/>
        <w:bookmarkStart w:id="17945" w:name="_Toc92195257"/>
        <w:bookmarkStart w:id="17946" w:name="_Toc92198168"/>
        <w:bookmarkStart w:id="17947" w:name="_Toc92200716"/>
        <w:bookmarkStart w:id="17948" w:name="_Toc92201646"/>
        <w:bookmarkStart w:id="17949" w:name="_Toc92207970"/>
        <w:bookmarkStart w:id="17950" w:name="_Toc92373796"/>
        <w:bookmarkStart w:id="17951" w:name="_Toc92375194"/>
        <w:bookmarkStart w:id="17952" w:name="_Toc92375837"/>
        <w:bookmarkStart w:id="17953" w:name="_Toc92813545"/>
        <w:bookmarkStart w:id="17954" w:name="_Toc92962767"/>
        <w:bookmarkStart w:id="17955" w:name="_Toc93130487"/>
        <w:bookmarkStart w:id="17956" w:name="_Toc94535443"/>
        <w:bookmarkStart w:id="17957" w:name="_Toc94628749"/>
        <w:bookmarkStart w:id="17958" w:name="_Toc95140019"/>
        <w:bookmarkStart w:id="17959" w:name="_Toc95231817"/>
        <w:bookmarkStart w:id="17960" w:name="_Toc97115115"/>
        <w:bookmarkStart w:id="17961" w:name="_Toc98086551"/>
        <w:bookmarkStart w:id="17962" w:name="_Toc98332787"/>
        <w:bookmarkStart w:id="17963" w:name="_Toc98333426"/>
        <w:bookmarkStart w:id="17964" w:name="_Toc98341752"/>
        <w:bookmarkStart w:id="17965" w:name="_Toc98345144"/>
        <w:bookmarkStart w:id="17966" w:name="_Toc98345671"/>
        <w:bookmarkStart w:id="17967" w:name="_Toc98346195"/>
        <w:bookmarkStart w:id="17968" w:name="_Toc98346753"/>
        <w:bookmarkStart w:id="17969" w:name="_Toc98347193"/>
        <w:bookmarkStart w:id="17970" w:name="_Toc98347633"/>
        <w:bookmarkStart w:id="17971" w:name="_Toc99536918"/>
        <w:bookmarkStart w:id="17972" w:name="_Toc99719044"/>
        <w:bookmarkStart w:id="17973" w:name="_Toc99969701"/>
        <w:bookmarkEnd w:id="17926"/>
        <w:bookmarkEnd w:id="17927"/>
        <w:bookmarkEnd w:id="17928"/>
        <w:bookmarkEnd w:id="17929"/>
        <w:bookmarkEnd w:id="17930"/>
        <w:bookmarkEnd w:id="17931"/>
        <w:bookmarkEnd w:id="17932"/>
        <w:bookmarkEnd w:id="17933"/>
        <w:bookmarkEnd w:id="17934"/>
        <w:bookmarkEnd w:id="17935"/>
        <w:bookmarkEnd w:id="17936"/>
        <w:bookmarkEnd w:id="17937"/>
        <w:bookmarkEnd w:id="17938"/>
        <w:bookmarkEnd w:id="17939"/>
        <w:bookmarkEnd w:id="17940"/>
        <w:bookmarkEnd w:id="17941"/>
        <w:bookmarkEnd w:id="17942"/>
        <w:bookmarkEnd w:id="17943"/>
        <w:bookmarkEnd w:id="17944"/>
        <w:bookmarkEnd w:id="17945"/>
        <w:bookmarkEnd w:id="17946"/>
        <w:bookmarkEnd w:id="17947"/>
        <w:bookmarkEnd w:id="17948"/>
        <w:bookmarkEnd w:id="17949"/>
        <w:bookmarkEnd w:id="17950"/>
        <w:bookmarkEnd w:id="17951"/>
        <w:bookmarkEnd w:id="17952"/>
        <w:bookmarkEnd w:id="17953"/>
        <w:bookmarkEnd w:id="17954"/>
        <w:bookmarkEnd w:id="17955"/>
        <w:bookmarkEnd w:id="17956"/>
        <w:bookmarkEnd w:id="17957"/>
        <w:bookmarkEnd w:id="17958"/>
        <w:bookmarkEnd w:id="17959"/>
        <w:bookmarkEnd w:id="17960"/>
        <w:bookmarkEnd w:id="17961"/>
        <w:bookmarkEnd w:id="17962"/>
        <w:bookmarkEnd w:id="17963"/>
        <w:bookmarkEnd w:id="17964"/>
        <w:bookmarkEnd w:id="17965"/>
        <w:bookmarkEnd w:id="17966"/>
        <w:bookmarkEnd w:id="17967"/>
        <w:bookmarkEnd w:id="17968"/>
        <w:bookmarkEnd w:id="17969"/>
        <w:bookmarkEnd w:id="17970"/>
        <w:bookmarkEnd w:id="17971"/>
        <w:bookmarkEnd w:id="17972"/>
        <w:bookmarkEnd w:id="17973"/>
      </w:moveFrom>
    </w:p>
    <w:p w14:paraId="23D17F56" w14:textId="4FDB4CD0" w:rsidR="00FF153E" w:rsidRPr="00FF6A71" w:rsidDel="00901B80" w:rsidRDefault="00FF153E" w:rsidP="00FF153E">
      <w:pPr>
        <w:jc w:val="center"/>
        <w:rPr>
          <w:moveFrom w:id="17974" w:author="pete jones" w:date="2022-01-03T12:19:00Z"/>
          <w:i/>
          <w:iCs/>
        </w:rPr>
      </w:pPr>
      <w:bookmarkStart w:id="17975" w:name="_Toc511736837"/>
      <w:bookmarkStart w:id="17976" w:name="_Toc12347242"/>
      <w:bookmarkStart w:id="17977" w:name="_Toc68162289"/>
      <w:moveFrom w:id="17978" w:author="pete jones" w:date="2022-01-03T12:19:00Z">
        <w:r w:rsidRPr="00FF6A71" w:rsidDel="00901B80">
          <w:rPr>
            <w:i/>
            <w:iCs/>
          </w:rPr>
          <w:t xml:space="preserve">Figure </w:t>
        </w:r>
        <w:r w:rsidR="00F8680E" w:rsidRPr="00312F59" w:rsidDel="00901B80">
          <w:rPr>
            <w:i/>
            <w:iCs/>
          </w:rPr>
          <w:fldChar w:fldCharType="begin"/>
        </w:r>
        <w:r w:rsidR="00F8680E" w:rsidRPr="00FF6A71" w:rsidDel="00901B80">
          <w:rPr>
            <w:i/>
            <w:iCs/>
          </w:rPr>
          <w:instrText xml:space="preserve"> STYLEREF 1 \s </w:instrText>
        </w:r>
        <w:r w:rsidR="00F8680E" w:rsidRPr="00312F59" w:rsidDel="00901B80">
          <w:rPr>
            <w:i/>
            <w:iCs/>
          </w:rPr>
          <w:fldChar w:fldCharType="separate"/>
        </w:r>
        <w:r w:rsidR="00DD384C" w:rsidRPr="00FF6A71" w:rsidDel="00901B80">
          <w:rPr>
            <w:i/>
            <w:iCs/>
            <w:noProof/>
          </w:rPr>
          <w:t>6</w:t>
        </w:r>
        <w:r w:rsidR="00F8680E" w:rsidRPr="00312F59" w:rsidDel="00901B80">
          <w:rPr>
            <w:i/>
            <w:iCs/>
          </w:rPr>
          <w:fldChar w:fldCharType="end"/>
        </w:r>
        <w:r w:rsidR="00F8680E" w:rsidRPr="00FF6A71" w:rsidDel="00901B80">
          <w:rPr>
            <w:i/>
            <w:iCs/>
          </w:rPr>
          <w:noBreakHyphen/>
        </w:r>
        <w:r w:rsidR="00F8680E" w:rsidRPr="00312F59" w:rsidDel="00901B80">
          <w:rPr>
            <w:i/>
            <w:iCs/>
          </w:rPr>
          <w:fldChar w:fldCharType="begin"/>
        </w:r>
        <w:r w:rsidR="00F8680E" w:rsidRPr="00FF6A71" w:rsidDel="00901B80">
          <w:rPr>
            <w:i/>
            <w:iCs/>
          </w:rPr>
          <w:instrText xml:space="preserve"> SEQ Figure \* ARABIC \s 1 </w:instrText>
        </w:r>
        <w:r w:rsidR="00F8680E" w:rsidRPr="00312F59" w:rsidDel="00901B80">
          <w:rPr>
            <w:i/>
            <w:iCs/>
          </w:rPr>
          <w:fldChar w:fldCharType="separate"/>
        </w:r>
        <w:r w:rsidR="00DD384C" w:rsidRPr="00FF6A71" w:rsidDel="00901B80">
          <w:rPr>
            <w:i/>
            <w:iCs/>
            <w:noProof/>
          </w:rPr>
          <w:t>20</w:t>
        </w:r>
        <w:r w:rsidR="00F8680E" w:rsidRPr="00312F59" w:rsidDel="00901B80">
          <w:rPr>
            <w:i/>
            <w:iCs/>
          </w:rPr>
          <w:fldChar w:fldCharType="end"/>
        </w:r>
        <w:r w:rsidRPr="00FF6A71" w:rsidDel="00901B80">
          <w:rPr>
            <w:i/>
            <w:iCs/>
          </w:rPr>
          <w:t>: 2D drawings of a 3D model in AutoDesk and Solidworks</w:t>
        </w:r>
        <w:bookmarkStart w:id="17979" w:name="_Toc92119831"/>
        <w:bookmarkStart w:id="17980" w:name="_Toc92120173"/>
        <w:bookmarkStart w:id="17981" w:name="_Toc92120514"/>
        <w:bookmarkStart w:id="17982" w:name="_Toc92120852"/>
        <w:bookmarkStart w:id="17983" w:name="_Toc92121193"/>
        <w:bookmarkStart w:id="17984" w:name="_Toc92121534"/>
        <w:bookmarkStart w:id="17985" w:name="_Toc92121880"/>
        <w:bookmarkStart w:id="17986" w:name="_Toc92187572"/>
        <w:bookmarkStart w:id="17987" w:name="_Toc92187915"/>
        <w:bookmarkStart w:id="17988" w:name="_Toc92191302"/>
        <w:bookmarkStart w:id="17989" w:name="_Toc92191769"/>
        <w:bookmarkStart w:id="17990" w:name="_Toc92192237"/>
        <w:bookmarkStart w:id="17991" w:name="_Toc92192622"/>
        <w:bookmarkStart w:id="17992" w:name="_Toc92193008"/>
        <w:bookmarkStart w:id="17993" w:name="_Toc92193369"/>
        <w:bookmarkStart w:id="17994" w:name="_Toc92193743"/>
        <w:bookmarkStart w:id="17995" w:name="_Toc92194089"/>
        <w:bookmarkStart w:id="17996" w:name="_Toc92194542"/>
        <w:bookmarkStart w:id="17997" w:name="_Toc92194910"/>
        <w:bookmarkStart w:id="17998" w:name="_Toc92195258"/>
        <w:bookmarkStart w:id="17999" w:name="_Toc92198169"/>
        <w:bookmarkStart w:id="18000" w:name="_Toc92200717"/>
        <w:bookmarkStart w:id="18001" w:name="_Toc92201647"/>
        <w:bookmarkStart w:id="18002" w:name="_Toc92207971"/>
        <w:bookmarkStart w:id="18003" w:name="_Toc92373797"/>
        <w:bookmarkStart w:id="18004" w:name="_Toc92375195"/>
        <w:bookmarkStart w:id="18005" w:name="_Toc92375838"/>
        <w:bookmarkStart w:id="18006" w:name="_Toc92813546"/>
        <w:bookmarkStart w:id="18007" w:name="_Toc92962768"/>
        <w:bookmarkStart w:id="18008" w:name="_Toc93130488"/>
        <w:bookmarkStart w:id="18009" w:name="_Toc94535444"/>
        <w:bookmarkStart w:id="18010" w:name="_Toc94628750"/>
        <w:bookmarkStart w:id="18011" w:name="_Toc95140020"/>
        <w:bookmarkStart w:id="18012" w:name="_Toc95231818"/>
        <w:bookmarkStart w:id="18013" w:name="_Toc97115116"/>
        <w:bookmarkStart w:id="18014" w:name="_Toc98086552"/>
        <w:bookmarkStart w:id="18015" w:name="_Toc98332788"/>
        <w:bookmarkStart w:id="18016" w:name="_Toc98333427"/>
        <w:bookmarkStart w:id="18017" w:name="_Toc98341753"/>
        <w:bookmarkStart w:id="18018" w:name="_Toc98345145"/>
        <w:bookmarkStart w:id="18019" w:name="_Toc98345672"/>
        <w:bookmarkStart w:id="18020" w:name="_Toc98346196"/>
        <w:bookmarkStart w:id="18021" w:name="_Toc98346754"/>
        <w:bookmarkStart w:id="18022" w:name="_Toc98347194"/>
        <w:bookmarkStart w:id="18023" w:name="_Toc98347634"/>
        <w:bookmarkStart w:id="18024" w:name="_Toc99536919"/>
        <w:bookmarkStart w:id="18025" w:name="_Toc99719045"/>
        <w:bookmarkStart w:id="18026" w:name="_Toc99969702"/>
        <w:bookmarkEnd w:id="17975"/>
        <w:bookmarkEnd w:id="17976"/>
        <w:bookmarkEnd w:id="17977"/>
        <w:bookmarkEnd w:id="17979"/>
        <w:bookmarkEnd w:id="17980"/>
        <w:bookmarkEnd w:id="17981"/>
        <w:bookmarkEnd w:id="17982"/>
        <w:bookmarkEnd w:id="17983"/>
        <w:bookmarkEnd w:id="17984"/>
        <w:bookmarkEnd w:id="17985"/>
        <w:bookmarkEnd w:id="17986"/>
        <w:bookmarkEnd w:id="17987"/>
        <w:bookmarkEnd w:id="17988"/>
        <w:bookmarkEnd w:id="17989"/>
        <w:bookmarkEnd w:id="17990"/>
        <w:bookmarkEnd w:id="17991"/>
        <w:bookmarkEnd w:id="17992"/>
        <w:bookmarkEnd w:id="17993"/>
        <w:bookmarkEnd w:id="17994"/>
        <w:bookmarkEnd w:id="17995"/>
        <w:bookmarkEnd w:id="17996"/>
        <w:bookmarkEnd w:id="17997"/>
        <w:bookmarkEnd w:id="17998"/>
        <w:bookmarkEnd w:id="17999"/>
        <w:bookmarkEnd w:id="18000"/>
        <w:bookmarkEnd w:id="18001"/>
        <w:bookmarkEnd w:id="18002"/>
        <w:bookmarkEnd w:id="18003"/>
        <w:bookmarkEnd w:id="18004"/>
        <w:bookmarkEnd w:id="18005"/>
        <w:bookmarkEnd w:id="18006"/>
        <w:bookmarkEnd w:id="18007"/>
        <w:bookmarkEnd w:id="18008"/>
        <w:bookmarkEnd w:id="18009"/>
        <w:bookmarkEnd w:id="18010"/>
        <w:bookmarkEnd w:id="18011"/>
        <w:bookmarkEnd w:id="18012"/>
        <w:bookmarkEnd w:id="18013"/>
        <w:bookmarkEnd w:id="18014"/>
        <w:bookmarkEnd w:id="18015"/>
        <w:bookmarkEnd w:id="18016"/>
        <w:bookmarkEnd w:id="18017"/>
        <w:bookmarkEnd w:id="18018"/>
        <w:bookmarkEnd w:id="18019"/>
        <w:bookmarkEnd w:id="18020"/>
        <w:bookmarkEnd w:id="18021"/>
        <w:bookmarkEnd w:id="18022"/>
        <w:bookmarkEnd w:id="18023"/>
        <w:bookmarkEnd w:id="18024"/>
        <w:bookmarkEnd w:id="18025"/>
        <w:bookmarkEnd w:id="18026"/>
      </w:moveFrom>
    </w:p>
    <w:p w14:paraId="370ED9CA" w14:textId="5E5EA963" w:rsidR="00FF153E" w:rsidRPr="00FF6A71" w:rsidDel="00901B80" w:rsidRDefault="00FF153E" w:rsidP="00FF153E">
      <w:pPr>
        <w:rPr>
          <w:moveFrom w:id="18027" w:author="pete jones" w:date="2022-01-03T12:19:00Z"/>
        </w:rPr>
      </w:pPr>
      <w:moveFrom w:id="18028" w:author="pete jones" w:date="2022-01-03T12:19:00Z">
        <w:r w:rsidRPr="00FF6A71" w:rsidDel="00901B80">
          <w:t>Further up the design workflow we see the creation of 3D data models. These models are created in collaboration with many disciplines and evolve through many iterations. These models, like their 2D counterparts, are fully associative with one another; often designed in context with other parts, containing complex assembly constraints to derive dynamic simulations, associated to manufacturing activity (process planning, CNC machining etc), subjected to stringent version control and design workflows, associated to specification, CAE analysis data, etc. Transfer of 3D data is much more complex due to these constraints. In many cases conversion between systems will lose valuable data making the parts difficult to modify without significant rework. Working on designs where teams use different authoring and control systems is still possible thanks to most systems copying models from other systems as reference files which will allow integration with a master Digital Mock-Up (DMU). Files transferred in this way generally use STEP file transfer as the basis of conversion and consequently produce a file without model history, versioning, configuration control etc. and are referred to as “Dumb-Solids”. Modern CAD systems will still work with these files and in many cases features such as axis and basic geometry can be used to assist building constrained assemblies. It is rare to find models which convert with their full modelling history.</w:t>
        </w:r>
        <w:bookmarkStart w:id="18029" w:name="_Toc92119832"/>
        <w:bookmarkStart w:id="18030" w:name="_Toc92120174"/>
        <w:bookmarkStart w:id="18031" w:name="_Toc92120515"/>
        <w:bookmarkStart w:id="18032" w:name="_Toc92120853"/>
        <w:bookmarkStart w:id="18033" w:name="_Toc92121194"/>
        <w:bookmarkStart w:id="18034" w:name="_Toc92121535"/>
        <w:bookmarkStart w:id="18035" w:name="_Toc92121881"/>
        <w:bookmarkStart w:id="18036" w:name="_Toc92187573"/>
        <w:bookmarkStart w:id="18037" w:name="_Toc92187916"/>
        <w:bookmarkStart w:id="18038" w:name="_Toc92191303"/>
        <w:bookmarkStart w:id="18039" w:name="_Toc92191770"/>
        <w:bookmarkStart w:id="18040" w:name="_Toc92192238"/>
        <w:bookmarkStart w:id="18041" w:name="_Toc92192623"/>
        <w:bookmarkStart w:id="18042" w:name="_Toc92193009"/>
        <w:bookmarkStart w:id="18043" w:name="_Toc92193370"/>
        <w:bookmarkStart w:id="18044" w:name="_Toc92193744"/>
        <w:bookmarkStart w:id="18045" w:name="_Toc92194090"/>
        <w:bookmarkStart w:id="18046" w:name="_Toc92194543"/>
        <w:bookmarkStart w:id="18047" w:name="_Toc92194911"/>
        <w:bookmarkStart w:id="18048" w:name="_Toc92195259"/>
        <w:bookmarkStart w:id="18049" w:name="_Toc92198170"/>
        <w:bookmarkStart w:id="18050" w:name="_Toc92200718"/>
        <w:bookmarkStart w:id="18051" w:name="_Toc92201648"/>
        <w:bookmarkStart w:id="18052" w:name="_Toc92207972"/>
        <w:bookmarkStart w:id="18053" w:name="_Toc92373798"/>
        <w:bookmarkStart w:id="18054" w:name="_Toc92375196"/>
        <w:bookmarkStart w:id="18055" w:name="_Toc92375839"/>
        <w:bookmarkStart w:id="18056" w:name="_Toc92813547"/>
        <w:bookmarkStart w:id="18057" w:name="_Toc92962769"/>
        <w:bookmarkStart w:id="18058" w:name="_Toc93130489"/>
        <w:bookmarkStart w:id="18059" w:name="_Toc94535445"/>
        <w:bookmarkStart w:id="18060" w:name="_Toc94628751"/>
        <w:bookmarkStart w:id="18061" w:name="_Toc95140021"/>
        <w:bookmarkStart w:id="18062" w:name="_Toc95231819"/>
        <w:bookmarkStart w:id="18063" w:name="_Toc97115117"/>
        <w:bookmarkStart w:id="18064" w:name="_Toc98086553"/>
        <w:bookmarkStart w:id="18065" w:name="_Toc98332789"/>
        <w:bookmarkStart w:id="18066" w:name="_Toc98333428"/>
        <w:bookmarkStart w:id="18067" w:name="_Toc98341754"/>
        <w:bookmarkStart w:id="18068" w:name="_Toc98345146"/>
        <w:bookmarkStart w:id="18069" w:name="_Toc98345673"/>
        <w:bookmarkStart w:id="18070" w:name="_Toc98346197"/>
        <w:bookmarkStart w:id="18071" w:name="_Toc98346755"/>
        <w:bookmarkStart w:id="18072" w:name="_Toc98347195"/>
        <w:bookmarkStart w:id="18073" w:name="_Toc98347635"/>
        <w:bookmarkStart w:id="18074" w:name="_Toc99536920"/>
        <w:bookmarkStart w:id="18075" w:name="_Toc99719046"/>
        <w:bookmarkStart w:id="18076" w:name="_Toc99969703"/>
        <w:bookmarkEnd w:id="18029"/>
        <w:bookmarkEnd w:id="18030"/>
        <w:bookmarkEnd w:id="18031"/>
        <w:bookmarkEnd w:id="18032"/>
        <w:bookmarkEnd w:id="18033"/>
        <w:bookmarkEnd w:id="18034"/>
        <w:bookmarkEnd w:id="18035"/>
        <w:bookmarkEnd w:id="18036"/>
        <w:bookmarkEnd w:id="18037"/>
        <w:bookmarkEnd w:id="18038"/>
        <w:bookmarkEnd w:id="18039"/>
        <w:bookmarkEnd w:id="18040"/>
        <w:bookmarkEnd w:id="18041"/>
        <w:bookmarkEnd w:id="18042"/>
        <w:bookmarkEnd w:id="18043"/>
        <w:bookmarkEnd w:id="18044"/>
        <w:bookmarkEnd w:id="18045"/>
        <w:bookmarkEnd w:id="18046"/>
        <w:bookmarkEnd w:id="18047"/>
        <w:bookmarkEnd w:id="18048"/>
        <w:bookmarkEnd w:id="18049"/>
        <w:bookmarkEnd w:id="18050"/>
        <w:bookmarkEnd w:id="18051"/>
        <w:bookmarkEnd w:id="18052"/>
        <w:bookmarkEnd w:id="18053"/>
        <w:bookmarkEnd w:id="18054"/>
        <w:bookmarkEnd w:id="18055"/>
        <w:bookmarkEnd w:id="18056"/>
        <w:bookmarkEnd w:id="18057"/>
        <w:bookmarkEnd w:id="18058"/>
        <w:bookmarkEnd w:id="18059"/>
        <w:bookmarkEnd w:id="18060"/>
        <w:bookmarkEnd w:id="18061"/>
        <w:bookmarkEnd w:id="18062"/>
        <w:bookmarkEnd w:id="18063"/>
        <w:bookmarkEnd w:id="18064"/>
        <w:bookmarkEnd w:id="18065"/>
        <w:bookmarkEnd w:id="18066"/>
        <w:bookmarkEnd w:id="18067"/>
        <w:bookmarkEnd w:id="18068"/>
        <w:bookmarkEnd w:id="18069"/>
        <w:bookmarkEnd w:id="18070"/>
        <w:bookmarkEnd w:id="18071"/>
        <w:bookmarkEnd w:id="18072"/>
        <w:bookmarkEnd w:id="18073"/>
        <w:bookmarkEnd w:id="18074"/>
        <w:bookmarkEnd w:id="18075"/>
        <w:bookmarkEnd w:id="18076"/>
      </w:moveFrom>
    </w:p>
    <w:p w14:paraId="6A95DC19" w14:textId="667E4FEC" w:rsidR="00FF153E" w:rsidRPr="00FF6A71" w:rsidDel="00901B80" w:rsidRDefault="1447985E" w:rsidP="00FF153E">
      <w:pPr>
        <w:jc w:val="center"/>
        <w:rPr>
          <w:moveFrom w:id="18077" w:author="pete jones" w:date="2022-01-03T12:19:00Z"/>
        </w:rPr>
      </w:pPr>
      <w:moveFrom w:id="18078" w:author="pete jones" w:date="2022-01-03T12:19:00Z">
        <w:r w:rsidRPr="00C15005" w:rsidDel="00901B80">
          <w:rPr>
            <w:noProof/>
          </w:rPr>
          <w:drawing>
            <wp:inline distT="0" distB="0" distL="0" distR="0" wp14:anchorId="1229A046" wp14:editId="61F65433">
              <wp:extent cx="2659241" cy="1687899"/>
              <wp:effectExtent l="0" t="0" r="8255" b="762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pic:nvPicPr>
                    <pic:blipFill>
                      <a:blip r:embed="rId133">
                        <a:extLst>
                          <a:ext uri="{28A0092B-C50C-407E-A947-70E740481C1C}">
                            <a14:useLocalDpi xmlns:a14="http://schemas.microsoft.com/office/drawing/2010/main" val="0"/>
                          </a:ext>
                        </a:extLst>
                      </a:blip>
                      <a:stretch>
                        <a:fillRect/>
                      </a:stretch>
                    </pic:blipFill>
                    <pic:spPr>
                      <a:xfrm>
                        <a:off x="0" y="0"/>
                        <a:ext cx="2659241" cy="1687899"/>
                      </a:xfrm>
                      <a:prstGeom prst="rect">
                        <a:avLst/>
                      </a:prstGeom>
                    </pic:spPr>
                  </pic:pic>
                </a:graphicData>
              </a:graphic>
            </wp:inline>
          </w:drawing>
        </w:r>
        <w:r w:rsidRPr="00312F59" w:rsidDel="00901B80">
          <w:rPr>
            <w:noProof/>
          </w:rPr>
          <w:drawing>
            <wp:inline distT="0" distB="0" distL="0" distR="0" wp14:anchorId="42092043" wp14:editId="73278E37">
              <wp:extent cx="2599706" cy="1692116"/>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34">
                        <a:extLst>
                          <a:ext uri="{28A0092B-C50C-407E-A947-70E740481C1C}">
                            <a14:useLocalDpi xmlns:a14="http://schemas.microsoft.com/office/drawing/2010/main" val="0"/>
                          </a:ext>
                        </a:extLst>
                      </a:blip>
                      <a:stretch>
                        <a:fillRect/>
                      </a:stretch>
                    </pic:blipFill>
                    <pic:spPr>
                      <a:xfrm>
                        <a:off x="0" y="0"/>
                        <a:ext cx="2599706" cy="1692116"/>
                      </a:xfrm>
                      <a:prstGeom prst="rect">
                        <a:avLst/>
                      </a:prstGeom>
                    </pic:spPr>
                  </pic:pic>
                </a:graphicData>
              </a:graphic>
            </wp:inline>
          </w:drawing>
        </w:r>
        <w:bookmarkStart w:id="18079" w:name="_Toc92119833"/>
        <w:bookmarkStart w:id="18080" w:name="_Toc92120175"/>
        <w:bookmarkStart w:id="18081" w:name="_Toc92120516"/>
        <w:bookmarkStart w:id="18082" w:name="_Toc92120854"/>
        <w:bookmarkStart w:id="18083" w:name="_Toc92121195"/>
        <w:bookmarkStart w:id="18084" w:name="_Toc92121536"/>
        <w:bookmarkStart w:id="18085" w:name="_Toc92121882"/>
        <w:bookmarkStart w:id="18086" w:name="_Toc92187574"/>
        <w:bookmarkStart w:id="18087" w:name="_Toc92187917"/>
        <w:bookmarkStart w:id="18088" w:name="_Toc92191304"/>
        <w:bookmarkStart w:id="18089" w:name="_Toc92191771"/>
        <w:bookmarkStart w:id="18090" w:name="_Toc92192239"/>
        <w:bookmarkStart w:id="18091" w:name="_Toc92192624"/>
        <w:bookmarkStart w:id="18092" w:name="_Toc92193010"/>
        <w:bookmarkStart w:id="18093" w:name="_Toc92193371"/>
        <w:bookmarkStart w:id="18094" w:name="_Toc92193745"/>
        <w:bookmarkStart w:id="18095" w:name="_Toc92194091"/>
        <w:bookmarkStart w:id="18096" w:name="_Toc92194544"/>
        <w:bookmarkStart w:id="18097" w:name="_Toc92194912"/>
        <w:bookmarkStart w:id="18098" w:name="_Toc92195260"/>
        <w:bookmarkStart w:id="18099" w:name="_Toc92198171"/>
        <w:bookmarkStart w:id="18100" w:name="_Toc92200719"/>
        <w:bookmarkStart w:id="18101" w:name="_Toc92201649"/>
        <w:bookmarkStart w:id="18102" w:name="_Toc92207973"/>
        <w:bookmarkStart w:id="18103" w:name="_Toc92373799"/>
        <w:bookmarkStart w:id="18104" w:name="_Toc92375197"/>
        <w:bookmarkStart w:id="18105" w:name="_Toc92375840"/>
        <w:bookmarkStart w:id="18106" w:name="_Toc92813548"/>
        <w:bookmarkStart w:id="18107" w:name="_Toc92962770"/>
        <w:bookmarkStart w:id="18108" w:name="_Toc93130490"/>
        <w:bookmarkStart w:id="18109" w:name="_Toc94535446"/>
        <w:bookmarkStart w:id="18110" w:name="_Toc94628752"/>
        <w:bookmarkStart w:id="18111" w:name="_Toc95140022"/>
        <w:bookmarkStart w:id="18112" w:name="_Toc95231820"/>
        <w:bookmarkStart w:id="18113" w:name="_Toc97115118"/>
        <w:bookmarkStart w:id="18114" w:name="_Toc98086554"/>
        <w:bookmarkStart w:id="18115" w:name="_Toc98332790"/>
        <w:bookmarkStart w:id="18116" w:name="_Toc98333429"/>
        <w:bookmarkStart w:id="18117" w:name="_Toc98341755"/>
        <w:bookmarkStart w:id="18118" w:name="_Toc98345147"/>
        <w:bookmarkStart w:id="18119" w:name="_Toc98345674"/>
        <w:bookmarkStart w:id="18120" w:name="_Toc98346198"/>
        <w:bookmarkStart w:id="18121" w:name="_Toc98346756"/>
        <w:bookmarkStart w:id="18122" w:name="_Toc98347196"/>
        <w:bookmarkStart w:id="18123" w:name="_Toc98347636"/>
        <w:bookmarkStart w:id="18124" w:name="_Toc99536921"/>
        <w:bookmarkStart w:id="18125" w:name="_Toc99719047"/>
        <w:bookmarkStart w:id="18126" w:name="_Toc99969704"/>
        <w:bookmarkEnd w:id="18079"/>
        <w:bookmarkEnd w:id="18080"/>
        <w:bookmarkEnd w:id="18081"/>
        <w:bookmarkEnd w:id="18082"/>
        <w:bookmarkEnd w:id="18083"/>
        <w:bookmarkEnd w:id="18084"/>
        <w:bookmarkEnd w:id="18085"/>
        <w:bookmarkEnd w:id="18086"/>
        <w:bookmarkEnd w:id="18087"/>
        <w:bookmarkEnd w:id="18088"/>
        <w:bookmarkEnd w:id="18089"/>
        <w:bookmarkEnd w:id="18090"/>
        <w:bookmarkEnd w:id="18091"/>
        <w:bookmarkEnd w:id="18092"/>
        <w:bookmarkEnd w:id="18093"/>
        <w:bookmarkEnd w:id="18094"/>
        <w:bookmarkEnd w:id="18095"/>
        <w:bookmarkEnd w:id="18096"/>
        <w:bookmarkEnd w:id="18097"/>
        <w:bookmarkEnd w:id="18098"/>
        <w:bookmarkEnd w:id="18099"/>
        <w:bookmarkEnd w:id="18100"/>
        <w:bookmarkEnd w:id="18101"/>
        <w:bookmarkEnd w:id="18102"/>
        <w:bookmarkEnd w:id="18103"/>
        <w:bookmarkEnd w:id="18104"/>
        <w:bookmarkEnd w:id="18105"/>
        <w:bookmarkEnd w:id="18106"/>
        <w:bookmarkEnd w:id="18107"/>
        <w:bookmarkEnd w:id="18108"/>
        <w:bookmarkEnd w:id="18109"/>
        <w:bookmarkEnd w:id="18110"/>
        <w:bookmarkEnd w:id="18111"/>
        <w:bookmarkEnd w:id="18112"/>
        <w:bookmarkEnd w:id="18113"/>
        <w:bookmarkEnd w:id="18114"/>
        <w:bookmarkEnd w:id="18115"/>
        <w:bookmarkEnd w:id="18116"/>
        <w:bookmarkEnd w:id="18117"/>
        <w:bookmarkEnd w:id="18118"/>
        <w:bookmarkEnd w:id="18119"/>
        <w:bookmarkEnd w:id="18120"/>
        <w:bookmarkEnd w:id="18121"/>
        <w:bookmarkEnd w:id="18122"/>
        <w:bookmarkEnd w:id="18123"/>
        <w:bookmarkEnd w:id="18124"/>
        <w:bookmarkEnd w:id="18125"/>
        <w:bookmarkEnd w:id="18126"/>
      </w:moveFrom>
    </w:p>
    <w:p w14:paraId="75823F8B" w14:textId="1CE454C5" w:rsidR="00FF153E" w:rsidRPr="007C0DAF" w:rsidDel="00901B80" w:rsidRDefault="00FF153E" w:rsidP="0005709C">
      <w:pPr>
        <w:pStyle w:val="TOCHeading"/>
        <w:jc w:val="center"/>
        <w:rPr>
          <w:moveFrom w:id="18127" w:author="pete jones" w:date="2022-01-03T12:19:00Z"/>
          <w:lang w:val="en-GB"/>
        </w:rPr>
      </w:pPr>
      <w:bookmarkStart w:id="18128" w:name="_Toc511736838"/>
      <w:bookmarkStart w:id="18129" w:name="_Toc12347243"/>
      <w:bookmarkStart w:id="18130" w:name="_Toc68162290"/>
      <w:moveFrom w:id="18131"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21</w:t>
        </w:r>
        <w:r w:rsidRPr="00255624" w:rsidDel="00901B80">
          <w:fldChar w:fldCharType="end"/>
        </w:r>
        <w:r w:rsidRPr="00255624" w:rsidDel="00901B80">
          <w:rPr>
            <w:lang w:val="en-GB"/>
          </w:rPr>
          <w:t xml:space="preserve">: 3D models of the same assembly converted between AutoDesk and </w:t>
        </w:r>
        <w:bookmarkEnd w:id="18128"/>
        <w:bookmarkEnd w:id="18129"/>
        <w:r w:rsidR="002F39F3" w:rsidRPr="00255624" w:rsidDel="00901B80">
          <w:rPr>
            <w:lang w:val="en-GB"/>
          </w:rPr>
          <w:t>Solidworks.</w:t>
        </w:r>
        <w:bookmarkStart w:id="18132" w:name="_Toc92119834"/>
        <w:bookmarkStart w:id="18133" w:name="_Toc92120176"/>
        <w:bookmarkStart w:id="18134" w:name="_Toc92120517"/>
        <w:bookmarkStart w:id="18135" w:name="_Toc92120855"/>
        <w:bookmarkStart w:id="18136" w:name="_Toc92121196"/>
        <w:bookmarkStart w:id="18137" w:name="_Toc92121537"/>
        <w:bookmarkStart w:id="18138" w:name="_Toc92121883"/>
        <w:bookmarkStart w:id="18139" w:name="_Toc92187575"/>
        <w:bookmarkStart w:id="18140" w:name="_Toc92187918"/>
        <w:bookmarkStart w:id="18141" w:name="_Toc92191305"/>
        <w:bookmarkStart w:id="18142" w:name="_Toc92191772"/>
        <w:bookmarkStart w:id="18143" w:name="_Toc92192240"/>
        <w:bookmarkStart w:id="18144" w:name="_Toc92192625"/>
        <w:bookmarkStart w:id="18145" w:name="_Toc92193011"/>
        <w:bookmarkStart w:id="18146" w:name="_Toc92193372"/>
        <w:bookmarkStart w:id="18147" w:name="_Toc92193746"/>
        <w:bookmarkStart w:id="18148" w:name="_Toc92194092"/>
        <w:bookmarkStart w:id="18149" w:name="_Toc92194545"/>
        <w:bookmarkStart w:id="18150" w:name="_Toc92194913"/>
        <w:bookmarkStart w:id="18151" w:name="_Toc92195261"/>
        <w:bookmarkStart w:id="18152" w:name="_Toc92198172"/>
        <w:bookmarkStart w:id="18153" w:name="_Toc92200720"/>
        <w:bookmarkStart w:id="18154" w:name="_Toc92201650"/>
        <w:bookmarkStart w:id="18155" w:name="_Toc92207974"/>
        <w:bookmarkStart w:id="18156" w:name="_Toc92373800"/>
        <w:bookmarkStart w:id="18157" w:name="_Toc92375198"/>
        <w:bookmarkStart w:id="18158" w:name="_Toc92375841"/>
        <w:bookmarkStart w:id="18159" w:name="_Toc92813549"/>
        <w:bookmarkStart w:id="18160" w:name="_Toc92962771"/>
        <w:bookmarkStart w:id="18161" w:name="_Toc93130491"/>
        <w:bookmarkStart w:id="18162" w:name="_Toc94535447"/>
        <w:bookmarkStart w:id="18163" w:name="_Toc94628753"/>
        <w:bookmarkStart w:id="18164" w:name="_Toc95140023"/>
        <w:bookmarkStart w:id="18165" w:name="_Toc95231821"/>
        <w:bookmarkStart w:id="18166" w:name="_Toc97115119"/>
        <w:bookmarkStart w:id="18167" w:name="_Toc98086555"/>
        <w:bookmarkStart w:id="18168" w:name="_Toc98332791"/>
        <w:bookmarkStart w:id="18169" w:name="_Toc98333430"/>
        <w:bookmarkStart w:id="18170" w:name="_Toc98341756"/>
        <w:bookmarkStart w:id="18171" w:name="_Toc98345148"/>
        <w:bookmarkStart w:id="18172" w:name="_Toc98345675"/>
        <w:bookmarkStart w:id="18173" w:name="_Toc98346199"/>
        <w:bookmarkStart w:id="18174" w:name="_Toc98346757"/>
        <w:bookmarkStart w:id="18175" w:name="_Toc98347197"/>
        <w:bookmarkStart w:id="18176" w:name="_Toc98347637"/>
        <w:bookmarkStart w:id="18177" w:name="_Toc99536922"/>
        <w:bookmarkStart w:id="18178" w:name="_Toc99719048"/>
        <w:bookmarkStart w:id="18179" w:name="_Toc99969705"/>
        <w:bookmarkEnd w:id="18130"/>
        <w:bookmarkEnd w:id="18132"/>
        <w:bookmarkEnd w:id="18133"/>
        <w:bookmarkEnd w:id="18134"/>
        <w:bookmarkEnd w:id="18135"/>
        <w:bookmarkEnd w:id="18136"/>
        <w:bookmarkEnd w:id="18137"/>
        <w:bookmarkEnd w:id="18138"/>
        <w:bookmarkEnd w:id="18139"/>
        <w:bookmarkEnd w:id="18140"/>
        <w:bookmarkEnd w:id="18141"/>
        <w:bookmarkEnd w:id="18142"/>
        <w:bookmarkEnd w:id="18143"/>
        <w:bookmarkEnd w:id="18144"/>
        <w:bookmarkEnd w:id="18145"/>
        <w:bookmarkEnd w:id="18146"/>
        <w:bookmarkEnd w:id="18147"/>
        <w:bookmarkEnd w:id="18148"/>
        <w:bookmarkEnd w:id="18149"/>
        <w:bookmarkEnd w:id="18150"/>
        <w:bookmarkEnd w:id="18151"/>
        <w:bookmarkEnd w:id="18152"/>
        <w:bookmarkEnd w:id="18153"/>
        <w:bookmarkEnd w:id="18154"/>
        <w:bookmarkEnd w:id="18155"/>
        <w:bookmarkEnd w:id="18156"/>
        <w:bookmarkEnd w:id="18157"/>
        <w:bookmarkEnd w:id="18158"/>
        <w:bookmarkEnd w:id="18159"/>
        <w:bookmarkEnd w:id="18160"/>
        <w:bookmarkEnd w:id="18161"/>
        <w:bookmarkEnd w:id="18162"/>
        <w:bookmarkEnd w:id="18163"/>
        <w:bookmarkEnd w:id="18164"/>
        <w:bookmarkEnd w:id="18165"/>
        <w:bookmarkEnd w:id="18166"/>
        <w:bookmarkEnd w:id="18167"/>
        <w:bookmarkEnd w:id="18168"/>
        <w:bookmarkEnd w:id="18169"/>
        <w:bookmarkEnd w:id="18170"/>
        <w:bookmarkEnd w:id="18171"/>
        <w:bookmarkEnd w:id="18172"/>
        <w:bookmarkEnd w:id="18173"/>
        <w:bookmarkEnd w:id="18174"/>
        <w:bookmarkEnd w:id="18175"/>
        <w:bookmarkEnd w:id="18176"/>
        <w:bookmarkEnd w:id="18177"/>
        <w:bookmarkEnd w:id="18178"/>
        <w:bookmarkEnd w:id="18179"/>
      </w:moveFrom>
    </w:p>
    <w:p w14:paraId="20CCB2FB" w14:textId="54E85C86" w:rsidR="00FF153E" w:rsidRPr="00FF6A71" w:rsidDel="00901B80" w:rsidRDefault="00FF153E" w:rsidP="00FF153E">
      <w:pPr>
        <w:rPr>
          <w:moveFrom w:id="18180" w:author="pete jones" w:date="2022-01-03T12:19:00Z"/>
        </w:rPr>
      </w:pPr>
      <w:moveFrom w:id="18181" w:author="pete jones" w:date="2022-01-03T12:19:00Z">
        <w:r w:rsidRPr="00312F59" w:rsidDel="00901B80">
          <w:fldChar w:fldCharType="begin"/>
        </w:r>
        <w:r w:rsidRPr="00FF6A71" w:rsidDel="00901B80">
          <w:instrText xml:space="preserve"> REF _Ref511414441 \h  \* MERGEFORMAT </w:instrText>
        </w:r>
      </w:moveFrom>
      <w:del w:id="18182" w:author="pete jones" w:date="2022-01-03T12:19:00Z"/>
      <w:moveFrom w:id="18183" w:author="pete jones" w:date="2022-01-03T12:19:00Z">
        <w:r w:rsidRPr="00312F59" w:rsidDel="00901B80">
          <w:fldChar w:fldCharType="separate"/>
        </w:r>
        <w:r w:rsidR="00DD384C" w:rsidRPr="00FF6A71" w:rsidDel="00901B80">
          <w:rPr>
            <w:i/>
            <w:iCs/>
          </w:rPr>
          <w:t>Figure</w:t>
        </w:r>
        <w:r w:rsidR="00DD384C" w:rsidRPr="00FF6A71" w:rsidDel="00901B80">
          <w:t xml:space="preserve"> </w:t>
        </w:r>
        <w:r w:rsidR="00DD384C" w:rsidRPr="00FF6A71" w:rsidDel="00901B80">
          <w:rPr>
            <w:noProof/>
          </w:rPr>
          <w:t>6</w:t>
        </w:r>
        <w:r w:rsidR="00DD384C" w:rsidRPr="00FF6A71" w:rsidDel="00901B80">
          <w:rPr>
            <w:noProof/>
          </w:rPr>
          <w:noBreakHyphen/>
          <w:t>21</w:t>
        </w:r>
        <w:r w:rsidRPr="00312F59" w:rsidDel="00901B80">
          <w:fldChar w:fldCharType="end"/>
        </w:r>
        <w:r w:rsidRPr="00FF6A71" w:rsidDel="00901B80">
          <w:t xml:space="preserve"> shows a 3D assembly converted between CAD authoring tools. Initially it was modelled in Solidworks, converted to AutoDesk Inventor 2018, saved as a CATIA V5 Assembly then imported into Solidworks 2017. Whilst both assemblies seem to look OK and create drawings both master 3D assembly models are constructed from “Dumb-Solids”, and consequently have limited use in a controlled engineering design workflow. The main point being that the true “intelligence” of these data is only realised within the native environment in which they were created.</w:t>
        </w:r>
        <w:bookmarkStart w:id="18184" w:name="_Toc92119835"/>
        <w:bookmarkStart w:id="18185" w:name="_Toc92120177"/>
        <w:bookmarkStart w:id="18186" w:name="_Toc92120518"/>
        <w:bookmarkStart w:id="18187" w:name="_Toc92120856"/>
        <w:bookmarkStart w:id="18188" w:name="_Toc92121197"/>
        <w:bookmarkStart w:id="18189" w:name="_Toc92121538"/>
        <w:bookmarkStart w:id="18190" w:name="_Toc92121884"/>
        <w:bookmarkStart w:id="18191" w:name="_Toc92187576"/>
        <w:bookmarkStart w:id="18192" w:name="_Toc92187919"/>
        <w:bookmarkStart w:id="18193" w:name="_Toc92191306"/>
        <w:bookmarkStart w:id="18194" w:name="_Toc92191773"/>
        <w:bookmarkStart w:id="18195" w:name="_Toc92192241"/>
        <w:bookmarkStart w:id="18196" w:name="_Toc92192626"/>
        <w:bookmarkStart w:id="18197" w:name="_Toc92193012"/>
        <w:bookmarkStart w:id="18198" w:name="_Toc92193373"/>
        <w:bookmarkStart w:id="18199" w:name="_Toc92193747"/>
        <w:bookmarkStart w:id="18200" w:name="_Toc92194093"/>
        <w:bookmarkStart w:id="18201" w:name="_Toc92194546"/>
        <w:bookmarkStart w:id="18202" w:name="_Toc92194914"/>
        <w:bookmarkStart w:id="18203" w:name="_Toc92195262"/>
        <w:bookmarkStart w:id="18204" w:name="_Toc92198173"/>
        <w:bookmarkStart w:id="18205" w:name="_Toc92200721"/>
        <w:bookmarkStart w:id="18206" w:name="_Toc92201651"/>
        <w:bookmarkStart w:id="18207" w:name="_Toc92207975"/>
        <w:bookmarkStart w:id="18208" w:name="_Toc92373801"/>
        <w:bookmarkStart w:id="18209" w:name="_Toc92375199"/>
        <w:bookmarkStart w:id="18210" w:name="_Toc92375842"/>
        <w:bookmarkStart w:id="18211" w:name="_Toc92813550"/>
        <w:bookmarkStart w:id="18212" w:name="_Toc92962772"/>
        <w:bookmarkStart w:id="18213" w:name="_Toc93130492"/>
        <w:bookmarkStart w:id="18214" w:name="_Toc94535448"/>
        <w:bookmarkStart w:id="18215" w:name="_Toc94628754"/>
        <w:bookmarkStart w:id="18216" w:name="_Toc95140024"/>
        <w:bookmarkStart w:id="18217" w:name="_Toc95231822"/>
        <w:bookmarkStart w:id="18218" w:name="_Toc97115120"/>
        <w:bookmarkStart w:id="18219" w:name="_Toc98086556"/>
        <w:bookmarkStart w:id="18220" w:name="_Toc98332792"/>
        <w:bookmarkStart w:id="18221" w:name="_Toc98333431"/>
        <w:bookmarkStart w:id="18222" w:name="_Toc98341757"/>
        <w:bookmarkStart w:id="18223" w:name="_Toc98345149"/>
        <w:bookmarkStart w:id="18224" w:name="_Toc98345676"/>
        <w:bookmarkStart w:id="18225" w:name="_Toc98346200"/>
        <w:bookmarkStart w:id="18226" w:name="_Toc98346758"/>
        <w:bookmarkStart w:id="18227" w:name="_Toc98347198"/>
        <w:bookmarkStart w:id="18228" w:name="_Toc98347638"/>
        <w:bookmarkStart w:id="18229" w:name="_Toc99536923"/>
        <w:bookmarkStart w:id="18230" w:name="_Toc99719049"/>
        <w:bookmarkStart w:id="18231" w:name="_Toc99969706"/>
        <w:bookmarkEnd w:id="18184"/>
        <w:bookmarkEnd w:id="18185"/>
        <w:bookmarkEnd w:id="18186"/>
        <w:bookmarkEnd w:id="18187"/>
        <w:bookmarkEnd w:id="18188"/>
        <w:bookmarkEnd w:id="18189"/>
        <w:bookmarkEnd w:id="18190"/>
        <w:bookmarkEnd w:id="18191"/>
        <w:bookmarkEnd w:id="18192"/>
        <w:bookmarkEnd w:id="18193"/>
        <w:bookmarkEnd w:id="18194"/>
        <w:bookmarkEnd w:id="18195"/>
        <w:bookmarkEnd w:id="18196"/>
        <w:bookmarkEnd w:id="18197"/>
        <w:bookmarkEnd w:id="18198"/>
        <w:bookmarkEnd w:id="18199"/>
        <w:bookmarkEnd w:id="18200"/>
        <w:bookmarkEnd w:id="18201"/>
        <w:bookmarkEnd w:id="18202"/>
        <w:bookmarkEnd w:id="18203"/>
        <w:bookmarkEnd w:id="18204"/>
        <w:bookmarkEnd w:id="18205"/>
        <w:bookmarkEnd w:id="18206"/>
        <w:bookmarkEnd w:id="18207"/>
        <w:bookmarkEnd w:id="18208"/>
        <w:bookmarkEnd w:id="18209"/>
        <w:bookmarkEnd w:id="18210"/>
        <w:bookmarkEnd w:id="18211"/>
        <w:bookmarkEnd w:id="18212"/>
        <w:bookmarkEnd w:id="18213"/>
        <w:bookmarkEnd w:id="18214"/>
        <w:bookmarkEnd w:id="18215"/>
        <w:bookmarkEnd w:id="18216"/>
        <w:bookmarkEnd w:id="18217"/>
        <w:bookmarkEnd w:id="18218"/>
        <w:bookmarkEnd w:id="18219"/>
        <w:bookmarkEnd w:id="18220"/>
        <w:bookmarkEnd w:id="18221"/>
        <w:bookmarkEnd w:id="18222"/>
        <w:bookmarkEnd w:id="18223"/>
        <w:bookmarkEnd w:id="18224"/>
        <w:bookmarkEnd w:id="18225"/>
        <w:bookmarkEnd w:id="18226"/>
        <w:bookmarkEnd w:id="18227"/>
        <w:bookmarkEnd w:id="18228"/>
        <w:bookmarkEnd w:id="18229"/>
        <w:bookmarkEnd w:id="18230"/>
        <w:bookmarkEnd w:id="18231"/>
      </w:moveFrom>
    </w:p>
    <w:p w14:paraId="67FB07D8" w14:textId="755BE41D" w:rsidR="00FF153E" w:rsidRPr="00FF6A71" w:rsidDel="00901B80" w:rsidRDefault="00FF153E" w:rsidP="00FF153E">
      <w:pPr>
        <w:rPr>
          <w:moveFrom w:id="18232" w:author="pete jones" w:date="2022-01-03T12:19:00Z"/>
        </w:rPr>
      </w:pPr>
      <w:moveFrom w:id="18233" w:author="pete jones" w:date="2022-01-03T12:19:00Z">
        <w:r w:rsidRPr="00FF6A71" w:rsidDel="00901B80">
          <w:t>CAD data types are many and varied, most modern CAD tools offer the capability to open and save-as a wide selection of data types which enables transfer between systems, albeit in a limited manner. Having the ability to “open” or convert on-the-fly enables vendors to reduce the need to convert files to other formats.</w:t>
        </w:r>
        <w:bookmarkStart w:id="18234" w:name="_Toc92119836"/>
        <w:bookmarkStart w:id="18235" w:name="_Toc92120178"/>
        <w:bookmarkStart w:id="18236" w:name="_Toc92120519"/>
        <w:bookmarkStart w:id="18237" w:name="_Toc92120857"/>
        <w:bookmarkStart w:id="18238" w:name="_Toc92121198"/>
        <w:bookmarkStart w:id="18239" w:name="_Toc92121539"/>
        <w:bookmarkStart w:id="18240" w:name="_Toc92121885"/>
        <w:bookmarkStart w:id="18241" w:name="_Toc92187577"/>
        <w:bookmarkStart w:id="18242" w:name="_Toc92187920"/>
        <w:bookmarkStart w:id="18243" w:name="_Toc92191307"/>
        <w:bookmarkStart w:id="18244" w:name="_Toc92191774"/>
        <w:bookmarkStart w:id="18245" w:name="_Toc92192242"/>
        <w:bookmarkStart w:id="18246" w:name="_Toc92192627"/>
        <w:bookmarkStart w:id="18247" w:name="_Toc92193013"/>
        <w:bookmarkStart w:id="18248" w:name="_Toc92193374"/>
        <w:bookmarkStart w:id="18249" w:name="_Toc92193748"/>
        <w:bookmarkStart w:id="18250" w:name="_Toc92194094"/>
        <w:bookmarkStart w:id="18251" w:name="_Toc92194547"/>
        <w:bookmarkStart w:id="18252" w:name="_Toc92194915"/>
        <w:bookmarkStart w:id="18253" w:name="_Toc92195263"/>
        <w:bookmarkStart w:id="18254" w:name="_Toc92198174"/>
        <w:bookmarkStart w:id="18255" w:name="_Toc92200722"/>
        <w:bookmarkStart w:id="18256" w:name="_Toc92201652"/>
        <w:bookmarkStart w:id="18257" w:name="_Toc92207976"/>
        <w:bookmarkStart w:id="18258" w:name="_Toc92373802"/>
        <w:bookmarkStart w:id="18259" w:name="_Toc92375200"/>
        <w:bookmarkStart w:id="18260" w:name="_Toc92375843"/>
        <w:bookmarkStart w:id="18261" w:name="_Toc92813551"/>
        <w:bookmarkStart w:id="18262" w:name="_Toc92962773"/>
        <w:bookmarkStart w:id="18263" w:name="_Toc93130493"/>
        <w:bookmarkStart w:id="18264" w:name="_Toc94535449"/>
        <w:bookmarkStart w:id="18265" w:name="_Toc94628755"/>
        <w:bookmarkStart w:id="18266" w:name="_Toc95140025"/>
        <w:bookmarkStart w:id="18267" w:name="_Toc95231823"/>
        <w:bookmarkStart w:id="18268" w:name="_Toc97115121"/>
        <w:bookmarkStart w:id="18269" w:name="_Toc98086557"/>
        <w:bookmarkStart w:id="18270" w:name="_Toc98332793"/>
        <w:bookmarkStart w:id="18271" w:name="_Toc98333432"/>
        <w:bookmarkStart w:id="18272" w:name="_Toc98341758"/>
        <w:bookmarkStart w:id="18273" w:name="_Toc98345150"/>
        <w:bookmarkStart w:id="18274" w:name="_Toc98345677"/>
        <w:bookmarkStart w:id="18275" w:name="_Toc98346201"/>
        <w:bookmarkStart w:id="18276" w:name="_Toc98346759"/>
        <w:bookmarkStart w:id="18277" w:name="_Toc98347199"/>
        <w:bookmarkStart w:id="18278" w:name="_Toc98347639"/>
        <w:bookmarkStart w:id="18279" w:name="_Toc99536924"/>
        <w:bookmarkStart w:id="18280" w:name="_Toc99719050"/>
        <w:bookmarkStart w:id="18281" w:name="_Toc99969707"/>
        <w:bookmarkEnd w:id="18234"/>
        <w:bookmarkEnd w:id="18235"/>
        <w:bookmarkEnd w:id="18236"/>
        <w:bookmarkEnd w:id="18237"/>
        <w:bookmarkEnd w:id="18238"/>
        <w:bookmarkEnd w:id="18239"/>
        <w:bookmarkEnd w:id="18240"/>
        <w:bookmarkEnd w:id="18241"/>
        <w:bookmarkEnd w:id="18242"/>
        <w:bookmarkEnd w:id="18243"/>
        <w:bookmarkEnd w:id="18244"/>
        <w:bookmarkEnd w:id="18245"/>
        <w:bookmarkEnd w:id="18246"/>
        <w:bookmarkEnd w:id="18247"/>
        <w:bookmarkEnd w:id="18248"/>
        <w:bookmarkEnd w:id="18249"/>
        <w:bookmarkEnd w:id="18250"/>
        <w:bookmarkEnd w:id="18251"/>
        <w:bookmarkEnd w:id="18252"/>
        <w:bookmarkEnd w:id="18253"/>
        <w:bookmarkEnd w:id="18254"/>
        <w:bookmarkEnd w:id="18255"/>
        <w:bookmarkEnd w:id="18256"/>
        <w:bookmarkEnd w:id="18257"/>
        <w:bookmarkEnd w:id="18258"/>
        <w:bookmarkEnd w:id="18259"/>
        <w:bookmarkEnd w:id="18260"/>
        <w:bookmarkEnd w:id="18261"/>
        <w:bookmarkEnd w:id="18262"/>
        <w:bookmarkEnd w:id="18263"/>
        <w:bookmarkEnd w:id="18264"/>
        <w:bookmarkEnd w:id="18265"/>
        <w:bookmarkEnd w:id="18266"/>
        <w:bookmarkEnd w:id="18267"/>
        <w:bookmarkEnd w:id="18268"/>
        <w:bookmarkEnd w:id="18269"/>
        <w:bookmarkEnd w:id="18270"/>
        <w:bookmarkEnd w:id="18271"/>
        <w:bookmarkEnd w:id="18272"/>
        <w:bookmarkEnd w:id="18273"/>
        <w:bookmarkEnd w:id="18274"/>
        <w:bookmarkEnd w:id="18275"/>
        <w:bookmarkEnd w:id="18276"/>
        <w:bookmarkEnd w:id="18277"/>
        <w:bookmarkEnd w:id="18278"/>
        <w:bookmarkEnd w:id="18279"/>
        <w:bookmarkEnd w:id="18280"/>
        <w:bookmarkEnd w:id="18281"/>
      </w:moveFrom>
    </w:p>
    <w:p w14:paraId="4912BBAB" w14:textId="43701519" w:rsidR="00FF153E" w:rsidRPr="00FF6A71" w:rsidDel="00901B80" w:rsidRDefault="1447985E" w:rsidP="00FF153E">
      <w:pPr>
        <w:jc w:val="center"/>
        <w:rPr>
          <w:moveFrom w:id="18282" w:author="pete jones" w:date="2022-01-03T12:19:00Z"/>
        </w:rPr>
      </w:pPr>
      <w:moveFrom w:id="18283" w:author="pete jones" w:date="2022-01-03T12:19:00Z">
        <w:r w:rsidRPr="00C15005" w:rsidDel="00901B80">
          <w:rPr>
            <w:noProof/>
          </w:rPr>
          <w:drawing>
            <wp:inline distT="0" distB="0" distL="0" distR="0" wp14:anchorId="6EB675B2" wp14:editId="68CE210D">
              <wp:extent cx="2167246" cy="2045489"/>
              <wp:effectExtent l="0" t="0" r="508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35">
                        <a:extLst>
                          <a:ext uri="{28A0092B-C50C-407E-A947-70E740481C1C}">
                            <a14:useLocalDpi xmlns:a14="http://schemas.microsoft.com/office/drawing/2010/main" val="0"/>
                          </a:ext>
                        </a:extLst>
                      </a:blip>
                      <a:stretch>
                        <a:fillRect/>
                      </a:stretch>
                    </pic:blipFill>
                    <pic:spPr>
                      <a:xfrm>
                        <a:off x="0" y="0"/>
                        <a:ext cx="2167246" cy="2045489"/>
                      </a:xfrm>
                      <a:prstGeom prst="rect">
                        <a:avLst/>
                      </a:prstGeom>
                    </pic:spPr>
                  </pic:pic>
                </a:graphicData>
              </a:graphic>
            </wp:inline>
          </w:drawing>
        </w:r>
        <w:r w:rsidRPr="00312F59" w:rsidDel="00901B80">
          <w:rPr>
            <w:noProof/>
          </w:rPr>
          <w:drawing>
            <wp:inline distT="0" distB="0" distL="0" distR="0" wp14:anchorId="46D6E56F" wp14:editId="3D2CBAE0">
              <wp:extent cx="1324099" cy="2037652"/>
              <wp:effectExtent l="0" t="0" r="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36">
                        <a:extLst>
                          <a:ext uri="{28A0092B-C50C-407E-A947-70E740481C1C}">
                            <a14:useLocalDpi xmlns:a14="http://schemas.microsoft.com/office/drawing/2010/main" val="0"/>
                          </a:ext>
                        </a:extLst>
                      </a:blip>
                      <a:stretch>
                        <a:fillRect/>
                      </a:stretch>
                    </pic:blipFill>
                    <pic:spPr>
                      <a:xfrm>
                        <a:off x="0" y="0"/>
                        <a:ext cx="1324099" cy="2037652"/>
                      </a:xfrm>
                      <a:prstGeom prst="rect">
                        <a:avLst/>
                      </a:prstGeom>
                    </pic:spPr>
                  </pic:pic>
                </a:graphicData>
              </a:graphic>
            </wp:inline>
          </w:drawing>
        </w:r>
        <w:bookmarkStart w:id="18284" w:name="_Toc92119837"/>
        <w:bookmarkStart w:id="18285" w:name="_Toc92120179"/>
        <w:bookmarkStart w:id="18286" w:name="_Toc92120520"/>
        <w:bookmarkStart w:id="18287" w:name="_Toc92120858"/>
        <w:bookmarkStart w:id="18288" w:name="_Toc92121199"/>
        <w:bookmarkStart w:id="18289" w:name="_Toc92121540"/>
        <w:bookmarkStart w:id="18290" w:name="_Toc92121886"/>
        <w:bookmarkStart w:id="18291" w:name="_Toc92187578"/>
        <w:bookmarkStart w:id="18292" w:name="_Toc92187921"/>
        <w:bookmarkStart w:id="18293" w:name="_Toc92191308"/>
        <w:bookmarkStart w:id="18294" w:name="_Toc92191775"/>
        <w:bookmarkStart w:id="18295" w:name="_Toc92192243"/>
        <w:bookmarkStart w:id="18296" w:name="_Toc92192628"/>
        <w:bookmarkStart w:id="18297" w:name="_Toc92193014"/>
        <w:bookmarkStart w:id="18298" w:name="_Toc92193375"/>
        <w:bookmarkStart w:id="18299" w:name="_Toc92193749"/>
        <w:bookmarkStart w:id="18300" w:name="_Toc92194095"/>
        <w:bookmarkStart w:id="18301" w:name="_Toc92194548"/>
        <w:bookmarkStart w:id="18302" w:name="_Toc92194916"/>
        <w:bookmarkStart w:id="18303" w:name="_Toc92195264"/>
        <w:bookmarkStart w:id="18304" w:name="_Toc92198175"/>
        <w:bookmarkStart w:id="18305" w:name="_Toc92200723"/>
        <w:bookmarkStart w:id="18306" w:name="_Toc92201653"/>
        <w:bookmarkStart w:id="18307" w:name="_Toc92207977"/>
        <w:bookmarkStart w:id="18308" w:name="_Toc92373803"/>
        <w:bookmarkStart w:id="18309" w:name="_Toc92375201"/>
        <w:bookmarkStart w:id="18310" w:name="_Toc92375844"/>
        <w:bookmarkStart w:id="18311" w:name="_Toc92813552"/>
        <w:bookmarkStart w:id="18312" w:name="_Toc92962774"/>
        <w:bookmarkStart w:id="18313" w:name="_Toc93130494"/>
        <w:bookmarkStart w:id="18314" w:name="_Toc94535450"/>
        <w:bookmarkStart w:id="18315" w:name="_Toc94628756"/>
        <w:bookmarkStart w:id="18316" w:name="_Toc95140026"/>
        <w:bookmarkStart w:id="18317" w:name="_Toc95231824"/>
        <w:bookmarkStart w:id="18318" w:name="_Toc97115122"/>
        <w:bookmarkStart w:id="18319" w:name="_Toc98086558"/>
        <w:bookmarkStart w:id="18320" w:name="_Toc98332794"/>
        <w:bookmarkStart w:id="18321" w:name="_Toc98333433"/>
        <w:bookmarkStart w:id="18322" w:name="_Toc98341759"/>
        <w:bookmarkStart w:id="18323" w:name="_Toc98345151"/>
        <w:bookmarkStart w:id="18324" w:name="_Toc98345678"/>
        <w:bookmarkStart w:id="18325" w:name="_Toc98346202"/>
        <w:bookmarkStart w:id="18326" w:name="_Toc98346760"/>
        <w:bookmarkStart w:id="18327" w:name="_Toc98347200"/>
        <w:bookmarkStart w:id="18328" w:name="_Toc98347640"/>
        <w:bookmarkStart w:id="18329" w:name="_Toc99536925"/>
        <w:bookmarkStart w:id="18330" w:name="_Toc99719051"/>
        <w:bookmarkStart w:id="18331" w:name="_Toc99969708"/>
        <w:bookmarkEnd w:id="18284"/>
        <w:bookmarkEnd w:id="18285"/>
        <w:bookmarkEnd w:id="18286"/>
        <w:bookmarkEnd w:id="18287"/>
        <w:bookmarkEnd w:id="18288"/>
        <w:bookmarkEnd w:id="18289"/>
        <w:bookmarkEnd w:id="18290"/>
        <w:bookmarkEnd w:id="18291"/>
        <w:bookmarkEnd w:id="18292"/>
        <w:bookmarkEnd w:id="18293"/>
        <w:bookmarkEnd w:id="18294"/>
        <w:bookmarkEnd w:id="18295"/>
        <w:bookmarkEnd w:id="18296"/>
        <w:bookmarkEnd w:id="18297"/>
        <w:bookmarkEnd w:id="18298"/>
        <w:bookmarkEnd w:id="18299"/>
        <w:bookmarkEnd w:id="18300"/>
        <w:bookmarkEnd w:id="18301"/>
        <w:bookmarkEnd w:id="18302"/>
        <w:bookmarkEnd w:id="18303"/>
        <w:bookmarkEnd w:id="18304"/>
        <w:bookmarkEnd w:id="18305"/>
        <w:bookmarkEnd w:id="18306"/>
        <w:bookmarkEnd w:id="18307"/>
        <w:bookmarkEnd w:id="18308"/>
        <w:bookmarkEnd w:id="18309"/>
        <w:bookmarkEnd w:id="18310"/>
        <w:bookmarkEnd w:id="18311"/>
        <w:bookmarkEnd w:id="18312"/>
        <w:bookmarkEnd w:id="18313"/>
        <w:bookmarkEnd w:id="18314"/>
        <w:bookmarkEnd w:id="18315"/>
        <w:bookmarkEnd w:id="18316"/>
        <w:bookmarkEnd w:id="18317"/>
        <w:bookmarkEnd w:id="18318"/>
        <w:bookmarkEnd w:id="18319"/>
        <w:bookmarkEnd w:id="18320"/>
        <w:bookmarkEnd w:id="18321"/>
        <w:bookmarkEnd w:id="18322"/>
        <w:bookmarkEnd w:id="18323"/>
        <w:bookmarkEnd w:id="18324"/>
        <w:bookmarkEnd w:id="18325"/>
        <w:bookmarkEnd w:id="18326"/>
        <w:bookmarkEnd w:id="18327"/>
        <w:bookmarkEnd w:id="18328"/>
        <w:bookmarkEnd w:id="18329"/>
        <w:bookmarkEnd w:id="18330"/>
        <w:bookmarkEnd w:id="18331"/>
      </w:moveFrom>
    </w:p>
    <w:p w14:paraId="6671ED52" w14:textId="19C72749" w:rsidR="00FF153E" w:rsidRPr="007C0DAF" w:rsidDel="00901B80" w:rsidRDefault="00FF153E" w:rsidP="0005709C">
      <w:pPr>
        <w:pStyle w:val="TOCHeading"/>
        <w:jc w:val="center"/>
        <w:rPr>
          <w:moveFrom w:id="18332" w:author="pete jones" w:date="2022-01-03T12:19:00Z"/>
          <w:lang w:val="en-GB"/>
        </w:rPr>
      </w:pPr>
      <w:bookmarkStart w:id="18333" w:name="_Toc511736839"/>
      <w:bookmarkStart w:id="18334" w:name="_Toc12347244"/>
      <w:bookmarkStart w:id="18335" w:name="_Toc68162291"/>
      <w:moveFrom w:id="18336"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22</w:t>
        </w:r>
        <w:r w:rsidRPr="00255624" w:rsidDel="00901B80">
          <w:fldChar w:fldCharType="end"/>
        </w:r>
        <w:r w:rsidRPr="00255624" w:rsidDel="00901B80">
          <w:rPr>
            <w:lang w:val="en-GB"/>
          </w:rPr>
          <w:t>: CAD data types - directly open</w:t>
        </w:r>
        <w:bookmarkStart w:id="18337" w:name="_Toc92119838"/>
        <w:bookmarkStart w:id="18338" w:name="_Toc92120180"/>
        <w:bookmarkStart w:id="18339" w:name="_Toc92120521"/>
        <w:bookmarkStart w:id="18340" w:name="_Toc92120859"/>
        <w:bookmarkStart w:id="18341" w:name="_Toc92121200"/>
        <w:bookmarkStart w:id="18342" w:name="_Toc92121541"/>
        <w:bookmarkStart w:id="18343" w:name="_Toc92121887"/>
        <w:bookmarkStart w:id="18344" w:name="_Toc92187579"/>
        <w:bookmarkStart w:id="18345" w:name="_Toc92187922"/>
        <w:bookmarkStart w:id="18346" w:name="_Toc92191309"/>
        <w:bookmarkStart w:id="18347" w:name="_Toc92191776"/>
        <w:bookmarkStart w:id="18348" w:name="_Toc92192244"/>
        <w:bookmarkStart w:id="18349" w:name="_Toc92192629"/>
        <w:bookmarkStart w:id="18350" w:name="_Toc92193015"/>
        <w:bookmarkStart w:id="18351" w:name="_Toc92193376"/>
        <w:bookmarkStart w:id="18352" w:name="_Toc92193750"/>
        <w:bookmarkStart w:id="18353" w:name="_Toc92194096"/>
        <w:bookmarkStart w:id="18354" w:name="_Toc92194549"/>
        <w:bookmarkStart w:id="18355" w:name="_Toc92194917"/>
        <w:bookmarkStart w:id="18356" w:name="_Toc92195265"/>
        <w:bookmarkStart w:id="18357" w:name="_Toc92198176"/>
        <w:bookmarkStart w:id="18358" w:name="_Toc92200724"/>
        <w:bookmarkStart w:id="18359" w:name="_Toc92201654"/>
        <w:bookmarkStart w:id="18360" w:name="_Toc92207978"/>
        <w:bookmarkStart w:id="18361" w:name="_Toc92373804"/>
        <w:bookmarkStart w:id="18362" w:name="_Toc92375202"/>
        <w:bookmarkStart w:id="18363" w:name="_Toc92375845"/>
        <w:bookmarkStart w:id="18364" w:name="_Toc92813553"/>
        <w:bookmarkStart w:id="18365" w:name="_Toc92962775"/>
        <w:bookmarkStart w:id="18366" w:name="_Toc93130495"/>
        <w:bookmarkStart w:id="18367" w:name="_Toc94535451"/>
        <w:bookmarkStart w:id="18368" w:name="_Toc94628757"/>
        <w:bookmarkStart w:id="18369" w:name="_Toc95140027"/>
        <w:bookmarkStart w:id="18370" w:name="_Toc95231825"/>
        <w:bookmarkStart w:id="18371" w:name="_Toc97115123"/>
        <w:bookmarkStart w:id="18372" w:name="_Toc98086559"/>
        <w:bookmarkStart w:id="18373" w:name="_Toc98332795"/>
        <w:bookmarkStart w:id="18374" w:name="_Toc98333434"/>
        <w:bookmarkStart w:id="18375" w:name="_Toc98341760"/>
        <w:bookmarkStart w:id="18376" w:name="_Toc98345152"/>
        <w:bookmarkStart w:id="18377" w:name="_Toc98345679"/>
        <w:bookmarkStart w:id="18378" w:name="_Toc98346203"/>
        <w:bookmarkStart w:id="18379" w:name="_Toc98346761"/>
        <w:bookmarkStart w:id="18380" w:name="_Toc98347201"/>
        <w:bookmarkStart w:id="18381" w:name="_Toc98347641"/>
        <w:bookmarkStart w:id="18382" w:name="_Toc99536926"/>
        <w:bookmarkStart w:id="18383" w:name="_Toc99719052"/>
        <w:bookmarkStart w:id="18384" w:name="_Toc99969709"/>
        <w:bookmarkEnd w:id="18333"/>
        <w:bookmarkEnd w:id="18334"/>
        <w:bookmarkEnd w:id="18335"/>
        <w:bookmarkEnd w:id="18337"/>
        <w:bookmarkEnd w:id="18338"/>
        <w:bookmarkEnd w:id="18339"/>
        <w:bookmarkEnd w:id="18340"/>
        <w:bookmarkEnd w:id="18341"/>
        <w:bookmarkEnd w:id="18342"/>
        <w:bookmarkEnd w:id="18343"/>
        <w:bookmarkEnd w:id="18344"/>
        <w:bookmarkEnd w:id="18345"/>
        <w:bookmarkEnd w:id="18346"/>
        <w:bookmarkEnd w:id="18347"/>
        <w:bookmarkEnd w:id="18348"/>
        <w:bookmarkEnd w:id="18349"/>
        <w:bookmarkEnd w:id="18350"/>
        <w:bookmarkEnd w:id="18351"/>
        <w:bookmarkEnd w:id="18352"/>
        <w:bookmarkEnd w:id="18353"/>
        <w:bookmarkEnd w:id="18354"/>
        <w:bookmarkEnd w:id="18355"/>
        <w:bookmarkEnd w:id="18356"/>
        <w:bookmarkEnd w:id="18357"/>
        <w:bookmarkEnd w:id="18358"/>
        <w:bookmarkEnd w:id="18359"/>
        <w:bookmarkEnd w:id="18360"/>
        <w:bookmarkEnd w:id="18361"/>
        <w:bookmarkEnd w:id="18362"/>
        <w:bookmarkEnd w:id="18363"/>
        <w:bookmarkEnd w:id="18364"/>
        <w:bookmarkEnd w:id="18365"/>
        <w:bookmarkEnd w:id="18366"/>
        <w:bookmarkEnd w:id="18367"/>
        <w:bookmarkEnd w:id="18368"/>
        <w:bookmarkEnd w:id="18369"/>
        <w:bookmarkEnd w:id="18370"/>
        <w:bookmarkEnd w:id="18371"/>
        <w:bookmarkEnd w:id="18372"/>
        <w:bookmarkEnd w:id="18373"/>
        <w:bookmarkEnd w:id="18374"/>
        <w:bookmarkEnd w:id="18375"/>
        <w:bookmarkEnd w:id="18376"/>
        <w:bookmarkEnd w:id="18377"/>
        <w:bookmarkEnd w:id="18378"/>
        <w:bookmarkEnd w:id="18379"/>
        <w:bookmarkEnd w:id="18380"/>
        <w:bookmarkEnd w:id="18381"/>
        <w:bookmarkEnd w:id="18382"/>
        <w:bookmarkEnd w:id="18383"/>
        <w:bookmarkEnd w:id="18384"/>
      </w:moveFrom>
    </w:p>
    <w:p w14:paraId="326C36D8" w14:textId="47C149CB" w:rsidR="00FF153E" w:rsidRPr="00FF6A71" w:rsidDel="00901B80" w:rsidRDefault="1447985E" w:rsidP="00FF153E">
      <w:pPr>
        <w:jc w:val="center"/>
        <w:rPr>
          <w:moveFrom w:id="18385" w:author="pete jones" w:date="2022-01-03T12:19:00Z"/>
        </w:rPr>
      </w:pPr>
      <w:moveFrom w:id="18386" w:author="pete jones" w:date="2022-01-03T12:19:00Z">
        <w:r w:rsidRPr="00C15005" w:rsidDel="00901B80">
          <w:rPr>
            <w:noProof/>
          </w:rPr>
          <w:drawing>
            <wp:inline distT="0" distB="0" distL="0" distR="0" wp14:anchorId="7C80C286" wp14:editId="72B38883">
              <wp:extent cx="2367334" cy="1767419"/>
              <wp:effectExtent l="0" t="0" r="0"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367334" cy="1767419"/>
                      </a:xfrm>
                      <a:prstGeom prst="rect">
                        <a:avLst/>
                      </a:prstGeom>
                    </pic:spPr>
                  </pic:pic>
                </a:graphicData>
              </a:graphic>
            </wp:inline>
          </w:drawing>
        </w:r>
        <w:r w:rsidRPr="00312F59" w:rsidDel="00901B80">
          <w:rPr>
            <w:noProof/>
          </w:rPr>
          <w:drawing>
            <wp:inline distT="0" distB="0" distL="0" distR="0" wp14:anchorId="6C88F0EA" wp14:editId="5C8F2D6D">
              <wp:extent cx="2823962" cy="1716099"/>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138">
                        <a:extLst>
                          <a:ext uri="{28A0092B-C50C-407E-A947-70E740481C1C}">
                            <a14:useLocalDpi xmlns:a14="http://schemas.microsoft.com/office/drawing/2010/main" val="0"/>
                          </a:ext>
                        </a:extLst>
                      </a:blip>
                      <a:stretch>
                        <a:fillRect/>
                      </a:stretch>
                    </pic:blipFill>
                    <pic:spPr>
                      <a:xfrm>
                        <a:off x="0" y="0"/>
                        <a:ext cx="2823962" cy="1716099"/>
                      </a:xfrm>
                      <a:prstGeom prst="rect">
                        <a:avLst/>
                      </a:prstGeom>
                    </pic:spPr>
                  </pic:pic>
                </a:graphicData>
              </a:graphic>
            </wp:inline>
          </w:drawing>
        </w:r>
        <w:bookmarkStart w:id="18387" w:name="_Toc92119839"/>
        <w:bookmarkStart w:id="18388" w:name="_Toc92120181"/>
        <w:bookmarkStart w:id="18389" w:name="_Toc92120522"/>
        <w:bookmarkStart w:id="18390" w:name="_Toc92120860"/>
        <w:bookmarkStart w:id="18391" w:name="_Toc92121201"/>
        <w:bookmarkStart w:id="18392" w:name="_Toc92121542"/>
        <w:bookmarkStart w:id="18393" w:name="_Toc92121888"/>
        <w:bookmarkStart w:id="18394" w:name="_Toc92187580"/>
        <w:bookmarkStart w:id="18395" w:name="_Toc92187923"/>
        <w:bookmarkStart w:id="18396" w:name="_Toc92191310"/>
        <w:bookmarkStart w:id="18397" w:name="_Toc92191777"/>
        <w:bookmarkStart w:id="18398" w:name="_Toc92192245"/>
        <w:bookmarkStart w:id="18399" w:name="_Toc92192630"/>
        <w:bookmarkStart w:id="18400" w:name="_Toc92193016"/>
        <w:bookmarkStart w:id="18401" w:name="_Toc92193377"/>
        <w:bookmarkStart w:id="18402" w:name="_Toc92193751"/>
        <w:bookmarkStart w:id="18403" w:name="_Toc92194097"/>
        <w:bookmarkStart w:id="18404" w:name="_Toc92194550"/>
        <w:bookmarkStart w:id="18405" w:name="_Toc92194918"/>
        <w:bookmarkStart w:id="18406" w:name="_Toc92195266"/>
        <w:bookmarkStart w:id="18407" w:name="_Toc92198177"/>
        <w:bookmarkStart w:id="18408" w:name="_Toc92200725"/>
        <w:bookmarkStart w:id="18409" w:name="_Toc92201655"/>
        <w:bookmarkStart w:id="18410" w:name="_Toc92207979"/>
        <w:bookmarkStart w:id="18411" w:name="_Toc92373805"/>
        <w:bookmarkStart w:id="18412" w:name="_Toc92375203"/>
        <w:bookmarkStart w:id="18413" w:name="_Toc92375846"/>
        <w:bookmarkStart w:id="18414" w:name="_Toc92813554"/>
        <w:bookmarkStart w:id="18415" w:name="_Toc92962776"/>
        <w:bookmarkStart w:id="18416" w:name="_Toc93130496"/>
        <w:bookmarkStart w:id="18417" w:name="_Toc94535452"/>
        <w:bookmarkStart w:id="18418" w:name="_Toc94628758"/>
        <w:bookmarkStart w:id="18419" w:name="_Toc95140028"/>
        <w:bookmarkStart w:id="18420" w:name="_Toc95231826"/>
        <w:bookmarkStart w:id="18421" w:name="_Toc97115124"/>
        <w:bookmarkStart w:id="18422" w:name="_Toc98086560"/>
        <w:bookmarkStart w:id="18423" w:name="_Toc98332796"/>
        <w:bookmarkStart w:id="18424" w:name="_Toc98333435"/>
        <w:bookmarkStart w:id="18425" w:name="_Toc98341761"/>
        <w:bookmarkStart w:id="18426" w:name="_Toc98345153"/>
        <w:bookmarkStart w:id="18427" w:name="_Toc98345680"/>
        <w:bookmarkStart w:id="18428" w:name="_Toc98346204"/>
        <w:bookmarkStart w:id="18429" w:name="_Toc98346762"/>
        <w:bookmarkStart w:id="18430" w:name="_Toc98347202"/>
        <w:bookmarkStart w:id="18431" w:name="_Toc98347642"/>
        <w:bookmarkStart w:id="18432" w:name="_Toc99536927"/>
        <w:bookmarkStart w:id="18433" w:name="_Toc99719053"/>
        <w:bookmarkStart w:id="18434" w:name="_Toc99969710"/>
        <w:bookmarkEnd w:id="18387"/>
        <w:bookmarkEnd w:id="18388"/>
        <w:bookmarkEnd w:id="18389"/>
        <w:bookmarkEnd w:id="18390"/>
        <w:bookmarkEnd w:id="18391"/>
        <w:bookmarkEnd w:id="18392"/>
        <w:bookmarkEnd w:id="18393"/>
        <w:bookmarkEnd w:id="18394"/>
        <w:bookmarkEnd w:id="18395"/>
        <w:bookmarkEnd w:id="18396"/>
        <w:bookmarkEnd w:id="18397"/>
        <w:bookmarkEnd w:id="18398"/>
        <w:bookmarkEnd w:id="18399"/>
        <w:bookmarkEnd w:id="18400"/>
        <w:bookmarkEnd w:id="18401"/>
        <w:bookmarkEnd w:id="18402"/>
        <w:bookmarkEnd w:id="18403"/>
        <w:bookmarkEnd w:id="18404"/>
        <w:bookmarkEnd w:id="18405"/>
        <w:bookmarkEnd w:id="18406"/>
        <w:bookmarkEnd w:id="18407"/>
        <w:bookmarkEnd w:id="18408"/>
        <w:bookmarkEnd w:id="18409"/>
        <w:bookmarkEnd w:id="18410"/>
        <w:bookmarkEnd w:id="18411"/>
        <w:bookmarkEnd w:id="18412"/>
        <w:bookmarkEnd w:id="18413"/>
        <w:bookmarkEnd w:id="18414"/>
        <w:bookmarkEnd w:id="18415"/>
        <w:bookmarkEnd w:id="18416"/>
        <w:bookmarkEnd w:id="18417"/>
        <w:bookmarkEnd w:id="18418"/>
        <w:bookmarkEnd w:id="18419"/>
        <w:bookmarkEnd w:id="18420"/>
        <w:bookmarkEnd w:id="18421"/>
        <w:bookmarkEnd w:id="18422"/>
        <w:bookmarkEnd w:id="18423"/>
        <w:bookmarkEnd w:id="18424"/>
        <w:bookmarkEnd w:id="18425"/>
        <w:bookmarkEnd w:id="18426"/>
        <w:bookmarkEnd w:id="18427"/>
        <w:bookmarkEnd w:id="18428"/>
        <w:bookmarkEnd w:id="18429"/>
        <w:bookmarkEnd w:id="18430"/>
        <w:bookmarkEnd w:id="18431"/>
        <w:bookmarkEnd w:id="18432"/>
        <w:bookmarkEnd w:id="18433"/>
        <w:bookmarkEnd w:id="18434"/>
      </w:moveFrom>
    </w:p>
    <w:p w14:paraId="0F49029E" w14:textId="7A01AF63" w:rsidR="00FF153E" w:rsidRPr="007C0DAF" w:rsidDel="00901B80" w:rsidRDefault="00FF153E" w:rsidP="0005709C">
      <w:pPr>
        <w:pStyle w:val="TOCHeading"/>
        <w:jc w:val="center"/>
        <w:rPr>
          <w:moveFrom w:id="18435" w:author="pete jones" w:date="2022-01-03T12:19:00Z"/>
          <w:lang w:val="en-GB"/>
        </w:rPr>
      </w:pPr>
      <w:bookmarkStart w:id="18436" w:name="_Toc511736840"/>
      <w:bookmarkStart w:id="18437" w:name="_Toc12347245"/>
      <w:bookmarkStart w:id="18438" w:name="_Toc68162292"/>
      <w:moveFrom w:id="18439"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23</w:t>
        </w:r>
        <w:r w:rsidRPr="00255624" w:rsidDel="00901B80">
          <w:fldChar w:fldCharType="end"/>
        </w:r>
        <w:r w:rsidRPr="00255624" w:rsidDel="00901B80">
          <w:rPr>
            <w:lang w:val="en-GB"/>
          </w:rPr>
          <w:t xml:space="preserve">: CAD data types - save-as or </w:t>
        </w:r>
        <w:bookmarkEnd w:id="18436"/>
        <w:bookmarkEnd w:id="18437"/>
        <w:r w:rsidR="002F39F3" w:rsidRPr="00255624" w:rsidDel="00901B80">
          <w:rPr>
            <w:lang w:val="en-GB"/>
          </w:rPr>
          <w:t>export.</w:t>
        </w:r>
        <w:bookmarkStart w:id="18440" w:name="_Toc92119840"/>
        <w:bookmarkStart w:id="18441" w:name="_Toc92120182"/>
        <w:bookmarkStart w:id="18442" w:name="_Toc92120523"/>
        <w:bookmarkStart w:id="18443" w:name="_Toc92120861"/>
        <w:bookmarkStart w:id="18444" w:name="_Toc92121202"/>
        <w:bookmarkStart w:id="18445" w:name="_Toc92121543"/>
        <w:bookmarkStart w:id="18446" w:name="_Toc92121889"/>
        <w:bookmarkStart w:id="18447" w:name="_Toc92187581"/>
        <w:bookmarkStart w:id="18448" w:name="_Toc92187924"/>
        <w:bookmarkStart w:id="18449" w:name="_Toc92191311"/>
        <w:bookmarkStart w:id="18450" w:name="_Toc92191778"/>
        <w:bookmarkStart w:id="18451" w:name="_Toc92192246"/>
        <w:bookmarkStart w:id="18452" w:name="_Toc92192631"/>
        <w:bookmarkStart w:id="18453" w:name="_Toc92193017"/>
        <w:bookmarkStart w:id="18454" w:name="_Toc92193378"/>
        <w:bookmarkStart w:id="18455" w:name="_Toc92193752"/>
        <w:bookmarkStart w:id="18456" w:name="_Toc92194098"/>
        <w:bookmarkStart w:id="18457" w:name="_Toc92194551"/>
        <w:bookmarkStart w:id="18458" w:name="_Toc92194919"/>
        <w:bookmarkStart w:id="18459" w:name="_Toc92195267"/>
        <w:bookmarkStart w:id="18460" w:name="_Toc92198178"/>
        <w:bookmarkStart w:id="18461" w:name="_Toc92200726"/>
        <w:bookmarkStart w:id="18462" w:name="_Toc92201656"/>
        <w:bookmarkStart w:id="18463" w:name="_Toc92207980"/>
        <w:bookmarkStart w:id="18464" w:name="_Toc92373806"/>
        <w:bookmarkStart w:id="18465" w:name="_Toc92375204"/>
        <w:bookmarkStart w:id="18466" w:name="_Toc92375847"/>
        <w:bookmarkStart w:id="18467" w:name="_Toc92813555"/>
        <w:bookmarkStart w:id="18468" w:name="_Toc92962777"/>
        <w:bookmarkStart w:id="18469" w:name="_Toc93130497"/>
        <w:bookmarkStart w:id="18470" w:name="_Toc94535453"/>
        <w:bookmarkStart w:id="18471" w:name="_Toc94628759"/>
        <w:bookmarkStart w:id="18472" w:name="_Toc95140029"/>
        <w:bookmarkStart w:id="18473" w:name="_Toc95231827"/>
        <w:bookmarkStart w:id="18474" w:name="_Toc97115125"/>
        <w:bookmarkStart w:id="18475" w:name="_Toc98086561"/>
        <w:bookmarkStart w:id="18476" w:name="_Toc98332797"/>
        <w:bookmarkStart w:id="18477" w:name="_Toc98333436"/>
        <w:bookmarkStart w:id="18478" w:name="_Toc98341762"/>
        <w:bookmarkStart w:id="18479" w:name="_Toc98345154"/>
        <w:bookmarkStart w:id="18480" w:name="_Toc98345681"/>
        <w:bookmarkStart w:id="18481" w:name="_Toc98346205"/>
        <w:bookmarkStart w:id="18482" w:name="_Toc98346763"/>
        <w:bookmarkStart w:id="18483" w:name="_Toc98347203"/>
        <w:bookmarkStart w:id="18484" w:name="_Toc98347643"/>
        <w:bookmarkStart w:id="18485" w:name="_Toc99536928"/>
        <w:bookmarkStart w:id="18486" w:name="_Toc99719054"/>
        <w:bookmarkStart w:id="18487" w:name="_Toc99969711"/>
        <w:bookmarkEnd w:id="18438"/>
        <w:bookmarkEnd w:id="18440"/>
        <w:bookmarkEnd w:id="18441"/>
        <w:bookmarkEnd w:id="18442"/>
        <w:bookmarkEnd w:id="18443"/>
        <w:bookmarkEnd w:id="18444"/>
        <w:bookmarkEnd w:id="18445"/>
        <w:bookmarkEnd w:id="18446"/>
        <w:bookmarkEnd w:id="18447"/>
        <w:bookmarkEnd w:id="18448"/>
        <w:bookmarkEnd w:id="18449"/>
        <w:bookmarkEnd w:id="18450"/>
        <w:bookmarkEnd w:id="18451"/>
        <w:bookmarkEnd w:id="18452"/>
        <w:bookmarkEnd w:id="18453"/>
        <w:bookmarkEnd w:id="18454"/>
        <w:bookmarkEnd w:id="18455"/>
        <w:bookmarkEnd w:id="18456"/>
        <w:bookmarkEnd w:id="18457"/>
        <w:bookmarkEnd w:id="18458"/>
        <w:bookmarkEnd w:id="18459"/>
        <w:bookmarkEnd w:id="18460"/>
        <w:bookmarkEnd w:id="18461"/>
        <w:bookmarkEnd w:id="18462"/>
        <w:bookmarkEnd w:id="18463"/>
        <w:bookmarkEnd w:id="18464"/>
        <w:bookmarkEnd w:id="18465"/>
        <w:bookmarkEnd w:id="18466"/>
        <w:bookmarkEnd w:id="18467"/>
        <w:bookmarkEnd w:id="18468"/>
        <w:bookmarkEnd w:id="18469"/>
        <w:bookmarkEnd w:id="18470"/>
        <w:bookmarkEnd w:id="18471"/>
        <w:bookmarkEnd w:id="18472"/>
        <w:bookmarkEnd w:id="18473"/>
        <w:bookmarkEnd w:id="18474"/>
        <w:bookmarkEnd w:id="18475"/>
        <w:bookmarkEnd w:id="18476"/>
        <w:bookmarkEnd w:id="18477"/>
        <w:bookmarkEnd w:id="18478"/>
        <w:bookmarkEnd w:id="18479"/>
        <w:bookmarkEnd w:id="18480"/>
        <w:bookmarkEnd w:id="18481"/>
        <w:bookmarkEnd w:id="18482"/>
        <w:bookmarkEnd w:id="18483"/>
        <w:bookmarkEnd w:id="18484"/>
        <w:bookmarkEnd w:id="18485"/>
        <w:bookmarkEnd w:id="18486"/>
        <w:bookmarkEnd w:id="18487"/>
      </w:moveFrom>
    </w:p>
    <w:p w14:paraId="7EF61EFE" w14:textId="21A013FA" w:rsidR="00FF153E" w:rsidRPr="00FF6A71" w:rsidDel="00901B80" w:rsidRDefault="00FF153E" w:rsidP="00FF153E">
      <w:pPr>
        <w:rPr>
          <w:moveFrom w:id="18488" w:author="pete jones" w:date="2022-01-03T12:19:00Z"/>
        </w:rPr>
      </w:pPr>
      <w:moveFrom w:id="18489" w:author="pete jones" w:date="2022-01-03T12:19:00Z">
        <w:r w:rsidRPr="00FF6A71" w:rsidDel="00901B80">
          <w:t>STEP conversion is the core technology to convert “water-tight” solids from one system to another.</w:t>
        </w:r>
        <w:r w:rsidR="00052FFD" w:rsidRPr="00FF6A71" w:rsidDel="00901B80">
          <w:t xml:space="preserve"> </w:t>
        </w:r>
        <w:r w:rsidR="00052FFD" w:rsidRPr="00312F59" w:rsidDel="00901B80">
          <w:fldChar w:fldCharType="begin"/>
        </w:r>
        <w:r w:rsidR="00052FFD" w:rsidRPr="00FF6A71" w:rsidDel="00901B80">
          <w:instrText xml:space="preserve"> REF _Ref71020207 \h </w:instrText>
        </w:r>
      </w:moveFrom>
      <w:del w:id="18490" w:author="pete jones" w:date="2022-01-03T12:19:00Z"/>
      <w:moveFrom w:id="18491" w:author="pete jones" w:date="2022-01-03T12:19:00Z">
        <w:r w:rsidR="00052FFD" w:rsidRPr="00312F59" w:rsidDel="00901B80">
          <w:fldChar w:fldCharType="separate"/>
        </w:r>
        <w:r w:rsidR="00DD384C" w:rsidRPr="00FF6A71" w:rsidDel="00901B80">
          <w:t xml:space="preserve">Figure </w:t>
        </w:r>
        <w:r w:rsidR="00DD384C" w:rsidRPr="00FF6A71" w:rsidDel="00901B80">
          <w:rPr>
            <w:noProof/>
          </w:rPr>
          <w:t>6</w:t>
        </w:r>
        <w:r w:rsidR="00DD384C" w:rsidRPr="00FF6A71" w:rsidDel="00901B80">
          <w:noBreakHyphen/>
        </w:r>
        <w:r w:rsidR="00DD384C" w:rsidRPr="00FF6A71" w:rsidDel="00901B80">
          <w:rPr>
            <w:noProof/>
          </w:rPr>
          <w:t>24</w:t>
        </w:r>
        <w:r w:rsidR="00052FFD" w:rsidRPr="00312F59" w:rsidDel="00901B80">
          <w:fldChar w:fldCharType="end"/>
        </w:r>
        <w:r w:rsidRPr="00FF6A71" w:rsidDel="00901B80">
          <w:t xml:space="preserve"> is the original file showing all the features in the model-tree parametrically editable within the model editor. The file was then converted to a STEP file and reopened as a converted model, </w:t>
        </w:r>
        <w:r w:rsidRPr="00312F59" w:rsidDel="00901B80">
          <w:fldChar w:fldCharType="begin"/>
        </w:r>
        <w:r w:rsidRPr="00FF6A71" w:rsidDel="00901B80">
          <w:instrText xml:space="preserve"> REF _Ref511463960 \h  \* MERGEFORMAT </w:instrText>
        </w:r>
      </w:moveFrom>
      <w:del w:id="18492" w:author="pete jones" w:date="2022-01-03T12:19:00Z"/>
      <w:moveFrom w:id="18493" w:author="pete jones" w:date="2022-01-03T12:19:00Z">
        <w:r w:rsidRPr="00312F59" w:rsidDel="00901B80">
          <w:fldChar w:fldCharType="separate"/>
        </w:r>
        <w:r w:rsidR="00DD384C" w:rsidRPr="00FF6A71" w:rsidDel="00901B80">
          <w:rPr>
            <w:i/>
            <w:iCs/>
          </w:rPr>
          <w:t>Figure</w:t>
        </w:r>
        <w:r w:rsidR="00DD384C" w:rsidRPr="00FF6A71" w:rsidDel="00901B80">
          <w:t xml:space="preserve"> </w:t>
        </w:r>
        <w:r w:rsidR="00DD384C" w:rsidRPr="00FF6A71" w:rsidDel="00901B80">
          <w:rPr>
            <w:noProof/>
          </w:rPr>
          <w:t>6</w:t>
        </w:r>
        <w:r w:rsidR="00DD384C" w:rsidRPr="00FF6A71" w:rsidDel="00901B80">
          <w:rPr>
            <w:noProof/>
          </w:rPr>
          <w:noBreakHyphen/>
          <w:t>25</w:t>
        </w:r>
        <w:r w:rsidRPr="00312F59" w:rsidDel="00901B80">
          <w:fldChar w:fldCharType="end"/>
        </w:r>
        <w:r w:rsidRPr="00FF6A71" w:rsidDel="00901B80">
          <w:t xml:space="preserve"> , the model-tree has only one feature, the main solid. It is possible to work with this part within an assembly context and even to add other features in a limited manner. The STEP converted part is then subjected to an automatic feature-recognition but as shown in </w:t>
        </w:r>
        <w:r w:rsidRPr="00312F59" w:rsidDel="00901B80">
          <w:fldChar w:fldCharType="begin"/>
        </w:r>
        <w:r w:rsidRPr="00FF6A71" w:rsidDel="00901B80">
          <w:instrText xml:space="preserve"> REF _Ref511463977 \h  \* MERGEFORMAT </w:instrText>
        </w:r>
      </w:moveFrom>
      <w:del w:id="18494" w:author="pete jones" w:date="2022-01-03T12:19:00Z"/>
      <w:moveFrom w:id="18495" w:author="pete jones" w:date="2022-01-03T12:19:00Z">
        <w:r w:rsidRPr="00312F59" w:rsidDel="00901B80">
          <w:fldChar w:fldCharType="separate"/>
        </w:r>
        <w:r w:rsidR="00DD384C" w:rsidRPr="00FF6A71" w:rsidDel="00901B80">
          <w:rPr>
            <w:i/>
            <w:iCs/>
          </w:rPr>
          <w:t>Figure</w:t>
        </w:r>
        <w:r w:rsidR="00DD384C" w:rsidRPr="00FF6A71" w:rsidDel="00901B80">
          <w:t xml:space="preserve"> </w:t>
        </w:r>
        <w:r w:rsidR="00DD384C" w:rsidRPr="00FF6A71" w:rsidDel="00901B80">
          <w:rPr>
            <w:noProof/>
          </w:rPr>
          <w:t>6</w:t>
        </w:r>
        <w:r w:rsidR="00DD384C" w:rsidRPr="00FF6A71" w:rsidDel="00901B80">
          <w:rPr>
            <w:noProof/>
          </w:rPr>
          <w:noBreakHyphen/>
          <w:t>26</w:t>
        </w:r>
        <w:r w:rsidRPr="00312F59" w:rsidDel="00901B80">
          <w:fldChar w:fldCharType="end"/>
        </w:r>
        <w:r w:rsidRPr="00FF6A71" w:rsidDel="00901B80">
          <w:t>this was not that successful. The shell converted to a simple extrusion and had a detrimental effect upon downstream features; indicating that more manual recognition was required.</w:t>
        </w:r>
        <w:bookmarkStart w:id="18496" w:name="_Toc92119841"/>
        <w:bookmarkStart w:id="18497" w:name="_Toc92120183"/>
        <w:bookmarkStart w:id="18498" w:name="_Toc92120524"/>
        <w:bookmarkStart w:id="18499" w:name="_Toc92120862"/>
        <w:bookmarkStart w:id="18500" w:name="_Toc92121203"/>
        <w:bookmarkStart w:id="18501" w:name="_Toc92121544"/>
        <w:bookmarkStart w:id="18502" w:name="_Toc92121890"/>
        <w:bookmarkStart w:id="18503" w:name="_Toc92187582"/>
        <w:bookmarkStart w:id="18504" w:name="_Toc92187925"/>
        <w:bookmarkStart w:id="18505" w:name="_Toc92191312"/>
        <w:bookmarkStart w:id="18506" w:name="_Toc92191779"/>
        <w:bookmarkStart w:id="18507" w:name="_Toc92192247"/>
        <w:bookmarkStart w:id="18508" w:name="_Toc92192632"/>
        <w:bookmarkStart w:id="18509" w:name="_Toc92193018"/>
        <w:bookmarkStart w:id="18510" w:name="_Toc92193379"/>
        <w:bookmarkStart w:id="18511" w:name="_Toc92193753"/>
        <w:bookmarkStart w:id="18512" w:name="_Toc92194099"/>
        <w:bookmarkStart w:id="18513" w:name="_Toc92194552"/>
        <w:bookmarkStart w:id="18514" w:name="_Toc92194920"/>
        <w:bookmarkStart w:id="18515" w:name="_Toc92195268"/>
        <w:bookmarkStart w:id="18516" w:name="_Toc92198179"/>
        <w:bookmarkStart w:id="18517" w:name="_Toc92200727"/>
        <w:bookmarkStart w:id="18518" w:name="_Toc92201657"/>
        <w:bookmarkStart w:id="18519" w:name="_Toc92207981"/>
        <w:bookmarkStart w:id="18520" w:name="_Toc92373807"/>
        <w:bookmarkStart w:id="18521" w:name="_Toc92375205"/>
        <w:bookmarkStart w:id="18522" w:name="_Toc92375848"/>
        <w:bookmarkStart w:id="18523" w:name="_Toc92813556"/>
        <w:bookmarkStart w:id="18524" w:name="_Toc92962778"/>
        <w:bookmarkStart w:id="18525" w:name="_Toc93130498"/>
        <w:bookmarkStart w:id="18526" w:name="_Toc94535454"/>
        <w:bookmarkStart w:id="18527" w:name="_Toc94628760"/>
        <w:bookmarkStart w:id="18528" w:name="_Toc95140030"/>
        <w:bookmarkStart w:id="18529" w:name="_Toc95231828"/>
        <w:bookmarkStart w:id="18530" w:name="_Toc97115126"/>
        <w:bookmarkStart w:id="18531" w:name="_Toc98086562"/>
        <w:bookmarkStart w:id="18532" w:name="_Toc98332798"/>
        <w:bookmarkStart w:id="18533" w:name="_Toc98333437"/>
        <w:bookmarkStart w:id="18534" w:name="_Toc98341763"/>
        <w:bookmarkStart w:id="18535" w:name="_Toc98345155"/>
        <w:bookmarkStart w:id="18536" w:name="_Toc98345682"/>
        <w:bookmarkStart w:id="18537" w:name="_Toc98346206"/>
        <w:bookmarkStart w:id="18538" w:name="_Toc98346764"/>
        <w:bookmarkStart w:id="18539" w:name="_Toc98347204"/>
        <w:bookmarkStart w:id="18540" w:name="_Toc98347644"/>
        <w:bookmarkStart w:id="18541" w:name="_Toc99536929"/>
        <w:bookmarkStart w:id="18542" w:name="_Toc99719055"/>
        <w:bookmarkStart w:id="18543" w:name="_Toc99969712"/>
        <w:bookmarkEnd w:id="18496"/>
        <w:bookmarkEnd w:id="18497"/>
        <w:bookmarkEnd w:id="18498"/>
        <w:bookmarkEnd w:id="18499"/>
        <w:bookmarkEnd w:id="18500"/>
        <w:bookmarkEnd w:id="18501"/>
        <w:bookmarkEnd w:id="18502"/>
        <w:bookmarkEnd w:id="18503"/>
        <w:bookmarkEnd w:id="18504"/>
        <w:bookmarkEnd w:id="18505"/>
        <w:bookmarkEnd w:id="18506"/>
        <w:bookmarkEnd w:id="18507"/>
        <w:bookmarkEnd w:id="18508"/>
        <w:bookmarkEnd w:id="18509"/>
        <w:bookmarkEnd w:id="18510"/>
        <w:bookmarkEnd w:id="18511"/>
        <w:bookmarkEnd w:id="18512"/>
        <w:bookmarkEnd w:id="18513"/>
        <w:bookmarkEnd w:id="18514"/>
        <w:bookmarkEnd w:id="18515"/>
        <w:bookmarkEnd w:id="18516"/>
        <w:bookmarkEnd w:id="18517"/>
        <w:bookmarkEnd w:id="18518"/>
        <w:bookmarkEnd w:id="18519"/>
        <w:bookmarkEnd w:id="18520"/>
        <w:bookmarkEnd w:id="18521"/>
        <w:bookmarkEnd w:id="18522"/>
        <w:bookmarkEnd w:id="18523"/>
        <w:bookmarkEnd w:id="18524"/>
        <w:bookmarkEnd w:id="18525"/>
        <w:bookmarkEnd w:id="18526"/>
        <w:bookmarkEnd w:id="18527"/>
        <w:bookmarkEnd w:id="18528"/>
        <w:bookmarkEnd w:id="18529"/>
        <w:bookmarkEnd w:id="18530"/>
        <w:bookmarkEnd w:id="18531"/>
        <w:bookmarkEnd w:id="18532"/>
        <w:bookmarkEnd w:id="18533"/>
        <w:bookmarkEnd w:id="18534"/>
        <w:bookmarkEnd w:id="18535"/>
        <w:bookmarkEnd w:id="18536"/>
        <w:bookmarkEnd w:id="18537"/>
        <w:bookmarkEnd w:id="18538"/>
        <w:bookmarkEnd w:id="18539"/>
        <w:bookmarkEnd w:id="18540"/>
        <w:bookmarkEnd w:id="18541"/>
        <w:bookmarkEnd w:id="18542"/>
        <w:bookmarkEnd w:id="18543"/>
      </w:moveFrom>
    </w:p>
    <w:p w14:paraId="53B93C50" w14:textId="79670F37" w:rsidR="00FF153E" w:rsidRPr="00FF6A71" w:rsidDel="00901B80" w:rsidRDefault="1447985E" w:rsidP="00FF153E">
      <w:pPr>
        <w:jc w:val="center"/>
        <w:rPr>
          <w:moveFrom w:id="18544" w:author="pete jones" w:date="2022-01-03T12:19:00Z"/>
        </w:rPr>
      </w:pPr>
      <w:moveFrom w:id="18545" w:author="pete jones" w:date="2022-01-03T12:19:00Z">
        <w:r w:rsidRPr="00C15005" w:rsidDel="00901B80">
          <w:rPr>
            <w:noProof/>
          </w:rPr>
          <w:drawing>
            <wp:inline distT="0" distB="0" distL="0" distR="0" wp14:anchorId="044BA7DA" wp14:editId="6573010D">
              <wp:extent cx="5403272" cy="2958024"/>
              <wp:effectExtent l="0" t="0" r="698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139">
                        <a:extLst>
                          <a:ext uri="{28A0092B-C50C-407E-A947-70E740481C1C}">
                            <a14:useLocalDpi xmlns:a14="http://schemas.microsoft.com/office/drawing/2010/main" val="0"/>
                          </a:ext>
                        </a:extLst>
                      </a:blip>
                      <a:stretch>
                        <a:fillRect/>
                      </a:stretch>
                    </pic:blipFill>
                    <pic:spPr>
                      <a:xfrm>
                        <a:off x="0" y="0"/>
                        <a:ext cx="5403272" cy="2958024"/>
                      </a:xfrm>
                      <a:prstGeom prst="rect">
                        <a:avLst/>
                      </a:prstGeom>
                    </pic:spPr>
                  </pic:pic>
                </a:graphicData>
              </a:graphic>
            </wp:inline>
          </w:drawing>
        </w:r>
        <w:bookmarkStart w:id="18546" w:name="_Toc92119842"/>
        <w:bookmarkStart w:id="18547" w:name="_Toc92120184"/>
        <w:bookmarkStart w:id="18548" w:name="_Toc92120525"/>
        <w:bookmarkStart w:id="18549" w:name="_Toc92120863"/>
        <w:bookmarkStart w:id="18550" w:name="_Toc92121204"/>
        <w:bookmarkStart w:id="18551" w:name="_Toc92121545"/>
        <w:bookmarkStart w:id="18552" w:name="_Toc92121891"/>
        <w:bookmarkStart w:id="18553" w:name="_Toc92187583"/>
        <w:bookmarkStart w:id="18554" w:name="_Toc92187926"/>
        <w:bookmarkStart w:id="18555" w:name="_Toc92191313"/>
        <w:bookmarkStart w:id="18556" w:name="_Toc92191780"/>
        <w:bookmarkStart w:id="18557" w:name="_Toc92192248"/>
        <w:bookmarkStart w:id="18558" w:name="_Toc92192633"/>
        <w:bookmarkStart w:id="18559" w:name="_Toc92193019"/>
        <w:bookmarkStart w:id="18560" w:name="_Toc92193380"/>
        <w:bookmarkStart w:id="18561" w:name="_Toc92193754"/>
        <w:bookmarkStart w:id="18562" w:name="_Toc92194100"/>
        <w:bookmarkStart w:id="18563" w:name="_Toc92194553"/>
        <w:bookmarkStart w:id="18564" w:name="_Toc92194921"/>
        <w:bookmarkStart w:id="18565" w:name="_Toc92195269"/>
        <w:bookmarkStart w:id="18566" w:name="_Toc92198180"/>
        <w:bookmarkStart w:id="18567" w:name="_Toc92200728"/>
        <w:bookmarkStart w:id="18568" w:name="_Toc92201658"/>
        <w:bookmarkStart w:id="18569" w:name="_Toc92207982"/>
        <w:bookmarkStart w:id="18570" w:name="_Toc92373808"/>
        <w:bookmarkStart w:id="18571" w:name="_Toc92375206"/>
        <w:bookmarkStart w:id="18572" w:name="_Toc92375849"/>
        <w:bookmarkStart w:id="18573" w:name="_Toc92813557"/>
        <w:bookmarkStart w:id="18574" w:name="_Toc92962779"/>
        <w:bookmarkStart w:id="18575" w:name="_Toc93130499"/>
        <w:bookmarkStart w:id="18576" w:name="_Toc94535455"/>
        <w:bookmarkStart w:id="18577" w:name="_Toc94628761"/>
        <w:bookmarkStart w:id="18578" w:name="_Toc95140031"/>
        <w:bookmarkStart w:id="18579" w:name="_Toc95231829"/>
        <w:bookmarkStart w:id="18580" w:name="_Toc97115127"/>
        <w:bookmarkStart w:id="18581" w:name="_Toc98086563"/>
        <w:bookmarkStart w:id="18582" w:name="_Toc98332799"/>
        <w:bookmarkStart w:id="18583" w:name="_Toc98333438"/>
        <w:bookmarkStart w:id="18584" w:name="_Toc98341764"/>
        <w:bookmarkStart w:id="18585" w:name="_Toc98345156"/>
        <w:bookmarkStart w:id="18586" w:name="_Toc98345683"/>
        <w:bookmarkStart w:id="18587" w:name="_Toc98346207"/>
        <w:bookmarkStart w:id="18588" w:name="_Toc98346765"/>
        <w:bookmarkStart w:id="18589" w:name="_Toc98347205"/>
        <w:bookmarkStart w:id="18590" w:name="_Toc98347645"/>
        <w:bookmarkStart w:id="18591" w:name="_Toc99536930"/>
        <w:bookmarkStart w:id="18592" w:name="_Toc99719056"/>
        <w:bookmarkStart w:id="18593" w:name="_Toc99969713"/>
        <w:bookmarkEnd w:id="18546"/>
        <w:bookmarkEnd w:id="18547"/>
        <w:bookmarkEnd w:id="18548"/>
        <w:bookmarkEnd w:id="18549"/>
        <w:bookmarkEnd w:id="18550"/>
        <w:bookmarkEnd w:id="18551"/>
        <w:bookmarkEnd w:id="18552"/>
        <w:bookmarkEnd w:id="18553"/>
        <w:bookmarkEnd w:id="18554"/>
        <w:bookmarkEnd w:id="18555"/>
        <w:bookmarkEnd w:id="18556"/>
        <w:bookmarkEnd w:id="18557"/>
        <w:bookmarkEnd w:id="18558"/>
        <w:bookmarkEnd w:id="18559"/>
        <w:bookmarkEnd w:id="18560"/>
        <w:bookmarkEnd w:id="18561"/>
        <w:bookmarkEnd w:id="18562"/>
        <w:bookmarkEnd w:id="18563"/>
        <w:bookmarkEnd w:id="18564"/>
        <w:bookmarkEnd w:id="18565"/>
        <w:bookmarkEnd w:id="18566"/>
        <w:bookmarkEnd w:id="18567"/>
        <w:bookmarkEnd w:id="18568"/>
        <w:bookmarkEnd w:id="18569"/>
        <w:bookmarkEnd w:id="18570"/>
        <w:bookmarkEnd w:id="18571"/>
        <w:bookmarkEnd w:id="18572"/>
        <w:bookmarkEnd w:id="18573"/>
        <w:bookmarkEnd w:id="18574"/>
        <w:bookmarkEnd w:id="18575"/>
        <w:bookmarkEnd w:id="18576"/>
        <w:bookmarkEnd w:id="18577"/>
        <w:bookmarkEnd w:id="18578"/>
        <w:bookmarkEnd w:id="18579"/>
        <w:bookmarkEnd w:id="18580"/>
        <w:bookmarkEnd w:id="18581"/>
        <w:bookmarkEnd w:id="18582"/>
        <w:bookmarkEnd w:id="18583"/>
        <w:bookmarkEnd w:id="18584"/>
        <w:bookmarkEnd w:id="18585"/>
        <w:bookmarkEnd w:id="18586"/>
        <w:bookmarkEnd w:id="18587"/>
        <w:bookmarkEnd w:id="18588"/>
        <w:bookmarkEnd w:id="18589"/>
        <w:bookmarkEnd w:id="18590"/>
        <w:bookmarkEnd w:id="18591"/>
        <w:bookmarkEnd w:id="18592"/>
        <w:bookmarkEnd w:id="18593"/>
      </w:moveFrom>
    </w:p>
    <w:p w14:paraId="5527C6CF" w14:textId="6A4A6F1D" w:rsidR="00FF153E" w:rsidRPr="007C0DAF" w:rsidDel="00901B80" w:rsidRDefault="00FF153E" w:rsidP="0005709C">
      <w:pPr>
        <w:pStyle w:val="TOCHeading"/>
        <w:jc w:val="center"/>
        <w:rPr>
          <w:moveFrom w:id="18594" w:author="pete jones" w:date="2022-01-03T12:19:00Z"/>
          <w:lang w:val="en-GB"/>
        </w:rPr>
      </w:pPr>
      <w:bookmarkStart w:id="18595" w:name="_Toc511736841"/>
      <w:bookmarkStart w:id="18596" w:name="_Toc12347246"/>
      <w:bookmarkStart w:id="18597" w:name="_Toc68162293"/>
      <w:moveFrom w:id="18598"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24</w:t>
        </w:r>
        <w:r w:rsidRPr="00255624" w:rsidDel="00901B80">
          <w:fldChar w:fldCharType="end"/>
        </w:r>
        <w:r w:rsidRPr="00255624" w:rsidDel="00901B80">
          <w:rPr>
            <w:lang w:val="en-GB"/>
          </w:rPr>
          <w:t xml:space="preserve">:Feature rich </w:t>
        </w:r>
        <w:bookmarkEnd w:id="18595"/>
        <w:bookmarkEnd w:id="18596"/>
        <w:r w:rsidR="002F39F3" w:rsidRPr="00255624" w:rsidDel="00901B80">
          <w:rPr>
            <w:lang w:val="en-GB"/>
          </w:rPr>
          <w:t>original.</w:t>
        </w:r>
        <w:bookmarkStart w:id="18599" w:name="_Toc92119843"/>
        <w:bookmarkStart w:id="18600" w:name="_Toc92120185"/>
        <w:bookmarkStart w:id="18601" w:name="_Toc92120526"/>
        <w:bookmarkStart w:id="18602" w:name="_Toc92120864"/>
        <w:bookmarkStart w:id="18603" w:name="_Toc92121205"/>
        <w:bookmarkStart w:id="18604" w:name="_Toc92121546"/>
        <w:bookmarkStart w:id="18605" w:name="_Toc92121892"/>
        <w:bookmarkStart w:id="18606" w:name="_Toc92187584"/>
        <w:bookmarkStart w:id="18607" w:name="_Toc92187927"/>
        <w:bookmarkStart w:id="18608" w:name="_Toc92191314"/>
        <w:bookmarkStart w:id="18609" w:name="_Toc92191781"/>
        <w:bookmarkStart w:id="18610" w:name="_Toc92192249"/>
        <w:bookmarkStart w:id="18611" w:name="_Toc92192634"/>
        <w:bookmarkStart w:id="18612" w:name="_Toc92193020"/>
        <w:bookmarkStart w:id="18613" w:name="_Toc92193381"/>
        <w:bookmarkStart w:id="18614" w:name="_Toc92193755"/>
        <w:bookmarkStart w:id="18615" w:name="_Toc92194101"/>
        <w:bookmarkStart w:id="18616" w:name="_Toc92194554"/>
        <w:bookmarkStart w:id="18617" w:name="_Toc92194922"/>
        <w:bookmarkStart w:id="18618" w:name="_Toc92195270"/>
        <w:bookmarkStart w:id="18619" w:name="_Toc92198181"/>
        <w:bookmarkStart w:id="18620" w:name="_Toc92200729"/>
        <w:bookmarkStart w:id="18621" w:name="_Toc92201659"/>
        <w:bookmarkStart w:id="18622" w:name="_Toc92207983"/>
        <w:bookmarkStart w:id="18623" w:name="_Toc92373809"/>
        <w:bookmarkStart w:id="18624" w:name="_Toc92375207"/>
        <w:bookmarkStart w:id="18625" w:name="_Toc92375850"/>
        <w:bookmarkStart w:id="18626" w:name="_Toc92813558"/>
        <w:bookmarkStart w:id="18627" w:name="_Toc92962780"/>
        <w:bookmarkStart w:id="18628" w:name="_Toc93130500"/>
        <w:bookmarkStart w:id="18629" w:name="_Toc94535456"/>
        <w:bookmarkStart w:id="18630" w:name="_Toc94628762"/>
        <w:bookmarkStart w:id="18631" w:name="_Toc95140032"/>
        <w:bookmarkStart w:id="18632" w:name="_Toc95231830"/>
        <w:bookmarkStart w:id="18633" w:name="_Toc97115128"/>
        <w:bookmarkStart w:id="18634" w:name="_Toc98086564"/>
        <w:bookmarkStart w:id="18635" w:name="_Toc98332800"/>
        <w:bookmarkStart w:id="18636" w:name="_Toc98333439"/>
        <w:bookmarkStart w:id="18637" w:name="_Toc98341765"/>
        <w:bookmarkStart w:id="18638" w:name="_Toc98345157"/>
        <w:bookmarkStart w:id="18639" w:name="_Toc98345684"/>
        <w:bookmarkStart w:id="18640" w:name="_Toc98346208"/>
        <w:bookmarkStart w:id="18641" w:name="_Toc98346766"/>
        <w:bookmarkStart w:id="18642" w:name="_Toc98347206"/>
        <w:bookmarkStart w:id="18643" w:name="_Toc98347646"/>
        <w:bookmarkStart w:id="18644" w:name="_Toc99536931"/>
        <w:bookmarkStart w:id="18645" w:name="_Toc99719057"/>
        <w:bookmarkStart w:id="18646" w:name="_Toc99969714"/>
        <w:bookmarkEnd w:id="18597"/>
        <w:bookmarkEnd w:id="18599"/>
        <w:bookmarkEnd w:id="18600"/>
        <w:bookmarkEnd w:id="18601"/>
        <w:bookmarkEnd w:id="18602"/>
        <w:bookmarkEnd w:id="18603"/>
        <w:bookmarkEnd w:id="18604"/>
        <w:bookmarkEnd w:id="18605"/>
        <w:bookmarkEnd w:id="18606"/>
        <w:bookmarkEnd w:id="18607"/>
        <w:bookmarkEnd w:id="18608"/>
        <w:bookmarkEnd w:id="18609"/>
        <w:bookmarkEnd w:id="18610"/>
        <w:bookmarkEnd w:id="18611"/>
        <w:bookmarkEnd w:id="18612"/>
        <w:bookmarkEnd w:id="18613"/>
        <w:bookmarkEnd w:id="18614"/>
        <w:bookmarkEnd w:id="18615"/>
        <w:bookmarkEnd w:id="18616"/>
        <w:bookmarkEnd w:id="18617"/>
        <w:bookmarkEnd w:id="18618"/>
        <w:bookmarkEnd w:id="18619"/>
        <w:bookmarkEnd w:id="18620"/>
        <w:bookmarkEnd w:id="18621"/>
        <w:bookmarkEnd w:id="18622"/>
        <w:bookmarkEnd w:id="18623"/>
        <w:bookmarkEnd w:id="18624"/>
        <w:bookmarkEnd w:id="18625"/>
        <w:bookmarkEnd w:id="18626"/>
        <w:bookmarkEnd w:id="18627"/>
        <w:bookmarkEnd w:id="18628"/>
        <w:bookmarkEnd w:id="18629"/>
        <w:bookmarkEnd w:id="18630"/>
        <w:bookmarkEnd w:id="18631"/>
        <w:bookmarkEnd w:id="18632"/>
        <w:bookmarkEnd w:id="18633"/>
        <w:bookmarkEnd w:id="18634"/>
        <w:bookmarkEnd w:id="18635"/>
        <w:bookmarkEnd w:id="18636"/>
        <w:bookmarkEnd w:id="18637"/>
        <w:bookmarkEnd w:id="18638"/>
        <w:bookmarkEnd w:id="18639"/>
        <w:bookmarkEnd w:id="18640"/>
        <w:bookmarkEnd w:id="18641"/>
        <w:bookmarkEnd w:id="18642"/>
        <w:bookmarkEnd w:id="18643"/>
        <w:bookmarkEnd w:id="18644"/>
        <w:bookmarkEnd w:id="18645"/>
        <w:bookmarkEnd w:id="18646"/>
      </w:moveFrom>
    </w:p>
    <w:p w14:paraId="74FD8F7E" w14:textId="75723474" w:rsidR="00FF153E" w:rsidRPr="00FF6A71" w:rsidDel="00901B80" w:rsidRDefault="1447985E" w:rsidP="00FF153E">
      <w:pPr>
        <w:jc w:val="center"/>
        <w:rPr>
          <w:moveFrom w:id="18647" w:author="pete jones" w:date="2022-01-03T12:19:00Z"/>
        </w:rPr>
      </w:pPr>
      <w:moveFrom w:id="18648" w:author="pete jones" w:date="2022-01-03T12:19:00Z">
        <w:r w:rsidRPr="00C15005" w:rsidDel="00901B80">
          <w:rPr>
            <w:noProof/>
          </w:rPr>
          <w:drawing>
            <wp:inline distT="0" distB="0" distL="0" distR="0" wp14:anchorId="3E76C4A4" wp14:editId="6D62A8C2">
              <wp:extent cx="5314209" cy="2864519"/>
              <wp:effectExtent l="0" t="0" r="127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140">
                        <a:extLst>
                          <a:ext uri="{28A0092B-C50C-407E-A947-70E740481C1C}">
                            <a14:useLocalDpi xmlns:a14="http://schemas.microsoft.com/office/drawing/2010/main" val="0"/>
                          </a:ext>
                        </a:extLst>
                      </a:blip>
                      <a:stretch>
                        <a:fillRect/>
                      </a:stretch>
                    </pic:blipFill>
                    <pic:spPr>
                      <a:xfrm>
                        <a:off x="0" y="0"/>
                        <a:ext cx="5314209" cy="2864519"/>
                      </a:xfrm>
                      <a:prstGeom prst="rect">
                        <a:avLst/>
                      </a:prstGeom>
                    </pic:spPr>
                  </pic:pic>
                </a:graphicData>
              </a:graphic>
            </wp:inline>
          </w:drawing>
        </w:r>
        <w:bookmarkStart w:id="18649" w:name="_Toc92119844"/>
        <w:bookmarkStart w:id="18650" w:name="_Toc92120186"/>
        <w:bookmarkStart w:id="18651" w:name="_Toc92120527"/>
        <w:bookmarkStart w:id="18652" w:name="_Toc92120865"/>
        <w:bookmarkStart w:id="18653" w:name="_Toc92121206"/>
        <w:bookmarkStart w:id="18654" w:name="_Toc92121547"/>
        <w:bookmarkStart w:id="18655" w:name="_Toc92121893"/>
        <w:bookmarkStart w:id="18656" w:name="_Toc92187585"/>
        <w:bookmarkStart w:id="18657" w:name="_Toc92187928"/>
        <w:bookmarkStart w:id="18658" w:name="_Toc92191315"/>
        <w:bookmarkStart w:id="18659" w:name="_Toc92191782"/>
        <w:bookmarkStart w:id="18660" w:name="_Toc92192250"/>
        <w:bookmarkStart w:id="18661" w:name="_Toc92192635"/>
        <w:bookmarkStart w:id="18662" w:name="_Toc92193021"/>
        <w:bookmarkStart w:id="18663" w:name="_Toc92193382"/>
        <w:bookmarkStart w:id="18664" w:name="_Toc92193756"/>
        <w:bookmarkStart w:id="18665" w:name="_Toc92194102"/>
        <w:bookmarkStart w:id="18666" w:name="_Toc92194555"/>
        <w:bookmarkStart w:id="18667" w:name="_Toc92194923"/>
        <w:bookmarkStart w:id="18668" w:name="_Toc92195271"/>
        <w:bookmarkStart w:id="18669" w:name="_Toc92198182"/>
        <w:bookmarkStart w:id="18670" w:name="_Toc92200730"/>
        <w:bookmarkStart w:id="18671" w:name="_Toc92201660"/>
        <w:bookmarkStart w:id="18672" w:name="_Toc92207984"/>
        <w:bookmarkStart w:id="18673" w:name="_Toc92373810"/>
        <w:bookmarkStart w:id="18674" w:name="_Toc92375208"/>
        <w:bookmarkStart w:id="18675" w:name="_Toc92375851"/>
        <w:bookmarkStart w:id="18676" w:name="_Toc92813559"/>
        <w:bookmarkStart w:id="18677" w:name="_Toc92962781"/>
        <w:bookmarkStart w:id="18678" w:name="_Toc93130501"/>
        <w:bookmarkStart w:id="18679" w:name="_Toc94535457"/>
        <w:bookmarkStart w:id="18680" w:name="_Toc94628763"/>
        <w:bookmarkStart w:id="18681" w:name="_Toc95140033"/>
        <w:bookmarkStart w:id="18682" w:name="_Toc95231831"/>
        <w:bookmarkStart w:id="18683" w:name="_Toc97115129"/>
        <w:bookmarkStart w:id="18684" w:name="_Toc98086565"/>
        <w:bookmarkStart w:id="18685" w:name="_Toc98332801"/>
        <w:bookmarkStart w:id="18686" w:name="_Toc98333440"/>
        <w:bookmarkStart w:id="18687" w:name="_Toc98341766"/>
        <w:bookmarkStart w:id="18688" w:name="_Toc98345158"/>
        <w:bookmarkStart w:id="18689" w:name="_Toc98345685"/>
        <w:bookmarkStart w:id="18690" w:name="_Toc98346209"/>
        <w:bookmarkStart w:id="18691" w:name="_Toc98346767"/>
        <w:bookmarkStart w:id="18692" w:name="_Toc98347207"/>
        <w:bookmarkStart w:id="18693" w:name="_Toc98347647"/>
        <w:bookmarkStart w:id="18694" w:name="_Toc99536932"/>
        <w:bookmarkStart w:id="18695" w:name="_Toc99719058"/>
        <w:bookmarkStart w:id="18696" w:name="_Toc99969715"/>
        <w:bookmarkEnd w:id="18649"/>
        <w:bookmarkEnd w:id="18650"/>
        <w:bookmarkEnd w:id="18651"/>
        <w:bookmarkEnd w:id="18652"/>
        <w:bookmarkEnd w:id="18653"/>
        <w:bookmarkEnd w:id="18654"/>
        <w:bookmarkEnd w:id="18655"/>
        <w:bookmarkEnd w:id="18656"/>
        <w:bookmarkEnd w:id="18657"/>
        <w:bookmarkEnd w:id="18658"/>
        <w:bookmarkEnd w:id="18659"/>
        <w:bookmarkEnd w:id="18660"/>
        <w:bookmarkEnd w:id="18661"/>
        <w:bookmarkEnd w:id="18662"/>
        <w:bookmarkEnd w:id="18663"/>
        <w:bookmarkEnd w:id="18664"/>
        <w:bookmarkEnd w:id="18665"/>
        <w:bookmarkEnd w:id="18666"/>
        <w:bookmarkEnd w:id="18667"/>
        <w:bookmarkEnd w:id="18668"/>
        <w:bookmarkEnd w:id="18669"/>
        <w:bookmarkEnd w:id="18670"/>
        <w:bookmarkEnd w:id="18671"/>
        <w:bookmarkEnd w:id="18672"/>
        <w:bookmarkEnd w:id="18673"/>
        <w:bookmarkEnd w:id="18674"/>
        <w:bookmarkEnd w:id="18675"/>
        <w:bookmarkEnd w:id="18676"/>
        <w:bookmarkEnd w:id="18677"/>
        <w:bookmarkEnd w:id="18678"/>
        <w:bookmarkEnd w:id="18679"/>
        <w:bookmarkEnd w:id="18680"/>
        <w:bookmarkEnd w:id="18681"/>
        <w:bookmarkEnd w:id="18682"/>
        <w:bookmarkEnd w:id="18683"/>
        <w:bookmarkEnd w:id="18684"/>
        <w:bookmarkEnd w:id="18685"/>
        <w:bookmarkEnd w:id="18686"/>
        <w:bookmarkEnd w:id="18687"/>
        <w:bookmarkEnd w:id="18688"/>
        <w:bookmarkEnd w:id="18689"/>
        <w:bookmarkEnd w:id="18690"/>
        <w:bookmarkEnd w:id="18691"/>
        <w:bookmarkEnd w:id="18692"/>
        <w:bookmarkEnd w:id="18693"/>
        <w:bookmarkEnd w:id="18694"/>
        <w:bookmarkEnd w:id="18695"/>
        <w:bookmarkEnd w:id="18696"/>
      </w:moveFrom>
    </w:p>
    <w:p w14:paraId="72E50EC1" w14:textId="6C36EE56" w:rsidR="00FF153E" w:rsidRPr="007C0DAF" w:rsidDel="00901B80" w:rsidRDefault="00FF153E" w:rsidP="0005709C">
      <w:pPr>
        <w:pStyle w:val="TOCHeading"/>
        <w:jc w:val="center"/>
        <w:rPr>
          <w:moveFrom w:id="18697" w:author="pete jones" w:date="2022-01-03T12:19:00Z"/>
          <w:lang w:val="en-GB"/>
        </w:rPr>
      </w:pPr>
      <w:bookmarkStart w:id="18698" w:name="_Toc511736842"/>
      <w:bookmarkStart w:id="18699" w:name="_Toc12347247"/>
      <w:bookmarkStart w:id="18700" w:name="_Toc68162294"/>
      <w:moveFrom w:id="18701"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25</w:t>
        </w:r>
        <w:r w:rsidRPr="00255624" w:rsidDel="00901B80">
          <w:fldChar w:fldCharType="end"/>
        </w:r>
        <w:r w:rsidRPr="00255624" w:rsidDel="00901B80">
          <w:rPr>
            <w:lang w:val="en-GB"/>
          </w:rPr>
          <w:t>:STEP converted "Dumb-</w:t>
        </w:r>
        <w:bookmarkEnd w:id="18698"/>
        <w:bookmarkEnd w:id="18699"/>
        <w:r w:rsidR="002F39F3" w:rsidRPr="00255624" w:rsidDel="00901B80">
          <w:rPr>
            <w:lang w:val="en-GB"/>
          </w:rPr>
          <w:t>Solid”.</w:t>
        </w:r>
        <w:bookmarkStart w:id="18702" w:name="_Toc92119845"/>
        <w:bookmarkStart w:id="18703" w:name="_Toc92120187"/>
        <w:bookmarkStart w:id="18704" w:name="_Toc92120528"/>
        <w:bookmarkStart w:id="18705" w:name="_Toc92120866"/>
        <w:bookmarkStart w:id="18706" w:name="_Toc92121207"/>
        <w:bookmarkStart w:id="18707" w:name="_Toc92121548"/>
        <w:bookmarkStart w:id="18708" w:name="_Toc92121894"/>
        <w:bookmarkStart w:id="18709" w:name="_Toc92187586"/>
        <w:bookmarkStart w:id="18710" w:name="_Toc92187929"/>
        <w:bookmarkStart w:id="18711" w:name="_Toc92191316"/>
        <w:bookmarkStart w:id="18712" w:name="_Toc92191783"/>
        <w:bookmarkStart w:id="18713" w:name="_Toc92192251"/>
        <w:bookmarkStart w:id="18714" w:name="_Toc92192636"/>
        <w:bookmarkStart w:id="18715" w:name="_Toc92193022"/>
        <w:bookmarkStart w:id="18716" w:name="_Toc92193383"/>
        <w:bookmarkStart w:id="18717" w:name="_Toc92193757"/>
        <w:bookmarkStart w:id="18718" w:name="_Toc92194103"/>
        <w:bookmarkStart w:id="18719" w:name="_Toc92194556"/>
        <w:bookmarkStart w:id="18720" w:name="_Toc92194924"/>
        <w:bookmarkStart w:id="18721" w:name="_Toc92195272"/>
        <w:bookmarkStart w:id="18722" w:name="_Toc92198183"/>
        <w:bookmarkStart w:id="18723" w:name="_Toc92200731"/>
        <w:bookmarkStart w:id="18724" w:name="_Toc92201661"/>
        <w:bookmarkStart w:id="18725" w:name="_Toc92207985"/>
        <w:bookmarkStart w:id="18726" w:name="_Toc92373811"/>
        <w:bookmarkStart w:id="18727" w:name="_Toc92375209"/>
        <w:bookmarkStart w:id="18728" w:name="_Toc92375852"/>
        <w:bookmarkStart w:id="18729" w:name="_Toc92813560"/>
        <w:bookmarkStart w:id="18730" w:name="_Toc92962782"/>
        <w:bookmarkStart w:id="18731" w:name="_Toc93130502"/>
        <w:bookmarkStart w:id="18732" w:name="_Toc94535458"/>
        <w:bookmarkStart w:id="18733" w:name="_Toc94628764"/>
        <w:bookmarkStart w:id="18734" w:name="_Toc95140034"/>
        <w:bookmarkStart w:id="18735" w:name="_Toc95231832"/>
        <w:bookmarkStart w:id="18736" w:name="_Toc97115130"/>
        <w:bookmarkStart w:id="18737" w:name="_Toc98086566"/>
        <w:bookmarkStart w:id="18738" w:name="_Toc98332802"/>
        <w:bookmarkStart w:id="18739" w:name="_Toc98333441"/>
        <w:bookmarkStart w:id="18740" w:name="_Toc98341767"/>
        <w:bookmarkStart w:id="18741" w:name="_Toc98345159"/>
        <w:bookmarkStart w:id="18742" w:name="_Toc98345686"/>
        <w:bookmarkStart w:id="18743" w:name="_Toc98346210"/>
        <w:bookmarkStart w:id="18744" w:name="_Toc98346768"/>
        <w:bookmarkStart w:id="18745" w:name="_Toc98347208"/>
        <w:bookmarkStart w:id="18746" w:name="_Toc98347648"/>
        <w:bookmarkStart w:id="18747" w:name="_Toc99536933"/>
        <w:bookmarkStart w:id="18748" w:name="_Toc99719059"/>
        <w:bookmarkStart w:id="18749" w:name="_Toc99969716"/>
        <w:bookmarkEnd w:id="18700"/>
        <w:bookmarkEnd w:id="18702"/>
        <w:bookmarkEnd w:id="18703"/>
        <w:bookmarkEnd w:id="18704"/>
        <w:bookmarkEnd w:id="18705"/>
        <w:bookmarkEnd w:id="18706"/>
        <w:bookmarkEnd w:id="18707"/>
        <w:bookmarkEnd w:id="18708"/>
        <w:bookmarkEnd w:id="18709"/>
        <w:bookmarkEnd w:id="18710"/>
        <w:bookmarkEnd w:id="18711"/>
        <w:bookmarkEnd w:id="18712"/>
        <w:bookmarkEnd w:id="18713"/>
        <w:bookmarkEnd w:id="18714"/>
        <w:bookmarkEnd w:id="18715"/>
        <w:bookmarkEnd w:id="18716"/>
        <w:bookmarkEnd w:id="18717"/>
        <w:bookmarkEnd w:id="18718"/>
        <w:bookmarkEnd w:id="18719"/>
        <w:bookmarkEnd w:id="18720"/>
        <w:bookmarkEnd w:id="18721"/>
        <w:bookmarkEnd w:id="18722"/>
        <w:bookmarkEnd w:id="18723"/>
        <w:bookmarkEnd w:id="18724"/>
        <w:bookmarkEnd w:id="18725"/>
        <w:bookmarkEnd w:id="18726"/>
        <w:bookmarkEnd w:id="18727"/>
        <w:bookmarkEnd w:id="18728"/>
        <w:bookmarkEnd w:id="18729"/>
        <w:bookmarkEnd w:id="18730"/>
        <w:bookmarkEnd w:id="18731"/>
        <w:bookmarkEnd w:id="18732"/>
        <w:bookmarkEnd w:id="18733"/>
        <w:bookmarkEnd w:id="18734"/>
        <w:bookmarkEnd w:id="18735"/>
        <w:bookmarkEnd w:id="18736"/>
        <w:bookmarkEnd w:id="18737"/>
        <w:bookmarkEnd w:id="18738"/>
        <w:bookmarkEnd w:id="18739"/>
        <w:bookmarkEnd w:id="18740"/>
        <w:bookmarkEnd w:id="18741"/>
        <w:bookmarkEnd w:id="18742"/>
        <w:bookmarkEnd w:id="18743"/>
        <w:bookmarkEnd w:id="18744"/>
        <w:bookmarkEnd w:id="18745"/>
        <w:bookmarkEnd w:id="18746"/>
        <w:bookmarkEnd w:id="18747"/>
        <w:bookmarkEnd w:id="18748"/>
        <w:bookmarkEnd w:id="18749"/>
      </w:moveFrom>
    </w:p>
    <w:p w14:paraId="463AD22C" w14:textId="04A01445" w:rsidR="00FF153E" w:rsidRPr="00FF6A71" w:rsidDel="00901B80" w:rsidRDefault="1447985E" w:rsidP="00FF153E">
      <w:pPr>
        <w:jc w:val="center"/>
        <w:rPr>
          <w:moveFrom w:id="18750" w:author="pete jones" w:date="2022-01-03T12:19:00Z"/>
        </w:rPr>
      </w:pPr>
      <w:moveFrom w:id="18751" w:author="pete jones" w:date="2022-01-03T12:19:00Z">
        <w:r w:rsidRPr="00C15005" w:rsidDel="00901B80">
          <w:rPr>
            <w:noProof/>
          </w:rPr>
          <w:drawing>
            <wp:inline distT="0" distB="0" distL="0" distR="0" wp14:anchorId="599DAEA3" wp14:editId="11417617">
              <wp:extent cx="5296397" cy="3755932"/>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141">
                        <a:extLst>
                          <a:ext uri="{28A0092B-C50C-407E-A947-70E740481C1C}">
                            <a14:useLocalDpi xmlns:a14="http://schemas.microsoft.com/office/drawing/2010/main" val="0"/>
                          </a:ext>
                        </a:extLst>
                      </a:blip>
                      <a:stretch>
                        <a:fillRect/>
                      </a:stretch>
                    </pic:blipFill>
                    <pic:spPr>
                      <a:xfrm>
                        <a:off x="0" y="0"/>
                        <a:ext cx="5296397" cy="3755932"/>
                      </a:xfrm>
                      <a:prstGeom prst="rect">
                        <a:avLst/>
                      </a:prstGeom>
                    </pic:spPr>
                  </pic:pic>
                </a:graphicData>
              </a:graphic>
            </wp:inline>
          </w:drawing>
        </w:r>
        <w:bookmarkStart w:id="18752" w:name="_Toc92119846"/>
        <w:bookmarkStart w:id="18753" w:name="_Toc92120188"/>
        <w:bookmarkStart w:id="18754" w:name="_Toc92120529"/>
        <w:bookmarkStart w:id="18755" w:name="_Toc92120867"/>
        <w:bookmarkStart w:id="18756" w:name="_Toc92121208"/>
        <w:bookmarkStart w:id="18757" w:name="_Toc92121549"/>
        <w:bookmarkStart w:id="18758" w:name="_Toc92121895"/>
        <w:bookmarkStart w:id="18759" w:name="_Toc92187587"/>
        <w:bookmarkStart w:id="18760" w:name="_Toc92187930"/>
        <w:bookmarkStart w:id="18761" w:name="_Toc92191317"/>
        <w:bookmarkStart w:id="18762" w:name="_Toc92191784"/>
        <w:bookmarkStart w:id="18763" w:name="_Toc92192252"/>
        <w:bookmarkStart w:id="18764" w:name="_Toc92192637"/>
        <w:bookmarkStart w:id="18765" w:name="_Toc92193023"/>
        <w:bookmarkStart w:id="18766" w:name="_Toc92193384"/>
        <w:bookmarkStart w:id="18767" w:name="_Toc92193758"/>
        <w:bookmarkStart w:id="18768" w:name="_Toc92194104"/>
        <w:bookmarkStart w:id="18769" w:name="_Toc92194557"/>
        <w:bookmarkStart w:id="18770" w:name="_Toc92194925"/>
        <w:bookmarkStart w:id="18771" w:name="_Toc92195273"/>
        <w:bookmarkStart w:id="18772" w:name="_Toc92198184"/>
        <w:bookmarkStart w:id="18773" w:name="_Toc92200732"/>
        <w:bookmarkStart w:id="18774" w:name="_Toc92201662"/>
        <w:bookmarkStart w:id="18775" w:name="_Toc92207986"/>
        <w:bookmarkStart w:id="18776" w:name="_Toc92373812"/>
        <w:bookmarkStart w:id="18777" w:name="_Toc92375210"/>
        <w:bookmarkStart w:id="18778" w:name="_Toc92375853"/>
        <w:bookmarkStart w:id="18779" w:name="_Toc92813561"/>
        <w:bookmarkStart w:id="18780" w:name="_Toc92962783"/>
        <w:bookmarkStart w:id="18781" w:name="_Toc93130503"/>
        <w:bookmarkStart w:id="18782" w:name="_Toc94535459"/>
        <w:bookmarkStart w:id="18783" w:name="_Toc94628765"/>
        <w:bookmarkStart w:id="18784" w:name="_Toc95140035"/>
        <w:bookmarkStart w:id="18785" w:name="_Toc95231833"/>
        <w:bookmarkStart w:id="18786" w:name="_Toc97115131"/>
        <w:bookmarkStart w:id="18787" w:name="_Toc98086567"/>
        <w:bookmarkStart w:id="18788" w:name="_Toc98332803"/>
        <w:bookmarkStart w:id="18789" w:name="_Toc98333442"/>
        <w:bookmarkStart w:id="18790" w:name="_Toc98341768"/>
        <w:bookmarkStart w:id="18791" w:name="_Toc98345160"/>
        <w:bookmarkStart w:id="18792" w:name="_Toc98345687"/>
        <w:bookmarkStart w:id="18793" w:name="_Toc98346211"/>
        <w:bookmarkStart w:id="18794" w:name="_Toc98346769"/>
        <w:bookmarkStart w:id="18795" w:name="_Toc98347209"/>
        <w:bookmarkStart w:id="18796" w:name="_Toc98347649"/>
        <w:bookmarkStart w:id="18797" w:name="_Toc99536934"/>
        <w:bookmarkStart w:id="18798" w:name="_Toc99719060"/>
        <w:bookmarkStart w:id="18799" w:name="_Toc99969717"/>
        <w:bookmarkEnd w:id="18752"/>
        <w:bookmarkEnd w:id="18753"/>
        <w:bookmarkEnd w:id="18754"/>
        <w:bookmarkEnd w:id="18755"/>
        <w:bookmarkEnd w:id="18756"/>
        <w:bookmarkEnd w:id="18757"/>
        <w:bookmarkEnd w:id="18758"/>
        <w:bookmarkEnd w:id="18759"/>
        <w:bookmarkEnd w:id="18760"/>
        <w:bookmarkEnd w:id="18761"/>
        <w:bookmarkEnd w:id="18762"/>
        <w:bookmarkEnd w:id="18763"/>
        <w:bookmarkEnd w:id="18764"/>
        <w:bookmarkEnd w:id="18765"/>
        <w:bookmarkEnd w:id="18766"/>
        <w:bookmarkEnd w:id="18767"/>
        <w:bookmarkEnd w:id="18768"/>
        <w:bookmarkEnd w:id="18769"/>
        <w:bookmarkEnd w:id="18770"/>
        <w:bookmarkEnd w:id="18771"/>
        <w:bookmarkEnd w:id="18772"/>
        <w:bookmarkEnd w:id="18773"/>
        <w:bookmarkEnd w:id="18774"/>
        <w:bookmarkEnd w:id="18775"/>
        <w:bookmarkEnd w:id="18776"/>
        <w:bookmarkEnd w:id="18777"/>
        <w:bookmarkEnd w:id="18778"/>
        <w:bookmarkEnd w:id="18779"/>
        <w:bookmarkEnd w:id="18780"/>
        <w:bookmarkEnd w:id="18781"/>
        <w:bookmarkEnd w:id="18782"/>
        <w:bookmarkEnd w:id="18783"/>
        <w:bookmarkEnd w:id="18784"/>
        <w:bookmarkEnd w:id="18785"/>
        <w:bookmarkEnd w:id="18786"/>
        <w:bookmarkEnd w:id="18787"/>
        <w:bookmarkEnd w:id="18788"/>
        <w:bookmarkEnd w:id="18789"/>
        <w:bookmarkEnd w:id="18790"/>
        <w:bookmarkEnd w:id="18791"/>
        <w:bookmarkEnd w:id="18792"/>
        <w:bookmarkEnd w:id="18793"/>
        <w:bookmarkEnd w:id="18794"/>
        <w:bookmarkEnd w:id="18795"/>
        <w:bookmarkEnd w:id="18796"/>
        <w:bookmarkEnd w:id="18797"/>
        <w:bookmarkEnd w:id="18798"/>
        <w:bookmarkEnd w:id="18799"/>
      </w:moveFrom>
    </w:p>
    <w:p w14:paraId="762AA7ED" w14:textId="6630C146" w:rsidR="00FF153E" w:rsidRPr="007C0DAF" w:rsidDel="00901B80" w:rsidRDefault="00FF153E" w:rsidP="0005709C">
      <w:pPr>
        <w:pStyle w:val="TOCHeading"/>
        <w:jc w:val="center"/>
        <w:rPr>
          <w:moveFrom w:id="18800" w:author="pete jones" w:date="2022-01-03T12:19:00Z"/>
          <w:lang w:val="en-GB"/>
        </w:rPr>
      </w:pPr>
      <w:bookmarkStart w:id="18801" w:name="_Toc511736843"/>
      <w:bookmarkStart w:id="18802" w:name="_Toc12347248"/>
      <w:bookmarkStart w:id="18803" w:name="_Toc68162295"/>
      <w:moveFrom w:id="18804"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26</w:t>
        </w:r>
        <w:r w:rsidRPr="00255624" w:rsidDel="00901B80">
          <w:fldChar w:fldCharType="end"/>
        </w:r>
        <w:r w:rsidRPr="00255624" w:rsidDel="00901B80">
          <w:rPr>
            <w:lang w:val="en-GB"/>
          </w:rPr>
          <w:t>: Feature Recognition</w:t>
        </w:r>
        <w:bookmarkStart w:id="18805" w:name="_Toc92119847"/>
        <w:bookmarkStart w:id="18806" w:name="_Toc92120189"/>
        <w:bookmarkStart w:id="18807" w:name="_Toc92120530"/>
        <w:bookmarkStart w:id="18808" w:name="_Toc92120868"/>
        <w:bookmarkStart w:id="18809" w:name="_Toc92121209"/>
        <w:bookmarkStart w:id="18810" w:name="_Toc92121550"/>
        <w:bookmarkStart w:id="18811" w:name="_Toc92121896"/>
        <w:bookmarkStart w:id="18812" w:name="_Toc92187588"/>
        <w:bookmarkStart w:id="18813" w:name="_Toc92187931"/>
        <w:bookmarkStart w:id="18814" w:name="_Toc92191318"/>
        <w:bookmarkStart w:id="18815" w:name="_Toc92191785"/>
        <w:bookmarkStart w:id="18816" w:name="_Toc92192253"/>
        <w:bookmarkStart w:id="18817" w:name="_Toc92192638"/>
        <w:bookmarkStart w:id="18818" w:name="_Toc92193024"/>
        <w:bookmarkStart w:id="18819" w:name="_Toc92193385"/>
        <w:bookmarkStart w:id="18820" w:name="_Toc92193759"/>
        <w:bookmarkStart w:id="18821" w:name="_Toc92194105"/>
        <w:bookmarkStart w:id="18822" w:name="_Toc92194558"/>
        <w:bookmarkStart w:id="18823" w:name="_Toc92194926"/>
        <w:bookmarkStart w:id="18824" w:name="_Toc92195274"/>
        <w:bookmarkStart w:id="18825" w:name="_Toc92198185"/>
        <w:bookmarkStart w:id="18826" w:name="_Toc92200733"/>
        <w:bookmarkStart w:id="18827" w:name="_Toc92201663"/>
        <w:bookmarkStart w:id="18828" w:name="_Toc92207987"/>
        <w:bookmarkStart w:id="18829" w:name="_Toc92373813"/>
        <w:bookmarkStart w:id="18830" w:name="_Toc92375211"/>
        <w:bookmarkStart w:id="18831" w:name="_Toc92375854"/>
        <w:bookmarkStart w:id="18832" w:name="_Toc92813562"/>
        <w:bookmarkStart w:id="18833" w:name="_Toc92962784"/>
        <w:bookmarkStart w:id="18834" w:name="_Toc93130504"/>
        <w:bookmarkStart w:id="18835" w:name="_Toc94535460"/>
        <w:bookmarkStart w:id="18836" w:name="_Toc94628766"/>
        <w:bookmarkStart w:id="18837" w:name="_Toc95140036"/>
        <w:bookmarkStart w:id="18838" w:name="_Toc95231834"/>
        <w:bookmarkStart w:id="18839" w:name="_Toc97115132"/>
        <w:bookmarkStart w:id="18840" w:name="_Toc98086568"/>
        <w:bookmarkStart w:id="18841" w:name="_Toc98332804"/>
        <w:bookmarkStart w:id="18842" w:name="_Toc98333443"/>
        <w:bookmarkStart w:id="18843" w:name="_Toc98341769"/>
        <w:bookmarkStart w:id="18844" w:name="_Toc98345161"/>
        <w:bookmarkStart w:id="18845" w:name="_Toc98345688"/>
        <w:bookmarkStart w:id="18846" w:name="_Toc98346212"/>
        <w:bookmarkStart w:id="18847" w:name="_Toc98346770"/>
        <w:bookmarkStart w:id="18848" w:name="_Toc98347210"/>
        <w:bookmarkStart w:id="18849" w:name="_Toc98347650"/>
        <w:bookmarkStart w:id="18850" w:name="_Toc99536935"/>
        <w:bookmarkStart w:id="18851" w:name="_Toc99719061"/>
        <w:bookmarkStart w:id="18852" w:name="_Toc99969718"/>
        <w:bookmarkEnd w:id="18801"/>
        <w:bookmarkEnd w:id="18802"/>
        <w:bookmarkEnd w:id="18803"/>
        <w:bookmarkEnd w:id="18805"/>
        <w:bookmarkEnd w:id="18806"/>
        <w:bookmarkEnd w:id="18807"/>
        <w:bookmarkEnd w:id="18808"/>
        <w:bookmarkEnd w:id="18809"/>
        <w:bookmarkEnd w:id="18810"/>
        <w:bookmarkEnd w:id="18811"/>
        <w:bookmarkEnd w:id="18812"/>
        <w:bookmarkEnd w:id="18813"/>
        <w:bookmarkEnd w:id="18814"/>
        <w:bookmarkEnd w:id="18815"/>
        <w:bookmarkEnd w:id="18816"/>
        <w:bookmarkEnd w:id="18817"/>
        <w:bookmarkEnd w:id="18818"/>
        <w:bookmarkEnd w:id="18819"/>
        <w:bookmarkEnd w:id="18820"/>
        <w:bookmarkEnd w:id="18821"/>
        <w:bookmarkEnd w:id="18822"/>
        <w:bookmarkEnd w:id="18823"/>
        <w:bookmarkEnd w:id="18824"/>
        <w:bookmarkEnd w:id="18825"/>
        <w:bookmarkEnd w:id="18826"/>
        <w:bookmarkEnd w:id="18827"/>
        <w:bookmarkEnd w:id="18828"/>
        <w:bookmarkEnd w:id="18829"/>
        <w:bookmarkEnd w:id="18830"/>
        <w:bookmarkEnd w:id="18831"/>
        <w:bookmarkEnd w:id="18832"/>
        <w:bookmarkEnd w:id="18833"/>
        <w:bookmarkEnd w:id="18834"/>
        <w:bookmarkEnd w:id="18835"/>
        <w:bookmarkEnd w:id="18836"/>
        <w:bookmarkEnd w:id="18837"/>
        <w:bookmarkEnd w:id="18838"/>
        <w:bookmarkEnd w:id="18839"/>
        <w:bookmarkEnd w:id="18840"/>
        <w:bookmarkEnd w:id="18841"/>
        <w:bookmarkEnd w:id="18842"/>
        <w:bookmarkEnd w:id="18843"/>
        <w:bookmarkEnd w:id="18844"/>
        <w:bookmarkEnd w:id="18845"/>
        <w:bookmarkEnd w:id="18846"/>
        <w:bookmarkEnd w:id="18847"/>
        <w:bookmarkEnd w:id="18848"/>
        <w:bookmarkEnd w:id="18849"/>
        <w:bookmarkEnd w:id="18850"/>
        <w:bookmarkEnd w:id="18851"/>
        <w:bookmarkEnd w:id="18852"/>
      </w:moveFrom>
    </w:p>
    <w:p w14:paraId="5D793538" w14:textId="06DD9651" w:rsidR="00FF153E" w:rsidRPr="00FF6A71" w:rsidDel="00901B80" w:rsidRDefault="00FF153E" w:rsidP="00FF153E">
      <w:pPr>
        <w:rPr>
          <w:moveFrom w:id="18853" w:author="pete jones" w:date="2022-01-03T12:19:00Z"/>
        </w:rPr>
      </w:pPr>
      <w:moveFrom w:id="18854" w:author="pete jones" w:date="2022-01-03T12:19:00Z">
        <w:r w:rsidRPr="00FF6A71" w:rsidDel="00901B80">
          <w:t>Design teams need the capability of working with native feature rich data. Most CAD authoring tools have the capability of using enhanced copy and paste of features and parts to reuse valuable time-consuming ideas. CAD tools have powerful capability to copy and paste groups of features and create databases of reusable parametric features saving time, providing robust modelling techniques have been employed. Parts can be used to initiate excel templates which can derive and generate many parts to create catalogues of standard or non-standard items. CAD systems are designed to make it easy to copy assemblies, parts, features, drawings, catalogue parts etc. In this respect it provides a rich environment to exploit previous good ideas and speed up the creation of models and drawings within a collaborative environment and is therefore completely different to textual document editors.</w:t>
        </w:r>
        <w:bookmarkStart w:id="18855" w:name="_Toc92119848"/>
        <w:bookmarkStart w:id="18856" w:name="_Toc92120190"/>
        <w:bookmarkStart w:id="18857" w:name="_Toc92120531"/>
        <w:bookmarkStart w:id="18858" w:name="_Toc92120869"/>
        <w:bookmarkStart w:id="18859" w:name="_Toc92121210"/>
        <w:bookmarkStart w:id="18860" w:name="_Toc92121551"/>
        <w:bookmarkStart w:id="18861" w:name="_Toc92121897"/>
        <w:bookmarkStart w:id="18862" w:name="_Toc92187589"/>
        <w:bookmarkStart w:id="18863" w:name="_Toc92187932"/>
        <w:bookmarkStart w:id="18864" w:name="_Toc92191319"/>
        <w:bookmarkStart w:id="18865" w:name="_Toc92191786"/>
        <w:bookmarkStart w:id="18866" w:name="_Toc92192254"/>
        <w:bookmarkStart w:id="18867" w:name="_Toc92192639"/>
        <w:bookmarkStart w:id="18868" w:name="_Toc92193025"/>
        <w:bookmarkStart w:id="18869" w:name="_Toc92193386"/>
        <w:bookmarkStart w:id="18870" w:name="_Toc92193760"/>
        <w:bookmarkStart w:id="18871" w:name="_Toc92194106"/>
        <w:bookmarkStart w:id="18872" w:name="_Toc92194559"/>
        <w:bookmarkStart w:id="18873" w:name="_Toc92194927"/>
        <w:bookmarkStart w:id="18874" w:name="_Toc92195275"/>
        <w:bookmarkStart w:id="18875" w:name="_Toc92198186"/>
        <w:bookmarkStart w:id="18876" w:name="_Toc92200734"/>
        <w:bookmarkStart w:id="18877" w:name="_Toc92201664"/>
        <w:bookmarkStart w:id="18878" w:name="_Toc92207988"/>
        <w:bookmarkStart w:id="18879" w:name="_Toc92373814"/>
        <w:bookmarkStart w:id="18880" w:name="_Toc92375212"/>
        <w:bookmarkStart w:id="18881" w:name="_Toc92375855"/>
        <w:bookmarkStart w:id="18882" w:name="_Toc92813563"/>
        <w:bookmarkStart w:id="18883" w:name="_Toc92962785"/>
        <w:bookmarkStart w:id="18884" w:name="_Toc93130505"/>
        <w:bookmarkStart w:id="18885" w:name="_Toc94535461"/>
        <w:bookmarkStart w:id="18886" w:name="_Toc94628767"/>
        <w:bookmarkStart w:id="18887" w:name="_Toc95140037"/>
        <w:bookmarkStart w:id="18888" w:name="_Toc95231835"/>
        <w:bookmarkStart w:id="18889" w:name="_Toc97115133"/>
        <w:bookmarkStart w:id="18890" w:name="_Toc98086569"/>
        <w:bookmarkStart w:id="18891" w:name="_Toc98332805"/>
        <w:bookmarkStart w:id="18892" w:name="_Toc98333444"/>
        <w:bookmarkStart w:id="18893" w:name="_Toc98341770"/>
        <w:bookmarkStart w:id="18894" w:name="_Toc98345162"/>
        <w:bookmarkStart w:id="18895" w:name="_Toc98345689"/>
        <w:bookmarkStart w:id="18896" w:name="_Toc98346213"/>
        <w:bookmarkStart w:id="18897" w:name="_Toc98346771"/>
        <w:bookmarkStart w:id="18898" w:name="_Toc98347211"/>
        <w:bookmarkStart w:id="18899" w:name="_Toc98347651"/>
        <w:bookmarkStart w:id="18900" w:name="_Toc99536936"/>
        <w:bookmarkStart w:id="18901" w:name="_Toc99719062"/>
        <w:bookmarkStart w:id="18902" w:name="_Toc99969719"/>
        <w:bookmarkEnd w:id="18855"/>
        <w:bookmarkEnd w:id="18856"/>
        <w:bookmarkEnd w:id="18857"/>
        <w:bookmarkEnd w:id="18858"/>
        <w:bookmarkEnd w:id="18859"/>
        <w:bookmarkEnd w:id="18860"/>
        <w:bookmarkEnd w:id="18861"/>
        <w:bookmarkEnd w:id="18862"/>
        <w:bookmarkEnd w:id="18863"/>
        <w:bookmarkEnd w:id="18864"/>
        <w:bookmarkEnd w:id="18865"/>
        <w:bookmarkEnd w:id="18866"/>
        <w:bookmarkEnd w:id="18867"/>
        <w:bookmarkEnd w:id="18868"/>
        <w:bookmarkEnd w:id="18869"/>
        <w:bookmarkEnd w:id="18870"/>
        <w:bookmarkEnd w:id="18871"/>
        <w:bookmarkEnd w:id="18872"/>
        <w:bookmarkEnd w:id="18873"/>
        <w:bookmarkEnd w:id="18874"/>
        <w:bookmarkEnd w:id="18875"/>
        <w:bookmarkEnd w:id="18876"/>
        <w:bookmarkEnd w:id="18877"/>
        <w:bookmarkEnd w:id="18878"/>
        <w:bookmarkEnd w:id="18879"/>
        <w:bookmarkEnd w:id="18880"/>
        <w:bookmarkEnd w:id="18881"/>
        <w:bookmarkEnd w:id="18882"/>
        <w:bookmarkEnd w:id="18883"/>
        <w:bookmarkEnd w:id="18884"/>
        <w:bookmarkEnd w:id="18885"/>
        <w:bookmarkEnd w:id="18886"/>
        <w:bookmarkEnd w:id="18887"/>
        <w:bookmarkEnd w:id="18888"/>
        <w:bookmarkEnd w:id="18889"/>
        <w:bookmarkEnd w:id="18890"/>
        <w:bookmarkEnd w:id="18891"/>
        <w:bookmarkEnd w:id="18892"/>
        <w:bookmarkEnd w:id="18893"/>
        <w:bookmarkEnd w:id="18894"/>
        <w:bookmarkEnd w:id="18895"/>
        <w:bookmarkEnd w:id="18896"/>
        <w:bookmarkEnd w:id="18897"/>
        <w:bookmarkEnd w:id="18898"/>
        <w:bookmarkEnd w:id="18899"/>
        <w:bookmarkEnd w:id="18900"/>
        <w:bookmarkEnd w:id="18901"/>
        <w:bookmarkEnd w:id="18902"/>
      </w:moveFrom>
    </w:p>
    <w:p w14:paraId="0DFB8495" w14:textId="6E3B5B5E" w:rsidR="00FF153E" w:rsidRPr="00FF6A71" w:rsidDel="00901B80" w:rsidRDefault="00FF153E" w:rsidP="00FF153E">
      <w:pPr>
        <w:rPr>
          <w:moveFrom w:id="18903" w:author="pete jones" w:date="2022-01-03T12:19:00Z"/>
        </w:rPr>
      </w:pPr>
      <w:moveFrom w:id="18904" w:author="pete jones" w:date="2022-01-03T12:19:00Z">
        <w:r w:rsidRPr="00FF6A71" w:rsidDel="00901B80">
          <w:t xml:space="preserve">So why not cheat? CAD systems and design workflow positively encourages it for the very reason to save time. It is extremely difficult and time consuming to check for originality within CAD based data. Although it may not be obvious to the non-CAD user, but these non-textual data represent a significant amount of effort, </w:t>
        </w:r>
        <w:r w:rsidR="007F61D3" w:rsidRPr="00FF6A71" w:rsidDel="00901B80">
          <w:t>expertise,</w:t>
        </w:r>
        <w:r w:rsidRPr="00FF6A71" w:rsidDel="00901B80">
          <w:t xml:space="preserve"> and time and consequently students will be tempted to exploit the data exchange and conversion capabilities of any CAD system. The radio-controlled helicopter assembly shown in </w:t>
        </w:r>
        <w:r w:rsidRPr="00312F59" w:rsidDel="00901B80">
          <w:fldChar w:fldCharType="begin"/>
        </w:r>
        <w:r w:rsidRPr="00FF6A71" w:rsidDel="00901B80">
          <w:instrText xml:space="preserve"> REF _Ref511398445 \h  \* MERGEFORMAT </w:instrText>
        </w:r>
      </w:moveFrom>
      <w:del w:id="18905" w:author="pete jones" w:date="2022-01-03T12:19:00Z"/>
      <w:moveFrom w:id="18906" w:author="pete jones" w:date="2022-01-03T12:19:00Z">
        <w:r w:rsidRPr="00312F59" w:rsidDel="00901B80">
          <w:fldChar w:fldCharType="separate"/>
        </w:r>
        <w:r w:rsidR="00DD384C" w:rsidRPr="00FF6A71" w:rsidDel="00901B80">
          <w:rPr>
            <w:i/>
            <w:iCs/>
          </w:rPr>
          <w:t xml:space="preserve">Figure </w:t>
        </w:r>
        <w:r w:rsidR="00DD384C" w:rsidRPr="00FF6A71" w:rsidDel="00901B80">
          <w:rPr>
            <w:i/>
            <w:iCs/>
            <w:noProof/>
          </w:rPr>
          <w:t>6</w:t>
        </w:r>
        <w:r w:rsidR="00DD384C" w:rsidRPr="00FF6A71" w:rsidDel="00901B80">
          <w:rPr>
            <w:i/>
            <w:iCs/>
            <w:noProof/>
          </w:rPr>
          <w:noBreakHyphen/>
          <w:t>19</w:t>
        </w:r>
        <w:r w:rsidRPr="00312F59" w:rsidDel="00901B80">
          <w:fldChar w:fldCharType="end"/>
        </w:r>
        <w:r w:rsidRPr="00FF6A71" w:rsidDel="00901B80">
          <w:t xml:space="preserve"> represents many hours of work on the CAD system alone. This CAD activity would usually be a part of a larger design and make project where students would be required to demonstrate analysis of the design process via reports and presentations, making the whole effort quite demanding. It should be demanding of course but a student will look to find shortcuts to success and the CAD environment will offer the best opportunity to do that.</w:t>
        </w:r>
        <w:bookmarkStart w:id="18907" w:name="_Toc92119849"/>
        <w:bookmarkStart w:id="18908" w:name="_Toc92120191"/>
        <w:bookmarkStart w:id="18909" w:name="_Toc92120532"/>
        <w:bookmarkStart w:id="18910" w:name="_Toc92120870"/>
        <w:bookmarkStart w:id="18911" w:name="_Toc92121211"/>
        <w:bookmarkStart w:id="18912" w:name="_Toc92121552"/>
        <w:bookmarkStart w:id="18913" w:name="_Toc92121898"/>
        <w:bookmarkStart w:id="18914" w:name="_Toc92187590"/>
        <w:bookmarkStart w:id="18915" w:name="_Toc92187933"/>
        <w:bookmarkStart w:id="18916" w:name="_Toc92191320"/>
        <w:bookmarkStart w:id="18917" w:name="_Toc92191787"/>
        <w:bookmarkStart w:id="18918" w:name="_Toc92192255"/>
        <w:bookmarkStart w:id="18919" w:name="_Toc92192640"/>
        <w:bookmarkStart w:id="18920" w:name="_Toc92193026"/>
        <w:bookmarkStart w:id="18921" w:name="_Toc92193387"/>
        <w:bookmarkStart w:id="18922" w:name="_Toc92193761"/>
        <w:bookmarkStart w:id="18923" w:name="_Toc92194107"/>
        <w:bookmarkStart w:id="18924" w:name="_Toc92194560"/>
        <w:bookmarkStart w:id="18925" w:name="_Toc92194928"/>
        <w:bookmarkStart w:id="18926" w:name="_Toc92195276"/>
        <w:bookmarkStart w:id="18927" w:name="_Toc92198187"/>
        <w:bookmarkStart w:id="18928" w:name="_Toc92200735"/>
        <w:bookmarkStart w:id="18929" w:name="_Toc92201665"/>
        <w:bookmarkStart w:id="18930" w:name="_Toc92207989"/>
        <w:bookmarkStart w:id="18931" w:name="_Toc92373815"/>
        <w:bookmarkStart w:id="18932" w:name="_Toc92375213"/>
        <w:bookmarkStart w:id="18933" w:name="_Toc92375856"/>
        <w:bookmarkStart w:id="18934" w:name="_Toc92813564"/>
        <w:bookmarkStart w:id="18935" w:name="_Toc92962786"/>
        <w:bookmarkStart w:id="18936" w:name="_Toc93130506"/>
        <w:bookmarkStart w:id="18937" w:name="_Toc94535462"/>
        <w:bookmarkStart w:id="18938" w:name="_Toc94628768"/>
        <w:bookmarkStart w:id="18939" w:name="_Toc95140038"/>
        <w:bookmarkStart w:id="18940" w:name="_Toc95231836"/>
        <w:bookmarkStart w:id="18941" w:name="_Toc97115134"/>
        <w:bookmarkStart w:id="18942" w:name="_Toc98086570"/>
        <w:bookmarkStart w:id="18943" w:name="_Toc98332806"/>
        <w:bookmarkStart w:id="18944" w:name="_Toc98333445"/>
        <w:bookmarkStart w:id="18945" w:name="_Toc98341771"/>
        <w:bookmarkStart w:id="18946" w:name="_Toc98345163"/>
        <w:bookmarkStart w:id="18947" w:name="_Toc98345690"/>
        <w:bookmarkStart w:id="18948" w:name="_Toc98346214"/>
        <w:bookmarkStart w:id="18949" w:name="_Toc98346772"/>
        <w:bookmarkStart w:id="18950" w:name="_Toc98347212"/>
        <w:bookmarkStart w:id="18951" w:name="_Toc98347652"/>
        <w:bookmarkStart w:id="18952" w:name="_Toc99536937"/>
        <w:bookmarkStart w:id="18953" w:name="_Toc99719063"/>
        <w:bookmarkStart w:id="18954" w:name="_Toc99969720"/>
        <w:bookmarkStart w:id="18955" w:name="_Toc511736859"/>
        <w:bookmarkEnd w:id="18907"/>
        <w:bookmarkEnd w:id="18908"/>
        <w:bookmarkEnd w:id="18909"/>
        <w:bookmarkEnd w:id="18910"/>
        <w:bookmarkEnd w:id="18911"/>
        <w:bookmarkEnd w:id="18912"/>
        <w:bookmarkEnd w:id="18913"/>
        <w:bookmarkEnd w:id="18914"/>
        <w:bookmarkEnd w:id="18915"/>
        <w:bookmarkEnd w:id="18916"/>
        <w:bookmarkEnd w:id="18917"/>
        <w:bookmarkEnd w:id="18918"/>
        <w:bookmarkEnd w:id="18919"/>
        <w:bookmarkEnd w:id="18920"/>
        <w:bookmarkEnd w:id="18921"/>
        <w:bookmarkEnd w:id="18922"/>
        <w:bookmarkEnd w:id="18923"/>
        <w:bookmarkEnd w:id="18924"/>
        <w:bookmarkEnd w:id="18925"/>
        <w:bookmarkEnd w:id="18926"/>
        <w:bookmarkEnd w:id="18927"/>
        <w:bookmarkEnd w:id="18928"/>
        <w:bookmarkEnd w:id="18929"/>
        <w:bookmarkEnd w:id="18930"/>
        <w:bookmarkEnd w:id="18931"/>
        <w:bookmarkEnd w:id="18932"/>
        <w:bookmarkEnd w:id="18933"/>
        <w:bookmarkEnd w:id="18934"/>
        <w:bookmarkEnd w:id="18935"/>
        <w:bookmarkEnd w:id="18936"/>
        <w:bookmarkEnd w:id="18937"/>
        <w:bookmarkEnd w:id="18938"/>
        <w:bookmarkEnd w:id="18939"/>
        <w:bookmarkEnd w:id="18940"/>
        <w:bookmarkEnd w:id="18941"/>
        <w:bookmarkEnd w:id="18942"/>
        <w:bookmarkEnd w:id="18943"/>
        <w:bookmarkEnd w:id="18944"/>
        <w:bookmarkEnd w:id="18945"/>
        <w:bookmarkEnd w:id="18946"/>
        <w:bookmarkEnd w:id="18947"/>
        <w:bookmarkEnd w:id="18948"/>
        <w:bookmarkEnd w:id="18949"/>
        <w:bookmarkEnd w:id="18950"/>
        <w:bookmarkEnd w:id="18951"/>
        <w:bookmarkEnd w:id="18952"/>
        <w:bookmarkEnd w:id="18953"/>
        <w:bookmarkEnd w:id="18954"/>
      </w:moveFrom>
    </w:p>
    <w:p w14:paraId="0519F670" w14:textId="40711100" w:rsidR="00FF153E" w:rsidRPr="00FF6A71" w:rsidDel="00901B80" w:rsidRDefault="00FF153E" w:rsidP="00FF153E">
      <w:pPr>
        <w:rPr>
          <w:moveFrom w:id="18956" w:author="pete jones" w:date="2022-01-03T12:19:00Z"/>
          <w:b/>
          <w:bCs/>
          <w:u w:val="single"/>
        </w:rPr>
      </w:pPr>
      <w:moveFrom w:id="18957" w:author="pete jones" w:date="2022-01-03T12:19:00Z">
        <w:r w:rsidRPr="00FF6A71" w:rsidDel="00901B80">
          <w:rPr>
            <w:b/>
            <w:bCs/>
            <w:u w:val="single"/>
          </w:rPr>
          <w:t>How to cheat</w:t>
        </w:r>
        <w:bookmarkStart w:id="18958" w:name="_Toc92119850"/>
        <w:bookmarkStart w:id="18959" w:name="_Toc92120192"/>
        <w:bookmarkStart w:id="18960" w:name="_Toc92120533"/>
        <w:bookmarkStart w:id="18961" w:name="_Toc92120871"/>
        <w:bookmarkStart w:id="18962" w:name="_Toc92121212"/>
        <w:bookmarkStart w:id="18963" w:name="_Toc92121553"/>
        <w:bookmarkStart w:id="18964" w:name="_Toc92121899"/>
        <w:bookmarkStart w:id="18965" w:name="_Toc92187591"/>
        <w:bookmarkStart w:id="18966" w:name="_Toc92187934"/>
        <w:bookmarkStart w:id="18967" w:name="_Toc92191321"/>
        <w:bookmarkStart w:id="18968" w:name="_Toc92191788"/>
        <w:bookmarkStart w:id="18969" w:name="_Toc92192256"/>
        <w:bookmarkStart w:id="18970" w:name="_Toc92192641"/>
        <w:bookmarkStart w:id="18971" w:name="_Toc92193027"/>
        <w:bookmarkStart w:id="18972" w:name="_Toc92193388"/>
        <w:bookmarkStart w:id="18973" w:name="_Toc92193762"/>
        <w:bookmarkStart w:id="18974" w:name="_Toc92194108"/>
        <w:bookmarkStart w:id="18975" w:name="_Toc92194561"/>
        <w:bookmarkStart w:id="18976" w:name="_Toc92194929"/>
        <w:bookmarkStart w:id="18977" w:name="_Toc92195277"/>
        <w:bookmarkStart w:id="18978" w:name="_Toc92198188"/>
        <w:bookmarkStart w:id="18979" w:name="_Toc92200736"/>
        <w:bookmarkStart w:id="18980" w:name="_Toc92201666"/>
        <w:bookmarkStart w:id="18981" w:name="_Toc92207990"/>
        <w:bookmarkStart w:id="18982" w:name="_Toc92373816"/>
        <w:bookmarkStart w:id="18983" w:name="_Toc92375214"/>
        <w:bookmarkStart w:id="18984" w:name="_Toc92375857"/>
        <w:bookmarkStart w:id="18985" w:name="_Toc92813565"/>
        <w:bookmarkStart w:id="18986" w:name="_Toc92962787"/>
        <w:bookmarkStart w:id="18987" w:name="_Toc93130507"/>
        <w:bookmarkStart w:id="18988" w:name="_Toc94535463"/>
        <w:bookmarkStart w:id="18989" w:name="_Toc94628769"/>
        <w:bookmarkStart w:id="18990" w:name="_Toc95140039"/>
        <w:bookmarkStart w:id="18991" w:name="_Toc95231837"/>
        <w:bookmarkStart w:id="18992" w:name="_Toc97115135"/>
        <w:bookmarkStart w:id="18993" w:name="_Toc98086571"/>
        <w:bookmarkStart w:id="18994" w:name="_Toc98332807"/>
        <w:bookmarkStart w:id="18995" w:name="_Toc98333446"/>
        <w:bookmarkStart w:id="18996" w:name="_Toc98341772"/>
        <w:bookmarkStart w:id="18997" w:name="_Toc98345164"/>
        <w:bookmarkStart w:id="18998" w:name="_Toc98345691"/>
        <w:bookmarkStart w:id="18999" w:name="_Toc98346215"/>
        <w:bookmarkStart w:id="19000" w:name="_Toc98346773"/>
        <w:bookmarkStart w:id="19001" w:name="_Toc98347213"/>
        <w:bookmarkStart w:id="19002" w:name="_Toc98347653"/>
        <w:bookmarkStart w:id="19003" w:name="_Toc99536938"/>
        <w:bookmarkStart w:id="19004" w:name="_Toc99719064"/>
        <w:bookmarkStart w:id="19005" w:name="_Toc99969721"/>
        <w:bookmarkEnd w:id="18955"/>
        <w:bookmarkEnd w:id="18958"/>
        <w:bookmarkEnd w:id="18959"/>
        <w:bookmarkEnd w:id="18960"/>
        <w:bookmarkEnd w:id="18961"/>
        <w:bookmarkEnd w:id="18962"/>
        <w:bookmarkEnd w:id="18963"/>
        <w:bookmarkEnd w:id="18964"/>
        <w:bookmarkEnd w:id="18965"/>
        <w:bookmarkEnd w:id="18966"/>
        <w:bookmarkEnd w:id="18967"/>
        <w:bookmarkEnd w:id="18968"/>
        <w:bookmarkEnd w:id="18969"/>
        <w:bookmarkEnd w:id="18970"/>
        <w:bookmarkEnd w:id="18971"/>
        <w:bookmarkEnd w:id="18972"/>
        <w:bookmarkEnd w:id="18973"/>
        <w:bookmarkEnd w:id="18974"/>
        <w:bookmarkEnd w:id="18975"/>
        <w:bookmarkEnd w:id="18976"/>
        <w:bookmarkEnd w:id="18977"/>
        <w:bookmarkEnd w:id="18978"/>
        <w:bookmarkEnd w:id="18979"/>
        <w:bookmarkEnd w:id="18980"/>
        <w:bookmarkEnd w:id="18981"/>
        <w:bookmarkEnd w:id="18982"/>
        <w:bookmarkEnd w:id="18983"/>
        <w:bookmarkEnd w:id="18984"/>
        <w:bookmarkEnd w:id="18985"/>
        <w:bookmarkEnd w:id="18986"/>
        <w:bookmarkEnd w:id="18987"/>
        <w:bookmarkEnd w:id="18988"/>
        <w:bookmarkEnd w:id="18989"/>
        <w:bookmarkEnd w:id="18990"/>
        <w:bookmarkEnd w:id="18991"/>
        <w:bookmarkEnd w:id="18992"/>
        <w:bookmarkEnd w:id="18993"/>
        <w:bookmarkEnd w:id="18994"/>
        <w:bookmarkEnd w:id="18995"/>
        <w:bookmarkEnd w:id="18996"/>
        <w:bookmarkEnd w:id="18997"/>
        <w:bookmarkEnd w:id="18998"/>
        <w:bookmarkEnd w:id="18999"/>
        <w:bookmarkEnd w:id="19000"/>
        <w:bookmarkEnd w:id="19001"/>
        <w:bookmarkEnd w:id="19002"/>
        <w:bookmarkEnd w:id="19003"/>
        <w:bookmarkEnd w:id="19004"/>
        <w:bookmarkEnd w:id="19005"/>
      </w:moveFrom>
    </w:p>
    <w:p w14:paraId="500FE3E7" w14:textId="2D446FAA" w:rsidR="00FF153E" w:rsidRPr="00FF6A71" w:rsidDel="00901B80" w:rsidRDefault="00FF153E" w:rsidP="00FF153E">
      <w:pPr>
        <w:rPr>
          <w:moveFrom w:id="19006" w:author="pete jones" w:date="2022-01-03T12:19:00Z"/>
        </w:rPr>
      </w:pPr>
      <w:moveFrom w:id="19007" w:author="pete jones" w:date="2022-01-03T12:19:00Z">
        <w:r w:rsidRPr="00FF6A71" w:rsidDel="00901B80">
          <w:t xml:space="preserve">This might seem a strange topic to include in such a report but understanding how a student may cheat using CAD systems is important because it informs us of ways in which we can inhibit the practice and enable us to change the practices of assessment using non-textual digital data. In this section is a discussion of cheating methodologies specific to stand alone CAD systems with access to open and share files via USB or email etc. It is rare for a company to allow such freedom to import and exchange data in this way. In fact, where companies do not deploy PDM or PLM control on their systems they will deploy permissions and specific procedures when using networked drives, which is rarely controlled to this degree in academic situations. When students are practicing or learning to use CAD </w:t>
        </w:r>
        <w:r w:rsidR="002F39F3" w:rsidRPr="00FF6A71" w:rsidDel="00901B80">
          <w:t>systems,</w:t>
        </w:r>
        <w:r w:rsidRPr="00FF6A71" w:rsidDel="00901B80">
          <w:t xml:space="preserve"> they quickly realise that due to the lack of control of data within their institution that it is:</w:t>
        </w:r>
        <w:bookmarkStart w:id="19008" w:name="_Toc92119851"/>
        <w:bookmarkStart w:id="19009" w:name="_Toc92120193"/>
        <w:bookmarkStart w:id="19010" w:name="_Toc92120534"/>
        <w:bookmarkStart w:id="19011" w:name="_Toc92120872"/>
        <w:bookmarkStart w:id="19012" w:name="_Toc92121213"/>
        <w:bookmarkStart w:id="19013" w:name="_Toc92121554"/>
        <w:bookmarkStart w:id="19014" w:name="_Toc92121900"/>
        <w:bookmarkStart w:id="19015" w:name="_Toc92187592"/>
        <w:bookmarkStart w:id="19016" w:name="_Toc92187935"/>
        <w:bookmarkStart w:id="19017" w:name="_Toc92191322"/>
        <w:bookmarkStart w:id="19018" w:name="_Toc92191789"/>
        <w:bookmarkStart w:id="19019" w:name="_Toc92192257"/>
        <w:bookmarkStart w:id="19020" w:name="_Toc92192642"/>
        <w:bookmarkStart w:id="19021" w:name="_Toc92193028"/>
        <w:bookmarkStart w:id="19022" w:name="_Toc92193389"/>
        <w:bookmarkStart w:id="19023" w:name="_Toc92193763"/>
        <w:bookmarkStart w:id="19024" w:name="_Toc92194109"/>
        <w:bookmarkStart w:id="19025" w:name="_Toc92194562"/>
        <w:bookmarkStart w:id="19026" w:name="_Toc92194930"/>
        <w:bookmarkStart w:id="19027" w:name="_Toc92195278"/>
        <w:bookmarkStart w:id="19028" w:name="_Toc92198189"/>
        <w:bookmarkStart w:id="19029" w:name="_Toc92200737"/>
        <w:bookmarkStart w:id="19030" w:name="_Toc92201667"/>
        <w:bookmarkStart w:id="19031" w:name="_Toc92207991"/>
        <w:bookmarkStart w:id="19032" w:name="_Toc92373817"/>
        <w:bookmarkStart w:id="19033" w:name="_Toc92375215"/>
        <w:bookmarkStart w:id="19034" w:name="_Toc92375858"/>
        <w:bookmarkStart w:id="19035" w:name="_Toc92813566"/>
        <w:bookmarkStart w:id="19036" w:name="_Toc92962788"/>
        <w:bookmarkStart w:id="19037" w:name="_Toc93130508"/>
        <w:bookmarkStart w:id="19038" w:name="_Toc94535464"/>
        <w:bookmarkStart w:id="19039" w:name="_Toc94628770"/>
        <w:bookmarkStart w:id="19040" w:name="_Toc95140040"/>
        <w:bookmarkStart w:id="19041" w:name="_Toc95231838"/>
        <w:bookmarkStart w:id="19042" w:name="_Toc97115136"/>
        <w:bookmarkStart w:id="19043" w:name="_Toc98086572"/>
        <w:bookmarkStart w:id="19044" w:name="_Toc98332808"/>
        <w:bookmarkStart w:id="19045" w:name="_Toc98333447"/>
        <w:bookmarkStart w:id="19046" w:name="_Toc98341773"/>
        <w:bookmarkStart w:id="19047" w:name="_Toc98345165"/>
        <w:bookmarkStart w:id="19048" w:name="_Toc98345692"/>
        <w:bookmarkStart w:id="19049" w:name="_Toc98346216"/>
        <w:bookmarkStart w:id="19050" w:name="_Toc98346774"/>
        <w:bookmarkStart w:id="19051" w:name="_Toc98347214"/>
        <w:bookmarkStart w:id="19052" w:name="_Toc98347654"/>
        <w:bookmarkStart w:id="19053" w:name="_Toc99536939"/>
        <w:bookmarkStart w:id="19054" w:name="_Toc99719065"/>
        <w:bookmarkStart w:id="19055" w:name="_Toc99969722"/>
        <w:bookmarkEnd w:id="19008"/>
        <w:bookmarkEnd w:id="19009"/>
        <w:bookmarkEnd w:id="19010"/>
        <w:bookmarkEnd w:id="19011"/>
        <w:bookmarkEnd w:id="19012"/>
        <w:bookmarkEnd w:id="19013"/>
        <w:bookmarkEnd w:id="19014"/>
        <w:bookmarkEnd w:id="19015"/>
        <w:bookmarkEnd w:id="19016"/>
        <w:bookmarkEnd w:id="19017"/>
        <w:bookmarkEnd w:id="19018"/>
        <w:bookmarkEnd w:id="19019"/>
        <w:bookmarkEnd w:id="19020"/>
        <w:bookmarkEnd w:id="19021"/>
        <w:bookmarkEnd w:id="19022"/>
        <w:bookmarkEnd w:id="19023"/>
        <w:bookmarkEnd w:id="19024"/>
        <w:bookmarkEnd w:id="19025"/>
        <w:bookmarkEnd w:id="19026"/>
        <w:bookmarkEnd w:id="19027"/>
        <w:bookmarkEnd w:id="19028"/>
        <w:bookmarkEnd w:id="19029"/>
        <w:bookmarkEnd w:id="19030"/>
        <w:bookmarkEnd w:id="19031"/>
        <w:bookmarkEnd w:id="19032"/>
        <w:bookmarkEnd w:id="19033"/>
        <w:bookmarkEnd w:id="19034"/>
        <w:bookmarkEnd w:id="19035"/>
        <w:bookmarkEnd w:id="19036"/>
        <w:bookmarkEnd w:id="19037"/>
        <w:bookmarkEnd w:id="19038"/>
        <w:bookmarkEnd w:id="19039"/>
        <w:bookmarkEnd w:id="19040"/>
        <w:bookmarkEnd w:id="19041"/>
        <w:bookmarkEnd w:id="19042"/>
        <w:bookmarkEnd w:id="19043"/>
        <w:bookmarkEnd w:id="19044"/>
        <w:bookmarkEnd w:id="19045"/>
        <w:bookmarkEnd w:id="19046"/>
        <w:bookmarkEnd w:id="19047"/>
        <w:bookmarkEnd w:id="19048"/>
        <w:bookmarkEnd w:id="19049"/>
        <w:bookmarkEnd w:id="19050"/>
        <w:bookmarkEnd w:id="19051"/>
        <w:bookmarkEnd w:id="19052"/>
        <w:bookmarkEnd w:id="19053"/>
        <w:bookmarkEnd w:id="19054"/>
        <w:bookmarkEnd w:id="19055"/>
      </w:moveFrom>
    </w:p>
    <w:p w14:paraId="0CA6FE1F" w14:textId="065B77EF" w:rsidR="00FF153E" w:rsidRPr="00FF6A71" w:rsidDel="00901B80" w:rsidRDefault="00FF153E" w:rsidP="0021440D">
      <w:pPr>
        <w:numPr>
          <w:ilvl w:val="0"/>
          <w:numId w:val="42"/>
        </w:numPr>
        <w:rPr>
          <w:moveFrom w:id="19056" w:author="pete jones" w:date="2022-01-03T12:19:00Z"/>
        </w:rPr>
      </w:pPr>
      <w:moveFrom w:id="19057" w:author="pete jones" w:date="2022-01-03T12:19:00Z">
        <w:r w:rsidRPr="00FF6A71" w:rsidDel="00901B80">
          <w:t>Open to misuse</w:t>
        </w:r>
        <w:bookmarkStart w:id="19058" w:name="_Toc92119852"/>
        <w:bookmarkStart w:id="19059" w:name="_Toc92120194"/>
        <w:bookmarkStart w:id="19060" w:name="_Toc92120535"/>
        <w:bookmarkStart w:id="19061" w:name="_Toc92120873"/>
        <w:bookmarkStart w:id="19062" w:name="_Toc92121214"/>
        <w:bookmarkStart w:id="19063" w:name="_Toc92121555"/>
        <w:bookmarkStart w:id="19064" w:name="_Toc92121901"/>
        <w:bookmarkStart w:id="19065" w:name="_Toc92187593"/>
        <w:bookmarkStart w:id="19066" w:name="_Toc92187936"/>
        <w:bookmarkStart w:id="19067" w:name="_Toc92191323"/>
        <w:bookmarkStart w:id="19068" w:name="_Toc92191790"/>
        <w:bookmarkStart w:id="19069" w:name="_Toc92192258"/>
        <w:bookmarkStart w:id="19070" w:name="_Toc92192643"/>
        <w:bookmarkStart w:id="19071" w:name="_Toc92193029"/>
        <w:bookmarkStart w:id="19072" w:name="_Toc92193390"/>
        <w:bookmarkStart w:id="19073" w:name="_Toc92193764"/>
        <w:bookmarkStart w:id="19074" w:name="_Toc92194110"/>
        <w:bookmarkStart w:id="19075" w:name="_Toc92194563"/>
        <w:bookmarkStart w:id="19076" w:name="_Toc92194931"/>
        <w:bookmarkStart w:id="19077" w:name="_Toc92195279"/>
        <w:bookmarkStart w:id="19078" w:name="_Toc92198190"/>
        <w:bookmarkStart w:id="19079" w:name="_Toc92200738"/>
        <w:bookmarkStart w:id="19080" w:name="_Toc92201668"/>
        <w:bookmarkStart w:id="19081" w:name="_Toc92207992"/>
        <w:bookmarkStart w:id="19082" w:name="_Toc92373818"/>
        <w:bookmarkStart w:id="19083" w:name="_Toc92375216"/>
        <w:bookmarkStart w:id="19084" w:name="_Toc92375859"/>
        <w:bookmarkStart w:id="19085" w:name="_Toc92813567"/>
        <w:bookmarkStart w:id="19086" w:name="_Toc92962789"/>
        <w:bookmarkStart w:id="19087" w:name="_Toc93130509"/>
        <w:bookmarkStart w:id="19088" w:name="_Toc94535465"/>
        <w:bookmarkStart w:id="19089" w:name="_Toc94628771"/>
        <w:bookmarkStart w:id="19090" w:name="_Toc95140041"/>
        <w:bookmarkStart w:id="19091" w:name="_Toc95231839"/>
        <w:bookmarkStart w:id="19092" w:name="_Toc97115137"/>
        <w:bookmarkStart w:id="19093" w:name="_Toc98086573"/>
        <w:bookmarkStart w:id="19094" w:name="_Toc98332809"/>
        <w:bookmarkStart w:id="19095" w:name="_Toc98333448"/>
        <w:bookmarkStart w:id="19096" w:name="_Toc98341774"/>
        <w:bookmarkStart w:id="19097" w:name="_Toc98345166"/>
        <w:bookmarkStart w:id="19098" w:name="_Toc98345693"/>
        <w:bookmarkStart w:id="19099" w:name="_Toc98346217"/>
        <w:bookmarkStart w:id="19100" w:name="_Toc98346775"/>
        <w:bookmarkStart w:id="19101" w:name="_Toc98347215"/>
        <w:bookmarkStart w:id="19102" w:name="_Toc98347655"/>
        <w:bookmarkStart w:id="19103" w:name="_Toc99536940"/>
        <w:bookmarkStart w:id="19104" w:name="_Toc99719066"/>
        <w:bookmarkStart w:id="19105" w:name="_Toc99969723"/>
        <w:bookmarkEnd w:id="19058"/>
        <w:bookmarkEnd w:id="19059"/>
        <w:bookmarkEnd w:id="19060"/>
        <w:bookmarkEnd w:id="19061"/>
        <w:bookmarkEnd w:id="19062"/>
        <w:bookmarkEnd w:id="19063"/>
        <w:bookmarkEnd w:id="19064"/>
        <w:bookmarkEnd w:id="19065"/>
        <w:bookmarkEnd w:id="19066"/>
        <w:bookmarkEnd w:id="19067"/>
        <w:bookmarkEnd w:id="19068"/>
        <w:bookmarkEnd w:id="19069"/>
        <w:bookmarkEnd w:id="19070"/>
        <w:bookmarkEnd w:id="19071"/>
        <w:bookmarkEnd w:id="19072"/>
        <w:bookmarkEnd w:id="19073"/>
        <w:bookmarkEnd w:id="19074"/>
        <w:bookmarkEnd w:id="19075"/>
        <w:bookmarkEnd w:id="19076"/>
        <w:bookmarkEnd w:id="19077"/>
        <w:bookmarkEnd w:id="19078"/>
        <w:bookmarkEnd w:id="19079"/>
        <w:bookmarkEnd w:id="19080"/>
        <w:bookmarkEnd w:id="19081"/>
        <w:bookmarkEnd w:id="19082"/>
        <w:bookmarkEnd w:id="19083"/>
        <w:bookmarkEnd w:id="19084"/>
        <w:bookmarkEnd w:id="19085"/>
        <w:bookmarkEnd w:id="19086"/>
        <w:bookmarkEnd w:id="19087"/>
        <w:bookmarkEnd w:id="19088"/>
        <w:bookmarkEnd w:id="19089"/>
        <w:bookmarkEnd w:id="19090"/>
        <w:bookmarkEnd w:id="19091"/>
        <w:bookmarkEnd w:id="19092"/>
        <w:bookmarkEnd w:id="19093"/>
        <w:bookmarkEnd w:id="19094"/>
        <w:bookmarkEnd w:id="19095"/>
        <w:bookmarkEnd w:id="19096"/>
        <w:bookmarkEnd w:id="19097"/>
        <w:bookmarkEnd w:id="19098"/>
        <w:bookmarkEnd w:id="19099"/>
        <w:bookmarkEnd w:id="19100"/>
        <w:bookmarkEnd w:id="19101"/>
        <w:bookmarkEnd w:id="19102"/>
        <w:bookmarkEnd w:id="19103"/>
        <w:bookmarkEnd w:id="19104"/>
        <w:bookmarkEnd w:id="19105"/>
      </w:moveFrom>
    </w:p>
    <w:p w14:paraId="7D6F9FA2" w14:textId="5E6A40FD" w:rsidR="00FF153E" w:rsidRPr="00FF6A71" w:rsidDel="00901B80" w:rsidRDefault="00FF153E" w:rsidP="0021440D">
      <w:pPr>
        <w:numPr>
          <w:ilvl w:val="0"/>
          <w:numId w:val="42"/>
        </w:numPr>
        <w:rPr>
          <w:moveFrom w:id="19106" w:author="pete jones" w:date="2022-01-03T12:19:00Z"/>
        </w:rPr>
      </w:pPr>
      <w:moveFrom w:id="19107" w:author="pete jones" w:date="2022-01-03T12:19:00Z">
        <w:r w:rsidRPr="00FF6A71" w:rsidDel="00901B80">
          <w:t xml:space="preserve">Not important if students lose </w:t>
        </w:r>
        <w:r w:rsidR="002F39F3" w:rsidRPr="00FF6A71" w:rsidDel="00901B80">
          <w:t>data.</w:t>
        </w:r>
        <w:bookmarkStart w:id="19108" w:name="_Toc92119853"/>
        <w:bookmarkStart w:id="19109" w:name="_Toc92120195"/>
        <w:bookmarkStart w:id="19110" w:name="_Toc92120536"/>
        <w:bookmarkStart w:id="19111" w:name="_Toc92120874"/>
        <w:bookmarkStart w:id="19112" w:name="_Toc92121215"/>
        <w:bookmarkStart w:id="19113" w:name="_Toc92121556"/>
        <w:bookmarkStart w:id="19114" w:name="_Toc92121902"/>
        <w:bookmarkStart w:id="19115" w:name="_Toc92187594"/>
        <w:bookmarkStart w:id="19116" w:name="_Toc92187937"/>
        <w:bookmarkStart w:id="19117" w:name="_Toc92191324"/>
        <w:bookmarkStart w:id="19118" w:name="_Toc92191791"/>
        <w:bookmarkStart w:id="19119" w:name="_Toc92192259"/>
        <w:bookmarkStart w:id="19120" w:name="_Toc92192644"/>
        <w:bookmarkStart w:id="19121" w:name="_Toc92193030"/>
        <w:bookmarkStart w:id="19122" w:name="_Toc92193391"/>
        <w:bookmarkStart w:id="19123" w:name="_Toc92193765"/>
        <w:bookmarkStart w:id="19124" w:name="_Toc92194111"/>
        <w:bookmarkStart w:id="19125" w:name="_Toc92194564"/>
        <w:bookmarkStart w:id="19126" w:name="_Toc92194932"/>
        <w:bookmarkStart w:id="19127" w:name="_Toc92195280"/>
        <w:bookmarkStart w:id="19128" w:name="_Toc92198191"/>
        <w:bookmarkStart w:id="19129" w:name="_Toc92200739"/>
        <w:bookmarkStart w:id="19130" w:name="_Toc92201669"/>
        <w:bookmarkStart w:id="19131" w:name="_Toc92207993"/>
        <w:bookmarkStart w:id="19132" w:name="_Toc92373819"/>
        <w:bookmarkStart w:id="19133" w:name="_Toc92375217"/>
        <w:bookmarkStart w:id="19134" w:name="_Toc92375860"/>
        <w:bookmarkStart w:id="19135" w:name="_Toc92813568"/>
        <w:bookmarkStart w:id="19136" w:name="_Toc92962790"/>
        <w:bookmarkStart w:id="19137" w:name="_Toc93130510"/>
        <w:bookmarkStart w:id="19138" w:name="_Toc94535466"/>
        <w:bookmarkStart w:id="19139" w:name="_Toc94628772"/>
        <w:bookmarkStart w:id="19140" w:name="_Toc95140042"/>
        <w:bookmarkStart w:id="19141" w:name="_Toc95231840"/>
        <w:bookmarkStart w:id="19142" w:name="_Toc97115138"/>
        <w:bookmarkStart w:id="19143" w:name="_Toc98086574"/>
        <w:bookmarkStart w:id="19144" w:name="_Toc98332810"/>
        <w:bookmarkStart w:id="19145" w:name="_Toc98333449"/>
        <w:bookmarkStart w:id="19146" w:name="_Toc98341775"/>
        <w:bookmarkStart w:id="19147" w:name="_Toc98345167"/>
        <w:bookmarkStart w:id="19148" w:name="_Toc98345694"/>
        <w:bookmarkStart w:id="19149" w:name="_Toc98346218"/>
        <w:bookmarkStart w:id="19150" w:name="_Toc98346776"/>
        <w:bookmarkStart w:id="19151" w:name="_Toc98347216"/>
        <w:bookmarkStart w:id="19152" w:name="_Toc98347656"/>
        <w:bookmarkStart w:id="19153" w:name="_Toc99536941"/>
        <w:bookmarkStart w:id="19154" w:name="_Toc99719067"/>
        <w:bookmarkStart w:id="19155" w:name="_Toc99969724"/>
        <w:bookmarkEnd w:id="19108"/>
        <w:bookmarkEnd w:id="19109"/>
        <w:bookmarkEnd w:id="19110"/>
        <w:bookmarkEnd w:id="19111"/>
        <w:bookmarkEnd w:id="19112"/>
        <w:bookmarkEnd w:id="19113"/>
        <w:bookmarkEnd w:id="19114"/>
        <w:bookmarkEnd w:id="19115"/>
        <w:bookmarkEnd w:id="19116"/>
        <w:bookmarkEnd w:id="19117"/>
        <w:bookmarkEnd w:id="19118"/>
        <w:bookmarkEnd w:id="19119"/>
        <w:bookmarkEnd w:id="19120"/>
        <w:bookmarkEnd w:id="19121"/>
        <w:bookmarkEnd w:id="19122"/>
        <w:bookmarkEnd w:id="19123"/>
        <w:bookmarkEnd w:id="19124"/>
        <w:bookmarkEnd w:id="19125"/>
        <w:bookmarkEnd w:id="19126"/>
        <w:bookmarkEnd w:id="19127"/>
        <w:bookmarkEnd w:id="19128"/>
        <w:bookmarkEnd w:id="19129"/>
        <w:bookmarkEnd w:id="19130"/>
        <w:bookmarkEnd w:id="19131"/>
        <w:bookmarkEnd w:id="19132"/>
        <w:bookmarkEnd w:id="19133"/>
        <w:bookmarkEnd w:id="19134"/>
        <w:bookmarkEnd w:id="19135"/>
        <w:bookmarkEnd w:id="19136"/>
        <w:bookmarkEnd w:id="19137"/>
        <w:bookmarkEnd w:id="19138"/>
        <w:bookmarkEnd w:id="19139"/>
        <w:bookmarkEnd w:id="19140"/>
        <w:bookmarkEnd w:id="19141"/>
        <w:bookmarkEnd w:id="19142"/>
        <w:bookmarkEnd w:id="19143"/>
        <w:bookmarkEnd w:id="19144"/>
        <w:bookmarkEnd w:id="19145"/>
        <w:bookmarkEnd w:id="19146"/>
        <w:bookmarkEnd w:id="19147"/>
        <w:bookmarkEnd w:id="19148"/>
        <w:bookmarkEnd w:id="19149"/>
        <w:bookmarkEnd w:id="19150"/>
        <w:bookmarkEnd w:id="19151"/>
        <w:bookmarkEnd w:id="19152"/>
        <w:bookmarkEnd w:id="19153"/>
        <w:bookmarkEnd w:id="19154"/>
        <w:bookmarkEnd w:id="19155"/>
      </w:moveFrom>
    </w:p>
    <w:p w14:paraId="3E4C08C8" w14:textId="58FF684E" w:rsidR="00FF153E" w:rsidRPr="00FF6A71" w:rsidDel="00901B80" w:rsidRDefault="00FF153E" w:rsidP="0021440D">
      <w:pPr>
        <w:numPr>
          <w:ilvl w:val="0"/>
          <w:numId w:val="42"/>
        </w:numPr>
        <w:rPr>
          <w:moveFrom w:id="19156" w:author="pete jones" w:date="2022-01-03T12:19:00Z"/>
        </w:rPr>
      </w:pPr>
      <w:moveFrom w:id="19157" w:author="pete jones" w:date="2022-01-03T12:19:00Z">
        <w:r w:rsidRPr="00FF6A71" w:rsidDel="00901B80">
          <w:t xml:space="preserve">Competence with the software is not </w:t>
        </w:r>
        <w:r w:rsidR="002F39F3" w:rsidRPr="00FF6A71" w:rsidDel="00901B80">
          <w:t>mandatory.</w:t>
        </w:r>
        <w:bookmarkStart w:id="19158" w:name="_Toc92119854"/>
        <w:bookmarkStart w:id="19159" w:name="_Toc92120196"/>
        <w:bookmarkStart w:id="19160" w:name="_Toc92120537"/>
        <w:bookmarkStart w:id="19161" w:name="_Toc92120875"/>
        <w:bookmarkStart w:id="19162" w:name="_Toc92121216"/>
        <w:bookmarkStart w:id="19163" w:name="_Toc92121557"/>
        <w:bookmarkStart w:id="19164" w:name="_Toc92121903"/>
        <w:bookmarkStart w:id="19165" w:name="_Toc92187595"/>
        <w:bookmarkStart w:id="19166" w:name="_Toc92187938"/>
        <w:bookmarkStart w:id="19167" w:name="_Toc92191325"/>
        <w:bookmarkStart w:id="19168" w:name="_Toc92191792"/>
        <w:bookmarkStart w:id="19169" w:name="_Toc92192260"/>
        <w:bookmarkStart w:id="19170" w:name="_Toc92192645"/>
        <w:bookmarkStart w:id="19171" w:name="_Toc92193031"/>
        <w:bookmarkStart w:id="19172" w:name="_Toc92193392"/>
        <w:bookmarkStart w:id="19173" w:name="_Toc92193766"/>
        <w:bookmarkStart w:id="19174" w:name="_Toc92194112"/>
        <w:bookmarkStart w:id="19175" w:name="_Toc92194565"/>
        <w:bookmarkStart w:id="19176" w:name="_Toc92194933"/>
        <w:bookmarkStart w:id="19177" w:name="_Toc92195281"/>
        <w:bookmarkStart w:id="19178" w:name="_Toc92198192"/>
        <w:bookmarkStart w:id="19179" w:name="_Toc92200740"/>
        <w:bookmarkStart w:id="19180" w:name="_Toc92201670"/>
        <w:bookmarkStart w:id="19181" w:name="_Toc92207994"/>
        <w:bookmarkStart w:id="19182" w:name="_Toc92373820"/>
        <w:bookmarkStart w:id="19183" w:name="_Toc92375218"/>
        <w:bookmarkStart w:id="19184" w:name="_Toc92375861"/>
        <w:bookmarkStart w:id="19185" w:name="_Toc92813569"/>
        <w:bookmarkStart w:id="19186" w:name="_Toc92962791"/>
        <w:bookmarkStart w:id="19187" w:name="_Toc93130511"/>
        <w:bookmarkStart w:id="19188" w:name="_Toc94535467"/>
        <w:bookmarkStart w:id="19189" w:name="_Toc94628773"/>
        <w:bookmarkStart w:id="19190" w:name="_Toc95140043"/>
        <w:bookmarkStart w:id="19191" w:name="_Toc95231841"/>
        <w:bookmarkStart w:id="19192" w:name="_Toc97115139"/>
        <w:bookmarkStart w:id="19193" w:name="_Toc98086575"/>
        <w:bookmarkStart w:id="19194" w:name="_Toc98332811"/>
        <w:bookmarkStart w:id="19195" w:name="_Toc98333450"/>
        <w:bookmarkStart w:id="19196" w:name="_Toc98341776"/>
        <w:bookmarkStart w:id="19197" w:name="_Toc98345168"/>
        <w:bookmarkStart w:id="19198" w:name="_Toc98345695"/>
        <w:bookmarkStart w:id="19199" w:name="_Toc98346219"/>
        <w:bookmarkStart w:id="19200" w:name="_Toc98346777"/>
        <w:bookmarkStart w:id="19201" w:name="_Toc98347217"/>
        <w:bookmarkStart w:id="19202" w:name="_Toc98347657"/>
        <w:bookmarkStart w:id="19203" w:name="_Toc99536942"/>
        <w:bookmarkStart w:id="19204" w:name="_Toc99719068"/>
        <w:bookmarkStart w:id="19205" w:name="_Toc99969725"/>
        <w:bookmarkEnd w:id="19158"/>
        <w:bookmarkEnd w:id="19159"/>
        <w:bookmarkEnd w:id="19160"/>
        <w:bookmarkEnd w:id="19161"/>
        <w:bookmarkEnd w:id="19162"/>
        <w:bookmarkEnd w:id="19163"/>
        <w:bookmarkEnd w:id="19164"/>
        <w:bookmarkEnd w:id="19165"/>
        <w:bookmarkEnd w:id="19166"/>
        <w:bookmarkEnd w:id="19167"/>
        <w:bookmarkEnd w:id="19168"/>
        <w:bookmarkEnd w:id="19169"/>
        <w:bookmarkEnd w:id="19170"/>
        <w:bookmarkEnd w:id="19171"/>
        <w:bookmarkEnd w:id="19172"/>
        <w:bookmarkEnd w:id="19173"/>
        <w:bookmarkEnd w:id="19174"/>
        <w:bookmarkEnd w:id="19175"/>
        <w:bookmarkEnd w:id="19176"/>
        <w:bookmarkEnd w:id="19177"/>
        <w:bookmarkEnd w:id="19178"/>
        <w:bookmarkEnd w:id="19179"/>
        <w:bookmarkEnd w:id="19180"/>
        <w:bookmarkEnd w:id="19181"/>
        <w:bookmarkEnd w:id="19182"/>
        <w:bookmarkEnd w:id="19183"/>
        <w:bookmarkEnd w:id="19184"/>
        <w:bookmarkEnd w:id="19185"/>
        <w:bookmarkEnd w:id="19186"/>
        <w:bookmarkEnd w:id="19187"/>
        <w:bookmarkEnd w:id="19188"/>
        <w:bookmarkEnd w:id="19189"/>
        <w:bookmarkEnd w:id="19190"/>
        <w:bookmarkEnd w:id="19191"/>
        <w:bookmarkEnd w:id="19192"/>
        <w:bookmarkEnd w:id="19193"/>
        <w:bookmarkEnd w:id="19194"/>
        <w:bookmarkEnd w:id="19195"/>
        <w:bookmarkEnd w:id="19196"/>
        <w:bookmarkEnd w:id="19197"/>
        <w:bookmarkEnd w:id="19198"/>
        <w:bookmarkEnd w:id="19199"/>
        <w:bookmarkEnd w:id="19200"/>
        <w:bookmarkEnd w:id="19201"/>
        <w:bookmarkEnd w:id="19202"/>
        <w:bookmarkEnd w:id="19203"/>
        <w:bookmarkEnd w:id="19204"/>
        <w:bookmarkEnd w:id="19205"/>
      </w:moveFrom>
    </w:p>
    <w:p w14:paraId="05F9AF1C" w14:textId="586B79C4" w:rsidR="00FF153E" w:rsidRPr="00FF6A71" w:rsidDel="00901B80" w:rsidRDefault="00FF153E" w:rsidP="0021440D">
      <w:pPr>
        <w:numPr>
          <w:ilvl w:val="0"/>
          <w:numId w:val="42"/>
        </w:numPr>
        <w:rPr>
          <w:moveFrom w:id="19206" w:author="pete jones" w:date="2022-01-03T12:19:00Z"/>
        </w:rPr>
      </w:pPr>
      <w:moveFrom w:id="19207" w:author="pete jones" w:date="2022-01-03T12:19:00Z">
        <w:r w:rsidRPr="00FF6A71" w:rsidDel="00901B80">
          <w:t xml:space="preserve">Help is readily available from many sources to overcome software </w:t>
        </w:r>
        <w:r w:rsidR="002F39F3" w:rsidRPr="00FF6A71" w:rsidDel="00901B80">
          <w:t>incompetence.</w:t>
        </w:r>
        <w:bookmarkStart w:id="19208" w:name="_Toc92119855"/>
        <w:bookmarkStart w:id="19209" w:name="_Toc92120197"/>
        <w:bookmarkStart w:id="19210" w:name="_Toc92120538"/>
        <w:bookmarkStart w:id="19211" w:name="_Toc92120876"/>
        <w:bookmarkStart w:id="19212" w:name="_Toc92121217"/>
        <w:bookmarkStart w:id="19213" w:name="_Toc92121558"/>
        <w:bookmarkStart w:id="19214" w:name="_Toc92121904"/>
        <w:bookmarkStart w:id="19215" w:name="_Toc92187596"/>
        <w:bookmarkStart w:id="19216" w:name="_Toc92187939"/>
        <w:bookmarkStart w:id="19217" w:name="_Toc92191326"/>
        <w:bookmarkStart w:id="19218" w:name="_Toc92191793"/>
        <w:bookmarkStart w:id="19219" w:name="_Toc92192261"/>
        <w:bookmarkStart w:id="19220" w:name="_Toc92192646"/>
        <w:bookmarkStart w:id="19221" w:name="_Toc92193032"/>
        <w:bookmarkStart w:id="19222" w:name="_Toc92193393"/>
        <w:bookmarkStart w:id="19223" w:name="_Toc92193767"/>
        <w:bookmarkStart w:id="19224" w:name="_Toc92194113"/>
        <w:bookmarkStart w:id="19225" w:name="_Toc92194566"/>
        <w:bookmarkStart w:id="19226" w:name="_Toc92194934"/>
        <w:bookmarkStart w:id="19227" w:name="_Toc92195282"/>
        <w:bookmarkStart w:id="19228" w:name="_Toc92198193"/>
        <w:bookmarkStart w:id="19229" w:name="_Toc92200741"/>
        <w:bookmarkStart w:id="19230" w:name="_Toc92201671"/>
        <w:bookmarkStart w:id="19231" w:name="_Toc92207995"/>
        <w:bookmarkStart w:id="19232" w:name="_Toc92373821"/>
        <w:bookmarkStart w:id="19233" w:name="_Toc92375219"/>
        <w:bookmarkStart w:id="19234" w:name="_Toc92375862"/>
        <w:bookmarkStart w:id="19235" w:name="_Toc92813570"/>
        <w:bookmarkStart w:id="19236" w:name="_Toc92962792"/>
        <w:bookmarkStart w:id="19237" w:name="_Toc93130512"/>
        <w:bookmarkStart w:id="19238" w:name="_Toc94535468"/>
        <w:bookmarkStart w:id="19239" w:name="_Toc94628774"/>
        <w:bookmarkStart w:id="19240" w:name="_Toc95140044"/>
        <w:bookmarkStart w:id="19241" w:name="_Toc95231842"/>
        <w:bookmarkStart w:id="19242" w:name="_Toc97115140"/>
        <w:bookmarkStart w:id="19243" w:name="_Toc98086576"/>
        <w:bookmarkStart w:id="19244" w:name="_Toc98332812"/>
        <w:bookmarkStart w:id="19245" w:name="_Toc98333451"/>
        <w:bookmarkStart w:id="19246" w:name="_Toc98341777"/>
        <w:bookmarkStart w:id="19247" w:name="_Toc98345169"/>
        <w:bookmarkStart w:id="19248" w:name="_Toc98345696"/>
        <w:bookmarkStart w:id="19249" w:name="_Toc98346220"/>
        <w:bookmarkStart w:id="19250" w:name="_Toc98346778"/>
        <w:bookmarkStart w:id="19251" w:name="_Toc98347218"/>
        <w:bookmarkStart w:id="19252" w:name="_Toc98347658"/>
        <w:bookmarkStart w:id="19253" w:name="_Toc99536943"/>
        <w:bookmarkStart w:id="19254" w:name="_Toc99719069"/>
        <w:bookmarkStart w:id="19255" w:name="_Toc99969726"/>
        <w:bookmarkEnd w:id="19208"/>
        <w:bookmarkEnd w:id="19209"/>
        <w:bookmarkEnd w:id="19210"/>
        <w:bookmarkEnd w:id="19211"/>
        <w:bookmarkEnd w:id="19212"/>
        <w:bookmarkEnd w:id="19213"/>
        <w:bookmarkEnd w:id="19214"/>
        <w:bookmarkEnd w:id="19215"/>
        <w:bookmarkEnd w:id="19216"/>
        <w:bookmarkEnd w:id="19217"/>
        <w:bookmarkEnd w:id="19218"/>
        <w:bookmarkEnd w:id="19219"/>
        <w:bookmarkEnd w:id="19220"/>
        <w:bookmarkEnd w:id="19221"/>
        <w:bookmarkEnd w:id="19222"/>
        <w:bookmarkEnd w:id="19223"/>
        <w:bookmarkEnd w:id="19224"/>
        <w:bookmarkEnd w:id="19225"/>
        <w:bookmarkEnd w:id="19226"/>
        <w:bookmarkEnd w:id="19227"/>
        <w:bookmarkEnd w:id="19228"/>
        <w:bookmarkEnd w:id="19229"/>
        <w:bookmarkEnd w:id="19230"/>
        <w:bookmarkEnd w:id="19231"/>
        <w:bookmarkEnd w:id="19232"/>
        <w:bookmarkEnd w:id="19233"/>
        <w:bookmarkEnd w:id="19234"/>
        <w:bookmarkEnd w:id="19235"/>
        <w:bookmarkEnd w:id="19236"/>
        <w:bookmarkEnd w:id="19237"/>
        <w:bookmarkEnd w:id="19238"/>
        <w:bookmarkEnd w:id="19239"/>
        <w:bookmarkEnd w:id="19240"/>
        <w:bookmarkEnd w:id="19241"/>
        <w:bookmarkEnd w:id="19242"/>
        <w:bookmarkEnd w:id="19243"/>
        <w:bookmarkEnd w:id="19244"/>
        <w:bookmarkEnd w:id="19245"/>
        <w:bookmarkEnd w:id="19246"/>
        <w:bookmarkEnd w:id="19247"/>
        <w:bookmarkEnd w:id="19248"/>
        <w:bookmarkEnd w:id="19249"/>
        <w:bookmarkEnd w:id="19250"/>
        <w:bookmarkEnd w:id="19251"/>
        <w:bookmarkEnd w:id="19252"/>
        <w:bookmarkEnd w:id="19253"/>
        <w:bookmarkEnd w:id="19254"/>
        <w:bookmarkEnd w:id="19255"/>
      </w:moveFrom>
    </w:p>
    <w:p w14:paraId="56BF7F77" w14:textId="17D495B6" w:rsidR="00FF153E" w:rsidRPr="00FF6A71" w:rsidDel="00901B80" w:rsidRDefault="00FF153E" w:rsidP="00FF153E">
      <w:pPr>
        <w:rPr>
          <w:moveFrom w:id="19256" w:author="pete jones" w:date="2022-01-03T12:19:00Z"/>
        </w:rPr>
      </w:pPr>
      <w:moveFrom w:id="19257" w:author="pete jones" w:date="2022-01-03T12:19:00Z">
        <w:r w:rsidRPr="00FF6A71" w:rsidDel="00901B80">
          <w:t xml:space="preserve">All the above, except for (d) are not true. Systems are open to abuse by determined perpetrators but are setup and managed to make users responsible for their own actions and to ease data retrieval and minimise opportunities for data loss. The determined cheat will rationalise the system as making it possible to cheat so why not cheat. Faculty staff will work diligently to help students who have lost valuable work. Competence with the software many </w:t>
        </w:r>
        <w:r w:rsidR="002F39F3" w:rsidRPr="00FF6A71" w:rsidDel="00901B80">
          <w:t>are not</w:t>
        </w:r>
        <w:r w:rsidRPr="00FF6A71" w:rsidDel="00901B80">
          <w:t xml:space="preserve"> the core learning outcome of a module, but a minimum competence will always be monitored and required. A typical module where CAD and non-textual data constitutes a significant element does represent continuous effort sustained throughout the semester. Students who have intermittent or poor attendance will find it difficult to build data sets during the later assessment periods because building competence will require at least 45 hours work input, (example of a 15-credit module with 30% weighting on CAD activity). Consequently, a student who has managed their time poorly will hunt for the “easy fix” and because traditional methods to monitor plagiarism with CAD data will often not discover their actions will accept the risks.</w:t>
        </w:r>
        <w:bookmarkStart w:id="19258" w:name="_Toc92119856"/>
        <w:bookmarkStart w:id="19259" w:name="_Toc92120198"/>
        <w:bookmarkStart w:id="19260" w:name="_Toc92120539"/>
        <w:bookmarkStart w:id="19261" w:name="_Toc92120877"/>
        <w:bookmarkStart w:id="19262" w:name="_Toc92121218"/>
        <w:bookmarkStart w:id="19263" w:name="_Toc92121559"/>
        <w:bookmarkStart w:id="19264" w:name="_Toc92121905"/>
        <w:bookmarkStart w:id="19265" w:name="_Toc92187597"/>
        <w:bookmarkStart w:id="19266" w:name="_Toc92187940"/>
        <w:bookmarkStart w:id="19267" w:name="_Toc92191327"/>
        <w:bookmarkStart w:id="19268" w:name="_Toc92191794"/>
        <w:bookmarkStart w:id="19269" w:name="_Toc92192262"/>
        <w:bookmarkStart w:id="19270" w:name="_Toc92192647"/>
        <w:bookmarkStart w:id="19271" w:name="_Toc92193033"/>
        <w:bookmarkStart w:id="19272" w:name="_Toc92193394"/>
        <w:bookmarkStart w:id="19273" w:name="_Toc92193768"/>
        <w:bookmarkStart w:id="19274" w:name="_Toc92194114"/>
        <w:bookmarkStart w:id="19275" w:name="_Toc92194567"/>
        <w:bookmarkStart w:id="19276" w:name="_Toc92194935"/>
        <w:bookmarkStart w:id="19277" w:name="_Toc92195283"/>
        <w:bookmarkStart w:id="19278" w:name="_Toc92198194"/>
        <w:bookmarkStart w:id="19279" w:name="_Toc92200742"/>
        <w:bookmarkStart w:id="19280" w:name="_Toc92201672"/>
        <w:bookmarkStart w:id="19281" w:name="_Toc92207996"/>
        <w:bookmarkStart w:id="19282" w:name="_Toc92373822"/>
        <w:bookmarkStart w:id="19283" w:name="_Toc92375220"/>
        <w:bookmarkStart w:id="19284" w:name="_Toc92375863"/>
        <w:bookmarkStart w:id="19285" w:name="_Toc92813571"/>
        <w:bookmarkStart w:id="19286" w:name="_Toc92962793"/>
        <w:bookmarkStart w:id="19287" w:name="_Toc93130513"/>
        <w:bookmarkStart w:id="19288" w:name="_Toc94535469"/>
        <w:bookmarkStart w:id="19289" w:name="_Toc94628775"/>
        <w:bookmarkStart w:id="19290" w:name="_Toc95140045"/>
        <w:bookmarkStart w:id="19291" w:name="_Toc95231843"/>
        <w:bookmarkStart w:id="19292" w:name="_Toc97115141"/>
        <w:bookmarkStart w:id="19293" w:name="_Toc98086577"/>
        <w:bookmarkStart w:id="19294" w:name="_Toc98332813"/>
        <w:bookmarkStart w:id="19295" w:name="_Toc98333452"/>
        <w:bookmarkStart w:id="19296" w:name="_Toc98341778"/>
        <w:bookmarkStart w:id="19297" w:name="_Toc98345170"/>
        <w:bookmarkStart w:id="19298" w:name="_Toc98345697"/>
        <w:bookmarkStart w:id="19299" w:name="_Toc98346221"/>
        <w:bookmarkStart w:id="19300" w:name="_Toc98346779"/>
        <w:bookmarkStart w:id="19301" w:name="_Toc98347219"/>
        <w:bookmarkStart w:id="19302" w:name="_Toc98347659"/>
        <w:bookmarkStart w:id="19303" w:name="_Toc99536944"/>
        <w:bookmarkStart w:id="19304" w:name="_Toc99719070"/>
        <w:bookmarkStart w:id="19305" w:name="_Toc99969727"/>
        <w:bookmarkEnd w:id="19258"/>
        <w:bookmarkEnd w:id="19259"/>
        <w:bookmarkEnd w:id="19260"/>
        <w:bookmarkEnd w:id="19261"/>
        <w:bookmarkEnd w:id="19262"/>
        <w:bookmarkEnd w:id="19263"/>
        <w:bookmarkEnd w:id="19264"/>
        <w:bookmarkEnd w:id="19265"/>
        <w:bookmarkEnd w:id="19266"/>
        <w:bookmarkEnd w:id="19267"/>
        <w:bookmarkEnd w:id="19268"/>
        <w:bookmarkEnd w:id="19269"/>
        <w:bookmarkEnd w:id="19270"/>
        <w:bookmarkEnd w:id="19271"/>
        <w:bookmarkEnd w:id="19272"/>
        <w:bookmarkEnd w:id="19273"/>
        <w:bookmarkEnd w:id="19274"/>
        <w:bookmarkEnd w:id="19275"/>
        <w:bookmarkEnd w:id="19276"/>
        <w:bookmarkEnd w:id="19277"/>
        <w:bookmarkEnd w:id="19278"/>
        <w:bookmarkEnd w:id="19279"/>
        <w:bookmarkEnd w:id="19280"/>
        <w:bookmarkEnd w:id="19281"/>
        <w:bookmarkEnd w:id="19282"/>
        <w:bookmarkEnd w:id="19283"/>
        <w:bookmarkEnd w:id="19284"/>
        <w:bookmarkEnd w:id="19285"/>
        <w:bookmarkEnd w:id="19286"/>
        <w:bookmarkEnd w:id="19287"/>
        <w:bookmarkEnd w:id="19288"/>
        <w:bookmarkEnd w:id="19289"/>
        <w:bookmarkEnd w:id="19290"/>
        <w:bookmarkEnd w:id="19291"/>
        <w:bookmarkEnd w:id="19292"/>
        <w:bookmarkEnd w:id="19293"/>
        <w:bookmarkEnd w:id="19294"/>
        <w:bookmarkEnd w:id="19295"/>
        <w:bookmarkEnd w:id="19296"/>
        <w:bookmarkEnd w:id="19297"/>
        <w:bookmarkEnd w:id="19298"/>
        <w:bookmarkEnd w:id="19299"/>
        <w:bookmarkEnd w:id="19300"/>
        <w:bookmarkEnd w:id="19301"/>
        <w:bookmarkEnd w:id="19302"/>
        <w:bookmarkEnd w:id="19303"/>
        <w:bookmarkEnd w:id="19304"/>
        <w:bookmarkEnd w:id="19305"/>
      </w:moveFrom>
    </w:p>
    <w:p w14:paraId="0B89DE36" w14:textId="229B98F1" w:rsidR="00FF153E" w:rsidRPr="00FF6A71" w:rsidDel="00901B80" w:rsidRDefault="00FF153E" w:rsidP="00FF153E">
      <w:pPr>
        <w:rPr>
          <w:moveFrom w:id="19306" w:author="pete jones" w:date="2022-01-03T12:19:00Z"/>
        </w:rPr>
      </w:pPr>
      <w:moveFrom w:id="19307" w:author="pete jones" w:date="2022-01-03T12:19:00Z">
        <w:r w:rsidRPr="00FF6A71" w:rsidDel="00901B80">
          <w:t>Their experience predisposes students to find ways of cheating unless they are totally engaged with creating digital 3D data as part of a comprehensive learning skill set. Fortunately, this is not true of most students who are diligent in their skills development and can accept the real value of gaining competence with the portfolio of tools necessary for their future engineering roles. Therefore, it is important to examine the ways in which cheating is undertaken and by doing so improve the ethics, teamwork activities and value of software competence. It will also provide a starting point to assess the value of PLM integration within the learning environment.</w:t>
        </w:r>
        <w:bookmarkStart w:id="19308" w:name="_Toc92119857"/>
        <w:bookmarkStart w:id="19309" w:name="_Toc92120199"/>
        <w:bookmarkStart w:id="19310" w:name="_Toc92120540"/>
        <w:bookmarkStart w:id="19311" w:name="_Toc92120878"/>
        <w:bookmarkStart w:id="19312" w:name="_Toc92121219"/>
        <w:bookmarkStart w:id="19313" w:name="_Toc92121560"/>
        <w:bookmarkStart w:id="19314" w:name="_Toc92121906"/>
        <w:bookmarkStart w:id="19315" w:name="_Toc92187598"/>
        <w:bookmarkStart w:id="19316" w:name="_Toc92187941"/>
        <w:bookmarkStart w:id="19317" w:name="_Toc92191328"/>
        <w:bookmarkStart w:id="19318" w:name="_Toc92191795"/>
        <w:bookmarkStart w:id="19319" w:name="_Toc92192263"/>
        <w:bookmarkStart w:id="19320" w:name="_Toc92192648"/>
        <w:bookmarkStart w:id="19321" w:name="_Toc92193034"/>
        <w:bookmarkStart w:id="19322" w:name="_Toc92193395"/>
        <w:bookmarkStart w:id="19323" w:name="_Toc92193769"/>
        <w:bookmarkStart w:id="19324" w:name="_Toc92194115"/>
        <w:bookmarkStart w:id="19325" w:name="_Toc92194568"/>
        <w:bookmarkStart w:id="19326" w:name="_Toc92194936"/>
        <w:bookmarkStart w:id="19327" w:name="_Toc92195284"/>
        <w:bookmarkStart w:id="19328" w:name="_Toc92198195"/>
        <w:bookmarkStart w:id="19329" w:name="_Toc92200743"/>
        <w:bookmarkStart w:id="19330" w:name="_Toc92201673"/>
        <w:bookmarkStart w:id="19331" w:name="_Toc92207997"/>
        <w:bookmarkStart w:id="19332" w:name="_Toc92373823"/>
        <w:bookmarkStart w:id="19333" w:name="_Toc92375221"/>
        <w:bookmarkStart w:id="19334" w:name="_Toc92375864"/>
        <w:bookmarkStart w:id="19335" w:name="_Toc92813572"/>
        <w:bookmarkStart w:id="19336" w:name="_Toc92962794"/>
        <w:bookmarkStart w:id="19337" w:name="_Toc93130514"/>
        <w:bookmarkStart w:id="19338" w:name="_Toc94535470"/>
        <w:bookmarkStart w:id="19339" w:name="_Toc94628776"/>
        <w:bookmarkStart w:id="19340" w:name="_Toc95140046"/>
        <w:bookmarkStart w:id="19341" w:name="_Toc95231844"/>
        <w:bookmarkStart w:id="19342" w:name="_Toc97115142"/>
        <w:bookmarkStart w:id="19343" w:name="_Toc98086578"/>
        <w:bookmarkStart w:id="19344" w:name="_Toc98332814"/>
        <w:bookmarkStart w:id="19345" w:name="_Toc98333453"/>
        <w:bookmarkStart w:id="19346" w:name="_Toc98341779"/>
        <w:bookmarkStart w:id="19347" w:name="_Toc98345171"/>
        <w:bookmarkStart w:id="19348" w:name="_Toc98345698"/>
        <w:bookmarkStart w:id="19349" w:name="_Toc98346222"/>
        <w:bookmarkStart w:id="19350" w:name="_Toc98346780"/>
        <w:bookmarkStart w:id="19351" w:name="_Toc98347220"/>
        <w:bookmarkStart w:id="19352" w:name="_Toc98347660"/>
        <w:bookmarkStart w:id="19353" w:name="_Toc99536945"/>
        <w:bookmarkStart w:id="19354" w:name="_Toc99719071"/>
        <w:bookmarkStart w:id="19355" w:name="_Toc99969728"/>
        <w:bookmarkEnd w:id="19308"/>
        <w:bookmarkEnd w:id="19309"/>
        <w:bookmarkEnd w:id="19310"/>
        <w:bookmarkEnd w:id="19311"/>
        <w:bookmarkEnd w:id="19312"/>
        <w:bookmarkEnd w:id="19313"/>
        <w:bookmarkEnd w:id="19314"/>
        <w:bookmarkEnd w:id="19315"/>
        <w:bookmarkEnd w:id="19316"/>
        <w:bookmarkEnd w:id="19317"/>
        <w:bookmarkEnd w:id="19318"/>
        <w:bookmarkEnd w:id="19319"/>
        <w:bookmarkEnd w:id="19320"/>
        <w:bookmarkEnd w:id="19321"/>
        <w:bookmarkEnd w:id="19322"/>
        <w:bookmarkEnd w:id="19323"/>
        <w:bookmarkEnd w:id="19324"/>
        <w:bookmarkEnd w:id="19325"/>
        <w:bookmarkEnd w:id="19326"/>
        <w:bookmarkEnd w:id="19327"/>
        <w:bookmarkEnd w:id="19328"/>
        <w:bookmarkEnd w:id="19329"/>
        <w:bookmarkEnd w:id="19330"/>
        <w:bookmarkEnd w:id="19331"/>
        <w:bookmarkEnd w:id="19332"/>
        <w:bookmarkEnd w:id="19333"/>
        <w:bookmarkEnd w:id="19334"/>
        <w:bookmarkEnd w:id="19335"/>
        <w:bookmarkEnd w:id="19336"/>
        <w:bookmarkEnd w:id="19337"/>
        <w:bookmarkEnd w:id="19338"/>
        <w:bookmarkEnd w:id="19339"/>
        <w:bookmarkEnd w:id="19340"/>
        <w:bookmarkEnd w:id="19341"/>
        <w:bookmarkEnd w:id="19342"/>
        <w:bookmarkEnd w:id="19343"/>
        <w:bookmarkEnd w:id="19344"/>
        <w:bookmarkEnd w:id="19345"/>
        <w:bookmarkEnd w:id="19346"/>
        <w:bookmarkEnd w:id="19347"/>
        <w:bookmarkEnd w:id="19348"/>
        <w:bookmarkEnd w:id="19349"/>
        <w:bookmarkEnd w:id="19350"/>
        <w:bookmarkEnd w:id="19351"/>
        <w:bookmarkEnd w:id="19352"/>
        <w:bookmarkEnd w:id="19353"/>
        <w:bookmarkEnd w:id="19354"/>
        <w:bookmarkEnd w:id="19355"/>
      </w:moveFrom>
    </w:p>
    <w:p w14:paraId="431E7943" w14:textId="46470D86" w:rsidR="00FF153E" w:rsidRPr="00FF6A71" w:rsidDel="00901B80" w:rsidRDefault="00FF153E" w:rsidP="00FF153E">
      <w:pPr>
        <w:rPr>
          <w:moveFrom w:id="19356" w:author="pete jones" w:date="2022-01-03T12:19:00Z"/>
        </w:rPr>
      </w:pPr>
      <w:bookmarkStart w:id="19357" w:name="_Toc92119858"/>
      <w:bookmarkStart w:id="19358" w:name="_Toc92120200"/>
      <w:bookmarkStart w:id="19359" w:name="_Toc92120541"/>
      <w:bookmarkStart w:id="19360" w:name="_Toc92120879"/>
      <w:bookmarkStart w:id="19361" w:name="_Toc92121220"/>
      <w:bookmarkStart w:id="19362" w:name="_Toc92121561"/>
      <w:bookmarkStart w:id="19363" w:name="_Toc92121907"/>
      <w:bookmarkStart w:id="19364" w:name="_Toc92187599"/>
      <w:bookmarkStart w:id="19365" w:name="_Toc92187942"/>
      <w:bookmarkStart w:id="19366" w:name="_Toc92191329"/>
      <w:bookmarkStart w:id="19367" w:name="_Toc92191796"/>
      <w:bookmarkStart w:id="19368" w:name="_Toc92192264"/>
      <w:bookmarkStart w:id="19369" w:name="_Toc92192649"/>
      <w:bookmarkStart w:id="19370" w:name="_Toc92193035"/>
      <w:bookmarkStart w:id="19371" w:name="_Toc92193396"/>
      <w:bookmarkStart w:id="19372" w:name="_Toc92193770"/>
      <w:bookmarkStart w:id="19373" w:name="_Toc92194116"/>
      <w:bookmarkStart w:id="19374" w:name="_Toc92194569"/>
      <w:bookmarkStart w:id="19375" w:name="_Toc92194937"/>
      <w:bookmarkStart w:id="19376" w:name="_Toc92195285"/>
      <w:bookmarkStart w:id="19377" w:name="_Toc92198196"/>
      <w:bookmarkStart w:id="19378" w:name="_Toc92200744"/>
      <w:bookmarkStart w:id="19379" w:name="_Toc92201674"/>
      <w:bookmarkStart w:id="19380" w:name="_Toc92207998"/>
      <w:bookmarkStart w:id="19381" w:name="_Toc92373824"/>
      <w:bookmarkStart w:id="19382" w:name="_Toc92375222"/>
      <w:bookmarkStart w:id="19383" w:name="_Toc92375865"/>
      <w:bookmarkStart w:id="19384" w:name="_Toc92813573"/>
      <w:bookmarkStart w:id="19385" w:name="_Toc92962795"/>
      <w:bookmarkStart w:id="19386" w:name="_Toc93130515"/>
      <w:bookmarkStart w:id="19387" w:name="_Toc94535471"/>
      <w:bookmarkStart w:id="19388" w:name="_Toc94628777"/>
      <w:bookmarkStart w:id="19389" w:name="_Toc95140047"/>
      <w:bookmarkStart w:id="19390" w:name="_Toc95231845"/>
      <w:bookmarkStart w:id="19391" w:name="_Toc97115143"/>
      <w:bookmarkStart w:id="19392" w:name="_Toc98086579"/>
      <w:bookmarkStart w:id="19393" w:name="_Toc98332815"/>
      <w:bookmarkStart w:id="19394" w:name="_Toc98333454"/>
      <w:bookmarkStart w:id="19395" w:name="_Toc98341780"/>
      <w:bookmarkStart w:id="19396" w:name="_Toc98345172"/>
      <w:bookmarkStart w:id="19397" w:name="_Toc98345699"/>
      <w:bookmarkStart w:id="19398" w:name="_Toc98346223"/>
      <w:bookmarkStart w:id="19399" w:name="_Toc98346781"/>
      <w:bookmarkStart w:id="19400" w:name="_Toc98347221"/>
      <w:bookmarkStart w:id="19401" w:name="_Toc98347661"/>
      <w:bookmarkStart w:id="19402" w:name="_Toc99536946"/>
      <w:bookmarkStart w:id="19403" w:name="_Toc99719072"/>
      <w:bookmarkStart w:id="19404" w:name="_Toc99969729"/>
      <w:bookmarkEnd w:id="19357"/>
      <w:bookmarkEnd w:id="19358"/>
      <w:bookmarkEnd w:id="19359"/>
      <w:bookmarkEnd w:id="19360"/>
      <w:bookmarkEnd w:id="19361"/>
      <w:bookmarkEnd w:id="19362"/>
      <w:bookmarkEnd w:id="19363"/>
      <w:bookmarkEnd w:id="19364"/>
      <w:bookmarkEnd w:id="19365"/>
      <w:bookmarkEnd w:id="19366"/>
      <w:bookmarkEnd w:id="19367"/>
      <w:bookmarkEnd w:id="19368"/>
      <w:bookmarkEnd w:id="19369"/>
      <w:bookmarkEnd w:id="19370"/>
      <w:bookmarkEnd w:id="19371"/>
      <w:bookmarkEnd w:id="19372"/>
      <w:bookmarkEnd w:id="19373"/>
      <w:bookmarkEnd w:id="19374"/>
      <w:bookmarkEnd w:id="19375"/>
      <w:bookmarkEnd w:id="19376"/>
      <w:bookmarkEnd w:id="19377"/>
      <w:bookmarkEnd w:id="19378"/>
      <w:bookmarkEnd w:id="19379"/>
      <w:bookmarkEnd w:id="19380"/>
      <w:bookmarkEnd w:id="19381"/>
      <w:bookmarkEnd w:id="19382"/>
      <w:bookmarkEnd w:id="19383"/>
      <w:bookmarkEnd w:id="19384"/>
      <w:bookmarkEnd w:id="19385"/>
      <w:bookmarkEnd w:id="19386"/>
      <w:bookmarkEnd w:id="19387"/>
      <w:bookmarkEnd w:id="19388"/>
      <w:bookmarkEnd w:id="19389"/>
      <w:bookmarkEnd w:id="19390"/>
      <w:bookmarkEnd w:id="19391"/>
      <w:bookmarkEnd w:id="19392"/>
      <w:bookmarkEnd w:id="19393"/>
      <w:bookmarkEnd w:id="19394"/>
      <w:bookmarkEnd w:id="19395"/>
      <w:bookmarkEnd w:id="19396"/>
      <w:bookmarkEnd w:id="19397"/>
      <w:bookmarkEnd w:id="19398"/>
      <w:bookmarkEnd w:id="19399"/>
      <w:bookmarkEnd w:id="19400"/>
      <w:bookmarkEnd w:id="19401"/>
      <w:bookmarkEnd w:id="19402"/>
      <w:bookmarkEnd w:id="19403"/>
      <w:bookmarkEnd w:id="19404"/>
    </w:p>
    <w:tbl>
      <w:tblPr>
        <w:tblW w:w="0" w:type="auto"/>
        <w:tblLook w:val="04A0" w:firstRow="1" w:lastRow="0" w:firstColumn="1" w:lastColumn="0" w:noHBand="0" w:noVBand="1"/>
      </w:tblPr>
      <w:tblGrid>
        <w:gridCol w:w="1573"/>
        <w:gridCol w:w="7205"/>
      </w:tblGrid>
      <w:tr w:rsidR="00FF153E" w:rsidRPr="00FF6A71" w:rsidDel="002929E3" w14:paraId="2C66572D" w14:textId="4960C3FD" w:rsidTr="00711218">
        <w:trPr>
          <w:del w:id="19405" w:author="pete jones" w:date="2022-01-04T16:54:00Z"/>
        </w:trPr>
        <w:tc>
          <w:tcPr>
            <w:tcW w:w="1573" w:type="dxa"/>
          </w:tcPr>
          <w:p w14:paraId="031EC94C" w14:textId="28385065" w:rsidR="00FF153E" w:rsidRPr="00FF6A71" w:rsidDel="002929E3" w:rsidRDefault="00FF153E" w:rsidP="00711218">
            <w:pPr>
              <w:rPr>
                <w:del w:id="19406" w:author="pete jones" w:date="2022-01-04T16:54:00Z"/>
                <w:moveFrom w:id="19407" w:author="pete jones" w:date="2022-01-03T12:19:00Z"/>
                <w:i/>
              </w:rPr>
            </w:pPr>
            <w:moveFrom w:id="19408" w:author="pete jones" w:date="2022-01-03T12:19:00Z">
              <w:del w:id="19409" w:author="pete jones" w:date="2022-01-04T16:54:00Z">
                <w:r w:rsidRPr="00FF6A71" w:rsidDel="002929E3">
                  <w:rPr>
                    <w:i/>
                  </w:rPr>
                  <w:delText>Environment</w:delText>
                </w:r>
                <w:bookmarkStart w:id="19410" w:name="_Toc92119859"/>
                <w:bookmarkStart w:id="19411" w:name="_Toc92120201"/>
                <w:bookmarkStart w:id="19412" w:name="_Toc92120542"/>
                <w:bookmarkStart w:id="19413" w:name="_Toc92120880"/>
                <w:bookmarkStart w:id="19414" w:name="_Toc92121221"/>
                <w:bookmarkStart w:id="19415" w:name="_Toc92121562"/>
                <w:bookmarkStart w:id="19416" w:name="_Toc92121908"/>
                <w:bookmarkStart w:id="19417" w:name="_Toc92187600"/>
                <w:bookmarkStart w:id="19418" w:name="_Toc92187943"/>
                <w:bookmarkStart w:id="19419" w:name="_Toc92191330"/>
                <w:bookmarkStart w:id="19420" w:name="_Toc92191797"/>
                <w:bookmarkStart w:id="19421" w:name="_Toc92192265"/>
                <w:bookmarkStart w:id="19422" w:name="_Toc92192650"/>
                <w:bookmarkStart w:id="19423" w:name="_Toc92193036"/>
                <w:bookmarkStart w:id="19424" w:name="_Toc92193397"/>
                <w:bookmarkStart w:id="19425" w:name="_Toc92193771"/>
                <w:bookmarkStart w:id="19426" w:name="_Toc92194117"/>
                <w:bookmarkStart w:id="19427" w:name="_Toc92194570"/>
                <w:bookmarkStart w:id="19428" w:name="_Toc92194938"/>
                <w:bookmarkStart w:id="19429" w:name="_Toc92195286"/>
                <w:bookmarkStart w:id="19430" w:name="_Toc92198197"/>
                <w:bookmarkStart w:id="19431" w:name="_Toc92200745"/>
                <w:bookmarkStart w:id="19432" w:name="_Toc92201675"/>
                <w:bookmarkStart w:id="19433" w:name="_Toc92207999"/>
                <w:bookmarkStart w:id="19434" w:name="_Toc92373825"/>
                <w:bookmarkStart w:id="19435" w:name="_Toc92375223"/>
                <w:bookmarkStart w:id="19436" w:name="_Toc92375866"/>
                <w:bookmarkStart w:id="19437" w:name="_Toc92813574"/>
                <w:bookmarkStart w:id="19438" w:name="_Toc92962796"/>
                <w:bookmarkStart w:id="19439" w:name="_Toc93130516"/>
                <w:bookmarkStart w:id="19440" w:name="_Toc94535472"/>
                <w:bookmarkStart w:id="19441" w:name="_Toc94628778"/>
                <w:bookmarkStart w:id="19442" w:name="_Toc95140048"/>
                <w:bookmarkStart w:id="19443" w:name="_Toc95231846"/>
                <w:bookmarkStart w:id="19444" w:name="_Toc97115144"/>
                <w:bookmarkStart w:id="19445" w:name="_Toc98086580"/>
                <w:bookmarkStart w:id="19446" w:name="_Toc98332816"/>
                <w:bookmarkStart w:id="19447" w:name="_Toc98333455"/>
                <w:bookmarkStart w:id="19448" w:name="_Toc98341781"/>
                <w:bookmarkStart w:id="19449" w:name="_Toc98345173"/>
                <w:bookmarkStart w:id="19450" w:name="_Toc98345700"/>
                <w:bookmarkStart w:id="19451" w:name="_Toc98346224"/>
                <w:bookmarkStart w:id="19452" w:name="_Toc98346782"/>
                <w:bookmarkStart w:id="19453" w:name="_Toc98347222"/>
                <w:bookmarkStart w:id="19454" w:name="_Toc98347662"/>
                <w:bookmarkStart w:id="19455" w:name="_Toc99536947"/>
                <w:bookmarkStart w:id="19456" w:name="_Toc99719073"/>
                <w:bookmarkStart w:id="19457" w:name="_Toc99969730"/>
                <w:bookmarkEnd w:id="19410"/>
                <w:bookmarkEnd w:id="19411"/>
                <w:bookmarkEnd w:id="19412"/>
                <w:bookmarkEnd w:id="19413"/>
                <w:bookmarkEnd w:id="19414"/>
                <w:bookmarkEnd w:id="19415"/>
                <w:bookmarkEnd w:id="19416"/>
                <w:bookmarkEnd w:id="19417"/>
                <w:bookmarkEnd w:id="19418"/>
                <w:bookmarkEnd w:id="19419"/>
                <w:bookmarkEnd w:id="19420"/>
                <w:bookmarkEnd w:id="19421"/>
                <w:bookmarkEnd w:id="19422"/>
                <w:bookmarkEnd w:id="19423"/>
                <w:bookmarkEnd w:id="19424"/>
                <w:bookmarkEnd w:id="19425"/>
                <w:bookmarkEnd w:id="19426"/>
                <w:bookmarkEnd w:id="19427"/>
                <w:bookmarkEnd w:id="19428"/>
                <w:bookmarkEnd w:id="19429"/>
                <w:bookmarkEnd w:id="19430"/>
                <w:bookmarkEnd w:id="19431"/>
                <w:bookmarkEnd w:id="19432"/>
                <w:bookmarkEnd w:id="19433"/>
                <w:bookmarkEnd w:id="19434"/>
                <w:bookmarkEnd w:id="19435"/>
                <w:bookmarkEnd w:id="19436"/>
                <w:bookmarkEnd w:id="19437"/>
                <w:bookmarkEnd w:id="19438"/>
                <w:bookmarkEnd w:id="19439"/>
                <w:bookmarkEnd w:id="19440"/>
                <w:bookmarkEnd w:id="19441"/>
                <w:bookmarkEnd w:id="19442"/>
                <w:bookmarkEnd w:id="19443"/>
                <w:bookmarkEnd w:id="19444"/>
                <w:bookmarkEnd w:id="19445"/>
                <w:bookmarkEnd w:id="19446"/>
                <w:bookmarkEnd w:id="19447"/>
                <w:bookmarkEnd w:id="19448"/>
                <w:bookmarkEnd w:id="19449"/>
                <w:bookmarkEnd w:id="19450"/>
                <w:bookmarkEnd w:id="19451"/>
                <w:bookmarkEnd w:id="19452"/>
                <w:bookmarkEnd w:id="19453"/>
                <w:bookmarkEnd w:id="19454"/>
                <w:bookmarkEnd w:id="19455"/>
                <w:bookmarkEnd w:id="19456"/>
                <w:bookmarkEnd w:id="19457"/>
              </w:del>
            </w:moveFrom>
          </w:p>
        </w:tc>
        <w:tc>
          <w:tcPr>
            <w:tcW w:w="7205" w:type="dxa"/>
          </w:tcPr>
          <w:p w14:paraId="4F1D26CD" w14:textId="1F98F0F6" w:rsidR="00FF153E" w:rsidRPr="00FF6A71" w:rsidDel="002929E3" w:rsidRDefault="00FF153E" w:rsidP="00711218">
            <w:pPr>
              <w:rPr>
                <w:del w:id="19458" w:author="pete jones" w:date="2022-01-04T16:54:00Z"/>
                <w:moveFrom w:id="19459" w:author="pete jones" w:date="2022-01-03T12:19:00Z"/>
                <w:i/>
              </w:rPr>
            </w:pPr>
            <w:moveFrom w:id="19460" w:author="pete jones" w:date="2022-01-03T12:19:00Z">
              <w:del w:id="19461" w:author="pete jones" w:date="2022-01-04T16:54:00Z">
                <w:r w:rsidRPr="00FF6A71" w:rsidDel="002929E3">
                  <w:rPr>
                    <w:i/>
                  </w:rPr>
                  <w:delText>Stand-alone workstations, personal PC, network drives, use of USB sticks</w:delText>
                </w:r>
                <w:bookmarkStart w:id="19462" w:name="_Toc92119860"/>
                <w:bookmarkStart w:id="19463" w:name="_Toc92120202"/>
                <w:bookmarkStart w:id="19464" w:name="_Toc92120543"/>
                <w:bookmarkStart w:id="19465" w:name="_Toc92120881"/>
                <w:bookmarkStart w:id="19466" w:name="_Toc92121222"/>
                <w:bookmarkStart w:id="19467" w:name="_Toc92121563"/>
                <w:bookmarkStart w:id="19468" w:name="_Toc92121909"/>
                <w:bookmarkStart w:id="19469" w:name="_Toc92187601"/>
                <w:bookmarkStart w:id="19470" w:name="_Toc92187944"/>
                <w:bookmarkStart w:id="19471" w:name="_Toc92191331"/>
                <w:bookmarkStart w:id="19472" w:name="_Toc92191798"/>
                <w:bookmarkStart w:id="19473" w:name="_Toc92192266"/>
                <w:bookmarkStart w:id="19474" w:name="_Toc92192651"/>
                <w:bookmarkStart w:id="19475" w:name="_Toc92193037"/>
                <w:bookmarkStart w:id="19476" w:name="_Toc92193398"/>
                <w:bookmarkStart w:id="19477" w:name="_Toc92193772"/>
                <w:bookmarkStart w:id="19478" w:name="_Toc92194118"/>
                <w:bookmarkStart w:id="19479" w:name="_Toc92194571"/>
                <w:bookmarkStart w:id="19480" w:name="_Toc92194939"/>
                <w:bookmarkStart w:id="19481" w:name="_Toc92195287"/>
                <w:bookmarkStart w:id="19482" w:name="_Toc92198198"/>
                <w:bookmarkStart w:id="19483" w:name="_Toc92200746"/>
                <w:bookmarkStart w:id="19484" w:name="_Toc92201676"/>
                <w:bookmarkStart w:id="19485" w:name="_Toc92208000"/>
                <w:bookmarkStart w:id="19486" w:name="_Toc92373826"/>
                <w:bookmarkStart w:id="19487" w:name="_Toc92375224"/>
                <w:bookmarkStart w:id="19488" w:name="_Toc92375867"/>
                <w:bookmarkStart w:id="19489" w:name="_Toc92813575"/>
                <w:bookmarkStart w:id="19490" w:name="_Toc92962797"/>
                <w:bookmarkStart w:id="19491" w:name="_Toc93130517"/>
                <w:bookmarkStart w:id="19492" w:name="_Toc94535473"/>
                <w:bookmarkStart w:id="19493" w:name="_Toc94628779"/>
                <w:bookmarkStart w:id="19494" w:name="_Toc95140049"/>
                <w:bookmarkStart w:id="19495" w:name="_Toc95231847"/>
                <w:bookmarkStart w:id="19496" w:name="_Toc97115145"/>
                <w:bookmarkStart w:id="19497" w:name="_Toc98086581"/>
                <w:bookmarkStart w:id="19498" w:name="_Toc98332817"/>
                <w:bookmarkStart w:id="19499" w:name="_Toc98333456"/>
                <w:bookmarkStart w:id="19500" w:name="_Toc98341782"/>
                <w:bookmarkStart w:id="19501" w:name="_Toc98345174"/>
                <w:bookmarkStart w:id="19502" w:name="_Toc98345701"/>
                <w:bookmarkStart w:id="19503" w:name="_Toc98346225"/>
                <w:bookmarkStart w:id="19504" w:name="_Toc98346783"/>
                <w:bookmarkStart w:id="19505" w:name="_Toc98347223"/>
                <w:bookmarkStart w:id="19506" w:name="_Toc98347663"/>
                <w:bookmarkStart w:id="19507" w:name="_Toc99536948"/>
                <w:bookmarkStart w:id="19508" w:name="_Toc99719074"/>
                <w:bookmarkStart w:id="19509" w:name="_Toc99969731"/>
                <w:bookmarkEnd w:id="19462"/>
                <w:bookmarkEnd w:id="19463"/>
                <w:bookmarkEnd w:id="19464"/>
                <w:bookmarkEnd w:id="19465"/>
                <w:bookmarkEnd w:id="19466"/>
                <w:bookmarkEnd w:id="19467"/>
                <w:bookmarkEnd w:id="19468"/>
                <w:bookmarkEnd w:id="19469"/>
                <w:bookmarkEnd w:id="19470"/>
                <w:bookmarkEnd w:id="19471"/>
                <w:bookmarkEnd w:id="19472"/>
                <w:bookmarkEnd w:id="19473"/>
                <w:bookmarkEnd w:id="19474"/>
                <w:bookmarkEnd w:id="19475"/>
                <w:bookmarkEnd w:id="19476"/>
                <w:bookmarkEnd w:id="19477"/>
                <w:bookmarkEnd w:id="19478"/>
                <w:bookmarkEnd w:id="19479"/>
                <w:bookmarkEnd w:id="19480"/>
                <w:bookmarkEnd w:id="19481"/>
                <w:bookmarkEnd w:id="19482"/>
                <w:bookmarkEnd w:id="19483"/>
                <w:bookmarkEnd w:id="19484"/>
                <w:bookmarkEnd w:id="19485"/>
                <w:bookmarkEnd w:id="19486"/>
                <w:bookmarkEnd w:id="19487"/>
                <w:bookmarkEnd w:id="19488"/>
                <w:bookmarkEnd w:id="19489"/>
                <w:bookmarkEnd w:id="19490"/>
                <w:bookmarkEnd w:id="19491"/>
                <w:bookmarkEnd w:id="19492"/>
                <w:bookmarkEnd w:id="19493"/>
                <w:bookmarkEnd w:id="19494"/>
                <w:bookmarkEnd w:id="19495"/>
                <w:bookmarkEnd w:id="19496"/>
                <w:bookmarkEnd w:id="19497"/>
                <w:bookmarkEnd w:id="19498"/>
                <w:bookmarkEnd w:id="19499"/>
                <w:bookmarkEnd w:id="19500"/>
                <w:bookmarkEnd w:id="19501"/>
                <w:bookmarkEnd w:id="19502"/>
                <w:bookmarkEnd w:id="19503"/>
                <w:bookmarkEnd w:id="19504"/>
                <w:bookmarkEnd w:id="19505"/>
                <w:bookmarkEnd w:id="19506"/>
                <w:bookmarkEnd w:id="19507"/>
                <w:bookmarkEnd w:id="19508"/>
                <w:bookmarkEnd w:id="19509"/>
              </w:del>
            </w:moveFrom>
          </w:p>
        </w:tc>
        <w:bookmarkStart w:id="19510" w:name="_Toc92119861"/>
        <w:bookmarkStart w:id="19511" w:name="_Toc92120203"/>
        <w:bookmarkStart w:id="19512" w:name="_Toc92120544"/>
        <w:bookmarkStart w:id="19513" w:name="_Toc92120882"/>
        <w:bookmarkStart w:id="19514" w:name="_Toc92121223"/>
        <w:bookmarkStart w:id="19515" w:name="_Toc92121564"/>
        <w:bookmarkStart w:id="19516" w:name="_Toc92121910"/>
        <w:bookmarkStart w:id="19517" w:name="_Toc92187602"/>
        <w:bookmarkStart w:id="19518" w:name="_Toc92187945"/>
        <w:bookmarkStart w:id="19519" w:name="_Toc92191332"/>
        <w:bookmarkStart w:id="19520" w:name="_Toc92191799"/>
        <w:bookmarkStart w:id="19521" w:name="_Toc92192267"/>
        <w:bookmarkStart w:id="19522" w:name="_Toc92192652"/>
        <w:bookmarkStart w:id="19523" w:name="_Toc92193038"/>
        <w:bookmarkStart w:id="19524" w:name="_Toc92193399"/>
        <w:bookmarkStart w:id="19525" w:name="_Toc92193773"/>
        <w:bookmarkStart w:id="19526" w:name="_Toc92194119"/>
        <w:bookmarkStart w:id="19527" w:name="_Toc92194572"/>
        <w:bookmarkStart w:id="19528" w:name="_Toc92194940"/>
        <w:bookmarkStart w:id="19529" w:name="_Toc92195288"/>
        <w:bookmarkStart w:id="19530" w:name="_Toc92198199"/>
        <w:bookmarkStart w:id="19531" w:name="_Toc92200747"/>
        <w:bookmarkStart w:id="19532" w:name="_Toc92201677"/>
        <w:bookmarkStart w:id="19533" w:name="_Toc92208001"/>
        <w:bookmarkStart w:id="19534" w:name="_Toc92373827"/>
        <w:bookmarkStart w:id="19535" w:name="_Toc92375225"/>
        <w:bookmarkStart w:id="19536" w:name="_Toc92375868"/>
        <w:bookmarkStart w:id="19537" w:name="_Toc92813576"/>
        <w:bookmarkStart w:id="19538" w:name="_Toc92962798"/>
        <w:bookmarkStart w:id="19539" w:name="_Toc93130518"/>
        <w:bookmarkStart w:id="19540" w:name="_Toc94535474"/>
        <w:bookmarkStart w:id="19541" w:name="_Toc94628780"/>
        <w:bookmarkStart w:id="19542" w:name="_Toc95140050"/>
        <w:bookmarkStart w:id="19543" w:name="_Toc95231848"/>
        <w:bookmarkStart w:id="19544" w:name="_Toc97115146"/>
        <w:bookmarkStart w:id="19545" w:name="_Toc98086582"/>
        <w:bookmarkStart w:id="19546" w:name="_Toc98332818"/>
        <w:bookmarkStart w:id="19547" w:name="_Toc98333457"/>
        <w:bookmarkStart w:id="19548" w:name="_Toc98341783"/>
        <w:bookmarkStart w:id="19549" w:name="_Toc98345175"/>
        <w:bookmarkStart w:id="19550" w:name="_Toc98345702"/>
        <w:bookmarkStart w:id="19551" w:name="_Toc98346226"/>
        <w:bookmarkStart w:id="19552" w:name="_Toc98346784"/>
        <w:bookmarkStart w:id="19553" w:name="_Toc98347224"/>
        <w:bookmarkStart w:id="19554" w:name="_Toc98347664"/>
        <w:bookmarkStart w:id="19555" w:name="_Toc99536949"/>
        <w:bookmarkStart w:id="19556" w:name="_Toc99719075"/>
        <w:bookmarkStart w:id="19557" w:name="_Toc99969732"/>
        <w:bookmarkEnd w:id="19510"/>
        <w:bookmarkEnd w:id="19511"/>
        <w:bookmarkEnd w:id="19512"/>
        <w:bookmarkEnd w:id="19513"/>
        <w:bookmarkEnd w:id="19514"/>
        <w:bookmarkEnd w:id="19515"/>
        <w:bookmarkEnd w:id="19516"/>
        <w:bookmarkEnd w:id="19517"/>
        <w:bookmarkEnd w:id="19518"/>
        <w:bookmarkEnd w:id="19519"/>
        <w:bookmarkEnd w:id="19520"/>
        <w:bookmarkEnd w:id="19521"/>
        <w:bookmarkEnd w:id="19522"/>
        <w:bookmarkEnd w:id="19523"/>
        <w:bookmarkEnd w:id="19524"/>
        <w:bookmarkEnd w:id="19525"/>
        <w:bookmarkEnd w:id="19526"/>
        <w:bookmarkEnd w:id="19527"/>
        <w:bookmarkEnd w:id="19528"/>
        <w:bookmarkEnd w:id="19529"/>
        <w:bookmarkEnd w:id="19530"/>
        <w:bookmarkEnd w:id="19531"/>
        <w:bookmarkEnd w:id="19532"/>
        <w:bookmarkEnd w:id="19533"/>
        <w:bookmarkEnd w:id="19534"/>
        <w:bookmarkEnd w:id="19535"/>
        <w:bookmarkEnd w:id="19536"/>
        <w:bookmarkEnd w:id="19537"/>
        <w:bookmarkEnd w:id="19538"/>
        <w:bookmarkEnd w:id="19539"/>
        <w:bookmarkEnd w:id="19540"/>
        <w:bookmarkEnd w:id="19541"/>
        <w:bookmarkEnd w:id="19542"/>
        <w:bookmarkEnd w:id="19543"/>
        <w:bookmarkEnd w:id="19544"/>
        <w:bookmarkEnd w:id="19545"/>
        <w:bookmarkEnd w:id="19546"/>
        <w:bookmarkEnd w:id="19547"/>
        <w:bookmarkEnd w:id="19548"/>
        <w:bookmarkEnd w:id="19549"/>
        <w:bookmarkEnd w:id="19550"/>
        <w:bookmarkEnd w:id="19551"/>
        <w:bookmarkEnd w:id="19552"/>
        <w:bookmarkEnd w:id="19553"/>
        <w:bookmarkEnd w:id="19554"/>
        <w:bookmarkEnd w:id="19555"/>
        <w:bookmarkEnd w:id="19556"/>
        <w:bookmarkEnd w:id="19557"/>
      </w:tr>
      <w:tr w:rsidR="00FF153E" w:rsidRPr="00FF6A71" w:rsidDel="002929E3" w14:paraId="28E53D53" w14:textId="60D8016D" w:rsidTr="00711218">
        <w:trPr>
          <w:del w:id="19558" w:author="pete jones" w:date="2022-01-04T16:54:00Z"/>
        </w:trPr>
        <w:tc>
          <w:tcPr>
            <w:tcW w:w="8778" w:type="dxa"/>
            <w:gridSpan w:val="2"/>
          </w:tcPr>
          <w:p w14:paraId="6D2B1583" w14:textId="6C3C500D" w:rsidR="00FF153E" w:rsidRPr="00FF6A71" w:rsidDel="002929E3" w:rsidRDefault="00FF153E" w:rsidP="00711218">
            <w:pPr>
              <w:rPr>
                <w:del w:id="19559" w:author="pete jones" w:date="2022-01-04T16:54:00Z"/>
                <w:moveFrom w:id="19560" w:author="pete jones" w:date="2022-01-03T12:19:00Z"/>
              </w:rPr>
            </w:pPr>
            <w:bookmarkStart w:id="19561" w:name="_Hlk511641528"/>
            <w:moveFrom w:id="19562" w:author="pete jones" w:date="2022-01-03T12:19:00Z">
              <w:del w:id="19563" w:author="pete jones" w:date="2022-01-04T16:54:00Z">
                <w:r w:rsidRPr="00FF6A71" w:rsidDel="002929E3">
                  <w:rPr>
                    <w:b/>
                    <w:u w:val="single"/>
                  </w:rPr>
                  <w:delText>Scenario 1</w:delText>
                </w:r>
                <w:r w:rsidRPr="00FF6A71" w:rsidDel="002929E3">
                  <w:delText xml:space="preserve"> – Assignment criteria stipulate that only single (non-associative) files are required for assessment, </w:delText>
                </w:r>
                <w:r w:rsidR="002F39F3" w:rsidRPr="00FF6A71" w:rsidDel="002929E3">
                  <w:delText>i.e.,</w:delText>
                </w:r>
                <w:r w:rsidRPr="00FF6A71" w:rsidDel="002929E3">
                  <w:delText xml:space="preserve"> 3D Parts, 2D Drawings. File must be submitted in native CAD format, </w:delText>
                </w:r>
                <w:r w:rsidR="002F39F3" w:rsidRPr="00FF6A71" w:rsidDel="002929E3">
                  <w:delText>i.e.,</w:delText>
                </w:r>
                <w:r w:rsidRPr="00FF6A71" w:rsidDel="002929E3">
                  <w:delText xml:space="preserve"> not PDF, DXF, STEP, IGES etc. File submission and activity in non-proctored environments. No template starter files provided or required.</w:delText>
                </w:r>
                <w:bookmarkStart w:id="19564" w:name="_Toc92119862"/>
                <w:bookmarkStart w:id="19565" w:name="_Toc92120204"/>
                <w:bookmarkStart w:id="19566" w:name="_Toc92120545"/>
                <w:bookmarkStart w:id="19567" w:name="_Toc92120883"/>
                <w:bookmarkStart w:id="19568" w:name="_Toc92121224"/>
                <w:bookmarkStart w:id="19569" w:name="_Toc92121565"/>
                <w:bookmarkStart w:id="19570" w:name="_Toc92121911"/>
                <w:bookmarkStart w:id="19571" w:name="_Toc92187603"/>
                <w:bookmarkStart w:id="19572" w:name="_Toc92187946"/>
                <w:bookmarkStart w:id="19573" w:name="_Toc92191333"/>
                <w:bookmarkStart w:id="19574" w:name="_Toc92191800"/>
                <w:bookmarkStart w:id="19575" w:name="_Toc92192268"/>
                <w:bookmarkStart w:id="19576" w:name="_Toc92192653"/>
                <w:bookmarkStart w:id="19577" w:name="_Toc92193039"/>
                <w:bookmarkStart w:id="19578" w:name="_Toc92193400"/>
                <w:bookmarkStart w:id="19579" w:name="_Toc92193774"/>
                <w:bookmarkStart w:id="19580" w:name="_Toc92194120"/>
                <w:bookmarkStart w:id="19581" w:name="_Toc92194573"/>
                <w:bookmarkStart w:id="19582" w:name="_Toc92194941"/>
                <w:bookmarkStart w:id="19583" w:name="_Toc92195289"/>
                <w:bookmarkStart w:id="19584" w:name="_Toc92198200"/>
                <w:bookmarkStart w:id="19585" w:name="_Toc92200748"/>
                <w:bookmarkStart w:id="19586" w:name="_Toc92201678"/>
                <w:bookmarkStart w:id="19587" w:name="_Toc92208002"/>
                <w:bookmarkStart w:id="19588" w:name="_Toc92373828"/>
                <w:bookmarkStart w:id="19589" w:name="_Toc92375226"/>
                <w:bookmarkStart w:id="19590" w:name="_Toc92375869"/>
                <w:bookmarkStart w:id="19591" w:name="_Toc92813577"/>
                <w:bookmarkStart w:id="19592" w:name="_Toc92962799"/>
                <w:bookmarkStart w:id="19593" w:name="_Toc93130519"/>
                <w:bookmarkStart w:id="19594" w:name="_Toc94535475"/>
                <w:bookmarkStart w:id="19595" w:name="_Toc94628781"/>
                <w:bookmarkStart w:id="19596" w:name="_Toc95140051"/>
                <w:bookmarkStart w:id="19597" w:name="_Toc95231849"/>
                <w:bookmarkStart w:id="19598" w:name="_Toc97115147"/>
                <w:bookmarkStart w:id="19599" w:name="_Toc98086583"/>
                <w:bookmarkStart w:id="19600" w:name="_Toc98332819"/>
                <w:bookmarkStart w:id="19601" w:name="_Toc98333458"/>
                <w:bookmarkStart w:id="19602" w:name="_Toc98341784"/>
                <w:bookmarkStart w:id="19603" w:name="_Toc98345176"/>
                <w:bookmarkStart w:id="19604" w:name="_Toc98345703"/>
                <w:bookmarkStart w:id="19605" w:name="_Toc98346227"/>
                <w:bookmarkStart w:id="19606" w:name="_Toc98346785"/>
                <w:bookmarkStart w:id="19607" w:name="_Toc98347225"/>
                <w:bookmarkStart w:id="19608" w:name="_Toc98347665"/>
                <w:bookmarkStart w:id="19609" w:name="_Toc99536950"/>
                <w:bookmarkStart w:id="19610" w:name="_Toc99719076"/>
                <w:bookmarkStart w:id="19611" w:name="_Toc99969733"/>
                <w:bookmarkEnd w:id="19564"/>
                <w:bookmarkEnd w:id="19565"/>
                <w:bookmarkEnd w:id="19566"/>
                <w:bookmarkEnd w:id="19567"/>
                <w:bookmarkEnd w:id="19568"/>
                <w:bookmarkEnd w:id="19569"/>
                <w:bookmarkEnd w:id="19570"/>
                <w:bookmarkEnd w:id="19571"/>
                <w:bookmarkEnd w:id="19572"/>
                <w:bookmarkEnd w:id="19573"/>
                <w:bookmarkEnd w:id="19574"/>
                <w:bookmarkEnd w:id="19575"/>
                <w:bookmarkEnd w:id="19576"/>
                <w:bookmarkEnd w:id="19577"/>
                <w:bookmarkEnd w:id="19578"/>
                <w:bookmarkEnd w:id="19579"/>
                <w:bookmarkEnd w:id="19580"/>
                <w:bookmarkEnd w:id="19581"/>
                <w:bookmarkEnd w:id="19582"/>
                <w:bookmarkEnd w:id="19583"/>
                <w:bookmarkEnd w:id="19584"/>
                <w:bookmarkEnd w:id="19585"/>
                <w:bookmarkEnd w:id="19586"/>
                <w:bookmarkEnd w:id="19587"/>
                <w:bookmarkEnd w:id="19588"/>
                <w:bookmarkEnd w:id="19589"/>
                <w:bookmarkEnd w:id="19590"/>
                <w:bookmarkEnd w:id="19591"/>
                <w:bookmarkEnd w:id="19592"/>
                <w:bookmarkEnd w:id="19593"/>
                <w:bookmarkEnd w:id="19594"/>
                <w:bookmarkEnd w:id="19595"/>
                <w:bookmarkEnd w:id="19596"/>
                <w:bookmarkEnd w:id="19597"/>
                <w:bookmarkEnd w:id="19598"/>
                <w:bookmarkEnd w:id="19599"/>
                <w:bookmarkEnd w:id="19600"/>
                <w:bookmarkEnd w:id="19601"/>
                <w:bookmarkEnd w:id="19602"/>
                <w:bookmarkEnd w:id="19603"/>
                <w:bookmarkEnd w:id="19604"/>
                <w:bookmarkEnd w:id="19605"/>
                <w:bookmarkEnd w:id="19606"/>
                <w:bookmarkEnd w:id="19607"/>
                <w:bookmarkEnd w:id="19608"/>
                <w:bookmarkEnd w:id="19609"/>
                <w:bookmarkEnd w:id="19610"/>
                <w:bookmarkEnd w:id="19611"/>
              </w:del>
            </w:moveFrom>
          </w:p>
        </w:tc>
        <w:bookmarkStart w:id="19612" w:name="_Toc92119863"/>
        <w:bookmarkStart w:id="19613" w:name="_Toc92120205"/>
        <w:bookmarkStart w:id="19614" w:name="_Toc92120546"/>
        <w:bookmarkStart w:id="19615" w:name="_Toc92120884"/>
        <w:bookmarkStart w:id="19616" w:name="_Toc92121225"/>
        <w:bookmarkStart w:id="19617" w:name="_Toc92121566"/>
        <w:bookmarkStart w:id="19618" w:name="_Toc92121912"/>
        <w:bookmarkStart w:id="19619" w:name="_Toc92187604"/>
        <w:bookmarkStart w:id="19620" w:name="_Toc92187947"/>
        <w:bookmarkStart w:id="19621" w:name="_Toc92191334"/>
        <w:bookmarkStart w:id="19622" w:name="_Toc92191801"/>
        <w:bookmarkStart w:id="19623" w:name="_Toc92192269"/>
        <w:bookmarkStart w:id="19624" w:name="_Toc92192654"/>
        <w:bookmarkStart w:id="19625" w:name="_Toc92193040"/>
        <w:bookmarkStart w:id="19626" w:name="_Toc92193401"/>
        <w:bookmarkStart w:id="19627" w:name="_Toc92193775"/>
        <w:bookmarkStart w:id="19628" w:name="_Toc92194121"/>
        <w:bookmarkStart w:id="19629" w:name="_Toc92194574"/>
        <w:bookmarkStart w:id="19630" w:name="_Toc92194942"/>
        <w:bookmarkStart w:id="19631" w:name="_Toc92195290"/>
        <w:bookmarkStart w:id="19632" w:name="_Toc92198201"/>
        <w:bookmarkStart w:id="19633" w:name="_Toc92200749"/>
        <w:bookmarkStart w:id="19634" w:name="_Toc92201679"/>
        <w:bookmarkStart w:id="19635" w:name="_Toc92208003"/>
        <w:bookmarkStart w:id="19636" w:name="_Toc92373829"/>
        <w:bookmarkStart w:id="19637" w:name="_Toc92375227"/>
        <w:bookmarkStart w:id="19638" w:name="_Toc92375870"/>
        <w:bookmarkStart w:id="19639" w:name="_Toc92813578"/>
        <w:bookmarkStart w:id="19640" w:name="_Toc92962800"/>
        <w:bookmarkStart w:id="19641" w:name="_Toc93130520"/>
        <w:bookmarkStart w:id="19642" w:name="_Toc94535476"/>
        <w:bookmarkStart w:id="19643" w:name="_Toc94628782"/>
        <w:bookmarkStart w:id="19644" w:name="_Toc95140052"/>
        <w:bookmarkStart w:id="19645" w:name="_Toc95231850"/>
        <w:bookmarkStart w:id="19646" w:name="_Toc97115148"/>
        <w:bookmarkStart w:id="19647" w:name="_Toc98086584"/>
        <w:bookmarkStart w:id="19648" w:name="_Toc98332820"/>
        <w:bookmarkStart w:id="19649" w:name="_Toc98333459"/>
        <w:bookmarkStart w:id="19650" w:name="_Toc98341785"/>
        <w:bookmarkStart w:id="19651" w:name="_Toc98345177"/>
        <w:bookmarkStart w:id="19652" w:name="_Toc98345704"/>
        <w:bookmarkStart w:id="19653" w:name="_Toc98346228"/>
        <w:bookmarkStart w:id="19654" w:name="_Toc98346786"/>
        <w:bookmarkStart w:id="19655" w:name="_Toc98347226"/>
        <w:bookmarkStart w:id="19656" w:name="_Toc98347666"/>
        <w:bookmarkStart w:id="19657" w:name="_Toc99536951"/>
        <w:bookmarkStart w:id="19658" w:name="_Toc99719077"/>
        <w:bookmarkStart w:id="19659" w:name="_Toc99969734"/>
        <w:bookmarkEnd w:id="19612"/>
        <w:bookmarkEnd w:id="19613"/>
        <w:bookmarkEnd w:id="19614"/>
        <w:bookmarkEnd w:id="19615"/>
        <w:bookmarkEnd w:id="19616"/>
        <w:bookmarkEnd w:id="19617"/>
        <w:bookmarkEnd w:id="19618"/>
        <w:bookmarkEnd w:id="19619"/>
        <w:bookmarkEnd w:id="19620"/>
        <w:bookmarkEnd w:id="19621"/>
        <w:bookmarkEnd w:id="19622"/>
        <w:bookmarkEnd w:id="19623"/>
        <w:bookmarkEnd w:id="19624"/>
        <w:bookmarkEnd w:id="19625"/>
        <w:bookmarkEnd w:id="19626"/>
        <w:bookmarkEnd w:id="19627"/>
        <w:bookmarkEnd w:id="19628"/>
        <w:bookmarkEnd w:id="19629"/>
        <w:bookmarkEnd w:id="19630"/>
        <w:bookmarkEnd w:id="19631"/>
        <w:bookmarkEnd w:id="19632"/>
        <w:bookmarkEnd w:id="19633"/>
        <w:bookmarkEnd w:id="19634"/>
        <w:bookmarkEnd w:id="19635"/>
        <w:bookmarkEnd w:id="19636"/>
        <w:bookmarkEnd w:id="19637"/>
        <w:bookmarkEnd w:id="19638"/>
        <w:bookmarkEnd w:id="19639"/>
        <w:bookmarkEnd w:id="19640"/>
        <w:bookmarkEnd w:id="19641"/>
        <w:bookmarkEnd w:id="19642"/>
        <w:bookmarkEnd w:id="19643"/>
        <w:bookmarkEnd w:id="19644"/>
        <w:bookmarkEnd w:id="19645"/>
        <w:bookmarkEnd w:id="19646"/>
        <w:bookmarkEnd w:id="19647"/>
        <w:bookmarkEnd w:id="19648"/>
        <w:bookmarkEnd w:id="19649"/>
        <w:bookmarkEnd w:id="19650"/>
        <w:bookmarkEnd w:id="19651"/>
        <w:bookmarkEnd w:id="19652"/>
        <w:bookmarkEnd w:id="19653"/>
        <w:bookmarkEnd w:id="19654"/>
        <w:bookmarkEnd w:id="19655"/>
        <w:bookmarkEnd w:id="19656"/>
        <w:bookmarkEnd w:id="19657"/>
        <w:bookmarkEnd w:id="19658"/>
        <w:bookmarkEnd w:id="19659"/>
      </w:tr>
      <w:bookmarkEnd w:id="19561"/>
      <w:tr w:rsidR="00FF153E" w:rsidRPr="00FF6A71" w:rsidDel="002929E3" w14:paraId="3BF116B2" w14:textId="303653A8" w:rsidTr="00711218">
        <w:trPr>
          <w:del w:id="19660" w:author="pete jones" w:date="2022-01-04T16:54:00Z"/>
        </w:trPr>
        <w:tc>
          <w:tcPr>
            <w:tcW w:w="1573" w:type="dxa"/>
          </w:tcPr>
          <w:p w14:paraId="7D6E6101" w14:textId="0BED6C04" w:rsidR="00FF153E" w:rsidRPr="00FF6A71" w:rsidDel="002929E3" w:rsidRDefault="00FF153E" w:rsidP="00711218">
            <w:pPr>
              <w:rPr>
                <w:del w:id="19661" w:author="pete jones" w:date="2022-01-04T16:54:00Z"/>
                <w:moveFrom w:id="19662" w:author="pete jones" w:date="2022-01-03T12:19:00Z"/>
                <w:b/>
              </w:rPr>
            </w:pPr>
            <w:moveFrom w:id="19663" w:author="pete jones" w:date="2022-01-03T12:19:00Z">
              <w:del w:id="19664" w:author="pete jones" w:date="2022-01-04T16:54:00Z">
                <w:r w:rsidRPr="00FF6A71" w:rsidDel="002929E3">
                  <w:rPr>
                    <w:b/>
                  </w:rPr>
                  <w:delText>Context</w:delText>
                </w:r>
                <w:bookmarkStart w:id="19665" w:name="_Toc92119864"/>
                <w:bookmarkStart w:id="19666" w:name="_Toc92120206"/>
                <w:bookmarkStart w:id="19667" w:name="_Toc92120547"/>
                <w:bookmarkStart w:id="19668" w:name="_Toc92120885"/>
                <w:bookmarkStart w:id="19669" w:name="_Toc92121226"/>
                <w:bookmarkStart w:id="19670" w:name="_Toc92121567"/>
                <w:bookmarkStart w:id="19671" w:name="_Toc92121913"/>
                <w:bookmarkStart w:id="19672" w:name="_Toc92187605"/>
                <w:bookmarkStart w:id="19673" w:name="_Toc92187948"/>
                <w:bookmarkStart w:id="19674" w:name="_Toc92191335"/>
                <w:bookmarkStart w:id="19675" w:name="_Toc92191802"/>
                <w:bookmarkStart w:id="19676" w:name="_Toc92192270"/>
                <w:bookmarkStart w:id="19677" w:name="_Toc92192655"/>
                <w:bookmarkStart w:id="19678" w:name="_Toc92193041"/>
                <w:bookmarkStart w:id="19679" w:name="_Toc92193402"/>
                <w:bookmarkStart w:id="19680" w:name="_Toc92193776"/>
                <w:bookmarkStart w:id="19681" w:name="_Toc92194122"/>
                <w:bookmarkStart w:id="19682" w:name="_Toc92194575"/>
                <w:bookmarkStart w:id="19683" w:name="_Toc92194943"/>
                <w:bookmarkStart w:id="19684" w:name="_Toc92195291"/>
                <w:bookmarkStart w:id="19685" w:name="_Toc92198202"/>
                <w:bookmarkStart w:id="19686" w:name="_Toc92200750"/>
                <w:bookmarkStart w:id="19687" w:name="_Toc92201680"/>
                <w:bookmarkStart w:id="19688" w:name="_Toc92208004"/>
                <w:bookmarkStart w:id="19689" w:name="_Toc92373830"/>
                <w:bookmarkStart w:id="19690" w:name="_Toc92375228"/>
                <w:bookmarkStart w:id="19691" w:name="_Toc92375871"/>
                <w:bookmarkStart w:id="19692" w:name="_Toc92813579"/>
                <w:bookmarkStart w:id="19693" w:name="_Toc92962801"/>
                <w:bookmarkStart w:id="19694" w:name="_Toc93130521"/>
                <w:bookmarkStart w:id="19695" w:name="_Toc94535477"/>
                <w:bookmarkStart w:id="19696" w:name="_Toc94628783"/>
                <w:bookmarkStart w:id="19697" w:name="_Toc95140053"/>
                <w:bookmarkStart w:id="19698" w:name="_Toc95231851"/>
                <w:bookmarkStart w:id="19699" w:name="_Toc97115149"/>
                <w:bookmarkStart w:id="19700" w:name="_Toc98086585"/>
                <w:bookmarkStart w:id="19701" w:name="_Toc98332821"/>
                <w:bookmarkStart w:id="19702" w:name="_Toc98333460"/>
                <w:bookmarkStart w:id="19703" w:name="_Toc98341786"/>
                <w:bookmarkStart w:id="19704" w:name="_Toc98345178"/>
                <w:bookmarkStart w:id="19705" w:name="_Toc98345705"/>
                <w:bookmarkStart w:id="19706" w:name="_Toc98346229"/>
                <w:bookmarkStart w:id="19707" w:name="_Toc98346787"/>
                <w:bookmarkStart w:id="19708" w:name="_Toc98347227"/>
                <w:bookmarkStart w:id="19709" w:name="_Toc98347667"/>
                <w:bookmarkStart w:id="19710" w:name="_Toc99536952"/>
                <w:bookmarkStart w:id="19711" w:name="_Toc99719078"/>
                <w:bookmarkStart w:id="19712" w:name="_Toc99969735"/>
                <w:bookmarkEnd w:id="19665"/>
                <w:bookmarkEnd w:id="19666"/>
                <w:bookmarkEnd w:id="19667"/>
                <w:bookmarkEnd w:id="19668"/>
                <w:bookmarkEnd w:id="19669"/>
                <w:bookmarkEnd w:id="19670"/>
                <w:bookmarkEnd w:id="19671"/>
                <w:bookmarkEnd w:id="19672"/>
                <w:bookmarkEnd w:id="19673"/>
                <w:bookmarkEnd w:id="19674"/>
                <w:bookmarkEnd w:id="19675"/>
                <w:bookmarkEnd w:id="19676"/>
                <w:bookmarkEnd w:id="19677"/>
                <w:bookmarkEnd w:id="19678"/>
                <w:bookmarkEnd w:id="19679"/>
                <w:bookmarkEnd w:id="19680"/>
                <w:bookmarkEnd w:id="19681"/>
                <w:bookmarkEnd w:id="19682"/>
                <w:bookmarkEnd w:id="19683"/>
                <w:bookmarkEnd w:id="19684"/>
                <w:bookmarkEnd w:id="19685"/>
                <w:bookmarkEnd w:id="19686"/>
                <w:bookmarkEnd w:id="19687"/>
                <w:bookmarkEnd w:id="19688"/>
                <w:bookmarkEnd w:id="19689"/>
                <w:bookmarkEnd w:id="19690"/>
                <w:bookmarkEnd w:id="19691"/>
                <w:bookmarkEnd w:id="19692"/>
                <w:bookmarkEnd w:id="19693"/>
                <w:bookmarkEnd w:id="19694"/>
                <w:bookmarkEnd w:id="19695"/>
                <w:bookmarkEnd w:id="19696"/>
                <w:bookmarkEnd w:id="19697"/>
                <w:bookmarkEnd w:id="19698"/>
                <w:bookmarkEnd w:id="19699"/>
                <w:bookmarkEnd w:id="19700"/>
                <w:bookmarkEnd w:id="19701"/>
                <w:bookmarkEnd w:id="19702"/>
                <w:bookmarkEnd w:id="19703"/>
                <w:bookmarkEnd w:id="19704"/>
                <w:bookmarkEnd w:id="19705"/>
                <w:bookmarkEnd w:id="19706"/>
                <w:bookmarkEnd w:id="19707"/>
                <w:bookmarkEnd w:id="19708"/>
                <w:bookmarkEnd w:id="19709"/>
                <w:bookmarkEnd w:id="19710"/>
                <w:bookmarkEnd w:id="19711"/>
                <w:bookmarkEnd w:id="19712"/>
              </w:del>
            </w:moveFrom>
          </w:p>
        </w:tc>
        <w:tc>
          <w:tcPr>
            <w:tcW w:w="7205" w:type="dxa"/>
          </w:tcPr>
          <w:p w14:paraId="0E8C6AFD" w14:textId="24B78A03" w:rsidR="00FF153E" w:rsidRPr="00FF6A71" w:rsidDel="002929E3" w:rsidRDefault="00FF153E" w:rsidP="00711218">
            <w:pPr>
              <w:rPr>
                <w:del w:id="19713" w:author="pete jones" w:date="2022-01-04T16:54:00Z"/>
                <w:moveFrom w:id="19714" w:author="pete jones" w:date="2022-01-03T12:19:00Z"/>
                <w:b/>
              </w:rPr>
            </w:pPr>
            <w:moveFrom w:id="19715" w:author="pete jones" w:date="2022-01-03T12:19:00Z">
              <w:del w:id="19716" w:author="pete jones" w:date="2022-01-04T16:54:00Z">
                <w:r w:rsidRPr="00FF6A71" w:rsidDel="002929E3">
                  <w:rPr>
                    <w:b/>
                  </w:rPr>
                  <w:delText>Description</w:delText>
                </w:r>
                <w:bookmarkStart w:id="19717" w:name="_Toc92119865"/>
                <w:bookmarkStart w:id="19718" w:name="_Toc92120207"/>
                <w:bookmarkStart w:id="19719" w:name="_Toc92120548"/>
                <w:bookmarkStart w:id="19720" w:name="_Toc92120886"/>
                <w:bookmarkStart w:id="19721" w:name="_Toc92121227"/>
                <w:bookmarkStart w:id="19722" w:name="_Toc92121568"/>
                <w:bookmarkStart w:id="19723" w:name="_Toc92121914"/>
                <w:bookmarkStart w:id="19724" w:name="_Toc92187606"/>
                <w:bookmarkStart w:id="19725" w:name="_Toc92187949"/>
                <w:bookmarkStart w:id="19726" w:name="_Toc92191336"/>
                <w:bookmarkStart w:id="19727" w:name="_Toc92191803"/>
                <w:bookmarkStart w:id="19728" w:name="_Toc92192271"/>
                <w:bookmarkStart w:id="19729" w:name="_Toc92192656"/>
                <w:bookmarkStart w:id="19730" w:name="_Toc92193042"/>
                <w:bookmarkStart w:id="19731" w:name="_Toc92193403"/>
                <w:bookmarkStart w:id="19732" w:name="_Toc92193777"/>
                <w:bookmarkStart w:id="19733" w:name="_Toc92194123"/>
                <w:bookmarkStart w:id="19734" w:name="_Toc92194576"/>
                <w:bookmarkStart w:id="19735" w:name="_Toc92194944"/>
                <w:bookmarkStart w:id="19736" w:name="_Toc92195292"/>
                <w:bookmarkStart w:id="19737" w:name="_Toc92198203"/>
                <w:bookmarkStart w:id="19738" w:name="_Toc92200751"/>
                <w:bookmarkStart w:id="19739" w:name="_Toc92201681"/>
                <w:bookmarkStart w:id="19740" w:name="_Toc92208005"/>
                <w:bookmarkStart w:id="19741" w:name="_Toc92373831"/>
                <w:bookmarkStart w:id="19742" w:name="_Toc92375229"/>
                <w:bookmarkStart w:id="19743" w:name="_Toc92375872"/>
                <w:bookmarkStart w:id="19744" w:name="_Toc92813580"/>
                <w:bookmarkStart w:id="19745" w:name="_Toc92962802"/>
                <w:bookmarkStart w:id="19746" w:name="_Toc93130522"/>
                <w:bookmarkStart w:id="19747" w:name="_Toc94535478"/>
                <w:bookmarkStart w:id="19748" w:name="_Toc94628784"/>
                <w:bookmarkStart w:id="19749" w:name="_Toc95140054"/>
                <w:bookmarkStart w:id="19750" w:name="_Toc95231852"/>
                <w:bookmarkStart w:id="19751" w:name="_Toc97115150"/>
                <w:bookmarkStart w:id="19752" w:name="_Toc98086586"/>
                <w:bookmarkStart w:id="19753" w:name="_Toc98332822"/>
                <w:bookmarkStart w:id="19754" w:name="_Toc98333461"/>
                <w:bookmarkStart w:id="19755" w:name="_Toc98341787"/>
                <w:bookmarkStart w:id="19756" w:name="_Toc98345179"/>
                <w:bookmarkStart w:id="19757" w:name="_Toc98345706"/>
                <w:bookmarkStart w:id="19758" w:name="_Toc98346230"/>
                <w:bookmarkStart w:id="19759" w:name="_Toc98346788"/>
                <w:bookmarkStart w:id="19760" w:name="_Toc98347228"/>
                <w:bookmarkStart w:id="19761" w:name="_Toc98347668"/>
                <w:bookmarkStart w:id="19762" w:name="_Toc99536953"/>
                <w:bookmarkStart w:id="19763" w:name="_Toc99719079"/>
                <w:bookmarkStart w:id="19764" w:name="_Toc99969736"/>
                <w:bookmarkEnd w:id="19717"/>
                <w:bookmarkEnd w:id="19718"/>
                <w:bookmarkEnd w:id="19719"/>
                <w:bookmarkEnd w:id="19720"/>
                <w:bookmarkEnd w:id="19721"/>
                <w:bookmarkEnd w:id="19722"/>
                <w:bookmarkEnd w:id="19723"/>
                <w:bookmarkEnd w:id="19724"/>
                <w:bookmarkEnd w:id="19725"/>
                <w:bookmarkEnd w:id="19726"/>
                <w:bookmarkEnd w:id="19727"/>
                <w:bookmarkEnd w:id="19728"/>
                <w:bookmarkEnd w:id="19729"/>
                <w:bookmarkEnd w:id="19730"/>
                <w:bookmarkEnd w:id="19731"/>
                <w:bookmarkEnd w:id="19732"/>
                <w:bookmarkEnd w:id="19733"/>
                <w:bookmarkEnd w:id="19734"/>
                <w:bookmarkEnd w:id="19735"/>
                <w:bookmarkEnd w:id="19736"/>
                <w:bookmarkEnd w:id="19737"/>
                <w:bookmarkEnd w:id="19738"/>
                <w:bookmarkEnd w:id="19739"/>
                <w:bookmarkEnd w:id="19740"/>
                <w:bookmarkEnd w:id="19741"/>
                <w:bookmarkEnd w:id="19742"/>
                <w:bookmarkEnd w:id="19743"/>
                <w:bookmarkEnd w:id="19744"/>
                <w:bookmarkEnd w:id="19745"/>
                <w:bookmarkEnd w:id="19746"/>
                <w:bookmarkEnd w:id="19747"/>
                <w:bookmarkEnd w:id="19748"/>
                <w:bookmarkEnd w:id="19749"/>
                <w:bookmarkEnd w:id="19750"/>
                <w:bookmarkEnd w:id="19751"/>
                <w:bookmarkEnd w:id="19752"/>
                <w:bookmarkEnd w:id="19753"/>
                <w:bookmarkEnd w:id="19754"/>
                <w:bookmarkEnd w:id="19755"/>
                <w:bookmarkEnd w:id="19756"/>
                <w:bookmarkEnd w:id="19757"/>
                <w:bookmarkEnd w:id="19758"/>
                <w:bookmarkEnd w:id="19759"/>
                <w:bookmarkEnd w:id="19760"/>
                <w:bookmarkEnd w:id="19761"/>
                <w:bookmarkEnd w:id="19762"/>
                <w:bookmarkEnd w:id="19763"/>
                <w:bookmarkEnd w:id="19764"/>
              </w:del>
            </w:moveFrom>
          </w:p>
        </w:tc>
        <w:bookmarkStart w:id="19765" w:name="_Toc92119866"/>
        <w:bookmarkStart w:id="19766" w:name="_Toc92120208"/>
        <w:bookmarkStart w:id="19767" w:name="_Toc92120549"/>
        <w:bookmarkStart w:id="19768" w:name="_Toc92120887"/>
        <w:bookmarkStart w:id="19769" w:name="_Toc92121228"/>
        <w:bookmarkStart w:id="19770" w:name="_Toc92121569"/>
        <w:bookmarkStart w:id="19771" w:name="_Toc92121915"/>
        <w:bookmarkStart w:id="19772" w:name="_Toc92187607"/>
        <w:bookmarkStart w:id="19773" w:name="_Toc92187950"/>
        <w:bookmarkStart w:id="19774" w:name="_Toc92191337"/>
        <w:bookmarkStart w:id="19775" w:name="_Toc92191804"/>
        <w:bookmarkStart w:id="19776" w:name="_Toc92192272"/>
        <w:bookmarkStart w:id="19777" w:name="_Toc92192657"/>
        <w:bookmarkStart w:id="19778" w:name="_Toc92193043"/>
        <w:bookmarkStart w:id="19779" w:name="_Toc92193404"/>
        <w:bookmarkStart w:id="19780" w:name="_Toc92193778"/>
        <w:bookmarkStart w:id="19781" w:name="_Toc92194124"/>
        <w:bookmarkStart w:id="19782" w:name="_Toc92194577"/>
        <w:bookmarkStart w:id="19783" w:name="_Toc92194945"/>
        <w:bookmarkStart w:id="19784" w:name="_Toc92195293"/>
        <w:bookmarkStart w:id="19785" w:name="_Toc92198204"/>
        <w:bookmarkStart w:id="19786" w:name="_Toc92200752"/>
        <w:bookmarkStart w:id="19787" w:name="_Toc92201682"/>
        <w:bookmarkStart w:id="19788" w:name="_Toc92208006"/>
        <w:bookmarkStart w:id="19789" w:name="_Toc92373832"/>
        <w:bookmarkStart w:id="19790" w:name="_Toc92375230"/>
        <w:bookmarkStart w:id="19791" w:name="_Toc92375873"/>
        <w:bookmarkStart w:id="19792" w:name="_Toc92813581"/>
        <w:bookmarkStart w:id="19793" w:name="_Toc92962803"/>
        <w:bookmarkStart w:id="19794" w:name="_Toc93130523"/>
        <w:bookmarkStart w:id="19795" w:name="_Toc94535479"/>
        <w:bookmarkStart w:id="19796" w:name="_Toc94628785"/>
        <w:bookmarkStart w:id="19797" w:name="_Toc95140055"/>
        <w:bookmarkStart w:id="19798" w:name="_Toc95231853"/>
        <w:bookmarkStart w:id="19799" w:name="_Toc97115151"/>
        <w:bookmarkStart w:id="19800" w:name="_Toc98086587"/>
        <w:bookmarkStart w:id="19801" w:name="_Toc98332823"/>
        <w:bookmarkStart w:id="19802" w:name="_Toc98333462"/>
        <w:bookmarkStart w:id="19803" w:name="_Toc98341788"/>
        <w:bookmarkStart w:id="19804" w:name="_Toc98345180"/>
        <w:bookmarkStart w:id="19805" w:name="_Toc98345707"/>
        <w:bookmarkStart w:id="19806" w:name="_Toc98346231"/>
        <w:bookmarkStart w:id="19807" w:name="_Toc98346789"/>
        <w:bookmarkStart w:id="19808" w:name="_Toc98347229"/>
        <w:bookmarkStart w:id="19809" w:name="_Toc98347669"/>
        <w:bookmarkStart w:id="19810" w:name="_Toc99536954"/>
        <w:bookmarkStart w:id="19811" w:name="_Toc99719080"/>
        <w:bookmarkStart w:id="19812" w:name="_Toc99969737"/>
        <w:bookmarkEnd w:id="19765"/>
        <w:bookmarkEnd w:id="19766"/>
        <w:bookmarkEnd w:id="19767"/>
        <w:bookmarkEnd w:id="19768"/>
        <w:bookmarkEnd w:id="19769"/>
        <w:bookmarkEnd w:id="19770"/>
        <w:bookmarkEnd w:id="19771"/>
        <w:bookmarkEnd w:id="19772"/>
        <w:bookmarkEnd w:id="19773"/>
        <w:bookmarkEnd w:id="19774"/>
        <w:bookmarkEnd w:id="19775"/>
        <w:bookmarkEnd w:id="19776"/>
        <w:bookmarkEnd w:id="19777"/>
        <w:bookmarkEnd w:id="19778"/>
        <w:bookmarkEnd w:id="19779"/>
        <w:bookmarkEnd w:id="19780"/>
        <w:bookmarkEnd w:id="19781"/>
        <w:bookmarkEnd w:id="19782"/>
        <w:bookmarkEnd w:id="19783"/>
        <w:bookmarkEnd w:id="19784"/>
        <w:bookmarkEnd w:id="19785"/>
        <w:bookmarkEnd w:id="19786"/>
        <w:bookmarkEnd w:id="19787"/>
        <w:bookmarkEnd w:id="19788"/>
        <w:bookmarkEnd w:id="19789"/>
        <w:bookmarkEnd w:id="19790"/>
        <w:bookmarkEnd w:id="19791"/>
        <w:bookmarkEnd w:id="19792"/>
        <w:bookmarkEnd w:id="19793"/>
        <w:bookmarkEnd w:id="19794"/>
        <w:bookmarkEnd w:id="19795"/>
        <w:bookmarkEnd w:id="19796"/>
        <w:bookmarkEnd w:id="19797"/>
        <w:bookmarkEnd w:id="19798"/>
        <w:bookmarkEnd w:id="19799"/>
        <w:bookmarkEnd w:id="19800"/>
        <w:bookmarkEnd w:id="19801"/>
        <w:bookmarkEnd w:id="19802"/>
        <w:bookmarkEnd w:id="19803"/>
        <w:bookmarkEnd w:id="19804"/>
        <w:bookmarkEnd w:id="19805"/>
        <w:bookmarkEnd w:id="19806"/>
        <w:bookmarkEnd w:id="19807"/>
        <w:bookmarkEnd w:id="19808"/>
        <w:bookmarkEnd w:id="19809"/>
        <w:bookmarkEnd w:id="19810"/>
        <w:bookmarkEnd w:id="19811"/>
        <w:bookmarkEnd w:id="19812"/>
      </w:tr>
      <w:tr w:rsidR="00FF153E" w:rsidRPr="00FF6A71" w:rsidDel="002929E3" w14:paraId="4C0ABCEB" w14:textId="24849454" w:rsidTr="00711218">
        <w:trPr>
          <w:del w:id="19813" w:author="pete jones" w:date="2022-01-04T16:54:00Z"/>
        </w:trPr>
        <w:tc>
          <w:tcPr>
            <w:tcW w:w="1573" w:type="dxa"/>
            <w:vMerge w:val="restart"/>
          </w:tcPr>
          <w:p w14:paraId="2B0079A4" w14:textId="7DEACB89" w:rsidR="00FF153E" w:rsidRPr="00FF6A71" w:rsidDel="002929E3" w:rsidRDefault="00FF153E" w:rsidP="00711218">
            <w:pPr>
              <w:rPr>
                <w:del w:id="19814" w:author="pete jones" w:date="2022-01-04T16:54:00Z"/>
                <w:moveFrom w:id="19815" w:author="pete jones" w:date="2022-01-03T12:19:00Z"/>
              </w:rPr>
            </w:pPr>
            <w:moveFrom w:id="19816" w:author="pete jones" w:date="2022-01-03T12:19:00Z">
              <w:del w:id="19817" w:author="pete jones" w:date="2022-01-04T16:54:00Z">
                <w:r w:rsidRPr="00FF6A71" w:rsidDel="002929E3">
                  <w:delText>Copying</w:delText>
                </w:r>
                <w:bookmarkStart w:id="19818" w:name="_Toc92119867"/>
                <w:bookmarkStart w:id="19819" w:name="_Toc92120209"/>
                <w:bookmarkStart w:id="19820" w:name="_Toc92120550"/>
                <w:bookmarkStart w:id="19821" w:name="_Toc92120888"/>
                <w:bookmarkStart w:id="19822" w:name="_Toc92121229"/>
                <w:bookmarkStart w:id="19823" w:name="_Toc92121570"/>
                <w:bookmarkStart w:id="19824" w:name="_Toc92121916"/>
                <w:bookmarkStart w:id="19825" w:name="_Toc92187608"/>
                <w:bookmarkStart w:id="19826" w:name="_Toc92187951"/>
                <w:bookmarkStart w:id="19827" w:name="_Toc92191338"/>
                <w:bookmarkStart w:id="19828" w:name="_Toc92191805"/>
                <w:bookmarkStart w:id="19829" w:name="_Toc92192273"/>
                <w:bookmarkStart w:id="19830" w:name="_Toc92192658"/>
                <w:bookmarkStart w:id="19831" w:name="_Toc92193044"/>
                <w:bookmarkStart w:id="19832" w:name="_Toc92193405"/>
                <w:bookmarkStart w:id="19833" w:name="_Toc92193779"/>
                <w:bookmarkStart w:id="19834" w:name="_Toc92194125"/>
                <w:bookmarkStart w:id="19835" w:name="_Toc92194578"/>
                <w:bookmarkStart w:id="19836" w:name="_Toc92194946"/>
                <w:bookmarkStart w:id="19837" w:name="_Toc92195294"/>
                <w:bookmarkStart w:id="19838" w:name="_Toc92198205"/>
                <w:bookmarkStart w:id="19839" w:name="_Toc92200753"/>
                <w:bookmarkStart w:id="19840" w:name="_Toc92201683"/>
                <w:bookmarkStart w:id="19841" w:name="_Toc92208007"/>
                <w:bookmarkStart w:id="19842" w:name="_Toc92373833"/>
                <w:bookmarkStart w:id="19843" w:name="_Toc92375231"/>
                <w:bookmarkStart w:id="19844" w:name="_Toc92375874"/>
                <w:bookmarkStart w:id="19845" w:name="_Toc92813582"/>
                <w:bookmarkStart w:id="19846" w:name="_Toc92962804"/>
                <w:bookmarkStart w:id="19847" w:name="_Toc93130524"/>
                <w:bookmarkStart w:id="19848" w:name="_Toc94535480"/>
                <w:bookmarkStart w:id="19849" w:name="_Toc94628786"/>
                <w:bookmarkStart w:id="19850" w:name="_Toc95140056"/>
                <w:bookmarkStart w:id="19851" w:name="_Toc95231854"/>
                <w:bookmarkStart w:id="19852" w:name="_Toc97115152"/>
                <w:bookmarkStart w:id="19853" w:name="_Toc98086588"/>
                <w:bookmarkStart w:id="19854" w:name="_Toc98332824"/>
                <w:bookmarkStart w:id="19855" w:name="_Toc98333463"/>
                <w:bookmarkStart w:id="19856" w:name="_Toc98341789"/>
                <w:bookmarkStart w:id="19857" w:name="_Toc98345181"/>
                <w:bookmarkStart w:id="19858" w:name="_Toc98345708"/>
                <w:bookmarkStart w:id="19859" w:name="_Toc98346232"/>
                <w:bookmarkStart w:id="19860" w:name="_Toc98346790"/>
                <w:bookmarkStart w:id="19861" w:name="_Toc98347230"/>
                <w:bookmarkStart w:id="19862" w:name="_Toc98347670"/>
                <w:bookmarkStart w:id="19863" w:name="_Toc99536955"/>
                <w:bookmarkStart w:id="19864" w:name="_Toc99719081"/>
                <w:bookmarkStart w:id="19865" w:name="_Toc99969738"/>
                <w:bookmarkEnd w:id="19818"/>
                <w:bookmarkEnd w:id="19819"/>
                <w:bookmarkEnd w:id="19820"/>
                <w:bookmarkEnd w:id="19821"/>
                <w:bookmarkEnd w:id="19822"/>
                <w:bookmarkEnd w:id="19823"/>
                <w:bookmarkEnd w:id="19824"/>
                <w:bookmarkEnd w:id="19825"/>
                <w:bookmarkEnd w:id="19826"/>
                <w:bookmarkEnd w:id="19827"/>
                <w:bookmarkEnd w:id="19828"/>
                <w:bookmarkEnd w:id="19829"/>
                <w:bookmarkEnd w:id="19830"/>
                <w:bookmarkEnd w:id="19831"/>
                <w:bookmarkEnd w:id="19832"/>
                <w:bookmarkEnd w:id="19833"/>
                <w:bookmarkEnd w:id="19834"/>
                <w:bookmarkEnd w:id="19835"/>
                <w:bookmarkEnd w:id="19836"/>
                <w:bookmarkEnd w:id="19837"/>
                <w:bookmarkEnd w:id="19838"/>
                <w:bookmarkEnd w:id="19839"/>
                <w:bookmarkEnd w:id="19840"/>
                <w:bookmarkEnd w:id="19841"/>
                <w:bookmarkEnd w:id="19842"/>
                <w:bookmarkEnd w:id="19843"/>
                <w:bookmarkEnd w:id="19844"/>
                <w:bookmarkEnd w:id="19845"/>
                <w:bookmarkEnd w:id="19846"/>
                <w:bookmarkEnd w:id="19847"/>
                <w:bookmarkEnd w:id="19848"/>
                <w:bookmarkEnd w:id="19849"/>
                <w:bookmarkEnd w:id="19850"/>
                <w:bookmarkEnd w:id="19851"/>
                <w:bookmarkEnd w:id="19852"/>
                <w:bookmarkEnd w:id="19853"/>
                <w:bookmarkEnd w:id="19854"/>
                <w:bookmarkEnd w:id="19855"/>
                <w:bookmarkEnd w:id="19856"/>
                <w:bookmarkEnd w:id="19857"/>
                <w:bookmarkEnd w:id="19858"/>
                <w:bookmarkEnd w:id="19859"/>
                <w:bookmarkEnd w:id="19860"/>
                <w:bookmarkEnd w:id="19861"/>
                <w:bookmarkEnd w:id="19862"/>
                <w:bookmarkEnd w:id="19863"/>
                <w:bookmarkEnd w:id="19864"/>
                <w:bookmarkEnd w:id="19865"/>
              </w:del>
            </w:moveFrom>
          </w:p>
        </w:tc>
        <w:tc>
          <w:tcPr>
            <w:tcW w:w="7205" w:type="dxa"/>
          </w:tcPr>
          <w:p w14:paraId="4C474D49" w14:textId="1B7466B1" w:rsidR="00FF153E" w:rsidRPr="00FF6A71" w:rsidDel="002929E3" w:rsidRDefault="00FF153E" w:rsidP="00711218">
            <w:pPr>
              <w:rPr>
                <w:del w:id="19866" w:author="pete jones" w:date="2022-01-04T16:54:00Z"/>
                <w:moveFrom w:id="19867" w:author="pete jones" w:date="2022-01-03T12:19:00Z"/>
              </w:rPr>
            </w:pPr>
            <w:moveFrom w:id="19868" w:author="pete jones" w:date="2022-01-03T12:19:00Z">
              <w:del w:id="19869" w:author="pete jones" w:date="2022-01-04T16:54:00Z">
                <w:r w:rsidRPr="00FF6A71" w:rsidDel="002929E3">
                  <w:delText>Files obtained from a variety of sources:</w:delText>
                </w:r>
                <w:bookmarkStart w:id="19870" w:name="_Toc92119868"/>
                <w:bookmarkStart w:id="19871" w:name="_Toc92120210"/>
                <w:bookmarkStart w:id="19872" w:name="_Toc92120551"/>
                <w:bookmarkStart w:id="19873" w:name="_Toc92120889"/>
                <w:bookmarkStart w:id="19874" w:name="_Toc92121230"/>
                <w:bookmarkStart w:id="19875" w:name="_Toc92121571"/>
                <w:bookmarkStart w:id="19876" w:name="_Toc92121917"/>
                <w:bookmarkStart w:id="19877" w:name="_Toc92187609"/>
                <w:bookmarkStart w:id="19878" w:name="_Toc92187952"/>
                <w:bookmarkStart w:id="19879" w:name="_Toc92191339"/>
                <w:bookmarkStart w:id="19880" w:name="_Toc92191806"/>
                <w:bookmarkStart w:id="19881" w:name="_Toc92192274"/>
                <w:bookmarkStart w:id="19882" w:name="_Toc92192659"/>
                <w:bookmarkStart w:id="19883" w:name="_Toc92193045"/>
                <w:bookmarkStart w:id="19884" w:name="_Toc92193406"/>
                <w:bookmarkStart w:id="19885" w:name="_Toc92193780"/>
                <w:bookmarkStart w:id="19886" w:name="_Toc92194126"/>
                <w:bookmarkStart w:id="19887" w:name="_Toc92194579"/>
                <w:bookmarkStart w:id="19888" w:name="_Toc92194947"/>
                <w:bookmarkStart w:id="19889" w:name="_Toc92195295"/>
                <w:bookmarkStart w:id="19890" w:name="_Toc92198206"/>
                <w:bookmarkStart w:id="19891" w:name="_Toc92200754"/>
                <w:bookmarkStart w:id="19892" w:name="_Toc92201684"/>
                <w:bookmarkStart w:id="19893" w:name="_Toc92208008"/>
                <w:bookmarkStart w:id="19894" w:name="_Toc92373834"/>
                <w:bookmarkStart w:id="19895" w:name="_Toc92375232"/>
                <w:bookmarkStart w:id="19896" w:name="_Toc92375875"/>
                <w:bookmarkStart w:id="19897" w:name="_Toc92813583"/>
                <w:bookmarkStart w:id="19898" w:name="_Toc92962805"/>
                <w:bookmarkStart w:id="19899" w:name="_Toc93130525"/>
                <w:bookmarkStart w:id="19900" w:name="_Toc94535481"/>
                <w:bookmarkStart w:id="19901" w:name="_Toc94628787"/>
                <w:bookmarkStart w:id="19902" w:name="_Toc95140057"/>
                <w:bookmarkStart w:id="19903" w:name="_Toc95231855"/>
                <w:bookmarkStart w:id="19904" w:name="_Toc97115153"/>
                <w:bookmarkStart w:id="19905" w:name="_Toc98086589"/>
                <w:bookmarkStart w:id="19906" w:name="_Toc98332825"/>
                <w:bookmarkStart w:id="19907" w:name="_Toc98333464"/>
                <w:bookmarkStart w:id="19908" w:name="_Toc98341790"/>
                <w:bookmarkStart w:id="19909" w:name="_Toc98345182"/>
                <w:bookmarkStart w:id="19910" w:name="_Toc98345709"/>
                <w:bookmarkStart w:id="19911" w:name="_Toc98346233"/>
                <w:bookmarkStart w:id="19912" w:name="_Toc98346791"/>
                <w:bookmarkStart w:id="19913" w:name="_Toc98347231"/>
                <w:bookmarkStart w:id="19914" w:name="_Toc98347671"/>
                <w:bookmarkStart w:id="19915" w:name="_Toc99536956"/>
                <w:bookmarkStart w:id="19916" w:name="_Toc99719082"/>
                <w:bookmarkStart w:id="19917" w:name="_Toc99969739"/>
                <w:bookmarkEnd w:id="19870"/>
                <w:bookmarkEnd w:id="19871"/>
                <w:bookmarkEnd w:id="19872"/>
                <w:bookmarkEnd w:id="19873"/>
                <w:bookmarkEnd w:id="19874"/>
                <w:bookmarkEnd w:id="19875"/>
                <w:bookmarkEnd w:id="19876"/>
                <w:bookmarkEnd w:id="19877"/>
                <w:bookmarkEnd w:id="19878"/>
                <w:bookmarkEnd w:id="19879"/>
                <w:bookmarkEnd w:id="19880"/>
                <w:bookmarkEnd w:id="19881"/>
                <w:bookmarkEnd w:id="19882"/>
                <w:bookmarkEnd w:id="19883"/>
                <w:bookmarkEnd w:id="19884"/>
                <w:bookmarkEnd w:id="19885"/>
                <w:bookmarkEnd w:id="19886"/>
                <w:bookmarkEnd w:id="19887"/>
                <w:bookmarkEnd w:id="19888"/>
                <w:bookmarkEnd w:id="19889"/>
                <w:bookmarkEnd w:id="19890"/>
                <w:bookmarkEnd w:id="19891"/>
                <w:bookmarkEnd w:id="19892"/>
                <w:bookmarkEnd w:id="19893"/>
                <w:bookmarkEnd w:id="19894"/>
                <w:bookmarkEnd w:id="19895"/>
                <w:bookmarkEnd w:id="19896"/>
                <w:bookmarkEnd w:id="19897"/>
                <w:bookmarkEnd w:id="19898"/>
                <w:bookmarkEnd w:id="19899"/>
                <w:bookmarkEnd w:id="19900"/>
                <w:bookmarkEnd w:id="19901"/>
                <w:bookmarkEnd w:id="19902"/>
                <w:bookmarkEnd w:id="19903"/>
                <w:bookmarkEnd w:id="19904"/>
                <w:bookmarkEnd w:id="19905"/>
                <w:bookmarkEnd w:id="19906"/>
                <w:bookmarkEnd w:id="19907"/>
                <w:bookmarkEnd w:id="19908"/>
                <w:bookmarkEnd w:id="19909"/>
                <w:bookmarkEnd w:id="19910"/>
                <w:bookmarkEnd w:id="19911"/>
                <w:bookmarkEnd w:id="19912"/>
                <w:bookmarkEnd w:id="19913"/>
                <w:bookmarkEnd w:id="19914"/>
                <w:bookmarkEnd w:id="19915"/>
                <w:bookmarkEnd w:id="19916"/>
                <w:bookmarkEnd w:id="19917"/>
              </w:del>
            </w:moveFrom>
          </w:p>
          <w:p w14:paraId="666CD903" w14:textId="6C8699B1" w:rsidR="00FF153E" w:rsidRPr="00FF6A71" w:rsidDel="002929E3" w:rsidRDefault="00FF153E" w:rsidP="0021440D">
            <w:pPr>
              <w:numPr>
                <w:ilvl w:val="0"/>
                <w:numId w:val="43"/>
              </w:numPr>
              <w:rPr>
                <w:del w:id="19918" w:author="pete jones" w:date="2022-01-04T16:54:00Z"/>
                <w:moveFrom w:id="19919" w:author="pete jones" w:date="2022-01-03T12:19:00Z"/>
              </w:rPr>
            </w:pPr>
            <w:moveFrom w:id="19920" w:author="pete jones" w:date="2022-01-03T12:19:00Z">
              <w:del w:id="19921" w:author="pete jones" w:date="2022-01-04T16:54:00Z">
                <w:r w:rsidRPr="00FF6A71" w:rsidDel="002929E3">
                  <w:delText xml:space="preserve">Anonymous source – </w:delText>
                </w:r>
                <w:r w:rsidR="002F39F3" w:rsidRPr="00FF6A71" w:rsidDel="002929E3">
                  <w:delText>e.g.,</w:delText>
                </w:r>
                <w:r w:rsidRPr="00FF6A71" w:rsidDel="002929E3">
                  <w:delText xml:space="preserve"> internet</w:delText>
                </w:r>
                <w:bookmarkStart w:id="19922" w:name="_Toc92119869"/>
                <w:bookmarkStart w:id="19923" w:name="_Toc92120211"/>
                <w:bookmarkStart w:id="19924" w:name="_Toc92120552"/>
                <w:bookmarkStart w:id="19925" w:name="_Toc92120890"/>
                <w:bookmarkStart w:id="19926" w:name="_Toc92121231"/>
                <w:bookmarkStart w:id="19927" w:name="_Toc92121572"/>
                <w:bookmarkStart w:id="19928" w:name="_Toc92121918"/>
                <w:bookmarkStart w:id="19929" w:name="_Toc92187610"/>
                <w:bookmarkStart w:id="19930" w:name="_Toc92187953"/>
                <w:bookmarkStart w:id="19931" w:name="_Toc92191340"/>
                <w:bookmarkStart w:id="19932" w:name="_Toc92191807"/>
                <w:bookmarkStart w:id="19933" w:name="_Toc92192275"/>
                <w:bookmarkStart w:id="19934" w:name="_Toc92192660"/>
                <w:bookmarkStart w:id="19935" w:name="_Toc92193046"/>
                <w:bookmarkStart w:id="19936" w:name="_Toc92193407"/>
                <w:bookmarkStart w:id="19937" w:name="_Toc92193781"/>
                <w:bookmarkStart w:id="19938" w:name="_Toc92194127"/>
                <w:bookmarkStart w:id="19939" w:name="_Toc92194580"/>
                <w:bookmarkStart w:id="19940" w:name="_Toc92194948"/>
                <w:bookmarkStart w:id="19941" w:name="_Toc92195296"/>
                <w:bookmarkStart w:id="19942" w:name="_Toc92198207"/>
                <w:bookmarkStart w:id="19943" w:name="_Toc92200755"/>
                <w:bookmarkStart w:id="19944" w:name="_Toc92201685"/>
                <w:bookmarkStart w:id="19945" w:name="_Toc92208009"/>
                <w:bookmarkStart w:id="19946" w:name="_Toc92373835"/>
                <w:bookmarkStart w:id="19947" w:name="_Toc92375233"/>
                <w:bookmarkStart w:id="19948" w:name="_Toc92375876"/>
                <w:bookmarkStart w:id="19949" w:name="_Toc92813584"/>
                <w:bookmarkStart w:id="19950" w:name="_Toc92962806"/>
                <w:bookmarkStart w:id="19951" w:name="_Toc93130526"/>
                <w:bookmarkStart w:id="19952" w:name="_Toc94535482"/>
                <w:bookmarkStart w:id="19953" w:name="_Toc94628788"/>
                <w:bookmarkStart w:id="19954" w:name="_Toc95140058"/>
                <w:bookmarkStart w:id="19955" w:name="_Toc95231856"/>
                <w:bookmarkStart w:id="19956" w:name="_Toc97115154"/>
                <w:bookmarkStart w:id="19957" w:name="_Toc98086590"/>
                <w:bookmarkStart w:id="19958" w:name="_Toc98332826"/>
                <w:bookmarkStart w:id="19959" w:name="_Toc98333465"/>
                <w:bookmarkStart w:id="19960" w:name="_Toc98341791"/>
                <w:bookmarkStart w:id="19961" w:name="_Toc98345183"/>
                <w:bookmarkStart w:id="19962" w:name="_Toc98345710"/>
                <w:bookmarkStart w:id="19963" w:name="_Toc98346234"/>
                <w:bookmarkStart w:id="19964" w:name="_Toc98346792"/>
                <w:bookmarkStart w:id="19965" w:name="_Toc98347232"/>
                <w:bookmarkStart w:id="19966" w:name="_Toc98347672"/>
                <w:bookmarkStart w:id="19967" w:name="_Toc99536957"/>
                <w:bookmarkStart w:id="19968" w:name="_Toc99719083"/>
                <w:bookmarkStart w:id="19969" w:name="_Toc99969740"/>
                <w:bookmarkEnd w:id="19922"/>
                <w:bookmarkEnd w:id="19923"/>
                <w:bookmarkEnd w:id="19924"/>
                <w:bookmarkEnd w:id="19925"/>
                <w:bookmarkEnd w:id="19926"/>
                <w:bookmarkEnd w:id="19927"/>
                <w:bookmarkEnd w:id="19928"/>
                <w:bookmarkEnd w:id="19929"/>
                <w:bookmarkEnd w:id="19930"/>
                <w:bookmarkEnd w:id="19931"/>
                <w:bookmarkEnd w:id="19932"/>
                <w:bookmarkEnd w:id="19933"/>
                <w:bookmarkEnd w:id="19934"/>
                <w:bookmarkEnd w:id="19935"/>
                <w:bookmarkEnd w:id="19936"/>
                <w:bookmarkEnd w:id="19937"/>
                <w:bookmarkEnd w:id="19938"/>
                <w:bookmarkEnd w:id="19939"/>
                <w:bookmarkEnd w:id="19940"/>
                <w:bookmarkEnd w:id="19941"/>
                <w:bookmarkEnd w:id="19942"/>
                <w:bookmarkEnd w:id="19943"/>
                <w:bookmarkEnd w:id="19944"/>
                <w:bookmarkEnd w:id="19945"/>
                <w:bookmarkEnd w:id="19946"/>
                <w:bookmarkEnd w:id="19947"/>
                <w:bookmarkEnd w:id="19948"/>
                <w:bookmarkEnd w:id="19949"/>
                <w:bookmarkEnd w:id="19950"/>
                <w:bookmarkEnd w:id="19951"/>
                <w:bookmarkEnd w:id="19952"/>
                <w:bookmarkEnd w:id="19953"/>
                <w:bookmarkEnd w:id="19954"/>
                <w:bookmarkEnd w:id="19955"/>
                <w:bookmarkEnd w:id="19956"/>
                <w:bookmarkEnd w:id="19957"/>
                <w:bookmarkEnd w:id="19958"/>
                <w:bookmarkEnd w:id="19959"/>
                <w:bookmarkEnd w:id="19960"/>
                <w:bookmarkEnd w:id="19961"/>
                <w:bookmarkEnd w:id="19962"/>
                <w:bookmarkEnd w:id="19963"/>
                <w:bookmarkEnd w:id="19964"/>
                <w:bookmarkEnd w:id="19965"/>
                <w:bookmarkEnd w:id="19966"/>
                <w:bookmarkEnd w:id="19967"/>
                <w:bookmarkEnd w:id="19968"/>
                <w:bookmarkEnd w:id="19969"/>
              </w:del>
            </w:moveFrom>
          </w:p>
          <w:p w14:paraId="78CE2CB7" w14:textId="73605006" w:rsidR="00FF153E" w:rsidRPr="00FF6A71" w:rsidDel="002929E3" w:rsidRDefault="00FF153E" w:rsidP="0021440D">
            <w:pPr>
              <w:numPr>
                <w:ilvl w:val="0"/>
                <w:numId w:val="43"/>
              </w:numPr>
              <w:rPr>
                <w:del w:id="19970" w:author="pete jones" w:date="2022-01-04T16:54:00Z"/>
                <w:moveFrom w:id="19971" w:author="pete jones" w:date="2022-01-03T12:19:00Z"/>
              </w:rPr>
            </w:pPr>
            <w:moveFrom w:id="19972" w:author="pete jones" w:date="2022-01-03T12:19:00Z">
              <w:del w:id="19973" w:author="pete jones" w:date="2022-01-04T16:54:00Z">
                <w:r w:rsidRPr="00FF6A71" w:rsidDel="002929E3">
                  <w:delText xml:space="preserve">Obtained from another student – without </w:delText>
                </w:r>
                <w:r w:rsidR="002F39F3" w:rsidRPr="00FF6A71" w:rsidDel="002929E3">
                  <w:delText>permission.</w:delText>
                </w:r>
                <w:bookmarkStart w:id="19974" w:name="_Toc92119870"/>
                <w:bookmarkStart w:id="19975" w:name="_Toc92120212"/>
                <w:bookmarkStart w:id="19976" w:name="_Toc92120553"/>
                <w:bookmarkStart w:id="19977" w:name="_Toc92120891"/>
                <w:bookmarkStart w:id="19978" w:name="_Toc92121232"/>
                <w:bookmarkStart w:id="19979" w:name="_Toc92121573"/>
                <w:bookmarkStart w:id="19980" w:name="_Toc92121919"/>
                <w:bookmarkStart w:id="19981" w:name="_Toc92187611"/>
                <w:bookmarkStart w:id="19982" w:name="_Toc92187954"/>
                <w:bookmarkStart w:id="19983" w:name="_Toc92191341"/>
                <w:bookmarkStart w:id="19984" w:name="_Toc92191808"/>
                <w:bookmarkStart w:id="19985" w:name="_Toc92192276"/>
                <w:bookmarkStart w:id="19986" w:name="_Toc92192661"/>
                <w:bookmarkStart w:id="19987" w:name="_Toc92193047"/>
                <w:bookmarkStart w:id="19988" w:name="_Toc92193408"/>
                <w:bookmarkStart w:id="19989" w:name="_Toc92193782"/>
                <w:bookmarkStart w:id="19990" w:name="_Toc92194128"/>
                <w:bookmarkStart w:id="19991" w:name="_Toc92194581"/>
                <w:bookmarkStart w:id="19992" w:name="_Toc92194949"/>
                <w:bookmarkStart w:id="19993" w:name="_Toc92195297"/>
                <w:bookmarkStart w:id="19994" w:name="_Toc92198208"/>
                <w:bookmarkStart w:id="19995" w:name="_Toc92200756"/>
                <w:bookmarkStart w:id="19996" w:name="_Toc92201686"/>
                <w:bookmarkStart w:id="19997" w:name="_Toc92208010"/>
                <w:bookmarkStart w:id="19998" w:name="_Toc92373836"/>
                <w:bookmarkStart w:id="19999" w:name="_Toc92375234"/>
                <w:bookmarkStart w:id="20000" w:name="_Toc92375877"/>
                <w:bookmarkStart w:id="20001" w:name="_Toc92813585"/>
                <w:bookmarkStart w:id="20002" w:name="_Toc92962807"/>
                <w:bookmarkStart w:id="20003" w:name="_Toc93130527"/>
                <w:bookmarkStart w:id="20004" w:name="_Toc94535483"/>
                <w:bookmarkStart w:id="20005" w:name="_Toc94628789"/>
                <w:bookmarkStart w:id="20006" w:name="_Toc95140059"/>
                <w:bookmarkStart w:id="20007" w:name="_Toc95231857"/>
                <w:bookmarkStart w:id="20008" w:name="_Toc97115155"/>
                <w:bookmarkStart w:id="20009" w:name="_Toc98086591"/>
                <w:bookmarkStart w:id="20010" w:name="_Toc98332827"/>
                <w:bookmarkStart w:id="20011" w:name="_Toc98333466"/>
                <w:bookmarkStart w:id="20012" w:name="_Toc98341792"/>
                <w:bookmarkStart w:id="20013" w:name="_Toc98345184"/>
                <w:bookmarkStart w:id="20014" w:name="_Toc98345711"/>
                <w:bookmarkStart w:id="20015" w:name="_Toc98346235"/>
                <w:bookmarkStart w:id="20016" w:name="_Toc98346793"/>
                <w:bookmarkStart w:id="20017" w:name="_Toc98347233"/>
                <w:bookmarkStart w:id="20018" w:name="_Toc98347673"/>
                <w:bookmarkStart w:id="20019" w:name="_Toc99536958"/>
                <w:bookmarkStart w:id="20020" w:name="_Toc99719084"/>
                <w:bookmarkStart w:id="20021" w:name="_Toc99969741"/>
                <w:bookmarkEnd w:id="19974"/>
                <w:bookmarkEnd w:id="19975"/>
                <w:bookmarkEnd w:id="19976"/>
                <w:bookmarkEnd w:id="19977"/>
                <w:bookmarkEnd w:id="19978"/>
                <w:bookmarkEnd w:id="19979"/>
                <w:bookmarkEnd w:id="19980"/>
                <w:bookmarkEnd w:id="19981"/>
                <w:bookmarkEnd w:id="19982"/>
                <w:bookmarkEnd w:id="19983"/>
                <w:bookmarkEnd w:id="19984"/>
                <w:bookmarkEnd w:id="19985"/>
                <w:bookmarkEnd w:id="19986"/>
                <w:bookmarkEnd w:id="19987"/>
                <w:bookmarkEnd w:id="19988"/>
                <w:bookmarkEnd w:id="19989"/>
                <w:bookmarkEnd w:id="19990"/>
                <w:bookmarkEnd w:id="19991"/>
                <w:bookmarkEnd w:id="19992"/>
                <w:bookmarkEnd w:id="19993"/>
                <w:bookmarkEnd w:id="19994"/>
                <w:bookmarkEnd w:id="19995"/>
                <w:bookmarkEnd w:id="19996"/>
                <w:bookmarkEnd w:id="19997"/>
                <w:bookmarkEnd w:id="19998"/>
                <w:bookmarkEnd w:id="19999"/>
                <w:bookmarkEnd w:id="20000"/>
                <w:bookmarkEnd w:id="20001"/>
                <w:bookmarkEnd w:id="20002"/>
                <w:bookmarkEnd w:id="20003"/>
                <w:bookmarkEnd w:id="20004"/>
                <w:bookmarkEnd w:id="20005"/>
                <w:bookmarkEnd w:id="20006"/>
                <w:bookmarkEnd w:id="20007"/>
                <w:bookmarkEnd w:id="20008"/>
                <w:bookmarkEnd w:id="20009"/>
                <w:bookmarkEnd w:id="20010"/>
                <w:bookmarkEnd w:id="20011"/>
                <w:bookmarkEnd w:id="20012"/>
                <w:bookmarkEnd w:id="20013"/>
                <w:bookmarkEnd w:id="20014"/>
                <w:bookmarkEnd w:id="20015"/>
                <w:bookmarkEnd w:id="20016"/>
                <w:bookmarkEnd w:id="20017"/>
                <w:bookmarkEnd w:id="20018"/>
                <w:bookmarkEnd w:id="20019"/>
                <w:bookmarkEnd w:id="20020"/>
                <w:bookmarkEnd w:id="20021"/>
              </w:del>
            </w:moveFrom>
          </w:p>
          <w:p w14:paraId="18966683" w14:textId="38CD8736" w:rsidR="00FF153E" w:rsidRPr="00FF6A71" w:rsidDel="002929E3" w:rsidRDefault="00FF153E" w:rsidP="0021440D">
            <w:pPr>
              <w:numPr>
                <w:ilvl w:val="0"/>
                <w:numId w:val="43"/>
              </w:numPr>
              <w:rPr>
                <w:del w:id="20022" w:author="pete jones" w:date="2022-01-04T16:54:00Z"/>
                <w:moveFrom w:id="20023" w:author="pete jones" w:date="2022-01-03T12:19:00Z"/>
              </w:rPr>
            </w:pPr>
            <w:moveFrom w:id="20024" w:author="pete jones" w:date="2022-01-03T12:19:00Z">
              <w:del w:id="20025" w:author="pete jones" w:date="2022-01-04T16:54:00Z">
                <w:r w:rsidRPr="00FF6A71" w:rsidDel="002929E3">
                  <w:delText xml:space="preserve">Shared by another student – with </w:delText>
                </w:r>
                <w:r w:rsidR="002F39F3" w:rsidRPr="00FF6A71" w:rsidDel="002929E3">
                  <w:delText>permission.</w:delText>
                </w:r>
                <w:bookmarkStart w:id="20026" w:name="_Toc92119871"/>
                <w:bookmarkStart w:id="20027" w:name="_Toc92120213"/>
                <w:bookmarkStart w:id="20028" w:name="_Toc92120554"/>
                <w:bookmarkStart w:id="20029" w:name="_Toc92120892"/>
                <w:bookmarkStart w:id="20030" w:name="_Toc92121233"/>
                <w:bookmarkStart w:id="20031" w:name="_Toc92121574"/>
                <w:bookmarkStart w:id="20032" w:name="_Toc92121920"/>
                <w:bookmarkStart w:id="20033" w:name="_Toc92187612"/>
                <w:bookmarkStart w:id="20034" w:name="_Toc92187955"/>
                <w:bookmarkStart w:id="20035" w:name="_Toc92191342"/>
                <w:bookmarkStart w:id="20036" w:name="_Toc92191809"/>
                <w:bookmarkStart w:id="20037" w:name="_Toc92192277"/>
                <w:bookmarkStart w:id="20038" w:name="_Toc92192662"/>
                <w:bookmarkStart w:id="20039" w:name="_Toc92193048"/>
                <w:bookmarkStart w:id="20040" w:name="_Toc92193409"/>
                <w:bookmarkStart w:id="20041" w:name="_Toc92193783"/>
                <w:bookmarkStart w:id="20042" w:name="_Toc92194129"/>
                <w:bookmarkStart w:id="20043" w:name="_Toc92194582"/>
                <w:bookmarkStart w:id="20044" w:name="_Toc92194950"/>
                <w:bookmarkStart w:id="20045" w:name="_Toc92195298"/>
                <w:bookmarkStart w:id="20046" w:name="_Toc92198209"/>
                <w:bookmarkStart w:id="20047" w:name="_Toc92200757"/>
                <w:bookmarkStart w:id="20048" w:name="_Toc92201687"/>
                <w:bookmarkStart w:id="20049" w:name="_Toc92208011"/>
                <w:bookmarkStart w:id="20050" w:name="_Toc92373837"/>
                <w:bookmarkStart w:id="20051" w:name="_Toc92375235"/>
                <w:bookmarkStart w:id="20052" w:name="_Toc92375878"/>
                <w:bookmarkStart w:id="20053" w:name="_Toc92813586"/>
                <w:bookmarkStart w:id="20054" w:name="_Toc92962808"/>
                <w:bookmarkStart w:id="20055" w:name="_Toc93130528"/>
                <w:bookmarkStart w:id="20056" w:name="_Toc94535484"/>
                <w:bookmarkStart w:id="20057" w:name="_Toc94628790"/>
                <w:bookmarkStart w:id="20058" w:name="_Toc95140060"/>
                <w:bookmarkStart w:id="20059" w:name="_Toc95231858"/>
                <w:bookmarkStart w:id="20060" w:name="_Toc97115156"/>
                <w:bookmarkStart w:id="20061" w:name="_Toc98086592"/>
                <w:bookmarkStart w:id="20062" w:name="_Toc98332828"/>
                <w:bookmarkStart w:id="20063" w:name="_Toc98333467"/>
                <w:bookmarkStart w:id="20064" w:name="_Toc98341793"/>
                <w:bookmarkStart w:id="20065" w:name="_Toc98345185"/>
                <w:bookmarkStart w:id="20066" w:name="_Toc98345712"/>
                <w:bookmarkStart w:id="20067" w:name="_Toc98346236"/>
                <w:bookmarkStart w:id="20068" w:name="_Toc98346794"/>
                <w:bookmarkStart w:id="20069" w:name="_Toc98347234"/>
                <w:bookmarkStart w:id="20070" w:name="_Toc98347674"/>
                <w:bookmarkStart w:id="20071" w:name="_Toc99536959"/>
                <w:bookmarkStart w:id="20072" w:name="_Toc99719085"/>
                <w:bookmarkStart w:id="20073" w:name="_Toc99969742"/>
                <w:bookmarkEnd w:id="20026"/>
                <w:bookmarkEnd w:id="20027"/>
                <w:bookmarkEnd w:id="20028"/>
                <w:bookmarkEnd w:id="20029"/>
                <w:bookmarkEnd w:id="20030"/>
                <w:bookmarkEnd w:id="20031"/>
                <w:bookmarkEnd w:id="20032"/>
                <w:bookmarkEnd w:id="20033"/>
                <w:bookmarkEnd w:id="20034"/>
                <w:bookmarkEnd w:id="20035"/>
                <w:bookmarkEnd w:id="20036"/>
                <w:bookmarkEnd w:id="20037"/>
                <w:bookmarkEnd w:id="20038"/>
                <w:bookmarkEnd w:id="20039"/>
                <w:bookmarkEnd w:id="20040"/>
                <w:bookmarkEnd w:id="20041"/>
                <w:bookmarkEnd w:id="20042"/>
                <w:bookmarkEnd w:id="20043"/>
                <w:bookmarkEnd w:id="20044"/>
                <w:bookmarkEnd w:id="20045"/>
                <w:bookmarkEnd w:id="20046"/>
                <w:bookmarkEnd w:id="20047"/>
                <w:bookmarkEnd w:id="20048"/>
                <w:bookmarkEnd w:id="20049"/>
                <w:bookmarkEnd w:id="20050"/>
                <w:bookmarkEnd w:id="20051"/>
                <w:bookmarkEnd w:id="20052"/>
                <w:bookmarkEnd w:id="20053"/>
                <w:bookmarkEnd w:id="20054"/>
                <w:bookmarkEnd w:id="20055"/>
                <w:bookmarkEnd w:id="20056"/>
                <w:bookmarkEnd w:id="20057"/>
                <w:bookmarkEnd w:id="20058"/>
                <w:bookmarkEnd w:id="20059"/>
                <w:bookmarkEnd w:id="20060"/>
                <w:bookmarkEnd w:id="20061"/>
                <w:bookmarkEnd w:id="20062"/>
                <w:bookmarkEnd w:id="20063"/>
                <w:bookmarkEnd w:id="20064"/>
                <w:bookmarkEnd w:id="20065"/>
                <w:bookmarkEnd w:id="20066"/>
                <w:bookmarkEnd w:id="20067"/>
                <w:bookmarkEnd w:id="20068"/>
                <w:bookmarkEnd w:id="20069"/>
                <w:bookmarkEnd w:id="20070"/>
                <w:bookmarkEnd w:id="20071"/>
                <w:bookmarkEnd w:id="20072"/>
                <w:bookmarkEnd w:id="20073"/>
              </w:del>
            </w:moveFrom>
          </w:p>
          <w:p w14:paraId="5CE77725" w14:textId="680BEBA1" w:rsidR="00FF153E" w:rsidRPr="00FF6A71" w:rsidDel="002929E3" w:rsidRDefault="00FF153E" w:rsidP="0021440D">
            <w:pPr>
              <w:numPr>
                <w:ilvl w:val="0"/>
                <w:numId w:val="43"/>
              </w:numPr>
              <w:rPr>
                <w:del w:id="20074" w:author="pete jones" w:date="2022-01-04T16:54:00Z"/>
                <w:moveFrom w:id="20075" w:author="pete jones" w:date="2022-01-03T12:19:00Z"/>
              </w:rPr>
            </w:pPr>
            <w:moveFrom w:id="20076" w:author="pete jones" w:date="2022-01-03T12:19:00Z">
              <w:del w:id="20077" w:author="pete jones" w:date="2022-01-04T16:54:00Z">
                <w:r w:rsidRPr="00FF6A71" w:rsidDel="002929E3">
                  <w:delText xml:space="preserve">Shared by a group of students – </w:delText>
                </w:r>
                <w:r w:rsidR="002F39F3" w:rsidRPr="00FF6A71" w:rsidDel="002929E3">
                  <w:delText>collusion.</w:delText>
                </w:r>
                <w:bookmarkStart w:id="20078" w:name="_Toc92119872"/>
                <w:bookmarkStart w:id="20079" w:name="_Toc92120214"/>
                <w:bookmarkStart w:id="20080" w:name="_Toc92120555"/>
                <w:bookmarkStart w:id="20081" w:name="_Toc92120893"/>
                <w:bookmarkStart w:id="20082" w:name="_Toc92121234"/>
                <w:bookmarkStart w:id="20083" w:name="_Toc92121575"/>
                <w:bookmarkStart w:id="20084" w:name="_Toc92121921"/>
                <w:bookmarkStart w:id="20085" w:name="_Toc92187613"/>
                <w:bookmarkStart w:id="20086" w:name="_Toc92187956"/>
                <w:bookmarkStart w:id="20087" w:name="_Toc92191343"/>
                <w:bookmarkStart w:id="20088" w:name="_Toc92191810"/>
                <w:bookmarkStart w:id="20089" w:name="_Toc92192278"/>
                <w:bookmarkStart w:id="20090" w:name="_Toc92192663"/>
                <w:bookmarkStart w:id="20091" w:name="_Toc92193049"/>
                <w:bookmarkStart w:id="20092" w:name="_Toc92193410"/>
                <w:bookmarkStart w:id="20093" w:name="_Toc92193784"/>
                <w:bookmarkStart w:id="20094" w:name="_Toc92194130"/>
                <w:bookmarkStart w:id="20095" w:name="_Toc92194583"/>
                <w:bookmarkStart w:id="20096" w:name="_Toc92194951"/>
                <w:bookmarkStart w:id="20097" w:name="_Toc92195299"/>
                <w:bookmarkStart w:id="20098" w:name="_Toc92198210"/>
                <w:bookmarkStart w:id="20099" w:name="_Toc92200758"/>
                <w:bookmarkStart w:id="20100" w:name="_Toc92201688"/>
                <w:bookmarkStart w:id="20101" w:name="_Toc92208012"/>
                <w:bookmarkStart w:id="20102" w:name="_Toc92373838"/>
                <w:bookmarkStart w:id="20103" w:name="_Toc92375236"/>
                <w:bookmarkStart w:id="20104" w:name="_Toc92375879"/>
                <w:bookmarkStart w:id="20105" w:name="_Toc92813587"/>
                <w:bookmarkStart w:id="20106" w:name="_Toc92962809"/>
                <w:bookmarkStart w:id="20107" w:name="_Toc93130529"/>
                <w:bookmarkStart w:id="20108" w:name="_Toc94535485"/>
                <w:bookmarkStart w:id="20109" w:name="_Toc94628791"/>
                <w:bookmarkStart w:id="20110" w:name="_Toc95140061"/>
                <w:bookmarkStart w:id="20111" w:name="_Toc95231859"/>
                <w:bookmarkStart w:id="20112" w:name="_Toc97115157"/>
                <w:bookmarkStart w:id="20113" w:name="_Toc98086593"/>
                <w:bookmarkStart w:id="20114" w:name="_Toc98332829"/>
                <w:bookmarkStart w:id="20115" w:name="_Toc98333468"/>
                <w:bookmarkStart w:id="20116" w:name="_Toc98341794"/>
                <w:bookmarkStart w:id="20117" w:name="_Toc98345186"/>
                <w:bookmarkStart w:id="20118" w:name="_Toc98345713"/>
                <w:bookmarkStart w:id="20119" w:name="_Toc98346237"/>
                <w:bookmarkStart w:id="20120" w:name="_Toc98346795"/>
                <w:bookmarkStart w:id="20121" w:name="_Toc98347235"/>
                <w:bookmarkStart w:id="20122" w:name="_Toc98347675"/>
                <w:bookmarkStart w:id="20123" w:name="_Toc99536960"/>
                <w:bookmarkStart w:id="20124" w:name="_Toc99719086"/>
                <w:bookmarkStart w:id="20125" w:name="_Toc99969743"/>
                <w:bookmarkEnd w:id="20078"/>
                <w:bookmarkEnd w:id="20079"/>
                <w:bookmarkEnd w:id="20080"/>
                <w:bookmarkEnd w:id="20081"/>
                <w:bookmarkEnd w:id="20082"/>
                <w:bookmarkEnd w:id="20083"/>
                <w:bookmarkEnd w:id="20084"/>
                <w:bookmarkEnd w:id="20085"/>
                <w:bookmarkEnd w:id="20086"/>
                <w:bookmarkEnd w:id="20087"/>
                <w:bookmarkEnd w:id="20088"/>
                <w:bookmarkEnd w:id="20089"/>
                <w:bookmarkEnd w:id="20090"/>
                <w:bookmarkEnd w:id="20091"/>
                <w:bookmarkEnd w:id="20092"/>
                <w:bookmarkEnd w:id="20093"/>
                <w:bookmarkEnd w:id="20094"/>
                <w:bookmarkEnd w:id="20095"/>
                <w:bookmarkEnd w:id="20096"/>
                <w:bookmarkEnd w:id="20097"/>
                <w:bookmarkEnd w:id="20098"/>
                <w:bookmarkEnd w:id="20099"/>
                <w:bookmarkEnd w:id="20100"/>
                <w:bookmarkEnd w:id="20101"/>
                <w:bookmarkEnd w:id="20102"/>
                <w:bookmarkEnd w:id="20103"/>
                <w:bookmarkEnd w:id="20104"/>
                <w:bookmarkEnd w:id="20105"/>
                <w:bookmarkEnd w:id="20106"/>
                <w:bookmarkEnd w:id="20107"/>
                <w:bookmarkEnd w:id="20108"/>
                <w:bookmarkEnd w:id="20109"/>
                <w:bookmarkEnd w:id="20110"/>
                <w:bookmarkEnd w:id="20111"/>
                <w:bookmarkEnd w:id="20112"/>
                <w:bookmarkEnd w:id="20113"/>
                <w:bookmarkEnd w:id="20114"/>
                <w:bookmarkEnd w:id="20115"/>
                <w:bookmarkEnd w:id="20116"/>
                <w:bookmarkEnd w:id="20117"/>
                <w:bookmarkEnd w:id="20118"/>
                <w:bookmarkEnd w:id="20119"/>
                <w:bookmarkEnd w:id="20120"/>
                <w:bookmarkEnd w:id="20121"/>
                <w:bookmarkEnd w:id="20122"/>
                <w:bookmarkEnd w:id="20123"/>
                <w:bookmarkEnd w:id="20124"/>
                <w:bookmarkEnd w:id="20125"/>
              </w:del>
            </w:moveFrom>
          </w:p>
          <w:p w14:paraId="36D2B230" w14:textId="4B58B0D4" w:rsidR="00FF153E" w:rsidRPr="00FF6A71" w:rsidDel="002929E3" w:rsidRDefault="00FF153E" w:rsidP="0021440D">
            <w:pPr>
              <w:numPr>
                <w:ilvl w:val="0"/>
                <w:numId w:val="43"/>
              </w:numPr>
              <w:rPr>
                <w:del w:id="20126" w:author="pete jones" w:date="2022-01-04T16:54:00Z"/>
                <w:moveFrom w:id="20127" w:author="pete jones" w:date="2022-01-03T12:19:00Z"/>
              </w:rPr>
            </w:pPr>
            <w:moveFrom w:id="20128" w:author="pete jones" w:date="2022-01-03T12:19:00Z">
              <w:del w:id="20129" w:author="pete jones" w:date="2022-01-04T16:54:00Z">
                <w:r w:rsidRPr="00FF6A71" w:rsidDel="002929E3">
                  <w:delText>Obtained from a student from a previous year group</w:delText>
                </w:r>
                <w:bookmarkStart w:id="20130" w:name="_Toc92119873"/>
                <w:bookmarkStart w:id="20131" w:name="_Toc92120215"/>
                <w:bookmarkStart w:id="20132" w:name="_Toc92120556"/>
                <w:bookmarkStart w:id="20133" w:name="_Toc92120894"/>
                <w:bookmarkStart w:id="20134" w:name="_Toc92121235"/>
                <w:bookmarkStart w:id="20135" w:name="_Toc92121576"/>
                <w:bookmarkStart w:id="20136" w:name="_Toc92121922"/>
                <w:bookmarkStart w:id="20137" w:name="_Toc92187614"/>
                <w:bookmarkStart w:id="20138" w:name="_Toc92187957"/>
                <w:bookmarkStart w:id="20139" w:name="_Toc92191344"/>
                <w:bookmarkStart w:id="20140" w:name="_Toc92191811"/>
                <w:bookmarkStart w:id="20141" w:name="_Toc92192279"/>
                <w:bookmarkStart w:id="20142" w:name="_Toc92192664"/>
                <w:bookmarkStart w:id="20143" w:name="_Toc92193050"/>
                <w:bookmarkStart w:id="20144" w:name="_Toc92193411"/>
                <w:bookmarkStart w:id="20145" w:name="_Toc92193785"/>
                <w:bookmarkStart w:id="20146" w:name="_Toc92194131"/>
                <w:bookmarkStart w:id="20147" w:name="_Toc92194584"/>
                <w:bookmarkStart w:id="20148" w:name="_Toc92194952"/>
                <w:bookmarkStart w:id="20149" w:name="_Toc92195300"/>
                <w:bookmarkStart w:id="20150" w:name="_Toc92198211"/>
                <w:bookmarkStart w:id="20151" w:name="_Toc92200759"/>
                <w:bookmarkStart w:id="20152" w:name="_Toc92201689"/>
                <w:bookmarkStart w:id="20153" w:name="_Toc92208013"/>
                <w:bookmarkStart w:id="20154" w:name="_Toc92373839"/>
                <w:bookmarkStart w:id="20155" w:name="_Toc92375237"/>
                <w:bookmarkStart w:id="20156" w:name="_Toc92375880"/>
                <w:bookmarkStart w:id="20157" w:name="_Toc92813588"/>
                <w:bookmarkStart w:id="20158" w:name="_Toc92962810"/>
                <w:bookmarkStart w:id="20159" w:name="_Toc93130530"/>
                <w:bookmarkStart w:id="20160" w:name="_Toc94535486"/>
                <w:bookmarkStart w:id="20161" w:name="_Toc94628792"/>
                <w:bookmarkStart w:id="20162" w:name="_Toc95140062"/>
                <w:bookmarkStart w:id="20163" w:name="_Toc95231860"/>
                <w:bookmarkStart w:id="20164" w:name="_Toc97115158"/>
                <w:bookmarkStart w:id="20165" w:name="_Toc98086594"/>
                <w:bookmarkStart w:id="20166" w:name="_Toc98332830"/>
                <w:bookmarkStart w:id="20167" w:name="_Toc98333469"/>
                <w:bookmarkStart w:id="20168" w:name="_Toc98341795"/>
                <w:bookmarkStart w:id="20169" w:name="_Toc98345187"/>
                <w:bookmarkStart w:id="20170" w:name="_Toc98345714"/>
                <w:bookmarkStart w:id="20171" w:name="_Toc98346238"/>
                <w:bookmarkStart w:id="20172" w:name="_Toc98346796"/>
                <w:bookmarkStart w:id="20173" w:name="_Toc98347236"/>
                <w:bookmarkStart w:id="20174" w:name="_Toc98347676"/>
                <w:bookmarkStart w:id="20175" w:name="_Toc99536961"/>
                <w:bookmarkStart w:id="20176" w:name="_Toc99719087"/>
                <w:bookmarkStart w:id="20177" w:name="_Toc99969744"/>
                <w:bookmarkEnd w:id="20130"/>
                <w:bookmarkEnd w:id="20131"/>
                <w:bookmarkEnd w:id="20132"/>
                <w:bookmarkEnd w:id="20133"/>
                <w:bookmarkEnd w:id="20134"/>
                <w:bookmarkEnd w:id="20135"/>
                <w:bookmarkEnd w:id="20136"/>
                <w:bookmarkEnd w:id="20137"/>
                <w:bookmarkEnd w:id="20138"/>
                <w:bookmarkEnd w:id="20139"/>
                <w:bookmarkEnd w:id="20140"/>
                <w:bookmarkEnd w:id="20141"/>
                <w:bookmarkEnd w:id="20142"/>
                <w:bookmarkEnd w:id="20143"/>
                <w:bookmarkEnd w:id="20144"/>
                <w:bookmarkEnd w:id="20145"/>
                <w:bookmarkEnd w:id="20146"/>
                <w:bookmarkEnd w:id="20147"/>
                <w:bookmarkEnd w:id="20148"/>
                <w:bookmarkEnd w:id="20149"/>
                <w:bookmarkEnd w:id="20150"/>
                <w:bookmarkEnd w:id="20151"/>
                <w:bookmarkEnd w:id="20152"/>
                <w:bookmarkEnd w:id="20153"/>
                <w:bookmarkEnd w:id="20154"/>
                <w:bookmarkEnd w:id="20155"/>
                <w:bookmarkEnd w:id="20156"/>
                <w:bookmarkEnd w:id="20157"/>
                <w:bookmarkEnd w:id="20158"/>
                <w:bookmarkEnd w:id="20159"/>
                <w:bookmarkEnd w:id="20160"/>
                <w:bookmarkEnd w:id="20161"/>
                <w:bookmarkEnd w:id="20162"/>
                <w:bookmarkEnd w:id="20163"/>
                <w:bookmarkEnd w:id="20164"/>
                <w:bookmarkEnd w:id="20165"/>
                <w:bookmarkEnd w:id="20166"/>
                <w:bookmarkEnd w:id="20167"/>
                <w:bookmarkEnd w:id="20168"/>
                <w:bookmarkEnd w:id="20169"/>
                <w:bookmarkEnd w:id="20170"/>
                <w:bookmarkEnd w:id="20171"/>
                <w:bookmarkEnd w:id="20172"/>
                <w:bookmarkEnd w:id="20173"/>
                <w:bookmarkEnd w:id="20174"/>
                <w:bookmarkEnd w:id="20175"/>
                <w:bookmarkEnd w:id="20176"/>
                <w:bookmarkEnd w:id="20177"/>
              </w:del>
            </w:moveFrom>
          </w:p>
        </w:tc>
        <w:bookmarkStart w:id="20178" w:name="_Toc92119874"/>
        <w:bookmarkStart w:id="20179" w:name="_Toc92120216"/>
        <w:bookmarkStart w:id="20180" w:name="_Toc92120557"/>
        <w:bookmarkStart w:id="20181" w:name="_Toc92120895"/>
        <w:bookmarkStart w:id="20182" w:name="_Toc92121236"/>
        <w:bookmarkStart w:id="20183" w:name="_Toc92121577"/>
        <w:bookmarkStart w:id="20184" w:name="_Toc92121923"/>
        <w:bookmarkStart w:id="20185" w:name="_Toc92187615"/>
        <w:bookmarkStart w:id="20186" w:name="_Toc92187958"/>
        <w:bookmarkStart w:id="20187" w:name="_Toc92191345"/>
        <w:bookmarkStart w:id="20188" w:name="_Toc92191812"/>
        <w:bookmarkStart w:id="20189" w:name="_Toc92192280"/>
        <w:bookmarkStart w:id="20190" w:name="_Toc92192665"/>
        <w:bookmarkStart w:id="20191" w:name="_Toc92193051"/>
        <w:bookmarkStart w:id="20192" w:name="_Toc92193412"/>
        <w:bookmarkStart w:id="20193" w:name="_Toc92193786"/>
        <w:bookmarkStart w:id="20194" w:name="_Toc92194132"/>
        <w:bookmarkStart w:id="20195" w:name="_Toc92194585"/>
        <w:bookmarkStart w:id="20196" w:name="_Toc92194953"/>
        <w:bookmarkStart w:id="20197" w:name="_Toc92195301"/>
        <w:bookmarkStart w:id="20198" w:name="_Toc92198212"/>
        <w:bookmarkStart w:id="20199" w:name="_Toc92200760"/>
        <w:bookmarkStart w:id="20200" w:name="_Toc92201690"/>
        <w:bookmarkStart w:id="20201" w:name="_Toc92208014"/>
        <w:bookmarkStart w:id="20202" w:name="_Toc92373840"/>
        <w:bookmarkStart w:id="20203" w:name="_Toc92375238"/>
        <w:bookmarkStart w:id="20204" w:name="_Toc92375881"/>
        <w:bookmarkStart w:id="20205" w:name="_Toc92813589"/>
        <w:bookmarkStart w:id="20206" w:name="_Toc92962811"/>
        <w:bookmarkStart w:id="20207" w:name="_Toc93130531"/>
        <w:bookmarkStart w:id="20208" w:name="_Toc94535487"/>
        <w:bookmarkStart w:id="20209" w:name="_Toc94628793"/>
        <w:bookmarkStart w:id="20210" w:name="_Toc95140063"/>
        <w:bookmarkStart w:id="20211" w:name="_Toc95231861"/>
        <w:bookmarkStart w:id="20212" w:name="_Toc97115159"/>
        <w:bookmarkStart w:id="20213" w:name="_Toc98086595"/>
        <w:bookmarkStart w:id="20214" w:name="_Toc98332831"/>
        <w:bookmarkStart w:id="20215" w:name="_Toc98333470"/>
        <w:bookmarkStart w:id="20216" w:name="_Toc98341796"/>
        <w:bookmarkStart w:id="20217" w:name="_Toc98345188"/>
        <w:bookmarkStart w:id="20218" w:name="_Toc98345715"/>
        <w:bookmarkStart w:id="20219" w:name="_Toc98346239"/>
        <w:bookmarkStart w:id="20220" w:name="_Toc98346797"/>
        <w:bookmarkStart w:id="20221" w:name="_Toc98347237"/>
        <w:bookmarkStart w:id="20222" w:name="_Toc98347677"/>
        <w:bookmarkStart w:id="20223" w:name="_Toc99536962"/>
        <w:bookmarkStart w:id="20224" w:name="_Toc99719088"/>
        <w:bookmarkStart w:id="20225" w:name="_Toc99969745"/>
        <w:bookmarkEnd w:id="20178"/>
        <w:bookmarkEnd w:id="20179"/>
        <w:bookmarkEnd w:id="20180"/>
        <w:bookmarkEnd w:id="20181"/>
        <w:bookmarkEnd w:id="20182"/>
        <w:bookmarkEnd w:id="20183"/>
        <w:bookmarkEnd w:id="20184"/>
        <w:bookmarkEnd w:id="20185"/>
        <w:bookmarkEnd w:id="20186"/>
        <w:bookmarkEnd w:id="20187"/>
        <w:bookmarkEnd w:id="20188"/>
        <w:bookmarkEnd w:id="20189"/>
        <w:bookmarkEnd w:id="20190"/>
        <w:bookmarkEnd w:id="20191"/>
        <w:bookmarkEnd w:id="20192"/>
        <w:bookmarkEnd w:id="20193"/>
        <w:bookmarkEnd w:id="20194"/>
        <w:bookmarkEnd w:id="20195"/>
        <w:bookmarkEnd w:id="20196"/>
        <w:bookmarkEnd w:id="20197"/>
        <w:bookmarkEnd w:id="20198"/>
        <w:bookmarkEnd w:id="20199"/>
        <w:bookmarkEnd w:id="20200"/>
        <w:bookmarkEnd w:id="20201"/>
        <w:bookmarkEnd w:id="20202"/>
        <w:bookmarkEnd w:id="20203"/>
        <w:bookmarkEnd w:id="20204"/>
        <w:bookmarkEnd w:id="20205"/>
        <w:bookmarkEnd w:id="20206"/>
        <w:bookmarkEnd w:id="20207"/>
        <w:bookmarkEnd w:id="20208"/>
        <w:bookmarkEnd w:id="20209"/>
        <w:bookmarkEnd w:id="20210"/>
        <w:bookmarkEnd w:id="20211"/>
        <w:bookmarkEnd w:id="20212"/>
        <w:bookmarkEnd w:id="20213"/>
        <w:bookmarkEnd w:id="20214"/>
        <w:bookmarkEnd w:id="20215"/>
        <w:bookmarkEnd w:id="20216"/>
        <w:bookmarkEnd w:id="20217"/>
        <w:bookmarkEnd w:id="20218"/>
        <w:bookmarkEnd w:id="20219"/>
        <w:bookmarkEnd w:id="20220"/>
        <w:bookmarkEnd w:id="20221"/>
        <w:bookmarkEnd w:id="20222"/>
        <w:bookmarkEnd w:id="20223"/>
        <w:bookmarkEnd w:id="20224"/>
        <w:bookmarkEnd w:id="20225"/>
      </w:tr>
      <w:tr w:rsidR="00FF153E" w:rsidRPr="00FF6A71" w:rsidDel="002929E3" w14:paraId="3DEF32AB" w14:textId="7AC4766D" w:rsidTr="00711218">
        <w:trPr>
          <w:del w:id="20226" w:author="pete jones" w:date="2022-01-04T16:54:00Z"/>
        </w:trPr>
        <w:tc>
          <w:tcPr>
            <w:tcW w:w="1573" w:type="dxa"/>
            <w:vMerge/>
          </w:tcPr>
          <w:p w14:paraId="52FE6946" w14:textId="0D3B0FCB" w:rsidR="00FF153E" w:rsidRPr="00FF6A71" w:rsidDel="002929E3" w:rsidRDefault="00FF153E" w:rsidP="00711218">
            <w:pPr>
              <w:rPr>
                <w:del w:id="20227" w:author="pete jones" w:date="2022-01-04T16:54:00Z"/>
                <w:moveFrom w:id="20228" w:author="pete jones" w:date="2022-01-03T12:19:00Z"/>
              </w:rPr>
            </w:pPr>
          </w:p>
        </w:tc>
        <w:tc>
          <w:tcPr>
            <w:tcW w:w="7205" w:type="dxa"/>
          </w:tcPr>
          <w:p w14:paraId="05197D79" w14:textId="0FA2FCAF" w:rsidR="00FF153E" w:rsidRPr="00FF6A71" w:rsidDel="002929E3" w:rsidRDefault="00FF153E" w:rsidP="00711218">
            <w:pPr>
              <w:rPr>
                <w:del w:id="20229" w:author="pete jones" w:date="2022-01-04T16:54:00Z"/>
                <w:moveFrom w:id="20230" w:author="pete jones" w:date="2022-01-03T12:19:00Z"/>
              </w:rPr>
            </w:pPr>
            <w:moveFrom w:id="20231" w:author="pete jones" w:date="2022-01-03T12:19:00Z">
              <w:del w:id="20232" w:author="pete jones" w:date="2022-01-04T16:54:00Z">
                <w:r w:rsidRPr="00FF6A71" w:rsidDel="002929E3">
                  <w:delText>For all sources simple file renaming at windows explorer level</w:delText>
                </w:r>
                <w:bookmarkStart w:id="20233" w:name="_Toc92119875"/>
                <w:bookmarkStart w:id="20234" w:name="_Toc92120217"/>
                <w:bookmarkStart w:id="20235" w:name="_Toc92120558"/>
                <w:bookmarkStart w:id="20236" w:name="_Toc92120896"/>
                <w:bookmarkStart w:id="20237" w:name="_Toc92121237"/>
                <w:bookmarkStart w:id="20238" w:name="_Toc92121578"/>
                <w:bookmarkStart w:id="20239" w:name="_Toc92121924"/>
                <w:bookmarkStart w:id="20240" w:name="_Toc92187616"/>
                <w:bookmarkStart w:id="20241" w:name="_Toc92187959"/>
                <w:bookmarkStart w:id="20242" w:name="_Toc92191346"/>
                <w:bookmarkStart w:id="20243" w:name="_Toc92191813"/>
                <w:bookmarkStart w:id="20244" w:name="_Toc92192281"/>
                <w:bookmarkStart w:id="20245" w:name="_Toc92192666"/>
                <w:bookmarkStart w:id="20246" w:name="_Toc92193052"/>
                <w:bookmarkStart w:id="20247" w:name="_Toc92193413"/>
                <w:bookmarkStart w:id="20248" w:name="_Toc92193787"/>
                <w:bookmarkStart w:id="20249" w:name="_Toc92194133"/>
                <w:bookmarkStart w:id="20250" w:name="_Toc92194586"/>
                <w:bookmarkStart w:id="20251" w:name="_Toc92194954"/>
                <w:bookmarkStart w:id="20252" w:name="_Toc92195302"/>
                <w:bookmarkStart w:id="20253" w:name="_Toc92198213"/>
                <w:bookmarkStart w:id="20254" w:name="_Toc92200761"/>
                <w:bookmarkStart w:id="20255" w:name="_Toc92201691"/>
                <w:bookmarkStart w:id="20256" w:name="_Toc92208015"/>
                <w:bookmarkStart w:id="20257" w:name="_Toc92373841"/>
                <w:bookmarkStart w:id="20258" w:name="_Toc92375239"/>
                <w:bookmarkStart w:id="20259" w:name="_Toc92375882"/>
                <w:bookmarkStart w:id="20260" w:name="_Toc92813590"/>
                <w:bookmarkStart w:id="20261" w:name="_Toc92962812"/>
                <w:bookmarkStart w:id="20262" w:name="_Toc93130532"/>
                <w:bookmarkStart w:id="20263" w:name="_Toc94535488"/>
                <w:bookmarkStart w:id="20264" w:name="_Toc94628794"/>
                <w:bookmarkStart w:id="20265" w:name="_Toc95140064"/>
                <w:bookmarkStart w:id="20266" w:name="_Toc95231862"/>
                <w:bookmarkStart w:id="20267" w:name="_Toc97115160"/>
                <w:bookmarkStart w:id="20268" w:name="_Toc98086596"/>
                <w:bookmarkStart w:id="20269" w:name="_Toc98332832"/>
                <w:bookmarkStart w:id="20270" w:name="_Toc98333471"/>
                <w:bookmarkStart w:id="20271" w:name="_Toc98341797"/>
                <w:bookmarkStart w:id="20272" w:name="_Toc98345189"/>
                <w:bookmarkStart w:id="20273" w:name="_Toc98345716"/>
                <w:bookmarkStart w:id="20274" w:name="_Toc98346240"/>
                <w:bookmarkStart w:id="20275" w:name="_Toc98346798"/>
                <w:bookmarkStart w:id="20276" w:name="_Toc98347238"/>
                <w:bookmarkStart w:id="20277" w:name="_Toc98347678"/>
                <w:bookmarkStart w:id="20278" w:name="_Toc99536963"/>
                <w:bookmarkStart w:id="20279" w:name="_Toc99719089"/>
                <w:bookmarkStart w:id="20280" w:name="_Toc99969746"/>
                <w:bookmarkEnd w:id="20233"/>
                <w:bookmarkEnd w:id="20234"/>
                <w:bookmarkEnd w:id="20235"/>
                <w:bookmarkEnd w:id="20236"/>
                <w:bookmarkEnd w:id="20237"/>
                <w:bookmarkEnd w:id="20238"/>
                <w:bookmarkEnd w:id="20239"/>
                <w:bookmarkEnd w:id="20240"/>
                <w:bookmarkEnd w:id="20241"/>
                <w:bookmarkEnd w:id="20242"/>
                <w:bookmarkEnd w:id="20243"/>
                <w:bookmarkEnd w:id="20244"/>
                <w:bookmarkEnd w:id="20245"/>
                <w:bookmarkEnd w:id="20246"/>
                <w:bookmarkEnd w:id="20247"/>
                <w:bookmarkEnd w:id="20248"/>
                <w:bookmarkEnd w:id="20249"/>
                <w:bookmarkEnd w:id="20250"/>
                <w:bookmarkEnd w:id="20251"/>
                <w:bookmarkEnd w:id="20252"/>
                <w:bookmarkEnd w:id="20253"/>
                <w:bookmarkEnd w:id="20254"/>
                <w:bookmarkEnd w:id="20255"/>
                <w:bookmarkEnd w:id="20256"/>
                <w:bookmarkEnd w:id="20257"/>
                <w:bookmarkEnd w:id="20258"/>
                <w:bookmarkEnd w:id="20259"/>
                <w:bookmarkEnd w:id="20260"/>
                <w:bookmarkEnd w:id="20261"/>
                <w:bookmarkEnd w:id="20262"/>
                <w:bookmarkEnd w:id="20263"/>
                <w:bookmarkEnd w:id="20264"/>
                <w:bookmarkEnd w:id="20265"/>
                <w:bookmarkEnd w:id="20266"/>
                <w:bookmarkEnd w:id="20267"/>
                <w:bookmarkEnd w:id="20268"/>
                <w:bookmarkEnd w:id="20269"/>
                <w:bookmarkEnd w:id="20270"/>
                <w:bookmarkEnd w:id="20271"/>
                <w:bookmarkEnd w:id="20272"/>
                <w:bookmarkEnd w:id="20273"/>
                <w:bookmarkEnd w:id="20274"/>
                <w:bookmarkEnd w:id="20275"/>
                <w:bookmarkEnd w:id="20276"/>
                <w:bookmarkEnd w:id="20277"/>
                <w:bookmarkEnd w:id="20278"/>
                <w:bookmarkEnd w:id="20279"/>
                <w:bookmarkEnd w:id="20280"/>
              </w:del>
            </w:moveFrom>
          </w:p>
        </w:tc>
        <w:bookmarkStart w:id="20281" w:name="_Toc92119876"/>
        <w:bookmarkStart w:id="20282" w:name="_Toc92120218"/>
        <w:bookmarkStart w:id="20283" w:name="_Toc92120559"/>
        <w:bookmarkStart w:id="20284" w:name="_Toc92120897"/>
        <w:bookmarkStart w:id="20285" w:name="_Toc92121238"/>
        <w:bookmarkStart w:id="20286" w:name="_Toc92121579"/>
        <w:bookmarkStart w:id="20287" w:name="_Toc92121925"/>
        <w:bookmarkStart w:id="20288" w:name="_Toc92187617"/>
        <w:bookmarkStart w:id="20289" w:name="_Toc92187960"/>
        <w:bookmarkStart w:id="20290" w:name="_Toc92191347"/>
        <w:bookmarkStart w:id="20291" w:name="_Toc92191814"/>
        <w:bookmarkStart w:id="20292" w:name="_Toc92192282"/>
        <w:bookmarkStart w:id="20293" w:name="_Toc92192667"/>
        <w:bookmarkStart w:id="20294" w:name="_Toc92193053"/>
        <w:bookmarkStart w:id="20295" w:name="_Toc92193414"/>
        <w:bookmarkStart w:id="20296" w:name="_Toc92193788"/>
        <w:bookmarkStart w:id="20297" w:name="_Toc92194134"/>
        <w:bookmarkStart w:id="20298" w:name="_Toc92194587"/>
        <w:bookmarkStart w:id="20299" w:name="_Toc92194955"/>
        <w:bookmarkStart w:id="20300" w:name="_Toc92195303"/>
        <w:bookmarkStart w:id="20301" w:name="_Toc92198214"/>
        <w:bookmarkStart w:id="20302" w:name="_Toc92200762"/>
        <w:bookmarkStart w:id="20303" w:name="_Toc92201692"/>
        <w:bookmarkStart w:id="20304" w:name="_Toc92208016"/>
        <w:bookmarkStart w:id="20305" w:name="_Toc92373842"/>
        <w:bookmarkStart w:id="20306" w:name="_Toc92375240"/>
        <w:bookmarkStart w:id="20307" w:name="_Toc92375883"/>
        <w:bookmarkStart w:id="20308" w:name="_Toc92813591"/>
        <w:bookmarkStart w:id="20309" w:name="_Toc92962813"/>
        <w:bookmarkStart w:id="20310" w:name="_Toc93130533"/>
        <w:bookmarkStart w:id="20311" w:name="_Toc94535489"/>
        <w:bookmarkStart w:id="20312" w:name="_Toc94628795"/>
        <w:bookmarkStart w:id="20313" w:name="_Toc95140065"/>
        <w:bookmarkStart w:id="20314" w:name="_Toc95231863"/>
        <w:bookmarkStart w:id="20315" w:name="_Toc97115161"/>
        <w:bookmarkStart w:id="20316" w:name="_Toc98086597"/>
        <w:bookmarkStart w:id="20317" w:name="_Toc98332833"/>
        <w:bookmarkStart w:id="20318" w:name="_Toc98333472"/>
        <w:bookmarkStart w:id="20319" w:name="_Toc98341798"/>
        <w:bookmarkStart w:id="20320" w:name="_Toc98345190"/>
        <w:bookmarkStart w:id="20321" w:name="_Toc98345717"/>
        <w:bookmarkStart w:id="20322" w:name="_Toc98346241"/>
        <w:bookmarkStart w:id="20323" w:name="_Toc98346799"/>
        <w:bookmarkStart w:id="20324" w:name="_Toc98347239"/>
        <w:bookmarkStart w:id="20325" w:name="_Toc98347679"/>
        <w:bookmarkStart w:id="20326" w:name="_Toc99536964"/>
        <w:bookmarkStart w:id="20327" w:name="_Toc99719090"/>
        <w:bookmarkStart w:id="20328" w:name="_Toc99969747"/>
        <w:bookmarkEnd w:id="20281"/>
        <w:bookmarkEnd w:id="20282"/>
        <w:bookmarkEnd w:id="20283"/>
        <w:bookmarkEnd w:id="20284"/>
        <w:bookmarkEnd w:id="20285"/>
        <w:bookmarkEnd w:id="20286"/>
        <w:bookmarkEnd w:id="20287"/>
        <w:bookmarkEnd w:id="20288"/>
        <w:bookmarkEnd w:id="20289"/>
        <w:bookmarkEnd w:id="20290"/>
        <w:bookmarkEnd w:id="20291"/>
        <w:bookmarkEnd w:id="20292"/>
        <w:bookmarkEnd w:id="20293"/>
        <w:bookmarkEnd w:id="20294"/>
        <w:bookmarkEnd w:id="20295"/>
        <w:bookmarkEnd w:id="20296"/>
        <w:bookmarkEnd w:id="20297"/>
        <w:bookmarkEnd w:id="20298"/>
        <w:bookmarkEnd w:id="20299"/>
        <w:bookmarkEnd w:id="20300"/>
        <w:bookmarkEnd w:id="20301"/>
        <w:bookmarkEnd w:id="20302"/>
        <w:bookmarkEnd w:id="20303"/>
        <w:bookmarkEnd w:id="20304"/>
        <w:bookmarkEnd w:id="20305"/>
        <w:bookmarkEnd w:id="20306"/>
        <w:bookmarkEnd w:id="20307"/>
        <w:bookmarkEnd w:id="20308"/>
        <w:bookmarkEnd w:id="20309"/>
        <w:bookmarkEnd w:id="20310"/>
        <w:bookmarkEnd w:id="20311"/>
        <w:bookmarkEnd w:id="20312"/>
        <w:bookmarkEnd w:id="20313"/>
        <w:bookmarkEnd w:id="20314"/>
        <w:bookmarkEnd w:id="20315"/>
        <w:bookmarkEnd w:id="20316"/>
        <w:bookmarkEnd w:id="20317"/>
        <w:bookmarkEnd w:id="20318"/>
        <w:bookmarkEnd w:id="20319"/>
        <w:bookmarkEnd w:id="20320"/>
        <w:bookmarkEnd w:id="20321"/>
        <w:bookmarkEnd w:id="20322"/>
        <w:bookmarkEnd w:id="20323"/>
        <w:bookmarkEnd w:id="20324"/>
        <w:bookmarkEnd w:id="20325"/>
        <w:bookmarkEnd w:id="20326"/>
        <w:bookmarkEnd w:id="20327"/>
        <w:bookmarkEnd w:id="20328"/>
      </w:tr>
      <w:tr w:rsidR="00FF153E" w:rsidRPr="00FF6A71" w:rsidDel="002929E3" w14:paraId="184FFBF0" w14:textId="3DE8FC7B" w:rsidTr="00711218">
        <w:trPr>
          <w:del w:id="20329" w:author="pete jones" w:date="2022-01-04T16:54:00Z"/>
        </w:trPr>
        <w:tc>
          <w:tcPr>
            <w:tcW w:w="1573" w:type="dxa"/>
            <w:vMerge/>
          </w:tcPr>
          <w:p w14:paraId="1C77AE4D" w14:textId="5E001DEB" w:rsidR="00FF153E" w:rsidRPr="00FF6A71" w:rsidDel="002929E3" w:rsidRDefault="00FF153E" w:rsidP="00711218">
            <w:pPr>
              <w:rPr>
                <w:del w:id="20330" w:author="pete jones" w:date="2022-01-04T16:54:00Z"/>
                <w:moveFrom w:id="20331" w:author="pete jones" w:date="2022-01-03T12:19:00Z"/>
              </w:rPr>
            </w:pPr>
          </w:p>
        </w:tc>
        <w:tc>
          <w:tcPr>
            <w:tcW w:w="7205" w:type="dxa"/>
          </w:tcPr>
          <w:p w14:paraId="36669431" w14:textId="7F4CBC83" w:rsidR="00FF153E" w:rsidRPr="00FF6A71" w:rsidDel="002929E3" w:rsidRDefault="00FF153E" w:rsidP="00711218">
            <w:pPr>
              <w:rPr>
                <w:del w:id="20332" w:author="pete jones" w:date="2022-01-04T16:54:00Z"/>
                <w:moveFrom w:id="20333" w:author="pete jones" w:date="2022-01-03T12:19:00Z"/>
              </w:rPr>
            </w:pPr>
            <w:moveFrom w:id="20334" w:author="pete jones" w:date="2022-01-03T12:19:00Z">
              <w:del w:id="20335" w:author="pete jones" w:date="2022-01-04T16:54:00Z">
                <w:r w:rsidRPr="00FF6A71" w:rsidDel="002929E3">
                  <w:delText xml:space="preserve">Use of authoring software to rename or create a copy – this would add </w:delText>
                </w:r>
                <w:r w:rsidR="002F39F3" w:rsidRPr="00FF6A71" w:rsidDel="002929E3">
                  <w:delText>username</w:delText>
                </w:r>
                <w:r w:rsidRPr="00FF6A71" w:rsidDel="002929E3">
                  <w:delText xml:space="preserve"> and creation date to the file properties, but not in all cases, this depends upon the authoring tools and if those tools are available on the PC checking the file properties.</w:delText>
                </w:r>
                <w:bookmarkStart w:id="20336" w:name="_Toc92119877"/>
                <w:bookmarkStart w:id="20337" w:name="_Toc92120219"/>
                <w:bookmarkStart w:id="20338" w:name="_Toc92120560"/>
                <w:bookmarkStart w:id="20339" w:name="_Toc92120898"/>
                <w:bookmarkStart w:id="20340" w:name="_Toc92121239"/>
                <w:bookmarkStart w:id="20341" w:name="_Toc92121580"/>
                <w:bookmarkStart w:id="20342" w:name="_Toc92121926"/>
                <w:bookmarkStart w:id="20343" w:name="_Toc92187618"/>
                <w:bookmarkStart w:id="20344" w:name="_Toc92187961"/>
                <w:bookmarkStart w:id="20345" w:name="_Toc92191348"/>
                <w:bookmarkStart w:id="20346" w:name="_Toc92191815"/>
                <w:bookmarkStart w:id="20347" w:name="_Toc92192283"/>
                <w:bookmarkStart w:id="20348" w:name="_Toc92192668"/>
                <w:bookmarkStart w:id="20349" w:name="_Toc92193054"/>
                <w:bookmarkStart w:id="20350" w:name="_Toc92193415"/>
                <w:bookmarkStart w:id="20351" w:name="_Toc92193789"/>
                <w:bookmarkStart w:id="20352" w:name="_Toc92194135"/>
                <w:bookmarkStart w:id="20353" w:name="_Toc92194588"/>
                <w:bookmarkStart w:id="20354" w:name="_Toc92194956"/>
                <w:bookmarkStart w:id="20355" w:name="_Toc92195304"/>
                <w:bookmarkStart w:id="20356" w:name="_Toc92198215"/>
                <w:bookmarkStart w:id="20357" w:name="_Toc92200763"/>
                <w:bookmarkStart w:id="20358" w:name="_Toc92201693"/>
                <w:bookmarkStart w:id="20359" w:name="_Toc92208017"/>
                <w:bookmarkStart w:id="20360" w:name="_Toc92373843"/>
                <w:bookmarkStart w:id="20361" w:name="_Toc92375241"/>
                <w:bookmarkStart w:id="20362" w:name="_Toc92375884"/>
                <w:bookmarkStart w:id="20363" w:name="_Toc92813592"/>
                <w:bookmarkStart w:id="20364" w:name="_Toc92962814"/>
                <w:bookmarkStart w:id="20365" w:name="_Toc93130534"/>
                <w:bookmarkStart w:id="20366" w:name="_Toc94535490"/>
                <w:bookmarkStart w:id="20367" w:name="_Toc94628796"/>
                <w:bookmarkStart w:id="20368" w:name="_Toc95140066"/>
                <w:bookmarkStart w:id="20369" w:name="_Toc95231864"/>
                <w:bookmarkStart w:id="20370" w:name="_Toc97115162"/>
                <w:bookmarkStart w:id="20371" w:name="_Toc98086598"/>
                <w:bookmarkStart w:id="20372" w:name="_Toc98332834"/>
                <w:bookmarkStart w:id="20373" w:name="_Toc98333473"/>
                <w:bookmarkStart w:id="20374" w:name="_Toc98341799"/>
                <w:bookmarkStart w:id="20375" w:name="_Toc98345191"/>
                <w:bookmarkStart w:id="20376" w:name="_Toc98345718"/>
                <w:bookmarkStart w:id="20377" w:name="_Toc98346242"/>
                <w:bookmarkStart w:id="20378" w:name="_Toc98346800"/>
                <w:bookmarkStart w:id="20379" w:name="_Toc98347240"/>
                <w:bookmarkStart w:id="20380" w:name="_Toc98347680"/>
                <w:bookmarkStart w:id="20381" w:name="_Toc99536965"/>
                <w:bookmarkStart w:id="20382" w:name="_Toc99719091"/>
                <w:bookmarkStart w:id="20383" w:name="_Toc99969748"/>
                <w:bookmarkEnd w:id="20336"/>
                <w:bookmarkEnd w:id="20337"/>
                <w:bookmarkEnd w:id="20338"/>
                <w:bookmarkEnd w:id="20339"/>
                <w:bookmarkEnd w:id="20340"/>
                <w:bookmarkEnd w:id="20341"/>
                <w:bookmarkEnd w:id="20342"/>
                <w:bookmarkEnd w:id="20343"/>
                <w:bookmarkEnd w:id="20344"/>
                <w:bookmarkEnd w:id="20345"/>
                <w:bookmarkEnd w:id="20346"/>
                <w:bookmarkEnd w:id="20347"/>
                <w:bookmarkEnd w:id="20348"/>
                <w:bookmarkEnd w:id="20349"/>
                <w:bookmarkEnd w:id="20350"/>
                <w:bookmarkEnd w:id="20351"/>
                <w:bookmarkEnd w:id="20352"/>
                <w:bookmarkEnd w:id="20353"/>
                <w:bookmarkEnd w:id="20354"/>
                <w:bookmarkEnd w:id="20355"/>
                <w:bookmarkEnd w:id="20356"/>
                <w:bookmarkEnd w:id="20357"/>
                <w:bookmarkEnd w:id="20358"/>
                <w:bookmarkEnd w:id="20359"/>
                <w:bookmarkEnd w:id="20360"/>
                <w:bookmarkEnd w:id="20361"/>
                <w:bookmarkEnd w:id="20362"/>
                <w:bookmarkEnd w:id="20363"/>
                <w:bookmarkEnd w:id="20364"/>
                <w:bookmarkEnd w:id="20365"/>
                <w:bookmarkEnd w:id="20366"/>
                <w:bookmarkEnd w:id="20367"/>
                <w:bookmarkEnd w:id="20368"/>
                <w:bookmarkEnd w:id="20369"/>
                <w:bookmarkEnd w:id="20370"/>
                <w:bookmarkEnd w:id="20371"/>
                <w:bookmarkEnd w:id="20372"/>
                <w:bookmarkEnd w:id="20373"/>
                <w:bookmarkEnd w:id="20374"/>
                <w:bookmarkEnd w:id="20375"/>
                <w:bookmarkEnd w:id="20376"/>
                <w:bookmarkEnd w:id="20377"/>
                <w:bookmarkEnd w:id="20378"/>
                <w:bookmarkEnd w:id="20379"/>
                <w:bookmarkEnd w:id="20380"/>
                <w:bookmarkEnd w:id="20381"/>
                <w:bookmarkEnd w:id="20382"/>
                <w:bookmarkEnd w:id="20383"/>
              </w:del>
            </w:moveFrom>
          </w:p>
        </w:tc>
        <w:bookmarkStart w:id="20384" w:name="_Toc92119878"/>
        <w:bookmarkStart w:id="20385" w:name="_Toc92120220"/>
        <w:bookmarkStart w:id="20386" w:name="_Toc92120561"/>
        <w:bookmarkStart w:id="20387" w:name="_Toc92120899"/>
        <w:bookmarkStart w:id="20388" w:name="_Toc92121240"/>
        <w:bookmarkStart w:id="20389" w:name="_Toc92121581"/>
        <w:bookmarkStart w:id="20390" w:name="_Toc92121927"/>
        <w:bookmarkStart w:id="20391" w:name="_Toc92187619"/>
        <w:bookmarkStart w:id="20392" w:name="_Toc92187962"/>
        <w:bookmarkStart w:id="20393" w:name="_Toc92191349"/>
        <w:bookmarkStart w:id="20394" w:name="_Toc92191816"/>
        <w:bookmarkStart w:id="20395" w:name="_Toc92192284"/>
        <w:bookmarkStart w:id="20396" w:name="_Toc92192669"/>
        <w:bookmarkStart w:id="20397" w:name="_Toc92193055"/>
        <w:bookmarkStart w:id="20398" w:name="_Toc92193416"/>
        <w:bookmarkStart w:id="20399" w:name="_Toc92193790"/>
        <w:bookmarkStart w:id="20400" w:name="_Toc92194136"/>
        <w:bookmarkStart w:id="20401" w:name="_Toc92194589"/>
        <w:bookmarkStart w:id="20402" w:name="_Toc92194957"/>
        <w:bookmarkStart w:id="20403" w:name="_Toc92195305"/>
        <w:bookmarkStart w:id="20404" w:name="_Toc92198216"/>
        <w:bookmarkStart w:id="20405" w:name="_Toc92200764"/>
        <w:bookmarkStart w:id="20406" w:name="_Toc92201694"/>
        <w:bookmarkStart w:id="20407" w:name="_Toc92208018"/>
        <w:bookmarkStart w:id="20408" w:name="_Toc92373844"/>
        <w:bookmarkStart w:id="20409" w:name="_Toc92375242"/>
        <w:bookmarkStart w:id="20410" w:name="_Toc92375885"/>
        <w:bookmarkStart w:id="20411" w:name="_Toc92813593"/>
        <w:bookmarkStart w:id="20412" w:name="_Toc92962815"/>
        <w:bookmarkStart w:id="20413" w:name="_Toc93130535"/>
        <w:bookmarkStart w:id="20414" w:name="_Toc94535491"/>
        <w:bookmarkStart w:id="20415" w:name="_Toc94628797"/>
        <w:bookmarkStart w:id="20416" w:name="_Toc95140067"/>
        <w:bookmarkStart w:id="20417" w:name="_Toc95231865"/>
        <w:bookmarkStart w:id="20418" w:name="_Toc97115163"/>
        <w:bookmarkStart w:id="20419" w:name="_Toc98086599"/>
        <w:bookmarkStart w:id="20420" w:name="_Toc98332835"/>
        <w:bookmarkStart w:id="20421" w:name="_Toc98333474"/>
        <w:bookmarkStart w:id="20422" w:name="_Toc98341800"/>
        <w:bookmarkStart w:id="20423" w:name="_Toc98345192"/>
        <w:bookmarkStart w:id="20424" w:name="_Toc98345719"/>
        <w:bookmarkStart w:id="20425" w:name="_Toc98346243"/>
        <w:bookmarkStart w:id="20426" w:name="_Toc98346801"/>
        <w:bookmarkStart w:id="20427" w:name="_Toc98347241"/>
        <w:bookmarkStart w:id="20428" w:name="_Toc98347681"/>
        <w:bookmarkStart w:id="20429" w:name="_Toc99536966"/>
        <w:bookmarkStart w:id="20430" w:name="_Toc99719092"/>
        <w:bookmarkStart w:id="20431" w:name="_Toc99969749"/>
        <w:bookmarkEnd w:id="20384"/>
        <w:bookmarkEnd w:id="20385"/>
        <w:bookmarkEnd w:id="20386"/>
        <w:bookmarkEnd w:id="20387"/>
        <w:bookmarkEnd w:id="20388"/>
        <w:bookmarkEnd w:id="20389"/>
        <w:bookmarkEnd w:id="20390"/>
        <w:bookmarkEnd w:id="20391"/>
        <w:bookmarkEnd w:id="20392"/>
        <w:bookmarkEnd w:id="20393"/>
        <w:bookmarkEnd w:id="20394"/>
        <w:bookmarkEnd w:id="20395"/>
        <w:bookmarkEnd w:id="20396"/>
        <w:bookmarkEnd w:id="20397"/>
        <w:bookmarkEnd w:id="20398"/>
        <w:bookmarkEnd w:id="20399"/>
        <w:bookmarkEnd w:id="20400"/>
        <w:bookmarkEnd w:id="20401"/>
        <w:bookmarkEnd w:id="20402"/>
        <w:bookmarkEnd w:id="20403"/>
        <w:bookmarkEnd w:id="20404"/>
        <w:bookmarkEnd w:id="20405"/>
        <w:bookmarkEnd w:id="20406"/>
        <w:bookmarkEnd w:id="20407"/>
        <w:bookmarkEnd w:id="20408"/>
        <w:bookmarkEnd w:id="20409"/>
        <w:bookmarkEnd w:id="20410"/>
        <w:bookmarkEnd w:id="20411"/>
        <w:bookmarkEnd w:id="20412"/>
        <w:bookmarkEnd w:id="20413"/>
        <w:bookmarkEnd w:id="20414"/>
        <w:bookmarkEnd w:id="20415"/>
        <w:bookmarkEnd w:id="20416"/>
        <w:bookmarkEnd w:id="20417"/>
        <w:bookmarkEnd w:id="20418"/>
        <w:bookmarkEnd w:id="20419"/>
        <w:bookmarkEnd w:id="20420"/>
        <w:bookmarkEnd w:id="20421"/>
        <w:bookmarkEnd w:id="20422"/>
        <w:bookmarkEnd w:id="20423"/>
        <w:bookmarkEnd w:id="20424"/>
        <w:bookmarkEnd w:id="20425"/>
        <w:bookmarkEnd w:id="20426"/>
        <w:bookmarkEnd w:id="20427"/>
        <w:bookmarkEnd w:id="20428"/>
        <w:bookmarkEnd w:id="20429"/>
        <w:bookmarkEnd w:id="20430"/>
        <w:bookmarkEnd w:id="20431"/>
      </w:tr>
      <w:tr w:rsidR="00FF153E" w:rsidRPr="00FF6A71" w:rsidDel="002929E3" w14:paraId="02DB78D7" w14:textId="4B879240" w:rsidTr="00711218">
        <w:trPr>
          <w:del w:id="20432" w:author="pete jones" w:date="2022-01-04T16:54:00Z"/>
        </w:trPr>
        <w:tc>
          <w:tcPr>
            <w:tcW w:w="1573" w:type="dxa"/>
            <w:vMerge/>
          </w:tcPr>
          <w:p w14:paraId="4F80DB63" w14:textId="2E2ABD25" w:rsidR="00FF153E" w:rsidRPr="00FF6A71" w:rsidDel="002929E3" w:rsidRDefault="00FF153E" w:rsidP="00711218">
            <w:pPr>
              <w:rPr>
                <w:del w:id="20433" w:author="pete jones" w:date="2022-01-04T16:54:00Z"/>
                <w:moveFrom w:id="20434" w:author="pete jones" w:date="2022-01-03T12:19:00Z"/>
              </w:rPr>
            </w:pPr>
          </w:p>
        </w:tc>
        <w:tc>
          <w:tcPr>
            <w:tcW w:w="7205" w:type="dxa"/>
          </w:tcPr>
          <w:p w14:paraId="1D6D3D75" w14:textId="5C873EF8" w:rsidR="00FF153E" w:rsidRPr="00FF6A71" w:rsidDel="002929E3" w:rsidRDefault="00FF153E" w:rsidP="00711218">
            <w:pPr>
              <w:rPr>
                <w:del w:id="20435" w:author="pete jones" w:date="2022-01-04T16:54:00Z"/>
                <w:moveFrom w:id="20436" w:author="pete jones" w:date="2022-01-03T12:19:00Z"/>
              </w:rPr>
            </w:pPr>
            <w:moveFrom w:id="20437" w:author="pete jones" w:date="2022-01-03T12:19:00Z">
              <w:del w:id="20438" w:author="pete jones" w:date="2022-01-04T16:54:00Z">
                <w:r w:rsidRPr="00FF6A71" w:rsidDel="002929E3">
                  <w:delText xml:space="preserve">Adjusting other file properties – </w:delText>
                </w:r>
                <w:r w:rsidR="002F39F3" w:rsidRPr="00FF6A71" w:rsidDel="002929E3">
                  <w:delText>e.g.,</w:delText>
                </w:r>
                <w:r w:rsidRPr="00FF6A71" w:rsidDel="002929E3">
                  <w:delText xml:space="preserve"> creation, modification dates. Can be achieved by rolling back the date on the PC, if allowed by admin permissions. Freeware is available to change such permissions in bulk.</w:delText>
                </w:r>
                <w:bookmarkStart w:id="20439" w:name="_Toc92119879"/>
                <w:bookmarkStart w:id="20440" w:name="_Toc92120221"/>
                <w:bookmarkStart w:id="20441" w:name="_Toc92120562"/>
                <w:bookmarkStart w:id="20442" w:name="_Toc92120900"/>
                <w:bookmarkStart w:id="20443" w:name="_Toc92121241"/>
                <w:bookmarkStart w:id="20444" w:name="_Toc92121582"/>
                <w:bookmarkStart w:id="20445" w:name="_Toc92121928"/>
                <w:bookmarkStart w:id="20446" w:name="_Toc92187620"/>
                <w:bookmarkStart w:id="20447" w:name="_Toc92187963"/>
                <w:bookmarkStart w:id="20448" w:name="_Toc92191350"/>
                <w:bookmarkStart w:id="20449" w:name="_Toc92191817"/>
                <w:bookmarkStart w:id="20450" w:name="_Toc92192285"/>
                <w:bookmarkStart w:id="20451" w:name="_Toc92192670"/>
                <w:bookmarkStart w:id="20452" w:name="_Toc92193056"/>
                <w:bookmarkStart w:id="20453" w:name="_Toc92193417"/>
                <w:bookmarkStart w:id="20454" w:name="_Toc92193791"/>
                <w:bookmarkStart w:id="20455" w:name="_Toc92194137"/>
                <w:bookmarkStart w:id="20456" w:name="_Toc92194590"/>
                <w:bookmarkStart w:id="20457" w:name="_Toc92194958"/>
                <w:bookmarkStart w:id="20458" w:name="_Toc92195306"/>
                <w:bookmarkStart w:id="20459" w:name="_Toc92198217"/>
                <w:bookmarkStart w:id="20460" w:name="_Toc92200765"/>
                <w:bookmarkStart w:id="20461" w:name="_Toc92201695"/>
                <w:bookmarkStart w:id="20462" w:name="_Toc92208019"/>
                <w:bookmarkStart w:id="20463" w:name="_Toc92373845"/>
                <w:bookmarkStart w:id="20464" w:name="_Toc92375243"/>
                <w:bookmarkStart w:id="20465" w:name="_Toc92375886"/>
                <w:bookmarkStart w:id="20466" w:name="_Toc92813594"/>
                <w:bookmarkStart w:id="20467" w:name="_Toc92962816"/>
                <w:bookmarkStart w:id="20468" w:name="_Toc93130536"/>
                <w:bookmarkStart w:id="20469" w:name="_Toc94535492"/>
                <w:bookmarkStart w:id="20470" w:name="_Toc94628798"/>
                <w:bookmarkStart w:id="20471" w:name="_Toc95140068"/>
                <w:bookmarkStart w:id="20472" w:name="_Toc95231866"/>
                <w:bookmarkStart w:id="20473" w:name="_Toc97115164"/>
                <w:bookmarkStart w:id="20474" w:name="_Toc98086600"/>
                <w:bookmarkStart w:id="20475" w:name="_Toc98332836"/>
                <w:bookmarkStart w:id="20476" w:name="_Toc98333475"/>
                <w:bookmarkStart w:id="20477" w:name="_Toc98341801"/>
                <w:bookmarkStart w:id="20478" w:name="_Toc98345193"/>
                <w:bookmarkStart w:id="20479" w:name="_Toc98345720"/>
                <w:bookmarkStart w:id="20480" w:name="_Toc98346244"/>
                <w:bookmarkStart w:id="20481" w:name="_Toc98346802"/>
                <w:bookmarkStart w:id="20482" w:name="_Toc98347242"/>
                <w:bookmarkStart w:id="20483" w:name="_Toc98347682"/>
                <w:bookmarkStart w:id="20484" w:name="_Toc99536967"/>
                <w:bookmarkStart w:id="20485" w:name="_Toc99719093"/>
                <w:bookmarkStart w:id="20486" w:name="_Toc99969750"/>
                <w:bookmarkEnd w:id="20439"/>
                <w:bookmarkEnd w:id="20440"/>
                <w:bookmarkEnd w:id="20441"/>
                <w:bookmarkEnd w:id="20442"/>
                <w:bookmarkEnd w:id="20443"/>
                <w:bookmarkEnd w:id="20444"/>
                <w:bookmarkEnd w:id="20445"/>
                <w:bookmarkEnd w:id="20446"/>
                <w:bookmarkEnd w:id="20447"/>
                <w:bookmarkEnd w:id="20448"/>
                <w:bookmarkEnd w:id="20449"/>
                <w:bookmarkEnd w:id="20450"/>
                <w:bookmarkEnd w:id="20451"/>
                <w:bookmarkEnd w:id="20452"/>
                <w:bookmarkEnd w:id="20453"/>
                <w:bookmarkEnd w:id="20454"/>
                <w:bookmarkEnd w:id="20455"/>
                <w:bookmarkEnd w:id="20456"/>
                <w:bookmarkEnd w:id="20457"/>
                <w:bookmarkEnd w:id="20458"/>
                <w:bookmarkEnd w:id="20459"/>
                <w:bookmarkEnd w:id="20460"/>
                <w:bookmarkEnd w:id="20461"/>
                <w:bookmarkEnd w:id="20462"/>
                <w:bookmarkEnd w:id="20463"/>
                <w:bookmarkEnd w:id="20464"/>
                <w:bookmarkEnd w:id="20465"/>
                <w:bookmarkEnd w:id="20466"/>
                <w:bookmarkEnd w:id="20467"/>
                <w:bookmarkEnd w:id="20468"/>
                <w:bookmarkEnd w:id="20469"/>
                <w:bookmarkEnd w:id="20470"/>
                <w:bookmarkEnd w:id="20471"/>
                <w:bookmarkEnd w:id="20472"/>
                <w:bookmarkEnd w:id="20473"/>
                <w:bookmarkEnd w:id="20474"/>
                <w:bookmarkEnd w:id="20475"/>
                <w:bookmarkEnd w:id="20476"/>
                <w:bookmarkEnd w:id="20477"/>
                <w:bookmarkEnd w:id="20478"/>
                <w:bookmarkEnd w:id="20479"/>
                <w:bookmarkEnd w:id="20480"/>
                <w:bookmarkEnd w:id="20481"/>
                <w:bookmarkEnd w:id="20482"/>
                <w:bookmarkEnd w:id="20483"/>
                <w:bookmarkEnd w:id="20484"/>
                <w:bookmarkEnd w:id="20485"/>
                <w:bookmarkEnd w:id="20486"/>
              </w:del>
            </w:moveFrom>
          </w:p>
        </w:tc>
        <w:bookmarkStart w:id="20487" w:name="_Toc92119880"/>
        <w:bookmarkStart w:id="20488" w:name="_Toc92120222"/>
        <w:bookmarkStart w:id="20489" w:name="_Toc92120563"/>
        <w:bookmarkStart w:id="20490" w:name="_Toc92120901"/>
        <w:bookmarkStart w:id="20491" w:name="_Toc92121242"/>
        <w:bookmarkStart w:id="20492" w:name="_Toc92121583"/>
        <w:bookmarkStart w:id="20493" w:name="_Toc92121929"/>
        <w:bookmarkStart w:id="20494" w:name="_Toc92187621"/>
        <w:bookmarkStart w:id="20495" w:name="_Toc92187964"/>
        <w:bookmarkStart w:id="20496" w:name="_Toc92191351"/>
        <w:bookmarkStart w:id="20497" w:name="_Toc92191818"/>
        <w:bookmarkStart w:id="20498" w:name="_Toc92192286"/>
        <w:bookmarkStart w:id="20499" w:name="_Toc92192671"/>
        <w:bookmarkStart w:id="20500" w:name="_Toc92193057"/>
        <w:bookmarkStart w:id="20501" w:name="_Toc92193418"/>
        <w:bookmarkStart w:id="20502" w:name="_Toc92193792"/>
        <w:bookmarkStart w:id="20503" w:name="_Toc92194138"/>
        <w:bookmarkStart w:id="20504" w:name="_Toc92194591"/>
        <w:bookmarkStart w:id="20505" w:name="_Toc92194959"/>
        <w:bookmarkStart w:id="20506" w:name="_Toc92195307"/>
        <w:bookmarkStart w:id="20507" w:name="_Toc92198218"/>
        <w:bookmarkStart w:id="20508" w:name="_Toc92200766"/>
        <w:bookmarkStart w:id="20509" w:name="_Toc92201696"/>
        <w:bookmarkStart w:id="20510" w:name="_Toc92208020"/>
        <w:bookmarkStart w:id="20511" w:name="_Toc92373846"/>
        <w:bookmarkStart w:id="20512" w:name="_Toc92375244"/>
        <w:bookmarkStart w:id="20513" w:name="_Toc92375887"/>
        <w:bookmarkStart w:id="20514" w:name="_Toc92813595"/>
        <w:bookmarkStart w:id="20515" w:name="_Toc92962817"/>
        <w:bookmarkStart w:id="20516" w:name="_Toc93130537"/>
        <w:bookmarkStart w:id="20517" w:name="_Toc94535493"/>
        <w:bookmarkStart w:id="20518" w:name="_Toc94628799"/>
        <w:bookmarkStart w:id="20519" w:name="_Toc95140069"/>
        <w:bookmarkStart w:id="20520" w:name="_Toc95231867"/>
        <w:bookmarkStart w:id="20521" w:name="_Toc97115165"/>
        <w:bookmarkStart w:id="20522" w:name="_Toc98086601"/>
        <w:bookmarkStart w:id="20523" w:name="_Toc98332837"/>
        <w:bookmarkStart w:id="20524" w:name="_Toc98333476"/>
        <w:bookmarkStart w:id="20525" w:name="_Toc98341802"/>
        <w:bookmarkStart w:id="20526" w:name="_Toc98345194"/>
        <w:bookmarkStart w:id="20527" w:name="_Toc98345721"/>
        <w:bookmarkStart w:id="20528" w:name="_Toc98346245"/>
        <w:bookmarkStart w:id="20529" w:name="_Toc98346803"/>
        <w:bookmarkStart w:id="20530" w:name="_Toc98347243"/>
        <w:bookmarkStart w:id="20531" w:name="_Toc98347683"/>
        <w:bookmarkStart w:id="20532" w:name="_Toc99536968"/>
        <w:bookmarkStart w:id="20533" w:name="_Toc99719094"/>
        <w:bookmarkStart w:id="20534" w:name="_Toc99969751"/>
        <w:bookmarkEnd w:id="20487"/>
        <w:bookmarkEnd w:id="20488"/>
        <w:bookmarkEnd w:id="20489"/>
        <w:bookmarkEnd w:id="20490"/>
        <w:bookmarkEnd w:id="20491"/>
        <w:bookmarkEnd w:id="20492"/>
        <w:bookmarkEnd w:id="20493"/>
        <w:bookmarkEnd w:id="20494"/>
        <w:bookmarkEnd w:id="20495"/>
        <w:bookmarkEnd w:id="20496"/>
        <w:bookmarkEnd w:id="20497"/>
        <w:bookmarkEnd w:id="20498"/>
        <w:bookmarkEnd w:id="20499"/>
        <w:bookmarkEnd w:id="20500"/>
        <w:bookmarkEnd w:id="20501"/>
        <w:bookmarkEnd w:id="20502"/>
        <w:bookmarkEnd w:id="20503"/>
        <w:bookmarkEnd w:id="20504"/>
        <w:bookmarkEnd w:id="20505"/>
        <w:bookmarkEnd w:id="20506"/>
        <w:bookmarkEnd w:id="20507"/>
        <w:bookmarkEnd w:id="20508"/>
        <w:bookmarkEnd w:id="20509"/>
        <w:bookmarkEnd w:id="20510"/>
        <w:bookmarkEnd w:id="20511"/>
        <w:bookmarkEnd w:id="20512"/>
        <w:bookmarkEnd w:id="20513"/>
        <w:bookmarkEnd w:id="20514"/>
        <w:bookmarkEnd w:id="20515"/>
        <w:bookmarkEnd w:id="20516"/>
        <w:bookmarkEnd w:id="20517"/>
        <w:bookmarkEnd w:id="20518"/>
        <w:bookmarkEnd w:id="20519"/>
        <w:bookmarkEnd w:id="20520"/>
        <w:bookmarkEnd w:id="20521"/>
        <w:bookmarkEnd w:id="20522"/>
        <w:bookmarkEnd w:id="20523"/>
        <w:bookmarkEnd w:id="20524"/>
        <w:bookmarkEnd w:id="20525"/>
        <w:bookmarkEnd w:id="20526"/>
        <w:bookmarkEnd w:id="20527"/>
        <w:bookmarkEnd w:id="20528"/>
        <w:bookmarkEnd w:id="20529"/>
        <w:bookmarkEnd w:id="20530"/>
        <w:bookmarkEnd w:id="20531"/>
        <w:bookmarkEnd w:id="20532"/>
        <w:bookmarkEnd w:id="20533"/>
        <w:bookmarkEnd w:id="20534"/>
      </w:tr>
      <w:tr w:rsidR="00FF153E" w:rsidRPr="00FF6A71" w:rsidDel="002929E3" w14:paraId="3FE425B2" w14:textId="4008CF4B" w:rsidTr="00711218">
        <w:trPr>
          <w:del w:id="20535" w:author="pete jones" w:date="2022-01-04T16:54:00Z"/>
        </w:trPr>
        <w:tc>
          <w:tcPr>
            <w:tcW w:w="1573" w:type="dxa"/>
            <w:vMerge w:val="restart"/>
          </w:tcPr>
          <w:p w14:paraId="38B78096" w14:textId="18EE3664" w:rsidR="00FF153E" w:rsidRPr="00FF6A71" w:rsidDel="002929E3" w:rsidRDefault="00FF153E" w:rsidP="00711218">
            <w:pPr>
              <w:rPr>
                <w:del w:id="20536" w:author="pete jones" w:date="2022-01-04T16:54:00Z"/>
                <w:moveFrom w:id="20537" w:author="pete jones" w:date="2022-01-03T12:19:00Z"/>
              </w:rPr>
            </w:pPr>
            <w:moveFrom w:id="20538" w:author="pete jones" w:date="2022-01-03T12:19:00Z">
              <w:del w:id="20539" w:author="pete jones" w:date="2022-01-04T16:54:00Z">
                <w:r w:rsidRPr="00FF6A71" w:rsidDel="002929E3">
                  <w:delText>Manipulating content</w:delText>
                </w:r>
                <w:bookmarkStart w:id="20540" w:name="_Toc92119881"/>
                <w:bookmarkStart w:id="20541" w:name="_Toc92120223"/>
                <w:bookmarkStart w:id="20542" w:name="_Toc92120564"/>
                <w:bookmarkStart w:id="20543" w:name="_Toc92120902"/>
                <w:bookmarkStart w:id="20544" w:name="_Toc92121243"/>
                <w:bookmarkStart w:id="20545" w:name="_Toc92121584"/>
                <w:bookmarkStart w:id="20546" w:name="_Toc92121930"/>
                <w:bookmarkStart w:id="20547" w:name="_Toc92187622"/>
                <w:bookmarkStart w:id="20548" w:name="_Toc92187965"/>
                <w:bookmarkStart w:id="20549" w:name="_Toc92191352"/>
                <w:bookmarkStart w:id="20550" w:name="_Toc92191819"/>
                <w:bookmarkStart w:id="20551" w:name="_Toc92192287"/>
                <w:bookmarkStart w:id="20552" w:name="_Toc92192672"/>
                <w:bookmarkStart w:id="20553" w:name="_Toc92193058"/>
                <w:bookmarkStart w:id="20554" w:name="_Toc92193419"/>
                <w:bookmarkStart w:id="20555" w:name="_Toc92193793"/>
                <w:bookmarkStart w:id="20556" w:name="_Toc92194139"/>
                <w:bookmarkStart w:id="20557" w:name="_Toc92194592"/>
                <w:bookmarkStart w:id="20558" w:name="_Toc92194960"/>
                <w:bookmarkStart w:id="20559" w:name="_Toc92195308"/>
                <w:bookmarkStart w:id="20560" w:name="_Toc92198219"/>
                <w:bookmarkStart w:id="20561" w:name="_Toc92200767"/>
                <w:bookmarkStart w:id="20562" w:name="_Toc92201697"/>
                <w:bookmarkStart w:id="20563" w:name="_Toc92208021"/>
                <w:bookmarkStart w:id="20564" w:name="_Toc92373847"/>
                <w:bookmarkStart w:id="20565" w:name="_Toc92375245"/>
                <w:bookmarkStart w:id="20566" w:name="_Toc92375888"/>
                <w:bookmarkStart w:id="20567" w:name="_Toc92813596"/>
                <w:bookmarkStart w:id="20568" w:name="_Toc92962818"/>
                <w:bookmarkStart w:id="20569" w:name="_Toc93130538"/>
                <w:bookmarkStart w:id="20570" w:name="_Toc94535494"/>
                <w:bookmarkStart w:id="20571" w:name="_Toc94628800"/>
                <w:bookmarkStart w:id="20572" w:name="_Toc95140070"/>
                <w:bookmarkStart w:id="20573" w:name="_Toc95231868"/>
                <w:bookmarkStart w:id="20574" w:name="_Toc97115166"/>
                <w:bookmarkStart w:id="20575" w:name="_Toc98086602"/>
                <w:bookmarkStart w:id="20576" w:name="_Toc98332838"/>
                <w:bookmarkStart w:id="20577" w:name="_Toc98333477"/>
                <w:bookmarkStart w:id="20578" w:name="_Toc98341803"/>
                <w:bookmarkStart w:id="20579" w:name="_Toc98345195"/>
                <w:bookmarkStart w:id="20580" w:name="_Toc98345722"/>
                <w:bookmarkStart w:id="20581" w:name="_Toc98346246"/>
                <w:bookmarkStart w:id="20582" w:name="_Toc98346804"/>
                <w:bookmarkStart w:id="20583" w:name="_Toc98347244"/>
                <w:bookmarkStart w:id="20584" w:name="_Toc98347684"/>
                <w:bookmarkStart w:id="20585" w:name="_Toc99536969"/>
                <w:bookmarkStart w:id="20586" w:name="_Toc99719095"/>
                <w:bookmarkStart w:id="20587" w:name="_Toc99969752"/>
                <w:bookmarkEnd w:id="20540"/>
                <w:bookmarkEnd w:id="20541"/>
                <w:bookmarkEnd w:id="20542"/>
                <w:bookmarkEnd w:id="20543"/>
                <w:bookmarkEnd w:id="20544"/>
                <w:bookmarkEnd w:id="20545"/>
                <w:bookmarkEnd w:id="20546"/>
                <w:bookmarkEnd w:id="20547"/>
                <w:bookmarkEnd w:id="20548"/>
                <w:bookmarkEnd w:id="20549"/>
                <w:bookmarkEnd w:id="20550"/>
                <w:bookmarkEnd w:id="20551"/>
                <w:bookmarkEnd w:id="20552"/>
                <w:bookmarkEnd w:id="20553"/>
                <w:bookmarkEnd w:id="20554"/>
                <w:bookmarkEnd w:id="20555"/>
                <w:bookmarkEnd w:id="20556"/>
                <w:bookmarkEnd w:id="20557"/>
                <w:bookmarkEnd w:id="20558"/>
                <w:bookmarkEnd w:id="20559"/>
                <w:bookmarkEnd w:id="20560"/>
                <w:bookmarkEnd w:id="20561"/>
                <w:bookmarkEnd w:id="20562"/>
                <w:bookmarkEnd w:id="20563"/>
                <w:bookmarkEnd w:id="20564"/>
                <w:bookmarkEnd w:id="20565"/>
                <w:bookmarkEnd w:id="20566"/>
                <w:bookmarkEnd w:id="20567"/>
                <w:bookmarkEnd w:id="20568"/>
                <w:bookmarkEnd w:id="20569"/>
                <w:bookmarkEnd w:id="20570"/>
                <w:bookmarkEnd w:id="20571"/>
                <w:bookmarkEnd w:id="20572"/>
                <w:bookmarkEnd w:id="20573"/>
                <w:bookmarkEnd w:id="20574"/>
                <w:bookmarkEnd w:id="20575"/>
                <w:bookmarkEnd w:id="20576"/>
                <w:bookmarkEnd w:id="20577"/>
                <w:bookmarkEnd w:id="20578"/>
                <w:bookmarkEnd w:id="20579"/>
                <w:bookmarkEnd w:id="20580"/>
                <w:bookmarkEnd w:id="20581"/>
                <w:bookmarkEnd w:id="20582"/>
                <w:bookmarkEnd w:id="20583"/>
                <w:bookmarkEnd w:id="20584"/>
                <w:bookmarkEnd w:id="20585"/>
                <w:bookmarkEnd w:id="20586"/>
                <w:bookmarkEnd w:id="20587"/>
              </w:del>
            </w:moveFrom>
          </w:p>
        </w:tc>
        <w:tc>
          <w:tcPr>
            <w:tcW w:w="7205" w:type="dxa"/>
          </w:tcPr>
          <w:p w14:paraId="72CCC1F9" w14:textId="26EB2DE2" w:rsidR="00FF153E" w:rsidRPr="00FF6A71" w:rsidDel="002929E3" w:rsidRDefault="00FF153E" w:rsidP="00711218">
            <w:pPr>
              <w:rPr>
                <w:del w:id="20588" w:author="pete jones" w:date="2022-01-04T16:54:00Z"/>
                <w:moveFrom w:id="20589" w:author="pete jones" w:date="2022-01-03T12:19:00Z"/>
              </w:rPr>
            </w:pPr>
            <w:moveFrom w:id="20590" w:author="pete jones" w:date="2022-01-03T12:19:00Z">
              <w:del w:id="20591" w:author="pete jones" w:date="2022-01-04T16:54:00Z">
                <w:r w:rsidRPr="00FF6A71" w:rsidDel="002929E3">
                  <w:delText xml:space="preserve">Padding – to modify file </w:delText>
                </w:r>
                <w:r w:rsidR="002F39F3" w:rsidRPr="00FF6A71" w:rsidDel="002929E3">
                  <w:delText>size.</w:delText>
                </w:r>
                <w:bookmarkStart w:id="20592" w:name="_Toc92119882"/>
                <w:bookmarkStart w:id="20593" w:name="_Toc92120224"/>
                <w:bookmarkStart w:id="20594" w:name="_Toc92120565"/>
                <w:bookmarkStart w:id="20595" w:name="_Toc92120903"/>
                <w:bookmarkStart w:id="20596" w:name="_Toc92121244"/>
                <w:bookmarkStart w:id="20597" w:name="_Toc92121585"/>
                <w:bookmarkStart w:id="20598" w:name="_Toc92121931"/>
                <w:bookmarkStart w:id="20599" w:name="_Toc92187623"/>
                <w:bookmarkStart w:id="20600" w:name="_Toc92187966"/>
                <w:bookmarkStart w:id="20601" w:name="_Toc92191353"/>
                <w:bookmarkStart w:id="20602" w:name="_Toc92191820"/>
                <w:bookmarkStart w:id="20603" w:name="_Toc92192288"/>
                <w:bookmarkStart w:id="20604" w:name="_Toc92192673"/>
                <w:bookmarkStart w:id="20605" w:name="_Toc92193059"/>
                <w:bookmarkStart w:id="20606" w:name="_Toc92193420"/>
                <w:bookmarkStart w:id="20607" w:name="_Toc92193794"/>
                <w:bookmarkStart w:id="20608" w:name="_Toc92194140"/>
                <w:bookmarkStart w:id="20609" w:name="_Toc92194593"/>
                <w:bookmarkStart w:id="20610" w:name="_Toc92194961"/>
                <w:bookmarkStart w:id="20611" w:name="_Toc92195309"/>
                <w:bookmarkStart w:id="20612" w:name="_Toc92198220"/>
                <w:bookmarkStart w:id="20613" w:name="_Toc92200768"/>
                <w:bookmarkStart w:id="20614" w:name="_Toc92201698"/>
                <w:bookmarkStart w:id="20615" w:name="_Toc92208022"/>
                <w:bookmarkStart w:id="20616" w:name="_Toc92373848"/>
                <w:bookmarkStart w:id="20617" w:name="_Toc92375246"/>
                <w:bookmarkStart w:id="20618" w:name="_Toc92375889"/>
                <w:bookmarkStart w:id="20619" w:name="_Toc92813597"/>
                <w:bookmarkStart w:id="20620" w:name="_Toc92962819"/>
                <w:bookmarkStart w:id="20621" w:name="_Toc93130539"/>
                <w:bookmarkStart w:id="20622" w:name="_Toc94535495"/>
                <w:bookmarkStart w:id="20623" w:name="_Toc94628801"/>
                <w:bookmarkStart w:id="20624" w:name="_Toc95140071"/>
                <w:bookmarkStart w:id="20625" w:name="_Toc95231869"/>
                <w:bookmarkStart w:id="20626" w:name="_Toc97115167"/>
                <w:bookmarkStart w:id="20627" w:name="_Toc98086603"/>
                <w:bookmarkStart w:id="20628" w:name="_Toc98332839"/>
                <w:bookmarkStart w:id="20629" w:name="_Toc98333478"/>
                <w:bookmarkStart w:id="20630" w:name="_Toc98341804"/>
                <w:bookmarkStart w:id="20631" w:name="_Toc98345196"/>
                <w:bookmarkStart w:id="20632" w:name="_Toc98345723"/>
                <w:bookmarkStart w:id="20633" w:name="_Toc98346247"/>
                <w:bookmarkStart w:id="20634" w:name="_Toc98346805"/>
                <w:bookmarkStart w:id="20635" w:name="_Toc98347245"/>
                <w:bookmarkStart w:id="20636" w:name="_Toc98347685"/>
                <w:bookmarkStart w:id="20637" w:name="_Toc99536970"/>
                <w:bookmarkStart w:id="20638" w:name="_Toc99719096"/>
                <w:bookmarkStart w:id="20639" w:name="_Toc99969753"/>
                <w:bookmarkEnd w:id="20592"/>
                <w:bookmarkEnd w:id="20593"/>
                <w:bookmarkEnd w:id="20594"/>
                <w:bookmarkEnd w:id="20595"/>
                <w:bookmarkEnd w:id="20596"/>
                <w:bookmarkEnd w:id="20597"/>
                <w:bookmarkEnd w:id="20598"/>
                <w:bookmarkEnd w:id="20599"/>
                <w:bookmarkEnd w:id="20600"/>
                <w:bookmarkEnd w:id="20601"/>
                <w:bookmarkEnd w:id="20602"/>
                <w:bookmarkEnd w:id="20603"/>
                <w:bookmarkEnd w:id="20604"/>
                <w:bookmarkEnd w:id="20605"/>
                <w:bookmarkEnd w:id="20606"/>
                <w:bookmarkEnd w:id="20607"/>
                <w:bookmarkEnd w:id="20608"/>
                <w:bookmarkEnd w:id="20609"/>
                <w:bookmarkEnd w:id="20610"/>
                <w:bookmarkEnd w:id="20611"/>
                <w:bookmarkEnd w:id="20612"/>
                <w:bookmarkEnd w:id="20613"/>
                <w:bookmarkEnd w:id="20614"/>
                <w:bookmarkEnd w:id="20615"/>
                <w:bookmarkEnd w:id="20616"/>
                <w:bookmarkEnd w:id="20617"/>
                <w:bookmarkEnd w:id="20618"/>
                <w:bookmarkEnd w:id="20619"/>
                <w:bookmarkEnd w:id="20620"/>
                <w:bookmarkEnd w:id="20621"/>
                <w:bookmarkEnd w:id="20622"/>
                <w:bookmarkEnd w:id="20623"/>
                <w:bookmarkEnd w:id="20624"/>
                <w:bookmarkEnd w:id="20625"/>
                <w:bookmarkEnd w:id="20626"/>
                <w:bookmarkEnd w:id="20627"/>
                <w:bookmarkEnd w:id="20628"/>
                <w:bookmarkEnd w:id="20629"/>
                <w:bookmarkEnd w:id="20630"/>
                <w:bookmarkEnd w:id="20631"/>
                <w:bookmarkEnd w:id="20632"/>
                <w:bookmarkEnd w:id="20633"/>
                <w:bookmarkEnd w:id="20634"/>
                <w:bookmarkEnd w:id="20635"/>
                <w:bookmarkEnd w:id="20636"/>
                <w:bookmarkEnd w:id="20637"/>
                <w:bookmarkEnd w:id="20638"/>
                <w:bookmarkEnd w:id="20639"/>
              </w:del>
            </w:moveFrom>
          </w:p>
          <w:p w14:paraId="343A693D" w14:textId="29EB397A" w:rsidR="00FF153E" w:rsidRPr="00FF6A71" w:rsidDel="002929E3" w:rsidRDefault="00FF153E" w:rsidP="00711218">
            <w:pPr>
              <w:rPr>
                <w:del w:id="20640" w:author="pete jones" w:date="2022-01-04T16:54:00Z"/>
                <w:moveFrom w:id="20641" w:author="pete jones" w:date="2022-01-03T12:19:00Z"/>
              </w:rPr>
            </w:pPr>
            <w:moveFrom w:id="20642" w:author="pete jones" w:date="2022-01-03T12:19:00Z">
              <w:del w:id="20643" w:author="pete jones" w:date="2022-01-04T16:54:00Z">
                <w:r w:rsidRPr="00FF6A71" w:rsidDel="002929E3">
                  <w:delText>Adding hidden or redundant features will artificially increase data size</w:delText>
                </w:r>
                <w:bookmarkStart w:id="20644" w:name="_Toc92119883"/>
                <w:bookmarkStart w:id="20645" w:name="_Toc92120225"/>
                <w:bookmarkStart w:id="20646" w:name="_Toc92120566"/>
                <w:bookmarkStart w:id="20647" w:name="_Toc92120904"/>
                <w:bookmarkStart w:id="20648" w:name="_Toc92121245"/>
                <w:bookmarkStart w:id="20649" w:name="_Toc92121586"/>
                <w:bookmarkStart w:id="20650" w:name="_Toc92121932"/>
                <w:bookmarkStart w:id="20651" w:name="_Toc92187624"/>
                <w:bookmarkStart w:id="20652" w:name="_Toc92187967"/>
                <w:bookmarkStart w:id="20653" w:name="_Toc92191354"/>
                <w:bookmarkStart w:id="20654" w:name="_Toc92191821"/>
                <w:bookmarkStart w:id="20655" w:name="_Toc92192289"/>
                <w:bookmarkStart w:id="20656" w:name="_Toc92192674"/>
                <w:bookmarkStart w:id="20657" w:name="_Toc92193060"/>
                <w:bookmarkStart w:id="20658" w:name="_Toc92193421"/>
                <w:bookmarkStart w:id="20659" w:name="_Toc92193795"/>
                <w:bookmarkStart w:id="20660" w:name="_Toc92194141"/>
                <w:bookmarkStart w:id="20661" w:name="_Toc92194594"/>
                <w:bookmarkStart w:id="20662" w:name="_Toc92194962"/>
                <w:bookmarkStart w:id="20663" w:name="_Toc92195310"/>
                <w:bookmarkStart w:id="20664" w:name="_Toc92198221"/>
                <w:bookmarkStart w:id="20665" w:name="_Toc92200769"/>
                <w:bookmarkStart w:id="20666" w:name="_Toc92201699"/>
                <w:bookmarkStart w:id="20667" w:name="_Toc92208023"/>
                <w:bookmarkStart w:id="20668" w:name="_Toc92373849"/>
                <w:bookmarkStart w:id="20669" w:name="_Toc92375247"/>
                <w:bookmarkStart w:id="20670" w:name="_Toc92375890"/>
                <w:bookmarkStart w:id="20671" w:name="_Toc92813598"/>
                <w:bookmarkStart w:id="20672" w:name="_Toc92962820"/>
                <w:bookmarkStart w:id="20673" w:name="_Toc93130540"/>
                <w:bookmarkStart w:id="20674" w:name="_Toc94535496"/>
                <w:bookmarkStart w:id="20675" w:name="_Toc94628802"/>
                <w:bookmarkStart w:id="20676" w:name="_Toc95140072"/>
                <w:bookmarkStart w:id="20677" w:name="_Toc95231870"/>
                <w:bookmarkStart w:id="20678" w:name="_Toc97115168"/>
                <w:bookmarkStart w:id="20679" w:name="_Toc98086604"/>
                <w:bookmarkStart w:id="20680" w:name="_Toc98332840"/>
                <w:bookmarkStart w:id="20681" w:name="_Toc98333479"/>
                <w:bookmarkStart w:id="20682" w:name="_Toc98341805"/>
                <w:bookmarkStart w:id="20683" w:name="_Toc98345197"/>
                <w:bookmarkStart w:id="20684" w:name="_Toc98345724"/>
                <w:bookmarkStart w:id="20685" w:name="_Toc98346248"/>
                <w:bookmarkStart w:id="20686" w:name="_Toc98346806"/>
                <w:bookmarkStart w:id="20687" w:name="_Toc98347246"/>
                <w:bookmarkStart w:id="20688" w:name="_Toc98347686"/>
                <w:bookmarkStart w:id="20689" w:name="_Toc99536971"/>
                <w:bookmarkStart w:id="20690" w:name="_Toc99719097"/>
                <w:bookmarkStart w:id="20691" w:name="_Toc99969754"/>
                <w:bookmarkEnd w:id="20644"/>
                <w:bookmarkEnd w:id="20645"/>
                <w:bookmarkEnd w:id="20646"/>
                <w:bookmarkEnd w:id="20647"/>
                <w:bookmarkEnd w:id="20648"/>
                <w:bookmarkEnd w:id="20649"/>
                <w:bookmarkEnd w:id="20650"/>
                <w:bookmarkEnd w:id="20651"/>
                <w:bookmarkEnd w:id="20652"/>
                <w:bookmarkEnd w:id="20653"/>
                <w:bookmarkEnd w:id="20654"/>
                <w:bookmarkEnd w:id="20655"/>
                <w:bookmarkEnd w:id="20656"/>
                <w:bookmarkEnd w:id="20657"/>
                <w:bookmarkEnd w:id="20658"/>
                <w:bookmarkEnd w:id="20659"/>
                <w:bookmarkEnd w:id="20660"/>
                <w:bookmarkEnd w:id="20661"/>
                <w:bookmarkEnd w:id="20662"/>
                <w:bookmarkEnd w:id="20663"/>
                <w:bookmarkEnd w:id="20664"/>
                <w:bookmarkEnd w:id="20665"/>
                <w:bookmarkEnd w:id="20666"/>
                <w:bookmarkEnd w:id="20667"/>
                <w:bookmarkEnd w:id="20668"/>
                <w:bookmarkEnd w:id="20669"/>
                <w:bookmarkEnd w:id="20670"/>
                <w:bookmarkEnd w:id="20671"/>
                <w:bookmarkEnd w:id="20672"/>
                <w:bookmarkEnd w:id="20673"/>
                <w:bookmarkEnd w:id="20674"/>
                <w:bookmarkEnd w:id="20675"/>
                <w:bookmarkEnd w:id="20676"/>
                <w:bookmarkEnd w:id="20677"/>
                <w:bookmarkEnd w:id="20678"/>
                <w:bookmarkEnd w:id="20679"/>
                <w:bookmarkEnd w:id="20680"/>
                <w:bookmarkEnd w:id="20681"/>
                <w:bookmarkEnd w:id="20682"/>
                <w:bookmarkEnd w:id="20683"/>
                <w:bookmarkEnd w:id="20684"/>
                <w:bookmarkEnd w:id="20685"/>
                <w:bookmarkEnd w:id="20686"/>
                <w:bookmarkEnd w:id="20687"/>
                <w:bookmarkEnd w:id="20688"/>
                <w:bookmarkEnd w:id="20689"/>
                <w:bookmarkEnd w:id="20690"/>
                <w:bookmarkEnd w:id="20691"/>
              </w:del>
            </w:moveFrom>
          </w:p>
        </w:tc>
        <w:bookmarkStart w:id="20692" w:name="_Toc92119884"/>
        <w:bookmarkStart w:id="20693" w:name="_Toc92120226"/>
        <w:bookmarkStart w:id="20694" w:name="_Toc92120567"/>
        <w:bookmarkStart w:id="20695" w:name="_Toc92120905"/>
        <w:bookmarkStart w:id="20696" w:name="_Toc92121246"/>
        <w:bookmarkStart w:id="20697" w:name="_Toc92121587"/>
        <w:bookmarkStart w:id="20698" w:name="_Toc92121933"/>
        <w:bookmarkStart w:id="20699" w:name="_Toc92187625"/>
        <w:bookmarkStart w:id="20700" w:name="_Toc92187968"/>
        <w:bookmarkStart w:id="20701" w:name="_Toc92191355"/>
        <w:bookmarkStart w:id="20702" w:name="_Toc92191822"/>
        <w:bookmarkStart w:id="20703" w:name="_Toc92192290"/>
        <w:bookmarkStart w:id="20704" w:name="_Toc92192675"/>
        <w:bookmarkStart w:id="20705" w:name="_Toc92193061"/>
        <w:bookmarkStart w:id="20706" w:name="_Toc92193422"/>
        <w:bookmarkStart w:id="20707" w:name="_Toc92193796"/>
        <w:bookmarkStart w:id="20708" w:name="_Toc92194142"/>
        <w:bookmarkStart w:id="20709" w:name="_Toc92194595"/>
        <w:bookmarkStart w:id="20710" w:name="_Toc92194963"/>
        <w:bookmarkStart w:id="20711" w:name="_Toc92195311"/>
        <w:bookmarkStart w:id="20712" w:name="_Toc92198222"/>
        <w:bookmarkStart w:id="20713" w:name="_Toc92200770"/>
        <w:bookmarkStart w:id="20714" w:name="_Toc92201700"/>
        <w:bookmarkStart w:id="20715" w:name="_Toc92208024"/>
        <w:bookmarkStart w:id="20716" w:name="_Toc92373850"/>
        <w:bookmarkStart w:id="20717" w:name="_Toc92375248"/>
        <w:bookmarkStart w:id="20718" w:name="_Toc92375891"/>
        <w:bookmarkStart w:id="20719" w:name="_Toc92813599"/>
        <w:bookmarkStart w:id="20720" w:name="_Toc92962821"/>
        <w:bookmarkStart w:id="20721" w:name="_Toc93130541"/>
        <w:bookmarkStart w:id="20722" w:name="_Toc94535497"/>
        <w:bookmarkStart w:id="20723" w:name="_Toc94628803"/>
        <w:bookmarkStart w:id="20724" w:name="_Toc95140073"/>
        <w:bookmarkStart w:id="20725" w:name="_Toc95231871"/>
        <w:bookmarkStart w:id="20726" w:name="_Toc97115169"/>
        <w:bookmarkStart w:id="20727" w:name="_Toc98086605"/>
        <w:bookmarkStart w:id="20728" w:name="_Toc98332841"/>
        <w:bookmarkStart w:id="20729" w:name="_Toc98333480"/>
        <w:bookmarkStart w:id="20730" w:name="_Toc98341806"/>
        <w:bookmarkStart w:id="20731" w:name="_Toc98345198"/>
        <w:bookmarkStart w:id="20732" w:name="_Toc98345725"/>
        <w:bookmarkStart w:id="20733" w:name="_Toc98346249"/>
        <w:bookmarkStart w:id="20734" w:name="_Toc98346807"/>
        <w:bookmarkStart w:id="20735" w:name="_Toc98347247"/>
        <w:bookmarkStart w:id="20736" w:name="_Toc98347687"/>
        <w:bookmarkStart w:id="20737" w:name="_Toc99536972"/>
        <w:bookmarkStart w:id="20738" w:name="_Toc99719098"/>
        <w:bookmarkStart w:id="20739" w:name="_Toc99969755"/>
        <w:bookmarkEnd w:id="20692"/>
        <w:bookmarkEnd w:id="20693"/>
        <w:bookmarkEnd w:id="20694"/>
        <w:bookmarkEnd w:id="20695"/>
        <w:bookmarkEnd w:id="20696"/>
        <w:bookmarkEnd w:id="20697"/>
        <w:bookmarkEnd w:id="20698"/>
        <w:bookmarkEnd w:id="20699"/>
        <w:bookmarkEnd w:id="20700"/>
        <w:bookmarkEnd w:id="20701"/>
        <w:bookmarkEnd w:id="20702"/>
        <w:bookmarkEnd w:id="20703"/>
        <w:bookmarkEnd w:id="20704"/>
        <w:bookmarkEnd w:id="20705"/>
        <w:bookmarkEnd w:id="20706"/>
        <w:bookmarkEnd w:id="20707"/>
        <w:bookmarkEnd w:id="20708"/>
        <w:bookmarkEnd w:id="20709"/>
        <w:bookmarkEnd w:id="20710"/>
        <w:bookmarkEnd w:id="20711"/>
        <w:bookmarkEnd w:id="20712"/>
        <w:bookmarkEnd w:id="20713"/>
        <w:bookmarkEnd w:id="20714"/>
        <w:bookmarkEnd w:id="20715"/>
        <w:bookmarkEnd w:id="20716"/>
        <w:bookmarkEnd w:id="20717"/>
        <w:bookmarkEnd w:id="20718"/>
        <w:bookmarkEnd w:id="20719"/>
        <w:bookmarkEnd w:id="20720"/>
        <w:bookmarkEnd w:id="20721"/>
        <w:bookmarkEnd w:id="20722"/>
        <w:bookmarkEnd w:id="20723"/>
        <w:bookmarkEnd w:id="20724"/>
        <w:bookmarkEnd w:id="20725"/>
        <w:bookmarkEnd w:id="20726"/>
        <w:bookmarkEnd w:id="20727"/>
        <w:bookmarkEnd w:id="20728"/>
        <w:bookmarkEnd w:id="20729"/>
        <w:bookmarkEnd w:id="20730"/>
        <w:bookmarkEnd w:id="20731"/>
        <w:bookmarkEnd w:id="20732"/>
        <w:bookmarkEnd w:id="20733"/>
        <w:bookmarkEnd w:id="20734"/>
        <w:bookmarkEnd w:id="20735"/>
        <w:bookmarkEnd w:id="20736"/>
        <w:bookmarkEnd w:id="20737"/>
        <w:bookmarkEnd w:id="20738"/>
        <w:bookmarkEnd w:id="20739"/>
      </w:tr>
      <w:tr w:rsidR="00FF153E" w:rsidRPr="00FF6A71" w:rsidDel="002929E3" w14:paraId="20B531E7" w14:textId="0FC5206E" w:rsidTr="00711218">
        <w:trPr>
          <w:del w:id="20740" w:author="pete jones" w:date="2022-01-04T16:54:00Z"/>
        </w:trPr>
        <w:tc>
          <w:tcPr>
            <w:tcW w:w="1573" w:type="dxa"/>
            <w:vMerge/>
          </w:tcPr>
          <w:p w14:paraId="2E870404" w14:textId="2D053F26" w:rsidR="00FF153E" w:rsidRPr="00FF6A71" w:rsidDel="002929E3" w:rsidRDefault="00FF153E" w:rsidP="00711218">
            <w:pPr>
              <w:rPr>
                <w:del w:id="20741" w:author="pete jones" w:date="2022-01-04T16:54:00Z"/>
                <w:moveFrom w:id="20742" w:author="pete jones" w:date="2022-01-03T12:19:00Z"/>
              </w:rPr>
            </w:pPr>
          </w:p>
        </w:tc>
        <w:tc>
          <w:tcPr>
            <w:tcW w:w="7205" w:type="dxa"/>
          </w:tcPr>
          <w:p w14:paraId="0CB1EBF1" w14:textId="66EF921C" w:rsidR="00FF153E" w:rsidRPr="00FF6A71" w:rsidDel="002929E3" w:rsidRDefault="00FF153E" w:rsidP="00711218">
            <w:pPr>
              <w:rPr>
                <w:del w:id="20743" w:author="pete jones" w:date="2022-01-04T16:54:00Z"/>
                <w:moveFrom w:id="20744" w:author="pete jones" w:date="2022-01-03T12:19:00Z"/>
              </w:rPr>
            </w:pPr>
            <w:moveFrom w:id="20745" w:author="pete jones" w:date="2022-01-03T12:19:00Z">
              <w:del w:id="20746" w:author="pete jones" w:date="2022-01-04T16:54:00Z">
                <w:r w:rsidRPr="00FF6A71" w:rsidDel="002929E3">
                  <w:delText>Changing or modifying colour of items – cursory obfuscation</w:delText>
                </w:r>
                <w:bookmarkStart w:id="20747" w:name="_Toc92119885"/>
                <w:bookmarkStart w:id="20748" w:name="_Toc92120227"/>
                <w:bookmarkStart w:id="20749" w:name="_Toc92120568"/>
                <w:bookmarkStart w:id="20750" w:name="_Toc92120906"/>
                <w:bookmarkStart w:id="20751" w:name="_Toc92121247"/>
                <w:bookmarkStart w:id="20752" w:name="_Toc92121588"/>
                <w:bookmarkStart w:id="20753" w:name="_Toc92121934"/>
                <w:bookmarkStart w:id="20754" w:name="_Toc92187626"/>
                <w:bookmarkStart w:id="20755" w:name="_Toc92187969"/>
                <w:bookmarkStart w:id="20756" w:name="_Toc92191356"/>
                <w:bookmarkStart w:id="20757" w:name="_Toc92191823"/>
                <w:bookmarkStart w:id="20758" w:name="_Toc92192291"/>
                <w:bookmarkStart w:id="20759" w:name="_Toc92192676"/>
                <w:bookmarkStart w:id="20760" w:name="_Toc92193062"/>
                <w:bookmarkStart w:id="20761" w:name="_Toc92193423"/>
                <w:bookmarkStart w:id="20762" w:name="_Toc92193797"/>
                <w:bookmarkStart w:id="20763" w:name="_Toc92194143"/>
                <w:bookmarkStart w:id="20764" w:name="_Toc92194596"/>
                <w:bookmarkStart w:id="20765" w:name="_Toc92194964"/>
                <w:bookmarkStart w:id="20766" w:name="_Toc92195312"/>
                <w:bookmarkStart w:id="20767" w:name="_Toc92198223"/>
                <w:bookmarkStart w:id="20768" w:name="_Toc92200771"/>
                <w:bookmarkStart w:id="20769" w:name="_Toc92201701"/>
                <w:bookmarkStart w:id="20770" w:name="_Toc92208025"/>
                <w:bookmarkStart w:id="20771" w:name="_Toc92373851"/>
                <w:bookmarkStart w:id="20772" w:name="_Toc92375249"/>
                <w:bookmarkStart w:id="20773" w:name="_Toc92375892"/>
                <w:bookmarkStart w:id="20774" w:name="_Toc92813600"/>
                <w:bookmarkStart w:id="20775" w:name="_Toc92962822"/>
                <w:bookmarkStart w:id="20776" w:name="_Toc93130542"/>
                <w:bookmarkStart w:id="20777" w:name="_Toc94535498"/>
                <w:bookmarkStart w:id="20778" w:name="_Toc94628804"/>
                <w:bookmarkStart w:id="20779" w:name="_Toc95140074"/>
                <w:bookmarkStart w:id="20780" w:name="_Toc95231872"/>
                <w:bookmarkStart w:id="20781" w:name="_Toc97115170"/>
                <w:bookmarkStart w:id="20782" w:name="_Toc98086606"/>
                <w:bookmarkStart w:id="20783" w:name="_Toc98332842"/>
                <w:bookmarkStart w:id="20784" w:name="_Toc98333481"/>
                <w:bookmarkStart w:id="20785" w:name="_Toc98341807"/>
                <w:bookmarkStart w:id="20786" w:name="_Toc98345199"/>
                <w:bookmarkStart w:id="20787" w:name="_Toc98345726"/>
                <w:bookmarkStart w:id="20788" w:name="_Toc98346250"/>
                <w:bookmarkStart w:id="20789" w:name="_Toc98346808"/>
                <w:bookmarkStart w:id="20790" w:name="_Toc98347248"/>
                <w:bookmarkStart w:id="20791" w:name="_Toc98347688"/>
                <w:bookmarkStart w:id="20792" w:name="_Toc99536973"/>
                <w:bookmarkStart w:id="20793" w:name="_Toc99719099"/>
                <w:bookmarkStart w:id="20794" w:name="_Toc99969756"/>
                <w:bookmarkEnd w:id="20747"/>
                <w:bookmarkEnd w:id="20748"/>
                <w:bookmarkEnd w:id="20749"/>
                <w:bookmarkEnd w:id="20750"/>
                <w:bookmarkEnd w:id="20751"/>
                <w:bookmarkEnd w:id="20752"/>
                <w:bookmarkEnd w:id="20753"/>
                <w:bookmarkEnd w:id="20754"/>
                <w:bookmarkEnd w:id="20755"/>
                <w:bookmarkEnd w:id="20756"/>
                <w:bookmarkEnd w:id="20757"/>
                <w:bookmarkEnd w:id="20758"/>
                <w:bookmarkEnd w:id="20759"/>
                <w:bookmarkEnd w:id="20760"/>
                <w:bookmarkEnd w:id="20761"/>
                <w:bookmarkEnd w:id="20762"/>
                <w:bookmarkEnd w:id="20763"/>
                <w:bookmarkEnd w:id="20764"/>
                <w:bookmarkEnd w:id="20765"/>
                <w:bookmarkEnd w:id="20766"/>
                <w:bookmarkEnd w:id="20767"/>
                <w:bookmarkEnd w:id="20768"/>
                <w:bookmarkEnd w:id="20769"/>
                <w:bookmarkEnd w:id="20770"/>
                <w:bookmarkEnd w:id="20771"/>
                <w:bookmarkEnd w:id="20772"/>
                <w:bookmarkEnd w:id="20773"/>
                <w:bookmarkEnd w:id="20774"/>
                <w:bookmarkEnd w:id="20775"/>
                <w:bookmarkEnd w:id="20776"/>
                <w:bookmarkEnd w:id="20777"/>
                <w:bookmarkEnd w:id="20778"/>
                <w:bookmarkEnd w:id="20779"/>
                <w:bookmarkEnd w:id="20780"/>
                <w:bookmarkEnd w:id="20781"/>
                <w:bookmarkEnd w:id="20782"/>
                <w:bookmarkEnd w:id="20783"/>
                <w:bookmarkEnd w:id="20784"/>
                <w:bookmarkEnd w:id="20785"/>
                <w:bookmarkEnd w:id="20786"/>
                <w:bookmarkEnd w:id="20787"/>
                <w:bookmarkEnd w:id="20788"/>
                <w:bookmarkEnd w:id="20789"/>
                <w:bookmarkEnd w:id="20790"/>
                <w:bookmarkEnd w:id="20791"/>
                <w:bookmarkEnd w:id="20792"/>
                <w:bookmarkEnd w:id="20793"/>
                <w:bookmarkEnd w:id="20794"/>
              </w:del>
            </w:moveFrom>
          </w:p>
        </w:tc>
        <w:bookmarkStart w:id="20795" w:name="_Toc92119886"/>
        <w:bookmarkStart w:id="20796" w:name="_Toc92120228"/>
        <w:bookmarkStart w:id="20797" w:name="_Toc92120569"/>
        <w:bookmarkStart w:id="20798" w:name="_Toc92120907"/>
        <w:bookmarkStart w:id="20799" w:name="_Toc92121248"/>
        <w:bookmarkStart w:id="20800" w:name="_Toc92121589"/>
        <w:bookmarkStart w:id="20801" w:name="_Toc92121935"/>
        <w:bookmarkStart w:id="20802" w:name="_Toc92187627"/>
        <w:bookmarkStart w:id="20803" w:name="_Toc92187970"/>
        <w:bookmarkStart w:id="20804" w:name="_Toc92191357"/>
        <w:bookmarkStart w:id="20805" w:name="_Toc92191824"/>
        <w:bookmarkStart w:id="20806" w:name="_Toc92192292"/>
        <w:bookmarkStart w:id="20807" w:name="_Toc92192677"/>
        <w:bookmarkStart w:id="20808" w:name="_Toc92193063"/>
        <w:bookmarkStart w:id="20809" w:name="_Toc92193424"/>
        <w:bookmarkStart w:id="20810" w:name="_Toc92193798"/>
        <w:bookmarkStart w:id="20811" w:name="_Toc92194144"/>
        <w:bookmarkStart w:id="20812" w:name="_Toc92194597"/>
        <w:bookmarkStart w:id="20813" w:name="_Toc92194965"/>
        <w:bookmarkStart w:id="20814" w:name="_Toc92195313"/>
        <w:bookmarkStart w:id="20815" w:name="_Toc92198224"/>
        <w:bookmarkStart w:id="20816" w:name="_Toc92200772"/>
        <w:bookmarkStart w:id="20817" w:name="_Toc92201702"/>
        <w:bookmarkStart w:id="20818" w:name="_Toc92208026"/>
        <w:bookmarkStart w:id="20819" w:name="_Toc92373852"/>
        <w:bookmarkStart w:id="20820" w:name="_Toc92375250"/>
        <w:bookmarkStart w:id="20821" w:name="_Toc92375893"/>
        <w:bookmarkStart w:id="20822" w:name="_Toc92813601"/>
        <w:bookmarkStart w:id="20823" w:name="_Toc92962823"/>
        <w:bookmarkStart w:id="20824" w:name="_Toc93130543"/>
        <w:bookmarkStart w:id="20825" w:name="_Toc94535499"/>
        <w:bookmarkStart w:id="20826" w:name="_Toc94628805"/>
        <w:bookmarkStart w:id="20827" w:name="_Toc95140075"/>
        <w:bookmarkStart w:id="20828" w:name="_Toc95231873"/>
        <w:bookmarkStart w:id="20829" w:name="_Toc97115171"/>
        <w:bookmarkStart w:id="20830" w:name="_Toc98086607"/>
        <w:bookmarkStart w:id="20831" w:name="_Toc98332843"/>
        <w:bookmarkStart w:id="20832" w:name="_Toc98333482"/>
        <w:bookmarkStart w:id="20833" w:name="_Toc98341808"/>
        <w:bookmarkStart w:id="20834" w:name="_Toc98345200"/>
        <w:bookmarkStart w:id="20835" w:name="_Toc98345727"/>
        <w:bookmarkStart w:id="20836" w:name="_Toc98346251"/>
        <w:bookmarkStart w:id="20837" w:name="_Toc98346809"/>
        <w:bookmarkStart w:id="20838" w:name="_Toc98347249"/>
        <w:bookmarkStart w:id="20839" w:name="_Toc98347689"/>
        <w:bookmarkStart w:id="20840" w:name="_Toc99536974"/>
        <w:bookmarkStart w:id="20841" w:name="_Toc99719100"/>
        <w:bookmarkStart w:id="20842" w:name="_Toc99969757"/>
        <w:bookmarkEnd w:id="20795"/>
        <w:bookmarkEnd w:id="20796"/>
        <w:bookmarkEnd w:id="20797"/>
        <w:bookmarkEnd w:id="20798"/>
        <w:bookmarkEnd w:id="20799"/>
        <w:bookmarkEnd w:id="20800"/>
        <w:bookmarkEnd w:id="20801"/>
        <w:bookmarkEnd w:id="20802"/>
        <w:bookmarkEnd w:id="20803"/>
        <w:bookmarkEnd w:id="20804"/>
        <w:bookmarkEnd w:id="20805"/>
        <w:bookmarkEnd w:id="20806"/>
        <w:bookmarkEnd w:id="20807"/>
        <w:bookmarkEnd w:id="20808"/>
        <w:bookmarkEnd w:id="20809"/>
        <w:bookmarkEnd w:id="20810"/>
        <w:bookmarkEnd w:id="20811"/>
        <w:bookmarkEnd w:id="20812"/>
        <w:bookmarkEnd w:id="20813"/>
        <w:bookmarkEnd w:id="20814"/>
        <w:bookmarkEnd w:id="20815"/>
        <w:bookmarkEnd w:id="20816"/>
        <w:bookmarkEnd w:id="20817"/>
        <w:bookmarkEnd w:id="20818"/>
        <w:bookmarkEnd w:id="20819"/>
        <w:bookmarkEnd w:id="20820"/>
        <w:bookmarkEnd w:id="20821"/>
        <w:bookmarkEnd w:id="20822"/>
        <w:bookmarkEnd w:id="20823"/>
        <w:bookmarkEnd w:id="20824"/>
        <w:bookmarkEnd w:id="20825"/>
        <w:bookmarkEnd w:id="20826"/>
        <w:bookmarkEnd w:id="20827"/>
        <w:bookmarkEnd w:id="20828"/>
        <w:bookmarkEnd w:id="20829"/>
        <w:bookmarkEnd w:id="20830"/>
        <w:bookmarkEnd w:id="20831"/>
        <w:bookmarkEnd w:id="20832"/>
        <w:bookmarkEnd w:id="20833"/>
        <w:bookmarkEnd w:id="20834"/>
        <w:bookmarkEnd w:id="20835"/>
        <w:bookmarkEnd w:id="20836"/>
        <w:bookmarkEnd w:id="20837"/>
        <w:bookmarkEnd w:id="20838"/>
        <w:bookmarkEnd w:id="20839"/>
        <w:bookmarkEnd w:id="20840"/>
        <w:bookmarkEnd w:id="20841"/>
        <w:bookmarkEnd w:id="20842"/>
      </w:tr>
      <w:tr w:rsidR="00FF153E" w:rsidRPr="00FF6A71" w:rsidDel="002929E3" w14:paraId="437578CE" w14:textId="6F4B6C6F" w:rsidTr="00711218">
        <w:trPr>
          <w:del w:id="20843" w:author="pete jones" w:date="2022-01-04T16:54:00Z"/>
        </w:trPr>
        <w:tc>
          <w:tcPr>
            <w:tcW w:w="1573" w:type="dxa"/>
            <w:vMerge/>
          </w:tcPr>
          <w:p w14:paraId="62482AFB" w14:textId="1879D0CA" w:rsidR="00FF153E" w:rsidRPr="00FF6A71" w:rsidDel="002929E3" w:rsidRDefault="00FF153E" w:rsidP="00711218">
            <w:pPr>
              <w:rPr>
                <w:del w:id="20844" w:author="pete jones" w:date="2022-01-04T16:54:00Z"/>
                <w:moveFrom w:id="20845" w:author="pete jones" w:date="2022-01-03T12:19:00Z"/>
              </w:rPr>
            </w:pPr>
          </w:p>
        </w:tc>
        <w:tc>
          <w:tcPr>
            <w:tcW w:w="7205" w:type="dxa"/>
          </w:tcPr>
          <w:p w14:paraId="05A5C4A4" w14:textId="31218DD8" w:rsidR="00FF153E" w:rsidRPr="00FF6A71" w:rsidDel="002929E3" w:rsidRDefault="00FF153E" w:rsidP="00711218">
            <w:pPr>
              <w:rPr>
                <w:del w:id="20846" w:author="pete jones" w:date="2022-01-04T16:54:00Z"/>
                <w:moveFrom w:id="20847" w:author="pete jones" w:date="2022-01-03T12:19:00Z"/>
              </w:rPr>
            </w:pPr>
            <w:moveFrom w:id="20848" w:author="pete jones" w:date="2022-01-03T12:19:00Z">
              <w:del w:id="20849" w:author="pete jones" w:date="2022-01-04T16:54:00Z">
                <w:r w:rsidRPr="00FF6A71" w:rsidDel="002929E3">
                  <w:delText>Changing the name of features</w:delText>
                </w:r>
                <w:bookmarkStart w:id="20850" w:name="_Toc92119887"/>
                <w:bookmarkStart w:id="20851" w:name="_Toc92120229"/>
                <w:bookmarkStart w:id="20852" w:name="_Toc92120570"/>
                <w:bookmarkStart w:id="20853" w:name="_Toc92120908"/>
                <w:bookmarkStart w:id="20854" w:name="_Toc92121249"/>
                <w:bookmarkStart w:id="20855" w:name="_Toc92121590"/>
                <w:bookmarkStart w:id="20856" w:name="_Toc92121936"/>
                <w:bookmarkStart w:id="20857" w:name="_Toc92187628"/>
                <w:bookmarkStart w:id="20858" w:name="_Toc92187971"/>
                <w:bookmarkStart w:id="20859" w:name="_Toc92191358"/>
                <w:bookmarkStart w:id="20860" w:name="_Toc92191825"/>
                <w:bookmarkStart w:id="20861" w:name="_Toc92192293"/>
                <w:bookmarkStart w:id="20862" w:name="_Toc92192678"/>
                <w:bookmarkStart w:id="20863" w:name="_Toc92193064"/>
                <w:bookmarkStart w:id="20864" w:name="_Toc92193425"/>
                <w:bookmarkStart w:id="20865" w:name="_Toc92193799"/>
                <w:bookmarkStart w:id="20866" w:name="_Toc92194145"/>
                <w:bookmarkStart w:id="20867" w:name="_Toc92194598"/>
                <w:bookmarkStart w:id="20868" w:name="_Toc92194966"/>
                <w:bookmarkStart w:id="20869" w:name="_Toc92195314"/>
                <w:bookmarkStart w:id="20870" w:name="_Toc92198225"/>
                <w:bookmarkStart w:id="20871" w:name="_Toc92200773"/>
                <w:bookmarkStart w:id="20872" w:name="_Toc92201703"/>
                <w:bookmarkStart w:id="20873" w:name="_Toc92208027"/>
                <w:bookmarkStart w:id="20874" w:name="_Toc92373853"/>
                <w:bookmarkStart w:id="20875" w:name="_Toc92375251"/>
                <w:bookmarkStart w:id="20876" w:name="_Toc92375894"/>
                <w:bookmarkStart w:id="20877" w:name="_Toc92813602"/>
                <w:bookmarkStart w:id="20878" w:name="_Toc92962824"/>
                <w:bookmarkStart w:id="20879" w:name="_Toc93130544"/>
                <w:bookmarkStart w:id="20880" w:name="_Toc94535500"/>
                <w:bookmarkStart w:id="20881" w:name="_Toc94628806"/>
                <w:bookmarkStart w:id="20882" w:name="_Toc95140076"/>
                <w:bookmarkStart w:id="20883" w:name="_Toc95231874"/>
                <w:bookmarkStart w:id="20884" w:name="_Toc97115172"/>
                <w:bookmarkStart w:id="20885" w:name="_Toc98086608"/>
                <w:bookmarkStart w:id="20886" w:name="_Toc98332844"/>
                <w:bookmarkStart w:id="20887" w:name="_Toc98333483"/>
                <w:bookmarkStart w:id="20888" w:name="_Toc98341809"/>
                <w:bookmarkStart w:id="20889" w:name="_Toc98345201"/>
                <w:bookmarkStart w:id="20890" w:name="_Toc98345728"/>
                <w:bookmarkStart w:id="20891" w:name="_Toc98346252"/>
                <w:bookmarkStart w:id="20892" w:name="_Toc98346810"/>
                <w:bookmarkStart w:id="20893" w:name="_Toc98347250"/>
                <w:bookmarkStart w:id="20894" w:name="_Toc98347690"/>
                <w:bookmarkStart w:id="20895" w:name="_Toc99536975"/>
                <w:bookmarkStart w:id="20896" w:name="_Toc99719101"/>
                <w:bookmarkStart w:id="20897" w:name="_Toc99969758"/>
                <w:bookmarkEnd w:id="20850"/>
                <w:bookmarkEnd w:id="20851"/>
                <w:bookmarkEnd w:id="20852"/>
                <w:bookmarkEnd w:id="20853"/>
                <w:bookmarkEnd w:id="20854"/>
                <w:bookmarkEnd w:id="20855"/>
                <w:bookmarkEnd w:id="20856"/>
                <w:bookmarkEnd w:id="20857"/>
                <w:bookmarkEnd w:id="20858"/>
                <w:bookmarkEnd w:id="20859"/>
                <w:bookmarkEnd w:id="20860"/>
                <w:bookmarkEnd w:id="20861"/>
                <w:bookmarkEnd w:id="20862"/>
                <w:bookmarkEnd w:id="20863"/>
                <w:bookmarkEnd w:id="20864"/>
                <w:bookmarkEnd w:id="20865"/>
                <w:bookmarkEnd w:id="20866"/>
                <w:bookmarkEnd w:id="20867"/>
                <w:bookmarkEnd w:id="20868"/>
                <w:bookmarkEnd w:id="20869"/>
                <w:bookmarkEnd w:id="20870"/>
                <w:bookmarkEnd w:id="20871"/>
                <w:bookmarkEnd w:id="20872"/>
                <w:bookmarkEnd w:id="20873"/>
                <w:bookmarkEnd w:id="20874"/>
                <w:bookmarkEnd w:id="20875"/>
                <w:bookmarkEnd w:id="20876"/>
                <w:bookmarkEnd w:id="20877"/>
                <w:bookmarkEnd w:id="20878"/>
                <w:bookmarkEnd w:id="20879"/>
                <w:bookmarkEnd w:id="20880"/>
                <w:bookmarkEnd w:id="20881"/>
                <w:bookmarkEnd w:id="20882"/>
                <w:bookmarkEnd w:id="20883"/>
                <w:bookmarkEnd w:id="20884"/>
                <w:bookmarkEnd w:id="20885"/>
                <w:bookmarkEnd w:id="20886"/>
                <w:bookmarkEnd w:id="20887"/>
                <w:bookmarkEnd w:id="20888"/>
                <w:bookmarkEnd w:id="20889"/>
                <w:bookmarkEnd w:id="20890"/>
                <w:bookmarkEnd w:id="20891"/>
                <w:bookmarkEnd w:id="20892"/>
                <w:bookmarkEnd w:id="20893"/>
                <w:bookmarkEnd w:id="20894"/>
                <w:bookmarkEnd w:id="20895"/>
                <w:bookmarkEnd w:id="20896"/>
                <w:bookmarkEnd w:id="20897"/>
              </w:del>
            </w:moveFrom>
          </w:p>
        </w:tc>
        <w:bookmarkStart w:id="20898" w:name="_Toc92119888"/>
        <w:bookmarkStart w:id="20899" w:name="_Toc92120230"/>
        <w:bookmarkStart w:id="20900" w:name="_Toc92120571"/>
        <w:bookmarkStart w:id="20901" w:name="_Toc92120909"/>
        <w:bookmarkStart w:id="20902" w:name="_Toc92121250"/>
        <w:bookmarkStart w:id="20903" w:name="_Toc92121591"/>
        <w:bookmarkStart w:id="20904" w:name="_Toc92121937"/>
        <w:bookmarkStart w:id="20905" w:name="_Toc92187629"/>
        <w:bookmarkStart w:id="20906" w:name="_Toc92187972"/>
        <w:bookmarkStart w:id="20907" w:name="_Toc92191359"/>
        <w:bookmarkStart w:id="20908" w:name="_Toc92191826"/>
        <w:bookmarkStart w:id="20909" w:name="_Toc92192294"/>
        <w:bookmarkStart w:id="20910" w:name="_Toc92192679"/>
        <w:bookmarkStart w:id="20911" w:name="_Toc92193065"/>
        <w:bookmarkStart w:id="20912" w:name="_Toc92193426"/>
        <w:bookmarkStart w:id="20913" w:name="_Toc92193800"/>
        <w:bookmarkStart w:id="20914" w:name="_Toc92194146"/>
        <w:bookmarkStart w:id="20915" w:name="_Toc92194599"/>
        <w:bookmarkStart w:id="20916" w:name="_Toc92194967"/>
        <w:bookmarkStart w:id="20917" w:name="_Toc92195315"/>
        <w:bookmarkStart w:id="20918" w:name="_Toc92198226"/>
        <w:bookmarkStart w:id="20919" w:name="_Toc92200774"/>
        <w:bookmarkStart w:id="20920" w:name="_Toc92201704"/>
        <w:bookmarkStart w:id="20921" w:name="_Toc92208028"/>
        <w:bookmarkStart w:id="20922" w:name="_Toc92373854"/>
        <w:bookmarkStart w:id="20923" w:name="_Toc92375252"/>
        <w:bookmarkStart w:id="20924" w:name="_Toc92375895"/>
        <w:bookmarkStart w:id="20925" w:name="_Toc92813603"/>
        <w:bookmarkStart w:id="20926" w:name="_Toc92962825"/>
        <w:bookmarkStart w:id="20927" w:name="_Toc93130545"/>
        <w:bookmarkStart w:id="20928" w:name="_Toc94535501"/>
        <w:bookmarkStart w:id="20929" w:name="_Toc94628807"/>
        <w:bookmarkStart w:id="20930" w:name="_Toc95140077"/>
        <w:bookmarkStart w:id="20931" w:name="_Toc95231875"/>
        <w:bookmarkStart w:id="20932" w:name="_Toc97115173"/>
        <w:bookmarkStart w:id="20933" w:name="_Toc98086609"/>
        <w:bookmarkStart w:id="20934" w:name="_Toc98332845"/>
        <w:bookmarkStart w:id="20935" w:name="_Toc98333484"/>
        <w:bookmarkStart w:id="20936" w:name="_Toc98341810"/>
        <w:bookmarkStart w:id="20937" w:name="_Toc98345202"/>
        <w:bookmarkStart w:id="20938" w:name="_Toc98345729"/>
        <w:bookmarkStart w:id="20939" w:name="_Toc98346253"/>
        <w:bookmarkStart w:id="20940" w:name="_Toc98346811"/>
        <w:bookmarkStart w:id="20941" w:name="_Toc98347251"/>
        <w:bookmarkStart w:id="20942" w:name="_Toc98347691"/>
        <w:bookmarkStart w:id="20943" w:name="_Toc99536976"/>
        <w:bookmarkStart w:id="20944" w:name="_Toc99719102"/>
        <w:bookmarkStart w:id="20945" w:name="_Toc99969759"/>
        <w:bookmarkEnd w:id="20898"/>
        <w:bookmarkEnd w:id="20899"/>
        <w:bookmarkEnd w:id="20900"/>
        <w:bookmarkEnd w:id="20901"/>
        <w:bookmarkEnd w:id="20902"/>
        <w:bookmarkEnd w:id="20903"/>
        <w:bookmarkEnd w:id="20904"/>
        <w:bookmarkEnd w:id="20905"/>
        <w:bookmarkEnd w:id="20906"/>
        <w:bookmarkEnd w:id="20907"/>
        <w:bookmarkEnd w:id="20908"/>
        <w:bookmarkEnd w:id="20909"/>
        <w:bookmarkEnd w:id="20910"/>
        <w:bookmarkEnd w:id="20911"/>
        <w:bookmarkEnd w:id="20912"/>
        <w:bookmarkEnd w:id="20913"/>
        <w:bookmarkEnd w:id="20914"/>
        <w:bookmarkEnd w:id="20915"/>
        <w:bookmarkEnd w:id="20916"/>
        <w:bookmarkEnd w:id="20917"/>
        <w:bookmarkEnd w:id="20918"/>
        <w:bookmarkEnd w:id="20919"/>
        <w:bookmarkEnd w:id="20920"/>
        <w:bookmarkEnd w:id="20921"/>
        <w:bookmarkEnd w:id="20922"/>
        <w:bookmarkEnd w:id="20923"/>
        <w:bookmarkEnd w:id="20924"/>
        <w:bookmarkEnd w:id="20925"/>
        <w:bookmarkEnd w:id="20926"/>
        <w:bookmarkEnd w:id="20927"/>
        <w:bookmarkEnd w:id="20928"/>
        <w:bookmarkEnd w:id="20929"/>
        <w:bookmarkEnd w:id="20930"/>
        <w:bookmarkEnd w:id="20931"/>
        <w:bookmarkEnd w:id="20932"/>
        <w:bookmarkEnd w:id="20933"/>
        <w:bookmarkEnd w:id="20934"/>
        <w:bookmarkEnd w:id="20935"/>
        <w:bookmarkEnd w:id="20936"/>
        <w:bookmarkEnd w:id="20937"/>
        <w:bookmarkEnd w:id="20938"/>
        <w:bookmarkEnd w:id="20939"/>
        <w:bookmarkEnd w:id="20940"/>
        <w:bookmarkEnd w:id="20941"/>
        <w:bookmarkEnd w:id="20942"/>
        <w:bookmarkEnd w:id="20943"/>
        <w:bookmarkEnd w:id="20944"/>
        <w:bookmarkEnd w:id="20945"/>
      </w:tr>
      <w:tr w:rsidR="00FF153E" w:rsidRPr="00FF6A71" w:rsidDel="002929E3" w14:paraId="21342CCB" w14:textId="0171326E" w:rsidTr="00711218">
        <w:trPr>
          <w:del w:id="20946" w:author="pete jones" w:date="2022-01-04T16:54:00Z"/>
        </w:trPr>
        <w:tc>
          <w:tcPr>
            <w:tcW w:w="1573" w:type="dxa"/>
            <w:vMerge/>
          </w:tcPr>
          <w:p w14:paraId="0CA85DA4" w14:textId="3B8BDDC7" w:rsidR="00FF153E" w:rsidRPr="00FF6A71" w:rsidDel="002929E3" w:rsidRDefault="00FF153E" w:rsidP="00711218">
            <w:pPr>
              <w:rPr>
                <w:del w:id="20947" w:author="pete jones" w:date="2022-01-04T16:54:00Z"/>
                <w:moveFrom w:id="20948" w:author="pete jones" w:date="2022-01-03T12:19:00Z"/>
              </w:rPr>
            </w:pPr>
          </w:p>
        </w:tc>
        <w:tc>
          <w:tcPr>
            <w:tcW w:w="7205" w:type="dxa"/>
          </w:tcPr>
          <w:p w14:paraId="321D1826" w14:textId="50525419" w:rsidR="00FF153E" w:rsidRPr="00FF6A71" w:rsidDel="002929E3" w:rsidRDefault="00FF153E" w:rsidP="00711218">
            <w:pPr>
              <w:rPr>
                <w:del w:id="20949" w:author="pete jones" w:date="2022-01-04T16:54:00Z"/>
                <w:moveFrom w:id="20950" w:author="pete jones" w:date="2022-01-03T12:19:00Z"/>
              </w:rPr>
            </w:pPr>
            <w:moveFrom w:id="20951" w:author="pete jones" w:date="2022-01-03T12:19:00Z">
              <w:del w:id="20952" w:author="pete jones" w:date="2022-01-04T16:54:00Z">
                <w:r w:rsidRPr="00FF6A71" w:rsidDel="002929E3">
                  <w:delText>Changing the order of features – more complex exercise but may provide a stronger obfuscation.</w:delText>
                </w:r>
                <w:bookmarkStart w:id="20953" w:name="_Toc92119889"/>
                <w:bookmarkStart w:id="20954" w:name="_Toc92120231"/>
                <w:bookmarkStart w:id="20955" w:name="_Toc92120572"/>
                <w:bookmarkStart w:id="20956" w:name="_Toc92120910"/>
                <w:bookmarkStart w:id="20957" w:name="_Toc92121251"/>
                <w:bookmarkStart w:id="20958" w:name="_Toc92121592"/>
                <w:bookmarkStart w:id="20959" w:name="_Toc92121938"/>
                <w:bookmarkStart w:id="20960" w:name="_Toc92187630"/>
                <w:bookmarkStart w:id="20961" w:name="_Toc92187973"/>
                <w:bookmarkStart w:id="20962" w:name="_Toc92191360"/>
                <w:bookmarkStart w:id="20963" w:name="_Toc92191827"/>
                <w:bookmarkStart w:id="20964" w:name="_Toc92192295"/>
                <w:bookmarkStart w:id="20965" w:name="_Toc92192680"/>
                <w:bookmarkStart w:id="20966" w:name="_Toc92193066"/>
                <w:bookmarkStart w:id="20967" w:name="_Toc92193427"/>
                <w:bookmarkStart w:id="20968" w:name="_Toc92193801"/>
                <w:bookmarkStart w:id="20969" w:name="_Toc92194147"/>
                <w:bookmarkStart w:id="20970" w:name="_Toc92194600"/>
                <w:bookmarkStart w:id="20971" w:name="_Toc92194968"/>
                <w:bookmarkStart w:id="20972" w:name="_Toc92195316"/>
                <w:bookmarkStart w:id="20973" w:name="_Toc92198227"/>
                <w:bookmarkStart w:id="20974" w:name="_Toc92200775"/>
                <w:bookmarkStart w:id="20975" w:name="_Toc92201705"/>
                <w:bookmarkStart w:id="20976" w:name="_Toc92208029"/>
                <w:bookmarkStart w:id="20977" w:name="_Toc92373855"/>
                <w:bookmarkStart w:id="20978" w:name="_Toc92375253"/>
                <w:bookmarkStart w:id="20979" w:name="_Toc92375896"/>
                <w:bookmarkStart w:id="20980" w:name="_Toc92813604"/>
                <w:bookmarkStart w:id="20981" w:name="_Toc92962826"/>
                <w:bookmarkStart w:id="20982" w:name="_Toc93130546"/>
                <w:bookmarkStart w:id="20983" w:name="_Toc94535502"/>
                <w:bookmarkStart w:id="20984" w:name="_Toc94628808"/>
                <w:bookmarkStart w:id="20985" w:name="_Toc95140078"/>
                <w:bookmarkStart w:id="20986" w:name="_Toc95231876"/>
                <w:bookmarkStart w:id="20987" w:name="_Toc97115174"/>
                <w:bookmarkStart w:id="20988" w:name="_Toc98086610"/>
                <w:bookmarkStart w:id="20989" w:name="_Toc98332846"/>
                <w:bookmarkStart w:id="20990" w:name="_Toc98333485"/>
                <w:bookmarkStart w:id="20991" w:name="_Toc98341811"/>
                <w:bookmarkStart w:id="20992" w:name="_Toc98345203"/>
                <w:bookmarkStart w:id="20993" w:name="_Toc98345730"/>
                <w:bookmarkStart w:id="20994" w:name="_Toc98346254"/>
                <w:bookmarkStart w:id="20995" w:name="_Toc98346812"/>
                <w:bookmarkStart w:id="20996" w:name="_Toc98347252"/>
                <w:bookmarkStart w:id="20997" w:name="_Toc98347692"/>
                <w:bookmarkStart w:id="20998" w:name="_Toc99536977"/>
                <w:bookmarkStart w:id="20999" w:name="_Toc99719103"/>
                <w:bookmarkStart w:id="21000" w:name="_Toc99969760"/>
                <w:bookmarkEnd w:id="20953"/>
                <w:bookmarkEnd w:id="20954"/>
                <w:bookmarkEnd w:id="20955"/>
                <w:bookmarkEnd w:id="20956"/>
                <w:bookmarkEnd w:id="20957"/>
                <w:bookmarkEnd w:id="20958"/>
                <w:bookmarkEnd w:id="20959"/>
                <w:bookmarkEnd w:id="20960"/>
                <w:bookmarkEnd w:id="20961"/>
                <w:bookmarkEnd w:id="20962"/>
                <w:bookmarkEnd w:id="20963"/>
                <w:bookmarkEnd w:id="20964"/>
                <w:bookmarkEnd w:id="20965"/>
                <w:bookmarkEnd w:id="20966"/>
                <w:bookmarkEnd w:id="20967"/>
                <w:bookmarkEnd w:id="20968"/>
                <w:bookmarkEnd w:id="20969"/>
                <w:bookmarkEnd w:id="20970"/>
                <w:bookmarkEnd w:id="20971"/>
                <w:bookmarkEnd w:id="20972"/>
                <w:bookmarkEnd w:id="20973"/>
                <w:bookmarkEnd w:id="20974"/>
                <w:bookmarkEnd w:id="20975"/>
                <w:bookmarkEnd w:id="20976"/>
                <w:bookmarkEnd w:id="20977"/>
                <w:bookmarkEnd w:id="20978"/>
                <w:bookmarkEnd w:id="20979"/>
                <w:bookmarkEnd w:id="20980"/>
                <w:bookmarkEnd w:id="20981"/>
                <w:bookmarkEnd w:id="20982"/>
                <w:bookmarkEnd w:id="20983"/>
                <w:bookmarkEnd w:id="20984"/>
                <w:bookmarkEnd w:id="20985"/>
                <w:bookmarkEnd w:id="20986"/>
                <w:bookmarkEnd w:id="20987"/>
                <w:bookmarkEnd w:id="20988"/>
                <w:bookmarkEnd w:id="20989"/>
                <w:bookmarkEnd w:id="20990"/>
                <w:bookmarkEnd w:id="20991"/>
                <w:bookmarkEnd w:id="20992"/>
                <w:bookmarkEnd w:id="20993"/>
                <w:bookmarkEnd w:id="20994"/>
                <w:bookmarkEnd w:id="20995"/>
                <w:bookmarkEnd w:id="20996"/>
                <w:bookmarkEnd w:id="20997"/>
                <w:bookmarkEnd w:id="20998"/>
                <w:bookmarkEnd w:id="20999"/>
                <w:bookmarkEnd w:id="21000"/>
              </w:del>
            </w:moveFrom>
          </w:p>
        </w:tc>
        <w:bookmarkStart w:id="21001" w:name="_Toc92119890"/>
        <w:bookmarkStart w:id="21002" w:name="_Toc92120232"/>
        <w:bookmarkStart w:id="21003" w:name="_Toc92120573"/>
        <w:bookmarkStart w:id="21004" w:name="_Toc92120911"/>
        <w:bookmarkStart w:id="21005" w:name="_Toc92121252"/>
        <w:bookmarkStart w:id="21006" w:name="_Toc92121593"/>
        <w:bookmarkStart w:id="21007" w:name="_Toc92121939"/>
        <w:bookmarkStart w:id="21008" w:name="_Toc92187631"/>
        <w:bookmarkStart w:id="21009" w:name="_Toc92187974"/>
        <w:bookmarkStart w:id="21010" w:name="_Toc92191361"/>
        <w:bookmarkStart w:id="21011" w:name="_Toc92191828"/>
        <w:bookmarkStart w:id="21012" w:name="_Toc92192296"/>
        <w:bookmarkStart w:id="21013" w:name="_Toc92192681"/>
        <w:bookmarkStart w:id="21014" w:name="_Toc92193067"/>
        <w:bookmarkStart w:id="21015" w:name="_Toc92193428"/>
        <w:bookmarkStart w:id="21016" w:name="_Toc92193802"/>
        <w:bookmarkStart w:id="21017" w:name="_Toc92194148"/>
        <w:bookmarkStart w:id="21018" w:name="_Toc92194601"/>
        <w:bookmarkStart w:id="21019" w:name="_Toc92194969"/>
        <w:bookmarkStart w:id="21020" w:name="_Toc92195317"/>
        <w:bookmarkStart w:id="21021" w:name="_Toc92198228"/>
        <w:bookmarkStart w:id="21022" w:name="_Toc92200776"/>
        <w:bookmarkStart w:id="21023" w:name="_Toc92201706"/>
        <w:bookmarkStart w:id="21024" w:name="_Toc92208030"/>
        <w:bookmarkStart w:id="21025" w:name="_Toc92373856"/>
        <w:bookmarkStart w:id="21026" w:name="_Toc92375254"/>
        <w:bookmarkStart w:id="21027" w:name="_Toc92375897"/>
        <w:bookmarkStart w:id="21028" w:name="_Toc92813605"/>
        <w:bookmarkStart w:id="21029" w:name="_Toc92962827"/>
        <w:bookmarkStart w:id="21030" w:name="_Toc93130547"/>
        <w:bookmarkStart w:id="21031" w:name="_Toc94535503"/>
        <w:bookmarkStart w:id="21032" w:name="_Toc94628809"/>
        <w:bookmarkStart w:id="21033" w:name="_Toc95140079"/>
        <w:bookmarkStart w:id="21034" w:name="_Toc95231877"/>
        <w:bookmarkStart w:id="21035" w:name="_Toc97115175"/>
        <w:bookmarkStart w:id="21036" w:name="_Toc98086611"/>
        <w:bookmarkStart w:id="21037" w:name="_Toc98332847"/>
        <w:bookmarkStart w:id="21038" w:name="_Toc98333486"/>
        <w:bookmarkStart w:id="21039" w:name="_Toc98341812"/>
        <w:bookmarkStart w:id="21040" w:name="_Toc98345204"/>
        <w:bookmarkStart w:id="21041" w:name="_Toc98345731"/>
        <w:bookmarkStart w:id="21042" w:name="_Toc98346255"/>
        <w:bookmarkStart w:id="21043" w:name="_Toc98346813"/>
        <w:bookmarkStart w:id="21044" w:name="_Toc98347253"/>
        <w:bookmarkStart w:id="21045" w:name="_Toc98347693"/>
        <w:bookmarkStart w:id="21046" w:name="_Toc99536978"/>
        <w:bookmarkStart w:id="21047" w:name="_Toc99719104"/>
        <w:bookmarkStart w:id="21048" w:name="_Toc99969761"/>
        <w:bookmarkEnd w:id="21001"/>
        <w:bookmarkEnd w:id="21002"/>
        <w:bookmarkEnd w:id="21003"/>
        <w:bookmarkEnd w:id="21004"/>
        <w:bookmarkEnd w:id="21005"/>
        <w:bookmarkEnd w:id="21006"/>
        <w:bookmarkEnd w:id="21007"/>
        <w:bookmarkEnd w:id="21008"/>
        <w:bookmarkEnd w:id="21009"/>
        <w:bookmarkEnd w:id="21010"/>
        <w:bookmarkEnd w:id="21011"/>
        <w:bookmarkEnd w:id="21012"/>
        <w:bookmarkEnd w:id="21013"/>
        <w:bookmarkEnd w:id="21014"/>
        <w:bookmarkEnd w:id="21015"/>
        <w:bookmarkEnd w:id="21016"/>
        <w:bookmarkEnd w:id="21017"/>
        <w:bookmarkEnd w:id="21018"/>
        <w:bookmarkEnd w:id="21019"/>
        <w:bookmarkEnd w:id="21020"/>
        <w:bookmarkEnd w:id="21021"/>
        <w:bookmarkEnd w:id="21022"/>
        <w:bookmarkEnd w:id="21023"/>
        <w:bookmarkEnd w:id="21024"/>
        <w:bookmarkEnd w:id="21025"/>
        <w:bookmarkEnd w:id="21026"/>
        <w:bookmarkEnd w:id="21027"/>
        <w:bookmarkEnd w:id="21028"/>
        <w:bookmarkEnd w:id="21029"/>
        <w:bookmarkEnd w:id="21030"/>
        <w:bookmarkEnd w:id="21031"/>
        <w:bookmarkEnd w:id="21032"/>
        <w:bookmarkEnd w:id="21033"/>
        <w:bookmarkEnd w:id="21034"/>
        <w:bookmarkEnd w:id="21035"/>
        <w:bookmarkEnd w:id="21036"/>
        <w:bookmarkEnd w:id="21037"/>
        <w:bookmarkEnd w:id="21038"/>
        <w:bookmarkEnd w:id="21039"/>
        <w:bookmarkEnd w:id="21040"/>
        <w:bookmarkEnd w:id="21041"/>
        <w:bookmarkEnd w:id="21042"/>
        <w:bookmarkEnd w:id="21043"/>
        <w:bookmarkEnd w:id="21044"/>
        <w:bookmarkEnd w:id="21045"/>
        <w:bookmarkEnd w:id="21046"/>
        <w:bookmarkEnd w:id="21047"/>
        <w:bookmarkEnd w:id="21048"/>
      </w:tr>
      <w:tr w:rsidR="00FF153E" w:rsidRPr="00FF6A71" w:rsidDel="002929E3" w14:paraId="601EE7FA" w14:textId="73DBFE5A" w:rsidTr="00711218">
        <w:trPr>
          <w:del w:id="21049" w:author="pete jones" w:date="2022-01-04T16:54:00Z"/>
        </w:trPr>
        <w:tc>
          <w:tcPr>
            <w:tcW w:w="1573" w:type="dxa"/>
            <w:vMerge/>
          </w:tcPr>
          <w:p w14:paraId="69A72A0E" w14:textId="6EA8564A" w:rsidR="00FF153E" w:rsidRPr="00FF6A71" w:rsidDel="002929E3" w:rsidRDefault="00FF153E" w:rsidP="00711218">
            <w:pPr>
              <w:rPr>
                <w:del w:id="21050" w:author="pete jones" w:date="2022-01-04T16:54:00Z"/>
                <w:moveFrom w:id="21051" w:author="pete jones" w:date="2022-01-03T12:19:00Z"/>
              </w:rPr>
            </w:pPr>
          </w:p>
        </w:tc>
        <w:tc>
          <w:tcPr>
            <w:tcW w:w="7205" w:type="dxa"/>
          </w:tcPr>
          <w:p w14:paraId="4D0551C6" w14:textId="550D21F1" w:rsidR="00FF153E" w:rsidRPr="00FF6A71" w:rsidDel="002929E3" w:rsidRDefault="00FF153E" w:rsidP="00711218">
            <w:pPr>
              <w:rPr>
                <w:del w:id="21052" w:author="pete jones" w:date="2022-01-04T16:54:00Z"/>
                <w:moveFrom w:id="21053" w:author="pete jones" w:date="2022-01-03T12:19:00Z"/>
              </w:rPr>
            </w:pPr>
            <w:moveFrom w:id="21054" w:author="pete jones" w:date="2022-01-03T12:19:00Z">
              <w:del w:id="21055" w:author="pete jones" w:date="2022-01-04T16:54:00Z">
                <w:r w:rsidRPr="00FF6A71" w:rsidDel="002929E3">
                  <w:delText xml:space="preserve">Modifying origins of 3D parts – aim to confuse model comparison, some software has enhanced comparison tools which would highlight this very easily </w:delText>
                </w:r>
                <w:bookmarkStart w:id="21056" w:name="_Toc92119891"/>
                <w:bookmarkStart w:id="21057" w:name="_Toc92120233"/>
                <w:bookmarkStart w:id="21058" w:name="_Toc92120574"/>
                <w:bookmarkStart w:id="21059" w:name="_Toc92120912"/>
                <w:bookmarkStart w:id="21060" w:name="_Toc92121253"/>
                <w:bookmarkStart w:id="21061" w:name="_Toc92121594"/>
                <w:bookmarkStart w:id="21062" w:name="_Toc92121940"/>
                <w:bookmarkStart w:id="21063" w:name="_Toc92187632"/>
                <w:bookmarkStart w:id="21064" w:name="_Toc92187975"/>
                <w:bookmarkStart w:id="21065" w:name="_Toc92191362"/>
                <w:bookmarkStart w:id="21066" w:name="_Toc92191829"/>
                <w:bookmarkStart w:id="21067" w:name="_Toc92192297"/>
                <w:bookmarkStart w:id="21068" w:name="_Toc92192682"/>
                <w:bookmarkStart w:id="21069" w:name="_Toc92193068"/>
                <w:bookmarkStart w:id="21070" w:name="_Toc92193429"/>
                <w:bookmarkStart w:id="21071" w:name="_Toc92193803"/>
                <w:bookmarkStart w:id="21072" w:name="_Toc92194149"/>
                <w:bookmarkStart w:id="21073" w:name="_Toc92194602"/>
                <w:bookmarkStart w:id="21074" w:name="_Toc92194970"/>
                <w:bookmarkStart w:id="21075" w:name="_Toc92195318"/>
                <w:bookmarkStart w:id="21076" w:name="_Toc92198229"/>
                <w:bookmarkStart w:id="21077" w:name="_Toc92200777"/>
                <w:bookmarkStart w:id="21078" w:name="_Toc92201707"/>
                <w:bookmarkStart w:id="21079" w:name="_Toc92208031"/>
                <w:bookmarkStart w:id="21080" w:name="_Toc92373857"/>
                <w:bookmarkStart w:id="21081" w:name="_Toc92375255"/>
                <w:bookmarkStart w:id="21082" w:name="_Toc92375898"/>
                <w:bookmarkStart w:id="21083" w:name="_Toc92813606"/>
                <w:bookmarkStart w:id="21084" w:name="_Toc92962828"/>
                <w:bookmarkStart w:id="21085" w:name="_Toc93130548"/>
                <w:bookmarkStart w:id="21086" w:name="_Toc94535504"/>
                <w:bookmarkStart w:id="21087" w:name="_Toc94628810"/>
                <w:bookmarkStart w:id="21088" w:name="_Toc95140080"/>
                <w:bookmarkStart w:id="21089" w:name="_Toc95231878"/>
                <w:bookmarkStart w:id="21090" w:name="_Toc97115176"/>
                <w:bookmarkStart w:id="21091" w:name="_Toc98086612"/>
                <w:bookmarkStart w:id="21092" w:name="_Toc98332848"/>
                <w:bookmarkStart w:id="21093" w:name="_Toc98333487"/>
                <w:bookmarkStart w:id="21094" w:name="_Toc98341813"/>
                <w:bookmarkStart w:id="21095" w:name="_Toc98345205"/>
                <w:bookmarkStart w:id="21096" w:name="_Toc98345732"/>
                <w:bookmarkStart w:id="21097" w:name="_Toc98346256"/>
                <w:bookmarkStart w:id="21098" w:name="_Toc98346814"/>
                <w:bookmarkStart w:id="21099" w:name="_Toc98347254"/>
                <w:bookmarkStart w:id="21100" w:name="_Toc98347694"/>
                <w:bookmarkStart w:id="21101" w:name="_Toc99536979"/>
                <w:bookmarkStart w:id="21102" w:name="_Toc99719105"/>
                <w:bookmarkStart w:id="21103" w:name="_Toc99969762"/>
                <w:bookmarkEnd w:id="21056"/>
                <w:bookmarkEnd w:id="21057"/>
                <w:bookmarkEnd w:id="21058"/>
                <w:bookmarkEnd w:id="21059"/>
                <w:bookmarkEnd w:id="21060"/>
                <w:bookmarkEnd w:id="21061"/>
                <w:bookmarkEnd w:id="21062"/>
                <w:bookmarkEnd w:id="21063"/>
                <w:bookmarkEnd w:id="21064"/>
                <w:bookmarkEnd w:id="21065"/>
                <w:bookmarkEnd w:id="21066"/>
                <w:bookmarkEnd w:id="21067"/>
                <w:bookmarkEnd w:id="21068"/>
                <w:bookmarkEnd w:id="21069"/>
                <w:bookmarkEnd w:id="21070"/>
                <w:bookmarkEnd w:id="21071"/>
                <w:bookmarkEnd w:id="21072"/>
                <w:bookmarkEnd w:id="21073"/>
                <w:bookmarkEnd w:id="21074"/>
                <w:bookmarkEnd w:id="21075"/>
                <w:bookmarkEnd w:id="21076"/>
                <w:bookmarkEnd w:id="21077"/>
                <w:bookmarkEnd w:id="21078"/>
                <w:bookmarkEnd w:id="21079"/>
                <w:bookmarkEnd w:id="21080"/>
                <w:bookmarkEnd w:id="21081"/>
                <w:bookmarkEnd w:id="21082"/>
                <w:bookmarkEnd w:id="21083"/>
                <w:bookmarkEnd w:id="21084"/>
                <w:bookmarkEnd w:id="21085"/>
                <w:bookmarkEnd w:id="21086"/>
                <w:bookmarkEnd w:id="21087"/>
                <w:bookmarkEnd w:id="21088"/>
                <w:bookmarkEnd w:id="21089"/>
                <w:bookmarkEnd w:id="21090"/>
                <w:bookmarkEnd w:id="21091"/>
                <w:bookmarkEnd w:id="21092"/>
                <w:bookmarkEnd w:id="21093"/>
                <w:bookmarkEnd w:id="21094"/>
                <w:bookmarkEnd w:id="21095"/>
                <w:bookmarkEnd w:id="21096"/>
                <w:bookmarkEnd w:id="21097"/>
                <w:bookmarkEnd w:id="21098"/>
                <w:bookmarkEnd w:id="21099"/>
                <w:bookmarkEnd w:id="21100"/>
                <w:bookmarkEnd w:id="21101"/>
                <w:bookmarkEnd w:id="21102"/>
                <w:bookmarkEnd w:id="21103"/>
              </w:del>
            </w:moveFrom>
          </w:p>
        </w:tc>
        <w:bookmarkStart w:id="21104" w:name="_Toc92119892"/>
        <w:bookmarkStart w:id="21105" w:name="_Toc92120234"/>
        <w:bookmarkStart w:id="21106" w:name="_Toc92120575"/>
        <w:bookmarkStart w:id="21107" w:name="_Toc92120913"/>
        <w:bookmarkStart w:id="21108" w:name="_Toc92121254"/>
        <w:bookmarkStart w:id="21109" w:name="_Toc92121595"/>
        <w:bookmarkStart w:id="21110" w:name="_Toc92121941"/>
        <w:bookmarkStart w:id="21111" w:name="_Toc92187633"/>
        <w:bookmarkStart w:id="21112" w:name="_Toc92187976"/>
        <w:bookmarkStart w:id="21113" w:name="_Toc92191363"/>
        <w:bookmarkStart w:id="21114" w:name="_Toc92191830"/>
        <w:bookmarkStart w:id="21115" w:name="_Toc92192298"/>
        <w:bookmarkStart w:id="21116" w:name="_Toc92192683"/>
        <w:bookmarkStart w:id="21117" w:name="_Toc92193069"/>
        <w:bookmarkStart w:id="21118" w:name="_Toc92193430"/>
        <w:bookmarkStart w:id="21119" w:name="_Toc92193804"/>
        <w:bookmarkStart w:id="21120" w:name="_Toc92194150"/>
        <w:bookmarkStart w:id="21121" w:name="_Toc92194603"/>
        <w:bookmarkStart w:id="21122" w:name="_Toc92194971"/>
        <w:bookmarkStart w:id="21123" w:name="_Toc92195319"/>
        <w:bookmarkStart w:id="21124" w:name="_Toc92198230"/>
        <w:bookmarkStart w:id="21125" w:name="_Toc92200778"/>
        <w:bookmarkStart w:id="21126" w:name="_Toc92201708"/>
        <w:bookmarkStart w:id="21127" w:name="_Toc92208032"/>
        <w:bookmarkStart w:id="21128" w:name="_Toc92373858"/>
        <w:bookmarkStart w:id="21129" w:name="_Toc92375256"/>
        <w:bookmarkStart w:id="21130" w:name="_Toc92375899"/>
        <w:bookmarkStart w:id="21131" w:name="_Toc92813607"/>
        <w:bookmarkStart w:id="21132" w:name="_Toc92962829"/>
        <w:bookmarkStart w:id="21133" w:name="_Toc93130549"/>
        <w:bookmarkStart w:id="21134" w:name="_Toc94535505"/>
        <w:bookmarkStart w:id="21135" w:name="_Toc94628811"/>
        <w:bookmarkStart w:id="21136" w:name="_Toc95140081"/>
        <w:bookmarkStart w:id="21137" w:name="_Toc95231879"/>
        <w:bookmarkStart w:id="21138" w:name="_Toc97115177"/>
        <w:bookmarkStart w:id="21139" w:name="_Toc98086613"/>
        <w:bookmarkStart w:id="21140" w:name="_Toc98332849"/>
        <w:bookmarkStart w:id="21141" w:name="_Toc98333488"/>
        <w:bookmarkStart w:id="21142" w:name="_Toc98341814"/>
        <w:bookmarkStart w:id="21143" w:name="_Toc98345206"/>
        <w:bookmarkStart w:id="21144" w:name="_Toc98345733"/>
        <w:bookmarkStart w:id="21145" w:name="_Toc98346257"/>
        <w:bookmarkStart w:id="21146" w:name="_Toc98346815"/>
        <w:bookmarkStart w:id="21147" w:name="_Toc98347255"/>
        <w:bookmarkStart w:id="21148" w:name="_Toc98347695"/>
        <w:bookmarkStart w:id="21149" w:name="_Toc99536980"/>
        <w:bookmarkStart w:id="21150" w:name="_Toc99719106"/>
        <w:bookmarkStart w:id="21151" w:name="_Toc99969763"/>
        <w:bookmarkEnd w:id="21104"/>
        <w:bookmarkEnd w:id="21105"/>
        <w:bookmarkEnd w:id="21106"/>
        <w:bookmarkEnd w:id="21107"/>
        <w:bookmarkEnd w:id="21108"/>
        <w:bookmarkEnd w:id="21109"/>
        <w:bookmarkEnd w:id="21110"/>
        <w:bookmarkEnd w:id="21111"/>
        <w:bookmarkEnd w:id="21112"/>
        <w:bookmarkEnd w:id="21113"/>
        <w:bookmarkEnd w:id="21114"/>
        <w:bookmarkEnd w:id="21115"/>
        <w:bookmarkEnd w:id="21116"/>
        <w:bookmarkEnd w:id="21117"/>
        <w:bookmarkEnd w:id="21118"/>
        <w:bookmarkEnd w:id="21119"/>
        <w:bookmarkEnd w:id="21120"/>
        <w:bookmarkEnd w:id="21121"/>
        <w:bookmarkEnd w:id="21122"/>
        <w:bookmarkEnd w:id="21123"/>
        <w:bookmarkEnd w:id="21124"/>
        <w:bookmarkEnd w:id="21125"/>
        <w:bookmarkEnd w:id="21126"/>
        <w:bookmarkEnd w:id="21127"/>
        <w:bookmarkEnd w:id="21128"/>
        <w:bookmarkEnd w:id="21129"/>
        <w:bookmarkEnd w:id="21130"/>
        <w:bookmarkEnd w:id="21131"/>
        <w:bookmarkEnd w:id="21132"/>
        <w:bookmarkEnd w:id="21133"/>
        <w:bookmarkEnd w:id="21134"/>
        <w:bookmarkEnd w:id="21135"/>
        <w:bookmarkEnd w:id="21136"/>
        <w:bookmarkEnd w:id="21137"/>
        <w:bookmarkEnd w:id="21138"/>
        <w:bookmarkEnd w:id="21139"/>
        <w:bookmarkEnd w:id="21140"/>
        <w:bookmarkEnd w:id="21141"/>
        <w:bookmarkEnd w:id="21142"/>
        <w:bookmarkEnd w:id="21143"/>
        <w:bookmarkEnd w:id="21144"/>
        <w:bookmarkEnd w:id="21145"/>
        <w:bookmarkEnd w:id="21146"/>
        <w:bookmarkEnd w:id="21147"/>
        <w:bookmarkEnd w:id="21148"/>
        <w:bookmarkEnd w:id="21149"/>
        <w:bookmarkEnd w:id="21150"/>
        <w:bookmarkEnd w:id="21151"/>
      </w:tr>
      <w:tr w:rsidR="00FF153E" w:rsidRPr="00FF6A71" w:rsidDel="002929E3" w14:paraId="5DE3C43F" w14:textId="47DBB858" w:rsidTr="00711218">
        <w:trPr>
          <w:del w:id="21152" w:author="pete jones" w:date="2022-01-04T16:54:00Z"/>
        </w:trPr>
        <w:tc>
          <w:tcPr>
            <w:tcW w:w="1573" w:type="dxa"/>
            <w:vMerge/>
          </w:tcPr>
          <w:p w14:paraId="1CB653DD" w14:textId="59B9C0CC" w:rsidR="00FF153E" w:rsidRPr="00FF6A71" w:rsidDel="002929E3" w:rsidRDefault="00FF153E" w:rsidP="00711218">
            <w:pPr>
              <w:rPr>
                <w:del w:id="21153" w:author="pete jones" w:date="2022-01-04T16:54:00Z"/>
                <w:moveFrom w:id="21154" w:author="pete jones" w:date="2022-01-03T12:19:00Z"/>
              </w:rPr>
            </w:pPr>
          </w:p>
        </w:tc>
        <w:tc>
          <w:tcPr>
            <w:tcW w:w="7205" w:type="dxa"/>
          </w:tcPr>
          <w:p w14:paraId="19BC0A4C" w14:textId="34915E4E" w:rsidR="00FF153E" w:rsidRPr="00FF6A71" w:rsidDel="002929E3" w:rsidRDefault="00FF153E" w:rsidP="00711218">
            <w:pPr>
              <w:rPr>
                <w:del w:id="21155" w:author="pete jones" w:date="2022-01-04T16:54:00Z"/>
                <w:moveFrom w:id="21156" w:author="pete jones" w:date="2022-01-03T12:19:00Z"/>
              </w:rPr>
            </w:pPr>
            <w:moveFrom w:id="21157" w:author="pete jones" w:date="2022-01-03T12:19:00Z">
              <w:del w:id="21158" w:author="pete jones" w:date="2022-01-04T16:54:00Z">
                <w:r w:rsidRPr="00FF6A71" w:rsidDel="002929E3">
                  <w:delText>Changing the saved orientation of the file such that the model would display in a different zoom level or orientation</w:delText>
                </w:r>
                <w:bookmarkStart w:id="21159" w:name="_Toc92119893"/>
                <w:bookmarkStart w:id="21160" w:name="_Toc92120235"/>
                <w:bookmarkStart w:id="21161" w:name="_Toc92120576"/>
                <w:bookmarkStart w:id="21162" w:name="_Toc92120914"/>
                <w:bookmarkStart w:id="21163" w:name="_Toc92121255"/>
                <w:bookmarkStart w:id="21164" w:name="_Toc92121596"/>
                <w:bookmarkStart w:id="21165" w:name="_Toc92121942"/>
                <w:bookmarkStart w:id="21166" w:name="_Toc92187634"/>
                <w:bookmarkStart w:id="21167" w:name="_Toc92187977"/>
                <w:bookmarkStart w:id="21168" w:name="_Toc92191364"/>
                <w:bookmarkStart w:id="21169" w:name="_Toc92191831"/>
                <w:bookmarkStart w:id="21170" w:name="_Toc92192299"/>
                <w:bookmarkStart w:id="21171" w:name="_Toc92192684"/>
                <w:bookmarkStart w:id="21172" w:name="_Toc92193070"/>
                <w:bookmarkStart w:id="21173" w:name="_Toc92193431"/>
                <w:bookmarkStart w:id="21174" w:name="_Toc92193805"/>
                <w:bookmarkStart w:id="21175" w:name="_Toc92194151"/>
                <w:bookmarkStart w:id="21176" w:name="_Toc92194604"/>
                <w:bookmarkStart w:id="21177" w:name="_Toc92194972"/>
                <w:bookmarkStart w:id="21178" w:name="_Toc92195320"/>
                <w:bookmarkStart w:id="21179" w:name="_Toc92198231"/>
                <w:bookmarkStart w:id="21180" w:name="_Toc92200779"/>
                <w:bookmarkStart w:id="21181" w:name="_Toc92201709"/>
                <w:bookmarkStart w:id="21182" w:name="_Toc92208033"/>
                <w:bookmarkStart w:id="21183" w:name="_Toc92373859"/>
                <w:bookmarkStart w:id="21184" w:name="_Toc92375257"/>
                <w:bookmarkStart w:id="21185" w:name="_Toc92375900"/>
                <w:bookmarkStart w:id="21186" w:name="_Toc92813608"/>
                <w:bookmarkStart w:id="21187" w:name="_Toc92962830"/>
                <w:bookmarkStart w:id="21188" w:name="_Toc93130550"/>
                <w:bookmarkStart w:id="21189" w:name="_Toc94535506"/>
                <w:bookmarkStart w:id="21190" w:name="_Toc94628812"/>
                <w:bookmarkStart w:id="21191" w:name="_Toc95140082"/>
                <w:bookmarkStart w:id="21192" w:name="_Toc95231880"/>
                <w:bookmarkStart w:id="21193" w:name="_Toc97115178"/>
                <w:bookmarkStart w:id="21194" w:name="_Toc98086614"/>
                <w:bookmarkStart w:id="21195" w:name="_Toc98332850"/>
                <w:bookmarkStart w:id="21196" w:name="_Toc98333489"/>
                <w:bookmarkStart w:id="21197" w:name="_Toc98341815"/>
                <w:bookmarkStart w:id="21198" w:name="_Toc98345207"/>
                <w:bookmarkStart w:id="21199" w:name="_Toc98345734"/>
                <w:bookmarkStart w:id="21200" w:name="_Toc98346258"/>
                <w:bookmarkStart w:id="21201" w:name="_Toc98346816"/>
                <w:bookmarkStart w:id="21202" w:name="_Toc98347256"/>
                <w:bookmarkStart w:id="21203" w:name="_Toc98347696"/>
                <w:bookmarkStart w:id="21204" w:name="_Toc99536981"/>
                <w:bookmarkStart w:id="21205" w:name="_Toc99719107"/>
                <w:bookmarkStart w:id="21206" w:name="_Toc99969764"/>
                <w:bookmarkEnd w:id="21159"/>
                <w:bookmarkEnd w:id="21160"/>
                <w:bookmarkEnd w:id="21161"/>
                <w:bookmarkEnd w:id="21162"/>
                <w:bookmarkEnd w:id="21163"/>
                <w:bookmarkEnd w:id="21164"/>
                <w:bookmarkEnd w:id="21165"/>
                <w:bookmarkEnd w:id="21166"/>
                <w:bookmarkEnd w:id="21167"/>
                <w:bookmarkEnd w:id="21168"/>
                <w:bookmarkEnd w:id="21169"/>
                <w:bookmarkEnd w:id="21170"/>
                <w:bookmarkEnd w:id="21171"/>
                <w:bookmarkEnd w:id="21172"/>
                <w:bookmarkEnd w:id="21173"/>
                <w:bookmarkEnd w:id="21174"/>
                <w:bookmarkEnd w:id="21175"/>
                <w:bookmarkEnd w:id="21176"/>
                <w:bookmarkEnd w:id="21177"/>
                <w:bookmarkEnd w:id="21178"/>
                <w:bookmarkEnd w:id="21179"/>
                <w:bookmarkEnd w:id="21180"/>
                <w:bookmarkEnd w:id="21181"/>
                <w:bookmarkEnd w:id="21182"/>
                <w:bookmarkEnd w:id="21183"/>
                <w:bookmarkEnd w:id="21184"/>
                <w:bookmarkEnd w:id="21185"/>
                <w:bookmarkEnd w:id="21186"/>
                <w:bookmarkEnd w:id="21187"/>
                <w:bookmarkEnd w:id="21188"/>
                <w:bookmarkEnd w:id="21189"/>
                <w:bookmarkEnd w:id="21190"/>
                <w:bookmarkEnd w:id="21191"/>
                <w:bookmarkEnd w:id="21192"/>
                <w:bookmarkEnd w:id="21193"/>
                <w:bookmarkEnd w:id="21194"/>
                <w:bookmarkEnd w:id="21195"/>
                <w:bookmarkEnd w:id="21196"/>
                <w:bookmarkEnd w:id="21197"/>
                <w:bookmarkEnd w:id="21198"/>
                <w:bookmarkEnd w:id="21199"/>
                <w:bookmarkEnd w:id="21200"/>
                <w:bookmarkEnd w:id="21201"/>
                <w:bookmarkEnd w:id="21202"/>
                <w:bookmarkEnd w:id="21203"/>
                <w:bookmarkEnd w:id="21204"/>
                <w:bookmarkEnd w:id="21205"/>
                <w:bookmarkEnd w:id="21206"/>
              </w:del>
            </w:moveFrom>
          </w:p>
        </w:tc>
        <w:bookmarkStart w:id="21207" w:name="_Toc92119894"/>
        <w:bookmarkStart w:id="21208" w:name="_Toc92120236"/>
        <w:bookmarkStart w:id="21209" w:name="_Toc92120577"/>
        <w:bookmarkStart w:id="21210" w:name="_Toc92120915"/>
        <w:bookmarkStart w:id="21211" w:name="_Toc92121256"/>
        <w:bookmarkStart w:id="21212" w:name="_Toc92121597"/>
        <w:bookmarkStart w:id="21213" w:name="_Toc92121943"/>
        <w:bookmarkStart w:id="21214" w:name="_Toc92187635"/>
        <w:bookmarkStart w:id="21215" w:name="_Toc92187978"/>
        <w:bookmarkStart w:id="21216" w:name="_Toc92191365"/>
        <w:bookmarkStart w:id="21217" w:name="_Toc92191832"/>
        <w:bookmarkStart w:id="21218" w:name="_Toc92192300"/>
        <w:bookmarkStart w:id="21219" w:name="_Toc92192685"/>
        <w:bookmarkStart w:id="21220" w:name="_Toc92193071"/>
        <w:bookmarkStart w:id="21221" w:name="_Toc92193432"/>
        <w:bookmarkStart w:id="21222" w:name="_Toc92193806"/>
        <w:bookmarkStart w:id="21223" w:name="_Toc92194152"/>
        <w:bookmarkStart w:id="21224" w:name="_Toc92194605"/>
        <w:bookmarkStart w:id="21225" w:name="_Toc92194973"/>
        <w:bookmarkStart w:id="21226" w:name="_Toc92195321"/>
        <w:bookmarkStart w:id="21227" w:name="_Toc92198232"/>
        <w:bookmarkStart w:id="21228" w:name="_Toc92200780"/>
        <w:bookmarkStart w:id="21229" w:name="_Toc92201710"/>
        <w:bookmarkStart w:id="21230" w:name="_Toc92208034"/>
        <w:bookmarkStart w:id="21231" w:name="_Toc92373860"/>
        <w:bookmarkStart w:id="21232" w:name="_Toc92375258"/>
        <w:bookmarkStart w:id="21233" w:name="_Toc92375901"/>
        <w:bookmarkStart w:id="21234" w:name="_Toc92813609"/>
        <w:bookmarkStart w:id="21235" w:name="_Toc92962831"/>
        <w:bookmarkStart w:id="21236" w:name="_Toc93130551"/>
        <w:bookmarkStart w:id="21237" w:name="_Toc94535507"/>
        <w:bookmarkStart w:id="21238" w:name="_Toc94628813"/>
        <w:bookmarkStart w:id="21239" w:name="_Toc95140083"/>
        <w:bookmarkStart w:id="21240" w:name="_Toc95231881"/>
        <w:bookmarkStart w:id="21241" w:name="_Toc97115179"/>
        <w:bookmarkStart w:id="21242" w:name="_Toc98086615"/>
        <w:bookmarkStart w:id="21243" w:name="_Toc98332851"/>
        <w:bookmarkStart w:id="21244" w:name="_Toc98333490"/>
        <w:bookmarkStart w:id="21245" w:name="_Toc98341816"/>
        <w:bookmarkStart w:id="21246" w:name="_Toc98345208"/>
        <w:bookmarkStart w:id="21247" w:name="_Toc98345735"/>
        <w:bookmarkStart w:id="21248" w:name="_Toc98346259"/>
        <w:bookmarkStart w:id="21249" w:name="_Toc98346817"/>
        <w:bookmarkStart w:id="21250" w:name="_Toc98347257"/>
        <w:bookmarkStart w:id="21251" w:name="_Toc98347697"/>
        <w:bookmarkStart w:id="21252" w:name="_Toc99536982"/>
        <w:bookmarkStart w:id="21253" w:name="_Toc99719108"/>
        <w:bookmarkStart w:id="21254" w:name="_Toc99969765"/>
        <w:bookmarkEnd w:id="21207"/>
        <w:bookmarkEnd w:id="21208"/>
        <w:bookmarkEnd w:id="21209"/>
        <w:bookmarkEnd w:id="21210"/>
        <w:bookmarkEnd w:id="21211"/>
        <w:bookmarkEnd w:id="21212"/>
        <w:bookmarkEnd w:id="21213"/>
        <w:bookmarkEnd w:id="21214"/>
        <w:bookmarkEnd w:id="21215"/>
        <w:bookmarkEnd w:id="21216"/>
        <w:bookmarkEnd w:id="21217"/>
        <w:bookmarkEnd w:id="21218"/>
        <w:bookmarkEnd w:id="21219"/>
        <w:bookmarkEnd w:id="21220"/>
        <w:bookmarkEnd w:id="21221"/>
        <w:bookmarkEnd w:id="21222"/>
        <w:bookmarkEnd w:id="21223"/>
        <w:bookmarkEnd w:id="21224"/>
        <w:bookmarkEnd w:id="21225"/>
        <w:bookmarkEnd w:id="21226"/>
        <w:bookmarkEnd w:id="21227"/>
        <w:bookmarkEnd w:id="21228"/>
        <w:bookmarkEnd w:id="21229"/>
        <w:bookmarkEnd w:id="21230"/>
        <w:bookmarkEnd w:id="21231"/>
        <w:bookmarkEnd w:id="21232"/>
        <w:bookmarkEnd w:id="21233"/>
        <w:bookmarkEnd w:id="21234"/>
        <w:bookmarkEnd w:id="21235"/>
        <w:bookmarkEnd w:id="21236"/>
        <w:bookmarkEnd w:id="21237"/>
        <w:bookmarkEnd w:id="21238"/>
        <w:bookmarkEnd w:id="21239"/>
        <w:bookmarkEnd w:id="21240"/>
        <w:bookmarkEnd w:id="21241"/>
        <w:bookmarkEnd w:id="21242"/>
        <w:bookmarkEnd w:id="21243"/>
        <w:bookmarkEnd w:id="21244"/>
        <w:bookmarkEnd w:id="21245"/>
        <w:bookmarkEnd w:id="21246"/>
        <w:bookmarkEnd w:id="21247"/>
        <w:bookmarkEnd w:id="21248"/>
        <w:bookmarkEnd w:id="21249"/>
        <w:bookmarkEnd w:id="21250"/>
        <w:bookmarkEnd w:id="21251"/>
        <w:bookmarkEnd w:id="21252"/>
        <w:bookmarkEnd w:id="21253"/>
        <w:bookmarkEnd w:id="21254"/>
      </w:tr>
      <w:tr w:rsidR="00FF153E" w:rsidRPr="00FF6A71" w:rsidDel="002929E3" w14:paraId="14C5B73F" w14:textId="552CF1A8" w:rsidTr="00711218">
        <w:trPr>
          <w:del w:id="21255" w:author="pete jones" w:date="2022-01-04T16:54:00Z"/>
        </w:trPr>
        <w:tc>
          <w:tcPr>
            <w:tcW w:w="1573" w:type="dxa"/>
            <w:vMerge/>
          </w:tcPr>
          <w:p w14:paraId="05EC9F66" w14:textId="533BD1EC" w:rsidR="00FF153E" w:rsidRPr="00FF6A71" w:rsidDel="002929E3" w:rsidRDefault="00FF153E" w:rsidP="00711218">
            <w:pPr>
              <w:rPr>
                <w:del w:id="21256" w:author="pete jones" w:date="2022-01-04T16:54:00Z"/>
                <w:moveFrom w:id="21257" w:author="pete jones" w:date="2022-01-03T12:19:00Z"/>
              </w:rPr>
            </w:pPr>
          </w:p>
        </w:tc>
        <w:tc>
          <w:tcPr>
            <w:tcW w:w="7205" w:type="dxa"/>
          </w:tcPr>
          <w:p w14:paraId="61ABBEDB" w14:textId="17AFFA95" w:rsidR="00FF153E" w:rsidRPr="00FF6A71" w:rsidDel="002929E3" w:rsidRDefault="00FF153E" w:rsidP="00711218">
            <w:pPr>
              <w:rPr>
                <w:del w:id="21258" w:author="pete jones" w:date="2022-01-04T16:54:00Z"/>
                <w:moveFrom w:id="21259" w:author="pete jones" w:date="2022-01-03T12:19:00Z"/>
              </w:rPr>
            </w:pPr>
            <w:moveFrom w:id="21260" w:author="pete jones" w:date="2022-01-03T12:19:00Z">
              <w:del w:id="21261" w:author="pete jones" w:date="2022-01-04T16:54:00Z">
                <w:r w:rsidRPr="00FF6A71" w:rsidDel="002929E3">
                  <w:delText>Modification of text styles in 2D drawings</w:delText>
                </w:r>
                <w:bookmarkStart w:id="21262" w:name="_Toc92119895"/>
                <w:bookmarkStart w:id="21263" w:name="_Toc92120237"/>
                <w:bookmarkStart w:id="21264" w:name="_Toc92120578"/>
                <w:bookmarkStart w:id="21265" w:name="_Toc92120916"/>
                <w:bookmarkStart w:id="21266" w:name="_Toc92121257"/>
                <w:bookmarkStart w:id="21267" w:name="_Toc92121598"/>
                <w:bookmarkStart w:id="21268" w:name="_Toc92121944"/>
                <w:bookmarkStart w:id="21269" w:name="_Toc92187636"/>
                <w:bookmarkStart w:id="21270" w:name="_Toc92187979"/>
                <w:bookmarkStart w:id="21271" w:name="_Toc92191366"/>
                <w:bookmarkStart w:id="21272" w:name="_Toc92191833"/>
                <w:bookmarkStart w:id="21273" w:name="_Toc92192301"/>
                <w:bookmarkStart w:id="21274" w:name="_Toc92192686"/>
                <w:bookmarkStart w:id="21275" w:name="_Toc92193072"/>
                <w:bookmarkStart w:id="21276" w:name="_Toc92193433"/>
                <w:bookmarkStart w:id="21277" w:name="_Toc92193807"/>
                <w:bookmarkStart w:id="21278" w:name="_Toc92194153"/>
                <w:bookmarkStart w:id="21279" w:name="_Toc92194606"/>
                <w:bookmarkStart w:id="21280" w:name="_Toc92194974"/>
                <w:bookmarkStart w:id="21281" w:name="_Toc92195322"/>
                <w:bookmarkStart w:id="21282" w:name="_Toc92198233"/>
                <w:bookmarkStart w:id="21283" w:name="_Toc92200781"/>
                <w:bookmarkStart w:id="21284" w:name="_Toc92201711"/>
                <w:bookmarkStart w:id="21285" w:name="_Toc92208035"/>
                <w:bookmarkStart w:id="21286" w:name="_Toc92373861"/>
                <w:bookmarkStart w:id="21287" w:name="_Toc92375259"/>
                <w:bookmarkStart w:id="21288" w:name="_Toc92375902"/>
                <w:bookmarkStart w:id="21289" w:name="_Toc92813610"/>
                <w:bookmarkStart w:id="21290" w:name="_Toc92962832"/>
                <w:bookmarkStart w:id="21291" w:name="_Toc93130552"/>
                <w:bookmarkStart w:id="21292" w:name="_Toc94535508"/>
                <w:bookmarkStart w:id="21293" w:name="_Toc94628814"/>
                <w:bookmarkStart w:id="21294" w:name="_Toc95140084"/>
                <w:bookmarkStart w:id="21295" w:name="_Toc95231882"/>
                <w:bookmarkStart w:id="21296" w:name="_Toc97115180"/>
                <w:bookmarkStart w:id="21297" w:name="_Toc98086616"/>
                <w:bookmarkStart w:id="21298" w:name="_Toc98332852"/>
                <w:bookmarkStart w:id="21299" w:name="_Toc98333491"/>
                <w:bookmarkStart w:id="21300" w:name="_Toc98341817"/>
                <w:bookmarkStart w:id="21301" w:name="_Toc98345209"/>
                <w:bookmarkStart w:id="21302" w:name="_Toc98345736"/>
                <w:bookmarkStart w:id="21303" w:name="_Toc98346260"/>
                <w:bookmarkStart w:id="21304" w:name="_Toc98346818"/>
                <w:bookmarkStart w:id="21305" w:name="_Toc98347258"/>
                <w:bookmarkStart w:id="21306" w:name="_Toc98347698"/>
                <w:bookmarkStart w:id="21307" w:name="_Toc99536983"/>
                <w:bookmarkStart w:id="21308" w:name="_Toc99719109"/>
                <w:bookmarkStart w:id="21309" w:name="_Toc99969766"/>
                <w:bookmarkEnd w:id="21262"/>
                <w:bookmarkEnd w:id="21263"/>
                <w:bookmarkEnd w:id="21264"/>
                <w:bookmarkEnd w:id="21265"/>
                <w:bookmarkEnd w:id="21266"/>
                <w:bookmarkEnd w:id="21267"/>
                <w:bookmarkEnd w:id="21268"/>
                <w:bookmarkEnd w:id="21269"/>
                <w:bookmarkEnd w:id="21270"/>
                <w:bookmarkEnd w:id="21271"/>
                <w:bookmarkEnd w:id="21272"/>
                <w:bookmarkEnd w:id="21273"/>
                <w:bookmarkEnd w:id="21274"/>
                <w:bookmarkEnd w:id="21275"/>
                <w:bookmarkEnd w:id="21276"/>
                <w:bookmarkEnd w:id="21277"/>
                <w:bookmarkEnd w:id="21278"/>
                <w:bookmarkEnd w:id="21279"/>
                <w:bookmarkEnd w:id="21280"/>
                <w:bookmarkEnd w:id="21281"/>
                <w:bookmarkEnd w:id="21282"/>
                <w:bookmarkEnd w:id="21283"/>
                <w:bookmarkEnd w:id="21284"/>
                <w:bookmarkEnd w:id="21285"/>
                <w:bookmarkEnd w:id="21286"/>
                <w:bookmarkEnd w:id="21287"/>
                <w:bookmarkEnd w:id="21288"/>
                <w:bookmarkEnd w:id="21289"/>
                <w:bookmarkEnd w:id="21290"/>
                <w:bookmarkEnd w:id="21291"/>
                <w:bookmarkEnd w:id="21292"/>
                <w:bookmarkEnd w:id="21293"/>
                <w:bookmarkEnd w:id="21294"/>
                <w:bookmarkEnd w:id="21295"/>
                <w:bookmarkEnd w:id="21296"/>
                <w:bookmarkEnd w:id="21297"/>
                <w:bookmarkEnd w:id="21298"/>
                <w:bookmarkEnd w:id="21299"/>
                <w:bookmarkEnd w:id="21300"/>
                <w:bookmarkEnd w:id="21301"/>
                <w:bookmarkEnd w:id="21302"/>
                <w:bookmarkEnd w:id="21303"/>
                <w:bookmarkEnd w:id="21304"/>
                <w:bookmarkEnd w:id="21305"/>
                <w:bookmarkEnd w:id="21306"/>
                <w:bookmarkEnd w:id="21307"/>
                <w:bookmarkEnd w:id="21308"/>
                <w:bookmarkEnd w:id="21309"/>
              </w:del>
            </w:moveFrom>
          </w:p>
        </w:tc>
        <w:bookmarkStart w:id="21310" w:name="_Toc92119896"/>
        <w:bookmarkStart w:id="21311" w:name="_Toc92120238"/>
        <w:bookmarkStart w:id="21312" w:name="_Toc92120579"/>
        <w:bookmarkStart w:id="21313" w:name="_Toc92120917"/>
        <w:bookmarkStart w:id="21314" w:name="_Toc92121258"/>
        <w:bookmarkStart w:id="21315" w:name="_Toc92121599"/>
        <w:bookmarkStart w:id="21316" w:name="_Toc92121945"/>
        <w:bookmarkStart w:id="21317" w:name="_Toc92187637"/>
        <w:bookmarkStart w:id="21318" w:name="_Toc92187980"/>
        <w:bookmarkStart w:id="21319" w:name="_Toc92191367"/>
        <w:bookmarkStart w:id="21320" w:name="_Toc92191834"/>
        <w:bookmarkStart w:id="21321" w:name="_Toc92192302"/>
        <w:bookmarkStart w:id="21322" w:name="_Toc92192687"/>
        <w:bookmarkStart w:id="21323" w:name="_Toc92193073"/>
        <w:bookmarkStart w:id="21324" w:name="_Toc92193434"/>
        <w:bookmarkStart w:id="21325" w:name="_Toc92193808"/>
        <w:bookmarkStart w:id="21326" w:name="_Toc92194154"/>
        <w:bookmarkStart w:id="21327" w:name="_Toc92194607"/>
        <w:bookmarkStart w:id="21328" w:name="_Toc92194975"/>
        <w:bookmarkStart w:id="21329" w:name="_Toc92195323"/>
        <w:bookmarkStart w:id="21330" w:name="_Toc92198234"/>
        <w:bookmarkStart w:id="21331" w:name="_Toc92200782"/>
        <w:bookmarkStart w:id="21332" w:name="_Toc92201712"/>
        <w:bookmarkStart w:id="21333" w:name="_Toc92208036"/>
        <w:bookmarkStart w:id="21334" w:name="_Toc92373862"/>
        <w:bookmarkStart w:id="21335" w:name="_Toc92375260"/>
        <w:bookmarkStart w:id="21336" w:name="_Toc92375903"/>
        <w:bookmarkStart w:id="21337" w:name="_Toc92813611"/>
        <w:bookmarkStart w:id="21338" w:name="_Toc92962833"/>
        <w:bookmarkStart w:id="21339" w:name="_Toc93130553"/>
        <w:bookmarkStart w:id="21340" w:name="_Toc94535509"/>
        <w:bookmarkStart w:id="21341" w:name="_Toc94628815"/>
        <w:bookmarkStart w:id="21342" w:name="_Toc95140085"/>
        <w:bookmarkStart w:id="21343" w:name="_Toc95231883"/>
        <w:bookmarkStart w:id="21344" w:name="_Toc97115181"/>
        <w:bookmarkStart w:id="21345" w:name="_Toc98086617"/>
        <w:bookmarkStart w:id="21346" w:name="_Toc98332853"/>
        <w:bookmarkStart w:id="21347" w:name="_Toc98333492"/>
        <w:bookmarkStart w:id="21348" w:name="_Toc98341818"/>
        <w:bookmarkStart w:id="21349" w:name="_Toc98345210"/>
        <w:bookmarkStart w:id="21350" w:name="_Toc98345737"/>
        <w:bookmarkStart w:id="21351" w:name="_Toc98346261"/>
        <w:bookmarkStart w:id="21352" w:name="_Toc98346819"/>
        <w:bookmarkStart w:id="21353" w:name="_Toc98347259"/>
        <w:bookmarkStart w:id="21354" w:name="_Toc98347699"/>
        <w:bookmarkStart w:id="21355" w:name="_Toc99536984"/>
        <w:bookmarkStart w:id="21356" w:name="_Toc99719110"/>
        <w:bookmarkStart w:id="21357" w:name="_Toc99969767"/>
        <w:bookmarkEnd w:id="21310"/>
        <w:bookmarkEnd w:id="21311"/>
        <w:bookmarkEnd w:id="21312"/>
        <w:bookmarkEnd w:id="21313"/>
        <w:bookmarkEnd w:id="21314"/>
        <w:bookmarkEnd w:id="21315"/>
        <w:bookmarkEnd w:id="21316"/>
        <w:bookmarkEnd w:id="21317"/>
        <w:bookmarkEnd w:id="21318"/>
        <w:bookmarkEnd w:id="21319"/>
        <w:bookmarkEnd w:id="21320"/>
        <w:bookmarkEnd w:id="21321"/>
        <w:bookmarkEnd w:id="21322"/>
        <w:bookmarkEnd w:id="21323"/>
        <w:bookmarkEnd w:id="21324"/>
        <w:bookmarkEnd w:id="21325"/>
        <w:bookmarkEnd w:id="21326"/>
        <w:bookmarkEnd w:id="21327"/>
        <w:bookmarkEnd w:id="21328"/>
        <w:bookmarkEnd w:id="21329"/>
        <w:bookmarkEnd w:id="21330"/>
        <w:bookmarkEnd w:id="21331"/>
        <w:bookmarkEnd w:id="21332"/>
        <w:bookmarkEnd w:id="21333"/>
        <w:bookmarkEnd w:id="21334"/>
        <w:bookmarkEnd w:id="21335"/>
        <w:bookmarkEnd w:id="21336"/>
        <w:bookmarkEnd w:id="21337"/>
        <w:bookmarkEnd w:id="21338"/>
        <w:bookmarkEnd w:id="21339"/>
        <w:bookmarkEnd w:id="21340"/>
        <w:bookmarkEnd w:id="21341"/>
        <w:bookmarkEnd w:id="21342"/>
        <w:bookmarkEnd w:id="21343"/>
        <w:bookmarkEnd w:id="21344"/>
        <w:bookmarkEnd w:id="21345"/>
        <w:bookmarkEnd w:id="21346"/>
        <w:bookmarkEnd w:id="21347"/>
        <w:bookmarkEnd w:id="21348"/>
        <w:bookmarkEnd w:id="21349"/>
        <w:bookmarkEnd w:id="21350"/>
        <w:bookmarkEnd w:id="21351"/>
        <w:bookmarkEnd w:id="21352"/>
        <w:bookmarkEnd w:id="21353"/>
        <w:bookmarkEnd w:id="21354"/>
        <w:bookmarkEnd w:id="21355"/>
        <w:bookmarkEnd w:id="21356"/>
        <w:bookmarkEnd w:id="21357"/>
      </w:tr>
      <w:tr w:rsidR="00FF153E" w:rsidRPr="00FF6A71" w:rsidDel="002929E3" w14:paraId="30F3D269" w14:textId="0E0D60C4" w:rsidTr="00711218">
        <w:trPr>
          <w:del w:id="21358" w:author="pete jones" w:date="2022-01-04T16:54:00Z"/>
        </w:trPr>
        <w:tc>
          <w:tcPr>
            <w:tcW w:w="1573" w:type="dxa"/>
            <w:vMerge/>
          </w:tcPr>
          <w:p w14:paraId="00139DA5" w14:textId="383F9778" w:rsidR="00FF153E" w:rsidRPr="00FF6A71" w:rsidDel="002929E3" w:rsidRDefault="00FF153E" w:rsidP="00711218">
            <w:pPr>
              <w:rPr>
                <w:del w:id="21359" w:author="pete jones" w:date="2022-01-04T16:54:00Z"/>
                <w:moveFrom w:id="21360" w:author="pete jones" w:date="2022-01-03T12:19:00Z"/>
              </w:rPr>
            </w:pPr>
          </w:p>
        </w:tc>
        <w:tc>
          <w:tcPr>
            <w:tcW w:w="7205" w:type="dxa"/>
          </w:tcPr>
          <w:p w14:paraId="0B93676F" w14:textId="4B8024B7" w:rsidR="00FF153E" w:rsidRPr="00FF6A71" w:rsidDel="002929E3" w:rsidRDefault="00FF153E" w:rsidP="00711218">
            <w:pPr>
              <w:rPr>
                <w:del w:id="21361" w:author="pete jones" w:date="2022-01-04T16:54:00Z"/>
                <w:moveFrom w:id="21362" w:author="pete jones" w:date="2022-01-03T12:19:00Z"/>
              </w:rPr>
            </w:pPr>
            <w:moveFrom w:id="21363" w:author="pete jones" w:date="2022-01-03T12:19:00Z">
              <w:del w:id="21364" w:author="pete jones" w:date="2022-01-04T16:54:00Z">
                <w:r w:rsidRPr="00FF6A71" w:rsidDel="002929E3">
                  <w:delText>Moving drawing views or dimensions in 2D Drawings</w:delText>
                </w:r>
                <w:bookmarkStart w:id="21365" w:name="_Toc92119897"/>
                <w:bookmarkStart w:id="21366" w:name="_Toc92120239"/>
                <w:bookmarkStart w:id="21367" w:name="_Toc92120580"/>
                <w:bookmarkStart w:id="21368" w:name="_Toc92120918"/>
                <w:bookmarkStart w:id="21369" w:name="_Toc92121259"/>
                <w:bookmarkStart w:id="21370" w:name="_Toc92121600"/>
                <w:bookmarkStart w:id="21371" w:name="_Toc92121946"/>
                <w:bookmarkStart w:id="21372" w:name="_Toc92187638"/>
                <w:bookmarkStart w:id="21373" w:name="_Toc92187981"/>
                <w:bookmarkStart w:id="21374" w:name="_Toc92191368"/>
                <w:bookmarkStart w:id="21375" w:name="_Toc92191835"/>
                <w:bookmarkStart w:id="21376" w:name="_Toc92192303"/>
                <w:bookmarkStart w:id="21377" w:name="_Toc92192688"/>
                <w:bookmarkStart w:id="21378" w:name="_Toc92193074"/>
                <w:bookmarkStart w:id="21379" w:name="_Toc92193435"/>
                <w:bookmarkStart w:id="21380" w:name="_Toc92193809"/>
                <w:bookmarkStart w:id="21381" w:name="_Toc92194155"/>
                <w:bookmarkStart w:id="21382" w:name="_Toc92194608"/>
                <w:bookmarkStart w:id="21383" w:name="_Toc92194976"/>
                <w:bookmarkStart w:id="21384" w:name="_Toc92195324"/>
                <w:bookmarkStart w:id="21385" w:name="_Toc92198235"/>
                <w:bookmarkStart w:id="21386" w:name="_Toc92200783"/>
                <w:bookmarkStart w:id="21387" w:name="_Toc92201713"/>
                <w:bookmarkStart w:id="21388" w:name="_Toc92208037"/>
                <w:bookmarkStart w:id="21389" w:name="_Toc92373863"/>
                <w:bookmarkStart w:id="21390" w:name="_Toc92375261"/>
                <w:bookmarkStart w:id="21391" w:name="_Toc92375904"/>
                <w:bookmarkStart w:id="21392" w:name="_Toc92813612"/>
                <w:bookmarkStart w:id="21393" w:name="_Toc92962834"/>
                <w:bookmarkStart w:id="21394" w:name="_Toc93130554"/>
                <w:bookmarkStart w:id="21395" w:name="_Toc94535510"/>
                <w:bookmarkStart w:id="21396" w:name="_Toc94628816"/>
                <w:bookmarkStart w:id="21397" w:name="_Toc95140086"/>
                <w:bookmarkStart w:id="21398" w:name="_Toc95231884"/>
                <w:bookmarkStart w:id="21399" w:name="_Toc97115182"/>
                <w:bookmarkStart w:id="21400" w:name="_Toc98086618"/>
                <w:bookmarkStart w:id="21401" w:name="_Toc98332854"/>
                <w:bookmarkStart w:id="21402" w:name="_Toc98333493"/>
                <w:bookmarkStart w:id="21403" w:name="_Toc98341819"/>
                <w:bookmarkStart w:id="21404" w:name="_Toc98345211"/>
                <w:bookmarkStart w:id="21405" w:name="_Toc98345738"/>
                <w:bookmarkStart w:id="21406" w:name="_Toc98346262"/>
                <w:bookmarkStart w:id="21407" w:name="_Toc98346820"/>
                <w:bookmarkStart w:id="21408" w:name="_Toc98347260"/>
                <w:bookmarkStart w:id="21409" w:name="_Toc98347700"/>
                <w:bookmarkStart w:id="21410" w:name="_Toc99536985"/>
                <w:bookmarkStart w:id="21411" w:name="_Toc99719111"/>
                <w:bookmarkStart w:id="21412" w:name="_Toc99969768"/>
                <w:bookmarkEnd w:id="21365"/>
                <w:bookmarkEnd w:id="21366"/>
                <w:bookmarkEnd w:id="21367"/>
                <w:bookmarkEnd w:id="21368"/>
                <w:bookmarkEnd w:id="21369"/>
                <w:bookmarkEnd w:id="21370"/>
                <w:bookmarkEnd w:id="21371"/>
                <w:bookmarkEnd w:id="21372"/>
                <w:bookmarkEnd w:id="21373"/>
                <w:bookmarkEnd w:id="21374"/>
                <w:bookmarkEnd w:id="21375"/>
                <w:bookmarkEnd w:id="21376"/>
                <w:bookmarkEnd w:id="21377"/>
                <w:bookmarkEnd w:id="21378"/>
                <w:bookmarkEnd w:id="21379"/>
                <w:bookmarkEnd w:id="21380"/>
                <w:bookmarkEnd w:id="21381"/>
                <w:bookmarkEnd w:id="21382"/>
                <w:bookmarkEnd w:id="21383"/>
                <w:bookmarkEnd w:id="21384"/>
                <w:bookmarkEnd w:id="21385"/>
                <w:bookmarkEnd w:id="21386"/>
                <w:bookmarkEnd w:id="21387"/>
                <w:bookmarkEnd w:id="21388"/>
                <w:bookmarkEnd w:id="21389"/>
                <w:bookmarkEnd w:id="21390"/>
                <w:bookmarkEnd w:id="21391"/>
                <w:bookmarkEnd w:id="21392"/>
                <w:bookmarkEnd w:id="21393"/>
                <w:bookmarkEnd w:id="21394"/>
                <w:bookmarkEnd w:id="21395"/>
                <w:bookmarkEnd w:id="21396"/>
                <w:bookmarkEnd w:id="21397"/>
                <w:bookmarkEnd w:id="21398"/>
                <w:bookmarkEnd w:id="21399"/>
                <w:bookmarkEnd w:id="21400"/>
                <w:bookmarkEnd w:id="21401"/>
                <w:bookmarkEnd w:id="21402"/>
                <w:bookmarkEnd w:id="21403"/>
                <w:bookmarkEnd w:id="21404"/>
                <w:bookmarkEnd w:id="21405"/>
                <w:bookmarkEnd w:id="21406"/>
                <w:bookmarkEnd w:id="21407"/>
                <w:bookmarkEnd w:id="21408"/>
                <w:bookmarkEnd w:id="21409"/>
                <w:bookmarkEnd w:id="21410"/>
                <w:bookmarkEnd w:id="21411"/>
                <w:bookmarkEnd w:id="21412"/>
              </w:del>
            </w:moveFrom>
          </w:p>
        </w:tc>
        <w:bookmarkStart w:id="21413" w:name="_Toc92119898"/>
        <w:bookmarkStart w:id="21414" w:name="_Toc92120240"/>
        <w:bookmarkStart w:id="21415" w:name="_Toc92120581"/>
        <w:bookmarkStart w:id="21416" w:name="_Toc92120919"/>
        <w:bookmarkStart w:id="21417" w:name="_Toc92121260"/>
        <w:bookmarkStart w:id="21418" w:name="_Toc92121601"/>
        <w:bookmarkStart w:id="21419" w:name="_Toc92121947"/>
        <w:bookmarkStart w:id="21420" w:name="_Toc92187639"/>
        <w:bookmarkStart w:id="21421" w:name="_Toc92187982"/>
        <w:bookmarkStart w:id="21422" w:name="_Toc92191369"/>
        <w:bookmarkStart w:id="21423" w:name="_Toc92191836"/>
        <w:bookmarkStart w:id="21424" w:name="_Toc92192304"/>
        <w:bookmarkStart w:id="21425" w:name="_Toc92192689"/>
        <w:bookmarkStart w:id="21426" w:name="_Toc92193075"/>
        <w:bookmarkStart w:id="21427" w:name="_Toc92193436"/>
        <w:bookmarkStart w:id="21428" w:name="_Toc92193810"/>
        <w:bookmarkStart w:id="21429" w:name="_Toc92194156"/>
        <w:bookmarkStart w:id="21430" w:name="_Toc92194609"/>
        <w:bookmarkStart w:id="21431" w:name="_Toc92194977"/>
        <w:bookmarkStart w:id="21432" w:name="_Toc92195325"/>
        <w:bookmarkStart w:id="21433" w:name="_Toc92198236"/>
        <w:bookmarkStart w:id="21434" w:name="_Toc92200784"/>
        <w:bookmarkStart w:id="21435" w:name="_Toc92201714"/>
        <w:bookmarkStart w:id="21436" w:name="_Toc92208038"/>
        <w:bookmarkStart w:id="21437" w:name="_Toc92373864"/>
        <w:bookmarkStart w:id="21438" w:name="_Toc92375262"/>
        <w:bookmarkStart w:id="21439" w:name="_Toc92375905"/>
        <w:bookmarkStart w:id="21440" w:name="_Toc92813613"/>
        <w:bookmarkStart w:id="21441" w:name="_Toc92962835"/>
        <w:bookmarkStart w:id="21442" w:name="_Toc93130555"/>
        <w:bookmarkStart w:id="21443" w:name="_Toc94535511"/>
        <w:bookmarkStart w:id="21444" w:name="_Toc94628817"/>
        <w:bookmarkStart w:id="21445" w:name="_Toc95140087"/>
        <w:bookmarkStart w:id="21446" w:name="_Toc95231885"/>
        <w:bookmarkStart w:id="21447" w:name="_Toc97115183"/>
        <w:bookmarkStart w:id="21448" w:name="_Toc98086619"/>
        <w:bookmarkStart w:id="21449" w:name="_Toc98332855"/>
        <w:bookmarkStart w:id="21450" w:name="_Toc98333494"/>
        <w:bookmarkStart w:id="21451" w:name="_Toc98341820"/>
        <w:bookmarkStart w:id="21452" w:name="_Toc98345212"/>
        <w:bookmarkStart w:id="21453" w:name="_Toc98345739"/>
        <w:bookmarkStart w:id="21454" w:name="_Toc98346263"/>
        <w:bookmarkStart w:id="21455" w:name="_Toc98346821"/>
        <w:bookmarkStart w:id="21456" w:name="_Toc98347261"/>
        <w:bookmarkStart w:id="21457" w:name="_Toc98347701"/>
        <w:bookmarkStart w:id="21458" w:name="_Toc99536986"/>
        <w:bookmarkStart w:id="21459" w:name="_Toc99719112"/>
        <w:bookmarkStart w:id="21460" w:name="_Toc99969769"/>
        <w:bookmarkEnd w:id="21413"/>
        <w:bookmarkEnd w:id="21414"/>
        <w:bookmarkEnd w:id="21415"/>
        <w:bookmarkEnd w:id="21416"/>
        <w:bookmarkEnd w:id="21417"/>
        <w:bookmarkEnd w:id="21418"/>
        <w:bookmarkEnd w:id="21419"/>
        <w:bookmarkEnd w:id="21420"/>
        <w:bookmarkEnd w:id="21421"/>
        <w:bookmarkEnd w:id="21422"/>
        <w:bookmarkEnd w:id="21423"/>
        <w:bookmarkEnd w:id="21424"/>
        <w:bookmarkEnd w:id="21425"/>
        <w:bookmarkEnd w:id="21426"/>
        <w:bookmarkEnd w:id="21427"/>
        <w:bookmarkEnd w:id="21428"/>
        <w:bookmarkEnd w:id="21429"/>
        <w:bookmarkEnd w:id="21430"/>
        <w:bookmarkEnd w:id="21431"/>
        <w:bookmarkEnd w:id="21432"/>
        <w:bookmarkEnd w:id="21433"/>
        <w:bookmarkEnd w:id="21434"/>
        <w:bookmarkEnd w:id="21435"/>
        <w:bookmarkEnd w:id="21436"/>
        <w:bookmarkEnd w:id="21437"/>
        <w:bookmarkEnd w:id="21438"/>
        <w:bookmarkEnd w:id="21439"/>
        <w:bookmarkEnd w:id="21440"/>
        <w:bookmarkEnd w:id="21441"/>
        <w:bookmarkEnd w:id="21442"/>
        <w:bookmarkEnd w:id="21443"/>
        <w:bookmarkEnd w:id="21444"/>
        <w:bookmarkEnd w:id="21445"/>
        <w:bookmarkEnd w:id="21446"/>
        <w:bookmarkEnd w:id="21447"/>
        <w:bookmarkEnd w:id="21448"/>
        <w:bookmarkEnd w:id="21449"/>
        <w:bookmarkEnd w:id="21450"/>
        <w:bookmarkEnd w:id="21451"/>
        <w:bookmarkEnd w:id="21452"/>
        <w:bookmarkEnd w:id="21453"/>
        <w:bookmarkEnd w:id="21454"/>
        <w:bookmarkEnd w:id="21455"/>
        <w:bookmarkEnd w:id="21456"/>
        <w:bookmarkEnd w:id="21457"/>
        <w:bookmarkEnd w:id="21458"/>
        <w:bookmarkEnd w:id="21459"/>
        <w:bookmarkEnd w:id="21460"/>
      </w:tr>
      <w:tr w:rsidR="00FF153E" w:rsidRPr="00FF6A71" w:rsidDel="002929E3" w14:paraId="4734F1DC" w14:textId="55DA6360" w:rsidTr="00711218">
        <w:trPr>
          <w:del w:id="21461" w:author="pete jones" w:date="2022-01-04T16:54:00Z"/>
        </w:trPr>
        <w:tc>
          <w:tcPr>
            <w:tcW w:w="1573" w:type="dxa"/>
            <w:vMerge/>
          </w:tcPr>
          <w:p w14:paraId="14DBD969" w14:textId="32460257" w:rsidR="00FF153E" w:rsidRPr="00FF6A71" w:rsidDel="002929E3" w:rsidRDefault="00FF153E" w:rsidP="00711218">
            <w:pPr>
              <w:rPr>
                <w:del w:id="21462" w:author="pete jones" w:date="2022-01-04T16:54:00Z"/>
                <w:moveFrom w:id="21463" w:author="pete jones" w:date="2022-01-03T12:19:00Z"/>
              </w:rPr>
            </w:pPr>
          </w:p>
        </w:tc>
        <w:tc>
          <w:tcPr>
            <w:tcW w:w="7205" w:type="dxa"/>
          </w:tcPr>
          <w:p w14:paraId="51305B8C" w14:textId="703900A3" w:rsidR="00FF153E" w:rsidRPr="00FF6A71" w:rsidDel="002929E3" w:rsidRDefault="00FF153E" w:rsidP="00711218">
            <w:pPr>
              <w:rPr>
                <w:del w:id="21464" w:author="pete jones" w:date="2022-01-04T16:54:00Z"/>
                <w:moveFrom w:id="21465" w:author="pete jones" w:date="2022-01-03T12:19:00Z"/>
              </w:rPr>
            </w:pPr>
            <w:moveFrom w:id="21466" w:author="pete jones" w:date="2022-01-03T12:19:00Z">
              <w:del w:id="21467" w:author="pete jones" w:date="2022-01-04T16:54:00Z">
                <w:r w:rsidRPr="00FF6A71" w:rsidDel="002929E3">
                  <w:delText>Changing layers and colour standards</w:delText>
                </w:r>
                <w:bookmarkStart w:id="21468" w:name="_Toc92119899"/>
                <w:bookmarkStart w:id="21469" w:name="_Toc92120241"/>
                <w:bookmarkStart w:id="21470" w:name="_Toc92120582"/>
                <w:bookmarkStart w:id="21471" w:name="_Toc92120920"/>
                <w:bookmarkStart w:id="21472" w:name="_Toc92121261"/>
                <w:bookmarkStart w:id="21473" w:name="_Toc92121602"/>
                <w:bookmarkStart w:id="21474" w:name="_Toc92121948"/>
                <w:bookmarkStart w:id="21475" w:name="_Toc92187640"/>
                <w:bookmarkStart w:id="21476" w:name="_Toc92187983"/>
                <w:bookmarkStart w:id="21477" w:name="_Toc92191370"/>
                <w:bookmarkStart w:id="21478" w:name="_Toc92191837"/>
                <w:bookmarkStart w:id="21479" w:name="_Toc92192305"/>
                <w:bookmarkStart w:id="21480" w:name="_Toc92192690"/>
                <w:bookmarkStart w:id="21481" w:name="_Toc92193076"/>
                <w:bookmarkStart w:id="21482" w:name="_Toc92193437"/>
                <w:bookmarkStart w:id="21483" w:name="_Toc92193811"/>
                <w:bookmarkStart w:id="21484" w:name="_Toc92194157"/>
                <w:bookmarkStart w:id="21485" w:name="_Toc92194610"/>
                <w:bookmarkStart w:id="21486" w:name="_Toc92194978"/>
                <w:bookmarkStart w:id="21487" w:name="_Toc92195326"/>
                <w:bookmarkStart w:id="21488" w:name="_Toc92198237"/>
                <w:bookmarkStart w:id="21489" w:name="_Toc92200785"/>
                <w:bookmarkStart w:id="21490" w:name="_Toc92201715"/>
                <w:bookmarkStart w:id="21491" w:name="_Toc92208039"/>
                <w:bookmarkStart w:id="21492" w:name="_Toc92373865"/>
                <w:bookmarkStart w:id="21493" w:name="_Toc92375263"/>
                <w:bookmarkStart w:id="21494" w:name="_Toc92375906"/>
                <w:bookmarkStart w:id="21495" w:name="_Toc92813614"/>
                <w:bookmarkStart w:id="21496" w:name="_Toc92962836"/>
                <w:bookmarkStart w:id="21497" w:name="_Toc93130556"/>
                <w:bookmarkStart w:id="21498" w:name="_Toc94535512"/>
                <w:bookmarkStart w:id="21499" w:name="_Toc94628818"/>
                <w:bookmarkStart w:id="21500" w:name="_Toc95140088"/>
                <w:bookmarkStart w:id="21501" w:name="_Toc95231886"/>
                <w:bookmarkStart w:id="21502" w:name="_Toc97115184"/>
                <w:bookmarkStart w:id="21503" w:name="_Toc98086620"/>
                <w:bookmarkStart w:id="21504" w:name="_Toc98332856"/>
                <w:bookmarkStart w:id="21505" w:name="_Toc98333495"/>
                <w:bookmarkStart w:id="21506" w:name="_Toc98341821"/>
                <w:bookmarkStart w:id="21507" w:name="_Toc98345213"/>
                <w:bookmarkStart w:id="21508" w:name="_Toc98345740"/>
                <w:bookmarkStart w:id="21509" w:name="_Toc98346264"/>
                <w:bookmarkStart w:id="21510" w:name="_Toc98346822"/>
                <w:bookmarkStart w:id="21511" w:name="_Toc98347262"/>
                <w:bookmarkStart w:id="21512" w:name="_Toc98347702"/>
                <w:bookmarkStart w:id="21513" w:name="_Toc99536987"/>
                <w:bookmarkStart w:id="21514" w:name="_Toc99719113"/>
                <w:bookmarkStart w:id="21515" w:name="_Toc99969770"/>
                <w:bookmarkEnd w:id="21468"/>
                <w:bookmarkEnd w:id="21469"/>
                <w:bookmarkEnd w:id="21470"/>
                <w:bookmarkEnd w:id="21471"/>
                <w:bookmarkEnd w:id="21472"/>
                <w:bookmarkEnd w:id="21473"/>
                <w:bookmarkEnd w:id="21474"/>
                <w:bookmarkEnd w:id="21475"/>
                <w:bookmarkEnd w:id="21476"/>
                <w:bookmarkEnd w:id="21477"/>
                <w:bookmarkEnd w:id="21478"/>
                <w:bookmarkEnd w:id="21479"/>
                <w:bookmarkEnd w:id="21480"/>
                <w:bookmarkEnd w:id="21481"/>
                <w:bookmarkEnd w:id="21482"/>
                <w:bookmarkEnd w:id="21483"/>
                <w:bookmarkEnd w:id="21484"/>
                <w:bookmarkEnd w:id="21485"/>
                <w:bookmarkEnd w:id="21486"/>
                <w:bookmarkEnd w:id="21487"/>
                <w:bookmarkEnd w:id="21488"/>
                <w:bookmarkEnd w:id="21489"/>
                <w:bookmarkEnd w:id="21490"/>
                <w:bookmarkEnd w:id="21491"/>
                <w:bookmarkEnd w:id="21492"/>
                <w:bookmarkEnd w:id="21493"/>
                <w:bookmarkEnd w:id="21494"/>
                <w:bookmarkEnd w:id="21495"/>
                <w:bookmarkEnd w:id="21496"/>
                <w:bookmarkEnd w:id="21497"/>
                <w:bookmarkEnd w:id="21498"/>
                <w:bookmarkEnd w:id="21499"/>
                <w:bookmarkEnd w:id="21500"/>
                <w:bookmarkEnd w:id="21501"/>
                <w:bookmarkEnd w:id="21502"/>
                <w:bookmarkEnd w:id="21503"/>
                <w:bookmarkEnd w:id="21504"/>
                <w:bookmarkEnd w:id="21505"/>
                <w:bookmarkEnd w:id="21506"/>
                <w:bookmarkEnd w:id="21507"/>
                <w:bookmarkEnd w:id="21508"/>
                <w:bookmarkEnd w:id="21509"/>
                <w:bookmarkEnd w:id="21510"/>
                <w:bookmarkEnd w:id="21511"/>
                <w:bookmarkEnd w:id="21512"/>
                <w:bookmarkEnd w:id="21513"/>
                <w:bookmarkEnd w:id="21514"/>
                <w:bookmarkEnd w:id="21515"/>
              </w:del>
            </w:moveFrom>
          </w:p>
        </w:tc>
        <w:bookmarkStart w:id="21516" w:name="_Toc92119900"/>
        <w:bookmarkStart w:id="21517" w:name="_Toc92120242"/>
        <w:bookmarkStart w:id="21518" w:name="_Toc92120583"/>
        <w:bookmarkStart w:id="21519" w:name="_Toc92120921"/>
        <w:bookmarkStart w:id="21520" w:name="_Toc92121262"/>
        <w:bookmarkStart w:id="21521" w:name="_Toc92121603"/>
        <w:bookmarkStart w:id="21522" w:name="_Toc92121949"/>
        <w:bookmarkStart w:id="21523" w:name="_Toc92187641"/>
        <w:bookmarkStart w:id="21524" w:name="_Toc92187984"/>
        <w:bookmarkStart w:id="21525" w:name="_Toc92191371"/>
        <w:bookmarkStart w:id="21526" w:name="_Toc92191838"/>
        <w:bookmarkStart w:id="21527" w:name="_Toc92192306"/>
        <w:bookmarkStart w:id="21528" w:name="_Toc92192691"/>
        <w:bookmarkStart w:id="21529" w:name="_Toc92193077"/>
        <w:bookmarkStart w:id="21530" w:name="_Toc92193438"/>
        <w:bookmarkStart w:id="21531" w:name="_Toc92193812"/>
        <w:bookmarkStart w:id="21532" w:name="_Toc92194158"/>
        <w:bookmarkStart w:id="21533" w:name="_Toc92194611"/>
        <w:bookmarkStart w:id="21534" w:name="_Toc92194979"/>
        <w:bookmarkStart w:id="21535" w:name="_Toc92195327"/>
        <w:bookmarkStart w:id="21536" w:name="_Toc92198238"/>
        <w:bookmarkStart w:id="21537" w:name="_Toc92200786"/>
        <w:bookmarkStart w:id="21538" w:name="_Toc92201716"/>
        <w:bookmarkStart w:id="21539" w:name="_Toc92208040"/>
        <w:bookmarkStart w:id="21540" w:name="_Toc92373866"/>
        <w:bookmarkStart w:id="21541" w:name="_Toc92375264"/>
        <w:bookmarkStart w:id="21542" w:name="_Toc92375907"/>
        <w:bookmarkStart w:id="21543" w:name="_Toc92813615"/>
        <w:bookmarkStart w:id="21544" w:name="_Toc92962837"/>
        <w:bookmarkStart w:id="21545" w:name="_Toc93130557"/>
        <w:bookmarkStart w:id="21546" w:name="_Toc94535513"/>
        <w:bookmarkStart w:id="21547" w:name="_Toc94628819"/>
        <w:bookmarkStart w:id="21548" w:name="_Toc95140089"/>
        <w:bookmarkStart w:id="21549" w:name="_Toc95231887"/>
        <w:bookmarkStart w:id="21550" w:name="_Toc97115185"/>
        <w:bookmarkStart w:id="21551" w:name="_Toc98086621"/>
        <w:bookmarkStart w:id="21552" w:name="_Toc98332857"/>
        <w:bookmarkStart w:id="21553" w:name="_Toc98333496"/>
        <w:bookmarkStart w:id="21554" w:name="_Toc98341822"/>
        <w:bookmarkStart w:id="21555" w:name="_Toc98345214"/>
        <w:bookmarkStart w:id="21556" w:name="_Toc98345741"/>
        <w:bookmarkStart w:id="21557" w:name="_Toc98346265"/>
        <w:bookmarkStart w:id="21558" w:name="_Toc98346823"/>
        <w:bookmarkStart w:id="21559" w:name="_Toc98347263"/>
        <w:bookmarkStart w:id="21560" w:name="_Toc98347703"/>
        <w:bookmarkStart w:id="21561" w:name="_Toc99536988"/>
        <w:bookmarkStart w:id="21562" w:name="_Toc99719114"/>
        <w:bookmarkStart w:id="21563" w:name="_Toc99969771"/>
        <w:bookmarkEnd w:id="21516"/>
        <w:bookmarkEnd w:id="21517"/>
        <w:bookmarkEnd w:id="21518"/>
        <w:bookmarkEnd w:id="21519"/>
        <w:bookmarkEnd w:id="21520"/>
        <w:bookmarkEnd w:id="21521"/>
        <w:bookmarkEnd w:id="21522"/>
        <w:bookmarkEnd w:id="21523"/>
        <w:bookmarkEnd w:id="21524"/>
        <w:bookmarkEnd w:id="21525"/>
        <w:bookmarkEnd w:id="21526"/>
        <w:bookmarkEnd w:id="21527"/>
        <w:bookmarkEnd w:id="21528"/>
        <w:bookmarkEnd w:id="21529"/>
        <w:bookmarkEnd w:id="21530"/>
        <w:bookmarkEnd w:id="21531"/>
        <w:bookmarkEnd w:id="21532"/>
        <w:bookmarkEnd w:id="21533"/>
        <w:bookmarkEnd w:id="21534"/>
        <w:bookmarkEnd w:id="21535"/>
        <w:bookmarkEnd w:id="21536"/>
        <w:bookmarkEnd w:id="21537"/>
        <w:bookmarkEnd w:id="21538"/>
        <w:bookmarkEnd w:id="21539"/>
        <w:bookmarkEnd w:id="21540"/>
        <w:bookmarkEnd w:id="21541"/>
        <w:bookmarkEnd w:id="21542"/>
        <w:bookmarkEnd w:id="21543"/>
        <w:bookmarkEnd w:id="21544"/>
        <w:bookmarkEnd w:id="21545"/>
        <w:bookmarkEnd w:id="21546"/>
        <w:bookmarkEnd w:id="21547"/>
        <w:bookmarkEnd w:id="21548"/>
        <w:bookmarkEnd w:id="21549"/>
        <w:bookmarkEnd w:id="21550"/>
        <w:bookmarkEnd w:id="21551"/>
        <w:bookmarkEnd w:id="21552"/>
        <w:bookmarkEnd w:id="21553"/>
        <w:bookmarkEnd w:id="21554"/>
        <w:bookmarkEnd w:id="21555"/>
        <w:bookmarkEnd w:id="21556"/>
        <w:bookmarkEnd w:id="21557"/>
        <w:bookmarkEnd w:id="21558"/>
        <w:bookmarkEnd w:id="21559"/>
        <w:bookmarkEnd w:id="21560"/>
        <w:bookmarkEnd w:id="21561"/>
        <w:bookmarkEnd w:id="21562"/>
        <w:bookmarkEnd w:id="21563"/>
      </w:tr>
      <w:tr w:rsidR="00FF153E" w:rsidRPr="00FF6A71" w:rsidDel="002929E3" w14:paraId="15FFA8C1" w14:textId="55FAF727" w:rsidTr="00711218">
        <w:trPr>
          <w:del w:id="21564" w:author="pete jones" w:date="2022-01-04T16:54:00Z"/>
        </w:trPr>
        <w:tc>
          <w:tcPr>
            <w:tcW w:w="8778" w:type="dxa"/>
            <w:gridSpan w:val="2"/>
          </w:tcPr>
          <w:p w14:paraId="552F6341" w14:textId="160EEF31" w:rsidR="00FF153E" w:rsidRPr="00FF6A71" w:rsidDel="002929E3" w:rsidRDefault="00FF153E" w:rsidP="00711218">
            <w:pPr>
              <w:rPr>
                <w:del w:id="21565" w:author="pete jones" w:date="2022-01-04T16:54:00Z"/>
                <w:moveFrom w:id="21566" w:author="pete jones" w:date="2022-01-03T12:19:00Z"/>
              </w:rPr>
            </w:pPr>
            <w:moveFrom w:id="21567" w:author="pete jones" w:date="2022-01-03T12:19:00Z">
              <w:del w:id="21568" w:author="pete jones" w:date="2022-01-04T16:54:00Z">
                <w:r w:rsidRPr="00FF6A71" w:rsidDel="002929E3">
                  <w:rPr>
                    <w:b/>
                    <w:u w:val="single"/>
                  </w:rPr>
                  <w:delText>Scenario 2</w:delText>
                </w:r>
                <w:r w:rsidRPr="00FF6A71" w:rsidDel="002929E3">
                  <w:delText xml:space="preserve"> – Assignment criteria stipulate that associative files are required for assessment, </w:delText>
                </w:r>
                <w:r w:rsidR="002F39F3" w:rsidRPr="00FF6A71" w:rsidDel="002929E3">
                  <w:delText>i.e.,</w:delText>
                </w:r>
                <w:r w:rsidRPr="00FF6A71" w:rsidDel="002929E3">
                  <w:delText xml:space="preserve"> 3D assemblies / 3D Parts linked to 2D Drawings / Presentations / Manufacturing files. All associated files must be submitted in native CAD format, </w:delText>
                </w:r>
                <w:r w:rsidR="002F39F3" w:rsidRPr="00FF6A71" w:rsidDel="002929E3">
                  <w:delText>i.e.,</w:delText>
                </w:r>
                <w:r w:rsidRPr="00FF6A71" w:rsidDel="002929E3">
                  <w:delText xml:space="preserve"> not PDF, DXF, STEP, IGES etc. File submission and activity in non-proctored environments. No template starter files provided or required.</w:delText>
                </w:r>
                <w:bookmarkStart w:id="21569" w:name="_Toc92119901"/>
                <w:bookmarkStart w:id="21570" w:name="_Toc92120243"/>
                <w:bookmarkStart w:id="21571" w:name="_Toc92120584"/>
                <w:bookmarkStart w:id="21572" w:name="_Toc92120922"/>
                <w:bookmarkStart w:id="21573" w:name="_Toc92121263"/>
                <w:bookmarkStart w:id="21574" w:name="_Toc92121604"/>
                <w:bookmarkStart w:id="21575" w:name="_Toc92121950"/>
                <w:bookmarkStart w:id="21576" w:name="_Toc92187642"/>
                <w:bookmarkStart w:id="21577" w:name="_Toc92187985"/>
                <w:bookmarkStart w:id="21578" w:name="_Toc92191372"/>
                <w:bookmarkStart w:id="21579" w:name="_Toc92191839"/>
                <w:bookmarkStart w:id="21580" w:name="_Toc92192307"/>
                <w:bookmarkStart w:id="21581" w:name="_Toc92192692"/>
                <w:bookmarkStart w:id="21582" w:name="_Toc92193078"/>
                <w:bookmarkStart w:id="21583" w:name="_Toc92193439"/>
                <w:bookmarkStart w:id="21584" w:name="_Toc92193813"/>
                <w:bookmarkStart w:id="21585" w:name="_Toc92194159"/>
                <w:bookmarkStart w:id="21586" w:name="_Toc92194612"/>
                <w:bookmarkStart w:id="21587" w:name="_Toc92194980"/>
                <w:bookmarkStart w:id="21588" w:name="_Toc92195328"/>
                <w:bookmarkStart w:id="21589" w:name="_Toc92198239"/>
                <w:bookmarkStart w:id="21590" w:name="_Toc92200787"/>
                <w:bookmarkStart w:id="21591" w:name="_Toc92201717"/>
                <w:bookmarkStart w:id="21592" w:name="_Toc92208041"/>
                <w:bookmarkStart w:id="21593" w:name="_Toc92373867"/>
                <w:bookmarkStart w:id="21594" w:name="_Toc92375265"/>
                <w:bookmarkStart w:id="21595" w:name="_Toc92375908"/>
                <w:bookmarkStart w:id="21596" w:name="_Toc92813616"/>
                <w:bookmarkStart w:id="21597" w:name="_Toc92962838"/>
                <w:bookmarkStart w:id="21598" w:name="_Toc93130558"/>
                <w:bookmarkStart w:id="21599" w:name="_Toc94535514"/>
                <w:bookmarkStart w:id="21600" w:name="_Toc94628820"/>
                <w:bookmarkStart w:id="21601" w:name="_Toc95140090"/>
                <w:bookmarkStart w:id="21602" w:name="_Toc95231888"/>
                <w:bookmarkStart w:id="21603" w:name="_Toc97115186"/>
                <w:bookmarkStart w:id="21604" w:name="_Toc98086622"/>
                <w:bookmarkStart w:id="21605" w:name="_Toc98332858"/>
                <w:bookmarkStart w:id="21606" w:name="_Toc98333497"/>
                <w:bookmarkStart w:id="21607" w:name="_Toc98341823"/>
                <w:bookmarkStart w:id="21608" w:name="_Toc98345215"/>
                <w:bookmarkStart w:id="21609" w:name="_Toc98345742"/>
                <w:bookmarkStart w:id="21610" w:name="_Toc98346266"/>
                <w:bookmarkStart w:id="21611" w:name="_Toc98346824"/>
                <w:bookmarkStart w:id="21612" w:name="_Toc98347264"/>
                <w:bookmarkStart w:id="21613" w:name="_Toc98347704"/>
                <w:bookmarkStart w:id="21614" w:name="_Toc99536989"/>
                <w:bookmarkStart w:id="21615" w:name="_Toc99719115"/>
                <w:bookmarkStart w:id="21616" w:name="_Toc99969772"/>
                <w:bookmarkEnd w:id="21569"/>
                <w:bookmarkEnd w:id="21570"/>
                <w:bookmarkEnd w:id="21571"/>
                <w:bookmarkEnd w:id="21572"/>
                <w:bookmarkEnd w:id="21573"/>
                <w:bookmarkEnd w:id="21574"/>
                <w:bookmarkEnd w:id="21575"/>
                <w:bookmarkEnd w:id="21576"/>
                <w:bookmarkEnd w:id="21577"/>
                <w:bookmarkEnd w:id="21578"/>
                <w:bookmarkEnd w:id="21579"/>
                <w:bookmarkEnd w:id="21580"/>
                <w:bookmarkEnd w:id="21581"/>
                <w:bookmarkEnd w:id="21582"/>
                <w:bookmarkEnd w:id="21583"/>
                <w:bookmarkEnd w:id="21584"/>
                <w:bookmarkEnd w:id="21585"/>
                <w:bookmarkEnd w:id="21586"/>
                <w:bookmarkEnd w:id="21587"/>
                <w:bookmarkEnd w:id="21588"/>
                <w:bookmarkEnd w:id="21589"/>
                <w:bookmarkEnd w:id="21590"/>
                <w:bookmarkEnd w:id="21591"/>
                <w:bookmarkEnd w:id="21592"/>
                <w:bookmarkEnd w:id="21593"/>
                <w:bookmarkEnd w:id="21594"/>
                <w:bookmarkEnd w:id="21595"/>
                <w:bookmarkEnd w:id="21596"/>
                <w:bookmarkEnd w:id="21597"/>
                <w:bookmarkEnd w:id="21598"/>
                <w:bookmarkEnd w:id="21599"/>
                <w:bookmarkEnd w:id="21600"/>
                <w:bookmarkEnd w:id="21601"/>
                <w:bookmarkEnd w:id="21602"/>
                <w:bookmarkEnd w:id="21603"/>
                <w:bookmarkEnd w:id="21604"/>
                <w:bookmarkEnd w:id="21605"/>
                <w:bookmarkEnd w:id="21606"/>
                <w:bookmarkEnd w:id="21607"/>
                <w:bookmarkEnd w:id="21608"/>
                <w:bookmarkEnd w:id="21609"/>
                <w:bookmarkEnd w:id="21610"/>
                <w:bookmarkEnd w:id="21611"/>
                <w:bookmarkEnd w:id="21612"/>
                <w:bookmarkEnd w:id="21613"/>
                <w:bookmarkEnd w:id="21614"/>
                <w:bookmarkEnd w:id="21615"/>
                <w:bookmarkEnd w:id="21616"/>
              </w:del>
            </w:moveFrom>
          </w:p>
        </w:tc>
        <w:bookmarkStart w:id="21617" w:name="_Toc92119902"/>
        <w:bookmarkStart w:id="21618" w:name="_Toc92120244"/>
        <w:bookmarkStart w:id="21619" w:name="_Toc92120585"/>
        <w:bookmarkStart w:id="21620" w:name="_Toc92120923"/>
        <w:bookmarkStart w:id="21621" w:name="_Toc92121264"/>
        <w:bookmarkStart w:id="21622" w:name="_Toc92121605"/>
        <w:bookmarkStart w:id="21623" w:name="_Toc92121951"/>
        <w:bookmarkStart w:id="21624" w:name="_Toc92187643"/>
        <w:bookmarkStart w:id="21625" w:name="_Toc92187986"/>
        <w:bookmarkStart w:id="21626" w:name="_Toc92191373"/>
        <w:bookmarkStart w:id="21627" w:name="_Toc92191840"/>
        <w:bookmarkStart w:id="21628" w:name="_Toc92192308"/>
        <w:bookmarkStart w:id="21629" w:name="_Toc92192693"/>
        <w:bookmarkStart w:id="21630" w:name="_Toc92193079"/>
        <w:bookmarkStart w:id="21631" w:name="_Toc92193440"/>
        <w:bookmarkStart w:id="21632" w:name="_Toc92193814"/>
        <w:bookmarkStart w:id="21633" w:name="_Toc92194160"/>
        <w:bookmarkStart w:id="21634" w:name="_Toc92194613"/>
        <w:bookmarkStart w:id="21635" w:name="_Toc92194981"/>
        <w:bookmarkStart w:id="21636" w:name="_Toc92195329"/>
        <w:bookmarkStart w:id="21637" w:name="_Toc92198240"/>
        <w:bookmarkStart w:id="21638" w:name="_Toc92200788"/>
        <w:bookmarkStart w:id="21639" w:name="_Toc92201718"/>
        <w:bookmarkStart w:id="21640" w:name="_Toc92208042"/>
        <w:bookmarkStart w:id="21641" w:name="_Toc92373868"/>
        <w:bookmarkStart w:id="21642" w:name="_Toc92375266"/>
        <w:bookmarkStart w:id="21643" w:name="_Toc92375909"/>
        <w:bookmarkStart w:id="21644" w:name="_Toc92813617"/>
        <w:bookmarkStart w:id="21645" w:name="_Toc92962839"/>
        <w:bookmarkStart w:id="21646" w:name="_Toc93130559"/>
        <w:bookmarkStart w:id="21647" w:name="_Toc94535515"/>
        <w:bookmarkStart w:id="21648" w:name="_Toc94628821"/>
        <w:bookmarkStart w:id="21649" w:name="_Toc95140091"/>
        <w:bookmarkStart w:id="21650" w:name="_Toc95231889"/>
        <w:bookmarkStart w:id="21651" w:name="_Toc97115187"/>
        <w:bookmarkStart w:id="21652" w:name="_Toc98086623"/>
        <w:bookmarkStart w:id="21653" w:name="_Toc98332859"/>
        <w:bookmarkStart w:id="21654" w:name="_Toc98333498"/>
        <w:bookmarkStart w:id="21655" w:name="_Toc98341824"/>
        <w:bookmarkStart w:id="21656" w:name="_Toc98345216"/>
        <w:bookmarkStart w:id="21657" w:name="_Toc98345743"/>
        <w:bookmarkStart w:id="21658" w:name="_Toc98346267"/>
        <w:bookmarkStart w:id="21659" w:name="_Toc98346825"/>
        <w:bookmarkStart w:id="21660" w:name="_Toc98347265"/>
        <w:bookmarkStart w:id="21661" w:name="_Toc98347705"/>
        <w:bookmarkStart w:id="21662" w:name="_Toc99536990"/>
        <w:bookmarkStart w:id="21663" w:name="_Toc99719116"/>
        <w:bookmarkStart w:id="21664" w:name="_Toc99969773"/>
        <w:bookmarkEnd w:id="21617"/>
        <w:bookmarkEnd w:id="21618"/>
        <w:bookmarkEnd w:id="21619"/>
        <w:bookmarkEnd w:id="21620"/>
        <w:bookmarkEnd w:id="21621"/>
        <w:bookmarkEnd w:id="21622"/>
        <w:bookmarkEnd w:id="21623"/>
        <w:bookmarkEnd w:id="21624"/>
        <w:bookmarkEnd w:id="21625"/>
        <w:bookmarkEnd w:id="21626"/>
        <w:bookmarkEnd w:id="21627"/>
        <w:bookmarkEnd w:id="21628"/>
        <w:bookmarkEnd w:id="21629"/>
        <w:bookmarkEnd w:id="21630"/>
        <w:bookmarkEnd w:id="21631"/>
        <w:bookmarkEnd w:id="21632"/>
        <w:bookmarkEnd w:id="21633"/>
        <w:bookmarkEnd w:id="21634"/>
        <w:bookmarkEnd w:id="21635"/>
        <w:bookmarkEnd w:id="21636"/>
        <w:bookmarkEnd w:id="21637"/>
        <w:bookmarkEnd w:id="21638"/>
        <w:bookmarkEnd w:id="21639"/>
        <w:bookmarkEnd w:id="21640"/>
        <w:bookmarkEnd w:id="21641"/>
        <w:bookmarkEnd w:id="21642"/>
        <w:bookmarkEnd w:id="21643"/>
        <w:bookmarkEnd w:id="21644"/>
        <w:bookmarkEnd w:id="21645"/>
        <w:bookmarkEnd w:id="21646"/>
        <w:bookmarkEnd w:id="21647"/>
        <w:bookmarkEnd w:id="21648"/>
        <w:bookmarkEnd w:id="21649"/>
        <w:bookmarkEnd w:id="21650"/>
        <w:bookmarkEnd w:id="21651"/>
        <w:bookmarkEnd w:id="21652"/>
        <w:bookmarkEnd w:id="21653"/>
        <w:bookmarkEnd w:id="21654"/>
        <w:bookmarkEnd w:id="21655"/>
        <w:bookmarkEnd w:id="21656"/>
        <w:bookmarkEnd w:id="21657"/>
        <w:bookmarkEnd w:id="21658"/>
        <w:bookmarkEnd w:id="21659"/>
        <w:bookmarkEnd w:id="21660"/>
        <w:bookmarkEnd w:id="21661"/>
        <w:bookmarkEnd w:id="21662"/>
        <w:bookmarkEnd w:id="21663"/>
        <w:bookmarkEnd w:id="21664"/>
      </w:tr>
      <w:tr w:rsidR="00FF153E" w:rsidRPr="00FF6A71" w:rsidDel="002929E3" w14:paraId="4AB39B09" w14:textId="31B8A5AD" w:rsidTr="00711218">
        <w:trPr>
          <w:del w:id="21665" w:author="pete jones" w:date="2022-01-04T16:54:00Z"/>
        </w:trPr>
        <w:tc>
          <w:tcPr>
            <w:tcW w:w="1573" w:type="dxa"/>
          </w:tcPr>
          <w:p w14:paraId="0BF9BC6C" w14:textId="4B31D152" w:rsidR="00FF153E" w:rsidRPr="00FF6A71" w:rsidDel="002929E3" w:rsidRDefault="00FF153E" w:rsidP="00711218">
            <w:pPr>
              <w:rPr>
                <w:del w:id="21666" w:author="pete jones" w:date="2022-01-04T16:54:00Z"/>
                <w:moveFrom w:id="21667" w:author="pete jones" w:date="2022-01-03T12:19:00Z"/>
                <w:b/>
              </w:rPr>
            </w:pPr>
            <w:moveFrom w:id="21668" w:author="pete jones" w:date="2022-01-03T12:19:00Z">
              <w:del w:id="21669" w:author="pete jones" w:date="2022-01-04T16:54:00Z">
                <w:r w:rsidRPr="00FF6A71" w:rsidDel="002929E3">
                  <w:rPr>
                    <w:b/>
                  </w:rPr>
                  <w:delText>Context</w:delText>
                </w:r>
                <w:bookmarkStart w:id="21670" w:name="_Toc92119903"/>
                <w:bookmarkStart w:id="21671" w:name="_Toc92120245"/>
                <w:bookmarkStart w:id="21672" w:name="_Toc92120586"/>
                <w:bookmarkStart w:id="21673" w:name="_Toc92120924"/>
                <w:bookmarkStart w:id="21674" w:name="_Toc92121265"/>
                <w:bookmarkStart w:id="21675" w:name="_Toc92121606"/>
                <w:bookmarkStart w:id="21676" w:name="_Toc92121952"/>
                <w:bookmarkStart w:id="21677" w:name="_Toc92187644"/>
                <w:bookmarkStart w:id="21678" w:name="_Toc92187987"/>
                <w:bookmarkStart w:id="21679" w:name="_Toc92191374"/>
                <w:bookmarkStart w:id="21680" w:name="_Toc92191841"/>
                <w:bookmarkStart w:id="21681" w:name="_Toc92192309"/>
                <w:bookmarkStart w:id="21682" w:name="_Toc92192694"/>
                <w:bookmarkStart w:id="21683" w:name="_Toc92193080"/>
                <w:bookmarkStart w:id="21684" w:name="_Toc92193441"/>
                <w:bookmarkStart w:id="21685" w:name="_Toc92193815"/>
                <w:bookmarkStart w:id="21686" w:name="_Toc92194161"/>
                <w:bookmarkStart w:id="21687" w:name="_Toc92194614"/>
                <w:bookmarkStart w:id="21688" w:name="_Toc92194982"/>
                <w:bookmarkStart w:id="21689" w:name="_Toc92195330"/>
                <w:bookmarkStart w:id="21690" w:name="_Toc92198241"/>
                <w:bookmarkStart w:id="21691" w:name="_Toc92200789"/>
                <w:bookmarkStart w:id="21692" w:name="_Toc92201719"/>
                <w:bookmarkStart w:id="21693" w:name="_Toc92208043"/>
                <w:bookmarkStart w:id="21694" w:name="_Toc92373869"/>
                <w:bookmarkStart w:id="21695" w:name="_Toc92375267"/>
                <w:bookmarkStart w:id="21696" w:name="_Toc92375910"/>
                <w:bookmarkStart w:id="21697" w:name="_Toc92813618"/>
                <w:bookmarkStart w:id="21698" w:name="_Toc92962840"/>
                <w:bookmarkStart w:id="21699" w:name="_Toc93130560"/>
                <w:bookmarkStart w:id="21700" w:name="_Toc94535516"/>
                <w:bookmarkStart w:id="21701" w:name="_Toc94628822"/>
                <w:bookmarkStart w:id="21702" w:name="_Toc95140092"/>
                <w:bookmarkStart w:id="21703" w:name="_Toc95231890"/>
                <w:bookmarkStart w:id="21704" w:name="_Toc97115188"/>
                <w:bookmarkStart w:id="21705" w:name="_Toc98086624"/>
                <w:bookmarkStart w:id="21706" w:name="_Toc98332860"/>
                <w:bookmarkStart w:id="21707" w:name="_Toc98333499"/>
                <w:bookmarkStart w:id="21708" w:name="_Toc98341825"/>
                <w:bookmarkStart w:id="21709" w:name="_Toc98345217"/>
                <w:bookmarkStart w:id="21710" w:name="_Toc98345744"/>
                <w:bookmarkStart w:id="21711" w:name="_Toc98346268"/>
                <w:bookmarkStart w:id="21712" w:name="_Toc98346826"/>
                <w:bookmarkStart w:id="21713" w:name="_Toc98347266"/>
                <w:bookmarkStart w:id="21714" w:name="_Toc98347706"/>
                <w:bookmarkStart w:id="21715" w:name="_Toc99536991"/>
                <w:bookmarkStart w:id="21716" w:name="_Toc99719117"/>
                <w:bookmarkStart w:id="21717" w:name="_Toc99969774"/>
                <w:bookmarkEnd w:id="21670"/>
                <w:bookmarkEnd w:id="21671"/>
                <w:bookmarkEnd w:id="21672"/>
                <w:bookmarkEnd w:id="21673"/>
                <w:bookmarkEnd w:id="21674"/>
                <w:bookmarkEnd w:id="21675"/>
                <w:bookmarkEnd w:id="21676"/>
                <w:bookmarkEnd w:id="21677"/>
                <w:bookmarkEnd w:id="21678"/>
                <w:bookmarkEnd w:id="21679"/>
                <w:bookmarkEnd w:id="21680"/>
                <w:bookmarkEnd w:id="21681"/>
                <w:bookmarkEnd w:id="21682"/>
                <w:bookmarkEnd w:id="21683"/>
                <w:bookmarkEnd w:id="21684"/>
                <w:bookmarkEnd w:id="21685"/>
                <w:bookmarkEnd w:id="21686"/>
                <w:bookmarkEnd w:id="21687"/>
                <w:bookmarkEnd w:id="21688"/>
                <w:bookmarkEnd w:id="21689"/>
                <w:bookmarkEnd w:id="21690"/>
                <w:bookmarkEnd w:id="21691"/>
                <w:bookmarkEnd w:id="21692"/>
                <w:bookmarkEnd w:id="21693"/>
                <w:bookmarkEnd w:id="21694"/>
                <w:bookmarkEnd w:id="21695"/>
                <w:bookmarkEnd w:id="21696"/>
                <w:bookmarkEnd w:id="21697"/>
                <w:bookmarkEnd w:id="21698"/>
                <w:bookmarkEnd w:id="21699"/>
                <w:bookmarkEnd w:id="21700"/>
                <w:bookmarkEnd w:id="21701"/>
                <w:bookmarkEnd w:id="21702"/>
                <w:bookmarkEnd w:id="21703"/>
                <w:bookmarkEnd w:id="21704"/>
                <w:bookmarkEnd w:id="21705"/>
                <w:bookmarkEnd w:id="21706"/>
                <w:bookmarkEnd w:id="21707"/>
                <w:bookmarkEnd w:id="21708"/>
                <w:bookmarkEnd w:id="21709"/>
                <w:bookmarkEnd w:id="21710"/>
                <w:bookmarkEnd w:id="21711"/>
                <w:bookmarkEnd w:id="21712"/>
                <w:bookmarkEnd w:id="21713"/>
                <w:bookmarkEnd w:id="21714"/>
                <w:bookmarkEnd w:id="21715"/>
                <w:bookmarkEnd w:id="21716"/>
                <w:bookmarkEnd w:id="21717"/>
              </w:del>
            </w:moveFrom>
          </w:p>
        </w:tc>
        <w:tc>
          <w:tcPr>
            <w:tcW w:w="7205" w:type="dxa"/>
          </w:tcPr>
          <w:p w14:paraId="06BE3994" w14:textId="6E89A62B" w:rsidR="00FF153E" w:rsidRPr="00FF6A71" w:rsidDel="002929E3" w:rsidRDefault="00FF153E" w:rsidP="00711218">
            <w:pPr>
              <w:rPr>
                <w:del w:id="21718" w:author="pete jones" w:date="2022-01-04T16:54:00Z"/>
                <w:moveFrom w:id="21719" w:author="pete jones" w:date="2022-01-03T12:19:00Z"/>
                <w:b/>
              </w:rPr>
            </w:pPr>
            <w:moveFrom w:id="21720" w:author="pete jones" w:date="2022-01-03T12:19:00Z">
              <w:del w:id="21721" w:author="pete jones" w:date="2022-01-04T16:54:00Z">
                <w:r w:rsidRPr="00FF6A71" w:rsidDel="002929E3">
                  <w:rPr>
                    <w:b/>
                  </w:rPr>
                  <w:delText>Description</w:delText>
                </w:r>
                <w:bookmarkStart w:id="21722" w:name="_Toc92119904"/>
                <w:bookmarkStart w:id="21723" w:name="_Toc92120246"/>
                <w:bookmarkStart w:id="21724" w:name="_Toc92120587"/>
                <w:bookmarkStart w:id="21725" w:name="_Toc92120925"/>
                <w:bookmarkStart w:id="21726" w:name="_Toc92121266"/>
                <w:bookmarkStart w:id="21727" w:name="_Toc92121607"/>
                <w:bookmarkStart w:id="21728" w:name="_Toc92121953"/>
                <w:bookmarkStart w:id="21729" w:name="_Toc92187645"/>
                <w:bookmarkStart w:id="21730" w:name="_Toc92187988"/>
                <w:bookmarkStart w:id="21731" w:name="_Toc92191375"/>
                <w:bookmarkStart w:id="21732" w:name="_Toc92191842"/>
                <w:bookmarkStart w:id="21733" w:name="_Toc92192310"/>
                <w:bookmarkStart w:id="21734" w:name="_Toc92192695"/>
                <w:bookmarkStart w:id="21735" w:name="_Toc92193081"/>
                <w:bookmarkStart w:id="21736" w:name="_Toc92193442"/>
                <w:bookmarkStart w:id="21737" w:name="_Toc92193816"/>
                <w:bookmarkStart w:id="21738" w:name="_Toc92194162"/>
                <w:bookmarkStart w:id="21739" w:name="_Toc92194615"/>
                <w:bookmarkStart w:id="21740" w:name="_Toc92194983"/>
                <w:bookmarkStart w:id="21741" w:name="_Toc92195331"/>
                <w:bookmarkStart w:id="21742" w:name="_Toc92198242"/>
                <w:bookmarkStart w:id="21743" w:name="_Toc92200790"/>
                <w:bookmarkStart w:id="21744" w:name="_Toc92201720"/>
                <w:bookmarkStart w:id="21745" w:name="_Toc92208044"/>
                <w:bookmarkStart w:id="21746" w:name="_Toc92373870"/>
                <w:bookmarkStart w:id="21747" w:name="_Toc92375268"/>
                <w:bookmarkStart w:id="21748" w:name="_Toc92375911"/>
                <w:bookmarkStart w:id="21749" w:name="_Toc92813619"/>
                <w:bookmarkStart w:id="21750" w:name="_Toc92962841"/>
                <w:bookmarkStart w:id="21751" w:name="_Toc93130561"/>
                <w:bookmarkStart w:id="21752" w:name="_Toc94535517"/>
                <w:bookmarkStart w:id="21753" w:name="_Toc94628823"/>
                <w:bookmarkStart w:id="21754" w:name="_Toc95140093"/>
                <w:bookmarkStart w:id="21755" w:name="_Toc95231891"/>
                <w:bookmarkStart w:id="21756" w:name="_Toc97115189"/>
                <w:bookmarkStart w:id="21757" w:name="_Toc98086625"/>
                <w:bookmarkStart w:id="21758" w:name="_Toc98332861"/>
                <w:bookmarkStart w:id="21759" w:name="_Toc98333500"/>
                <w:bookmarkStart w:id="21760" w:name="_Toc98341826"/>
                <w:bookmarkStart w:id="21761" w:name="_Toc98345218"/>
                <w:bookmarkStart w:id="21762" w:name="_Toc98345745"/>
                <w:bookmarkStart w:id="21763" w:name="_Toc98346269"/>
                <w:bookmarkStart w:id="21764" w:name="_Toc98346827"/>
                <w:bookmarkStart w:id="21765" w:name="_Toc98347267"/>
                <w:bookmarkStart w:id="21766" w:name="_Toc98347707"/>
                <w:bookmarkStart w:id="21767" w:name="_Toc99536992"/>
                <w:bookmarkStart w:id="21768" w:name="_Toc99719118"/>
                <w:bookmarkStart w:id="21769" w:name="_Toc99969775"/>
                <w:bookmarkEnd w:id="21722"/>
                <w:bookmarkEnd w:id="21723"/>
                <w:bookmarkEnd w:id="21724"/>
                <w:bookmarkEnd w:id="21725"/>
                <w:bookmarkEnd w:id="21726"/>
                <w:bookmarkEnd w:id="21727"/>
                <w:bookmarkEnd w:id="21728"/>
                <w:bookmarkEnd w:id="21729"/>
                <w:bookmarkEnd w:id="21730"/>
                <w:bookmarkEnd w:id="21731"/>
                <w:bookmarkEnd w:id="21732"/>
                <w:bookmarkEnd w:id="21733"/>
                <w:bookmarkEnd w:id="21734"/>
                <w:bookmarkEnd w:id="21735"/>
                <w:bookmarkEnd w:id="21736"/>
                <w:bookmarkEnd w:id="21737"/>
                <w:bookmarkEnd w:id="21738"/>
                <w:bookmarkEnd w:id="21739"/>
                <w:bookmarkEnd w:id="21740"/>
                <w:bookmarkEnd w:id="21741"/>
                <w:bookmarkEnd w:id="21742"/>
                <w:bookmarkEnd w:id="21743"/>
                <w:bookmarkEnd w:id="21744"/>
                <w:bookmarkEnd w:id="21745"/>
                <w:bookmarkEnd w:id="21746"/>
                <w:bookmarkEnd w:id="21747"/>
                <w:bookmarkEnd w:id="21748"/>
                <w:bookmarkEnd w:id="21749"/>
                <w:bookmarkEnd w:id="21750"/>
                <w:bookmarkEnd w:id="21751"/>
                <w:bookmarkEnd w:id="21752"/>
                <w:bookmarkEnd w:id="21753"/>
                <w:bookmarkEnd w:id="21754"/>
                <w:bookmarkEnd w:id="21755"/>
                <w:bookmarkEnd w:id="21756"/>
                <w:bookmarkEnd w:id="21757"/>
                <w:bookmarkEnd w:id="21758"/>
                <w:bookmarkEnd w:id="21759"/>
                <w:bookmarkEnd w:id="21760"/>
                <w:bookmarkEnd w:id="21761"/>
                <w:bookmarkEnd w:id="21762"/>
                <w:bookmarkEnd w:id="21763"/>
                <w:bookmarkEnd w:id="21764"/>
                <w:bookmarkEnd w:id="21765"/>
                <w:bookmarkEnd w:id="21766"/>
                <w:bookmarkEnd w:id="21767"/>
                <w:bookmarkEnd w:id="21768"/>
                <w:bookmarkEnd w:id="21769"/>
              </w:del>
            </w:moveFrom>
          </w:p>
        </w:tc>
        <w:bookmarkStart w:id="21770" w:name="_Toc92119905"/>
        <w:bookmarkStart w:id="21771" w:name="_Toc92120247"/>
        <w:bookmarkStart w:id="21772" w:name="_Toc92120588"/>
        <w:bookmarkStart w:id="21773" w:name="_Toc92120926"/>
        <w:bookmarkStart w:id="21774" w:name="_Toc92121267"/>
        <w:bookmarkStart w:id="21775" w:name="_Toc92121608"/>
        <w:bookmarkStart w:id="21776" w:name="_Toc92121954"/>
        <w:bookmarkStart w:id="21777" w:name="_Toc92187646"/>
        <w:bookmarkStart w:id="21778" w:name="_Toc92187989"/>
        <w:bookmarkStart w:id="21779" w:name="_Toc92191376"/>
        <w:bookmarkStart w:id="21780" w:name="_Toc92191843"/>
        <w:bookmarkStart w:id="21781" w:name="_Toc92192311"/>
        <w:bookmarkStart w:id="21782" w:name="_Toc92192696"/>
        <w:bookmarkStart w:id="21783" w:name="_Toc92193082"/>
        <w:bookmarkStart w:id="21784" w:name="_Toc92193443"/>
        <w:bookmarkStart w:id="21785" w:name="_Toc92193817"/>
        <w:bookmarkStart w:id="21786" w:name="_Toc92194163"/>
        <w:bookmarkStart w:id="21787" w:name="_Toc92194616"/>
        <w:bookmarkStart w:id="21788" w:name="_Toc92194984"/>
        <w:bookmarkStart w:id="21789" w:name="_Toc92195332"/>
        <w:bookmarkStart w:id="21790" w:name="_Toc92198243"/>
        <w:bookmarkStart w:id="21791" w:name="_Toc92200791"/>
        <w:bookmarkStart w:id="21792" w:name="_Toc92201721"/>
        <w:bookmarkStart w:id="21793" w:name="_Toc92208045"/>
        <w:bookmarkStart w:id="21794" w:name="_Toc92373871"/>
        <w:bookmarkStart w:id="21795" w:name="_Toc92375269"/>
        <w:bookmarkStart w:id="21796" w:name="_Toc92375912"/>
        <w:bookmarkStart w:id="21797" w:name="_Toc92813620"/>
        <w:bookmarkStart w:id="21798" w:name="_Toc92962842"/>
        <w:bookmarkStart w:id="21799" w:name="_Toc93130562"/>
        <w:bookmarkStart w:id="21800" w:name="_Toc94535518"/>
        <w:bookmarkStart w:id="21801" w:name="_Toc94628824"/>
        <w:bookmarkStart w:id="21802" w:name="_Toc95140094"/>
        <w:bookmarkStart w:id="21803" w:name="_Toc95231892"/>
        <w:bookmarkStart w:id="21804" w:name="_Toc97115190"/>
        <w:bookmarkStart w:id="21805" w:name="_Toc98086626"/>
        <w:bookmarkStart w:id="21806" w:name="_Toc98332862"/>
        <w:bookmarkStart w:id="21807" w:name="_Toc98333501"/>
        <w:bookmarkStart w:id="21808" w:name="_Toc98341827"/>
        <w:bookmarkStart w:id="21809" w:name="_Toc98345219"/>
        <w:bookmarkStart w:id="21810" w:name="_Toc98345746"/>
        <w:bookmarkStart w:id="21811" w:name="_Toc98346270"/>
        <w:bookmarkStart w:id="21812" w:name="_Toc98346828"/>
        <w:bookmarkStart w:id="21813" w:name="_Toc98347268"/>
        <w:bookmarkStart w:id="21814" w:name="_Toc98347708"/>
        <w:bookmarkStart w:id="21815" w:name="_Toc99536993"/>
        <w:bookmarkStart w:id="21816" w:name="_Toc99719119"/>
        <w:bookmarkStart w:id="21817" w:name="_Toc99969776"/>
        <w:bookmarkEnd w:id="21770"/>
        <w:bookmarkEnd w:id="21771"/>
        <w:bookmarkEnd w:id="21772"/>
        <w:bookmarkEnd w:id="21773"/>
        <w:bookmarkEnd w:id="21774"/>
        <w:bookmarkEnd w:id="21775"/>
        <w:bookmarkEnd w:id="21776"/>
        <w:bookmarkEnd w:id="21777"/>
        <w:bookmarkEnd w:id="21778"/>
        <w:bookmarkEnd w:id="21779"/>
        <w:bookmarkEnd w:id="21780"/>
        <w:bookmarkEnd w:id="21781"/>
        <w:bookmarkEnd w:id="21782"/>
        <w:bookmarkEnd w:id="21783"/>
        <w:bookmarkEnd w:id="21784"/>
        <w:bookmarkEnd w:id="21785"/>
        <w:bookmarkEnd w:id="21786"/>
        <w:bookmarkEnd w:id="21787"/>
        <w:bookmarkEnd w:id="21788"/>
        <w:bookmarkEnd w:id="21789"/>
        <w:bookmarkEnd w:id="21790"/>
        <w:bookmarkEnd w:id="21791"/>
        <w:bookmarkEnd w:id="21792"/>
        <w:bookmarkEnd w:id="21793"/>
        <w:bookmarkEnd w:id="21794"/>
        <w:bookmarkEnd w:id="21795"/>
        <w:bookmarkEnd w:id="21796"/>
        <w:bookmarkEnd w:id="21797"/>
        <w:bookmarkEnd w:id="21798"/>
        <w:bookmarkEnd w:id="21799"/>
        <w:bookmarkEnd w:id="21800"/>
        <w:bookmarkEnd w:id="21801"/>
        <w:bookmarkEnd w:id="21802"/>
        <w:bookmarkEnd w:id="21803"/>
        <w:bookmarkEnd w:id="21804"/>
        <w:bookmarkEnd w:id="21805"/>
        <w:bookmarkEnd w:id="21806"/>
        <w:bookmarkEnd w:id="21807"/>
        <w:bookmarkEnd w:id="21808"/>
        <w:bookmarkEnd w:id="21809"/>
        <w:bookmarkEnd w:id="21810"/>
        <w:bookmarkEnd w:id="21811"/>
        <w:bookmarkEnd w:id="21812"/>
        <w:bookmarkEnd w:id="21813"/>
        <w:bookmarkEnd w:id="21814"/>
        <w:bookmarkEnd w:id="21815"/>
        <w:bookmarkEnd w:id="21816"/>
        <w:bookmarkEnd w:id="21817"/>
      </w:tr>
      <w:tr w:rsidR="00FF153E" w:rsidRPr="00FF6A71" w:rsidDel="002929E3" w14:paraId="293DA7CA" w14:textId="6086F7BC" w:rsidTr="00711218">
        <w:trPr>
          <w:del w:id="21818" w:author="pete jones" w:date="2022-01-04T16:54:00Z"/>
        </w:trPr>
        <w:tc>
          <w:tcPr>
            <w:tcW w:w="1573" w:type="dxa"/>
            <w:vMerge w:val="restart"/>
          </w:tcPr>
          <w:p w14:paraId="674F91EB" w14:textId="2CF65471" w:rsidR="00FF153E" w:rsidRPr="00FF6A71" w:rsidDel="002929E3" w:rsidRDefault="00FF153E" w:rsidP="00711218">
            <w:pPr>
              <w:rPr>
                <w:del w:id="21819" w:author="pete jones" w:date="2022-01-04T16:54:00Z"/>
                <w:moveFrom w:id="21820" w:author="pete jones" w:date="2022-01-03T12:19:00Z"/>
              </w:rPr>
            </w:pPr>
            <w:moveFrom w:id="21821" w:author="pete jones" w:date="2022-01-03T12:19:00Z">
              <w:del w:id="21822" w:author="pete jones" w:date="2022-01-04T16:54:00Z">
                <w:r w:rsidRPr="00FF6A71" w:rsidDel="002929E3">
                  <w:delText>Copying</w:delText>
                </w:r>
                <w:bookmarkStart w:id="21823" w:name="_Toc92119906"/>
                <w:bookmarkStart w:id="21824" w:name="_Toc92120248"/>
                <w:bookmarkStart w:id="21825" w:name="_Toc92120589"/>
                <w:bookmarkStart w:id="21826" w:name="_Toc92120927"/>
                <w:bookmarkStart w:id="21827" w:name="_Toc92121268"/>
                <w:bookmarkStart w:id="21828" w:name="_Toc92121609"/>
                <w:bookmarkStart w:id="21829" w:name="_Toc92121955"/>
                <w:bookmarkStart w:id="21830" w:name="_Toc92187647"/>
                <w:bookmarkStart w:id="21831" w:name="_Toc92187990"/>
                <w:bookmarkStart w:id="21832" w:name="_Toc92191377"/>
                <w:bookmarkStart w:id="21833" w:name="_Toc92191844"/>
                <w:bookmarkStart w:id="21834" w:name="_Toc92192312"/>
                <w:bookmarkStart w:id="21835" w:name="_Toc92192697"/>
                <w:bookmarkStart w:id="21836" w:name="_Toc92193083"/>
                <w:bookmarkStart w:id="21837" w:name="_Toc92193444"/>
                <w:bookmarkStart w:id="21838" w:name="_Toc92193818"/>
                <w:bookmarkStart w:id="21839" w:name="_Toc92194164"/>
                <w:bookmarkStart w:id="21840" w:name="_Toc92194617"/>
                <w:bookmarkStart w:id="21841" w:name="_Toc92194985"/>
                <w:bookmarkStart w:id="21842" w:name="_Toc92195333"/>
                <w:bookmarkStart w:id="21843" w:name="_Toc92198244"/>
                <w:bookmarkStart w:id="21844" w:name="_Toc92200792"/>
                <w:bookmarkStart w:id="21845" w:name="_Toc92201722"/>
                <w:bookmarkStart w:id="21846" w:name="_Toc92208046"/>
                <w:bookmarkStart w:id="21847" w:name="_Toc92373872"/>
                <w:bookmarkStart w:id="21848" w:name="_Toc92375270"/>
                <w:bookmarkStart w:id="21849" w:name="_Toc92375913"/>
                <w:bookmarkStart w:id="21850" w:name="_Toc92813621"/>
                <w:bookmarkStart w:id="21851" w:name="_Toc92962843"/>
                <w:bookmarkStart w:id="21852" w:name="_Toc93130563"/>
                <w:bookmarkStart w:id="21853" w:name="_Toc94535519"/>
                <w:bookmarkStart w:id="21854" w:name="_Toc94628825"/>
                <w:bookmarkStart w:id="21855" w:name="_Toc95140095"/>
                <w:bookmarkStart w:id="21856" w:name="_Toc95231893"/>
                <w:bookmarkStart w:id="21857" w:name="_Toc97115191"/>
                <w:bookmarkStart w:id="21858" w:name="_Toc98086627"/>
                <w:bookmarkStart w:id="21859" w:name="_Toc98332863"/>
                <w:bookmarkStart w:id="21860" w:name="_Toc98333502"/>
                <w:bookmarkStart w:id="21861" w:name="_Toc98341828"/>
                <w:bookmarkStart w:id="21862" w:name="_Toc98345220"/>
                <w:bookmarkStart w:id="21863" w:name="_Toc98345747"/>
                <w:bookmarkStart w:id="21864" w:name="_Toc98346271"/>
                <w:bookmarkStart w:id="21865" w:name="_Toc98346829"/>
                <w:bookmarkStart w:id="21866" w:name="_Toc98347269"/>
                <w:bookmarkStart w:id="21867" w:name="_Toc98347709"/>
                <w:bookmarkStart w:id="21868" w:name="_Toc99536994"/>
                <w:bookmarkStart w:id="21869" w:name="_Toc99719120"/>
                <w:bookmarkStart w:id="21870" w:name="_Toc99969777"/>
                <w:bookmarkEnd w:id="21823"/>
                <w:bookmarkEnd w:id="21824"/>
                <w:bookmarkEnd w:id="21825"/>
                <w:bookmarkEnd w:id="21826"/>
                <w:bookmarkEnd w:id="21827"/>
                <w:bookmarkEnd w:id="21828"/>
                <w:bookmarkEnd w:id="21829"/>
                <w:bookmarkEnd w:id="21830"/>
                <w:bookmarkEnd w:id="21831"/>
                <w:bookmarkEnd w:id="21832"/>
                <w:bookmarkEnd w:id="21833"/>
                <w:bookmarkEnd w:id="21834"/>
                <w:bookmarkEnd w:id="21835"/>
                <w:bookmarkEnd w:id="21836"/>
                <w:bookmarkEnd w:id="21837"/>
                <w:bookmarkEnd w:id="21838"/>
                <w:bookmarkEnd w:id="21839"/>
                <w:bookmarkEnd w:id="21840"/>
                <w:bookmarkEnd w:id="21841"/>
                <w:bookmarkEnd w:id="21842"/>
                <w:bookmarkEnd w:id="21843"/>
                <w:bookmarkEnd w:id="21844"/>
                <w:bookmarkEnd w:id="21845"/>
                <w:bookmarkEnd w:id="21846"/>
                <w:bookmarkEnd w:id="21847"/>
                <w:bookmarkEnd w:id="21848"/>
                <w:bookmarkEnd w:id="21849"/>
                <w:bookmarkEnd w:id="21850"/>
                <w:bookmarkEnd w:id="21851"/>
                <w:bookmarkEnd w:id="21852"/>
                <w:bookmarkEnd w:id="21853"/>
                <w:bookmarkEnd w:id="21854"/>
                <w:bookmarkEnd w:id="21855"/>
                <w:bookmarkEnd w:id="21856"/>
                <w:bookmarkEnd w:id="21857"/>
                <w:bookmarkEnd w:id="21858"/>
                <w:bookmarkEnd w:id="21859"/>
                <w:bookmarkEnd w:id="21860"/>
                <w:bookmarkEnd w:id="21861"/>
                <w:bookmarkEnd w:id="21862"/>
                <w:bookmarkEnd w:id="21863"/>
                <w:bookmarkEnd w:id="21864"/>
                <w:bookmarkEnd w:id="21865"/>
                <w:bookmarkEnd w:id="21866"/>
                <w:bookmarkEnd w:id="21867"/>
                <w:bookmarkEnd w:id="21868"/>
                <w:bookmarkEnd w:id="21869"/>
                <w:bookmarkEnd w:id="21870"/>
              </w:del>
            </w:moveFrom>
          </w:p>
        </w:tc>
        <w:tc>
          <w:tcPr>
            <w:tcW w:w="7205" w:type="dxa"/>
          </w:tcPr>
          <w:p w14:paraId="729DC28E" w14:textId="3689D396" w:rsidR="00FF153E" w:rsidRPr="00FF6A71" w:rsidDel="002929E3" w:rsidRDefault="00FF153E" w:rsidP="00711218">
            <w:pPr>
              <w:rPr>
                <w:del w:id="21871" w:author="pete jones" w:date="2022-01-04T16:54:00Z"/>
                <w:moveFrom w:id="21872" w:author="pete jones" w:date="2022-01-03T12:19:00Z"/>
              </w:rPr>
            </w:pPr>
            <w:moveFrom w:id="21873" w:author="pete jones" w:date="2022-01-03T12:19:00Z">
              <w:del w:id="21874" w:author="pete jones" w:date="2022-01-04T16:54:00Z">
                <w:r w:rsidRPr="00FF6A71" w:rsidDel="002929E3">
                  <w:delText>Same sources as per scenario 1 above</w:delText>
                </w:r>
                <w:bookmarkStart w:id="21875" w:name="_Toc92119907"/>
                <w:bookmarkStart w:id="21876" w:name="_Toc92120249"/>
                <w:bookmarkStart w:id="21877" w:name="_Toc92120590"/>
                <w:bookmarkStart w:id="21878" w:name="_Toc92120928"/>
                <w:bookmarkStart w:id="21879" w:name="_Toc92121269"/>
                <w:bookmarkStart w:id="21880" w:name="_Toc92121610"/>
                <w:bookmarkStart w:id="21881" w:name="_Toc92121956"/>
                <w:bookmarkStart w:id="21882" w:name="_Toc92187648"/>
                <w:bookmarkStart w:id="21883" w:name="_Toc92187991"/>
                <w:bookmarkStart w:id="21884" w:name="_Toc92191378"/>
                <w:bookmarkStart w:id="21885" w:name="_Toc92191845"/>
                <w:bookmarkStart w:id="21886" w:name="_Toc92192313"/>
                <w:bookmarkStart w:id="21887" w:name="_Toc92192698"/>
                <w:bookmarkStart w:id="21888" w:name="_Toc92193084"/>
                <w:bookmarkStart w:id="21889" w:name="_Toc92193445"/>
                <w:bookmarkStart w:id="21890" w:name="_Toc92193819"/>
                <w:bookmarkStart w:id="21891" w:name="_Toc92194165"/>
                <w:bookmarkStart w:id="21892" w:name="_Toc92194618"/>
                <w:bookmarkStart w:id="21893" w:name="_Toc92194986"/>
                <w:bookmarkStart w:id="21894" w:name="_Toc92195334"/>
                <w:bookmarkStart w:id="21895" w:name="_Toc92198245"/>
                <w:bookmarkStart w:id="21896" w:name="_Toc92200793"/>
                <w:bookmarkStart w:id="21897" w:name="_Toc92201723"/>
                <w:bookmarkStart w:id="21898" w:name="_Toc92208047"/>
                <w:bookmarkStart w:id="21899" w:name="_Toc92373873"/>
                <w:bookmarkStart w:id="21900" w:name="_Toc92375271"/>
                <w:bookmarkStart w:id="21901" w:name="_Toc92375914"/>
                <w:bookmarkStart w:id="21902" w:name="_Toc92813622"/>
                <w:bookmarkStart w:id="21903" w:name="_Toc92962844"/>
                <w:bookmarkStart w:id="21904" w:name="_Toc93130564"/>
                <w:bookmarkStart w:id="21905" w:name="_Toc94535520"/>
                <w:bookmarkStart w:id="21906" w:name="_Toc94628826"/>
                <w:bookmarkStart w:id="21907" w:name="_Toc95140096"/>
                <w:bookmarkStart w:id="21908" w:name="_Toc95231894"/>
                <w:bookmarkStart w:id="21909" w:name="_Toc97115192"/>
                <w:bookmarkStart w:id="21910" w:name="_Toc98086628"/>
                <w:bookmarkStart w:id="21911" w:name="_Toc98332864"/>
                <w:bookmarkStart w:id="21912" w:name="_Toc98333503"/>
                <w:bookmarkStart w:id="21913" w:name="_Toc98341829"/>
                <w:bookmarkStart w:id="21914" w:name="_Toc98345221"/>
                <w:bookmarkStart w:id="21915" w:name="_Toc98345748"/>
                <w:bookmarkStart w:id="21916" w:name="_Toc98346272"/>
                <w:bookmarkStart w:id="21917" w:name="_Toc98346830"/>
                <w:bookmarkStart w:id="21918" w:name="_Toc98347270"/>
                <w:bookmarkStart w:id="21919" w:name="_Toc98347710"/>
                <w:bookmarkStart w:id="21920" w:name="_Toc99536995"/>
                <w:bookmarkStart w:id="21921" w:name="_Toc99719121"/>
                <w:bookmarkStart w:id="21922" w:name="_Toc99969778"/>
                <w:bookmarkEnd w:id="21875"/>
                <w:bookmarkEnd w:id="21876"/>
                <w:bookmarkEnd w:id="21877"/>
                <w:bookmarkEnd w:id="21878"/>
                <w:bookmarkEnd w:id="21879"/>
                <w:bookmarkEnd w:id="21880"/>
                <w:bookmarkEnd w:id="21881"/>
                <w:bookmarkEnd w:id="21882"/>
                <w:bookmarkEnd w:id="21883"/>
                <w:bookmarkEnd w:id="21884"/>
                <w:bookmarkEnd w:id="21885"/>
                <w:bookmarkEnd w:id="21886"/>
                <w:bookmarkEnd w:id="21887"/>
                <w:bookmarkEnd w:id="21888"/>
                <w:bookmarkEnd w:id="21889"/>
                <w:bookmarkEnd w:id="21890"/>
                <w:bookmarkEnd w:id="21891"/>
                <w:bookmarkEnd w:id="21892"/>
                <w:bookmarkEnd w:id="21893"/>
                <w:bookmarkEnd w:id="21894"/>
                <w:bookmarkEnd w:id="21895"/>
                <w:bookmarkEnd w:id="21896"/>
                <w:bookmarkEnd w:id="21897"/>
                <w:bookmarkEnd w:id="21898"/>
                <w:bookmarkEnd w:id="21899"/>
                <w:bookmarkEnd w:id="21900"/>
                <w:bookmarkEnd w:id="21901"/>
                <w:bookmarkEnd w:id="21902"/>
                <w:bookmarkEnd w:id="21903"/>
                <w:bookmarkEnd w:id="21904"/>
                <w:bookmarkEnd w:id="21905"/>
                <w:bookmarkEnd w:id="21906"/>
                <w:bookmarkEnd w:id="21907"/>
                <w:bookmarkEnd w:id="21908"/>
                <w:bookmarkEnd w:id="21909"/>
                <w:bookmarkEnd w:id="21910"/>
                <w:bookmarkEnd w:id="21911"/>
                <w:bookmarkEnd w:id="21912"/>
                <w:bookmarkEnd w:id="21913"/>
                <w:bookmarkEnd w:id="21914"/>
                <w:bookmarkEnd w:id="21915"/>
                <w:bookmarkEnd w:id="21916"/>
                <w:bookmarkEnd w:id="21917"/>
                <w:bookmarkEnd w:id="21918"/>
                <w:bookmarkEnd w:id="21919"/>
                <w:bookmarkEnd w:id="21920"/>
                <w:bookmarkEnd w:id="21921"/>
                <w:bookmarkEnd w:id="21922"/>
              </w:del>
            </w:moveFrom>
          </w:p>
        </w:tc>
        <w:bookmarkStart w:id="21923" w:name="_Toc92119908"/>
        <w:bookmarkStart w:id="21924" w:name="_Toc92120250"/>
        <w:bookmarkStart w:id="21925" w:name="_Toc92120591"/>
        <w:bookmarkStart w:id="21926" w:name="_Toc92120929"/>
        <w:bookmarkStart w:id="21927" w:name="_Toc92121270"/>
        <w:bookmarkStart w:id="21928" w:name="_Toc92121611"/>
        <w:bookmarkStart w:id="21929" w:name="_Toc92121957"/>
        <w:bookmarkStart w:id="21930" w:name="_Toc92187649"/>
        <w:bookmarkStart w:id="21931" w:name="_Toc92187992"/>
        <w:bookmarkStart w:id="21932" w:name="_Toc92191379"/>
        <w:bookmarkStart w:id="21933" w:name="_Toc92191846"/>
        <w:bookmarkStart w:id="21934" w:name="_Toc92192314"/>
        <w:bookmarkStart w:id="21935" w:name="_Toc92192699"/>
        <w:bookmarkStart w:id="21936" w:name="_Toc92193085"/>
        <w:bookmarkStart w:id="21937" w:name="_Toc92193446"/>
        <w:bookmarkStart w:id="21938" w:name="_Toc92193820"/>
        <w:bookmarkStart w:id="21939" w:name="_Toc92194166"/>
        <w:bookmarkStart w:id="21940" w:name="_Toc92194619"/>
        <w:bookmarkStart w:id="21941" w:name="_Toc92194987"/>
        <w:bookmarkStart w:id="21942" w:name="_Toc92195335"/>
        <w:bookmarkStart w:id="21943" w:name="_Toc92198246"/>
        <w:bookmarkStart w:id="21944" w:name="_Toc92200794"/>
        <w:bookmarkStart w:id="21945" w:name="_Toc92201724"/>
        <w:bookmarkStart w:id="21946" w:name="_Toc92208048"/>
        <w:bookmarkStart w:id="21947" w:name="_Toc92373874"/>
        <w:bookmarkStart w:id="21948" w:name="_Toc92375272"/>
        <w:bookmarkStart w:id="21949" w:name="_Toc92375915"/>
        <w:bookmarkStart w:id="21950" w:name="_Toc92813623"/>
        <w:bookmarkStart w:id="21951" w:name="_Toc92962845"/>
        <w:bookmarkStart w:id="21952" w:name="_Toc93130565"/>
        <w:bookmarkStart w:id="21953" w:name="_Toc94535521"/>
        <w:bookmarkStart w:id="21954" w:name="_Toc94628827"/>
        <w:bookmarkStart w:id="21955" w:name="_Toc95140097"/>
        <w:bookmarkStart w:id="21956" w:name="_Toc95231895"/>
        <w:bookmarkStart w:id="21957" w:name="_Toc97115193"/>
        <w:bookmarkStart w:id="21958" w:name="_Toc98086629"/>
        <w:bookmarkStart w:id="21959" w:name="_Toc98332865"/>
        <w:bookmarkStart w:id="21960" w:name="_Toc98333504"/>
        <w:bookmarkStart w:id="21961" w:name="_Toc98341830"/>
        <w:bookmarkStart w:id="21962" w:name="_Toc98345222"/>
        <w:bookmarkStart w:id="21963" w:name="_Toc98345749"/>
        <w:bookmarkStart w:id="21964" w:name="_Toc98346273"/>
        <w:bookmarkStart w:id="21965" w:name="_Toc98346831"/>
        <w:bookmarkStart w:id="21966" w:name="_Toc98347271"/>
        <w:bookmarkStart w:id="21967" w:name="_Toc98347711"/>
        <w:bookmarkStart w:id="21968" w:name="_Toc99536996"/>
        <w:bookmarkStart w:id="21969" w:name="_Toc99719122"/>
        <w:bookmarkStart w:id="21970" w:name="_Toc99969779"/>
        <w:bookmarkEnd w:id="21923"/>
        <w:bookmarkEnd w:id="21924"/>
        <w:bookmarkEnd w:id="21925"/>
        <w:bookmarkEnd w:id="21926"/>
        <w:bookmarkEnd w:id="21927"/>
        <w:bookmarkEnd w:id="21928"/>
        <w:bookmarkEnd w:id="21929"/>
        <w:bookmarkEnd w:id="21930"/>
        <w:bookmarkEnd w:id="21931"/>
        <w:bookmarkEnd w:id="21932"/>
        <w:bookmarkEnd w:id="21933"/>
        <w:bookmarkEnd w:id="21934"/>
        <w:bookmarkEnd w:id="21935"/>
        <w:bookmarkEnd w:id="21936"/>
        <w:bookmarkEnd w:id="21937"/>
        <w:bookmarkEnd w:id="21938"/>
        <w:bookmarkEnd w:id="21939"/>
        <w:bookmarkEnd w:id="21940"/>
        <w:bookmarkEnd w:id="21941"/>
        <w:bookmarkEnd w:id="21942"/>
        <w:bookmarkEnd w:id="21943"/>
        <w:bookmarkEnd w:id="21944"/>
        <w:bookmarkEnd w:id="21945"/>
        <w:bookmarkEnd w:id="21946"/>
        <w:bookmarkEnd w:id="21947"/>
        <w:bookmarkEnd w:id="21948"/>
        <w:bookmarkEnd w:id="21949"/>
        <w:bookmarkEnd w:id="21950"/>
        <w:bookmarkEnd w:id="21951"/>
        <w:bookmarkEnd w:id="21952"/>
        <w:bookmarkEnd w:id="21953"/>
        <w:bookmarkEnd w:id="21954"/>
        <w:bookmarkEnd w:id="21955"/>
        <w:bookmarkEnd w:id="21956"/>
        <w:bookmarkEnd w:id="21957"/>
        <w:bookmarkEnd w:id="21958"/>
        <w:bookmarkEnd w:id="21959"/>
        <w:bookmarkEnd w:id="21960"/>
        <w:bookmarkEnd w:id="21961"/>
        <w:bookmarkEnd w:id="21962"/>
        <w:bookmarkEnd w:id="21963"/>
        <w:bookmarkEnd w:id="21964"/>
        <w:bookmarkEnd w:id="21965"/>
        <w:bookmarkEnd w:id="21966"/>
        <w:bookmarkEnd w:id="21967"/>
        <w:bookmarkEnd w:id="21968"/>
        <w:bookmarkEnd w:id="21969"/>
        <w:bookmarkEnd w:id="21970"/>
      </w:tr>
      <w:tr w:rsidR="00FF153E" w:rsidRPr="00FF6A71" w:rsidDel="002929E3" w14:paraId="1CD51E30" w14:textId="269F3AA5" w:rsidTr="00711218">
        <w:trPr>
          <w:del w:id="21971" w:author="pete jones" w:date="2022-01-04T16:54:00Z"/>
        </w:trPr>
        <w:tc>
          <w:tcPr>
            <w:tcW w:w="1573" w:type="dxa"/>
            <w:vMerge/>
          </w:tcPr>
          <w:p w14:paraId="3D5AC0EE" w14:textId="34DACF39" w:rsidR="00FF153E" w:rsidRPr="00FF6A71" w:rsidDel="002929E3" w:rsidRDefault="00FF153E" w:rsidP="00711218">
            <w:pPr>
              <w:rPr>
                <w:del w:id="21972" w:author="pete jones" w:date="2022-01-04T16:54:00Z"/>
                <w:moveFrom w:id="21973" w:author="pete jones" w:date="2022-01-03T12:19:00Z"/>
              </w:rPr>
            </w:pPr>
          </w:p>
        </w:tc>
        <w:tc>
          <w:tcPr>
            <w:tcW w:w="7205" w:type="dxa"/>
          </w:tcPr>
          <w:p w14:paraId="5DA84E6A" w14:textId="053A3F68" w:rsidR="00FF153E" w:rsidRPr="00FF6A71" w:rsidDel="002929E3" w:rsidRDefault="00FF153E" w:rsidP="00711218">
            <w:pPr>
              <w:rPr>
                <w:del w:id="21974" w:author="pete jones" w:date="2022-01-04T16:54:00Z"/>
                <w:moveFrom w:id="21975" w:author="pete jones" w:date="2022-01-03T12:19:00Z"/>
              </w:rPr>
            </w:pPr>
            <w:moveFrom w:id="21976" w:author="pete jones" w:date="2022-01-03T12:19:00Z">
              <w:del w:id="21977" w:author="pete jones" w:date="2022-01-04T16:54:00Z">
                <w:r w:rsidRPr="00FF6A71" w:rsidDel="002929E3">
                  <w:delText>For all sources simple file renaming at windows explorer level will not be effective where associations and references between files is required to rebuild assemblies. Much more effort is required to rename constituent files.</w:delText>
                </w:r>
                <w:bookmarkStart w:id="21978" w:name="_Toc92119909"/>
                <w:bookmarkStart w:id="21979" w:name="_Toc92120251"/>
                <w:bookmarkStart w:id="21980" w:name="_Toc92120592"/>
                <w:bookmarkStart w:id="21981" w:name="_Toc92120930"/>
                <w:bookmarkStart w:id="21982" w:name="_Toc92121271"/>
                <w:bookmarkStart w:id="21983" w:name="_Toc92121612"/>
                <w:bookmarkStart w:id="21984" w:name="_Toc92121958"/>
                <w:bookmarkStart w:id="21985" w:name="_Toc92187650"/>
                <w:bookmarkStart w:id="21986" w:name="_Toc92187993"/>
                <w:bookmarkStart w:id="21987" w:name="_Toc92191380"/>
                <w:bookmarkStart w:id="21988" w:name="_Toc92191847"/>
                <w:bookmarkStart w:id="21989" w:name="_Toc92192315"/>
                <w:bookmarkStart w:id="21990" w:name="_Toc92192700"/>
                <w:bookmarkStart w:id="21991" w:name="_Toc92193086"/>
                <w:bookmarkStart w:id="21992" w:name="_Toc92193447"/>
                <w:bookmarkStart w:id="21993" w:name="_Toc92193821"/>
                <w:bookmarkStart w:id="21994" w:name="_Toc92194167"/>
                <w:bookmarkStart w:id="21995" w:name="_Toc92194620"/>
                <w:bookmarkStart w:id="21996" w:name="_Toc92194988"/>
                <w:bookmarkStart w:id="21997" w:name="_Toc92195336"/>
                <w:bookmarkStart w:id="21998" w:name="_Toc92198247"/>
                <w:bookmarkStart w:id="21999" w:name="_Toc92200795"/>
                <w:bookmarkStart w:id="22000" w:name="_Toc92201725"/>
                <w:bookmarkStart w:id="22001" w:name="_Toc92208049"/>
                <w:bookmarkStart w:id="22002" w:name="_Toc92373875"/>
                <w:bookmarkStart w:id="22003" w:name="_Toc92375273"/>
                <w:bookmarkStart w:id="22004" w:name="_Toc92375916"/>
                <w:bookmarkStart w:id="22005" w:name="_Toc92813624"/>
                <w:bookmarkStart w:id="22006" w:name="_Toc92962846"/>
                <w:bookmarkStart w:id="22007" w:name="_Toc93130566"/>
                <w:bookmarkStart w:id="22008" w:name="_Toc94535522"/>
                <w:bookmarkStart w:id="22009" w:name="_Toc94628828"/>
                <w:bookmarkStart w:id="22010" w:name="_Toc95140098"/>
                <w:bookmarkStart w:id="22011" w:name="_Toc95231896"/>
                <w:bookmarkStart w:id="22012" w:name="_Toc97115194"/>
                <w:bookmarkStart w:id="22013" w:name="_Toc98086630"/>
                <w:bookmarkStart w:id="22014" w:name="_Toc98332866"/>
                <w:bookmarkStart w:id="22015" w:name="_Toc98333505"/>
                <w:bookmarkStart w:id="22016" w:name="_Toc98341831"/>
                <w:bookmarkStart w:id="22017" w:name="_Toc98345223"/>
                <w:bookmarkStart w:id="22018" w:name="_Toc98345750"/>
                <w:bookmarkStart w:id="22019" w:name="_Toc98346274"/>
                <w:bookmarkStart w:id="22020" w:name="_Toc98346832"/>
                <w:bookmarkStart w:id="22021" w:name="_Toc98347272"/>
                <w:bookmarkStart w:id="22022" w:name="_Toc98347712"/>
                <w:bookmarkStart w:id="22023" w:name="_Toc99536997"/>
                <w:bookmarkStart w:id="22024" w:name="_Toc99719123"/>
                <w:bookmarkStart w:id="22025" w:name="_Toc99969780"/>
                <w:bookmarkEnd w:id="21978"/>
                <w:bookmarkEnd w:id="21979"/>
                <w:bookmarkEnd w:id="21980"/>
                <w:bookmarkEnd w:id="21981"/>
                <w:bookmarkEnd w:id="21982"/>
                <w:bookmarkEnd w:id="21983"/>
                <w:bookmarkEnd w:id="21984"/>
                <w:bookmarkEnd w:id="21985"/>
                <w:bookmarkEnd w:id="21986"/>
                <w:bookmarkEnd w:id="21987"/>
                <w:bookmarkEnd w:id="21988"/>
                <w:bookmarkEnd w:id="21989"/>
                <w:bookmarkEnd w:id="21990"/>
                <w:bookmarkEnd w:id="21991"/>
                <w:bookmarkEnd w:id="21992"/>
                <w:bookmarkEnd w:id="21993"/>
                <w:bookmarkEnd w:id="21994"/>
                <w:bookmarkEnd w:id="21995"/>
                <w:bookmarkEnd w:id="21996"/>
                <w:bookmarkEnd w:id="21997"/>
                <w:bookmarkEnd w:id="21998"/>
                <w:bookmarkEnd w:id="21999"/>
                <w:bookmarkEnd w:id="22000"/>
                <w:bookmarkEnd w:id="22001"/>
                <w:bookmarkEnd w:id="22002"/>
                <w:bookmarkEnd w:id="22003"/>
                <w:bookmarkEnd w:id="22004"/>
                <w:bookmarkEnd w:id="22005"/>
                <w:bookmarkEnd w:id="22006"/>
                <w:bookmarkEnd w:id="22007"/>
                <w:bookmarkEnd w:id="22008"/>
                <w:bookmarkEnd w:id="22009"/>
                <w:bookmarkEnd w:id="22010"/>
                <w:bookmarkEnd w:id="22011"/>
                <w:bookmarkEnd w:id="22012"/>
                <w:bookmarkEnd w:id="22013"/>
                <w:bookmarkEnd w:id="22014"/>
                <w:bookmarkEnd w:id="22015"/>
                <w:bookmarkEnd w:id="22016"/>
                <w:bookmarkEnd w:id="22017"/>
                <w:bookmarkEnd w:id="22018"/>
                <w:bookmarkEnd w:id="22019"/>
                <w:bookmarkEnd w:id="22020"/>
                <w:bookmarkEnd w:id="22021"/>
                <w:bookmarkEnd w:id="22022"/>
                <w:bookmarkEnd w:id="22023"/>
                <w:bookmarkEnd w:id="22024"/>
                <w:bookmarkEnd w:id="22025"/>
              </w:del>
            </w:moveFrom>
          </w:p>
        </w:tc>
        <w:bookmarkStart w:id="22026" w:name="_Toc92119910"/>
        <w:bookmarkStart w:id="22027" w:name="_Toc92120252"/>
        <w:bookmarkStart w:id="22028" w:name="_Toc92120593"/>
        <w:bookmarkStart w:id="22029" w:name="_Toc92120931"/>
        <w:bookmarkStart w:id="22030" w:name="_Toc92121272"/>
        <w:bookmarkStart w:id="22031" w:name="_Toc92121613"/>
        <w:bookmarkStart w:id="22032" w:name="_Toc92121959"/>
        <w:bookmarkStart w:id="22033" w:name="_Toc92187651"/>
        <w:bookmarkStart w:id="22034" w:name="_Toc92187994"/>
        <w:bookmarkStart w:id="22035" w:name="_Toc92191381"/>
        <w:bookmarkStart w:id="22036" w:name="_Toc92191848"/>
        <w:bookmarkStart w:id="22037" w:name="_Toc92192316"/>
        <w:bookmarkStart w:id="22038" w:name="_Toc92192701"/>
        <w:bookmarkStart w:id="22039" w:name="_Toc92193087"/>
        <w:bookmarkStart w:id="22040" w:name="_Toc92193448"/>
        <w:bookmarkStart w:id="22041" w:name="_Toc92193822"/>
        <w:bookmarkStart w:id="22042" w:name="_Toc92194168"/>
        <w:bookmarkStart w:id="22043" w:name="_Toc92194621"/>
        <w:bookmarkStart w:id="22044" w:name="_Toc92194989"/>
        <w:bookmarkStart w:id="22045" w:name="_Toc92195337"/>
        <w:bookmarkStart w:id="22046" w:name="_Toc92198248"/>
        <w:bookmarkStart w:id="22047" w:name="_Toc92200796"/>
        <w:bookmarkStart w:id="22048" w:name="_Toc92201726"/>
        <w:bookmarkStart w:id="22049" w:name="_Toc92208050"/>
        <w:bookmarkStart w:id="22050" w:name="_Toc92373876"/>
        <w:bookmarkStart w:id="22051" w:name="_Toc92375274"/>
        <w:bookmarkStart w:id="22052" w:name="_Toc92375917"/>
        <w:bookmarkStart w:id="22053" w:name="_Toc92813625"/>
        <w:bookmarkStart w:id="22054" w:name="_Toc92962847"/>
        <w:bookmarkStart w:id="22055" w:name="_Toc93130567"/>
        <w:bookmarkStart w:id="22056" w:name="_Toc94535523"/>
        <w:bookmarkStart w:id="22057" w:name="_Toc94628829"/>
        <w:bookmarkStart w:id="22058" w:name="_Toc95140099"/>
        <w:bookmarkStart w:id="22059" w:name="_Toc95231897"/>
        <w:bookmarkStart w:id="22060" w:name="_Toc97115195"/>
        <w:bookmarkStart w:id="22061" w:name="_Toc98086631"/>
        <w:bookmarkStart w:id="22062" w:name="_Toc98332867"/>
        <w:bookmarkStart w:id="22063" w:name="_Toc98333506"/>
        <w:bookmarkStart w:id="22064" w:name="_Toc98341832"/>
        <w:bookmarkStart w:id="22065" w:name="_Toc98345224"/>
        <w:bookmarkStart w:id="22066" w:name="_Toc98345751"/>
        <w:bookmarkStart w:id="22067" w:name="_Toc98346275"/>
        <w:bookmarkStart w:id="22068" w:name="_Toc98346833"/>
        <w:bookmarkStart w:id="22069" w:name="_Toc98347273"/>
        <w:bookmarkStart w:id="22070" w:name="_Toc98347713"/>
        <w:bookmarkStart w:id="22071" w:name="_Toc99536998"/>
        <w:bookmarkStart w:id="22072" w:name="_Toc99719124"/>
        <w:bookmarkStart w:id="22073" w:name="_Toc99969781"/>
        <w:bookmarkEnd w:id="22026"/>
        <w:bookmarkEnd w:id="22027"/>
        <w:bookmarkEnd w:id="22028"/>
        <w:bookmarkEnd w:id="22029"/>
        <w:bookmarkEnd w:id="22030"/>
        <w:bookmarkEnd w:id="22031"/>
        <w:bookmarkEnd w:id="22032"/>
        <w:bookmarkEnd w:id="22033"/>
        <w:bookmarkEnd w:id="22034"/>
        <w:bookmarkEnd w:id="22035"/>
        <w:bookmarkEnd w:id="22036"/>
        <w:bookmarkEnd w:id="22037"/>
        <w:bookmarkEnd w:id="22038"/>
        <w:bookmarkEnd w:id="22039"/>
        <w:bookmarkEnd w:id="22040"/>
        <w:bookmarkEnd w:id="22041"/>
        <w:bookmarkEnd w:id="22042"/>
        <w:bookmarkEnd w:id="22043"/>
        <w:bookmarkEnd w:id="22044"/>
        <w:bookmarkEnd w:id="22045"/>
        <w:bookmarkEnd w:id="22046"/>
        <w:bookmarkEnd w:id="22047"/>
        <w:bookmarkEnd w:id="22048"/>
        <w:bookmarkEnd w:id="22049"/>
        <w:bookmarkEnd w:id="22050"/>
        <w:bookmarkEnd w:id="22051"/>
        <w:bookmarkEnd w:id="22052"/>
        <w:bookmarkEnd w:id="22053"/>
        <w:bookmarkEnd w:id="22054"/>
        <w:bookmarkEnd w:id="22055"/>
        <w:bookmarkEnd w:id="22056"/>
        <w:bookmarkEnd w:id="22057"/>
        <w:bookmarkEnd w:id="22058"/>
        <w:bookmarkEnd w:id="22059"/>
        <w:bookmarkEnd w:id="22060"/>
        <w:bookmarkEnd w:id="22061"/>
        <w:bookmarkEnd w:id="22062"/>
        <w:bookmarkEnd w:id="22063"/>
        <w:bookmarkEnd w:id="22064"/>
        <w:bookmarkEnd w:id="22065"/>
        <w:bookmarkEnd w:id="22066"/>
        <w:bookmarkEnd w:id="22067"/>
        <w:bookmarkEnd w:id="22068"/>
        <w:bookmarkEnd w:id="22069"/>
        <w:bookmarkEnd w:id="22070"/>
        <w:bookmarkEnd w:id="22071"/>
        <w:bookmarkEnd w:id="22072"/>
        <w:bookmarkEnd w:id="22073"/>
      </w:tr>
      <w:tr w:rsidR="00FF153E" w:rsidRPr="00FF6A71" w:rsidDel="002929E3" w14:paraId="31209F60" w14:textId="26C69438" w:rsidTr="00711218">
        <w:trPr>
          <w:del w:id="22074" w:author="pete jones" w:date="2022-01-04T16:54:00Z"/>
        </w:trPr>
        <w:tc>
          <w:tcPr>
            <w:tcW w:w="1573" w:type="dxa"/>
            <w:vMerge/>
          </w:tcPr>
          <w:p w14:paraId="36F3DD92" w14:textId="459998D1" w:rsidR="00FF153E" w:rsidRPr="00FF6A71" w:rsidDel="002929E3" w:rsidRDefault="00FF153E" w:rsidP="00711218">
            <w:pPr>
              <w:rPr>
                <w:del w:id="22075" w:author="pete jones" w:date="2022-01-04T16:54:00Z"/>
                <w:moveFrom w:id="22076" w:author="pete jones" w:date="2022-01-03T12:19:00Z"/>
              </w:rPr>
            </w:pPr>
          </w:p>
        </w:tc>
        <w:tc>
          <w:tcPr>
            <w:tcW w:w="7205" w:type="dxa"/>
          </w:tcPr>
          <w:p w14:paraId="4488047A" w14:textId="04F7856F" w:rsidR="00FF153E" w:rsidRPr="00FF6A71" w:rsidDel="002929E3" w:rsidRDefault="00FF153E" w:rsidP="00711218">
            <w:pPr>
              <w:rPr>
                <w:del w:id="22077" w:author="pete jones" w:date="2022-01-04T16:54:00Z"/>
                <w:moveFrom w:id="22078" w:author="pete jones" w:date="2022-01-03T12:19:00Z"/>
              </w:rPr>
            </w:pPr>
            <w:moveFrom w:id="22079" w:author="pete jones" w:date="2022-01-03T12:19:00Z">
              <w:del w:id="22080" w:author="pete jones" w:date="2022-01-04T16:54:00Z">
                <w:r w:rsidRPr="00FF6A71" w:rsidDel="002929E3">
                  <w:delText>Submission of assemblies as parts – this package separate parts as feature bodies within a single part. Excuses may include Top-down design methodology to hide dumb-solids parts. Top-down modelling techniques are not generally used in industry to build assemblies due to downstream limitations.</w:delText>
                </w:r>
                <w:bookmarkStart w:id="22081" w:name="_Toc92119911"/>
                <w:bookmarkStart w:id="22082" w:name="_Toc92120253"/>
                <w:bookmarkStart w:id="22083" w:name="_Toc92120594"/>
                <w:bookmarkStart w:id="22084" w:name="_Toc92120932"/>
                <w:bookmarkStart w:id="22085" w:name="_Toc92121273"/>
                <w:bookmarkStart w:id="22086" w:name="_Toc92121614"/>
                <w:bookmarkStart w:id="22087" w:name="_Toc92121960"/>
                <w:bookmarkStart w:id="22088" w:name="_Toc92187652"/>
                <w:bookmarkStart w:id="22089" w:name="_Toc92187995"/>
                <w:bookmarkStart w:id="22090" w:name="_Toc92191382"/>
                <w:bookmarkStart w:id="22091" w:name="_Toc92191849"/>
                <w:bookmarkStart w:id="22092" w:name="_Toc92192317"/>
                <w:bookmarkStart w:id="22093" w:name="_Toc92192702"/>
                <w:bookmarkStart w:id="22094" w:name="_Toc92193088"/>
                <w:bookmarkStart w:id="22095" w:name="_Toc92193449"/>
                <w:bookmarkStart w:id="22096" w:name="_Toc92193823"/>
                <w:bookmarkStart w:id="22097" w:name="_Toc92194169"/>
                <w:bookmarkStart w:id="22098" w:name="_Toc92194622"/>
                <w:bookmarkStart w:id="22099" w:name="_Toc92194990"/>
                <w:bookmarkStart w:id="22100" w:name="_Toc92195338"/>
                <w:bookmarkStart w:id="22101" w:name="_Toc92198249"/>
                <w:bookmarkStart w:id="22102" w:name="_Toc92200797"/>
                <w:bookmarkStart w:id="22103" w:name="_Toc92201727"/>
                <w:bookmarkStart w:id="22104" w:name="_Toc92208051"/>
                <w:bookmarkStart w:id="22105" w:name="_Toc92373877"/>
                <w:bookmarkStart w:id="22106" w:name="_Toc92375275"/>
                <w:bookmarkStart w:id="22107" w:name="_Toc92375918"/>
                <w:bookmarkStart w:id="22108" w:name="_Toc92813626"/>
                <w:bookmarkStart w:id="22109" w:name="_Toc92962848"/>
                <w:bookmarkStart w:id="22110" w:name="_Toc93130568"/>
                <w:bookmarkStart w:id="22111" w:name="_Toc94535524"/>
                <w:bookmarkStart w:id="22112" w:name="_Toc94628830"/>
                <w:bookmarkStart w:id="22113" w:name="_Toc95140100"/>
                <w:bookmarkStart w:id="22114" w:name="_Toc95231898"/>
                <w:bookmarkStart w:id="22115" w:name="_Toc97115196"/>
                <w:bookmarkStart w:id="22116" w:name="_Toc98086632"/>
                <w:bookmarkStart w:id="22117" w:name="_Toc98332868"/>
                <w:bookmarkStart w:id="22118" w:name="_Toc98333507"/>
                <w:bookmarkStart w:id="22119" w:name="_Toc98341833"/>
                <w:bookmarkStart w:id="22120" w:name="_Toc98345225"/>
                <w:bookmarkStart w:id="22121" w:name="_Toc98345752"/>
                <w:bookmarkStart w:id="22122" w:name="_Toc98346276"/>
                <w:bookmarkStart w:id="22123" w:name="_Toc98346834"/>
                <w:bookmarkStart w:id="22124" w:name="_Toc98347274"/>
                <w:bookmarkStart w:id="22125" w:name="_Toc98347714"/>
                <w:bookmarkStart w:id="22126" w:name="_Toc99536999"/>
                <w:bookmarkStart w:id="22127" w:name="_Toc99719125"/>
                <w:bookmarkStart w:id="22128" w:name="_Toc99969782"/>
                <w:bookmarkEnd w:id="22081"/>
                <w:bookmarkEnd w:id="22082"/>
                <w:bookmarkEnd w:id="22083"/>
                <w:bookmarkEnd w:id="22084"/>
                <w:bookmarkEnd w:id="22085"/>
                <w:bookmarkEnd w:id="22086"/>
                <w:bookmarkEnd w:id="22087"/>
                <w:bookmarkEnd w:id="22088"/>
                <w:bookmarkEnd w:id="22089"/>
                <w:bookmarkEnd w:id="22090"/>
                <w:bookmarkEnd w:id="22091"/>
                <w:bookmarkEnd w:id="22092"/>
                <w:bookmarkEnd w:id="22093"/>
                <w:bookmarkEnd w:id="22094"/>
                <w:bookmarkEnd w:id="22095"/>
                <w:bookmarkEnd w:id="22096"/>
                <w:bookmarkEnd w:id="22097"/>
                <w:bookmarkEnd w:id="22098"/>
                <w:bookmarkEnd w:id="22099"/>
                <w:bookmarkEnd w:id="22100"/>
                <w:bookmarkEnd w:id="22101"/>
                <w:bookmarkEnd w:id="22102"/>
                <w:bookmarkEnd w:id="22103"/>
                <w:bookmarkEnd w:id="22104"/>
                <w:bookmarkEnd w:id="22105"/>
                <w:bookmarkEnd w:id="22106"/>
                <w:bookmarkEnd w:id="22107"/>
                <w:bookmarkEnd w:id="22108"/>
                <w:bookmarkEnd w:id="22109"/>
                <w:bookmarkEnd w:id="22110"/>
                <w:bookmarkEnd w:id="22111"/>
                <w:bookmarkEnd w:id="22112"/>
                <w:bookmarkEnd w:id="22113"/>
                <w:bookmarkEnd w:id="22114"/>
                <w:bookmarkEnd w:id="22115"/>
                <w:bookmarkEnd w:id="22116"/>
                <w:bookmarkEnd w:id="22117"/>
                <w:bookmarkEnd w:id="22118"/>
                <w:bookmarkEnd w:id="22119"/>
                <w:bookmarkEnd w:id="22120"/>
                <w:bookmarkEnd w:id="22121"/>
                <w:bookmarkEnd w:id="22122"/>
                <w:bookmarkEnd w:id="22123"/>
                <w:bookmarkEnd w:id="22124"/>
                <w:bookmarkEnd w:id="22125"/>
                <w:bookmarkEnd w:id="22126"/>
                <w:bookmarkEnd w:id="22127"/>
                <w:bookmarkEnd w:id="22128"/>
              </w:del>
            </w:moveFrom>
          </w:p>
        </w:tc>
        <w:bookmarkStart w:id="22129" w:name="_Toc92119912"/>
        <w:bookmarkStart w:id="22130" w:name="_Toc92120254"/>
        <w:bookmarkStart w:id="22131" w:name="_Toc92120595"/>
        <w:bookmarkStart w:id="22132" w:name="_Toc92120933"/>
        <w:bookmarkStart w:id="22133" w:name="_Toc92121274"/>
        <w:bookmarkStart w:id="22134" w:name="_Toc92121615"/>
        <w:bookmarkStart w:id="22135" w:name="_Toc92121961"/>
        <w:bookmarkStart w:id="22136" w:name="_Toc92187653"/>
        <w:bookmarkStart w:id="22137" w:name="_Toc92187996"/>
        <w:bookmarkStart w:id="22138" w:name="_Toc92191383"/>
        <w:bookmarkStart w:id="22139" w:name="_Toc92191850"/>
        <w:bookmarkStart w:id="22140" w:name="_Toc92192318"/>
        <w:bookmarkStart w:id="22141" w:name="_Toc92192703"/>
        <w:bookmarkStart w:id="22142" w:name="_Toc92193089"/>
        <w:bookmarkStart w:id="22143" w:name="_Toc92193450"/>
        <w:bookmarkStart w:id="22144" w:name="_Toc92193824"/>
        <w:bookmarkStart w:id="22145" w:name="_Toc92194170"/>
        <w:bookmarkStart w:id="22146" w:name="_Toc92194623"/>
        <w:bookmarkStart w:id="22147" w:name="_Toc92194991"/>
        <w:bookmarkStart w:id="22148" w:name="_Toc92195339"/>
        <w:bookmarkStart w:id="22149" w:name="_Toc92198250"/>
        <w:bookmarkStart w:id="22150" w:name="_Toc92200798"/>
        <w:bookmarkStart w:id="22151" w:name="_Toc92201728"/>
        <w:bookmarkStart w:id="22152" w:name="_Toc92208052"/>
        <w:bookmarkStart w:id="22153" w:name="_Toc92373878"/>
        <w:bookmarkStart w:id="22154" w:name="_Toc92375276"/>
        <w:bookmarkStart w:id="22155" w:name="_Toc92375919"/>
        <w:bookmarkStart w:id="22156" w:name="_Toc92813627"/>
        <w:bookmarkStart w:id="22157" w:name="_Toc92962849"/>
        <w:bookmarkStart w:id="22158" w:name="_Toc93130569"/>
        <w:bookmarkStart w:id="22159" w:name="_Toc94535525"/>
        <w:bookmarkStart w:id="22160" w:name="_Toc94628831"/>
        <w:bookmarkStart w:id="22161" w:name="_Toc95140101"/>
        <w:bookmarkStart w:id="22162" w:name="_Toc95231899"/>
        <w:bookmarkStart w:id="22163" w:name="_Toc97115197"/>
        <w:bookmarkStart w:id="22164" w:name="_Toc98086633"/>
        <w:bookmarkStart w:id="22165" w:name="_Toc98332869"/>
        <w:bookmarkStart w:id="22166" w:name="_Toc98333508"/>
        <w:bookmarkStart w:id="22167" w:name="_Toc98341834"/>
        <w:bookmarkStart w:id="22168" w:name="_Toc98345226"/>
        <w:bookmarkStart w:id="22169" w:name="_Toc98345753"/>
        <w:bookmarkStart w:id="22170" w:name="_Toc98346277"/>
        <w:bookmarkStart w:id="22171" w:name="_Toc98346835"/>
        <w:bookmarkStart w:id="22172" w:name="_Toc98347275"/>
        <w:bookmarkStart w:id="22173" w:name="_Toc98347715"/>
        <w:bookmarkStart w:id="22174" w:name="_Toc99537000"/>
        <w:bookmarkStart w:id="22175" w:name="_Toc99719126"/>
        <w:bookmarkStart w:id="22176" w:name="_Toc99969783"/>
        <w:bookmarkEnd w:id="22129"/>
        <w:bookmarkEnd w:id="22130"/>
        <w:bookmarkEnd w:id="22131"/>
        <w:bookmarkEnd w:id="22132"/>
        <w:bookmarkEnd w:id="22133"/>
        <w:bookmarkEnd w:id="22134"/>
        <w:bookmarkEnd w:id="22135"/>
        <w:bookmarkEnd w:id="22136"/>
        <w:bookmarkEnd w:id="22137"/>
        <w:bookmarkEnd w:id="22138"/>
        <w:bookmarkEnd w:id="22139"/>
        <w:bookmarkEnd w:id="22140"/>
        <w:bookmarkEnd w:id="22141"/>
        <w:bookmarkEnd w:id="22142"/>
        <w:bookmarkEnd w:id="22143"/>
        <w:bookmarkEnd w:id="22144"/>
        <w:bookmarkEnd w:id="22145"/>
        <w:bookmarkEnd w:id="22146"/>
        <w:bookmarkEnd w:id="22147"/>
        <w:bookmarkEnd w:id="22148"/>
        <w:bookmarkEnd w:id="22149"/>
        <w:bookmarkEnd w:id="22150"/>
        <w:bookmarkEnd w:id="22151"/>
        <w:bookmarkEnd w:id="22152"/>
        <w:bookmarkEnd w:id="22153"/>
        <w:bookmarkEnd w:id="22154"/>
        <w:bookmarkEnd w:id="22155"/>
        <w:bookmarkEnd w:id="22156"/>
        <w:bookmarkEnd w:id="22157"/>
        <w:bookmarkEnd w:id="22158"/>
        <w:bookmarkEnd w:id="22159"/>
        <w:bookmarkEnd w:id="22160"/>
        <w:bookmarkEnd w:id="22161"/>
        <w:bookmarkEnd w:id="22162"/>
        <w:bookmarkEnd w:id="22163"/>
        <w:bookmarkEnd w:id="22164"/>
        <w:bookmarkEnd w:id="22165"/>
        <w:bookmarkEnd w:id="22166"/>
        <w:bookmarkEnd w:id="22167"/>
        <w:bookmarkEnd w:id="22168"/>
        <w:bookmarkEnd w:id="22169"/>
        <w:bookmarkEnd w:id="22170"/>
        <w:bookmarkEnd w:id="22171"/>
        <w:bookmarkEnd w:id="22172"/>
        <w:bookmarkEnd w:id="22173"/>
        <w:bookmarkEnd w:id="22174"/>
        <w:bookmarkEnd w:id="22175"/>
        <w:bookmarkEnd w:id="22176"/>
      </w:tr>
      <w:tr w:rsidR="00FF153E" w:rsidRPr="00FF6A71" w:rsidDel="002929E3" w14:paraId="0695BB58" w14:textId="6F081BFD" w:rsidTr="00711218">
        <w:trPr>
          <w:del w:id="22177" w:author="pete jones" w:date="2022-01-04T16:54:00Z"/>
        </w:trPr>
        <w:tc>
          <w:tcPr>
            <w:tcW w:w="1573" w:type="dxa"/>
            <w:vMerge/>
          </w:tcPr>
          <w:p w14:paraId="4B8F04A9" w14:textId="2B30F838" w:rsidR="00FF153E" w:rsidRPr="00FF6A71" w:rsidDel="002929E3" w:rsidRDefault="00FF153E" w:rsidP="00711218">
            <w:pPr>
              <w:rPr>
                <w:del w:id="22178" w:author="pete jones" w:date="2022-01-04T16:54:00Z"/>
                <w:moveFrom w:id="22179" w:author="pete jones" w:date="2022-01-03T12:19:00Z"/>
              </w:rPr>
            </w:pPr>
          </w:p>
        </w:tc>
        <w:tc>
          <w:tcPr>
            <w:tcW w:w="7205" w:type="dxa"/>
          </w:tcPr>
          <w:p w14:paraId="48B2989E" w14:textId="41EE538D" w:rsidR="00FF153E" w:rsidRPr="00FF6A71" w:rsidDel="002929E3" w:rsidRDefault="00FF153E" w:rsidP="00711218">
            <w:pPr>
              <w:rPr>
                <w:del w:id="22180" w:author="pete jones" w:date="2022-01-04T16:54:00Z"/>
                <w:moveFrom w:id="22181" w:author="pete jones" w:date="2022-01-03T12:19:00Z"/>
              </w:rPr>
            </w:pPr>
            <w:moveFrom w:id="22182" w:author="pete jones" w:date="2022-01-03T12:19:00Z">
              <w:del w:id="22183" w:author="pete jones" w:date="2022-01-04T16:54:00Z">
                <w:r w:rsidRPr="00FF6A71" w:rsidDel="002929E3">
                  <w:delText>Use of authoring software to make copies of the whole assembly and associated data. Some software can rename associated data upon creation of the copy.</w:delText>
                </w:r>
                <w:bookmarkStart w:id="22184" w:name="_Toc92119913"/>
                <w:bookmarkStart w:id="22185" w:name="_Toc92120255"/>
                <w:bookmarkStart w:id="22186" w:name="_Toc92120596"/>
                <w:bookmarkStart w:id="22187" w:name="_Toc92120934"/>
                <w:bookmarkStart w:id="22188" w:name="_Toc92121275"/>
                <w:bookmarkStart w:id="22189" w:name="_Toc92121616"/>
                <w:bookmarkStart w:id="22190" w:name="_Toc92121962"/>
                <w:bookmarkStart w:id="22191" w:name="_Toc92187654"/>
                <w:bookmarkStart w:id="22192" w:name="_Toc92187997"/>
                <w:bookmarkStart w:id="22193" w:name="_Toc92191384"/>
                <w:bookmarkStart w:id="22194" w:name="_Toc92191851"/>
                <w:bookmarkStart w:id="22195" w:name="_Toc92192319"/>
                <w:bookmarkStart w:id="22196" w:name="_Toc92192704"/>
                <w:bookmarkStart w:id="22197" w:name="_Toc92193090"/>
                <w:bookmarkStart w:id="22198" w:name="_Toc92193451"/>
                <w:bookmarkStart w:id="22199" w:name="_Toc92193825"/>
                <w:bookmarkStart w:id="22200" w:name="_Toc92194171"/>
                <w:bookmarkStart w:id="22201" w:name="_Toc92194624"/>
                <w:bookmarkStart w:id="22202" w:name="_Toc92194992"/>
                <w:bookmarkStart w:id="22203" w:name="_Toc92195340"/>
                <w:bookmarkStart w:id="22204" w:name="_Toc92198251"/>
                <w:bookmarkStart w:id="22205" w:name="_Toc92200799"/>
                <w:bookmarkStart w:id="22206" w:name="_Toc92201729"/>
                <w:bookmarkStart w:id="22207" w:name="_Toc92208053"/>
                <w:bookmarkStart w:id="22208" w:name="_Toc92373879"/>
                <w:bookmarkStart w:id="22209" w:name="_Toc92375277"/>
                <w:bookmarkStart w:id="22210" w:name="_Toc92375920"/>
                <w:bookmarkStart w:id="22211" w:name="_Toc92813628"/>
                <w:bookmarkStart w:id="22212" w:name="_Toc92962850"/>
                <w:bookmarkStart w:id="22213" w:name="_Toc93130570"/>
                <w:bookmarkStart w:id="22214" w:name="_Toc94535526"/>
                <w:bookmarkStart w:id="22215" w:name="_Toc94628832"/>
                <w:bookmarkStart w:id="22216" w:name="_Toc95140102"/>
                <w:bookmarkStart w:id="22217" w:name="_Toc95231900"/>
                <w:bookmarkStart w:id="22218" w:name="_Toc97115198"/>
                <w:bookmarkStart w:id="22219" w:name="_Toc98086634"/>
                <w:bookmarkStart w:id="22220" w:name="_Toc98332870"/>
                <w:bookmarkStart w:id="22221" w:name="_Toc98333509"/>
                <w:bookmarkStart w:id="22222" w:name="_Toc98341835"/>
                <w:bookmarkStart w:id="22223" w:name="_Toc98345227"/>
                <w:bookmarkStart w:id="22224" w:name="_Toc98345754"/>
                <w:bookmarkStart w:id="22225" w:name="_Toc98346278"/>
                <w:bookmarkStart w:id="22226" w:name="_Toc98346836"/>
                <w:bookmarkStart w:id="22227" w:name="_Toc98347276"/>
                <w:bookmarkStart w:id="22228" w:name="_Toc98347716"/>
                <w:bookmarkStart w:id="22229" w:name="_Toc99537001"/>
                <w:bookmarkStart w:id="22230" w:name="_Toc99719127"/>
                <w:bookmarkStart w:id="22231" w:name="_Toc99969784"/>
                <w:bookmarkEnd w:id="22184"/>
                <w:bookmarkEnd w:id="22185"/>
                <w:bookmarkEnd w:id="22186"/>
                <w:bookmarkEnd w:id="22187"/>
                <w:bookmarkEnd w:id="22188"/>
                <w:bookmarkEnd w:id="22189"/>
                <w:bookmarkEnd w:id="22190"/>
                <w:bookmarkEnd w:id="22191"/>
                <w:bookmarkEnd w:id="22192"/>
                <w:bookmarkEnd w:id="22193"/>
                <w:bookmarkEnd w:id="22194"/>
                <w:bookmarkEnd w:id="22195"/>
                <w:bookmarkEnd w:id="22196"/>
                <w:bookmarkEnd w:id="22197"/>
                <w:bookmarkEnd w:id="22198"/>
                <w:bookmarkEnd w:id="22199"/>
                <w:bookmarkEnd w:id="22200"/>
                <w:bookmarkEnd w:id="22201"/>
                <w:bookmarkEnd w:id="22202"/>
                <w:bookmarkEnd w:id="22203"/>
                <w:bookmarkEnd w:id="22204"/>
                <w:bookmarkEnd w:id="22205"/>
                <w:bookmarkEnd w:id="22206"/>
                <w:bookmarkEnd w:id="22207"/>
                <w:bookmarkEnd w:id="22208"/>
                <w:bookmarkEnd w:id="22209"/>
                <w:bookmarkEnd w:id="22210"/>
                <w:bookmarkEnd w:id="22211"/>
                <w:bookmarkEnd w:id="22212"/>
                <w:bookmarkEnd w:id="22213"/>
                <w:bookmarkEnd w:id="22214"/>
                <w:bookmarkEnd w:id="22215"/>
                <w:bookmarkEnd w:id="22216"/>
                <w:bookmarkEnd w:id="22217"/>
                <w:bookmarkEnd w:id="22218"/>
                <w:bookmarkEnd w:id="22219"/>
                <w:bookmarkEnd w:id="22220"/>
                <w:bookmarkEnd w:id="22221"/>
                <w:bookmarkEnd w:id="22222"/>
                <w:bookmarkEnd w:id="22223"/>
                <w:bookmarkEnd w:id="22224"/>
                <w:bookmarkEnd w:id="22225"/>
                <w:bookmarkEnd w:id="22226"/>
                <w:bookmarkEnd w:id="22227"/>
                <w:bookmarkEnd w:id="22228"/>
                <w:bookmarkEnd w:id="22229"/>
                <w:bookmarkEnd w:id="22230"/>
                <w:bookmarkEnd w:id="22231"/>
              </w:del>
            </w:moveFrom>
          </w:p>
        </w:tc>
        <w:bookmarkStart w:id="22232" w:name="_Toc92119914"/>
        <w:bookmarkStart w:id="22233" w:name="_Toc92120256"/>
        <w:bookmarkStart w:id="22234" w:name="_Toc92120597"/>
        <w:bookmarkStart w:id="22235" w:name="_Toc92120935"/>
        <w:bookmarkStart w:id="22236" w:name="_Toc92121276"/>
        <w:bookmarkStart w:id="22237" w:name="_Toc92121617"/>
        <w:bookmarkStart w:id="22238" w:name="_Toc92121963"/>
        <w:bookmarkStart w:id="22239" w:name="_Toc92187655"/>
        <w:bookmarkStart w:id="22240" w:name="_Toc92187998"/>
        <w:bookmarkStart w:id="22241" w:name="_Toc92191385"/>
        <w:bookmarkStart w:id="22242" w:name="_Toc92191852"/>
        <w:bookmarkStart w:id="22243" w:name="_Toc92192320"/>
        <w:bookmarkStart w:id="22244" w:name="_Toc92192705"/>
        <w:bookmarkStart w:id="22245" w:name="_Toc92193091"/>
        <w:bookmarkStart w:id="22246" w:name="_Toc92193452"/>
        <w:bookmarkStart w:id="22247" w:name="_Toc92193826"/>
        <w:bookmarkStart w:id="22248" w:name="_Toc92194172"/>
        <w:bookmarkStart w:id="22249" w:name="_Toc92194625"/>
        <w:bookmarkStart w:id="22250" w:name="_Toc92194993"/>
        <w:bookmarkStart w:id="22251" w:name="_Toc92195341"/>
        <w:bookmarkStart w:id="22252" w:name="_Toc92198252"/>
        <w:bookmarkStart w:id="22253" w:name="_Toc92200800"/>
        <w:bookmarkStart w:id="22254" w:name="_Toc92201730"/>
        <w:bookmarkStart w:id="22255" w:name="_Toc92208054"/>
        <w:bookmarkStart w:id="22256" w:name="_Toc92373880"/>
        <w:bookmarkStart w:id="22257" w:name="_Toc92375278"/>
        <w:bookmarkStart w:id="22258" w:name="_Toc92375921"/>
        <w:bookmarkStart w:id="22259" w:name="_Toc92813629"/>
        <w:bookmarkStart w:id="22260" w:name="_Toc92962851"/>
        <w:bookmarkStart w:id="22261" w:name="_Toc93130571"/>
        <w:bookmarkStart w:id="22262" w:name="_Toc94535527"/>
        <w:bookmarkStart w:id="22263" w:name="_Toc94628833"/>
        <w:bookmarkStart w:id="22264" w:name="_Toc95140103"/>
        <w:bookmarkStart w:id="22265" w:name="_Toc95231901"/>
        <w:bookmarkStart w:id="22266" w:name="_Toc97115199"/>
        <w:bookmarkStart w:id="22267" w:name="_Toc98086635"/>
        <w:bookmarkStart w:id="22268" w:name="_Toc98332871"/>
        <w:bookmarkStart w:id="22269" w:name="_Toc98333510"/>
        <w:bookmarkStart w:id="22270" w:name="_Toc98341836"/>
        <w:bookmarkStart w:id="22271" w:name="_Toc98345228"/>
        <w:bookmarkStart w:id="22272" w:name="_Toc98345755"/>
        <w:bookmarkStart w:id="22273" w:name="_Toc98346279"/>
        <w:bookmarkStart w:id="22274" w:name="_Toc98346837"/>
        <w:bookmarkStart w:id="22275" w:name="_Toc98347277"/>
        <w:bookmarkStart w:id="22276" w:name="_Toc98347717"/>
        <w:bookmarkStart w:id="22277" w:name="_Toc99537002"/>
        <w:bookmarkStart w:id="22278" w:name="_Toc99719128"/>
        <w:bookmarkStart w:id="22279" w:name="_Toc99969785"/>
        <w:bookmarkEnd w:id="22232"/>
        <w:bookmarkEnd w:id="22233"/>
        <w:bookmarkEnd w:id="22234"/>
        <w:bookmarkEnd w:id="22235"/>
        <w:bookmarkEnd w:id="22236"/>
        <w:bookmarkEnd w:id="22237"/>
        <w:bookmarkEnd w:id="22238"/>
        <w:bookmarkEnd w:id="22239"/>
        <w:bookmarkEnd w:id="22240"/>
        <w:bookmarkEnd w:id="22241"/>
        <w:bookmarkEnd w:id="22242"/>
        <w:bookmarkEnd w:id="22243"/>
        <w:bookmarkEnd w:id="22244"/>
        <w:bookmarkEnd w:id="22245"/>
        <w:bookmarkEnd w:id="22246"/>
        <w:bookmarkEnd w:id="22247"/>
        <w:bookmarkEnd w:id="22248"/>
        <w:bookmarkEnd w:id="22249"/>
        <w:bookmarkEnd w:id="22250"/>
        <w:bookmarkEnd w:id="22251"/>
        <w:bookmarkEnd w:id="22252"/>
        <w:bookmarkEnd w:id="22253"/>
        <w:bookmarkEnd w:id="22254"/>
        <w:bookmarkEnd w:id="22255"/>
        <w:bookmarkEnd w:id="22256"/>
        <w:bookmarkEnd w:id="22257"/>
        <w:bookmarkEnd w:id="22258"/>
        <w:bookmarkEnd w:id="22259"/>
        <w:bookmarkEnd w:id="22260"/>
        <w:bookmarkEnd w:id="22261"/>
        <w:bookmarkEnd w:id="22262"/>
        <w:bookmarkEnd w:id="22263"/>
        <w:bookmarkEnd w:id="22264"/>
        <w:bookmarkEnd w:id="22265"/>
        <w:bookmarkEnd w:id="22266"/>
        <w:bookmarkEnd w:id="22267"/>
        <w:bookmarkEnd w:id="22268"/>
        <w:bookmarkEnd w:id="22269"/>
        <w:bookmarkEnd w:id="22270"/>
        <w:bookmarkEnd w:id="22271"/>
        <w:bookmarkEnd w:id="22272"/>
        <w:bookmarkEnd w:id="22273"/>
        <w:bookmarkEnd w:id="22274"/>
        <w:bookmarkEnd w:id="22275"/>
        <w:bookmarkEnd w:id="22276"/>
        <w:bookmarkEnd w:id="22277"/>
        <w:bookmarkEnd w:id="22278"/>
        <w:bookmarkEnd w:id="22279"/>
      </w:tr>
      <w:tr w:rsidR="00FF153E" w:rsidRPr="00FF6A71" w:rsidDel="002929E3" w14:paraId="4448553F" w14:textId="72B86298" w:rsidTr="00711218">
        <w:trPr>
          <w:del w:id="22280" w:author="pete jones" w:date="2022-01-04T16:54:00Z"/>
        </w:trPr>
        <w:tc>
          <w:tcPr>
            <w:tcW w:w="1573" w:type="dxa"/>
          </w:tcPr>
          <w:p w14:paraId="3940DF8F" w14:textId="2526BBF6" w:rsidR="00FF153E" w:rsidRPr="00FF6A71" w:rsidDel="002929E3" w:rsidRDefault="00FF153E" w:rsidP="00711218">
            <w:pPr>
              <w:rPr>
                <w:del w:id="22281" w:author="pete jones" w:date="2022-01-04T16:54:00Z"/>
                <w:moveFrom w:id="22282" w:author="pete jones" w:date="2022-01-03T12:19:00Z"/>
              </w:rPr>
            </w:pPr>
            <w:bookmarkStart w:id="22283" w:name="_Toc92119915"/>
            <w:bookmarkStart w:id="22284" w:name="_Toc92120257"/>
            <w:bookmarkStart w:id="22285" w:name="_Toc92120598"/>
            <w:bookmarkStart w:id="22286" w:name="_Toc92120936"/>
            <w:bookmarkStart w:id="22287" w:name="_Toc92121277"/>
            <w:bookmarkStart w:id="22288" w:name="_Toc92121618"/>
            <w:bookmarkStart w:id="22289" w:name="_Toc92121964"/>
            <w:bookmarkStart w:id="22290" w:name="_Toc92187656"/>
            <w:bookmarkStart w:id="22291" w:name="_Toc92187999"/>
            <w:bookmarkStart w:id="22292" w:name="_Toc92191386"/>
            <w:bookmarkStart w:id="22293" w:name="_Toc92191853"/>
            <w:bookmarkStart w:id="22294" w:name="_Toc92192321"/>
            <w:bookmarkStart w:id="22295" w:name="_Toc92192706"/>
            <w:bookmarkStart w:id="22296" w:name="_Toc92193092"/>
            <w:bookmarkStart w:id="22297" w:name="_Toc92193453"/>
            <w:bookmarkStart w:id="22298" w:name="_Toc92193827"/>
            <w:bookmarkStart w:id="22299" w:name="_Toc92194173"/>
            <w:bookmarkStart w:id="22300" w:name="_Toc92194626"/>
            <w:bookmarkStart w:id="22301" w:name="_Toc92194994"/>
            <w:bookmarkStart w:id="22302" w:name="_Toc92195342"/>
            <w:bookmarkStart w:id="22303" w:name="_Toc92198253"/>
            <w:bookmarkStart w:id="22304" w:name="_Toc92200801"/>
            <w:bookmarkStart w:id="22305" w:name="_Toc92201731"/>
            <w:bookmarkStart w:id="22306" w:name="_Toc92208055"/>
            <w:bookmarkStart w:id="22307" w:name="_Toc92373881"/>
            <w:bookmarkStart w:id="22308" w:name="_Toc92375279"/>
            <w:bookmarkStart w:id="22309" w:name="_Toc92375922"/>
            <w:bookmarkStart w:id="22310" w:name="_Toc92813630"/>
            <w:bookmarkStart w:id="22311" w:name="_Toc92962852"/>
            <w:bookmarkStart w:id="22312" w:name="_Toc93130572"/>
            <w:bookmarkStart w:id="22313" w:name="_Toc94535528"/>
            <w:bookmarkStart w:id="22314" w:name="_Toc94628834"/>
            <w:bookmarkStart w:id="22315" w:name="_Toc95140104"/>
            <w:bookmarkStart w:id="22316" w:name="_Toc95231902"/>
            <w:bookmarkStart w:id="22317" w:name="_Toc97115200"/>
            <w:bookmarkStart w:id="22318" w:name="_Toc98086636"/>
            <w:bookmarkStart w:id="22319" w:name="_Toc98332872"/>
            <w:bookmarkStart w:id="22320" w:name="_Toc98333511"/>
            <w:bookmarkStart w:id="22321" w:name="_Toc98341837"/>
            <w:bookmarkStart w:id="22322" w:name="_Toc98345229"/>
            <w:bookmarkStart w:id="22323" w:name="_Toc98345756"/>
            <w:bookmarkStart w:id="22324" w:name="_Toc98346280"/>
            <w:bookmarkStart w:id="22325" w:name="_Toc98346838"/>
            <w:bookmarkStart w:id="22326" w:name="_Toc98347278"/>
            <w:bookmarkStart w:id="22327" w:name="_Toc98347718"/>
            <w:bookmarkStart w:id="22328" w:name="_Toc99537003"/>
            <w:bookmarkStart w:id="22329" w:name="_Toc99719129"/>
            <w:bookmarkStart w:id="22330" w:name="_Toc99969786"/>
            <w:bookmarkEnd w:id="22283"/>
            <w:bookmarkEnd w:id="22284"/>
            <w:bookmarkEnd w:id="22285"/>
            <w:bookmarkEnd w:id="22286"/>
            <w:bookmarkEnd w:id="22287"/>
            <w:bookmarkEnd w:id="22288"/>
            <w:bookmarkEnd w:id="22289"/>
            <w:bookmarkEnd w:id="22290"/>
            <w:bookmarkEnd w:id="22291"/>
            <w:bookmarkEnd w:id="22292"/>
            <w:bookmarkEnd w:id="22293"/>
            <w:bookmarkEnd w:id="22294"/>
            <w:bookmarkEnd w:id="22295"/>
            <w:bookmarkEnd w:id="22296"/>
            <w:bookmarkEnd w:id="22297"/>
            <w:bookmarkEnd w:id="22298"/>
            <w:bookmarkEnd w:id="22299"/>
            <w:bookmarkEnd w:id="22300"/>
            <w:bookmarkEnd w:id="22301"/>
            <w:bookmarkEnd w:id="22302"/>
            <w:bookmarkEnd w:id="22303"/>
            <w:bookmarkEnd w:id="22304"/>
            <w:bookmarkEnd w:id="22305"/>
            <w:bookmarkEnd w:id="22306"/>
            <w:bookmarkEnd w:id="22307"/>
            <w:bookmarkEnd w:id="22308"/>
            <w:bookmarkEnd w:id="22309"/>
            <w:bookmarkEnd w:id="22310"/>
            <w:bookmarkEnd w:id="22311"/>
            <w:bookmarkEnd w:id="22312"/>
            <w:bookmarkEnd w:id="22313"/>
            <w:bookmarkEnd w:id="22314"/>
            <w:bookmarkEnd w:id="22315"/>
            <w:bookmarkEnd w:id="22316"/>
            <w:bookmarkEnd w:id="22317"/>
            <w:bookmarkEnd w:id="22318"/>
            <w:bookmarkEnd w:id="22319"/>
            <w:bookmarkEnd w:id="22320"/>
            <w:bookmarkEnd w:id="22321"/>
            <w:bookmarkEnd w:id="22322"/>
            <w:bookmarkEnd w:id="22323"/>
            <w:bookmarkEnd w:id="22324"/>
            <w:bookmarkEnd w:id="22325"/>
            <w:bookmarkEnd w:id="22326"/>
            <w:bookmarkEnd w:id="22327"/>
            <w:bookmarkEnd w:id="22328"/>
            <w:bookmarkEnd w:id="22329"/>
            <w:bookmarkEnd w:id="22330"/>
          </w:p>
        </w:tc>
        <w:tc>
          <w:tcPr>
            <w:tcW w:w="7205" w:type="dxa"/>
          </w:tcPr>
          <w:p w14:paraId="08CD3A75" w14:textId="2B0ED2C4" w:rsidR="00FF153E" w:rsidRPr="00FF6A71" w:rsidDel="002929E3" w:rsidRDefault="00FF153E" w:rsidP="00711218">
            <w:pPr>
              <w:rPr>
                <w:del w:id="22331" w:author="pete jones" w:date="2022-01-04T16:54:00Z"/>
                <w:moveFrom w:id="22332" w:author="pete jones" w:date="2022-01-03T12:19:00Z"/>
              </w:rPr>
            </w:pPr>
            <w:moveFrom w:id="22333" w:author="pete jones" w:date="2022-01-03T12:19:00Z">
              <w:del w:id="22334" w:author="pete jones" w:date="2022-01-04T16:54:00Z">
                <w:r w:rsidRPr="00FF6A71" w:rsidDel="002929E3">
                  <w:delText>Submission of assemblies where constituent parts have no constraints or conflicts restricting effective rebuild of part orientations, drawings with broken links, dynamic simulations which will not replay.</w:delText>
                </w:r>
                <w:bookmarkStart w:id="22335" w:name="_Toc92119916"/>
                <w:bookmarkStart w:id="22336" w:name="_Toc92120258"/>
                <w:bookmarkStart w:id="22337" w:name="_Toc92120599"/>
                <w:bookmarkStart w:id="22338" w:name="_Toc92120937"/>
                <w:bookmarkStart w:id="22339" w:name="_Toc92121278"/>
                <w:bookmarkStart w:id="22340" w:name="_Toc92121619"/>
                <w:bookmarkStart w:id="22341" w:name="_Toc92121965"/>
                <w:bookmarkStart w:id="22342" w:name="_Toc92187657"/>
                <w:bookmarkStart w:id="22343" w:name="_Toc92188000"/>
                <w:bookmarkStart w:id="22344" w:name="_Toc92191387"/>
                <w:bookmarkStart w:id="22345" w:name="_Toc92191854"/>
                <w:bookmarkStart w:id="22346" w:name="_Toc92192322"/>
                <w:bookmarkStart w:id="22347" w:name="_Toc92192707"/>
                <w:bookmarkStart w:id="22348" w:name="_Toc92193093"/>
                <w:bookmarkStart w:id="22349" w:name="_Toc92193454"/>
                <w:bookmarkStart w:id="22350" w:name="_Toc92193828"/>
                <w:bookmarkStart w:id="22351" w:name="_Toc92194174"/>
                <w:bookmarkStart w:id="22352" w:name="_Toc92194627"/>
                <w:bookmarkStart w:id="22353" w:name="_Toc92194995"/>
                <w:bookmarkStart w:id="22354" w:name="_Toc92195343"/>
                <w:bookmarkStart w:id="22355" w:name="_Toc92198254"/>
                <w:bookmarkStart w:id="22356" w:name="_Toc92200802"/>
                <w:bookmarkStart w:id="22357" w:name="_Toc92201732"/>
                <w:bookmarkStart w:id="22358" w:name="_Toc92208056"/>
                <w:bookmarkStart w:id="22359" w:name="_Toc92373882"/>
                <w:bookmarkStart w:id="22360" w:name="_Toc92375280"/>
                <w:bookmarkStart w:id="22361" w:name="_Toc92375923"/>
                <w:bookmarkStart w:id="22362" w:name="_Toc92813631"/>
                <w:bookmarkStart w:id="22363" w:name="_Toc92962853"/>
                <w:bookmarkStart w:id="22364" w:name="_Toc93130573"/>
                <w:bookmarkStart w:id="22365" w:name="_Toc94535529"/>
                <w:bookmarkStart w:id="22366" w:name="_Toc94628835"/>
                <w:bookmarkStart w:id="22367" w:name="_Toc95140105"/>
                <w:bookmarkStart w:id="22368" w:name="_Toc95231903"/>
                <w:bookmarkStart w:id="22369" w:name="_Toc97115201"/>
                <w:bookmarkStart w:id="22370" w:name="_Toc98086637"/>
                <w:bookmarkStart w:id="22371" w:name="_Toc98332873"/>
                <w:bookmarkStart w:id="22372" w:name="_Toc98333512"/>
                <w:bookmarkStart w:id="22373" w:name="_Toc98341838"/>
                <w:bookmarkStart w:id="22374" w:name="_Toc98345230"/>
                <w:bookmarkStart w:id="22375" w:name="_Toc98345757"/>
                <w:bookmarkStart w:id="22376" w:name="_Toc98346281"/>
                <w:bookmarkStart w:id="22377" w:name="_Toc98346839"/>
                <w:bookmarkStart w:id="22378" w:name="_Toc98347279"/>
                <w:bookmarkStart w:id="22379" w:name="_Toc98347719"/>
                <w:bookmarkStart w:id="22380" w:name="_Toc99537004"/>
                <w:bookmarkStart w:id="22381" w:name="_Toc99719130"/>
                <w:bookmarkStart w:id="22382" w:name="_Toc99969787"/>
                <w:bookmarkEnd w:id="22335"/>
                <w:bookmarkEnd w:id="22336"/>
                <w:bookmarkEnd w:id="22337"/>
                <w:bookmarkEnd w:id="22338"/>
                <w:bookmarkEnd w:id="22339"/>
                <w:bookmarkEnd w:id="22340"/>
                <w:bookmarkEnd w:id="22341"/>
                <w:bookmarkEnd w:id="22342"/>
                <w:bookmarkEnd w:id="22343"/>
                <w:bookmarkEnd w:id="22344"/>
                <w:bookmarkEnd w:id="22345"/>
                <w:bookmarkEnd w:id="22346"/>
                <w:bookmarkEnd w:id="22347"/>
                <w:bookmarkEnd w:id="22348"/>
                <w:bookmarkEnd w:id="22349"/>
                <w:bookmarkEnd w:id="22350"/>
                <w:bookmarkEnd w:id="22351"/>
                <w:bookmarkEnd w:id="22352"/>
                <w:bookmarkEnd w:id="22353"/>
                <w:bookmarkEnd w:id="22354"/>
                <w:bookmarkEnd w:id="22355"/>
                <w:bookmarkEnd w:id="22356"/>
                <w:bookmarkEnd w:id="22357"/>
                <w:bookmarkEnd w:id="22358"/>
                <w:bookmarkEnd w:id="22359"/>
                <w:bookmarkEnd w:id="22360"/>
                <w:bookmarkEnd w:id="22361"/>
                <w:bookmarkEnd w:id="22362"/>
                <w:bookmarkEnd w:id="22363"/>
                <w:bookmarkEnd w:id="22364"/>
                <w:bookmarkEnd w:id="22365"/>
                <w:bookmarkEnd w:id="22366"/>
                <w:bookmarkEnd w:id="22367"/>
                <w:bookmarkEnd w:id="22368"/>
                <w:bookmarkEnd w:id="22369"/>
                <w:bookmarkEnd w:id="22370"/>
                <w:bookmarkEnd w:id="22371"/>
                <w:bookmarkEnd w:id="22372"/>
                <w:bookmarkEnd w:id="22373"/>
                <w:bookmarkEnd w:id="22374"/>
                <w:bookmarkEnd w:id="22375"/>
                <w:bookmarkEnd w:id="22376"/>
                <w:bookmarkEnd w:id="22377"/>
                <w:bookmarkEnd w:id="22378"/>
                <w:bookmarkEnd w:id="22379"/>
                <w:bookmarkEnd w:id="22380"/>
                <w:bookmarkEnd w:id="22381"/>
                <w:bookmarkEnd w:id="22382"/>
              </w:del>
            </w:moveFrom>
          </w:p>
        </w:tc>
        <w:bookmarkStart w:id="22383" w:name="_Toc92119917"/>
        <w:bookmarkStart w:id="22384" w:name="_Toc92120259"/>
        <w:bookmarkStart w:id="22385" w:name="_Toc92120600"/>
        <w:bookmarkStart w:id="22386" w:name="_Toc92120938"/>
        <w:bookmarkStart w:id="22387" w:name="_Toc92121279"/>
        <w:bookmarkStart w:id="22388" w:name="_Toc92121620"/>
        <w:bookmarkStart w:id="22389" w:name="_Toc92121966"/>
        <w:bookmarkStart w:id="22390" w:name="_Toc92187658"/>
        <w:bookmarkStart w:id="22391" w:name="_Toc92188001"/>
        <w:bookmarkStart w:id="22392" w:name="_Toc92191388"/>
        <w:bookmarkStart w:id="22393" w:name="_Toc92191855"/>
        <w:bookmarkStart w:id="22394" w:name="_Toc92192323"/>
        <w:bookmarkStart w:id="22395" w:name="_Toc92192708"/>
        <w:bookmarkStart w:id="22396" w:name="_Toc92193094"/>
        <w:bookmarkStart w:id="22397" w:name="_Toc92193455"/>
        <w:bookmarkStart w:id="22398" w:name="_Toc92193829"/>
        <w:bookmarkStart w:id="22399" w:name="_Toc92194175"/>
        <w:bookmarkStart w:id="22400" w:name="_Toc92194628"/>
        <w:bookmarkStart w:id="22401" w:name="_Toc92194996"/>
        <w:bookmarkStart w:id="22402" w:name="_Toc92195344"/>
        <w:bookmarkStart w:id="22403" w:name="_Toc92198255"/>
        <w:bookmarkStart w:id="22404" w:name="_Toc92200803"/>
        <w:bookmarkStart w:id="22405" w:name="_Toc92201733"/>
        <w:bookmarkStart w:id="22406" w:name="_Toc92208057"/>
        <w:bookmarkStart w:id="22407" w:name="_Toc92373883"/>
        <w:bookmarkStart w:id="22408" w:name="_Toc92375281"/>
        <w:bookmarkStart w:id="22409" w:name="_Toc92375924"/>
        <w:bookmarkStart w:id="22410" w:name="_Toc92813632"/>
        <w:bookmarkStart w:id="22411" w:name="_Toc92962854"/>
        <w:bookmarkStart w:id="22412" w:name="_Toc93130574"/>
        <w:bookmarkStart w:id="22413" w:name="_Toc94535530"/>
        <w:bookmarkStart w:id="22414" w:name="_Toc94628836"/>
        <w:bookmarkStart w:id="22415" w:name="_Toc95140106"/>
        <w:bookmarkStart w:id="22416" w:name="_Toc95231904"/>
        <w:bookmarkStart w:id="22417" w:name="_Toc97115202"/>
        <w:bookmarkStart w:id="22418" w:name="_Toc98086638"/>
        <w:bookmarkStart w:id="22419" w:name="_Toc98332874"/>
        <w:bookmarkStart w:id="22420" w:name="_Toc98333513"/>
        <w:bookmarkStart w:id="22421" w:name="_Toc98341839"/>
        <w:bookmarkStart w:id="22422" w:name="_Toc98345231"/>
        <w:bookmarkStart w:id="22423" w:name="_Toc98345758"/>
        <w:bookmarkStart w:id="22424" w:name="_Toc98346282"/>
        <w:bookmarkStart w:id="22425" w:name="_Toc98346840"/>
        <w:bookmarkStart w:id="22426" w:name="_Toc98347280"/>
        <w:bookmarkStart w:id="22427" w:name="_Toc98347720"/>
        <w:bookmarkStart w:id="22428" w:name="_Toc99537005"/>
        <w:bookmarkStart w:id="22429" w:name="_Toc99719131"/>
        <w:bookmarkStart w:id="22430" w:name="_Toc99969788"/>
        <w:bookmarkEnd w:id="22383"/>
        <w:bookmarkEnd w:id="22384"/>
        <w:bookmarkEnd w:id="22385"/>
        <w:bookmarkEnd w:id="22386"/>
        <w:bookmarkEnd w:id="22387"/>
        <w:bookmarkEnd w:id="22388"/>
        <w:bookmarkEnd w:id="22389"/>
        <w:bookmarkEnd w:id="22390"/>
        <w:bookmarkEnd w:id="22391"/>
        <w:bookmarkEnd w:id="22392"/>
        <w:bookmarkEnd w:id="22393"/>
        <w:bookmarkEnd w:id="22394"/>
        <w:bookmarkEnd w:id="22395"/>
        <w:bookmarkEnd w:id="22396"/>
        <w:bookmarkEnd w:id="22397"/>
        <w:bookmarkEnd w:id="22398"/>
        <w:bookmarkEnd w:id="22399"/>
        <w:bookmarkEnd w:id="22400"/>
        <w:bookmarkEnd w:id="22401"/>
        <w:bookmarkEnd w:id="22402"/>
        <w:bookmarkEnd w:id="22403"/>
        <w:bookmarkEnd w:id="22404"/>
        <w:bookmarkEnd w:id="22405"/>
        <w:bookmarkEnd w:id="22406"/>
        <w:bookmarkEnd w:id="22407"/>
        <w:bookmarkEnd w:id="22408"/>
        <w:bookmarkEnd w:id="22409"/>
        <w:bookmarkEnd w:id="22410"/>
        <w:bookmarkEnd w:id="22411"/>
        <w:bookmarkEnd w:id="22412"/>
        <w:bookmarkEnd w:id="22413"/>
        <w:bookmarkEnd w:id="22414"/>
        <w:bookmarkEnd w:id="22415"/>
        <w:bookmarkEnd w:id="22416"/>
        <w:bookmarkEnd w:id="22417"/>
        <w:bookmarkEnd w:id="22418"/>
        <w:bookmarkEnd w:id="22419"/>
        <w:bookmarkEnd w:id="22420"/>
        <w:bookmarkEnd w:id="22421"/>
        <w:bookmarkEnd w:id="22422"/>
        <w:bookmarkEnd w:id="22423"/>
        <w:bookmarkEnd w:id="22424"/>
        <w:bookmarkEnd w:id="22425"/>
        <w:bookmarkEnd w:id="22426"/>
        <w:bookmarkEnd w:id="22427"/>
        <w:bookmarkEnd w:id="22428"/>
        <w:bookmarkEnd w:id="22429"/>
        <w:bookmarkEnd w:id="22430"/>
      </w:tr>
      <w:tr w:rsidR="00FF153E" w:rsidRPr="00FF6A71" w:rsidDel="002929E3" w14:paraId="724E3D2B" w14:textId="7D387FE6" w:rsidTr="00711218">
        <w:trPr>
          <w:del w:id="22431" w:author="pete jones" w:date="2022-01-04T16:54:00Z"/>
        </w:trPr>
        <w:tc>
          <w:tcPr>
            <w:tcW w:w="1573" w:type="dxa"/>
            <w:vMerge w:val="restart"/>
          </w:tcPr>
          <w:p w14:paraId="25FB3B50" w14:textId="188E74EE" w:rsidR="00FF153E" w:rsidRPr="00FF6A71" w:rsidDel="002929E3" w:rsidRDefault="00FF153E" w:rsidP="00711218">
            <w:pPr>
              <w:rPr>
                <w:del w:id="22432" w:author="pete jones" w:date="2022-01-04T16:54:00Z"/>
                <w:moveFrom w:id="22433" w:author="pete jones" w:date="2022-01-03T12:19:00Z"/>
              </w:rPr>
            </w:pPr>
            <w:moveFrom w:id="22434" w:author="pete jones" w:date="2022-01-03T12:19:00Z">
              <w:del w:id="22435" w:author="pete jones" w:date="2022-01-04T16:54:00Z">
                <w:r w:rsidRPr="00FF6A71" w:rsidDel="002929E3">
                  <w:delText>Manipulating content</w:delText>
                </w:r>
                <w:bookmarkStart w:id="22436" w:name="_Toc92119918"/>
                <w:bookmarkStart w:id="22437" w:name="_Toc92120260"/>
                <w:bookmarkStart w:id="22438" w:name="_Toc92120601"/>
                <w:bookmarkStart w:id="22439" w:name="_Toc92120939"/>
                <w:bookmarkStart w:id="22440" w:name="_Toc92121280"/>
                <w:bookmarkStart w:id="22441" w:name="_Toc92121621"/>
                <w:bookmarkStart w:id="22442" w:name="_Toc92121967"/>
                <w:bookmarkStart w:id="22443" w:name="_Toc92187659"/>
                <w:bookmarkStart w:id="22444" w:name="_Toc92188002"/>
                <w:bookmarkStart w:id="22445" w:name="_Toc92191389"/>
                <w:bookmarkStart w:id="22446" w:name="_Toc92191856"/>
                <w:bookmarkStart w:id="22447" w:name="_Toc92192324"/>
                <w:bookmarkStart w:id="22448" w:name="_Toc92192709"/>
                <w:bookmarkStart w:id="22449" w:name="_Toc92193095"/>
                <w:bookmarkStart w:id="22450" w:name="_Toc92193456"/>
                <w:bookmarkStart w:id="22451" w:name="_Toc92193830"/>
                <w:bookmarkStart w:id="22452" w:name="_Toc92194176"/>
                <w:bookmarkStart w:id="22453" w:name="_Toc92194629"/>
                <w:bookmarkStart w:id="22454" w:name="_Toc92194997"/>
                <w:bookmarkStart w:id="22455" w:name="_Toc92195345"/>
                <w:bookmarkStart w:id="22456" w:name="_Toc92198256"/>
                <w:bookmarkStart w:id="22457" w:name="_Toc92200804"/>
                <w:bookmarkStart w:id="22458" w:name="_Toc92201734"/>
                <w:bookmarkStart w:id="22459" w:name="_Toc92208058"/>
                <w:bookmarkStart w:id="22460" w:name="_Toc92373884"/>
                <w:bookmarkStart w:id="22461" w:name="_Toc92375282"/>
                <w:bookmarkStart w:id="22462" w:name="_Toc92375925"/>
                <w:bookmarkStart w:id="22463" w:name="_Toc92813633"/>
                <w:bookmarkStart w:id="22464" w:name="_Toc92962855"/>
                <w:bookmarkStart w:id="22465" w:name="_Toc93130575"/>
                <w:bookmarkStart w:id="22466" w:name="_Toc94535531"/>
                <w:bookmarkStart w:id="22467" w:name="_Toc94628837"/>
                <w:bookmarkStart w:id="22468" w:name="_Toc95140107"/>
                <w:bookmarkStart w:id="22469" w:name="_Toc95231905"/>
                <w:bookmarkStart w:id="22470" w:name="_Toc97115203"/>
                <w:bookmarkStart w:id="22471" w:name="_Toc98086639"/>
                <w:bookmarkStart w:id="22472" w:name="_Toc98332875"/>
                <w:bookmarkStart w:id="22473" w:name="_Toc98333514"/>
                <w:bookmarkStart w:id="22474" w:name="_Toc98341840"/>
                <w:bookmarkStart w:id="22475" w:name="_Toc98345232"/>
                <w:bookmarkStart w:id="22476" w:name="_Toc98345759"/>
                <w:bookmarkStart w:id="22477" w:name="_Toc98346283"/>
                <w:bookmarkStart w:id="22478" w:name="_Toc98346841"/>
                <w:bookmarkStart w:id="22479" w:name="_Toc98347281"/>
                <w:bookmarkStart w:id="22480" w:name="_Toc98347721"/>
                <w:bookmarkStart w:id="22481" w:name="_Toc99537006"/>
                <w:bookmarkStart w:id="22482" w:name="_Toc99719132"/>
                <w:bookmarkStart w:id="22483" w:name="_Toc99969789"/>
                <w:bookmarkEnd w:id="22436"/>
                <w:bookmarkEnd w:id="22437"/>
                <w:bookmarkEnd w:id="22438"/>
                <w:bookmarkEnd w:id="22439"/>
                <w:bookmarkEnd w:id="22440"/>
                <w:bookmarkEnd w:id="22441"/>
                <w:bookmarkEnd w:id="22442"/>
                <w:bookmarkEnd w:id="22443"/>
                <w:bookmarkEnd w:id="22444"/>
                <w:bookmarkEnd w:id="22445"/>
                <w:bookmarkEnd w:id="22446"/>
                <w:bookmarkEnd w:id="22447"/>
                <w:bookmarkEnd w:id="22448"/>
                <w:bookmarkEnd w:id="22449"/>
                <w:bookmarkEnd w:id="22450"/>
                <w:bookmarkEnd w:id="22451"/>
                <w:bookmarkEnd w:id="22452"/>
                <w:bookmarkEnd w:id="22453"/>
                <w:bookmarkEnd w:id="22454"/>
                <w:bookmarkEnd w:id="22455"/>
                <w:bookmarkEnd w:id="22456"/>
                <w:bookmarkEnd w:id="22457"/>
                <w:bookmarkEnd w:id="22458"/>
                <w:bookmarkEnd w:id="22459"/>
                <w:bookmarkEnd w:id="22460"/>
                <w:bookmarkEnd w:id="22461"/>
                <w:bookmarkEnd w:id="22462"/>
                <w:bookmarkEnd w:id="22463"/>
                <w:bookmarkEnd w:id="22464"/>
                <w:bookmarkEnd w:id="22465"/>
                <w:bookmarkEnd w:id="22466"/>
                <w:bookmarkEnd w:id="22467"/>
                <w:bookmarkEnd w:id="22468"/>
                <w:bookmarkEnd w:id="22469"/>
                <w:bookmarkEnd w:id="22470"/>
                <w:bookmarkEnd w:id="22471"/>
                <w:bookmarkEnd w:id="22472"/>
                <w:bookmarkEnd w:id="22473"/>
                <w:bookmarkEnd w:id="22474"/>
                <w:bookmarkEnd w:id="22475"/>
                <w:bookmarkEnd w:id="22476"/>
                <w:bookmarkEnd w:id="22477"/>
                <w:bookmarkEnd w:id="22478"/>
                <w:bookmarkEnd w:id="22479"/>
                <w:bookmarkEnd w:id="22480"/>
                <w:bookmarkEnd w:id="22481"/>
                <w:bookmarkEnd w:id="22482"/>
                <w:bookmarkEnd w:id="22483"/>
              </w:del>
            </w:moveFrom>
          </w:p>
        </w:tc>
        <w:tc>
          <w:tcPr>
            <w:tcW w:w="7205" w:type="dxa"/>
          </w:tcPr>
          <w:p w14:paraId="321F3558" w14:textId="2CCADACC" w:rsidR="00FF153E" w:rsidRPr="00FF6A71" w:rsidDel="002929E3" w:rsidRDefault="00FF153E" w:rsidP="00711218">
            <w:pPr>
              <w:rPr>
                <w:del w:id="22484" w:author="pete jones" w:date="2022-01-04T16:54:00Z"/>
                <w:moveFrom w:id="22485" w:author="pete jones" w:date="2022-01-03T12:19:00Z"/>
              </w:rPr>
            </w:pPr>
            <w:moveFrom w:id="22486" w:author="pete jones" w:date="2022-01-03T12:19:00Z">
              <w:del w:id="22487" w:author="pete jones" w:date="2022-01-04T16:54:00Z">
                <w:r w:rsidRPr="00FF6A71" w:rsidDel="002929E3">
                  <w:delText>Changing orientations of data</w:delText>
                </w:r>
                <w:bookmarkStart w:id="22488" w:name="_Toc92119919"/>
                <w:bookmarkStart w:id="22489" w:name="_Toc92120261"/>
                <w:bookmarkStart w:id="22490" w:name="_Toc92120602"/>
                <w:bookmarkStart w:id="22491" w:name="_Toc92120940"/>
                <w:bookmarkStart w:id="22492" w:name="_Toc92121281"/>
                <w:bookmarkStart w:id="22493" w:name="_Toc92121622"/>
                <w:bookmarkStart w:id="22494" w:name="_Toc92121968"/>
                <w:bookmarkStart w:id="22495" w:name="_Toc92187660"/>
                <w:bookmarkStart w:id="22496" w:name="_Toc92188003"/>
                <w:bookmarkStart w:id="22497" w:name="_Toc92191390"/>
                <w:bookmarkStart w:id="22498" w:name="_Toc92191857"/>
                <w:bookmarkStart w:id="22499" w:name="_Toc92192325"/>
                <w:bookmarkStart w:id="22500" w:name="_Toc92192710"/>
                <w:bookmarkStart w:id="22501" w:name="_Toc92193096"/>
                <w:bookmarkStart w:id="22502" w:name="_Toc92193457"/>
                <w:bookmarkStart w:id="22503" w:name="_Toc92193831"/>
                <w:bookmarkStart w:id="22504" w:name="_Toc92194177"/>
                <w:bookmarkStart w:id="22505" w:name="_Toc92194630"/>
                <w:bookmarkStart w:id="22506" w:name="_Toc92194998"/>
                <w:bookmarkStart w:id="22507" w:name="_Toc92195346"/>
                <w:bookmarkStart w:id="22508" w:name="_Toc92198257"/>
                <w:bookmarkStart w:id="22509" w:name="_Toc92200805"/>
                <w:bookmarkStart w:id="22510" w:name="_Toc92201735"/>
                <w:bookmarkStart w:id="22511" w:name="_Toc92208059"/>
                <w:bookmarkStart w:id="22512" w:name="_Toc92373885"/>
                <w:bookmarkStart w:id="22513" w:name="_Toc92375283"/>
                <w:bookmarkStart w:id="22514" w:name="_Toc92375926"/>
                <w:bookmarkStart w:id="22515" w:name="_Toc92813634"/>
                <w:bookmarkStart w:id="22516" w:name="_Toc92962856"/>
                <w:bookmarkStart w:id="22517" w:name="_Toc93130576"/>
                <w:bookmarkStart w:id="22518" w:name="_Toc94535532"/>
                <w:bookmarkStart w:id="22519" w:name="_Toc94628838"/>
                <w:bookmarkStart w:id="22520" w:name="_Toc95140108"/>
                <w:bookmarkStart w:id="22521" w:name="_Toc95231906"/>
                <w:bookmarkStart w:id="22522" w:name="_Toc97115204"/>
                <w:bookmarkStart w:id="22523" w:name="_Toc98086640"/>
                <w:bookmarkStart w:id="22524" w:name="_Toc98332876"/>
                <w:bookmarkStart w:id="22525" w:name="_Toc98333515"/>
                <w:bookmarkStart w:id="22526" w:name="_Toc98341841"/>
                <w:bookmarkStart w:id="22527" w:name="_Toc98345233"/>
                <w:bookmarkStart w:id="22528" w:name="_Toc98345760"/>
                <w:bookmarkStart w:id="22529" w:name="_Toc98346284"/>
                <w:bookmarkStart w:id="22530" w:name="_Toc98346842"/>
                <w:bookmarkStart w:id="22531" w:name="_Toc98347282"/>
                <w:bookmarkStart w:id="22532" w:name="_Toc98347722"/>
                <w:bookmarkStart w:id="22533" w:name="_Toc99537007"/>
                <w:bookmarkStart w:id="22534" w:name="_Toc99719133"/>
                <w:bookmarkStart w:id="22535" w:name="_Toc99969790"/>
                <w:bookmarkEnd w:id="22488"/>
                <w:bookmarkEnd w:id="22489"/>
                <w:bookmarkEnd w:id="22490"/>
                <w:bookmarkEnd w:id="22491"/>
                <w:bookmarkEnd w:id="22492"/>
                <w:bookmarkEnd w:id="22493"/>
                <w:bookmarkEnd w:id="22494"/>
                <w:bookmarkEnd w:id="22495"/>
                <w:bookmarkEnd w:id="22496"/>
                <w:bookmarkEnd w:id="22497"/>
                <w:bookmarkEnd w:id="22498"/>
                <w:bookmarkEnd w:id="22499"/>
                <w:bookmarkEnd w:id="22500"/>
                <w:bookmarkEnd w:id="22501"/>
                <w:bookmarkEnd w:id="22502"/>
                <w:bookmarkEnd w:id="22503"/>
                <w:bookmarkEnd w:id="22504"/>
                <w:bookmarkEnd w:id="22505"/>
                <w:bookmarkEnd w:id="22506"/>
                <w:bookmarkEnd w:id="22507"/>
                <w:bookmarkEnd w:id="22508"/>
                <w:bookmarkEnd w:id="22509"/>
                <w:bookmarkEnd w:id="22510"/>
                <w:bookmarkEnd w:id="22511"/>
                <w:bookmarkEnd w:id="22512"/>
                <w:bookmarkEnd w:id="22513"/>
                <w:bookmarkEnd w:id="22514"/>
                <w:bookmarkEnd w:id="22515"/>
                <w:bookmarkEnd w:id="22516"/>
                <w:bookmarkEnd w:id="22517"/>
                <w:bookmarkEnd w:id="22518"/>
                <w:bookmarkEnd w:id="22519"/>
                <w:bookmarkEnd w:id="22520"/>
                <w:bookmarkEnd w:id="22521"/>
                <w:bookmarkEnd w:id="22522"/>
                <w:bookmarkEnd w:id="22523"/>
                <w:bookmarkEnd w:id="22524"/>
                <w:bookmarkEnd w:id="22525"/>
                <w:bookmarkEnd w:id="22526"/>
                <w:bookmarkEnd w:id="22527"/>
                <w:bookmarkEnd w:id="22528"/>
                <w:bookmarkEnd w:id="22529"/>
                <w:bookmarkEnd w:id="22530"/>
                <w:bookmarkEnd w:id="22531"/>
                <w:bookmarkEnd w:id="22532"/>
                <w:bookmarkEnd w:id="22533"/>
                <w:bookmarkEnd w:id="22534"/>
                <w:bookmarkEnd w:id="22535"/>
              </w:del>
            </w:moveFrom>
          </w:p>
        </w:tc>
        <w:bookmarkStart w:id="22536" w:name="_Toc92119920"/>
        <w:bookmarkStart w:id="22537" w:name="_Toc92120262"/>
        <w:bookmarkStart w:id="22538" w:name="_Toc92120603"/>
        <w:bookmarkStart w:id="22539" w:name="_Toc92120941"/>
        <w:bookmarkStart w:id="22540" w:name="_Toc92121282"/>
        <w:bookmarkStart w:id="22541" w:name="_Toc92121623"/>
        <w:bookmarkStart w:id="22542" w:name="_Toc92121969"/>
        <w:bookmarkStart w:id="22543" w:name="_Toc92187661"/>
        <w:bookmarkStart w:id="22544" w:name="_Toc92188004"/>
        <w:bookmarkStart w:id="22545" w:name="_Toc92191391"/>
        <w:bookmarkStart w:id="22546" w:name="_Toc92191858"/>
        <w:bookmarkStart w:id="22547" w:name="_Toc92192326"/>
        <w:bookmarkStart w:id="22548" w:name="_Toc92192711"/>
        <w:bookmarkStart w:id="22549" w:name="_Toc92193097"/>
        <w:bookmarkStart w:id="22550" w:name="_Toc92193458"/>
        <w:bookmarkStart w:id="22551" w:name="_Toc92193832"/>
        <w:bookmarkStart w:id="22552" w:name="_Toc92194178"/>
        <w:bookmarkStart w:id="22553" w:name="_Toc92194631"/>
        <w:bookmarkStart w:id="22554" w:name="_Toc92194999"/>
        <w:bookmarkStart w:id="22555" w:name="_Toc92195347"/>
        <w:bookmarkStart w:id="22556" w:name="_Toc92198258"/>
        <w:bookmarkStart w:id="22557" w:name="_Toc92200806"/>
        <w:bookmarkStart w:id="22558" w:name="_Toc92201736"/>
        <w:bookmarkStart w:id="22559" w:name="_Toc92208060"/>
        <w:bookmarkStart w:id="22560" w:name="_Toc92373886"/>
        <w:bookmarkStart w:id="22561" w:name="_Toc92375284"/>
        <w:bookmarkStart w:id="22562" w:name="_Toc92375927"/>
        <w:bookmarkStart w:id="22563" w:name="_Toc92813635"/>
        <w:bookmarkStart w:id="22564" w:name="_Toc92962857"/>
        <w:bookmarkStart w:id="22565" w:name="_Toc93130577"/>
        <w:bookmarkStart w:id="22566" w:name="_Toc94535533"/>
        <w:bookmarkStart w:id="22567" w:name="_Toc94628839"/>
        <w:bookmarkStart w:id="22568" w:name="_Toc95140109"/>
        <w:bookmarkStart w:id="22569" w:name="_Toc95231907"/>
        <w:bookmarkStart w:id="22570" w:name="_Toc97115205"/>
        <w:bookmarkStart w:id="22571" w:name="_Toc98086641"/>
        <w:bookmarkStart w:id="22572" w:name="_Toc98332877"/>
        <w:bookmarkStart w:id="22573" w:name="_Toc98333516"/>
        <w:bookmarkStart w:id="22574" w:name="_Toc98341842"/>
        <w:bookmarkStart w:id="22575" w:name="_Toc98345234"/>
        <w:bookmarkStart w:id="22576" w:name="_Toc98345761"/>
        <w:bookmarkStart w:id="22577" w:name="_Toc98346285"/>
        <w:bookmarkStart w:id="22578" w:name="_Toc98346843"/>
        <w:bookmarkStart w:id="22579" w:name="_Toc98347283"/>
        <w:bookmarkStart w:id="22580" w:name="_Toc98347723"/>
        <w:bookmarkStart w:id="22581" w:name="_Toc99537008"/>
        <w:bookmarkStart w:id="22582" w:name="_Toc99719134"/>
        <w:bookmarkStart w:id="22583" w:name="_Toc99969791"/>
        <w:bookmarkEnd w:id="22536"/>
        <w:bookmarkEnd w:id="22537"/>
        <w:bookmarkEnd w:id="22538"/>
        <w:bookmarkEnd w:id="22539"/>
        <w:bookmarkEnd w:id="22540"/>
        <w:bookmarkEnd w:id="22541"/>
        <w:bookmarkEnd w:id="22542"/>
        <w:bookmarkEnd w:id="22543"/>
        <w:bookmarkEnd w:id="22544"/>
        <w:bookmarkEnd w:id="22545"/>
        <w:bookmarkEnd w:id="22546"/>
        <w:bookmarkEnd w:id="22547"/>
        <w:bookmarkEnd w:id="22548"/>
        <w:bookmarkEnd w:id="22549"/>
        <w:bookmarkEnd w:id="22550"/>
        <w:bookmarkEnd w:id="22551"/>
        <w:bookmarkEnd w:id="22552"/>
        <w:bookmarkEnd w:id="22553"/>
        <w:bookmarkEnd w:id="22554"/>
        <w:bookmarkEnd w:id="22555"/>
        <w:bookmarkEnd w:id="22556"/>
        <w:bookmarkEnd w:id="22557"/>
        <w:bookmarkEnd w:id="22558"/>
        <w:bookmarkEnd w:id="22559"/>
        <w:bookmarkEnd w:id="22560"/>
        <w:bookmarkEnd w:id="22561"/>
        <w:bookmarkEnd w:id="22562"/>
        <w:bookmarkEnd w:id="22563"/>
        <w:bookmarkEnd w:id="22564"/>
        <w:bookmarkEnd w:id="22565"/>
        <w:bookmarkEnd w:id="22566"/>
        <w:bookmarkEnd w:id="22567"/>
        <w:bookmarkEnd w:id="22568"/>
        <w:bookmarkEnd w:id="22569"/>
        <w:bookmarkEnd w:id="22570"/>
        <w:bookmarkEnd w:id="22571"/>
        <w:bookmarkEnd w:id="22572"/>
        <w:bookmarkEnd w:id="22573"/>
        <w:bookmarkEnd w:id="22574"/>
        <w:bookmarkEnd w:id="22575"/>
        <w:bookmarkEnd w:id="22576"/>
        <w:bookmarkEnd w:id="22577"/>
        <w:bookmarkEnd w:id="22578"/>
        <w:bookmarkEnd w:id="22579"/>
        <w:bookmarkEnd w:id="22580"/>
        <w:bookmarkEnd w:id="22581"/>
        <w:bookmarkEnd w:id="22582"/>
        <w:bookmarkEnd w:id="22583"/>
      </w:tr>
      <w:tr w:rsidR="00FF153E" w:rsidRPr="00FF6A71" w:rsidDel="002929E3" w14:paraId="408264BD" w14:textId="2F51F5E1" w:rsidTr="00711218">
        <w:trPr>
          <w:del w:id="22584" w:author="pete jones" w:date="2022-01-04T16:54:00Z"/>
        </w:trPr>
        <w:tc>
          <w:tcPr>
            <w:tcW w:w="1573" w:type="dxa"/>
            <w:vMerge/>
          </w:tcPr>
          <w:p w14:paraId="3E8D9069" w14:textId="7B8F98CE" w:rsidR="00FF153E" w:rsidRPr="00FF6A71" w:rsidDel="002929E3" w:rsidRDefault="00FF153E" w:rsidP="00711218">
            <w:pPr>
              <w:rPr>
                <w:del w:id="22585" w:author="pete jones" w:date="2022-01-04T16:54:00Z"/>
                <w:moveFrom w:id="22586" w:author="pete jones" w:date="2022-01-03T12:19:00Z"/>
              </w:rPr>
            </w:pPr>
          </w:p>
        </w:tc>
        <w:tc>
          <w:tcPr>
            <w:tcW w:w="7205" w:type="dxa"/>
          </w:tcPr>
          <w:p w14:paraId="57E9D44D" w14:textId="6C7067FB" w:rsidR="00FF153E" w:rsidRPr="00FF6A71" w:rsidDel="002929E3" w:rsidRDefault="00FF153E" w:rsidP="00711218">
            <w:pPr>
              <w:rPr>
                <w:del w:id="22587" w:author="pete jones" w:date="2022-01-04T16:54:00Z"/>
                <w:moveFrom w:id="22588" w:author="pete jones" w:date="2022-01-03T12:19:00Z"/>
              </w:rPr>
            </w:pPr>
            <w:moveFrom w:id="22589" w:author="pete jones" w:date="2022-01-03T12:19:00Z">
              <w:del w:id="22590" w:author="pete jones" w:date="2022-01-04T16:54:00Z">
                <w:r w:rsidRPr="00FF6A71" w:rsidDel="002929E3">
                  <w:delText>Changing display characteristics – colour, materials etc.</w:delText>
                </w:r>
                <w:bookmarkStart w:id="22591" w:name="_Toc92119921"/>
                <w:bookmarkStart w:id="22592" w:name="_Toc92120263"/>
                <w:bookmarkStart w:id="22593" w:name="_Toc92120604"/>
                <w:bookmarkStart w:id="22594" w:name="_Toc92120942"/>
                <w:bookmarkStart w:id="22595" w:name="_Toc92121283"/>
                <w:bookmarkStart w:id="22596" w:name="_Toc92121624"/>
                <w:bookmarkStart w:id="22597" w:name="_Toc92121970"/>
                <w:bookmarkStart w:id="22598" w:name="_Toc92187662"/>
                <w:bookmarkStart w:id="22599" w:name="_Toc92188005"/>
                <w:bookmarkStart w:id="22600" w:name="_Toc92191392"/>
                <w:bookmarkStart w:id="22601" w:name="_Toc92191859"/>
                <w:bookmarkStart w:id="22602" w:name="_Toc92192327"/>
                <w:bookmarkStart w:id="22603" w:name="_Toc92192712"/>
                <w:bookmarkStart w:id="22604" w:name="_Toc92193098"/>
                <w:bookmarkStart w:id="22605" w:name="_Toc92193459"/>
                <w:bookmarkStart w:id="22606" w:name="_Toc92193833"/>
                <w:bookmarkStart w:id="22607" w:name="_Toc92194179"/>
                <w:bookmarkStart w:id="22608" w:name="_Toc92194632"/>
                <w:bookmarkStart w:id="22609" w:name="_Toc92195000"/>
                <w:bookmarkStart w:id="22610" w:name="_Toc92195348"/>
                <w:bookmarkStart w:id="22611" w:name="_Toc92198259"/>
                <w:bookmarkStart w:id="22612" w:name="_Toc92200807"/>
                <w:bookmarkStart w:id="22613" w:name="_Toc92201737"/>
                <w:bookmarkStart w:id="22614" w:name="_Toc92208061"/>
                <w:bookmarkStart w:id="22615" w:name="_Toc92373887"/>
                <w:bookmarkStart w:id="22616" w:name="_Toc92375285"/>
                <w:bookmarkStart w:id="22617" w:name="_Toc92375928"/>
                <w:bookmarkStart w:id="22618" w:name="_Toc92813636"/>
                <w:bookmarkStart w:id="22619" w:name="_Toc92962858"/>
                <w:bookmarkStart w:id="22620" w:name="_Toc93130578"/>
                <w:bookmarkStart w:id="22621" w:name="_Toc94535534"/>
                <w:bookmarkStart w:id="22622" w:name="_Toc94628840"/>
                <w:bookmarkStart w:id="22623" w:name="_Toc95140110"/>
                <w:bookmarkStart w:id="22624" w:name="_Toc95231908"/>
                <w:bookmarkStart w:id="22625" w:name="_Toc97115206"/>
                <w:bookmarkStart w:id="22626" w:name="_Toc98086642"/>
                <w:bookmarkStart w:id="22627" w:name="_Toc98332878"/>
                <w:bookmarkStart w:id="22628" w:name="_Toc98333517"/>
                <w:bookmarkStart w:id="22629" w:name="_Toc98341843"/>
                <w:bookmarkStart w:id="22630" w:name="_Toc98345235"/>
                <w:bookmarkStart w:id="22631" w:name="_Toc98345762"/>
                <w:bookmarkStart w:id="22632" w:name="_Toc98346286"/>
                <w:bookmarkStart w:id="22633" w:name="_Toc98346844"/>
                <w:bookmarkStart w:id="22634" w:name="_Toc98347284"/>
                <w:bookmarkStart w:id="22635" w:name="_Toc98347724"/>
                <w:bookmarkStart w:id="22636" w:name="_Toc99537009"/>
                <w:bookmarkStart w:id="22637" w:name="_Toc99719135"/>
                <w:bookmarkStart w:id="22638" w:name="_Toc99969792"/>
                <w:bookmarkEnd w:id="22591"/>
                <w:bookmarkEnd w:id="22592"/>
                <w:bookmarkEnd w:id="22593"/>
                <w:bookmarkEnd w:id="22594"/>
                <w:bookmarkEnd w:id="22595"/>
                <w:bookmarkEnd w:id="22596"/>
                <w:bookmarkEnd w:id="22597"/>
                <w:bookmarkEnd w:id="22598"/>
                <w:bookmarkEnd w:id="22599"/>
                <w:bookmarkEnd w:id="22600"/>
                <w:bookmarkEnd w:id="22601"/>
                <w:bookmarkEnd w:id="22602"/>
                <w:bookmarkEnd w:id="22603"/>
                <w:bookmarkEnd w:id="22604"/>
                <w:bookmarkEnd w:id="22605"/>
                <w:bookmarkEnd w:id="22606"/>
                <w:bookmarkEnd w:id="22607"/>
                <w:bookmarkEnd w:id="22608"/>
                <w:bookmarkEnd w:id="22609"/>
                <w:bookmarkEnd w:id="22610"/>
                <w:bookmarkEnd w:id="22611"/>
                <w:bookmarkEnd w:id="22612"/>
                <w:bookmarkEnd w:id="22613"/>
                <w:bookmarkEnd w:id="22614"/>
                <w:bookmarkEnd w:id="22615"/>
                <w:bookmarkEnd w:id="22616"/>
                <w:bookmarkEnd w:id="22617"/>
                <w:bookmarkEnd w:id="22618"/>
                <w:bookmarkEnd w:id="22619"/>
                <w:bookmarkEnd w:id="22620"/>
                <w:bookmarkEnd w:id="22621"/>
                <w:bookmarkEnd w:id="22622"/>
                <w:bookmarkEnd w:id="22623"/>
                <w:bookmarkEnd w:id="22624"/>
                <w:bookmarkEnd w:id="22625"/>
                <w:bookmarkEnd w:id="22626"/>
                <w:bookmarkEnd w:id="22627"/>
                <w:bookmarkEnd w:id="22628"/>
                <w:bookmarkEnd w:id="22629"/>
                <w:bookmarkEnd w:id="22630"/>
                <w:bookmarkEnd w:id="22631"/>
                <w:bookmarkEnd w:id="22632"/>
                <w:bookmarkEnd w:id="22633"/>
                <w:bookmarkEnd w:id="22634"/>
                <w:bookmarkEnd w:id="22635"/>
                <w:bookmarkEnd w:id="22636"/>
                <w:bookmarkEnd w:id="22637"/>
                <w:bookmarkEnd w:id="22638"/>
              </w:del>
            </w:moveFrom>
          </w:p>
        </w:tc>
        <w:bookmarkStart w:id="22639" w:name="_Toc92119922"/>
        <w:bookmarkStart w:id="22640" w:name="_Toc92120264"/>
        <w:bookmarkStart w:id="22641" w:name="_Toc92120605"/>
        <w:bookmarkStart w:id="22642" w:name="_Toc92120943"/>
        <w:bookmarkStart w:id="22643" w:name="_Toc92121284"/>
        <w:bookmarkStart w:id="22644" w:name="_Toc92121625"/>
        <w:bookmarkStart w:id="22645" w:name="_Toc92121971"/>
        <w:bookmarkStart w:id="22646" w:name="_Toc92187663"/>
        <w:bookmarkStart w:id="22647" w:name="_Toc92188006"/>
        <w:bookmarkStart w:id="22648" w:name="_Toc92191393"/>
        <w:bookmarkStart w:id="22649" w:name="_Toc92191860"/>
        <w:bookmarkStart w:id="22650" w:name="_Toc92192328"/>
        <w:bookmarkStart w:id="22651" w:name="_Toc92192713"/>
        <w:bookmarkStart w:id="22652" w:name="_Toc92193099"/>
        <w:bookmarkStart w:id="22653" w:name="_Toc92193460"/>
        <w:bookmarkStart w:id="22654" w:name="_Toc92193834"/>
        <w:bookmarkStart w:id="22655" w:name="_Toc92194180"/>
        <w:bookmarkStart w:id="22656" w:name="_Toc92194633"/>
        <w:bookmarkStart w:id="22657" w:name="_Toc92195001"/>
        <w:bookmarkStart w:id="22658" w:name="_Toc92195349"/>
        <w:bookmarkStart w:id="22659" w:name="_Toc92198260"/>
        <w:bookmarkStart w:id="22660" w:name="_Toc92200808"/>
        <w:bookmarkStart w:id="22661" w:name="_Toc92201738"/>
        <w:bookmarkStart w:id="22662" w:name="_Toc92208062"/>
        <w:bookmarkStart w:id="22663" w:name="_Toc92373888"/>
        <w:bookmarkStart w:id="22664" w:name="_Toc92375286"/>
        <w:bookmarkStart w:id="22665" w:name="_Toc92375929"/>
        <w:bookmarkStart w:id="22666" w:name="_Toc92813637"/>
        <w:bookmarkStart w:id="22667" w:name="_Toc92962859"/>
        <w:bookmarkStart w:id="22668" w:name="_Toc93130579"/>
        <w:bookmarkStart w:id="22669" w:name="_Toc94535535"/>
        <w:bookmarkStart w:id="22670" w:name="_Toc94628841"/>
        <w:bookmarkStart w:id="22671" w:name="_Toc95140111"/>
        <w:bookmarkStart w:id="22672" w:name="_Toc95231909"/>
        <w:bookmarkStart w:id="22673" w:name="_Toc97115207"/>
        <w:bookmarkStart w:id="22674" w:name="_Toc98086643"/>
        <w:bookmarkStart w:id="22675" w:name="_Toc98332879"/>
        <w:bookmarkStart w:id="22676" w:name="_Toc98333518"/>
        <w:bookmarkStart w:id="22677" w:name="_Toc98341844"/>
        <w:bookmarkStart w:id="22678" w:name="_Toc98345236"/>
        <w:bookmarkStart w:id="22679" w:name="_Toc98345763"/>
        <w:bookmarkStart w:id="22680" w:name="_Toc98346287"/>
        <w:bookmarkStart w:id="22681" w:name="_Toc98346845"/>
        <w:bookmarkStart w:id="22682" w:name="_Toc98347285"/>
        <w:bookmarkStart w:id="22683" w:name="_Toc98347725"/>
        <w:bookmarkStart w:id="22684" w:name="_Toc99537010"/>
        <w:bookmarkStart w:id="22685" w:name="_Toc99719136"/>
        <w:bookmarkStart w:id="22686" w:name="_Toc99969793"/>
        <w:bookmarkEnd w:id="22639"/>
        <w:bookmarkEnd w:id="22640"/>
        <w:bookmarkEnd w:id="22641"/>
        <w:bookmarkEnd w:id="22642"/>
        <w:bookmarkEnd w:id="22643"/>
        <w:bookmarkEnd w:id="22644"/>
        <w:bookmarkEnd w:id="22645"/>
        <w:bookmarkEnd w:id="22646"/>
        <w:bookmarkEnd w:id="22647"/>
        <w:bookmarkEnd w:id="22648"/>
        <w:bookmarkEnd w:id="22649"/>
        <w:bookmarkEnd w:id="22650"/>
        <w:bookmarkEnd w:id="22651"/>
        <w:bookmarkEnd w:id="22652"/>
        <w:bookmarkEnd w:id="22653"/>
        <w:bookmarkEnd w:id="22654"/>
        <w:bookmarkEnd w:id="22655"/>
        <w:bookmarkEnd w:id="22656"/>
        <w:bookmarkEnd w:id="22657"/>
        <w:bookmarkEnd w:id="22658"/>
        <w:bookmarkEnd w:id="22659"/>
        <w:bookmarkEnd w:id="22660"/>
        <w:bookmarkEnd w:id="22661"/>
        <w:bookmarkEnd w:id="22662"/>
        <w:bookmarkEnd w:id="22663"/>
        <w:bookmarkEnd w:id="22664"/>
        <w:bookmarkEnd w:id="22665"/>
        <w:bookmarkEnd w:id="22666"/>
        <w:bookmarkEnd w:id="22667"/>
        <w:bookmarkEnd w:id="22668"/>
        <w:bookmarkEnd w:id="22669"/>
        <w:bookmarkEnd w:id="22670"/>
        <w:bookmarkEnd w:id="22671"/>
        <w:bookmarkEnd w:id="22672"/>
        <w:bookmarkEnd w:id="22673"/>
        <w:bookmarkEnd w:id="22674"/>
        <w:bookmarkEnd w:id="22675"/>
        <w:bookmarkEnd w:id="22676"/>
        <w:bookmarkEnd w:id="22677"/>
        <w:bookmarkEnd w:id="22678"/>
        <w:bookmarkEnd w:id="22679"/>
        <w:bookmarkEnd w:id="22680"/>
        <w:bookmarkEnd w:id="22681"/>
        <w:bookmarkEnd w:id="22682"/>
        <w:bookmarkEnd w:id="22683"/>
        <w:bookmarkEnd w:id="22684"/>
        <w:bookmarkEnd w:id="22685"/>
        <w:bookmarkEnd w:id="22686"/>
      </w:tr>
      <w:tr w:rsidR="00FF153E" w:rsidRPr="00FF6A71" w:rsidDel="002929E3" w14:paraId="430AEA59" w14:textId="42A2B28C" w:rsidTr="00711218">
        <w:trPr>
          <w:del w:id="22687" w:author="pete jones" w:date="2022-01-04T16:54:00Z"/>
        </w:trPr>
        <w:tc>
          <w:tcPr>
            <w:tcW w:w="1573" w:type="dxa"/>
            <w:vMerge/>
          </w:tcPr>
          <w:p w14:paraId="655F8D89" w14:textId="76528F94" w:rsidR="00FF153E" w:rsidRPr="00FF6A71" w:rsidDel="002929E3" w:rsidRDefault="00FF153E" w:rsidP="00711218">
            <w:pPr>
              <w:rPr>
                <w:del w:id="22688" w:author="pete jones" w:date="2022-01-04T16:54:00Z"/>
                <w:moveFrom w:id="22689" w:author="pete jones" w:date="2022-01-03T12:19:00Z"/>
              </w:rPr>
            </w:pPr>
          </w:p>
        </w:tc>
        <w:tc>
          <w:tcPr>
            <w:tcW w:w="7205" w:type="dxa"/>
          </w:tcPr>
          <w:p w14:paraId="1DC5A9AC" w14:textId="6462F01F" w:rsidR="00FF153E" w:rsidRPr="00FF6A71" w:rsidDel="002929E3" w:rsidRDefault="00FF153E" w:rsidP="00711218">
            <w:pPr>
              <w:rPr>
                <w:del w:id="22690" w:author="pete jones" w:date="2022-01-04T16:54:00Z"/>
                <w:moveFrom w:id="22691" w:author="pete jones" w:date="2022-01-03T12:19:00Z"/>
              </w:rPr>
            </w:pPr>
            <w:moveFrom w:id="22692" w:author="pete jones" w:date="2022-01-03T12:19:00Z">
              <w:del w:id="22693" w:author="pete jones" w:date="2022-01-04T16:54:00Z">
                <w:r w:rsidRPr="00FF6A71" w:rsidDel="002929E3">
                  <w:delText>Changing file properties – use of same tactics as per single files – especially the use of bulk transfer software.</w:delText>
                </w:r>
                <w:bookmarkStart w:id="22694" w:name="_Toc92119923"/>
                <w:bookmarkStart w:id="22695" w:name="_Toc92120265"/>
                <w:bookmarkStart w:id="22696" w:name="_Toc92120606"/>
                <w:bookmarkStart w:id="22697" w:name="_Toc92120944"/>
                <w:bookmarkStart w:id="22698" w:name="_Toc92121285"/>
                <w:bookmarkStart w:id="22699" w:name="_Toc92121626"/>
                <w:bookmarkStart w:id="22700" w:name="_Toc92121972"/>
                <w:bookmarkStart w:id="22701" w:name="_Toc92187664"/>
                <w:bookmarkStart w:id="22702" w:name="_Toc92188007"/>
                <w:bookmarkStart w:id="22703" w:name="_Toc92191394"/>
                <w:bookmarkStart w:id="22704" w:name="_Toc92191861"/>
                <w:bookmarkStart w:id="22705" w:name="_Toc92192329"/>
                <w:bookmarkStart w:id="22706" w:name="_Toc92192714"/>
                <w:bookmarkStart w:id="22707" w:name="_Toc92193100"/>
                <w:bookmarkStart w:id="22708" w:name="_Toc92193461"/>
                <w:bookmarkStart w:id="22709" w:name="_Toc92193835"/>
                <w:bookmarkStart w:id="22710" w:name="_Toc92194181"/>
                <w:bookmarkStart w:id="22711" w:name="_Toc92194634"/>
                <w:bookmarkStart w:id="22712" w:name="_Toc92195002"/>
                <w:bookmarkStart w:id="22713" w:name="_Toc92195350"/>
                <w:bookmarkStart w:id="22714" w:name="_Toc92198261"/>
                <w:bookmarkStart w:id="22715" w:name="_Toc92200809"/>
                <w:bookmarkStart w:id="22716" w:name="_Toc92201739"/>
                <w:bookmarkStart w:id="22717" w:name="_Toc92208063"/>
                <w:bookmarkStart w:id="22718" w:name="_Toc92373889"/>
                <w:bookmarkStart w:id="22719" w:name="_Toc92375287"/>
                <w:bookmarkStart w:id="22720" w:name="_Toc92375930"/>
                <w:bookmarkStart w:id="22721" w:name="_Toc92813638"/>
                <w:bookmarkStart w:id="22722" w:name="_Toc92962860"/>
                <w:bookmarkStart w:id="22723" w:name="_Toc93130580"/>
                <w:bookmarkStart w:id="22724" w:name="_Toc94535536"/>
                <w:bookmarkStart w:id="22725" w:name="_Toc94628842"/>
                <w:bookmarkStart w:id="22726" w:name="_Toc95140112"/>
                <w:bookmarkStart w:id="22727" w:name="_Toc95231910"/>
                <w:bookmarkStart w:id="22728" w:name="_Toc97115208"/>
                <w:bookmarkStart w:id="22729" w:name="_Toc98086644"/>
                <w:bookmarkStart w:id="22730" w:name="_Toc98332880"/>
                <w:bookmarkStart w:id="22731" w:name="_Toc98333519"/>
                <w:bookmarkStart w:id="22732" w:name="_Toc98341845"/>
                <w:bookmarkStart w:id="22733" w:name="_Toc98345237"/>
                <w:bookmarkStart w:id="22734" w:name="_Toc98345764"/>
                <w:bookmarkStart w:id="22735" w:name="_Toc98346288"/>
                <w:bookmarkStart w:id="22736" w:name="_Toc98346846"/>
                <w:bookmarkStart w:id="22737" w:name="_Toc98347286"/>
                <w:bookmarkStart w:id="22738" w:name="_Toc98347726"/>
                <w:bookmarkStart w:id="22739" w:name="_Toc99537011"/>
                <w:bookmarkStart w:id="22740" w:name="_Toc99719137"/>
                <w:bookmarkStart w:id="22741" w:name="_Toc99969794"/>
                <w:bookmarkEnd w:id="22694"/>
                <w:bookmarkEnd w:id="22695"/>
                <w:bookmarkEnd w:id="22696"/>
                <w:bookmarkEnd w:id="22697"/>
                <w:bookmarkEnd w:id="22698"/>
                <w:bookmarkEnd w:id="22699"/>
                <w:bookmarkEnd w:id="22700"/>
                <w:bookmarkEnd w:id="22701"/>
                <w:bookmarkEnd w:id="22702"/>
                <w:bookmarkEnd w:id="22703"/>
                <w:bookmarkEnd w:id="22704"/>
                <w:bookmarkEnd w:id="22705"/>
                <w:bookmarkEnd w:id="22706"/>
                <w:bookmarkEnd w:id="22707"/>
                <w:bookmarkEnd w:id="22708"/>
                <w:bookmarkEnd w:id="22709"/>
                <w:bookmarkEnd w:id="22710"/>
                <w:bookmarkEnd w:id="22711"/>
                <w:bookmarkEnd w:id="22712"/>
                <w:bookmarkEnd w:id="22713"/>
                <w:bookmarkEnd w:id="22714"/>
                <w:bookmarkEnd w:id="22715"/>
                <w:bookmarkEnd w:id="22716"/>
                <w:bookmarkEnd w:id="22717"/>
                <w:bookmarkEnd w:id="22718"/>
                <w:bookmarkEnd w:id="22719"/>
                <w:bookmarkEnd w:id="22720"/>
                <w:bookmarkEnd w:id="22721"/>
                <w:bookmarkEnd w:id="22722"/>
                <w:bookmarkEnd w:id="22723"/>
                <w:bookmarkEnd w:id="22724"/>
                <w:bookmarkEnd w:id="22725"/>
                <w:bookmarkEnd w:id="22726"/>
                <w:bookmarkEnd w:id="22727"/>
                <w:bookmarkEnd w:id="22728"/>
                <w:bookmarkEnd w:id="22729"/>
                <w:bookmarkEnd w:id="22730"/>
                <w:bookmarkEnd w:id="22731"/>
                <w:bookmarkEnd w:id="22732"/>
                <w:bookmarkEnd w:id="22733"/>
                <w:bookmarkEnd w:id="22734"/>
                <w:bookmarkEnd w:id="22735"/>
                <w:bookmarkEnd w:id="22736"/>
                <w:bookmarkEnd w:id="22737"/>
                <w:bookmarkEnd w:id="22738"/>
                <w:bookmarkEnd w:id="22739"/>
                <w:bookmarkEnd w:id="22740"/>
                <w:bookmarkEnd w:id="22741"/>
              </w:del>
            </w:moveFrom>
          </w:p>
        </w:tc>
        <w:bookmarkStart w:id="22742" w:name="_Toc92119924"/>
        <w:bookmarkStart w:id="22743" w:name="_Toc92120266"/>
        <w:bookmarkStart w:id="22744" w:name="_Toc92120607"/>
        <w:bookmarkStart w:id="22745" w:name="_Toc92120945"/>
        <w:bookmarkStart w:id="22746" w:name="_Toc92121286"/>
        <w:bookmarkStart w:id="22747" w:name="_Toc92121627"/>
        <w:bookmarkStart w:id="22748" w:name="_Toc92121973"/>
        <w:bookmarkStart w:id="22749" w:name="_Toc92187665"/>
        <w:bookmarkStart w:id="22750" w:name="_Toc92188008"/>
        <w:bookmarkStart w:id="22751" w:name="_Toc92191395"/>
        <w:bookmarkStart w:id="22752" w:name="_Toc92191862"/>
        <w:bookmarkStart w:id="22753" w:name="_Toc92192330"/>
        <w:bookmarkStart w:id="22754" w:name="_Toc92192715"/>
        <w:bookmarkStart w:id="22755" w:name="_Toc92193101"/>
        <w:bookmarkStart w:id="22756" w:name="_Toc92193462"/>
        <w:bookmarkStart w:id="22757" w:name="_Toc92193836"/>
        <w:bookmarkStart w:id="22758" w:name="_Toc92194182"/>
        <w:bookmarkStart w:id="22759" w:name="_Toc92194635"/>
        <w:bookmarkStart w:id="22760" w:name="_Toc92195003"/>
        <w:bookmarkStart w:id="22761" w:name="_Toc92195351"/>
        <w:bookmarkStart w:id="22762" w:name="_Toc92198262"/>
        <w:bookmarkStart w:id="22763" w:name="_Toc92200810"/>
        <w:bookmarkStart w:id="22764" w:name="_Toc92201740"/>
        <w:bookmarkStart w:id="22765" w:name="_Toc92208064"/>
        <w:bookmarkStart w:id="22766" w:name="_Toc92373890"/>
        <w:bookmarkStart w:id="22767" w:name="_Toc92375288"/>
        <w:bookmarkStart w:id="22768" w:name="_Toc92375931"/>
        <w:bookmarkStart w:id="22769" w:name="_Toc92813639"/>
        <w:bookmarkStart w:id="22770" w:name="_Toc92962861"/>
        <w:bookmarkStart w:id="22771" w:name="_Toc93130581"/>
        <w:bookmarkStart w:id="22772" w:name="_Toc94535537"/>
        <w:bookmarkStart w:id="22773" w:name="_Toc94628843"/>
        <w:bookmarkStart w:id="22774" w:name="_Toc95140113"/>
        <w:bookmarkStart w:id="22775" w:name="_Toc95231911"/>
        <w:bookmarkStart w:id="22776" w:name="_Toc97115209"/>
        <w:bookmarkStart w:id="22777" w:name="_Toc98086645"/>
        <w:bookmarkStart w:id="22778" w:name="_Toc98332881"/>
        <w:bookmarkStart w:id="22779" w:name="_Toc98333520"/>
        <w:bookmarkStart w:id="22780" w:name="_Toc98341846"/>
        <w:bookmarkStart w:id="22781" w:name="_Toc98345238"/>
        <w:bookmarkStart w:id="22782" w:name="_Toc98345765"/>
        <w:bookmarkStart w:id="22783" w:name="_Toc98346289"/>
        <w:bookmarkStart w:id="22784" w:name="_Toc98346847"/>
        <w:bookmarkStart w:id="22785" w:name="_Toc98347287"/>
        <w:bookmarkStart w:id="22786" w:name="_Toc98347727"/>
        <w:bookmarkStart w:id="22787" w:name="_Toc99537012"/>
        <w:bookmarkStart w:id="22788" w:name="_Toc99719138"/>
        <w:bookmarkStart w:id="22789" w:name="_Toc99969795"/>
        <w:bookmarkEnd w:id="22742"/>
        <w:bookmarkEnd w:id="22743"/>
        <w:bookmarkEnd w:id="22744"/>
        <w:bookmarkEnd w:id="22745"/>
        <w:bookmarkEnd w:id="22746"/>
        <w:bookmarkEnd w:id="22747"/>
        <w:bookmarkEnd w:id="22748"/>
        <w:bookmarkEnd w:id="22749"/>
        <w:bookmarkEnd w:id="22750"/>
        <w:bookmarkEnd w:id="22751"/>
        <w:bookmarkEnd w:id="22752"/>
        <w:bookmarkEnd w:id="22753"/>
        <w:bookmarkEnd w:id="22754"/>
        <w:bookmarkEnd w:id="22755"/>
        <w:bookmarkEnd w:id="22756"/>
        <w:bookmarkEnd w:id="22757"/>
        <w:bookmarkEnd w:id="22758"/>
        <w:bookmarkEnd w:id="22759"/>
        <w:bookmarkEnd w:id="22760"/>
        <w:bookmarkEnd w:id="22761"/>
        <w:bookmarkEnd w:id="22762"/>
        <w:bookmarkEnd w:id="22763"/>
        <w:bookmarkEnd w:id="22764"/>
        <w:bookmarkEnd w:id="22765"/>
        <w:bookmarkEnd w:id="22766"/>
        <w:bookmarkEnd w:id="22767"/>
        <w:bookmarkEnd w:id="22768"/>
        <w:bookmarkEnd w:id="22769"/>
        <w:bookmarkEnd w:id="22770"/>
        <w:bookmarkEnd w:id="22771"/>
        <w:bookmarkEnd w:id="22772"/>
        <w:bookmarkEnd w:id="22773"/>
        <w:bookmarkEnd w:id="22774"/>
        <w:bookmarkEnd w:id="22775"/>
        <w:bookmarkEnd w:id="22776"/>
        <w:bookmarkEnd w:id="22777"/>
        <w:bookmarkEnd w:id="22778"/>
        <w:bookmarkEnd w:id="22779"/>
        <w:bookmarkEnd w:id="22780"/>
        <w:bookmarkEnd w:id="22781"/>
        <w:bookmarkEnd w:id="22782"/>
        <w:bookmarkEnd w:id="22783"/>
        <w:bookmarkEnd w:id="22784"/>
        <w:bookmarkEnd w:id="22785"/>
        <w:bookmarkEnd w:id="22786"/>
        <w:bookmarkEnd w:id="22787"/>
        <w:bookmarkEnd w:id="22788"/>
        <w:bookmarkEnd w:id="22789"/>
      </w:tr>
      <w:tr w:rsidR="00FF153E" w:rsidRPr="00FF6A71" w:rsidDel="002929E3" w14:paraId="65A56539" w14:textId="0CC24BC6" w:rsidTr="00711218">
        <w:trPr>
          <w:del w:id="22790" w:author="pete jones" w:date="2022-01-04T16:54:00Z"/>
        </w:trPr>
        <w:tc>
          <w:tcPr>
            <w:tcW w:w="1573" w:type="dxa"/>
            <w:vMerge/>
          </w:tcPr>
          <w:p w14:paraId="14CD4162" w14:textId="76A8842A" w:rsidR="00FF153E" w:rsidRPr="00FF6A71" w:rsidDel="002929E3" w:rsidRDefault="00FF153E" w:rsidP="00711218">
            <w:pPr>
              <w:rPr>
                <w:del w:id="22791" w:author="pete jones" w:date="2022-01-04T16:54:00Z"/>
                <w:moveFrom w:id="22792" w:author="pete jones" w:date="2022-01-03T12:19:00Z"/>
              </w:rPr>
            </w:pPr>
          </w:p>
        </w:tc>
        <w:tc>
          <w:tcPr>
            <w:tcW w:w="7205" w:type="dxa"/>
          </w:tcPr>
          <w:p w14:paraId="21521968" w14:textId="5E4B6082" w:rsidR="00FF153E" w:rsidRPr="00FF6A71" w:rsidDel="002929E3" w:rsidRDefault="00FF153E" w:rsidP="00711218">
            <w:pPr>
              <w:rPr>
                <w:del w:id="22793" w:author="pete jones" w:date="2022-01-04T16:54:00Z"/>
                <w:moveFrom w:id="22794" w:author="pete jones" w:date="2022-01-03T12:19:00Z"/>
              </w:rPr>
            </w:pPr>
            <w:moveFrom w:id="22795" w:author="pete jones" w:date="2022-01-03T12:19:00Z">
              <w:del w:id="22796" w:author="pete jones" w:date="2022-01-04T16:54:00Z">
                <w:r w:rsidRPr="00FF6A71" w:rsidDel="002929E3">
                  <w:delText>Use of macros to make changes of file properties – due to volume of work to make many manual changes.</w:delText>
                </w:r>
                <w:bookmarkStart w:id="22797" w:name="_Toc92119925"/>
                <w:bookmarkStart w:id="22798" w:name="_Toc92120267"/>
                <w:bookmarkStart w:id="22799" w:name="_Toc92120608"/>
                <w:bookmarkStart w:id="22800" w:name="_Toc92120946"/>
                <w:bookmarkStart w:id="22801" w:name="_Toc92121287"/>
                <w:bookmarkStart w:id="22802" w:name="_Toc92121628"/>
                <w:bookmarkStart w:id="22803" w:name="_Toc92121974"/>
                <w:bookmarkStart w:id="22804" w:name="_Toc92187666"/>
                <w:bookmarkStart w:id="22805" w:name="_Toc92188009"/>
                <w:bookmarkStart w:id="22806" w:name="_Toc92191396"/>
                <w:bookmarkStart w:id="22807" w:name="_Toc92191863"/>
                <w:bookmarkStart w:id="22808" w:name="_Toc92192331"/>
                <w:bookmarkStart w:id="22809" w:name="_Toc92192716"/>
                <w:bookmarkStart w:id="22810" w:name="_Toc92193102"/>
                <w:bookmarkStart w:id="22811" w:name="_Toc92193463"/>
                <w:bookmarkStart w:id="22812" w:name="_Toc92193837"/>
                <w:bookmarkStart w:id="22813" w:name="_Toc92194183"/>
                <w:bookmarkStart w:id="22814" w:name="_Toc92194636"/>
                <w:bookmarkStart w:id="22815" w:name="_Toc92195004"/>
                <w:bookmarkStart w:id="22816" w:name="_Toc92195352"/>
                <w:bookmarkStart w:id="22817" w:name="_Toc92198263"/>
                <w:bookmarkStart w:id="22818" w:name="_Toc92200811"/>
                <w:bookmarkStart w:id="22819" w:name="_Toc92201741"/>
                <w:bookmarkStart w:id="22820" w:name="_Toc92208065"/>
                <w:bookmarkStart w:id="22821" w:name="_Toc92373891"/>
                <w:bookmarkStart w:id="22822" w:name="_Toc92375289"/>
                <w:bookmarkStart w:id="22823" w:name="_Toc92375932"/>
                <w:bookmarkStart w:id="22824" w:name="_Toc92813640"/>
                <w:bookmarkStart w:id="22825" w:name="_Toc92962862"/>
                <w:bookmarkStart w:id="22826" w:name="_Toc93130582"/>
                <w:bookmarkStart w:id="22827" w:name="_Toc94535538"/>
                <w:bookmarkStart w:id="22828" w:name="_Toc94628844"/>
                <w:bookmarkStart w:id="22829" w:name="_Toc95140114"/>
                <w:bookmarkStart w:id="22830" w:name="_Toc95231912"/>
                <w:bookmarkStart w:id="22831" w:name="_Toc97115210"/>
                <w:bookmarkStart w:id="22832" w:name="_Toc98086646"/>
                <w:bookmarkStart w:id="22833" w:name="_Toc98332882"/>
                <w:bookmarkStart w:id="22834" w:name="_Toc98333521"/>
                <w:bookmarkStart w:id="22835" w:name="_Toc98341847"/>
                <w:bookmarkStart w:id="22836" w:name="_Toc98345239"/>
                <w:bookmarkStart w:id="22837" w:name="_Toc98345766"/>
                <w:bookmarkStart w:id="22838" w:name="_Toc98346290"/>
                <w:bookmarkStart w:id="22839" w:name="_Toc98346848"/>
                <w:bookmarkStart w:id="22840" w:name="_Toc98347288"/>
                <w:bookmarkStart w:id="22841" w:name="_Toc98347728"/>
                <w:bookmarkStart w:id="22842" w:name="_Toc99537013"/>
                <w:bookmarkStart w:id="22843" w:name="_Toc99719139"/>
                <w:bookmarkStart w:id="22844" w:name="_Toc99969796"/>
                <w:bookmarkEnd w:id="22797"/>
                <w:bookmarkEnd w:id="22798"/>
                <w:bookmarkEnd w:id="22799"/>
                <w:bookmarkEnd w:id="22800"/>
                <w:bookmarkEnd w:id="22801"/>
                <w:bookmarkEnd w:id="22802"/>
                <w:bookmarkEnd w:id="22803"/>
                <w:bookmarkEnd w:id="22804"/>
                <w:bookmarkEnd w:id="22805"/>
                <w:bookmarkEnd w:id="22806"/>
                <w:bookmarkEnd w:id="22807"/>
                <w:bookmarkEnd w:id="22808"/>
                <w:bookmarkEnd w:id="22809"/>
                <w:bookmarkEnd w:id="22810"/>
                <w:bookmarkEnd w:id="22811"/>
                <w:bookmarkEnd w:id="22812"/>
                <w:bookmarkEnd w:id="22813"/>
                <w:bookmarkEnd w:id="22814"/>
                <w:bookmarkEnd w:id="22815"/>
                <w:bookmarkEnd w:id="22816"/>
                <w:bookmarkEnd w:id="22817"/>
                <w:bookmarkEnd w:id="22818"/>
                <w:bookmarkEnd w:id="22819"/>
                <w:bookmarkEnd w:id="22820"/>
                <w:bookmarkEnd w:id="22821"/>
                <w:bookmarkEnd w:id="22822"/>
                <w:bookmarkEnd w:id="22823"/>
                <w:bookmarkEnd w:id="22824"/>
                <w:bookmarkEnd w:id="22825"/>
                <w:bookmarkEnd w:id="22826"/>
                <w:bookmarkEnd w:id="22827"/>
                <w:bookmarkEnd w:id="22828"/>
                <w:bookmarkEnd w:id="22829"/>
                <w:bookmarkEnd w:id="22830"/>
                <w:bookmarkEnd w:id="22831"/>
                <w:bookmarkEnd w:id="22832"/>
                <w:bookmarkEnd w:id="22833"/>
                <w:bookmarkEnd w:id="22834"/>
                <w:bookmarkEnd w:id="22835"/>
                <w:bookmarkEnd w:id="22836"/>
                <w:bookmarkEnd w:id="22837"/>
                <w:bookmarkEnd w:id="22838"/>
                <w:bookmarkEnd w:id="22839"/>
                <w:bookmarkEnd w:id="22840"/>
                <w:bookmarkEnd w:id="22841"/>
                <w:bookmarkEnd w:id="22842"/>
                <w:bookmarkEnd w:id="22843"/>
                <w:bookmarkEnd w:id="22844"/>
              </w:del>
            </w:moveFrom>
          </w:p>
        </w:tc>
        <w:bookmarkStart w:id="22845" w:name="_Toc92119926"/>
        <w:bookmarkStart w:id="22846" w:name="_Toc92120268"/>
        <w:bookmarkStart w:id="22847" w:name="_Toc92120609"/>
        <w:bookmarkStart w:id="22848" w:name="_Toc92120947"/>
        <w:bookmarkStart w:id="22849" w:name="_Toc92121288"/>
        <w:bookmarkStart w:id="22850" w:name="_Toc92121629"/>
        <w:bookmarkStart w:id="22851" w:name="_Toc92121975"/>
        <w:bookmarkStart w:id="22852" w:name="_Toc92187667"/>
        <w:bookmarkStart w:id="22853" w:name="_Toc92188010"/>
        <w:bookmarkStart w:id="22854" w:name="_Toc92191397"/>
        <w:bookmarkStart w:id="22855" w:name="_Toc92191864"/>
        <w:bookmarkStart w:id="22856" w:name="_Toc92192332"/>
        <w:bookmarkStart w:id="22857" w:name="_Toc92192717"/>
        <w:bookmarkStart w:id="22858" w:name="_Toc92193103"/>
        <w:bookmarkStart w:id="22859" w:name="_Toc92193464"/>
        <w:bookmarkStart w:id="22860" w:name="_Toc92193838"/>
        <w:bookmarkStart w:id="22861" w:name="_Toc92194184"/>
        <w:bookmarkStart w:id="22862" w:name="_Toc92194637"/>
        <w:bookmarkStart w:id="22863" w:name="_Toc92195005"/>
        <w:bookmarkStart w:id="22864" w:name="_Toc92195353"/>
        <w:bookmarkStart w:id="22865" w:name="_Toc92198264"/>
        <w:bookmarkStart w:id="22866" w:name="_Toc92200812"/>
        <w:bookmarkStart w:id="22867" w:name="_Toc92201742"/>
        <w:bookmarkStart w:id="22868" w:name="_Toc92208066"/>
        <w:bookmarkStart w:id="22869" w:name="_Toc92373892"/>
        <w:bookmarkStart w:id="22870" w:name="_Toc92375290"/>
        <w:bookmarkStart w:id="22871" w:name="_Toc92375933"/>
        <w:bookmarkStart w:id="22872" w:name="_Toc92813641"/>
        <w:bookmarkStart w:id="22873" w:name="_Toc92962863"/>
        <w:bookmarkStart w:id="22874" w:name="_Toc93130583"/>
        <w:bookmarkStart w:id="22875" w:name="_Toc94535539"/>
        <w:bookmarkStart w:id="22876" w:name="_Toc94628845"/>
        <w:bookmarkStart w:id="22877" w:name="_Toc95140115"/>
        <w:bookmarkStart w:id="22878" w:name="_Toc95231913"/>
        <w:bookmarkStart w:id="22879" w:name="_Toc97115211"/>
        <w:bookmarkStart w:id="22880" w:name="_Toc98086647"/>
        <w:bookmarkStart w:id="22881" w:name="_Toc98332883"/>
        <w:bookmarkStart w:id="22882" w:name="_Toc98333522"/>
        <w:bookmarkStart w:id="22883" w:name="_Toc98341848"/>
        <w:bookmarkStart w:id="22884" w:name="_Toc98345240"/>
        <w:bookmarkStart w:id="22885" w:name="_Toc98345767"/>
        <w:bookmarkStart w:id="22886" w:name="_Toc98346291"/>
        <w:bookmarkStart w:id="22887" w:name="_Toc98346849"/>
        <w:bookmarkStart w:id="22888" w:name="_Toc98347289"/>
        <w:bookmarkStart w:id="22889" w:name="_Toc98347729"/>
        <w:bookmarkStart w:id="22890" w:name="_Toc99537014"/>
        <w:bookmarkStart w:id="22891" w:name="_Toc99719140"/>
        <w:bookmarkStart w:id="22892" w:name="_Toc99969797"/>
        <w:bookmarkEnd w:id="22845"/>
        <w:bookmarkEnd w:id="22846"/>
        <w:bookmarkEnd w:id="22847"/>
        <w:bookmarkEnd w:id="22848"/>
        <w:bookmarkEnd w:id="22849"/>
        <w:bookmarkEnd w:id="22850"/>
        <w:bookmarkEnd w:id="22851"/>
        <w:bookmarkEnd w:id="22852"/>
        <w:bookmarkEnd w:id="22853"/>
        <w:bookmarkEnd w:id="22854"/>
        <w:bookmarkEnd w:id="22855"/>
        <w:bookmarkEnd w:id="22856"/>
        <w:bookmarkEnd w:id="22857"/>
        <w:bookmarkEnd w:id="22858"/>
        <w:bookmarkEnd w:id="22859"/>
        <w:bookmarkEnd w:id="22860"/>
        <w:bookmarkEnd w:id="22861"/>
        <w:bookmarkEnd w:id="22862"/>
        <w:bookmarkEnd w:id="22863"/>
        <w:bookmarkEnd w:id="22864"/>
        <w:bookmarkEnd w:id="22865"/>
        <w:bookmarkEnd w:id="22866"/>
        <w:bookmarkEnd w:id="22867"/>
        <w:bookmarkEnd w:id="22868"/>
        <w:bookmarkEnd w:id="22869"/>
        <w:bookmarkEnd w:id="22870"/>
        <w:bookmarkEnd w:id="22871"/>
        <w:bookmarkEnd w:id="22872"/>
        <w:bookmarkEnd w:id="22873"/>
        <w:bookmarkEnd w:id="22874"/>
        <w:bookmarkEnd w:id="22875"/>
        <w:bookmarkEnd w:id="22876"/>
        <w:bookmarkEnd w:id="22877"/>
        <w:bookmarkEnd w:id="22878"/>
        <w:bookmarkEnd w:id="22879"/>
        <w:bookmarkEnd w:id="22880"/>
        <w:bookmarkEnd w:id="22881"/>
        <w:bookmarkEnd w:id="22882"/>
        <w:bookmarkEnd w:id="22883"/>
        <w:bookmarkEnd w:id="22884"/>
        <w:bookmarkEnd w:id="22885"/>
        <w:bookmarkEnd w:id="22886"/>
        <w:bookmarkEnd w:id="22887"/>
        <w:bookmarkEnd w:id="22888"/>
        <w:bookmarkEnd w:id="22889"/>
        <w:bookmarkEnd w:id="22890"/>
        <w:bookmarkEnd w:id="22891"/>
        <w:bookmarkEnd w:id="22892"/>
      </w:tr>
      <w:tr w:rsidR="00FF153E" w:rsidRPr="00FF6A71" w:rsidDel="002929E3" w14:paraId="7F2AC5BE" w14:textId="493A6162" w:rsidTr="00711218">
        <w:trPr>
          <w:del w:id="22893" w:author="pete jones" w:date="2022-01-04T16:54:00Z"/>
        </w:trPr>
        <w:tc>
          <w:tcPr>
            <w:tcW w:w="1573" w:type="dxa"/>
            <w:vMerge/>
          </w:tcPr>
          <w:p w14:paraId="15292FA0" w14:textId="14E197AA" w:rsidR="00FF153E" w:rsidRPr="00FF6A71" w:rsidDel="002929E3" w:rsidRDefault="00FF153E" w:rsidP="00711218">
            <w:pPr>
              <w:rPr>
                <w:del w:id="22894" w:author="pete jones" w:date="2022-01-04T16:54:00Z"/>
                <w:moveFrom w:id="22895" w:author="pete jones" w:date="2022-01-03T12:19:00Z"/>
              </w:rPr>
            </w:pPr>
          </w:p>
        </w:tc>
        <w:tc>
          <w:tcPr>
            <w:tcW w:w="7205" w:type="dxa"/>
          </w:tcPr>
          <w:p w14:paraId="6814C086" w14:textId="3FC37A5F" w:rsidR="00FF153E" w:rsidRPr="00FF6A71" w:rsidDel="002929E3" w:rsidRDefault="00FF153E" w:rsidP="00711218">
            <w:pPr>
              <w:rPr>
                <w:del w:id="22896" w:author="pete jones" w:date="2022-01-04T16:54:00Z"/>
                <w:moveFrom w:id="22897" w:author="pete jones" w:date="2022-01-03T12:19:00Z"/>
              </w:rPr>
            </w:pPr>
            <w:moveFrom w:id="22898" w:author="pete jones" w:date="2022-01-03T12:19:00Z">
              <w:del w:id="22899" w:author="pete jones" w:date="2022-01-04T16:54:00Z">
                <w:r w:rsidRPr="00FF6A71" w:rsidDel="002929E3">
                  <w:delText>Assembly drawings can be manipulated as above – moving text, changing styles, moving views, modifying section planes, etc.</w:delText>
                </w:r>
                <w:bookmarkStart w:id="22900" w:name="_Toc92119927"/>
                <w:bookmarkStart w:id="22901" w:name="_Toc92120269"/>
                <w:bookmarkStart w:id="22902" w:name="_Toc92120610"/>
                <w:bookmarkStart w:id="22903" w:name="_Toc92120948"/>
                <w:bookmarkStart w:id="22904" w:name="_Toc92121289"/>
                <w:bookmarkStart w:id="22905" w:name="_Toc92121630"/>
                <w:bookmarkStart w:id="22906" w:name="_Toc92121976"/>
                <w:bookmarkStart w:id="22907" w:name="_Toc92187668"/>
                <w:bookmarkStart w:id="22908" w:name="_Toc92188011"/>
                <w:bookmarkStart w:id="22909" w:name="_Toc92191398"/>
                <w:bookmarkStart w:id="22910" w:name="_Toc92191865"/>
                <w:bookmarkStart w:id="22911" w:name="_Toc92192333"/>
                <w:bookmarkStart w:id="22912" w:name="_Toc92192718"/>
                <w:bookmarkStart w:id="22913" w:name="_Toc92193104"/>
                <w:bookmarkStart w:id="22914" w:name="_Toc92193465"/>
                <w:bookmarkStart w:id="22915" w:name="_Toc92193839"/>
                <w:bookmarkStart w:id="22916" w:name="_Toc92194185"/>
                <w:bookmarkStart w:id="22917" w:name="_Toc92194638"/>
                <w:bookmarkStart w:id="22918" w:name="_Toc92195006"/>
                <w:bookmarkStart w:id="22919" w:name="_Toc92195354"/>
                <w:bookmarkStart w:id="22920" w:name="_Toc92198265"/>
                <w:bookmarkStart w:id="22921" w:name="_Toc92200813"/>
                <w:bookmarkStart w:id="22922" w:name="_Toc92201743"/>
                <w:bookmarkStart w:id="22923" w:name="_Toc92208067"/>
                <w:bookmarkStart w:id="22924" w:name="_Toc92373893"/>
                <w:bookmarkStart w:id="22925" w:name="_Toc92375291"/>
                <w:bookmarkStart w:id="22926" w:name="_Toc92375934"/>
                <w:bookmarkStart w:id="22927" w:name="_Toc92813642"/>
                <w:bookmarkStart w:id="22928" w:name="_Toc92962864"/>
                <w:bookmarkStart w:id="22929" w:name="_Toc93130584"/>
                <w:bookmarkStart w:id="22930" w:name="_Toc94535540"/>
                <w:bookmarkStart w:id="22931" w:name="_Toc94628846"/>
                <w:bookmarkStart w:id="22932" w:name="_Toc95140116"/>
                <w:bookmarkStart w:id="22933" w:name="_Toc95231914"/>
                <w:bookmarkStart w:id="22934" w:name="_Toc97115212"/>
                <w:bookmarkStart w:id="22935" w:name="_Toc98086648"/>
                <w:bookmarkStart w:id="22936" w:name="_Toc98332884"/>
                <w:bookmarkStart w:id="22937" w:name="_Toc98333523"/>
                <w:bookmarkStart w:id="22938" w:name="_Toc98341849"/>
                <w:bookmarkStart w:id="22939" w:name="_Toc98345241"/>
                <w:bookmarkStart w:id="22940" w:name="_Toc98345768"/>
                <w:bookmarkStart w:id="22941" w:name="_Toc98346292"/>
                <w:bookmarkStart w:id="22942" w:name="_Toc98346850"/>
                <w:bookmarkStart w:id="22943" w:name="_Toc98347290"/>
                <w:bookmarkStart w:id="22944" w:name="_Toc98347730"/>
                <w:bookmarkStart w:id="22945" w:name="_Toc99537015"/>
                <w:bookmarkStart w:id="22946" w:name="_Toc99719141"/>
                <w:bookmarkStart w:id="22947" w:name="_Toc99969798"/>
                <w:bookmarkEnd w:id="22900"/>
                <w:bookmarkEnd w:id="22901"/>
                <w:bookmarkEnd w:id="22902"/>
                <w:bookmarkEnd w:id="22903"/>
                <w:bookmarkEnd w:id="22904"/>
                <w:bookmarkEnd w:id="22905"/>
                <w:bookmarkEnd w:id="22906"/>
                <w:bookmarkEnd w:id="22907"/>
                <w:bookmarkEnd w:id="22908"/>
                <w:bookmarkEnd w:id="22909"/>
                <w:bookmarkEnd w:id="22910"/>
                <w:bookmarkEnd w:id="22911"/>
                <w:bookmarkEnd w:id="22912"/>
                <w:bookmarkEnd w:id="22913"/>
                <w:bookmarkEnd w:id="22914"/>
                <w:bookmarkEnd w:id="22915"/>
                <w:bookmarkEnd w:id="22916"/>
                <w:bookmarkEnd w:id="22917"/>
                <w:bookmarkEnd w:id="22918"/>
                <w:bookmarkEnd w:id="22919"/>
                <w:bookmarkEnd w:id="22920"/>
                <w:bookmarkEnd w:id="22921"/>
                <w:bookmarkEnd w:id="22922"/>
                <w:bookmarkEnd w:id="22923"/>
                <w:bookmarkEnd w:id="22924"/>
                <w:bookmarkEnd w:id="22925"/>
                <w:bookmarkEnd w:id="22926"/>
                <w:bookmarkEnd w:id="22927"/>
                <w:bookmarkEnd w:id="22928"/>
                <w:bookmarkEnd w:id="22929"/>
                <w:bookmarkEnd w:id="22930"/>
                <w:bookmarkEnd w:id="22931"/>
                <w:bookmarkEnd w:id="22932"/>
                <w:bookmarkEnd w:id="22933"/>
                <w:bookmarkEnd w:id="22934"/>
                <w:bookmarkEnd w:id="22935"/>
                <w:bookmarkEnd w:id="22936"/>
                <w:bookmarkEnd w:id="22937"/>
                <w:bookmarkEnd w:id="22938"/>
                <w:bookmarkEnd w:id="22939"/>
                <w:bookmarkEnd w:id="22940"/>
                <w:bookmarkEnd w:id="22941"/>
                <w:bookmarkEnd w:id="22942"/>
                <w:bookmarkEnd w:id="22943"/>
                <w:bookmarkEnd w:id="22944"/>
                <w:bookmarkEnd w:id="22945"/>
                <w:bookmarkEnd w:id="22946"/>
                <w:bookmarkEnd w:id="22947"/>
              </w:del>
            </w:moveFrom>
          </w:p>
        </w:tc>
        <w:bookmarkStart w:id="22948" w:name="_Toc92119928"/>
        <w:bookmarkStart w:id="22949" w:name="_Toc92120270"/>
        <w:bookmarkStart w:id="22950" w:name="_Toc92120611"/>
        <w:bookmarkStart w:id="22951" w:name="_Toc92120949"/>
        <w:bookmarkStart w:id="22952" w:name="_Toc92121290"/>
        <w:bookmarkStart w:id="22953" w:name="_Toc92121631"/>
        <w:bookmarkStart w:id="22954" w:name="_Toc92121977"/>
        <w:bookmarkStart w:id="22955" w:name="_Toc92187669"/>
        <w:bookmarkStart w:id="22956" w:name="_Toc92188012"/>
        <w:bookmarkStart w:id="22957" w:name="_Toc92191399"/>
        <w:bookmarkStart w:id="22958" w:name="_Toc92191866"/>
        <w:bookmarkStart w:id="22959" w:name="_Toc92192334"/>
        <w:bookmarkStart w:id="22960" w:name="_Toc92192719"/>
        <w:bookmarkStart w:id="22961" w:name="_Toc92193105"/>
        <w:bookmarkStart w:id="22962" w:name="_Toc92193466"/>
        <w:bookmarkStart w:id="22963" w:name="_Toc92193840"/>
        <w:bookmarkStart w:id="22964" w:name="_Toc92194186"/>
        <w:bookmarkStart w:id="22965" w:name="_Toc92194639"/>
        <w:bookmarkStart w:id="22966" w:name="_Toc92195007"/>
        <w:bookmarkStart w:id="22967" w:name="_Toc92195355"/>
        <w:bookmarkStart w:id="22968" w:name="_Toc92198266"/>
        <w:bookmarkStart w:id="22969" w:name="_Toc92200814"/>
        <w:bookmarkStart w:id="22970" w:name="_Toc92201744"/>
        <w:bookmarkStart w:id="22971" w:name="_Toc92208068"/>
        <w:bookmarkStart w:id="22972" w:name="_Toc92373894"/>
        <w:bookmarkStart w:id="22973" w:name="_Toc92375292"/>
        <w:bookmarkStart w:id="22974" w:name="_Toc92375935"/>
        <w:bookmarkStart w:id="22975" w:name="_Toc92813643"/>
        <w:bookmarkStart w:id="22976" w:name="_Toc92962865"/>
        <w:bookmarkStart w:id="22977" w:name="_Toc93130585"/>
        <w:bookmarkStart w:id="22978" w:name="_Toc94535541"/>
        <w:bookmarkStart w:id="22979" w:name="_Toc94628847"/>
        <w:bookmarkStart w:id="22980" w:name="_Toc95140117"/>
        <w:bookmarkStart w:id="22981" w:name="_Toc95231915"/>
        <w:bookmarkStart w:id="22982" w:name="_Toc97115213"/>
        <w:bookmarkStart w:id="22983" w:name="_Toc98086649"/>
        <w:bookmarkStart w:id="22984" w:name="_Toc98332885"/>
        <w:bookmarkStart w:id="22985" w:name="_Toc98333524"/>
        <w:bookmarkStart w:id="22986" w:name="_Toc98341850"/>
        <w:bookmarkStart w:id="22987" w:name="_Toc98345242"/>
        <w:bookmarkStart w:id="22988" w:name="_Toc98345769"/>
        <w:bookmarkStart w:id="22989" w:name="_Toc98346293"/>
        <w:bookmarkStart w:id="22990" w:name="_Toc98346851"/>
        <w:bookmarkStart w:id="22991" w:name="_Toc98347291"/>
        <w:bookmarkStart w:id="22992" w:name="_Toc98347731"/>
        <w:bookmarkStart w:id="22993" w:name="_Toc99537016"/>
        <w:bookmarkStart w:id="22994" w:name="_Toc99719142"/>
        <w:bookmarkStart w:id="22995" w:name="_Toc99969799"/>
        <w:bookmarkEnd w:id="22948"/>
        <w:bookmarkEnd w:id="22949"/>
        <w:bookmarkEnd w:id="22950"/>
        <w:bookmarkEnd w:id="22951"/>
        <w:bookmarkEnd w:id="22952"/>
        <w:bookmarkEnd w:id="22953"/>
        <w:bookmarkEnd w:id="22954"/>
        <w:bookmarkEnd w:id="22955"/>
        <w:bookmarkEnd w:id="22956"/>
        <w:bookmarkEnd w:id="22957"/>
        <w:bookmarkEnd w:id="22958"/>
        <w:bookmarkEnd w:id="22959"/>
        <w:bookmarkEnd w:id="22960"/>
        <w:bookmarkEnd w:id="22961"/>
        <w:bookmarkEnd w:id="22962"/>
        <w:bookmarkEnd w:id="22963"/>
        <w:bookmarkEnd w:id="22964"/>
        <w:bookmarkEnd w:id="22965"/>
        <w:bookmarkEnd w:id="22966"/>
        <w:bookmarkEnd w:id="22967"/>
        <w:bookmarkEnd w:id="22968"/>
        <w:bookmarkEnd w:id="22969"/>
        <w:bookmarkEnd w:id="22970"/>
        <w:bookmarkEnd w:id="22971"/>
        <w:bookmarkEnd w:id="22972"/>
        <w:bookmarkEnd w:id="22973"/>
        <w:bookmarkEnd w:id="22974"/>
        <w:bookmarkEnd w:id="22975"/>
        <w:bookmarkEnd w:id="22976"/>
        <w:bookmarkEnd w:id="22977"/>
        <w:bookmarkEnd w:id="22978"/>
        <w:bookmarkEnd w:id="22979"/>
        <w:bookmarkEnd w:id="22980"/>
        <w:bookmarkEnd w:id="22981"/>
        <w:bookmarkEnd w:id="22982"/>
        <w:bookmarkEnd w:id="22983"/>
        <w:bookmarkEnd w:id="22984"/>
        <w:bookmarkEnd w:id="22985"/>
        <w:bookmarkEnd w:id="22986"/>
        <w:bookmarkEnd w:id="22987"/>
        <w:bookmarkEnd w:id="22988"/>
        <w:bookmarkEnd w:id="22989"/>
        <w:bookmarkEnd w:id="22990"/>
        <w:bookmarkEnd w:id="22991"/>
        <w:bookmarkEnd w:id="22992"/>
        <w:bookmarkEnd w:id="22993"/>
        <w:bookmarkEnd w:id="22994"/>
        <w:bookmarkEnd w:id="22995"/>
      </w:tr>
      <w:tr w:rsidR="00FF153E" w:rsidRPr="00FF6A71" w:rsidDel="002929E3" w14:paraId="3C62AB0E" w14:textId="07166592" w:rsidTr="00711218">
        <w:trPr>
          <w:del w:id="22996" w:author="pete jones" w:date="2022-01-04T16:54:00Z"/>
        </w:trPr>
        <w:tc>
          <w:tcPr>
            <w:tcW w:w="1573" w:type="dxa"/>
            <w:vMerge/>
          </w:tcPr>
          <w:p w14:paraId="26F10DE6" w14:textId="5FB6C265" w:rsidR="00FF153E" w:rsidRPr="00FF6A71" w:rsidDel="002929E3" w:rsidRDefault="00FF153E" w:rsidP="00711218">
            <w:pPr>
              <w:rPr>
                <w:del w:id="22997" w:author="pete jones" w:date="2022-01-04T16:54:00Z"/>
                <w:moveFrom w:id="22998" w:author="pete jones" w:date="2022-01-03T12:19:00Z"/>
              </w:rPr>
            </w:pPr>
          </w:p>
        </w:tc>
        <w:tc>
          <w:tcPr>
            <w:tcW w:w="7205" w:type="dxa"/>
          </w:tcPr>
          <w:p w14:paraId="08AEFE69" w14:textId="28D178DC" w:rsidR="00FF153E" w:rsidRPr="00FF6A71" w:rsidDel="002929E3" w:rsidRDefault="00FF153E" w:rsidP="00711218">
            <w:pPr>
              <w:rPr>
                <w:del w:id="22999" w:author="pete jones" w:date="2022-01-04T16:54:00Z"/>
                <w:moveFrom w:id="23000" w:author="pete jones" w:date="2022-01-03T12:19:00Z"/>
              </w:rPr>
            </w:pPr>
            <w:moveFrom w:id="23001" w:author="pete jones" w:date="2022-01-03T12:19:00Z">
              <w:del w:id="23002" w:author="pete jones" w:date="2022-01-04T16:54:00Z">
                <w:r w:rsidRPr="00FF6A71" w:rsidDel="002929E3">
                  <w:delText>Adding (and hiding and/or changing layers) of dummy parts to assembly files to pad file size – note that assembly files are usually quite small (kb) compared to the size of constituent parts.</w:delText>
                </w:r>
                <w:bookmarkStart w:id="23003" w:name="_Toc92119929"/>
                <w:bookmarkStart w:id="23004" w:name="_Toc92120271"/>
                <w:bookmarkStart w:id="23005" w:name="_Toc92120612"/>
                <w:bookmarkStart w:id="23006" w:name="_Toc92120950"/>
                <w:bookmarkStart w:id="23007" w:name="_Toc92121291"/>
                <w:bookmarkStart w:id="23008" w:name="_Toc92121632"/>
                <w:bookmarkStart w:id="23009" w:name="_Toc92121978"/>
                <w:bookmarkStart w:id="23010" w:name="_Toc92187670"/>
                <w:bookmarkStart w:id="23011" w:name="_Toc92188013"/>
                <w:bookmarkStart w:id="23012" w:name="_Toc92191400"/>
                <w:bookmarkStart w:id="23013" w:name="_Toc92191867"/>
                <w:bookmarkStart w:id="23014" w:name="_Toc92192335"/>
                <w:bookmarkStart w:id="23015" w:name="_Toc92192720"/>
                <w:bookmarkStart w:id="23016" w:name="_Toc92193106"/>
                <w:bookmarkStart w:id="23017" w:name="_Toc92193467"/>
                <w:bookmarkStart w:id="23018" w:name="_Toc92193841"/>
                <w:bookmarkStart w:id="23019" w:name="_Toc92194187"/>
                <w:bookmarkStart w:id="23020" w:name="_Toc92194640"/>
                <w:bookmarkStart w:id="23021" w:name="_Toc92195008"/>
                <w:bookmarkStart w:id="23022" w:name="_Toc92195356"/>
                <w:bookmarkStart w:id="23023" w:name="_Toc92198267"/>
                <w:bookmarkStart w:id="23024" w:name="_Toc92200815"/>
                <w:bookmarkStart w:id="23025" w:name="_Toc92201745"/>
                <w:bookmarkStart w:id="23026" w:name="_Toc92208069"/>
                <w:bookmarkStart w:id="23027" w:name="_Toc92373895"/>
                <w:bookmarkStart w:id="23028" w:name="_Toc92375293"/>
                <w:bookmarkStart w:id="23029" w:name="_Toc92375936"/>
                <w:bookmarkStart w:id="23030" w:name="_Toc92813644"/>
                <w:bookmarkStart w:id="23031" w:name="_Toc92962866"/>
                <w:bookmarkStart w:id="23032" w:name="_Toc93130586"/>
                <w:bookmarkStart w:id="23033" w:name="_Toc94535542"/>
                <w:bookmarkStart w:id="23034" w:name="_Toc94628848"/>
                <w:bookmarkStart w:id="23035" w:name="_Toc95140118"/>
                <w:bookmarkStart w:id="23036" w:name="_Toc95231916"/>
                <w:bookmarkStart w:id="23037" w:name="_Toc97115214"/>
                <w:bookmarkStart w:id="23038" w:name="_Toc98086650"/>
                <w:bookmarkStart w:id="23039" w:name="_Toc98332886"/>
                <w:bookmarkStart w:id="23040" w:name="_Toc98333525"/>
                <w:bookmarkStart w:id="23041" w:name="_Toc98341851"/>
                <w:bookmarkStart w:id="23042" w:name="_Toc98345243"/>
                <w:bookmarkStart w:id="23043" w:name="_Toc98345770"/>
                <w:bookmarkStart w:id="23044" w:name="_Toc98346294"/>
                <w:bookmarkStart w:id="23045" w:name="_Toc98346852"/>
                <w:bookmarkStart w:id="23046" w:name="_Toc98347292"/>
                <w:bookmarkStart w:id="23047" w:name="_Toc98347732"/>
                <w:bookmarkStart w:id="23048" w:name="_Toc99537017"/>
                <w:bookmarkStart w:id="23049" w:name="_Toc99719143"/>
                <w:bookmarkStart w:id="23050" w:name="_Toc99969800"/>
                <w:bookmarkEnd w:id="23003"/>
                <w:bookmarkEnd w:id="23004"/>
                <w:bookmarkEnd w:id="23005"/>
                <w:bookmarkEnd w:id="23006"/>
                <w:bookmarkEnd w:id="23007"/>
                <w:bookmarkEnd w:id="23008"/>
                <w:bookmarkEnd w:id="23009"/>
                <w:bookmarkEnd w:id="23010"/>
                <w:bookmarkEnd w:id="23011"/>
                <w:bookmarkEnd w:id="23012"/>
                <w:bookmarkEnd w:id="23013"/>
                <w:bookmarkEnd w:id="23014"/>
                <w:bookmarkEnd w:id="23015"/>
                <w:bookmarkEnd w:id="23016"/>
                <w:bookmarkEnd w:id="23017"/>
                <w:bookmarkEnd w:id="23018"/>
                <w:bookmarkEnd w:id="23019"/>
                <w:bookmarkEnd w:id="23020"/>
                <w:bookmarkEnd w:id="23021"/>
                <w:bookmarkEnd w:id="23022"/>
                <w:bookmarkEnd w:id="23023"/>
                <w:bookmarkEnd w:id="23024"/>
                <w:bookmarkEnd w:id="23025"/>
                <w:bookmarkEnd w:id="23026"/>
                <w:bookmarkEnd w:id="23027"/>
                <w:bookmarkEnd w:id="23028"/>
                <w:bookmarkEnd w:id="23029"/>
                <w:bookmarkEnd w:id="23030"/>
                <w:bookmarkEnd w:id="23031"/>
                <w:bookmarkEnd w:id="23032"/>
                <w:bookmarkEnd w:id="23033"/>
                <w:bookmarkEnd w:id="23034"/>
                <w:bookmarkEnd w:id="23035"/>
                <w:bookmarkEnd w:id="23036"/>
                <w:bookmarkEnd w:id="23037"/>
                <w:bookmarkEnd w:id="23038"/>
                <w:bookmarkEnd w:id="23039"/>
                <w:bookmarkEnd w:id="23040"/>
                <w:bookmarkEnd w:id="23041"/>
                <w:bookmarkEnd w:id="23042"/>
                <w:bookmarkEnd w:id="23043"/>
                <w:bookmarkEnd w:id="23044"/>
                <w:bookmarkEnd w:id="23045"/>
                <w:bookmarkEnd w:id="23046"/>
                <w:bookmarkEnd w:id="23047"/>
                <w:bookmarkEnd w:id="23048"/>
                <w:bookmarkEnd w:id="23049"/>
                <w:bookmarkEnd w:id="23050"/>
              </w:del>
            </w:moveFrom>
          </w:p>
        </w:tc>
        <w:bookmarkStart w:id="23051" w:name="_Toc92119930"/>
        <w:bookmarkStart w:id="23052" w:name="_Toc92120272"/>
        <w:bookmarkStart w:id="23053" w:name="_Toc92120613"/>
        <w:bookmarkStart w:id="23054" w:name="_Toc92120951"/>
        <w:bookmarkStart w:id="23055" w:name="_Toc92121292"/>
        <w:bookmarkStart w:id="23056" w:name="_Toc92121633"/>
        <w:bookmarkStart w:id="23057" w:name="_Toc92121979"/>
        <w:bookmarkStart w:id="23058" w:name="_Toc92187671"/>
        <w:bookmarkStart w:id="23059" w:name="_Toc92188014"/>
        <w:bookmarkStart w:id="23060" w:name="_Toc92191401"/>
        <w:bookmarkStart w:id="23061" w:name="_Toc92191868"/>
        <w:bookmarkStart w:id="23062" w:name="_Toc92192336"/>
        <w:bookmarkStart w:id="23063" w:name="_Toc92192721"/>
        <w:bookmarkStart w:id="23064" w:name="_Toc92193107"/>
        <w:bookmarkStart w:id="23065" w:name="_Toc92193468"/>
        <w:bookmarkStart w:id="23066" w:name="_Toc92193842"/>
        <w:bookmarkStart w:id="23067" w:name="_Toc92194188"/>
        <w:bookmarkStart w:id="23068" w:name="_Toc92194641"/>
        <w:bookmarkStart w:id="23069" w:name="_Toc92195009"/>
        <w:bookmarkStart w:id="23070" w:name="_Toc92195357"/>
        <w:bookmarkStart w:id="23071" w:name="_Toc92198268"/>
        <w:bookmarkStart w:id="23072" w:name="_Toc92200816"/>
        <w:bookmarkStart w:id="23073" w:name="_Toc92201746"/>
        <w:bookmarkStart w:id="23074" w:name="_Toc92208070"/>
        <w:bookmarkStart w:id="23075" w:name="_Toc92373896"/>
        <w:bookmarkStart w:id="23076" w:name="_Toc92375294"/>
        <w:bookmarkStart w:id="23077" w:name="_Toc92375937"/>
        <w:bookmarkStart w:id="23078" w:name="_Toc92813645"/>
        <w:bookmarkStart w:id="23079" w:name="_Toc92962867"/>
        <w:bookmarkStart w:id="23080" w:name="_Toc93130587"/>
        <w:bookmarkStart w:id="23081" w:name="_Toc94535543"/>
        <w:bookmarkStart w:id="23082" w:name="_Toc94628849"/>
        <w:bookmarkStart w:id="23083" w:name="_Toc95140119"/>
        <w:bookmarkStart w:id="23084" w:name="_Toc95231917"/>
        <w:bookmarkStart w:id="23085" w:name="_Toc97115215"/>
        <w:bookmarkStart w:id="23086" w:name="_Toc98086651"/>
        <w:bookmarkStart w:id="23087" w:name="_Toc98332887"/>
        <w:bookmarkStart w:id="23088" w:name="_Toc98333526"/>
        <w:bookmarkStart w:id="23089" w:name="_Toc98341852"/>
        <w:bookmarkStart w:id="23090" w:name="_Toc98345244"/>
        <w:bookmarkStart w:id="23091" w:name="_Toc98345771"/>
        <w:bookmarkStart w:id="23092" w:name="_Toc98346295"/>
        <w:bookmarkStart w:id="23093" w:name="_Toc98346853"/>
        <w:bookmarkStart w:id="23094" w:name="_Toc98347293"/>
        <w:bookmarkStart w:id="23095" w:name="_Toc98347733"/>
        <w:bookmarkStart w:id="23096" w:name="_Toc99537018"/>
        <w:bookmarkStart w:id="23097" w:name="_Toc99719144"/>
        <w:bookmarkStart w:id="23098" w:name="_Toc99969801"/>
        <w:bookmarkEnd w:id="23051"/>
        <w:bookmarkEnd w:id="23052"/>
        <w:bookmarkEnd w:id="23053"/>
        <w:bookmarkEnd w:id="23054"/>
        <w:bookmarkEnd w:id="23055"/>
        <w:bookmarkEnd w:id="23056"/>
        <w:bookmarkEnd w:id="23057"/>
        <w:bookmarkEnd w:id="23058"/>
        <w:bookmarkEnd w:id="23059"/>
        <w:bookmarkEnd w:id="23060"/>
        <w:bookmarkEnd w:id="23061"/>
        <w:bookmarkEnd w:id="23062"/>
        <w:bookmarkEnd w:id="23063"/>
        <w:bookmarkEnd w:id="23064"/>
        <w:bookmarkEnd w:id="23065"/>
        <w:bookmarkEnd w:id="23066"/>
        <w:bookmarkEnd w:id="23067"/>
        <w:bookmarkEnd w:id="23068"/>
        <w:bookmarkEnd w:id="23069"/>
        <w:bookmarkEnd w:id="23070"/>
        <w:bookmarkEnd w:id="23071"/>
        <w:bookmarkEnd w:id="23072"/>
        <w:bookmarkEnd w:id="23073"/>
        <w:bookmarkEnd w:id="23074"/>
        <w:bookmarkEnd w:id="23075"/>
        <w:bookmarkEnd w:id="23076"/>
        <w:bookmarkEnd w:id="23077"/>
        <w:bookmarkEnd w:id="23078"/>
        <w:bookmarkEnd w:id="23079"/>
        <w:bookmarkEnd w:id="23080"/>
        <w:bookmarkEnd w:id="23081"/>
        <w:bookmarkEnd w:id="23082"/>
        <w:bookmarkEnd w:id="23083"/>
        <w:bookmarkEnd w:id="23084"/>
        <w:bookmarkEnd w:id="23085"/>
        <w:bookmarkEnd w:id="23086"/>
        <w:bookmarkEnd w:id="23087"/>
        <w:bookmarkEnd w:id="23088"/>
        <w:bookmarkEnd w:id="23089"/>
        <w:bookmarkEnd w:id="23090"/>
        <w:bookmarkEnd w:id="23091"/>
        <w:bookmarkEnd w:id="23092"/>
        <w:bookmarkEnd w:id="23093"/>
        <w:bookmarkEnd w:id="23094"/>
        <w:bookmarkEnd w:id="23095"/>
        <w:bookmarkEnd w:id="23096"/>
        <w:bookmarkEnd w:id="23097"/>
        <w:bookmarkEnd w:id="23098"/>
      </w:tr>
      <w:tr w:rsidR="00FF153E" w:rsidRPr="00FF6A71" w:rsidDel="002929E3" w14:paraId="7703D31D" w14:textId="1345190F" w:rsidTr="00711218">
        <w:trPr>
          <w:del w:id="23099" w:author="pete jones" w:date="2022-01-04T16:54:00Z"/>
        </w:trPr>
        <w:tc>
          <w:tcPr>
            <w:tcW w:w="1573" w:type="dxa"/>
          </w:tcPr>
          <w:p w14:paraId="304918AB" w14:textId="014336C2" w:rsidR="00FF153E" w:rsidRPr="00FF6A71" w:rsidDel="002929E3" w:rsidRDefault="00FF153E" w:rsidP="00711218">
            <w:pPr>
              <w:rPr>
                <w:del w:id="23100" w:author="pete jones" w:date="2022-01-04T16:54:00Z"/>
                <w:moveFrom w:id="23101" w:author="pete jones" w:date="2022-01-03T12:19:00Z"/>
              </w:rPr>
            </w:pPr>
            <w:bookmarkStart w:id="23102" w:name="_Toc92119931"/>
            <w:bookmarkStart w:id="23103" w:name="_Toc92120273"/>
            <w:bookmarkStart w:id="23104" w:name="_Toc92120614"/>
            <w:bookmarkStart w:id="23105" w:name="_Toc92120952"/>
            <w:bookmarkStart w:id="23106" w:name="_Toc92121293"/>
            <w:bookmarkStart w:id="23107" w:name="_Toc92121634"/>
            <w:bookmarkStart w:id="23108" w:name="_Toc92121980"/>
            <w:bookmarkStart w:id="23109" w:name="_Toc92187672"/>
            <w:bookmarkStart w:id="23110" w:name="_Toc92188015"/>
            <w:bookmarkStart w:id="23111" w:name="_Toc92191402"/>
            <w:bookmarkStart w:id="23112" w:name="_Toc92191869"/>
            <w:bookmarkStart w:id="23113" w:name="_Toc92192337"/>
            <w:bookmarkStart w:id="23114" w:name="_Toc92192722"/>
            <w:bookmarkStart w:id="23115" w:name="_Toc92193108"/>
            <w:bookmarkStart w:id="23116" w:name="_Toc92193469"/>
            <w:bookmarkStart w:id="23117" w:name="_Toc92193843"/>
            <w:bookmarkStart w:id="23118" w:name="_Toc92194189"/>
            <w:bookmarkStart w:id="23119" w:name="_Toc92194642"/>
            <w:bookmarkStart w:id="23120" w:name="_Toc92195010"/>
            <w:bookmarkStart w:id="23121" w:name="_Toc92195358"/>
            <w:bookmarkStart w:id="23122" w:name="_Toc92198269"/>
            <w:bookmarkStart w:id="23123" w:name="_Toc92200817"/>
            <w:bookmarkStart w:id="23124" w:name="_Toc92201747"/>
            <w:bookmarkStart w:id="23125" w:name="_Toc92208071"/>
            <w:bookmarkStart w:id="23126" w:name="_Toc92373897"/>
            <w:bookmarkStart w:id="23127" w:name="_Toc92375295"/>
            <w:bookmarkStart w:id="23128" w:name="_Toc92375938"/>
            <w:bookmarkStart w:id="23129" w:name="_Toc92813646"/>
            <w:bookmarkStart w:id="23130" w:name="_Toc92962868"/>
            <w:bookmarkStart w:id="23131" w:name="_Toc93130588"/>
            <w:bookmarkStart w:id="23132" w:name="_Toc94535544"/>
            <w:bookmarkStart w:id="23133" w:name="_Toc94628850"/>
            <w:bookmarkStart w:id="23134" w:name="_Toc95140120"/>
            <w:bookmarkStart w:id="23135" w:name="_Toc95231918"/>
            <w:bookmarkStart w:id="23136" w:name="_Toc97115216"/>
            <w:bookmarkStart w:id="23137" w:name="_Toc98086652"/>
            <w:bookmarkStart w:id="23138" w:name="_Toc98332888"/>
            <w:bookmarkStart w:id="23139" w:name="_Toc98333527"/>
            <w:bookmarkStart w:id="23140" w:name="_Toc98341853"/>
            <w:bookmarkStart w:id="23141" w:name="_Toc98345245"/>
            <w:bookmarkStart w:id="23142" w:name="_Toc98345772"/>
            <w:bookmarkStart w:id="23143" w:name="_Toc98346296"/>
            <w:bookmarkStart w:id="23144" w:name="_Toc98346854"/>
            <w:bookmarkStart w:id="23145" w:name="_Toc98347294"/>
            <w:bookmarkStart w:id="23146" w:name="_Toc98347734"/>
            <w:bookmarkStart w:id="23147" w:name="_Toc99537019"/>
            <w:bookmarkStart w:id="23148" w:name="_Toc99719145"/>
            <w:bookmarkStart w:id="23149" w:name="_Toc99969802"/>
            <w:bookmarkEnd w:id="23102"/>
            <w:bookmarkEnd w:id="23103"/>
            <w:bookmarkEnd w:id="23104"/>
            <w:bookmarkEnd w:id="23105"/>
            <w:bookmarkEnd w:id="23106"/>
            <w:bookmarkEnd w:id="23107"/>
            <w:bookmarkEnd w:id="23108"/>
            <w:bookmarkEnd w:id="23109"/>
            <w:bookmarkEnd w:id="23110"/>
            <w:bookmarkEnd w:id="23111"/>
            <w:bookmarkEnd w:id="23112"/>
            <w:bookmarkEnd w:id="23113"/>
            <w:bookmarkEnd w:id="23114"/>
            <w:bookmarkEnd w:id="23115"/>
            <w:bookmarkEnd w:id="23116"/>
            <w:bookmarkEnd w:id="23117"/>
            <w:bookmarkEnd w:id="23118"/>
            <w:bookmarkEnd w:id="23119"/>
            <w:bookmarkEnd w:id="23120"/>
            <w:bookmarkEnd w:id="23121"/>
            <w:bookmarkEnd w:id="23122"/>
            <w:bookmarkEnd w:id="23123"/>
            <w:bookmarkEnd w:id="23124"/>
            <w:bookmarkEnd w:id="23125"/>
            <w:bookmarkEnd w:id="23126"/>
            <w:bookmarkEnd w:id="23127"/>
            <w:bookmarkEnd w:id="23128"/>
            <w:bookmarkEnd w:id="23129"/>
            <w:bookmarkEnd w:id="23130"/>
            <w:bookmarkEnd w:id="23131"/>
            <w:bookmarkEnd w:id="23132"/>
            <w:bookmarkEnd w:id="23133"/>
            <w:bookmarkEnd w:id="23134"/>
            <w:bookmarkEnd w:id="23135"/>
            <w:bookmarkEnd w:id="23136"/>
            <w:bookmarkEnd w:id="23137"/>
            <w:bookmarkEnd w:id="23138"/>
            <w:bookmarkEnd w:id="23139"/>
            <w:bookmarkEnd w:id="23140"/>
            <w:bookmarkEnd w:id="23141"/>
            <w:bookmarkEnd w:id="23142"/>
            <w:bookmarkEnd w:id="23143"/>
            <w:bookmarkEnd w:id="23144"/>
            <w:bookmarkEnd w:id="23145"/>
            <w:bookmarkEnd w:id="23146"/>
            <w:bookmarkEnd w:id="23147"/>
            <w:bookmarkEnd w:id="23148"/>
            <w:bookmarkEnd w:id="23149"/>
          </w:p>
        </w:tc>
        <w:tc>
          <w:tcPr>
            <w:tcW w:w="7205" w:type="dxa"/>
          </w:tcPr>
          <w:p w14:paraId="7F443720" w14:textId="0A98641B" w:rsidR="00FF153E" w:rsidRPr="00FF6A71" w:rsidDel="002929E3" w:rsidRDefault="00FF153E" w:rsidP="00711218">
            <w:pPr>
              <w:rPr>
                <w:del w:id="23150" w:author="pete jones" w:date="2022-01-04T16:54:00Z"/>
                <w:moveFrom w:id="23151" w:author="pete jones" w:date="2022-01-03T12:19:00Z"/>
              </w:rPr>
            </w:pPr>
            <w:bookmarkStart w:id="23152" w:name="_Toc92119932"/>
            <w:bookmarkStart w:id="23153" w:name="_Toc92120274"/>
            <w:bookmarkStart w:id="23154" w:name="_Toc92120615"/>
            <w:bookmarkStart w:id="23155" w:name="_Toc92120953"/>
            <w:bookmarkStart w:id="23156" w:name="_Toc92121294"/>
            <w:bookmarkStart w:id="23157" w:name="_Toc92121635"/>
            <w:bookmarkStart w:id="23158" w:name="_Toc92121981"/>
            <w:bookmarkStart w:id="23159" w:name="_Toc92187673"/>
            <w:bookmarkStart w:id="23160" w:name="_Toc92188016"/>
            <w:bookmarkStart w:id="23161" w:name="_Toc92191403"/>
            <w:bookmarkStart w:id="23162" w:name="_Toc92191870"/>
            <w:bookmarkStart w:id="23163" w:name="_Toc92192338"/>
            <w:bookmarkStart w:id="23164" w:name="_Toc92192723"/>
            <w:bookmarkStart w:id="23165" w:name="_Toc92193109"/>
            <w:bookmarkStart w:id="23166" w:name="_Toc92193470"/>
            <w:bookmarkStart w:id="23167" w:name="_Toc92193844"/>
            <w:bookmarkStart w:id="23168" w:name="_Toc92194190"/>
            <w:bookmarkStart w:id="23169" w:name="_Toc92194643"/>
            <w:bookmarkStart w:id="23170" w:name="_Toc92195011"/>
            <w:bookmarkStart w:id="23171" w:name="_Toc92195359"/>
            <w:bookmarkStart w:id="23172" w:name="_Toc92198270"/>
            <w:bookmarkStart w:id="23173" w:name="_Toc92200818"/>
            <w:bookmarkStart w:id="23174" w:name="_Toc92201748"/>
            <w:bookmarkStart w:id="23175" w:name="_Toc92208072"/>
            <w:bookmarkStart w:id="23176" w:name="_Toc92373898"/>
            <w:bookmarkStart w:id="23177" w:name="_Toc92375296"/>
            <w:bookmarkStart w:id="23178" w:name="_Toc92375939"/>
            <w:bookmarkStart w:id="23179" w:name="_Toc92813647"/>
            <w:bookmarkStart w:id="23180" w:name="_Toc92962869"/>
            <w:bookmarkStart w:id="23181" w:name="_Toc93130589"/>
            <w:bookmarkStart w:id="23182" w:name="_Toc94535545"/>
            <w:bookmarkStart w:id="23183" w:name="_Toc94628851"/>
            <w:bookmarkStart w:id="23184" w:name="_Toc95140121"/>
            <w:bookmarkStart w:id="23185" w:name="_Toc95231919"/>
            <w:bookmarkStart w:id="23186" w:name="_Toc97115217"/>
            <w:bookmarkStart w:id="23187" w:name="_Toc98086653"/>
            <w:bookmarkStart w:id="23188" w:name="_Toc98332889"/>
            <w:bookmarkStart w:id="23189" w:name="_Toc98333528"/>
            <w:bookmarkStart w:id="23190" w:name="_Toc98341854"/>
            <w:bookmarkStart w:id="23191" w:name="_Toc98345246"/>
            <w:bookmarkStart w:id="23192" w:name="_Toc98345773"/>
            <w:bookmarkStart w:id="23193" w:name="_Toc98346297"/>
            <w:bookmarkStart w:id="23194" w:name="_Toc98346855"/>
            <w:bookmarkStart w:id="23195" w:name="_Toc98347295"/>
            <w:bookmarkStart w:id="23196" w:name="_Toc98347735"/>
            <w:bookmarkStart w:id="23197" w:name="_Toc99537020"/>
            <w:bookmarkStart w:id="23198" w:name="_Toc99719146"/>
            <w:bookmarkStart w:id="23199" w:name="_Toc99969803"/>
            <w:bookmarkEnd w:id="23152"/>
            <w:bookmarkEnd w:id="23153"/>
            <w:bookmarkEnd w:id="23154"/>
            <w:bookmarkEnd w:id="23155"/>
            <w:bookmarkEnd w:id="23156"/>
            <w:bookmarkEnd w:id="23157"/>
            <w:bookmarkEnd w:id="23158"/>
            <w:bookmarkEnd w:id="23159"/>
            <w:bookmarkEnd w:id="23160"/>
            <w:bookmarkEnd w:id="23161"/>
            <w:bookmarkEnd w:id="23162"/>
            <w:bookmarkEnd w:id="23163"/>
            <w:bookmarkEnd w:id="23164"/>
            <w:bookmarkEnd w:id="23165"/>
            <w:bookmarkEnd w:id="23166"/>
            <w:bookmarkEnd w:id="23167"/>
            <w:bookmarkEnd w:id="23168"/>
            <w:bookmarkEnd w:id="23169"/>
            <w:bookmarkEnd w:id="23170"/>
            <w:bookmarkEnd w:id="23171"/>
            <w:bookmarkEnd w:id="23172"/>
            <w:bookmarkEnd w:id="23173"/>
            <w:bookmarkEnd w:id="23174"/>
            <w:bookmarkEnd w:id="23175"/>
            <w:bookmarkEnd w:id="23176"/>
            <w:bookmarkEnd w:id="23177"/>
            <w:bookmarkEnd w:id="23178"/>
            <w:bookmarkEnd w:id="23179"/>
            <w:bookmarkEnd w:id="23180"/>
            <w:bookmarkEnd w:id="23181"/>
            <w:bookmarkEnd w:id="23182"/>
            <w:bookmarkEnd w:id="23183"/>
            <w:bookmarkEnd w:id="23184"/>
            <w:bookmarkEnd w:id="23185"/>
            <w:bookmarkEnd w:id="23186"/>
            <w:bookmarkEnd w:id="23187"/>
            <w:bookmarkEnd w:id="23188"/>
            <w:bookmarkEnd w:id="23189"/>
            <w:bookmarkEnd w:id="23190"/>
            <w:bookmarkEnd w:id="23191"/>
            <w:bookmarkEnd w:id="23192"/>
            <w:bookmarkEnd w:id="23193"/>
            <w:bookmarkEnd w:id="23194"/>
            <w:bookmarkEnd w:id="23195"/>
            <w:bookmarkEnd w:id="23196"/>
            <w:bookmarkEnd w:id="23197"/>
            <w:bookmarkEnd w:id="23198"/>
            <w:bookmarkEnd w:id="23199"/>
          </w:p>
        </w:tc>
        <w:bookmarkStart w:id="23200" w:name="_Toc92119933"/>
        <w:bookmarkStart w:id="23201" w:name="_Toc92120275"/>
        <w:bookmarkStart w:id="23202" w:name="_Toc92120616"/>
        <w:bookmarkStart w:id="23203" w:name="_Toc92120954"/>
        <w:bookmarkStart w:id="23204" w:name="_Toc92121295"/>
        <w:bookmarkStart w:id="23205" w:name="_Toc92121636"/>
        <w:bookmarkStart w:id="23206" w:name="_Toc92121982"/>
        <w:bookmarkStart w:id="23207" w:name="_Toc92187674"/>
        <w:bookmarkStart w:id="23208" w:name="_Toc92188017"/>
        <w:bookmarkStart w:id="23209" w:name="_Toc92191404"/>
        <w:bookmarkStart w:id="23210" w:name="_Toc92191871"/>
        <w:bookmarkStart w:id="23211" w:name="_Toc92192339"/>
        <w:bookmarkStart w:id="23212" w:name="_Toc92192724"/>
        <w:bookmarkStart w:id="23213" w:name="_Toc92193110"/>
        <w:bookmarkStart w:id="23214" w:name="_Toc92193471"/>
        <w:bookmarkStart w:id="23215" w:name="_Toc92193845"/>
        <w:bookmarkStart w:id="23216" w:name="_Toc92194191"/>
        <w:bookmarkStart w:id="23217" w:name="_Toc92194644"/>
        <w:bookmarkStart w:id="23218" w:name="_Toc92195012"/>
        <w:bookmarkStart w:id="23219" w:name="_Toc92195360"/>
        <w:bookmarkStart w:id="23220" w:name="_Toc92198271"/>
        <w:bookmarkStart w:id="23221" w:name="_Toc92200819"/>
        <w:bookmarkStart w:id="23222" w:name="_Toc92201749"/>
        <w:bookmarkStart w:id="23223" w:name="_Toc92208073"/>
        <w:bookmarkStart w:id="23224" w:name="_Toc92373899"/>
        <w:bookmarkStart w:id="23225" w:name="_Toc92375297"/>
        <w:bookmarkStart w:id="23226" w:name="_Toc92375940"/>
        <w:bookmarkStart w:id="23227" w:name="_Toc92813648"/>
        <w:bookmarkStart w:id="23228" w:name="_Toc92962870"/>
        <w:bookmarkStart w:id="23229" w:name="_Toc93130590"/>
        <w:bookmarkStart w:id="23230" w:name="_Toc94535546"/>
        <w:bookmarkStart w:id="23231" w:name="_Toc94628852"/>
        <w:bookmarkStart w:id="23232" w:name="_Toc95140122"/>
        <w:bookmarkStart w:id="23233" w:name="_Toc95231920"/>
        <w:bookmarkStart w:id="23234" w:name="_Toc97115218"/>
        <w:bookmarkStart w:id="23235" w:name="_Toc98086654"/>
        <w:bookmarkStart w:id="23236" w:name="_Toc98332890"/>
        <w:bookmarkStart w:id="23237" w:name="_Toc98333529"/>
        <w:bookmarkStart w:id="23238" w:name="_Toc98341855"/>
        <w:bookmarkStart w:id="23239" w:name="_Toc98345247"/>
        <w:bookmarkStart w:id="23240" w:name="_Toc98345774"/>
        <w:bookmarkStart w:id="23241" w:name="_Toc98346298"/>
        <w:bookmarkStart w:id="23242" w:name="_Toc98346856"/>
        <w:bookmarkStart w:id="23243" w:name="_Toc98347296"/>
        <w:bookmarkStart w:id="23244" w:name="_Toc98347736"/>
        <w:bookmarkStart w:id="23245" w:name="_Toc99537021"/>
        <w:bookmarkStart w:id="23246" w:name="_Toc99719147"/>
        <w:bookmarkStart w:id="23247" w:name="_Toc99969804"/>
        <w:bookmarkEnd w:id="23200"/>
        <w:bookmarkEnd w:id="23201"/>
        <w:bookmarkEnd w:id="23202"/>
        <w:bookmarkEnd w:id="23203"/>
        <w:bookmarkEnd w:id="23204"/>
        <w:bookmarkEnd w:id="23205"/>
        <w:bookmarkEnd w:id="23206"/>
        <w:bookmarkEnd w:id="23207"/>
        <w:bookmarkEnd w:id="23208"/>
        <w:bookmarkEnd w:id="23209"/>
        <w:bookmarkEnd w:id="23210"/>
        <w:bookmarkEnd w:id="23211"/>
        <w:bookmarkEnd w:id="23212"/>
        <w:bookmarkEnd w:id="23213"/>
        <w:bookmarkEnd w:id="23214"/>
        <w:bookmarkEnd w:id="23215"/>
        <w:bookmarkEnd w:id="23216"/>
        <w:bookmarkEnd w:id="23217"/>
        <w:bookmarkEnd w:id="23218"/>
        <w:bookmarkEnd w:id="23219"/>
        <w:bookmarkEnd w:id="23220"/>
        <w:bookmarkEnd w:id="23221"/>
        <w:bookmarkEnd w:id="23222"/>
        <w:bookmarkEnd w:id="23223"/>
        <w:bookmarkEnd w:id="23224"/>
        <w:bookmarkEnd w:id="23225"/>
        <w:bookmarkEnd w:id="23226"/>
        <w:bookmarkEnd w:id="23227"/>
        <w:bookmarkEnd w:id="23228"/>
        <w:bookmarkEnd w:id="23229"/>
        <w:bookmarkEnd w:id="23230"/>
        <w:bookmarkEnd w:id="23231"/>
        <w:bookmarkEnd w:id="23232"/>
        <w:bookmarkEnd w:id="23233"/>
        <w:bookmarkEnd w:id="23234"/>
        <w:bookmarkEnd w:id="23235"/>
        <w:bookmarkEnd w:id="23236"/>
        <w:bookmarkEnd w:id="23237"/>
        <w:bookmarkEnd w:id="23238"/>
        <w:bookmarkEnd w:id="23239"/>
        <w:bookmarkEnd w:id="23240"/>
        <w:bookmarkEnd w:id="23241"/>
        <w:bookmarkEnd w:id="23242"/>
        <w:bookmarkEnd w:id="23243"/>
        <w:bookmarkEnd w:id="23244"/>
        <w:bookmarkEnd w:id="23245"/>
        <w:bookmarkEnd w:id="23246"/>
        <w:bookmarkEnd w:id="23247"/>
      </w:tr>
    </w:tbl>
    <w:p w14:paraId="32E0E358" w14:textId="17ACE2D2" w:rsidR="00FF153E" w:rsidRPr="00FF6A71" w:rsidDel="00901B80" w:rsidRDefault="00FF153E" w:rsidP="00FF153E">
      <w:pPr>
        <w:rPr>
          <w:moveFrom w:id="23248" w:author="pete jones" w:date="2022-01-03T12:19:00Z"/>
        </w:rPr>
      </w:pPr>
      <w:moveFrom w:id="23249" w:author="pete jones" w:date="2022-01-03T12:19:00Z">
        <w:r w:rsidRPr="00FF6A71" w:rsidDel="00901B80">
          <w:t>There are many excuses that students offer to themselves, and if caught the faculty to rationalise their behaviours and attitude to non-textual assessment data; ranging from lost data, unpredictable software crashes and corrupted data to lack of time to finish a piece of work due to software issues. In fact, many of the reasons given are not often associated with cheating where textual data are concerned.</w:t>
        </w:r>
        <w:bookmarkStart w:id="23250" w:name="_Toc92119934"/>
        <w:bookmarkStart w:id="23251" w:name="_Toc92120276"/>
        <w:bookmarkStart w:id="23252" w:name="_Toc92120617"/>
        <w:bookmarkStart w:id="23253" w:name="_Toc92120955"/>
        <w:bookmarkStart w:id="23254" w:name="_Toc92121296"/>
        <w:bookmarkStart w:id="23255" w:name="_Toc92121637"/>
        <w:bookmarkStart w:id="23256" w:name="_Toc92121983"/>
        <w:bookmarkStart w:id="23257" w:name="_Toc92187675"/>
        <w:bookmarkStart w:id="23258" w:name="_Toc92188018"/>
        <w:bookmarkStart w:id="23259" w:name="_Toc92191405"/>
        <w:bookmarkStart w:id="23260" w:name="_Toc92191872"/>
        <w:bookmarkStart w:id="23261" w:name="_Toc92192340"/>
        <w:bookmarkStart w:id="23262" w:name="_Toc92192725"/>
        <w:bookmarkStart w:id="23263" w:name="_Toc92193111"/>
        <w:bookmarkStart w:id="23264" w:name="_Toc92193472"/>
        <w:bookmarkStart w:id="23265" w:name="_Toc92193846"/>
        <w:bookmarkStart w:id="23266" w:name="_Toc92194192"/>
        <w:bookmarkStart w:id="23267" w:name="_Toc92194645"/>
        <w:bookmarkStart w:id="23268" w:name="_Toc92195013"/>
        <w:bookmarkStart w:id="23269" w:name="_Toc92195361"/>
        <w:bookmarkStart w:id="23270" w:name="_Toc92198272"/>
        <w:bookmarkStart w:id="23271" w:name="_Toc92200820"/>
        <w:bookmarkStart w:id="23272" w:name="_Toc92201750"/>
        <w:bookmarkStart w:id="23273" w:name="_Toc92206611"/>
        <w:bookmarkStart w:id="23274" w:name="_Toc92206830"/>
        <w:bookmarkStart w:id="23275" w:name="_Toc92207174"/>
        <w:bookmarkStart w:id="23276" w:name="_Toc92207395"/>
        <w:bookmarkStart w:id="23277" w:name="_Toc92207616"/>
        <w:bookmarkStart w:id="23278" w:name="_Toc92208074"/>
        <w:bookmarkStart w:id="23279" w:name="_Toc92373900"/>
        <w:bookmarkStart w:id="23280" w:name="_Toc92375298"/>
        <w:bookmarkStart w:id="23281" w:name="_Toc92375941"/>
        <w:bookmarkStart w:id="23282" w:name="_Toc92813649"/>
        <w:bookmarkStart w:id="23283" w:name="_Toc92962871"/>
        <w:bookmarkStart w:id="23284" w:name="_Toc93130591"/>
        <w:bookmarkStart w:id="23285" w:name="_Toc94535547"/>
        <w:bookmarkStart w:id="23286" w:name="_Toc94628853"/>
        <w:bookmarkStart w:id="23287" w:name="_Toc95140123"/>
        <w:bookmarkStart w:id="23288" w:name="_Toc95231921"/>
        <w:bookmarkStart w:id="23289" w:name="_Toc97115219"/>
        <w:bookmarkStart w:id="23290" w:name="_Toc98086655"/>
        <w:bookmarkStart w:id="23291" w:name="_Toc98332891"/>
        <w:bookmarkStart w:id="23292" w:name="_Toc98333530"/>
        <w:bookmarkStart w:id="23293" w:name="_Toc98341856"/>
        <w:bookmarkStart w:id="23294" w:name="_Toc98345248"/>
        <w:bookmarkStart w:id="23295" w:name="_Toc98345775"/>
        <w:bookmarkStart w:id="23296" w:name="_Toc98346299"/>
        <w:bookmarkStart w:id="23297" w:name="_Toc98346857"/>
        <w:bookmarkStart w:id="23298" w:name="_Toc98347297"/>
        <w:bookmarkStart w:id="23299" w:name="_Toc98347737"/>
        <w:bookmarkStart w:id="23300" w:name="_Toc99537022"/>
        <w:bookmarkStart w:id="23301" w:name="_Toc99719148"/>
        <w:bookmarkStart w:id="23302" w:name="_Toc99969805"/>
        <w:bookmarkEnd w:id="23250"/>
        <w:bookmarkEnd w:id="23251"/>
        <w:bookmarkEnd w:id="23252"/>
        <w:bookmarkEnd w:id="23253"/>
        <w:bookmarkEnd w:id="23254"/>
        <w:bookmarkEnd w:id="23255"/>
        <w:bookmarkEnd w:id="23256"/>
        <w:bookmarkEnd w:id="23257"/>
        <w:bookmarkEnd w:id="23258"/>
        <w:bookmarkEnd w:id="23259"/>
        <w:bookmarkEnd w:id="23260"/>
        <w:bookmarkEnd w:id="23261"/>
        <w:bookmarkEnd w:id="23262"/>
        <w:bookmarkEnd w:id="23263"/>
        <w:bookmarkEnd w:id="23264"/>
        <w:bookmarkEnd w:id="23265"/>
        <w:bookmarkEnd w:id="23266"/>
        <w:bookmarkEnd w:id="23267"/>
        <w:bookmarkEnd w:id="23268"/>
        <w:bookmarkEnd w:id="23269"/>
        <w:bookmarkEnd w:id="23270"/>
        <w:bookmarkEnd w:id="23271"/>
        <w:bookmarkEnd w:id="23272"/>
        <w:bookmarkEnd w:id="23273"/>
        <w:bookmarkEnd w:id="23274"/>
        <w:bookmarkEnd w:id="23275"/>
        <w:bookmarkEnd w:id="23276"/>
        <w:bookmarkEnd w:id="23277"/>
        <w:bookmarkEnd w:id="23278"/>
        <w:bookmarkEnd w:id="23279"/>
        <w:bookmarkEnd w:id="23280"/>
        <w:bookmarkEnd w:id="23281"/>
        <w:bookmarkEnd w:id="23282"/>
        <w:bookmarkEnd w:id="23283"/>
        <w:bookmarkEnd w:id="23284"/>
        <w:bookmarkEnd w:id="23285"/>
        <w:bookmarkEnd w:id="23286"/>
        <w:bookmarkEnd w:id="23287"/>
        <w:bookmarkEnd w:id="23288"/>
        <w:bookmarkEnd w:id="23289"/>
        <w:bookmarkEnd w:id="23290"/>
        <w:bookmarkEnd w:id="23291"/>
        <w:bookmarkEnd w:id="23292"/>
        <w:bookmarkEnd w:id="23293"/>
        <w:bookmarkEnd w:id="23294"/>
        <w:bookmarkEnd w:id="23295"/>
        <w:bookmarkEnd w:id="23296"/>
        <w:bookmarkEnd w:id="23297"/>
        <w:bookmarkEnd w:id="23298"/>
        <w:bookmarkEnd w:id="23299"/>
        <w:bookmarkEnd w:id="23300"/>
        <w:bookmarkEnd w:id="23301"/>
        <w:bookmarkEnd w:id="23302"/>
      </w:moveFrom>
    </w:p>
    <w:p w14:paraId="787E68C1" w14:textId="0F829357" w:rsidR="00FF153E" w:rsidRPr="00FF6A71" w:rsidDel="00901B80" w:rsidRDefault="00FF153E" w:rsidP="00FF153E">
      <w:pPr>
        <w:rPr>
          <w:moveFrom w:id="23303" w:author="pete jones" w:date="2022-01-03T12:19:00Z"/>
        </w:rPr>
      </w:pPr>
      <w:moveFrom w:id="23304" w:author="pete jones" w:date="2022-01-03T12:19:00Z">
        <w:r w:rsidRPr="00FF6A71" w:rsidDel="00901B80">
          <w:t>Most if not all the cheating techniques tabled above can be trapped but most of these methods are time consuming and not definitive, they would only indicate an issue. Therefore, it would be beneficial to stop the cheat before they had the opportunity to exploit the systems or environment, there follows a brief discussion of some of those techniques.</w:t>
        </w:r>
        <w:bookmarkStart w:id="23305" w:name="_Toc92119935"/>
        <w:bookmarkStart w:id="23306" w:name="_Toc92120277"/>
        <w:bookmarkStart w:id="23307" w:name="_Toc92120618"/>
        <w:bookmarkStart w:id="23308" w:name="_Toc92120956"/>
        <w:bookmarkStart w:id="23309" w:name="_Toc92121297"/>
        <w:bookmarkStart w:id="23310" w:name="_Toc92121638"/>
        <w:bookmarkStart w:id="23311" w:name="_Toc92121984"/>
        <w:bookmarkStart w:id="23312" w:name="_Toc92187676"/>
        <w:bookmarkStart w:id="23313" w:name="_Toc92188019"/>
        <w:bookmarkStart w:id="23314" w:name="_Toc92191406"/>
        <w:bookmarkStart w:id="23315" w:name="_Toc92191873"/>
        <w:bookmarkStart w:id="23316" w:name="_Toc92192341"/>
        <w:bookmarkStart w:id="23317" w:name="_Toc92192726"/>
        <w:bookmarkStart w:id="23318" w:name="_Toc92193112"/>
        <w:bookmarkStart w:id="23319" w:name="_Toc92193473"/>
        <w:bookmarkStart w:id="23320" w:name="_Toc92193847"/>
        <w:bookmarkStart w:id="23321" w:name="_Toc92194193"/>
        <w:bookmarkStart w:id="23322" w:name="_Toc92194646"/>
        <w:bookmarkStart w:id="23323" w:name="_Toc92195014"/>
        <w:bookmarkStart w:id="23324" w:name="_Toc92195362"/>
        <w:bookmarkStart w:id="23325" w:name="_Toc92198273"/>
        <w:bookmarkStart w:id="23326" w:name="_Toc92200821"/>
        <w:bookmarkStart w:id="23327" w:name="_Toc92201751"/>
        <w:bookmarkStart w:id="23328" w:name="_Toc92206612"/>
        <w:bookmarkStart w:id="23329" w:name="_Toc92206831"/>
        <w:bookmarkStart w:id="23330" w:name="_Toc92207175"/>
        <w:bookmarkStart w:id="23331" w:name="_Toc92207396"/>
        <w:bookmarkStart w:id="23332" w:name="_Toc92207617"/>
        <w:bookmarkStart w:id="23333" w:name="_Toc92208075"/>
        <w:bookmarkStart w:id="23334" w:name="_Toc92373901"/>
        <w:bookmarkStart w:id="23335" w:name="_Toc92375299"/>
        <w:bookmarkStart w:id="23336" w:name="_Toc92375942"/>
        <w:bookmarkStart w:id="23337" w:name="_Toc92813650"/>
        <w:bookmarkStart w:id="23338" w:name="_Toc92962872"/>
        <w:bookmarkStart w:id="23339" w:name="_Toc93130592"/>
        <w:bookmarkStart w:id="23340" w:name="_Toc94535548"/>
        <w:bookmarkStart w:id="23341" w:name="_Toc94628854"/>
        <w:bookmarkStart w:id="23342" w:name="_Toc95140124"/>
        <w:bookmarkStart w:id="23343" w:name="_Toc95231922"/>
        <w:bookmarkStart w:id="23344" w:name="_Toc97115220"/>
        <w:bookmarkStart w:id="23345" w:name="_Toc98086656"/>
        <w:bookmarkStart w:id="23346" w:name="_Toc98332892"/>
        <w:bookmarkStart w:id="23347" w:name="_Toc98333531"/>
        <w:bookmarkStart w:id="23348" w:name="_Toc98341857"/>
        <w:bookmarkStart w:id="23349" w:name="_Toc98345249"/>
        <w:bookmarkStart w:id="23350" w:name="_Toc98345776"/>
        <w:bookmarkStart w:id="23351" w:name="_Toc98346300"/>
        <w:bookmarkStart w:id="23352" w:name="_Toc98346858"/>
        <w:bookmarkStart w:id="23353" w:name="_Toc98347298"/>
        <w:bookmarkStart w:id="23354" w:name="_Toc98347738"/>
        <w:bookmarkStart w:id="23355" w:name="_Toc99537023"/>
        <w:bookmarkStart w:id="23356" w:name="_Toc99719149"/>
        <w:bookmarkStart w:id="23357" w:name="_Toc99969806"/>
        <w:bookmarkEnd w:id="23305"/>
        <w:bookmarkEnd w:id="23306"/>
        <w:bookmarkEnd w:id="23307"/>
        <w:bookmarkEnd w:id="23308"/>
        <w:bookmarkEnd w:id="23309"/>
        <w:bookmarkEnd w:id="23310"/>
        <w:bookmarkEnd w:id="23311"/>
        <w:bookmarkEnd w:id="23312"/>
        <w:bookmarkEnd w:id="23313"/>
        <w:bookmarkEnd w:id="23314"/>
        <w:bookmarkEnd w:id="23315"/>
        <w:bookmarkEnd w:id="23316"/>
        <w:bookmarkEnd w:id="23317"/>
        <w:bookmarkEnd w:id="23318"/>
        <w:bookmarkEnd w:id="23319"/>
        <w:bookmarkEnd w:id="23320"/>
        <w:bookmarkEnd w:id="23321"/>
        <w:bookmarkEnd w:id="23322"/>
        <w:bookmarkEnd w:id="23323"/>
        <w:bookmarkEnd w:id="23324"/>
        <w:bookmarkEnd w:id="23325"/>
        <w:bookmarkEnd w:id="23326"/>
        <w:bookmarkEnd w:id="23327"/>
        <w:bookmarkEnd w:id="23328"/>
        <w:bookmarkEnd w:id="23329"/>
        <w:bookmarkEnd w:id="23330"/>
        <w:bookmarkEnd w:id="23331"/>
        <w:bookmarkEnd w:id="23332"/>
        <w:bookmarkEnd w:id="23333"/>
        <w:bookmarkEnd w:id="23334"/>
        <w:bookmarkEnd w:id="23335"/>
        <w:bookmarkEnd w:id="23336"/>
        <w:bookmarkEnd w:id="23337"/>
        <w:bookmarkEnd w:id="23338"/>
        <w:bookmarkEnd w:id="23339"/>
        <w:bookmarkEnd w:id="23340"/>
        <w:bookmarkEnd w:id="23341"/>
        <w:bookmarkEnd w:id="23342"/>
        <w:bookmarkEnd w:id="23343"/>
        <w:bookmarkEnd w:id="23344"/>
        <w:bookmarkEnd w:id="23345"/>
        <w:bookmarkEnd w:id="23346"/>
        <w:bookmarkEnd w:id="23347"/>
        <w:bookmarkEnd w:id="23348"/>
        <w:bookmarkEnd w:id="23349"/>
        <w:bookmarkEnd w:id="23350"/>
        <w:bookmarkEnd w:id="23351"/>
        <w:bookmarkEnd w:id="23352"/>
        <w:bookmarkEnd w:id="23353"/>
        <w:bookmarkEnd w:id="23354"/>
        <w:bookmarkEnd w:id="23355"/>
        <w:bookmarkEnd w:id="23356"/>
        <w:bookmarkEnd w:id="23357"/>
      </w:moveFrom>
    </w:p>
    <w:p w14:paraId="2485A063" w14:textId="66D76820" w:rsidR="00FF153E" w:rsidRPr="00FF6A71" w:rsidDel="00901B80" w:rsidRDefault="00FF153E" w:rsidP="00FF153E">
      <w:pPr>
        <w:rPr>
          <w:moveFrom w:id="23358" w:author="pete jones" w:date="2022-01-03T12:19:00Z"/>
        </w:rPr>
      </w:pPr>
      <w:moveFrom w:id="23359" w:author="pete jones" w:date="2022-01-03T12:19:00Z">
        <w:r w:rsidRPr="00FF6A71" w:rsidDel="00901B80">
          <w:t>The most important asset in the arsenal to combat cheating is the context of the learning environment. Is the activity industrially relevant? How is the activity integrated with other learning topics? Is the activity individualised? How do we integrate academic integrity into the assessment? Have we ensured that all students are managing their time effectively in respect of the collection of modules for the current semester? Are the students ready for the assessment, do they have the necessary skills? Is the problem properly articulated? In other words, set the scenario(s) in such a way that improves student engagement by detailed evaluation of previous activity and outcomes. Each assessed outcome needs to be individualised by group, module, semester (if repeated at the same level in the same year), and not repeated for at least the tenure of a specific group of students (3-4 academic years), which limits the opportunity to share work from previous years. This may mean more work in terms of creation and moderating student work but is necessary if we want to improve engagement and ethical and academic integrity.</w:t>
        </w:r>
        <w:bookmarkStart w:id="23360" w:name="_Toc92119936"/>
        <w:bookmarkStart w:id="23361" w:name="_Toc92120278"/>
        <w:bookmarkStart w:id="23362" w:name="_Toc92120619"/>
        <w:bookmarkStart w:id="23363" w:name="_Toc92120957"/>
        <w:bookmarkStart w:id="23364" w:name="_Toc92121298"/>
        <w:bookmarkStart w:id="23365" w:name="_Toc92121639"/>
        <w:bookmarkStart w:id="23366" w:name="_Toc92121985"/>
        <w:bookmarkStart w:id="23367" w:name="_Toc92187677"/>
        <w:bookmarkStart w:id="23368" w:name="_Toc92188020"/>
        <w:bookmarkStart w:id="23369" w:name="_Toc92191407"/>
        <w:bookmarkStart w:id="23370" w:name="_Toc92191874"/>
        <w:bookmarkStart w:id="23371" w:name="_Toc92192342"/>
        <w:bookmarkStart w:id="23372" w:name="_Toc92192727"/>
        <w:bookmarkStart w:id="23373" w:name="_Toc92193113"/>
        <w:bookmarkStart w:id="23374" w:name="_Toc92193474"/>
        <w:bookmarkStart w:id="23375" w:name="_Toc92193848"/>
        <w:bookmarkStart w:id="23376" w:name="_Toc92194194"/>
        <w:bookmarkStart w:id="23377" w:name="_Toc92194647"/>
        <w:bookmarkStart w:id="23378" w:name="_Toc92195015"/>
        <w:bookmarkStart w:id="23379" w:name="_Toc92195363"/>
        <w:bookmarkStart w:id="23380" w:name="_Toc92198274"/>
        <w:bookmarkStart w:id="23381" w:name="_Toc92200822"/>
        <w:bookmarkStart w:id="23382" w:name="_Toc92201752"/>
        <w:bookmarkStart w:id="23383" w:name="_Toc92206613"/>
        <w:bookmarkStart w:id="23384" w:name="_Toc92206832"/>
        <w:bookmarkStart w:id="23385" w:name="_Toc92207176"/>
        <w:bookmarkStart w:id="23386" w:name="_Toc92207397"/>
        <w:bookmarkStart w:id="23387" w:name="_Toc92207618"/>
        <w:bookmarkStart w:id="23388" w:name="_Toc92208076"/>
        <w:bookmarkStart w:id="23389" w:name="_Toc92373902"/>
        <w:bookmarkStart w:id="23390" w:name="_Toc92375300"/>
        <w:bookmarkStart w:id="23391" w:name="_Toc92375943"/>
        <w:bookmarkStart w:id="23392" w:name="_Toc92813651"/>
        <w:bookmarkStart w:id="23393" w:name="_Toc92962873"/>
        <w:bookmarkStart w:id="23394" w:name="_Toc93130593"/>
        <w:bookmarkStart w:id="23395" w:name="_Toc94535549"/>
        <w:bookmarkStart w:id="23396" w:name="_Toc94628855"/>
        <w:bookmarkStart w:id="23397" w:name="_Toc95140125"/>
        <w:bookmarkStart w:id="23398" w:name="_Toc95231923"/>
        <w:bookmarkStart w:id="23399" w:name="_Toc97115221"/>
        <w:bookmarkStart w:id="23400" w:name="_Toc98086657"/>
        <w:bookmarkStart w:id="23401" w:name="_Toc98332893"/>
        <w:bookmarkStart w:id="23402" w:name="_Toc98333532"/>
        <w:bookmarkStart w:id="23403" w:name="_Toc98341858"/>
        <w:bookmarkStart w:id="23404" w:name="_Toc98345250"/>
        <w:bookmarkStart w:id="23405" w:name="_Toc98345777"/>
        <w:bookmarkStart w:id="23406" w:name="_Toc98346301"/>
        <w:bookmarkStart w:id="23407" w:name="_Toc98346859"/>
        <w:bookmarkStart w:id="23408" w:name="_Toc98347299"/>
        <w:bookmarkStart w:id="23409" w:name="_Toc98347739"/>
        <w:bookmarkStart w:id="23410" w:name="_Toc99537024"/>
        <w:bookmarkStart w:id="23411" w:name="_Toc99719150"/>
        <w:bookmarkStart w:id="23412" w:name="_Toc99969807"/>
        <w:bookmarkEnd w:id="23360"/>
        <w:bookmarkEnd w:id="23361"/>
        <w:bookmarkEnd w:id="23362"/>
        <w:bookmarkEnd w:id="23363"/>
        <w:bookmarkEnd w:id="23364"/>
        <w:bookmarkEnd w:id="23365"/>
        <w:bookmarkEnd w:id="23366"/>
        <w:bookmarkEnd w:id="23367"/>
        <w:bookmarkEnd w:id="23368"/>
        <w:bookmarkEnd w:id="23369"/>
        <w:bookmarkEnd w:id="23370"/>
        <w:bookmarkEnd w:id="23371"/>
        <w:bookmarkEnd w:id="23372"/>
        <w:bookmarkEnd w:id="23373"/>
        <w:bookmarkEnd w:id="23374"/>
        <w:bookmarkEnd w:id="23375"/>
        <w:bookmarkEnd w:id="23376"/>
        <w:bookmarkEnd w:id="23377"/>
        <w:bookmarkEnd w:id="23378"/>
        <w:bookmarkEnd w:id="23379"/>
        <w:bookmarkEnd w:id="23380"/>
        <w:bookmarkEnd w:id="23381"/>
        <w:bookmarkEnd w:id="23382"/>
        <w:bookmarkEnd w:id="23383"/>
        <w:bookmarkEnd w:id="23384"/>
        <w:bookmarkEnd w:id="23385"/>
        <w:bookmarkEnd w:id="23386"/>
        <w:bookmarkEnd w:id="23387"/>
        <w:bookmarkEnd w:id="23388"/>
        <w:bookmarkEnd w:id="23389"/>
        <w:bookmarkEnd w:id="23390"/>
        <w:bookmarkEnd w:id="23391"/>
        <w:bookmarkEnd w:id="23392"/>
        <w:bookmarkEnd w:id="23393"/>
        <w:bookmarkEnd w:id="23394"/>
        <w:bookmarkEnd w:id="23395"/>
        <w:bookmarkEnd w:id="23396"/>
        <w:bookmarkEnd w:id="23397"/>
        <w:bookmarkEnd w:id="23398"/>
        <w:bookmarkEnd w:id="23399"/>
        <w:bookmarkEnd w:id="23400"/>
        <w:bookmarkEnd w:id="23401"/>
        <w:bookmarkEnd w:id="23402"/>
        <w:bookmarkEnd w:id="23403"/>
        <w:bookmarkEnd w:id="23404"/>
        <w:bookmarkEnd w:id="23405"/>
        <w:bookmarkEnd w:id="23406"/>
        <w:bookmarkEnd w:id="23407"/>
        <w:bookmarkEnd w:id="23408"/>
        <w:bookmarkEnd w:id="23409"/>
        <w:bookmarkEnd w:id="23410"/>
        <w:bookmarkEnd w:id="23411"/>
        <w:bookmarkEnd w:id="23412"/>
      </w:moveFrom>
    </w:p>
    <w:p w14:paraId="3566BB93" w14:textId="541424D4" w:rsidR="00FF153E" w:rsidRPr="00FF6A71" w:rsidDel="00901B80" w:rsidRDefault="00FF153E" w:rsidP="00FF153E">
      <w:pPr>
        <w:rPr>
          <w:moveFrom w:id="23413" w:author="pete jones" w:date="2022-01-03T12:19:00Z"/>
        </w:rPr>
      </w:pPr>
      <w:moveFrom w:id="23414" w:author="pete jones" w:date="2022-01-03T12:19:00Z">
        <w:r w:rsidRPr="00FF6A71" w:rsidDel="00901B80">
          <w:t xml:space="preserve">Automation of methods deployed to check files is preferred and if </w:t>
        </w:r>
        <w:r w:rsidR="002F39F3" w:rsidRPr="00FF6A71" w:rsidDel="00901B80">
          <w:t>possible,</w:t>
        </w:r>
        <w:r w:rsidRPr="00FF6A71" w:rsidDel="00901B80">
          <w:t xml:space="preserve"> to automate and compare reporting. However, from research undertaken none of the CAD authoring solutions will perform these tasks very quickly and still demand a high level of effort to capture non-conformance of ethical standards. Comparing text-based files using Turnitin will compare and report on files from a huge database, comparison of CAD files cannot be achieved in the same manner. To achieve the same type of report that Turnitin provides would require that every file </w:t>
        </w:r>
        <w:r w:rsidR="007F61D3" w:rsidRPr="00FF6A71" w:rsidDel="00901B80">
          <w:t>be</w:t>
        </w:r>
        <w:r w:rsidRPr="00FF6A71" w:rsidDel="00901B80">
          <w:t xml:space="preserve"> compared against all files submitted by a cohort, or better still to compare files from many cohorts from previous years (where assignments have remained the same). This automated capability is not available and considerable effort would be required to script it and consequently prohibitive in terms of cost, </w:t>
        </w:r>
        <w:r w:rsidR="007F61D3" w:rsidRPr="00FF6A71" w:rsidDel="00901B80">
          <w:t>expertise,</w:t>
        </w:r>
        <w:r w:rsidRPr="00FF6A71" w:rsidDel="00901B80">
          <w:t xml:space="preserve"> and time. Other simpler cost-effective techniques would include template and starter files, possibly water-marked with student IDs.</w:t>
        </w:r>
        <w:bookmarkStart w:id="23415" w:name="_Toc92119937"/>
        <w:bookmarkStart w:id="23416" w:name="_Toc92120279"/>
        <w:bookmarkStart w:id="23417" w:name="_Toc92120620"/>
        <w:bookmarkStart w:id="23418" w:name="_Toc92120958"/>
        <w:bookmarkStart w:id="23419" w:name="_Toc92121299"/>
        <w:bookmarkStart w:id="23420" w:name="_Toc92121640"/>
        <w:bookmarkStart w:id="23421" w:name="_Toc92121986"/>
        <w:bookmarkStart w:id="23422" w:name="_Toc92187678"/>
        <w:bookmarkStart w:id="23423" w:name="_Toc92188021"/>
        <w:bookmarkStart w:id="23424" w:name="_Toc92191408"/>
        <w:bookmarkStart w:id="23425" w:name="_Toc92191875"/>
        <w:bookmarkStart w:id="23426" w:name="_Toc92192343"/>
        <w:bookmarkStart w:id="23427" w:name="_Toc92192728"/>
        <w:bookmarkStart w:id="23428" w:name="_Toc92193114"/>
        <w:bookmarkStart w:id="23429" w:name="_Toc92193475"/>
        <w:bookmarkStart w:id="23430" w:name="_Toc92193849"/>
        <w:bookmarkStart w:id="23431" w:name="_Toc92194195"/>
        <w:bookmarkStart w:id="23432" w:name="_Toc92194648"/>
        <w:bookmarkStart w:id="23433" w:name="_Toc92195016"/>
        <w:bookmarkStart w:id="23434" w:name="_Toc92195364"/>
        <w:bookmarkStart w:id="23435" w:name="_Toc92198275"/>
        <w:bookmarkStart w:id="23436" w:name="_Toc92200823"/>
        <w:bookmarkStart w:id="23437" w:name="_Toc92201753"/>
        <w:bookmarkStart w:id="23438" w:name="_Toc92206614"/>
        <w:bookmarkStart w:id="23439" w:name="_Toc92206833"/>
        <w:bookmarkStart w:id="23440" w:name="_Toc92207177"/>
        <w:bookmarkStart w:id="23441" w:name="_Toc92207398"/>
        <w:bookmarkStart w:id="23442" w:name="_Toc92207619"/>
        <w:bookmarkStart w:id="23443" w:name="_Toc92208077"/>
        <w:bookmarkStart w:id="23444" w:name="_Toc92373903"/>
        <w:bookmarkStart w:id="23445" w:name="_Toc92375301"/>
        <w:bookmarkStart w:id="23446" w:name="_Toc92375944"/>
        <w:bookmarkStart w:id="23447" w:name="_Toc92813652"/>
        <w:bookmarkStart w:id="23448" w:name="_Toc92962874"/>
        <w:bookmarkStart w:id="23449" w:name="_Toc93130594"/>
        <w:bookmarkStart w:id="23450" w:name="_Toc94535550"/>
        <w:bookmarkStart w:id="23451" w:name="_Toc94628856"/>
        <w:bookmarkStart w:id="23452" w:name="_Toc95140126"/>
        <w:bookmarkStart w:id="23453" w:name="_Toc95231924"/>
        <w:bookmarkStart w:id="23454" w:name="_Toc97115222"/>
        <w:bookmarkStart w:id="23455" w:name="_Toc98086658"/>
        <w:bookmarkStart w:id="23456" w:name="_Toc98332894"/>
        <w:bookmarkStart w:id="23457" w:name="_Toc98333533"/>
        <w:bookmarkStart w:id="23458" w:name="_Toc98341859"/>
        <w:bookmarkStart w:id="23459" w:name="_Toc98345251"/>
        <w:bookmarkStart w:id="23460" w:name="_Toc98345778"/>
        <w:bookmarkStart w:id="23461" w:name="_Toc98346302"/>
        <w:bookmarkStart w:id="23462" w:name="_Toc98346860"/>
        <w:bookmarkStart w:id="23463" w:name="_Toc98347300"/>
        <w:bookmarkStart w:id="23464" w:name="_Toc98347740"/>
        <w:bookmarkStart w:id="23465" w:name="_Toc99537025"/>
        <w:bookmarkStart w:id="23466" w:name="_Toc99719151"/>
        <w:bookmarkStart w:id="23467" w:name="_Toc99969808"/>
        <w:bookmarkEnd w:id="23415"/>
        <w:bookmarkEnd w:id="23416"/>
        <w:bookmarkEnd w:id="23417"/>
        <w:bookmarkEnd w:id="23418"/>
        <w:bookmarkEnd w:id="23419"/>
        <w:bookmarkEnd w:id="23420"/>
        <w:bookmarkEnd w:id="23421"/>
        <w:bookmarkEnd w:id="23422"/>
        <w:bookmarkEnd w:id="23423"/>
        <w:bookmarkEnd w:id="23424"/>
        <w:bookmarkEnd w:id="23425"/>
        <w:bookmarkEnd w:id="23426"/>
        <w:bookmarkEnd w:id="23427"/>
        <w:bookmarkEnd w:id="23428"/>
        <w:bookmarkEnd w:id="23429"/>
        <w:bookmarkEnd w:id="23430"/>
        <w:bookmarkEnd w:id="23431"/>
        <w:bookmarkEnd w:id="23432"/>
        <w:bookmarkEnd w:id="23433"/>
        <w:bookmarkEnd w:id="23434"/>
        <w:bookmarkEnd w:id="23435"/>
        <w:bookmarkEnd w:id="23436"/>
        <w:bookmarkEnd w:id="23437"/>
        <w:bookmarkEnd w:id="23438"/>
        <w:bookmarkEnd w:id="23439"/>
        <w:bookmarkEnd w:id="23440"/>
        <w:bookmarkEnd w:id="23441"/>
        <w:bookmarkEnd w:id="23442"/>
        <w:bookmarkEnd w:id="23443"/>
        <w:bookmarkEnd w:id="23444"/>
        <w:bookmarkEnd w:id="23445"/>
        <w:bookmarkEnd w:id="23446"/>
        <w:bookmarkEnd w:id="23447"/>
        <w:bookmarkEnd w:id="23448"/>
        <w:bookmarkEnd w:id="23449"/>
        <w:bookmarkEnd w:id="23450"/>
        <w:bookmarkEnd w:id="23451"/>
        <w:bookmarkEnd w:id="23452"/>
        <w:bookmarkEnd w:id="23453"/>
        <w:bookmarkEnd w:id="23454"/>
        <w:bookmarkEnd w:id="23455"/>
        <w:bookmarkEnd w:id="23456"/>
        <w:bookmarkEnd w:id="23457"/>
        <w:bookmarkEnd w:id="23458"/>
        <w:bookmarkEnd w:id="23459"/>
        <w:bookmarkEnd w:id="23460"/>
        <w:bookmarkEnd w:id="23461"/>
        <w:bookmarkEnd w:id="23462"/>
        <w:bookmarkEnd w:id="23463"/>
        <w:bookmarkEnd w:id="23464"/>
        <w:bookmarkEnd w:id="23465"/>
        <w:bookmarkEnd w:id="23466"/>
        <w:bookmarkEnd w:id="23467"/>
      </w:moveFrom>
    </w:p>
    <w:p w14:paraId="4136C66D" w14:textId="39DD1B67" w:rsidR="00FF153E" w:rsidRPr="00FF6A71" w:rsidDel="00901B80" w:rsidRDefault="00FF153E" w:rsidP="00FF153E">
      <w:pPr>
        <w:rPr>
          <w:moveFrom w:id="23468" w:author="pete jones" w:date="2022-01-03T12:19:00Z"/>
        </w:rPr>
      </w:pPr>
      <w:moveFrom w:id="23469" w:author="pete jones" w:date="2022-01-03T12:19:00Z">
        <w:r w:rsidRPr="00FF6A71" w:rsidDel="00901B80">
          <w:t>All the major CAD vendors have integrated capability to check data and there are 3</w:t>
        </w:r>
        <w:r w:rsidRPr="00FF6A71" w:rsidDel="00901B80">
          <w:rPr>
            <w:vertAlign w:val="superscript"/>
          </w:rPr>
          <w:t>rd</w:t>
        </w:r>
        <w:r w:rsidRPr="00FF6A71" w:rsidDel="00901B80">
          <w:t xml:space="preserve"> party vendors </w:t>
        </w:r>
        <w:r w:rsidR="0005709C" w:rsidRPr="00FF6A71" w:rsidDel="00901B80">
          <w:t>who</w:t>
        </w:r>
        <w:r w:rsidRPr="00FF6A71" w:rsidDel="00901B80">
          <w:t xml:space="preserve"> offer the same capability. Design checking functionality has been created to ensure consistency throughout the design process and to speed up the production of 2D and 3D CAD data in an industrial environment. Design checking ensures adherence to company standards and practices, providing instant feedback to designers and subcontracted projects, often with automated correction and reporting. Therefore, these tools have not been designed to capture copying, after all CAD systems want to exploit their capability to copy knowledge between models for the benefit of design teams. The design checking capability automates the checking of rules to ensure all non-textual documents are constructed to the same rules and to save time in the process. </w:t>
        </w:r>
        <w:r w:rsidRPr="00312F59" w:rsidDel="00901B80">
          <w:fldChar w:fldCharType="begin"/>
        </w:r>
        <w:r w:rsidRPr="00FF6A71" w:rsidDel="00901B80">
          <w:instrText xml:space="preserve"> REF _Ref511653690 \h  \* MERGEFORMAT </w:instrText>
        </w:r>
      </w:moveFrom>
      <w:del w:id="23470" w:author="pete jones" w:date="2022-01-03T12:19:00Z"/>
      <w:moveFrom w:id="23471" w:author="pete jones" w:date="2022-01-03T12:19:00Z">
        <w:r w:rsidRPr="00312F59" w:rsidDel="00901B80">
          <w:fldChar w:fldCharType="separate"/>
        </w:r>
        <w:r w:rsidR="00DD384C" w:rsidRPr="00FF6A71" w:rsidDel="00901B80">
          <w:rPr>
            <w:i/>
            <w:iCs/>
          </w:rPr>
          <w:t>Figure</w:t>
        </w:r>
        <w:r w:rsidR="00DD384C" w:rsidRPr="00FF6A71" w:rsidDel="00901B80">
          <w:t xml:space="preserve"> </w:t>
        </w:r>
        <w:r w:rsidR="00DD384C" w:rsidRPr="00FF6A71" w:rsidDel="00901B80">
          <w:rPr>
            <w:noProof/>
          </w:rPr>
          <w:t>6</w:t>
        </w:r>
        <w:r w:rsidR="00DD384C" w:rsidRPr="00FF6A71" w:rsidDel="00901B80">
          <w:rPr>
            <w:noProof/>
          </w:rPr>
          <w:noBreakHyphen/>
          <w:t>27</w:t>
        </w:r>
        <w:r w:rsidR="00DD384C" w:rsidRPr="00FF6A71" w:rsidDel="00901B80">
          <w:t>: Design Checker reports for Drawing and model</w:t>
        </w:r>
        <w:r w:rsidRPr="00312F59" w:rsidDel="00901B80">
          <w:fldChar w:fldCharType="end"/>
        </w:r>
        <w:r w:rsidR="0005709C" w:rsidRPr="00FF6A71" w:rsidDel="00901B80">
          <w:t xml:space="preserve"> </w:t>
        </w:r>
        <w:r w:rsidRPr="00FF6A71" w:rsidDel="00901B80">
          <w:t xml:space="preserve">shows the reports obtained for a 3D Part and associated 2D drawing each of the checks can be configured and customised to trap most of the integrity issues, </w:t>
        </w:r>
        <w:r w:rsidR="002F39F3" w:rsidRPr="00FF6A71" w:rsidDel="00901B80">
          <w:t>e.g.,</w:t>
        </w:r>
        <w:r w:rsidRPr="00FF6A71" w:rsidDel="00901B80">
          <w:t xml:space="preserve"> padding and versioning.</w:t>
        </w:r>
        <w:bookmarkStart w:id="23472" w:name="_Toc92119938"/>
        <w:bookmarkStart w:id="23473" w:name="_Toc92120280"/>
        <w:bookmarkStart w:id="23474" w:name="_Toc92120621"/>
        <w:bookmarkStart w:id="23475" w:name="_Toc92120959"/>
        <w:bookmarkStart w:id="23476" w:name="_Toc92121300"/>
        <w:bookmarkStart w:id="23477" w:name="_Toc92121641"/>
        <w:bookmarkStart w:id="23478" w:name="_Toc92121987"/>
        <w:bookmarkStart w:id="23479" w:name="_Toc92187679"/>
        <w:bookmarkStart w:id="23480" w:name="_Toc92188022"/>
        <w:bookmarkStart w:id="23481" w:name="_Toc92191409"/>
        <w:bookmarkStart w:id="23482" w:name="_Toc92191876"/>
        <w:bookmarkStart w:id="23483" w:name="_Toc92192344"/>
        <w:bookmarkStart w:id="23484" w:name="_Toc92192729"/>
        <w:bookmarkStart w:id="23485" w:name="_Toc92193115"/>
        <w:bookmarkStart w:id="23486" w:name="_Toc92193476"/>
        <w:bookmarkStart w:id="23487" w:name="_Toc92193850"/>
        <w:bookmarkStart w:id="23488" w:name="_Toc92194196"/>
        <w:bookmarkStart w:id="23489" w:name="_Toc92194649"/>
        <w:bookmarkStart w:id="23490" w:name="_Toc92195017"/>
        <w:bookmarkStart w:id="23491" w:name="_Toc92195365"/>
        <w:bookmarkStart w:id="23492" w:name="_Toc92198276"/>
        <w:bookmarkStart w:id="23493" w:name="_Toc92200824"/>
        <w:bookmarkStart w:id="23494" w:name="_Toc92201754"/>
        <w:bookmarkStart w:id="23495" w:name="_Toc92206615"/>
        <w:bookmarkStart w:id="23496" w:name="_Toc92206834"/>
        <w:bookmarkStart w:id="23497" w:name="_Toc92207178"/>
        <w:bookmarkStart w:id="23498" w:name="_Toc92207399"/>
        <w:bookmarkStart w:id="23499" w:name="_Toc92207620"/>
        <w:bookmarkStart w:id="23500" w:name="_Toc92208078"/>
        <w:bookmarkStart w:id="23501" w:name="_Toc92373904"/>
        <w:bookmarkStart w:id="23502" w:name="_Toc92375302"/>
        <w:bookmarkStart w:id="23503" w:name="_Toc92375945"/>
        <w:bookmarkStart w:id="23504" w:name="_Toc92813653"/>
        <w:bookmarkStart w:id="23505" w:name="_Toc92962875"/>
        <w:bookmarkStart w:id="23506" w:name="_Toc93130595"/>
        <w:bookmarkStart w:id="23507" w:name="_Toc94535551"/>
        <w:bookmarkStart w:id="23508" w:name="_Toc94628857"/>
        <w:bookmarkStart w:id="23509" w:name="_Toc95140127"/>
        <w:bookmarkStart w:id="23510" w:name="_Toc95231925"/>
        <w:bookmarkStart w:id="23511" w:name="_Toc97115223"/>
        <w:bookmarkStart w:id="23512" w:name="_Toc98086659"/>
        <w:bookmarkStart w:id="23513" w:name="_Toc98332895"/>
        <w:bookmarkStart w:id="23514" w:name="_Toc98333534"/>
        <w:bookmarkStart w:id="23515" w:name="_Toc98341860"/>
        <w:bookmarkStart w:id="23516" w:name="_Toc98345252"/>
        <w:bookmarkStart w:id="23517" w:name="_Toc98345779"/>
        <w:bookmarkStart w:id="23518" w:name="_Toc98346303"/>
        <w:bookmarkStart w:id="23519" w:name="_Toc98346861"/>
        <w:bookmarkStart w:id="23520" w:name="_Toc98347301"/>
        <w:bookmarkStart w:id="23521" w:name="_Toc98347741"/>
        <w:bookmarkStart w:id="23522" w:name="_Toc99537026"/>
        <w:bookmarkStart w:id="23523" w:name="_Toc99719152"/>
        <w:bookmarkStart w:id="23524" w:name="_Toc99969809"/>
        <w:bookmarkEnd w:id="23472"/>
        <w:bookmarkEnd w:id="23473"/>
        <w:bookmarkEnd w:id="23474"/>
        <w:bookmarkEnd w:id="23475"/>
        <w:bookmarkEnd w:id="23476"/>
        <w:bookmarkEnd w:id="23477"/>
        <w:bookmarkEnd w:id="23478"/>
        <w:bookmarkEnd w:id="23479"/>
        <w:bookmarkEnd w:id="23480"/>
        <w:bookmarkEnd w:id="23481"/>
        <w:bookmarkEnd w:id="23482"/>
        <w:bookmarkEnd w:id="23483"/>
        <w:bookmarkEnd w:id="23484"/>
        <w:bookmarkEnd w:id="23485"/>
        <w:bookmarkEnd w:id="23486"/>
        <w:bookmarkEnd w:id="23487"/>
        <w:bookmarkEnd w:id="23488"/>
        <w:bookmarkEnd w:id="23489"/>
        <w:bookmarkEnd w:id="23490"/>
        <w:bookmarkEnd w:id="23491"/>
        <w:bookmarkEnd w:id="23492"/>
        <w:bookmarkEnd w:id="23493"/>
        <w:bookmarkEnd w:id="23494"/>
        <w:bookmarkEnd w:id="23495"/>
        <w:bookmarkEnd w:id="23496"/>
        <w:bookmarkEnd w:id="23497"/>
        <w:bookmarkEnd w:id="23498"/>
        <w:bookmarkEnd w:id="23499"/>
        <w:bookmarkEnd w:id="23500"/>
        <w:bookmarkEnd w:id="23501"/>
        <w:bookmarkEnd w:id="23502"/>
        <w:bookmarkEnd w:id="23503"/>
        <w:bookmarkEnd w:id="23504"/>
        <w:bookmarkEnd w:id="23505"/>
        <w:bookmarkEnd w:id="23506"/>
        <w:bookmarkEnd w:id="23507"/>
        <w:bookmarkEnd w:id="23508"/>
        <w:bookmarkEnd w:id="23509"/>
        <w:bookmarkEnd w:id="23510"/>
        <w:bookmarkEnd w:id="23511"/>
        <w:bookmarkEnd w:id="23512"/>
        <w:bookmarkEnd w:id="23513"/>
        <w:bookmarkEnd w:id="23514"/>
        <w:bookmarkEnd w:id="23515"/>
        <w:bookmarkEnd w:id="23516"/>
        <w:bookmarkEnd w:id="23517"/>
        <w:bookmarkEnd w:id="23518"/>
        <w:bookmarkEnd w:id="23519"/>
        <w:bookmarkEnd w:id="23520"/>
        <w:bookmarkEnd w:id="23521"/>
        <w:bookmarkEnd w:id="23522"/>
        <w:bookmarkEnd w:id="23523"/>
        <w:bookmarkEnd w:id="23524"/>
      </w:moveFrom>
    </w:p>
    <w:p w14:paraId="206DCBD0" w14:textId="0FC0DDCC" w:rsidR="00FF153E" w:rsidRPr="00FF6A71" w:rsidDel="00901B80" w:rsidRDefault="1447985E" w:rsidP="00FF153E">
      <w:pPr>
        <w:jc w:val="center"/>
        <w:rPr>
          <w:moveFrom w:id="23525" w:author="pete jones" w:date="2022-01-03T12:19:00Z"/>
        </w:rPr>
      </w:pPr>
      <w:moveFrom w:id="23526" w:author="pete jones" w:date="2022-01-03T12:19:00Z">
        <w:r w:rsidRPr="00C15005" w:rsidDel="00901B80">
          <w:rPr>
            <w:noProof/>
          </w:rPr>
          <w:drawing>
            <wp:inline distT="0" distB="0" distL="0" distR="0" wp14:anchorId="2F30B4AB" wp14:editId="7A8FD03F">
              <wp:extent cx="2518743" cy="2740841"/>
              <wp:effectExtent l="0" t="0" r="0" b="2540"/>
              <wp:docPr id="208" name="Picture 208" descr="C:\Users\pete\AppData\Local\Temp\SNAGHTML1920075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518743" cy="2740841"/>
                      </a:xfrm>
                      <a:prstGeom prst="rect">
                        <a:avLst/>
                      </a:prstGeom>
                    </pic:spPr>
                  </pic:pic>
                </a:graphicData>
              </a:graphic>
            </wp:inline>
          </w:drawing>
        </w:r>
        <w:r w:rsidRPr="00312F59" w:rsidDel="00901B80">
          <w:rPr>
            <w:noProof/>
          </w:rPr>
          <w:drawing>
            <wp:inline distT="0" distB="0" distL="0" distR="0" wp14:anchorId="7A34EFB4" wp14:editId="5BDCBF1B">
              <wp:extent cx="2517569" cy="2739563"/>
              <wp:effectExtent l="0" t="0" r="0" b="3810"/>
              <wp:docPr id="209" name="Picture 209" descr="C:\Users\pete\AppData\Local\Temp\SNAGHTML1925cd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517569" cy="2739563"/>
                      </a:xfrm>
                      <a:prstGeom prst="rect">
                        <a:avLst/>
                      </a:prstGeom>
                    </pic:spPr>
                  </pic:pic>
                </a:graphicData>
              </a:graphic>
            </wp:inline>
          </w:drawing>
        </w:r>
        <w:bookmarkStart w:id="23527" w:name="_Toc92119939"/>
        <w:bookmarkStart w:id="23528" w:name="_Toc92120281"/>
        <w:bookmarkStart w:id="23529" w:name="_Toc92120622"/>
        <w:bookmarkStart w:id="23530" w:name="_Toc92120960"/>
        <w:bookmarkStart w:id="23531" w:name="_Toc92121301"/>
        <w:bookmarkStart w:id="23532" w:name="_Toc92121642"/>
        <w:bookmarkStart w:id="23533" w:name="_Toc92121988"/>
        <w:bookmarkStart w:id="23534" w:name="_Toc92187680"/>
        <w:bookmarkStart w:id="23535" w:name="_Toc92188023"/>
        <w:bookmarkStart w:id="23536" w:name="_Toc92191410"/>
        <w:bookmarkStart w:id="23537" w:name="_Toc92191877"/>
        <w:bookmarkStart w:id="23538" w:name="_Toc92192345"/>
        <w:bookmarkStart w:id="23539" w:name="_Toc92192730"/>
        <w:bookmarkStart w:id="23540" w:name="_Toc92193116"/>
        <w:bookmarkStart w:id="23541" w:name="_Toc92193477"/>
        <w:bookmarkStart w:id="23542" w:name="_Toc92193851"/>
        <w:bookmarkStart w:id="23543" w:name="_Toc92194197"/>
        <w:bookmarkStart w:id="23544" w:name="_Toc92194650"/>
        <w:bookmarkStart w:id="23545" w:name="_Toc92195018"/>
        <w:bookmarkStart w:id="23546" w:name="_Toc92195366"/>
        <w:bookmarkStart w:id="23547" w:name="_Toc92198277"/>
        <w:bookmarkStart w:id="23548" w:name="_Toc92200825"/>
        <w:bookmarkStart w:id="23549" w:name="_Toc92201755"/>
        <w:bookmarkStart w:id="23550" w:name="_Toc92206616"/>
        <w:bookmarkStart w:id="23551" w:name="_Toc92206835"/>
        <w:bookmarkStart w:id="23552" w:name="_Toc92207179"/>
        <w:bookmarkStart w:id="23553" w:name="_Toc92207400"/>
        <w:bookmarkStart w:id="23554" w:name="_Toc92207621"/>
        <w:bookmarkStart w:id="23555" w:name="_Toc92208079"/>
        <w:bookmarkStart w:id="23556" w:name="_Toc92373905"/>
        <w:bookmarkStart w:id="23557" w:name="_Toc92375303"/>
        <w:bookmarkStart w:id="23558" w:name="_Toc92375946"/>
        <w:bookmarkStart w:id="23559" w:name="_Toc92813654"/>
        <w:bookmarkStart w:id="23560" w:name="_Toc92962876"/>
        <w:bookmarkStart w:id="23561" w:name="_Toc93130596"/>
        <w:bookmarkStart w:id="23562" w:name="_Toc94535552"/>
        <w:bookmarkStart w:id="23563" w:name="_Toc94628858"/>
        <w:bookmarkStart w:id="23564" w:name="_Toc95140128"/>
        <w:bookmarkStart w:id="23565" w:name="_Toc95231926"/>
        <w:bookmarkStart w:id="23566" w:name="_Toc97115224"/>
        <w:bookmarkStart w:id="23567" w:name="_Toc98086660"/>
        <w:bookmarkStart w:id="23568" w:name="_Toc98332896"/>
        <w:bookmarkStart w:id="23569" w:name="_Toc98333535"/>
        <w:bookmarkStart w:id="23570" w:name="_Toc98341861"/>
        <w:bookmarkStart w:id="23571" w:name="_Toc98345253"/>
        <w:bookmarkStart w:id="23572" w:name="_Toc98345780"/>
        <w:bookmarkStart w:id="23573" w:name="_Toc98346304"/>
        <w:bookmarkStart w:id="23574" w:name="_Toc98346862"/>
        <w:bookmarkStart w:id="23575" w:name="_Toc98347302"/>
        <w:bookmarkStart w:id="23576" w:name="_Toc98347742"/>
        <w:bookmarkStart w:id="23577" w:name="_Toc99537027"/>
        <w:bookmarkStart w:id="23578" w:name="_Toc99719153"/>
        <w:bookmarkStart w:id="23579" w:name="_Toc99969810"/>
        <w:bookmarkEnd w:id="23527"/>
        <w:bookmarkEnd w:id="23528"/>
        <w:bookmarkEnd w:id="23529"/>
        <w:bookmarkEnd w:id="23530"/>
        <w:bookmarkEnd w:id="23531"/>
        <w:bookmarkEnd w:id="23532"/>
        <w:bookmarkEnd w:id="23533"/>
        <w:bookmarkEnd w:id="23534"/>
        <w:bookmarkEnd w:id="23535"/>
        <w:bookmarkEnd w:id="23536"/>
        <w:bookmarkEnd w:id="23537"/>
        <w:bookmarkEnd w:id="23538"/>
        <w:bookmarkEnd w:id="23539"/>
        <w:bookmarkEnd w:id="23540"/>
        <w:bookmarkEnd w:id="23541"/>
        <w:bookmarkEnd w:id="23542"/>
        <w:bookmarkEnd w:id="23543"/>
        <w:bookmarkEnd w:id="23544"/>
        <w:bookmarkEnd w:id="23545"/>
        <w:bookmarkEnd w:id="23546"/>
        <w:bookmarkEnd w:id="23547"/>
        <w:bookmarkEnd w:id="23548"/>
        <w:bookmarkEnd w:id="23549"/>
        <w:bookmarkEnd w:id="23550"/>
        <w:bookmarkEnd w:id="23551"/>
        <w:bookmarkEnd w:id="23552"/>
        <w:bookmarkEnd w:id="23553"/>
        <w:bookmarkEnd w:id="23554"/>
        <w:bookmarkEnd w:id="23555"/>
        <w:bookmarkEnd w:id="23556"/>
        <w:bookmarkEnd w:id="23557"/>
        <w:bookmarkEnd w:id="23558"/>
        <w:bookmarkEnd w:id="23559"/>
        <w:bookmarkEnd w:id="23560"/>
        <w:bookmarkEnd w:id="23561"/>
        <w:bookmarkEnd w:id="23562"/>
        <w:bookmarkEnd w:id="23563"/>
        <w:bookmarkEnd w:id="23564"/>
        <w:bookmarkEnd w:id="23565"/>
        <w:bookmarkEnd w:id="23566"/>
        <w:bookmarkEnd w:id="23567"/>
        <w:bookmarkEnd w:id="23568"/>
        <w:bookmarkEnd w:id="23569"/>
        <w:bookmarkEnd w:id="23570"/>
        <w:bookmarkEnd w:id="23571"/>
        <w:bookmarkEnd w:id="23572"/>
        <w:bookmarkEnd w:id="23573"/>
        <w:bookmarkEnd w:id="23574"/>
        <w:bookmarkEnd w:id="23575"/>
        <w:bookmarkEnd w:id="23576"/>
        <w:bookmarkEnd w:id="23577"/>
        <w:bookmarkEnd w:id="23578"/>
        <w:bookmarkEnd w:id="23579"/>
      </w:moveFrom>
    </w:p>
    <w:p w14:paraId="27D5A3E1" w14:textId="6DABF3DD" w:rsidR="00FF153E" w:rsidRPr="007C0DAF" w:rsidDel="00901B80" w:rsidRDefault="00FF153E" w:rsidP="0005709C">
      <w:pPr>
        <w:pStyle w:val="TOCHeading"/>
        <w:jc w:val="center"/>
        <w:rPr>
          <w:moveFrom w:id="23580" w:author="pete jones" w:date="2022-01-03T12:19:00Z"/>
          <w:lang w:val="en-GB"/>
        </w:rPr>
      </w:pPr>
      <w:bookmarkStart w:id="23581" w:name="_Toc511736844"/>
      <w:bookmarkStart w:id="23582" w:name="_Toc12347249"/>
      <w:bookmarkStart w:id="23583" w:name="_Toc68162296"/>
      <w:moveFrom w:id="23584"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27</w:t>
        </w:r>
        <w:r w:rsidRPr="00255624" w:rsidDel="00901B80">
          <w:fldChar w:fldCharType="end"/>
        </w:r>
        <w:r w:rsidRPr="00255624" w:rsidDel="00901B80">
          <w:rPr>
            <w:lang w:val="en-GB"/>
          </w:rPr>
          <w:t>: Design Checker reports for Drawing and model</w:t>
        </w:r>
        <w:bookmarkStart w:id="23585" w:name="_Toc92119940"/>
        <w:bookmarkStart w:id="23586" w:name="_Toc92120282"/>
        <w:bookmarkStart w:id="23587" w:name="_Toc92120623"/>
        <w:bookmarkStart w:id="23588" w:name="_Toc92120961"/>
        <w:bookmarkStart w:id="23589" w:name="_Toc92121302"/>
        <w:bookmarkStart w:id="23590" w:name="_Toc92121643"/>
        <w:bookmarkStart w:id="23591" w:name="_Toc92121989"/>
        <w:bookmarkStart w:id="23592" w:name="_Toc92187681"/>
        <w:bookmarkStart w:id="23593" w:name="_Toc92188024"/>
        <w:bookmarkStart w:id="23594" w:name="_Toc92191411"/>
        <w:bookmarkStart w:id="23595" w:name="_Toc92191878"/>
        <w:bookmarkStart w:id="23596" w:name="_Toc92192346"/>
        <w:bookmarkStart w:id="23597" w:name="_Toc92192731"/>
        <w:bookmarkStart w:id="23598" w:name="_Toc92193117"/>
        <w:bookmarkStart w:id="23599" w:name="_Toc92193478"/>
        <w:bookmarkStart w:id="23600" w:name="_Toc92193852"/>
        <w:bookmarkStart w:id="23601" w:name="_Toc92194198"/>
        <w:bookmarkStart w:id="23602" w:name="_Toc92194651"/>
        <w:bookmarkStart w:id="23603" w:name="_Toc92195019"/>
        <w:bookmarkStart w:id="23604" w:name="_Toc92195367"/>
        <w:bookmarkStart w:id="23605" w:name="_Toc92198278"/>
        <w:bookmarkStart w:id="23606" w:name="_Toc92200826"/>
        <w:bookmarkStart w:id="23607" w:name="_Toc92201756"/>
        <w:bookmarkStart w:id="23608" w:name="_Toc92206617"/>
        <w:bookmarkStart w:id="23609" w:name="_Toc92206836"/>
        <w:bookmarkStart w:id="23610" w:name="_Toc92207180"/>
        <w:bookmarkStart w:id="23611" w:name="_Toc92207401"/>
        <w:bookmarkStart w:id="23612" w:name="_Toc92207622"/>
        <w:bookmarkStart w:id="23613" w:name="_Toc92208080"/>
        <w:bookmarkStart w:id="23614" w:name="_Toc92373906"/>
        <w:bookmarkStart w:id="23615" w:name="_Toc92375304"/>
        <w:bookmarkStart w:id="23616" w:name="_Toc92375947"/>
        <w:bookmarkStart w:id="23617" w:name="_Toc92813655"/>
        <w:bookmarkStart w:id="23618" w:name="_Toc92962877"/>
        <w:bookmarkStart w:id="23619" w:name="_Toc93130597"/>
        <w:bookmarkStart w:id="23620" w:name="_Toc94535553"/>
        <w:bookmarkStart w:id="23621" w:name="_Toc94628859"/>
        <w:bookmarkStart w:id="23622" w:name="_Toc95140129"/>
        <w:bookmarkStart w:id="23623" w:name="_Toc95231927"/>
        <w:bookmarkStart w:id="23624" w:name="_Toc97115225"/>
        <w:bookmarkStart w:id="23625" w:name="_Toc98086661"/>
        <w:bookmarkStart w:id="23626" w:name="_Toc98332897"/>
        <w:bookmarkStart w:id="23627" w:name="_Toc98333536"/>
        <w:bookmarkStart w:id="23628" w:name="_Toc98341862"/>
        <w:bookmarkStart w:id="23629" w:name="_Toc98345254"/>
        <w:bookmarkStart w:id="23630" w:name="_Toc98345781"/>
        <w:bookmarkStart w:id="23631" w:name="_Toc98346305"/>
        <w:bookmarkStart w:id="23632" w:name="_Toc98346863"/>
        <w:bookmarkStart w:id="23633" w:name="_Toc98347303"/>
        <w:bookmarkStart w:id="23634" w:name="_Toc98347743"/>
        <w:bookmarkStart w:id="23635" w:name="_Toc99537028"/>
        <w:bookmarkStart w:id="23636" w:name="_Toc99719154"/>
        <w:bookmarkStart w:id="23637" w:name="_Toc99969811"/>
        <w:bookmarkEnd w:id="23581"/>
        <w:bookmarkEnd w:id="23582"/>
        <w:bookmarkEnd w:id="23583"/>
        <w:bookmarkEnd w:id="23585"/>
        <w:bookmarkEnd w:id="23586"/>
        <w:bookmarkEnd w:id="23587"/>
        <w:bookmarkEnd w:id="23588"/>
        <w:bookmarkEnd w:id="23589"/>
        <w:bookmarkEnd w:id="23590"/>
        <w:bookmarkEnd w:id="23591"/>
        <w:bookmarkEnd w:id="23592"/>
        <w:bookmarkEnd w:id="23593"/>
        <w:bookmarkEnd w:id="23594"/>
        <w:bookmarkEnd w:id="23595"/>
        <w:bookmarkEnd w:id="23596"/>
        <w:bookmarkEnd w:id="23597"/>
        <w:bookmarkEnd w:id="23598"/>
        <w:bookmarkEnd w:id="23599"/>
        <w:bookmarkEnd w:id="23600"/>
        <w:bookmarkEnd w:id="23601"/>
        <w:bookmarkEnd w:id="23602"/>
        <w:bookmarkEnd w:id="23603"/>
        <w:bookmarkEnd w:id="23604"/>
        <w:bookmarkEnd w:id="23605"/>
        <w:bookmarkEnd w:id="23606"/>
        <w:bookmarkEnd w:id="23607"/>
        <w:bookmarkEnd w:id="23608"/>
        <w:bookmarkEnd w:id="23609"/>
        <w:bookmarkEnd w:id="23610"/>
        <w:bookmarkEnd w:id="23611"/>
        <w:bookmarkEnd w:id="23612"/>
        <w:bookmarkEnd w:id="23613"/>
        <w:bookmarkEnd w:id="23614"/>
        <w:bookmarkEnd w:id="23615"/>
        <w:bookmarkEnd w:id="23616"/>
        <w:bookmarkEnd w:id="23617"/>
        <w:bookmarkEnd w:id="23618"/>
        <w:bookmarkEnd w:id="23619"/>
        <w:bookmarkEnd w:id="23620"/>
        <w:bookmarkEnd w:id="23621"/>
        <w:bookmarkEnd w:id="23622"/>
        <w:bookmarkEnd w:id="23623"/>
        <w:bookmarkEnd w:id="23624"/>
        <w:bookmarkEnd w:id="23625"/>
        <w:bookmarkEnd w:id="23626"/>
        <w:bookmarkEnd w:id="23627"/>
        <w:bookmarkEnd w:id="23628"/>
        <w:bookmarkEnd w:id="23629"/>
        <w:bookmarkEnd w:id="23630"/>
        <w:bookmarkEnd w:id="23631"/>
        <w:bookmarkEnd w:id="23632"/>
        <w:bookmarkEnd w:id="23633"/>
        <w:bookmarkEnd w:id="23634"/>
        <w:bookmarkEnd w:id="23635"/>
        <w:bookmarkEnd w:id="23636"/>
        <w:bookmarkEnd w:id="23637"/>
      </w:moveFrom>
    </w:p>
    <w:p w14:paraId="49FCB266" w14:textId="67D1016B" w:rsidR="00FF153E" w:rsidRPr="00FF6A71" w:rsidDel="00901B80" w:rsidRDefault="00FF153E" w:rsidP="00FF153E">
      <w:pPr>
        <w:rPr>
          <w:moveFrom w:id="23638" w:author="pete jones" w:date="2022-01-03T12:19:00Z"/>
        </w:rPr>
      </w:pPr>
      <w:moveFrom w:id="23639" w:author="pete jones" w:date="2022-01-03T12:19:00Z">
        <w:r w:rsidRPr="00FF6A71" w:rsidDel="00901B80">
          <w:t xml:space="preserve">What is important is that giving student access to industrially relevant engineering tools must exploit the capability of students, </w:t>
        </w:r>
        <w:r w:rsidR="007F61D3" w:rsidRPr="00FF6A71" w:rsidDel="00901B80">
          <w:t>tools,</w:t>
        </w:r>
        <w:r w:rsidRPr="00FF6A71" w:rsidDel="00901B80">
          <w:t xml:space="preserve"> and processes without compromising the collaboration and design capability of the software. Some compromise may be necessary to ensure students meet an </w:t>
        </w:r>
        <w:r w:rsidR="002F39F3" w:rsidRPr="00FF6A71" w:rsidDel="00901B80">
          <w:t>institutions integrity standard,</w:t>
        </w:r>
        <w:r w:rsidRPr="00FF6A71" w:rsidDel="00901B80">
          <w:t xml:space="preserve"> but this may mean faculty has to modify what we are expecting from our students in terms of CAD / non-textual deliveries and that it may be necessary to review our assessment techniques and marking strategies to achieve a Turnitin-like capability, because it </w:t>
        </w:r>
        <w:r w:rsidR="007F61D3" w:rsidRPr="00FF6A71" w:rsidDel="00901B80">
          <w:t>is not</w:t>
        </w:r>
        <w:r w:rsidRPr="00FF6A71" w:rsidDel="00901B80">
          <w:t xml:space="preserve"> available in stand-alone CAD environments today. And I very much doubt the CAD industry will be remotely interested to accommodate it.</w:t>
        </w:r>
        <w:bookmarkStart w:id="23640" w:name="_Toc92119941"/>
        <w:bookmarkStart w:id="23641" w:name="_Toc92120283"/>
        <w:bookmarkStart w:id="23642" w:name="_Toc92120624"/>
        <w:bookmarkStart w:id="23643" w:name="_Toc92120962"/>
        <w:bookmarkStart w:id="23644" w:name="_Toc92121303"/>
        <w:bookmarkStart w:id="23645" w:name="_Toc92121644"/>
        <w:bookmarkStart w:id="23646" w:name="_Toc92121990"/>
        <w:bookmarkStart w:id="23647" w:name="_Toc92187682"/>
        <w:bookmarkStart w:id="23648" w:name="_Toc92188025"/>
        <w:bookmarkStart w:id="23649" w:name="_Toc92191412"/>
        <w:bookmarkStart w:id="23650" w:name="_Toc92191879"/>
        <w:bookmarkStart w:id="23651" w:name="_Toc92192347"/>
        <w:bookmarkStart w:id="23652" w:name="_Toc92192732"/>
        <w:bookmarkStart w:id="23653" w:name="_Toc92193118"/>
        <w:bookmarkStart w:id="23654" w:name="_Toc92193479"/>
        <w:bookmarkStart w:id="23655" w:name="_Toc92193853"/>
        <w:bookmarkStart w:id="23656" w:name="_Toc92194199"/>
        <w:bookmarkStart w:id="23657" w:name="_Toc92194652"/>
        <w:bookmarkStart w:id="23658" w:name="_Toc92195020"/>
        <w:bookmarkStart w:id="23659" w:name="_Toc92195368"/>
        <w:bookmarkStart w:id="23660" w:name="_Toc92198279"/>
        <w:bookmarkStart w:id="23661" w:name="_Toc92200827"/>
        <w:bookmarkStart w:id="23662" w:name="_Toc92201757"/>
        <w:bookmarkStart w:id="23663" w:name="_Toc92206618"/>
        <w:bookmarkStart w:id="23664" w:name="_Toc92206837"/>
        <w:bookmarkStart w:id="23665" w:name="_Toc92207181"/>
        <w:bookmarkStart w:id="23666" w:name="_Toc92207402"/>
        <w:bookmarkStart w:id="23667" w:name="_Toc92207623"/>
        <w:bookmarkStart w:id="23668" w:name="_Toc92208081"/>
        <w:bookmarkStart w:id="23669" w:name="_Toc92373907"/>
        <w:bookmarkStart w:id="23670" w:name="_Toc92375305"/>
        <w:bookmarkStart w:id="23671" w:name="_Toc92375948"/>
        <w:bookmarkStart w:id="23672" w:name="_Toc92813656"/>
        <w:bookmarkStart w:id="23673" w:name="_Toc92962878"/>
        <w:bookmarkStart w:id="23674" w:name="_Toc93130598"/>
        <w:bookmarkStart w:id="23675" w:name="_Toc94535554"/>
        <w:bookmarkStart w:id="23676" w:name="_Toc94628860"/>
        <w:bookmarkStart w:id="23677" w:name="_Toc95140130"/>
        <w:bookmarkStart w:id="23678" w:name="_Toc95231928"/>
        <w:bookmarkStart w:id="23679" w:name="_Toc97115226"/>
        <w:bookmarkStart w:id="23680" w:name="_Toc98086662"/>
        <w:bookmarkStart w:id="23681" w:name="_Toc98332898"/>
        <w:bookmarkStart w:id="23682" w:name="_Toc98333537"/>
        <w:bookmarkStart w:id="23683" w:name="_Toc98341863"/>
        <w:bookmarkStart w:id="23684" w:name="_Toc98345255"/>
        <w:bookmarkStart w:id="23685" w:name="_Toc98345782"/>
        <w:bookmarkStart w:id="23686" w:name="_Toc98346306"/>
        <w:bookmarkStart w:id="23687" w:name="_Toc98346864"/>
        <w:bookmarkStart w:id="23688" w:name="_Toc98347304"/>
        <w:bookmarkStart w:id="23689" w:name="_Toc98347744"/>
        <w:bookmarkStart w:id="23690" w:name="_Toc99537029"/>
        <w:bookmarkStart w:id="23691" w:name="_Toc99719155"/>
        <w:bookmarkStart w:id="23692" w:name="_Toc99969812"/>
        <w:bookmarkStart w:id="23693" w:name="_Toc511736860"/>
        <w:bookmarkEnd w:id="23640"/>
        <w:bookmarkEnd w:id="23641"/>
        <w:bookmarkEnd w:id="23642"/>
        <w:bookmarkEnd w:id="23643"/>
        <w:bookmarkEnd w:id="23644"/>
        <w:bookmarkEnd w:id="23645"/>
        <w:bookmarkEnd w:id="23646"/>
        <w:bookmarkEnd w:id="23647"/>
        <w:bookmarkEnd w:id="23648"/>
        <w:bookmarkEnd w:id="23649"/>
        <w:bookmarkEnd w:id="23650"/>
        <w:bookmarkEnd w:id="23651"/>
        <w:bookmarkEnd w:id="23652"/>
        <w:bookmarkEnd w:id="23653"/>
        <w:bookmarkEnd w:id="23654"/>
        <w:bookmarkEnd w:id="23655"/>
        <w:bookmarkEnd w:id="23656"/>
        <w:bookmarkEnd w:id="23657"/>
        <w:bookmarkEnd w:id="23658"/>
        <w:bookmarkEnd w:id="23659"/>
        <w:bookmarkEnd w:id="23660"/>
        <w:bookmarkEnd w:id="23661"/>
        <w:bookmarkEnd w:id="23662"/>
        <w:bookmarkEnd w:id="23663"/>
        <w:bookmarkEnd w:id="23664"/>
        <w:bookmarkEnd w:id="23665"/>
        <w:bookmarkEnd w:id="23666"/>
        <w:bookmarkEnd w:id="23667"/>
        <w:bookmarkEnd w:id="23668"/>
        <w:bookmarkEnd w:id="23669"/>
        <w:bookmarkEnd w:id="23670"/>
        <w:bookmarkEnd w:id="23671"/>
        <w:bookmarkEnd w:id="23672"/>
        <w:bookmarkEnd w:id="23673"/>
        <w:bookmarkEnd w:id="23674"/>
        <w:bookmarkEnd w:id="23675"/>
        <w:bookmarkEnd w:id="23676"/>
        <w:bookmarkEnd w:id="23677"/>
        <w:bookmarkEnd w:id="23678"/>
        <w:bookmarkEnd w:id="23679"/>
        <w:bookmarkEnd w:id="23680"/>
        <w:bookmarkEnd w:id="23681"/>
        <w:bookmarkEnd w:id="23682"/>
        <w:bookmarkEnd w:id="23683"/>
        <w:bookmarkEnd w:id="23684"/>
        <w:bookmarkEnd w:id="23685"/>
        <w:bookmarkEnd w:id="23686"/>
        <w:bookmarkEnd w:id="23687"/>
        <w:bookmarkEnd w:id="23688"/>
        <w:bookmarkEnd w:id="23689"/>
        <w:bookmarkEnd w:id="23690"/>
        <w:bookmarkEnd w:id="23691"/>
        <w:bookmarkEnd w:id="23692"/>
      </w:moveFrom>
    </w:p>
    <w:p w14:paraId="7E54CDB7" w14:textId="1A711966" w:rsidR="00FF153E" w:rsidRPr="00FF6A71" w:rsidDel="00901B80" w:rsidRDefault="00FF153E" w:rsidP="00FF153E">
      <w:pPr>
        <w:rPr>
          <w:moveFrom w:id="23694" w:author="pete jones" w:date="2022-01-03T12:19:00Z"/>
          <w:b/>
          <w:bCs/>
          <w:u w:val="single"/>
        </w:rPr>
      </w:pPr>
      <w:moveFrom w:id="23695" w:author="pete jones" w:date="2022-01-03T12:19:00Z">
        <w:r w:rsidRPr="00FF6A71" w:rsidDel="00901B80">
          <w:rPr>
            <w:b/>
            <w:bCs/>
            <w:u w:val="single"/>
          </w:rPr>
          <w:t>How can it be addressed?</w:t>
        </w:r>
        <w:bookmarkStart w:id="23696" w:name="_Toc92119942"/>
        <w:bookmarkStart w:id="23697" w:name="_Toc92120284"/>
        <w:bookmarkStart w:id="23698" w:name="_Toc92120625"/>
        <w:bookmarkStart w:id="23699" w:name="_Toc92120963"/>
        <w:bookmarkStart w:id="23700" w:name="_Toc92121304"/>
        <w:bookmarkStart w:id="23701" w:name="_Toc92121645"/>
        <w:bookmarkStart w:id="23702" w:name="_Toc92121991"/>
        <w:bookmarkStart w:id="23703" w:name="_Toc92187683"/>
        <w:bookmarkStart w:id="23704" w:name="_Toc92188026"/>
        <w:bookmarkStart w:id="23705" w:name="_Toc92191413"/>
        <w:bookmarkStart w:id="23706" w:name="_Toc92191880"/>
        <w:bookmarkStart w:id="23707" w:name="_Toc92192348"/>
        <w:bookmarkStart w:id="23708" w:name="_Toc92192733"/>
        <w:bookmarkStart w:id="23709" w:name="_Toc92193119"/>
        <w:bookmarkStart w:id="23710" w:name="_Toc92193480"/>
        <w:bookmarkStart w:id="23711" w:name="_Toc92193854"/>
        <w:bookmarkStart w:id="23712" w:name="_Toc92194200"/>
        <w:bookmarkStart w:id="23713" w:name="_Toc92194653"/>
        <w:bookmarkStart w:id="23714" w:name="_Toc92195021"/>
        <w:bookmarkStart w:id="23715" w:name="_Toc92195369"/>
        <w:bookmarkStart w:id="23716" w:name="_Toc92198280"/>
        <w:bookmarkStart w:id="23717" w:name="_Toc92200828"/>
        <w:bookmarkStart w:id="23718" w:name="_Toc92201758"/>
        <w:bookmarkStart w:id="23719" w:name="_Toc92206619"/>
        <w:bookmarkStart w:id="23720" w:name="_Toc92206838"/>
        <w:bookmarkStart w:id="23721" w:name="_Toc92207182"/>
        <w:bookmarkStart w:id="23722" w:name="_Toc92207403"/>
        <w:bookmarkStart w:id="23723" w:name="_Toc92207624"/>
        <w:bookmarkStart w:id="23724" w:name="_Toc92208082"/>
        <w:bookmarkStart w:id="23725" w:name="_Toc92373908"/>
        <w:bookmarkStart w:id="23726" w:name="_Toc92375306"/>
        <w:bookmarkStart w:id="23727" w:name="_Toc92375949"/>
        <w:bookmarkStart w:id="23728" w:name="_Toc92813657"/>
        <w:bookmarkStart w:id="23729" w:name="_Toc92962879"/>
        <w:bookmarkStart w:id="23730" w:name="_Toc93130599"/>
        <w:bookmarkStart w:id="23731" w:name="_Toc94535555"/>
        <w:bookmarkStart w:id="23732" w:name="_Toc94628861"/>
        <w:bookmarkStart w:id="23733" w:name="_Toc95140131"/>
        <w:bookmarkStart w:id="23734" w:name="_Toc95231929"/>
        <w:bookmarkStart w:id="23735" w:name="_Toc97115227"/>
        <w:bookmarkStart w:id="23736" w:name="_Toc98086663"/>
        <w:bookmarkStart w:id="23737" w:name="_Toc98332899"/>
        <w:bookmarkStart w:id="23738" w:name="_Toc98333538"/>
        <w:bookmarkStart w:id="23739" w:name="_Toc98341864"/>
        <w:bookmarkStart w:id="23740" w:name="_Toc98345256"/>
        <w:bookmarkStart w:id="23741" w:name="_Toc98345783"/>
        <w:bookmarkStart w:id="23742" w:name="_Toc98346307"/>
        <w:bookmarkStart w:id="23743" w:name="_Toc98346865"/>
        <w:bookmarkStart w:id="23744" w:name="_Toc98347305"/>
        <w:bookmarkStart w:id="23745" w:name="_Toc98347745"/>
        <w:bookmarkStart w:id="23746" w:name="_Toc99537030"/>
        <w:bookmarkStart w:id="23747" w:name="_Toc99719156"/>
        <w:bookmarkStart w:id="23748" w:name="_Toc99969813"/>
        <w:bookmarkEnd w:id="23693"/>
        <w:bookmarkEnd w:id="23696"/>
        <w:bookmarkEnd w:id="23697"/>
        <w:bookmarkEnd w:id="23698"/>
        <w:bookmarkEnd w:id="23699"/>
        <w:bookmarkEnd w:id="23700"/>
        <w:bookmarkEnd w:id="23701"/>
        <w:bookmarkEnd w:id="23702"/>
        <w:bookmarkEnd w:id="23703"/>
        <w:bookmarkEnd w:id="23704"/>
        <w:bookmarkEnd w:id="23705"/>
        <w:bookmarkEnd w:id="23706"/>
        <w:bookmarkEnd w:id="23707"/>
        <w:bookmarkEnd w:id="23708"/>
        <w:bookmarkEnd w:id="23709"/>
        <w:bookmarkEnd w:id="23710"/>
        <w:bookmarkEnd w:id="23711"/>
        <w:bookmarkEnd w:id="23712"/>
        <w:bookmarkEnd w:id="23713"/>
        <w:bookmarkEnd w:id="23714"/>
        <w:bookmarkEnd w:id="23715"/>
        <w:bookmarkEnd w:id="23716"/>
        <w:bookmarkEnd w:id="23717"/>
        <w:bookmarkEnd w:id="23718"/>
        <w:bookmarkEnd w:id="23719"/>
        <w:bookmarkEnd w:id="23720"/>
        <w:bookmarkEnd w:id="23721"/>
        <w:bookmarkEnd w:id="23722"/>
        <w:bookmarkEnd w:id="23723"/>
        <w:bookmarkEnd w:id="23724"/>
        <w:bookmarkEnd w:id="23725"/>
        <w:bookmarkEnd w:id="23726"/>
        <w:bookmarkEnd w:id="23727"/>
        <w:bookmarkEnd w:id="23728"/>
        <w:bookmarkEnd w:id="23729"/>
        <w:bookmarkEnd w:id="23730"/>
        <w:bookmarkEnd w:id="23731"/>
        <w:bookmarkEnd w:id="23732"/>
        <w:bookmarkEnd w:id="23733"/>
        <w:bookmarkEnd w:id="23734"/>
        <w:bookmarkEnd w:id="23735"/>
        <w:bookmarkEnd w:id="23736"/>
        <w:bookmarkEnd w:id="23737"/>
        <w:bookmarkEnd w:id="23738"/>
        <w:bookmarkEnd w:id="23739"/>
        <w:bookmarkEnd w:id="23740"/>
        <w:bookmarkEnd w:id="23741"/>
        <w:bookmarkEnd w:id="23742"/>
        <w:bookmarkEnd w:id="23743"/>
        <w:bookmarkEnd w:id="23744"/>
        <w:bookmarkEnd w:id="23745"/>
        <w:bookmarkEnd w:id="23746"/>
        <w:bookmarkEnd w:id="23747"/>
        <w:bookmarkEnd w:id="23748"/>
      </w:moveFrom>
    </w:p>
    <w:p w14:paraId="1664DD72" w14:textId="6BC124BC" w:rsidR="00FF153E" w:rsidRPr="00FF6A71" w:rsidDel="00901B80" w:rsidRDefault="00FF153E" w:rsidP="00FF153E">
      <w:pPr>
        <w:rPr>
          <w:moveFrom w:id="23749" w:author="pete jones" w:date="2022-01-03T12:19:00Z"/>
        </w:rPr>
      </w:pPr>
      <w:moveFrom w:id="23750" w:author="pete jones" w:date="2022-01-03T12:19:00Z">
        <w:r w:rsidRPr="00FF6A71" w:rsidDel="00901B80">
          <w:t xml:space="preserve">We have begun to investigate ways in which students’ cheat, why they do it and perhaps why it is important to address the practice for society, engineering industry and academia. Plagiarism erodes innovation whereas PLM embraces it. PLM increases the capability to collaborate non-textual data beyond the capability of basic CAD authoring tools. This may seem contradictory to the aim of reducing cheating but in fact PLM will help to improve teamwork and effective sharing of knowledge. PLM systems are often referred to as “one source of the truth” where all authoring activity is held in a central database in-house or on-the-cloud. PLM has project management, </w:t>
        </w:r>
        <w:r w:rsidR="007F61D3" w:rsidRPr="00FF6A71" w:rsidDel="00901B80">
          <w:t>version,</w:t>
        </w:r>
        <w:r w:rsidRPr="00FF6A71" w:rsidDel="00901B80">
          <w:t xml:space="preserve"> and configuration control capability. Some systems have the capability to perform very powerful searches on meta data such as, file properties and even 3D volumetric data to find parts of similar shape and inferred function, all of which is easily accessed through dashboard reports. In this respect PLM address the basic file manipulation cheating methods and thus eliminates the easily performed methods employed on stand-alone systems.</w:t>
        </w:r>
        <w:bookmarkStart w:id="23751" w:name="_Toc92119943"/>
        <w:bookmarkStart w:id="23752" w:name="_Toc92120285"/>
        <w:bookmarkStart w:id="23753" w:name="_Toc92120626"/>
        <w:bookmarkStart w:id="23754" w:name="_Toc92120964"/>
        <w:bookmarkStart w:id="23755" w:name="_Toc92121305"/>
        <w:bookmarkStart w:id="23756" w:name="_Toc92121646"/>
        <w:bookmarkStart w:id="23757" w:name="_Toc92121992"/>
        <w:bookmarkStart w:id="23758" w:name="_Toc92187684"/>
        <w:bookmarkStart w:id="23759" w:name="_Toc92188027"/>
        <w:bookmarkStart w:id="23760" w:name="_Toc92191414"/>
        <w:bookmarkStart w:id="23761" w:name="_Toc92191881"/>
        <w:bookmarkStart w:id="23762" w:name="_Toc92192349"/>
        <w:bookmarkStart w:id="23763" w:name="_Toc92192734"/>
        <w:bookmarkStart w:id="23764" w:name="_Toc92193120"/>
        <w:bookmarkStart w:id="23765" w:name="_Toc92193481"/>
        <w:bookmarkStart w:id="23766" w:name="_Toc92193855"/>
        <w:bookmarkStart w:id="23767" w:name="_Toc92194201"/>
        <w:bookmarkStart w:id="23768" w:name="_Toc92194654"/>
        <w:bookmarkStart w:id="23769" w:name="_Toc92195022"/>
        <w:bookmarkStart w:id="23770" w:name="_Toc92195370"/>
        <w:bookmarkStart w:id="23771" w:name="_Toc92198281"/>
        <w:bookmarkStart w:id="23772" w:name="_Toc92200829"/>
        <w:bookmarkStart w:id="23773" w:name="_Toc92201759"/>
        <w:bookmarkStart w:id="23774" w:name="_Toc92206620"/>
        <w:bookmarkStart w:id="23775" w:name="_Toc92206839"/>
        <w:bookmarkStart w:id="23776" w:name="_Toc92207183"/>
        <w:bookmarkStart w:id="23777" w:name="_Toc92207404"/>
        <w:bookmarkStart w:id="23778" w:name="_Toc92207625"/>
        <w:bookmarkStart w:id="23779" w:name="_Toc92208083"/>
        <w:bookmarkStart w:id="23780" w:name="_Toc92373909"/>
        <w:bookmarkStart w:id="23781" w:name="_Toc92375307"/>
        <w:bookmarkStart w:id="23782" w:name="_Toc92375950"/>
        <w:bookmarkStart w:id="23783" w:name="_Toc92813658"/>
        <w:bookmarkStart w:id="23784" w:name="_Toc92962880"/>
        <w:bookmarkStart w:id="23785" w:name="_Toc93130600"/>
        <w:bookmarkStart w:id="23786" w:name="_Toc94535556"/>
        <w:bookmarkStart w:id="23787" w:name="_Toc94628862"/>
        <w:bookmarkStart w:id="23788" w:name="_Toc95140132"/>
        <w:bookmarkStart w:id="23789" w:name="_Toc95231930"/>
        <w:bookmarkStart w:id="23790" w:name="_Toc97115228"/>
        <w:bookmarkStart w:id="23791" w:name="_Toc98086664"/>
        <w:bookmarkStart w:id="23792" w:name="_Toc98332900"/>
        <w:bookmarkStart w:id="23793" w:name="_Toc98333539"/>
        <w:bookmarkStart w:id="23794" w:name="_Toc98341865"/>
        <w:bookmarkStart w:id="23795" w:name="_Toc98345257"/>
        <w:bookmarkStart w:id="23796" w:name="_Toc98345784"/>
        <w:bookmarkStart w:id="23797" w:name="_Toc98346308"/>
        <w:bookmarkStart w:id="23798" w:name="_Toc98346866"/>
        <w:bookmarkStart w:id="23799" w:name="_Toc98347306"/>
        <w:bookmarkStart w:id="23800" w:name="_Toc98347746"/>
        <w:bookmarkStart w:id="23801" w:name="_Toc99537031"/>
        <w:bookmarkStart w:id="23802" w:name="_Toc99719157"/>
        <w:bookmarkStart w:id="23803" w:name="_Toc99969814"/>
        <w:bookmarkEnd w:id="23751"/>
        <w:bookmarkEnd w:id="23752"/>
        <w:bookmarkEnd w:id="23753"/>
        <w:bookmarkEnd w:id="23754"/>
        <w:bookmarkEnd w:id="23755"/>
        <w:bookmarkEnd w:id="23756"/>
        <w:bookmarkEnd w:id="23757"/>
        <w:bookmarkEnd w:id="23758"/>
        <w:bookmarkEnd w:id="23759"/>
        <w:bookmarkEnd w:id="23760"/>
        <w:bookmarkEnd w:id="23761"/>
        <w:bookmarkEnd w:id="23762"/>
        <w:bookmarkEnd w:id="23763"/>
        <w:bookmarkEnd w:id="23764"/>
        <w:bookmarkEnd w:id="23765"/>
        <w:bookmarkEnd w:id="23766"/>
        <w:bookmarkEnd w:id="23767"/>
        <w:bookmarkEnd w:id="23768"/>
        <w:bookmarkEnd w:id="23769"/>
        <w:bookmarkEnd w:id="23770"/>
        <w:bookmarkEnd w:id="23771"/>
        <w:bookmarkEnd w:id="23772"/>
        <w:bookmarkEnd w:id="23773"/>
        <w:bookmarkEnd w:id="23774"/>
        <w:bookmarkEnd w:id="23775"/>
        <w:bookmarkEnd w:id="23776"/>
        <w:bookmarkEnd w:id="23777"/>
        <w:bookmarkEnd w:id="23778"/>
        <w:bookmarkEnd w:id="23779"/>
        <w:bookmarkEnd w:id="23780"/>
        <w:bookmarkEnd w:id="23781"/>
        <w:bookmarkEnd w:id="23782"/>
        <w:bookmarkEnd w:id="23783"/>
        <w:bookmarkEnd w:id="23784"/>
        <w:bookmarkEnd w:id="23785"/>
        <w:bookmarkEnd w:id="23786"/>
        <w:bookmarkEnd w:id="23787"/>
        <w:bookmarkEnd w:id="23788"/>
        <w:bookmarkEnd w:id="23789"/>
        <w:bookmarkEnd w:id="23790"/>
        <w:bookmarkEnd w:id="23791"/>
        <w:bookmarkEnd w:id="23792"/>
        <w:bookmarkEnd w:id="23793"/>
        <w:bookmarkEnd w:id="23794"/>
        <w:bookmarkEnd w:id="23795"/>
        <w:bookmarkEnd w:id="23796"/>
        <w:bookmarkEnd w:id="23797"/>
        <w:bookmarkEnd w:id="23798"/>
        <w:bookmarkEnd w:id="23799"/>
        <w:bookmarkEnd w:id="23800"/>
        <w:bookmarkEnd w:id="23801"/>
        <w:bookmarkEnd w:id="23802"/>
        <w:bookmarkEnd w:id="23803"/>
      </w:moveFrom>
    </w:p>
    <w:p w14:paraId="36900A8C" w14:textId="328D828B" w:rsidR="00FF153E" w:rsidRPr="00FF6A71" w:rsidDel="00901B80" w:rsidRDefault="00FF153E" w:rsidP="00FF153E">
      <w:pPr>
        <w:rPr>
          <w:moveFrom w:id="23804" w:author="pete jones" w:date="2022-01-03T12:19:00Z"/>
        </w:rPr>
      </w:pPr>
      <w:moveFrom w:id="23805" w:author="pete jones" w:date="2022-01-03T12:19:00Z">
        <w:r w:rsidRPr="00FF6A71" w:rsidDel="00901B80">
          <w:t xml:space="preserve">It has been said that within a university context a PDM solution would be sufficient to manage data and improve academic integrity. It may be true because a PDM is easier to manage and requires less training. PDM has the functionality to find, configure, and manage engineering data and all PLM systems use some form of PDM to underpin data management, which would support a more stringent data control model. A PLM system is more complex but will offer a greater opportunity to engage students in collaboration and teamwork. Is it possible to improve academic integrity solely by enforcement? I suggest not and consequently the topic must be addressed in a wider context of learning engagement, </w:t>
        </w:r>
        <w:r w:rsidRPr="00312F59" w:rsidDel="00901B80">
          <w:fldChar w:fldCharType="begin"/>
        </w:r>
        <w:r w:rsidRPr="00FF6A71" w:rsidDel="00901B80">
          <w:instrText xml:space="preserve"> REF _Ref511720748 \h  \* MERGEFORMAT </w:instrText>
        </w:r>
      </w:moveFrom>
      <w:del w:id="23806" w:author="pete jones" w:date="2022-01-03T12:19:00Z"/>
      <w:moveFrom w:id="23807" w:author="pete jones" w:date="2022-01-03T12:19:00Z">
        <w:r w:rsidRPr="00312F59" w:rsidDel="00901B80">
          <w:fldChar w:fldCharType="separate"/>
        </w:r>
        <w:r w:rsidR="00DD384C" w:rsidRPr="00FF6A71" w:rsidDel="00901B80">
          <w:rPr>
            <w:i/>
            <w:iCs/>
          </w:rPr>
          <w:t>Figure</w:t>
        </w:r>
        <w:r w:rsidR="00DD384C" w:rsidRPr="00FF6A71" w:rsidDel="00901B80">
          <w:t xml:space="preserve"> </w:t>
        </w:r>
        <w:r w:rsidR="00DD384C" w:rsidRPr="00FF6A71" w:rsidDel="00901B80">
          <w:rPr>
            <w:noProof/>
          </w:rPr>
          <w:t>6</w:t>
        </w:r>
        <w:r w:rsidR="00DD384C" w:rsidRPr="00FF6A71" w:rsidDel="00901B80">
          <w:rPr>
            <w:noProof/>
          </w:rPr>
          <w:noBreakHyphen/>
          <w:t>28</w:t>
        </w:r>
        <w:r w:rsidRPr="00312F59" w:rsidDel="00901B80">
          <w:fldChar w:fldCharType="end"/>
        </w:r>
        <w:r w:rsidRPr="00FF6A71" w:rsidDel="00901B80">
          <w:t xml:space="preserve">. </w:t>
        </w:r>
        <w:bookmarkStart w:id="23808" w:name="_Toc92119944"/>
        <w:bookmarkStart w:id="23809" w:name="_Toc92120286"/>
        <w:bookmarkStart w:id="23810" w:name="_Toc92120627"/>
        <w:bookmarkStart w:id="23811" w:name="_Toc92120965"/>
        <w:bookmarkStart w:id="23812" w:name="_Toc92121306"/>
        <w:bookmarkStart w:id="23813" w:name="_Toc92121647"/>
        <w:bookmarkStart w:id="23814" w:name="_Toc92121993"/>
        <w:bookmarkStart w:id="23815" w:name="_Toc92187685"/>
        <w:bookmarkStart w:id="23816" w:name="_Toc92188028"/>
        <w:bookmarkStart w:id="23817" w:name="_Toc92191415"/>
        <w:bookmarkStart w:id="23818" w:name="_Toc92191882"/>
        <w:bookmarkStart w:id="23819" w:name="_Toc92192350"/>
        <w:bookmarkStart w:id="23820" w:name="_Toc92192735"/>
        <w:bookmarkStart w:id="23821" w:name="_Toc92193121"/>
        <w:bookmarkStart w:id="23822" w:name="_Toc92193482"/>
        <w:bookmarkStart w:id="23823" w:name="_Toc92193856"/>
        <w:bookmarkStart w:id="23824" w:name="_Toc92194202"/>
        <w:bookmarkStart w:id="23825" w:name="_Toc92194655"/>
        <w:bookmarkStart w:id="23826" w:name="_Toc92195023"/>
        <w:bookmarkStart w:id="23827" w:name="_Toc92195371"/>
        <w:bookmarkStart w:id="23828" w:name="_Toc92198282"/>
        <w:bookmarkStart w:id="23829" w:name="_Toc92200830"/>
        <w:bookmarkStart w:id="23830" w:name="_Toc92201760"/>
        <w:bookmarkStart w:id="23831" w:name="_Toc92206621"/>
        <w:bookmarkStart w:id="23832" w:name="_Toc92206840"/>
        <w:bookmarkStart w:id="23833" w:name="_Toc92207184"/>
        <w:bookmarkStart w:id="23834" w:name="_Toc92207405"/>
        <w:bookmarkStart w:id="23835" w:name="_Toc92207626"/>
        <w:bookmarkStart w:id="23836" w:name="_Toc92208084"/>
        <w:bookmarkStart w:id="23837" w:name="_Toc92373910"/>
        <w:bookmarkStart w:id="23838" w:name="_Toc92375308"/>
        <w:bookmarkStart w:id="23839" w:name="_Toc92375951"/>
        <w:bookmarkStart w:id="23840" w:name="_Toc92813659"/>
        <w:bookmarkStart w:id="23841" w:name="_Toc92962881"/>
        <w:bookmarkStart w:id="23842" w:name="_Toc93130601"/>
        <w:bookmarkStart w:id="23843" w:name="_Toc94535557"/>
        <w:bookmarkStart w:id="23844" w:name="_Toc94628863"/>
        <w:bookmarkStart w:id="23845" w:name="_Toc95140133"/>
        <w:bookmarkStart w:id="23846" w:name="_Toc95231931"/>
        <w:bookmarkStart w:id="23847" w:name="_Toc97115229"/>
        <w:bookmarkStart w:id="23848" w:name="_Toc98086665"/>
        <w:bookmarkStart w:id="23849" w:name="_Toc98332901"/>
        <w:bookmarkStart w:id="23850" w:name="_Toc98333540"/>
        <w:bookmarkStart w:id="23851" w:name="_Toc98341866"/>
        <w:bookmarkStart w:id="23852" w:name="_Toc98345258"/>
        <w:bookmarkStart w:id="23853" w:name="_Toc98345785"/>
        <w:bookmarkStart w:id="23854" w:name="_Toc98346309"/>
        <w:bookmarkStart w:id="23855" w:name="_Toc98346867"/>
        <w:bookmarkStart w:id="23856" w:name="_Toc98347307"/>
        <w:bookmarkStart w:id="23857" w:name="_Toc98347747"/>
        <w:bookmarkStart w:id="23858" w:name="_Toc99537032"/>
        <w:bookmarkStart w:id="23859" w:name="_Toc99719158"/>
        <w:bookmarkStart w:id="23860" w:name="_Toc99969815"/>
        <w:bookmarkEnd w:id="23808"/>
        <w:bookmarkEnd w:id="23809"/>
        <w:bookmarkEnd w:id="23810"/>
        <w:bookmarkEnd w:id="23811"/>
        <w:bookmarkEnd w:id="23812"/>
        <w:bookmarkEnd w:id="23813"/>
        <w:bookmarkEnd w:id="23814"/>
        <w:bookmarkEnd w:id="23815"/>
        <w:bookmarkEnd w:id="23816"/>
        <w:bookmarkEnd w:id="23817"/>
        <w:bookmarkEnd w:id="23818"/>
        <w:bookmarkEnd w:id="23819"/>
        <w:bookmarkEnd w:id="23820"/>
        <w:bookmarkEnd w:id="23821"/>
        <w:bookmarkEnd w:id="23822"/>
        <w:bookmarkEnd w:id="23823"/>
        <w:bookmarkEnd w:id="23824"/>
        <w:bookmarkEnd w:id="23825"/>
        <w:bookmarkEnd w:id="23826"/>
        <w:bookmarkEnd w:id="23827"/>
        <w:bookmarkEnd w:id="23828"/>
        <w:bookmarkEnd w:id="23829"/>
        <w:bookmarkEnd w:id="23830"/>
        <w:bookmarkEnd w:id="23831"/>
        <w:bookmarkEnd w:id="23832"/>
        <w:bookmarkEnd w:id="23833"/>
        <w:bookmarkEnd w:id="23834"/>
        <w:bookmarkEnd w:id="23835"/>
        <w:bookmarkEnd w:id="23836"/>
        <w:bookmarkEnd w:id="23837"/>
        <w:bookmarkEnd w:id="23838"/>
        <w:bookmarkEnd w:id="23839"/>
        <w:bookmarkEnd w:id="23840"/>
        <w:bookmarkEnd w:id="23841"/>
        <w:bookmarkEnd w:id="23842"/>
        <w:bookmarkEnd w:id="23843"/>
        <w:bookmarkEnd w:id="23844"/>
        <w:bookmarkEnd w:id="23845"/>
        <w:bookmarkEnd w:id="23846"/>
        <w:bookmarkEnd w:id="23847"/>
        <w:bookmarkEnd w:id="23848"/>
        <w:bookmarkEnd w:id="23849"/>
        <w:bookmarkEnd w:id="23850"/>
        <w:bookmarkEnd w:id="23851"/>
        <w:bookmarkEnd w:id="23852"/>
        <w:bookmarkEnd w:id="23853"/>
        <w:bookmarkEnd w:id="23854"/>
        <w:bookmarkEnd w:id="23855"/>
        <w:bookmarkEnd w:id="23856"/>
        <w:bookmarkEnd w:id="23857"/>
        <w:bookmarkEnd w:id="23858"/>
        <w:bookmarkEnd w:id="23859"/>
        <w:bookmarkEnd w:id="23860"/>
      </w:moveFrom>
    </w:p>
    <w:p w14:paraId="7F39FFF5" w14:textId="26EB0F29" w:rsidR="00FF153E" w:rsidRPr="00FF6A71" w:rsidDel="00901B80" w:rsidRDefault="1447985E" w:rsidP="00FF153E">
      <w:pPr>
        <w:jc w:val="center"/>
        <w:rPr>
          <w:moveFrom w:id="23861" w:author="pete jones" w:date="2022-01-03T12:19:00Z"/>
        </w:rPr>
      </w:pPr>
      <w:moveFrom w:id="23862" w:author="pete jones" w:date="2022-01-03T12:19:00Z">
        <w:r w:rsidRPr="00C15005" w:rsidDel="00901B80">
          <w:rPr>
            <w:noProof/>
          </w:rPr>
          <w:drawing>
            <wp:inline distT="0" distB="0" distL="0" distR="0" wp14:anchorId="6F1D6093" wp14:editId="550EC9EF">
              <wp:extent cx="1911927" cy="1681956"/>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44">
                        <a:extLst>
                          <a:ext uri="{28A0092B-C50C-407E-A947-70E740481C1C}">
                            <a14:useLocalDpi xmlns:a14="http://schemas.microsoft.com/office/drawing/2010/main" val="0"/>
                          </a:ext>
                        </a:extLst>
                      </a:blip>
                      <a:stretch>
                        <a:fillRect/>
                      </a:stretch>
                    </pic:blipFill>
                    <pic:spPr>
                      <a:xfrm>
                        <a:off x="0" y="0"/>
                        <a:ext cx="1911927" cy="1681956"/>
                      </a:xfrm>
                      <a:prstGeom prst="rect">
                        <a:avLst/>
                      </a:prstGeom>
                    </pic:spPr>
                  </pic:pic>
                </a:graphicData>
              </a:graphic>
            </wp:inline>
          </w:drawing>
        </w:r>
        <w:bookmarkStart w:id="23863" w:name="_Toc92119945"/>
        <w:bookmarkStart w:id="23864" w:name="_Toc92120287"/>
        <w:bookmarkStart w:id="23865" w:name="_Toc92120628"/>
        <w:bookmarkStart w:id="23866" w:name="_Toc92120966"/>
        <w:bookmarkStart w:id="23867" w:name="_Toc92121307"/>
        <w:bookmarkStart w:id="23868" w:name="_Toc92121648"/>
        <w:bookmarkStart w:id="23869" w:name="_Toc92121994"/>
        <w:bookmarkStart w:id="23870" w:name="_Toc92187686"/>
        <w:bookmarkStart w:id="23871" w:name="_Toc92188029"/>
        <w:bookmarkStart w:id="23872" w:name="_Toc92191416"/>
        <w:bookmarkStart w:id="23873" w:name="_Toc92191883"/>
        <w:bookmarkStart w:id="23874" w:name="_Toc92192351"/>
        <w:bookmarkStart w:id="23875" w:name="_Toc92192736"/>
        <w:bookmarkStart w:id="23876" w:name="_Toc92193122"/>
        <w:bookmarkStart w:id="23877" w:name="_Toc92193483"/>
        <w:bookmarkStart w:id="23878" w:name="_Toc92193857"/>
        <w:bookmarkStart w:id="23879" w:name="_Toc92194203"/>
        <w:bookmarkStart w:id="23880" w:name="_Toc92194656"/>
        <w:bookmarkStart w:id="23881" w:name="_Toc92195024"/>
        <w:bookmarkStart w:id="23882" w:name="_Toc92195372"/>
        <w:bookmarkStart w:id="23883" w:name="_Toc92198283"/>
        <w:bookmarkStart w:id="23884" w:name="_Toc92200831"/>
        <w:bookmarkStart w:id="23885" w:name="_Toc92201761"/>
        <w:bookmarkStart w:id="23886" w:name="_Toc92206622"/>
        <w:bookmarkStart w:id="23887" w:name="_Toc92206841"/>
        <w:bookmarkStart w:id="23888" w:name="_Toc92207185"/>
        <w:bookmarkStart w:id="23889" w:name="_Toc92207406"/>
        <w:bookmarkStart w:id="23890" w:name="_Toc92207627"/>
        <w:bookmarkStart w:id="23891" w:name="_Toc92208085"/>
        <w:bookmarkStart w:id="23892" w:name="_Toc92373911"/>
        <w:bookmarkStart w:id="23893" w:name="_Toc92375309"/>
        <w:bookmarkStart w:id="23894" w:name="_Toc92375952"/>
        <w:bookmarkStart w:id="23895" w:name="_Toc92813660"/>
        <w:bookmarkStart w:id="23896" w:name="_Toc92962882"/>
        <w:bookmarkStart w:id="23897" w:name="_Toc93130602"/>
        <w:bookmarkStart w:id="23898" w:name="_Toc94535558"/>
        <w:bookmarkStart w:id="23899" w:name="_Toc94628864"/>
        <w:bookmarkStart w:id="23900" w:name="_Toc95140134"/>
        <w:bookmarkStart w:id="23901" w:name="_Toc95231932"/>
        <w:bookmarkStart w:id="23902" w:name="_Toc97115230"/>
        <w:bookmarkStart w:id="23903" w:name="_Toc98086666"/>
        <w:bookmarkStart w:id="23904" w:name="_Toc98332902"/>
        <w:bookmarkStart w:id="23905" w:name="_Toc98333541"/>
        <w:bookmarkStart w:id="23906" w:name="_Toc98341867"/>
        <w:bookmarkStart w:id="23907" w:name="_Toc98345259"/>
        <w:bookmarkStart w:id="23908" w:name="_Toc98345786"/>
        <w:bookmarkStart w:id="23909" w:name="_Toc98346310"/>
        <w:bookmarkStart w:id="23910" w:name="_Toc98346868"/>
        <w:bookmarkStart w:id="23911" w:name="_Toc98347308"/>
        <w:bookmarkStart w:id="23912" w:name="_Toc98347748"/>
        <w:bookmarkStart w:id="23913" w:name="_Toc99537033"/>
        <w:bookmarkStart w:id="23914" w:name="_Toc99719159"/>
        <w:bookmarkStart w:id="23915" w:name="_Toc99969816"/>
        <w:bookmarkEnd w:id="23863"/>
        <w:bookmarkEnd w:id="23864"/>
        <w:bookmarkEnd w:id="23865"/>
        <w:bookmarkEnd w:id="23866"/>
        <w:bookmarkEnd w:id="23867"/>
        <w:bookmarkEnd w:id="23868"/>
        <w:bookmarkEnd w:id="23869"/>
        <w:bookmarkEnd w:id="23870"/>
        <w:bookmarkEnd w:id="23871"/>
        <w:bookmarkEnd w:id="23872"/>
        <w:bookmarkEnd w:id="23873"/>
        <w:bookmarkEnd w:id="23874"/>
        <w:bookmarkEnd w:id="23875"/>
        <w:bookmarkEnd w:id="23876"/>
        <w:bookmarkEnd w:id="23877"/>
        <w:bookmarkEnd w:id="23878"/>
        <w:bookmarkEnd w:id="23879"/>
        <w:bookmarkEnd w:id="23880"/>
        <w:bookmarkEnd w:id="23881"/>
        <w:bookmarkEnd w:id="23882"/>
        <w:bookmarkEnd w:id="23883"/>
        <w:bookmarkEnd w:id="23884"/>
        <w:bookmarkEnd w:id="23885"/>
        <w:bookmarkEnd w:id="23886"/>
        <w:bookmarkEnd w:id="23887"/>
        <w:bookmarkEnd w:id="23888"/>
        <w:bookmarkEnd w:id="23889"/>
        <w:bookmarkEnd w:id="23890"/>
        <w:bookmarkEnd w:id="23891"/>
        <w:bookmarkEnd w:id="23892"/>
        <w:bookmarkEnd w:id="23893"/>
        <w:bookmarkEnd w:id="23894"/>
        <w:bookmarkEnd w:id="23895"/>
        <w:bookmarkEnd w:id="23896"/>
        <w:bookmarkEnd w:id="23897"/>
        <w:bookmarkEnd w:id="23898"/>
        <w:bookmarkEnd w:id="23899"/>
        <w:bookmarkEnd w:id="23900"/>
        <w:bookmarkEnd w:id="23901"/>
        <w:bookmarkEnd w:id="23902"/>
        <w:bookmarkEnd w:id="23903"/>
        <w:bookmarkEnd w:id="23904"/>
        <w:bookmarkEnd w:id="23905"/>
        <w:bookmarkEnd w:id="23906"/>
        <w:bookmarkEnd w:id="23907"/>
        <w:bookmarkEnd w:id="23908"/>
        <w:bookmarkEnd w:id="23909"/>
        <w:bookmarkEnd w:id="23910"/>
        <w:bookmarkEnd w:id="23911"/>
        <w:bookmarkEnd w:id="23912"/>
        <w:bookmarkEnd w:id="23913"/>
        <w:bookmarkEnd w:id="23914"/>
        <w:bookmarkEnd w:id="23915"/>
      </w:moveFrom>
    </w:p>
    <w:p w14:paraId="204F639B" w14:textId="0D2C062C" w:rsidR="00FF153E" w:rsidRPr="007C0DAF" w:rsidDel="00901B80" w:rsidRDefault="00FF153E" w:rsidP="0005709C">
      <w:pPr>
        <w:pStyle w:val="TOCHeading"/>
        <w:jc w:val="center"/>
        <w:rPr>
          <w:moveFrom w:id="23916" w:author="pete jones" w:date="2022-01-03T12:19:00Z"/>
          <w:lang w:val="en-GB"/>
        </w:rPr>
      </w:pPr>
      <w:bookmarkStart w:id="23917" w:name="_Toc511736845"/>
      <w:bookmarkStart w:id="23918" w:name="_Toc12347250"/>
      <w:bookmarkStart w:id="23919" w:name="_Toc68162297"/>
      <w:moveFrom w:id="23920"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28</w:t>
        </w:r>
        <w:r w:rsidRPr="00255624" w:rsidDel="00901B80">
          <w:fldChar w:fldCharType="end"/>
        </w:r>
        <w:r w:rsidRPr="00255624" w:rsidDel="00901B80">
          <w:rPr>
            <w:lang w:val="en-GB"/>
          </w:rPr>
          <w:t>: Academic Integrity model</w:t>
        </w:r>
        <w:bookmarkStart w:id="23921" w:name="_Toc92119946"/>
        <w:bookmarkStart w:id="23922" w:name="_Toc92120288"/>
        <w:bookmarkStart w:id="23923" w:name="_Toc92120629"/>
        <w:bookmarkStart w:id="23924" w:name="_Toc92120967"/>
        <w:bookmarkStart w:id="23925" w:name="_Toc92121308"/>
        <w:bookmarkStart w:id="23926" w:name="_Toc92121649"/>
        <w:bookmarkStart w:id="23927" w:name="_Toc92121995"/>
        <w:bookmarkStart w:id="23928" w:name="_Toc92187687"/>
        <w:bookmarkStart w:id="23929" w:name="_Toc92188030"/>
        <w:bookmarkStart w:id="23930" w:name="_Toc92191417"/>
        <w:bookmarkStart w:id="23931" w:name="_Toc92191884"/>
        <w:bookmarkStart w:id="23932" w:name="_Toc92192352"/>
        <w:bookmarkStart w:id="23933" w:name="_Toc92192737"/>
        <w:bookmarkStart w:id="23934" w:name="_Toc92193123"/>
        <w:bookmarkStart w:id="23935" w:name="_Toc92193484"/>
        <w:bookmarkStart w:id="23936" w:name="_Toc92193858"/>
        <w:bookmarkStart w:id="23937" w:name="_Toc92194204"/>
        <w:bookmarkStart w:id="23938" w:name="_Toc92194657"/>
        <w:bookmarkStart w:id="23939" w:name="_Toc92195025"/>
        <w:bookmarkStart w:id="23940" w:name="_Toc92195373"/>
        <w:bookmarkStart w:id="23941" w:name="_Toc92198284"/>
        <w:bookmarkStart w:id="23942" w:name="_Toc92200832"/>
        <w:bookmarkStart w:id="23943" w:name="_Toc92201762"/>
        <w:bookmarkStart w:id="23944" w:name="_Toc92206623"/>
        <w:bookmarkStart w:id="23945" w:name="_Toc92206842"/>
        <w:bookmarkStart w:id="23946" w:name="_Toc92207186"/>
        <w:bookmarkStart w:id="23947" w:name="_Toc92207407"/>
        <w:bookmarkStart w:id="23948" w:name="_Toc92207628"/>
        <w:bookmarkStart w:id="23949" w:name="_Toc92208086"/>
        <w:bookmarkStart w:id="23950" w:name="_Toc92373912"/>
        <w:bookmarkStart w:id="23951" w:name="_Toc92375310"/>
        <w:bookmarkStart w:id="23952" w:name="_Toc92375953"/>
        <w:bookmarkStart w:id="23953" w:name="_Toc92813661"/>
        <w:bookmarkStart w:id="23954" w:name="_Toc92962883"/>
        <w:bookmarkStart w:id="23955" w:name="_Toc93130603"/>
        <w:bookmarkStart w:id="23956" w:name="_Toc94535559"/>
        <w:bookmarkStart w:id="23957" w:name="_Toc94628865"/>
        <w:bookmarkStart w:id="23958" w:name="_Toc95140135"/>
        <w:bookmarkStart w:id="23959" w:name="_Toc95231933"/>
        <w:bookmarkStart w:id="23960" w:name="_Toc97115231"/>
        <w:bookmarkStart w:id="23961" w:name="_Toc98086667"/>
        <w:bookmarkStart w:id="23962" w:name="_Toc98332903"/>
        <w:bookmarkStart w:id="23963" w:name="_Toc98333542"/>
        <w:bookmarkStart w:id="23964" w:name="_Toc98341868"/>
        <w:bookmarkStart w:id="23965" w:name="_Toc98345260"/>
        <w:bookmarkStart w:id="23966" w:name="_Toc98345787"/>
        <w:bookmarkStart w:id="23967" w:name="_Toc98346311"/>
        <w:bookmarkStart w:id="23968" w:name="_Toc98346869"/>
        <w:bookmarkStart w:id="23969" w:name="_Toc98347309"/>
        <w:bookmarkStart w:id="23970" w:name="_Toc98347749"/>
        <w:bookmarkStart w:id="23971" w:name="_Toc99537034"/>
        <w:bookmarkStart w:id="23972" w:name="_Toc99719160"/>
        <w:bookmarkStart w:id="23973" w:name="_Toc99969817"/>
        <w:bookmarkStart w:id="23974" w:name="_Toc511736861"/>
        <w:bookmarkEnd w:id="23917"/>
        <w:bookmarkEnd w:id="23918"/>
        <w:bookmarkEnd w:id="23919"/>
        <w:bookmarkEnd w:id="23921"/>
        <w:bookmarkEnd w:id="23922"/>
        <w:bookmarkEnd w:id="23923"/>
        <w:bookmarkEnd w:id="23924"/>
        <w:bookmarkEnd w:id="23925"/>
        <w:bookmarkEnd w:id="23926"/>
        <w:bookmarkEnd w:id="23927"/>
        <w:bookmarkEnd w:id="23928"/>
        <w:bookmarkEnd w:id="23929"/>
        <w:bookmarkEnd w:id="23930"/>
        <w:bookmarkEnd w:id="23931"/>
        <w:bookmarkEnd w:id="23932"/>
        <w:bookmarkEnd w:id="23933"/>
        <w:bookmarkEnd w:id="23934"/>
        <w:bookmarkEnd w:id="23935"/>
        <w:bookmarkEnd w:id="23936"/>
        <w:bookmarkEnd w:id="23937"/>
        <w:bookmarkEnd w:id="23938"/>
        <w:bookmarkEnd w:id="23939"/>
        <w:bookmarkEnd w:id="23940"/>
        <w:bookmarkEnd w:id="23941"/>
        <w:bookmarkEnd w:id="23942"/>
        <w:bookmarkEnd w:id="23943"/>
        <w:bookmarkEnd w:id="23944"/>
        <w:bookmarkEnd w:id="23945"/>
        <w:bookmarkEnd w:id="23946"/>
        <w:bookmarkEnd w:id="23947"/>
        <w:bookmarkEnd w:id="23948"/>
        <w:bookmarkEnd w:id="23949"/>
        <w:bookmarkEnd w:id="23950"/>
        <w:bookmarkEnd w:id="23951"/>
        <w:bookmarkEnd w:id="23952"/>
        <w:bookmarkEnd w:id="23953"/>
        <w:bookmarkEnd w:id="23954"/>
        <w:bookmarkEnd w:id="23955"/>
        <w:bookmarkEnd w:id="23956"/>
        <w:bookmarkEnd w:id="23957"/>
        <w:bookmarkEnd w:id="23958"/>
        <w:bookmarkEnd w:id="23959"/>
        <w:bookmarkEnd w:id="23960"/>
        <w:bookmarkEnd w:id="23961"/>
        <w:bookmarkEnd w:id="23962"/>
        <w:bookmarkEnd w:id="23963"/>
        <w:bookmarkEnd w:id="23964"/>
        <w:bookmarkEnd w:id="23965"/>
        <w:bookmarkEnd w:id="23966"/>
        <w:bookmarkEnd w:id="23967"/>
        <w:bookmarkEnd w:id="23968"/>
        <w:bookmarkEnd w:id="23969"/>
        <w:bookmarkEnd w:id="23970"/>
        <w:bookmarkEnd w:id="23971"/>
        <w:bookmarkEnd w:id="23972"/>
        <w:bookmarkEnd w:id="23973"/>
      </w:moveFrom>
    </w:p>
    <w:p w14:paraId="20AD012F" w14:textId="4A2A8965" w:rsidR="00FF153E" w:rsidRPr="00FF6A71" w:rsidDel="00901B80" w:rsidRDefault="00FF153E" w:rsidP="00FF153E">
      <w:pPr>
        <w:rPr>
          <w:moveFrom w:id="23975" w:author="pete jones" w:date="2022-01-03T12:19:00Z"/>
          <w:b/>
          <w:bCs/>
          <w:u w:val="single"/>
        </w:rPr>
      </w:pPr>
      <w:moveFrom w:id="23976" w:author="pete jones" w:date="2022-01-03T12:19:00Z">
        <w:r w:rsidRPr="00FF6A71" w:rsidDel="00901B80">
          <w:rPr>
            <w:b/>
            <w:bCs/>
            <w:u w:val="single"/>
          </w:rPr>
          <w:t>Can PLM improve integrity?</w:t>
        </w:r>
        <w:bookmarkStart w:id="23977" w:name="_Toc92119947"/>
        <w:bookmarkStart w:id="23978" w:name="_Toc92120289"/>
        <w:bookmarkStart w:id="23979" w:name="_Toc92120630"/>
        <w:bookmarkStart w:id="23980" w:name="_Toc92120968"/>
        <w:bookmarkStart w:id="23981" w:name="_Toc92121309"/>
        <w:bookmarkStart w:id="23982" w:name="_Toc92121650"/>
        <w:bookmarkStart w:id="23983" w:name="_Toc92121996"/>
        <w:bookmarkStart w:id="23984" w:name="_Toc92187688"/>
        <w:bookmarkStart w:id="23985" w:name="_Toc92188031"/>
        <w:bookmarkStart w:id="23986" w:name="_Toc92191418"/>
        <w:bookmarkStart w:id="23987" w:name="_Toc92191885"/>
        <w:bookmarkStart w:id="23988" w:name="_Toc92192353"/>
        <w:bookmarkStart w:id="23989" w:name="_Toc92192738"/>
        <w:bookmarkStart w:id="23990" w:name="_Toc92193124"/>
        <w:bookmarkStart w:id="23991" w:name="_Toc92193485"/>
        <w:bookmarkStart w:id="23992" w:name="_Toc92193859"/>
        <w:bookmarkStart w:id="23993" w:name="_Toc92194205"/>
        <w:bookmarkStart w:id="23994" w:name="_Toc92194658"/>
        <w:bookmarkStart w:id="23995" w:name="_Toc92195026"/>
        <w:bookmarkStart w:id="23996" w:name="_Toc92195374"/>
        <w:bookmarkStart w:id="23997" w:name="_Toc92198285"/>
        <w:bookmarkStart w:id="23998" w:name="_Toc92200833"/>
        <w:bookmarkStart w:id="23999" w:name="_Toc92201763"/>
        <w:bookmarkStart w:id="24000" w:name="_Toc92206624"/>
        <w:bookmarkStart w:id="24001" w:name="_Toc92206843"/>
        <w:bookmarkStart w:id="24002" w:name="_Toc92207187"/>
        <w:bookmarkStart w:id="24003" w:name="_Toc92207408"/>
        <w:bookmarkStart w:id="24004" w:name="_Toc92207629"/>
        <w:bookmarkStart w:id="24005" w:name="_Toc92208087"/>
        <w:bookmarkStart w:id="24006" w:name="_Toc92373913"/>
        <w:bookmarkStart w:id="24007" w:name="_Toc92375311"/>
        <w:bookmarkStart w:id="24008" w:name="_Toc92375954"/>
        <w:bookmarkStart w:id="24009" w:name="_Toc92813662"/>
        <w:bookmarkStart w:id="24010" w:name="_Toc92962884"/>
        <w:bookmarkStart w:id="24011" w:name="_Toc93130604"/>
        <w:bookmarkStart w:id="24012" w:name="_Toc94535560"/>
        <w:bookmarkStart w:id="24013" w:name="_Toc94628866"/>
        <w:bookmarkStart w:id="24014" w:name="_Toc95140136"/>
        <w:bookmarkStart w:id="24015" w:name="_Toc95231934"/>
        <w:bookmarkStart w:id="24016" w:name="_Toc97115232"/>
        <w:bookmarkStart w:id="24017" w:name="_Toc98086668"/>
        <w:bookmarkStart w:id="24018" w:name="_Toc98332904"/>
        <w:bookmarkStart w:id="24019" w:name="_Toc98333543"/>
        <w:bookmarkStart w:id="24020" w:name="_Toc98341869"/>
        <w:bookmarkStart w:id="24021" w:name="_Toc98345261"/>
        <w:bookmarkStart w:id="24022" w:name="_Toc98345788"/>
        <w:bookmarkStart w:id="24023" w:name="_Toc98346312"/>
        <w:bookmarkStart w:id="24024" w:name="_Toc98346870"/>
        <w:bookmarkStart w:id="24025" w:name="_Toc98347310"/>
        <w:bookmarkStart w:id="24026" w:name="_Toc98347750"/>
        <w:bookmarkStart w:id="24027" w:name="_Toc99537035"/>
        <w:bookmarkStart w:id="24028" w:name="_Toc99719161"/>
        <w:bookmarkStart w:id="24029" w:name="_Toc99969818"/>
        <w:bookmarkEnd w:id="23974"/>
        <w:bookmarkEnd w:id="23977"/>
        <w:bookmarkEnd w:id="23978"/>
        <w:bookmarkEnd w:id="23979"/>
        <w:bookmarkEnd w:id="23980"/>
        <w:bookmarkEnd w:id="23981"/>
        <w:bookmarkEnd w:id="23982"/>
        <w:bookmarkEnd w:id="23983"/>
        <w:bookmarkEnd w:id="23984"/>
        <w:bookmarkEnd w:id="23985"/>
        <w:bookmarkEnd w:id="23986"/>
        <w:bookmarkEnd w:id="23987"/>
        <w:bookmarkEnd w:id="23988"/>
        <w:bookmarkEnd w:id="23989"/>
        <w:bookmarkEnd w:id="23990"/>
        <w:bookmarkEnd w:id="23991"/>
        <w:bookmarkEnd w:id="23992"/>
        <w:bookmarkEnd w:id="23993"/>
        <w:bookmarkEnd w:id="23994"/>
        <w:bookmarkEnd w:id="23995"/>
        <w:bookmarkEnd w:id="23996"/>
        <w:bookmarkEnd w:id="23997"/>
        <w:bookmarkEnd w:id="23998"/>
        <w:bookmarkEnd w:id="23999"/>
        <w:bookmarkEnd w:id="24000"/>
        <w:bookmarkEnd w:id="24001"/>
        <w:bookmarkEnd w:id="24002"/>
        <w:bookmarkEnd w:id="24003"/>
        <w:bookmarkEnd w:id="24004"/>
        <w:bookmarkEnd w:id="24005"/>
        <w:bookmarkEnd w:id="24006"/>
        <w:bookmarkEnd w:id="24007"/>
        <w:bookmarkEnd w:id="24008"/>
        <w:bookmarkEnd w:id="24009"/>
        <w:bookmarkEnd w:id="24010"/>
        <w:bookmarkEnd w:id="24011"/>
        <w:bookmarkEnd w:id="24012"/>
        <w:bookmarkEnd w:id="24013"/>
        <w:bookmarkEnd w:id="24014"/>
        <w:bookmarkEnd w:id="24015"/>
        <w:bookmarkEnd w:id="24016"/>
        <w:bookmarkEnd w:id="24017"/>
        <w:bookmarkEnd w:id="24018"/>
        <w:bookmarkEnd w:id="24019"/>
        <w:bookmarkEnd w:id="24020"/>
        <w:bookmarkEnd w:id="24021"/>
        <w:bookmarkEnd w:id="24022"/>
        <w:bookmarkEnd w:id="24023"/>
        <w:bookmarkEnd w:id="24024"/>
        <w:bookmarkEnd w:id="24025"/>
        <w:bookmarkEnd w:id="24026"/>
        <w:bookmarkEnd w:id="24027"/>
        <w:bookmarkEnd w:id="24028"/>
        <w:bookmarkEnd w:id="24029"/>
      </w:moveFrom>
    </w:p>
    <w:p w14:paraId="281333AE" w14:textId="08192293" w:rsidR="00FF153E" w:rsidRPr="00FF6A71" w:rsidDel="00901B80" w:rsidRDefault="00FF153E" w:rsidP="00FF153E">
      <w:pPr>
        <w:rPr>
          <w:moveFrom w:id="24030" w:author="pete jones" w:date="2022-01-03T12:19:00Z"/>
        </w:rPr>
      </w:pPr>
      <w:moveFrom w:id="24031" w:author="pete jones" w:date="2022-01-03T12:19:00Z">
        <w:r w:rsidRPr="00FF6A71" w:rsidDel="00901B80">
          <w:t xml:space="preserve">To assist in answering this question we need to investigate the ways in which PLM systems control data, access that data, the context in which the data is used and the relationships between people using the data. PLM is not a panacea for success, there are certain things it will not do. PLM will not create new assessments or learning outcomes because these relate to the unique characteristics of the institution. PLM is a strategic, process-centred approach that leverages technologies to manage product lifecycles, remake processes, and increase output. As a result, integrating PLM within a </w:t>
        </w:r>
        <w:r w:rsidR="002F39F3" w:rsidRPr="00FF6A71" w:rsidDel="00901B80">
          <w:t>curriculum</w:t>
        </w:r>
        <w:r w:rsidRPr="00FF6A71" w:rsidDel="00901B80">
          <w:t xml:space="preserve"> will act as the catalyst for innovation that will assist to engage students. It will not stop determined misuse because although system logins are controlled by 2 step verification, users can collude with each other to share logins, enabling a user to act on behalf of another. But PLM will help in other ways.</w:t>
        </w:r>
        <w:bookmarkStart w:id="24032" w:name="_Toc92119948"/>
        <w:bookmarkStart w:id="24033" w:name="_Toc92120290"/>
        <w:bookmarkStart w:id="24034" w:name="_Toc92120631"/>
        <w:bookmarkStart w:id="24035" w:name="_Toc92120969"/>
        <w:bookmarkStart w:id="24036" w:name="_Toc92121310"/>
        <w:bookmarkStart w:id="24037" w:name="_Toc92121651"/>
        <w:bookmarkStart w:id="24038" w:name="_Toc92121997"/>
        <w:bookmarkStart w:id="24039" w:name="_Toc92187689"/>
        <w:bookmarkStart w:id="24040" w:name="_Toc92188032"/>
        <w:bookmarkStart w:id="24041" w:name="_Toc92191419"/>
        <w:bookmarkStart w:id="24042" w:name="_Toc92191886"/>
        <w:bookmarkStart w:id="24043" w:name="_Toc92192354"/>
        <w:bookmarkStart w:id="24044" w:name="_Toc92192739"/>
        <w:bookmarkStart w:id="24045" w:name="_Toc92193125"/>
        <w:bookmarkStart w:id="24046" w:name="_Toc92193486"/>
        <w:bookmarkStart w:id="24047" w:name="_Toc92193860"/>
        <w:bookmarkStart w:id="24048" w:name="_Toc92194206"/>
        <w:bookmarkStart w:id="24049" w:name="_Toc92194659"/>
        <w:bookmarkStart w:id="24050" w:name="_Toc92195027"/>
        <w:bookmarkStart w:id="24051" w:name="_Toc92195375"/>
        <w:bookmarkStart w:id="24052" w:name="_Toc92198286"/>
        <w:bookmarkStart w:id="24053" w:name="_Toc92200834"/>
        <w:bookmarkStart w:id="24054" w:name="_Toc92201764"/>
        <w:bookmarkStart w:id="24055" w:name="_Toc92206625"/>
        <w:bookmarkStart w:id="24056" w:name="_Toc92206844"/>
        <w:bookmarkStart w:id="24057" w:name="_Toc92207188"/>
        <w:bookmarkStart w:id="24058" w:name="_Toc92207409"/>
        <w:bookmarkStart w:id="24059" w:name="_Toc92207630"/>
        <w:bookmarkStart w:id="24060" w:name="_Toc92208088"/>
        <w:bookmarkStart w:id="24061" w:name="_Toc92373914"/>
        <w:bookmarkStart w:id="24062" w:name="_Toc92375312"/>
        <w:bookmarkStart w:id="24063" w:name="_Toc92375955"/>
        <w:bookmarkStart w:id="24064" w:name="_Toc92813663"/>
        <w:bookmarkStart w:id="24065" w:name="_Toc92962885"/>
        <w:bookmarkStart w:id="24066" w:name="_Toc93130605"/>
        <w:bookmarkStart w:id="24067" w:name="_Toc94535561"/>
        <w:bookmarkStart w:id="24068" w:name="_Toc94628867"/>
        <w:bookmarkStart w:id="24069" w:name="_Toc95140137"/>
        <w:bookmarkStart w:id="24070" w:name="_Toc95231935"/>
        <w:bookmarkStart w:id="24071" w:name="_Toc97115233"/>
        <w:bookmarkStart w:id="24072" w:name="_Toc98086669"/>
        <w:bookmarkStart w:id="24073" w:name="_Toc98332905"/>
        <w:bookmarkStart w:id="24074" w:name="_Toc98333544"/>
        <w:bookmarkStart w:id="24075" w:name="_Toc98341870"/>
        <w:bookmarkStart w:id="24076" w:name="_Toc98345262"/>
        <w:bookmarkStart w:id="24077" w:name="_Toc98345789"/>
        <w:bookmarkStart w:id="24078" w:name="_Toc98346313"/>
        <w:bookmarkStart w:id="24079" w:name="_Toc98346871"/>
        <w:bookmarkStart w:id="24080" w:name="_Toc98347311"/>
        <w:bookmarkStart w:id="24081" w:name="_Toc98347751"/>
        <w:bookmarkStart w:id="24082" w:name="_Toc99537036"/>
        <w:bookmarkStart w:id="24083" w:name="_Toc99719162"/>
        <w:bookmarkStart w:id="24084" w:name="_Toc99969819"/>
        <w:bookmarkEnd w:id="24032"/>
        <w:bookmarkEnd w:id="24033"/>
        <w:bookmarkEnd w:id="24034"/>
        <w:bookmarkEnd w:id="24035"/>
        <w:bookmarkEnd w:id="24036"/>
        <w:bookmarkEnd w:id="24037"/>
        <w:bookmarkEnd w:id="24038"/>
        <w:bookmarkEnd w:id="24039"/>
        <w:bookmarkEnd w:id="24040"/>
        <w:bookmarkEnd w:id="24041"/>
        <w:bookmarkEnd w:id="24042"/>
        <w:bookmarkEnd w:id="24043"/>
        <w:bookmarkEnd w:id="24044"/>
        <w:bookmarkEnd w:id="24045"/>
        <w:bookmarkEnd w:id="24046"/>
        <w:bookmarkEnd w:id="24047"/>
        <w:bookmarkEnd w:id="24048"/>
        <w:bookmarkEnd w:id="24049"/>
        <w:bookmarkEnd w:id="24050"/>
        <w:bookmarkEnd w:id="24051"/>
        <w:bookmarkEnd w:id="24052"/>
        <w:bookmarkEnd w:id="24053"/>
        <w:bookmarkEnd w:id="24054"/>
        <w:bookmarkEnd w:id="24055"/>
        <w:bookmarkEnd w:id="24056"/>
        <w:bookmarkEnd w:id="24057"/>
        <w:bookmarkEnd w:id="24058"/>
        <w:bookmarkEnd w:id="24059"/>
        <w:bookmarkEnd w:id="24060"/>
        <w:bookmarkEnd w:id="24061"/>
        <w:bookmarkEnd w:id="24062"/>
        <w:bookmarkEnd w:id="24063"/>
        <w:bookmarkEnd w:id="24064"/>
        <w:bookmarkEnd w:id="24065"/>
        <w:bookmarkEnd w:id="24066"/>
        <w:bookmarkEnd w:id="24067"/>
        <w:bookmarkEnd w:id="24068"/>
        <w:bookmarkEnd w:id="24069"/>
        <w:bookmarkEnd w:id="24070"/>
        <w:bookmarkEnd w:id="24071"/>
        <w:bookmarkEnd w:id="24072"/>
        <w:bookmarkEnd w:id="24073"/>
        <w:bookmarkEnd w:id="24074"/>
        <w:bookmarkEnd w:id="24075"/>
        <w:bookmarkEnd w:id="24076"/>
        <w:bookmarkEnd w:id="24077"/>
        <w:bookmarkEnd w:id="24078"/>
        <w:bookmarkEnd w:id="24079"/>
        <w:bookmarkEnd w:id="24080"/>
        <w:bookmarkEnd w:id="24081"/>
        <w:bookmarkEnd w:id="24082"/>
        <w:bookmarkEnd w:id="24083"/>
        <w:bookmarkEnd w:id="24084"/>
      </w:moveFrom>
    </w:p>
    <w:p w14:paraId="03B25841" w14:textId="09192B6B" w:rsidR="00FF153E" w:rsidRPr="00FF6A71" w:rsidDel="00901B80" w:rsidRDefault="00FF153E" w:rsidP="00FF153E">
      <w:pPr>
        <w:rPr>
          <w:moveFrom w:id="24085" w:author="pete jones" w:date="2022-01-03T12:19:00Z"/>
        </w:rPr>
      </w:pPr>
      <w:moveFrom w:id="24086" w:author="pete jones" w:date="2022-01-03T12:19:00Z">
        <w:r w:rsidRPr="00FF6A71" w:rsidDel="00901B80">
          <w:t>Access to a PLM system is controlled by secure login, providing users do not share their login details, which ensures that users have access to only the data relevant to their project and that all the work produced is time stamped and version controlled on each editing event with the user ID. Rules can be set by project to protect data, enforce lifecycles and read-write access. This can be exploited to insist that only work in a released state will be considered for assessment and within a specified timeframe. Projects can be controlled to release work to teams and to identify when and how these “solution” models have been released to the team, allowing the team to continue without being penalised by tardy team members. Engineering Change Orders (ECOs) functionality can be implemented to provide feedback and control release of files.</w:t>
        </w:r>
        <w:bookmarkStart w:id="24087" w:name="_Toc92119949"/>
        <w:bookmarkStart w:id="24088" w:name="_Toc92120291"/>
        <w:bookmarkStart w:id="24089" w:name="_Toc92120632"/>
        <w:bookmarkStart w:id="24090" w:name="_Toc92120970"/>
        <w:bookmarkStart w:id="24091" w:name="_Toc92121311"/>
        <w:bookmarkStart w:id="24092" w:name="_Toc92121652"/>
        <w:bookmarkStart w:id="24093" w:name="_Toc92121998"/>
        <w:bookmarkStart w:id="24094" w:name="_Toc92187690"/>
        <w:bookmarkStart w:id="24095" w:name="_Toc92188033"/>
        <w:bookmarkStart w:id="24096" w:name="_Toc92191420"/>
        <w:bookmarkStart w:id="24097" w:name="_Toc92191887"/>
        <w:bookmarkStart w:id="24098" w:name="_Toc92192355"/>
        <w:bookmarkStart w:id="24099" w:name="_Toc92192740"/>
        <w:bookmarkStart w:id="24100" w:name="_Toc92193126"/>
        <w:bookmarkStart w:id="24101" w:name="_Toc92193487"/>
        <w:bookmarkStart w:id="24102" w:name="_Toc92193861"/>
        <w:bookmarkStart w:id="24103" w:name="_Toc92194207"/>
        <w:bookmarkStart w:id="24104" w:name="_Toc92194660"/>
        <w:bookmarkStart w:id="24105" w:name="_Toc92195028"/>
        <w:bookmarkStart w:id="24106" w:name="_Toc92195376"/>
        <w:bookmarkStart w:id="24107" w:name="_Toc92198287"/>
        <w:bookmarkStart w:id="24108" w:name="_Toc92200835"/>
        <w:bookmarkStart w:id="24109" w:name="_Toc92201765"/>
        <w:bookmarkStart w:id="24110" w:name="_Toc92206626"/>
        <w:bookmarkStart w:id="24111" w:name="_Toc92206845"/>
        <w:bookmarkStart w:id="24112" w:name="_Toc92207189"/>
        <w:bookmarkStart w:id="24113" w:name="_Toc92207410"/>
        <w:bookmarkStart w:id="24114" w:name="_Toc92207631"/>
        <w:bookmarkStart w:id="24115" w:name="_Toc92208089"/>
        <w:bookmarkStart w:id="24116" w:name="_Toc92373915"/>
        <w:bookmarkStart w:id="24117" w:name="_Toc92375313"/>
        <w:bookmarkStart w:id="24118" w:name="_Toc92375956"/>
        <w:bookmarkStart w:id="24119" w:name="_Toc92813664"/>
        <w:bookmarkStart w:id="24120" w:name="_Toc92962886"/>
        <w:bookmarkStart w:id="24121" w:name="_Toc93130606"/>
        <w:bookmarkStart w:id="24122" w:name="_Toc94535562"/>
        <w:bookmarkStart w:id="24123" w:name="_Toc94628868"/>
        <w:bookmarkStart w:id="24124" w:name="_Toc95140138"/>
        <w:bookmarkStart w:id="24125" w:name="_Toc95231936"/>
        <w:bookmarkStart w:id="24126" w:name="_Toc97115234"/>
        <w:bookmarkStart w:id="24127" w:name="_Toc98086670"/>
        <w:bookmarkStart w:id="24128" w:name="_Toc98332906"/>
        <w:bookmarkStart w:id="24129" w:name="_Toc98333545"/>
        <w:bookmarkStart w:id="24130" w:name="_Toc98341871"/>
        <w:bookmarkStart w:id="24131" w:name="_Toc98345263"/>
        <w:bookmarkStart w:id="24132" w:name="_Toc98345790"/>
        <w:bookmarkStart w:id="24133" w:name="_Toc98346314"/>
        <w:bookmarkStart w:id="24134" w:name="_Toc98346872"/>
        <w:bookmarkStart w:id="24135" w:name="_Toc98347312"/>
        <w:bookmarkStart w:id="24136" w:name="_Toc98347752"/>
        <w:bookmarkStart w:id="24137" w:name="_Toc99537037"/>
        <w:bookmarkStart w:id="24138" w:name="_Toc99719163"/>
        <w:bookmarkStart w:id="24139" w:name="_Toc99969820"/>
        <w:bookmarkEnd w:id="24087"/>
        <w:bookmarkEnd w:id="24088"/>
        <w:bookmarkEnd w:id="24089"/>
        <w:bookmarkEnd w:id="24090"/>
        <w:bookmarkEnd w:id="24091"/>
        <w:bookmarkEnd w:id="24092"/>
        <w:bookmarkEnd w:id="24093"/>
        <w:bookmarkEnd w:id="24094"/>
        <w:bookmarkEnd w:id="24095"/>
        <w:bookmarkEnd w:id="24096"/>
        <w:bookmarkEnd w:id="24097"/>
        <w:bookmarkEnd w:id="24098"/>
        <w:bookmarkEnd w:id="24099"/>
        <w:bookmarkEnd w:id="24100"/>
        <w:bookmarkEnd w:id="24101"/>
        <w:bookmarkEnd w:id="24102"/>
        <w:bookmarkEnd w:id="24103"/>
        <w:bookmarkEnd w:id="24104"/>
        <w:bookmarkEnd w:id="24105"/>
        <w:bookmarkEnd w:id="24106"/>
        <w:bookmarkEnd w:id="24107"/>
        <w:bookmarkEnd w:id="24108"/>
        <w:bookmarkEnd w:id="24109"/>
        <w:bookmarkEnd w:id="24110"/>
        <w:bookmarkEnd w:id="24111"/>
        <w:bookmarkEnd w:id="24112"/>
        <w:bookmarkEnd w:id="24113"/>
        <w:bookmarkEnd w:id="24114"/>
        <w:bookmarkEnd w:id="24115"/>
        <w:bookmarkEnd w:id="24116"/>
        <w:bookmarkEnd w:id="24117"/>
        <w:bookmarkEnd w:id="24118"/>
        <w:bookmarkEnd w:id="24119"/>
        <w:bookmarkEnd w:id="24120"/>
        <w:bookmarkEnd w:id="24121"/>
        <w:bookmarkEnd w:id="24122"/>
        <w:bookmarkEnd w:id="24123"/>
        <w:bookmarkEnd w:id="24124"/>
        <w:bookmarkEnd w:id="24125"/>
        <w:bookmarkEnd w:id="24126"/>
        <w:bookmarkEnd w:id="24127"/>
        <w:bookmarkEnd w:id="24128"/>
        <w:bookmarkEnd w:id="24129"/>
        <w:bookmarkEnd w:id="24130"/>
        <w:bookmarkEnd w:id="24131"/>
        <w:bookmarkEnd w:id="24132"/>
        <w:bookmarkEnd w:id="24133"/>
        <w:bookmarkEnd w:id="24134"/>
        <w:bookmarkEnd w:id="24135"/>
        <w:bookmarkEnd w:id="24136"/>
        <w:bookmarkEnd w:id="24137"/>
        <w:bookmarkEnd w:id="24138"/>
        <w:bookmarkEnd w:id="24139"/>
      </w:moveFrom>
    </w:p>
    <w:p w14:paraId="6BF0785F" w14:textId="1C6A2F04" w:rsidR="00FF153E" w:rsidRPr="00FF6A71" w:rsidDel="00901B80" w:rsidRDefault="00FF153E" w:rsidP="00FF153E">
      <w:pPr>
        <w:rPr>
          <w:moveFrom w:id="24140" w:author="pete jones" w:date="2022-01-03T12:19:00Z"/>
        </w:rPr>
      </w:pPr>
      <w:moveFrom w:id="24141" w:author="pete jones" w:date="2022-01-03T12:19:00Z">
        <w:r w:rsidRPr="00FF6A71" w:rsidDel="00901B80">
          <w:t xml:space="preserve">Loading data into the system can be controlled by user roles which limits the type of data users can manipulate. It is usual that CAD data can only be saved to the common vault via the client (user) CAD authoring tool. This restricts or prohibits copying of data from external sources. Non-CAD data can usually be loaded manually into the system which enables students to collate all associated documentation, including presentations, into their portfolio. Bulk uploading of files, specifically assemblies can be controlled by an administrator role, or allocated to a specific role of a student team member. This is important when loading files with associations because this capability maintains parent/child relationships between assemblies, </w:t>
        </w:r>
        <w:r w:rsidR="007F61D3" w:rsidRPr="00FF6A71" w:rsidDel="00901B80">
          <w:t>drawings,</w:t>
        </w:r>
        <w:r w:rsidRPr="00FF6A71" w:rsidDel="00901B80">
          <w:t xml:space="preserve"> and parts. Files that fail to load with missing links would highlight a suspected plagiarism action.</w:t>
        </w:r>
        <w:bookmarkStart w:id="24142" w:name="_Toc92119950"/>
        <w:bookmarkStart w:id="24143" w:name="_Toc92120292"/>
        <w:bookmarkStart w:id="24144" w:name="_Toc92120633"/>
        <w:bookmarkStart w:id="24145" w:name="_Toc92120971"/>
        <w:bookmarkStart w:id="24146" w:name="_Toc92121312"/>
        <w:bookmarkStart w:id="24147" w:name="_Toc92121653"/>
        <w:bookmarkStart w:id="24148" w:name="_Toc92121999"/>
        <w:bookmarkStart w:id="24149" w:name="_Toc92187691"/>
        <w:bookmarkStart w:id="24150" w:name="_Toc92188034"/>
        <w:bookmarkStart w:id="24151" w:name="_Toc92191421"/>
        <w:bookmarkStart w:id="24152" w:name="_Toc92191888"/>
        <w:bookmarkStart w:id="24153" w:name="_Toc92192356"/>
        <w:bookmarkStart w:id="24154" w:name="_Toc92192741"/>
        <w:bookmarkStart w:id="24155" w:name="_Toc92193127"/>
        <w:bookmarkStart w:id="24156" w:name="_Toc92193488"/>
        <w:bookmarkStart w:id="24157" w:name="_Toc92193862"/>
        <w:bookmarkStart w:id="24158" w:name="_Toc92194208"/>
        <w:bookmarkStart w:id="24159" w:name="_Toc92194661"/>
        <w:bookmarkStart w:id="24160" w:name="_Toc92195029"/>
        <w:bookmarkStart w:id="24161" w:name="_Toc92195377"/>
        <w:bookmarkStart w:id="24162" w:name="_Toc92198288"/>
        <w:bookmarkStart w:id="24163" w:name="_Toc92200836"/>
        <w:bookmarkStart w:id="24164" w:name="_Toc92201766"/>
        <w:bookmarkStart w:id="24165" w:name="_Toc92206627"/>
        <w:bookmarkStart w:id="24166" w:name="_Toc92206846"/>
        <w:bookmarkStart w:id="24167" w:name="_Toc92207190"/>
        <w:bookmarkStart w:id="24168" w:name="_Toc92207411"/>
        <w:bookmarkStart w:id="24169" w:name="_Toc92207632"/>
        <w:bookmarkStart w:id="24170" w:name="_Toc92208090"/>
        <w:bookmarkStart w:id="24171" w:name="_Toc92373916"/>
        <w:bookmarkStart w:id="24172" w:name="_Toc92375314"/>
        <w:bookmarkStart w:id="24173" w:name="_Toc92375957"/>
        <w:bookmarkStart w:id="24174" w:name="_Toc92813665"/>
        <w:bookmarkStart w:id="24175" w:name="_Toc92962887"/>
        <w:bookmarkStart w:id="24176" w:name="_Toc93130607"/>
        <w:bookmarkStart w:id="24177" w:name="_Toc94535563"/>
        <w:bookmarkStart w:id="24178" w:name="_Toc94628869"/>
        <w:bookmarkStart w:id="24179" w:name="_Toc95140139"/>
        <w:bookmarkStart w:id="24180" w:name="_Toc95231937"/>
        <w:bookmarkStart w:id="24181" w:name="_Toc97115235"/>
        <w:bookmarkStart w:id="24182" w:name="_Toc98086671"/>
        <w:bookmarkStart w:id="24183" w:name="_Toc98332907"/>
        <w:bookmarkStart w:id="24184" w:name="_Toc98333546"/>
        <w:bookmarkStart w:id="24185" w:name="_Toc98341872"/>
        <w:bookmarkStart w:id="24186" w:name="_Toc98345264"/>
        <w:bookmarkStart w:id="24187" w:name="_Toc98345791"/>
        <w:bookmarkStart w:id="24188" w:name="_Toc98346315"/>
        <w:bookmarkStart w:id="24189" w:name="_Toc98346873"/>
        <w:bookmarkStart w:id="24190" w:name="_Toc98347313"/>
        <w:bookmarkStart w:id="24191" w:name="_Toc98347753"/>
        <w:bookmarkStart w:id="24192" w:name="_Toc99537038"/>
        <w:bookmarkStart w:id="24193" w:name="_Toc99719164"/>
        <w:bookmarkStart w:id="24194" w:name="_Toc99969821"/>
        <w:bookmarkEnd w:id="24142"/>
        <w:bookmarkEnd w:id="24143"/>
        <w:bookmarkEnd w:id="24144"/>
        <w:bookmarkEnd w:id="24145"/>
        <w:bookmarkEnd w:id="24146"/>
        <w:bookmarkEnd w:id="24147"/>
        <w:bookmarkEnd w:id="24148"/>
        <w:bookmarkEnd w:id="24149"/>
        <w:bookmarkEnd w:id="24150"/>
        <w:bookmarkEnd w:id="24151"/>
        <w:bookmarkEnd w:id="24152"/>
        <w:bookmarkEnd w:id="24153"/>
        <w:bookmarkEnd w:id="24154"/>
        <w:bookmarkEnd w:id="24155"/>
        <w:bookmarkEnd w:id="24156"/>
        <w:bookmarkEnd w:id="24157"/>
        <w:bookmarkEnd w:id="24158"/>
        <w:bookmarkEnd w:id="24159"/>
        <w:bookmarkEnd w:id="24160"/>
        <w:bookmarkEnd w:id="24161"/>
        <w:bookmarkEnd w:id="24162"/>
        <w:bookmarkEnd w:id="24163"/>
        <w:bookmarkEnd w:id="24164"/>
        <w:bookmarkEnd w:id="24165"/>
        <w:bookmarkEnd w:id="24166"/>
        <w:bookmarkEnd w:id="24167"/>
        <w:bookmarkEnd w:id="24168"/>
        <w:bookmarkEnd w:id="24169"/>
        <w:bookmarkEnd w:id="24170"/>
        <w:bookmarkEnd w:id="24171"/>
        <w:bookmarkEnd w:id="24172"/>
        <w:bookmarkEnd w:id="24173"/>
        <w:bookmarkEnd w:id="24174"/>
        <w:bookmarkEnd w:id="24175"/>
        <w:bookmarkEnd w:id="24176"/>
        <w:bookmarkEnd w:id="24177"/>
        <w:bookmarkEnd w:id="24178"/>
        <w:bookmarkEnd w:id="24179"/>
        <w:bookmarkEnd w:id="24180"/>
        <w:bookmarkEnd w:id="24181"/>
        <w:bookmarkEnd w:id="24182"/>
        <w:bookmarkEnd w:id="24183"/>
        <w:bookmarkEnd w:id="24184"/>
        <w:bookmarkEnd w:id="24185"/>
        <w:bookmarkEnd w:id="24186"/>
        <w:bookmarkEnd w:id="24187"/>
        <w:bookmarkEnd w:id="24188"/>
        <w:bookmarkEnd w:id="24189"/>
        <w:bookmarkEnd w:id="24190"/>
        <w:bookmarkEnd w:id="24191"/>
        <w:bookmarkEnd w:id="24192"/>
        <w:bookmarkEnd w:id="24193"/>
        <w:bookmarkEnd w:id="24194"/>
      </w:moveFrom>
    </w:p>
    <w:p w14:paraId="0346CEA6" w14:textId="2E1C23B6" w:rsidR="00FF153E" w:rsidRPr="00FF6A71" w:rsidDel="00901B80" w:rsidRDefault="00FF153E" w:rsidP="00FF153E">
      <w:pPr>
        <w:rPr>
          <w:moveFrom w:id="24195" w:author="pete jones" w:date="2022-01-03T12:19:00Z"/>
        </w:rPr>
      </w:pPr>
      <w:moveFrom w:id="24196" w:author="pete jones" w:date="2022-01-03T12:19:00Z">
        <w:r w:rsidRPr="00FF6A71" w:rsidDel="00901B80">
          <w:t xml:space="preserve">Copying of data can be controlled. Where users have permissions to access other users files any attempt to copy the data can be restricted but where it is allowed all the version history will be wiped making it simple to check for suspected misuse. Permissions on user roles can be configured to allow a variety of view, </w:t>
        </w:r>
        <w:r w:rsidR="007F61D3" w:rsidRPr="00FF6A71" w:rsidDel="00901B80">
          <w:t>read,</w:t>
        </w:r>
        <w:r w:rsidRPr="00FF6A71" w:rsidDel="00901B80">
          <w:t xml:space="preserve"> and write capability depending upon the type of project students are engaged on. In addition, control of conversion capabilities can be implemented to inhibit conversion to and from other CAD tools or common formats such as STEP and IGES.</w:t>
        </w:r>
        <w:bookmarkStart w:id="24197" w:name="_Toc92119951"/>
        <w:bookmarkStart w:id="24198" w:name="_Toc92120293"/>
        <w:bookmarkStart w:id="24199" w:name="_Toc92120634"/>
        <w:bookmarkStart w:id="24200" w:name="_Toc92120972"/>
        <w:bookmarkStart w:id="24201" w:name="_Toc92121313"/>
        <w:bookmarkStart w:id="24202" w:name="_Toc92121654"/>
        <w:bookmarkStart w:id="24203" w:name="_Toc92122000"/>
        <w:bookmarkStart w:id="24204" w:name="_Toc92187692"/>
        <w:bookmarkStart w:id="24205" w:name="_Toc92188035"/>
        <w:bookmarkStart w:id="24206" w:name="_Toc92191422"/>
        <w:bookmarkStart w:id="24207" w:name="_Toc92191889"/>
        <w:bookmarkStart w:id="24208" w:name="_Toc92192357"/>
        <w:bookmarkStart w:id="24209" w:name="_Toc92192742"/>
        <w:bookmarkStart w:id="24210" w:name="_Toc92193128"/>
        <w:bookmarkStart w:id="24211" w:name="_Toc92193489"/>
        <w:bookmarkStart w:id="24212" w:name="_Toc92193863"/>
        <w:bookmarkStart w:id="24213" w:name="_Toc92194209"/>
        <w:bookmarkStart w:id="24214" w:name="_Toc92194662"/>
        <w:bookmarkStart w:id="24215" w:name="_Toc92195030"/>
        <w:bookmarkStart w:id="24216" w:name="_Toc92195378"/>
        <w:bookmarkStart w:id="24217" w:name="_Toc92198289"/>
        <w:bookmarkStart w:id="24218" w:name="_Toc92200837"/>
        <w:bookmarkStart w:id="24219" w:name="_Toc92201767"/>
        <w:bookmarkStart w:id="24220" w:name="_Toc92206628"/>
        <w:bookmarkStart w:id="24221" w:name="_Toc92206847"/>
        <w:bookmarkStart w:id="24222" w:name="_Toc92207191"/>
        <w:bookmarkStart w:id="24223" w:name="_Toc92207412"/>
        <w:bookmarkStart w:id="24224" w:name="_Toc92207633"/>
        <w:bookmarkStart w:id="24225" w:name="_Toc92208091"/>
        <w:bookmarkStart w:id="24226" w:name="_Toc92373917"/>
        <w:bookmarkStart w:id="24227" w:name="_Toc92375315"/>
        <w:bookmarkStart w:id="24228" w:name="_Toc92375958"/>
        <w:bookmarkStart w:id="24229" w:name="_Toc92813666"/>
        <w:bookmarkStart w:id="24230" w:name="_Toc92962888"/>
        <w:bookmarkStart w:id="24231" w:name="_Toc93130608"/>
        <w:bookmarkStart w:id="24232" w:name="_Toc94535564"/>
        <w:bookmarkStart w:id="24233" w:name="_Toc94628870"/>
        <w:bookmarkStart w:id="24234" w:name="_Toc95140140"/>
        <w:bookmarkStart w:id="24235" w:name="_Toc95231938"/>
        <w:bookmarkStart w:id="24236" w:name="_Toc97115236"/>
        <w:bookmarkStart w:id="24237" w:name="_Toc98086672"/>
        <w:bookmarkStart w:id="24238" w:name="_Toc98332908"/>
        <w:bookmarkStart w:id="24239" w:name="_Toc98333547"/>
        <w:bookmarkStart w:id="24240" w:name="_Toc98341873"/>
        <w:bookmarkStart w:id="24241" w:name="_Toc98345265"/>
        <w:bookmarkStart w:id="24242" w:name="_Toc98345792"/>
        <w:bookmarkStart w:id="24243" w:name="_Toc98346316"/>
        <w:bookmarkStart w:id="24244" w:name="_Toc98346874"/>
        <w:bookmarkStart w:id="24245" w:name="_Toc98347314"/>
        <w:bookmarkStart w:id="24246" w:name="_Toc98347754"/>
        <w:bookmarkStart w:id="24247" w:name="_Toc99537039"/>
        <w:bookmarkStart w:id="24248" w:name="_Toc99719165"/>
        <w:bookmarkStart w:id="24249" w:name="_Toc99969822"/>
        <w:bookmarkEnd w:id="24197"/>
        <w:bookmarkEnd w:id="24198"/>
        <w:bookmarkEnd w:id="24199"/>
        <w:bookmarkEnd w:id="24200"/>
        <w:bookmarkEnd w:id="24201"/>
        <w:bookmarkEnd w:id="24202"/>
        <w:bookmarkEnd w:id="24203"/>
        <w:bookmarkEnd w:id="24204"/>
        <w:bookmarkEnd w:id="24205"/>
        <w:bookmarkEnd w:id="24206"/>
        <w:bookmarkEnd w:id="24207"/>
        <w:bookmarkEnd w:id="24208"/>
        <w:bookmarkEnd w:id="24209"/>
        <w:bookmarkEnd w:id="24210"/>
        <w:bookmarkEnd w:id="24211"/>
        <w:bookmarkEnd w:id="24212"/>
        <w:bookmarkEnd w:id="24213"/>
        <w:bookmarkEnd w:id="24214"/>
        <w:bookmarkEnd w:id="24215"/>
        <w:bookmarkEnd w:id="24216"/>
        <w:bookmarkEnd w:id="24217"/>
        <w:bookmarkEnd w:id="24218"/>
        <w:bookmarkEnd w:id="24219"/>
        <w:bookmarkEnd w:id="24220"/>
        <w:bookmarkEnd w:id="24221"/>
        <w:bookmarkEnd w:id="24222"/>
        <w:bookmarkEnd w:id="24223"/>
        <w:bookmarkEnd w:id="24224"/>
        <w:bookmarkEnd w:id="24225"/>
        <w:bookmarkEnd w:id="24226"/>
        <w:bookmarkEnd w:id="24227"/>
        <w:bookmarkEnd w:id="24228"/>
        <w:bookmarkEnd w:id="24229"/>
        <w:bookmarkEnd w:id="24230"/>
        <w:bookmarkEnd w:id="24231"/>
        <w:bookmarkEnd w:id="24232"/>
        <w:bookmarkEnd w:id="24233"/>
        <w:bookmarkEnd w:id="24234"/>
        <w:bookmarkEnd w:id="24235"/>
        <w:bookmarkEnd w:id="24236"/>
        <w:bookmarkEnd w:id="24237"/>
        <w:bookmarkEnd w:id="24238"/>
        <w:bookmarkEnd w:id="24239"/>
        <w:bookmarkEnd w:id="24240"/>
        <w:bookmarkEnd w:id="24241"/>
        <w:bookmarkEnd w:id="24242"/>
        <w:bookmarkEnd w:id="24243"/>
        <w:bookmarkEnd w:id="24244"/>
        <w:bookmarkEnd w:id="24245"/>
        <w:bookmarkEnd w:id="24246"/>
        <w:bookmarkEnd w:id="24247"/>
        <w:bookmarkEnd w:id="24248"/>
        <w:bookmarkEnd w:id="24249"/>
      </w:moveFrom>
    </w:p>
    <w:p w14:paraId="4E726CC7" w14:textId="209B5EBE" w:rsidR="00FF153E" w:rsidRPr="00FF6A71" w:rsidDel="00901B80" w:rsidRDefault="00FF153E" w:rsidP="00FF153E">
      <w:pPr>
        <w:rPr>
          <w:moveFrom w:id="24250" w:author="pete jones" w:date="2022-01-03T12:19:00Z"/>
        </w:rPr>
      </w:pPr>
      <w:moveFrom w:id="24251" w:author="pete jones" w:date="2022-01-03T12:19:00Z">
        <w:r w:rsidRPr="00FF6A71" w:rsidDel="00901B80">
          <w:t xml:space="preserve">Project dashboard reports are a common feature of PLM solutions. These dashboards can be configured to extract relevant data regarding team progress in a specific timeframe. Below is a standard template dashboard created using Autodesk Vault 2018. It shows the amount of work completed, file status, which user has checked-out work, and a wealth of data relating to each file within the project. This is useful for faculty staff to track progress but can also be deployed for teams to track their own progress, </w:t>
        </w:r>
        <w:r w:rsidRPr="00312F59" w:rsidDel="00901B80">
          <w:fldChar w:fldCharType="begin"/>
        </w:r>
        <w:r w:rsidRPr="00FF6A71" w:rsidDel="00901B80">
          <w:instrText xml:space="preserve"> REF _Ref511730884 \h  \* MERGEFORMAT </w:instrText>
        </w:r>
      </w:moveFrom>
      <w:del w:id="24252" w:author="pete jones" w:date="2022-01-03T12:19:00Z"/>
      <w:moveFrom w:id="24253" w:author="pete jones" w:date="2022-01-03T12:19:00Z">
        <w:r w:rsidRPr="00312F59" w:rsidDel="00901B80">
          <w:fldChar w:fldCharType="separate"/>
        </w:r>
        <w:r w:rsidR="00DD384C" w:rsidRPr="00FF6A71" w:rsidDel="00901B80">
          <w:rPr>
            <w:i/>
            <w:iCs/>
          </w:rPr>
          <w:t>Figure</w:t>
        </w:r>
        <w:r w:rsidR="00DD384C" w:rsidRPr="00FF6A71" w:rsidDel="00901B80">
          <w:t xml:space="preserve"> </w:t>
        </w:r>
        <w:r w:rsidR="00DD384C" w:rsidRPr="00FF6A71" w:rsidDel="00901B80">
          <w:rPr>
            <w:noProof/>
          </w:rPr>
          <w:t>6</w:t>
        </w:r>
        <w:r w:rsidR="00DD384C" w:rsidRPr="00FF6A71" w:rsidDel="00901B80">
          <w:rPr>
            <w:noProof/>
          </w:rPr>
          <w:noBreakHyphen/>
          <w:t>29</w:t>
        </w:r>
        <w:r w:rsidRPr="00312F59" w:rsidDel="00901B80">
          <w:fldChar w:fldCharType="end"/>
        </w:r>
        <w:r w:rsidRPr="00FF6A71" w:rsidDel="00901B80">
          <w:t>.</w:t>
        </w:r>
        <w:bookmarkStart w:id="24254" w:name="_Toc92119952"/>
        <w:bookmarkStart w:id="24255" w:name="_Toc92120294"/>
        <w:bookmarkStart w:id="24256" w:name="_Toc92120635"/>
        <w:bookmarkStart w:id="24257" w:name="_Toc92120973"/>
        <w:bookmarkStart w:id="24258" w:name="_Toc92121314"/>
        <w:bookmarkStart w:id="24259" w:name="_Toc92121655"/>
        <w:bookmarkStart w:id="24260" w:name="_Toc92122001"/>
        <w:bookmarkStart w:id="24261" w:name="_Toc92187693"/>
        <w:bookmarkStart w:id="24262" w:name="_Toc92188036"/>
        <w:bookmarkStart w:id="24263" w:name="_Toc92191423"/>
        <w:bookmarkStart w:id="24264" w:name="_Toc92191890"/>
        <w:bookmarkStart w:id="24265" w:name="_Toc92192358"/>
        <w:bookmarkStart w:id="24266" w:name="_Toc92192743"/>
        <w:bookmarkStart w:id="24267" w:name="_Toc92193129"/>
        <w:bookmarkStart w:id="24268" w:name="_Toc92193490"/>
        <w:bookmarkStart w:id="24269" w:name="_Toc92193864"/>
        <w:bookmarkStart w:id="24270" w:name="_Toc92194210"/>
        <w:bookmarkStart w:id="24271" w:name="_Toc92194663"/>
        <w:bookmarkStart w:id="24272" w:name="_Toc92195031"/>
        <w:bookmarkStart w:id="24273" w:name="_Toc92195379"/>
        <w:bookmarkStart w:id="24274" w:name="_Toc92198290"/>
        <w:bookmarkStart w:id="24275" w:name="_Toc92200838"/>
        <w:bookmarkStart w:id="24276" w:name="_Toc92201768"/>
        <w:bookmarkStart w:id="24277" w:name="_Toc92206629"/>
        <w:bookmarkStart w:id="24278" w:name="_Toc92206848"/>
        <w:bookmarkStart w:id="24279" w:name="_Toc92207192"/>
        <w:bookmarkStart w:id="24280" w:name="_Toc92207413"/>
        <w:bookmarkStart w:id="24281" w:name="_Toc92207634"/>
        <w:bookmarkStart w:id="24282" w:name="_Toc92208092"/>
        <w:bookmarkStart w:id="24283" w:name="_Toc92373918"/>
        <w:bookmarkStart w:id="24284" w:name="_Toc92375316"/>
        <w:bookmarkStart w:id="24285" w:name="_Toc92375959"/>
        <w:bookmarkStart w:id="24286" w:name="_Toc92813667"/>
        <w:bookmarkStart w:id="24287" w:name="_Toc92962889"/>
        <w:bookmarkStart w:id="24288" w:name="_Toc93130609"/>
        <w:bookmarkStart w:id="24289" w:name="_Toc94535565"/>
        <w:bookmarkStart w:id="24290" w:name="_Toc94628871"/>
        <w:bookmarkStart w:id="24291" w:name="_Toc95140141"/>
        <w:bookmarkStart w:id="24292" w:name="_Toc95231939"/>
        <w:bookmarkStart w:id="24293" w:name="_Toc97115237"/>
        <w:bookmarkStart w:id="24294" w:name="_Toc98086673"/>
        <w:bookmarkStart w:id="24295" w:name="_Toc98332909"/>
        <w:bookmarkStart w:id="24296" w:name="_Toc98333548"/>
        <w:bookmarkStart w:id="24297" w:name="_Toc98341874"/>
        <w:bookmarkStart w:id="24298" w:name="_Toc98345266"/>
        <w:bookmarkStart w:id="24299" w:name="_Toc98345793"/>
        <w:bookmarkStart w:id="24300" w:name="_Toc98346317"/>
        <w:bookmarkStart w:id="24301" w:name="_Toc98346875"/>
        <w:bookmarkStart w:id="24302" w:name="_Toc98347315"/>
        <w:bookmarkStart w:id="24303" w:name="_Toc98347755"/>
        <w:bookmarkStart w:id="24304" w:name="_Toc99537040"/>
        <w:bookmarkStart w:id="24305" w:name="_Toc99719166"/>
        <w:bookmarkStart w:id="24306" w:name="_Toc99969823"/>
        <w:bookmarkEnd w:id="24254"/>
        <w:bookmarkEnd w:id="24255"/>
        <w:bookmarkEnd w:id="24256"/>
        <w:bookmarkEnd w:id="24257"/>
        <w:bookmarkEnd w:id="24258"/>
        <w:bookmarkEnd w:id="24259"/>
        <w:bookmarkEnd w:id="24260"/>
        <w:bookmarkEnd w:id="24261"/>
        <w:bookmarkEnd w:id="24262"/>
        <w:bookmarkEnd w:id="24263"/>
        <w:bookmarkEnd w:id="24264"/>
        <w:bookmarkEnd w:id="24265"/>
        <w:bookmarkEnd w:id="24266"/>
        <w:bookmarkEnd w:id="24267"/>
        <w:bookmarkEnd w:id="24268"/>
        <w:bookmarkEnd w:id="24269"/>
        <w:bookmarkEnd w:id="24270"/>
        <w:bookmarkEnd w:id="24271"/>
        <w:bookmarkEnd w:id="24272"/>
        <w:bookmarkEnd w:id="24273"/>
        <w:bookmarkEnd w:id="24274"/>
        <w:bookmarkEnd w:id="24275"/>
        <w:bookmarkEnd w:id="24276"/>
        <w:bookmarkEnd w:id="24277"/>
        <w:bookmarkEnd w:id="24278"/>
        <w:bookmarkEnd w:id="24279"/>
        <w:bookmarkEnd w:id="24280"/>
        <w:bookmarkEnd w:id="24281"/>
        <w:bookmarkEnd w:id="24282"/>
        <w:bookmarkEnd w:id="24283"/>
        <w:bookmarkEnd w:id="24284"/>
        <w:bookmarkEnd w:id="24285"/>
        <w:bookmarkEnd w:id="24286"/>
        <w:bookmarkEnd w:id="24287"/>
        <w:bookmarkEnd w:id="24288"/>
        <w:bookmarkEnd w:id="24289"/>
        <w:bookmarkEnd w:id="24290"/>
        <w:bookmarkEnd w:id="24291"/>
        <w:bookmarkEnd w:id="24292"/>
        <w:bookmarkEnd w:id="24293"/>
        <w:bookmarkEnd w:id="24294"/>
        <w:bookmarkEnd w:id="24295"/>
        <w:bookmarkEnd w:id="24296"/>
        <w:bookmarkEnd w:id="24297"/>
        <w:bookmarkEnd w:id="24298"/>
        <w:bookmarkEnd w:id="24299"/>
        <w:bookmarkEnd w:id="24300"/>
        <w:bookmarkEnd w:id="24301"/>
        <w:bookmarkEnd w:id="24302"/>
        <w:bookmarkEnd w:id="24303"/>
        <w:bookmarkEnd w:id="24304"/>
        <w:bookmarkEnd w:id="24305"/>
        <w:bookmarkEnd w:id="24306"/>
      </w:moveFrom>
    </w:p>
    <w:p w14:paraId="2164333A" w14:textId="3B28BD8B" w:rsidR="00FF153E" w:rsidRPr="00FF6A71" w:rsidDel="00901B80" w:rsidRDefault="1447985E" w:rsidP="00FF153E">
      <w:pPr>
        <w:jc w:val="center"/>
        <w:rPr>
          <w:moveFrom w:id="24307" w:author="pete jones" w:date="2022-01-03T12:19:00Z"/>
        </w:rPr>
      </w:pPr>
      <w:moveFrom w:id="24308" w:author="pete jones" w:date="2022-01-03T12:19:00Z">
        <w:r w:rsidRPr="00C15005" w:rsidDel="00901B80">
          <w:rPr>
            <w:noProof/>
          </w:rPr>
          <w:drawing>
            <wp:inline distT="0" distB="0" distL="0" distR="0" wp14:anchorId="1C0DEB53" wp14:editId="5D098BEB">
              <wp:extent cx="2481952" cy="2002394"/>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pic:nvPicPr>
                    <pic:blipFill>
                      <a:blip r:embed="rId145">
                        <a:extLst>
                          <a:ext uri="{28A0092B-C50C-407E-A947-70E740481C1C}">
                            <a14:useLocalDpi xmlns:a14="http://schemas.microsoft.com/office/drawing/2010/main" val="0"/>
                          </a:ext>
                        </a:extLst>
                      </a:blip>
                      <a:stretch>
                        <a:fillRect/>
                      </a:stretch>
                    </pic:blipFill>
                    <pic:spPr>
                      <a:xfrm>
                        <a:off x="0" y="0"/>
                        <a:ext cx="2481952" cy="2002394"/>
                      </a:xfrm>
                      <a:prstGeom prst="rect">
                        <a:avLst/>
                      </a:prstGeom>
                    </pic:spPr>
                  </pic:pic>
                </a:graphicData>
              </a:graphic>
            </wp:inline>
          </w:drawing>
        </w:r>
        <w:r w:rsidRPr="00312F59" w:rsidDel="00901B80">
          <w:rPr>
            <w:noProof/>
          </w:rPr>
          <w:drawing>
            <wp:inline distT="0" distB="0" distL="0" distR="0" wp14:anchorId="52499C1F" wp14:editId="6CF744B9">
              <wp:extent cx="3038501" cy="1384060"/>
              <wp:effectExtent l="0" t="0" r="0" b="698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038501" cy="1384060"/>
                      </a:xfrm>
                      <a:prstGeom prst="rect">
                        <a:avLst/>
                      </a:prstGeom>
                    </pic:spPr>
                  </pic:pic>
                </a:graphicData>
              </a:graphic>
            </wp:inline>
          </w:drawing>
        </w:r>
        <w:bookmarkStart w:id="24309" w:name="_Toc92119953"/>
        <w:bookmarkStart w:id="24310" w:name="_Toc92120295"/>
        <w:bookmarkStart w:id="24311" w:name="_Toc92120636"/>
        <w:bookmarkStart w:id="24312" w:name="_Toc92120974"/>
        <w:bookmarkStart w:id="24313" w:name="_Toc92121315"/>
        <w:bookmarkStart w:id="24314" w:name="_Toc92121656"/>
        <w:bookmarkStart w:id="24315" w:name="_Toc92122002"/>
        <w:bookmarkStart w:id="24316" w:name="_Toc92187694"/>
        <w:bookmarkStart w:id="24317" w:name="_Toc92188037"/>
        <w:bookmarkStart w:id="24318" w:name="_Toc92191424"/>
        <w:bookmarkStart w:id="24319" w:name="_Toc92191891"/>
        <w:bookmarkStart w:id="24320" w:name="_Toc92192359"/>
        <w:bookmarkStart w:id="24321" w:name="_Toc92192744"/>
        <w:bookmarkStart w:id="24322" w:name="_Toc92193130"/>
        <w:bookmarkStart w:id="24323" w:name="_Toc92193491"/>
        <w:bookmarkStart w:id="24324" w:name="_Toc92193865"/>
        <w:bookmarkStart w:id="24325" w:name="_Toc92194211"/>
        <w:bookmarkStart w:id="24326" w:name="_Toc92194664"/>
        <w:bookmarkStart w:id="24327" w:name="_Toc92195032"/>
        <w:bookmarkStart w:id="24328" w:name="_Toc92195380"/>
        <w:bookmarkStart w:id="24329" w:name="_Toc92198291"/>
        <w:bookmarkStart w:id="24330" w:name="_Toc92200839"/>
        <w:bookmarkStart w:id="24331" w:name="_Toc92201769"/>
        <w:bookmarkStart w:id="24332" w:name="_Toc92206630"/>
        <w:bookmarkStart w:id="24333" w:name="_Toc92206849"/>
        <w:bookmarkStart w:id="24334" w:name="_Toc92207193"/>
        <w:bookmarkStart w:id="24335" w:name="_Toc92207414"/>
        <w:bookmarkStart w:id="24336" w:name="_Toc92207635"/>
        <w:bookmarkStart w:id="24337" w:name="_Toc92208093"/>
        <w:bookmarkStart w:id="24338" w:name="_Toc92373919"/>
        <w:bookmarkStart w:id="24339" w:name="_Toc92375317"/>
        <w:bookmarkStart w:id="24340" w:name="_Toc92375960"/>
        <w:bookmarkStart w:id="24341" w:name="_Toc92813668"/>
        <w:bookmarkStart w:id="24342" w:name="_Toc92962890"/>
        <w:bookmarkStart w:id="24343" w:name="_Toc93130610"/>
        <w:bookmarkStart w:id="24344" w:name="_Toc94535566"/>
        <w:bookmarkStart w:id="24345" w:name="_Toc94628872"/>
        <w:bookmarkStart w:id="24346" w:name="_Toc95140142"/>
        <w:bookmarkStart w:id="24347" w:name="_Toc95231940"/>
        <w:bookmarkStart w:id="24348" w:name="_Toc97115238"/>
        <w:bookmarkStart w:id="24349" w:name="_Toc98086674"/>
        <w:bookmarkStart w:id="24350" w:name="_Toc98332910"/>
        <w:bookmarkStart w:id="24351" w:name="_Toc98333549"/>
        <w:bookmarkStart w:id="24352" w:name="_Toc98341875"/>
        <w:bookmarkStart w:id="24353" w:name="_Toc98345267"/>
        <w:bookmarkStart w:id="24354" w:name="_Toc98345794"/>
        <w:bookmarkStart w:id="24355" w:name="_Toc98346318"/>
        <w:bookmarkStart w:id="24356" w:name="_Toc98346876"/>
        <w:bookmarkStart w:id="24357" w:name="_Toc98347316"/>
        <w:bookmarkStart w:id="24358" w:name="_Toc98347756"/>
        <w:bookmarkStart w:id="24359" w:name="_Toc99537041"/>
        <w:bookmarkStart w:id="24360" w:name="_Toc99719167"/>
        <w:bookmarkStart w:id="24361" w:name="_Toc99969824"/>
        <w:bookmarkEnd w:id="24309"/>
        <w:bookmarkEnd w:id="24310"/>
        <w:bookmarkEnd w:id="24311"/>
        <w:bookmarkEnd w:id="24312"/>
        <w:bookmarkEnd w:id="24313"/>
        <w:bookmarkEnd w:id="24314"/>
        <w:bookmarkEnd w:id="24315"/>
        <w:bookmarkEnd w:id="24316"/>
        <w:bookmarkEnd w:id="24317"/>
        <w:bookmarkEnd w:id="24318"/>
        <w:bookmarkEnd w:id="24319"/>
        <w:bookmarkEnd w:id="24320"/>
        <w:bookmarkEnd w:id="24321"/>
        <w:bookmarkEnd w:id="24322"/>
        <w:bookmarkEnd w:id="24323"/>
        <w:bookmarkEnd w:id="24324"/>
        <w:bookmarkEnd w:id="24325"/>
        <w:bookmarkEnd w:id="24326"/>
        <w:bookmarkEnd w:id="24327"/>
        <w:bookmarkEnd w:id="24328"/>
        <w:bookmarkEnd w:id="24329"/>
        <w:bookmarkEnd w:id="24330"/>
        <w:bookmarkEnd w:id="24331"/>
        <w:bookmarkEnd w:id="24332"/>
        <w:bookmarkEnd w:id="24333"/>
        <w:bookmarkEnd w:id="24334"/>
        <w:bookmarkEnd w:id="24335"/>
        <w:bookmarkEnd w:id="24336"/>
        <w:bookmarkEnd w:id="24337"/>
        <w:bookmarkEnd w:id="24338"/>
        <w:bookmarkEnd w:id="24339"/>
        <w:bookmarkEnd w:id="24340"/>
        <w:bookmarkEnd w:id="24341"/>
        <w:bookmarkEnd w:id="24342"/>
        <w:bookmarkEnd w:id="24343"/>
        <w:bookmarkEnd w:id="24344"/>
        <w:bookmarkEnd w:id="24345"/>
        <w:bookmarkEnd w:id="24346"/>
        <w:bookmarkEnd w:id="24347"/>
        <w:bookmarkEnd w:id="24348"/>
        <w:bookmarkEnd w:id="24349"/>
        <w:bookmarkEnd w:id="24350"/>
        <w:bookmarkEnd w:id="24351"/>
        <w:bookmarkEnd w:id="24352"/>
        <w:bookmarkEnd w:id="24353"/>
        <w:bookmarkEnd w:id="24354"/>
        <w:bookmarkEnd w:id="24355"/>
        <w:bookmarkEnd w:id="24356"/>
        <w:bookmarkEnd w:id="24357"/>
        <w:bookmarkEnd w:id="24358"/>
        <w:bookmarkEnd w:id="24359"/>
        <w:bookmarkEnd w:id="24360"/>
        <w:bookmarkEnd w:id="24361"/>
      </w:moveFrom>
    </w:p>
    <w:p w14:paraId="74FAE588" w14:textId="05571415" w:rsidR="00FF153E" w:rsidRPr="007C0DAF" w:rsidDel="00901B80" w:rsidRDefault="00FF153E" w:rsidP="0005709C">
      <w:pPr>
        <w:pStyle w:val="TOCHeading"/>
        <w:jc w:val="center"/>
        <w:rPr>
          <w:moveFrom w:id="24362" w:author="pete jones" w:date="2022-01-03T12:19:00Z"/>
          <w:lang w:val="en-GB"/>
        </w:rPr>
      </w:pPr>
      <w:bookmarkStart w:id="24363" w:name="_Toc511736846"/>
      <w:bookmarkStart w:id="24364" w:name="_Toc12347251"/>
      <w:bookmarkStart w:id="24365" w:name="_Toc68162298"/>
      <w:moveFrom w:id="24366"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29</w:t>
        </w:r>
        <w:r w:rsidRPr="00255624" w:rsidDel="00901B80">
          <w:fldChar w:fldCharType="end"/>
        </w:r>
        <w:r w:rsidRPr="00255624" w:rsidDel="00901B80">
          <w:rPr>
            <w:lang w:val="en-GB"/>
          </w:rPr>
          <w:t>: PLM Dashboard reports example</w:t>
        </w:r>
        <w:bookmarkStart w:id="24367" w:name="_Toc92119954"/>
        <w:bookmarkStart w:id="24368" w:name="_Toc92120296"/>
        <w:bookmarkStart w:id="24369" w:name="_Toc92120637"/>
        <w:bookmarkStart w:id="24370" w:name="_Toc92120975"/>
        <w:bookmarkStart w:id="24371" w:name="_Toc92121316"/>
        <w:bookmarkStart w:id="24372" w:name="_Toc92121657"/>
        <w:bookmarkStart w:id="24373" w:name="_Toc92122003"/>
        <w:bookmarkStart w:id="24374" w:name="_Toc92187695"/>
        <w:bookmarkStart w:id="24375" w:name="_Toc92188038"/>
        <w:bookmarkStart w:id="24376" w:name="_Toc92191425"/>
        <w:bookmarkStart w:id="24377" w:name="_Toc92191892"/>
        <w:bookmarkStart w:id="24378" w:name="_Toc92192360"/>
        <w:bookmarkStart w:id="24379" w:name="_Toc92192745"/>
        <w:bookmarkStart w:id="24380" w:name="_Toc92193131"/>
        <w:bookmarkStart w:id="24381" w:name="_Toc92193492"/>
        <w:bookmarkStart w:id="24382" w:name="_Toc92193866"/>
        <w:bookmarkStart w:id="24383" w:name="_Toc92194212"/>
        <w:bookmarkStart w:id="24384" w:name="_Toc92194665"/>
        <w:bookmarkStart w:id="24385" w:name="_Toc92195033"/>
        <w:bookmarkStart w:id="24386" w:name="_Toc92195381"/>
        <w:bookmarkStart w:id="24387" w:name="_Toc92198292"/>
        <w:bookmarkStart w:id="24388" w:name="_Toc92200840"/>
        <w:bookmarkStart w:id="24389" w:name="_Toc92201770"/>
        <w:bookmarkStart w:id="24390" w:name="_Toc92206631"/>
        <w:bookmarkStart w:id="24391" w:name="_Toc92206850"/>
        <w:bookmarkStart w:id="24392" w:name="_Toc92207194"/>
        <w:bookmarkStart w:id="24393" w:name="_Toc92207415"/>
        <w:bookmarkStart w:id="24394" w:name="_Toc92207636"/>
        <w:bookmarkStart w:id="24395" w:name="_Toc92208094"/>
        <w:bookmarkStart w:id="24396" w:name="_Toc92373920"/>
        <w:bookmarkStart w:id="24397" w:name="_Toc92375318"/>
        <w:bookmarkStart w:id="24398" w:name="_Toc92375961"/>
        <w:bookmarkStart w:id="24399" w:name="_Toc92813669"/>
        <w:bookmarkStart w:id="24400" w:name="_Toc92962891"/>
        <w:bookmarkStart w:id="24401" w:name="_Toc93130611"/>
        <w:bookmarkStart w:id="24402" w:name="_Toc94535567"/>
        <w:bookmarkStart w:id="24403" w:name="_Toc94628873"/>
        <w:bookmarkStart w:id="24404" w:name="_Toc95140143"/>
        <w:bookmarkStart w:id="24405" w:name="_Toc95231941"/>
        <w:bookmarkStart w:id="24406" w:name="_Toc97115239"/>
        <w:bookmarkStart w:id="24407" w:name="_Toc98086675"/>
        <w:bookmarkStart w:id="24408" w:name="_Toc98332911"/>
        <w:bookmarkStart w:id="24409" w:name="_Toc98333550"/>
        <w:bookmarkStart w:id="24410" w:name="_Toc98341876"/>
        <w:bookmarkStart w:id="24411" w:name="_Toc98345268"/>
        <w:bookmarkStart w:id="24412" w:name="_Toc98345795"/>
        <w:bookmarkStart w:id="24413" w:name="_Toc98346319"/>
        <w:bookmarkStart w:id="24414" w:name="_Toc98346877"/>
        <w:bookmarkStart w:id="24415" w:name="_Toc98347317"/>
        <w:bookmarkStart w:id="24416" w:name="_Toc98347757"/>
        <w:bookmarkStart w:id="24417" w:name="_Toc99537042"/>
        <w:bookmarkStart w:id="24418" w:name="_Toc99719168"/>
        <w:bookmarkStart w:id="24419" w:name="_Toc99969825"/>
        <w:bookmarkEnd w:id="24363"/>
        <w:bookmarkEnd w:id="24364"/>
        <w:bookmarkEnd w:id="24365"/>
        <w:bookmarkEnd w:id="24367"/>
        <w:bookmarkEnd w:id="24368"/>
        <w:bookmarkEnd w:id="24369"/>
        <w:bookmarkEnd w:id="24370"/>
        <w:bookmarkEnd w:id="24371"/>
        <w:bookmarkEnd w:id="24372"/>
        <w:bookmarkEnd w:id="24373"/>
        <w:bookmarkEnd w:id="24374"/>
        <w:bookmarkEnd w:id="24375"/>
        <w:bookmarkEnd w:id="24376"/>
        <w:bookmarkEnd w:id="24377"/>
        <w:bookmarkEnd w:id="24378"/>
        <w:bookmarkEnd w:id="24379"/>
        <w:bookmarkEnd w:id="24380"/>
        <w:bookmarkEnd w:id="24381"/>
        <w:bookmarkEnd w:id="24382"/>
        <w:bookmarkEnd w:id="24383"/>
        <w:bookmarkEnd w:id="24384"/>
        <w:bookmarkEnd w:id="24385"/>
        <w:bookmarkEnd w:id="24386"/>
        <w:bookmarkEnd w:id="24387"/>
        <w:bookmarkEnd w:id="24388"/>
        <w:bookmarkEnd w:id="24389"/>
        <w:bookmarkEnd w:id="24390"/>
        <w:bookmarkEnd w:id="24391"/>
        <w:bookmarkEnd w:id="24392"/>
        <w:bookmarkEnd w:id="24393"/>
        <w:bookmarkEnd w:id="24394"/>
        <w:bookmarkEnd w:id="24395"/>
        <w:bookmarkEnd w:id="24396"/>
        <w:bookmarkEnd w:id="24397"/>
        <w:bookmarkEnd w:id="24398"/>
        <w:bookmarkEnd w:id="24399"/>
        <w:bookmarkEnd w:id="24400"/>
        <w:bookmarkEnd w:id="24401"/>
        <w:bookmarkEnd w:id="24402"/>
        <w:bookmarkEnd w:id="24403"/>
        <w:bookmarkEnd w:id="24404"/>
        <w:bookmarkEnd w:id="24405"/>
        <w:bookmarkEnd w:id="24406"/>
        <w:bookmarkEnd w:id="24407"/>
        <w:bookmarkEnd w:id="24408"/>
        <w:bookmarkEnd w:id="24409"/>
        <w:bookmarkEnd w:id="24410"/>
        <w:bookmarkEnd w:id="24411"/>
        <w:bookmarkEnd w:id="24412"/>
        <w:bookmarkEnd w:id="24413"/>
        <w:bookmarkEnd w:id="24414"/>
        <w:bookmarkEnd w:id="24415"/>
        <w:bookmarkEnd w:id="24416"/>
        <w:bookmarkEnd w:id="24417"/>
        <w:bookmarkEnd w:id="24418"/>
        <w:bookmarkEnd w:id="24419"/>
      </w:moveFrom>
    </w:p>
    <w:p w14:paraId="58448CEA" w14:textId="37C778FB" w:rsidR="00FF153E" w:rsidRPr="00FF6A71" w:rsidDel="00901B80" w:rsidRDefault="00FF153E" w:rsidP="00FF153E">
      <w:pPr>
        <w:rPr>
          <w:moveFrom w:id="24420" w:author="pete jones" w:date="2022-01-03T12:19:00Z"/>
        </w:rPr>
      </w:pPr>
      <w:moveFrom w:id="24421" w:author="pete jones" w:date="2022-01-03T12:19:00Z">
        <w:r w:rsidRPr="00FF6A71" w:rsidDel="00901B80">
          <w:t>Naming conventions can be enforced on data files to embed usernames, project groups, date identifiers, etc within the file name. In addition to enhanced security this will improve textual searches within the system.</w:t>
        </w:r>
        <w:bookmarkStart w:id="24422" w:name="_Toc92119955"/>
        <w:bookmarkStart w:id="24423" w:name="_Toc92120297"/>
        <w:bookmarkStart w:id="24424" w:name="_Toc92120638"/>
        <w:bookmarkStart w:id="24425" w:name="_Toc92120976"/>
        <w:bookmarkStart w:id="24426" w:name="_Toc92121317"/>
        <w:bookmarkStart w:id="24427" w:name="_Toc92121658"/>
        <w:bookmarkStart w:id="24428" w:name="_Toc92122004"/>
        <w:bookmarkStart w:id="24429" w:name="_Toc92187696"/>
        <w:bookmarkStart w:id="24430" w:name="_Toc92188039"/>
        <w:bookmarkStart w:id="24431" w:name="_Toc92191426"/>
        <w:bookmarkStart w:id="24432" w:name="_Toc92191893"/>
        <w:bookmarkStart w:id="24433" w:name="_Toc92192361"/>
        <w:bookmarkStart w:id="24434" w:name="_Toc92192746"/>
        <w:bookmarkStart w:id="24435" w:name="_Toc92193132"/>
        <w:bookmarkStart w:id="24436" w:name="_Toc92193493"/>
        <w:bookmarkStart w:id="24437" w:name="_Toc92193867"/>
        <w:bookmarkStart w:id="24438" w:name="_Toc92194213"/>
        <w:bookmarkStart w:id="24439" w:name="_Toc92194666"/>
        <w:bookmarkStart w:id="24440" w:name="_Toc92195034"/>
        <w:bookmarkStart w:id="24441" w:name="_Toc92195382"/>
        <w:bookmarkStart w:id="24442" w:name="_Toc92198293"/>
        <w:bookmarkStart w:id="24443" w:name="_Toc92200841"/>
        <w:bookmarkStart w:id="24444" w:name="_Toc92201771"/>
        <w:bookmarkStart w:id="24445" w:name="_Toc92206632"/>
        <w:bookmarkStart w:id="24446" w:name="_Toc92206851"/>
        <w:bookmarkStart w:id="24447" w:name="_Toc92207195"/>
        <w:bookmarkStart w:id="24448" w:name="_Toc92207416"/>
        <w:bookmarkStart w:id="24449" w:name="_Toc92207637"/>
        <w:bookmarkStart w:id="24450" w:name="_Toc92208095"/>
        <w:bookmarkStart w:id="24451" w:name="_Toc92373921"/>
        <w:bookmarkStart w:id="24452" w:name="_Toc92375319"/>
        <w:bookmarkStart w:id="24453" w:name="_Toc92375962"/>
        <w:bookmarkStart w:id="24454" w:name="_Toc92813670"/>
        <w:bookmarkStart w:id="24455" w:name="_Toc92962892"/>
        <w:bookmarkStart w:id="24456" w:name="_Toc93130612"/>
        <w:bookmarkStart w:id="24457" w:name="_Toc94535568"/>
        <w:bookmarkStart w:id="24458" w:name="_Toc94628874"/>
        <w:bookmarkStart w:id="24459" w:name="_Toc95140144"/>
        <w:bookmarkStart w:id="24460" w:name="_Toc95231942"/>
        <w:bookmarkStart w:id="24461" w:name="_Toc97115240"/>
        <w:bookmarkStart w:id="24462" w:name="_Toc98086676"/>
        <w:bookmarkStart w:id="24463" w:name="_Toc98332912"/>
        <w:bookmarkStart w:id="24464" w:name="_Toc98333551"/>
        <w:bookmarkStart w:id="24465" w:name="_Toc98341877"/>
        <w:bookmarkStart w:id="24466" w:name="_Toc98345269"/>
        <w:bookmarkStart w:id="24467" w:name="_Toc98345796"/>
        <w:bookmarkStart w:id="24468" w:name="_Toc98346320"/>
        <w:bookmarkStart w:id="24469" w:name="_Toc98346878"/>
        <w:bookmarkStart w:id="24470" w:name="_Toc98347318"/>
        <w:bookmarkStart w:id="24471" w:name="_Toc98347758"/>
        <w:bookmarkStart w:id="24472" w:name="_Toc99537043"/>
        <w:bookmarkStart w:id="24473" w:name="_Toc99719169"/>
        <w:bookmarkStart w:id="24474" w:name="_Toc99969826"/>
        <w:bookmarkEnd w:id="24422"/>
        <w:bookmarkEnd w:id="24423"/>
        <w:bookmarkEnd w:id="24424"/>
        <w:bookmarkEnd w:id="24425"/>
        <w:bookmarkEnd w:id="24426"/>
        <w:bookmarkEnd w:id="24427"/>
        <w:bookmarkEnd w:id="24428"/>
        <w:bookmarkEnd w:id="24429"/>
        <w:bookmarkEnd w:id="24430"/>
        <w:bookmarkEnd w:id="24431"/>
        <w:bookmarkEnd w:id="24432"/>
        <w:bookmarkEnd w:id="24433"/>
        <w:bookmarkEnd w:id="24434"/>
        <w:bookmarkEnd w:id="24435"/>
        <w:bookmarkEnd w:id="24436"/>
        <w:bookmarkEnd w:id="24437"/>
        <w:bookmarkEnd w:id="24438"/>
        <w:bookmarkEnd w:id="24439"/>
        <w:bookmarkEnd w:id="24440"/>
        <w:bookmarkEnd w:id="24441"/>
        <w:bookmarkEnd w:id="24442"/>
        <w:bookmarkEnd w:id="24443"/>
        <w:bookmarkEnd w:id="24444"/>
        <w:bookmarkEnd w:id="24445"/>
        <w:bookmarkEnd w:id="24446"/>
        <w:bookmarkEnd w:id="24447"/>
        <w:bookmarkEnd w:id="24448"/>
        <w:bookmarkEnd w:id="24449"/>
        <w:bookmarkEnd w:id="24450"/>
        <w:bookmarkEnd w:id="24451"/>
        <w:bookmarkEnd w:id="24452"/>
        <w:bookmarkEnd w:id="24453"/>
        <w:bookmarkEnd w:id="24454"/>
        <w:bookmarkEnd w:id="24455"/>
        <w:bookmarkEnd w:id="24456"/>
        <w:bookmarkEnd w:id="24457"/>
        <w:bookmarkEnd w:id="24458"/>
        <w:bookmarkEnd w:id="24459"/>
        <w:bookmarkEnd w:id="24460"/>
        <w:bookmarkEnd w:id="24461"/>
        <w:bookmarkEnd w:id="24462"/>
        <w:bookmarkEnd w:id="24463"/>
        <w:bookmarkEnd w:id="24464"/>
        <w:bookmarkEnd w:id="24465"/>
        <w:bookmarkEnd w:id="24466"/>
        <w:bookmarkEnd w:id="24467"/>
        <w:bookmarkEnd w:id="24468"/>
        <w:bookmarkEnd w:id="24469"/>
        <w:bookmarkEnd w:id="24470"/>
        <w:bookmarkEnd w:id="24471"/>
        <w:bookmarkEnd w:id="24472"/>
        <w:bookmarkEnd w:id="24473"/>
        <w:bookmarkEnd w:id="24474"/>
      </w:moveFrom>
    </w:p>
    <w:p w14:paraId="58DEC63F" w14:textId="29474F33" w:rsidR="00FF153E" w:rsidRPr="00FF6A71" w:rsidDel="00901B80" w:rsidRDefault="00FF153E" w:rsidP="00FF153E">
      <w:pPr>
        <w:rPr>
          <w:moveFrom w:id="24475" w:author="pete jones" w:date="2022-01-03T12:19:00Z"/>
        </w:rPr>
      </w:pPr>
      <w:moveFrom w:id="24476" w:author="pete jones" w:date="2022-01-03T12:19:00Z">
        <w:r w:rsidRPr="00FF6A71" w:rsidDel="00901B80">
          <w:t>Searching for data can represent 20% of an engineer’s time and searching for similar 3D objects can be a fruitless exercise. Research at Princetown University recognised that with the growth of data and specifically 3D data that there was a need to make searching for this type of data more readily available,</w:t>
        </w:r>
        <w:r w:rsidRPr="00312F59" w:rsidDel="00901B80">
          <w:fldChar w:fldCharType="begin" w:fldLock="1"/>
        </w:r>
        <w:r w:rsidRPr="00FF6A71" w:rsidDel="00901B80">
          <w:instrText>ADDIN CSL_CITATION {"citationItems":[{"id":"ITEM-1","itemData":{"abstract":"As the number of 3D models available on the Web grows, there is an increasing need for a search engine to help people find them. Unfortunately, traditional text-based search techniques are not always effective for 3D data. In this paper, we investigate new shape-based search methods. The key challenges are to develop query methods simple enough for novice users and matching algorithms robust enough to work for arbitrary polygonal models. We present a web-based search engine system that supports queries based on 3D sketches, 2D sketches, 3D models, and/or text keywords. For the shape-based queries, we have developed a new matching algorithm that uses spherical harmonics to compute discriminating similarity measures without requiring repair of model degeneracies or alignment of orientations. It provides 46–245% better performance than related shape matching methods during precision-recall experiments, and it is fast enough to return query results from a repository of 20,000 models in under a second. The net result is a growing interactive index of 3D models available on the Web (i.e., a Google for 3D models).","author":[{"dropping-particle":"","family":"Funkhouser","given":"Thomas","non-dropping-particle":"","parse-names":false,"suffix":""},{"dropping-particle":"","family":"Min","given":"Patrick","non-dropping-particle":"","parse-names":false,"suffix":""},{"dropping-particle":"","family":"Kazhdan","given":"Michael","non-dropping-particle":"","parse-names":false,"suffix":""},{"dropping-particle":"","family":"Chen","given":"Joyce","non-dropping-particle":"","parse-names":false,"suffix":""},{"dropping-particle":"","family":"Halderman","given":"Alex","non-dropping-particle":"","parse-names":false,"suffix":""},{"dropping-particle":"","family":"Dobkin","given":"David","non-dropping-particle":"","parse-names":false,"suffix":""},{"dropping-particle":"","family":"Jacobs","given":"David","non-dropping-particle":"","parse-names":false,"suffix":""}],"id":"ITEM-1","issued":{"date-parts":[["0"]]},"title":"A Search Engine for 3D Models","type":"article-journal"},"uris":["http://www.mendeley.com/documents/?uuid=c6a46009-01f6-33c1-9b21-d446ca052017"]}],"mendeley":{"formattedCitation":"(Funkhouser &lt;i&gt;et al.&lt;/i&gt;, no date)","plainTextFormattedCitation":"(Funkhouser et al., no date)","previouslyFormattedCitation":"(Funkhouser &lt;i&gt;et al.&lt;/i&gt;, no date)"},"properties":{"noteIndex":0},"schema":"https://github.com/citation-style-language/schema/raw/master/csl-citation.json"}</w:instrText>
        </w:r>
        <w:r w:rsidRPr="00312F59" w:rsidDel="00901B80">
          <w:fldChar w:fldCharType="separate"/>
        </w:r>
        <w:r w:rsidRPr="00FF6A71" w:rsidDel="00901B80">
          <w:rPr>
            <w:noProof/>
          </w:rPr>
          <w:t xml:space="preserve">(Funkhouser </w:t>
        </w:r>
        <w:r w:rsidRPr="00FF6A71" w:rsidDel="00901B80">
          <w:rPr>
            <w:i/>
            <w:noProof/>
          </w:rPr>
          <w:t>et al.</w:t>
        </w:r>
        <w:r w:rsidRPr="00FF6A71" w:rsidDel="00901B80">
          <w:rPr>
            <w:noProof/>
          </w:rPr>
          <w:t>, no date)</w:t>
        </w:r>
        <w:r w:rsidRPr="00312F59" w:rsidDel="00901B80">
          <w:fldChar w:fldCharType="end"/>
        </w:r>
        <w:r w:rsidRPr="00FF6A71" w:rsidDel="00901B80">
          <w:t xml:space="preserve">. Dassault Systems have included a product called Exalead OnePart reuse in their 3DExperience PLM solution. This product provides some useful enhancements to PLM in academia in two ways; searching for parts by textual and graphical methods enables students to quickly find data and perhaps more relevant in the context of academic integrity, enables project coordinators and faculty staff to quickly search and compare 3D data in a variety of ways; In-Context information access and visualisation (search and find across multiple locations not just the PLM vault). Deep data search on any 2D/3D part or assembly or feature. Side-by-Side part comparison based on attributes and shape similarity, with colour coded differences and multiple criteria sorting, </w:t>
        </w:r>
        <w:r w:rsidRPr="00312F59" w:rsidDel="00901B80">
          <w:fldChar w:fldCharType="begin"/>
        </w:r>
        <w:r w:rsidRPr="00FF6A71" w:rsidDel="00901B80">
          <w:instrText xml:space="preserve"> REF _Ref511730230 \h  \* MERGEFORMAT </w:instrText>
        </w:r>
      </w:moveFrom>
      <w:del w:id="24477" w:author="pete jones" w:date="2022-01-03T12:19:00Z"/>
      <w:moveFrom w:id="24478" w:author="pete jones" w:date="2022-01-03T12:19:00Z">
        <w:r w:rsidRPr="00312F59" w:rsidDel="00901B80">
          <w:fldChar w:fldCharType="separate"/>
        </w:r>
        <w:r w:rsidR="00DD384C" w:rsidRPr="00FF6A71" w:rsidDel="00901B80">
          <w:rPr>
            <w:i/>
            <w:iCs/>
          </w:rPr>
          <w:t>Figure</w:t>
        </w:r>
        <w:r w:rsidR="00DD384C" w:rsidRPr="00FF6A71" w:rsidDel="00901B80">
          <w:t xml:space="preserve"> </w:t>
        </w:r>
        <w:r w:rsidR="00DD384C" w:rsidRPr="00FF6A71" w:rsidDel="00901B80">
          <w:rPr>
            <w:noProof/>
          </w:rPr>
          <w:t>6</w:t>
        </w:r>
        <w:r w:rsidR="00DD384C" w:rsidRPr="00FF6A71" w:rsidDel="00901B80">
          <w:rPr>
            <w:noProof/>
          </w:rPr>
          <w:noBreakHyphen/>
          <w:t>30</w:t>
        </w:r>
        <w:r w:rsidRPr="00312F59" w:rsidDel="00901B80">
          <w:fldChar w:fldCharType="end"/>
        </w:r>
        <w:r w:rsidRPr="00FF6A71" w:rsidDel="00901B80">
          <w:t>. This capability significantly enhances searching for and comparing parts suspected of plagiarism.</w:t>
        </w:r>
        <w:bookmarkStart w:id="24479" w:name="_Toc92119956"/>
        <w:bookmarkStart w:id="24480" w:name="_Toc92120298"/>
        <w:bookmarkStart w:id="24481" w:name="_Toc92120639"/>
        <w:bookmarkStart w:id="24482" w:name="_Toc92120977"/>
        <w:bookmarkStart w:id="24483" w:name="_Toc92121318"/>
        <w:bookmarkStart w:id="24484" w:name="_Toc92121659"/>
        <w:bookmarkStart w:id="24485" w:name="_Toc92122005"/>
        <w:bookmarkStart w:id="24486" w:name="_Toc92187697"/>
        <w:bookmarkStart w:id="24487" w:name="_Toc92188040"/>
        <w:bookmarkStart w:id="24488" w:name="_Toc92191427"/>
        <w:bookmarkStart w:id="24489" w:name="_Toc92191894"/>
        <w:bookmarkStart w:id="24490" w:name="_Toc92192362"/>
        <w:bookmarkStart w:id="24491" w:name="_Toc92192747"/>
        <w:bookmarkStart w:id="24492" w:name="_Toc92193133"/>
        <w:bookmarkStart w:id="24493" w:name="_Toc92193494"/>
        <w:bookmarkStart w:id="24494" w:name="_Toc92193868"/>
        <w:bookmarkStart w:id="24495" w:name="_Toc92194214"/>
        <w:bookmarkStart w:id="24496" w:name="_Toc92194667"/>
        <w:bookmarkStart w:id="24497" w:name="_Toc92195035"/>
        <w:bookmarkStart w:id="24498" w:name="_Toc92195383"/>
        <w:bookmarkStart w:id="24499" w:name="_Toc92198294"/>
        <w:bookmarkStart w:id="24500" w:name="_Toc92200842"/>
        <w:bookmarkStart w:id="24501" w:name="_Toc92201772"/>
        <w:bookmarkStart w:id="24502" w:name="_Toc92206633"/>
        <w:bookmarkStart w:id="24503" w:name="_Toc92206852"/>
        <w:bookmarkStart w:id="24504" w:name="_Toc92207196"/>
        <w:bookmarkStart w:id="24505" w:name="_Toc92207417"/>
        <w:bookmarkStart w:id="24506" w:name="_Toc92207638"/>
        <w:bookmarkStart w:id="24507" w:name="_Toc92208096"/>
        <w:bookmarkStart w:id="24508" w:name="_Toc92373922"/>
        <w:bookmarkStart w:id="24509" w:name="_Toc92375320"/>
        <w:bookmarkStart w:id="24510" w:name="_Toc92375963"/>
        <w:bookmarkStart w:id="24511" w:name="_Toc92813671"/>
        <w:bookmarkStart w:id="24512" w:name="_Toc92962893"/>
        <w:bookmarkStart w:id="24513" w:name="_Toc93130613"/>
        <w:bookmarkStart w:id="24514" w:name="_Toc94535569"/>
        <w:bookmarkStart w:id="24515" w:name="_Toc94628875"/>
        <w:bookmarkStart w:id="24516" w:name="_Toc95140145"/>
        <w:bookmarkStart w:id="24517" w:name="_Toc95231943"/>
        <w:bookmarkStart w:id="24518" w:name="_Toc97115241"/>
        <w:bookmarkStart w:id="24519" w:name="_Toc98086677"/>
        <w:bookmarkStart w:id="24520" w:name="_Toc98332913"/>
        <w:bookmarkStart w:id="24521" w:name="_Toc98333552"/>
        <w:bookmarkStart w:id="24522" w:name="_Toc98341878"/>
        <w:bookmarkStart w:id="24523" w:name="_Toc98345270"/>
        <w:bookmarkStart w:id="24524" w:name="_Toc98345797"/>
        <w:bookmarkStart w:id="24525" w:name="_Toc98346321"/>
        <w:bookmarkStart w:id="24526" w:name="_Toc98346879"/>
        <w:bookmarkStart w:id="24527" w:name="_Toc98347319"/>
        <w:bookmarkStart w:id="24528" w:name="_Toc98347759"/>
        <w:bookmarkStart w:id="24529" w:name="_Toc99537044"/>
        <w:bookmarkStart w:id="24530" w:name="_Toc99719170"/>
        <w:bookmarkStart w:id="24531" w:name="_Toc99969827"/>
        <w:bookmarkEnd w:id="24479"/>
        <w:bookmarkEnd w:id="24480"/>
        <w:bookmarkEnd w:id="24481"/>
        <w:bookmarkEnd w:id="24482"/>
        <w:bookmarkEnd w:id="24483"/>
        <w:bookmarkEnd w:id="24484"/>
        <w:bookmarkEnd w:id="24485"/>
        <w:bookmarkEnd w:id="24486"/>
        <w:bookmarkEnd w:id="24487"/>
        <w:bookmarkEnd w:id="24488"/>
        <w:bookmarkEnd w:id="24489"/>
        <w:bookmarkEnd w:id="24490"/>
        <w:bookmarkEnd w:id="24491"/>
        <w:bookmarkEnd w:id="24492"/>
        <w:bookmarkEnd w:id="24493"/>
        <w:bookmarkEnd w:id="24494"/>
        <w:bookmarkEnd w:id="24495"/>
        <w:bookmarkEnd w:id="24496"/>
        <w:bookmarkEnd w:id="24497"/>
        <w:bookmarkEnd w:id="24498"/>
        <w:bookmarkEnd w:id="24499"/>
        <w:bookmarkEnd w:id="24500"/>
        <w:bookmarkEnd w:id="24501"/>
        <w:bookmarkEnd w:id="24502"/>
        <w:bookmarkEnd w:id="24503"/>
        <w:bookmarkEnd w:id="24504"/>
        <w:bookmarkEnd w:id="24505"/>
        <w:bookmarkEnd w:id="24506"/>
        <w:bookmarkEnd w:id="24507"/>
        <w:bookmarkEnd w:id="24508"/>
        <w:bookmarkEnd w:id="24509"/>
        <w:bookmarkEnd w:id="24510"/>
        <w:bookmarkEnd w:id="24511"/>
        <w:bookmarkEnd w:id="24512"/>
        <w:bookmarkEnd w:id="24513"/>
        <w:bookmarkEnd w:id="24514"/>
        <w:bookmarkEnd w:id="24515"/>
        <w:bookmarkEnd w:id="24516"/>
        <w:bookmarkEnd w:id="24517"/>
        <w:bookmarkEnd w:id="24518"/>
        <w:bookmarkEnd w:id="24519"/>
        <w:bookmarkEnd w:id="24520"/>
        <w:bookmarkEnd w:id="24521"/>
        <w:bookmarkEnd w:id="24522"/>
        <w:bookmarkEnd w:id="24523"/>
        <w:bookmarkEnd w:id="24524"/>
        <w:bookmarkEnd w:id="24525"/>
        <w:bookmarkEnd w:id="24526"/>
        <w:bookmarkEnd w:id="24527"/>
        <w:bookmarkEnd w:id="24528"/>
        <w:bookmarkEnd w:id="24529"/>
        <w:bookmarkEnd w:id="24530"/>
        <w:bookmarkEnd w:id="24531"/>
      </w:moveFrom>
    </w:p>
    <w:p w14:paraId="370E8874" w14:textId="1F147413" w:rsidR="00FF153E" w:rsidRPr="00FF6A71" w:rsidDel="00901B80" w:rsidRDefault="1447985E" w:rsidP="00FF153E">
      <w:pPr>
        <w:jc w:val="center"/>
        <w:rPr>
          <w:moveFrom w:id="24532" w:author="pete jones" w:date="2022-01-03T12:19:00Z"/>
        </w:rPr>
      </w:pPr>
      <w:moveFrom w:id="24533" w:author="pete jones" w:date="2022-01-03T12:19:00Z">
        <w:r w:rsidRPr="00C15005" w:rsidDel="00901B80">
          <w:rPr>
            <w:noProof/>
          </w:rPr>
          <w:drawing>
            <wp:inline distT="0" distB="0" distL="0" distR="0" wp14:anchorId="4395AD1F" wp14:editId="601F5613">
              <wp:extent cx="2501998" cy="1659552"/>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147">
                        <a:extLst>
                          <a:ext uri="{28A0092B-C50C-407E-A947-70E740481C1C}">
                            <a14:useLocalDpi xmlns:a14="http://schemas.microsoft.com/office/drawing/2010/main" val="0"/>
                          </a:ext>
                        </a:extLst>
                      </a:blip>
                      <a:stretch>
                        <a:fillRect/>
                      </a:stretch>
                    </pic:blipFill>
                    <pic:spPr>
                      <a:xfrm>
                        <a:off x="0" y="0"/>
                        <a:ext cx="2501998" cy="1659552"/>
                      </a:xfrm>
                      <a:prstGeom prst="rect">
                        <a:avLst/>
                      </a:prstGeom>
                    </pic:spPr>
                  </pic:pic>
                </a:graphicData>
              </a:graphic>
            </wp:inline>
          </w:drawing>
        </w:r>
        <w:r w:rsidRPr="00312F59" w:rsidDel="00901B80">
          <w:rPr>
            <w:noProof/>
          </w:rPr>
          <w:drawing>
            <wp:inline distT="0" distB="0" distL="0" distR="0" wp14:anchorId="2D36129C" wp14:editId="0E74C03E">
              <wp:extent cx="2482527" cy="1637956"/>
              <wp:effectExtent l="0" t="0" r="0" b="63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pic:nvPicPr>
                    <pic:blipFill>
                      <a:blip r:embed="rId148">
                        <a:extLst>
                          <a:ext uri="{28A0092B-C50C-407E-A947-70E740481C1C}">
                            <a14:useLocalDpi xmlns:a14="http://schemas.microsoft.com/office/drawing/2010/main" val="0"/>
                          </a:ext>
                        </a:extLst>
                      </a:blip>
                      <a:stretch>
                        <a:fillRect/>
                      </a:stretch>
                    </pic:blipFill>
                    <pic:spPr>
                      <a:xfrm>
                        <a:off x="0" y="0"/>
                        <a:ext cx="2482527" cy="1637956"/>
                      </a:xfrm>
                      <a:prstGeom prst="rect">
                        <a:avLst/>
                      </a:prstGeom>
                    </pic:spPr>
                  </pic:pic>
                </a:graphicData>
              </a:graphic>
            </wp:inline>
          </w:drawing>
        </w:r>
        <w:r w:rsidRPr="00312F59" w:rsidDel="00901B80">
          <w:rPr>
            <w:noProof/>
          </w:rPr>
          <w:drawing>
            <wp:inline distT="0" distB="0" distL="0" distR="0" wp14:anchorId="2FFFCEA2" wp14:editId="03A6FAF7">
              <wp:extent cx="2495924" cy="1561552"/>
              <wp:effectExtent l="0" t="0" r="0" b="63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pic:nvPicPr>
                    <pic:blipFill>
                      <a:blip r:embed="rId149">
                        <a:extLst>
                          <a:ext uri="{28A0092B-C50C-407E-A947-70E740481C1C}">
                            <a14:useLocalDpi xmlns:a14="http://schemas.microsoft.com/office/drawing/2010/main" val="0"/>
                          </a:ext>
                        </a:extLst>
                      </a:blip>
                      <a:stretch>
                        <a:fillRect/>
                      </a:stretch>
                    </pic:blipFill>
                    <pic:spPr>
                      <a:xfrm>
                        <a:off x="0" y="0"/>
                        <a:ext cx="2495924" cy="1561552"/>
                      </a:xfrm>
                      <a:prstGeom prst="rect">
                        <a:avLst/>
                      </a:prstGeom>
                    </pic:spPr>
                  </pic:pic>
                </a:graphicData>
              </a:graphic>
            </wp:inline>
          </w:drawing>
        </w:r>
        <w:r w:rsidRPr="00312F59" w:rsidDel="00901B80">
          <w:rPr>
            <w:noProof/>
          </w:rPr>
          <w:drawing>
            <wp:inline distT="0" distB="0" distL="0" distR="0" wp14:anchorId="37F68E9A" wp14:editId="08C97E9E">
              <wp:extent cx="2449569" cy="1574882"/>
              <wp:effectExtent l="0" t="0" r="8255" b="635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pic:nvPicPr>
                    <pic:blipFill>
                      <a:blip r:embed="rId150">
                        <a:extLst>
                          <a:ext uri="{28A0092B-C50C-407E-A947-70E740481C1C}">
                            <a14:useLocalDpi xmlns:a14="http://schemas.microsoft.com/office/drawing/2010/main" val="0"/>
                          </a:ext>
                        </a:extLst>
                      </a:blip>
                      <a:stretch>
                        <a:fillRect/>
                      </a:stretch>
                    </pic:blipFill>
                    <pic:spPr>
                      <a:xfrm>
                        <a:off x="0" y="0"/>
                        <a:ext cx="2449569" cy="1574882"/>
                      </a:xfrm>
                      <a:prstGeom prst="rect">
                        <a:avLst/>
                      </a:prstGeom>
                    </pic:spPr>
                  </pic:pic>
                </a:graphicData>
              </a:graphic>
            </wp:inline>
          </w:drawing>
        </w:r>
        <w:bookmarkStart w:id="24534" w:name="_Toc92119957"/>
        <w:bookmarkStart w:id="24535" w:name="_Toc92120299"/>
        <w:bookmarkStart w:id="24536" w:name="_Toc92120640"/>
        <w:bookmarkStart w:id="24537" w:name="_Toc92120978"/>
        <w:bookmarkStart w:id="24538" w:name="_Toc92121319"/>
        <w:bookmarkStart w:id="24539" w:name="_Toc92121660"/>
        <w:bookmarkStart w:id="24540" w:name="_Toc92122006"/>
        <w:bookmarkStart w:id="24541" w:name="_Toc92187698"/>
        <w:bookmarkStart w:id="24542" w:name="_Toc92188041"/>
        <w:bookmarkStart w:id="24543" w:name="_Toc92191428"/>
        <w:bookmarkStart w:id="24544" w:name="_Toc92191895"/>
        <w:bookmarkStart w:id="24545" w:name="_Toc92192363"/>
        <w:bookmarkStart w:id="24546" w:name="_Toc92192748"/>
        <w:bookmarkStart w:id="24547" w:name="_Toc92193134"/>
        <w:bookmarkStart w:id="24548" w:name="_Toc92193495"/>
        <w:bookmarkStart w:id="24549" w:name="_Toc92193869"/>
        <w:bookmarkStart w:id="24550" w:name="_Toc92194215"/>
        <w:bookmarkStart w:id="24551" w:name="_Toc92194668"/>
        <w:bookmarkStart w:id="24552" w:name="_Toc92195036"/>
        <w:bookmarkStart w:id="24553" w:name="_Toc92195384"/>
        <w:bookmarkStart w:id="24554" w:name="_Toc92198295"/>
        <w:bookmarkStart w:id="24555" w:name="_Toc92200843"/>
        <w:bookmarkStart w:id="24556" w:name="_Toc92201773"/>
        <w:bookmarkStart w:id="24557" w:name="_Toc92206634"/>
        <w:bookmarkStart w:id="24558" w:name="_Toc92206853"/>
        <w:bookmarkStart w:id="24559" w:name="_Toc92207197"/>
        <w:bookmarkStart w:id="24560" w:name="_Toc92207418"/>
        <w:bookmarkStart w:id="24561" w:name="_Toc92207639"/>
        <w:bookmarkStart w:id="24562" w:name="_Toc92208097"/>
        <w:bookmarkStart w:id="24563" w:name="_Toc92373923"/>
        <w:bookmarkStart w:id="24564" w:name="_Toc92375321"/>
        <w:bookmarkStart w:id="24565" w:name="_Toc92375964"/>
        <w:bookmarkStart w:id="24566" w:name="_Toc92813672"/>
        <w:bookmarkStart w:id="24567" w:name="_Toc92962894"/>
        <w:bookmarkStart w:id="24568" w:name="_Toc93130614"/>
        <w:bookmarkStart w:id="24569" w:name="_Toc94535570"/>
        <w:bookmarkStart w:id="24570" w:name="_Toc94628876"/>
        <w:bookmarkStart w:id="24571" w:name="_Toc95140146"/>
        <w:bookmarkStart w:id="24572" w:name="_Toc95231944"/>
        <w:bookmarkStart w:id="24573" w:name="_Toc97115242"/>
        <w:bookmarkStart w:id="24574" w:name="_Toc98086678"/>
        <w:bookmarkStart w:id="24575" w:name="_Toc98332914"/>
        <w:bookmarkStart w:id="24576" w:name="_Toc98333553"/>
        <w:bookmarkStart w:id="24577" w:name="_Toc98341879"/>
        <w:bookmarkStart w:id="24578" w:name="_Toc98345271"/>
        <w:bookmarkStart w:id="24579" w:name="_Toc98345798"/>
        <w:bookmarkStart w:id="24580" w:name="_Toc98346322"/>
        <w:bookmarkStart w:id="24581" w:name="_Toc98346880"/>
        <w:bookmarkStart w:id="24582" w:name="_Toc98347320"/>
        <w:bookmarkStart w:id="24583" w:name="_Toc98347760"/>
        <w:bookmarkStart w:id="24584" w:name="_Toc99537045"/>
        <w:bookmarkStart w:id="24585" w:name="_Toc99719171"/>
        <w:bookmarkStart w:id="24586" w:name="_Toc99969828"/>
        <w:bookmarkEnd w:id="24534"/>
        <w:bookmarkEnd w:id="24535"/>
        <w:bookmarkEnd w:id="24536"/>
        <w:bookmarkEnd w:id="24537"/>
        <w:bookmarkEnd w:id="24538"/>
        <w:bookmarkEnd w:id="24539"/>
        <w:bookmarkEnd w:id="24540"/>
        <w:bookmarkEnd w:id="24541"/>
        <w:bookmarkEnd w:id="24542"/>
        <w:bookmarkEnd w:id="24543"/>
        <w:bookmarkEnd w:id="24544"/>
        <w:bookmarkEnd w:id="24545"/>
        <w:bookmarkEnd w:id="24546"/>
        <w:bookmarkEnd w:id="24547"/>
        <w:bookmarkEnd w:id="24548"/>
        <w:bookmarkEnd w:id="24549"/>
        <w:bookmarkEnd w:id="24550"/>
        <w:bookmarkEnd w:id="24551"/>
        <w:bookmarkEnd w:id="24552"/>
        <w:bookmarkEnd w:id="24553"/>
        <w:bookmarkEnd w:id="24554"/>
        <w:bookmarkEnd w:id="24555"/>
        <w:bookmarkEnd w:id="24556"/>
        <w:bookmarkEnd w:id="24557"/>
        <w:bookmarkEnd w:id="24558"/>
        <w:bookmarkEnd w:id="24559"/>
        <w:bookmarkEnd w:id="24560"/>
        <w:bookmarkEnd w:id="24561"/>
        <w:bookmarkEnd w:id="24562"/>
        <w:bookmarkEnd w:id="24563"/>
        <w:bookmarkEnd w:id="24564"/>
        <w:bookmarkEnd w:id="24565"/>
        <w:bookmarkEnd w:id="24566"/>
        <w:bookmarkEnd w:id="24567"/>
        <w:bookmarkEnd w:id="24568"/>
        <w:bookmarkEnd w:id="24569"/>
        <w:bookmarkEnd w:id="24570"/>
        <w:bookmarkEnd w:id="24571"/>
        <w:bookmarkEnd w:id="24572"/>
        <w:bookmarkEnd w:id="24573"/>
        <w:bookmarkEnd w:id="24574"/>
        <w:bookmarkEnd w:id="24575"/>
        <w:bookmarkEnd w:id="24576"/>
        <w:bookmarkEnd w:id="24577"/>
        <w:bookmarkEnd w:id="24578"/>
        <w:bookmarkEnd w:id="24579"/>
        <w:bookmarkEnd w:id="24580"/>
        <w:bookmarkEnd w:id="24581"/>
        <w:bookmarkEnd w:id="24582"/>
        <w:bookmarkEnd w:id="24583"/>
        <w:bookmarkEnd w:id="24584"/>
        <w:bookmarkEnd w:id="24585"/>
        <w:bookmarkEnd w:id="24586"/>
      </w:moveFrom>
    </w:p>
    <w:p w14:paraId="3C409321" w14:textId="11A0E192" w:rsidR="00FF153E" w:rsidRPr="007C0DAF" w:rsidDel="00901B80" w:rsidRDefault="00FF153E" w:rsidP="0005709C">
      <w:pPr>
        <w:pStyle w:val="TOCHeading"/>
        <w:jc w:val="center"/>
        <w:rPr>
          <w:moveFrom w:id="24587" w:author="pete jones" w:date="2022-01-03T12:19:00Z"/>
          <w:lang w:val="en-GB"/>
        </w:rPr>
      </w:pPr>
      <w:bookmarkStart w:id="24588" w:name="_Toc511736847"/>
      <w:bookmarkStart w:id="24589" w:name="_Toc12347252"/>
      <w:bookmarkStart w:id="24590" w:name="_Toc68162299"/>
      <w:moveFrom w:id="24591" w:author="pete jones" w:date="2022-01-03T12:19:00Z">
        <w:r w:rsidRPr="00255624" w:rsidDel="00901B80">
          <w:rPr>
            <w:lang w:val="en-GB"/>
          </w:rPr>
          <w:t xml:space="preserve">Figure </w:t>
        </w:r>
        <w:r w:rsidRPr="00255624" w:rsidDel="00901B80">
          <w:fldChar w:fldCharType="begin"/>
        </w:r>
        <w:r w:rsidRPr="00255624" w:rsidDel="00901B80">
          <w:rPr>
            <w:lang w:val="en-GB"/>
          </w:rPr>
          <w:instrText>STYLEREF 1 \s</w:instrText>
        </w:r>
        <w:r w:rsidRPr="00255624" w:rsidDel="00901B80">
          <w:fldChar w:fldCharType="separate"/>
        </w:r>
        <w:r w:rsidR="00DD384C" w:rsidRPr="00255624" w:rsidDel="00901B80">
          <w:rPr>
            <w:noProof/>
            <w:lang w:val="en-GB"/>
          </w:rPr>
          <w:t>6</w:t>
        </w:r>
        <w:r w:rsidRPr="00255624" w:rsidDel="00901B80">
          <w:fldChar w:fldCharType="end"/>
        </w:r>
        <w:r w:rsidR="00F8680E" w:rsidRPr="00255624" w:rsidDel="00901B80">
          <w:rPr>
            <w:lang w:val="en-GB"/>
          </w:rPr>
          <w:noBreakHyphen/>
        </w:r>
        <w:r w:rsidRPr="00255624" w:rsidDel="00901B80">
          <w:fldChar w:fldCharType="begin"/>
        </w:r>
        <w:r w:rsidRPr="00255624" w:rsidDel="00901B80">
          <w:rPr>
            <w:lang w:val="en-GB"/>
          </w:rPr>
          <w:instrText>SEQ Figure \* ARABIC \s 1</w:instrText>
        </w:r>
        <w:r w:rsidRPr="00255624" w:rsidDel="00901B80">
          <w:fldChar w:fldCharType="separate"/>
        </w:r>
        <w:r w:rsidR="00DD384C" w:rsidRPr="00255624" w:rsidDel="00901B80">
          <w:rPr>
            <w:noProof/>
            <w:lang w:val="en-GB"/>
          </w:rPr>
          <w:t>30</w:t>
        </w:r>
        <w:r w:rsidRPr="00255624" w:rsidDel="00901B80">
          <w:fldChar w:fldCharType="end"/>
        </w:r>
        <w:r w:rsidRPr="00255624" w:rsidDel="00901B80">
          <w:rPr>
            <w:lang w:val="en-GB"/>
          </w:rPr>
          <w:t>: Dassault Systems Exalead OnePart</w:t>
        </w:r>
        <w:bookmarkStart w:id="24592" w:name="_Toc92119958"/>
        <w:bookmarkStart w:id="24593" w:name="_Toc92120300"/>
        <w:bookmarkStart w:id="24594" w:name="_Toc92120641"/>
        <w:bookmarkStart w:id="24595" w:name="_Toc92120979"/>
        <w:bookmarkStart w:id="24596" w:name="_Toc92121320"/>
        <w:bookmarkStart w:id="24597" w:name="_Toc92121661"/>
        <w:bookmarkStart w:id="24598" w:name="_Toc92122007"/>
        <w:bookmarkStart w:id="24599" w:name="_Toc92187699"/>
        <w:bookmarkStart w:id="24600" w:name="_Toc92188042"/>
        <w:bookmarkStart w:id="24601" w:name="_Toc92191429"/>
        <w:bookmarkStart w:id="24602" w:name="_Toc92191896"/>
        <w:bookmarkStart w:id="24603" w:name="_Toc92192364"/>
        <w:bookmarkStart w:id="24604" w:name="_Toc92192749"/>
        <w:bookmarkStart w:id="24605" w:name="_Toc92193135"/>
        <w:bookmarkStart w:id="24606" w:name="_Toc92193496"/>
        <w:bookmarkStart w:id="24607" w:name="_Toc92193870"/>
        <w:bookmarkStart w:id="24608" w:name="_Toc92194216"/>
        <w:bookmarkStart w:id="24609" w:name="_Toc92194669"/>
        <w:bookmarkStart w:id="24610" w:name="_Toc92195037"/>
        <w:bookmarkStart w:id="24611" w:name="_Toc92195385"/>
        <w:bookmarkStart w:id="24612" w:name="_Toc92198296"/>
        <w:bookmarkStart w:id="24613" w:name="_Toc92200844"/>
        <w:bookmarkStart w:id="24614" w:name="_Toc92201774"/>
        <w:bookmarkStart w:id="24615" w:name="_Toc92206635"/>
        <w:bookmarkStart w:id="24616" w:name="_Toc92206854"/>
        <w:bookmarkStart w:id="24617" w:name="_Toc92207198"/>
        <w:bookmarkStart w:id="24618" w:name="_Toc92207419"/>
        <w:bookmarkStart w:id="24619" w:name="_Toc92207640"/>
        <w:bookmarkStart w:id="24620" w:name="_Toc92208098"/>
        <w:bookmarkStart w:id="24621" w:name="_Toc92373924"/>
        <w:bookmarkStart w:id="24622" w:name="_Toc92375322"/>
        <w:bookmarkStart w:id="24623" w:name="_Toc92375965"/>
        <w:bookmarkStart w:id="24624" w:name="_Toc92813673"/>
        <w:bookmarkStart w:id="24625" w:name="_Toc92962895"/>
        <w:bookmarkStart w:id="24626" w:name="_Toc93130615"/>
        <w:bookmarkStart w:id="24627" w:name="_Toc94535571"/>
        <w:bookmarkStart w:id="24628" w:name="_Toc94628877"/>
        <w:bookmarkStart w:id="24629" w:name="_Toc95140147"/>
        <w:bookmarkStart w:id="24630" w:name="_Toc95231945"/>
        <w:bookmarkStart w:id="24631" w:name="_Toc97115243"/>
        <w:bookmarkStart w:id="24632" w:name="_Toc98086679"/>
        <w:bookmarkStart w:id="24633" w:name="_Toc98332915"/>
        <w:bookmarkStart w:id="24634" w:name="_Toc98333554"/>
        <w:bookmarkStart w:id="24635" w:name="_Toc98341880"/>
        <w:bookmarkStart w:id="24636" w:name="_Toc98345272"/>
        <w:bookmarkStart w:id="24637" w:name="_Toc98345799"/>
        <w:bookmarkStart w:id="24638" w:name="_Toc98346323"/>
        <w:bookmarkStart w:id="24639" w:name="_Toc98346881"/>
        <w:bookmarkStart w:id="24640" w:name="_Toc98347321"/>
        <w:bookmarkStart w:id="24641" w:name="_Toc98347761"/>
        <w:bookmarkStart w:id="24642" w:name="_Toc99537046"/>
        <w:bookmarkStart w:id="24643" w:name="_Toc99719172"/>
        <w:bookmarkStart w:id="24644" w:name="_Toc99969829"/>
        <w:bookmarkEnd w:id="24588"/>
        <w:bookmarkEnd w:id="24589"/>
        <w:bookmarkEnd w:id="24590"/>
        <w:bookmarkEnd w:id="24592"/>
        <w:bookmarkEnd w:id="24593"/>
        <w:bookmarkEnd w:id="24594"/>
        <w:bookmarkEnd w:id="24595"/>
        <w:bookmarkEnd w:id="24596"/>
        <w:bookmarkEnd w:id="24597"/>
        <w:bookmarkEnd w:id="24598"/>
        <w:bookmarkEnd w:id="24599"/>
        <w:bookmarkEnd w:id="24600"/>
        <w:bookmarkEnd w:id="24601"/>
        <w:bookmarkEnd w:id="24602"/>
        <w:bookmarkEnd w:id="24603"/>
        <w:bookmarkEnd w:id="24604"/>
        <w:bookmarkEnd w:id="24605"/>
        <w:bookmarkEnd w:id="24606"/>
        <w:bookmarkEnd w:id="24607"/>
        <w:bookmarkEnd w:id="24608"/>
        <w:bookmarkEnd w:id="24609"/>
        <w:bookmarkEnd w:id="24610"/>
        <w:bookmarkEnd w:id="24611"/>
        <w:bookmarkEnd w:id="24612"/>
        <w:bookmarkEnd w:id="24613"/>
        <w:bookmarkEnd w:id="24614"/>
        <w:bookmarkEnd w:id="24615"/>
        <w:bookmarkEnd w:id="24616"/>
        <w:bookmarkEnd w:id="24617"/>
        <w:bookmarkEnd w:id="24618"/>
        <w:bookmarkEnd w:id="24619"/>
        <w:bookmarkEnd w:id="24620"/>
        <w:bookmarkEnd w:id="24621"/>
        <w:bookmarkEnd w:id="24622"/>
        <w:bookmarkEnd w:id="24623"/>
        <w:bookmarkEnd w:id="24624"/>
        <w:bookmarkEnd w:id="24625"/>
        <w:bookmarkEnd w:id="24626"/>
        <w:bookmarkEnd w:id="24627"/>
        <w:bookmarkEnd w:id="24628"/>
        <w:bookmarkEnd w:id="24629"/>
        <w:bookmarkEnd w:id="24630"/>
        <w:bookmarkEnd w:id="24631"/>
        <w:bookmarkEnd w:id="24632"/>
        <w:bookmarkEnd w:id="24633"/>
        <w:bookmarkEnd w:id="24634"/>
        <w:bookmarkEnd w:id="24635"/>
        <w:bookmarkEnd w:id="24636"/>
        <w:bookmarkEnd w:id="24637"/>
        <w:bookmarkEnd w:id="24638"/>
        <w:bookmarkEnd w:id="24639"/>
        <w:bookmarkEnd w:id="24640"/>
        <w:bookmarkEnd w:id="24641"/>
        <w:bookmarkEnd w:id="24642"/>
        <w:bookmarkEnd w:id="24643"/>
        <w:bookmarkEnd w:id="24644"/>
      </w:moveFrom>
    </w:p>
    <w:p w14:paraId="1459244B" w14:textId="788CE82E" w:rsidR="00FF153E" w:rsidRPr="00FF6A71" w:rsidDel="00901B80" w:rsidRDefault="00FF153E" w:rsidP="00FF153E">
      <w:pPr>
        <w:rPr>
          <w:moveFrom w:id="24645" w:author="pete jones" w:date="2022-01-03T12:19:00Z"/>
        </w:rPr>
      </w:pPr>
      <w:moveFrom w:id="24646" w:author="pete jones" w:date="2022-01-03T12:19:00Z">
        <w:r w:rsidRPr="00FF6A71" w:rsidDel="00901B80">
          <w:t>Implementing a PLM solution is a step change from implementing and managing a CAD authoring tool in stand-alone configuration. Understanding how a PLM solution will be deployed and what it is designed to do in context of an academic integration is much more important than simply having it available. Customising PLM solutions is time and cost prohibitive and generally unnecessary especially where solutions are deployed on the cloud. However, the use-cases specific to academia are unique and whilst there is a similarity with industrial installations the academic case demands careful planning. Fortunately, there is sufficient scope within the configuration capability in most PLM tools to ensure the system conforms to academic requirements whilst remaining true to act as a real-life scenario environment to support teaching and learning. Specific configurations to support academic integrity include:</w:t>
        </w:r>
        <w:bookmarkStart w:id="24647" w:name="_Toc92119959"/>
        <w:bookmarkStart w:id="24648" w:name="_Toc92120301"/>
        <w:bookmarkStart w:id="24649" w:name="_Toc92120642"/>
        <w:bookmarkStart w:id="24650" w:name="_Toc92120980"/>
        <w:bookmarkStart w:id="24651" w:name="_Toc92121321"/>
        <w:bookmarkStart w:id="24652" w:name="_Toc92121662"/>
        <w:bookmarkStart w:id="24653" w:name="_Toc92122008"/>
        <w:bookmarkStart w:id="24654" w:name="_Toc92187700"/>
        <w:bookmarkStart w:id="24655" w:name="_Toc92188043"/>
        <w:bookmarkStart w:id="24656" w:name="_Toc92191430"/>
        <w:bookmarkStart w:id="24657" w:name="_Toc92191897"/>
        <w:bookmarkStart w:id="24658" w:name="_Toc92192365"/>
        <w:bookmarkStart w:id="24659" w:name="_Toc92192750"/>
        <w:bookmarkStart w:id="24660" w:name="_Toc92193136"/>
        <w:bookmarkStart w:id="24661" w:name="_Toc92193497"/>
        <w:bookmarkStart w:id="24662" w:name="_Toc92193871"/>
        <w:bookmarkStart w:id="24663" w:name="_Toc92194217"/>
        <w:bookmarkStart w:id="24664" w:name="_Toc92194670"/>
        <w:bookmarkStart w:id="24665" w:name="_Toc92195038"/>
        <w:bookmarkStart w:id="24666" w:name="_Toc92195386"/>
        <w:bookmarkStart w:id="24667" w:name="_Toc92198297"/>
        <w:bookmarkStart w:id="24668" w:name="_Toc92200845"/>
        <w:bookmarkStart w:id="24669" w:name="_Toc92201775"/>
        <w:bookmarkStart w:id="24670" w:name="_Toc92206636"/>
        <w:bookmarkStart w:id="24671" w:name="_Toc92206855"/>
        <w:bookmarkStart w:id="24672" w:name="_Toc92207199"/>
        <w:bookmarkStart w:id="24673" w:name="_Toc92207420"/>
        <w:bookmarkStart w:id="24674" w:name="_Toc92207641"/>
        <w:bookmarkStart w:id="24675" w:name="_Toc92208099"/>
        <w:bookmarkStart w:id="24676" w:name="_Toc92373925"/>
        <w:bookmarkStart w:id="24677" w:name="_Toc92375323"/>
        <w:bookmarkStart w:id="24678" w:name="_Toc92375966"/>
        <w:bookmarkStart w:id="24679" w:name="_Toc92813674"/>
        <w:bookmarkStart w:id="24680" w:name="_Toc92962896"/>
        <w:bookmarkStart w:id="24681" w:name="_Toc93130616"/>
        <w:bookmarkStart w:id="24682" w:name="_Toc94535572"/>
        <w:bookmarkStart w:id="24683" w:name="_Toc94628878"/>
        <w:bookmarkStart w:id="24684" w:name="_Toc95140148"/>
        <w:bookmarkStart w:id="24685" w:name="_Toc95231946"/>
        <w:bookmarkStart w:id="24686" w:name="_Toc97115244"/>
        <w:bookmarkStart w:id="24687" w:name="_Toc98086680"/>
        <w:bookmarkStart w:id="24688" w:name="_Toc98332916"/>
        <w:bookmarkStart w:id="24689" w:name="_Toc98333555"/>
        <w:bookmarkStart w:id="24690" w:name="_Toc98341881"/>
        <w:bookmarkStart w:id="24691" w:name="_Toc98345273"/>
        <w:bookmarkStart w:id="24692" w:name="_Toc98345800"/>
        <w:bookmarkStart w:id="24693" w:name="_Toc98346324"/>
        <w:bookmarkStart w:id="24694" w:name="_Toc98346882"/>
        <w:bookmarkStart w:id="24695" w:name="_Toc98347322"/>
        <w:bookmarkStart w:id="24696" w:name="_Toc98347762"/>
        <w:bookmarkStart w:id="24697" w:name="_Toc99537047"/>
        <w:bookmarkStart w:id="24698" w:name="_Toc99719173"/>
        <w:bookmarkStart w:id="24699" w:name="_Toc99969830"/>
        <w:bookmarkEnd w:id="24647"/>
        <w:bookmarkEnd w:id="24648"/>
        <w:bookmarkEnd w:id="24649"/>
        <w:bookmarkEnd w:id="24650"/>
        <w:bookmarkEnd w:id="24651"/>
        <w:bookmarkEnd w:id="24652"/>
        <w:bookmarkEnd w:id="24653"/>
        <w:bookmarkEnd w:id="24654"/>
        <w:bookmarkEnd w:id="24655"/>
        <w:bookmarkEnd w:id="24656"/>
        <w:bookmarkEnd w:id="24657"/>
        <w:bookmarkEnd w:id="24658"/>
        <w:bookmarkEnd w:id="24659"/>
        <w:bookmarkEnd w:id="24660"/>
        <w:bookmarkEnd w:id="24661"/>
        <w:bookmarkEnd w:id="24662"/>
        <w:bookmarkEnd w:id="24663"/>
        <w:bookmarkEnd w:id="24664"/>
        <w:bookmarkEnd w:id="24665"/>
        <w:bookmarkEnd w:id="24666"/>
        <w:bookmarkEnd w:id="24667"/>
        <w:bookmarkEnd w:id="24668"/>
        <w:bookmarkEnd w:id="24669"/>
        <w:bookmarkEnd w:id="24670"/>
        <w:bookmarkEnd w:id="24671"/>
        <w:bookmarkEnd w:id="24672"/>
        <w:bookmarkEnd w:id="24673"/>
        <w:bookmarkEnd w:id="24674"/>
        <w:bookmarkEnd w:id="24675"/>
        <w:bookmarkEnd w:id="24676"/>
        <w:bookmarkEnd w:id="24677"/>
        <w:bookmarkEnd w:id="24678"/>
        <w:bookmarkEnd w:id="24679"/>
        <w:bookmarkEnd w:id="24680"/>
        <w:bookmarkEnd w:id="24681"/>
        <w:bookmarkEnd w:id="24682"/>
        <w:bookmarkEnd w:id="24683"/>
        <w:bookmarkEnd w:id="24684"/>
        <w:bookmarkEnd w:id="24685"/>
        <w:bookmarkEnd w:id="24686"/>
        <w:bookmarkEnd w:id="24687"/>
        <w:bookmarkEnd w:id="24688"/>
        <w:bookmarkEnd w:id="24689"/>
        <w:bookmarkEnd w:id="24690"/>
        <w:bookmarkEnd w:id="24691"/>
        <w:bookmarkEnd w:id="24692"/>
        <w:bookmarkEnd w:id="24693"/>
        <w:bookmarkEnd w:id="24694"/>
        <w:bookmarkEnd w:id="24695"/>
        <w:bookmarkEnd w:id="24696"/>
        <w:bookmarkEnd w:id="24697"/>
        <w:bookmarkEnd w:id="24698"/>
        <w:bookmarkEnd w:id="24699"/>
      </w:moveFrom>
    </w:p>
    <w:p w14:paraId="3AD219C7" w14:textId="2ACFE2E5" w:rsidR="00FF153E" w:rsidRPr="00FF6A71" w:rsidDel="00901B80" w:rsidRDefault="00FF153E" w:rsidP="0021440D">
      <w:pPr>
        <w:numPr>
          <w:ilvl w:val="0"/>
          <w:numId w:val="44"/>
        </w:numPr>
        <w:spacing w:line="240" w:lineRule="auto"/>
        <w:rPr>
          <w:moveFrom w:id="24700" w:author="pete jones" w:date="2022-01-03T12:19:00Z"/>
        </w:rPr>
      </w:pPr>
      <w:moveFrom w:id="24701" w:author="pete jones" w:date="2022-01-03T12:19:00Z">
        <w:r w:rsidRPr="00FF6A71" w:rsidDel="00901B80">
          <w:t>Creating and managing users</w:t>
        </w:r>
        <w:bookmarkStart w:id="24702" w:name="_Toc92119960"/>
        <w:bookmarkStart w:id="24703" w:name="_Toc92120302"/>
        <w:bookmarkStart w:id="24704" w:name="_Toc92120643"/>
        <w:bookmarkStart w:id="24705" w:name="_Toc92120981"/>
        <w:bookmarkStart w:id="24706" w:name="_Toc92121322"/>
        <w:bookmarkStart w:id="24707" w:name="_Toc92121663"/>
        <w:bookmarkStart w:id="24708" w:name="_Toc92122009"/>
        <w:bookmarkStart w:id="24709" w:name="_Toc92187701"/>
        <w:bookmarkStart w:id="24710" w:name="_Toc92188044"/>
        <w:bookmarkStart w:id="24711" w:name="_Toc92191431"/>
        <w:bookmarkStart w:id="24712" w:name="_Toc92191898"/>
        <w:bookmarkStart w:id="24713" w:name="_Toc92192366"/>
        <w:bookmarkStart w:id="24714" w:name="_Toc92192751"/>
        <w:bookmarkStart w:id="24715" w:name="_Toc92193137"/>
        <w:bookmarkStart w:id="24716" w:name="_Toc92193498"/>
        <w:bookmarkStart w:id="24717" w:name="_Toc92193872"/>
        <w:bookmarkStart w:id="24718" w:name="_Toc92194218"/>
        <w:bookmarkStart w:id="24719" w:name="_Toc92194671"/>
        <w:bookmarkStart w:id="24720" w:name="_Toc92195039"/>
        <w:bookmarkStart w:id="24721" w:name="_Toc92195387"/>
        <w:bookmarkStart w:id="24722" w:name="_Toc92198298"/>
        <w:bookmarkStart w:id="24723" w:name="_Toc92200846"/>
        <w:bookmarkStart w:id="24724" w:name="_Toc92201776"/>
        <w:bookmarkStart w:id="24725" w:name="_Toc92206637"/>
        <w:bookmarkStart w:id="24726" w:name="_Toc92206856"/>
        <w:bookmarkStart w:id="24727" w:name="_Toc92207200"/>
        <w:bookmarkStart w:id="24728" w:name="_Toc92207421"/>
        <w:bookmarkStart w:id="24729" w:name="_Toc92207642"/>
        <w:bookmarkStart w:id="24730" w:name="_Toc92208100"/>
        <w:bookmarkStart w:id="24731" w:name="_Toc92373926"/>
        <w:bookmarkStart w:id="24732" w:name="_Toc92375324"/>
        <w:bookmarkStart w:id="24733" w:name="_Toc92375967"/>
        <w:bookmarkStart w:id="24734" w:name="_Toc92813675"/>
        <w:bookmarkStart w:id="24735" w:name="_Toc92962897"/>
        <w:bookmarkStart w:id="24736" w:name="_Toc93130617"/>
        <w:bookmarkStart w:id="24737" w:name="_Toc94535573"/>
        <w:bookmarkStart w:id="24738" w:name="_Toc94628879"/>
        <w:bookmarkStart w:id="24739" w:name="_Toc95140149"/>
        <w:bookmarkStart w:id="24740" w:name="_Toc95231947"/>
        <w:bookmarkStart w:id="24741" w:name="_Toc97115245"/>
        <w:bookmarkStart w:id="24742" w:name="_Toc98086681"/>
        <w:bookmarkStart w:id="24743" w:name="_Toc98332917"/>
        <w:bookmarkStart w:id="24744" w:name="_Toc98333556"/>
        <w:bookmarkStart w:id="24745" w:name="_Toc98341882"/>
        <w:bookmarkStart w:id="24746" w:name="_Toc98345274"/>
        <w:bookmarkStart w:id="24747" w:name="_Toc98345801"/>
        <w:bookmarkStart w:id="24748" w:name="_Toc98346325"/>
        <w:bookmarkStart w:id="24749" w:name="_Toc98346883"/>
        <w:bookmarkStart w:id="24750" w:name="_Toc98347323"/>
        <w:bookmarkStart w:id="24751" w:name="_Toc98347763"/>
        <w:bookmarkStart w:id="24752" w:name="_Toc99537048"/>
        <w:bookmarkStart w:id="24753" w:name="_Toc99719174"/>
        <w:bookmarkStart w:id="24754" w:name="_Toc99969831"/>
        <w:bookmarkEnd w:id="24702"/>
        <w:bookmarkEnd w:id="24703"/>
        <w:bookmarkEnd w:id="24704"/>
        <w:bookmarkEnd w:id="24705"/>
        <w:bookmarkEnd w:id="24706"/>
        <w:bookmarkEnd w:id="24707"/>
        <w:bookmarkEnd w:id="24708"/>
        <w:bookmarkEnd w:id="24709"/>
        <w:bookmarkEnd w:id="24710"/>
        <w:bookmarkEnd w:id="24711"/>
        <w:bookmarkEnd w:id="24712"/>
        <w:bookmarkEnd w:id="24713"/>
        <w:bookmarkEnd w:id="24714"/>
        <w:bookmarkEnd w:id="24715"/>
        <w:bookmarkEnd w:id="24716"/>
        <w:bookmarkEnd w:id="24717"/>
        <w:bookmarkEnd w:id="24718"/>
        <w:bookmarkEnd w:id="24719"/>
        <w:bookmarkEnd w:id="24720"/>
        <w:bookmarkEnd w:id="24721"/>
        <w:bookmarkEnd w:id="24722"/>
        <w:bookmarkEnd w:id="24723"/>
        <w:bookmarkEnd w:id="24724"/>
        <w:bookmarkEnd w:id="24725"/>
        <w:bookmarkEnd w:id="24726"/>
        <w:bookmarkEnd w:id="24727"/>
        <w:bookmarkEnd w:id="24728"/>
        <w:bookmarkEnd w:id="24729"/>
        <w:bookmarkEnd w:id="24730"/>
        <w:bookmarkEnd w:id="24731"/>
        <w:bookmarkEnd w:id="24732"/>
        <w:bookmarkEnd w:id="24733"/>
        <w:bookmarkEnd w:id="24734"/>
        <w:bookmarkEnd w:id="24735"/>
        <w:bookmarkEnd w:id="24736"/>
        <w:bookmarkEnd w:id="24737"/>
        <w:bookmarkEnd w:id="24738"/>
        <w:bookmarkEnd w:id="24739"/>
        <w:bookmarkEnd w:id="24740"/>
        <w:bookmarkEnd w:id="24741"/>
        <w:bookmarkEnd w:id="24742"/>
        <w:bookmarkEnd w:id="24743"/>
        <w:bookmarkEnd w:id="24744"/>
        <w:bookmarkEnd w:id="24745"/>
        <w:bookmarkEnd w:id="24746"/>
        <w:bookmarkEnd w:id="24747"/>
        <w:bookmarkEnd w:id="24748"/>
        <w:bookmarkEnd w:id="24749"/>
        <w:bookmarkEnd w:id="24750"/>
        <w:bookmarkEnd w:id="24751"/>
        <w:bookmarkEnd w:id="24752"/>
        <w:bookmarkEnd w:id="24753"/>
        <w:bookmarkEnd w:id="24754"/>
      </w:moveFrom>
    </w:p>
    <w:p w14:paraId="2933BA8A" w14:textId="2E634F93" w:rsidR="00FF153E" w:rsidRPr="00FF6A71" w:rsidDel="00901B80" w:rsidRDefault="00FF153E" w:rsidP="0021440D">
      <w:pPr>
        <w:numPr>
          <w:ilvl w:val="0"/>
          <w:numId w:val="44"/>
        </w:numPr>
        <w:spacing w:line="240" w:lineRule="auto"/>
        <w:rPr>
          <w:moveFrom w:id="24755" w:author="pete jones" w:date="2022-01-03T12:19:00Z"/>
        </w:rPr>
      </w:pPr>
      <w:moveFrom w:id="24756" w:author="pete jones" w:date="2022-01-03T12:19:00Z">
        <w:r w:rsidRPr="00FF6A71" w:rsidDel="00901B80">
          <w:t>Creating and managing groups</w:t>
        </w:r>
        <w:bookmarkStart w:id="24757" w:name="_Toc92119961"/>
        <w:bookmarkStart w:id="24758" w:name="_Toc92120303"/>
        <w:bookmarkStart w:id="24759" w:name="_Toc92120644"/>
        <w:bookmarkStart w:id="24760" w:name="_Toc92120982"/>
        <w:bookmarkStart w:id="24761" w:name="_Toc92121323"/>
        <w:bookmarkStart w:id="24762" w:name="_Toc92121664"/>
        <w:bookmarkStart w:id="24763" w:name="_Toc92122010"/>
        <w:bookmarkStart w:id="24764" w:name="_Toc92187702"/>
        <w:bookmarkStart w:id="24765" w:name="_Toc92188045"/>
        <w:bookmarkStart w:id="24766" w:name="_Toc92191432"/>
        <w:bookmarkStart w:id="24767" w:name="_Toc92191899"/>
        <w:bookmarkStart w:id="24768" w:name="_Toc92192367"/>
        <w:bookmarkStart w:id="24769" w:name="_Toc92192752"/>
        <w:bookmarkStart w:id="24770" w:name="_Toc92193138"/>
        <w:bookmarkStart w:id="24771" w:name="_Toc92193499"/>
        <w:bookmarkStart w:id="24772" w:name="_Toc92193873"/>
        <w:bookmarkStart w:id="24773" w:name="_Toc92194219"/>
        <w:bookmarkStart w:id="24774" w:name="_Toc92194672"/>
        <w:bookmarkStart w:id="24775" w:name="_Toc92195040"/>
        <w:bookmarkStart w:id="24776" w:name="_Toc92195388"/>
        <w:bookmarkStart w:id="24777" w:name="_Toc92198299"/>
        <w:bookmarkStart w:id="24778" w:name="_Toc92200847"/>
        <w:bookmarkStart w:id="24779" w:name="_Toc92201777"/>
        <w:bookmarkStart w:id="24780" w:name="_Toc92206638"/>
        <w:bookmarkStart w:id="24781" w:name="_Toc92206857"/>
        <w:bookmarkStart w:id="24782" w:name="_Toc92207201"/>
        <w:bookmarkStart w:id="24783" w:name="_Toc92207422"/>
        <w:bookmarkStart w:id="24784" w:name="_Toc92207643"/>
        <w:bookmarkStart w:id="24785" w:name="_Toc92208101"/>
        <w:bookmarkStart w:id="24786" w:name="_Toc92373927"/>
        <w:bookmarkStart w:id="24787" w:name="_Toc92375325"/>
        <w:bookmarkStart w:id="24788" w:name="_Toc92375968"/>
        <w:bookmarkStart w:id="24789" w:name="_Toc92813676"/>
        <w:bookmarkStart w:id="24790" w:name="_Toc92962898"/>
        <w:bookmarkStart w:id="24791" w:name="_Toc93130618"/>
        <w:bookmarkStart w:id="24792" w:name="_Toc94535574"/>
        <w:bookmarkStart w:id="24793" w:name="_Toc94628880"/>
        <w:bookmarkStart w:id="24794" w:name="_Toc95140150"/>
        <w:bookmarkStart w:id="24795" w:name="_Toc95231948"/>
        <w:bookmarkStart w:id="24796" w:name="_Toc97115246"/>
        <w:bookmarkStart w:id="24797" w:name="_Toc98086682"/>
        <w:bookmarkStart w:id="24798" w:name="_Toc98332918"/>
        <w:bookmarkStart w:id="24799" w:name="_Toc98333557"/>
        <w:bookmarkStart w:id="24800" w:name="_Toc98341883"/>
        <w:bookmarkStart w:id="24801" w:name="_Toc98345275"/>
        <w:bookmarkStart w:id="24802" w:name="_Toc98345802"/>
        <w:bookmarkStart w:id="24803" w:name="_Toc98346326"/>
        <w:bookmarkStart w:id="24804" w:name="_Toc98346884"/>
        <w:bookmarkStart w:id="24805" w:name="_Toc98347324"/>
        <w:bookmarkStart w:id="24806" w:name="_Toc98347764"/>
        <w:bookmarkStart w:id="24807" w:name="_Toc99537049"/>
        <w:bookmarkStart w:id="24808" w:name="_Toc99719175"/>
        <w:bookmarkStart w:id="24809" w:name="_Toc99969832"/>
        <w:bookmarkEnd w:id="24757"/>
        <w:bookmarkEnd w:id="24758"/>
        <w:bookmarkEnd w:id="24759"/>
        <w:bookmarkEnd w:id="24760"/>
        <w:bookmarkEnd w:id="24761"/>
        <w:bookmarkEnd w:id="24762"/>
        <w:bookmarkEnd w:id="24763"/>
        <w:bookmarkEnd w:id="24764"/>
        <w:bookmarkEnd w:id="24765"/>
        <w:bookmarkEnd w:id="24766"/>
        <w:bookmarkEnd w:id="24767"/>
        <w:bookmarkEnd w:id="24768"/>
        <w:bookmarkEnd w:id="24769"/>
        <w:bookmarkEnd w:id="24770"/>
        <w:bookmarkEnd w:id="24771"/>
        <w:bookmarkEnd w:id="24772"/>
        <w:bookmarkEnd w:id="24773"/>
        <w:bookmarkEnd w:id="24774"/>
        <w:bookmarkEnd w:id="24775"/>
        <w:bookmarkEnd w:id="24776"/>
        <w:bookmarkEnd w:id="24777"/>
        <w:bookmarkEnd w:id="24778"/>
        <w:bookmarkEnd w:id="24779"/>
        <w:bookmarkEnd w:id="24780"/>
        <w:bookmarkEnd w:id="24781"/>
        <w:bookmarkEnd w:id="24782"/>
        <w:bookmarkEnd w:id="24783"/>
        <w:bookmarkEnd w:id="24784"/>
        <w:bookmarkEnd w:id="24785"/>
        <w:bookmarkEnd w:id="24786"/>
        <w:bookmarkEnd w:id="24787"/>
        <w:bookmarkEnd w:id="24788"/>
        <w:bookmarkEnd w:id="24789"/>
        <w:bookmarkEnd w:id="24790"/>
        <w:bookmarkEnd w:id="24791"/>
        <w:bookmarkEnd w:id="24792"/>
        <w:bookmarkEnd w:id="24793"/>
        <w:bookmarkEnd w:id="24794"/>
        <w:bookmarkEnd w:id="24795"/>
        <w:bookmarkEnd w:id="24796"/>
        <w:bookmarkEnd w:id="24797"/>
        <w:bookmarkEnd w:id="24798"/>
        <w:bookmarkEnd w:id="24799"/>
        <w:bookmarkEnd w:id="24800"/>
        <w:bookmarkEnd w:id="24801"/>
        <w:bookmarkEnd w:id="24802"/>
        <w:bookmarkEnd w:id="24803"/>
        <w:bookmarkEnd w:id="24804"/>
        <w:bookmarkEnd w:id="24805"/>
        <w:bookmarkEnd w:id="24806"/>
        <w:bookmarkEnd w:id="24807"/>
        <w:bookmarkEnd w:id="24808"/>
        <w:bookmarkEnd w:id="24809"/>
      </w:moveFrom>
    </w:p>
    <w:p w14:paraId="40881268" w14:textId="5009DC00" w:rsidR="00FF153E" w:rsidRPr="00FF6A71" w:rsidDel="00901B80" w:rsidRDefault="00FF153E" w:rsidP="0021440D">
      <w:pPr>
        <w:numPr>
          <w:ilvl w:val="0"/>
          <w:numId w:val="44"/>
        </w:numPr>
        <w:spacing w:line="240" w:lineRule="auto"/>
        <w:rPr>
          <w:moveFrom w:id="24810" w:author="pete jones" w:date="2022-01-03T12:19:00Z"/>
        </w:rPr>
      </w:pPr>
      <w:moveFrom w:id="24811" w:author="pete jones" w:date="2022-01-03T12:19:00Z">
        <w:r w:rsidRPr="00FF6A71" w:rsidDel="00901B80">
          <w:t>Creating and managing roles</w:t>
        </w:r>
        <w:bookmarkStart w:id="24812" w:name="_Toc92119962"/>
        <w:bookmarkStart w:id="24813" w:name="_Toc92120304"/>
        <w:bookmarkStart w:id="24814" w:name="_Toc92120645"/>
        <w:bookmarkStart w:id="24815" w:name="_Toc92120983"/>
        <w:bookmarkStart w:id="24816" w:name="_Toc92121324"/>
        <w:bookmarkStart w:id="24817" w:name="_Toc92121665"/>
        <w:bookmarkStart w:id="24818" w:name="_Toc92122011"/>
        <w:bookmarkStart w:id="24819" w:name="_Toc92187703"/>
        <w:bookmarkStart w:id="24820" w:name="_Toc92188046"/>
        <w:bookmarkStart w:id="24821" w:name="_Toc92191433"/>
        <w:bookmarkStart w:id="24822" w:name="_Toc92191900"/>
        <w:bookmarkStart w:id="24823" w:name="_Toc92192368"/>
        <w:bookmarkStart w:id="24824" w:name="_Toc92192753"/>
        <w:bookmarkStart w:id="24825" w:name="_Toc92193139"/>
        <w:bookmarkStart w:id="24826" w:name="_Toc92193500"/>
        <w:bookmarkStart w:id="24827" w:name="_Toc92193874"/>
        <w:bookmarkStart w:id="24828" w:name="_Toc92194220"/>
        <w:bookmarkStart w:id="24829" w:name="_Toc92194673"/>
        <w:bookmarkStart w:id="24830" w:name="_Toc92195041"/>
        <w:bookmarkStart w:id="24831" w:name="_Toc92195389"/>
        <w:bookmarkStart w:id="24832" w:name="_Toc92198300"/>
        <w:bookmarkStart w:id="24833" w:name="_Toc92200848"/>
        <w:bookmarkStart w:id="24834" w:name="_Toc92201778"/>
        <w:bookmarkStart w:id="24835" w:name="_Toc92206639"/>
        <w:bookmarkStart w:id="24836" w:name="_Toc92206858"/>
        <w:bookmarkStart w:id="24837" w:name="_Toc92207202"/>
        <w:bookmarkStart w:id="24838" w:name="_Toc92207423"/>
        <w:bookmarkStart w:id="24839" w:name="_Toc92207644"/>
        <w:bookmarkStart w:id="24840" w:name="_Toc92208102"/>
        <w:bookmarkStart w:id="24841" w:name="_Toc92373928"/>
        <w:bookmarkStart w:id="24842" w:name="_Toc92375326"/>
        <w:bookmarkStart w:id="24843" w:name="_Toc92375969"/>
        <w:bookmarkStart w:id="24844" w:name="_Toc92813677"/>
        <w:bookmarkStart w:id="24845" w:name="_Toc92962899"/>
        <w:bookmarkStart w:id="24846" w:name="_Toc93130619"/>
        <w:bookmarkStart w:id="24847" w:name="_Toc94535575"/>
        <w:bookmarkStart w:id="24848" w:name="_Toc94628881"/>
        <w:bookmarkStart w:id="24849" w:name="_Toc95140151"/>
        <w:bookmarkStart w:id="24850" w:name="_Toc95231949"/>
        <w:bookmarkStart w:id="24851" w:name="_Toc97115247"/>
        <w:bookmarkStart w:id="24852" w:name="_Toc98086683"/>
        <w:bookmarkStart w:id="24853" w:name="_Toc98332919"/>
        <w:bookmarkStart w:id="24854" w:name="_Toc98333558"/>
        <w:bookmarkStart w:id="24855" w:name="_Toc98341884"/>
        <w:bookmarkStart w:id="24856" w:name="_Toc98345276"/>
        <w:bookmarkStart w:id="24857" w:name="_Toc98345803"/>
        <w:bookmarkStart w:id="24858" w:name="_Toc98346327"/>
        <w:bookmarkStart w:id="24859" w:name="_Toc98346885"/>
        <w:bookmarkStart w:id="24860" w:name="_Toc98347325"/>
        <w:bookmarkStart w:id="24861" w:name="_Toc98347765"/>
        <w:bookmarkStart w:id="24862" w:name="_Toc99537050"/>
        <w:bookmarkStart w:id="24863" w:name="_Toc99719176"/>
        <w:bookmarkStart w:id="24864" w:name="_Toc99969833"/>
        <w:bookmarkEnd w:id="24812"/>
        <w:bookmarkEnd w:id="24813"/>
        <w:bookmarkEnd w:id="24814"/>
        <w:bookmarkEnd w:id="24815"/>
        <w:bookmarkEnd w:id="24816"/>
        <w:bookmarkEnd w:id="24817"/>
        <w:bookmarkEnd w:id="24818"/>
        <w:bookmarkEnd w:id="24819"/>
        <w:bookmarkEnd w:id="24820"/>
        <w:bookmarkEnd w:id="24821"/>
        <w:bookmarkEnd w:id="24822"/>
        <w:bookmarkEnd w:id="24823"/>
        <w:bookmarkEnd w:id="24824"/>
        <w:bookmarkEnd w:id="24825"/>
        <w:bookmarkEnd w:id="24826"/>
        <w:bookmarkEnd w:id="24827"/>
        <w:bookmarkEnd w:id="24828"/>
        <w:bookmarkEnd w:id="24829"/>
        <w:bookmarkEnd w:id="24830"/>
        <w:bookmarkEnd w:id="24831"/>
        <w:bookmarkEnd w:id="24832"/>
        <w:bookmarkEnd w:id="24833"/>
        <w:bookmarkEnd w:id="24834"/>
        <w:bookmarkEnd w:id="24835"/>
        <w:bookmarkEnd w:id="24836"/>
        <w:bookmarkEnd w:id="24837"/>
        <w:bookmarkEnd w:id="24838"/>
        <w:bookmarkEnd w:id="24839"/>
        <w:bookmarkEnd w:id="24840"/>
        <w:bookmarkEnd w:id="24841"/>
        <w:bookmarkEnd w:id="24842"/>
        <w:bookmarkEnd w:id="24843"/>
        <w:bookmarkEnd w:id="24844"/>
        <w:bookmarkEnd w:id="24845"/>
        <w:bookmarkEnd w:id="24846"/>
        <w:bookmarkEnd w:id="24847"/>
        <w:bookmarkEnd w:id="24848"/>
        <w:bookmarkEnd w:id="24849"/>
        <w:bookmarkEnd w:id="24850"/>
        <w:bookmarkEnd w:id="24851"/>
        <w:bookmarkEnd w:id="24852"/>
        <w:bookmarkEnd w:id="24853"/>
        <w:bookmarkEnd w:id="24854"/>
        <w:bookmarkEnd w:id="24855"/>
        <w:bookmarkEnd w:id="24856"/>
        <w:bookmarkEnd w:id="24857"/>
        <w:bookmarkEnd w:id="24858"/>
        <w:bookmarkEnd w:id="24859"/>
        <w:bookmarkEnd w:id="24860"/>
        <w:bookmarkEnd w:id="24861"/>
        <w:bookmarkEnd w:id="24862"/>
        <w:bookmarkEnd w:id="24863"/>
        <w:bookmarkEnd w:id="24864"/>
      </w:moveFrom>
    </w:p>
    <w:p w14:paraId="3F36E431" w14:textId="1AB33538" w:rsidR="00FF153E" w:rsidRPr="00FF6A71" w:rsidDel="00901B80" w:rsidRDefault="00FF153E" w:rsidP="0021440D">
      <w:pPr>
        <w:numPr>
          <w:ilvl w:val="0"/>
          <w:numId w:val="44"/>
        </w:numPr>
        <w:spacing w:line="240" w:lineRule="auto"/>
        <w:rPr>
          <w:moveFrom w:id="24865" w:author="pete jones" w:date="2022-01-03T12:19:00Z"/>
        </w:rPr>
      </w:pPr>
      <w:moveFrom w:id="24866" w:author="pete jones" w:date="2022-01-03T12:19:00Z">
        <w:r w:rsidRPr="00FF6A71" w:rsidDel="00901B80">
          <w:t>Defining change order routing lists</w:t>
        </w:r>
        <w:bookmarkStart w:id="24867" w:name="_Toc92119963"/>
        <w:bookmarkStart w:id="24868" w:name="_Toc92120305"/>
        <w:bookmarkStart w:id="24869" w:name="_Toc92120646"/>
        <w:bookmarkStart w:id="24870" w:name="_Toc92120984"/>
        <w:bookmarkStart w:id="24871" w:name="_Toc92121325"/>
        <w:bookmarkStart w:id="24872" w:name="_Toc92121666"/>
        <w:bookmarkStart w:id="24873" w:name="_Toc92122012"/>
        <w:bookmarkStart w:id="24874" w:name="_Toc92187704"/>
        <w:bookmarkStart w:id="24875" w:name="_Toc92188047"/>
        <w:bookmarkStart w:id="24876" w:name="_Toc92191434"/>
        <w:bookmarkStart w:id="24877" w:name="_Toc92191901"/>
        <w:bookmarkStart w:id="24878" w:name="_Toc92192369"/>
        <w:bookmarkStart w:id="24879" w:name="_Toc92192754"/>
        <w:bookmarkStart w:id="24880" w:name="_Toc92193140"/>
        <w:bookmarkStart w:id="24881" w:name="_Toc92193501"/>
        <w:bookmarkStart w:id="24882" w:name="_Toc92193875"/>
        <w:bookmarkStart w:id="24883" w:name="_Toc92194221"/>
        <w:bookmarkStart w:id="24884" w:name="_Toc92194674"/>
        <w:bookmarkStart w:id="24885" w:name="_Toc92195042"/>
        <w:bookmarkStart w:id="24886" w:name="_Toc92195390"/>
        <w:bookmarkStart w:id="24887" w:name="_Toc92198301"/>
        <w:bookmarkStart w:id="24888" w:name="_Toc92200849"/>
        <w:bookmarkStart w:id="24889" w:name="_Toc92201779"/>
        <w:bookmarkStart w:id="24890" w:name="_Toc92206640"/>
        <w:bookmarkStart w:id="24891" w:name="_Toc92206859"/>
        <w:bookmarkStart w:id="24892" w:name="_Toc92207203"/>
        <w:bookmarkStart w:id="24893" w:name="_Toc92207424"/>
        <w:bookmarkStart w:id="24894" w:name="_Toc92207645"/>
        <w:bookmarkStart w:id="24895" w:name="_Toc92208103"/>
        <w:bookmarkStart w:id="24896" w:name="_Toc92373929"/>
        <w:bookmarkStart w:id="24897" w:name="_Toc92375327"/>
        <w:bookmarkStart w:id="24898" w:name="_Toc92375970"/>
        <w:bookmarkStart w:id="24899" w:name="_Toc92813678"/>
        <w:bookmarkStart w:id="24900" w:name="_Toc92962900"/>
        <w:bookmarkStart w:id="24901" w:name="_Toc93130620"/>
        <w:bookmarkStart w:id="24902" w:name="_Toc94535576"/>
        <w:bookmarkStart w:id="24903" w:name="_Toc94628882"/>
        <w:bookmarkStart w:id="24904" w:name="_Toc95140152"/>
        <w:bookmarkStart w:id="24905" w:name="_Toc95231950"/>
        <w:bookmarkStart w:id="24906" w:name="_Toc97115248"/>
        <w:bookmarkStart w:id="24907" w:name="_Toc98086684"/>
        <w:bookmarkStart w:id="24908" w:name="_Toc98332920"/>
        <w:bookmarkStart w:id="24909" w:name="_Toc98333559"/>
        <w:bookmarkStart w:id="24910" w:name="_Toc98341885"/>
        <w:bookmarkStart w:id="24911" w:name="_Toc98345277"/>
        <w:bookmarkStart w:id="24912" w:name="_Toc98345804"/>
        <w:bookmarkStart w:id="24913" w:name="_Toc98346328"/>
        <w:bookmarkStart w:id="24914" w:name="_Toc98346886"/>
        <w:bookmarkStart w:id="24915" w:name="_Toc98347326"/>
        <w:bookmarkStart w:id="24916" w:name="_Toc98347766"/>
        <w:bookmarkStart w:id="24917" w:name="_Toc99537051"/>
        <w:bookmarkStart w:id="24918" w:name="_Toc99719177"/>
        <w:bookmarkStart w:id="24919" w:name="_Toc99969834"/>
        <w:bookmarkEnd w:id="24867"/>
        <w:bookmarkEnd w:id="24868"/>
        <w:bookmarkEnd w:id="24869"/>
        <w:bookmarkEnd w:id="24870"/>
        <w:bookmarkEnd w:id="24871"/>
        <w:bookmarkEnd w:id="24872"/>
        <w:bookmarkEnd w:id="24873"/>
        <w:bookmarkEnd w:id="24874"/>
        <w:bookmarkEnd w:id="24875"/>
        <w:bookmarkEnd w:id="24876"/>
        <w:bookmarkEnd w:id="24877"/>
        <w:bookmarkEnd w:id="24878"/>
        <w:bookmarkEnd w:id="24879"/>
        <w:bookmarkEnd w:id="24880"/>
        <w:bookmarkEnd w:id="24881"/>
        <w:bookmarkEnd w:id="24882"/>
        <w:bookmarkEnd w:id="24883"/>
        <w:bookmarkEnd w:id="24884"/>
        <w:bookmarkEnd w:id="24885"/>
        <w:bookmarkEnd w:id="24886"/>
        <w:bookmarkEnd w:id="24887"/>
        <w:bookmarkEnd w:id="24888"/>
        <w:bookmarkEnd w:id="24889"/>
        <w:bookmarkEnd w:id="24890"/>
        <w:bookmarkEnd w:id="24891"/>
        <w:bookmarkEnd w:id="24892"/>
        <w:bookmarkEnd w:id="24893"/>
        <w:bookmarkEnd w:id="24894"/>
        <w:bookmarkEnd w:id="24895"/>
        <w:bookmarkEnd w:id="24896"/>
        <w:bookmarkEnd w:id="24897"/>
        <w:bookmarkEnd w:id="24898"/>
        <w:bookmarkEnd w:id="24899"/>
        <w:bookmarkEnd w:id="24900"/>
        <w:bookmarkEnd w:id="24901"/>
        <w:bookmarkEnd w:id="24902"/>
        <w:bookmarkEnd w:id="24903"/>
        <w:bookmarkEnd w:id="24904"/>
        <w:bookmarkEnd w:id="24905"/>
        <w:bookmarkEnd w:id="24906"/>
        <w:bookmarkEnd w:id="24907"/>
        <w:bookmarkEnd w:id="24908"/>
        <w:bookmarkEnd w:id="24909"/>
        <w:bookmarkEnd w:id="24910"/>
        <w:bookmarkEnd w:id="24911"/>
        <w:bookmarkEnd w:id="24912"/>
        <w:bookmarkEnd w:id="24913"/>
        <w:bookmarkEnd w:id="24914"/>
        <w:bookmarkEnd w:id="24915"/>
        <w:bookmarkEnd w:id="24916"/>
        <w:bookmarkEnd w:id="24917"/>
        <w:bookmarkEnd w:id="24918"/>
        <w:bookmarkEnd w:id="24919"/>
      </w:moveFrom>
    </w:p>
    <w:p w14:paraId="37DCFF6C" w14:textId="2B8C8118" w:rsidR="00FF153E" w:rsidRPr="00FF6A71" w:rsidDel="00901B80" w:rsidRDefault="00FF153E" w:rsidP="0021440D">
      <w:pPr>
        <w:numPr>
          <w:ilvl w:val="0"/>
          <w:numId w:val="44"/>
        </w:numPr>
        <w:spacing w:line="240" w:lineRule="auto"/>
        <w:rPr>
          <w:moveFrom w:id="24920" w:author="pete jones" w:date="2022-01-03T12:19:00Z"/>
        </w:rPr>
      </w:pPr>
      <w:moveFrom w:id="24921" w:author="pete jones" w:date="2022-01-03T12:19:00Z">
        <w:r w:rsidRPr="00FF6A71" w:rsidDel="00901B80">
          <w:t>Managing integrations with document creation tools and repositories</w:t>
        </w:r>
        <w:bookmarkStart w:id="24922" w:name="_Toc92119964"/>
        <w:bookmarkStart w:id="24923" w:name="_Toc92120306"/>
        <w:bookmarkStart w:id="24924" w:name="_Toc92120647"/>
        <w:bookmarkStart w:id="24925" w:name="_Toc92120985"/>
        <w:bookmarkStart w:id="24926" w:name="_Toc92121326"/>
        <w:bookmarkStart w:id="24927" w:name="_Toc92121667"/>
        <w:bookmarkStart w:id="24928" w:name="_Toc92122013"/>
        <w:bookmarkStart w:id="24929" w:name="_Toc92187705"/>
        <w:bookmarkStart w:id="24930" w:name="_Toc92188048"/>
        <w:bookmarkStart w:id="24931" w:name="_Toc92191435"/>
        <w:bookmarkStart w:id="24932" w:name="_Toc92191902"/>
        <w:bookmarkStart w:id="24933" w:name="_Toc92192370"/>
        <w:bookmarkStart w:id="24934" w:name="_Toc92192755"/>
        <w:bookmarkStart w:id="24935" w:name="_Toc92193141"/>
        <w:bookmarkStart w:id="24936" w:name="_Toc92193502"/>
        <w:bookmarkStart w:id="24937" w:name="_Toc92193876"/>
        <w:bookmarkStart w:id="24938" w:name="_Toc92194222"/>
        <w:bookmarkStart w:id="24939" w:name="_Toc92194675"/>
        <w:bookmarkStart w:id="24940" w:name="_Toc92195043"/>
        <w:bookmarkStart w:id="24941" w:name="_Toc92195391"/>
        <w:bookmarkStart w:id="24942" w:name="_Toc92198302"/>
        <w:bookmarkStart w:id="24943" w:name="_Toc92200850"/>
        <w:bookmarkStart w:id="24944" w:name="_Toc92201780"/>
        <w:bookmarkStart w:id="24945" w:name="_Toc92206641"/>
        <w:bookmarkStart w:id="24946" w:name="_Toc92206860"/>
        <w:bookmarkStart w:id="24947" w:name="_Toc92207204"/>
        <w:bookmarkStart w:id="24948" w:name="_Toc92207425"/>
        <w:bookmarkStart w:id="24949" w:name="_Toc92207646"/>
        <w:bookmarkStart w:id="24950" w:name="_Toc92208104"/>
        <w:bookmarkStart w:id="24951" w:name="_Toc92373930"/>
        <w:bookmarkStart w:id="24952" w:name="_Toc92375328"/>
        <w:bookmarkStart w:id="24953" w:name="_Toc92375971"/>
        <w:bookmarkStart w:id="24954" w:name="_Toc92813679"/>
        <w:bookmarkStart w:id="24955" w:name="_Toc92962901"/>
        <w:bookmarkStart w:id="24956" w:name="_Toc93130621"/>
        <w:bookmarkStart w:id="24957" w:name="_Toc94535577"/>
        <w:bookmarkStart w:id="24958" w:name="_Toc94628883"/>
        <w:bookmarkStart w:id="24959" w:name="_Toc95140153"/>
        <w:bookmarkStart w:id="24960" w:name="_Toc95231951"/>
        <w:bookmarkStart w:id="24961" w:name="_Toc97115249"/>
        <w:bookmarkStart w:id="24962" w:name="_Toc98086685"/>
        <w:bookmarkStart w:id="24963" w:name="_Toc98332921"/>
        <w:bookmarkStart w:id="24964" w:name="_Toc98333560"/>
        <w:bookmarkStart w:id="24965" w:name="_Toc98341886"/>
        <w:bookmarkStart w:id="24966" w:name="_Toc98345278"/>
        <w:bookmarkStart w:id="24967" w:name="_Toc98345805"/>
        <w:bookmarkStart w:id="24968" w:name="_Toc98346329"/>
        <w:bookmarkStart w:id="24969" w:name="_Toc98346887"/>
        <w:bookmarkStart w:id="24970" w:name="_Toc98347327"/>
        <w:bookmarkStart w:id="24971" w:name="_Toc98347767"/>
        <w:bookmarkStart w:id="24972" w:name="_Toc99537052"/>
        <w:bookmarkStart w:id="24973" w:name="_Toc99719178"/>
        <w:bookmarkStart w:id="24974" w:name="_Toc99969835"/>
        <w:bookmarkEnd w:id="24922"/>
        <w:bookmarkEnd w:id="24923"/>
        <w:bookmarkEnd w:id="24924"/>
        <w:bookmarkEnd w:id="24925"/>
        <w:bookmarkEnd w:id="24926"/>
        <w:bookmarkEnd w:id="24927"/>
        <w:bookmarkEnd w:id="24928"/>
        <w:bookmarkEnd w:id="24929"/>
        <w:bookmarkEnd w:id="24930"/>
        <w:bookmarkEnd w:id="24931"/>
        <w:bookmarkEnd w:id="24932"/>
        <w:bookmarkEnd w:id="24933"/>
        <w:bookmarkEnd w:id="24934"/>
        <w:bookmarkEnd w:id="24935"/>
        <w:bookmarkEnd w:id="24936"/>
        <w:bookmarkEnd w:id="24937"/>
        <w:bookmarkEnd w:id="24938"/>
        <w:bookmarkEnd w:id="24939"/>
        <w:bookmarkEnd w:id="24940"/>
        <w:bookmarkEnd w:id="24941"/>
        <w:bookmarkEnd w:id="24942"/>
        <w:bookmarkEnd w:id="24943"/>
        <w:bookmarkEnd w:id="24944"/>
        <w:bookmarkEnd w:id="24945"/>
        <w:bookmarkEnd w:id="24946"/>
        <w:bookmarkEnd w:id="24947"/>
        <w:bookmarkEnd w:id="24948"/>
        <w:bookmarkEnd w:id="24949"/>
        <w:bookmarkEnd w:id="24950"/>
        <w:bookmarkEnd w:id="24951"/>
        <w:bookmarkEnd w:id="24952"/>
        <w:bookmarkEnd w:id="24953"/>
        <w:bookmarkEnd w:id="24954"/>
        <w:bookmarkEnd w:id="24955"/>
        <w:bookmarkEnd w:id="24956"/>
        <w:bookmarkEnd w:id="24957"/>
        <w:bookmarkEnd w:id="24958"/>
        <w:bookmarkEnd w:id="24959"/>
        <w:bookmarkEnd w:id="24960"/>
        <w:bookmarkEnd w:id="24961"/>
        <w:bookmarkEnd w:id="24962"/>
        <w:bookmarkEnd w:id="24963"/>
        <w:bookmarkEnd w:id="24964"/>
        <w:bookmarkEnd w:id="24965"/>
        <w:bookmarkEnd w:id="24966"/>
        <w:bookmarkEnd w:id="24967"/>
        <w:bookmarkEnd w:id="24968"/>
        <w:bookmarkEnd w:id="24969"/>
        <w:bookmarkEnd w:id="24970"/>
        <w:bookmarkEnd w:id="24971"/>
        <w:bookmarkEnd w:id="24972"/>
        <w:bookmarkEnd w:id="24973"/>
        <w:bookmarkEnd w:id="24974"/>
      </w:moveFrom>
    </w:p>
    <w:p w14:paraId="343FA0FC" w14:textId="09F550E3" w:rsidR="00FF153E" w:rsidRPr="00FF6A71" w:rsidDel="00901B80" w:rsidRDefault="00FF153E" w:rsidP="0021440D">
      <w:pPr>
        <w:numPr>
          <w:ilvl w:val="0"/>
          <w:numId w:val="44"/>
        </w:numPr>
        <w:spacing w:line="240" w:lineRule="auto"/>
        <w:rPr>
          <w:moveFrom w:id="24975" w:author="pete jones" w:date="2022-01-03T12:19:00Z"/>
        </w:rPr>
      </w:pPr>
      <w:moveFrom w:id="24976" w:author="pete jones" w:date="2022-01-03T12:19:00Z">
        <w:r w:rsidRPr="00FF6A71" w:rsidDel="00901B80">
          <w:t>Customising searches</w:t>
        </w:r>
        <w:bookmarkStart w:id="24977" w:name="_Toc92119965"/>
        <w:bookmarkStart w:id="24978" w:name="_Toc92120307"/>
        <w:bookmarkStart w:id="24979" w:name="_Toc92120648"/>
        <w:bookmarkStart w:id="24980" w:name="_Toc92120986"/>
        <w:bookmarkStart w:id="24981" w:name="_Toc92121327"/>
        <w:bookmarkStart w:id="24982" w:name="_Toc92121668"/>
        <w:bookmarkStart w:id="24983" w:name="_Toc92122014"/>
        <w:bookmarkStart w:id="24984" w:name="_Toc92187706"/>
        <w:bookmarkStart w:id="24985" w:name="_Toc92188049"/>
        <w:bookmarkStart w:id="24986" w:name="_Toc92191436"/>
        <w:bookmarkStart w:id="24987" w:name="_Toc92191903"/>
        <w:bookmarkStart w:id="24988" w:name="_Toc92192371"/>
        <w:bookmarkStart w:id="24989" w:name="_Toc92192756"/>
        <w:bookmarkStart w:id="24990" w:name="_Toc92193142"/>
        <w:bookmarkStart w:id="24991" w:name="_Toc92193503"/>
        <w:bookmarkStart w:id="24992" w:name="_Toc92193877"/>
        <w:bookmarkStart w:id="24993" w:name="_Toc92194223"/>
        <w:bookmarkStart w:id="24994" w:name="_Toc92194676"/>
        <w:bookmarkStart w:id="24995" w:name="_Toc92195044"/>
        <w:bookmarkStart w:id="24996" w:name="_Toc92195392"/>
        <w:bookmarkStart w:id="24997" w:name="_Toc92198303"/>
        <w:bookmarkStart w:id="24998" w:name="_Toc92200851"/>
        <w:bookmarkStart w:id="24999" w:name="_Toc92201781"/>
        <w:bookmarkStart w:id="25000" w:name="_Toc92206642"/>
        <w:bookmarkStart w:id="25001" w:name="_Toc92206861"/>
        <w:bookmarkStart w:id="25002" w:name="_Toc92207205"/>
        <w:bookmarkStart w:id="25003" w:name="_Toc92207426"/>
        <w:bookmarkStart w:id="25004" w:name="_Toc92207647"/>
        <w:bookmarkStart w:id="25005" w:name="_Toc92208105"/>
        <w:bookmarkStart w:id="25006" w:name="_Toc92373931"/>
        <w:bookmarkStart w:id="25007" w:name="_Toc92375329"/>
        <w:bookmarkStart w:id="25008" w:name="_Toc92375972"/>
        <w:bookmarkStart w:id="25009" w:name="_Toc92813680"/>
        <w:bookmarkStart w:id="25010" w:name="_Toc92962902"/>
        <w:bookmarkStart w:id="25011" w:name="_Toc93130622"/>
        <w:bookmarkStart w:id="25012" w:name="_Toc94535578"/>
        <w:bookmarkStart w:id="25013" w:name="_Toc94628884"/>
        <w:bookmarkStart w:id="25014" w:name="_Toc95140154"/>
        <w:bookmarkStart w:id="25015" w:name="_Toc95231952"/>
        <w:bookmarkStart w:id="25016" w:name="_Toc97115250"/>
        <w:bookmarkStart w:id="25017" w:name="_Toc98086686"/>
        <w:bookmarkStart w:id="25018" w:name="_Toc98332922"/>
        <w:bookmarkStart w:id="25019" w:name="_Toc98333561"/>
        <w:bookmarkStart w:id="25020" w:name="_Toc98341887"/>
        <w:bookmarkStart w:id="25021" w:name="_Toc98345279"/>
        <w:bookmarkStart w:id="25022" w:name="_Toc98345806"/>
        <w:bookmarkStart w:id="25023" w:name="_Toc98346330"/>
        <w:bookmarkStart w:id="25024" w:name="_Toc98346888"/>
        <w:bookmarkStart w:id="25025" w:name="_Toc98347328"/>
        <w:bookmarkStart w:id="25026" w:name="_Toc98347768"/>
        <w:bookmarkStart w:id="25027" w:name="_Toc99537053"/>
        <w:bookmarkStart w:id="25028" w:name="_Toc99719179"/>
        <w:bookmarkStart w:id="25029" w:name="_Toc99969836"/>
        <w:bookmarkEnd w:id="24977"/>
        <w:bookmarkEnd w:id="24978"/>
        <w:bookmarkEnd w:id="24979"/>
        <w:bookmarkEnd w:id="24980"/>
        <w:bookmarkEnd w:id="24981"/>
        <w:bookmarkEnd w:id="24982"/>
        <w:bookmarkEnd w:id="24983"/>
        <w:bookmarkEnd w:id="24984"/>
        <w:bookmarkEnd w:id="24985"/>
        <w:bookmarkEnd w:id="24986"/>
        <w:bookmarkEnd w:id="24987"/>
        <w:bookmarkEnd w:id="24988"/>
        <w:bookmarkEnd w:id="24989"/>
        <w:bookmarkEnd w:id="24990"/>
        <w:bookmarkEnd w:id="24991"/>
        <w:bookmarkEnd w:id="24992"/>
        <w:bookmarkEnd w:id="24993"/>
        <w:bookmarkEnd w:id="24994"/>
        <w:bookmarkEnd w:id="24995"/>
        <w:bookmarkEnd w:id="24996"/>
        <w:bookmarkEnd w:id="24997"/>
        <w:bookmarkEnd w:id="24998"/>
        <w:bookmarkEnd w:id="24999"/>
        <w:bookmarkEnd w:id="25000"/>
        <w:bookmarkEnd w:id="25001"/>
        <w:bookmarkEnd w:id="25002"/>
        <w:bookmarkEnd w:id="25003"/>
        <w:bookmarkEnd w:id="25004"/>
        <w:bookmarkEnd w:id="25005"/>
        <w:bookmarkEnd w:id="25006"/>
        <w:bookmarkEnd w:id="25007"/>
        <w:bookmarkEnd w:id="25008"/>
        <w:bookmarkEnd w:id="25009"/>
        <w:bookmarkEnd w:id="25010"/>
        <w:bookmarkEnd w:id="25011"/>
        <w:bookmarkEnd w:id="25012"/>
        <w:bookmarkEnd w:id="25013"/>
        <w:bookmarkEnd w:id="25014"/>
        <w:bookmarkEnd w:id="25015"/>
        <w:bookmarkEnd w:id="25016"/>
        <w:bookmarkEnd w:id="25017"/>
        <w:bookmarkEnd w:id="25018"/>
        <w:bookmarkEnd w:id="25019"/>
        <w:bookmarkEnd w:id="25020"/>
        <w:bookmarkEnd w:id="25021"/>
        <w:bookmarkEnd w:id="25022"/>
        <w:bookmarkEnd w:id="25023"/>
        <w:bookmarkEnd w:id="25024"/>
        <w:bookmarkEnd w:id="25025"/>
        <w:bookmarkEnd w:id="25026"/>
        <w:bookmarkEnd w:id="25027"/>
        <w:bookmarkEnd w:id="25028"/>
        <w:bookmarkEnd w:id="25029"/>
      </w:moveFrom>
    </w:p>
    <w:p w14:paraId="080FB9B8" w14:textId="7703EF19" w:rsidR="00FF153E" w:rsidRPr="00FF6A71" w:rsidDel="00901B80" w:rsidRDefault="00FF153E" w:rsidP="0021440D">
      <w:pPr>
        <w:numPr>
          <w:ilvl w:val="0"/>
          <w:numId w:val="44"/>
        </w:numPr>
        <w:spacing w:line="240" w:lineRule="auto"/>
        <w:rPr>
          <w:moveFrom w:id="25030" w:author="pete jones" w:date="2022-01-03T12:19:00Z"/>
        </w:rPr>
      </w:pPr>
      <w:moveFrom w:id="25031" w:author="pete jones" w:date="2022-01-03T12:19:00Z">
        <w:r w:rsidRPr="00FF6A71" w:rsidDel="00901B80">
          <w:t xml:space="preserve">Defining work folders – not always necessary where cloud implementations are </w:t>
        </w:r>
        <w:r w:rsidR="002F39F3" w:rsidRPr="00FF6A71" w:rsidDel="00901B80">
          <w:t>deployed.</w:t>
        </w:r>
        <w:bookmarkStart w:id="25032" w:name="_Toc92119966"/>
        <w:bookmarkStart w:id="25033" w:name="_Toc92120308"/>
        <w:bookmarkStart w:id="25034" w:name="_Toc92120649"/>
        <w:bookmarkStart w:id="25035" w:name="_Toc92120987"/>
        <w:bookmarkStart w:id="25036" w:name="_Toc92121328"/>
        <w:bookmarkStart w:id="25037" w:name="_Toc92121669"/>
        <w:bookmarkStart w:id="25038" w:name="_Toc92122015"/>
        <w:bookmarkStart w:id="25039" w:name="_Toc92187707"/>
        <w:bookmarkStart w:id="25040" w:name="_Toc92188050"/>
        <w:bookmarkStart w:id="25041" w:name="_Toc92191437"/>
        <w:bookmarkStart w:id="25042" w:name="_Toc92191904"/>
        <w:bookmarkStart w:id="25043" w:name="_Toc92192372"/>
        <w:bookmarkStart w:id="25044" w:name="_Toc92192757"/>
        <w:bookmarkStart w:id="25045" w:name="_Toc92193143"/>
        <w:bookmarkStart w:id="25046" w:name="_Toc92193504"/>
        <w:bookmarkStart w:id="25047" w:name="_Toc92193878"/>
        <w:bookmarkStart w:id="25048" w:name="_Toc92194224"/>
        <w:bookmarkStart w:id="25049" w:name="_Toc92194677"/>
        <w:bookmarkStart w:id="25050" w:name="_Toc92195045"/>
        <w:bookmarkStart w:id="25051" w:name="_Toc92195393"/>
        <w:bookmarkStart w:id="25052" w:name="_Toc92198304"/>
        <w:bookmarkStart w:id="25053" w:name="_Toc92200852"/>
        <w:bookmarkStart w:id="25054" w:name="_Toc92201782"/>
        <w:bookmarkStart w:id="25055" w:name="_Toc92206643"/>
        <w:bookmarkStart w:id="25056" w:name="_Toc92206862"/>
        <w:bookmarkStart w:id="25057" w:name="_Toc92207206"/>
        <w:bookmarkStart w:id="25058" w:name="_Toc92207427"/>
        <w:bookmarkStart w:id="25059" w:name="_Toc92207648"/>
        <w:bookmarkStart w:id="25060" w:name="_Toc92208106"/>
        <w:bookmarkStart w:id="25061" w:name="_Toc92373932"/>
        <w:bookmarkStart w:id="25062" w:name="_Toc92375330"/>
        <w:bookmarkStart w:id="25063" w:name="_Toc92375973"/>
        <w:bookmarkStart w:id="25064" w:name="_Toc92813681"/>
        <w:bookmarkStart w:id="25065" w:name="_Toc92962903"/>
        <w:bookmarkStart w:id="25066" w:name="_Toc93130623"/>
        <w:bookmarkStart w:id="25067" w:name="_Toc94535579"/>
        <w:bookmarkStart w:id="25068" w:name="_Toc94628885"/>
        <w:bookmarkStart w:id="25069" w:name="_Toc95140155"/>
        <w:bookmarkStart w:id="25070" w:name="_Toc95231953"/>
        <w:bookmarkStart w:id="25071" w:name="_Toc97115251"/>
        <w:bookmarkStart w:id="25072" w:name="_Toc98086687"/>
        <w:bookmarkStart w:id="25073" w:name="_Toc98332923"/>
        <w:bookmarkStart w:id="25074" w:name="_Toc98333562"/>
        <w:bookmarkStart w:id="25075" w:name="_Toc98341888"/>
        <w:bookmarkStart w:id="25076" w:name="_Toc98345280"/>
        <w:bookmarkStart w:id="25077" w:name="_Toc98345807"/>
        <w:bookmarkStart w:id="25078" w:name="_Toc98346331"/>
        <w:bookmarkStart w:id="25079" w:name="_Toc98346889"/>
        <w:bookmarkStart w:id="25080" w:name="_Toc98347329"/>
        <w:bookmarkStart w:id="25081" w:name="_Toc98347769"/>
        <w:bookmarkStart w:id="25082" w:name="_Toc99537054"/>
        <w:bookmarkStart w:id="25083" w:name="_Toc99719180"/>
        <w:bookmarkStart w:id="25084" w:name="_Toc99969837"/>
        <w:bookmarkEnd w:id="25032"/>
        <w:bookmarkEnd w:id="25033"/>
        <w:bookmarkEnd w:id="25034"/>
        <w:bookmarkEnd w:id="25035"/>
        <w:bookmarkEnd w:id="25036"/>
        <w:bookmarkEnd w:id="25037"/>
        <w:bookmarkEnd w:id="25038"/>
        <w:bookmarkEnd w:id="25039"/>
        <w:bookmarkEnd w:id="25040"/>
        <w:bookmarkEnd w:id="25041"/>
        <w:bookmarkEnd w:id="25042"/>
        <w:bookmarkEnd w:id="25043"/>
        <w:bookmarkEnd w:id="25044"/>
        <w:bookmarkEnd w:id="25045"/>
        <w:bookmarkEnd w:id="25046"/>
        <w:bookmarkEnd w:id="25047"/>
        <w:bookmarkEnd w:id="25048"/>
        <w:bookmarkEnd w:id="25049"/>
        <w:bookmarkEnd w:id="25050"/>
        <w:bookmarkEnd w:id="25051"/>
        <w:bookmarkEnd w:id="25052"/>
        <w:bookmarkEnd w:id="25053"/>
        <w:bookmarkEnd w:id="25054"/>
        <w:bookmarkEnd w:id="25055"/>
        <w:bookmarkEnd w:id="25056"/>
        <w:bookmarkEnd w:id="25057"/>
        <w:bookmarkEnd w:id="25058"/>
        <w:bookmarkEnd w:id="25059"/>
        <w:bookmarkEnd w:id="25060"/>
        <w:bookmarkEnd w:id="25061"/>
        <w:bookmarkEnd w:id="25062"/>
        <w:bookmarkEnd w:id="25063"/>
        <w:bookmarkEnd w:id="25064"/>
        <w:bookmarkEnd w:id="25065"/>
        <w:bookmarkEnd w:id="25066"/>
        <w:bookmarkEnd w:id="25067"/>
        <w:bookmarkEnd w:id="25068"/>
        <w:bookmarkEnd w:id="25069"/>
        <w:bookmarkEnd w:id="25070"/>
        <w:bookmarkEnd w:id="25071"/>
        <w:bookmarkEnd w:id="25072"/>
        <w:bookmarkEnd w:id="25073"/>
        <w:bookmarkEnd w:id="25074"/>
        <w:bookmarkEnd w:id="25075"/>
        <w:bookmarkEnd w:id="25076"/>
        <w:bookmarkEnd w:id="25077"/>
        <w:bookmarkEnd w:id="25078"/>
        <w:bookmarkEnd w:id="25079"/>
        <w:bookmarkEnd w:id="25080"/>
        <w:bookmarkEnd w:id="25081"/>
        <w:bookmarkEnd w:id="25082"/>
        <w:bookmarkEnd w:id="25083"/>
        <w:bookmarkEnd w:id="25084"/>
      </w:moveFrom>
    </w:p>
    <w:p w14:paraId="5E5476F9" w14:textId="132B5912" w:rsidR="00FF153E" w:rsidRPr="00FF6A71" w:rsidDel="00901B80" w:rsidRDefault="00FF153E" w:rsidP="0021440D">
      <w:pPr>
        <w:numPr>
          <w:ilvl w:val="0"/>
          <w:numId w:val="44"/>
        </w:numPr>
        <w:spacing w:line="240" w:lineRule="auto"/>
        <w:rPr>
          <w:moveFrom w:id="25085" w:author="pete jones" w:date="2022-01-03T12:19:00Z"/>
        </w:rPr>
      </w:pPr>
      <w:moveFrom w:id="25086" w:author="pete jones" w:date="2022-01-03T12:19:00Z">
        <w:r w:rsidRPr="00FF6A71" w:rsidDel="00901B80">
          <w:t>Defining visualisations</w:t>
        </w:r>
        <w:bookmarkStart w:id="25087" w:name="_Toc92119967"/>
        <w:bookmarkStart w:id="25088" w:name="_Toc92120309"/>
        <w:bookmarkStart w:id="25089" w:name="_Toc92120650"/>
        <w:bookmarkStart w:id="25090" w:name="_Toc92120988"/>
        <w:bookmarkStart w:id="25091" w:name="_Toc92121329"/>
        <w:bookmarkStart w:id="25092" w:name="_Toc92121670"/>
        <w:bookmarkStart w:id="25093" w:name="_Toc92122016"/>
        <w:bookmarkStart w:id="25094" w:name="_Toc92187708"/>
        <w:bookmarkStart w:id="25095" w:name="_Toc92188051"/>
        <w:bookmarkStart w:id="25096" w:name="_Toc92191438"/>
        <w:bookmarkStart w:id="25097" w:name="_Toc92191905"/>
        <w:bookmarkStart w:id="25098" w:name="_Toc92192373"/>
        <w:bookmarkStart w:id="25099" w:name="_Toc92192758"/>
        <w:bookmarkStart w:id="25100" w:name="_Toc92193144"/>
        <w:bookmarkStart w:id="25101" w:name="_Toc92193505"/>
        <w:bookmarkStart w:id="25102" w:name="_Toc92193879"/>
        <w:bookmarkStart w:id="25103" w:name="_Toc92194225"/>
        <w:bookmarkStart w:id="25104" w:name="_Toc92194678"/>
        <w:bookmarkStart w:id="25105" w:name="_Toc92195046"/>
        <w:bookmarkStart w:id="25106" w:name="_Toc92195394"/>
        <w:bookmarkStart w:id="25107" w:name="_Toc92198305"/>
        <w:bookmarkStart w:id="25108" w:name="_Toc92200853"/>
        <w:bookmarkStart w:id="25109" w:name="_Toc92201783"/>
        <w:bookmarkStart w:id="25110" w:name="_Toc92206644"/>
        <w:bookmarkStart w:id="25111" w:name="_Toc92206863"/>
        <w:bookmarkStart w:id="25112" w:name="_Toc92207207"/>
        <w:bookmarkStart w:id="25113" w:name="_Toc92207428"/>
        <w:bookmarkStart w:id="25114" w:name="_Toc92207649"/>
        <w:bookmarkStart w:id="25115" w:name="_Toc92208107"/>
        <w:bookmarkStart w:id="25116" w:name="_Toc92373933"/>
        <w:bookmarkStart w:id="25117" w:name="_Toc92375331"/>
        <w:bookmarkStart w:id="25118" w:name="_Toc92375974"/>
        <w:bookmarkStart w:id="25119" w:name="_Toc92813682"/>
        <w:bookmarkStart w:id="25120" w:name="_Toc92962904"/>
        <w:bookmarkStart w:id="25121" w:name="_Toc93130624"/>
        <w:bookmarkStart w:id="25122" w:name="_Toc94535580"/>
        <w:bookmarkStart w:id="25123" w:name="_Toc94628886"/>
        <w:bookmarkStart w:id="25124" w:name="_Toc95140156"/>
        <w:bookmarkStart w:id="25125" w:name="_Toc95231954"/>
        <w:bookmarkStart w:id="25126" w:name="_Toc97115252"/>
        <w:bookmarkStart w:id="25127" w:name="_Toc98086688"/>
        <w:bookmarkStart w:id="25128" w:name="_Toc98332924"/>
        <w:bookmarkStart w:id="25129" w:name="_Toc98333563"/>
        <w:bookmarkStart w:id="25130" w:name="_Toc98341889"/>
        <w:bookmarkStart w:id="25131" w:name="_Toc98345281"/>
        <w:bookmarkStart w:id="25132" w:name="_Toc98345808"/>
        <w:bookmarkStart w:id="25133" w:name="_Toc98346332"/>
        <w:bookmarkStart w:id="25134" w:name="_Toc98346890"/>
        <w:bookmarkStart w:id="25135" w:name="_Toc98347330"/>
        <w:bookmarkStart w:id="25136" w:name="_Toc98347770"/>
        <w:bookmarkStart w:id="25137" w:name="_Toc99537055"/>
        <w:bookmarkStart w:id="25138" w:name="_Toc99719181"/>
        <w:bookmarkStart w:id="25139" w:name="_Toc99969838"/>
        <w:bookmarkEnd w:id="25087"/>
        <w:bookmarkEnd w:id="25088"/>
        <w:bookmarkEnd w:id="25089"/>
        <w:bookmarkEnd w:id="25090"/>
        <w:bookmarkEnd w:id="25091"/>
        <w:bookmarkEnd w:id="25092"/>
        <w:bookmarkEnd w:id="25093"/>
        <w:bookmarkEnd w:id="25094"/>
        <w:bookmarkEnd w:id="25095"/>
        <w:bookmarkEnd w:id="25096"/>
        <w:bookmarkEnd w:id="25097"/>
        <w:bookmarkEnd w:id="25098"/>
        <w:bookmarkEnd w:id="25099"/>
        <w:bookmarkEnd w:id="25100"/>
        <w:bookmarkEnd w:id="25101"/>
        <w:bookmarkEnd w:id="25102"/>
        <w:bookmarkEnd w:id="25103"/>
        <w:bookmarkEnd w:id="25104"/>
        <w:bookmarkEnd w:id="25105"/>
        <w:bookmarkEnd w:id="25106"/>
        <w:bookmarkEnd w:id="25107"/>
        <w:bookmarkEnd w:id="25108"/>
        <w:bookmarkEnd w:id="25109"/>
        <w:bookmarkEnd w:id="25110"/>
        <w:bookmarkEnd w:id="25111"/>
        <w:bookmarkEnd w:id="25112"/>
        <w:bookmarkEnd w:id="25113"/>
        <w:bookmarkEnd w:id="25114"/>
        <w:bookmarkEnd w:id="25115"/>
        <w:bookmarkEnd w:id="25116"/>
        <w:bookmarkEnd w:id="25117"/>
        <w:bookmarkEnd w:id="25118"/>
        <w:bookmarkEnd w:id="25119"/>
        <w:bookmarkEnd w:id="25120"/>
        <w:bookmarkEnd w:id="25121"/>
        <w:bookmarkEnd w:id="25122"/>
        <w:bookmarkEnd w:id="25123"/>
        <w:bookmarkEnd w:id="25124"/>
        <w:bookmarkEnd w:id="25125"/>
        <w:bookmarkEnd w:id="25126"/>
        <w:bookmarkEnd w:id="25127"/>
        <w:bookmarkEnd w:id="25128"/>
        <w:bookmarkEnd w:id="25129"/>
        <w:bookmarkEnd w:id="25130"/>
        <w:bookmarkEnd w:id="25131"/>
        <w:bookmarkEnd w:id="25132"/>
        <w:bookmarkEnd w:id="25133"/>
        <w:bookmarkEnd w:id="25134"/>
        <w:bookmarkEnd w:id="25135"/>
        <w:bookmarkEnd w:id="25136"/>
        <w:bookmarkEnd w:id="25137"/>
        <w:bookmarkEnd w:id="25138"/>
        <w:bookmarkEnd w:id="25139"/>
      </w:moveFrom>
    </w:p>
    <w:p w14:paraId="696511F6" w14:textId="2236A9C2" w:rsidR="00FF153E" w:rsidRPr="00FF6A71" w:rsidDel="00901B80" w:rsidRDefault="00FF153E" w:rsidP="0021440D">
      <w:pPr>
        <w:numPr>
          <w:ilvl w:val="0"/>
          <w:numId w:val="44"/>
        </w:numPr>
        <w:spacing w:line="240" w:lineRule="auto"/>
        <w:rPr>
          <w:moveFrom w:id="25140" w:author="pete jones" w:date="2022-01-03T12:19:00Z"/>
        </w:rPr>
      </w:pPr>
      <w:moveFrom w:id="25141" w:author="pete jones" w:date="2022-01-03T12:19:00Z">
        <w:r w:rsidRPr="00FF6A71" w:rsidDel="00901B80">
          <w:t xml:space="preserve">Defining behaviours, </w:t>
        </w:r>
        <w:r w:rsidR="007F61D3" w:rsidRPr="00FF6A71" w:rsidDel="00901B80">
          <w:t>editing,</w:t>
        </w:r>
        <w:r w:rsidRPr="00FF6A71" w:rsidDel="00901B80">
          <w:t xml:space="preserve"> and managing…</w:t>
        </w:r>
        <w:bookmarkStart w:id="25142" w:name="_Toc92119968"/>
        <w:bookmarkStart w:id="25143" w:name="_Toc92120310"/>
        <w:bookmarkStart w:id="25144" w:name="_Toc92120651"/>
        <w:bookmarkStart w:id="25145" w:name="_Toc92120989"/>
        <w:bookmarkStart w:id="25146" w:name="_Toc92121330"/>
        <w:bookmarkStart w:id="25147" w:name="_Toc92121671"/>
        <w:bookmarkStart w:id="25148" w:name="_Toc92122017"/>
        <w:bookmarkStart w:id="25149" w:name="_Toc92187709"/>
        <w:bookmarkStart w:id="25150" w:name="_Toc92188052"/>
        <w:bookmarkStart w:id="25151" w:name="_Toc92191439"/>
        <w:bookmarkStart w:id="25152" w:name="_Toc92191906"/>
        <w:bookmarkStart w:id="25153" w:name="_Toc92192374"/>
        <w:bookmarkStart w:id="25154" w:name="_Toc92192759"/>
        <w:bookmarkStart w:id="25155" w:name="_Toc92193145"/>
        <w:bookmarkStart w:id="25156" w:name="_Toc92193506"/>
        <w:bookmarkStart w:id="25157" w:name="_Toc92193880"/>
        <w:bookmarkStart w:id="25158" w:name="_Toc92194226"/>
        <w:bookmarkStart w:id="25159" w:name="_Toc92194679"/>
        <w:bookmarkStart w:id="25160" w:name="_Toc92195047"/>
        <w:bookmarkStart w:id="25161" w:name="_Toc92195395"/>
        <w:bookmarkStart w:id="25162" w:name="_Toc92198306"/>
        <w:bookmarkStart w:id="25163" w:name="_Toc92200854"/>
        <w:bookmarkStart w:id="25164" w:name="_Toc92201784"/>
        <w:bookmarkStart w:id="25165" w:name="_Toc92206645"/>
        <w:bookmarkStart w:id="25166" w:name="_Toc92206864"/>
        <w:bookmarkStart w:id="25167" w:name="_Toc92207208"/>
        <w:bookmarkStart w:id="25168" w:name="_Toc92207429"/>
        <w:bookmarkStart w:id="25169" w:name="_Toc92207650"/>
        <w:bookmarkStart w:id="25170" w:name="_Toc92208108"/>
        <w:bookmarkStart w:id="25171" w:name="_Toc92373934"/>
        <w:bookmarkStart w:id="25172" w:name="_Toc92375332"/>
        <w:bookmarkStart w:id="25173" w:name="_Toc92375975"/>
        <w:bookmarkStart w:id="25174" w:name="_Toc92813683"/>
        <w:bookmarkStart w:id="25175" w:name="_Toc92962905"/>
        <w:bookmarkStart w:id="25176" w:name="_Toc93130625"/>
        <w:bookmarkStart w:id="25177" w:name="_Toc94535581"/>
        <w:bookmarkStart w:id="25178" w:name="_Toc94628887"/>
        <w:bookmarkStart w:id="25179" w:name="_Toc95140157"/>
        <w:bookmarkStart w:id="25180" w:name="_Toc95231955"/>
        <w:bookmarkStart w:id="25181" w:name="_Toc97115253"/>
        <w:bookmarkStart w:id="25182" w:name="_Toc98086689"/>
        <w:bookmarkStart w:id="25183" w:name="_Toc98332925"/>
        <w:bookmarkStart w:id="25184" w:name="_Toc98333564"/>
        <w:bookmarkStart w:id="25185" w:name="_Toc98341890"/>
        <w:bookmarkStart w:id="25186" w:name="_Toc98345282"/>
        <w:bookmarkStart w:id="25187" w:name="_Toc98345809"/>
        <w:bookmarkStart w:id="25188" w:name="_Toc98346333"/>
        <w:bookmarkStart w:id="25189" w:name="_Toc98346891"/>
        <w:bookmarkStart w:id="25190" w:name="_Toc98347331"/>
        <w:bookmarkStart w:id="25191" w:name="_Toc98347771"/>
        <w:bookmarkStart w:id="25192" w:name="_Toc99537056"/>
        <w:bookmarkStart w:id="25193" w:name="_Toc99719182"/>
        <w:bookmarkStart w:id="25194" w:name="_Toc99969839"/>
        <w:bookmarkEnd w:id="25142"/>
        <w:bookmarkEnd w:id="25143"/>
        <w:bookmarkEnd w:id="25144"/>
        <w:bookmarkEnd w:id="25145"/>
        <w:bookmarkEnd w:id="25146"/>
        <w:bookmarkEnd w:id="25147"/>
        <w:bookmarkEnd w:id="25148"/>
        <w:bookmarkEnd w:id="25149"/>
        <w:bookmarkEnd w:id="25150"/>
        <w:bookmarkEnd w:id="25151"/>
        <w:bookmarkEnd w:id="25152"/>
        <w:bookmarkEnd w:id="25153"/>
        <w:bookmarkEnd w:id="25154"/>
        <w:bookmarkEnd w:id="25155"/>
        <w:bookmarkEnd w:id="25156"/>
        <w:bookmarkEnd w:id="25157"/>
        <w:bookmarkEnd w:id="25158"/>
        <w:bookmarkEnd w:id="25159"/>
        <w:bookmarkEnd w:id="25160"/>
        <w:bookmarkEnd w:id="25161"/>
        <w:bookmarkEnd w:id="25162"/>
        <w:bookmarkEnd w:id="25163"/>
        <w:bookmarkEnd w:id="25164"/>
        <w:bookmarkEnd w:id="25165"/>
        <w:bookmarkEnd w:id="25166"/>
        <w:bookmarkEnd w:id="25167"/>
        <w:bookmarkEnd w:id="25168"/>
        <w:bookmarkEnd w:id="25169"/>
        <w:bookmarkEnd w:id="25170"/>
        <w:bookmarkEnd w:id="25171"/>
        <w:bookmarkEnd w:id="25172"/>
        <w:bookmarkEnd w:id="25173"/>
        <w:bookmarkEnd w:id="25174"/>
        <w:bookmarkEnd w:id="25175"/>
        <w:bookmarkEnd w:id="25176"/>
        <w:bookmarkEnd w:id="25177"/>
        <w:bookmarkEnd w:id="25178"/>
        <w:bookmarkEnd w:id="25179"/>
        <w:bookmarkEnd w:id="25180"/>
        <w:bookmarkEnd w:id="25181"/>
        <w:bookmarkEnd w:id="25182"/>
        <w:bookmarkEnd w:id="25183"/>
        <w:bookmarkEnd w:id="25184"/>
        <w:bookmarkEnd w:id="25185"/>
        <w:bookmarkEnd w:id="25186"/>
        <w:bookmarkEnd w:id="25187"/>
        <w:bookmarkEnd w:id="25188"/>
        <w:bookmarkEnd w:id="25189"/>
        <w:bookmarkEnd w:id="25190"/>
        <w:bookmarkEnd w:id="25191"/>
        <w:bookmarkEnd w:id="25192"/>
        <w:bookmarkEnd w:id="25193"/>
        <w:bookmarkEnd w:id="25194"/>
      </w:moveFrom>
    </w:p>
    <w:p w14:paraId="656EEC99" w14:textId="5C7582D2" w:rsidR="00FF153E" w:rsidRPr="00FF6A71" w:rsidDel="00901B80" w:rsidRDefault="00FF153E" w:rsidP="0021440D">
      <w:pPr>
        <w:numPr>
          <w:ilvl w:val="1"/>
          <w:numId w:val="44"/>
        </w:numPr>
        <w:spacing w:line="240" w:lineRule="auto"/>
        <w:rPr>
          <w:moveFrom w:id="25195" w:author="pete jones" w:date="2022-01-03T12:19:00Z"/>
        </w:rPr>
      </w:pPr>
      <w:moveFrom w:id="25196" w:author="pete jones" w:date="2022-01-03T12:19:00Z">
        <w:r w:rsidRPr="00FF6A71" w:rsidDel="00901B80">
          <w:t>lifecycles and revision schema</w:t>
        </w:r>
        <w:bookmarkStart w:id="25197" w:name="_Toc92119969"/>
        <w:bookmarkStart w:id="25198" w:name="_Toc92120311"/>
        <w:bookmarkStart w:id="25199" w:name="_Toc92120652"/>
        <w:bookmarkStart w:id="25200" w:name="_Toc92120990"/>
        <w:bookmarkStart w:id="25201" w:name="_Toc92121331"/>
        <w:bookmarkStart w:id="25202" w:name="_Toc92121672"/>
        <w:bookmarkStart w:id="25203" w:name="_Toc92122018"/>
        <w:bookmarkStart w:id="25204" w:name="_Toc92187710"/>
        <w:bookmarkStart w:id="25205" w:name="_Toc92188053"/>
        <w:bookmarkStart w:id="25206" w:name="_Toc92191440"/>
        <w:bookmarkStart w:id="25207" w:name="_Toc92191907"/>
        <w:bookmarkStart w:id="25208" w:name="_Toc92192375"/>
        <w:bookmarkStart w:id="25209" w:name="_Toc92192760"/>
        <w:bookmarkStart w:id="25210" w:name="_Toc92193146"/>
        <w:bookmarkStart w:id="25211" w:name="_Toc92193507"/>
        <w:bookmarkStart w:id="25212" w:name="_Toc92193881"/>
        <w:bookmarkStart w:id="25213" w:name="_Toc92194227"/>
        <w:bookmarkStart w:id="25214" w:name="_Toc92194680"/>
        <w:bookmarkStart w:id="25215" w:name="_Toc92195048"/>
        <w:bookmarkStart w:id="25216" w:name="_Toc92195396"/>
        <w:bookmarkStart w:id="25217" w:name="_Toc92198307"/>
        <w:bookmarkStart w:id="25218" w:name="_Toc92200855"/>
        <w:bookmarkStart w:id="25219" w:name="_Toc92201785"/>
        <w:bookmarkStart w:id="25220" w:name="_Toc92206646"/>
        <w:bookmarkStart w:id="25221" w:name="_Toc92206865"/>
        <w:bookmarkStart w:id="25222" w:name="_Toc92207209"/>
        <w:bookmarkStart w:id="25223" w:name="_Toc92207430"/>
        <w:bookmarkStart w:id="25224" w:name="_Toc92207651"/>
        <w:bookmarkStart w:id="25225" w:name="_Toc92208109"/>
        <w:bookmarkStart w:id="25226" w:name="_Toc92373935"/>
        <w:bookmarkStart w:id="25227" w:name="_Toc92375333"/>
        <w:bookmarkStart w:id="25228" w:name="_Toc92375976"/>
        <w:bookmarkStart w:id="25229" w:name="_Toc92813684"/>
        <w:bookmarkStart w:id="25230" w:name="_Toc92962906"/>
        <w:bookmarkStart w:id="25231" w:name="_Toc93130626"/>
        <w:bookmarkStart w:id="25232" w:name="_Toc94535582"/>
        <w:bookmarkStart w:id="25233" w:name="_Toc94628888"/>
        <w:bookmarkStart w:id="25234" w:name="_Toc95140158"/>
        <w:bookmarkStart w:id="25235" w:name="_Toc95231956"/>
        <w:bookmarkStart w:id="25236" w:name="_Toc97115254"/>
        <w:bookmarkStart w:id="25237" w:name="_Toc98086690"/>
        <w:bookmarkStart w:id="25238" w:name="_Toc98332926"/>
        <w:bookmarkStart w:id="25239" w:name="_Toc98333565"/>
        <w:bookmarkStart w:id="25240" w:name="_Toc98341891"/>
        <w:bookmarkStart w:id="25241" w:name="_Toc98345283"/>
        <w:bookmarkStart w:id="25242" w:name="_Toc98345810"/>
        <w:bookmarkStart w:id="25243" w:name="_Toc98346334"/>
        <w:bookmarkStart w:id="25244" w:name="_Toc98346892"/>
        <w:bookmarkStart w:id="25245" w:name="_Toc98347332"/>
        <w:bookmarkStart w:id="25246" w:name="_Toc98347772"/>
        <w:bookmarkStart w:id="25247" w:name="_Toc99537057"/>
        <w:bookmarkStart w:id="25248" w:name="_Toc99719183"/>
        <w:bookmarkStart w:id="25249" w:name="_Toc99969840"/>
        <w:bookmarkEnd w:id="25197"/>
        <w:bookmarkEnd w:id="25198"/>
        <w:bookmarkEnd w:id="25199"/>
        <w:bookmarkEnd w:id="25200"/>
        <w:bookmarkEnd w:id="25201"/>
        <w:bookmarkEnd w:id="25202"/>
        <w:bookmarkEnd w:id="25203"/>
        <w:bookmarkEnd w:id="25204"/>
        <w:bookmarkEnd w:id="25205"/>
        <w:bookmarkEnd w:id="25206"/>
        <w:bookmarkEnd w:id="25207"/>
        <w:bookmarkEnd w:id="25208"/>
        <w:bookmarkEnd w:id="25209"/>
        <w:bookmarkEnd w:id="25210"/>
        <w:bookmarkEnd w:id="25211"/>
        <w:bookmarkEnd w:id="25212"/>
        <w:bookmarkEnd w:id="25213"/>
        <w:bookmarkEnd w:id="25214"/>
        <w:bookmarkEnd w:id="25215"/>
        <w:bookmarkEnd w:id="25216"/>
        <w:bookmarkEnd w:id="25217"/>
        <w:bookmarkEnd w:id="25218"/>
        <w:bookmarkEnd w:id="25219"/>
        <w:bookmarkEnd w:id="25220"/>
        <w:bookmarkEnd w:id="25221"/>
        <w:bookmarkEnd w:id="25222"/>
        <w:bookmarkEnd w:id="25223"/>
        <w:bookmarkEnd w:id="25224"/>
        <w:bookmarkEnd w:id="25225"/>
        <w:bookmarkEnd w:id="25226"/>
        <w:bookmarkEnd w:id="25227"/>
        <w:bookmarkEnd w:id="25228"/>
        <w:bookmarkEnd w:id="25229"/>
        <w:bookmarkEnd w:id="25230"/>
        <w:bookmarkEnd w:id="25231"/>
        <w:bookmarkEnd w:id="25232"/>
        <w:bookmarkEnd w:id="25233"/>
        <w:bookmarkEnd w:id="25234"/>
        <w:bookmarkEnd w:id="25235"/>
        <w:bookmarkEnd w:id="25236"/>
        <w:bookmarkEnd w:id="25237"/>
        <w:bookmarkEnd w:id="25238"/>
        <w:bookmarkEnd w:id="25239"/>
        <w:bookmarkEnd w:id="25240"/>
        <w:bookmarkEnd w:id="25241"/>
        <w:bookmarkEnd w:id="25242"/>
        <w:bookmarkEnd w:id="25243"/>
        <w:bookmarkEnd w:id="25244"/>
        <w:bookmarkEnd w:id="25245"/>
        <w:bookmarkEnd w:id="25246"/>
        <w:bookmarkEnd w:id="25247"/>
        <w:bookmarkEnd w:id="25248"/>
        <w:bookmarkEnd w:id="25249"/>
      </w:moveFrom>
    </w:p>
    <w:p w14:paraId="6B778870" w14:textId="678E88E6" w:rsidR="00FF153E" w:rsidRPr="00FF6A71" w:rsidDel="00901B80" w:rsidRDefault="00FF153E" w:rsidP="0021440D">
      <w:pPr>
        <w:numPr>
          <w:ilvl w:val="1"/>
          <w:numId w:val="44"/>
        </w:numPr>
        <w:spacing w:line="240" w:lineRule="auto"/>
        <w:rPr>
          <w:moveFrom w:id="25250" w:author="pete jones" w:date="2022-01-03T12:19:00Z"/>
        </w:rPr>
      </w:pPr>
      <w:moveFrom w:id="25251" w:author="pete jones" w:date="2022-01-03T12:19:00Z">
        <w:r w:rsidRPr="00FF6A71" w:rsidDel="00901B80">
          <w:t>categories</w:t>
        </w:r>
        <w:bookmarkStart w:id="25252" w:name="_Toc92119970"/>
        <w:bookmarkStart w:id="25253" w:name="_Toc92120312"/>
        <w:bookmarkStart w:id="25254" w:name="_Toc92120653"/>
        <w:bookmarkStart w:id="25255" w:name="_Toc92120991"/>
        <w:bookmarkStart w:id="25256" w:name="_Toc92121332"/>
        <w:bookmarkStart w:id="25257" w:name="_Toc92121673"/>
        <w:bookmarkStart w:id="25258" w:name="_Toc92122019"/>
        <w:bookmarkStart w:id="25259" w:name="_Toc92187711"/>
        <w:bookmarkStart w:id="25260" w:name="_Toc92188054"/>
        <w:bookmarkStart w:id="25261" w:name="_Toc92191441"/>
        <w:bookmarkStart w:id="25262" w:name="_Toc92191908"/>
        <w:bookmarkStart w:id="25263" w:name="_Toc92192376"/>
        <w:bookmarkStart w:id="25264" w:name="_Toc92192761"/>
        <w:bookmarkStart w:id="25265" w:name="_Toc92193147"/>
        <w:bookmarkStart w:id="25266" w:name="_Toc92193508"/>
        <w:bookmarkStart w:id="25267" w:name="_Toc92193882"/>
        <w:bookmarkStart w:id="25268" w:name="_Toc92194228"/>
        <w:bookmarkStart w:id="25269" w:name="_Toc92194681"/>
        <w:bookmarkStart w:id="25270" w:name="_Toc92195049"/>
        <w:bookmarkStart w:id="25271" w:name="_Toc92195397"/>
        <w:bookmarkStart w:id="25272" w:name="_Toc92198308"/>
        <w:bookmarkStart w:id="25273" w:name="_Toc92200856"/>
        <w:bookmarkStart w:id="25274" w:name="_Toc92201786"/>
        <w:bookmarkStart w:id="25275" w:name="_Toc92206647"/>
        <w:bookmarkStart w:id="25276" w:name="_Toc92206866"/>
        <w:bookmarkStart w:id="25277" w:name="_Toc92207210"/>
        <w:bookmarkStart w:id="25278" w:name="_Toc92207431"/>
        <w:bookmarkStart w:id="25279" w:name="_Toc92207652"/>
        <w:bookmarkStart w:id="25280" w:name="_Toc92208110"/>
        <w:bookmarkStart w:id="25281" w:name="_Toc92373936"/>
        <w:bookmarkStart w:id="25282" w:name="_Toc92375334"/>
        <w:bookmarkStart w:id="25283" w:name="_Toc92375977"/>
        <w:bookmarkStart w:id="25284" w:name="_Toc92813685"/>
        <w:bookmarkStart w:id="25285" w:name="_Toc92962907"/>
        <w:bookmarkStart w:id="25286" w:name="_Toc93130627"/>
        <w:bookmarkStart w:id="25287" w:name="_Toc94535583"/>
        <w:bookmarkStart w:id="25288" w:name="_Toc94628889"/>
        <w:bookmarkStart w:id="25289" w:name="_Toc95140159"/>
        <w:bookmarkStart w:id="25290" w:name="_Toc95231957"/>
        <w:bookmarkStart w:id="25291" w:name="_Toc97115255"/>
        <w:bookmarkStart w:id="25292" w:name="_Toc98086691"/>
        <w:bookmarkStart w:id="25293" w:name="_Toc98332927"/>
        <w:bookmarkStart w:id="25294" w:name="_Toc98333566"/>
        <w:bookmarkStart w:id="25295" w:name="_Toc98341892"/>
        <w:bookmarkStart w:id="25296" w:name="_Toc98345284"/>
        <w:bookmarkStart w:id="25297" w:name="_Toc98345811"/>
        <w:bookmarkStart w:id="25298" w:name="_Toc98346335"/>
        <w:bookmarkStart w:id="25299" w:name="_Toc98346893"/>
        <w:bookmarkStart w:id="25300" w:name="_Toc98347333"/>
        <w:bookmarkStart w:id="25301" w:name="_Toc98347773"/>
        <w:bookmarkStart w:id="25302" w:name="_Toc99537058"/>
        <w:bookmarkStart w:id="25303" w:name="_Toc99719184"/>
        <w:bookmarkStart w:id="25304" w:name="_Toc99969841"/>
        <w:bookmarkEnd w:id="25252"/>
        <w:bookmarkEnd w:id="25253"/>
        <w:bookmarkEnd w:id="25254"/>
        <w:bookmarkEnd w:id="25255"/>
        <w:bookmarkEnd w:id="25256"/>
        <w:bookmarkEnd w:id="25257"/>
        <w:bookmarkEnd w:id="25258"/>
        <w:bookmarkEnd w:id="25259"/>
        <w:bookmarkEnd w:id="25260"/>
        <w:bookmarkEnd w:id="25261"/>
        <w:bookmarkEnd w:id="25262"/>
        <w:bookmarkEnd w:id="25263"/>
        <w:bookmarkEnd w:id="25264"/>
        <w:bookmarkEnd w:id="25265"/>
        <w:bookmarkEnd w:id="25266"/>
        <w:bookmarkEnd w:id="25267"/>
        <w:bookmarkEnd w:id="25268"/>
        <w:bookmarkEnd w:id="25269"/>
        <w:bookmarkEnd w:id="25270"/>
        <w:bookmarkEnd w:id="25271"/>
        <w:bookmarkEnd w:id="25272"/>
        <w:bookmarkEnd w:id="25273"/>
        <w:bookmarkEnd w:id="25274"/>
        <w:bookmarkEnd w:id="25275"/>
        <w:bookmarkEnd w:id="25276"/>
        <w:bookmarkEnd w:id="25277"/>
        <w:bookmarkEnd w:id="25278"/>
        <w:bookmarkEnd w:id="25279"/>
        <w:bookmarkEnd w:id="25280"/>
        <w:bookmarkEnd w:id="25281"/>
        <w:bookmarkEnd w:id="25282"/>
        <w:bookmarkEnd w:id="25283"/>
        <w:bookmarkEnd w:id="25284"/>
        <w:bookmarkEnd w:id="25285"/>
        <w:bookmarkEnd w:id="25286"/>
        <w:bookmarkEnd w:id="25287"/>
        <w:bookmarkEnd w:id="25288"/>
        <w:bookmarkEnd w:id="25289"/>
        <w:bookmarkEnd w:id="25290"/>
        <w:bookmarkEnd w:id="25291"/>
        <w:bookmarkEnd w:id="25292"/>
        <w:bookmarkEnd w:id="25293"/>
        <w:bookmarkEnd w:id="25294"/>
        <w:bookmarkEnd w:id="25295"/>
        <w:bookmarkEnd w:id="25296"/>
        <w:bookmarkEnd w:id="25297"/>
        <w:bookmarkEnd w:id="25298"/>
        <w:bookmarkEnd w:id="25299"/>
        <w:bookmarkEnd w:id="25300"/>
        <w:bookmarkEnd w:id="25301"/>
        <w:bookmarkEnd w:id="25302"/>
        <w:bookmarkEnd w:id="25303"/>
        <w:bookmarkEnd w:id="25304"/>
      </w:moveFrom>
    </w:p>
    <w:p w14:paraId="63BA2F3D" w14:textId="031BE3F0" w:rsidR="00FF153E" w:rsidRPr="00FF6A71" w:rsidDel="00901B80" w:rsidRDefault="00FF153E" w:rsidP="0021440D">
      <w:pPr>
        <w:numPr>
          <w:ilvl w:val="1"/>
          <w:numId w:val="44"/>
        </w:numPr>
        <w:spacing w:line="240" w:lineRule="auto"/>
        <w:rPr>
          <w:moveFrom w:id="25305" w:author="pete jones" w:date="2022-01-03T12:19:00Z"/>
        </w:rPr>
      </w:pPr>
      <w:moveFrom w:id="25306" w:author="pete jones" w:date="2022-01-03T12:19:00Z">
        <w:r w:rsidRPr="00FF6A71" w:rsidDel="00901B80">
          <w:t>Properties</w:t>
        </w:r>
        <w:bookmarkStart w:id="25307" w:name="_Toc92119971"/>
        <w:bookmarkStart w:id="25308" w:name="_Toc92120313"/>
        <w:bookmarkStart w:id="25309" w:name="_Toc92120654"/>
        <w:bookmarkStart w:id="25310" w:name="_Toc92120992"/>
        <w:bookmarkStart w:id="25311" w:name="_Toc92121333"/>
        <w:bookmarkStart w:id="25312" w:name="_Toc92121674"/>
        <w:bookmarkStart w:id="25313" w:name="_Toc92122020"/>
        <w:bookmarkStart w:id="25314" w:name="_Toc92187712"/>
        <w:bookmarkStart w:id="25315" w:name="_Toc92188055"/>
        <w:bookmarkStart w:id="25316" w:name="_Toc92191442"/>
        <w:bookmarkStart w:id="25317" w:name="_Toc92191909"/>
        <w:bookmarkStart w:id="25318" w:name="_Toc92192377"/>
        <w:bookmarkStart w:id="25319" w:name="_Toc92192762"/>
        <w:bookmarkStart w:id="25320" w:name="_Toc92193148"/>
        <w:bookmarkStart w:id="25321" w:name="_Toc92193509"/>
        <w:bookmarkStart w:id="25322" w:name="_Toc92193883"/>
        <w:bookmarkStart w:id="25323" w:name="_Toc92194229"/>
        <w:bookmarkStart w:id="25324" w:name="_Toc92194682"/>
        <w:bookmarkStart w:id="25325" w:name="_Toc92195050"/>
        <w:bookmarkStart w:id="25326" w:name="_Toc92195398"/>
        <w:bookmarkStart w:id="25327" w:name="_Toc92198309"/>
        <w:bookmarkStart w:id="25328" w:name="_Toc92200857"/>
        <w:bookmarkStart w:id="25329" w:name="_Toc92201787"/>
        <w:bookmarkStart w:id="25330" w:name="_Toc92206648"/>
        <w:bookmarkStart w:id="25331" w:name="_Toc92206867"/>
        <w:bookmarkStart w:id="25332" w:name="_Toc92207211"/>
        <w:bookmarkStart w:id="25333" w:name="_Toc92207432"/>
        <w:bookmarkStart w:id="25334" w:name="_Toc92207653"/>
        <w:bookmarkStart w:id="25335" w:name="_Toc92208111"/>
        <w:bookmarkStart w:id="25336" w:name="_Toc92373937"/>
        <w:bookmarkStart w:id="25337" w:name="_Toc92375335"/>
        <w:bookmarkStart w:id="25338" w:name="_Toc92375978"/>
        <w:bookmarkStart w:id="25339" w:name="_Toc92813686"/>
        <w:bookmarkStart w:id="25340" w:name="_Toc92962908"/>
        <w:bookmarkStart w:id="25341" w:name="_Toc93130628"/>
        <w:bookmarkStart w:id="25342" w:name="_Toc94535584"/>
        <w:bookmarkStart w:id="25343" w:name="_Toc94628890"/>
        <w:bookmarkStart w:id="25344" w:name="_Toc95140160"/>
        <w:bookmarkStart w:id="25345" w:name="_Toc95231958"/>
        <w:bookmarkStart w:id="25346" w:name="_Toc97115256"/>
        <w:bookmarkStart w:id="25347" w:name="_Toc98086692"/>
        <w:bookmarkStart w:id="25348" w:name="_Toc98332928"/>
        <w:bookmarkStart w:id="25349" w:name="_Toc98333567"/>
        <w:bookmarkStart w:id="25350" w:name="_Toc98341893"/>
        <w:bookmarkStart w:id="25351" w:name="_Toc98345285"/>
        <w:bookmarkStart w:id="25352" w:name="_Toc98345812"/>
        <w:bookmarkStart w:id="25353" w:name="_Toc98346336"/>
        <w:bookmarkStart w:id="25354" w:name="_Toc98346894"/>
        <w:bookmarkStart w:id="25355" w:name="_Toc98347334"/>
        <w:bookmarkStart w:id="25356" w:name="_Toc98347774"/>
        <w:bookmarkStart w:id="25357" w:name="_Toc99537059"/>
        <w:bookmarkStart w:id="25358" w:name="_Toc99719185"/>
        <w:bookmarkStart w:id="25359" w:name="_Toc99969842"/>
        <w:bookmarkEnd w:id="25307"/>
        <w:bookmarkEnd w:id="25308"/>
        <w:bookmarkEnd w:id="25309"/>
        <w:bookmarkEnd w:id="25310"/>
        <w:bookmarkEnd w:id="25311"/>
        <w:bookmarkEnd w:id="25312"/>
        <w:bookmarkEnd w:id="25313"/>
        <w:bookmarkEnd w:id="25314"/>
        <w:bookmarkEnd w:id="25315"/>
        <w:bookmarkEnd w:id="25316"/>
        <w:bookmarkEnd w:id="25317"/>
        <w:bookmarkEnd w:id="25318"/>
        <w:bookmarkEnd w:id="25319"/>
        <w:bookmarkEnd w:id="25320"/>
        <w:bookmarkEnd w:id="25321"/>
        <w:bookmarkEnd w:id="25322"/>
        <w:bookmarkEnd w:id="25323"/>
        <w:bookmarkEnd w:id="25324"/>
        <w:bookmarkEnd w:id="25325"/>
        <w:bookmarkEnd w:id="25326"/>
        <w:bookmarkEnd w:id="25327"/>
        <w:bookmarkEnd w:id="25328"/>
        <w:bookmarkEnd w:id="25329"/>
        <w:bookmarkEnd w:id="25330"/>
        <w:bookmarkEnd w:id="25331"/>
        <w:bookmarkEnd w:id="25332"/>
        <w:bookmarkEnd w:id="25333"/>
        <w:bookmarkEnd w:id="25334"/>
        <w:bookmarkEnd w:id="25335"/>
        <w:bookmarkEnd w:id="25336"/>
        <w:bookmarkEnd w:id="25337"/>
        <w:bookmarkEnd w:id="25338"/>
        <w:bookmarkEnd w:id="25339"/>
        <w:bookmarkEnd w:id="25340"/>
        <w:bookmarkEnd w:id="25341"/>
        <w:bookmarkEnd w:id="25342"/>
        <w:bookmarkEnd w:id="25343"/>
        <w:bookmarkEnd w:id="25344"/>
        <w:bookmarkEnd w:id="25345"/>
        <w:bookmarkEnd w:id="25346"/>
        <w:bookmarkEnd w:id="25347"/>
        <w:bookmarkEnd w:id="25348"/>
        <w:bookmarkEnd w:id="25349"/>
        <w:bookmarkEnd w:id="25350"/>
        <w:bookmarkEnd w:id="25351"/>
        <w:bookmarkEnd w:id="25352"/>
        <w:bookmarkEnd w:id="25353"/>
        <w:bookmarkEnd w:id="25354"/>
        <w:bookmarkEnd w:id="25355"/>
        <w:bookmarkEnd w:id="25356"/>
        <w:bookmarkEnd w:id="25357"/>
        <w:bookmarkEnd w:id="25358"/>
        <w:bookmarkEnd w:id="25359"/>
      </w:moveFrom>
    </w:p>
    <w:p w14:paraId="78B32F6B" w14:textId="1689EB18" w:rsidR="00FF153E" w:rsidRPr="00FF6A71" w:rsidDel="00901B80" w:rsidRDefault="00FF153E" w:rsidP="0021440D">
      <w:pPr>
        <w:numPr>
          <w:ilvl w:val="1"/>
          <w:numId w:val="44"/>
        </w:numPr>
        <w:spacing w:line="240" w:lineRule="auto"/>
        <w:rPr>
          <w:moveFrom w:id="25360" w:author="pete jones" w:date="2022-01-03T12:19:00Z"/>
        </w:rPr>
      </w:pPr>
      <w:moveFrom w:id="25361" w:author="pete jones" w:date="2022-01-03T12:19:00Z">
        <w:r w:rsidRPr="00FF6A71" w:rsidDel="00901B80">
          <w:t>File naming and numbering conventions</w:t>
        </w:r>
        <w:bookmarkStart w:id="25362" w:name="_Toc92119972"/>
        <w:bookmarkStart w:id="25363" w:name="_Toc92120314"/>
        <w:bookmarkStart w:id="25364" w:name="_Toc92120655"/>
        <w:bookmarkStart w:id="25365" w:name="_Toc92120993"/>
        <w:bookmarkStart w:id="25366" w:name="_Toc92121334"/>
        <w:bookmarkStart w:id="25367" w:name="_Toc92121675"/>
        <w:bookmarkStart w:id="25368" w:name="_Toc92122021"/>
        <w:bookmarkStart w:id="25369" w:name="_Toc92187713"/>
        <w:bookmarkStart w:id="25370" w:name="_Toc92188056"/>
        <w:bookmarkStart w:id="25371" w:name="_Toc92191443"/>
        <w:bookmarkStart w:id="25372" w:name="_Toc92191910"/>
        <w:bookmarkStart w:id="25373" w:name="_Toc92192378"/>
        <w:bookmarkStart w:id="25374" w:name="_Toc92192763"/>
        <w:bookmarkStart w:id="25375" w:name="_Toc92193149"/>
        <w:bookmarkStart w:id="25376" w:name="_Toc92193510"/>
        <w:bookmarkStart w:id="25377" w:name="_Toc92193884"/>
        <w:bookmarkStart w:id="25378" w:name="_Toc92194230"/>
        <w:bookmarkStart w:id="25379" w:name="_Toc92194683"/>
        <w:bookmarkStart w:id="25380" w:name="_Toc92195051"/>
        <w:bookmarkStart w:id="25381" w:name="_Toc92195399"/>
        <w:bookmarkStart w:id="25382" w:name="_Toc92198310"/>
        <w:bookmarkStart w:id="25383" w:name="_Toc92200858"/>
        <w:bookmarkStart w:id="25384" w:name="_Toc92201788"/>
        <w:bookmarkStart w:id="25385" w:name="_Toc92206649"/>
        <w:bookmarkStart w:id="25386" w:name="_Toc92206868"/>
        <w:bookmarkStart w:id="25387" w:name="_Toc92207212"/>
        <w:bookmarkStart w:id="25388" w:name="_Toc92207433"/>
        <w:bookmarkStart w:id="25389" w:name="_Toc92207654"/>
        <w:bookmarkStart w:id="25390" w:name="_Toc92208112"/>
        <w:bookmarkStart w:id="25391" w:name="_Toc92373938"/>
        <w:bookmarkStart w:id="25392" w:name="_Toc92375336"/>
        <w:bookmarkStart w:id="25393" w:name="_Toc92375979"/>
        <w:bookmarkStart w:id="25394" w:name="_Toc92813687"/>
        <w:bookmarkStart w:id="25395" w:name="_Toc92962909"/>
        <w:bookmarkStart w:id="25396" w:name="_Toc93130629"/>
        <w:bookmarkStart w:id="25397" w:name="_Toc94535585"/>
        <w:bookmarkStart w:id="25398" w:name="_Toc94628891"/>
        <w:bookmarkStart w:id="25399" w:name="_Toc95140161"/>
        <w:bookmarkStart w:id="25400" w:name="_Toc95231959"/>
        <w:bookmarkStart w:id="25401" w:name="_Toc97115257"/>
        <w:bookmarkStart w:id="25402" w:name="_Toc98086693"/>
        <w:bookmarkStart w:id="25403" w:name="_Toc98332929"/>
        <w:bookmarkStart w:id="25404" w:name="_Toc98333568"/>
        <w:bookmarkStart w:id="25405" w:name="_Toc98341894"/>
        <w:bookmarkStart w:id="25406" w:name="_Toc98345286"/>
        <w:bookmarkStart w:id="25407" w:name="_Toc98345813"/>
        <w:bookmarkStart w:id="25408" w:name="_Toc98346337"/>
        <w:bookmarkStart w:id="25409" w:name="_Toc98346895"/>
        <w:bookmarkStart w:id="25410" w:name="_Toc98347335"/>
        <w:bookmarkStart w:id="25411" w:name="_Toc98347775"/>
        <w:bookmarkStart w:id="25412" w:name="_Toc99537060"/>
        <w:bookmarkStart w:id="25413" w:name="_Toc99719186"/>
        <w:bookmarkStart w:id="25414" w:name="_Toc99969843"/>
        <w:bookmarkEnd w:id="25362"/>
        <w:bookmarkEnd w:id="25363"/>
        <w:bookmarkEnd w:id="25364"/>
        <w:bookmarkEnd w:id="25365"/>
        <w:bookmarkEnd w:id="25366"/>
        <w:bookmarkEnd w:id="25367"/>
        <w:bookmarkEnd w:id="25368"/>
        <w:bookmarkEnd w:id="25369"/>
        <w:bookmarkEnd w:id="25370"/>
        <w:bookmarkEnd w:id="25371"/>
        <w:bookmarkEnd w:id="25372"/>
        <w:bookmarkEnd w:id="25373"/>
        <w:bookmarkEnd w:id="25374"/>
        <w:bookmarkEnd w:id="25375"/>
        <w:bookmarkEnd w:id="25376"/>
        <w:bookmarkEnd w:id="25377"/>
        <w:bookmarkEnd w:id="25378"/>
        <w:bookmarkEnd w:id="25379"/>
        <w:bookmarkEnd w:id="25380"/>
        <w:bookmarkEnd w:id="25381"/>
        <w:bookmarkEnd w:id="25382"/>
        <w:bookmarkEnd w:id="25383"/>
        <w:bookmarkEnd w:id="25384"/>
        <w:bookmarkEnd w:id="25385"/>
        <w:bookmarkEnd w:id="25386"/>
        <w:bookmarkEnd w:id="25387"/>
        <w:bookmarkEnd w:id="25388"/>
        <w:bookmarkEnd w:id="25389"/>
        <w:bookmarkEnd w:id="25390"/>
        <w:bookmarkEnd w:id="25391"/>
        <w:bookmarkEnd w:id="25392"/>
        <w:bookmarkEnd w:id="25393"/>
        <w:bookmarkEnd w:id="25394"/>
        <w:bookmarkEnd w:id="25395"/>
        <w:bookmarkEnd w:id="25396"/>
        <w:bookmarkEnd w:id="25397"/>
        <w:bookmarkEnd w:id="25398"/>
        <w:bookmarkEnd w:id="25399"/>
        <w:bookmarkEnd w:id="25400"/>
        <w:bookmarkEnd w:id="25401"/>
        <w:bookmarkEnd w:id="25402"/>
        <w:bookmarkEnd w:id="25403"/>
        <w:bookmarkEnd w:id="25404"/>
        <w:bookmarkEnd w:id="25405"/>
        <w:bookmarkEnd w:id="25406"/>
        <w:bookmarkEnd w:id="25407"/>
        <w:bookmarkEnd w:id="25408"/>
        <w:bookmarkEnd w:id="25409"/>
        <w:bookmarkEnd w:id="25410"/>
        <w:bookmarkEnd w:id="25411"/>
        <w:bookmarkEnd w:id="25412"/>
        <w:bookmarkEnd w:id="25413"/>
        <w:bookmarkEnd w:id="25414"/>
      </w:moveFrom>
    </w:p>
    <w:p w14:paraId="0D2F0A2B" w14:textId="373B35E0" w:rsidR="00FF153E" w:rsidRPr="00FF6A71" w:rsidDel="00901B80" w:rsidRDefault="00FF153E" w:rsidP="0021440D">
      <w:pPr>
        <w:numPr>
          <w:ilvl w:val="1"/>
          <w:numId w:val="44"/>
        </w:numPr>
        <w:spacing w:line="240" w:lineRule="auto"/>
        <w:rPr>
          <w:moveFrom w:id="25415" w:author="pete jones" w:date="2022-01-03T12:19:00Z"/>
        </w:rPr>
      </w:pPr>
      <w:moveFrom w:id="25416" w:author="pete jones" w:date="2022-01-03T12:19:00Z">
        <w:r w:rsidRPr="00FF6A71" w:rsidDel="00901B80">
          <w:t>Dashboards and reports</w:t>
        </w:r>
        <w:bookmarkStart w:id="25417" w:name="_Toc92119973"/>
        <w:bookmarkStart w:id="25418" w:name="_Toc92120315"/>
        <w:bookmarkStart w:id="25419" w:name="_Toc92120656"/>
        <w:bookmarkStart w:id="25420" w:name="_Toc92120994"/>
        <w:bookmarkStart w:id="25421" w:name="_Toc92121335"/>
        <w:bookmarkStart w:id="25422" w:name="_Toc92121676"/>
        <w:bookmarkStart w:id="25423" w:name="_Toc92122022"/>
        <w:bookmarkStart w:id="25424" w:name="_Toc92187714"/>
        <w:bookmarkStart w:id="25425" w:name="_Toc92188057"/>
        <w:bookmarkStart w:id="25426" w:name="_Toc92191444"/>
        <w:bookmarkStart w:id="25427" w:name="_Toc92191911"/>
        <w:bookmarkStart w:id="25428" w:name="_Toc92192379"/>
        <w:bookmarkStart w:id="25429" w:name="_Toc92192764"/>
        <w:bookmarkStart w:id="25430" w:name="_Toc92193150"/>
        <w:bookmarkStart w:id="25431" w:name="_Toc92193511"/>
        <w:bookmarkStart w:id="25432" w:name="_Toc92193885"/>
        <w:bookmarkStart w:id="25433" w:name="_Toc92194231"/>
        <w:bookmarkStart w:id="25434" w:name="_Toc92194684"/>
        <w:bookmarkStart w:id="25435" w:name="_Toc92195052"/>
        <w:bookmarkStart w:id="25436" w:name="_Toc92195400"/>
        <w:bookmarkStart w:id="25437" w:name="_Toc92198311"/>
        <w:bookmarkStart w:id="25438" w:name="_Toc92200859"/>
        <w:bookmarkStart w:id="25439" w:name="_Toc92201789"/>
        <w:bookmarkStart w:id="25440" w:name="_Toc92206650"/>
        <w:bookmarkStart w:id="25441" w:name="_Toc92206869"/>
        <w:bookmarkStart w:id="25442" w:name="_Toc92207213"/>
        <w:bookmarkStart w:id="25443" w:name="_Toc92207434"/>
        <w:bookmarkStart w:id="25444" w:name="_Toc92207655"/>
        <w:bookmarkStart w:id="25445" w:name="_Toc92208113"/>
        <w:bookmarkStart w:id="25446" w:name="_Toc92373939"/>
        <w:bookmarkStart w:id="25447" w:name="_Toc92375337"/>
        <w:bookmarkStart w:id="25448" w:name="_Toc92375980"/>
        <w:bookmarkStart w:id="25449" w:name="_Toc92813688"/>
        <w:bookmarkStart w:id="25450" w:name="_Toc92962910"/>
        <w:bookmarkStart w:id="25451" w:name="_Toc93130630"/>
        <w:bookmarkStart w:id="25452" w:name="_Toc94535586"/>
        <w:bookmarkStart w:id="25453" w:name="_Toc94628892"/>
        <w:bookmarkStart w:id="25454" w:name="_Toc95140162"/>
        <w:bookmarkStart w:id="25455" w:name="_Toc95231960"/>
        <w:bookmarkStart w:id="25456" w:name="_Toc97115258"/>
        <w:bookmarkStart w:id="25457" w:name="_Toc98086694"/>
        <w:bookmarkStart w:id="25458" w:name="_Toc98332930"/>
        <w:bookmarkStart w:id="25459" w:name="_Toc98333569"/>
        <w:bookmarkStart w:id="25460" w:name="_Toc98341895"/>
        <w:bookmarkStart w:id="25461" w:name="_Toc98345287"/>
        <w:bookmarkStart w:id="25462" w:name="_Toc98345814"/>
        <w:bookmarkStart w:id="25463" w:name="_Toc98346338"/>
        <w:bookmarkStart w:id="25464" w:name="_Toc98346896"/>
        <w:bookmarkStart w:id="25465" w:name="_Toc98347336"/>
        <w:bookmarkStart w:id="25466" w:name="_Toc98347776"/>
        <w:bookmarkStart w:id="25467" w:name="_Toc99537061"/>
        <w:bookmarkStart w:id="25468" w:name="_Toc99719187"/>
        <w:bookmarkStart w:id="25469" w:name="_Toc99969844"/>
        <w:bookmarkEnd w:id="25417"/>
        <w:bookmarkEnd w:id="25418"/>
        <w:bookmarkEnd w:id="25419"/>
        <w:bookmarkEnd w:id="25420"/>
        <w:bookmarkEnd w:id="25421"/>
        <w:bookmarkEnd w:id="25422"/>
        <w:bookmarkEnd w:id="25423"/>
        <w:bookmarkEnd w:id="25424"/>
        <w:bookmarkEnd w:id="25425"/>
        <w:bookmarkEnd w:id="25426"/>
        <w:bookmarkEnd w:id="25427"/>
        <w:bookmarkEnd w:id="25428"/>
        <w:bookmarkEnd w:id="25429"/>
        <w:bookmarkEnd w:id="25430"/>
        <w:bookmarkEnd w:id="25431"/>
        <w:bookmarkEnd w:id="25432"/>
        <w:bookmarkEnd w:id="25433"/>
        <w:bookmarkEnd w:id="25434"/>
        <w:bookmarkEnd w:id="25435"/>
        <w:bookmarkEnd w:id="25436"/>
        <w:bookmarkEnd w:id="25437"/>
        <w:bookmarkEnd w:id="25438"/>
        <w:bookmarkEnd w:id="25439"/>
        <w:bookmarkEnd w:id="25440"/>
        <w:bookmarkEnd w:id="25441"/>
        <w:bookmarkEnd w:id="25442"/>
        <w:bookmarkEnd w:id="25443"/>
        <w:bookmarkEnd w:id="25444"/>
        <w:bookmarkEnd w:id="25445"/>
        <w:bookmarkEnd w:id="25446"/>
        <w:bookmarkEnd w:id="25447"/>
        <w:bookmarkEnd w:id="25448"/>
        <w:bookmarkEnd w:id="25449"/>
        <w:bookmarkEnd w:id="25450"/>
        <w:bookmarkEnd w:id="25451"/>
        <w:bookmarkEnd w:id="25452"/>
        <w:bookmarkEnd w:id="25453"/>
        <w:bookmarkEnd w:id="25454"/>
        <w:bookmarkEnd w:id="25455"/>
        <w:bookmarkEnd w:id="25456"/>
        <w:bookmarkEnd w:id="25457"/>
        <w:bookmarkEnd w:id="25458"/>
        <w:bookmarkEnd w:id="25459"/>
        <w:bookmarkEnd w:id="25460"/>
        <w:bookmarkEnd w:id="25461"/>
        <w:bookmarkEnd w:id="25462"/>
        <w:bookmarkEnd w:id="25463"/>
        <w:bookmarkEnd w:id="25464"/>
        <w:bookmarkEnd w:id="25465"/>
        <w:bookmarkEnd w:id="25466"/>
        <w:bookmarkEnd w:id="25467"/>
        <w:bookmarkEnd w:id="25468"/>
        <w:bookmarkEnd w:id="25469"/>
      </w:moveFrom>
    </w:p>
    <w:p w14:paraId="60A5D57B" w14:textId="7EEA1AB5" w:rsidR="00FF153E" w:rsidRPr="00FF6A71" w:rsidDel="00901B80" w:rsidRDefault="00FF153E" w:rsidP="0021440D">
      <w:pPr>
        <w:numPr>
          <w:ilvl w:val="0"/>
          <w:numId w:val="44"/>
        </w:numPr>
        <w:spacing w:line="240" w:lineRule="auto"/>
        <w:rPr>
          <w:moveFrom w:id="25470" w:author="pete jones" w:date="2022-01-03T12:19:00Z"/>
        </w:rPr>
      </w:pPr>
      <w:moveFrom w:id="25471" w:author="pete jones" w:date="2022-01-03T12:19:00Z">
        <w:r w:rsidRPr="00FF6A71" w:rsidDel="00901B80">
          <w:t>Bills of materials and Items</w:t>
        </w:r>
        <w:bookmarkStart w:id="25472" w:name="_Toc92119974"/>
        <w:bookmarkStart w:id="25473" w:name="_Toc92120316"/>
        <w:bookmarkStart w:id="25474" w:name="_Toc92120657"/>
        <w:bookmarkStart w:id="25475" w:name="_Toc92120995"/>
        <w:bookmarkStart w:id="25476" w:name="_Toc92121336"/>
        <w:bookmarkStart w:id="25477" w:name="_Toc92121677"/>
        <w:bookmarkStart w:id="25478" w:name="_Toc92122023"/>
        <w:bookmarkStart w:id="25479" w:name="_Toc92187715"/>
        <w:bookmarkStart w:id="25480" w:name="_Toc92188058"/>
        <w:bookmarkStart w:id="25481" w:name="_Toc92191445"/>
        <w:bookmarkStart w:id="25482" w:name="_Toc92191912"/>
        <w:bookmarkStart w:id="25483" w:name="_Toc92192380"/>
        <w:bookmarkStart w:id="25484" w:name="_Toc92192765"/>
        <w:bookmarkStart w:id="25485" w:name="_Toc92193151"/>
        <w:bookmarkStart w:id="25486" w:name="_Toc92193512"/>
        <w:bookmarkStart w:id="25487" w:name="_Toc92193886"/>
        <w:bookmarkStart w:id="25488" w:name="_Toc92194232"/>
        <w:bookmarkStart w:id="25489" w:name="_Toc92194685"/>
        <w:bookmarkStart w:id="25490" w:name="_Toc92195053"/>
        <w:bookmarkStart w:id="25491" w:name="_Toc92195401"/>
        <w:bookmarkStart w:id="25492" w:name="_Toc92198312"/>
        <w:bookmarkStart w:id="25493" w:name="_Toc92200860"/>
        <w:bookmarkStart w:id="25494" w:name="_Toc92201790"/>
        <w:bookmarkStart w:id="25495" w:name="_Toc92206651"/>
        <w:bookmarkStart w:id="25496" w:name="_Toc92206870"/>
        <w:bookmarkStart w:id="25497" w:name="_Toc92207214"/>
        <w:bookmarkStart w:id="25498" w:name="_Toc92207435"/>
        <w:bookmarkStart w:id="25499" w:name="_Toc92207656"/>
        <w:bookmarkStart w:id="25500" w:name="_Toc92208114"/>
        <w:bookmarkStart w:id="25501" w:name="_Toc92373940"/>
        <w:bookmarkStart w:id="25502" w:name="_Toc92375338"/>
        <w:bookmarkStart w:id="25503" w:name="_Toc92375981"/>
        <w:bookmarkStart w:id="25504" w:name="_Toc92813689"/>
        <w:bookmarkStart w:id="25505" w:name="_Toc92962911"/>
        <w:bookmarkStart w:id="25506" w:name="_Toc93130631"/>
        <w:bookmarkStart w:id="25507" w:name="_Toc94535587"/>
        <w:bookmarkStart w:id="25508" w:name="_Toc94628893"/>
        <w:bookmarkStart w:id="25509" w:name="_Toc95140163"/>
        <w:bookmarkStart w:id="25510" w:name="_Toc95231961"/>
        <w:bookmarkStart w:id="25511" w:name="_Toc97115259"/>
        <w:bookmarkStart w:id="25512" w:name="_Toc98086695"/>
        <w:bookmarkStart w:id="25513" w:name="_Toc98332931"/>
        <w:bookmarkStart w:id="25514" w:name="_Toc98333570"/>
        <w:bookmarkStart w:id="25515" w:name="_Toc98341896"/>
        <w:bookmarkStart w:id="25516" w:name="_Toc98345288"/>
        <w:bookmarkStart w:id="25517" w:name="_Toc98345815"/>
        <w:bookmarkStart w:id="25518" w:name="_Toc98346339"/>
        <w:bookmarkStart w:id="25519" w:name="_Toc98346897"/>
        <w:bookmarkStart w:id="25520" w:name="_Toc98347337"/>
        <w:bookmarkStart w:id="25521" w:name="_Toc98347777"/>
        <w:bookmarkStart w:id="25522" w:name="_Toc99537062"/>
        <w:bookmarkStart w:id="25523" w:name="_Toc99719188"/>
        <w:bookmarkStart w:id="25524" w:name="_Toc99969845"/>
        <w:bookmarkEnd w:id="25472"/>
        <w:bookmarkEnd w:id="25473"/>
        <w:bookmarkEnd w:id="25474"/>
        <w:bookmarkEnd w:id="25475"/>
        <w:bookmarkEnd w:id="25476"/>
        <w:bookmarkEnd w:id="25477"/>
        <w:bookmarkEnd w:id="25478"/>
        <w:bookmarkEnd w:id="25479"/>
        <w:bookmarkEnd w:id="25480"/>
        <w:bookmarkEnd w:id="25481"/>
        <w:bookmarkEnd w:id="25482"/>
        <w:bookmarkEnd w:id="25483"/>
        <w:bookmarkEnd w:id="25484"/>
        <w:bookmarkEnd w:id="25485"/>
        <w:bookmarkEnd w:id="25486"/>
        <w:bookmarkEnd w:id="25487"/>
        <w:bookmarkEnd w:id="25488"/>
        <w:bookmarkEnd w:id="25489"/>
        <w:bookmarkEnd w:id="25490"/>
        <w:bookmarkEnd w:id="25491"/>
        <w:bookmarkEnd w:id="25492"/>
        <w:bookmarkEnd w:id="25493"/>
        <w:bookmarkEnd w:id="25494"/>
        <w:bookmarkEnd w:id="25495"/>
        <w:bookmarkEnd w:id="25496"/>
        <w:bookmarkEnd w:id="25497"/>
        <w:bookmarkEnd w:id="25498"/>
        <w:bookmarkEnd w:id="25499"/>
        <w:bookmarkEnd w:id="25500"/>
        <w:bookmarkEnd w:id="25501"/>
        <w:bookmarkEnd w:id="25502"/>
        <w:bookmarkEnd w:id="25503"/>
        <w:bookmarkEnd w:id="25504"/>
        <w:bookmarkEnd w:id="25505"/>
        <w:bookmarkEnd w:id="25506"/>
        <w:bookmarkEnd w:id="25507"/>
        <w:bookmarkEnd w:id="25508"/>
        <w:bookmarkEnd w:id="25509"/>
        <w:bookmarkEnd w:id="25510"/>
        <w:bookmarkEnd w:id="25511"/>
        <w:bookmarkEnd w:id="25512"/>
        <w:bookmarkEnd w:id="25513"/>
        <w:bookmarkEnd w:id="25514"/>
        <w:bookmarkEnd w:id="25515"/>
        <w:bookmarkEnd w:id="25516"/>
        <w:bookmarkEnd w:id="25517"/>
        <w:bookmarkEnd w:id="25518"/>
        <w:bookmarkEnd w:id="25519"/>
        <w:bookmarkEnd w:id="25520"/>
        <w:bookmarkEnd w:id="25521"/>
        <w:bookmarkEnd w:id="25522"/>
        <w:bookmarkEnd w:id="25523"/>
        <w:bookmarkEnd w:id="25524"/>
      </w:moveFrom>
    </w:p>
    <w:p w14:paraId="54FBC2EC" w14:textId="4DE67B2F" w:rsidR="00FF153E" w:rsidRPr="00FF6A71" w:rsidDel="00901B80" w:rsidRDefault="00FF153E" w:rsidP="0021440D">
      <w:pPr>
        <w:numPr>
          <w:ilvl w:val="0"/>
          <w:numId w:val="44"/>
        </w:numPr>
        <w:spacing w:line="240" w:lineRule="auto"/>
        <w:rPr>
          <w:moveFrom w:id="25525" w:author="pete jones" w:date="2022-01-03T12:19:00Z"/>
        </w:rPr>
      </w:pPr>
      <w:moveFrom w:id="25526" w:author="pete jones" w:date="2022-01-03T12:19:00Z">
        <w:r w:rsidRPr="00FF6A71" w:rsidDel="00901B80">
          <w:t>Watermarking of files</w:t>
        </w:r>
        <w:bookmarkStart w:id="25527" w:name="_Toc92119975"/>
        <w:bookmarkStart w:id="25528" w:name="_Toc92120317"/>
        <w:bookmarkStart w:id="25529" w:name="_Toc92120658"/>
        <w:bookmarkStart w:id="25530" w:name="_Toc92120996"/>
        <w:bookmarkStart w:id="25531" w:name="_Toc92121337"/>
        <w:bookmarkStart w:id="25532" w:name="_Toc92121678"/>
        <w:bookmarkStart w:id="25533" w:name="_Toc92122024"/>
        <w:bookmarkStart w:id="25534" w:name="_Toc92187716"/>
        <w:bookmarkStart w:id="25535" w:name="_Toc92188059"/>
        <w:bookmarkStart w:id="25536" w:name="_Toc92191446"/>
        <w:bookmarkStart w:id="25537" w:name="_Toc92191913"/>
        <w:bookmarkStart w:id="25538" w:name="_Toc92192381"/>
        <w:bookmarkStart w:id="25539" w:name="_Toc92192766"/>
        <w:bookmarkStart w:id="25540" w:name="_Toc92193152"/>
        <w:bookmarkStart w:id="25541" w:name="_Toc92193513"/>
        <w:bookmarkStart w:id="25542" w:name="_Toc92193887"/>
        <w:bookmarkStart w:id="25543" w:name="_Toc92194233"/>
        <w:bookmarkStart w:id="25544" w:name="_Toc92194686"/>
        <w:bookmarkStart w:id="25545" w:name="_Toc92195054"/>
        <w:bookmarkStart w:id="25546" w:name="_Toc92195402"/>
        <w:bookmarkStart w:id="25547" w:name="_Toc92198313"/>
        <w:bookmarkStart w:id="25548" w:name="_Toc92200861"/>
        <w:bookmarkStart w:id="25549" w:name="_Toc92201791"/>
        <w:bookmarkStart w:id="25550" w:name="_Toc92206652"/>
        <w:bookmarkStart w:id="25551" w:name="_Toc92206871"/>
        <w:bookmarkStart w:id="25552" w:name="_Toc92207215"/>
        <w:bookmarkStart w:id="25553" w:name="_Toc92207436"/>
        <w:bookmarkStart w:id="25554" w:name="_Toc92207657"/>
        <w:bookmarkStart w:id="25555" w:name="_Toc92208115"/>
        <w:bookmarkStart w:id="25556" w:name="_Toc92373941"/>
        <w:bookmarkStart w:id="25557" w:name="_Toc92375339"/>
        <w:bookmarkStart w:id="25558" w:name="_Toc92375982"/>
        <w:bookmarkStart w:id="25559" w:name="_Toc92813690"/>
        <w:bookmarkStart w:id="25560" w:name="_Toc92962912"/>
        <w:bookmarkStart w:id="25561" w:name="_Toc93130632"/>
        <w:bookmarkStart w:id="25562" w:name="_Toc94535588"/>
        <w:bookmarkStart w:id="25563" w:name="_Toc94628894"/>
        <w:bookmarkStart w:id="25564" w:name="_Toc95140164"/>
        <w:bookmarkStart w:id="25565" w:name="_Toc95231962"/>
        <w:bookmarkStart w:id="25566" w:name="_Toc97115260"/>
        <w:bookmarkStart w:id="25567" w:name="_Toc98086696"/>
        <w:bookmarkStart w:id="25568" w:name="_Toc98332932"/>
        <w:bookmarkStart w:id="25569" w:name="_Toc98333571"/>
        <w:bookmarkStart w:id="25570" w:name="_Toc98341897"/>
        <w:bookmarkStart w:id="25571" w:name="_Toc98345289"/>
        <w:bookmarkStart w:id="25572" w:name="_Toc98345816"/>
        <w:bookmarkStart w:id="25573" w:name="_Toc98346340"/>
        <w:bookmarkStart w:id="25574" w:name="_Toc98346898"/>
        <w:bookmarkStart w:id="25575" w:name="_Toc98347338"/>
        <w:bookmarkStart w:id="25576" w:name="_Toc98347778"/>
        <w:bookmarkStart w:id="25577" w:name="_Toc99537063"/>
        <w:bookmarkStart w:id="25578" w:name="_Toc99719189"/>
        <w:bookmarkStart w:id="25579" w:name="_Toc99969846"/>
        <w:bookmarkEnd w:id="25527"/>
        <w:bookmarkEnd w:id="25528"/>
        <w:bookmarkEnd w:id="25529"/>
        <w:bookmarkEnd w:id="25530"/>
        <w:bookmarkEnd w:id="25531"/>
        <w:bookmarkEnd w:id="25532"/>
        <w:bookmarkEnd w:id="25533"/>
        <w:bookmarkEnd w:id="25534"/>
        <w:bookmarkEnd w:id="25535"/>
        <w:bookmarkEnd w:id="25536"/>
        <w:bookmarkEnd w:id="25537"/>
        <w:bookmarkEnd w:id="25538"/>
        <w:bookmarkEnd w:id="25539"/>
        <w:bookmarkEnd w:id="25540"/>
        <w:bookmarkEnd w:id="25541"/>
        <w:bookmarkEnd w:id="25542"/>
        <w:bookmarkEnd w:id="25543"/>
        <w:bookmarkEnd w:id="25544"/>
        <w:bookmarkEnd w:id="25545"/>
        <w:bookmarkEnd w:id="25546"/>
        <w:bookmarkEnd w:id="25547"/>
        <w:bookmarkEnd w:id="25548"/>
        <w:bookmarkEnd w:id="25549"/>
        <w:bookmarkEnd w:id="25550"/>
        <w:bookmarkEnd w:id="25551"/>
        <w:bookmarkEnd w:id="25552"/>
        <w:bookmarkEnd w:id="25553"/>
        <w:bookmarkEnd w:id="25554"/>
        <w:bookmarkEnd w:id="25555"/>
        <w:bookmarkEnd w:id="25556"/>
        <w:bookmarkEnd w:id="25557"/>
        <w:bookmarkEnd w:id="25558"/>
        <w:bookmarkEnd w:id="25559"/>
        <w:bookmarkEnd w:id="25560"/>
        <w:bookmarkEnd w:id="25561"/>
        <w:bookmarkEnd w:id="25562"/>
        <w:bookmarkEnd w:id="25563"/>
        <w:bookmarkEnd w:id="25564"/>
        <w:bookmarkEnd w:id="25565"/>
        <w:bookmarkEnd w:id="25566"/>
        <w:bookmarkEnd w:id="25567"/>
        <w:bookmarkEnd w:id="25568"/>
        <w:bookmarkEnd w:id="25569"/>
        <w:bookmarkEnd w:id="25570"/>
        <w:bookmarkEnd w:id="25571"/>
        <w:bookmarkEnd w:id="25572"/>
        <w:bookmarkEnd w:id="25573"/>
        <w:bookmarkEnd w:id="25574"/>
        <w:bookmarkEnd w:id="25575"/>
        <w:bookmarkEnd w:id="25576"/>
        <w:bookmarkEnd w:id="25577"/>
        <w:bookmarkEnd w:id="25578"/>
        <w:bookmarkEnd w:id="25579"/>
      </w:moveFrom>
    </w:p>
    <w:p w14:paraId="5971BF82" w14:textId="53136F50" w:rsidR="00FF153E" w:rsidRPr="00FF6A71" w:rsidDel="00901B80" w:rsidRDefault="00FF153E" w:rsidP="0021440D">
      <w:pPr>
        <w:numPr>
          <w:ilvl w:val="0"/>
          <w:numId w:val="44"/>
        </w:numPr>
        <w:spacing w:line="240" w:lineRule="auto"/>
        <w:rPr>
          <w:moveFrom w:id="25580" w:author="pete jones" w:date="2022-01-03T12:19:00Z"/>
        </w:rPr>
      </w:pPr>
      <w:moveFrom w:id="25581" w:author="pete jones" w:date="2022-01-03T12:19:00Z">
        <w:r w:rsidRPr="00FF6A71" w:rsidDel="00901B80">
          <w:t xml:space="preserve">Collaboration – sharing </w:t>
        </w:r>
        <w:r w:rsidR="002F39F3" w:rsidRPr="00FF6A71" w:rsidDel="00901B80">
          <w:t>views.</w:t>
        </w:r>
        <w:bookmarkStart w:id="25582" w:name="_Toc92119976"/>
        <w:bookmarkStart w:id="25583" w:name="_Toc92120318"/>
        <w:bookmarkStart w:id="25584" w:name="_Toc92120659"/>
        <w:bookmarkStart w:id="25585" w:name="_Toc92120997"/>
        <w:bookmarkStart w:id="25586" w:name="_Toc92121338"/>
        <w:bookmarkStart w:id="25587" w:name="_Toc92121679"/>
        <w:bookmarkStart w:id="25588" w:name="_Toc92122025"/>
        <w:bookmarkStart w:id="25589" w:name="_Toc92187717"/>
        <w:bookmarkStart w:id="25590" w:name="_Toc92188060"/>
        <w:bookmarkStart w:id="25591" w:name="_Toc92191447"/>
        <w:bookmarkStart w:id="25592" w:name="_Toc92191914"/>
        <w:bookmarkStart w:id="25593" w:name="_Toc92192382"/>
        <w:bookmarkStart w:id="25594" w:name="_Toc92192767"/>
        <w:bookmarkStart w:id="25595" w:name="_Toc92193153"/>
        <w:bookmarkStart w:id="25596" w:name="_Toc92193514"/>
        <w:bookmarkStart w:id="25597" w:name="_Toc92193888"/>
        <w:bookmarkStart w:id="25598" w:name="_Toc92194234"/>
        <w:bookmarkStart w:id="25599" w:name="_Toc92194687"/>
        <w:bookmarkStart w:id="25600" w:name="_Toc92195055"/>
        <w:bookmarkStart w:id="25601" w:name="_Toc92195403"/>
        <w:bookmarkStart w:id="25602" w:name="_Toc92198314"/>
        <w:bookmarkStart w:id="25603" w:name="_Toc92200862"/>
        <w:bookmarkStart w:id="25604" w:name="_Toc92201792"/>
        <w:bookmarkStart w:id="25605" w:name="_Toc92206653"/>
        <w:bookmarkStart w:id="25606" w:name="_Toc92206872"/>
        <w:bookmarkStart w:id="25607" w:name="_Toc92207216"/>
        <w:bookmarkStart w:id="25608" w:name="_Toc92207437"/>
        <w:bookmarkStart w:id="25609" w:name="_Toc92207658"/>
        <w:bookmarkStart w:id="25610" w:name="_Toc92208116"/>
        <w:bookmarkStart w:id="25611" w:name="_Toc92373942"/>
        <w:bookmarkStart w:id="25612" w:name="_Toc92375340"/>
        <w:bookmarkStart w:id="25613" w:name="_Toc92375983"/>
        <w:bookmarkStart w:id="25614" w:name="_Toc92813691"/>
        <w:bookmarkStart w:id="25615" w:name="_Toc92962913"/>
        <w:bookmarkStart w:id="25616" w:name="_Toc93130633"/>
        <w:bookmarkStart w:id="25617" w:name="_Toc94535589"/>
        <w:bookmarkStart w:id="25618" w:name="_Toc94628895"/>
        <w:bookmarkStart w:id="25619" w:name="_Toc95140165"/>
        <w:bookmarkStart w:id="25620" w:name="_Toc95231963"/>
        <w:bookmarkStart w:id="25621" w:name="_Toc97115261"/>
        <w:bookmarkStart w:id="25622" w:name="_Toc98086697"/>
        <w:bookmarkStart w:id="25623" w:name="_Toc98332933"/>
        <w:bookmarkStart w:id="25624" w:name="_Toc98333572"/>
        <w:bookmarkStart w:id="25625" w:name="_Toc98341898"/>
        <w:bookmarkStart w:id="25626" w:name="_Toc98345290"/>
        <w:bookmarkStart w:id="25627" w:name="_Toc98345817"/>
        <w:bookmarkStart w:id="25628" w:name="_Toc98346341"/>
        <w:bookmarkStart w:id="25629" w:name="_Toc98346899"/>
        <w:bookmarkStart w:id="25630" w:name="_Toc98347339"/>
        <w:bookmarkStart w:id="25631" w:name="_Toc98347779"/>
        <w:bookmarkStart w:id="25632" w:name="_Toc99537064"/>
        <w:bookmarkStart w:id="25633" w:name="_Toc99719190"/>
        <w:bookmarkStart w:id="25634" w:name="_Toc99969847"/>
        <w:bookmarkEnd w:id="25582"/>
        <w:bookmarkEnd w:id="25583"/>
        <w:bookmarkEnd w:id="25584"/>
        <w:bookmarkEnd w:id="25585"/>
        <w:bookmarkEnd w:id="25586"/>
        <w:bookmarkEnd w:id="25587"/>
        <w:bookmarkEnd w:id="25588"/>
        <w:bookmarkEnd w:id="25589"/>
        <w:bookmarkEnd w:id="25590"/>
        <w:bookmarkEnd w:id="25591"/>
        <w:bookmarkEnd w:id="25592"/>
        <w:bookmarkEnd w:id="25593"/>
        <w:bookmarkEnd w:id="25594"/>
        <w:bookmarkEnd w:id="25595"/>
        <w:bookmarkEnd w:id="25596"/>
        <w:bookmarkEnd w:id="25597"/>
        <w:bookmarkEnd w:id="25598"/>
        <w:bookmarkEnd w:id="25599"/>
        <w:bookmarkEnd w:id="25600"/>
        <w:bookmarkEnd w:id="25601"/>
        <w:bookmarkEnd w:id="25602"/>
        <w:bookmarkEnd w:id="25603"/>
        <w:bookmarkEnd w:id="25604"/>
        <w:bookmarkEnd w:id="25605"/>
        <w:bookmarkEnd w:id="25606"/>
        <w:bookmarkEnd w:id="25607"/>
        <w:bookmarkEnd w:id="25608"/>
        <w:bookmarkEnd w:id="25609"/>
        <w:bookmarkEnd w:id="25610"/>
        <w:bookmarkEnd w:id="25611"/>
        <w:bookmarkEnd w:id="25612"/>
        <w:bookmarkEnd w:id="25613"/>
        <w:bookmarkEnd w:id="25614"/>
        <w:bookmarkEnd w:id="25615"/>
        <w:bookmarkEnd w:id="25616"/>
        <w:bookmarkEnd w:id="25617"/>
        <w:bookmarkEnd w:id="25618"/>
        <w:bookmarkEnd w:id="25619"/>
        <w:bookmarkEnd w:id="25620"/>
        <w:bookmarkEnd w:id="25621"/>
        <w:bookmarkEnd w:id="25622"/>
        <w:bookmarkEnd w:id="25623"/>
        <w:bookmarkEnd w:id="25624"/>
        <w:bookmarkEnd w:id="25625"/>
        <w:bookmarkEnd w:id="25626"/>
        <w:bookmarkEnd w:id="25627"/>
        <w:bookmarkEnd w:id="25628"/>
        <w:bookmarkEnd w:id="25629"/>
        <w:bookmarkEnd w:id="25630"/>
        <w:bookmarkEnd w:id="25631"/>
        <w:bookmarkEnd w:id="25632"/>
        <w:bookmarkEnd w:id="25633"/>
        <w:bookmarkEnd w:id="25634"/>
      </w:moveFrom>
    </w:p>
    <w:p w14:paraId="7BCCCE04" w14:textId="07DACCD6" w:rsidR="00FF153E" w:rsidRPr="00FF6A71" w:rsidDel="00901B80" w:rsidRDefault="00FF153E" w:rsidP="0021440D">
      <w:pPr>
        <w:numPr>
          <w:ilvl w:val="0"/>
          <w:numId w:val="44"/>
        </w:numPr>
        <w:spacing w:line="240" w:lineRule="auto"/>
        <w:rPr>
          <w:moveFrom w:id="25635" w:author="pete jones" w:date="2022-01-03T12:19:00Z"/>
        </w:rPr>
      </w:pPr>
      <w:moveFrom w:id="25636" w:author="pete jones" w:date="2022-01-03T12:19:00Z">
        <w:r w:rsidRPr="00FF6A71" w:rsidDel="00901B80">
          <w:t>Special properties mapping</w:t>
        </w:r>
        <w:bookmarkStart w:id="25637" w:name="_Toc92119977"/>
        <w:bookmarkStart w:id="25638" w:name="_Toc92120319"/>
        <w:bookmarkStart w:id="25639" w:name="_Toc92120660"/>
        <w:bookmarkStart w:id="25640" w:name="_Toc92120998"/>
        <w:bookmarkStart w:id="25641" w:name="_Toc92121339"/>
        <w:bookmarkStart w:id="25642" w:name="_Toc92121680"/>
        <w:bookmarkStart w:id="25643" w:name="_Toc92122026"/>
        <w:bookmarkStart w:id="25644" w:name="_Toc92187718"/>
        <w:bookmarkStart w:id="25645" w:name="_Toc92188061"/>
        <w:bookmarkStart w:id="25646" w:name="_Toc92191448"/>
        <w:bookmarkStart w:id="25647" w:name="_Toc92191915"/>
        <w:bookmarkStart w:id="25648" w:name="_Toc92192383"/>
        <w:bookmarkStart w:id="25649" w:name="_Toc92192768"/>
        <w:bookmarkStart w:id="25650" w:name="_Toc92193154"/>
        <w:bookmarkStart w:id="25651" w:name="_Toc92193515"/>
        <w:bookmarkStart w:id="25652" w:name="_Toc92193889"/>
        <w:bookmarkStart w:id="25653" w:name="_Toc92194235"/>
        <w:bookmarkStart w:id="25654" w:name="_Toc92194688"/>
        <w:bookmarkStart w:id="25655" w:name="_Toc92195056"/>
        <w:bookmarkStart w:id="25656" w:name="_Toc92195404"/>
        <w:bookmarkStart w:id="25657" w:name="_Toc92198315"/>
        <w:bookmarkStart w:id="25658" w:name="_Toc92200863"/>
        <w:bookmarkStart w:id="25659" w:name="_Toc92201793"/>
        <w:bookmarkStart w:id="25660" w:name="_Toc92206654"/>
        <w:bookmarkStart w:id="25661" w:name="_Toc92206873"/>
        <w:bookmarkStart w:id="25662" w:name="_Toc92207217"/>
        <w:bookmarkStart w:id="25663" w:name="_Toc92207438"/>
        <w:bookmarkStart w:id="25664" w:name="_Toc92207659"/>
        <w:bookmarkStart w:id="25665" w:name="_Toc92208117"/>
        <w:bookmarkStart w:id="25666" w:name="_Toc92373943"/>
        <w:bookmarkStart w:id="25667" w:name="_Toc92375341"/>
        <w:bookmarkStart w:id="25668" w:name="_Toc92375984"/>
        <w:bookmarkStart w:id="25669" w:name="_Toc92813692"/>
        <w:bookmarkStart w:id="25670" w:name="_Toc92962914"/>
        <w:bookmarkStart w:id="25671" w:name="_Toc93130634"/>
        <w:bookmarkStart w:id="25672" w:name="_Toc94535590"/>
        <w:bookmarkStart w:id="25673" w:name="_Toc94628896"/>
        <w:bookmarkStart w:id="25674" w:name="_Toc95140166"/>
        <w:bookmarkStart w:id="25675" w:name="_Toc95231964"/>
        <w:bookmarkStart w:id="25676" w:name="_Toc97115262"/>
        <w:bookmarkStart w:id="25677" w:name="_Toc98086698"/>
        <w:bookmarkStart w:id="25678" w:name="_Toc98332934"/>
        <w:bookmarkStart w:id="25679" w:name="_Toc98333573"/>
        <w:bookmarkStart w:id="25680" w:name="_Toc98341899"/>
        <w:bookmarkStart w:id="25681" w:name="_Toc98345291"/>
        <w:bookmarkStart w:id="25682" w:name="_Toc98345818"/>
        <w:bookmarkStart w:id="25683" w:name="_Toc98346342"/>
        <w:bookmarkStart w:id="25684" w:name="_Toc98346900"/>
        <w:bookmarkStart w:id="25685" w:name="_Toc98347340"/>
        <w:bookmarkStart w:id="25686" w:name="_Toc98347780"/>
        <w:bookmarkStart w:id="25687" w:name="_Toc99537065"/>
        <w:bookmarkStart w:id="25688" w:name="_Toc99719191"/>
        <w:bookmarkStart w:id="25689" w:name="_Toc99969848"/>
        <w:bookmarkEnd w:id="25637"/>
        <w:bookmarkEnd w:id="25638"/>
        <w:bookmarkEnd w:id="25639"/>
        <w:bookmarkEnd w:id="25640"/>
        <w:bookmarkEnd w:id="25641"/>
        <w:bookmarkEnd w:id="25642"/>
        <w:bookmarkEnd w:id="25643"/>
        <w:bookmarkEnd w:id="25644"/>
        <w:bookmarkEnd w:id="25645"/>
        <w:bookmarkEnd w:id="25646"/>
        <w:bookmarkEnd w:id="25647"/>
        <w:bookmarkEnd w:id="25648"/>
        <w:bookmarkEnd w:id="25649"/>
        <w:bookmarkEnd w:id="25650"/>
        <w:bookmarkEnd w:id="25651"/>
        <w:bookmarkEnd w:id="25652"/>
        <w:bookmarkEnd w:id="25653"/>
        <w:bookmarkEnd w:id="25654"/>
        <w:bookmarkEnd w:id="25655"/>
        <w:bookmarkEnd w:id="25656"/>
        <w:bookmarkEnd w:id="25657"/>
        <w:bookmarkEnd w:id="25658"/>
        <w:bookmarkEnd w:id="25659"/>
        <w:bookmarkEnd w:id="25660"/>
        <w:bookmarkEnd w:id="25661"/>
        <w:bookmarkEnd w:id="25662"/>
        <w:bookmarkEnd w:id="25663"/>
        <w:bookmarkEnd w:id="25664"/>
        <w:bookmarkEnd w:id="25665"/>
        <w:bookmarkEnd w:id="25666"/>
        <w:bookmarkEnd w:id="25667"/>
        <w:bookmarkEnd w:id="25668"/>
        <w:bookmarkEnd w:id="25669"/>
        <w:bookmarkEnd w:id="25670"/>
        <w:bookmarkEnd w:id="25671"/>
        <w:bookmarkEnd w:id="25672"/>
        <w:bookmarkEnd w:id="25673"/>
        <w:bookmarkEnd w:id="25674"/>
        <w:bookmarkEnd w:id="25675"/>
        <w:bookmarkEnd w:id="25676"/>
        <w:bookmarkEnd w:id="25677"/>
        <w:bookmarkEnd w:id="25678"/>
        <w:bookmarkEnd w:id="25679"/>
        <w:bookmarkEnd w:id="25680"/>
        <w:bookmarkEnd w:id="25681"/>
        <w:bookmarkEnd w:id="25682"/>
        <w:bookmarkEnd w:id="25683"/>
        <w:bookmarkEnd w:id="25684"/>
        <w:bookmarkEnd w:id="25685"/>
        <w:bookmarkEnd w:id="25686"/>
        <w:bookmarkEnd w:id="25687"/>
        <w:bookmarkEnd w:id="25688"/>
        <w:bookmarkEnd w:id="25689"/>
      </w:moveFrom>
    </w:p>
    <w:p w14:paraId="7B086FF4" w14:textId="03586DD2" w:rsidR="00FF153E" w:rsidRPr="00FF6A71" w:rsidDel="00901B80" w:rsidRDefault="00FF153E" w:rsidP="00FF153E">
      <w:pPr>
        <w:rPr>
          <w:moveFrom w:id="25690" w:author="pete jones" w:date="2022-01-03T12:19:00Z"/>
        </w:rPr>
      </w:pPr>
      <w:moveFrom w:id="25691" w:author="pete jones" w:date="2022-01-03T12:19:00Z">
        <w:r w:rsidRPr="00FF6A71" w:rsidDel="00901B80">
          <w:t>All the above setting</w:t>
        </w:r>
        <w:r w:rsidR="002F39F3" w:rsidRPr="00FF6A71" w:rsidDel="00901B80">
          <w:t>s</w:t>
        </w:r>
        <w:r w:rsidRPr="00FF6A71" w:rsidDel="00901B80">
          <w:t xml:space="preserve"> have a specific industrial context to support </w:t>
        </w:r>
        <w:r w:rsidR="002F39F3" w:rsidRPr="00FF6A71" w:rsidDel="00901B80">
          <w:t>collaboration,</w:t>
        </w:r>
        <w:r w:rsidRPr="00FF6A71" w:rsidDel="00901B80">
          <w:t xml:space="preserve"> but each capability can be configured to control access and the method by which workflows are defined, which will build the model for influencing integrity concepts.</w:t>
        </w:r>
        <w:bookmarkStart w:id="25692" w:name="_Toc92119978"/>
        <w:bookmarkStart w:id="25693" w:name="_Toc92120320"/>
        <w:bookmarkStart w:id="25694" w:name="_Toc92120661"/>
        <w:bookmarkStart w:id="25695" w:name="_Toc92120999"/>
        <w:bookmarkStart w:id="25696" w:name="_Toc92121340"/>
        <w:bookmarkStart w:id="25697" w:name="_Toc92121681"/>
        <w:bookmarkStart w:id="25698" w:name="_Toc92122027"/>
        <w:bookmarkStart w:id="25699" w:name="_Toc92187719"/>
        <w:bookmarkStart w:id="25700" w:name="_Toc92188062"/>
        <w:bookmarkStart w:id="25701" w:name="_Toc92191449"/>
        <w:bookmarkStart w:id="25702" w:name="_Toc92191916"/>
        <w:bookmarkStart w:id="25703" w:name="_Toc92192384"/>
        <w:bookmarkStart w:id="25704" w:name="_Toc92192769"/>
        <w:bookmarkStart w:id="25705" w:name="_Toc92193155"/>
        <w:bookmarkStart w:id="25706" w:name="_Toc92193516"/>
        <w:bookmarkStart w:id="25707" w:name="_Toc92193890"/>
        <w:bookmarkStart w:id="25708" w:name="_Toc92194236"/>
        <w:bookmarkStart w:id="25709" w:name="_Toc92194689"/>
        <w:bookmarkStart w:id="25710" w:name="_Toc92195057"/>
        <w:bookmarkStart w:id="25711" w:name="_Toc92195405"/>
        <w:bookmarkStart w:id="25712" w:name="_Toc92198316"/>
        <w:bookmarkStart w:id="25713" w:name="_Toc92200864"/>
        <w:bookmarkStart w:id="25714" w:name="_Toc92201794"/>
        <w:bookmarkStart w:id="25715" w:name="_Toc92206655"/>
        <w:bookmarkStart w:id="25716" w:name="_Toc92206874"/>
        <w:bookmarkStart w:id="25717" w:name="_Toc92207218"/>
        <w:bookmarkStart w:id="25718" w:name="_Toc92207439"/>
        <w:bookmarkStart w:id="25719" w:name="_Toc92207660"/>
        <w:bookmarkStart w:id="25720" w:name="_Toc92208118"/>
        <w:bookmarkStart w:id="25721" w:name="_Toc92373944"/>
        <w:bookmarkStart w:id="25722" w:name="_Toc92375342"/>
        <w:bookmarkStart w:id="25723" w:name="_Toc92375985"/>
        <w:bookmarkStart w:id="25724" w:name="_Toc92813693"/>
        <w:bookmarkStart w:id="25725" w:name="_Toc92962915"/>
        <w:bookmarkStart w:id="25726" w:name="_Toc93130635"/>
        <w:bookmarkStart w:id="25727" w:name="_Toc94535591"/>
        <w:bookmarkStart w:id="25728" w:name="_Toc94628897"/>
        <w:bookmarkStart w:id="25729" w:name="_Toc95140167"/>
        <w:bookmarkStart w:id="25730" w:name="_Toc95231965"/>
        <w:bookmarkStart w:id="25731" w:name="_Toc97115263"/>
        <w:bookmarkStart w:id="25732" w:name="_Toc98086699"/>
        <w:bookmarkStart w:id="25733" w:name="_Toc98332935"/>
        <w:bookmarkStart w:id="25734" w:name="_Toc98333574"/>
        <w:bookmarkStart w:id="25735" w:name="_Toc98341900"/>
        <w:bookmarkStart w:id="25736" w:name="_Toc98345292"/>
        <w:bookmarkStart w:id="25737" w:name="_Toc98345819"/>
        <w:bookmarkStart w:id="25738" w:name="_Toc98346343"/>
        <w:bookmarkStart w:id="25739" w:name="_Toc98346901"/>
        <w:bookmarkStart w:id="25740" w:name="_Toc98347341"/>
        <w:bookmarkStart w:id="25741" w:name="_Toc98347781"/>
        <w:bookmarkStart w:id="25742" w:name="_Toc99537066"/>
        <w:bookmarkStart w:id="25743" w:name="_Toc99719192"/>
        <w:bookmarkStart w:id="25744" w:name="_Toc99969849"/>
        <w:bookmarkStart w:id="25745" w:name="_Toc511736862"/>
        <w:bookmarkEnd w:id="25692"/>
        <w:bookmarkEnd w:id="25693"/>
        <w:bookmarkEnd w:id="25694"/>
        <w:bookmarkEnd w:id="25695"/>
        <w:bookmarkEnd w:id="25696"/>
        <w:bookmarkEnd w:id="25697"/>
        <w:bookmarkEnd w:id="25698"/>
        <w:bookmarkEnd w:id="25699"/>
        <w:bookmarkEnd w:id="25700"/>
        <w:bookmarkEnd w:id="25701"/>
        <w:bookmarkEnd w:id="25702"/>
        <w:bookmarkEnd w:id="25703"/>
        <w:bookmarkEnd w:id="25704"/>
        <w:bookmarkEnd w:id="25705"/>
        <w:bookmarkEnd w:id="25706"/>
        <w:bookmarkEnd w:id="25707"/>
        <w:bookmarkEnd w:id="25708"/>
        <w:bookmarkEnd w:id="25709"/>
        <w:bookmarkEnd w:id="25710"/>
        <w:bookmarkEnd w:id="25711"/>
        <w:bookmarkEnd w:id="25712"/>
        <w:bookmarkEnd w:id="25713"/>
        <w:bookmarkEnd w:id="25714"/>
        <w:bookmarkEnd w:id="25715"/>
        <w:bookmarkEnd w:id="25716"/>
        <w:bookmarkEnd w:id="25717"/>
        <w:bookmarkEnd w:id="25718"/>
        <w:bookmarkEnd w:id="25719"/>
        <w:bookmarkEnd w:id="25720"/>
        <w:bookmarkEnd w:id="25721"/>
        <w:bookmarkEnd w:id="25722"/>
        <w:bookmarkEnd w:id="25723"/>
        <w:bookmarkEnd w:id="25724"/>
        <w:bookmarkEnd w:id="25725"/>
        <w:bookmarkEnd w:id="25726"/>
        <w:bookmarkEnd w:id="25727"/>
        <w:bookmarkEnd w:id="25728"/>
        <w:bookmarkEnd w:id="25729"/>
        <w:bookmarkEnd w:id="25730"/>
        <w:bookmarkEnd w:id="25731"/>
        <w:bookmarkEnd w:id="25732"/>
        <w:bookmarkEnd w:id="25733"/>
        <w:bookmarkEnd w:id="25734"/>
        <w:bookmarkEnd w:id="25735"/>
        <w:bookmarkEnd w:id="25736"/>
        <w:bookmarkEnd w:id="25737"/>
        <w:bookmarkEnd w:id="25738"/>
        <w:bookmarkEnd w:id="25739"/>
        <w:bookmarkEnd w:id="25740"/>
        <w:bookmarkEnd w:id="25741"/>
        <w:bookmarkEnd w:id="25742"/>
        <w:bookmarkEnd w:id="25743"/>
        <w:bookmarkEnd w:id="25744"/>
      </w:moveFrom>
    </w:p>
    <w:p w14:paraId="0DBBD144" w14:textId="49261FC6" w:rsidR="00FF153E" w:rsidRPr="00FF6A71" w:rsidDel="00901B80" w:rsidRDefault="00FF153E" w:rsidP="00FF153E">
      <w:pPr>
        <w:rPr>
          <w:moveFrom w:id="25746" w:author="pete jones" w:date="2022-01-03T12:19:00Z"/>
          <w:b/>
          <w:bCs/>
          <w:u w:val="single"/>
        </w:rPr>
      </w:pPr>
      <w:moveFrom w:id="25747" w:author="pete jones" w:date="2022-01-03T12:19:00Z">
        <w:r w:rsidRPr="00FF6A71" w:rsidDel="00901B80">
          <w:rPr>
            <w:b/>
            <w:bCs/>
            <w:u w:val="single"/>
          </w:rPr>
          <w:t>Teaching research skills</w:t>
        </w:r>
        <w:bookmarkStart w:id="25748" w:name="_Toc92119979"/>
        <w:bookmarkStart w:id="25749" w:name="_Toc92120321"/>
        <w:bookmarkStart w:id="25750" w:name="_Toc92120662"/>
        <w:bookmarkStart w:id="25751" w:name="_Toc92121000"/>
        <w:bookmarkStart w:id="25752" w:name="_Toc92121341"/>
        <w:bookmarkStart w:id="25753" w:name="_Toc92121682"/>
        <w:bookmarkStart w:id="25754" w:name="_Toc92122028"/>
        <w:bookmarkStart w:id="25755" w:name="_Toc92187720"/>
        <w:bookmarkStart w:id="25756" w:name="_Toc92188063"/>
        <w:bookmarkStart w:id="25757" w:name="_Toc92191450"/>
        <w:bookmarkStart w:id="25758" w:name="_Toc92191917"/>
        <w:bookmarkStart w:id="25759" w:name="_Toc92192385"/>
        <w:bookmarkStart w:id="25760" w:name="_Toc92192770"/>
        <w:bookmarkStart w:id="25761" w:name="_Toc92193156"/>
        <w:bookmarkStart w:id="25762" w:name="_Toc92193517"/>
        <w:bookmarkStart w:id="25763" w:name="_Toc92193891"/>
        <w:bookmarkStart w:id="25764" w:name="_Toc92194237"/>
        <w:bookmarkStart w:id="25765" w:name="_Toc92194690"/>
        <w:bookmarkStart w:id="25766" w:name="_Toc92195058"/>
        <w:bookmarkStart w:id="25767" w:name="_Toc92195406"/>
        <w:bookmarkStart w:id="25768" w:name="_Toc92198317"/>
        <w:bookmarkStart w:id="25769" w:name="_Toc92200865"/>
        <w:bookmarkStart w:id="25770" w:name="_Toc92201795"/>
        <w:bookmarkStart w:id="25771" w:name="_Toc92206656"/>
        <w:bookmarkStart w:id="25772" w:name="_Toc92206875"/>
        <w:bookmarkStart w:id="25773" w:name="_Toc92207219"/>
        <w:bookmarkStart w:id="25774" w:name="_Toc92207440"/>
        <w:bookmarkStart w:id="25775" w:name="_Toc92207661"/>
        <w:bookmarkStart w:id="25776" w:name="_Toc92208119"/>
        <w:bookmarkStart w:id="25777" w:name="_Toc92373945"/>
        <w:bookmarkStart w:id="25778" w:name="_Toc92375343"/>
        <w:bookmarkStart w:id="25779" w:name="_Toc92375986"/>
        <w:bookmarkStart w:id="25780" w:name="_Toc92813694"/>
        <w:bookmarkStart w:id="25781" w:name="_Toc92962916"/>
        <w:bookmarkStart w:id="25782" w:name="_Toc93130636"/>
        <w:bookmarkStart w:id="25783" w:name="_Toc94535592"/>
        <w:bookmarkStart w:id="25784" w:name="_Toc94628898"/>
        <w:bookmarkStart w:id="25785" w:name="_Toc95140168"/>
        <w:bookmarkStart w:id="25786" w:name="_Toc95231966"/>
        <w:bookmarkStart w:id="25787" w:name="_Toc97115264"/>
        <w:bookmarkStart w:id="25788" w:name="_Toc98086700"/>
        <w:bookmarkStart w:id="25789" w:name="_Toc98332936"/>
        <w:bookmarkStart w:id="25790" w:name="_Toc98333575"/>
        <w:bookmarkStart w:id="25791" w:name="_Toc98341901"/>
        <w:bookmarkStart w:id="25792" w:name="_Toc98345293"/>
        <w:bookmarkStart w:id="25793" w:name="_Toc98345820"/>
        <w:bookmarkStart w:id="25794" w:name="_Toc98346344"/>
        <w:bookmarkStart w:id="25795" w:name="_Toc98346902"/>
        <w:bookmarkStart w:id="25796" w:name="_Toc98347342"/>
        <w:bookmarkStart w:id="25797" w:name="_Toc98347782"/>
        <w:bookmarkStart w:id="25798" w:name="_Toc99537067"/>
        <w:bookmarkStart w:id="25799" w:name="_Toc99719193"/>
        <w:bookmarkStart w:id="25800" w:name="_Toc99969850"/>
        <w:bookmarkEnd w:id="25745"/>
        <w:bookmarkEnd w:id="25748"/>
        <w:bookmarkEnd w:id="25749"/>
        <w:bookmarkEnd w:id="25750"/>
        <w:bookmarkEnd w:id="25751"/>
        <w:bookmarkEnd w:id="25752"/>
        <w:bookmarkEnd w:id="25753"/>
        <w:bookmarkEnd w:id="25754"/>
        <w:bookmarkEnd w:id="25755"/>
        <w:bookmarkEnd w:id="25756"/>
        <w:bookmarkEnd w:id="25757"/>
        <w:bookmarkEnd w:id="25758"/>
        <w:bookmarkEnd w:id="25759"/>
        <w:bookmarkEnd w:id="25760"/>
        <w:bookmarkEnd w:id="25761"/>
        <w:bookmarkEnd w:id="25762"/>
        <w:bookmarkEnd w:id="25763"/>
        <w:bookmarkEnd w:id="25764"/>
        <w:bookmarkEnd w:id="25765"/>
        <w:bookmarkEnd w:id="25766"/>
        <w:bookmarkEnd w:id="25767"/>
        <w:bookmarkEnd w:id="25768"/>
        <w:bookmarkEnd w:id="25769"/>
        <w:bookmarkEnd w:id="25770"/>
        <w:bookmarkEnd w:id="25771"/>
        <w:bookmarkEnd w:id="25772"/>
        <w:bookmarkEnd w:id="25773"/>
        <w:bookmarkEnd w:id="25774"/>
        <w:bookmarkEnd w:id="25775"/>
        <w:bookmarkEnd w:id="25776"/>
        <w:bookmarkEnd w:id="25777"/>
        <w:bookmarkEnd w:id="25778"/>
        <w:bookmarkEnd w:id="25779"/>
        <w:bookmarkEnd w:id="25780"/>
        <w:bookmarkEnd w:id="25781"/>
        <w:bookmarkEnd w:id="25782"/>
        <w:bookmarkEnd w:id="25783"/>
        <w:bookmarkEnd w:id="25784"/>
        <w:bookmarkEnd w:id="25785"/>
        <w:bookmarkEnd w:id="25786"/>
        <w:bookmarkEnd w:id="25787"/>
        <w:bookmarkEnd w:id="25788"/>
        <w:bookmarkEnd w:id="25789"/>
        <w:bookmarkEnd w:id="25790"/>
        <w:bookmarkEnd w:id="25791"/>
        <w:bookmarkEnd w:id="25792"/>
        <w:bookmarkEnd w:id="25793"/>
        <w:bookmarkEnd w:id="25794"/>
        <w:bookmarkEnd w:id="25795"/>
        <w:bookmarkEnd w:id="25796"/>
        <w:bookmarkEnd w:id="25797"/>
        <w:bookmarkEnd w:id="25798"/>
        <w:bookmarkEnd w:id="25799"/>
        <w:bookmarkEnd w:id="25800"/>
      </w:moveFrom>
    </w:p>
    <w:p w14:paraId="7957C749" w14:textId="4FA1CC90" w:rsidR="00FF153E" w:rsidRPr="00FF6A71" w:rsidDel="00901B80" w:rsidRDefault="00785E17" w:rsidP="00FF153E">
      <w:pPr>
        <w:rPr>
          <w:moveFrom w:id="25801" w:author="pete jones" w:date="2022-01-03T12:19:00Z"/>
        </w:rPr>
      </w:pPr>
      <w:moveFrom w:id="25802" w:author="pete jones" w:date="2022-01-03T12:19:00Z">
        <w:r w:rsidRPr="00FF6A71" w:rsidDel="00901B80">
          <w:t>CDE</w:t>
        </w:r>
        <w:r w:rsidR="00FF153E" w:rsidRPr="00FF6A71" w:rsidDel="00901B80">
          <w:t xml:space="preserve"> integration is only part of the solution, teaching research and teamwork and collaboration techniques is essential. Creating a healthy ethical atmosphere and encouraging students to become effective team players is a challenge but is part of the process of necessary change within the higher education landscape required for the future. How many assignments are created without engaging the help of expert library resource staff? Probably too many but library resources staff have a wealth of experience in guiding students through assignment work and effective research.</w:t>
        </w:r>
        <w:bookmarkStart w:id="25803" w:name="_Toc92119980"/>
        <w:bookmarkStart w:id="25804" w:name="_Toc92120322"/>
        <w:bookmarkStart w:id="25805" w:name="_Toc92120663"/>
        <w:bookmarkStart w:id="25806" w:name="_Toc92121001"/>
        <w:bookmarkStart w:id="25807" w:name="_Toc92121342"/>
        <w:bookmarkStart w:id="25808" w:name="_Toc92121683"/>
        <w:bookmarkStart w:id="25809" w:name="_Toc92122029"/>
        <w:bookmarkStart w:id="25810" w:name="_Toc92187721"/>
        <w:bookmarkStart w:id="25811" w:name="_Toc92188064"/>
        <w:bookmarkStart w:id="25812" w:name="_Toc92191451"/>
        <w:bookmarkStart w:id="25813" w:name="_Toc92191918"/>
        <w:bookmarkStart w:id="25814" w:name="_Toc92192386"/>
        <w:bookmarkStart w:id="25815" w:name="_Toc92192771"/>
        <w:bookmarkStart w:id="25816" w:name="_Toc92193157"/>
        <w:bookmarkStart w:id="25817" w:name="_Toc92193518"/>
        <w:bookmarkStart w:id="25818" w:name="_Toc92193892"/>
        <w:bookmarkStart w:id="25819" w:name="_Toc92194238"/>
        <w:bookmarkStart w:id="25820" w:name="_Toc92194691"/>
        <w:bookmarkStart w:id="25821" w:name="_Toc92195059"/>
        <w:bookmarkStart w:id="25822" w:name="_Toc92195407"/>
        <w:bookmarkStart w:id="25823" w:name="_Toc92198318"/>
        <w:bookmarkStart w:id="25824" w:name="_Toc92200866"/>
        <w:bookmarkStart w:id="25825" w:name="_Toc92201796"/>
        <w:bookmarkStart w:id="25826" w:name="_Toc92206657"/>
        <w:bookmarkStart w:id="25827" w:name="_Toc92206876"/>
        <w:bookmarkStart w:id="25828" w:name="_Toc92207220"/>
        <w:bookmarkStart w:id="25829" w:name="_Toc92207441"/>
        <w:bookmarkStart w:id="25830" w:name="_Toc92207662"/>
        <w:bookmarkStart w:id="25831" w:name="_Toc92208120"/>
        <w:bookmarkStart w:id="25832" w:name="_Toc92373946"/>
        <w:bookmarkStart w:id="25833" w:name="_Toc92375344"/>
        <w:bookmarkStart w:id="25834" w:name="_Toc92375987"/>
        <w:bookmarkStart w:id="25835" w:name="_Toc92813695"/>
        <w:bookmarkStart w:id="25836" w:name="_Toc92962917"/>
        <w:bookmarkStart w:id="25837" w:name="_Toc93130637"/>
        <w:bookmarkStart w:id="25838" w:name="_Toc94535593"/>
        <w:bookmarkStart w:id="25839" w:name="_Toc94628899"/>
        <w:bookmarkStart w:id="25840" w:name="_Toc95140169"/>
        <w:bookmarkStart w:id="25841" w:name="_Toc95231967"/>
        <w:bookmarkStart w:id="25842" w:name="_Toc97115265"/>
        <w:bookmarkStart w:id="25843" w:name="_Toc98086701"/>
        <w:bookmarkStart w:id="25844" w:name="_Toc98332937"/>
        <w:bookmarkStart w:id="25845" w:name="_Toc98333576"/>
        <w:bookmarkStart w:id="25846" w:name="_Toc98341902"/>
        <w:bookmarkStart w:id="25847" w:name="_Toc98345294"/>
        <w:bookmarkStart w:id="25848" w:name="_Toc98345821"/>
        <w:bookmarkStart w:id="25849" w:name="_Toc98346345"/>
        <w:bookmarkStart w:id="25850" w:name="_Toc98346903"/>
        <w:bookmarkStart w:id="25851" w:name="_Toc98347343"/>
        <w:bookmarkStart w:id="25852" w:name="_Toc98347783"/>
        <w:bookmarkStart w:id="25853" w:name="_Toc99537068"/>
        <w:bookmarkStart w:id="25854" w:name="_Toc99719194"/>
        <w:bookmarkStart w:id="25855" w:name="_Toc99969851"/>
        <w:bookmarkStart w:id="25856" w:name="_Toc511736863"/>
        <w:bookmarkEnd w:id="25803"/>
        <w:bookmarkEnd w:id="25804"/>
        <w:bookmarkEnd w:id="25805"/>
        <w:bookmarkEnd w:id="25806"/>
        <w:bookmarkEnd w:id="25807"/>
        <w:bookmarkEnd w:id="25808"/>
        <w:bookmarkEnd w:id="25809"/>
        <w:bookmarkEnd w:id="25810"/>
        <w:bookmarkEnd w:id="25811"/>
        <w:bookmarkEnd w:id="25812"/>
        <w:bookmarkEnd w:id="25813"/>
        <w:bookmarkEnd w:id="25814"/>
        <w:bookmarkEnd w:id="25815"/>
        <w:bookmarkEnd w:id="25816"/>
        <w:bookmarkEnd w:id="25817"/>
        <w:bookmarkEnd w:id="25818"/>
        <w:bookmarkEnd w:id="25819"/>
        <w:bookmarkEnd w:id="25820"/>
        <w:bookmarkEnd w:id="25821"/>
        <w:bookmarkEnd w:id="25822"/>
        <w:bookmarkEnd w:id="25823"/>
        <w:bookmarkEnd w:id="25824"/>
        <w:bookmarkEnd w:id="25825"/>
        <w:bookmarkEnd w:id="25826"/>
        <w:bookmarkEnd w:id="25827"/>
        <w:bookmarkEnd w:id="25828"/>
        <w:bookmarkEnd w:id="25829"/>
        <w:bookmarkEnd w:id="25830"/>
        <w:bookmarkEnd w:id="25831"/>
        <w:bookmarkEnd w:id="25832"/>
        <w:bookmarkEnd w:id="25833"/>
        <w:bookmarkEnd w:id="25834"/>
        <w:bookmarkEnd w:id="25835"/>
        <w:bookmarkEnd w:id="25836"/>
        <w:bookmarkEnd w:id="25837"/>
        <w:bookmarkEnd w:id="25838"/>
        <w:bookmarkEnd w:id="25839"/>
        <w:bookmarkEnd w:id="25840"/>
        <w:bookmarkEnd w:id="25841"/>
        <w:bookmarkEnd w:id="25842"/>
        <w:bookmarkEnd w:id="25843"/>
        <w:bookmarkEnd w:id="25844"/>
        <w:bookmarkEnd w:id="25845"/>
        <w:bookmarkEnd w:id="25846"/>
        <w:bookmarkEnd w:id="25847"/>
        <w:bookmarkEnd w:id="25848"/>
        <w:bookmarkEnd w:id="25849"/>
        <w:bookmarkEnd w:id="25850"/>
        <w:bookmarkEnd w:id="25851"/>
        <w:bookmarkEnd w:id="25852"/>
        <w:bookmarkEnd w:id="25853"/>
        <w:bookmarkEnd w:id="25854"/>
        <w:bookmarkEnd w:id="25855"/>
      </w:moveFrom>
    </w:p>
    <w:bookmarkEnd w:id="25856"/>
    <w:p w14:paraId="048D5E55" w14:textId="7D9D6229" w:rsidR="00FF153E" w:rsidRPr="00FF6A71" w:rsidDel="00901B80" w:rsidRDefault="00FF153E" w:rsidP="00FF153E">
      <w:pPr>
        <w:rPr>
          <w:moveFrom w:id="25857" w:author="pete jones" w:date="2022-01-03T12:19:00Z"/>
          <w:b/>
          <w:bCs/>
          <w:u w:val="single"/>
        </w:rPr>
      </w:pPr>
      <w:moveFrom w:id="25858" w:author="pete jones" w:date="2022-01-03T12:19:00Z">
        <w:r w:rsidRPr="00FF6A71" w:rsidDel="00901B80">
          <w:rPr>
            <w:b/>
            <w:bCs/>
            <w:u w:val="single"/>
          </w:rPr>
          <w:t>Conclusion</w:t>
        </w:r>
        <w:bookmarkStart w:id="25859" w:name="_Toc92119981"/>
        <w:bookmarkStart w:id="25860" w:name="_Toc92120323"/>
        <w:bookmarkStart w:id="25861" w:name="_Toc92120664"/>
        <w:bookmarkStart w:id="25862" w:name="_Toc92121002"/>
        <w:bookmarkStart w:id="25863" w:name="_Toc92121343"/>
        <w:bookmarkStart w:id="25864" w:name="_Toc92121684"/>
        <w:bookmarkStart w:id="25865" w:name="_Toc92122030"/>
        <w:bookmarkStart w:id="25866" w:name="_Toc92187722"/>
        <w:bookmarkStart w:id="25867" w:name="_Toc92188065"/>
        <w:bookmarkStart w:id="25868" w:name="_Toc92191452"/>
        <w:bookmarkStart w:id="25869" w:name="_Toc92191919"/>
        <w:bookmarkStart w:id="25870" w:name="_Toc92192387"/>
        <w:bookmarkStart w:id="25871" w:name="_Toc92192772"/>
        <w:bookmarkStart w:id="25872" w:name="_Toc92193158"/>
        <w:bookmarkStart w:id="25873" w:name="_Toc92193519"/>
        <w:bookmarkStart w:id="25874" w:name="_Toc92193893"/>
        <w:bookmarkStart w:id="25875" w:name="_Toc92194239"/>
        <w:bookmarkStart w:id="25876" w:name="_Toc92194692"/>
        <w:bookmarkStart w:id="25877" w:name="_Toc92195060"/>
        <w:bookmarkStart w:id="25878" w:name="_Toc92195408"/>
        <w:bookmarkStart w:id="25879" w:name="_Toc92198319"/>
        <w:bookmarkStart w:id="25880" w:name="_Toc92200867"/>
        <w:bookmarkStart w:id="25881" w:name="_Toc92201797"/>
        <w:bookmarkStart w:id="25882" w:name="_Toc92206658"/>
        <w:bookmarkStart w:id="25883" w:name="_Toc92206877"/>
        <w:bookmarkStart w:id="25884" w:name="_Toc92207221"/>
        <w:bookmarkStart w:id="25885" w:name="_Toc92207442"/>
        <w:bookmarkStart w:id="25886" w:name="_Toc92207663"/>
        <w:bookmarkStart w:id="25887" w:name="_Toc92208121"/>
        <w:bookmarkStart w:id="25888" w:name="_Toc92373947"/>
        <w:bookmarkStart w:id="25889" w:name="_Toc92375345"/>
        <w:bookmarkStart w:id="25890" w:name="_Toc92375988"/>
        <w:bookmarkStart w:id="25891" w:name="_Toc92813696"/>
        <w:bookmarkStart w:id="25892" w:name="_Toc92962918"/>
        <w:bookmarkStart w:id="25893" w:name="_Toc93130638"/>
        <w:bookmarkStart w:id="25894" w:name="_Toc94535594"/>
        <w:bookmarkStart w:id="25895" w:name="_Toc94628900"/>
        <w:bookmarkStart w:id="25896" w:name="_Toc95140170"/>
        <w:bookmarkStart w:id="25897" w:name="_Toc95231968"/>
        <w:bookmarkStart w:id="25898" w:name="_Toc97115266"/>
        <w:bookmarkStart w:id="25899" w:name="_Toc98086702"/>
        <w:bookmarkStart w:id="25900" w:name="_Toc98332938"/>
        <w:bookmarkStart w:id="25901" w:name="_Toc98333577"/>
        <w:bookmarkStart w:id="25902" w:name="_Toc98341903"/>
        <w:bookmarkStart w:id="25903" w:name="_Toc98345295"/>
        <w:bookmarkStart w:id="25904" w:name="_Toc98345822"/>
        <w:bookmarkStart w:id="25905" w:name="_Toc98346346"/>
        <w:bookmarkStart w:id="25906" w:name="_Toc98346904"/>
        <w:bookmarkStart w:id="25907" w:name="_Toc98347344"/>
        <w:bookmarkStart w:id="25908" w:name="_Toc98347784"/>
        <w:bookmarkStart w:id="25909" w:name="_Toc99537069"/>
        <w:bookmarkStart w:id="25910" w:name="_Toc99719195"/>
        <w:bookmarkStart w:id="25911" w:name="_Toc99969852"/>
        <w:bookmarkEnd w:id="25859"/>
        <w:bookmarkEnd w:id="25860"/>
        <w:bookmarkEnd w:id="25861"/>
        <w:bookmarkEnd w:id="25862"/>
        <w:bookmarkEnd w:id="25863"/>
        <w:bookmarkEnd w:id="25864"/>
        <w:bookmarkEnd w:id="25865"/>
        <w:bookmarkEnd w:id="25866"/>
        <w:bookmarkEnd w:id="25867"/>
        <w:bookmarkEnd w:id="25868"/>
        <w:bookmarkEnd w:id="25869"/>
        <w:bookmarkEnd w:id="25870"/>
        <w:bookmarkEnd w:id="25871"/>
        <w:bookmarkEnd w:id="25872"/>
        <w:bookmarkEnd w:id="25873"/>
        <w:bookmarkEnd w:id="25874"/>
        <w:bookmarkEnd w:id="25875"/>
        <w:bookmarkEnd w:id="25876"/>
        <w:bookmarkEnd w:id="25877"/>
        <w:bookmarkEnd w:id="25878"/>
        <w:bookmarkEnd w:id="25879"/>
        <w:bookmarkEnd w:id="25880"/>
        <w:bookmarkEnd w:id="25881"/>
        <w:bookmarkEnd w:id="25882"/>
        <w:bookmarkEnd w:id="25883"/>
        <w:bookmarkEnd w:id="25884"/>
        <w:bookmarkEnd w:id="25885"/>
        <w:bookmarkEnd w:id="25886"/>
        <w:bookmarkEnd w:id="25887"/>
        <w:bookmarkEnd w:id="25888"/>
        <w:bookmarkEnd w:id="25889"/>
        <w:bookmarkEnd w:id="25890"/>
        <w:bookmarkEnd w:id="25891"/>
        <w:bookmarkEnd w:id="25892"/>
        <w:bookmarkEnd w:id="25893"/>
        <w:bookmarkEnd w:id="25894"/>
        <w:bookmarkEnd w:id="25895"/>
        <w:bookmarkEnd w:id="25896"/>
        <w:bookmarkEnd w:id="25897"/>
        <w:bookmarkEnd w:id="25898"/>
        <w:bookmarkEnd w:id="25899"/>
        <w:bookmarkEnd w:id="25900"/>
        <w:bookmarkEnd w:id="25901"/>
        <w:bookmarkEnd w:id="25902"/>
        <w:bookmarkEnd w:id="25903"/>
        <w:bookmarkEnd w:id="25904"/>
        <w:bookmarkEnd w:id="25905"/>
        <w:bookmarkEnd w:id="25906"/>
        <w:bookmarkEnd w:id="25907"/>
        <w:bookmarkEnd w:id="25908"/>
        <w:bookmarkEnd w:id="25909"/>
        <w:bookmarkEnd w:id="25910"/>
        <w:bookmarkEnd w:id="25911"/>
      </w:moveFrom>
    </w:p>
    <w:p w14:paraId="3E688559" w14:textId="34407911" w:rsidR="00FF153E" w:rsidRPr="00FF6A71" w:rsidDel="00901B80" w:rsidRDefault="00FF153E" w:rsidP="00FF153E">
      <w:pPr>
        <w:rPr>
          <w:moveFrom w:id="25912" w:author="pete jones" w:date="2022-01-03T12:19:00Z"/>
        </w:rPr>
      </w:pPr>
      <w:moveFrom w:id="25913" w:author="pete jones" w:date="2022-01-03T12:19:00Z">
        <w:r w:rsidRPr="00FF6A71" w:rsidDel="00901B80">
          <w:t xml:space="preserve">One should note that, since it is of the nature of grades to describe student performance, a grade that is a poor description is a poor-quality grade. Such a grade is like a map of a city that does not actually represent the streets of this city; but if no one ever were to use this map, the problem would be a purely abstract one (and </w:t>
        </w:r>
        <w:r w:rsidR="007F61D3" w:rsidRPr="00FF6A71" w:rsidDel="00901B80">
          <w:t>it</w:t>
        </w:r>
        <w:r w:rsidRPr="00FF6A71" w:rsidDel="00901B80">
          <w:t xml:space="preserve"> would not justify blaming and fire who drew the faulty map). Inaccurate grades matter only if someone somehow acts upon them. </w:t>
        </w:r>
        <w:r w:rsidR="002F39F3" w:rsidRPr="00FF6A71" w:rsidDel="00901B80">
          <w:t>Otherwise,</w:t>
        </w:r>
        <w:r w:rsidRPr="00FF6A71" w:rsidDel="00901B80">
          <w:t xml:space="preserve"> I could just as well assign −π as a grade, this would make no difference. </w:t>
        </w:r>
        <w:r w:rsidR="007F61D3" w:rsidRPr="00FF6A71" w:rsidDel="00901B80">
          <w:t>Naturally,</w:t>
        </w:r>
        <w:r w:rsidRPr="00FF6A71" w:rsidDel="00901B80">
          <w:t xml:space="preserve"> grades are concretely used: grades are a proxy for what students know and can do, which is in turn used as a proxy for what students may be able to do in the future. In other words, grades are used as predictors of future success: high school grades are used for admission to universities; undergraduate grades for graduate school, law school grades to infer how good a lawyer the student will be, etc. In admissions, one looks at grades only </w:t>
        </w:r>
        <w:r w:rsidR="007F61D3" w:rsidRPr="00FF6A71" w:rsidDel="00901B80">
          <w:t>to</w:t>
        </w:r>
        <w:r w:rsidRPr="00FF6A71" w:rsidDel="00901B80">
          <w:t xml:space="preserve"> guess how well students may do in the future: how well they did in the past is not interesting per se — the past is important only </w:t>
        </w:r>
        <w:r w:rsidR="007F61D3" w:rsidRPr="00FF6A71" w:rsidDel="00901B80">
          <w:t>because</w:t>
        </w:r>
        <w:r w:rsidRPr="00FF6A71" w:rsidDel="00901B80">
          <w:t xml:space="preserve"> it pertains to the future. (If there were no correlation between grades in year n and academic success in year n+1 then the use of grades would plummet.) Therefore, any time grades do not correspond to how well students can be expected to perform a poor decision will be made. Such decisions can be called unfair since they may advantage less deserving students. </w:t>
        </w:r>
        <w:r w:rsidRPr="00312F59" w:rsidDel="00901B80">
          <w:fldChar w:fldCharType="begin" w:fldLock="1"/>
        </w:r>
        <w:r w:rsidRPr="00FF6A71" w:rsidDel="00901B80">
          <w:instrText>ADDIN CSL_CITATION {"citationItems":[{"id":"ITEM-1","itemData":{"abstract":"Since cheating is obviously wrong, arguments against it (it provides an unfair advantage, it hinders learning) need only be mentioned in passing. But the argument of unfair advantage absurdly takes education to be essentially a race of all against all; moreover, it ignores that many cases of unfair (dis)advantages are widely accepted. That cheating can hamper learning does not mean that punishing cheating will necessarily favor learning, so that this argument does not obviously justify sanctioning cheaters.","author":[{"dropping-particle":"","family":"Bouville","given":"Mathieu","non-dropping-particle":"","parse-names":false,"suffix":""}],"id":"ITEM-1","issued":{"date-parts":[["0"]]},"title":"Why is cheating wrong?","type":"article-journal"},"uris":["http://www.mendeley.com/documents/?uuid=5fa355e8-efaa-3e78-b9c9-db8d7b4e9781"]}],"mendeley":{"formattedCitation":"(Bouville, no date)","plainTextFormattedCitation":"(Bouville, no date)","previouslyFormattedCitation":"(Bouville, no date)"},"properties":{"noteIndex":0},"schema":"https://github.com/citation-style-language/schema/raw/master/csl-citation.json"}</w:instrText>
        </w:r>
        <w:r w:rsidRPr="00312F59" w:rsidDel="00901B80">
          <w:fldChar w:fldCharType="separate"/>
        </w:r>
        <w:r w:rsidRPr="00FF6A71" w:rsidDel="00901B80">
          <w:rPr>
            <w:noProof/>
          </w:rPr>
          <w:t>(Bouville, no date)</w:t>
        </w:r>
        <w:r w:rsidRPr="00312F59" w:rsidDel="00901B80">
          <w:fldChar w:fldCharType="end"/>
        </w:r>
        <w:bookmarkStart w:id="25914" w:name="_Toc92119982"/>
        <w:bookmarkStart w:id="25915" w:name="_Toc92120324"/>
        <w:bookmarkStart w:id="25916" w:name="_Toc92120665"/>
        <w:bookmarkStart w:id="25917" w:name="_Toc92121003"/>
        <w:bookmarkStart w:id="25918" w:name="_Toc92121344"/>
        <w:bookmarkStart w:id="25919" w:name="_Toc92121685"/>
        <w:bookmarkStart w:id="25920" w:name="_Toc92122031"/>
        <w:bookmarkStart w:id="25921" w:name="_Toc92187723"/>
        <w:bookmarkStart w:id="25922" w:name="_Toc92188066"/>
        <w:bookmarkStart w:id="25923" w:name="_Toc92191453"/>
        <w:bookmarkStart w:id="25924" w:name="_Toc92191920"/>
        <w:bookmarkStart w:id="25925" w:name="_Toc92192388"/>
        <w:bookmarkStart w:id="25926" w:name="_Toc92192773"/>
        <w:bookmarkStart w:id="25927" w:name="_Toc92193159"/>
        <w:bookmarkStart w:id="25928" w:name="_Toc92193520"/>
        <w:bookmarkStart w:id="25929" w:name="_Toc92193894"/>
        <w:bookmarkStart w:id="25930" w:name="_Toc92194240"/>
        <w:bookmarkStart w:id="25931" w:name="_Toc92194693"/>
        <w:bookmarkStart w:id="25932" w:name="_Toc92195061"/>
        <w:bookmarkStart w:id="25933" w:name="_Toc92195409"/>
        <w:bookmarkStart w:id="25934" w:name="_Toc92198320"/>
        <w:bookmarkStart w:id="25935" w:name="_Toc92200868"/>
        <w:bookmarkStart w:id="25936" w:name="_Toc92201798"/>
        <w:bookmarkStart w:id="25937" w:name="_Toc92206659"/>
        <w:bookmarkStart w:id="25938" w:name="_Toc92206878"/>
        <w:bookmarkStart w:id="25939" w:name="_Toc92207222"/>
        <w:bookmarkStart w:id="25940" w:name="_Toc92207443"/>
        <w:bookmarkStart w:id="25941" w:name="_Toc92207664"/>
        <w:bookmarkStart w:id="25942" w:name="_Toc92208122"/>
        <w:bookmarkStart w:id="25943" w:name="_Toc92373948"/>
        <w:bookmarkStart w:id="25944" w:name="_Toc92375346"/>
        <w:bookmarkStart w:id="25945" w:name="_Toc92375989"/>
        <w:bookmarkStart w:id="25946" w:name="_Toc92813697"/>
        <w:bookmarkStart w:id="25947" w:name="_Toc92962919"/>
        <w:bookmarkStart w:id="25948" w:name="_Toc93130639"/>
        <w:bookmarkStart w:id="25949" w:name="_Toc94535595"/>
        <w:bookmarkStart w:id="25950" w:name="_Toc94628901"/>
        <w:bookmarkStart w:id="25951" w:name="_Toc95140171"/>
        <w:bookmarkStart w:id="25952" w:name="_Toc95231969"/>
        <w:bookmarkStart w:id="25953" w:name="_Toc97115267"/>
        <w:bookmarkStart w:id="25954" w:name="_Toc98086703"/>
        <w:bookmarkStart w:id="25955" w:name="_Toc98332939"/>
        <w:bookmarkStart w:id="25956" w:name="_Toc98333578"/>
        <w:bookmarkStart w:id="25957" w:name="_Toc98341904"/>
        <w:bookmarkStart w:id="25958" w:name="_Toc98345296"/>
        <w:bookmarkStart w:id="25959" w:name="_Toc98345823"/>
        <w:bookmarkStart w:id="25960" w:name="_Toc98346347"/>
        <w:bookmarkStart w:id="25961" w:name="_Toc98346905"/>
        <w:bookmarkStart w:id="25962" w:name="_Toc98347345"/>
        <w:bookmarkStart w:id="25963" w:name="_Toc98347785"/>
        <w:bookmarkStart w:id="25964" w:name="_Toc99537070"/>
        <w:bookmarkStart w:id="25965" w:name="_Toc99719196"/>
        <w:bookmarkStart w:id="25966" w:name="_Toc99969853"/>
        <w:bookmarkStart w:id="25967" w:name="_Toc511736865"/>
        <w:bookmarkEnd w:id="25914"/>
        <w:bookmarkEnd w:id="25915"/>
        <w:bookmarkEnd w:id="25916"/>
        <w:bookmarkEnd w:id="25917"/>
        <w:bookmarkEnd w:id="25918"/>
        <w:bookmarkEnd w:id="25919"/>
        <w:bookmarkEnd w:id="25920"/>
        <w:bookmarkEnd w:id="25921"/>
        <w:bookmarkEnd w:id="25922"/>
        <w:bookmarkEnd w:id="25923"/>
        <w:bookmarkEnd w:id="25924"/>
        <w:bookmarkEnd w:id="25925"/>
        <w:bookmarkEnd w:id="25926"/>
        <w:bookmarkEnd w:id="25927"/>
        <w:bookmarkEnd w:id="25928"/>
        <w:bookmarkEnd w:id="25929"/>
        <w:bookmarkEnd w:id="25930"/>
        <w:bookmarkEnd w:id="25931"/>
        <w:bookmarkEnd w:id="25932"/>
        <w:bookmarkEnd w:id="25933"/>
        <w:bookmarkEnd w:id="25934"/>
        <w:bookmarkEnd w:id="25935"/>
        <w:bookmarkEnd w:id="25936"/>
        <w:bookmarkEnd w:id="25937"/>
        <w:bookmarkEnd w:id="25938"/>
        <w:bookmarkEnd w:id="25939"/>
        <w:bookmarkEnd w:id="25940"/>
        <w:bookmarkEnd w:id="25941"/>
        <w:bookmarkEnd w:id="25942"/>
        <w:bookmarkEnd w:id="25943"/>
        <w:bookmarkEnd w:id="25944"/>
        <w:bookmarkEnd w:id="25945"/>
        <w:bookmarkEnd w:id="25946"/>
        <w:bookmarkEnd w:id="25947"/>
        <w:bookmarkEnd w:id="25948"/>
        <w:bookmarkEnd w:id="25949"/>
        <w:bookmarkEnd w:id="25950"/>
        <w:bookmarkEnd w:id="25951"/>
        <w:bookmarkEnd w:id="25952"/>
        <w:bookmarkEnd w:id="25953"/>
        <w:bookmarkEnd w:id="25954"/>
        <w:bookmarkEnd w:id="25955"/>
        <w:bookmarkEnd w:id="25956"/>
        <w:bookmarkEnd w:id="25957"/>
        <w:bookmarkEnd w:id="25958"/>
        <w:bookmarkEnd w:id="25959"/>
        <w:bookmarkEnd w:id="25960"/>
        <w:bookmarkEnd w:id="25961"/>
        <w:bookmarkEnd w:id="25962"/>
        <w:bookmarkEnd w:id="25963"/>
        <w:bookmarkEnd w:id="25964"/>
        <w:bookmarkEnd w:id="25965"/>
        <w:bookmarkEnd w:id="25966"/>
      </w:moveFrom>
    </w:p>
    <w:bookmarkEnd w:id="25967"/>
    <w:p w14:paraId="4AD07016" w14:textId="3A5D0E20" w:rsidR="00FF153E" w:rsidRPr="00FF6A71" w:rsidDel="00901B80" w:rsidRDefault="00FF153E" w:rsidP="00FF153E">
      <w:pPr>
        <w:rPr>
          <w:moveFrom w:id="25968" w:author="pete jones" w:date="2022-01-03T12:19:00Z"/>
          <w:b/>
          <w:bCs/>
          <w:u w:val="single"/>
        </w:rPr>
      </w:pPr>
      <w:moveFrom w:id="25969" w:author="pete jones" w:date="2022-01-03T12:19:00Z">
        <w:r w:rsidRPr="00FF6A71" w:rsidDel="00901B80">
          <w:rPr>
            <w:b/>
            <w:bCs/>
            <w:u w:val="single"/>
          </w:rPr>
          <w:t>Further work</w:t>
        </w:r>
        <w:bookmarkStart w:id="25970" w:name="_Toc92119983"/>
        <w:bookmarkStart w:id="25971" w:name="_Toc92120325"/>
        <w:bookmarkStart w:id="25972" w:name="_Toc92120666"/>
        <w:bookmarkStart w:id="25973" w:name="_Toc92121004"/>
        <w:bookmarkStart w:id="25974" w:name="_Toc92121345"/>
        <w:bookmarkStart w:id="25975" w:name="_Toc92121686"/>
        <w:bookmarkStart w:id="25976" w:name="_Toc92122032"/>
        <w:bookmarkStart w:id="25977" w:name="_Toc92187724"/>
        <w:bookmarkStart w:id="25978" w:name="_Toc92188067"/>
        <w:bookmarkStart w:id="25979" w:name="_Toc92191454"/>
        <w:bookmarkStart w:id="25980" w:name="_Toc92191921"/>
        <w:bookmarkStart w:id="25981" w:name="_Toc92192389"/>
        <w:bookmarkStart w:id="25982" w:name="_Toc92192774"/>
        <w:bookmarkStart w:id="25983" w:name="_Toc92193160"/>
        <w:bookmarkStart w:id="25984" w:name="_Toc92193521"/>
        <w:bookmarkStart w:id="25985" w:name="_Toc92193895"/>
        <w:bookmarkStart w:id="25986" w:name="_Toc92194241"/>
        <w:bookmarkStart w:id="25987" w:name="_Toc92194694"/>
        <w:bookmarkStart w:id="25988" w:name="_Toc92195062"/>
        <w:bookmarkStart w:id="25989" w:name="_Toc92195410"/>
        <w:bookmarkStart w:id="25990" w:name="_Toc92198321"/>
        <w:bookmarkStart w:id="25991" w:name="_Toc92200869"/>
        <w:bookmarkStart w:id="25992" w:name="_Toc92201799"/>
        <w:bookmarkStart w:id="25993" w:name="_Toc92206660"/>
        <w:bookmarkStart w:id="25994" w:name="_Toc92206879"/>
        <w:bookmarkStart w:id="25995" w:name="_Toc92207223"/>
        <w:bookmarkStart w:id="25996" w:name="_Toc92207444"/>
        <w:bookmarkStart w:id="25997" w:name="_Toc92207665"/>
        <w:bookmarkStart w:id="25998" w:name="_Toc92208123"/>
        <w:bookmarkStart w:id="25999" w:name="_Toc92373949"/>
        <w:bookmarkStart w:id="26000" w:name="_Toc92375347"/>
        <w:bookmarkStart w:id="26001" w:name="_Toc92375990"/>
        <w:bookmarkStart w:id="26002" w:name="_Toc92813698"/>
        <w:bookmarkStart w:id="26003" w:name="_Toc92962920"/>
        <w:bookmarkStart w:id="26004" w:name="_Toc93130640"/>
        <w:bookmarkStart w:id="26005" w:name="_Toc94535596"/>
        <w:bookmarkStart w:id="26006" w:name="_Toc94628902"/>
        <w:bookmarkStart w:id="26007" w:name="_Toc95140172"/>
        <w:bookmarkStart w:id="26008" w:name="_Toc95231970"/>
        <w:bookmarkStart w:id="26009" w:name="_Toc97115268"/>
        <w:bookmarkStart w:id="26010" w:name="_Toc98086704"/>
        <w:bookmarkStart w:id="26011" w:name="_Toc98332940"/>
        <w:bookmarkStart w:id="26012" w:name="_Toc98333579"/>
        <w:bookmarkStart w:id="26013" w:name="_Toc98341905"/>
        <w:bookmarkStart w:id="26014" w:name="_Toc98345297"/>
        <w:bookmarkStart w:id="26015" w:name="_Toc98345824"/>
        <w:bookmarkStart w:id="26016" w:name="_Toc98346348"/>
        <w:bookmarkStart w:id="26017" w:name="_Toc98346906"/>
        <w:bookmarkStart w:id="26018" w:name="_Toc98347346"/>
        <w:bookmarkStart w:id="26019" w:name="_Toc98347786"/>
        <w:bookmarkStart w:id="26020" w:name="_Toc99537071"/>
        <w:bookmarkStart w:id="26021" w:name="_Toc99719197"/>
        <w:bookmarkStart w:id="26022" w:name="_Toc99969854"/>
        <w:bookmarkEnd w:id="25970"/>
        <w:bookmarkEnd w:id="25971"/>
        <w:bookmarkEnd w:id="25972"/>
        <w:bookmarkEnd w:id="25973"/>
        <w:bookmarkEnd w:id="25974"/>
        <w:bookmarkEnd w:id="25975"/>
        <w:bookmarkEnd w:id="25976"/>
        <w:bookmarkEnd w:id="25977"/>
        <w:bookmarkEnd w:id="25978"/>
        <w:bookmarkEnd w:id="25979"/>
        <w:bookmarkEnd w:id="25980"/>
        <w:bookmarkEnd w:id="25981"/>
        <w:bookmarkEnd w:id="25982"/>
        <w:bookmarkEnd w:id="25983"/>
        <w:bookmarkEnd w:id="25984"/>
        <w:bookmarkEnd w:id="25985"/>
        <w:bookmarkEnd w:id="25986"/>
        <w:bookmarkEnd w:id="25987"/>
        <w:bookmarkEnd w:id="25988"/>
        <w:bookmarkEnd w:id="25989"/>
        <w:bookmarkEnd w:id="25990"/>
        <w:bookmarkEnd w:id="25991"/>
        <w:bookmarkEnd w:id="25992"/>
        <w:bookmarkEnd w:id="25993"/>
        <w:bookmarkEnd w:id="25994"/>
        <w:bookmarkEnd w:id="25995"/>
        <w:bookmarkEnd w:id="25996"/>
        <w:bookmarkEnd w:id="25997"/>
        <w:bookmarkEnd w:id="25998"/>
        <w:bookmarkEnd w:id="25999"/>
        <w:bookmarkEnd w:id="26000"/>
        <w:bookmarkEnd w:id="26001"/>
        <w:bookmarkEnd w:id="26002"/>
        <w:bookmarkEnd w:id="26003"/>
        <w:bookmarkEnd w:id="26004"/>
        <w:bookmarkEnd w:id="26005"/>
        <w:bookmarkEnd w:id="26006"/>
        <w:bookmarkEnd w:id="26007"/>
        <w:bookmarkEnd w:id="26008"/>
        <w:bookmarkEnd w:id="26009"/>
        <w:bookmarkEnd w:id="26010"/>
        <w:bookmarkEnd w:id="26011"/>
        <w:bookmarkEnd w:id="26012"/>
        <w:bookmarkEnd w:id="26013"/>
        <w:bookmarkEnd w:id="26014"/>
        <w:bookmarkEnd w:id="26015"/>
        <w:bookmarkEnd w:id="26016"/>
        <w:bookmarkEnd w:id="26017"/>
        <w:bookmarkEnd w:id="26018"/>
        <w:bookmarkEnd w:id="26019"/>
        <w:bookmarkEnd w:id="26020"/>
        <w:bookmarkEnd w:id="26021"/>
        <w:bookmarkEnd w:id="26022"/>
      </w:moveFrom>
    </w:p>
    <w:p w14:paraId="3968E425" w14:textId="05942B1E" w:rsidR="00FF153E" w:rsidRPr="00FF6A71" w:rsidDel="00901B80" w:rsidRDefault="00FF153E" w:rsidP="00FF153E">
      <w:pPr>
        <w:rPr>
          <w:moveFrom w:id="26023" w:author="pete jones" w:date="2022-01-03T12:19:00Z"/>
        </w:rPr>
      </w:pPr>
      <w:moveFrom w:id="26024" w:author="pete jones" w:date="2022-01-03T12:19:00Z">
        <w:r w:rsidRPr="00FF6A71" w:rsidDel="00901B80">
          <w:t>Instances of non-textual academic misconduct will be reduced, and student engagement will be increased by:</w:t>
        </w:r>
        <w:bookmarkStart w:id="26025" w:name="_Toc92119984"/>
        <w:bookmarkStart w:id="26026" w:name="_Toc92120326"/>
        <w:bookmarkStart w:id="26027" w:name="_Toc92120667"/>
        <w:bookmarkStart w:id="26028" w:name="_Toc92121005"/>
        <w:bookmarkStart w:id="26029" w:name="_Toc92121346"/>
        <w:bookmarkStart w:id="26030" w:name="_Toc92121687"/>
        <w:bookmarkStart w:id="26031" w:name="_Toc92122033"/>
        <w:bookmarkStart w:id="26032" w:name="_Toc92187725"/>
        <w:bookmarkStart w:id="26033" w:name="_Toc92188068"/>
        <w:bookmarkStart w:id="26034" w:name="_Toc92191455"/>
        <w:bookmarkStart w:id="26035" w:name="_Toc92191922"/>
        <w:bookmarkStart w:id="26036" w:name="_Toc92192390"/>
        <w:bookmarkStart w:id="26037" w:name="_Toc92192775"/>
        <w:bookmarkStart w:id="26038" w:name="_Toc92193161"/>
        <w:bookmarkStart w:id="26039" w:name="_Toc92193522"/>
        <w:bookmarkStart w:id="26040" w:name="_Toc92193896"/>
        <w:bookmarkStart w:id="26041" w:name="_Toc92194242"/>
        <w:bookmarkStart w:id="26042" w:name="_Toc92194695"/>
        <w:bookmarkStart w:id="26043" w:name="_Toc92195063"/>
        <w:bookmarkStart w:id="26044" w:name="_Toc92195411"/>
        <w:bookmarkStart w:id="26045" w:name="_Toc92198322"/>
        <w:bookmarkStart w:id="26046" w:name="_Toc92200870"/>
        <w:bookmarkStart w:id="26047" w:name="_Toc92201800"/>
        <w:bookmarkStart w:id="26048" w:name="_Toc92206661"/>
        <w:bookmarkStart w:id="26049" w:name="_Toc92206880"/>
        <w:bookmarkStart w:id="26050" w:name="_Toc92207224"/>
        <w:bookmarkStart w:id="26051" w:name="_Toc92207445"/>
        <w:bookmarkStart w:id="26052" w:name="_Toc92207666"/>
        <w:bookmarkStart w:id="26053" w:name="_Toc92208124"/>
        <w:bookmarkStart w:id="26054" w:name="_Toc92373950"/>
        <w:bookmarkStart w:id="26055" w:name="_Toc92375348"/>
        <w:bookmarkStart w:id="26056" w:name="_Toc92375991"/>
        <w:bookmarkStart w:id="26057" w:name="_Toc92813699"/>
        <w:bookmarkStart w:id="26058" w:name="_Toc92962921"/>
        <w:bookmarkStart w:id="26059" w:name="_Toc93130641"/>
        <w:bookmarkStart w:id="26060" w:name="_Toc94535597"/>
        <w:bookmarkStart w:id="26061" w:name="_Toc94628903"/>
        <w:bookmarkStart w:id="26062" w:name="_Toc95140173"/>
        <w:bookmarkStart w:id="26063" w:name="_Toc95231971"/>
        <w:bookmarkStart w:id="26064" w:name="_Toc97115269"/>
        <w:bookmarkStart w:id="26065" w:name="_Toc98086705"/>
        <w:bookmarkStart w:id="26066" w:name="_Toc98332941"/>
        <w:bookmarkStart w:id="26067" w:name="_Toc98333580"/>
        <w:bookmarkStart w:id="26068" w:name="_Toc98341906"/>
        <w:bookmarkStart w:id="26069" w:name="_Toc98345298"/>
        <w:bookmarkStart w:id="26070" w:name="_Toc98345825"/>
        <w:bookmarkStart w:id="26071" w:name="_Toc98346349"/>
        <w:bookmarkStart w:id="26072" w:name="_Toc98346907"/>
        <w:bookmarkStart w:id="26073" w:name="_Toc98347347"/>
        <w:bookmarkStart w:id="26074" w:name="_Toc98347787"/>
        <w:bookmarkStart w:id="26075" w:name="_Toc99537072"/>
        <w:bookmarkStart w:id="26076" w:name="_Toc99719198"/>
        <w:bookmarkStart w:id="26077" w:name="_Toc99969855"/>
        <w:bookmarkEnd w:id="26025"/>
        <w:bookmarkEnd w:id="26026"/>
        <w:bookmarkEnd w:id="26027"/>
        <w:bookmarkEnd w:id="26028"/>
        <w:bookmarkEnd w:id="26029"/>
        <w:bookmarkEnd w:id="26030"/>
        <w:bookmarkEnd w:id="26031"/>
        <w:bookmarkEnd w:id="26032"/>
        <w:bookmarkEnd w:id="26033"/>
        <w:bookmarkEnd w:id="26034"/>
        <w:bookmarkEnd w:id="26035"/>
        <w:bookmarkEnd w:id="26036"/>
        <w:bookmarkEnd w:id="26037"/>
        <w:bookmarkEnd w:id="26038"/>
        <w:bookmarkEnd w:id="26039"/>
        <w:bookmarkEnd w:id="26040"/>
        <w:bookmarkEnd w:id="26041"/>
        <w:bookmarkEnd w:id="26042"/>
        <w:bookmarkEnd w:id="26043"/>
        <w:bookmarkEnd w:id="26044"/>
        <w:bookmarkEnd w:id="26045"/>
        <w:bookmarkEnd w:id="26046"/>
        <w:bookmarkEnd w:id="26047"/>
        <w:bookmarkEnd w:id="26048"/>
        <w:bookmarkEnd w:id="26049"/>
        <w:bookmarkEnd w:id="26050"/>
        <w:bookmarkEnd w:id="26051"/>
        <w:bookmarkEnd w:id="26052"/>
        <w:bookmarkEnd w:id="26053"/>
        <w:bookmarkEnd w:id="26054"/>
        <w:bookmarkEnd w:id="26055"/>
        <w:bookmarkEnd w:id="26056"/>
        <w:bookmarkEnd w:id="26057"/>
        <w:bookmarkEnd w:id="26058"/>
        <w:bookmarkEnd w:id="26059"/>
        <w:bookmarkEnd w:id="26060"/>
        <w:bookmarkEnd w:id="26061"/>
        <w:bookmarkEnd w:id="26062"/>
        <w:bookmarkEnd w:id="26063"/>
        <w:bookmarkEnd w:id="26064"/>
        <w:bookmarkEnd w:id="26065"/>
        <w:bookmarkEnd w:id="26066"/>
        <w:bookmarkEnd w:id="26067"/>
        <w:bookmarkEnd w:id="26068"/>
        <w:bookmarkEnd w:id="26069"/>
        <w:bookmarkEnd w:id="26070"/>
        <w:bookmarkEnd w:id="26071"/>
        <w:bookmarkEnd w:id="26072"/>
        <w:bookmarkEnd w:id="26073"/>
        <w:bookmarkEnd w:id="26074"/>
        <w:bookmarkEnd w:id="26075"/>
        <w:bookmarkEnd w:id="26076"/>
        <w:bookmarkEnd w:id="26077"/>
      </w:moveFrom>
    </w:p>
    <w:p w14:paraId="0805255A" w14:textId="430B0984" w:rsidR="00FF153E" w:rsidRPr="00FF6A71" w:rsidDel="00901B80" w:rsidRDefault="00FF153E" w:rsidP="0021440D">
      <w:pPr>
        <w:numPr>
          <w:ilvl w:val="0"/>
          <w:numId w:val="45"/>
        </w:numPr>
        <w:rPr>
          <w:moveFrom w:id="26078" w:author="pete jones" w:date="2022-01-03T12:19:00Z"/>
        </w:rPr>
      </w:pPr>
      <w:moveFrom w:id="26079" w:author="pete jones" w:date="2022-01-03T12:19:00Z">
        <w:r w:rsidRPr="00FF6A71" w:rsidDel="00901B80">
          <w:t xml:space="preserve">Providing a learning environment for engineering based upon PLM tools and practice with an environment configured and customised to improve assessment </w:t>
        </w:r>
        <w:r w:rsidR="002F39F3" w:rsidRPr="00FF6A71" w:rsidDel="00901B80">
          <w:t>lifecycles.</w:t>
        </w:r>
        <w:bookmarkStart w:id="26080" w:name="_Toc92119985"/>
        <w:bookmarkStart w:id="26081" w:name="_Toc92120327"/>
        <w:bookmarkStart w:id="26082" w:name="_Toc92120668"/>
        <w:bookmarkStart w:id="26083" w:name="_Toc92121006"/>
        <w:bookmarkStart w:id="26084" w:name="_Toc92121347"/>
        <w:bookmarkStart w:id="26085" w:name="_Toc92121688"/>
        <w:bookmarkStart w:id="26086" w:name="_Toc92122034"/>
        <w:bookmarkStart w:id="26087" w:name="_Toc92187726"/>
        <w:bookmarkStart w:id="26088" w:name="_Toc92188069"/>
        <w:bookmarkStart w:id="26089" w:name="_Toc92191456"/>
        <w:bookmarkStart w:id="26090" w:name="_Toc92191923"/>
        <w:bookmarkStart w:id="26091" w:name="_Toc92192391"/>
        <w:bookmarkStart w:id="26092" w:name="_Toc92192776"/>
        <w:bookmarkStart w:id="26093" w:name="_Toc92193162"/>
        <w:bookmarkStart w:id="26094" w:name="_Toc92193523"/>
        <w:bookmarkStart w:id="26095" w:name="_Toc92193897"/>
        <w:bookmarkStart w:id="26096" w:name="_Toc92194243"/>
        <w:bookmarkStart w:id="26097" w:name="_Toc92194696"/>
        <w:bookmarkStart w:id="26098" w:name="_Toc92195064"/>
        <w:bookmarkStart w:id="26099" w:name="_Toc92195412"/>
        <w:bookmarkStart w:id="26100" w:name="_Toc92198323"/>
        <w:bookmarkStart w:id="26101" w:name="_Toc92200871"/>
        <w:bookmarkStart w:id="26102" w:name="_Toc92201801"/>
        <w:bookmarkStart w:id="26103" w:name="_Toc92206662"/>
        <w:bookmarkStart w:id="26104" w:name="_Toc92206881"/>
        <w:bookmarkStart w:id="26105" w:name="_Toc92207225"/>
        <w:bookmarkStart w:id="26106" w:name="_Toc92207446"/>
        <w:bookmarkStart w:id="26107" w:name="_Toc92207667"/>
        <w:bookmarkStart w:id="26108" w:name="_Toc92208125"/>
        <w:bookmarkStart w:id="26109" w:name="_Toc92373951"/>
        <w:bookmarkStart w:id="26110" w:name="_Toc92375349"/>
        <w:bookmarkStart w:id="26111" w:name="_Toc92375992"/>
        <w:bookmarkStart w:id="26112" w:name="_Toc92813700"/>
        <w:bookmarkStart w:id="26113" w:name="_Toc92962922"/>
        <w:bookmarkStart w:id="26114" w:name="_Toc93130642"/>
        <w:bookmarkStart w:id="26115" w:name="_Toc94535598"/>
        <w:bookmarkStart w:id="26116" w:name="_Toc94628904"/>
        <w:bookmarkStart w:id="26117" w:name="_Toc95140174"/>
        <w:bookmarkStart w:id="26118" w:name="_Toc95231972"/>
        <w:bookmarkStart w:id="26119" w:name="_Toc97115270"/>
        <w:bookmarkStart w:id="26120" w:name="_Toc98086706"/>
        <w:bookmarkStart w:id="26121" w:name="_Toc98332942"/>
        <w:bookmarkStart w:id="26122" w:name="_Toc98333581"/>
        <w:bookmarkStart w:id="26123" w:name="_Toc98341907"/>
        <w:bookmarkStart w:id="26124" w:name="_Toc98345299"/>
        <w:bookmarkStart w:id="26125" w:name="_Toc98345826"/>
        <w:bookmarkStart w:id="26126" w:name="_Toc98346350"/>
        <w:bookmarkStart w:id="26127" w:name="_Toc98346908"/>
        <w:bookmarkStart w:id="26128" w:name="_Toc98347348"/>
        <w:bookmarkStart w:id="26129" w:name="_Toc98347788"/>
        <w:bookmarkStart w:id="26130" w:name="_Toc99537073"/>
        <w:bookmarkStart w:id="26131" w:name="_Toc99719199"/>
        <w:bookmarkStart w:id="26132" w:name="_Toc99969856"/>
        <w:bookmarkEnd w:id="26080"/>
        <w:bookmarkEnd w:id="26081"/>
        <w:bookmarkEnd w:id="26082"/>
        <w:bookmarkEnd w:id="26083"/>
        <w:bookmarkEnd w:id="26084"/>
        <w:bookmarkEnd w:id="26085"/>
        <w:bookmarkEnd w:id="26086"/>
        <w:bookmarkEnd w:id="26087"/>
        <w:bookmarkEnd w:id="26088"/>
        <w:bookmarkEnd w:id="26089"/>
        <w:bookmarkEnd w:id="26090"/>
        <w:bookmarkEnd w:id="26091"/>
        <w:bookmarkEnd w:id="26092"/>
        <w:bookmarkEnd w:id="26093"/>
        <w:bookmarkEnd w:id="26094"/>
        <w:bookmarkEnd w:id="26095"/>
        <w:bookmarkEnd w:id="26096"/>
        <w:bookmarkEnd w:id="26097"/>
        <w:bookmarkEnd w:id="26098"/>
        <w:bookmarkEnd w:id="26099"/>
        <w:bookmarkEnd w:id="26100"/>
        <w:bookmarkEnd w:id="26101"/>
        <w:bookmarkEnd w:id="26102"/>
        <w:bookmarkEnd w:id="26103"/>
        <w:bookmarkEnd w:id="26104"/>
        <w:bookmarkEnd w:id="26105"/>
        <w:bookmarkEnd w:id="26106"/>
        <w:bookmarkEnd w:id="26107"/>
        <w:bookmarkEnd w:id="26108"/>
        <w:bookmarkEnd w:id="26109"/>
        <w:bookmarkEnd w:id="26110"/>
        <w:bookmarkEnd w:id="26111"/>
        <w:bookmarkEnd w:id="26112"/>
        <w:bookmarkEnd w:id="26113"/>
        <w:bookmarkEnd w:id="26114"/>
        <w:bookmarkEnd w:id="26115"/>
        <w:bookmarkEnd w:id="26116"/>
        <w:bookmarkEnd w:id="26117"/>
        <w:bookmarkEnd w:id="26118"/>
        <w:bookmarkEnd w:id="26119"/>
        <w:bookmarkEnd w:id="26120"/>
        <w:bookmarkEnd w:id="26121"/>
        <w:bookmarkEnd w:id="26122"/>
        <w:bookmarkEnd w:id="26123"/>
        <w:bookmarkEnd w:id="26124"/>
        <w:bookmarkEnd w:id="26125"/>
        <w:bookmarkEnd w:id="26126"/>
        <w:bookmarkEnd w:id="26127"/>
        <w:bookmarkEnd w:id="26128"/>
        <w:bookmarkEnd w:id="26129"/>
        <w:bookmarkEnd w:id="26130"/>
        <w:bookmarkEnd w:id="26131"/>
        <w:bookmarkEnd w:id="26132"/>
      </w:moveFrom>
    </w:p>
    <w:p w14:paraId="4876B33B" w14:textId="055BDB6D" w:rsidR="00FF153E" w:rsidRPr="00FF6A71" w:rsidDel="00901B80" w:rsidRDefault="00FF153E" w:rsidP="0021440D">
      <w:pPr>
        <w:numPr>
          <w:ilvl w:val="0"/>
          <w:numId w:val="45"/>
        </w:numPr>
        <w:rPr>
          <w:moveFrom w:id="26133" w:author="pete jones" w:date="2022-01-03T12:19:00Z"/>
        </w:rPr>
      </w:pPr>
      <w:moveFrom w:id="26134" w:author="pete jones" w:date="2022-01-03T12:19:00Z">
        <w:r w:rsidRPr="00FF6A71" w:rsidDel="00901B80">
          <w:t xml:space="preserve">Engaging with library resources and staff to improve research </w:t>
        </w:r>
        <w:r w:rsidR="002F39F3" w:rsidRPr="00FF6A71" w:rsidDel="00901B80">
          <w:t>skills.</w:t>
        </w:r>
        <w:bookmarkStart w:id="26135" w:name="_Toc92119986"/>
        <w:bookmarkStart w:id="26136" w:name="_Toc92120328"/>
        <w:bookmarkStart w:id="26137" w:name="_Toc92120669"/>
        <w:bookmarkStart w:id="26138" w:name="_Toc92121007"/>
        <w:bookmarkStart w:id="26139" w:name="_Toc92121348"/>
        <w:bookmarkStart w:id="26140" w:name="_Toc92121689"/>
        <w:bookmarkStart w:id="26141" w:name="_Toc92122035"/>
        <w:bookmarkStart w:id="26142" w:name="_Toc92187727"/>
        <w:bookmarkStart w:id="26143" w:name="_Toc92188070"/>
        <w:bookmarkStart w:id="26144" w:name="_Toc92191457"/>
        <w:bookmarkStart w:id="26145" w:name="_Toc92191924"/>
        <w:bookmarkStart w:id="26146" w:name="_Toc92192392"/>
        <w:bookmarkStart w:id="26147" w:name="_Toc92192777"/>
        <w:bookmarkStart w:id="26148" w:name="_Toc92193163"/>
        <w:bookmarkStart w:id="26149" w:name="_Toc92193524"/>
        <w:bookmarkStart w:id="26150" w:name="_Toc92193898"/>
        <w:bookmarkStart w:id="26151" w:name="_Toc92194244"/>
        <w:bookmarkStart w:id="26152" w:name="_Toc92194697"/>
        <w:bookmarkStart w:id="26153" w:name="_Toc92195065"/>
        <w:bookmarkStart w:id="26154" w:name="_Toc92195413"/>
        <w:bookmarkStart w:id="26155" w:name="_Toc92198324"/>
        <w:bookmarkStart w:id="26156" w:name="_Toc92200872"/>
        <w:bookmarkStart w:id="26157" w:name="_Toc92201802"/>
        <w:bookmarkStart w:id="26158" w:name="_Toc92206663"/>
        <w:bookmarkStart w:id="26159" w:name="_Toc92206882"/>
        <w:bookmarkStart w:id="26160" w:name="_Toc92207226"/>
        <w:bookmarkStart w:id="26161" w:name="_Toc92207447"/>
        <w:bookmarkStart w:id="26162" w:name="_Toc92207668"/>
        <w:bookmarkStart w:id="26163" w:name="_Toc92208126"/>
        <w:bookmarkStart w:id="26164" w:name="_Toc92373952"/>
        <w:bookmarkStart w:id="26165" w:name="_Toc92375350"/>
        <w:bookmarkStart w:id="26166" w:name="_Toc92375993"/>
        <w:bookmarkStart w:id="26167" w:name="_Toc92813701"/>
        <w:bookmarkStart w:id="26168" w:name="_Toc92962923"/>
        <w:bookmarkStart w:id="26169" w:name="_Toc93130643"/>
        <w:bookmarkStart w:id="26170" w:name="_Toc94535599"/>
        <w:bookmarkStart w:id="26171" w:name="_Toc94628905"/>
        <w:bookmarkStart w:id="26172" w:name="_Toc95140175"/>
        <w:bookmarkStart w:id="26173" w:name="_Toc95231973"/>
        <w:bookmarkStart w:id="26174" w:name="_Toc97115271"/>
        <w:bookmarkStart w:id="26175" w:name="_Toc98086707"/>
        <w:bookmarkStart w:id="26176" w:name="_Toc98332943"/>
        <w:bookmarkStart w:id="26177" w:name="_Toc98333582"/>
        <w:bookmarkStart w:id="26178" w:name="_Toc98341908"/>
        <w:bookmarkStart w:id="26179" w:name="_Toc98345300"/>
        <w:bookmarkStart w:id="26180" w:name="_Toc98345827"/>
        <w:bookmarkStart w:id="26181" w:name="_Toc98346351"/>
        <w:bookmarkStart w:id="26182" w:name="_Toc98346909"/>
        <w:bookmarkStart w:id="26183" w:name="_Toc98347349"/>
        <w:bookmarkStart w:id="26184" w:name="_Toc98347789"/>
        <w:bookmarkStart w:id="26185" w:name="_Toc99537074"/>
        <w:bookmarkStart w:id="26186" w:name="_Toc99719200"/>
        <w:bookmarkStart w:id="26187" w:name="_Toc99969857"/>
        <w:bookmarkEnd w:id="26135"/>
        <w:bookmarkEnd w:id="26136"/>
        <w:bookmarkEnd w:id="26137"/>
        <w:bookmarkEnd w:id="26138"/>
        <w:bookmarkEnd w:id="26139"/>
        <w:bookmarkEnd w:id="26140"/>
        <w:bookmarkEnd w:id="26141"/>
        <w:bookmarkEnd w:id="26142"/>
        <w:bookmarkEnd w:id="26143"/>
        <w:bookmarkEnd w:id="26144"/>
        <w:bookmarkEnd w:id="26145"/>
        <w:bookmarkEnd w:id="26146"/>
        <w:bookmarkEnd w:id="26147"/>
        <w:bookmarkEnd w:id="26148"/>
        <w:bookmarkEnd w:id="26149"/>
        <w:bookmarkEnd w:id="26150"/>
        <w:bookmarkEnd w:id="26151"/>
        <w:bookmarkEnd w:id="26152"/>
        <w:bookmarkEnd w:id="26153"/>
        <w:bookmarkEnd w:id="26154"/>
        <w:bookmarkEnd w:id="26155"/>
        <w:bookmarkEnd w:id="26156"/>
        <w:bookmarkEnd w:id="26157"/>
        <w:bookmarkEnd w:id="26158"/>
        <w:bookmarkEnd w:id="26159"/>
        <w:bookmarkEnd w:id="26160"/>
        <w:bookmarkEnd w:id="26161"/>
        <w:bookmarkEnd w:id="26162"/>
        <w:bookmarkEnd w:id="26163"/>
        <w:bookmarkEnd w:id="26164"/>
        <w:bookmarkEnd w:id="26165"/>
        <w:bookmarkEnd w:id="26166"/>
        <w:bookmarkEnd w:id="26167"/>
        <w:bookmarkEnd w:id="26168"/>
        <w:bookmarkEnd w:id="26169"/>
        <w:bookmarkEnd w:id="26170"/>
        <w:bookmarkEnd w:id="26171"/>
        <w:bookmarkEnd w:id="26172"/>
        <w:bookmarkEnd w:id="26173"/>
        <w:bookmarkEnd w:id="26174"/>
        <w:bookmarkEnd w:id="26175"/>
        <w:bookmarkEnd w:id="26176"/>
        <w:bookmarkEnd w:id="26177"/>
        <w:bookmarkEnd w:id="26178"/>
        <w:bookmarkEnd w:id="26179"/>
        <w:bookmarkEnd w:id="26180"/>
        <w:bookmarkEnd w:id="26181"/>
        <w:bookmarkEnd w:id="26182"/>
        <w:bookmarkEnd w:id="26183"/>
        <w:bookmarkEnd w:id="26184"/>
        <w:bookmarkEnd w:id="26185"/>
        <w:bookmarkEnd w:id="26186"/>
        <w:bookmarkEnd w:id="26187"/>
      </w:moveFrom>
    </w:p>
    <w:p w14:paraId="0CC6A77E" w14:textId="2C501EA4" w:rsidR="00FF153E" w:rsidRPr="00FF6A71" w:rsidDel="00901B80" w:rsidRDefault="00FF153E" w:rsidP="0021440D">
      <w:pPr>
        <w:numPr>
          <w:ilvl w:val="0"/>
          <w:numId w:val="45"/>
        </w:numPr>
        <w:rPr>
          <w:moveFrom w:id="26188" w:author="pete jones" w:date="2022-01-03T12:19:00Z"/>
        </w:rPr>
      </w:pPr>
      <w:moveFrom w:id="26189" w:author="pete jones" w:date="2022-01-03T12:19:00Z">
        <w:r w:rsidRPr="00FF6A71" w:rsidDel="00901B80">
          <w:t>Improving student awareness of ethics and teamwork</w:t>
        </w:r>
        <w:bookmarkStart w:id="26190" w:name="_Toc92119987"/>
        <w:bookmarkStart w:id="26191" w:name="_Toc92120329"/>
        <w:bookmarkStart w:id="26192" w:name="_Toc92120670"/>
        <w:bookmarkStart w:id="26193" w:name="_Toc92121008"/>
        <w:bookmarkStart w:id="26194" w:name="_Toc92121349"/>
        <w:bookmarkStart w:id="26195" w:name="_Toc92121690"/>
        <w:bookmarkStart w:id="26196" w:name="_Toc92122036"/>
        <w:bookmarkStart w:id="26197" w:name="_Toc92187728"/>
        <w:bookmarkStart w:id="26198" w:name="_Toc92188071"/>
        <w:bookmarkStart w:id="26199" w:name="_Toc92191458"/>
        <w:bookmarkStart w:id="26200" w:name="_Toc92191925"/>
        <w:bookmarkStart w:id="26201" w:name="_Toc92192393"/>
        <w:bookmarkStart w:id="26202" w:name="_Toc92192778"/>
        <w:bookmarkStart w:id="26203" w:name="_Toc92193164"/>
        <w:bookmarkStart w:id="26204" w:name="_Toc92193525"/>
        <w:bookmarkStart w:id="26205" w:name="_Toc92193899"/>
        <w:bookmarkStart w:id="26206" w:name="_Toc92194245"/>
        <w:bookmarkStart w:id="26207" w:name="_Toc92194698"/>
        <w:bookmarkStart w:id="26208" w:name="_Toc92195066"/>
        <w:bookmarkStart w:id="26209" w:name="_Toc92195414"/>
        <w:bookmarkStart w:id="26210" w:name="_Toc92198325"/>
        <w:bookmarkStart w:id="26211" w:name="_Toc92200873"/>
        <w:bookmarkStart w:id="26212" w:name="_Toc92201803"/>
        <w:bookmarkStart w:id="26213" w:name="_Toc92206664"/>
        <w:bookmarkStart w:id="26214" w:name="_Toc92206883"/>
        <w:bookmarkStart w:id="26215" w:name="_Toc92207227"/>
        <w:bookmarkStart w:id="26216" w:name="_Toc92207448"/>
        <w:bookmarkStart w:id="26217" w:name="_Toc92207669"/>
        <w:bookmarkStart w:id="26218" w:name="_Toc92208127"/>
        <w:bookmarkStart w:id="26219" w:name="_Toc92373953"/>
        <w:bookmarkStart w:id="26220" w:name="_Toc92375351"/>
        <w:bookmarkStart w:id="26221" w:name="_Toc92375994"/>
        <w:bookmarkStart w:id="26222" w:name="_Toc92813702"/>
        <w:bookmarkStart w:id="26223" w:name="_Toc92962924"/>
        <w:bookmarkStart w:id="26224" w:name="_Toc93130644"/>
        <w:bookmarkStart w:id="26225" w:name="_Toc94535600"/>
        <w:bookmarkStart w:id="26226" w:name="_Toc94628906"/>
        <w:bookmarkStart w:id="26227" w:name="_Toc95140176"/>
        <w:bookmarkStart w:id="26228" w:name="_Toc95231974"/>
        <w:bookmarkStart w:id="26229" w:name="_Toc97115272"/>
        <w:bookmarkStart w:id="26230" w:name="_Toc98086708"/>
        <w:bookmarkStart w:id="26231" w:name="_Toc98332944"/>
        <w:bookmarkStart w:id="26232" w:name="_Toc98333583"/>
        <w:bookmarkStart w:id="26233" w:name="_Toc98341909"/>
        <w:bookmarkStart w:id="26234" w:name="_Toc98345301"/>
        <w:bookmarkStart w:id="26235" w:name="_Toc98345828"/>
        <w:bookmarkStart w:id="26236" w:name="_Toc98346352"/>
        <w:bookmarkStart w:id="26237" w:name="_Toc98346910"/>
        <w:bookmarkStart w:id="26238" w:name="_Toc98347350"/>
        <w:bookmarkStart w:id="26239" w:name="_Toc98347790"/>
        <w:bookmarkStart w:id="26240" w:name="_Toc99537075"/>
        <w:bookmarkStart w:id="26241" w:name="_Toc99719201"/>
        <w:bookmarkStart w:id="26242" w:name="_Toc99969858"/>
        <w:bookmarkEnd w:id="26190"/>
        <w:bookmarkEnd w:id="26191"/>
        <w:bookmarkEnd w:id="26192"/>
        <w:bookmarkEnd w:id="26193"/>
        <w:bookmarkEnd w:id="26194"/>
        <w:bookmarkEnd w:id="26195"/>
        <w:bookmarkEnd w:id="26196"/>
        <w:bookmarkEnd w:id="26197"/>
        <w:bookmarkEnd w:id="26198"/>
        <w:bookmarkEnd w:id="26199"/>
        <w:bookmarkEnd w:id="26200"/>
        <w:bookmarkEnd w:id="26201"/>
        <w:bookmarkEnd w:id="26202"/>
        <w:bookmarkEnd w:id="26203"/>
        <w:bookmarkEnd w:id="26204"/>
        <w:bookmarkEnd w:id="26205"/>
        <w:bookmarkEnd w:id="26206"/>
        <w:bookmarkEnd w:id="26207"/>
        <w:bookmarkEnd w:id="26208"/>
        <w:bookmarkEnd w:id="26209"/>
        <w:bookmarkEnd w:id="26210"/>
        <w:bookmarkEnd w:id="26211"/>
        <w:bookmarkEnd w:id="26212"/>
        <w:bookmarkEnd w:id="26213"/>
        <w:bookmarkEnd w:id="26214"/>
        <w:bookmarkEnd w:id="26215"/>
        <w:bookmarkEnd w:id="26216"/>
        <w:bookmarkEnd w:id="26217"/>
        <w:bookmarkEnd w:id="26218"/>
        <w:bookmarkEnd w:id="26219"/>
        <w:bookmarkEnd w:id="26220"/>
        <w:bookmarkEnd w:id="26221"/>
        <w:bookmarkEnd w:id="26222"/>
        <w:bookmarkEnd w:id="26223"/>
        <w:bookmarkEnd w:id="26224"/>
        <w:bookmarkEnd w:id="26225"/>
        <w:bookmarkEnd w:id="26226"/>
        <w:bookmarkEnd w:id="26227"/>
        <w:bookmarkEnd w:id="26228"/>
        <w:bookmarkEnd w:id="26229"/>
        <w:bookmarkEnd w:id="26230"/>
        <w:bookmarkEnd w:id="26231"/>
        <w:bookmarkEnd w:id="26232"/>
        <w:bookmarkEnd w:id="26233"/>
        <w:bookmarkEnd w:id="26234"/>
        <w:bookmarkEnd w:id="26235"/>
        <w:bookmarkEnd w:id="26236"/>
        <w:bookmarkEnd w:id="26237"/>
        <w:bookmarkEnd w:id="26238"/>
        <w:bookmarkEnd w:id="26239"/>
        <w:bookmarkEnd w:id="26240"/>
        <w:bookmarkEnd w:id="26241"/>
        <w:bookmarkEnd w:id="26242"/>
      </w:moveFrom>
    </w:p>
    <w:p w14:paraId="3C144412" w14:textId="580AFBE5" w:rsidR="00FF153E" w:rsidRPr="00FF6A71" w:rsidDel="00901B80" w:rsidRDefault="00FF153E" w:rsidP="0021440D">
      <w:pPr>
        <w:numPr>
          <w:ilvl w:val="0"/>
          <w:numId w:val="45"/>
        </w:numPr>
        <w:rPr>
          <w:moveFrom w:id="26243" w:author="pete jones" w:date="2022-01-03T12:19:00Z"/>
        </w:rPr>
      </w:pPr>
      <w:moveFrom w:id="26244" w:author="pete jones" w:date="2022-01-03T12:19:00Z">
        <w:r w:rsidRPr="00FF6A71" w:rsidDel="00901B80">
          <w:t xml:space="preserve">Updating the student contract to have specific information regarding the use of Non-Text based digital data and its </w:t>
        </w:r>
        <w:r w:rsidR="002F39F3" w:rsidRPr="00FF6A71" w:rsidDel="00901B80">
          <w:t>use.</w:t>
        </w:r>
        <w:bookmarkStart w:id="26245" w:name="_Toc92119988"/>
        <w:bookmarkStart w:id="26246" w:name="_Toc92120330"/>
        <w:bookmarkStart w:id="26247" w:name="_Toc92120671"/>
        <w:bookmarkStart w:id="26248" w:name="_Toc92121009"/>
        <w:bookmarkStart w:id="26249" w:name="_Toc92121350"/>
        <w:bookmarkStart w:id="26250" w:name="_Toc92121691"/>
        <w:bookmarkStart w:id="26251" w:name="_Toc92122037"/>
        <w:bookmarkStart w:id="26252" w:name="_Toc92187729"/>
        <w:bookmarkStart w:id="26253" w:name="_Toc92188072"/>
        <w:bookmarkStart w:id="26254" w:name="_Toc92191459"/>
        <w:bookmarkStart w:id="26255" w:name="_Toc92191926"/>
        <w:bookmarkStart w:id="26256" w:name="_Toc92192394"/>
        <w:bookmarkStart w:id="26257" w:name="_Toc92192779"/>
        <w:bookmarkStart w:id="26258" w:name="_Toc92193165"/>
        <w:bookmarkStart w:id="26259" w:name="_Toc92193526"/>
        <w:bookmarkStart w:id="26260" w:name="_Toc92193900"/>
        <w:bookmarkStart w:id="26261" w:name="_Toc92194246"/>
        <w:bookmarkStart w:id="26262" w:name="_Toc92194699"/>
        <w:bookmarkStart w:id="26263" w:name="_Toc92195067"/>
        <w:bookmarkStart w:id="26264" w:name="_Toc92195415"/>
        <w:bookmarkStart w:id="26265" w:name="_Toc92198326"/>
        <w:bookmarkStart w:id="26266" w:name="_Toc92200874"/>
        <w:bookmarkStart w:id="26267" w:name="_Toc92201804"/>
        <w:bookmarkStart w:id="26268" w:name="_Toc92206665"/>
        <w:bookmarkStart w:id="26269" w:name="_Toc92206884"/>
        <w:bookmarkStart w:id="26270" w:name="_Toc92207228"/>
        <w:bookmarkStart w:id="26271" w:name="_Toc92207449"/>
        <w:bookmarkStart w:id="26272" w:name="_Toc92207670"/>
        <w:bookmarkStart w:id="26273" w:name="_Toc92208128"/>
        <w:bookmarkStart w:id="26274" w:name="_Toc92373954"/>
        <w:bookmarkStart w:id="26275" w:name="_Toc92375352"/>
        <w:bookmarkStart w:id="26276" w:name="_Toc92375995"/>
        <w:bookmarkStart w:id="26277" w:name="_Toc92813703"/>
        <w:bookmarkStart w:id="26278" w:name="_Toc92962925"/>
        <w:bookmarkStart w:id="26279" w:name="_Toc93130645"/>
        <w:bookmarkStart w:id="26280" w:name="_Toc94535601"/>
        <w:bookmarkStart w:id="26281" w:name="_Toc94628907"/>
        <w:bookmarkStart w:id="26282" w:name="_Toc95140177"/>
        <w:bookmarkStart w:id="26283" w:name="_Toc95231975"/>
        <w:bookmarkStart w:id="26284" w:name="_Toc97115273"/>
        <w:bookmarkStart w:id="26285" w:name="_Toc98086709"/>
        <w:bookmarkStart w:id="26286" w:name="_Toc98332945"/>
        <w:bookmarkStart w:id="26287" w:name="_Toc98333584"/>
        <w:bookmarkStart w:id="26288" w:name="_Toc98341910"/>
        <w:bookmarkStart w:id="26289" w:name="_Toc98345302"/>
        <w:bookmarkStart w:id="26290" w:name="_Toc98345829"/>
        <w:bookmarkStart w:id="26291" w:name="_Toc98346353"/>
        <w:bookmarkStart w:id="26292" w:name="_Toc98346911"/>
        <w:bookmarkStart w:id="26293" w:name="_Toc98347351"/>
        <w:bookmarkStart w:id="26294" w:name="_Toc98347791"/>
        <w:bookmarkStart w:id="26295" w:name="_Toc99537076"/>
        <w:bookmarkStart w:id="26296" w:name="_Toc99719202"/>
        <w:bookmarkStart w:id="26297" w:name="_Toc99969859"/>
        <w:bookmarkEnd w:id="26245"/>
        <w:bookmarkEnd w:id="26246"/>
        <w:bookmarkEnd w:id="26247"/>
        <w:bookmarkEnd w:id="26248"/>
        <w:bookmarkEnd w:id="26249"/>
        <w:bookmarkEnd w:id="26250"/>
        <w:bookmarkEnd w:id="26251"/>
        <w:bookmarkEnd w:id="26252"/>
        <w:bookmarkEnd w:id="26253"/>
        <w:bookmarkEnd w:id="26254"/>
        <w:bookmarkEnd w:id="26255"/>
        <w:bookmarkEnd w:id="26256"/>
        <w:bookmarkEnd w:id="26257"/>
        <w:bookmarkEnd w:id="26258"/>
        <w:bookmarkEnd w:id="26259"/>
        <w:bookmarkEnd w:id="26260"/>
        <w:bookmarkEnd w:id="26261"/>
        <w:bookmarkEnd w:id="26262"/>
        <w:bookmarkEnd w:id="26263"/>
        <w:bookmarkEnd w:id="26264"/>
        <w:bookmarkEnd w:id="26265"/>
        <w:bookmarkEnd w:id="26266"/>
        <w:bookmarkEnd w:id="26267"/>
        <w:bookmarkEnd w:id="26268"/>
        <w:bookmarkEnd w:id="26269"/>
        <w:bookmarkEnd w:id="26270"/>
        <w:bookmarkEnd w:id="26271"/>
        <w:bookmarkEnd w:id="26272"/>
        <w:bookmarkEnd w:id="26273"/>
        <w:bookmarkEnd w:id="26274"/>
        <w:bookmarkEnd w:id="26275"/>
        <w:bookmarkEnd w:id="26276"/>
        <w:bookmarkEnd w:id="26277"/>
        <w:bookmarkEnd w:id="26278"/>
        <w:bookmarkEnd w:id="26279"/>
        <w:bookmarkEnd w:id="26280"/>
        <w:bookmarkEnd w:id="26281"/>
        <w:bookmarkEnd w:id="26282"/>
        <w:bookmarkEnd w:id="26283"/>
        <w:bookmarkEnd w:id="26284"/>
        <w:bookmarkEnd w:id="26285"/>
        <w:bookmarkEnd w:id="26286"/>
        <w:bookmarkEnd w:id="26287"/>
        <w:bookmarkEnd w:id="26288"/>
        <w:bookmarkEnd w:id="26289"/>
        <w:bookmarkEnd w:id="26290"/>
        <w:bookmarkEnd w:id="26291"/>
        <w:bookmarkEnd w:id="26292"/>
        <w:bookmarkEnd w:id="26293"/>
        <w:bookmarkEnd w:id="26294"/>
        <w:bookmarkEnd w:id="26295"/>
        <w:bookmarkEnd w:id="26296"/>
        <w:bookmarkEnd w:id="26297"/>
      </w:moveFrom>
    </w:p>
    <w:p w14:paraId="70844253" w14:textId="19B3A63F" w:rsidR="00FF153E" w:rsidRPr="00FF6A71" w:rsidDel="00901B80" w:rsidRDefault="00FF153E" w:rsidP="0021440D">
      <w:pPr>
        <w:numPr>
          <w:ilvl w:val="0"/>
          <w:numId w:val="45"/>
        </w:numPr>
        <w:rPr>
          <w:moveFrom w:id="26298" w:author="pete jones" w:date="2022-01-03T12:19:00Z"/>
        </w:rPr>
      </w:pPr>
      <w:moveFrom w:id="26299" w:author="pete jones" w:date="2022-01-03T12:19:00Z">
        <w:r w:rsidRPr="00FF6A71" w:rsidDel="00901B80">
          <w:t xml:space="preserve">Developing assessed outcomes specific to the use of non-Text based digit data which is synoptic in its form and industrially </w:t>
        </w:r>
        <w:r w:rsidR="002F39F3" w:rsidRPr="00FF6A71" w:rsidDel="00901B80">
          <w:t>valid.</w:t>
        </w:r>
        <w:bookmarkStart w:id="26300" w:name="_Toc92119989"/>
        <w:bookmarkStart w:id="26301" w:name="_Toc92120331"/>
        <w:bookmarkStart w:id="26302" w:name="_Toc92120672"/>
        <w:bookmarkStart w:id="26303" w:name="_Toc92121010"/>
        <w:bookmarkStart w:id="26304" w:name="_Toc92121351"/>
        <w:bookmarkStart w:id="26305" w:name="_Toc92121692"/>
        <w:bookmarkStart w:id="26306" w:name="_Toc92122038"/>
        <w:bookmarkStart w:id="26307" w:name="_Toc92187730"/>
        <w:bookmarkStart w:id="26308" w:name="_Toc92188073"/>
        <w:bookmarkStart w:id="26309" w:name="_Toc92191460"/>
        <w:bookmarkStart w:id="26310" w:name="_Toc92191927"/>
        <w:bookmarkStart w:id="26311" w:name="_Toc92192395"/>
        <w:bookmarkStart w:id="26312" w:name="_Toc92192780"/>
        <w:bookmarkStart w:id="26313" w:name="_Toc92193166"/>
        <w:bookmarkStart w:id="26314" w:name="_Toc92193527"/>
        <w:bookmarkStart w:id="26315" w:name="_Toc92193901"/>
        <w:bookmarkStart w:id="26316" w:name="_Toc92194247"/>
        <w:bookmarkStart w:id="26317" w:name="_Toc92194700"/>
        <w:bookmarkStart w:id="26318" w:name="_Toc92195068"/>
        <w:bookmarkStart w:id="26319" w:name="_Toc92195416"/>
        <w:bookmarkStart w:id="26320" w:name="_Toc92198327"/>
        <w:bookmarkStart w:id="26321" w:name="_Toc92200875"/>
        <w:bookmarkStart w:id="26322" w:name="_Toc92201805"/>
        <w:bookmarkStart w:id="26323" w:name="_Toc92206666"/>
        <w:bookmarkStart w:id="26324" w:name="_Toc92206885"/>
        <w:bookmarkStart w:id="26325" w:name="_Toc92207229"/>
        <w:bookmarkStart w:id="26326" w:name="_Toc92207450"/>
        <w:bookmarkStart w:id="26327" w:name="_Toc92207671"/>
        <w:bookmarkStart w:id="26328" w:name="_Toc92208129"/>
        <w:bookmarkStart w:id="26329" w:name="_Toc92373955"/>
        <w:bookmarkStart w:id="26330" w:name="_Toc92375353"/>
        <w:bookmarkStart w:id="26331" w:name="_Toc92375996"/>
        <w:bookmarkStart w:id="26332" w:name="_Toc92813704"/>
        <w:bookmarkStart w:id="26333" w:name="_Toc92962926"/>
        <w:bookmarkStart w:id="26334" w:name="_Toc93130646"/>
        <w:bookmarkStart w:id="26335" w:name="_Toc94535602"/>
        <w:bookmarkStart w:id="26336" w:name="_Toc94628908"/>
        <w:bookmarkStart w:id="26337" w:name="_Toc95140178"/>
        <w:bookmarkStart w:id="26338" w:name="_Toc95231976"/>
        <w:bookmarkStart w:id="26339" w:name="_Toc97115274"/>
        <w:bookmarkStart w:id="26340" w:name="_Toc98086710"/>
        <w:bookmarkStart w:id="26341" w:name="_Toc98332946"/>
        <w:bookmarkStart w:id="26342" w:name="_Toc98333585"/>
        <w:bookmarkStart w:id="26343" w:name="_Toc98341911"/>
        <w:bookmarkStart w:id="26344" w:name="_Toc98345303"/>
        <w:bookmarkStart w:id="26345" w:name="_Toc98345830"/>
        <w:bookmarkStart w:id="26346" w:name="_Toc98346354"/>
        <w:bookmarkStart w:id="26347" w:name="_Toc98346912"/>
        <w:bookmarkStart w:id="26348" w:name="_Toc98347352"/>
        <w:bookmarkStart w:id="26349" w:name="_Toc98347792"/>
        <w:bookmarkStart w:id="26350" w:name="_Toc99537077"/>
        <w:bookmarkStart w:id="26351" w:name="_Toc99719203"/>
        <w:bookmarkStart w:id="26352" w:name="_Toc99969860"/>
        <w:bookmarkEnd w:id="26300"/>
        <w:bookmarkEnd w:id="26301"/>
        <w:bookmarkEnd w:id="26302"/>
        <w:bookmarkEnd w:id="26303"/>
        <w:bookmarkEnd w:id="26304"/>
        <w:bookmarkEnd w:id="26305"/>
        <w:bookmarkEnd w:id="26306"/>
        <w:bookmarkEnd w:id="26307"/>
        <w:bookmarkEnd w:id="26308"/>
        <w:bookmarkEnd w:id="26309"/>
        <w:bookmarkEnd w:id="26310"/>
        <w:bookmarkEnd w:id="26311"/>
        <w:bookmarkEnd w:id="26312"/>
        <w:bookmarkEnd w:id="26313"/>
        <w:bookmarkEnd w:id="26314"/>
        <w:bookmarkEnd w:id="26315"/>
        <w:bookmarkEnd w:id="26316"/>
        <w:bookmarkEnd w:id="26317"/>
        <w:bookmarkEnd w:id="26318"/>
        <w:bookmarkEnd w:id="26319"/>
        <w:bookmarkEnd w:id="26320"/>
        <w:bookmarkEnd w:id="26321"/>
        <w:bookmarkEnd w:id="26322"/>
        <w:bookmarkEnd w:id="26323"/>
        <w:bookmarkEnd w:id="26324"/>
        <w:bookmarkEnd w:id="26325"/>
        <w:bookmarkEnd w:id="26326"/>
        <w:bookmarkEnd w:id="26327"/>
        <w:bookmarkEnd w:id="26328"/>
        <w:bookmarkEnd w:id="26329"/>
        <w:bookmarkEnd w:id="26330"/>
        <w:bookmarkEnd w:id="26331"/>
        <w:bookmarkEnd w:id="26332"/>
        <w:bookmarkEnd w:id="26333"/>
        <w:bookmarkEnd w:id="26334"/>
        <w:bookmarkEnd w:id="26335"/>
        <w:bookmarkEnd w:id="26336"/>
        <w:bookmarkEnd w:id="26337"/>
        <w:bookmarkEnd w:id="26338"/>
        <w:bookmarkEnd w:id="26339"/>
        <w:bookmarkEnd w:id="26340"/>
        <w:bookmarkEnd w:id="26341"/>
        <w:bookmarkEnd w:id="26342"/>
        <w:bookmarkEnd w:id="26343"/>
        <w:bookmarkEnd w:id="26344"/>
        <w:bookmarkEnd w:id="26345"/>
        <w:bookmarkEnd w:id="26346"/>
        <w:bookmarkEnd w:id="26347"/>
        <w:bookmarkEnd w:id="26348"/>
        <w:bookmarkEnd w:id="26349"/>
        <w:bookmarkEnd w:id="26350"/>
        <w:bookmarkEnd w:id="26351"/>
        <w:bookmarkEnd w:id="26352"/>
      </w:moveFrom>
    </w:p>
    <w:p w14:paraId="1CF1578D" w14:textId="5BDCAD08" w:rsidR="00FF153E" w:rsidRPr="00FF6A71" w:rsidDel="00901B80" w:rsidRDefault="00FF153E" w:rsidP="0021440D">
      <w:pPr>
        <w:numPr>
          <w:ilvl w:val="0"/>
          <w:numId w:val="45"/>
        </w:numPr>
        <w:rPr>
          <w:moveFrom w:id="26353" w:author="pete jones" w:date="2022-01-03T12:19:00Z"/>
        </w:rPr>
      </w:pPr>
      <w:moveFrom w:id="26354" w:author="pete jones" w:date="2022-01-03T12:19:00Z">
        <w:r w:rsidRPr="00FF6A71" w:rsidDel="00901B80">
          <w:t xml:space="preserve">Mandating vendor certification for students specific to nominated engineering </w:t>
        </w:r>
        <w:r w:rsidR="002F39F3" w:rsidRPr="00FF6A71" w:rsidDel="00901B80">
          <w:t>roles.</w:t>
        </w:r>
        <w:bookmarkStart w:id="26355" w:name="_Toc92119990"/>
        <w:bookmarkStart w:id="26356" w:name="_Toc92120332"/>
        <w:bookmarkStart w:id="26357" w:name="_Toc92120673"/>
        <w:bookmarkStart w:id="26358" w:name="_Toc92121011"/>
        <w:bookmarkStart w:id="26359" w:name="_Toc92121352"/>
        <w:bookmarkStart w:id="26360" w:name="_Toc92121693"/>
        <w:bookmarkStart w:id="26361" w:name="_Toc92122039"/>
        <w:bookmarkStart w:id="26362" w:name="_Toc92187731"/>
        <w:bookmarkStart w:id="26363" w:name="_Toc92188074"/>
        <w:bookmarkStart w:id="26364" w:name="_Toc92191461"/>
        <w:bookmarkStart w:id="26365" w:name="_Toc92191928"/>
        <w:bookmarkStart w:id="26366" w:name="_Toc92192396"/>
        <w:bookmarkStart w:id="26367" w:name="_Toc92192781"/>
        <w:bookmarkStart w:id="26368" w:name="_Toc92193167"/>
        <w:bookmarkStart w:id="26369" w:name="_Toc92193528"/>
        <w:bookmarkStart w:id="26370" w:name="_Toc92193902"/>
        <w:bookmarkStart w:id="26371" w:name="_Toc92194248"/>
        <w:bookmarkStart w:id="26372" w:name="_Toc92194701"/>
        <w:bookmarkStart w:id="26373" w:name="_Toc92195069"/>
        <w:bookmarkStart w:id="26374" w:name="_Toc92195417"/>
        <w:bookmarkStart w:id="26375" w:name="_Toc92198328"/>
        <w:bookmarkStart w:id="26376" w:name="_Toc92200876"/>
        <w:bookmarkStart w:id="26377" w:name="_Toc92201806"/>
        <w:bookmarkStart w:id="26378" w:name="_Toc92206667"/>
        <w:bookmarkStart w:id="26379" w:name="_Toc92206886"/>
        <w:bookmarkStart w:id="26380" w:name="_Toc92207230"/>
        <w:bookmarkStart w:id="26381" w:name="_Toc92207451"/>
        <w:bookmarkStart w:id="26382" w:name="_Toc92207672"/>
        <w:bookmarkStart w:id="26383" w:name="_Toc92208130"/>
        <w:bookmarkStart w:id="26384" w:name="_Toc92373956"/>
        <w:bookmarkStart w:id="26385" w:name="_Toc92375354"/>
        <w:bookmarkStart w:id="26386" w:name="_Toc92375997"/>
        <w:bookmarkStart w:id="26387" w:name="_Toc92813705"/>
        <w:bookmarkStart w:id="26388" w:name="_Toc92962927"/>
        <w:bookmarkStart w:id="26389" w:name="_Toc93130647"/>
        <w:bookmarkStart w:id="26390" w:name="_Toc94535603"/>
        <w:bookmarkStart w:id="26391" w:name="_Toc94628909"/>
        <w:bookmarkStart w:id="26392" w:name="_Toc95140179"/>
        <w:bookmarkStart w:id="26393" w:name="_Toc95231977"/>
        <w:bookmarkStart w:id="26394" w:name="_Toc97115275"/>
        <w:bookmarkStart w:id="26395" w:name="_Toc98086711"/>
        <w:bookmarkStart w:id="26396" w:name="_Toc98332947"/>
        <w:bookmarkStart w:id="26397" w:name="_Toc98333586"/>
        <w:bookmarkStart w:id="26398" w:name="_Toc98341912"/>
        <w:bookmarkStart w:id="26399" w:name="_Toc98345304"/>
        <w:bookmarkStart w:id="26400" w:name="_Toc98345831"/>
        <w:bookmarkStart w:id="26401" w:name="_Toc98346355"/>
        <w:bookmarkStart w:id="26402" w:name="_Toc98346913"/>
        <w:bookmarkStart w:id="26403" w:name="_Toc98347353"/>
        <w:bookmarkStart w:id="26404" w:name="_Toc98347793"/>
        <w:bookmarkStart w:id="26405" w:name="_Toc99537078"/>
        <w:bookmarkStart w:id="26406" w:name="_Toc99719204"/>
        <w:bookmarkStart w:id="26407" w:name="_Toc99969861"/>
        <w:bookmarkEnd w:id="26355"/>
        <w:bookmarkEnd w:id="26356"/>
        <w:bookmarkEnd w:id="26357"/>
        <w:bookmarkEnd w:id="26358"/>
        <w:bookmarkEnd w:id="26359"/>
        <w:bookmarkEnd w:id="26360"/>
        <w:bookmarkEnd w:id="26361"/>
        <w:bookmarkEnd w:id="26362"/>
        <w:bookmarkEnd w:id="26363"/>
        <w:bookmarkEnd w:id="26364"/>
        <w:bookmarkEnd w:id="26365"/>
        <w:bookmarkEnd w:id="26366"/>
        <w:bookmarkEnd w:id="26367"/>
        <w:bookmarkEnd w:id="26368"/>
        <w:bookmarkEnd w:id="26369"/>
        <w:bookmarkEnd w:id="26370"/>
        <w:bookmarkEnd w:id="26371"/>
        <w:bookmarkEnd w:id="26372"/>
        <w:bookmarkEnd w:id="26373"/>
        <w:bookmarkEnd w:id="26374"/>
        <w:bookmarkEnd w:id="26375"/>
        <w:bookmarkEnd w:id="26376"/>
        <w:bookmarkEnd w:id="26377"/>
        <w:bookmarkEnd w:id="26378"/>
        <w:bookmarkEnd w:id="26379"/>
        <w:bookmarkEnd w:id="26380"/>
        <w:bookmarkEnd w:id="26381"/>
        <w:bookmarkEnd w:id="26382"/>
        <w:bookmarkEnd w:id="26383"/>
        <w:bookmarkEnd w:id="26384"/>
        <w:bookmarkEnd w:id="26385"/>
        <w:bookmarkEnd w:id="26386"/>
        <w:bookmarkEnd w:id="26387"/>
        <w:bookmarkEnd w:id="26388"/>
        <w:bookmarkEnd w:id="26389"/>
        <w:bookmarkEnd w:id="26390"/>
        <w:bookmarkEnd w:id="26391"/>
        <w:bookmarkEnd w:id="26392"/>
        <w:bookmarkEnd w:id="26393"/>
        <w:bookmarkEnd w:id="26394"/>
        <w:bookmarkEnd w:id="26395"/>
        <w:bookmarkEnd w:id="26396"/>
        <w:bookmarkEnd w:id="26397"/>
        <w:bookmarkEnd w:id="26398"/>
        <w:bookmarkEnd w:id="26399"/>
        <w:bookmarkEnd w:id="26400"/>
        <w:bookmarkEnd w:id="26401"/>
        <w:bookmarkEnd w:id="26402"/>
        <w:bookmarkEnd w:id="26403"/>
        <w:bookmarkEnd w:id="26404"/>
        <w:bookmarkEnd w:id="26405"/>
        <w:bookmarkEnd w:id="26406"/>
        <w:bookmarkEnd w:id="26407"/>
      </w:moveFrom>
    </w:p>
    <w:p w14:paraId="71B87730" w14:textId="0236DA6B" w:rsidR="00FF153E" w:rsidRPr="00FF6A71" w:rsidDel="00901B80" w:rsidRDefault="00FF153E" w:rsidP="0021440D">
      <w:pPr>
        <w:numPr>
          <w:ilvl w:val="0"/>
          <w:numId w:val="45"/>
        </w:numPr>
        <w:rPr>
          <w:moveFrom w:id="26408" w:author="pete jones" w:date="2022-01-03T12:19:00Z"/>
        </w:rPr>
      </w:pPr>
      <w:moveFrom w:id="26409" w:author="pete jones" w:date="2022-01-03T12:19:00Z">
        <w:r w:rsidRPr="00FF6A71" w:rsidDel="00901B80">
          <w:t>Initiating a faculty training to exploit the integration of PLM and Problem Based Learning in context of the Digital-Shed.</w:t>
        </w:r>
        <w:bookmarkStart w:id="26410" w:name="_Toc92119991"/>
        <w:bookmarkStart w:id="26411" w:name="_Toc92120333"/>
        <w:bookmarkStart w:id="26412" w:name="_Toc92120674"/>
        <w:bookmarkStart w:id="26413" w:name="_Toc92121012"/>
        <w:bookmarkStart w:id="26414" w:name="_Toc92121353"/>
        <w:bookmarkStart w:id="26415" w:name="_Toc92121694"/>
        <w:bookmarkStart w:id="26416" w:name="_Toc92122040"/>
        <w:bookmarkStart w:id="26417" w:name="_Toc92187732"/>
        <w:bookmarkStart w:id="26418" w:name="_Toc92188075"/>
        <w:bookmarkStart w:id="26419" w:name="_Toc92191462"/>
        <w:bookmarkStart w:id="26420" w:name="_Toc92191929"/>
        <w:bookmarkStart w:id="26421" w:name="_Toc92192397"/>
        <w:bookmarkStart w:id="26422" w:name="_Toc92192782"/>
        <w:bookmarkStart w:id="26423" w:name="_Toc92193168"/>
        <w:bookmarkStart w:id="26424" w:name="_Toc92193529"/>
        <w:bookmarkStart w:id="26425" w:name="_Toc92193903"/>
        <w:bookmarkStart w:id="26426" w:name="_Toc92194249"/>
        <w:bookmarkStart w:id="26427" w:name="_Toc92194702"/>
        <w:bookmarkStart w:id="26428" w:name="_Toc92195070"/>
        <w:bookmarkStart w:id="26429" w:name="_Toc92195418"/>
        <w:bookmarkStart w:id="26430" w:name="_Toc92198329"/>
        <w:bookmarkStart w:id="26431" w:name="_Toc92200877"/>
        <w:bookmarkStart w:id="26432" w:name="_Toc92201807"/>
        <w:bookmarkStart w:id="26433" w:name="_Toc92206668"/>
        <w:bookmarkStart w:id="26434" w:name="_Toc92206887"/>
        <w:bookmarkStart w:id="26435" w:name="_Toc92207231"/>
        <w:bookmarkStart w:id="26436" w:name="_Toc92207452"/>
        <w:bookmarkStart w:id="26437" w:name="_Toc92207673"/>
        <w:bookmarkStart w:id="26438" w:name="_Toc92208131"/>
        <w:bookmarkStart w:id="26439" w:name="_Toc92373957"/>
        <w:bookmarkStart w:id="26440" w:name="_Toc92375355"/>
        <w:bookmarkStart w:id="26441" w:name="_Toc92375998"/>
        <w:bookmarkStart w:id="26442" w:name="_Toc92813706"/>
        <w:bookmarkStart w:id="26443" w:name="_Toc92962928"/>
        <w:bookmarkStart w:id="26444" w:name="_Toc93130648"/>
        <w:bookmarkStart w:id="26445" w:name="_Toc94535604"/>
        <w:bookmarkStart w:id="26446" w:name="_Toc94628910"/>
        <w:bookmarkStart w:id="26447" w:name="_Toc95140180"/>
        <w:bookmarkStart w:id="26448" w:name="_Toc95231978"/>
        <w:bookmarkStart w:id="26449" w:name="_Toc97115276"/>
        <w:bookmarkStart w:id="26450" w:name="_Toc98086712"/>
        <w:bookmarkStart w:id="26451" w:name="_Toc98332948"/>
        <w:bookmarkStart w:id="26452" w:name="_Toc98333587"/>
        <w:bookmarkStart w:id="26453" w:name="_Toc98341913"/>
        <w:bookmarkStart w:id="26454" w:name="_Toc98345305"/>
        <w:bookmarkStart w:id="26455" w:name="_Toc98345832"/>
        <w:bookmarkStart w:id="26456" w:name="_Toc98346356"/>
        <w:bookmarkStart w:id="26457" w:name="_Toc98346914"/>
        <w:bookmarkStart w:id="26458" w:name="_Toc98347354"/>
        <w:bookmarkStart w:id="26459" w:name="_Toc98347794"/>
        <w:bookmarkStart w:id="26460" w:name="_Toc99537079"/>
        <w:bookmarkStart w:id="26461" w:name="_Toc99719205"/>
        <w:bookmarkStart w:id="26462" w:name="_Toc99969862"/>
        <w:bookmarkEnd w:id="26410"/>
        <w:bookmarkEnd w:id="26411"/>
        <w:bookmarkEnd w:id="26412"/>
        <w:bookmarkEnd w:id="26413"/>
        <w:bookmarkEnd w:id="26414"/>
        <w:bookmarkEnd w:id="26415"/>
        <w:bookmarkEnd w:id="26416"/>
        <w:bookmarkEnd w:id="26417"/>
        <w:bookmarkEnd w:id="26418"/>
        <w:bookmarkEnd w:id="26419"/>
        <w:bookmarkEnd w:id="26420"/>
        <w:bookmarkEnd w:id="26421"/>
        <w:bookmarkEnd w:id="26422"/>
        <w:bookmarkEnd w:id="26423"/>
        <w:bookmarkEnd w:id="26424"/>
        <w:bookmarkEnd w:id="26425"/>
        <w:bookmarkEnd w:id="26426"/>
        <w:bookmarkEnd w:id="26427"/>
        <w:bookmarkEnd w:id="26428"/>
        <w:bookmarkEnd w:id="26429"/>
        <w:bookmarkEnd w:id="26430"/>
        <w:bookmarkEnd w:id="26431"/>
        <w:bookmarkEnd w:id="26432"/>
        <w:bookmarkEnd w:id="26433"/>
        <w:bookmarkEnd w:id="26434"/>
        <w:bookmarkEnd w:id="26435"/>
        <w:bookmarkEnd w:id="26436"/>
        <w:bookmarkEnd w:id="26437"/>
        <w:bookmarkEnd w:id="26438"/>
        <w:bookmarkEnd w:id="26439"/>
        <w:bookmarkEnd w:id="26440"/>
        <w:bookmarkEnd w:id="26441"/>
        <w:bookmarkEnd w:id="26442"/>
        <w:bookmarkEnd w:id="26443"/>
        <w:bookmarkEnd w:id="26444"/>
        <w:bookmarkEnd w:id="26445"/>
        <w:bookmarkEnd w:id="26446"/>
        <w:bookmarkEnd w:id="26447"/>
        <w:bookmarkEnd w:id="26448"/>
        <w:bookmarkEnd w:id="26449"/>
        <w:bookmarkEnd w:id="26450"/>
        <w:bookmarkEnd w:id="26451"/>
        <w:bookmarkEnd w:id="26452"/>
        <w:bookmarkEnd w:id="26453"/>
        <w:bookmarkEnd w:id="26454"/>
        <w:bookmarkEnd w:id="26455"/>
        <w:bookmarkEnd w:id="26456"/>
        <w:bookmarkEnd w:id="26457"/>
        <w:bookmarkEnd w:id="26458"/>
        <w:bookmarkEnd w:id="26459"/>
        <w:bookmarkEnd w:id="26460"/>
        <w:bookmarkEnd w:id="26461"/>
        <w:bookmarkEnd w:id="26462"/>
      </w:moveFrom>
    </w:p>
    <w:p w14:paraId="6FCCABCD" w14:textId="77777777" w:rsidR="00A33F88" w:rsidRPr="00FF6A71" w:rsidRDefault="009D0C51" w:rsidP="009D0C51">
      <w:pPr>
        <w:pStyle w:val="Heading2"/>
      </w:pPr>
      <w:bookmarkStart w:id="26463" w:name="_Toc68162222"/>
      <w:bookmarkStart w:id="26464" w:name="_Toc99969863"/>
      <w:moveFromRangeEnd w:id="12266"/>
      <w:r w:rsidRPr="00FF6A71">
        <w:t>Summary</w:t>
      </w:r>
      <w:bookmarkEnd w:id="26463"/>
      <w:bookmarkEnd w:id="26464"/>
    </w:p>
    <w:p w14:paraId="760A2F1B" w14:textId="05034BED" w:rsidR="00257376" w:rsidRPr="00FF6A71" w:rsidRDefault="00257376" w:rsidP="009D0C51">
      <w:r w:rsidRPr="00FF6A71">
        <w:t>The research has been undertaken within a conservative and traditional higher education</w:t>
      </w:r>
      <w:del w:id="26465" w:author="pete jones" w:date="2022-03-30T09:56:00Z">
        <w:r w:rsidRPr="00FF6A71" w:rsidDel="004A5015">
          <w:delText>al</w:delText>
        </w:r>
      </w:del>
      <w:r w:rsidRPr="00FF6A71">
        <w:t xml:space="preserve"> learning environment. Experiences, if not necessarily the empirical evidence, suggest</w:t>
      </w:r>
      <w:del w:id="26466" w:author="pete jones" w:date="2022-03-30T12:40:00Z">
        <w:r w:rsidRPr="00FF6A71" w:rsidDel="00042512">
          <w:delText>s</w:delText>
        </w:r>
      </w:del>
      <w:r w:rsidRPr="00FF6A71">
        <w:t xml:space="preserve"> that significant efforts are required to redefine the engineering curriculum and transition it to meet 21</w:t>
      </w:r>
      <w:r w:rsidRPr="00FF6A71">
        <w:rPr>
          <w:vertAlign w:val="superscript"/>
        </w:rPr>
        <w:t>st</w:t>
      </w:r>
      <w:r w:rsidRPr="00FF6A71">
        <w:t xml:space="preserve"> century needs. The discussion topics have </w:t>
      </w:r>
      <w:del w:id="26467" w:author="pete jones" w:date="2022-04-01T10:15:00Z">
        <w:r w:rsidRPr="00FF6A71" w:rsidDel="00EC37C4">
          <w:delText xml:space="preserve">been </w:delText>
        </w:r>
      </w:del>
      <w:ins w:id="26468" w:author="pete jones" w:date="2022-04-01T10:15:00Z">
        <w:r w:rsidR="00EC37C4">
          <w:t>been</w:t>
        </w:r>
        <w:r w:rsidR="00EC37C4" w:rsidRPr="00FF6A71">
          <w:t xml:space="preserve"> </w:t>
        </w:r>
      </w:ins>
      <w:r w:rsidRPr="00FF6A71">
        <w:t xml:space="preserve">purposefully selected to reflect research observations and anecdotal evidence for the requirement to evolve how engineering is taught </w:t>
      </w:r>
      <w:del w:id="26469" w:author="pete jones" w:date="2022-03-30T09:56:00Z">
        <w:r w:rsidRPr="00FF6A71" w:rsidDel="004A5015">
          <w:delText xml:space="preserve">at </w:delText>
        </w:r>
      </w:del>
      <w:ins w:id="26470" w:author="pete jones" w:date="2022-03-30T09:56:00Z">
        <w:r w:rsidR="004A5015">
          <w:t>in</w:t>
        </w:r>
        <w:r w:rsidR="004A5015" w:rsidRPr="00FF6A71">
          <w:t xml:space="preserve"> </w:t>
        </w:r>
      </w:ins>
      <w:r w:rsidRPr="00FF6A71">
        <w:t xml:space="preserve">higher education. </w:t>
      </w:r>
    </w:p>
    <w:p w14:paraId="45DDE6E9" w14:textId="74023B63" w:rsidR="00257376" w:rsidRPr="00FF6A71" w:rsidRDefault="00257376" w:rsidP="009D0C51">
      <w:r w:rsidRPr="00FF6A71">
        <w:t xml:space="preserve">The Covid 19 pandemic has presented a significant challenge, the effect of which </w:t>
      </w:r>
      <w:del w:id="26471" w:author="pete jones" w:date="2022-04-01T10:16:00Z">
        <w:r w:rsidRPr="00FF6A71" w:rsidDel="00EC37C4">
          <w:delText xml:space="preserve">will </w:delText>
        </w:r>
      </w:del>
      <w:ins w:id="26472" w:author="pete jones" w:date="2022-04-01T10:16:00Z">
        <w:r w:rsidR="00EC37C4">
          <w:t>may</w:t>
        </w:r>
        <w:r w:rsidR="00EC37C4" w:rsidRPr="00FF6A71">
          <w:t xml:space="preserve"> </w:t>
        </w:r>
      </w:ins>
      <w:r w:rsidRPr="00FF6A71">
        <w:t>not be truly understood until graduation in 2023</w:t>
      </w:r>
      <w:del w:id="26473" w:author="pete jones" w:date="2022-04-01T10:16:00Z">
        <w:r w:rsidRPr="00FF6A71" w:rsidDel="00EC37C4">
          <w:delText xml:space="preserve">; </w:delText>
        </w:r>
      </w:del>
      <w:ins w:id="26474" w:author="pete jones" w:date="2022-04-01T10:16:00Z">
        <w:r w:rsidR="00EC37C4">
          <w:t>. At that point,</w:t>
        </w:r>
      </w:ins>
      <w:del w:id="26475" w:author="pete jones" w:date="2022-04-01T10:16:00Z">
        <w:r w:rsidRPr="00FF6A71" w:rsidDel="00EC37C4">
          <w:delText>at which point</w:delText>
        </w:r>
      </w:del>
      <w:r w:rsidRPr="00FF6A71">
        <w:t xml:space="preserve"> it should be much clearer to </w:t>
      </w:r>
      <w:r w:rsidRPr="00FF6A71">
        <w:lastRenderedPageBreak/>
        <w:t xml:space="preserve">determine its </w:t>
      </w:r>
      <w:del w:id="26476" w:author="pete jones" w:date="2022-04-01T10:16:00Z">
        <w:r w:rsidRPr="00FF6A71" w:rsidDel="00EC37C4">
          <w:delText xml:space="preserve">true </w:delText>
        </w:r>
      </w:del>
      <w:ins w:id="26477" w:author="pete jones" w:date="2022-04-01T10:16:00Z">
        <w:r w:rsidR="00EC37C4">
          <w:t>actual</w:t>
        </w:r>
        <w:r w:rsidR="00EC37C4" w:rsidRPr="00FF6A71">
          <w:t xml:space="preserve"> </w:t>
        </w:r>
      </w:ins>
      <w:r w:rsidRPr="00FF6A71">
        <w:t xml:space="preserve">impact on academic experience and achievement. </w:t>
      </w:r>
      <w:r w:rsidR="00C21188" w:rsidRPr="00FF6A71">
        <w:t xml:space="preserve">Practical team project work is an area underdeveloped by the restrictions of the pandemic. Perhaps 2020-21 will be the catalyst for change suggested by the needs of </w:t>
      </w:r>
      <w:ins w:id="26478" w:author="pete jones" w:date="2022-03-30T09:56:00Z">
        <w:r w:rsidR="004A5015">
          <w:t xml:space="preserve">an </w:t>
        </w:r>
      </w:ins>
      <w:r w:rsidR="00C21188" w:rsidRPr="00FF6A71">
        <w:t>industry being met by the UK education system before 2025?</w:t>
      </w:r>
    </w:p>
    <w:p w14:paraId="640DA31D" w14:textId="17F836C0" w:rsidR="00C21188" w:rsidRPr="00FF6A71" w:rsidRDefault="00C21188" w:rsidP="009D0C51">
      <w:r w:rsidRPr="00FF6A71">
        <w:t xml:space="preserve">Plagiarism is another phenomenon </w:t>
      </w:r>
      <w:r w:rsidR="008F4F50" w:rsidRPr="00FF6A71">
        <w:t xml:space="preserve">highlighted during the research and suggested as a destructive contribution to learning experiences. The analysis of assessment strategies </w:t>
      </w:r>
      <w:del w:id="26479" w:author="pete jones" w:date="2022-04-01T10:16:00Z">
        <w:r w:rsidR="008F4F50" w:rsidRPr="00FF6A71" w:rsidDel="00EC37C4">
          <w:delText xml:space="preserve">suggests </w:delText>
        </w:r>
      </w:del>
      <w:ins w:id="26480" w:author="pete jones" w:date="2022-04-01T10:16:00Z">
        <w:r w:rsidR="00EC37C4">
          <w:t>indicate</w:t>
        </w:r>
        <w:r w:rsidR="00EC37C4" w:rsidRPr="00FF6A71">
          <w:t xml:space="preserve">s </w:t>
        </w:r>
      </w:ins>
      <w:del w:id="26481" w:author="pete jones" w:date="2022-04-01T10:17:00Z">
        <w:r w:rsidR="008F4F50" w:rsidRPr="00FF6A71" w:rsidDel="00EC37C4">
          <w:delText xml:space="preserve">that </w:delText>
        </w:r>
      </w:del>
      <w:del w:id="26482" w:author="pete jones" w:date="2022-04-01T10:16:00Z">
        <w:r w:rsidR="008F4F50" w:rsidRPr="00FF6A71" w:rsidDel="00EC37C4">
          <w:delText>if it is of concern, there is insufficient evidence to indicate modification of outcome assessment and intrinsic motivation by personalising formative and summative learning</w:delText>
        </w:r>
      </w:del>
      <w:ins w:id="26483" w:author="pete jones" w:date="2022-04-01T10:16:00Z">
        <w:r w:rsidR="00EC37C4">
          <w:t>insufficient evidence to indicate modification of outcome assessment and intrinsic motivation by personalising formative and summative learning if it is of concern</w:t>
        </w:r>
      </w:ins>
      <w:r w:rsidR="008F4F50" w:rsidRPr="00FF6A71">
        <w:t xml:space="preserve">. </w:t>
      </w:r>
      <w:del w:id="26484" w:author="pete jones" w:date="2022-03-30T09:56:00Z">
        <w:r w:rsidR="008F4F50" w:rsidRPr="00FF6A71" w:rsidDel="004A5015">
          <w:delText xml:space="preserve">Research </w:delText>
        </w:r>
      </w:del>
      <w:ins w:id="26485" w:author="pete jones" w:date="2022-04-01T10:16:00Z">
        <w:r w:rsidR="00EC37C4">
          <w:t>However, t</w:t>
        </w:r>
      </w:ins>
      <w:ins w:id="26486" w:author="pete jones" w:date="2022-03-30T09:56:00Z">
        <w:r w:rsidR="004A5015">
          <w:t>he r</w:t>
        </w:r>
        <w:r w:rsidR="004A5015" w:rsidRPr="00FF6A71">
          <w:t xml:space="preserve">esearch </w:t>
        </w:r>
      </w:ins>
      <w:r w:rsidR="008F4F50" w:rsidRPr="00FF6A71">
        <w:t xml:space="preserve">discussed in the literature review suggests that personalising assessment </w:t>
      </w:r>
      <w:r w:rsidR="00C37A6F" w:rsidRPr="00FF6A71">
        <w:t>is a powerful tool to combat instances of plagiarism</w:t>
      </w:r>
      <w:ins w:id="26487" w:author="pete jones" w:date="2022-04-01T10:17:00Z">
        <w:r w:rsidR="00EC37C4">
          <w:t>. In addition, s</w:t>
        </w:r>
      </w:ins>
      <w:del w:id="26488" w:author="pete jones" w:date="2022-04-01T10:17:00Z">
        <w:r w:rsidR="00C37A6F" w:rsidRPr="00FF6A71" w:rsidDel="00EC37C4">
          <w:delText xml:space="preserve"> and s</w:delText>
        </w:r>
      </w:del>
      <w:r w:rsidR="00C37A6F" w:rsidRPr="00FF6A71">
        <w:t xml:space="preserve">uch a tactic may support the creative design of PBL or </w:t>
      </w:r>
      <w:del w:id="26489" w:author="pete jones" w:date="2022-03-30T09:57:00Z">
        <w:r w:rsidR="00C37A6F" w:rsidRPr="00FF6A71" w:rsidDel="004A5015">
          <w:delText xml:space="preserve">synoptic </w:delText>
        </w:r>
      </w:del>
      <w:ins w:id="26490" w:author="pete jones" w:date="2022-03-30T09:57:00Z">
        <w:r w:rsidR="004A5015" w:rsidRPr="00FF6A71">
          <w:t>syn</w:t>
        </w:r>
        <w:r w:rsidR="004A5015">
          <w:t>a</w:t>
        </w:r>
        <w:r w:rsidR="004A5015" w:rsidRPr="00FF6A71">
          <w:t xml:space="preserve">ptic </w:t>
        </w:r>
      </w:ins>
      <w:r w:rsidR="00C37A6F" w:rsidRPr="00FF6A71">
        <w:t>activity.</w:t>
      </w:r>
    </w:p>
    <w:p w14:paraId="533FBAC2" w14:textId="7DA8F48E" w:rsidR="00A33F88" w:rsidRPr="00FF6A71" w:rsidRDefault="00BF7E46" w:rsidP="009D0C51">
      <w:r w:rsidRPr="00FF6A71">
        <w:t>As previously stated, CDE is not the panacea for successful curriculum rethinking</w:t>
      </w:r>
      <w:del w:id="26491" w:author="pete jones" w:date="2022-04-01T10:17:00Z">
        <w:r w:rsidRPr="00FF6A71" w:rsidDel="00EC37C4">
          <w:delText>, but</w:delText>
        </w:r>
      </w:del>
      <w:ins w:id="26492" w:author="pete jones" w:date="2022-04-01T10:17:00Z">
        <w:r w:rsidR="00EC37C4">
          <w:t>. Still,</w:t>
        </w:r>
      </w:ins>
      <w:r w:rsidRPr="00FF6A71">
        <w:t xml:space="preserve"> combined with PBL and extended integration of practical workshop</w:t>
      </w:r>
      <w:ins w:id="26493" w:author="pete jones" w:date="2022-03-30T09:57:00Z">
        <w:r w:rsidR="004A5015">
          <w:t>s</w:t>
        </w:r>
      </w:ins>
      <w:r w:rsidRPr="00FF6A71">
        <w:t xml:space="preserve"> and laboratories, it could assist </w:t>
      </w:r>
      <w:ins w:id="26494" w:author="pete jones" w:date="2022-03-30T09:57:00Z">
        <w:r w:rsidR="004A5015">
          <w:t xml:space="preserve">in </w:t>
        </w:r>
      </w:ins>
      <w:del w:id="26495" w:author="pete jones" w:date="2022-03-30T09:57:00Z">
        <w:r w:rsidRPr="00FF6A71" w:rsidDel="004A5015">
          <w:delText xml:space="preserve">to </w:delText>
        </w:r>
      </w:del>
      <w:r w:rsidRPr="00FF6A71">
        <w:t>realis</w:t>
      </w:r>
      <w:del w:id="26496" w:author="pete jones" w:date="2022-03-30T09:57:00Z">
        <w:r w:rsidRPr="00FF6A71" w:rsidDel="004A5015">
          <w:delText>e</w:delText>
        </w:r>
      </w:del>
      <w:ins w:id="26497" w:author="pete jones" w:date="2022-03-30T09:57:00Z">
        <w:r w:rsidR="004A5015">
          <w:t>ing</w:t>
        </w:r>
      </w:ins>
      <w:r w:rsidRPr="00FF6A71">
        <w:t xml:space="preserve"> a creative curriculum. The chapter presented a cross-section of existing</w:t>
      </w:r>
      <w:r w:rsidR="009D0C51" w:rsidRPr="00FF6A71">
        <w:t xml:space="preserve"> work and examples of CDE fitting the model of an integrated curriculum</w:t>
      </w:r>
      <w:del w:id="26498" w:author="pete jones" w:date="2022-03-30T09:57:00Z">
        <w:r w:rsidR="009D0C51" w:rsidRPr="00FF6A71" w:rsidDel="004A5015">
          <w:delText>,</w:delText>
        </w:r>
      </w:del>
      <w:r w:rsidR="009D0C51" w:rsidRPr="00FF6A71">
        <w:t xml:space="preserve"> </w:t>
      </w:r>
      <w:r w:rsidRPr="00FF6A71">
        <w:t xml:space="preserve">while </w:t>
      </w:r>
      <w:r w:rsidR="009D0C51" w:rsidRPr="00FF6A71">
        <w:t>review</w:t>
      </w:r>
      <w:r w:rsidR="00041333" w:rsidRPr="00FF6A71">
        <w:t>ing</w:t>
      </w:r>
      <w:r w:rsidR="009D0C51" w:rsidRPr="00FF6A71">
        <w:t xml:space="preserve"> resources and strategies to support experiential learning and practical project work using real-world digital techniques.</w:t>
      </w:r>
    </w:p>
    <w:p w14:paraId="10385B30" w14:textId="34445640" w:rsidR="00D2208C" w:rsidRPr="00FF6A71" w:rsidRDefault="00FA2581" w:rsidP="00D2208C">
      <w:ins w:id="26499" w:author="pete jones" w:date="2022-03-30T10:41:00Z">
        <w:r>
          <w:t xml:space="preserve">The next chapter addresses </w:t>
        </w:r>
      </w:ins>
      <w:ins w:id="26500" w:author="pete jones" w:date="2022-04-01T10:17:00Z">
        <w:r w:rsidR="00EC37C4">
          <w:t>plagiarism issues</w:t>
        </w:r>
      </w:ins>
      <w:ins w:id="26501" w:author="pete jones" w:date="2022-03-30T10:42:00Z">
        <w:r>
          <w:t xml:space="preserve"> specific to the relationship of non-textual data. Such data represent significant proportions of </w:t>
        </w:r>
      </w:ins>
      <w:ins w:id="26502" w:author="pete jones" w:date="2022-03-30T10:43:00Z">
        <w:r>
          <w:t>the workload for undergraduate students.</w:t>
        </w:r>
      </w:ins>
      <w:del w:id="26503" w:author="pete jones" w:date="2022-03-30T10:41:00Z">
        <w:r w:rsidR="00D2208C" w:rsidRPr="00FF6A71" w:rsidDel="00FA2581">
          <w:delText>The next chapter investigates and proposes a framework for integrating CDE with higher education learning experiences. The framework is presented such that its implementation can be quickly and effectively deployed while the more complex task of rethinking the engineering curriculum progresses, by evolution or revolutionary strategies.</w:delText>
        </w:r>
      </w:del>
    </w:p>
    <w:p w14:paraId="49BB4642" w14:textId="77777777" w:rsidR="00AA28C8" w:rsidRDefault="00901B80">
      <w:pPr>
        <w:pStyle w:val="Heading1"/>
        <w:rPr>
          <w:ins w:id="26504" w:author="pete jones" w:date="2022-03-16T18:14:00Z"/>
        </w:rPr>
      </w:pPr>
      <w:bookmarkStart w:id="26505" w:name="_Toc99969864"/>
      <w:bookmarkStart w:id="26506" w:name="_Toc68162223"/>
      <w:moveToRangeStart w:id="26507" w:author="pete jones" w:date="2022-01-03T12:19:00Z" w:name="move92104798"/>
      <w:moveTo w:id="26508" w:author="pete jones" w:date="2022-01-03T12:19:00Z">
        <w:r w:rsidRPr="00C15005">
          <w:rPr>
            <w:noProof/>
          </w:rPr>
          <w:lastRenderedPageBreak/>
          <w:drawing>
            <wp:anchor distT="0" distB="0" distL="114300" distR="114300" simplePos="0" relativeHeight="251676672" behindDoc="0" locked="0" layoutInCell="1" allowOverlap="1" wp14:anchorId="17AA54FF" wp14:editId="7C8B7AA0">
              <wp:simplePos x="0" y="0"/>
              <wp:positionH relativeFrom="column">
                <wp:posOffset>261620</wp:posOffset>
              </wp:positionH>
              <wp:positionV relativeFrom="paragraph">
                <wp:posOffset>617855</wp:posOffset>
              </wp:positionV>
              <wp:extent cx="5137150" cy="2668270"/>
              <wp:effectExtent l="0" t="0" r="6350" b="0"/>
              <wp:wrapThrough wrapText="bothSides">
                <wp:wrapPolygon edited="0">
                  <wp:start x="0" y="0"/>
                  <wp:lineTo x="0" y="21436"/>
                  <wp:lineTo x="21547" y="21436"/>
                  <wp:lineTo x="21547"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extLst>
                          <a:ext uri="{28A0092B-C50C-407E-A947-70E740481C1C}">
                            <a14:useLocalDpi xmlns:a14="http://schemas.microsoft.com/office/drawing/2010/main" val="0"/>
                          </a:ext>
                        </a:extLst>
                      </a:blip>
                      <a:stretch>
                        <a:fillRect/>
                      </a:stretch>
                    </pic:blipFill>
                    <pic:spPr>
                      <a:xfrm>
                        <a:off x="0" y="0"/>
                        <a:ext cx="5137150" cy="2668270"/>
                      </a:xfrm>
                      <a:prstGeom prst="rect">
                        <a:avLst/>
                      </a:prstGeom>
                    </pic:spPr>
                  </pic:pic>
                </a:graphicData>
              </a:graphic>
              <wp14:sizeRelH relativeFrom="page">
                <wp14:pctWidth>0</wp14:pctWidth>
              </wp14:sizeRelH>
              <wp14:sizeRelV relativeFrom="page">
                <wp14:pctHeight>0</wp14:pctHeight>
              </wp14:sizeRelV>
            </wp:anchor>
          </w:drawing>
        </w:r>
        <w:r w:rsidRPr="00312F59">
          <w:t>Plagiarism and digital collaboration</w:t>
        </w:r>
      </w:moveTo>
      <w:bookmarkEnd w:id="26505"/>
    </w:p>
    <w:p w14:paraId="0683D01C" w14:textId="0FA1B577" w:rsidR="00901B80" w:rsidRPr="009565DC" w:rsidRDefault="00901B80">
      <w:pPr>
        <w:rPr>
          <w:moveTo w:id="26509" w:author="pete jones" w:date="2022-01-03T12:19:00Z"/>
        </w:rPr>
        <w:pPrChange w:id="26510" w:author="pete jones" w:date="2022-03-16T18:14:00Z">
          <w:pPr>
            <w:pStyle w:val="Heading2"/>
          </w:pPr>
        </w:pPrChange>
      </w:pPr>
      <w:moveTo w:id="26511" w:author="pete jones" w:date="2022-01-03T12:19:00Z">
        <w:del w:id="26512" w:author="pete jones" w:date="2022-03-16T18:14:00Z">
          <w:r w:rsidRPr="00AA28C8" w:rsidDel="00AA28C8">
            <w:rPr>
              <w:b/>
              <w:bCs/>
              <w:rPrChange w:id="26513" w:author="pete jones" w:date="2022-03-16T18:14:00Z">
                <w:rPr>
                  <w:b w:val="0"/>
                  <w:bCs w:val="0"/>
                  <w:i w:val="0"/>
                  <w:iCs w:val="0"/>
                </w:rPr>
              </w:rPrChange>
            </w:rPr>
            <w:delText xml:space="preserve"> - </w:delText>
          </w:r>
        </w:del>
        <w:r w:rsidRPr="00AA28C8">
          <w:rPr>
            <w:b/>
            <w:bCs/>
            <w:rPrChange w:id="26514" w:author="pete jones" w:date="2022-03-16T18:14:00Z">
              <w:rPr>
                <w:b w:val="0"/>
                <w:bCs w:val="0"/>
                <w:i w:val="0"/>
                <w:iCs w:val="0"/>
              </w:rPr>
            </w:rPrChange>
          </w:rPr>
          <w:t>Cheating – what is the problem?</w:t>
        </w:r>
      </w:moveTo>
    </w:p>
    <w:p w14:paraId="09D374FA" w14:textId="728EF98B" w:rsidR="00901B80" w:rsidRPr="00FF6A71" w:rsidRDefault="00901B80" w:rsidP="00901B80">
      <w:pPr>
        <w:rPr>
          <w:moveTo w:id="26515" w:author="pete jones" w:date="2022-01-03T12:19:00Z"/>
        </w:rPr>
      </w:pPr>
      <w:commentRangeStart w:id="26516"/>
      <w:moveTo w:id="26517" w:author="pete jones" w:date="2022-01-03T12:19:00Z">
        <w:r w:rsidRPr="00FF6A71">
          <w:t xml:space="preserve">Academic integrity is well researched and understood. Tools such as Turnitin have helped to highlight possible misdemeanours </w:t>
        </w:r>
        <w:del w:id="26518" w:author="pete jones" w:date="2022-04-01T10:19:00Z">
          <w:r w:rsidRPr="00FF6A71" w:rsidDel="00526C96">
            <w:delText>in respect of</w:delText>
          </w:r>
        </w:del>
      </w:moveTo>
      <w:ins w:id="26519" w:author="pete jones" w:date="2022-04-01T10:19:00Z">
        <w:r w:rsidR="00526C96">
          <w:t>regarding</w:t>
        </w:r>
      </w:ins>
      <w:moveTo w:id="26520" w:author="pete jones" w:date="2022-01-03T12:19:00Z">
        <w:r w:rsidRPr="00FF6A71">
          <w:t xml:space="preserve"> </w:t>
        </w:r>
        <w:del w:id="26521" w:author="pete jones" w:date="2022-04-01T10:19:00Z">
          <w:r w:rsidRPr="00FF6A71" w:rsidDel="00526C96">
            <w:delText>textual digit</w:delText>
          </w:r>
        </w:del>
      </w:moveTo>
      <w:ins w:id="26522" w:author="pete jones" w:date="2022-04-01T10:19:00Z">
        <w:r w:rsidR="00526C96">
          <w:t>digital textu</w:t>
        </w:r>
      </w:ins>
      <w:moveTo w:id="26523" w:author="pete jones" w:date="2022-01-03T12:19:00Z">
        <w:r w:rsidRPr="00FF6A71">
          <w:t>al data. However, non-textual digital data remains very much open to abuse.</w:t>
        </w:r>
      </w:moveTo>
    </w:p>
    <w:p w14:paraId="103B5425" w14:textId="72084B1F" w:rsidR="00901B80" w:rsidRPr="00FF6A71" w:rsidRDefault="00901B80" w:rsidP="00901B80">
      <w:pPr>
        <w:rPr>
          <w:moveTo w:id="26524" w:author="pete jones" w:date="2022-01-03T12:19:00Z"/>
        </w:rPr>
      </w:pPr>
      <w:moveTo w:id="26525" w:author="pete jones" w:date="2022-01-03T12:19:00Z">
        <w:r w:rsidRPr="00FF6A71">
          <w:t>Integrating PLM in study programmes could provide the equivalent to Turnitin for non-textual digital data</w:t>
        </w:r>
      </w:moveTo>
      <w:ins w:id="26526" w:author="pete jones" w:date="2022-04-01T10:19:00Z">
        <w:r w:rsidR="00526C96">
          <w:t>,</w:t>
        </w:r>
      </w:ins>
      <w:moveTo w:id="26527" w:author="pete jones" w:date="2022-01-03T12:19:00Z">
        <w:r w:rsidRPr="00FF6A71">
          <w:t xml:space="preserve"> and instances of non-textual academic misconduct will be reduced, and student engagement will be increased by:</w:t>
        </w:r>
      </w:moveTo>
    </w:p>
    <w:p w14:paraId="4F17C131" w14:textId="30D5FB66" w:rsidR="00901B80" w:rsidRPr="00FF6A71" w:rsidRDefault="00901B80" w:rsidP="00901B80">
      <w:pPr>
        <w:numPr>
          <w:ilvl w:val="0"/>
          <w:numId w:val="37"/>
        </w:numPr>
        <w:rPr>
          <w:moveTo w:id="26528" w:author="pete jones" w:date="2022-01-03T12:19:00Z"/>
        </w:rPr>
      </w:pPr>
      <w:moveTo w:id="26529" w:author="pete jones" w:date="2022-01-03T12:19:00Z">
        <w:r w:rsidRPr="00FF6A71">
          <w:t>Providing a learning environment for engineering</w:t>
        </w:r>
        <w:del w:id="26530" w:author="pete jones" w:date="2022-03-30T09:57:00Z">
          <w:r w:rsidRPr="00FF6A71" w:rsidDel="004A5015">
            <w:delText xml:space="preserve"> </w:delText>
          </w:r>
        </w:del>
      </w:moveTo>
      <w:ins w:id="26531" w:author="pete jones" w:date="2022-03-30T09:57:00Z">
        <w:r w:rsidR="004A5015">
          <w:t>-</w:t>
        </w:r>
      </w:ins>
      <w:moveTo w:id="26532" w:author="pete jones" w:date="2022-01-03T12:19:00Z">
        <w:r w:rsidRPr="00FF6A71">
          <w:t xml:space="preserve">based </w:t>
        </w:r>
        <w:del w:id="26533" w:author="pete jones" w:date="2022-03-30T12:40:00Z">
          <w:r w:rsidRPr="00FF6A71" w:rsidDel="00042512">
            <w:delText xml:space="preserve">upon </w:delText>
          </w:r>
        </w:del>
        <w:r w:rsidRPr="00FF6A71">
          <w:t>PLM tools and practice with an environment configured and customised to improve assessment lifecycles.</w:t>
        </w:r>
      </w:moveTo>
    </w:p>
    <w:p w14:paraId="5D5B6604" w14:textId="77777777" w:rsidR="00901B80" w:rsidRPr="00FF6A71" w:rsidRDefault="00901B80" w:rsidP="00901B80">
      <w:pPr>
        <w:numPr>
          <w:ilvl w:val="0"/>
          <w:numId w:val="37"/>
        </w:numPr>
        <w:rPr>
          <w:moveTo w:id="26534" w:author="pete jones" w:date="2022-01-03T12:19:00Z"/>
        </w:rPr>
      </w:pPr>
      <w:moveTo w:id="26535" w:author="pete jones" w:date="2022-01-03T12:19:00Z">
        <w:r w:rsidRPr="00FF6A71">
          <w:t>Engaging with library resources and staff to improve research skills.</w:t>
        </w:r>
      </w:moveTo>
    </w:p>
    <w:p w14:paraId="166592E7" w14:textId="77777777" w:rsidR="00901B80" w:rsidRPr="00FF6A71" w:rsidRDefault="00901B80" w:rsidP="00901B80">
      <w:pPr>
        <w:numPr>
          <w:ilvl w:val="0"/>
          <w:numId w:val="37"/>
        </w:numPr>
        <w:rPr>
          <w:moveTo w:id="26536" w:author="pete jones" w:date="2022-01-03T12:19:00Z"/>
        </w:rPr>
      </w:pPr>
      <w:moveTo w:id="26537" w:author="pete jones" w:date="2022-01-03T12:19:00Z">
        <w:r w:rsidRPr="00FF6A71">
          <w:t>Improving student awareness of ethics and teamwork</w:t>
        </w:r>
      </w:moveTo>
    </w:p>
    <w:p w14:paraId="51C16D87" w14:textId="6CD18866" w:rsidR="00901B80" w:rsidRPr="00FF6A71" w:rsidRDefault="00901B80" w:rsidP="00901B80">
      <w:pPr>
        <w:numPr>
          <w:ilvl w:val="0"/>
          <w:numId w:val="37"/>
        </w:numPr>
        <w:rPr>
          <w:moveTo w:id="26538" w:author="pete jones" w:date="2022-01-03T12:19:00Z"/>
        </w:rPr>
      </w:pPr>
      <w:moveTo w:id="26539" w:author="pete jones" w:date="2022-01-03T12:19:00Z">
        <w:r w:rsidRPr="00FF6A71">
          <w:t xml:space="preserve">Updating the student contract to have specific information regarding the use of </w:t>
        </w:r>
        <w:del w:id="26540" w:author="pete jones" w:date="2022-04-05T11:15:00Z">
          <w:r w:rsidRPr="00FF6A71" w:rsidDel="00C02A6E">
            <w:delText>Non-Text</w:delText>
          </w:r>
        </w:del>
        <w:ins w:id="26541" w:author="pete jones" w:date="2022-04-05T11:15:00Z">
          <w:r w:rsidR="00C02A6E" w:rsidRPr="00FF6A71">
            <w:t>non-Text</w:t>
          </w:r>
        </w:ins>
        <w:r w:rsidRPr="00FF6A71">
          <w:t xml:space="preserve"> based digital data and its use.</w:t>
        </w:r>
      </w:moveTo>
    </w:p>
    <w:p w14:paraId="0493A412" w14:textId="77777777" w:rsidR="00901B80" w:rsidRPr="00FF6A71" w:rsidRDefault="00901B80" w:rsidP="00901B80">
      <w:pPr>
        <w:numPr>
          <w:ilvl w:val="0"/>
          <w:numId w:val="37"/>
        </w:numPr>
        <w:rPr>
          <w:moveTo w:id="26542" w:author="pete jones" w:date="2022-01-03T12:19:00Z"/>
        </w:rPr>
      </w:pPr>
      <w:moveTo w:id="26543" w:author="pete jones" w:date="2022-01-03T12:19:00Z">
        <w:r w:rsidRPr="00FF6A71">
          <w:t>Developing assessed outcomes specific to the use of non-Text based digit data which is synoptic in its form and industrially valid.</w:t>
        </w:r>
      </w:moveTo>
    </w:p>
    <w:p w14:paraId="2F09F9B7" w14:textId="77777777" w:rsidR="00901B80" w:rsidRPr="00FF6A71" w:rsidRDefault="00901B80" w:rsidP="00901B80">
      <w:pPr>
        <w:numPr>
          <w:ilvl w:val="0"/>
          <w:numId w:val="37"/>
        </w:numPr>
        <w:rPr>
          <w:moveTo w:id="26544" w:author="pete jones" w:date="2022-01-03T12:19:00Z"/>
        </w:rPr>
      </w:pPr>
      <w:moveTo w:id="26545" w:author="pete jones" w:date="2022-01-03T12:19:00Z">
        <w:r w:rsidRPr="00FF6A71">
          <w:lastRenderedPageBreak/>
          <w:t>Mandating vendor certification for students specific to nominated engineering roles.</w:t>
        </w:r>
      </w:moveTo>
    </w:p>
    <w:p w14:paraId="2CBDBDA5" w14:textId="30A8A2BC" w:rsidR="00901B80" w:rsidRPr="00FF6A71" w:rsidRDefault="00901B80" w:rsidP="00901B80">
      <w:pPr>
        <w:numPr>
          <w:ilvl w:val="0"/>
          <w:numId w:val="37"/>
        </w:numPr>
        <w:rPr>
          <w:moveTo w:id="26546" w:author="pete jones" w:date="2022-01-03T12:19:00Z"/>
        </w:rPr>
      </w:pPr>
      <w:moveTo w:id="26547" w:author="pete jones" w:date="2022-01-03T12:19:00Z">
        <w:r w:rsidRPr="00FF6A71">
          <w:t xml:space="preserve">Initiating </w:t>
        </w:r>
        <w:del w:id="26548" w:author="pete jones" w:date="2022-03-30T09:57:00Z">
          <w:r w:rsidRPr="00FF6A71" w:rsidDel="004A5015">
            <w:delText xml:space="preserve">a </w:delText>
          </w:r>
        </w:del>
        <w:r w:rsidRPr="00FF6A71">
          <w:t xml:space="preserve">faculty training to exploit the integration of PLM and Problem Based Learning in </w:t>
        </w:r>
      </w:moveTo>
      <w:ins w:id="26549" w:author="pete jones" w:date="2022-03-30T09:57:00Z">
        <w:r w:rsidR="004A5015">
          <w:t xml:space="preserve">the </w:t>
        </w:r>
      </w:ins>
      <w:moveTo w:id="26550" w:author="pete jones" w:date="2022-01-03T12:19:00Z">
        <w:r w:rsidRPr="00FF6A71">
          <w:t>context of the Digital-Shed.</w:t>
        </w:r>
      </w:moveTo>
    </w:p>
    <w:p w14:paraId="06212675" w14:textId="5077E1EF" w:rsidR="00901B80" w:rsidRPr="00FF6A71" w:rsidRDefault="00901B80" w:rsidP="00901B80">
      <w:pPr>
        <w:rPr>
          <w:moveTo w:id="26551" w:author="pete jones" w:date="2022-01-03T12:19:00Z"/>
          <w:b/>
          <w:bCs/>
          <w:u w:val="single"/>
        </w:rPr>
      </w:pPr>
      <w:commentRangeStart w:id="26552"/>
      <w:commentRangeStart w:id="26553"/>
      <w:moveTo w:id="26554" w:author="pete jones" w:date="2022-01-03T12:19:00Z">
        <w:r w:rsidRPr="00FF6A71">
          <w:rPr>
            <w:b/>
            <w:bCs/>
            <w:u w:val="single"/>
          </w:rPr>
          <w:t>Social and commercial perspective</w:t>
        </w:r>
      </w:moveTo>
      <w:ins w:id="26555" w:author="pete jones" w:date="2022-03-30T09:57:00Z">
        <w:r w:rsidR="004A5015">
          <w:rPr>
            <w:b/>
            <w:bCs/>
            <w:u w:val="single"/>
          </w:rPr>
          <w:t>s</w:t>
        </w:r>
      </w:ins>
    </w:p>
    <w:p w14:paraId="40CCFCDE" w14:textId="7FF699E1" w:rsidR="00901B80" w:rsidRPr="00FF6A71" w:rsidRDefault="00901B80" w:rsidP="00901B80">
      <w:pPr>
        <w:rPr>
          <w:moveTo w:id="26556" w:author="pete jones" w:date="2022-01-03T12:19:00Z"/>
        </w:rPr>
      </w:pPr>
      <w:moveTo w:id="26557" w:author="pete jones" w:date="2022-01-03T12:19:00Z">
        <w:r w:rsidRPr="00FF6A71">
          <w:t xml:space="preserve">Cheats never prosper, or they should not. Society certainly frowns upon cheating; from the guy </w:t>
        </w:r>
        <w:del w:id="26558" w:author="pete jones" w:date="2022-04-01T10:20:00Z">
          <w:r w:rsidRPr="00FF6A71" w:rsidDel="00526C96">
            <w:delText>that steals the punchline of a joke at a dinner party to politicians that abuse their expense claims, everyone has an opinion of how to deal with them, if they are</w:delText>
          </w:r>
        </w:del>
      </w:moveTo>
      <w:ins w:id="26559" w:author="pete jones" w:date="2022-04-01T10:20:00Z">
        <w:r w:rsidR="00526C96">
          <w:t>who steals the punchline of a joke at a dinner party to politicians that abuse their expense claims, everyone has an opinion of how to deal with them if</w:t>
        </w:r>
      </w:ins>
      <w:moveTo w:id="26560" w:author="pete jones" w:date="2022-01-03T12:19:00Z">
        <w:r w:rsidRPr="00FF6A71">
          <w:t xml:space="preserve"> exposed. Unfortunately for society</w:t>
        </w:r>
      </w:moveTo>
      <w:ins w:id="26561" w:author="pete jones" w:date="2022-03-30T09:57:00Z">
        <w:r w:rsidR="004A5015">
          <w:t>,</w:t>
        </w:r>
      </w:ins>
      <w:moveTo w:id="26562" w:author="pete jones" w:date="2022-01-03T12:19:00Z">
        <w:r w:rsidRPr="00FF6A71">
          <w:t xml:space="preserve"> the losers seem to be those that refrain from cheating, especially in sports.</w:t>
        </w:r>
      </w:moveTo>
    </w:p>
    <w:p w14:paraId="130DAA7E" w14:textId="77777777" w:rsidR="00901B80" w:rsidRPr="00FF6A71" w:rsidRDefault="00901B80" w:rsidP="00901B80">
      <w:pPr>
        <w:rPr>
          <w:moveTo w:id="26563" w:author="pete jones" w:date="2022-01-03T12:19:00Z"/>
          <w:b/>
          <w:bCs/>
          <w:u w:val="single"/>
        </w:rPr>
      </w:pPr>
      <w:moveTo w:id="26564" w:author="pete jones" w:date="2022-01-03T12:19:00Z">
        <w:r w:rsidRPr="00FF6A71">
          <w:rPr>
            <w:b/>
            <w:bCs/>
            <w:u w:val="single"/>
          </w:rPr>
          <w:t>Sporting cheats</w:t>
        </w:r>
      </w:moveTo>
    </w:p>
    <w:p w14:paraId="0E524F16" w14:textId="273DA886" w:rsidR="00901B80" w:rsidRPr="00FF6A71" w:rsidRDefault="00901B80" w:rsidP="00901B80">
      <w:pPr>
        <w:rPr>
          <w:moveTo w:id="26565" w:author="pete jones" w:date="2022-01-03T12:19:00Z"/>
        </w:rPr>
      </w:pPr>
      <w:moveTo w:id="26566" w:author="pete jones" w:date="2022-01-03T12:19:00Z">
        <w:r w:rsidRPr="00FF6A71">
          <w:t xml:space="preserve">Cheating in sports is severely punished by removal of accolades, financial loss and significant personal embarrassment but not always. Professional football in the UK is beset with </w:t>
        </w:r>
        <w:del w:id="26567" w:author="pete jones" w:date="2022-04-01T10:20:00Z">
          <w:r w:rsidRPr="00FF6A71" w:rsidDel="00526C96">
            <w:delText>examples of cheating</w:delText>
          </w:r>
        </w:del>
      </w:moveTo>
      <w:ins w:id="26568" w:author="pete jones" w:date="2022-04-01T10:20:00Z">
        <w:r w:rsidR="00526C96">
          <w:t>cheating,</w:t>
        </w:r>
      </w:ins>
      <w:moveTo w:id="26569" w:author="pete jones" w:date="2022-01-03T12:19:00Z">
        <w:r w:rsidRPr="00FF6A71">
          <w:t xml:space="preserve"> and one method called “blood spinning” is an example of an ethical dilemma. Platelet-Rich Plasma (PRP) or blood-spinning is a medical procedure used to shorten the healing time of an injury, which may help reduce pain and improve the speed of recovery. This process involves using the patient’s </w:t>
        </w:r>
        <w:del w:id="26570" w:author="pete jones" w:date="2022-03-30T09:58:00Z">
          <w:r w:rsidRPr="00FF6A71" w:rsidDel="004A5015">
            <w:delText xml:space="preserve">own </w:delText>
          </w:r>
        </w:del>
        <w:r w:rsidRPr="00FF6A71">
          <w:t>immune system to create high concentrations of natural growth factors</w:t>
        </w:r>
      </w:moveTo>
      <w:ins w:id="26571" w:author="pete jones" w:date="2022-04-01T10:21:00Z">
        <w:r w:rsidR="00526C96">
          <w:t>,</w:t>
        </w:r>
      </w:ins>
      <w:moveTo w:id="26572" w:author="pete jones" w:date="2022-01-03T12:19:00Z">
        <w:r w:rsidRPr="00FF6A71">
          <w:t xml:space="preserve"> which can then be injected into the patient's injury. The practi</w:t>
        </w:r>
        <w:del w:id="26573" w:author="pete jones" w:date="2022-03-30T09:58:00Z">
          <w:r w:rsidRPr="00FF6A71" w:rsidDel="004A5015">
            <w:delText>c</w:delText>
          </w:r>
        </w:del>
      </w:moveTo>
      <w:ins w:id="26574" w:author="pete jones" w:date="2022-03-30T09:58:00Z">
        <w:r w:rsidR="004A5015">
          <w:t>c</w:t>
        </w:r>
      </w:ins>
      <w:moveTo w:id="26575" w:author="pete jones" w:date="2022-01-03T12:19:00Z">
        <w:r w:rsidRPr="00FF6A71">
          <w:t>e was banned in 2010 and lifted in 2011 after the World Anti-Doping Agency (WADA) concluded there was a lack of evidence that the procedure gave any performance</w:t>
        </w:r>
        <w:del w:id="26576" w:author="pete jones" w:date="2022-03-30T09:58:00Z">
          <w:r w:rsidRPr="00FF6A71" w:rsidDel="004A5015">
            <w:delText xml:space="preserve"> </w:delText>
          </w:r>
        </w:del>
      </w:moveTo>
      <w:ins w:id="26577" w:author="pete jones" w:date="2022-03-30T09:58:00Z">
        <w:r w:rsidR="004A5015">
          <w:t>-</w:t>
        </w:r>
      </w:ins>
      <w:moveTo w:id="26578" w:author="pete jones" w:date="2022-01-03T12:19:00Z">
        <w:r w:rsidRPr="00FF6A71">
          <w:t>enhancing effects. Even though FIFA do</w:t>
        </w:r>
      </w:moveTo>
      <w:ins w:id="26579" w:author="pete jones" w:date="2022-03-30T09:58:00Z">
        <w:r w:rsidR="004A5015">
          <w:t>es</w:t>
        </w:r>
      </w:ins>
      <w:moveTo w:id="26580" w:author="pete jones" w:date="2022-01-03T12:19:00Z">
        <w:r w:rsidRPr="00FF6A71">
          <w:t xml:space="preserve"> allow the practice</w:t>
        </w:r>
      </w:moveTo>
      <w:ins w:id="26581" w:author="pete jones" w:date="2022-04-01T10:21:00Z">
        <w:r w:rsidR="00526C96">
          <w:t>,</w:t>
        </w:r>
      </w:ins>
      <w:moveTo w:id="26582" w:author="pete jones" w:date="2022-01-03T12:19:00Z">
        <w:r w:rsidRPr="00FF6A71">
          <w:t xml:space="preserve"> some UK football clubs do not condone it, possibly because of the unproven efficacy and the association of the practice with an early ban in professional sport.</w:t>
        </w:r>
      </w:moveTo>
    </w:p>
    <w:p w14:paraId="06B0B206" w14:textId="6C25C4B6" w:rsidR="00901B80" w:rsidRPr="00FF6A71" w:rsidRDefault="00901B80" w:rsidP="00901B80">
      <w:pPr>
        <w:rPr>
          <w:moveTo w:id="26583" w:author="pete jones" w:date="2022-01-03T12:19:00Z"/>
        </w:rPr>
      </w:pPr>
      <w:moveTo w:id="26584" w:author="pete jones" w:date="2022-01-03T12:19:00Z">
        <w:r w:rsidRPr="00FF6A71">
          <w:t xml:space="preserve">The USA athlete Tyson Gay was banned for a year and made to return his Olympic gold medal (which affected the accolades </w:t>
        </w:r>
      </w:moveTo>
      <w:ins w:id="26585" w:author="pete jones" w:date="2022-03-30T09:58:00Z">
        <w:r w:rsidR="004A5015">
          <w:t xml:space="preserve">of </w:t>
        </w:r>
      </w:ins>
      <w:moveTo w:id="26586" w:author="pete jones" w:date="2022-01-03T12:19:00Z">
        <w:r w:rsidRPr="00FF6A71">
          <w:t xml:space="preserve">all the other members of his relay team) after testing positive for a banned anabolic steroid in 2013. </w:t>
        </w:r>
        <w:del w:id="26587" w:author="pete jones" w:date="2022-04-01T10:21:00Z">
          <w:r w:rsidRPr="00FF6A71" w:rsidDel="00526C96">
            <w:delText>Among other rationalisations Gay says he did not cheat</w:delText>
          </w:r>
        </w:del>
      </w:moveTo>
      <w:ins w:id="26588" w:author="pete jones" w:date="2022-04-01T10:21:00Z">
        <w:r w:rsidR="00526C96">
          <w:t>Gay says he did not cheat, among other rationalisations</w:t>
        </w:r>
      </w:ins>
      <w:moveTo w:id="26589" w:author="pete jones" w:date="2022-01-03T12:19:00Z">
        <w:r w:rsidRPr="00FF6A71">
          <w:t xml:space="preserve">, insisting: "If I </w:t>
        </w:r>
        <w:del w:id="26590" w:author="pete jones" w:date="2022-04-01T10:21:00Z">
          <w:r w:rsidRPr="00FF6A71" w:rsidDel="00526C96">
            <w:delText>would have</w:delText>
          </w:r>
        </w:del>
      </w:moveTo>
      <w:ins w:id="26591" w:author="pete jones" w:date="2022-04-01T10:21:00Z">
        <w:r w:rsidR="00526C96">
          <w:t>had</w:t>
        </w:r>
      </w:ins>
      <w:moveTo w:id="26592" w:author="pete jones" w:date="2022-01-03T12:19:00Z">
        <w:r w:rsidRPr="00FF6A71">
          <w:t xml:space="preserve"> </w:t>
        </w:r>
        <w:del w:id="26593" w:author="pete jones" w:date="2022-03-30T09:58:00Z">
          <w:r w:rsidRPr="00FF6A71" w:rsidDel="004A5015">
            <w:delText>made a decision</w:delText>
          </w:r>
        </w:del>
      </w:moveTo>
      <w:ins w:id="26594" w:author="pete jones" w:date="2022-03-30T09:58:00Z">
        <w:r w:rsidR="004A5015">
          <w:t>decided</w:t>
        </w:r>
      </w:ins>
      <w:moveTo w:id="26595" w:author="pete jones" w:date="2022-01-03T12:19:00Z">
        <w:r w:rsidRPr="00FF6A71">
          <w:t xml:space="preserve"> to </w:t>
        </w:r>
        <w:del w:id="26596" w:author="pete jones" w:date="2022-04-01T10:21:00Z">
          <w:r w:rsidRPr="00FF6A71" w:rsidDel="00526C96">
            <w:delText>intentionally do something to hurt the sport</w:delText>
          </w:r>
        </w:del>
      </w:moveTo>
      <w:ins w:id="26597" w:author="pete jones" w:date="2022-04-01T10:21:00Z">
        <w:r w:rsidR="00526C96">
          <w:t>do something to hurt the sport intentionally</w:t>
        </w:r>
      </w:ins>
      <w:moveTo w:id="26598" w:author="pete jones" w:date="2022-01-03T12:19:00Z">
        <w:r w:rsidRPr="00FF6A71">
          <w:t>, I wouldn't have come back." His contemporary, Usain Bolt</w:t>
        </w:r>
      </w:moveTo>
      <w:ins w:id="26599" w:author="pete jones" w:date="2022-04-01T10:21:00Z">
        <w:r w:rsidR="00526C96">
          <w:t>,</w:t>
        </w:r>
      </w:ins>
      <w:moveTo w:id="26600" w:author="pete jones" w:date="2022-01-03T12:19:00Z">
        <w:r w:rsidRPr="00FF6A71">
          <w:t xml:space="preserve"> insists he should </w:t>
        </w:r>
        <w:r w:rsidRPr="00FF6A71">
          <w:lastRenderedPageBreak/>
          <w:t>have been banned for life but was shocked when Gay’s ex-teammate, Justin Gatlin</w:t>
        </w:r>
      </w:moveTo>
      <w:ins w:id="26601" w:author="pete jones" w:date="2022-04-01T10:22:00Z">
        <w:r w:rsidR="00526C96">
          <w:t>,</w:t>
        </w:r>
      </w:ins>
      <w:moveTo w:id="26602" w:author="pete jones" w:date="2022-01-03T12:19:00Z">
        <w:r w:rsidRPr="00FF6A71">
          <w:t xml:space="preserve"> was jeered in the 2016 100m final. </w:t>
        </w:r>
      </w:moveTo>
    </w:p>
    <w:p w14:paraId="43AA380B" w14:textId="6D3D0A3B" w:rsidR="00901B80" w:rsidRPr="00FF6A71" w:rsidRDefault="00901B80" w:rsidP="00901B80">
      <w:pPr>
        <w:rPr>
          <w:moveTo w:id="26603" w:author="pete jones" w:date="2022-01-03T12:19:00Z"/>
        </w:rPr>
      </w:pPr>
      <w:moveTo w:id="26604" w:author="pete jones" w:date="2022-01-03T12:19:00Z">
        <w:del w:id="26605" w:author="pete jones" w:date="2022-04-01T10:22:00Z">
          <w:r w:rsidRPr="00FF6A71" w:rsidDel="00526C96">
            <w:delText>A final</w:delText>
          </w:r>
        </w:del>
      </w:moveTo>
      <w:ins w:id="26606" w:author="pete jones" w:date="2022-04-01T10:22:00Z">
        <w:r w:rsidR="00526C96">
          <w:t>Another</w:t>
        </w:r>
      </w:ins>
      <w:moveTo w:id="26607" w:author="pete jones" w:date="2022-01-03T12:19:00Z">
        <w:r w:rsidRPr="00FF6A71">
          <w:t xml:space="preserve"> sporting example</w:t>
        </w:r>
      </w:moveTo>
      <w:ins w:id="26608" w:author="pete jones" w:date="2022-04-01T10:22:00Z">
        <w:r w:rsidR="00526C96">
          <w:t xml:space="preserve"> is</w:t>
        </w:r>
      </w:ins>
      <w:moveTo w:id="26609" w:author="pete jones" w:date="2022-01-03T12:19:00Z">
        <w:r w:rsidRPr="00FF6A71">
          <w:t xml:space="preserve"> </w:t>
        </w:r>
        <w:del w:id="26610" w:author="pete jones" w:date="2022-03-30T09:58:00Z">
          <w:r w:rsidRPr="00FF6A71" w:rsidDel="004A5015">
            <w:delText>which</w:delText>
          </w:r>
        </w:del>
      </w:moveTo>
      <w:ins w:id="26611" w:author="pete jones" w:date="2022-04-01T10:22:00Z">
        <w:r w:rsidR="00526C96">
          <w:t>illustrating</w:t>
        </w:r>
      </w:ins>
      <w:moveTo w:id="26612" w:author="pete jones" w:date="2022-01-03T12:19:00Z">
        <w:del w:id="26613" w:author="pete jones" w:date="2022-04-01T10:22:00Z">
          <w:r w:rsidRPr="00FF6A71" w:rsidDel="00526C96">
            <w:delText xml:space="preserve"> serves to illustrate what happens when people get caught cheating is the Australian cricket team ball tampering which cost</w:delText>
          </w:r>
        </w:del>
      </w:moveTo>
      <w:ins w:id="26614" w:author="pete jones" w:date="2022-04-01T10:22:00Z">
        <w:r w:rsidR="00526C96">
          <w:t xml:space="preserve"> what happens when people get caught cheating is the Australian cricket team ball tampering, which costs</w:t>
        </w:r>
      </w:ins>
      <w:moveTo w:id="26615" w:author="pete jones" w:date="2022-01-03T12:19:00Z">
        <w:r w:rsidRPr="00FF6A71">
          <w:t xml:space="preserve"> team members a l</w:t>
        </w:r>
        <w:del w:id="26616" w:author="pete jones" w:date="2022-04-01T10:22:00Z">
          <w:r w:rsidRPr="00FF6A71" w:rsidDel="00526C96">
            <w:delText>ong</w:delText>
          </w:r>
        </w:del>
      </w:moveTo>
      <w:ins w:id="26617" w:author="pete jones" w:date="2022-04-01T10:22:00Z">
        <w:r w:rsidR="00526C96">
          <w:t>engthy</w:t>
        </w:r>
      </w:ins>
      <w:moveTo w:id="26618" w:author="pete jones" w:date="2022-01-03T12:19:00Z">
        <w:r w:rsidRPr="00FF6A71">
          <w:t xml:space="preserve"> ban. The team coach</w:t>
        </w:r>
      </w:moveTo>
      <w:ins w:id="26619" w:author="pete jones" w:date="2022-04-01T10:23:00Z">
        <w:r w:rsidR="00526C96">
          <w:t>,</w:t>
        </w:r>
      </w:ins>
      <w:moveTo w:id="26620" w:author="pete jones" w:date="2022-01-03T12:19:00Z">
        <w:r w:rsidRPr="00FF6A71">
          <w:t xml:space="preserve"> who was cleared of involvement or knowledge of the incident</w:t>
        </w:r>
      </w:moveTo>
      <w:ins w:id="26621" w:author="pete jones" w:date="2022-04-01T10:23:00Z">
        <w:r w:rsidR="00526C96">
          <w:t>,</w:t>
        </w:r>
      </w:ins>
      <w:moveTo w:id="26622" w:author="pete jones" w:date="2022-01-03T12:19:00Z">
        <w:r w:rsidRPr="00FF6A71">
          <w:t xml:space="preserve"> was forced to resign by significant public shame. One of the players wept from </w:t>
        </w:r>
        <w:del w:id="26623" w:author="pete jones" w:date="2022-04-01T10:23:00Z">
          <w:r w:rsidRPr="00FF6A71" w:rsidDel="00526C96">
            <w:delText>the shame of it</w:delText>
          </w:r>
        </w:del>
      </w:moveTo>
      <w:ins w:id="26624" w:author="pete jones" w:date="2022-04-01T10:23:00Z">
        <w:r w:rsidR="00526C96">
          <w:t>its shame</w:t>
        </w:r>
      </w:ins>
      <w:moveTo w:id="26625" w:author="pete jones" w:date="2022-01-03T12:19:00Z">
        <w:r w:rsidRPr="00FF6A71">
          <w:t xml:space="preserve"> in front of the world’s media. But why? Was it because his rationalisation or excuses for his behaviour did not convince anyone, least of all himself? </w:t>
        </w:r>
      </w:moveTo>
    </w:p>
    <w:p w14:paraId="7434C9BF" w14:textId="37AE002A" w:rsidR="00901B80" w:rsidRPr="00FF6A71" w:rsidRDefault="00901B80" w:rsidP="00901B80">
      <w:pPr>
        <w:rPr>
          <w:moveTo w:id="26626" w:author="pete jones" w:date="2022-01-03T12:19:00Z"/>
        </w:rPr>
      </w:pPr>
      <w:moveTo w:id="26627" w:author="pete jones" w:date="2022-01-03T12:19:00Z">
        <w:r w:rsidRPr="00FF6A71">
          <w:t xml:space="preserve">Sport is recognised as one of the most effective vehicles to teach </w:t>
        </w:r>
        <w:del w:id="26628" w:author="pete jones" w:date="2022-04-01T10:23:00Z">
          <w:r w:rsidRPr="00FF6A71" w:rsidDel="00526C96">
            <w:delText>young people ethics and fair play</w:delText>
          </w:r>
        </w:del>
      </w:moveTo>
      <w:ins w:id="26629" w:author="pete jones" w:date="2022-04-01T10:23:00Z">
        <w:r w:rsidR="00526C96">
          <w:t>ethics and fair play to young people</w:t>
        </w:r>
      </w:ins>
      <w:moveTo w:id="26630" w:author="pete jones" w:date="2022-01-03T12:19:00Z">
        <w:r w:rsidRPr="00FF6A71">
          <w:t xml:space="preserve">. Tom Ross has been a football media commentator for over 35 years in </w:t>
        </w:r>
      </w:moveTo>
      <w:ins w:id="26631" w:author="pete jones" w:date="2022-03-30T09:58:00Z">
        <w:r w:rsidR="004A5015">
          <w:t xml:space="preserve">the </w:t>
        </w:r>
      </w:ins>
      <w:moveTo w:id="26632" w:author="pete jones" w:date="2022-01-03T12:19:00Z">
        <w:r w:rsidRPr="00FF6A71">
          <w:t xml:space="preserve">UK midlands. He was recently diagnosed with cancer and wanted to leave a legacy </w:t>
        </w:r>
        <w:del w:id="26633" w:author="pete jones" w:date="2022-03-30T09:58:00Z">
          <w:r w:rsidRPr="00FF6A71" w:rsidDel="004A5015">
            <w:delText>to</w:delText>
          </w:r>
        </w:del>
      </w:moveTo>
      <w:ins w:id="26634" w:author="pete jones" w:date="2022-03-30T09:58:00Z">
        <w:r w:rsidR="004A5015">
          <w:t>for</w:t>
        </w:r>
      </w:ins>
      <w:moveTo w:id="26635" w:author="pete jones" w:date="2022-01-03T12:19:00Z">
        <w:r w:rsidRPr="00FF6A71">
          <w:t xml:space="preserve"> </w:t>
        </w:r>
        <w:del w:id="26636" w:author="pete jones" w:date="2022-04-01T10:23:00Z">
          <w:r w:rsidRPr="00FF6A71" w:rsidDel="00526C96">
            <w:delText>the sport he loved</w:delText>
          </w:r>
        </w:del>
      </w:moveTo>
      <w:ins w:id="26637" w:author="pete jones" w:date="2022-04-01T10:23:00Z">
        <w:r w:rsidR="00526C96">
          <w:t>his beloved sport</w:t>
        </w:r>
      </w:ins>
      <w:moveTo w:id="26638" w:author="pete jones" w:date="2022-01-03T12:19:00Z">
        <w:r w:rsidRPr="00FF6A71">
          <w:t xml:space="preserve">. </w:t>
        </w:r>
        <w:del w:id="26639" w:author="pete jones" w:date="2022-04-01T10:23:00Z">
          <w:r w:rsidRPr="00FF6A71" w:rsidDel="00526C96">
            <w:delText>T</w:delText>
          </w:r>
        </w:del>
      </w:moveTo>
      <w:ins w:id="26640" w:author="pete jones" w:date="2022-04-01T10:23:00Z">
        <w:r w:rsidR="00526C96">
          <w:t>As a result, t</w:t>
        </w:r>
      </w:ins>
      <w:moveTo w:id="26641" w:author="pete jones" w:date="2022-01-03T12:19:00Z">
        <w:r w:rsidRPr="00FF6A71">
          <w:t>he UK football association ha</w:t>
        </w:r>
        <w:del w:id="26642" w:author="pete jones" w:date="2022-04-01T10:24:00Z">
          <w:r w:rsidRPr="00FF6A71" w:rsidDel="00526C96">
            <w:delText>ve endorsed a new set of rules for all clubs to incorporate into their constitutions that were</w:delText>
          </w:r>
        </w:del>
      </w:moveTo>
      <w:ins w:id="26643" w:author="pete jones" w:date="2022-04-01T10:24:00Z">
        <w:r w:rsidR="00526C96">
          <w:t>s endorsed a new set of rules for all clubs to incorporate into their constitutions</w:t>
        </w:r>
      </w:ins>
      <w:moveTo w:id="26644" w:author="pete jones" w:date="2022-01-03T12:19:00Z">
        <w:r w:rsidRPr="00FF6A71">
          <w:t xml:space="preserve"> suggested by Tom, a players and team contract of ethical fair play.</w:t>
        </w:r>
      </w:moveTo>
    </w:p>
    <w:p w14:paraId="282C96BB" w14:textId="77777777" w:rsidR="00901B80" w:rsidRPr="00FF6A71" w:rsidRDefault="00901B80" w:rsidP="00901B80">
      <w:pPr>
        <w:rPr>
          <w:moveTo w:id="26645" w:author="pete jones" w:date="2022-01-03T12:19:00Z"/>
          <w:b/>
          <w:bCs/>
          <w:u w:val="single"/>
        </w:rPr>
      </w:pPr>
      <w:moveTo w:id="26646" w:author="pete jones" w:date="2022-01-03T12:19:00Z">
        <w:r w:rsidRPr="00FF6A71">
          <w:rPr>
            <w:b/>
            <w:bCs/>
            <w:u w:val="single"/>
          </w:rPr>
          <w:t>Business cheats</w:t>
        </w:r>
      </w:moveTo>
    </w:p>
    <w:p w14:paraId="519F3E9A" w14:textId="5C0FA9B7" w:rsidR="00901B80" w:rsidRPr="00FF6A71" w:rsidRDefault="00901B80" w:rsidP="00901B80">
      <w:pPr>
        <w:rPr>
          <w:moveTo w:id="26647" w:author="pete jones" w:date="2022-01-03T12:19:00Z"/>
        </w:rPr>
      </w:pPr>
      <w:moveTo w:id="26648" w:author="pete jones" w:date="2022-01-03T12:19:00Z">
        <w:r w:rsidRPr="00FF6A71">
          <w:t>Cheating in business is not immune to the penalties of a breakdown in ethics. There is a belief in business that</w:t>
        </w:r>
        <w:del w:id="26649" w:author="pete jones" w:date="2022-04-01T10:24:00Z">
          <w:r w:rsidRPr="00FF6A71" w:rsidDel="00526C96">
            <w:delText>,</w:delText>
          </w:r>
        </w:del>
        <w:r w:rsidRPr="00FF6A71">
          <w:t xml:space="preserve"> “winning is not everything, it’s the only thing”, and many leaders believe that ethics and honesty are great, so long as it does not get in the way of winning. Research has demonstrated that cheating ruins productivity, causes increased turnover of the best staff and companies inevitably get cheated upon by competitors or even their </w:t>
        </w:r>
        <w:del w:id="26650" w:author="pete jones" w:date="2022-03-30T09:58:00Z">
          <w:r w:rsidRPr="00FF6A71" w:rsidDel="004A5015">
            <w:delText xml:space="preserve">own </w:delText>
          </w:r>
        </w:del>
        <w:del w:id="26651" w:author="pete jones" w:date="2022-04-01T10:24:00Z">
          <w:r w:rsidRPr="00FF6A71" w:rsidDel="00526C96">
            <w:delText>staff</w:delText>
          </w:r>
        </w:del>
      </w:moveTo>
      <w:ins w:id="26652" w:author="pete jones" w:date="2022-04-01T10:24:00Z">
        <w:r w:rsidR="00526C96">
          <w:t>employees</w:t>
        </w:r>
      </w:ins>
      <w:moveTo w:id="26653" w:author="pete jones" w:date="2022-01-03T12:19:00Z">
        <w:r w:rsidRPr="00FF6A71">
          <w:t xml:space="preserve">. </w:t>
        </w:r>
      </w:moveTo>
      <w:ins w:id="26654" w:author="pete jones" w:date="2022-04-01T10:25:00Z">
        <w:r w:rsidR="00526C96">
          <w:t>Companies that e</w:t>
        </w:r>
      </w:ins>
      <w:moveTo w:id="26655" w:author="pete jones" w:date="2022-01-03T12:19:00Z">
        <w:del w:id="26656" w:author="pete jones" w:date="2022-04-01T10:25:00Z">
          <w:r w:rsidRPr="00FF6A71" w:rsidDel="00526C96">
            <w:delText>Efforts to e</w:delText>
          </w:r>
        </w:del>
        <w:r w:rsidRPr="00FF6A71">
          <w:t>ncourag</w:t>
        </w:r>
      </w:moveTo>
      <w:ins w:id="26657" w:author="pete jones" w:date="2022-04-01T10:25:00Z">
        <w:r w:rsidR="00526C96">
          <w:t>e</w:t>
        </w:r>
      </w:ins>
      <w:moveTo w:id="26658" w:author="pete jones" w:date="2022-01-03T12:19:00Z">
        <w:del w:id="26659" w:author="pete jones" w:date="2022-04-01T10:25:00Z">
          <w:r w:rsidRPr="00FF6A71" w:rsidDel="00526C96">
            <w:delText>e</w:delText>
          </w:r>
        </w:del>
        <w:r w:rsidRPr="00FF6A71">
          <w:t xml:space="preserve"> employees to cheat </w:t>
        </w:r>
        <w:del w:id="26660" w:author="pete jones" w:date="2022-04-01T10:26:00Z">
          <w:r w:rsidRPr="00FF6A71" w:rsidDel="00526C96">
            <w:delText>waste</w:delText>
          </w:r>
        </w:del>
        <w:del w:id="26661" w:author="pete jones" w:date="2022-03-30T09:58:00Z">
          <w:r w:rsidRPr="00FF6A71" w:rsidDel="004A5015">
            <w:delText>s</w:delText>
          </w:r>
        </w:del>
      </w:moveTo>
      <w:ins w:id="26662" w:author="pete jones" w:date="2022-04-01T10:26:00Z">
        <w:r w:rsidR="00526C96">
          <w:t>squander</w:t>
        </w:r>
      </w:ins>
      <w:moveTo w:id="26663" w:author="pete jones" w:date="2022-01-03T12:19:00Z">
        <w:r w:rsidRPr="00FF6A71">
          <w:t xml:space="preserve"> productive effort chasing useless goals </w:t>
        </w:r>
        <w:r w:rsidRPr="00312F59">
          <w:fldChar w:fldCharType="begin" w:fldLock="1"/>
        </w:r>
        <w:r w:rsidRPr="00FF6A71">
          <w:instrText>ADDIN CSL_CITATION {"citationItems":[{"id":"ITEM-1","itemData":{"URL":"https://www.inc.com/geoffrey-james/when-leaders-cheat-companies-lose.html","accessed":{"date-parts":[["2018","3","28"]]},"author":[{"dropping-particle":"","family":"Cialdini","given":"","non-dropping-particle":"","parse-names":false,"suffix":""}],"id":"ITEM-1","issued":{"date-parts":[["2014"]]},"title":"When Leaders Cheat, Companies Lose | Inc.com","type":"webpage"},"uris":["http://www.mendeley.com/documents/?uuid=364fa544-1951-3126-922f-38d11e8ef8ec"]}],"mendeley":{"formattedCitation":"(Cialdini, 2014)","plainTextFormattedCitation":"(Cialdini, 2014)","previouslyFormattedCitation":"(Cialdini, 2014)"},"properties":{"noteIndex":0},"schema":"https://github.com/citation-style-language/schema/raw/master/csl-citation.json"}</w:instrText>
        </w:r>
        <w:r w:rsidRPr="00312F59">
          <w:fldChar w:fldCharType="separate"/>
        </w:r>
        <w:r w:rsidRPr="00FF6A71">
          <w:rPr>
            <w:noProof/>
          </w:rPr>
          <w:t>(Cialdini, 2014)</w:t>
        </w:r>
        <w:r w:rsidRPr="00312F59">
          <w:fldChar w:fldCharType="end"/>
        </w:r>
        <w:r w:rsidRPr="00FF6A71">
          <w:t>. The world was shocked by corporate misconduct in the banking industry</w:t>
        </w:r>
        <w:del w:id="26664" w:author="pete jones" w:date="2022-04-01T10:26:00Z">
          <w:r w:rsidRPr="00FF6A71" w:rsidDel="00526C96">
            <w:delText>, s</w:delText>
          </w:r>
        </w:del>
      </w:moveTo>
      <w:ins w:id="26665" w:author="pete jones" w:date="2022-04-01T10:26:00Z">
        <w:r w:rsidR="00526C96">
          <w:t>. S</w:t>
        </w:r>
      </w:ins>
      <w:moveTo w:id="26666" w:author="pete jones" w:date="2022-01-03T12:19:00Z">
        <w:r w:rsidRPr="00FF6A71">
          <w:t>ubsequently</w:t>
        </w:r>
      </w:moveTo>
      <w:ins w:id="26667" w:author="pete jones" w:date="2022-03-30T09:59:00Z">
        <w:r w:rsidR="004A5015">
          <w:t>,</w:t>
        </w:r>
      </w:ins>
      <w:moveTo w:id="26668" w:author="pete jones" w:date="2022-01-03T12:19:00Z">
        <w:r w:rsidRPr="00FF6A71">
          <w:t xml:space="preserve"> politicians ha</w:t>
        </w:r>
        <w:del w:id="26669" w:author="pete jones" w:date="2022-04-01T10:26:00Z">
          <w:r w:rsidRPr="00FF6A71" w:rsidDel="00526C96">
            <w:delText>ve</w:delText>
          </w:r>
        </w:del>
      </w:moveTo>
      <w:ins w:id="26670" w:author="pete jones" w:date="2022-04-01T10:26:00Z">
        <w:r w:rsidR="00526C96">
          <w:t>d</w:t>
        </w:r>
      </w:ins>
      <w:moveTo w:id="26671" w:author="pete jones" w:date="2022-01-03T12:19:00Z">
        <w:r w:rsidRPr="00FF6A71">
          <w:t xml:space="preserve"> fought to impose new laws to eradicate the recurrence of such </w:t>
        </w:r>
        <w:del w:id="26672" w:author="pete jones" w:date="2022-04-05T11:15:00Z">
          <w:r w:rsidRPr="00FF6A71" w:rsidDel="00C02A6E">
            <w:delText>events</w:delText>
          </w:r>
        </w:del>
        <w:ins w:id="26673" w:author="pete jones" w:date="2022-04-05T11:15:00Z">
          <w:r w:rsidR="00C02A6E" w:rsidRPr="00FF6A71">
            <w:t>events,</w:t>
          </w:r>
        </w:ins>
        <w:r w:rsidRPr="00FF6A71">
          <w:t xml:space="preserve"> but not before significant damage was inflicted upon society and for whom many feel the architects were never satisfactorily sanctioned. Volkswagen </w:t>
        </w:r>
        <w:del w:id="26674" w:author="pete jones" w:date="2022-04-01T10:26:00Z">
          <w:r w:rsidRPr="00FF6A71" w:rsidDel="00526C96">
            <w:delText xml:space="preserve">simply </w:delText>
          </w:r>
        </w:del>
        <w:r w:rsidRPr="00FF6A71">
          <w:t>did not need to cheat, yet they created a generation of vehicles that cheated; these vehicles knew when they were being tested</w:t>
        </w:r>
      </w:moveTo>
      <w:ins w:id="26675" w:author="pete jones" w:date="2022-04-01T10:26:00Z">
        <w:r w:rsidR="00526C96">
          <w:t xml:space="preserve">. </w:t>
        </w:r>
      </w:ins>
      <w:ins w:id="26676" w:author="pete jones" w:date="2022-04-01T10:27:00Z">
        <w:r w:rsidR="00526C96">
          <w:t>Vehicle</w:t>
        </w:r>
      </w:ins>
      <w:moveTo w:id="26677" w:author="pete jones" w:date="2022-01-03T12:19:00Z">
        <w:del w:id="26678" w:author="pete jones" w:date="2022-04-01T10:26:00Z">
          <w:r w:rsidRPr="00FF6A71" w:rsidDel="00526C96">
            <w:delText xml:space="preserve"> and t</w:delText>
          </w:r>
        </w:del>
        <w:del w:id="26679" w:author="pete jones" w:date="2022-04-01T10:27:00Z">
          <w:r w:rsidRPr="00FF6A71" w:rsidDel="00526C96">
            <w:delText>heir</w:delText>
          </w:r>
        </w:del>
        <w:r w:rsidRPr="00FF6A71">
          <w:t xml:space="preserve"> computers adjusted parameters to ensure the vehicle emissions met global standards but were responsible for millions of unaccounted CO</w:t>
        </w:r>
        <w:r w:rsidRPr="00FF6A71">
          <w:rPr>
            <w:vertAlign w:val="subscript"/>
          </w:rPr>
          <w:t>2</w:t>
        </w:r>
        <w:r w:rsidRPr="00FF6A71">
          <w:t xml:space="preserve"> into the atmosphere.</w:t>
        </w:r>
      </w:moveTo>
    </w:p>
    <w:p w14:paraId="65317C66" w14:textId="236EDCD3" w:rsidR="00901B80" w:rsidRPr="00FF6A71" w:rsidRDefault="00901B80" w:rsidP="00901B80">
      <w:pPr>
        <w:rPr>
          <w:moveTo w:id="26680" w:author="pete jones" w:date="2022-01-03T12:19:00Z"/>
        </w:rPr>
      </w:pPr>
      <w:moveTo w:id="26681" w:author="pete jones" w:date="2022-01-03T12:19:00Z">
        <w:r w:rsidRPr="00FF6A71">
          <w:lastRenderedPageBreak/>
          <w:t>Cheating on this scale is not the domain of a maverick</w:t>
        </w:r>
        <w:del w:id="26682" w:author="pete jones" w:date="2022-04-01T10:27:00Z">
          <w:r w:rsidRPr="00FF6A71" w:rsidDel="00526C96">
            <w:delText>,</w:delText>
          </w:r>
        </w:del>
      </w:moveTo>
      <w:ins w:id="26683" w:author="pete jones" w:date="2022-04-01T10:27:00Z">
        <w:r w:rsidR="00526C96">
          <w:t>;</w:t>
        </w:r>
      </w:ins>
      <w:moveTo w:id="26684" w:author="pete jones" w:date="2022-01-03T12:19:00Z">
        <w:r w:rsidRPr="00FF6A71">
          <w:t xml:space="preserve"> many employees and executives must be aware of cheating in most instances</w:t>
        </w:r>
        <w:del w:id="26685" w:author="pete jones" w:date="2022-04-01T10:27:00Z">
          <w:r w:rsidRPr="00FF6A71" w:rsidDel="00526C96">
            <w:delText>, m</w:delText>
          </w:r>
        </w:del>
      </w:moveTo>
      <w:ins w:id="26686" w:author="pete jones" w:date="2022-04-01T10:27:00Z">
        <w:r w:rsidR="00526C96">
          <w:t>. M</w:t>
        </w:r>
      </w:ins>
      <w:moveTo w:id="26687" w:author="pete jones" w:date="2022-01-03T12:19:00Z">
        <w:r w:rsidRPr="00FF6A71">
          <w:t xml:space="preserve">any consider themselves </w:t>
        </w:r>
        <w:del w:id="26688" w:author="pete jones" w:date="2022-03-30T09:59:00Z">
          <w:r w:rsidRPr="00FF6A71" w:rsidDel="004A5015">
            <w:delText xml:space="preserve">as </w:delText>
          </w:r>
        </w:del>
        <w:r w:rsidRPr="00FF6A71">
          <w:t>model citizens. Yet they go to work and deliberately set out to cheat or</w:t>
        </w:r>
      </w:moveTo>
      <w:ins w:id="26689" w:author="pete jones" w:date="2022-04-01T10:27:00Z">
        <w:r w:rsidR="00526C96">
          <w:t>,</w:t>
        </w:r>
      </w:ins>
      <w:moveTo w:id="26690" w:author="pete jones" w:date="2022-01-03T12:19:00Z">
        <w:r w:rsidRPr="00FF6A71">
          <w:t xml:space="preserve"> worse, knowingly break the law. Therefore, what happens in the mind of the cheat? How do they live with themselves? Or overcome their cognitive dissonance? Simple, by making plausible excuses or rationalisations, many of which we will see reused in the academic context</w:t>
        </w:r>
        <w:del w:id="26691" w:author="pete jones" w:date="2022-04-01T10:27:00Z">
          <w:r w:rsidRPr="00FF6A71" w:rsidDel="00526C96">
            <w:delText>, such as</w:delText>
          </w:r>
        </w:del>
        <w:r w:rsidRPr="00FF6A71">
          <w:t>.</w:t>
        </w:r>
      </w:moveTo>
    </w:p>
    <w:p w14:paraId="367E48D2" w14:textId="77777777" w:rsidR="00901B80" w:rsidRPr="00FF6A71" w:rsidRDefault="00901B80" w:rsidP="00901B80">
      <w:pPr>
        <w:numPr>
          <w:ilvl w:val="0"/>
          <w:numId w:val="38"/>
        </w:numPr>
        <w:rPr>
          <w:moveTo w:id="26692" w:author="pete jones" w:date="2022-01-03T12:19:00Z"/>
        </w:rPr>
      </w:pPr>
      <w:moveTo w:id="26693" w:author="pete jones" w:date="2022-01-03T12:19:00Z">
        <w:r w:rsidRPr="00FF6A71">
          <w:t>Everybody is doing it.</w:t>
        </w:r>
      </w:moveTo>
    </w:p>
    <w:p w14:paraId="25BC6C1E" w14:textId="77777777" w:rsidR="00901B80" w:rsidRPr="00FF6A71" w:rsidRDefault="00901B80" w:rsidP="00901B80">
      <w:pPr>
        <w:numPr>
          <w:ilvl w:val="0"/>
          <w:numId w:val="38"/>
        </w:numPr>
        <w:rPr>
          <w:moveTo w:id="26694" w:author="pete jones" w:date="2022-01-03T12:19:00Z"/>
        </w:rPr>
      </w:pPr>
      <w:moveTo w:id="26695" w:author="pete jones" w:date="2022-01-03T12:19:00Z">
        <w:r w:rsidRPr="00FF6A71">
          <w:t>If we do not do it, someone else will.</w:t>
        </w:r>
      </w:moveTo>
    </w:p>
    <w:p w14:paraId="488C8DD8" w14:textId="77777777" w:rsidR="00901B80" w:rsidRPr="00FF6A71" w:rsidRDefault="00901B80" w:rsidP="00901B80">
      <w:pPr>
        <w:numPr>
          <w:ilvl w:val="0"/>
          <w:numId w:val="38"/>
        </w:numPr>
        <w:rPr>
          <w:moveTo w:id="26696" w:author="pete jones" w:date="2022-01-03T12:19:00Z"/>
        </w:rPr>
      </w:pPr>
      <w:moveTo w:id="26697" w:author="pete jones" w:date="2022-01-03T12:19:00Z">
        <w:r w:rsidRPr="00FF6A71">
          <w:t>No one’s getting hurt.</w:t>
        </w:r>
      </w:moveTo>
    </w:p>
    <w:p w14:paraId="532A743B" w14:textId="77777777" w:rsidR="00901B80" w:rsidRPr="00FF6A71" w:rsidRDefault="00901B80" w:rsidP="00901B80">
      <w:pPr>
        <w:numPr>
          <w:ilvl w:val="0"/>
          <w:numId w:val="38"/>
        </w:numPr>
        <w:rPr>
          <w:moveTo w:id="26698" w:author="pete jones" w:date="2022-01-03T12:19:00Z"/>
        </w:rPr>
      </w:pPr>
      <w:moveTo w:id="26699" w:author="pete jones" w:date="2022-01-03T12:19:00Z">
        <w:r w:rsidRPr="00FF6A71">
          <w:t>It is for the greater good.</w:t>
        </w:r>
      </w:moveTo>
    </w:p>
    <w:p w14:paraId="1EB9D054" w14:textId="77777777" w:rsidR="00901B80" w:rsidRPr="00FF6A71" w:rsidRDefault="00901B80" w:rsidP="00901B80">
      <w:pPr>
        <w:numPr>
          <w:ilvl w:val="0"/>
          <w:numId w:val="38"/>
        </w:numPr>
        <w:rPr>
          <w:moveTo w:id="26700" w:author="pete jones" w:date="2022-01-03T12:19:00Z"/>
        </w:rPr>
      </w:pPr>
      <w:moveTo w:id="26701" w:author="pete jones" w:date="2022-01-03T12:19:00Z">
        <w:r w:rsidRPr="00FF6A71">
          <w:t>They deserved it anyway.</w:t>
        </w:r>
      </w:moveTo>
    </w:p>
    <w:p w14:paraId="5979F8A3" w14:textId="77777777" w:rsidR="00901B80" w:rsidRPr="00FF6A71" w:rsidRDefault="00901B80" w:rsidP="00901B80">
      <w:pPr>
        <w:numPr>
          <w:ilvl w:val="0"/>
          <w:numId w:val="38"/>
        </w:numPr>
        <w:rPr>
          <w:moveTo w:id="26702" w:author="pete jones" w:date="2022-01-03T12:19:00Z"/>
        </w:rPr>
      </w:pPr>
      <w:moveTo w:id="26703" w:author="pete jones" w:date="2022-01-03T12:19:00Z">
        <w:r w:rsidRPr="00FF6A71">
          <w:t>I was only doing my job.</w:t>
        </w:r>
      </w:moveTo>
    </w:p>
    <w:p w14:paraId="3744620D" w14:textId="77777777" w:rsidR="00901B80" w:rsidRPr="00FF6A71" w:rsidRDefault="00901B80" w:rsidP="00901B80">
      <w:pPr>
        <w:numPr>
          <w:ilvl w:val="0"/>
          <w:numId w:val="38"/>
        </w:numPr>
        <w:rPr>
          <w:moveTo w:id="26704" w:author="pete jones" w:date="2022-01-03T12:19:00Z"/>
        </w:rPr>
      </w:pPr>
      <w:moveTo w:id="26705" w:author="pete jones" w:date="2022-01-03T12:19:00Z">
        <w:r w:rsidRPr="00FF6A71">
          <w:t>The end justifies the means.</w:t>
        </w:r>
      </w:moveTo>
    </w:p>
    <w:p w14:paraId="55726895" w14:textId="4E8A621B" w:rsidR="00901B80" w:rsidRPr="00FF6A71" w:rsidRDefault="00901B80" w:rsidP="00901B80">
      <w:pPr>
        <w:numPr>
          <w:ilvl w:val="0"/>
          <w:numId w:val="38"/>
        </w:numPr>
        <w:rPr>
          <w:moveTo w:id="26706" w:author="pete jones" w:date="2022-01-03T12:19:00Z"/>
        </w:rPr>
      </w:pPr>
      <w:moveTo w:id="26707" w:author="pete jones" w:date="2022-01-03T12:19:00Z">
        <w:r w:rsidRPr="00FF6A71">
          <w:t xml:space="preserve">It is just the way we do things </w:t>
        </w:r>
      </w:moveTo>
      <w:ins w:id="26708" w:author="pete jones" w:date="2022-03-30T09:59:00Z">
        <w:r w:rsidR="004A5015">
          <w:t>a</w:t>
        </w:r>
      </w:ins>
      <w:moveTo w:id="26709" w:author="pete jones" w:date="2022-01-03T12:19:00Z">
        <w:r w:rsidRPr="00FF6A71">
          <w:t>round here.</w:t>
        </w:r>
      </w:moveTo>
    </w:p>
    <w:p w14:paraId="2123107F" w14:textId="2DE2892A" w:rsidR="00901B80" w:rsidRPr="00FF6A71" w:rsidRDefault="00901B80" w:rsidP="00901B80">
      <w:pPr>
        <w:numPr>
          <w:ilvl w:val="0"/>
          <w:numId w:val="38"/>
        </w:numPr>
        <w:rPr>
          <w:moveTo w:id="26710" w:author="pete jones" w:date="2022-01-03T12:19:00Z"/>
        </w:rPr>
      </w:pPr>
      <w:moveTo w:id="26711" w:author="pete jones" w:date="2022-01-03T12:19:00Z">
        <w:r w:rsidRPr="00FF6A71">
          <w:t xml:space="preserve">It is not </w:t>
        </w:r>
        <w:del w:id="26712" w:author="pete jones" w:date="2022-03-30T09:59:00Z">
          <w:r w:rsidRPr="00FF6A71" w:rsidDel="004A5015">
            <w:delText xml:space="preserve">really </w:delText>
          </w:r>
        </w:del>
        <w:r w:rsidRPr="00FF6A71">
          <w:t>cheating, anyway.</w:t>
        </w:r>
      </w:moveTo>
    </w:p>
    <w:p w14:paraId="593C8EFC" w14:textId="1469FEB6" w:rsidR="00901B80" w:rsidRPr="00FF6A71" w:rsidRDefault="00901B80" w:rsidP="00901B80">
      <w:pPr>
        <w:rPr>
          <w:moveTo w:id="26713" w:author="pete jones" w:date="2022-01-03T12:19:00Z"/>
        </w:rPr>
      </w:pPr>
      <w:moveTo w:id="26714" w:author="pete jones" w:date="2022-01-03T12:19:00Z">
        <w:r w:rsidRPr="00FF6A71">
          <w:t xml:space="preserve">Politicians, banks, and large multi-national companies are subjected to the </w:t>
        </w:r>
        <w:del w:id="26715" w:author="pete jones" w:date="2022-04-01T10:27:00Z">
          <w:r w:rsidRPr="00FF6A71" w:rsidDel="00526C96">
            <w:delText>harsh spotlight of the media</w:delText>
          </w:r>
        </w:del>
      </w:moveTo>
      <w:ins w:id="26716" w:author="pete jones" w:date="2022-04-01T10:27:00Z">
        <w:r w:rsidR="00526C96">
          <w:t>media's harsh spotlight</w:t>
        </w:r>
      </w:ins>
      <w:moveTo w:id="26717" w:author="pete jones" w:date="2022-01-03T12:19:00Z">
        <w:r w:rsidRPr="00FF6A71">
          <w:t xml:space="preserve"> when they are exposed. Most of society is appeased b</w:t>
        </w:r>
        <w:del w:id="26718" w:author="pete jones" w:date="2022-04-01T10:28:00Z">
          <w:r w:rsidRPr="00FF6A71" w:rsidDel="00526C96">
            <w:delText>y the fact</w:delText>
          </w:r>
        </w:del>
      </w:moveTo>
      <w:ins w:id="26719" w:author="pete jones" w:date="2022-04-01T10:28:00Z">
        <w:r w:rsidR="00526C96">
          <w:t>ecause</w:t>
        </w:r>
      </w:ins>
      <w:moveTo w:id="26720" w:author="pete jones" w:date="2022-01-03T12:19:00Z">
        <w:r w:rsidRPr="00FF6A71">
          <w:t xml:space="preserve"> these corporations (and individuals) were caught in the act and embarrassed, but are they satisfactory dealt with? Theft is defined as “the felonious taking and removing of personal property with intent to permanently deprive the rightful owner of it”. Fraud is defined as </w:t>
        </w:r>
      </w:moveTo>
      <w:ins w:id="26721" w:author="pete jones" w:date="2022-03-30T09:59:00Z">
        <w:r w:rsidR="004A5015">
          <w:t xml:space="preserve">the </w:t>
        </w:r>
      </w:ins>
      <w:moveTo w:id="26722" w:author="pete jones" w:date="2022-01-03T12:19:00Z">
        <w:r w:rsidRPr="00FF6A71">
          <w:t xml:space="preserve">“intentional perversion of truth to induce another to part with something of value or </w:t>
        </w:r>
        <w:del w:id="26723" w:author="pete jones" w:date="2022-04-01T10:28:00Z">
          <w:r w:rsidRPr="00FF6A71" w:rsidDel="00526C96">
            <w:delText xml:space="preserve">to </w:delText>
          </w:r>
        </w:del>
        <w:r w:rsidRPr="00FF6A71">
          <w:t>surrender a legal right”. Society would rightfully expect those found guilty of such crimes to suffer an appropriate punishment. Cheating in a personal relationship can also be considered a crime</w:t>
        </w:r>
      </w:moveTo>
      <w:ins w:id="26724" w:author="pete jones" w:date="2022-04-01T10:29:00Z">
        <w:r w:rsidR="00526C96">
          <w:t>,</w:t>
        </w:r>
      </w:ins>
      <w:moveTo w:id="26725" w:author="pete jones" w:date="2022-01-03T12:19:00Z">
        <w:r w:rsidRPr="00FF6A71">
          <w:t xml:space="preserve"> but as in many other instances of cheating</w:t>
        </w:r>
      </w:moveTo>
      <w:ins w:id="26726" w:author="pete jones" w:date="2022-04-01T10:29:00Z">
        <w:r w:rsidR="00526C96">
          <w:t>, and</w:t>
        </w:r>
      </w:ins>
      <w:moveTo w:id="26727" w:author="pete jones" w:date="2022-01-03T12:19:00Z">
        <w:del w:id="26728" w:author="pete jones" w:date="2022-04-01T10:29:00Z">
          <w:r w:rsidRPr="00FF6A71" w:rsidDel="00526C96">
            <w:delText xml:space="preserve"> it is</w:delText>
          </w:r>
        </w:del>
        <w:r w:rsidRPr="00FF6A71">
          <w:t xml:space="preserve"> considered ok so long as you do not get caught. </w:t>
        </w:r>
      </w:moveTo>
      <w:ins w:id="26729" w:author="pete jones" w:date="2022-04-01T10:29:00Z">
        <w:r w:rsidR="00526C96">
          <w:t>Escaping punishment</w:t>
        </w:r>
      </w:ins>
      <w:moveTo w:id="26730" w:author="pete jones" w:date="2022-01-03T12:19:00Z">
        <w:del w:id="26731" w:author="pete jones" w:date="2022-04-01T10:29:00Z">
          <w:r w:rsidRPr="00FF6A71" w:rsidDel="00526C96">
            <w:delText>This</w:delText>
          </w:r>
        </w:del>
        <w:r w:rsidRPr="00FF6A71">
          <w:t xml:space="preserve"> is perhaps the main reason </w:t>
        </w:r>
        <w:del w:id="26732" w:author="pete jones" w:date="2022-04-01T10:30:00Z">
          <w:r w:rsidRPr="00FF6A71" w:rsidDel="00526C96">
            <w:delText xml:space="preserve">why </w:delText>
          </w:r>
        </w:del>
        <w:r w:rsidRPr="00FF6A71">
          <w:t>people cheat</w:t>
        </w:r>
        <w:del w:id="26733" w:author="pete jones" w:date="2022-04-01T10:30:00Z">
          <w:r w:rsidRPr="00FF6A71" w:rsidDel="00526C96">
            <w:delText>,</w:delText>
          </w:r>
        </w:del>
      </w:moveTo>
      <w:ins w:id="26734" w:author="pete jones" w:date="2022-04-01T10:30:00Z">
        <w:r w:rsidR="00526C96">
          <w:t>;</w:t>
        </w:r>
      </w:ins>
      <w:moveTo w:id="26735" w:author="pete jones" w:date="2022-01-03T12:19:00Z">
        <w:r w:rsidRPr="00FF6A71">
          <w:t xml:space="preserve"> if they do not </w:t>
        </w:r>
        <w:r w:rsidRPr="00FF6A71">
          <w:lastRenderedPageBreak/>
          <w:t xml:space="preserve">get caught, they can excuse themselves by rationalising </w:t>
        </w:r>
        <w:del w:id="26736" w:author="pete jones" w:date="2022-04-01T15:02:00Z">
          <w:r w:rsidRPr="00FF6A71" w:rsidDel="00726256">
            <w:delText xml:space="preserve">that </w:delText>
          </w:r>
        </w:del>
        <w:r w:rsidRPr="00FF6A71">
          <w:t>“others do it</w:t>
        </w:r>
      </w:moveTo>
      <w:ins w:id="26737" w:author="pete jones" w:date="2022-04-01T10:30:00Z">
        <w:r w:rsidR="00526C96">
          <w:t>,</w:t>
        </w:r>
      </w:ins>
      <w:moveTo w:id="26738" w:author="pete jones" w:date="2022-01-03T12:19:00Z">
        <w:r w:rsidRPr="00FF6A71">
          <w:t xml:space="preserve"> so why not me” or “I must do it to compete effectively”.</w:t>
        </w:r>
      </w:moveTo>
    </w:p>
    <w:p w14:paraId="034631E4" w14:textId="77777777" w:rsidR="00901B80" w:rsidRPr="00FF6A71" w:rsidRDefault="00901B80" w:rsidP="00901B80">
      <w:pPr>
        <w:rPr>
          <w:moveTo w:id="26739" w:author="pete jones" w:date="2022-01-03T12:19:00Z"/>
          <w:b/>
          <w:bCs/>
          <w:u w:val="single"/>
        </w:rPr>
      </w:pPr>
      <w:moveTo w:id="26740" w:author="pete jones" w:date="2022-01-03T12:19:00Z">
        <w:r w:rsidRPr="00FF6A71">
          <w:rPr>
            <w:b/>
            <w:bCs/>
            <w:u w:val="single"/>
          </w:rPr>
          <w:t>Ethics, Trust and Honesty</w:t>
        </w:r>
      </w:moveTo>
    </w:p>
    <w:p w14:paraId="36F4B139" w14:textId="647BFC01" w:rsidR="00901B80" w:rsidRPr="00FF6A71" w:rsidRDefault="00901B80" w:rsidP="00901B80">
      <w:pPr>
        <w:rPr>
          <w:moveTo w:id="26741" w:author="pete jones" w:date="2022-01-03T12:19:00Z"/>
        </w:rPr>
      </w:pPr>
      <w:moveTo w:id="26742" w:author="pete jones" w:date="2022-01-03T12:19:00Z">
        <w:r w:rsidRPr="00FF6A71">
          <w:t xml:space="preserve">Modern businesses recognise </w:t>
        </w:r>
        <w:del w:id="26743" w:author="pete jones" w:date="2022-04-01T10:30:00Z">
          <w:r w:rsidRPr="00FF6A71" w:rsidDel="00526C96">
            <w:delText xml:space="preserve">that there is </w:delText>
          </w:r>
        </w:del>
        <w:r w:rsidRPr="00FF6A71">
          <w:t xml:space="preserve">a fundamental difference between management and leadership which is at the core of the ethical challenge. Success in modern business requires managers and leaders. </w:t>
        </w:r>
      </w:moveTo>
      <w:ins w:id="26744" w:author="pete jones" w:date="2022-04-01T10:31:00Z">
        <w:r w:rsidR="00526C96">
          <w:t>But there is a distinction between these roles</w:t>
        </w:r>
      </w:ins>
      <w:ins w:id="26745" w:author="pete jones" w:date="2022-04-01T10:32:00Z">
        <w:r w:rsidR="00526C96">
          <w:t>;</w:t>
        </w:r>
      </w:ins>
      <w:ins w:id="26746" w:author="pete jones" w:date="2022-04-01T10:31:00Z">
        <w:r w:rsidR="00526C96">
          <w:t xml:space="preserve"> </w:t>
        </w:r>
      </w:ins>
      <w:moveTo w:id="26747" w:author="pete jones" w:date="2022-01-03T12:19:00Z">
        <w:del w:id="26748" w:author="pete jones" w:date="2022-04-01T10:31:00Z">
          <w:r w:rsidRPr="00FF6A71" w:rsidDel="00526C96">
            <w:delText>T</w:delText>
          </w:r>
        </w:del>
      </w:moveTo>
      <w:ins w:id="26749" w:author="pete jones" w:date="2022-04-01T10:31:00Z">
        <w:r w:rsidR="00526C96">
          <w:t>t</w:t>
        </w:r>
      </w:ins>
      <w:moveTo w:id="26750" w:author="pete jones" w:date="2022-01-03T12:19:00Z">
        <w:r w:rsidRPr="00FF6A71">
          <w:t>he traditional focus of management concerns budgeting, control, productivity, and problem</w:t>
        </w:r>
        <w:del w:id="26751" w:author="pete jones" w:date="2022-03-30T09:59:00Z">
          <w:r w:rsidRPr="00FF6A71" w:rsidDel="004A5015">
            <w:delText xml:space="preserve"> </w:delText>
          </w:r>
        </w:del>
      </w:moveTo>
      <w:ins w:id="26752" w:author="pete jones" w:date="2022-03-30T09:59:00Z">
        <w:r w:rsidR="004A5015">
          <w:t>-</w:t>
        </w:r>
      </w:ins>
      <w:moveTo w:id="26753" w:author="pete jones" w:date="2022-01-03T12:19:00Z">
        <w:r w:rsidRPr="00FF6A71">
          <w:t>solving. In contrast</w:t>
        </w:r>
      </w:moveTo>
      <w:ins w:id="26754" w:author="pete jones" w:date="2022-03-30T09:59:00Z">
        <w:r w:rsidR="004A5015">
          <w:t>,</w:t>
        </w:r>
      </w:ins>
      <w:moveTo w:id="26755" w:author="pete jones" w:date="2022-01-03T12:19:00Z">
        <w:r w:rsidRPr="00FF6A71">
          <w:t xml:space="preserve"> a leader is a person who can accept chaos and lack of structure</w:t>
        </w:r>
      </w:moveTo>
      <w:ins w:id="26756" w:author="pete jones" w:date="2022-04-01T10:31:00Z">
        <w:r w:rsidR="00526C96">
          <w:t>,</w:t>
        </w:r>
      </w:ins>
      <w:moveTo w:id="26757" w:author="pete jones" w:date="2022-01-03T12:19:00Z">
        <w:r w:rsidRPr="00FF6A71">
          <w:t xml:space="preserve"> and in this respect, leaders are more aligned to creative thinking than are managers. Leadership </w:t>
        </w:r>
        <w:del w:id="26758" w:author="pete jones" w:date="2022-04-01T10:32:00Z">
          <w:r w:rsidRPr="00FF6A71" w:rsidDel="00526C96">
            <w:delText xml:space="preserve">is that which </w:delText>
          </w:r>
        </w:del>
        <w:r w:rsidRPr="00FF6A71">
          <w:t xml:space="preserve">inspires others to achieve their personal and organisational goals; therefore, the leader will probably have more success in setting the moral and ethical compass for their colleagues and organisations. </w:t>
        </w:r>
        <w:del w:id="26759" w:author="pete jones" w:date="2022-04-01T10:32:00Z">
          <w:r w:rsidRPr="00FF6A71" w:rsidDel="00526C96">
            <w:delText>If we have so many good managers and leaders throughout our society bound by strong ethical rules, w</w:delText>
          </w:r>
        </w:del>
      </w:moveTo>
      <w:ins w:id="26760" w:author="pete jones" w:date="2022-04-01T10:32:00Z">
        <w:r w:rsidR="00526C96">
          <w:t>Suppose we have so many good managers and leaders bound by definite ethical rules throughout our society. W</w:t>
        </w:r>
      </w:ins>
      <w:moveTo w:id="26761" w:author="pete jones" w:date="2022-01-03T12:19:00Z">
        <w:r w:rsidRPr="00FF6A71">
          <w:t xml:space="preserve">hy are there are so many examples in </w:t>
        </w:r>
        <w:del w:id="26762" w:author="pete jones" w:date="2022-04-01T10:33:00Z">
          <w:r w:rsidRPr="00FF6A71" w:rsidDel="00526C96">
            <w:delText xml:space="preserve">all walks of </w:delText>
          </w:r>
        </w:del>
        <w:r w:rsidRPr="00FF6A71">
          <w:t xml:space="preserve">life where cheating behaviour continues to shock so many people? Perhaps it is part of the human condition to compete and to win at all costs, where ethics is </w:t>
        </w:r>
        <w:del w:id="26763" w:author="pete jones" w:date="2022-04-05T11:16:00Z">
          <w:r w:rsidRPr="00FF6A71" w:rsidDel="00C02A6E">
            <w:delText>something</w:delText>
          </w:r>
        </w:del>
        <w:ins w:id="26764" w:author="pete jones" w:date="2022-04-05T11:16:00Z">
          <w:r w:rsidR="00C02A6E" w:rsidRPr="00FF6A71">
            <w:t>something,</w:t>
          </w:r>
        </w:ins>
        <w:r w:rsidRPr="00FF6A71">
          <w:t xml:space="preserve"> we say and not something we do.</w:t>
        </w:r>
      </w:moveTo>
    </w:p>
    <w:p w14:paraId="643FB6CB" w14:textId="4B460D86" w:rsidR="00901B80" w:rsidRPr="00FF6A71" w:rsidRDefault="00901B80" w:rsidP="00901B80">
      <w:pPr>
        <w:rPr>
          <w:moveTo w:id="26765" w:author="pete jones" w:date="2022-01-03T12:19:00Z"/>
        </w:rPr>
      </w:pPr>
      <w:moveTo w:id="26766" w:author="pete jones" w:date="2022-01-03T12:19:00Z">
        <w:r w:rsidRPr="00FF6A71">
          <w:t xml:space="preserve">Annually reviewed ethics policies signed by all employees </w:t>
        </w:r>
        <w:del w:id="26767" w:author="pete jones" w:date="2022-04-01T10:33:00Z">
          <w:r w:rsidRPr="00FF6A71" w:rsidDel="00526C96">
            <w:delText>in combination</w:delText>
          </w:r>
        </w:del>
      </w:moveTo>
      <w:ins w:id="26768" w:author="pete jones" w:date="2022-04-01T10:33:00Z">
        <w:r w:rsidR="00526C96">
          <w:t>combined</w:t>
        </w:r>
      </w:ins>
      <w:moveTo w:id="26769" w:author="pete jones" w:date="2022-01-03T12:19:00Z">
        <w:r w:rsidRPr="00FF6A71">
          <w:t xml:space="preserve"> with mandatory training are commonplace in most businesses, but it takes more than an ethical policy to preserve an ethical workplace. </w:t>
        </w:r>
        <w:del w:id="26770" w:author="pete jones" w:date="2022-03-30T09:59:00Z">
          <w:r w:rsidRPr="00FF6A71" w:rsidDel="004A5015">
            <w:delText>O</w:delText>
          </w:r>
        </w:del>
      </w:moveTo>
      <w:ins w:id="26771" w:author="pete jones" w:date="2022-03-30T09:59:00Z">
        <w:r w:rsidR="004A5015">
          <w:t>The o</w:t>
        </w:r>
      </w:ins>
      <w:moveTo w:id="26772" w:author="pete jones" w:date="2022-01-03T12:19:00Z">
        <w:r w:rsidRPr="00FF6A71">
          <w:t xml:space="preserve">rganisational </w:t>
        </w:r>
        <w:del w:id="26773" w:author="pete jones" w:date="2022-04-01T10:33:00Z">
          <w:r w:rsidRPr="00FF6A71" w:rsidDel="00526C96">
            <w:delText>ethic</w:delText>
          </w:r>
        </w:del>
      </w:moveTo>
      <w:ins w:id="26774" w:author="pete jones" w:date="2022-04-01T10:33:00Z">
        <w:r w:rsidR="00526C96">
          <w:t>mor</w:t>
        </w:r>
      </w:ins>
      <w:moveTo w:id="26775" w:author="pete jones" w:date="2022-01-03T12:19:00Z">
        <w:r w:rsidRPr="00FF6A71">
          <w:t xml:space="preserve">al breakdown is often created by an environment in which people feel forced to make bad choices </w:t>
        </w:r>
        <w:del w:id="26776" w:author="pete jones" w:date="2022-03-30T09:59:00Z">
          <w:r w:rsidRPr="00FF6A71" w:rsidDel="004A5015">
            <w:delText>and</w:delText>
          </w:r>
        </w:del>
      </w:moveTo>
      <w:ins w:id="26777" w:author="pete jones" w:date="2022-03-30T09:59:00Z">
        <w:r w:rsidR="004A5015">
          <w:t>which</w:t>
        </w:r>
      </w:ins>
      <w:moveTo w:id="26778" w:author="pete jones" w:date="2022-01-03T12:19:00Z">
        <w:r w:rsidRPr="00FF6A71">
          <w:t xml:space="preserve"> can be financially damaging. </w:t>
        </w:r>
        <w:del w:id="26779" w:author="pete jones" w:date="2022-04-01T10:33:00Z">
          <w:r w:rsidRPr="00FF6A71" w:rsidDel="00526C96">
            <w:delText xml:space="preserve"> O</w:delText>
          </w:r>
        </w:del>
      </w:moveTo>
      <w:ins w:id="26780" w:author="pete jones" w:date="2022-04-01T10:33:00Z">
        <w:r w:rsidR="00526C96">
          <w:t>In addition, o</w:t>
        </w:r>
      </w:ins>
      <w:moveTo w:id="26781" w:author="pete jones" w:date="2022-01-03T12:19:00Z">
        <w:r w:rsidRPr="00FF6A71">
          <w:t xml:space="preserve">rganisations often unnecessarily incite good people to make unethical choices </w:t>
        </w:r>
        <w:r w:rsidRPr="00312F59">
          <w:fldChar w:fldCharType="begin" w:fldLock="1"/>
        </w:r>
        <w:r w:rsidRPr="00FF6A71">
          <w:instrText>ADDIN CSL_CITATION {"citationItems":[{"id":"ITEM-1","itemData":{"URL":"https://hbr.org/2016/12/why-ethical-people-make-unethical-choices","accessed":{"date-parts":[["2018","4","5"]]},"author":[{"dropping-particle":"","family":"Carucci","given":"Ron","non-dropping-particle":"","parse-names":false,"suffix":""}],"container-title":"Harvard Business Review","id":"ITEM-1","issued":{"date-parts":[["2016"]]},"title":"Why Ethical People Make Unethical Choices","type":"webpage"},"uris":["http://www.mendeley.com/documents/?uuid=da147b7e-b679-3c35-990d-522c49c5fe61"]}],"mendeley":{"formattedCitation":"(Carucci, 2016)","plainTextFormattedCitation":"(Carucci, 2016)","previouslyFormattedCitation":"(Carucci, 2016)"},"properties":{"noteIndex":0},"schema":"https://github.com/citation-style-language/schema/raw/master/csl-citation.json"}</w:instrText>
        </w:r>
        <w:r w:rsidRPr="00312F59">
          <w:fldChar w:fldCharType="separate"/>
        </w:r>
        <w:r w:rsidRPr="00FF6A71">
          <w:rPr>
            <w:noProof/>
          </w:rPr>
          <w:t>(Carucci, 2016)</w:t>
        </w:r>
        <w:r w:rsidRPr="00312F59">
          <w:fldChar w:fldCharType="end"/>
        </w:r>
        <w:r w:rsidRPr="00FF6A71">
          <w:t>. The way people find themselves making bad choices links to faults in management and leadership practice and correlates to fears or pressures, real or imagined</w:t>
        </w:r>
      </w:moveTo>
      <w:ins w:id="26782" w:author="pete jones" w:date="2022-04-01T10:34:00Z">
        <w:r w:rsidR="00526C96">
          <w:t>,</w:t>
        </w:r>
      </w:ins>
      <w:moveTo w:id="26783" w:author="pete jones" w:date="2022-01-03T12:19:00Z">
        <w:r w:rsidRPr="00FF6A71">
          <w:t xml:space="preserve"> that the academic environment can impose upon students.</w:t>
        </w:r>
      </w:moveTo>
    </w:p>
    <w:p w14:paraId="7B54677A" w14:textId="49A706F7" w:rsidR="00901B80" w:rsidRPr="00FF6A71" w:rsidRDefault="00901B80" w:rsidP="00901B80">
      <w:pPr>
        <w:numPr>
          <w:ilvl w:val="0"/>
          <w:numId w:val="40"/>
        </w:numPr>
        <w:rPr>
          <w:moveTo w:id="26784" w:author="pete jones" w:date="2022-01-03T12:19:00Z"/>
        </w:rPr>
      </w:pPr>
      <w:moveTo w:id="26785" w:author="pete jones" w:date="2022-01-03T12:19:00Z">
        <w:r w:rsidRPr="00FF6A71">
          <w:t>Speaking out - People will often not speak out for fear of retribution</w:t>
        </w:r>
        <w:del w:id="26786" w:author="pete jones" w:date="2022-04-01T10:34:00Z">
          <w:r w:rsidRPr="00FF6A71" w:rsidDel="00526C96">
            <w:delText>;</w:delText>
          </w:r>
        </w:del>
      </w:moveTo>
      <w:ins w:id="26787" w:author="pete jones" w:date="2022-04-01T10:34:00Z">
        <w:r w:rsidR="00526C96">
          <w:t>,</w:t>
        </w:r>
      </w:ins>
      <w:moveTo w:id="26788" w:author="pete jones" w:date="2022-01-03T12:19:00Z">
        <w:r w:rsidRPr="00FF6A71">
          <w:t xml:space="preserve"> losing their job, being passed over or not considered for promotion, upsetting the status</w:t>
        </w:r>
        <w:del w:id="26789" w:author="pete jones" w:date="2022-03-30T09:59:00Z">
          <w:r w:rsidRPr="00FF6A71" w:rsidDel="004A5015">
            <w:delText>-</w:delText>
          </w:r>
        </w:del>
      </w:moveTo>
      <w:ins w:id="26790" w:author="pete jones" w:date="2022-03-30T09:59:00Z">
        <w:r w:rsidR="004A5015">
          <w:t xml:space="preserve"> </w:t>
        </w:r>
      </w:ins>
      <w:moveTo w:id="26791" w:author="pete jones" w:date="2022-01-03T12:19:00Z">
        <w:r w:rsidRPr="00FF6A71">
          <w:t xml:space="preserve">quo, </w:t>
        </w:r>
      </w:moveTo>
      <w:ins w:id="26792" w:author="pete jones" w:date="2022-04-01T10:34:00Z">
        <w:r w:rsidR="00526C96">
          <w:t xml:space="preserve">or </w:t>
        </w:r>
      </w:ins>
      <w:moveTo w:id="26793" w:author="pete jones" w:date="2022-01-03T12:19:00Z">
        <w:r w:rsidRPr="00FF6A71">
          <w:t>fear</w:t>
        </w:r>
        <w:del w:id="26794" w:author="pete jones" w:date="2022-04-01T10:34:00Z">
          <w:r w:rsidRPr="00FF6A71" w:rsidDel="00526C96">
            <w:delText xml:space="preserve"> of</w:delText>
          </w:r>
        </w:del>
      </w:moveTo>
      <w:ins w:id="26795" w:author="pete jones" w:date="2022-04-01T10:34:00Z">
        <w:r w:rsidR="00526C96">
          <w:t>ing</w:t>
        </w:r>
      </w:ins>
      <w:moveTo w:id="26796" w:author="pete jones" w:date="2022-01-03T12:19:00Z">
        <w:r w:rsidRPr="00FF6A71">
          <w:t xml:space="preserve"> victimisation. A manager or leaders’ reaction to a person raising concerns </w:t>
        </w:r>
        <w:del w:id="26797" w:author="pete jones" w:date="2022-04-01T10:34:00Z">
          <w:r w:rsidRPr="00FF6A71" w:rsidDel="00526C96">
            <w:delText>is a very clear signal that speaking out against bad practi</w:delText>
          </w:r>
        </w:del>
        <w:del w:id="26798" w:author="pete jones" w:date="2022-03-30T09:59:00Z">
          <w:r w:rsidRPr="00FF6A71" w:rsidDel="004A5015">
            <w:delText>c</w:delText>
          </w:r>
        </w:del>
      </w:moveTo>
      <w:ins w:id="26799" w:author="pete jones" w:date="2022-04-01T10:34:00Z">
        <w:r w:rsidR="00526C96">
          <w:t>signals that speaking out against bad practi</w:t>
        </w:r>
      </w:ins>
      <w:ins w:id="26800" w:author="pete jones" w:date="2022-04-04T12:56:00Z">
        <w:r w:rsidR="00581B3D">
          <w:t>s</w:t>
        </w:r>
      </w:ins>
      <w:moveTo w:id="26801" w:author="pete jones" w:date="2022-01-03T12:19:00Z">
        <w:r w:rsidRPr="00FF6A71">
          <w:t xml:space="preserve">e will not be considered or condoned. </w:t>
        </w:r>
        <w:del w:id="26802" w:author="pete jones" w:date="2022-04-01T10:35:00Z">
          <w:r w:rsidRPr="00FF6A71" w:rsidDel="00526C96">
            <w:delText>This will then</w:delText>
          </w:r>
        </w:del>
      </w:moveTo>
      <w:ins w:id="26803" w:author="pete jones" w:date="2022-04-01T10:35:00Z">
        <w:r w:rsidR="00526C96">
          <w:t>They are ultimately</w:t>
        </w:r>
      </w:ins>
      <w:moveTo w:id="26804" w:author="pete jones" w:date="2022-01-03T12:19:00Z">
        <w:r w:rsidRPr="00FF6A71">
          <w:t xml:space="preserve"> </w:t>
        </w:r>
        <w:del w:id="26805" w:author="pete jones" w:date="2022-04-01T10:35:00Z">
          <w:r w:rsidRPr="00FF6A71" w:rsidDel="00526C96">
            <w:delText>raise</w:delText>
          </w:r>
        </w:del>
      </w:moveTo>
      <w:ins w:id="26806" w:author="pete jones" w:date="2022-04-01T10:35:00Z">
        <w:r w:rsidR="00526C96">
          <w:t>presenting</w:t>
        </w:r>
      </w:ins>
      <w:moveTo w:id="26807" w:author="pete jones" w:date="2022-01-03T12:19:00Z">
        <w:r w:rsidRPr="00FF6A71">
          <w:t xml:space="preserve"> the possibility that it is futile in doing so</w:t>
        </w:r>
      </w:moveTo>
      <w:ins w:id="26808" w:author="pete jones" w:date="2022-04-01T10:35:00Z">
        <w:r w:rsidR="00526C96">
          <w:t>. Therefore,</w:t>
        </w:r>
      </w:ins>
      <w:moveTo w:id="26809" w:author="pete jones" w:date="2022-01-03T12:19:00Z">
        <w:del w:id="26810" w:author="pete jones" w:date="2022-04-01T10:35:00Z">
          <w:r w:rsidRPr="00FF6A71" w:rsidDel="00526C96">
            <w:delText xml:space="preserve"> and therefore</w:delText>
          </w:r>
        </w:del>
        <w:r w:rsidRPr="00FF6A71">
          <w:t xml:space="preserve"> </w:t>
        </w:r>
        <w:r w:rsidRPr="00FF6A71">
          <w:lastRenderedPageBreak/>
          <w:t xml:space="preserve">the </w:t>
        </w:r>
        <w:del w:id="26811" w:author="pete jones" w:date="2022-04-05T11:09:00Z">
          <w:r w:rsidRPr="00FF6A71" w:rsidDel="00FE3061">
            <w:delText>whistle</w:delText>
          </w:r>
        </w:del>
        <w:del w:id="26812" w:author="pete jones" w:date="2022-03-30T10:00:00Z">
          <w:r w:rsidRPr="00FF6A71" w:rsidDel="004A5015">
            <w:delText xml:space="preserve"> </w:delText>
          </w:r>
        </w:del>
        <w:del w:id="26813" w:author="pete jones" w:date="2022-04-05T11:09:00Z">
          <w:r w:rsidRPr="00FF6A71" w:rsidDel="00FE3061">
            <w:delText>blower</w:delText>
          </w:r>
        </w:del>
        <w:ins w:id="26814" w:author="pete jones" w:date="2022-04-05T11:09:00Z">
          <w:r w:rsidR="00FE3061" w:rsidRPr="00FF6A71">
            <w:t>whistle-blower</w:t>
          </w:r>
        </w:ins>
        <w:r w:rsidRPr="00FF6A71">
          <w:t xml:space="preserve"> risks the </w:t>
        </w:r>
        <w:del w:id="26815" w:author="pete jones" w:date="2022-04-01T10:35:00Z">
          <w:r w:rsidRPr="00FF6A71" w:rsidDel="00526C96">
            <w:delText>possibility</w:delText>
          </w:r>
        </w:del>
      </w:moveTo>
      <w:ins w:id="26816" w:author="pete jones" w:date="2022-04-01T10:35:00Z">
        <w:r w:rsidR="00526C96">
          <w:t>chance</w:t>
        </w:r>
      </w:ins>
      <w:moveTo w:id="26817" w:author="pete jones" w:date="2022-01-03T12:19:00Z">
        <w:r w:rsidRPr="00FF6A71">
          <w:t xml:space="preserve"> of making a mistake and consequently lets it slide, becoming part of a downward spiral of doubt within the team. The UK National Health Service (NHS) has notoriously treated </w:t>
        </w:r>
        <w:del w:id="26818" w:author="pete jones" w:date="2022-04-05T11:09:00Z">
          <w:r w:rsidRPr="00FF6A71" w:rsidDel="00FE3061">
            <w:delText>whistle</w:delText>
          </w:r>
        </w:del>
        <w:del w:id="26819" w:author="pete jones" w:date="2022-03-30T10:00:00Z">
          <w:r w:rsidRPr="00FF6A71" w:rsidDel="004A5015">
            <w:delText xml:space="preserve"> </w:delText>
          </w:r>
        </w:del>
        <w:del w:id="26820" w:author="pete jones" w:date="2022-04-05T11:09:00Z">
          <w:r w:rsidRPr="00FF6A71" w:rsidDel="00FE3061">
            <w:delText>blowers</w:delText>
          </w:r>
        </w:del>
        <w:ins w:id="26821" w:author="pete jones" w:date="2022-04-05T11:09:00Z">
          <w:r w:rsidR="00FE3061" w:rsidRPr="00FF6A71">
            <w:t>whistle-blowers</w:t>
          </w:r>
        </w:ins>
        <w:r w:rsidRPr="00FF6A71">
          <w:t xml:space="preserve"> with contempt using leadership and management tactics to bully people who speak out. IN2016 the NHS published a new policy to specifically address </w:t>
        </w:r>
      </w:moveTo>
      <w:ins w:id="26822" w:author="pete jones" w:date="2022-03-30T10:00:00Z">
        <w:r w:rsidR="004A5015">
          <w:t xml:space="preserve">the </w:t>
        </w:r>
      </w:ins>
      <w:moveTo w:id="26823" w:author="pete jones" w:date="2022-01-03T12:19:00Z">
        <w:r w:rsidRPr="00FF6A71">
          <w:t>concern that people were afraid of speaking out when they experienced evidence of ethical issues. This policy sends a</w:t>
        </w:r>
        <w:del w:id="26824" w:author="pete jones" w:date="2022-04-01T10:36:00Z">
          <w:r w:rsidRPr="00FF6A71" w:rsidDel="00526C96">
            <w:delText xml:space="preserve"> very clear</w:delText>
          </w:r>
        </w:del>
      </w:moveTo>
      <w:ins w:id="26825" w:author="pete jones" w:date="2022-04-01T10:36:00Z">
        <w:r w:rsidR="00526C96">
          <w:t>n unambiguous</w:t>
        </w:r>
      </w:ins>
      <w:moveTo w:id="26826" w:author="pete jones" w:date="2022-01-03T12:19:00Z">
        <w:r w:rsidRPr="00FF6A71">
          <w:t xml:space="preserve"> message to nursing staff that their concerns are confidential and will not result in retribution</w:t>
        </w:r>
        <w:del w:id="26827" w:author="pete jones" w:date="2022-04-01T10:36:00Z">
          <w:r w:rsidRPr="00FF6A71" w:rsidDel="00526C96">
            <w:delText>…</w:delText>
          </w:r>
        </w:del>
      </w:moveTo>
    </w:p>
    <w:p w14:paraId="7012BC70" w14:textId="32EADCB1" w:rsidR="00901B80" w:rsidRPr="00FF6A71" w:rsidRDefault="00901B80" w:rsidP="00901B80">
      <w:pPr>
        <w:rPr>
          <w:moveTo w:id="26828" w:author="pete jones" w:date="2022-01-03T12:19:00Z"/>
          <w:i/>
        </w:rPr>
      </w:pPr>
      <w:moveTo w:id="26829" w:author="pete jones" w:date="2022-01-03T12:19:00Z">
        <w:r w:rsidRPr="00FF6A71">
          <w:rPr>
            <w:i/>
          </w:rPr>
          <w:t>Feel safe to raise your concern</w:t>
        </w:r>
        <w:del w:id="26830" w:author="pete jones" w:date="2022-04-01T10:36:00Z">
          <w:r w:rsidRPr="00FF6A71" w:rsidDel="00526C96">
            <w:rPr>
              <w:i/>
            </w:rPr>
            <w:delText xml:space="preserve"> …</w:delText>
          </w:r>
        </w:del>
      </w:moveTo>
      <w:ins w:id="26831" w:author="pete jones" w:date="2022-04-01T10:36:00Z">
        <w:r w:rsidR="00526C96">
          <w:rPr>
            <w:i/>
          </w:rPr>
          <w:t>.</w:t>
        </w:r>
      </w:ins>
      <w:moveTo w:id="26832" w:author="pete jones" w:date="2022-01-03T12:19:00Z">
        <w:r w:rsidRPr="00FF6A71">
          <w:rPr>
            <w:i/>
          </w:rPr>
          <w:t xml:space="preserve"> If you raise a genuine concern under this policy, you will not be at risk of losing your job or suffering any form of reprisal as a result. We will not tolerate the harassment or victimisation of anyone raising a concern. Nor will we tolerate any attempt to bully you into not raising any such concern. Any such behaviour </w:t>
        </w:r>
        <w:del w:id="26833" w:author="pete jones" w:date="2022-04-01T10:37:00Z">
          <w:r w:rsidRPr="00FF6A71" w:rsidDel="00526C96">
            <w:rPr>
              <w:i/>
            </w:rPr>
            <w:delText>is a breach of</w:delText>
          </w:r>
        </w:del>
      </w:moveTo>
      <w:ins w:id="26834" w:author="pete jones" w:date="2022-04-01T10:37:00Z">
        <w:r w:rsidR="00526C96">
          <w:rPr>
            <w:i/>
          </w:rPr>
          <w:t>breaches</w:t>
        </w:r>
      </w:ins>
      <w:moveTo w:id="26835" w:author="pete jones" w:date="2022-01-03T12:19:00Z">
        <w:r w:rsidRPr="00FF6A71">
          <w:rPr>
            <w:i/>
          </w:rPr>
          <w:t xml:space="preserve"> our values as an organisation and, if upheld following investigation, could result in disciplinary action.</w:t>
        </w:r>
      </w:moveTo>
    </w:p>
    <w:p w14:paraId="19D3FE1D" w14:textId="4FFA9AB6" w:rsidR="00901B80" w:rsidRPr="00FF6A71" w:rsidRDefault="00901B80" w:rsidP="00901B80">
      <w:pPr>
        <w:rPr>
          <w:moveTo w:id="26836" w:author="pete jones" w:date="2022-01-03T12:19:00Z"/>
        </w:rPr>
      </w:pPr>
      <w:moveTo w:id="26837" w:author="pete jones" w:date="2022-01-03T12:19:00Z">
        <w:r w:rsidRPr="00FF6A71">
          <w:rPr>
            <w:i/>
          </w:rPr>
          <w:t>Provided you are acting honestly</w:t>
        </w:r>
        <w:del w:id="26838" w:author="pete jones" w:date="2022-04-01T10:37:00Z">
          <w:r w:rsidRPr="00FF6A71" w:rsidDel="00526C96">
            <w:rPr>
              <w:i/>
            </w:rPr>
            <w:delText>,</w:delText>
          </w:r>
        </w:del>
      </w:moveTo>
      <w:ins w:id="26839" w:author="pete jones" w:date="2022-04-01T10:37:00Z">
        <w:r w:rsidR="00526C96">
          <w:rPr>
            <w:i/>
          </w:rPr>
          <w:t>;</w:t>
        </w:r>
      </w:ins>
      <w:moveTo w:id="26840" w:author="pete jones" w:date="2022-01-03T12:19:00Z">
        <w:r w:rsidRPr="00FF6A71">
          <w:rPr>
            <w:i/>
          </w:rPr>
          <w:t xml:space="preserve"> it does not matter if you are mistaken or if there is an innocent explanation for your concerns.</w:t>
        </w:r>
      </w:moveTo>
      <w:ins w:id="26841" w:author="pete jones" w:date="2022-03-30T10:00:00Z">
        <w:r w:rsidR="004A5015">
          <w:rPr>
            <w:i/>
          </w:rPr>
          <w:t xml:space="preserve"> </w:t>
        </w:r>
      </w:ins>
      <w:moveTo w:id="26842" w:author="pete jones" w:date="2022-01-03T12:19:00Z">
        <w:r w:rsidRPr="00312F59">
          <w:rPr>
            <w:i/>
          </w:rPr>
          <w:fldChar w:fldCharType="begin" w:fldLock="1"/>
        </w:r>
        <w:r w:rsidRPr="00FF6A71">
          <w:rPr>
            <w:i/>
          </w:rPr>
          <w:instrText>ADDIN CSL_CITATION {"citationItems":[{"id":"ITEM-1","itemData":{"author":[{"dropping-particle":"","family":"N H S","given":"","non-dropping-particle":"","parse-names":false,"suffix":""}],"id":"ITEM-1","issue":"November 2015","issued":{"date-parts":[["2016"]]},"title":"Freedom to speak up : whistleblowing policy for the NHS Draft for consultation","type":"article-journal"},"uris":["http://www.mendeley.com/documents/?uuid=23575242-e0ea-4bb5-b549-7655b7ed8167"]}],"mendeley":{"formattedCitation":"(N H S, 2016)","plainTextFormattedCitation":"(N H S, 2016)","previouslyFormattedCitation":"(N H S, 2016)"},"properties":{"noteIndex":0},"schema":"https://github.com/citation-style-language/schema/raw/master/csl-citation.json"}</w:instrText>
        </w:r>
        <w:r w:rsidRPr="00312F59">
          <w:rPr>
            <w:i/>
            <w:rPrChange w:id="26843" w:author="pete jones" w:date="2022-01-04T13:45:00Z">
              <w:rPr/>
            </w:rPrChange>
          </w:rPr>
          <w:fldChar w:fldCharType="separate"/>
        </w:r>
        <w:r w:rsidRPr="00FF6A71">
          <w:rPr>
            <w:noProof/>
          </w:rPr>
          <w:t>(N H S, 2016)</w:t>
        </w:r>
        <w:r w:rsidRPr="00312F59">
          <w:fldChar w:fldCharType="end"/>
        </w:r>
      </w:moveTo>
    </w:p>
    <w:p w14:paraId="74C867E3" w14:textId="38817475" w:rsidR="00901B80" w:rsidRPr="00FF6A71" w:rsidRDefault="00901B80" w:rsidP="00901B80">
      <w:pPr>
        <w:numPr>
          <w:ilvl w:val="0"/>
          <w:numId w:val="40"/>
        </w:numPr>
        <w:rPr>
          <w:moveTo w:id="26844" w:author="pete jones" w:date="2022-01-03T12:19:00Z"/>
        </w:rPr>
      </w:pPr>
      <w:moveTo w:id="26845" w:author="pete jones" w:date="2022-01-03T12:19:00Z">
        <w:r w:rsidRPr="00FF6A71">
          <w:t xml:space="preserve">Unrealistic performance targets and incentives - Unrealistic target setting based </w:t>
        </w:r>
        <w:del w:id="26846" w:author="pete jones" w:date="2022-03-30T12:40:00Z">
          <w:r w:rsidRPr="00FF6A71" w:rsidDel="00042512">
            <w:delText>up</w:delText>
          </w:r>
        </w:del>
        <w:r w:rsidRPr="00FF6A71">
          <w:t>on poor budgeting strategy to satisfy an organisation</w:t>
        </w:r>
      </w:moveTo>
      <w:ins w:id="26847" w:author="pete jones" w:date="2022-03-30T10:00:00Z">
        <w:r w:rsidR="004A5015">
          <w:t>'</w:t>
        </w:r>
      </w:ins>
      <w:moveTo w:id="26848" w:author="pete jones" w:date="2022-01-03T12:19:00Z">
        <w:r w:rsidRPr="00FF6A71">
          <w:t xml:space="preserve">s growth encourages people to cheat in </w:t>
        </w:r>
        <w:del w:id="26849" w:author="pete jones" w:date="2022-04-01T10:37:00Z">
          <w:r w:rsidRPr="00FF6A71" w:rsidDel="00526C96">
            <w:delText>a variety of</w:delText>
          </w:r>
        </w:del>
      </w:moveTo>
      <w:ins w:id="26850" w:author="pete jones" w:date="2022-04-01T10:37:00Z">
        <w:r w:rsidR="00526C96">
          <w:t>various</w:t>
        </w:r>
      </w:ins>
      <w:moveTo w:id="26851" w:author="pete jones" w:date="2022-01-03T12:19:00Z">
        <w:r w:rsidRPr="00FF6A71">
          <w:t xml:space="preserve"> ways. </w:t>
        </w:r>
      </w:moveTo>
      <w:ins w:id="26852" w:author="pete jones" w:date="2022-04-01T10:37:00Z">
        <w:r w:rsidR="00526C96">
          <w:t>Inciden</w:t>
        </w:r>
      </w:ins>
      <w:ins w:id="26853" w:author="pete jones" w:date="2022-04-01T10:38:00Z">
        <w:r w:rsidR="00526C96">
          <w:t xml:space="preserve">ts of cheating </w:t>
        </w:r>
      </w:ins>
      <w:moveTo w:id="26854" w:author="pete jones" w:date="2022-01-03T12:19:00Z">
        <w:del w:id="26855" w:author="pete jones" w:date="2022-04-01T10:38:00Z">
          <w:r w:rsidRPr="00FF6A71" w:rsidDel="00526C96">
            <w:delText>This is especially true where performance incentives drive sales personnel to inflate opportunities in Customer Relationship Management tools (CRM), skewing forecasts</w:delText>
          </w:r>
        </w:del>
      </w:moveTo>
      <w:ins w:id="26856" w:author="pete jones" w:date="2022-04-01T10:38:00Z">
        <w:r w:rsidR="00526C96">
          <w:t>are especially true when performance incentives drive sales personnel to inflate customer relationship management tools (CRM) opportunities, skewing forecasts</w:t>
        </w:r>
      </w:ins>
      <w:moveTo w:id="26857" w:author="pete jones" w:date="2022-01-03T12:19:00Z">
        <w:r w:rsidRPr="00FF6A71">
          <w:t xml:space="preserve"> and general business health.  Research from Harvard Business School suggests, </w:t>
        </w:r>
        <w:r w:rsidRPr="00FF6A71">
          <w:rPr>
            <w:i/>
          </w:rPr>
          <w:t>“…unfettered goal setting can encourage people to make compromising choices to reach targets, especially if those targets seem unrealistic.</w:t>
        </w:r>
        <w:r w:rsidRPr="00FF6A71">
          <w:t>” Also, research has demonstrated that setting goals can drive behaviour and boost performance. Lisa Ordonez, Vice Dean and professor at the University of Arizona</w:t>
        </w:r>
      </w:moveTo>
      <w:ins w:id="26858" w:author="pete jones" w:date="2022-04-01T10:38:00Z">
        <w:r w:rsidR="00526C96">
          <w:t>,</w:t>
        </w:r>
      </w:ins>
      <w:moveTo w:id="26859" w:author="pete jones" w:date="2022-01-03T12:19:00Z">
        <w:r w:rsidRPr="00FF6A71">
          <w:t xml:space="preserve"> argues </w:t>
        </w:r>
        <w:r w:rsidRPr="00FF6A71">
          <w:rPr>
            <w:i/>
          </w:rPr>
          <w:t>“…that the beneficial effects of goal setting have been overstated and that systematic harm caused by goal setting has been largely ignored</w:t>
        </w:r>
        <w:r w:rsidRPr="00FF6A71">
          <w:t>” and offers a warning label for goal setting practice</w:t>
        </w:r>
      </w:moveTo>
      <w:ins w:id="26860" w:author="pete jones" w:date="2022-01-04T14:32:00Z">
        <w:r w:rsidR="002C2BED">
          <w:t xml:space="preserve"> (</w:t>
        </w:r>
      </w:ins>
      <w:ins w:id="26861" w:author="pete jones" w:date="2022-01-04T14:34:00Z">
        <w:r w:rsidR="002C2BED">
          <w:fldChar w:fldCharType="begin"/>
        </w:r>
        <w:r w:rsidR="002C2BED">
          <w:instrText xml:space="preserve"> REF _Ref92199274 \h </w:instrText>
        </w:r>
      </w:ins>
      <w:r w:rsidR="002C2BED">
        <w:fldChar w:fldCharType="separate"/>
      </w:r>
      <w:moveTo w:id="26862" w:author="pete jones" w:date="2022-01-03T12:19:00Z">
        <w:ins w:id="26863" w:author="pete jones" w:date="2022-04-05T11:31:00Z">
          <w:r w:rsidR="00D94147" w:rsidRPr="00C15005">
            <w:t xml:space="preserve">Figure </w:t>
          </w:r>
        </w:ins>
      </w:moveTo>
      <w:ins w:id="26864" w:author="pete jones" w:date="2022-04-05T11:31:00Z">
        <w:r w:rsidR="00D94147">
          <w:rPr>
            <w:noProof/>
          </w:rPr>
          <w:t>7</w:t>
        </w:r>
        <w:r w:rsidR="00D94147">
          <w:noBreakHyphen/>
        </w:r>
        <w:r w:rsidR="00D94147">
          <w:rPr>
            <w:noProof/>
          </w:rPr>
          <w:t>1</w:t>
        </w:r>
      </w:ins>
      <w:ins w:id="26865" w:author="pete jones" w:date="2022-01-04T14:34:00Z">
        <w:r w:rsidR="002C2BED">
          <w:fldChar w:fldCharType="end"/>
        </w:r>
        <w:r w:rsidR="002C2BED">
          <w:t xml:space="preserve">), </w:t>
        </w:r>
      </w:ins>
      <w:moveTo w:id="26866" w:author="pete jones" w:date="2022-01-03T12:19:00Z">
        <w:del w:id="26867" w:author="pete jones" w:date="2022-01-04T14:34:00Z">
          <w:r w:rsidRPr="00FF6A71" w:rsidDel="002C2BED">
            <w:delText>.</w:delText>
          </w:r>
        </w:del>
        <w:r w:rsidRPr="00312F59">
          <w:fldChar w:fldCharType="begin" w:fldLock="1"/>
        </w:r>
        <w:r w:rsidRPr="00FF6A71">
          <w:instrText>ADDIN CSL_CITATION {"citationItems":[{"id":"ITEM-1","itemData":{"author":[{"dropping-particle":"","family":"Ordóñez","given":"D","non-dropping-particle":"","parse-names":false,"suffix":""},{"dropping-particle":"","family":"Schweitzer","given":"Maurice E","non-dropping-particle":"","parse-names":false,"suffix":""},{"dropping-particle":"","family":"Galinsky","given":"Adam D","non-dropping-particle":"","parse-names":false,"suffix":""},{"dropping-particle":"","family":"Bazerman","given":"Max H","non-dropping-particle":"","parse-names":false,"suffix":""},{"dropping-particle":"","family":"Ordóñez","given":"Lisa D","non-dropping-particle":"","parse-names":false,"suffix":""}],"container-title":"Harvard Business Review","id":"ITEM-1","issued":{"date-parts":[["2009"]]},"title":"Goals Gone Wild: The Systematic Side Effects of Over-Prescribing Goal Setting","type":"article-journal"},"uris":["http://www.mendeley.com/documents/?uuid=1b387905-deb1-3012-b431-3d70f8fb75cf"]}],"mendeley":{"formattedCitation":"(Ordóñez &lt;i&gt;et al.&lt;/i&gt;, 2009)","plainTextFormattedCitation":"(Ordóñez et al., 2009)","previouslyFormattedCitation":"(Ordóñez &lt;i&gt;et al.&lt;/i&gt;, 2009)"},"properties":{"noteIndex":0},"schema":"https://github.com/citation-style-language/schema/raw/master/csl-citation.json"}</w:instrText>
        </w:r>
        <w:r w:rsidRPr="00312F59">
          <w:fldChar w:fldCharType="separate"/>
        </w:r>
        <w:r w:rsidRPr="00FF6A71">
          <w:rPr>
            <w:noProof/>
          </w:rPr>
          <w:t xml:space="preserve">(Ordóñez </w:t>
        </w:r>
        <w:r w:rsidRPr="00FF6A71">
          <w:rPr>
            <w:i/>
            <w:noProof/>
          </w:rPr>
          <w:t>et al.</w:t>
        </w:r>
        <w:r w:rsidRPr="00FF6A71">
          <w:rPr>
            <w:noProof/>
          </w:rPr>
          <w:t>, 2009)</w:t>
        </w:r>
        <w:r w:rsidRPr="00312F59">
          <w:fldChar w:fldCharType="end"/>
        </w:r>
        <w:commentRangeEnd w:id="26552"/>
        <w:r w:rsidRPr="00FF6A71">
          <w:rPr>
            <w:rStyle w:val="CommentReference"/>
          </w:rPr>
          <w:commentReference w:id="26552"/>
        </w:r>
        <w:commentRangeEnd w:id="26553"/>
        <w:r w:rsidRPr="00FF6A71">
          <w:rPr>
            <w:rStyle w:val="CommentReference"/>
          </w:rPr>
          <w:commentReference w:id="26553"/>
        </w:r>
        <w:commentRangeEnd w:id="26516"/>
        <w:r w:rsidRPr="00FF6A71">
          <w:rPr>
            <w:rStyle w:val="CommentReference"/>
          </w:rPr>
          <w:commentReference w:id="26516"/>
        </w:r>
      </w:moveTo>
    </w:p>
    <w:p w14:paraId="47466900" w14:textId="77777777" w:rsidR="00901B80" w:rsidRPr="00FF6A71" w:rsidRDefault="00901B80" w:rsidP="00901B80">
      <w:pPr>
        <w:jc w:val="center"/>
        <w:rPr>
          <w:moveTo w:id="26868" w:author="pete jones" w:date="2022-01-03T12:19:00Z"/>
        </w:rPr>
      </w:pPr>
      <w:moveTo w:id="26869" w:author="pete jones" w:date="2022-01-03T12:19:00Z">
        <w:r w:rsidRPr="00C15005">
          <w:rPr>
            <w:noProof/>
          </w:rPr>
          <w:lastRenderedPageBreak/>
          <w:drawing>
            <wp:inline distT="0" distB="0" distL="0" distR="0" wp14:anchorId="0DEC361D" wp14:editId="39E4BAA5">
              <wp:extent cx="3802844" cy="1923532"/>
              <wp:effectExtent l="0" t="0" r="762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pic:nvPicPr>
                    <pic:blipFill>
                      <a:blip r:embed="rId129">
                        <a:extLst>
                          <a:ext uri="{28A0092B-C50C-407E-A947-70E740481C1C}">
                            <a14:useLocalDpi xmlns:a14="http://schemas.microsoft.com/office/drawing/2010/main" val="0"/>
                          </a:ext>
                        </a:extLst>
                      </a:blip>
                      <a:stretch>
                        <a:fillRect/>
                      </a:stretch>
                    </pic:blipFill>
                    <pic:spPr>
                      <a:xfrm>
                        <a:off x="0" y="0"/>
                        <a:ext cx="3802844" cy="1923532"/>
                      </a:xfrm>
                      <a:prstGeom prst="rect">
                        <a:avLst/>
                      </a:prstGeom>
                    </pic:spPr>
                  </pic:pic>
                </a:graphicData>
              </a:graphic>
            </wp:inline>
          </w:drawing>
        </w:r>
      </w:moveTo>
    </w:p>
    <w:p w14:paraId="7336F073" w14:textId="72D037D5" w:rsidR="00901B80" w:rsidRPr="00FF6A71" w:rsidRDefault="00901B80">
      <w:pPr>
        <w:pStyle w:val="Caption"/>
        <w:rPr>
          <w:moveTo w:id="26870" w:author="pete jones" w:date="2022-01-03T12:19:00Z"/>
          <w:i w:val="0"/>
          <w:iCs w:val="0"/>
          <w:rPrChange w:id="26871" w:author="pete jones" w:date="2022-01-04T13:45:00Z">
            <w:rPr>
              <w:moveTo w:id="26872" w:author="pete jones" w:date="2022-01-03T12:19:00Z"/>
              <w:i/>
              <w:iCs/>
            </w:rPr>
          </w:rPrChange>
        </w:rPr>
        <w:pPrChange w:id="26873" w:author="pete jones" w:date="2022-01-04T14:32:00Z">
          <w:pPr>
            <w:jc w:val="center"/>
          </w:pPr>
        </w:pPrChange>
      </w:pPr>
      <w:bookmarkStart w:id="26874" w:name="_Ref92199274"/>
      <w:bookmarkStart w:id="26875" w:name="_Toc99719307"/>
      <w:moveTo w:id="26876" w:author="pete jones" w:date="2022-01-03T12:19:00Z">
        <w:r w:rsidRPr="00C15005">
          <w:t xml:space="preserve">Figure </w:t>
        </w:r>
      </w:moveTo>
      <w:ins w:id="26877" w:author="pete jones" w:date="2022-03-10T14:38:00Z">
        <w:r w:rsidR="00CE4F4E">
          <w:fldChar w:fldCharType="begin"/>
        </w:r>
        <w:r w:rsidR="00CE4F4E">
          <w:instrText xml:space="preserve"> STYLEREF 1 \s </w:instrText>
        </w:r>
      </w:ins>
      <w:r w:rsidR="00CE4F4E">
        <w:fldChar w:fldCharType="separate"/>
      </w:r>
      <w:r w:rsidR="00D94147">
        <w:rPr>
          <w:noProof/>
        </w:rPr>
        <w:t>7</w:t>
      </w:r>
      <w:ins w:id="26878"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6879" w:author="pete jones" w:date="2022-04-05T11:31:00Z">
        <w:r w:rsidR="00D94147">
          <w:rPr>
            <w:noProof/>
          </w:rPr>
          <w:t>1</w:t>
        </w:r>
      </w:ins>
      <w:ins w:id="26880" w:author="pete jones" w:date="2022-03-10T14:38:00Z">
        <w:r w:rsidR="00CE4F4E">
          <w:fldChar w:fldCharType="end"/>
        </w:r>
      </w:ins>
      <w:moveTo w:id="26881" w:author="pete jones" w:date="2022-01-03T12:19:00Z">
        <w:del w:id="26882" w:author="pete jones" w:date="2022-02-01T12:31:00Z">
          <w:r w:rsidRPr="00312F59" w:rsidDel="0004608E">
            <w:fldChar w:fldCharType="begin"/>
          </w:r>
          <w:r w:rsidRPr="007C0DAF" w:rsidDel="0004608E">
            <w:delInstrText xml:space="preserve"> STYLEREF 1 \s </w:delInstrText>
          </w:r>
          <w:r w:rsidRPr="00312F59" w:rsidDel="0004608E">
            <w:fldChar w:fldCharType="separate"/>
          </w:r>
        </w:del>
      </w:moveTo>
      <w:del w:id="26883" w:author="pete jones" w:date="2022-02-01T12:31:00Z">
        <w:r w:rsidR="002C2BED" w:rsidDel="0004608E">
          <w:rPr>
            <w:noProof/>
          </w:rPr>
          <w:delText>7</w:delText>
        </w:r>
      </w:del>
      <w:moveTo w:id="26884" w:author="pete jones" w:date="2022-01-03T12:19:00Z">
        <w:del w:id="26885" w:author="pete jones" w:date="2022-02-01T12:31:00Z">
          <w:r w:rsidRPr="00312F59" w:rsidDel="0004608E">
            <w:fldChar w:fldCharType="end"/>
          </w:r>
          <w:r w:rsidRPr="00312F59" w:rsidDel="0004608E">
            <w:noBreakHyphen/>
          </w:r>
          <w:r w:rsidRPr="007C0DAF" w:rsidDel="0004608E">
            <w:fldChar w:fldCharType="begin"/>
          </w:r>
          <w:r w:rsidRPr="007C0DAF" w:rsidDel="0004608E">
            <w:delInstrText xml:space="preserve"> SEQ Figure \* ARABIC \s 1 </w:delInstrText>
          </w:r>
          <w:r w:rsidRPr="007C0DAF" w:rsidDel="0004608E">
            <w:fldChar w:fldCharType="separate"/>
          </w:r>
        </w:del>
        <w:del w:id="26886" w:author="pete jones" w:date="2022-01-04T14:32:00Z">
          <w:r w:rsidRPr="007C0DAF" w:rsidDel="002C2BED">
            <w:rPr>
              <w:noProof/>
            </w:rPr>
            <w:delText>17</w:delText>
          </w:r>
        </w:del>
        <w:del w:id="26887" w:author="pete jones" w:date="2022-02-01T12:31:00Z">
          <w:r w:rsidRPr="007C0DAF" w:rsidDel="0004608E">
            <w:fldChar w:fldCharType="end"/>
          </w:r>
        </w:del>
        <w:bookmarkEnd w:id="26874"/>
        <w:r w:rsidRPr="007C0DAF">
          <w:t>:Goal setting warning (Ordonez et al</w:t>
        </w:r>
      </w:moveTo>
      <w:ins w:id="26888" w:author="pete jones" w:date="2022-04-01T10:38:00Z">
        <w:r w:rsidR="00526C96">
          <w:t>.</w:t>
        </w:r>
      </w:ins>
      <w:moveTo w:id="26889" w:author="pete jones" w:date="2022-01-03T12:19:00Z">
        <w:r w:rsidRPr="007C0DAF">
          <w:t>)</w:t>
        </w:r>
        <w:bookmarkEnd w:id="26875"/>
      </w:moveTo>
    </w:p>
    <w:p w14:paraId="1DB3689C" w14:textId="4150D5C2" w:rsidR="00901B80" w:rsidRPr="00FF6A71" w:rsidRDefault="00901B80" w:rsidP="00901B80">
      <w:pPr>
        <w:numPr>
          <w:ilvl w:val="0"/>
          <w:numId w:val="40"/>
        </w:numPr>
        <w:rPr>
          <w:moveTo w:id="26890" w:author="pete jones" w:date="2022-01-03T12:19:00Z"/>
        </w:rPr>
      </w:pPr>
      <w:moveTo w:id="26891" w:author="pete jones" w:date="2022-01-03T12:19:00Z">
        <w:r w:rsidRPr="00FF6A71">
          <w:t xml:space="preserve">Unfairness - Goal setting schema that </w:t>
        </w:r>
        <w:del w:id="26892" w:author="pete jones" w:date="2022-03-30T10:00:00Z">
          <w:r w:rsidRPr="00FF6A71" w:rsidDel="004A5015">
            <w:delText>are</w:delText>
          </w:r>
        </w:del>
      </w:moveTo>
      <w:ins w:id="26893" w:author="pete jones" w:date="2022-03-30T10:00:00Z">
        <w:r w:rsidR="004A5015">
          <w:t>is</w:t>
        </w:r>
      </w:ins>
      <w:moveTo w:id="26894" w:author="pete jones" w:date="2022-01-03T12:19:00Z">
        <w:r w:rsidRPr="00FF6A71">
          <w:t xml:space="preserve"> constructed to encourage competitive environments between teams, areas of a business or individuals may have the undesired effect of provoking a sense of injustice among the participants resulting in sabotage tactics. Sabotage is a powerful word that suggests physical damage to people and property</w:t>
        </w:r>
      </w:moveTo>
      <w:ins w:id="26895" w:author="pete jones" w:date="2022-04-01T10:38:00Z">
        <w:r w:rsidR="00526C96">
          <w:t>,</w:t>
        </w:r>
      </w:ins>
      <w:moveTo w:id="26896" w:author="pete jones" w:date="2022-01-03T12:19:00Z">
        <w:r w:rsidRPr="00FF6A71">
          <w:t xml:space="preserve"> and of course</w:t>
        </w:r>
      </w:moveTo>
      <w:ins w:id="26897" w:author="pete jones" w:date="2022-03-30T10:00:00Z">
        <w:r w:rsidR="004A5015">
          <w:t>,</w:t>
        </w:r>
      </w:ins>
      <w:moveTo w:id="26898" w:author="pete jones" w:date="2022-01-03T12:19:00Z">
        <w:r w:rsidRPr="00FF6A71">
          <w:t xml:space="preserve"> it might. However, research predicts that</w:t>
        </w:r>
        <w:del w:id="26899" w:author="pete jones" w:date="2022-04-01T10:38:00Z">
          <w:r w:rsidRPr="00FF6A71" w:rsidDel="00526C96">
            <w:delText xml:space="preserve"> of all the motives for sabotage,</w:delText>
          </w:r>
        </w:del>
        <w:r w:rsidRPr="00FF6A71">
          <w:t xml:space="preserve"> injustice will be a </w:t>
        </w:r>
        <w:del w:id="26900" w:author="pete jones" w:date="2022-04-01T15:02:00Z">
          <w:r w:rsidRPr="00FF6A71" w:rsidDel="00726256">
            <w:delText xml:space="preserve">more </w:delText>
          </w:r>
        </w:del>
        <w:r w:rsidRPr="00FF6A71">
          <w:t xml:space="preserve">frequent cause </w:t>
        </w:r>
        <w:r w:rsidRPr="00312F59">
          <w:fldChar w:fldCharType="begin" w:fldLock="1"/>
        </w:r>
        <w:r w:rsidRPr="00FF6A71">
          <w:instrText>ADDIN CSL_CITATION {"citationItems":[{"id":"ITEM-1","itemData":{"abstract":"This study examines the relationship between injustice and workplace sabotage. Drawing on the organizational justice and workplace deviance literatures, we hypothesize that injustice will be the most common cause of sabotage, and that the source of injustice will influence the goal, target, and severity of sabotage behavior. The results generally support our hypotheses. First, injustice was the most common cause of sabotage. Second, when the source of injustice was interactional, individuals were more likely to engage in retaliation, and when the source of injustice was distributive, individuals were more likely to engage in equity restoration. Third, the source of injustice and the target of sabotage were generally the same, although this re-lationship was stronger for organizational targets than for individual targets. Finally, there was an additive effect of distributive, procedural, and interactional justice on the severity of sabotage. We discuss the implications of these results for future research on sabotage and deviant workplace behavior. Ó","author":[{"dropping-particle":"","family":"Ambrose","given":"Maureen L","non-dropping-particle":"","parse-names":false,"suffix":""},{"dropping-particle":"","family":"Seabright","given":"Mark A","non-dropping-particle":"","parse-names":false,"suffix":""},{"dropping-particle":"","family":"Schminke","given":"Marshall","non-dropping-particle":"","parse-names":false,"suffix":""}],"container-title":"Elsevier Science (USA)","id":"ITEM-1","issued":{"date-parts":[["2002"]]},"page":"947-965","title":"Sabotage in the workplace: The role of organizational injustice","type":"article-journal"},"uris":["http://www.mendeley.com/documents/?uuid=35f39575-50aa-32a1-b35d-f638412460b5"]}],"mendeley":{"formattedCitation":"(Ambrose, Seabright and Schminke, 2002)","plainTextFormattedCitation":"(Ambrose, Seabright and Schminke, 2002)","previouslyFormattedCitation":"(Ambrose, Seabright and Schminke, 2002)"},"properties":{"noteIndex":0},"schema":"https://github.com/citation-style-language/schema/raw/master/csl-citation.json"}</w:instrText>
        </w:r>
        <w:r w:rsidRPr="00312F59">
          <w:fldChar w:fldCharType="separate"/>
        </w:r>
        <w:r w:rsidRPr="00FF6A71">
          <w:rPr>
            <w:noProof/>
          </w:rPr>
          <w:t>(Ambrose, Seabright and Schminke, 2002)</w:t>
        </w:r>
        <w:r w:rsidRPr="00312F59">
          <w:fldChar w:fldCharType="end"/>
        </w:r>
        <w:r w:rsidRPr="00FF6A71">
          <w:t>.</w:t>
        </w:r>
      </w:moveTo>
    </w:p>
    <w:p w14:paraId="06C0F3D4" w14:textId="28C85406" w:rsidR="00901B80" w:rsidRPr="00FF6A71" w:rsidRDefault="00901B80" w:rsidP="00901B80">
      <w:pPr>
        <w:rPr>
          <w:moveTo w:id="26901" w:author="pete jones" w:date="2022-01-03T12:19:00Z"/>
        </w:rPr>
      </w:pPr>
      <w:moveTo w:id="26902" w:author="pete jones" w:date="2022-01-03T12:19:00Z">
        <w:r w:rsidRPr="00FF6A71">
          <w:t xml:space="preserve">Unethical behaviour is common despite carefully setting </w:t>
        </w:r>
        <w:del w:id="26903" w:author="pete jones" w:date="2022-04-01T10:39:00Z">
          <w:r w:rsidRPr="00FF6A71" w:rsidDel="00526C96">
            <w:delText>fair</w:delText>
          </w:r>
        </w:del>
      </w:moveTo>
      <w:ins w:id="26904" w:author="pete jones" w:date="2022-04-01T10:39:00Z">
        <w:r w:rsidR="00526C96">
          <w:t>reasonable</w:t>
        </w:r>
      </w:ins>
      <w:moveTo w:id="26905" w:author="pete jones" w:date="2022-01-03T12:19:00Z">
        <w:r w:rsidRPr="00FF6A71">
          <w:t xml:space="preserve"> goals and exposing people to ethical conduct rules and policies. Most of us would like to believe that </w:t>
        </w:r>
        <w:del w:id="26906" w:author="pete jones" w:date="2022-04-01T10:39:00Z">
          <w:r w:rsidRPr="00FF6A71" w:rsidDel="00526C96">
            <w:delText>ethic</w:delText>
          </w:r>
        </w:del>
      </w:moveTo>
      <w:ins w:id="26907" w:author="pete jones" w:date="2022-04-01T10:39:00Z">
        <w:r w:rsidR="00526C96">
          <w:t>mor</w:t>
        </w:r>
      </w:ins>
      <w:moveTo w:id="26908" w:author="pete jones" w:date="2022-01-03T12:19:00Z">
        <w:r w:rsidRPr="00FF6A71">
          <w:t xml:space="preserve">al actions are guided by ethical reasoning, bad </w:t>
        </w:r>
        <w:del w:id="26909" w:author="pete jones" w:date="2022-04-01T10:39:00Z">
          <w:r w:rsidRPr="00FF6A71" w:rsidDel="00526C96">
            <w:delText>acts are guided by bad intention</w:delText>
          </w:r>
        </w:del>
      </w:moveTo>
      <w:ins w:id="26910" w:author="pete jones" w:date="2022-04-01T10:39:00Z">
        <w:r w:rsidR="00526C96">
          <w:t>intentions guide bad act</w:t>
        </w:r>
      </w:ins>
      <w:moveTo w:id="26911" w:author="pete jones" w:date="2022-01-03T12:19:00Z">
        <w:r w:rsidRPr="00FF6A71">
          <w:t xml:space="preserve">s, good </w:t>
        </w:r>
        <w:del w:id="26912" w:author="pete jones" w:date="2022-04-01T10:39:00Z">
          <w:r w:rsidRPr="00FF6A71" w:rsidDel="00526C96">
            <w:delText>acts are guided by good intention</w:delText>
          </w:r>
        </w:del>
      </w:moveTo>
      <w:ins w:id="26913" w:author="pete jones" w:date="2022-04-01T10:39:00Z">
        <w:r w:rsidR="00526C96">
          <w:t>intentions guide good act</w:t>
        </w:r>
      </w:ins>
      <w:moveTo w:id="26914" w:author="pete jones" w:date="2022-01-03T12:19:00Z">
        <w:r w:rsidRPr="00FF6A71">
          <w:t>s</w:t>
        </w:r>
      </w:moveTo>
      <w:ins w:id="26915" w:author="pete jones" w:date="2022-04-01T10:40:00Z">
        <w:r w:rsidR="00526C96">
          <w:t>,</w:t>
        </w:r>
      </w:ins>
      <w:moveTo w:id="26916" w:author="pete jones" w:date="2022-01-03T12:19:00Z">
        <w:r w:rsidRPr="00FF6A71">
          <w:t xml:space="preserve"> and there are good people and bad people. Professor Nicholas Epley of the University of Chicago argues that these beliefs are</w:t>
        </w:r>
      </w:moveTo>
      <w:ins w:id="26917" w:author="pete jones" w:date="2022-04-01T10:40:00Z">
        <w:r w:rsidR="00526C96">
          <w:t>,</w:t>
        </w:r>
      </w:ins>
      <w:moveTo w:id="26918" w:author="pete jones" w:date="2022-01-03T12:19:00Z">
        <w:r w:rsidRPr="00FF6A71">
          <w:t xml:space="preserve"> in fact</w:t>
        </w:r>
      </w:moveTo>
      <w:ins w:id="26919" w:author="pete jones" w:date="2022-04-01T10:40:00Z">
        <w:r w:rsidR="00526C96">
          <w:t>,</w:t>
        </w:r>
      </w:ins>
      <w:moveTo w:id="26920" w:author="pete jones" w:date="2022-01-03T12:19:00Z">
        <w:r w:rsidRPr="00FF6A71">
          <w:t xml:space="preserve"> myths and encourage people to </w:t>
        </w:r>
        <w:del w:id="26921" w:author="pete jones" w:date="2022-04-01T10:40:00Z">
          <w:r w:rsidRPr="00FF6A71" w:rsidDel="00526C96">
            <w:delText>incorrectly conclude that unethical behaviour is mainly a belief problem</w:delText>
          </w:r>
        </w:del>
      </w:moveTo>
      <w:ins w:id="26922" w:author="pete jones" w:date="2022-04-01T10:40:00Z">
        <w:r w:rsidR="00526C96">
          <w:t>conclude that unethical behaviour is mainly a belief problem incorrectly</w:t>
        </w:r>
      </w:ins>
      <w:ins w:id="26923" w:author="pete jones" w:date="2022-04-01T10:41:00Z">
        <w:r w:rsidR="00526C96">
          <w:t xml:space="preserve"> applied</w:t>
        </w:r>
      </w:ins>
      <w:moveTo w:id="26924" w:author="pete jones" w:date="2022-01-03T12:19:00Z">
        <w:del w:id="26925" w:author="pete jones" w:date="2022-04-01T10:40:00Z">
          <w:r w:rsidRPr="00FF6A71" w:rsidDel="00526C96">
            <w:delText>,</w:delText>
          </w:r>
        </w:del>
      </w:moveTo>
      <w:ins w:id="26926" w:author="pete jones" w:date="2022-04-01T10:40:00Z">
        <w:r w:rsidR="00526C96">
          <w:t>;</w:t>
        </w:r>
      </w:ins>
      <w:moveTo w:id="26927" w:author="pete jones" w:date="2022-01-03T12:19:00Z">
        <w:r w:rsidRPr="00FF6A71">
          <w:t xml:space="preserve"> if you believe in an acceptable thing</w:t>
        </w:r>
      </w:moveTo>
      <w:ins w:id="26928" w:author="pete jones" w:date="2022-04-01T10:40:00Z">
        <w:r w:rsidR="00526C96">
          <w:t>,</w:t>
        </w:r>
      </w:ins>
      <w:moveTo w:id="26929" w:author="pete jones" w:date="2022-01-03T12:19:00Z">
        <w:r w:rsidRPr="00FF6A71">
          <w:t xml:space="preserve"> then you will do the right thing. Epley recognises that humans have a restrictive set of constraints; limited memory, limited attention, </w:t>
        </w:r>
        <w:del w:id="26930" w:author="pete jones" w:date="2022-04-01T10:41:00Z">
          <w:r w:rsidRPr="00FF6A71" w:rsidDel="00526C96">
            <w:delText>have a narrow focus in pursuing goals and are</w:delText>
          </w:r>
        </w:del>
      </w:moveTo>
      <w:ins w:id="26931" w:author="pete jones" w:date="2022-04-01T10:41:00Z">
        <w:r w:rsidR="00526C96">
          <w:t>narrow focus in pursuing goals, and</w:t>
        </w:r>
      </w:ins>
      <w:moveTo w:id="26932" w:author="pete jones" w:date="2022-01-03T12:19:00Z">
        <w:r w:rsidRPr="00FF6A71">
          <w:t xml:space="preserve"> highly social. He concludes that ethics should be perceived as a design problem and suggests a framework for designing ethics </w:t>
        </w:r>
        <w:r w:rsidRPr="00312F59">
          <w:fldChar w:fldCharType="begin" w:fldLock="1"/>
        </w:r>
        <w:r w:rsidRPr="00FF6A71">
          <w:instrText>ADDIN CSL_CITATION {"citationItems":[{"id":"ITEM-1","itemData":{"author":[{"dropping-particle":"","family":"Epley","given":"Nicholas","non-dropping-particle":"","parse-names":false,"suffix":""}],"id":"ITEM-1","issued":{"date-parts":[["2016"]]},"title":"Four Myths of Morality","type":"article-journal"},"uris":["http://www.mendeley.com/documents/?uuid=5892b8a1-fc7b-3acf-bbe6-66628e466ffc"]}],"mendeley":{"formattedCitation":"(Epley, 2016)","plainTextFormattedCitation":"(Epley, 2016)","previouslyFormattedCitation":"(Epley, 2016)"},"properties":{"noteIndex":0},"schema":"https://github.com/citation-style-language/schema/raw/master/csl-citation.json"}</w:instrText>
        </w:r>
        <w:r w:rsidRPr="00312F59">
          <w:fldChar w:fldCharType="separate"/>
        </w:r>
        <w:r w:rsidRPr="00FF6A71">
          <w:rPr>
            <w:noProof/>
          </w:rPr>
          <w:t>(Epley, 2016)</w:t>
        </w:r>
        <w:r w:rsidRPr="00312F59">
          <w:fldChar w:fldCharType="end"/>
        </w:r>
        <w:r w:rsidRPr="00FF6A71">
          <w:t>:</w:t>
        </w:r>
      </w:moveTo>
    </w:p>
    <w:p w14:paraId="3356C69C" w14:textId="77777777" w:rsidR="00901B80" w:rsidRPr="00FF6A71" w:rsidRDefault="00901B80" w:rsidP="00901B80">
      <w:pPr>
        <w:numPr>
          <w:ilvl w:val="0"/>
          <w:numId w:val="41"/>
        </w:numPr>
        <w:rPr>
          <w:moveTo w:id="26933" w:author="pete jones" w:date="2022-01-03T12:19:00Z"/>
          <w:i/>
        </w:rPr>
      </w:pPr>
      <w:moveTo w:id="26934" w:author="pete jones" w:date="2022-01-03T12:19:00Z">
        <w:r w:rsidRPr="00FF6A71">
          <w:rPr>
            <w:i/>
          </w:rPr>
          <w:t>Explicit beliefs: Design missions that are clear, memorable, and actionable.</w:t>
        </w:r>
      </w:moveTo>
    </w:p>
    <w:p w14:paraId="230E2A29" w14:textId="77777777" w:rsidR="00901B80" w:rsidRPr="00FF6A71" w:rsidRDefault="00901B80" w:rsidP="00901B80">
      <w:pPr>
        <w:numPr>
          <w:ilvl w:val="0"/>
          <w:numId w:val="41"/>
        </w:numPr>
        <w:rPr>
          <w:moveTo w:id="26935" w:author="pete jones" w:date="2022-01-03T12:19:00Z"/>
          <w:i/>
        </w:rPr>
      </w:pPr>
      <w:moveTo w:id="26936" w:author="pete jones" w:date="2022-01-03T12:19:00Z">
        <w:r w:rsidRPr="00FF6A71">
          <w:rPr>
            <w:i/>
          </w:rPr>
          <w:t>Thoughts during judgment: Design policies and heuristics that keep ethics top of mind. “Is it right,” rather than “Is it legal?”</w:t>
        </w:r>
      </w:moveTo>
    </w:p>
    <w:p w14:paraId="7174386A" w14:textId="77777777" w:rsidR="00901B80" w:rsidRPr="00FF6A71" w:rsidRDefault="00901B80" w:rsidP="00901B80">
      <w:pPr>
        <w:numPr>
          <w:ilvl w:val="0"/>
          <w:numId w:val="41"/>
        </w:numPr>
        <w:rPr>
          <w:moveTo w:id="26937" w:author="pete jones" w:date="2022-01-03T12:19:00Z"/>
          <w:i/>
        </w:rPr>
      </w:pPr>
      <w:moveTo w:id="26938" w:author="pete jones" w:date="2022-01-03T12:19:00Z">
        <w:r w:rsidRPr="00FF6A71">
          <w:rPr>
            <w:i/>
          </w:rPr>
          <w:lastRenderedPageBreak/>
          <w:t>Incentives: Design with multiple incentives in mind, aligned with ethics. Money and penalties, but also purpose, meaning, and reputation. Reward ethical behaviour in addition to punishing unethical behaviour.</w:t>
        </w:r>
      </w:moveTo>
    </w:p>
    <w:p w14:paraId="12A52C54" w14:textId="5F7D566D" w:rsidR="00901B80" w:rsidRPr="00FF6A71" w:rsidRDefault="00901B80" w:rsidP="00901B80">
      <w:pPr>
        <w:numPr>
          <w:ilvl w:val="0"/>
          <w:numId w:val="41"/>
        </w:numPr>
        <w:rPr>
          <w:moveTo w:id="26939" w:author="pete jones" w:date="2022-01-03T12:19:00Z"/>
          <w:i/>
        </w:rPr>
      </w:pPr>
      <w:moveTo w:id="26940" w:author="pete jones" w:date="2022-01-03T12:19:00Z">
        <w:r w:rsidRPr="00FF6A71">
          <w:rPr>
            <w:i/>
          </w:rPr>
          <w:t xml:space="preserve">Cultural Norms: Infuse everyday activity with ethical considerations. Include ethics in </w:t>
        </w:r>
        <w:del w:id="26941" w:author="pete jones" w:date="2022-04-01T10:41:00Z">
          <w:r w:rsidRPr="00FF6A71" w:rsidDel="00526C96">
            <w:rPr>
              <w:i/>
            </w:rPr>
            <w:delText>key</w:delText>
          </w:r>
        </w:del>
      </w:moveTo>
      <w:ins w:id="26942" w:author="pete jones" w:date="2022-04-01T10:41:00Z">
        <w:r w:rsidR="00526C96">
          <w:rPr>
            <w:i/>
          </w:rPr>
          <w:t>critical</w:t>
        </w:r>
      </w:ins>
      <w:moveTo w:id="26943" w:author="pete jones" w:date="2022-01-03T12:19:00Z">
        <w:r w:rsidRPr="00FF6A71">
          <w:rPr>
            <w:i/>
          </w:rPr>
          <w:t xml:space="preserve"> drivers of organizational behaviour: hiring, promotion, evaluation, rewarding</w:t>
        </w:r>
        <w:del w:id="26944" w:author="pete jones" w:date="2022-04-01T10:41:00Z">
          <w:r w:rsidRPr="00FF6A71" w:rsidDel="00526C96">
            <w:rPr>
              <w:i/>
            </w:rPr>
            <w:delText>. H</w:delText>
          </w:r>
        </w:del>
      </w:moveTo>
      <w:ins w:id="26945" w:author="pete jones" w:date="2022-04-01T10:41:00Z">
        <w:r w:rsidR="00526C96">
          <w:rPr>
            <w:i/>
          </w:rPr>
          <w:t>: h</w:t>
        </w:r>
      </w:ins>
      <w:moveTo w:id="26946" w:author="pete jones" w:date="2022-01-03T12:19:00Z">
        <w:r w:rsidRPr="00FF6A71">
          <w:rPr>
            <w:i/>
          </w:rPr>
          <w:t>ighlight Beacons, not just Black Holes.</w:t>
        </w:r>
      </w:moveTo>
    </w:p>
    <w:p w14:paraId="65A242B1" w14:textId="2F729B79" w:rsidR="00901B80" w:rsidRPr="00FF6A71" w:rsidRDefault="00901B80" w:rsidP="00901B80">
      <w:pPr>
        <w:rPr>
          <w:moveTo w:id="26947" w:author="pete jones" w:date="2022-01-03T12:19:00Z"/>
        </w:rPr>
      </w:pPr>
      <w:moveTo w:id="26948" w:author="pete jones" w:date="2022-01-03T12:19:00Z">
        <w:r w:rsidRPr="00FF6A71">
          <w:t xml:space="preserve">What can be concluded is that ethical behaviour is a complex topic. Also, to influence positive outcomes, discussing positive ethical examples and reinforcing them to encourage ethical choices can become ‘the norm’ of an organisation. The modes of ethical failure are common to societal </w:t>
        </w:r>
        <w:del w:id="26949" w:author="pete jones" w:date="2022-04-01T10:42:00Z">
          <w:r w:rsidRPr="00FF6A71" w:rsidDel="00526C96">
            <w:delText>example</w:delText>
          </w:r>
        </w:del>
      </w:moveTo>
      <w:ins w:id="26950" w:author="pete jones" w:date="2022-04-01T10:42:00Z">
        <w:r w:rsidR="00526C96">
          <w:t>standard</w:t>
        </w:r>
      </w:ins>
      <w:moveTo w:id="26951" w:author="pete jones" w:date="2022-01-03T12:19:00Z">
        <w:r w:rsidRPr="00FF6A71">
          <w:t xml:space="preserve">s and academia. Is academic misconduct a direct product of </w:t>
        </w:r>
        <w:del w:id="26952" w:author="pete jones" w:date="2022-04-01T10:42:00Z">
          <w:r w:rsidRPr="00FF6A71" w:rsidDel="00526C96">
            <w:delText>ethic</w:delText>
          </w:r>
        </w:del>
      </w:moveTo>
      <w:ins w:id="26953" w:author="pete jones" w:date="2022-04-01T10:42:00Z">
        <w:r w:rsidR="00526C96">
          <w:t>mor</w:t>
        </w:r>
      </w:ins>
      <w:moveTo w:id="26954" w:author="pete jones" w:date="2022-01-03T12:19:00Z">
        <w:r w:rsidRPr="00FF6A71">
          <w:t xml:space="preserve">al failures in society?  Therefore, we need to understand the forces driving “cheating behaviours” </w:t>
        </w:r>
        <w:del w:id="26955" w:author="pete jones" w:date="2022-03-30T10:00:00Z">
          <w:r w:rsidRPr="00FF6A71" w:rsidDel="004A5015">
            <w:delText>prior to</w:delText>
          </w:r>
        </w:del>
      </w:moveTo>
      <w:ins w:id="26956" w:author="pete jones" w:date="2022-03-30T10:00:00Z">
        <w:r w:rsidR="004A5015">
          <w:t>before</w:t>
        </w:r>
      </w:ins>
      <w:moveTo w:id="26957" w:author="pete jones" w:date="2022-01-03T12:19:00Z">
        <w:r w:rsidRPr="00FF6A71">
          <w:t xml:space="preserve"> enforcement or other means of discouraging the practice. </w:t>
        </w:r>
        <w:del w:id="26958" w:author="pete jones" w:date="2022-04-01T10:42:00Z">
          <w:r w:rsidRPr="00FF6A71" w:rsidDel="00526C96">
            <w:delText>C</w:delText>
          </w:r>
        </w:del>
      </w:moveTo>
      <w:ins w:id="26959" w:author="pete jones" w:date="2022-04-01T10:42:00Z">
        <w:r w:rsidR="00526C96">
          <w:t>Then, c</w:t>
        </w:r>
      </w:ins>
      <w:moveTo w:id="26960" w:author="pete jones" w:date="2022-01-03T12:19:00Z">
        <w:r w:rsidRPr="00FF6A71">
          <w:t>arrot or stick, accept</w:t>
        </w:r>
        <w:del w:id="26961" w:author="pete jones" w:date="2022-04-01T10:42:00Z">
          <w:r w:rsidRPr="00FF6A71" w:rsidDel="00526C96">
            <w:delText>ance of</w:delText>
          </w:r>
        </w:del>
      </w:moveTo>
      <w:ins w:id="26962" w:author="pete jones" w:date="2022-04-01T10:42:00Z">
        <w:r w:rsidR="00526C96">
          <w:t>ing</w:t>
        </w:r>
      </w:ins>
      <w:moveTo w:id="26963" w:author="pete jones" w:date="2022-01-03T12:19:00Z">
        <w:r w:rsidRPr="00FF6A71">
          <w:t xml:space="preserve"> the need to challenge and change those behaviours.</w:t>
        </w:r>
      </w:moveTo>
    </w:p>
    <w:p w14:paraId="1CE578A3" w14:textId="77777777" w:rsidR="00901B80" w:rsidRPr="00FF6A71" w:rsidRDefault="00901B80" w:rsidP="00901B80">
      <w:pPr>
        <w:rPr>
          <w:moveTo w:id="26964" w:author="pete jones" w:date="2022-01-03T12:19:00Z"/>
          <w:b/>
          <w:bCs/>
          <w:u w:val="single"/>
        </w:rPr>
      </w:pPr>
      <w:moveTo w:id="26965" w:author="pete jones" w:date="2022-01-03T12:19:00Z">
        <w:r w:rsidRPr="00FF6A71">
          <w:rPr>
            <w:b/>
            <w:bCs/>
            <w:u w:val="single"/>
          </w:rPr>
          <w:t>Academic misconduct</w:t>
        </w:r>
      </w:moveTo>
    </w:p>
    <w:p w14:paraId="2A51D41E" w14:textId="3B6F8BBE" w:rsidR="00901B80" w:rsidRPr="00FF6A71" w:rsidRDefault="00901B80" w:rsidP="00901B80">
      <w:pPr>
        <w:rPr>
          <w:moveTo w:id="26966" w:author="pete jones" w:date="2022-01-03T12:19:00Z"/>
        </w:rPr>
      </w:pPr>
      <w:moveTo w:id="26967" w:author="pete jones" w:date="2022-01-03T12:19:00Z">
        <w:r w:rsidRPr="00FF6A71">
          <w:t>Today’s students are tomorrow’s leaders. Academic misconduct, plagiarism, cheating, call it what you will</w:t>
        </w:r>
      </w:moveTo>
      <w:ins w:id="26968" w:author="pete jones" w:date="2022-04-01T10:42:00Z">
        <w:r w:rsidR="00526C96">
          <w:t>. Still,</w:t>
        </w:r>
      </w:ins>
      <w:moveTo w:id="26969" w:author="pete jones" w:date="2022-01-03T12:19:00Z">
        <w:del w:id="26970" w:author="pete jones" w:date="2022-04-01T10:42:00Z">
          <w:r w:rsidRPr="00FF6A71" w:rsidDel="00526C96">
            <w:delText xml:space="preserve"> but</w:delText>
          </w:r>
        </w:del>
        <w:r w:rsidRPr="00FF6A71">
          <w:t xml:space="preserve"> it is no different to those instances we find in social, sporting, commerce and personal relationships and can have the same consequences for individuals or institutions. Plagiarism is the practice of taking someone else's work or ideas and passing them off as one's own, so why is it not the same as theft? This </w:t>
        </w:r>
      </w:moveTo>
      <w:ins w:id="26971" w:author="pete jones" w:date="2022-04-01T10:45:00Z">
        <w:r w:rsidR="00526C96">
          <w:t xml:space="preserve">perception of theft </w:t>
        </w:r>
      </w:ins>
      <w:moveTo w:id="26972" w:author="pete jones" w:date="2022-01-03T12:19:00Z">
        <w:r w:rsidRPr="00FF6A71">
          <w:t xml:space="preserve">depends upon the reasons for engaging in the cheating activity and a person’s rationalisation of the act. I doubt that most students consider acts of plagiarism will permanently deprive the rightful owner of its use. Students do not </w:t>
        </w:r>
        <w:del w:id="26973" w:author="pete jones" w:date="2022-04-01T10:45:00Z">
          <w:r w:rsidRPr="00FF6A71" w:rsidDel="00526C96">
            <w:delText>consider</w:delText>
          </w:r>
        </w:del>
      </w:moveTo>
      <w:ins w:id="26974" w:author="pete jones" w:date="2022-04-01T10:45:00Z">
        <w:r w:rsidR="00526C96">
          <w:t>believe</w:t>
        </w:r>
      </w:ins>
      <w:moveTo w:id="26975" w:author="pete jones" w:date="2022-01-03T12:19:00Z">
        <w:r w:rsidRPr="00FF6A71">
          <w:t xml:space="preserve"> many acts of plagiarism to be significant</w:t>
        </w:r>
      </w:moveTo>
      <w:ins w:id="26976" w:author="pete jones" w:date="2022-04-01T10:45:00Z">
        <w:r w:rsidR="00526C96">
          <w:t>,</w:t>
        </w:r>
      </w:ins>
      <w:moveTo w:id="26977" w:author="pete jones" w:date="2022-01-03T12:19:00Z">
        <w:r w:rsidRPr="00FF6A71">
          <w:t xml:space="preserve"> whereas faculty staff </w:t>
        </w:r>
        <w:del w:id="26978" w:author="pete jones" w:date="2022-04-01T10:45:00Z">
          <w:r w:rsidRPr="00FF6A71" w:rsidDel="00526C96">
            <w:delText>consider</w:delText>
          </w:r>
        </w:del>
      </w:moveTo>
      <w:ins w:id="26979" w:author="pete jones" w:date="2022-04-01T10:45:00Z">
        <w:r w:rsidR="00526C96">
          <w:t>think</w:t>
        </w:r>
      </w:ins>
      <w:moveTo w:id="26980" w:author="pete jones" w:date="2022-01-03T12:19:00Z">
        <w:r w:rsidRPr="00FF6A71">
          <w:t xml:space="preserve"> the same examples to be serious violations. This </w:t>
        </w:r>
      </w:moveTo>
      <w:ins w:id="26981" w:author="pete jones" w:date="2022-04-01T10:46:00Z">
        <w:r w:rsidR="00526C96">
          <w:t xml:space="preserve">disparity </w:t>
        </w:r>
      </w:ins>
      <w:moveTo w:id="26982" w:author="pete jones" w:date="2022-01-03T12:19:00Z">
        <w:r w:rsidRPr="00FF6A71">
          <w:t>suggests that w</w:t>
        </w:r>
        <w:del w:id="26983" w:author="pete jones" w:date="2022-04-01T10:47:00Z">
          <w:r w:rsidRPr="00FF6A71" w:rsidDel="00526C96">
            <w:delText>ithin the context of academic misconduct we need to understand</w:delText>
          </w:r>
        </w:del>
      </w:moveTo>
      <w:ins w:id="26984" w:author="pete jones" w:date="2022-04-01T10:47:00Z">
        <w:r w:rsidR="00526C96">
          <w:t xml:space="preserve">e need to understand cheating within academic misconduct. </w:t>
        </w:r>
      </w:ins>
      <w:moveTo w:id="26985" w:author="pete jones" w:date="2022-01-03T12:19:00Z">
        <w:del w:id="26986" w:author="pete jones" w:date="2022-04-01T10:47:00Z">
          <w:r w:rsidRPr="00FF6A71" w:rsidDel="00526C96">
            <w:delText>; w</w:delText>
          </w:r>
        </w:del>
      </w:moveTo>
      <w:ins w:id="26987" w:author="pete jones" w:date="2022-04-01T10:47:00Z">
        <w:r w:rsidR="00526C96">
          <w:t>W</w:t>
        </w:r>
      </w:ins>
      <w:moveTo w:id="26988" w:author="pete jones" w:date="2022-01-03T12:19:00Z">
        <w:r w:rsidRPr="00FF6A71">
          <w:t>hat cheating is, why students do it, how students cheat, the impact on the validity of qualifications, the prevalence of cheating, the role of technology in assisting the cheat, what can institutes do to mitigate it and why we should take this problem on?</w:t>
        </w:r>
      </w:moveTo>
    </w:p>
    <w:p w14:paraId="204340A4" w14:textId="7607F025" w:rsidR="00901B80" w:rsidRPr="00FF6A71" w:rsidRDefault="00901B80" w:rsidP="00901B80">
      <w:pPr>
        <w:rPr>
          <w:moveTo w:id="26989" w:author="pete jones" w:date="2022-01-03T12:19:00Z"/>
        </w:rPr>
      </w:pPr>
      <w:moveTo w:id="26990" w:author="pete jones" w:date="2022-01-03T12:19:00Z">
        <w:r w:rsidRPr="00FF6A71">
          <w:t xml:space="preserve">Studies suggest </w:t>
        </w:r>
        <w:del w:id="26991" w:author="pete jones" w:date="2022-04-01T10:48:00Z">
          <w:r w:rsidRPr="00FF6A71" w:rsidDel="00526C96">
            <w:delText xml:space="preserve">that </w:delText>
          </w:r>
        </w:del>
        <w:r w:rsidRPr="00FF6A71">
          <w:t>it is more common than we might think</w:t>
        </w:r>
      </w:moveTo>
      <w:ins w:id="26992" w:author="pete jones" w:date="2022-04-01T10:47:00Z">
        <w:r w:rsidR="00526C96">
          <w:t>,</w:t>
        </w:r>
      </w:ins>
      <w:moveTo w:id="26993" w:author="pete jones" w:date="2022-01-03T12:19:00Z">
        <w:r w:rsidRPr="00FF6A71">
          <w:t xml:space="preserve"> but why does it bother us so much</w:t>
        </w:r>
      </w:moveTo>
      <w:ins w:id="26994" w:author="pete jones" w:date="2022-04-01T10:48:00Z">
        <w:r w:rsidR="00526C96">
          <w:t>,</w:t>
        </w:r>
      </w:ins>
      <w:moveTo w:id="26995" w:author="pete jones" w:date="2022-01-03T12:19:00Z">
        <w:r w:rsidRPr="00FF6A71">
          <w:t xml:space="preserve"> and should we do something about it? Sir Isaac Newton's overwhelming fear of criticism </w:t>
        </w:r>
        <w:r w:rsidRPr="00FF6A71">
          <w:lastRenderedPageBreak/>
          <w:t xml:space="preserve">caused him to resist </w:t>
        </w:r>
      </w:moveTo>
      <w:ins w:id="26996" w:author="pete jones" w:date="2022-03-30T10:00:00Z">
        <w:r w:rsidR="004A5015">
          <w:t xml:space="preserve">the </w:t>
        </w:r>
      </w:ins>
      <w:moveTo w:id="26997" w:author="pete jones" w:date="2022-01-03T12:19:00Z">
        <w:r w:rsidRPr="00FF6A71">
          <w:t xml:space="preserve">immediate publication of his work. Consequently, Newton had to defend his work against plagiarism. </w:t>
        </w:r>
        <w:del w:id="26998" w:author="pete jones" w:date="2022-04-01T10:48:00Z">
          <w:r w:rsidRPr="00FF6A71" w:rsidDel="00526C96">
            <w:delText>In the later years of his life Newton was engaged in a long dispute with Gottfried Leibniz over calculus as a mathematical approach</w:delText>
          </w:r>
        </w:del>
      </w:moveTo>
      <w:ins w:id="26999" w:author="pete jones" w:date="2022-04-01T10:48:00Z">
        <w:r w:rsidR="00526C96">
          <w:t xml:space="preserve">Newton was engaged in a </w:t>
        </w:r>
      </w:ins>
      <w:ins w:id="27000" w:author="pete jones" w:date="2022-04-01T15:24:00Z">
        <w:r w:rsidR="009D7356">
          <w:t>protracted</w:t>
        </w:r>
      </w:ins>
      <w:ins w:id="27001" w:author="pete jones" w:date="2022-04-01T10:48:00Z">
        <w:r w:rsidR="00526C96">
          <w:t xml:space="preserve"> dispute with Gottfried Leibniz over calculus as a mathematical approach in the later years of his life</w:t>
        </w:r>
      </w:ins>
      <w:moveTo w:id="27002" w:author="pete jones" w:date="2022-01-03T12:19:00Z">
        <w:r w:rsidRPr="00FF6A71">
          <w:t>. Newton did acknowledge the need to absorb the knowledge and contributions of others in a letter to Robert Hooke in 1676 in which he wrote, "…If I have seen further</w:t>
        </w:r>
      </w:moveTo>
      <w:ins w:id="27003" w:author="pete jones" w:date="2022-04-01T10:48:00Z">
        <w:r w:rsidR="00526C96">
          <w:t>,</w:t>
        </w:r>
      </w:ins>
      <w:moveTo w:id="27004" w:author="pete jones" w:date="2022-01-03T12:19:00Z">
        <w:r w:rsidRPr="00FF6A71">
          <w:t xml:space="preserve"> it is by standing on the shoulders of giants”. If proof were needed, Newton’s experiences demonstrate </w:t>
        </w:r>
      </w:moveTo>
      <w:ins w:id="27005" w:author="pete jones" w:date="2022-04-01T10:49:00Z">
        <w:r w:rsidR="00526C96">
          <w:t xml:space="preserve">that </w:t>
        </w:r>
      </w:ins>
      <w:moveTo w:id="27006" w:author="pete jones" w:date="2022-01-03T12:19:00Z">
        <w:r w:rsidRPr="00FF6A71">
          <w:t>the disregard in which plagiarism is held has been long founded within the academic community.</w:t>
        </w:r>
      </w:moveTo>
    </w:p>
    <w:p w14:paraId="4F13A0D4" w14:textId="6D46426F" w:rsidR="00901B80" w:rsidRPr="00FF6A71" w:rsidRDefault="00901B80" w:rsidP="00901B80">
      <w:pPr>
        <w:rPr>
          <w:moveTo w:id="27007" w:author="pete jones" w:date="2022-01-03T12:19:00Z"/>
        </w:rPr>
      </w:pPr>
      <w:moveTo w:id="27008" w:author="pete jones" w:date="2022-01-03T12:19:00Z">
        <w:r w:rsidRPr="00FF6A71">
          <w:t xml:space="preserve">Despite many efforts </w:t>
        </w:r>
        <w:del w:id="27009" w:author="pete jones" w:date="2022-04-01T10:49:00Z">
          <w:r w:rsidRPr="00FF6A71" w:rsidDel="00526C96">
            <w:delText>over the years to combat plagiarism or academic dishonesty</w:delText>
          </w:r>
        </w:del>
      </w:moveTo>
      <w:ins w:id="27010" w:author="pete jones" w:date="2022-04-01T10:49:00Z">
        <w:r w:rsidR="00526C96">
          <w:t>to combat plagiarism or academic dishonesty over the years</w:t>
        </w:r>
      </w:ins>
      <w:ins w:id="27011" w:author="pete jones" w:date="2022-03-30T10:00:00Z">
        <w:r w:rsidR="004A5015">
          <w:t>,</w:t>
        </w:r>
      </w:ins>
      <w:moveTo w:id="27012" w:author="pete jones" w:date="2022-01-03T12:19:00Z">
        <w:r w:rsidRPr="00FF6A71">
          <w:t xml:space="preserve"> its prevalence is </w:t>
        </w:r>
        <w:del w:id="27013" w:author="pete jones" w:date="2022-04-01T15:02:00Z">
          <w:r w:rsidRPr="00FF6A71" w:rsidDel="00726256">
            <w:delText>on the rise</w:delText>
          </w:r>
        </w:del>
      </w:moveTo>
      <w:ins w:id="27014" w:author="pete jones" w:date="2022-04-01T15:02:00Z">
        <w:r w:rsidR="00726256">
          <w:t>rising</w:t>
        </w:r>
      </w:ins>
      <w:moveTo w:id="27015" w:author="pete jones" w:date="2022-01-03T12:19:00Z">
        <w:r w:rsidRPr="00FF6A71">
          <w:t>. Online education has served to fuel this growth. A 1960s study of students in US colleges and universities found that 75% had engaged in incidents of academic dishonesty (McCabe 2001). In the mid-1990s</w:t>
        </w:r>
      </w:moveTo>
      <w:ins w:id="27016" w:author="pete jones" w:date="2022-04-01T10:49:00Z">
        <w:r w:rsidR="00526C96">
          <w:t>,</w:t>
        </w:r>
      </w:ins>
      <w:moveTo w:id="27017" w:author="pete jones" w:date="2022-01-03T12:19:00Z">
        <w:r w:rsidRPr="00FF6A71">
          <w:t xml:space="preserve"> the study was replicated in 9 of the original colleges and found a 25% increase in test or exam cheating. The percentage of students </w:t>
        </w:r>
        <w:del w:id="27018" w:author="pete jones" w:date="2022-04-01T10:49:00Z">
          <w:r w:rsidRPr="00FF6A71" w:rsidDel="00526C96">
            <w:delText xml:space="preserve">who </w:delText>
          </w:r>
        </w:del>
        <w:r w:rsidRPr="00FF6A71">
          <w:t xml:space="preserve">admitted to all types of academic misconduct increased by 7%. A more recent study by McCabe (2005) surveyed 71,071 students on 83 different campuses in the US and Canada. He found that 21% of students had cheated </w:t>
        </w:r>
        <w:del w:id="27019" w:author="pete jones" w:date="2022-04-01T15:02:00Z">
          <w:r w:rsidRPr="00FF6A71" w:rsidDel="00726256">
            <w:delText xml:space="preserve">in </w:delText>
          </w:r>
        </w:del>
        <w:del w:id="27020" w:author="pete jones" w:date="2022-04-01T10:49:00Z">
          <w:r w:rsidRPr="00FF6A71" w:rsidDel="00526C96">
            <w:delText>a variety of</w:delText>
          </w:r>
        </w:del>
        <w:del w:id="27021" w:author="pete jones" w:date="2022-04-01T15:02:00Z">
          <w:r w:rsidRPr="00FF6A71" w:rsidDel="00726256">
            <w:delText xml:space="preserve"> ways </w:delText>
          </w:r>
        </w:del>
        <w:r w:rsidRPr="00FF6A71">
          <w:t>during tests or exams and cheating on written assignments was even more common. Unauthorized collaboration was reported by 25-50% of undergraduates.</w:t>
        </w:r>
      </w:moveTo>
    </w:p>
    <w:p w14:paraId="3F0DC945" w14:textId="7BDB7DC2" w:rsidR="00901B80" w:rsidRPr="00FF6A71" w:rsidRDefault="00901B80" w:rsidP="00901B80">
      <w:pPr>
        <w:rPr>
          <w:moveTo w:id="27022" w:author="pete jones" w:date="2022-01-03T12:19:00Z"/>
        </w:rPr>
      </w:pPr>
      <w:moveTo w:id="27023" w:author="pete jones" w:date="2022-01-03T12:19:00Z">
        <w:r w:rsidRPr="00FF6A71">
          <w:t xml:space="preserve">The term cheating is used throughout McCabe’s research, which spans many decades following the initial studies by Bowers in the 1960s. </w:t>
        </w:r>
        <w:del w:id="27024" w:author="pete jones" w:date="2022-04-01T10:50:00Z">
          <w:r w:rsidRPr="00FF6A71" w:rsidDel="00526C96">
            <w:delText>I</w:delText>
          </w:r>
        </w:del>
      </w:moveTo>
      <w:ins w:id="27025" w:author="pete jones" w:date="2022-04-01T10:50:00Z">
        <w:r w:rsidR="00526C96">
          <w:t>However, i</w:t>
        </w:r>
      </w:ins>
      <w:moveTo w:id="27026" w:author="pete jones" w:date="2022-01-03T12:19:00Z">
        <w:r w:rsidRPr="00FF6A71">
          <w:t xml:space="preserve">t is </w:t>
        </w:r>
        <w:del w:id="27027" w:author="pete jones" w:date="2022-04-01T10:50:00Z">
          <w:r w:rsidRPr="00FF6A71" w:rsidDel="00526C96">
            <w:delText>important</w:delText>
          </w:r>
        </w:del>
      </w:moveTo>
      <w:ins w:id="27028" w:author="pete jones" w:date="2022-04-01T10:50:00Z">
        <w:r w:rsidR="00526C96">
          <w:t>essential</w:t>
        </w:r>
      </w:ins>
      <w:moveTo w:id="27029" w:author="pete jones" w:date="2022-01-03T12:19:00Z">
        <w:r w:rsidRPr="00FF6A71">
          <w:t xml:space="preserve"> to note that the</w:t>
        </w:r>
        <w:del w:id="27030" w:author="pete jones" w:date="2022-04-01T10:50:00Z">
          <w:r w:rsidRPr="00FF6A71" w:rsidDel="00526C96">
            <w:delText xml:space="preserve"> standard measure of cheating model used by these studies</w:delText>
          </w:r>
        </w:del>
      </w:moveTo>
      <w:ins w:id="27031" w:author="pete jones" w:date="2022-04-01T10:50:00Z">
        <w:r w:rsidR="00526C96">
          <w:t>se studies' standard measure of the cheating model</w:t>
        </w:r>
      </w:ins>
      <w:moveTo w:id="27032" w:author="pete jones" w:date="2022-01-03T12:19:00Z">
        <w:r w:rsidRPr="00FF6A71">
          <w:t xml:space="preserve"> is based upon self-reporting responses to questions in a set of </w:t>
        </w:r>
        <w:del w:id="27033" w:author="pete jones" w:date="2022-04-01T10:50:00Z">
          <w:r w:rsidRPr="00FF6A71" w:rsidDel="00526C96">
            <w:delText>very specific</w:delText>
          </w:r>
        </w:del>
      </w:moveTo>
      <w:ins w:id="27034" w:author="pete jones" w:date="2022-04-01T10:50:00Z">
        <w:r w:rsidR="00526C96">
          <w:t>particular</w:t>
        </w:r>
      </w:ins>
      <w:moveTo w:id="27035" w:author="pete jones" w:date="2022-01-03T12:19:00Z">
        <w:r w:rsidRPr="00FF6A71">
          <w:t xml:space="preserve"> behaviours in a specified timeframe. Therefore cheating is the behaviour of a student who has self-reported engaging in at least one of these nine behaviours in the academic year </w:t>
        </w:r>
        <w:del w:id="27036" w:author="pete jones" w:date="2022-03-30T10:01:00Z">
          <w:r w:rsidRPr="00FF6A71" w:rsidDel="004A5015">
            <w:delText>prior to</w:delText>
          </w:r>
        </w:del>
      </w:moveTo>
      <w:ins w:id="27037" w:author="pete jones" w:date="2022-03-30T10:01:00Z">
        <w:r w:rsidR="004A5015">
          <w:t>before</w:t>
        </w:r>
      </w:ins>
      <w:moveTo w:id="27038" w:author="pete jones" w:date="2022-01-03T12:19:00Z">
        <w:r w:rsidRPr="00FF6A71">
          <w:t xml:space="preserve"> </w:t>
        </w:r>
      </w:moveTo>
      <w:ins w:id="27039" w:author="pete jones" w:date="2022-03-30T10:01:00Z">
        <w:r w:rsidR="004A5015">
          <w:t xml:space="preserve">the </w:t>
        </w:r>
      </w:ins>
      <w:moveTo w:id="27040" w:author="pete jones" w:date="2022-01-03T12:19:00Z">
        <w:r w:rsidRPr="00FF6A71">
          <w:t xml:space="preserve">survey </w:t>
        </w:r>
        <w:r w:rsidRPr="00312F59">
          <w:fldChar w:fldCharType="begin" w:fldLock="1"/>
        </w:r>
        <w:r w:rsidRPr="00FF6A71">
          <w:instrText>ADDIN CSL_CITATION {"citationItems":[{"id":"ITEM-1","itemData":{"ISBN":"1421407167; 9781421407166","abstract":"Todays students are tomorrows leaders, and the college years are a critical period for their ethical development. Cheating in College explores how and why students cheat and what policies, practices, and participation may be useful in promoting academic integrity and reducing cheating. The authors investigate trends over time, including internet-based cheating. They consider personal and situational reasons and the culture of groups where dishonesty is more common (such as business majors) and social settings that support cheating (such as fraternities and sororities). Faculty and administrators are increasing their efforts to promote academic honesty among students. Orientation and training sessions, information on college and university websites, chapters in student handbooks that describe codes of conduct, honor codes, and course syllabi all define cheating and establish the consequences. Based on the authors multiyear, multisite surveys, Cheating in College quantifies and analyzes student cheating to demonstrate why academic integrity is important and the cultural efforts that are effective in restoring it.; Today's students are tomorrow's leaders, and the college years are a critical period for their development of ethical standards. Cheating in College explores how and why students cheat and what policies, practices, and participation may be useful in promoting academic integrity and reducing cheating. The authors investigate trends over time, including internet-based cheating. They consider personal and situational explanations, such as the culture of groups in which dishonesty is more common (such as business majors) and social settings that support cheating (such as fraternities and sororities). They also focus on how faculty and administrators are increasing their efforts to promote academic honesty among students. Orientation and training sessions, information on college and university websites, student handbooks that describe codes of conduct, honor codes, and course syllabi all define cheating and establish the consequences. Based on the authors' multiyear, multisite surveys, Cheating in College quantifies and analyzes student cheating to demonstrate why academic integrity is important and to describe the cultural efforts that are effective in restoring it.","author":[{"dropping-particle":"","family":"McCabe","given":"Donald L","non-dropping-particle":"","parse-names":false,"suffix":""},{"dropping-particle":"","family":"Butterfield","given":"Kenneth D","non-dropping-particle":"","parse-names":false,"suffix":""},{"dropping-particle":"","family":"Treviño","given":"Linda K","non-dropping-particle":"","parse-names":false,"suffix":""}],"id":"ITEM-1","issued":{"date-parts":[["2012"]]},"publisher":"Johns Hopkins University Press","publisher-place":"Baltimore","title":"Cheating in College : Why Students Do It and What Educators Can Do about It","type":"book"},"uris":["http://www.mendeley.com/documents/?uuid=bc1b753f-76e0-42c7-8a0a-55ea97c9f3dc"]}],"mendeley":{"formattedCitation":"(McCabe, Butterfield and Treviño, 2012)","plainTextFormattedCitation":"(McCabe, Butterfield and Treviño, 2012)","previouslyFormattedCitation":"(McCabe, Butterfield and Treviño, 2012)"},"properties":{"noteIndex":0},"schema":"https://github.com/citation-style-language/schema/raw/master/csl-citation.json"}</w:instrText>
        </w:r>
        <w:r w:rsidRPr="00312F59">
          <w:fldChar w:fldCharType="separate"/>
        </w:r>
        <w:r w:rsidRPr="00FF6A71">
          <w:rPr>
            <w:noProof/>
          </w:rPr>
          <w:t>(McCabe, Butterfield and Treviño, 2012)</w:t>
        </w:r>
        <w:r w:rsidRPr="00312F59">
          <w:fldChar w:fldCharType="end"/>
        </w:r>
        <w:r w:rsidRPr="00FF6A71">
          <w:t xml:space="preserve">. The </w:t>
        </w:r>
        <w:del w:id="27041" w:author="pete jones" w:date="2022-04-01T10:50:00Z">
          <w:r w:rsidRPr="00FF6A71" w:rsidDel="00526C96">
            <w:delText>9</w:delText>
          </w:r>
        </w:del>
      </w:moveTo>
      <w:ins w:id="27042" w:author="pete jones" w:date="2022-04-01T10:50:00Z">
        <w:r w:rsidR="00526C96">
          <w:t>nine</w:t>
        </w:r>
      </w:ins>
      <w:moveTo w:id="27043" w:author="pete jones" w:date="2022-01-03T12:19:00Z">
        <w:r w:rsidRPr="00FF6A71">
          <w:t xml:space="preserve"> behaviours studied are as follows:</w:t>
        </w:r>
      </w:moveTo>
    </w:p>
    <w:p w14:paraId="0EEF3742" w14:textId="77777777" w:rsidR="00901B80" w:rsidRPr="00FF6A71" w:rsidRDefault="00901B80" w:rsidP="00901B80">
      <w:pPr>
        <w:numPr>
          <w:ilvl w:val="0"/>
          <w:numId w:val="39"/>
        </w:numPr>
        <w:rPr>
          <w:moveTo w:id="27044" w:author="pete jones" w:date="2022-01-03T12:19:00Z"/>
        </w:rPr>
      </w:pPr>
      <w:moveTo w:id="27045" w:author="pete jones" w:date="2022-01-03T12:19:00Z">
        <w:r w:rsidRPr="00FF6A71">
          <w:t>Copying a few sentences of material without footnoting</w:t>
        </w:r>
      </w:moveTo>
    </w:p>
    <w:p w14:paraId="0A2794A1" w14:textId="3C612C8B" w:rsidR="00901B80" w:rsidRPr="00FF6A71" w:rsidRDefault="00901B80" w:rsidP="00901B80">
      <w:pPr>
        <w:numPr>
          <w:ilvl w:val="0"/>
          <w:numId w:val="39"/>
        </w:numPr>
        <w:rPr>
          <w:moveTo w:id="27046" w:author="pete jones" w:date="2022-01-03T12:19:00Z"/>
        </w:rPr>
      </w:pPr>
      <w:moveTo w:id="27047" w:author="pete jones" w:date="2022-01-03T12:19:00Z">
        <w:r w:rsidRPr="00FF6A71">
          <w:t xml:space="preserve">Padding, adding citations not </w:t>
        </w:r>
        <w:del w:id="27048" w:author="pete jones" w:date="2022-03-30T10:01:00Z">
          <w:r w:rsidRPr="00FF6A71" w:rsidDel="004A5015">
            <w:delText xml:space="preserve">actually </w:delText>
          </w:r>
        </w:del>
        <w:r w:rsidRPr="00FF6A71">
          <w:t>used in the paper.</w:t>
        </w:r>
      </w:moveTo>
    </w:p>
    <w:p w14:paraId="2B7D9A10" w14:textId="77777777" w:rsidR="00901B80" w:rsidRPr="00FF6A71" w:rsidRDefault="00901B80" w:rsidP="00901B80">
      <w:pPr>
        <w:numPr>
          <w:ilvl w:val="0"/>
          <w:numId w:val="39"/>
        </w:numPr>
        <w:rPr>
          <w:moveTo w:id="27049" w:author="pete jones" w:date="2022-01-03T12:19:00Z"/>
        </w:rPr>
      </w:pPr>
      <w:moveTo w:id="27050" w:author="pete jones" w:date="2022-01-03T12:19:00Z">
        <w:r w:rsidRPr="00FF6A71">
          <w:t>Plagiarising from public material</w:t>
        </w:r>
      </w:moveTo>
    </w:p>
    <w:p w14:paraId="0C8C2CC9" w14:textId="77777777" w:rsidR="00901B80" w:rsidRPr="00FF6A71" w:rsidRDefault="00901B80" w:rsidP="00901B80">
      <w:pPr>
        <w:numPr>
          <w:ilvl w:val="0"/>
          <w:numId w:val="39"/>
        </w:numPr>
        <w:rPr>
          <w:moveTo w:id="27051" w:author="pete jones" w:date="2022-01-03T12:19:00Z"/>
        </w:rPr>
      </w:pPr>
      <w:moveTo w:id="27052" w:author="pete jones" w:date="2022-01-03T12:19:00Z">
        <w:r w:rsidRPr="00FF6A71">
          <w:lastRenderedPageBreak/>
          <w:t>Getting exam questions or answers from someone who has already taken the same exam.</w:t>
        </w:r>
      </w:moveTo>
    </w:p>
    <w:p w14:paraId="789ECDBE" w14:textId="77777777" w:rsidR="00901B80" w:rsidRPr="00FF6A71" w:rsidRDefault="00901B80" w:rsidP="00901B80">
      <w:pPr>
        <w:numPr>
          <w:ilvl w:val="0"/>
          <w:numId w:val="39"/>
        </w:numPr>
        <w:rPr>
          <w:moveTo w:id="27053" w:author="pete jones" w:date="2022-01-03T12:19:00Z"/>
        </w:rPr>
      </w:pPr>
      <w:moveTo w:id="27054" w:author="pete jones" w:date="2022-01-03T12:19:00Z">
        <w:r w:rsidRPr="00FF6A71">
          <w:t>Copying from another student on a test or exam (with and without the other student’s knowledge)</w:t>
        </w:r>
      </w:moveTo>
    </w:p>
    <w:p w14:paraId="7F47F119" w14:textId="77777777" w:rsidR="00901B80" w:rsidRPr="00FF6A71" w:rsidRDefault="00901B80" w:rsidP="00901B80">
      <w:pPr>
        <w:numPr>
          <w:ilvl w:val="0"/>
          <w:numId w:val="39"/>
        </w:numPr>
        <w:rPr>
          <w:moveTo w:id="27055" w:author="pete jones" w:date="2022-01-03T12:19:00Z"/>
        </w:rPr>
      </w:pPr>
      <w:moveTo w:id="27056" w:author="pete jones" w:date="2022-01-03T12:19:00Z">
        <w:r w:rsidRPr="00FF6A71">
          <w:t>Working on the same assignment with several students when the teacher does not allow it.</w:t>
        </w:r>
      </w:moveTo>
    </w:p>
    <w:p w14:paraId="05F94EB0" w14:textId="77777777" w:rsidR="00901B80" w:rsidRPr="00FF6A71" w:rsidRDefault="00901B80" w:rsidP="00901B80">
      <w:pPr>
        <w:numPr>
          <w:ilvl w:val="0"/>
          <w:numId w:val="39"/>
        </w:numPr>
        <w:rPr>
          <w:moveTo w:id="27057" w:author="pete jones" w:date="2022-01-03T12:19:00Z"/>
        </w:rPr>
      </w:pPr>
      <w:moveTo w:id="27058" w:author="pete jones" w:date="2022-01-03T12:19:00Z">
        <w:r w:rsidRPr="00FF6A71">
          <w:t>Submitting an assignment done entirely or in part by another student(s)</w:t>
        </w:r>
      </w:moveTo>
    </w:p>
    <w:p w14:paraId="484C5A21" w14:textId="77777777" w:rsidR="00901B80" w:rsidRPr="00FF6A71" w:rsidRDefault="00901B80" w:rsidP="00901B80">
      <w:pPr>
        <w:numPr>
          <w:ilvl w:val="0"/>
          <w:numId w:val="39"/>
        </w:numPr>
        <w:rPr>
          <w:moveTo w:id="27059" w:author="pete jones" w:date="2022-01-03T12:19:00Z"/>
        </w:rPr>
      </w:pPr>
      <w:moveTo w:id="27060" w:author="pete jones" w:date="2022-01-03T12:19:00Z">
        <w:r w:rsidRPr="00FF6A71">
          <w:t>Giving answers to other students during an exam</w:t>
        </w:r>
      </w:moveTo>
    </w:p>
    <w:p w14:paraId="342A7390" w14:textId="77777777" w:rsidR="00901B80" w:rsidRPr="00FF6A71" w:rsidRDefault="00901B80" w:rsidP="00901B80">
      <w:pPr>
        <w:numPr>
          <w:ilvl w:val="0"/>
          <w:numId w:val="39"/>
        </w:numPr>
        <w:rPr>
          <w:moveTo w:id="27061" w:author="pete jones" w:date="2022-01-03T12:19:00Z"/>
        </w:rPr>
      </w:pPr>
      <w:moveTo w:id="27062" w:author="pete jones" w:date="2022-01-03T12:19:00Z">
        <w:r w:rsidRPr="00FF6A71">
          <w:t>Using (unpermitted or unauthorised) crib notes during an exam.</w:t>
        </w:r>
      </w:moveTo>
    </w:p>
    <w:p w14:paraId="5BA03167" w14:textId="77777777" w:rsidR="00901B80" w:rsidRPr="00FF6A71" w:rsidRDefault="00901B80" w:rsidP="00901B80">
      <w:pPr>
        <w:rPr>
          <w:moveTo w:id="27063" w:author="pete jones" w:date="2022-01-03T12:19:00Z"/>
          <w:b/>
          <w:bCs/>
          <w:u w:val="single"/>
        </w:rPr>
      </w:pPr>
      <w:moveTo w:id="27064" w:author="pete jones" w:date="2022-01-03T12:19:00Z">
        <w:r w:rsidRPr="00FF6A71">
          <w:rPr>
            <w:b/>
            <w:bCs/>
            <w:u w:val="single"/>
          </w:rPr>
          <w:t>Digital tools</w:t>
        </w:r>
      </w:moveTo>
    </w:p>
    <w:p w14:paraId="2B94314F" w14:textId="065B80D9" w:rsidR="00901B80" w:rsidRPr="00FF6A71" w:rsidRDefault="00901B80" w:rsidP="00901B80">
      <w:pPr>
        <w:rPr>
          <w:moveTo w:id="27065" w:author="pete jones" w:date="2022-01-03T12:19:00Z"/>
        </w:rPr>
      </w:pPr>
      <w:moveTo w:id="27066" w:author="pete jones" w:date="2022-01-03T12:19:00Z">
        <w:r w:rsidRPr="00FF6A71">
          <w:t xml:space="preserve">Many UK universities deploy plagiarism detection software such as Turnitin© or Grammarly©. However, it would be unfair to describe their primary role as plagiarism detection and </w:t>
        </w:r>
        <w:del w:id="27067" w:author="pete jones" w:date="2022-04-01T10:51:00Z">
          <w:r w:rsidRPr="00FF6A71" w:rsidDel="00526C96">
            <w:delText>certain</w:delText>
          </w:r>
        </w:del>
      </w:moveTo>
      <w:ins w:id="27068" w:author="pete jones" w:date="2022-04-01T10:51:00Z">
        <w:r w:rsidR="00526C96">
          <w:t>undoubted</w:t>
        </w:r>
      </w:ins>
      <w:moveTo w:id="27069" w:author="pete jones" w:date="2022-01-03T12:19:00Z">
        <w:r w:rsidRPr="00FF6A71">
          <w:t xml:space="preserve">ly incorrect to suggest </w:t>
        </w:r>
        <w:del w:id="27070" w:author="pete jones" w:date="2022-04-01T10:52:00Z">
          <w:r w:rsidRPr="00FF6A71" w:rsidDel="00526C96">
            <w:delText xml:space="preserve">their role to be </w:delText>
          </w:r>
        </w:del>
      </w:moveTo>
      <w:ins w:id="27071" w:author="pete jones" w:date="2022-04-01T10:52:00Z">
        <w:r w:rsidR="00526C96">
          <w:t>these tools exist to</w:t>
        </w:r>
      </w:ins>
      <w:ins w:id="27072" w:author="pete jones" w:date="2022-03-30T10:01:00Z">
        <w:r w:rsidR="004A5015">
          <w:t xml:space="preserve"> </w:t>
        </w:r>
      </w:ins>
      <w:moveTo w:id="27073" w:author="pete jones" w:date="2022-01-03T12:19:00Z">
        <w:r w:rsidRPr="00FF6A71">
          <w:t>eliminat</w:t>
        </w:r>
        <w:del w:id="27074" w:author="pete jones" w:date="2022-04-01T10:52:00Z">
          <w:r w:rsidRPr="00FF6A71" w:rsidDel="00526C96">
            <w:delText>ion</w:delText>
          </w:r>
        </w:del>
      </w:moveTo>
      <w:ins w:id="27075" w:author="pete jones" w:date="2022-04-01T10:52:00Z">
        <w:r w:rsidR="00526C96">
          <w:t>e</w:t>
        </w:r>
      </w:ins>
      <w:moveTo w:id="27076" w:author="pete jones" w:date="2022-01-03T12:19:00Z">
        <w:r w:rsidRPr="00FF6A71">
          <w:t xml:space="preserve"> </w:t>
        </w:r>
        <w:del w:id="27077" w:author="pete jones" w:date="2022-04-01T10:52:00Z">
          <w:r w:rsidRPr="00FF6A71" w:rsidDel="00526C96">
            <w:delText xml:space="preserve">of </w:delText>
          </w:r>
        </w:del>
        <w:r w:rsidRPr="00FF6A71">
          <w:t>cheating on assignments. Turnitin aims to save time for teachers in marking and grading work, engage students by providing timely and targeted feedback to increase student engagement</w:t>
        </w:r>
        <w:del w:id="27078" w:author="pete jones" w:date="2022-04-01T10:52:00Z">
          <w:r w:rsidRPr="00FF6A71" w:rsidDel="00526C96">
            <w:delText xml:space="preserve"> and </w:delText>
          </w:r>
        </w:del>
        <w:del w:id="27079" w:author="pete jones" w:date="2022-03-30T10:01:00Z">
          <w:r w:rsidRPr="00FF6A71" w:rsidDel="004A5015">
            <w:delText xml:space="preserve">to </w:delText>
          </w:r>
        </w:del>
        <w:del w:id="27080" w:author="pete jones" w:date="2022-04-01T10:52:00Z">
          <w:r w:rsidRPr="00FF6A71" w:rsidDel="00526C96">
            <w:delText>raise the levels of</w:delText>
          </w:r>
        </w:del>
      </w:moveTo>
      <w:ins w:id="27081" w:author="pete jones" w:date="2022-04-01T10:52:00Z">
        <w:r w:rsidR="00526C96">
          <w:t>, and raise</w:t>
        </w:r>
      </w:ins>
      <w:moveTo w:id="27082" w:author="pete jones" w:date="2022-01-03T12:19:00Z">
        <w:r w:rsidRPr="00FF6A71">
          <w:t xml:space="preserve"> integrity by highlighting non-original work. Turnitin cannot find plagiarism events or prove that a student has not plagiarised. These tools also help students with spelling and grammar and </w:t>
        </w:r>
        <w:del w:id="27083" w:author="pete jones" w:date="2022-04-01T10:52:00Z">
          <w:r w:rsidRPr="00FF6A71" w:rsidDel="00526C96">
            <w:delText xml:space="preserve">to </w:delText>
          </w:r>
        </w:del>
        <w:r w:rsidRPr="00FF6A71">
          <w:t xml:space="preserve">produce higher quality work </w:t>
        </w:r>
      </w:moveTo>
      <w:ins w:id="27084" w:author="pete jones" w:date="2022-03-30T10:01:00Z">
        <w:r w:rsidR="004A5015">
          <w:t xml:space="preserve">the </w:t>
        </w:r>
      </w:ins>
      <w:moveTo w:id="27085" w:author="pete jones" w:date="2022-01-03T12:19:00Z">
        <w:r w:rsidRPr="00FF6A71">
          <w:t>first time.</w:t>
        </w:r>
      </w:moveTo>
    </w:p>
    <w:p w14:paraId="6F3464F6" w14:textId="7482AD48" w:rsidR="00901B80" w:rsidRPr="00FF6A71" w:rsidRDefault="00901B80" w:rsidP="00901B80">
      <w:pPr>
        <w:rPr>
          <w:moveTo w:id="27086" w:author="pete jones" w:date="2022-01-03T12:19:00Z"/>
        </w:rPr>
      </w:pPr>
      <w:moveTo w:id="27087" w:author="pete jones" w:date="2022-01-03T12:19:00Z">
        <w:r w:rsidRPr="00FF6A71">
          <w:t>In the context of this paper</w:t>
        </w:r>
      </w:moveTo>
      <w:ins w:id="27088" w:author="pete jones" w:date="2022-03-30T10:01:00Z">
        <w:r w:rsidR="004A5015">
          <w:t>,</w:t>
        </w:r>
      </w:ins>
      <w:moveTo w:id="27089" w:author="pete jones" w:date="2022-01-03T12:19:00Z">
        <w:r w:rsidRPr="00FF6A71">
          <w:t xml:space="preserve"> the focus is on how these tools check for integrity. The process is not automatic. It can only create originality reports that show the degree of similarity. The tools check a variety of text-based documents (see </w:t>
        </w:r>
      </w:moveTo>
      <w:ins w:id="27090" w:author="pete jones" w:date="2022-01-04T14:35:00Z">
        <w:r w:rsidR="002C2BED">
          <w:fldChar w:fldCharType="begin"/>
        </w:r>
        <w:r w:rsidR="002C2BED">
          <w:instrText xml:space="preserve"> REF _Ref92199371 \h </w:instrText>
        </w:r>
      </w:ins>
      <w:r w:rsidR="002C2BED">
        <w:fldChar w:fldCharType="separate"/>
      </w:r>
      <w:moveTo w:id="27091" w:author="pete jones" w:date="2022-01-03T12:19:00Z">
        <w:ins w:id="27092" w:author="pete jones" w:date="2022-04-05T11:31:00Z">
          <w:r w:rsidR="00D94147" w:rsidRPr="00C15005">
            <w:t xml:space="preserve">Figure </w:t>
          </w:r>
        </w:ins>
      </w:moveTo>
      <w:ins w:id="27093" w:author="pete jones" w:date="2022-04-05T11:31:00Z">
        <w:r w:rsidR="00D94147">
          <w:rPr>
            <w:noProof/>
          </w:rPr>
          <w:t>7</w:t>
        </w:r>
        <w:r w:rsidR="00D94147">
          <w:noBreakHyphen/>
        </w:r>
        <w:r w:rsidR="00D94147">
          <w:rPr>
            <w:noProof/>
          </w:rPr>
          <w:t>2</w:t>
        </w:r>
      </w:ins>
      <w:ins w:id="27094" w:author="pete jones" w:date="2022-01-04T14:35:00Z">
        <w:r w:rsidR="002C2BED">
          <w:fldChar w:fldCharType="end"/>
        </w:r>
      </w:ins>
      <w:moveTo w:id="27095" w:author="pete jones" w:date="2022-01-03T12:19:00Z">
        <w:del w:id="27096" w:author="pete jones" w:date="2022-01-04T14:35:00Z">
          <w:r w:rsidRPr="00FF6A71" w:rsidDel="002C2BED">
            <w:delText>tab</w:delText>
          </w:r>
        </w:del>
        <w:del w:id="27097" w:author="pete jones" w:date="2022-01-04T14:36:00Z">
          <w:r w:rsidRPr="00FF6A71" w:rsidDel="002C2BED">
            <w:delText>le</w:delText>
          </w:r>
        </w:del>
        <w:r w:rsidRPr="00FF6A71">
          <w:t>) against a</w:t>
        </w:r>
        <w:del w:id="27098" w:author="pete jones" w:date="2022-04-01T10:53:00Z">
          <w:r w:rsidRPr="00FF6A71" w:rsidDel="00526C96">
            <w:delText xml:space="preserve"> larg</w:delText>
          </w:r>
        </w:del>
      </w:moveTo>
      <w:ins w:id="27099" w:author="pete jones" w:date="2022-04-01T10:53:00Z">
        <w:r w:rsidR="00526C96">
          <w:t>n extensiv</w:t>
        </w:r>
      </w:ins>
      <w:moveTo w:id="27100" w:author="pete jones" w:date="2022-01-03T12:19:00Z">
        <w:r w:rsidRPr="00FF6A71">
          <w:t xml:space="preserve">e database of comparison sources and provide a similarity report which enables an assignment reviewer to analyse the relevance of highlighted issues.  </w:t>
        </w:r>
        <w:del w:id="27101" w:author="pete jones" w:date="2022-04-01T10:53:00Z">
          <w:r w:rsidRPr="00FF6A71" w:rsidDel="00526C96">
            <w:delText>This means that h</w:delText>
          </w:r>
        </w:del>
      </w:moveTo>
      <w:ins w:id="27102" w:author="pete jones" w:date="2022-04-01T10:53:00Z">
        <w:r w:rsidR="00526C96">
          <w:t>Based on various factors and considerations, human judgment</w:t>
        </w:r>
      </w:ins>
      <w:moveTo w:id="27103" w:author="pete jones" w:date="2022-01-03T12:19:00Z">
        <w:del w:id="27104" w:author="pete jones" w:date="2022-04-01T10:53:00Z">
          <w:r w:rsidRPr="00FF6A71" w:rsidDel="00526C96">
            <w:delText>uman judgment, based on various factors and considerations</w:delText>
          </w:r>
        </w:del>
        <w:r w:rsidRPr="00FF6A71">
          <w:t xml:space="preserve"> is required to determine if a plagiarism event has occurred. Students who perform their </w:t>
        </w:r>
        <w:del w:id="27105" w:author="pete jones" w:date="2022-03-30T10:01:00Z">
          <w:r w:rsidRPr="00FF6A71" w:rsidDel="004A5015">
            <w:delText xml:space="preserve">own </w:delText>
          </w:r>
        </w:del>
        <w:r w:rsidRPr="00FF6A71">
          <w:t>originality checks will exploit their learning capability in terms of academic integrity.</w:t>
        </w:r>
      </w:moveTo>
    </w:p>
    <w:p w14:paraId="48121339" w14:textId="6A11BE23" w:rsidR="00901B80" w:rsidRPr="00FF6A71" w:rsidRDefault="00901B80" w:rsidP="00901B80">
      <w:pPr>
        <w:rPr>
          <w:moveTo w:id="27106" w:author="pete jones" w:date="2022-01-03T12:19:00Z"/>
        </w:rPr>
      </w:pPr>
      <w:moveTo w:id="27107" w:author="pete jones" w:date="2022-01-03T12:19:00Z">
        <w:r w:rsidRPr="00FF6A71">
          <w:lastRenderedPageBreak/>
          <w:t xml:space="preserve">Therefore, although these tools offer significant benefits to support the integrity of students, their implementation within the </w:t>
        </w:r>
        <w:del w:id="27108" w:author="pete jones" w:date="2022-04-01T10:53:00Z">
          <w:r w:rsidRPr="00FF6A71" w:rsidDel="00526C96">
            <w:delText>wi</w:delText>
          </w:r>
        </w:del>
      </w:moveTo>
      <w:ins w:id="27109" w:author="pete jones" w:date="2022-04-01T10:53:00Z">
        <w:r w:rsidR="00526C96">
          <w:t>broa</w:t>
        </w:r>
      </w:ins>
      <w:moveTo w:id="27110" w:author="pete jones" w:date="2022-01-03T12:19:00Z">
        <w:r w:rsidRPr="00FF6A71">
          <w:t>der context of non-textual data is limited</w:t>
        </w:r>
      </w:moveTo>
      <w:ins w:id="27111" w:author="pete jones" w:date="2022-04-01T10:53:00Z">
        <w:r w:rsidR="00526C96">
          <w:t>,</w:t>
        </w:r>
      </w:ins>
      <w:moveTo w:id="27112" w:author="pete jones" w:date="2022-01-03T12:19:00Z">
        <w:r w:rsidRPr="00FF6A71">
          <w:t xml:space="preserve"> as will be discussed later.</w:t>
        </w:r>
      </w:moveTo>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7113" w:author="pete jones" w:date="2022-01-04T14:34:00Z">
          <w:tblPr>
            <w:tblW w:w="0" w:type="auto"/>
            <w:tblLook w:val="04A0" w:firstRow="1" w:lastRow="0" w:firstColumn="1" w:lastColumn="0" w:noHBand="0" w:noVBand="1"/>
          </w:tblPr>
        </w:tblPrChange>
      </w:tblPr>
      <w:tblGrid>
        <w:gridCol w:w="4733"/>
        <w:gridCol w:w="4044"/>
        <w:tblGridChange w:id="27114">
          <w:tblGrid>
            <w:gridCol w:w="4734"/>
            <w:gridCol w:w="4044"/>
          </w:tblGrid>
        </w:tblGridChange>
      </w:tblGrid>
      <w:tr w:rsidR="00901B80" w:rsidRPr="00FF6A71" w14:paraId="4D6A3543" w14:textId="77777777" w:rsidTr="002C2BED">
        <w:tc>
          <w:tcPr>
            <w:tcW w:w="4734" w:type="dxa"/>
            <w:tcPrChange w:id="27115" w:author="pete jones" w:date="2022-01-04T14:34:00Z">
              <w:tcPr>
                <w:tcW w:w="4734" w:type="dxa"/>
              </w:tcPr>
            </w:tcPrChange>
          </w:tcPr>
          <w:p w14:paraId="7878543C" w14:textId="77777777" w:rsidR="00901B80" w:rsidRPr="00FF6A71" w:rsidRDefault="00901B80">
            <w:pPr>
              <w:spacing w:before="0" w:after="0" w:line="240" w:lineRule="auto"/>
              <w:rPr>
                <w:moveTo w:id="27116" w:author="pete jones" w:date="2022-01-03T12:19:00Z"/>
                <w:b/>
              </w:rPr>
              <w:pPrChange w:id="27117" w:author="pete jones" w:date="2022-01-04T14:34:00Z">
                <w:pPr/>
              </w:pPrChange>
            </w:pPr>
            <w:moveTo w:id="27118" w:author="pete jones" w:date="2022-01-03T12:19:00Z">
              <w:r w:rsidRPr="00FF6A71">
                <w:rPr>
                  <w:b/>
                </w:rPr>
                <w:t>TYPE</w:t>
              </w:r>
            </w:moveTo>
          </w:p>
        </w:tc>
        <w:tc>
          <w:tcPr>
            <w:tcW w:w="4044" w:type="dxa"/>
            <w:tcPrChange w:id="27119" w:author="pete jones" w:date="2022-01-04T14:34:00Z">
              <w:tcPr>
                <w:tcW w:w="4044" w:type="dxa"/>
              </w:tcPr>
            </w:tcPrChange>
          </w:tcPr>
          <w:p w14:paraId="3B447C88" w14:textId="77777777" w:rsidR="00901B80" w:rsidRPr="00FF6A71" w:rsidRDefault="00901B80">
            <w:pPr>
              <w:spacing w:before="0" w:after="0" w:line="240" w:lineRule="auto"/>
              <w:rPr>
                <w:moveTo w:id="27120" w:author="pete jones" w:date="2022-01-03T12:19:00Z"/>
                <w:b/>
              </w:rPr>
              <w:pPrChange w:id="27121" w:author="pete jones" w:date="2022-01-04T14:34:00Z">
                <w:pPr/>
              </w:pPrChange>
            </w:pPr>
            <w:moveTo w:id="27122" w:author="pete jones" w:date="2022-01-03T12:19:00Z">
              <w:r w:rsidRPr="00FF6A71">
                <w:rPr>
                  <w:b/>
                </w:rPr>
                <w:t>File extension</w:t>
              </w:r>
            </w:moveTo>
          </w:p>
        </w:tc>
      </w:tr>
      <w:tr w:rsidR="00901B80" w:rsidRPr="00FF6A71" w14:paraId="764BA73D" w14:textId="77777777" w:rsidTr="002C2BED">
        <w:tc>
          <w:tcPr>
            <w:tcW w:w="4734" w:type="dxa"/>
            <w:tcPrChange w:id="27123" w:author="pete jones" w:date="2022-01-04T14:34:00Z">
              <w:tcPr>
                <w:tcW w:w="4734" w:type="dxa"/>
              </w:tcPr>
            </w:tcPrChange>
          </w:tcPr>
          <w:p w14:paraId="7E8A2C98" w14:textId="77777777" w:rsidR="00901B80" w:rsidRPr="00FF6A71" w:rsidRDefault="00901B80">
            <w:pPr>
              <w:spacing w:before="0" w:after="0" w:line="240" w:lineRule="auto"/>
              <w:rPr>
                <w:moveTo w:id="27124" w:author="pete jones" w:date="2022-01-03T12:19:00Z"/>
              </w:rPr>
              <w:pPrChange w:id="27125" w:author="pete jones" w:date="2022-01-04T14:34:00Z">
                <w:pPr/>
              </w:pPrChange>
            </w:pPr>
            <w:moveTo w:id="27126" w:author="pete jones" w:date="2022-01-03T12:19:00Z">
              <w:r w:rsidRPr="00FF6A71">
                <w:t xml:space="preserve">Microsoft Word </w:t>
              </w:r>
            </w:moveTo>
          </w:p>
        </w:tc>
        <w:tc>
          <w:tcPr>
            <w:tcW w:w="4044" w:type="dxa"/>
            <w:tcPrChange w:id="27127" w:author="pete jones" w:date="2022-01-04T14:34:00Z">
              <w:tcPr>
                <w:tcW w:w="4044" w:type="dxa"/>
              </w:tcPr>
            </w:tcPrChange>
          </w:tcPr>
          <w:p w14:paraId="15DDBA95" w14:textId="77777777" w:rsidR="00901B80" w:rsidRPr="00FF6A71" w:rsidRDefault="00901B80">
            <w:pPr>
              <w:spacing w:before="0" w:after="0" w:line="240" w:lineRule="auto"/>
              <w:rPr>
                <w:moveTo w:id="27128" w:author="pete jones" w:date="2022-01-03T12:19:00Z"/>
              </w:rPr>
              <w:pPrChange w:id="27129" w:author="pete jones" w:date="2022-01-04T14:34:00Z">
                <w:pPr/>
              </w:pPrChange>
            </w:pPr>
            <w:moveTo w:id="27130" w:author="pete jones" w:date="2022-01-03T12:19:00Z">
              <w:r w:rsidRPr="00FF6A71">
                <w:t>(.doc/.docx)</w:t>
              </w:r>
            </w:moveTo>
          </w:p>
        </w:tc>
      </w:tr>
      <w:tr w:rsidR="00901B80" w:rsidRPr="00FF6A71" w14:paraId="6CAA5887" w14:textId="77777777" w:rsidTr="002C2BED">
        <w:tc>
          <w:tcPr>
            <w:tcW w:w="4734" w:type="dxa"/>
            <w:tcPrChange w:id="27131" w:author="pete jones" w:date="2022-01-04T14:34:00Z">
              <w:tcPr>
                <w:tcW w:w="4734" w:type="dxa"/>
              </w:tcPr>
            </w:tcPrChange>
          </w:tcPr>
          <w:p w14:paraId="4F5BC971" w14:textId="77777777" w:rsidR="00901B80" w:rsidRPr="00FF6A71" w:rsidRDefault="00901B80">
            <w:pPr>
              <w:spacing w:before="0" w:after="0" w:line="240" w:lineRule="auto"/>
              <w:rPr>
                <w:moveTo w:id="27132" w:author="pete jones" w:date="2022-01-03T12:19:00Z"/>
              </w:rPr>
              <w:pPrChange w:id="27133" w:author="pete jones" w:date="2022-01-04T14:34:00Z">
                <w:pPr/>
              </w:pPrChange>
            </w:pPr>
            <w:moveTo w:id="27134" w:author="pete jones" w:date="2022-01-03T12:19:00Z">
              <w:r w:rsidRPr="00FF6A71">
                <w:t xml:space="preserve">OpenOffice Text </w:t>
              </w:r>
            </w:moveTo>
          </w:p>
        </w:tc>
        <w:tc>
          <w:tcPr>
            <w:tcW w:w="4044" w:type="dxa"/>
            <w:tcPrChange w:id="27135" w:author="pete jones" w:date="2022-01-04T14:34:00Z">
              <w:tcPr>
                <w:tcW w:w="4044" w:type="dxa"/>
              </w:tcPr>
            </w:tcPrChange>
          </w:tcPr>
          <w:p w14:paraId="0F4BDEAD" w14:textId="77777777" w:rsidR="00901B80" w:rsidRPr="00FF6A71" w:rsidRDefault="00901B80">
            <w:pPr>
              <w:spacing w:before="0" w:after="0" w:line="240" w:lineRule="auto"/>
              <w:rPr>
                <w:moveTo w:id="27136" w:author="pete jones" w:date="2022-01-03T12:19:00Z"/>
              </w:rPr>
              <w:pPrChange w:id="27137" w:author="pete jones" w:date="2022-01-04T14:34:00Z">
                <w:pPr/>
              </w:pPrChange>
            </w:pPr>
            <w:moveTo w:id="27138" w:author="pete jones" w:date="2022-01-03T12:19:00Z">
              <w:r w:rsidRPr="00FF6A71">
                <w:t>(.odt)</w:t>
              </w:r>
            </w:moveTo>
          </w:p>
        </w:tc>
      </w:tr>
      <w:tr w:rsidR="00901B80" w:rsidRPr="00FF6A71" w14:paraId="784D745C" w14:textId="77777777" w:rsidTr="002C2BED">
        <w:tc>
          <w:tcPr>
            <w:tcW w:w="4734" w:type="dxa"/>
            <w:tcPrChange w:id="27139" w:author="pete jones" w:date="2022-01-04T14:34:00Z">
              <w:tcPr>
                <w:tcW w:w="4734" w:type="dxa"/>
              </w:tcPr>
            </w:tcPrChange>
          </w:tcPr>
          <w:p w14:paraId="5E133066" w14:textId="77777777" w:rsidR="00901B80" w:rsidRPr="00FF6A71" w:rsidRDefault="00901B80">
            <w:pPr>
              <w:spacing w:before="0" w:after="0" w:line="240" w:lineRule="auto"/>
              <w:rPr>
                <w:moveTo w:id="27140" w:author="pete jones" w:date="2022-01-03T12:19:00Z"/>
              </w:rPr>
              <w:pPrChange w:id="27141" w:author="pete jones" w:date="2022-01-04T14:34:00Z">
                <w:pPr/>
              </w:pPrChange>
            </w:pPr>
            <w:moveTo w:id="27142" w:author="pete jones" w:date="2022-01-03T12:19:00Z">
              <w:r w:rsidRPr="00FF6A71">
                <w:t xml:space="preserve">WordPerfect </w:t>
              </w:r>
            </w:moveTo>
          </w:p>
        </w:tc>
        <w:tc>
          <w:tcPr>
            <w:tcW w:w="4044" w:type="dxa"/>
            <w:tcPrChange w:id="27143" w:author="pete jones" w:date="2022-01-04T14:34:00Z">
              <w:tcPr>
                <w:tcW w:w="4044" w:type="dxa"/>
              </w:tcPr>
            </w:tcPrChange>
          </w:tcPr>
          <w:p w14:paraId="21348E8D" w14:textId="77777777" w:rsidR="00901B80" w:rsidRPr="00FF6A71" w:rsidRDefault="00901B80">
            <w:pPr>
              <w:spacing w:before="0" w:after="0" w:line="240" w:lineRule="auto"/>
              <w:rPr>
                <w:moveTo w:id="27144" w:author="pete jones" w:date="2022-01-03T12:19:00Z"/>
              </w:rPr>
              <w:pPrChange w:id="27145" w:author="pete jones" w:date="2022-01-04T14:34:00Z">
                <w:pPr/>
              </w:pPrChange>
            </w:pPr>
            <w:moveTo w:id="27146" w:author="pete jones" w:date="2022-01-03T12:19:00Z">
              <w:r w:rsidRPr="00FF6A71">
                <w:t>(.wpd)</w:t>
              </w:r>
            </w:moveTo>
          </w:p>
        </w:tc>
      </w:tr>
      <w:tr w:rsidR="00901B80" w:rsidRPr="00FF6A71" w14:paraId="2A0C7320" w14:textId="77777777" w:rsidTr="002C2BED">
        <w:tc>
          <w:tcPr>
            <w:tcW w:w="4734" w:type="dxa"/>
            <w:tcPrChange w:id="27147" w:author="pete jones" w:date="2022-01-04T14:34:00Z">
              <w:tcPr>
                <w:tcW w:w="4734" w:type="dxa"/>
              </w:tcPr>
            </w:tcPrChange>
          </w:tcPr>
          <w:p w14:paraId="4E75F604" w14:textId="77777777" w:rsidR="00901B80" w:rsidRPr="00FF6A71" w:rsidRDefault="00901B80">
            <w:pPr>
              <w:spacing w:before="0" w:after="0" w:line="240" w:lineRule="auto"/>
              <w:rPr>
                <w:moveTo w:id="27148" w:author="pete jones" w:date="2022-01-03T12:19:00Z"/>
              </w:rPr>
              <w:pPrChange w:id="27149" w:author="pete jones" w:date="2022-01-04T14:34:00Z">
                <w:pPr/>
              </w:pPrChange>
            </w:pPr>
            <w:moveTo w:id="27150" w:author="pete jones" w:date="2022-01-03T12:19:00Z">
              <w:r w:rsidRPr="00FF6A71">
                <w:t xml:space="preserve">PostScript </w:t>
              </w:r>
            </w:moveTo>
          </w:p>
        </w:tc>
        <w:tc>
          <w:tcPr>
            <w:tcW w:w="4044" w:type="dxa"/>
            <w:tcPrChange w:id="27151" w:author="pete jones" w:date="2022-01-04T14:34:00Z">
              <w:tcPr>
                <w:tcW w:w="4044" w:type="dxa"/>
              </w:tcPr>
            </w:tcPrChange>
          </w:tcPr>
          <w:p w14:paraId="1E6BD664" w14:textId="77777777" w:rsidR="00901B80" w:rsidRPr="00FF6A71" w:rsidRDefault="00901B80">
            <w:pPr>
              <w:spacing w:before="0" w:after="0" w:line="240" w:lineRule="auto"/>
              <w:rPr>
                <w:moveTo w:id="27152" w:author="pete jones" w:date="2022-01-03T12:19:00Z"/>
              </w:rPr>
              <w:pPrChange w:id="27153" w:author="pete jones" w:date="2022-01-04T14:34:00Z">
                <w:pPr/>
              </w:pPrChange>
            </w:pPr>
            <w:moveTo w:id="27154" w:author="pete jones" w:date="2022-01-03T12:19:00Z">
              <w:r w:rsidRPr="00FF6A71">
                <w:t>(.ps/.eps)</w:t>
              </w:r>
            </w:moveTo>
          </w:p>
        </w:tc>
      </w:tr>
      <w:tr w:rsidR="00901B80" w:rsidRPr="00FF6A71" w14:paraId="71288F04" w14:textId="77777777" w:rsidTr="002C2BED">
        <w:tc>
          <w:tcPr>
            <w:tcW w:w="4734" w:type="dxa"/>
            <w:tcPrChange w:id="27155" w:author="pete jones" w:date="2022-01-04T14:34:00Z">
              <w:tcPr>
                <w:tcW w:w="4734" w:type="dxa"/>
              </w:tcPr>
            </w:tcPrChange>
          </w:tcPr>
          <w:p w14:paraId="3AA96054" w14:textId="77777777" w:rsidR="00901B80" w:rsidRPr="00FF6A71" w:rsidRDefault="00901B80">
            <w:pPr>
              <w:spacing w:before="0" w:after="0" w:line="240" w:lineRule="auto"/>
              <w:rPr>
                <w:moveTo w:id="27156" w:author="pete jones" w:date="2022-01-03T12:19:00Z"/>
              </w:rPr>
              <w:pPrChange w:id="27157" w:author="pete jones" w:date="2022-01-04T14:34:00Z">
                <w:pPr/>
              </w:pPrChange>
            </w:pPr>
            <w:moveTo w:id="27158" w:author="pete jones" w:date="2022-01-03T12:19:00Z">
              <w:r w:rsidRPr="00FF6A71">
                <w:t>HTML</w:t>
              </w:r>
            </w:moveTo>
          </w:p>
        </w:tc>
        <w:tc>
          <w:tcPr>
            <w:tcW w:w="4044" w:type="dxa"/>
            <w:tcPrChange w:id="27159" w:author="pete jones" w:date="2022-01-04T14:34:00Z">
              <w:tcPr>
                <w:tcW w:w="4044" w:type="dxa"/>
              </w:tcPr>
            </w:tcPrChange>
          </w:tcPr>
          <w:p w14:paraId="0EE137DB" w14:textId="77777777" w:rsidR="00901B80" w:rsidRPr="00FF6A71" w:rsidRDefault="00901B80">
            <w:pPr>
              <w:spacing w:before="0" w:after="0" w:line="240" w:lineRule="auto"/>
              <w:rPr>
                <w:moveTo w:id="27160" w:author="pete jones" w:date="2022-01-03T12:19:00Z"/>
              </w:rPr>
              <w:pPrChange w:id="27161" w:author="pete jones" w:date="2022-01-04T14:34:00Z">
                <w:pPr/>
              </w:pPrChange>
            </w:pPr>
          </w:p>
        </w:tc>
      </w:tr>
      <w:tr w:rsidR="00901B80" w:rsidRPr="00FF6A71" w14:paraId="370E2C12" w14:textId="77777777" w:rsidTr="002C2BED">
        <w:tc>
          <w:tcPr>
            <w:tcW w:w="4734" w:type="dxa"/>
            <w:tcPrChange w:id="27162" w:author="pete jones" w:date="2022-01-04T14:34:00Z">
              <w:tcPr>
                <w:tcW w:w="4734" w:type="dxa"/>
              </w:tcPr>
            </w:tcPrChange>
          </w:tcPr>
          <w:p w14:paraId="3C039114" w14:textId="77777777" w:rsidR="00901B80" w:rsidRPr="00FF6A71" w:rsidRDefault="00901B80">
            <w:pPr>
              <w:spacing w:before="0" w:after="0" w:line="240" w:lineRule="auto"/>
              <w:rPr>
                <w:moveTo w:id="27163" w:author="pete jones" w:date="2022-01-03T12:19:00Z"/>
              </w:rPr>
              <w:pPrChange w:id="27164" w:author="pete jones" w:date="2022-01-04T14:34:00Z">
                <w:pPr/>
              </w:pPrChange>
            </w:pPr>
            <w:moveTo w:id="27165" w:author="pete jones" w:date="2022-01-03T12:19:00Z">
              <w:r w:rsidRPr="00FF6A71">
                <w:t xml:space="preserve">Hangul Word Processor file </w:t>
              </w:r>
            </w:moveTo>
          </w:p>
        </w:tc>
        <w:tc>
          <w:tcPr>
            <w:tcW w:w="4044" w:type="dxa"/>
            <w:tcPrChange w:id="27166" w:author="pete jones" w:date="2022-01-04T14:34:00Z">
              <w:tcPr>
                <w:tcW w:w="4044" w:type="dxa"/>
              </w:tcPr>
            </w:tcPrChange>
          </w:tcPr>
          <w:p w14:paraId="6FE17338" w14:textId="77777777" w:rsidR="00901B80" w:rsidRPr="00FF6A71" w:rsidRDefault="00901B80">
            <w:pPr>
              <w:spacing w:before="0" w:after="0" w:line="240" w:lineRule="auto"/>
              <w:rPr>
                <w:moveTo w:id="27167" w:author="pete jones" w:date="2022-01-03T12:19:00Z"/>
              </w:rPr>
              <w:pPrChange w:id="27168" w:author="pete jones" w:date="2022-01-04T14:34:00Z">
                <w:pPr/>
              </w:pPrChange>
            </w:pPr>
            <w:moveTo w:id="27169" w:author="pete jones" w:date="2022-01-03T12:19:00Z">
              <w:r w:rsidRPr="00FF6A71">
                <w:t>(.hwp)</w:t>
              </w:r>
            </w:moveTo>
          </w:p>
        </w:tc>
      </w:tr>
      <w:tr w:rsidR="00901B80" w:rsidRPr="00FF6A71" w14:paraId="63807A89" w14:textId="77777777" w:rsidTr="002C2BED">
        <w:tc>
          <w:tcPr>
            <w:tcW w:w="4734" w:type="dxa"/>
            <w:tcPrChange w:id="27170" w:author="pete jones" w:date="2022-01-04T14:34:00Z">
              <w:tcPr>
                <w:tcW w:w="4734" w:type="dxa"/>
              </w:tcPr>
            </w:tcPrChange>
          </w:tcPr>
          <w:p w14:paraId="35BD8AC7" w14:textId="77777777" w:rsidR="00901B80" w:rsidRPr="00FF6A71" w:rsidRDefault="00901B80">
            <w:pPr>
              <w:spacing w:before="0" w:after="0" w:line="240" w:lineRule="auto"/>
              <w:rPr>
                <w:moveTo w:id="27171" w:author="pete jones" w:date="2022-01-03T12:19:00Z"/>
              </w:rPr>
              <w:pPrChange w:id="27172" w:author="pete jones" w:date="2022-01-04T14:34:00Z">
                <w:pPr/>
              </w:pPrChange>
            </w:pPr>
            <w:moveTo w:id="27173" w:author="pete jones" w:date="2022-01-03T12:19:00Z">
              <w:r w:rsidRPr="00FF6A71">
                <w:t xml:space="preserve">Rich text format </w:t>
              </w:r>
            </w:moveTo>
          </w:p>
        </w:tc>
        <w:tc>
          <w:tcPr>
            <w:tcW w:w="4044" w:type="dxa"/>
            <w:tcPrChange w:id="27174" w:author="pete jones" w:date="2022-01-04T14:34:00Z">
              <w:tcPr>
                <w:tcW w:w="4044" w:type="dxa"/>
              </w:tcPr>
            </w:tcPrChange>
          </w:tcPr>
          <w:p w14:paraId="4381BEC6" w14:textId="77777777" w:rsidR="00901B80" w:rsidRPr="00FF6A71" w:rsidRDefault="00901B80">
            <w:pPr>
              <w:spacing w:before="0" w:after="0" w:line="240" w:lineRule="auto"/>
              <w:rPr>
                <w:moveTo w:id="27175" w:author="pete jones" w:date="2022-01-03T12:19:00Z"/>
              </w:rPr>
              <w:pPrChange w:id="27176" w:author="pete jones" w:date="2022-01-04T14:34:00Z">
                <w:pPr/>
              </w:pPrChange>
            </w:pPr>
            <w:moveTo w:id="27177" w:author="pete jones" w:date="2022-01-03T12:19:00Z">
              <w:r w:rsidRPr="00FF6A71">
                <w:t>(.rtf)</w:t>
              </w:r>
            </w:moveTo>
          </w:p>
        </w:tc>
      </w:tr>
      <w:tr w:rsidR="00901B80" w:rsidRPr="00FF6A71" w14:paraId="2DB0CFD0" w14:textId="77777777" w:rsidTr="002C2BED">
        <w:tc>
          <w:tcPr>
            <w:tcW w:w="4734" w:type="dxa"/>
            <w:tcPrChange w:id="27178" w:author="pete jones" w:date="2022-01-04T14:34:00Z">
              <w:tcPr>
                <w:tcW w:w="4734" w:type="dxa"/>
              </w:tcPr>
            </w:tcPrChange>
          </w:tcPr>
          <w:p w14:paraId="52E9B3FB" w14:textId="77777777" w:rsidR="00901B80" w:rsidRPr="00FF6A71" w:rsidRDefault="00901B80">
            <w:pPr>
              <w:spacing w:before="0" w:after="0" w:line="240" w:lineRule="auto"/>
              <w:rPr>
                <w:moveTo w:id="27179" w:author="pete jones" w:date="2022-01-03T12:19:00Z"/>
              </w:rPr>
              <w:pPrChange w:id="27180" w:author="pete jones" w:date="2022-01-04T14:34:00Z">
                <w:pPr/>
              </w:pPrChange>
            </w:pPr>
            <w:moveTo w:id="27181" w:author="pete jones" w:date="2022-01-03T12:19:00Z">
              <w:r w:rsidRPr="00FF6A71">
                <w:t xml:space="preserve">Plain text </w:t>
              </w:r>
            </w:moveTo>
          </w:p>
        </w:tc>
        <w:tc>
          <w:tcPr>
            <w:tcW w:w="4044" w:type="dxa"/>
            <w:tcPrChange w:id="27182" w:author="pete jones" w:date="2022-01-04T14:34:00Z">
              <w:tcPr>
                <w:tcW w:w="4044" w:type="dxa"/>
              </w:tcPr>
            </w:tcPrChange>
          </w:tcPr>
          <w:p w14:paraId="6AAA98B2" w14:textId="77777777" w:rsidR="00901B80" w:rsidRPr="00FF6A71" w:rsidRDefault="00901B80">
            <w:pPr>
              <w:spacing w:before="0" w:after="0" w:line="240" w:lineRule="auto"/>
              <w:rPr>
                <w:moveTo w:id="27183" w:author="pete jones" w:date="2022-01-03T12:19:00Z"/>
              </w:rPr>
              <w:pPrChange w:id="27184" w:author="pete jones" w:date="2022-01-04T14:34:00Z">
                <w:pPr/>
              </w:pPrChange>
            </w:pPr>
            <w:moveTo w:id="27185" w:author="pete jones" w:date="2022-01-03T12:19:00Z">
              <w:r w:rsidRPr="00FF6A71">
                <w:t>(.txt)</w:t>
              </w:r>
            </w:moveTo>
          </w:p>
        </w:tc>
      </w:tr>
      <w:tr w:rsidR="00901B80" w:rsidRPr="00FF6A71" w14:paraId="59A51AF5" w14:textId="77777777" w:rsidTr="002C2BED">
        <w:tc>
          <w:tcPr>
            <w:tcW w:w="4734" w:type="dxa"/>
            <w:tcPrChange w:id="27186" w:author="pete jones" w:date="2022-01-04T14:34:00Z">
              <w:tcPr>
                <w:tcW w:w="4734" w:type="dxa"/>
              </w:tcPr>
            </w:tcPrChange>
          </w:tcPr>
          <w:p w14:paraId="73212EA8" w14:textId="77777777" w:rsidR="00901B80" w:rsidRPr="00FF6A71" w:rsidRDefault="00901B80">
            <w:pPr>
              <w:spacing w:before="0" w:after="0" w:line="240" w:lineRule="auto"/>
              <w:rPr>
                <w:moveTo w:id="27187" w:author="pete jones" w:date="2022-01-03T12:19:00Z"/>
              </w:rPr>
              <w:pPrChange w:id="27188" w:author="pete jones" w:date="2022-01-04T14:34:00Z">
                <w:pPr/>
              </w:pPrChange>
            </w:pPr>
            <w:moveTo w:id="27189" w:author="pete jones" w:date="2022-01-03T12:19:00Z">
              <w:r w:rsidRPr="00FF6A71">
                <w:t>Google Docs via Google Drive™</w:t>
              </w:r>
            </w:moveTo>
          </w:p>
        </w:tc>
        <w:tc>
          <w:tcPr>
            <w:tcW w:w="4044" w:type="dxa"/>
            <w:tcPrChange w:id="27190" w:author="pete jones" w:date="2022-01-04T14:34:00Z">
              <w:tcPr>
                <w:tcW w:w="4044" w:type="dxa"/>
              </w:tcPr>
            </w:tcPrChange>
          </w:tcPr>
          <w:p w14:paraId="5B07E9E7" w14:textId="77777777" w:rsidR="00901B80" w:rsidRPr="00FF6A71" w:rsidRDefault="00901B80">
            <w:pPr>
              <w:spacing w:before="0" w:after="0" w:line="240" w:lineRule="auto"/>
              <w:rPr>
                <w:moveTo w:id="27191" w:author="pete jones" w:date="2022-01-03T12:19:00Z"/>
              </w:rPr>
              <w:pPrChange w:id="27192" w:author="pete jones" w:date="2022-01-04T14:34:00Z">
                <w:pPr/>
              </w:pPrChange>
            </w:pPr>
            <w:moveTo w:id="27193" w:author="pete jones" w:date="2022-01-03T12:19:00Z">
              <w:r w:rsidRPr="00FF6A71">
                <w:t>(.gdoc)</w:t>
              </w:r>
            </w:moveTo>
          </w:p>
        </w:tc>
      </w:tr>
      <w:tr w:rsidR="00901B80" w:rsidRPr="00FF6A71" w14:paraId="119CD687" w14:textId="77777777" w:rsidTr="002C2BED">
        <w:tc>
          <w:tcPr>
            <w:tcW w:w="4734" w:type="dxa"/>
            <w:tcPrChange w:id="27194" w:author="pete jones" w:date="2022-01-04T14:34:00Z">
              <w:tcPr>
                <w:tcW w:w="4734" w:type="dxa"/>
              </w:tcPr>
            </w:tcPrChange>
          </w:tcPr>
          <w:p w14:paraId="2E081341" w14:textId="77777777" w:rsidR="00901B80" w:rsidRPr="00FF6A71" w:rsidRDefault="00901B80">
            <w:pPr>
              <w:spacing w:before="0" w:after="0" w:line="240" w:lineRule="auto"/>
              <w:rPr>
                <w:moveTo w:id="27195" w:author="pete jones" w:date="2022-01-03T12:19:00Z"/>
              </w:rPr>
              <w:pPrChange w:id="27196" w:author="pete jones" w:date="2022-01-04T14:34:00Z">
                <w:pPr/>
              </w:pPrChange>
            </w:pPr>
            <w:moveTo w:id="27197" w:author="pete jones" w:date="2022-01-03T12:19:00Z">
              <w:r w:rsidRPr="00FF6A71">
                <w:t>Adobe PDF</w:t>
              </w:r>
            </w:moveTo>
          </w:p>
        </w:tc>
        <w:tc>
          <w:tcPr>
            <w:tcW w:w="4044" w:type="dxa"/>
            <w:tcPrChange w:id="27198" w:author="pete jones" w:date="2022-01-04T14:34:00Z">
              <w:tcPr>
                <w:tcW w:w="4044" w:type="dxa"/>
              </w:tcPr>
            </w:tcPrChange>
          </w:tcPr>
          <w:p w14:paraId="06D76DD2" w14:textId="77777777" w:rsidR="00901B80" w:rsidRPr="00FF6A71" w:rsidRDefault="00901B80">
            <w:pPr>
              <w:spacing w:before="0" w:after="0" w:line="240" w:lineRule="auto"/>
              <w:rPr>
                <w:moveTo w:id="27199" w:author="pete jones" w:date="2022-01-03T12:19:00Z"/>
              </w:rPr>
              <w:pPrChange w:id="27200" w:author="pete jones" w:date="2022-01-04T14:34:00Z">
                <w:pPr/>
              </w:pPrChange>
            </w:pPr>
          </w:p>
        </w:tc>
      </w:tr>
      <w:tr w:rsidR="00901B80" w:rsidRPr="00FF6A71" w14:paraId="1328737D" w14:textId="77777777" w:rsidTr="002C2BED">
        <w:tc>
          <w:tcPr>
            <w:tcW w:w="4734" w:type="dxa"/>
            <w:tcPrChange w:id="27201" w:author="pete jones" w:date="2022-01-04T14:34:00Z">
              <w:tcPr>
                <w:tcW w:w="4734" w:type="dxa"/>
              </w:tcPr>
            </w:tcPrChange>
          </w:tcPr>
          <w:p w14:paraId="48DEA639" w14:textId="77777777" w:rsidR="00901B80" w:rsidRPr="00FF6A71" w:rsidRDefault="00901B80">
            <w:pPr>
              <w:spacing w:before="0" w:after="0" w:line="240" w:lineRule="auto"/>
              <w:rPr>
                <w:moveTo w:id="27202" w:author="pete jones" w:date="2022-01-03T12:19:00Z"/>
              </w:rPr>
              <w:pPrChange w:id="27203" w:author="pete jones" w:date="2022-01-04T14:34:00Z">
                <w:pPr/>
              </w:pPrChange>
            </w:pPr>
            <w:moveTo w:id="27204" w:author="pete jones" w:date="2022-01-03T12:19:00Z">
              <w:r w:rsidRPr="00FF6A71">
                <w:t xml:space="preserve">Microsoft PowerPoint </w:t>
              </w:r>
            </w:moveTo>
          </w:p>
        </w:tc>
        <w:tc>
          <w:tcPr>
            <w:tcW w:w="4044" w:type="dxa"/>
            <w:tcPrChange w:id="27205" w:author="pete jones" w:date="2022-01-04T14:34:00Z">
              <w:tcPr>
                <w:tcW w:w="4044" w:type="dxa"/>
              </w:tcPr>
            </w:tcPrChange>
          </w:tcPr>
          <w:p w14:paraId="209BC6DB" w14:textId="77777777" w:rsidR="00901B80" w:rsidRPr="00FF6A71" w:rsidRDefault="00901B80">
            <w:pPr>
              <w:spacing w:before="0" w:after="0" w:line="240" w:lineRule="auto"/>
              <w:rPr>
                <w:moveTo w:id="27206" w:author="pete jones" w:date="2022-01-03T12:19:00Z"/>
              </w:rPr>
              <w:pPrChange w:id="27207" w:author="pete jones" w:date="2022-01-04T14:34:00Z">
                <w:pPr/>
              </w:pPrChange>
            </w:pPr>
            <w:moveTo w:id="27208" w:author="pete jones" w:date="2022-01-03T12:19:00Z">
              <w:r w:rsidRPr="00FF6A71">
                <w:t>(.pptx, .ppt, .ppsx, and .pps)</w:t>
              </w:r>
            </w:moveTo>
          </w:p>
        </w:tc>
      </w:tr>
      <w:tr w:rsidR="00901B80" w:rsidRPr="00FF6A71" w14:paraId="200B63FF" w14:textId="77777777" w:rsidTr="002C2BED">
        <w:tc>
          <w:tcPr>
            <w:tcW w:w="4734" w:type="dxa"/>
            <w:tcPrChange w:id="27209" w:author="pete jones" w:date="2022-01-04T14:34:00Z">
              <w:tcPr>
                <w:tcW w:w="4734" w:type="dxa"/>
              </w:tcPr>
            </w:tcPrChange>
          </w:tcPr>
          <w:p w14:paraId="11E3312B" w14:textId="77777777" w:rsidR="00901B80" w:rsidRPr="00FF6A71" w:rsidRDefault="00901B80">
            <w:pPr>
              <w:spacing w:before="0" w:after="0" w:line="240" w:lineRule="auto"/>
              <w:rPr>
                <w:moveTo w:id="27210" w:author="pete jones" w:date="2022-01-03T12:19:00Z"/>
              </w:rPr>
              <w:pPrChange w:id="27211" w:author="pete jones" w:date="2022-01-04T14:34:00Z">
                <w:pPr/>
              </w:pPrChange>
            </w:pPr>
            <w:moveTo w:id="27212" w:author="pete jones" w:date="2022-01-03T12:19:00Z">
              <w:r w:rsidRPr="00FF6A71">
                <w:t xml:space="preserve">Microsoft Excel </w:t>
              </w:r>
            </w:moveTo>
          </w:p>
        </w:tc>
        <w:tc>
          <w:tcPr>
            <w:tcW w:w="4044" w:type="dxa"/>
            <w:tcPrChange w:id="27213" w:author="pete jones" w:date="2022-01-04T14:34:00Z">
              <w:tcPr>
                <w:tcW w:w="4044" w:type="dxa"/>
              </w:tcPr>
            </w:tcPrChange>
          </w:tcPr>
          <w:p w14:paraId="53E1FF49" w14:textId="77777777" w:rsidR="00901B80" w:rsidRPr="00FF6A71" w:rsidRDefault="00901B80">
            <w:pPr>
              <w:spacing w:before="0" w:after="0" w:line="240" w:lineRule="auto"/>
              <w:rPr>
                <w:moveTo w:id="27214" w:author="pete jones" w:date="2022-01-03T12:19:00Z"/>
              </w:rPr>
              <w:pPrChange w:id="27215" w:author="pete jones" w:date="2022-01-04T14:34:00Z">
                <w:pPr/>
              </w:pPrChange>
            </w:pPr>
            <w:moveTo w:id="27216" w:author="pete jones" w:date="2022-01-03T12:19:00Z">
              <w:r w:rsidRPr="00FF6A71">
                <w:t>(.xls and .xlsx)</w:t>
              </w:r>
            </w:moveTo>
          </w:p>
        </w:tc>
      </w:tr>
    </w:tbl>
    <w:p w14:paraId="7007E442" w14:textId="3A9F8D91" w:rsidR="00901B80" w:rsidRPr="007C0DAF" w:rsidRDefault="00901B80">
      <w:pPr>
        <w:pStyle w:val="Caption"/>
        <w:rPr>
          <w:moveTo w:id="27217" w:author="pete jones" w:date="2022-01-03T12:19:00Z"/>
        </w:rPr>
        <w:pPrChange w:id="27218" w:author="pete jones" w:date="2022-01-04T14:34:00Z">
          <w:pPr>
            <w:pStyle w:val="TOCHeading"/>
            <w:jc w:val="center"/>
          </w:pPr>
        </w:pPrChange>
      </w:pPr>
      <w:bookmarkStart w:id="27219" w:name="_Ref92199371"/>
      <w:bookmarkStart w:id="27220" w:name="_Toc99719308"/>
      <w:moveTo w:id="27221" w:author="pete jones" w:date="2022-01-03T12:19:00Z">
        <w:r w:rsidRPr="00C15005">
          <w:t xml:space="preserve">Figure </w:t>
        </w:r>
      </w:moveTo>
      <w:ins w:id="27222" w:author="pete jones" w:date="2022-03-10T14:38:00Z">
        <w:r w:rsidR="00CE4F4E">
          <w:fldChar w:fldCharType="begin"/>
        </w:r>
        <w:r w:rsidR="00CE4F4E">
          <w:instrText xml:space="preserve"> STYLEREF 1 \s </w:instrText>
        </w:r>
      </w:ins>
      <w:r w:rsidR="00CE4F4E">
        <w:fldChar w:fldCharType="separate"/>
      </w:r>
      <w:r w:rsidR="00D94147">
        <w:rPr>
          <w:noProof/>
        </w:rPr>
        <w:t>7</w:t>
      </w:r>
      <w:ins w:id="27223"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7224" w:author="pete jones" w:date="2022-04-05T11:31:00Z">
        <w:r w:rsidR="00D94147">
          <w:rPr>
            <w:noProof/>
          </w:rPr>
          <w:t>2</w:t>
        </w:r>
      </w:ins>
      <w:ins w:id="27225" w:author="pete jones" w:date="2022-03-10T14:38:00Z">
        <w:r w:rsidR="00CE4F4E">
          <w:fldChar w:fldCharType="end"/>
        </w:r>
      </w:ins>
      <w:moveTo w:id="27226" w:author="pete jones" w:date="2022-01-03T12:19:00Z">
        <w:del w:id="27227" w:author="pete jones" w:date="2022-02-01T12:31:00Z">
          <w:r w:rsidRPr="00862EE0" w:rsidDel="0004608E">
            <w:fldChar w:fldCharType="begin"/>
          </w:r>
          <w:r w:rsidRPr="007C0DAF" w:rsidDel="0004608E">
            <w:delInstrText>STYLEREF 1 \s</w:delInstrText>
          </w:r>
          <w:r w:rsidRPr="00862EE0" w:rsidDel="0004608E">
            <w:fldChar w:fldCharType="separate"/>
          </w:r>
        </w:del>
      </w:moveTo>
      <w:del w:id="27228" w:author="pete jones" w:date="2022-02-01T12:31:00Z">
        <w:r w:rsidR="002C2BED" w:rsidDel="0004608E">
          <w:rPr>
            <w:noProof/>
          </w:rPr>
          <w:delText>7</w:delText>
        </w:r>
      </w:del>
      <w:moveTo w:id="27229" w:author="pete jones" w:date="2022-01-03T12:19:00Z">
        <w:del w:id="27230" w:author="pete jones" w:date="2022-02-01T12:31:00Z">
          <w:r w:rsidRPr="00862EE0" w:rsidDel="0004608E">
            <w:fldChar w:fldCharType="end"/>
          </w:r>
          <w:r w:rsidRPr="00862EE0" w:rsidDel="0004608E">
            <w:noBreakHyphen/>
          </w:r>
          <w:r w:rsidRPr="007C0DAF" w:rsidDel="0004608E">
            <w:fldChar w:fldCharType="begin"/>
          </w:r>
          <w:r w:rsidRPr="007C0DAF" w:rsidDel="0004608E">
            <w:delInstrText>SEQ Figure \* ARABIC \s 1</w:delInstrText>
          </w:r>
          <w:r w:rsidRPr="007C0DAF" w:rsidDel="0004608E">
            <w:fldChar w:fldCharType="separate"/>
          </w:r>
        </w:del>
        <w:del w:id="27231" w:author="pete jones" w:date="2022-01-04T14:34:00Z">
          <w:r w:rsidRPr="007C0DAF" w:rsidDel="002C2BED">
            <w:rPr>
              <w:noProof/>
            </w:rPr>
            <w:delText>18</w:delText>
          </w:r>
        </w:del>
        <w:del w:id="27232" w:author="pete jones" w:date="2022-02-01T12:31:00Z">
          <w:r w:rsidRPr="007C0DAF" w:rsidDel="0004608E">
            <w:fldChar w:fldCharType="end"/>
          </w:r>
        </w:del>
        <w:bookmarkEnd w:id="27219"/>
        <w:r w:rsidRPr="007C0DAF">
          <w:t>: TURNITIN FILE TYPES</w:t>
        </w:r>
        <w:bookmarkEnd w:id="27220"/>
      </w:moveTo>
    </w:p>
    <w:p w14:paraId="79CCA1C6" w14:textId="77777777" w:rsidR="00901B80" w:rsidRPr="00FF6A71" w:rsidRDefault="00901B80" w:rsidP="00901B80">
      <w:pPr>
        <w:rPr>
          <w:moveTo w:id="27233" w:author="pete jones" w:date="2022-01-03T12:19:00Z"/>
          <w:b/>
          <w:bCs/>
          <w:u w:val="single"/>
        </w:rPr>
      </w:pPr>
      <w:moveTo w:id="27234" w:author="pete jones" w:date="2022-01-03T12:19:00Z">
        <w:r w:rsidRPr="00FF6A71">
          <w:rPr>
            <w:b/>
            <w:bCs/>
            <w:u w:val="single"/>
          </w:rPr>
          <w:t>Non-Textual digital data</w:t>
        </w:r>
      </w:moveTo>
    </w:p>
    <w:p w14:paraId="3A67150D" w14:textId="45B82DD7" w:rsidR="00901B80" w:rsidRPr="00FF6A71" w:rsidRDefault="00901B80" w:rsidP="00901B80">
      <w:pPr>
        <w:rPr>
          <w:moveTo w:id="27235" w:author="pete jones" w:date="2022-01-03T12:19:00Z"/>
        </w:rPr>
      </w:pPr>
      <w:moveTo w:id="27236" w:author="pete jones" w:date="2022-01-03T12:19:00Z">
        <w:r w:rsidRPr="00FF6A71">
          <w:t xml:space="preserve">Plagiarism, is it possible to eliminate cheating when dealing with non-textual digital data types? How important is it to expose and challenge this? Here we discuss the issues related to cheating and how PLM may </w:t>
        </w:r>
        <w:del w:id="27237" w:author="pete jones" w:date="2022-04-01T10:54:00Z">
          <w:r w:rsidRPr="00FF6A71" w:rsidDel="00526C96">
            <w:delText xml:space="preserve">specifically </w:delText>
          </w:r>
        </w:del>
        <w:r w:rsidRPr="00FF6A71">
          <w:t>be deployed to combat cheating with non-textual digital data.</w:t>
        </w:r>
      </w:moveTo>
    </w:p>
    <w:p w14:paraId="1F9F71C3" w14:textId="71F6D972" w:rsidR="00901B80" w:rsidRPr="00FF6A71" w:rsidRDefault="00901B80" w:rsidP="00901B80">
      <w:pPr>
        <w:rPr>
          <w:moveTo w:id="27238" w:author="pete jones" w:date="2022-01-03T12:19:00Z"/>
        </w:rPr>
      </w:pPr>
      <w:moveTo w:id="27239" w:author="pete jones" w:date="2022-01-03T12:19:00Z">
        <w:r w:rsidRPr="00FF6A71">
          <w:t>What is non-textual data within the context of engineering? It is well known that engineers communicate ideas through drawings, diagrams, digital 3D models and many forms other tha</w:t>
        </w:r>
        <w:del w:id="27240" w:author="pete jones" w:date="2022-03-30T10:01:00Z">
          <w:r w:rsidRPr="00FF6A71" w:rsidDel="004A5015">
            <w:delText>t</w:delText>
          </w:r>
        </w:del>
      </w:moveTo>
      <w:ins w:id="27241" w:author="pete jones" w:date="2022-03-30T10:01:00Z">
        <w:r w:rsidR="004A5015">
          <w:t>n</w:t>
        </w:r>
      </w:ins>
      <w:moveTo w:id="27242" w:author="pete jones" w:date="2022-01-03T12:19:00Z">
        <w:r w:rsidRPr="00FF6A71">
          <w:t xml:space="preserve"> textual data. The use of non-textual data is not reserved for engineering</w:t>
        </w:r>
      </w:moveTo>
      <w:ins w:id="27243" w:author="pete jones" w:date="2022-04-01T10:54:00Z">
        <w:r w:rsidR="00526C96">
          <w:t>,</w:t>
        </w:r>
      </w:ins>
      <w:moveTo w:id="27244" w:author="pete jones" w:date="2022-01-03T12:19:00Z">
        <w:r w:rsidRPr="00FF6A71">
          <w:t xml:space="preserve"> and there are many forms used in many disciplines to enhance or enrich data. Students will be aware of the benefits of using such data within the context of a written report and the general rules about using non-textual elements in research papers. These general non-textual enrichments include graphs, images, figures, pictograms, tables, maps</w:t>
        </w:r>
        <w:del w:id="27245" w:author="pete jones" w:date="2022-04-01T10:54:00Z">
          <w:r w:rsidRPr="00FF6A71" w:rsidDel="00526C96">
            <w:delText xml:space="preserve"> symbols, illustrations</w:delText>
          </w:r>
        </w:del>
      </w:moveTo>
      <w:ins w:id="27246" w:author="pete jones" w:date="2022-04-01T10:54:00Z">
        <w:r w:rsidR="00526C96">
          <w:t>, symbols,</w:t>
        </w:r>
      </w:ins>
      <w:moveTo w:id="27247" w:author="pete jones" w:date="2022-01-03T12:19:00Z">
        <w:r w:rsidRPr="00FF6A71">
          <w:t xml:space="preserve"> etc. What makes engineering different is that a high proportion of effort is used to generate digital CAD data from which other non-textual data are generated for textual analysis. Therefore, the CAD data is the parent of downstream analysis. Many </w:t>
        </w:r>
        <w:del w:id="27248" w:author="pete jones" w:date="2022-04-01T10:55:00Z">
          <w:r w:rsidRPr="00FF6A71" w:rsidDel="00526C96">
            <w:delText xml:space="preserve">of the </w:delText>
          </w:r>
        </w:del>
        <w:r w:rsidRPr="00FF6A71">
          <w:t>digital authoring tools for CAD have integrated capability to support presentation and analysis in general digital office tools. Drawings can be output as PDF files</w:t>
        </w:r>
      </w:moveTo>
      <w:ins w:id="27249" w:author="pete jones" w:date="2022-04-01T10:56:00Z">
        <w:r w:rsidR="00526C96">
          <w:t xml:space="preserve">. </w:t>
        </w:r>
      </w:ins>
      <w:moveTo w:id="27250" w:author="pete jones" w:date="2022-01-03T12:19:00Z">
        <w:del w:id="27251" w:author="pete jones" w:date="2022-04-01T10:56:00Z">
          <w:r w:rsidRPr="00FF6A71" w:rsidDel="00526C96">
            <w:delText xml:space="preserve"> and e</w:delText>
          </w:r>
        </w:del>
        <w:del w:id="27252" w:author="pete jones" w:date="2022-04-01T15:02:00Z">
          <w:r w:rsidRPr="00FF6A71" w:rsidDel="00726256">
            <w:delText xml:space="preserve">ven </w:delText>
          </w:r>
        </w:del>
        <w:r w:rsidRPr="00FF6A71">
          <w:t xml:space="preserve">3D models can be embedded into reports in </w:t>
        </w:r>
        <w:del w:id="27253" w:author="pete jones" w:date="2022-04-01T10:56:00Z">
          <w:r w:rsidRPr="00FF6A71" w:rsidDel="00526C96">
            <w:lastRenderedPageBreak/>
            <w:delText xml:space="preserve">various </w:delText>
          </w:r>
        </w:del>
        <w:r w:rsidRPr="00FF6A71">
          <w:t>generic 3D formats</w:t>
        </w:r>
        <w:del w:id="27254" w:author="pete jones" w:date="2022-04-01T10:56:00Z">
          <w:r w:rsidRPr="00FF6A71" w:rsidDel="00526C96">
            <w:delText>,</w:delText>
          </w:r>
        </w:del>
      </w:moveTo>
      <w:ins w:id="27255" w:author="pete jones" w:date="2022-04-01T10:56:00Z">
        <w:r w:rsidR="00526C96">
          <w:t>;</w:t>
        </w:r>
      </w:ins>
      <w:moveTo w:id="27256" w:author="pete jones" w:date="2022-01-03T12:19:00Z">
        <w:r w:rsidRPr="00FF6A71">
          <w:t xml:space="preserve"> interactive capabilities are lost when converting WORD (*.DOCX) to PDF (*.PDF) depending upon adobe purchased or aftermarket convert</w:t>
        </w:r>
        <w:del w:id="27257" w:author="pete jones" w:date="2022-03-30T10:02:00Z">
          <w:r w:rsidRPr="00FF6A71" w:rsidDel="004A5015">
            <w:delText>o</w:delText>
          </w:r>
        </w:del>
      </w:moveTo>
      <w:ins w:id="27258" w:author="pete jones" w:date="2022-03-30T10:02:00Z">
        <w:r w:rsidR="004A5015">
          <w:t>e</w:t>
        </w:r>
      </w:ins>
      <w:moveTo w:id="27259" w:author="pete jones" w:date="2022-01-03T12:19:00Z">
        <w:r w:rsidRPr="00FF6A71">
          <w:t xml:space="preserve">rs, see </w:t>
        </w:r>
        <w:r w:rsidRPr="00312F59">
          <w:fldChar w:fldCharType="begin"/>
        </w:r>
        <w:r w:rsidRPr="00FF6A71">
          <w:instrText xml:space="preserve"> REF _Ref511398445 \h  \* MERGEFORMAT </w:instrText>
        </w:r>
      </w:moveTo>
      <w:moveTo w:id="27260" w:author="pete jones" w:date="2022-01-03T12:19:00Z">
        <w:r w:rsidRPr="00312F59">
          <w:fldChar w:fldCharType="separate"/>
        </w:r>
        <w:ins w:id="27261" w:author="pete jones" w:date="2022-04-05T11:31:00Z">
          <w:r w:rsidR="00D94147" w:rsidRPr="00FF6A71">
            <w:rPr>
              <w:i/>
              <w:iCs/>
            </w:rPr>
            <w:t xml:space="preserve">Figure </w:t>
          </w:r>
        </w:ins>
      </w:moveTo>
      <w:ins w:id="27262" w:author="pete jones" w:date="2022-04-05T11:31:00Z">
        <w:r w:rsidR="00D94147">
          <w:rPr>
            <w:i/>
            <w:iCs/>
            <w:noProof/>
          </w:rPr>
          <w:t>7</w:t>
        </w:r>
        <w:r w:rsidR="00D94147">
          <w:rPr>
            <w:i/>
            <w:iCs/>
            <w:noProof/>
          </w:rPr>
          <w:noBreakHyphen/>
          <w:t>3</w:t>
        </w:r>
      </w:ins>
      <w:moveTo w:id="27263" w:author="pete jones" w:date="2022-01-03T12:19:00Z">
        <w:del w:id="27264" w:author="pete jones" w:date="2022-01-04T14:36:00Z">
          <w:r w:rsidRPr="00FF6A71" w:rsidDel="002C2BED">
            <w:rPr>
              <w:i/>
              <w:iCs/>
            </w:rPr>
            <w:delText xml:space="preserve">Figure </w:delText>
          </w:r>
          <w:r w:rsidRPr="00FF6A71" w:rsidDel="002C2BED">
            <w:rPr>
              <w:i/>
              <w:iCs/>
              <w:noProof/>
            </w:rPr>
            <w:delText>6</w:delText>
          </w:r>
          <w:r w:rsidRPr="00FF6A71" w:rsidDel="002C2BED">
            <w:rPr>
              <w:i/>
              <w:iCs/>
              <w:noProof/>
            </w:rPr>
            <w:noBreakHyphen/>
            <w:delText>19</w:delText>
          </w:r>
        </w:del>
        <w:r w:rsidRPr="00312F59">
          <w:fldChar w:fldCharType="end"/>
        </w:r>
        <w:r w:rsidRPr="00FF6A71">
          <w:t xml:space="preserve">. </w:t>
        </w:r>
      </w:moveTo>
    </w:p>
    <w:p w14:paraId="42DBF7BE" w14:textId="77777777" w:rsidR="00901B80" w:rsidRPr="00FF6A71" w:rsidRDefault="00901B80" w:rsidP="00901B80">
      <w:pPr>
        <w:jc w:val="center"/>
        <w:rPr>
          <w:moveTo w:id="27265" w:author="pete jones" w:date="2022-01-03T12:19:00Z"/>
        </w:rPr>
      </w:pPr>
      <w:moveTo w:id="27266" w:author="pete jones" w:date="2022-01-03T12:19:00Z">
        <w:r w:rsidRPr="00C15005">
          <w:rPr>
            <w:noProof/>
          </w:rPr>
          <w:drawing>
            <wp:inline distT="0" distB="0" distL="0" distR="0" wp14:anchorId="16D92A0E" wp14:editId="242F13F5">
              <wp:extent cx="3617568" cy="1980142"/>
              <wp:effectExtent l="0" t="0" r="2540" b="1270"/>
              <wp:docPr id="4" name="3D Model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 Model 69"/>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617568" cy="1980142"/>
                      </a:xfrm>
                      <a:prstGeom prst="rect">
                        <a:avLst/>
                      </a:prstGeom>
                    </pic:spPr>
                  </pic:pic>
                </a:graphicData>
              </a:graphic>
            </wp:inline>
          </w:drawing>
        </w:r>
        <w:r w:rsidRPr="00FF6A71">
          <w:rPr>
            <w:rFonts w:ascii="Arial" w:hAnsi="Arial"/>
          </w:rPr>
          <w:t>￼</w:t>
        </w:r>
      </w:moveTo>
    </w:p>
    <w:p w14:paraId="0BBC0CD1" w14:textId="330BF619" w:rsidR="00901B80" w:rsidRPr="00FF6A71" w:rsidRDefault="00901B80" w:rsidP="00901B80">
      <w:pPr>
        <w:jc w:val="center"/>
        <w:rPr>
          <w:moveTo w:id="27267" w:author="pete jones" w:date="2022-01-03T12:19:00Z"/>
          <w:i/>
          <w:iCs/>
        </w:rPr>
      </w:pPr>
      <w:bookmarkStart w:id="27268" w:name="_Ref511398445"/>
      <w:bookmarkStart w:id="27269" w:name="_Toc99719309"/>
      <w:moveTo w:id="27270" w:author="pete jones" w:date="2022-01-03T12:19:00Z">
        <w:r w:rsidRPr="00FF6A71">
          <w:rPr>
            <w:i/>
            <w:iCs/>
          </w:rPr>
          <w:t xml:space="preserve">Figure </w:t>
        </w:r>
      </w:moveTo>
      <w:ins w:id="27271" w:author="pete jones" w:date="2022-03-10T14:38:00Z">
        <w:r w:rsidR="00CE4F4E">
          <w:rPr>
            <w:i/>
            <w:iCs/>
          </w:rPr>
          <w:fldChar w:fldCharType="begin"/>
        </w:r>
        <w:r w:rsidR="00CE4F4E">
          <w:rPr>
            <w:i/>
            <w:iCs/>
          </w:rPr>
          <w:instrText xml:space="preserve"> STYLEREF 1 \s </w:instrText>
        </w:r>
      </w:ins>
      <w:r w:rsidR="00CE4F4E">
        <w:rPr>
          <w:i/>
          <w:iCs/>
        </w:rPr>
        <w:fldChar w:fldCharType="separate"/>
      </w:r>
      <w:r w:rsidR="00D94147">
        <w:rPr>
          <w:i/>
          <w:iCs/>
          <w:noProof/>
        </w:rPr>
        <w:t>7</w:t>
      </w:r>
      <w:ins w:id="27272" w:author="pete jones" w:date="2022-03-10T14:38:00Z">
        <w:r w:rsidR="00CE4F4E">
          <w:rPr>
            <w:i/>
            <w:iCs/>
          </w:rPr>
          <w:fldChar w:fldCharType="end"/>
        </w:r>
        <w:r w:rsidR="00CE4F4E">
          <w:rPr>
            <w:i/>
            <w:iCs/>
          </w:rPr>
          <w:noBreakHyphen/>
        </w:r>
        <w:r w:rsidR="00CE4F4E">
          <w:rPr>
            <w:i/>
            <w:iCs/>
          </w:rPr>
          <w:fldChar w:fldCharType="begin"/>
        </w:r>
        <w:r w:rsidR="00CE4F4E">
          <w:rPr>
            <w:i/>
            <w:iCs/>
          </w:rPr>
          <w:instrText xml:space="preserve"> SEQ Figure \* ARABIC \s 1 </w:instrText>
        </w:r>
      </w:ins>
      <w:r w:rsidR="00CE4F4E">
        <w:rPr>
          <w:i/>
          <w:iCs/>
        </w:rPr>
        <w:fldChar w:fldCharType="separate"/>
      </w:r>
      <w:ins w:id="27273" w:author="pete jones" w:date="2022-04-05T11:31:00Z">
        <w:r w:rsidR="00D94147">
          <w:rPr>
            <w:i/>
            <w:iCs/>
            <w:noProof/>
          </w:rPr>
          <w:t>3</w:t>
        </w:r>
      </w:ins>
      <w:ins w:id="27274" w:author="pete jones" w:date="2022-03-10T14:38:00Z">
        <w:r w:rsidR="00CE4F4E">
          <w:rPr>
            <w:i/>
            <w:iCs/>
          </w:rPr>
          <w:fldChar w:fldCharType="end"/>
        </w:r>
      </w:ins>
      <w:moveTo w:id="27275" w:author="pete jones" w:date="2022-01-03T12:19:00Z">
        <w:del w:id="27276" w:author="pete jones" w:date="2022-02-01T12:31:00Z">
          <w:r w:rsidRPr="00312F59" w:rsidDel="0004608E">
            <w:rPr>
              <w:i/>
              <w:iCs/>
            </w:rPr>
            <w:fldChar w:fldCharType="begin"/>
          </w:r>
          <w:r w:rsidRPr="00FF6A71" w:rsidDel="0004608E">
            <w:rPr>
              <w:i/>
              <w:iCs/>
            </w:rPr>
            <w:delInstrText xml:space="preserve"> STYLEREF 1 \s </w:delInstrText>
          </w:r>
          <w:r w:rsidRPr="00312F59" w:rsidDel="0004608E">
            <w:rPr>
              <w:i/>
              <w:iCs/>
            </w:rPr>
            <w:fldChar w:fldCharType="separate"/>
          </w:r>
        </w:del>
      </w:moveTo>
      <w:del w:id="27277" w:author="pete jones" w:date="2022-02-01T12:31:00Z">
        <w:r w:rsidR="002C2BED" w:rsidDel="0004608E">
          <w:rPr>
            <w:i/>
            <w:iCs/>
            <w:noProof/>
          </w:rPr>
          <w:delText>7</w:delText>
        </w:r>
      </w:del>
      <w:moveTo w:id="27278" w:author="pete jones" w:date="2022-01-03T12:19:00Z">
        <w:del w:id="27279" w:author="pete jones" w:date="2022-02-01T12:31:00Z">
          <w:r w:rsidRPr="00312F59" w:rsidDel="0004608E">
            <w:rPr>
              <w:i/>
              <w:iCs/>
            </w:rPr>
            <w:fldChar w:fldCharType="end"/>
          </w:r>
          <w:r w:rsidRPr="00FF6A71" w:rsidDel="0004608E">
            <w:rPr>
              <w:i/>
              <w:iCs/>
            </w:rPr>
            <w:noBreakHyphen/>
          </w:r>
          <w:r w:rsidRPr="00312F59" w:rsidDel="0004608E">
            <w:rPr>
              <w:i/>
              <w:iCs/>
            </w:rPr>
            <w:fldChar w:fldCharType="begin"/>
          </w:r>
          <w:r w:rsidRPr="00FF6A71" w:rsidDel="0004608E">
            <w:rPr>
              <w:i/>
              <w:iCs/>
            </w:rPr>
            <w:delInstrText xml:space="preserve"> SEQ Figure \* ARABIC \s 1 </w:delInstrText>
          </w:r>
          <w:r w:rsidRPr="00312F59" w:rsidDel="0004608E">
            <w:rPr>
              <w:i/>
              <w:iCs/>
            </w:rPr>
            <w:fldChar w:fldCharType="separate"/>
          </w:r>
        </w:del>
        <w:del w:id="27280" w:author="pete jones" w:date="2022-01-04T14:36:00Z">
          <w:r w:rsidRPr="00FF6A71" w:rsidDel="002C2BED">
            <w:rPr>
              <w:i/>
              <w:iCs/>
              <w:noProof/>
            </w:rPr>
            <w:delText>19</w:delText>
          </w:r>
        </w:del>
        <w:del w:id="27281" w:author="pete jones" w:date="2022-02-01T12:31:00Z">
          <w:r w:rsidRPr="00312F59" w:rsidDel="0004608E">
            <w:rPr>
              <w:i/>
              <w:iCs/>
            </w:rPr>
            <w:fldChar w:fldCharType="end"/>
          </w:r>
        </w:del>
        <w:bookmarkEnd w:id="27268"/>
        <w:r w:rsidRPr="00FF6A71">
          <w:rPr>
            <w:i/>
            <w:iCs/>
          </w:rPr>
          <w:t>: Embedded 3d Model</w:t>
        </w:r>
        <w:bookmarkEnd w:id="27269"/>
      </w:moveTo>
    </w:p>
    <w:p w14:paraId="48446AC4" w14:textId="2D631593" w:rsidR="00901B80" w:rsidRPr="00FF6A71" w:rsidRDefault="00901B80" w:rsidP="00901B80">
      <w:pPr>
        <w:rPr>
          <w:moveTo w:id="27282" w:author="pete jones" w:date="2022-01-03T12:19:00Z"/>
        </w:rPr>
      </w:pPr>
      <w:moveTo w:id="27283" w:author="pete jones" w:date="2022-01-03T12:19:00Z">
        <w:r w:rsidRPr="00FF6A71">
          <w:t xml:space="preserve">This capability is </w:t>
        </w:r>
        <w:del w:id="27284" w:author="pete jones" w:date="2022-04-01T10:56:00Z">
          <w:r w:rsidRPr="00FF6A71" w:rsidDel="00526C96">
            <w:delText>use</w:delText>
          </w:r>
        </w:del>
      </w:moveTo>
      <w:ins w:id="27285" w:author="pete jones" w:date="2022-04-01T10:56:00Z">
        <w:r w:rsidR="00526C96">
          <w:t>help</w:t>
        </w:r>
      </w:ins>
      <w:moveTo w:id="27286" w:author="pete jones" w:date="2022-01-03T12:19:00Z">
        <w:r w:rsidRPr="00FF6A71">
          <w:t>ful to include references to other forms of digital data and is essential whe</w:t>
        </w:r>
        <w:del w:id="27287" w:author="pete jones" w:date="2022-03-30T10:02:00Z">
          <w:r w:rsidRPr="00FF6A71" w:rsidDel="004A5015">
            <w:delText>re</w:delText>
          </w:r>
        </w:del>
      </w:moveTo>
      <w:ins w:id="27288" w:author="pete jones" w:date="2022-03-30T10:02:00Z">
        <w:r w:rsidR="004A5015">
          <w:t>n</w:t>
        </w:r>
      </w:ins>
      <w:moveTo w:id="27289" w:author="pete jones" w:date="2022-01-03T12:19:00Z">
        <w:r w:rsidRPr="00FF6A71">
          <w:t xml:space="preserve"> engineering companies need to collaborate with ideas, create presentations and </w:t>
        </w:r>
        <w:del w:id="27290" w:author="pete jones" w:date="2022-03-30T10:02:00Z">
          <w:r w:rsidRPr="00FF6A71" w:rsidDel="004A5015">
            <w:delText xml:space="preserve">to </w:delText>
          </w:r>
        </w:del>
        <w:r w:rsidRPr="00FF6A71">
          <w:t xml:space="preserve">protect their IP. However, it is </w:t>
        </w:r>
        <w:del w:id="27291" w:author="pete jones" w:date="2022-04-01T10:56:00Z">
          <w:r w:rsidRPr="00FF6A71" w:rsidDel="00526C96">
            <w:delText>not possible to validate the originality of the work</w:delText>
          </w:r>
        </w:del>
      </w:moveTo>
      <w:ins w:id="27292" w:author="pete jones" w:date="2022-04-01T10:56:00Z">
        <w:r w:rsidR="00526C96">
          <w:t>impossible to validate the work's originality</w:t>
        </w:r>
      </w:ins>
      <w:moveTo w:id="27293" w:author="pete jones" w:date="2022-01-03T12:19:00Z">
        <w:r w:rsidRPr="00FF6A71">
          <w:t xml:space="preserve"> without access to its parent authoring tool, which allows access to a model’s core engineering data.</w:t>
        </w:r>
      </w:moveTo>
    </w:p>
    <w:p w14:paraId="03C0CDEE" w14:textId="493A62C3" w:rsidR="00901B80" w:rsidRPr="00FF6A71" w:rsidRDefault="00901B80" w:rsidP="00901B80">
      <w:pPr>
        <w:rPr>
          <w:moveTo w:id="27294" w:author="pete jones" w:date="2022-01-03T12:19:00Z"/>
        </w:rPr>
      </w:pPr>
      <w:moveTo w:id="27295" w:author="pete jones" w:date="2022-01-03T12:19:00Z">
        <w:r w:rsidRPr="00FF6A71">
          <w:t xml:space="preserve">These non-textual data are created with digital authoring tools </w:t>
        </w:r>
        <w:del w:id="27296" w:author="pete jones" w:date="2022-04-01T10:57:00Z">
          <w:r w:rsidRPr="00FF6A71" w:rsidDel="00526C96">
            <w:delText>referred to as CAD or CAE which are as common in industry as the Microsoft Office toolsets deployed to other areas of busines</w:delText>
          </w:r>
        </w:del>
      </w:moveTo>
      <w:ins w:id="27297" w:author="pete jones" w:date="2022-04-01T10:57:00Z">
        <w:r w:rsidR="00526C96">
          <w:t xml:space="preserve">called CAD or CAE, which are as </w:t>
        </w:r>
      </w:ins>
      <w:ins w:id="27298" w:author="pete jones" w:date="2022-04-01T15:24:00Z">
        <w:r w:rsidR="009D7356">
          <w:t>expected</w:t>
        </w:r>
      </w:ins>
      <w:ins w:id="27299" w:author="pete jones" w:date="2022-04-01T10:57:00Z">
        <w:r w:rsidR="00526C96">
          <w:t xml:space="preserve"> in the industry as the Microsoft Office toolsets deployed to other business area</w:t>
        </w:r>
      </w:ins>
      <w:moveTo w:id="27300" w:author="pete jones" w:date="2022-01-03T12:19:00Z">
        <w:r w:rsidRPr="00FF6A71">
          <w:t xml:space="preserve">s. </w:t>
        </w:r>
        <w:del w:id="27301" w:author="pete jones" w:date="2022-04-01T10:57:00Z">
          <w:r w:rsidRPr="00FF6A71" w:rsidDel="00526C96">
            <w:delText>T</w:delText>
          </w:r>
        </w:del>
      </w:moveTo>
      <w:ins w:id="27302" w:author="pete jones" w:date="2022-04-01T10:57:00Z">
        <w:r w:rsidR="00526C96">
          <w:t>In addition, t</w:t>
        </w:r>
      </w:ins>
      <w:moveTo w:id="27303" w:author="pete jones" w:date="2022-01-03T12:19:00Z">
        <w:r w:rsidRPr="00FF6A71">
          <w:t xml:space="preserve">he digital authoring tools provided by many vendors do possess </w:t>
        </w:r>
      </w:moveTo>
      <w:ins w:id="27304" w:author="pete jones" w:date="2022-03-30T10:02:00Z">
        <w:r w:rsidR="004A5015">
          <w:t xml:space="preserve">the </w:t>
        </w:r>
      </w:ins>
      <w:moveTo w:id="27305" w:author="pete jones" w:date="2022-01-03T12:19:00Z">
        <w:r w:rsidRPr="00FF6A71">
          <w:t xml:space="preserve">capability to read native data from </w:t>
        </w:r>
        <w:del w:id="27306" w:author="pete jones" w:date="2022-04-01T10:57:00Z">
          <w:r w:rsidRPr="00FF6A71" w:rsidDel="00526C96">
            <w:delText>other</w:delText>
          </w:r>
        </w:del>
      </w:moveTo>
      <w:ins w:id="27307" w:author="pete jones" w:date="2022-04-01T10:57:00Z">
        <w:r w:rsidR="00526C96">
          <w:t>different</w:t>
        </w:r>
      </w:ins>
      <w:moveTo w:id="27308" w:author="pete jones" w:date="2022-01-03T12:19:00Z">
        <w:r w:rsidRPr="00FF6A71">
          <w:t xml:space="preserve"> vendors, which means (in theory) that a</w:t>
        </w:r>
        <w:del w:id="27309" w:author="pete jones" w:date="2022-04-01T10:57:00Z">
          <w:r w:rsidRPr="00FF6A71" w:rsidDel="00526C96">
            <w:delText xml:space="preserve"> CAD model or drawing produced in one package is capable of being interpreted by another</w:delText>
          </w:r>
        </w:del>
      </w:moveTo>
      <w:ins w:id="27310" w:author="pete jones" w:date="2022-04-01T10:57:00Z">
        <w:r w:rsidR="00526C96">
          <w:t>nother can interpret a CAD model or drawing produced in a dif</w:t>
        </w:r>
      </w:ins>
      <w:ins w:id="27311" w:author="pete jones" w:date="2022-04-01T10:58:00Z">
        <w:r w:rsidR="00526C96">
          <w:t>ferent</w:t>
        </w:r>
      </w:ins>
      <w:ins w:id="27312" w:author="pete jones" w:date="2022-04-01T10:57:00Z">
        <w:r w:rsidR="00526C96">
          <w:t xml:space="preserve"> package</w:t>
        </w:r>
      </w:ins>
      <w:moveTo w:id="27313" w:author="pete jones" w:date="2022-01-03T12:19:00Z">
        <w:r w:rsidRPr="00FF6A71">
          <w:t>.</w:t>
        </w:r>
      </w:moveTo>
    </w:p>
    <w:p w14:paraId="16A8C615" w14:textId="5FB029D2" w:rsidR="00901B80" w:rsidRPr="00FF6A71" w:rsidRDefault="00901B80" w:rsidP="00901B80">
      <w:pPr>
        <w:rPr>
          <w:moveTo w:id="27314" w:author="pete jones" w:date="2022-01-03T12:19:00Z"/>
        </w:rPr>
      </w:pPr>
      <w:moveTo w:id="27315" w:author="pete jones" w:date="2022-01-03T12:19:00Z">
        <w:r w:rsidRPr="00FF6A71">
          <w:t>Let us consider an engineering 2D drawing</w:t>
        </w:r>
      </w:moveTo>
      <w:ins w:id="27316" w:author="pete jones" w:date="2022-04-01T10:58:00Z">
        <w:r w:rsidR="00526C96">
          <w:t>;</w:t>
        </w:r>
      </w:ins>
      <w:ins w:id="27317" w:author="pete jones" w:date="2022-01-04T14:37:00Z">
        <w:r w:rsidR="00822BDE">
          <w:t xml:space="preserve"> </w:t>
        </w:r>
        <w:r w:rsidR="00822BDE">
          <w:fldChar w:fldCharType="begin"/>
        </w:r>
        <w:r w:rsidR="00822BDE">
          <w:instrText xml:space="preserve"> REF _Ref92199464 \h </w:instrText>
        </w:r>
      </w:ins>
      <w:r w:rsidR="00822BDE">
        <w:fldChar w:fldCharType="separate"/>
      </w:r>
      <w:moveTo w:id="27318" w:author="pete jones" w:date="2022-01-03T12:19:00Z">
        <w:ins w:id="27319" w:author="pete jones" w:date="2022-04-05T11:31:00Z">
          <w:r w:rsidR="00D94147" w:rsidRPr="00FF6A71">
            <w:rPr>
              <w:i/>
              <w:iCs/>
            </w:rPr>
            <w:t xml:space="preserve">Figure </w:t>
          </w:r>
        </w:ins>
      </w:moveTo>
      <w:ins w:id="27320" w:author="pete jones" w:date="2022-04-05T11:31:00Z">
        <w:r w:rsidR="00D94147">
          <w:rPr>
            <w:i/>
            <w:iCs/>
            <w:noProof/>
          </w:rPr>
          <w:t>7</w:t>
        </w:r>
        <w:r w:rsidR="00D94147">
          <w:rPr>
            <w:i/>
            <w:iCs/>
          </w:rPr>
          <w:noBreakHyphen/>
        </w:r>
        <w:r w:rsidR="00D94147">
          <w:rPr>
            <w:i/>
            <w:iCs/>
            <w:noProof/>
          </w:rPr>
          <w:t>4</w:t>
        </w:r>
      </w:ins>
      <w:ins w:id="27321" w:author="pete jones" w:date="2022-01-04T14:37:00Z">
        <w:r w:rsidR="00822BDE">
          <w:fldChar w:fldCharType="end"/>
        </w:r>
      </w:ins>
      <w:moveTo w:id="27322" w:author="pete jones" w:date="2022-01-03T12:19:00Z">
        <w:r w:rsidRPr="00FF6A71">
          <w:t>. 2D drawings are usually produced by the designer as the final element of a design workflow and used by many roles in design, manufacturing, marketing etc</w:t>
        </w:r>
      </w:moveTo>
      <w:ins w:id="27323" w:author="pete jones" w:date="2022-04-01T10:58:00Z">
        <w:r w:rsidR="00526C96">
          <w:t>.,</w:t>
        </w:r>
      </w:ins>
      <w:moveTo w:id="27324" w:author="pete jones" w:date="2022-01-03T12:19:00Z">
        <w:r w:rsidRPr="00FF6A71">
          <w:t xml:space="preserve"> to provide a standard medium to communicate design </w:t>
        </w:r>
        <w:del w:id="27325" w:author="pete jones" w:date="2022-04-01T10:58:00Z">
          <w:r w:rsidRPr="00FF6A71" w:rsidDel="00526C96">
            <w:delText xml:space="preserve">and </w:delText>
          </w:r>
        </w:del>
        <w:r w:rsidRPr="00FF6A71">
          <w:t>manufacturing intent. They are usually associated with 3D part or assembly files and produced by what is referred to as generative drafting, i.e., if the models are updated</w:t>
        </w:r>
      </w:moveTo>
      <w:ins w:id="27326" w:author="pete jones" w:date="2022-04-01T10:58:00Z">
        <w:r w:rsidR="00526C96">
          <w:t>,</w:t>
        </w:r>
      </w:ins>
      <w:moveTo w:id="27327" w:author="pete jones" w:date="2022-01-03T12:19:00Z">
        <w:r w:rsidRPr="00FF6A71">
          <w:t xml:space="preserve"> then the drawings will also update. Therefore, </w:t>
        </w:r>
        <w:del w:id="27328" w:author="pete jones" w:date="2022-04-01T10:59:00Z">
          <w:r w:rsidRPr="00FF6A71" w:rsidDel="00526C96">
            <w:delText>unless the parent 3D models are present in a session, they will not be associative</w:delText>
          </w:r>
        </w:del>
      </w:moveTo>
      <w:ins w:id="27329" w:author="pete jones" w:date="2022-04-01T10:59:00Z">
        <w:r w:rsidR="00526C96">
          <w:t>they will not be associative unless the parent 3D models are present in a session</w:t>
        </w:r>
      </w:ins>
      <w:moveTo w:id="27330" w:author="pete jones" w:date="2022-01-03T12:19:00Z">
        <w:r w:rsidRPr="00FF6A71">
          <w:t xml:space="preserve">. This </w:t>
        </w:r>
      </w:moveTo>
      <w:ins w:id="27331" w:author="pete jones" w:date="2022-04-01T10:59:00Z">
        <w:r w:rsidR="00526C96">
          <w:t xml:space="preserve">disconnection </w:t>
        </w:r>
      </w:ins>
      <w:moveTo w:id="27332" w:author="pete jones" w:date="2022-01-03T12:19:00Z">
        <w:r w:rsidRPr="00FF6A71">
          <w:t>is not a problem if all the data remains mastered within the same authoring software</w:t>
        </w:r>
        <w:del w:id="27333" w:author="pete jones" w:date="2022-04-01T10:59:00Z">
          <w:r w:rsidRPr="00FF6A71" w:rsidDel="00526C96">
            <w:delText>,</w:delText>
          </w:r>
        </w:del>
      </w:moveTo>
      <w:ins w:id="27334" w:author="pete jones" w:date="2022-04-01T11:00:00Z">
        <w:r w:rsidR="00526C96">
          <w:t>. E</w:t>
        </w:r>
      </w:ins>
      <w:moveTo w:id="27335" w:author="pete jones" w:date="2022-01-03T12:19:00Z">
        <w:del w:id="27336" w:author="pete jones" w:date="2022-04-01T10:59:00Z">
          <w:r w:rsidRPr="00FF6A71" w:rsidDel="00526C96">
            <w:delText xml:space="preserve"> </w:delText>
          </w:r>
        </w:del>
        <w:del w:id="27337" w:author="pete jones" w:date="2022-04-01T11:00:00Z">
          <w:r w:rsidRPr="00FF6A71" w:rsidDel="00526C96">
            <w:delText>e</w:delText>
          </w:r>
        </w:del>
        <w:r w:rsidRPr="00FF6A71">
          <w:t>ven when 2D drawings are transferred to other systems</w:t>
        </w:r>
      </w:moveTo>
      <w:ins w:id="27338" w:author="pete jones" w:date="2022-04-01T10:59:00Z">
        <w:r w:rsidR="00526C96">
          <w:t>,</w:t>
        </w:r>
      </w:ins>
      <w:moveTo w:id="27339" w:author="pete jones" w:date="2022-01-03T12:19:00Z">
        <w:r w:rsidRPr="00FF6A71">
          <w:t xml:space="preserve"> it is primarily for viewing purposes only</w:t>
        </w:r>
        <w:del w:id="27340" w:author="pete jones" w:date="2022-04-01T10:59:00Z">
          <w:r w:rsidRPr="00FF6A71" w:rsidDel="00526C96">
            <w:delText>,</w:delText>
          </w:r>
        </w:del>
      </w:moveTo>
      <w:ins w:id="27341" w:author="pete jones" w:date="2022-04-01T10:59:00Z">
        <w:r w:rsidR="00526C96">
          <w:t>;</w:t>
        </w:r>
      </w:ins>
      <w:moveTo w:id="27342" w:author="pete jones" w:date="2022-01-03T12:19:00Z">
        <w:r w:rsidRPr="00FF6A71">
          <w:t xml:space="preserve"> in fact</w:t>
        </w:r>
      </w:moveTo>
      <w:ins w:id="27343" w:author="pete jones" w:date="2022-03-30T10:02:00Z">
        <w:r w:rsidR="004A5015">
          <w:t>,</w:t>
        </w:r>
      </w:ins>
      <w:moveTo w:id="27344" w:author="pete jones" w:date="2022-01-03T12:19:00Z">
        <w:r w:rsidRPr="00FF6A71">
          <w:t xml:space="preserve"> most companies will release </w:t>
        </w:r>
        <w:r w:rsidRPr="00FF6A71">
          <w:lastRenderedPageBreak/>
          <w:t>or freeze a drawing and create viewing files in PDF format or similar. The traditional use of drawings is now being superseded by Full Model</w:t>
        </w:r>
        <w:del w:id="27345" w:author="pete jones" w:date="2022-03-30T10:02:00Z">
          <w:r w:rsidRPr="00FF6A71" w:rsidDel="004A5015">
            <w:delText xml:space="preserve"> </w:delText>
          </w:r>
        </w:del>
      </w:moveTo>
      <w:ins w:id="27346" w:author="pete jones" w:date="2022-03-30T10:02:00Z">
        <w:r w:rsidR="004A5015">
          <w:t>-</w:t>
        </w:r>
      </w:ins>
      <w:moveTo w:id="27347" w:author="pete jones" w:date="2022-01-03T12:19:00Z">
        <w:r w:rsidRPr="00FF6A71">
          <w:t>Based Definition (FMBD)</w:t>
        </w:r>
      </w:moveTo>
      <w:ins w:id="27348" w:author="pete jones" w:date="2022-04-01T11:00:00Z">
        <w:r w:rsidR="00526C96">
          <w:t>,</w:t>
        </w:r>
      </w:ins>
      <w:moveTo w:id="27349" w:author="pete jones" w:date="2022-01-03T12:19:00Z">
        <w:r w:rsidRPr="00FF6A71">
          <w:t xml:space="preserve"> where dimensions and other geometric manufacturing constraints are added to views directly on the 3D model. </w:t>
        </w:r>
        <w:del w:id="27350" w:author="pete jones" w:date="2022-04-01T11:00:00Z">
          <w:r w:rsidRPr="00FF6A71" w:rsidDel="00526C96">
            <w:delText>This</w:delText>
          </w:r>
        </w:del>
      </w:moveTo>
      <w:ins w:id="27351" w:author="pete jones" w:date="2022-04-01T11:00:00Z">
        <w:r w:rsidR="00526C96">
          <w:t>The FMDB</w:t>
        </w:r>
      </w:ins>
      <w:moveTo w:id="27352" w:author="pete jones" w:date="2022-01-03T12:19:00Z">
        <w:r w:rsidRPr="00FF6A71">
          <w:t xml:space="preserve"> provides a much richer source of information and allows for reduced ambiguity; users can view model(s) in freeware 3D viewers</w:t>
        </w:r>
      </w:moveTo>
      <w:ins w:id="27353" w:author="pete jones" w:date="2022-04-01T11:01:00Z">
        <w:r w:rsidR="00526C96">
          <w:t>. I</w:t>
        </w:r>
      </w:ins>
      <w:moveTo w:id="27354" w:author="pete jones" w:date="2022-01-03T12:19:00Z">
        <w:del w:id="27355" w:author="pete jones" w:date="2022-04-01T11:01:00Z">
          <w:r w:rsidRPr="00FF6A71" w:rsidDel="00526C96">
            <w:delText xml:space="preserve"> where i</w:delText>
          </w:r>
        </w:del>
        <w:r w:rsidRPr="00FF6A71">
          <w:t>t is also possible to interrogate models, measure specific items and create complex sectioning of assemblies. There is now a data transfer standard called STEP AP232</w:t>
        </w:r>
      </w:moveTo>
      <w:ins w:id="27356" w:author="pete jones" w:date="2022-04-01T11:01:00Z">
        <w:r w:rsidR="00526C96">
          <w:t>,</w:t>
        </w:r>
      </w:ins>
      <w:moveTo w:id="27357" w:author="pete jones" w:date="2022-01-03T12:19:00Z">
        <w:r w:rsidRPr="00FF6A71">
          <w:t xml:space="preserve"> which allows </w:t>
        </w:r>
      </w:moveTo>
      <w:ins w:id="27358" w:author="pete jones" w:date="2022-03-30T10:02:00Z">
        <w:r w:rsidR="004A5015">
          <w:t xml:space="preserve">the </w:t>
        </w:r>
      </w:ins>
      <w:moveTo w:id="27359" w:author="pete jones" w:date="2022-01-03T12:19:00Z">
        <w:r w:rsidRPr="00FF6A71">
          <w:t>conversion of FMBD data between CAD authoring tools.</w:t>
        </w:r>
      </w:moveTo>
    </w:p>
    <w:p w14:paraId="63C3C3F5" w14:textId="77777777" w:rsidR="00901B80" w:rsidRPr="00FF6A71" w:rsidRDefault="00901B80" w:rsidP="00901B80">
      <w:pPr>
        <w:jc w:val="center"/>
        <w:rPr>
          <w:moveTo w:id="27360" w:author="pete jones" w:date="2022-01-03T12:19:00Z"/>
        </w:rPr>
      </w:pPr>
      <w:moveTo w:id="27361" w:author="pete jones" w:date="2022-01-03T12:19:00Z">
        <w:r w:rsidRPr="00C15005">
          <w:rPr>
            <w:noProof/>
          </w:rPr>
          <w:drawing>
            <wp:inline distT="0" distB="0" distL="0" distR="0" wp14:anchorId="3D1D72AC" wp14:editId="2DC51411">
              <wp:extent cx="2634547" cy="14072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pic:nvPicPr>
                    <pic:blipFill>
                      <a:blip r:embed="rId131">
                        <a:extLst>
                          <a:ext uri="{28A0092B-C50C-407E-A947-70E740481C1C}">
                            <a14:useLocalDpi xmlns:a14="http://schemas.microsoft.com/office/drawing/2010/main" val="0"/>
                          </a:ext>
                        </a:extLst>
                      </a:blip>
                      <a:stretch>
                        <a:fillRect/>
                      </a:stretch>
                    </pic:blipFill>
                    <pic:spPr>
                      <a:xfrm>
                        <a:off x="0" y="0"/>
                        <a:ext cx="2634547" cy="1407210"/>
                      </a:xfrm>
                      <a:prstGeom prst="rect">
                        <a:avLst/>
                      </a:prstGeom>
                    </pic:spPr>
                  </pic:pic>
                </a:graphicData>
              </a:graphic>
            </wp:inline>
          </w:drawing>
        </w:r>
        <w:r w:rsidRPr="00312F59">
          <w:rPr>
            <w:noProof/>
          </w:rPr>
          <w:drawing>
            <wp:inline distT="0" distB="0" distL="0" distR="0" wp14:anchorId="7C9F9302" wp14:editId="10D7B4D5">
              <wp:extent cx="2576945" cy="1043328"/>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pic:nvPicPr>
                    <pic:blipFill>
                      <a:blip r:embed="rId132">
                        <a:extLst>
                          <a:ext uri="{28A0092B-C50C-407E-A947-70E740481C1C}">
                            <a14:useLocalDpi xmlns:a14="http://schemas.microsoft.com/office/drawing/2010/main" val="0"/>
                          </a:ext>
                        </a:extLst>
                      </a:blip>
                      <a:stretch>
                        <a:fillRect/>
                      </a:stretch>
                    </pic:blipFill>
                    <pic:spPr>
                      <a:xfrm>
                        <a:off x="0" y="0"/>
                        <a:ext cx="2576945" cy="1043328"/>
                      </a:xfrm>
                      <a:prstGeom prst="rect">
                        <a:avLst/>
                      </a:prstGeom>
                    </pic:spPr>
                  </pic:pic>
                </a:graphicData>
              </a:graphic>
            </wp:inline>
          </w:drawing>
        </w:r>
      </w:moveTo>
    </w:p>
    <w:p w14:paraId="68416DE9" w14:textId="0717F82E" w:rsidR="00901B80" w:rsidRPr="00FF6A71" w:rsidRDefault="00901B80" w:rsidP="00901B80">
      <w:pPr>
        <w:jc w:val="center"/>
        <w:rPr>
          <w:moveTo w:id="27362" w:author="pete jones" w:date="2022-01-03T12:19:00Z"/>
          <w:i/>
          <w:iCs/>
        </w:rPr>
      </w:pPr>
      <w:bookmarkStart w:id="27363" w:name="_Ref92199464"/>
      <w:bookmarkStart w:id="27364" w:name="_Toc99719310"/>
      <w:moveTo w:id="27365" w:author="pete jones" w:date="2022-01-03T12:19:00Z">
        <w:r w:rsidRPr="00FF6A71">
          <w:rPr>
            <w:i/>
            <w:iCs/>
          </w:rPr>
          <w:t xml:space="preserve">Figure </w:t>
        </w:r>
      </w:moveTo>
      <w:ins w:id="27366" w:author="pete jones" w:date="2022-03-10T14:38:00Z">
        <w:r w:rsidR="00CE4F4E">
          <w:rPr>
            <w:i/>
            <w:iCs/>
          </w:rPr>
          <w:fldChar w:fldCharType="begin"/>
        </w:r>
        <w:r w:rsidR="00CE4F4E">
          <w:rPr>
            <w:i/>
            <w:iCs/>
          </w:rPr>
          <w:instrText xml:space="preserve"> STYLEREF 1 \s </w:instrText>
        </w:r>
      </w:ins>
      <w:r w:rsidR="00CE4F4E">
        <w:rPr>
          <w:i/>
          <w:iCs/>
        </w:rPr>
        <w:fldChar w:fldCharType="separate"/>
      </w:r>
      <w:r w:rsidR="00D94147">
        <w:rPr>
          <w:i/>
          <w:iCs/>
          <w:noProof/>
        </w:rPr>
        <w:t>7</w:t>
      </w:r>
      <w:ins w:id="27367" w:author="pete jones" w:date="2022-03-10T14:38:00Z">
        <w:r w:rsidR="00CE4F4E">
          <w:rPr>
            <w:i/>
            <w:iCs/>
          </w:rPr>
          <w:fldChar w:fldCharType="end"/>
        </w:r>
        <w:r w:rsidR="00CE4F4E">
          <w:rPr>
            <w:i/>
            <w:iCs/>
          </w:rPr>
          <w:noBreakHyphen/>
        </w:r>
        <w:r w:rsidR="00CE4F4E">
          <w:rPr>
            <w:i/>
            <w:iCs/>
          </w:rPr>
          <w:fldChar w:fldCharType="begin"/>
        </w:r>
        <w:r w:rsidR="00CE4F4E">
          <w:rPr>
            <w:i/>
            <w:iCs/>
          </w:rPr>
          <w:instrText xml:space="preserve"> SEQ Figure \* ARABIC \s 1 </w:instrText>
        </w:r>
      </w:ins>
      <w:r w:rsidR="00CE4F4E">
        <w:rPr>
          <w:i/>
          <w:iCs/>
        </w:rPr>
        <w:fldChar w:fldCharType="separate"/>
      </w:r>
      <w:ins w:id="27368" w:author="pete jones" w:date="2022-04-05T11:31:00Z">
        <w:r w:rsidR="00D94147">
          <w:rPr>
            <w:i/>
            <w:iCs/>
            <w:noProof/>
          </w:rPr>
          <w:t>4</w:t>
        </w:r>
      </w:ins>
      <w:ins w:id="27369" w:author="pete jones" w:date="2022-03-10T14:38:00Z">
        <w:r w:rsidR="00CE4F4E">
          <w:rPr>
            <w:i/>
            <w:iCs/>
          </w:rPr>
          <w:fldChar w:fldCharType="end"/>
        </w:r>
      </w:ins>
      <w:moveTo w:id="27370" w:author="pete jones" w:date="2022-01-03T12:19:00Z">
        <w:del w:id="27371" w:author="pete jones" w:date="2022-02-01T12:31:00Z">
          <w:r w:rsidRPr="00312F59" w:rsidDel="0004608E">
            <w:rPr>
              <w:i/>
              <w:iCs/>
            </w:rPr>
            <w:fldChar w:fldCharType="begin"/>
          </w:r>
          <w:r w:rsidRPr="00FF6A71" w:rsidDel="0004608E">
            <w:rPr>
              <w:i/>
              <w:iCs/>
            </w:rPr>
            <w:delInstrText xml:space="preserve"> STYLEREF 1 \s </w:delInstrText>
          </w:r>
          <w:r w:rsidRPr="00312F59" w:rsidDel="0004608E">
            <w:rPr>
              <w:i/>
              <w:iCs/>
            </w:rPr>
            <w:fldChar w:fldCharType="separate"/>
          </w:r>
        </w:del>
      </w:moveTo>
      <w:del w:id="27372" w:author="pete jones" w:date="2022-02-01T12:31:00Z">
        <w:r w:rsidR="002C2BED" w:rsidDel="0004608E">
          <w:rPr>
            <w:i/>
            <w:iCs/>
            <w:noProof/>
          </w:rPr>
          <w:delText>7</w:delText>
        </w:r>
      </w:del>
      <w:moveTo w:id="27373" w:author="pete jones" w:date="2022-01-03T12:19:00Z">
        <w:del w:id="27374" w:author="pete jones" w:date="2022-02-01T12:31:00Z">
          <w:r w:rsidRPr="00312F59" w:rsidDel="0004608E">
            <w:rPr>
              <w:i/>
              <w:iCs/>
            </w:rPr>
            <w:fldChar w:fldCharType="end"/>
          </w:r>
          <w:r w:rsidRPr="00FF6A71" w:rsidDel="0004608E">
            <w:rPr>
              <w:i/>
              <w:iCs/>
            </w:rPr>
            <w:noBreakHyphen/>
          </w:r>
          <w:r w:rsidRPr="00312F59" w:rsidDel="0004608E">
            <w:rPr>
              <w:i/>
              <w:iCs/>
            </w:rPr>
            <w:fldChar w:fldCharType="begin"/>
          </w:r>
          <w:r w:rsidRPr="00FF6A71" w:rsidDel="0004608E">
            <w:rPr>
              <w:i/>
              <w:iCs/>
            </w:rPr>
            <w:delInstrText xml:space="preserve"> SEQ Figure \* ARABIC \s 1 </w:delInstrText>
          </w:r>
          <w:r w:rsidRPr="00312F59" w:rsidDel="0004608E">
            <w:rPr>
              <w:i/>
              <w:iCs/>
            </w:rPr>
            <w:fldChar w:fldCharType="separate"/>
          </w:r>
        </w:del>
        <w:del w:id="27375" w:author="pete jones" w:date="2022-01-04T14:36:00Z">
          <w:r w:rsidRPr="00FF6A71" w:rsidDel="002C2BED">
            <w:rPr>
              <w:i/>
              <w:iCs/>
              <w:noProof/>
            </w:rPr>
            <w:delText>20</w:delText>
          </w:r>
        </w:del>
        <w:del w:id="27376" w:author="pete jones" w:date="2022-02-01T12:31:00Z">
          <w:r w:rsidRPr="00312F59" w:rsidDel="0004608E">
            <w:rPr>
              <w:i/>
              <w:iCs/>
            </w:rPr>
            <w:fldChar w:fldCharType="end"/>
          </w:r>
        </w:del>
        <w:bookmarkEnd w:id="27363"/>
        <w:r w:rsidRPr="00FF6A71">
          <w:rPr>
            <w:i/>
            <w:iCs/>
          </w:rPr>
          <w:t>: 2D drawings of a 3D model in AutoDesk and Solidworks</w:t>
        </w:r>
        <w:bookmarkEnd w:id="27364"/>
      </w:moveTo>
    </w:p>
    <w:p w14:paraId="027803B0" w14:textId="271C28C7" w:rsidR="00526C96" w:rsidRDefault="00901B80" w:rsidP="00901B80">
      <w:pPr>
        <w:rPr>
          <w:ins w:id="27377" w:author="pete jones" w:date="2022-04-01T11:03:00Z"/>
        </w:rPr>
      </w:pPr>
      <w:moveTo w:id="27378" w:author="pete jones" w:date="2022-01-03T12:19:00Z">
        <w:r w:rsidRPr="00FF6A71">
          <w:t>Further up the design workflow</w:t>
        </w:r>
      </w:moveTo>
      <w:ins w:id="27379" w:author="pete jones" w:date="2022-03-30T10:02:00Z">
        <w:r w:rsidR="004A5015">
          <w:t>,</w:t>
        </w:r>
      </w:ins>
      <w:moveTo w:id="27380" w:author="pete jones" w:date="2022-01-03T12:19:00Z">
        <w:r w:rsidRPr="00FF6A71">
          <w:t xml:space="preserve"> we see the creation of 3D data models. These models are created in collaboration with many disciplines and evolve through many iterations. </w:t>
        </w:r>
        <w:del w:id="27381" w:author="pete jones" w:date="2022-04-01T11:01:00Z">
          <w:r w:rsidRPr="00FF6A71" w:rsidDel="00526C96">
            <w:delText>These models, like their 2D counterparts,</w:delText>
          </w:r>
        </w:del>
      </w:moveTo>
      <w:ins w:id="27382" w:author="pete jones" w:date="2022-04-01T11:01:00Z">
        <w:r w:rsidR="00526C96">
          <w:t>Like their 2D counterparts, these models</w:t>
        </w:r>
      </w:ins>
      <w:moveTo w:id="27383" w:author="pete jones" w:date="2022-01-03T12:19:00Z">
        <w:r w:rsidRPr="00FF6A71">
          <w:t xml:space="preserve"> are fully associative with one another</w:t>
        </w:r>
      </w:moveTo>
      <w:ins w:id="27384" w:author="pete jones" w:date="2022-04-01T11:01:00Z">
        <w:r w:rsidR="00526C96">
          <w:t xml:space="preserve">. They are </w:t>
        </w:r>
      </w:ins>
      <w:moveTo w:id="27385" w:author="pete jones" w:date="2022-01-03T12:19:00Z">
        <w:del w:id="27386" w:author="pete jones" w:date="2022-04-01T11:01:00Z">
          <w:r w:rsidRPr="00FF6A71" w:rsidDel="00526C96">
            <w:delText xml:space="preserve">; </w:delText>
          </w:r>
        </w:del>
        <w:r w:rsidRPr="00FF6A71">
          <w:t>often designed in context with other parts</w:t>
        </w:r>
      </w:moveTo>
      <w:ins w:id="27387" w:author="pete jones" w:date="2022-04-01T11:02:00Z">
        <w:r w:rsidR="00526C96">
          <w:t xml:space="preserve"> that</w:t>
        </w:r>
      </w:ins>
      <w:moveTo w:id="27388" w:author="pete jones" w:date="2022-01-03T12:19:00Z">
        <w:del w:id="27389" w:author="pete jones" w:date="2022-04-01T11:02:00Z">
          <w:r w:rsidRPr="00FF6A71" w:rsidDel="00526C96">
            <w:delText>,</w:delText>
          </w:r>
        </w:del>
        <w:r w:rsidRPr="00FF6A71">
          <w:t xml:space="preserve"> contain</w:t>
        </w:r>
        <w:del w:id="27390" w:author="pete jones" w:date="2022-04-01T11:02:00Z">
          <w:r w:rsidRPr="00FF6A71" w:rsidDel="00526C96">
            <w:delText>ing</w:delText>
          </w:r>
        </w:del>
        <w:r w:rsidRPr="00FF6A71">
          <w:t xml:space="preserve"> complex assembly constraints to derive dynamic simulations</w:t>
        </w:r>
        <w:del w:id="27391" w:author="pete jones" w:date="2022-04-01T11:02:00Z">
          <w:r w:rsidRPr="00FF6A71" w:rsidDel="00526C96">
            <w:delText>,</w:delText>
          </w:r>
        </w:del>
        <w:r w:rsidRPr="00FF6A71">
          <w:t xml:space="preserve"> associated </w:t>
        </w:r>
        <w:del w:id="27392" w:author="pete jones" w:date="2022-03-30T10:02:00Z">
          <w:r w:rsidRPr="00FF6A71" w:rsidDel="004A5015">
            <w:delText>to</w:delText>
          </w:r>
        </w:del>
      </w:moveTo>
      <w:ins w:id="27393" w:author="pete jones" w:date="2022-03-30T10:02:00Z">
        <w:r w:rsidR="004A5015">
          <w:t>with</w:t>
        </w:r>
      </w:ins>
      <w:moveTo w:id="27394" w:author="pete jones" w:date="2022-01-03T12:19:00Z">
        <w:r w:rsidRPr="00FF6A71">
          <w:t xml:space="preserve"> manufacturing activity (process planning, CNC machining etc</w:t>
        </w:r>
      </w:moveTo>
      <w:ins w:id="27395" w:author="pete jones" w:date="2022-04-01T11:02:00Z">
        <w:r w:rsidR="00526C96">
          <w:t>.</w:t>
        </w:r>
      </w:ins>
      <w:moveTo w:id="27396" w:author="pete jones" w:date="2022-01-03T12:19:00Z">
        <w:r w:rsidRPr="00FF6A71">
          <w:t>)</w:t>
        </w:r>
      </w:moveTo>
      <w:ins w:id="27397" w:author="pete jones" w:date="2022-04-01T11:03:00Z">
        <w:r w:rsidR="00526C96">
          <w:t xml:space="preserve">. 3D modelling in this process is </w:t>
        </w:r>
      </w:ins>
      <w:moveTo w:id="27398" w:author="pete jones" w:date="2022-01-03T12:19:00Z">
        <w:del w:id="27399" w:author="pete jones" w:date="2022-04-01T11:03:00Z">
          <w:r w:rsidRPr="00FF6A71" w:rsidDel="00526C96">
            <w:delText xml:space="preserve">, </w:delText>
          </w:r>
        </w:del>
        <w:r w:rsidRPr="00FF6A71">
          <w:t>subjected to stringent version control and design workflows</w:t>
        </w:r>
        <w:del w:id="27400" w:author="pete jones" w:date="2022-04-01T15:01:00Z">
          <w:r w:rsidRPr="00FF6A71" w:rsidDel="00726256">
            <w:delText>,</w:delText>
          </w:r>
        </w:del>
        <w:r w:rsidRPr="00FF6A71">
          <w:t xml:space="preserve"> </w:t>
        </w:r>
        <w:del w:id="27401" w:author="pete jones" w:date="2022-04-01T15:01:00Z">
          <w:r w:rsidRPr="00FF6A71" w:rsidDel="00726256">
            <w:delText>associated to</w:delText>
          </w:r>
        </w:del>
      </w:moveTo>
      <w:ins w:id="27402" w:author="pete jones" w:date="2022-04-01T15:01:00Z">
        <w:r w:rsidR="00726256">
          <w:t>related to</w:t>
        </w:r>
      </w:ins>
      <w:moveTo w:id="27403" w:author="pete jones" w:date="2022-01-03T12:19:00Z">
        <w:r w:rsidRPr="00FF6A71">
          <w:t xml:space="preserve"> specification, CAE analysis data, etc. T</w:t>
        </w:r>
      </w:moveTo>
      <w:ins w:id="27404" w:author="pete jones" w:date="2022-03-30T10:02:00Z">
        <w:r w:rsidR="004A5015">
          <w:t>he t</w:t>
        </w:r>
      </w:ins>
      <w:moveTo w:id="27405" w:author="pete jones" w:date="2022-01-03T12:19:00Z">
        <w:r w:rsidRPr="00FF6A71">
          <w:t>ransfer of 3D data is much more complex due to these constraints.</w:t>
        </w:r>
        <w:del w:id="27406" w:author="pete jones" w:date="2022-04-01T11:03:00Z">
          <w:r w:rsidRPr="00FF6A71" w:rsidDel="00526C96">
            <w:delText xml:space="preserve"> </w:delText>
          </w:r>
        </w:del>
      </w:moveTo>
    </w:p>
    <w:p w14:paraId="312270AB" w14:textId="0FF21A6A" w:rsidR="00901B80" w:rsidRPr="00FF6A71" w:rsidRDefault="00901B80" w:rsidP="00901B80">
      <w:pPr>
        <w:rPr>
          <w:moveTo w:id="27407" w:author="pete jones" w:date="2022-01-03T12:19:00Z"/>
        </w:rPr>
      </w:pPr>
      <w:moveTo w:id="27408" w:author="pete jones" w:date="2022-01-03T12:19:00Z">
        <w:r w:rsidRPr="00FF6A71">
          <w:t>In many cases</w:t>
        </w:r>
      </w:moveTo>
      <w:ins w:id="27409" w:author="pete jones" w:date="2022-03-30T10:02:00Z">
        <w:r w:rsidR="004A5015">
          <w:t>,</w:t>
        </w:r>
      </w:ins>
      <w:moveTo w:id="27410" w:author="pete jones" w:date="2022-01-03T12:19:00Z">
        <w:r w:rsidRPr="00FF6A71">
          <w:t xml:space="preserve"> conversion between systems will lose valuable data making the parts difficult to modify without significant rework. Working on designs where teams use different authoring and control systems is </w:t>
        </w:r>
        <w:del w:id="27411" w:author="pete jones" w:date="2022-04-01T15:01:00Z">
          <w:r w:rsidRPr="00FF6A71" w:rsidDel="00726256">
            <w:delText xml:space="preserve">still </w:delText>
          </w:r>
        </w:del>
        <w:r w:rsidRPr="00FF6A71">
          <w:t>possible thanks to most systems copying models from other systems as reference files</w:t>
        </w:r>
        <w:del w:id="27412" w:author="pete jones" w:date="2022-04-01T11:03:00Z">
          <w:r w:rsidRPr="00FF6A71" w:rsidDel="00526C96">
            <w:delText xml:space="preserve"> which will allow</w:delText>
          </w:r>
        </w:del>
      </w:moveTo>
      <w:ins w:id="27413" w:author="pete jones" w:date="2022-04-01T11:03:00Z">
        <w:r w:rsidR="00526C96">
          <w:t>, allowing</w:t>
        </w:r>
      </w:ins>
      <w:moveTo w:id="27414" w:author="pete jones" w:date="2022-01-03T12:19:00Z">
        <w:r w:rsidRPr="00FF6A71">
          <w:t xml:space="preserve"> integration with a master Digital Mock-Up (DMU). Files transferred in this way generally use STEP file transfer as the basis of conversion and consequently produce a file without model history, versioning, configuration control etc. and are referred to as “Dumb-Solids”. Modern CAD systems will </w:t>
        </w:r>
        <w:r w:rsidRPr="00FF6A71">
          <w:lastRenderedPageBreak/>
          <w:t>still work with these files</w:t>
        </w:r>
      </w:moveTo>
      <w:ins w:id="27415" w:author="pete jones" w:date="2022-04-01T11:03:00Z">
        <w:r w:rsidR="00526C96">
          <w:t>,</w:t>
        </w:r>
      </w:ins>
      <w:moveTo w:id="27416" w:author="pete jones" w:date="2022-01-03T12:19:00Z">
        <w:r w:rsidRPr="00FF6A71">
          <w:t xml:space="preserve"> and in many cases</w:t>
        </w:r>
      </w:moveTo>
      <w:ins w:id="27417" w:author="pete jones" w:date="2022-03-30T10:02:00Z">
        <w:r w:rsidR="004A5015">
          <w:t>,</w:t>
        </w:r>
      </w:ins>
      <w:moveTo w:id="27418" w:author="pete jones" w:date="2022-01-03T12:19:00Z">
        <w:r w:rsidRPr="00FF6A71">
          <w:t xml:space="preserve"> features such as axis and basic geometry can be used to assist </w:t>
        </w:r>
      </w:moveTo>
      <w:ins w:id="27419" w:author="pete jones" w:date="2022-03-30T10:02:00Z">
        <w:r w:rsidR="004A5015">
          <w:t xml:space="preserve">in </w:t>
        </w:r>
      </w:ins>
      <w:moveTo w:id="27420" w:author="pete jones" w:date="2022-01-03T12:19:00Z">
        <w:r w:rsidRPr="00FF6A71">
          <w:t xml:space="preserve">building constrained assemblies. It is rare to find models which convert with their </w:t>
        </w:r>
        <w:del w:id="27421" w:author="pete jones" w:date="2022-04-01T11:03:00Z">
          <w:r w:rsidRPr="00FF6A71" w:rsidDel="00526C96">
            <w:delText>full</w:delText>
          </w:r>
        </w:del>
      </w:moveTo>
      <w:ins w:id="27422" w:author="pete jones" w:date="2022-04-01T11:03:00Z">
        <w:r w:rsidR="00526C96">
          <w:t>entire</w:t>
        </w:r>
      </w:ins>
      <w:moveTo w:id="27423" w:author="pete jones" w:date="2022-01-03T12:19:00Z">
        <w:r w:rsidRPr="00FF6A71">
          <w:t xml:space="preserve"> modelling history.</w:t>
        </w:r>
      </w:moveTo>
    </w:p>
    <w:p w14:paraId="11490E9D" w14:textId="77777777" w:rsidR="00901B80" w:rsidRPr="00FF6A71" w:rsidRDefault="00901B80" w:rsidP="00901B80">
      <w:pPr>
        <w:jc w:val="center"/>
        <w:rPr>
          <w:moveTo w:id="27424" w:author="pete jones" w:date="2022-01-03T12:19:00Z"/>
        </w:rPr>
      </w:pPr>
      <w:moveTo w:id="27425" w:author="pete jones" w:date="2022-01-03T12:19:00Z">
        <w:r w:rsidRPr="00C15005">
          <w:rPr>
            <w:noProof/>
          </w:rPr>
          <w:drawing>
            <wp:inline distT="0" distB="0" distL="0" distR="0" wp14:anchorId="3E4101A8" wp14:editId="5EE95F4C">
              <wp:extent cx="2659241" cy="1687899"/>
              <wp:effectExtent l="0" t="0" r="825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pic:nvPicPr>
                    <pic:blipFill>
                      <a:blip r:embed="rId133">
                        <a:extLst>
                          <a:ext uri="{28A0092B-C50C-407E-A947-70E740481C1C}">
                            <a14:useLocalDpi xmlns:a14="http://schemas.microsoft.com/office/drawing/2010/main" val="0"/>
                          </a:ext>
                        </a:extLst>
                      </a:blip>
                      <a:stretch>
                        <a:fillRect/>
                      </a:stretch>
                    </pic:blipFill>
                    <pic:spPr>
                      <a:xfrm>
                        <a:off x="0" y="0"/>
                        <a:ext cx="2659241" cy="1687899"/>
                      </a:xfrm>
                      <a:prstGeom prst="rect">
                        <a:avLst/>
                      </a:prstGeom>
                    </pic:spPr>
                  </pic:pic>
                </a:graphicData>
              </a:graphic>
            </wp:inline>
          </w:drawing>
        </w:r>
        <w:r w:rsidRPr="00312F59">
          <w:rPr>
            <w:noProof/>
          </w:rPr>
          <w:drawing>
            <wp:inline distT="0" distB="0" distL="0" distR="0" wp14:anchorId="39F9DB93" wp14:editId="41695EA2">
              <wp:extent cx="2599706" cy="1692116"/>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34">
                        <a:extLst>
                          <a:ext uri="{28A0092B-C50C-407E-A947-70E740481C1C}">
                            <a14:useLocalDpi xmlns:a14="http://schemas.microsoft.com/office/drawing/2010/main" val="0"/>
                          </a:ext>
                        </a:extLst>
                      </a:blip>
                      <a:stretch>
                        <a:fillRect/>
                      </a:stretch>
                    </pic:blipFill>
                    <pic:spPr>
                      <a:xfrm>
                        <a:off x="0" y="0"/>
                        <a:ext cx="2599706" cy="1692116"/>
                      </a:xfrm>
                      <a:prstGeom prst="rect">
                        <a:avLst/>
                      </a:prstGeom>
                    </pic:spPr>
                  </pic:pic>
                </a:graphicData>
              </a:graphic>
            </wp:inline>
          </w:drawing>
        </w:r>
      </w:moveTo>
    </w:p>
    <w:p w14:paraId="3AC2633E" w14:textId="2B6EC523" w:rsidR="00901B80" w:rsidRPr="007C0DAF" w:rsidRDefault="00901B80">
      <w:pPr>
        <w:pStyle w:val="Caption"/>
        <w:rPr>
          <w:moveTo w:id="27426" w:author="pete jones" w:date="2022-01-03T12:19:00Z"/>
        </w:rPr>
        <w:pPrChange w:id="27427" w:author="pete jones" w:date="2022-01-04T14:37:00Z">
          <w:pPr>
            <w:pStyle w:val="TOCHeading"/>
            <w:jc w:val="center"/>
          </w:pPr>
        </w:pPrChange>
      </w:pPr>
      <w:bookmarkStart w:id="27428" w:name="_Ref511414441"/>
      <w:bookmarkStart w:id="27429" w:name="_Toc99719311"/>
      <w:moveTo w:id="27430" w:author="pete jones" w:date="2022-01-03T12:19:00Z">
        <w:r w:rsidRPr="00C15005">
          <w:t xml:space="preserve">Figure </w:t>
        </w:r>
      </w:moveTo>
      <w:ins w:id="27431" w:author="pete jones" w:date="2022-03-10T14:38:00Z">
        <w:r w:rsidR="00CE4F4E">
          <w:fldChar w:fldCharType="begin"/>
        </w:r>
        <w:r w:rsidR="00CE4F4E">
          <w:instrText xml:space="preserve"> STYLEREF 1 \s </w:instrText>
        </w:r>
      </w:ins>
      <w:r w:rsidR="00CE4F4E">
        <w:fldChar w:fldCharType="separate"/>
      </w:r>
      <w:r w:rsidR="00D94147">
        <w:rPr>
          <w:noProof/>
        </w:rPr>
        <w:t>7</w:t>
      </w:r>
      <w:ins w:id="27432"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7433" w:author="pete jones" w:date="2022-04-05T11:31:00Z">
        <w:r w:rsidR="00D94147">
          <w:rPr>
            <w:noProof/>
          </w:rPr>
          <w:t>5</w:t>
        </w:r>
      </w:ins>
      <w:ins w:id="27434" w:author="pete jones" w:date="2022-03-10T14:38:00Z">
        <w:r w:rsidR="00CE4F4E">
          <w:fldChar w:fldCharType="end"/>
        </w:r>
      </w:ins>
      <w:moveTo w:id="27435" w:author="pete jones" w:date="2022-01-03T12:19:00Z">
        <w:del w:id="27436" w:author="pete jones" w:date="2022-02-01T12:31:00Z">
          <w:r w:rsidRPr="00862EE0" w:rsidDel="0004608E">
            <w:fldChar w:fldCharType="begin"/>
          </w:r>
          <w:r w:rsidRPr="007C0DAF" w:rsidDel="0004608E">
            <w:delInstrText>STYLEREF 1 \s</w:delInstrText>
          </w:r>
          <w:r w:rsidRPr="00862EE0" w:rsidDel="0004608E">
            <w:fldChar w:fldCharType="separate"/>
          </w:r>
        </w:del>
      </w:moveTo>
      <w:del w:id="27437" w:author="pete jones" w:date="2022-02-01T12:31:00Z">
        <w:r w:rsidR="00822BDE" w:rsidDel="0004608E">
          <w:rPr>
            <w:noProof/>
          </w:rPr>
          <w:delText>7</w:delText>
        </w:r>
      </w:del>
      <w:moveTo w:id="27438" w:author="pete jones" w:date="2022-01-03T12:19:00Z">
        <w:del w:id="27439"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7440" w:author="pete jones" w:date="2022-01-04T14:38:00Z">
          <w:r w:rsidRPr="007C0DAF" w:rsidDel="00822BDE">
            <w:rPr>
              <w:noProof/>
            </w:rPr>
            <w:delText>21</w:delText>
          </w:r>
        </w:del>
        <w:del w:id="27441" w:author="pete jones" w:date="2022-02-01T12:31:00Z">
          <w:r w:rsidRPr="007C0DAF" w:rsidDel="0004608E">
            <w:fldChar w:fldCharType="end"/>
          </w:r>
        </w:del>
        <w:bookmarkEnd w:id="27428"/>
        <w:r w:rsidRPr="007C0DAF">
          <w:t>: 3D models of the same assembly converted between AutoDesk and Solidworks.</w:t>
        </w:r>
        <w:bookmarkEnd w:id="27429"/>
      </w:moveTo>
    </w:p>
    <w:p w14:paraId="4E6622EE" w14:textId="3CF65239" w:rsidR="00901B80" w:rsidRPr="00FF6A71" w:rsidRDefault="00901B80" w:rsidP="00901B80">
      <w:pPr>
        <w:rPr>
          <w:moveTo w:id="27442" w:author="pete jones" w:date="2022-01-03T12:19:00Z"/>
        </w:rPr>
      </w:pPr>
      <w:moveTo w:id="27443" w:author="pete jones" w:date="2022-01-03T12:19:00Z">
        <w:r w:rsidRPr="00312F59">
          <w:fldChar w:fldCharType="begin"/>
        </w:r>
        <w:r w:rsidRPr="00FF6A71">
          <w:instrText xml:space="preserve"> REF _Ref511414441 \h  \* MERGEFORMAT </w:instrText>
        </w:r>
      </w:moveTo>
      <w:moveTo w:id="27444" w:author="pete jones" w:date="2022-01-03T12:19:00Z">
        <w:r w:rsidRPr="00312F59">
          <w:fldChar w:fldCharType="separate"/>
        </w:r>
        <w:ins w:id="27445" w:author="pete jones" w:date="2022-04-05T11:31:00Z">
          <w:r w:rsidR="00D94147" w:rsidRPr="00D94147">
            <w:rPr>
              <w:i/>
              <w:iCs/>
              <w:rPrChange w:id="27446" w:author="pete jones" w:date="2022-04-05T11:31:00Z">
                <w:rPr/>
              </w:rPrChange>
            </w:rPr>
            <w:t>Figure</w:t>
          </w:r>
          <w:r w:rsidR="00D94147" w:rsidRPr="00C15005">
            <w:t xml:space="preserve"> </w:t>
          </w:r>
        </w:ins>
      </w:moveTo>
      <w:ins w:id="27447" w:author="pete jones" w:date="2022-04-05T11:31:00Z">
        <w:r w:rsidR="00D94147">
          <w:rPr>
            <w:noProof/>
          </w:rPr>
          <w:t>7</w:t>
        </w:r>
        <w:r w:rsidR="00D94147">
          <w:rPr>
            <w:noProof/>
          </w:rPr>
          <w:noBreakHyphen/>
          <w:t>5</w:t>
        </w:r>
      </w:ins>
      <w:moveTo w:id="27448" w:author="pete jones" w:date="2022-01-03T12:19:00Z">
        <w:del w:id="27449" w:author="pete jones" w:date="2022-01-04T14:38:00Z">
          <w:r w:rsidRPr="00FF6A71" w:rsidDel="00822BDE">
            <w:rPr>
              <w:i/>
              <w:iCs/>
            </w:rPr>
            <w:delText>Figure</w:delText>
          </w:r>
          <w:r w:rsidRPr="00FF6A71" w:rsidDel="00822BDE">
            <w:delText xml:space="preserve"> </w:delText>
          </w:r>
          <w:r w:rsidRPr="00FF6A71" w:rsidDel="00822BDE">
            <w:rPr>
              <w:noProof/>
            </w:rPr>
            <w:delText>6</w:delText>
          </w:r>
          <w:r w:rsidRPr="00FF6A71" w:rsidDel="00822BDE">
            <w:rPr>
              <w:noProof/>
            </w:rPr>
            <w:noBreakHyphen/>
            <w:delText>21</w:delText>
          </w:r>
        </w:del>
        <w:r w:rsidRPr="00312F59">
          <w:fldChar w:fldCharType="end"/>
        </w:r>
        <w:r w:rsidRPr="00FF6A71">
          <w:t xml:space="preserve"> shows a 3D assembly converted between CAD authoring tools. I</w:t>
        </w:r>
        <w:del w:id="27450" w:author="pete jones" w:date="2022-04-01T11:03:00Z">
          <w:r w:rsidRPr="00FF6A71" w:rsidDel="00526C96">
            <w:delText>nitially it was modelled in Solidworks, converted to AutoDesk Inventor 2018, saved as a CATIA V5 Assembly</w:delText>
          </w:r>
        </w:del>
      </w:moveTo>
      <w:ins w:id="27451" w:author="pete jones" w:date="2022-04-01T11:03:00Z">
        <w:r w:rsidR="00526C96">
          <w:t>t was initially modelled in Solidworks, converted to AutoDesk Inventor 2018, saved as a CATIA V5 Assembly, and</w:t>
        </w:r>
      </w:ins>
      <w:moveTo w:id="27452" w:author="pete jones" w:date="2022-01-03T12:19:00Z">
        <w:r w:rsidRPr="00FF6A71">
          <w:t xml:space="preserve"> then imported into Solidworks 2017. Whil</w:t>
        </w:r>
        <w:del w:id="27453" w:author="pete jones" w:date="2022-04-01T11:04:00Z">
          <w:r w:rsidRPr="00FF6A71" w:rsidDel="00526C96">
            <w:delText>st both assemblies seem to look OK and create drawings both master 3D assembly models are constructed from “Dumb-Solids”, and consequently</w:delText>
          </w:r>
        </w:del>
      </w:moveTo>
      <w:ins w:id="27454" w:author="pete jones" w:date="2022-04-01T11:04:00Z">
        <w:r w:rsidR="00526C96">
          <w:t>e both assemblies look OK and create drawings, master 3D assembly models are constructed from “Dumb-Solids” and</w:t>
        </w:r>
      </w:ins>
      <w:moveTo w:id="27455" w:author="pete jones" w:date="2022-01-03T12:19:00Z">
        <w:r w:rsidRPr="00FF6A71">
          <w:t xml:space="preserve"> have limited use in a controlled engineering design workflow. The main point </w:t>
        </w:r>
        <w:del w:id="27456" w:author="pete jones" w:date="2022-03-30T10:03:00Z">
          <w:r w:rsidRPr="00FF6A71" w:rsidDel="004A5015">
            <w:delText>being</w:delText>
          </w:r>
        </w:del>
      </w:moveTo>
      <w:ins w:id="27457" w:author="pete jones" w:date="2022-03-30T10:03:00Z">
        <w:r w:rsidR="004A5015">
          <w:t>is</w:t>
        </w:r>
      </w:ins>
      <w:moveTo w:id="27458" w:author="pete jones" w:date="2022-01-03T12:19:00Z">
        <w:r w:rsidRPr="00FF6A71">
          <w:t xml:space="preserve"> that the </w:t>
        </w:r>
        <w:del w:id="27459" w:author="pete jones" w:date="2022-04-01T11:04:00Z">
          <w:r w:rsidRPr="00FF6A71" w:rsidDel="00526C96">
            <w:delText>tru</w:delText>
          </w:r>
        </w:del>
      </w:moveTo>
      <w:ins w:id="27460" w:author="pete jones" w:date="2022-04-01T11:04:00Z">
        <w:r w:rsidR="00526C96">
          <w:t>accurat</w:t>
        </w:r>
      </w:ins>
      <w:moveTo w:id="27461" w:author="pete jones" w:date="2022-01-03T12:19:00Z">
        <w:r w:rsidRPr="00FF6A71">
          <w:t>e “intelligence” of these data is only realised within the native environment in which they were created.</w:t>
        </w:r>
      </w:moveTo>
    </w:p>
    <w:p w14:paraId="3F56E365" w14:textId="144B3689" w:rsidR="00901B80" w:rsidRPr="00FF6A71" w:rsidRDefault="00901B80" w:rsidP="00901B80">
      <w:pPr>
        <w:rPr>
          <w:moveTo w:id="27462" w:author="pete jones" w:date="2022-01-03T12:19:00Z"/>
        </w:rPr>
      </w:pPr>
      <w:moveTo w:id="27463" w:author="pete jones" w:date="2022-01-03T12:19:00Z">
        <w:r w:rsidRPr="00FF6A71">
          <w:t>CAD data types are many and varied</w:t>
        </w:r>
      </w:moveTo>
      <w:ins w:id="27464" w:author="pete jones" w:date="2022-04-01T11:04:00Z">
        <w:r w:rsidR="00526C96">
          <w:t>;</w:t>
        </w:r>
      </w:ins>
      <w:ins w:id="27465" w:author="pete jones" w:date="2022-01-04T14:38:00Z">
        <w:r w:rsidR="00822BDE">
          <w:t xml:space="preserve"> </w:t>
        </w:r>
      </w:ins>
      <w:ins w:id="27466" w:author="pete jones" w:date="2022-03-30T12:40:00Z">
        <w:r w:rsidR="00042512">
          <w:t xml:space="preserve">in </w:t>
        </w:r>
      </w:ins>
      <w:ins w:id="27467" w:author="pete jones" w:date="2022-01-04T14:38:00Z">
        <w:r w:rsidR="00822BDE">
          <w:fldChar w:fldCharType="begin"/>
        </w:r>
        <w:r w:rsidR="00822BDE">
          <w:instrText xml:space="preserve"> REF _Ref92199520 \h </w:instrText>
        </w:r>
      </w:ins>
      <w:r w:rsidR="00822BDE">
        <w:fldChar w:fldCharType="separate"/>
      </w:r>
      <w:moveTo w:id="27468" w:author="pete jones" w:date="2022-01-03T12:19:00Z">
        <w:ins w:id="27469" w:author="pete jones" w:date="2022-04-05T11:31:00Z">
          <w:r w:rsidR="00D94147" w:rsidRPr="00C15005">
            <w:t xml:space="preserve">Figure </w:t>
          </w:r>
        </w:ins>
      </w:moveTo>
      <w:ins w:id="27470" w:author="pete jones" w:date="2022-04-05T11:31:00Z">
        <w:r w:rsidR="00D94147">
          <w:rPr>
            <w:noProof/>
          </w:rPr>
          <w:t>7</w:t>
        </w:r>
        <w:r w:rsidR="00D94147">
          <w:noBreakHyphen/>
        </w:r>
        <w:r w:rsidR="00D94147">
          <w:rPr>
            <w:noProof/>
          </w:rPr>
          <w:t>6</w:t>
        </w:r>
      </w:ins>
      <w:ins w:id="27471" w:author="pete jones" w:date="2022-01-04T14:38:00Z">
        <w:r w:rsidR="00822BDE">
          <w:fldChar w:fldCharType="end"/>
        </w:r>
      </w:ins>
      <w:ins w:id="27472" w:author="pete jones" w:date="2022-01-04T14:39:00Z">
        <w:r w:rsidR="00822BDE">
          <w:t xml:space="preserve"> and </w:t>
        </w:r>
        <w:r w:rsidR="00822BDE">
          <w:fldChar w:fldCharType="begin"/>
        </w:r>
        <w:r w:rsidR="00822BDE">
          <w:instrText xml:space="preserve"> REF _Ref92199611 \h </w:instrText>
        </w:r>
      </w:ins>
      <w:r w:rsidR="00822BDE">
        <w:fldChar w:fldCharType="separate"/>
      </w:r>
      <w:moveTo w:id="27473" w:author="pete jones" w:date="2022-01-03T12:19:00Z">
        <w:ins w:id="27474" w:author="pete jones" w:date="2022-04-05T11:31:00Z">
          <w:r w:rsidR="00D94147" w:rsidRPr="00C15005">
            <w:t xml:space="preserve">Figure </w:t>
          </w:r>
        </w:ins>
      </w:moveTo>
      <w:ins w:id="27475" w:author="pete jones" w:date="2022-04-05T11:31:00Z">
        <w:r w:rsidR="00D94147">
          <w:rPr>
            <w:noProof/>
          </w:rPr>
          <w:t>7</w:t>
        </w:r>
        <w:r w:rsidR="00D94147">
          <w:noBreakHyphen/>
        </w:r>
        <w:r w:rsidR="00D94147">
          <w:rPr>
            <w:noProof/>
          </w:rPr>
          <w:t>7</w:t>
        </w:r>
      </w:ins>
      <w:ins w:id="27476" w:author="pete jones" w:date="2022-01-04T14:39:00Z">
        <w:r w:rsidR="00822BDE">
          <w:fldChar w:fldCharType="end"/>
        </w:r>
      </w:ins>
      <w:moveTo w:id="27477" w:author="pete jones" w:date="2022-01-03T12:19:00Z">
        <w:r w:rsidRPr="00FF6A71">
          <w:t>, most modern CAD tools offer the capability to open and save</w:t>
        </w:r>
        <w:del w:id="27478" w:author="pete jones" w:date="2022-03-30T10:03:00Z">
          <w:r w:rsidRPr="00FF6A71" w:rsidDel="004A5015">
            <w:delText>-</w:delText>
          </w:r>
        </w:del>
      </w:moveTo>
      <w:ins w:id="27479" w:author="pete jones" w:date="2022-03-30T10:03:00Z">
        <w:r w:rsidR="004A5015">
          <w:t xml:space="preserve"> </w:t>
        </w:r>
      </w:ins>
      <w:moveTo w:id="27480" w:author="pete jones" w:date="2022-01-03T12:19:00Z">
        <w:del w:id="27481" w:author="pete jones" w:date="2022-03-30T12:40:00Z">
          <w:r w:rsidRPr="00FF6A71" w:rsidDel="00042512">
            <w:delText xml:space="preserve">as </w:delText>
          </w:r>
        </w:del>
        <w:r w:rsidRPr="00FF6A71">
          <w:t xml:space="preserve">a wide selection of data types which enables transfer between systems, albeit in a limited manner. </w:t>
        </w:r>
        <w:del w:id="27482" w:author="pete jones" w:date="2022-04-01T11:04:00Z">
          <w:r w:rsidRPr="00FF6A71" w:rsidDel="00526C96">
            <w:delText>H</w:delText>
          </w:r>
        </w:del>
      </w:moveTo>
      <w:ins w:id="27483" w:author="pete jones" w:date="2022-04-01T11:04:00Z">
        <w:r w:rsidR="00526C96">
          <w:t>In addition, h</w:t>
        </w:r>
      </w:ins>
      <w:moveTo w:id="27484" w:author="pete jones" w:date="2022-01-03T12:19:00Z">
        <w:r w:rsidRPr="00FF6A71">
          <w:t xml:space="preserve">aving the ability to “open” or convert on-the-fly </w:t>
        </w:r>
        <w:del w:id="27485" w:author="pete jones" w:date="2022-04-01T11:04:00Z">
          <w:r w:rsidRPr="00FF6A71" w:rsidDel="00526C96">
            <w:delText>enables vendors</w:delText>
          </w:r>
        </w:del>
      </w:moveTo>
      <w:ins w:id="27486" w:author="pete jones" w:date="2022-04-01T11:04:00Z">
        <w:r w:rsidR="00526C96">
          <w:t xml:space="preserve">allows vendors </w:t>
        </w:r>
      </w:ins>
      <w:moveTo w:id="27487" w:author="pete jones" w:date="2022-01-03T12:19:00Z">
        <w:del w:id="27488" w:author="pete jones" w:date="2022-04-01T11:04:00Z">
          <w:r w:rsidRPr="00FF6A71" w:rsidDel="00526C96">
            <w:delText xml:space="preserve"> </w:delText>
          </w:r>
        </w:del>
        <w:r w:rsidRPr="00FF6A71">
          <w:t>to reduce the need to convert files to other formats.</w:t>
        </w:r>
      </w:moveTo>
    </w:p>
    <w:p w14:paraId="035E78DB" w14:textId="77777777" w:rsidR="00901B80" w:rsidRPr="00FF6A71" w:rsidRDefault="00901B80" w:rsidP="00901B80">
      <w:pPr>
        <w:jc w:val="center"/>
        <w:rPr>
          <w:moveTo w:id="27489" w:author="pete jones" w:date="2022-01-03T12:19:00Z"/>
        </w:rPr>
      </w:pPr>
      <w:moveTo w:id="27490" w:author="pete jones" w:date="2022-01-03T12:19:00Z">
        <w:r w:rsidRPr="00C15005">
          <w:rPr>
            <w:noProof/>
          </w:rPr>
          <w:drawing>
            <wp:inline distT="0" distB="0" distL="0" distR="0" wp14:anchorId="02604A97" wp14:editId="431A3F3F">
              <wp:extent cx="2167246" cy="2045489"/>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35">
                        <a:extLst>
                          <a:ext uri="{28A0092B-C50C-407E-A947-70E740481C1C}">
                            <a14:useLocalDpi xmlns:a14="http://schemas.microsoft.com/office/drawing/2010/main" val="0"/>
                          </a:ext>
                        </a:extLst>
                      </a:blip>
                      <a:stretch>
                        <a:fillRect/>
                      </a:stretch>
                    </pic:blipFill>
                    <pic:spPr>
                      <a:xfrm>
                        <a:off x="0" y="0"/>
                        <a:ext cx="2167246" cy="2045489"/>
                      </a:xfrm>
                      <a:prstGeom prst="rect">
                        <a:avLst/>
                      </a:prstGeom>
                    </pic:spPr>
                  </pic:pic>
                </a:graphicData>
              </a:graphic>
            </wp:inline>
          </w:drawing>
        </w:r>
        <w:r w:rsidRPr="00312F59">
          <w:rPr>
            <w:noProof/>
          </w:rPr>
          <w:drawing>
            <wp:inline distT="0" distB="0" distL="0" distR="0" wp14:anchorId="60F93D29" wp14:editId="54AC469A">
              <wp:extent cx="1324099" cy="203765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36">
                        <a:extLst>
                          <a:ext uri="{28A0092B-C50C-407E-A947-70E740481C1C}">
                            <a14:useLocalDpi xmlns:a14="http://schemas.microsoft.com/office/drawing/2010/main" val="0"/>
                          </a:ext>
                        </a:extLst>
                      </a:blip>
                      <a:stretch>
                        <a:fillRect/>
                      </a:stretch>
                    </pic:blipFill>
                    <pic:spPr>
                      <a:xfrm>
                        <a:off x="0" y="0"/>
                        <a:ext cx="1324099" cy="2037652"/>
                      </a:xfrm>
                      <a:prstGeom prst="rect">
                        <a:avLst/>
                      </a:prstGeom>
                    </pic:spPr>
                  </pic:pic>
                </a:graphicData>
              </a:graphic>
            </wp:inline>
          </w:drawing>
        </w:r>
      </w:moveTo>
    </w:p>
    <w:p w14:paraId="5A4F10E5" w14:textId="41C19E0E" w:rsidR="00901B80" w:rsidRPr="007C0DAF" w:rsidRDefault="00901B80">
      <w:pPr>
        <w:pStyle w:val="Caption"/>
        <w:rPr>
          <w:moveTo w:id="27491" w:author="pete jones" w:date="2022-01-03T12:19:00Z"/>
        </w:rPr>
        <w:pPrChange w:id="27492" w:author="pete jones" w:date="2022-01-04T14:37:00Z">
          <w:pPr>
            <w:pStyle w:val="TOCHeading"/>
            <w:jc w:val="center"/>
          </w:pPr>
        </w:pPrChange>
      </w:pPr>
      <w:bookmarkStart w:id="27493" w:name="_Ref92199520"/>
      <w:bookmarkStart w:id="27494" w:name="_Toc99719312"/>
      <w:moveTo w:id="27495" w:author="pete jones" w:date="2022-01-03T12:19:00Z">
        <w:r w:rsidRPr="00C15005">
          <w:lastRenderedPageBreak/>
          <w:t xml:space="preserve">Figure </w:t>
        </w:r>
      </w:moveTo>
      <w:ins w:id="27496" w:author="pete jones" w:date="2022-03-10T14:38:00Z">
        <w:r w:rsidR="00CE4F4E">
          <w:fldChar w:fldCharType="begin"/>
        </w:r>
        <w:r w:rsidR="00CE4F4E">
          <w:instrText xml:space="preserve"> STYLEREF 1 \s </w:instrText>
        </w:r>
      </w:ins>
      <w:r w:rsidR="00CE4F4E">
        <w:fldChar w:fldCharType="separate"/>
      </w:r>
      <w:r w:rsidR="00D94147">
        <w:rPr>
          <w:noProof/>
        </w:rPr>
        <w:t>7</w:t>
      </w:r>
      <w:ins w:id="2749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7498" w:author="pete jones" w:date="2022-04-05T11:31:00Z">
        <w:r w:rsidR="00D94147">
          <w:rPr>
            <w:noProof/>
          </w:rPr>
          <w:t>6</w:t>
        </w:r>
      </w:ins>
      <w:ins w:id="27499" w:author="pete jones" w:date="2022-03-10T14:38:00Z">
        <w:r w:rsidR="00CE4F4E">
          <w:fldChar w:fldCharType="end"/>
        </w:r>
      </w:ins>
      <w:moveTo w:id="27500" w:author="pete jones" w:date="2022-01-03T12:19:00Z">
        <w:del w:id="27501" w:author="pete jones" w:date="2022-02-01T12:31:00Z">
          <w:r w:rsidRPr="00862EE0" w:rsidDel="0004608E">
            <w:fldChar w:fldCharType="begin"/>
          </w:r>
          <w:r w:rsidRPr="007C0DAF" w:rsidDel="0004608E">
            <w:delInstrText>STYLEREF 1 \s</w:delInstrText>
          </w:r>
          <w:r w:rsidRPr="00862EE0" w:rsidDel="0004608E">
            <w:fldChar w:fldCharType="separate"/>
          </w:r>
        </w:del>
      </w:moveTo>
      <w:del w:id="27502" w:author="pete jones" w:date="2022-02-01T12:31:00Z">
        <w:r w:rsidR="00822BDE" w:rsidDel="0004608E">
          <w:rPr>
            <w:noProof/>
          </w:rPr>
          <w:delText>7</w:delText>
        </w:r>
      </w:del>
      <w:moveTo w:id="27503" w:author="pete jones" w:date="2022-01-03T12:19:00Z">
        <w:del w:id="27504"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7505" w:author="pete jones" w:date="2022-01-04T14:38:00Z">
          <w:r w:rsidRPr="007C0DAF" w:rsidDel="00822BDE">
            <w:rPr>
              <w:noProof/>
            </w:rPr>
            <w:delText>22</w:delText>
          </w:r>
        </w:del>
        <w:del w:id="27506" w:author="pete jones" w:date="2022-02-01T12:31:00Z">
          <w:r w:rsidRPr="007C0DAF" w:rsidDel="0004608E">
            <w:fldChar w:fldCharType="end"/>
          </w:r>
        </w:del>
        <w:bookmarkEnd w:id="27493"/>
        <w:r w:rsidRPr="007C0DAF">
          <w:t>: CAD data types - directly open</w:t>
        </w:r>
        <w:bookmarkEnd w:id="27494"/>
      </w:moveTo>
    </w:p>
    <w:p w14:paraId="264808E5" w14:textId="77777777" w:rsidR="00901B80" w:rsidRPr="00FF6A71" w:rsidRDefault="00901B80" w:rsidP="00901B80">
      <w:pPr>
        <w:jc w:val="center"/>
        <w:rPr>
          <w:moveTo w:id="27507" w:author="pete jones" w:date="2022-01-03T12:19:00Z"/>
        </w:rPr>
      </w:pPr>
      <w:moveTo w:id="27508" w:author="pete jones" w:date="2022-01-03T12:19:00Z">
        <w:r w:rsidRPr="00C15005">
          <w:rPr>
            <w:noProof/>
          </w:rPr>
          <w:drawing>
            <wp:inline distT="0" distB="0" distL="0" distR="0" wp14:anchorId="701D73AF" wp14:editId="34EBF670">
              <wp:extent cx="2367334" cy="1767419"/>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367334" cy="1767419"/>
                      </a:xfrm>
                      <a:prstGeom prst="rect">
                        <a:avLst/>
                      </a:prstGeom>
                    </pic:spPr>
                  </pic:pic>
                </a:graphicData>
              </a:graphic>
            </wp:inline>
          </w:drawing>
        </w:r>
        <w:r w:rsidRPr="00312F59">
          <w:rPr>
            <w:noProof/>
          </w:rPr>
          <w:drawing>
            <wp:inline distT="0" distB="0" distL="0" distR="0" wp14:anchorId="5B59F5E3" wp14:editId="253ADF15">
              <wp:extent cx="2823962" cy="17160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a:blip r:embed="rId138">
                        <a:extLst>
                          <a:ext uri="{28A0092B-C50C-407E-A947-70E740481C1C}">
                            <a14:useLocalDpi xmlns:a14="http://schemas.microsoft.com/office/drawing/2010/main" val="0"/>
                          </a:ext>
                        </a:extLst>
                      </a:blip>
                      <a:stretch>
                        <a:fillRect/>
                      </a:stretch>
                    </pic:blipFill>
                    <pic:spPr>
                      <a:xfrm>
                        <a:off x="0" y="0"/>
                        <a:ext cx="2823962" cy="1716099"/>
                      </a:xfrm>
                      <a:prstGeom prst="rect">
                        <a:avLst/>
                      </a:prstGeom>
                    </pic:spPr>
                  </pic:pic>
                </a:graphicData>
              </a:graphic>
            </wp:inline>
          </w:drawing>
        </w:r>
      </w:moveTo>
    </w:p>
    <w:p w14:paraId="3489FBA7" w14:textId="6E68EC5E" w:rsidR="00901B80" w:rsidRPr="007C0DAF" w:rsidRDefault="00901B80">
      <w:pPr>
        <w:pStyle w:val="Caption"/>
        <w:rPr>
          <w:moveTo w:id="27509" w:author="pete jones" w:date="2022-01-03T12:19:00Z"/>
        </w:rPr>
        <w:pPrChange w:id="27510" w:author="pete jones" w:date="2022-01-04T14:38:00Z">
          <w:pPr>
            <w:pStyle w:val="TOCHeading"/>
            <w:jc w:val="center"/>
          </w:pPr>
        </w:pPrChange>
      </w:pPr>
      <w:bookmarkStart w:id="27511" w:name="_Ref92199611"/>
      <w:bookmarkStart w:id="27512" w:name="_Toc99719313"/>
      <w:moveTo w:id="27513" w:author="pete jones" w:date="2022-01-03T12:19:00Z">
        <w:r w:rsidRPr="00C15005">
          <w:t xml:space="preserve">Figure </w:t>
        </w:r>
      </w:moveTo>
      <w:ins w:id="27514" w:author="pete jones" w:date="2022-03-10T14:38:00Z">
        <w:r w:rsidR="00CE4F4E">
          <w:fldChar w:fldCharType="begin"/>
        </w:r>
        <w:r w:rsidR="00CE4F4E">
          <w:instrText xml:space="preserve"> STYLEREF 1 \s </w:instrText>
        </w:r>
      </w:ins>
      <w:r w:rsidR="00CE4F4E">
        <w:fldChar w:fldCharType="separate"/>
      </w:r>
      <w:r w:rsidR="00D94147">
        <w:rPr>
          <w:noProof/>
        </w:rPr>
        <w:t>7</w:t>
      </w:r>
      <w:ins w:id="27515"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7516" w:author="pete jones" w:date="2022-04-05T11:31:00Z">
        <w:r w:rsidR="00D94147">
          <w:rPr>
            <w:noProof/>
          </w:rPr>
          <w:t>7</w:t>
        </w:r>
      </w:ins>
      <w:ins w:id="27517" w:author="pete jones" w:date="2022-03-10T14:38:00Z">
        <w:r w:rsidR="00CE4F4E">
          <w:fldChar w:fldCharType="end"/>
        </w:r>
      </w:ins>
      <w:moveTo w:id="27518" w:author="pete jones" w:date="2022-01-03T12:19:00Z">
        <w:del w:id="27519" w:author="pete jones" w:date="2022-02-01T12:31:00Z">
          <w:r w:rsidRPr="00862EE0" w:rsidDel="0004608E">
            <w:fldChar w:fldCharType="begin"/>
          </w:r>
          <w:r w:rsidRPr="007C0DAF" w:rsidDel="0004608E">
            <w:delInstrText>STYLEREF 1 \s</w:delInstrText>
          </w:r>
          <w:r w:rsidRPr="00862EE0" w:rsidDel="0004608E">
            <w:fldChar w:fldCharType="separate"/>
          </w:r>
        </w:del>
      </w:moveTo>
      <w:del w:id="27520" w:author="pete jones" w:date="2022-02-01T12:31:00Z">
        <w:r w:rsidR="00822BDE" w:rsidDel="0004608E">
          <w:rPr>
            <w:noProof/>
          </w:rPr>
          <w:delText>7</w:delText>
        </w:r>
      </w:del>
      <w:moveTo w:id="27521" w:author="pete jones" w:date="2022-01-03T12:19:00Z">
        <w:del w:id="27522"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7523" w:author="pete jones" w:date="2022-01-04T14:38:00Z">
          <w:r w:rsidRPr="007C0DAF" w:rsidDel="00822BDE">
            <w:rPr>
              <w:noProof/>
            </w:rPr>
            <w:delText>23</w:delText>
          </w:r>
        </w:del>
        <w:del w:id="27524" w:author="pete jones" w:date="2022-02-01T12:31:00Z">
          <w:r w:rsidRPr="007C0DAF" w:rsidDel="0004608E">
            <w:fldChar w:fldCharType="end"/>
          </w:r>
        </w:del>
        <w:bookmarkEnd w:id="27511"/>
        <w:r w:rsidRPr="007C0DAF">
          <w:t>: CAD data types - save-as or export.</w:t>
        </w:r>
        <w:bookmarkEnd w:id="27512"/>
      </w:moveTo>
    </w:p>
    <w:p w14:paraId="2C8813EE" w14:textId="148806A0" w:rsidR="00901B80" w:rsidRPr="00FF6A71" w:rsidRDefault="00901B80" w:rsidP="00901B80">
      <w:pPr>
        <w:rPr>
          <w:moveTo w:id="27525" w:author="pete jones" w:date="2022-01-03T12:19:00Z"/>
        </w:rPr>
      </w:pPr>
      <w:moveTo w:id="27526" w:author="pete jones" w:date="2022-01-03T12:19:00Z">
        <w:r w:rsidRPr="00FF6A71">
          <w:t xml:space="preserve">STEP conversion is the core technology to convert “water-tight” solids from one system to another. </w:t>
        </w:r>
        <w:r w:rsidRPr="00312F59">
          <w:fldChar w:fldCharType="begin"/>
        </w:r>
        <w:r w:rsidRPr="00FF6A71">
          <w:instrText xml:space="preserve"> REF _Ref71020207 \h </w:instrText>
        </w:r>
      </w:moveTo>
      <w:moveTo w:id="27527" w:author="pete jones" w:date="2022-01-03T12:19:00Z">
        <w:r w:rsidRPr="00312F59">
          <w:fldChar w:fldCharType="separate"/>
        </w:r>
        <w:ins w:id="27528" w:author="pete jones" w:date="2022-04-05T11:31:00Z">
          <w:r w:rsidR="00D94147" w:rsidRPr="00C15005">
            <w:t xml:space="preserve">Figure </w:t>
          </w:r>
        </w:ins>
      </w:moveTo>
      <w:ins w:id="27529" w:author="pete jones" w:date="2022-04-05T11:31:00Z">
        <w:r w:rsidR="00D94147">
          <w:rPr>
            <w:noProof/>
          </w:rPr>
          <w:t>7</w:t>
        </w:r>
        <w:r w:rsidR="00D94147">
          <w:noBreakHyphen/>
        </w:r>
        <w:r w:rsidR="00D94147">
          <w:rPr>
            <w:noProof/>
          </w:rPr>
          <w:t>8</w:t>
        </w:r>
      </w:ins>
      <w:moveTo w:id="27530" w:author="pete jones" w:date="2022-01-03T12:19:00Z">
        <w:r w:rsidRPr="00312F59">
          <w:fldChar w:fldCharType="end"/>
        </w:r>
        <w:r w:rsidRPr="00FF6A71">
          <w:t xml:space="preserve"> is the original file showing all the features in the model</w:t>
        </w:r>
        <w:del w:id="27531" w:author="pete jones" w:date="2022-03-30T10:03:00Z">
          <w:r w:rsidRPr="00FF6A71" w:rsidDel="004A5015">
            <w:delText>-</w:delText>
          </w:r>
        </w:del>
      </w:moveTo>
      <w:ins w:id="27532" w:author="pete jones" w:date="2022-03-30T10:03:00Z">
        <w:r w:rsidR="004A5015">
          <w:t xml:space="preserve"> </w:t>
        </w:r>
      </w:ins>
      <w:moveTo w:id="27533" w:author="pete jones" w:date="2022-01-03T12:19:00Z">
        <w:r w:rsidRPr="00FF6A71">
          <w:t>tree parametrically editable within the model editor. The file was then converted to a STEP file and reopened as a converted model</w:t>
        </w:r>
        <w:del w:id="27534" w:author="pete jones" w:date="2022-04-01T11:05:00Z">
          <w:r w:rsidRPr="00FF6A71" w:rsidDel="00526C96">
            <w:delText>,</w:delText>
          </w:r>
        </w:del>
      </w:moveTo>
      <w:ins w:id="27535" w:author="pete jones" w:date="2022-04-01T11:05:00Z">
        <w:r w:rsidR="00526C96">
          <w:t>;</w:t>
        </w:r>
      </w:ins>
      <w:moveTo w:id="27536" w:author="pete jones" w:date="2022-01-03T12:19:00Z">
        <w:r w:rsidRPr="00FF6A71">
          <w:t xml:space="preserve"> </w:t>
        </w:r>
        <w:r w:rsidRPr="00312F59">
          <w:fldChar w:fldCharType="begin"/>
        </w:r>
        <w:r w:rsidRPr="00FF6A71">
          <w:instrText xml:space="preserve"> REF _Ref511463960 \h  \* MERGEFORMAT </w:instrText>
        </w:r>
      </w:moveTo>
      <w:moveTo w:id="27537" w:author="pete jones" w:date="2022-01-03T12:19:00Z">
        <w:r w:rsidRPr="00312F59">
          <w:fldChar w:fldCharType="separate"/>
        </w:r>
        <w:ins w:id="27538" w:author="pete jones" w:date="2022-04-05T11:31:00Z">
          <w:r w:rsidR="00D94147" w:rsidRPr="00C15005">
            <w:t xml:space="preserve">Figure </w:t>
          </w:r>
        </w:ins>
      </w:moveTo>
      <w:ins w:id="27539" w:author="pete jones" w:date="2022-04-05T11:31:00Z">
        <w:r w:rsidR="00D94147">
          <w:t>7</w:t>
        </w:r>
        <w:r w:rsidR="00D94147">
          <w:noBreakHyphen/>
          <w:t>9</w:t>
        </w:r>
      </w:ins>
      <w:moveTo w:id="27540" w:author="pete jones" w:date="2022-01-03T12:19:00Z">
        <w:del w:id="27541" w:author="pete jones" w:date="2022-01-04T14:40:00Z">
          <w:r w:rsidRPr="00822BDE" w:rsidDel="00822BDE">
            <w:rPr>
              <w:rPrChange w:id="27542" w:author="pete jones" w:date="2022-01-04T14:41:00Z">
                <w:rPr>
                  <w:i/>
                  <w:iCs/>
                </w:rPr>
              </w:rPrChange>
            </w:rPr>
            <w:delText>Figure</w:delText>
          </w:r>
          <w:r w:rsidRPr="00FF6A71" w:rsidDel="00822BDE">
            <w:delText xml:space="preserve"> </w:delText>
          </w:r>
          <w:r w:rsidRPr="00FF6A71" w:rsidDel="00822BDE">
            <w:rPr>
              <w:rPrChange w:id="27543" w:author="pete jones" w:date="2022-01-04T13:45:00Z">
                <w:rPr>
                  <w:noProof/>
                </w:rPr>
              </w:rPrChange>
            </w:rPr>
            <w:delText>6</w:delText>
          </w:r>
          <w:r w:rsidRPr="00FF6A71" w:rsidDel="00822BDE">
            <w:rPr>
              <w:rPrChange w:id="27544" w:author="pete jones" w:date="2022-01-04T13:45:00Z">
                <w:rPr>
                  <w:noProof/>
                </w:rPr>
              </w:rPrChange>
            </w:rPr>
            <w:noBreakHyphen/>
            <w:delText>25</w:delText>
          </w:r>
        </w:del>
        <w:r w:rsidRPr="00312F59">
          <w:fldChar w:fldCharType="end"/>
        </w:r>
        <w:del w:id="27545" w:author="pete jones" w:date="2022-03-30T10:03:00Z">
          <w:r w:rsidRPr="00FF6A71" w:rsidDel="004A5015">
            <w:delText xml:space="preserve"> </w:delText>
          </w:r>
        </w:del>
        <w:del w:id="27546" w:author="pete jones" w:date="2022-04-01T11:05:00Z">
          <w:r w:rsidRPr="00FF6A71" w:rsidDel="00526C96">
            <w:delText>, the model</w:delText>
          </w:r>
        </w:del>
        <w:del w:id="27547" w:author="pete jones" w:date="2022-03-30T10:03:00Z">
          <w:r w:rsidRPr="00FF6A71" w:rsidDel="004A5015">
            <w:delText>-</w:delText>
          </w:r>
        </w:del>
        <w:del w:id="27548" w:author="pete jones" w:date="2022-04-01T11:05:00Z">
          <w:r w:rsidRPr="00FF6A71" w:rsidDel="00526C96">
            <w:delText>tree has only one feature, the main solid</w:delText>
          </w:r>
        </w:del>
      </w:moveTo>
      <w:ins w:id="27549" w:author="pete jones" w:date="2022-04-01T11:05:00Z">
        <w:r w:rsidR="00526C96">
          <w:t xml:space="preserve"> shows that the model tree has only one principal solid feature</w:t>
        </w:r>
      </w:ins>
      <w:moveTo w:id="27550" w:author="pete jones" w:date="2022-01-03T12:19:00Z">
        <w:r w:rsidRPr="00FF6A71">
          <w:t xml:space="preserve">. It is possible to work with this part within an assembly context and even </w:t>
        </w:r>
        <w:del w:id="27551" w:author="pete jones" w:date="2022-04-01T11:05:00Z">
          <w:r w:rsidRPr="00FF6A71" w:rsidDel="00526C96">
            <w:delText xml:space="preserve">to </w:delText>
          </w:r>
        </w:del>
        <w:r w:rsidRPr="00FF6A71">
          <w:t>add other features in a limited manner. The STEP converted part is then subjected to an automatic feature</w:t>
        </w:r>
        <w:del w:id="27552" w:author="pete jones" w:date="2022-03-30T10:03:00Z">
          <w:r w:rsidRPr="00FF6A71" w:rsidDel="004A5015">
            <w:delText>-</w:delText>
          </w:r>
        </w:del>
      </w:moveTo>
      <w:ins w:id="27553" w:author="pete jones" w:date="2022-03-30T10:03:00Z">
        <w:r w:rsidR="004A5015">
          <w:t xml:space="preserve"> </w:t>
        </w:r>
      </w:ins>
      <w:moveTo w:id="27554" w:author="pete jones" w:date="2022-01-03T12:19:00Z">
        <w:r w:rsidRPr="00FF6A71">
          <w:t>recognition</w:t>
        </w:r>
      </w:moveTo>
      <w:ins w:id="27555" w:author="pete jones" w:date="2022-04-01T11:05:00Z">
        <w:r w:rsidR="00526C96">
          <w:t>,</w:t>
        </w:r>
      </w:ins>
      <w:moveTo w:id="27556" w:author="pete jones" w:date="2022-01-03T12:19:00Z">
        <w:r w:rsidRPr="00FF6A71">
          <w:t xml:space="preserve"> but </w:t>
        </w:r>
        <w:del w:id="27557" w:author="pete jones" w:date="2022-04-01T11:05:00Z">
          <w:r w:rsidRPr="00FF6A71" w:rsidDel="00526C96">
            <w:delText xml:space="preserve">as shown in </w:delText>
          </w:r>
          <w:r w:rsidRPr="00312F59" w:rsidDel="00526C96">
            <w:fldChar w:fldCharType="begin"/>
          </w:r>
          <w:r w:rsidRPr="00FF6A71" w:rsidDel="00526C96">
            <w:delInstrText xml:space="preserve"> REF _Ref511463977 \h  \* MERGEFORMAT </w:delInstrText>
          </w:r>
        </w:del>
      </w:moveTo>
      <w:del w:id="27558" w:author="pete jones" w:date="2022-04-01T11:05:00Z"/>
      <w:moveTo w:id="27559" w:author="pete jones" w:date="2022-01-03T12:19:00Z">
        <w:del w:id="27560" w:author="pete jones" w:date="2022-04-01T11:05:00Z">
          <w:r w:rsidRPr="00312F59" w:rsidDel="00526C96">
            <w:fldChar w:fldCharType="separate"/>
          </w:r>
        </w:del>
        <w:del w:id="27561" w:author="pete jones" w:date="2022-01-04T14:41:00Z">
          <w:r w:rsidRPr="00822BDE" w:rsidDel="00822BDE">
            <w:rPr>
              <w:rPrChange w:id="27562" w:author="pete jones" w:date="2022-01-04T14:41:00Z">
                <w:rPr>
                  <w:i/>
                  <w:iCs/>
                </w:rPr>
              </w:rPrChange>
            </w:rPr>
            <w:delText>Figure</w:delText>
          </w:r>
          <w:r w:rsidRPr="00FF6A71" w:rsidDel="00822BDE">
            <w:delText xml:space="preserve"> </w:delText>
          </w:r>
          <w:r w:rsidRPr="00FF6A71" w:rsidDel="00822BDE">
            <w:rPr>
              <w:rPrChange w:id="27563" w:author="pete jones" w:date="2022-01-04T13:45:00Z">
                <w:rPr>
                  <w:noProof/>
                </w:rPr>
              </w:rPrChange>
            </w:rPr>
            <w:delText>6</w:delText>
          </w:r>
          <w:r w:rsidRPr="00FF6A71" w:rsidDel="00822BDE">
            <w:rPr>
              <w:rPrChange w:id="27564" w:author="pete jones" w:date="2022-01-04T13:45:00Z">
                <w:rPr>
                  <w:noProof/>
                </w:rPr>
              </w:rPrChange>
            </w:rPr>
            <w:noBreakHyphen/>
            <w:delText>26</w:delText>
          </w:r>
        </w:del>
        <w:del w:id="27565" w:author="pete jones" w:date="2022-04-01T11:05:00Z">
          <w:r w:rsidRPr="00312F59" w:rsidDel="00526C96">
            <w:fldChar w:fldCharType="end"/>
          </w:r>
          <w:r w:rsidRPr="00FF6A71" w:rsidDel="00526C96">
            <w:delText>this was not that successful</w:delText>
          </w:r>
        </w:del>
      </w:moveTo>
      <w:ins w:id="27566" w:author="pete jones" w:date="2022-04-01T11:05:00Z">
        <w:r w:rsidR="00526C96">
          <w:t>this was not that successful</w:t>
        </w:r>
      </w:ins>
      <w:ins w:id="27567" w:author="pete jones" w:date="2022-04-01T11:06:00Z">
        <w:r w:rsidR="00526C96">
          <w:t>,</w:t>
        </w:r>
      </w:ins>
      <w:ins w:id="27568" w:author="pete jones" w:date="2022-04-01T11:05:00Z">
        <w:r w:rsidR="00526C96">
          <w:t xml:space="preserve"> as shown in Figure 7</w:t>
        </w:r>
        <w:r w:rsidR="00526C96">
          <w:noBreakHyphen/>
          <w:t>10</w:t>
        </w:r>
      </w:ins>
      <w:moveTo w:id="27569" w:author="pete jones" w:date="2022-01-03T12:19:00Z">
        <w:r w:rsidRPr="00FF6A71">
          <w:t xml:space="preserve">. The shell converted to a simple extrusion and had a detrimental effect </w:t>
        </w:r>
        <w:del w:id="27570" w:author="pete jones" w:date="2022-03-30T10:03:00Z">
          <w:r w:rsidRPr="00FF6A71" w:rsidDel="004A5015">
            <w:delText>up</w:delText>
          </w:r>
        </w:del>
        <w:r w:rsidRPr="00FF6A71">
          <w:t>on downstream features</w:t>
        </w:r>
        <w:del w:id="27571" w:author="pete jones" w:date="2022-04-01T11:06:00Z">
          <w:r w:rsidRPr="00FF6A71" w:rsidDel="00526C96">
            <w:delText>;</w:delText>
          </w:r>
        </w:del>
      </w:moveTo>
      <w:ins w:id="27572" w:author="pete jones" w:date="2022-04-01T11:06:00Z">
        <w:r w:rsidR="00526C96">
          <w:t>,</w:t>
        </w:r>
      </w:ins>
      <w:moveTo w:id="27573" w:author="pete jones" w:date="2022-01-03T12:19:00Z">
        <w:r w:rsidRPr="00FF6A71">
          <w:t xml:space="preserve"> indicating that more manual recognition was required.</w:t>
        </w:r>
      </w:moveTo>
    </w:p>
    <w:p w14:paraId="7B715844" w14:textId="77777777" w:rsidR="00901B80" w:rsidRPr="00FF6A71" w:rsidRDefault="00901B80" w:rsidP="00901B80">
      <w:pPr>
        <w:jc w:val="center"/>
        <w:rPr>
          <w:moveTo w:id="27574" w:author="pete jones" w:date="2022-01-03T12:19:00Z"/>
        </w:rPr>
      </w:pPr>
      <w:moveTo w:id="27575" w:author="pete jones" w:date="2022-01-03T12:19:00Z">
        <w:r w:rsidRPr="00C15005">
          <w:rPr>
            <w:noProof/>
          </w:rPr>
          <w:drawing>
            <wp:inline distT="0" distB="0" distL="0" distR="0" wp14:anchorId="5E8CE565" wp14:editId="5E493971">
              <wp:extent cx="5403272" cy="2958024"/>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a:blip r:embed="rId139">
                        <a:extLst>
                          <a:ext uri="{28A0092B-C50C-407E-A947-70E740481C1C}">
                            <a14:useLocalDpi xmlns:a14="http://schemas.microsoft.com/office/drawing/2010/main" val="0"/>
                          </a:ext>
                        </a:extLst>
                      </a:blip>
                      <a:stretch>
                        <a:fillRect/>
                      </a:stretch>
                    </pic:blipFill>
                    <pic:spPr>
                      <a:xfrm>
                        <a:off x="0" y="0"/>
                        <a:ext cx="5403272" cy="2958024"/>
                      </a:xfrm>
                      <a:prstGeom prst="rect">
                        <a:avLst/>
                      </a:prstGeom>
                    </pic:spPr>
                  </pic:pic>
                </a:graphicData>
              </a:graphic>
            </wp:inline>
          </w:drawing>
        </w:r>
      </w:moveTo>
    </w:p>
    <w:p w14:paraId="46541B7E" w14:textId="09AA43EE" w:rsidR="00901B80" w:rsidRPr="007C0DAF" w:rsidRDefault="00901B80">
      <w:pPr>
        <w:pStyle w:val="Caption"/>
        <w:rPr>
          <w:moveTo w:id="27576" w:author="pete jones" w:date="2022-01-03T12:19:00Z"/>
        </w:rPr>
        <w:pPrChange w:id="27577" w:author="pete jones" w:date="2022-01-04T14:40:00Z">
          <w:pPr>
            <w:pStyle w:val="TOCHeading"/>
            <w:jc w:val="center"/>
          </w:pPr>
        </w:pPrChange>
      </w:pPr>
      <w:bookmarkStart w:id="27578" w:name="_Ref71020207"/>
      <w:bookmarkStart w:id="27579" w:name="_Toc99719314"/>
      <w:moveTo w:id="27580" w:author="pete jones" w:date="2022-01-03T12:19:00Z">
        <w:r w:rsidRPr="00C15005">
          <w:t xml:space="preserve">Figure </w:t>
        </w:r>
      </w:moveTo>
      <w:ins w:id="27581" w:author="pete jones" w:date="2022-03-10T14:38:00Z">
        <w:r w:rsidR="00CE4F4E">
          <w:fldChar w:fldCharType="begin"/>
        </w:r>
        <w:r w:rsidR="00CE4F4E">
          <w:instrText xml:space="preserve"> STYLEREF 1 \s </w:instrText>
        </w:r>
      </w:ins>
      <w:r w:rsidR="00CE4F4E">
        <w:fldChar w:fldCharType="separate"/>
      </w:r>
      <w:r w:rsidR="00D94147">
        <w:rPr>
          <w:noProof/>
        </w:rPr>
        <w:t>7</w:t>
      </w:r>
      <w:ins w:id="27582"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7583" w:author="pete jones" w:date="2022-04-05T11:31:00Z">
        <w:r w:rsidR="00D94147">
          <w:rPr>
            <w:noProof/>
          </w:rPr>
          <w:t>8</w:t>
        </w:r>
      </w:ins>
      <w:ins w:id="27584" w:author="pete jones" w:date="2022-03-10T14:38:00Z">
        <w:r w:rsidR="00CE4F4E">
          <w:fldChar w:fldCharType="end"/>
        </w:r>
      </w:ins>
      <w:moveTo w:id="27585" w:author="pete jones" w:date="2022-01-03T12:19:00Z">
        <w:del w:id="27586" w:author="pete jones" w:date="2022-02-01T12:31:00Z">
          <w:r w:rsidRPr="00862EE0" w:rsidDel="0004608E">
            <w:fldChar w:fldCharType="begin"/>
          </w:r>
          <w:r w:rsidRPr="007C0DAF" w:rsidDel="0004608E">
            <w:delInstrText>STYLEREF 1 \s</w:delInstrText>
          </w:r>
          <w:r w:rsidRPr="00862EE0" w:rsidDel="0004608E">
            <w:fldChar w:fldCharType="separate"/>
          </w:r>
        </w:del>
      </w:moveTo>
      <w:del w:id="27587" w:author="pete jones" w:date="2022-02-01T12:31:00Z">
        <w:r w:rsidR="00822BDE" w:rsidDel="0004608E">
          <w:rPr>
            <w:noProof/>
          </w:rPr>
          <w:delText>7</w:delText>
        </w:r>
      </w:del>
      <w:moveTo w:id="27588" w:author="pete jones" w:date="2022-01-03T12:19:00Z">
        <w:del w:id="27589"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7590" w:author="pete jones" w:date="2022-01-04T14:40:00Z">
          <w:r w:rsidRPr="007C0DAF" w:rsidDel="00822BDE">
            <w:rPr>
              <w:noProof/>
            </w:rPr>
            <w:delText>24</w:delText>
          </w:r>
        </w:del>
        <w:del w:id="27591" w:author="pete jones" w:date="2022-02-01T12:31:00Z">
          <w:r w:rsidRPr="007C0DAF" w:rsidDel="0004608E">
            <w:fldChar w:fldCharType="end"/>
          </w:r>
        </w:del>
        <w:bookmarkEnd w:id="27578"/>
        <w:r w:rsidRPr="007C0DAF">
          <w:t>:Feature rich original.</w:t>
        </w:r>
        <w:bookmarkEnd w:id="27579"/>
      </w:moveTo>
    </w:p>
    <w:p w14:paraId="23AF951B" w14:textId="77777777" w:rsidR="00901B80" w:rsidRPr="00FF6A71" w:rsidRDefault="00901B80" w:rsidP="00901B80">
      <w:pPr>
        <w:jc w:val="center"/>
        <w:rPr>
          <w:moveTo w:id="27592" w:author="pete jones" w:date="2022-01-03T12:19:00Z"/>
        </w:rPr>
      </w:pPr>
      <w:moveTo w:id="27593" w:author="pete jones" w:date="2022-01-03T12:19:00Z">
        <w:r w:rsidRPr="00C15005">
          <w:rPr>
            <w:noProof/>
          </w:rPr>
          <w:lastRenderedPageBreak/>
          <w:drawing>
            <wp:inline distT="0" distB="0" distL="0" distR="0" wp14:anchorId="3A2D9784" wp14:editId="021A7946">
              <wp:extent cx="5314209" cy="2864519"/>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pic:nvPicPr>
                    <pic:blipFill>
                      <a:blip r:embed="rId140">
                        <a:extLst>
                          <a:ext uri="{28A0092B-C50C-407E-A947-70E740481C1C}">
                            <a14:useLocalDpi xmlns:a14="http://schemas.microsoft.com/office/drawing/2010/main" val="0"/>
                          </a:ext>
                        </a:extLst>
                      </a:blip>
                      <a:stretch>
                        <a:fillRect/>
                      </a:stretch>
                    </pic:blipFill>
                    <pic:spPr>
                      <a:xfrm>
                        <a:off x="0" y="0"/>
                        <a:ext cx="5314209" cy="2864519"/>
                      </a:xfrm>
                      <a:prstGeom prst="rect">
                        <a:avLst/>
                      </a:prstGeom>
                    </pic:spPr>
                  </pic:pic>
                </a:graphicData>
              </a:graphic>
            </wp:inline>
          </w:drawing>
        </w:r>
      </w:moveTo>
    </w:p>
    <w:p w14:paraId="21F7E89B" w14:textId="3A32878F" w:rsidR="00901B80" w:rsidRPr="007C0DAF" w:rsidRDefault="00901B80">
      <w:pPr>
        <w:pStyle w:val="Caption"/>
        <w:rPr>
          <w:moveTo w:id="27594" w:author="pete jones" w:date="2022-01-03T12:19:00Z"/>
        </w:rPr>
        <w:pPrChange w:id="27595" w:author="pete jones" w:date="2022-01-04T14:40:00Z">
          <w:pPr>
            <w:pStyle w:val="TOCHeading"/>
            <w:jc w:val="center"/>
          </w:pPr>
        </w:pPrChange>
      </w:pPr>
      <w:bookmarkStart w:id="27596" w:name="_Ref511463960"/>
      <w:bookmarkStart w:id="27597" w:name="_Toc99719315"/>
      <w:moveTo w:id="27598" w:author="pete jones" w:date="2022-01-03T12:19:00Z">
        <w:r w:rsidRPr="00C15005">
          <w:t xml:space="preserve">Figure </w:t>
        </w:r>
      </w:moveTo>
      <w:ins w:id="27599" w:author="pete jones" w:date="2022-03-10T14:38:00Z">
        <w:r w:rsidR="00CE4F4E">
          <w:fldChar w:fldCharType="begin"/>
        </w:r>
        <w:r w:rsidR="00CE4F4E">
          <w:instrText xml:space="preserve"> STYLEREF 1 \s </w:instrText>
        </w:r>
      </w:ins>
      <w:r w:rsidR="00CE4F4E">
        <w:fldChar w:fldCharType="separate"/>
      </w:r>
      <w:r w:rsidR="00D94147">
        <w:rPr>
          <w:noProof/>
        </w:rPr>
        <w:t>7</w:t>
      </w:r>
      <w:ins w:id="27600"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7601" w:author="pete jones" w:date="2022-04-05T11:31:00Z">
        <w:r w:rsidR="00D94147">
          <w:rPr>
            <w:noProof/>
          </w:rPr>
          <w:t>9</w:t>
        </w:r>
      </w:ins>
      <w:ins w:id="27602" w:author="pete jones" w:date="2022-03-10T14:38:00Z">
        <w:r w:rsidR="00CE4F4E">
          <w:fldChar w:fldCharType="end"/>
        </w:r>
      </w:ins>
      <w:moveTo w:id="27603" w:author="pete jones" w:date="2022-01-03T12:19:00Z">
        <w:del w:id="27604" w:author="pete jones" w:date="2022-02-01T12:31:00Z">
          <w:r w:rsidRPr="00862EE0" w:rsidDel="0004608E">
            <w:fldChar w:fldCharType="begin"/>
          </w:r>
          <w:r w:rsidRPr="007C0DAF" w:rsidDel="0004608E">
            <w:delInstrText>STYLEREF 1 \s</w:delInstrText>
          </w:r>
          <w:r w:rsidRPr="00862EE0" w:rsidDel="0004608E">
            <w:fldChar w:fldCharType="separate"/>
          </w:r>
        </w:del>
      </w:moveTo>
      <w:del w:id="27605" w:author="pete jones" w:date="2022-02-01T12:31:00Z">
        <w:r w:rsidR="00822BDE" w:rsidDel="0004608E">
          <w:rPr>
            <w:noProof/>
          </w:rPr>
          <w:delText>7</w:delText>
        </w:r>
      </w:del>
      <w:moveTo w:id="27606" w:author="pete jones" w:date="2022-01-03T12:19:00Z">
        <w:del w:id="27607"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7608" w:author="pete jones" w:date="2022-01-04T14:40:00Z">
          <w:r w:rsidRPr="007C0DAF" w:rsidDel="00822BDE">
            <w:rPr>
              <w:noProof/>
            </w:rPr>
            <w:delText>25</w:delText>
          </w:r>
        </w:del>
        <w:del w:id="27609" w:author="pete jones" w:date="2022-02-01T12:31:00Z">
          <w:r w:rsidRPr="007C0DAF" w:rsidDel="0004608E">
            <w:fldChar w:fldCharType="end"/>
          </w:r>
        </w:del>
        <w:bookmarkEnd w:id="27596"/>
        <w:r w:rsidRPr="007C0DAF">
          <w:t>:STEP converted "Dumb-Solid”.</w:t>
        </w:r>
        <w:bookmarkEnd w:id="27597"/>
      </w:moveTo>
    </w:p>
    <w:p w14:paraId="3EA333D6" w14:textId="77777777" w:rsidR="00901B80" w:rsidRPr="00FF6A71" w:rsidRDefault="00901B80" w:rsidP="00901B80">
      <w:pPr>
        <w:jc w:val="center"/>
        <w:rPr>
          <w:moveTo w:id="27610" w:author="pete jones" w:date="2022-01-03T12:19:00Z"/>
        </w:rPr>
      </w:pPr>
      <w:moveTo w:id="27611" w:author="pete jones" w:date="2022-01-03T12:19:00Z">
        <w:r w:rsidRPr="00C15005">
          <w:rPr>
            <w:noProof/>
          </w:rPr>
          <w:drawing>
            <wp:inline distT="0" distB="0" distL="0" distR="0" wp14:anchorId="4CAB2F7F" wp14:editId="5E49F666">
              <wp:extent cx="5296397" cy="375593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a:blip r:embed="rId141">
                        <a:extLst>
                          <a:ext uri="{28A0092B-C50C-407E-A947-70E740481C1C}">
                            <a14:useLocalDpi xmlns:a14="http://schemas.microsoft.com/office/drawing/2010/main" val="0"/>
                          </a:ext>
                        </a:extLst>
                      </a:blip>
                      <a:stretch>
                        <a:fillRect/>
                      </a:stretch>
                    </pic:blipFill>
                    <pic:spPr>
                      <a:xfrm>
                        <a:off x="0" y="0"/>
                        <a:ext cx="5296397" cy="3755932"/>
                      </a:xfrm>
                      <a:prstGeom prst="rect">
                        <a:avLst/>
                      </a:prstGeom>
                    </pic:spPr>
                  </pic:pic>
                </a:graphicData>
              </a:graphic>
            </wp:inline>
          </w:drawing>
        </w:r>
      </w:moveTo>
    </w:p>
    <w:p w14:paraId="1608750F" w14:textId="058FDB05" w:rsidR="00901B80" w:rsidRPr="007C0DAF" w:rsidRDefault="00901B80">
      <w:pPr>
        <w:pStyle w:val="Caption"/>
        <w:rPr>
          <w:moveTo w:id="27612" w:author="pete jones" w:date="2022-01-03T12:19:00Z"/>
        </w:rPr>
        <w:pPrChange w:id="27613" w:author="pete jones" w:date="2022-01-04T14:41:00Z">
          <w:pPr>
            <w:pStyle w:val="TOCHeading"/>
            <w:jc w:val="center"/>
          </w:pPr>
        </w:pPrChange>
      </w:pPr>
      <w:bookmarkStart w:id="27614" w:name="_Ref511463977"/>
      <w:bookmarkStart w:id="27615" w:name="_Toc99719316"/>
      <w:moveTo w:id="27616" w:author="pete jones" w:date="2022-01-03T12:19:00Z">
        <w:r w:rsidRPr="00C15005">
          <w:t xml:space="preserve">Figure </w:t>
        </w:r>
      </w:moveTo>
      <w:ins w:id="27617" w:author="pete jones" w:date="2022-03-10T14:38:00Z">
        <w:r w:rsidR="00CE4F4E">
          <w:fldChar w:fldCharType="begin"/>
        </w:r>
        <w:r w:rsidR="00CE4F4E">
          <w:instrText xml:space="preserve"> STYLEREF 1 \s </w:instrText>
        </w:r>
      </w:ins>
      <w:r w:rsidR="00CE4F4E">
        <w:fldChar w:fldCharType="separate"/>
      </w:r>
      <w:r w:rsidR="00D94147">
        <w:rPr>
          <w:noProof/>
        </w:rPr>
        <w:t>7</w:t>
      </w:r>
      <w:ins w:id="27618"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7619" w:author="pete jones" w:date="2022-04-05T11:31:00Z">
        <w:r w:rsidR="00D94147">
          <w:rPr>
            <w:noProof/>
          </w:rPr>
          <w:t>10</w:t>
        </w:r>
      </w:ins>
      <w:ins w:id="27620" w:author="pete jones" w:date="2022-03-10T14:38:00Z">
        <w:r w:rsidR="00CE4F4E">
          <w:fldChar w:fldCharType="end"/>
        </w:r>
      </w:ins>
      <w:moveTo w:id="27621" w:author="pete jones" w:date="2022-01-03T12:19:00Z">
        <w:del w:id="27622" w:author="pete jones" w:date="2022-02-01T12:31:00Z">
          <w:r w:rsidRPr="00862EE0" w:rsidDel="0004608E">
            <w:fldChar w:fldCharType="begin"/>
          </w:r>
          <w:r w:rsidRPr="007C0DAF" w:rsidDel="0004608E">
            <w:delInstrText>STYLEREF 1 \s</w:delInstrText>
          </w:r>
          <w:r w:rsidRPr="00862EE0" w:rsidDel="0004608E">
            <w:fldChar w:fldCharType="separate"/>
          </w:r>
        </w:del>
      </w:moveTo>
      <w:del w:id="27623" w:author="pete jones" w:date="2022-02-01T12:31:00Z">
        <w:r w:rsidR="00822BDE" w:rsidDel="0004608E">
          <w:rPr>
            <w:noProof/>
          </w:rPr>
          <w:delText>7</w:delText>
        </w:r>
      </w:del>
      <w:moveTo w:id="27624" w:author="pete jones" w:date="2022-01-03T12:19:00Z">
        <w:del w:id="27625"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7626" w:author="pete jones" w:date="2022-01-04T14:41:00Z">
          <w:r w:rsidRPr="007C0DAF" w:rsidDel="00822BDE">
            <w:rPr>
              <w:noProof/>
            </w:rPr>
            <w:delText>26</w:delText>
          </w:r>
        </w:del>
        <w:del w:id="27627" w:author="pete jones" w:date="2022-02-01T12:31:00Z">
          <w:r w:rsidRPr="007C0DAF" w:rsidDel="0004608E">
            <w:fldChar w:fldCharType="end"/>
          </w:r>
        </w:del>
        <w:bookmarkEnd w:id="27614"/>
        <w:r w:rsidRPr="007C0DAF">
          <w:t>: Feature Recognition</w:t>
        </w:r>
        <w:bookmarkEnd w:id="27615"/>
      </w:moveTo>
    </w:p>
    <w:p w14:paraId="5D7F6B88" w14:textId="71ACE34A" w:rsidR="00901B80" w:rsidRPr="00FF6A71" w:rsidRDefault="00901B80" w:rsidP="00901B80">
      <w:pPr>
        <w:rPr>
          <w:moveTo w:id="27628" w:author="pete jones" w:date="2022-01-03T12:19:00Z"/>
        </w:rPr>
      </w:pPr>
      <w:moveTo w:id="27629" w:author="pete jones" w:date="2022-01-03T12:19:00Z">
        <w:r w:rsidRPr="00FF6A71">
          <w:t>Design teams need the capability of working with native feature</w:t>
        </w:r>
        <w:del w:id="27630" w:author="pete jones" w:date="2022-03-30T10:03:00Z">
          <w:r w:rsidRPr="00FF6A71" w:rsidDel="004A5015">
            <w:delText xml:space="preserve"> </w:delText>
          </w:r>
        </w:del>
      </w:moveTo>
      <w:ins w:id="27631" w:author="pete jones" w:date="2022-03-30T10:03:00Z">
        <w:r w:rsidR="004A5015">
          <w:t>-</w:t>
        </w:r>
      </w:ins>
      <w:moveTo w:id="27632" w:author="pete jones" w:date="2022-01-03T12:19:00Z">
        <w:r w:rsidRPr="00FF6A71">
          <w:t xml:space="preserve">rich data. Most CAD authoring tools </w:t>
        </w:r>
        <w:del w:id="27633" w:author="pete jones" w:date="2022-04-01T11:06:00Z">
          <w:r w:rsidRPr="00FF6A71" w:rsidDel="00526C96">
            <w:delText>have the capability of using</w:delText>
          </w:r>
        </w:del>
      </w:moveTo>
      <w:ins w:id="27634" w:author="pete jones" w:date="2022-04-01T11:06:00Z">
        <w:r w:rsidR="00526C96">
          <w:t>can use</w:t>
        </w:r>
      </w:ins>
      <w:moveTo w:id="27635" w:author="pete jones" w:date="2022-01-03T12:19:00Z">
        <w:r w:rsidRPr="00FF6A71">
          <w:t xml:space="preserve"> enhanced copy and paste of features and parts to reuse valuable time-consuming ideas. CAD tools have </w:t>
        </w:r>
      </w:moveTo>
      <w:ins w:id="27636" w:author="pete jones" w:date="2022-03-30T10:03:00Z">
        <w:r w:rsidR="004A5015">
          <w:t xml:space="preserve">the </w:t>
        </w:r>
      </w:ins>
      <w:moveTo w:id="27637" w:author="pete jones" w:date="2022-01-03T12:19:00Z">
        <w:r w:rsidRPr="00FF6A71">
          <w:t>powerful capability to copy and paste groups of features and create databases of reusable parametric features saving time</w:t>
        </w:r>
        <w:del w:id="27638" w:author="pete jones" w:date="2022-04-01T11:06:00Z">
          <w:r w:rsidRPr="00FF6A71" w:rsidDel="00526C96">
            <w:delText>,</w:delText>
          </w:r>
        </w:del>
        <w:r w:rsidRPr="00FF6A71">
          <w:t xml:space="preserve"> </w:t>
        </w:r>
      </w:moveTo>
      <w:ins w:id="27639" w:author="pete jones" w:date="2022-04-01T11:06:00Z">
        <w:r w:rsidR="00526C96">
          <w:t xml:space="preserve">and </w:t>
        </w:r>
      </w:ins>
      <w:moveTo w:id="27640" w:author="pete jones" w:date="2022-01-03T12:19:00Z">
        <w:r w:rsidRPr="00FF6A71">
          <w:t xml:space="preserve">providing robust modelling techniques </w:t>
        </w:r>
      </w:moveTo>
      <w:ins w:id="27641" w:author="pete jones" w:date="2022-03-30T10:03:00Z">
        <w:r w:rsidR="004A5015">
          <w:t xml:space="preserve">that </w:t>
        </w:r>
      </w:ins>
      <w:moveTo w:id="27642" w:author="pete jones" w:date="2022-01-03T12:19:00Z">
        <w:r w:rsidRPr="00FF6A71">
          <w:t xml:space="preserve">have been employed. Parts can be used to initiate excel </w:t>
        </w:r>
        <w:r w:rsidRPr="00FF6A71">
          <w:lastRenderedPageBreak/>
          <w:t xml:space="preserve">templates which can derive and generate many parts to create catalogues of standard or non-standard items. CAD systems </w:t>
        </w:r>
        <w:del w:id="27643" w:author="pete jones" w:date="2022-04-01T11:07:00Z">
          <w:r w:rsidRPr="00FF6A71" w:rsidDel="00526C96">
            <w:delText xml:space="preserve">are designed to </w:delText>
          </w:r>
        </w:del>
        <w:r w:rsidRPr="00FF6A71">
          <w:t>make it easy to copy assemblies, parts, features, drawings, catalogue parts etc. In this respect</w:t>
        </w:r>
      </w:moveTo>
      <w:ins w:id="27644" w:author="pete jones" w:date="2022-03-30T10:03:00Z">
        <w:r w:rsidR="004A5015">
          <w:t>,</w:t>
        </w:r>
      </w:ins>
      <w:moveTo w:id="27645" w:author="pete jones" w:date="2022-01-03T12:19:00Z">
        <w:r w:rsidRPr="00FF6A71">
          <w:t xml:space="preserve"> it provides a rich environment to exploit previous good ideas and speed up the creation of models and drawings within a collaborative environment</w:t>
        </w:r>
      </w:moveTo>
      <w:ins w:id="27646" w:author="pete jones" w:date="2022-04-01T11:07:00Z">
        <w:r w:rsidR="00526C96">
          <w:t>.</w:t>
        </w:r>
      </w:ins>
      <w:moveTo w:id="27647" w:author="pete jones" w:date="2022-01-03T12:19:00Z">
        <w:r w:rsidRPr="00FF6A71">
          <w:t xml:space="preserve"> </w:t>
        </w:r>
        <w:del w:id="27648" w:author="pete jones" w:date="2022-04-01T11:07:00Z">
          <w:r w:rsidRPr="00FF6A71" w:rsidDel="00526C96">
            <w:delText>and is therefore completely different to</w:delText>
          </w:r>
        </w:del>
      </w:moveTo>
      <w:ins w:id="27649" w:author="pete jones" w:date="2022-04-01T11:07:00Z">
        <w:r w:rsidR="00526C96">
          <w:t>It is, therefore, utterly different from</w:t>
        </w:r>
      </w:ins>
      <w:moveTo w:id="27650" w:author="pete jones" w:date="2022-01-03T12:19:00Z">
        <w:r w:rsidRPr="00FF6A71">
          <w:t xml:space="preserve"> textual document editors.</w:t>
        </w:r>
      </w:moveTo>
    </w:p>
    <w:p w14:paraId="7C4D2B40" w14:textId="02B81441" w:rsidR="00901B80" w:rsidRPr="00FF6A71" w:rsidRDefault="00901B80" w:rsidP="00901B80">
      <w:pPr>
        <w:rPr>
          <w:moveTo w:id="27651" w:author="pete jones" w:date="2022-01-03T12:19:00Z"/>
        </w:rPr>
      </w:pPr>
      <w:moveTo w:id="27652" w:author="pete jones" w:date="2022-01-03T12:19:00Z">
        <w:r w:rsidRPr="00FF6A71">
          <w:t>So why not cheat? CAD systems and design workflow positively encourage</w:t>
        </w:r>
        <w:del w:id="27653" w:author="pete jones" w:date="2022-03-30T10:04:00Z">
          <w:r w:rsidRPr="00FF6A71" w:rsidDel="004A5015">
            <w:delText>s</w:delText>
          </w:r>
        </w:del>
        <w:r w:rsidRPr="00FF6A71">
          <w:t xml:space="preserve"> it for the very reason to save time. It is </w:t>
        </w:r>
        <w:del w:id="27654" w:author="pete jones" w:date="2022-04-01T11:07:00Z">
          <w:r w:rsidRPr="00FF6A71" w:rsidDel="00526C96">
            <w:delText>extremely difficult</w:delText>
          </w:r>
        </w:del>
      </w:moveTo>
      <w:ins w:id="27655" w:author="pete jones" w:date="2022-04-01T11:07:00Z">
        <w:r w:rsidR="00526C96">
          <w:t>challenging</w:t>
        </w:r>
      </w:ins>
      <w:moveTo w:id="27656" w:author="pete jones" w:date="2022-01-03T12:19:00Z">
        <w:r w:rsidRPr="00FF6A71">
          <w:t xml:space="preserve"> and time</w:t>
        </w:r>
        <w:del w:id="27657" w:author="pete jones" w:date="2022-04-01T11:07:00Z">
          <w:r w:rsidRPr="00FF6A71" w:rsidDel="00526C96">
            <w:delText xml:space="preserve"> </w:delText>
          </w:r>
        </w:del>
      </w:moveTo>
      <w:ins w:id="27658" w:author="pete jones" w:date="2022-04-01T11:07:00Z">
        <w:r w:rsidR="00526C96">
          <w:t>-</w:t>
        </w:r>
      </w:ins>
      <w:moveTo w:id="27659" w:author="pete jones" w:date="2022-01-03T12:19:00Z">
        <w:r w:rsidRPr="00FF6A71">
          <w:t>consuming to check for originality within CAD</w:t>
        </w:r>
        <w:del w:id="27660" w:author="pete jones" w:date="2022-03-30T10:04:00Z">
          <w:r w:rsidRPr="00FF6A71" w:rsidDel="004A5015">
            <w:delText xml:space="preserve"> </w:delText>
          </w:r>
        </w:del>
      </w:moveTo>
      <w:ins w:id="27661" w:author="pete jones" w:date="2022-03-30T10:04:00Z">
        <w:r w:rsidR="004A5015">
          <w:t>-</w:t>
        </w:r>
      </w:ins>
      <w:moveTo w:id="27662" w:author="pete jones" w:date="2022-01-03T12:19:00Z">
        <w:r w:rsidRPr="00FF6A71">
          <w:t xml:space="preserve">based data. Although it may not be </w:t>
        </w:r>
        <w:del w:id="27663" w:author="pete jones" w:date="2022-04-01T11:08:00Z">
          <w:r w:rsidRPr="00FF6A71" w:rsidDel="00526C96">
            <w:delText>obvious</w:delText>
          </w:r>
        </w:del>
      </w:moveTo>
      <w:ins w:id="27664" w:author="pete jones" w:date="2022-04-01T11:08:00Z">
        <w:r w:rsidR="00526C96">
          <w:t>evident</w:t>
        </w:r>
      </w:ins>
      <w:moveTo w:id="27665" w:author="pete jones" w:date="2022-01-03T12:19:00Z">
        <w:r w:rsidRPr="00FF6A71">
          <w:t xml:space="preserve"> to the non-CAD user, </w:t>
        </w:r>
        <w:del w:id="27666" w:author="pete jones" w:date="2022-03-30T10:04:00Z">
          <w:r w:rsidRPr="00FF6A71" w:rsidDel="004A5015">
            <w:delText xml:space="preserve">but </w:delText>
          </w:r>
        </w:del>
        <w:r w:rsidRPr="00FF6A71">
          <w:t xml:space="preserve">these non-textual data represent </w:t>
        </w:r>
        <w:del w:id="27667" w:author="pete jones" w:date="2022-04-01T11:08:00Z">
          <w:r w:rsidRPr="00FF6A71" w:rsidDel="00526C96">
            <w:delText>a significant amount of</w:delText>
          </w:r>
        </w:del>
      </w:moveTo>
      <w:ins w:id="27668" w:author="pete jones" w:date="2022-04-01T11:08:00Z">
        <w:r w:rsidR="00526C96">
          <w:t>significant</w:t>
        </w:r>
      </w:ins>
      <w:moveTo w:id="27669" w:author="pete jones" w:date="2022-01-03T12:19:00Z">
        <w:r w:rsidRPr="00FF6A71">
          <w:t xml:space="preserve"> effort, expertise, and time</w:t>
        </w:r>
        <w:del w:id="27670" w:author="pete jones" w:date="2022-04-01T11:07:00Z">
          <w:r w:rsidRPr="00FF6A71" w:rsidDel="00526C96">
            <w:delText xml:space="preserve"> and consequently students will be tempted to exploit the data exchange and conversion capabilities of any CAD system</w:delText>
          </w:r>
        </w:del>
      </w:moveTo>
      <w:ins w:id="27671" w:author="pete jones" w:date="2022-04-01T11:07:00Z">
        <w:r w:rsidR="00526C96">
          <w:t>. Consequently, students will be tempted to exploit any CAD system's data exchange and conversion capabilities</w:t>
        </w:r>
      </w:ins>
      <w:moveTo w:id="27672" w:author="pete jones" w:date="2022-01-03T12:19:00Z">
        <w:r w:rsidRPr="00FF6A71">
          <w:t xml:space="preserve">. </w:t>
        </w:r>
        <w:del w:id="27673" w:author="pete jones" w:date="2022-04-01T11:08:00Z">
          <w:r w:rsidRPr="00FF6A71" w:rsidDel="00526C96">
            <w:delText>T</w:delText>
          </w:r>
        </w:del>
      </w:moveTo>
      <w:ins w:id="27674" w:author="pete jones" w:date="2022-04-01T11:08:00Z">
        <w:r w:rsidR="00526C96">
          <w:t>For example, t</w:t>
        </w:r>
      </w:ins>
      <w:moveTo w:id="27675" w:author="pete jones" w:date="2022-01-03T12:19:00Z">
        <w:r w:rsidRPr="00FF6A71">
          <w:t xml:space="preserve">he radio-controlled helicopter assembly shown in </w:t>
        </w:r>
        <w:r w:rsidRPr="00312F59">
          <w:fldChar w:fldCharType="begin"/>
        </w:r>
        <w:r w:rsidRPr="00FF6A71">
          <w:instrText xml:space="preserve"> REF _Ref511398445 \h  \* MERGEFORMAT </w:instrText>
        </w:r>
      </w:moveTo>
      <w:moveTo w:id="27676" w:author="pete jones" w:date="2022-01-03T12:19:00Z">
        <w:r w:rsidRPr="00312F59">
          <w:fldChar w:fldCharType="separate"/>
        </w:r>
        <w:ins w:id="27677" w:author="pete jones" w:date="2022-04-05T11:31:00Z">
          <w:r w:rsidR="00D94147" w:rsidRPr="00FF6A71">
            <w:rPr>
              <w:i/>
              <w:iCs/>
            </w:rPr>
            <w:t xml:space="preserve">Figure </w:t>
          </w:r>
        </w:ins>
      </w:moveTo>
      <w:ins w:id="27678" w:author="pete jones" w:date="2022-04-05T11:31:00Z">
        <w:r w:rsidR="00D94147">
          <w:rPr>
            <w:i/>
            <w:iCs/>
            <w:noProof/>
          </w:rPr>
          <w:t>7</w:t>
        </w:r>
        <w:r w:rsidR="00D94147">
          <w:rPr>
            <w:i/>
            <w:iCs/>
            <w:noProof/>
          </w:rPr>
          <w:noBreakHyphen/>
          <w:t>3</w:t>
        </w:r>
      </w:ins>
      <w:moveTo w:id="27679" w:author="pete jones" w:date="2022-01-03T12:19:00Z">
        <w:del w:id="27680" w:author="pete jones" w:date="2022-03-16T14:25:00Z">
          <w:r w:rsidRPr="00FF6A71" w:rsidDel="001B0BBB">
            <w:rPr>
              <w:i/>
              <w:iCs/>
            </w:rPr>
            <w:delText xml:space="preserve">Figure </w:delText>
          </w:r>
          <w:r w:rsidRPr="00FF6A71" w:rsidDel="001B0BBB">
            <w:rPr>
              <w:i/>
              <w:iCs/>
              <w:noProof/>
            </w:rPr>
            <w:delText>6</w:delText>
          </w:r>
          <w:r w:rsidRPr="00FF6A71" w:rsidDel="001B0BBB">
            <w:rPr>
              <w:i/>
              <w:iCs/>
              <w:noProof/>
            </w:rPr>
            <w:noBreakHyphen/>
            <w:delText>19</w:delText>
          </w:r>
        </w:del>
        <w:r w:rsidRPr="00312F59">
          <w:fldChar w:fldCharType="end"/>
        </w:r>
        <w:r w:rsidRPr="00FF6A71">
          <w:t xml:space="preserve"> represents many hours of work on the CAD system alone. This CAD activity would usually be a part of a larger design and </w:t>
        </w:r>
        <w:del w:id="27681" w:author="pete jones" w:date="2022-04-01T11:08:00Z">
          <w:r w:rsidRPr="00FF6A71" w:rsidDel="00526C96">
            <w:delText>make</w:delText>
          </w:r>
        </w:del>
      </w:moveTo>
      <w:ins w:id="27682" w:author="pete jones" w:date="2022-04-01T11:08:00Z">
        <w:r w:rsidR="00526C96">
          <w:t>do</w:t>
        </w:r>
      </w:ins>
      <w:moveTo w:id="27683" w:author="pete jones" w:date="2022-01-03T12:19:00Z">
        <w:r w:rsidRPr="00FF6A71">
          <w:t xml:space="preserve"> </w:t>
        </w:r>
      </w:moveTo>
      <w:ins w:id="27684" w:author="pete jones" w:date="2022-03-30T10:04:00Z">
        <w:r w:rsidR="004A5015">
          <w:t xml:space="preserve">a </w:t>
        </w:r>
      </w:ins>
      <w:moveTo w:id="27685" w:author="pete jones" w:date="2022-01-03T12:19:00Z">
        <w:r w:rsidRPr="00FF6A71">
          <w:t>project where students would be required to demonstrate analysis of the design process via reports and presentations, making the whole effort quite demanding. It should be demanding</w:t>
        </w:r>
      </w:moveTo>
      <w:ins w:id="27686" w:author="pete jones" w:date="2022-04-01T11:08:00Z">
        <w:r w:rsidR="00526C96">
          <w:t>,</w:t>
        </w:r>
      </w:ins>
      <w:moveTo w:id="27687" w:author="pete jones" w:date="2022-01-03T12:19:00Z">
        <w:r w:rsidRPr="00FF6A71">
          <w:t xml:space="preserve"> of course</w:t>
        </w:r>
      </w:moveTo>
      <w:ins w:id="27688" w:author="pete jones" w:date="2022-04-01T11:08:00Z">
        <w:r w:rsidR="00526C96">
          <w:t>,</w:t>
        </w:r>
      </w:ins>
      <w:moveTo w:id="27689" w:author="pete jones" w:date="2022-01-03T12:19:00Z">
        <w:r w:rsidRPr="00FF6A71">
          <w:t xml:space="preserve"> but a student will look to find shortcuts to success</w:t>
        </w:r>
      </w:moveTo>
      <w:ins w:id="27690" w:author="pete jones" w:date="2022-04-01T11:08:00Z">
        <w:r w:rsidR="00526C96">
          <w:t>,</w:t>
        </w:r>
      </w:ins>
      <w:moveTo w:id="27691" w:author="pete jones" w:date="2022-01-03T12:19:00Z">
        <w:r w:rsidRPr="00FF6A71">
          <w:t xml:space="preserve"> and the CAD environment will offer the best opportunity to do that.</w:t>
        </w:r>
      </w:moveTo>
    </w:p>
    <w:p w14:paraId="37813734" w14:textId="77777777" w:rsidR="00901B80" w:rsidRPr="00FF6A71" w:rsidRDefault="00901B80" w:rsidP="00901B80">
      <w:pPr>
        <w:rPr>
          <w:moveTo w:id="27692" w:author="pete jones" w:date="2022-01-03T12:19:00Z"/>
          <w:b/>
          <w:bCs/>
          <w:u w:val="single"/>
        </w:rPr>
      </w:pPr>
      <w:moveTo w:id="27693" w:author="pete jones" w:date="2022-01-03T12:19:00Z">
        <w:r w:rsidRPr="00FF6A71">
          <w:rPr>
            <w:b/>
            <w:bCs/>
            <w:u w:val="single"/>
          </w:rPr>
          <w:t>How to cheat</w:t>
        </w:r>
      </w:moveTo>
    </w:p>
    <w:p w14:paraId="732F9097" w14:textId="36A241CA" w:rsidR="00901B80" w:rsidRPr="00FF6A71" w:rsidRDefault="00901B80" w:rsidP="00901B80">
      <w:pPr>
        <w:rPr>
          <w:moveTo w:id="27694" w:author="pete jones" w:date="2022-01-03T12:19:00Z"/>
        </w:rPr>
      </w:pPr>
      <w:moveTo w:id="27695" w:author="pete jones" w:date="2022-01-03T12:19:00Z">
        <w:del w:id="27696" w:author="pete jones" w:date="2022-04-01T11:08:00Z">
          <w:r w:rsidRPr="00FF6A71" w:rsidDel="00526C96">
            <w:delText>This</w:delText>
          </w:r>
        </w:del>
      </w:moveTo>
      <w:ins w:id="27697" w:author="pete jones" w:date="2022-04-01T11:08:00Z">
        <w:r w:rsidR="00526C96">
          <w:t xml:space="preserve">Describing </w:t>
        </w:r>
      </w:ins>
      <w:ins w:id="27698" w:author="pete jones" w:date="2022-04-01T11:09:00Z">
        <w:r w:rsidR="00526C96">
          <w:t>cheating methods</w:t>
        </w:r>
      </w:ins>
      <w:moveTo w:id="27699" w:author="pete jones" w:date="2022-01-03T12:19:00Z">
        <w:r w:rsidRPr="00FF6A71">
          <w:t xml:space="preserve"> might seem a strange topic to include in such a report but understanding how a student may cheat using CAD systems is </w:t>
        </w:r>
        <w:del w:id="27700" w:author="pete jones" w:date="2022-04-01T11:09:00Z">
          <w:r w:rsidRPr="00FF6A71" w:rsidDel="00526C96">
            <w:delText>important</w:delText>
          </w:r>
        </w:del>
      </w:moveTo>
      <w:ins w:id="27701" w:author="pete jones" w:date="2022-04-01T11:09:00Z">
        <w:r w:rsidR="00526C96">
          <w:t>crucial</w:t>
        </w:r>
      </w:ins>
      <w:moveTo w:id="27702" w:author="pete jones" w:date="2022-01-03T12:19:00Z">
        <w:r w:rsidRPr="00FF6A71">
          <w:t xml:space="preserve"> because it informs us of ways </w:t>
        </w:r>
        <w:del w:id="27703" w:author="pete jones" w:date="2022-04-01T11:09:00Z">
          <w:r w:rsidRPr="00FF6A71" w:rsidDel="00526C96">
            <w:delText>in which we can</w:delText>
          </w:r>
        </w:del>
      </w:moveTo>
      <w:ins w:id="27704" w:author="pete jones" w:date="2022-04-01T11:09:00Z">
        <w:r w:rsidR="00526C96">
          <w:t>to</w:t>
        </w:r>
      </w:ins>
      <w:moveTo w:id="27705" w:author="pete jones" w:date="2022-01-03T12:19:00Z">
        <w:r w:rsidRPr="00FF6A71">
          <w:t xml:space="preserve"> inhibit the practice and enable us to change the </w:t>
        </w:r>
        <w:del w:id="27706" w:author="pete jones" w:date="2022-04-01T11:09:00Z">
          <w:r w:rsidRPr="00FF6A71" w:rsidDel="00526C96">
            <w:delText>practic</w:delText>
          </w:r>
        </w:del>
      </w:moveTo>
      <w:ins w:id="27707" w:author="pete jones" w:date="2022-04-01T11:09:00Z">
        <w:r w:rsidR="00526C96">
          <w:t>rul</w:t>
        </w:r>
      </w:ins>
      <w:moveTo w:id="27708" w:author="pete jones" w:date="2022-01-03T12:19:00Z">
        <w:r w:rsidRPr="00FF6A71">
          <w:t xml:space="preserve">es of assessment using non-textual digital data. </w:t>
        </w:r>
        <w:del w:id="27709" w:author="pete jones" w:date="2022-04-01T11:10:00Z">
          <w:r w:rsidRPr="00FF6A71" w:rsidDel="00526C96">
            <w:delText>In this section is a discussion of cheating methodologies specific to stand</w:delText>
          </w:r>
        </w:del>
        <w:del w:id="27710" w:author="pete jones" w:date="2022-03-30T10:04:00Z">
          <w:r w:rsidRPr="00FF6A71" w:rsidDel="004A5015">
            <w:delText xml:space="preserve"> </w:delText>
          </w:r>
        </w:del>
        <w:del w:id="27711" w:author="pete jones" w:date="2022-04-01T11:10:00Z">
          <w:r w:rsidRPr="00FF6A71" w:rsidDel="00526C96">
            <w:delText>alone CAD systems with access to open and share files via USB or email</w:delText>
          </w:r>
        </w:del>
      </w:moveTo>
      <w:ins w:id="27712" w:author="pete jones" w:date="2022-04-01T11:10:00Z">
        <w:r w:rsidR="00526C96">
          <w:t>This section discusses cheating methodologies specific to stand-alone CAD systems with access to open and share files via USB or email</w:t>
        </w:r>
      </w:ins>
      <w:moveTo w:id="27713" w:author="pete jones" w:date="2022-01-03T12:19:00Z">
        <w:del w:id="27714" w:author="pete jones" w:date="2022-04-01T15:01:00Z">
          <w:r w:rsidRPr="00FF6A71" w:rsidDel="00726256">
            <w:delText xml:space="preserve"> etc</w:delText>
          </w:r>
        </w:del>
        <w:r w:rsidRPr="00FF6A71">
          <w:t xml:space="preserve">. It is rare for a company to allow such freedom to import and exchange data in this way. </w:t>
        </w:r>
        <w:del w:id="27715" w:author="pete jones" w:date="2022-03-30T10:04:00Z">
          <w:r w:rsidRPr="00FF6A71" w:rsidDel="004A5015">
            <w:delText>In fact, w</w:delText>
          </w:r>
        </w:del>
      </w:moveTo>
      <w:ins w:id="27716" w:author="pete jones" w:date="2022-03-30T10:04:00Z">
        <w:r w:rsidR="004A5015">
          <w:t>W</w:t>
        </w:r>
      </w:ins>
      <w:moveTo w:id="27717" w:author="pete jones" w:date="2022-01-03T12:19:00Z">
        <w:r w:rsidRPr="00FF6A71">
          <w:t>here companies do not deploy PDM or PLM control on their systems</w:t>
        </w:r>
      </w:moveTo>
      <w:ins w:id="27718" w:author="pete jones" w:date="2022-04-01T11:10:00Z">
        <w:r w:rsidR="00526C96">
          <w:t>,</w:t>
        </w:r>
      </w:ins>
      <w:moveTo w:id="27719" w:author="pete jones" w:date="2022-01-03T12:19:00Z">
        <w:r w:rsidRPr="00FF6A71">
          <w:t xml:space="preserve"> they will deploy permissions and specific procedures when using networked drives, which </w:t>
        </w:r>
        <w:del w:id="27720" w:author="pete jones" w:date="2022-03-30T12:40:00Z">
          <w:r w:rsidRPr="00FF6A71" w:rsidDel="00042512">
            <w:delText>is</w:delText>
          </w:r>
        </w:del>
      </w:moveTo>
      <w:ins w:id="27721" w:author="pete jones" w:date="2022-03-30T12:40:00Z">
        <w:r w:rsidR="00042512">
          <w:t>are</w:t>
        </w:r>
      </w:ins>
      <w:moveTo w:id="27722" w:author="pete jones" w:date="2022-01-03T12:19:00Z">
        <w:r w:rsidRPr="00FF6A71">
          <w:t xml:space="preserve"> rarely controlled to this degree in academic situations. When students are practi</w:t>
        </w:r>
        <w:del w:id="27723" w:author="pete jones" w:date="2022-03-30T10:04:00Z">
          <w:r w:rsidRPr="00FF6A71" w:rsidDel="004A5015">
            <w:delText>c</w:delText>
          </w:r>
        </w:del>
      </w:moveTo>
      <w:ins w:id="27724" w:author="pete jones" w:date="2022-03-30T10:04:00Z">
        <w:r w:rsidR="004A5015">
          <w:t>s</w:t>
        </w:r>
      </w:ins>
      <w:moveTo w:id="27725" w:author="pete jones" w:date="2022-01-03T12:19:00Z">
        <w:r w:rsidRPr="00FF6A71">
          <w:t>ing or learning to use CAD systems, they quickly realise that due to the lack of control of data within their institution that it is:</w:t>
        </w:r>
      </w:moveTo>
    </w:p>
    <w:p w14:paraId="02CAF4BC" w14:textId="77777777" w:rsidR="00901B80" w:rsidRPr="00FF6A71" w:rsidRDefault="00901B80" w:rsidP="00901B80">
      <w:pPr>
        <w:numPr>
          <w:ilvl w:val="0"/>
          <w:numId w:val="42"/>
        </w:numPr>
        <w:rPr>
          <w:moveTo w:id="27726" w:author="pete jones" w:date="2022-01-03T12:19:00Z"/>
        </w:rPr>
      </w:pPr>
      <w:moveTo w:id="27727" w:author="pete jones" w:date="2022-01-03T12:19:00Z">
        <w:r w:rsidRPr="00FF6A71">
          <w:t>Open to misuse</w:t>
        </w:r>
      </w:moveTo>
    </w:p>
    <w:p w14:paraId="3F1B77C9" w14:textId="77777777" w:rsidR="00901B80" w:rsidRPr="00FF6A71" w:rsidRDefault="00901B80" w:rsidP="00901B80">
      <w:pPr>
        <w:numPr>
          <w:ilvl w:val="0"/>
          <w:numId w:val="42"/>
        </w:numPr>
        <w:rPr>
          <w:moveTo w:id="27728" w:author="pete jones" w:date="2022-01-03T12:19:00Z"/>
        </w:rPr>
      </w:pPr>
      <w:moveTo w:id="27729" w:author="pete jones" w:date="2022-01-03T12:19:00Z">
        <w:r w:rsidRPr="00FF6A71">
          <w:t>Not important if students lose data.</w:t>
        </w:r>
      </w:moveTo>
    </w:p>
    <w:p w14:paraId="1BCF294C" w14:textId="77777777" w:rsidR="00901B80" w:rsidRPr="00FF6A71" w:rsidRDefault="00901B80" w:rsidP="00901B80">
      <w:pPr>
        <w:numPr>
          <w:ilvl w:val="0"/>
          <w:numId w:val="42"/>
        </w:numPr>
        <w:rPr>
          <w:moveTo w:id="27730" w:author="pete jones" w:date="2022-01-03T12:19:00Z"/>
        </w:rPr>
      </w:pPr>
      <w:moveTo w:id="27731" w:author="pete jones" w:date="2022-01-03T12:19:00Z">
        <w:r w:rsidRPr="00FF6A71">
          <w:lastRenderedPageBreak/>
          <w:t>Competence with the software is not mandatory.</w:t>
        </w:r>
      </w:moveTo>
    </w:p>
    <w:p w14:paraId="757019D4" w14:textId="77777777" w:rsidR="00901B80" w:rsidRPr="00FF6A71" w:rsidRDefault="00901B80" w:rsidP="00901B80">
      <w:pPr>
        <w:numPr>
          <w:ilvl w:val="0"/>
          <w:numId w:val="42"/>
        </w:numPr>
        <w:rPr>
          <w:moveTo w:id="27732" w:author="pete jones" w:date="2022-01-03T12:19:00Z"/>
        </w:rPr>
      </w:pPr>
      <w:moveTo w:id="27733" w:author="pete jones" w:date="2022-01-03T12:19:00Z">
        <w:r w:rsidRPr="00FF6A71">
          <w:t>Help is readily available from many sources to overcome software incompetence.</w:t>
        </w:r>
      </w:moveTo>
    </w:p>
    <w:p w14:paraId="689BD652" w14:textId="4DC57DA2" w:rsidR="00901B80" w:rsidRPr="00FF6A71" w:rsidRDefault="00901B80" w:rsidP="00901B80">
      <w:pPr>
        <w:rPr>
          <w:moveTo w:id="27734" w:author="pete jones" w:date="2022-01-03T12:19:00Z"/>
        </w:rPr>
      </w:pPr>
      <w:moveTo w:id="27735" w:author="pete jones" w:date="2022-01-03T12:19:00Z">
        <w:r w:rsidRPr="00FF6A71">
          <w:t>All the above, except for (d)</w:t>
        </w:r>
      </w:moveTo>
      <w:ins w:id="27736" w:author="pete jones" w:date="2022-04-01T11:10:00Z">
        <w:r w:rsidR="00526C96">
          <w:t>,</w:t>
        </w:r>
      </w:ins>
      <w:moveTo w:id="27737" w:author="pete jones" w:date="2022-01-03T12:19:00Z">
        <w:r w:rsidRPr="00FF6A71">
          <w:t xml:space="preserve"> are not </w:t>
        </w:r>
        <w:del w:id="27738" w:author="pete jones" w:date="2022-04-01T11:10:00Z">
          <w:r w:rsidRPr="00FF6A71" w:rsidDel="00526C96">
            <w:delText>true</w:delText>
          </w:r>
        </w:del>
      </w:moveTo>
      <w:ins w:id="27739" w:author="pete jones" w:date="2022-04-01T11:10:00Z">
        <w:r w:rsidR="00526C96">
          <w:t>valid</w:t>
        </w:r>
      </w:ins>
      <w:moveTo w:id="27740" w:author="pete jones" w:date="2022-01-03T12:19:00Z">
        <w:r w:rsidRPr="00FF6A71">
          <w:t>. Systems are open to abuse by determined perpetrators but are set</w:t>
        </w:r>
      </w:moveTo>
      <w:ins w:id="27741" w:author="pete jones" w:date="2022-03-30T10:04:00Z">
        <w:r w:rsidR="004A5015">
          <w:t xml:space="preserve"> </w:t>
        </w:r>
      </w:ins>
      <w:moveTo w:id="27742" w:author="pete jones" w:date="2022-01-03T12:19:00Z">
        <w:r w:rsidRPr="00FF6A71">
          <w:t xml:space="preserve">up and managed to make users responsible for their </w:t>
        </w:r>
        <w:del w:id="27743" w:author="pete jones" w:date="2022-03-30T10:04:00Z">
          <w:r w:rsidRPr="00FF6A71" w:rsidDel="004A5015">
            <w:delText xml:space="preserve">own </w:delText>
          </w:r>
        </w:del>
        <w:r w:rsidRPr="00FF6A71">
          <w:t xml:space="preserve">actions and </w:t>
        </w:r>
        <w:del w:id="27744" w:author="pete jones" w:date="2022-03-30T10:04:00Z">
          <w:r w:rsidRPr="00FF6A71" w:rsidDel="004A5015">
            <w:delText xml:space="preserve">to </w:delText>
          </w:r>
        </w:del>
        <w:r w:rsidRPr="00FF6A71">
          <w:t>ease data retrieval and minimise opportunities for data loss. The determined cheat will rationalise the system</w:t>
        </w:r>
        <w:del w:id="27745" w:author="pete jones" w:date="2022-04-01T11:10:00Z">
          <w:r w:rsidRPr="00FF6A71" w:rsidDel="00526C96">
            <w:delText xml:space="preserve"> as making it possible to cheat</w:delText>
          </w:r>
        </w:del>
      </w:moveTo>
      <w:ins w:id="27746" w:author="pete jones" w:date="2022-04-01T11:10:00Z">
        <w:r w:rsidR="00526C96">
          <w:t>, making it possible to cheat,</w:t>
        </w:r>
      </w:ins>
      <w:moveTo w:id="27747" w:author="pete jones" w:date="2022-01-03T12:19:00Z">
        <w:r w:rsidRPr="00FF6A71">
          <w:t xml:space="preserve"> so why not cheat. Faculty staff will work diligently to help students who have lost valuable work. Competence with the software ma</w:t>
        </w:r>
        <w:del w:id="27748" w:author="pete jones" w:date="2022-03-30T10:04:00Z">
          <w:r w:rsidRPr="00FF6A71" w:rsidDel="004A5015">
            <w:delText>n</w:delText>
          </w:r>
        </w:del>
        <w:r w:rsidRPr="00FF6A71">
          <w:t xml:space="preserve">y </w:t>
        </w:r>
        <w:del w:id="27749" w:author="pete jones" w:date="2022-03-30T10:05:00Z">
          <w:r w:rsidRPr="00FF6A71" w:rsidDel="004A5015">
            <w:delText xml:space="preserve">are </w:delText>
          </w:r>
        </w:del>
        <w:r w:rsidRPr="00FF6A71">
          <w:t xml:space="preserve">not </w:t>
        </w:r>
      </w:moveTo>
      <w:ins w:id="27750" w:author="pete jones" w:date="2022-03-30T10:05:00Z">
        <w:r w:rsidR="004A5015">
          <w:t xml:space="preserve">be </w:t>
        </w:r>
      </w:ins>
      <w:moveTo w:id="27751" w:author="pete jones" w:date="2022-01-03T12:19:00Z">
        <w:r w:rsidRPr="00FF6A71">
          <w:t xml:space="preserve">the core learning outcome of a module, but </w:t>
        </w:r>
        <w:del w:id="27752" w:author="pete jones" w:date="2022-03-30T10:05:00Z">
          <w:r w:rsidRPr="00FF6A71" w:rsidDel="004A5015">
            <w:delText xml:space="preserve">a </w:delText>
          </w:r>
        </w:del>
        <w:r w:rsidRPr="00FF6A71">
          <w:t xml:space="preserve">minimum competence will </w:t>
        </w:r>
        <w:del w:id="27753" w:author="pete jones" w:date="2022-04-01T11:10:00Z">
          <w:r w:rsidRPr="00FF6A71" w:rsidDel="00526C96">
            <w:delText>always</w:delText>
          </w:r>
        </w:del>
      </w:moveTo>
      <w:ins w:id="27754" w:author="pete jones" w:date="2022-04-01T11:10:00Z">
        <w:r w:rsidR="00526C96">
          <w:t>continually</w:t>
        </w:r>
      </w:ins>
      <w:moveTo w:id="27755" w:author="pete jones" w:date="2022-01-03T12:19:00Z">
        <w:r w:rsidRPr="00FF6A71">
          <w:t xml:space="preserve"> be monitored and required. A typical module where CAD and non-textual data constitute</w:t>
        </w:r>
        <w:del w:id="27756" w:author="pete jones" w:date="2022-03-30T12:40:00Z">
          <w:r w:rsidRPr="00FF6A71" w:rsidDel="00042512">
            <w:delText>s</w:delText>
          </w:r>
        </w:del>
        <w:r w:rsidRPr="00FF6A71">
          <w:t xml:space="preserve"> a significant element does represent continuous effort sustained throughout the semester. Students who have intermittent or poor attendance will find it difficult to build data sets during the later assessment periods because </w:t>
        </w:r>
        <w:del w:id="27757" w:author="pete jones" w:date="2022-04-01T11:11:00Z">
          <w:r w:rsidRPr="00FF6A71" w:rsidDel="00526C96">
            <w:delText>build</w:delText>
          </w:r>
        </w:del>
      </w:moveTo>
      <w:ins w:id="27758" w:author="pete jones" w:date="2022-04-01T11:11:00Z">
        <w:r w:rsidR="00526C96">
          <w:t>construct</w:t>
        </w:r>
      </w:ins>
      <w:moveTo w:id="27759" w:author="pete jones" w:date="2022-01-03T12:19:00Z">
        <w:r w:rsidRPr="00FF6A71">
          <w:t xml:space="preserve">ing competence will require at least 45 hours </w:t>
        </w:r>
      </w:moveTo>
      <w:ins w:id="27760" w:author="pete jones" w:date="2022-03-30T10:05:00Z">
        <w:r w:rsidR="004A5015">
          <w:t xml:space="preserve">of </w:t>
        </w:r>
      </w:ins>
      <w:moveTo w:id="27761" w:author="pete jones" w:date="2022-01-03T12:19:00Z">
        <w:r w:rsidRPr="00FF6A71">
          <w:t>work input</w:t>
        </w:r>
        <w:del w:id="27762" w:author="pete jones" w:date="2022-04-01T11:11:00Z">
          <w:r w:rsidRPr="00FF6A71" w:rsidDel="00526C96">
            <w:delText>,</w:delText>
          </w:r>
        </w:del>
        <w:r w:rsidRPr="00FF6A71">
          <w:t xml:space="preserve"> (example of a 15-credit module with 30% weighting on CAD activity). Consequently, a student who has managed their time poorly will hunt for the “easy fix”</w:t>
        </w:r>
      </w:moveTo>
      <w:ins w:id="27763" w:author="pete jones" w:date="2022-04-01T11:11:00Z">
        <w:r w:rsidR="00526C96">
          <w:t>. T</w:t>
        </w:r>
      </w:ins>
      <w:moveTo w:id="27764" w:author="pete jones" w:date="2022-01-03T12:19:00Z">
        <w:del w:id="27765" w:author="pete jones" w:date="2022-04-01T11:11:00Z">
          <w:r w:rsidRPr="00FF6A71" w:rsidDel="00526C96">
            <w:delText xml:space="preserve"> and because t</w:delText>
          </w:r>
        </w:del>
        <w:r w:rsidRPr="00FF6A71">
          <w:t>raditional methods to monitor plagiarism with CAD data will often not discover their actions will accept the risks.</w:t>
        </w:r>
      </w:moveTo>
    </w:p>
    <w:p w14:paraId="3D79EED1" w14:textId="7EE42FBB" w:rsidR="00901B80" w:rsidRPr="00FF6A71" w:rsidRDefault="00901B80" w:rsidP="00901B80">
      <w:pPr>
        <w:rPr>
          <w:moveTo w:id="27766" w:author="pete jones" w:date="2022-01-03T12:19:00Z"/>
        </w:rPr>
      </w:pPr>
      <w:moveTo w:id="27767" w:author="pete jones" w:date="2022-01-03T12:19:00Z">
        <w:r w:rsidRPr="00FF6A71">
          <w:t xml:space="preserve">Their experience predisposes students to find </w:t>
        </w:r>
        <w:del w:id="27768" w:author="pete jones" w:date="2022-04-01T11:11:00Z">
          <w:r w:rsidRPr="00FF6A71" w:rsidDel="00526C96">
            <w:delText>ways of cheating</w:delText>
          </w:r>
        </w:del>
      </w:moveTo>
      <w:ins w:id="27769" w:author="pete jones" w:date="2022-04-01T11:11:00Z">
        <w:r w:rsidR="00526C96">
          <w:t>cheating ways</w:t>
        </w:r>
      </w:ins>
      <w:moveTo w:id="27770" w:author="pete jones" w:date="2022-01-03T12:19:00Z">
        <w:r w:rsidRPr="00FF6A71">
          <w:t xml:space="preserve"> unless they are </w:t>
        </w:r>
        <w:del w:id="27771" w:author="pete jones" w:date="2022-03-30T10:05:00Z">
          <w:r w:rsidRPr="00FF6A71" w:rsidDel="004A5015">
            <w:delText xml:space="preserve">totally </w:delText>
          </w:r>
        </w:del>
        <w:r w:rsidRPr="00FF6A71">
          <w:t xml:space="preserve">engaged with creating digital 3D data as part of a comprehensive learning skill set. Fortunately, this is not true of most </w:t>
        </w:r>
        <w:del w:id="27772" w:author="pete jones" w:date="2022-04-01T11:11:00Z">
          <w:r w:rsidRPr="00FF6A71" w:rsidDel="00526C96">
            <w:delText>students who are diligent in their skills development and can accept the real</w:delText>
          </w:r>
        </w:del>
      </w:moveTo>
      <w:ins w:id="27773" w:author="pete jones" w:date="2022-04-01T11:11:00Z">
        <w:r w:rsidR="00526C96">
          <w:t>diligent students in their skills development and can accept the</w:t>
        </w:r>
      </w:ins>
      <w:moveTo w:id="27774" w:author="pete jones" w:date="2022-01-03T12:19:00Z">
        <w:r w:rsidRPr="00FF6A71">
          <w:t xml:space="preserve"> value of gaining competence with the portfolio of tools necessary for their future engineering roles. Therefore, it is </w:t>
        </w:r>
        <w:del w:id="27775" w:author="pete jones" w:date="2022-04-01T11:11:00Z">
          <w:r w:rsidRPr="00FF6A71" w:rsidDel="00526C96">
            <w:delText>important</w:delText>
          </w:r>
        </w:del>
      </w:moveTo>
      <w:ins w:id="27776" w:author="pete jones" w:date="2022-04-01T11:11:00Z">
        <w:r w:rsidR="00526C96">
          <w:t>essential</w:t>
        </w:r>
      </w:ins>
      <w:moveTo w:id="27777" w:author="pete jones" w:date="2022-01-03T12:19:00Z">
        <w:r w:rsidRPr="00FF6A71">
          <w:t xml:space="preserve"> to examine </w:t>
        </w:r>
        <w:del w:id="27778" w:author="pete jones" w:date="2022-03-30T10:05:00Z">
          <w:r w:rsidRPr="00FF6A71" w:rsidDel="004A5015">
            <w:delText>the ways in which</w:delText>
          </w:r>
        </w:del>
      </w:moveTo>
      <w:ins w:id="27779" w:author="pete jones" w:date="2022-03-30T10:05:00Z">
        <w:r w:rsidR="004A5015">
          <w:t>how</w:t>
        </w:r>
      </w:ins>
      <w:moveTo w:id="27780" w:author="pete jones" w:date="2022-01-03T12:19:00Z">
        <w:r w:rsidRPr="00FF6A71">
          <w:t xml:space="preserve"> cheating is undertaken and</w:t>
        </w:r>
      </w:moveTo>
      <w:ins w:id="27781" w:author="pete jones" w:date="2022-04-01T11:11:00Z">
        <w:r w:rsidR="00526C96">
          <w:t>,</w:t>
        </w:r>
      </w:ins>
      <w:moveTo w:id="27782" w:author="pete jones" w:date="2022-01-03T12:19:00Z">
        <w:r w:rsidRPr="00FF6A71">
          <w:t xml:space="preserve"> by doing so</w:t>
        </w:r>
      </w:moveTo>
      <w:ins w:id="27783" w:author="pete jones" w:date="2022-04-01T11:11:00Z">
        <w:r w:rsidR="00526C96">
          <w:t>,</w:t>
        </w:r>
      </w:ins>
      <w:moveTo w:id="27784" w:author="pete jones" w:date="2022-01-03T12:19:00Z">
        <w:r w:rsidRPr="00FF6A71">
          <w:t xml:space="preserve"> improve the ethics, teamwork activities and value of software competence. It will also provide a starting point to assess the value of PLM integration within the learning environment.</w:t>
        </w:r>
      </w:moveTo>
    </w:p>
    <w:p w14:paraId="09CB9867" w14:textId="77777777" w:rsidR="00901B80" w:rsidRPr="00FF6A71" w:rsidRDefault="00901B80" w:rsidP="00901B80">
      <w:pPr>
        <w:rPr>
          <w:moveTo w:id="27785" w:author="pete jones" w:date="2022-01-03T12:19: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3"/>
        <w:gridCol w:w="7204"/>
        <w:tblGridChange w:id="27786">
          <w:tblGrid>
            <w:gridCol w:w="1573"/>
            <w:gridCol w:w="7204"/>
            <w:gridCol w:w="1"/>
          </w:tblGrid>
        </w:tblGridChange>
      </w:tblGrid>
      <w:tr w:rsidR="007C0DAF" w:rsidRPr="00FF6A71" w14:paraId="05D15B16" w14:textId="77777777" w:rsidTr="00822BDE">
        <w:tc>
          <w:tcPr>
            <w:tcW w:w="1573" w:type="dxa"/>
          </w:tcPr>
          <w:p w14:paraId="62A25E0A" w14:textId="77777777" w:rsidR="00901B80" w:rsidRPr="00FF6A71" w:rsidRDefault="00901B80">
            <w:pPr>
              <w:spacing w:before="0" w:after="0" w:line="240" w:lineRule="auto"/>
              <w:rPr>
                <w:moveTo w:id="27787" w:author="pete jones" w:date="2022-01-03T12:19:00Z"/>
                <w:i/>
              </w:rPr>
              <w:pPrChange w:id="27788" w:author="pete jones" w:date="2022-01-04T14:41:00Z">
                <w:pPr/>
              </w:pPrChange>
            </w:pPr>
            <w:moveTo w:id="27789" w:author="pete jones" w:date="2022-01-03T12:19:00Z">
              <w:r w:rsidRPr="00FF6A71">
                <w:rPr>
                  <w:i/>
                </w:rPr>
                <w:t>Environment</w:t>
              </w:r>
            </w:moveTo>
          </w:p>
        </w:tc>
        <w:tc>
          <w:tcPr>
            <w:tcW w:w="7205" w:type="dxa"/>
          </w:tcPr>
          <w:p w14:paraId="09FE8F6F" w14:textId="77777777" w:rsidR="00901B80" w:rsidRPr="00FF6A71" w:rsidRDefault="00901B80">
            <w:pPr>
              <w:spacing w:before="0" w:after="0" w:line="240" w:lineRule="auto"/>
              <w:rPr>
                <w:moveTo w:id="27790" w:author="pete jones" w:date="2022-01-03T12:19:00Z"/>
                <w:i/>
              </w:rPr>
              <w:pPrChange w:id="27791" w:author="pete jones" w:date="2022-01-04T14:41:00Z">
                <w:pPr/>
              </w:pPrChange>
            </w:pPr>
            <w:moveTo w:id="27792" w:author="pete jones" w:date="2022-01-03T12:19:00Z">
              <w:r w:rsidRPr="00FF6A71">
                <w:rPr>
                  <w:i/>
                </w:rPr>
                <w:t>Stand-alone workstations, personal PC, network drives, use of USB sticks</w:t>
              </w:r>
            </w:moveTo>
          </w:p>
        </w:tc>
      </w:tr>
      <w:tr w:rsidR="00901B80" w:rsidRPr="00FF6A71" w14:paraId="56F5FC27" w14:textId="77777777" w:rsidTr="00822BDE">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7793" w:author="pete jones" w:date="2022-01-04T14:41:00Z">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c>
          <w:tcPr>
            <w:tcW w:w="8778" w:type="dxa"/>
            <w:gridSpan w:val="2"/>
            <w:tcPrChange w:id="27794" w:author="pete jones" w:date="2022-01-04T14:41:00Z">
              <w:tcPr>
                <w:tcW w:w="8778" w:type="dxa"/>
                <w:gridSpan w:val="3"/>
              </w:tcPr>
            </w:tcPrChange>
          </w:tcPr>
          <w:p w14:paraId="4BA01297" w14:textId="401031D5" w:rsidR="00901B80" w:rsidRPr="00FF6A71" w:rsidRDefault="00901B80">
            <w:pPr>
              <w:spacing w:before="0" w:after="0" w:line="240" w:lineRule="auto"/>
              <w:rPr>
                <w:moveTo w:id="27795" w:author="pete jones" w:date="2022-01-03T12:19:00Z"/>
              </w:rPr>
              <w:pPrChange w:id="27796" w:author="pete jones" w:date="2022-01-04T14:41:00Z">
                <w:pPr/>
              </w:pPrChange>
            </w:pPr>
            <w:moveTo w:id="27797" w:author="pete jones" w:date="2022-01-03T12:19:00Z">
              <w:r w:rsidRPr="00FF6A71">
                <w:rPr>
                  <w:b/>
                  <w:u w:val="single"/>
                </w:rPr>
                <w:t>Scenario 1</w:t>
              </w:r>
              <w:r w:rsidRPr="00FF6A71">
                <w:t xml:space="preserve"> – Assignment criteria stipulate that only single (non-associative) files are required for assessment, i.e., 3D Parts, 2D Drawings. File must be submitted in native CAD format, i.e., not PDF, DXF, STEP, IGES etc. File submission and activity in non-proctored environments. No template starter files </w:t>
              </w:r>
            </w:moveTo>
            <w:ins w:id="27798" w:author="pete jones" w:date="2022-03-30T10:05:00Z">
              <w:r w:rsidR="004A5015">
                <w:t xml:space="preserve">are </w:t>
              </w:r>
            </w:ins>
            <w:moveTo w:id="27799" w:author="pete jones" w:date="2022-01-03T12:19:00Z">
              <w:r w:rsidRPr="00FF6A71">
                <w:t>provided or required.</w:t>
              </w:r>
            </w:moveTo>
          </w:p>
        </w:tc>
      </w:tr>
      <w:tr w:rsidR="007C0DAF" w:rsidRPr="00FF6A71" w14:paraId="7B60ABF5" w14:textId="77777777" w:rsidTr="00822BDE">
        <w:tc>
          <w:tcPr>
            <w:tcW w:w="1573" w:type="dxa"/>
          </w:tcPr>
          <w:p w14:paraId="35D74114" w14:textId="77777777" w:rsidR="00901B80" w:rsidRPr="00FF6A71" w:rsidRDefault="00901B80">
            <w:pPr>
              <w:spacing w:before="0" w:after="0" w:line="240" w:lineRule="auto"/>
              <w:rPr>
                <w:moveTo w:id="27800" w:author="pete jones" w:date="2022-01-03T12:19:00Z"/>
                <w:b/>
              </w:rPr>
              <w:pPrChange w:id="27801" w:author="pete jones" w:date="2022-01-04T14:41:00Z">
                <w:pPr/>
              </w:pPrChange>
            </w:pPr>
            <w:moveTo w:id="27802" w:author="pete jones" w:date="2022-01-03T12:19:00Z">
              <w:r w:rsidRPr="00FF6A71">
                <w:rPr>
                  <w:b/>
                </w:rPr>
                <w:t>Context</w:t>
              </w:r>
            </w:moveTo>
          </w:p>
        </w:tc>
        <w:tc>
          <w:tcPr>
            <w:tcW w:w="7205" w:type="dxa"/>
          </w:tcPr>
          <w:p w14:paraId="1DE87F19" w14:textId="77777777" w:rsidR="00901B80" w:rsidRPr="00FF6A71" w:rsidRDefault="00901B80">
            <w:pPr>
              <w:spacing w:before="0" w:after="0" w:line="240" w:lineRule="auto"/>
              <w:rPr>
                <w:moveTo w:id="27803" w:author="pete jones" w:date="2022-01-03T12:19:00Z"/>
                <w:b/>
              </w:rPr>
              <w:pPrChange w:id="27804" w:author="pete jones" w:date="2022-01-04T14:41:00Z">
                <w:pPr/>
              </w:pPrChange>
            </w:pPr>
            <w:moveTo w:id="27805" w:author="pete jones" w:date="2022-01-03T12:19:00Z">
              <w:r w:rsidRPr="00FF6A71">
                <w:rPr>
                  <w:b/>
                </w:rPr>
                <w:t>Description</w:t>
              </w:r>
            </w:moveTo>
          </w:p>
        </w:tc>
      </w:tr>
      <w:tr w:rsidR="007C0DAF" w:rsidRPr="00FF6A71" w14:paraId="4345A110" w14:textId="77777777" w:rsidTr="00822BDE">
        <w:tc>
          <w:tcPr>
            <w:tcW w:w="1573" w:type="dxa"/>
            <w:vMerge w:val="restart"/>
          </w:tcPr>
          <w:p w14:paraId="46B1D9F4" w14:textId="77777777" w:rsidR="00901B80" w:rsidRPr="00FF6A71" w:rsidRDefault="00901B80">
            <w:pPr>
              <w:spacing w:before="0" w:after="0" w:line="240" w:lineRule="auto"/>
              <w:rPr>
                <w:moveTo w:id="27806" w:author="pete jones" w:date="2022-01-03T12:19:00Z"/>
              </w:rPr>
              <w:pPrChange w:id="27807" w:author="pete jones" w:date="2022-01-04T14:41:00Z">
                <w:pPr/>
              </w:pPrChange>
            </w:pPr>
            <w:moveTo w:id="27808" w:author="pete jones" w:date="2022-01-03T12:19:00Z">
              <w:r w:rsidRPr="00FF6A71">
                <w:t>Copying</w:t>
              </w:r>
            </w:moveTo>
          </w:p>
        </w:tc>
        <w:tc>
          <w:tcPr>
            <w:tcW w:w="7205" w:type="dxa"/>
          </w:tcPr>
          <w:p w14:paraId="30033A89" w14:textId="77777777" w:rsidR="00901B80" w:rsidRPr="00FF6A71" w:rsidRDefault="00901B80">
            <w:pPr>
              <w:spacing w:before="0" w:after="0" w:line="240" w:lineRule="auto"/>
              <w:rPr>
                <w:moveTo w:id="27809" w:author="pete jones" w:date="2022-01-03T12:19:00Z"/>
              </w:rPr>
              <w:pPrChange w:id="27810" w:author="pete jones" w:date="2022-01-04T14:41:00Z">
                <w:pPr/>
              </w:pPrChange>
            </w:pPr>
            <w:moveTo w:id="27811" w:author="pete jones" w:date="2022-01-03T12:19:00Z">
              <w:r w:rsidRPr="00FF6A71">
                <w:t>Files obtained from a variety of sources:</w:t>
              </w:r>
            </w:moveTo>
          </w:p>
          <w:p w14:paraId="06E96BE5" w14:textId="77777777" w:rsidR="00901B80" w:rsidRPr="00FF6A71" w:rsidRDefault="00901B80">
            <w:pPr>
              <w:numPr>
                <w:ilvl w:val="0"/>
                <w:numId w:val="43"/>
              </w:numPr>
              <w:spacing w:before="0" w:after="0" w:line="240" w:lineRule="auto"/>
              <w:rPr>
                <w:moveTo w:id="27812" w:author="pete jones" w:date="2022-01-03T12:19:00Z"/>
              </w:rPr>
              <w:pPrChange w:id="27813" w:author="pete jones" w:date="2022-01-04T14:41:00Z">
                <w:pPr>
                  <w:numPr>
                    <w:numId w:val="43"/>
                  </w:numPr>
                  <w:ind w:left="720" w:hanging="360"/>
                </w:pPr>
              </w:pPrChange>
            </w:pPr>
            <w:moveTo w:id="27814" w:author="pete jones" w:date="2022-01-03T12:19:00Z">
              <w:r w:rsidRPr="00FF6A71">
                <w:lastRenderedPageBreak/>
                <w:t>Anonymous source – e.g., internet</w:t>
              </w:r>
            </w:moveTo>
          </w:p>
          <w:p w14:paraId="43DCE6AA" w14:textId="77777777" w:rsidR="00901B80" w:rsidRPr="00FF6A71" w:rsidRDefault="00901B80">
            <w:pPr>
              <w:numPr>
                <w:ilvl w:val="0"/>
                <w:numId w:val="43"/>
              </w:numPr>
              <w:spacing w:before="0" w:after="0" w:line="240" w:lineRule="auto"/>
              <w:rPr>
                <w:moveTo w:id="27815" w:author="pete jones" w:date="2022-01-03T12:19:00Z"/>
              </w:rPr>
              <w:pPrChange w:id="27816" w:author="pete jones" w:date="2022-01-04T14:41:00Z">
                <w:pPr>
                  <w:numPr>
                    <w:numId w:val="43"/>
                  </w:numPr>
                  <w:ind w:left="720" w:hanging="360"/>
                </w:pPr>
              </w:pPrChange>
            </w:pPr>
            <w:moveTo w:id="27817" w:author="pete jones" w:date="2022-01-03T12:19:00Z">
              <w:r w:rsidRPr="00FF6A71">
                <w:t>Obtained from another student – without permission.</w:t>
              </w:r>
            </w:moveTo>
          </w:p>
          <w:p w14:paraId="0C89E3A0" w14:textId="77777777" w:rsidR="00901B80" w:rsidRPr="00FF6A71" w:rsidRDefault="00901B80">
            <w:pPr>
              <w:numPr>
                <w:ilvl w:val="0"/>
                <w:numId w:val="43"/>
              </w:numPr>
              <w:spacing w:before="0" w:after="0" w:line="240" w:lineRule="auto"/>
              <w:rPr>
                <w:moveTo w:id="27818" w:author="pete jones" w:date="2022-01-03T12:19:00Z"/>
              </w:rPr>
              <w:pPrChange w:id="27819" w:author="pete jones" w:date="2022-01-04T14:41:00Z">
                <w:pPr>
                  <w:numPr>
                    <w:numId w:val="43"/>
                  </w:numPr>
                  <w:ind w:left="720" w:hanging="360"/>
                </w:pPr>
              </w:pPrChange>
            </w:pPr>
            <w:moveTo w:id="27820" w:author="pete jones" w:date="2022-01-03T12:19:00Z">
              <w:r w:rsidRPr="00FF6A71">
                <w:t>Shared by another student – with permission.</w:t>
              </w:r>
            </w:moveTo>
          </w:p>
          <w:p w14:paraId="20EE18C4" w14:textId="77777777" w:rsidR="00901B80" w:rsidRPr="00FF6A71" w:rsidRDefault="00901B80">
            <w:pPr>
              <w:numPr>
                <w:ilvl w:val="0"/>
                <w:numId w:val="43"/>
              </w:numPr>
              <w:spacing w:before="0" w:after="0" w:line="240" w:lineRule="auto"/>
              <w:rPr>
                <w:moveTo w:id="27821" w:author="pete jones" w:date="2022-01-03T12:19:00Z"/>
              </w:rPr>
              <w:pPrChange w:id="27822" w:author="pete jones" w:date="2022-01-04T14:41:00Z">
                <w:pPr>
                  <w:numPr>
                    <w:numId w:val="43"/>
                  </w:numPr>
                  <w:ind w:left="720" w:hanging="360"/>
                </w:pPr>
              </w:pPrChange>
            </w:pPr>
            <w:moveTo w:id="27823" w:author="pete jones" w:date="2022-01-03T12:19:00Z">
              <w:r w:rsidRPr="00FF6A71">
                <w:t>Shared by a group of students – collusion.</w:t>
              </w:r>
            </w:moveTo>
          </w:p>
          <w:p w14:paraId="6938CE0C" w14:textId="77777777" w:rsidR="00901B80" w:rsidRPr="00FF6A71" w:rsidRDefault="00901B80">
            <w:pPr>
              <w:numPr>
                <w:ilvl w:val="0"/>
                <w:numId w:val="43"/>
              </w:numPr>
              <w:spacing w:before="0" w:after="0" w:line="240" w:lineRule="auto"/>
              <w:rPr>
                <w:moveTo w:id="27824" w:author="pete jones" w:date="2022-01-03T12:19:00Z"/>
              </w:rPr>
              <w:pPrChange w:id="27825" w:author="pete jones" w:date="2022-01-04T14:41:00Z">
                <w:pPr>
                  <w:numPr>
                    <w:numId w:val="43"/>
                  </w:numPr>
                  <w:ind w:left="720" w:hanging="360"/>
                </w:pPr>
              </w:pPrChange>
            </w:pPr>
            <w:moveTo w:id="27826" w:author="pete jones" w:date="2022-01-03T12:19:00Z">
              <w:r w:rsidRPr="00FF6A71">
                <w:t>Obtained from a student from a previous year group</w:t>
              </w:r>
            </w:moveTo>
          </w:p>
        </w:tc>
      </w:tr>
      <w:tr w:rsidR="007C0DAF" w:rsidRPr="00FF6A71" w14:paraId="0843A45C" w14:textId="77777777" w:rsidTr="00822BDE">
        <w:tc>
          <w:tcPr>
            <w:tcW w:w="1573" w:type="dxa"/>
            <w:vMerge/>
          </w:tcPr>
          <w:p w14:paraId="6140C292" w14:textId="77777777" w:rsidR="00901B80" w:rsidRPr="00FF6A71" w:rsidRDefault="00901B80">
            <w:pPr>
              <w:spacing w:before="0" w:after="0" w:line="240" w:lineRule="auto"/>
              <w:rPr>
                <w:moveTo w:id="27827" w:author="pete jones" w:date="2022-01-03T12:19:00Z"/>
              </w:rPr>
              <w:pPrChange w:id="27828" w:author="pete jones" w:date="2022-01-04T14:41:00Z">
                <w:pPr/>
              </w:pPrChange>
            </w:pPr>
          </w:p>
        </w:tc>
        <w:tc>
          <w:tcPr>
            <w:tcW w:w="7205" w:type="dxa"/>
          </w:tcPr>
          <w:p w14:paraId="0C753A20" w14:textId="13081132" w:rsidR="00901B80" w:rsidRPr="00FF6A71" w:rsidRDefault="00901B80">
            <w:pPr>
              <w:spacing w:before="0" w:after="0" w:line="240" w:lineRule="auto"/>
              <w:rPr>
                <w:moveTo w:id="27829" w:author="pete jones" w:date="2022-01-03T12:19:00Z"/>
              </w:rPr>
              <w:pPrChange w:id="27830" w:author="pete jones" w:date="2022-01-04T14:41:00Z">
                <w:pPr/>
              </w:pPrChange>
            </w:pPr>
            <w:moveTo w:id="27831" w:author="pete jones" w:date="2022-01-03T12:19:00Z">
              <w:r w:rsidRPr="00FF6A71">
                <w:t>For all sources</w:t>
              </w:r>
            </w:moveTo>
            <w:ins w:id="27832" w:author="pete jones" w:date="2022-04-01T11:12:00Z">
              <w:r w:rsidR="00526C96">
                <w:t>,</w:t>
              </w:r>
            </w:ins>
            <w:moveTo w:id="27833" w:author="pete jones" w:date="2022-01-03T12:19:00Z">
              <w:r w:rsidRPr="00FF6A71">
                <w:t xml:space="preserve"> simple file renaming at </w:t>
              </w:r>
            </w:moveTo>
            <w:ins w:id="27834" w:author="pete jones" w:date="2022-03-30T10:05:00Z">
              <w:r w:rsidR="004A5015">
                <w:t xml:space="preserve">the </w:t>
              </w:r>
            </w:ins>
            <w:moveTo w:id="27835" w:author="pete jones" w:date="2022-01-03T12:19:00Z">
              <w:r w:rsidRPr="00FF6A71">
                <w:t>windows explorer level</w:t>
              </w:r>
            </w:moveTo>
          </w:p>
        </w:tc>
      </w:tr>
      <w:tr w:rsidR="007C0DAF" w:rsidRPr="00FF6A71" w14:paraId="68E5E537" w14:textId="77777777" w:rsidTr="00822BDE">
        <w:tc>
          <w:tcPr>
            <w:tcW w:w="1573" w:type="dxa"/>
            <w:vMerge/>
          </w:tcPr>
          <w:p w14:paraId="260522E2" w14:textId="77777777" w:rsidR="00901B80" w:rsidRPr="00FF6A71" w:rsidRDefault="00901B80">
            <w:pPr>
              <w:spacing w:before="0" w:after="0" w:line="240" w:lineRule="auto"/>
              <w:rPr>
                <w:moveTo w:id="27836" w:author="pete jones" w:date="2022-01-03T12:19:00Z"/>
              </w:rPr>
              <w:pPrChange w:id="27837" w:author="pete jones" w:date="2022-01-04T14:41:00Z">
                <w:pPr/>
              </w:pPrChange>
            </w:pPr>
          </w:p>
        </w:tc>
        <w:tc>
          <w:tcPr>
            <w:tcW w:w="7205" w:type="dxa"/>
          </w:tcPr>
          <w:p w14:paraId="2E17FA31" w14:textId="2AE920B1" w:rsidR="00901B80" w:rsidRPr="00FF6A71" w:rsidRDefault="00901B80">
            <w:pPr>
              <w:spacing w:before="0" w:after="0" w:line="240" w:lineRule="auto"/>
              <w:rPr>
                <w:moveTo w:id="27838" w:author="pete jones" w:date="2022-01-03T12:19:00Z"/>
              </w:rPr>
              <w:pPrChange w:id="27839" w:author="pete jones" w:date="2022-01-04T14:41:00Z">
                <w:pPr/>
              </w:pPrChange>
            </w:pPr>
            <w:moveTo w:id="27840" w:author="pete jones" w:date="2022-01-03T12:19:00Z">
              <w:r w:rsidRPr="00FF6A71">
                <w:t>Us</w:t>
              </w:r>
              <w:del w:id="27841" w:author="pete jones" w:date="2022-04-01T11:12:00Z">
                <w:r w:rsidRPr="00FF6A71" w:rsidDel="00526C96">
                  <w:delText>e of</w:delText>
                </w:r>
              </w:del>
            </w:moveTo>
            <w:ins w:id="27842" w:author="pete jones" w:date="2022-04-01T11:12:00Z">
              <w:r w:rsidR="00526C96">
                <w:t>ing</w:t>
              </w:r>
            </w:ins>
            <w:moveTo w:id="27843" w:author="pete jones" w:date="2022-01-03T12:19:00Z">
              <w:r w:rsidRPr="00FF6A71">
                <w:t xml:space="preserve"> authoring software to rename or create a copy</w:t>
              </w:r>
              <w:del w:id="27844" w:author="pete jones" w:date="2022-04-01T11:12:00Z">
                <w:r w:rsidRPr="00FF6A71" w:rsidDel="00526C96">
                  <w:delText xml:space="preserve"> – this</w:delText>
                </w:r>
              </w:del>
              <w:r w:rsidRPr="00FF6A71">
                <w:t xml:space="preserve"> would add </w:t>
              </w:r>
            </w:moveTo>
            <w:ins w:id="27845" w:author="pete jones" w:date="2022-03-30T10:05:00Z">
              <w:r w:rsidR="004A5015">
                <w:t xml:space="preserve">the </w:t>
              </w:r>
            </w:ins>
            <w:moveTo w:id="27846" w:author="pete jones" w:date="2022-01-03T12:19:00Z">
              <w:r w:rsidRPr="00FF6A71">
                <w:t>username and creation date to the file properties, but not in all cases</w:t>
              </w:r>
              <w:del w:id="27847" w:author="pete jones" w:date="2022-04-01T11:12:00Z">
                <w:r w:rsidRPr="00FF6A71" w:rsidDel="00526C96">
                  <w:delText>,</w:delText>
                </w:r>
              </w:del>
            </w:moveTo>
            <w:ins w:id="27848" w:author="pete jones" w:date="2022-04-01T11:12:00Z">
              <w:r w:rsidR="00526C96">
                <w:t>;</w:t>
              </w:r>
            </w:ins>
            <w:moveTo w:id="27849" w:author="pete jones" w:date="2022-01-03T12:19:00Z">
              <w:r w:rsidRPr="00FF6A71">
                <w:t xml:space="preserve"> this depends upon the authoring tools and</w:t>
              </w:r>
            </w:moveTo>
            <w:ins w:id="27850" w:author="pete jones" w:date="2022-04-01T11:12:00Z">
              <w:r w:rsidR="00526C96">
                <w:t>,</w:t>
              </w:r>
            </w:ins>
            <w:moveTo w:id="27851" w:author="pete jones" w:date="2022-01-03T12:19:00Z">
              <w:r w:rsidRPr="00FF6A71">
                <w:t xml:space="preserve"> if those tools are available on the PC</w:t>
              </w:r>
            </w:moveTo>
            <w:ins w:id="27852" w:author="pete jones" w:date="2022-04-01T11:12:00Z">
              <w:r w:rsidR="00526C96">
                <w:t>,</w:t>
              </w:r>
            </w:ins>
            <w:moveTo w:id="27853" w:author="pete jones" w:date="2022-01-03T12:19:00Z">
              <w:r w:rsidRPr="00FF6A71">
                <w:t xml:space="preserve"> checking the file properties.</w:t>
              </w:r>
            </w:moveTo>
          </w:p>
        </w:tc>
      </w:tr>
      <w:tr w:rsidR="007C0DAF" w:rsidRPr="00FF6A71" w14:paraId="0AA83B7C" w14:textId="77777777" w:rsidTr="00822BDE">
        <w:tc>
          <w:tcPr>
            <w:tcW w:w="1573" w:type="dxa"/>
            <w:vMerge/>
          </w:tcPr>
          <w:p w14:paraId="569770C1" w14:textId="77777777" w:rsidR="00901B80" w:rsidRPr="00FF6A71" w:rsidRDefault="00901B80">
            <w:pPr>
              <w:spacing w:before="0" w:after="0" w:line="240" w:lineRule="auto"/>
              <w:rPr>
                <w:moveTo w:id="27854" w:author="pete jones" w:date="2022-01-03T12:19:00Z"/>
              </w:rPr>
              <w:pPrChange w:id="27855" w:author="pete jones" w:date="2022-01-04T14:41:00Z">
                <w:pPr/>
              </w:pPrChange>
            </w:pPr>
          </w:p>
        </w:tc>
        <w:tc>
          <w:tcPr>
            <w:tcW w:w="7205" w:type="dxa"/>
          </w:tcPr>
          <w:p w14:paraId="0ACD8D09" w14:textId="4C97EB4F" w:rsidR="00901B80" w:rsidRPr="00FF6A71" w:rsidRDefault="00901B80">
            <w:pPr>
              <w:spacing w:before="0" w:after="0" w:line="240" w:lineRule="auto"/>
              <w:rPr>
                <w:moveTo w:id="27856" w:author="pete jones" w:date="2022-01-03T12:19:00Z"/>
              </w:rPr>
              <w:pPrChange w:id="27857" w:author="pete jones" w:date="2022-01-04T14:41:00Z">
                <w:pPr/>
              </w:pPrChange>
            </w:pPr>
            <w:moveTo w:id="27858" w:author="pete jones" w:date="2022-01-03T12:19:00Z">
              <w:r w:rsidRPr="00FF6A71">
                <w:t xml:space="preserve">Adjusting other file properties – e.g., creation, modification dates. </w:t>
              </w:r>
              <w:del w:id="27859" w:author="pete jones" w:date="2022-04-01T11:12:00Z">
                <w:r w:rsidRPr="00FF6A71" w:rsidDel="00526C96">
                  <w:delText>C</w:delText>
                </w:r>
              </w:del>
            </w:moveTo>
            <w:ins w:id="27860" w:author="pete jones" w:date="2022-04-01T11:12:00Z">
              <w:r w:rsidR="00526C96">
                <w:t>It c</w:t>
              </w:r>
            </w:ins>
            <w:moveTo w:id="27861" w:author="pete jones" w:date="2022-01-03T12:19:00Z">
              <w:r w:rsidRPr="00FF6A71">
                <w:t>an be achieved by rolling back the date on the PC</w:t>
              </w:r>
              <w:del w:id="27862" w:author="pete jones" w:date="2022-04-01T11:12:00Z">
                <w:r w:rsidRPr="00FF6A71" w:rsidDel="00526C96">
                  <w:delText>,</w:delText>
                </w:r>
              </w:del>
              <w:r w:rsidRPr="00FF6A71">
                <w:t xml:space="preserve"> if allowed by admin permissions. Freeware is available to change such permissions in bulk.</w:t>
              </w:r>
            </w:moveTo>
          </w:p>
        </w:tc>
      </w:tr>
      <w:tr w:rsidR="007C0DAF" w:rsidRPr="00FF6A71" w14:paraId="7B11D713" w14:textId="77777777" w:rsidTr="00822BDE">
        <w:tc>
          <w:tcPr>
            <w:tcW w:w="1573" w:type="dxa"/>
            <w:vMerge w:val="restart"/>
          </w:tcPr>
          <w:p w14:paraId="72FEB3C6" w14:textId="77777777" w:rsidR="00901B80" w:rsidRPr="00FF6A71" w:rsidRDefault="00901B80">
            <w:pPr>
              <w:spacing w:before="0" w:after="0" w:line="240" w:lineRule="auto"/>
              <w:rPr>
                <w:moveTo w:id="27863" w:author="pete jones" w:date="2022-01-03T12:19:00Z"/>
              </w:rPr>
              <w:pPrChange w:id="27864" w:author="pete jones" w:date="2022-01-04T14:41:00Z">
                <w:pPr/>
              </w:pPrChange>
            </w:pPr>
            <w:moveTo w:id="27865" w:author="pete jones" w:date="2022-01-03T12:19:00Z">
              <w:r w:rsidRPr="00FF6A71">
                <w:t>Manipulating content</w:t>
              </w:r>
            </w:moveTo>
          </w:p>
        </w:tc>
        <w:tc>
          <w:tcPr>
            <w:tcW w:w="7205" w:type="dxa"/>
          </w:tcPr>
          <w:p w14:paraId="3043A7D2" w14:textId="77777777" w:rsidR="00901B80" w:rsidRPr="00FF6A71" w:rsidRDefault="00901B80">
            <w:pPr>
              <w:spacing w:before="0" w:after="0" w:line="240" w:lineRule="auto"/>
              <w:rPr>
                <w:moveTo w:id="27866" w:author="pete jones" w:date="2022-01-03T12:19:00Z"/>
              </w:rPr>
              <w:pPrChange w:id="27867" w:author="pete jones" w:date="2022-01-04T14:41:00Z">
                <w:pPr/>
              </w:pPrChange>
            </w:pPr>
            <w:moveTo w:id="27868" w:author="pete jones" w:date="2022-01-03T12:19:00Z">
              <w:r w:rsidRPr="00FF6A71">
                <w:t>Padding – to modify file size.</w:t>
              </w:r>
            </w:moveTo>
          </w:p>
          <w:p w14:paraId="2E89E48E" w14:textId="77777777" w:rsidR="00901B80" w:rsidRPr="00FF6A71" w:rsidRDefault="00901B80">
            <w:pPr>
              <w:spacing w:before="0" w:after="0" w:line="240" w:lineRule="auto"/>
              <w:rPr>
                <w:moveTo w:id="27869" w:author="pete jones" w:date="2022-01-03T12:19:00Z"/>
              </w:rPr>
              <w:pPrChange w:id="27870" w:author="pete jones" w:date="2022-01-04T14:41:00Z">
                <w:pPr/>
              </w:pPrChange>
            </w:pPr>
            <w:moveTo w:id="27871" w:author="pete jones" w:date="2022-01-03T12:19:00Z">
              <w:r w:rsidRPr="00FF6A71">
                <w:t>Adding hidden or redundant features will artificially increase data size</w:t>
              </w:r>
            </w:moveTo>
          </w:p>
        </w:tc>
      </w:tr>
      <w:tr w:rsidR="007C0DAF" w:rsidRPr="00FF6A71" w14:paraId="72632C8D" w14:textId="77777777" w:rsidTr="00822BDE">
        <w:tc>
          <w:tcPr>
            <w:tcW w:w="1573" w:type="dxa"/>
            <w:vMerge/>
          </w:tcPr>
          <w:p w14:paraId="7674FCA5" w14:textId="77777777" w:rsidR="00901B80" w:rsidRPr="00FF6A71" w:rsidRDefault="00901B80">
            <w:pPr>
              <w:spacing w:before="0" w:after="0" w:line="240" w:lineRule="auto"/>
              <w:rPr>
                <w:moveTo w:id="27872" w:author="pete jones" w:date="2022-01-03T12:19:00Z"/>
              </w:rPr>
              <w:pPrChange w:id="27873" w:author="pete jones" w:date="2022-01-04T14:41:00Z">
                <w:pPr/>
              </w:pPrChange>
            </w:pPr>
          </w:p>
        </w:tc>
        <w:tc>
          <w:tcPr>
            <w:tcW w:w="7205" w:type="dxa"/>
          </w:tcPr>
          <w:p w14:paraId="010D32D1" w14:textId="12A3BAFD" w:rsidR="00901B80" w:rsidRPr="00FF6A71" w:rsidRDefault="00901B80">
            <w:pPr>
              <w:spacing w:before="0" w:after="0" w:line="240" w:lineRule="auto"/>
              <w:rPr>
                <w:moveTo w:id="27874" w:author="pete jones" w:date="2022-01-03T12:19:00Z"/>
              </w:rPr>
              <w:pPrChange w:id="27875" w:author="pete jones" w:date="2022-01-04T14:41:00Z">
                <w:pPr/>
              </w:pPrChange>
            </w:pPr>
            <w:moveTo w:id="27876" w:author="pete jones" w:date="2022-01-03T12:19:00Z">
              <w:r w:rsidRPr="00FF6A71">
                <w:t xml:space="preserve">Changing or modifying </w:t>
              </w:r>
            </w:moveTo>
            <w:ins w:id="27877" w:author="pete jones" w:date="2022-03-30T10:05:00Z">
              <w:r w:rsidR="004A5015">
                <w:t xml:space="preserve">the </w:t>
              </w:r>
            </w:ins>
            <w:moveTo w:id="27878" w:author="pete jones" w:date="2022-01-03T12:19:00Z">
              <w:r w:rsidRPr="00FF6A71">
                <w:t>colour of items – cursory obfuscation</w:t>
              </w:r>
            </w:moveTo>
          </w:p>
        </w:tc>
      </w:tr>
      <w:tr w:rsidR="007C0DAF" w:rsidRPr="00FF6A71" w14:paraId="797164FD" w14:textId="77777777" w:rsidTr="00822BDE">
        <w:tc>
          <w:tcPr>
            <w:tcW w:w="1573" w:type="dxa"/>
            <w:vMerge/>
          </w:tcPr>
          <w:p w14:paraId="61B11901" w14:textId="77777777" w:rsidR="00901B80" w:rsidRPr="00FF6A71" w:rsidRDefault="00901B80">
            <w:pPr>
              <w:spacing w:before="0" w:after="0" w:line="240" w:lineRule="auto"/>
              <w:rPr>
                <w:moveTo w:id="27879" w:author="pete jones" w:date="2022-01-03T12:19:00Z"/>
              </w:rPr>
              <w:pPrChange w:id="27880" w:author="pete jones" w:date="2022-01-04T14:41:00Z">
                <w:pPr/>
              </w:pPrChange>
            </w:pPr>
          </w:p>
        </w:tc>
        <w:tc>
          <w:tcPr>
            <w:tcW w:w="7205" w:type="dxa"/>
          </w:tcPr>
          <w:p w14:paraId="62192370" w14:textId="77777777" w:rsidR="00901B80" w:rsidRPr="00FF6A71" w:rsidRDefault="00901B80">
            <w:pPr>
              <w:spacing w:before="0" w:after="0" w:line="240" w:lineRule="auto"/>
              <w:rPr>
                <w:moveTo w:id="27881" w:author="pete jones" w:date="2022-01-03T12:19:00Z"/>
              </w:rPr>
              <w:pPrChange w:id="27882" w:author="pete jones" w:date="2022-01-04T14:41:00Z">
                <w:pPr/>
              </w:pPrChange>
            </w:pPr>
            <w:moveTo w:id="27883" w:author="pete jones" w:date="2022-01-03T12:19:00Z">
              <w:r w:rsidRPr="00FF6A71">
                <w:t>Changing the name of features</w:t>
              </w:r>
            </w:moveTo>
          </w:p>
        </w:tc>
      </w:tr>
      <w:tr w:rsidR="007C0DAF" w:rsidRPr="00FF6A71" w14:paraId="5A394221" w14:textId="77777777" w:rsidTr="00822BDE">
        <w:tc>
          <w:tcPr>
            <w:tcW w:w="1573" w:type="dxa"/>
            <w:vMerge/>
          </w:tcPr>
          <w:p w14:paraId="0E3C2DEE" w14:textId="77777777" w:rsidR="00901B80" w:rsidRPr="00FF6A71" w:rsidRDefault="00901B80">
            <w:pPr>
              <w:spacing w:before="0" w:after="0" w:line="240" w:lineRule="auto"/>
              <w:rPr>
                <w:moveTo w:id="27884" w:author="pete jones" w:date="2022-01-03T12:19:00Z"/>
              </w:rPr>
              <w:pPrChange w:id="27885" w:author="pete jones" w:date="2022-01-04T14:41:00Z">
                <w:pPr/>
              </w:pPrChange>
            </w:pPr>
          </w:p>
        </w:tc>
        <w:tc>
          <w:tcPr>
            <w:tcW w:w="7205" w:type="dxa"/>
          </w:tcPr>
          <w:p w14:paraId="35BACC38" w14:textId="3CF432BF" w:rsidR="00901B80" w:rsidRPr="00FF6A71" w:rsidRDefault="00901B80">
            <w:pPr>
              <w:spacing w:before="0" w:after="0" w:line="240" w:lineRule="auto"/>
              <w:rPr>
                <w:moveTo w:id="27886" w:author="pete jones" w:date="2022-01-03T12:19:00Z"/>
              </w:rPr>
              <w:pPrChange w:id="27887" w:author="pete jones" w:date="2022-01-04T14:41:00Z">
                <w:pPr/>
              </w:pPrChange>
            </w:pPr>
            <w:moveTo w:id="27888" w:author="pete jones" w:date="2022-01-03T12:19:00Z">
              <w:r w:rsidRPr="00FF6A71">
                <w:t xml:space="preserve">Changing the order of features </w:t>
              </w:r>
            </w:moveTo>
            <w:ins w:id="27889" w:author="pete jones" w:date="2022-03-30T10:06:00Z">
              <w:r w:rsidR="004A5015">
                <w:t xml:space="preserve">is </w:t>
              </w:r>
            </w:ins>
            <w:moveTo w:id="27890" w:author="pete jones" w:date="2022-01-03T12:19:00Z">
              <w:del w:id="27891" w:author="pete jones" w:date="2022-03-30T10:06:00Z">
                <w:r w:rsidRPr="00FF6A71" w:rsidDel="004A5015">
                  <w:delText xml:space="preserve">– </w:delText>
                </w:r>
              </w:del>
            </w:moveTo>
            <w:ins w:id="27892" w:author="pete jones" w:date="2022-03-30T10:06:00Z">
              <w:r w:rsidR="004A5015">
                <w:t xml:space="preserve">a </w:t>
              </w:r>
            </w:ins>
            <w:moveTo w:id="27893" w:author="pete jones" w:date="2022-01-03T12:19:00Z">
              <w:r w:rsidRPr="00FF6A71">
                <w:t>more complex exercise but may provide a stronger obfuscation.</w:t>
              </w:r>
            </w:moveTo>
          </w:p>
        </w:tc>
      </w:tr>
      <w:tr w:rsidR="007C0DAF" w:rsidRPr="00FF6A71" w14:paraId="4DCD256E" w14:textId="77777777" w:rsidTr="00822BDE">
        <w:tc>
          <w:tcPr>
            <w:tcW w:w="1573" w:type="dxa"/>
            <w:vMerge/>
          </w:tcPr>
          <w:p w14:paraId="61AAD842" w14:textId="77777777" w:rsidR="00901B80" w:rsidRPr="00FF6A71" w:rsidRDefault="00901B80">
            <w:pPr>
              <w:spacing w:before="0" w:after="0" w:line="240" w:lineRule="auto"/>
              <w:rPr>
                <w:moveTo w:id="27894" w:author="pete jones" w:date="2022-01-03T12:19:00Z"/>
              </w:rPr>
              <w:pPrChange w:id="27895" w:author="pete jones" w:date="2022-01-04T14:41:00Z">
                <w:pPr/>
              </w:pPrChange>
            </w:pPr>
          </w:p>
        </w:tc>
        <w:tc>
          <w:tcPr>
            <w:tcW w:w="7205" w:type="dxa"/>
          </w:tcPr>
          <w:p w14:paraId="723747DF" w14:textId="77777777" w:rsidR="00901B80" w:rsidRPr="00FF6A71" w:rsidRDefault="00901B80">
            <w:pPr>
              <w:spacing w:before="0" w:after="0" w:line="240" w:lineRule="auto"/>
              <w:rPr>
                <w:moveTo w:id="27896" w:author="pete jones" w:date="2022-01-03T12:19:00Z"/>
              </w:rPr>
              <w:pPrChange w:id="27897" w:author="pete jones" w:date="2022-01-04T14:41:00Z">
                <w:pPr/>
              </w:pPrChange>
            </w:pPr>
            <w:moveTo w:id="27898" w:author="pete jones" w:date="2022-01-03T12:19:00Z">
              <w:r w:rsidRPr="00FF6A71">
                <w:t xml:space="preserve">Modifying origins of 3D parts – aim to confuse model comparison, some software has enhanced comparison tools which would highlight this very easily </w:t>
              </w:r>
            </w:moveTo>
          </w:p>
        </w:tc>
      </w:tr>
      <w:tr w:rsidR="007C0DAF" w:rsidRPr="00FF6A71" w14:paraId="7C5F7F24" w14:textId="77777777" w:rsidTr="00822BDE">
        <w:tc>
          <w:tcPr>
            <w:tcW w:w="1573" w:type="dxa"/>
            <w:vMerge/>
          </w:tcPr>
          <w:p w14:paraId="5221CAB2" w14:textId="77777777" w:rsidR="00901B80" w:rsidRPr="00FF6A71" w:rsidRDefault="00901B80">
            <w:pPr>
              <w:spacing w:before="0" w:after="0" w:line="240" w:lineRule="auto"/>
              <w:rPr>
                <w:moveTo w:id="27899" w:author="pete jones" w:date="2022-01-03T12:19:00Z"/>
              </w:rPr>
              <w:pPrChange w:id="27900" w:author="pete jones" w:date="2022-01-04T14:41:00Z">
                <w:pPr/>
              </w:pPrChange>
            </w:pPr>
          </w:p>
        </w:tc>
        <w:tc>
          <w:tcPr>
            <w:tcW w:w="7205" w:type="dxa"/>
          </w:tcPr>
          <w:p w14:paraId="7569F16B" w14:textId="77777777" w:rsidR="00901B80" w:rsidRPr="00FF6A71" w:rsidRDefault="00901B80">
            <w:pPr>
              <w:spacing w:before="0" w:after="0" w:line="240" w:lineRule="auto"/>
              <w:rPr>
                <w:moveTo w:id="27901" w:author="pete jones" w:date="2022-01-03T12:19:00Z"/>
              </w:rPr>
              <w:pPrChange w:id="27902" w:author="pete jones" w:date="2022-01-04T14:41:00Z">
                <w:pPr/>
              </w:pPrChange>
            </w:pPr>
            <w:moveTo w:id="27903" w:author="pete jones" w:date="2022-01-03T12:19:00Z">
              <w:r w:rsidRPr="00FF6A71">
                <w:t>Changing the saved orientation of the file such that the model would display in a different zoom level or orientation</w:t>
              </w:r>
            </w:moveTo>
          </w:p>
        </w:tc>
      </w:tr>
      <w:tr w:rsidR="007C0DAF" w:rsidRPr="00FF6A71" w14:paraId="04046DC4" w14:textId="77777777" w:rsidTr="00822BDE">
        <w:tc>
          <w:tcPr>
            <w:tcW w:w="1573" w:type="dxa"/>
            <w:vMerge/>
          </w:tcPr>
          <w:p w14:paraId="769D9038" w14:textId="77777777" w:rsidR="00901B80" w:rsidRPr="00FF6A71" w:rsidRDefault="00901B80">
            <w:pPr>
              <w:spacing w:before="0" w:after="0" w:line="240" w:lineRule="auto"/>
              <w:rPr>
                <w:moveTo w:id="27904" w:author="pete jones" w:date="2022-01-03T12:19:00Z"/>
              </w:rPr>
              <w:pPrChange w:id="27905" w:author="pete jones" w:date="2022-01-04T14:41:00Z">
                <w:pPr/>
              </w:pPrChange>
            </w:pPr>
          </w:p>
        </w:tc>
        <w:tc>
          <w:tcPr>
            <w:tcW w:w="7205" w:type="dxa"/>
          </w:tcPr>
          <w:p w14:paraId="15B2B633" w14:textId="77777777" w:rsidR="00901B80" w:rsidRPr="00FF6A71" w:rsidRDefault="00901B80">
            <w:pPr>
              <w:spacing w:before="0" w:after="0" w:line="240" w:lineRule="auto"/>
              <w:rPr>
                <w:moveTo w:id="27906" w:author="pete jones" w:date="2022-01-03T12:19:00Z"/>
              </w:rPr>
              <w:pPrChange w:id="27907" w:author="pete jones" w:date="2022-01-04T14:41:00Z">
                <w:pPr/>
              </w:pPrChange>
            </w:pPr>
            <w:moveTo w:id="27908" w:author="pete jones" w:date="2022-01-03T12:19:00Z">
              <w:r w:rsidRPr="00FF6A71">
                <w:t>Modification of text styles in 2D drawings</w:t>
              </w:r>
            </w:moveTo>
          </w:p>
        </w:tc>
      </w:tr>
      <w:tr w:rsidR="007C0DAF" w:rsidRPr="00FF6A71" w14:paraId="4A7CDB51" w14:textId="77777777" w:rsidTr="00822BDE">
        <w:tc>
          <w:tcPr>
            <w:tcW w:w="1573" w:type="dxa"/>
            <w:vMerge/>
          </w:tcPr>
          <w:p w14:paraId="38F3A443" w14:textId="77777777" w:rsidR="00901B80" w:rsidRPr="00FF6A71" w:rsidRDefault="00901B80">
            <w:pPr>
              <w:spacing w:before="0" w:after="0" w:line="240" w:lineRule="auto"/>
              <w:rPr>
                <w:moveTo w:id="27909" w:author="pete jones" w:date="2022-01-03T12:19:00Z"/>
              </w:rPr>
              <w:pPrChange w:id="27910" w:author="pete jones" w:date="2022-01-04T14:41:00Z">
                <w:pPr/>
              </w:pPrChange>
            </w:pPr>
          </w:p>
        </w:tc>
        <w:tc>
          <w:tcPr>
            <w:tcW w:w="7205" w:type="dxa"/>
          </w:tcPr>
          <w:p w14:paraId="75F170AF" w14:textId="77777777" w:rsidR="00901B80" w:rsidRPr="00FF6A71" w:rsidRDefault="00901B80">
            <w:pPr>
              <w:spacing w:before="0" w:after="0" w:line="240" w:lineRule="auto"/>
              <w:rPr>
                <w:moveTo w:id="27911" w:author="pete jones" w:date="2022-01-03T12:19:00Z"/>
              </w:rPr>
              <w:pPrChange w:id="27912" w:author="pete jones" w:date="2022-01-04T14:41:00Z">
                <w:pPr/>
              </w:pPrChange>
            </w:pPr>
            <w:moveTo w:id="27913" w:author="pete jones" w:date="2022-01-03T12:19:00Z">
              <w:r w:rsidRPr="00FF6A71">
                <w:t>Moving drawing views or dimensions in 2D Drawings</w:t>
              </w:r>
            </w:moveTo>
          </w:p>
        </w:tc>
      </w:tr>
      <w:tr w:rsidR="007C0DAF" w:rsidRPr="00FF6A71" w14:paraId="444AA122" w14:textId="77777777" w:rsidTr="00822BDE">
        <w:tc>
          <w:tcPr>
            <w:tcW w:w="1573" w:type="dxa"/>
            <w:vMerge/>
          </w:tcPr>
          <w:p w14:paraId="32F68213" w14:textId="77777777" w:rsidR="00901B80" w:rsidRPr="00FF6A71" w:rsidRDefault="00901B80">
            <w:pPr>
              <w:spacing w:before="0" w:after="0" w:line="240" w:lineRule="auto"/>
              <w:rPr>
                <w:moveTo w:id="27914" w:author="pete jones" w:date="2022-01-03T12:19:00Z"/>
              </w:rPr>
              <w:pPrChange w:id="27915" w:author="pete jones" w:date="2022-01-04T14:41:00Z">
                <w:pPr/>
              </w:pPrChange>
            </w:pPr>
          </w:p>
        </w:tc>
        <w:tc>
          <w:tcPr>
            <w:tcW w:w="7205" w:type="dxa"/>
          </w:tcPr>
          <w:p w14:paraId="35E8EFF7" w14:textId="77777777" w:rsidR="00901B80" w:rsidRPr="00FF6A71" w:rsidRDefault="00901B80">
            <w:pPr>
              <w:spacing w:before="0" w:after="0" w:line="240" w:lineRule="auto"/>
              <w:rPr>
                <w:moveTo w:id="27916" w:author="pete jones" w:date="2022-01-03T12:19:00Z"/>
              </w:rPr>
              <w:pPrChange w:id="27917" w:author="pete jones" w:date="2022-01-04T14:41:00Z">
                <w:pPr/>
              </w:pPrChange>
            </w:pPr>
            <w:moveTo w:id="27918" w:author="pete jones" w:date="2022-01-03T12:19:00Z">
              <w:r w:rsidRPr="00FF6A71">
                <w:t>Changing layers and colour standards</w:t>
              </w:r>
            </w:moveTo>
          </w:p>
        </w:tc>
      </w:tr>
      <w:tr w:rsidR="00901B80" w:rsidRPr="00FF6A71" w14:paraId="7319C407" w14:textId="77777777" w:rsidTr="00822BDE">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7919" w:author="pete jones" w:date="2022-01-04T14:41:00Z">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c>
          <w:tcPr>
            <w:tcW w:w="8778" w:type="dxa"/>
            <w:gridSpan w:val="2"/>
            <w:tcPrChange w:id="27920" w:author="pete jones" w:date="2022-01-04T14:41:00Z">
              <w:tcPr>
                <w:tcW w:w="8778" w:type="dxa"/>
                <w:gridSpan w:val="3"/>
              </w:tcPr>
            </w:tcPrChange>
          </w:tcPr>
          <w:p w14:paraId="7E147D59" w14:textId="3078996B" w:rsidR="00901B80" w:rsidRPr="00FF6A71" w:rsidRDefault="00901B80">
            <w:pPr>
              <w:spacing w:before="0" w:after="0" w:line="240" w:lineRule="auto"/>
              <w:rPr>
                <w:moveTo w:id="27921" w:author="pete jones" w:date="2022-01-03T12:19:00Z"/>
              </w:rPr>
              <w:pPrChange w:id="27922" w:author="pete jones" w:date="2022-01-04T14:41:00Z">
                <w:pPr/>
              </w:pPrChange>
            </w:pPr>
            <w:moveTo w:id="27923" w:author="pete jones" w:date="2022-01-03T12:19:00Z">
              <w:r w:rsidRPr="00FF6A71">
                <w:rPr>
                  <w:b/>
                  <w:u w:val="single"/>
                </w:rPr>
                <w:t>Scenario 2</w:t>
              </w:r>
              <w:r w:rsidRPr="00FF6A71">
                <w:t xml:space="preserve"> – Assignment criteria stipulate </w:t>
              </w:r>
              <w:del w:id="27924" w:author="pete jones" w:date="2022-04-05T11:16:00Z">
                <w:r w:rsidRPr="00FF6A71" w:rsidDel="00C02A6E">
                  <w:delText>that associative files</w:delText>
                </w:r>
              </w:del>
              <w:ins w:id="27925" w:author="pete jones" w:date="2022-04-05T11:16:00Z">
                <w:r w:rsidR="00C02A6E" w:rsidRPr="00FF6A71">
                  <w:t>those associative files</w:t>
                </w:r>
              </w:ins>
              <w:r w:rsidRPr="00FF6A71">
                <w:t xml:space="preserve"> are required for assessment, i.e., 3D assemblies / 3D Parts linked to 2D Drawings / Presentations / Manufacturing files. All associated files must be submitted in native CAD format, i.e., not PDF, DXF, STEP, IGES etc. File submission and activity in non-proctored environments. No template starter files </w:t>
              </w:r>
            </w:moveTo>
            <w:ins w:id="27926" w:author="pete jones" w:date="2022-03-30T10:06:00Z">
              <w:r w:rsidR="004A5015">
                <w:t xml:space="preserve">are </w:t>
              </w:r>
            </w:ins>
            <w:moveTo w:id="27927" w:author="pete jones" w:date="2022-01-03T12:19:00Z">
              <w:r w:rsidRPr="00FF6A71">
                <w:t>provided or required.</w:t>
              </w:r>
            </w:moveTo>
          </w:p>
        </w:tc>
      </w:tr>
      <w:tr w:rsidR="007C0DAF" w:rsidRPr="00FF6A71" w14:paraId="31681734" w14:textId="77777777" w:rsidTr="00822BDE">
        <w:tc>
          <w:tcPr>
            <w:tcW w:w="1573" w:type="dxa"/>
          </w:tcPr>
          <w:p w14:paraId="3E8234C2" w14:textId="77777777" w:rsidR="00901B80" w:rsidRPr="00FF6A71" w:rsidRDefault="00901B80">
            <w:pPr>
              <w:spacing w:before="0" w:after="0" w:line="240" w:lineRule="auto"/>
              <w:rPr>
                <w:moveTo w:id="27928" w:author="pete jones" w:date="2022-01-03T12:19:00Z"/>
                <w:b/>
              </w:rPr>
              <w:pPrChange w:id="27929" w:author="pete jones" w:date="2022-01-04T14:41:00Z">
                <w:pPr/>
              </w:pPrChange>
            </w:pPr>
            <w:moveTo w:id="27930" w:author="pete jones" w:date="2022-01-03T12:19:00Z">
              <w:r w:rsidRPr="00FF6A71">
                <w:rPr>
                  <w:b/>
                </w:rPr>
                <w:t>Context</w:t>
              </w:r>
            </w:moveTo>
          </w:p>
        </w:tc>
        <w:tc>
          <w:tcPr>
            <w:tcW w:w="7205" w:type="dxa"/>
          </w:tcPr>
          <w:p w14:paraId="242EC5D4" w14:textId="77777777" w:rsidR="00901B80" w:rsidRPr="00FF6A71" w:rsidRDefault="00901B80">
            <w:pPr>
              <w:spacing w:before="0" w:after="0" w:line="240" w:lineRule="auto"/>
              <w:rPr>
                <w:moveTo w:id="27931" w:author="pete jones" w:date="2022-01-03T12:19:00Z"/>
                <w:b/>
              </w:rPr>
              <w:pPrChange w:id="27932" w:author="pete jones" w:date="2022-01-04T14:41:00Z">
                <w:pPr/>
              </w:pPrChange>
            </w:pPr>
            <w:moveTo w:id="27933" w:author="pete jones" w:date="2022-01-03T12:19:00Z">
              <w:r w:rsidRPr="00FF6A71">
                <w:rPr>
                  <w:b/>
                </w:rPr>
                <w:t>Description</w:t>
              </w:r>
            </w:moveTo>
          </w:p>
        </w:tc>
      </w:tr>
      <w:tr w:rsidR="007C0DAF" w:rsidRPr="00FF6A71" w14:paraId="2B07302C" w14:textId="77777777" w:rsidTr="00822BDE">
        <w:tc>
          <w:tcPr>
            <w:tcW w:w="1573" w:type="dxa"/>
            <w:vMerge w:val="restart"/>
          </w:tcPr>
          <w:p w14:paraId="014F00C8" w14:textId="77777777" w:rsidR="00901B80" w:rsidRPr="00FF6A71" w:rsidRDefault="00901B80">
            <w:pPr>
              <w:spacing w:before="0" w:after="0" w:line="240" w:lineRule="auto"/>
              <w:rPr>
                <w:moveTo w:id="27934" w:author="pete jones" w:date="2022-01-03T12:19:00Z"/>
              </w:rPr>
              <w:pPrChange w:id="27935" w:author="pete jones" w:date="2022-01-04T14:41:00Z">
                <w:pPr/>
              </w:pPrChange>
            </w:pPr>
            <w:moveTo w:id="27936" w:author="pete jones" w:date="2022-01-03T12:19:00Z">
              <w:r w:rsidRPr="00FF6A71">
                <w:t>Copying</w:t>
              </w:r>
            </w:moveTo>
          </w:p>
        </w:tc>
        <w:tc>
          <w:tcPr>
            <w:tcW w:w="7205" w:type="dxa"/>
          </w:tcPr>
          <w:p w14:paraId="4EDDB8CB" w14:textId="77777777" w:rsidR="00901B80" w:rsidRPr="00FF6A71" w:rsidRDefault="00901B80">
            <w:pPr>
              <w:spacing w:before="0" w:after="0" w:line="240" w:lineRule="auto"/>
              <w:rPr>
                <w:moveTo w:id="27937" w:author="pete jones" w:date="2022-01-03T12:19:00Z"/>
              </w:rPr>
              <w:pPrChange w:id="27938" w:author="pete jones" w:date="2022-01-04T14:41:00Z">
                <w:pPr/>
              </w:pPrChange>
            </w:pPr>
            <w:moveTo w:id="27939" w:author="pete jones" w:date="2022-01-03T12:19:00Z">
              <w:r w:rsidRPr="00FF6A71">
                <w:t>Same sources as per scenario 1 above</w:t>
              </w:r>
            </w:moveTo>
          </w:p>
        </w:tc>
      </w:tr>
      <w:tr w:rsidR="007C0DAF" w:rsidRPr="00FF6A71" w14:paraId="4112FB16" w14:textId="77777777" w:rsidTr="00822BDE">
        <w:tc>
          <w:tcPr>
            <w:tcW w:w="1573" w:type="dxa"/>
            <w:vMerge/>
          </w:tcPr>
          <w:p w14:paraId="4DCFC08E" w14:textId="77777777" w:rsidR="00901B80" w:rsidRPr="00FF6A71" w:rsidRDefault="00901B80">
            <w:pPr>
              <w:spacing w:before="0" w:after="0" w:line="240" w:lineRule="auto"/>
              <w:rPr>
                <w:moveTo w:id="27940" w:author="pete jones" w:date="2022-01-03T12:19:00Z"/>
              </w:rPr>
              <w:pPrChange w:id="27941" w:author="pete jones" w:date="2022-01-04T14:41:00Z">
                <w:pPr/>
              </w:pPrChange>
            </w:pPr>
          </w:p>
        </w:tc>
        <w:tc>
          <w:tcPr>
            <w:tcW w:w="7205" w:type="dxa"/>
          </w:tcPr>
          <w:p w14:paraId="361AE6BF" w14:textId="0A3C5C28" w:rsidR="00901B80" w:rsidRPr="00FF6A71" w:rsidRDefault="00901B80">
            <w:pPr>
              <w:spacing w:before="0" w:after="0" w:line="240" w:lineRule="auto"/>
              <w:rPr>
                <w:moveTo w:id="27942" w:author="pete jones" w:date="2022-01-03T12:19:00Z"/>
              </w:rPr>
              <w:pPrChange w:id="27943" w:author="pete jones" w:date="2022-01-04T14:41:00Z">
                <w:pPr/>
              </w:pPrChange>
            </w:pPr>
            <w:moveTo w:id="27944" w:author="pete jones" w:date="2022-01-03T12:19:00Z">
              <w:del w:id="27945" w:author="pete jones" w:date="2022-04-01T11:13:00Z">
                <w:r w:rsidRPr="00FF6A71" w:rsidDel="00526C96">
                  <w:delText>For all sources simple file renaming at windows explorer level will not be effective</w:delText>
                </w:r>
              </w:del>
            </w:moveTo>
            <w:ins w:id="27946" w:author="pete jones" w:date="2022-04-01T11:13:00Z">
              <w:r w:rsidR="00526C96">
                <w:t>Simple file renaming at the windows explorer level will not be effective for all sources</w:t>
              </w:r>
            </w:ins>
            <w:moveTo w:id="27947" w:author="pete jones" w:date="2022-01-03T12:19:00Z">
              <w:r w:rsidRPr="00FF6A71">
                <w:t xml:space="preserve"> where associations and references between files </w:t>
              </w:r>
              <w:del w:id="27948" w:author="pete jones" w:date="2022-03-30T10:06:00Z">
                <w:r w:rsidRPr="00FF6A71" w:rsidDel="004A5015">
                  <w:delText>is</w:delText>
                </w:r>
              </w:del>
            </w:moveTo>
            <w:ins w:id="27949" w:author="pete jones" w:date="2022-03-30T10:06:00Z">
              <w:r w:rsidR="004A5015">
                <w:t>are</w:t>
              </w:r>
            </w:ins>
            <w:moveTo w:id="27950" w:author="pete jones" w:date="2022-01-03T12:19:00Z">
              <w:r w:rsidRPr="00FF6A71">
                <w:t xml:space="preserve"> required to rebuild assemblies. </w:t>
              </w:r>
              <w:del w:id="27951" w:author="pete jones" w:date="2022-04-01T11:13:00Z">
                <w:r w:rsidRPr="00FF6A71" w:rsidDel="00526C96">
                  <w:delText>M</w:delText>
                </w:r>
              </w:del>
            </w:moveTo>
            <w:ins w:id="27952" w:author="pete jones" w:date="2022-04-01T11:13:00Z">
              <w:r w:rsidR="00526C96">
                <w:t>Therefore, m</w:t>
              </w:r>
            </w:ins>
            <w:moveTo w:id="27953" w:author="pete jones" w:date="2022-01-03T12:19:00Z">
              <w:r w:rsidRPr="00FF6A71">
                <w:t xml:space="preserve">uch more effort is </w:t>
              </w:r>
              <w:del w:id="27954" w:author="pete jones" w:date="2022-04-01T11:13:00Z">
                <w:r w:rsidRPr="00FF6A71" w:rsidDel="00526C96">
                  <w:delText>requir</w:delText>
                </w:r>
              </w:del>
            </w:moveTo>
            <w:ins w:id="27955" w:author="pete jones" w:date="2022-04-01T11:13:00Z">
              <w:r w:rsidR="00526C96">
                <w:t>need</w:t>
              </w:r>
            </w:ins>
            <w:moveTo w:id="27956" w:author="pete jones" w:date="2022-01-03T12:19:00Z">
              <w:r w:rsidRPr="00FF6A71">
                <w:t>ed to rename constituent files.</w:t>
              </w:r>
            </w:moveTo>
          </w:p>
        </w:tc>
      </w:tr>
      <w:tr w:rsidR="007C0DAF" w:rsidRPr="00FF6A71" w14:paraId="0FB4EEE3" w14:textId="77777777" w:rsidTr="00822BDE">
        <w:tc>
          <w:tcPr>
            <w:tcW w:w="1573" w:type="dxa"/>
            <w:vMerge/>
          </w:tcPr>
          <w:p w14:paraId="103762B2" w14:textId="77777777" w:rsidR="00901B80" w:rsidRPr="00FF6A71" w:rsidRDefault="00901B80">
            <w:pPr>
              <w:spacing w:before="0" w:after="0" w:line="240" w:lineRule="auto"/>
              <w:rPr>
                <w:moveTo w:id="27957" w:author="pete jones" w:date="2022-01-03T12:19:00Z"/>
              </w:rPr>
              <w:pPrChange w:id="27958" w:author="pete jones" w:date="2022-01-04T14:41:00Z">
                <w:pPr/>
              </w:pPrChange>
            </w:pPr>
          </w:p>
        </w:tc>
        <w:tc>
          <w:tcPr>
            <w:tcW w:w="7205" w:type="dxa"/>
          </w:tcPr>
          <w:p w14:paraId="37D20920" w14:textId="1149FE0C" w:rsidR="00901B80" w:rsidRPr="00FF6A71" w:rsidRDefault="00901B80">
            <w:pPr>
              <w:spacing w:before="0" w:after="0" w:line="240" w:lineRule="auto"/>
              <w:rPr>
                <w:moveTo w:id="27959" w:author="pete jones" w:date="2022-01-03T12:19:00Z"/>
              </w:rPr>
              <w:pPrChange w:id="27960" w:author="pete jones" w:date="2022-01-04T14:41:00Z">
                <w:pPr/>
              </w:pPrChange>
            </w:pPr>
            <w:moveTo w:id="27961" w:author="pete jones" w:date="2022-01-03T12:19:00Z">
              <w:r w:rsidRPr="00FF6A71">
                <w:t>Submission of assemblies as parts – this package separate</w:t>
              </w:r>
            </w:moveTo>
            <w:ins w:id="27962" w:author="pete jones" w:date="2022-03-30T10:06:00Z">
              <w:r w:rsidR="004A5015">
                <w:t>s</w:t>
              </w:r>
            </w:ins>
            <w:moveTo w:id="27963" w:author="pete jones" w:date="2022-01-03T12:19:00Z">
              <w:r w:rsidRPr="00FF6A71">
                <w:t xml:space="preserve"> parts as feature bodies within a single part. Excuses may include </w:t>
              </w:r>
            </w:moveTo>
            <w:ins w:id="27964" w:author="pete jones" w:date="2022-03-30T10:06:00Z">
              <w:r w:rsidR="004A5015">
                <w:t xml:space="preserve">a </w:t>
              </w:r>
            </w:ins>
            <w:moveTo w:id="27965" w:author="pete jones" w:date="2022-01-03T12:19:00Z">
              <w:r w:rsidRPr="00FF6A71">
                <w:t xml:space="preserve">Top-down design methodology to hide dumb-solids parts. </w:t>
              </w:r>
              <w:del w:id="27966" w:author="pete jones" w:date="2022-04-01T11:13:00Z">
                <w:r w:rsidRPr="00FF6A71" w:rsidDel="00526C96">
                  <w:delText>T</w:delText>
                </w:r>
              </w:del>
            </w:moveTo>
            <w:ins w:id="27967" w:author="pete jones" w:date="2022-04-01T11:13:00Z">
              <w:r w:rsidR="00526C96">
                <w:t>However, due to downstream limitations, top-down modelling techniques are not generally used in industry to build assemblie</w:t>
              </w:r>
            </w:ins>
            <w:moveTo w:id="27968" w:author="pete jones" w:date="2022-01-03T12:19:00Z">
              <w:del w:id="27969" w:author="pete jones" w:date="2022-04-01T11:13:00Z">
                <w:r w:rsidRPr="00FF6A71" w:rsidDel="00526C96">
                  <w:delText>op-down modelling techniques are not generally used in industry to build assemblies due to downstream limitation</w:delText>
                </w:r>
              </w:del>
              <w:r w:rsidRPr="00FF6A71">
                <w:t>s.</w:t>
              </w:r>
            </w:moveTo>
          </w:p>
        </w:tc>
      </w:tr>
      <w:tr w:rsidR="007C0DAF" w:rsidRPr="00FF6A71" w14:paraId="128E43E4" w14:textId="77777777" w:rsidTr="00822BDE">
        <w:tc>
          <w:tcPr>
            <w:tcW w:w="1573" w:type="dxa"/>
            <w:vMerge/>
          </w:tcPr>
          <w:p w14:paraId="2B3D4146" w14:textId="77777777" w:rsidR="00901B80" w:rsidRPr="00FF6A71" w:rsidRDefault="00901B80">
            <w:pPr>
              <w:spacing w:before="0" w:after="0" w:line="240" w:lineRule="auto"/>
              <w:rPr>
                <w:moveTo w:id="27970" w:author="pete jones" w:date="2022-01-03T12:19:00Z"/>
              </w:rPr>
              <w:pPrChange w:id="27971" w:author="pete jones" w:date="2022-01-04T14:41:00Z">
                <w:pPr/>
              </w:pPrChange>
            </w:pPr>
          </w:p>
        </w:tc>
        <w:tc>
          <w:tcPr>
            <w:tcW w:w="7205" w:type="dxa"/>
          </w:tcPr>
          <w:p w14:paraId="67FDE6DB" w14:textId="5EA3BBB8" w:rsidR="00901B80" w:rsidRPr="00FF6A71" w:rsidRDefault="00901B80">
            <w:pPr>
              <w:spacing w:before="0" w:after="0" w:line="240" w:lineRule="auto"/>
              <w:rPr>
                <w:moveTo w:id="27972" w:author="pete jones" w:date="2022-01-03T12:19:00Z"/>
              </w:rPr>
              <w:pPrChange w:id="27973" w:author="pete jones" w:date="2022-01-04T14:41:00Z">
                <w:pPr/>
              </w:pPrChange>
            </w:pPr>
            <w:moveTo w:id="27974" w:author="pete jones" w:date="2022-01-03T12:19:00Z">
              <w:r w:rsidRPr="00FF6A71">
                <w:t xml:space="preserve">Use </w:t>
              </w:r>
              <w:del w:id="27975" w:author="pete jones" w:date="2022-04-01T11:13:00Z">
                <w:r w:rsidRPr="00FF6A71" w:rsidDel="00526C96">
                  <w:delText xml:space="preserve">of </w:delText>
                </w:r>
              </w:del>
              <w:r w:rsidRPr="00FF6A71">
                <w:t xml:space="preserve">authoring software to make copies of the whole assembly and associated data. Some software can rename associated data upon </w:t>
              </w:r>
            </w:moveTo>
            <w:ins w:id="27976" w:author="pete jones" w:date="2022-03-30T10:06:00Z">
              <w:r w:rsidR="004A5015">
                <w:t xml:space="preserve">the </w:t>
              </w:r>
            </w:ins>
            <w:moveTo w:id="27977" w:author="pete jones" w:date="2022-01-03T12:19:00Z">
              <w:r w:rsidRPr="00FF6A71">
                <w:t>creation of the copy.</w:t>
              </w:r>
            </w:moveTo>
          </w:p>
        </w:tc>
      </w:tr>
      <w:tr w:rsidR="007C0DAF" w:rsidRPr="00FF6A71" w14:paraId="3499E70E" w14:textId="77777777" w:rsidTr="00822BDE">
        <w:tc>
          <w:tcPr>
            <w:tcW w:w="1573" w:type="dxa"/>
          </w:tcPr>
          <w:p w14:paraId="76CF3D9E" w14:textId="77777777" w:rsidR="00901B80" w:rsidRPr="00FF6A71" w:rsidRDefault="00901B80">
            <w:pPr>
              <w:spacing w:before="0" w:after="0" w:line="240" w:lineRule="auto"/>
              <w:rPr>
                <w:moveTo w:id="27978" w:author="pete jones" w:date="2022-01-03T12:19:00Z"/>
              </w:rPr>
              <w:pPrChange w:id="27979" w:author="pete jones" w:date="2022-01-04T14:41:00Z">
                <w:pPr/>
              </w:pPrChange>
            </w:pPr>
          </w:p>
        </w:tc>
        <w:tc>
          <w:tcPr>
            <w:tcW w:w="7205" w:type="dxa"/>
          </w:tcPr>
          <w:p w14:paraId="077BD4A8" w14:textId="77777777" w:rsidR="00901B80" w:rsidRPr="00FF6A71" w:rsidRDefault="00901B80">
            <w:pPr>
              <w:spacing w:before="0" w:after="0" w:line="240" w:lineRule="auto"/>
              <w:rPr>
                <w:moveTo w:id="27980" w:author="pete jones" w:date="2022-01-03T12:19:00Z"/>
              </w:rPr>
              <w:pPrChange w:id="27981" w:author="pete jones" w:date="2022-01-04T14:41:00Z">
                <w:pPr/>
              </w:pPrChange>
            </w:pPr>
            <w:moveTo w:id="27982" w:author="pete jones" w:date="2022-01-03T12:19:00Z">
              <w:r w:rsidRPr="00FF6A71">
                <w:t>Submission of assemblies where constituent parts have no constraints or conflicts restricting effective rebuild of part orientations, drawings with broken links, dynamic simulations which will not replay.</w:t>
              </w:r>
            </w:moveTo>
          </w:p>
        </w:tc>
      </w:tr>
      <w:tr w:rsidR="007C0DAF" w:rsidRPr="00FF6A71" w14:paraId="76FCE908" w14:textId="77777777" w:rsidTr="00822BDE">
        <w:tc>
          <w:tcPr>
            <w:tcW w:w="1573" w:type="dxa"/>
            <w:vMerge w:val="restart"/>
          </w:tcPr>
          <w:p w14:paraId="0F41DC81" w14:textId="77777777" w:rsidR="00901B80" w:rsidRPr="00FF6A71" w:rsidRDefault="00901B80">
            <w:pPr>
              <w:spacing w:before="0" w:after="0" w:line="240" w:lineRule="auto"/>
              <w:rPr>
                <w:moveTo w:id="27983" w:author="pete jones" w:date="2022-01-03T12:19:00Z"/>
              </w:rPr>
              <w:pPrChange w:id="27984" w:author="pete jones" w:date="2022-01-04T14:41:00Z">
                <w:pPr/>
              </w:pPrChange>
            </w:pPr>
            <w:moveTo w:id="27985" w:author="pete jones" w:date="2022-01-03T12:19:00Z">
              <w:r w:rsidRPr="00FF6A71">
                <w:t>Manipulating content</w:t>
              </w:r>
            </w:moveTo>
          </w:p>
        </w:tc>
        <w:tc>
          <w:tcPr>
            <w:tcW w:w="7205" w:type="dxa"/>
          </w:tcPr>
          <w:p w14:paraId="6CB50139" w14:textId="77777777" w:rsidR="00901B80" w:rsidRPr="00FF6A71" w:rsidRDefault="00901B80">
            <w:pPr>
              <w:spacing w:before="0" w:after="0" w:line="240" w:lineRule="auto"/>
              <w:rPr>
                <w:moveTo w:id="27986" w:author="pete jones" w:date="2022-01-03T12:19:00Z"/>
              </w:rPr>
              <w:pPrChange w:id="27987" w:author="pete jones" w:date="2022-01-04T14:41:00Z">
                <w:pPr/>
              </w:pPrChange>
            </w:pPr>
            <w:moveTo w:id="27988" w:author="pete jones" w:date="2022-01-03T12:19:00Z">
              <w:r w:rsidRPr="00FF6A71">
                <w:t>Changing orientations of data</w:t>
              </w:r>
            </w:moveTo>
          </w:p>
        </w:tc>
      </w:tr>
      <w:tr w:rsidR="007C0DAF" w:rsidRPr="00FF6A71" w14:paraId="5D5F31D8" w14:textId="77777777" w:rsidTr="00822BDE">
        <w:tc>
          <w:tcPr>
            <w:tcW w:w="1573" w:type="dxa"/>
            <w:vMerge/>
          </w:tcPr>
          <w:p w14:paraId="5F84C586" w14:textId="77777777" w:rsidR="00901B80" w:rsidRPr="00FF6A71" w:rsidRDefault="00901B80">
            <w:pPr>
              <w:spacing w:before="0" w:after="0" w:line="240" w:lineRule="auto"/>
              <w:rPr>
                <w:moveTo w:id="27989" w:author="pete jones" w:date="2022-01-03T12:19:00Z"/>
              </w:rPr>
              <w:pPrChange w:id="27990" w:author="pete jones" w:date="2022-01-04T14:41:00Z">
                <w:pPr/>
              </w:pPrChange>
            </w:pPr>
          </w:p>
        </w:tc>
        <w:tc>
          <w:tcPr>
            <w:tcW w:w="7205" w:type="dxa"/>
          </w:tcPr>
          <w:p w14:paraId="039A9BFF" w14:textId="77777777" w:rsidR="00901B80" w:rsidRPr="00FF6A71" w:rsidRDefault="00901B80">
            <w:pPr>
              <w:spacing w:before="0" w:after="0" w:line="240" w:lineRule="auto"/>
              <w:rPr>
                <w:moveTo w:id="27991" w:author="pete jones" w:date="2022-01-03T12:19:00Z"/>
              </w:rPr>
              <w:pPrChange w:id="27992" w:author="pete jones" w:date="2022-01-04T14:41:00Z">
                <w:pPr/>
              </w:pPrChange>
            </w:pPr>
            <w:moveTo w:id="27993" w:author="pete jones" w:date="2022-01-03T12:19:00Z">
              <w:r w:rsidRPr="00FF6A71">
                <w:t>Changing display characteristics – colour, materials etc.</w:t>
              </w:r>
            </w:moveTo>
          </w:p>
        </w:tc>
      </w:tr>
      <w:tr w:rsidR="007C0DAF" w:rsidRPr="00FF6A71" w14:paraId="3CA49D80" w14:textId="77777777" w:rsidTr="00822BDE">
        <w:tc>
          <w:tcPr>
            <w:tcW w:w="1573" w:type="dxa"/>
            <w:vMerge/>
          </w:tcPr>
          <w:p w14:paraId="28080BC1" w14:textId="77777777" w:rsidR="00901B80" w:rsidRPr="00FF6A71" w:rsidRDefault="00901B80">
            <w:pPr>
              <w:spacing w:before="0" w:after="0" w:line="240" w:lineRule="auto"/>
              <w:rPr>
                <w:moveTo w:id="27994" w:author="pete jones" w:date="2022-01-03T12:19:00Z"/>
              </w:rPr>
              <w:pPrChange w:id="27995" w:author="pete jones" w:date="2022-01-04T14:41:00Z">
                <w:pPr/>
              </w:pPrChange>
            </w:pPr>
          </w:p>
        </w:tc>
        <w:tc>
          <w:tcPr>
            <w:tcW w:w="7205" w:type="dxa"/>
          </w:tcPr>
          <w:p w14:paraId="57B7AE3F" w14:textId="4A6565DF" w:rsidR="00901B80" w:rsidRPr="00FF6A71" w:rsidRDefault="00901B80">
            <w:pPr>
              <w:spacing w:before="0" w:after="0" w:line="240" w:lineRule="auto"/>
              <w:rPr>
                <w:moveTo w:id="27996" w:author="pete jones" w:date="2022-01-03T12:19:00Z"/>
              </w:rPr>
              <w:pPrChange w:id="27997" w:author="pete jones" w:date="2022-01-04T14:41:00Z">
                <w:pPr/>
              </w:pPrChange>
            </w:pPr>
            <w:moveTo w:id="27998" w:author="pete jones" w:date="2022-01-03T12:19:00Z">
              <w:r w:rsidRPr="00FF6A71">
                <w:t xml:space="preserve">Changing file properties – use of same tactics as per single files – especially </w:t>
              </w:r>
              <w:del w:id="27999" w:author="pete jones" w:date="2022-04-01T11:13:00Z">
                <w:r w:rsidRPr="00FF6A71" w:rsidDel="00526C96">
                  <w:delText xml:space="preserve">the use of </w:delText>
                </w:r>
              </w:del>
              <w:r w:rsidRPr="00FF6A71">
                <w:t>bulk transfer software.</w:t>
              </w:r>
            </w:moveTo>
          </w:p>
        </w:tc>
      </w:tr>
      <w:tr w:rsidR="007C0DAF" w:rsidRPr="00FF6A71" w14:paraId="4DBB5D18" w14:textId="77777777" w:rsidTr="00822BDE">
        <w:tc>
          <w:tcPr>
            <w:tcW w:w="1573" w:type="dxa"/>
            <w:vMerge/>
          </w:tcPr>
          <w:p w14:paraId="123AFF96" w14:textId="77777777" w:rsidR="00901B80" w:rsidRPr="00FF6A71" w:rsidRDefault="00901B80">
            <w:pPr>
              <w:spacing w:before="0" w:after="0" w:line="240" w:lineRule="auto"/>
              <w:rPr>
                <w:moveTo w:id="28000" w:author="pete jones" w:date="2022-01-03T12:19:00Z"/>
              </w:rPr>
              <w:pPrChange w:id="28001" w:author="pete jones" w:date="2022-01-04T14:41:00Z">
                <w:pPr/>
              </w:pPrChange>
            </w:pPr>
          </w:p>
        </w:tc>
        <w:tc>
          <w:tcPr>
            <w:tcW w:w="7205" w:type="dxa"/>
          </w:tcPr>
          <w:p w14:paraId="7C6BC6ED" w14:textId="2F0208A9" w:rsidR="00901B80" w:rsidRPr="00FF6A71" w:rsidRDefault="00901B80">
            <w:pPr>
              <w:spacing w:before="0" w:after="0" w:line="240" w:lineRule="auto"/>
              <w:rPr>
                <w:moveTo w:id="28002" w:author="pete jones" w:date="2022-01-03T12:19:00Z"/>
              </w:rPr>
              <w:pPrChange w:id="28003" w:author="pete jones" w:date="2022-01-04T14:41:00Z">
                <w:pPr/>
              </w:pPrChange>
            </w:pPr>
            <w:moveTo w:id="28004" w:author="pete jones" w:date="2022-01-03T12:19:00Z">
              <w:r w:rsidRPr="00FF6A71">
                <w:t xml:space="preserve">Use </w:t>
              </w:r>
              <w:del w:id="28005" w:author="pete jones" w:date="2022-04-01T11:14:00Z">
                <w:r w:rsidRPr="00FF6A71" w:rsidDel="00526C96">
                  <w:delText xml:space="preserve">of </w:delText>
                </w:r>
              </w:del>
              <w:r w:rsidRPr="00FF6A71">
                <w:t xml:space="preserve">macros to make changes </w:t>
              </w:r>
              <w:del w:id="28006" w:author="pete jones" w:date="2022-03-30T10:06:00Z">
                <w:r w:rsidRPr="00FF6A71" w:rsidDel="004A5015">
                  <w:delText>of</w:delText>
                </w:r>
              </w:del>
            </w:moveTo>
            <w:ins w:id="28007" w:author="pete jones" w:date="2022-03-30T10:06:00Z">
              <w:r w:rsidR="004A5015">
                <w:t>to</w:t>
              </w:r>
            </w:ins>
            <w:moveTo w:id="28008" w:author="pete jones" w:date="2022-01-03T12:19:00Z">
              <w:r w:rsidRPr="00FF6A71">
                <w:t xml:space="preserve"> file properties – due to </w:t>
              </w:r>
            </w:moveTo>
            <w:ins w:id="28009" w:author="pete jones" w:date="2022-03-30T10:06:00Z">
              <w:r w:rsidR="004A5015">
                <w:t xml:space="preserve">the </w:t>
              </w:r>
            </w:ins>
            <w:moveTo w:id="28010" w:author="pete jones" w:date="2022-01-03T12:19:00Z">
              <w:r w:rsidRPr="00FF6A71">
                <w:t xml:space="preserve">volume of work to make </w:t>
              </w:r>
              <w:del w:id="28011" w:author="pete jones" w:date="2022-03-30T10:07:00Z">
                <w:r w:rsidRPr="00FF6A71" w:rsidDel="004A5015">
                  <w:delText>m</w:delText>
                </w:r>
              </w:del>
              <w:r w:rsidRPr="00FF6A71">
                <w:t>any manual changes.</w:t>
              </w:r>
            </w:moveTo>
          </w:p>
        </w:tc>
      </w:tr>
      <w:tr w:rsidR="007C0DAF" w:rsidRPr="00FF6A71" w14:paraId="783CF5B8" w14:textId="77777777" w:rsidTr="00822BDE">
        <w:tc>
          <w:tcPr>
            <w:tcW w:w="1573" w:type="dxa"/>
            <w:vMerge/>
          </w:tcPr>
          <w:p w14:paraId="27EF4A3F" w14:textId="77777777" w:rsidR="00901B80" w:rsidRPr="00FF6A71" w:rsidRDefault="00901B80">
            <w:pPr>
              <w:spacing w:before="0" w:after="0" w:line="240" w:lineRule="auto"/>
              <w:rPr>
                <w:moveTo w:id="28012" w:author="pete jones" w:date="2022-01-03T12:19:00Z"/>
              </w:rPr>
              <w:pPrChange w:id="28013" w:author="pete jones" w:date="2022-01-04T14:41:00Z">
                <w:pPr/>
              </w:pPrChange>
            </w:pPr>
          </w:p>
        </w:tc>
        <w:tc>
          <w:tcPr>
            <w:tcW w:w="7205" w:type="dxa"/>
          </w:tcPr>
          <w:p w14:paraId="22001546" w14:textId="7C12FD67" w:rsidR="00901B80" w:rsidRPr="00FF6A71" w:rsidRDefault="00901B80">
            <w:pPr>
              <w:spacing w:before="0" w:after="0" w:line="240" w:lineRule="auto"/>
              <w:rPr>
                <w:moveTo w:id="28014" w:author="pete jones" w:date="2022-01-03T12:19:00Z"/>
              </w:rPr>
              <w:pPrChange w:id="28015" w:author="pete jones" w:date="2022-01-04T14:41:00Z">
                <w:pPr/>
              </w:pPrChange>
            </w:pPr>
            <w:moveTo w:id="28016" w:author="pete jones" w:date="2022-01-03T12:19:00Z">
              <w:r w:rsidRPr="00FF6A71">
                <w:t xml:space="preserve">Assembly drawings can be manipulated </w:t>
              </w:r>
              <w:del w:id="28017" w:author="pete jones" w:date="2022-04-01T11:14:00Z">
                <w:r w:rsidRPr="00FF6A71" w:rsidDel="00526C96">
                  <w:delText xml:space="preserve">as </w:delText>
                </w:r>
              </w:del>
              <w:r w:rsidRPr="00FF6A71">
                <w:t>above – moving text, changing styles, moving views, modifying section planes, etc.</w:t>
              </w:r>
            </w:moveTo>
          </w:p>
        </w:tc>
      </w:tr>
      <w:tr w:rsidR="007C0DAF" w:rsidRPr="00FF6A71" w14:paraId="3E10560E" w14:textId="77777777" w:rsidTr="00822BDE">
        <w:tc>
          <w:tcPr>
            <w:tcW w:w="1573" w:type="dxa"/>
            <w:vMerge/>
          </w:tcPr>
          <w:p w14:paraId="55AB8522" w14:textId="77777777" w:rsidR="00901B80" w:rsidRPr="00FF6A71" w:rsidRDefault="00901B80">
            <w:pPr>
              <w:spacing w:before="0" w:after="0" w:line="240" w:lineRule="auto"/>
              <w:rPr>
                <w:moveTo w:id="28018" w:author="pete jones" w:date="2022-01-03T12:19:00Z"/>
              </w:rPr>
              <w:pPrChange w:id="28019" w:author="pete jones" w:date="2022-01-04T14:41:00Z">
                <w:pPr/>
              </w:pPrChange>
            </w:pPr>
          </w:p>
        </w:tc>
        <w:tc>
          <w:tcPr>
            <w:tcW w:w="7205" w:type="dxa"/>
          </w:tcPr>
          <w:p w14:paraId="301F5BC5" w14:textId="5FC9FBC0" w:rsidR="00901B80" w:rsidRPr="00FF6A71" w:rsidRDefault="00901B80">
            <w:pPr>
              <w:spacing w:before="0" w:after="0" w:line="240" w:lineRule="auto"/>
              <w:rPr>
                <w:moveTo w:id="28020" w:author="pete jones" w:date="2022-01-03T12:19:00Z"/>
              </w:rPr>
              <w:pPrChange w:id="28021" w:author="pete jones" w:date="2022-01-04T14:41:00Z">
                <w:pPr/>
              </w:pPrChange>
            </w:pPr>
            <w:moveTo w:id="28022" w:author="pete jones" w:date="2022-01-03T12:19:00Z">
              <w:r w:rsidRPr="00FF6A71">
                <w:t xml:space="preserve">Adding (and hiding and/or changing layers) of dummy parts to assembly files to pad file size – note that assembly files are usually </w:t>
              </w:r>
              <w:del w:id="28023" w:author="pete jones" w:date="2022-04-01T11:14:00Z">
                <w:r w:rsidRPr="00FF6A71" w:rsidDel="00526C96">
                  <w:delText>quite</w:delText>
                </w:r>
              </w:del>
            </w:moveTo>
            <w:ins w:id="28024" w:author="pete jones" w:date="2022-04-01T11:14:00Z">
              <w:r w:rsidR="00526C96">
                <w:t>relatively</w:t>
              </w:r>
            </w:ins>
            <w:moveTo w:id="28025" w:author="pete jones" w:date="2022-01-03T12:19:00Z">
              <w:r w:rsidRPr="00FF6A71">
                <w:t xml:space="preserve"> small (kb) compared to the size of constituent parts.</w:t>
              </w:r>
            </w:moveTo>
          </w:p>
        </w:tc>
      </w:tr>
      <w:tr w:rsidR="007C0DAF" w:rsidRPr="00FF6A71" w14:paraId="1296D1BC" w14:textId="77777777" w:rsidTr="00822BDE">
        <w:tc>
          <w:tcPr>
            <w:tcW w:w="1573" w:type="dxa"/>
          </w:tcPr>
          <w:p w14:paraId="13C2277D" w14:textId="77777777" w:rsidR="00901B80" w:rsidRPr="00FF6A71" w:rsidRDefault="00901B80">
            <w:pPr>
              <w:spacing w:before="0" w:after="0" w:line="240" w:lineRule="auto"/>
              <w:rPr>
                <w:moveTo w:id="28026" w:author="pete jones" w:date="2022-01-03T12:19:00Z"/>
              </w:rPr>
              <w:pPrChange w:id="28027" w:author="pete jones" w:date="2022-01-04T14:41:00Z">
                <w:pPr/>
              </w:pPrChange>
            </w:pPr>
          </w:p>
        </w:tc>
        <w:tc>
          <w:tcPr>
            <w:tcW w:w="7205" w:type="dxa"/>
          </w:tcPr>
          <w:p w14:paraId="1A719611" w14:textId="77777777" w:rsidR="00901B80" w:rsidRPr="00FF6A71" w:rsidRDefault="00901B80">
            <w:pPr>
              <w:spacing w:before="0" w:after="0" w:line="240" w:lineRule="auto"/>
              <w:rPr>
                <w:moveTo w:id="28028" w:author="pete jones" w:date="2022-01-03T12:19:00Z"/>
              </w:rPr>
              <w:pPrChange w:id="28029" w:author="pete jones" w:date="2022-01-04T14:41:00Z">
                <w:pPr/>
              </w:pPrChange>
            </w:pPr>
          </w:p>
        </w:tc>
      </w:tr>
    </w:tbl>
    <w:p w14:paraId="3EF8DEAE" w14:textId="6CE3CFB5" w:rsidR="00901B80" w:rsidRPr="00FF6A71" w:rsidRDefault="00901B80" w:rsidP="00901B80">
      <w:pPr>
        <w:rPr>
          <w:moveTo w:id="28030" w:author="pete jones" w:date="2022-01-03T12:19:00Z"/>
        </w:rPr>
      </w:pPr>
      <w:moveTo w:id="28031" w:author="pete jones" w:date="2022-01-03T12:19:00Z">
        <w:del w:id="28032" w:author="pete jones" w:date="2022-04-01T11:14:00Z">
          <w:r w:rsidRPr="00FF6A71" w:rsidDel="00526C96">
            <w:delText>There are many excuses that students offer to themselves, and if caught the faculty to rationalise</w:delText>
          </w:r>
        </w:del>
      </w:moveTo>
      <w:ins w:id="28033" w:author="pete jones" w:date="2022-04-01T11:14:00Z">
        <w:r w:rsidR="00526C96">
          <w:t>Students offer many excuses to themselves. If caught, the faculty rationalises</w:t>
        </w:r>
      </w:ins>
      <w:moveTo w:id="28034" w:author="pete jones" w:date="2022-01-03T12:19:00Z">
        <w:r w:rsidRPr="00FF6A71">
          <w:t xml:space="preserve"> their behaviours and attitude to</w:t>
        </w:r>
      </w:moveTo>
      <w:ins w:id="28035" w:author="pete jones" w:date="2022-03-30T10:07:00Z">
        <w:r w:rsidR="004A5015">
          <w:t>ward</w:t>
        </w:r>
      </w:ins>
      <w:moveTo w:id="28036" w:author="pete jones" w:date="2022-01-03T12:19:00Z">
        <w:r w:rsidRPr="00FF6A71">
          <w:t xml:space="preserve"> non-textual assessment data</w:t>
        </w:r>
        <w:del w:id="28037" w:author="pete jones" w:date="2022-04-01T11:14:00Z">
          <w:r w:rsidRPr="00FF6A71" w:rsidDel="00526C96">
            <w:delText>;</w:delText>
          </w:r>
        </w:del>
      </w:moveTo>
      <w:ins w:id="28038" w:author="pete jones" w:date="2022-04-01T11:14:00Z">
        <w:r w:rsidR="00526C96">
          <w:t>,</w:t>
        </w:r>
      </w:ins>
      <w:moveTo w:id="28039" w:author="pete jones" w:date="2022-01-03T12:19:00Z">
        <w:r w:rsidRPr="00FF6A71">
          <w:t xml:space="preserve"> ranging from lost data, unpredictable software crashes and corrupted data to lack of time to finish a piece of work due to software issues. </w:t>
        </w:r>
        <w:del w:id="28040" w:author="pete jones" w:date="2022-03-30T10:07:00Z">
          <w:r w:rsidRPr="00FF6A71" w:rsidDel="004A5015">
            <w:delText>In fact, m</w:delText>
          </w:r>
        </w:del>
      </w:moveTo>
      <w:ins w:id="28041" w:author="pete jones" w:date="2022-04-01T11:14:00Z">
        <w:r w:rsidR="00526C96">
          <w:t>Unfortunately, m</w:t>
        </w:r>
      </w:ins>
      <w:moveTo w:id="28042" w:author="pete jones" w:date="2022-01-03T12:19:00Z">
        <w:r w:rsidRPr="00FF6A71">
          <w:t>any of the reasons given are not often associated with cheating where textual data are concerned.</w:t>
        </w:r>
      </w:moveTo>
    </w:p>
    <w:p w14:paraId="6C839AB1" w14:textId="55BE0725" w:rsidR="00901B80" w:rsidRPr="00FF6A71" w:rsidRDefault="00901B80" w:rsidP="00901B80">
      <w:pPr>
        <w:rPr>
          <w:moveTo w:id="28043" w:author="pete jones" w:date="2022-01-03T12:19:00Z"/>
        </w:rPr>
      </w:pPr>
      <w:moveTo w:id="28044" w:author="pete jones" w:date="2022-01-03T12:19:00Z">
        <w:r w:rsidRPr="00FF6A71">
          <w:t>Most if not all the cheating techniques tabled above can be trapped</w:t>
        </w:r>
      </w:moveTo>
      <w:ins w:id="28045" w:author="pete jones" w:date="2022-04-01T11:14:00Z">
        <w:r w:rsidR="00526C96">
          <w:t>,</w:t>
        </w:r>
      </w:ins>
      <w:moveTo w:id="28046" w:author="pete jones" w:date="2022-01-03T12:19:00Z">
        <w:r w:rsidRPr="00FF6A71">
          <w:t xml:space="preserve"> but most of these methods are time</w:t>
        </w:r>
        <w:del w:id="28047" w:author="pete jones" w:date="2022-03-30T10:07:00Z">
          <w:r w:rsidRPr="00FF6A71" w:rsidDel="004A5015">
            <w:delText xml:space="preserve"> </w:delText>
          </w:r>
        </w:del>
      </w:moveTo>
      <w:ins w:id="28048" w:author="pete jones" w:date="2022-03-30T10:07:00Z">
        <w:r w:rsidR="004A5015">
          <w:t>-</w:t>
        </w:r>
      </w:ins>
      <w:moveTo w:id="28049" w:author="pete jones" w:date="2022-01-03T12:19:00Z">
        <w:r w:rsidRPr="00FF6A71">
          <w:t>consuming and not definitive</w:t>
        </w:r>
        <w:del w:id="28050" w:author="pete jones" w:date="2022-04-01T11:14:00Z">
          <w:r w:rsidRPr="00FF6A71" w:rsidDel="00526C96">
            <w:delText>,</w:delText>
          </w:r>
        </w:del>
      </w:moveTo>
      <w:ins w:id="28051" w:author="pete jones" w:date="2022-04-01T11:14:00Z">
        <w:r w:rsidR="00526C96">
          <w:t>;</w:t>
        </w:r>
      </w:ins>
      <w:moveTo w:id="28052" w:author="pete jones" w:date="2022-01-03T12:19:00Z">
        <w:r w:rsidRPr="00FF6A71">
          <w:t xml:space="preserve"> they would only indicate an issue. </w:t>
        </w:r>
        <w:del w:id="28053" w:author="pete jones" w:date="2022-04-01T11:14:00Z">
          <w:r w:rsidRPr="00FF6A71" w:rsidDel="00526C96">
            <w:delText>T</w:delText>
          </w:r>
        </w:del>
      </w:moveTo>
      <w:ins w:id="28054" w:author="pete jones" w:date="2022-04-01T11:14:00Z">
        <w:r w:rsidR="00526C96">
          <w:t>Although</w:t>
        </w:r>
      </w:ins>
      <w:moveTo w:id="28055" w:author="pete jones" w:date="2022-01-03T12:19:00Z">
        <w:del w:id="28056" w:author="pete jones" w:date="2022-04-01T11:15:00Z">
          <w:r w:rsidRPr="00FF6A71" w:rsidDel="00526C96">
            <w:delText>herefore,</w:delText>
          </w:r>
        </w:del>
        <w:r w:rsidRPr="00FF6A71">
          <w:t xml:space="preserve"> it would be beneficial to stop the cheat</w:t>
        </w:r>
      </w:moveTo>
      <w:ins w:id="28057" w:author="pete jones" w:date="2022-03-30T10:07:00Z">
        <w:r w:rsidR="004A5015">
          <w:t>ing</w:t>
        </w:r>
      </w:ins>
      <w:moveTo w:id="28058" w:author="pete jones" w:date="2022-01-03T12:19:00Z">
        <w:r w:rsidRPr="00FF6A71">
          <w:t xml:space="preserve"> before they had the opportunity to exploit the systems or environment, there follows a brief discussion of some of those techniques.</w:t>
        </w:r>
      </w:moveTo>
    </w:p>
    <w:p w14:paraId="0FD25E35" w14:textId="380C8F12" w:rsidR="00901B80" w:rsidRPr="00FF6A71" w:rsidRDefault="00901B80" w:rsidP="00901B80">
      <w:pPr>
        <w:rPr>
          <w:moveTo w:id="28059" w:author="pete jones" w:date="2022-01-03T12:19:00Z"/>
        </w:rPr>
      </w:pPr>
      <w:moveTo w:id="28060" w:author="pete jones" w:date="2022-01-03T12:19:00Z">
        <w:r w:rsidRPr="00FF6A71">
          <w:t>The</w:t>
        </w:r>
        <w:del w:id="28061" w:author="pete jones" w:date="2022-04-01T11:15:00Z">
          <w:r w:rsidRPr="00FF6A71" w:rsidDel="00526C96">
            <w:delText xml:space="preserve"> most</w:delText>
          </w:r>
        </w:del>
        <w:r w:rsidRPr="00FF6A71">
          <w:t xml:space="preserve"> </w:t>
        </w:r>
        <w:del w:id="28062" w:author="pete jones" w:date="2022-04-01T11:15:00Z">
          <w:r w:rsidRPr="00FF6A71" w:rsidDel="00526C96">
            <w:delText>important</w:delText>
          </w:r>
        </w:del>
      </w:moveTo>
      <w:ins w:id="28063" w:author="pete jones" w:date="2022-04-01T11:15:00Z">
        <w:r w:rsidR="00526C96">
          <w:t>essential</w:t>
        </w:r>
      </w:ins>
      <w:moveTo w:id="28064" w:author="pete jones" w:date="2022-01-03T12:19:00Z">
        <w:r w:rsidRPr="00FF6A71">
          <w:t xml:space="preserve"> asset in the arsenal </w:t>
        </w:r>
      </w:moveTo>
      <w:ins w:id="28065" w:author="pete jones" w:date="2022-03-30T12:40:00Z">
        <w:r w:rsidR="00042512">
          <w:t xml:space="preserve">is </w:t>
        </w:r>
      </w:ins>
      <w:moveTo w:id="28066" w:author="pete jones" w:date="2022-01-03T12:19:00Z">
        <w:r w:rsidRPr="00FF6A71">
          <w:t>to combat cheating i</w:t>
        </w:r>
        <w:del w:id="28067" w:author="pete jones" w:date="2022-03-30T10:07:00Z">
          <w:r w:rsidRPr="00FF6A71" w:rsidDel="004A5015">
            <w:delText>s</w:delText>
          </w:r>
        </w:del>
      </w:moveTo>
      <w:ins w:id="28068" w:author="pete jones" w:date="2022-03-30T10:07:00Z">
        <w:r w:rsidR="004A5015">
          <w:t>n</w:t>
        </w:r>
      </w:ins>
      <w:moveTo w:id="28069" w:author="pete jones" w:date="2022-01-03T12:19:00Z">
        <w:r w:rsidRPr="00FF6A71">
          <w:t xml:space="preserve"> the context of the learning environment. Is the activity industrially relevant? How is the activity integrated with other learning topics? Is the activity individualised? How do we in</w:t>
        </w:r>
        <w:del w:id="28070" w:author="pete jones" w:date="2022-04-01T11:16:00Z">
          <w:r w:rsidRPr="00FF6A71" w:rsidDel="00526C96">
            <w:delText>teg</w:delText>
          </w:r>
        </w:del>
      </w:moveTo>
      <w:ins w:id="28071" w:author="pete jones" w:date="2022-04-01T11:16:00Z">
        <w:r w:rsidR="00526C96">
          <w:t>corpo</w:t>
        </w:r>
      </w:ins>
      <w:moveTo w:id="28072" w:author="pete jones" w:date="2022-01-03T12:19:00Z">
        <w:r w:rsidRPr="00FF6A71">
          <w:t xml:space="preserve">rate academic integrity into the assessment? Have we ensured that all students </w:t>
        </w:r>
        <w:del w:id="28073" w:author="pete jones" w:date="2022-04-01T15:01:00Z">
          <w:r w:rsidRPr="00FF6A71" w:rsidDel="00726256">
            <w:delText>are managing</w:delText>
          </w:r>
        </w:del>
      </w:moveTo>
      <w:ins w:id="28074" w:author="pete jones" w:date="2022-04-01T15:01:00Z">
        <w:r w:rsidR="00726256">
          <w:t>manage</w:t>
        </w:r>
      </w:ins>
      <w:moveTo w:id="28075" w:author="pete jones" w:date="2022-01-03T12:19:00Z">
        <w:r w:rsidRPr="00FF6A71">
          <w:t xml:space="preserve"> their time effectively </w:t>
        </w:r>
        <w:del w:id="28076" w:author="pete jones" w:date="2022-04-01T11:16:00Z">
          <w:r w:rsidRPr="00FF6A71" w:rsidDel="00526C96">
            <w:delText>in respect of</w:delText>
          </w:r>
        </w:del>
      </w:moveTo>
      <w:ins w:id="28077" w:author="pete jones" w:date="2022-04-01T11:16:00Z">
        <w:r w:rsidR="00526C96">
          <w:t>regarding</w:t>
        </w:r>
      </w:ins>
      <w:moveTo w:id="28078" w:author="pete jones" w:date="2022-01-03T12:19:00Z">
        <w:r w:rsidRPr="00FF6A71">
          <w:t xml:space="preserve"> the collection of modules for the current semester? Are the students ready for the assessment</w:t>
        </w:r>
        <w:del w:id="28079" w:author="pete jones" w:date="2022-04-01T11:16:00Z">
          <w:r w:rsidRPr="00FF6A71" w:rsidDel="00526C96">
            <w:delText>, d</w:delText>
          </w:r>
        </w:del>
      </w:moveTo>
      <w:ins w:id="28080" w:author="pete jones" w:date="2022-04-01T11:16:00Z">
        <w:r w:rsidR="00526C96">
          <w:t>? D</w:t>
        </w:r>
      </w:ins>
      <w:moveTo w:id="28081" w:author="pete jones" w:date="2022-01-03T12:19:00Z">
        <w:r w:rsidRPr="00FF6A71">
          <w:t xml:space="preserve">o they have the necessary skills? Is the problem properly articulated? In other words, set the scenario(s) </w:t>
        </w:r>
        <w:del w:id="28082" w:author="pete jones" w:date="2022-04-01T11:16:00Z">
          <w:r w:rsidRPr="00FF6A71" w:rsidDel="00526C96">
            <w:delText>in such a way that improves</w:delText>
          </w:r>
        </w:del>
      </w:moveTo>
      <w:ins w:id="28083" w:author="pete jones" w:date="2022-04-01T11:16:00Z">
        <w:r w:rsidR="00526C96">
          <w:t>to improve</w:t>
        </w:r>
      </w:ins>
      <w:moveTo w:id="28084" w:author="pete jones" w:date="2022-01-03T12:19:00Z">
        <w:r w:rsidRPr="00FF6A71">
          <w:t xml:space="preserve"> student engagement by detailed evaluation of previous activit</w:t>
        </w:r>
        <w:del w:id="28085" w:author="pete jones" w:date="2022-04-01T11:17:00Z">
          <w:r w:rsidRPr="00FF6A71" w:rsidDel="00526C96">
            <w:delText>y</w:delText>
          </w:r>
        </w:del>
      </w:moveTo>
      <w:ins w:id="28086" w:author="pete jones" w:date="2022-04-01T11:17:00Z">
        <w:r w:rsidR="00526C96">
          <w:t>ies</w:t>
        </w:r>
      </w:ins>
      <w:moveTo w:id="28087" w:author="pete jones" w:date="2022-01-03T12:19:00Z">
        <w:r w:rsidRPr="00FF6A71">
          <w:t xml:space="preserve"> and outcomes. Each assessed outcome needs to be individualised by group, module, semester (if repeated at the same level in the same year)</w:t>
        </w:r>
        <w:del w:id="28088" w:author="pete jones" w:date="2022-04-01T11:17:00Z">
          <w:r w:rsidRPr="00FF6A71" w:rsidDel="00526C96">
            <w:delText>,</w:delText>
          </w:r>
        </w:del>
        <w:r w:rsidRPr="00FF6A71">
          <w:t xml:space="preserve"> and not repeated for at least the tenure of a specific group of students (3-4 academic years), which limits the </w:t>
        </w:r>
        <w:r w:rsidRPr="00FF6A71">
          <w:lastRenderedPageBreak/>
          <w:t xml:space="preserve">opportunity to share work from previous years. </w:t>
        </w:r>
        <w:del w:id="28089" w:author="pete jones" w:date="2022-04-01T11:17:00Z">
          <w:r w:rsidRPr="00FF6A71" w:rsidDel="00526C96">
            <w:delText>This</w:delText>
          </w:r>
        </w:del>
      </w:moveTo>
      <w:ins w:id="28090" w:author="pete jones" w:date="2022-04-01T11:17:00Z">
        <w:r w:rsidR="00526C96">
          <w:t>Individualising assess</w:t>
        </w:r>
      </w:ins>
      <w:ins w:id="28091" w:author="pete jones" w:date="2022-04-01T11:18:00Z">
        <w:r w:rsidR="00526C96">
          <w:t>me</w:t>
        </w:r>
      </w:ins>
      <w:ins w:id="28092" w:author="pete jones" w:date="2022-04-01T11:17:00Z">
        <w:r w:rsidR="00526C96">
          <w:t xml:space="preserve">nt and </w:t>
        </w:r>
      </w:ins>
      <w:ins w:id="28093" w:author="pete jones" w:date="2022-04-01T11:18:00Z">
        <w:r w:rsidR="00526C96">
          <w:t>creating more iterations</w:t>
        </w:r>
      </w:ins>
      <w:moveTo w:id="28094" w:author="pete jones" w:date="2022-01-03T12:19:00Z">
        <w:r w:rsidRPr="00FF6A71">
          <w:t xml:space="preserve"> may mean more work in </w:t>
        </w:r>
        <w:del w:id="28095" w:author="pete jones" w:date="2022-04-01T11:18:00Z">
          <w:r w:rsidRPr="00FF6A71" w:rsidDel="00526C96">
            <w:delText>terms of creation</w:delText>
          </w:r>
        </w:del>
      </w:moveTo>
      <w:ins w:id="28096" w:author="pete jones" w:date="2022-04-01T11:18:00Z">
        <w:r w:rsidR="00526C96">
          <w:t>creating</w:t>
        </w:r>
      </w:ins>
      <w:moveTo w:id="28097" w:author="pete jones" w:date="2022-01-03T12:19:00Z">
        <w:r w:rsidRPr="00FF6A71">
          <w:t xml:space="preserve"> and moderating student work</w:t>
        </w:r>
      </w:moveTo>
      <w:ins w:id="28098" w:author="pete jones" w:date="2022-04-01T11:18:00Z">
        <w:r w:rsidR="00526C96">
          <w:t>. Still,</w:t>
        </w:r>
      </w:ins>
      <w:moveTo w:id="28099" w:author="pete jones" w:date="2022-01-03T12:19:00Z">
        <w:del w:id="28100" w:author="pete jones" w:date="2022-04-01T11:18:00Z">
          <w:r w:rsidRPr="00FF6A71" w:rsidDel="00526C96">
            <w:delText xml:space="preserve"> but</w:delText>
          </w:r>
        </w:del>
        <w:r w:rsidRPr="00FF6A71">
          <w:t xml:space="preserve"> </w:t>
        </w:r>
      </w:moveTo>
      <w:ins w:id="28101" w:author="pete jones" w:date="2022-04-01T11:17:00Z">
        <w:r w:rsidR="00526C96">
          <w:t xml:space="preserve">it </w:t>
        </w:r>
      </w:ins>
      <w:moveTo w:id="28102" w:author="pete jones" w:date="2022-01-03T12:19:00Z">
        <w:r w:rsidRPr="00FF6A71">
          <w:t>is necessary if we want to improve engagement and ethical and academic integrity.</w:t>
        </w:r>
      </w:moveTo>
    </w:p>
    <w:p w14:paraId="1474CBEE" w14:textId="2C20C786" w:rsidR="00901B80" w:rsidRPr="00FF6A71" w:rsidRDefault="00901B80" w:rsidP="00901B80">
      <w:pPr>
        <w:rPr>
          <w:moveTo w:id="28103" w:author="pete jones" w:date="2022-01-03T12:19:00Z"/>
        </w:rPr>
      </w:pPr>
      <w:moveTo w:id="28104" w:author="pete jones" w:date="2022-01-03T12:19:00Z">
        <w:r w:rsidRPr="00FF6A71">
          <w:t>Automation of methods deployed to check files is preferred and</w:t>
        </w:r>
      </w:moveTo>
      <w:ins w:id="28105" w:author="pete jones" w:date="2022-04-01T11:18:00Z">
        <w:r w:rsidR="00526C96">
          <w:t>,</w:t>
        </w:r>
      </w:ins>
      <w:moveTo w:id="28106" w:author="pete jones" w:date="2022-01-03T12:19:00Z">
        <w:r w:rsidRPr="00FF6A71">
          <w:t xml:space="preserve"> if possible, to automate and compare reporting. However, from </w:t>
        </w:r>
      </w:moveTo>
      <w:ins w:id="28107" w:author="pete jones" w:date="2022-04-01T11:18:00Z">
        <w:r w:rsidR="00526C96">
          <w:t xml:space="preserve">the </w:t>
        </w:r>
      </w:ins>
      <w:moveTo w:id="28108" w:author="pete jones" w:date="2022-01-03T12:19:00Z">
        <w:r w:rsidRPr="00FF6A71">
          <w:t>research undertaken</w:t>
        </w:r>
      </w:moveTo>
      <w:ins w:id="28109" w:author="pete jones" w:date="2022-04-01T11:18:00Z">
        <w:r w:rsidR="00526C96">
          <w:t>,</w:t>
        </w:r>
      </w:ins>
      <w:moveTo w:id="28110" w:author="pete jones" w:date="2022-01-03T12:19:00Z">
        <w:r w:rsidRPr="00FF6A71">
          <w:t xml:space="preserve"> none of the CAD authoring solutions will perform these tasks very quickly and still demand a high level of effort to capture non-conformance of ethical standards. Comparing text-based files using Turnitin will compare and report on files from a </w:t>
        </w:r>
        <w:del w:id="28111" w:author="pete jones" w:date="2022-04-01T11:18:00Z">
          <w:r w:rsidRPr="00FF6A71" w:rsidDel="00526C96">
            <w:delText>huge</w:delText>
          </w:r>
        </w:del>
      </w:moveTo>
      <w:ins w:id="28112" w:author="pete jones" w:date="2022-04-01T11:18:00Z">
        <w:r w:rsidR="00526C96">
          <w:t>vast</w:t>
        </w:r>
      </w:ins>
      <w:moveTo w:id="28113" w:author="pete jones" w:date="2022-01-03T12:19:00Z">
        <w:r w:rsidRPr="00FF6A71">
          <w:t xml:space="preserve"> database</w:t>
        </w:r>
        <w:del w:id="28114" w:author="pete jones" w:date="2022-04-01T11:18:00Z">
          <w:r w:rsidRPr="00FF6A71" w:rsidDel="00526C96">
            <w:delText>,</w:delText>
          </w:r>
        </w:del>
      </w:moveTo>
      <w:ins w:id="28115" w:author="pete jones" w:date="2022-04-01T11:18:00Z">
        <w:r w:rsidR="00526C96">
          <w:t>;</w:t>
        </w:r>
      </w:ins>
      <w:moveTo w:id="28116" w:author="pete jones" w:date="2022-01-03T12:19:00Z">
        <w:r w:rsidRPr="00FF6A71">
          <w:t xml:space="preserve"> comparison of CAD files cannot be achieved in the same manner. To achieve the same type of report </w:t>
        </w:r>
      </w:moveTo>
      <w:ins w:id="28117" w:author="pete jones" w:date="2022-04-01T11:19:00Z">
        <w:r w:rsidR="00526C96">
          <w:t xml:space="preserve">for each article of student work </w:t>
        </w:r>
      </w:ins>
      <w:moveTo w:id="28118" w:author="pete jones" w:date="2022-01-03T12:19:00Z">
        <w:r w:rsidRPr="00FF6A71">
          <w:t>that Turnitin provides</w:t>
        </w:r>
        <w:del w:id="28119" w:author="pete jones" w:date="2022-04-01T11:19:00Z">
          <w:r w:rsidRPr="00FF6A71" w:rsidDel="00526C96">
            <w:delText xml:space="preserve"> would require that every file</w:delText>
          </w:r>
        </w:del>
      </w:moveTo>
      <w:ins w:id="28120" w:author="pete jones" w:date="2022-04-01T11:19:00Z">
        <w:r w:rsidR="00526C96">
          <w:t>, every file should</w:t>
        </w:r>
      </w:ins>
      <w:moveTo w:id="28121" w:author="pete jones" w:date="2022-01-03T12:19:00Z">
        <w:r w:rsidRPr="00FF6A71">
          <w:t xml:space="preserve"> be compared against all files submitted by a cohort</w:t>
        </w:r>
      </w:moveTo>
      <w:ins w:id="28122" w:author="pete jones" w:date="2022-04-01T11:20:00Z">
        <w:r w:rsidR="00526C96">
          <w:t xml:space="preserve">. </w:t>
        </w:r>
      </w:ins>
      <w:moveTo w:id="28123" w:author="pete jones" w:date="2022-01-03T12:19:00Z">
        <w:del w:id="28124" w:author="pete jones" w:date="2022-04-01T11:20:00Z">
          <w:r w:rsidRPr="00FF6A71" w:rsidDel="00526C96">
            <w:delText>, or better still</w:delText>
          </w:r>
        </w:del>
      </w:moveTo>
      <w:ins w:id="28125" w:author="pete jones" w:date="2022-04-01T11:20:00Z">
        <w:r w:rsidR="00526C96">
          <w:t>Better still,</w:t>
        </w:r>
      </w:ins>
      <w:moveTo w:id="28126" w:author="pete jones" w:date="2022-01-03T12:19:00Z">
        <w:r w:rsidRPr="00FF6A71">
          <w:t xml:space="preserve"> </w:t>
        </w:r>
        <w:del w:id="28127" w:author="pete jones" w:date="2022-04-01T11:20:00Z">
          <w:r w:rsidRPr="00FF6A71" w:rsidDel="00526C96">
            <w:delText xml:space="preserve">to </w:delText>
          </w:r>
        </w:del>
        <w:r w:rsidRPr="00FF6A71">
          <w:t>compare files from many cohorts from previous years (where assignments have remained the same). This automated capability is not available</w:t>
        </w:r>
      </w:moveTo>
      <w:ins w:id="28128" w:author="pete jones" w:date="2022-04-01T11:20:00Z">
        <w:r w:rsidR="00526C96">
          <w:t>,</w:t>
        </w:r>
      </w:ins>
      <w:moveTo w:id="28129" w:author="pete jones" w:date="2022-01-03T12:19:00Z">
        <w:r w:rsidRPr="00FF6A71">
          <w:t xml:space="preserve"> and considerable effort would be required to script it and consequently prohibitive in terms of cost, expertise, and time. Other simpler</w:t>
        </w:r>
      </w:moveTo>
      <w:ins w:id="28130" w:author="pete jones" w:date="2022-04-01T11:21:00Z">
        <w:r w:rsidR="00526C96">
          <w:t>,</w:t>
        </w:r>
      </w:ins>
      <w:moveTo w:id="28131" w:author="pete jones" w:date="2022-01-03T12:19:00Z">
        <w:r w:rsidRPr="00FF6A71">
          <w:t xml:space="preserve"> cost-effective techniques would include template and starter files, possibly water-marked with student IDs.</w:t>
        </w:r>
      </w:moveTo>
    </w:p>
    <w:p w14:paraId="5FC03789" w14:textId="5916D05A" w:rsidR="00901B80" w:rsidRPr="00FF6A71" w:rsidRDefault="00901B80" w:rsidP="00901B80">
      <w:pPr>
        <w:rPr>
          <w:moveTo w:id="28132" w:author="pete jones" w:date="2022-01-03T12:19:00Z"/>
        </w:rPr>
      </w:pPr>
      <w:moveTo w:id="28133" w:author="pete jones" w:date="2022-01-03T12:19:00Z">
        <w:r w:rsidRPr="00FF6A71">
          <w:t>All the major CAD vendors have integrated capability to check data</w:t>
        </w:r>
      </w:moveTo>
      <w:ins w:id="28134" w:author="pete jones" w:date="2022-04-01T11:22:00Z">
        <w:r w:rsidR="00526C96">
          <w:t>,</w:t>
        </w:r>
      </w:ins>
      <w:moveTo w:id="28135" w:author="pete jones" w:date="2022-01-03T12:19:00Z">
        <w:r w:rsidRPr="00FF6A71">
          <w:t xml:space="preserve"> and there are 3</w:t>
        </w:r>
        <w:r w:rsidRPr="00FF6A71">
          <w:rPr>
            <w:vertAlign w:val="superscript"/>
          </w:rPr>
          <w:t>rd</w:t>
        </w:r>
        <w:r w:rsidRPr="00FF6A71">
          <w:t xml:space="preserve"> party vendors who offer the same </w:t>
        </w:r>
        <w:del w:id="28136" w:author="pete jones" w:date="2022-04-01T11:22:00Z">
          <w:r w:rsidRPr="00FF6A71" w:rsidDel="00526C96">
            <w:delText>cap</w:delText>
          </w:r>
        </w:del>
        <w:r w:rsidRPr="00FF6A71">
          <w:t xml:space="preserve">ability. Design checking functionality has been created to ensure consistency throughout the design process and </w:t>
        </w:r>
        <w:del w:id="28137" w:author="pete jones" w:date="2022-04-01T11:22:00Z">
          <w:r w:rsidRPr="00FF6A71" w:rsidDel="00526C96">
            <w:delText>to speed up the production of 2D and 3D CAD data</w:delText>
          </w:r>
        </w:del>
      </w:moveTo>
      <w:ins w:id="28138" w:author="pete jones" w:date="2022-04-01T11:22:00Z">
        <w:r w:rsidR="00526C96">
          <w:t>speeds up 2D and 3D CAD data production</w:t>
        </w:r>
      </w:ins>
      <w:moveTo w:id="28139" w:author="pete jones" w:date="2022-01-03T12:19:00Z">
        <w:r w:rsidRPr="00FF6A71">
          <w:t xml:space="preserve"> in an industrial environment. Design checking ensures adherence to company standards and practices, providing instant feedback to designers and subcontracted projects, often with automated correction and reporting. Therefore, these tools have not been designed to capture copying</w:t>
        </w:r>
        <w:del w:id="28140" w:author="pete jones" w:date="2022-04-01T11:22:00Z">
          <w:r w:rsidRPr="00FF6A71" w:rsidDel="00526C96">
            <w:delText>,</w:delText>
          </w:r>
        </w:del>
      </w:moveTo>
      <w:ins w:id="28141" w:author="pete jones" w:date="2022-04-01T11:22:00Z">
        <w:r w:rsidR="00526C96">
          <w:t>;</w:t>
        </w:r>
      </w:ins>
      <w:moveTo w:id="28142" w:author="pete jones" w:date="2022-01-03T12:19:00Z">
        <w:r w:rsidRPr="00FF6A71">
          <w:t xml:space="preserve"> after all</w:t>
        </w:r>
      </w:moveTo>
      <w:ins w:id="28143" w:author="pete jones" w:date="2022-03-30T10:07:00Z">
        <w:r w:rsidR="004E42C3">
          <w:t>,</w:t>
        </w:r>
      </w:ins>
      <w:moveTo w:id="28144" w:author="pete jones" w:date="2022-01-03T12:19:00Z">
        <w:r w:rsidRPr="00FF6A71">
          <w:t xml:space="preserve"> CAD systems want to exploit their capability to copy knowledge between models for the benefit of design teams. The design checking capability automates the checking of rules to ensure all non-textual documents are constructed to the same r</w:t>
        </w:r>
        <w:del w:id="28145" w:author="pete jones" w:date="2022-04-01T11:22:00Z">
          <w:r w:rsidRPr="00FF6A71" w:rsidDel="00526C96">
            <w:delText>ule</w:delText>
          </w:r>
        </w:del>
      </w:moveTo>
      <w:ins w:id="28146" w:author="pete jones" w:date="2022-04-01T11:22:00Z">
        <w:r w:rsidR="00526C96">
          <w:t>egulation</w:t>
        </w:r>
      </w:ins>
      <w:moveTo w:id="28147" w:author="pete jones" w:date="2022-01-03T12:19:00Z">
        <w:r w:rsidRPr="00FF6A71">
          <w:t xml:space="preserve">s and </w:t>
        </w:r>
        <w:del w:id="28148" w:author="pete jones" w:date="2022-04-01T11:22:00Z">
          <w:r w:rsidRPr="00FF6A71" w:rsidDel="00526C96">
            <w:delText>to save time in the process</w:delText>
          </w:r>
        </w:del>
      </w:moveTo>
      <w:ins w:id="28149" w:author="pete jones" w:date="2022-04-01T11:22:00Z">
        <w:r w:rsidR="00526C96">
          <w:t>save time</w:t>
        </w:r>
      </w:ins>
      <w:moveTo w:id="28150" w:author="pete jones" w:date="2022-01-03T12:19:00Z">
        <w:r w:rsidRPr="00FF6A71">
          <w:t xml:space="preserve">. </w:t>
        </w:r>
        <w:r w:rsidRPr="00312F59">
          <w:fldChar w:fldCharType="begin"/>
        </w:r>
        <w:r w:rsidRPr="00FF6A71">
          <w:instrText xml:space="preserve"> REF _Ref511653690 \h  \* MERGEFORMAT </w:instrText>
        </w:r>
      </w:moveTo>
      <w:moveTo w:id="28151" w:author="pete jones" w:date="2022-01-03T12:19:00Z">
        <w:r w:rsidRPr="00312F59">
          <w:fldChar w:fldCharType="separate"/>
        </w:r>
        <w:ins w:id="28152" w:author="pete jones" w:date="2022-04-05T11:31:00Z">
          <w:r w:rsidR="00D94147" w:rsidRPr="00D94147">
            <w:rPr>
              <w:i/>
              <w:iCs/>
              <w:rPrChange w:id="28153" w:author="pete jones" w:date="2022-04-05T11:31:00Z">
                <w:rPr/>
              </w:rPrChange>
            </w:rPr>
            <w:t>Figure</w:t>
          </w:r>
          <w:r w:rsidR="00D94147" w:rsidRPr="00C15005">
            <w:t xml:space="preserve"> </w:t>
          </w:r>
        </w:ins>
      </w:moveTo>
      <w:ins w:id="28154" w:author="pete jones" w:date="2022-04-05T11:31:00Z">
        <w:r w:rsidR="00D94147">
          <w:rPr>
            <w:noProof/>
          </w:rPr>
          <w:t>7</w:t>
        </w:r>
        <w:r w:rsidR="00D94147">
          <w:rPr>
            <w:noProof/>
          </w:rPr>
          <w:noBreakHyphen/>
          <w:t>11</w:t>
        </w:r>
      </w:ins>
      <w:moveTo w:id="28155" w:author="pete jones" w:date="2022-01-03T12:19:00Z">
        <w:ins w:id="28156" w:author="pete jones" w:date="2022-04-05T11:31:00Z">
          <w:r w:rsidR="00D94147" w:rsidRPr="007C0DAF">
            <w:t>: Design Checker reports for Drawing and model</w:t>
          </w:r>
        </w:ins>
        <w:del w:id="28157" w:author="pete jones" w:date="2022-01-04T14:42:00Z">
          <w:r w:rsidRPr="00FF6A71" w:rsidDel="00822BDE">
            <w:rPr>
              <w:i/>
              <w:iCs/>
            </w:rPr>
            <w:delText>Figure</w:delText>
          </w:r>
          <w:r w:rsidRPr="00FF6A71" w:rsidDel="00822BDE">
            <w:delText xml:space="preserve"> </w:delText>
          </w:r>
          <w:r w:rsidRPr="00FF6A71" w:rsidDel="00822BDE">
            <w:rPr>
              <w:noProof/>
            </w:rPr>
            <w:delText>6</w:delText>
          </w:r>
          <w:r w:rsidRPr="00FF6A71" w:rsidDel="00822BDE">
            <w:rPr>
              <w:noProof/>
            </w:rPr>
            <w:noBreakHyphen/>
            <w:delText>27</w:delText>
          </w:r>
          <w:r w:rsidRPr="00FF6A71" w:rsidDel="00822BDE">
            <w:delText>: Design Checker reports for Drawing and model</w:delText>
          </w:r>
        </w:del>
        <w:r w:rsidRPr="00312F59">
          <w:fldChar w:fldCharType="end"/>
        </w:r>
        <w:r w:rsidRPr="00FF6A71">
          <w:t xml:space="preserve"> shows the reports obtained for a 3D Part and associated 2D drawing</w:t>
        </w:r>
      </w:moveTo>
      <w:ins w:id="28158" w:author="pete jones" w:date="2022-04-01T11:23:00Z">
        <w:r w:rsidR="00526C96">
          <w:t>;</w:t>
        </w:r>
      </w:ins>
      <w:moveTo w:id="28159" w:author="pete jones" w:date="2022-01-03T12:19:00Z">
        <w:r w:rsidRPr="00FF6A71">
          <w:t xml:space="preserve"> each </w:t>
        </w:r>
        <w:del w:id="28160" w:author="pete jones" w:date="2022-04-01T15:01:00Z">
          <w:r w:rsidRPr="00FF6A71" w:rsidDel="00726256">
            <w:delText>of the checks</w:delText>
          </w:r>
        </w:del>
      </w:moveTo>
      <w:ins w:id="28161" w:author="pete jones" w:date="2022-04-01T15:01:00Z">
        <w:r w:rsidR="00726256">
          <w:t>check</w:t>
        </w:r>
      </w:ins>
      <w:moveTo w:id="28162" w:author="pete jones" w:date="2022-01-03T12:19:00Z">
        <w:r w:rsidRPr="00FF6A71">
          <w:t xml:space="preserve"> can be configured and customised to trap most </w:t>
        </w:r>
        <w:del w:id="28163" w:author="pete jones" w:date="2022-04-01T11:23:00Z">
          <w:r w:rsidRPr="00FF6A71" w:rsidDel="00526C96">
            <w:delText xml:space="preserve">of the </w:delText>
          </w:r>
        </w:del>
        <w:r w:rsidRPr="00FF6A71">
          <w:t>integrity issues, e.g., padding and versioning.</w:t>
        </w:r>
      </w:moveTo>
    </w:p>
    <w:p w14:paraId="6C1F66F2" w14:textId="77777777" w:rsidR="00901B80" w:rsidRPr="00FF6A71" w:rsidRDefault="00901B80" w:rsidP="00901B80">
      <w:pPr>
        <w:jc w:val="center"/>
        <w:rPr>
          <w:moveTo w:id="28164" w:author="pete jones" w:date="2022-01-03T12:19:00Z"/>
        </w:rPr>
      </w:pPr>
      <w:moveTo w:id="28165" w:author="pete jones" w:date="2022-01-03T12:19:00Z">
        <w:r w:rsidRPr="00C15005">
          <w:rPr>
            <w:noProof/>
          </w:rPr>
          <w:lastRenderedPageBreak/>
          <w:drawing>
            <wp:inline distT="0" distB="0" distL="0" distR="0" wp14:anchorId="567EA109" wp14:editId="52F4CB62">
              <wp:extent cx="2518743" cy="2740841"/>
              <wp:effectExtent l="0" t="0" r="0" b="2540"/>
              <wp:docPr id="19" name="Picture 19" descr="C:\Users\pete\AppData\Local\Temp\SNAGHTML1920075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518743" cy="2740841"/>
                      </a:xfrm>
                      <a:prstGeom prst="rect">
                        <a:avLst/>
                      </a:prstGeom>
                    </pic:spPr>
                  </pic:pic>
                </a:graphicData>
              </a:graphic>
            </wp:inline>
          </w:drawing>
        </w:r>
        <w:r w:rsidRPr="00312F59">
          <w:rPr>
            <w:noProof/>
          </w:rPr>
          <w:drawing>
            <wp:inline distT="0" distB="0" distL="0" distR="0" wp14:anchorId="142B44C6" wp14:editId="5AFA0F0F">
              <wp:extent cx="2517569" cy="2739563"/>
              <wp:effectExtent l="0" t="0" r="0" b="3810"/>
              <wp:docPr id="22" name="Picture 22" descr="C:\Users\pete\AppData\Local\Temp\SNAGHTML1925cd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517569" cy="2739563"/>
                      </a:xfrm>
                      <a:prstGeom prst="rect">
                        <a:avLst/>
                      </a:prstGeom>
                    </pic:spPr>
                  </pic:pic>
                </a:graphicData>
              </a:graphic>
            </wp:inline>
          </w:drawing>
        </w:r>
      </w:moveTo>
    </w:p>
    <w:p w14:paraId="0BBD4C80" w14:textId="27F68319" w:rsidR="00901B80" w:rsidRPr="007C0DAF" w:rsidRDefault="00901B80">
      <w:pPr>
        <w:pStyle w:val="Caption"/>
        <w:rPr>
          <w:moveTo w:id="28166" w:author="pete jones" w:date="2022-01-03T12:19:00Z"/>
        </w:rPr>
        <w:pPrChange w:id="28167" w:author="pete jones" w:date="2022-01-04T14:42:00Z">
          <w:pPr>
            <w:pStyle w:val="TOCHeading"/>
            <w:jc w:val="center"/>
          </w:pPr>
        </w:pPrChange>
      </w:pPr>
      <w:bookmarkStart w:id="28168" w:name="_Ref511653698"/>
      <w:bookmarkStart w:id="28169" w:name="_Ref511653690"/>
      <w:bookmarkStart w:id="28170" w:name="_Toc99719317"/>
      <w:moveTo w:id="28171" w:author="pete jones" w:date="2022-01-03T12:19:00Z">
        <w:r w:rsidRPr="00C15005">
          <w:t xml:space="preserve">Figure </w:t>
        </w:r>
      </w:moveTo>
      <w:ins w:id="28172" w:author="pete jones" w:date="2022-03-10T14:38:00Z">
        <w:r w:rsidR="00CE4F4E">
          <w:fldChar w:fldCharType="begin"/>
        </w:r>
        <w:r w:rsidR="00CE4F4E">
          <w:instrText xml:space="preserve"> STYLEREF 1 \s </w:instrText>
        </w:r>
      </w:ins>
      <w:r w:rsidR="00CE4F4E">
        <w:fldChar w:fldCharType="separate"/>
      </w:r>
      <w:r w:rsidR="00D94147">
        <w:rPr>
          <w:noProof/>
        </w:rPr>
        <w:t>7</w:t>
      </w:r>
      <w:ins w:id="28173"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8174" w:author="pete jones" w:date="2022-04-05T11:31:00Z">
        <w:r w:rsidR="00D94147">
          <w:rPr>
            <w:noProof/>
          </w:rPr>
          <w:t>11</w:t>
        </w:r>
      </w:ins>
      <w:ins w:id="28175" w:author="pete jones" w:date="2022-03-10T14:38:00Z">
        <w:r w:rsidR="00CE4F4E">
          <w:fldChar w:fldCharType="end"/>
        </w:r>
      </w:ins>
      <w:moveTo w:id="28176" w:author="pete jones" w:date="2022-01-03T12:19:00Z">
        <w:del w:id="28177" w:author="pete jones" w:date="2022-02-01T12:31:00Z">
          <w:r w:rsidRPr="00862EE0" w:rsidDel="0004608E">
            <w:fldChar w:fldCharType="begin"/>
          </w:r>
          <w:r w:rsidRPr="007C0DAF" w:rsidDel="0004608E">
            <w:delInstrText>STYLEREF 1 \s</w:delInstrText>
          </w:r>
          <w:r w:rsidRPr="00862EE0" w:rsidDel="0004608E">
            <w:fldChar w:fldCharType="separate"/>
          </w:r>
        </w:del>
      </w:moveTo>
      <w:del w:id="28178" w:author="pete jones" w:date="2022-02-01T12:31:00Z">
        <w:r w:rsidR="00822BDE" w:rsidDel="0004608E">
          <w:rPr>
            <w:noProof/>
          </w:rPr>
          <w:delText>7</w:delText>
        </w:r>
      </w:del>
      <w:moveTo w:id="28179" w:author="pete jones" w:date="2022-01-03T12:19:00Z">
        <w:del w:id="28180"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8181" w:author="pete jones" w:date="2022-01-04T14:42:00Z">
          <w:r w:rsidRPr="007C0DAF" w:rsidDel="00822BDE">
            <w:rPr>
              <w:noProof/>
            </w:rPr>
            <w:delText>27</w:delText>
          </w:r>
        </w:del>
        <w:del w:id="28182" w:author="pete jones" w:date="2022-02-01T12:31:00Z">
          <w:r w:rsidRPr="007C0DAF" w:rsidDel="0004608E">
            <w:fldChar w:fldCharType="end"/>
          </w:r>
        </w:del>
        <w:bookmarkEnd w:id="28168"/>
        <w:r w:rsidRPr="007C0DAF">
          <w:t>: Design Checker reports for Drawing and model</w:t>
        </w:r>
        <w:bookmarkEnd w:id="28169"/>
        <w:bookmarkEnd w:id="28170"/>
      </w:moveTo>
    </w:p>
    <w:p w14:paraId="782C8444" w14:textId="15AB312E" w:rsidR="00901B80" w:rsidRPr="00FF6A71" w:rsidRDefault="00901B80" w:rsidP="00901B80">
      <w:pPr>
        <w:rPr>
          <w:moveTo w:id="28183" w:author="pete jones" w:date="2022-01-03T12:19:00Z"/>
        </w:rPr>
      </w:pPr>
      <w:moveTo w:id="28184" w:author="pete jones" w:date="2022-01-03T12:19:00Z">
        <w:r w:rsidRPr="00FF6A71">
          <w:t xml:space="preserve">What is important is that giving </w:t>
        </w:r>
      </w:moveTo>
      <w:ins w:id="28185" w:author="pete jones" w:date="2022-03-30T10:07:00Z">
        <w:r w:rsidR="004E42C3">
          <w:t xml:space="preserve">the </w:t>
        </w:r>
      </w:ins>
      <w:moveTo w:id="28186" w:author="pete jones" w:date="2022-01-03T12:19:00Z">
        <w:r w:rsidRPr="00FF6A71">
          <w:t xml:space="preserve">student access to industrially relevant engineering tools must exploit the capability of students, tools, and processes without compromising the collaboration and design capability of the software. </w:t>
        </w:r>
        <w:del w:id="28187" w:author="pete jones" w:date="2022-04-01T11:23:00Z">
          <w:r w:rsidRPr="00FF6A71" w:rsidDel="00526C96">
            <w:delText>S</w:delText>
          </w:r>
        </w:del>
      </w:moveTo>
      <w:ins w:id="28188" w:author="pete jones" w:date="2022-04-01T11:23:00Z">
        <w:r w:rsidR="00526C96">
          <w:t>Although, of course, s</w:t>
        </w:r>
      </w:ins>
      <w:moveTo w:id="28189" w:author="pete jones" w:date="2022-01-03T12:19:00Z">
        <w:r w:rsidRPr="00FF6A71">
          <w:t>ome compromise may be necessary to ensure students meet an institution</w:t>
        </w:r>
      </w:moveTo>
      <w:ins w:id="28190" w:author="pete jones" w:date="2022-04-01T11:23:00Z">
        <w:r w:rsidR="00526C96">
          <w:t>'</w:t>
        </w:r>
      </w:ins>
      <w:moveTo w:id="28191" w:author="pete jones" w:date="2022-01-03T12:19:00Z">
        <w:r w:rsidRPr="00FF6A71">
          <w:t>s integrity standard</w:t>
        </w:r>
      </w:moveTo>
      <w:ins w:id="28192" w:author="pete jones" w:date="2022-04-01T11:23:00Z">
        <w:r w:rsidR="00526C96">
          <w:t xml:space="preserve">. </w:t>
        </w:r>
      </w:ins>
      <w:moveTo w:id="28193" w:author="pete jones" w:date="2022-01-03T12:19:00Z">
        <w:del w:id="28194" w:author="pete jones" w:date="2022-04-01T11:23:00Z">
          <w:r w:rsidRPr="00FF6A71" w:rsidDel="00526C96">
            <w:delText>, but t</w:delText>
          </w:r>
        </w:del>
      </w:moveTo>
      <w:ins w:id="28195" w:author="pete jones" w:date="2022-04-01T11:23:00Z">
        <w:r w:rsidR="00526C96">
          <w:t>T</w:t>
        </w:r>
      </w:ins>
      <w:moveTo w:id="28196" w:author="pete jones" w:date="2022-01-03T12:19:00Z">
        <w:r w:rsidRPr="00FF6A71">
          <w:t>his</w:t>
        </w:r>
      </w:moveTo>
      <w:ins w:id="28197" w:author="pete jones" w:date="2022-04-01T11:23:00Z">
        <w:r w:rsidR="00526C96">
          <w:t xml:space="preserve"> compromise</w:t>
        </w:r>
      </w:ins>
      <w:moveTo w:id="28198" w:author="pete jones" w:date="2022-01-03T12:19:00Z">
        <w:r w:rsidRPr="00FF6A71">
          <w:t xml:space="preserve"> may mean </w:t>
        </w:r>
        <w:del w:id="28199" w:author="pete jones" w:date="2022-04-01T11:24:00Z">
          <w:r w:rsidRPr="00FF6A71" w:rsidDel="00526C96">
            <w:delText>faculty has to modify what we are expecting</w:delText>
          </w:r>
        </w:del>
      </w:moveTo>
      <w:ins w:id="28200" w:author="pete jones" w:date="2022-04-01T11:24:00Z">
        <w:r w:rsidR="00526C96">
          <w:t xml:space="preserve">that the faculty </w:t>
        </w:r>
      </w:ins>
      <w:ins w:id="28201" w:author="pete jones" w:date="2022-04-01T15:41:00Z">
        <w:r w:rsidR="006B22A5">
          <w:t>must</w:t>
        </w:r>
      </w:ins>
      <w:ins w:id="28202" w:author="pete jones" w:date="2022-04-01T11:24:00Z">
        <w:r w:rsidR="00526C96">
          <w:t xml:space="preserve"> modify what we expect</w:t>
        </w:r>
      </w:ins>
      <w:moveTo w:id="28203" w:author="pete jones" w:date="2022-01-03T12:19:00Z">
        <w:r w:rsidRPr="00FF6A71">
          <w:t xml:space="preserve"> from our students in </w:t>
        </w:r>
        <w:del w:id="28204" w:author="pete jones" w:date="2022-04-01T15:01:00Z">
          <w:r w:rsidRPr="00FF6A71" w:rsidDel="00726256">
            <w:delText xml:space="preserve">terms of </w:delText>
          </w:r>
        </w:del>
        <w:r w:rsidRPr="00FF6A71">
          <w:t>CAD / non-textual deliveries</w:t>
        </w:r>
        <w:del w:id="28205" w:author="pete jones" w:date="2022-04-01T11:24:00Z">
          <w:r w:rsidRPr="00FF6A71" w:rsidDel="00526C96">
            <w:delText xml:space="preserve"> and that i</w:delText>
          </w:r>
        </w:del>
      </w:moveTo>
      <w:ins w:id="28206" w:author="pete jones" w:date="2022-04-01T11:24:00Z">
        <w:r w:rsidR="00526C96">
          <w:t>. Reviewing our assessment techniques and marking strategies to achieve a Turnitin-like capability may be necessar</w:t>
        </w:r>
      </w:ins>
      <w:moveTo w:id="28207" w:author="pete jones" w:date="2022-01-03T12:19:00Z">
        <w:del w:id="28208" w:author="pete jones" w:date="2022-04-01T11:24:00Z">
          <w:r w:rsidRPr="00FF6A71" w:rsidDel="00526C96">
            <w:delText>t may be necessary to review our assessment techniques and marking strategies to achieve a Turnitin-like capabilit</w:delText>
          </w:r>
        </w:del>
        <w:r w:rsidRPr="00FF6A71">
          <w:t>y</w:t>
        </w:r>
        <w:del w:id="28209" w:author="pete jones" w:date="2022-03-30T10:07:00Z">
          <w:r w:rsidRPr="00FF6A71" w:rsidDel="004E42C3">
            <w:delText>,</w:delText>
          </w:r>
        </w:del>
        <w:r w:rsidRPr="00FF6A71">
          <w:t xml:space="preserve"> because it is not available in stand-alone CAD environments today. And I very much doubt the CAD industry will be remotely interested </w:t>
        </w:r>
        <w:del w:id="28210" w:author="pete jones" w:date="2022-04-01T11:24:00Z">
          <w:r w:rsidRPr="00FF6A71" w:rsidDel="00526C96">
            <w:delText>to accommodate</w:delText>
          </w:r>
        </w:del>
      </w:moveTo>
      <w:ins w:id="28211" w:author="pete jones" w:date="2022-04-01T11:24:00Z">
        <w:r w:rsidR="00526C96">
          <w:t>in accommodating</w:t>
        </w:r>
      </w:ins>
      <w:moveTo w:id="28212" w:author="pete jones" w:date="2022-01-03T12:19:00Z">
        <w:r w:rsidRPr="00FF6A71">
          <w:t xml:space="preserve"> it.</w:t>
        </w:r>
      </w:moveTo>
    </w:p>
    <w:p w14:paraId="5EDB26A1" w14:textId="77777777" w:rsidR="00901B80" w:rsidRPr="00FF6A71" w:rsidRDefault="00901B80" w:rsidP="00901B80">
      <w:pPr>
        <w:rPr>
          <w:moveTo w:id="28213" w:author="pete jones" w:date="2022-01-03T12:19:00Z"/>
          <w:b/>
          <w:bCs/>
          <w:u w:val="single"/>
        </w:rPr>
      </w:pPr>
      <w:moveTo w:id="28214" w:author="pete jones" w:date="2022-01-03T12:19:00Z">
        <w:r w:rsidRPr="00FF6A71">
          <w:rPr>
            <w:b/>
            <w:bCs/>
            <w:u w:val="single"/>
          </w:rPr>
          <w:t>How can it be addressed?</w:t>
        </w:r>
      </w:moveTo>
    </w:p>
    <w:p w14:paraId="1865C722" w14:textId="7EA53FB5" w:rsidR="00901B80" w:rsidRPr="00FF6A71" w:rsidRDefault="00901B80" w:rsidP="00901B80">
      <w:pPr>
        <w:rPr>
          <w:moveTo w:id="28215" w:author="pete jones" w:date="2022-01-03T12:19:00Z"/>
        </w:rPr>
      </w:pPr>
      <w:moveTo w:id="28216" w:author="pete jones" w:date="2022-01-03T12:19:00Z">
        <w:r w:rsidRPr="00FF6A71">
          <w:t xml:space="preserve">We have begun to investigate </w:t>
        </w:r>
        <w:del w:id="28217" w:author="pete jones" w:date="2022-04-01T11:24:00Z">
          <w:r w:rsidRPr="00FF6A71" w:rsidDel="00526C96">
            <w:delText>ways in which</w:delText>
          </w:r>
        </w:del>
      </w:moveTo>
      <w:ins w:id="28218" w:author="pete jones" w:date="2022-04-01T11:24:00Z">
        <w:r w:rsidR="00526C96">
          <w:t>how</w:t>
        </w:r>
      </w:ins>
      <w:moveTo w:id="28219" w:author="pete jones" w:date="2022-01-03T12:19:00Z">
        <w:r w:rsidRPr="00FF6A71">
          <w:t xml:space="preserve"> students</w:t>
        </w:r>
        <w:del w:id="28220" w:author="pete jones" w:date="2022-03-30T10:07:00Z">
          <w:r w:rsidRPr="00FF6A71" w:rsidDel="004E42C3">
            <w:delText>’</w:delText>
          </w:r>
        </w:del>
        <w:r w:rsidRPr="00FF6A71">
          <w:t xml:space="preserve"> cheat, why they do it and perhaps why it is </w:t>
        </w:r>
        <w:del w:id="28221" w:author="pete jones" w:date="2022-04-01T11:24:00Z">
          <w:r w:rsidRPr="00FF6A71" w:rsidDel="00526C96">
            <w:delText>important</w:delText>
          </w:r>
        </w:del>
      </w:moveTo>
      <w:ins w:id="28222" w:author="pete jones" w:date="2022-04-01T11:24:00Z">
        <w:r w:rsidR="00526C96">
          <w:t>essential</w:t>
        </w:r>
      </w:ins>
      <w:moveTo w:id="28223" w:author="pete jones" w:date="2022-01-03T12:19:00Z">
        <w:r w:rsidRPr="00FF6A71">
          <w:t xml:space="preserve"> to address the practice for society, </w:t>
        </w:r>
      </w:moveTo>
      <w:ins w:id="28224" w:author="pete jones" w:date="2022-03-30T10:07:00Z">
        <w:r w:rsidR="004E42C3">
          <w:t xml:space="preserve">the </w:t>
        </w:r>
      </w:ins>
      <w:moveTo w:id="28225" w:author="pete jones" w:date="2022-01-03T12:19:00Z">
        <w:r w:rsidRPr="00FF6A71">
          <w:t>engineering industry and academia. Plagiarism erodes innovation</w:t>
        </w:r>
      </w:moveTo>
      <w:ins w:id="28226" w:author="pete jones" w:date="2022-04-01T11:24:00Z">
        <w:r w:rsidR="00526C96">
          <w:t>,</w:t>
        </w:r>
      </w:ins>
      <w:moveTo w:id="28227" w:author="pete jones" w:date="2022-01-03T12:19:00Z">
        <w:r w:rsidRPr="00FF6A71">
          <w:t xml:space="preserve"> whereas PLM embraces it. PLM increases the capability to collaborate non-textual data beyond the capa</w:t>
        </w:r>
        <w:del w:id="28228" w:author="pete jones" w:date="2022-04-01T11:24:00Z">
          <w:r w:rsidRPr="00FF6A71" w:rsidDel="00526C96">
            <w:delText>bil</w:delText>
          </w:r>
        </w:del>
      </w:moveTo>
      <w:ins w:id="28229" w:author="pete jones" w:date="2022-04-01T11:24:00Z">
        <w:r w:rsidR="00526C96">
          <w:t>c</w:t>
        </w:r>
      </w:ins>
      <w:moveTo w:id="28230" w:author="pete jones" w:date="2022-01-03T12:19:00Z">
        <w:r w:rsidRPr="00FF6A71">
          <w:t>ity of basic CAD authoring tools. This</w:t>
        </w:r>
      </w:moveTo>
      <w:ins w:id="28231" w:author="pete jones" w:date="2022-04-01T11:25:00Z">
        <w:r w:rsidR="00526C96">
          <w:t xml:space="preserve"> additional capability</w:t>
        </w:r>
      </w:ins>
      <w:moveTo w:id="28232" w:author="pete jones" w:date="2022-01-03T12:19:00Z">
        <w:r w:rsidRPr="00FF6A71">
          <w:t xml:space="preserve"> may seem contradictory to </w:t>
        </w:r>
        <w:del w:id="28233" w:author="pete jones" w:date="2022-04-01T11:25:00Z">
          <w:r w:rsidRPr="00FF6A71" w:rsidDel="00526C96">
            <w:delText xml:space="preserve">the aim of reducing cheating but </w:delText>
          </w:r>
        </w:del>
        <w:del w:id="28234" w:author="pete jones" w:date="2022-03-30T10:07:00Z">
          <w:r w:rsidRPr="00FF6A71" w:rsidDel="004E42C3">
            <w:delText xml:space="preserve">in fact </w:delText>
          </w:r>
        </w:del>
        <w:del w:id="28235" w:author="pete jones" w:date="2022-04-01T11:25:00Z">
          <w:r w:rsidRPr="00FF6A71" w:rsidDel="00526C96">
            <w:delText>PLM will help to</w:delText>
          </w:r>
        </w:del>
      </w:moveTo>
      <w:ins w:id="28236" w:author="pete jones" w:date="2022-04-01T11:25:00Z">
        <w:r w:rsidR="00526C96">
          <w:t>reducing cheating, but PLM will help</w:t>
        </w:r>
      </w:ins>
      <w:moveTo w:id="28237" w:author="pete jones" w:date="2022-01-03T12:19:00Z">
        <w:r w:rsidRPr="00FF6A71">
          <w:t xml:space="preserve"> improve teamwork and effective sharing of knowledge. PLM systems are often referred to as “one source of the truth”</w:t>
        </w:r>
      </w:moveTo>
      <w:ins w:id="28238" w:author="pete jones" w:date="2022-04-01T11:25:00Z">
        <w:r w:rsidR="00526C96">
          <w:t>,</w:t>
        </w:r>
      </w:ins>
      <w:moveTo w:id="28239" w:author="pete jones" w:date="2022-01-03T12:19:00Z">
        <w:r w:rsidRPr="00FF6A71">
          <w:t xml:space="preserve"> where all authoring activity is held in a central database in-house or on</w:t>
        </w:r>
        <w:del w:id="28240" w:author="pete jones" w:date="2022-03-30T10:08:00Z">
          <w:r w:rsidRPr="00FF6A71" w:rsidDel="004E42C3">
            <w:delText>-the-</w:delText>
          </w:r>
        </w:del>
      </w:moveTo>
      <w:ins w:id="28241" w:author="pete jones" w:date="2022-03-30T10:08:00Z">
        <w:r w:rsidR="004E42C3">
          <w:t xml:space="preserve"> the </w:t>
        </w:r>
      </w:ins>
      <w:moveTo w:id="28242" w:author="pete jones" w:date="2022-01-03T12:19:00Z">
        <w:r w:rsidRPr="00FF6A71">
          <w:t xml:space="preserve">cloud. PLM has project management, version, and configuration control capability. Some systems </w:t>
        </w:r>
        <w:del w:id="28243" w:author="pete jones" w:date="2022-03-30T10:08:00Z">
          <w:r w:rsidRPr="00FF6A71" w:rsidDel="004E42C3">
            <w:delText>have the capability to</w:delText>
          </w:r>
        </w:del>
      </w:moveTo>
      <w:ins w:id="28244" w:author="pete jones" w:date="2022-03-30T10:08:00Z">
        <w:r w:rsidR="004E42C3">
          <w:t>can</w:t>
        </w:r>
      </w:ins>
      <w:moveTo w:id="28245" w:author="pete jones" w:date="2022-01-03T12:19:00Z">
        <w:r w:rsidRPr="00FF6A71">
          <w:t xml:space="preserve"> perform very powerful searches on meta</w:t>
        </w:r>
        <w:del w:id="28246" w:author="pete jones" w:date="2022-03-30T10:08:00Z">
          <w:r w:rsidRPr="00FF6A71" w:rsidDel="004E42C3">
            <w:delText xml:space="preserve"> </w:delText>
          </w:r>
        </w:del>
        <w:r w:rsidRPr="00FF6A71">
          <w:t>data such as</w:t>
        </w:r>
        <w:del w:id="28247" w:author="pete jones" w:date="2022-03-30T10:08:00Z">
          <w:r w:rsidRPr="00FF6A71" w:rsidDel="004E42C3">
            <w:delText>,</w:delText>
          </w:r>
        </w:del>
        <w:r w:rsidRPr="00FF6A71">
          <w:t xml:space="preserve"> file </w:t>
        </w:r>
        <w:r w:rsidRPr="00FF6A71">
          <w:lastRenderedPageBreak/>
          <w:t xml:space="preserve">properties and even 3D volumetric data to find parts of similar shape and inferred function, </w:t>
        </w:r>
        <w:del w:id="28248" w:author="pete jones" w:date="2022-04-01T11:25:00Z">
          <w:r w:rsidRPr="00FF6A71" w:rsidDel="00526C96">
            <w:delText xml:space="preserve">all of </w:delText>
          </w:r>
        </w:del>
        <w:r w:rsidRPr="00FF6A71">
          <w:t xml:space="preserve">which </w:t>
        </w:r>
        <w:del w:id="28249" w:author="pete jones" w:date="2022-03-30T12:39:00Z">
          <w:r w:rsidRPr="00FF6A71" w:rsidDel="00042512">
            <w:delText>is</w:delText>
          </w:r>
        </w:del>
      </w:moveTo>
      <w:ins w:id="28250" w:author="pete jones" w:date="2022-04-01T11:25:00Z">
        <w:r w:rsidR="00526C96">
          <w:t>is</w:t>
        </w:r>
      </w:ins>
      <w:moveTo w:id="28251" w:author="pete jones" w:date="2022-01-03T12:19:00Z">
        <w:r w:rsidRPr="00FF6A71">
          <w:t xml:space="preserve"> easily accessed through dashboard reports. </w:t>
        </w:r>
        <w:del w:id="28252" w:author="pete jones" w:date="2022-04-01T11:26:00Z">
          <w:r w:rsidRPr="00FF6A71" w:rsidDel="00526C96">
            <w:delText>In this respect PLM address the basic file manipulation cheating methods</w:delText>
          </w:r>
        </w:del>
      </w:moveTo>
      <w:ins w:id="28253" w:author="pete jones" w:date="2022-04-01T11:26:00Z">
        <w:r w:rsidR="00526C96">
          <w:t>PLM addresses the basic file manipulation cheating methods in this respect</w:t>
        </w:r>
      </w:ins>
      <w:moveTo w:id="28254" w:author="pete jones" w:date="2022-01-03T12:19:00Z">
        <w:r w:rsidRPr="00FF6A71">
          <w:t xml:space="preserve"> and thus eliminates the easily performed methods employed on stand-alone systems.</w:t>
        </w:r>
      </w:moveTo>
    </w:p>
    <w:p w14:paraId="13951242" w14:textId="67DAE7B5" w:rsidR="00901B80" w:rsidRPr="00FF6A71" w:rsidRDefault="00901B80" w:rsidP="00901B80">
      <w:pPr>
        <w:rPr>
          <w:moveTo w:id="28255" w:author="pete jones" w:date="2022-01-03T12:19:00Z"/>
        </w:rPr>
      </w:pPr>
      <w:moveTo w:id="28256" w:author="pete jones" w:date="2022-01-03T12:19:00Z">
        <w:r w:rsidRPr="00FF6A71">
          <w:t>It has been said that within a university context</w:t>
        </w:r>
      </w:moveTo>
      <w:ins w:id="28257" w:author="pete jones" w:date="2022-04-01T11:26:00Z">
        <w:r w:rsidR="00526C96">
          <w:t>,</w:t>
        </w:r>
      </w:ins>
      <w:moveTo w:id="28258" w:author="pete jones" w:date="2022-01-03T12:19:00Z">
        <w:r w:rsidRPr="00FF6A71">
          <w:t xml:space="preserve"> a PDM solution would be sufficient to manage data and improve academic integrity. It may be true because a PDM is easier to manage and requires less training.</w:t>
        </w:r>
      </w:moveTo>
      <w:ins w:id="28259" w:author="pete jones" w:date="2022-04-01T11:26:00Z">
        <w:r w:rsidR="00526C96">
          <w:t xml:space="preserve"> In addition,</w:t>
        </w:r>
      </w:ins>
      <w:moveTo w:id="28260" w:author="pete jones" w:date="2022-01-03T12:19:00Z">
        <w:r w:rsidRPr="00FF6A71">
          <w:t xml:space="preserve"> PDM has the functionality to find, configure, and manage engineering data</w:t>
        </w:r>
        <w:del w:id="28261" w:author="pete jones" w:date="2022-04-01T11:26:00Z">
          <w:r w:rsidRPr="00FF6A71" w:rsidDel="00526C96">
            <w:delText xml:space="preserve"> and a</w:delText>
          </w:r>
        </w:del>
      </w:moveTo>
      <w:ins w:id="28262" w:author="pete jones" w:date="2022-04-01T11:26:00Z">
        <w:r w:rsidR="00526C96">
          <w:t>. A</w:t>
        </w:r>
      </w:ins>
      <w:moveTo w:id="28263" w:author="pete jones" w:date="2022-01-03T12:19:00Z">
        <w:r w:rsidRPr="00FF6A71">
          <w:t xml:space="preserve">ll PLM systems use some form of PDM to underpin data management, which would support a more stringent data control model. A PLM system is more complex but will offer a </w:t>
        </w:r>
        <w:del w:id="28264" w:author="pete jones" w:date="2022-04-01T11:26:00Z">
          <w:r w:rsidRPr="00FF6A71" w:rsidDel="00526C96">
            <w:delText>greater</w:delText>
          </w:r>
        </w:del>
      </w:moveTo>
      <w:ins w:id="28265" w:author="pete jones" w:date="2022-04-01T11:26:00Z">
        <w:r w:rsidR="00526C96">
          <w:t>more significant</w:t>
        </w:r>
      </w:ins>
      <w:moveTo w:id="28266" w:author="pete jones" w:date="2022-01-03T12:19:00Z">
        <w:r w:rsidRPr="00FF6A71">
          <w:t xml:space="preserve"> opportunity to engage students in collaboration and teamwork. </w:t>
        </w:r>
        <w:del w:id="28267" w:author="pete jones" w:date="2022-04-01T11:26:00Z">
          <w:r w:rsidRPr="00FF6A71" w:rsidDel="00526C96">
            <w:delText>I</w:delText>
          </w:r>
        </w:del>
      </w:moveTo>
      <w:ins w:id="28268" w:author="pete jones" w:date="2022-04-01T11:26:00Z">
        <w:r w:rsidR="00526C96">
          <w:t>However, i</w:t>
        </w:r>
      </w:ins>
      <w:moveTo w:id="28269" w:author="pete jones" w:date="2022-01-03T12:19:00Z">
        <w:r w:rsidRPr="00FF6A71">
          <w:t xml:space="preserve">s it possible to improve academic integrity solely by enforcement? I suggest </w:t>
        </w:r>
        <w:del w:id="28270" w:author="pete jones" w:date="2022-04-01T11:26:00Z">
          <w:r w:rsidRPr="00FF6A71" w:rsidDel="00526C96">
            <w:delText>not and consequently</w:delText>
          </w:r>
        </w:del>
      </w:moveTo>
      <w:ins w:id="28271" w:author="pete jones" w:date="2022-04-01T11:26:00Z">
        <w:r w:rsidR="00526C96">
          <w:t>that</w:t>
        </w:r>
      </w:ins>
      <w:moveTo w:id="28272" w:author="pete jones" w:date="2022-01-03T12:19:00Z">
        <w:r w:rsidRPr="00FF6A71">
          <w:t xml:space="preserve"> the topic must be addressed in </w:t>
        </w:r>
        <w:del w:id="28273" w:author="pete jones" w:date="2022-04-01T11:27:00Z">
          <w:r w:rsidRPr="00FF6A71" w:rsidDel="00526C96">
            <w:delText>a wi</w:delText>
          </w:r>
        </w:del>
      </w:moveTo>
      <w:ins w:id="28274" w:author="pete jones" w:date="2022-04-01T11:27:00Z">
        <w:r w:rsidR="00526C96">
          <w:t>the broa</w:t>
        </w:r>
      </w:ins>
      <w:moveTo w:id="28275" w:author="pete jones" w:date="2022-01-03T12:19:00Z">
        <w:r w:rsidRPr="00FF6A71">
          <w:t xml:space="preserve">der context of learning engagement, </w:t>
        </w:r>
        <w:r w:rsidRPr="00312F59">
          <w:fldChar w:fldCharType="begin"/>
        </w:r>
        <w:r w:rsidRPr="00FF6A71">
          <w:instrText xml:space="preserve"> REF _Ref511720748 \h  \* MERGEFORMAT </w:instrText>
        </w:r>
      </w:moveTo>
      <w:moveTo w:id="28276" w:author="pete jones" w:date="2022-01-03T12:19:00Z">
        <w:r w:rsidRPr="00312F59">
          <w:fldChar w:fldCharType="separate"/>
        </w:r>
        <w:ins w:id="28277" w:author="pete jones" w:date="2022-04-05T11:31:00Z">
          <w:r w:rsidR="00D94147" w:rsidRPr="00D94147">
            <w:rPr>
              <w:i/>
              <w:iCs/>
              <w:rPrChange w:id="28278" w:author="pete jones" w:date="2022-04-05T11:31:00Z">
                <w:rPr/>
              </w:rPrChange>
            </w:rPr>
            <w:t>Figure</w:t>
          </w:r>
          <w:r w:rsidR="00D94147" w:rsidRPr="00C15005">
            <w:t xml:space="preserve"> </w:t>
          </w:r>
        </w:ins>
      </w:moveTo>
      <w:ins w:id="28279" w:author="pete jones" w:date="2022-04-05T11:31:00Z">
        <w:r w:rsidR="00D94147">
          <w:rPr>
            <w:noProof/>
          </w:rPr>
          <w:t>7</w:t>
        </w:r>
        <w:r w:rsidR="00D94147">
          <w:rPr>
            <w:noProof/>
          </w:rPr>
          <w:noBreakHyphen/>
          <w:t>12</w:t>
        </w:r>
      </w:ins>
      <w:moveTo w:id="28280" w:author="pete jones" w:date="2022-01-03T12:19:00Z">
        <w:del w:id="28281" w:author="pete jones" w:date="2022-01-04T14:42:00Z">
          <w:r w:rsidRPr="00FF6A71" w:rsidDel="00822BDE">
            <w:rPr>
              <w:i/>
              <w:iCs/>
            </w:rPr>
            <w:delText>Figure</w:delText>
          </w:r>
          <w:r w:rsidRPr="00FF6A71" w:rsidDel="00822BDE">
            <w:delText xml:space="preserve"> </w:delText>
          </w:r>
          <w:r w:rsidRPr="00FF6A71" w:rsidDel="00822BDE">
            <w:rPr>
              <w:noProof/>
            </w:rPr>
            <w:delText>6</w:delText>
          </w:r>
          <w:r w:rsidRPr="00FF6A71" w:rsidDel="00822BDE">
            <w:rPr>
              <w:noProof/>
            </w:rPr>
            <w:noBreakHyphen/>
            <w:delText>28</w:delText>
          </w:r>
        </w:del>
        <w:r w:rsidRPr="00312F59">
          <w:fldChar w:fldCharType="end"/>
        </w:r>
        <w:r w:rsidRPr="00FF6A71">
          <w:t xml:space="preserve">. </w:t>
        </w:r>
      </w:moveTo>
    </w:p>
    <w:p w14:paraId="58EA3C93" w14:textId="77777777" w:rsidR="00901B80" w:rsidRPr="00FF6A71" w:rsidRDefault="00901B80" w:rsidP="00901B80">
      <w:pPr>
        <w:jc w:val="center"/>
        <w:rPr>
          <w:moveTo w:id="28282" w:author="pete jones" w:date="2022-01-03T12:19:00Z"/>
        </w:rPr>
      </w:pPr>
      <w:moveTo w:id="28283" w:author="pete jones" w:date="2022-01-03T12:19:00Z">
        <w:r w:rsidRPr="00C15005">
          <w:rPr>
            <w:noProof/>
          </w:rPr>
          <w:drawing>
            <wp:inline distT="0" distB="0" distL="0" distR="0" wp14:anchorId="462095F4" wp14:editId="6B2593DF">
              <wp:extent cx="1911927" cy="16819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a:blip r:embed="rId144">
                        <a:extLst>
                          <a:ext uri="{28A0092B-C50C-407E-A947-70E740481C1C}">
                            <a14:useLocalDpi xmlns:a14="http://schemas.microsoft.com/office/drawing/2010/main" val="0"/>
                          </a:ext>
                        </a:extLst>
                      </a:blip>
                      <a:stretch>
                        <a:fillRect/>
                      </a:stretch>
                    </pic:blipFill>
                    <pic:spPr>
                      <a:xfrm>
                        <a:off x="0" y="0"/>
                        <a:ext cx="1911927" cy="1681956"/>
                      </a:xfrm>
                      <a:prstGeom prst="rect">
                        <a:avLst/>
                      </a:prstGeom>
                    </pic:spPr>
                  </pic:pic>
                </a:graphicData>
              </a:graphic>
            </wp:inline>
          </w:drawing>
        </w:r>
      </w:moveTo>
    </w:p>
    <w:p w14:paraId="2D22C1FF" w14:textId="55B3CEA2" w:rsidR="00901B80" w:rsidRPr="007C0DAF" w:rsidRDefault="00901B80">
      <w:pPr>
        <w:pStyle w:val="Caption"/>
        <w:rPr>
          <w:moveTo w:id="28284" w:author="pete jones" w:date="2022-01-03T12:19:00Z"/>
        </w:rPr>
        <w:pPrChange w:id="28285" w:author="pete jones" w:date="2022-01-04T14:42:00Z">
          <w:pPr>
            <w:pStyle w:val="TOCHeading"/>
            <w:jc w:val="center"/>
          </w:pPr>
        </w:pPrChange>
      </w:pPr>
      <w:bookmarkStart w:id="28286" w:name="_Ref511720748"/>
      <w:bookmarkStart w:id="28287" w:name="_Toc99719318"/>
      <w:moveTo w:id="28288" w:author="pete jones" w:date="2022-01-03T12:19:00Z">
        <w:r w:rsidRPr="00C15005">
          <w:t xml:space="preserve">Figure </w:t>
        </w:r>
      </w:moveTo>
      <w:ins w:id="28289" w:author="pete jones" w:date="2022-03-10T14:38:00Z">
        <w:r w:rsidR="00CE4F4E">
          <w:fldChar w:fldCharType="begin"/>
        </w:r>
        <w:r w:rsidR="00CE4F4E">
          <w:instrText xml:space="preserve"> STYLEREF 1 \s </w:instrText>
        </w:r>
      </w:ins>
      <w:r w:rsidR="00CE4F4E">
        <w:fldChar w:fldCharType="separate"/>
      </w:r>
      <w:r w:rsidR="00D94147">
        <w:rPr>
          <w:noProof/>
        </w:rPr>
        <w:t>7</w:t>
      </w:r>
      <w:ins w:id="28290"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8291" w:author="pete jones" w:date="2022-04-05T11:31:00Z">
        <w:r w:rsidR="00D94147">
          <w:rPr>
            <w:noProof/>
          </w:rPr>
          <w:t>12</w:t>
        </w:r>
      </w:ins>
      <w:ins w:id="28292" w:author="pete jones" w:date="2022-03-10T14:38:00Z">
        <w:r w:rsidR="00CE4F4E">
          <w:fldChar w:fldCharType="end"/>
        </w:r>
      </w:ins>
      <w:moveTo w:id="28293" w:author="pete jones" w:date="2022-01-03T12:19:00Z">
        <w:del w:id="28294" w:author="pete jones" w:date="2022-02-01T12:31:00Z">
          <w:r w:rsidRPr="00862EE0" w:rsidDel="0004608E">
            <w:fldChar w:fldCharType="begin"/>
          </w:r>
          <w:r w:rsidRPr="007C0DAF" w:rsidDel="0004608E">
            <w:delInstrText>STYLEREF 1 \s</w:delInstrText>
          </w:r>
          <w:r w:rsidRPr="00862EE0" w:rsidDel="0004608E">
            <w:fldChar w:fldCharType="separate"/>
          </w:r>
        </w:del>
      </w:moveTo>
      <w:del w:id="28295" w:author="pete jones" w:date="2022-02-01T12:31:00Z">
        <w:r w:rsidR="00822BDE" w:rsidDel="0004608E">
          <w:rPr>
            <w:noProof/>
          </w:rPr>
          <w:delText>7</w:delText>
        </w:r>
      </w:del>
      <w:moveTo w:id="28296" w:author="pete jones" w:date="2022-01-03T12:19:00Z">
        <w:del w:id="28297"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8298" w:author="pete jones" w:date="2022-01-04T14:42:00Z">
          <w:r w:rsidRPr="007C0DAF" w:rsidDel="00822BDE">
            <w:rPr>
              <w:noProof/>
            </w:rPr>
            <w:delText>28</w:delText>
          </w:r>
        </w:del>
        <w:del w:id="28299" w:author="pete jones" w:date="2022-02-01T12:31:00Z">
          <w:r w:rsidRPr="007C0DAF" w:rsidDel="0004608E">
            <w:fldChar w:fldCharType="end"/>
          </w:r>
        </w:del>
        <w:bookmarkEnd w:id="28286"/>
        <w:r w:rsidRPr="007C0DAF">
          <w:t>: Academic Integrity model</w:t>
        </w:r>
        <w:bookmarkEnd w:id="28287"/>
      </w:moveTo>
    </w:p>
    <w:p w14:paraId="29793160" w14:textId="77777777" w:rsidR="00901B80" w:rsidRPr="00FF6A71" w:rsidRDefault="00901B80" w:rsidP="00901B80">
      <w:pPr>
        <w:rPr>
          <w:moveTo w:id="28300" w:author="pete jones" w:date="2022-01-03T12:19:00Z"/>
          <w:b/>
          <w:bCs/>
          <w:u w:val="single"/>
        </w:rPr>
      </w:pPr>
      <w:moveTo w:id="28301" w:author="pete jones" w:date="2022-01-03T12:19:00Z">
        <w:r w:rsidRPr="00FF6A71">
          <w:rPr>
            <w:b/>
            <w:bCs/>
            <w:u w:val="single"/>
          </w:rPr>
          <w:t>Can PLM improve integrity?</w:t>
        </w:r>
      </w:moveTo>
    </w:p>
    <w:p w14:paraId="2967EC45" w14:textId="7871FCD1" w:rsidR="00901B80" w:rsidRPr="00FF6A71" w:rsidRDefault="00901B80" w:rsidP="00901B80">
      <w:pPr>
        <w:rPr>
          <w:moveTo w:id="28302" w:author="pete jones" w:date="2022-01-03T12:19:00Z"/>
        </w:rPr>
      </w:pPr>
      <w:moveTo w:id="28303" w:author="pete jones" w:date="2022-01-03T12:19:00Z">
        <w:r w:rsidRPr="00FF6A71">
          <w:t>To a</w:t>
        </w:r>
        <w:del w:id="28304" w:author="pete jones" w:date="2022-04-01T11:27:00Z">
          <w:r w:rsidRPr="00FF6A71" w:rsidDel="00526C96">
            <w:delText>ssist in answering</w:delText>
          </w:r>
        </w:del>
      </w:moveTo>
      <w:ins w:id="28305" w:author="pete jones" w:date="2022-04-01T11:27:00Z">
        <w:r w:rsidR="00526C96">
          <w:t>nswer</w:t>
        </w:r>
      </w:ins>
      <w:moveTo w:id="28306" w:author="pete jones" w:date="2022-01-03T12:19:00Z">
        <w:r w:rsidRPr="00FF6A71">
          <w:t xml:space="preserve"> this question</w:t>
        </w:r>
      </w:moveTo>
      <w:ins w:id="28307" w:author="pete jones" w:date="2022-04-01T11:27:00Z">
        <w:r w:rsidR="00526C96">
          <w:t>,</w:t>
        </w:r>
      </w:ins>
      <w:moveTo w:id="28308" w:author="pete jones" w:date="2022-01-03T12:19:00Z">
        <w:r w:rsidRPr="00FF6A71">
          <w:t xml:space="preserve"> we need to investigate </w:t>
        </w:r>
        <w:del w:id="28309" w:author="pete jones" w:date="2022-03-30T10:08:00Z">
          <w:r w:rsidRPr="00FF6A71" w:rsidDel="004E42C3">
            <w:delText>the ways in which</w:delText>
          </w:r>
        </w:del>
      </w:moveTo>
      <w:ins w:id="28310" w:author="pete jones" w:date="2022-03-30T10:08:00Z">
        <w:r w:rsidR="004E42C3">
          <w:t>how</w:t>
        </w:r>
      </w:ins>
      <w:moveTo w:id="28311" w:author="pete jones" w:date="2022-01-03T12:19:00Z">
        <w:r w:rsidRPr="00FF6A71">
          <w:t xml:space="preserve"> PLM systems control data, access that data, the context in which the data is used and the relationships between people using the data. PLM is not a panacea for success</w:t>
        </w:r>
        <w:del w:id="28312" w:author="pete jones" w:date="2022-04-01T11:27:00Z">
          <w:r w:rsidRPr="00FF6A71" w:rsidDel="00526C96">
            <w:delText>,</w:delText>
          </w:r>
        </w:del>
      </w:moveTo>
      <w:ins w:id="28313" w:author="pete jones" w:date="2022-04-01T11:27:00Z">
        <w:r w:rsidR="00526C96">
          <w:t>;</w:t>
        </w:r>
      </w:ins>
      <w:moveTo w:id="28314" w:author="pete jones" w:date="2022-01-03T12:19:00Z">
        <w:r w:rsidRPr="00FF6A71">
          <w:t xml:space="preserve"> there are certain things it will not do. PLM will not create new assessments or learning outcomes because these relate to the </w:t>
        </w:r>
        <w:del w:id="28315" w:author="pete jones" w:date="2022-04-01T11:27:00Z">
          <w:r w:rsidRPr="00FF6A71" w:rsidDel="00526C96">
            <w:delText>unique characteristics of the institution</w:delText>
          </w:r>
        </w:del>
      </w:moveTo>
      <w:ins w:id="28316" w:author="pete jones" w:date="2022-04-01T11:27:00Z">
        <w:r w:rsidR="00526C96">
          <w:t>institution's unique characteristics</w:t>
        </w:r>
      </w:ins>
      <w:moveTo w:id="28317" w:author="pete jones" w:date="2022-01-03T12:19:00Z">
        <w:r w:rsidRPr="00FF6A71">
          <w:t xml:space="preserve">. PLM is a strategic, process-centred approach that leverages technologies to manage product lifecycles, remake processes, and increase output. As a result, integrating PLM within a curriculum will act as the catalyst for innovation that will </w:t>
        </w:r>
        <w:del w:id="28318" w:author="pete jones" w:date="2022-04-01T11:27:00Z">
          <w:r w:rsidRPr="00FF6A71" w:rsidDel="00526C96">
            <w:delText xml:space="preserve">assist to </w:delText>
          </w:r>
        </w:del>
        <w:r w:rsidRPr="00FF6A71">
          <w:t xml:space="preserve">engage students. It will not stop determined misuse because although system logins are </w:t>
        </w:r>
        <w:r w:rsidRPr="00FF6A71">
          <w:lastRenderedPageBreak/>
          <w:t xml:space="preserve">controlled by 2 step verification, users can collude </w:t>
        </w:r>
        <w:del w:id="28319" w:author="pete jones" w:date="2022-04-01T11:28:00Z">
          <w:r w:rsidRPr="00FF6A71" w:rsidDel="00526C96">
            <w:delText xml:space="preserve">with each other </w:delText>
          </w:r>
        </w:del>
        <w:r w:rsidRPr="00FF6A71">
          <w:t>to share logins, enabling a user to act on behalf of another. But PLM will help in other ways.</w:t>
        </w:r>
      </w:moveTo>
    </w:p>
    <w:p w14:paraId="12DFD5FB" w14:textId="59A391C3" w:rsidR="00901B80" w:rsidRPr="00FF6A71" w:rsidRDefault="00901B80" w:rsidP="00901B80">
      <w:pPr>
        <w:rPr>
          <w:moveTo w:id="28320" w:author="pete jones" w:date="2022-01-03T12:19:00Z"/>
        </w:rPr>
      </w:pPr>
      <w:moveTo w:id="28321" w:author="pete jones" w:date="2022-01-03T12:19:00Z">
        <w:r w:rsidRPr="00FF6A71">
          <w:t>A</w:t>
        </w:r>
        <w:del w:id="28322" w:author="pete jones" w:date="2022-04-01T11:28:00Z">
          <w:r w:rsidRPr="00FF6A71" w:rsidDel="00526C96">
            <w:delText>ccess to a PLM system is controlled by secure login</w:delText>
          </w:r>
        </w:del>
      </w:moveTo>
      <w:ins w:id="28323" w:author="pete jones" w:date="2022-04-01T11:28:00Z">
        <w:r w:rsidR="00526C96">
          <w:t xml:space="preserve"> secure login controls access to a PLM system</w:t>
        </w:r>
      </w:ins>
      <w:moveTo w:id="28324" w:author="pete jones" w:date="2022-01-03T12:19:00Z">
        <w:r w:rsidRPr="00FF6A71">
          <w:t>, providing users do not share their login details</w:t>
        </w:r>
      </w:moveTo>
      <w:ins w:id="28325" w:author="pete jones" w:date="2022-04-01T11:28:00Z">
        <w:r w:rsidR="00526C96">
          <w:t xml:space="preserve">. This level of control </w:t>
        </w:r>
      </w:ins>
      <w:moveTo w:id="28326" w:author="pete jones" w:date="2022-01-03T12:19:00Z">
        <w:del w:id="28327" w:author="pete jones" w:date="2022-04-01T11:28:00Z">
          <w:r w:rsidRPr="00FF6A71" w:rsidDel="00526C96">
            <w:delText xml:space="preserve">, which </w:delText>
          </w:r>
        </w:del>
        <w:r w:rsidRPr="00FF6A71">
          <w:t>ensures that users have access to only the data relevant to their project and that all the work produced is time</w:t>
        </w:r>
        <w:del w:id="28328" w:author="pete jones" w:date="2022-03-30T10:08:00Z">
          <w:r w:rsidRPr="00FF6A71" w:rsidDel="004E42C3">
            <w:delText xml:space="preserve"> </w:delText>
          </w:r>
        </w:del>
      </w:moveTo>
      <w:ins w:id="28329" w:author="pete jones" w:date="2022-03-30T10:08:00Z">
        <w:r w:rsidR="004E42C3">
          <w:t>-</w:t>
        </w:r>
      </w:ins>
      <w:moveTo w:id="28330" w:author="pete jones" w:date="2022-01-03T12:19:00Z">
        <w:r w:rsidRPr="00FF6A71">
          <w:t>stamped and version</w:t>
        </w:r>
        <w:del w:id="28331" w:author="pete jones" w:date="2022-03-30T10:08:00Z">
          <w:r w:rsidRPr="00FF6A71" w:rsidDel="004E42C3">
            <w:delText xml:space="preserve"> </w:delText>
          </w:r>
        </w:del>
      </w:moveTo>
      <w:ins w:id="28332" w:author="pete jones" w:date="2022-03-30T10:08:00Z">
        <w:r w:rsidR="004E42C3">
          <w:t>-</w:t>
        </w:r>
      </w:ins>
      <w:moveTo w:id="28333" w:author="pete jones" w:date="2022-01-03T12:19:00Z">
        <w:r w:rsidRPr="00FF6A71">
          <w:t xml:space="preserve">controlled on each editing event with the user ID. </w:t>
        </w:r>
        <w:del w:id="28334" w:author="pete jones" w:date="2022-04-01T11:28:00Z">
          <w:r w:rsidRPr="00FF6A71" w:rsidDel="00526C96">
            <w:delText>Rules can be set by project to protect data, enforce lifecycles</w:delText>
          </w:r>
        </w:del>
      </w:moveTo>
      <w:ins w:id="28335" w:author="pete jones" w:date="2022-04-01T11:28:00Z">
        <w:r w:rsidR="00526C96">
          <w:t>A project can set rules to protect data, enforce lifecycles,</w:t>
        </w:r>
      </w:ins>
      <w:moveTo w:id="28336" w:author="pete jones" w:date="2022-01-03T12:19:00Z">
        <w:r w:rsidRPr="00FF6A71">
          <w:t xml:space="preserve"> and read-write access. Th</w:t>
        </w:r>
      </w:moveTo>
      <w:ins w:id="28337" w:author="pete jones" w:date="2022-04-01T11:29:00Z">
        <w:r w:rsidR="00526C96">
          <w:t xml:space="preserve">ese rules </w:t>
        </w:r>
      </w:ins>
      <w:moveTo w:id="28338" w:author="pete jones" w:date="2022-01-03T12:19:00Z">
        <w:del w:id="28339" w:author="pete jones" w:date="2022-04-01T11:29:00Z">
          <w:r w:rsidRPr="00FF6A71" w:rsidDel="00526C96">
            <w:delText xml:space="preserve">is </w:delText>
          </w:r>
        </w:del>
        <w:r w:rsidRPr="00FF6A71">
          <w:t xml:space="preserve">can be exploited to insist that only work in a released state will be considered for assessment and within a specified timeframe. Projects can be controlled to release work to teams and </w:t>
        </w:r>
        <w:del w:id="28340" w:author="pete jones" w:date="2022-04-01T11:29:00Z">
          <w:r w:rsidRPr="00FF6A71" w:rsidDel="00526C96">
            <w:delText>to identify when and how these “solution” models have been released to the team</w:delText>
          </w:r>
        </w:del>
      </w:moveTo>
      <w:ins w:id="28341" w:author="pete jones" w:date="2022-04-01T11:29:00Z">
        <w:r w:rsidR="00526C96">
          <w:t>identify when and how these “solution” models have been released</w:t>
        </w:r>
      </w:ins>
      <w:moveTo w:id="28342" w:author="pete jones" w:date="2022-01-03T12:19:00Z">
        <w:r w:rsidRPr="00FF6A71">
          <w:t xml:space="preserve">, allowing the team to continue without being penalised by tardy team members. Engineering Change Orders (ECOs) functionality can be implemented to provide feedback and control </w:t>
        </w:r>
      </w:moveTo>
      <w:ins w:id="28343" w:author="pete jones" w:date="2022-03-30T10:09:00Z">
        <w:r w:rsidR="004E42C3">
          <w:t xml:space="preserve">the </w:t>
        </w:r>
      </w:ins>
      <w:moveTo w:id="28344" w:author="pete jones" w:date="2022-01-03T12:19:00Z">
        <w:r w:rsidRPr="00FF6A71">
          <w:t>release of files.</w:t>
        </w:r>
      </w:moveTo>
    </w:p>
    <w:p w14:paraId="3020B987" w14:textId="59A76F9A" w:rsidR="00901B80" w:rsidRPr="00FF6A71" w:rsidRDefault="00901B80" w:rsidP="00901B80">
      <w:pPr>
        <w:rPr>
          <w:moveTo w:id="28345" w:author="pete jones" w:date="2022-01-03T12:19:00Z"/>
        </w:rPr>
      </w:pPr>
      <w:moveTo w:id="28346" w:author="pete jones" w:date="2022-01-03T12:19:00Z">
        <w:r w:rsidRPr="00FF6A71">
          <w:t>Loading data into the system can be controlled by user roles which limit</w:t>
        </w:r>
        <w:del w:id="28347" w:author="pete jones" w:date="2022-03-30T10:09:00Z">
          <w:r w:rsidRPr="00FF6A71" w:rsidDel="004E42C3">
            <w:delText>s</w:delText>
          </w:r>
        </w:del>
        <w:r w:rsidRPr="00FF6A71">
          <w:t xml:space="preserve"> the type of data users can manipulate. </w:t>
        </w:r>
        <w:del w:id="28348" w:author="pete jones" w:date="2022-03-30T10:09:00Z">
          <w:r w:rsidRPr="00FF6A71" w:rsidDel="004E42C3">
            <w:delText>It is usual that</w:delText>
          </w:r>
        </w:del>
      </w:moveTo>
      <w:ins w:id="28349" w:author="pete jones" w:date="2022-03-30T10:09:00Z">
        <w:r w:rsidR="004E42C3">
          <w:t>Usually,</w:t>
        </w:r>
      </w:ins>
      <w:moveTo w:id="28350" w:author="pete jones" w:date="2022-01-03T12:19:00Z">
        <w:r w:rsidRPr="00FF6A71">
          <w:t xml:space="preserve"> CAD data can only be saved to the common vault via the client (user) CAD authoring tool. This </w:t>
        </w:r>
      </w:moveTo>
      <w:ins w:id="28351" w:author="pete jones" w:date="2022-04-01T11:30:00Z">
        <w:r w:rsidR="00526C96">
          <w:t xml:space="preserve">control element </w:t>
        </w:r>
      </w:ins>
      <w:moveTo w:id="28352" w:author="pete jones" w:date="2022-01-03T12:19:00Z">
        <w:r w:rsidRPr="00FF6A71">
          <w:t xml:space="preserve">restricts or prohibits </w:t>
        </w:r>
      </w:moveTo>
      <w:ins w:id="28353" w:author="pete jones" w:date="2022-03-30T10:09:00Z">
        <w:r w:rsidR="004E42C3">
          <w:t xml:space="preserve">the </w:t>
        </w:r>
      </w:ins>
      <w:moveTo w:id="28354" w:author="pete jones" w:date="2022-01-03T12:19:00Z">
        <w:r w:rsidRPr="00FF6A71">
          <w:t>copying of data from external sources. Non-CAD data can usually be loaded manually into the system</w:t>
        </w:r>
        <w:del w:id="28355" w:author="pete jones" w:date="2022-04-01T11:30:00Z">
          <w:r w:rsidRPr="00FF6A71" w:rsidDel="00526C96">
            <w:delText xml:space="preserve"> which enables</w:delText>
          </w:r>
        </w:del>
      </w:moveTo>
      <w:ins w:id="28356" w:author="pete jones" w:date="2022-04-01T11:30:00Z">
        <w:r w:rsidR="00526C96">
          <w:t>, enabling</w:t>
        </w:r>
      </w:ins>
      <w:moveTo w:id="28357" w:author="pete jones" w:date="2022-01-03T12:19:00Z">
        <w:r w:rsidRPr="00FF6A71">
          <w:t xml:space="preserve"> students to collate all associated documentation, including presentations, into their portfolio</w:t>
        </w:r>
      </w:moveTo>
      <w:ins w:id="28358" w:author="pete jones" w:date="2022-03-30T10:09:00Z">
        <w:r w:rsidR="004E42C3">
          <w:t>s</w:t>
        </w:r>
      </w:ins>
      <w:moveTo w:id="28359" w:author="pete jones" w:date="2022-01-03T12:19:00Z">
        <w:r w:rsidRPr="00FF6A71">
          <w:t>. Bulk uploading of files</w:t>
        </w:r>
        <w:del w:id="28360" w:author="pete jones" w:date="2022-04-01T11:30:00Z">
          <w:r w:rsidRPr="00FF6A71" w:rsidDel="00526C96">
            <w:delText>, specific</w:delText>
          </w:r>
        </w:del>
        <w:del w:id="28361" w:author="pete jones" w:date="2022-03-30T10:09:00Z">
          <w:r w:rsidRPr="00FF6A71" w:rsidDel="004E42C3">
            <w:delText>ally</w:delText>
          </w:r>
        </w:del>
        <w:del w:id="28362" w:author="pete jones" w:date="2022-04-01T11:30:00Z">
          <w:r w:rsidRPr="00FF6A71" w:rsidDel="00526C96">
            <w:delText xml:space="preserve"> assemblies can be controlled by an administrator role,</w:delText>
          </w:r>
        </w:del>
      </w:moveTo>
      <w:ins w:id="28363" w:author="pete jones" w:date="2022-04-01T11:30:00Z">
        <w:r w:rsidR="00526C96">
          <w:t xml:space="preserve"> and specific assemblies can be controlled by an administrator</w:t>
        </w:r>
      </w:ins>
      <w:moveTo w:id="28364" w:author="pete jones" w:date="2022-01-03T12:19:00Z">
        <w:r w:rsidRPr="00FF6A71">
          <w:t xml:space="preserve"> or allocated to a </w:t>
        </w:r>
        <w:del w:id="28365" w:author="pete jones" w:date="2022-04-01T11:30:00Z">
          <w:r w:rsidRPr="00FF6A71" w:rsidDel="00526C96">
            <w:delText>specific</w:delText>
          </w:r>
        </w:del>
        <w:del w:id="28366" w:author="pete jones" w:date="2022-04-05T11:16:00Z">
          <w:r w:rsidRPr="00FF6A71" w:rsidDel="00C02A6E">
            <w:delText xml:space="preserve"> role</w:delText>
          </w:r>
        </w:del>
      </w:moveTo>
      <w:ins w:id="28367" w:author="pete jones" w:date="2022-04-05T11:16:00Z">
        <w:r w:rsidR="00C02A6E">
          <w:t>role</w:t>
        </w:r>
      </w:ins>
      <w:moveTo w:id="28368" w:author="pete jones" w:date="2022-01-03T12:19:00Z">
        <w:r w:rsidRPr="00FF6A71">
          <w:t xml:space="preserve"> of a student team member. </w:t>
        </w:r>
        <w:del w:id="28369" w:author="pete jones" w:date="2022-04-01T11:31:00Z">
          <w:r w:rsidRPr="00FF6A71" w:rsidDel="00526C96">
            <w:delText>This</w:delText>
          </w:r>
        </w:del>
      </w:moveTo>
      <w:ins w:id="28370" w:author="pete jones" w:date="2022-04-01T11:31:00Z">
        <w:r w:rsidR="00526C96">
          <w:t>Administrator control</w:t>
        </w:r>
      </w:ins>
      <w:moveTo w:id="28371" w:author="pete jones" w:date="2022-01-03T12:19:00Z">
        <w:r w:rsidRPr="00FF6A71">
          <w:t xml:space="preserve"> is </w:t>
        </w:r>
        <w:del w:id="28372" w:author="pete jones" w:date="2022-04-01T11:31:00Z">
          <w:r w:rsidRPr="00FF6A71" w:rsidDel="00526C96">
            <w:delText>important</w:delText>
          </w:r>
        </w:del>
      </w:moveTo>
      <w:ins w:id="28373" w:author="pete jones" w:date="2022-04-01T11:31:00Z">
        <w:r w:rsidR="00526C96">
          <w:t>essential</w:t>
        </w:r>
      </w:ins>
      <w:moveTo w:id="28374" w:author="pete jones" w:date="2022-01-03T12:19:00Z">
        <w:r w:rsidRPr="00FF6A71">
          <w:t xml:space="preserve"> when loading files with associations because this capability maintains parent/child relationships between assemblies, drawings, and parts. Files that fail to load with missing links would highlight a suspected plagiarism action.</w:t>
        </w:r>
      </w:moveTo>
    </w:p>
    <w:p w14:paraId="727A447C" w14:textId="38B23AFE" w:rsidR="00901B80" w:rsidRPr="00FF6A71" w:rsidRDefault="00901B80" w:rsidP="00901B80">
      <w:pPr>
        <w:rPr>
          <w:moveTo w:id="28375" w:author="pete jones" w:date="2022-01-03T12:19:00Z"/>
        </w:rPr>
      </w:pPr>
      <w:moveTo w:id="28376" w:author="pete jones" w:date="2022-01-03T12:19:00Z">
        <w:r w:rsidRPr="00FF6A71">
          <w:t>Copying of data can be controlled. Where users have permission</w:t>
        </w:r>
        <w:del w:id="28377" w:author="pete jones" w:date="2022-03-30T10:09:00Z">
          <w:r w:rsidRPr="00FF6A71" w:rsidDel="004E42C3">
            <w:delText>s</w:delText>
          </w:r>
        </w:del>
        <w:r w:rsidRPr="00FF6A71">
          <w:t xml:space="preserve"> to access other users</w:t>
        </w:r>
      </w:moveTo>
      <w:ins w:id="28378" w:author="pete jones" w:date="2022-03-30T10:09:00Z">
        <w:r w:rsidR="004E42C3">
          <w:t>'</w:t>
        </w:r>
      </w:ins>
      <w:moveTo w:id="28379" w:author="pete jones" w:date="2022-01-03T12:19:00Z">
        <w:r w:rsidRPr="00FF6A71">
          <w:t xml:space="preserve"> files</w:t>
        </w:r>
      </w:moveTo>
      <w:ins w:id="28380" w:author="pete jones" w:date="2022-04-01T11:31:00Z">
        <w:r w:rsidR="00526C96">
          <w:t>,</w:t>
        </w:r>
      </w:ins>
      <w:moveTo w:id="28381" w:author="pete jones" w:date="2022-01-03T12:19:00Z">
        <w:r w:rsidRPr="00FF6A71">
          <w:t xml:space="preserve"> any attempt to copy the data can be restricted</w:t>
        </w:r>
      </w:moveTo>
      <w:ins w:id="28382" w:author="pete jones" w:date="2022-04-01T11:31:00Z">
        <w:r w:rsidR="00526C96">
          <w:t>. Still,</w:t>
        </w:r>
      </w:ins>
      <w:moveTo w:id="28383" w:author="pete jones" w:date="2022-01-03T12:19:00Z">
        <w:del w:id="28384" w:author="pete jones" w:date="2022-04-01T11:31:00Z">
          <w:r w:rsidRPr="00FF6A71" w:rsidDel="00526C96">
            <w:delText xml:space="preserve"> but</w:delText>
          </w:r>
        </w:del>
        <w:r w:rsidRPr="00FF6A71">
          <w:t xml:space="preserve"> </w:t>
        </w:r>
        <w:del w:id="28385" w:author="pete jones" w:date="2022-04-01T11:32:00Z">
          <w:r w:rsidRPr="00FF6A71" w:rsidDel="00526C96">
            <w:delText>where it is allowed all the version history will be wip</w:delText>
          </w:r>
        </w:del>
      </w:moveTo>
      <w:ins w:id="28386" w:author="pete jones" w:date="2022-04-01T11:32:00Z">
        <w:r w:rsidR="00526C96">
          <w:t>all the version history will be wiped where allow</w:t>
        </w:r>
      </w:ins>
      <w:moveTo w:id="28387" w:author="pete jones" w:date="2022-01-03T12:19:00Z">
        <w:r w:rsidRPr="00FF6A71">
          <w:t>ed</w:t>
        </w:r>
      </w:moveTo>
      <w:ins w:id="28388" w:author="pete jones" w:date="2022-04-01T11:32:00Z">
        <w:r w:rsidR="00526C96">
          <w:t>,</w:t>
        </w:r>
      </w:ins>
      <w:moveTo w:id="28389" w:author="pete jones" w:date="2022-01-03T12:19:00Z">
        <w:r w:rsidRPr="00FF6A71">
          <w:t xml:space="preserve"> making it simple to check for suspected misuse. Permissions on user roles can be configured to </w:t>
        </w:r>
        <w:del w:id="28390" w:author="pete jones" w:date="2022-04-01T11:32:00Z">
          <w:r w:rsidRPr="00FF6A71" w:rsidDel="00526C96">
            <w:delText>allow</w:delText>
          </w:r>
        </w:del>
      </w:moveTo>
      <w:ins w:id="28391" w:author="pete jones" w:date="2022-04-01T11:32:00Z">
        <w:r w:rsidR="00526C96">
          <w:t>enable</w:t>
        </w:r>
      </w:ins>
      <w:moveTo w:id="28392" w:author="pete jones" w:date="2022-01-03T12:19:00Z">
        <w:r w:rsidRPr="00FF6A71">
          <w:t xml:space="preserve"> </w:t>
        </w:r>
        <w:del w:id="28393" w:author="pete jones" w:date="2022-04-01T11:32:00Z">
          <w:r w:rsidRPr="00FF6A71" w:rsidDel="00526C96">
            <w:delText>a variety of</w:delText>
          </w:r>
        </w:del>
      </w:moveTo>
      <w:ins w:id="28394" w:author="pete jones" w:date="2022-04-01T11:32:00Z">
        <w:r w:rsidR="00526C96">
          <w:t>various</w:t>
        </w:r>
      </w:ins>
      <w:moveTo w:id="28395" w:author="pete jones" w:date="2022-01-03T12:19:00Z">
        <w:r w:rsidRPr="00FF6A71">
          <w:t xml:space="preserve"> view, read, and write capabilit</w:t>
        </w:r>
        <w:del w:id="28396" w:author="pete jones" w:date="2022-03-30T10:10:00Z">
          <w:r w:rsidRPr="00FF6A71" w:rsidDel="004E42C3">
            <w:delText>y</w:delText>
          </w:r>
        </w:del>
      </w:moveTo>
      <w:ins w:id="28397" w:author="pete jones" w:date="2022-03-30T10:10:00Z">
        <w:r w:rsidR="004E42C3">
          <w:t>ies</w:t>
        </w:r>
      </w:ins>
      <w:moveTo w:id="28398" w:author="pete jones" w:date="2022-01-03T12:19:00Z">
        <w:r w:rsidRPr="00FF6A71">
          <w:t xml:space="preserve"> depending upon the type of </w:t>
        </w:r>
      </w:moveTo>
      <w:ins w:id="28399" w:author="pete jones" w:date="2022-04-01T11:32:00Z">
        <w:r w:rsidR="00526C96">
          <w:t xml:space="preserve">student engagement </w:t>
        </w:r>
      </w:ins>
      <w:moveTo w:id="28400" w:author="pete jones" w:date="2022-01-03T12:19:00Z">
        <w:r w:rsidRPr="00FF6A71">
          <w:t>project</w:t>
        </w:r>
      </w:moveTo>
      <w:ins w:id="28401" w:author="pete jones" w:date="2022-04-01T11:32:00Z">
        <w:r w:rsidR="00526C96">
          <w:t>s</w:t>
        </w:r>
      </w:ins>
      <w:moveTo w:id="28402" w:author="pete jones" w:date="2022-01-03T12:19:00Z">
        <w:del w:id="28403" w:author="pete jones" w:date="2022-04-01T11:33:00Z">
          <w:r w:rsidRPr="00FF6A71" w:rsidDel="00526C96">
            <w:delText xml:space="preserve"> </w:delText>
          </w:r>
        </w:del>
        <w:del w:id="28404" w:author="pete jones" w:date="2022-04-01T11:32:00Z">
          <w:r w:rsidRPr="00FF6A71" w:rsidDel="00526C96">
            <w:delText>students are engaged on</w:delText>
          </w:r>
        </w:del>
        <w:r w:rsidRPr="00FF6A71">
          <w:t xml:space="preserve">. In addition, control of conversion capabilities can be implemented to inhibit conversion to and from other CAD tools or </w:t>
        </w:r>
        <w:del w:id="28405" w:author="pete jones" w:date="2022-04-01T11:33:00Z">
          <w:r w:rsidRPr="00FF6A71" w:rsidDel="00526C96">
            <w:delText>common</w:delText>
          </w:r>
        </w:del>
      </w:moveTo>
      <w:ins w:id="28406" w:author="pete jones" w:date="2022-04-01T11:33:00Z">
        <w:r w:rsidR="00526C96">
          <w:t>standard</w:t>
        </w:r>
      </w:ins>
      <w:moveTo w:id="28407" w:author="pete jones" w:date="2022-01-03T12:19:00Z">
        <w:r w:rsidRPr="00FF6A71">
          <w:t xml:space="preserve"> formats such as STEP and IGES.</w:t>
        </w:r>
      </w:moveTo>
    </w:p>
    <w:p w14:paraId="57A23E15" w14:textId="05247081" w:rsidR="00901B80" w:rsidRPr="00FF6A71" w:rsidRDefault="00901B80" w:rsidP="00901B80">
      <w:pPr>
        <w:rPr>
          <w:moveTo w:id="28408" w:author="pete jones" w:date="2022-01-03T12:19:00Z"/>
        </w:rPr>
      </w:pPr>
      <w:moveTo w:id="28409" w:author="pete jones" w:date="2022-01-03T12:19:00Z">
        <w:r w:rsidRPr="00FF6A71">
          <w:lastRenderedPageBreak/>
          <w:t xml:space="preserve">Project dashboard reports are a common feature of PLM solutions. These dashboards can be configured to extract relevant data regarding team progress in a specific timeframe. </w:t>
        </w:r>
        <w:del w:id="28410" w:author="pete jones" w:date="2022-04-01T11:33:00Z">
          <w:r w:rsidRPr="00FF6A71" w:rsidDel="00526C96">
            <w:delText>B</w:delText>
          </w:r>
        </w:del>
      </w:moveTo>
      <w:ins w:id="28411" w:author="pete jones" w:date="2022-04-01T11:33:00Z">
        <w:r w:rsidR="00526C96">
          <w:t>For example, b</w:t>
        </w:r>
      </w:ins>
      <w:moveTo w:id="28412" w:author="pete jones" w:date="2022-01-03T12:19:00Z">
        <w:r w:rsidRPr="00FF6A71">
          <w:t xml:space="preserve">elow is a standard template dashboard created using Autodesk Vault 2018. It shows the amount of work completed, file status, which user has checked-out work, and a wealth of data relating to each file within the project. </w:t>
        </w:r>
        <w:del w:id="28413" w:author="pete jones" w:date="2022-04-01T11:33:00Z">
          <w:r w:rsidRPr="00FF6A71" w:rsidDel="00526C96">
            <w:delText>This is</w:delText>
          </w:r>
        </w:del>
      </w:moveTo>
      <w:ins w:id="28414" w:author="pete jones" w:date="2022-04-01T11:33:00Z">
        <w:r w:rsidR="00526C96">
          <w:t>Project dashboards are</w:t>
        </w:r>
      </w:ins>
      <w:moveTo w:id="28415" w:author="pete jones" w:date="2022-01-03T12:19:00Z">
        <w:r w:rsidRPr="00FF6A71">
          <w:t xml:space="preserve"> </w:t>
        </w:r>
        <w:del w:id="28416" w:author="pete jones" w:date="2022-04-01T11:33:00Z">
          <w:r w:rsidRPr="00FF6A71" w:rsidDel="00526C96">
            <w:delText>use</w:delText>
          </w:r>
        </w:del>
      </w:moveTo>
      <w:ins w:id="28417" w:author="pete jones" w:date="2022-04-01T11:33:00Z">
        <w:r w:rsidR="00526C96">
          <w:t>help</w:t>
        </w:r>
      </w:ins>
      <w:moveTo w:id="28418" w:author="pete jones" w:date="2022-01-03T12:19:00Z">
        <w:r w:rsidRPr="00FF6A71">
          <w:t xml:space="preserve">ful for faculty staff to track progress but can also be deployed for teams to track their </w:t>
        </w:r>
        <w:del w:id="28419" w:author="pete jones" w:date="2022-03-30T10:10:00Z">
          <w:r w:rsidRPr="00FF6A71" w:rsidDel="004E42C3">
            <w:delText xml:space="preserve">own </w:delText>
          </w:r>
        </w:del>
        <w:r w:rsidRPr="00FF6A71">
          <w:t xml:space="preserve">progress, </w:t>
        </w:r>
        <w:r w:rsidRPr="00312F59">
          <w:fldChar w:fldCharType="begin"/>
        </w:r>
        <w:r w:rsidRPr="00FF6A71">
          <w:instrText xml:space="preserve"> REF _Ref511730884 \h  \* MERGEFORMAT </w:instrText>
        </w:r>
      </w:moveTo>
      <w:moveTo w:id="28420" w:author="pete jones" w:date="2022-01-03T12:19:00Z">
        <w:r w:rsidRPr="00312F59">
          <w:fldChar w:fldCharType="separate"/>
        </w:r>
        <w:ins w:id="28421" w:author="pete jones" w:date="2022-04-05T11:31:00Z">
          <w:r w:rsidR="00D94147" w:rsidRPr="00D94147">
            <w:rPr>
              <w:i/>
              <w:iCs/>
              <w:rPrChange w:id="28422" w:author="pete jones" w:date="2022-04-05T11:31:00Z">
                <w:rPr/>
              </w:rPrChange>
            </w:rPr>
            <w:t>Figure</w:t>
          </w:r>
          <w:r w:rsidR="00D94147" w:rsidRPr="00C15005">
            <w:t xml:space="preserve"> </w:t>
          </w:r>
        </w:ins>
      </w:moveTo>
      <w:ins w:id="28423" w:author="pete jones" w:date="2022-04-05T11:31:00Z">
        <w:r w:rsidR="00D94147">
          <w:rPr>
            <w:noProof/>
          </w:rPr>
          <w:t>7</w:t>
        </w:r>
        <w:r w:rsidR="00D94147">
          <w:rPr>
            <w:noProof/>
          </w:rPr>
          <w:noBreakHyphen/>
          <w:t>13</w:t>
        </w:r>
      </w:ins>
      <w:moveTo w:id="28424" w:author="pete jones" w:date="2022-01-03T12:19:00Z">
        <w:del w:id="28425" w:author="pete jones" w:date="2022-01-04T14:43:00Z">
          <w:r w:rsidRPr="00FF6A71" w:rsidDel="00822BDE">
            <w:rPr>
              <w:i/>
              <w:iCs/>
            </w:rPr>
            <w:delText>Figure</w:delText>
          </w:r>
          <w:r w:rsidRPr="00FF6A71" w:rsidDel="00822BDE">
            <w:delText xml:space="preserve"> </w:delText>
          </w:r>
          <w:r w:rsidRPr="00FF6A71" w:rsidDel="00822BDE">
            <w:rPr>
              <w:noProof/>
            </w:rPr>
            <w:delText>6</w:delText>
          </w:r>
          <w:r w:rsidRPr="00FF6A71" w:rsidDel="00822BDE">
            <w:rPr>
              <w:noProof/>
            </w:rPr>
            <w:noBreakHyphen/>
            <w:delText>29</w:delText>
          </w:r>
        </w:del>
        <w:r w:rsidRPr="00312F59">
          <w:fldChar w:fldCharType="end"/>
        </w:r>
        <w:r w:rsidRPr="00FF6A71">
          <w:t>.</w:t>
        </w:r>
      </w:moveTo>
    </w:p>
    <w:p w14:paraId="0634A158" w14:textId="77777777" w:rsidR="00901B80" w:rsidRPr="00FF6A71" w:rsidRDefault="00901B80" w:rsidP="00901B80">
      <w:pPr>
        <w:jc w:val="center"/>
        <w:rPr>
          <w:moveTo w:id="28426" w:author="pete jones" w:date="2022-01-03T12:19:00Z"/>
        </w:rPr>
      </w:pPr>
      <w:moveTo w:id="28427" w:author="pete jones" w:date="2022-01-03T12:19:00Z">
        <w:r w:rsidRPr="00C15005">
          <w:rPr>
            <w:noProof/>
          </w:rPr>
          <w:drawing>
            <wp:inline distT="0" distB="0" distL="0" distR="0" wp14:anchorId="1BA6B0E0" wp14:editId="64DC335A">
              <wp:extent cx="2481952" cy="200239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pic:nvPicPr>
                    <pic:blipFill>
                      <a:blip r:embed="rId145">
                        <a:extLst>
                          <a:ext uri="{28A0092B-C50C-407E-A947-70E740481C1C}">
                            <a14:useLocalDpi xmlns:a14="http://schemas.microsoft.com/office/drawing/2010/main" val="0"/>
                          </a:ext>
                        </a:extLst>
                      </a:blip>
                      <a:stretch>
                        <a:fillRect/>
                      </a:stretch>
                    </pic:blipFill>
                    <pic:spPr>
                      <a:xfrm>
                        <a:off x="0" y="0"/>
                        <a:ext cx="2481952" cy="2002394"/>
                      </a:xfrm>
                      <a:prstGeom prst="rect">
                        <a:avLst/>
                      </a:prstGeom>
                    </pic:spPr>
                  </pic:pic>
                </a:graphicData>
              </a:graphic>
            </wp:inline>
          </w:drawing>
        </w:r>
        <w:r w:rsidRPr="00312F59">
          <w:rPr>
            <w:noProof/>
          </w:rPr>
          <w:drawing>
            <wp:inline distT="0" distB="0" distL="0" distR="0" wp14:anchorId="6EAAE373" wp14:editId="2CE4B83A">
              <wp:extent cx="3038501" cy="1384060"/>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038501" cy="1384060"/>
                      </a:xfrm>
                      <a:prstGeom prst="rect">
                        <a:avLst/>
                      </a:prstGeom>
                    </pic:spPr>
                  </pic:pic>
                </a:graphicData>
              </a:graphic>
            </wp:inline>
          </w:drawing>
        </w:r>
      </w:moveTo>
    </w:p>
    <w:p w14:paraId="2C1E6E28" w14:textId="70209243" w:rsidR="00901B80" w:rsidRPr="007C0DAF" w:rsidRDefault="00901B80">
      <w:pPr>
        <w:pStyle w:val="Caption"/>
        <w:rPr>
          <w:moveTo w:id="28428" w:author="pete jones" w:date="2022-01-03T12:19:00Z"/>
        </w:rPr>
        <w:pPrChange w:id="28429" w:author="pete jones" w:date="2022-01-04T14:43:00Z">
          <w:pPr>
            <w:pStyle w:val="TOCHeading"/>
            <w:jc w:val="center"/>
          </w:pPr>
        </w:pPrChange>
      </w:pPr>
      <w:bookmarkStart w:id="28430" w:name="_Ref511730884"/>
      <w:bookmarkStart w:id="28431" w:name="_Toc99719319"/>
      <w:moveTo w:id="28432" w:author="pete jones" w:date="2022-01-03T12:19:00Z">
        <w:r w:rsidRPr="00C15005">
          <w:t xml:space="preserve">Figure </w:t>
        </w:r>
      </w:moveTo>
      <w:ins w:id="28433" w:author="pete jones" w:date="2022-03-10T14:38:00Z">
        <w:r w:rsidR="00CE4F4E">
          <w:fldChar w:fldCharType="begin"/>
        </w:r>
        <w:r w:rsidR="00CE4F4E">
          <w:instrText xml:space="preserve"> STYLEREF 1 \s </w:instrText>
        </w:r>
      </w:ins>
      <w:r w:rsidR="00CE4F4E">
        <w:fldChar w:fldCharType="separate"/>
      </w:r>
      <w:r w:rsidR="00D94147">
        <w:rPr>
          <w:noProof/>
        </w:rPr>
        <w:t>7</w:t>
      </w:r>
      <w:ins w:id="28434"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8435" w:author="pete jones" w:date="2022-04-05T11:31:00Z">
        <w:r w:rsidR="00D94147">
          <w:rPr>
            <w:noProof/>
          </w:rPr>
          <w:t>13</w:t>
        </w:r>
      </w:ins>
      <w:ins w:id="28436" w:author="pete jones" w:date="2022-03-10T14:38:00Z">
        <w:r w:rsidR="00CE4F4E">
          <w:fldChar w:fldCharType="end"/>
        </w:r>
      </w:ins>
      <w:moveTo w:id="28437" w:author="pete jones" w:date="2022-01-03T12:19:00Z">
        <w:del w:id="28438" w:author="pete jones" w:date="2022-02-01T12:31:00Z">
          <w:r w:rsidRPr="00862EE0" w:rsidDel="0004608E">
            <w:fldChar w:fldCharType="begin"/>
          </w:r>
          <w:r w:rsidRPr="007C0DAF" w:rsidDel="0004608E">
            <w:delInstrText>STYLEREF 1 \s</w:delInstrText>
          </w:r>
          <w:r w:rsidRPr="00862EE0" w:rsidDel="0004608E">
            <w:fldChar w:fldCharType="separate"/>
          </w:r>
        </w:del>
      </w:moveTo>
      <w:del w:id="28439" w:author="pete jones" w:date="2022-02-01T12:31:00Z">
        <w:r w:rsidR="00822BDE" w:rsidDel="0004608E">
          <w:rPr>
            <w:noProof/>
          </w:rPr>
          <w:delText>7</w:delText>
        </w:r>
      </w:del>
      <w:moveTo w:id="28440" w:author="pete jones" w:date="2022-01-03T12:19:00Z">
        <w:del w:id="28441"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8442" w:author="pete jones" w:date="2022-01-04T14:43:00Z">
          <w:r w:rsidRPr="007C0DAF" w:rsidDel="00822BDE">
            <w:rPr>
              <w:noProof/>
            </w:rPr>
            <w:delText>29</w:delText>
          </w:r>
        </w:del>
        <w:del w:id="28443" w:author="pete jones" w:date="2022-02-01T12:31:00Z">
          <w:r w:rsidRPr="007C0DAF" w:rsidDel="0004608E">
            <w:fldChar w:fldCharType="end"/>
          </w:r>
        </w:del>
        <w:bookmarkEnd w:id="28430"/>
        <w:r w:rsidRPr="007C0DAF">
          <w:t>: PLM Dashboard reports example</w:t>
        </w:r>
        <w:bookmarkEnd w:id="28431"/>
      </w:moveTo>
    </w:p>
    <w:p w14:paraId="2674CF6C" w14:textId="00E81B81" w:rsidR="00901B80" w:rsidRPr="00FF6A71" w:rsidRDefault="00901B80" w:rsidP="00901B80">
      <w:pPr>
        <w:rPr>
          <w:moveTo w:id="28444" w:author="pete jones" w:date="2022-01-03T12:19:00Z"/>
        </w:rPr>
      </w:pPr>
      <w:moveTo w:id="28445" w:author="pete jones" w:date="2022-01-03T12:19:00Z">
        <w:r w:rsidRPr="00FF6A71">
          <w:t>Naming conventions can be enforced on data files to embed usernames, project groups, date identifiers, etc</w:t>
        </w:r>
      </w:moveTo>
      <w:ins w:id="28446" w:author="pete jones" w:date="2022-04-01T11:34:00Z">
        <w:r w:rsidR="00526C96">
          <w:t>.,</w:t>
        </w:r>
      </w:ins>
      <w:moveTo w:id="28447" w:author="pete jones" w:date="2022-01-03T12:19:00Z">
        <w:r w:rsidRPr="00FF6A71">
          <w:t xml:space="preserve"> within the file name. In addition to enhanced security</w:t>
        </w:r>
      </w:moveTo>
      <w:ins w:id="28448" w:author="pete jones" w:date="2022-03-30T10:10:00Z">
        <w:r w:rsidR="004E42C3">
          <w:t>,</w:t>
        </w:r>
      </w:ins>
      <w:moveTo w:id="28449" w:author="pete jones" w:date="2022-01-03T12:19:00Z">
        <w:r w:rsidRPr="00FF6A71">
          <w:t xml:space="preserve"> this will improve textual searches within the system.</w:t>
        </w:r>
      </w:moveTo>
    </w:p>
    <w:p w14:paraId="6A46225F" w14:textId="3128EB27" w:rsidR="00901B80" w:rsidRPr="00FF6A71" w:rsidRDefault="00901B80" w:rsidP="00901B80">
      <w:pPr>
        <w:rPr>
          <w:moveTo w:id="28450" w:author="pete jones" w:date="2022-01-03T12:19:00Z"/>
        </w:rPr>
      </w:pPr>
      <w:moveTo w:id="28451" w:author="pete jones" w:date="2022-01-03T12:19:00Z">
        <w:r w:rsidRPr="00FF6A71">
          <w:t xml:space="preserve">Searching for data can represent 20% of an engineer’s </w:t>
        </w:r>
        <w:del w:id="28452" w:author="pete jones" w:date="2022-04-05T11:16:00Z">
          <w:r w:rsidRPr="00FF6A71" w:rsidDel="00C02A6E">
            <w:delText>time and</w:delText>
          </w:r>
        </w:del>
        <w:ins w:id="28453" w:author="pete jones" w:date="2022-04-05T11:16:00Z">
          <w:r w:rsidR="00C02A6E" w:rsidRPr="00FF6A71">
            <w:t>time</w:t>
          </w:r>
        </w:ins>
      </w:moveTo>
      <w:ins w:id="28454" w:author="pete jones" w:date="2022-04-05T11:16:00Z">
        <w:r w:rsidR="00C02A6E">
          <w:t xml:space="preserve"> and</w:t>
        </w:r>
      </w:ins>
      <w:moveTo w:id="28455" w:author="pete jones" w:date="2022-01-03T12:19:00Z">
        <w:r w:rsidRPr="00FF6A71">
          <w:t xml:space="preserve"> search</w:t>
        </w:r>
      </w:moveTo>
      <w:ins w:id="28456" w:author="pete jones" w:date="2022-04-01T11:34:00Z">
        <w:r w:rsidR="00526C96">
          <w:t>ing</w:t>
        </w:r>
      </w:ins>
      <w:moveTo w:id="28457" w:author="pete jones" w:date="2022-01-03T12:19:00Z">
        <w:del w:id="28458" w:author="pete jones" w:date="2022-03-30T10:10:00Z">
          <w:r w:rsidRPr="00FF6A71" w:rsidDel="004E42C3">
            <w:delText>ing</w:delText>
          </w:r>
        </w:del>
        <w:r w:rsidRPr="00FF6A71">
          <w:t xml:space="preserve"> for similar 3D objects can be a fruitless exercise. Research at Princetown University recognised that with the growth of data and specifically 3D data</w:t>
        </w:r>
        <w:del w:id="28459" w:author="pete jones" w:date="2022-04-01T11:34:00Z">
          <w:r w:rsidRPr="00FF6A71" w:rsidDel="00526C96">
            <w:delText xml:space="preserve"> that there was a need to make searching for this type of data more readily available,</w:delText>
          </w:r>
        </w:del>
      </w:moveTo>
      <w:ins w:id="28460" w:author="pete jones" w:date="2022-04-01T11:34:00Z">
        <w:r w:rsidR="00526C96">
          <w:t xml:space="preserve">, there was a need to make searching for this type of data more readily available </w:t>
        </w:r>
      </w:ins>
      <w:moveTo w:id="28461" w:author="pete jones" w:date="2022-01-03T12:19:00Z">
        <w:r w:rsidRPr="00312F59">
          <w:fldChar w:fldCharType="begin" w:fldLock="1"/>
        </w:r>
        <w:r w:rsidRPr="00FF6A71">
          <w:instrText>ADDIN CSL_CITATION {"citationItems":[{"id":"ITEM-1","itemData":{"abstract":"As the number of 3D models available on the Web grows, there is an increasing need for a search engine to help people find them. Unfortunately, traditional text-based search techniques are not always effective for 3D data. In this paper, we investigate new shape-based search methods. The key challenges are to develop query methods simple enough for novice users and matching algorithms robust enough to work for arbitrary polygonal models. We present a web-based search engine system that supports queries based on 3D sketches, 2D sketches, 3D models, and/or text keywords. For the shape-based queries, we have developed a new matching algorithm that uses spherical harmonics to compute discriminating similarity measures without requiring repair of model degeneracies or alignment of orientations. It provides 46–245% better performance than related shape matching methods during precision-recall experiments, and it is fast enough to return query results from a repository of 20,000 models in under a second. The net result is a growing interactive index of 3D models available on the Web (i.e., a Google for 3D models).","author":[{"dropping-particle":"","family":"Funkhouser","given":"Thomas","non-dropping-particle":"","parse-names":false,"suffix":""},{"dropping-particle":"","family":"Min","given":"Patrick","non-dropping-particle":"","parse-names":false,"suffix":""},{"dropping-particle":"","family":"Kazhdan","given":"Michael","non-dropping-particle":"","parse-names":false,"suffix":""},{"dropping-particle":"","family":"Chen","given":"Joyce","non-dropping-particle":"","parse-names":false,"suffix":""},{"dropping-particle":"","family":"Halderman","given":"Alex","non-dropping-particle":"","parse-names":false,"suffix":""},{"dropping-particle":"","family":"Dobkin","given":"David","non-dropping-particle":"","parse-names":false,"suffix":""},{"dropping-particle":"","family":"Jacobs","given":"David","non-dropping-particle":"","parse-names":false,"suffix":""}],"id":"ITEM-1","issued":{"date-parts":[["0"]]},"title":"A Search Engine for 3D Models","type":"article-journal"},"uris":["http://www.mendeley.com/documents/?uuid=c6a46009-01f6-33c1-9b21-d446ca052017"]}],"mendeley":{"formattedCitation":"(Funkhouser &lt;i&gt;et al.&lt;/i&gt;, no date)","plainTextFormattedCitation":"(Funkhouser et al., no date)","previouslyFormattedCitation":"(Funkhouser &lt;i&gt;et al.&lt;/i&gt;, no date)"},"properties":{"noteIndex":0},"schema":"https://github.com/citation-style-language/schema/raw/master/csl-citation.json"}</w:instrText>
        </w:r>
        <w:r w:rsidRPr="00312F59">
          <w:fldChar w:fldCharType="separate"/>
        </w:r>
        <w:r w:rsidRPr="00FF6A71">
          <w:rPr>
            <w:noProof/>
          </w:rPr>
          <w:t xml:space="preserve">(Funkhouser </w:t>
        </w:r>
        <w:r w:rsidRPr="00FF6A71">
          <w:rPr>
            <w:i/>
            <w:noProof/>
          </w:rPr>
          <w:t>et al.</w:t>
        </w:r>
        <w:r w:rsidRPr="00FF6A71">
          <w:rPr>
            <w:noProof/>
          </w:rPr>
          <w:t>, no date)</w:t>
        </w:r>
        <w:r w:rsidRPr="00312F59">
          <w:fldChar w:fldCharType="end"/>
        </w:r>
        <w:r w:rsidRPr="00FF6A71">
          <w:t xml:space="preserve">. Dassault Systems have included a product called Exalead OnePart reuse in their 3DExperience PLM solution. This product provides some </w:t>
        </w:r>
        <w:del w:id="28462" w:author="pete jones" w:date="2022-04-01T11:35:00Z">
          <w:r w:rsidRPr="00FF6A71" w:rsidDel="00526C96">
            <w:delText>useful</w:delText>
          </w:r>
        </w:del>
      </w:moveTo>
      <w:ins w:id="28463" w:author="pete jones" w:date="2022-04-01T11:35:00Z">
        <w:r w:rsidR="00526C96">
          <w:t>valuable</w:t>
        </w:r>
      </w:ins>
      <w:moveTo w:id="28464" w:author="pete jones" w:date="2022-01-03T12:19:00Z">
        <w:r w:rsidRPr="00FF6A71">
          <w:t xml:space="preserve"> enhancements to PLM in academia in two ways</w:t>
        </w:r>
      </w:moveTo>
      <w:ins w:id="28465" w:author="pete jones" w:date="2022-04-01T11:34:00Z">
        <w:r w:rsidR="00526C96">
          <w:t xml:space="preserve">. Firstly </w:t>
        </w:r>
      </w:ins>
      <w:moveTo w:id="28466" w:author="pete jones" w:date="2022-01-03T12:19:00Z">
        <w:del w:id="28467" w:author="pete jones" w:date="2022-04-01T11:34:00Z">
          <w:r w:rsidRPr="00FF6A71" w:rsidDel="00526C96">
            <w:delText xml:space="preserve">; </w:delText>
          </w:r>
        </w:del>
        <w:r w:rsidRPr="00FF6A71">
          <w:t xml:space="preserve">searching for parts by textual and graphical methods enables students to </w:t>
        </w:r>
        <w:del w:id="28468" w:author="pete jones" w:date="2022-04-01T11:35:00Z">
          <w:r w:rsidRPr="00FF6A71" w:rsidDel="00526C96">
            <w:delText>quickly find data</w:delText>
          </w:r>
        </w:del>
      </w:moveTo>
      <w:ins w:id="28469" w:author="pete jones" w:date="2022-04-01T11:35:00Z">
        <w:r w:rsidR="00526C96">
          <w:t>find data quickly</w:t>
        </w:r>
      </w:ins>
      <w:moveTo w:id="28470" w:author="pete jones" w:date="2022-01-03T12:19:00Z">
        <w:r w:rsidRPr="00FF6A71">
          <w:t xml:space="preserve"> and</w:t>
        </w:r>
      </w:moveTo>
      <w:ins w:id="28471" w:author="pete jones" w:date="2022-04-01T11:35:00Z">
        <w:r w:rsidR="00526C96">
          <w:t>,</w:t>
        </w:r>
      </w:ins>
      <w:moveTo w:id="28472" w:author="pete jones" w:date="2022-01-03T12:19:00Z">
        <w:r w:rsidRPr="00FF6A71">
          <w:t xml:space="preserve"> perhaps more relevant in the context of academic integrity, enables project coordinators and faculty staff to quickly search and compare 3D data in a variety of ways; In-Context information access and visualisation (search and find across multiple locations</w:t>
        </w:r>
      </w:moveTo>
      <w:ins w:id="28473" w:author="pete jones" w:date="2022-03-30T10:10:00Z">
        <w:r w:rsidR="004E42C3">
          <w:t>,</w:t>
        </w:r>
      </w:ins>
      <w:moveTo w:id="28474" w:author="pete jones" w:date="2022-01-03T12:19:00Z">
        <w:r w:rsidRPr="00FF6A71">
          <w:t xml:space="preserve"> not just the PLM vault). </w:t>
        </w:r>
        <w:del w:id="28475" w:author="pete jones" w:date="2022-03-30T10:10:00Z">
          <w:r w:rsidRPr="00FF6A71" w:rsidDel="004E42C3">
            <w:delText>D</w:delText>
          </w:r>
        </w:del>
      </w:moveTo>
      <w:ins w:id="28476" w:author="pete jones" w:date="2022-03-30T10:10:00Z">
        <w:r w:rsidR="004E42C3">
          <w:t>The d</w:t>
        </w:r>
      </w:ins>
      <w:moveTo w:id="28477" w:author="pete jones" w:date="2022-01-03T12:19:00Z">
        <w:r w:rsidRPr="00FF6A71">
          <w:t>eep data search on any 2D/3D part</w:t>
        </w:r>
        <w:del w:id="28478" w:author="pete jones" w:date="2022-04-01T11:35:00Z">
          <w:r w:rsidRPr="00FF6A71" w:rsidDel="00526C96">
            <w:delText xml:space="preserve"> or assembly</w:delText>
          </w:r>
        </w:del>
      </w:moveTo>
      <w:ins w:id="28479" w:author="pete jones" w:date="2022-04-01T11:35:00Z">
        <w:r w:rsidR="00526C96">
          <w:t>, assembly,</w:t>
        </w:r>
      </w:ins>
      <w:moveTo w:id="28480" w:author="pete jones" w:date="2022-01-03T12:19:00Z">
        <w:r w:rsidRPr="00FF6A71">
          <w:t xml:space="preserve"> or feature. </w:t>
        </w:r>
      </w:moveTo>
      <w:ins w:id="28481" w:author="pete jones" w:date="2022-04-01T11:35:00Z">
        <w:r w:rsidR="00526C96">
          <w:t xml:space="preserve">Another </w:t>
        </w:r>
      </w:ins>
      <w:ins w:id="28482" w:author="pete jones" w:date="2022-04-01T11:36:00Z">
        <w:r w:rsidR="00526C96">
          <w:t>help</w:t>
        </w:r>
      </w:ins>
      <w:ins w:id="28483" w:author="pete jones" w:date="2022-04-01T11:35:00Z">
        <w:r w:rsidR="00526C96">
          <w:t>ful t</w:t>
        </w:r>
      </w:ins>
      <w:ins w:id="28484" w:author="pete jones" w:date="2022-04-01T11:36:00Z">
        <w:r w:rsidR="00526C96">
          <w:t xml:space="preserve">ool is the </w:t>
        </w:r>
      </w:ins>
      <w:moveTo w:id="28485" w:author="pete jones" w:date="2022-01-03T12:19:00Z">
        <w:r w:rsidRPr="00FF6A71">
          <w:t>Side-by-Side part comparison based on attributes and shape</w:t>
        </w:r>
      </w:moveTo>
      <w:ins w:id="28486" w:author="pete jones" w:date="2022-04-01T11:36:00Z">
        <w:r w:rsidR="00526C96">
          <w:t>s</w:t>
        </w:r>
      </w:ins>
      <w:moveTo w:id="28487" w:author="pete jones" w:date="2022-01-03T12:19:00Z">
        <w:r w:rsidRPr="00FF6A71">
          <w:t xml:space="preserve"> </w:t>
        </w:r>
        <w:r w:rsidRPr="00FF6A71">
          <w:lastRenderedPageBreak/>
          <w:t>similarity, with colour coded differences and multiple criteria sorting</w:t>
        </w:r>
        <w:del w:id="28488" w:author="pete jones" w:date="2022-03-30T10:10:00Z">
          <w:r w:rsidRPr="00FF6A71" w:rsidDel="004E42C3">
            <w:delText>,</w:delText>
          </w:r>
        </w:del>
        <w:r w:rsidRPr="00FF6A71">
          <w:t xml:space="preserve"> </w:t>
        </w:r>
        <w:r w:rsidRPr="00312F59">
          <w:fldChar w:fldCharType="begin"/>
        </w:r>
        <w:r w:rsidRPr="00FF6A71">
          <w:instrText xml:space="preserve"> REF _Ref511730230 \h  \* MERGEFORMAT </w:instrText>
        </w:r>
      </w:moveTo>
      <w:moveTo w:id="28489" w:author="pete jones" w:date="2022-01-03T12:19:00Z">
        <w:r w:rsidRPr="00312F59">
          <w:fldChar w:fldCharType="separate"/>
        </w:r>
        <w:ins w:id="28490" w:author="pete jones" w:date="2022-04-05T11:31:00Z">
          <w:r w:rsidR="00D94147" w:rsidRPr="00D94147">
            <w:rPr>
              <w:i/>
              <w:iCs/>
              <w:rPrChange w:id="28491" w:author="pete jones" w:date="2022-04-05T11:31:00Z">
                <w:rPr/>
              </w:rPrChange>
            </w:rPr>
            <w:t>Figure</w:t>
          </w:r>
          <w:r w:rsidR="00D94147" w:rsidRPr="00C15005">
            <w:t xml:space="preserve"> </w:t>
          </w:r>
        </w:ins>
      </w:moveTo>
      <w:ins w:id="28492" w:author="pete jones" w:date="2022-04-05T11:31:00Z">
        <w:r w:rsidR="00D94147">
          <w:rPr>
            <w:noProof/>
          </w:rPr>
          <w:t>7</w:t>
        </w:r>
        <w:r w:rsidR="00D94147">
          <w:rPr>
            <w:noProof/>
          </w:rPr>
          <w:noBreakHyphen/>
          <w:t>14</w:t>
        </w:r>
      </w:ins>
      <w:moveTo w:id="28493" w:author="pete jones" w:date="2022-01-03T12:19:00Z">
        <w:del w:id="28494" w:author="pete jones" w:date="2022-01-04T14:43:00Z">
          <w:r w:rsidRPr="00FF6A71" w:rsidDel="00822BDE">
            <w:rPr>
              <w:i/>
              <w:iCs/>
            </w:rPr>
            <w:delText>Figure</w:delText>
          </w:r>
          <w:r w:rsidRPr="00FF6A71" w:rsidDel="00822BDE">
            <w:delText xml:space="preserve"> </w:delText>
          </w:r>
          <w:r w:rsidRPr="00FF6A71" w:rsidDel="00822BDE">
            <w:rPr>
              <w:noProof/>
            </w:rPr>
            <w:delText>6</w:delText>
          </w:r>
          <w:r w:rsidRPr="00FF6A71" w:rsidDel="00822BDE">
            <w:rPr>
              <w:noProof/>
            </w:rPr>
            <w:noBreakHyphen/>
            <w:delText>30</w:delText>
          </w:r>
        </w:del>
        <w:r w:rsidRPr="00312F59">
          <w:fldChar w:fldCharType="end"/>
        </w:r>
        <w:r w:rsidRPr="00FF6A71">
          <w:t>. This capability significantly enhances searching for and comparing parts suspected of plagiarism.</w:t>
        </w:r>
      </w:moveTo>
    </w:p>
    <w:p w14:paraId="1FA182EF" w14:textId="77777777" w:rsidR="00901B80" w:rsidRPr="00FF6A71" w:rsidRDefault="00901B80" w:rsidP="00901B80">
      <w:pPr>
        <w:jc w:val="center"/>
        <w:rPr>
          <w:moveTo w:id="28495" w:author="pete jones" w:date="2022-01-03T12:19:00Z"/>
        </w:rPr>
      </w:pPr>
      <w:moveTo w:id="28496" w:author="pete jones" w:date="2022-01-03T12:19:00Z">
        <w:r w:rsidRPr="00C15005">
          <w:rPr>
            <w:noProof/>
          </w:rPr>
          <w:drawing>
            <wp:inline distT="0" distB="0" distL="0" distR="0" wp14:anchorId="5D7C4FE0" wp14:editId="0511372B">
              <wp:extent cx="2501998" cy="165955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pic:nvPicPr>
                    <pic:blipFill>
                      <a:blip r:embed="rId147">
                        <a:extLst>
                          <a:ext uri="{28A0092B-C50C-407E-A947-70E740481C1C}">
                            <a14:useLocalDpi xmlns:a14="http://schemas.microsoft.com/office/drawing/2010/main" val="0"/>
                          </a:ext>
                        </a:extLst>
                      </a:blip>
                      <a:stretch>
                        <a:fillRect/>
                      </a:stretch>
                    </pic:blipFill>
                    <pic:spPr>
                      <a:xfrm>
                        <a:off x="0" y="0"/>
                        <a:ext cx="2501998" cy="1659552"/>
                      </a:xfrm>
                      <a:prstGeom prst="rect">
                        <a:avLst/>
                      </a:prstGeom>
                    </pic:spPr>
                  </pic:pic>
                </a:graphicData>
              </a:graphic>
            </wp:inline>
          </w:drawing>
        </w:r>
        <w:r w:rsidRPr="00312F59">
          <w:rPr>
            <w:noProof/>
          </w:rPr>
          <w:drawing>
            <wp:inline distT="0" distB="0" distL="0" distR="0" wp14:anchorId="007E2A97" wp14:editId="03349EA7">
              <wp:extent cx="2482527" cy="1637956"/>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pic:nvPicPr>
                    <pic:blipFill>
                      <a:blip r:embed="rId148">
                        <a:extLst>
                          <a:ext uri="{28A0092B-C50C-407E-A947-70E740481C1C}">
                            <a14:useLocalDpi xmlns:a14="http://schemas.microsoft.com/office/drawing/2010/main" val="0"/>
                          </a:ext>
                        </a:extLst>
                      </a:blip>
                      <a:stretch>
                        <a:fillRect/>
                      </a:stretch>
                    </pic:blipFill>
                    <pic:spPr>
                      <a:xfrm>
                        <a:off x="0" y="0"/>
                        <a:ext cx="2482527" cy="1637956"/>
                      </a:xfrm>
                      <a:prstGeom prst="rect">
                        <a:avLst/>
                      </a:prstGeom>
                    </pic:spPr>
                  </pic:pic>
                </a:graphicData>
              </a:graphic>
            </wp:inline>
          </w:drawing>
        </w:r>
        <w:r w:rsidRPr="00862EE0">
          <w:rPr>
            <w:noProof/>
          </w:rPr>
          <w:drawing>
            <wp:inline distT="0" distB="0" distL="0" distR="0" wp14:anchorId="14B71E33" wp14:editId="500E4BF9">
              <wp:extent cx="2495924" cy="1561552"/>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pic:nvPicPr>
                    <pic:blipFill>
                      <a:blip r:embed="rId149">
                        <a:extLst>
                          <a:ext uri="{28A0092B-C50C-407E-A947-70E740481C1C}">
                            <a14:useLocalDpi xmlns:a14="http://schemas.microsoft.com/office/drawing/2010/main" val="0"/>
                          </a:ext>
                        </a:extLst>
                      </a:blip>
                      <a:stretch>
                        <a:fillRect/>
                      </a:stretch>
                    </pic:blipFill>
                    <pic:spPr>
                      <a:xfrm>
                        <a:off x="0" y="0"/>
                        <a:ext cx="2495924" cy="1561552"/>
                      </a:xfrm>
                      <a:prstGeom prst="rect">
                        <a:avLst/>
                      </a:prstGeom>
                    </pic:spPr>
                  </pic:pic>
                </a:graphicData>
              </a:graphic>
            </wp:inline>
          </w:drawing>
        </w:r>
        <w:r w:rsidRPr="007C0DAF">
          <w:rPr>
            <w:noProof/>
          </w:rPr>
          <w:drawing>
            <wp:inline distT="0" distB="0" distL="0" distR="0" wp14:anchorId="4F857EEA" wp14:editId="4F62A4EF">
              <wp:extent cx="2449569" cy="1574882"/>
              <wp:effectExtent l="0" t="0" r="825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pic:nvPicPr>
                    <pic:blipFill>
                      <a:blip r:embed="rId150">
                        <a:extLst>
                          <a:ext uri="{28A0092B-C50C-407E-A947-70E740481C1C}">
                            <a14:useLocalDpi xmlns:a14="http://schemas.microsoft.com/office/drawing/2010/main" val="0"/>
                          </a:ext>
                        </a:extLst>
                      </a:blip>
                      <a:stretch>
                        <a:fillRect/>
                      </a:stretch>
                    </pic:blipFill>
                    <pic:spPr>
                      <a:xfrm>
                        <a:off x="0" y="0"/>
                        <a:ext cx="2449569" cy="1574882"/>
                      </a:xfrm>
                      <a:prstGeom prst="rect">
                        <a:avLst/>
                      </a:prstGeom>
                    </pic:spPr>
                  </pic:pic>
                </a:graphicData>
              </a:graphic>
            </wp:inline>
          </w:drawing>
        </w:r>
      </w:moveTo>
    </w:p>
    <w:p w14:paraId="1228DE4C" w14:textId="19E0FBF8" w:rsidR="00901B80" w:rsidRPr="007C0DAF" w:rsidRDefault="00901B80">
      <w:pPr>
        <w:pStyle w:val="Caption"/>
        <w:rPr>
          <w:moveTo w:id="28497" w:author="pete jones" w:date="2022-01-03T12:19:00Z"/>
        </w:rPr>
        <w:pPrChange w:id="28498" w:author="pete jones" w:date="2022-01-04T14:43:00Z">
          <w:pPr>
            <w:pStyle w:val="TOCHeading"/>
            <w:jc w:val="center"/>
          </w:pPr>
        </w:pPrChange>
      </w:pPr>
      <w:bookmarkStart w:id="28499" w:name="_Ref511730230"/>
      <w:bookmarkStart w:id="28500" w:name="_Toc99719320"/>
      <w:moveTo w:id="28501" w:author="pete jones" w:date="2022-01-03T12:19:00Z">
        <w:r w:rsidRPr="00C15005">
          <w:t xml:space="preserve">Figure </w:t>
        </w:r>
      </w:moveTo>
      <w:ins w:id="28502" w:author="pete jones" w:date="2022-03-10T14:38:00Z">
        <w:r w:rsidR="00CE4F4E">
          <w:fldChar w:fldCharType="begin"/>
        </w:r>
        <w:r w:rsidR="00CE4F4E">
          <w:instrText xml:space="preserve"> STYLEREF 1 \s </w:instrText>
        </w:r>
      </w:ins>
      <w:r w:rsidR="00CE4F4E">
        <w:fldChar w:fldCharType="separate"/>
      </w:r>
      <w:r w:rsidR="00D94147">
        <w:rPr>
          <w:noProof/>
        </w:rPr>
        <w:t>7</w:t>
      </w:r>
      <w:ins w:id="28503"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8504" w:author="pete jones" w:date="2022-04-05T11:31:00Z">
        <w:r w:rsidR="00D94147">
          <w:rPr>
            <w:noProof/>
          </w:rPr>
          <w:t>14</w:t>
        </w:r>
      </w:ins>
      <w:ins w:id="28505" w:author="pete jones" w:date="2022-03-10T14:38:00Z">
        <w:r w:rsidR="00CE4F4E">
          <w:fldChar w:fldCharType="end"/>
        </w:r>
      </w:ins>
      <w:moveTo w:id="28506" w:author="pete jones" w:date="2022-01-03T12:19:00Z">
        <w:del w:id="28507" w:author="pete jones" w:date="2022-02-01T12:31:00Z">
          <w:r w:rsidRPr="00862EE0" w:rsidDel="0004608E">
            <w:fldChar w:fldCharType="begin"/>
          </w:r>
          <w:r w:rsidRPr="007C0DAF" w:rsidDel="0004608E">
            <w:delInstrText>STYLEREF 1 \s</w:delInstrText>
          </w:r>
          <w:r w:rsidRPr="00862EE0" w:rsidDel="0004608E">
            <w:fldChar w:fldCharType="separate"/>
          </w:r>
        </w:del>
      </w:moveTo>
      <w:del w:id="28508" w:author="pete jones" w:date="2022-02-01T12:31:00Z">
        <w:r w:rsidR="00822BDE" w:rsidDel="0004608E">
          <w:rPr>
            <w:noProof/>
          </w:rPr>
          <w:delText>7</w:delText>
        </w:r>
      </w:del>
      <w:moveTo w:id="28509" w:author="pete jones" w:date="2022-01-03T12:19:00Z">
        <w:del w:id="28510" w:author="pete jones" w:date="2022-02-01T12:31:00Z">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8511" w:author="pete jones" w:date="2022-01-04T14:43:00Z">
          <w:r w:rsidRPr="007C0DAF" w:rsidDel="00822BDE">
            <w:rPr>
              <w:noProof/>
            </w:rPr>
            <w:delText>30</w:delText>
          </w:r>
        </w:del>
        <w:del w:id="28512" w:author="pete jones" w:date="2022-02-01T12:31:00Z">
          <w:r w:rsidRPr="007C0DAF" w:rsidDel="0004608E">
            <w:fldChar w:fldCharType="end"/>
          </w:r>
        </w:del>
        <w:bookmarkEnd w:id="28499"/>
        <w:r w:rsidRPr="007C0DAF">
          <w:t>: Dassault Systems Exalead OnePart</w:t>
        </w:r>
        <w:bookmarkEnd w:id="28500"/>
      </w:moveTo>
    </w:p>
    <w:p w14:paraId="44E4CA6C" w14:textId="038AFA69" w:rsidR="00901B80" w:rsidRPr="00FF6A71" w:rsidRDefault="00901B80" w:rsidP="00901B80">
      <w:pPr>
        <w:rPr>
          <w:moveTo w:id="28513" w:author="pete jones" w:date="2022-01-03T12:19:00Z"/>
        </w:rPr>
      </w:pPr>
      <w:moveTo w:id="28514" w:author="pete jones" w:date="2022-01-03T12:19:00Z">
        <w:r w:rsidRPr="00FF6A71">
          <w:t xml:space="preserve">Implementing a PLM solution is a step change from implementing and managing a CAD authoring tool in </w:t>
        </w:r>
      </w:moveTo>
      <w:ins w:id="28515" w:author="pete jones" w:date="2022-03-30T10:10:00Z">
        <w:r w:rsidR="004E42C3">
          <w:t xml:space="preserve">a </w:t>
        </w:r>
      </w:ins>
      <w:moveTo w:id="28516" w:author="pete jones" w:date="2022-01-03T12:19:00Z">
        <w:r w:rsidRPr="00FF6A71">
          <w:t xml:space="preserve">stand-alone configuration. Understanding how a PLM solution will be deployed and what it is designed to do in </w:t>
        </w:r>
      </w:moveTo>
      <w:ins w:id="28517" w:author="pete jones" w:date="2022-03-30T10:10:00Z">
        <w:r w:rsidR="004E42C3">
          <w:t xml:space="preserve">the </w:t>
        </w:r>
      </w:ins>
      <w:moveTo w:id="28518" w:author="pete jones" w:date="2022-01-03T12:19:00Z">
        <w:r w:rsidRPr="00FF6A71">
          <w:t>context of an academic integration is much more important than simply having it available. Customising PLM solutions is time and cost</w:t>
        </w:r>
        <w:del w:id="28519" w:author="pete jones" w:date="2022-03-30T10:10:00Z">
          <w:r w:rsidRPr="00FF6A71" w:rsidDel="004E42C3">
            <w:delText xml:space="preserve"> </w:delText>
          </w:r>
        </w:del>
      </w:moveTo>
      <w:ins w:id="28520" w:author="pete jones" w:date="2022-03-30T10:10:00Z">
        <w:r w:rsidR="004E42C3">
          <w:t>-</w:t>
        </w:r>
      </w:ins>
      <w:moveTo w:id="28521" w:author="pete jones" w:date="2022-01-03T12:19:00Z">
        <w:r w:rsidRPr="00FF6A71">
          <w:t>prohibitive and generally unnecessary</w:t>
        </w:r>
      </w:moveTo>
      <w:ins w:id="28522" w:author="pete jones" w:date="2022-03-30T10:10:00Z">
        <w:r w:rsidR="004E42C3">
          <w:t>,</w:t>
        </w:r>
      </w:ins>
      <w:moveTo w:id="28523" w:author="pete jones" w:date="2022-01-03T12:19:00Z">
        <w:r w:rsidRPr="00FF6A71">
          <w:t xml:space="preserve"> especially where solutions are deployed on the cloud. However, the use-cases specific to academia are unique and whilst there is a similarity with industrial installations</w:t>
        </w:r>
      </w:moveTo>
      <w:ins w:id="28524" w:author="pete jones" w:date="2022-04-01T11:36:00Z">
        <w:r w:rsidR="00526C96">
          <w:t>,</w:t>
        </w:r>
      </w:ins>
      <w:moveTo w:id="28525" w:author="pete jones" w:date="2022-01-03T12:19:00Z">
        <w:r w:rsidRPr="00FF6A71">
          <w:t xml:space="preserve"> the academic case demands careful planning. Fortunately, there is sufficient scope within the configuration capability in most PLM tools to ensure the system conforms to academic requirements whilst remaining true to act as a real-life scenario environment to support teaching and learning. Specific configurations to support academic integrity include:</w:t>
        </w:r>
      </w:moveTo>
    </w:p>
    <w:p w14:paraId="18366FA6" w14:textId="77777777" w:rsidR="00901B80" w:rsidRPr="00FF6A71" w:rsidRDefault="00901B80" w:rsidP="00901B80">
      <w:pPr>
        <w:numPr>
          <w:ilvl w:val="0"/>
          <w:numId w:val="44"/>
        </w:numPr>
        <w:spacing w:line="240" w:lineRule="auto"/>
        <w:rPr>
          <w:moveTo w:id="28526" w:author="pete jones" w:date="2022-01-03T12:19:00Z"/>
        </w:rPr>
      </w:pPr>
      <w:moveTo w:id="28527" w:author="pete jones" w:date="2022-01-03T12:19:00Z">
        <w:r w:rsidRPr="00FF6A71">
          <w:t>Creating and managing users</w:t>
        </w:r>
      </w:moveTo>
    </w:p>
    <w:p w14:paraId="7B65E1AF" w14:textId="77777777" w:rsidR="00901B80" w:rsidRPr="00FF6A71" w:rsidRDefault="00901B80" w:rsidP="00901B80">
      <w:pPr>
        <w:numPr>
          <w:ilvl w:val="0"/>
          <w:numId w:val="44"/>
        </w:numPr>
        <w:spacing w:line="240" w:lineRule="auto"/>
        <w:rPr>
          <w:moveTo w:id="28528" w:author="pete jones" w:date="2022-01-03T12:19:00Z"/>
        </w:rPr>
      </w:pPr>
      <w:moveTo w:id="28529" w:author="pete jones" w:date="2022-01-03T12:19:00Z">
        <w:r w:rsidRPr="00FF6A71">
          <w:t>Creating and managing groups</w:t>
        </w:r>
      </w:moveTo>
    </w:p>
    <w:p w14:paraId="0E8FE120" w14:textId="77777777" w:rsidR="00901B80" w:rsidRPr="00FF6A71" w:rsidRDefault="00901B80" w:rsidP="00901B80">
      <w:pPr>
        <w:numPr>
          <w:ilvl w:val="0"/>
          <w:numId w:val="44"/>
        </w:numPr>
        <w:spacing w:line="240" w:lineRule="auto"/>
        <w:rPr>
          <w:moveTo w:id="28530" w:author="pete jones" w:date="2022-01-03T12:19:00Z"/>
        </w:rPr>
      </w:pPr>
      <w:moveTo w:id="28531" w:author="pete jones" w:date="2022-01-03T12:19:00Z">
        <w:r w:rsidRPr="00FF6A71">
          <w:lastRenderedPageBreak/>
          <w:t>Creating and managing roles</w:t>
        </w:r>
      </w:moveTo>
    </w:p>
    <w:p w14:paraId="40BC477D" w14:textId="77777777" w:rsidR="00901B80" w:rsidRPr="00FF6A71" w:rsidRDefault="00901B80" w:rsidP="00901B80">
      <w:pPr>
        <w:numPr>
          <w:ilvl w:val="0"/>
          <w:numId w:val="44"/>
        </w:numPr>
        <w:spacing w:line="240" w:lineRule="auto"/>
        <w:rPr>
          <w:moveTo w:id="28532" w:author="pete jones" w:date="2022-01-03T12:19:00Z"/>
        </w:rPr>
      </w:pPr>
      <w:moveTo w:id="28533" w:author="pete jones" w:date="2022-01-03T12:19:00Z">
        <w:r w:rsidRPr="00FF6A71">
          <w:t>Defining change order routing lists</w:t>
        </w:r>
      </w:moveTo>
    </w:p>
    <w:p w14:paraId="120F6F76" w14:textId="77777777" w:rsidR="00901B80" w:rsidRPr="00FF6A71" w:rsidRDefault="00901B80" w:rsidP="00901B80">
      <w:pPr>
        <w:numPr>
          <w:ilvl w:val="0"/>
          <w:numId w:val="44"/>
        </w:numPr>
        <w:spacing w:line="240" w:lineRule="auto"/>
        <w:rPr>
          <w:moveTo w:id="28534" w:author="pete jones" w:date="2022-01-03T12:19:00Z"/>
        </w:rPr>
      </w:pPr>
      <w:moveTo w:id="28535" w:author="pete jones" w:date="2022-01-03T12:19:00Z">
        <w:r w:rsidRPr="00FF6A71">
          <w:t>Managing integrations with document creation tools and repositories</w:t>
        </w:r>
      </w:moveTo>
    </w:p>
    <w:p w14:paraId="7533CEAA" w14:textId="77777777" w:rsidR="00901B80" w:rsidRPr="00FF6A71" w:rsidRDefault="00901B80" w:rsidP="00901B80">
      <w:pPr>
        <w:numPr>
          <w:ilvl w:val="0"/>
          <w:numId w:val="44"/>
        </w:numPr>
        <w:spacing w:line="240" w:lineRule="auto"/>
        <w:rPr>
          <w:moveTo w:id="28536" w:author="pete jones" w:date="2022-01-03T12:19:00Z"/>
        </w:rPr>
      </w:pPr>
      <w:moveTo w:id="28537" w:author="pete jones" w:date="2022-01-03T12:19:00Z">
        <w:r w:rsidRPr="00FF6A71">
          <w:t>Customising searches</w:t>
        </w:r>
      </w:moveTo>
    </w:p>
    <w:p w14:paraId="5F8C56ED" w14:textId="534C3C3A" w:rsidR="00901B80" w:rsidRPr="00FF6A71" w:rsidRDefault="00901B80" w:rsidP="00901B80">
      <w:pPr>
        <w:numPr>
          <w:ilvl w:val="0"/>
          <w:numId w:val="44"/>
        </w:numPr>
        <w:spacing w:line="240" w:lineRule="auto"/>
        <w:rPr>
          <w:moveTo w:id="28538" w:author="pete jones" w:date="2022-01-03T12:19:00Z"/>
        </w:rPr>
      </w:pPr>
      <w:moveTo w:id="28539" w:author="pete jones" w:date="2022-01-03T12:19:00Z">
        <w:r w:rsidRPr="00FF6A71">
          <w:t xml:space="preserve">Defining work folders – </w:t>
        </w:r>
      </w:moveTo>
      <w:ins w:id="28540" w:author="pete jones" w:date="2022-03-30T10:10:00Z">
        <w:r w:rsidR="004E42C3">
          <w:t xml:space="preserve">is </w:t>
        </w:r>
      </w:ins>
      <w:moveTo w:id="28541" w:author="pete jones" w:date="2022-01-03T12:19:00Z">
        <w:r w:rsidRPr="00FF6A71">
          <w:t>not always necessary where cloud implementations are deployed.</w:t>
        </w:r>
      </w:moveTo>
    </w:p>
    <w:p w14:paraId="25EFB603" w14:textId="77777777" w:rsidR="00901B80" w:rsidRPr="00FF6A71" w:rsidRDefault="00901B80" w:rsidP="00901B80">
      <w:pPr>
        <w:numPr>
          <w:ilvl w:val="0"/>
          <w:numId w:val="44"/>
        </w:numPr>
        <w:spacing w:line="240" w:lineRule="auto"/>
        <w:rPr>
          <w:moveTo w:id="28542" w:author="pete jones" w:date="2022-01-03T12:19:00Z"/>
        </w:rPr>
      </w:pPr>
      <w:moveTo w:id="28543" w:author="pete jones" w:date="2022-01-03T12:19:00Z">
        <w:r w:rsidRPr="00FF6A71">
          <w:t>Defining visualisations</w:t>
        </w:r>
      </w:moveTo>
    </w:p>
    <w:p w14:paraId="78266ADA" w14:textId="05B53A48" w:rsidR="00901B80" w:rsidRPr="00FF6A71" w:rsidRDefault="00901B80" w:rsidP="00901B80">
      <w:pPr>
        <w:numPr>
          <w:ilvl w:val="0"/>
          <w:numId w:val="44"/>
        </w:numPr>
        <w:spacing w:line="240" w:lineRule="auto"/>
        <w:rPr>
          <w:moveTo w:id="28544" w:author="pete jones" w:date="2022-01-03T12:19:00Z"/>
        </w:rPr>
      </w:pPr>
      <w:moveTo w:id="28545" w:author="pete jones" w:date="2022-01-03T12:19:00Z">
        <w:r w:rsidRPr="00FF6A71">
          <w:t>Defining behaviours, editing, and managing</w:t>
        </w:r>
        <w:del w:id="28546" w:author="pete jones" w:date="2022-04-01T11:36:00Z">
          <w:r w:rsidRPr="00FF6A71" w:rsidDel="00526C96">
            <w:delText>…</w:delText>
          </w:r>
        </w:del>
      </w:moveTo>
    </w:p>
    <w:p w14:paraId="74DE1E42" w14:textId="77777777" w:rsidR="00901B80" w:rsidRPr="00FF6A71" w:rsidRDefault="00901B80" w:rsidP="00901B80">
      <w:pPr>
        <w:numPr>
          <w:ilvl w:val="1"/>
          <w:numId w:val="44"/>
        </w:numPr>
        <w:spacing w:line="240" w:lineRule="auto"/>
        <w:rPr>
          <w:moveTo w:id="28547" w:author="pete jones" w:date="2022-01-03T12:19:00Z"/>
        </w:rPr>
      </w:pPr>
      <w:moveTo w:id="28548" w:author="pete jones" w:date="2022-01-03T12:19:00Z">
        <w:r w:rsidRPr="00FF6A71">
          <w:t>lifecycles and revision schema</w:t>
        </w:r>
      </w:moveTo>
    </w:p>
    <w:p w14:paraId="083BCDEE" w14:textId="77777777" w:rsidR="00901B80" w:rsidRPr="00FF6A71" w:rsidRDefault="00901B80" w:rsidP="00901B80">
      <w:pPr>
        <w:numPr>
          <w:ilvl w:val="1"/>
          <w:numId w:val="44"/>
        </w:numPr>
        <w:spacing w:line="240" w:lineRule="auto"/>
        <w:rPr>
          <w:moveTo w:id="28549" w:author="pete jones" w:date="2022-01-03T12:19:00Z"/>
        </w:rPr>
      </w:pPr>
      <w:moveTo w:id="28550" w:author="pete jones" w:date="2022-01-03T12:19:00Z">
        <w:r w:rsidRPr="00FF6A71">
          <w:t>categories</w:t>
        </w:r>
      </w:moveTo>
    </w:p>
    <w:p w14:paraId="7957D1FD" w14:textId="77777777" w:rsidR="00901B80" w:rsidRPr="00FF6A71" w:rsidRDefault="00901B80" w:rsidP="00901B80">
      <w:pPr>
        <w:numPr>
          <w:ilvl w:val="1"/>
          <w:numId w:val="44"/>
        </w:numPr>
        <w:spacing w:line="240" w:lineRule="auto"/>
        <w:rPr>
          <w:moveTo w:id="28551" w:author="pete jones" w:date="2022-01-03T12:19:00Z"/>
        </w:rPr>
      </w:pPr>
      <w:moveTo w:id="28552" w:author="pete jones" w:date="2022-01-03T12:19:00Z">
        <w:r w:rsidRPr="00FF6A71">
          <w:t>Properties</w:t>
        </w:r>
      </w:moveTo>
    </w:p>
    <w:p w14:paraId="391FCF65" w14:textId="77777777" w:rsidR="00901B80" w:rsidRPr="00FF6A71" w:rsidRDefault="00901B80" w:rsidP="00901B80">
      <w:pPr>
        <w:numPr>
          <w:ilvl w:val="1"/>
          <w:numId w:val="44"/>
        </w:numPr>
        <w:spacing w:line="240" w:lineRule="auto"/>
        <w:rPr>
          <w:moveTo w:id="28553" w:author="pete jones" w:date="2022-01-03T12:19:00Z"/>
        </w:rPr>
      </w:pPr>
      <w:moveTo w:id="28554" w:author="pete jones" w:date="2022-01-03T12:19:00Z">
        <w:r w:rsidRPr="00FF6A71">
          <w:t>File naming and numbering conventions</w:t>
        </w:r>
      </w:moveTo>
    </w:p>
    <w:p w14:paraId="14643288" w14:textId="77777777" w:rsidR="00901B80" w:rsidRPr="00FF6A71" w:rsidRDefault="00901B80" w:rsidP="00901B80">
      <w:pPr>
        <w:numPr>
          <w:ilvl w:val="1"/>
          <w:numId w:val="44"/>
        </w:numPr>
        <w:spacing w:line="240" w:lineRule="auto"/>
        <w:rPr>
          <w:moveTo w:id="28555" w:author="pete jones" w:date="2022-01-03T12:19:00Z"/>
        </w:rPr>
      </w:pPr>
      <w:moveTo w:id="28556" w:author="pete jones" w:date="2022-01-03T12:19:00Z">
        <w:r w:rsidRPr="00FF6A71">
          <w:t>Dashboards and reports</w:t>
        </w:r>
      </w:moveTo>
    </w:p>
    <w:p w14:paraId="62F340E7" w14:textId="77777777" w:rsidR="00901B80" w:rsidRPr="00FF6A71" w:rsidRDefault="00901B80" w:rsidP="00901B80">
      <w:pPr>
        <w:numPr>
          <w:ilvl w:val="0"/>
          <w:numId w:val="44"/>
        </w:numPr>
        <w:spacing w:line="240" w:lineRule="auto"/>
        <w:rPr>
          <w:moveTo w:id="28557" w:author="pete jones" w:date="2022-01-03T12:19:00Z"/>
        </w:rPr>
      </w:pPr>
      <w:moveTo w:id="28558" w:author="pete jones" w:date="2022-01-03T12:19:00Z">
        <w:r w:rsidRPr="00FF6A71">
          <w:t>Bills of materials and Items</w:t>
        </w:r>
      </w:moveTo>
    </w:p>
    <w:p w14:paraId="290DD249" w14:textId="77777777" w:rsidR="00901B80" w:rsidRPr="00FF6A71" w:rsidRDefault="00901B80" w:rsidP="00901B80">
      <w:pPr>
        <w:numPr>
          <w:ilvl w:val="0"/>
          <w:numId w:val="44"/>
        </w:numPr>
        <w:spacing w:line="240" w:lineRule="auto"/>
        <w:rPr>
          <w:moveTo w:id="28559" w:author="pete jones" w:date="2022-01-03T12:19:00Z"/>
        </w:rPr>
      </w:pPr>
      <w:moveTo w:id="28560" w:author="pete jones" w:date="2022-01-03T12:19:00Z">
        <w:r w:rsidRPr="00FF6A71">
          <w:t>Watermarking of files</w:t>
        </w:r>
      </w:moveTo>
    </w:p>
    <w:p w14:paraId="1248F15F" w14:textId="77777777" w:rsidR="00901B80" w:rsidRPr="00FF6A71" w:rsidRDefault="00901B80" w:rsidP="00901B80">
      <w:pPr>
        <w:numPr>
          <w:ilvl w:val="0"/>
          <w:numId w:val="44"/>
        </w:numPr>
        <w:spacing w:line="240" w:lineRule="auto"/>
        <w:rPr>
          <w:moveTo w:id="28561" w:author="pete jones" w:date="2022-01-03T12:19:00Z"/>
        </w:rPr>
      </w:pPr>
      <w:moveTo w:id="28562" w:author="pete jones" w:date="2022-01-03T12:19:00Z">
        <w:r w:rsidRPr="00FF6A71">
          <w:t>Collaboration – sharing views.</w:t>
        </w:r>
      </w:moveTo>
    </w:p>
    <w:p w14:paraId="13607B7E" w14:textId="77777777" w:rsidR="00901B80" w:rsidRPr="00FF6A71" w:rsidRDefault="00901B80" w:rsidP="00901B80">
      <w:pPr>
        <w:numPr>
          <w:ilvl w:val="0"/>
          <w:numId w:val="44"/>
        </w:numPr>
        <w:spacing w:line="240" w:lineRule="auto"/>
        <w:rPr>
          <w:moveTo w:id="28563" w:author="pete jones" w:date="2022-01-03T12:19:00Z"/>
        </w:rPr>
      </w:pPr>
      <w:moveTo w:id="28564" w:author="pete jones" w:date="2022-01-03T12:19:00Z">
        <w:r w:rsidRPr="00FF6A71">
          <w:t>Special properties mapping</w:t>
        </w:r>
      </w:moveTo>
    </w:p>
    <w:p w14:paraId="776E4A2A" w14:textId="1883687F" w:rsidR="00901B80" w:rsidRPr="00FF6A71" w:rsidRDefault="00901B80" w:rsidP="00901B80">
      <w:pPr>
        <w:rPr>
          <w:moveTo w:id="28565" w:author="pete jones" w:date="2022-01-03T12:19:00Z"/>
        </w:rPr>
      </w:pPr>
      <w:moveTo w:id="28566" w:author="pete jones" w:date="2022-01-03T12:19:00Z">
        <w:r w:rsidRPr="00FF6A71">
          <w:t>All the above settings have a specific industrial context to support collaboration</w:t>
        </w:r>
        <w:del w:id="28567" w:author="pete jones" w:date="2022-04-01T11:36:00Z">
          <w:r w:rsidRPr="00FF6A71" w:rsidDel="00526C96">
            <w:delText>, but</w:delText>
          </w:r>
        </w:del>
      </w:moveTo>
      <w:ins w:id="28568" w:author="pete jones" w:date="2022-04-01T11:36:00Z">
        <w:r w:rsidR="00526C96">
          <w:t>. Still,</w:t>
        </w:r>
      </w:ins>
      <w:moveTo w:id="28569" w:author="pete jones" w:date="2022-01-03T12:19:00Z">
        <w:r w:rsidRPr="00FF6A71">
          <w:t xml:space="preserve"> each capability can be configured to control access and </w:t>
        </w:r>
        <w:del w:id="28570" w:author="pete jones" w:date="2022-04-01T11:36:00Z">
          <w:r w:rsidRPr="00FF6A71" w:rsidDel="00526C96">
            <w:delText>the method by which</w:delText>
          </w:r>
        </w:del>
      </w:moveTo>
      <w:ins w:id="28571" w:author="pete jones" w:date="2022-04-01T11:36:00Z">
        <w:r w:rsidR="00526C96">
          <w:t>how</w:t>
        </w:r>
      </w:ins>
      <w:moveTo w:id="28572" w:author="pete jones" w:date="2022-01-03T12:19:00Z">
        <w:r w:rsidRPr="00FF6A71">
          <w:t xml:space="preserve"> workflows are defined, which will build the model for influencing integrity concepts.</w:t>
        </w:r>
      </w:moveTo>
    </w:p>
    <w:p w14:paraId="5D2032B4" w14:textId="77777777" w:rsidR="00901B80" w:rsidRPr="00FF6A71" w:rsidRDefault="00901B80" w:rsidP="00901B80">
      <w:pPr>
        <w:rPr>
          <w:moveTo w:id="28573" w:author="pete jones" w:date="2022-01-03T12:19:00Z"/>
          <w:b/>
          <w:bCs/>
          <w:u w:val="single"/>
        </w:rPr>
      </w:pPr>
      <w:moveTo w:id="28574" w:author="pete jones" w:date="2022-01-03T12:19:00Z">
        <w:r w:rsidRPr="00FF6A71">
          <w:rPr>
            <w:b/>
            <w:bCs/>
            <w:u w:val="single"/>
          </w:rPr>
          <w:t>Teaching research skills</w:t>
        </w:r>
      </w:moveTo>
    </w:p>
    <w:p w14:paraId="37461090" w14:textId="4A9F6CF4" w:rsidR="00901B80" w:rsidRPr="00FF6A71" w:rsidRDefault="00901B80" w:rsidP="00901B80">
      <w:pPr>
        <w:rPr>
          <w:moveTo w:id="28575" w:author="pete jones" w:date="2022-01-03T12:19:00Z"/>
        </w:rPr>
      </w:pPr>
      <w:moveTo w:id="28576" w:author="pete jones" w:date="2022-01-03T12:19:00Z">
        <w:r w:rsidRPr="00FF6A71">
          <w:t>CDE integration is only part of the solution</w:t>
        </w:r>
        <w:del w:id="28577" w:author="pete jones" w:date="2022-04-01T11:37:00Z">
          <w:r w:rsidRPr="00FF6A71" w:rsidDel="00526C96">
            <w:delText>,</w:delText>
          </w:r>
        </w:del>
      </w:moveTo>
      <w:ins w:id="28578" w:author="pete jones" w:date="2022-04-01T11:37:00Z">
        <w:r w:rsidR="00526C96">
          <w:t>;</w:t>
        </w:r>
      </w:ins>
      <w:moveTo w:id="28579" w:author="pete jones" w:date="2022-01-03T12:19:00Z">
        <w:r w:rsidRPr="00FF6A71">
          <w:t xml:space="preserve"> teaching research</w:t>
        </w:r>
        <w:del w:id="28580" w:author="pete jones" w:date="2022-04-01T11:37:00Z">
          <w:r w:rsidRPr="00FF6A71" w:rsidDel="00526C96">
            <w:delText xml:space="preserve"> and teamwork</w:delText>
          </w:r>
        </w:del>
      </w:moveTo>
      <w:ins w:id="28581" w:author="pete jones" w:date="2022-04-01T11:37:00Z">
        <w:r w:rsidR="00526C96">
          <w:t>, teamwork,</w:t>
        </w:r>
      </w:ins>
      <w:moveTo w:id="28582" w:author="pete jones" w:date="2022-01-03T12:19:00Z">
        <w:r w:rsidRPr="00FF6A71">
          <w:t xml:space="preserve"> and collaboration techniques </w:t>
        </w:r>
        <w:del w:id="28583" w:author="pete jones" w:date="2022-04-01T11:37:00Z">
          <w:r w:rsidRPr="00FF6A71" w:rsidDel="00526C96">
            <w:delText>is</w:delText>
          </w:r>
        </w:del>
      </w:moveTo>
      <w:ins w:id="28584" w:author="pete jones" w:date="2022-04-01T11:37:00Z">
        <w:r w:rsidR="00526C96">
          <w:t>are</w:t>
        </w:r>
      </w:ins>
      <w:moveTo w:id="28585" w:author="pete jones" w:date="2022-01-03T12:19:00Z">
        <w:r w:rsidRPr="00FF6A71">
          <w:t xml:space="preserve"> essential. Creating a healthy ethical atmosphere and encouraging students to become </w:t>
        </w:r>
        <w:del w:id="28586" w:author="pete jones" w:date="2022-04-01T11:37:00Z">
          <w:r w:rsidRPr="00FF6A71" w:rsidDel="00526C96">
            <w:delText>effective</w:delText>
          </w:r>
        </w:del>
      </w:moveTo>
      <w:ins w:id="28587" w:author="pete jones" w:date="2022-04-01T11:37:00Z">
        <w:r w:rsidR="00526C96">
          <w:t>influential</w:t>
        </w:r>
      </w:ins>
      <w:moveTo w:id="28588" w:author="pete jones" w:date="2022-01-03T12:19:00Z">
        <w:r w:rsidRPr="00FF6A71">
          <w:t xml:space="preserve"> team players is a challenge but is part of the process of necessary change within the higher education landscape required for the future. </w:t>
        </w:r>
        <w:del w:id="28589" w:author="pete jones" w:date="2022-04-01T11:37:00Z">
          <w:r w:rsidRPr="00FF6A71" w:rsidDel="00526C96">
            <w:delText>H</w:delText>
          </w:r>
        </w:del>
      </w:moveTo>
      <w:ins w:id="28590" w:author="pete jones" w:date="2022-04-01T11:37:00Z">
        <w:r w:rsidR="00526C96">
          <w:t>For example, h</w:t>
        </w:r>
      </w:ins>
      <w:moveTo w:id="28591" w:author="pete jones" w:date="2022-01-03T12:19:00Z">
        <w:r w:rsidRPr="00FF6A71">
          <w:t xml:space="preserve">ow many assignments are created without engaging the help of expert library resource staff? </w:t>
        </w:r>
        <w:del w:id="28592" w:author="pete jones" w:date="2022-04-01T11:37:00Z">
          <w:r w:rsidRPr="00FF6A71" w:rsidDel="00526C96">
            <w:lastRenderedPageBreak/>
            <w:delText>Probably too many</w:delText>
          </w:r>
        </w:del>
      </w:moveTo>
      <w:ins w:id="28593" w:author="pete jones" w:date="2022-04-01T11:37:00Z">
        <w:r w:rsidR="00526C96">
          <w:t>There are probably too many,</w:t>
        </w:r>
      </w:ins>
      <w:moveTo w:id="28594" w:author="pete jones" w:date="2022-01-03T12:19:00Z">
        <w:r w:rsidRPr="00FF6A71">
          <w:t xml:space="preserve"> but library resources staff have a wealth of experience </w:t>
        </w:r>
        <w:del w:id="28595" w:author="pete jones" w:date="2022-04-01T11:37:00Z">
          <w:r w:rsidRPr="00FF6A71" w:rsidDel="00526C96">
            <w:delText xml:space="preserve">in </w:delText>
          </w:r>
        </w:del>
        <w:r w:rsidRPr="00FF6A71">
          <w:t xml:space="preserve">guiding students through assignment work and </w:t>
        </w:r>
        <w:del w:id="28596" w:author="pete jones" w:date="2022-04-01T11:37:00Z">
          <w:r w:rsidRPr="00FF6A71" w:rsidDel="00526C96">
            <w:delText>effective</w:delText>
          </w:r>
        </w:del>
      </w:moveTo>
      <w:ins w:id="28597" w:author="pete jones" w:date="2022-04-01T11:37:00Z">
        <w:r w:rsidR="00526C96">
          <w:t>practical</w:t>
        </w:r>
      </w:ins>
      <w:moveTo w:id="28598" w:author="pete jones" w:date="2022-01-03T12:19:00Z">
        <w:r w:rsidRPr="00FF6A71">
          <w:t xml:space="preserve"> research.</w:t>
        </w:r>
      </w:moveTo>
    </w:p>
    <w:p w14:paraId="15F630BE" w14:textId="74D31B4F" w:rsidR="00901B80" w:rsidRDefault="00901B80" w:rsidP="00901B80">
      <w:pPr>
        <w:rPr>
          <w:ins w:id="28599" w:author="pete jones" w:date="2022-02-01T11:16:00Z"/>
          <w:b/>
          <w:bCs/>
          <w:u w:val="single"/>
        </w:rPr>
      </w:pPr>
      <w:moveTo w:id="28600" w:author="pete jones" w:date="2022-01-03T12:19:00Z">
        <w:del w:id="28601" w:author="pete jones" w:date="2022-02-01T11:47:00Z">
          <w:r w:rsidRPr="00FF6A71" w:rsidDel="00ED24E0">
            <w:rPr>
              <w:b/>
              <w:bCs/>
              <w:u w:val="single"/>
            </w:rPr>
            <w:delText>Conclusion</w:delText>
          </w:r>
        </w:del>
      </w:moveTo>
      <w:ins w:id="28602" w:author="pete jones" w:date="2022-02-01T11:47:00Z">
        <w:r w:rsidR="00ED24E0">
          <w:rPr>
            <w:b/>
            <w:bCs/>
            <w:u w:val="single"/>
          </w:rPr>
          <w:t>Technology perspectives</w:t>
        </w:r>
      </w:ins>
    </w:p>
    <w:p w14:paraId="237BE9E4" w14:textId="7D1D3FA8" w:rsidR="00ED24E0" w:rsidRDefault="00ED24E0" w:rsidP="002614E7">
      <w:pPr>
        <w:rPr>
          <w:ins w:id="28603" w:author="pete jones" w:date="2022-02-01T12:29:00Z"/>
        </w:rPr>
      </w:pPr>
      <w:ins w:id="28604" w:author="pete jones" w:date="2022-02-01T11:51:00Z">
        <w:r>
          <w:t xml:space="preserve">Technology to analyse non-textual digital </w:t>
        </w:r>
      </w:ins>
      <w:ins w:id="28605" w:author="pete jones" w:date="2022-02-01T11:52:00Z">
        <w:r w:rsidR="0002575F">
          <w:t xml:space="preserve">engineering </w:t>
        </w:r>
      </w:ins>
      <w:ins w:id="28606" w:author="pete jones" w:date="2022-02-01T11:51:00Z">
        <w:r>
          <w:t>data for origina</w:t>
        </w:r>
      </w:ins>
      <w:ins w:id="28607" w:author="pete jones" w:date="2022-02-01T11:52:00Z">
        <w:r>
          <w:t>lity is not readily available</w:t>
        </w:r>
        <w:r w:rsidR="0002575F">
          <w:t xml:space="preserve">. Generic </w:t>
        </w:r>
      </w:ins>
      <w:ins w:id="28608" w:author="pete jones" w:date="2022-02-01T11:53:00Z">
        <w:r w:rsidR="0002575F">
          <w:t xml:space="preserve">report and assignment similarity tools such as Turnitin </w:t>
        </w:r>
      </w:ins>
      <w:ins w:id="28609" w:author="pete jones" w:date="2022-02-01T11:55:00Z">
        <w:r w:rsidR="0002575F">
          <w:t>are</w:t>
        </w:r>
      </w:ins>
      <w:ins w:id="28610" w:author="pete jones" w:date="2022-02-01T11:53:00Z">
        <w:r w:rsidR="0002575F">
          <w:t xml:space="preserve"> not de</w:t>
        </w:r>
      </w:ins>
      <w:ins w:id="28611" w:author="pete jones" w:date="2022-02-01T11:54:00Z">
        <w:r w:rsidR="0002575F">
          <w:t>s</w:t>
        </w:r>
      </w:ins>
      <w:ins w:id="28612" w:author="pete jones" w:date="2022-02-01T11:53:00Z">
        <w:r w:rsidR="0002575F">
          <w:t>igned to indi</w:t>
        </w:r>
      </w:ins>
      <w:ins w:id="28613" w:author="pete jones" w:date="2022-02-01T11:54:00Z">
        <w:r w:rsidR="0002575F">
          <w:t>cate incidence</w:t>
        </w:r>
      </w:ins>
      <w:ins w:id="28614" w:author="pete jones" w:date="2022-02-01T11:55:00Z">
        <w:r w:rsidR="0002575F">
          <w:t>s</w:t>
        </w:r>
      </w:ins>
      <w:ins w:id="28615" w:author="pete jones" w:date="2022-02-01T11:54:00Z">
        <w:r w:rsidR="0002575F">
          <w:t xml:space="preserve"> of plagiarism</w:t>
        </w:r>
      </w:ins>
      <w:ins w:id="28616" w:author="pete jones" w:date="2022-02-01T11:55:00Z">
        <w:r w:rsidR="0002575F">
          <w:t xml:space="preserve"> in 3D CAD models, 2D engineering drawings</w:t>
        </w:r>
      </w:ins>
      <w:ins w:id="28617" w:author="pete jones" w:date="2022-02-01T11:54:00Z">
        <w:r w:rsidR="0002575F">
          <w:t xml:space="preserve"> </w:t>
        </w:r>
      </w:ins>
      <w:ins w:id="28618" w:author="pete jones" w:date="2022-02-01T11:56:00Z">
        <w:r w:rsidR="0002575F">
          <w:t>or FEA data.</w:t>
        </w:r>
      </w:ins>
      <w:ins w:id="28619" w:author="pete jones" w:date="2022-02-01T11:57:00Z">
        <w:r w:rsidR="0002575F">
          <w:t xml:space="preserve"> As discussed above</w:t>
        </w:r>
      </w:ins>
      <w:ins w:id="28620" w:author="pete jones" w:date="2022-04-01T11:38:00Z">
        <w:r w:rsidR="00526C96">
          <w:t>, many</w:t>
        </w:r>
      </w:ins>
      <w:ins w:id="28621" w:author="pete jones" w:date="2022-02-01T11:57:00Z">
        <w:r w:rsidR="0002575F">
          <w:t xml:space="preserve"> engineering data authoring tools </w:t>
        </w:r>
      </w:ins>
      <w:ins w:id="28622" w:author="pete jones" w:date="2022-03-30T10:11:00Z">
        <w:r w:rsidR="004E42C3">
          <w:t>can</w:t>
        </w:r>
      </w:ins>
      <w:ins w:id="28623" w:author="pete jones" w:date="2022-02-01T11:57:00Z">
        <w:r w:rsidR="0002575F">
          <w:t xml:space="preserve"> copy data </w:t>
        </w:r>
      </w:ins>
      <w:ins w:id="28624" w:author="pete jones" w:date="2022-02-01T11:59:00Z">
        <w:r w:rsidR="0002575F">
          <w:t>and</w:t>
        </w:r>
      </w:ins>
      <w:ins w:id="28625" w:author="pete jones" w:date="2022-02-01T11:58:00Z">
        <w:r w:rsidR="0002575F">
          <w:t xml:space="preserve"> track the lifecycle of </w:t>
        </w:r>
      </w:ins>
      <w:ins w:id="28626" w:author="pete jones" w:date="2022-02-01T11:59:00Z">
        <w:r w:rsidR="0002575F">
          <w:t>a</w:t>
        </w:r>
      </w:ins>
      <w:ins w:id="28627" w:author="pete jones" w:date="2022-02-01T11:58:00Z">
        <w:r w:rsidR="0002575F">
          <w:t xml:space="preserve"> part and its associated meta-data. </w:t>
        </w:r>
      </w:ins>
      <w:ins w:id="28628" w:author="pete jones" w:date="2022-02-01T11:59:00Z">
        <w:r w:rsidR="000C4ECB">
          <w:t>Therefore,</w:t>
        </w:r>
      </w:ins>
      <w:ins w:id="28629" w:author="pete jones" w:date="2022-02-01T11:58:00Z">
        <w:r w:rsidR="0002575F">
          <w:t xml:space="preserve"> the tools themselves have the innate capability to </w:t>
        </w:r>
      </w:ins>
      <w:ins w:id="28630" w:author="pete jones" w:date="2022-02-01T11:59:00Z">
        <w:r w:rsidR="0002575F">
          <w:t>highlight copying</w:t>
        </w:r>
      </w:ins>
      <w:ins w:id="28631" w:author="pete jones" w:date="2022-02-01T12:02:00Z">
        <w:r w:rsidR="00A86067">
          <w:t xml:space="preserve">, but their ability </w:t>
        </w:r>
      </w:ins>
      <w:ins w:id="28632" w:author="pete jones" w:date="2022-02-01T12:03:00Z">
        <w:r w:rsidR="00A86067">
          <w:t>to achieve this is not focused on an academic use</w:t>
        </w:r>
      </w:ins>
      <w:ins w:id="28633" w:author="pete jones" w:date="2022-03-30T10:11:00Z">
        <w:r w:rsidR="004E42C3">
          <w:t xml:space="preserve"> </w:t>
        </w:r>
      </w:ins>
      <w:ins w:id="28634" w:author="pete jones" w:date="2022-02-01T12:03:00Z">
        <w:r w:rsidR="00A86067">
          <w:t xml:space="preserve">case. </w:t>
        </w:r>
      </w:ins>
      <w:ins w:id="28635" w:author="pete jones" w:date="2022-02-01T12:04:00Z">
        <w:r w:rsidR="00A86067">
          <w:t>Consequently,</w:t>
        </w:r>
      </w:ins>
      <w:ins w:id="28636" w:author="pete jones" w:date="2022-02-01T12:03:00Z">
        <w:r w:rsidR="00A86067">
          <w:t xml:space="preserve"> it falls on ac</w:t>
        </w:r>
      </w:ins>
      <w:ins w:id="28637" w:author="pete jones" w:date="2022-02-01T12:04:00Z">
        <w:r w:rsidR="00A86067">
          <w:t xml:space="preserve">ademia to define the criteria to minimise plagiarism </w:t>
        </w:r>
      </w:ins>
      <w:ins w:id="28638" w:author="pete jones" w:date="2022-02-01T12:05:00Z">
        <w:r w:rsidR="00A86067">
          <w:t xml:space="preserve">in </w:t>
        </w:r>
      </w:ins>
      <w:ins w:id="28639" w:author="pete jones" w:date="2022-04-01T11:38:00Z">
        <w:r w:rsidR="00526C96">
          <w:t>using</w:t>
        </w:r>
      </w:ins>
      <w:ins w:id="28640" w:author="pete jones" w:date="2022-02-01T12:05:00Z">
        <w:r w:rsidR="00A86067">
          <w:t xml:space="preserve"> these tools to de</w:t>
        </w:r>
      </w:ins>
      <w:ins w:id="28641" w:author="pete jones" w:date="2022-04-01T11:38:00Z">
        <w:r w:rsidR="00526C96">
          <w:t>term</w:t>
        </w:r>
      </w:ins>
      <w:ins w:id="28642" w:author="pete jones" w:date="2022-02-01T12:05:00Z">
        <w:r w:rsidR="00A86067">
          <w:t>ine assess</w:t>
        </w:r>
      </w:ins>
      <w:ins w:id="28643" w:author="pete jones" w:date="2022-03-30T10:11:00Z">
        <w:r w:rsidR="004E42C3">
          <w:t>me</w:t>
        </w:r>
      </w:ins>
      <w:ins w:id="28644" w:author="pete jones" w:date="2022-02-01T12:05:00Z">
        <w:r w:rsidR="00A86067">
          <w:t>nt outcomes</w:t>
        </w:r>
      </w:ins>
      <w:ins w:id="28645" w:author="pete jones" w:date="2022-04-01T11:38:00Z">
        <w:r w:rsidR="00526C96">
          <w:t>;</w:t>
        </w:r>
      </w:ins>
      <w:ins w:id="28646" w:author="pete jones" w:date="2022-02-01T12:11:00Z">
        <w:r w:rsidR="00267090">
          <w:t xml:space="preserve"> overlaying such solutions can become complex </w:t>
        </w:r>
      </w:ins>
      <w:ins w:id="28647" w:author="pete jones" w:date="2022-02-01T12:12:00Z">
        <w:r w:rsidR="00DA0658">
          <w:t>or time-consuming.</w:t>
        </w:r>
      </w:ins>
      <w:ins w:id="28648" w:author="pete jones" w:date="2022-02-01T12:11:00Z">
        <w:r w:rsidR="00267090">
          <w:t xml:space="preserve"> </w:t>
        </w:r>
      </w:ins>
      <w:ins w:id="28649" w:author="pete jones" w:date="2022-02-01T12:06:00Z">
        <w:r w:rsidR="00267090">
          <w:t>The ease of copying data solutions</w:t>
        </w:r>
      </w:ins>
      <w:ins w:id="28650" w:author="pete jones" w:date="2022-02-01T12:07:00Z">
        <w:r w:rsidR="00267090">
          <w:t xml:space="preserve"> coupled with the efforts and skills required to create data </w:t>
        </w:r>
      </w:ins>
      <w:ins w:id="28651" w:author="pete jones" w:date="2022-02-01T12:08:00Z">
        <w:r w:rsidR="00267090">
          <w:t xml:space="preserve">may encourage students to </w:t>
        </w:r>
      </w:ins>
      <w:ins w:id="28652" w:author="pete jones" w:date="2022-02-01T12:09:00Z">
        <w:r w:rsidR="00267090">
          <w:t>plagiarise their solutions to problems.</w:t>
        </w:r>
      </w:ins>
      <w:ins w:id="28653" w:author="pete jones" w:date="2022-02-01T12:13:00Z">
        <w:r w:rsidR="00DA0658">
          <w:t xml:space="preserve"> They may also be tempted b</w:t>
        </w:r>
      </w:ins>
      <w:ins w:id="28654" w:author="pete jones" w:date="2022-04-01T11:38:00Z">
        <w:r w:rsidR="00526C96">
          <w:t>ecause</w:t>
        </w:r>
      </w:ins>
      <w:ins w:id="28655" w:author="pete jones" w:date="2022-02-01T12:13:00Z">
        <w:r w:rsidR="00DA0658">
          <w:t xml:space="preserve"> model data checking is </w:t>
        </w:r>
      </w:ins>
      <w:ins w:id="28656" w:author="pete jones" w:date="2022-02-01T12:14:00Z">
        <w:r w:rsidR="00DA0658">
          <w:t>time-consuming and may be overlooked in the grading process.</w:t>
        </w:r>
      </w:ins>
      <w:ins w:id="28657" w:author="pete jones" w:date="2022-02-01T12:40:00Z">
        <w:r w:rsidR="0003262E">
          <w:t xml:space="preserve"> Addressing integrity with non-textual</w:t>
        </w:r>
      </w:ins>
      <w:ins w:id="28658" w:author="pete jones" w:date="2022-02-01T12:41:00Z">
        <w:r w:rsidR="0003262E">
          <w:t xml:space="preserve"> </w:t>
        </w:r>
      </w:ins>
      <w:ins w:id="28659" w:author="pete jones" w:date="2022-02-01T12:40:00Z">
        <w:r w:rsidR="0003262E">
          <w:t>engineering data</w:t>
        </w:r>
      </w:ins>
      <w:ins w:id="28660" w:author="pete jones" w:date="2022-02-01T12:41:00Z">
        <w:r w:rsidR="0003262E">
          <w:t xml:space="preserve"> has many common themes with plagiarism</w:t>
        </w:r>
      </w:ins>
      <w:ins w:id="28661" w:author="pete jones" w:date="2022-04-01T11:38:00Z">
        <w:r w:rsidR="00526C96">
          <w:t>;</w:t>
        </w:r>
      </w:ins>
      <w:ins w:id="28662" w:author="pete jones" w:date="2022-02-01T13:20:00Z">
        <w:r w:rsidR="004C2A06">
          <w:t xml:space="preserve"> </w:t>
        </w:r>
      </w:ins>
      <w:ins w:id="28663" w:author="pete jones" w:date="2022-02-01T16:04:00Z">
        <w:r w:rsidR="009B35DC">
          <w:t xml:space="preserve">an example framework is </w:t>
        </w:r>
      </w:ins>
      <w:ins w:id="28664" w:author="pete jones" w:date="2022-02-01T13:20:00Z">
        <w:r w:rsidR="004C2A06">
          <w:t xml:space="preserve">illustrated in </w:t>
        </w:r>
        <w:r w:rsidR="004C2A06">
          <w:fldChar w:fldCharType="begin"/>
        </w:r>
        <w:r w:rsidR="004C2A06">
          <w:instrText xml:space="preserve"> REF _Ref94614050 \h </w:instrText>
        </w:r>
      </w:ins>
      <w:r w:rsidR="004C2A06">
        <w:fldChar w:fldCharType="separate"/>
      </w:r>
      <w:ins w:id="28665" w:author="pete jones" w:date="2022-04-05T11:31:00Z">
        <w:r w:rsidR="00D94147">
          <w:t xml:space="preserve">Figure </w:t>
        </w:r>
        <w:r w:rsidR="00D94147">
          <w:rPr>
            <w:noProof/>
          </w:rPr>
          <w:t>7</w:t>
        </w:r>
        <w:r w:rsidR="00D94147">
          <w:noBreakHyphen/>
        </w:r>
        <w:r w:rsidR="00D94147">
          <w:rPr>
            <w:noProof/>
          </w:rPr>
          <w:t>15</w:t>
        </w:r>
      </w:ins>
      <w:ins w:id="28666" w:author="pete jones" w:date="2022-02-01T13:20:00Z">
        <w:r w:rsidR="004C2A06">
          <w:fldChar w:fldCharType="end"/>
        </w:r>
      </w:ins>
      <w:ins w:id="28667" w:author="pete jones" w:date="2022-02-01T12:41:00Z">
        <w:r w:rsidR="0003262E">
          <w:t>.</w:t>
        </w:r>
      </w:ins>
    </w:p>
    <w:p w14:paraId="5AB5DD0E" w14:textId="5DC5918F" w:rsidR="0004608E" w:rsidRDefault="008A6BD6" w:rsidP="0004608E">
      <w:pPr>
        <w:jc w:val="center"/>
        <w:rPr>
          <w:ins w:id="28668" w:author="pete jones" w:date="2022-02-01T12:30:00Z"/>
        </w:rPr>
      </w:pPr>
      <w:ins w:id="28669" w:author="pete jones" w:date="2022-02-01T12:46:00Z">
        <w:r w:rsidRPr="008A6BD6">
          <w:rPr>
            <w:noProof/>
          </w:rPr>
          <w:drawing>
            <wp:inline distT="0" distB="0" distL="0" distR="0" wp14:anchorId="7F6E154E" wp14:editId="2BBB6D6A">
              <wp:extent cx="2467348" cy="2183745"/>
              <wp:effectExtent l="0" t="0" r="0" b="7620"/>
              <wp:docPr id="345252998" name="Picture 34525299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52998" name="Picture 345252998" descr="A picture containing diagram&#10;&#10;Description automatically generated"/>
                      <pic:cNvPicPr/>
                    </pic:nvPicPr>
                    <pic:blipFill>
                      <a:blip r:embed="rId151"/>
                      <a:stretch>
                        <a:fillRect/>
                      </a:stretch>
                    </pic:blipFill>
                    <pic:spPr>
                      <a:xfrm>
                        <a:off x="0" y="0"/>
                        <a:ext cx="2479328" cy="2194348"/>
                      </a:xfrm>
                      <a:prstGeom prst="rect">
                        <a:avLst/>
                      </a:prstGeom>
                    </pic:spPr>
                  </pic:pic>
                </a:graphicData>
              </a:graphic>
            </wp:inline>
          </w:drawing>
        </w:r>
      </w:ins>
    </w:p>
    <w:p w14:paraId="595334FC" w14:textId="4FE35783" w:rsidR="0004608E" w:rsidRDefault="0004608E">
      <w:pPr>
        <w:pStyle w:val="Caption"/>
        <w:rPr>
          <w:ins w:id="28670" w:author="pete jones" w:date="2022-02-01T12:14:00Z"/>
        </w:rPr>
        <w:pPrChange w:id="28671" w:author="pete jones" w:date="2022-02-01T12:31:00Z">
          <w:pPr/>
        </w:pPrChange>
      </w:pPr>
      <w:bookmarkStart w:id="28672" w:name="_Ref94614050"/>
      <w:bookmarkStart w:id="28673" w:name="_Toc99719321"/>
      <w:ins w:id="28674" w:author="pete jones" w:date="2022-02-01T12:31:00Z">
        <w:r>
          <w:t xml:space="preserve">Figure </w:t>
        </w:r>
      </w:ins>
      <w:ins w:id="28675" w:author="pete jones" w:date="2022-03-10T14:38:00Z">
        <w:r w:rsidR="00CE4F4E">
          <w:fldChar w:fldCharType="begin"/>
        </w:r>
        <w:r w:rsidR="00CE4F4E">
          <w:instrText xml:space="preserve"> STYLEREF 1 \s </w:instrText>
        </w:r>
      </w:ins>
      <w:r w:rsidR="00CE4F4E">
        <w:fldChar w:fldCharType="separate"/>
      </w:r>
      <w:r w:rsidR="00D94147">
        <w:rPr>
          <w:noProof/>
        </w:rPr>
        <w:t>7</w:t>
      </w:r>
      <w:ins w:id="2867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8677" w:author="pete jones" w:date="2022-04-05T11:31:00Z">
        <w:r w:rsidR="00D94147">
          <w:rPr>
            <w:noProof/>
          </w:rPr>
          <w:t>15</w:t>
        </w:r>
      </w:ins>
      <w:ins w:id="28678" w:author="pete jones" w:date="2022-03-10T14:38:00Z">
        <w:r w:rsidR="00CE4F4E">
          <w:fldChar w:fldCharType="end"/>
        </w:r>
      </w:ins>
      <w:bookmarkEnd w:id="28672"/>
      <w:ins w:id="28679" w:author="pete jones" w:date="2022-02-01T12:31:00Z">
        <w:r>
          <w:t>: Technology and plagiarism perspectives</w:t>
        </w:r>
      </w:ins>
      <w:bookmarkEnd w:id="28673"/>
    </w:p>
    <w:p w14:paraId="2358AD29" w14:textId="772E0062" w:rsidR="002614E7" w:rsidDel="009534D2" w:rsidRDefault="009534D2">
      <w:pPr>
        <w:rPr>
          <w:del w:id="28680" w:author="pete jones" w:date="2022-02-01T11:57:00Z"/>
        </w:rPr>
      </w:pPr>
      <w:ins w:id="28681" w:author="pete jones" w:date="2022-02-01T14:11:00Z">
        <w:r>
          <w:t xml:space="preserve">The </w:t>
        </w:r>
      </w:ins>
      <w:ins w:id="28682" w:author="pete jones" w:date="2022-02-01T14:12:00Z">
        <w:r>
          <w:t xml:space="preserve">assessment </w:t>
        </w:r>
      </w:ins>
      <w:ins w:id="28683" w:author="pete jones" w:date="2022-02-01T14:11:00Z">
        <w:r>
          <w:t xml:space="preserve">framework </w:t>
        </w:r>
      </w:ins>
      <w:ins w:id="28684" w:author="pete jones" w:date="2022-02-01T14:12:00Z">
        <w:r>
          <w:t xml:space="preserve">must include specific rules of engagement </w:t>
        </w:r>
      </w:ins>
      <w:ins w:id="28685" w:author="pete jones" w:date="2022-02-01T14:14:00Z">
        <w:r>
          <w:t>u</w:t>
        </w:r>
      </w:ins>
      <w:ins w:id="28686" w:author="pete jones" w:date="2022-02-01T14:10:00Z">
        <w:r w:rsidRPr="00FF6A71">
          <w:t xml:space="preserve">pdating the student contract to have </w:t>
        </w:r>
      </w:ins>
      <w:ins w:id="28687" w:author="pete jones" w:date="2022-02-01T14:26:00Z">
        <w:r w:rsidRPr="00FF6A71">
          <w:t>detailed</w:t>
        </w:r>
      </w:ins>
      <w:ins w:id="28688" w:author="pete jones" w:date="2022-02-01T14:10:00Z">
        <w:r w:rsidRPr="00FF6A71">
          <w:t xml:space="preserve"> information regarding the use of non-Textual based digital data and its use</w:t>
        </w:r>
      </w:ins>
      <w:ins w:id="28689" w:author="pete jones" w:date="2022-02-01T14:14:00Z">
        <w:r>
          <w:t xml:space="preserve">. These rules must </w:t>
        </w:r>
      </w:ins>
      <w:ins w:id="28690" w:author="pete jones" w:date="2022-02-01T14:15:00Z">
        <w:r>
          <w:t xml:space="preserve">clearly state the penalties and the </w:t>
        </w:r>
      </w:ins>
      <w:ins w:id="28691" w:author="pete jones" w:date="2022-02-01T14:16:00Z">
        <w:r>
          <w:t xml:space="preserve">use of technological </w:t>
        </w:r>
        <w:r>
          <w:lastRenderedPageBreak/>
          <w:t xml:space="preserve">solutions designed to discover and indicate misconduct in this </w:t>
        </w:r>
      </w:ins>
      <w:ins w:id="28692" w:author="pete jones" w:date="2022-02-01T14:17:00Z">
        <w:r>
          <w:t xml:space="preserve">area. </w:t>
        </w:r>
      </w:ins>
      <w:ins w:id="28693" w:author="pete jones" w:date="2022-04-01T11:39:00Z">
        <w:r w:rsidR="00526C96">
          <w:t>However, e</w:t>
        </w:r>
      </w:ins>
      <w:ins w:id="28694" w:author="pete jones" w:date="2022-02-01T14:17:00Z">
        <w:r>
          <w:t>stablishing these rules will not eradicate misconduct</w:t>
        </w:r>
      </w:ins>
      <w:ins w:id="28695" w:author="pete jones" w:date="2022-02-01T14:18:00Z">
        <w:r>
          <w:t xml:space="preserve"> because where the rules and regulations are clear in respect of general report </w:t>
        </w:r>
      </w:ins>
      <w:ins w:id="28696" w:author="pete jones" w:date="2022-02-01T14:19:00Z">
        <w:r>
          <w:t xml:space="preserve">deliverables incidence of </w:t>
        </w:r>
      </w:ins>
      <w:ins w:id="28697" w:author="pete jones" w:date="2022-02-01T16:51:00Z">
        <w:r w:rsidR="005474DC">
          <w:t>plagiarism</w:t>
        </w:r>
      </w:ins>
      <w:ins w:id="28698" w:author="pete jones" w:date="2022-02-01T14:19:00Z">
        <w:r>
          <w:t xml:space="preserve"> is not </w:t>
        </w:r>
      </w:ins>
      <w:ins w:id="28699" w:author="pete jones" w:date="2022-02-01T14:20:00Z">
        <w:r>
          <w:t>removed.</w:t>
        </w:r>
      </w:ins>
      <w:ins w:id="28700" w:author="pete jones" w:date="2022-02-01T14:21:00Z">
        <w:r>
          <w:t xml:space="preserve"> The next level would be to </w:t>
        </w:r>
      </w:ins>
      <w:ins w:id="28701" w:author="pete jones" w:date="2022-02-01T14:22:00Z">
        <w:r>
          <w:t xml:space="preserve">inform students </w:t>
        </w:r>
      </w:ins>
      <w:ins w:id="28702" w:author="pete jones" w:date="2022-04-01T11:40:00Z">
        <w:r w:rsidR="00526C96">
          <w:t>precise</w:t>
        </w:r>
      </w:ins>
      <w:ins w:id="28703" w:author="pete jones" w:date="2022-02-01T14:22:00Z">
        <w:r>
          <w:t xml:space="preserve">ly what constitutes </w:t>
        </w:r>
      </w:ins>
      <w:ins w:id="28704" w:author="pete jones" w:date="2022-02-01T16:51:00Z">
        <w:r w:rsidR="005474DC">
          <w:t>plagiarism</w:t>
        </w:r>
      </w:ins>
      <w:ins w:id="28705" w:author="pete jones" w:date="2022-02-01T14:22:00Z">
        <w:r>
          <w:t xml:space="preserve"> of CAD data and to cross</w:t>
        </w:r>
      </w:ins>
      <w:ins w:id="28706" w:author="pete jones" w:date="2022-03-30T10:11:00Z">
        <w:r w:rsidR="004E42C3">
          <w:t>-</w:t>
        </w:r>
      </w:ins>
      <w:ins w:id="28707" w:author="pete jones" w:date="2022-02-01T14:22:00Z">
        <w:r>
          <w:t xml:space="preserve">reference this </w:t>
        </w:r>
      </w:ins>
      <w:ins w:id="28708" w:author="pete jones" w:date="2022-02-01T14:23:00Z">
        <w:r>
          <w:t xml:space="preserve">to general </w:t>
        </w:r>
      </w:ins>
      <w:ins w:id="28709" w:author="pete jones" w:date="2022-02-01T14:24:00Z">
        <w:r>
          <w:t>misconduct examples</w:t>
        </w:r>
      </w:ins>
      <w:ins w:id="28710" w:author="pete jones" w:date="2022-02-01T16:59:00Z">
        <w:r w:rsidR="00CB043F">
          <w:t xml:space="preserve">, </w:t>
        </w:r>
      </w:ins>
      <w:ins w:id="28711" w:author="pete jones" w:date="2022-02-01T17:00:00Z">
        <w:r w:rsidR="00CB043F">
          <w:t>helping to i</w:t>
        </w:r>
      </w:ins>
      <w:ins w:id="28712" w:author="pete jones" w:date="2022-02-01T16:59:00Z">
        <w:r w:rsidR="00CB043F" w:rsidRPr="00CB043F">
          <w:t>mprov</w:t>
        </w:r>
      </w:ins>
      <w:ins w:id="28713" w:author="pete jones" w:date="2022-02-01T17:00:00Z">
        <w:r w:rsidR="00CB043F">
          <w:t>e</w:t>
        </w:r>
      </w:ins>
      <w:ins w:id="28714" w:author="pete jones" w:date="2022-02-01T16:59:00Z">
        <w:r w:rsidR="00CB043F" w:rsidRPr="00CB043F">
          <w:t xml:space="preserve"> student awareness of ethics and teamwork</w:t>
        </w:r>
      </w:ins>
      <w:ins w:id="28715" w:author="pete jones" w:date="2022-02-01T17:00:00Z">
        <w:r w:rsidR="00CB043F">
          <w:t xml:space="preserve"> associated with engineering data.</w:t>
        </w:r>
      </w:ins>
    </w:p>
    <w:p w14:paraId="22EBDE10" w14:textId="77777777" w:rsidR="009534D2" w:rsidRPr="00FF6A71" w:rsidRDefault="009534D2" w:rsidP="00D54764">
      <w:pPr>
        <w:rPr>
          <w:ins w:id="28716" w:author="pete jones" w:date="2022-02-01T14:37:00Z"/>
          <w:moveTo w:id="28717" w:author="pete jones" w:date="2022-01-03T12:19:00Z"/>
        </w:rPr>
      </w:pPr>
    </w:p>
    <w:p w14:paraId="20B8A6FE" w14:textId="41C18904" w:rsidR="00901B80" w:rsidRDefault="00752517" w:rsidP="00D54764">
      <w:pPr>
        <w:rPr>
          <w:ins w:id="28718" w:author="pete jones" w:date="2022-02-01T17:06:00Z"/>
        </w:rPr>
      </w:pPr>
      <w:ins w:id="28719" w:author="pete jones" w:date="2022-02-01T16:14:00Z">
        <w:r w:rsidRPr="00752517">
          <w:rPr>
            <w:rPrChange w:id="28720" w:author="pete jones" w:date="2022-02-01T16:14:00Z">
              <w:rPr>
                <w:color w:val="FF0000"/>
              </w:rPr>
            </w:rPrChange>
          </w:rPr>
          <w:t>Assessment design is</w:t>
        </w:r>
        <w:r>
          <w:t xml:space="preserve"> the core </w:t>
        </w:r>
      </w:ins>
      <w:ins w:id="28721" w:author="pete jones" w:date="2022-02-01T16:51:00Z">
        <w:r w:rsidR="005474DC">
          <w:t xml:space="preserve">element </w:t>
        </w:r>
        <w:r w:rsidR="005474DC" w:rsidRPr="005474DC">
          <w:t>in</w:t>
        </w:r>
      </w:ins>
      <w:ins w:id="28722" w:author="pete jones" w:date="2022-02-01T16:15:00Z">
        <w:r>
          <w:t xml:space="preserve"> any learning pathway</w:t>
        </w:r>
      </w:ins>
      <w:ins w:id="28723" w:author="pete jones" w:date="2022-04-01T11:40:00Z">
        <w:r w:rsidR="00526C96">
          <w:t>;</w:t>
        </w:r>
      </w:ins>
      <w:ins w:id="28724" w:author="pete jones" w:date="2022-02-01T16:15:00Z">
        <w:r>
          <w:t xml:space="preserve"> </w:t>
        </w:r>
      </w:ins>
      <w:ins w:id="28725" w:author="pete jones" w:date="2022-02-01T16:16:00Z">
        <w:r>
          <w:t xml:space="preserve">creating </w:t>
        </w:r>
      </w:ins>
      <w:ins w:id="28726" w:author="pete jones" w:date="2022-02-01T16:19:00Z">
        <w:r>
          <w:t xml:space="preserve">the </w:t>
        </w:r>
      </w:ins>
      <w:ins w:id="28727" w:author="pete jones" w:date="2022-02-01T16:16:00Z">
        <w:r>
          <w:t xml:space="preserve">engineering </w:t>
        </w:r>
      </w:ins>
      <w:ins w:id="28728" w:author="pete jones" w:date="2022-02-01T16:19:00Z">
        <w:r>
          <w:t xml:space="preserve">data to support an assignment </w:t>
        </w:r>
      </w:ins>
      <w:ins w:id="28729" w:author="pete jones" w:date="2022-02-01T16:16:00Z">
        <w:r>
          <w:t xml:space="preserve">often represents significant </w:t>
        </w:r>
      </w:ins>
      <w:ins w:id="28730" w:author="pete jones" w:date="2022-02-01T16:17:00Z">
        <w:r>
          <w:t>effort</w:t>
        </w:r>
      </w:ins>
      <w:ins w:id="28731" w:author="pete jones" w:date="2022-02-01T16:22:00Z">
        <w:r>
          <w:t>,</w:t>
        </w:r>
      </w:ins>
      <w:ins w:id="28732" w:author="pete jones" w:date="2022-02-01T16:17:00Z">
        <w:r>
          <w:t xml:space="preserve"> but </w:t>
        </w:r>
      </w:ins>
      <w:ins w:id="28733" w:author="pete jones" w:date="2022-04-01T11:40:00Z">
        <w:r w:rsidR="00526C96">
          <w:t>graded weighting can be underrated</w:t>
        </w:r>
      </w:ins>
      <w:ins w:id="28734" w:author="pete jones" w:date="2022-02-01T16:19:00Z">
        <w:r>
          <w:t>.</w:t>
        </w:r>
      </w:ins>
      <w:ins w:id="28735" w:author="pete jones" w:date="2022-02-01T16:20:00Z">
        <w:r>
          <w:t xml:space="preserve"> </w:t>
        </w:r>
      </w:ins>
      <w:ins w:id="28736" w:author="pete jones" w:date="2022-02-01T16:17:00Z">
        <w:r>
          <w:t xml:space="preserve"> </w:t>
        </w:r>
      </w:ins>
      <w:ins w:id="28737" w:author="pete jones" w:date="2022-02-01T16:23:00Z">
        <w:r>
          <w:t xml:space="preserve">Undergraduate engineering courses </w:t>
        </w:r>
      </w:ins>
      <w:ins w:id="28738" w:author="pete jones" w:date="2022-02-01T16:24:00Z">
        <w:r>
          <w:t>do not appear to design modules to build CAD skills</w:t>
        </w:r>
      </w:ins>
      <w:ins w:id="28739" w:author="pete jones" w:date="2022-04-01T11:40:00Z">
        <w:r w:rsidR="00526C96">
          <w:t>. G</w:t>
        </w:r>
      </w:ins>
      <w:ins w:id="28740" w:author="pete jones" w:date="2022-02-01T16:25:00Z">
        <w:r>
          <w:t>enerally</w:t>
        </w:r>
      </w:ins>
      <w:ins w:id="28741" w:author="pete jones" w:date="2022-03-30T10:11:00Z">
        <w:r w:rsidR="004E42C3">
          <w:t>,</w:t>
        </w:r>
      </w:ins>
      <w:ins w:id="28742" w:author="pete jones" w:date="2022-02-01T16:25:00Z">
        <w:r>
          <w:t xml:space="preserve"> the CAD skills necessary to </w:t>
        </w:r>
      </w:ins>
      <w:ins w:id="28743" w:author="pete jones" w:date="2022-02-01T16:26:00Z">
        <w:r>
          <w:t>support problem</w:t>
        </w:r>
      </w:ins>
      <w:ins w:id="28744" w:author="pete jones" w:date="2022-03-30T10:11:00Z">
        <w:r w:rsidR="004E42C3">
          <w:t>-</w:t>
        </w:r>
      </w:ins>
      <w:ins w:id="28745" w:author="pete jones" w:date="2022-02-01T16:26:00Z">
        <w:r>
          <w:t>solving are assumed and carry dispr</w:t>
        </w:r>
      </w:ins>
      <w:ins w:id="28746" w:author="pete jones" w:date="2022-02-01T16:27:00Z">
        <w:r>
          <w:t>oportionate weighting</w:t>
        </w:r>
      </w:ins>
      <w:ins w:id="28747" w:author="pete jones" w:date="2022-02-01T16:28:00Z">
        <w:r>
          <w:t xml:space="preserve">, </w:t>
        </w:r>
      </w:ins>
      <w:ins w:id="28748" w:author="pete jones" w:date="2022-02-01T16:55:00Z">
        <w:r w:rsidR="008A77D5">
          <w:t>e.g.,</w:t>
        </w:r>
      </w:ins>
      <w:ins w:id="28749" w:author="pete jones" w:date="2022-02-01T16:28:00Z">
        <w:r>
          <w:t xml:space="preserve"> the </w:t>
        </w:r>
      </w:ins>
      <w:ins w:id="28750" w:author="pete jones" w:date="2022-02-01T16:29:00Z">
        <w:r>
          <w:t xml:space="preserve">formative skills </w:t>
        </w:r>
      </w:ins>
      <w:ins w:id="28751" w:author="pete jones" w:date="2022-02-01T16:51:00Z">
        <w:r w:rsidR="005474DC">
          <w:t>development</w:t>
        </w:r>
      </w:ins>
      <w:ins w:id="28752" w:author="pete jones" w:date="2022-02-01T16:29:00Z">
        <w:r>
          <w:t xml:space="preserve"> to create CAD data </w:t>
        </w:r>
      </w:ins>
      <w:ins w:id="28753" w:author="pete jones" w:date="2022-02-01T16:32:00Z">
        <w:r w:rsidR="00CB2FE9">
          <w:t xml:space="preserve">requires more effort than </w:t>
        </w:r>
      </w:ins>
      <w:ins w:id="28754" w:author="pete jones" w:date="2022-02-01T17:01:00Z">
        <w:r w:rsidR="00CB043F">
          <w:t>a</w:t>
        </w:r>
      </w:ins>
      <w:ins w:id="28755" w:author="pete jones" w:date="2022-02-01T16:33:00Z">
        <w:r w:rsidR="00CB2FE9">
          <w:t xml:space="preserve"> </w:t>
        </w:r>
      </w:ins>
      <w:ins w:id="28756" w:author="pete jones" w:date="2022-02-01T17:01:00Z">
        <w:r w:rsidR="00CB043F">
          <w:t>1500-word</w:t>
        </w:r>
      </w:ins>
      <w:ins w:id="28757" w:author="pete jones" w:date="2022-02-01T16:33:00Z">
        <w:r w:rsidR="00CB2FE9">
          <w:t xml:space="preserve"> report</w:t>
        </w:r>
      </w:ins>
      <w:ins w:id="28758" w:author="pete jones" w:date="2022-02-01T16:53:00Z">
        <w:r w:rsidR="008A77D5">
          <w:t xml:space="preserve">. An assignment </w:t>
        </w:r>
      </w:ins>
      <w:ins w:id="28759" w:author="pete jones" w:date="2022-02-01T16:54:00Z">
        <w:r w:rsidR="008A77D5">
          <w:t xml:space="preserve">that enforces essential data creation in preparation for subsequent problem solving must be balanced within the </w:t>
        </w:r>
      </w:ins>
      <w:ins w:id="28760" w:author="pete jones" w:date="2022-02-01T16:55:00Z">
        <w:r w:rsidR="008A77D5">
          <w:t>assessment criteria to i</w:t>
        </w:r>
      </w:ins>
      <w:ins w:id="28761" w:author="pete jones" w:date="2022-02-01T16:56:00Z">
        <w:r w:rsidR="008A77D5">
          <w:t xml:space="preserve">mprove engagement opportunities. </w:t>
        </w:r>
        <w:r w:rsidR="00CB043F">
          <w:t xml:space="preserve">This balance informs the </w:t>
        </w:r>
      </w:ins>
      <w:ins w:id="28762" w:author="pete jones" w:date="2022-02-01T16:57:00Z">
        <w:r w:rsidR="00CB043F">
          <w:t>technology require</w:t>
        </w:r>
      </w:ins>
      <w:ins w:id="28763" w:author="pete jones" w:date="2022-03-30T10:11:00Z">
        <w:r w:rsidR="004E42C3">
          <w:t>d</w:t>
        </w:r>
      </w:ins>
      <w:ins w:id="28764" w:author="pete jones" w:date="2022-02-01T16:57:00Z">
        <w:r w:rsidR="00CB043F">
          <w:t xml:space="preserve"> to check models and other </w:t>
        </w:r>
      </w:ins>
      <w:ins w:id="28765" w:author="pete jones" w:date="2022-02-01T16:58:00Z">
        <w:r w:rsidR="00CB043F">
          <w:t xml:space="preserve">associated non-textual </w:t>
        </w:r>
      </w:ins>
      <w:ins w:id="28766" w:author="pete jones" w:date="2022-02-01T16:57:00Z">
        <w:r w:rsidR="00CB043F">
          <w:t xml:space="preserve">data. </w:t>
        </w:r>
      </w:ins>
      <w:ins w:id="28767" w:author="pete jones" w:date="2022-02-01T16:54:00Z">
        <w:r w:rsidR="008A77D5">
          <w:t xml:space="preserve"> </w:t>
        </w:r>
      </w:ins>
      <w:ins w:id="28768" w:author="pete jones" w:date="2022-02-01T17:02:00Z">
        <w:r w:rsidR="0015437F">
          <w:t>Structuring formative assessm</w:t>
        </w:r>
      </w:ins>
      <w:ins w:id="28769" w:author="pete jones" w:date="2022-02-01T17:06:00Z">
        <w:r w:rsidR="0015437F">
          <w:t>e</w:t>
        </w:r>
      </w:ins>
      <w:ins w:id="28770" w:author="pete jones" w:date="2022-02-01T17:02:00Z">
        <w:r w:rsidR="0015437F">
          <w:t xml:space="preserve">nt around </w:t>
        </w:r>
        <w:r w:rsidR="0015437F" w:rsidRPr="0015437F">
          <w:t>vendor certification for specific nominated engineering roles</w:t>
        </w:r>
        <w:r w:rsidR="0015437F">
          <w:t xml:space="preserve"> will provide</w:t>
        </w:r>
      </w:ins>
      <w:ins w:id="28771" w:author="pete jones" w:date="2022-02-01T17:03:00Z">
        <w:r w:rsidR="0015437F">
          <w:t xml:space="preserve"> general confidence in student delivery of art</w:t>
        </w:r>
      </w:ins>
      <w:ins w:id="28772" w:author="pete jones" w:date="2022-03-30T10:11:00Z">
        <w:r w:rsidR="004E42C3">
          <w:t>e</w:t>
        </w:r>
      </w:ins>
      <w:ins w:id="28773" w:author="pete jones" w:date="2022-02-01T17:03:00Z">
        <w:r w:rsidR="0015437F">
          <w:t>facts and reduc</w:t>
        </w:r>
      </w:ins>
      <w:ins w:id="28774" w:author="pete jones" w:date="2022-03-30T10:11:00Z">
        <w:r w:rsidR="004E42C3">
          <w:t>e</w:t>
        </w:r>
      </w:ins>
      <w:ins w:id="28775" w:author="pete jones" w:date="2022-02-01T17:03:00Z">
        <w:r w:rsidR="0015437F">
          <w:t xml:space="preserve"> the overhead of </w:t>
        </w:r>
      </w:ins>
      <w:ins w:id="28776" w:author="pete jones" w:date="2022-02-01T17:04:00Z">
        <w:r w:rsidR="0015437F">
          <w:t>investigating original data.</w:t>
        </w:r>
      </w:ins>
      <w:moveTo w:id="28777" w:author="pete jones" w:date="2022-01-03T12:19:00Z">
        <w:del w:id="28778" w:author="pete jones" w:date="2022-02-01T13:39:00Z">
          <w:r w:rsidR="00901B80" w:rsidRPr="00752517" w:rsidDel="004D7EC3">
            <w:delText xml:space="preserve">One should note that, since it is of the nature of grades to describe student performance, a grade that is a poor description is a poor-quality grade. Such a grade is like a map of a city that does not actually represent the streets of this city; but if no one ever were to use this map, the problem would be a purely abstract one (and it would not justify blaming and fire who drew the faulty map). Inaccurate grades matter only if someone somehow acts upon them. Otherwise, I could just as well assign −π as a grade, this would make no difference. Naturally, grades are concretely used: grades are a proxy for what students know and can do, which is in turn used as a proxy for what students may be able to do in the future. In other words, grades are used as predictors of future success: high school grades are used for admission to universities; undergraduate grades for graduate school, law school grades to infer how good a lawyer the student will be, etc. In admissions, one looks at grades only to guess how well students may do in the future: how well they did in the past is not interesting per se — the past is important only because it pertains to the future. (If there were no correlation between grades in year n and academic success in year n+1 then the use of grades would plummet.) Therefore, any time grades do not correspond to how well students can be expected to perform a poor decision will be made. Such decisions can be called unfair since they may advantage less deserving students. </w:delText>
          </w:r>
          <w:r w:rsidR="00901B80" w:rsidRPr="00752517" w:rsidDel="004D7EC3">
            <w:fldChar w:fldCharType="begin" w:fldLock="1"/>
          </w:r>
          <w:r w:rsidR="00901B80" w:rsidRPr="004C0309" w:rsidDel="004D7EC3">
            <w:delInstrText>ADDIN CSL_CITATION {"citationItems":[{"id":"ITEM-1","itemData":{"abstract":"Since cheating is obviously wrong, arguments against it (it provides an unfair advantage, it hinders learning) need only be mentioned in passing. But the argument of unfair advantage absurdly takes education to be essentially a race of all against all; moreover, it ignores that many cases of unfair (dis)advantages are widely accepted. That cheating can hamper learning does not mean that punishing cheating will necessarily favor learning, so that this argument does not obviously justify sanctioning cheaters.","author":[{"dropping-particle":"","family":"Bouville","given":"Mathieu","non-dropping-particle":"","parse-names":false,"suffix":""}],"id":"ITEM-1","issued":{"date-parts":[["0"]]},"title":"Why is cheating wrong?","type":"article-journal"},"uris":["http://www.mendeley.com/documents/?uuid=5fa355e8-efaa-3e78-b9c9-db8d7b4e9781"]}],"mendeley":{"formattedCitation":"(Bouville, no date)","plainTextFormattedCitation":"(Bouville, no date)","previouslyFormattedCitation":"(Bouville, no date)"},"properties":{"noteIndex":0},"schema":"https://github.com/citation-style-language/schema/raw/master/csl-citation.json"}</w:delInstrText>
          </w:r>
          <w:r w:rsidR="00901B80" w:rsidRPr="00752517" w:rsidDel="004D7EC3">
            <w:fldChar w:fldCharType="separate"/>
          </w:r>
          <w:r w:rsidR="00901B80" w:rsidRPr="00752517" w:rsidDel="004D7EC3">
            <w:rPr>
              <w:rPrChange w:id="28779" w:author="pete jones" w:date="2022-02-01T16:14:00Z">
                <w:rPr>
                  <w:noProof/>
                </w:rPr>
              </w:rPrChange>
            </w:rPr>
            <w:delText>(Bouville, no date)</w:delText>
          </w:r>
          <w:r w:rsidR="00901B80" w:rsidRPr="00752517" w:rsidDel="004D7EC3">
            <w:fldChar w:fldCharType="end"/>
          </w:r>
        </w:del>
      </w:moveTo>
    </w:p>
    <w:p w14:paraId="3217F512" w14:textId="52635222" w:rsidR="0015437F" w:rsidDel="0004772B" w:rsidRDefault="0015437F">
      <w:pPr>
        <w:rPr>
          <w:del w:id="28780" w:author="pete jones" w:date="2022-02-01T17:17:00Z"/>
        </w:rPr>
      </w:pPr>
      <w:ins w:id="28781" w:author="pete jones" w:date="2022-02-01T17:08:00Z">
        <w:r>
          <w:t>There are no “quick fixes” in preparing the technology to discover possible misconduct.</w:t>
        </w:r>
      </w:ins>
      <w:ins w:id="28782" w:author="pete jones" w:date="2022-02-01T17:09:00Z">
        <w:r>
          <w:t xml:space="preserve"> Assuming assignment</w:t>
        </w:r>
      </w:ins>
      <w:ins w:id="28783" w:author="pete jones" w:date="2022-03-30T10:11:00Z">
        <w:r w:rsidR="004E42C3">
          <w:t>s</w:t>
        </w:r>
      </w:ins>
      <w:ins w:id="28784" w:author="pete jones" w:date="2022-02-01T17:09:00Z">
        <w:r>
          <w:t xml:space="preserve"> are well written, adequate alignment with outcomes </w:t>
        </w:r>
      </w:ins>
      <w:ins w:id="28785" w:author="pete jones" w:date="2022-04-01T11:40:00Z">
        <w:r w:rsidR="00526C96">
          <w:t>and detailed weighting criteria</w:t>
        </w:r>
      </w:ins>
      <w:ins w:id="28786" w:author="pete jones" w:date="2022-02-01T17:10:00Z">
        <w:r>
          <w:t xml:space="preserve"> remain for the final checking of data delivery. Preparing an automated checking process wil</w:t>
        </w:r>
      </w:ins>
      <w:ins w:id="28787" w:author="pete jones" w:date="2022-02-01T17:11:00Z">
        <w:r>
          <w:t xml:space="preserve">l require </w:t>
        </w:r>
      </w:ins>
      <w:ins w:id="28788" w:author="pete jones" w:date="2022-02-01T17:12:00Z">
        <w:r>
          <w:t xml:space="preserve">configured </w:t>
        </w:r>
      </w:ins>
      <w:ins w:id="28789" w:author="pete jones" w:date="2022-02-01T17:11:00Z">
        <w:r>
          <w:t>environments or bes</w:t>
        </w:r>
      </w:ins>
      <w:ins w:id="28790" w:author="pete jones" w:date="2022-02-01T17:12:00Z">
        <w:r>
          <w:t>poke customised routines</w:t>
        </w:r>
      </w:ins>
      <w:ins w:id="28791" w:author="pete jones" w:date="2022-04-01T11:41:00Z">
        <w:r w:rsidR="00526C96">
          <w:t>;</w:t>
        </w:r>
      </w:ins>
      <w:ins w:id="28792" w:author="pete jones" w:date="2022-02-01T17:12:00Z">
        <w:r>
          <w:t xml:space="preserve"> each demands significan</w:t>
        </w:r>
      </w:ins>
      <w:ins w:id="28793" w:author="pete jones" w:date="2022-02-01T17:13:00Z">
        <w:r>
          <w:t xml:space="preserve">t effort to create and maintain. </w:t>
        </w:r>
      </w:ins>
      <w:ins w:id="28794" w:author="pete jones" w:date="2022-02-01T17:14:00Z">
        <w:r>
          <w:t xml:space="preserve">The alternative to customisation is to use the </w:t>
        </w:r>
      </w:ins>
      <w:ins w:id="28795" w:author="pete jones" w:date="2022-02-01T17:15:00Z">
        <w:r>
          <w:t>toolsets to restrict file sharing and copying of data in specific</w:t>
        </w:r>
      </w:ins>
      <w:ins w:id="28796" w:author="pete jones" w:date="2022-03-30T10:12:00Z">
        <w:r w:rsidR="004E42C3">
          <w:t>ally</w:t>
        </w:r>
      </w:ins>
      <w:ins w:id="28797" w:author="pete jones" w:date="2022-02-01T17:15:00Z">
        <w:r>
          <w:t xml:space="preserve"> allocated workspaces and </w:t>
        </w:r>
      </w:ins>
      <w:ins w:id="28798" w:author="pete jones" w:date="2022-02-01T17:16:00Z">
        <w:r>
          <w:t>manually interrogate parts and their meta-data to assess criteria conformance.</w:t>
        </w:r>
      </w:ins>
      <w:ins w:id="28799" w:author="pete jones" w:date="2022-02-01T17:17:00Z">
        <w:r w:rsidRPr="0015437F">
          <w:t xml:space="preserve"> Providing a learning environment for engineering</w:t>
        </w:r>
      </w:ins>
      <w:ins w:id="28800" w:author="pete jones" w:date="2022-03-30T10:12:00Z">
        <w:r w:rsidR="004E42C3">
          <w:t xml:space="preserve"> </w:t>
        </w:r>
      </w:ins>
      <w:ins w:id="28801" w:author="pete jones" w:date="2022-02-01T17:17:00Z">
        <w:r w:rsidRPr="0015437F">
          <w:t xml:space="preserve">based upon </w:t>
        </w:r>
        <w:r>
          <w:t>CDE</w:t>
        </w:r>
        <w:r w:rsidRPr="0015437F">
          <w:t xml:space="preserve"> tools and practice with an environment configured and customised to improve assessment lifecycles</w:t>
        </w:r>
        <w:r>
          <w:t xml:space="preserve"> will assist the process</w:t>
        </w:r>
      </w:ins>
      <w:ins w:id="28802" w:author="pete jones" w:date="2022-02-01T17:18:00Z">
        <w:r>
          <w:t xml:space="preserve">, </w:t>
        </w:r>
      </w:ins>
      <w:ins w:id="28803" w:author="pete jones" w:date="2022-03-30T10:12:00Z">
        <w:r w:rsidR="004E42C3">
          <w:t xml:space="preserve">which </w:t>
        </w:r>
      </w:ins>
      <w:ins w:id="28804" w:author="pete jones" w:date="2022-02-01T17:18:00Z">
        <w:r>
          <w:t>is preferable to ignoring the possibility of non-textual misconduct</w:t>
        </w:r>
      </w:ins>
      <w:ins w:id="28805" w:author="pete jones" w:date="2022-02-01T17:17:00Z">
        <w:r w:rsidRPr="0015437F">
          <w:t>.</w:t>
        </w:r>
      </w:ins>
      <w:ins w:id="28806" w:author="pete jones" w:date="2022-02-01T17:19:00Z">
        <w:r>
          <w:t xml:space="preserve"> The question is</w:t>
        </w:r>
      </w:ins>
      <w:ins w:id="28807" w:author="pete jones" w:date="2022-04-01T11:41:00Z">
        <w:r w:rsidR="00526C96">
          <w:t>,</w:t>
        </w:r>
      </w:ins>
      <w:ins w:id="28808" w:author="pete jones" w:date="2022-02-01T17:19:00Z">
        <w:r>
          <w:t xml:space="preserve"> “if we don’t analy</w:t>
        </w:r>
      </w:ins>
      <w:ins w:id="28809" w:author="pete jones" w:date="2022-02-01T17:20:00Z">
        <w:r>
          <w:t>se engineering data fo</w:t>
        </w:r>
      </w:ins>
      <w:ins w:id="28810" w:author="pete jones" w:date="2022-02-01T17:21:00Z">
        <w:r>
          <w:t>r academic integrity</w:t>
        </w:r>
      </w:ins>
      <w:ins w:id="28811" w:author="pete jones" w:date="2022-02-01T17:20:00Z">
        <w:r>
          <w:t>, why should we bother with Turnitin</w:t>
        </w:r>
      </w:ins>
      <w:ins w:id="28812" w:author="pete jones" w:date="2022-02-03T17:01:00Z">
        <w:r w:rsidR="0019394B">
          <w:t xml:space="preserve"> in other cases</w:t>
        </w:r>
      </w:ins>
      <w:ins w:id="28813" w:author="pete jones" w:date="2022-02-01T17:20:00Z">
        <w:r>
          <w:t>?”</w:t>
        </w:r>
      </w:ins>
    </w:p>
    <w:p w14:paraId="38A5D63A" w14:textId="77777777" w:rsidR="0004772B" w:rsidRPr="00752517" w:rsidRDefault="0004772B" w:rsidP="00D54764">
      <w:pPr>
        <w:rPr>
          <w:ins w:id="28814" w:author="pete jones" w:date="2022-02-03T15:49:00Z"/>
          <w:moveTo w:id="28815" w:author="pete jones" w:date="2022-01-03T12:19:00Z"/>
        </w:rPr>
      </w:pPr>
    </w:p>
    <w:p w14:paraId="66EB1A10" w14:textId="7E73F66C" w:rsidR="00901B80" w:rsidDel="00934BF4" w:rsidRDefault="0019394B" w:rsidP="0019394B">
      <w:pPr>
        <w:rPr>
          <w:del w:id="28816" w:author="pete jones" w:date="2022-02-01T17:16:00Z"/>
        </w:rPr>
      </w:pPr>
      <w:ins w:id="28817" w:author="pete jones" w:date="2022-02-03T17:02:00Z">
        <w:r>
          <w:lastRenderedPageBreak/>
          <w:t>C</w:t>
        </w:r>
      </w:ins>
      <w:ins w:id="28818" w:author="pete jones" w:date="2022-02-03T17:01:00Z">
        <w:r>
          <w:t>ontentious</w:t>
        </w:r>
      </w:ins>
      <w:ins w:id="28819" w:author="pete jones" w:date="2022-02-03T17:02:00Z">
        <w:r>
          <w:t xml:space="preserve">? </w:t>
        </w:r>
      </w:ins>
      <w:ins w:id="28820" w:author="pete jones" w:date="2022-04-01T11:42:00Z">
        <w:r w:rsidR="00526C96">
          <w:t>A</w:t>
        </w:r>
      </w:ins>
      <w:ins w:id="28821" w:author="pete jones" w:date="2022-02-03T17:40:00Z">
        <w:r w:rsidR="00715DC0">
          <w:t xml:space="preserve">n alternative to combatting plagiarism </w:t>
        </w:r>
      </w:ins>
      <w:ins w:id="28822" w:author="pete jones" w:date="2022-04-01T11:42:00Z">
        <w:r w:rsidR="00526C96">
          <w:t>using</w:t>
        </w:r>
      </w:ins>
      <w:ins w:id="28823" w:author="pete jones" w:date="2022-02-03T17:43:00Z">
        <w:r w:rsidR="00715DC0">
          <w:t xml:space="preserve"> digital policing is evaluat</w:t>
        </w:r>
      </w:ins>
      <w:ins w:id="28824" w:author="pete jones" w:date="2022-04-01T11:42:00Z">
        <w:r w:rsidR="00526C96">
          <w:t>ing</w:t>
        </w:r>
      </w:ins>
      <w:ins w:id="28825" w:author="pete jones" w:date="2022-02-03T17:43:00Z">
        <w:r w:rsidR="00715DC0">
          <w:t xml:space="preserve"> what is </w:t>
        </w:r>
      </w:ins>
      <w:ins w:id="28826" w:author="pete jones" w:date="2022-04-01T11:43:00Z">
        <w:r w:rsidR="00526C96">
          <w:t xml:space="preserve">learned and </w:t>
        </w:r>
      </w:ins>
      <w:ins w:id="28827" w:author="pete jones" w:date="2022-02-03T17:43:00Z">
        <w:r w:rsidR="00715DC0">
          <w:t>taught and how</w:t>
        </w:r>
      </w:ins>
      <w:ins w:id="28828" w:author="pete jones" w:date="2022-02-03T17:44:00Z">
        <w:r w:rsidR="00715DC0">
          <w:t xml:space="preserve">. </w:t>
        </w:r>
      </w:ins>
      <w:ins w:id="28829" w:author="pete jones" w:date="2022-04-01T15:01:00Z">
        <w:r w:rsidR="00726256">
          <w:t>W</w:t>
        </w:r>
      </w:ins>
      <w:ins w:id="28830" w:author="pete jones" w:date="2022-04-01T11:41:00Z">
        <w:r w:rsidR="00526C96">
          <w:t>e can address student engagement and motivation issues, which can do more to reduce plagiarism than rules, regulations,</w:t>
        </w:r>
      </w:ins>
      <w:ins w:id="28831" w:author="pete jones" w:date="2022-02-03T17:47:00Z">
        <w:r w:rsidR="00F42CA7">
          <w:t xml:space="preserve"> and punishment. </w:t>
        </w:r>
      </w:ins>
      <w:ins w:id="28832" w:author="pete jones" w:date="2022-02-03T17:43:00Z">
        <w:r w:rsidR="00715DC0">
          <w:t xml:space="preserve"> </w:t>
        </w:r>
      </w:ins>
      <w:ins w:id="28833" w:author="pete jones" w:date="2022-02-03T17:49:00Z">
        <w:r w:rsidR="00F42CA7">
          <w:t>E</w:t>
        </w:r>
      </w:ins>
      <w:ins w:id="28834" w:author="pete jones" w:date="2022-02-03T17:05:00Z">
        <w:r w:rsidRPr="0019394B">
          <w:t>volving 21st educational concepts</w:t>
        </w:r>
      </w:ins>
      <w:ins w:id="28835" w:author="pete jones" w:date="2022-02-03T17:03:00Z">
        <w:r>
          <w:t xml:space="preserve"> </w:t>
        </w:r>
      </w:ins>
      <w:ins w:id="28836" w:author="pete jones" w:date="2022-02-03T17:05:00Z">
        <w:r>
          <w:t xml:space="preserve">suggest </w:t>
        </w:r>
      </w:ins>
      <w:ins w:id="28837" w:author="pete jones" w:date="2022-02-03T17:07:00Z">
        <w:r w:rsidR="00EA3C81">
          <w:t xml:space="preserve">that </w:t>
        </w:r>
      </w:ins>
      <w:ins w:id="28838" w:author="pete jones" w:date="2022-03-30T10:13:00Z">
        <w:r w:rsidR="004E42C3">
          <w:t xml:space="preserve">the </w:t>
        </w:r>
      </w:ins>
      <w:ins w:id="28839" w:author="pete jones" w:date="2022-02-03T17:08:00Z">
        <w:r w:rsidR="00EA3C81">
          <w:t>transformation</w:t>
        </w:r>
      </w:ins>
      <w:ins w:id="28840" w:author="pete jones" w:date="2022-02-03T17:07:00Z">
        <w:r w:rsidR="00EA3C81">
          <w:t xml:space="preserve"> of </w:t>
        </w:r>
      </w:ins>
      <w:ins w:id="28841" w:author="pete jones" w:date="2022-02-03T17:08:00Z">
        <w:r w:rsidR="00EA3C81">
          <w:t xml:space="preserve">undergraduate teaching and learning strategies </w:t>
        </w:r>
      </w:ins>
      <w:ins w:id="28842" w:author="pete jones" w:date="2022-02-03T17:09:00Z">
        <w:r w:rsidR="00EA3C81">
          <w:t>is necessary and that</w:t>
        </w:r>
      </w:ins>
      <w:ins w:id="28843" w:author="pete jones" w:date="2022-02-03T17:49:00Z">
        <w:r w:rsidR="00F42CA7">
          <w:t xml:space="preserve"> these</w:t>
        </w:r>
      </w:ins>
      <w:ins w:id="28844" w:author="pete jones" w:date="2022-02-03T17:09:00Z">
        <w:r w:rsidR="00EA3C81">
          <w:t xml:space="preserve"> </w:t>
        </w:r>
      </w:ins>
      <w:ins w:id="28845" w:author="pete jones" w:date="2022-02-03T17:48:00Z">
        <w:r w:rsidR="00F42CA7">
          <w:t>strategies coex</w:t>
        </w:r>
      </w:ins>
      <w:ins w:id="28846" w:author="pete jones" w:date="2022-02-03T17:49:00Z">
        <w:r w:rsidR="00F42CA7">
          <w:t xml:space="preserve">ist with strategies to address plagiarism. </w:t>
        </w:r>
      </w:ins>
      <w:ins w:id="28847" w:author="pete jones" w:date="2022-02-03T17:09:00Z">
        <w:r w:rsidR="00EA3C81">
          <w:t xml:space="preserve"> </w:t>
        </w:r>
      </w:ins>
      <w:ins w:id="28848" w:author="pete jones" w:date="2022-02-03T17:54:00Z">
        <w:r w:rsidR="00934BF4">
          <w:t>An amu</w:t>
        </w:r>
      </w:ins>
      <w:ins w:id="28849" w:author="pete jones" w:date="2022-03-30T10:13:00Z">
        <w:r w:rsidR="004E42C3">
          <w:t>s</w:t>
        </w:r>
      </w:ins>
      <w:ins w:id="28850" w:author="pete jones" w:date="2022-02-03T17:54:00Z">
        <w:r w:rsidR="00934BF4">
          <w:t xml:space="preserve">ing metaphor for </w:t>
        </w:r>
      </w:ins>
      <w:ins w:id="28851" w:author="pete jones" w:date="2022-02-03T17:52:00Z">
        <w:r w:rsidR="00934BF4" w:rsidRPr="00934BF4">
          <w:t xml:space="preserve">Turnitin is a </w:t>
        </w:r>
      </w:ins>
      <w:ins w:id="28852" w:author="pete jones" w:date="2022-02-03T17:53:00Z">
        <w:r w:rsidR="00934BF4">
          <w:t>“</w:t>
        </w:r>
      </w:ins>
      <w:ins w:id="28853" w:author="pete jones" w:date="2022-02-03T17:52:00Z">
        <w:r w:rsidR="00934BF4" w:rsidRPr="00934BF4">
          <w:t>gastric band for plagiarism. It may block it, but it does not address the key problem: a lack of information literacy</w:t>
        </w:r>
      </w:ins>
      <w:ins w:id="28854" w:author="pete jones" w:date="2022-02-03T17:53:00Z">
        <w:r w:rsidR="00934BF4">
          <w:t>”</w:t>
        </w:r>
        <w:r w:rsidR="00934BF4">
          <w:fldChar w:fldCharType="begin" w:fldLock="1"/>
        </w:r>
      </w:ins>
      <w:r w:rsidR="00A70D44">
        <w:instrText>ADDIN CSL_CITATION {"citationItems":[{"id":"ITEM-1","itemData":{"DOI":"10.17718/tojde.55005","ISSN":"13026488","abstract":"Plagiarism is a folk devil into which is poured many of the challenges, problems and difficulties confronting higher education. This article investigates how software -Turnitin in particular- is 'solving' a particular 'crisis' in universities. However, I investigate how alternative strategies for the development of information literacy offer concrete, productive and imaginative trajectories for university staff and students.","author":[{"dropping-particle":"","family":"Brabazon","given":"Tara","non-dropping-particle":"","parse-names":false,"suffix":""}],"container-title":"Turkish Online Journal of Distance Education","id":"ITEM-1","issue":"3","issued":{"date-parts":[["2015"]]},"page":"13-32","title":"Turnitin? Turnitoff: The deskilling of information literacy","type":"article-journal","volume":"16"},"locator":"30","uris":["http://www.mendeley.com/documents/?uuid=fbce014b-2bd2-4010-b3e9-9ddd29301f90"]}],"mendeley":{"formattedCitation":"(Brabazon, 2015, p. 30)","plainTextFormattedCitation":"(Brabazon, 2015, p. 30)","previouslyFormattedCitation":"(Brabazon, 2015, p. 30)"},"properties":{"noteIndex":0},"schema":"https://github.com/citation-style-language/schema/raw/master/csl-citation.json"}</w:instrText>
      </w:r>
      <w:r w:rsidR="00934BF4">
        <w:fldChar w:fldCharType="separate"/>
      </w:r>
      <w:r w:rsidR="00934BF4" w:rsidRPr="00934BF4">
        <w:rPr>
          <w:noProof/>
        </w:rPr>
        <w:t>(Brabazon, 2015, p. 30)</w:t>
      </w:r>
      <w:ins w:id="28855" w:author="pete jones" w:date="2022-02-03T17:53:00Z">
        <w:r w:rsidR="00934BF4">
          <w:fldChar w:fldCharType="end"/>
        </w:r>
      </w:ins>
      <w:ins w:id="28856" w:author="pete jones" w:date="2022-02-03T17:54:00Z">
        <w:r w:rsidR="00934BF4">
          <w:t xml:space="preserve">. </w:t>
        </w:r>
      </w:ins>
      <w:ins w:id="28857" w:author="pete jones" w:date="2022-02-03T17:55:00Z">
        <w:r w:rsidR="00934BF4">
          <w:t>She offers ten alternative strategies to improve information lite</w:t>
        </w:r>
      </w:ins>
      <w:ins w:id="28858" w:author="pete jones" w:date="2022-02-03T17:56:00Z">
        <w:r w:rsidR="00934BF4">
          <w:t xml:space="preserve">racy in her paper, which have implications </w:t>
        </w:r>
      </w:ins>
      <w:ins w:id="28859" w:author="pete jones" w:date="2022-02-03T17:57:00Z">
        <w:r w:rsidR="00934BF4">
          <w:t>for designing assessment por</w:t>
        </w:r>
      </w:ins>
      <w:ins w:id="28860" w:author="pete jones" w:date="2022-03-30T10:13:00Z">
        <w:r w:rsidR="004E42C3">
          <w:t>t</w:t>
        </w:r>
      </w:ins>
      <w:ins w:id="28861" w:author="pete jones" w:date="2022-02-03T17:57:00Z">
        <w:r w:rsidR="00934BF4">
          <w:t>folios and the integration of digital engineering software</w:t>
        </w:r>
      </w:ins>
      <w:ins w:id="28862" w:author="pete jones" w:date="2022-04-01T11:43:00Z">
        <w:r w:rsidR="00526C96">
          <w:t>;</w:t>
        </w:r>
      </w:ins>
      <w:ins w:id="28863" w:author="pete jones" w:date="2022-02-03T17:58:00Z">
        <w:r w:rsidR="00934BF4">
          <w:t xml:space="preserve"> these are</w:t>
        </w:r>
      </w:ins>
      <w:ins w:id="28864" w:author="pete jones" w:date="2022-02-03T17:59:00Z">
        <w:r w:rsidR="00A70D44">
          <w:t xml:space="preserve"> </w:t>
        </w:r>
      </w:ins>
      <w:ins w:id="28865" w:author="pete jones" w:date="2022-02-03T18:00:00Z">
        <w:r w:rsidR="00A70D44">
          <w:fldChar w:fldCharType="begin" w:fldLock="1"/>
        </w:r>
      </w:ins>
      <w:r w:rsidR="00677BA2">
        <w:instrText>ADDIN CSL_CITATION {"citationItems":[{"id":"ITEM-1","itemData":{"DOI":"10.17718/tojde.55005","ISSN":"13026488","abstract":"Plagiarism is a folk devil into which is poured many of the challenges, problems and difficulties confronting higher education. This article investigates how software -Turnitin in particular- is 'solving' a particular 'crisis' in universities. However, I investigate how alternative strategies for the development of information literacy offer concrete, productive and imaginative trajectories for university staff and students.","author":[{"dropping-particle":"","family":"Brabazon","given":"Tara","non-dropping-particle":"","parse-names":false,"suffix":""}],"container-title":"Turkish Online Journal of Distance Education","id":"ITEM-1","issue":"3","issued":{"date-parts":[["2015"]]},"page":"13-32","title":"Turnitin? Turnitoff: The deskilling of information literacy","type":"article-journal","volume":"16"},"locator":"varies","uris":["http://www.mendeley.com/documents/?uuid=fbce014b-2bd2-4010-b3e9-9ddd29301f90"]}],"mendeley":{"formattedCitation":"(Brabazon, 2015, p. varies)","plainTextFormattedCitation":"(Brabazon, 2015, p. varies)","previouslyFormattedCitation":"(Brabazon, 2015, p. varies)"},"properties":{"noteIndex":0},"schema":"https://github.com/citation-style-language/schema/raw/master/csl-citation.json"}</w:instrText>
      </w:r>
      <w:r w:rsidR="00A70D44">
        <w:fldChar w:fldCharType="separate"/>
      </w:r>
      <w:r w:rsidR="00A70D44" w:rsidRPr="00A70D44">
        <w:rPr>
          <w:noProof/>
        </w:rPr>
        <w:t>(Brabazon, 2015, p. varies)</w:t>
      </w:r>
      <w:ins w:id="28866" w:author="pete jones" w:date="2022-02-03T18:00:00Z">
        <w:r w:rsidR="00A70D44">
          <w:fldChar w:fldCharType="end"/>
        </w:r>
      </w:ins>
      <w:ins w:id="28867" w:author="pete jones" w:date="2022-02-03T17:58:00Z">
        <w:r w:rsidR="00934BF4">
          <w:t>:</w:t>
        </w:r>
      </w:ins>
      <w:moveTo w:id="28868" w:author="pete jones" w:date="2022-01-03T12:19:00Z">
        <w:del w:id="28869" w:author="pete jones" w:date="2022-02-01T11:48:00Z">
          <w:r w:rsidR="00901B80" w:rsidRPr="00FF6A71" w:rsidDel="00ED24E0">
            <w:delText>Further work</w:delText>
          </w:r>
        </w:del>
      </w:moveTo>
    </w:p>
    <w:p w14:paraId="06A77335" w14:textId="77777777" w:rsidR="00934BF4" w:rsidRDefault="00934BF4" w:rsidP="005919A2">
      <w:pPr>
        <w:rPr>
          <w:ins w:id="28870" w:author="pete jones" w:date="2022-02-03T17:58:00Z"/>
        </w:rPr>
      </w:pPr>
    </w:p>
    <w:p w14:paraId="5A21875D" w14:textId="4C191D36" w:rsidR="00934BF4" w:rsidRPr="00A70D44" w:rsidRDefault="00934BF4">
      <w:pPr>
        <w:pStyle w:val="ListParagraph"/>
        <w:numPr>
          <w:ilvl w:val="0"/>
          <w:numId w:val="124"/>
        </w:numPr>
        <w:rPr>
          <w:ins w:id="28871" w:author="pete jones" w:date="2022-02-03T17:58:00Z"/>
          <w:i/>
          <w:iCs/>
          <w:rPrChange w:id="28872" w:author="pete jones" w:date="2022-02-03T18:00:00Z">
            <w:rPr>
              <w:ins w:id="28873" w:author="pete jones" w:date="2022-02-03T17:58:00Z"/>
            </w:rPr>
          </w:rPrChange>
        </w:rPr>
        <w:pPrChange w:id="28874" w:author="pete jones" w:date="2022-02-03T17:58:00Z">
          <w:pPr/>
        </w:pPrChange>
      </w:pPr>
      <w:ins w:id="28875" w:author="pete jones" w:date="2022-02-03T17:58:00Z">
        <w:r w:rsidRPr="00A70D44">
          <w:rPr>
            <w:i/>
            <w:iCs/>
            <w:rPrChange w:id="28876" w:author="pete jones" w:date="2022-02-03T18:00:00Z">
              <w:rPr/>
            </w:rPrChange>
          </w:rPr>
          <w:t>Assign assessment to develop an information scaffol</w:t>
        </w:r>
      </w:ins>
      <w:ins w:id="28877" w:author="pete jones" w:date="2022-02-03T17:59:00Z">
        <w:r w:rsidRPr="00A70D44">
          <w:rPr>
            <w:i/>
            <w:iCs/>
            <w:rPrChange w:id="28878" w:author="pete jones" w:date="2022-02-03T18:00:00Z">
              <w:rPr/>
            </w:rPrChange>
          </w:rPr>
          <w:t>d</w:t>
        </w:r>
      </w:ins>
    </w:p>
    <w:p w14:paraId="5352CFAE" w14:textId="3F45890B" w:rsidR="00934BF4" w:rsidRPr="00A70D44" w:rsidRDefault="00934BF4">
      <w:pPr>
        <w:pStyle w:val="ListParagraph"/>
        <w:numPr>
          <w:ilvl w:val="0"/>
          <w:numId w:val="124"/>
        </w:numPr>
        <w:rPr>
          <w:ins w:id="28879" w:author="pete jones" w:date="2022-02-03T17:58:00Z"/>
          <w:i/>
          <w:iCs/>
          <w:rPrChange w:id="28880" w:author="pete jones" w:date="2022-02-03T18:00:00Z">
            <w:rPr>
              <w:ins w:id="28881" w:author="pete jones" w:date="2022-02-03T17:58:00Z"/>
            </w:rPr>
          </w:rPrChange>
        </w:rPr>
        <w:pPrChange w:id="28882" w:author="pete jones" w:date="2022-02-03T17:58:00Z">
          <w:pPr/>
        </w:pPrChange>
      </w:pPr>
      <w:ins w:id="28883" w:author="pete jones" w:date="2022-02-03T17:58:00Z">
        <w:r w:rsidRPr="00A70D44">
          <w:rPr>
            <w:i/>
            <w:iCs/>
            <w:rPrChange w:id="28884" w:author="pete jones" w:date="2022-02-03T18:00:00Z">
              <w:rPr/>
            </w:rPrChange>
          </w:rPr>
          <w:t>High</w:t>
        </w:r>
      </w:ins>
      <w:ins w:id="28885" w:author="pete jones" w:date="2022-03-30T10:13:00Z">
        <w:r w:rsidR="004E42C3">
          <w:rPr>
            <w:i/>
            <w:iCs/>
          </w:rPr>
          <w:t>-</w:t>
        </w:r>
      </w:ins>
      <w:ins w:id="28886" w:author="pete jones" w:date="2022-02-03T17:58:00Z">
        <w:r w:rsidRPr="00A70D44">
          <w:rPr>
            <w:i/>
            <w:iCs/>
            <w:rPrChange w:id="28887" w:author="pete jones" w:date="2022-02-03T18:00:00Z">
              <w:rPr/>
            </w:rPrChange>
          </w:rPr>
          <w:t>quality feedback</w:t>
        </w:r>
      </w:ins>
    </w:p>
    <w:p w14:paraId="2AF61855" w14:textId="6446BFFF" w:rsidR="00934BF4" w:rsidRPr="00A70D44" w:rsidRDefault="00934BF4">
      <w:pPr>
        <w:pStyle w:val="ListParagraph"/>
        <w:numPr>
          <w:ilvl w:val="0"/>
          <w:numId w:val="124"/>
        </w:numPr>
        <w:rPr>
          <w:ins w:id="28888" w:author="pete jones" w:date="2022-02-03T17:58:00Z"/>
          <w:i/>
          <w:iCs/>
          <w:rPrChange w:id="28889" w:author="pete jones" w:date="2022-02-03T18:00:00Z">
            <w:rPr>
              <w:ins w:id="28890" w:author="pete jones" w:date="2022-02-03T17:58:00Z"/>
            </w:rPr>
          </w:rPrChange>
        </w:rPr>
        <w:pPrChange w:id="28891" w:author="pete jones" w:date="2022-02-03T17:58:00Z">
          <w:pPr/>
        </w:pPrChange>
      </w:pPr>
      <w:ins w:id="28892" w:author="pete jones" w:date="2022-02-03T17:58:00Z">
        <w:r w:rsidRPr="00A70D44">
          <w:rPr>
            <w:i/>
            <w:iCs/>
            <w:rPrChange w:id="28893" w:author="pete jones" w:date="2022-02-03T18:00:00Z">
              <w:rPr/>
            </w:rPrChange>
          </w:rPr>
          <w:t>Find strategies to ensure that students receive and understand the feedback</w:t>
        </w:r>
      </w:ins>
    </w:p>
    <w:p w14:paraId="3E1051B7" w14:textId="4E343801" w:rsidR="00934BF4" w:rsidRPr="00A70D44" w:rsidRDefault="00934BF4">
      <w:pPr>
        <w:pStyle w:val="ListParagraph"/>
        <w:numPr>
          <w:ilvl w:val="0"/>
          <w:numId w:val="124"/>
        </w:numPr>
        <w:rPr>
          <w:ins w:id="28894" w:author="pete jones" w:date="2022-02-03T17:58:00Z"/>
          <w:i/>
          <w:iCs/>
          <w:rPrChange w:id="28895" w:author="pete jones" w:date="2022-02-03T18:00:00Z">
            <w:rPr>
              <w:ins w:id="28896" w:author="pete jones" w:date="2022-02-03T17:58:00Z"/>
            </w:rPr>
          </w:rPrChange>
        </w:rPr>
        <w:pPrChange w:id="28897" w:author="pete jones" w:date="2022-02-03T17:58:00Z">
          <w:pPr/>
        </w:pPrChange>
      </w:pPr>
      <w:ins w:id="28898" w:author="pete jones" w:date="2022-02-03T17:58:00Z">
        <w:r w:rsidRPr="00A70D44">
          <w:rPr>
            <w:i/>
            <w:iCs/>
            <w:rPrChange w:id="28899" w:author="pete jones" w:date="2022-02-03T18:00:00Z">
              <w:rPr/>
            </w:rPrChange>
          </w:rPr>
          <w:t xml:space="preserve">Do not distribute </w:t>
        </w:r>
      </w:ins>
      <w:ins w:id="28900" w:author="pete jones" w:date="2022-03-30T10:13:00Z">
        <w:r w:rsidR="004E42C3">
          <w:rPr>
            <w:i/>
            <w:iCs/>
          </w:rPr>
          <w:t>PowerP</w:t>
        </w:r>
      </w:ins>
      <w:ins w:id="28901" w:author="pete jones" w:date="2022-02-03T17:58:00Z">
        <w:r w:rsidRPr="00A70D44">
          <w:rPr>
            <w:i/>
            <w:iCs/>
            <w:rPrChange w:id="28902" w:author="pete jones" w:date="2022-02-03T18:00:00Z">
              <w:rPr/>
            </w:rPrChange>
          </w:rPr>
          <w:t>oint notes from lectures</w:t>
        </w:r>
      </w:ins>
    </w:p>
    <w:p w14:paraId="131BB558" w14:textId="4B1733F8" w:rsidR="00934BF4" w:rsidRPr="00A70D44" w:rsidRDefault="00934BF4">
      <w:pPr>
        <w:pStyle w:val="ListParagraph"/>
        <w:numPr>
          <w:ilvl w:val="0"/>
          <w:numId w:val="124"/>
        </w:numPr>
        <w:rPr>
          <w:ins w:id="28903" w:author="pete jones" w:date="2022-02-03T17:58:00Z"/>
          <w:i/>
          <w:iCs/>
          <w:rPrChange w:id="28904" w:author="pete jones" w:date="2022-02-03T18:00:00Z">
            <w:rPr>
              <w:ins w:id="28905" w:author="pete jones" w:date="2022-02-03T17:58:00Z"/>
            </w:rPr>
          </w:rPrChange>
        </w:rPr>
        <w:pPrChange w:id="28906" w:author="pete jones" w:date="2022-02-03T17:58:00Z">
          <w:pPr/>
        </w:pPrChange>
      </w:pPr>
      <w:ins w:id="28907" w:author="pete jones" w:date="2022-02-03T17:58:00Z">
        <w:r w:rsidRPr="00A70D44">
          <w:rPr>
            <w:i/>
            <w:iCs/>
            <w:rPrChange w:id="28908" w:author="pete jones" w:date="2022-02-03T18:00:00Z">
              <w:rPr/>
            </w:rPrChange>
          </w:rPr>
          <w:t>Cascading assessment</w:t>
        </w:r>
      </w:ins>
    </w:p>
    <w:p w14:paraId="2908BEF9" w14:textId="0D1E93D1" w:rsidR="00934BF4" w:rsidRPr="00A70D44" w:rsidRDefault="00934BF4">
      <w:pPr>
        <w:pStyle w:val="ListParagraph"/>
        <w:numPr>
          <w:ilvl w:val="0"/>
          <w:numId w:val="124"/>
        </w:numPr>
        <w:rPr>
          <w:ins w:id="28909" w:author="pete jones" w:date="2022-02-03T17:58:00Z"/>
          <w:i/>
          <w:iCs/>
          <w:rPrChange w:id="28910" w:author="pete jones" w:date="2022-02-03T18:00:00Z">
            <w:rPr>
              <w:ins w:id="28911" w:author="pete jones" w:date="2022-02-03T17:58:00Z"/>
            </w:rPr>
          </w:rPrChange>
        </w:rPr>
        <w:pPrChange w:id="28912" w:author="pete jones" w:date="2022-02-03T17:58:00Z">
          <w:pPr/>
        </w:pPrChange>
      </w:pPr>
      <w:ins w:id="28913" w:author="pete jones" w:date="2022-02-03T17:58:00Z">
        <w:r w:rsidRPr="00A70D44">
          <w:rPr>
            <w:i/>
            <w:iCs/>
            <w:rPrChange w:id="28914" w:author="pete jones" w:date="2022-02-03T18:00:00Z">
              <w:rPr/>
            </w:rPrChange>
          </w:rPr>
          <w:t>Orientation matters: inspiration and motivation, not compliance</w:t>
        </w:r>
      </w:ins>
    </w:p>
    <w:p w14:paraId="4F930D4E" w14:textId="4A3ACF32" w:rsidR="00934BF4" w:rsidRPr="00A70D44" w:rsidRDefault="00934BF4">
      <w:pPr>
        <w:pStyle w:val="ListParagraph"/>
        <w:numPr>
          <w:ilvl w:val="0"/>
          <w:numId w:val="124"/>
        </w:numPr>
        <w:rPr>
          <w:ins w:id="28915" w:author="pete jones" w:date="2022-02-03T17:58:00Z"/>
          <w:i/>
          <w:iCs/>
          <w:rPrChange w:id="28916" w:author="pete jones" w:date="2022-02-03T18:00:00Z">
            <w:rPr>
              <w:ins w:id="28917" w:author="pete jones" w:date="2022-02-03T17:58:00Z"/>
            </w:rPr>
          </w:rPrChange>
        </w:rPr>
        <w:pPrChange w:id="28918" w:author="pete jones" w:date="2022-02-03T17:58:00Z">
          <w:pPr/>
        </w:pPrChange>
      </w:pPr>
      <w:ins w:id="28919" w:author="pete jones" w:date="2022-02-03T17:58:00Z">
        <w:r w:rsidRPr="00A70D44">
          <w:rPr>
            <w:i/>
            <w:iCs/>
            <w:rPrChange w:id="28920" w:author="pete jones" w:date="2022-02-03T18:00:00Z">
              <w:rPr/>
            </w:rPrChange>
          </w:rPr>
          <w:t>Avoid assigning textbooks</w:t>
        </w:r>
      </w:ins>
    </w:p>
    <w:p w14:paraId="577241AD" w14:textId="1D467718" w:rsidR="00934BF4" w:rsidRPr="00A70D44" w:rsidRDefault="00934BF4">
      <w:pPr>
        <w:pStyle w:val="ListParagraph"/>
        <w:numPr>
          <w:ilvl w:val="0"/>
          <w:numId w:val="124"/>
        </w:numPr>
        <w:rPr>
          <w:ins w:id="28921" w:author="pete jones" w:date="2022-02-03T17:58:00Z"/>
          <w:i/>
          <w:iCs/>
          <w:rPrChange w:id="28922" w:author="pete jones" w:date="2022-02-03T18:00:00Z">
            <w:rPr>
              <w:ins w:id="28923" w:author="pete jones" w:date="2022-02-03T17:58:00Z"/>
            </w:rPr>
          </w:rPrChange>
        </w:rPr>
        <w:pPrChange w:id="28924" w:author="pete jones" w:date="2022-02-03T17:58:00Z">
          <w:pPr/>
        </w:pPrChange>
      </w:pPr>
      <w:ins w:id="28925" w:author="pete jones" w:date="2022-02-03T17:58:00Z">
        <w:r w:rsidRPr="00A70D44">
          <w:rPr>
            <w:i/>
            <w:iCs/>
            <w:rPrChange w:id="28926" w:author="pete jones" w:date="2022-02-03T18:00:00Z">
              <w:rPr/>
            </w:rPrChange>
          </w:rPr>
          <w:t>Make assignments more complex</w:t>
        </w:r>
      </w:ins>
    </w:p>
    <w:p w14:paraId="554E699B" w14:textId="29141CB4" w:rsidR="00934BF4" w:rsidRPr="00A70D44" w:rsidRDefault="00934BF4">
      <w:pPr>
        <w:pStyle w:val="ListParagraph"/>
        <w:numPr>
          <w:ilvl w:val="0"/>
          <w:numId w:val="124"/>
        </w:numPr>
        <w:rPr>
          <w:ins w:id="28927" w:author="pete jones" w:date="2022-02-03T17:58:00Z"/>
          <w:i/>
          <w:iCs/>
          <w:rPrChange w:id="28928" w:author="pete jones" w:date="2022-02-03T18:00:00Z">
            <w:rPr>
              <w:ins w:id="28929" w:author="pete jones" w:date="2022-02-03T17:58:00Z"/>
            </w:rPr>
          </w:rPrChange>
        </w:rPr>
        <w:pPrChange w:id="28930" w:author="pete jones" w:date="2022-02-03T17:58:00Z">
          <w:pPr/>
        </w:pPrChange>
      </w:pPr>
      <w:ins w:id="28931" w:author="pete jones" w:date="2022-02-03T17:58:00Z">
        <w:r w:rsidRPr="00A70D44">
          <w:rPr>
            <w:i/>
            <w:iCs/>
            <w:rPrChange w:id="28932" w:author="pete jones" w:date="2022-02-03T18:00:00Z">
              <w:rPr/>
            </w:rPrChange>
          </w:rPr>
          <w:t>Run a standalone information literacy programme in the first semester of a degree programme</w:t>
        </w:r>
      </w:ins>
    </w:p>
    <w:p w14:paraId="4BAF7DF9" w14:textId="5F18EED2" w:rsidR="0019394B" w:rsidRPr="00A70D44" w:rsidRDefault="00934BF4">
      <w:pPr>
        <w:pStyle w:val="ListParagraph"/>
        <w:numPr>
          <w:ilvl w:val="0"/>
          <w:numId w:val="124"/>
        </w:numPr>
        <w:rPr>
          <w:ins w:id="28933" w:author="pete jones" w:date="2022-02-03T17:02:00Z"/>
          <w:moveTo w:id="28934" w:author="pete jones" w:date="2022-01-03T12:19:00Z"/>
          <w:i/>
          <w:iCs/>
          <w:rPrChange w:id="28935" w:author="pete jones" w:date="2022-02-03T18:00:00Z">
            <w:rPr>
              <w:ins w:id="28936" w:author="pete jones" w:date="2022-02-03T17:02:00Z"/>
              <w:moveTo w:id="28937" w:author="pete jones" w:date="2022-01-03T12:19:00Z"/>
            </w:rPr>
          </w:rPrChange>
        </w:rPr>
        <w:pPrChange w:id="28938" w:author="pete jones" w:date="2022-02-03T17:58:00Z">
          <w:pPr/>
        </w:pPrChange>
      </w:pPr>
      <w:ins w:id="28939" w:author="pete jones" w:date="2022-02-03T17:58:00Z">
        <w:r w:rsidRPr="00A70D44">
          <w:rPr>
            <w:i/>
            <w:iCs/>
            <w:rPrChange w:id="28940" w:author="pete jones" w:date="2022-02-03T18:00:00Z">
              <w:rPr/>
            </w:rPrChange>
          </w:rPr>
          <w:t>Professional development of academic staff</w:t>
        </w:r>
      </w:ins>
    </w:p>
    <w:p w14:paraId="6453D611" w14:textId="05D0FC72" w:rsidR="00901B80" w:rsidRPr="00FF6A71" w:rsidDel="0015437F" w:rsidRDefault="00FA2581">
      <w:pPr>
        <w:rPr>
          <w:del w:id="28941" w:author="pete jones" w:date="2022-02-01T17:16:00Z"/>
          <w:moveTo w:id="28942" w:author="pete jones" w:date="2022-01-03T12:19:00Z"/>
        </w:rPr>
      </w:pPr>
      <w:ins w:id="28943" w:author="pete jones" w:date="2022-03-30T10:41:00Z">
        <w:r w:rsidRPr="00FF6A71">
          <w:t>The next chapter investigates and proposes a framework for integrating CDE with higher education learning experiences. The framework is presented such that its implementation can be quickly and effectively deployed while the more complex task of rethinking the engineering curriculum progresses by evolution or revolutionary strategies</w:t>
        </w:r>
      </w:ins>
      <w:moveTo w:id="28944" w:author="pete jones" w:date="2022-01-03T12:19:00Z">
        <w:del w:id="28945" w:author="pete jones" w:date="2022-02-01T17:16:00Z">
          <w:r w:rsidR="00901B80" w:rsidRPr="00FF6A71" w:rsidDel="0015437F">
            <w:delText>Instances of non-textual academic misconduct will be reduced, and student engagement will be increased by:</w:delText>
          </w:r>
        </w:del>
      </w:moveTo>
    </w:p>
    <w:p w14:paraId="7F48267C" w14:textId="4189FC4A" w:rsidR="00901B80" w:rsidRPr="00FF6A71" w:rsidDel="0015437F" w:rsidRDefault="00901B80">
      <w:pPr>
        <w:rPr>
          <w:del w:id="28946" w:author="pete jones" w:date="2022-02-01T17:05:00Z"/>
          <w:moveTo w:id="28947" w:author="pete jones" w:date="2022-01-03T12:19:00Z"/>
        </w:rPr>
        <w:pPrChange w:id="28948" w:author="pete jones" w:date="2022-02-03T16:48:00Z">
          <w:pPr>
            <w:numPr>
              <w:numId w:val="45"/>
            </w:numPr>
            <w:ind w:left="776" w:hanging="360"/>
          </w:pPr>
        </w:pPrChange>
      </w:pPr>
      <w:moveTo w:id="28949" w:author="pete jones" w:date="2022-01-03T12:19:00Z">
        <w:del w:id="28950" w:author="pete jones" w:date="2022-02-01T17:13:00Z">
          <w:r w:rsidRPr="00FF6A71" w:rsidDel="0015437F">
            <w:delText>Providing a learni</w:delText>
          </w:r>
        </w:del>
        <w:del w:id="28951" w:author="pete jones" w:date="2022-02-01T16:46:00Z">
          <w:r w:rsidRPr="00FF6A71" w:rsidDel="006F492E">
            <w:delText>n</w:delText>
          </w:r>
        </w:del>
        <w:del w:id="28952" w:author="pete jones" w:date="2022-02-01T17:13:00Z">
          <w:r w:rsidRPr="00FF6A71" w:rsidDel="0015437F">
            <w:delText>g environment for engineering based upon PLM tools and practice with an environment configured and customised to improve assessment lifecycles.</w:delText>
          </w:r>
        </w:del>
      </w:moveTo>
    </w:p>
    <w:p w14:paraId="0DF95ADC" w14:textId="5A518C6A" w:rsidR="00901B80" w:rsidRPr="00FF6A71" w:rsidDel="00CB2FE9" w:rsidRDefault="00901B80">
      <w:pPr>
        <w:rPr>
          <w:del w:id="28953" w:author="pete jones" w:date="2022-02-01T16:35:00Z"/>
          <w:moveTo w:id="28954" w:author="pete jones" w:date="2022-01-03T12:19:00Z"/>
        </w:rPr>
        <w:pPrChange w:id="28955" w:author="pete jones" w:date="2022-02-03T16:48:00Z">
          <w:pPr>
            <w:numPr>
              <w:numId w:val="45"/>
            </w:numPr>
            <w:ind w:left="776" w:hanging="360"/>
          </w:pPr>
        </w:pPrChange>
      </w:pPr>
      <w:moveTo w:id="28956" w:author="pete jones" w:date="2022-01-03T12:19:00Z">
        <w:del w:id="28957" w:author="pete jones" w:date="2022-02-01T16:35:00Z">
          <w:r w:rsidRPr="00FF6A71" w:rsidDel="00CB2FE9">
            <w:delText>Engaging with library resources and staff to improve research skills.</w:delText>
          </w:r>
        </w:del>
      </w:moveTo>
    </w:p>
    <w:p w14:paraId="321F6E7C" w14:textId="2024B16E" w:rsidR="00901B80" w:rsidRPr="00FF6A71" w:rsidDel="00CB043F" w:rsidRDefault="00901B80">
      <w:pPr>
        <w:rPr>
          <w:del w:id="28958" w:author="pete jones" w:date="2022-02-01T16:59:00Z"/>
          <w:moveTo w:id="28959" w:author="pete jones" w:date="2022-01-03T12:19:00Z"/>
        </w:rPr>
        <w:pPrChange w:id="28960" w:author="pete jones" w:date="2022-02-03T16:48:00Z">
          <w:pPr>
            <w:numPr>
              <w:numId w:val="45"/>
            </w:numPr>
            <w:ind w:left="776" w:hanging="360"/>
          </w:pPr>
        </w:pPrChange>
      </w:pPr>
      <w:moveTo w:id="28961" w:author="pete jones" w:date="2022-01-03T12:19:00Z">
        <w:del w:id="28962" w:author="pete jones" w:date="2022-02-01T16:59:00Z">
          <w:r w:rsidRPr="00FF6A71" w:rsidDel="00CB043F">
            <w:delText>Improving student awareness of ethics and teamwork</w:delText>
          </w:r>
        </w:del>
      </w:moveTo>
    </w:p>
    <w:p w14:paraId="7ADE463D" w14:textId="6A0C4464" w:rsidR="00901B80" w:rsidRPr="00FF6A71" w:rsidDel="009534D2" w:rsidRDefault="00901B80">
      <w:pPr>
        <w:rPr>
          <w:del w:id="28963" w:author="pete jones" w:date="2022-02-01T14:37:00Z"/>
          <w:moveTo w:id="28964" w:author="pete jones" w:date="2022-01-03T12:19:00Z"/>
        </w:rPr>
        <w:pPrChange w:id="28965" w:author="pete jones" w:date="2022-02-03T16:48:00Z">
          <w:pPr>
            <w:numPr>
              <w:numId w:val="45"/>
            </w:numPr>
            <w:ind w:left="776" w:hanging="360"/>
          </w:pPr>
        </w:pPrChange>
      </w:pPr>
      <w:moveTo w:id="28966" w:author="pete jones" w:date="2022-01-03T12:19:00Z">
        <w:del w:id="28967" w:author="pete jones" w:date="2022-02-01T14:37:00Z">
          <w:r w:rsidRPr="00FF6A71" w:rsidDel="009534D2">
            <w:delText xml:space="preserve">Updating the student contract to have specific information regarding the use of </w:delText>
          </w:r>
        </w:del>
        <w:del w:id="28968" w:author="pete jones" w:date="2022-02-01T12:32:00Z">
          <w:r w:rsidRPr="00FF6A71" w:rsidDel="0004608E">
            <w:delText>Non-Text</w:delText>
          </w:r>
        </w:del>
        <w:del w:id="28969" w:author="pete jones" w:date="2022-02-01T14:37:00Z">
          <w:r w:rsidRPr="00FF6A71" w:rsidDel="009534D2">
            <w:delText xml:space="preserve"> based digital data and its use.</w:delText>
          </w:r>
        </w:del>
      </w:moveTo>
    </w:p>
    <w:p w14:paraId="3C397F08" w14:textId="4C3DFD33" w:rsidR="00901B80" w:rsidRPr="00FF6A71" w:rsidDel="0015437F" w:rsidRDefault="00901B80">
      <w:pPr>
        <w:rPr>
          <w:del w:id="28970" w:author="pete jones" w:date="2022-02-01T17:05:00Z"/>
          <w:moveTo w:id="28971" w:author="pete jones" w:date="2022-01-03T12:19:00Z"/>
        </w:rPr>
        <w:pPrChange w:id="28972" w:author="pete jones" w:date="2022-02-03T16:48:00Z">
          <w:pPr>
            <w:numPr>
              <w:numId w:val="45"/>
            </w:numPr>
            <w:ind w:left="776" w:hanging="360"/>
          </w:pPr>
        </w:pPrChange>
      </w:pPr>
      <w:moveTo w:id="28973" w:author="pete jones" w:date="2022-01-03T12:19:00Z">
        <w:del w:id="28974" w:author="pete jones" w:date="2022-02-01T17:05:00Z">
          <w:r w:rsidRPr="00FF6A71" w:rsidDel="0015437F">
            <w:delText>Developing assessed outcomes specific to the use of non-Text based digit data which is synoptic in its form and industrially valid.</w:delText>
          </w:r>
        </w:del>
      </w:moveTo>
    </w:p>
    <w:p w14:paraId="04CB2CE7" w14:textId="5C68215A" w:rsidR="00901B80" w:rsidRPr="00FF6A71" w:rsidDel="0015437F" w:rsidRDefault="00901B80">
      <w:pPr>
        <w:rPr>
          <w:del w:id="28975" w:author="pete jones" w:date="2022-02-01T17:05:00Z"/>
          <w:moveTo w:id="28976" w:author="pete jones" w:date="2022-01-03T12:19:00Z"/>
        </w:rPr>
        <w:pPrChange w:id="28977" w:author="pete jones" w:date="2022-02-03T16:48:00Z">
          <w:pPr>
            <w:numPr>
              <w:numId w:val="45"/>
            </w:numPr>
            <w:ind w:left="776" w:hanging="360"/>
          </w:pPr>
        </w:pPrChange>
      </w:pPr>
      <w:moveTo w:id="28978" w:author="pete jones" w:date="2022-01-03T12:19:00Z">
        <w:del w:id="28979" w:author="pete jones" w:date="2022-02-01T17:05:00Z">
          <w:r w:rsidRPr="00FF6A71" w:rsidDel="0015437F">
            <w:delText xml:space="preserve">Mandating </w:delText>
          </w:r>
        </w:del>
        <w:del w:id="28980" w:author="pete jones" w:date="2022-02-01T17:02:00Z">
          <w:r w:rsidRPr="00FF6A71" w:rsidDel="0015437F">
            <w:delText>vendor certification for students specific to nominated engineering roles.</w:delText>
          </w:r>
        </w:del>
      </w:moveTo>
    </w:p>
    <w:p w14:paraId="018648FA" w14:textId="51B9D701" w:rsidR="00901B80" w:rsidRPr="00FF6A71" w:rsidRDefault="00901B80">
      <w:pPr>
        <w:rPr>
          <w:moveTo w:id="28981" w:author="pete jones" w:date="2022-01-03T12:19:00Z"/>
        </w:rPr>
        <w:pPrChange w:id="28982" w:author="pete jones" w:date="2022-02-03T16:48:00Z">
          <w:pPr>
            <w:numPr>
              <w:numId w:val="45"/>
            </w:numPr>
            <w:ind w:left="776" w:hanging="360"/>
          </w:pPr>
        </w:pPrChange>
      </w:pPr>
      <w:moveTo w:id="28983" w:author="pete jones" w:date="2022-01-03T12:19:00Z">
        <w:del w:id="28984" w:author="pete jones" w:date="2022-02-01T17:00:00Z">
          <w:r w:rsidRPr="00FF6A71" w:rsidDel="00CB043F">
            <w:delText>Initiating a faculty training to exploit the integration of PLM and Problem Based Learning in context of the Digital-Shed</w:delText>
          </w:r>
        </w:del>
        <w:del w:id="28985" w:author="pete jones" w:date="2022-02-01T17:01:00Z">
          <w:r w:rsidRPr="00FF6A71" w:rsidDel="00CB043F">
            <w:delText>.</w:delText>
          </w:r>
        </w:del>
      </w:moveTo>
    </w:p>
    <w:p w14:paraId="5A6B374C" w14:textId="77777777" w:rsidR="00A33F88" w:rsidRPr="00FF6A71" w:rsidRDefault="009E6E1D" w:rsidP="004070FD">
      <w:pPr>
        <w:pStyle w:val="Heading1"/>
      </w:pPr>
      <w:bookmarkStart w:id="28986" w:name="_Toc99969865"/>
      <w:moveToRangeEnd w:id="26507"/>
      <w:r w:rsidRPr="00FF6A71">
        <w:lastRenderedPageBreak/>
        <w:t>A CDE Framework - StUDEE</w:t>
      </w:r>
      <w:bookmarkEnd w:id="26506"/>
      <w:bookmarkEnd w:id="28986"/>
    </w:p>
    <w:p w14:paraId="4CEA1736" w14:textId="68101BFF" w:rsidR="00A33F88" w:rsidRPr="00FF6A71" w:rsidRDefault="009E6E1D" w:rsidP="009E6E1D">
      <w:r w:rsidRPr="00FF6A71">
        <w:t xml:space="preserve">A CDE framework must coexist with and support the engineering curriculum, structured to underpin undergraduate studies. For </w:t>
      </w:r>
      <w:del w:id="28987" w:author="pete jones" w:date="2022-03-30T10:13:00Z">
        <w:r w:rsidRPr="00FF6A71" w:rsidDel="00093B7D">
          <w:delText xml:space="preserve">the purposes of </w:delText>
        </w:r>
      </w:del>
      <w:r w:rsidRPr="00FF6A71">
        <w:t>this thesis</w:t>
      </w:r>
      <w:ins w:id="28988" w:author="pete jones" w:date="2022-03-30T10:13:00Z">
        <w:r w:rsidR="00093B7D">
          <w:t>,</w:t>
        </w:r>
      </w:ins>
      <w:r w:rsidRPr="00FF6A71">
        <w:t xml:space="preserve"> the CDE Framework described has been </w:t>
      </w:r>
      <w:r w:rsidR="00D01356" w:rsidRPr="00FF6A71">
        <w:t>called</w:t>
      </w:r>
      <w:r w:rsidRPr="00FF6A71">
        <w:t xml:space="preserve"> StUDEE (</w:t>
      </w:r>
      <w:r w:rsidRPr="00FF6A71">
        <w:rPr>
          <w:b/>
          <w:bCs/>
          <w:i/>
          <w:iCs/>
        </w:rPr>
        <w:t>St</w:t>
      </w:r>
      <w:r w:rsidRPr="00FF6A71">
        <w:t xml:space="preserve">ructured </w:t>
      </w:r>
      <w:r w:rsidRPr="00FF6A71">
        <w:rPr>
          <w:b/>
          <w:bCs/>
          <w:i/>
          <w:iCs/>
        </w:rPr>
        <w:t>U</w:t>
      </w:r>
      <w:r w:rsidRPr="00FF6A71">
        <w:t xml:space="preserve">ndergraduate </w:t>
      </w:r>
      <w:r w:rsidRPr="00FF6A71">
        <w:rPr>
          <w:b/>
          <w:bCs/>
          <w:i/>
          <w:iCs/>
        </w:rPr>
        <w:t>D</w:t>
      </w:r>
      <w:r w:rsidRPr="00FF6A71">
        <w:t xml:space="preserve">igital </w:t>
      </w:r>
      <w:r w:rsidRPr="00FF6A71">
        <w:rPr>
          <w:b/>
          <w:bCs/>
          <w:i/>
          <w:iCs/>
        </w:rPr>
        <w:t>E</w:t>
      </w:r>
      <w:r w:rsidRPr="00FF6A71">
        <w:t xml:space="preserve">ngineering </w:t>
      </w:r>
      <w:r w:rsidRPr="00FF6A71">
        <w:rPr>
          <w:b/>
          <w:bCs/>
          <w:i/>
          <w:iCs/>
        </w:rPr>
        <w:t>E</w:t>
      </w:r>
      <w:r w:rsidRPr="00FF6A71">
        <w:t xml:space="preserve">nvironment. Integration of StUDEE presupposes that sufficient exposure is enabled such that students and academics can appreciate the validity and value of CDE to support learning experiences. </w:t>
      </w:r>
      <w:del w:id="28989" w:author="pete jones" w:date="2022-04-01T11:45:00Z">
        <w:r w:rsidRPr="00FF6A71" w:rsidDel="00DD7B17">
          <w:delText xml:space="preserve">A </w:delText>
        </w:r>
      </w:del>
      <w:ins w:id="28990" w:author="pete jones" w:date="2022-04-01T11:45:00Z">
        <w:r w:rsidR="00DD7B17">
          <w:t>Furthermore, a</w:t>
        </w:r>
        <w:r w:rsidR="00DD7B17" w:rsidRPr="00FF6A71">
          <w:t xml:space="preserve"> </w:t>
        </w:r>
      </w:ins>
      <w:r w:rsidRPr="00FF6A71">
        <w:t xml:space="preserve">StUDEE framework must provide a mechanism for students to practice, consolidate, and collaborate; anytime and from anywhere, prescribing an environment </w:t>
      </w:r>
      <w:del w:id="28991" w:author="pete jones" w:date="2022-03-30T10:13:00Z">
        <w:r w:rsidRPr="00FF6A71" w:rsidDel="00093B7D">
          <w:delText xml:space="preserve">which </w:delText>
        </w:r>
      </w:del>
      <w:ins w:id="28992" w:author="pete jones" w:date="2022-03-30T10:13:00Z">
        <w:r w:rsidR="00093B7D">
          <w:t>that</w:t>
        </w:r>
        <w:r w:rsidR="00093B7D" w:rsidRPr="00FF6A71">
          <w:t xml:space="preserve"> </w:t>
        </w:r>
      </w:ins>
      <w:r w:rsidRPr="00FF6A71">
        <w:t>is cloud-based, easily managed, and COVID resilient.</w:t>
      </w:r>
    </w:p>
    <w:p w14:paraId="75B71839" w14:textId="331DC47C" w:rsidR="00A33F88" w:rsidRPr="00FF6A71" w:rsidRDefault="009E6E1D" w:rsidP="009E6E1D">
      <w:r w:rsidRPr="00FF6A71">
        <w:t xml:space="preserve">The </w:t>
      </w:r>
      <w:del w:id="28993" w:author="pete jones" w:date="2022-04-01T11:45:00Z">
        <w:r w:rsidRPr="00FF6A71" w:rsidDel="00DD7B17">
          <w:delText xml:space="preserve">common </w:delText>
        </w:r>
      </w:del>
      <w:ins w:id="28994" w:author="pete jones" w:date="2022-04-01T11:45:00Z">
        <w:r w:rsidR="00DD7B17">
          <w:t>typical</w:t>
        </w:r>
        <w:r w:rsidR="00DD7B17" w:rsidRPr="00FF6A71">
          <w:t xml:space="preserve"> </w:t>
        </w:r>
      </w:ins>
      <w:r w:rsidRPr="00FF6A71">
        <w:t xml:space="preserve">structure of undergraduate courses is based upon the credit value of a collection of modules equal to 120 credits per academic year, totalling 360 credits for graduation completion. There are no set rules for structuring the credit value of modules. Some institutions favour a smaller credit module block of 20 credits, whereas others opt for structures of larger values up to 45 credits. The smaller block </w:t>
      </w:r>
      <w:del w:id="28995" w:author="pete jones" w:date="2022-03-30T10:14:00Z">
        <w:r w:rsidRPr="00FF6A71" w:rsidDel="00093B7D">
          <w:delText xml:space="preserve">supporting </w:delText>
        </w:r>
      </w:del>
      <w:ins w:id="28996" w:author="pete jones" w:date="2022-03-30T10:14:00Z">
        <w:r w:rsidR="00093B7D" w:rsidRPr="00FF6A71">
          <w:t>support</w:t>
        </w:r>
        <w:r w:rsidR="00093B7D">
          <w:t>s</w:t>
        </w:r>
        <w:r w:rsidR="00093B7D" w:rsidRPr="00FF6A71">
          <w:t xml:space="preserve"> </w:t>
        </w:r>
      </w:ins>
      <w:del w:id="28997" w:author="pete jones" w:date="2022-04-01T11:45:00Z">
        <w:r w:rsidRPr="00FF6A71" w:rsidDel="00DD7B17">
          <w:delText xml:space="preserve">wider </w:delText>
        </w:r>
      </w:del>
      <w:ins w:id="28998" w:author="pete jones" w:date="2022-04-01T11:45:00Z">
        <w:r w:rsidR="00DD7B17">
          <w:t>broa</w:t>
        </w:r>
        <w:r w:rsidR="00DD7B17" w:rsidRPr="00FF6A71">
          <w:t xml:space="preserve">der </w:t>
        </w:r>
      </w:ins>
      <w:r w:rsidRPr="00FF6A71">
        <w:t xml:space="preserve">specialisation and more complex timetabling of relationships, while larger blocks may provide </w:t>
      </w:r>
      <w:del w:id="28999" w:author="pete jones" w:date="2022-04-01T11:45:00Z">
        <w:r w:rsidRPr="00FF6A71" w:rsidDel="00DD7B17">
          <w:delText xml:space="preserve">stronger </w:delText>
        </w:r>
      </w:del>
      <w:ins w:id="29000" w:author="pete jones" w:date="2022-04-01T11:45:00Z">
        <w:r w:rsidR="00DD7B17">
          <w:t>more robust</w:t>
        </w:r>
        <w:r w:rsidR="00DD7B17" w:rsidRPr="00FF6A71">
          <w:t xml:space="preserve"> </w:t>
        </w:r>
      </w:ins>
      <w:r w:rsidRPr="00FF6A71">
        <w:t>opportunities for topic integrations and extended project work. From a review of UK university websites, common module credit values are 10, 15, 20, 30, and 45, with the many courses structured around a mix of 15 or 30 credit modules, with larger value modules delivered over two semesters.</w:t>
      </w:r>
    </w:p>
    <w:p w14:paraId="55FBF910" w14:textId="5CBE733B" w:rsidR="00A33F88" w:rsidRPr="00FF6A71" w:rsidRDefault="009E6E1D" w:rsidP="009E6E1D">
      <w:r w:rsidRPr="00FF6A71">
        <w:t xml:space="preserve">The design and structuring of individual courses </w:t>
      </w:r>
      <w:r w:rsidR="002F39F3" w:rsidRPr="00FF6A71">
        <w:t>are</w:t>
      </w:r>
      <w:r w:rsidRPr="00FF6A71">
        <w:t xml:space="preserve"> </w:t>
      </w:r>
      <w:del w:id="29001" w:author="pete jones" w:date="2022-04-01T11:45:00Z">
        <w:r w:rsidRPr="00FF6A71" w:rsidDel="00DD7B17">
          <w:delText>of less importance</w:delText>
        </w:r>
      </w:del>
      <w:ins w:id="29002" w:author="pete jones" w:date="2022-04-01T11:45:00Z">
        <w:r w:rsidR="00DD7B17">
          <w:t>less important</w:t>
        </w:r>
      </w:ins>
      <w:r w:rsidRPr="00FF6A71">
        <w:t xml:space="preserve"> </w:t>
      </w:r>
      <w:del w:id="29003" w:author="pete jones" w:date="2022-03-30T10:14:00Z">
        <w:r w:rsidRPr="00FF6A71" w:rsidDel="00093B7D">
          <w:delText xml:space="preserve">that </w:delText>
        </w:r>
      </w:del>
      <w:ins w:id="29004" w:author="pete jones" w:date="2022-03-30T10:14:00Z">
        <w:r w:rsidR="00093B7D" w:rsidRPr="00FF6A71">
          <w:t>tha</w:t>
        </w:r>
        <w:r w:rsidR="00093B7D">
          <w:t>n</w:t>
        </w:r>
        <w:r w:rsidR="00093B7D" w:rsidRPr="00FF6A71">
          <w:t xml:space="preserve"> </w:t>
        </w:r>
      </w:ins>
      <w:del w:id="29005" w:author="pete jones" w:date="2022-03-30T10:14:00Z">
        <w:r w:rsidRPr="00FF6A71" w:rsidDel="00093B7D">
          <w:delText>to consider</w:delText>
        </w:r>
      </w:del>
      <w:ins w:id="29006" w:author="pete jones" w:date="2022-03-30T10:14:00Z">
        <w:r w:rsidR="00093B7D">
          <w:t>considering</w:t>
        </w:r>
      </w:ins>
      <w:r w:rsidRPr="00FF6A71">
        <w:t xml:space="preserve"> the proportion of self-directed study to contact hours. Generally, one credit equates to 10 hours of total study time, or 1200 hours per academic year, 600 hours per semester. Contact hours range between 12 to 16 hours per week, or 20-25% of total learning hours, based upon 12-week semesters. Recently the UK government has mandated an increase to the university year from the traditional </w:t>
      </w:r>
      <w:del w:id="29007" w:author="pete jones" w:date="2022-03-30T10:14:00Z">
        <w:r w:rsidRPr="00FF6A71" w:rsidDel="00093B7D">
          <w:delText xml:space="preserve">two </w:delText>
        </w:r>
      </w:del>
      <w:ins w:id="29008" w:author="pete jones" w:date="2022-03-30T10:14:00Z">
        <w:r w:rsidR="00093B7D" w:rsidRPr="00FF6A71">
          <w:t>two</w:t>
        </w:r>
        <w:r w:rsidR="00093B7D">
          <w:t>-</w:t>
        </w:r>
      </w:ins>
      <w:r w:rsidRPr="00FF6A71">
        <w:t xml:space="preserve">semester (24-week academic year) to include </w:t>
      </w:r>
      <w:del w:id="29009" w:author="pete jones" w:date="2022-03-30T10:14:00Z">
        <w:r w:rsidRPr="00FF6A71" w:rsidDel="00093B7D">
          <w:delText xml:space="preserve">a </w:delText>
        </w:r>
      </w:del>
      <w:ins w:id="29010" w:author="pete jones" w:date="2022-03-30T10:14:00Z">
        <w:r w:rsidR="00093B7D">
          <w:t>the</w:t>
        </w:r>
        <w:r w:rsidR="00093B7D" w:rsidRPr="00FF6A71">
          <w:t xml:space="preserve"> </w:t>
        </w:r>
      </w:ins>
      <w:r w:rsidRPr="00FF6A71">
        <w:t>third semester, increasing the academic year to 35 weeks. However, these changes have not increased contact hours</w:t>
      </w:r>
      <w:ins w:id="29011" w:author="pete jones" w:date="2022-04-01T11:45:00Z">
        <w:r w:rsidR="00DD7B17">
          <w:t>,</w:t>
        </w:r>
      </w:ins>
      <w:r w:rsidRPr="00FF6A71">
        <w:t xml:space="preserve"> and self-directed study remains at the same proportions. </w:t>
      </w:r>
      <w:del w:id="29012" w:author="pete jones" w:date="2022-03-30T10:14:00Z">
        <w:r w:rsidRPr="00FF6A71" w:rsidDel="00093B7D">
          <w:delText xml:space="preserve">Examination </w:delText>
        </w:r>
      </w:del>
      <w:ins w:id="29013" w:author="pete jones" w:date="2022-04-01T11:46:00Z">
        <w:r w:rsidR="00DD7B17">
          <w:t>In addition, t</w:t>
        </w:r>
      </w:ins>
      <w:ins w:id="29014" w:author="pete jones" w:date="2022-03-30T10:14:00Z">
        <w:r w:rsidR="00093B7D">
          <w:t>he e</w:t>
        </w:r>
        <w:r w:rsidR="00093B7D" w:rsidRPr="00FF6A71">
          <w:t xml:space="preserve">xamination </w:t>
        </w:r>
      </w:ins>
      <w:del w:id="29015" w:author="pete jones" w:date="2022-03-30T10:14:00Z">
        <w:r w:rsidRPr="00FF6A71" w:rsidDel="00093B7D">
          <w:delText xml:space="preserve">have </w:delText>
        </w:r>
      </w:del>
      <w:ins w:id="29016" w:author="pete jones" w:date="2022-03-30T10:14:00Z">
        <w:r w:rsidR="00093B7D" w:rsidRPr="00FF6A71">
          <w:t>ha</w:t>
        </w:r>
        <w:r w:rsidR="00093B7D">
          <w:t>s</w:t>
        </w:r>
        <w:r w:rsidR="00093B7D" w:rsidRPr="00FF6A71">
          <w:t xml:space="preserve"> </w:t>
        </w:r>
      </w:ins>
      <w:r w:rsidRPr="00FF6A71">
        <w:t>moved out of the standard semester</w:t>
      </w:r>
      <w:del w:id="29017" w:author="pete jones" w:date="2022-04-01T11:45:00Z">
        <w:r w:rsidRPr="00FF6A71" w:rsidDel="00DD7B17">
          <w:delText>,</w:delText>
        </w:r>
      </w:del>
      <w:r w:rsidRPr="00FF6A71">
        <w:t xml:space="preserve"> due to the extension of the academic year</w:t>
      </w:r>
      <w:del w:id="29018" w:author="pete jones" w:date="2022-04-01T11:45:00Z">
        <w:r w:rsidRPr="00FF6A71" w:rsidDel="00DD7B17">
          <w:delText>, and t</w:delText>
        </w:r>
      </w:del>
      <w:ins w:id="29019" w:author="pete jones" w:date="2022-04-01T11:45:00Z">
        <w:r w:rsidR="00DD7B17">
          <w:t>. T</w:t>
        </w:r>
      </w:ins>
      <w:r w:rsidRPr="00FF6A71">
        <w:t>h</w:t>
      </w:r>
      <w:ins w:id="29020" w:author="pete jones" w:date="2022-04-01T11:46:00Z">
        <w:r w:rsidR="00DD7B17">
          <w:t xml:space="preserve">ese changes to the academic year </w:t>
        </w:r>
      </w:ins>
      <w:del w:id="29021" w:author="pete jones" w:date="2022-04-01T11:46:00Z">
        <w:r w:rsidRPr="00FF6A71" w:rsidDel="00DD7B17">
          <w:delText xml:space="preserve">is </w:delText>
        </w:r>
      </w:del>
      <w:r w:rsidRPr="00FF6A71">
        <w:t>ha</w:t>
      </w:r>
      <w:del w:id="29022" w:author="pete jones" w:date="2022-04-01T11:46:00Z">
        <w:r w:rsidRPr="00FF6A71" w:rsidDel="00DD7B17">
          <w:delText>s</w:delText>
        </w:r>
      </w:del>
      <w:ins w:id="29023" w:author="pete jones" w:date="2022-04-01T11:46:00Z">
        <w:r w:rsidR="00DD7B17">
          <w:t>ve</w:t>
        </w:r>
      </w:ins>
      <w:r w:rsidRPr="00FF6A71">
        <w:t xml:space="preserve"> slightly increased contact </w:t>
      </w:r>
      <w:r w:rsidRPr="00FF6A71">
        <w:lastRenderedPageBreak/>
        <w:t xml:space="preserve">time and allowed more weeks </w:t>
      </w:r>
      <w:del w:id="29024" w:author="pete jones" w:date="2022-04-01T11:47:00Z">
        <w:r w:rsidRPr="00FF6A71" w:rsidDel="00DD7B17">
          <w:delText>for delivery of</w:delText>
        </w:r>
      </w:del>
      <w:ins w:id="29025" w:author="pete jones" w:date="2022-04-01T11:47:00Z">
        <w:r w:rsidR="00DD7B17">
          <w:t>to deliver</w:t>
        </w:r>
      </w:ins>
      <w:r w:rsidRPr="00FF6A71">
        <w:t xml:space="preserve"> assignments. The bottom line is that students are expected to undertake more than 35 hours per week </w:t>
      </w:r>
      <w:ins w:id="29026" w:author="pete jones" w:date="2022-03-30T10:14:00Z">
        <w:r w:rsidR="00093B7D">
          <w:t xml:space="preserve">of </w:t>
        </w:r>
      </w:ins>
      <w:r w:rsidRPr="00FF6A71">
        <w:t>self-directed study.</w:t>
      </w:r>
    </w:p>
    <w:p w14:paraId="7FB03607" w14:textId="51191FEF" w:rsidR="00A33F88" w:rsidRPr="00FF6A71" w:rsidRDefault="009E6E1D" w:rsidP="009E6E1D">
      <w:commentRangeStart w:id="29027"/>
      <w:r w:rsidRPr="00FF6A71">
        <w:t xml:space="preserve">Self-directed study often includes accessing laboratories and workshops to undertake assignment work and consolidation of lecture theory. </w:t>
      </w:r>
      <w:del w:id="29028" w:author="pete jones" w:date="2022-04-01T11:47:00Z">
        <w:r w:rsidRPr="00FF6A71" w:rsidDel="00DD7B17">
          <w:delText xml:space="preserve">This </w:delText>
        </w:r>
      </w:del>
      <w:ins w:id="29029" w:author="pete jones" w:date="2022-04-01T11:47:00Z">
        <w:r w:rsidR="00DD7B17">
          <w:t>However, t</w:t>
        </w:r>
        <w:r w:rsidR="00DD7B17" w:rsidRPr="00FF6A71">
          <w:t xml:space="preserve">his </w:t>
        </w:r>
      </w:ins>
      <w:r w:rsidRPr="00FF6A71">
        <w:t>valuable resource is generally not monitored</w:t>
      </w:r>
      <w:ins w:id="29030" w:author="pete jones" w:date="2022-04-01T11:47:00Z">
        <w:r w:rsidR="00DD7B17">
          <w:t>,</w:t>
        </w:r>
      </w:ins>
      <w:r w:rsidRPr="00FF6A71">
        <w:t xml:space="preserve"> and there is an expectation that students will be effectively engaged. In the worst cases</w:t>
      </w:r>
      <w:ins w:id="29031" w:author="pete jones" w:date="2022-03-30T10:14:00Z">
        <w:r w:rsidR="00093B7D">
          <w:t>,</w:t>
        </w:r>
      </w:ins>
      <w:r w:rsidRPr="00FF6A71">
        <w:t xml:space="preserve"> students fall behind and resort to plagiarism as a coping mechanism. </w:t>
      </w:r>
      <w:commentRangeEnd w:id="29027"/>
      <w:r w:rsidR="003E50C9" w:rsidRPr="00FF6A71">
        <w:rPr>
          <w:rStyle w:val="CommentReference"/>
        </w:rPr>
        <w:commentReference w:id="29027"/>
      </w:r>
      <w:del w:id="29032" w:author="pete jones" w:date="2022-03-30T10:14:00Z">
        <w:r w:rsidRPr="00FF6A71" w:rsidDel="00093B7D">
          <w:delText xml:space="preserve">Project </w:delText>
        </w:r>
      </w:del>
      <w:ins w:id="29033" w:author="pete jones" w:date="2022-03-30T10:14:00Z">
        <w:r w:rsidR="00093B7D">
          <w:t>A p</w:t>
        </w:r>
        <w:r w:rsidR="00093B7D" w:rsidRPr="00FF6A71">
          <w:t xml:space="preserve">roject </w:t>
        </w:r>
      </w:ins>
      <w:r w:rsidRPr="00FF6A71">
        <w:t xml:space="preserve">such as the </w:t>
      </w:r>
      <w:del w:id="29034" w:author="pete jones" w:date="2022-03-30T10:14:00Z">
        <w:r w:rsidRPr="00FF6A71" w:rsidDel="00093B7D">
          <w:delText xml:space="preserve">IMECHE </w:delText>
        </w:r>
      </w:del>
      <w:ins w:id="29035" w:author="pete jones" w:date="2022-03-30T10:14:00Z">
        <w:r w:rsidR="00093B7D" w:rsidRPr="00FF6A71">
          <w:t>IM</w:t>
        </w:r>
        <w:r w:rsidR="00093B7D">
          <w:t>ech</w:t>
        </w:r>
        <w:r w:rsidR="00093B7D" w:rsidRPr="00FF6A71">
          <w:t xml:space="preserve">E </w:t>
        </w:r>
      </w:ins>
      <w:r w:rsidRPr="00FF6A71">
        <w:t xml:space="preserve">Formula Student and UAV challenges can </w:t>
      </w:r>
      <w:del w:id="29036" w:author="pete jones" w:date="2022-04-01T11:47:00Z">
        <w:r w:rsidRPr="00FF6A71" w:rsidDel="00DD7B17">
          <w:delText xml:space="preserve">assist to </w:delText>
        </w:r>
      </w:del>
      <w:del w:id="29037" w:author="pete jones" w:date="2022-04-01T15:01:00Z">
        <w:r w:rsidRPr="00FF6A71" w:rsidDel="00726256">
          <w:delText>provide an effective link between</w:delText>
        </w:r>
      </w:del>
      <w:ins w:id="29038" w:author="pete jones" w:date="2022-04-01T15:01:00Z">
        <w:r w:rsidR="00726256">
          <w:t>effectively link</w:t>
        </w:r>
      </w:ins>
      <w:r w:rsidRPr="00FF6A71">
        <w:t xml:space="preserve"> the </w:t>
      </w:r>
      <w:del w:id="29039" w:author="pete jones" w:date="2022-04-01T15:41:00Z">
        <w:r w:rsidRPr="00FF6A71" w:rsidDel="006B22A5">
          <w:delText>modes of study</w:delText>
        </w:r>
      </w:del>
      <w:ins w:id="29040" w:author="pete jones" w:date="2022-04-01T15:41:00Z">
        <w:r w:rsidR="006B22A5">
          <w:t>study modes</w:t>
        </w:r>
      </w:ins>
      <w:r w:rsidRPr="00FF6A71">
        <w:t xml:space="preserve">, but not all students engage with these projects.  </w:t>
      </w:r>
      <w:r w:rsidR="00D01356" w:rsidRPr="00FF6A71">
        <w:t>This research suggests that t</w:t>
      </w:r>
      <w:r w:rsidRPr="00FF6A71">
        <w:t xml:space="preserve">he </w:t>
      </w:r>
      <w:r w:rsidR="00D01356" w:rsidRPr="00FF6A71">
        <w:t xml:space="preserve">proposed </w:t>
      </w:r>
      <w:r w:rsidRPr="00FF6A71">
        <w:t xml:space="preserve">CDE framework will support </w:t>
      </w:r>
      <w:ins w:id="29041" w:author="pete jones" w:date="2022-03-30T10:14:00Z">
        <w:r w:rsidR="00093B7D">
          <w:t xml:space="preserve">the </w:t>
        </w:r>
      </w:ins>
      <w:r w:rsidRPr="00FF6A71">
        <w:t>effective use of self-directed study time</w:t>
      </w:r>
      <w:ins w:id="29042" w:author="pete jones" w:date="2022-04-01T11:47:00Z">
        <w:r w:rsidR="00DD7B17">
          <w:t>,</w:t>
        </w:r>
      </w:ins>
      <w:r w:rsidRPr="00FF6A71">
        <w:t xml:space="preserve"> </w:t>
      </w:r>
      <w:del w:id="29043" w:author="pete jones" w:date="2022-04-01T11:47:00Z">
        <w:r w:rsidRPr="00FF6A71" w:rsidDel="00DD7B17">
          <w:delText xml:space="preserve">particularly </w:delText>
        </w:r>
      </w:del>
      <w:ins w:id="29044" w:author="pete jones" w:date="2022-04-01T11:47:00Z">
        <w:r w:rsidR="00DD7B17">
          <w:t>main</w:t>
        </w:r>
        <w:r w:rsidR="00DD7B17" w:rsidRPr="00FF6A71">
          <w:t xml:space="preserve">ly </w:t>
        </w:r>
      </w:ins>
      <w:r w:rsidRPr="00FF6A71">
        <w:t xml:space="preserve">where it is deployed in combination with initiatives to rethink the curriculum and increase real-world contextual project work and assessment. Structuring self-directed study time around access to laboratories, workshops, and digital engineering will </w:t>
      </w:r>
      <w:del w:id="29045" w:author="pete jones" w:date="2022-04-01T11:47:00Z">
        <w:r w:rsidRPr="00FF6A71" w:rsidDel="00DD7B17">
          <w:delText xml:space="preserve">therefore </w:delText>
        </w:r>
      </w:del>
      <w:r w:rsidRPr="00FF6A71">
        <w:t xml:space="preserve">provide the resource of time for students to </w:t>
      </w:r>
      <w:del w:id="29046" w:author="pete jones" w:date="2022-04-01T11:47:00Z">
        <w:r w:rsidRPr="00FF6A71" w:rsidDel="00DD7B17">
          <w:delText>confidently engage</w:delText>
        </w:r>
      </w:del>
      <w:ins w:id="29047" w:author="pete jones" w:date="2022-04-01T11:47:00Z">
        <w:r w:rsidR="00DD7B17">
          <w:t>engage confidently</w:t>
        </w:r>
      </w:ins>
      <w:r w:rsidRPr="00FF6A71">
        <w:t xml:space="preserve"> and the facility to demonstrate </w:t>
      </w:r>
      <w:del w:id="29048" w:author="pete jones" w:date="2022-04-01T11:47:00Z">
        <w:r w:rsidRPr="00FF6A71" w:rsidDel="00DD7B17">
          <w:delText xml:space="preserve">important </w:delText>
        </w:r>
      </w:del>
      <w:ins w:id="29049" w:author="pete jones" w:date="2022-04-01T11:47:00Z">
        <w:r w:rsidR="00DD7B17">
          <w:t>essential</w:t>
        </w:r>
        <w:r w:rsidR="00DD7B17" w:rsidRPr="00FF6A71">
          <w:t xml:space="preserve"> </w:t>
        </w:r>
      </w:ins>
      <w:r w:rsidRPr="00FF6A71">
        <w:t xml:space="preserve">skills </w:t>
      </w:r>
      <w:ins w:id="29050" w:author="pete jones" w:date="2022-04-01T11:47:00Z">
        <w:r w:rsidR="00DD7B17">
          <w:t xml:space="preserve">and </w:t>
        </w:r>
      </w:ins>
      <w:r w:rsidRPr="00FF6A71">
        <w:t>competenc</w:t>
      </w:r>
      <w:ins w:id="29051" w:author="pete jones" w:date="2022-03-30T10:14:00Z">
        <w:r w:rsidR="00093B7D">
          <w:t>i</w:t>
        </w:r>
      </w:ins>
      <w:r w:rsidRPr="00FF6A71">
        <w:t>es to support their studies.</w:t>
      </w:r>
    </w:p>
    <w:p w14:paraId="0FC392B5" w14:textId="2292E5CF" w:rsidR="009E6E1D" w:rsidRPr="00FF6A71" w:rsidRDefault="009E6E1D" w:rsidP="009E6E1D">
      <w:commentRangeStart w:id="29052"/>
      <w:r w:rsidRPr="00FF6A71">
        <w:t xml:space="preserve">Further to the concept of limited time resources is an issue of value. </w:t>
      </w:r>
      <w:r w:rsidR="00D01356" w:rsidRPr="00FF6A71">
        <w:t xml:space="preserve">During this research and </w:t>
      </w:r>
      <w:del w:id="29053" w:author="pete jones" w:date="2022-04-01T11:47:00Z">
        <w:r w:rsidR="00D01356" w:rsidRPr="00FF6A71" w:rsidDel="00DD7B17">
          <w:delText>f</w:delText>
        </w:r>
        <w:r w:rsidRPr="00FF6A71" w:rsidDel="00DD7B17">
          <w:delText xml:space="preserve">rom </w:delText>
        </w:r>
      </w:del>
      <w:r w:rsidRPr="00FF6A71">
        <w:t xml:space="preserve">subjective discussions with </w:t>
      </w:r>
      <w:r w:rsidR="002F39F3" w:rsidRPr="00FF6A71">
        <w:t>students,</w:t>
      </w:r>
      <w:r w:rsidRPr="00FF6A71">
        <w:t xml:space="preserve"> it is clear that </w:t>
      </w:r>
      <w:del w:id="29054" w:author="pete jones" w:date="2022-04-01T15:00:00Z">
        <w:r w:rsidRPr="00FF6A71" w:rsidDel="00726256">
          <w:delText>a large proportion</w:delText>
        </w:r>
      </w:del>
      <w:ins w:id="29055" w:author="pete jones" w:date="2022-04-01T15:00:00Z">
        <w:r w:rsidR="00726256">
          <w:t>many</w:t>
        </w:r>
      </w:ins>
      <w:r w:rsidRPr="00FF6A71">
        <w:t xml:space="preserve"> of them are not aware of the method of computation used to determine the grade of their degree. </w:t>
      </w:r>
      <w:commentRangeEnd w:id="29052"/>
      <w:r w:rsidR="003E50C9" w:rsidRPr="00FF6A71">
        <w:rPr>
          <w:rStyle w:val="CommentReference"/>
        </w:rPr>
        <w:commentReference w:id="29052"/>
      </w:r>
      <w:r w:rsidRPr="00FF6A71">
        <w:t xml:space="preserve">Whilst they are </w:t>
      </w:r>
      <w:del w:id="29056" w:author="pete jones" w:date="2022-04-01T11:48:00Z">
        <w:r w:rsidRPr="00FF6A71" w:rsidDel="00DD7B17">
          <w:delText xml:space="preserve">aware </w:delText>
        </w:r>
      </w:del>
      <w:ins w:id="29057" w:author="pete jones" w:date="2022-04-01T11:48:00Z">
        <w:r w:rsidR="00DD7B17">
          <w:t>mindful</w:t>
        </w:r>
        <w:r w:rsidR="00DD7B17" w:rsidRPr="00FF6A71">
          <w:t xml:space="preserve"> </w:t>
        </w:r>
      </w:ins>
      <w:r w:rsidRPr="00FF6A71">
        <w:t xml:space="preserve">of the requirement that each module must achieve a pass at </w:t>
      </w:r>
      <w:ins w:id="29058" w:author="pete jones" w:date="2022-03-30T10:15:00Z">
        <w:r w:rsidR="00093B7D">
          <w:t xml:space="preserve">a </w:t>
        </w:r>
      </w:ins>
      <w:r w:rsidRPr="00FF6A71">
        <w:t xml:space="preserve">minimum of 40%, many are unaware </w:t>
      </w:r>
      <w:ins w:id="29059" w:author="pete jones" w:date="2022-03-30T10:15:00Z">
        <w:r w:rsidR="00093B7D">
          <w:t xml:space="preserve">of </w:t>
        </w:r>
      </w:ins>
      <w:r w:rsidRPr="00FF6A71">
        <w:t xml:space="preserve">or keep track of their overall progress. It is common practice in UK universities to </w:t>
      </w:r>
      <w:del w:id="29060" w:author="pete jones" w:date="2022-03-30T10:15:00Z">
        <w:r w:rsidRPr="00FF6A71" w:rsidDel="00093B7D">
          <w:delText xml:space="preserve">compute </w:delText>
        </w:r>
      </w:del>
      <w:ins w:id="29061" w:author="pete jones" w:date="2022-03-30T10:15:00Z">
        <w:r w:rsidR="00093B7D" w:rsidRPr="00FF6A71">
          <w:t>comput</w:t>
        </w:r>
        <w:r w:rsidR="00093B7D">
          <w:t>e</w:t>
        </w:r>
        <w:r w:rsidR="00093B7D" w:rsidRPr="00FF6A71">
          <w:t xml:space="preserve"> </w:t>
        </w:r>
      </w:ins>
      <w:r w:rsidRPr="00FF6A71">
        <w:t xml:space="preserve">results based </w:t>
      </w:r>
      <w:del w:id="29062" w:author="pete jones" w:date="2022-03-30T10:15:00Z">
        <w:r w:rsidRPr="00FF6A71" w:rsidDel="00093B7D">
          <w:delText>up</w:delText>
        </w:r>
      </w:del>
      <w:r w:rsidRPr="00FF6A71">
        <w:t>on the following method</w:t>
      </w:r>
      <w:r w:rsidR="00A1721E" w:rsidRPr="00FF6A71">
        <w:t xml:space="preserve"> (</w:t>
      </w:r>
      <w:r w:rsidR="00A1721E" w:rsidRPr="00312F59">
        <w:fldChar w:fldCharType="begin"/>
      </w:r>
      <w:r w:rsidR="00A1721E" w:rsidRPr="00FF6A71">
        <w:instrText xml:space="preserve"> REF _Ref67133786 \h </w:instrText>
      </w:r>
      <w:r w:rsidR="00A1721E" w:rsidRPr="00312F59">
        <w:fldChar w:fldCharType="separate"/>
      </w:r>
      <w:ins w:id="29063" w:author="pete jones" w:date="2022-04-05T11:31:00Z">
        <w:r w:rsidR="00D94147" w:rsidRPr="00C15005">
          <w:t xml:space="preserve">Table </w:t>
        </w:r>
        <w:r w:rsidR="00D94147">
          <w:rPr>
            <w:noProof/>
          </w:rPr>
          <w:t>8</w:t>
        </w:r>
        <w:r w:rsidR="00D94147">
          <w:noBreakHyphen/>
        </w:r>
        <w:r w:rsidR="00D94147">
          <w:rPr>
            <w:noProof/>
          </w:rPr>
          <w:t>1</w:t>
        </w:r>
        <w:r w:rsidR="00D94147" w:rsidRPr="007C0DAF">
          <w:t>: Degree classification gradings</w:t>
        </w:r>
      </w:ins>
      <w:del w:id="29064" w:author="pete jones" w:date="2022-01-04T14:44:00Z">
        <w:r w:rsidR="00DD384C" w:rsidRPr="00FF6A71" w:rsidDel="002866F8">
          <w:delText xml:space="preserve">Table </w:delText>
        </w:r>
        <w:r w:rsidR="00DD384C" w:rsidRPr="00FF6A71" w:rsidDel="002866F8">
          <w:rPr>
            <w:noProof/>
          </w:rPr>
          <w:delText>7</w:delText>
        </w:r>
        <w:r w:rsidR="00DD384C" w:rsidRPr="00FF6A71" w:rsidDel="002866F8">
          <w:noBreakHyphen/>
        </w:r>
        <w:r w:rsidR="00DD384C" w:rsidRPr="00FF6A71" w:rsidDel="002866F8">
          <w:rPr>
            <w:noProof/>
          </w:rPr>
          <w:delText>1</w:delText>
        </w:r>
        <w:r w:rsidR="00DD384C" w:rsidRPr="00FF6A71" w:rsidDel="002866F8">
          <w:delText>: Degree classification gradings</w:delText>
        </w:r>
      </w:del>
      <w:r w:rsidR="00A1721E" w:rsidRPr="00312F59">
        <w:fldChar w:fldCharType="end"/>
      </w:r>
      <w:r w:rsidRPr="00FF6A71">
        <w:t>:</w:t>
      </w:r>
    </w:p>
    <w:tbl>
      <w:tblPr>
        <w:tblW w:w="46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1275"/>
        <w:gridCol w:w="1276"/>
      </w:tblGrid>
      <w:tr w:rsidR="009E6E1D" w:rsidRPr="00FF6A71" w14:paraId="2A24BD4B" w14:textId="77777777" w:rsidTr="009E6E1D">
        <w:trPr>
          <w:trHeight w:val="330"/>
          <w:jc w:val="center"/>
        </w:trPr>
        <w:tc>
          <w:tcPr>
            <w:tcW w:w="2127" w:type="dxa"/>
            <w:tcBorders>
              <w:top w:val="single" w:sz="18" w:space="0" w:color="auto"/>
              <w:left w:val="single" w:sz="18" w:space="0" w:color="auto"/>
              <w:bottom w:val="single" w:sz="18" w:space="0" w:color="auto"/>
              <w:right w:val="nil"/>
            </w:tcBorders>
            <w:shd w:val="clear" w:color="auto" w:fill="4472C4" w:themeFill="accent5"/>
            <w:noWrap/>
            <w:vAlign w:val="bottom"/>
            <w:hideMark/>
          </w:tcPr>
          <w:p w14:paraId="5CDFEBD7" w14:textId="77777777" w:rsidR="009E6E1D" w:rsidRPr="00FF6A71" w:rsidRDefault="009E6E1D" w:rsidP="009E6E1D">
            <w:pPr>
              <w:spacing w:before="0" w:after="0" w:line="240" w:lineRule="auto"/>
              <w:jc w:val="left"/>
              <w:rPr>
                <w:rFonts w:ascii="Calibri" w:hAnsi="Calibri" w:cs="Calibri"/>
                <w:b/>
                <w:bCs/>
                <w:color w:val="FFFFFF" w:themeColor="background1"/>
              </w:rPr>
            </w:pPr>
            <w:r w:rsidRPr="00FF6A71">
              <w:rPr>
                <w:rFonts w:ascii="Calibri" w:hAnsi="Calibri" w:cs="Calibri"/>
                <w:b/>
                <w:bCs/>
                <w:color w:val="FFFFFF" w:themeColor="background1"/>
              </w:rPr>
              <w:t>Classification</w:t>
            </w:r>
          </w:p>
        </w:tc>
        <w:tc>
          <w:tcPr>
            <w:tcW w:w="1275" w:type="dxa"/>
            <w:tcBorders>
              <w:top w:val="single" w:sz="18" w:space="0" w:color="auto"/>
              <w:left w:val="nil"/>
              <w:bottom w:val="single" w:sz="18" w:space="0" w:color="auto"/>
              <w:right w:val="nil"/>
            </w:tcBorders>
            <w:shd w:val="clear" w:color="auto" w:fill="4472C4" w:themeFill="accent5"/>
            <w:noWrap/>
            <w:vAlign w:val="bottom"/>
            <w:hideMark/>
          </w:tcPr>
          <w:p w14:paraId="156778E4" w14:textId="77777777" w:rsidR="009E6E1D" w:rsidRPr="00FF6A71" w:rsidRDefault="009E6E1D" w:rsidP="009E6E1D">
            <w:pPr>
              <w:spacing w:before="0" w:after="0" w:line="240" w:lineRule="auto"/>
              <w:jc w:val="left"/>
              <w:rPr>
                <w:rFonts w:ascii="Calibri" w:hAnsi="Calibri" w:cs="Calibri"/>
                <w:b/>
                <w:bCs/>
                <w:color w:val="FFFFFF" w:themeColor="background1"/>
                <w:sz w:val="22"/>
                <w:szCs w:val="22"/>
              </w:rPr>
            </w:pPr>
            <w:r w:rsidRPr="00FF6A71">
              <w:rPr>
                <w:rFonts w:ascii="Calibri" w:hAnsi="Calibri" w:cs="Calibri"/>
                <w:b/>
                <w:bCs/>
                <w:color w:val="FFFFFF" w:themeColor="background1"/>
                <w:sz w:val="22"/>
                <w:szCs w:val="22"/>
              </w:rPr>
              <w:t>Mark</w:t>
            </w:r>
          </w:p>
        </w:tc>
        <w:tc>
          <w:tcPr>
            <w:tcW w:w="1276" w:type="dxa"/>
            <w:tcBorders>
              <w:top w:val="single" w:sz="18" w:space="0" w:color="auto"/>
              <w:left w:val="nil"/>
              <w:bottom w:val="single" w:sz="18" w:space="0" w:color="auto"/>
              <w:right w:val="single" w:sz="18" w:space="0" w:color="auto"/>
            </w:tcBorders>
            <w:shd w:val="clear" w:color="auto" w:fill="4472C4" w:themeFill="accent5"/>
            <w:noWrap/>
            <w:vAlign w:val="bottom"/>
            <w:hideMark/>
          </w:tcPr>
          <w:p w14:paraId="3D9577E1" w14:textId="77777777" w:rsidR="009E6E1D" w:rsidRPr="00FF6A71" w:rsidRDefault="009E6E1D" w:rsidP="009E6E1D">
            <w:pPr>
              <w:spacing w:before="0" w:after="0" w:line="240" w:lineRule="auto"/>
              <w:jc w:val="center"/>
              <w:rPr>
                <w:rFonts w:ascii="Calibri" w:hAnsi="Calibri" w:cs="Calibri"/>
                <w:b/>
                <w:bCs/>
                <w:color w:val="FFFFFF" w:themeColor="background1"/>
              </w:rPr>
            </w:pPr>
            <w:r w:rsidRPr="00FF6A71">
              <w:rPr>
                <w:rFonts w:ascii="Calibri" w:hAnsi="Calibri" w:cs="Calibri"/>
                <w:b/>
                <w:bCs/>
                <w:color w:val="FFFFFF" w:themeColor="background1"/>
              </w:rPr>
              <w:t>Grade</w:t>
            </w:r>
          </w:p>
        </w:tc>
      </w:tr>
      <w:tr w:rsidR="009E6E1D" w:rsidRPr="00FF6A71" w14:paraId="4B034040" w14:textId="77777777" w:rsidTr="009E6E1D">
        <w:trPr>
          <w:trHeight w:val="388"/>
          <w:jc w:val="center"/>
        </w:trPr>
        <w:tc>
          <w:tcPr>
            <w:tcW w:w="2127" w:type="dxa"/>
            <w:tcBorders>
              <w:top w:val="single" w:sz="18" w:space="0" w:color="auto"/>
            </w:tcBorders>
            <w:shd w:val="clear" w:color="auto" w:fill="auto"/>
            <w:noWrap/>
            <w:vAlign w:val="bottom"/>
            <w:hideMark/>
          </w:tcPr>
          <w:p w14:paraId="5E7EB5D2" w14:textId="77777777" w:rsidR="009E6E1D" w:rsidRPr="00FF6A71" w:rsidRDefault="009E6E1D" w:rsidP="009E6E1D">
            <w:pPr>
              <w:spacing w:before="0" w:after="0" w:line="240" w:lineRule="auto"/>
              <w:jc w:val="left"/>
              <w:rPr>
                <w:rFonts w:ascii="Calibri" w:hAnsi="Calibri" w:cs="Calibri"/>
              </w:rPr>
            </w:pPr>
            <w:r w:rsidRPr="00FF6A71">
              <w:rPr>
                <w:rFonts w:ascii="Calibri" w:hAnsi="Calibri" w:cs="Calibri"/>
              </w:rPr>
              <w:t>1st</w:t>
            </w:r>
          </w:p>
        </w:tc>
        <w:tc>
          <w:tcPr>
            <w:tcW w:w="1275" w:type="dxa"/>
            <w:tcBorders>
              <w:top w:val="single" w:sz="18" w:space="0" w:color="auto"/>
            </w:tcBorders>
            <w:shd w:val="clear" w:color="auto" w:fill="auto"/>
            <w:noWrap/>
            <w:vAlign w:val="bottom"/>
            <w:hideMark/>
          </w:tcPr>
          <w:p w14:paraId="3E120F62" w14:textId="77777777" w:rsidR="009E6E1D" w:rsidRPr="00FF6A71" w:rsidRDefault="009E6E1D" w:rsidP="009E6E1D">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70% +</w:t>
            </w:r>
          </w:p>
        </w:tc>
        <w:tc>
          <w:tcPr>
            <w:tcW w:w="1276" w:type="dxa"/>
            <w:tcBorders>
              <w:top w:val="single" w:sz="18" w:space="0" w:color="auto"/>
            </w:tcBorders>
            <w:shd w:val="clear" w:color="auto" w:fill="auto"/>
            <w:noWrap/>
            <w:vAlign w:val="bottom"/>
            <w:hideMark/>
          </w:tcPr>
          <w:p w14:paraId="55E4F120" w14:textId="77777777" w:rsidR="009E6E1D" w:rsidRPr="00FF6A71" w:rsidRDefault="009E6E1D" w:rsidP="009E6E1D">
            <w:pPr>
              <w:spacing w:before="0" w:after="0" w:line="240" w:lineRule="auto"/>
              <w:jc w:val="center"/>
              <w:rPr>
                <w:rFonts w:ascii="Calibri" w:hAnsi="Calibri" w:cs="Calibri"/>
              </w:rPr>
            </w:pPr>
            <w:r w:rsidRPr="00FF6A71">
              <w:rPr>
                <w:rFonts w:ascii="Calibri" w:hAnsi="Calibri" w:cs="Calibri"/>
              </w:rPr>
              <w:t>A</w:t>
            </w:r>
          </w:p>
        </w:tc>
      </w:tr>
      <w:tr w:rsidR="009E6E1D" w:rsidRPr="00FF6A71" w14:paraId="1D392EBF" w14:textId="77777777" w:rsidTr="009E6E1D">
        <w:trPr>
          <w:trHeight w:val="330"/>
          <w:jc w:val="center"/>
        </w:trPr>
        <w:tc>
          <w:tcPr>
            <w:tcW w:w="2127" w:type="dxa"/>
            <w:shd w:val="clear" w:color="auto" w:fill="auto"/>
            <w:noWrap/>
            <w:vAlign w:val="bottom"/>
            <w:hideMark/>
          </w:tcPr>
          <w:p w14:paraId="56C4B91B" w14:textId="77777777" w:rsidR="009E6E1D" w:rsidRPr="00FF6A71" w:rsidRDefault="009E6E1D" w:rsidP="009E6E1D">
            <w:pPr>
              <w:spacing w:before="0" w:after="0" w:line="240" w:lineRule="auto"/>
              <w:jc w:val="left"/>
              <w:rPr>
                <w:rFonts w:ascii="Calibri" w:hAnsi="Calibri" w:cs="Calibri"/>
              </w:rPr>
            </w:pPr>
            <w:r w:rsidRPr="00FF6A71">
              <w:rPr>
                <w:rFonts w:ascii="Calibri" w:hAnsi="Calibri" w:cs="Calibri"/>
              </w:rPr>
              <w:t>Upper 2nd - 2.1</w:t>
            </w:r>
          </w:p>
        </w:tc>
        <w:tc>
          <w:tcPr>
            <w:tcW w:w="1275" w:type="dxa"/>
            <w:shd w:val="clear" w:color="auto" w:fill="auto"/>
            <w:noWrap/>
            <w:vAlign w:val="bottom"/>
            <w:hideMark/>
          </w:tcPr>
          <w:p w14:paraId="53FE2330" w14:textId="77777777" w:rsidR="009E6E1D" w:rsidRPr="00FF6A71" w:rsidRDefault="009E6E1D" w:rsidP="009E6E1D">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60-69%</w:t>
            </w:r>
          </w:p>
        </w:tc>
        <w:tc>
          <w:tcPr>
            <w:tcW w:w="1276" w:type="dxa"/>
            <w:shd w:val="clear" w:color="auto" w:fill="auto"/>
            <w:noWrap/>
            <w:vAlign w:val="bottom"/>
            <w:hideMark/>
          </w:tcPr>
          <w:p w14:paraId="5798D53B" w14:textId="77777777" w:rsidR="009E6E1D" w:rsidRPr="00FF6A71" w:rsidRDefault="009E6E1D" w:rsidP="009E6E1D">
            <w:pPr>
              <w:spacing w:before="0" w:after="0" w:line="240" w:lineRule="auto"/>
              <w:jc w:val="center"/>
              <w:rPr>
                <w:rFonts w:ascii="Calibri" w:hAnsi="Calibri" w:cs="Calibri"/>
              </w:rPr>
            </w:pPr>
            <w:r w:rsidRPr="00FF6A71">
              <w:rPr>
                <w:rFonts w:ascii="Calibri" w:hAnsi="Calibri" w:cs="Calibri"/>
              </w:rPr>
              <w:t>B</w:t>
            </w:r>
          </w:p>
        </w:tc>
      </w:tr>
      <w:tr w:rsidR="009E6E1D" w:rsidRPr="00FF6A71" w14:paraId="44C61411" w14:textId="77777777" w:rsidTr="009E6E1D">
        <w:trPr>
          <w:trHeight w:val="315"/>
          <w:jc w:val="center"/>
        </w:trPr>
        <w:tc>
          <w:tcPr>
            <w:tcW w:w="2127" w:type="dxa"/>
            <w:shd w:val="clear" w:color="auto" w:fill="auto"/>
            <w:noWrap/>
            <w:vAlign w:val="bottom"/>
            <w:hideMark/>
          </w:tcPr>
          <w:p w14:paraId="35C327F5" w14:textId="77777777" w:rsidR="009E6E1D" w:rsidRPr="00FF6A71" w:rsidRDefault="009E6E1D" w:rsidP="009E6E1D">
            <w:pPr>
              <w:spacing w:before="0" w:after="0" w:line="240" w:lineRule="auto"/>
              <w:jc w:val="left"/>
              <w:rPr>
                <w:rFonts w:ascii="Calibri" w:hAnsi="Calibri" w:cs="Calibri"/>
              </w:rPr>
            </w:pPr>
            <w:r w:rsidRPr="00FF6A71">
              <w:rPr>
                <w:rFonts w:ascii="Calibri" w:hAnsi="Calibri" w:cs="Calibri"/>
              </w:rPr>
              <w:t>Lower 2nd - 2.2</w:t>
            </w:r>
          </w:p>
        </w:tc>
        <w:tc>
          <w:tcPr>
            <w:tcW w:w="1275" w:type="dxa"/>
            <w:shd w:val="clear" w:color="auto" w:fill="auto"/>
            <w:noWrap/>
            <w:vAlign w:val="bottom"/>
            <w:hideMark/>
          </w:tcPr>
          <w:p w14:paraId="1AE0C24A" w14:textId="77777777" w:rsidR="009E6E1D" w:rsidRPr="00FF6A71" w:rsidRDefault="009E6E1D" w:rsidP="009E6E1D">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50-59%</w:t>
            </w:r>
          </w:p>
        </w:tc>
        <w:tc>
          <w:tcPr>
            <w:tcW w:w="1276" w:type="dxa"/>
            <w:shd w:val="clear" w:color="auto" w:fill="auto"/>
            <w:noWrap/>
            <w:vAlign w:val="bottom"/>
            <w:hideMark/>
          </w:tcPr>
          <w:p w14:paraId="3B8A5405" w14:textId="77777777" w:rsidR="009E6E1D" w:rsidRPr="00FF6A71" w:rsidRDefault="009E6E1D" w:rsidP="009E6E1D">
            <w:pPr>
              <w:spacing w:before="0" w:after="0" w:line="240" w:lineRule="auto"/>
              <w:jc w:val="center"/>
              <w:rPr>
                <w:rFonts w:ascii="Calibri" w:hAnsi="Calibri" w:cs="Calibri"/>
              </w:rPr>
            </w:pPr>
            <w:r w:rsidRPr="00FF6A71">
              <w:rPr>
                <w:rFonts w:ascii="Calibri" w:hAnsi="Calibri" w:cs="Calibri"/>
              </w:rPr>
              <w:t>C</w:t>
            </w:r>
          </w:p>
        </w:tc>
      </w:tr>
      <w:tr w:rsidR="009E6E1D" w:rsidRPr="00FF6A71" w14:paraId="74984D7E" w14:textId="77777777" w:rsidTr="009E6E1D">
        <w:trPr>
          <w:trHeight w:val="315"/>
          <w:jc w:val="center"/>
        </w:trPr>
        <w:tc>
          <w:tcPr>
            <w:tcW w:w="2127" w:type="dxa"/>
            <w:shd w:val="clear" w:color="auto" w:fill="auto"/>
            <w:noWrap/>
            <w:vAlign w:val="bottom"/>
            <w:hideMark/>
          </w:tcPr>
          <w:p w14:paraId="7DFC9841" w14:textId="77777777" w:rsidR="009E6E1D" w:rsidRPr="00FF6A71" w:rsidRDefault="009E6E1D" w:rsidP="009E6E1D">
            <w:pPr>
              <w:spacing w:before="0" w:after="0" w:line="240" w:lineRule="auto"/>
              <w:jc w:val="left"/>
              <w:rPr>
                <w:rFonts w:ascii="Calibri" w:hAnsi="Calibri" w:cs="Calibri"/>
              </w:rPr>
            </w:pPr>
            <w:r w:rsidRPr="00FF6A71">
              <w:rPr>
                <w:rFonts w:ascii="Calibri" w:hAnsi="Calibri" w:cs="Calibri"/>
              </w:rPr>
              <w:t>3rd</w:t>
            </w:r>
          </w:p>
        </w:tc>
        <w:tc>
          <w:tcPr>
            <w:tcW w:w="1275" w:type="dxa"/>
            <w:shd w:val="clear" w:color="auto" w:fill="auto"/>
            <w:noWrap/>
            <w:vAlign w:val="bottom"/>
            <w:hideMark/>
          </w:tcPr>
          <w:p w14:paraId="5E69EBC6" w14:textId="77777777" w:rsidR="009E6E1D" w:rsidRPr="00FF6A71" w:rsidRDefault="009E6E1D" w:rsidP="009E6E1D">
            <w:pPr>
              <w:spacing w:before="0" w:after="0" w:line="240" w:lineRule="auto"/>
              <w:jc w:val="left"/>
              <w:rPr>
                <w:rFonts w:ascii="Calibri" w:hAnsi="Calibri" w:cs="Calibri"/>
                <w:color w:val="000000"/>
                <w:sz w:val="22"/>
                <w:szCs w:val="22"/>
              </w:rPr>
            </w:pPr>
            <w:r w:rsidRPr="00FF6A71">
              <w:rPr>
                <w:rFonts w:ascii="Calibri" w:hAnsi="Calibri" w:cs="Calibri"/>
                <w:color w:val="000000"/>
                <w:sz w:val="22"/>
                <w:szCs w:val="22"/>
              </w:rPr>
              <w:t>40-49%</w:t>
            </w:r>
          </w:p>
        </w:tc>
        <w:tc>
          <w:tcPr>
            <w:tcW w:w="1276" w:type="dxa"/>
            <w:shd w:val="clear" w:color="auto" w:fill="auto"/>
            <w:noWrap/>
            <w:vAlign w:val="bottom"/>
            <w:hideMark/>
          </w:tcPr>
          <w:p w14:paraId="2086F601" w14:textId="77777777" w:rsidR="009E6E1D" w:rsidRPr="00FF6A71" w:rsidRDefault="009E6E1D" w:rsidP="009E6E1D">
            <w:pPr>
              <w:spacing w:before="0" w:after="0" w:line="240" w:lineRule="auto"/>
              <w:jc w:val="center"/>
              <w:rPr>
                <w:rFonts w:ascii="Calibri" w:hAnsi="Calibri" w:cs="Calibri"/>
              </w:rPr>
            </w:pPr>
            <w:r w:rsidRPr="00FF6A71">
              <w:rPr>
                <w:rFonts w:ascii="Calibri" w:hAnsi="Calibri" w:cs="Calibri"/>
              </w:rPr>
              <w:t>D</w:t>
            </w:r>
          </w:p>
        </w:tc>
      </w:tr>
    </w:tbl>
    <w:p w14:paraId="7FD264B7" w14:textId="22226E11" w:rsidR="00A1721E" w:rsidRPr="007C0DAF" w:rsidRDefault="00A1721E">
      <w:pPr>
        <w:pStyle w:val="Caption"/>
        <w:pPrChange w:id="29065" w:author="pete jones" w:date="2022-01-04T14:44:00Z">
          <w:pPr>
            <w:pStyle w:val="TOCHeading"/>
            <w:jc w:val="center"/>
          </w:pPr>
        </w:pPrChange>
      </w:pPr>
      <w:bookmarkStart w:id="29066" w:name="_Ref67133786"/>
      <w:bookmarkStart w:id="29067" w:name="_Toc68162331"/>
      <w:bookmarkStart w:id="29068" w:name="_Toc99719362"/>
      <w:r w:rsidRPr="00C15005">
        <w:t xml:space="preserve">Table </w:t>
      </w:r>
      <w:ins w:id="29069" w:author="pete jones" w:date="2022-03-12T09:33:00Z">
        <w:r w:rsidR="00D62441">
          <w:fldChar w:fldCharType="begin"/>
        </w:r>
        <w:r w:rsidR="00D62441">
          <w:instrText xml:space="preserve"> STYLEREF 1 \s </w:instrText>
        </w:r>
      </w:ins>
      <w:r w:rsidR="00D62441">
        <w:fldChar w:fldCharType="separate"/>
      </w:r>
      <w:r w:rsidR="00D94147">
        <w:rPr>
          <w:noProof/>
        </w:rPr>
        <w:t>8</w:t>
      </w:r>
      <w:ins w:id="29070"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29071" w:author="pete jones" w:date="2022-04-05T11:31:00Z">
        <w:r w:rsidR="00D94147">
          <w:rPr>
            <w:noProof/>
          </w:rPr>
          <w:t>1</w:t>
        </w:r>
      </w:ins>
      <w:ins w:id="29072" w:author="pete jones" w:date="2022-03-12T09:33:00Z">
        <w:r w:rsidR="00D62441">
          <w:fldChar w:fldCharType="end"/>
        </w:r>
      </w:ins>
      <w:del w:id="29073" w:author="pete jones" w:date="2022-02-07T13:00:00Z">
        <w:r w:rsidRPr="00862EE0" w:rsidDel="00344917">
          <w:fldChar w:fldCharType="begin"/>
        </w:r>
        <w:r w:rsidRPr="007C0DAF" w:rsidDel="00344917">
          <w:delInstrText>STYLEREF 1 \s</w:delInstrText>
        </w:r>
        <w:r w:rsidRPr="00862EE0" w:rsidDel="00344917">
          <w:fldChar w:fldCharType="separate"/>
        </w:r>
        <w:r w:rsidR="002866F8" w:rsidDel="00344917">
          <w:rPr>
            <w:noProof/>
          </w:rPr>
          <w:delText>8</w:delText>
        </w:r>
        <w:r w:rsidRPr="00862EE0"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del>
      <w:del w:id="29074" w:author="pete jones" w:date="2022-01-04T14:44:00Z">
        <w:r w:rsidR="00DD384C" w:rsidRPr="007C0DAF" w:rsidDel="002866F8">
          <w:rPr>
            <w:noProof/>
          </w:rPr>
          <w:delText>1</w:delText>
        </w:r>
      </w:del>
      <w:del w:id="29075" w:author="pete jones" w:date="2022-02-07T13:00:00Z">
        <w:r w:rsidRPr="007C0DAF" w:rsidDel="00344917">
          <w:fldChar w:fldCharType="end"/>
        </w:r>
      </w:del>
      <w:r w:rsidRPr="007C0DAF">
        <w:t>: Degree classification gradings</w:t>
      </w:r>
      <w:bookmarkEnd w:id="29066"/>
      <w:bookmarkEnd w:id="29067"/>
      <w:bookmarkEnd w:id="29068"/>
    </w:p>
    <w:p w14:paraId="505F75B1" w14:textId="217B7B43" w:rsidR="00A33F88" w:rsidRPr="00FF6A71" w:rsidRDefault="009E6E1D" w:rsidP="009E6E1D">
      <w:r w:rsidRPr="00FF6A71">
        <w:t xml:space="preserve">The classification and grade of the degree are based upon an average of results from all modules. Modules to the value of 120 credits must be achieved for each academic year. The overall average is computed based upon an average of </w:t>
      </w:r>
      <w:del w:id="29076" w:author="pete jones" w:date="2022-03-30T10:15:00Z">
        <w:r w:rsidRPr="00FF6A71" w:rsidDel="00093B7D">
          <w:delText>2</w:delText>
        </w:r>
        <w:r w:rsidRPr="00FF6A71" w:rsidDel="00093B7D">
          <w:rPr>
            <w:vertAlign w:val="superscript"/>
          </w:rPr>
          <w:delText>nd</w:delText>
        </w:r>
        <w:r w:rsidRPr="00FF6A71" w:rsidDel="00093B7D">
          <w:delText xml:space="preserve"> </w:delText>
        </w:r>
      </w:del>
      <w:ins w:id="29077" w:author="pete jones" w:date="2022-03-30T10:15:00Z">
        <w:r w:rsidR="00093B7D" w:rsidRPr="00FF6A71">
          <w:t>2</w:t>
        </w:r>
        <w:r w:rsidR="00093B7D" w:rsidRPr="00FF6A71">
          <w:rPr>
            <w:vertAlign w:val="superscript"/>
          </w:rPr>
          <w:t>nd</w:t>
        </w:r>
        <w:r w:rsidR="00093B7D">
          <w:t>-</w:t>
        </w:r>
      </w:ins>
      <w:r w:rsidRPr="00FF6A71">
        <w:t>year modules at 30%</w:t>
      </w:r>
      <w:del w:id="29078" w:author="pete jones" w:date="2022-04-01T11:48:00Z">
        <w:r w:rsidRPr="00FF6A71" w:rsidDel="00DD7B17">
          <w:delText>,</w:delText>
        </w:r>
      </w:del>
      <w:r w:rsidRPr="00FF6A71">
        <w:t xml:space="preserve"> and an average of final year modules at 70%. In addition, the lowest module grade is ignored</w:t>
      </w:r>
      <w:del w:id="29079" w:author="pete jones" w:date="2022-04-01T11:48:00Z">
        <w:r w:rsidRPr="00FF6A71" w:rsidDel="00DD7B17">
          <w:delText>,</w:delText>
        </w:r>
      </w:del>
      <w:r w:rsidRPr="00FF6A71">
        <w:t xml:space="preserve"> </w:t>
      </w:r>
      <w:r w:rsidRPr="00FF6A71">
        <w:lastRenderedPageBreak/>
        <w:t xml:space="preserve">(to a maximum value of 30 credits), and the averages </w:t>
      </w:r>
      <w:ins w:id="29080" w:author="pete jones" w:date="2022-03-30T10:15:00Z">
        <w:r w:rsidR="00093B7D">
          <w:t xml:space="preserve">are </w:t>
        </w:r>
      </w:ins>
      <w:r w:rsidRPr="00FF6A71">
        <w:t>computed on the remaining highest scores. Consequently, it is possible to obtain a Grade A 1</w:t>
      </w:r>
      <w:r w:rsidRPr="00FF6A71">
        <w:rPr>
          <w:vertAlign w:val="superscript"/>
        </w:rPr>
        <w:t>st</w:t>
      </w:r>
      <w:r w:rsidRPr="00FF6A71">
        <w:t xml:space="preserve"> class degree with minimum grades in the first-year studies based upon maximum resits</w:t>
      </w:r>
      <w:del w:id="29081" w:author="pete jones" w:date="2022-04-01T11:48:00Z">
        <w:r w:rsidRPr="00FF6A71" w:rsidDel="00DD7B17">
          <w:delText>,</w:delText>
        </w:r>
      </w:del>
      <w:r w:rsidRPr="00FF6A71">
        <w:t xml:space="preserve"> and resit grades for one module in </w:t>
      </w:r>
      <w:del w:id="29082" w:author="pete jones" w:date="2022-04-01T11:48:00Z">
        <w:r w:rsidRPr="00FF6A71" w:rsidDel="00DD7B17">
          <w:delText xml:space="preserve">each of </w:delText>
        </w:r>
      </w:del>
      <w:r w:rsidRPr="00FF6A71">
        <w:t xml:space="preserve">the other academic years. </w:t>
      </w:r>
      <w:r w:rsidR="00D01356" w:rsidRPr="00FF6A71">
        <w:t>The CDIO</w:t>
      </w:r>
      <w:r w:rsidRPr="00FF6A71">
        <w:t xml:space="preserve"> would argue that the first year of studies is an important opportunity for academics to shape the character of an engineer, providing the foundation for future studies and careers. </w:t>
      </w:r>
      <w:del w:id="29083" w:author="pete jones" w:date="2022-04-01T11:49:00Z">
        <w:r w:rsidRPr="00FF6A71" w:rsidDel="00DD7B17">
          <w:delText xml:space="preserve">Many </w:delText>
        </w:r>
      </w:del>
      <w:ins w:id="29084" w:author="pete jones" w:date="2022-04-01T11:49:00Z">
        <w:r w:rsidR="00DD7B17">
          <w:t>Although m</w:t>
        </w:r>
        <w:r w:rsidR="00DD7B17" w:rsidRPr="00FF6A71">
          <w:t xml:space="preserve">any </w:t>
        </w:r>
      </w:ins>
      <w:r w:rsidRPr="00FF6A71">
        <w:t>first-year programmes are structured around engineering principles, in many cases</w:t>
      </w:r>
      <w:ins w:id="29085" w:author="pete jones" w:date="2022-04-01T11:49:00Z">
        <w:r w:rsidR="00DD7B17">
          <w:t>,</w:t>
        </w:r>
      </w:ins>
      <w:r w:rsidRPr="00FF6A71">
        <w:t xml:space="preserve"> mor</w:t>
      </w:r>
      <w:commentRangeStart w:id="29086"/>
      <w:r w:rsidRPr="00FF6A71">
        <w:t xml:space="preserve">e than 60% of studies are dedicated to maths and science. </w:t>
      </w:r>
      <w:commentRangeEnd w:id="29086"/>
      <w:r w:rsidR="00B30161" w:rsidRPr="00FF6A71">
        <w:rPr>
          <w:rStyle w:val="CommentReference"/>
        </w:rPr>
        <w:commentReference w:id="29086"/>
      </w:r>
      <w:del w:id="29087" w:author="pete jones" w:date="2022-04-01T11:49:00Z">
        <w:r w:rsidRPr="00FF6A71" w:rsidDel="00DD7B17">
          <w:delText xml:space="preserve">Lower </w:delText>
        </w:r>
      </w:del>
      <w:ins w:id="29088" w:author="pete jones" w:date="2022-04-01T11:49:00Z">
        <w:r w:rsidR="00DD7B17">
          <w:t>Therefore, l</w:t>
        </w:r>
        <w:r w:rsidR="00DD7B17" w:rsidRPr="00FF6A71">
          <w:t xml:space="preserve">ower </w:t>
        </w:r>
      </w:ins>
      <w:r w:rsidRPr="00FF6A71">
        <w:t>grades do not necessarily correlate to lower levels of engagement</w:t>
      </w:r>
      <w:del w:id="29089" w:author="pete jones" w:date="2022-04-01T11:49:00Z">
        <w:r w:rsidRPr="00FF6A71" w:rsidDel="00DD7B17">
          <w:delText>, but</w:delText>
        </w:r>
      </w:del>
      <w:ins w:id="29090" w:author="pete jones" w:date="2022-04-01T11:49:00Z">
        <w:r w:rsidR="00DD7B17">
          <w:t>. Still,</w:t>
        </w:r>
      </w:ins>
      <w:r w:rsidRPr="00FF6A71">
        <w:t xml:space="preserve"> it is reasonable to assume that lower levels of achievement in foundational studies indicate</w:t>
      </w:r>
      <w:del w:id="29091" w:author="pete jones" w:date="2022-03-30T10:15:00Z">
        <w:r w:rsidRPr="00FF6A71" w:rsidDel="00093B7D">
          <w:delText>s</w:delText>
        </w:r>
      </w:del>
      <w:r w:rsidRPr="00FF6A71">
        <w:t xml:space="preserve"> a poor preparation for the challenges of subsequent study. </w:t>
      </w:r>
      <w:del w:id="29092" w:author="pete jones" w:date="2022-04-01T11:49:00Z">
        <w:r w:rsidRPr="00FF6A71" w:rsidDel="00DD7B17">
          <w:delText xml:space="preserve">A </w:delText>
        </w:r>
      </w:del>
      <w:ins w:id="29093" w:author="pete jones" w:date="2022-04-01T11:49:00Z">
        <w:r w:rsidR="00DD7B17">
          <w:t>Therefore, a</w:t>
        </w:r>
        <w:r w:rsidR="00DD7B17" w:rsidRPr="00FF6A71">
          <w:t xml:space="preserve"> </w:t>
        </w:r>
      </w:ins>
      <w:r w:rsidRPr="00FF6A71">
        <w:t xml:space="preserve">lower level of digital engineering competence achieved for </w:t>
      </w:r>
      <w:del w:id="29094" w:author="pete jones" w:date="2022-03-30T10:15:00Z">
        <w:r w:rsidRPr="00FF6A71" w:rsidDel="00093B7D">
          <w:delText xml:space="preserve">first </w:delText>
        </w:r>
      </w:del>
      <w:ins w:id="29095" w:author="pete jones" w:date="2022-03-30T10:15:00Z">
        <w:r w:rsidR="00093B7D" w:rsidRPr="00FF6A71">
          <w:t>first</w:t>
        </w:r>
        <w:r w:rsidR="00093B7D">
          <w:t>-</w:t>
        </w:r>
      </w:ins>
      <w:r w:rsidRPr="00FF6A71">
        <w:t xml:space="preserve">year studies will </w:t>
      </w:r>
      <w:del w:id="29096" w:author="pete jones" w:date="2022-04-01T11:49:00Z">
        <w:r w:rsidRPr="00FF6A71" w:rsidDel="00DD7B17">
          <w:delText>have as significant an impact on</w:delText>
        </w:r>
      </w:del>
      <w:ins w:id="29097" w:author="pete jones" w:date="2022-04-01T11:49:00Z">
        <w:r w:rsidR="00DD7B17">
          <w:t>significantly impact</w:t>
        </w:r>
      </w:ins>
      <w:r w:rsidRPr="00FF6A71">
        <w:t xml:space="preserve"> achievements as lower levels of application competence in maths and science. Fortunately, building competency in digital engineering is more likely to be achieved during self-directed activity than </w:t>
      </w:r>
      <w:ins w:id="29098" w:author="pete jones" w:date="2022-03-30T10:15:00Z">
        <w:r w:rsidR="00093B7D">
          <w:t xml:space="preserve">by </w:t>
        </w:r>
      </w:ins>
      <w:r w:rsidRPr="00FF6A71">
        <w:t>relying on self-direction for maths and science topics.</w:t>
      </w:r>
      <w:r w:rsidR="00D01356" w:rsidRPr="00FF6A71">
        <w:t xml:space="preserve"> This research suggests that pr</w:t>
      </w:r>
      <w:r w:rsidRPr="00FF6A71">
        <w:t>oviding a rich contextual digital engineering environment will provide the “space” to develop creative competency skills by maximising the effectivity of self-directed study linked to theoretical context.</w:t>
      </w:r>
    </w:p>
    <w:p w14:paraId="73689506" w14:textId="108D57C6" w:rsidR="00A33F88" w:rsidRPr="00FF6A71" w:rsidRDefault="009E6E1D" w:rsidP="009E6E1D">
      <w:r w:rsidRPr="00FF6A71">
        <w:t xml:space="preserve">The </w:t>
      </w:r>
      <w:r w:rsidR="00D01356" w:rsidRPr="00FF6A71">
        <w:t>proposed S</w:t>
      </w:r>
      <w:r w:rsidR="006F2F84" w:rsidRPr="00FF6A71">
        <w:t>t</w:t>
      </w:r>
      <w:r w:rsidR="00D01356" w:rsidRPr="00FF6A71">
        <w:t xml:space="preserve">UDEE </w:t>
      </w:r>
      <w:r w:rsidRPr="00FF6A71">
        <w:t xml:space="preserve">framework is structured on the premise that core CDE skills should be achieved as early as possible during formative studies, thus providing the necessary competence to explore </w:t>
      </w:r>
      <w:del w:id="29099" w:author="pete jones" w:date="2022-03-30T10:15:00Z">
        <w:r w:rsidRPr="00FF6A71" w:rsidDel="00093B7D">
          <w:delText xml:space="preserve">higher </w:delText>
        </w:r>
      </w:del>
      <w:ins w:id="29100" w:author="pete jones" w:date="2022-03-30T10:15:00Z">
        <w:r w:rsidR="00093B7D" w:rsidRPr="00FF6A71">
          <w:t>higher</w:t>
        </w:r>
        <w:r w:rsidR="00093B7D">
          <w:t>-</w:t>
        </w:r>
      </w:ins>
      <w:r w:rsidRPr="00FF6A71">
        <w:t xml:space="preserve">level digital engineering roles at later stages of study. </w:t>
      </w:r>
      <w:ins w:id="29101" w:author="pete jones" w:date="2022-04-01T11:50:00Z">
        <w:r w:rsidR="00DD7B17">
          <w:t>T</w:t>
        </w:r>
        <w:r w:rsidR="00DD7B17" w:rsidRPr="00FF6A71">
          <w:t xml:space="preserve">he framework is constructed of three layers </w:t>
        </w:r>
      </w:ins>
      <w:ins w:id="29102" w:author="pete jones" w:date="2022-04-01T11:51:00Z">
        <w:r w:rsidR="00DD7B17">
          <w:t xml:space="preserve">and </w:t>
        </w:r>
      </w:ins>
      <w:del w:id="29103" w:author="pete jones" w:date="2022-04-01T11:51:00Z">
        <w:r w:rsidRPr="00FF6A71" w:rsidDel="00DD7B17">
          <w:delText>P</w:delText>
        </w:r>
      </w:del>
      <w:ins w:id="29104" w:author="pete jones" w:date="2022-04-01T11:51:00Z">
        <w:r w:rsidR="00DD7B17">
          <w:t>p</w:t>
        </w:r>
      </w:ins>
      <w:r w:rsidRPr="00FF6A71">
        <w:t xml:space="preserve">urposefully defined in </w:t>
      </w:r>
      <w:r w:rsidR="00D01356" w:rsidRPr="00FF6A71">
        <w:t>“</w:t>
      </w:r>
      <w:r w:rsidRPr="00FF6A71">
        <w:t>layers</w:t>
      </w:r>
      <w:r w:rsidR="00D01356" w:rsidRPr="00FF6A71">
        <w:t>”</w:t>
      </w:r>
      <w:r w:rsidRPr="00FF6A71">
        <w:t xml:space="preserve"> to differentiate from the </w:t>
      </w:r>
      <w:r w:rsidR="00D01356" w:rsidRPr="00FF6A71">
        <w:t>“</w:t>
      </w:r>
      <w:r w:rsidRPr="00FF6A71">
        <w:t>levels</w:t>
      </w:r>
      <w:r w:rsidR="00D01356" w:rsidRPr="00FF6A71">
        <w:t>”</w:t>
      </w:r>
      <w:r w:rsidRPr="00FF6A71">
        <w:t xml:space="preserve"> of undergraduate study</w:t>
      </w:r>
      <w:ins w:id="29105" w:author="pete jones" w:date="2022-04-01T11:51:00Z">
        <w:r w:rsidR="00DD7B17">
          <w:t>.</w:t>
        </w:r>
      </w:ins>
      <w:del w:id="29106" w:author="pete jones" w:date="2022-04-01T11:50:00Z">
        <w:r w:rsidRPr="00FF6A71" w:rsidDel="00DD7B17">
          <w:delText>, the framework is constructed of three layers;</w:delText>
        </w:r>
      </w:del>
      <w:r w:rsidRPr="00FF6A71">
        <w:t xml:space="preserve"> </w:t>
      </w:r>
      <w:del w:id="29107" w:author="pete jones" w:date="2022-04-01T11:51:00Z">
        <w:r w:rsidRPr="00FF6A71" w:rsidDel="00DD7B17">
          <w:delText xml:space="preserve">layer </w:delText>
        </w:r>
      </w:del>
      <w:ins w:id="29108" w:author="pete jones" w:date="2022-04-01T11:51:00Z">
        <w:r w:rsidR="00DD7B17">
          <w:t>L</w:t>
        </w:r>
        <w:r w:rsidR="00DD7B17" w:rsidRPr="00FF6A71">
          <w:t xml:space="preserve">ayer </w:t>
        </w:r>
      </w:ins>
      <w:r w:rsidRPr="00FF6A71">
        <w:t xml:space="preserve">1 </w:t>
      </w:r>
      <w:del w:id="29109" w:author="pete jones" w:date="2022-03-30T10:16:00Z">
        <w:r w:rsidRPr="00FF6A71" w:rsidDel="00093B7D">
          <w:delText xml:space="preserve">focussed </w:delText>
        </w:r>
      </w:del>
      <w:ins w:id="29110" w:author="pete jones" w:date="2022-03-30T10:16:00Z">
        <w:r w:rsidR="00093B7D" w:rsidRPr="00FF6A71">
          <w:t>focus</w:t>
        </w:r>
        <w:r w:rsidR="00093B7D">
          <w:t>es</w:t>
        </w:r>
        <w:r w:rsidR="00093B7D" w:rsidRPr="00FF6A71">
          <w:t xml:space="preserve"> </w:t>
        </w:r>
      </w:ins>
      <w:r w:rsidRPr="00FF6A71">
        <w:t>on core technology competence, teamwork and communications, layer 2 on specialisation and the discovery of extended engineering roles, and finally</w:t>
      </w:r>
      <w:ins w:id="29111" w:author="pete jones" w:date="2022-04-01T11:51:00Z">
        <w:r w:rsidR="00DD7B17">
          <w:t>,</w:t>
        </w:r>
      </w:ins>
      <w:r w:rsidRPr="00FF6A71">
        <w:t xml:space="preserve"> layer 3 on challenging and engaging project work. Contextual project work, </w:t>
      </w:r>
      <w:del w:id="29112" w:author="pete jones" w:date="2022-03-30T10:16:00Z">
        <w:r w:rsidRPr="00FF6A71" w:rsidDel="00093B7D">
          <w:delText xml:space="preserve">problem </w:delText>
        </w:r>
      </w:del>
      <w:ins w:id="29113" w:author="pete jones" w:date="2022-03-30T10:16:00Z">
        <w:r w:rsidR="00093B7D" w:rsidRPr="00FF6A71">
          <w:t>problem</w:t>
        </w:r>
        <w:r w:rsidR="00093B7D">
          <w:t>-</w:t>
        </w:r>
      </w:ins>
      <w:r w:rsidRPr="00FF6A71">
        <w:t>solving, and teamwork are core to the framework</w:t>
      </w:r>
      <w:del w:id="29114" w:author="pete jones" w:date="2022-04-01T11:51:00Z">
        <w:r w:rsidRPr="00FF6A71" w:rsidDel="00DD7B17">
          <w:delText xml:space="preserve"> at all levels</w:delText>
        </w:r>
      </w:del>
      <w:r w:rsidRPr="00FF6A71">
        <w:t>. Each layer focu</w:t>
      </w:r>
      <w:del w:id="29115" w:author="pete jones" w:date="2022-03-30T10:16:00Z">
        <w:r w:rsidRPr="00FF6A71" w:rsidDel="00093B7D">
          <w:delText>s</w:delText>
        </w:r>
      </w:del>
      <w:r w:rsidRPr="00FF6A71">
        <w:t>ses on specific general outcomes and associated competence aligned to industry recognised certification; Layer 1 aligns to foundation CDE skills</w:t>
      </w:r>
      <w:del w:id="29116" w:author="pete jones" w:date="2022-04-01T11:51:00Z">
        <w:r w:rsidRPr="00FF6A71" w:rsidDel="00DD7B17">
          <w:delText>, Layer 2 extends foundation skills introducing competences designed to build team collaboration and choices for specialism,</w:delText>
        </w:r>
      </w:del>
      <w:ins w:id="29117" w:author="pete jones" w:date="2022-04-01T11:51:00Z">
        <w:r w:rsidR="00DD7B17">
          <w:t>. Layer 2 extends foundation skills by introducing competencies designed to build team collaboration and choices for specialism.</w:t>
        </w:r>
      </w:ins>
      <w:r w:rsidRPr="00FF6A71">
        <w:t xml:space="preserve"> Layer 3 provides opportunities for expert certification within a CDE experiential environment.</w:t>
      </w:r>
      <w:r w:rsidR="00D01356" w:rsidRPr="00FF6A71">
        <w:t xml:space="preserve"> This layering structure is illustrated in</w:t>
      </w:r>
      <w:r w:rsidR="00206CD4" w:rsidRPr="00FF6A71">
        <w:t xml:space="preserve"> </w:t>
      </w:r>
      <w:r w:rsidR="007C7D0C" w:rsidRPr="00312F59">
        <w:fldChar w:fldCharType="begin"/>
      </w:r>
      <w:r w:rsidR="007C7D0C" w:rsidRPr="00FF6A71">
        <w:instrText xml:space="preserve"> REF _Ref67297343 \h </w:instrText>
      </w:r>
      <w:r w:rsidR="007C7D0C" w:rsidRPr="00312F59">
        <w:fldChar w:fldCharType="separate"/>
      </w:r>
      <w:ins w:id="29118" w:author="pete jones" w:date="2022-04-05T11:31:00Z">
        <w:r w:rsidR="00D94147" w:rsidRPr="00C15005">
          <w:t xml:space="preserve">Figure </w:t>
        </w:r>
        <w:r w:rsidR="00D94147">
          <w:rPr>
            <w:noProof/>
          </w:rPr>
          <w:t>8</w:t>
        </w:r>
        <w:r w:rsidR="00D94147">
          <w:noBreakHyphen/>
        </w:r>
        <w:r w:rsidR="00D94147">
          <w:rPr>
            <w:noProof/>
          </w:rPr>
          <w:t>1</w:t>
        </w:r>
      </w:ins>
      <w:del w:id="29119" w:author="pete jones" w:date="2022-01-04T14:44:00Z">
        <w:r w:rsidR="00DD384C" w:rsidRPr="00FF6A71" w:rsidDel="002866F8">
          <w:delText xml:space="preserve">Figure </w:delText>
        </w:r>
        <w:r w:rsidR="00DD384C" w:rsidRPr="00FF6A71" w:rsidDel="002866F8">
          <w:rPr>
            <w:noProof/>
          </w:rPr>
          <w:delText>7</w:delText>
        </w:r>
        <w:r w:rsidR="00DD384C" w:rsidRPr="00FF6A71" w:rsidDel="002866F8">
          <w:noBreakHyphen/>
        </w:r>
        <w:r w:rsidR="00DD384C" w:rsidRPr="00FF6A71" w:rsidDel="002866F8">
          <w:rPr>
            <w:noProof/>
          </w:rPr>
          <w:delText>1</w:delText>
        </w:r>
      </w:del>
      <w:r w:rsidR="007C7D0C" w:rsidRPr="00312F59">
        <w:fldChar w:fldCharType="end"/>
      </w:r>
      <w:r w:rsidR="007C7D0C" w:rsidRPr="00FF6A71">
        <w:t>.</w:t>
      </w:r>
    </w:p>
    <w:p w14:paraId="3BCFDCF9" w14:textId="77777777" w:rsidR="00A33F88" w:rsidRPr="00FF6A71" w:rsidRDefault="5DC1C8D7" w:rsidP="009E6E1D">
      <w:pPr>
        <w:jc w:val="center"/>
      </w:pPr>
      <w:r w:rsidRPr="00C15005">
        <w:rPr>
          <w:noProof/>
        </w:rPr>
        <w:lastRenderedPageBreak/>
        <w:drawing>
          <wp:inline distT="0" distB="0" distL="0" distR="0" wp14:anchorId="305D01C4" wp14:editId="7B1996B7">
            <wp:extent cx="4067810" cy="3072130"/>
            <wp:effectExtent l="0" t="0" r="889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pic:nvPicPr>
                  <pic:blipFill>
                    <a:blip r:embed="rId152">
                      <a:extLst>
                        <a:ext uri="{28A0092B-C50C-407E-A947-70E740481C1C}">
                          <a14:useLocalDpi xmlns:a14="http://schemas.microsoft.com/office/drawing/2010/main" val="0"/>
                        </a:ext>
                      </a:extLst>
                    </a:blip>
                    <a:stretch>
                      <a:fillRect/>
                    </a:stretch>
                  </pic:blipFill>
                  <pic:spPr>
                    <a:xfrm>
                      <a:off x="0" y="0"/>
                      <a:ext cx="4067810" cy="3072130"/>
                    </a:xfrm>
                    <a:prstGeom prst="rect">
                      <a:avLst/>
                    </a:prstGeom>
                  </pic:spPr>
                </pic:pic>
              </a:graphicData>
            </a:graphic>
          </wp:inline>
        </w:drawing>
      </w:r>
    </w:p>
    <w:p w14:paraId="6EC87B73" w14:textId="66897F96" w:rsidR="00A33F88" w:rsidRPr="00C15005" w:rsidRDefault="009E6E1D">
      <w:pPr>
        <w:pStyle w:val="Caption"/>
        <w:pPrChange w:id="29120" w:author="pete jones" w:date="2022-01-04T14:44:00Z">
          <w:pPr>
            <w:pStyle w:val="TOCHeading"/>
            <w:jc w:val="center"/>
          </w:pPr>
        </w:pPrChange>
      </w:pPr>
      <w:bookmarkStart w:id="29121" w:name="_Ref67297343"/>
      <w:bookmarkStart w:id="29122" w:name="_Ref67297335"/>
      <w:bookmarkStart w:id="29123" w:name="_Toc68162300"/>
      <w:bookmarkStart w:id="29124" w:name="_Ref92199206"/>
      <w:bookmarkStart w:id="29125" w:name="_Toc99719322"/>
      <w:r w:rsidRPr="00C15005">
        <w:t xml:space="preserve">Figure </w:t>
      </w:r>
      <w:ins w:id="29126" w:author="pete jones" w:date="2022-03-10T14:38:00Z">
        <w:r w:rsidR="00CE4F4E">
          <w:fldChar w:fldCharType="begin"/>
        </w:r>
        <w:r w:rsidR="00CE4F4E">
          <w:instrText xml:space="preserve"> STYLEREF 1 \s </w:instrText>
        </w:r>
      </w:ins>
      <w:r w:rsidR="00CE4F4E">
        <w:fldChar w:fldCharType="separate"/>
      </w:r>
      <w:r w:rsidR="00D94147">
        <w:rPr>
          <w:noProof/>
        </w:rPr>
        <w:t>8</w:t>
      </w:r>
      <w:ins w:id="2912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9128" w:author="pete jones" w:date="2022-04-05T11:31:00Z">
        <w:r w:rsidR="00D94147">
          <w:rPr>
            <w:noProof/>
          </w:rPr>
          <w:t>1</w:t>
        </w:r>
      </w:ins>
      <w:ins w:id="29129" w:author="pete jones" w:date="2022-03-10T14:38:00Z">
        <w:r w:rsidR="00CE4F4E">
          <w:fldChar w:fldCharType="end"/>
        </w:r>
      </w:ins>
      <w:del w:id="29130" w:author="pete jones" w:date="2022-02-01T12:31:00Z">
        <w:r w:rsidRPr="00862EE0" w:rsidDel="0004608E">
          <w:fldChar w:fldCharType="begin"/>
        </w:r>
        <w:r w:rsidRPr="007C0DAF" w:rsidDel="0004608E">
          <w:delInstrText>STYLEREF 1 \s</w:delInstrText>
        </w:r>
        <w:r w:rsidRPr="00862EE0" w:rsidDel="0004608E">
          <w:fldChar w:fldCharType="separate"/>
        </w:r>
        <w:r w:rsidR="002866F8" w:rsidDel="0004608E">
          <w:rPr>
            <w:noProof/>
          </w:rPr>
          <w:delText>8</w:delText>
        </w:r>
        <w:r w:rsidRPr="00862EE0"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9131" w:author="pete jones" w:date="2022-01-04T14:44:00Z">
        <w:r w:rsidR="00DD384C" w:rsidRPr="007C0DAF" w:rsidDel="002866F8">
          <w:rPr>
            <w:noProof/>
          </w:rPr>
          <w:delText>1</w:delText>
        </w:r>
      </w:del>
      <w:del w:id="29132" w:author="pete jones" w:date="2022-02-01T12:31:00Z">
        <w:r w:rsidRPr="007C0DAF" w:rsidDel="0004608E">
          <w:fldChar w:fldCharType="end"/>
        </w:r>
      </w:del>
      <w:bookmarkEnd w:id="29121"/>
      <w:r w:rsidRPr="007C0DAF">
        <w:t xml:space="preserve">: Overview of the StUDEE CDE Framework for </w:t>
      </w:r>
      <w:commentRangeStart w:id="29133"/>
      <w:r w:rsidRPr="007C0DAF">
        <w:t>HE</w:t>
      </w:r>
      <w:bookmarkEnd w:id="29122"/>
      <w:bookmarkEnd w:id="29123"/>
      <w:commentRangeEnd w:id="29133"/>
      <w:r w:rsidR="00B30161" w:rsidRPr="00FF6A71">
        <w:rPr>
          <w:rStyle w:val="CommentReference"/>
          <w:i w:val="0"/>
          <w:iCs w:val="0"/>
          <w:color w:val="auto"/>
          <w:rPrChange w:id="29134" w:author="pete jones" w:date="2022-01-04T13:45:00Z">
            <w:rPr>
              <w:rStyle w:val="CommentReference"/>
              <w:i/>
              <w:iCs/>
              <w:color w:val="auto"/>
            </w:rPr>
          </w:rPrChange>
        </w:rPr>
        <w:commentReference w:id="29133"/>
      </w:r>
      <w:bookmarkEnd w:id="29124"/>
      <w:bookmarkEnd w:id="29125"/>
    </w:p>
    <w:p w14:paraId="27229535" w14:textId="28FADAE4" w:rsidR="00A33F88" w:rsidRPr="00FF6A71" w:rsidRDefault="009E6E1D" w:rsidP="009E6E1D">
      <w:r w:rsidRPr="00FF6A71">
        <w:t>Certification is a core concept of the CDE framework</w:t>
      </w:r>
      <w:del w:id="29135" w:author="pete jones" w:date="2022-04-01T11:52:00Z">
        <w:r w:rsidRPr="00FF6A71" w:rsidDel="00DD7B17">
          <w:delText xml:space="preserve">, </w:delText>
        </w:r>
      </w:del>
      <w:ins w:id="29136" w:author="pete jones" w:date="2022-04-01T11:52:00Z">
        <w:r w:rsidR="00DD7B17">
          <w:t>;</w:t>
        </w:r>
        <w:r w:rsidR="00DD7B17" w:rsidRPr="00FF6A71">
          <w:t xml:space="preserve"> </w:t>
        </w:r>
      </w:ins>
      <w:r w:rsidRPr="00FF6A71">
        <w:t xml:space="preserve">encouraging students to achieve certified status demonstrates expertise and proves capabilities </w:t>
      </w:r>
      <w:del w:id="29137" w:author="pete jones" w:date="2022-03-30T10:16:00Z">
        <w:r w:rsidRPr="00FF6A71" w:rsidDel="00093B7D">
          <w:delText xml:space="preserve">which </w:delText>
        </w:r>
      </w:del>
      <w:ins w:id="29138" w:author="pete jones" w:date="2022-03-30T10:16:00Z">
        <w:r w:rsidR="00093B7D">
          <w:t>that</w:t>
        </w:r>
        <w:r w:rsidR="00093B7D" w:rsidRPr="00FF6A71">
          <w:t xml:space="preserve"> </w:t>
        </w:r>
      </w:ins>
      <w:r w:rsidRPr="00FF6A71">
        <w:t xml:space="preserve">assist </w:t>
      </w:r>
      <w:del w:id="29139" w:author="pete jones" w:date="2022-04-01T11:52:00Z">
        <w:r w:rsidRPr="00FF6A71" w:rsidDel="00DD7B17">
          <w:delText>to differentiate</w:delText>
        </w:r>
      </w:del>
      <w:ins w:id="29140" w:author="pete jones" w:date="2022-04-01T11:52:00Z">
        <w:r w:rsidR="00DD7B17">
          <w:t>in differentiating</w:t>
        </w:r>
      </w:ins>
      <w:r w:rsidRPr="00FF6A71">
        <w:t xml:space="preserve"> in </w:t>
      </w:r>
      <w:r w:rsidR="002F39F3" w:rsidRPr="00FF6A71">
        <w:t>a competitive</w:t>
      </w:r>
      <w:r w:rsidRPr="00FF6A71">
        <w:t xml:space="preserve"> job market, conveying credibility to resumes, and </w:t>
      </w:r>
      <w:r w:rsidR="007C7D0C" w:rsidRPr="00FF6A71">
        <w:t>may</w:t>
      </w:r>
      <w:r w:rsidRPr="00FF6A71">
        <w:t xml:space="preserve"> lead to significant opportunities for career growth.</w:t>
      </w:r>
    </w:p>
    <w:p w14:paraId="75FBDDBA" w14:textId="715983D4" w:rsidR="00A33F88" w:rsidRPr="00FF6A71" w:rsidRDefault="009E6E1D" w:rsidP="009E6E1D">
      <w:r w:rsidRPr="00FF6A71">
        <w:t>In the following sections</w:t>
      </w:r>
      <w:ins w:id="29141" w:author="pete jones" w:date="2022-03-30T10:16:00Z">
        <w:r w:rsidR="00093B7D">
          <w:t>,</w:t>
        </w:r>
      </w:ins>
      <w:r w:rsidRPr="00FF6A71">
        <w:t xml:space="preserve"> the CDE framework layering is described in detail. The framework is based upon the capability of Dassault Systemes 3D Experience solutions</w:t>
      </w:r>
      <w:del w:id="29142" w:author="pete jones" w:date="2022-04-01T11:52:00Z">
        <w:r w:rsidRPr="00FF6A71" w:rsidDel="00DD7B17">
          <w:delText>, but</w:delText>
        </w:r>
      </w:del>
      <w:ins w:id="29143" w:author="pete jones" w:date="2022-04-01T11:52:00Z">
        <w:r w:rsidR="00DD7B17">
          <w:t>. Still,</w:t>
        </w:r>
      </w:ins>
      <w:r w:rsidRPr="00FF6A71">
        <w:t xml:space="preserve"> the descriptions of the functionality suggested to support the curriculum may also be found within other vendor offerings. The definitions for each layer of the framework provide sufficient detail </w:t>
      </w:r>
      <w:del w:id="29144" w:author="pete jones" w:date="2022-03-30T10:16:00Z">
        <w:r w:rsidRPr="00FF6A71" w:rsidDel="00093B7D">
          <w:delText xml:space="preserve">of </w:delText>
        </w:r>
      </w:del>
      <w:ins w:id="29145" w:author="pete jones" w:date="2022-03-30T10:16:00Z">
        <w:r w:rsidR="00093B7D" w:rsidRPr="00FF6A71">
          <w:t>o</w:t>
        </w:r>
        <w:r w:rsidR="00093B7D">
          <w:t>n</w:t>
        </w:r>
        <w:r w:rsidR="00093B7D" w:rsidRPr="00FF6A71">
          <w:t xml:space="preserve"> </w:t>
        </w:r>
      </w:ins>
      <w:r w:rsidRPr="00FF6A71">
        <w:t xml:space="preserve">the functionality of the various applications to support the links to the general curriculum at each level of study. The CDIO syllabus and the </w:t>
      </w:r>
      <w:del w:id="29146" w:author="pete jones" w:date="2022-02-08T16:14:00Z">
        <w:r w:rsidRPr="00FF6A71" w:rsidDel="00654086">
          <w:delText xml:space="preserve">EAB </w:delText>
        </w:r>
      </w:del>
      <w:ins w:id="29147" w:author="pete jones" w:date="2022-02-08T16:14:00Z">
        <w:r w:rsidR="00654086">
          <w:t>AHEP 3</w:t>
        </w:r>
        <w:r w:rsidR="00654086" w:rsidRPr="00FF6A71">
          <w:t xml:space="preserve"> </w:t>
        </w:r>
      </w:ins>
      <w:r w:rsidRPr="00FF6A71">
        <w:t xml:space="preserve">outcomes are used at a high level to </w:t>
      </w:r>
      <w:del w:id="29148" w:author="pete jones" w:date="2022-03-30T10:16:00Z">
        <w:r w:rsidRPr="00FF6A71" w:rsidDel="00093B7D">
          <w:delText xml:space="preserve">cross </w:delText>
        </w:r>
      </w:del>
      <w:ins w:id="29149" w:author="pete jones" w:date="2022-03-30T10:16:00Z">
        <w:r w:rsidR="00093B7D" w:rsidRPr="00FF6A71">
          <w:t>cross</w:t>
        </w:r>
        <w:r w:rsidR="00093B7D">
          <w:t>-</w:t>
        </w:r>
      </w:ins>
      <w:r w:rsidRPr="00FF6A71">
        <w:t xml:space="preserve">reference for desired outcomes of the CDE framework. Example project and assessment profiles require further consideration to support structured andragogy and </w:t>
      </w:r>
      <w:del w:id="29150" w:author="pete jones" w:date="2022-03-30T10:16:00Z">
        <w:r w:rsidRPr="00FF6A71" w:rsidDel="00093B7D">
          <w:delText xml:space="preserve">cross </w:delText>
        </w:r>
      </w:del>
      <w:ins w:id="29151" w:author="pete jones" w:date="2022-03-30T10:16:00Z">
        <w:r w:rsidR="00093B7D" w:rsidRPr="00FF6A71">
          <w:t>cross</w:t>
        </w:r>
        <w:r w:rsidR="00093B7D">
          <w:t>-</w:t>
        </w:r>
      </w:ins>
      <w:r w:rsidRPr="00FF6A71">
        <w:t>referencing to theoretical knowledge by subject or topic. Some of the examples used are unique</w:t>
      </w:r>
      <w:ins w:id="29152" w:author="pete jones" w:date="2022-04-01T11:52:00Z">
        <w:r w:rsidR="00DD7B17">
          <w:t>,</w:t>
        </w:r>
      </w:ins>
      <w:r w:rsidRPr="00FF6A71">
        <w:t xml:space="preserve"> while others are derived from resources referenced in the appendix. The framework references the learning theories discussed in the theoretical framework of the research. Monitoring engagement and progress are discussed within the </w:t>
      </w:r>
      <w:r w:rsidR="0032403C" w:rsidRPr="00FF6A71">
        <w:t>framework but</w:t>
      </w:r>
      <w:r w:rsidRPr="00FF6A71">
        <w:t xml:space="preserve"> </w:t>
      </w:r>
      <w:del w:id="29153" w:author="pete jones" w:date="2022-03-30T12:39:00Z">
        <w:r w:rsidRPr="00FF6A71" w:rsidDel="00042512">
          <w:delText xml:space="preserve">is </w:delText>
        </w:r>
      </w:del>
      <w:ins w:id="29154" w:author="pete jones" w:date="2022-03-30T12:39:00Z">
        <w:r w:rsidR="00042512">
          <w:t>are</w:t>
        </w:r>
        <w:r w:rsidR="00042512" w:rsidRPr="00FF6A71">
          <w:t xml:space="preserve"> </w:t>
        </w:r>
      </w:ins>
      <w:r w:rsidRPr="00FF6A71">
        <w:t>a focus for further work.</w:t>
      </w:r>
    </w:p>
    <w:p w14:paraId="58B5B5E6" w14:textId="2EC082AD" w:rsidR="00A33F88" w:rsidRPr="00FF6A71" w:rsidRDefault="009E6E1D" w:rsidP="00620022">
      <w:pPr>
        <w:pStyle w:val="Heading2"/>
      </w:pPr>
      <w:bookmarkStart w:id="29155" w:name="_Toc68162224"/>
      <w:bookmarkStart w:id="29156" w:name="_Toc99969866"/>
      <w:r w:rsidRPr="00FF6A71">
        <w:lastRenderedPageBreak/>
        <w:t xml:space="preserve">Layer 1 – building skills </w:t>
      </w:r>
      <w:r w:rsidR="002F39F3" w:rsidRPr="00FF6A71">
        <w:t>competence.</w:t>
      </w:r>
      <w:bookmarkEnd w:id="29155"/>
      <w:bookmarkEnd w:id="29156"/>
    </w:p>
    <w:p w14:paraId="646436E3" w14:textId="77777777" w:rsidR="00A33F88" w:rsidRPr="00FF6A71" w:rsidRDefault="5DC1C8D7" w:rsidP="009E6E1D">
      <w:pPr>
        <w:jc w:val="center"/>
      </w:pPr>
      <w:r w:rsidRPr="00C15005">
        <w:rPr>
          <w:noProof/>
        </w:rPr>
        <w:drawing>
          <wp:inline distT="0" distB="0" distL="0" distR="0" wp14:anchorId="739A9B8C" wp14:editId="0D4E3815">
            <wp:extent cx="4431600" cy="3600000"/>
            <wp:effectExtent l="0" t="0" r="7620" b="63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4431600" cy="3600000"/>
                    </a:xfrm>
                    <a:prstGeom prst="rect">
                      <a:avLst/>
                    </a:prstGeom>
                  </pic:spPr>
                </pic:pic>
              </a:graphicData>
            </a:graphic>
          </wp:inline>
        </w:drawing>
      </w:r>
    </w:p>
    <w:p w14:paraId="120B8ECE" w14:textId="35214E99" w:rsidR="00A33F88" w:rsidRPr="007C0DAF" w:rsidRDefault="009E6E1D">
      <w:pPr>
        <w:pStyle w:val="Caption"/>
        <w:pPrChange w:id="29157" w:author="pete jones" w:date="2022-01-04T14:45:00Z">
          <w:pPr>
            <w:pStyle w:val="TOCHeading"/>
            <w:jc w:val="center"/>
          </w:pPr>
        </w:pPrChange>
      </w:pPr>
      <w:bookmarkStart w:id="29158" w:name="_Ref67297744"/>
      <w:bookmarkStart w:id="29159" w:name="_Toc68162301"/>
      <w:bookmarkStart w:id="29160" w:name="_Toc99719323"/>
      <w:r w:rsidRPr="00C15005">
        <w:t xml:space="preserve">Figure </w:t>
      </w:r>
      <w:ins w:id="29161" w:author="pete jones" w:date="2022-03-10T14:38:00Z">
        <w:r w:rsidR="00CE4F4E">
          <w:fldChar w:fldCharType="begin"/>
        </w:r>
        <w:r w:rsidR="00CE4F4E">
          <w:instrText xml:space="preserve"> STYLEREF 1 \s </w:instrText>
        </w:r>
      </w:ins>
      <w:r w:rsidR="00CE4F4E">
        <w:fldChar w:fldCharType="separate"/>
      </w:r>
      <w:r w:rsidR="00D94147">
        <w:rPr>
          <w:noProof/>
        </w:rPr>
        <w:t>8</w:t>
      </w:r>
      <w:ins w:id="29162"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9163" w:author="pete jones" w:date="2022-04-05T11:31:00Z">
        <w:r w:rsidR="00D94147">
          <w:rPr>
            <w:noProof/>
          </w:rPr>
          <w:t>2</w:t>
        </w:r>
      </w:ins>
      <w:ins w:id="29164" w:author="pete jones" w:date="2022-03-10T14:38:00Z">
        <w:r w:rsidR="00CE4F4E">
          <w:fldChar w:fldCharType="end"/>
        </w:r>
      </w:ins>
      <w:del w:id="29165" w:author="pete jones" w:date="2022-02-01T12:31:00Z">
        <w:r w:rsidRPr="00862EE0" w:rsidDel="0004608E">
          <w:fldChar w:fldCharType="begin"/>
        </w:r>
        <w:r w:rsidRPr="007C0DAF" w:rsidDel="0004608E">
          <w:delInstrText>STYLEREF 1 \s</w:delInstrText>
        </w:r>
        <w:r w:rsidRPr="00862EE0" w:rsidDel="0004608E">
          <w:fldChar w:fldCharType="separate"/>
        </w:r>
        <w:r w:rsidR="002866F8" w:rsidDel="0004608E">
          <w:rPr>
            <w:noProof/>
          </w:rPr>
          <w:delText>8</w:delText>
        </w:r>
        <w:r w:rsidRPr="00862EE0"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9166" w:author="pete jones" w:date="2022-01-04T14:45:00Z">
        <w:r w:rsidR="00DD384C" w:rsidRPr="007C0DAF" w:rsidDel="002866F8">
          <w:rPr>
            <w:noProof/>
          </w:rPr>
          <w:delText>2</w:delText>
        </w:r>
      </w:del>
      <w:del w:id="29167" w:author="pete jones" w:date="2022-02-01T12:31:00Z">
        <w:r w:rsidRPr="007C0DAF" w:rsidDel="0004608E">
          <w:fldChar w:fldCharType="end"/>
        </w:r>
      </w:del>
      <w:bookmarkEnd w:id="29158"/>
      <w:r w:rsidRPr="007C0DAF">
        <w:t>: StUDEE CDE Framework - Layer 1</w:t>
      </w:r>
      <w:bookmarkEnd w:id="29159"/>
      <w:bookmarkEnd w:id="29160"/>
    </w:p>
    <w:p w14:paraId="1283C7A3" w14:textId="0BDA7285" w:rsidR="00A33F88" w:rsidRPr="00FF6A71" w:rsidRDefault="009E6E1D" w:rsidP="009E6E1D">
      <w:r w:rsidRPr="00FF6A71">
        <w:t>It is necessary to provide self-learning resources</w:t>
      </w:r>
      <w:del w:id="29168" w:author="pete jones" w:date="2022-03-30T10:16:00Z">
        <w:r w:rsidRPr="00FF6A71" w:rsidDel="00093B7D">
          <w:delText>,</w:delText>
        </w:r>
      </w:del>
      <w:r w:rsidRPr="00FF6A71">
        <w:t xml:space="preserve"> because </w:t>
      </w:r>
      <w:del w:id="29169" w:author="pete jones" w:date="2022-04-01T11:52:00Z">
        <w:r w:rsidRPr="00FF6A71" w:rsidDel="00DD7B17">
          <w:delText>the skills development process will be unique for each student</w:delText>
        </w:r>
      </w:del>
      <w:ins w:id="29170" w:author="pete jones" w:date="2022-04-01T11:52:00Z">
        <w:r w:rsidR="00DD7B17">
          <w:t>each student's skills development process will be unique,</w:t>
        </w:r>
      </w:ins>
      <w:r w:rsidRPr="00FF6A71">
        <w:t xml:space="preserve"> and the activities are not prescribed into a set timetable. Each student must be able to work at their own pace within a structure that provides feedback, goal setting, and charting of progress. Additionally, the planning must </w:t>
      </w:r>
      <w:del w:id="29171" w:author="pete jones" w:date="2022-03-30T10:16:00Z">
        <w:r w:rsidRPr="00FF6A71" w:rsidDel="00093B7D">
          <w:delText xml:space="preserve">clearly </w:delText>
        </w:r>
      </w:del>
      <w:r w:rsidRPr="00FF6A71">
        <w:t xml:space="preserve">signpost the links and connections to the formative assessment outcomes of the </w:t>
      </w:r>
      <w:del w:id="29172" w:author="pete jones" w:date="2022-04-01T11:53:00Z">
        <w:r w:rsidRPr="00FF6A71" w:rsidDel="00DD7B17">
          <w:delText xml:space="preserve">main </w:delText>
        </w:r>
      </w:del>
      <w:ins w:id="29173" w:author="pete jones" w:date="2022-04-01T11:53:00Z">
        <w:r w:rsidR="00DD7B17">
          <w:t>central</w:t>
        </w:r>
        <w:r w:rsidR="00DD7B17" w:rsidRPr="00FF6A71">
          <w:t xml:space="preserve"> </w:t>
        </w:r>
      </w:ins>
      <w:r w:rsidRPr="00FF6A71">
        <w:t>undergraduate learning schemes at the appropriate level/layer.</w:t>
      </w:r>
    </w:p>
    <w:p w14:paraId="56DE52A2" w14:textId="268CBAC5" w:rsidR="00AD4D95" w:rsidRPr="00FF6A71" w:rsidRDefault="009E6E1D" w:rsidP="00AD4D95">
      <w:r w:rsidRPr="00FF6A71">
        <w:t>Layer 1 skills development is focu</w:t>
      </w:r>
      <w:del w:id="29174" w:author="pete jones" w:date="2022-03-30T10:16:00Z">
        <w:r w:rsidRPr="00FF6A71" w:rsidDel="00093B7D">
          <w:delText>s</w:delText>
        </w:r>
      </w:del>
      <w:r w:rsidRPr="00FF6A71">
        <w:t>sed on foundation CDE skills</w:t>
      </w:r>
      <w:ins w:id="29175" w:author="pete jones" w:date="2022-04-01T11:53:00Z">
        <w:r w:rsidR="00DD7B17">
          <w:t xml:space="preserve"> of</w:t>
        </w:r>
      </w:ins>
      <w:del w:id="29176" w:author="pete jones" w:date="2022-04-01T11:53:00Z">
        <w:r w:rsidRPr="00FF6A71" w:rsidDel="00DD7B17">
          <w:delText>:</w:delText>
        </w:r>
      </w:del>
      <w:r w:rsidRPr="00FF6A71">
        <w:t xml:space="preserve"> 3D modelling, 2D drawings, Assembly management, teamwork, and collaboration</w:t>
      </w:r>
      <w:ins w:id="29177" w:author="pete jones" w:date="2022-04-01T11:53:00Z">
        <w:r w:rsidR="00DD7B17">
          <w:t>,</w:t>
        </w:r>
      </w:ins>
      <w:r w:rsidR="0045553F" w:rsidRPr="00FF6A71">
        <w:t xml:space="preserve"> as illustrated </w:t>
      </w:r>
      <w:del w:id="29178" w:author="pete jones" w:date="2022-03-30T10:16:00Z">
        <w:r w:rsidR="0045553F" w:rsidRPr="00FF6A71" w:rsidDel="00093B7D">
          <w:delText xml:space="preserve">by </w:delText>
        </w:r>
      </w:del>
      <w:ins w:id="29179" w:author="pete jones" w:date="2022-03-30T10:16:00Z">
        <w:r w:rsidR="00093B7D">
          <w:t>in</w:t>
        </w:r>
        <w:r w:rsidR="00093B7D" w:rsidRPr="00FF6A71">
          <w:t xml:space="preserve"> </w:t>
        </w:r>
      </w:ins>
      <w:r w:rsidR="0045553F" w:rsidRPr="00312F59">
        <w:fldChar w:fldCharType="begin"/>
      </w:r>
      <w:r w:rsidR="0045553F" w:rsidRPr="00FF6A71">
        <w:instrText xml:space="preserve"> REF _Ref67297744 \h </w:instrText>
      </w:r>
      <w:r w:rsidR="0045553F" w:rsidRPr="00312F59">
        <w:fldChar w:fldCharType="separate"/>
      </w:r>
      <w:ins w:id="29180" w:author="pete jones" w:date="2022-04-05T11:31:00Z">
        <w:r w:rsidR="00D94147" w:rsidRPr="00C15005">
          <w:t xml:space="preserve">Figure </w:t>
        </w:r>
        <w:r w:rsidR="00D94147">
          <w:rPr>
            <w:noProof/>
          </w:rPr>
          <w:t>8</w:t>
        </w:r>
        <w:r w:rsidR="00D94147">
          <w:noBreakHyphen/>
        </w:r>
        <w:r w:rsidR="00D94147">
          <w:rPr>
            <w:noProof/>
          </w:rPr>
          <w:t>2</w:t>
        </w:r>
      </w:ins>
      <w:del w:id="29181" w:author="pete jones" w:date="2022-01-04T14:45:00Z">
        <w:r w:rsidR="00DD384C" w:rsidRPr="00FF6A71" w:rsidDel="002866F8">
          <w:delText xml:space="preserve">Figure </w:delText>
        </w:r>
        <w:r w:rsidR="00DD384C" w:rsidRPr="00FF6A71" w:rsidDel="002866F8">
          <w:rPr>
            <w:noProof/>
          </w:rPr>
          <w:delText>7</w:delText>
        </w:r>
        <w:r w:rsidR="00DD384C" w:rsidRPr="00FF6A71" w:rsidDel="002866F8">
          <w:noBreakHyphen/>
        </w:r>
        <w:r w:rsidR="00DD384C" w:rsidRPr="00FF6A71" w:rsidDel="002866F8">
          <w:rPr>
            <w:noProof/>
          </w:rPr>
          <w:delText>2</w:delText>
        </w:r>
      </w:del>
      <w:r w:rsidR="0045553F" w:rsidRPr="00312F59">
        <w:fldChar w:fldCharType="end"/>
      </w:r>
      <w:r w:rsidRPr="00FF6A71">
        <w:t xml:space="preserve">. By mirroring the workflow of a mechanical designer, students develop the skills required to perform in an industrial context, gaining core competencies to create and manage a mechanical design project. The layer 1A framework includes a short schedule of self-paced activities to explore a collaborative environment, estimated to require 10-15 hours of self-directed activity. </w:t>
      </w:r>
      <w:del w:id="29182" w:author="pete jones" w:date="2022-04-01T11:53:00Z">
        <w:r w:rsidRPr="00FF6A71" w:rsidDel="00DD7B17">
          <w:delText xml:space="preserve">The </w:delText>
        </w:r>
      </w:del>
      <w:ins w:id="29183" w:author="pete jones" w:date="2022-04-01T11:53:00Z">
        <w:r w:rsidR="00DD7B17">
          <w:t>Although t</w:t>
        </w:r>
        <w:r w:rsidR="00DD7B17" w:rsidRPr="00FF6A71">
          <w:t xml:space="preserve">he </w:t>
        </w:r>
      </w:ins>
      <w:r w:rsidRPr="00FF6A71">
        <w:t xml:space="preserve">workflow schedule steps are described below, each step involves hands-on student activity within a </w:t>
      </w:r>
      <w:del w:id="29184" w:author="pete jones" w:date="2022-04-01T11:53:00Z">
        <w:r w:rsidRPr="00FF6A71" w:rsidDel="00DD7B17">
          <w:delText xml:space="preserve">valid </w:delText>
        </w:r>
      </w:del>
      <w:ins w:id="29185" w:author="pete jones" w:date="2022-04-01T11:53:00Z">
        <w:r w:rsidR="00DD7B17">
          <w:t>proper</w:t>
        </w:r>
        <w:r w:rsidR="00DD7B17" w:rsidRPr="00FF6A71">
          <w:t xml:space="preserve"> </w:t>
        </w:r>
      </w:ins>
      <w:r w:rsidRPr="00FF6A71">
        <w:t xml:space="preserve">and realistic context. A diagram of the workflow is shown in </w:t>
      </w:r>
      <w:r w:rsidR="00AD4D95" w:rsidRPr="00312F59">
        <w:fldChar w:fldCharType="begin"/>
      </w:r>
      <w:r w:rsidR="00AD4D95" w:rsidRPr="00FF6A71">
        <w:instrText xml:space="preserve"> REF _Ref67297651 \h </w:instrText>
      </w:r>
      <w:r w:rsidR="00AD4D95" w:rsidRPr="00312F59">
        <w:fldChar w:fldCharType="separate"/>
      </w:r>
      <w:ins w:id="29186" w:author="pete jones" w:date="2022-04-05T11:31:00Z">
        <w:r w:rsidR="00D94147" w:rsidRPr="00C15005">
          <w:t xml:space="preserve">Figure </w:t>
        </w:r>
        <w:r w:rsidR="00D94147">
          <w:rPr>
            <w:noProof/>
          </w:rPr>
          <w:t>8</w:t>
        </w:r>
        <w:r w:rsidR="00D94147">
          <w:noBreakHyphen/>
        </w:r>
        <w:r w:rsidR="00D94147">
          <w:rPr>
            <w:noProof/>
          </w:rPr>
          <w:t>3</w:t>
        </w:r>
      </w:ins>
      <w:del w:id="29187" w:author="pete jones" w:date="2022-01-04T14:46:00Z">
        <w:r w:rsidR="00DD384C" w:rsidRPr="00FF6A71" w:rsidDel="002866F8">
          <w:delText xml:space="preserve">Figure </w:delText>
        </w:r>
        <w:r w:rsidR="00DD384C" w:rsidRPr="00FF6A71" w:rsidDel="002866F8">
          <w:rPr>
            <w:noProof/>
          </w:rPr>
          <w:delText>7</w:delText>
        </w:r>
        <w:r w:rsidR="00DD384C" w:rsidRPr="00FF6A71" w:rsidDel="002866F8">
          <w:noBreakHyphen/>
        </w:r>
        <w:r w:rsidR="00DD384C" w:rsidRPr="00FF6A71" w:rsidDel="002866F8">
          <w:rPr>
            <w:noProof/>
          </w:rPr>
          <w:delText>3</w:delText>
        </w:r>
      </w:del>
      <w:r w:rsidR="00AD4D95" w:rsidRPr="00312F59">
        <w:fldChar w:fldCharType="end"/>
      </w:r>
      <w:r w:rsidR="0045553F" w:rsidRPr="00FF6A71">
        <w:t>.</w:t>
      </w:r>
    </w:p>
    <w:p w14:paraId="4E2700E5" w14:textId="0325DDCD" w:rsidR="00A33F88" w:rsidRPr="00FF6A71" w:rsidRDefault="00A33F88" w:rsidP="009E6E1D"/>
    <w:p w14:paraId="138D9D68" w14:textId="77777777" w:rsidR="00AD4D95" w:rsidRPr="00FF6A71" w:rsidRDefault="32F32DAD" w:rsidP="00AD4D95">
      <w:r w:rsidRPr="00C15005">
        <w:rPr>
          <w:noProof/>
        </w:rPr>
        <w:drawing>
          <wp:inline distT="0" distB="0" distL="0" distR="0" wp14:anchorId="3ADC63A4" wp14:editId="33E761A5">
            <wp:extent cx="5850002" cy="3600000"/>
            <wp:effectExtent l="0" t="0" r="0" b="63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pic:nvPicPr>
                  <pic:blipFill>
                    <a:blip r:embed="rId154">
                      <a:extLst>
                        <a:ext uri="{28A0092B-C50C-407E-A947-70E740481C1C}">
                          <a14:useLocalDpi xmlns:a14="http://schemas.microsoft.com/office/drawing/2010/main" val="0"/>
                        </a:ext>
                      </a:extLst>
                    </a:blip>
                    <a:stretch>
                      <a:fillRect/>
                    </a:stretch>
                  </pic:blipFill>
                  <pic:spPr>
                    <a:xfrm>
                      <a:off x="0" y="0"/>
                      <a:ext cx="5850002" cy="3600000"/>
                    </a:xfrm>
                    <a:prstGeom prst="rect">
                      <a:avLst/>
                    </a:prstGeom>
                  </pic:spPr>
                </pic:pic>
              </a:graphicData>
            </a:graphic>
          </wp:inline>
        </w:drawing>
      </w:r>
    </w:p>
    <w:p w14:paraId="3DD2E7D3" w14:textId="0D6A8AB5" w:rsidR="00AD4D95" w:rsidRPr="007C0DAF" w:rsidRDefault="00AD4D95">
      <w:pPr>
        <w:pStyle w:val="Caption"/>
        <w:pPrChange w:id="29188" w:author="pete jones" w:date="2022-01-04T14:45:00Z">
          <w:pPr>
            <w:pStyle w:val="TOCHeading"/>
            <w:jc w:val="center"/>
          </w:pPr>
        </w:pPrChange>
      </w:pPr>
      <w:bookmarkStart w:id="29189" w:name="_Ref67297651"/>
      <w:bookmarkStart w:id="29190" w:name="_Toc68162302"/>
      <w:bookmarkStart w:id="29191" w:name="_Toc99719324"/>
      <w:r w:rsidRPr="00C15005">
        <w:t xml:space="preserve">Figure </w:t>
      </w:r>
      <w:ins w:id="29192" w:author="pete jones" w:date="2022-03-10T14:38:00Z">
        <w:r w:rsidR="00CE4F4E">
          <w:fldChar w:fldCharType="begin"/>
        </w:r>
        <w:r w:rsidR="00CE4F4E">
          <w:instrText xml:space="preserve"> STYLEREF 1 \s </w:instrText>
        </w:r>
      </w:ins>
      <w:r w:rsidR="00CE4F4E">
        <w:fldChar w:fldCharType="separate"/>
      </w:r>
      <w:r w:rsidR="00D94147">
        <w:rPr>
          <w:noProof/>
        </w:rPr>
        <w:t>8</w:t>
      </w:r>
      <w:ins w:id="29193"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9194" w:author="pete jones" w:date="2022-04-05T11:31:00Z">
        <w:r w:rsidR="00D94147">
          <w:rPr>
            <w:noProof/>
          </w:rPr>
          <w:t>3</w:t>
        </w:r>
      </w:ins>
      <w:ins w:id="29195" w:author="pete jones" w:date="2022-03-10T14:38:00Z">
        <w:r w:rsidR="00CE4F4E">
          <w:fldChar w:fldCharType="end"/>
        </w:r>
      </w:ins>
      <w:del w:id="29196" w:author="pete jones" w:date="2022-02-01T12:31:00Z">
        <w:r w:rsidRPr="00862EE0" w:rsidDel="0004608E">
          <w:fldChar w:fldCharType="begin"/>
        </w:r>
        <w:r w:rsidRPr="007C0DAF" w:rsidDel="0004608E">
          <w:delInstrText>STYLEREF 1 \s</w:delInstrText>
        </w:r>
        <w:r w:rsidRPr="00862EE0" w:rsidDel="0004608E">
          <w:fldChar w:fldCharType="separate"/>
        </w:r>
        <w:r w:rsidR="002866F8" w:rsidDel="0004608E">
          <w:rPr>
            <w:noProof/>
          </w:rPr>
          <w:delText>8</w:delText>
        </w:r>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9197" w:author="pete jones" w:date="2022-01-04T14:45:00Z">
        <w:r w:rsidR="00DD384C" w:rsidRPr="007C0DAF" w:rsidDel="002866F8">
          <w:rPr>
            <w:noProof/>
          </w:rPr>
          <w:delText>3</w:delText>
        </w:r>
      </w:del>
      <w:del w:id="29198" w:author="pete jones" w:date="2022-02-01T12:31:00Z">
        <w:r w:rsidRPr="007C0DAF" w:rsidDel="0004608E">
          <w:fldChar w:fldCharType="end"/>
        </w:r>
      </w:del>
      <w:bookmarkEnd w:id="29189"/>
      <w:r w:rsidRPr="007C0DAF">
        <w:t>: LAYER 1 - 13 Step mechanical designer workflow</w:t>
      </w:r>
      <w:bookmarkEnd w:id="29190"/>
      <w:bookmarkEnd w:id="29191"/>
    </w:p>
    <w:p w14:paraId="593616D9" w14:textId="7E7F7E39" w:rsidR="00A33F88" w:rsidRPr="00FF6A71" w:rsidRDefault="009E6E1D" w:rsidP="009E6E1D">
      <w:pPr>
        <w:rPr>
          <w:b/>
          <w:bCs/>
          <w:u w:val="single"/>
        </w:rPr>
      </w:pPr>
      <w:r w:rsidRPr="00FF6A71">
        <w:rPr>
          <w:b/>
          <w:bCs/>
          <w:u w:val="single"/>
        </w:rPr>
        <w:t xml:space="preserve">Step 1 - Collaboration using the CDE </w:t>
      </w:r>
      <w:r w:rsidR="002F39F3" w:rsidRPr="00FF6A71">
        <w:rPr>
          <w:b/>
          <w:bCs/>
          <w:u w:val="single"/>
        </w:rPr>
        <w:t>platform.</w:t>
      </w:r>
    </w:p>
    <w:p w14:paraId="351C09C8" w14:textId="2C5E28BC" w:rsidR="00A33F88" w:rsidRPr="00FF6A71" w:rsidRDefault="009E6E1D" w:rsidP="002F4855">
      <w:pPr>
        <w:numPr>
          <w:ilvl w:val="0"/>
          <w:numId w:val="68"/>
        </w:numPr>
      </w:pPr>
      <w:r w:rsidRPr="00FF6A71">
        <w:t>A realistic design scenario starts the workflow</w:t>
      </w:r>
      <w:del w:id="29199" w:author="pete jones" w:date="2022-04-01T11:54:00Z">
        <w:r w:rsidRPr="00FF6A71" w:rsidDel="00DD7B17">
          <w:delText xml:space="preserve">, </w:delText>
        </w:r>
      </w:del>
      <w:del w:id="29200" w:author="pete jones" w:date="2022-03-30T10:17:00Z">
        <w:r w:rsidRPr="00FF6A71" w:rsidDel="00093B7D">
          <w:delText xml:space="preserve">three </w:delText>
        </w:r>
      </w:del>
      <w:del w:id="29201" w:author="pete jones" w:date="2022-04-01T11:54:00Z">
        <w:r w:rsidRPr="00FF6A71" w:rsidDel="00DD7B17">
          <w:delText>team roles are described; a team lead who is</w:delText>
        </w:r>
      </w:del>
      <w:ins w:id="29202" w:author="pete jones" w:date="2022-04-01T11:54:00Z">
        <w:r w:rsidR="00DD7B17">
          <w:t xml:space="preserve">. </w:t>
        </w:r>
      </w:ins>
      <w:ins w:id="29203" w:author="pete jones" w:date="2022-04-01T11:55:00Z">
        <w:r w:rsidR="00DD7B17">
          <w:t>First, t</w:t>
        </w:r>
      </w:ins>
      <w:ins w:id="29204" w:author="pete jones" w:date="2022-04-01T11:54:00Z">
        <w:r w:rsidR="00DD7B17">
          <w:t>hree-team roles are described; a team lead</w:t>
        </w:r>
      </w:ins>
      <w:r w:rsidRPr="00FF6A71">
        <w:t xml:space="preserve"> </w:t>
      </w:r>
      <w:ins w:id="29205" w:author="pete jones" w:date="2022-04-01T11:54:00Z">
        <w:r w:rsidR="00DD7B17">
          <w:t xml:space="preserve">is </w:t>
        </w:r>
      </w:ins>
      <w:r w:rsidRPr="00FF6A71">
        <w:t xml:space="preserve">responsible for organising design work, managing the design team, managing project data, and monitoring the project status.  </w:t>
      </w:r>
      <w:ins w:id="29206" w:author="pete jones" w:date="2022-04-01T11:55:00Z">
        <w:r w:rsidR="00DD7B17">
          <w:t>The n</w:t>
        </w:r>
      </w:ins>
      <w:ins w:id="29207" w:author="pete jones" w:date="2022-04-01T11:54:00Z">
        <w:r w:rsidR="00DD7B17">
          <w:t xml:space="preserve">ext </w:t>
        </w:r>
      </w:ins>
      <w:ins w:id="29208" w:author="pete jones" w:date="2022-04-01T11:55:00Z">
        <w:r w:rsidR="00DD7B17">
          <w:t xml:space="preserve">role is </w:t>
        </w:r>
      </w:ins>
      <w:del w:id="29209" w:author="pete jones" w:date="2022-04-01T11:55:00Z">
        <w:r w:rsidRPr="00FF6A71" w:rsidDel="00DD7B17">
          <w:delText>A</w:delText>
        </w:r>
      </w:del>
      <w:ins w:id="29210" w:author="pete jones" w:date="2022-04-01T11:55:00Z">
        <w:r w:rsidR="00DD7B17">
          <w:t>a</w:t>
        </w:r>
      </w:ins>
      <w:r w:rsidRPr="00FF6A71">
        <w:t xml:space="preserve"> lead designer </w:t>
      </w:r>
      <w:del w:id="29211" w:author="pete jones" w:date="2022-04-01T15:00:00Z">
        <w:r w:rsidRPr="00FF6A71" w:rsidDel="00726256">
          <w:delText xml:space="preserve">who </w:delText>
        </w:r>
      </w:del>
      <w:del w:id="29212" w:author="pete jones" w:date="2022-04-01T11:55:00Z">
        <w:r w:rsidRPr="00FF6A71" w:rsidDel="00DD7B17">
          <w:delText>has responsibilities to design the key parts, modify</w:delText>
        </w:r>
      </w:del>
      <w:del w:id="29213" w:author="pete jones" w:date="2022-03-30T10:17:00Z">
        <w:r w:rsidRPr="00FF6A71" w:rsidDel="00093B7D">
          <w:delText>ing</w:delText>
        </w:r>
      </w:del>
      <w:del w:id="29214" w:author="pete jones" w:date="2022-04-01T11:55:00Z">
        <w:r w:rsidRPr="00FF6A71" w:rsidDel="00DD7B17">
          <w:delText xml:space="preserve"> and </w:delText>
        </w:r>
      </w:del>
      <w:del w:id="29215" w:author="pete jones" w:date="2022-03-30T10:17:00Z">
        <w:r w:rsidRPr="00FF6A71" w:rsidDel="00093B7D">
          <w:delText xml:space="preserve">simulating </w:delText>
        </w:r>
      </w:del>
      <w:del w:id="29216" w:author="pete jones" w:date="2022-04-01T11:55:00Z">
        <w:r w:rsidRPr="00FF6A71" w:rsidDel="00DD7B17">
          <w:delText xml:space="preserve">assemblies, and </w:delText>
        </w:r>
      </w:del>
      <w:del w:id="29217" w:author="pete jones" w:date="2022-03-30T10:17:00Z">
        <w:r w:rsidRPr="00FF6A71" w:rsidDel="00093B7D">
          <w:delText xml:space="preserve">to </w:delText>
        </w:r>
      </w:del>
      <w:del w:id="29218" w:author="pete jones" w:date="2022-04-01T11:55:00Z">
        <w:r w:rsidRPr="00FF6A71" w:rsidDel="00DD7B17">
          <w:delText>analyse and finalise</w:delText>
        </w:r>
      </w:del>
      <w:ins w:id="29219" w:author="pete jones" w:date="2022-04-01T11:55:00Z">
        <w:r w:rsidR="00DD7B17">
          <w:t>responsible for designing the key parts, modifying and simulating assemblies, and analysing and finalising</w:t>
        </w:r>
      </w:ins>
      <w:r w:rsidRPr="00FF6A71">
        <w:t xml:space="preserve"> the designs. </w:t>
      </w:r>
      <w:del w:id="29220" w:author="pete jones" w:date="2022-04-01T11:55:00Z">
        <w:r w:rsidRPr="00FF6A71" w:rsidDel="00DD7B17">
          <w:delText xml:space="preserve"> A</w:delText>
        </w:r>
      </w:del>
      <w:ins w:id="29221" w:author="pete jones" w:date="2022-04-01T11:55:00Z">
        <w:r w:rsidR="00DD7B17">
          <w:t>Finally, a</w:t>
        </w:r>
      </w:ins>
      <w:r w:rsidRPr="00FF6A71">
        <w:t xml:space="preserve"> performance-optimisation engineer</w:t>
      </w:r>
      <w:ins w:id="29222" w:author="pete jones" w:date="2022-03-30T10:17:00Z">
        <w:r w:rsidR="00093B7D">
          <w:t xml:space="preserve"> is</w:t>
        </w:r>
      </w:ins>
      <w:r w:rsidRPr="00FF6A71">
        <w:t xml:space="preserve"> responsible for designing specific </w:t>
      </w:r>
      <w:del w:id="29223" w:author="pete jones" w:date="2022-04-01T11:55:00Z">
        <w:r w:rsidRPr="00FF6A71" w:rsidDel="00DD7B17">
          <w:delText>parts</w:delText>
        </w:r>
      </w:del>
      <w:ins w:id="29224" w:author="pete jones" w:date="2022-04-01T11:55:00Z">
        <w:r w:rsidR="00DD7B17">
          <w:t>detail</w:t>
        </w:r>
        <w:r w:rsidR="00DD7B17" w:rsidRPr="00FF6A71">
          <w:t>s</w:t>
        </w:r>
      </w:ins>
      <w:r w:rsidRPr="00FF6A71">
        <w:t>. The scenario illustrates how a collaborative environment supports the concurrent activities of each role, introducing the web-based dashboard functionality.</w:t>
      </w:r>
      <w:r w:rsidRPr="00FF6A71">
        <w:rPr>
          <w:noProof/>
        </w:rPr>
        <w:t xml:space="preserve"> </w:t>
      </w:r>
    </w:p>
    <w:p w14:paraId="6BC287E6" w14:textId="77777777" w:rsidR="00A33F88" w:rsidRPr="00FF6A71" w:rsidRDefault="009E6E1D" w:rsidP="009E6E1D">
      <w:pPr>
        <w:rPr>
          <w:b/>
          <w:bCs/>
          <w:u w:val="single"/>
        </w:rPr>
      </w:pPr>
      <w:r w:rsidRPr="00FF6A71">
        <w:rPr>
          <w:b/>
          <w:bCs/>
          <w:u w:val="single"/>
        </w:rPr>
        <w:t>Step 2 - Navigating product structures</w:t>
      </w:r>
    </w:p>
    <w:p w14:paraId="01B85BF5" w14:textId="1002025F" w:rsidR="00A33F88" w:rsidRPr="00FF6A71" w:rsidRDefault="009E6E1D" w:rsidP="002F4855">
      <w:pPr>
        <w:numPr>
          <w:ilvl w:val="0"/>
          <w:numId w:val="68"/>
        </w:numPr>
      </w:pPr>
      <w:r w:rsidRPr="00FF6A71">
        <w:t xml:space="preserve">The scenario requires the lead designer to work on a specific part of </w:t>
      </w:r>
      <w:ins w:id="29225" w:author="pete jones" w:date="2022-03-30T10:17:00Z">
        <w:r w:rsidR="00093B7D">
          <w:t xml:space="preserve">a </w:t>
        </w:r>
      </w:ins>
      <w:r w:rsidRPr="00FF6A71">
        <w:t xml:space="preserve">large project. This step describes the techniques for exploring and selecting the data </w:t>
      </w:r>
      <w:del w:id="29226" w:author="pete jones" w:date="2022-04-01T11:56:00Z">
        <w:r w:rsidRPr="00FF6A71" w:rsidDel="00DD7B17">
          <w:delText xml:space="preserve">required </w:delText>
        </w:r>
      </w:del>
      <w:ins w:id="29227" w:author="pete jones" w:date="2022-04-01T11:56:00Z">
        <w:r w:rsidR="00DD7B17">
          <w:t>necessary</w:t>
        </w:r>
        <w:r w:rsidR="00DD7B17" w:rsidRPr="00FF6A71">
          <w:t xml:space="preserve"> </w:t>
        </w:r>
      </w:ins>
      <w:r w:rsidRPr="00FF6A71">
        <w:t xml:space="preserve">for individual engineer activity, using a graphical application to filter and build a working session. </w:t>
      </w:r>
    </w:p>
    <w:p w14:paraId="6FA2AA81" w14:textId="5C3B21E9" w:rsidR="00A33F88" w:rsidRPr="00FF6A71" w:rsidRDefault="009E6E1D" w:rsidP="009E6E1D">
      <w:pPr>
        <w:rPr>
          <w:b/>
          <w:bCs/>
          <w:u w:val="single"/>
        </w:rPr>
      </w:pPr>
      <w:r w:rsidRPr="00FF6A71">
        <w:rPr>
          <w:b/>
          <w:bCs/>
          <w:u w:val="single"/>
        </w:rPr>
        <w:lastRenderedPageBreak/>
        <w:t xml:space="preserve">Step 3 - Creating surface </w:t>
      </w:r>
      <w:r w:rsidR="002F39F3" w:rsidRPr="00FF6A71">
        <w:rPr>
          <w:b/>
          <w:bCs/>
          <w:u w:val="single"/>
        </w:rPr>
        <w:t>geometries.</w:t>
      </w:r>
    </w:p>
    <w:p w14:paraId="489368E5" w14:textId="77777777" w:rsidR="00A33F88" w:rsidRPr="00FF6A71" w:rsidRDefault="009E6E1D" w:rsidP="002F4855">
      <w:pPr>
        <w:numPr>
          <w:ilvl w:val="0"/>
          <w:numId w:val="68"/>
        </w:numPr>
      </w:pPr>
      <w:r w:rsidRPr="00FF6A71">
        <w:t>The lead designer now progresses to design a new mudguard for the motorbike product using surface creation and part design tools. Students are challenged to complete the design following the step-by-step guidance.</w:t>
      </w:r>
    </w:p>
    <w:p w14:paraId="3FEF5C07" w14:textId="30365947" w:rsidR="00A33F88" w:rsidRPr="00FF6A71" w:rsidRDefault="009E6E1D" w:rsidP="009E6E1D">
      <w:pPr>
        <w:rPr>
          <w:b/>
          <w:bCs/>
          <w:u w:val="single"/>
        </w:rPr>
      </w:pPr>
      <w:r w:rsidRPr="00FF6A71">
        <w:rPr>
          <w:b/>
          <w:bCs/>
          <w:u w:val="single"/>
        </w:rPr>
        <w:t xml:space="preserve">Step 4 - Creating sheetmetal </w:t>
      </w:r>
      <w:r w:rsidR="002F39F3" w:rsidRPr="00FF6A71">
        <w:rPr>
          <w:b/>
          <w:bCs/>
          <w:u w:val="single"/>
        </w:rPr>
        <w:t>parts.</w:t>
      </w:r>
    </w:p>
    <w:p w14:paraId="5B6BB960" w14:textId="464A2950" w:rsidR="00A33F88" w:rsidRPr="00FF6A71" w:rsidRDefault="009E6E1D" w:rsidP="002F4855">
      <w:pPr>
        <w:numPr>
          <w:ilvl w:val="0"/>
          <w:numId w:val="68"/>
        </w:numPr>
      </w:pPr>
      <w:r w:rsidRPr="00FF6A71">
        <w:t xml:space="preserve">The design scenario continues with </w:t>
      </w:r>
      <w:del w:id="29228" w:author="pete jones" w:date="2022-03-30T10:17:00Z">
        <w:r w:rsidRPr="00FF6A71" w:rsidDel="00093B7D">
          <w:delText xml:space="preserve">a </w:delText>
        </w:r>
      </w:del>
      <w:ins w:id="29229" w:author="pete jones" w:date="2022-03-30T10:17:00Z">
        <w:r w:rsidR="00093B7D">
          <w:t>the</w:t>
        </w:r>
        <w:r w:rsidR="00093B7D" w:rsidRPr="00FF6A71">
          <w:t xml:space="preserve"> </w:t>
        </w:r>
      </w:ins>
      <w:r w:rsidRPr="00FF6A71">
        <w:t>task to design a bracket to support the headlight on the f</w:t>
      </w:r>
      <w:ins w:id="29230" w:author="pete jones" w:date="2022-03-30T10:17:00Z">
        <w:r w:rsidR="00093B7D">
          <w:t>r</w:t>
        </w:r>
      </w:ins>
      <w:r w:rsidRPr="00FF6A71">
        <w:t xml:space="preserve">ont fork assembly. Students follow instructions to create the part using some </w:t>
      </w:r>
      <w:del w:id="29231" w:author="pete jones" w:date="2022-04-01T15:00:00Z">
        <w:r w:rsidRPr="00FF6A71" w:rsidDel="00726256">
          <w:delText xml:space="preserve">of the </w:delText>
        </w:r>
      </w:del>
      <w:r w:rsidRPr="00FF6A71">
        <w:t>sheet metal functionality, edit</w:t>
      </w:r>
      <w:del w:id="29232" w:author="pete jones" w:date="2022-04-01T11:56:00Z">
        <w:r w:rsidRPr="00FF6A71" w:rsidDel="00DD7B17">
          <w:delText xml:space="preserve">ing the part in context of the assembly, </w:delText>
        </w:r>
      </w:del>
      <w:del w:id="29233" w:author="pete jones" w:date="2022-03-30T10:18:00Z">
        <w:r w:rsidRPr="00FF6A71" w:rsidDel="00093B7D">
          <w:delText xml:space="preserve">create </w:delText>
        </w:r>
      </w:del>
      <w:del w:id="29234" w:author="pete jones" w:date="2022-04-01T11:56:00Z">
        <w:r w:rsidRPr="00FF6A71" w:rsidDel="00DD7B17">
          <w:delText>a drawing and ordering process, and positioning</w:delText>
        </w:r>
      </w:del>
      <w:ins w:id="29235" w:author="pete jones" w:date="2022-04-01T11:56:00Z">
        <w:r w:rsidR="00DD7B17">
          <w:t xml:space="preserve"> the part in the assembly context, create a drawing and ordering process, and position</w:t>
        </w:r>
      </w:ins>
      <w:r w:rsidRPr="00FF6A71">
        <w:t xml:space="preserve"> the part correctly within the assembly.</w:t>
      </w:r>
    </w:p>
    <w:p w14:paraId="5D8EFB9A" w14:textId="5431C12A" w:rsidR="00A33F88" w:rsidRPr="00FF6A71" w:rsidRDefault="009E6E1D" w:rsidP="009E6E1D">
      <w:pPr>
        <w:rPr>
          <w:b/>
          <w:bCs/>
          <w:u w:val="single"/>
        </w:rPr>
      </w:pPr>
      <w:r w:rsidRPr="00FF6A71">
        <w:rPr>
          <w:b/>
          <w:bCs/>
          <w:u w:val="single"/>
        </w:rPr>
        <w:t xml:space="preserve">Step 5 - designing parts in </w:t>
      </w:r>
      <w:r w:rsidR="002F39F3" w:rsidRPr="00FF6A71">
        <w:rPr>
          <w:b/>
          <w:bCs/>
          <w:u w:val="single"/>
        </w:rPr>
        <w:t>context.</w:t>
      </w:r>
    </w:p>
    <w:p w14:paraId="4BBDAD80" w14:textId="132D2752" w:rsidR="00A33F88" w:rsidRPr="00FF6A71" w:rsidRDefault="009E6E1D" w:rsidP="002F4855">
      <w:pPr>
        <w:numPr>
          <w:ilvl w:val="0"/>
          <w:numId w:val="68"/>
        </w:numPr>
      </w:pPr>
      <w:r w:rsidRPr="00FF6A71">
        <w:t>Designing in context is a</w:t>
      </w:r>
      <w:del w:id="29236" w:author="pete jones" w:date="2022-04-01T11:56:00Z">
        <w:r w:rsidRPr="00FF6A71" w:rsidDel="00DD7B17">
          <w:delText>n important</w:delText>
        </w:r>
      </w:del>
      <w:ins w:id="29237" w:author="pete jones" w:date="2022-04-01T11:56:00Z">
        <w:r w:rsidR="00DD7B17">
          <w:t xml:space="preserve"> critical</w:t>
        </w:r>
      </w:ins>
      <w:r w:rsidRPr="00FF6A71">
        <w:t xml:space="preserve"> concept </w:t>
      </w:r>
      <w:del w:id="29238" w:author="pete jones" w:date="2022-03-30T10:18:00Z">
        <w:r w:rsidRPr="00FF6A71" w:rsidDel="00093B7D">
          <w:delText xml:space="preserve">which </w:delText>
        </w:r>
      </w:del>
      <w:del w:id="29239" w:author="pete jones" w:date="2022-04-01T11:56:00Z">
        <w:r w:rsidRPr="00FF6A71" w:rsidDel="00DD7B17">
          <w:delText xml:space="preserve">is </w:delText>
        </w:r>
      </w:del>
      <w:r w:rsidRPr="00FF6A71">
        <w:t>often not explored sufficiently or early along a learning path. In this step</w:t>
      </w:r>
      <w:ins w:id="29240" w:author="pete jones" w:date="2022-03-30T10:18:00Z">
        <w:r w:rsidR="00093B7D">
          <w:t>,</w:t>
        </w:r>
      </w:ins>
      <w:r w:rsidRPr="00FF6A71">
        <w:t xml:space="preserve"> students </w:t>
      </w:r>
      <w:del w:id="29241" w:author="pete jones" w:date="2022-04-01T15:00:00Z">
        <w:r w:rsidRPr="00FF6A71" w:rsidDel="00726256">
          <w:delText>are required to</w:delText>
        </w:r>
      </w:del>
      <w:ins w:id="29242" w:author="pete jones" w:date="2022-04-01T15:00:00Z">
        <w:r w:rsidR="00726256">
          <w:t>must</w:t>
        </w:r>
      </w:ins>
      <w:r w:rsidRPr="00FF6A71">
        <w:t xml:space="preserve"> </w:t>
      </w:r>
      <w:del w:id="29243" w:author="pete jones" w:date="2022-04-01T11:56:00Z">
        <w:r w:rsidRPr="00FF6A71" w:rsidDel="00DD7B17">
          <w:delText>undertake the creation of</w:delText>
        </w:r>
      </w:del>
      <w:ins w:id="29244" w:author="pete jones" w:date="2022-04-01T11:56:00Z">
        <w:r w:rsidR="00DD7B17">
          <w:t>create</w:t>
        </w:r>
      </w:ins>
      <w:r w:rsidRPr="00FF6A71">
        <w:t xml:space="preserve"> a part using basic part design features linking geometry to parts within the assembly and </w:t>
      </w:r>
      <w:del w:id="29245" w:author="pete jones" w:date="2022-03-30T10:18:00Z">
        <w:r w:rsidRPr="00FF6A71" w:rsidDel="00093B7D">
          <w:delText xml:space="preserve">to </w:delText>
        </w:r>
      </w:del>
      <w:r w:rsidRPr="00FF6A71">
        <w:t>manag</w:t>
      </w:r>
      <w:del w:id="29246" w:author="pete jones" w:date="2022-03-30T10:18:00Z">
        <w:r w:rsidRPr="00FF6A71" w:rsidDel="00093B7D">
          <w:delText>e</w:delText>
        </w:r>
      </w:del>
      <w:ins w:id="29247" w:author="pete jones" w:date="2022-03-30T10:18:00Z">
        <w:r w:rsidR="00093B7D">
          <w:t>ing</w:t>
        </w:r>
      </w:ins>
      <w:r w:rsidRPr="00FF6A71">
        <w:t xml:space="preserve"> symmetrical parts.</w:t>
      </w:r>
    </w:p>
    <w:p w14:paraId="2F2463FA" w14:textId="2943487D" w:rsidR="00A33F88" w:rsidRPr="00FF6A71" w:rsidRDefault="009E6E1D" w:rsidP="009E6E1D">
      <w:pPr>
        <w:rPr>
          <w:b/>
          <w:bCs/>
          <w:u w:val="single"/>
        </w:rPr>
      </w:pPr>
      <w:r w:rsidRPr="00FF6A71">
        <w:rPr>
          <w:b/>
          <w:bCs/>
          <w:u w:val="single"/>
        </w:rPr>
        <w:t xml:space="preserve">Step 6 - Designing functional </w:t>
      </w:r>
      <w:r w:rsidR="002F39F3" w:rsidRPr="00FF6A71">
        <w:rPr>
          <w:b/>
          <w:bCs/>
          <w:u w:val="single"/>
        </w:rPr>
        <w:t>parts.</w:t>
      </w:r>
    </w:p>
    <w:p w14:paraId="7752D813" w14:textId="215E9636" w:rsidR="00A33F88" w:rsidRPr="00FF6A71" w:rsidRDefault="009E6E1D" w:rsidP="002F4855">
      <w:pPr>
        <w:numPr>
          <w:ilvl w:val="0"/>
          <w:numId w:val="68"/>
        </w:numPr>
      </w:pPr>
      <w:r w:rsidRPr="00FF6A71">
        <w:t xml:space="preserve">Functional design is another concept usually reserved for subsequent </w:t>
      </w:r>
      <w:del w:id="29248" w:author="pete jones" w:date="2022-03-30T10:18:00Z">
        <w:r w:rsidRPr="00FF6A71" w:rsidDel="00093B7D">
          <w:delText xml:space="preserve">skills </w:delText>
        </w:r>
      </w:del>
      <w:ins w:id="29249" w:author="pete jones" w:date="2022-03-30T10:18:00Z">
        <w:r w:rsidR="00093B7D" w:rsidRPr="00FF6A71">
          <w:t>skills</w:t>
        </w:r>
        <w:r w:rsidR="00093B7D">
          <w:t>-</w:t>
        </w:r>
      </w:ins>
      <w:r w:rsidRPr="00FF6A71">
        <w:t>building</w:t>
      </w:r>
      <w:ins w:id="29250" w:author="pete jones" w:date="2022-04-01T11:57:00Z">
        <w:r w:rsidR="00DD7B17">
          <w:t>. Still,</w:t>
        </w:r>
      </w:ins>
      <w:del w:id="29251" w:author="pete jones" w:date="2022-04-01T11:57:00Z">
        <w:r w:rsidRPr="00FF6A71" w:rsidDel="00DD7B17">
          <w:delText xml:space="preserve"> but</w:delText>
        </w:r>
      </w:del>
      <w:r w:rsidRPr="00FF6A71">
        <w:t xml:space="preserve"> here it is introduced very early in the learning process and demonstrates the enhanced functionality of modern engineering design software. </w:t>
      </w:r>
      <w:del w:id="29252" w:author="pete jones" w:date="2022-04-01T11:57:00Z">
        <w:r w:rsidRPr="00FF6A71" w:rsidDel="00DD7B17">
          <w:delText xml:space="preserve">It </w:delText>
        </w:r>
      </w:del>
      <w:ins w:id="29253" w:author="pete jones" w:date="2022-04-01T11:57:00Z">
        <w:r w:rsidR="00DD7B17">
          <w:t>Furthermore, i</w:t>
        </w:r>
        <w:r w:rsidR="00DD7B17" w:rsidRPr="00FF6A71">
          <w:t xml:space="preserve">t </w:t>
        </w:r>
      </w:ins>
      <w:r w:rsidRPr="00FF6A71">
        <w:t>is an approach that enables t</w:t>
      </w:r>
      <w:del w:id="29254" w:author="pete jones" w:date="2022-04-01T11:57:00Z">
        <w:r w:rsidRPr="00FF6A71" w:rsidDel="00DD7B17">
          <w:delText>o perform complex modelling tasks in one operation that would usually require</w:delText>
        </w:r>
      </w:del>
      <w:ins w:id="29255" w:author="pete jones" w:date="2022-04-01T11:57:00Z">
        <w:r w:rsidR="00DD7B17">
          <w:t>he performance of complex modelling tasks in one operation that usually requires</w:t>
        </w:r>
      </w:ins>
      <w:r w:rsidRPr="00FF6A71">
        <w:t xml:space="preserve"> several dedicated features, reducing the effort to generate 3D models. </w:t>
      </w:r>
      <w:del w:id="29256" w:author="pete jones" w:date="2022-04-01T11:57:00Z">
        <w:r w:rsidRPr="00FF6A71" w:rsidDel="00DD7B17">
          <w:delText>In this step an aluminium casting of the motorbike engine cover is processed</w:delText>
        </w:r>
      </w:del>
      <w:ins w:id="29257" w:author="pete jones" w:date="2022-04-01T11:57:00Z">
        <w:r w:rsidR="00DD7B17">
          <w:t>For example, this step processes an aluminium casting of the motorbike engine cover</w:t>
        </w:r>
      </w:ins>
      <w:r w:rsidRPr="00FF6A71">
        <w:t xml:space="preserve"> using </w:t>
      </w:r>
      <w:ins w:id="29258" w:author="pete jones" w:date="2022-03-30T10:18:00Z">
        <w:r w:rsidR="00093B7D">
          <w:t xml:space="preserve">a </w:t>
        </w:r>
      </w:ins>
      <w:r w:rsidRPr="00FF6A71">
        <w:t>functional design. This concept of part design enables the engineer to focus on functional goals, engineering issues, and design constraints</w:t>
      </w:r>
      <w:del w:id="29259" w:author="pete jones" w:date="2022-04-01T11:57:00Z">
        <w:r w:rsidRPr="00FF6A71" w:rsidDel="00DD7B17">
          <w:delText xml:space="preserve"> and</w:delText>
        </w:r>
      </w:del>
      <w:ins w:id="29260" w:author="pete jones" w:date="2022-04-01T11:57:00Z">
        <w:r w:rsidR="00DD7B17">
          <w:t>. It</w:t>
        </w:r>
      </w:ins>
      <w:r w:rsidRPr="00FF6A71">
        <w:t xml:space="preserve"> is an exciting development of </w:t>
      </w:r>
      <w:del w:id="29261" w:author="pete jones" w:date="2022-04-01T11:57:00Z">
        <w:r w:rsidRPr="00FF6A71" w:rsidDel="00DD7B17">
          <w:delText>the application of AI and machine learning</w:delText>
        </w:r>
      </w:del>
      <w:ins w:id="29262" w:author="pete jones" w:date="2022-04-01T11:57:00Z">
        <w:r w:rsidR="00DD7B17">
          <w:t>AI and machine learning application</w:t>
        </w:r>
      </w:ins>
      <w:r w:rsidRPr="00FF6A71">
        <w:t xml:space="preserve"> in</w:t>
      </w:r>
      <w:del w:id="29263" w:author="pete jones" w:date="2022-04-01T11:58:00Z">
        <w:r w:rsidRPr="00FF6A71" w:rsidDel="00DD7B17">
          <w:delText>to</w:delText>
        </w:r>
      </w:del>
      <w:r w:rsidRPr="00FF6A71">
        <w:t xml:space="preserve"> the engineering workflow. </w:t>
      </w:r>
    </w:p>
    <w:p w14:paraId="7EDEF4BD" w14:textId="77777777" w:rsidR="00A33F88" w:rsidRPr="00FF6A71" w:rsidRDefault="009E6E1D" w:rsidP="009E6E1D">
      <w:pPr>
        <w:rPr>
          <w:b/>
          <w:bCs/>
          <w:u w:val="single"/>
        </w:rPr>
      </w:pPr>
      <w:r w:rsidRPr="00FF6A71">
        <w:rPr>
          <w:b/>
          <w:bCs/>
          <w:u w:val="single"/>
        </w:rPr>
        <w:t>Step 7 - Reuse and modification of external CAD Data</w:t>
      </w:r>
    </w:p>
    <w:p w14:paraId="1E498E3B" w14:textId="5B0A7873" w:rsidR="00A33F88" w:rsidRPr="00FF6A71" w:rsidRDefault="009E6E1D" w:rsidP="002F4855">
      <w:pPr>
        <w:numPr>
          <w:ilvl w:val="0"/>
          <w:numId w:val="68"/>
        </w:numPr>
      </w:pPr>
      <w:r w:rsidRPr="00FF6A71">
        <w:t>In many instances</w:t>
      </w:r>
      <w:ins w:id="29264" w:author="pete jones" w:date="2022-03-30T10:18:00Z">
        <w:r w:rsidR="00093B7D">
          <w:t>,</w:t>
        </w:r>
      </w:ins>
      <w:r w:rsidRPr="00FF6A71">
        <w:t xml:space="preserve"> designers need to integrate data from non-native CAD systems to save time. Introducing this concept early in the learning workflow illustrates how </w:t>
      </w:r>
      <w:r w:rsidRPr="00FF6A71">
        <w:lastRenderedPageBreak/>
        <w:t xml:space="preserve">modern systems </w:t>
      </w:r>
      <w:del w:id="29265" w:author="pete jones" w:date="2022-04-01T11:58:00Z">
        <w:r w:rsidRPr="00FF6A71" w:rsidDel="00DD7B17">
          <w:delText>are overcoming</w:delText>
        </w:r>
      </w:del>
      <w:ins w:id="29266" w:author="pete jones" w:date="2022-04-01T11:58:00Z">
        <w:r w:rsidR="00DD7B17">
          <w:t>overcome</w:t>
        </w:r>
      </w:ins>
      <w:r w:rsidRPr="00FF6A71">
        <w:t xml:space="preserve"> </w:t>
      </w:r>
      <w:del w:id="29267" w:author="pete jones" w:date="2022-04-01T15:41:00Z">
        <w:r w:rsidRPr="00FF6A71" w:rsidDel="006B22A5">
          <w:delText xml:space="preserve">issues </w:delText>
        </w:r>
      </w:del>
      <w:del w:id="29268" w:author="pete jones" w:date="2022-04-01T15:00:00Z">
        <w:r w:rsidRPr="00FF6A71" w:rsidDel="00726256">
          <w:delText xml:space="preserve">associated </w:delText>
        </w:r>
      </w:del>
      <w:del w:id="29269" w:author="pete jones" w:date="2022-04-01T15:41:00Z">
        <w:r w:rsidRPr="00FF6A71" w:rsidDel="006B22A5">
          <w:delText>with converting and managing data</w:delText>
        </w:r>
      </w:del>
      <w:ins w:id="29270" w:author="pete jones" w:date="2022-04-01T15:41:00Z">
        <w:r w:rsidR="006B22A5">
          <w:t>converting and managing data issues</w:t>
        </w:r>
      </w:ins>
      <w:r w:rsidRPr="00FF6A71">
        <w:t>. The step progresses by importing non-native data to help design the front brake calliper of the motorbike.</w:t>
      </w:r>
    </w:p>
    <w:p w14:paraId="6A005261" w14:textId="4ACEF92C" w:rsidR="00A33F88" w:rsidRPr="00FF6A71" w:rsidRDefault="009E6E1D" w:rsidP="009E6E1D">
      <w:pPr>
        <w:rPr>
          <w:b/>
          <w:bCs/>
          <w:u w:val="single"/>
        </w:rPr>
      </w:pPr>
      <w:r w:rsidRPr="00FF6A71">
        <w:rPr>
          <w:b/>
          <w:bCs/>
          <w:u w:val="single"/>
        </w:rPr>
        <w:t xml:space="preserve">Step 8 - Modifying and simulation of </w:t>
      </w:r>
      <w:r w:rsidR="002F39F3" w:rsidRPr="00FF6A71">
        <w:rPr>
          <w:b/>
          <w:bCs/>
          <w:u w:val="single"/>
        </w:rPr>
        <w:t>assemblies.</w:t>
      </w:r>
    </w:p>
    <w:p w14:paraId="75B0AE80" w14:textId="4EE5959A" w:rsidR="00A33F88" w:rsidRPr="00FF6A71" w:rsidRDefault="009E6E1D" w:rsidP="002F4855">
      <w:pPr>
        <w:numPr>
          <w:ilvl w:val="0"/>
          <w:numId w:val="68"/>
        </w:numPr>
      </w:pPr>
      <w:r w:rsidRPr="00FF6A71">
        <w:t xml:space="preserve">Working collaboratively requires </w:t>
      </w:r>
      <w:ins w:id="29271" w:author="pete jones" w:date="2022-03-30T10:18:00Z">
        <w:r w:rsidR="00093B7D">
          <w:t xml:space="preserve">an </w:t>
        </w:r>
      </w:ins>
      <w:r w:rsidRPr="00FF6A71">
        <w:t xml:space="preserve">accurate understanding of parts in context with a functioning assembly. </w:t>
      </w:r>
      <w:del w:id="29272" w:author="pete jones" w:date="2022-04-01T11:58:00Z">
        <w:r w:rsidRPr="00FF6A71" w:rsidDel="00DD7B17">
          <w:delText xml:space="preserve">This </w:delText>
        </w:r>
      </w:del>
      <w:ins w:id="29273" w:author="pete jones" w:date="2022-04-01T11:58:00Z">
        <w:r w:rsidR="00DD7B17">
          <w:t>Collaboration</w:t>
        </w:r>
        <w:r w:rsidR="00DD7B17" w:rsidRPr="00FF6A71">
          <w:t xml:space="preserve"> </w:t>
        </w:r>
      </w:ins>
      <w:r w:rsidRPr="00FF6A71">
        <w:t>is another concept explored early in the learning workflow, demonstrating the link between</w:t>
      </w:r>
      <w:del w:id="29274" w:author="pete jones" w:date="2022-04-01T11:59:00Z">
        <w:r w:rsidRPr="00FF6A71" w:rsidDel="00DD7B17">
          <w:delText>,</w:delText>
        </w:r>
      </w:del>
      <w:r w:rsidRPr="00FF6A71">
        <w:t xml:space="preserve"> part design, assembly connections, and mechanisms. Students build the assembly of the shock absorber and an associated kinematic simulation.</w:t>
      </w:r>
    </w:p>
    <w:p w14:paraId="030A0107" w14:textId="6078E5B1" w:rsidR="00A33F88" w:rsidRPr="00FF6A71" w:rsidRDefault="009E6E1D" w:rsidP="009E6E1D">
      <w:pPr>
        <w:rPr>
          <w:b/>
          <w:bCs/>
          <w:u w:val="single"/>
        </w:rPr>
      </w:pPr>
      <w:r w:rsidRPr="00FF6A71">
        <w:rPr>
          <w:b/>
          <w:bCs/>
          <w:u w:val="single"/>
        </w:rPr>
        <w:t xml:space="preserve">Step 9 - Working with parametric </w:t>
      </w:r>
      <w:r w:rsidR="002F39F3" w:rsidRPr="00FF6A71">
        <w:rPr>
          <w:b/>
          <w:bCs/>
          <w:u w:val="single"/>
        </w:rPr>
        <w:t>design.</w:t>
      </w:r>
    </w:p>
    <w:p w14:paraId="4CFEFD4F" w14:textId="6FC7F7A6" w:rsidR="00A33F88" w:rsidRPr="00FF6A71" w:rsidRDefault="009E6E1D" w:rsidP="002F4855">
      <w:pPr>
        <w:numPr>
          <w:ilvl w:val="0"/>
          <w:numId w:val="68"/>
        </w:numPr>
      </w:pPr>
      <w:r w:rsidRPr="00FF6A71">
        <w:t xml:space="preserve">Step 9 introduces students to </w:t>
      </w:r>
      <w:ins w:id="29275" w:author="pete jones" w:date="2022-03-30T10:18:00Z">
        <w:r w:rsidR="00093B7D">
          <w:t xml:space="preserve">the </w:t>
        </w:r>
      </w:ins>
      <w:r w:rsidRPr="00FF6A71">
        <w:t xml:space="preserve">expert capabilities of modern design software. </w:t>
      </w:r>
      <w:ins w:id="29276" w:author="pete jones" w:date="2022-04-01T11:59:00Z">
        <w:r w:rsidR="00DD7B17">
          <w:t>The expert capabilities use</w:t>
        </w:r>
      </w:ins>
      <w:del w:id="29277" w:author="pete jones" w:date="2022-04-01T11:59:00Z">
        <w:r w:rsidRPr="00FF6A71" w:rsidDel="00DD7B17">
          <w:delText>Using</w:delText>
        </w:r>
      </w:del>
      <w:r w:rsidRPr="00FF6A71">
        <w:t xml:space="preserve"> mathematical relationships applied to parameters</w:t>
      </w:r>
      <w:ins w:id="29278" w:author="pete jones" w:date="2022-04-01T11:59:00Z">
        <w:r w:rsidR="00DD7B17">
          <w:t>,</w:t>
        </w:r>
      </w:ins>
      <w:r w:rsidRPr="00FF6A71">
        <w:t xml:space="preserve"> </w:t>
      </w:r>
      <w:ins w:id="29279" w:author="pete jones" w:date="2022-04-01T11:59:00Z">
        <w:r w:rsidR="00DD7B17">
          <w:t xml:space="preserve">and </w:t>
        </w:r>
      </w:ins>
      <w:r w:rsidRPr="00FF6A71">
        <w:t xml:space="preserve">the configuration of various pinions in the gearbox </w:t>
      </w:r>
      <w:del w:id="29280" w:author="pete jones" w:date="2022-03-30T10:19:00Z">
        <w:r w:rsidRPr="00FF6A71" w:rsidDel="00093B7D">
          <w:delText xml:space="preserve">are </w:delText>
        </w:r>
      </w:del>
      <w:ins w:id="29281" w:author="pete jones" w:date="2022-03-30T10:19:00Z">
        <w:r w:rsidR="00093B7D">
          <w:t>is</w:t>
        </w:r>
        <w:r w:rsidR="00093B7D" w:rsidRPr="00FF6A71">
          <w:t xml:space="preserve"> </w:t>
        </w:r>
      </w:ins>
      <w:r w:rsidRPr="00FF6A71">
        <w:t>manipulated. A kinematic simulation of the engine may also be replayed</w:t>
      </w:r>
      <w:ins w:id="29282" w:author="pete jones" w:date="2022-04-01T12:00:00Z">
        <w:r w:rsidR="00DD7B17">
          <w:t>,</w:t>
        </w:r>
      </w:ins>
      <w:r w:rsidRPr="00FF6A71">
        <w:t xml:space="preserve"> further illustrating working in a complex assembly environment.</w:t>
      </w:r>
    </w:p>
    <w:p w14:paraId="4AF7741B" w14:textId="77777777" w:rsidR="00A33F88" w:rsidRPr="00FF6A71" w:rsidRDefault="009E6E1D" w:rsidP="009E6E1D">
      <w:pPr>
        <w:rPr>
          <w:b/>
          <w:bCs/>
          <w:u w:val="single"/>
        </w:rPr>
      </w:pPr>
      <w:r w:rsidRPr="00FF6A71">
        <w:rPr>
          <w:b/>
          <w:bCs/>
          <w:u w:val="single"/>
        </w:rPr>
        <w:t>Step 10 - Working in teams</w:t>
      </w:r>
    </w:p>
    <w:p w14:paraId="7034B42C" w14:textId="171986FD" w:rsidR="00A33F88" w:rsidRPr="00FF6A71" w:rsidRDefault="009E6E1D" w:rsidP="002F4855">
      <w:pPr>
        <w:numPr>
          <w:ilvl w:val="0"/>
          <w:numId w:val="68"/>
        </w:numPr>
      </w:pPr>
      <w:r w:rsidRPr="00FF6A71">
        <w:t>In this step</w:t>
      </w:r>
      <w:ins w:id="29283" w:author="pete jones" w:date="2022-03-30T10:19:00Z">
        <w:r w:rsidR="00093B7D">
          <w:t>,</w:t>
        </w:r>
      </w:ins>
      <w:r w:rsidRPr="00FF6A71">
        <w:t xml:space="preserve"> the workflow continues by importing external data and integrating it with the overall assembly. The tasks of importing the data, positioning the component, checking for most recent parts, editing the parameters of parts of the sub-assembly, and detecting interferences in the assembly </w:t>
      </w:r>
      <w:del w:id="29284" w:author="pete jones" w:date="2022-03-30T10:19:00Z">
        <w:r w:rsidRPr="00FF6A71" w:rsidDel="00093B7D">
          <w:delText xml:space="preserve">illustrate </w:delText>
        </w:r>
      </w:del>
      <w:ins w:id="29285" w:author="pete jones" w:date="2022-03-30T10:19:00Z">
        <w:r w:rsidR="00093B7D" w:rsidRPr="00FF6A71">
          <w:t>illustrat</w:t>
        </w:r>
      </w:ins>
      <w:ins w:id="29286" w:author="pete jones" w:date="2022-03-30T12:39:00Z">
        <w:r w:rsidR="00042512">
          <w:t>e</w:t>
        </w:r>
      </w:ins>
      <w:ins w:id="29287" w:author="pete jones" w:date="2022-03-30T10:19:00Z">
        <w:r w:rsidR="00093B7D" w:rsidRPr="00FF6A71">
          <w:t xml:space="preserve"> </w:t>
        </w:r>
      </w:ins>
      <w:r w:rsidRPr="00FF6A71">
        <w:t>the concurrent activities of the workflow and the importance of accurately managing a digital twin.</w:t>
      </w:r>
    </w:p>
    <w:p w14:paraId="1350AAB0" w14:textId="3BE9F64A" w:rsidR="00A33F88" w:rsidRPr="00FF6A71" w:rsidRDefault="009E6E1D" w:rsidP="009E6E1D">
      <w:pPr>
        <w:rPr>
          <w:b/>
          <w:bCs/>
          <w:u w:val="single"/>
        </w:rPr>
      </w:pPr>
      <w:r w:rsidRPr="00FF6A71">
        <w:rPr>
          <w:b/>
          <w:bCs/>
          <w:u w:val="single"/>
        </w:rPr>
        <w:t xml:space="preserve">Step 11 - Checking </w:t>
      </w:r>
      <w:ins w:id="29288" w:author="pete jones" w:date="2022-03-30T10:19:00Z">
        <w:r w:rsidR="00093B7D">
          <w:rPr>
            <w:b/>
            <w:bCs/>
            <w:u w:val="single"/>
          </w:rPr>
          <w:t xml:space="preserve">the </w:t>
        </w:r>
      </w:ins>
      <w:r w:rsidRPr="00FF6A71">
        <w:rPr>
          <w:b/>
          <w:bCs/>
          <w:u w:val="single"/>
        </w:rPr>
        <w:t xml:space="preserve">manufacturability of </w:t>
      </w:r>
      <w:r w:rsidR="002F39F3" w:rsidRPr="00FF6A71">
        <w:rPr>
          <w:b/>
          <w:bCs/>
          <w:u w:val="single"/>
        </w:rPr>
        <w:t>parts.</w:t>
      </w:r>
    </w:p>
    <w:p w14:paraId="069C0893" w14:textId="104CF004" w:rsidR="00A33F88" w:rsidRPr="00FF6A71" w:rsidRDefault="009E6E1D" w:rsidP="002F4855">
      <w:pPr>
        <w:numPr>
          <w:ilvl w:val="0"/>
          <w:numId w:val="68"/>
        </w:numPr>
      </w:pPr>
      <w:r w:rsidRPr="00FF6A71">
        <w:t xml:space="preserve">This step involves modifying the design of the alternator cover introduced in the previous step. There are several engineering design changes made necessary by manufacturing concepts. Students follow a sequence of actions to make edits to the part, </w:t>
      </w:r>
      <w:del w:id="29289" w:author="pete jones" w:date="2022-03-30T10:19:00Z">
        <w:r w:rsidRPr="00FF6A71" w:rsidDel="00093B7D">
          <w:delText xml:space="preserve">changing </w:delText>
        </w:r>
      </w:del>
      <w:ins w:id="29290" w:author="pete jones" w:date="2022-03-30T10:19:00Z">
        <w:r w:rsidR="00093B7D" w:rsidRPr="00FF6A71">
          <w:t>chang</w:t>
        </w:r>
        <w:r w:rsidR="00093B7D">
          <w:t>e</w:t>
        </w:r>
        <w:r w:rsidR="00093B7D" w:rsidRPr="00FF6A71">
          <w:t xml:space="preserve"> </w:t>
        </w:r>
      </w:ins>
      <w:r w:rsidRPr="00FF6A71">
        <w:t xml:space="preserve">and </w:t>
      </w:r>
      <w:del w:id="29291" w:author="pete jones" w:date="2022-03-30T10:19:00Z">
        <w:r w:rsidRPr="00FF6A71" w:rsidDel="00093B7D">
          <w:delText xml:space="preserve">updating </w:delText>
        </w:r>
      </w:del>
      <w:ins w:id="29292" w:author="pete jones" w:date="2022-03-30T10:19:00Z">
        <w:r w:rsidR="00093B7D" w:rsidRPr="00FF6A71">
          <w:t>updat</w:t>
        </w:r>
        <w:r w:rsidR="00093B7D">
          <w:t>e</w:t>
        </w:r>
        <w:r w:rsidR="00093B7D" w:rsidRPr="00FF6A71">
          <w:t xml:space="preserve"> </w:t>
        </w:r>
      </w:ins>
      <w:r w:rsidRPr="00FF6A71">
        <w:t xml:space="preserve">the part to assess manufacturability, </w:t>
      </w:r>
      <w:del w:id="29293" w:author="pete jones" w:date="2022-03-30T10:19:00Z">
        <w:r w:rsidRPr="00FF6A71" w:rsidDel="00093B7D">
          <w:delText xml:space="preserve">analysing </w:delText>
        </w:r>
      </w:del>
      <w:ins w:id="29294" w:author="pete jones" w:date="2022-03-30T10:19:00Z">
        <w:r w:rsidR="00093B7D" w:rsidRPr="00FF6A71">
          <w:t>analys</w:t>
        </w:r>
        <w:r w:rsidR="00093B7D">
          <w:t>e</w:t>
        </w:r>
        <w:r w:rsidR="00093B7D" w:rsidRPr="00FF6A71">
          <w:t xml:space="preserve"> </w:t>
        </w:r>
      </w:ins>
      <w:r w:rsidRPr="00FF6A71">
        <w:t xml:space="preserve">wall </w:t>
      </w:r>
      <w:r w:rsidR="007F61D3" w:rsidRPr="00FF6A71">
        <w:t>thickness,</w:t>
      </w:r>
      <w:r w:rsidRPr="00FF6A71">
        <w:t xml:space="preserve"> and </w:t>
      </w:r>
      <w:del w:id="29295" w:author="pete jones" w:date="2022-03-30T10:19:00Z">
        <w:r w:rsidRPr="00FF6A71" w:rsidDel="00093B7D">
          <w:delText xml:space="preserve">using </w:delText>
        </w:r>
      </w:del>
      <w:ins w:id="29296" w:author="pete jones" w:date="2022-03-30T10:19:00Z">
        <w:r w:rsidR="00093B7D" w:rsidRPr="00FF6A71">
          <w:t>us</w:t>
        </w:r>
        <w:r w:rsidR="00093B7D">
          <w:t>e</w:t>
        </w:r>
        <w:r w:rsidR="00093B7D" w:rsidRPr="00FF6A71">
          <w:t xml:space="preserve"> </w:t>
        </w:r>
      </w:ins>
      <w:r w:rsidRPr="00FF6A71">
        <w:t>other measuring tools.</w:t>
      </w:r>
    </w:p>
    <w:p w14:paraId="6C33ED42" w14:textId="14F9D10B" w:rsidR="00A33F88" w:rsidRPr="00FF6A71" w:rsidRDefault="009E6E1D" w:rsidP="009E6E1D">
      <w:pPr>
        <w:rPr>
          <w:b/>
          <w:bCs/>
          <w:u w:val="single"/>
        </w:rPr>
      </w:pPr>
      <w:r w:rsidRPr="00FF6A71">
        <w:rPr>
          <w:b/>
          <w:bCs/>
          <w:u w:val="single"/>
        </w:rPr>
        <w:t xml:space="preserve">Step 12 - Analysing the mass of </w:t>
      </w:r>
      <w:r w:rsidR="002F39F3" w:rsidRPr="00FF6A71">
        <w:rPr>
          <w:b/>
          <w:bCs/>
          <w:u w:val="single"/>
        </w:rPr>
        <w:t>assemblies.</w:t>
      </w:r>
    </w:p>
    <w:p w14:paraId="1255E875" w14:textId="0D88E32D" w:rsidR="00A33F88" w:rsidRPr="00FF6A71" w:rsidRDefault="009E6E1D" w:rsidP="002F4855">
      <w:pPr>
        <w:numPr>
          <w:ilvl w:val="0"/>
          <w:numId w:val="68"/>
        </w:numPr>
      </w:pPr>
      <w:r w:rsidRPr="00FF6A71">
        <w:lastRenderedPageBreak/>
        <w:t xml:space="preserve">AT this </w:t>
      </w:r>
      <w:r w:rsidR="007F61D3" w:rsidRPr="00FF6A71">
        <w:t>step,</w:t>
      </w:r>
      <w:r w:rsidRPr="00FF6A71">
        <w:t xml:space="preserve"> the motorbike design is nearing completion. The students investigate the assembly recognising the importance of declaring and computing </w:t>
      </w:r>
      <w:ins w:id="29297" w:author="pete jones" w:date="2022-04-01T12:00:00Z">
        <w:r w:rsidR="00DD7B17">
          <w:t xml:space="preserve">the </w:t>
        </w:r>
      </w:ins>
      <w:r w:rsidRPr="00FF6A71">
        <w:t xml:space="preserve">weights of individual parts and the </w:t>
      </w:r>
      <w:del w:id="29298" w:author="pete jones" w:date="2022-04-01T12:00:00Z">
        <w:r w:rsidRPr="00FF6A71" w:rsidDel="00DD7B17">
          <w:delText>distribution of weight</w:delText>
        </w:r>
      </w:del>
      <w:ins w:id="29299" w:author="pete jones" w:date="2022-04-01T12:00:00Z">
        <w:r w:rsidR="00DD7B17">
          <w:t>weight distribution</w:t>
        </w:r>
      </w:ins>
      <w:r w:rsidRPr="00FF6A71">
        <w:t xml:space="preserve"> on </w:t>
      </w:r>
      <w:ins w:id="29300" w:author="pete jones" w:date="2022-03-30T10:19:00Z">
        <w:r w:rsidR="00093B7D">
          <w:t xml:space="preserve">the </w:t>
        </w:r>
      </w:ins>
      <w:r w:rsidRPr="00FF6A71">
        <w:t>centre of gravity.</w:t>
      </w:r>
    </w:p>
    <w:p w14:paraId="791183D5" w14:textId="77777777" w:rsidR="00A33F88" w:rsidRPr="00FF6A71" w:rsidRDefault="009E6E1D" w:rsidP="009E6E1D">
      <w:pPr>
        <w:rPr>
          <w:b/>
          <w:bCs/>
          <w:u w:val="single"/>
        </w:rPr>
      </w:pPr>
      <w:r w:rsidRPr="00FF6A71">
        <w:rPr>
          <w:b/>
          <w:bCs/>
          <w:u w:val="single"/>
        </w:rPr>
        <w:t>Step 13- Creating drawings</w:t>
      </w:r>
    </w:p>
    <w:p w14:paraId="7FFB56C6" w14:textId="5F648BB9" w:rsidR="00A33F88" w:rsidRPr="00FF6A71" w:rsidRDefault="009E6E1D" w:rsidP="002F4855">
      <w:pPr>
        <w:numPr>
          <w:ilvl w:val="0"/>
          <w:numId w:val="68"/>
        </w:numPr>
      </w:pPr>
      <w:r w:rsidRPr="00FF6A71">
        <w:t>Engineering drawings remain a v</w:t>
      </w:r>
      <w:del w:id="29301" w:author="pete jones" w:date="2022-04-01T12:00:00Z">
        <w:r w:rsidRPr="00FF6A71" w:rsidDel="00DD7B17">
          <w:delText>ery important</w:delText>
        </w:r>
      </w:del>
      <w:ins w:id="29302" w:author="pete jones" w:date="2022-04-01T12:00:00Z">
        <w:r w:rsidR="00DD7B17">
          <w:t>ital</w:t>
        </w:r>
      </w:ins>
      <w:r w:rsidRPr="00FF6A71">
        <w:t xml:space="preserve"> part of communicating engineering intent for many downstream workflows, including manufacturing, marketing, maintenance etc. In this step</w:t>
      </w:r>
      <w:ins w:id="29303" w:author="pete jones" w:date="2022-03-30T10:19:00Z">
        <w:r w:rsidR="00093B7D">
          <w:t>,</w:t>
        </w:r>
      </w:ins>
      <w:r w:rsidRPr="00FF6A71">
        <w:t xml:space="preserve"> students investigate how to create engineering drawings of </w:t>
      </w:r>
      <w:del w:id="29304" w:author="pete jones" w:date="2022-03-30T10:19:00Z">
        <w:r w:rsidRPr="00FF6A71" w:rsidDel="00093B7D">
          <w:delText xml:space="preserve">component </w:delText>
        </w:r>
      </w:del>
      <w:r w:rsidRPr="00FF6A71">
        <w:t>parts, assemblies, and the concepts of bills of materials.</w:t>
      </w:r>
    </w:p>
    <w:p w14:paraId="7B4EDAD6" w14:textId="6631F437" w:rsidR="00A33F88" w:rsidRPr="00FF6A71" w:rsidRDefault="009E6E1D" w:rsidP="009E6E1D">
      <w:r w:rsidRPr="00FF6A71">
        <w:t xml:space="preserve">The structure of this workflow is designed to quickly introduce students to the mechanical design workflow of modern practice. </w:t>
      </w:r>
      <w:ins w:id="29305" w:author="pete jones" w:date="2022-04-01T12:01:00Z">
        <w:r w:rsidR="00DD7B17">
          <w:t xml:space="preserve">The workflow </w:t>
        </w:r>
      </w:ins>
      <w:del w:id="29306" w:author="pete jones" w:date="2022-04-01T12:01:00Z">
        <w:r w:rsidRPr="00FF6A71" w:rsidDel="00DD7B17">
          <w:delText>P</w:delText>
        </w:r>
      </w:del>
      <w:ins w:id="29307" w:author="pete jones" w:date="2022-04-01T12:01:00Z">
        <w:r w:rsidR="00DD7B17">
          <w:t>p</w:t>
        </w:r>
      </w:ins>
      <w:r w:rsidRPr="00FF6A71">
        <w:t xml:space="preserve">urposefully </w:t>
      </w:r>
      <w:del w:id="29308" w:author="pete jones" w:date="2022-04-01T12:01:00Z">
        <w:r w:rsidRPr="00FF6A71" w:rsidDel="00DD7B17">
          <w:delText xml:space="preserve">breaking </w:delText>
        </w:r>
      </w:del>
      <w:ins w:id="29309" w:author="pete jones" w:date="2022-04-01T12:01:00Z">
        <w:r w:rsidR="00DD7B17">
          <w:t>breaks</w:t>
        </w:r>
        <w:r w:rsidR="00DD7B17" w:rsidRPr="00FF6A71">
          <w:t xml:space="preserve"> </w:t>
        </w:r>
      </w:ins>
      <w:r w:rsidRPr="00FF6A71">
        <w:t xml:space="preserve">the traditional approach of engineering communication concepts from 2D drawings to 3D </w:t>
      </w:r>
      <w:del w:id="29310" w:author="pete jones" w:date="2022-03-30T10:19:00Z">
        <w:r w:rsidRPr="00FF6A71" w:rsidDel="00093B7D">
          <w:delText xml:space="preserve">component </w:delText>
        </w:r>
      </w:del>
      <w:r w:rsidRPr="00FF6A71">
        <w:t xml:space="preserve">parts. Concepts </w:t>
      </w:r>
      <w:del w:id="29311" w:author="pete jones" w:date="2022-03-30T10:19:00Z">
        <w:r w:rsidRPr="00FF6A71" w:rsidDel="00093B7D">
          <w:delText xml:space="preserve">which </w:delText>
        </w:r>
      </w:del>
      <w:ins w:id="29312" w:author="pete jones" w:date="2022-04-01T12:01:00Z">
        <w:r w:rsidR="00DD7B17">
          <w:t xml:space="preserve">reliant on sequential skills-building restrict early exposure to broader ideas and may even </w:t>
        </w:r>
      </w:ins>
      <w:ins w:id="29313" w:author="pete jones" w:date="2022-04-01T15:00:00Z">
        <w:r w:rsidR="00726256">
          <w:t>limi</w:t>
        </w:r>
      </w:ins>
      <w:ins w:id="29314" w:author="pete jones" w:date="2022-04-01T12:01:00Z">
        <w:r w:rsidR="00DD7B17">
          <w:t>t students to</w:t>
        </w:r>
      </w:ins>
      <w:del w:id="29315" w:author="pete jones" w:date="2022-04-01T12:01:00Z">
        <w:r w:rsidRPr="00FF6A71" w:rsidDel="00DD7B17">
          <w:delText>are reliant on sequential skills building, restrict</w:delText>
        </w:r>
      </w:del>
      <w:del w:id="29316" w:author="pete jones" w:date="2022-03-30T10:19:00Z">
        <w:r w:rsidRPr="00FF6A71" w:rsidDel="00093B7D">
          <w:delText>ing</w:delText>
        </w:r>
      </w:del>
      <w:del w:id="29317" w:author="pete jones" w:date="2022-04-01T12:01:00Z">
        <w:r w:rsidRPr="00FF6A71" w:rsidDel="00DD7B17">
          <w:delText xml:space="preserve"> early exposure to wider concepts and may even result in </w:delText>
        </w:r>
        <w:r w:rsidR="0045553F" w:rsidRPr="00FF6A71" w:rsidDel="00DD7B17">
          <w:delText xml:space="preserve">restricting </w:delText>
        </w:r>
        <w:r w:rsidRPr="00FF6A71" w:rsidDel="00DD7B17">
          <w:delText>students to achieve</w:delText>
        </w:r>
      </w:del>
      <w:r w:rsidRPr="00FF6A71">
        <w:t xml:space="preserve"> </w:t>
      </w:r>
      <w:del w:id="29318" w:author="pete jones" w:date="2022-03-30T10:20:00Z">
        <w:r w:rsidRPr="00FF6A71" w:rsidDel="00093B7D">
          <w:delText xml:space="preserve">higher </w:delText>
        </w:r>
      </w:del>
      <w:ins w:id="29319" w:author="pete jones" w:date="2022-03-30T10:20:00Z">
        <w:r w:rsidR="00093B7D" w:rsidRPr="00FF6A71">
          <w:t>higher</w:t>
        </w:r>
        <w:r w:rsidR="00093B7D">
          <w:t>-</w:t>
        </w:r>
      </w:ins>
      <w:r w:rsidRPr="00FF6A71">
        <w:t xml:space="preserve">level skills. Without exposure to an </w:t>
      </w:r>
      <w:r w:rsidR="002F39F3" w:rsidRPr="00FF6A71">
        <w:t>end-to-end</w:t>
      </w:r>
      <w:r w:rsidRPr="00FF6A71">
        <w:t xml:space="preserve"> workflow early in their studies</w:t>
      </w:r>
      <w:ins w:id="29320" w:author="pete jones" w:date="2022-03-30T10:20:00Z">
        <w:r w:rsidR="00093B7D">
          <w:t>,</w:t>
        </w:r>
      </w:ins>
      <w:r w:rsidRPr="00FF6A71">
        <w:t xml:space="preserve"> students will be </w:t>
      </w:r>
      <w:del w:id="29321" w:author="pete jones" w:date="2022-04-01T12:01:00Z">
        <w:r w:rsidRPr="00FF6A71" w:rsidDel="00DD7B17">
          <w:delText xml:space="preserve">restricted </w:delText>
        </w:r>
      </w:del>
      <w:ins w:id="29322" w:author="pete jones" w:date="2022-04-01T15:03:00Z">
        <w:r w:rsidR="00726256">
          <w:t>determin</w:t>
        </w:r>
      </w:ins>
      <w:ins w:id="29323" w:author="pete jones" w:date="2022-04-01T12:01:00Z">
        <w:r w:rsidR="00DD7B17" w:rsidRPr="00FF6A71">
          <w:t xml:space="preserve">ed </w:t>
        </w:r>
      </w:ins>
      <w:r w:rsidRPr="00FF6A71">
        <w:t xml:space="preserve">by the available time to make choices to build specialist skills in later levels of study. Exposing students to modern CDE practice early in their studies and encouraging proficiency in foundation skills will provide the pathway to expert </w:t>
      </w:r>
      <w:del w:id="29324" w:author="pete jones" w:date="2022-04-01T12:02:00Z">
        <w:r w:rsidRPr="00FF6A71" w:rsidDel="00DD7B17">
          <w:delText xml:space="preserve">proficiency </w:delText>
        </w:r>
      </w:del>
      <w:ins w:id="29325" w:author="pete jones" w:date="2022-04-01T12:02:00Z">
        <w:r w:rsidR="00DD7B17">
          <w:t>abilit</w:t>
        </w:r>
        <w:r w:rsidR="00DD7B17" w:rsidRPr="00FF6A71">
          <w:t xml:space="preserve">y </w:t>
        </w:r>
      </w:ins>
      <w:r w:rsidRPr="00FF6A71">
        <w:t xml:space="preserve">during follow on studies. </w:t>
      </w:r>
    </w:p>
    <w:p w14:paraId="65B89E09" w14:textId="1B3E29FF" w:rsidR="00A33F88" w:rsidRPr="00FF6A71" w:rsidRDefault="009E6E1D" w:rsidP="009E6E1D">
      <w:pPr>
        <w:rPr>
          <w:b/>
          <w:bCs/>
          <w:u w:val="single"/>
        </w:rPr>
      </w:pPr>
      <w:r w:rsidRPr="00FF6A71">
        <w:rPr>
          <w:b/>
          <w:bCs/>
          <w:u w:val="single"/>
        </w:rPr>
        <w:t xml:space="preserve">Layer 1B – working towards </w:t>
      </w:r>
      <w:r w:rsidR="002F39F3" w:rsidRPr="00FF6A71">
        <w:rPr>
          <w:b/>
          <w:bCs/>
          <w:u w:val="single"/>
        </w:rPr>
        <w:t>certification.</w:t>
      </w:r>
    </w:p>
    <w:p w14:paraId="3BA15BB1" w14:textId="018892A2" w:rsidR="00A33F88" w:rsidRPr="00FF6A71" w:rsidRDefault="009E6E1D" w:rsidP="009E6E1D">
      <w:r w:rsidRPr="00FF6A71">
        <w:t>Layer 1A encourages students to engage with CDE and explore the workflow of a mechanical designer during the first semester</w:t>
      </w:r>
      <w:ins w:id="29326" w:author="pete jones" w:date="2022-04-01T12:02:00Z">
        <w:r w:rsidR="00DD7B17">
          <w:t>,</w:t>
        </w:r>
      </w:ins>
      <w:r w:rsidRPr="00FF6A71">
        <w:t xml:space="preserve"> efficiently align</w:t>
      </w:r>
      <w:r w:rsidR="0045553F" w:rsidRPr="00FF6A71">
        <w:t>ing</w:t>
      </w:r>
      <w:r w:rsidRPr="00FF6A71">
        <w:t xml:space="preserve"> skills with their curriculum studies. Extending the opportunity to build expertise in CDE using the extended framework of layer 1B provides experiences to support a self-determination model applying resources to prepare students for certification. The objective of the sub-framework described in Layer 1B </w:t>
      </w:r>
      <w:del w:id="29327" w:author="pete jones" w:date="2022-03-30T12:39:00Z">
        <w:r w:rsidRPr="00FF6A71" w:rsidDel="00042512">
          <w:delText xml:space="preserve">are </w:delText>
        </w:r>
      </w:del>
      <w:ins w:id="29328" w:author="pete jones" w:date="2022-03-30T12:39:00Z">
        <w:r w:rsidR="00042512">
          <w:t>is</w:t>
        </w:r>
        <w:r w:rsidR="00042512" w:rsidRPr="00FF6A71">
          <w:t xml:space="preserve"> </w:t>
        </w:r>
      </w:ins>
      <w:r w:rsidRPr="00FF6A71">
        <w:t xml:space="preserve">activities to improve motivation and engagement using the theory of self-determination identified by the three </w:t>
      </w:r>
      <w:del w:id="29329" w:author="pete jones" w:date="2022-04-01T12:02:00Z">
        <w:r w:rsidRPr="00FF6A71" w:rsidDel="00DD7B17">
          <w:delText xml:space="preserve">key </w:delText>
        </w:r>
      </w:del>
      <w:ins w:id="29330" w:author="pete jones" w:date="2022-04-01T12:02:00Z">
        <w:r w:rsidR="00DD7B17">
          <w:t>essential</w:t>
        </w:r>
        <w:r w:rsidR="00DD7B17" w:rsidRPr="00FF6A71">
          <w:t xml:space="preserve"> </w:t>
        </w:r>
      </w:ins>
      <w:r w:rsidRPr="00FF6A71">
        <w:t>needs:</w:t>
      </w:r>
    </w:p>
    <w:p w14:paraId="2A0DA955" w14:textId="5E656AFD" w:rsidR="00A33F88" w:rsidRPr="00FF6A71" w:rsidRDefault="00A33F88" w:rsidP="002F4855">
      <w:pPr>
        <w:numPr>
          <w:ilvl w:val="0"/>
          <w:numId w:val="69"/>
        </w:numPr>
      </w:pPr>
      <w:r w:rsidRPr="00FF6A71">
        <w:t xml:space="preserve">Autonomy (feeling agency, acting </w:t>
      </w:r>
      <w:del w:id="29331" w:author="pete jones" w:date="2022-03-30T10:20:00Z">
        <w:r w:rsidRPr="00FF6A71" w:rsidDel="00093B7D">
          <w:delText>in accordance with</w:delText>
        </w:r>
      </w:del>
      <w:ins w:id="29332" w:author="pete jones" w:date="2022-03-30T10:20:00Z">
        <w:r w:rsidR="00093B7D">
          <w:t>per</w:t>
        </w:r>
      </w:ins>
      <w:r w:rsidRPr="00FF6A71">
        <w:t xml:space="preserve"> one's goals and values),</w:t>
      </w:r>
    </w:p>
    <w:p w14:paraId="47B528AA" w14:textId="77777777" w:rsidR="00A33F88" w:rsidRPr="00FF6A71" w:rsidRDefault="00A33F88" w:rsidP="002F4855">
      <w:pPr>
        <w:numPr>
          <w:ilvl w:val="0"/>
          <w:numId w:val="69"/>
        </w:numPr>
      </w:pPr>
      <w:r w:rsidRPr="00FF6A71">
        <w:t>Competence (feeling able and effective),</w:t>
      </w:r>
    </w:p>
    <w:p w14:paraId="41B8244C" w14:textId="77777777" w:rsidR="00A33F88" w:rsidRPr="00FF6A71" w:rsidRDefault="00A33F88" w:rsidP="002F4855">
      <w:pPr>
        <w:numPr>
          <w:ilvl w:val="0"/>
          <w:numId w:val="69"/>
        </w:numPr>
      </w:pPr>
      <w:r w:rsidRPr="00FF6A71">
        <w:lastRenderedPageBreak/>
        <w:t>Relatedness (feeling connected to others, a sense of belonging).</w:t>
      </w:r>
    </w:p>
    <w:p w14:paraId="66EB0F6B" w14:textId="37E5E357" w:rsidR="00A33F88" w:rsidRPr="00FF6A71" w:rsidRDefault="009E6E1D" w:rsidP="009E6E1D">
      <w:r w:rsidRPr="00FF6A71">
        <w:t>Encouraging students to recognise the value of certification of their CDE competence as an intrinsic motivator is a prerequisite for Layer 1B activities. The activities in Layer 1A did not demand students to demonstrate independent working. The activities structured in the following sub-framework are designed to build competenc</w:t>
      </w:r>
      <w:ins w:id="29333" w:author="pete jones" w:date="2022-03-30T10:20:00Z">
        <w:r w:rsidR="00093B7D">
          <w:t>i</w:t>
        </w:r>
      </w:ins>
      <w:r w:rsidRPr="00FF6A71">
        <w:t xml:space="preserve">es enabling independent working and </w:t>
      </w:r>
      <w:del w:id="29334" w:author="pete jones" w:date="2022-03-30T10:20:00Z">
        <w:r w:rsidRPr="00FF6A71" w:rsidDel="00093B7D">
          <w:delText xml:space="preserve">to </w:delText>
        </w:r>
      </w:del>
      <w:r w:rsidRPr="00FF6A71">
        <w:t>foster more creative application within the CDE environment. Specifically, the layer 1B learning path provides a guided and systematic approach to learn</w:t>
      </w:r>
      <w:ins w:id="29335" w:author="pete jones" w:date="2022-03-30T10:20:00Z">
        <w:r w:rsidR="00093B7D">
          <w:t>ing</w:t>
        </w:r>
      </w:ins>
      <w:r w:rsidRPr="00FF6A71">
        <w:t xml:space="preserve"> about the advanced aspects of solid modelling and building assemblies for mechanical design</w:t>
      </w:r>
      <w:del w:id="29336" w:author="pete jones" w:date="2022-03-30T10:20:00Z">
        <w:r w:rsidRPr="00FF6A71" w:rsidDel="00093B7D">
          <w:delText>er</w:delText>
        </w:r>
      </w:del>
      <w:r w:rsidRPr="00FF6A71">
        <w:t xml:space="preserve"> engineers. The learning path extends previous learning with an opportunity to practice CDE functionalities. The extended framework at layer 1B offers students with choices of suggested further learning for building and </w:t>
      </w:r>
      <w:del w:id="29337" w:author="pete jones" w:date="2022-04-01T12:02:00Z">
        <w:r w:rsidRPr="00FF6A71" w:rsidDel="00DD7B17">
          <w:delText xml:space="preserve">extending </w:delText>
        </w:r>
      </w:del>
      <w:ins w:id="29338" w:author="pete jones" w:date="2022-04-01T12:02:00Z">
        <w:r w:rsidR="00DD7B17">
          <w:t>develop</w:t>
        </w:r>
        <w:r w:rsidR="00DD7B17" w:rsidRPr="00FF6A71">
          <w:t xml:space="preserve">ing </w:t>
        </w:r>
      </w:ins>
      <w:r w:rsidRPr="00FF6A71">
        <w:t>competencies in preparation for specialis</w:t>
      </w:r>
      <w:r w:rsidR="000029CF" w:rsidRPr="00FF6A71">
        <w:t>ing</w:t>
      </w:r>
      <w:r w:rsidRPr="00FF6A71">
        <w:t xml:space="preserve"> </w:t>
      </w:r>
      <w:del w:id="29339" w:author="pete jones" w:date="2022-03-30T10:20:00Z">
        <w:r w:rsidRPr="00FF6A71" w:rsidDel="00093B7D">
          <w:delText xml:space="preserve">at </w:delText>
        </w:r>
      </w:del>
      <w:ins w:id="29340" w:author="pete jones" w:date="2022-03-30T10:20:00Z">
        <w:r w:rsidR="00093B7D">
          <w:t>in</w:t>
        </w:r>
        <w:r w:rsidR="00093B7D" w:rsidRPr="00FF6A71">
          <w:t xml:space="preserve"> </w:t>
        </w:r>
      </w:ins>
      <w:r w:rsidRPr="00FF6A71">
        <w:t>Layer 2. Layer 1B includes up to 50 hours of self-directed extension skills</w:t>
      </w:r>
      <w:ins w:id="29341" w:author="pete jones" w:date="2022-04-01T12:03:00Z">
        <w:r w:rsidR="00DD7B17">
          <w:t>. Still,</w:t>
        </w:r>
      </w:ins>
      <w:del w:id="29342" w:author="pete jones" w:date="2022-04-01T12:03:00Z">
        <w:r w:rsidRPr="00FF6A71" w:rsidDel="00DD7B17">
          <w:delText xml:space="preserve"> but</w:delText>
        </w:r>
      </w:del>
      <w:r w:rsidRPr="00FF6A71">
        <w:t xml:space="preserve"> students would be advised that an ideal balance would be to explore the additional resources for </w:t>
      </w:r>
      <w:del w:id="29343" w:author="pete jones" w:date="2022-03-30T10:20:00Z">
        <w:r w:rsidRPr="00FF6A71" w:rsidDel="00093B7D">
          <w:delText xml:space="preserve">function </w:delText>
        </w:r>
      </w:del>
      <w:ins w:id="29344" w:author="pete jones" w:date="2022-03-30T10:20:00Z">
        <w:r w:rsidR="00093B7D" w:rsidRPr="00FF6A71">
          <w:t>function</w:t>
        </w:r>
        <w:r w:rsidR="00093B7D">
          <w:t>-</w:t>
        </w:r>
      </w:ins>
      <w:r w:rsidRPr="00FF6A71">
        <w:t xml:space="preserve">driven generative design and </w:t>
      </w:r>
      <w:del w:id="29345" w:author="pete jones" w:date="2022-04-01T12:03:00Z">
        <w:r w:rsidRPr="00FF6A71" w:rsidDel="00DD7B17">
          <w:delText>a selection of</w:delText>
        </w:r>
      </w:del>
      <w:ins w:id="29346" w:author="pete jones" w:date="2022-04-01T12:03:00Z">
        <w:r w:rsidR="00DD7B17">
          <w:t>select</w:t>
        </w:r>
      </w:ins>
      <w:r w:rsidRPr="00FF6A71">
        <w:t xml:space="preserve"> part, </w:t>
      </w:r>
      <w:r w:rsidR="007F61D3" w:rsidRPr="00FF6A71">
        <w:t>surface,</w:t>
      </w:r>
      <w:r w:rsidRPr="00FF6A71">
        <w:t xml:space="preserve"> and assembly design practice exercises.</w:t>
      </w:r>
    </w:p>
    <w:p w14:paraId="3A851692" w14:textId="65243B26" w:rsidR="00A33F88" w:rsidRPr="00FF6A71" w:rsidRDefault="009E6E1D" w:rsidP="009E6E1D">
      <w:pPr>
        <w:rPr>
          <w:u w:val="single"/>
        </w:rPr>
      </w:pPr>
      <w:r w:rsidRPr="00FF6A71">
        <w:rPr>
          <w:b/>
          <w:bCs/>
          <w:u w:val="single"/>
        </w:rPr>
        <w:t xml:space="preserve">Function Driven Generative Design: </w:t>
      </w:r>
      <w:r w:rsidRPr="00FF6A71">
        <w:rPr>
          <w:u w:val="single"/>
        </w:rPr>
        <w:t xml:space="preserve">suggested learning time </w:t>
      </w:r>
      <w:r w:rsidR="002F39F3" w:rsidRPr="00FF6A71">
        <w:rPr>
          <w:u w:val="single"/>
        </w:rPr>
        <w:t>10hrs.</w:t>
      </w:r>
    </w:p>
    <w:p w14:paraId="3EF0B1CD" w14:textId="7C36FA77" w:rsidR="00A33F88" w:rsidRPr="00FF6A71" w:rsidRDefault="009E6E1D" w:rsidP="009E6E1D">
      <w:r w:rsidRPr="00FF6A71">
        <w:t xml:space="preserve">Resources </w:t>
      </w:r>
      <w:del w:id="29347" w:author="pete jones" w:date="2022-04-01T12:03:00Z">
        <w:r w:rsidRPr="00FF6A71" w:rsidDel="00DD7B17">
          <w:delText>to generate optimised conceptual parts from functional specifications and to</w:delText>
        </w:r>
      </w:del>
      <w:ins w:id="29348" w:author="pete jones" w:date="2022-04-01T12:03:00Z">
        <w:r w:rsidR="00DD7B17">
          <w:t>generate optimised conceptual parts from functional specifications and</w:t>
        </w:r>
      </w:ins>
      <w:r w:rsidRPr="00FF6A71">
        <w:t xml:space="preserve"> explore the tools to </w:t>
      </w:r>
      <w:del w:id="29349" w:author="pete jones" w:date="2022-04-01T12:03:00Z">
        <w:r w:rsidRPr="00FF6A71" w:rsidDel="00DD7B17">
          <w:delText xml:space="preserve">generate </w:delText>
        </w:r>
      </w:del>
      <w:ins w:id="29350" w:author="pete jones" w:date="2022-04-01T12:03:00Z">
        <w:r w:rsidR="00DD7B17">
          <w:t>cre</w:t>
        </w:r>
        <w:r w:rsidR="00DD7B17" w:rsidRPr="00FF6A71">
          <w:t xml:space="preserve">ate </w:t>
        </w:r>
      </w:ins>
      <w:r w:rsidRPr="00FF6A71">
        <w:t>multiple variations for comparison and analysis. The workflow for this module includes the following steps and culminates with a practice quiz.</w:t>
      </w:r>
    </w:p>
    <w:p w14:paraId="7CEE7E3E" w14:textId="77777777" w:rsidR="00A33F88" w:rsidRPr="00FF6A71" w:rsidRDefault="009E6E1D" w:rsidP="002F4855">
      <w:pPr>
        <w:numPr>
          <w:ilvl w:val="0"/>
          <w:numId w:val="71"/>
        </w:numPr>
        <w:contextualSpacing/>
      </w:pPr>
      <w:r w:rsidRPr="00FF6A71">
        <w:t>Introduction to the Functional Generative Design App</w:t>
      </w:r>
    </w:p>
    <w:p w14:paraId="6C7DDC8D" w14:textId="77777777" w:rsidR="00A33F88" w:rsidRPr="00FF6A71" w:rsidRDefault="009E6E1D" w:rsidP="002F4855">
      <w:pPr>
        <w:numPr>
          <w:ilvl w:val="0"/>
          <w:numId w:val="71"/>
        </w:numPr>
        <w:contextualSpacing/>
      </w:pPr>
      <w:r w:rsidRPr="00FF6A71">
        <w:t>Creating Design Spaces</w:t>
      </w:r>
    </w:p>
    <w:p w14:paraId="5EF6A55E" w14:textId="77777777" w:rsidR="00A33F88" w:rsidRPr="00FF6A71" w:rsidRDefault="009E6E1D" w:rsidP="002F4855">
      <w:pPr>
        <w:numPr>
          <w:ilvl w:val="0"/>
          <w:numId w:val="71"/>
        </w:numPr>
        <w:contextualSpacing/>
      </w:pPr>
      <w:r w:rsidRPr="00FF6A71">
        <w:t>Managing the Design Space</w:t>
      </w:r>
    </w:p>
    <w:p w14:paraId="2A9D13E1" w14:textId="77777777" w:rsidR="00A33F88" w:rsidRPr="00FF6A71" w:rsidRDefault="009E6E1D" w:rsidP="002F4855">
      <w:pPr>
        <w:numPr>
          <w:ilvl w:val="0"/>
          <w:numId w:val="71"/>
        </w:numPr>
        <w:contextualSpacing/>
      </w:pPr>
      <w:r w:rsidRPr="00FF6A71">
        <w:t>Creating a Meshed Model</w:t>
      </w:r>
    </w:p>
    <w:p w14:paraId="59A22C14" w14:textId="77777777" w:rsidR="00A33F88" w:rsidRPr="00FF6A71" w:rsidRDefault="009E6E1D" w:rsidP="002F4855">
      <w:pPr>
        <w:numPr>
          <w:ilvl w:val="0"/>
          <w:numId w:val="71"/>
        </w:numPr>
        <w:contextualSpacing/>
      </w:pPr>
      <w:r w:rsidRPr="00FF6A71">
        <w:t>Analysing the Setup</w:t>
      </w:r>
    </w:p>
    <w:p w14:paraId="05BBEF5D" w14:textId="77777777" w:rsidR="00A33F88" w:rsidRPr="00FF6A71" w:rsidRDefault="009E6E1D" w:rsidP="002F4855">
      <w:pPr>
        <w:numPr>
          <w:ilvl w:val="0"/>
          <w:numId w:val="71"/>
        </w:numPr>
        <w:contextualSpacing/>
      </w:pPr>
      <w:r w:rsidRPr="00FF6A71">
        <w:t>Setting Up the Optimization Model</w:t>
      </w:r>
    </w:p>
    <w:p w14:paraId="10866BC7" w14:textId="77777777" w:rsidR="00A33F88" w:rsidRPr="00FF6A71" w:rsidRDefault="009E6E1D" w:rsidP="002F4855">
      <w:pPr>
        <w:numPr>
          <w:ilvl w:val="0"/>
          <w:numId w:val="71"/>
        </w:numPr>
        <w:contextualSpacing/>
      </w:pPr>
      <w:r w:rsidRPr="00FF6A71">
        <w:t>Computing Shapes</w:t>
      </w:r>
    </w:p>
    <w:p w14:paraId="55092FBE" w14:textId="77777777" w:rsidR="00A33F88" w:rsidRPr="00FF6A71" w:rsidRDefault="009E6E1D" w:rsidP="002F4855">
      <w:pPr>
        <w:numPr>
          <w:ilvl w:val="0"/>
          <w:numId w:val="71"/>
        </w:numPr>
        <w:contextualSpacing/>
      </w:pPr>
      <w:r w:rsidRPr="00FF6A71">
        <w:t>Validating the Concept Shape</w:t>
      </w:r>
    </w:p>
    <w:p w14:paraId="20FC25CE" w14:textId="6A357C15" w:rsidR="00A33F88" w:rsidRPr="00FF6A71" w:rsidRDefault="009E6E1D" w:rsidP="002F4855">
      <w:pPr>
        <w:numPr>
          <w:ilvl w:val="0"/>
          <w:numId w:val="71"/>
        </w:numPr>
        <w:contextualSpacing/>
      </w:pPr>
      <w:r w:rsidRPr="00FF6A71">
        <w:t xml:space="preserve">Performing </w:t>
      </w:r>
      <w:del w:id="29351" w:author="pete jones" w:date="2022-03-30T10:20:00Z">
        <w:r w:rsidRPr="00FF6A71" w:rsidDel="00093B7D">
          <w:delText xml:space="preserve">Trade </w:delText>
        </w:r>
      </w:del>
      <w:ins w:id="29352" w:author="pete jones" w:date="2022-03-30T10:20:00Z">
        <w:r w:rsidR="00093B7D" w:rsidRPr="00FF6A71">
          <w:t>Trade</w:t>
        </w:r>
        <w:r w:rsidR="00093B7D">
          <w:t>-</w:t>
        </w:r>
      </w:ins>
      <w:r w:rsidRPr="00FF6A71">
        <w:t>Off Study</w:t>
      </w:r>
    </w:p>
    <w:p w14:paraId="6D234E9D" w14:textId="77777777" w:rsidR="00A33F88" w:rsidRPr="00FF6A71" w:rsidRDefault="009E6E1D" w:rsidP="009E6E1D">
      <w:pPr>
        <w:rPr>
          <w:b/>
          <w:bCs/>
          <w:u w:val="single"/>
        </w:rPr>
      </w:pPr>
      <w:r w:rsidRPr="00FF6A71">
        <w:rPr>
          <w:b/>
          <w:bCs/>
          <w:u w:val="single"/>
        </w:rPr>
        <w:t xml:space="preserve">Additional practice exercises: </w:t>
      </w:r>
      <w:r w:rsidRPr="00FF6A71">
        <w:rPr>
          <w:u w:val="single"/>
        </w:rPr>
        <w:t>suggested learning time 30 hrs</w:t>
      </w:r>
    </w:p>
    <w:p w14:paraId="64974E9F" w14:textId="77777777" w:rsidR="00A33F88" w:rsidRPr="00FF6A71" w:rsidRDefault="009E6E1D" w:rsidP="002F4855">
      <w:pPr>
        <w:numPr>
          <w:ilvl w:val="0"/>
          <w:numId w:val="68"/>
        </w:numPr>
      </w:pPr>
      <w:r w:rsidRPr="00FF6A71">
        <w:lastRenderedPageBreak/>
        <w:t xml:space="preserve">part design </w:t>
      </w:r>
    </w:p>
    <w:p w14:paraId="5526A900" w14:textId="77777777" w:rsidR="00A33F88" w:rsidRPr="00FF6A71" w:rsidRDefault="009E6E1D" w:rsidP="002F4855">
      <w:pPr>
        <w:numPr>
          <w:ilvl w:val="0"/>
          <w:numId w:val="68"/>
        </w:numPr>
      </w:pPr>
      <w:r w:rsidRPr="00FF6A71">
        <w:t>surface design</w:t>
      </w:r>
    </w:p>
    <w:p w14:paraId="26978C96" w14:textId="77777777" w:rsidR="00A33F88" w:rsidRPr="00FF6A71" w:rsidRDefault="009E6E1D" w:rsidP="002F4855">
      <w:pPr>
        <w:numPr>
          <w:ilvl w:val="0"/>
          <w:numId w:val="70"/>
        </w:numPr>
      </w:pPr>
      <w:r w:rsidRPr="00FF6A71">
        <w:t>Practice assemblies</w:t>
      </w:r>
    </w:p>
    <w:p w14:paraId="0E41A082" w14:textId="6433AA0E" w:rsidR="00A33F88" w:rsidRPr="00FF6A71" w:rsidRDefault="009E6E1D" w:rsidP="009E6E1D">
      <w:pPr>
        <w:contextualSpacing/>
      </w:pPr>
      <w:r w:rsidRPr="00FF6A71">
        <w:t>Optional self-directed learning resources include</w:t>
      </w:r>
      <w:del w:id="29353" w:author="pete jones" w:date="2022-04-01T12:03:00Z">
        <w:r w:rsidRPr="00FF6A71" w:rsidDel="00DD7B17">
          <w:delText>…</w:delText>
        </w:r>
      </w:del>
    </w:p>
    <w:p w14:paraId="02330587" w14:textId="77777777" w:rsidR="00A33F88" w:rsidRPr="00FF6A71" w:rsidRDefault="009E6E1D" w:rsidP="009E6E1D">
      <w:pPr>
        <w:rPr>
          <w:b/>
          <w:bCs/>
          <w:u w:val="single"/>
        </w:rPr>
      </w:pPr>
      <w:r w:rsidRPr="00FF6A71">
        <w:rPr>
          <w:b/>
          <w:bCs/>
          <w:u w:val="single"/>
        </w:rPr>
        <w:t xml:space="preserve">3D Tolerancing and Annotation Designer Role: </w:t>
      </w:r>
      <w:r w:rsidRPr="00FF6A71">
        <w:rPr>
          <w:u w:val="single"/>
        </w:rPr>
        <w:t>suggested learning time</w:t>
      </w:r>
      <w:r w:rsidRPr="00FF6A71">
        <w:rPr>
          <w:b/>
          <w:bCs/>
          <w:u w:val="single"/>
        </w:rPr>
        <w:t xml:space="preserve"> </w:t>
      </w:r>
      <w:r w:rsidRPr="00FF6A71">
        <w:rPr>
          <w:u w:val="single"/>
        </w:rPr>
        <w:t>4hrs</w:t>
      </w:r>
    </w:p>
    <w:p w14:paraId="3FD7E043" w14:textId="77777777" w:rsidR="00A33F88" w:rsidRPr="00FF6A71" w:rsidRDefault="009E6E1D" w:rsidP="009E6E1D">
      <w:r w:rsidRPr="00FF6A71">
        <w:t>Provides a guided and systematic approach to 3D Tolerancing &amp; Annotation, adding the geometric tolerancing using a tolerancing advisor to ASME standards, reviewing annotations and generating 2D drawings.</w:t>
      </w:r>
    </w:p>
    <w:p w14:paraId="6A71C88D" w14:textId="77777777" w:rsidR="00A33F88" w:rsidRPr="00FF6A71" w:rsidRDefault="009E6E1D" w:rsidP="009E6E1D">
      <w:pPr>
        <w:rPr>
          <w:b/>
          <w:bCs/>
          <w:u w:val="single"/>
        </w:rPr>
      </w:pPr>
      <w:r w:rsidRPr="00FF6A71">
        <w:rPr>
          <w:b/>
          <w:bCs/>
          <w:u w:val="single"/>
        </w:rPr>
        <w:t xml:space="preserve">Creative Design: </w:t>
      </w:r>
      <w:r w:rsidRPr="00FF6A71">
        <w:rPr>
          <w:u w:val="single"/>
        </w:rPr>
        <w:t>suggested learning time 3 hrs</w:t>
      </w:r>
    </w:p>
    <w:p w14:paraId="00EEE555" w14:textId="48856AEB" w:rsidR="00A33F88" w:rsidRPr="00FF6A71" w:rsidRDefault="009E6E1D" w:rsidP="009E6E1D">
      <w:r w:rsidRPr="00FF6A71">
        <w:t xml:space="preserve">Learn how to import 2D sketches and explore ideas by sketching in 3D. </w:t>
      </w:r>
      <w:ins w:id="29354" w:author="pete jones" w:date="2022-04-01T12:04:00Z">
        <w:r w:rsidR="00DD7B17">
          <w:t xml:space="preserve">This module shows </w:t>
        </w:r>
      </w:ins>
      <w:del w:id="29355" w:author="pete jones" w:date="2022-04-01T12:04:00Z">
        <w:r w:rsidRPr="00FF6A71" w:rsidDel="00DD7B17">
          <w:delText>H</w:delText>
        </w:r>
      </w:del>
      <w:ins w:id="29356" w:author="pete jones" w:date="2022-04-01T12:04:00Z">
        <w:r w:rsidR="00DD7B17">
          <w:t>h</w:t>
        </w:r>
      </w:ins>
      <w:r w:rsidRPr="00FF6A71">
        <w:t xml:space="preserve">ow to sculpt </w:t>
      </w:r>
      <w:del w:id="29357" w:author="pete jones" w:date="2022-04-01T12:04:00Z">
        <w:r w:rsidRPr="00FF6A71" w:rsidDel="00DD7B17">
          <w:delText xml:space="preserve">in </w:delText>
        </w:r>
      </w:del>
      <w:r w:rsidRPr="00FF6A71">
        <w:t>3D with virtual clay modelling using the subdivision surface technology</w:t>
      </w:r>
      <w:del w:id="29358" w:author="pete jones" w:date="2022-04-01T12:03:00Z">
        <w:r w:rsidRPr="00FF6A71" w:rsidDel="00DD7B17">
          <w:delText>,</w:delText>
        </w:r>
      </w:del>
      <w:r w:rsidRPr="00FF6A71">
        <w:t xml:space="preserve"> and </w:t>
      </w:r>
      <w:del w:id="29359" w:author="pete jones" w:date="2022-04-01T12:03:00Z">
        <w:r w:rsidRPr="00FF6A71" w:rsidDel="00DD7B17">
          <w:delText xml:space="preserve">how to </w:delText>
        </w:r>
      </w:del>
      <w:r w:rsidRPr="00FF6A71">
        <w:t>create accurate shapes with NURBS surface modelling and direct solid modelling.</w:t>
      </w:r>
    </w:p>
    <w:p w14:paraId="3FB330B6" w14:textId="51909A3A" w:rsidR="00A33F88" w:rsidRPr="00FF6A71" w:rsidRDefault="009E6E1D" w:rsidP="009E6E1D">
      <w:del w:id="29360" w:author="pete jones" w:date="2022-03-30T10:20:00Z">
        <w:r w:rsidRPr="00FF6A71" w:rsidDel="00093B7D">
          <w:rPr>
            <w:b/>
            <w:bCs/>
            <w:u w:val="single"/>
          </w:rPr>
          <w:delText xml:space="preserve">Web </w:delText>
        </w:r>
      </w:del>
      <w:ins w:id="29361" w:author="pete jones" w:date="2022-03-30T10:20:00Z">
        <w:r w:rsidR="00093B7D" w:rsidRPr="00FF6A71">
          <w:rPr>
            <w:b/>
            <w:bCs/>
            <w:u w:val="single"/>
          </w:rPr>
          <w:t>Web</w:t>
        </w:r>
        <w:r w:rsidR="00093B7D">
          <w:rPr>
            <w:b/>
            <w:bCs/>
            <w:u w:val="single"/>
          </w:rPr>
          <w:t>-</w:t>
        </w:r>
      </w:ins>
      <w:r w:rsidRPr="00FF6A71">
        <w:rPr>
          <w:b/>
          <w:bCs/>
          <w:u w:val="single"/>
        </w:rPr>
        <w:t xml:space="preserve">based modelling tools: </w:t>
      </w:r>
      <w:r w:rsidRPr="00FF6A71">
        <w:rPr>
          <w:u w:val="single"/>
        </w:rPr>
        <w:t>suggested learning time 5 hrs</w:t>
      </w:r>
    </w:p>
    <w:p w14:paraId="35FFE4C9" w14:textId="337983CE" w:rsidR="00A33F88" w:rsidRPr="00FF6A71" w:rsidRDefault="009E6E1D" w:rsidP="009E6E1D">
      <w:r w:rsidRPr="00FF6A71">
        <w:t xml:space="preserve">Resources to support web-based 3D modelling and sculpting. Modern tools for creating </w:t>
      </w:r>
      <w:ins w:id="29362" w:author="pete jones" w:date="2022-03-30T10:21:00Z">
        <w:r w:rsidR="00093B7D">
          <w:t xml:space="preserve">a </w:t>
        </w:r>
      </w:ins>
      <w:r w:rsidRPr="00FF6A71">
        <w:t>physical product using techniques learnt from other modelling applications. Sculpting assists to create complex surfaces using intuitive push-pull interaction (sub-division modelling), using images and sketches as templates to create 3D surface modelling automatically converted from sub-division creation techniques.</w:t>
      </w:r>
    </w:p>
    <w:p w14:paraId="015FF50B" w14:textId="77777777" w:rsidR="00A33F88" w:rsidRPr="00FF6A71" w:rsidRDefault="009E6E1D" w:rsidP="009E6E1D">
      <w:pPr>
        <w:rPr>
          <w:b/>
          <w:bCs/>
          <w:u w:val="single"/>
        </w:rPr>
      </w:pPr>
      <w:r w:rsidRPr="00FF6A71">
        <w:rPr>
          <w:b/>
          <w:bCs/>
          <w:u w:val="single"/>
        </w:rPr>
        <w:t>Outcome referencing</w:t>
      </w:r>
    </w:p>
    <w:p w14:paraId="44F2643D" w14:textId="1AD28A6C" w:rsidR="000029CF" w:rsidRPr="00FF6A71" w:rsidRDefault="009E6E1D" w:rsidP="000029CF">
      <w:del w:id="29363" w:author="pete jones" w:date="2022-04-01T12:05:00Z">
        <w:r w:rsidRPr="00FF6A71" w:rsidDel="00DD7B17">
          <w:delText>To meet the</w:delText>
        </w:r>
      </w:del>
      <w:ins w:id="29364" w:author="pete jones" w:date="2022-04-01T12:05:00Z">
        <w:r w:rsidR="00DD7B17">
          <w:t>As defined by the Engineering Council, the accreditation requirements for higher education</w:t>
        </w:r>
      </w:ins>
      <w:del w:id="29365" w:author="pete jones" w:date="2022-04-01T12:05:00Z">
        <w:r w:rsidRPr="00FF6A71" w:rsidDel="00DD7B17">
          <w:delText xml:space="preserve"> accreditation requirements for higher education as defined by the Engineering Council, institutions</w:delText>
        </w:r>
      </w:del>
      <w:r w:rsidRPr="00FF6A71">
        <w:t xml:space="preserve"> are required to map outcome references detailed in the Engineering Accreditation Board appendix based on the </w:t>
      </w:r>
      <w:del w:id="29366" w:author="pete jones" w:date="2022-02-07T10:46:00Z">
        <w:r w:rsidRPr="00FF6A71" w:rsidDel="00220D54">
          <w:delText xml:space="preserve">3rd </w:delText>
        </w:r>
      </w:del>
      <w:ins w:id="29367" w:author="pete jones" w:date="2022-02-07T12:13:00Z">
        <w:r w:rsidR="005169B1">
          <w:t>3rd</w:t>
        </w:r>
      </w:ins>
      <w:ins w:id="29368" w:author="pete jones" w:date="2022-02-07T10:46:00Z">
        <w:r w:rsidR="00220D54" w:rsidRPr="00FF6A71">
          <w:t xml:space="preserve"> </w:t>
        </w:r>
      </w:ins>
      <w:r w:rsidRPr="00FF6A71">
        <w:t xml:space="preserve">edition of ‘Accreditation of HE Programmes’ (AHEP) published </w:t>
      </w:r>
      <w:del w:id="29369" w:author="pete jones" w:date="2022-02-07T10:48:00Z">
        <w:r w:rsidRPr="00FF6A71" w:rsidDel="00220D54">
          <w:delText xml:space="preserve">May </w:delText>
        </w:r>
      </w:del>
      <w:ins w:id="29370" w:author="pete jones" w:date="2022-02-07T12:13:00Z">
        <w:r w:rsidR="005169B1">
          <w:t>May</w:t>
        </w:r>
      </w:ins>
      <w:ins w:id="29371" w:author="pete jones" w:date="2022-02-07T10:48:00Z">
        <w:r w:rsidR="00220D54">
          <w:t xml:space="preserve"> </w:t>
        </w:r>
      </w:ins>
      <w:del w:id="29372" w:author="pete jones" w:date="2022-02-07T10:48:00Z">
        <w:r w:rsidRPr="00FF6A71" w:rsidDel="00220D54">
          <w:delText>2014</w:delText>
        </w:r>
      </w:del>
      <w:ins w:id="29373" w:author="pete jones" w:date="2022-02-07T10:48:00Z">
        <w:r w:rsidR="00220D54">
          <w:t>20</w:t>
        </w:r>
      </w:ins>
      <w:ins w:id="29374" w:author="pete jones" w:date="2022-02-07T12:13:00Z">
        <w:r w:rsidR="005169B1">
          <w:t>14</w:t>
        </w:r>
      </w:ins>
      <w:r w:rsidRPr="00FF6A71">
        <w:t xml:space="preserve">. It is important to note that the </w:t>
      </w:r>
      <w:del w:id="29375" w:author="pete jones" w:date="2022-02-08T16:13:00Z">
        <w:r w:rsidRPr="00FF6A71" w:rsidDel="00654086">
          <w:delText xml:space="preserve">EAB </w:delText>
        </w:r>
      </w:del>
      <w:ins w:id="29376" w:author="pete jones" w:date="2022-02-08T16:13:00Z">
        <w:r w:rsidR="00654086">
          <w:t>UK-SPEC (including</w:t>
        </w:r>
      </w:ins>
      <w:ins w:id="29377" w:author="pete jones" w:date="2022-03-30T10:21:00Z">
        <w:r w:rsidR="00093B7D">
          <w:t xml:space="preserve"> </w:t>
        </w:r>
      </w:ins>
      <w:ins w:id="29378" w:author="pete jones" w:date="2022-02-08T16:13:00Z">
        <w:r w:rsidR="00654086">
          <w:t>the AHEP standard)</w:t>
        </w:r>
        <w:r w:rsidR="00654086" w:rsidRPr="00FF6A71">
          <w:t xml:space="preserve"> </w:t>
        </w:r>
      </w:ins>
      <w:r w:rsidRPr="00FF6A71">
        <w:t>does not dictate the weighting or distribution of outcomes for specific programmes</w:t>
      </w:r>
      <w:del w:id="29379" w:author="pete jones" w:date="2022-04-01T12:05:00Z">
        <w:r w:rsidRPr="00FF6A71" w:rsidDel="00DD7B17">
          <w:delText xml:space="preserve">, </w:delText>
        </w:r>
      </w:del>
      <w:ins w:id="29380" w:author="pete jones" w:date="2022-04-01T12:05:00Z">
        <w:r w:rsidR="00DD7B17">
          <w:t>;</w:t>
        </w:r>
        <w:r w:rsidR="00DD7B17" w:rsidRPr="00FF6A71">
          <w:t xml:space="preserve"> </w:t>
        </w:r>
      </w:ins>
      <w:r w:rsidRPr="00FF6A71">
        <w:t xml:space="preserve">each institution will assess the balance when designing and developing </w:t>
      </w:r>
      <w:del w:id="29381" w:author="pete jones" w:date="2022-04-01T12:05:00Z">
        <w:r w:rsidRPr="00FF6A71" w:rsidDel="00DD7B17">
          <w:delText xml:space="preserve">specific </w:delText>
        </w:r>
      </w:del>
      <w:del w:id="29382" w:author="pete jones" w:date="2022-04-05T11:16:00Z">
        <w:r w:rsidRPr="00FF6A71" w:rsidDel="00C02A6E">
          <w:delText>courses</w:delText>
        </w:r>
      </w:del>
      <w:ins w:id="29383" w:author="pete jones" w:date="2022-04-05T11:16:00Z">
        <w:r w:rsidR="00C02A6E">
          <w:t>courses</w:t>
        </w:r>
      </w:ins>
      <w:r w:rsidRPr="00FF6A71">
        <w:t xml:space="preserve">. However, it is assumed that courses are structured to provide multiple opportunities for students to demonstrate </w:t>
      </w:r>
      <w:r w:rsidRPr="00FF6A71">
        <w:lastRenderedPageBreak/>
        <w:t xml:space="preserve">achievement of outcomes. </w:t>
      </w:r>
      <w:del w:id="29384" w:author="pete jones" w:date="2022-04-01T15:00:00Z">
        <w:r w:rsidRPr="00FF6A71" w:rsidDel="00726256">
          <w:delText xml:space="preserve">The </w:delText>
        </w:r>
      </w:del>
      <w:ins w:id="29385" w:author="pete jones" w:date="2022-04-01T15:00:00Z">
        <w:r w:rsidR="00726256">
          <w:t>For example, t</w:t>
        </w:r>
        <w:r w:rsidR="00726256" w:rsidRPr="00FF6A71">
          <w:t xml:space="preserve">he </w:t>
        </w:r>
      </w:ins>
      <w:del w:id="29386" w:author="pete jones" w:date="2022-02-08T16:11:00Z">
        <w:r w:rsidRPr="00FF6A71" w:rsidDel="00654086">
          <w:delText xml:space="preserve">EAB </w:delText>
        </w:r>
      </w:del>
      <w:ins w:id="29387" w:author="pete jones" w:date="2022-02-08T16:11:00Z">
        <w:r w:rsidR="00654086">
          <w:t>AHEP 3</w:t>
        </w:r>
        <w:r w:rsidR="00654086" w:rsidRPr="00FF6A71">
          <w:t xml:space="preserve"> </w:t>
        </w:r>
      </w:ins>
      <w:del w:id="29388" w:author="pete jones" w:date="2022-02-08T16:13:00Z">
        <w:r w:rsidRPr="00FF6A71" w:rsidDel="00654086">
          <w:delText>outcome</w:delText>
        </w:r>
      </w:del>
      <w:ins w:id="29389" w:author="pete jones" w:date="2022-02-08T16:13:00Z">
        <w:r w:rsidR="00654086">
          <w:t>standard</w:t>
        </w:r>
      </w:ins>
      <w:del w:id="29390" w:author="pete jones" w:date="2022-03-30T10:21:00Z">
        <w:r w:rsidRPr="00FF6A71" w:rsidDel="00093B7D">
          <w:delText xml:space="preserve"> </w:delText>
        </w:r>
      </w:del>
      <w:del w:id="29391" w:author="pete jones" w:date="2022-02-08T16:11:00Z">
        <w:r w:rsidRPr="00FF6A71" w:rsidDel="00654086">
          <w:delText xml:space="preserve">model </w:delText>
        </w:r>
      </w:del>
      <w:ins w:id="29392" w:author="pete jones" w:date="2022-02-08T16:11:00Z">
        <w:r w:rsidR="00654086" w:rsidRPr="00FF6A71">
          <w:t xml:space="preserve"> </w:t>
        </w:r>
      </w:ins>
      <w:r w:rsidRPr="00FF6A71">
        <w:t>specifies 33 outcomes structured into six categories</w:t>
      </w:r>
      <w:del w:id="29393" w:author="pete jones" w:date="2022-04-01T12:05:00Z">
        <w:r w:rsidRPr="00FF6A71" w:rsidDel="00DD7B17">
          <w:delText xml:space="preserve">, see </w:delText>
        </w:r>
        <w:r w:rsidR="000029CF" w:rsidRPr="00312F59" w:rsidDel="00DD7B17">
          <w:fldChar w:fldCharType="begin"/>
        </w:r>
        <w:r w:rsidR="000029CF" w:rsidRPr="00FF6A71" w:rsidDel="00DD7B17">
          <w:delInstrText xml:space="preserve"> REF _Ref67298063 \h </w:delInstrText>
        </w:r>
        <w:r w:rsidR="000029CF" w:rsidRPr="00312F59" w:rsidDel="00DD7B17">
          <w:fldChar w:fldCharType="separate"/>
        </w:r>
      </w:del>
      <w:del w:id="29394" w:author="pete jones" w:date="2022-01-04T14:46:00Z">
        <w:r w:rsidR="00DD384C" w:rsidRPr="00FF6A71" w:rsidDel="002866F8">
          <w:delText xml:space="preserve">Table </w:delText>
        </w:r>
        <w:r w:rsidR="00DD384C" w:rsidRPr="00FF6A71" w:rsidDel="002866F8">
          <w:rPr>
            <w:noProof/>
          </w:rPr>
          <w:delText>7</w:delText>
        </w:r>
        <w:r w:rsidR="00DD384C" w:rsidRPr="00FF6A71" w:rsidDel="002866F8">
          <w:noBreakHyphen/>
        </w:r>
        <w:r w:rsidR="00DD384C" w:rsidRPr="00FF6A71" w:rsidDel="002866F8">
          <w:rPr>
            <w:noProof/>
          </w:rPr>
          <w:delText>2</w:delText>
        </w:r>
      </w:del>
      <w:del w:id="29395" w:author="pete jones" w:date="2022-04-01T12:05:00Z">
        <w:r w:rsidR="000029CF" w:rsidRPr="00312F59" w:rsidDel="00DD7B17">
          <w:fldChar w:fldCharType="end"/>
        </w:r>
        <w:r w:rsidR="000029CF" w:rsidRPr="00FF6A71" w:rsidDel="00DD7B17">
          <w:delText>.</w:delText>
        </w:r>
      </w:del>
      <w:ins w:id="29396" w:author="pete jones" w:date="2022-04-01T12:05:00Z">
        <w:r w:rsidR="00DD7B17">
          <w:t>. See Table 8</w:t>
        </w:r>
        <w:r w:rsidR="00DD7B17">
          <w:noBreakHyphen/>
          <w:t>2. An updated version of the outcome referencing document (AEHP 4th edition Aug 2020) condenses the outcomes to 18</w:t>
        </w:r>
      </w:ins>
      <w:ins w:id="29397" w:author="pete jones" w:date="2022-04-01T15:00:00Z">
        <w:r w:rsidR="00726256">
          <w:t>,</w:t>
        </w:r>
      </w:ins>
      <w:ins w:id="29398" w:author="pete jones" w:date="2022-04-01T12:05:00Z">
        <w:r w:rsidR="00DD7B17">
          <w:t xml:space="preserve"> subsuming some of the 3rd version outcomes</w:t>
        </w:r>
      </w:ins>
      <w:ins w:id="29399" w:author="pete jones" w:date="2022-02-07T12:56:00Z">
        <w:r w:rsidR="00344917">
          <w:t xml:space="preserve"> </w:t>
        </w:r>
      </w:ins>
      <w:ins w:id="29400" w:author="pete jones" w:date="2022-04-01T15:00:00Z">
        <w:r w:rsidR="00726256">
          <w:t xml:space="preserve">and </w:t>
        </w:r>
      </w:ins>
      <w:ins w:id="29401" w:author="pete jones" w:date="2022-02-07T12:56:00Z">
        <w:r w:rsidR="00344917">
          <w:t>adding two new ones.</w:t>
        </w:r>
      </w:ins>
      <w:ins w:id="29402" w:author="pete jones" w:date="2022-02-07T12:57:00Z">
        <w:r w:rsidR="00344917">
          <w:t xml:space="preserve"> A comparison table i</w:t>
        </w:r>
      </w:ins>
      <w:ins w:id="29403" w:author="pete jones" w:date="2022-04-01T12:05:00Z">
        <w:r w:rsidR="00DD7B17">
          <w:t>llustrates</w:t>
        </w:r>
      </w:ins>
      <w:ins w:id="29404" w:author="pete jones" w:date="2022-02-07T12:57:00Z">
        <w:r w:rsidR="00344917">
          <w:t xml:space="preserve"> the mapping between the two version</w:t>
        </w:r>
      </w:ins>
      <w:ins w:id="29405" w:author="pete jones" w:date="2022-03-30T10:21:00Z">
        <w:r w:rsidR="00093B7D">
          <w:t>s</w:t>
        </w:r>
      </w:ins>
      <w:ins w:id="29406" w:author="pete jones" w:date="2022-04-01T12:05:00Z">
        <w:r w:rsidR="00DD7B17">
          <w:t>;</w:t>
        </w:r>
      </w:ins>
      <w:ins w:id="29407" w:author="pete jones" w:date="2022-02-07T12:58:00Z">
        <w:r w:rsidR="00344917">
          <w:t xml:space="preserve"> note that the mapping exercise for the CDE Framework has been undertaken on the older version, see</w:t>
        </w:r>
      </w:ins>
      <w:ins w:id="29408" w:author="pete jones" w:date="2022-02-07T13:01:00Z">
        <w:r w:rsidR="00344917">
          <w:t xml:space="preserve"> </w:t>
        </w:r>
        <w:r w:rsidR="00344917">
          <w:fldChar w:fldCharType="begin"/>
        </w:r>
        <w:r w:rsidR="00344917">
          <w:instrText xml:space="preserve"> REF _Ref95131291 \h </w:instrText>
        </w:r>
      </w:ins>
      <w:r w:rsidR="00344917">
        <w:fldChar w:fldCharType="separate"/>
      </w:r>
      <w:ins w:id="29409" w:author="pete jones" w:date="2022-04-05T11:31:00Z">
        <w:r w:rsidR="00D94147">
          <w:t xml:space="preserve">Table </w:t>
        </w:r>
        <w:r w:rsidR="00D94147">
          <w:rPr>
            <w:noProof/>
          </w:rPr>
          <w:t>8</w:t>
        </w:r>
        <w:r w:rsidR="00D94147">
          <w:noBreakHyphen/>
        </w:r>
        <w:r w:rsidR="00D94147">
          <w:rPr>
            <w:noProof/>
          </w:rPr>
          <w:t>3</w:t>
        </w:r>
      </w:ins>
      <w:ins w:id="29410" w:author="pete jones" w:date="2022-02-07T13:01:00Z">
        <w:r w:rsidR="00344917">
          <w:fldChar w:fldCharType="end"/>
        </w:r>
        <w:r w:rsidR="00344917">
          <w:t>.</w:t>
        </w:r>
      </w:ins>
    </w:p>
    <w:p w14:paraId="00E06E23" w14:textId="32762E6B" w:rsidR="00A33F88" w:rsidRPr="00FF6A71" w:rsidRDefault="009E6E1D" w:rsidP="009E6E1D">
      <w:r w:rsidRPr="00FF6A71">
        <w:t xml:space="preserve">The alignment and allocation of a specific outcome to the various elements of learning and assessment is a complex task requiring careful consideration of each course component. The structure of outcome mapping and student experiences are highly correlated. To be of </w:t>
      </w:r>
      <w:del w:id="29411" w:author="pete jones" w:date="2022-04-01T12:06:00Z">
        <w:r w:rsidRPr="00FF6A71" w:rsidDel="00DD7B17">
          <w:delText xml:space="preserve">true </w:delText>
        </w:r>
      </w:del>
      <w:ins w:id="29412" w:author="pete jones" w:date="2022-04-01T12:06:00Z">
        <w:r w:rsidR="00DD7B17">
          <w:t>actual</w:t>
        </w:r>
        <w:r w:rsidR="00DD7B17" w:rsidRPr="00FF6A71">
          <w:t xml:space="preserve"> </w:t>
        </w:r>
      </w:ins>
      <w:r w:rsidRPr="00FF6A71">
        <w:t>value, the mapping of outcomes should be transparent to students</w:t>
      </w:r>
      <w:del w:id="29413" w:author="pete jones" w:date="2022-04-01T12:06:00Z">
        <w:r w:rsidRPr="00FF6A71" w:rsidDel="00DD7B17">
          <w:delText xml:space="preserve">, </w:delText>
        </w:r>
      </w:del>
      <w:ins w:id="29414" w:author="pete jones" w:date="2022-04-01T12:06:00Z">
        <w:r w:rsidR="00DD7B17">
          <w:t>;</w:t>
        </w:r>
        <w:r w:rsidR="00DD7B17" w:rsidRPr="00FF6A71">
          <w:t xml:space="preserve"> </w:t>
        </w:r>
      </w:ins>
      <w:r w:rsidRPr="00FF6A71">
        <w:t xml:space="preserve">they should be able to link learning experiences within modules at </w:t>
      </w:r>
      <w:ins w:id="29415" w:author="pete jones" w:date="2022-03-30T10:21:00Z">
        <w:r w:rsidR="00093B7D">
          <w:t xml:space="preserve">the </w:t>
        </w:r>
      </w:ins>
      <w:r w:rsidRPr="00FF6A71">
        <w:t>topic level, between modules, across levels of their courses, and most importantly</w:t>
      </w:r>
      <w:ins w:id="29416" w:author="pete jones" w:date="2022-04-01T12:06:00Z">
        <w:r w:rsidR="00DD7B17">
          <w:t>,</w:t>
        </w:r>
      </w:ins>
      <w:r w:rsidRPr="00FF6A71">
        <w:t xml:space="preserve"> within </w:t>
      </w:r>
      <w:ins w:id="29417" w:author="pete jones" w:date="2022-03-30T10:21:00Z">
        <w:r w:rsidR="00093B7D">
          <w:t xml:space="preserve">the </w:t>
        </w:r>
      </w:ins>
      <w:r w:rsidRPr="00FF6A71">
        <w:t xml:space="preserve">formative and summative assessment. </w:t>
      </w:r>
      <w:del w:id="29418" w:author="pete jones" w:date="2022-03-30T10:21:00Z">
        <w:r w:rsidRPr="00FF6A71" w:rsidDel="00093B7D">
          <w:delText xml:space="preserve">Cross </w:delText>
        </w:r>
      </w:del>
      <w:del w:id="29419" w:author="pete jones" w:date="2022-04-01T12:06:00Z">
        <w:r w:rsidRPr="00FF6A71" w:rsidDel="00DD7B17">
          <w:delText>referencing of t</w:delText>
        </w:r>
      </w:del>
      <w:del w:id="29420" w:author="pete jones" w:date="2022-04-01T12:07:00Z">
        <w:r w:rsidRPr="00FF6A71" w:rsidDel="00DD7B17">
          <w:delText xml:space="preserve">he </w:delText>
        </w:r>
      </w:del>
      <w:r w:rsidRPr="00FF6A71">
        <w:t>Layer 1</w:t>
      </w:r>
      <w:ins w:id="29421" w:author="pete jones" w:date="2022-04-01T12:08:00Z">
        <w:r w:rsidR="00DD7B17">
          <w:t xml:space="preserve"> of the </w:t>
        </w:r>
      </w:ins>
      <w:del w:id="29422" w:author="pete jones" w:date="2022-04-01T12:08:00Z">
        <w:r w:rsidRPr="00FF6A71" w:rsidDel="00DD7B17">
          <w:delText xml:space="preserve"> </w:delText>
        </w:r>
      </w:del>
      <w:r w:rsidRPr="00FF6A71">
        <w:t xml:space="preserve">framework </w:t>
      </w:r>
      <w:ins w:id="29423" w:author="pete jones" w:date="2022-04-01T12:07:00Z">
        <w:r w:rsidR="00DD7B17">
          <w:t>c</w:t>
        </w:r>
      </w:ins>
      <w:ins w:id="29424" w:author="pete jones" w:date="2022-04-01T12:06:00Z">
        <w:r w:rsidR="00DD7B17" w:rsidRPr="00FF6A71">
          <w:t>ross</w:t>
        </w:r>
        <w:r w:rsidR="00DD7B17">
          <w:t>-</w:t>
        </w:r>
        <w:r w:rsidR="00DD7B17" w:rsidRPr="00FF6A71">
          <w:t>referenc</w:t>
        </w:r>
      </w:ins>
      <w:ins w:id="29425" w:author="pete jones" w:date="2022-04-01T12:07:00Z">
        <w:r w:rsidR="00DD7B17">
          <w:t>es</w:t>
        </w:r>
      </w:ins>
      <w:ins w:id="29426" w:author="pete jones" w:date="2022-04-01T12:06:00Z">
        <w:r w:rsidR="00DD7B17" w:rsidRPr="00FF6A71">
          <w:t xml:space="preserve"> </w:t>
        </w:r>
      </w:ins>
      <w:del w:id="29427" w:author="pete jones" w:date="2022-04-01T12:06:00Z">
        <w:r w:rsidRPr="00FF6A71" w:rsidDel="00DD7B17">
          <w:delText xml:space="preserve">to </w:delText>
        </w:r>
      </w:del>
      <w:r w:rsidRPr="00FF6A71">
        <w:t xml:space="preserve">outcomes for Level 4 </w:t>
      </w:r>
      <w:ins w:id="29428" w:author="pete jones" w:date="2022-04-01T12:07:00Z">
        <w:r w:rsidR="00DD7B17">
          <w:t>of the</w:t>
        </w:r>
      </w:ins>
      <w:ins w:id="29429" w:author="pete jones" w:date="2022-04-01T12:08:00Z">
        <w:r w:rsidR="00DD7B17">
          <w:t xml:space="preserve"> </w:t>
        </w:r>
      </w:ins>
      <w:r w:rsidRPr="00FF6A71">
        <w:t>curriculum. To satisfy this</w:t>
      </w:r>
      <w:ins w:id="29430" w:author="pete jones" w:date="2022-04-01T12:08:00Z">
        <w:r w:rsidR="00DD7B17">
          <w:t xml:space="preserve"> referencing </w:t>
        </w:r>
      </w:ins>
      <w:del w:id="29431" w:author="pete jones" w:date="2022-04-01T12:08:00Z">
        <w:r w:rsidRPr="00FF6A71" w:rsidDel="00DD7B17">
          <w:delText xml:space="preserve"> </w:delText>
        </w:r>
      </w:del>
      <w:r w:rsidRPr="00FF6A71">
        <w:t>requirement</w:t>
      </w:r>
      <w:del w:id="29432" w:author="pete jones" w:date="2022-04-01T12:09:00Z">
        <w:r w:rsidRPr="00FF6A71" w:rsidDel="00DD7B17">
          <w:delText xml:space="preserve"> </w:delText>
        </w:r>
      </w:del>
      <w:ins w:id="29433" w:author="pete jones" w:date="2022-04-01T12:09:00Z">
        <w:r w:rsidR="00DD7B17">
          <w:t xml:space="preserve">, </w:t>
        </w:r>
      </w:ins>
      <w:r w:rsidRPr="00FF6A71">
        <w:t xml:space="preserve">it is necessary to extend the initial mapping of curriculum codes to elements of a course and </w:t>
      </w:r>
      <w:del w:id="29434" w:author="pete jones" w:date="2022-04-01T12:08:00Z">
        <w:r w:rsidRPr="00FF6A71" w:rsidDel="00DD7B17">
          <w:delText xml:space="preserve">to </w:delText>
        </w:r>
      </w:del>
      <w:r w:rsidRPr="00FF6A71">
        <w:t xml:space="preserve">rewrite the generic outcome statements in specific terms related to the activity and its desired outcomes. For example, </w:t>
      </w:r>
      <w:del w:id="29435" w:author="pete jones" w:date="2022-02-08T16:11:00Z">
        <w:r w:rsidRPr="00FF6A71" w:rsidDel="00654086">
          <w:delText xml:space="preserve">EAB </w:delText>
        </w:r>
      </w:del>
      <w:ins w:id="29436" w:author="pete jones" w:date="2022-02-08T16:11:00Z">
        <w:r w:rsidR="00654086">
          <w:t>AHEP 3</w:t>
        </w:r>
        <w:r w:rsidR="00654086" w:rsidRPr="00FF6A71">
          <w:t xml:space="preserve"> </w:t>
        </w:r>
      </w:ins>
      <w:r w:rsidRPr="00FF6A71">
        <w:t>outcome P2 under “engineering practice” states</w:t>
      </w:r>
      <w:ins w:id="29437" w:author="pete jones" w:date="2022-04-01T12:08:00Z">
        <w:r w:rsidR="00DD7B17">
          <w:t>,</w:t>
        </w:r>
      </w:ins>
      <w:r w:rsidRPr="00FF6A71">
        <w:t xml:space="preserve"> “Knowledge of characteristics of particular materials, equipment, processes or products”, knowledge being information that can be recalled. This </w:t>
      </w:r>
      <w:ins w:id="29438" w:author="pete jones" w:date="2022-04-01T12:10:00Z">
        <w:r w:rsidR="00DD7B17">
          <w:t xml:space="preserve">engineering practice </w:t>
        </w:r>
      </w:ins>
      <w:del w:id="29439" w:author="pete jones" w:date="2022-04-01T12:09:00Z">
        <w:r w:rsidRPr="00FF6A71" w:rsidDel="00DD7B17">
          <w:delText>is an outcome that</w:delText>
        </w:r>
      </w:del>
      <w:ins w:id="29440" w:author="pete jones" w:date="2022-04-01T12:09:00Z">
        <w:r w:rsidR="00DD7B17">
          <w:t>outcome</w:t>
        </w:r>
      </w:ins>
      <w:r w:rsidRPr="00FF6A71">
        <w:t xml:space="preserve"> could equally be applied to materials science, manufacturing technology, </w:t>
      </w:r>
      <w:del w:id="29441" w:author="pete jones" w:date="2022-04-01T12:10:00Z">
        <w:r w:rsidRPr="00FF6A71" w:rsidDel="00DD7B17">
          <w:delText>the design process</w:delText>
        </w:r>
      </w:del>
      <w:ins w:id="29442" w:author="pete jones" w:date="2022-04-01T12:10:00Z">
        <w:r w:rsidR="00DD7B17">
          <w:t>design</w:t>
        </w:r>
      </w:ins>
      <w:r w:rsidRPr="00FF6A71">
        <w:t xml:space="preserve">, laboratory work, or a practical workshop. </w:t>
      </w:r>
      <w:del w:id="29443" w:author="pete jones" w:date="2022-04-01T15:00:00Z">
        <w:r w:rsidRPr="00FF6A71" w:rsidDel="00726256">
          <w:delText xml:space="preserve">Without being specific to the </w:delText>
        </w:r>
      </w:del>
      <w:del w:id="29444" w:author="pete jones" w:date="2022-04-01T12:09:00Z">
        <w:r w:rsidRPr="00FF6A71" w:rsidDel="00DD7B17">
          <w:delText>context of the learning activity or assignment work</w:delText>
        </w:r>
      </w:del>
      <w:del w:id="29445" w:author="pete jones" w:date="2022-04-01T15:00:00Z">
        <w:r w:rsidRPr="00FF6A71" w:rsidDel="00726256">
          <w:delText xml:space="preserve"> it becomes ambiguous and loses validity</w:delText>
        </w:r>
      </w:del>
      <w:ins w:id="29446" w:author="pete jones" w:date="2022-04-01T15:00:00Z">
        <w:r w:rsidR="00726256">
          <w:t>It becomes ambiguous and loses validity without being specific to the learning activity or assignment work context</w:t>
        </w:r>
      </w:ins>
      <w:r w:rsidRPr="00FF6A71">
        <w:t xml:space="preserve">. </w:t>
      </w:r>
    </w:p>
    <w:p w14:paraId="2CA7E0A8" w14:textId="019C871D" w:rsidR="000029CF" w:rsidRPr="00FF6A71" w:rsidRDefault="009E6E1D" w:rsidP="000029CF">
      <w:r w:rsidRPr="00FF6A71">
        <w:t xml:space="preserve">CDIO syllabus 2.0 contains a comprehensive outcome reference extending over 5 levels in four categories and comprising almost 500 individual outcome statements, see </w:t>
      </w:r>
      <w:r w:rsidR="000029CF" w:rsidRPr="00312F59">
        <w:fldChar w:fldCharType="begin"/>
      </w:r>
      <w:r w:rsidR="000029CF" w:rsidRPr="00FF6A71">
        <w:instrText xml:space="preserve"> REF _Ref67298156 \h </w:instrText>
      </w:r>
      <w:r w:rsidR="000029CF" w:rsidRPr="00312F59">
        <w:fldChar w:fldCharType="separate"/>
      </w:r>
      <w:ins w:id="29447" w:author="pete jones" w:date="2022-04-05T11:31:00Z">
        <w:r w:rsidR="00D94147" w:rsidRPr="00C15005">
          <w:t xml:space="preserve">Table </w:t>
        </w:r>
        <w:r w:rsidR="00D94147">
          <w:rPr>
            <w:noProof/>
          </w:rPr>
          <w:t>8</w:t>
        </w:r>
        <w:r w:rsidR="00D94147">
          <w:noBreakHyphen/>
        </w:r>
        <w:r w:rsidR="00D94147">
          <w:rPr>
            <w:noProof/>
          </w:rPr>
          <w:t>4</w:t>
        </w:r>
      </w:ins>
      <w:del w:id="29448" w:author="pete jones" w:date="2022-01-04T14:48:00Z">
        <w:r w:rsidR="00BC2358" w:rsidRPr="00BC2358" w:rsidDel="00BC2358">
          <w:delText xml:space="preserve">Table </w:delText>
        </w:r>
        <w:r w:rsidR="00BC2358" w:rsidRPr="00BC2358" w:rsidDel="00BC2358">
          <w:rPr>
            <w:noProof/>
          </w:rPr>
          <w:delText>7</w:delText>
        </w:r>
        <w:r w:rsidR="00BC2358" w:rsidRPr="00BC2358" w:rsidDel="00BC2358">
          <w:noBreakHyphen/>
        </w:r>
        <w:r w:rsidR="00BC2358" w:rsidRPr="00BC2358" w:rsidDel="00BC2358">
          <w:rPr>
            <w:noProof/>
          </w:rPr>
          <w:delText>3</w:delText>
        </w:r>
      </w:del>
      <w:r w:rsidR="000029CF" w:rsidRPr="00312F59">
        <w:fldChar w:fldCharType="end"/>
      </w:r>
      <w:r w:rsidR="000029CF" w:rsidRPr="00FF6A71">
        <w:t>.</w:t>
      </w:r>
    </w:p>
    <w:p w14:paraId="6CF72F63" w14:textId="47777279" w:rsidR="00A33F88" w:rsidRPr="00FF6A71" w:rsidRDefault="00DD7B17" w:rsidP="009E6E1D">
      <w:ins w:id="29449" w:author="pete jones" w:date="2022-04-01T12:10:00Z">
        <w:r>
          <w:t>The mapping process remains a complex task with the AHEP and the CDIO outcome statements</w:t>
        </w:r>
      </w:ins>
      <w:del w:id="29450" w:author="pete jones" w:date="2022-02-08T16:10:00Z">
        <w:r w:rsidR="009E6E1D" w:rsidRPr="00FF6A71" w:rsidDel="00654086">
          <w:delText>As w</w:delText>
        </w:r>
      </w:del>
      <w:del w:id="29451" w:author="pete jones" w:date="2022-04-01T12:10:00Z">
        <w:r w:rsidR="009E6E1D" w:rsidRPr="00FF6A71" w:rsidDel="00DD7B17">
          <w:delText xml:space="preserve">ith the </w:delText>
        </w:r>
      </w:del>
      <w:del w:id="29452" w:author="pete jones" w:date="2022-02-08T16:10:00Z">
        <w:r w:rsidR="009E6E1D" w:rsidRPr="00FF6A71" w:rsidDel="00654086">
          <w:delText xml:space="preserve">EAB model </w:delText>
        </w:r>
      </w:del>
      <w:del w:id="29453" w:author="pete jones" w:date="2022-04-01T12:10:00Z">
        <w:r w:rsidR="009E6E1D" w:rsidRPr="00FF6A71" w:rsidDel="00DD7B17">
          <w:delText>the CDIO outcome mapping process remains a complex task</w:delText>
        </w:r>
      </w:del>
      <w:r w:rsidR="009E6E1D" w:rsidRPr="00FF6A71">
        <w:t xml:space="preserve">, requiring a continuous improvement approach </w:t>
      </w:r>
      <w:del w:id="29454" w:author="pete jones" w:date="2022-04-01T12:11:00Z">
        <w:r w:rsidR="009E6E1D" w:rsidRPr="00FF6A71" w:rsidDel="00DD7B17">
          <w:delText xml:space="preserve">deeply </w:delText>
        </w:r>
      </w:del>
      <w:r w:rsidR="009E6E1D" w:rsidRPr="00FF6A71">
        <w:t>embedded within curriculum design and development. Alignment and mapping to individual learning activities of a programme require</w:t>
      </w:r>
      <w:del w:id="29455" w:author="pete jones" w:date="2022-03-30T10:21:00Z">
        <w:r w:rsidR="009E6E1D" w:rsidRPr="00FF6A71" w:rsidDel="00093B7D">
          <w:delText>s</w:delText>
        </w:r>
      </w:del>
      <w:r w:rsidR="009E6E1D" w:rsidRPr="00FF6A71">
        <w:t xml:space="preserve"> the same detailed approach regarding specificity and balance of outcomes.</w:t>
      </w:r>
      <w:r w:rsidR="00F62051" w:rsidRPr="00FF6A71">
        <w:t xml:space="preserve"> The coordination of outcomes is a complex task</w:t>
      </w:r>
      <w:del w:id="29456" w:author="pete jones" w:date="2022-04-01T12:11:00Z">
        <w:r w:rsidR="00F62051" w:rsidRPr="00FF6A71" w:rsidDel="00DD7B17">
          <w:delText>, but</w:delText>
        </w:r>
      </w:del>
      <w:ins w:id="29457" w:author="pete jones" w:date="2022-04-01T12:11:00Z">
        <w:r>
          <w:t>. Still,</w:t>
        </w:r>
      </w:ins>
      <w:r w:rsidR="00F62051" w:rsidRPr="00FF6A71">
        <w:t xml:space="preserve"> it is also a task that must be developed at a local level to satisfy the academic requirements of institution</w:t>
      </w:r>
      <w:ins w:id="29458" w:author="pete jones" w:date="2022-03-30T10:21:00Z">
        <w:r w:rsidR="00093B7D">
          <w:t>s</w:t>
        </w:r>
      </w:ins>
      <w:r w:rsidR="00F62051" w:rsidRPr="00FF6A71">
        <w:t xml:space="preserve"> and </w:t>
      </w:r>
      <w:r w:rsidR="00F62051" w:rsidRPr="00FF6A71">
        <w:lastRenderedPageBreak/>
        <w:t>students</w:t>
      </w:r>
      <w:del w:id="29459" w:author="pete jones" w:date="2022-04-01T12:11:00Z">
        <w:r w:rsidR="00F62051" w:rsidRPr="00FF6A71" w:rsidDel="00DD7B17">
          <w:delText>, and therefore a task tha</w:delText>
        </w:r>
      </w:del>
      <w:ins w:id="29460" w:author="pete jones" w:date="2022-04-01T12:11:00Z">
        <w:r>
          <w:t>. Therefore, i</w:t>
        </w:r>
      </w:ins>
      <w:r w:rsidR="00F62051" w:rsidRPr="00FF6A71">
        <w:t xml:space="preserve">t must be coordinated closely with the process of curriculum design. Consequently, the following mapping examples provided are generic and intended to initiate the design of local solutions. </w:t>
      </w:r>
    </w:p>
    <w:p w14:paraId="6EAB95C3" w14:textId="77777777" w:rsidR="00A33F88" w:rsidRPr="00FF6A71" w:rsidRDefault="009E6E1D" w:rsidP="009E6E1D">
      <w:pPr>
        <w:jc w:val="center"/>
      </w:pPr>
      <w:r w:rsidRPr="00C15005">
        <w:rPr>
          <w:noProof/>
        </w:rPr>
        <w:drawing>
          <wp:inline distT="0" distB="0" distL="0" distR="0" wp14:anchorId="39AEBAFC" wp14:editId="3C3D9EB7">
            <wp:extent cx="3528132" cy="7458075"/>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545724" cy="7495263"/>
                    </a:xfrm>
                    <a:prstGeom prst="rect">
                      <a:avLst/>
                    </a:prstGeom>
                    <a:noFill/>
                    <a:ln>
                      <a:noFill/>
                    </a:ln>
                  </pic:spPr>
                </pic:pic>
              </a:graphicData>
            </a:graphic>
          </wp:inline>
        </w:drawing>
      </w:r>
      <w:bookmarkStart w:id="29461" w:name="_Ref57981725"/>
      <w:bookmarkStart w:id="29462" w:name="_Ref57981719"/>
    </w:p>
    <w:p w14:paraId="308FECEF" w14:textId="51B5BD24" w:rsidR="00A33F88" w:rsidRPr="007C0DAF" w:rsidRDefault="009E6E1D">
      <w:pPr>
        <w:pStyle w:val="Caption"/>
        <w:pPrChange w:id="29463" w:author="pete jones" w:date="2022-01-04T14:46:00Z">
          <w:pPr>
            <w:pStyle w:val="TOCHeading"/>
            <w:jc w:val="center"/>
          </w:pPr>
        </w:pPrChange>
      </w:pPr>
      <w:bookmarkStart w:id="29464" w:name="_Ref67298063"/>
      <w:bookmarkStart w:id="29465" w:name="_Toc68162332"/>
      <w:bookmarkStart w:id="29466" w:name="_Toc99719363"/>
      <w:r w:rsidRPr="00C15005">
        <w:t xml:space="preserve">Table </w:t>
      </w:r>
      <w:ins w:id="29467" w:author="pete jones" w:date="2022-03-12T09:33:00Z">
        <w:r w:rsidR="00D62441">
          <w:fldChar w:fldCharType="begin"/>
        </w:r>
        <w:r w:rsidR="00D62441">
          <w:instrText xml:space="preserve"> STYLEREF 1 \s </w:instrText>
        </w:r>
      </w:ins>
      <w:r w:rsidR="00D62441">
        <w:fldChar w:fldCharType="separate"/>
      </w:r>
      <w:r w:rsidR="00D94147">
        <w:rPr>
          <w:noProof/>
        </w:rPr>
        <w:t>8</w:t>
      </w:r>
      <w:ins w:id="29468"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29469" w:author="pete jones" w:date="2022-04-05T11:31:00Z">
        <w:r w:rsidR="00D94147">
          <w:rPr>
            <w:noProof/>
          </w:rPr>
          <w:t>2</w:t>
        </w:r>
      </w:ins>
      <w:ins w:id="29470" w:author="pete jones" w:date="2022-03-12T09:33:00Z">
        <w:r w:rsidR="00D62441">
          <w:fldChar w:fldCharType="end"/>
        </w:r>
      </w:ins>
      <w:del w:id="29471" w:author="pete jones" w:date="2022-02-07T13:00:00Z">
        <w:r w:rsidRPr="00862EE0" w:rsidDel="00344917">
          <w:fldChar w:fldCharType="begin"/>
        </w:r>
        <w:r w:rsidRPr="007C0DAF" w:rsidDel="00344917">
          <w:delInstrText>STYLEREF 1 \s</w:delInstrText>
        </w:r>
        <w:r w:rsidRPr="00862EE0" w:rsidDel="00344917">
          <w:fldChar w:fldCharType="separate"/>
        </w:r>
        <w:r w:rsidR="002866F8" w:rsidDel="00344917">
          <w:rPr>
            <w:noProof/>
          </w:rPr>
          <w:delText>8</w:delText>
        </w:r>
        <w:r w:rsidRPr="00862EE0"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del>
      <w:del w:id="29472" w:author="pete jones" w:date="2022-01-04T14:46:00Z">
        <w:r w:rsidR="00DD384C" w:rsidRPr="007C0DAF" w:rsidDel="002866F8">
          <w:rPr>
            <w:noProof/>
          </w:rPr>
          <w:delText>2</w:delText>
        </w:r>
      </w:del>
      <w:del w:id="29473" w:author="pete jones" w:date="2022-02-07T13:00:00Z">
        <w:r w:rsidRPr="007C0DAF" w:rsidDel="00344917">
          <w:fldChar w:fldCharType="end"/>
        </w:r>
      </w:del>
      <w:bookmarkEnd w:id="29461"/>
      <w:bookmarkEnd w:id="29464"/>
      <w:r w:rsidRPr="007C0DAF">
        <w:t xml:space="preserve">: AEHP Outcome references - Bachelors with further learning for </w:t>
      </w:r>
      <w:del w:id="29474" w:author="pete jones" w:date="2022-03-30T10:21:00Z">
        <w:r w:rsidRPr="007C0DAF" w:rsidDel="00093B7D">
          <w:delText>CENG</w:delText>
        </w:r>
      </w:del>
      <w:bookmarkEnd w:id="29462"/>
      <w:bookmarkEnd w:id="29465"/>
      <w:ins w:id="29475" w:author="pete jones" w:date="2022-03-30T10:21:00Z">
        <w:r w:rsidR="00093B7D" w:rsidRPr="007C0DAF">
          <w:t>CE</w:t>
        </w:r>
        <w:r w:rsidR="00093B7D">
          <w:t>ng</w:t>
        </w:r>
      </w:ins>
      <w:bookmarkEnd w:id="29466"/>
    </w:p>
    <w:p w14:paraId="71F602C9" w14:textId="256DBBB3" w:rsidR="00A33F88" w:rsidRDefault="00344917" w:rsidP="009E6E1D">
      <w:pPr>
        <w:rPr>
          <w:ins w:id="29476" w:author="pete jones" w:date="2022-02-07T12:59:00Z"/>
        </w:rPr>
      </w:pPr>
      <w:ins w:id="29477" w:author="pete jones" w:date="2022-02-07T12:59:00Z">
        <w:r w:rsidRPr="00344917">
          <w:rPr>
            <w:noProof/>
          </w:rPr>
          <w:lastRenderedPageBreak/>
          <w:drawing>
            <wp:inline distT="0" distB="0" distL="0" distR="0" wp14:anchorId="2F9FEE93" wp14:editId="2382ABA0">
              <wp:extent cx="5579745" cy="7716520"/>
              <wp:effectExtent l="0" t="0" r="1905" b="0"/>
              <wp:docPr id="345252997" name="Picture 345252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579745" cy="7716520"/>
                      </a:xfrm>
                      <a:prstGeom prst="rect">
                        <a:avLst/>
                      </a:prstGeom>
                      <a:noFill/>
                      <a:ln>
                        <a:noFill/>
                      </a:ln>
                    </pic:spPr>
                  </pic:pic>
                </a:graphicData>
              </a:graphic>
            </wp:inline>
          </w:drawing>
        </w:r>
      </w:ins>
    </w:p>
    <w:p w14:paraId="7DC69951" w14:textId="5D50462E" w:rsidR="00344917" w:rsidRPr="00FF6A71" w:rsidRDefault="00344917">
      <w:pPr>
        <w:pStyle w:val="Caption"/>
        <w:pPrChange w:id="29478" w:author="pete jones" w:date="2022-02-07T13:00:00Z">
          <w:pPr/>
        </w:pPrChange>
      </w:pPr>
      <w:bookmarkStart w:id="29479" w:name="_Ref95131291"/>
      <w:bookmarkStart w:id="29480" w:name="_Ref95131288"/>
      <w:bookmarkStart w:id="29481" w:name="_Toc99719364"/>
      <w:ins w:id="29482" w:author="pete jones" w:date="2022-02-07T13:00:00Z">
        <w:r>
          <w:t xml:space="preserve">Table </w:t>
        </w:r>
      </w:ins>
      <w:ins w:id="29483" w:author="pete jones" w:date="2022-03-12T09:33:00Z">
        <w:r w:rsidR="00D62441">
          <w:fldChar w:fldCharType="begin"/>
        </w:r>
        <w:r w:rsidR="00D62441">
          <w:instrText xml:space="preserve"> STYLEREF 1 \s </w:instrText>
        </w:r>
      </w:ins>
      <w:r w:rsidR="00D62441">
        <w:fldChar w:fldCharType="separate"/>
      </w:r>
      <w:r w:rsidR="00D94147">
        <w:rPr>
          <w:noProof/>
        </w:rPr>
        <w:t>8</w:t>
      </w:r>
      <w:ins w:id="29484"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29485" w:author="pete jones" w:date="2022-04-05T11:31:00Z">
        <w:r w:rsidR="00D94147">
          <w:rPr>
            <w:noProof/>
          </w:rPr>
          <w:t>3</w:t>
        </w:r>
      </w:ins>
      <w:ins w:id="29486" w:author="pete jones" w:date="2022-03-12T09:33:00Z">
        <w:r w:rsidR="00D62441">
          <w:fldChar w:fldCharType="end"/>
        </w:r>
      </w:ins>
      <w:bookmarkEnd w:id="29479"/>
      <w:ins w:id="29487" w:author="pete jones" w:date="2022-02-07T13:00:00Z">
        <w:r>
          <w:t>: AHEP 4 to AHEP 3 mapping</w:t>
        </w:r>
      </w:ins>
      <w:bookmarkEnd w:id="29480"/>
      <w:bookmarkEnd w:id="29481"/>
    </w:p>
    <w:p w14:paraId="187FCCC4" w14:textId="77777777" w:rsidR="00A33F88" w:rsidRPr="00FF6A71" w:rsidRDefault="009E6E1D" w:rsidP="009E6E1D">
      <w:pPr>
        <w:jc w:val="center"/>
      </w:pPr>
      <w:r w:rsidRPr="00C15005">
        <w:rPr>
          <w:noProof/>
        </w:rPr>
        <w:lastRenderedPageBreak/>
        <w:drawing>
          <wp:inline distT="0" distB="0" distL="0" distR="0" wp14:anchorId="0E1B287A" wp14:editId="42EC9661">
            <wp:extent cx="5579745" cy="3708400"/>
            <wp:effectExtent l="0" t="0" r="1905"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579745" cy="3708400"/>
                    </a:xfrm>
                    <a:prstGeom prst="rect">
                      <a:avLst/>
                    </a:prstGeom>
                    <a:noFill/>
                    <a:ln>
                      <a:noFill/>
                    </a:ln>
                  </pic:spPr>
                </pic:pic>
              </a:graphicData>
            </a:graphic>
          </wp:inline>
        </w:drawing>
      </w:r>
      <w:bookmarkStart w:id="29488" w:name="_Ref57981768"/>
    </w:p>
    <w:p w14:paraId="46B8B40D" w14:textId="77B43D22" w:rsidR="00A33F88" w:rsidRPr="007C0DAF" w:rsidRDefault="009E6E1D">
      <w:pPr>
        <w:pStyle w:val="Caption"/>
        <w:pPrChange w:id="29489" w:author="pete jones" w:date="2022-01-04T14:47:00Z">
          <w:pPr>
            <w:pStyle w:val="TOCHeading"/>
            <w:jc w:val="center"/>
          </w:pPr>
        </w:pPrChange>
      </w:pPr>
      <w:bookmarkStart w:id="29490" w:name="_Ref67298156"/>
      <w:bookmarkStart w:id="29491" w:name="_Toc68162333"/>
      <w:bookmarkStart w:id="29492" w:name="_Toc99719365"/>
      <w:r w:rsidRPr="00C15005">
        <w:t xml:space="preserve">Table </w:t>
      </w:r>
      <w:ins w:id="29493" w:author="pete jones" w:date="2022-03-12T09:33:00Z">
        <w:r w:rsidR="00D62441">
          <w:fldChar w:fldCharType="begin"/>
        </w:r>
        <w:r w:rsidR="00D62441">
          <w:instrText xml:space="preserve"> STYLEREF 1 \s </w:instrText>
        </w:r>
      </w:ins>
      <w:r w:rsidR="00D62441">
        <w:fldChar w:fldCharType="separate"/>
      </w:r>
      <w:r w:rsidR="00D94147">
        <w:rPr>
          <w:noProof/>
        </w:rPr>
        <w:t>8</w:t>
      </w:r>
      <w:ins w:id="29494"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29495" w:author="pete jones" w:date="2022-04-05T11:31:00Z">
        <w:r w:rsidR="00D94147">
          <w:rPr>
            <w:noProof/>
          </w:rPr>
          <w:t>4</w:t>
        </w:r>
      </w:ins>
      <w:ins w:id="29496" w:author="pete jones" w:date="2022-03-12T09:33:00Z">
        <w:r w:rsidR="00D62441">
          <w:fldChar w:fldCharType="end"/>
        </w:r>
      </w:ins>
      <w:del w:id="29497" w:author="pete jones" w:date="2022-02-07T13:00:00Z">
        <w:r w:rsidRPr="00862EE0" w:rsidDel="00344917">
          <w:fldChar w:fldCharType="begin"/>
        </w:r>
        <w:r w:rsidRPr="007C0DAF" w:rsidDel="00344917">
          <w:delInstrText>STYLEREF 1 \s</w:delInstrText>
        </w:r>
        <w:r w:rsidRPr="00862EE0" w:rsidDel="00344917">
          <w:fldChar w:fldCharType="separate"/>
        </w:r>
        <w:r w:rsidR="00BC2358" w:rsidDel="00344917">
          <w:rPr>
            <w:noProof/>
          </w:rPr>
          <w:delText>8</w:delText>
        </w:r>
        <w:r w:rsidRPr="00862EE0"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del>
      <w:del w:id="29498" w:author="pete jones" w:date="2022-01-04T14:47:00Z">
        <w:r w:rsidR="00DD384C" w:rsidRPr="007C0DAF" w:rsidDel="00BC2358">
          <w:rPr>
            <w:noProof/>
          </w:rPr>
          <w:delText>3</w:delText>
        </w:r>
      </w:del>
      <w:del w:id="29499" w:author="pete jones" w:date="2022-02-07T13:00:00Z">
        <w:r w:rsidRPr="007C0DAF" w:rsidDel="00344917">
          <w:fldChar w:fldCharType="end"/>
        </w:r>
      </w:del>
      <w:bookmarkEnd w:id="29488"/>
      <w:bookmarkEnd w:id="29490"/>
      <w:r w:rsidRPr="007C0DAF">
        <w:t>: CDIO Syllabus 2.0 total outcome overview</w:t>
      </w:r>
      <w:bookmarkEnd w:id="29491"/>
      <w:bookmarkEnd w:id="29492"/>
    </w:p>
    <w:p w14:paraId="5B524F92" w14:textId="77777777" w:rsidR="00A33F88" w:rsidRPr="00FF6A71" w:rsidRDefault="009E6E1D" w:rsidP="009E6E1D">
      <w:pPr>
        <w:rPr>
          <w:b/>
          <w:bCs/>
          <w:u w:val="single"/>
        </w:rPr>
      </w:pPr>
      <w:r w:rsidRPr="00FF6A71">
        <w:rPr>
          <w:b/>
          <w:bCs/>
          <w:u w:val="single"/>
        </w:rPr>
        <w:t>Curriculum Referencing</w:t>
      </w:r>
    </w:p>
    <w:p w14:paraId="2977E030" w14:textId="346BA3AD" w:rsidR="00A33F88" w:rsidRPr="00FF6A71" w:rsidRDefault="00F62051" w:rsidP="00CF2CEE">
      <w:pPr>
        <w:spacing w:before="0"/>
      </w:pPr>
      <w:r w:rsidRPr="00312F59">
        <w:fldChar w:fldCharType="begin"/>
      </w:r>
      <w:r w:rsidRPr="00FF6A71">
        <w:instrText xml:space="preserve"> REF _Ref67298790 \h </w:instrText>
      </w:r>
      <w:r w:rsidRPr="00312F59">
        <w:fldChar w:fldCharType="separate"/>
      </w:r>
      <w:ins w:id="29500" w:author="pete jones" w:date="2022-04-05T11:31:00Z">
        <w:r w:rsidR="00D94147" w:rsidRPr="00C15005">
          <w:t xml:space="preserve">Table </w:t>
        </w:r>
        <w:r w:rsidR="00D94147">
          <w:rPr>
            <w:noProof/>
          </w:rPr>
          <w:t>8</w:t>
        </w:r>
        <w:r w:rsidR="00D94147">
          <w:noBreakHyphen/>
        </w:r>
        <w:r w:rsidR="00D94147">
          <w:rPr>
            <w:noProof/>
          </w:rPr>
          <w:t>5</w:t>
        </w:r>
      </w:ins>
      <w:del w:id="29501" w:author="pete jones" w:date="2022-02-07T13:02:00Z">
        <w:r w:rsidR="00DD384C" w:rsidRPr="00FF6A71" w:rsidDel="00344917">
          <w:delText xml:space="preserve">Table </w:delText>
        </w:r>
        <w:r w:rsidR="00DD384C" w:rsidRPr="00FF6A71" w:rsidDel="00344917">
          <w:rPr>
            <w:noProof/>
          </w:rPr>
          <w:delText>7</w:delText>
        </w:r>
        <w:r w:rsidR="00DD384C" w:rsidRPr="00FF6A71" w:rsidDel="00344917">
          <w:noBreakHyphen/>
        </w:r>
        <w:r w:rsidR="00DD384C" w:rsidRPr="00FF6A71" w:rsidDel="00344917">
          <w:rPr>
            <w:noProof/>
          </w:rPr>
          <w:delText>4</w:delText>
        </w:r>
      </w:del>
      <w:r w:rsidRPr="00312F59">
        <w:fldChar w:fldCharType="end"/>
      </w:r>
      <w:r w:rsidRPr="00FF6A71">
        <w:t xml:space="preserve"> </w:t>
      </w:r>
      <w:r w:rsidR="009E6E1D" w:rsidRPr="00FF6A71">
        <w:t xml:space="preserve">shows a high-level generic mapping of outcomes and subjects to the self-directed activities of the CDE framework at layer 1. Undoubtedly CDE role experimentation aligns more effectively to </w:t>
      </w:r>
      <w:r w:rsidR="002F39F3" w:rsidRPr="00FF6A71">
        <w:t>design</w:t>
      </w:r>
      <w:ins w:id="29502" w:author="pete jones" w:date="2022-04-01T12:12:00Z">
        <w:r w:rsidR="00DD7B17">
          <w:t>,</w:t>
        </w:r>
      </w:ins>
      <w:del w:id="29503" w:author="pete jones" w:date="2022-04-01T12:11:00Z">
        <w:r w:rsidR="002F39F3" w:rsidRPr="00FF6A71" w:rsidDel="00DD7B17">
          <w:delText>,</w:delText>
        </w:r>
      </w:del>
      <w:r w:rsidR="009E6E1D" w:rsidRPr="00FF6A71">
        <w:t xml:space="preserve"> and communications skills development</w:t>
      </w:r>
      <w:ins w:id="29504" w:author="pete jones" w:date="2022-04-01T12:11:00Z">
        <w:r w:rsidR="00DD7B17">
          <w:t>,</w:t>
        </w:r>
      </w:ins>
      <w:r w:rsidR="009E6E1D" w:rsidRPr="00FF6A71">
        <w:t xml:space="preserve"> and consequently</w:t>
      </w:r>
      <w:ins w:id="29505" w:author="pete jones" w:date="2022-04-01T12:11:00Z">
        <w:r w:rsidR="00DD7B17">
          <w:t>,</w:t>
        </w:r>
      </w:ins>
      <w:r w:rsidR="009E6E1D" w:rsidRPr="00FF6A71">
        <w:t xml:space="preserve"> stronger </w:t>
      </w:r>
      <w:del w:id="29506" w:author="pete jones" w:date="2022-03-30T10:22:00Z">
        <w:r w:rsidR="009E6E1D" w:rsidRPr="00FF6A71" w:rsidDel="00093B7D">
          <w:delText xml:space="preserve">cross </w:delText>
        </w:r>
      </w:del>
      <w:ins w:id="29507" w:author="pete jones" w:date="2022-03-30T10:22:00Z">
        <w:r w:rsidR="00093B7D" w:rsidRPr="00FF6A71">
          <w:t>cross</w:t>
        </w:r>
        <w:r w:rsidR="00093B7D">
          <w:t>-</w:t>
        </w:r>
      </w:ins>
      <w:r w:rsidR="009E6E1D" w:rsidRPr="00FF6A71">
        <w:t xml:space="preserve">references will naturally correlate to this and associated subject knowledge. However, </w:t>
      </w:r>
      <w:del w:id="29508" w:author="pete jones" w:date="2022-04-01T12:11:00Z">
        <w:r w:rsidR="009E6E1D" w:rsidRPr="00FF6A71" w:rsidDel="00DD7B17">
          <w:delText>depending upon the context presented for self-directed study, stronger links can be created</w:delText>
        </w:r>
      </w:del>
      <w:ins w:id="29509" w:author="pete jones" w:date="2022-04-01T12:11:00Z">
        <w:r w:rsidR="00DD7B17">
          <w:t>stronger links can be created depending on the context presented for self-directed study</w:t>
        </w:r>
      </w:ins>
      <w:r w:rsidR="009E6E1D" w:rsidRPr="00FF6A71">
        <w:t xml:space="preserve">. As the curriculum evolves under a regime of continuous development in which context, student choice, and intrinsic engagement become more highly integrated to improve </w:t>
      </w:r>
      <w:ins w:id="29510" w:author="pete jones" w:date="2022-03-30T10:22:00Z">
        <w:r w:rsidR="00093B7D">
          <w:t xml:space="preserve">the </w:t>
        </w:r>
      </w:ins>
      <w:r w:rsidR="009E6E1D" w:rsidRPr="00FF6A71">
        <w:t xml:space="preserve">contextual validity of programmes, </w:t>
      </w:r>
      <w:ins w:id="29511" w:author="pete jones" w:date="2022-04-01T12:12:00Z">
        <w:r w:rsidR="00DD7B17">
          <w:t xml:space="preserve">then </w:t>
        </w:r>
      </w:ins>
      <w:r w:rsidR="009E6E1D" w:rsidRPr="00FF6A71">
        <w:t>CDE working processes will become recognised as a core technology integrator for many engineering roles and disciplines.</w:t>
      </w:r>
    </w:p>
    <w:p w14:paraId="31B514CC" w14:textId="0CA43AF8" w:rsidR="00A33F88" w:rsidRPr="00FF6A71" w:rsidRDefault="009E6E1D" w:rsidP="009E6E1D">
      <w:r w:rsidRPr="00FF6A71">
        <w:t xml:space="preserve">Initially, situating role-based engineering design skills and practice externally to the academic knowledge acquisition structure, or timetabled tutorial, provides an opportunity to rethink the learning experience for design, manufacturing, and materials knowledge acquisition. The suggested contextual workflow of the CDE framework encourages strong integration of engineering issues, releasing a potential to appreciate manufacturing issues and the selection of appropriate materials. Therefore, the framework provides a rich </w:t>
      </w:r>
      <w:r w:rsidRPr="00FF6A71">
        <w:lastRenderedPageBreak/>
        <w:t xml:space="preserve">resource to develop </w:t>
      </w:r>
      <w:ins w:id="29512" w:author="pete jones" w:date="2022-03-30T10:22:00Z">
        <w:r w:rsidR="00093B7D">
          <w:t xml:space="preserve">a </w:t>
        </w:r>
      </w:ins>
      <w:r w:rsidRPr="00FF6A71">
        <w:t xml:space="preserve">more </w:t>
      </w:r>
      <w:del w:id="29513" w:author="pete jones" w:date="2022-04-01T12:13:00Z">
        <w:r w:rsidRPr="00FF6A71" w:rsidDel="00DD7B17">
          <w:delText xml:space="preserve">effective </w:delText>
        </w:r>
      </w:del>
      <w:ins w:id="29514" w:author="pete jones" w:date="2022-04-01T12:13:00Z">
        <w:r w:rsidR="00DD7B17">
          <w:t>practical</w:t>
        </w:r>
        <w:r w:rsidR="00DD7B17" w:rsidRPr="00FF6A71">
          <w:t xml:space="preserve"> </w:t>
        </w:r>
      </w:ins>
      <w:del w:id="29515" w:author="pete jones" w:date="2022-04-01T12:12:00Z">
        <w:r w:rsidRPr="00FF6A71" w:rsidDel="00DD7B17">
          <w:delText>assessment of knowledge</w:delText>
        </w:r>
      </w:del>
      <w:ins w:id="29516" w:author="pete jones" w:date="2022-04-01T12:12:00Z">
        <w:r w:rsidR="00DD7B17">
          <w:t>knowledge assessment</w:t>
        </w:r>
      </w:ins>
      <w:r w:rsidRPr="00FF6A71">
        <w:t xml:space="preserve">. </w:t>
      </w:r>
      <w:ins w:id="29517" w:author="pete jones" w:date="2022-04-01T12:13:00Z">
        <w:r w:rsidR="00DD7B17">
          <w:t xml:space="preserve">A process that will prescribe </w:t>
        </w:r>
      </w:ins>
      <w:del w:id="29518" w:author="pete jones" w:date="2022-04-01T12:14:00Z">
        <w:r w:rsidRPr="00FF6A71" w:rsidDel="00DD7B17">
          <w:delText xml:space="preserve">Replacing </w:delText>
        </w:r>
      </w:del>
      <w:ins w:id="29519" w:author="pete jones" w:date="2022-04-01T12:14:00Z">
        <w:r w:rsidR="00DD7B17">
          <w:t>to replace</w:t>
        </w:r>
        <w:r w:rsidR="00DD7B17" w:rsidRPr="00FF6A71">
          <w:t xml:space="preserve"> </w:t>
        </w:r>
        <w:r w:rsidR="00DD7B17">
          <w:t xml:space="preserve">the </w:t>
        </w:r>
      </w:ins>
      <w:del w:id="29520" w:author="pete jones" w:date="2022-04-01T12:14:00Z">
        <w:r w:rsidRPr="00FF6A71" w:rsidDel="00DD7B17">
          <w:delText>discrete traditional</w:delText>
        </w:r>
      </w:del>
      <w:ins w:id="29521" w:author="pete jones" w:date="2022-04-01T12:14:00Z">
        <w:r w:rsidR="00DD7B17">
          <w:t>traditional discrete</w:t>
        </w:r>
      </w:ins>
      <w:r w:rsidRPr="00FF6A71">
        <w:t xml:space="preserve"> examination and individual reports with valuable development opportunities for consolidation of teamwork and improving communication and presentation skills in context.</w:t>
      </w:r>
    </w:p>
    <w:p w14:paraId="499F6E4C" w14:textId="6CE774F4" w:rsidR="00A33F88" w:rsidRPr="00FF6A71" w:rsidRDefault="009E6E1D" w:rsidP="009E6E1D">
      <w:del w:id="29522" w:author="pete jones" w:date="2022-04-01T12:14:00Z">
        <w:r w:rsidRPr="00FF6A71" w:rsidDel="00DD7B17">
          <w:delText xml:space="preserve">For </w:delText>
        </w:r>
      </w:del>
      <w:del w:id="29523" w:author="pete jones" w:date="2022-03-30T10:22:00Z">
        <w:r w:rsidRPr="00FF6A71" w:rsidDel="00093B7D">
          <w:delText xml:space="preserve">first </w:delText>
        </w:r>
      </w:del>
      <w:del w:id="29524" w:author="pete jones" w:date="2022-04-01T12:14:00Z">
        <w:r w:rsidRPr="00FF6A71" w:rsidDel="00DD7B17">
          <w:delText>year studies, multi-disciplined engineering science and mathematics consume most directed learning activit</w:delText>
        </w:r>
      </w:del>
      <w:ins w:id="29525" w:author="pete jones" w:date="2022-04-01T12:14:00Z">
        <w:r w:rsidR="00DD7B17">
          <w:t>Multi-disciplined engineering science and mathematics consume the most directed learning activities for first-year stud</w:t>
        </w:r>
      </w:ins>
      <w:r w:rsidRPr="00FF6A71">
        <w:t xml:space="preserve">ies. A large proportion of the consolidation of engineering science topics relies upon self-directed laboratory work using </w:t>
      </w:r>
      <w:del w:id="29526" w:author="pete jones" w:date="2022-04-01T12:14:00Z">
        <w:r w:rsidRPr="00FF6A71" w:rsidDel="00DD7B17">
          <w:delText>uncontextualized traditional</w:delText>
        </w:r>
      </w:del>
      <w:ins w:id="29527" w:author="pete jones" w:date="2022-04-01T12:14:00Z">
        <w:r w:rsidR="00DD7B17">
          <w:t>traditional uncontextualized</w:t>
        </w:r>
      </w:ins>
      <w:r w:rsidRPr="00FF6A71">
        <w:t xml:space="preserve"> apparatus. MathCAD software is commonly incorporated in these laboratory experiments</w:t>
      </w:r>
      <w:ins w:id="29528" w:author="pete jones" w:date="2022-04-01T12:14:00Z">
        <w:r w:rsidR="00DD7B17">
          <w:t>,</w:t>
        </w:r>
      </w:ins>
      <w:r w:rsidRPr="00FF6A71">
        <w:t xml:space="preserve"> which assists </w:t>
      </w:r>
      <w:del w:id="29529" w:author="pete jones" w:date="2022-04-01T12:14:00Z">
        <w:r w:rsidRPr="00FF6A71" w:rsidDel="00DD7B17">
          <w:delText>to consolidate</w:delText>
        </w:r>
      </w:del>
      <w:ins w:id="29530" w:author="pete jones" w:date="2022-04-01T12:14:00Z">
        <w:r w:rsidR="00DD7B17">
          <w:t>in consolidating</w:t>
        </w:r>
      </w:ins>
      <w:r w:rsidRPr="00FF6A71">
        <w:t xml:space="preserve"> mathematical principles and access to ICT. It is recognised that the suggested CDE framework in layer 1 does not provide an integrated environment to </w:t>
      </w:r>
      <w:del w:id="29531" w:author="pete jones" w:date="2022-04-01T12:14:00Z">
        <w:r w:rsidRPr="00FF6A71" w:rsidDel="00DD7B17">
          <w:delText>fully satisfy the knowledge requirements of such subjects</w:delText>
        </w:r>
      </w:del>
      <w:ins w:id="29532" w:author="pete jones" w:date="2022-04-01T12:14:00Z">
        <w:r w:rsidR="00DD7B17">
          <w:t>satisfy the knowledge requirements of such subjects fully</w:t>
        </w:r>
      </w:ins>
      <w:r w:rsidRPr="00FF6A71">
        <w:t xml:space="preserve">. However, the CDE framework has the potential to offer </w:t>
      </w:r>
      <w:del w:id="29533" w:author="pete jones" w:date="2022-04-01T12:14:00Z">
        <w:r w:rsidRPr="00FF6A71" w:rsidDel="00DD7B17">
          <w:delText xml:space="preserve">valid </w:delText>
        </w:r>
      </w:del>
      <w:ins w:id="29534" w:author="pete jones" w:date="2022-04-01T12:14:00Z">
        <w:r w:rsidR="00DD7B17">
          <w:t>proper</w:t>
        </w:r>
        <w:r w:rsidR="00DD7B17" w:rsidRPr="00FF6A71">
          <w:t xml:space="preserve"> </w:t>
        </w:r>
      </w:ins>
      <w:r w:rsidRPr="00FF6A71">
        <w:t xml:space="preserve">context and realistic assessment opportunities for engineering </w:t>
      </w:r>
      <w:del w:id="29535" w:author="pete jones" w:date="2022-03-30T10:22:00Z">
        <w:r w:rsidRPr="00FF6A71" w:rsidDel="00093B7D">
          <w:delText xml:space="preserve">problem </w:delText>
        </w:r>
      </w:del>
      <w:ins w:id="29536" w:author="pete jones" w:date="2022-03-30T10:22:00Z">
        <w:r w:rsidR="00093B7D" w:rsidRPr="00FF6A71">
          <w:t>problem</w:t>
        </w:r>
        <w:r w:rsidR="00093B7D">
          <w:t>-</w:t>
        </w:r>
      </w:ins>
      <w:r w:rsidRPr="00FF6A71">
        <w:t>solving.</w:t>
      </w:r>
    </w:p>
    <w:p w14:paraId="300F61D7" w14:textId="77777777" w:rsidR="00A33F88" w:rsidRPr="00FF6A71" w:rsidRDefault="00A33F88" w:rsidP="009E6E1D">
      <w:pPr>
        <w:rPr>
          <w:b/>
          <w:bCs/>
          <w:u w:val="single"/>
        </w:rPr>
      </w:pPr>
      <w:r w:rsidRPr="00FF6A71">
        <w:rPr>
          <w:b/>
          <w:bCs/>
          <w:u w:val="single"/>
        </w:rPr>
        <w:t>Outcome referencing</w:t>
      </w:r>
    </w:p>
    <w:p w14:paraId="25306F97" w14:textId="42D46BE3" w:rsidR="00A33F88" w:rsidRPr="00FF6A71" w:rsidRDefault="009E6E1D" w:rsidP="009E6E1D">
      <w:r w:rsidRPr="00FF6A71">
        <w:t>The suggested outcome reference mapping in</w:t>
      </w:r>
      <w:r w:rsidR="009722C7" w:rsidRPr="00FF6A71">
        <w:t xml:space="preserve"> </w:t>
      </w:r>
      <w:r w:rsidR="009722C7" w:rsidRPr="00312F59">
        <w:fldChar w:fldCharType="begin"/>
      </w:r>
      <w:r w:rsidR="009722C7" w:rsidRPr="00FF6A71">
        <w:instrText xml:space="preserve"> REF _Ref67298790 \h </w:instrText>
      </w:r>
      <w:r w:rsidR="009722C7" w:rsidRPr="00312F59">
        <w:fldChar w:fldCharType="separate"/>
      </w:r>
      <w:ins w:id="29537" w:author="pete jones" w:date="2022-04-05T11:31:00Z">
        <w:r w:rsidR="00D94147" w:rsidRPr="00C15005">
          <w:t xml:space="preserve">Table </w:t>
        </w:r>
        <w:r w:rsidR="00D94147">
          <w:rPr>
            <w:noProof/>
          </w:rPr>
          <w:t>8</w:t>
        </w:r>
        <w:r w:rsidR="00D94147">
          <w:noBreakHyphen/>
        </w:r>
        <w:r w:rsidR="00D94147">
          <w:rPr>
            <w:noProof/>
          </w:rPr>
          <w:t>5</w:t>
        </w:r>
      </w:ins>
      <w:del w:id="29538" w:author="pete jones" w:date="2022-01-04T14:48:00Z">
        <w:r w:rsidR="00DD384C" w:rsidRPr="00FF6A71" w:rsidDel="00BC2358">
          <w:delText xml:space="preserve">Table </w:delText>
        </w:r>
        <w:r w:rsidR="00DD384C" w:rsidRPr="00FF6A71" w:rsidDel="00BC2358">
          <w:rPr>
            <w:noProof/>
          </w:rPr>
          <w:delText>7</w:delText>
        </w:r>
        <w:r w:rsidR="00DD384C" w:rsidRPr="00FF6A71" w:rsidDel="00BC2358">
          <w:noBreakHyphen/>
        </w:r>
        <w:r w:rsidR="00DD384C" w:rsidRPr="00FF6A71" w:rsidDel="00BC2358">
          <w:rPr>
            <w:noProof/>
          </w:rPr>
          <w:delText>4</w:delText>
        </w:r>
      </w:del>
      <w:r w:rsidR="009722C7" w:rsidRPr="00312F59">
        <w:fldChar w:fldCharType="end"/>
      </w:r>
      <w:r w:rsidR="009722C7" w:rsidRPr="00FF6A71">
        <w:t xml:space="preserve"> </w:t>
      </w:r>
      <w:r w:rsidRPr="00FF6A71">
        <w:t xml:space="preserve">is limited to a high-level association applied solely on the framework activity, </w:t>
      </w:r>
      <w:r w:rsidR="002F39F3" w:rsidRPr="00FF6A71">
        <w:t>i.e.,</w:t>
      </w:r>
      <w:r w:rsidRPr="00FF6A71">
        <w:t xml:space="preserve"> not referenced by incorporating concurrent academically assessed subjects. A thorough and detail</w:t>
      </w:r>
      <w:r w:rsidR="009722C7" w:rsidRPr="00FF6A71">
        <w:t>e</w:t>
      </w:r>
      <w:r w:rsidRPr="00FF6A71">
        <w:t xml:space="preserve">d mapping analysis </w:t>
      </w:r>
      <w:del w:id="29539" w:author="pete jones" w:date="2022-04-01T12:15:00Z">
        <w:r w:rsidRPr="00FF6A71" w:rsidDel="00DD7B17">
          <w:delText>is reliant</w:delText>
        </w:r>
      </w:del>
      <w:ins w:id="29540" w:author="pete jones" w:date="2022-04-01T12:15:00Z">
        <w:r w:rsidR="00DD7B17">
          <w:t>relies</w:t>
        </w:r>
      </w:ins>
      <w:r w:rsidRPr="00FF6A71">
        <w:t xml:space="preserve"> upon curriculum development unique to each institution: which is not within the scope of this research.</w:t>
      </w:r>
      <w:r w:rsidR="009722C7" w:rsidRPr="00FF6A71">
        <w:t xml:space="preserve"> </w:t>
      </w:r>
      <w:r w:rsidRPr="00FF6A71">
        <w:t xml:space="preserve">Outcome references have been </w:t>
      </w:r>
      <w:del w:id="29541" w:author="pete jones" w:date="2022-04-01T12:15:00Z">
        <w:r w:rsidRPr="00FF6A71" w:rsidDel="00DD7B17">
          <w:delText xml:space="preserve">purposefully </w:delText>
        </w:r>
      </w:del>
      <w:r w:rsidRPr="00FF6A71">
        <w:t xml:space="preserve">selected from the </w:t>
      </w:r>
      <w:del w:id="29542" w:author="pete jones" w:date="2022-02-08T16:09:00Z">
        <w:r w:rsidRPr="00FF6A71" w:rsidDel="00654086">
          <w:delText xml:space="preserve">EAB </w:delText>
        </w:r>
      </w:del>
      <w:ins w:id="29543" w:author="pete jones" w:date="2022-02-08T16:09:00Z">
        <w:r w:rsidR="00654086">
          <w:t>AHEP</w:t>
        </w:r>
        <w:r w:rsidR="00654086" w:rsidRPr="00FF6A71">
          <w:t xml:space="preserve"> </w:t>
        </w:r>
      </w:ins>
      <w:r w:rsidRPr="00FF6A71">
        <w:t xml:space="preserve">criteria and the CDIO syllabus 2.0. The </w:t>
      </w:r>
      <w:del w:id="29544" w:author="pete jones" w:date="2022-04-01T12:15:00Z">
        <w:r w:rsidRPr="00FF6A71" w:rsidDel="00DD7B17">
          <w:delText xml:space="preserve">selected </w:delText>
        </w:r>
      </w:del>
      <w:ins w:id="29545" w:author="pete jones" w:date="2022-04-01T12:15:00Z">
        <w:r w:rsidR="00DD7B17">
          <w:t>desir</w:t>
        </w:r>
        <w:r w:rsidR="00DD7B17" w:rsidRPr="00FF6A71">
          <w:t xml:space="preserve">ed </w:t>
        </w:r>
      </w:ins>
      <w:r w:rsidRPr="00FF6A71">
        <w:t>outcomes are briefly described below:</w:t>
      </w:r>
    </w:p>
    <w:p w14:paraId="6EED4C13" w14:textId="4E226F28" w:rsidR="00A33F88" w:rsidRPr="00FF6A71" w:rsidRDefault="009E6E1D" w:rsidP="009E6E1D">
      <w:pPr>
        <w:rPr>
          <w:u w:val="single"/>
        </w:rPr>
      </w:pPr>
      <w:del w:id="29546" w:author="pete jones" w:date="2022-02-08T16:09:00Z">
        <w:r w:rsidRPr="00FF6A71" w:rsidDel="00654086">
          <w:rPr>
            <w:u w:val="single"/>
          </w:rPr>
          <w:delText xml:space="preserve">EAB </w:delText>
        </w:r>
      </w:del>
      <w:ins w:id="29547" w:author="pete jones" w:date="2022-02-08T16:09:00Z">
        <w:r w:rsidR="00654086">
          <w:rPr>
            <w:u w:val="single"/>
          </w:rPr>
          <w:t>AHEP 3</w:t>
        </w:r>
        <w:r w:rsidR="00654086" w:rsidRPr="00FF6A71">
          <w:rPr>
            <w:u w:val="single"/>
          </w:rPr>
          <w:t xml:space="preserve"> </w:t>
        </w:r>
      </w:ins>
      <w:r w:rsidRPr="00FF6A71">
        <w:rPr>
          <w:u w:val="single"/>
        </w:rPr>
        <w:t xml:space="preserve">outcome references as applied to CDE Framework layer </w:t>
      </w:r>
      <w:r w:rsidR="002F39F3" w:rsidRPr="00FF6A71">
        <w:rPr>
          <w:u w:val="single"/>
        </w:rPr>
        <w:t>1</w:t>
      </w:r>
      <w:ins w:id="29548" w:author="pete jones" w:date="2022-02-08T16:09:00Z">
        <w:r w:rsidR="00654086">
          <w:rPr>
            <w:u w:val="single"/>
          </w:rPr>
          <w:t xml:space="preserve"> (IM</w:t>
        </w:r>
      </w:ins>
      <w:ins w:id="29549" w:author="pete jones" w:date="2022-03-30T10:22:00Z">
        <w:r w:rsidR="00093B7D">
          <w:rPr>
            <w:u w:val="single"/>
          </w:rPr>
          <w:t>ech</w:t>
        </w:r>
      </w:ins>
      <w:ins w:id="29550" w:author="pete jones" w:date="2022-02-08T16:09:00Z">
        <w:r w:rsidR="00654086">
          <w:rPr>
            <w:u w:val="single"/>
          </w:rPr>
          <w:t>E outcom</w:t>
        </w:r>
      </w:ins>
      <w:ins w:id="29551" w:author="pete jones" w:date="2022-03-30T10:22:00Z">
        <w:r w:rsidR="00093B7D">
          <w:rPr>
            <w:u w:val="single"/>
          </w:rPr>
          <w:t>e</w:t>
        </w:r>
      </w:ins>
      <w:ins w:id="29552" w:author="pete jones" w:date="2022-02-08T16:09:00Z">
        <w:r w:rsidR="00654086">
          <w:rPr>
            <w:u w:val="single"/>
          </w:rPr>
          <w:t xml:space="preserve"> referencing codes)</w:t>
        </w:r>
      </w:ins>
      <w:r w:rsidR="002F39F3" w:rsidRPr="00FF6A71">
        <w:rPr>
          <w:u w:val="single"/>
        </w:rPr>
        <w:t>.</w:t>
      </w:r>
    </w:p>
    <w:p w14:paraId="75392A70" w14:textId="77777777" w:rsidR="00A33F88" w:rsidRPr="00FF6A71" w:rsidRDefault="009E6E1D" w:rsidP="002F4855">
      <w:pPr>
        <w:numPr>
          <w:ilvl w:val="0"/>
          <w:numId w:val="70"/>
        </w:numPr>
      </w:pPr>
      <w:r w:rsidRPr="00FF6A71">
        <w:t>SM1b</w:t>
      </w:r>
    </w:p>
    <w:p w14:paraId="7C235D76" w14:textId="6D5266C8" w:rsidR="00A33F88" w:rsidRPr="00FF6A71" w:rsidRDefault="009E6E1D" w:rsidP="002F4855">
      <w:pPr>
        <w:numPr>
          <w:ilvl w:val="1"/>
          <w:numId w:val="70"/>
        </w:numPr>
      </w:pPr>
      <w:r w:rsidRPr="00FF6A71">
        <w:t>Although not fully met</w:t>
      </w:r>
      <w:ins w:id="29553" w:author="pete jones" w:date="2022-04-01T12:15:00Z">
        <w:r w:rsidR="00DD7B17">
          <w:t>,</w:t>
        </w:r>
      </w:ins>
      <w:r w:rsidRPr="00FF6A71">
        <w:t xml:space="preserve"> this outcome is included based upon the potential for CDE to provide an appreciation of </w:t>
      </w:r>
      <w:del w:id="29554" w:author="pete jones" w:date="2022-03-30T10:22:00Z">
        <w:r w:rsidRPr="00FF6A71" w:rsidDel="00093B7D">
          <w:delText xml:space="preserve">scientific </w:delText>
        </w:r>
      </w:del>
      <w:ins w:id="29555" w:author="pete jones" w:date="2022-03-30T10:22:00Z">
        <w:r w:rsidR="00093B7D" w:rsidRPr="00FF6A71">
          <w:t>scien</w:t>
        </w:r>
        <w:r w:rsidR="00093B7D">
          <w:t>ce</w:t>
        </w:r>
        <w:r w:rsidR="00093B7D" w:rsidRPr="00FF6A71">
          <w:t xml:space="preserve"> </w:t>
        </w:r>
      </w:ins>
      <w:r w:rsidRPr="00FF6A71">
        <w:t>and engineering context</w:t>
      </w:r>
      <w:del w:id="29556" w:author="pete jones" w:date="2022-04-01T12:15:00Z">
        <w:r w:rsidRPr="00FF6A71" w:rsidDel="00DD7B17">
          <w:delText>,</w:delText>
        </w:r>
      </w:del>
      <w:r w:rsidRPr="00FF6A71">
        <w:t xml:space="preserve"> and to support understanding of relevant current and future developments and technologies.</w:t>
      </w:r>
    </w:p>
    <w:p w14:paraId="61D8B9F4" w14:textId="77777777" w:rsidR="00A33F88" w:rsidRPr="00FF6A71" w:rsidRDefault="009E6E1D" w:rsidP="002F4855">
      <w:pPr>
        <w:numPr>
          <w:ilvl w:val="0"/>
          <w:numId w:val="70"/>
        </w:numPr>
      </w:pPr>
      <w:r w:rsidRPr="00FF6A71">
        <w:t>EA1b</w:t>
      </w:r>
    </w:p>
    <w:p w14:paraId="15F8F6B4" w14:textId="77777777" w:rsidR="00A33F88" w:rsidRPr="00FF6A71" w:rsidRDefault="009E6E1D" w:rsidP="002F4855">
      <w:pPr>
        <w:numPr>
          <w:ilvl w:val="1"/>
          <w:numId w:val="70"/>
        </w:numPr>
      </w:pPr>
      <w:r w:rsidRPr="00FF6A71">
        <w:lastRenderedPageBreak/>
        <w:t>Some of the layer 1 activity supports the consolidation and understanding of engineering principles and the context to apply them to analyse key engineering processes.</w:t>
      </w:r>
    </w:p>
    <w:p w14:paraId="5B4B7E44" w14:textId="77777777" w:rsidR="00A33F88" w:rsidRPr="00FF6A71" w:rsidRDefault="009E6E1D" w:rsidP="002F4855">
      <w:pPr>
        <w:numPr>
          <w:ilvl w:val="0"/>
          <w:numId w:val="70"/>
        </w:numPr>
      </w:pPr>
      <w:r w:rsidRPr="00FF6A71">
        <w:t>EA4b</w:t>
      </w:r>
    </w:p>
    <w:p w14:paraId="45BEEDF2" w14:textId="0D3DF687" w:rsidR="00A33F88" w:rsidRPr="00FF6A71" w:rsidRDefault="009E6E1D" w:rsidP="002F4855">
      <w:pPr>
        <w:numPr>
          <w:ilvl w:val="1"/>
          <w:numId w:val="70"/>
        </w:numPr>
      </w:pPr>
      <w:r w:rsidRPr="00FF6A71">
        <w:t>The collaboration capabilities of CDE apply</w:t>
      </w:r>
      <w:del w:id="29557" w:author="pete jones" w:date="2022-04-01T12:15:00Z">
        <w:r w:rsidRPr="00FF6A71" w:rsidDel="00DD7B17">
          <w:delText>,</w:delText>
        </w:r>
      </w:del>
      <w:r w:rsidRPr="00FF6A71">
        <w:t xml:space="preserve"> an integrated or systems approach to solving engineering problems.</w:t>
      </w:r>
    </w:p>
    <w:p w14:paraId="0C9C3292" w14:textId="77777777" w:rsidR="00A33F88" w:rsidRPr="00FF6A71" w:rsidRDefault="009E6E1D" w:rsidP="002F4855">
      <w:pPr>
        <w:numPr>
          <w:ilvl w:val="0"/>
          <w:numId w:val="70"/>
        </w:numPr>
      </w:pPr>
      <w:r w:rsidRPr="00FF6A71">
        <w:t>D1-D6</w:t>
      </w:r>
    </w:p>
    <w:p w14:paraId="19827F2B" w14:textId="13F93113" w:rsidR="00A33F88" w:rsidRPr="00FF6A71" w:rsidRDefault="009E6E1D" w:rsidP="002F4855">
      <w:pPr>
        <w:numPr>
          <w:ilvl w:val="1"/>
          <w:numId w:val="70"/>
        </w:numPr>
      </w:pPr>
      <w:r w:rsidRPr="00FF6A71">
        <w:t xml:space="preserve">The concepts of design are well covered by the CDE layer 1 activity providing context for communications, </w:t>
      </w:r>
      <w:del w:id="29558" w:author="pete jones" w:date="2022-03-30T10:22:00Z">
        <w:r w:rsidRPr="00FF6A71" w:rsidDel="00093B7D">
          <w:delText xml:space="preserve">problem </w:delText>
        </w:r>
      </w:del>
      <w:ins w:id="29559" w:author="pete jones" w:date="2022-03-30T10:22:00Z">
        <w:r w:rsidR="00093B7D" w:rsidRPr="00FF6A71">
          <w:t>problem</w:t>
        </w:r>
        <w:r w:rsidR="00093B7D">
          <w:t>-</w:t>
        </w:r>
      </w:ins>
      <w:r w:rsidRPr="00FF6A71">
        <w:t xml:space="preserve">solving in context, </w:t>
      </w:r>
      <w:r w:rsidR="007F61D3" w:rsidRPr="00FF6A71">
        <w:t>planning,</w:t>
      </w:r>
      <w:r w:rsidRPr="00FF6A71">
        <w:t xml:space="preserve"> and managing the design </w:t>
      </w:r>
      <w:r w:rsidR="002F39F3" w:rsidRPr="00FF6A71">
        <w:t>process.</w:t>
      </w:r>
    </w:p>
    <w:p w14:paraId="6901BDEE" w14:textId="77777777" w:rsidR="00A33F88" w:rsidRPr="00FF6A71" w:rsidRDefault="009E6E1D" w:rsidP="002F4855">
      <w:pPr>
        <w:numPr>
          <w:ilvl w:val="0"/>
          <w:numId w:val="70"/>
        </w:numPr>
      </w:pPr>
      <w:r w:rsidRPr="00FF6A71">
        <w:t>El3b</w:t>
      </w:r>
    </w:p>
    <w:p w14:paraId="231256B2" w14:textId="751F1441" w:rsidR="00A33F88" w:rsidRPr="00FF6A71" w:rsidRDefault="009E6E1D" w:rsidP="002F4855">
      <w:pPr>
        <w:numPr>
          <w:ilvl w:val="1"/>
          <w:numId w:val="70"/>
        </w:numPr>
      </w:pPr>
      <w:r w:rsidRPr="00FF6A71">
        <w:t>The CDE layer 1 activities do not fully address the requirements of management techniques</w:t>
      </w:r>
      <w:del w:id="29560" w:author="pete jones" w:date="2022-04-01T12:15:00Z">
        <w:r w:rsidRPr="00FF6A71" w:rsidDel="00DD7B17">
          <w:delText xml:space="preserve">, </w:delText>
        </w:r>
      </w:del>
      <w:ins w:id="29561" w:author="pete jones" w:date="2022-04-01T12:15:00Z">
        <w:r w:rsidR="00DD7B17">
          <w:t>;</w:t>
        </w:r>
        <w:r w:rsidR="00DD7B17" w:rsidRPr="00FF6A71">
          <w:t xml:space="preserve"> </w:t>
        </w:r>
      </w:ins>
      <w:r w:rsidRPr="00FF6A71">
        <w:t>the activities provide a sound introduction and valid context in which engineering management is conducted.</w:t>
      </w:r>
    </w:p>
    <w:p w14:paraId="7814C42A" w14:textId="77777777" w:rsidR="00A33F88" w:rsidRPr="00FF6A71" w:rsidRDefault="009E6E1D" w:rsidP="002F4855">
      <w:pPr>
        <w:numPr>
          <w:ilvl w:val="0"/>
          <w:numId w:val="70"/>
        </w:numPr>
      </w:pPr>
      <w:r w:rsidRPr="00FF6A71">
        <w:t>P2, P3, and P11b</w:t>
      </w:r>
    </w:p>
    <w:p w14:paraId="66BACA9C" w14:textId="2303FEFE" w:rsidR="00A33F88" w:rsidRPr="00FF6A71" w:rsidRDefault="009E6E1D" w:rsidP="002F4855">
      <w:pPr>
        <w:numPr>
          <w:ilvl w:val="1"/>
          <w:numId w:val="70"/>
        </w:numPr>
      </w:pPr>
      <w:r w:rsidRPr="00FF6A71">
        <w:t xml:space="preserve">The activity provides a context </w:t>
      </w:r>
      <w:del w:id="29562" w:author="pete jones" w:date="2022-04-01T12:15:00Z">
        <w:r w:rsidRPr="00FF6A71" w:rsidDel="00DD7B17">
          <w:delText xml:space="preserve">in which </w:delText>
        </w:r>
      </w:del>
      <w:r w:rsidRPr="00FF6A71">
        <w:t>to discover the characteristics of specific materials, equipment, processes, or products. It also has the potential to support other relevant practical and laboratory skills in an environment</w:t>
      </w:r>
      <w:ins w:id="29563" w:author="pete jones" w:date="2022-04-01T12:16:00Z">
        <w:r w:rsidR="00DD7B17">
          <w:t>,</w:t>
        </w:r>
      </w:ins>
      <w:r w:rsidRPr="00FF6A71">
        <w:t xml:space="preserve"> demonstrating the importance of different roles within an engineering </w:t>
      </w:r>
      <w:r w:rsidR="002F39F3" w:rsidRPr="00FF6A71">
        <w:t>team.</w:t>
      </w:r>
    </w:p>
    <w:p w14:paraId="6F86539D" w14:textId="77777777" w:rsidR="00A33F88" w:rsidRPr="00FF6A71" w:rsidRDefault="009E6E1D" w:rsidP="002F4855">
      <w:pPr>
        <w:numPr>
          <w:ilvl w:val="0"/>
          <w:numId w:val="70"/>
        </w:numPr>
      </w:pPr>
      <w:r w:rsidRPr="00FF6A71">
        <w:t>G3b</w:t>
      </w:r>
    </w:p>
    <w:p w14:paraId="4F7AE577" w14:textId="7C48F4CB" w:rsidR="00A33F88" w:rsidRPr="00FF6A71" w:rsidRDefault="009E6E1D" w:rsidP="002F4855">
      <w:pPr>
        <w:numPr>
          <w:ilvl w:val="1"/>
          <w:numId w:val="70"/>
        </w:numPr>
      </w:pPr>
      <w:del w:id="29564" w:author="pete jones" w:date="2022-04-01T12:16:00Z">
        <w:r w:rsidRPr="00FF6A71" w:rsidDel="00DD7B17">
          <w:delText>The activities of layer 1A and 1B</w:delText>
        </w:r>
      </w:del>
      <w:ins w:id="29565" w:author="pete jones" w:date="2022-04-01T12:16:00Z">
        <w:r w:rsidR="00DD7B17">
          <w:t xml:space="preserve">Layers 1A and 1B activities </w:t>
        </w:r>
      </w:ins>
      <w:del w:id="29566" w:author="pete jones" w:date="2022-04-01T12:16:00Z">
        <w:r w:rsidRPr="00FF6A71" w:rsidDel="00DD7B17">
          <w:delText xml:space="preserve"> provide students to purposefully organise, plan and carry out a personal programme of work,</w:delText>
        </w:r>
      </w:del>
      <w:ins w:id="29567" w:author="pete jones" w:date="2022-04-01T12:16:00Z">
        <w:r w:rsidR="00DD7B17">
          <w:t>allow students to organise purposefully, plan, and carry out a personal work programme</w:t>
        </w:r>
      </w:ins>
      <w:r w:rsidRPr="00FF6A71">
        <w:t xml:space="preserve"> within a relevant context and support</w:t>
      </w:r>
      <w:del w:id="29568" w:author="pete jones" w:date="2022-03-30T10:23:00Z">
        <w:r w:rsidRPr="00FF6A71" w:rsidDel="00093B7D">
          <w:delText>ing</w:delText>
        </w:r>
      </w:del>
      <w:r w:rsidRPr="00FF6A71">
        <w:t xml:space="preserve"> intrinsic engagement.</w:t>
      </w:r>
    </w:p>
    <w:p w14:paraId="77DEF4E8" w14:textId="653CC1DD" w:rsidR="00A33F88" w:rsidRPr="00FF6A71" w:rsidRDefault="009E6E1D" w:rsidP="009E6E1D">
      <w:pPr>
        <w:rPr>
          <w:u w:val="single"/>
        </w:rPr>
      </w:pPr>
      <w:r w:rsidRPr="00FF6A71">
        <w:rPr>
          <w:u w:val="single"/>
        </w:rPr>
        <w:t xml:space="preserve">CDIO syllabus 2.0 outcome references as applied to CDE Framework layer </w:t>
      </w:r>
      <w:r w:rsidR="002F39F3" w:rsidRPr="00FF6A71">
        <w:rPr>
          <w:u w:val="single"/>
        </w:rPr>
        <w:t>1.</w:t>
      </w:r>
    </w:p>
    <w:p w14:paraId="4C35AD1C" w14:textId="77777777" w:rsidR="00A33F88" w:rsidRPr="00FF6A71" w:rsidRDefault="009E6E1D" w:rsidP="002F4855">
      <w:pPr>
        <w:numPr>
          <w:ilvl w:val="0"/>
          <w:numId w:val="72"/>
        </w:numPr>
      </w:pPr>
      <w:r w:rsidRPr="00FF6A71">
        <w:t>1.2</w:t>
      </w:r>
    </w:p>
    <w:p w14:paraId="757B08A8" w14:textId="3A1AD687" w:rsidR="00A33F88" w:rsidRPr="00FF6A71" w:rsidRDefault="009E6E1D" w:rsidP="002F4855">
      <w:pPr>
        <w:numPr>
          <w:ilvl w:val="1"/>
          <w:numId w:val="72"/>
        </w:numPr>
      </w:pPr>
      <w:r w:rsidRPr="00FF6A71">
        <w:lastRenderedPageBreak/>
        <w:t>CDE is perceived as core engineering knowledge</w:t>
      </w:r>
      <w:del w:id="29569" w:author="pete jones" w:date="2022-04-01T12:16:00Z">
        <w:r w:rsidRPr="00FF6A71" w:rsidDel="00DD7B17">
          <w:delText xml:space="preserve">, </w:delText>
        </w:r>
      </w:del>
      <w:ins w:id="29570" w:author="pete jones" w:date="2022-04-01T12:16:00Z">
        <w:r w:rsidR="00DD7B17">
          <w:t>;</w:t>
        </w:r>
        <w:r w:rsidR="00DD7B17" w:rsidRPr="00FF6A71">
          <w:t xml:space="preserve"> </w:t>
        </w:r>
      </w:ins>
      <w:r w:rsidRPr="00FF6A71">
        <w:t xml:space="preserve">building skills using the framework model provides support for demonstrating core engineering fundamental </w:t>
      </w:r>
      <w:r w:rsidR="002F39F3" w:rsidRPr="00FF6A71">
        <w:t>knowledge.</w:t>
      </w:r>
    </w:p>
    <w:p w14:paraId="4E8E77F7" w14:textId="27C778D3" w:rsidR="00A33F88" w:rsidRPr="00FF6A71" w:rsidRDefault="009E6E1D" w:rsidP="002F4855">
      <w:pPr>
        <w:numPr>
          <w:ilvl w:val="0"/>
          <w:numId w:val="72"/>
        </w:numPr>
      </w:pPr>
      <w:r w:rsidRPr="00FF6A71">
        <w:t>2.1, 2.2, and 2.4</w:t>
      </w:r>
      <w:ins w:id="29571" w:author="pete jones" w:date="2022-04-01T12:16:00Z">
        <w:r w:rsidR="00DD7B17">
          <w:t>,</w:t>
        </w:r>
      </w:ins>
      <w:r w:rsidRPr="00FF6A71">
        <w:t xml:space="preserve"> the outcomes defined at CDIO level 2 are further detailed </w:t>
      </w:r>
      <w:del w:id="29572" w:author="pete jones" w:date="2022-03-30T10:23:00Z">
        <w:r w:rsidRPr="00FF6A71" w:rsidDel="00093B7D">
          <w:delText xml:space="preserve">to </w:delText>
        </w:r>
      </w:del>
      <w:ins w:id="29573" w:author="pete jones" w:date="2022-03-30T10:23:00Z">
        <w:r w:rsidR="00093B7D">
          <w:t>in</w:t>
        </w:r>
        <w:r w:rsidR="00093B7D" w:rsidRPr="00FF6A71">
          <w:t xml:space="preserve"> </w:t>
        </w:r>
      </w:ins>
      <w:r w:rsidRPr="00FF6A71">
        <w:t xml:space="preserve">level 4 of the syllabus. </w:t>
      </w:r>
      <w:del w:id="29574" w:author="pete jones" w:date="2022-04-01T12:17:00Z">
        <w:r w:rsidRPr="00FF6A71" w:rsidDel="00DD7B17">
          <w:delText xml:space="preserve">Within </w:delText>
        </w:r>
      </w:del>
      <w:ins w:id="29575" w:author="pete jones" w:date="2022-04-01T12:17:00Z">
        <w:r w:rsidR="00DD7B17">
          <w:t>Therefore, w</w:t>
        </w:r>
        <w:r w:rsidR="00DD7B17" w:rsidRPr="00FF6A71">
          <w:t xml:space="preserve">ithin </w:t>
        </w:r>
      </w:ins>
      <w:ins w:id="29576" w:author="pete jones" w:date="2022-03-30T10:23:00Z">
        <w:r w:rsidR="00093B7D">
          <w:t xml:space="preserve">the </w:t>
        </w:r>
      </w:ins>
      <w:r w:rsidRPr="00FF6A71">
        <w:t xml:space="preserve">scope of this generic mapping </w:t>
      </w:r>
      <w:r w:rsidR="002F39F3" w:rsidRPr="00FF6A71">
        <w:t>exercise,</w:t>
      </w:r>
      <w:r w:rsidRPr="00FF6A71">
        <w:t xml:space="preserve"> they are only considered to </w:t>
      </w:r>
      <w:ins w:id="29577" w:author="pete jones" w:date="2022-03-30T10:23:00Z">
        <w:r w:rsidR="00093B7D">
          <w:t xml:space="preserve">be </w:t>
        </w:r>
      </w:ins>
      <w:r w:rsidRPr="00FF6A71">
        <w:t>level 2.</w:t>
      </w:r>
    </w:p>
    <w:p w14:paraId="787373D5" w14:textId="77777777" w:rsidR="00A33F88" w:rsidRPr="00FF6A71" w:rsidRDefault="009E6E1D" w:rsidP="002F4855">
      <w:pPr>
        <w:numPr>
          <w:ilvl w:val="1"/>
          <w:numId w:val="72"/>
        </w:numPr>
      </w:pPr>
      <w:r w:rsidRPr="00FF6A71">
        <w:t>Analytic reasoning and problem solving</w:t>
      </w:r>
    </w:p>
    <w:p w14:paraId="66B94C95" w14:textId="77777777" w:rsidR="00A33F88" w:rsidRPr="00FF6A71" w:rsidRDefault="009E6E1D" w:rsidP="002F4855">
      <w:pPr>
        <w:numPr>
          <w:ilvl w:val="1"/>
          <w:numId w:val="72"/>
        </w:numPr>
      </w:pPr>
      <w:r w:rsidRPr="00FF6A71">
        <w:t>Experimentation, investigation, and knowledge discovery</w:t>
      </w:r>
    </w:p>
    <w:p w14:paraId="4924E456" w14:textId="215C233D" w:rsidR="00A33F88" w:rsidRPr="00FF6A71" w:rsidRDefault="002F39F3" w:rsidP="002F4855">
      <w:pPr>
        <w:numPr>
          <w:ilvl w:val="1"/>
          <w:numId w:val="72"/>
        </w:numPr>
      </w:pPr>
      <w:del w:id="29578" w:author="pete jones" w:date="2022-04-05T11:09:00Z">
        <w:r w:rsidRPr="00FF6A71" w:rsidDel="00FE3061">
          <w:delText>Attitudes</w:delText>
        </w:r>
      </w:del>
      <w:ins w:id="29579" w:author="pete jones" w:date="2022-04-05T11:09:00Z">
        <w:r w:rsidR="00FE3061" w:rsidRPr="00FF6A71">
          <w:t>Attitudes</w:t>
        </w:r>
      </w:ins>
      <w:r w:rsidR="009E6E1D" w:rsidRPr="00FF6A71">
        <w:t xml:space="preserve"> thought and </w:t>
      </w:r>
      <w:r w:rsidRPr="00FF6A71">
        <w:t>learning.</w:t>
      </w:r>
    </w:p>
    <w:p w14:paraId="531F87A5" w14:textId="77777777" w:rsidR="00A33F88" w:rsidRPr="00FF6A71" w:rsidRDefault="009E6E1D" w:rsidP="002F4855">
      <w:pPr>
        <w:numPr>
          <w:ilvl w:val="0"/>
          <w:numId w:val="72"/>
        </w:numPr>
      </w:pPr>
      <w:r w:rsidRPr="00FF6A71">
        <w:t>3.1, 3.2</w:t>
      </w:r>
    </w:p>
    <w:p w14:paraId="408EEB71" w14:textId="1ACA31BC" w:rsidR="00A33F88" w:rsidRPr="00FF6A71" w:rsidRDefault="009E6E1D" w:rsidP="002F4855">
      <w:pPr>
        <w:numPr>
          <w:ilvl w:val="1"/>
          <w:numId w:val="72"/>
        </w:numPr>
      </w:pPr>
      <w:r w:rsidRPr="00FF6A71">
        <w:t>Interpersonal skills and teamwork generate from students engaging intrinsically with self-directed learning</w:t>
      </w:r>
      <w:del w:id="29580" w:author="pete jones" w:date="2022-04-01T12:17:00Z">
        <w:r w:rsidRPr="00FF6A71" w:rsidDel="00DD7B17">
          <w:delText xml:space="preserve"> and making connection across subject boundaries. O</w:delText>
        </w:r>
      </w:del>
      <w:ins w:id="29581" w:author="pete jones" w:date="2022-04-01T12:17:00Z">
        <w:r w:rsidR="00DD7B17">
          <w:t>, making connections across subject boundaries, o</w:t>
        </w:r>
      </w:ins>
      <w:r w:rsidRPr="00FF6A71">
        <w:t xml:space="preserve">rganising their </w:t>
      </w:r>
      <w:del w:id="29582" w:author="pete jones" w:date="2022-03-30T10:23:00Z">
        <w:r w:rsidRPr="00FF6A71" w:rsidDel="00093B7D">
          <w:delText xml:space="preserve">own </w:delText>
        </w:r>
      </w:del>
      <w:r w:rsidRPr="00FF6A71">
        <w:t>development, sharing skills and experiences with their contemporaries, and realising career development achievements.</w:t>
      </w:r>
    </w:p>
    <w:p w14:paraId="66A5995B" w14:textId="77777777" w:rsidR="00A33F88" w:rsidRPr="00FF6A71" w:rsidRDefault="009E6E1D" w:rsidP="002F4855">
      <w:pPr>
        <w:numPr>
          <w:ilvl w:val="0"/>
          <w:numId w:val="72"/>
        </w:numPr>
      </w:pPr>
      <w:r w:rsidRPr="00FF6A71">
        <w:t>4.2 – 4.4 category 4 of the CDI syllabus carries almost 50% of the detailed outcome statements and therefore holds significant scope to design learning activities that exploit the integration of CDE into the engineering curriculum.</w:t>
      </w:r>
    </w:p>
    <w:p w14:paraId="64E47CCC" w14:textId="499F875B" w:rsidR="00A33F88" w:rsidRPr="00FF6A71" w:rsidRDefault="009E6E1D" w:rsidP="002F4855">
      <w:pPr>
        <w:numPr>
          <w:ilvl w:val="1"/>
          <w:numId w:val="72"/>
        </w:numPr>
      </w:pPr>
      <w:r w:rsidRPr="00FF6A71">
        <w:t>At level 1 of the framework</w:t>
      </w:r>
      <w:ins w:id="29583" w:author="pete jones" w:date="2022-04-01T12:17:00Z">
        <w:r w:rsidR="00DD7B17">
          <w:t>,</w:t>
        </w:r>
      </w:ins>
      <w:r w:rsidRPr="00FF6A71">
        <w:t xml:space="preserve"> exposure to specialisms has not yet been realised</w:t>
      </w:r>
      <w:ins w:id="29584" w:author="pete jones" w:date="2022-04-01T12:17:00Z">
        <w:r w:rsidR="00DD7B17">
          <w:t>,</w:t>
        </w:r>
      </w:ins>
      <w:r w:rsidRPr="00FF6A71">
        <w:t xml:space="preserve"> which could be effectively deployed </w:t>
      </w:r>
      <w:del w:id="29585" w:author="pete jones" w:date="2022-04-01T12:17:00Z">
        <w:r w:rsidRPr="00FF6A71" w:rsidDel="00DD7B17">
          <w:delText xml:space="preserve">on </w:delText>
        </w:r>
      </w:del>
      <w:r w:rsidRPr="00FF6A71">
        <w:t>to project work. At this level</w:t>
      </w:r>
      <w:ins w:id="29586" w:author="pete jones" w:date="2022-03-30T10:23:00Z">
        <w:r w:rsidR="00093B7D">
          <w:t>,</w:t>
        </w:r>
      </w:ins>
      <w:r w:rsidRPr="00FF6A71">
        <w:t xml:space="preserve"> students are encouraged to explore the capabilities of a CDE set of tools and processes that support enterprise within a business context. The core exposure focu</w:t>
      </w:r>
      <w:del w:id="29587" w:author="pete jones" w:date="2022-03-30T10:23:00Z">
        <w:r w:rsidRPr="00FF6A71" w:rsidDel="00093B7D">
          <w:delText>s</w:delText>
        </w:r>
      </w:del>
      <w:r w:rsidRPr="00FF6A71">
        <w:t>ses on design in context. Coordination with practical realisation of creative problem solving</w:t>
      </w:r>
      <w:del w:id="29588" w:author="pete jones" w:date="2022-04-01T12:17:00Z">
        <w:r w:rsidRPr="00FF6A71" w:rsidDel="00DD7B17">
          <w:delText>,</w:delText>
        </w:r>
      </w:del>
      <w:r w:rsidRPr="00FF6A71">
        <w:t xml:space="preserve"> and theoretical knowledge is </w:t>
      </w:r>
      <w:del w:id="29589" w:author="pete jones" w:date="2022-04-01T12:17:00Z">
        <w:r w:rsidRPr="00FF6A71" w:rsidDel="00DD7B17">
          <w:delText>an essential element of</w:delText>
        </w:r>
      </w:del>
      <w:ins w:id="29590" w:author="pete jones" w:date="2022-04-01T12:17:00Z">
        <w:r w:rsidR="00DD7B17">
          <w:t>essential for</w:t>
        </w:r>
      </w:ins>
      <w:r w:rsidRPr="00FF6A71">
        <w:t xml:space="preserve"> incorporating </w:t>
      </w:r>
      <w:ins w:id="29591" w:author="pete jones" w:date="2022-03-30T10:23:00Z">
        <w:r w:rsidR="00093B7D">
          <w:t xml:space="preserve">the </w:t>
        </w:r>
      </w:ins>
      <w:r w:rsidRPr="00FF6A71">
        <w:t xml:space="preserve">CDE framework </w:t>
      </w:r>
      <w:r w:rsidR="002F39F3" w:rsidRPr="00FF6A71">
        <w:t>into</w:t>
      </w:r>
      <w:r w:rsidRPr="00FF6A71">
        <w:t xml:space="preserve"> the student experience.</w:t>
      </w:r>
    </w:p>
    <w:p w14:paraId="7E9793DC" w14:textId="77777777" w:rsidR="00A33F88" w:rsidRPr="00FF6A71" w:rsidRDefault="009E6E1D" w:rsidP="009E6E1D">
      <w:r w:rsidRPr="00C15005">
        <w:rPr>
          <w:noProof/>
        </w:rPr>
        <w:lastRenderedPageBreak/>
        <w:drawing>
          <wp:inline distT="0" distB="0" distL="0" distR="0" wp14:anchorId="0951DAB6" wp14:editId="244038EF">
            <wp:extent cx="5579745" cy="4326255"/>
            <wp:effectExtent l="0" t="0" r="190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579745" cy="4326255"/>
                    </a:xfrm>
                    <a:prstGeom prst="rect">
                      <a:avLst/>
                    </a:prstGeom>
                    <a:noFill/>
                    <a:ln>
                      <a:noFill/>
                    </a:ln>
                  </pic:spPr>
                </pic:pic>
              </a:graphicData>
            </a:graphic>
          </wp:inline>
        </w:drawing>
      </w:r>
      <w:bookmarkStart w:id="29592" w:name="_Ref58056894"/>
    </w:p>
    <w:p w14:paraId="767AC9FF" w14:textId="3203DFE5" w:rsidR="00A33F88" w:rsidRPr="007C0DAF" w:rsidRDefault="009E6E1D">
      <w:pPr>
        <w:pStyle w:val="Caption"/>
        <w:pPrChange w:id="29593" w:author="pete jones" w:date="2022-01-04T14:48:00Z">
          <w:pPr>
            <w:pStyle w:val="TOCHeading"/>
            <w:jc w:val="center"/>
          </w:pPr>
        </w:pPrChange>
      </w:pPr>
      <w:bookmarkStart w:id="29594" w:name="_Ref67298790"/>
      <w:bookmarkStart w:id="29595" w:name="_Toc68162334"/>
      <w:bookmarkStart w:id="29596" w:name="_Toc99719366"/>
      <w:r w:rsidRPr="00C15005">
        <w:t xml:space="preserve">Table </w:t>
      </w:r>
      <w:ins w:id="29597" w:author="pete jones" w:date="2022-03-12T09:33:00Z">
        <w:r w:rsidR="00D62441">
          <w:fldChar w:fldCharType="begin"/>
        </w:r>
        <w:r w:rsidR="00D62441">
          <w:instrText xml:space="preserve"> STYLEREF 1 \s </w:instrText>
        </w:r>
      </w:ins>
      <w:r w:rsidR="00D62441">
        <w:fldChar w:fldCharType="separate"/>
      </w:r>
      <w:r w:rsidR="00D94147">
        <w:rPr>
          <w:noProof/>
        </w:rPr>
        <w:t>8</w:t>
      </w:r>
      <w:ins w:id="29598"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29599" w:author="pete jones" w:date="2022-04-05T11:31:00Z">
        <w:r w:rsidR="00D94147">
          <w:rPr>
            <w:noProof/>
          </w:rPr>
          <w:t>5</w:t>
        </w:r>
      </w:ins>
      <w:ins w:id="29600" w:author="pete jones" w:date="2022-03-12T09:33:00Z">
        <w:r w:rsidR="00D62441">
          <w:fldChar w:fldCharType="end"/>
        </w:r>
      </w:ins>
      <w:del w:id="29601" w:author="pete jones" w:date="2022-02-07T13:00:00Z">
        <w:r w:rsidRPr="00862EE0" w:rsidDel="00344917">
          <w:fldChar w:fldCharType="begin"/>
        </w:r>
        <w:r w:rsidRPr="007C0DAF" w:rsidDel="00344917">
          <w:delInstrText>STYLEREF 1 \s</w:delInstrText>
        </w:r>
        <w:r w:rsidRPr="00862EE0" w:rsidDel="00344917">
          <w:fldChar w:fldCharType="separate"/>
        </w:r>
        <w:r w:rsidR="00BC2358" w:rsidDel="00344917">
          <w:rPr>
            <w:noProof/>
          </w:rPr>
          <w:delText>8</w:delText>
        </w:r>
        <w:r w:rsidRPr="00862EE0"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del>
      <w:del w:id="29602" w:author="pete jones" w:date="2022-01-04T14:48:00Z">
        <w:r w:rsidR="00DD384C" w:rsidRPr="007C0DAF" w:rsidDel="00BC2358">
          <w:rPr>
            <w:noProof/>
          </w:rPr>
          <w:delText>4</w:delText>
        </w:r>
      </w:del>
      <w:del w:id="29603" w:author="pete jones" w:date="2022-02-07T13:00:00Z">
        <w:r w:rsidRPr="007C0DAF" w:rsidDel="00344917">
          <w:fldChar w:fldCharType="end"/>
        </w:r>
      </w:del>
      <w:bookmarkEnd w:id="29592"/>
      <w:bookmarkEnd w:id="29594"/>
      <w:r w:rsidRPr="007C0DAF">
        <w:t>: Generic mapping table for CDE Layer 1</w:t>
      </w:r>
      <w:bookmarkEnd w:id="29595"/>
      <w:bookmarkEnd w:id="29596"/>
    </w:p>
    <w:p w14:paraId="51E8161F" w14:textId="77777777" w:rsidR="00A33F88" w:rsidRPr="00FF6A71" w:rsidRDefault="009E6E1D" w:rsidP="00620022">
      <w:pPr>
        <w:pStyle w:val="Heading2"/>
      </w:pPr>
      <w:bookmarkStart w:id="29604" w:name="_Toc68162225"/>
      <w:bookmarkStart w:id="29605" w:name="_Toc99969867"/>
      <w:r w:rsidRPr="00FF6A71">
        <w:t>Layer2 - specialisation</w:t>
      </w:r>
      <w:bookmarkEnd w:id="29604"/>
      <w:bookmarkEnd w:id="29605"/>
    </w:p>
    <w:p w14:paraId="4669E8E3" w14:textId="05002A81" w:rsidR="00A33F88" w:rsidRPr="00FF6A71" w:rsidRDefault="009E6E1D" w:rsidP="009E6E1D">
      <w:r w:rsidRPr="00FF6A71">
        <w:t xml:space="preserve">Level 5 studies are undertaken within the same semester structure as experienced during the first year. Students should now appreciate the academic rigour and relevance of their studies as they progress. Skills realised at layer 1 and the organisational and </w:t>
      </w:r>
      <w:del w:id="29606" w:author="pete jones" w:date="2022-04-01T12:17:00Z">
        <w:r w:rsidRPr="00FF6A71" w:rsidDel="00DD7B17">
          <w:delText xml:space="preserve">effective </w:delText>
        </w:r>
      </w:del>
      <w:ins w:id="29607" w:author="pete jones" w:date="2022-04-01T12:17:00Z">
        <w:r w:rsidR="00DD7B17">
          <w:t>practical</w:t>
        </w:r>
        <w:r w:rsidR="00DD7B17" w:rsidRPr="00FF6A71">
          <w:t xml:space="preserve"> </w:t>
        </w:r>
      </w:ins>
      <w:r w:rsidRPr="00FF6A71">
        <w:t xml:space="preserve">planning abilities necessary for self-directed study become increasingly important. Building skills to support </w:t>
      </w:r>
      <w:del w:id="29608" w:author="pete jones" w:date="2022-04-01T12:18:00Z">
        <w:r w:rsidRPr="00FF6A71" w:rsidDel="00DD7B17">
          <w:delText xml:space="preserve">realistic </w:delText>
        </w:r>
      </w:del>
      <w:ins w:id="29609" w:author="pete jones" w:date="2022-04-01T12:18:00Z">
        <w:r w:rsidR="00DD7B17">
          <w:t>realistic</w:t>
        </w:r>
        <w:r w:rsidR="00DD7B17" w:rsidRPr="00FF6A71">
          <w:t xml:space="preserve"> </w:t>
        </w:r>
      </w:ins>
      <w:r w:rsidRPr="00FF6A71">
        <w:t xml:space="preserve">project work is the core objective for this </w:t>
      </w:r>
      <w:del w:id="29610" w:author="pete jones" w:date="2022-04-01T12:18:00Z">
        <w:r w:rsidRPr="00FF6A71" w:rsidDel="00DD7B17">
          <w:delText>layer of the framework</w:delText>
        </w:r>
      </w:del>
      <w:ins w:id="29611" w:author="pete jones" w:date="2022-04-01T12:18:00Z">
        <w:r w:rsidR="00DD7B17">
          <w:t>framework layer</w:t>
        </w:r>
      </w:ins>
      <w:r w:rsidRPr="00FF6A71">
        <w:t xml:space="preserve">. </w:t>
      </w:r>
      <w:r w:rsidR="009722C7" w:rsidRPr="00FF6A71">
        <w:t>By this stage in their learning journey, s</w:t>
      </w:r>
      <w:r w:rsidRPr="00FF6A71">
        <w:t>tudents should be aware that assessment grading at level 5 directly influences their final degree achievement grade. Generally, modules become more granular, often structured around discrete 15 credits subjects</w:t>
      </w:r>
      <w:del w:id="29612" w:author="pete jones" w:date="2022-04-01T12:18:00Z">
        <w:r w:rsidRPr="00FF6A71" w:rsidDel="00DD7B17">
          <w:delText xml:space="preserve">, </w:delText>
        </w:r>
      </w:del>
      <w:ins w:id="29613" w:author="pete jones" w:date="2022-04-01T12:18:00Z">
        <w:r w:rsidR="00DD7B17">
          <w:t>;</w:t>
        </w:r>
        <w:r w:rsidR="00DD7B17" w:rsidRPr="00FF6A71">
          <w:t xml:space="preserve"> </w:t>
        </w:r>
      </w:ins>
      <w:r w:rsidRPr="00FF6A71">
        <w:t xml:space="preserve">some </w:t>
      </w:r>
      <w:del w:id="29614" w:author="pete jones" w:date="2022-03-30T10:24:00Z">
        <w:r w:rsidRPr="00FF6A71" w:rsidDel="00093B7D">
          <w:delText xml:space="preserve">discipline </w:delText>
        </w:r>
      </w:del>
      <w:ins w:id="29615" w:author="pete jones" w:date="2022-03-30T10:24:00Z">
        <w:r w:rsidR="00093B7D" w:rsidRPr="00FF6A71">
          <w:t>discipline</w:t>
        </w:r>
        <w:r w:rsidR="00093B7D">
          <w:t>-</w:t>
        </w:r>
      </w:ins>
      <w:r w:rsidRPr="00FF6A71">
        <w:t>specific structuring is shown in</w:t>
      </w:r>
      <w:r w:rsidR="009722C7" w:rsidRPr="00FF6A71">
        <w:t xml:space="preserve"> </w:t>
      </w:r>
      <w:r w:rsidR="009722C7" w:rsidRPr="00312F59">
        <w:fldChar w:fldCharType="begin"/>
      </w:r>
      <w:r w:rsidR="009722C7" w:rsidRPr="00FF6A71">
        <w:instrText xml:space="preserve"> REF _Ref67299450 \h </w:instrText>
      </w:r>
      <w:r w:rsidR="009722C7" w:rsidRPr="00312F59">
        <w:fldChar w:fldCharType="separate"/>
      </w:r>
      <w:ins w:id="29616" w:author="pete jones" w:date="2022-04-05T11:31:00Z">
        <w:r w:rsidR="00D94147" w:rsidRPr="00C15005">
          <w:t xml:space="preserve">Table </w:t>
        </w:r>
        <w:r w:rsidR="00D94147">
          <w:rPr>
            <w:noProof/>
          </w:rPr>
          <w:t>8</w:t>
        </w:r>
        <w:r w:rsidR="00D94147">
          <w:noBreakHyphen/>
        </w:r>
        <w:r w:rsidR="00D94147">
          <w:rPr>
            <w:noProof/>
          </w:rPr>
          <w:t>6</w:t>
        </w:r>
      </w:ins>
      <w:del w:id="29617" w:author="pete jones" w:date="2022-01-04T14:49:00Z">
        <w:r w:rsidR="00DD384C" w:rsidRPr="00FF6A71" w:rsidDel="00BC2358">
          <w:delText xml:space="preserve">Table </w:delText>
        </w:r>
        <w:r w:rsidR="00DD384C" w:rsidRPr="00FF6A71" w:rsidDel="00BC2358">
          <w:rPr>
            <w:noProof/>
          </w:rPr>
          <w:delText>7</w:delText>
        </w:r>
        <w:r w:rsidR="00DD384C" w:rsidRPr="00FF6A71" w:rsidDel="00BC2358">
          <w:noBreakHyphen/>
        </w:r>
        <w:r w:rsidR="00DD384C" w:rsidRPr="00FF6A71" w:rsidDel="00BC2358">
          <w:rPr>
            <w:noProof/>
          </w:rPr>
          <w:delText>5</w:delText>
        </w:r>
      </w:del>
      <w:r w:rsidR="009722C7" w:rsidRPr="00312F59">
        <w:fldChar w:fldCharType="end"/>
      </w:r>
      <w:r w:rsidRPr="00FF6A71">
        <w:t>. It is also relevant to note that during level 5 studies</w:t>
      </w:r>
      <w:ins w:id="29618" w:author="pete jones" w:date="2022-04-01T12:18:00Z">
        <w:r w:rsidR="00DD7B17">
          <w:t>,</w:t>
        </w:r>
      </w:ins>
      <w:r w:rsidRPr="00FF6A71">
        <w:t xml:space="preserve"> students confirm their option to take up industrial placements, making it more </w:t>
      </w:r>
      <w:del w:id="29619" w:author="pete jones" w:date="2022-04-01T12:18:00Z">
        <w:r w:rsidRPr="00FF6A71" w:rsidDel="00DD7B17">
          <w:delText xml:space="preserve">important </w:delText>
        </w:r>
      </w:del>
      <w:ins w:id="29620" w:author="pete jones" w:date="2022-04-01T12:18:00Z">
        <w:r w:rsidR="00DD7B17">
          <w:t>essential</w:t>
        </w:r>
        <w:r w:rsidR="00DD7B17" w:rsidRPr="00FF6A71">
          <w:t xml:space="preserve"> </w:t>
        </w:r>
      </w:ins>
      <w:r w:rsidRPr="00FF6A71">
        <w:t xml:space="preserve">to ensure </w:t>
      </w:r>
      <w:del w:id="29621" w:author="pete jones" w:date="2022-03-30T10:24:00Z">
        <w:r w:rsidRPr="00FF6A71" w:rsidDel="00093B7D">
          <w:delText xml:space="preserve">a </w:delText>
        </w:r>
      </w:del>
      <w:del w:id="29622" w:author="pete jones" w:date="2022-04-01T12:18:00Z">
        <w:r w:rsidRPr="00FF6A71" w:rsidDel="00DD7B17">
          <w:delText>relevant</w:delText>
        </w:r>
      </w:del>
      <w:ins w:id="29623" w:author="pete jones" w:date="2022-04-01T12:18:00Z">
        <w:r w:rsidR="00DD7B17">
          <w:t>appropriate</w:t>
        </w:r>
      </w:ins>
      <w:r w:rsidRPr="00FF6A71">
        <w:t xml:space="preserve"> skills and knowledge base. A similar allocation of self-directed learning is assumed for layer 2.</w:t>
      </w:r>
    </w:p>
    <w:p w14:paraId="7D3E34F1" w14:textId="77777777" w:rsidR="00A33F88" w:rsidRPr="00FF6A71" w:rsidRDefault="00A33F88" w:rsidP="009E6E1D"/>
    <w:p w14:paraId="05E4BFCE" w14:textId="77777777" w:rsidR="00A33F88" w:rsidRPr="00FF6A71" w:rsidRDefault="009E6E1D" w:rsidP="009E6E1D">
      <w:r w:rsidRPr="00C15005">
        <w:rPr>
          <w:noProof/>
        </w:rPr>
        <w:drawing>
          <wp:inline distT="0" distB="0" distL="0" distR="0" wp14:anchorId="4ED4E0DF" wp14:editId="57C39FC1">
            <wp:extent cx="5419090" cy="2317115"/>
            <wp:effectExtent l="0" t="0" r="0" b="698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419090" cy="2317115"/>
                    </a:xfrm>
                    <a:prstGeom prst="rect">
                      <a:avLst/>
                    </a:prstGeom>
                    <a:noFill/>
                    <a:ln>
                      <a:noFill/>
                    </a:ln>
                  </pic:spPr>
                </pic:pic>
              </a:graphicData>
            </a:graphic>
          </wp:inline>
        </w:drawing>
      </w:r>
      <w:bookmarkStart w:id="29624" w:name="_Ref58073109"/>
    </w:p>
    <w:p w14:paraId="1CFA9D0A" w14:textId="4664CE4D" w:rsidR="00A33F88" w:rsidRPr="007C0DAF" w:rsidRDefault="009E6E1D">
      <w:pPr>
        <w:pStyle w:val="Caption"/>
        <w:pPrChange w:id="29625" w:author="pete jones" w:date="2022-01-04T14:49:00Z">
          <w:pPr>
            <w:pStyle w:val="TOCHeading"/>
            <w:jc w:val="center"/>
          </w:pPr>
        </w:pPrChange>
      </w:pPr>
      <w:bookmarkStart w:id="29626" w:name="_Ref67299450"/>
      <w:bookmarkStart w:id="29627" w:name="_Toc68162335"/>
      <w:bookmarkStart w:id="29628" w:name="_Toc99719367"/>
      <w:r w:rsidRPr="00C15005">
        <w:t xml:space="preserve">Table </w:t>
      </w:r>
      <w:ins w:id="29629" w:author="pete jones" w:date="2022-03-12T09:33:00Z">
        <w:r w:rsidR="00D62441">
          <w:fldChar w:fldCharType="begin"/>
        </w:r>
        <w:r w:rsidR="00D62441">
          <w:instrText xml:space="preserve"> STYLEREF 1 \s </w:instrText>
        </w:r>
      </w:ins>
      <w:r w:rsidR="00D62441">
        <w:fldChar w:fldCharType="separate"/>
      </w:r>
      <w:r w:rsidR="00D94147">
        <w:rPr>
          <w:noProof/>
        </w:rPr>
        <w:t>8</w:t>
      </w:r>
      <w:ins w:id="29630"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29631" w:author="pete jones" w:date="2022-04-05T11:31:00Z">
        <w:r w:rsidR="00D94147">
          <w:rPr>
            <w:noProof/>
          </w:rPr>
          <w:t>6</w:t>
        </w:r>
      </w:ins>
      <w:ins w:id="29632" w:author="pete jones" w:date="2022-03-12T09:33:00Z">
        <w:r w:rsidR="00D62441">
          <w:fldChar w:fldCharType="end"/>
        </w:r>
      </w:ins>
      <w:del w:id="29633" w:author="pete jones" w:date="2022-02-07T13:00:00Z">
        <w:r w:rsidRPr="00862EE0" w:rsidDel="00344917">
          <w:fldChar w:fldCharType="begin"/>
        </w:r>
        <w:r w:rsidRPr="007C0DAF" w:rsidDel="00344917">
          <w:delInstrText>STYLEREF 1 \s</w:delInstrText>
        </w:r>
        <w:r w:rsidRPr="00862EE0" w:rsidDel="00344917">
          <w:fldChar w:fldCharType="separate"/>
        </w:r>
        <w:r w:rsidR="00BC2358" w:rsidDel="00344917">
          <w:rPr>
            <w:noProof/>
          </w:rPr>
          <w:delText>8</w:delText>
        </w:r>
        <w:r w:rsidRPr="00862EE0"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del>
      <w:del w:id="29634" w:author="pete jones" w:date="2022-01-04T14:49:00Z">
        <w:r w:rsidR="00DD384C" w:rsidRPr="007C0DAF" w:rsidDel="00BC2358">
          <w:rPr>
            <w:noProof/>
          </w:rPr>
          <w:delText>5</w:delText>
        </w:r>
      </w:del>
      <w:del w:id="29635" w:author="pete jones" w:date="2022-02-07T13:00:00Z">
        <w:r w:rsidRPr="007C0DAF" w:rsidDel="00344917">
          <w:fldChar w:fldCharType="end"/>
        </w:r>
      </w:del>
      <w:bookmarkEnd w:id="29624"/>
      <w:bookmarkEnd w:id="29626"/>
      <w:r w:rsidRPr="007C0DAF">
        <w:t>: Level 5 Module structuring - discipline examples</w:t>
      </w:r>
      <w:bookmarkEnd w:id="29627"/>
      <w:bookmarkEnd w:id="29628"/>
    </w:p>
    <w:p w14:paraId="6B2E6D91" w14:textId="1ABDA8B9" w:rsidR="00A33F88" w:rsidRPr="00FF6A71" w:rsidRDefault="009E6E1D" w:rsidP="009E6E1D">
      <w:r w:rsidRPr="00FF6A71">
        <w:t xml:space="preserve">The layer 2 framework </w:t>
      </w:r>
      <w:del w:id="29636" w:author="pete jones" w:date="2022-04-01T12:18:00Z">
        <w:r w:rsidRPr="00FF6A71" w:rsidDel="00DD7B17">
          <w:delText>provides students with choices to further explore industrial roles</w:delText>
        </w:r>
      </w:del>
      <w:ins w:id="29637" w:author="pete jones" w:date="2022-04-01T12:18:00Z">
        <w:r w:rsidR="00DD7B17">
          <w:t>allows students to explore industrial roles further</w:t>
        </w:r>
      </w:ins>
      <w:r w:rsidRPr="00FF6A71">
        <w:t xml:space="preserve"> to enhance competencies achieved during layer 1</w:t>
      </w:r>
      <w:r w:rsidR="00F53297" w:rsidRPr="00FF6A71">
        <w:t xml:space="preserve">, illustrated in </w:t>
      </w:r>
      <w:r w:rsidR="00F53297" w:rsidRPr="00312F59">
        <w:fldChar w:fldCharType="begin"/>
      </w:r>
      <w:r w:rsidR="00F53297" w:rsidRPr="00FF6A71">
        <w:instrText xml:space="preserve"> REF _Ref67299639 \h </w:instrText>
      </w:r>
      <w:r w:rsidR="00F53297" w:rsidRPr="00312F59">
        <w:fldChar w:fldCharType="separate"/>
      </w:r>
      <w:ins w:id="29638" w:author="pete jones" w:date="2022-04-05T11:31:00Z">
        <w:r w:rsidR="00D94147" w:rsidRPr="00C15005">
          <w:t xml:space="preserve">Figure </w:t>
        </w:r>
        <w:r w:rsidR="00D94147">
          <w:rPr>
            <w:noProof/>
          </w:rPr>
          <w:t>8</w:t>
        </w:r>
        <w:r w:rsidR="00D94147">
          <w:noBreakHyphen/>
        </w:r>
        <w:r w:rsidR="00D94147">
          <w:rPr>
            <w:noProof/>
          </w:rPr>
          <w:t>4</w:t>
        </w:r>
      </w:ins>
      <w:del w:id="29639" w:author="pete jones" w:date="2022-01-04T14:49:00Z">
        <w:r w:rsidR="00DD384C" w:rsidRPr="00FF6A71" w:rsidDel="00BC2358">
          <w:delText xml:space="preserve">Figure </w:delText>
        </w:r>
        <w:r w:rsidR="00DD384C" w:rsidRPr="00FF6A71" w:rsidDel="00BC2358">
          <w:rPr>
            <w:noProof/>
          </w:rPr>
          <w:delText>7</w:delText>
        </w:r>
        <w:r w:rsidR="00DD384C" w:rsidRPr="00FF6A71" w:rsidDel="00BC2358">
          <w:noBreakHyphen/>
        </w:r>
        <w:r w:rsidR="00DD384C" w:rsidRPr="00FF6A71" w:rsidDel="00BC2358">
          <w:rPr>
            <w:noProof/>
          </w:rPr>
          <w:delText>4</w:delText>
        </w:r>
      </w:del>
      <w:r w:rsidR="00F53297" w:rsidRPr="00312F59">
        <w:fldChar w:fldCharType="end"/>
      </w:r>
      <w:r w:rsidRPr="00FF6A71">
        <w:t xml:space="preserve">. The additional pathway roles cross a wide range of engineering disciplines to support curriculum studies whilst allowing individual development opportunities. Engagement in </w:t>
      </w:r>
      <w:del w:id="29640" w:author="pete jones" w:date="2022-04-01T12:19:00Z">
        <w:r w:rsidRPr="00FF6A71" w:rsidDel="00DD7B17">
          <w:delText xml:space="preserve">the process of </w:delText>
        </w:r>
      </w:del>
      <w:r w:rsidRPr="00FF6A71">
        <w:t xml:space="preserve">achieving specialist knowledge and increasing competence will demand </w:t>
      </w:r>
      <w:del w:id="29641" w:author="pete jones" w:date="2022-04-01T15:00:00Z">
        <w:r w:rsidRPr="00FF6A71" w:rsidDel="00726256">
          <w:delText>a high level of persistence and organisational skills by student</w:delText>
        </w:r>
      </w:del>
      <w:ins w:id="29642" w:author="pete jones" w:date="2022-04-01T15:00:00Z">
        <w:r w:rsidR="00726256">
          <w:t>students' high persistence and organisational skill</w:t>
        </w:r>
      </w:ins>
      <w:r w:rsidRPr="00FF6A71">
        <w:t xml:space="preserve">s. Therefore, </w:t>
      </w:r>
      <w:del w:id="29643" w:author="pete jones" w:date="2022-03-30T10:24:00Z">
        <w:r w:rsidRPr="00FF6A71" w:rsidDel="00093B7D">
          <w:delText>it is essential that the structure, content, and deliverables of each programme element ar</w:delText>
        </w:r>
      </w:del>
      <w:ins w:id="29644" w:author="pete jones" w:date="2022-04-01T12:19:00Z">
        <w:r w:rsidR="00DD7B17">
          <w:t>each programme element's structure, content, and deliverables must be communicated to support students in making</w:t>
        </w:r>
      </w:ins>
      <w:del w:id="29645" w:author="pete jones" w:date="2022-04-01T12:19:00Z">
        <w:r w:rsidRPr="00FF6A71" w:rsidDel="00DD7B17">
          <w:delText>e communicated to support students to make</w:delText>
        </w:r>
      </w:del>
      <w:r w:rsidRPr="00FF6A71">
        <w:t xml:space="preserve"> realistic and </w:t>
      </w:r>
      <w:del w:id="29646" w:author="pete jones" w:date="2022-04-01T12:19:00Z">
        <w:r w:rsidRPr="00FF6A71" w:rsidDel="00DD7B17">
          <w:delText xml:space="preserve">effective </w:delText>
        </w:r>
      </w:del>
      <w:ins w:id="29647" w:author="pete jones" w:date="2022-04-01T12:19:00Z">
        <w:r w:rsidR="00DD7B17">
          <w:t>practical</w:t>
        </w:r>
        <w:r w:rsidR="00DD7B17" w:rsidRPr="00FF6A71">
          <w:t xml:space="preserve"> </w:t>
        </w:r>
      </w:ins>
      <w:r w:rsidRPr="00FF6A71">
        <w:t>planning of self-directed study resources. Students should be able to work individually or within small project teams of students with similar interests and learning objectives. Encouraging this level of independent learning will not suit all students</w:t>
      </w:r>
      <w:ins w:id="29648" w:author="pete jones" w:date="2022-04-01T12:19:00Z">
        <w:r w:rsidR="00DD7B17">
          <w:t>. Still,</w:t>
        </w:r>
      </w:ins>
      <w:del w:id="29649" w:author="pete jones" w:date="2022-04-01T12:19:00Z">
        <w:r w:rsidRPr="00FF6A71" w:rsidDel="00DD7B17">
          <w:delText xml:space="preserve"> but</w:delText>
        </w:r>
      </w:del>
      <w:r w:rsidRPr="00FF6A71">
        <w:t xml:space="preserve"> </w:t>
      </w:r>
      <w:del w:id="29650" w:author="pete jones" w:date="2022-04-01T12:19:00Z">
        <w:r w:rsidRPr="00FF6A71" w:rsidDel="00DD7B17">
          <w:delText>for those who express the desire to explore the benefits of digital specialisation there must be an opportunity to negotiate outcome credits</w:delText>
        </w:r>
      </w:del>
      <w:ins w:id="29651" w:author="pete jones" w:date="2022-04-01T12:19:00Z">
        <w:r w:rsidR="00DD7B17">
          <w:t>there must be an opportunity to negotiate outcome credits for those who express the desire to explore the benefits of digital specialisation</w:t>
        </w:r>
      </w:ins>
      <w:r w:rsidRPr="00FF6A71">
        <w:t xml:space="preserve">. </w:t>
      </w:r>
      <w:del w:id="29652" w:author="pete jones" w:date="2022-04-01T12:20:00Z">
        <w:r w:rsidRPr="00FF6A71" w:rsidDel="00DD7B17">
          <w:delText>This means that</w:delText>
        </w:r>
      </w:del>
      <w:ins w:id="29653" w:author="pete jones" w:date="2022-04-01T12:20:00Z">
        <w:r w:rsidR="00DD7B17">
          <w:t>A</w:t>
        </w:r>
      </w:ins>
      <w:del w:id="29654" w:author="pete jones" w:date="2022-04-01T12:20:00Z">
        <w:r w:rsidRPr="00FF6A71" w:rsidDel="00DD7B17">
          <w:delText xml:space="preserve"> a</w:delText>
        </w:r>
      </w:del>
      <w:r w:rsidRPr="00FF6A71">
        <w:t xml:space="preserve">ssessment deliverables should be written in such a way that accommodates individual design and demonstration of outcome achievement. By enabling such a choice, students will be afforded </w:t>
      </w:r>
      <w:del w:id="29655" w:author="pete jones" w:date="2022-04-01T15:00:00Z">
        <w:r w:rsidRPr="00FF6A71" w:rsidDel="00726256">
          <w:delText xml:space="preserve">a level of </w:delText>
        </w:r>
      </w:del>
      <w:r w:rsidRPr="00FF6A71">
        <w:t>autonomy in their studies</w:t>
      </w:r>
      <w:del w:id="29656" w:author="pete jones" w:date="2022-04-01T12:20:00Z">
        <w:r w:rsidRPr="00FF6A71" w:rsidDel="00DD7B17">
          <w:delText xml:space="preserve"> which will contribute</w:delText>
        </w:r>
      </w:del>
      <w:ins w:id="29657" w:author="pete jones" w:date="2022-04-01T12:20:00Z">
        <w:r w:rsidR="00DD7B17">
          <w:t>, contributing</w:t>
        </w:r>
      </w:ins>
      <w:r w:rsidRPr="00FF6A71">
        <w:t xml:space="preserve"> to their increased intrinsic motivation to learn. Individualising assessment has been proven to </w:t>
      </w:r>
      <w:del w:id="29658" w:author="pete jones" w:date="2022-04-01T12:20:00Z">
        <w:r w:rsidRPr="00FF6A71" w:rsidDel="00DD7B17">
          <w:delText>significantly reduce incidences of plagiarism</w:delText>
        </w:r>
      </w:del>
      <w:ins w:id="29659" w:author="pete jones" w:date="2022-04-01T12:20:00Z">
        <w:r w:rsidR="00DD7B17">
          <w:t>reduce incidences of plagiarism significantly</w:t>
        </w:r>
      </w:ins>
      <w:r w:rsidRPr="00FF6A71">
        <w:t xml:space="preserve">, but there may be an overhead for assessment processes. The exact mechanism to achieve such a model of curriculum innovation is out of </w:t>
      </w:r>
      <w:ins w:id="29660" w:author="pete jones" w:date="2022-03-30T10:24:00Z">
        <w:r w:rsidR="00093B7D">
          <w:t xml:space="preserve">the </w:t>
        </w:r>
      </w:ins>
      <w:r w:rsidRPr="00FF6A71">
        <w:t xml:space="preserve">scope of this work. The CDE framework describes self-directed learning opportunities that </w:t>
      </w:r>
      <w:del w:id="29661" w:author="pete jones" w:date="2022-03-30T10:24:00Z">
        <w:r w:rsidRPr="00FF6A71" w:rsidDel="00093B7D">
          <w:delText xml:space="preserve">clearly </w:delText>
        </w:r>
      </w:del>
      <w:r w:rsidRPr="00FF6A71">
        <w:t xml:space="preserve">correlate with undergraduate learning </w:t>
      </w:r>
      <w:del w:id="29662" w:author="pete jones" w:date="2022-02-07T13:02:00Z">
        <w:r w:rsidRPr="00FF6A71" w:rsidDel="00344917">
          <w:delText>outcomes</w:delText>
        </w:r>
      </w:del>
      <w:ins w:id="29663" w:author="pete jones" w:date="2022-02-07T13:02:00Z">
        <w:r w:rsidR="00344917" w:rsidRPr="00FF6A71">
          <w:t>outcomes</w:t>
        </w:r>
      </w:ins>
      <w:ins w:id="29664" w:author="pete jones" w:date="2022-04-01T12:20:00Z">
        <w:r w:rsidR="00DD7B17">
          <w:t>. I</w:t>
        </w:r>
      </w:ins>
      <w:del w:id="29665" w:author="pete jones" w:date="2022-04-01T12:20:00Z">
        <w:r w:rsidRPr="00FF6A71" w:rsidDel="00DD7B17">
          <w:delText xml:space="preserve"> and i</w:delText>
        </w:r>
      </w:del>
      <w:r w:rsidRPr="00FF6A71">
        <w:t xml:space="preserve">t is assumed that curriculum designers will identify those links to subject theory and creatively coordinate teaching and </w:t>
      </w:r>
      <w:r w:rsidRPr="00FF6A71">
        <w:lastRenderedPageBreak/>
        <w:t xml:space="preserve">learning strategies.  Incorporating specialisation concepts during Layer 2 increases opportunities to introduce and develop </w:t>
      </w:r>
      <w:del w:id="29666" w:author="pete jones" w:date="2022-03-30T10:24:00Z">
        <w:r w:rsidRPr="00FF6A71" w:rsidDel="00093B7D">
          <w:delText xml:space="preserve">problem </w:delText>
        </w:r>
      </w:del>
      <w:ins w:id="29667" w:author="pete jones" w:date="2022-03-30T10:24:00Z">
        <w:r w:rsidR="00093B7D" w:rsidRPr="00FF6A71">
          <w:t>problem</w:t>
        </w:r>
        <w:r w:rsidR="00093B7D">
          <w:t>-</w:t>
        </w:r>
      </w:ins>
      <w:r w:rsidRPr="00FF6A71">
        <w:t xml:space="preserve">solving projects </w:t>
      </w:r>
      <w:del w:id="29668" w:author="pete jones" w:date="2022-04-01T12:20:00Z">
        <w:r w:rsidRPr="00FF6A71" w:rsidDel="00DD7B17">
          <w:delText xml:space="preserve">much </w:delText>
        </w:r>
      </w:del>
      <w:r w:rsidRPr="00FF6A71">
        <w:t xml:space="preserve">earlier in an undergraduate programme. The IET highlighted the need for more </w:t>
      </w:r>
      <w:del w:id="29669" w:author="pete jones" w:date="2022-04-01T12:20:00Z">
        <w:r w:rsidRPr="00FF6A71" w:rsidDel="00DD7B17">
          <w:delText xml:space="preserve">opportunities </w:delText>
        </w:r>
      </w:del>
      <w:ins w:id="29670" w:author="pete jones" w:date="2022-04-01T12:20:00Z">
        <w:r w:rsidR="00DD7B17">
          <w:t>chanc</w:t>
        </w:r>
        <w:r w:rsidR="00DD7B17" w:rsidRPr="00FF6A71">
          <w:t xml:space="preserve">es </w:t>
        </w:r>
      </w:ins>
      <w:r w:rsidRPr="00FF6A71">
        <w:t>to undertake project work as individuals or as a team</w:t>
      </w:r>
      <w:del w:id="29671" w:author="pete jones" w:date="2022-04-01T12:20:00Z">
        <w:r w:rsidRPr="00FF6A71" w:rsidDel="00DD7B17">
          <w:delText>,</w:delText>
        </w:r>
      </w:del>
      <w:r w:rsidRPr="00FF6A71">
        <w:t xml:space="preserve"> at every level of study</w:t>
      </w:r>
      <w:del w:id="29672" w:author="pete jones" w:date="2022-04-01T12:21:00Z">
        <w:r w:rsidRPr="00FF6A71" w:rsidDel="00DD7B17">
          <w:delText xml:space="preserve">, </w:delText>
        </w:r>
      </w:del>
      <w:ins w:id="29673" w:author="pete jones" w:date="2022-04-01T12:21:00Z">
        <w:r w:rsidR="00DD7B17">
          <w:t>;</w:t>
        </w:r>
      </w:ins>
      <w:del w:id="29674" w:author="pete jones" w:date="2022-04-01T12:21:00Z">
        <w:r w:rsidRPr="00FF6A71" w:rsidDel="00DD7B17">
          <w:delText>that is</w:delText>
        </w:r>
      </w:del>
      <w:r w:rsidRPr="00FF6A71">
        <w:t xml:space="preserve"> the “project” should not be reserved solely for final year studies. </w:t>
      </w:r>
    </w:p>
    <w:p w14:paraId="3B7353A0" w14:textId="77777777" w:rsidR="00A33F88" w:rsidRPr="00FF6A71" w:rsidRDefault="5DC1C8D7" w:rsidP="009E6E1D">
      <w:pPr>
        <w:jc w:val="center"/>
      </w:pPr>
      <w:r w:rsidRPr="00C15005">
        <w:rPr>
          <w:noProof/>
        </w:rPr>
        <w:drawing>
          <wp:inline distT="0" distB="0" distL="0" distR="0" wp14:anchorId="525BEE27" wp14:editId="2BCC1D85">
            <wp:extent cx="4489200" cy="3600000"/>
            <wp:effectExtent l="0" t="0" r="6985" b="63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4489200" cy="3600000"/>
                    </a:xfrm>
                    <a:prstGeom prst="rect">
                      <a:avLst/>
                    </a:prstGeom>
                  </pic:spPr>
                </pic:pic>
              </a:graphicData>
            </a:graphic>
          </wp:inline>
        </w:drawing>
      </w:r>
    </w:p>
    <w:p w14:paraId="44E43D49" w14:textId="3954212A" w:rsidR="00A33F88" w:rsidRPr="007C0DAF" w:rsidRDefault="009E6E1D">
      <w:pPr>
        <w:pStyle w:val="Caption"/>
        <w:pPrChange w:id="29675" w:author="pete jones" w:date="2022-01-04T14:49:00Z">
          <w:pPr>
            <w:pStyle w:val="TOCHeading"/>
            <w:jc w:val="center"/>
          </w:pPr>
        </w:pPrChange>
      </w:pPr>
      <w:bookmarkStart w:id="29676" w:name="_Ref67299639"/>
      <w:bookmarkStart w:id="29677" w:name="_Toc68162303"/>
      <w:bookmarkStart w:id="29678" w:name="_Toc99719325"/>
      <w:r w:rsidRPr="00C15005">
        <w:t xml:space="preserve">Figure </w:t>
      </w:r>
      <w:ins w:id="29679" w:author="pete jones" w:date="2022-03-10T14:38:00Z">
        <w:r w:rsidR="00CE4F4E">
          <w:fldChar w:fldCharType="begin"/>
        </w:r>
        <w:r w:rsidR="00CE4F4E">
          <w:instrText xml:space="preserve"> STYLEREF 1 \s </w:instrText>
        </w:r>
      </w:ins>
      <w:r w:rsidR="00CE4F4E">
        <w:fldChar w:fldCharType="separate"/>
      </w:r>
      <w:r w:rsidR="00D94147">
        <w:rPr>
          <w:noProof/>
        </w:rPr>
        <w:t>8</w:t>
      </w:r>
      <w:ins w:id="29680"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9681" w:author="pete jones" w:date="2022-04-05T11:31:00Z">
        <w:r w:rsidR="00D94147">
          <w:rPr>
            <w:noProof/>
          </w:rPr>
          <w:t>4</w:t>
        </w:r>
      </w:ins>
      <w:ins w:id="29682" w:author="pete jones" w:date="2022-03-10T14:38:00Z">
        <w:r w:rsidR="00CE4F4E">
          <w:fldChar w:fldCharType="end"/>
        </w:r>
      </w:ins>
      <w:del w:id="29683" w:author="pete jones" w:date="2022-02-01T12:31:00Z">
        <w:r w:rsidRPr="00862EE0" w:rsidDel="0004608E">
          <w:fldChar w:fldCharType="begin"/>
        </w:r>
        <w:r w:rsidRPr="007C0DAF" w:rsidDel="0004608E">
          <w:delInstrText>STYLEREF 1 \s</w:delInstrText>
        </w:r>
        <w:r w:rsidRPr="00862EE0" w:rsidDel="0004608E">
          <w:fldChar w:fldCharType="separate"/>
        </w:r>
        <w:r w:rsidR="00BC2358" w:rsidDel="0004608E">
          <w:rPr>
            <w:noProof/>
          </w:rPr>
          <w:delText>8</w:delText>
        </w:r>
        <w:r w:rsidRPr="00862EE0"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9684" w:author="pete jones" w:date="2022-01-04T14:49:00Z">
        <w:r w:rsidR="00DD384C" w:rsidRPr="007C0DAF" w:rsidDel="00BC2358">
          <w:rPr>
            <w:noProof/>
          </w:rPr>
          <w:delText>4</w:delText>
        </w:r>
      </w:del>
      <w:del w:id="29685" w:author="pete jones" w:date="2022-02-01T12:31:00Z">
        <w:r w:rsidRPr="007C0DAF" w:rsidDel="0004608E">
          <w:fldChar w:fldCharType="end"/>
        </w:r>
      </w:del>
      <w:bookmarkEnd w:id="29676"/>
      <w:r w:rsidRPr="007C0DAF">
        <w:t>: StUDEE CDE Framework - Layer 2</w:t>
      </w:r>
      <w:bookmarkEnd w:id="29677"/>
      <w:bookmarkEnd w:id="29678"/>
    </w:p>
    <w:p w14:paraId="36B73B75" w14:textId="08F80169" w:rsidR="00A33F88" w:rsidRPr="00FF6A71" w:rsidRDefault="009E6E1D" w:rsidP="009E6E1D">
      <w:r w:rsidRPr="00FF6A71">
        <w:t xml:space="preserve">The </w:t>
      </w:r>
      <w:del w:id="29686" w:author="pete jones" w:date="2022-04-01T12:21:00Z">
        <w:r w:rsidRPr="00FF6A71" w:rsidDel="00DD7B17">
          <w:delText>structure of the StUDEE layer 2 framework</w:delText>
        </w:r>
      </w:del>
      <w:ins w:id="29687" w:author="pete jones" w:date="2022-04-01T12:21:00Z">
        <w:r w:rsidR="00DD7B17">
          <w:t>StUDEE layer 2 framework structure</w:t>
        </w:r>
      </w:ins>
      <w:r w:rsidRPr="00FF6A71">
        <w:t xml:space="preserve"> provides a coordinated selection of specialisms</w:t>
      </w:r>
      <w:del w:id="29688" w:author="pete jones" w:date="2022-04-01T12:21:00Z">
        <w:r w:rsidRPr="00FF6A71" w:rsidDel="00DD7B17">
          <w:delText>,</w:delText>
        </w:r>
      </w:del>
      <w:r w:rsidRPr="00FF6A71">
        <w:t xml:space="preserve"> clustered by industrial role and discipline. Wherever possible</w:t>
      </w:r>
      <w:del w:id="29689" w:author="pete jones" w:date="2022-04-01T12:21:00Z">
        <w:r w:rsidRPr="00FF6A71" w:rsidDel="00DD7B17">
          <w:delText xml:space="preserve"> the specialisms structures are supported by learning paths designed to extend the initial explorations of layer 1 which allow</w:delText>
        </w:r>
      </w:del>
      <w:ins w:id="29690" w:author="pete jones" w:date="2022-04-01T12:21:00Z">
        <w:r w:rsidR="00DD7B17">
          <w:t>, the specialisms structures are supported by learning paths designed to extend the initial explorations of layer 1, allowing</w:t>
        </w:r>
      </w:ins>
      <w:r w:rsidRPr="00FF6A71">
        <w:t xml:space="preserve"> students to build a </w:t>
      </w:r>
      <w:del w:id="29691" w:author="pete jones" w:date="2022-04-01T12:21:00Z">
        <w:r w:rsidRPr="00FF6A71" w:rsidDel="00DD7B17">
          <w:delText xml:space="preserve">wide </w:delText>
        </w:r>
      </w:del>
      <w:ins w:id="29692" w:author="pete jones" w:date="2022-04-01T12:21:00Z">
        <w:r w:rsidR="00DD7B17">
          <w:t>comprehensiv</w:t>
        </w:r>
        <w:r w:rsidR="00DD7B17" w:rsidRPr="00FF6A71">
          <w:t xml:space="preserve">e </w:t>
        </w:r>
      </w:ins>
      <w:r w:rsidRPr="00FF6A71">
        <w:t>portfolio of experiences. Each specialism also includes further learning to develop high levels of professional competence. The layer 2 framework specialisms are discussed in further detail.</w:t>
      </w:r>
    </w:p>
    <w:p w14:paraId="202ABC63" w14:textId="13D39BCD" w:rsidR="00A33F88" w:rsidRPr="00FF6A71" w:rsidRDefault="009E6E1D" w:rsidP="009E6E1D">
      <w:commentRangeStart w:id="29693"/>
      <w:r w:rsidRPr="00FF6A71">
        <w:t>Engineering undergraduate programmes support many engineering disciplines</w:t>
      </w:r>
      <w:ins w:id="29694" w:author="pete jones" w:date="2022-04-01T12:21:00Z">
        <w:r w:rsidR="00DD7B17">
          <w:t>,</w:t>
        </w:r>
      </w:ins>
      <w:r w:rsidRPr="00FF6A71">
        <w:t xml:space="preserve"> but the most popular classifications align </w:t>
      </w:r>
      <w:del w:id="29695" w:author="pete jones" w:date="2022-03-30T10:24:00Z">
        <w:r w:rsidRPr="00FF6A71" w:rsidDel="00093B7D">
          <w:delText xml:space="preserve">to </w:delText>
        </w:r>
      </w:del>
      <w:ins w:id="29696" w:author="pete jones" w:date="2022-03-30T10:24:00Z">
        <w:r w:rsidR="00093B7D">
          <w:t>with</w:t>
        </w:r>
        <w:r w:rsidR="00093B7D" w:rsidRPr="00FF6A71">
          <w:t xml:space="preserve"> </w:t>
        </w:r>
      </w:ins>
      <w:r w:rsidRPr="00FF6A71">
        <w:t>traditional pathways and include General, Mechanical, Electrical, Aeronautical, and Automotive</w:t>
      </w:r>
      <w:ins w:id="29697" w:author="pete jones" w:date="2022-04-01T12:21:00Z">
        <w:r w:rsidR="00DD7B17">
          <w:t>,</w:t>
        </w:r>
      </w:ins>
      <w:r w:rsidRPr="00FF6A71">
        <w:t xml:space="preserve"> which are the starting points for the suggested CDE framework.</w:t>
      </w:r>
      <w:commentRangeEnd w:id="29693"/>
      <w:r w:rsidR="00B30161" w:rsidRPr="00FF6A71">
        <w:rPr>
          <w:rStyle w:val="CommentReference"/>
        </w:rPr>
        <w:commentReference w:id="29693"/>
      </w:r>
      <w:r w:rsidRPr="00FF6A71">
        <w:t xml:space="preserve"> Engineering is a</w:t>
      </w:r>
      <w:del w:id="29698" w:author="pete jones" w:date="2022-04-01T12:21:00Z">
        <w:r w:rsidRPr="00FF6A71" w:rsidDel="00DD7B17">
          <w:delText xml:space="preserve"> very broad</w:delText>
        </w:r>
      </w:del>
      <w:ins w:id="29699" w:author="pete jones" w:date="2022-04-01T12:21:00Z">
        <w:r w:rsidR="00DD7B17">
          <w:t>n inclusive</w:t>
        </w:r>
      </w:ins>
      <w:r w:rsidRPr="00FF6A71">
        <w:t xml:space="preserve"> profession with many interconnections between the subcategories of the major disciplines</w:t>
      </w:r>
      <w:ins w:id="29700" w:author="pete jones" w:date="2022-04-01T12:22:00Z">
        <w:r w:rsidR="00DD7B17">
          <w:t>,</w:t>
        </w:r>
      </w:ins>
      <w:r w:rsidRPr="00FF6A71">
        <w:t xml:space="preserve"> which is illustrated </w:t>
      </w:r>
      <w:r w:rsidRPr="00FF6A71">
        <w:lastRenderedPageBreak/>
        <w:t>by the complex combinations of solutions offer</w:t>
      </w:r>
      <w:r w:rsidR="001D3286" w:rsidRPr="00FF6A71">
        <w:t>ed</w:t>
      </w:r>
      <w:r w:rsidRPr="00FF6A71">
        <w:t xml:space="preserve"> by the major PLM vendors. If we were to present such a complex hierarchy of solutions to students</w:t>
      </w:r>
      <w:ins w:id="29701" w:author="pete jones" w:date="2022-04-01T12:22:00Z">
        <w:r w:rsidR="00DD7B17">
          <w:t>,</w:t>
        </w:r>
      </w:ins>
      <w:r w:rsidRPr="00FF6A71">
        <w:t xml:space="preserve"> it would </w:t>
      </w:r>
      <w:del w:id="29702" w:author="pete jones" w:date="2022-03-30T10:24:00Z">
        <w:r w:rsidRPr="00FF6A71" w:rsidDel="00093B7D">
          <w:delText xml:space="preserve">undoubtably </w:delText>
        </w:r>
      </w:del>
      <w:ins w:id="29703" w:author="pete jones" w:date="2022-03-30T10:24:00Z">
        <w:r w:rsidR="00093B7D" w:rsidRPr="00FF6A71">
          <w:t>undoubt</w:t>
        </w:r>
        <w:r w:rsidR="00093B7D">
          <w:t>ed</w:t>
        </w:r>
        <w:r w:rsidR="00093B7D" w:rsidRPr="00FF6A71">
          <w:t xml:space="preserve">ly </w:t>
        </w:r>
      </w:ins>
      <w:r w:rsidRPr="00FF6A71">
        <w:t xml:space="preserve">be counter-productive in </w:t>
      </w:r>
      <w:del w:id="29704" w:author="pete jones" w:date="2022-04-01T12:22:00Z">
        <w:r w:rsidRPr="00FF6A71" w:rsidDel="00DD7B17">
          <w:delText xml:space="preserve">the process of </w:delText>
        </w:r>
      </w:del>
      <w:r w:rsidRPr="00FF6A71">
        <w:t>encouraging students to explore their chosen specialisms</w:t>
      </w:r>
      <w:del w:id="29705" w:author="pete jones" w:date="2022-04-01T12:22:00Z">
        <w:r w:rsidRPr="00FF6A71" w:rsidDel="00DD7B17">
          <w:delText xml:space="preserve">, </w:delText>
        </w:r>
      </w:del>
      <w:ins w:id="29706" w:author="pete jones" w:date="2022-04-01T12:22:00Z">
        <w:r w:rsidR="00DD7B17">
          <w:t>;</w:t>
        </w:r>
        <w:r w:rsidR="00DD7B17" w:rsidRPr="00FF6A71">
          <w:t xml:space="preserve"> </w:t>
        </w:r>
      </w:ins>
      <w:r w:rsidRPr="00FF6A71">
        <w:t xml:space="preserve">confusion followed by apathy would ensue. </w:t>
      </w:r>
      <w:del w:id="29707" w:author="pete jones" w:date="2022-04-01T12:22:00Z">
        <w:r w:rsidRPr="00FF6A71" w:rsidDel="00DD7B17">
          <w:delText xml:space="preserve">Every </w:delText>
        </w:r>
      </w:del>
      <w:ins w:id="29708" w:author="pete jones" w:date="2022-04-01T12:22:00Z">
        <w:r w:rsidR="00DD7B17">
          <w:t>Furthermore, e</w:t>
        </w:r>
        <w:r w:rsidR="00DD7B17" w:rsidRPr="00FF6A71">
          <w:t xml:space="preserve">very </w:t>
        </w:r>
      </w:ins>
      <w:r w:rsidRPr="00FF6A71">
        <w:t xml:space="preserve">industry and every company within each </w:t>
      </w:r>
      <w:del w:id="29709" w:author="pete jones" w:date="2022-04-01T12:22:00Z">
        <w:r w:rsidRPr="00FF6A71" w:rsidDel="00DD7B17">
          <w:delText xml:space="preserve">industry </w:delText>
        </w:r>
      </w:del>
      <w:ins w:id="29710" w:author="pete jones" w:date="2022-04-01T12:22:00Z">
        <w:r w:rsidR="00DD7B17">
          <w:t>sector</w:t>
        </w:r>
        <w:r w:rsidR="00DD7B17" w:rsidRPr="00FF6A71">
          <w:t xml:space="preserve"> </w:t>
        </w:r>
      </w:ins>
      <w:r w:rsidRPr="00FF6A71">
        <w:t xml:space="preserve">will have a unique definition of each discipline role based upon the collection of engineering activities presented by those </w:t>
      </w:r>
      <w:del w:id="29711" w:author="pete jones" w:date="2022-04-01T12:22:00Z">
        <w:r w:rsidRPr="00FF6A71" w:rsidDel="00DD7B17">
          <w:delText xml:space="preserve">unique </w:delText>
        </w:r>
      </w:del>
      <w:ins w:id="29712" w:author="pete jones" w:date="2022-04-01T12:22:00Z">
        <w:r w:rsidR="00DD7B17">
          <w:t>individual</w:t>
        </w:r>
        <w:r w:rsidR="00DD7B17" w:rsidRPr="00FF6A71">
          <w:t xml:space="preserve"> </w:t>
        </w:r>
      </w:ins>
      <w:r w:rsidRPr="00FF6A71">
        <w:t xml:space="preserve">activities within their operating environments and models. </w:t>
      </w:r>
      <w:r w:rsidR="007F61D3" w:rsidRPr="00FF6A71">
        <w:t>T</w:t>
      </w:r>
      <w:del w:id="29713" w:author="pete jones" w:date="2022-04-01T12:23:00Z">
        <w:r w:rsidR="007F61D3" w:rsidRPr="00FF6A71" w:rsidDel="00DD7B17">
          <w:delText>o</w:delText>
        </w:r>
        <w:r w:rsidRPr="00FF6A71" w:rsidDel="00DD7B17">
          <w:delText xml:space="preserve"> rationalise these issues, the framework at layer 2 </w:delText>
        </w:r>
      </w:del>
      <w:del w:id="29714" w:author="pete jones" w:date="2022-04-01T12:22:00Z">
        <w:r w:rsidRPr="00FF6A71" w:rsidDel="00DD7B17">
          <w:delText xml:space="preserve">presents </w:delText>
        </w:r>
      </w:del>
      <w:del w:id="29715" w:author="pete jones" w:date="2022-04-01T12:23:00Z">
        <w:r w:rsidRPr="00FF6A71" w:rsidDel="00DD7B17">
          <w:delText>a wide choice of learning paths in three tier</w:delText>
        </w:r>
      </w:del>
      <w:ins w:id="29716" w:author="pete jones" w:date="2022-04-01T12:23:00Z">
        <w:r w:rsidR="00DD7B17">
          <w:t>he framework at layer 2 offers a wide choice of learning paths in three tiers to rationalise these issue</w:t>
        </w:r>
      </w:ins>
      <w:r w:rsidRPr="00FF6A71">
        <w:t>s</w:t>
      </w:r>
      <w:ins w:id="29717" w:author="pete jones" w:date="2022-04-01T12:23:00Z">
        <w:r w:rsidR="00DD7B17">
          <w:t xml:space="preserve">. </w:t>
        </w:r>
      </w:ins>
      <w:del w:id="29718" w:author="pete jones" w:date="2022-04-01T12:23:00Z">
        <w:r w:rsidRPr="00FF6A71" w:rsidDel="00DD7B17">
          <w:delText>; f</w:delText>
        </w:r>
      </w:del>
      <w:ins w:id="29719" w:author="pete jones" w:date="2022-04-01T12:23:00Z">
        <w:r w:rsidR="00DD7B17">
          <w:t>F</w:t>
        </w:r>
      </w:ins>
      <w:r w:rsidRPr="00FF6A71">
        <w:t xml:space="preserve">irstly, </w:t>
      </w:r>
      <w:del w:id="29720" w:author="pete jones" w:date="2022-03-30T10:24:00Z">
        <w:r w:rsidRPr="00FF6A71" w:rsidDel="00093B7D">
          <w:delText xml:space="preserve">high </w:delText>
        </w:r>
      </w:del>
      <w:ins w:id="29721" w:author="pete jones" w:date="2022-03-30T10:24:00Z">
        <w:r w:rsidR="00093B7D" w:rsidRPr="00FF6A71">
          <w:t>high</w:t>
        </w:r>
        <w:r w:rsidR="00093B7D">
          <w:t>-</w:t>
        </w:r>
      </w:ins>
      <w:r w:rsidRPr="00FF6A71">
        <w:t>level engineering disciplines or domains are presented</w:t>
      </w:r>
      <w:del w:id="29722" w:author="pete jones" w:date="2022-04-01T12:23:00Z">
        <w:r w:rsidRPr="00FF6A71" w:rsidDel="00DD7B17">
          <w:delText xml:space="preserve">, </w:delText>
        </w:r>
      </w:del>
      <w:ins w:id="29723" w:author="pete jones" w:date="2022-04-01T12:23:00Z">
        <w:r w:rsidR="00DD7B17">
          <w:t>;</w:t>
        </w:r>
        <w:r w:rsidR="00DD7B17" w:rsidRPr="00FF6A71">
          <w:t xml:space="preserve"> </w:t>
        </w:r>
      </w:ins>
      <w:r w:rsidRPr="00FF6A71">
        <w:t>next</w:t>
      </w:r>
      <w:ins w:id="29724" w:author="pete jones" w:date="2022-04-01T12:23:00Z">
        <w:r w:rsidR="00DD7B17">
          <w:t>,</w:t>
        </w:r>
      </w:ins>
      <w:r w:rsidRPr="00FF6A71">
        <w:t xml:space="preserve"> the disciplines are sub-divided</w:t>
      </w:r>
      <w:ins w:id="29725" w:author="pete jones" w:date="2022-04-01T12:23:00Z">
        <w:r w:rsidR="00DD7B17">
          <w:t>,</w:t>
        </w:r>
      </w:ins>
      <w:r w:rsidRPr="00FF6A71">
        <w:t xml:space="preserve"> </w:t>
      </w:r>
      <w:del w:id="29726" w:author="pete jones" w:date="2022-04-01T12:23:00Z">
        <w:r w:rsidRPr="00FF6A71" w:rsidDel="00DD7B17">
          <w:delText xml:space="preserve">presenting </w:delText>
        </w:r>
      </w:del>
      <w:ins w:id="29727" w:author="pete jones" w:date="2022-04-01T12:23:00Z">
        <w:r w:rsidR="00DD7B17">
          <w:t>giv</w:t>
        </w:r>
        <w:r w:rsidR="00DD7B17" w:rsidRPr="00FF6A71">
          <w:t xml:space="preserve">ing </w:t>
        </w:r>
      </w:ins>
      <w:r w:rsidRPr="00FF6A71">
        <w:t>generic engineering roles</w:t>
      </w:r>
      <w:del w:id="29728" w:author="pete jones" w:date="2022-04-01T12:23:00Z">
        <w:r w:rsidRPr="00FF6A71" w:rsidDel="00DD7B17">
          <w:delText xml:space="preserve">, </w:delText>
        </w:r>
      </w:del>
      <w:ins w:id="29729" w:author="pete jones" w:date="2022-04-01T12:23:00Z">
        <w:r w:rsidR="00DD7B17">
          <w:t>;</w:t>
        </w:r>
        <w:r w:rsidR="00DD7B17" w:rsidRPr="00FF6A71">
          <w:t xml:space="preserve"> </w:t>
        </w:r>
      </w:ins>
      <w:r w:rsidRPr="00FF6A71">
        <w:t>finally</w:t>
      </w:r>
      <w:ins w:id="29730" w:author="pete jones" w:date="2022-04-01T12:23:00Z">
        <w:r w:rsidR="00DD7B17">
          <w:t>,</w:t>
        </w:r>
      </w:ins>
      <w:r w:rsidRPr="00FF6A71">
        <w:t xml:space="preserve"> the roles cascade into specific applications to support the detailed activities with each role</w:t>
      </w:r>
      <w:r w:rsidR="0006680C" w:rsidRPr="00FF6A71">
        <w:t xml:space="preserve">, as shown in </w:t>
      </w:r>
      <w:r w:rsidR="0006680C" w:rsidRPr="00312F59">
        <w:fldChar w:fldCharType="begin"/>
      </w:r>
      <w:r w:rsidR="0006680C" w:rsidRPr="00FF6A71">
        <w:instrText xml:space="preserve"> REF _Ref67299934 \h </w:instrText>
      </w:r>
      <w:r w:rsidR="0006680C" w:rsidRPr="00312F59">
        <w:fldChar w:fldCharType="separate"/>
      </w:r>
      <w:ins w:id="29731" w:author="pete jones" w:date="2022-04-05T11:31:00Z">
        <w:r w:rsidR="00D94147" w:rsidRPr="00C15005">
          <w:t xml:space="preserve">Figure </w:t>
        </w:r>
        <w:r w:rsidR="00D94147">
          <w:rPr>
            <w:noProof/>
          </w:rPr>
          <w:t>8</w:t>
        </w:r>
        <w:r w:rsidR="00D94147">
          <w:noBreakHyphen/>
        </w:r>
        <w:r w:rsidR="00D94147">
          <w:rPr>
            <w:noProof/>
          </w:rPr>
          <w:t>5</w:t>
        </w:r>
      </w:ins>
      <w:del w:id="29732" w:author="pete jones" w:date="2022-01-04T14:51:00Z">
        <w:r w:rsidR="00DD384C" w:rsidRPr="00FF6A71" w:rsidDel="00743A68">
          <w:delText xml:space="preserve">Figure </w:delText>
        </w:r>
        <w:r w:rsidR="00DD384C" w:rsidRPr="00FF6A71" w:rsidDel="00743A68">
          <w:rPr>
            <w:noProof/>
          </w:rPr>
          <w:delText>7</w:delText>
        </w:r>
        <w:r w:rsidR="00DD384C" w:rsidRPr="00FF6A71" w:rsidDel="00743A68">
          <w:noBreakHyphen/>
        </w:r>
        <w:r w:rsidR="00DD384C" w:rsidRPr="00FF6A71" w:rsidDel="00743A68">
          <w:rPr>
            <w:noProof/>
          </w:rPr>
          <w:delText>5</w:delText>
        </w:r>
      </w:del>
      <w:r w:rsidR="0006680C" w:rsidRPr="00312F59">
        <w:fldChar w:fldCharType="end"/>
      </w:r>
      <w:r w:rsidRPr="00FF6A71">
        <w:t>.</w:t>
      </w:r>
    </w:p>
    <w:p w14:paraId="722DE007" w14:textId="77777777" w:rsidR="0006680C" w:rsidRPr="00FF6A71" w:rsidRDefault="73E3D0E3" w:rsidP="0006680C">
      <w:pPr>
        <w:jc w:val="center"/>
      </w:pPr>
      <w:r w:rsidRPr="00C15005">
        <w:rPr>
          <w:noProof/>
        </w:rPr>
        <w:drawing>
          <wp:inline distT="0" distB="0" distL="0" distR="0" wp14:anchorId="64F85AB0" wp14:editId="26BBEC61">
            <wp:extent cx="3563881" cy="2417831"/>
            <wp:effectExtent l="0" t="0" r="0" b="190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pic:nvPicPr>
                  <pic:blipFill>
                    <a:blip r:embed="rId161">
                      <a:extLst>
                        <a:ext uri="{28A0092B-C50C-407E-A947-70E740481C1C}">
                          <a14:useLocalDpi xmlns:a14="http://schemas.microsoft.com/office/drawing/2010/main" val="0"/>
                        </a:ext>
                      </a:extLst>
                    </a:blip>
                    <a:stretch>
                      <a:fillRect/>
                    </a:stretch>
                  </pic:blipFill>
                  <pic:spPr>
                    <a:xfrm>
                      <a:off x="0" y="0"/>
                      <a:ext cx="3563881" cy="2417831"/>
                    </a:xfrm>
                    <a:prstGeom prst="rect">
                      <a:avLst/>
                    </a:prstGeom>
                  </pic:spPr>
                </pic:pic>
              </a:graphicData>
            </a:graphic>
          </wp:inline>
        </w:drawing>
      </w:r>
    </w:p>
    <w:p w14:paraId="6194C301" w14:textId="71EA90C3" w:rsidR="0006680C" w:rsidRPr="007C0DAF" w:rsidRDefault="0006680C">
      <w:pPr>
        <w:pStyle w:val="Caption"/>
        <w:pPrChange w:id="29733" w:author="pete jones" w:date="2022-01-04T14:51:00Z">
          <w:pPr>
            <w:pStyle w:val="TOCHeading"/>
            <w:jc w:val="center"/>
          </w:pPr>
        </w:pPrChange>
      </w:pPr>
      <w:bookmarkStart w:id="29734" w:name="_Ref67299934"/>
      <w:bookmarkStart w:id="29735" w:name="_Toc68162304"/>
      <w:bookmarkStart w:id="29736" w:name="_Toc99719326"/>
      <w:r w:rsidRPr="00C15005">
        <w:t xml:space="preserve">Figure </w:t>
      </w:r>
      <w:ins w:id="29737" w:author="pete jones" w:date="2022-03-10T14:38:00Z">
        <w:r w:rsidR="00CE4F4E">
          <w:fldChar w:fldCharType="begin"/>
        </w:r>
        <w:r w:rsidR="00CE4F4E">
          <w:instrText xml:space="preserve"> STYLEREF 1 \s </w:instrText>
        </w:r>
      </w:ins>
      <w:r w:rsidR="00CE4F4E">
        <w:fldChar w:fldCharType="separate"/>
      </w:r>
      <w:r w:rsidR="00D94147">
        <w:rPr>
          <w:noProof/>
        </w:rPr>
        <w:t>8</w:t>
      </w:r>
      <w:ins w:id="29738"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9739" w:author="pete jones" w:date="2022-04-05T11:31:00Z">
        <w:r w:rsidR="00D94147">
          <w:rPr>
            <w:noProof/>
          </w:rPr>
          <w:t>5</w:t>
        </w:r>
      </w:ins>
      <w:ins w:id="29740" w:author="pete jones" w:date="2022-03-10T14:38:00Z">
        <w:r w:rsidR="00CE4F4E">
          <w:fldChar w:fldCharType="end"/>
        </w:r>
      </w:ins>
      <w:del w:id="29741" w:author="pete jones" w:date="2022-02-01T12:31:00Z">
        <w:r w:rsidRPr="00862EE0" w:rsidDel="0004608E">
          <w:fldChar w:fldCharType="begin"/>
        </w:r>
        <w:r w:rsidRPr="007C0DAF" w:rsidDel="0004608E">
          <w:delInstrText>STYLEREF 1 \s</w:delInstrText>
        </w:r>
        <w:r w:rsidRPr="00862EE0" w:rsidDel="0004608E">
          <w:fldChar w:fldCharType="separate"/>
        </w:r>
        <w:r w:rsidR="00743A68" w:rsidDel="0004608E">
          <w:rPr>
            <w:noProof/>
          </w:rPr>
          <w:delText>8</w:delText>
        </w:r>
        <w:r w:rsidRPr="00862EE0"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9742" w:author="pete jones" w:date="2022-01-04T14:51:00Z">
        <w:r w:rsidR="00DD384C" w:rsidRPr="007C0DAF" w:rsidDel="00743A68">
          <w:rPr>
            <w:noProof/>
          </w:rPr>
          <w:delText>5</w:delText>
        </w:r>
      </w:del>
      <w:del w:id="29743" w:author="pete jones" w:date="2022-02-01T12:31:00Z">
        <w:r w:rsidRPr="007C0DAF" w:rsidDel="0004608E">
          <w:fldChar w:fldCharType="end"/>
        </w:r>
      </w:del>
      <w:bookmarkEnd w:id="29734"/>
      <w:r w:rsidRPr="007C0DAF">
        <w:t>: Specialisation tiers at Layer 2</w:t>
      </w:r>
      <w:bookmarkEnd w:id="29735"/>
      <w:bookmarkEnd w:id="29736"/>
    </w:p>
    <w:p w14:paraId="3F81D414" w14:textId="32D7AD1E" w:rsidR="00A33F88" w:rsidRPr="00FF6A71" w:rsidRDefault="009E6E1D" w:rsidP="009E6E1D">
      <w:r w:rsidRPr="00FF6A71">
        <w:t xml:space="preserve">The chosen CDE software from Dassault Systemes </w:t>
      </w:r>
      <w:r w:rsidR="001D3286" w:rsidRPr="00FF6A71">
        <w:t>for the S</w:t>
      </w:r>
      <w:r w:rsidR="006F2F84" w:rsidRPr="00FF6A71">
        <w:t>t</w:t>
      </w:r>
      <w:r w:rsidR="001D3286" w:rsidRPr="00FF6A71">
        <w:t xml:space="preserve">UDEE framework </w:t>
      </w:r>
      <w:r w:rsidRPr="00FF6A71">
        <w:t xml:space="preserve">is structured </w:t>
      </w:r>
      <w:del w:id="29744" w:author="pete jones" w:date="2022-04-01T12:23:00Z">
        <w:r w:rsidRPr="00FF6A71" w:rsidDel="00DD7B17">
          <w:delText xml:space="preserve">in this way </w:delText>
        </w:r>
      </w:del>
      <w:r w:rsidRPr="00FF6A71">
        <w:t>and supported by self-paced learning resources. The Dassault structure comprises 12 domains, 102 engineering roles, and 253 individual engineering applications. Within this structure</w:t>
      </w:r>
      <w:ins w:id="29745" w:author="pete jones" w:date="2022-03-30T10:24:00Z">
        <w:r w:rsidR="00093B7D">
          <w:t>,</w:t>
        </w:r>
      </w:ins>
      <w:r w:rsidRPr="00FF6A71">
        <w:t xml:space="preserve"> there is significant crossover between the engineering roles, where these roles share a high proportion of the </w:t>
      </w:r>
      <w:del w:id="29746" w:author="pete jones" w:date="2022-04-01T12:24:00Z">
        <w:r w:rsidRPr="00FF6A71" w:rsidDel="00DD7B17">
          <w:delText xml:space="preserve">individual </w:delText>
        </w:r>
      </w:del>
      <w:ins w:id="29747" w:author="pete jones" w:date="2022-04-01T12:24:00Z">
        <w:r w:rsidR="00DD7B17">
          <w:t>respective</w:t>
        </w:r>
        <w:r w:rsidR="00DD7B17" w:rsidRPr="00FF6A71">
          <w:t xml:space="preserve"> </w:t>
        </w:r>
      </w:ins>
      <w:r w:rsidRPr="00FF6A71">
        <w:t>applications. The Dassault structuring of the solutions is complex but no</w:t>
      </w:r>
      <w:del w:id="29748" w:author="pete jones" w:date="2022-04-01T12:24:00Z">
        <w:r w:rsidRPr="00FF6A71" w:rsidDel="00DD7B17">
          <w:delText xml:space="preserve"> more so than other vendor solutions, but this complexity serves in both a negative and positive wa</w:delText>
        </w:r>
      </w:del>
      <w:ins w:id="29749" w:author="pete jones" w:date="2022-04-01T12:24:00Z">
        <w:r w:rsidR="00DD7B17">
          <w:t>t more so than other vendor solutions, but this complexity serves negatively and positivel</w:t>
        </w:r>
      </w:ins>
      <w:r w:rsidRPr="00FF6A71">
        <w:t xml:space="preserve">y. </w:t>
      </w:r>
      <w:del w:id="29750" w:author="pete jones" w:date="2022-04-01T12:24:00Z">
        <w:r w:rsidRPr="00FF6A71" w:rsidDel="00DD7B17">
          <w:delText>Negative</w:delText>
        </w:r>
      </w:del>
      <w:ins w:id="29751" w:author="pete jones" w:date="2022-04-01T12:24:00Z">
        <w:r w:rsidR="00DD7B17">
          <w:t>It is harmful</w:t>
        </w:r>
      </w:ins>
      <w:del w:id="29752" w:author="pete jones" w:date="2022-04-01T12:24:00Z">
        <w:r w:rsidRPr="00FF6A71" w:rsidDel="00DD7B17">
          <w:delText>,</w:delText>
        </w:r>
      </w:del>
      <w:r w:rsidRPr="00FF6A71">
        <w:t xml:space="preserve"> because it is so </w:t>
      </w:r>
      <w:del w:id="29753" w:author="pete jones" w:date="2022-04-01T12:24:00Z">
        <w:r w:rsidRPr="00FF6A71" w:rsidDel="00DD7B17">
          <w:delText>complex</w:delText>
        </w:r>
      </w:del>
      <w:ins w:id="29754" w:author="pete jones" w:date="2022-04-01T12:24:00Z">
        <w:r w:rsidR="00DD7B17" w:rsidRPr="00FF6A71">
          <w:t>compl</w:t>
        </w:r>
        <w:r w:rsidR="00DD7B17">
          <w:t>icated,</w:t>
        </w:r>
      </w:ins>
      <w:r w:rsidRPr="00FF6A71">
        <w:t xml:space="preserve"> requiring learners to be progressively guided through the maze of applications. Positive</w:t>
      </w:r>
      <w:del w:id="29755" w:author="pete jones" w:date="2022-04-01T12:24:00Z">
        <w:r w:rsidRPr="00FF6A71" w:rsidDel="00DD7B17">
          <w:delText>,</w:delText>
        </w:r>
      </w:del>
      <w:r w:rsidRPr="00FF6A71">
        <w:t xml:space="preserve"> because the comprehensive coverage of many industrial roles can be configured to support specific programme outcomes. The CDE framework at layer 2 has attempted to take a generic slice </w:t>
      </w:r>
      <w:r w:rsidRPr="00FF6A71">
        <w:lastRenderedPageBreak/>
        <w:t xml:space="preserve">through the complexity, offering pathways to </w:t>
      </w:r>
      <w:del w:id="29756" w:author="pete jones" w:date="2022-04-01T12:25:00Z">
        <w:r w:rsidRPr="00FF6A71" w:rsidDel="00DD7B17">
          <w:delText xml:space="preserve">support </w:delText>
        </w:r>
      </w:del>
      <w:ins w:id="29757" w:author="pete jones" w:date="2022-04-01T12:25:00Z">
        <w:r w:rsidR="00DD7B17">
          <w:t>help</w:t>
        </w:r>
        <w:r w:rsidR="00DD7B17" w:rsidRPr="00FF6A71">
          <w:t xml:space="preserve"> </w:t>
        </w:r>
      </w:ins>
      <w:r w:rsidRPr="00FF6A71">
        <w:t>a typical mixing of undergraduate engineering programmes.</w:t>
      </w:r>
    </w:p>
    <w:p w14:paraId="754C2E01" w14:textId="77777777" w:rsidR="00A33F88" w:rsidRPr="00FF6A71" w:rsidRDefault="009E6E1D" w:rsidP="009E6E1D">
      <w:pPr>
        <w:rPr>
          <w:b/>
          <w:bCs/>
          <w:u w:val="single"/>
        </w:rPr>
      </w:pPr>
      <w:r w:rsidRPr="00FF6A71">
        <w:rPr>
          <w:b/>
          <w:bCs/>
          <w:u w:val="single"/>
        </w:rPr>
        <w:t>Tier 1 – Domains</w:t>
      </w:r>
    </w:p>
    <w:p w14:paraId="241CDE95" w14:textId="1DADD68B" w:rsidR="00A33F88" w:rsidRPr="00FF6A71" w:rsidRDefault="009E6E1D" w:rsidP="009E6E1D">
      <w:r w:rsidRPr="00FF6A71">
        <w:t>The following domains have been selected for inclusion in the CDE framework at layer 2 and assume the prerequisite exploration studies at layer 1</w:t>
      </w:r>
      <w:r w:rsidR="0006680C" w:rsidRPr="00FF6A71">
        <w:t xml:space="preserve">, see </w:t>
      </w:r>
      <w:r w:rsidR="0006680C" w:rsidRPr="00312F59">
        <w:fldChar w:fldCharType="begin"/>
      </w:r>
      <w:r w:rsidR="0006680C" w:rsidRPr="00FF6A71">
        <w:instrText xml:space="preserve"> REF _Ref67300075 \h </w:instrText>
      </w:r>
      <w:r w:rsidR="0006680C" w:rsidRPr="00312F59">
        <w:fldChar w:fldCharType="separate"/>
      </w:r>
      <w:ins w:id="29758" w:author="pete jones" w:date="2022-04-05T11:31:00Z">
        <w:r w:rsidR="00D94147" w:rsidRPr="00C15005">
          <w:t xml:space="preserve">Table </w:t>
        </w:r>
        <w:r w:rsidR="00D94147">
          <w:rPr>
            <w:noProof/>
          </w:rPr>
          <w:t>8</w:t>
        </w:r>
        <w:r w:rsidR="00D94147">
          <w:noBreakHyphen/>
        </w:r>
        <w:r w:rsidR="00D94147">
          <w:rPr>
            <w:noProof/>
          </w:rPr>
          <w:t>7</w:t>
        </w:r>
      </w:ins>
      <w:del w:id="29759" w:author="pete jones" w:date="2022-01-04T14:51:00Z">
        <w:r w:rsidR="00DD384C" w:rsidRPr="00FF6A71" w:rsidDel="00743A68">
          <w:delText xml:space="preserve">Table </w:delText>
        </w:r>
        <w:r w:rsidR="00DD384C" w:rsidRPr="00FF6A71" w:rsidDel="00743A68">
          <w:rPr>
            <w:noProof/>
          </w:rPr>
          <w:delText>7</w:delText>
        </w:r>
        <w:r w:rsidR="00DD384C" w:rsidRPr="00FF6A71" w:rsidDel="00743A68">
          <w:noBreakHyphen/>
        </w:r>
        <w:r w:rsidR="00DD384C" w:rsidRPr="00FF6A71" w:rsidDel="00743A68">
          <w:rPr>
            <w:noProof/>
          </w:rPr>
          <w:delText>6</w:delText>
        </w:r>
      </w:del>
      <w:r w:rsidR="0006680C" w:rsidRPr="00312F59">
        <w:fldChar w:fldCharType="end"/>
      </w:r>
      <w:r w:rsidRPr="00FF6A71">
        <w:t>.</w:t>
      </w:r>
      <w:ins w:id="29760" w:author="pete jones" w:date="2022-01-04T16:21:00Z">
        <w:r w:rsidR="00C15005">
          <w:t xml:space="preserve"> The domains and the roles are generalise</w:t>
        </w:r>
      </w:ins>
      <w:ins w:id="29761" w:author="pete jones" w:date="2022-01-04T16:22:00Z">
        <w:r w:rsidR="00C15005">
          <w:t xml:space="preserve">d engineering titles that align with </w:t>
        </w:r>
      </w:ins>
      <w:ins w:id="29762" w:author="pete jones" w:date="2022-01-04T16:23:00Z">
        <w:r w:rsidR="00C15005">
          <w:t xml:space="preserve">a </w:t>
        </w:r>
      </w:ins>
      <w:ins w:id="29763" w:author="pete jones" w:date="2022-01-04T16:22:00Z">
        <w:r w:rsidR="00C15005">
          <w:t>typical structuring of CDE software capability</w:t>
        </w:r>
      </w:ins>
      <w:ins w:id="29764" w:author="pete jones" w:date="2022-01-04T16:23:00Z">
        <w:r w:rsidR="00C15005">
          <w:t xml:space="preserve"> aligning to generic engineerin</w:t>
        </w:r>
      </w:ins>
      <w:ins w:id="29765" w:author="pete jones" w:date="2022-01-04T16:24:00Z">
        <w:r w:rsidR="00C15005">
          <w:t>g roles</w:t>
        </w:r>
      </w:ins>
      <w:ins w:id="29766" w:author="pete jones" w:date="2022-03-30T10:25:00Z">
        <w:r w:rsidR="00093B7D">
          <w:t>/</w:t>
        </w:r>
      </w:ins>
      <w:ins w:id="29767" w:author="pete jones" w:date="2022-01-04T16:24:00Z">
        <w:r w:rsidR="00C15005">
          <w:t>activity. The names are a non-exhaustive list and</w:t>
        </w:r>
      </w:ins>
      <w:ins w:id="29768" w:author="pete jones" w:date="2022-01-04T16:25:00Z">
        <w:r w:rsidR="00C15005">
          <w:t xml:space="preserve"> may not be recognised by all industrial specialists</w:t>
        </w:r>
      </w:ins>
      <w:ins w:id="29769" w:author="pete jones" w:date="2022-01-04T16:26:00Z">
        <w:r w:rsidR="00C15005">
          <w:t>.</w:t>
        </w:r>
      </w:ins>
    </w:p>
    <w:p w14:paraId="1D4695F8" w14:textId="424DE1DD" w:rsidR="00A33F88" w:rsidRPr="00FF6A71" w:rsidRDefault="009E6E1D" w:rsidP="002F4855">
      <w:pPr>
        <w:numPr>
          <w:ilvl w:val="0"/>
          <w:numId w:val="73"/>
        </w:numPr>
      </w:pPr>
      <w:r w:rsidRPr="00FF6A71">
        <w:t xml:space="preserve">Expert Engineer, with options to specialise </w:t>
      </w:r>
      <w:del w:id="29770" w:author="pete jones" w:date="2022-03-30T10:25:00Z">
        <w:r w:rsidRPr="00FF6A71" w:rsidDel="00093B7D">
          <w:delText xml:space="preserve">to </w:delText>
        </w:r>
      </w:del>
      <w:ins w:id="29771" w:author="pete jones" w:date="2022-03-30T10:25:00Z">
        <w:r w:rsidR="00093B7D">
          <w:t>in</w:t>
        </w:r>
        <w:r w:rsidR="00093B7D" w:rsidRPr="00FF6A71">
          <w:t xml:space="preserve"> </w:t>
        </w:r>
      </w:ins>
      <w:r w:rsidRPr="00FF6A71">
        <w:t>expert competence and certification.</w:t>
      </w:r>
    </w:p>
    <w:p w14:paraId="56548DEB" w14:textId="3A2ECD02" w:rsidR="00A33F88" w:rsidRPr="00FF6A71" w:rsidRDefault="009E6E1D" w:rsidP="002F4855">
      <w:pPr>
        <w:numPr>
          <w:ilvl w:val="0"/>
          <w:numId w:val="73"/>
        </w:numPr>
      </w:pPr>
      <w:r w:rsidRPr="00FF6A71">
        <w:t>Production Engineer</w:t>
      </w:r>
      <w:del w:id="29772" w:author="pete jones" w:date="2022-04-01T12:25:00Z">
        <w:r w:rsidRPr="00FF6A71" w:rsidDel="00DD7B17">
          <w:delText>,</w:delText>
        </w:r>
      </w:del>
      <w:r w:rsidRPr="00FF6A71">
        <w:t xml:space="preserve"> selected roles</w:t>
      </w:r>
      <w:del w:id="29773" w:author="pete jones" w:date="2022-04-01T12:25:00Z">
        <w:r w:rsidRPr="00FF6A71" w:rsidDel="00DD7B17">
          <w:delText>,</w:delText>
        </w:r>
      </w:del>
      <w:r w:rsidRPr="00FF6A71">
        <w:t xml:space="preserve"> and applications to support operational manufacturing management and </w:t>
      </w:r>
      <w:r w:rsidR="002F39F3" w:rsidRPr="00FF6A71">
        <w:t>engineering.</w:t>
      </w:r>
    </w:p>
    <w:p w14:paraId="42D3DEA8" w14:textId="6294EC08" w:rsidR="00A33F88" w:rsidRPr="00FF6A71" w:rsidRDefault="009E6E1D" w:rsidP="002F4855">
      <w:pPr>
        <w:numPr>
          <w:ilvl w:val="0"/>
          <w:numId w:val="73"/>
        </w:numPr>
      </w:pPr>
      <w:r w:rsidRPr="00FF6A71">
        <w:t>Simulation Engineer</w:t>
      </w:r>
      <w:del w:id="29774" w:author="pete jones" w:date="2022-04-01T12:26:00Z">
        <w:r w:rsidRPr="00FF6A71" w:rsidDel="00DD7B17">
          <w:delText>,</w:delText>
        </w:r>
      </w:del>
      <w:r w:rsidRPr="00FF6A71">
        <w:t xml:space="preserve"> selected roles</w:t>
      </w:r>
      <w:del w:id="29775" w:author="pete jones" w:date="2022-04-01T12:26:00Z">
        <w:r w:rsidRPr="00FF6A71" w:rsidDel="00DD7B17">
          <w:delText>,</w:delText>
        </w:r>
      </w:del>
      <w:r w:rsidRPr="00FF6A71">
        <w:t xml:space="preserve"> and applications to support complex thermal and mechanical simulations</w:t>
      </w:r>
      <w:ins w:id="29776" w:author="pete jones" w:date="2022-04-01T12:26:00Z">
        <w:r w:rsidR="00DD7B17">
          <w:t>,</w:t>
        </w:r>
      </w:ins>
      <w:r w:rsidRPr="00FF6A71">
        <w:t xml:space="preserve"> including non-linear </w:t>
      </w:r>
      <w:r w:rsidR="002F39F3" w:rsidRPr="00FF6A71">
        <w:t>effects.</w:t>
      </w:r>
    </w:p>
    <w:p w14:paraId="5255EDD6" w14:textId="16D0B26C" w:rsidR="00A33F88" w:rsidRPr="00FF6A71" w:rsidRDefault="009E6E1D" w:rsidP="002F4855">
      <w:pPr>
        <w:numPr>
          <w:ilvl w:val="0"/>
          <w:numId w:val="73"/>
        </w:numPr>
      </w:pPr>
      <w:r w:rsidRPr="00FF6A71">
        <w:t>Style Designer</w:t>
      </w:r>
      <w:del w:id="29777" w:author="pete jones" w:date="2022-04-01T12:26:00Z">
        <w:r w:rsidRPr="00FF6A71" w:rsidDel="00DD7B17">
          <w:delText>,</w:delText>
        </w:r>
      </w:del>
      <w:r w:rsidRPr="00FF6A71">
        <w:t xml:space="preserve"> selected roles</w:t>
      </w:r>
      <w:del w:id="29778" w:author="pete jones" w:date="2022-04-01T12:26:00Z">
        <w:r w:rsidRPr="00FF6A71" w:rsidDel="00DD7B17">
          <w:delText>,</w:delText>
        </w:r>
      </w:del>
      <w:r w:rsidRPr="00FF6A71">
        <w:t xml:space="preserve"> and applications to support styling workflows from 3d sketching to A-Class surfacing for transportation and lifestyle products. </w:t>
      </w:r>
      <w:del w:id="29779" w:author="pete jones" w:date="2022-04-01T12:26:00Z">
        <w:r w:rsidRPr="00FF6A71" w:rsidDel="00DD7B17">
          <w:delText xml:space="preserve">Also </w:delText>
        </w:r>
      </w:del>
      <w:ins w:id="29780" w:author="pete jones" w:date="2022-04-01T12:26:00Z">
        <w:r w:rsidR="00DD7B17">
          <w:t>It a</w:t>
        </w:r>
        <w:r w:rsidR="00DD7B17" w:rsidRPr="00FF6A71">
          <w:t xml:space="preserve">lso </w:t>
        </w:r>
      </w:ins>
      <w:r w:rsidRPr="00FF6A71">
        <w:t>includes 3D prototyping and VR presentations.</w:t>
      </w:r>
    </w:p>
    <w:p w14:paraId="66CDEAB3" w14:textId="45920063" w:rsidR="009E6E1D" w:rsidRPr="00FF6A71" w:rsidRDefault="009E6E1D" w:rsidP="009E6E1D">
      <w:pPr>
        <w:rPr>
          <w:b/>
          <w:bCs/>
          <w:u w:val="single"/>
        </w:rPr>
      </w:pPr>
      <w:r w:rsidRPr="00FF6A71">
        <w:rPr>
          <w:b/>
          <w:bCs/>
          <w:u w:val="single"/>
        </w:rPr>
        <w:t>Tier 2 – Roles</w:t>
      </w:r>
    </w:p>
    <w:tbl>
      <w:tblPr>
        <w:tblW w:w="0" w:type="auto"/>
        <w:tblLook w:val="04A0" w:firstRow="1" w:lastRow="0" w:firstColumn="1" w:lastColumn="0" w:noHBand="0" w:noVBand="1"/>
      </w:tblPr>
      <w:tblGrid>
        <w:gridCol w:w="2194"/>
        <w:gridCol w:w="2194"/>
        <w:gridCol w:w="2194"/>
        <w:gridCol w:w="2195"/>
      </w:tblGrid>
      <w:tr w:rsidR="009E6E1D" w:rsidRPr="00FF6A71" w14:paraId="511A2FD6" w14:textId="77777777" w:rsidTr="009E6E1D">
        <w:tc>
          <w:tcPr>
            <w:tcW w:w="2194" w:type="dxa"/>
            <w:shd w:val="clear" w:color="auto" w:fill="B4C6E7" w:themeFill="accent5" w:themeFillTint="66"/>
          </w:tcPr>
          <w:p w14:paraId="04B1BCA8" w14:textId="77777777" w:rsidR="009E6E1D" w:rsidRPr="00FF6A71" w:rsidRDefault="009E6E1D" w:rsidP="009E6E1D">
            <w:pPr>
              <w:spacing w:before="0" w:after="0" w:line="240" w:lineRule="auto"/>
              <w:jc w:val="center"/>
              <w:rPr>
                <w:rFonts w:cstheme="minorHAnsi"/>
                <w:b/>
                <w:bCs/>
                <w:sz w:val="20"/>
                <w:szCs w:val="20"/>
              </w:rPr>
            </w:pPr>
            <w:r w:rsidRPr="00FF6A71">
              <w:rPr>
                <w:rFonts w:cstheme="minorHAnsi"/>
                <w:b/>
                <w:bCs/>
                <w:sz w:val="20"/>
                <w:szCs w:val="20"/>
              </w:rPr>
              <w:t>Expert Engineer</w:t>
            </w:r>
          </w:p>
        </w:tc>
        <w:tc>
          <w:tcPr>
            <w:tcW w:w="2194" w:type="dxa"/>
            <w:shd w:val="clear" w:color="auto" w:fill="B4C6E7" w:themeFill="accent5" w:themeFillTint="66"/>
          </w:tcPr>
          <w:p w14:paraId="319F3487" w14:textId="77777777" w:rsidR="009E6E1D" w:rsidRPr="00FF6A71" w:rsidRDefault="009E6E1D" w:rsidP="009E6E1D">
            <w:pPr>
              <w:spacing w:before="0" w:after="0" w:line="240" w:lineRule="auto"/>
              <w:jc w:val="center"/>
              <w:rPr>
                <w:rFonts w:cstheme="minorHAnsi"/>
                <w:b/>
                <w:bCs/>
                <w:sz w:val="20"/>
                <w:szCs w:val="20"/>
              </w:rPr>
            </w:pPr>
            <w:r w:rsidRPr="00FF6A71">
              <w:rPr>
                <w:rFonts w:cstheme="minorHAnsi"/>
                <w:b/>
                <w:bCs/>
                <w:sz w:val="20"/>
                <w:szCs w:val="20"/>
              </w:rPr>
              <w:t>Production Engineer</w:t>
            </w:r>
          </w:p>
        </w:tc>
        <w:tc>
          <w:tcPr>
            <w:tcW w:w="2194" w:type="dxa"/>
            <w:shd w:val="clear" w:color="auto" w:fill="B4C6E7" w:themeFill="accent5" w:themeFillTint="66"/>
          </w:tcPr>
          <w:p w14:paraId="43AEDB10" w14:textId="77777777" w:rsidR="009E6E1D" w:rsidRPr="00FF6A71" w:rsidRDefault="009E6E1D" w:rsidP="009E6E1D">
            <w:pPr>
              <w:spacing w:before="0" w:after="0" w:line="240" w:lineRule="auto"/>
              <w:jc w:val="center"/>
              <w:rPr>
                <w:rFonts w:cstheme="minorHAnsi"/>
                <w:b/>
                <w:bCs/>
                <w:sz w:val="20"/>
                <w:szCs w:val="20"/>
              </w:rPr>
            </w:pPr>
            <w:r w:rsidRPr="00FF6A71">
              <w:rPr>
                <w:rFonts w:cstheme="minorHAnsi"/>
                <w:b/>
                <w:bCs/>
                <w:sz w:val="20"/>
                <w:szCs w:val="20"/>
              </w:rPr>
              <w:t>Simulation Engineer</w:t>
            </w:r>
          </w:p>
        </w:tc>
        <w:tc>
          <w:tcPr>
            <w:tcW w:w="2195" w:type="dxa"/>
            <w:shd w:val="clear" w:color="auto" w:fill="B4C6E7" w:themeFill="accent5" w:themeFillTint="66"/>
          </w:tcPr>
          <w:p w14:paraId="2616BB3F" w14:textId="77777777" w:rsidR="009E6E1D" w:rsidRPr="00FF6A71" w:rsidRDefault="009E6E1D" w:rsidP="009E6E1D">
            <w:pPr>
              <w:spacing w:before="0" w:after="0" w:line="240" w:lineRule="auto"/>
              <w:jc w:val="center"/>
              <w:rPr>
                <w:rFonts w:cstheme="minorHAnsi"/>
                <w:b/>
                <w:bCs/>
                <w:sz w:val="20"/>
                <w:szCs w:val="20"/>
              </w:rPr>
            </w:pPr>
            <w:r w:rsidRPr="00FF6A71">
              <w:rPr>
                <w:rFonts w:cstheme="minorHAnsi"/>
                <w:b/>
                <w:bCs/>
                <w:sz w:val="20"/>
                <w:szCs w:val="20"/>
              </w:rPr>
              <w:t>Style Designer</w:t>
            </w:r>
          </w:p>
        </w:tc>
      </w:tr>
      <w:tr w:rsidR="009E6E1D" w:rsidRPr="00FF6A71" w14:paraId="44FFE871" w14:textId="77777777" w:rsidTr="009E6E1D">
        <w:tc>
          <w:tcPr>
            <w:tcW w:w="2194" w:type="dxa"/>
          </w:tcPr>
          <w:p w14:paraId="74A9F74F" w14:textId="77777777" w:rsidR="009E6E1D" w:rsidRPr="00FF6A71" w:rsidRDefault="009E6E1D" w:rsidP="009E6E1D">
            <w:pPr>
              <w:spacing w:before="0" w:after="0" w:line="240" w:lineRule="auto"/>
              <w:rPr>
                <w:rFonts w:cstheme="minorHAnsi"/>
                <w:sz w:val="16"/>
                <w:szCs w:val="16"/>
              </w:rPr>
            </w:pPr>
            <w:r w:rsidRPr="00FF6A71">
              <w:rPr>
                <w:rFonts w:cstheme="minorHAnsi"/>
                <w:sz w:val="16"/>
                <w:szCs w:val="16"/>
              </w:rPr>
              <w:t>Structural designer</w:t>
            </w:r>
          </w:p>
        </w:tc>
        <w:tc>
          <w:tcPr>
            <w:tcW w:w="2194" w:type="dxa"/>
            <w:shd w:val="clear" w:color="auto" w:fill="auto"/>
            <w:vAlign w:val="bottom"/>
          </w:tcPr>
          <w:p w14:paraId="37819859" w14:textId="77777777" w:rsidR="009E6E1D" w:rsidRPr="00FF6A71" w:rsidRDefault="009E6E1D" w:rsidP="009E6E1D">
            <w:pPr>
              <w:spacing w:before="0" w:after="0" w:line="240" w:lineRule="auto"/>
              <w:jc w:val="left"/>
              <w:rPr>
                <w:rFonts w:cstheme="minorHAnsi"/>
                <w:sz w:val="16"/>
                <w:szCs w:val="16"/>
                <w:u w:val="single"/>
              </w:rPr>
            </w:pPr>
            <w:r w:rsidRPr="00FF6A71">
              <w:rPr>
                <w:rFonts w:cstheme="minorHAnsi"/>
                <w:sz w:val="16"/>
                <w:szCs w:val="16"/>
                <w:u w:val="single"/>
              </w:rPr>
              <w:t>Additive and subtractive machining</w:t>
            </w:r>
          </w:p>
        </w:tc>
        <w:tc>
          <w:tcPr>
            <w:tcW w:w="2194" w:type="dxa"/>
            <w:shd w:val="clear" w:color="auto" w:fill="auto"/>
            <w:vAlign w:val="bottom"/>
          </w:tcPr>
          <w:p w14:paraId="01BE518C"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Fluid Dynamics Engineer</w:t>
            </w:r>
          </w:p>
        </w:tc>
        <w:tc>
          <w:tcPr>
            <w:tcW w:w="2195" w:type="dxa"/>
            <w:shd w:val="clear" w:color="auto" w:fill="auto"/>
            <w:vAlign w:val="bottom"/>
          </w:tcPr>
          <w:p w14:paraId="7D4B18B6"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Creative Designer</w:t>
            </w:r>
          </w:p>
        </w:tc>
      </w:tr>
      <w:tr w:rsidR="009E6E1D" w:rsidRPr="00FF6A71" w14:paraId="49189485" w14:textId="77777777" w:rsidTr="009E6E1D">
        <w:tc>
          <w:tcPr>
            <w:tcW w:w="2194" w:type="dxa"/>
          </w:tcPr>
          <w:p w14:paraId="28851E3B" w14:textId="77777777" w:rsidR="009E6E1D" w:rsidRPr="00FF6A71" w:rsidRDefault="009E6E1D" w:rsidP="009E6E1D">
            <w:pPr>
              <w:spacing w:before="0" w:after="0" w:line="240" w:lineRule="auto"/>
              <w:rPr>
                <w:rFonts w:cstheme="minorHAnsi"/>
                <w:sz w:val="16"/>
                <w:szCs w:val="16"/>
                <w:u w:val="single"/>
              </w:rPr>
            </w:pPr>
            <w:r w:rsidRPr="00FF6A71">
              <w:rPr>
                <w:rFonts w:cstheme="minorHAnsi"/>
                <w:sz w:val="16"/>
                <w:szCs w:val="16"/>
                <w:u w:val="single"/>
              </w:rPr>
              <w:t>Systems engineer</w:t>
            </w:r>
          </w:p>
        </w:tc>
        <w:tc>
          <w:tcPr>
            <w:tcW w:w="2194" w:type="dxa"/>
            <w:shd w:val="clear" w:color="auto" w:fill="auto"/>
            <w:vAlign w:val="bottom"/>
          </w:tcPr>
          <w:p w14:paraId="15E5757C" w14:textId="77777777" w:rsidR="009E6E1D" w:rsidRPr="00FF6A71" w:rsidRDefault="009E6E1D" w:rsidP="009E6E1D">
            <w:pPr>
              <w:spacing w:before="0" w:after="0" w:line="240" w:lineRule="auto"/>
              <w:jc w:val="right"/>
              <w:rPr>
                <w:rFonts w:cstheme="minorHAnsi"/>
                <w:sz w:val="16"/>
                <w:szCs w:val="16"/>
              </w:rPr>
            </w:pPr>
            <w:r w:rsidRPr="00FF6A71">
              <w:rPr>
                <w:rFonts w:ascii="Calibri" w:hAnsi="Calibri" w:cs="Calibri"/>
                <w:color w:val="000000"/>
                <w:sz w:val="16"/>
                <w:szCs w:val="16"/>
              </w:rPr>
              <w:t>Material Deposition Machine Programmer</w:t>
            </w:r>
          </w:p>
        </w:tc>
        <w:tc>
          <w:tcPr>
            <w:tcW w:w="2194" w:type="dxa"/>
            <w:shd w:val="clear" w:color="auto" w:fill="auto"/>
            <w:vAlign w:val="bottom"/>
          </w:tcPr>
          <w:p w14:paraId="1ED8C46E"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Function Driven Generative Designer</w:t>
            </w:r>
          </w:p>
        </w:tc>
        <w:tc>
          <w:tcPr>
            <w:tcW w:w="2195" w:type="dxa"/>
            <w:shd w:val="clear" w:color="auto" w:fill="auto"/>
            <w:vAlign w:val="bottom"/>
          </w:tcPr>
          <w:p w14:paraId="7CF47424"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Visual Experience Designer</w:t>
            </w:r>
          </w:p>
        </w:tc>
      </w:tr>
      <w:tr w:rsidR="009E6E1D" w:rsidRPr="00FF6A71" w14:paraId="175FF800" w14:textId="77777777" w:rsidTr="009E6E1D">
        <w:tc>
          <w:tcPr>
            <w:tcW w:w="2194" w:type="dxa"/>
          </w:tcPr>
          <w:p w14:paraId="4F068D81"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Electrical 3D systems design</w:t>
            </w:r>
          </w:p>
        </w:tc>
        <w:tc>
          <w:tcPr>
            <w:tcW w:w="2194" w:type="dxa"/>
            <w:shd w:val="clear" w:color="auto" w:fill="auto"/>
            <w:vAlign w:val="bottom"/>
          </w:tcPr>
          <w:p w14:paraId="496F69E0" w14:textId="77777777" w:rsidR="009E6E1D" w:rsidRPr="00FF6A71" w:rsidRDefault="009E6E1D" w:rsidP="009E6E1D">
            <w:pPr>
              <w:spacing w:before="0" w:after="0" w:line="240" w:lineRule="auto"/>
              <w:jc w:val="right"/>
              <w:rPr>
                <w:rFonts w:cstheme="minorHAnsi"/>
                <w:sz w:val="16"/>
                <w:szCs w:val="16"/>
              </w:rPr>
            </w:pPr>
            <w:r w:rsidRPr="00FF6A71">
              <w:rPr>
                <w:rFonts w:ascii="Calibri" w:hAnsi="Calibri" w:cs="Calibri"/>
                <w:color w:val="000000"/>
                <w:sz w:val="16"/>
                <w:szCs w:val="16"/>
              </w:rPr>
              <w:t>Powder Bed Machine Specialist</w:t>
            </w:r>
          </w:p>
        </w:tc>
        <w:tc>
          <w:tcPr>
            <w:tcW w:w="2194" w:type="dxa"/>
            <w:shd w:val="clear" w:color="auto" w:fill="auto"/>
            <w:vAlign w:val="bottom"/>
          </w:tcPr>
          <w:p w14:paraId="523D9250"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Plastic Injection Engineer</w:t>
            </w:r>
          </w:p>
        </w:tc>
        <w:tc>
          <w:tcPr>
            <w:tcW w:w="2195" w:type="dxa"/>
            <w:shd w:val="clear" w:color="auto" w:fill="auto"/>
            <w:vAlign w:val="bottom"/>
          </w:tcPr>
          <w:p w14:paraId="1F22DC09"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Immersive Collaboration Experience</w:t>
            </w:r>
          </w:p>
        </w:tc>
      </w:tr>
      <w:tr w:rsidR="009E6E1D" w:rsidRPr="00FF6A71" w14:paraId="38B4E4C4" w14:textId="77777777" w:rsidTr="009E6E1D">
        <w:tc>
          <w:tcPr>
            <w:tcW w:w="2194" w:type="dxa"/>
          </w:tcPr>
          <w:p w14:paraId="57B9CA5A"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Fluid systems design</w:t>
            </w:r>
          </w:p>
        </w:tc>
        <w:tc>
          <w:tcPr>
            <w:tcW w:w="2194" w:type="dxa"/>
            <w:shd w:val="clear" w:color="auto" w:fill="auto"/>
            <w:vAlign w:val="bottom"/>
          </w:tcPr>
          <w:p w14:paraId="0D94BAEF" w14:textId="77777777" w:rsidR="009E6E1D" w:rsidRPr="00FF6A71" w:rsidRDefault="009E6E1D" w:rsidP="009E6E1D">
            <w:pPr>
              <w:spacing w:before="0" w:after="0" w:line="240" w:lineRule="auto"/>
              <w:jc w:val="right"/>
              <w:rPr>
                <w:rFonts w:cstheme="minorHAnsi"/>
                <w:sz w:val="16"/>
                <w:szCs w:val="16"/>
              </w:rPr>
            </w:pPr>
            <w:r w:rsidRPr="00FF6A71">
              <w:rPr>
                <w:rFonts w:ascii="Calibri" w:hAnsi="Calibri" w:cs="Calibri"/>
                <w:color w:val="000000"/>
                <w:sz w:val="16"/>
                <w:szCs w:val="16"/>
              </w:rPr>
              <w:t>Cutting Tool Technologist</w:t>
            </w:r>
          </w:p>
        </w:tc>
        <w:tc>
          <w:tcPr>
            <w:tcW w:w="2194" w:type="dxa"/>
            <w:shd w:val="clear" w:color="auto" w:fill="auto"/>
            <w:vAlign w:val="bottom"/>
          </w:tcPr>
          <w:p w14:paraId="1DD42D4E"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Structural Performance Engineer</w:t>
            </w:r>
          </w:p>
        </w:tc>
        <w:tc>
          <w:tcPr>
            <w:tcW w:w="2195" w:type="dxa"/>
            <w:shd w:val="clear" w:color="auto" w:fill="auto"/>
            <w:vAlign w:val="bottom"/>
          </w:tcPr>
          <w:p w14:paraId="6FDAD1F0"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Product Release Engineer</w:t>
            </w:r>
          </w:p>
        </w:tc>
      </w:tr>
      <w:tr w:rsidR="009E6E1D" w:rsidRPr="00FF6A71" w14:paraId="3E84241E" w14:textId="77777777" w:rsidTr="009E6E1D">
        <w:tc>
          <w:tcPr>
            <w:tcW w:w="2194" w:type="dxa"/>
          </w:tcPr>
          <w:p w14:paraId="0EB9015B" w14:textId="77777777" w:rsidR="009E6E1D" w:rsidRPr="00FF6A71" w:rsidRDefault="009E6E1D" w:rsidP="009E6E1D">
            <w:pPr>
              <w:spacing w:before="0" w:after="0" w:line="240" w:lineRule="auto"/>
              <w:rPr>
                <w:rFonts w:cstheme="minorHAnsi"/>
                <w:sz w:val="16"/>
                <w:szCs w:val="16"/>
                <w:u w:val="single"/>
              </w:rPr>
            </w:pPr>
            <w:r w:rsidRPr="00FF6A71">
              <w:rPr>
                <w:rFonts w:cstheme="minorHAnsi"/>
                <w:sz w:val="16"/>
                <w:szCs w:val="16"/>
                <w:u w:val="single"/>
              </w:rPr>
              <w:t>Aeronautics engineer</w:t>
            </w:r>
          </w:p>
        </w:tc>
        <w:tc>
          <w:tcPr>
            <w:tcW w:w="2194" w:type="dxa"/>
            <w:shd w:val="clear" w:color="auto" w:fill="auto"/>
            <w:vAlign w:val="bottom"/>
          </w:tcPr>
          <w:p w14:paraId="6A75C4D7" w14:textId="77777777" w:rsidR="009E6E1D" w:rsidRPr="00FF6A71" w:rsidRDefault="009E6E1D" w:rsidP="009E6E1D">
            <w:pPr>
              <w:spacing w:before="0" w:after="0" w:line="240" w:lineRule="auto"/>
              <w:jc w:val="right"/>
              <w:rPr>
                <w:rFonts w:cstheme="minorHAnsi"/>
                <w:sz w:val="16"/>
                <w:szCs w:val="16"/>
              </w:rPr>
            </w:pPr>
            <w:r w:rsidRPr="00FF6A71">
              <w:rPr>
                <w:rFonts w:ascii="Calibri" w:hAnsi="Calibri" w:cs="Calibri"/>
                <w:color w:val="000000"/>
                <w:sz w:val="16"/>
                <w:szCs w:val="16"/>
              </w:rPr>
              <w:t>NC Mould &amp; Die Programmer</w:t>
            </w:r>
          </w:p>
        </w:tc>
        <w:tc>
          <w:tcPr>
            <w:tcW w:w="2194" w:type="dxa"/>
            <w:shd w:val="clear" w:color="auto" w:fill="auto"/>
            <w:vAlign w:val="bottom"/>
          </w:tcPr>
          <w:p w14:paraId="430D6291"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Structural Designer</w:t>
            </w:r>
          </w:p>
        </w:tc>
        <w:tc>
          <w:tcPr>
            <w:tcW w:w="2195" w:type="dxa"/>
            <w:shd w:val="clear" w:color="auto" w:fill="auto"/>
            <w:vAlign w:val="bottom"/>
          </w:tcPr>
          <w:p w14:paraId="738B352E"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Virtual Reality Reviewer</w:t>
            </w:r>
          </w:p>
        </w:tc>
      </w:tr>
      <w:tr w:rsidR="009E6E1D" w:rsidRPr="00FF6A71" w14:paraId="122E578A" w14:textId="77777777" w:rsidTr="009E6E1D">
        <w:tc>
          <w:tcPr>
            <w:tcW w:w="2194" w:type="dxa"/>
          </w:tcPr>
          <w:p w14:paraId="6E6A56DB"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Hydro-form airframe design</w:t>
            </w:r>
          </w:p>
        </w:tc>
        <w:tc>
          <w:tcPr>
            <w:tcW w:w="2194" w:type="dxa"/>
            <w:shd w:val="clear" w:color="auto" w:fill="auto"/>
            <w:vAlign w:val="bottom"/>
          </w:tcPr>
          <w:p w14:paraId="00930619" w14:textId="77777777" w:rsidR="009E6E1D" w:rsidRPr="00FF6A71" w:rsidRDefault="009E6E1D" w:rsidP="009E6E1D">
            <w:pPr>
              <w:spacing w:before="0" w:after="0" w:line="240" w:lineRule="auto"/>
              <w:jc w:val="right"/>
              <w:rPr>
                <w:rFonts w:cstheme="minorHAnsi"/>
                <w:sz w:val="16"/>
                <w:szCs w:val="16"/>
              </w:rPr>
            </w:pPr>
            <w:r w:rsidRPr="00FF6A71">
              <w:rPr>
                <w:rFonts w:ascii="Calibri" w:hAnsi="Calibri" w:cs="Calibri"/>
                <w:color w:val="000000"/>
                <w:sz w:val="16"/>
                <w:szCs w:val="16"/>
              </w:rPr>
              <w:t>NC Machine Simulation Engineer</w:t>
            </w:r>
          </w:p>
        </w:tc>
        <w:tc>
          <w:tcPr>
            <w:tcW w:w="2194" w:type="dxa"/>
            <w:shd w:val="clear" w:color="auto" w:fill="auto"/>
            <w:vAlign w:val="bottom"/>
          </w:tcPr>
          <w:p w14:paraId="235DAE59"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Structural Mechanics Engineer</w:t>
            </w:r>
          </w:p>
        </w:tc>
        <w:tc>
          <w:tcPr>
            <w:tcW w:w="2195" w:type="dxa"/>
            <w:shd w:val="clear" w:color="auto" w:fill="auto"/>
            <w:vAlign w:val="bottom"/>
          </w:tcPr>
          <w:p w14:paraId="5BF647D3"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Transportation Designer</w:t>
            </w:r>
          </w:p>
        </w:tc>
      </w:tr>
      <w:tr w:rsidR="009E6E1D" w:rsidRPr="00FF6A71" w14:paraId="33904DD0" w14:textId="77777777" w:rsidTr="009E6E1D">
        <w:tc>
          <w:tcPr>
            <w:tcW w:w="2194" w:type="dxa"/>
          </w:tcPr>
          <w:p w14:paraId="16E0F7E4" w14:textId="44DCBF70" w:rsidR="009E6E1D" w:rsidRPr="00FF6A71" w:rsidRDefault="002F39F3" w:rsidP="009E6E1D">
            <w:pPr>
              <w:spacing w:before="0" w:after="0" w:line="240" w:lineRule="auto"/>
              <w:jc w:val="right"/>
              <w:rPr>
                <w:rFonts w:cstheme="minorHAnsi"/>
                <w:sz w:val="16"/>
                <w:szCs w:val="16"/>
              </w:rPr>
            </w:pPr>
            <w:r w:rsidRPr="00FF6A71">
              <w:rPr>
                <w:rFonts w:cstheme="minorHAnsi"/>
                <w:sz w:val="16"/>
                <w:szCs w:val="16"/>
              </w:rPr>
              <w:t>Composite’s</w:t>
            </w:r>
            <w:r w:rsidR="009E6E1D" w:rsidRPr="00FF6A71">
              <w:rPr>
                <w:rFonts w:cstheme="minorHAnsi"/>
                <w:sz w:val="16"/>
                <w:szCs w:val="16"/>
              </w:rPr>
              <w:t xml:space="preserve"> design and manufacture</w:t>
            </w:r>
          </w:p>
        </w:tc>
        <w:tc>
          <w:tcPr>
            <w:tcW w:w="2194" w:type="dxa"/>
            <w:shd w:val="clear" w:color="auto" w:fill="auto"/>
            <w:vAlign w:val="bottom"/>
          </w:tcPr>
          <w:p w14:paraId="4F92A67E" w14:textId="77777777" w:rsidR="009E6E1D" w:rsidRPr="00FF6A71" w:rsidRDefault="009E6E1D" w:rsidP="009E6E1D">
            <w:pPr>
              <w:spacing w:before="0" w:after="0" w:line="240" w:lineRule="auto"/>
              <w:jc w:val="right"/>
              <w:rPr>
                <w:rFonts w:cstheme="minorHAnsi"/>
                <w:sz w:val="16"/>
                <w:szCs w:val="16"/>
              </w:rPr>
            </w:pPr>
            <w:r w:rsidRPr="00FF6A71">
              <w:rPr>
                <w:rFonts w:ascii="Calibri" w:hAnsi="Calibri" w:cs="Calibri"/>
                <w:color w:val="000000"/>
                <w:sz w:val="16"/>
                <w:szCs w:val="16"/>
              </w:rPr>
              <w:t>NC Prismatic &amp; Mill-Turn Machine Programmer</w:t>
            </w:r>
          </w:p>
        </w:tc>
        <w:tc>
          <w:tcPr>
            <w:tcW w:w="2194" w:type="dxa"/>
            <w:shd w:val="clear" w:color="auto" w:fill="auto"/>
            <w:vAlign w:val="bottom"/>
          </w:tcPr>
          <w:p w14:paraId="480A003F"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Composite Structures Performance Engineer</w:t>
            </w:r>
          </w:p>
        </w:tc>
        <w:tc>
          <w:tcPr>
            <w:tcW w:w="2195" w:type="dxa"/>
            <w:shd w:val="clear" w:color="auto" w:fill="auto"/>
            <w:vAlign w:val="bottom"/>
          </w:tcPr>
          <w:p w14:paraId="42B84DDF"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Class-A Expert</w:t>
            </w:r>
          </w:p>
        </w:tc>
      </w:tr>
      <w:tr w:rsidR="009E6E1D" w:rsidRPr="00FF6A71" w14:paraId="2895DAD8" w14:textId="77777777" w:rsidTr="009E6E1D">
        <w:tc>
          <w:tcPr>
            <w:tcW w:w="2194" w:type="dxa"/>
          </w:tcPr>
          <w:p w14:paraId="4205EA52"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Surface modelling</w:t>
            </w:r>
          </w:p>
        </w:tc>
        <w:tc>
          <w:tcPr>
            <w:tcW w:w="2194" w:type="dxa"/>
            <w:shd w:val="clear" w:color="auto" w:fill="auto"/>
            <w:vAlign w:val="bottom"/>
          </w:tcPr>
          <w:p w14:paraId="77FB29BF" w14:textId="77777777" w:rsidR="009E6E1D" w:rsidRPr="00FF6A71" w:rsidRDefault="009E6E1D" w:rsidP="009E6E1D">
            <w:pPr>
              <w:spacing w:before="0" w:after="0" w:line="240" w:lineRule="auto"/>
              <w:jc w:val="right"/>
              <w:rPr>
                <w:rFonts w:cstheme="minorHAnsi"/>
                <w:sz w:val="16"/>
                <w:szCs w:val="16"/>
              </w:rPr>
            </w:pPr>
            <w:r w:rsidRPr="00FF6A71">
              <w:rPr>
                <w:rFonts w:ascii="Calibri" w:hAnsi="Calibri" w:cs="Calibri"/>
                <w:color w:val="000000"/>
                <w:sz w:val="16"/>
                <w:szCs w:val="16"/>
              </w:rPr>
              <w:t>NC Milling Machine Programmer</w:t>
            </w:r>
          </w:p>
        </w:tc>
        <w:tc>
          <w:tcPr>
            <w:tcW w:w="2194" w:type="dxa"/>
            <w:shd w:val="clear" w:color="auto" w:fill="auto"/>
            <w:vAlign w:val="bottom"/>
          </w:tcPr>
          <w:p w14:paraId="797D7C0B"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Aerospace Cabin Thermal Engineer</w:t>
            </w:r>
          </w:p>
        </w:tc>
        <w:tc>
          <w:tcPr>
            <w:tcW w:w="2195" w:type="dxa"/>
            <w:shd w:val="clear" w:color="auto" w:fill="auto"/>
          </w:tcPr>
          <w:p w14:paraId="5E0CB558" w14:textId="77777777" w:rsidR="009E6E1D" w:rsidRPr="00FF6A71" w:rsidRDefault="009E6E1D" w:rsidP="009E6E1D">
            <w:pPr>
              <w:spacing w:before="0" w:after="0" w:line="240" w:lineRule="auto"/>
              <w:jc w:val="left"/>
              <w:rPr>
                <w:rFonts w:cstheme="minorHAnsi"/>
                <w:sz w:val="16"/>
                <w:szCs w:val="16"/>
              </w:rPr>
            </w:pPr>
            <w:r w:rsidRPr="00FF6A71">
              <w:rPr>
                <w:rFonts w:cstheme="minorHAnsi"/>
                <w:sz w:val="16"/>
                <w:szCs w:val="16"/>
              </w:rPr>
              <w:t>Home and Lifestyle</w:t>
            </w:r>
          </w:p>
        </w:tc>
      </w:tr>
      <w:tr w:rsidR="009E6E1D" w:rsidRPr="00FF6A71" w14:paraId="5E26A89E" w14:textId="77777777" w:rsidTr="009E6E1D">
        <w:tc>
          <w:tcPr>
            <w:tcW w:w="2194" w:type="dxa"/>
          </w:tcPr>
          <w:p w14:paraId="17F95D33"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Composites brading and forming</w:t>
            </w:r>
          </w:p>
        </w:tc>
        <w:tc>
          <w:tcPr>
            <w:tcW w:w="2194" w:type="dxa"/>
            <w:shd w:val="clear" w:color="auto" w:fill="auto"/>
            <w:vAlign w:val="bottom"/>
          </w:tcPr>
          <w:p w14:paraId="54792101" w14:textId="77777777" w:rsidR="009E6E1D" w:rsidRPr="00FF6A71" w:rsidRDefault="009E6E1D" w:rsidP="009E6E1D">
            <w:pPr>
              <w:spacing w:before="0" w:after="0" w:line="240" w:lineRule="auto"/>
              <w:jc w:val="left"/>
              <w:rPr>
                <w:rFonts w:cstheme="minorHAnsi"/>
                <w:sz w:val="16"/>
                <w:szCs w:val="16"/>
                <w:u w:val="single"/>
              </w:rPr>
            </w:pPr>
            <w:r w:rsidRPr="00FF6A71">
              <w:rPr>
                <w:rFonts w:cstheme="minorHAnsi"/>
                <w:sz w:val="16"/>
                <w:szCs w:val="16"/>
                <w:u w:val="single"/>
              </w:rPr>
              <w:t>Jig and Tooling engineer</w:t>
            </w:r>
          </w:p>
        </w:tc>
        <w:tc>
          <w:tcPr>
            <w:tcW w:w="2194" w:type="dxa"/>
            <w:shd w:val="clear" w:color="auto" w:fill="auto"/>
            <w:vAlign w:val="bottom"/>
          </w:tcPr>
          <w:p w14:paraId="45F3F509"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Structural Engineer</w:t>
            </w:r>
          </w:p>
        </w:tc>
        <w:tc>
          <w:tcPr>
            <w:tcW w:w="2195" w:type="dxa"/>
          </w:tcPr>
          <w:p w14:paraId="3B0C33A9" w14:textId="77777777" w:rsidR="009E6E1D" w:rsidRPr="00FF6A71" w:rsidRDefault="009E6E1D" w:rsidP="009E6E1D">
            <w:pPr>
              <w:spacing w:before="0" w:after="0" w:line="240" w:lineRule="auto"/>
              <w:rPr>
                <w:rFonts w:cstheme="minorHAnsi"/>
                <w:sz w:val="16"/>
                <w:szCs w:val="16"/>
              </w:rPr>
            </w:pPr>
            <w:r w:rsidRPr="00FF6A71">
              <w:rPr>
                <w:rFonts w:cstheme="minorHAnsi"/>
                <w:sz w:val="16"/>
                <w:szCs w:val="16"/>
              </w:rPr>
              <w:t>Packaging design</w:t>
            </w:r>
          </w:p>
        </w:tc>
      </w:tr>
      <w:tr w:rsidR="009E6E1D" w:rsidRPr="00FF6A71" w14:paraId="5A6A5E0D" w14:textId="77777777" w:rsidTr="009E6E1D">
        <w:tc>
          <w:tcPr>
            <w:tcW w:w="2194" w:type="dxa"/>
          </w:tcPr>
          <w:p w14:paraId="0C1FA785"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Airframe fasteners</w:t>
            </w:r>
          </w:p>
        </w:tc>
        <w:tc>
          <w:tcPr>
            <w:tcW w:w="2194" w:type="dxa"/>
            <w:shd w:val="clear" w:color="auto" w:fill="auto"/>
            <w:vAlign w:val="bottom"/>
          </w:tcPr>
          <w:p w14:paraId="356A3EEE"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Machine and tooling design</w:t>
            </w:r>
          </w:p>
        </w:tc>
        <w:tc>
          <w:tcPr>
            <w:tcW w:w="2194" w:type="dxa"/>
            <w:shd w:val="clear" w:color="auto" w:fill="auto"/>
            <w:vAlign w:val="bottom"/>
          </w:tcPr>
          <w:p w14:paraId="47FD1158" w14:textId="77777777" w:rsidR="009E6E1D" w:rsidRPr="00FF6A71" w:rsidRDefault="009E6E1D" w:rsidP="009E6E1D">
            <w:pPr>
              <w:spacing w:before="0" w:after="0" w:line="240" w:lineRule="auto"/>
              <w:jc w:val="left"/>
              <w:rPr>
                <w:rFonts w:cstheme="minorHAnsi"/>
                <w:sz w:val="16"/>
                <w:szCs w:val="16"/>
              </w:rPr>
            </w:pPr>
            <w:r w:rsidRPr="00FF6A71">
              <w:rPr>
                <w:rFonts w:ascii="Calibri" w:hAnsi="Calibri" w:cs="Calibri"/>
                <w:color w:val="000000"/>
                <w:sz w:val="16"/>
                <w:szCs w:val="16"/>
              </w:rPr>
              <w:t>All Physics Analyst</w:t>
            </w:r>
          </w:p>
        </w:tc>
        <w:tc>
          <w:tcPr>
            <w:tcW w:w="2195" w:type="dxa"/>
          </w:tcPr>
          <w:p w14:paraId="528F317D" w14:textId="77777777" w:rsidR="009E6E1D" w:rsidRPr="00FF6A71" w:rsidRDefault="009E6E1D" w:rsidP="009E6E1D">
            <w:pPr>
              <w:spacing w:before="0" w:after="0" w:line="240" w:lineRule="auto"/>
              <w:rPr>
                <w:rFonts w:cstheme="minorHAnsi"/>
                <w:sz w:val="16"/>
                <w:szCs w:val="16"/>
              </w:rPr>
            </w:pPr>
            <w:r w:rsidRPr="00FF6A71">
              <w:rPr>
                <w:rFonts w:ascii="Calibri" w:hAnsi="Calibri" w:cs="Calibri"/>
                <w:color w:val="000000"/>
                <w:sz w:val="16"/>
                <w:szCs w:val="16"/>
              </w:rPr>
              <w:t>Ergonomist</w:t>
            </w:r>
          </w:p>
        </w:tc>
      </w:tr>
      <w:tr w:rsidR="009E6E1D" w:rsidRPr="00FF6A71" w14:paraId="63214791" w14:textId="77777777" w:rsidTr="009E6E1D">
        <w:tc>
          <w:tcPr>
            <w:tcW w:w="2194" w:type="dxa"/>
          </w:tcPr>
          <w:p w14:paraId="3DA70A2A" w14:textId="77777777" w:rsidR="009E6E1D" w:rsidRPr="00FF6A71" w:rsidRDefault="009E6E1D" w:rsidP="009E6E1D">
            <w:pPr>
              <w:spacing w:before="0" w:after="0" w:line="240" w:lineRule="auto"/>
              <w:rPr>
                <w:rFonts w:cstheme="minorHAnsi"/>
                <w:sz w:val="16"/>
                <w:szCs w:val="16"/>
              </w:rPr>
            </w:pPr>
            <w:r w:rsidRPr="00FF6A71">
              <w:rPr>
                <w:rFonts w:cstheme="minorHAnsi"/>
                <w:sz w:val="16"/>
                <w:szCs w:val="16"/>
                <w:u w:val="single"/>
              </w:rPr>
              <w:t>Tooling Designer</w:t>
            </w:r>
          </w:p>
        </w:tc>
        <w:tc>
          <w:tcPr>
            <w:tcW w:w="2194" w:type="dxa"/>
            <w:shd w:val="clear" w:color="auto" w:fill="auto"/>
            <w:vAlign w:val="bottom"/>
          </w:tcPr>
          <w:p w14:paraId="4C3DC73F"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Equipment and Layout design</w:t>
            </w:r>
          </w:p>
        </w:tc>
        <w:tc>
          <w:tcPr>
            <w:tcW w:w="2194" w:type="dxa"/>
            <w:shd w:val="clear" w:color="auto" w:fill="auto"/>
            <w:vAlign w:val="bottom"/>
          </w:tcPr>
          <w:p w14:paraId="79119B7E" w14:textId="77777777" w:rsidR="009E6E1D" w:rsidRPr="00FF6A71" w:rsidRDefault="009E6E1D" w:rsidP="009E6E1D">
            <w:pPr>
              <w:spacing w:before="0" w:after="0" w:line="240" w:lineRule="auto"/>
              <w:jc w:val="left"/>
              <w:rPr>
                <w:rFonts w:cstheme="minorHAnsi"/>
                <w:sz w:val="16"/>
                <w:szCs w:val="16"/>
              </w:rPr>
            </w:pPr>
          </w:p>
        </w:tc>
        <w:tc>
          <w:tcPr>
            <w:tcW w:w="2195" w:type="dxa"/>
          </w:tcPr>
          <w:p w14:paraId="33872849" w14:textId="77777777" w:rsidR="009E6E1D" w:rsidRPr="00FF6A71" w:rsidRDefault="009E6E1D" w:rsidP="009E6E1D">
            <w:pPr>
              <w:spacing w:before="0" w:after="0" w:line="240" w:lineRule="auto"/>
              <w:rPr>
                <w:rFonts w:cstheme="minorHAnsi"/>
                <w:sz w:val="16"/>
                <w:szCs w:val="16"/>
              </w:rPr>
            </w:pPr>
            <w:r w:rsidRPr="00FF6A71">
              <w:rPr>
                <w:rFonts w:ascii="Calibri" w:hAnsi="Calibri" w:cs="Calibri"/>
                <w:color w:val="000000"/>
                <w:sz w:val="16"/>
                <w:szCs w:val="16"/>
              </w:rPr>
              <w:t>Human Experience Designer</w:t>
            </w:r>
          </w:p>
        </w:tc>
      </w:tr>
      <w:tr w:rsidR="009E6E1D" w:rsidRPr="00FF6A71" w14:paraId="38B321A6" w14:textId="77777777" w:rsidTr="009E6E1D">
        <w:tc>
          <w:tcPr>
            <w:tcW w:w="2194" w:type="dxa"/>
          </w:tcPr>
          <w:p w14:paraId="0EC377B8"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Plastic Injection design</w:t>
            </w:r>
          </w:p>
        </w:tc>
        <w:tc>
          <w:tcPr>
            <w:tcW w:w="2194" w:type="dxa"/>
            <w:shd w:val="clear" w:color="auto" w:fill="auto"/>
            <w:vAlign w:val="bottom"/>
          </w:tcPr>
          <w:p w14:paraId="7BD492D9" w14:textId="77777777" w:rsidR="009E6E1D" w:rsidRPr="00FF6A71" w:rsidRDefault="009E6E1D" w:rsidP="009E6E1D">
            <w:pPr>
              <w:spacing w:before="0" w:after="0" w:line="240" w:lineRule="auto"/>
              <w:jc w:val="left"/>
              <w:rPr>
                <w:rFonts w:cstheme="minorHAnsi"/>
                <w:sz w:val="16"/>
                <w:szCs w:val="16"/>
                <w:u w:val="single"/>
              </w:rPr>
            </w:pPr>
            <w:r w:rsidRPr="00FF6A71">
              <w:rPr>
                <w:rFonts w:cstheme="minorHAnsi"/>
                <w:sz w:val="16"/>
                <w:szCs w:val="16"/>
                <w:u w:val="single"/>
              </w:rPr>
              <w:t>Manufacturing Operations</w:t>
            </w:r>
          </w:p>
        </w:tc>
        <w:tc>
          <w:tcPr>
            <w:tcW w:w="2194" w:type="dxa"/>
            <w:shd w:val="clear" w:color="auto" w:fill="auto"/>
            <w:vAlign w:val="bottom"/>
          </w:tcPr>
          <w:p w14:paraId="25129A33" w14:textId="77777777" w:rsidR="009E6E1D" w:rsidRPr="00FF6A71" w:rsidRDefault="009E6E1D" w:rsidP="009E6E1D">
            <w:pPr>
              <w:spacing w:before="0" w:after="0" w:line="240" w:lineRule="auto"/>
              <w:jc w:val="left"/>
              <w:rPr>
                <w:rFonts w:cstheme="minorHAnsi"/>
                <w:sz w:val="16"/>
                <w:szCs w:val="16"/>
              </w:rPr>
            </w:pPr>
          </w:p>
        </w:tc>
        <w:tc>
          <w:tcPr>
            <w:tcW w:w="2195" w:type="dxa"/>
          </w:tcPr>
          <w:p w14:paraId="55B26AAC" w14:textId="77777777" w:rsidR="009E6E1D" w:rsidRPr="00FF6A71" w:rsidRDefault="009E6E1D" w:rsidP="009E6E1D">
            <w:pPr>
              <w:spacing w:before="0" w:after="0" w:line="240" w:lineRule="auto"/>
              <w:rPr>
                <w:rFonts w:cstheme="minorHAnsi"/>
                <w:sz w:val="16"/>
                <w:szCs w:val="16"/>
              </w:rPr>
            </w:pPr>
          </w:p>
        </w:tc>
      </w:tr>
      <w:tr w:rsidR="009E6E1D" w:rsidRPr="00FF6A71" w14:paraId="443C35A2" w14:textId="77777777" w:rsidTr="009E6E1D">
        <w:tc>
          <w:tcPr>
            <w:tcW w:w="2194" w:type="dxa"/>
          </w:tcPr>
          <w:p w14:paraId="4B1EBCFD"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Mould and tooling design</w:t>
            </w:r>
          </w:p>
        </w:tc>
        <w:tc>
          <w:tcPr>
            <w:tcW w:w="2194" w:type="dxa"/>
            <w:shd w:val="clear" w:color="auto" w:fill="auto"/>
            <w:vAlign w:val="bottom"/>
          </w:tcPr>
          <w:p w14:paraId="75450E06"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Manufacturing engineering</w:t>
            </w:r>
          </w:p>
        </w:tc>
        <w:tc>
          <w:tcPr>
            <w:tcW w:w="2194" w:type="dxa"/>
            <w:shd w:val="clear" w:color="auto" w:fill="auto"/>
            <w:vAlign w:val="bottom"/>
          </w:tcPr>
          <w:p w14:paraId="7537ED65" w14:textId="77777777" w:rsidR="009E6E1D" w:rsidRPr="00FF6A71" w:rsidRDefault="009E6E1D" w:rsidP="009E6E1D">
            <w:pPr>
              <w:spacing w:before="0" w:after="0" w:line="240" w:lineRule="auto"/>
              <w:jc w:val="left"/>
              <w:rPr>
                <w:rFonts w:cstheme="minorHAnsi"/>
                <w:sz w:val="16"/>
                <w:szCs w:val="16"/>
              </w:rPr>
            </w:pPr>
          </w:p>
        </w:tc>
        <w:tc>
          <w:tcPr>
            <w:tcW w:w="2195" w:type="dxa"/>
          </w:tcPr>
          <w:p w14:paraId="7D9B2736" w14:textId="77777777" w:rsidR="009E6E1D" w:rsidRPr="00FF6A71" w:rsidRDefault="009E6E1D" w:rsidP="009E6E1D">
            <w:pPr>
              <w:spacing w:before="0" w:after="0" w:line="240" w:lineRule="auto"/>
              <w:rPr>
                <w:rFonts w:cstheme="minorHAnsi"/>
                <w:sz w:val="16"/>
                <w:szCs w:val="16"/>
              </w:rPr>
            </w:pPr>
          </w:p>
        </w:tc>
      </w:tr>
      <w:tr w:rsidR="009E6E1D" w:rsidRPr="00FF6A71" w14:paraId="4746E141" w14:textId="77777777" w:rsidTr="009E6E1D">
        <w:tc>
          <w:tcPr>
            <w:tcW w:w="2194" w:type="dxa"/>
          </w:tcPr>
          <w:p w14:paraId="54E25ACC"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Stamping and die design</w:t>
            </w:r>
          </w:p>
        </w:tc>
        <w:tc>
          <w:tcPr>
            <w:tcW w:w="2194" w:type="dxa"/>
            <w:shd w:val="clear" w:color="auto" w:fill="auto"/>
            <w:vAlign w:val="bottom"/>
          </w:tcPr>
          <w:p w14:paraId="0AC220E0"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Work instructions</w:t>
            </w:r>
          </w:p>
        </w:tc>
        <w:tc>
          <w:tcPr>
            <w:tcW w:w="2194" w:type="dxa"/>
            <w:shd w:val="clear" w:color="auto" w:fill="auto"/>
            <w:vAlign w:val="bottom"/>
          </w:tcPr>
          <w:p w14:paraId="5473DFE8" w14:textId="77777777" w:rsidR="009E6E1D" w:rsidRPr="00FF6A71" w:rsidRDefault="009E6E1D" w:rsidP="009E6E1D">
            <w:pPr>
              <w:spacing w:before="0" w:after="0" w:line="240" w:lineRule="auto"/>
              <w:jc w:val="left"/>
              <w:rPr>
                <w:rFonts w:cstheme="minorHAnsi"/>
                <w:sz w:val="16"/>
                <w:szCs w:val="16"/>
              </w:rPr>
            </w:pPr>
          </w:p>
        </w:tc>
        <w:tc>
          <w:tcPr>
            <w:tcW w:w="2195" w:type="dxa"/>
          </w:tcPr>
          <w:p w14:paraId="7C619966" w14:textId="77777777" w:rsidR="009E6E1D" w:rsidRPr="00FF6A71" w:rsidRDefault="009E6E1D" w:rsidP="009E6E1D">
            <w:pPr>
              <w:spacing w:before="0" w:after="0" w:line="240" w:lineRule="auto"/>
              <w:rPr>
                <w:rFonts w:cstheme="minorHAnsi"/>
                <w:sz w:val="16"/>
                <w:szCs w:val="16"/>
              </w:rPr>
            </w:pPr>
          </w:p>
        </w:tc>
      </w:tr>
      <w:tr w:rsidR="009E6E1D" w:rsidRPr="00FF6A71" w14:paraId="0EAA5B9B" w14:textId="77777777" w:rsidTr="009E6E1D">
        <w:tc>
          <w:tcPr>
            <w:tcW w:w="2194" w:type="dxa"/>
          </w:tcPr>
          <w:p w14:paraId="053C568E" w14:textId="77777777" w:rsidR="009E6E1D" w:rsidRPr="00FF6A71" w:rsidRDefault="009E6E1D" w:rsidP="009E6E1D">
            <w:pPr>
              <w:spacing w:before="0" w:after="0" w:line="240" w:lineRule="auto"/>
              <w:jc w:val="right"/>
              <w:rPr>
                <w:rFonts w:cstheme="minorHAnsi"/>
                <w:sz w:val="16"/>
                <w:szCs w:val="16"/>
              </w:rPr>
            </w:pPr>
          </w:p>
        </w:tc>
        <w:tc>
          <w:tcPr>
            <w:tcW w:w="2194" w:type="dxa"/>
            <w:shd w:val="clear" w:color="auto" w:fill="auto"/>
            <w:vAlign w:val="bottom"/>
          </w:tcPr>
          <w:p w14:paraId="76D13430"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Time study</w:t>
            </w:r>
          </w:p>
        </w:tc>
        <w:tc>
          <w:tcPr>
            <w:tcW w:w="2194" w:type="dxa"/>
          </w:tcPr>
          <w:p w14:paraId="52CC14E4" w14:textId="77777777" w:rsidR="009E6E1D" w:rsidRPr="00FF6A71" w:rsidRDefault="009E6E1D" w:rsidP="009E6E1D">
            <w:pPr>
              <w:spacing w:before="0" w:after="0" w:line="240" w:lineRule="auto"/>
              <w:jc w:val="left"/>
              <w:rPr>
                <w:rFonts w:cstheme="minorHAnsi"/>
                <w:sz w:val="16"/>
                <w:szCs w:val="16"/>
              </w:rPr>
            </w:pPr>
          </w:p>
        </w:tc>
        <w:tc>
          <w:tcPr>
            <w:tcW w:w="2195" w:type="dxa"/>
          </w:tcPr>
          <w:p w14:paraId="7A4A479D" w14:textId="77777777" w:rsidR="009E6E1D" w:rsidRPr="00FF6A71" w:rsidRDefault="009E6E1D" w:rsidP="009E6E1D">
            <w:pPr>
              <w:spacing w:before="0" w:after="0" w:line="240" w:lineRule="auto"/>
              <w:rPr>
                <w:rFonts w:cstheme="minorHAnsi"/>
                <w:sz w:val="16"/>
                <w:szCs w:val="16"/>
              </w:rPr>
            </w:pPr>
          </w:p>
        </w:tc>
      </w:tr>
      <w:tr w:rsidR="009E6E1D" w:rsidRPr="00FF6A71" w14:paraId="41D66EBA" w14:textId="77777777" w:rsidTr="009E6E1D">
        <w:tc>
          <w:tcPr>
            <w:tcW w:w="2194" w:type="dxa"/>
          </w:tcPr>
          <w:p w14:paraId="38890FAB" w14:textId="77777777" w:rsidR="009E6E1D" w:rsidRPr="00FF6A71" w:rsidRDefault="009E6E1D" w:rsidP="009E6E1D">
            <w:pPr>
              <w:spacing w:before="0" w:after="0" w:line="240" w:lineRule="auto"/>
              <w:jc w:val="right"/>
              <w:rPr>
                <w:rFonts w:cstheme="minorHAnsi"/>
                <w:sz w:val="16"/>
                <w:szCs w:val="16"/>
              </w:rPr>
            </w:pPr>
          </w:p>
        </w:tc>
        <w:tc>
          <w:tcPr>
            <w:tcW w:w="2194" w:type="dxa"/>
            <w:shd w:val="clear" w:color="auto" w:fill="auto"/>
            <w:vAlign w:val="bottom"/>
          </w:tcPr>
          <w:p w14:paraId="7D2ADC19"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Assembly simulation</w:t>
            </w:r>
          </w:p>
        </w:tc>
        <w:tc>
          <w:tcPr>
            <w:tcW w:w="2194" w:type="dxa"/>
          </w:tcPr>
          <w:p w14:paraId="704AA822" w14:textId="77777777" w:rsidR="009E6E1D" w:rsidRPr="00FF6A71" w:rsidRDefault="009E6E1D" w:rsidP="009E6E1D">
            <w:pPr>
              <w:spacing w:before="0" w:after="0" w:line="240" w:lineRule="auto"/>
              <w:rPr>
                <w:rFonts w:cstheme="minorHAnsi"/>
                <w:sz w:val="16"/>
                <w:szCs w:val="16"/>
              </w:rPr>
            </w:pPr>
          </w:p>
        </w:tc>
        <w:tc>
          <w:tcPr>
            <w:tcW w:w="2195" w:type="dxa"/>
          </w:tcPr>
          <w:p w14:paraId="7B2126B2" w14:textId="77777777" w:rsidR="009E6E1D" w:rsidRPr="00FF6A71" w:rsidRDefault="009E6E1D" w:rsidP="009E6E1D">
            <w:pPr>
              <w:spacing w:before="0" w:after="0" w:line="240" w:lineRule="auto"/>
              <w:rPr>
                <w:rFonts w:cstheme="minorHAnsi"/>
                <w:sz w:val="16"/>
                <w:szCs w:val="16"/>
              </w:rPr>
            </w:pPr>
          </w:p>
        </w:tc>
      </w:tr>
      <w:tr w:rsidR="009E6E1D" w:rsidRPr="00FF6A71" w14:paraId="69F53D0D" w14:textId="77777777" w:rsidTr="009E6E1D">
        <w:tc>
          <w:tcPr>
            <w:tcW w:w="2194" w:type="dxa"/>
          </w:tcPr>
          <w:p w14:paraId="5A62BD58" w14:textId="77777777" w:rsidR="009E6E1D" w:rsidRPr="00FF6A71" w:rsidRDefault="009E6E1D" w:rsidP="009E6E1D">
            <w:pPr>
              <w:spacing w:before="0" w:after="0" w:line="240" w:lineRule="auto"/>
              <w:rPr>
                <w:rFonts w:cstheme="minorHAnsi"/>
                <w:sz w:val="16"/>
                <w:szCs w:val="16"/>
              </w:rPr>
            </w:pPr>
          </w:p>
        </w:tc>
        <w:tc>
          <w:tcPr>
            <w:tcW w:w="2194" w:type="dxa"/>
            <w:shd w:val="clear" w:color="auto" w:fill="auto"/>
            <w:vAlign w:val="bottom"/>
          </w:tcPr>
          <w:p w14:paraId="1906C8C4"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Work Safety Engineer</w:t>
            </w:r>
          </w:p>
        </w:tc>
        <w:tc>
          <w:tcPr>
            <w:tcW w:w="2194" w:type="dxa"/>
          </w:tcPr>
          <w:p w14:paraId="3450BAFB" w14:textId="77777777" w:rsidR="009E6E1D" w:rsidRPr="00FF6A71" w:rsidRDefault="009E6E1D" w:rsidP="009E6E1D">
            <w:pPr>
              <w:spacing w:before="0" w:after="0" w:line="240" w:lineRule="auto"/>
              <w:rPr>
                <w:rFonts w:cstheme="minorHAnsi"/>
                <w:sz w:val="16"/>
                <w:szCs w:val="16"/>
              </w:rPr>
            </w:pPr>
          </w:p>
        </w:tc>
        <w:tc>
          <w:tcPr>
            <w:tcW w:w="2195" w:type="dxa"/>
          </w:tcPr>
          <w:p w14:paraId="1821F65E" w14:textId="77777777" w:rsidR="009E6E1D" w:rsidRPr="00FF6A71" w:rsidRDefault="009E6E1D" w:rsidP="009E6E1D">
            <w:pPr>
              <w:spacing w:before="0" w:after="0" w:line="240" w:lineRule="auto"/>
              <w:rPr>
                <w:rFonts w:cstheme="minorHAnsi"/>
                <w:sz w:val="16"/>
                <w:szCs w:val="16"/>
              </w:rPr>
            </w:pPr>
          </w:p>
        </w:tc>
      </w:tr>
      <w:tr w:rsidR="009E6E1D" w:rsidRPr="00FF6A71" w14:paraId="7191CA8A" w14:textId="77777777" w:rsidTr="009E6E1D">
        <w:tc>
          <w:tcPr>
            <w:tcW w:w="2194" w:type="dxa"/>
          </w:tcPr>
          <w:p w14:paraId="003411D0" w14:textId="77777777" w:rsidR="009E6E1D" w:rsidRPr="00FF6A71" w:rsidRDefault="009E6E1D" w:rsidP="009E6E1D">
            <w:pPr>
              <w:spacing w:before="0" w:after="0" w:line="240" w:lineRule="auto"/>
              <w:rPr>
                <w:rFonts w:cstheme="minorHAnsi"/>
                <w:sz w:val="16"/>
                <w:szCs w:val="16"/>
              </w:rPr>
            </w:pPr>
          </w:p>
        </w:tc>
        <w:tc>
          <w:tcPr>
            <w:tcW w:w="2194" w:type="dxa"/>
            <w:shd w:val="clear" w:color="auto" w:fill="auto"/>
            <w:vAlign w:val="bottom"/>
          </w:tcPr>
          <w:p w14:paraId="689C163A"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Manufacturing Items Engineer</w:t>
            </w:r>
          </w:p>
        </w:tc>
        <w:tc>
          <w:tcPr>
            <w:tcW w:w="2194" w:type="dxa"/>
          </w:tcPr>
          <w:p w14:paraId="470D9BB8" w14:textId="77777777" w:rsidR="009E6E1D" w:rsidRPr="00FF6A71" w:rsidRDefault="009E6E1D" w:rsidP="009E6E1D">
            <w:pPr>
              <w:spacing w:before="0" w:after="0" w:line="240" w:lineRule="auto"/>
              <w:rPr>
                <w:rFonts w:cstheme="minorHAnsi"/>
                <w:sz w:val="16"/>
                <w:szCs w:val="16"/>
              </w:rPr>
            </w:pPr>
          </w:p>
        </w:tc>
        <w:tc>
          <w:tcPr>
            <w:tcW w:w="2195" w:type="dxa"/>
          </w:tcPr>
          <w:p w14:paraId="701BB23D" w14:textId="77777777" w:rsidR="009E6E1D" w:rsidRPr="00FF6A71" w:rsidRDefault="009E6E1D" w:rsidP="009E6E1D">
            <w:pPr>
              <w:spacing w:before="0" w:after="0" w:line="240" w:lineRule="auto"/>
              <w:rPr>
                <w:rFonts w:cstheme="minorHAnsi"/>
                <w:sz w:val="16"/>
                <w:szCs w:val="16"/>
              </w:rPr>
            </w:pPr>
          </w:p>
        </w:tc>
      </w:tr>
      <w:tr w:rsidR="009E6E1D" w:rsidRPr="00FF6A71" w14:paraId="0DC1F52A" w14:textId="77777777" w:rsidTr="009E6E1D">
        <w:tc>
          <w:tcPr>
            <w:tcW w:w="2194" w:type="dxa"/>
          </w:tcPr>
          <w:p w14:paraId="0113FE0F" w14:textId="77777777" w:rsidR="009E6E1D" w:rsidRPr="00FF6A71" w:rsidRDefault="009E6E1D" w:rsidP="009E6E1D">
            <w:pPr>
              <w:spacing w:before="0" w:after="0" w:line="240" w:lineRule="auto"/>
              <w:rPr>
                <w:rFonts w:cstheme="minorHAnsi"/>
                <w:sz w:val="16"/>
                <w:szCs w:val="16"/>
              </w:rPr>
            </w:pPr>
          </w:p>
        </w:tc>
        <w:tc>
          <w:tcPr>
            <w:tcW w:w="2194" w:type="dxa"/>
            <w:shd w:val="clear" w:color="auto" w:fill="auto"/>
            <w:vAlign w:val="bottom"/>
          </w:tcPr>
          <w:p w14:paraId="7706248B" w14:textId="77777777" w:rsidR="009E6E1D" w:rsidRPr="00FF6A71" w:rsidRDefault="009E6E1D" w:rsidP="009E6E1D">
            <w:pPr>
              <w:spacing w:before="0" w:after="0" w:line="240" w:lineRule="auto"/>
              <w:jc w:val="left"/>
              <w:rPr>
                <w:rFonts w:cstheme="minorHAnsi"/>
                <w:sz w:val="16"/>
                <w:szCs w:val="16"/>
                <w:u w:val="single"/>
              </w:rPr>
            </w:pPr>
            <w:r w:rsidRPr="00FF6A71">
              <w:rPr>
                <w:rFonts w:cstheme="minorHAnsi"/>
                <w:sz w:val="16"/>
                <w:szCs w:val="16"/>
                <w:u w:val="single"/>
              </w:rPr>
              <w:t>Robotics</w:t>
            </w:r>
          </w:p>
        </w:tc>
        <w:tc>
          <w:tcPr>
            <w:tcW w:w="2194" w:type="dxa"/>
          </w:tcPr>
          <w:p w14:paraId="41B4D0F3" w14:textId="77777777" w:rsidR="009E6E1D" w:rsidRPr="00FF6A71" w:rsidRDefault="009E6E1D" w:rsidP="009E6E1D">
            <w:pPr>
              <w:spacing w:before="0" w:after="0" w:line="240" w:lineRule="auto"/>
              <w:rPr>
                <w:rFonts w:cstheme="minorHAnsi"/>
                <w:sz w:val="16"/>
                <w:szCs w:val="16"/>
              </w:rPr>
            </w:pPr>
          </w:p>
        </w:tc>
        <w:tc>
          <w:tcPr>
            <w:tcW w:w="2195" w:type="dxa"/>
          </w:tcPr>
          <w:p w14:paraId="50C0C13C" w14:textId="77777777" w:rsidR="009E6E1D" w:rsidRPr="00FF6A71" w:rsidRDefault="009E6E1D" w:rsidP="009E6E1D">
            <w:pPr>
              <w:spacing w:before="0" w:after="0" w:line="240" w:lineRule="auto"/>
              <w:rPr>
                <w:rFonts w:cstheme="minorHAnsi"/>
                <w:sz w:val="16"/>
                <w:szCs w:val="16"/>
              </w:rPr>
            </w:pPr>
          </w:p>
        </w:tc>
      </w:tr>
      <w:tr w:rsidR="009E6E1D" w:rsidRPr="00FF6A71" w14:paraId="2E28F867" w14:textId="77777777" w:rsidTr="009E6E1D">
        <w:tc>
          <w:tcPr>
            <w:tcW w:w="2194" w:type="dxa"/>
          </w:tcPr>
          <w:p w14:paraId="64E701FB" w14:textId="77777777" w:rsidR="009E6E1D" w:rsidRPr="00FF6A71" w:rsidRDefault="009E6E1D" w:rsidP="009E6E1D">
            <w:pPr>
              <w:spacing w:before="0" w:after="0" w:line="240" w:lineRule="auto"/>
              <w:rPr>
                <w:rFonts w:cstheme="minorHAnsi"/>
                <w:sz w:val="16"/>
                <w:szCs w:val="16"/>
              </w:rPr>
            </w:pPr>
          </w:p>
        </w:tc>
        <w:tc>
          <w:tcPr>
            <w:tcW w:w="2194" w:type="dxa"/>
            <w:shd w:val="clear" w:color="auto" w:fill="auto"/>
            <w:vAlign w:val="bottom"/>
          </w:tcPr>
          <w:p w14:paraId="0D43DD18"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Aero riveting systems</w:t>
            </w:r>
          </w:p>
        </w:tc>
        <w:tc>
          <w:tcPr>
            <w:tcW w:w="2194" w:type="dxa"/>
          </w:tcPr>
          <w:p w14:paraId="7F858C33" w14:textId="77777777" w:rsidR="009E6E1D" w:rsidRPr="00FF6A71" w:rsidRDefault="009E6E1D" w:rsidP="009E6E1D">
            <w:pPr>
              <w:spacing w:before="0" w:after="0" w:line="240" w:lineRule="auto"/>
              <w:rPr>
                <w:rFonts w:cstheme="minorHAnsi"/>
                <w:sz w:val="16"/>
                <w:szCs w:val="16"/>
              </w:rPr>
            </w:pPr>
          </w:p>
        </w:tc>
        <w:tc>
          <w:tcPr>
            <w:tcW w:w="2195" w:type="dxa"/>
          </w:tcPr>
          <w:p w14:paraId="4160805B" w14:textId="77777777" w:rsidR="009E6E1D" w:rsidRPr="00FF6A71" w:rsidRDefault="009E6E1D" w:rsidP="009E6E1D">
            <w:pPr>
              <w:spacing w:before="0" w:after="0" w:line="240" w:lineRule="auto"/>
              <w:rPr>
                <w:rFonts w:cstheme="minorHAnsi"/>
                <w:sz w:val="16"/>
                <w:szCs w:val="16"/>
              </w:rPr>
            </w:pPr>
          </w:p>
        </w:tc>
      </w:tr>
      <w:tr w:rsidR="009E6E1D" w:rsidRPr="00FF6A71" w14:paraId="73A9B970" w14:textId="77777777" w:rsidTr="009E6E1D">
        <w:tc>
          <w:tcPr>
            <w:tcW w:w="2194" w:type="dxa"/>
          </w:tcPr>
          <w:p w14:paraId="74CE5CFC" w14:textId="77777777" w:rsidR="009E6E1D" w:rsidRPr="00FF6A71" w:rsidRDefault="009E6E1D" w:rsidP="009E6E1D">
            <w:pPr>
              <w:spacing w:before="0" w:after="0" w:line="240" w:lineRule="auto"/>
              <w:rPr>
                <w:rFonts w:cstheme="minorHAnsi"/>
                <w:sz w:val="16"/>
                <w:szCs w:val="16"/>
              </w:rPr>
            </w:pPr>
          </w:p>
        </w:tc>
        <w:tc>
          <w:tcPr>
            <w:tcW w:w="2194" w:type="dxa"/>
            <w:shd w:val="clear" w:color="auto" w:fill="auto"/>
            <w:vAlign w:val="bottom"/>
          </w:tcPr>
          <w:p w14:paraId="2BD21A06"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Fastener processing</w:t>
            </w:r>
          </w:p>
        </w:tc>
        <w:tc>
          <w:tcPr>
            <w:tcW w:w="2194" w:type="dxa"/>
          </w:tcPr>
          <w:p w14:paraId="363D1001" w14:textId="77777777" w:rsidR="009E6E1D" w:rsidRPr="00FF6A71" w:rsidRDefault="009E6E1D" w:rsidP="009E6E1D">
            <w:pPr>
              <w:spacing w:before="0" w:after="0" w:line="240" w:lineRule="auto"/>
              <w:rPr>
                <w:rFonts w:cstheme="minorHAnsi"/>
                <w:sz w:val="16"/>
                <w:szCs w:val="16"/>
              </w:rPr>
            </w:pPr>
          </w:p>
        </w:tc>
        <w:tc>
          <w:tcPr>
            <w:tcW w:w="2195" w:type="dxa"/>
          </w:tcPr>
          <w:p w14:paraId="5F9BB633" w14:textId="77777777" w:rsidR="009E6E1D" w:rsidRPr="00FF6A71" w:rsidRDefault="009E6E1D" w:rsidP="009E6E1D">
            <w:pPr>
              <w:spacing w:before="0" w:after="0" w:line="240" w:lineRule="auto"/>
              <w:rPr>
                <w:rFonts w:cstheme="minorHAnsi"/>
                <w:sz w:val="16"/>
                <w:szCs w:val="16"/>
              </w:rPr>
            </w:pPr>
          </w:p>
        </w:tc>
      </w:tr>
      <w:tr w:rsidR="009E6E1D" w:rsidRPr="00FF6A71" w14:paraId="67B0D398" w14:textId="77777777" w:rsidTr="009E6E1D">
        <w:tc>
          <w:tcPr>
            <w:tcW w:w="2194" w:type="dxa"/>
          </w:tcPr>
          <w:p w14:paraId="513BE1A4" w14:textId="77777777" w:rsidR="009E6E1D" w:rsidRPr="00FF6A71" w:rsidRDefault="009E6E1D" w:rsidP="009E6E1D">
            <w:pPr>
              <w:spacing w:before="0" w:after="0" w:line="240" w:lineRule="auto"/>
              <w:rPr>
                <w:rFonts w:cstheme="minorHAnsi"/>
                <w:sz w:val="16"/>
                <w:szCs w:val="16"/>
              </w:rPr>
            </w:pPr>
          </w:p>
        </w:tc>
        <w:tc>
          <w:tcPr>
            <w:tcW w:w="2194" w:type="dxa"/>
            <w:shd w:val="clear" w:color="auto" w:fill="auto"/>
            <w:vAlign w:val="bottom"/>
          </w:tcPr>
          <w:p w14:paraId="014C3669" w14:textId="7777777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Assembly robot programming</w:t>
            </w:r>
          </w:p>
        </w:tc>
        <w:tc>
          <w:tcPr>
            <w:tcW w:w="2194" w:type="dxa"/>
          </w:tcPr>
          <w:p w14:paraId="63D007D9" w14:textId="77777777" w:rsidR="009E6E1D" w:rsidRPr="00FF6A71" w:rsidRDefault="009E6E1D" w:rsidP="009E6E1D">
            <w:pPr>
              <w:spacing w:before="0" w:after="0" w:line="240" w:lineRule="auto"/>
              <w:rPr>
                <w:rFonts w:cstheme="minorHAnsi"/>
                <w:sz w:val="16"/>
                <w:szCs w:val="16"/>
              </w:rPr>
            </w:pPr>
          </w:p>
        </w:tc>
        <w:tc>
          <w:tcPr>
            <w:tcW w:w="2195" w:type="dxa"/>
          </w:tcPr>
          <w:p w14:paraId="3ECA0865" w14:textId="77777777" w:rsidR="009E6E1D" w:rsidRPr="00FF6A71" w:rsidRDefault="009E6E1D" w:rsidP="009E6E1D">
            <w:pPr>
              <w:spacing w:before="0" w:after="0" w:line="240" w:lineRule="auto"/>
              <w:rPr>
                <w:rFonts w:cstheme="minorHAnsi"/>
                <w:sz w:val="16"/>
                <w:szCs w:val="16"/>
              </w:rPr>
            </w:pPr>
          </w:p>
        </w:tc>
      </w:tr>
      <w:tr w:rsidR="009E6E1D" w:rsidRPr="00FF6A71" w14:paraId="361C560E" w14:textId="77777777" w:rsidTr="009E6E1D">
        <w:tc>
          <w:tcPr>
            <w:tcW w:w="2194" w:type="dxa"/>
          </w:tcPr>
          <w:p w14:paraId="05B2644F" w14:textId="77777777" w:rsidR="009E6E1D" w:rsidRPr="00FF6A71" w:rsidRDefault="009E6E1D" w:rsidP="009E6E1D">
            <w:pPr>
              <w:spacing w:before="0" w:after="0" w:line="240" w:lineRule="auto"/>
              <w:rPr>
                <w:rFonts w:cstheme="minorHAnsi"/>
                <w:sz w:val="16"/>
                <w:szCs w:val="16"/>
              </w:rPr>
            </w:pPr>
          </w:p>
        </w:tc>
        <w:tc>
          <w:tcPr>
            <w:tcW w:w="2194" w:type="dxa"/>
            <w:shd w:val="clear" w:color="auto" w:fill="auto"/>
            <w:vAlign w:val="bottom"/>
          </w:tcPr>
          <w:p w14:paraId="27BEE85E" w14:textId="40DEB354"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Fabrication work</w:t>
            </w:r>
            <w:ins w:id="29781" w:author="pete jones" w:date="2022-03-30T10:25:00Z">
              <w:r w:rsidR="00093B7D">
                <w:rPr>
                  <w:rFonts w:cstheme="minorHAnsi"/>
                  <w:sz w:val="16"/>
                  <w:szCs w:val="16"/>
                </w:rPr>
                <w:t xml:space="preserve"> </w:t>
              </w:r>
            </w:ins>
            <w:r w:rsidRPr="00FF6A71">
              <w:rPr>
                <w:rFonts w:cstheme="minorHAnsi"/>
                <w:sz w:val="16"/>
                <w:szCs w:val="16"/>
              </w:rPr>
              <w:t>cell programming</w:t>
            </w:r>
          </w:p>
        </w:tc>
        <w:tc>
          <w:tcPr>
            <w:tcW w:w="2194" w:type="dxa"/>
          </w:tcPr>
          <w:p w14:paraId="61E5246E" w14:textId="77777777" w:rsidR="009E6E1D" w:rsidRPr="00FF6A71" w:rsidRDefault="009E6E1D" w:rsidP="009E6E1D">
            <w:pPr>
              <w:spacing w:before="0" w:after="0" w:line="240" w:lineRule="auto"/>
              <w:rPr>
                <w:rFonts w:cstheme="minorHAnsi"/>
                <w:sz w:val="16"/>
                <w:szCs w:val="16"/>
              </w:rPr>
            </w:pPr>
          </w:p>
        </w:tc>
        <w:tc>
          <w:tcPr>
            <w:tcW w:w="2195" w:type="dxa"/>
          </w:tcPr>
          <w:p w14:paraId="2EB37856" w14:textId="77777777" w:rsidR="009E6E1D" w:rsidRPr="00FF6A71" w:rsidRDefault="009E6E1D" w:rsidP="009E6E1D">
            <w:pPr>
              <w:spacing w:before="0" w:after="0" w:line="240" w:lineRule="auto"/>
              <w:rPr>
                <w:rFonts w:cstheme="minorHAnsi"/>
                <w:sz w:val="16"/>
                <w:szCs w:val="16"/>
              </w:rPr>
            </w:pPr>
          </w:p>
        </w:tc>
      </w:tr>
      <w:tr w:rsidR="009E6E1D" w:rsidRPr="00FF6A71" w14:paraId="77165F02" w14:textId="77777777" w:rsidTr="009E6E1D">
        <w:tc>
          <w:tcPr>
            <w:tcW w:w="2194" w:type="dxa"/>
          </w:tcPr>
          <w:p w14:paraId="781E369E" w14:textId="77777777" w:rsidR="009E6E1D" w:rsidRPr="00FF6A71" w:rsidRDefault="009E6E1D" w:rsidP="009E6E1D">
            <w:pPr>
              <w:spacing w:before="0" w:after="0" w:line="240" w:lineRule="auto"/>
              <w:rPr>
                <w:rFonts w:cstheme="minorHAnsi"/>
                <w:sz w:val="16"/>
                <w:szCs w:val="16"/>
              </w:rPr>
            </w:pPr>
          </w:p>
        </w:tc>
        <w:tc>
          <w:tcPr>
            <w:tcW w:w="2194" w:type="dxa"/>
            <w:shd w:val="clear" w:color="auto" w:fill="auto"/>
            <w:vAlign w:val="bottom"/>
          </w:tcPr>
          <w:p w14:paraId="3A223BF1" w14:textId="3A926167" w:rsidR="009E6E1D" w:rsidRPr="00FF6A71" w:rsidRDefault="009E6E1D" w:rsidP="009E6E1D">
            <w:pPr>
              <w:spacing w:before="0" w:after="0" w:line="240" w:lineRule="auto"/>
              <w:jc w:val="right"/>
              <w:rPr>
                <w:rFonts w:cstheme="minorHAnsi"/>
                <w:sz w:val="16"/>
                <w:szCs w:val="16"/>
              </w:rPr>
            </w:pPr>
            <w:r w:rsidRPr="00FF6A71">
              <w:rPr>
                <w:rFonts w:cstheme="minorHAnsi"/>
                <w:sz w:val="16"/>
                <w:szCs w:val="16"/>
              </w:rPr>
              <w:t>Surface finishing work</w:t>
            </w:r>
            <w:ins w:id="29782" w:author="pete jones" w:date="2022-03-30T10:25:00Z">
              <w:r w:rsidR="00093B7D">
                <w:rPr>
                  <w:rFonts w:cstheme="minorHAnsi"/>
                  <w:sz w:val="16"/>
                  <w:szCs w:val="16"/>
                </w:rPr>
                <w:t xml:space="preserve"> </w:t>
              </w:r>
            </w:ins>
            <w:r w:rsidRPr="00FF6A71">
              <w:rPr>
                <w:rFonts w:cstheme="minorHAnsi"/>
                <w:sz w:val="16"/>
                <w:szCs w:val="16"/>
              </w:rPr>
              <w:t>cells</w:t>
            </w:r>
          </w:p>
        </w:tc>
        <w:tc>
          <w:tcPr>
            <w:tcW w:w="2194" w:type="dxa"/>
          </w:tcPr>
          <w:p w14:paraId="4E625FCC" w14:textId="77777777" w:rsidR="009E6E1D" w:rsidRPr="00FF6A71" w:rsidRDefault="009E6E1D" w:rsidP="009E6E1D">
            <w:pPr>
              <w:spacing w:before="0" w:after="0" w:line="240" w:lineRule="auto"/>
              <w:rPr>
                <w:rFonts w:cstheme="minorHAnsi"/>
                <w:sz w:val="16"/>
                <w:szCs w:val="16"/>
              </w:rPr>
            </w:pPr>
          </w:p>
        </w:tc>
        <w:tc>
          <w:tcPr>
            <w:tcW w:w="2195" w:type="dxa"/>
          </w:tcPr>
          <w:p w14:paraId="2F01E762" w14:textId="77777777" w:rsidR="009E6E1D" w:rsidRPr="00FF6A71" w:rsidRDefault="009E6E1D" w:rsidP="009E6E1D">
            <w:pPr>
              <w:spacing w:before="0" w:after="0" w:line="240" w:lineRule="auto"/>
              <w:rPr>
                <w:rFonts w:cstheme="minorHAnsi"/>
                <w:sz w:val="16"/>
                <w:szCs w:val="16"/>
              </w:rPr>
            </w:pPr>
          </w:p>
        </w:tc>
      </w:tr>
      <w:tr w:rsidR="009E6E1D" w:rsidRPr="00FF6A71" w14:paraId="4D1219DE" w14:textId="77777777" w:rsidTr="009E6E1D">
        <w:tc>
          <w:tcPr>
            <w:tcW w:w="8777" w:type="dxa"/>
            <w:gridSpan w:val="4"/>
          </w:tcPr>
          <w:p w14:paraId="3047C9B6" w14:textId="1CAF75A0" w:rsidR="009E6E1D" w:rsidRPr="00FF6A71" w:rsidRDefault="009E6E1D" w:rsidP="009E6E1D">
            <w:pPr>
              <w:spacing w:before="0" w:after="0" w:line="240" w:lineRule="auto"/>
              <w:rPr>
                <w:rFonts w:cstheme="minorHAnsi"/>
                <w:i/>
                <w:iCs/>
                <w:sz w:val="16"/>
                <w:szCs w:val="16"/>
              </w:rPr>
            </w:pPr>
            <w:r w:rsidRPr="00FF6A71">
              <w:rPr>
                <w:rFonts w:cstheme="minorHAnsi"/>
                <w:i/>
                <w:iCs/>
                <w:sz w:val="16"/>
                <w:szCs w:val="16"/>
              </w:rPr>
              <w:t xml:space="preserve">Students have the option to mix and match roles to suit their </w:t>
            </w:r>
            <w:del w:id="29783" w:author="pete jones" w:date="2022-03-30T10:25:00Z">
              <w:r w:rsidRPr="00FF6A71" w:rsidDel="00093B7D">
                <w:rPr>
                  <w:rFonts w:cstheme="minorHAnsi"/>
                  <w:i/>
                  <w:iCs/>
                  <w:sz w:val="16"/>
                  <w:szCs w:val="16"/>
                </w:rPr>
                <w:delText xml:space="preserve">own </w:delText>
              </w:r>
            </w:del>
            <w:r w:rsidRPr="00FF6A71">
              <w:rPr>
                <w:rFonts w:cstheme="minorHAnsi"/>
                <w:i/>
                <w:iCs/>
                <w:sz w:val="16"/>
                <w:szCs w:val="16"/>
              </w:rPr>
              <w:t>interests or project needs</w:t>
            </w:r>
          </w:p>
        </w:tc>
      </w:tr>
    </w:tbl>
    <w:p w14:paraId="1B380E13" w14:textId="76CC3E11" w:rsidR="00CF2CEE" w:rsidRPr="007C0DAF" w:rsidRDefault="0006680C">
      <w:pPr>
        <w:pStyle w:val="Caption"/>
        <w:rPr>
          <w:b/>
          <w:bCs/>
          <w:u w:val="single"/>
        </w:rPr>
        <w:pPrChange w:id="29784" w:author="pete jones" w:date="2022-01-04T14:51:00Z">
          <w:pPr>
            <w:pStyle w:val="TOCHeading"/>
            <w:jc w:val="center"/>
          </w:pPr>
        </w:pPrChange>
      </w:pPr>
      <w:bookmarkStart w:id="29785" w:name="_Ref67300075"/>
      <w:bookmarkStart w:id="29786" w:name="_Toc68162336"/>
      <w:bookmarkStart w:id="29787" w:name="_Toc99719368"/>
      <w:r w:rsidRPr="00C15005">
        <w:t xml:space="preserve">Table </w:t>
      </w:r>
      <w:ins w:id="29788" w:author="pete jones" w:date="2022-03-12T09:33:00Z">
        <w:r w:rsidR="00D62441">
          <w:fldChar w:fldCharType="begin"/>
        </w:r>
        <w:r w:rsidR="00D62441">
          <w:instrText xml:space="preserve"> STYLEREF 1 \s </w:instrText>
        </w:r>
      </w:ins>
      <w:r w:rsidR="00D62441">
        <w:fldChar w:fldCharType="separate"/>
      </w:r>
      <w:r w:rsidR="00D94147">
        <w:rPr>
          <w:noProof/>
        </w:rPr>
        <w:t>8</w:t>
      </w:r>
      <w:ins w:id="29789"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29790" w:author="pete jones" w:date="2022-04-05T11:31:00Z">
        <w:r w:rsidR="00D94147">
          <w:rPr>
            <w:noProof/>
          </w:rPr>
          <w:t>7</w:t>
        </w:r>
      </w:ins>
      <w:ins w:id="29791" w:author="pete jones" w:date="2022-03-12T09:33:00Z">
        <w:r w:rsidR="00D62441">
          <w:fldChar w:fldCharType="end"/>
        </w:r>
      </w:ins>
      <w:del w:id="29792" w:author="pete jones" w:date="2022-02-07T13:00:00Z">
        <w:r w:rsidRPr="00312F59" w:rsidDel="00344917">
          <w:fldChar w:fldCharType="begin"/>
        </w:r>
        <w:r w:rsidRPr="007C0DAF" w:rsidDel="00344917">
          <w:delInstrText>STYLEREF 1 \s</w:delInstrText>
        </w:r>
        <w:r w:rsidRPr="00312F59" w:rsidDel="00344917">
          <w:fldChar w:fldCharType="separate"/>
        </w:r>
        <w:r w:rsidR="00C15005" w:rsidDel="00344917">
          <w:rPr>
            <w:noProof/>
          </w:rPr>
          <w:delText>8</w:delText>
        </w:r>
        <w:r w:rsidRPr="00312F59" w:rsidDel="00344917">
          <w:fldChar w:fldCharType="end"/>
        </w:r>
        <w:r w:rsidR="002732C1" w:rsidRPr="00862EE0" w:rsidDel="00344917">
          <w:noBreakHyphen/>
        </w:r>
        <w:r w:rsidRPr="007C0DAF" w:rsidDel="00344917">
          <w:fldChar w:fldCharType="begin"/>
        </w:r>
        <w:r w:rsidRPr="007C0DAF" w:rsidDel="00344917">
          <w:delInstrText>SEQ Table \* ARABIC \s 1</w:delInstrText>
        </w:r>
        <w:r w:rsidRPr="007C0DAF" w:rsidDel="00344917">
          <w:fldChar w:fldCharType="separate"/>
        </w:r>
      </w:del>
      <w:del w:id="29793" w:author="pete jones" w:date="2022-01-04T14:51:00Z">
        <w:r w:rsidR="00DD384C" w:rsidRPr="007C0DAF" w:rsidDel="00743A68">
          <w:rPr>
            <w:noProof/>
          </w:rPr>
          <w:delText>6</w:delText>
        </w:r>
      </w:del>
      <w:del w:id="29794" w:author="pete jones" w:date="2022-02-07T13:00:00Z">
        <w:r w:rsidRPr="007C0DAF" w:rsidDel="00344917">
          <w:fldChar w:fldCharType="end"/>
        </w:r>
      </w:del>
      <w:bookmarkEnd w:id="29785"/>
      <w:r w:rsidRPr="007C0DAF">
        <w:t>: Layer 2 – Tier 2 – engineering roles.</w:t>
      </w:r>
      <w:bookmarkEnd w:id="29786"/>
      <w:bookmarkEnd w:id="29787"/>
    </w:p>
    <w:p w14:paraId="4FB92F28" w14:textId="23CD6F6A" w:rsidR="00A33F88" w:rsidRPr="00FF6A71" w:rsidRDefault="009E6E1D" w:rsidP="009E6E1D">
      <w:pPr>
        <w:rPr>
          <w:b/>
          <w:bCs/>
          <w:u w:val="single"/>
        </w:rPr>
      </w:pPr>
      <w:r w:rsidRPr="00FF6A71">
        <w:rPr>
          <w:b/>
          <w:bCs/>
          <w:u w:val="single"/>
        </w:rPr>
        <w:t>Tier 3 – Applications</w:t>
      </w:r>
    </w:p>
    <w:p w14:paraId="5A66B4EF" w14:textId="514226E1" w:rsidR="00A33F88" w:rsidRPr="00FF6A71" w:rsidRDefault="009E6E1D" w:rsidP="009E6E1D">
      <w:r w:rsidRPr="00FF6A71">
        <w:t xml:space="preserve">A comprehensive listing of applications categorised by domain is in the appendix. In most cases, the </w:t>
      </w:r>
      <w:del w:id="29795" w:author="pete jones" w:date="2022-04-01T12:26:00Z">
        <w:r w:rsidRPr="00FF6A71" w:rsidDel="00DD7B17">
          <w:delText>title of the application</w:delText>
        </w:r>
      </w:del>
      <w:ins w:id="29796" w:author="pete jones" w:date="2022-04-01T12:26:00Z">
        <w:r w:rsidR="00DD7B17">
          <w:t>application's title</w:t>
        </w:r>
      </w:ins>
      <w:r w:rsidRPr="00FF6A71">
        <w:t xml:space="preserve"> is a good indication of its functionality. Following </w:t>
      </w:r>
      <w:del w:id="29797" w:author="pete jones" w:date="2022-03-30T10:25:00Z">
        <w:r w:rsidRPr="00FF6A71" w:rsidDel="00093B7D">
          <w:delText xml:space="preserve">a </w:delText>
        </w:r>
      </w:del>
      <w:r w:rsidRPr="00FF6A71">
        <w:t>role-based learning</w:t>
      </w:r>
      <w:ins w:id="29798" w:author="pete jones" w:date="2022-03-30T10:25:00Z">
        <w:r w:rsidR="00093B7D">
          <w:t>,</w:t>
        </w:r>
      </w:ins>
      <w:r w:rsidRPr="00FF6A71">
        <w:t xml:space="preserve"> </w:t>
      </w:r>
      <w:ins w:id="29799" w:author="pete jones" w:date="2022-03-30T10:25:00Z">
        <w:r w:rsidR="00093B7D">
          <w:t xml:space="preserve">the </w:t>
        </w:r>
      </w:ins>
      <w:r w:rsidRPr="00FF6A71">
        <w:t xml:space="preserve">path introduces students to the relationships between the functional applications making it unnecessary to investigate individual functionality. However, </w:t>
      </w:r>
      <w:del w:id="29800" w:author="pete jones" w:date="2022-04-01T12:26:00Z">
        <w:r w:rsidRPr="00FF6A71" w:rsidDel="00DD7B17">
          <w:delText xml:space="preserve">for those students who wish to create their </w:delText>
        </w:r>
      </w:del>
      <w:del w:id="29801" w:author="pete jones" w:date="2022-03-30T10:25:00Z">
        <w:r w:rsidRPr="00FF6A71" w:rsidDel="00093B7D">
          <w:delText xml:space="preserve">own </w:delText>
        </w:r>
      </w:del>
      <w:del w:id="29802" w:author="pete jones" w:date="2022-04-01T12:26:00Z">
        <w:r w:rsidRPr="00FF6A71" w:rsidDel="00DD7B17">
          <w:delText>learning path it is possible</w:delText>
        </w:r>
      </w:del>
      <w:ins w:id="29803" w:author="pete jones" w:date="2022-04-01T12:26:00Z">
        <w:r w:rsidR="00DD7B17">
          <w:t>it is possible for students who wish to create their learning path</w:t>
        </w:r>
      </w:ins>
      <w:r w:rsidRPr="00FF6A71">
        <w:t xml:space="preserve"> to use this list and </w:t>
      </w:r>
      <w:del w:id="29804" w:author="pete jones" w:date="2022-03-30T10:25:00Z">
        <w:r w:rsidRPr="00FF6A71" w:rsidDel="00093B7D">
          <w:delText xml:space="preserve">cross </w:delText>
        </w:r>
      </w:del>
      <w:ins w:id="29805" w:author="pete jones" w:date="2022-03-30T10:25:00Z">
        <w:r w:rsidR="00093B7D" w:rsidRPr="00FF6A71">
          <w:t>cross</w:t>
        </w:r>
        <w:r w:rsidR="00093B7D">
          <w:t>-</w:t>
        </w:r>
      </w:ins>
      <w:r w:rsidRPr="00FF6A71">
        <w:t>reference it to the associated self-directed learning resources. Whichever route students decide to navigate</w:t>
      </w:r>
      <w:ins w:id="29806" w:author="pete jones" w:date="2022-04-01T12:26:00Z">
        <w:r w:rsidR="00DD7B17">
          <w:t>,</w:t>
        </w:r>
      </w:ins>
      <w:r w:rsidRPr="00FF6A71">
        <w:t xml:space="preserve"> it is necessary to advise caution in trying to achieve too much and consume a disproportionate amount of self-directed study time. Students should plan carefully and select a learning path to support their </w:t>
      </w:r>
      <w:r w:rsidR="002F39F3" w:rsidRPr="00FF6A71">
        <w:t>studies.</w:t>
      </w:r>
    </w:p>
    <w:p w14:paraId="00C5721F" w14:textId="5298C75A" w:rsidR="00A33F88" w:rsidRPr="00FF6A71" w:rsidRDefault="009E6E1D" w:rsidP="009E6E1D">
      <w:pPr>
        <w:rPr>
          <w:b/>
          <w:bCs/>
          <w:u w:val="single"/>
        </w:rPr>
      </w:pPr>
      <w:r w:rsidRPr="00FF6A71">
        <w:rPr>
          <w:b/>
          <w:bCs/>
          <w:u w:val="single"/>
        </w:rPr>
        <w:t>Outcome and subject referencing</w:t>
      </w:r>
    </w:p>
    <w:p w14:paraId="145340EA" w14:textId="0041E90A" w:rsidR="00FC5ABD" w:rsidRPr="00FF6A71" w:rsidRDefault="00FC5ABD" w:rsidP="00FC5ABD">
      <w:r w:rsidRPr="00312F59">
        <w:fldChar w:fldCharType="begin"/>
      </w:r>
      <w:r w:rsidRPr="00FF6A71">
        <w:instrText xml:space="preserve"> REF _Ref67315159 \h </w:instrText>
      </w:r>
      <w:r w:rsidRPr="00312F59">
        <w:fldChar w:fldCharType="separate"/>
      </w:r>
      <w:ins w:id="29807" w:author="pete jones" w:date="2022-04-05T11:31:00Z">
        <w:r w:rsidR="00D94147" w:rsidRPr="00C15005">
          <w:t xml:space="preserve">Table </w:t>
        </w:r>
        <w:r w:rsidR="00D94147">
          <w:rPr>
            <w:noProof/>
          </w:rPr>
          <w:t>8</w:t>
        </w:r>
        <w:r w:rsidR="00D94147">
          <w:noBreakHyphen/>
        </w:r>
        <w:r w:rsidR="00D94147">
          <w:rPr>
            <w:noProof/>
          </w:rPr>
          <w:t>8</w:t>
        </w:r>
      </w:ins>
      <w:del w:id="29808" w:author="pete jones" w:date="2022-01-04T14:52:00Z">
        <w:r w:rsidR="00DD384C" w:rsidRPr="00FF6A71" w:rsidDel="00743A68">
          <w:delText xml:space="preserve">Table </w:delText>
        </w:r>
        <w:r w:rsidR="00DD384C" w:rsidRPr="00FF6A71" w:rsidDel="00743A68">
          <w:rPr>
            <w:noProof/>
          </w:rPr>
          <w:delText>7</w:delText>
        </w:r>
        <w:r w:rsidR="00DD384C" w:rsidRPr="00FF6A71" w:rsidDel="00743A68">
          <w:noBreakHyphen/>
        </w:r>
        <w:r w:rsidR="00DD384C" w:rsidRPr="00FF6A71" w:rsidDel="00743A68">
          <w:rPr>
            <w:noProof/>
          </w:rPr>
          <w:delText>7</w:delText>
        </w:r>
      </w:del>
      <w:r w:rsidRPr="00312F59">
        <w:fldChar w:fldCharType="end"/>
      </w:r>
      <w:r w:rsidRPr="00FF6A71">
        <w:t xml:space="preserve"> </w:t>
      </w:r>
      <w:del w:id="29809" w:author="pete jones" w:date="2022-04-01T12:26:00Z">
        <w:r w:rsidRPr="00FF6A71" w:rsidDel="00DD7B17">
          <w:delText>provides a short description of</w:delText>
        </w:r>
      </w:del>
      <w:ins w:id="29810" w:author="pete jones" w:date="2022-04-01T12:26:00Z">
        <w:r w:rsidR="00DD7B17">
          <w:t>briefly describes</w:t>
        </w:r>
      </w:ins>
      <w:r w:rsidRPr="00FF6A71">
        <w:t xml:space="preserve"> the suggested roles applied to </w:t>
      </w:r>
      <w:ins w:id="29811" w:author="pete jones" w:date="2022-03-30T10:25:00Z">
        <w:r w:rsidR="00093B7D">
          <w:t xml:space="preserve">the </w:t>
        </w:r>
      </w:ins>
      <w:r w:rsidRPr="00FF6A71">
        <w:t xml:space="preserve">CDE Layer 2 activity. Each </w:t>
      </w:r>
      <w:del w:id="29812" w:author="pete jones" w:date="2022-04-01T12:26:00Z">
        <w:r w:rsidRPr="00FF6A71" w:rsidDel="00DD7B17">
          <w:delText xml:space="preserve">role </w:delText>
        </w:r>
      </w:del>
      <w:ins w:id="29813" w:author="pete jones" w:date="2022-04-01T12:26:00Z">
        <w:r w:rsidR="00DD7B17">
          <w:t>function</w:t>
        </w:r>
        <w:r w:rsidR="00DD7B17" w:rsidRPr="00FF6A71">
          <w:t xml:space="preserve"> </w:t>
        </w:r>
      </w:ins>
      <w:r w:rsidRPr="00FF6A71">
        <w:t xml:space="preserve">supports a recipe of </w:t>
      </w:r>
      <w:del w:id="29814" w:author="pete jones" w:date="2022-02-08T16:08:00Z">
        <w:r w:rsidRPr="00FF6A71" w:rsidDel="00654086">
          <w:delText xml:space="preserve">EAB </w:delText>
        </w:r>
      </w:del>
      <w:ins w:id="29815" w:author="pete jones" w:date="2022-02-08T16:08:00Z">
        <w:r w:rsidR="00654086">
          <w:t>EHEP</w:t>
        </w:r>
        <w:r w:rsidR="00654086" w:rsidRPr="00FF6A71">
          <w:t xml:space="preserve"> </w:t>
        </w:r>
      </w:ins>
      <w:r w:rsidRPr="00FF6A71">
        <w:t>and CDIO outcomes</w:t>
      </w:r>
      <w:del w:id="29816" w:author="pete jones" w:date="2022-04-01T12:26:00Z">
        <w:r w:rsidRPr="00FF6A71" w:rsidDel="00DD7B17">
          <w:delText>, the specific “mix” of outcomes is dependent</w:delText>
        </w:r>
      </w:del>
      <w:ins w:id="29817" w:author="pete jones" w:date="2022-04-01T12:26:00Z">
        <w:r w:rsidR="00DD7B17">
          <w:t>. The specific “mix” of outcomes depends</w:t>
        </w:r>
      </w:ins>
      <w:r w:rsidRPr="00FF6A71">
        <w:t xml:space="preserve"> upon the disciplinary role chosen and the structure of each curriculum discipline, the summative assessment profile, and associated project work. It is envisaged that individual student planning will generate a negotiated outcome structure to support self-directed learning and assessment milestones.</w:t>
      </w:r>
    </w:p>
    <w:p w14:paraId="453A0B7C" w14:textId="2BC086A0" w:rsidR="00D162D1" w:rsidRPr="00FF6A71" w:rsidRDefault="00FC5ABD" w:rsidP="00FC5ABD">
      <w:r w:rsidRPr="00FF6A71">
        <w:t xml:space="preserve">In </w:t>
      </w:r>
      <w:r w:rsidR="00B5577D" w:rsidRPr="00FF6A71">
        <w:t>general,</w:t>
      </w:r>
      <w:r w:rsidRPr="00FF6A71">
        <w:t xml:space="preserve"> it is expected that the academic structure of a course or discipline will provide</w:t>
      </w:r>
      <w:r w:rsidR="00B5577D" w:rsidRPr="00FF6A71">
        <w:t xml:space="preserve"> additional detail to define the scope of outcomes and encourage students to generate realistic and valid outcome evidence portfolios.</w:t>
      </w:r>
      <w:r w:rsidRPr="00FF6A71">
        <w:t xml:space="preserve"> </w:t>
      </w:r>
      <w:r w:rsidR="00B5577D" w:rsidRPr="00FF6A71">
        <w:t xml:space="preserve">The purpose of </w:t>
      </w:r>
      <w:r w:rsidR="00B5577D" w:rsidRPr="00312F59">
        <w:fldChar w:fldCharType="begin"/>
      </w:r>
      <w:r w:rsidR="00B5577D" w:rsidRPr="00FF6A71">
        <w:instrText xml:space="preserve"> REF _Ref67315159 \h </w:instrText>
      </w:r>
      <w:r w:rsidR="00B5577D" w:rsidRPr="00312F59">
        <w:fldChar w:fldCharType="separate"/>
      </w:r>
      <w:ins w:id="29818" w:author="pete jones" w:date="2022-04-05T11:31:00Z">
        <w:r w:rsidR="00D94147" w:rsidRPr="00C15005">
          <w:t xml:space="preserve">Table </w:t>
        </w:r>
        <w:r w:rsidR="00D94147">
          <w:rPr>
            <w:noProof/>
          </w:rPr>
          <w:t>8</w:t>
        </w:r>
        <w:r w:rsidR="00D94147">
          <w:noBreakHyphen/>
        </w:r>
        <w:r w:rsidR="00D94147">
          <w:rPr>
            <w:noProof/>
          </w:rPr>
          <w:t>8</w:t>
        </w:r>
      </w:ins>
      <w:del w:id="29819" w:author="pete jones" w:date="2022-02-07T13:03:00Z">
        <w:r w:rsidR="00DD384C" w:rsidRPr="00FF6A71" w:rsidDel="00344917">
          <w:delText xml:space="preserve">Table </w:delText>
        </w:r>
        <w:r w:rsidR="00DD384C" w:rsidRPr="00FF6A71" w:rsidDel="00344917">
          <w:rPr>
            <w:noProof/>
          </w:rPr>
          <w:delText>7</w:delText>
        </w:r>
        <w:r w:rsidR="00DD384C" w:rsidRPr="00FF6A71" w:rsidDel="00344917">
          <w:noBreakHyphen/>
        </w:r>
        <w:r w:rsidR="00DD384C" w:rsidRPr="00FF6A71" w:rsidDel="00344917">
          <w:rPr>
            <w:noProof/>
          </w:rPr>
          <w:delText>7</w:delText>
        </w:r>
      </w:del>
      <w:r w:rsidR="00B5577D" w:rsidRPr="00312F59">
        <w:fldChar w:fldCharType="end"/>
      </w:r>
      <w:r w:rsidR="00B5577D" w:rsidRPr="00FF6A71">
        <w:t xml:space="preserve"> is to provide a generalised link between outcomes and subjects, making connections to </w:t>
      </w:r>
      <w:ins w:id="29820" w:author="pete jones" w:date="2022-03-30T10:26:00Z">
        <w:r w:rsidR="00093B7D">
          <w:t xml:space="preserve">the </w:t>
        </w:r>
      </w:ins>
      <w:r w:rsidR="00B5577D" w:rsidRPr="00FF6A71">
        <w:t>self-directed activity of role-based activity.</w:t>
      </w:r>
    </w:p>
    <w:p w14:paraId="5B65594D" w14:textId="619AEAB7" w:rsidR="00DE48C1" w:rsidRPr="00FF6A71" w:rsidRDefault="00DE48C1" w:rsidP="00DE48C1">
      <w:r w:rsidRPr="00C15005">
        <w:rPr>
          <w:noProof/>
        </w:rPr>
        <w:lastRenderedPageBreak/>
        <w:drawing>
          <wp:inline distT="0" distB="0" distL="0" distR="0" wp14:anchorId="2682998B" wp14:editId="04D60B18">
            <wp:extent cx="5320502" cy="846308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337685" cy="8490415"/>
                    </a:xfrm>
                    <a:prstGeom prst="rect">
                      <a:avLst/>
                    </a:prstGeom>
                    <a:noFill/>
                    <a:ln>
                      <a:noFill/>
                    </a:ln>
                  </pic:spPr>
                </pic:pic>
              </a:graphicData>
            </a:graphic>
          </wp:inline>
        </w:drawing>
      </w:r>
    </w:p>
    <w:p w14:paraId="188C567F" w14:textId="7701BE7E" w:rsidR="00DE48C1" w:rsidRPr="007C0DAF" w:rsidRDefault="00DE48C1">
      <w:pPr>
        <w:pStyle w:val="Caption"/>
        <w:rPr>
          <w:color w:val="FF0000"/>
        </w:rPr>
        <w:pPrChange w:id="29821" w:author="pete jones" w:date="2022-01-04T12:15:00Z">
          <w:pPr>
            <w:pStyle w:val="TOCHeading"/>
            <w:jc w:val="center"/>
          </w:pPr>
        </w:pPrChange>
      </w:pPr>
      <w:bookmarkStart w:id="29822" w:name="_Ref67315159"/>
      <w:bookmarkStart w:id="29823" w:name="_Toc68162337"/>
      <w:bookmarkStart w:id="29824" w:name="_Toc99719369"/>
      <w:r w:rsidRPr="00C15005">
        <w:t xml:space="preserve">Table </w:t>
      </w:r>
      <w:ins w:id="29825" w:author="pete jones" w:date="2022-03-12T09:33:00Z">
        <w:r w:rsidR="00D62441">
          <w:fldChar w:fldCharType="begin"/>
        </w:r>
        <w:r w:rsidR="00D62441">
          <w:instrText xml:space="preserve"> STYLEREF 1 \s </w:instrText>
        </w:r>
      </w:ins>
      <w:r w:rsidR="00D62441">
        <w:fldChar w:fldCharType="separate"/>
      </w:r>
      <w:r w:rsidR="00D94147">
        <w:rPr>
          <w:noProof/>
        </w:rPr>
        <w:t>8</w:t>
      </w:r>
      <w:ins w:id="29826"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29827" w:author="pete jones" w:date="2022-04-05T11:31:00Z">
        <w:r w:rsidR="00D94147">
          <w:rPr>
            <w:noProof/>
          </w:rPr>
          <w:t>8</w:t>
        </w:r>
      </w:ins>
      <w:ins w:id="29828" w:author="pete jones" w:date="2022-03-12T09:33:00Z">
        <w:r w:rsidR="00D62441">
          <w:fldChar w:fldCharType="end"/>
        </w:r>
      </w:ins>
      <w:del w:id="29829" w:author="pete jones" w:date="2022-02-07T13:00:00Z">
        <w:r w:rsidRPr="007C0DAF" w:rsidDel="00344917">
          <w:fldChar w:fldCharType="begin"/>
        </w:r>
        <w:r w:rsidRPr="007C0DAF" w:rsidDel="00344917">
          <w:delInstrText>STYLEREF 1 \s</w:delInstrText>
        </w:r>
        <w:r w:rsidRPr="007C0DAF" w:rsidDel="00344917">
          <w:fldChar w:fldCharType="separate"/>
        </w:r>
        <w:r w:rsidR="00D60DB1" w:rsidRPr="007C0DAF" w:rsidDel="00344917">
          <w:rPr>
            <w:noProof/>
          </w:rPr>
          <w:delText>8</w:delText>
        </w:r>
        <w:r w:rsidRPr="007C0DAF" w:rsidDel="00344917">
          <w:fldChar w:fldCharType="end"/>
        </w:r>
        <w:r w:rsidR="002732C1"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7</w:delText>
        </w:r>
        <w:r w:rsidRPr="007C0DAF" w:rsidDel="00344917">
          <w:fldChar w:fldCharType="end"/>
        </w:r>
      </w:del>
      <w:bookmarkEnd w:id="29822"/>
      <w:r w:rsidRPr="007C0DAF">
        <w:t xml:space="preserve">: Generic outcome </w:t>
      </w:r>
      <w:del w:id="29830" w:author="pete jones" w:date="2022-03-30T10:26:00Z">
        <w:r w:rsidRPr="007C0DAF" w:rsidDel="00093B7D">
          <w:delText xml:space="preserve">cross </w:delText>
        </w:r>
      </w:del>
      <w:ins w:id="29831" w:author="pete jones" w:date="2022-03-30T10:26:00Z">
        <w:r w:rsidR="00093B7D" w:rsidRPr="007C0DAF">
          <w:t>cross</w:t>
        </w:r>
        <w:r w:rsidR="00093B7D">
          <w:t>-</w:t>
        </w:r>
      </w:ins>
      <w:r w:rsidRPr="007C0DAF">
        <w:t>reference CDE Layer 2</w:t>
      </w:r>
      <w:bookmarkEnd w:id="29823"/>
      <w:bookmarkEnd w:id="29824"/>
    </w:p>
    <w:p w14:paraId="580EFA99" w14:textId="146A4817" w:rsidR="00A33F88" w:rsidRPr="00FF6A71" w:rsidRDefault="009E6E1D" w:rsidP="00620022">
      <w:pPr>
        <w:pStyle w:val="Heading2"/>
      </w:pPr>
      <w:bookmarkStart w:id="29832" w:name="_Toc68162226"/>
      <w:bookmarkStart w:id="29833" w:name="_Toc99969868"/>
      <w:r w:rsidRPr="00FF6A71">
        <w:lastRenderedPageBreak/>
        <w:t xml:space="preserve">Layer 3 – projects and </w:t>
      </w:r>
      <w:r w:rsidR="00DD493A" w:rsidRPr="00FF6A71">
        <w:t>exams</w:t>
      </w:r>
      <w:bookmarkEnd w:id="29832"/>
      <w:bookmarkEnd w:id="29833"/>
    </w:p>
    <w:p w14:paraId="41F62F0B" w14:textId="3C54388A" w:rsidR="00A33F88" w:rsidRPr="00FF6A71" w:rsidRDefault="009E6E1D" w:rsidP="009E6E1D">
      <w:r w:rsidRPr="00FF6A71">
        <w:t>During their final year of studies</w:t>
      </w:r>
      <w:ins w:id="29834" w:author="pete jones" w:date="2022-04-01T12:27:00Z">
        <w:r w:rsidR="00DD7B17">
          <w:t>,</w:t>
        </w:r>
      </w:ins>
      <w:r w:rsidRPr="00FF6A71">
        <w:t xml:space="preserve"> student</w:t>
      </w:r>
      <w:ins w:id="29835" w:author="pete jones" w:date="2022-03-30T10:26:00Z">
        <w:r w:rsidR="00093B7D">
          <w:t>s</w:t>
        </w:r>
      </w:ins>
      <w:r w:rsidRPr="00FF6A71">
        <w:t xml:space="preserve"> usually encounter a modified learning regime. The semester structure remains the same as </w:t>
      </w:r>
      <w:ins w:id="29836" w:author="pete jones" w:date="2022-03-30T10:26:00Z">
        <w:r w:rsidR="00093B7D">
          <w:t xml:space="preserve">in </w:t>
        </w:r>
      </w:ins>
      <w:r w:rsidRPr="00FF6A71">
        <w:t xml:space="preserve">previous years, but the emphasis is on self-directed learning. Timetabled support for specific subject knowledge reduces to 24% (from 32%), </w:t>
      </w:r>
      <w:ins w:id="29837" w:author="pete jones" w:date="2022-04-01T12:27:00Z">
        <w:r w:rsidR="00DD7B17">
          <w:t xml:space="preserve">and </w:t>
        </w:r>
      </w:ins>
      <w:r w:rsidRPr="00FF6A71">
        <w:t xml:space="preserve">support for individual projects is reduced to 5%. Therefore, students have more freedom to plan their </w:t>
      </w:r>
      <w:del w:id="29838" w:author="pete jones" w:date="2022-03-30T10:26:00Z">
        <w:r w:rsidRPr="00FF6A71" w:rsidDel="00093B7D">
          <w:delText xml:space="preserve">own </w:delText>
        </w:r>
      </w:del>
      <w:r w:rsidRPr="00FF6A71">
        <w:t>learning activities. Students who can identify relationships between theory modules and their main project</w:t>
      </w:r>
      <w:del w:id="29839" w:author="pete jones" w:date="2022-03-30T10:26:00Z">
        <w:r w:rsidRPr="00FF6A71" w:rsidDel="00093B7D">
          <w:delText>,</w:delText>
        </w:r>
      </w:del>
      <w:r w:rsidRPr="00FF6A71">
        <w:t xml:space="preserve"> will en</w:t>
      </w:r>
      <w:del w:id="29840" w:author="pete jones" w:date="2022-04-01T12:27:00Z">
        <w:r w:rsidRPr="00FF6A71" w:rsidDel="00DD7B17">
          <w:delText>gage with</w:delText>
        </w:r>
      </w:del>
      <w:ins w:id="29841" w:author="pete jones" w:date="2022-04-01T12:27:00Z">
        <w:r w:rsidR="00DD7B17">
          <w:t>counter</w:t>
        </w:r>
      </w:ins>
      <w:r w:rsidRPr="00FF6A71">
        <w:t xml:space="preserve"> challenges such as Formula Student. Such challenges can provide valuable opportunities for team leadership, teaching others, and enhancing contextual digital engineering skills and </w:t>
      </w:r>
      <w:del w:id="29842" w:author="pete jones" w:date="2022-03-30T10:26:00Z">
        <w:r w:rsidRPr="00FF6A71" w:rsidDel="00093B7D">
          <w:delText xml:space="preserve">problem </w:delText>
        </w:r>
      </w:del>
      <w:ins w:id="29843" w:author="pete jones" w:date="2022-03-30T10:26:00Z">
        <w:r w:rsidR="00093B7D" w:rsidRPr="00FF6A71">
          <w:t>problem</w:t>
        </w:r>
        <w:r w:rsidR="00093B7D">
          <w:t>-</w:t>
        </w:r>
      </w:ins>
      <w:r w:rsidRPr="00FF6A71">
        <w:t xml:space="preserve">solving to assist their main projects. Conversely, students who opt not to engage with these challenges and </w:t>
      </w:r>
      <w:del w:id="29844" w:author="pete jones" w:date="2022-03-30T10:26:00Z">
        <w:r w:rsidRPr="00FF6A71" w:rsidDel="00093B7D">
          <w:delText xml:space="preserve">for </w:delText>
        </w:r>
      </w:del>
      <w:r w:rsidRPr="00FF6A71">
        <w:t>those who have not recognised the relevance of StUDEE up to this point in their studies</w:t>
      </w:r>
      <w:del w:id="29845" w:author="pete jones" w:date="2022-03-30T10:26:00Z">
        <w:r w:rsidRPr="00FF6A71" w:rsidDel="00093B7D">
          <w:delText>,</w:delText>
        </w:r>
      </w:del>
      <w:r w:rsidRPr="00FF6A71">
        <w:t xml:space="preserve"> will discover </w:t>
      </w:r>
      <w:del w:id="29846" w:author="pete jones" w:date="2022-03-30T10:26:00Z">
        <w:r w:rsidRPr="00FF6A71" w:rsidDel="00093B7D">
          <w:delText xml:space="preserve">the </w:delText>
        </w:r>
      </w:del>
      <w:r w:rsidRPr="00FF6A71">
        <w:t>gaps in their knowledge. Those who rely solely upon taught curricula knowledge content to support the practical contextual challenges encountered in their final year will be significantly disadvantaged.</w:t>
      </w:r>
    </w:p>
    <w:p w14:paraId="52EBE899" w14:textId="29230208" w:rsidR="00A33F88" w:rsidRPr="00FF6A71" w:rsidRDefault="009E6E1D" w:rsidP="009E6E1D">
      <w:r w:rsidRPr="00FF6A71">
        <w:t>A high proportion of final year assessment</w:t>
      </w:r>
      <w:ins w:id="29847" w:author="pete jones" w:date="2022-03-30T10:26:00Z">
        <w:r w:rsidR="00093B7D">
          <w:t>s</w:t>
        </w:r>
      </w:ins>
      <w:r w:rsidRPr="00FF6A71">
        <w:t xml:space="preserve"> </w:t>
      </w:r>
      <w:del w:id="29848" w:author="pete jones" w:date="2022-04-01T12:27:00Z">
        <w:r w:rsidRPr="00FF6A71" w:rsidDel="00DD7B17">
          <w:delText>is comprised of</w:delText>
        </w:r>
      </w:del>
      <w:ins w:id="29849" w:author="pete jones" w:date="2022-04-01T12:27:00Z">
        <w:r w:rsidR="00DD7B17">
          <w:t>comprises</w:t>
        </w:r>
      </w:ins>
      <w:r w:rsidRPr="00FF6A71">
        <w:t xml:space="preserve"> written examination</w:t>
      </w:r>
      <w:ins w:id="29850" w:author="pete jones" w:date="2022-03-30T10:26:00Z">
        <w:r w:rsidR="00093B7D">
          <w:t>s</w:t>
        </w:r>
      </w:ins>
      <w:r w:rsidRPr="00FF6A71">
        <w:t xml:space="preserve"> of applied engineering principles. An equally large proportion of final assessment is formal written reports, including the final year project thesis, with infrequent opportunities to demonstrate verbal presentation skills as an individual or </w:t>
      </w:r>
      <w:del w:id="29851" w:author="pete jones" w:date="2022-04-01T12:28:00Z">
        <w:r w:rsidRPr="00FF6A71" w:rsidDel="00DD7B17">
          <w:delText xml:space="preserve">as a </w:delText>
        </w:r>
      </w:del>
      <w:r w:rsidRPr="00FF6A71">
        <w:t xml:space="preserve">member of a project team. The assessment profile can cause a hiatus at two key points in the final year academic calendar during periods approaching the end of each semester. Preparing for examinations can </w:t>
      </w:r>
      <w:del w:id="29852" w:author="pete jones" w:date="2022-04-01T15:00:00Z">
        <w:r w:rsidRPr="00FF6A71" w:rsidDel="00726256">
          <w:delText xml:space="preserve">create a </w:delText>
        </w:r>
      </w:del>
      <w:r w:rsidRPr="00FF6A71">
        <w:t>conflict with final year project planning and re</w:t>
      </w:r>
      <w:del w:id="29853" w:author="pete jones" w:date="2022-04-01T12:28:00Z">
        <w:r w:rsidRPr="00FF6A71" w:rsidDel="00DD7B17">
          <w:delText>sult in a reduction of</w:delText>
        </w:r>
      </w:del>
      <w:ins w:id="29854" w:author="pete jones" w:date="2022-04-01T12:28:00Z">
        <w:r w:rsidR="00DD7B17">
          <w:t>duce</w:t>
        </w:r>
      </w:ins>
      <w:r w:rsidRPr="00FF6A71">
        <w:t xml:space="preserve"> </w:t>
      </w:r>
      <w:del w:id="29855" w:author="pete jones" w:date="2022-04-01T15:41:00Z">
        <w:r w:rsidRPr="00FF6A71" w:rsidDel="006B22A5">
          <w:delText xml:space="preserve">available </w:delText>
        </w:r>
      </w:del>
      <w:r w:rsidRPr="00FF6A71">
        <w:t>self-directed study time. Selecting a project that can be supported by CDE tools that build</w:t>
      </w:r>
      <w:del w:id="29856" w:author="pete jones" w:date="2022-03-30T10:26:00Z">
        <w:r w:rsidRPr="00FF6A71" w:rsidDel="00093B7D">
          <w:delText>s</w:delText>
        </w:r>
      </w:del>
      <w:r w:rsidRPr="00FF6A71">
        <w:t xml:space="preserve"> on competencies realised in </w:t>
      </w:r>
      <w:ins w:id="29857" w:author="pete jones" w:date="2022-03-30T10:26:00Z">
        <w:r w:rsidR="00093B7D">
          <w:t xml:space="preserve">the </w:t>
        </w:r>
      </w:ins>
      <w:r w:rsidRPr="00FF6A71">
        <w:t xml:space="preserve">previous </w:t>
      </w:r>
      <w:del w:id="29858" w:author="pete jones" w:date="2022-03-30T10:27:00Z">
        <w:r w:rsidRPr="00FF6A71" w:rsidDel="00093B7D">
          <w:delText xml:space="preserve">study </w:delText>
        </w:r>
      </w:del>
      <w:ins w:id="29859" w:author="pete jones" w:date="2022-03-30T10:27:00Z">
        <w:r w:rsidR="00093B7D" w:rsidRPr="00FF6A71">
          <w:t>stud</w:t>
        </w:r>
        <w:r w:rsidR="00093B7D">
          <w:t>ies</w:t>
        </w:r>
        <w:r w:rsidR="00093B7D" w:rsidRPr="00FF6A71">
          <w:t xml:space="preserve"> </w:t>
        </w:r>
      </w:ins>
      <w:r w:rsidRPr="00FF6A71">
        <w:t>is an effective</w:t>
      </w:r>
      <w:del w:id="29860" w:author="pete jones" w:date="2022-03-30T10:27:00Z">
        <w:r w:rsidRPr="00FF6A71" w:rsidDel="00093B7D">
          <w:delText>ly</w:delText>
        </w:r>
      </w:del>
      <w:r w:rsidRPr="00FF6A71">
        <w:t xml:space="preserve"> strategy. </w:t>
      </w:r>
      <w:del w:id="29861" w:author="pete jones" w:date="2022-04-01T12:28:00Z">
        <w:r w:rsidRPr="00FF6A71" w:rsidDel="00DD7B17">
          <w:delText xml:space="preserve">There </w:delText>
        </w:r>
      </w:del>
      <w:ins w:id="29862" w:author="pete jones" w:date="2022-04-01T12:28:00Z">
        <w:r w:rsidR="00DD7B17">
          <w:t>Although t</w:t>
        </w:r>
        <w:r w:rsidR="00DD7B17" w:rsidRPr="00FF6A71">
          <w:t xml:space="preserve">here </w:t>
        </w:r>
      </w:ins>
      <w:r w:rsidRPr="00FF6A71">
        <w:t xml:space="preserve">are </w:t>
      </w:r>
      <w:del w:id="29863" w:author="pete jones" w:date="2022-04-01T12:29:00Z">
        <w:r w:rsidRPr="00FF6A71" w:rsidDel="00DD7B17">
          <w:delText xml:space="preserve">important </w:delText>
        </w:r>
      </w:del>
      <w:ins w:id="29864" w:author="pete jones" w:date="2022-04-01T12:29:00Z">
        <w:r w:rsidR="00DD7B17">
          <w:t>essential</w:t>
        </w:r>
        <w:r w:rsidR="00DD7B17" w:rsidRPr="00FF6A71">
          <w:t xml:space="preserve"> </w:t>
        </w:r>
      </w:ins>
      <w:r w:rsidRPr="00FF6A71">
        <w:t xml:space="preserve">factors for curriculum designers to consider, reserving exposure </w:t>
      </w:r>
      <w:del w:id="29865" w:author="pete jones" w:date="2022-04-01T12:29:00Z">
        <w:r w:rsidRPr="00FF6A71" w:rsidDel="00DD7B17">
          <w:delText xml:space="preserve">of </w:delText>
        </w:r>
      </w:del>
      <w:ins w:id="29866" w:author="pete jones" w:date="2022-04-01T12:29:00Z">
        <w:r w:rsidR="00DD7B17">
          <w:t>to</w:t>
        </w:r>
        <w:r w:rsidR="00DD7B17" w:rsidRPr="00FF6A71">
          <w:t xml:space="preserve"> </w:t>
        </w:r>
      </w:ins>
      <w:del w:id="29867" w:author="pete jones" w:date="2022-03-30T10:27:00Z">
        <w:r w:rsidRPr="00FF6A71" w:rsidDel="00093B7D">
          <w:delText xml:space="preserve">higher </w:delText>
        </w:r>
      </w:del>
      <w:ins w:id="29868" w:author="pete jones" w:date="2022-03-30T10:27:00Z">
        <w:r w:rsidR="00093B7D" w:rsidRPr="00FF6A71">
          <w:t>higher</w:t>
        </w:r>
        <w:r w:rsidR="00093B7D">
          <w:t>-</w:t>
        </w:r>
      </w:ins>
      <w:r w:rsidRPr="00FF6A71">
        <w:t xml:space="preserve">level contextual applications to final year studies unbalances the dynamic between learning and the demonstration of competent </w:t>
      </w:r>
      <w:del w:id="29869" w:author="pete jones" w:date="2022-04-01T12:29:00Z">
        <w:r w:rsidRPr="00FF6A71" w:rsidDel="00DD7B17">
          <w:delText xml:space="preserve">problem </w:delText>
        </w:r>
      </w:del>
      <w:ins w:id="29870" w:author="pete jones" w:date="2022-04-01T12:29:00Z">
        <w:r w:rsidR="00DD7B17" w:rsidRPr="00FF6A71">
          <w:t>problem</w:t>
        </w:r>
        <w:r w:rsidR="00DD7B17">
          <w:t>-</w:t>
        </w:r>
      </w:ins>
      <w:r w:rsidRPr="00FF6A71">
        <w:t>solving</w:t>
      </w:r>
      <w:ins w:id="29871" w:author="pete jones" w:date="2022-04-01T12:28:00Z">
        <w:r w:rsidR="00DD7B17">
          <w:t xml:space="preserve">. Additionally, </w:t>
        </w:r>
      </w:ins>
      <w:del w:id="29872" w:author="pete jones" w:date="2022-04-01T12:28:00Z">
        <w:r w:rsidRPr="00FF6A71" w:rsidDel="00DD7B17">
          <w:delText xml:space="preserve">, </w:delText>
        </w:r>
      </w:del>
      <w:r w:rsidRPr="00FF6A71">
        <w:t>incorporating a high proportion of examination into the assessment profile causes scope creep for student self-planning</w:t>
      </w:r>
      <w:del w:id="29873" w:author="pete jones" w:date="2022-04-01T12:29:00Z">
        <w:r w:rsidRPr="00FF6A71" w:rsidDel="00DD7B17">
          <w:delText xml:space="preserve">, </w:delText>
        </w:r>
      </w:del>
      <w:ins w:id="29874" w:author="pete jones" w:date="2022-04-01T12:29:00Z">
        <w:r w:rsidR="00DD7B17">
          <w:t>;</w:t>
        </w:r>
        <w:r w:rsidR="00DD7B17" w:rsidRPr="00FF6A71">
          <w:t xml:space="preserve"> </w:t>
        </w:r>
      </w:ins>
      <w:r w:rsidRPr="00FF6A71">
        <w:t>increasing the opportunities for students to negotiate the demonstration of assessed outcomes will support self-determination and engagement.</w:t>
      </w:r>
    </w:p>
    <w:p w14:paraId="585DEF45" w14:textId="5103D6BF" w:rsidR="00A33F88" w:rsidRPr="00FF6A71" w:rsidRDefault="009E6E1D" w:rsidP="009E6E1D">
      <w:r w:rsidRPr="00FF6A71">
        <w:lastRenderedPageBreak/>
        <w:t>Layer 3 of the StUDEE framework supports the consolidation of subject knowledge in context</w:t>
      </w:r>
      <w:ins w:id="29875" w:author="pete jones" w:date="2022-01-04T14:53:00Z">
        <w:r w:rsidR="00743A68">
          <w:t xml:space="preserve"> (</w:t>
        </w:r>
        <w:r w:rsidR="00743A68">
          <w:fldChar w:fldCharType="begin"/>
        </w:r>
        <w:r w:rsidR="00743A68">
          <w:instrText xml:space="preserve"> REF _Ref92200452 \h </w:instrText>
        </w:r>
      </w:ins>
      <w:r w:rsidR="00743A68">
        <w:fldChar w:fldCharType="separate"/>
      </w:r>
      <w:ins w:id="29876" w:author="pete jones" w:date="2022-04-05T11:31:00Z">
        <w:r w:rsidR="00D94147" w:rsidRPr="00C15005">
          <w:t xml:space="preserve">Figure </w:t>
        </w:r>
        <w:r w:rsidR="00D94147">
          <w:rPr>
            <w:noProof/>
          </w:rPr>
          <w:t>8</w:t>
        </w:r>
        <w:r w:rsidR="00D94147">
          <w:noBreakHyphen/>
        </w:r>
        <w:r w:rsidR="00D94147">
          <w:rPr>
            <w:noProof/>
          </w:rPr>
          <w:t>6</w:t>
        </w:r>
      </w:ins>
      <w:ins w:id="29877" w:author="pete jones" w:date="2022-01-04T14:53:00Z">
        <w:r w:rsidR="00743A68">
          <w:fldChar w:fldCharType="end"/>
        </w:r>
      </w:ins>
      <w:ins w:id="29878" w:author="pete jones" w:date="2022-01-04T14:54:00Z">
        <w:r w:rsidR="00743A68">
          <w:t>)</w:t>
        </w:r>
      </w:ins>
      <w:r w:rsidRPr="00FF6A71">
        <w:t xml:space="preserve">. Students are expected to step away from the support and examples provided in the learning resources. </w:t>
      </w:r>
      <w:r w:rsidR="002F39F3" w:rsidRPr="00FF6A71">
        <w:t>Instead,</w:t>
      </w:r>
      <w:r w:rsidRPr="00FF6A71">
        <w:t xml:space="preserve"> </w:t>
      </w:r>
      <w:del w:id="29879" w:author="pete jones" w:date="2022-04-01T12:29:00Z">
        <w:r w:rsidRPr="00FF6A71" w:rsidDel="00DD7B17">
          <w:delText>it is expected that students will</w:delText>
        </w:r>
      </w:del>
      <w:ins w:id="29880" w:author="pete jones" w:date="2022-04-01T12:29:00Z">
        <w:r w:rsidR="00DD7B17">
          <w:t>students will likely</w:t>
        </w:r>
      </w:ins>
      <w:r w:rsidRPr="00FF6A71">
        <w:t xml:space="preserve"> bring their </w:t>
      </w:r>
      <w:del w:id="29881" w:author="pete jones" w:date="2022-03-30T10:27:00Z">
        <w:r w:rsidRPr="00FF6A71" w:rsidDel="00093B7D">
          <w:delText xml:space="preserve">own </w:delText>
        </w:r>
      </w:del>
      <w:r w:rsidRPr="00FF6A71">
        <w:t>problems and innovative concepts to realise creative ways to solve them, building working prototypes. Additionally, there are two ways to continue professional development and exploit access to the framework:  the first tactic is to encourage senior students to help guide and train new users to the framework, developing their leadership and management skills. The second tactic is to provide additional credits to demonstrate skills in CDE management, that is</w:t>
      </w:r>
      <w:ins w:id="29882" w:author="pete jones" w:date="2022-04-01T12:29:00Z">
        <w:r w:rsidR="00DD7B17">
          <w:t>,</w:t>
        </w:r>
      </w:ins>
      <w:r w:rsidRPr="00FF6A71">
        <w:t xml:space="preserve"> a deeper appreciation of the roles associated with PLM studies extending opportunities for future studies and research. To support such a strategy, institutions should support more project opportunities and challenges</w:t>
      </w:r>
      <w:ins w:id="29883" w:author="pete jones" w:date="2022-04-01T12:29:00Z">
        <w:r w:rsidR="00DD7B17">
          <w:t>,</w:t>
        </w:r>
      </w:ins>
      <w:r w:rsidRPr="00FF6A71">
        <w:t xml:space="preserve"> such as the </w:t>
      </w:r>
      <w:del w:id="29884" w:author="pete jones" w:date="2022-03-30T10:27:00Z">
        <w:r w:rsidRPr="00FF6A71" w:rsidDel="00093B7D">
          <w:delText xml:space="preserve">IMECHE </w:delText>
        </w:r>
      </w:del>
      <w:ins w:id="29885" w:author="pete jones" w:date="2022-03-30T10:27:00Z">
        <w:r w:rsidR="00093B7D" w:rsidRPr="00FF6A71">
          <w:t>IM</w:t>
        </w:r>
        <w:r w:rsidR="00093B7D">
          <w:t>ech</w:t>
        </w:r>
        <w:r w:rsidR="00093B7D" w:rsidRPr="00FF6A71">
          <w:t xml:space="preserve">E </w:t>
        </w:r>
      </w:ins>
      <w:r w:rsidRPr="00FF6A71">
        <w:t xml:space="preserve">Formula Student and higher levels of integration within the programme curriculum and assessment profiles. In doing so, students will have a framework to engage in </w:t>
      </w:r>
      <w:del w:id="29886" w:author="pete jones" w:date="2022-04-01T12:29:00Z">
        <w:r w:rsidRPr="00FF6A71" w:rsidDel="00DD7B17">
          <w:delText xml:space="preserve">valid </w:delText>
        </w:r>
      </w:del>
      <w:ins w:id="29887" w:author="pete jones" w:date="2022-04-01T12:29:00Z">
        <w:r w:rsidR="00DD7B17">
          <w:t>goo</w:t>
        </w:r>
        <w:r w:rsidR="00DD7B17" w:rsidRPr="00FF6A71">
          <w:t xml:space="preserve">d </w:t>
        </w:r>
      </w:ins>
      <w:r w:rsidRPr="00FF6A71">
        <w:t xml:space="preserve">teamwork and </w:t>
      </w:r>
      <w:del w:id="29888" w:author="pete jones" w:date="2022-03-30T10:27:00Z">
        <w:r w:rsidRPr="00FF6A71" w:rsidDel="00093B7D">
          <w:delText xml:space="preserve">to </w:delText>
        </w:r>
      </w:del>
      <w:r w:rsidRPr="00FF6A71">
        <w:t>support each other.</w:t>
      </w:r>
    </w:p>
    <w:p w14:paraId="39931A3E" w14:textId="3459EE40" w:rsidR="009E6E1D" w:rsidRPr="00FF6A71" w:rsidRDefault="009E6E1D" w:rsidP="009E6E1D">
      <w:r w:rsidRPr="00FF6A71">
        <w:t>A PLM studies curriculum extension is centred around the collaboration capabilities of the StUDEE framework. The focus is on those often more senior roles within an engineering workflow, such as configuration management, and other roles which are less reliant on data authoring but focus more on digital data management and control. PLM studies would engage with students to expose them to the following roles</w:t>
      </w:r>
      <w:del w:id="29889" w:author="pete jones" w:date="2022-04-01T12:29:00Z">
        <w:r w:rsidRPr="00FF6A71" w:rsidDel="00DD7B17">
          <w:delText>,</w:delText>
        </w:r>
      </w:del>
      <w:r w:rsidRPr="00FF6A71">
        <w:t xml:space="preserve"> and associated functional applications:</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4961"/>
      </w:tblGrid>
      <w:tr w:rsidR="009E6E1D" w:rsidRPr="00FF6A71" w14:paraId="6FB33126" w14:textId="77777777" w:rsidTr="009E6E1D">
        <w:trPr>
          <w:trHeight w:val="300"/>
        </w:trPr>
        <w:tc>
          <w:tcPr>
            <w:tcW w:w="3681" w:type="dxa"/>
            <w:shd w:val="clear" w:color="auto" w:fill="C5E0B3" w:themeFill="accent6" w:themeFillTint="66"/>
            <w:noWrap/>
          </w:tcPr>
          <w:p w14:paraId="5B6289D9" w14:textId="77777777" w:rsidR="009E6E1D" w:rsidRPr="00FF6A71" w:rsidRDefault="009E6E1D" w:rsidP="009E6E1D">
            <w:pPr>
              <w:spacing w:before="0" w:after="0" w:line="240" w:lineRule="auto"/>
              <w:jc w:val="left"/>
              <w:rPr>
                <w:rFonts w:ascii="Calibri" w:hAnsi="Calibri" w:cs="Calibri"/>
                <w:b/>
                <w:bCs/>
                <w:color w:val="000000"/>
                <w:sz w:val="20"/>
                <w:szCs w:val="20"/>
              </w:rPr>
            </w:pPr>
            <w:r w:rsidRPr="00FF6A71">
              <w:rPr>
                <w:rFonts w:ascii="Calibri" w:hAnsi="Calibri" w:cs="Calibri"/>
                <w:b/>
                <w:bCs/>
                <w:color w:val="000000"/>
                <w:sz w:val="20"/>
                <w:szCs w:val="20"/>
              </w:rPr>
              <w:t>PLM ROLE</w:t>
            </w:r>
          </w:p>
        </w:tc>
        <w:tc>
          <w:tcPr>
            <w:tcW w:w="4961" w:type="dxa"/>
            <w:shd w:val="clear" w:color="auto" w:fill="C5E0B3" w:themeFill="accent6" w:themeFillTint="66"/>
            <w:noWrap/>
          </w:tcPr>
          <w:p w14:paraId="6E4F350D" w14:textId="77777777" w:rsidR="009E6E1D" w:rsidRPr="00FF6A71" w:rsidRDefault="009E6E1D" w:rsidP="009E6E1D">
            <w:pPr>
              <w:spacing w:before="0" w:after="0" w:line="240" w:lineRule="auto"/>
              <w:jc w:val="left"/>
              <w:rPr>
                <w:rFonts w:ascii="Calibri" w:hAnsi="Calibri" w:cs="Calibri"/>
                <w:b/>
                <w:bCs/>
                <w:color w:val="000000"/>
                <w:sz w:val="20"/>
                <w:szCs w:val="20"/>
              </w:rPr>
            </w:pPr>
            <w:r w:rsidRPr="00FF6A71">
              <w:rPr>
                <w:rFonts w:ascii="Calibri" w:hAnsi="Calibri" w:cs="Calibri"/>
                <w:b/>
                <w:bCs/>
                <w:color w:val="000000"/>
                <w:sz w:val="20"/>
                <w:szCs w:val="20"/>
              </w:rPr>
              <w:t>Description</w:t>
            </w:r>
          </w:p>
        </w:tc>
      </w:tr>
      <w:tr w:rsidR="009E6E1D" w:rsidRPr="00FF6A71" w14:paraId="501D8361" w14:textId="77777777" w:rsidTr="009E6E1D">
        <w:trPr>
          <w:trHeight w:val="300"/>
        </w:trPr>
        <w:tc>
          <w:tcPr>
            <w:tcW w:w="3681" w:type="dxa"/>
            <w:shd w:val="clear" w:color="auto" w:fill="auto"/>
            <w:noWrap/>
            <w:hideMark/>
          </w:tcPr>
          <w:p w14:paraId="487181B4"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Classification Manager</w:t>
            </w:r>
          </w:p>
        </w:tc>
        <w:tc>
          <w:tcPr>
            <w:tcW w:w="4961" w:type="dxa"/>
            <w:shd w:val="clear" w:color="auto" w:fill="auto"/>
            <w:noWrap/>
            <w:hideMark/>
          </w:tcPr>
          <w:p w14:paraId="4589BCD1"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Structure, Capture &amp; Share Enterprise IP in Classification for better and faster business &amp; Engineering decision</w:t>
            </w:r>
          </w:p>
        </w:tc>
      </w:tr>
      <w:tr w:rsidR="009E6E1D" w:rsidRPr="00FF6A71" w14:paraId="521241DB" w14:textId="77777777" w:rsidTr="009E6E1D">
        <w:trPr>
          <w:trHeight w:val="300"/>
        </w:trPr>
        <w:tc>
          <w:tcPr>
            <w:tcW w:w="3681" w:type="dxa"/>
            <w:shd w:val="clear" w:color="auto" w:fill="auto"/>
            <w:noWrap/>
            <w:hideMark/>
          </w:tcPr>
          <w:p w14:paraId="1745F7D5"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Configuration Engineer</w:t>
            </w:r>
          </w:p>
        </w:tc>
        <w:tc>
          <w:tcPr>
            <w:tcW w:w="4961" w:type="dxa"/>
            <w:shd w:val="clear" w:color="auto" w:fill="auto"/>
            <w:noWrap/>
            <w:hideMark/>
          </w:tcPr>
          <w:p w14:paraId="724166D1"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Optimize reuse while satisfying all possible variants of the product offer</w:t>
            </w:r>
          </w:p>
        </w:tc>
      </w:tr>
      <w:tr w:rsidR="009E6E1D" w:rsidRPr="00FF6A71" w14:paraId="4CADBC38" w14:textId="77777777" w:rsidTr="009E6E1D">
        <w:trPr>
          <w:trHeight w:val="300"/>
        </w:trPr>
        <w:tc>
          <w:tcPr>
            <w:tcW w:w="3681" w:type="dxa"/>
            <w:shd w:val="clear" w:color="auto" w:fill="auto"/>
            <w:noWrap/>
            <w:hideMark/>
          </w:tcPr>
          <w:p w14:paraId="217557FC"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Change Manager</w:t>
            </w:r>
          </w:p>
        </w:tc>
        <w:tc>
          <w:tcPr>
            <w:tcW w:w="4961" w:type="dxa"/>
            <w:shd w:val="clear" w:color="auto" w:fill="auto"/>
            <w:noWrap/>
            <w:hideMark/>
          </w:tcPr>
          <w:p w14:paraId="2DBD27D4" w14:textId="11244F62"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A strategic close</w:t>
            </w:r>
            <w:ins w:id="29890" w:author="pete jones" w:date="2022-03-30T10:27:00Z">
              <w:r w:rsidR="00093B7D">
                <w:rPr>
                  <w:rFonts w:ascii="Calibri" w:hAnsi="Calibri" w:cs="Calibri"/>
                  <w:color w:val="000000"/>
                  <w:sz w:val="20"/>
                  <w:szCs w:val="20"/>
                </w:rPr>
                <w:t>d</w:t>
              </w:r>
            </w:ins>
            <w:r w:rsidRPr="00FF6A71">
              <w:rPr>
                <w:rFonts w:ascii="Calibri" w:hAnsi="Calibri" w:cs="Calibri"/>
                <w:color w:val="000000"/>
                <w:sz w:val="20"/>
                <w:szCs w:val="20"/>
              </w:rPr>
              <w:t xml:space="preserve">-loop collaborative change process that </w:t>
            </w:r>
            <w:del w:id="29891" w:author="pete jones" w:date="2022-03-30T10:27:00Z">
              <w:r w:rsidRPr="00FF6A71" w:rsidDel="00093B7D">
                <w:rPr>
                  <w:rFonts w:ascii="Calibri" w:hAnsi="Calibri" w:cs="Calibri"/>
                  <w:color w:val="000000"/>
                  <w:sz w:val="20"/>
                  <w:szCs w:val="20"/>
                </w:rPr>
                <w:delText xml:space="preserve">clearly </w:delText>
              </w:r>
            </w:del>
            <w:r w:rsidRPr="00FF6A71">
              <w:rPr>
                <w:rFonts w:ascii="Calibri" w:hAnsi="Calibri" w:cs="Calibri"/>
                <w:color w:val="000000"/>
                <w:sz w:val="20"/>
                <w:szCs w:val="20"/>
              </w:rPr>
              <w:t>communicates change decisions and assignments to all impacted domains</w:t>
            </w:r>
          </w:p>
        </w:tc>
      </w:tr>
      <w:tr w:rsidR="009E6E1D" w:rsidRPr="00FF6A71" w14:paraId="66853FF9" w14:textId="77777777" w:rsidTr="009E6E1D">
        <w:trPr>
          <w:trHeight w:val="300"/>
        </w:trPr>
        <w:tc>
          <w:tcPr>
            <w:tcW w:w="3681" w:type="dxa"/>
            <w:shd w:val="clear" w:color="auto" w:fill="auto"/>
            <w:noWrap/>
            <w:hideMark/>
          </w:tcPr>
          <w:p w14:paraId="401A7FC5"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Configured BOM Engineer</w:t>
            </w:r>
          </w:p>
        </w:tc>
        <w:tc>
          <w:tcPr>
            <w:tcW w:w="4961" w:type="dxa"/>
            <w:shd w:val="clear" w:color="auto" w:fill="auto"/>
            <w:noWrap/>
            <w:hideMark/>
          </w:tcPr>
          <w:p w14:paraId="53A470B9"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Define, Navigate and Manage configured BOM to maximize IP reuse</w:t>
            </w:r>
          </w:p>
        </w:tc>
      </w:tr>
      <w:tr w:rsidR="009E6E1D" w:rsidRPr="00FF6A71" w14:paraId="3ED41286" w14:textId="77777777" w:rsidTr="009E6E1D">
        <w:trPr>
          <w:trHeight w:val="300"/>
        </w:trPr>
        <w:tc>
          <w:tcPr>
            <w:tcW w:w="3681" w:type="dxa"/>
            <w:shd w:val="clear" w:color="auto" w:fill="auto"/>
            <w:noWrap/>
            <w:hideMark/>
          </w:tcPr>
          <w:p w14:paraId="20F41A56"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Collaborative Industry Innovator</w:t>
            </w:r>
          </w:p>
        </w:tc>
        <w:tc>
          <w:tcPr>
            <w:tcW w:w="4961" w:type="dxa"/>
            <w:shd w:val="clear" w:color="auto" w:fill="auto"/>
            <w:noWrap/>
            <w:hideMark/>
          </w:tcPr>
          <w:p w14:paraId="4FA317C7"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Reduce product development cycle time and maximize innovation across the value network</w:t>
            </w:r>
          </w:p>
        </w:tc>
      </w:tr>
      <w:tr w:rsidR="009E6E1D" w:rsidRPr="00FF6A71" w14:paraId="24398E16" w14:textId="77777777" w:rsidTr="009E6E1D">
        <w:trPr>
          <w:trHeight w:val="300"/>
        </w:trPr>
        <w:tc>
          <w:tcPr>
            <w:tcW w:w="3681" w:type="dxa"/>
            <w:shd w:val="clear" w:color="auto" w:fill="auto"/>
            <w:noWrap/>
            <w:hideMark/>
          </w:tcPr>
          <w:p w14:paraId="68D7615D"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Digital Mockup Validation Engineer</w:t>
            </w:r>
          </w:p>
        </w:tc>
        <w:tc>
          <w:tcPr>
            <w:tcW w:w="4961" w:type="dxa"/>
            <w:shd w:val="clear" w:color="auto" w:fill="auto"/>
            <w:noWrap/>
            <w:hideMark/>
          </w:tcPr>
          <w:p w14:paraId="29BF1FF4"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Validate virtual prototypes &amp; resolve issues faster by enabling formal management of the complete Digital Mockup review process</w:t>
            </w:r>
          </w:p>
        </w:tc>
      </w:tr>
      <w:tr w:rsidR="009E6E1D" w:rsidRPr="00FF6A71" w14:paraId="754F720A" w14:textId="77777777" w:rsidTr="009E6E1D">
        <w:trPr>
          <w:trHeight w:val="300"/>
        </w:trPr>
        <w:tc>
          <w:tcPr>
            <w:tcW w:w="3681" w:type="dxa"/>
            <w:shd w:val="clear" w:color="auto" w:fill="auto"/>
            <w:noWrap/>
            <w:hideMark/>
          </w:tcPr>
          <w:p w14:paraId="4F0CAF8B"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Project Manager</w:t>
            </w:r>
          </w:p>
        </w:tc>
        <w:tc>
          <w:tcPr>
            <w:tcW w:w="4961" w:type="dxa"/>
            <w:shd w:val="clear" w:color="auto" w:fill="auto"/>
            <w:noWrap/>
            <w:hideMark/>
          </w:tcPr>
          <w:p w14:paraId="34B74143"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Deliverables-based project management links product or service data to a project, enabling real-time monitoring and assessment to improve project performance</w:t>
            </w:r>
          </w:p>
        </w:tc>
      </w:tr>
      <w:tr w:rsidR="009E6E1D" w:rsidRPr="00FF6A71" w14:paraId="4459688A" w14:textId="77777777" w:rsidTr="009E6E1D">
        <w:trPr>
          <w:trHeight w:val="300"/>
        </w:trPr>
        <w:tc>
          <w:tcPr>
            <w:tcW w:w="3681" w:type="dxa"/>
            <w:shd w:val="clear" w:color="auto" w:fill="auto"/>
            <w:noWrap/>
            <w:hideMark/>
          </w:tcPr>
          <w:p w14:paraId="03D6ED83"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lastRenderedPageBreak/>
              <w:t>Data Conversion specialist</w:t>
            </w:r>
          </w:p>
        </w:tc>
        <w:tc>
          <w:tcPr>
            <w:tcW w:w="4961" w:type="dxa"/>
            <w:shd w:val="clear" w:color="auto" w:fill="auto"/>
            <w:noWrap/>
            <w:hideMark/>
          </w:tcPr>
          <w:p w14:paraId="67626213" w14:textId="7915DCBF"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Controls the conversion of data models to support digital continuity across company boundaries</w:t>
            </w:r>
            <w:ins w:id="29892" w:author="pete jones" w:date="2022-04-01T12:30:00Z">
              <w:r w:rsidR="00DD7B17">
                <w:rPr>
                  <w:rFonts w:ascii="Calibri" w:hAnsi="Calibri" w:cs="Calibri"/>
                  <w:color w:val="000000"/>
                  <w:sz w:val="20"/>
                  <w:szCs w:val="20"/>
                </w:rPr>
                <w:t>,</w:t>
              </w:r>
            </w:ins>
            <w:r w:rsidRPr="00FF6A71">
              <w:rPr>
                <w:rFonts w:ascii="Calibri" w:hAnsi="Calibri" w:cs="Calibri"/>
                <w:color w:val="000000"/>
                <w:sz w:val="20"/>
                <w:szCs w:val="20"/>
              </w:rPr>
              <w:t xml:space="preserve"> including partners and suppliers</w:t>
            </w:r>
          </w:p>
        </w:tc>
      </w:tr>
      <w:tr w:rsidR="009E6E1D" w:rsidRPr="00FF6A71" w14:paraId="60126689" w14:textId="77777777" w:rsidTr="009E6E1D">
        <w:trPr>
          <w:trHeight w:val="300"/>
        </w:trPr>
        <w:tc>
          <w:tcPr>
            <w:tcW w:w="3681" w:type="dxa"/>
            <w:shd w:val="clear" w:color="auto" w:fill="auto"/>
            <w:noWrap/>
            <w:hideMark/>
          </w:tcPr>
          <w:p w14:paraId="350C56B7"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Immersive Collaboration Experience</w:t>
            </w:r>
          </w:p>
        </w:tc>
        <w:tc>
          <w:tcPr>
            <w:tcW w:w="4961" w:type="dxa"/>
            <w:shd w:val="clear" w:color="auto" w:fill="auto"/>
            <w:noWrap/>
            <w:hideMark/>
          </w:tcPr>
          <w:p w14:paraId="3567897E"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Perform multi-user Virtual Reality reviews and capture team decisions directly and natively within your 3DEXPERIENCE data and applications</w:t>
            </w:r>
          </w:p>
        </w:tc>
      </w:tr>
      <w:tr w:rsidR="009E6E1D" w:rsidRPr="00FF6A71" w14:paraId="0CAE601B" w14:textId="77777777" w:rsidTr="009E6E1D">
        <w:trPr>
          <w:trHeight w:val="300"/>
        </w:trPr>
        <w:tc>
          <w:tcPr>
            <w:tcW w:w="3681" w:type="dxa"/>
            <w:shd w:val="clear" w:color="auto" w:fill="auto"/>
            <w:noWrap/>
            <w:hideMark/>
          </w:tcPr>
          <w:p w14:paraId="3CF485B7"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Collaborative Business Innovator</w:t>
            </w:r>
          </w:p>
        </w:tc>
        <w:tc>
          <w:tcPr>
            <w:tcW w:w="4961" w:type="dxa"/>
            <w:shd w:val="clear" w:color="auto" w:fill="auto"/>
            <w:noWrap/>
            <w:hideMark/>
          </w:tcPr>
          <w:p w14:paraId="0BBA7F32"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Connect people &amp; data to foster innovation</w:t>
            </w:r>
          </w:p>
        </w:tc>
      </w:tr>
      <w:tr w:rsidR="009E6E1D" w:rsidRPr="00FF6A71" w14:paraId="337CF1D4" w14:textId="77777777" w:rsidTr="009E6E1D">
        <w:trPr>
          <w:trHeight w:val="300"/>
        </w:trPr>
        <w:tc>
          <w:tcPr>
            <w:tcW w:w="3681" w:type="dxa"/>
            <w:shd w:val="clear" w:color="auto" w:fill="auto"/>
            <w:noWrap/>
            <w:hideMark/>
          </w:tcPr>
          <w:p w14:paraId="18A9B577"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3D Product Architect</w:t>
            </w:r>
          </w:p>
        </w:tc>
        <w:tc>
          <w:tcPr>
            <w:tcW w:w="4961" w:type="dxa"/>
            <w:shd w:val="clear" w:color="auto" w:fill="auto"/>
            <w:noWrap/>
            <w:hideMark/>
          </w:tcPr>
          <w:p w14:paraId="41A35EE9" w14:textId="0D75849F"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 xml:space="preserve">Enables visualization, </w:t>
            </w:r>
            <w:r w:rsidR="007F61D3" w:rsidRPr="00FF6A71">
              <w:rPr>
                <w:rFonts w:ascii="Calibri" w:hAnsi="Calibri" w:cs="Calibri"/>
                <w:color w:val="000000"/>
                <w:sz w:val="20"/>
                <w:szCs w:val="20"/>
              </w:rPr>
              <w:t>exploration,</w:t>
            </w:r>
            <w:r w:rsidRPr="00FF6A71">
              <w:rPr>
                <w:rFonts w:ascii="Calibri" w:hAnsi="Calibri" w:cs="Calibri"/>
                <w:color w:val="000000"/>
                <w:sz w:val="20"/>
                <w:szCs w:val="20"/>
              </w:rPr>
              <w:t xml:space="preserve"> and digital mock-up of multi-CAD product structures within a web</w:t>
            </w:r>
            <w:del w:id="29893" w:author="pete jones" w:date="2022-03-30T10:27:00Z">
              <w:r w:rsidRPr="00FF6A71" w:rsidDel="00093B7D">
                <w:rPr>
                  <w:rFonts w:ascii="Calibri" w:hAnsi="Calibri" w:cs="Calibri"/>
                  <w:color w:val="000000"/>
                  <w:sz w:val="20"/>
                  <w:szCs w:val="20"/>
                </w:rPr>
                <w:delText>-</w:delText>
              </w:r>
            </w:del>
            <w:ins w:id="29894" w:author="pete jones" w:date="2022-03-30T10:27:00Z">
              <w:r w:rsidR="00093B7D">
                <w:rPr>
                  <w:rFonts w:ascii="Calibri" w:hAnsi="Calibri" w:cs="Calibri"/>
                  <w:color w:val="000000"/>
                  <w:sz w:val="20"/>
                  <w:szCs w:val="20"/>
                </w:rPr>
                <w:t xml:space="preserve"> </w:t>
              </w:r>
            </w:ins>
            <w:r w:rsidRPr="00FF6A71">
              <w:rPr>
                <w:rFonts w:ascii="Calibri" w:hAnsi="Calibri" w:cs="Calibri"/>
                <w:color w:val="000000"/>
                <w:sz w:val="20"/>
                <w:szCs w:val="20"/>
              </w:rPr>
              <w:t>browser.</w:t>
            </w:r>
          </w:p>
        </w:tc>
      </w:tr>
      <w:tr w:rsidR="009E6E1D" w:rsidRPr="00FF6A71" w14:paraId="463963E5" w14:textId="77777777" w:rsidTr="009E6E1D">
        <w:trPr>
          <w:trHeight w:val="300"/>
        </w:trPr>
        <w:tc>
          <w:tcPr>
            <w:tcW w:w="3681" w:type="dxa"/>
            <w:shd w:val="clear" w:color="auto" w:fill="auto"/>
            <w:noWrap/>
            <w:hideMark/>
          </w:tcPr>
          <w:p w14:paraId="5B561C0B"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Product Manager</w:t>
            </w:r>
          </w:p>
        </w:tc>
        <w:tc>
          <w:tcPr>
            <w:tcW w:w="4961" w:type="dxa"/>
            <w:shd w:val="clear" w:color="auto" w:fill="auto"/>
            <w:noWrap/>
            <w:hideMark/>
          </w:tcPr>
          <w:p w14:paraId="117EBD85"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Provide the right offers at the right time to meet the demand &amp; personalization of customers</w:t>
            </w:r>
          </w:p>
        </w:tc>
      </w:tr>
      <w:tr w:rsidR="009E6E1D" w:rsidRPr="00FF6A71" w14:paraId="71E83D7D" w14:textId="77777777" w:rsidTr="009E6E1D">
        <w:trPr>
          <w:trHeight w:val="300"/>
        </w:trPr>
        <w:tc>
          <w:tcPr>
            <w:tcW w:w="3681" w:type="dxa"/>
            <w:shd w:val="clear" w:color="auto" w:fill="auto"/>
            <w:noWrap/>
            <w:hideMark/>
          </w:tcPr>
          <w:p w14:paraId="22BA1419"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Templates, Optimization &amp; Rules Designer</w:t>
            </w:r>
          </w:p>
        </w:tc>
        <w:tc>
          <w:tcPr>
            <w:tcW w:w="4961" w:type="dxa"/>
            <w:shd w:val="clear" w:color="auto" w:fill="auto"/>
            <w:noWrap/>
            <w:hideMark/>
          </w:tcPr>
          <w:p w14:paraId="57A1B6A2" w14:textId="56C280E0"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 xml:space="preserve">Increase design robustness and productivity, reduce </w:t>
            </w:r>
            <w:r w:rsidR="007F61D3" w:rsidRPr="00FF6A71">
              <w:rPr>
                <w:rFonts w:ascii="Calibri" w:hAnsi="Calibri" w:cs="Calibri"/>
                <w:color w:val="000000"/>
                <w:sz w:val="20"/>
                <w:szCs w:val="20"/>
              </w:rPr>
              <w:t>errors,</w:t>
            </w:r>
            <w:r w:rsidRPr="00FF6A71">
              <w:rPr>
                <w:rFonts w:ascii="Calibri" w:hAnsi="Calibri" w:cs="Calibri"/>
                <w:color w:val="000000"/>
                <w:sz w:val="20"/>
                <w:szCs w:val="20"/>
              </w:rPr>
              <w:t xml:space="preserve"> and optimize geometry</w:t>
            </w:r>
            <w:del w:id="29895" w:author="pete jones" w:date="2022-04-01T12:30:00Z">
              <w:r w:rsidRPr="00FF6A71" w:rsidDel="00DD7B17">
                <w:rPr>
                  <w:rFonts w:ascii="Calibri" w:hAnsi="Calibri" w:cs="Calibri"/>
                  <w:color w:val="000000"/>
                  <w:sz w:val="20"/>
                  <w:szCs w:val="20"/>
                </w:rPr>
                <w:delText>,</w:delText>
              </w:r>
            </w:del>
            <w:r w:rsidRPr="00FF6A71">
              <w:rPr>
                <w:rFonts w:ascii="Calibri" w:hAnsi="Calibri" w:cs="Calibri"/>
                <w:color w:val="000000"/>
                <w:sz w:val="20"/>
                <w:szCs w:val="20"/>
              </w:rPr>
              <w:t xml:space="preserve"> by capturing company know-how and best practices in all design processes.</w:t>
            </w:r>
          </w:p>
        </w:tc>
      </w:tr>
      <w:tr w:rsidR="009E6E1D" w:rsidRPr="00FF6A71" w14:paraId="43D479A1" w14:textId="77777777" w:rsidTr="009E6E1D">
        <w:trPr>
          <w:trHeight w:val="300"/>
        </w:trPr>
        <w:tc>
          <w:tcPr>
            <w:tcW w:w="3681" w:type="dxa"/>
            <w:shd w:val="clear" w:color="auto" w:fill="auto"/>
            <w:noWrap/>
            <w:hideMark/>
          </w:tcPr>
          <w:p w14:paraId="758BE00A"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Templates &amp; Rules Designer</w:t>
            </w:r>
          </w:p>
        </w:tc>
        <w:tc>
          <w:tcPr>
            <w:tcW w:w="4961" w:type="dxa"/>
            <w:shd w:val="clear" w:color="auto" w:fill="auto"/>
            <w:noWrap/>
            <w:hideMark/>
          </w:tcPr>
          <w:p w14:paraId="121ED4C0" w14:textId="0557C771"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 xml:space="preserve">Increase design robustness and </w:t>
            </w:r>
            <w:del w:id="29896" w:author="pete jones" w:date="2022-04-05T11:09:00Z">
              <w:r w:rsidRPr="00FF6A71" w:rsidDel="00FE3061">
                <w:rPr>
                  <w:rFonts w:ascii="Calibri" w:hAnsi="Calibri" w:cs="Calibri"/>
                  <w:color w:val="000000"/>
                  <w:sz w:val="20"/>
                  <w:szCs w:val="20"/>
                </w:rPr>
                <w:delText>productivity, and</w:delText>
              </w:r>
            </w:del>
            <w:ins w:id="29897" w:author="pete jones" w:date="2022-04-05T11:09:00Z">
              <w:r w:rsidR="00FE3061" w:rsidRPr="00FF6A71">
                <w:rPr>
                  <w:rFonts w:ascii="Calibri" w:hAnsi="Calibri" w:cs="Calibri"/>
                  <w:color w:val="000000"/>
                  <w:sz w:val="20"/>
                  <w:szCs w:val="20"/>
                </w:rPr>
                <w:t>productivity and</w:t>
              </w:r>
            </w:ins>
            <w:r w:rsidRPr="00FF6A71">
              <w:rPr>
                <w:rFonts w:ascii="Calibri" w:hAnsi="Calibri" w:cs="Calibri"/>
                <w:color w:val="000000"/>
                <w:sz w:val="20"/>
                <w:szCs w:val="20"/>
              </w:rPr>
              <w:t xml:space="preserve"> reduce errors</w:t>
            </w:r>
            <w:del w:id="29898" w:author="pete jones" w:date="2022-04-01T12:30:00Z">
              <w:r w:rsidRPr="00FF6A71" w:rsidDel="00DD7B17">
                <w:rPr>
                  <w:rFonts w:ascii="Calibri" w:hAnsi="Calibri" w:cs="Calibri"/>
                  <w:color w:val="000000"/>
                  <w:sz w:val="20"/>
                  <w:szCs w:val="20"/>
                </w:rPr>
                <w:delText>,</w:delText>
              </w:r>
            </w:del>
            <w:r w:rsidRPr="00FF6A71">
              <w:rPr>
                <w:rFonts w:ascii="Calibri" w:hAnsi="Calibri" w:cs="Calibri"/>
                <w:color w:val="000000"/>
                <w:sz w:val="20"/>
                <w:szCs w:val="20"/>
              </w:rPr>
              <w:t xml:space="preserve"> by capturing company know-how and best practices in all design processes.</w:t>
            </w:r>
          </w:p>
        </w:tc>
      </w:tr>
      <w:tr w:rsidR="009E6E1D" w:rsidRPr="00FF6A71" w14:paraId="7BA7F3FF" w14:textId="77777777" w:rsidTr="009E6E1D">
        <w:trPr>
          <w:trHeight w:val="300"/>
        </w:trPr>
        <w:tc>
          <w:tcPr>
            <w:tcW w:w="3681" w:type="dxa"/>
            <w:shd w:val="clear" w:color="auto" w:fill="auto"/>
            <w:noWrap/>
            <w:hideMark/>
          </w:tcPr>
          <w:p w14:paraId="494AF1F3"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Requirements Engineer</w:t>
            </w:r>
          </w:p>
        </w:tc>
        <w:tc>
          <w:tcPr>
            <w:tcW w:w="4961" w:type="dxa"/>
            <w:shd w:val="clear" w:color="auto" w:fill="auto"/>
            <w:noWrap/>
            <w:hideMark/>
          </w:tcPr>
          <w:p w14:paraId="5B30D6A9" w14:textId="32D5D391"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Enables all project stakeholders to capture and manage systems specification</w:t>
            </w:r>
            <w:ins w:id="29899" w:author="pete jones" w:date="2022-03-30T10:27:00Z">
              <w:r w:rsidR="00093B7D">
                <w:rPr>
                  <w:rFonts w:ascii="Calibri" w:hAnsi="Calibri" w:cs="Calibri"/>
                  <w:color w:val="000000"/>
                  <w:sz w:val="20"/>
                  <w:szCs w:val="20"/>
                </w:rPr>
                <w:t>s</w:t>
              </w:r>
            </w:ins>
            <w:r w:rsidRPr="00FF6A71">
              <w:rPr>
                <w:rFonts w:ascii="Calibri" w:hAnsi="Calibri" w:cs="Calibri"/>
                <w:color w:val="000000"/>
                <w:sz w:val="20"/>
                <w:szCs w:val="20"/>
              </w:rPr>
              <w:t xml:space="preserve"> along </w:t>
            </w:r>
            <w:ins w:id="29900" w:author="pete jones" w:date="2022-03-30T10:27:00Z">
              <w:r w:rsidR="00093B7D">
                <w:rPr>
                  <w:rFonts w:ascii="Calibri" w:hAnsi="Calibri" w:cs="Calibri"/>
                  <w:color w:val="000000"/>
                  <w:sz w:val="20"/>
                  <w:szCs w:val="20"/>
                </w:rPr>
                <w:t xml:space="preserve">the </w:t>
              </w:r>
            </w:ins>
            <w:r w:rsidRPr="00FF6A71">
              <w:rPr>
                <w:rFonts w:ascii="Calibri" w:hAnsi="Calibri" w:cs="Calibri"/>
                <w:color w:val="000000"/>
                <w:sz w:val="20"/>
                <w:szCs w:val="20"/>
              </w:rPr>
              <w:t>systems lifecycle</w:t>
            </w:r>
          </w:p>
        </w:tc>
      </w:tr>
      <w:tr w:rsidR="009E6E1D" w:rsidRPr="00FF6A71" w14:paraId="24933B71" w14:textId="77777777" w:rsidTr="009E6E1D">
        <w:trPr>
          <w:trHeight w:val="300"/>
        </w:trPr>
        <w:tc>
          <w:tcPr>
            <w:tcW w:w="3681" w:type="dxa"/>
            <w:shd w:val="clear" w:color="auto" w:fill="auto"/>
            <w:noWrap/>
            <w:hideMark/>
          </w:tcPr>
          <w:p w14:paraId="75487F56"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Volume Computation Specialist</w:t>
            </w:r>
          </w:p>
        </w:tc>
        <w:tc>
          <w:tcPr>
            <w:tcW w:w="4961" w:type="dxa"/>
            <w:shd w:val="clear" w:color="auto" w:fill="auto"/>
            <w:noWrap/>
            <w:hideMark/>
          </w:tcPr>
          <w:p w14:paraId="7949F043" w14:textId="14F67B12"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Ease collaboration around geometrical representations</w:t>
            </w:r>
            <w:del w:id="29901" w:author="pete jones" w:date="2022-04-01T12:30:00Z">
              <w:r w:rsidRPr="00FF6A71" w:rsidDel="00DD7B17">
                <w:rPr>
                  <w:rFonts w:ascii="Calibri" w:hAnsi="Calibri" w:cs="Calibri"/>
                  <w:color w:val="000000"/>
                  <w:sz w:val="20"/>
                  <w:szCs w:val="20"/>
                </w:rPr>
                <w:delText>,</w:delText>
              </w:r>
            </w:del>
            <w:r w:rsidRPr="00FF6A71">
              <w:rPr>
                <w:rFonts w:ascii="Calibri" w:hAnsi="Calibri" w:cs="Calibri"/>
                <w:color w:val="000000"/>
                <w:sz w:val="20"/>
                <w:szCs w:val="20"/>
              </w:rPr>
              <w:t xml:space="preserve"> by creating simplified alternate representations of surrounding components or assemblies</w:t>
            </w:r>
          </w:p>
        </w:tc>
      </w:tr>
      <w:tr w:rsidR="009E6E1D" w:rsidRPr="00FF6A71" w14:paraId="6D3524A3" w14:textId="77777777" w:rsidTr="009E6E1D">
        <w:trPr>
          <w:trHeight w:val="300"/>
        </w:trPr>
        <w:tc>
          <w:tcPr>
            <w:tcW w:w="3681" w:type="dxa"/>
            <w:shd w:val="clear" w:color="auto" w:fill="auto"/>
            <w:noWrap/>
            <w:hideMark/>
          </w:tcPr>
          <w:p w14:paraId="3F5C36B1"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Product Release Engineer</w:t>
            </w:r>
          </w:p>
        </w:tc>
        <w:tc>
          <w:tcPr>
            <w:tcW w:w="4961" w:type="dxa"/>
            <w:shd w:val="clear" w:color="auto" w:fill="auto"/>
            <w:noWrap/>
            <w:hideMark/>
          </w:tcPr>
          <w:p w14:paraId="4FAAF992"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Reduce engineering lead time to complete and validate the product Engineering Definition</w:t>
            </w:r>
          </w:p>
        </w:tc>
      </w:tr>
      <w:tr w:rsidR="009E6E1D" w:rsidRPr="00FF6A71" w14:paraId="195AF495" w14:textId="77777777" w:rsidTr="009E6E1D">
        <w:trPr>
          <w:trHeight w:val="300"/>
        </w:trPr>
        <w:tc>
          <w:tcPr>
            <w:tcW w:w="3681" w:type="dxa"/>
            <w:shd w:val="clear" w:color="auto" w:fill="auto"/>
            <w:noWrap/>
            <w:hideMark/>
          </w:tcPr>
          <w:p w14:paraId="2ACB6FD0"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Project Planner</w:t>
            </w:r>
          </w:p>
        </w:tc>
        <w:tc>
          <w:tcPr>
            <w:tcW w:w="4961" w:type="dxa"/>
            <w:shd w:val="clear" w:color="auto" w:fill="auto"/>
            <w:noWrap/>
            <w:hideMark/>
          </w:tcPr>
          <w:p w14:paraId="598D35EF" w14:textId="77777777" w:rsidR="009E6E1D" w:rsidRPr="00FF6A71" w:rsidRDefault="009E6E1D" w:rsidP="009E6E1D">
            <w:pPr>
              <w:spacing w:before="0" w:after="0" w:line="240" w:lineRule="auto"/>
              <w:jc w:val="left"/>
              <w:rPr>
                <w:rFonts w:ascii="Calibri" w:hAnsi="Calibri" w:cs="Calibri"/>
                <w:color w:val="000000"/>
                <w:sz w:val="20"/>
                <w:szCs w:val="20"/>
              </w:rPr>
            </w:pPr>
            <w:r w:rsidRPr="00FF6A71">
              <w:rPr>
                <w:rFonts w:ascii="Calibri" w:hAnsi="Calibri" w:cs="Calibri"/>
                <w:color w:val="000000"/>
                <w:sz w:val="20"/>
                <w:szCs w:val="20"/>
              </w:rPr>
              <w:t>Reduce resource and overall project execution costs by enabling lean optimized team planning</w:t>
            </w:r>
          </w:p>
        </w:tc>
      </w:tr>
    </w:tbl>
    <w:p w14:paraId="201A551E" w14:textId="77777777" w:rsidR="00A33F88" w:rsidRPr="00FF6A71" w:rsidRDefault="5DC1C8D7" w:rsidP="009E6E1D">
      <w:pPr>
        <w:jc w:val="center"/>
      </w:pPr>
      <w:r w:rsidRPr="00C15005">
        <w:rPr>
          <w:noProof/>
        </w:rPr>
        <w:drawing>
          <wp:inline distT="0" distB="0" distL="0" distR="0" wp14:anchorId="2D4022F6" wp14:editId="108A00A6">
            <wp:extent cx="5001676" cy="3988579"/>
            <wp:effectExtent l="0" t="0" r="889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pic:nvPicPr>
                  <pic:blipFill>
                    <a:blip r:embed="rId163">
                      <a:extLst>
                        <a:ext uri="{28A0092B-C50C-407E-A947-70E740481C1C}">
                          <a14:useLocalDpi xmlns:a14="http://schemas.microsoft.com/office/drawing/2010/main" val="0"/>
                        </a:ext>
                      </a:extLst>
                    </a:blip>
                    <a:stretch>
                      <a:fillRect/>
                    </a:stretch>
                  </pic:blipFill>
                  <pic:spPr>
                    <a:xfrm>
                      <a:off x="0" y="0"/>
                      <a:ext cx="5001676" cy="3988579"/>
                    </a:xfrm>
                    <a:prstGeom prst="rect">
                      <a:avLst/>
                    </a:prstGeom>
                  </pic:spPr>
                </pic:pic>
              </a:graphicData>
            </a:graphic>
          </wp:inline>
        </w:drawing>
      </w:r>
    </w:p>
    <w:p w14:paraId="73417397" w14:textId="3FC720D2" w:rsidR="00A33F88" w:rsidRPr="007C0DAF" w:rsidRDefault="009E6E1D">
      <w:pPr>
        <w:pStyle w:val="Caption"/>
        <w:pPrChange w:id="29902" w:author="pete jones" w:date="2022-01-04T12:15:00Z">
          <w:pPr>
            <w:pStyle w:val="TOCHeading"/>
            <w:jc w:val="center"/>
          </w:pPr>
        </w:pPrChange>
      </w:pPr>
      <w:bookmarkStart w:id="29903" w:name="_Ref92200452"/>
      <w:bookmarkStart w:id="29904" w:name="_Toc68162305"/>
      <w:bookmarkStart w:id="29905" w:name="_Toc99719327"/>
      <w:r w:rsidRPr="00C15005">
        <w:t xml:space="preserve">Figure </w:t>
      </w:r>
      <w:ins w:id="29906" w:author="pete jones" w:date="2022-03-10T14:38:00Z">
        <w:r w:rsidR="00CE4F4E">
          <w:fldChar w:fldCharType="begin"/>
        </w:r>
        <w:r w:rsidR="00CE4F4E">
          <w:instrText xml:space="preserve"> STYLEREF 1 \s </w:instrText>
        </w:r>
      </w:ins>
      <w:r w:rsidR="00CE4F4E">
        <w:fldChar w:fldCharType="separate"/>
      </w:r>
      <w:r w:rsidR="00D94147">
        <w:rPr>
          <w:noProof/>
        </w:rPr>
        <w:t>8</w:t>
      </w:r>
      <w:ins w:id="2990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29908" w:author="pete jones" w:date="2022-04-05T11:31:00Z">
        <w:r w:rsidR="00D94147">
          <w:rPr>
            <w:noProof/>
          </w:rPr>
          <w:t>6</w:t>
        </w:r>
      </w:ins>
      <w:ins w:id="29909" w:author="pete jones" w:date="2022-03-10T14:38:00Z">
        <w:r w:rsidR="00CE4F4E">
          <w:fldChar w:fldCharType="end"/>
        </w:r>
      </w:ins>
      <w:del w:id="29910" w:author="pete jones" w:date="2022-02-01T12:31:00Z">
        <w:r w:rsidRPr="00862EE0" w:rsidDel="0004608E">
          <w:fldChar w:fldCharType="begin"/>
        </w:r>
        <w:r w:rsidRPr="007C0DAF" w:rsidDel="0004608E">
          <w:delInstrText>STYLEREF 1 \s</w:delInstrText>
        </w:r>
        <w:r w:rsidRPr="00862EE0" w:rsidDel="0004608E">
          <w:fldChar w:fldCharType="separate"/>
        </w:r>
        <w:r w:rsidR="00743A68" w:rsidDel="0004608E">
          <w:rPr>
            <w:noProof/>
          </w:rPr>
          <w:delText>8</w:delText>
        </w:r>
        <w:r w:rsidRPr="00862EE0" w:rsidDel="0004608E">
          <w:fldChar w:fldCharType="end"/>
        </w:r>
        <w:r w:rsidR="00F8680E"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del>
      <w:del w:id="29911" w:author="pete jones" w:date="2022-01-04T14:52:00Z">
        <w:r w:rsidR="00DD384C" w:rsidRPr="007C0DAF" w:rsidDel="00743A68">
          <w:rPr>
            <w:noProof/>
          </w:rPr>
          <w:delText>6</w:delText>
        </w:r>
      </w:del>
      <w:del w:id="29912" w:author="pete jones" w:date="2022-02-01T12:31:00Z">
        <w:r w:rsidRPr="007C0DAF" w:rsidDel="0004608E">
          <w:fldChar w:fldCharType="end"/>
        </w:r>
      </w:del>
      <w:bookmarkEnd w:id="29903"/>
      <w:r w:rsidRPr="007C0DAF">
        <w:t>: StUDEE CDE Framework - Layer 3</w:t>
      </w:r>
      <w:bookmarkEnd w:id="29904"/>
      <w:bookmarkEnd w:id="29905"/>
    </w:p>
    <w:p w14:paraId="786B2824" w14:textId="77777777" w:rsidR="00A33F88" w:rsidRPr="00FF6A71" w:rsidRDefault="009E6E1D" w:rsidP="009E6E1D">
      <w:pPr>
        <w:rPr>
          <w:b/>
          <w:bCs/>
          <w:u w:val="single"/>
        </w:rPr>
      </w:pPr>
      <w:r w:rsidRPr="00FF6A71">
        <w:rPr>
          <w:b/>
          <w:bCs/>
          <w:u w:val="single"/>
        </w:rPr>
        <w:lastRenderedPageBreak/>
        <w:t>Outcomes and assessment references</w:t>
      </w:r>
    </w:p>
    <w:p w14:paraId="71CE2D2E" w14:textId="2E838F04" w:rsidR="00E7713C" w:rsidRPr="00FF6A71" w:rsidRDefault="00E7713C" w:rsidP="008530E3">
      <w:r w:rsidRPr="00FF6A71">
        <w:t xml:space="preserve">An example mapping of outcomes is illustrated in </w:t>
      </w:r>
      <w:r w:rsidRPr="00312F59">
        <w:fldChar w:fldCharType="begin"/>
      </w:r>
      <w:r w:rsidRPr="00FF6A71">
        <w:instrText xml:space="preserve"> REF _Ref67301526 \h </w:instrText>
      </w:r>
      <w:r w:rsidRPr="00312F59">
        <w:fldChar w:fldCharType="separate"/>
      </w:r>
      <w:ins w:id="29913" w:author="pete jones" w:date="2022-04-05T11:31:00Z">
        <w:r w:rsidR="00D94147" w:rsidRPr="00C15005">
          <w:t xml:space="preserve">Table </w:t>
        </w:r>
        <w:r w:rsidR="00D94147">
          <w:rPr>
            <w:noProof/>
          </w:rPr>
          <w:t>8</w:t>
        </w:r>
        <w:r w:rsidR="00D94147">
          <w:noBreakHyphen/>
        </w:r>
        <w:r w:rsidR="00D94147">
          <w:rPr>
            <w:noProof/>
          </w:rPr>
          <w:t>9</w:t>
        </w:r>
      </w:ins>
      <w:del w:id="29914" w:author="pete jones" w:date="2022-01-04T14:52:00Z">
        <w:r w:rsidR="00DD384C" w:rsidRPr="00FF6A71" w:rsidDel="00743A68">
          <w:delText xml:space="preserve">Table </w:delText>
        </w:r>
        <w:r w:rsidR="00DD384C" w:rsidRPr="00FF6A71" w:rsidDel="00743A68">
          <w:rPr>
            <w:noProof/>
          </w:rPr>
          <w:delText>7</w:delText>
        </w:r>
        <w:r w:rsidR="00DD384C" w:rsidRPr="00FF6A71" w:rsidDel="00743A68">
          <w:noBreakHyphen/>
        </w:r>
        <w:r w:rsidR="00DD384C" w:rsidRPr="00FF6A71" w:rsidDel="00743A68">
          <w:rPr>
            <w:noProof/>
          </w:rPr>
          <w:delText>8</w:delText>
        </w:r>
      </w:del>
      <w:r w:rsidRPr="00312F59">
        <w:fldChar w:fldCharType="end"/>
      </w:r>
      <w:r w:rsidRPr="00FF6A71">
        <w:t>.</w:t>
      </w:r>
      <w:r w:rsidR="00063E54" w:rsidRPr="00FF6A71">
        <w:t xml:space="preserve"> The scope of reference for </w:t>
      </w:r>
      <w:del w:id="29915" w:author="pete jones" w:date="2022-02-08T16:08:00Z">
        <w:r w:rsidR="00063E54" w:rsidRPr="00FF6A71" w:rsidDel="00654086">
          <w:delText xml:space="preserve">EAB </w:delText>
        </w:r>
      </w:del>
      <w:ins w:id="29916" w:author="pete jones" w:date="2022-02-08T16:08:00Z">
        <w:r w:rsidR="00654086">
          <w:t>AHEP</w:t>
        </w:r>
        <w:r w:rsidR="00654086" w:rsidRPr="00FF6A71">
          <w:t xml:space="preserve"> </w:t>
        </w:r>
      </w:ins>
      <w:r w:rsidR="00063E54" w:rsidRPr="00FF6A71">
        <w:t xml:space="preserve">and CDIO outcomes has been </w:t>
      </w:r>
      <w:del w:id="29917" w:author="pete jones" w:date="2022-04-01T12:30:00Z">
        <w:r w:rsidR="00063E54" w:rsidRPr="00FF6A71" w:rsidDel="00DD7B17">
          <w:delText xml:space="preserve">purposefully </w:delText>
        </w:r>
      </w:del>
      <w:r w:rsidR="00063E54" w:rsidRPr="00FF6A71">
        <w:t>focu</w:t>
      </w:r>
      <w:del w:id="29918" w:author="pete jones" w:date="2022-04-01T12:31:00Z">
        <w:r w:rsidR="00063E54" w:rsidRPr="00FF6A71" w:rsidDel="00DD7B17">
          <w:delText>s</w:delText>
        </w:r>
      </w:del>
      <w:r w:rsidR="00063E54" w:rsidRPr="00FF6A71">
        <w:t>sed on a subset of the outcome database</w:t>
      </w:r>
      <w:ins w:id="29919" w:author="pete jones" w:date="2022-04-01T12:30:00Z">
        <w:r w:rsidR="00DD7B17">
          <w:t xml:space="preserve">. However, </w:t>
        </w:r>
      </w:ins>
      <w:del w:id="29920" w:author="pete jones" w:date="2022-04-01T12:30:00Z">
        <w:r w:rsidR="00063E54" w:rsidRPr="00FF6A71" w:rsidDel="00DD7B17">
          <w:delText>,</w:delText>
        </w:r>
      </w:del>
      <w:r w:rsidR="00063E54" w:rsidRPr="00FF6A71">
        <w:t xml:space="preserve"> </w:t>
      </w:r>
      <w:del w:id="29921" w:author="pete jones" w:date="2022-04-01T12:30:00Z">
        <w:r w:rsidR="00063E54" w:rsidRPr="00FF6A71" w:rsidDel="00DD7B17">
          <w:delText xml:space="preserve">but </w:delText>
        </w:r>
      </w:del>
      <w:r w:rsidR="00063E54" w:rsidRPr="00FF6A71">
        <w:t xml:space="preserve">there is no reason why this cannot be extended or modified depending </w:t>
      </w:r>
      <w:del w:id="29922" w:author="pete jones" w:date="2022-04-01T12:31:00Z">
        <w:r w:rsidR="00063E54" w:rsidRPr="00FF6A71" w:rsidDel="00DD7B17">
          <w:delText>up</w:delText>
        </w:r>
      </w:del>
      <w:r w:rsidR="00063E54" w:rsidRPr="00FF6A71">
        <w:t>on local requirements and individual student choice</w:t>
      </w:r>
      <w:ins w:id="29923" w:author="pete jones" w:date="2022-04-01T12:31:00Z">
        <w:r w:rsidR="00DD7B17">
          <w:t>s</w:t>
        </w:r>
      </w:ins>
      <w:r w:rsidR="00063E54" w:rsidRPr="00FF6A71">
        <w:t>.</w:t>
      </w:r>
      <w:r w:rsidR="00656408" w:rsidRPr="00FF6A71">
        <w:t xml:space="preserve"> The table also provides a generalised outcome reference statement for </w:t>
      </w:r>
      <w:del w:id="29924" w:author="pete jones" w:date="2022-04-01T12:31:00Z">
        <w:r w:rsidR="00656408" w:rsidRPr="00FF6A71" w:rsidDel="00DD7B17">
          <w:delText xml:space="preserve">each of </w:delText>
        </w:r>
      </w:del>
      <w:r w:rsidR="00656408" w:rsidRPr="00FF6A71">
        <w:t>the five suggested core CDE activities at layer 3.</w:t>
      </w:r>
    </w:p>
    <w:p w14:paraId="39FD6195" w14:textId="5491F380" w:rsidR="00E75BC4" w:rsidRPr="00FF6A71" w:rsidRDefault="00D03631" w:rsidP="009E6E1D">
      <w:pPr>
        <w:rPr>
          <w:color w:val="FF0000"/>
        </w:rPr>
      </w:pPr>
      <w:r w:rsidRPr="00C15005">
        <w:rPr>
          <w:noProof/>
        </w:rPr>
        <w:drawing>
          <wp:inline distT="0" distB="0" distL="0" distR="0" wp14:anchorId="26E3C1D0" wp14:editId="488D5AEC">
            <wp:extent cx="5579745" cy="5558790"/>
            <wp:effectExtent l="0" t="0" r="190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579745" cy="5558790"/>
                    </a:xfrm>
                    <a:prstGeom prst="rect">
                      <a:avLst/>
                    </a:prstGeom>
                    <a:noFill/>
                    <a:ln>
                      <a:noFill/>
                    </a:ln>
                  </pic:spPr>
                </pic:pic>
              </a:graphicData>
            </a:graphic>
          </wp:inline>
        </w:drawing>
      </w:r>
    </w:p>
    <w:p w14:paraId="7E374692" w14:textId="7B208A1F" w:rsidR="002732C1" w:rsidRPr="007C0DAF" w:rsidRDefault="002732C1">
      <w:pPr>
        <w:pStyle w:val="Caption"/>
        <w:rPr>
          <w:color w:val="FF0000"/>
        </w:rPr>
        <w:pPrChange w:id="29925" w:author="pete jones" w:date="2022-01-04T12:14:00Z">
          <w:pPr>
            <w:pStyle w:val="TOCHeading"/>
            <w:jc w:val="center"/>
          </w:pPr>
        </w:pPrChange>
      </w:pPr>
      <w:bookmarkStart w:id="29926" w:name="_Ref67301526"/>
      <w:bookmarkStart w:id="29927" w:name="_Toc68162338"/>
      <w:bookmarkStart w:id="29928" w:name="_Toc99719370"/>
      <w:r w:rsidRPr="00C15005">
        <w:t xml:space="preserve">Table </w:t>
      </w:r>
      <w:ins w:id="29929" w:author="pete jones" w:date="2022-03-12T09:33:00Z">
        <w:r w:rsidR="00D62441">
          <w:fldChar w:fldCharType="begin"/>
        </w:r>
        <w:r w:rsidR="00D62441">
          <w:instrText xml:space="preserve"> STYLEREF 1 \s </w:instrText>
        </w:r>
      </w:ins>
      <w:r w:rsidR="00D62441">
        <w:fldChar w:fldCharType="separate"/>
      </w:r>
      <w:r w:rsidR="00D94147">
        <w:rPr>
          <w:noProof/>
        </w:rPr>
        <w:t>8</w:t>
      </w:r>
      <w:ins w:id="29930"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29931" w:author="pete jones" w:date="2022-04-05T11:31:00Z">
        <w:r w:rsidR="00D94147">
          <w:rPr>
            <w:noProof/>
          </w:rPr>
          <w:t>9</w:t>
        </w:r>
      </w:ins>
      <w:ins w:id="29932" w:author="pete jones" w:date="2022-03-12T09:33:00Z">
        <w:r w:rsidR="00D62441">
          <w:fldChar w:fldCharType="end"/>
        </w:r>
      </w:ins>
      <w:del w:id="29933" w:author="pete jones" w:date="2022-02-07T13:00:00Z">
        <w:r w:rsidRPr="007C0DAF" w:rsidDel="00344917">
          <w:fldChar w:fldCharType="begin"/>
        </w:r>
        <w:r w:rsidRPr="007C0DAF" w:rsidDel="00344917">
          <w:delInstrText>STYLEREF 1 \s</w:delInstrText>
        </w:r>
        <w:r w:rsidRPr="007C0DAF" w:rsidDel="00344917">
          <w:fldChar w:fldCharType="separate"/>
        </w:r>
        <w:r w:rsidR="00D60DB1" w:rsidRPr="007C0DAF" w:rsidDel="00344917">
          <w:rPr>
            <w:noProof/>
          </w:rPr>
          <w:delText>8</w:delText>
        </w:r>
        <w:r w:rsidRPr="007C0DAF" w:rsidDel="00344917">
          <w:fldChar w:fldCharType="end"/>
        </w:r>
        <w:r w:rsidRPr="007C0DAF" w:rsidDel="00344917">
          <w:noBreakHyphen/>
        </w:r>
        <w:r w:rsidRPr="007C0DAF" w:rsidDel="00344917">
          <w:fldChar w:fldCharType="begin"/>
        </w:r>
        <w:r w:rsidRPr="007C0DAF" w:rsidDel="00344917">
          <w:delInstrText>SEQ Table \* ARABIC \s 1</w:delInstrText>
        </w:r>
        <w:r w:rsidRPr="007C0DAF" w:rsidDel="00344917">
          <w:fldChar w:fldCharType="separate"/>
        </w:r>
        <w:r w:rsidR="00DD384C" w:rsidRPr="007C0DAF" w:rsidDel="00344917">
          <w:rPr>
            <w:noProof/>
          </w:rPr>
          <w:delText>8</w:delText>
        </w:r>
        <w:r w:rsidRPr="007C0DAF" w:rsidDel="00344917">
          <w:fldChar w:fldCharType="end"/>
        </w:r>
      </w:del>
      <w:bookmarkEnd w:id="29926"/>
      <w:r w:rsidRPr="007C0DAF">
        <w:t xml:space="preserve">: Generic outcome </w:t>
      </w:r>
      <w:del w:id="29934" w:author="pete jones" w:date="2022-03-30T10:27:00Z">
        <w:r w:rsidRPr="007C0DAF" w:rsidDel="00093B7D">
          <w:delText xml:space="preserve">cross </w:delText>
        </w:r>
      </w:del>
      <w:ins w:id="29935" w:author="pete jones" w:date="2022-03-30T10:27:00Z">
        <w:r w:rsidR="00093B7D" w:rsidRPr="007C0DAF">
          <w:t>cross</w:t>
        </w:r>
        <w:r w:rsidR="00093B7D">
          <w:t>-</w:t>
        </w:r>
      </w:ins>
      <w:r w:rsidRPr="007C0DAF">
        <w:t>reference CDE Layer 3</w:t>
      </w:r>
      <w:bookmarkEnd w:id="29927"/>
      <w:bookmarkEnd w:id="29928"/>
    </w:p>
    <w:p w14:paraId="6C83BC2E" w14:textId="0B7DDA98" w:rsidR="00E75BC4" w:rsidRPr="00FF6A71" w:rsidRDefault="00E75BC4" w:rsidP="00E75BC4">
      <w:pPr>
        <w:pStyle w:val="Heading2"/>
      </w:pPr>
      <w:bookmarkStart w:id="29936" w:name="_Toc68162227"/>
      <w:bookmarkStart w:id="29937" w:name="_Toc99969869"/>
      <w:r w:rsidRPr="00FF6A71">
        <w:lastRenderedPageBreak/>
        <w:t>Summary</w:t>
      </w:r>
      <w:bookmarkEnd w:id="29936"/>
      <w:bookmarkEnd w:id="29937"/>
    </w:p>
    <w:p w14:paraId="7BCCD71B" w14:textId="30055A9D" w:rsidR="00451CF0" w:rsidRPr="00FF6A71" w:rsidRDefault="006D3E65" w:rsidP="009E6E1D">
      <w:commentRangeStart w:id="29938"/>
      <w:r w:rsidRPr="00FF6A71">
        <w:t xml:space="preserve">The StUDEE CDE framework is a personal reflection illustrating </w:t>
      </w:r>
      <w:commentRangeEnd w:id="29938"/>
      <w:r w:rsidR="00B30161" w:rsidRPr="00FF6A71">
        <w:rPr>
          <w:rStyle w:val="CommentReference"/>
        </w:rPr>
        <w:commentReference w:id="29938"/>
      </w:r>
      <w:del w:id="29939" w:author="pete jones" w:date="2022-03-30T10:27:00Z">
        <w:r w:rsidRPr="00FF6A71" w:rsidDel="00093B7D">
          <w:delText xml:space="preserve">a </w:delText>
        </w:r>
      </w:del>
      <w:ins w:id="29940" w:author="pete jones" w:date="2022-03-30T10:27:00Z">
        <w:r w:rsidR="00093B7D">
          <w:t>the</w:t>
        </w:r>
        <w:r w:rsidR="00093B7D" w:rsidRPr="00FF6A71">
          <w:t xml:space="preserve"> </w:t>
        </w:r>
      </w:ins>
      <w:r w:rsidRPr="00FF6A71">
        <w:t xml:space="preserve">concept of integrating CDE with a HE curriculum for mechanical engineering. It is suggested that this framework will </w:t>
      </w:r>
      <w:del w:id="29941" w:author="pete jones" w:date="2022-04-01T12:31:00Z">
        <w:r w:rsidRPr="00FF6A71" w:rsidDel="00DD7B17">
          <w:delText>be effective in supporting</w:delText>
        </w:r>
      </w:del>
      <w:ins w:id="29942" w:author="pete jones" w:date="2022-04-01T12:31:00Z">
        <w:r w:rsidR="00DD7B17">
          <w:t>effectively support</w:t>
        </w:r>
      </w:ins>
      <w:r w:rsidRPr="00FF6A71">
        <w:t xml:space="preserve"> creative and innovative study </w:t>
      </w:r>
      <w:del w:id="29943" w:author="pete jones" w:date="2022-03-30T10:28:00Z">
        <w:r w:rsidRPr="00FF6A71" w:rsidDel="00093B7D">
          <w:delText xml:space="preserve">activity </w:delText>
        </w:r>
      </w:del>
      <w:ins w:id="29944" w:author="pete jones" w:date="2022-03-30T10:28:00Z">
        <w:r w:rsidR="00093B7D" w:rsidRPr="00FF6A71">
          <w:t>activit</w:t>
        </w:r>
        <w:r w:rsidR="00093B7D">
          <w:t>ies</w:t>
        </w:r>
        <w:r w:rsidR="00093B7D" w:rsidRPr="00FF6A71">
          <w:t xml:space="preserve"> </w:t>
        </w:r>
      </w:ins>
      <w:r w:rsidRPr="00FF6A71">
        <w:t xml:space="preserve">and perform a dual role </w:t>
      </w:r>
      <w:del w:id="29945" w:author="pete jones" w:date="2022-03-30T10:28:00Z">
        <w:r w:rsidRPr="00FF6A71" w:rsidDel="00093B7D">
          <w:delText xml:space="preserve">of </w:delText>
        </w:r>
      </w:del>
      <w:ins w:id="29946" w:author="pete jones" w:date="2022-03-30T10:28:00Z">
        <w:r w:rsidR="00093B7D">
          <w:t>in</w:t>
        </w:r>
        <w:r w:rsidR="00093B7D" w:rsidRPr="00FF6A71">
          <w:t xml:space="preserve"> </w:t>
        </w:r>
      </w:ins>
      <w:r w:rsidRPr="00FF6A71">
        <w:t>invigorating curriculum development.</w:t>
      </w:r>
    </w:p>
    <w:p w14:paraId="23BA5099" w14:textId="2FF1BECE" w:rsidR="00A33F88" w:rsidRPr="00FF6A71" w:rsidRDefault="00451CF0" w:rsidP="009E6E1D">
      <w:r w:rsidRPr="00FF6A71">
        <w:t xml:space="preserve">The concepts have prescribed the exploitation of </w:t>
      </w:r>
      <w:del w:id="29947" w:author="pete jones" w:date="2022-03-30T10:28:00Z">
        <w:r w:rsidRPr="00FF6A71" w:rsidDel="00093B7D">
          <w:delText xml:space="preserve">a </w:delText>
        </w:r>
      </w:del>
      <w:r w:rsidRPr="00FF6A71">
        <w:t>specific vendor</w:t>
      </w:r>
      <w:ins w:id="29948" w:author="pete jones" w:date="2022-03-30T10:28:00Z">
        <w:r w:rsidR="00093B7D">
          <w:t>s'</w:t>
        </w:r>
      </w:ins>
      <w:del w:id="29949" w:author="pete jones" w:date="2022-03-30T10:28:00Z">
        <w:r w:rsidRPr="00FF6A71" w:rsidDel="00093B7D">
          <w:delText>s</w:delText>
        </w:r>
      </w:del>
      <w:r w:rsidRPr="00FF6A71">
        <w:t xml:space="preserve"> tools and other resources, but this does not preclude </w:t>
      </w:r>
      <w:del w:id="29950" w:author="pete jones" w:date="2022-04-01T12:32:00Z">
        <w:r w:rsidRPr="00FF6A71" w:rsidDel="00DD7B17">
          <w:delText>the use of</w:delText>
        </w:r>
      </w:del>
      <w:ins w:id="29951" w:author="pete jones" w:date="2022-04-01T12:32:00Z">
        <w:r w:rsidR="00DD7B17">
          <w:t>using</w:t>
        </w:r>
      </w:ins>
      <w:r w:rsidRPr="00FF6A71">
        <w:t xml:space="preserve"> other vendor solutions. Providing a comprehensive deployment of interactive tools is chosen and carefully mapped to curriculum outcomes and learning activities</w:t>
      </w:r>
      <w:ins w:id="29952" w:author="pete jones" w:date="2022-04-01T12:32:00Z">
        <w:r w:rsidR="00DD7B17">
          <w:t>,</w:t>
        </w:r>
      </w:ins>
      <w:r w:rsidRPr="00FF6A71">
        <w:t xml:space="preserve"> it is expected to be a viable framework to support </w:t>
      </w:r>
      <w:del w:id="29953" w:author="pete jones" w:date="2022-03-30T10:28:00Z">
        <w:r w:rsidRPr="00FF6A71" w:rsidDel="00093B7D">
          <w:delText>21</w:delText>
        </w:r>
        <w:r w:rsidRPr="00FF6A71" w:rsidDel="00093B7D">
          <w:rPr>
            <w:vertAlign w:val="superscript"/>
          </w:rPr>
          <w:delText>st</w:delText>
        </w:r>
        <w:r w:rsidRPr="00FF6A71" w:rsidDel="00093B7D">
          <w:delText xml:space="preserve"> </w:delText>
        </w:r>
      </w:del>
      <w:ins w:id="29954" w:author="pete jones" w:date="2022-03-30T10:28:00Z">
        <w:r w:rsidR="00093B7D" w:rsidRPr="00FF6A71">
          <w:t>21</w:t>
        </w:r>
        <w:r w:rsidR="00093B7D" w:rsidRPr="00FF6A71">
          <w:rPr>
            <w:vertAlign w:val="superscript"/>
          </w:rPr>
          <w:t>st</w:t>
        </w:r>
        <w:r w:rsidR="00093B7D">
          <w:t>-</w:t>
        </w:r>
      </w:ins>
      <w:r w:rsidRPr="00FF6A71">
        <w:t>century engineering education.</w:t>
      </w:r>
    </w:p>
    <w:p w14:paraId="71A65184" w14:textId="4763B420" w:rsidR="0026187B" w:rsidRPr="00FF6A71" w:rsidRDefault="00451CF0" w:rsidP="009E6E1D">
      <w:r w:rsidRPr="00FF6A71">
        <w:t xml:space="preserve">The final chapter of the thesis </w:t>
      </w:r>
      <w:r w:rsidR="0026187B" w:rsidRPr="00FF6A71">
        <w:t>articulate</w:t>
      </w:r>
      <w:ins w:id="29955" w:author="pete jones" w:date="2022-03-30T10:28:00Z">
        <w:r w:rsidR="00093B7D">
          <w:t>s</w:t>
        </w:r>
      </w:ins>
      <w:r w:rsidR="0026187B" w:rsidRPr="00FF6A71">
        <w:t xml:space="preserve"> the answer to the research questions and discusses how the research relates to the aims and objectives. The significance of the work is explained, and the shortcomings are outlined. The chapter concludes with suggested avenues for further areas of research and consolidation.</w:t>
      </w:r>
    </w:p>
    <w:p w14:paraId="3711D678" w14:textId="512F4E2D" w:rsidR="00A33F88" w:rsidRPr="00FF6A71" w:rsidRDefault="00A33F88" w:rsidP="004070FD">
      <w:pPr>
        <w:pStyle w:val="Heading1"/>
      </w:pPr>
      <w:bookmarkStart w:id="29956" w:name="_Toc68162228"/>
      <w:bookmarkStart w:id="29957" w:name="_Toc99969870"/>
      <w:commentRangeStart w:id="29958"/>
      <w:r w:rsidRPr="00FF6A71">
        <w:lastRenderedPageBreak/>
        <w:t>Conclusions</w:t>
      </w:r>
      <w:bookmarkEnd w:id="29956"/>
      <w:commentRangeEnd w:id="29958"/>
      <w:r w:rsidR="00B30161" w:rsidRPr="00FF6A71">
        <w:rPr>
          <w:rStyle w:val="CommentReference"/>
          <w:rFonts w:asciiTheme="minorHAnsi" w:hAnsiTheme="minorHAnsi"/>
          <w:b w:val="0"/>
          <w:bCs w:val="0"/>
          <w:kern w:val="0"/>
        </w:rPr>
        <w:commentReference w:id="29958"/>
      </w:r>
      <w:bookmarkEnd w:id="29957"/>
    </w:p>
    <w:p w14:paraId="27F6FFC7" w14:textId="77777777" w:rsidR="00A33F88" w:rsidRPr="00FF6A71" w:rsidRDefault="00A33F88" w:rsidP="00E21E48">
      <w:pPr>
        <w:rPr>
          <w:b/>
          <w:bCs/>
          <w:u w:val="single"/>
        </w:rPr>
      </w:pPr>
      <w:r w:rsidRPr="00FF6A71">
        <w:rPr>
          <w:b/>
          <w:bCs/>
          <w:u w:val="single"/>
        </w:rPr>
        <w:t>Introduction</w:t>
      </w:r>
    </w:p>
    <w:p w14:paraId="3ECA4EF6" w14:textId="42DDDE27" w:rsidR="00C56863" w:rsidRPr="00FF6A71" w:rsidRDefault="0097084A" w:rsidP="0097084A">
      <w:r w:rsidRPr="00FF6A71">
        <w:t>Th</w:t>
      </w:r>
      <w:del w:id="29959" w:author="pete jones" w:date="2022-03-30T10:28:00Z">
        <w:r w:rsidRPr="00FF6A71" w:rsidDel="00541BAB">
          <w:delText xml:space="preserve">e </w:delText>
        </w:r>
        <w:r w:rsidR="00B30161" w:rsidRPr="00FF6A71" w:rsidDel="00541BAB">
          <w:delText>aim</w:delText>
        </w:r>
        <w:r w:rsidRPr="00FF6A71" w:rsidDel="00541BAB">
          <w:delText xml:space="preserve"> of this research i</w:delText>
        </w:r>
      </w:del>
      <w:ins w:id="29960" w:author="pete jones" w:date="2022-03-30T10:28:00Z">
        <w:r w:rsidR="00541BAB">
          <w:t>is research aim</w:t>
        </w:r>
      </w:ins>
      <w:r w:rsidRPr="00FF6A71">
        <w:t xml:space="preserve">s to define a framework in which collaborative digital engineering practices could be integrated to support an evolving </w:t>
      </w:r>
      <w:r w:rsidR="00C56863" w:rsidRPr="00FF6A71">
        <w:t xml:space="preserve">higher education engineering </w:t>
      </w:r>
      <w:r w:rsidRPr="00FF6A71">
        <w:t xml:space="preserve">curriculum. It also aimed to discover what opportunities </w:t>
      </w:r>
      <w:del w:id="29961" w:author="pete jones" w:date="2022-04-01T15:00:00Z">
        <w:r w:rsidRPr="00FF6A71" w:rsidDel="00726256">
          <w:delText>there were</w:delText>
        </w:r>
      </w:del>
      <w:ins w:id="29962" w:author="pete jones" w:date="2022-04-01T15:00:00Z">
        <w:r w:rsidR="00726256">
          <w:t>existed</w:t>
        </w:r>
      </w:ins>
      <w:r w:rsidRPr="00FF6A71">
        <w:t xml:space="preserve"> within existing curricula and assessment experiences </w:t>
      </w:r>
      <w:del w:id="29963" w:author="pete jones" w:date="2022-04-01T12:33:00Z">
        <w:r w:rsidRPr="00FF6A71" w:rsidDel="0052276A">
          <w:delText xml:space="preserve">for </w:delText>
        </w:r>
        <w:r w:rsidR="00C56863" w:rsidRPr="00FF6A71" w:rsidDel="0052276A">
          <w:delText xml:space="preserve">the </w:delText>
        </w:r>
        <w:r w:rsidRPr="00FF6A71" w:rsidDel="0052276A">
          <w:delText>integration</w:delText>
        </w:r>
        <w:r w:rsidR="00C56863" w:rsidRPr="00FF6A71" w:rsidDel="0052276A">
          <w:delText xml:space="preserve"> of</w:delText>
        </w:r>
      </w:del>
      <w:ins w:id="29964" w:author="pete jones" w:date="2022-04-01T12:33:00Z">
        <w:r w:rsidR="0052276A">
          <w:t>to integrate</w:t>
        </w:r>
      </w:ins>
      <w:r w:rsidR="00C56863" w:rsidRPr="00FF6A71">
        <w:t xml:space="preserve"> CDE</w:t>
      </w:r>
      <w:r w:rsidRPr="00FF6A71">
        <w:t xml:space="preserve">. </w:t>
      </w:r>
      <w:r w:rsidR="00217E83" w:rsidRPr="00FF6A71">
        <w:t xml:space="preserve">There was an initial assumption that opportunities did exist within </w:t>
      </w:r>
      <w:del w:id="29965" w:author="pete jones" w:date="2022-04-01T12:33:00Z">
        <w:r w:rsidR="00217E83" w:rsidRPr="00FF6A71" w:rsidDel="0052276A">
          <w:delText xml:space="preserve">contemporary </w:delText>
        </w:r>
      </w:del>
      <w:ins w:id="29966" w:author="pete jones" w:date="2022-04-01T12:33:00Z">
        <w:r w:rsidR="0052276A" w:rsidRPr="00FF6A71">
          <w:t>c</w:t>
        </w:r>
        <w:r w:rsidR="0052276A">
          <w:t>urrent</w:t>
        </w:r>
        <w:r w:rsidR="0052276A" w:rsidRPr="00FF6A71">
          <w:t xml:space="preserve"> </w:t>
        </w:r>
      </w:ins>
      <w:r w:rsidR="00217E83" w:rsidRPr="00FF6A71">
        <w:t>courses</w:t>
      </w:r>
      <w:del w:id="29967" w:author="pete jones" w:date="2022-03-30T10:28:00Z">
        <w:r w:rsidR="00217E83" w:rsidRPr="00FF6A71" w:rsidDel="00541BAB">
          <w:delText>,</w:delText>
        </w:r>
      </w:del>
      <w:del w:id="29968" w:author="pete jones" w:date="2022-04-01T12:33:00Z">
        <w:r w:rsidR="00217E83" w:rsidRPr="00FF6A71" w:rsidDel="0052276A">
          <w:delText xml:space="preserve"> and that where </w:delText>
        </w:r>
        <w:r w:rsidR="00F466DD" w:rsidRPr="00FF6A71" w:rsidDel="0052276A">
          <w:delText>such opportunities existed,</w:delText>
        </w:r>
        <w:r w:rsidR="00217E83" w:rsidRPr="00FF6A71" w:rsidDel="0052276A">
          <w:delText xml:space="preserve"> there was a requirement to </w:delText>
        </w:r>
        <w:r w:rsidR="00F466DD" w:rsidRPr="00FF6A71" w:rsidDel="0052276A">
          <w:delText>discover if there were</w:delText>
        </w:r>
        <w:r w:rsidR="00217E83" w:rsidRPr="00FF6A71" w:rsidDel="0052276A">
          <w:delText xml:space="preserve"> improve</w:delText>
        </w:r>
        <w:r w:rsidR="00F466DD" w:rsidRPr="00FF6A71" w:rsidDel="0052276A">
          <w:delText>ments</w:delText>
        </w:r>
        <w:r w:rsidR="00217E83" w:rsidRPr="00FF6A71" w:rsidDel="0052276A">
          <w:delText xml:space="preserve"> </w:delText>
        </w:r>
        <w:r w:rsidR="00F466DD" w:rsidRPr="00FF6A71" w:rsidDel="0052276A">
          <w:delText>in</w:delText>
        </w:r>
        <w:r w:rsidR="00217E83" w:rsidRPr="00FF6A71" w:rsidDel="0052276A">
          <w:delText xml:space="preserve"> </w:delText>
        </w:r>
      </w:del>
      <w:del w:id="29969" w:author="pete jones" w:date="2022-03-30T10:28:00Z">
        <w:r w:rsidR="00217E83" w:rsidRPr="00FF6A71" w:rsidDel="00541BAB">
          <w:delText xml:space="preserve">problem </w:delText>
        </w:r>
      </w:del>
      <w:del w:id="29970" w:author="pete jones" w:date="2022-04-01T12:33:00Z">
        <w:r w:rsidR="00217E83" w:rsidRPr="00FF6A71" w:rsidDel="0052276A">
          <w:delText>solving</w:delText>
        </w:r>
        <w:r w:rsidR="00F466DD" w:rsidRPr="00FF6A71" w:rsidDel="0052276A">
          <w:delText xml:space="preserve"> skills,</w:delText>
        </w:r>
        <w:r w:rsidR="00217E83" w:rsidRPr="00FF6A71" w:rsidDel="0052276A">
          <w:delText xml:space="preserve"> design skills, </w:delText>
        </w:r>
        <w:r w:rsidR="00F466DD" w:rsidRPr="00FF6A71" w:rsidDel="0052276A">
          <w:delText xml:space="preserve">and </w:delText>
        </w:r>
        <w:r w:rsidR="00217E83" w:rsidRPr="00FF6A71" w:rsidDel="0052276A">
          <w:delText>understanding of engineering systems behaviour by the integration of</w:delText>
        </w:r>
      </w:del>
      <w:ins w:id="29971" w:author="pete jones" w:date="2022-04-01T12:33:00Z">
        <w:r w:rsidR="0052276A">
          <w:t>. Where such opportunities existed, there was a requirement to discover if there were improvements in problem-solving skills, design skills, and understanding of engineering systems behaviour by integrating</w:t>
        </w:r>
      </w:ins>
      <w:r w:rsidR="00217E83" w:rsidRPr="00FF6A71">
        <w:t xml:space="preserve"> CDE.</w:t>
      </w:r>
      <w:r w:rsidR="00F466DD" w:rsidRPr="00FF6A71">
        <w:t xml:space="preserve"> If such improvements were evident</w:t>
      </w:r>
      <w:del w:id="29972" w:author="pete jones" w:date="2022-04-01T12:33:00Z">
        <w:r w:rsidR="00F466DD" w:rsidRPr="00FF6A71" w:rsidDel="0052276A">
          <w:delText xml:space="preserve"> were there a</w:delText>
        </w:r>
        <w:r w:rsidR="00202FB3" w:rsidRPr="00FF6A71" w:rsidDel="0052276A">
          <w:delText xml:space="preserve">ny relationships that </w:delText>
        </w:r>
        <w:r w:rsidR="00F466DD" w:rsidRPr="00FF6A71" w:rsidDel="0052276A">
          <w:delText xml:space="preserve">could be </w:delText>
        </w:r>
        <w:r w:rsidR="00202FB3" w:rsidRPr="00FF6A71" w:rsidDel="0052276A">
          <w:delText xml:space="preserve">aligned with </w:delText>
        </w:r>
        <w:r w:rsidR="00D756B2" w:rsidRPr="00FF6A71" w:rsidDel="0052276A">
          <w:delText xml:space="preserve">the </w:delText>
        </w:r>
        <w:r w:rsidR="00202FB3" w:rsidRPr="00FF6A71" w:rsidDel="0052276A">
          <w:delText>engag</w:delText>
        </w:r>
        <w:r w:rsidR="00D756B2" w:rsidRPr="00FF6A71" w:rsidDel="0052276A">
          <w:delText>ement</w:delText>
        </w:r>
        <w:r w:rsidR="00202FB3" w:rsidRPr="00FF6A71" w:rsidDel="0052276A">
          <w:delText xml:space="preserve"> and motivat</w:delText>
        </w:r>
        <w:r w:rsidR="00D756B2" w:rsidRPr="00FF6A71" w:rsidDel="0052276A">
          <w:delText>ional</w:delText>
        </w:r>
        <w:r w:rsidR="00202FB3" w:rsidRPr="00FF6A71" w:rsidDel="0052276A">
          <w:delText xml:space="preserve"> learning behaviour</w:delText>
        </w:r>
        <w:r w:rsidR="00D756B2" w:rsidRPr="00FF6A71" w:rsidDel="0052276A">
          <w:delText xml:space="preserve"> of students</w:delText>
        </w:r>
      </w:del>
      <w:ins w:id="29973" w:author="pete jones" w:date="2022-04-01T12:33:00Z">
        <w:r w:rsidR="0052276A">
          <w:t>, were there any relationships that could be aligned with students' engagement and motivational learning behaviour</w:t>
        </w:r>
      </w:ins>
      <w:r w:rsidR="00202FB3" w:rsidRPr="00FF6A71">
        <w:t>?</w:t>
      </w:r>
    </w:p>
    <w:p w14:paraId="120D9542" w14:textId="4E8728C2" w:rsidR="00F466DD" w:rsidRPr="00FF6A71" w:rsidRDefault="00D756B2" w:rsidP="006F105F">
      <w:r w:rsidRPr="00FF6A71">
        <w:t xml:space="preserve">Preliminary preparation indicated that problem or project-based learning activities would provide a more pragmatic environment </w:t>
      </w:r>
      <w:del w:id="29974" w:author="pete jones" w:date="2022-04-01T12:34:00Z">
        <w:r w:rsidRPr="00FF6A71" w:rsidDel="0052276A">
          <w:delText>in which to conduct</w:delText>
        </w:r>
      </w:del>
      <w:ins w:id="29975" w:author="pete jones" w:date="2022-04-01T12:34:00Z">
        <w:r w:rsidR="0052276A">
          <w:t>for conducting</w:t>
        </w:r>
      </w:ins>
      <w:r w:rsidRPr="00FF6A71">
        <w:t xml:space="preserve"> the research. </w:t>
      </w:r>
      <w:r w:rsidR="006F105F" w:rsidRPr="00FF6A71">
        <w:t>However, s</w:t>
      </w:r>
      <w:r w:rsidRPr="00FF6A71">
        <w:t xml:space="preserve">ubsequent investigation of existing target </w:t>
      </w:r>
      <w:r w:rsidR="006F105F" w:rsidRPr="00FF6A71">
        <w:t xml:space="preserve">and possible candidate </w:t>
      </w:r>
      <w:r w:rsidRPr="00FF6A71">
        <w:t xml:space="preserve">courses </w:t>
      </w:r>
      <w:r w:rsidR="006F105F" w:rsidRPr="00FF6A71">
        <w:t xml:space="preserve">for the </w:t>
      </w:r>
      <w:del w:id="29976" w:author="pete jones" w:date="2022-04-01T12:34:00Z">
        <w:r w:rsidR="006F105F" w:rsidRPr="00FF6A71" w:rsidDel="0052276A">
          <w:delText xml:space="preserve">research </w:delText>
        </w:r>
      </w:del>
      <w:ins w:id="29977" w:author="pete jones" w:date="2022-04-01T12:34:00Z">
        <w:r w:rsidR="0052276A">
          <w:t>study</w:t>
        </w:r>
        <w:r w:rsidR="0052276A" w:rsidRPr="00FF6A71">
          <w:t xml:space="preserve"> </w:t>
        </w:r>
      </w:ins>
      <w:r w:rsidR="006F105F" w:rsidRPr="00FF6A71">
        <w:t>exhibited a</w:t>
      </w:r>
      <w:r w:rsidR="00F466DD" w:rsidRPr="00FF6A71">
        <w:t xml:space="preserve"> fragmentation of </w:t>
      </w:r>
      <w:r w:rsidR="006F105F" w:rsidRPr="00FF6A71">
        <w:t>theoretical</w:t>
      </w:r>
      <w:r w:rsidR="00F466DD" w:rsidRPr="00FF6A71">
        <w:t xml:space="preserve"> knowledge and lack of depth.</w:t>
      </w:r>
      <w:r w:rsidR="00BD18A1" w:rsidRPr="00FF6A71">
        <w:t xml:space="preserve"> This</w:t>
      </w:r>
      <w:ins w:id="29978" w:author="pete jones" w:date="2022-04-01T12:34:00Z">
        <w:r w:rsidR="0052276A">
          <w:t xml:space="preserve"> discovery</w:t>
        </w:r>
      </w:ins>
      <w:r w:rsidR="00BD18A1" w:rsidRPr="00FF6A71">
        <w:t xml:space="preserve"> meant that the design of valid PBL activity for flipped learning was required</w:t>
      </w:r>
      <w:del w:id="29979" w:author="pete jones" w:date="2022-04-01T12:34:00Z">
        <w:r w:rsidR="00BD18A1" w:rsidRPr="00FF6A71" w:rsidDel="0052276A">
          <w:delText>,</w:delText>
        </w:r>
      </w:del>
      <w:r w:rsidR="00BD18A1" w:rsidRPr="00FF6A71">
        <w:t xml:space="preserve"> but most likely represented a common starting point for many UK universities</w:t>
      </w:r>
      <w:del w:id="29980" w:author="pete jones" w:date="2022-04-01T12:34:00Z">
        <w:r w:rsidR="00BD18A1" w:rsidRPr="00FF6A71" w:rsidDel="0052276A">
          <w:delText xml:space="preserve">; </w:delText>
        </w:r>
      </w:del>
      <w:del w:id="29981" w:author="pete jones" w:date="2022-03-30T10:28:00Z">
        <w:r w:rsidR="00BD18A1" w:rsidRPr="00FF6A71" w:rsidDel="00541BAB">
          <w:delText xml:space="preserve">whom </w:delText>
        </w:r>
      </w:del>
      <w:del w:id="29982" w:author="pete jones" w:date="2022-04-01T12:34:00Z">
        <w:r w:rsidR="00BD18A1" w:rsidRPr="00FF6A71" w:rsidDel="0052276A">
          <w:delText>were</w:delText>
        </w:r>
      </w:del>
      <w:ins w:id="29983" w:author="pete jones" w:date="2022-04-01T12:34:00Z">
        <w:r w:rsidR="0052276A">
          <w:t>,</w:t>
        </w:r>
      </w:ins>
      <w:r w:rsidR="00BD18A1" w:rsidRPr="00FF6A71">
        <w:t xml:space="preserve"> either rethinking the curricula or considering how to exploit CDE in learning activities. Therefore, the research </w:t>
      </w:r>
      <w:r w:rsidR="0034383B" w:rsidRPr="00FF6A71">
        <w:t>was required</w:t>
      </w:r>
      <w:r w:rsidR="00BD18A1" w:rsidRPr="00FF6A71">
        <w:t xml:space="preserve"> to address these assumptions</w:t>
      </w:r>
      <w:ins w:id="29984" w:author="pete jones" w:date="2022-04-01T12:35:00Z">
        <w:r w:rsidR="0052276A">
          <w:t xml:space="preserve">. To discover </w:t>
        </w:r>
      </w:ins>
      <w:del w:id="29985" w:author="pete jones" w:date="2022-04-01T12:35:00Z">
        <w:r w:rsidR="00BD18A1" w:rsidRPr="00FF6A71" w:rsidDel="0052276A">
          <w:delText xml:space="preserve"> by asking; what </w:delText>
        </w:r>
      </w:del>
      <w:r w:rsidR="00BD18A1" w:rsidRPr="00FF6A71">
        <w:t>existing opportunities would be able to take advantage of integrated CDE</w:t>
      </w:r>
      <w:ins w:id="29986" w:author="pete jones" w:date="2022-04-01T12:36:00Z">
        <w:r w:rsidR="0052276A">
          <w:t xml:space="preserve">. </w:t>
        </w:r>
      </w:ins>
      <w:ins w:id="29987" w:author="pete jones" w:date="2022-04-01T12:37:00Z">
        <w:r w:rsidR="0052276A">
          <w:t>What is the most effective way to deploy CDE when a curriculum is being rethought</w:t>
        </w:r>
      </w:ins>
      <w:del w:id="29988" w:author="pete jones" w:date="2022-04-01T12:35:00Z">
        <w:r w:rsidR="00BD18A1" w:rsidRPr="00FF6A71" w:rsidDel="0052276A">
          <w:delText xml:space="preserve">, </w:delText>
        </w:r>
      </w:del>
      <w:del w:id="29989" w:author="pete jones" w:date="2022-04-01T12:36:00Z">
        <w:r w:rsidR="0034383B" w:rsidRPr="00FF6A71" w:rsidDel="0052276A">
          <w:delText>where a</w:delText>
        </w:r>
      </w:del>
      <w:del w:id="29990" w:author="pete jones" w:date="2022-04-01T12:37:00Z">
        <w:r w:rsidR="00BD18A1" w:rsidRPr="00FF6A71" w:rsidDel="0052276A">
          <w:delText xml:space="preserve"> curriculum is being rethought what is the most effective way to deploy CDE</w:delText>
        </w:r>
      </w:del>
      <w:ins w:id="29991" w:author="pete jones" w:date="2022-04-01T12:37:00Z">
        <w:r w:rsidR="0052276A">
          <w:t>?</w:t>
        </w:r>
      </w:ins>
      <w:ins w:id="29992" w:author="pete jones" w:date="2022-04-01T12:36:00Z">
        <w:r w:rsidR="0052276A">
          <w:t xml:space="preserve"> In addition</w:t>
        </w:r>
      </w:ins>
      <w:ins w:id="29993" w:author="pete jones" w:date="2022-04-01T12:37:00Z">
        <w:r w:rsidR="0052276A">
          <w:t>,</w:t>
        </w:r>
      </w:ins>
      <w:ins w:id="29994" w:author="pete jones" w:date="2022-04-01T12:36:00Z">
        <w:r w:rsidR="0052276A">
          <w:t xml:space="preserve"> </w:t>
        </w:r>
      </w:ins>
      <w:del w:id="29995" w:author="pete jones" w:date="2022-04-01T12:36:00Z">
        <w:r w:rsidR="0034383B" w:rsidRPr="00FF6A71" w:rsidDel="0052276A">
          <w:delText xml:space="preserve">, and </w:delText>
        </w:r>
      </w:del>
      <w:r w:rsidR="0034383B" w:rsidRPr="00FF6A71">
        <w:t xml:space="preserve">if PBL is </w:t>
      </w:r>
      <w:del w:id="29996" w:author="pete jones" w:date="2022-04-01T12:37:00Z">
        <w:r w:rsidR="0034383B" w:rsidRPr="00FF6A71" w:rsidDel="0052276A">
          <w:delText xml:space="preserve">being </w:delText>
        </w:r>
      </w:del>
      <w:r w:rsidR="0034383B" w:rsidRPr="00FF6A71">
        <w:t xml:space="preserve">embraced as </w:t>
      </w:r>
      <w:ins w:id="29997" w:author="pete jones" w:date="2022-03-30T10:28:00Z">
        <w:r w:rsidR="00541BAB">
          <w:t xml:space="preserve">a </w:t>
        </w:r>
      </w:ins>
      <w:r w:rsidR="0034383B" w:rsidRPr="00FF6A71">
        <w:t>catalyst for change</w:t>
      </w:r>
      <w:ins w:id="29998" w:author="pete jones" w:date="2022-04-01T12:36:00Z">
        <w:r w:rsidR="0052276A">
          <w:t>,</w:t>
        </w:r>
      </w:ins>
      <w:r w:rsidR="0034383B" w:rsidRPr="00FF6A71">
        <w:t xml:space="preserve"> how can CDE be used as a core resource.</w:t>
      </w:r>
    </w:p>
    <w:p w14:paraId="464F2459" w14:textId="14D9D809" w:rsidR="00BD18A1" w:rsidRPr="00FF6A71" w:rsidRDefault="0034383B" w:rsidP="006F105F">
      <w:r w:rsidRPr="00FF6A71">
        <w:t xml:space="preserve">Accepting that the starting point was not ideal, the hypothesis was formed to determine changes in student engagement where CDE was integrated into the </w:t>
      </w:r>
      <w:r w:rsidR="00AA1324" w:rsidRPr="00FF6A71">
        <w:t>general</w:t>
      </w:r>
      <w:r w:rsidRPr="00FF6A71">
        <w:t xml:space="preserve"> learning environment</w:t>
      </w:r>
      <w:ins w:id="29999" w:author="pete jones" w:date="2022-04-01T12:38:00Z">
        <w:r w:rsidR="0052276A">
          <w:t>. For</w:t>
        </w:r>
      </w:ins>
      <w:del w:id="30000" w:author="pete jones" w:date="2022-04-01T12:38:00Z">
        <w:r w:rsidR="00AA1324" w:rsidRPr="00FF6A71" w:rsidDel="0052276A">
          <w:delText>; for</w:delText>
        </w:r>
      </w:del>
      <w:r w:rsidR="00AA1324" w:rsidRPr="00FF6A71">
        <w:t xml:space="preserve"> example, </w:t>
      </w:r>
      <w:del w:id="30001" w:author="pete jones" w:date="2022-04-01T12:37:00Z">
        <w:r w:rsidR="00AA1324" w:rsidRPr="00FF6A71" w:rsidDel="0052276A">
          <w:delText xml:space="preserve">where </w:delText>
        </w:r>
      </w:del>
      <w:r w:rsidR="00AA1324" w:rsidRPr="00FF6A71">
        <w:t xml:space="preserve">CDE was introduced </w:t>
      </w:r>
      <w:del w:id="30002" w:author="pete jones" w:date="2022-04-01T12:38:00Z">
        <w:r w:rsidR="00AA1324" w:rsidRPr="00FF6A71" w:rsidDel="0052276A">
          <w:delText xml:space="preserve">in combination </w:delText>
        </w:r>
      </w:del>
      <w:r w:rsidR="00AA1324" w:rsidRPr="00FF6A71">
        <w:t xml:space="preserve">with extra-curricular work such as Formula Student or on-demand </w:t>
      </w:r>
      <w:del w:id="30003" w:author="pete jones" w:date="2022-04-01T12:38:00Z">
        <w:r w:rsidR="00AA1324" w:rsidRPr="00FF6A71" w:rsidDel="0052276A">
          <w:delText xml:space="preserve">by </w:delText>
        </w:r>
      </w:del>
      <w:r w:rsidR="00AA1324" w:rsidRPr="00FF6A71">
        <w:t xml:space="preserve">final year student projects. </w:t>
      </w:r>
      <w:r w:rsidR="002D3590" w:rsidRPr="00FF6A71">
        <w:t>Additionally,</w:t>
      </w:r>
      <w:r w:rsidR="00AA1324" w:rsidRPr="00FF6A71">
        <w:t xml:space="preserve"> the research</w:t>
      </w:r>
      <w:ins w:id="30004" w:author="pete jones" w:date="2022-03-30T10:29:00Z">
        <w:r w:rsidR="00541BAB">
          <w:t>er</w:t>
        </w:r>
      </w:ins>
      <w:r w:rsidR="00AA1324" w:rsidRPr="00FF6A71">
        <w:t xml:space="preserve"> wanted to determine modified student behaviours where CDE was purposefully integrated as the principal collaboration tool to support a summative assessed PBL activity.</w:t>
      </w:r>
      <w:r w:rsidR="004459AD" w:rsidRPr="00FF6A71">
        <w:t xml:space="preserve"> Finally, it was </w:t>
      </w:r>
      <w:r w:rsidR="004459AD" w:rsidRPr="00FF6A71">
        <w:lastRenderedPageBreak/>
        <w:t xml:space="preserve">necessary to establish that any proposed change in digital design strategies and capability </w:t>
      </w:r>
      <w:del w:id="30005" w:author="pete jones" w:date="2022-04-01T12:38:00Z">
        <w:r w:rsidR="004459AD" w:rsidRPr="00FF6A71" w:rsidDel="0052276A">
          <w:delText xml:space="preserve">had a neutral effect </w:delText>
        </w:r>
      </w:del>
      <w:del w:id="30006" w:author="pete jones" w:date="2022-03-30T10:29:00Z">
        <w:r w:rsidR="004459AD" w:rsidRPr="00FF6A71" w:rsidDel="00541BAB">
          <w:delText>up</w:delText>
        </w:r>
      </w:del>
      <w:del w:id="30007" w:author="pete jones" w:date="2022-04-01T12:38:00Z">
        <w:r w:rsidR="004459AD" w:rsidRPr="00FF6A71" w:rsidDel="0052276A">
          <w:delText>on</w:delText>
        </w:r>
      </w:del>
      <w:ins w:id="30008" w:author="pete jones" w:date="2022-04-01T12:38:00Z">
        <w:r w:rsidR="0052276A">
          <w:t>negatively affected</w:t>
        </w:r>
      </w:ins>
      <w:r w:rsidR="004459AD" w:rsidRPr="00FF6A71">
        <w:t xml:space="preserve"> existing teaching, learning, and assessment.</w:t>
      </w:r>
    </w:p>
    <w:p w14:paraId="0D31492E" w14:textId="158616F4" w:rsidR="00BD18A1" w:rsidRPr="00FF6A71" w:rsidRDefault="00B12286" w:rsidP="00AA1324">
      <w:r w:rsidRPr="00FF6A71">
        <w:t>The research</w:t>
      </w:r>
      <w:r w:rsidR="00BD18A1" w:rsidRPr="00FF6A71">
        <w:t xml:space="preserve"> objectives</w:t>
      </w:r>
      <w:r w:rsidRPr="00FF6A71">
        <w:t xml:space="preserve"> were divided into two themes: educational and technical. </w:t>
      </w:r>
      <w:r w:rsidR="007C771C" w:rsidRPr="00FF6A71">
        <w:t>The educational theme was structured to discover students learning experiences of their journeys into HE</w:t>
      </w:r>
      <w:del w:id="30009" w:author="pete jones" w:date="2022-04-01T12:38:00Z">
        <w:r w:rsidR="007C771C" w:rsidRPr="00FF6A71" w:rsidDel="0052276A">
          <w:delText>. F</w:delText>
        </w:r>
      </w:del>
      <w:ins w:id="30010" w:author="pete jones" w:date="2022-04-01T12:38:00Z">
        <w:r w:rsidR="0052276A">
          <w:t>, f</w:t>
        </w:r>
      </w:ins>
      <w:r w:rsidR="007C771C" w:rsidRPr="00FF6A71">
        <w:t xml:space="preserve">ollowed by an analysis of </w:t>
      </w:r>
      <w:ins w:id="30011" w:author="pete jones" w:date="2022-03-30T10:29:00Z">
        <w:r w:rsidR="00541BAB">
          <w:t xml:space="preserve">the </w:t>
        </w:r>
      </w:ins>
      <w:r w:rsidR="007C771C" w:rsidRPr="00FF6A71">
        <w:t xml:space="preserve">nationally prescribed structuring of undergraduate study. The research plan progressed to investigate the integration of CDE opportunities and the subsequent design of appropriate instruments leading to the evaluation of </w:t>
      </w:r>
      <w:ins w:id="30012" w:author="pete jones" w:date="2022-03-30T10:29:00Z">
        <w:r w:rsidR="00541BAB">
          <w:t xml:space="preserve">the </w:t>
        </w:r>
      </w:ins>
      <w:r w:rsidR="007C771C" w:rsidRPr="00FF6A71">
        <w:t>impact of CDE in synoptic educational activities. The technical theme was devised to discover a</w:t>
      </w:r>
      <w:del w:id="30013" w:author="pete jones" w:date="2022-04-01T12:38:00Z">
        <w:r w:rsidR="007C771C" w:rsidRPr="00FF6A71" w:rsidDel="0052276A">
          <w:delText xml:space="preserve"> </w:delText>
        </w:r>
        <w:r w:rsidR="00216F31" w:rsidRPr="00FF6A71" w:rsidDel="0052276A">
          <w:delText>suitabl</w:delText>
        </w:r>
      </w:del>
      <w:ins w:id="30014" w:author="pete jones" w:date="2022-04-01T12:38:00Z">
        <w:r w:rsidR="0052276A">
          <w:t>n appropriat</w:t>
        </w:r>
      </w:ins>
      <w:r w:rsidR="00216F31" w:rsidRPr="00FF6A71">
        <w:t>e</w:t>
      </w:r>
      <w:r w:rsidR="007C771C" w:rsidRPr="00FF6A71">
        <w:t xml:space="preserve"> </w:t>
      </w:r>
      <w:r w:rsidR="00216F31" w:rsidRPr="00FF6A71">
        <w:t xml:space="preserve">functional deployment of CDE within an educational operating model. The analysis of the themed objectives was then used to develop a practitioner framework for </w:t>
      </w:r>
      <w:ins w:id="30015" w:author="pete jones" w:date="2022-03-30T10:29:00Z">
        <w:r w:rsidR="00541BAB">
          <w:t xml:space="preserve">the </w:t>
        </w:r>
      </w:ins>
      <w:r w:rsidR="00216F31" w:rsidRPr="00FF6A71">
        <w:t>effective implementation of CDE within higher education.</w:t>
      </w:r>
    </w:p>
    <w:p w14:paraId="487FC302" w14:textId="248AF9EF" w:rsidR="00A33F88" w:rsidRPr="00FF6A71" w:rsidRDefault="0097084A" w:rsidP="0097084A">
      <w:r w:rsidRPr="00FF6A71">
        <w:t xml:space="preserve">The research highlighted </w:t>
      </w:r>
      <w:del w:id="30016" w:author="pete jones" w:date="2022-01-04T14:54:00Z">
        <w:r w:rsidRPr="00FF6A71" w:rsidDel="00637968">
          <w:delText>that existing curricula and assessment</w:delText>
        </w:r>
      </w:del>
      <w:ins w:id="30017" w:author="pete jones" w:date="2022-01-04T14:54:00Z">
        <w:r w:rsidR="00637968" w:rsidRPr="00FF6A71">
          <w:t>th</w:t>
        </w:r>
      </w:ins>
      <w:ins w:id="30018" w:author="pete jones" w:date="2022-04-01T12:39:00Z">
        <w:r w:rsidR="0052276A">
          <w:t>at existing curricula and assessments focused on theoretical content, with rare opportunities to engage in team-based problem solving and a lack of</w:t>
        </w:r>
      </w:ins>
      <w:del w:id="30019" w:author="pete jones" w:date="2022-04-01T12:39:00Z">
        <w:r w:rsidRPr="00FF6A71" w:rsidDel="0052276A">
          <w:delText xml:space="preserve"> were focu</w:delText>
        </w:r>
      </w:del>
      <w:del w:id="30020" w:author="pete jones" w:date="2022-03-30T10:29:00Z">
        <w:r w:rsidRPr="00FF6A71" w:rsidDel="00541BAB">
          <w:delText>s</w:delText>
        </w:r>
      </w:del>
      <w:del w:id="30021" w:author="pete jones" w:date="2022-04-01T12:39:00Z">
        <w:r w:rsidRPr="00FF6A71" w:rsidDel="0052276A">
          <w:delText>sed on theoretical content, with rare opportunities to engage in team-based problem solving and lacking</w:delText>
        </w:r>
      </w:del>
      <w:r w:rsidRPr="00FF6A71">
        <w:t xml:space="preserve"> real-world context. </w:t>
      </w:r>
      <w:del w:id="30022" w:author="pete jones" w:date="2022-04-01T14:59:00Z">
        <w:r w:rsidRPr="00FF6A71" w:rsidDel="00726256">
          <w:delText xml:space="preserve">This discovery emphasises the need for a concerted effort for many higher education institutions to evolve their curriculum offerings </w:delText>
        </w:r>
      </w:del>
      <w:del w:id="30023" w:author="pete jones" w:date="2022-04-01T12:39:00Z">
        <w:r w:rsidRPr="00FF6A71" w:rsidDel="0052276A">
          <w:delText>in line with</w:delText>
        </w:r>
      </w:del>
      <w:del w:id="30024" w:author="pete jones" w:date="2022-04-01T14:59:00Z">
        <w:r w:rsidRPr="00FF6A71" w:rsidDel="00726256">
          <w:delText xml:space="preserve"> contemporary </w:delText>
        </w:r>
        <w:r w:rsidR="00AF28ED" w:rsidRPr="00FF6A71" w:rsidDel="00726256">
          <w:delText>thinking</w:delText>
        </w:r>
      </w:del>
      <w:ins w:id="30025" w:author="pete jones" w:date="2022-04-01T14:59:00Z">
        <w:r w:rsidR="00726256">
          <w:t>According to contemporary thinking, this discovery emphasises the need for a concerted effort for many higher education institutions to evolve their curriculum offerings</w:t>
        </w:r>
      </w:ins>
      <w:r w:rsidRPr="00FF6A71">
        <w:t>. This requirement is mandated by students and industry alike</w:t>
      </w:r>
      <w:del w:id="30026" w:author="pete jones" w:date="2022-03-30T10:29:00Z">
        <w:r w:rsidRPr="00FF6A71" w:rsidDel="00541BAB">
          <w:delText>,</w:delText>
        </w:r>
      </w:del>
      <w:del w:id="30027" w:author="pete jones" w:date="2022-04-01T12:39:00Z">
        <w:r w:rsidRPr="00FF6A71" w:rsidDel="0052276A">
          <w:delText xml:space="preserve"> and</w:delText>
        </w:r>
      </w:del>
      <w:ins w:id="30028" w:author="pete jones" w:date="2022-04-01T12:39:00Z">
        <w:r w:rsidR="0052276A">
          <w:t>. Furthermore, it</w:t>
        </w:r>
      </w:ins>
      <w:r w:rsidRPr="00FF6A71">
        <w:t xml:space="preserve"> suggests that more project work at all levels, where students work in teams on activities to solve problems and contextualise theory</w:t>
      </w:r>
      <w:ins w:id="30029" w:author="pete jones" w:date="2022-04-01T12:39:00Z">
        <w:r w:rsidR="0052276A">
          <w:t>,</w:t>
        </w:r>
      </w:ins>
      <w:r w:rsidRPr="00FF6A71">
        <w:t xml:space="preserve"> is necessary.</w:t>
      </w:r>
      <w:r w:rsidR="00AF28ED" w:rsidRPr="00FF6A71">
        <w:t xml:space="preserve"> Th</w:t>
      </w:r>
      <w:del w:id="30030" w:author="pete jones" w:date="2022-04-01T14:59:00Z">
        <w:r w:rsidR="00AF28ED" w:rsidRPr="00FF6A71" w:rsidDel="00726256">
          <w:delText xml:space="preserve">e gap </w:delText>
        </w:r>
        <w:r w:rsidR="00AF28ED" w:rsidRPr="00FF6A71" w:rsidDel="00726256">
          <w:rPr>
            <w:shd w:val="clear" w:color="auto" w:fill="FFFFFF"/>
          </w:rPr>
          <w:delText>this research aimed to close was</w:delText>
        </w:r>
      </w:del>
      <w:ins w:id="30031" w:author="pete jones" w:date="2022-04-01T14:59:00Z">
        <w:r w:rsidR="00726256">
          <w:t>is research aimed to close the gap</w:t>
        </w:r>
      </w:ins>
      <w:r w:rsidR="00AF28ED" w:rsidRPr="00FF6A71">
        <w:rPr>
          <w:shd w:val="clear" w:color="auto" w:fill="FFFFFF"/>
        </w:rPr>
        <w:t xml:space="preserve"> </w:t>
      </w:r>
      <w:del w:id="30032" w:author="pete jones" w:date="2022-04-01T12:39:00Z">
        <w:r w:rsidR="00AF28ED" w:rsidRPr="00FF6A71" w:rsidDel="0052276A">
          <w:rPr>
            <w:shd w:val="clear" w:color="auto" w:fill="FFFFFF"/>
          </w:rPr>
          <w:delText xml:space="preserve">that which exists </w:delText>
        </w:r>
      </w:del>
      <w:r w:rsidR="00AF28ED" w:rsidRPr="00FF6A71">
        <w:rPr>
          <w:shd w:val="clear" w:color="auto" w:fill="FFFFFF"/>
        </w:rPr>
        <w:t xml:space="preserve">between the general academic awareness of CDE and its transformative value to </w:t>
      </w:r>
      <w:ins w:id="30033" w:author="pete jones" w:date="2022-03-30T10:29:00Z">
        <w:r w:rsidR="00541BAB">
          <w:rPr>
            <w:shd w:val="clear" w:color="auto" w:fill="FFFFFF"/>
          </w:rPr>
          <w:t xml:space="preserve">the </w:t>
        </w:r>
      </w:ins>
      <w:r w:rsidR="00AF28ED" w:rsidRPr="00FF6A71">
        <w:rPr>
          <w:shd w:val="clear" w:color="auto" w:fill="FFFFFF"/>
        </w:rPr>
        <w:t>industry.</w:t>
      </w:r>
    </w:p>
    <w:p w14:paraId="57F2F7D1" w14:textId="070A2AF8" w:rsidR="00E21E48" w:rsidRPr="00FF6A71" w:rsidDel="00F77AAE" w:rsidRDefault="00EC7E62" w:rsidP="0097084A">
      <w:pPr>
        <w:rPr>
          <w:del w:id="30034" w:author="pete jones" w:date="2022-01-04T16:34:00Z"/>
          <w:b/>
          <w:bCs/>
          <w:u w:val="single"/>
        </w:rPr>
      </w:pPr>
      <w:del w:id="30035" w:author="pete jones" w:date="2022-01-04T16:34:00Z">
        <w:r w:rsidRPr="00FF6A71" w:rsidDel="00F77AAE">
          <w:rPr>
            <w:b/>
            <w:bCs/>
            <w:u w:val="single"/>
          </w:rPr>
          <w:delText xml:space="preserve">Transformational </w:delText>
        </w:r>
        <w:r w:rsidR="00E21E48" w:rsidRPr="00FF6A71" w:rsidDel="00F77AAE">
          <w:rPr>
            <w:b/>
            <w:bCs/>
            <w:u w:val="single"/>
          </w:rPr>
          <w:delText>technology</w:delText>
        </w:r>
      </w:del>
    </w:p>
    <w:p w14:paraId="2735FF31" w14:textId="547C8C08" w:rsidR="00EC7E62" w:rsidRPr="00FF6A71" w:rsidDel="00F77AAE" w:rsidRDefault="00DC5EC6" w:rsidP="0097084A">
      <w:pPr>
        <w:rPr>
          <w:del w:id="30036" w:author="pete jones" w:date="2022-01-04T16:34:00Z"/>
        </w:rPr>
      </w:pPr>
      <w:del w:id="30037" w:author="pete jones" w:date="2022-01-04T16:34:00Z">
        <w:r w:rsidRPr="00FF6A71" w:rsidDel="00F77AAE">
          <w:delText>The choice of CDE as a technology to align and integrate with an evolving engineering curriculum is purposeful because it will continue to develop capabilities that are truly transformational. Capabilities that can modify our physical reach</w:delText>
        </w:r>
        <w:r w:rsidR="00BD601E" w:rsidRPr="00FF6A71" w:rsidDel="00F77AAE">
          <w:delText>;</w:delText>
        </w:r>
        <w:r w:rsidRPr="00FF6A71" w:rsidDel="00F77AAE">
          <w:delText xml:space="preserve"> by enabling global collaboration, and to change the way we think; by </w:delText>
        </w:r>
        <w:r w:rsidR="00BD601E" w:rsidRPr="00FF6A71" w:rsidDel="00F77AAE">
          <w:delText>enabling AI and the concepts of Industry 4.0.</w:delText>
        </w:r>
        <w:r w:rsidRPr="00FF6A71" w:rsidDel="00F77AAE">
          <w:delText xml:space="preserve"> </w:delText>
        </w:r>
        <w:r w:rsidR="0097084A" w:rsidRPr="00FF6A71" w:rsidDel="00F77AAE">
          <w:delText>Engineering design and manufacturing in the 21</w:delText>
        </w:r>
        <w:r w:rsidR="0097084A" w:rsidRPr="00FF6A71" w:rsidDel="00F77AAE">
          <w:rPr>
            <w:vertAlign w:val="superscript"/>
          </w:rPr>
          <w:delText>st</w:delText>
        </w:r>
        <w:r w:rsidR="0097084A" w:rsidRPr="00FF6A71" w:rsidDel="00F77AAE">
          <w:delText xml:space="preserve"> century is reliant on </w:delText>
        </w:r>
        <w:r w:rsidR="00BD601E" w:rsidRPr="00FF6A71" w:rsidDel="00F77AAE">
          <w:delText xml:space="preserve">this capability </w:delText>
        </w:r>
        <w:r w:rsidR="0097084A" w:rsidRPr="00FF6A71" w:rsidDel="00F77AAE">
          <w:delText xml:space="preserve">to support product and project development. </w:delText>
        </w:r>
        <w:r w:rsidR="00BD601E" w:rsidRPr="00FF6A71" w:rsidDel="00F77AAE">
          <w:delText xml:space="preserve">Supporting engineering roles with </w:delText>
        </w:r>
        <w:r w:rsidR="0097084A" w:rsidRPr="00FF6A71" w:rsidDel="00F77AAE">
          <w:delText xml:space="preserve">digital capabilities </w:delText>
        </w:r>
        <w:r w:rsidR="00BD601E" w:rsidRPr="00FF6A71" w:rsidDel="00F77AAE">
          <w:delText>that</w:delText>
        </w:r>
        <w:r w:rsidR="0097084A" w:rsidRPr="00FF6A71" w:rsidDel="00F77AAE">
          <w:delText xml:space="preserve"> has advanced markedly since the turn of the millennium</w:delText>
        </w:r>
        <w:r w:rsidRPr="00FF6A71" w:rsidDel="00F77AAE">
          <w:delText xml:space="preserve">. </w:delText>
        </w:r>
        <w:r w:rsidR="0097084A" w:rsidRPr="00FF6A71" w:rsidDel="00F77AAE">
          <w:delText xml:space="preserve"> The Internet of Things, and Digital Twin or Virtual Twin technology and processes have become firmly rooted in the working practices of many modern businesses.</w:delText>
        </w:r>
      </w:del>
    </w:p>
    <w:p w14:paraId="351386E3" w14:textId="16F19FCF" w:rsidR="0006396F" w:rsidRPr="00FF6A71" w:rsidDel="00F77AAE" w:rsidRDefault="7D014623" w:rsidP="0006396F">
      <w:pPr>
        <w:jc w:val="center"/>
        <w:rPr>
          <w:del w:id="30038" w:author="pete jones" w:date="2022-01-04T16:34:00Z"/>
        </w:rPr>
      </w:pPr>
      <w:del w:id="30039" w:author="pete jones" w:date="2022-01-04T16:34:00Z">
        <w:r w:rsidRPr="00C15005" w:rsidDel="00F77AAE">
          <w:rPr>
            <w:noProof/>
          </w:rPr>
          <w:drawing>
            <wp:inline distT="0" distB="0" distL="0" distR="0" wp14:anchorId="492A8257" wp14:editId="7ED70F34">
              <wp:extent cx="4383654" cy="2191078"/>
              <wp:effectExtent l="0" t="0" r="0" b="0"/>
              <wp:docPr id="223" name="Picture 223" descr="job-wizards.com/en/wp-content/uploads/2019/11/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pic:nvPicPr>
                    <pic:blipFill>
                      <a:blip r:embed="rId165">
                        <a:extLst>
                          <a:ext uri="{28A0092B-C50C-407E-A947-70E740481C1C}">
                            <a14:useLocalDpi xmlns:a14="http://schemas.microsoft.com/office/drawing/2010/main" val="0"/>
                          </a:ext>
                        </a:extLst>
                      </a:blip>
                      <a:stretch>
                        <a:fillRect/>
                      </a:stretch>
                    </pic:blipFill>
                    <pic:spPr>
                      <a:xfrm>
                        <a:off x="0" y="0"/>
                        <a:ext cx="4383654" cy="2191078"/>
                      </a:xfrm>
                      <a:prstGeom prst="rect">
                        <a:avLst/>
                      </a:prstGeom>
                    </pic:spPr>
                  </pic:pic>
                </a:graphicData>
              </a:graphic>
            </wp:inline>
          </w:drawing>
        </w:r>
      </w:del>
    </w:p>
    <w:p w14:paraId="2BD7A33C" w14:textId="67A14F4E" w:rsidR="0006396F" w:rsidRPr="00FA26BD" w:rsidDel="00F77AAE" w:rsidRDefault="0006396F">
      <w:pPr>
        <w:pStyle w:val="Caption"/>
        <w:rPr>
          <w:del w:id="30040" w:author="pete jones" w:date="2022-01-04T16:34:00Z"/>
        </w:rPr>
        <w:pPrChange w:id="30041" w:author="pete jones" w:date="2022-01-04T12:15:00Z">
          <w:pPr>
            <w:pStyle w:val="TOCHeading"/>
            <w:jc w:val="center"/>
          </w:pPr>
        </w:pPrChange>
      </w:pPr>
      <w:bookmarkStart w:id="30042" w:name="_Ref67367395"/>
      <w:bookmarkStart w:id="30043" w:name="_Toc68162306"/>
      <w:del w:id="30044" w:author="pete jones" w:date="2022-01-04T16:34:00Z">
        <w:r w:rsidRPr="00C15005" w:rsidDel="00F77AAE">
          <w:delText xml:space="preserve">Figure </w:delText>
        </w:r>
        <w:r w:rsidRPr="00FF6A71" w:rsidDel="00F77AAE">
          <w:rPr>
            <w:i w:val="0"/>
            <w:iCs w:val="0"/>
            <w:rPrChange w:id="30045" w:author="pete jones" w:date="2022-01-04T13:45:00Z">
              <w:rPr>
                <w:i/>
                <w:iCs/>
              </w:rPr>
            </w:rPrChange>
          </w:rPr>
          <w:fldChar w:fldCharType="begin"/>
        </w:r>
        <w:r w:rsidRPr="004C0309" w:rsidDel="00F77AAE">
          <w:rPr>
            <w:i w:val="0"/>
            <w:iCs w:val="0"/>
            <w:rPrChange w:id="30046" w:author="pete jones" w:date="2022-02-01T17:25:00Z">
              <w:rPr>
                <w:i/>
                <w:iCs/>
              </w:rPr>
            </w:rPrChange>
          </w:rPr>
          <w:delInstrText>STYLEREF 1 \s</w:delInstrText>
        </w:r>
        <w:r w:rsidRPr="00FF6A71" w:rsidDel="00F77AAE">
          <w:rPr>
            <w:i w:val="0"/>
            <w:iCs w:val="0"/>
            <w:rPrChange w:id="30047" w:author="pete jones" w:date="2022-01-04T13:45:00Z">
              <w:rPr>
                <w:i/>
                <w:iCs/>
              </w:rPr>
            </w:rPrChange>
          </w:rPr>
          <w:fldChar w:fldCharType="separate"/>
        </w:r>
        <w:r w:rsidR="00637968" w:rsidDel="00F77AAE">
          <w:rPr>
            <w:noProof/>
          </w:rPr>
          <w:delText>9</w:delText>
        </w:r>
        <w:r w:rsidRPr="00FF6A71" w:rsidDel="00F77AAE">
          <w:rPr>
            <w:i w:val="0"/>
            <w:iCs w:val="0"/>
            <w:rPrChange w:id="30048" w:author="pete jones" w:date="2022-01-04T13:45:00Z">
              <w:rPr>
                <w:i/>
                <w:iCs/>
              </w:rPr>
            </w:rPrChange>
          </w:rPr>
          <w:fldChar w:fldCharType="end"/>
        </w:r>
        <w:r w:rsidRPr="00FF6A71" w:rsidDel="00F77AAE">
          <w:rPr>
            <w:i w:val="0"/>
            <w:iCs w:val="0"/>
            <w:rPrChange w:id="30049" w:author="pete jones" w:date="2022-01-04T13:45:00Z">
              <w:rPr>
                <w:i/>
                <w:iCs/>
              </w:rPr>
            </w:rPrChange>
          </w:rPr>
          <w:noBreakHyphen/>
        </w:r>
        <w:r w:rsidRPr="00FF6A71" w:rsidDel="00F77AAE">
          <w:rPr>
            <w:i w:val="0"/>
            <w:iCs w:val="0"/>
            <w:rPrChange w:id="30050" w:author="pete jones" w:date="2022-01-04T13:45:00Z">
              <w:rPr>
                <w:i/>
                <w:iCs/>
              </w:rPr>
            </w:rPrChange>
          </w:rPr>
          <w:fldChar w:fldCharType="begin"/>
        </w:r>
        <w:r w:rsidRPr="00FF6A71" w:rsidDel="00F77AAE">
          <w:rPr>
            <w:i w:val="0"/>
            <w:iCs w:val="0"/>
            <w:rPrChange w:id="30051" w:author="pete jones" w:date="2022-01-04T13:45:00Z">
              <w:rPr>
                <w:i/>
                <w:iCs/>
              </w:rPr>
            </w:rPrChange>
          </w:rPr>
          <w:delInstrText>SEQ Figure \* ARABIC \s 1</w:delInstrText>
        </w:r>
        <w:r w:rsidRPr="00FF6A71" w:rsidDel="00F77AAE">
          <w:rPr>
            <w:i w:val="0"/>
            <w:iCs w:val="0"/>
            <w:rPrChange w:id="30052" w:author="pete jones" w:date="2022-01-04T13:45:00Z">
              <w:rPr>
                <w:i/>
                <w:iCs/>
              </w:rPr>
            </w:rPrChange>
          </w:rPr>
          <w:fldChar w:fldCharType="separate"/>
        </w:r>
        <w:r w:rsidR="00DD384C" w:rsidRPr="00FF6A71" w:rsidDel="00F77AAE">
          <w:rPr>
            <w:i w:val="0"/>
            <w:iCs w:val="0"/>
            <w:noProof/>
            <w:rPrChange w:id="30053" w:author="pete jones" w:date="2022-01-04T13:45:00Z">
              <w:rPr>
                <w:i/>
                <w:iCs/>
                <w:noProof/>
              </w:rPr>
            </w:rPrChange>
          </w:rPr>
          <w:delText>1</w:delText>
        </w:r>
        <w:r w:rsidRPr="00FF6A71" w:rsidDel="00F77AAE">
          <w:rPr>
            <w:i w:val="0"/>
            <w:iCs w:val="0"/>
            <w:rPrChange w:id="30054" w:author="pete jones" w:date="2022-01-04T13:45:00Z">
              <w:rPr>
                <w:i/>
                <w:iCs/>
              </w:rPr>
            </w:rPrChange>
          </w:rPr>
          <w:fldChar w:fldCharType="end"/>
        </w:r>
        <w:bookmarkEnd w:id="30042"/>
        <w:r w:rsidRPr="00FF6A71" w:rsidDel="00F77AAE">
          <w:rPr>
            <w:i w:val="0"/>
            <w:iCs w:val="0"/>
            <w:rPrChange w:id="30055" w:author="pete jones" w:date="2022-01-04T13:45:00Z">
              <w:rPr>
                <w:i/>
                <w:iCs/>
              </w:rPr>
            </w:rPrChange>
          </w:rPr>
          <w:delText>: Digital or Virtual Twin technology</w:delText>
        </w:r>
        <w:bookmarkEnd w:id="30043"/>
      </w:del>
    </w:p>
    <w:p w14:paraId="7A67821E" w14:textId="6BFE6B16" w:rsidR="00EC7E62" w:rsidRPr="00FF6A71" w:rsidDel="00F77AAE" w:rsidRDefault="00EC7E62" w:rsidP="0097084A">
      <w:pPr>
        <w:rPr>
          <w:del w:id="30056" w:author="pete jones" w:date="2022-01-04T16:34:00Z"/>
        </w:rPr>
      </w:pPr>
      <w:del w:id="30057" w:author="pete jones" w:date="2022-01-04T16:34:00Z">
        <w:r w:rsidRPr="00FF6A71" w:rsidDel="00F77AAE">
          <w:delText xml:space="preserve">Transformational technology has enabled the concept of </w:delText>
        </w:r>
        <w:r w:rsidR="0097084A" w:rsidRPr="00FF6A71" w:rsidDel="00F77AAE">
          <w:delText xml:space="preserve">digital </w:delText>
        </w:r>
        <w:r w:rsidRPr="00FF6A71" w:rsidDel="00F77AAE">
          <w:delText>twin, i.e.,</w:delText>
        </w:r>
        <w:r w:rsidR="0097084A" w:rsidRPr="00FF6A71" w:rsidDel="00F77AAE">
          <w:delText xml:space="preserve"> a digital replica of physical assets, </w:delText>
        </w:r>
        <w:r w:rsidRPr="00FF6A71" w:rsidDel="00F77AAE">
          <w:delText>that</w:delText>
        </w:r>
        <w:r w:rsidR="0097084A" w:rsidRPr="00FF6A71" w:rsidDel="00F77AAE">
          <w:delText xml:space="preserve"> digitally integrates processes, people, places, systems, and devices; representing how IoT devices operate and exist throughout their life cycle</w:delText>
        </w:r>
        <w:r w:rsidR="00E16B49" w:rsidRPr="00FF6A71" w:rsidDel="00F77AAE">
          <w:delText xml:space="preserve">, as shown in </w:delText>
        </w:r>
        <w:r w:rsidR="00E16B49" w:rsidRPr="007C0DAF" w:rsidDel="00F77AAE">
          <w:fldChar w:fldCharType="begin"/>
        </w:r>
        <w:r w:rsidR="00E16B49" w:rsidRPr="00FF6A71" w:rsidDel="00F77AAE">
          <w:delInstrText xml:space="preserve"> REF _Ref67367395 \h </w:delInstrText>
        </w:r>
        <w:r w:rsidR="00E16B49" w:rsidRPr="007C0DAF" w:rsidDel="00F77AAE">
          <w:fldChar w:fldCharType="separate"/>
        </w:r>
      </w:del>
      <w:del w:id="30058" w:author="pete jones" w:date="2022-01-04T14:54:00Z">
        <w:r w:rsidR="00DD384C" w:rsidRPr="00FF6A71" w:rsidDel="00637968">
          <w:delText xml:space="preserve">Figure </w:delText>
        </w:r>
        <w:r w:rsidR="00DD384C" w:rsidRPr="00FF6A71" w:rsidDel="00637968">
          <w:rPr>
            <w:noProof/>
          </w:rPr>
          <w:delText>8</w:delText>
        </w:r>
        <w:r w:rsidR="00DD384C" w:rsidRPr="00FF6A71" w:rsidDel="00637968">
          <w:noBreakHyphen/>
        </w:r>
        <w:r w:rsidR="00DD384C" w:rsidRPr="00FF6A71" w:rsidDel="00637968">
          <w:rPr>
            <w:noProof/>
          </w:rPr>
          <w:delText>1</w:delText>
        </w:r>
      </w:del>
      <w:del w:id="30059" w:author="pete jones" w:date="2022-01-04T16:34:00Z">
        <w:r w:rsidR="00E16B49" w:rsidRPr="007C0DAF" w:rsidDel="00F77AAE">
          <w:fldChar w:fldCharType="end"/>
        </w:r>
        <w:r w:rsidR="0097084A" w:rsidRPr="00FF6A71" w:rsidDel="00F77AAE">
          <w:delText>. By exploiting digital networks using real-time sensors, the digital twin forms a connection between the physical and virtual environments of a product. The digital twin is central to the integrations of IoT, artificial intelligence, machine learning, historical data, and software analytics to create living digital simulation models that update and change as their physical counterparts’ change.</w:delText>
        </w:r>
      </w:del>
    </w:p>
    <w:p w14:paraId="0BDCE88C" w14:textId="50118E99" w:rsidR="00BD601E" w:rsidRPr="00FF6A71" w:rsidDel="00F77AAE" w:rsidRDefault="00E21E48" w:rsidP="00BD601E">
      <w:pPr>
        <w:rPr>
          <w:del w:id="30060" w:author="pete jones" w:date="2022-01-04T16:34:00Z"/>
        </w:rPr>
      </w:pPr>
      <w:del w:id="30061" w:author="pete jones" w:date="2022-01-04T16:34:00Z">
        <w:r w:rsidRPr="00FF6A71" w:rsidDel="00F77AAE">
          <w:rPr>
            <w:b/>
            <w:bCs/>
            <w:u w:val="single"/>
          </w:rPr>
          <w:delText>Expanding capabilities</w:delText>
        </w:r>
      </w:del>
    </w:p>
    <w:p w14:paraId="59E4DF55" w14:textId="079C9E71" w:rsidR="00A33F88" w:rsidRPr="00FF6A71" w:rsidDel="00F77AAE" w:rsidRDefault="00BD601E" w:rsidP="0097084A">
      <w:pPr>
        <w:rPr>
          <w:del w:id="30062" w:author="pete jones" w:date="2022-01-04T16:34:00Z"/>
        </w:rPr>
      </w:pPr>
      <w:del w:id="30063" w:author="pete jones" w:date="2022-01-04T16:34:00Z">
        <w:r w:rsidRPr="00FF6A71" w:rsidDel="00F77AAE">
          <w:delText xml:space="preserve">The technology is also being deployed to optimise the operation and maintenance of assets and manufacturing processes. </w:delText>
        </w:r>
        <w:r w:rsidR="0097084A" w:rsidRPr="00FF6A71" w:rsidDel="00F77AAE">
          <w:delText>Concurrent to the expansion of the digital twin is the advance of simulation driven design. Optimisation algorithms automating trial and error design iteration empowering engineers with specialist tools once reserved for specialists. One such technology is that of topology optimisation with the power to reimagine designs and exploit new manufacturing additive processes, where optimisation software and artificial intelligence and machine learning help to overcome the laborious tasks, enabling engineers to incorporate those previous specialist roles into their workflow</w:delText>
        </w:r>
        <w:r w:rsidR="00E16B49" w:rsidRPr="00FF6A71" w:rsidDel="00F77AAE">
          <w:delText xml:space="preserve">, see </w:delText>
        </w:r>
        <w:r w:rsidR="00E16B49" w:rsidRPr="007C0DAF" w:rsidDel="00F77AAE">
          <w:fldChar w:fldCharType="begin"/>
        </w:r>
        <w:r w:rsidR="00E16B49" w:rsidRPr="00FF6A71" w:rsidDel="00F77AAE">
          <w:delInstrText xml:space="preserve"> REF _Ref67367427 \h </w:delInstrText>
        </w:r>
        <w:r w:rsidR="00E16B49" w:rsidRPr="007C0DAF" w:rsidDel="00F77AAE">
          <w:fldChar w:fldCharType="separate"/>
        </w:r>
      </w:del>
      <w:del w:id="30064" w:author="pete jones" w:date="2022-01-04T14:55:00Z">
        <w:r w:rsidR="00DD384C" w:rsidRPr="00FF6A71" w:rsidDel="00637968">
          <w:delText xml:space="preserve">Figure </w:delText>
        </w:r>
        <w:r w:rsidR="00DD384C" w:rsidRPr="00FF6A71" w:rsidDel="00637968">
          <w:rPr>
            <w:noProof/>
          </w:rPr>
          <w:delText>8</w:delText>
        </w:r>
        <w:r w:rsidR="00DD384C" w:rsidRPr="00FF6A71" w:rsidDel="00637968">
          <w:noBreakHyphen/>
        </w:r>
        <w:r w:rsidR="00DD384C" w:rsidRPr="00FF6A71" w:rsidDel="00637968">
          <w:rPr>
            <w:noProof/>
          </w:rPr>
          <w:delText>2</w:delText>
        </w:r>
      </w:del>
      <w:del w:id="30065" w:author="pete jones" w:date="2022-01-04T16:34:00Z">
        <w:r w:rsidR="00E16B49" w:rsidRPr="007C0DAF" w:rsidDel="00F77AAE">
          <w:fldChar w:fldCharType="end"/>
        </w:r>
        <w:r w:rsidR="0097084A" w:rsidRPr="00FF6A71" w:rsidDel="00F77AAE">
          <w:delText>.</w:delText>
        </w:r>
      </w:del>
    </w:p>
    <w:p w14:paraId="66AC5EA8" w14:textId="611AD5E0" w:rsidR="00BD601E" w:rsidRPr="00FF6A71" w:rsidDel="00F77AAE" w:rsidRDefault="77FF9A9B" w:rsidP="00BD601E">
      <w:pPr>
        <w:rPr>
          <w:del w:id="30066" w:author="pete jones" w:date="2022-01-04T16:34:00Z"/>
        </w:rPr>
      </w:pPr>
      <w:del w:id="30067" w:author="pete jones" w:date="2022-01-04T16:34:00Z">
        <w:r w:rsidRPr="00C15005" w:rsidDel="00F77AAE">
          <w:rPr>
            <w:noProof/>
          </w:rPr>
          <w:drawing>
            <wp:inline distT="0" distB="0" distL="0" distR="0" wp14:anchorId="7DB84751" wp14:editId="2194EB09">
              <wp:extent cx="5301275" cy="1832852"/>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pic:nvPicPr>
                    <pic:blipFill>
                      <a:blip r:embed="rId31">
                        <a:extLst>
                          <a:ext uri="{28A0092B-C50C-407E-A947-70E740481C1C}">
                            <a14:useLocalDpi xmlns:a14="http://schemas.microsoft.com/office/drawing/2010/main" val="0"/>
                          </a:ext>
                        </a:extLst>
                      </a:blip>
                      <a:stretch>
                        <a:fillRect/>
                      </a:stretch>
                    </pic:blipFill>
                    <pic:spPr>
                      <a:xfrm>
                        <a:off x="0" y="0"/>
                        <a:ext cx="5301275" cy="1832852"/>
                      </a:xfrm>
                      <a:prstGeom prst="rect">
                        <a:avLst/>
                      </a:prstGeom>
                    </pic:spPr>
                  </pic:pic>
                </a:graphicData>
              </a:graphic>
            </wp:inline>
          </w:drawing>
        </w:r>
      </w:del>
    </w:p>
    <w:p w14:paraId="0B9D4BDF" w14:textId="1A0C8E8D" w:rsidR="00BD601E" w:rsidRPr="00FA26BD" w:rsidDel="00F77AAE" w:rsidRDefault="00BD601E">
      <w:pPr>
        <w:pStyle w:val="Caption"/>
        <w:rPr>
          <w:del w:id="30068" w:author="pete jones" w:date="2022-01-04T16:34:00Z"/>
        </w:rPr>
        <w:pPrChange w:id="30069" w:author="pete jones" w:date="2022-01-04T12:16:00Z">
          <w:pPr>
            <w:pStyle w:val="TOCHeading"/>
            <w:jc w:val="center"/>
          </w:pPr>
        </w:pPrChange>
      </w:pPr>
      <w:bookmarkStart w:id="30070" w:name="_Ref67367427"/>
      <w:bookmarkStart w:id="30071" w:name="_Toc68162307"/>
      <w:del w:id="30072" w:author="pete jones" w:date="2022-01-04T16:34:00Z">
        <w:r w:rsidRPr="00C15005" w:rsidDel="00F77AAE">
          <w:delText xml:space="preserve">Figure </w:delText>
        </w:r>
        <w:r w:rsidRPr="00FF6A71" w:rsidDel="00F77AAE">
          <w:rPr>
            <w:i w:val="0"/>
            <w:iCs w:val="0"/>
            <w:rPrChange w:id="30073" w:author="pete jones" w:date="2022-01-04T13:45:00Z">
              <w:rPr>
                <w:i/>
                <w:iCs/>
              </w:rPr>
            </w:rPrChange>
          </w:rPr>
          <w:fldChar w:fldCharType="begin"/>
        </w:r>
        <w:r w:rsidRPr="00FF6A71" w:rsidDel="00F77AAE">
          <w:rPr>
            <w:i w:val="0"/>
            <w:iCs w:val="0"/>
            <w:rPrChange w:id="30074" w:author="pete jones" w:date="2022-01-04T13:45:00Z">
              <w:rPr>
                <w:i/>
                <w:iCs/>
              </w:rPr>
            </w:rPrChange>
          </w:rPr>
          <w:delInstrText>STYLEREF 1 \s</w:delInstrText>
        </w:r>
        <w:r w:rsidRPr="00FF6A71" w:rsidDel="00F77AAE">
          <w:rPr>
            <w:i w:val="0"/>
            <w:iCs w:val="0"/>
            <w:rPrChange w:id="30075" w:author="pete jones" w:date="2022-01-04T13:45:00Z">
              <w:rPr>
                <w:i/>
                <w:iCs/>
              </w:rPr>
            </w:rPrChange>
          </w:rPr>
          <w:fldChar w:fldCharType="separate"/>
        </w:r>
        <w:r w:rsidR="00D60DB1" w:rsidRPr="00FF6A71" w:rsidDel="00F77AAE">
          <w:rPr>
            <w:i w:val="0"/>
            <w:iCs w:val="0"/>
            <w:noProof/>
            <w:rPrChange w:id="30076" w:author="pete jones" w:date="2022-01-04T13:45:00Z">
              <w:rPr>
                <w:i/>
                <w:iCs/>
                <w:noProof/>
              </w:rPr>
            </w:rPrChange>
          </w:rPr>
          <w:delText>9</w:delText>
        </w:r>
        <w:r w:rsidRPr="00FF6A71" w:rsidDel="00F77AAE">
          <w:rPr>
            <w:i w:val="0"/>
            <w:iCs w:val="0"/>
            <w:rPrChange w:id="30077" w:author="pete jones" w:date="2022-01-04T13:45:00Z">
              <w:rPr>
                <w:i/>
                <w:iCs/>
              </w:rPr>
            </w:rPrChange>
          </w:rPr>
          <w:fldChar w:fldCharType="end"/>
        </w:r>
        <w:r w:rsidRPr="00FF6A71" w:rsidDel="00F77AAE">
          <w:rPr>
            <w:i w:val="0"/>
            <w:iCs w:val="0"/>
            <w:rPrChange w:id="30078" w:author="pete jones" w:date="2022-01-04T13:45:00Z">
              <w:rPr>
                <w:i/>
                <w:iCs/>
              </w:rPr>
            </w:rPrChange>
          </w:rPr>
          <w:noBreakHyphen/>
        </w:r>
        <w:r w:rsidRPr="00FF6A71" w:rsidDel="00F77AAE">
          <w:rPr>
            <w:i w:val="0"/>
            <w:iCs w:val="0"/>
            <w:rPrChange w:id="30079" w:author="pete jones" w:date="2022-01-04T13:45:00Z">
              <w:rPr>
                <w:i/>
                <w:iCs/>
              </w:rPr>
            </w:rPrChange>
          </w:rPr>
          <w:fldChar w:fldCharType="begin"/>
        </w:r>
        <w:r w:rsidRPr="00FF6A71" w:rsidDel="00F77AAE">
          <w:rPr>
            <w:i w:val="0"/>
            <w:iCs w:val="0"/>
            <w:rPrChange w:id="30080" w:author="pete jones" w:date="2022-01-04T13:45:00Z">
              <w:rPr>
                <w:i/>
                <w:iCs/>
              </w:rPr>
            </w:rPrChange>
          </w:rPr>
          <w:delInstrText>SEQ Figure \* ARABIC \s 1</w:delInstrText>
        </w:r>
        <w:r w:rsidRPr="00FF6A71" w:rsidDel="00F77AAE">
          <w:rPr>
            <w:i w:val="0"/>
            <w:iCs w:val="0"/>
            <w:rPrChange w:id="30081" w:author="pete jones" w:date="2022-01-04T13:45:00Z">
              <w:rPr>
                <w:i/>
                <w:iCs/>
              </w:rPr>
            </w:rPrChange>
          </w:rPr>
          <w:fldChar w:fldCharType="separate"/>
        </w:r>
        <w:r w:rsidR="00DD384C" w:rsidRPr="00FF6A71" w:rsidDel="00F77AAE">
          <w:rPr>
            <w:i w:val="0"/>
            <w:iCs w:val="0"/>
            <w:noProof/>
            <w:rPrChange w:id="30082" w:author="pete jones" w:date="2022-01-04T13:45:00Z">
              <w:rPr>
                <w:i/>
                <w:iCs/>
                <w:noProof/>
              </w:rPr>
            </w:rPrChange>
          </w:rPr>
          <w:delText>2</w:delText>
        </w:r>
        <w:r w:rsidRPr="00FF6A71" w:rsidDel="00F77AAE">
          <w:rPr>
            <w:i w:val="0"/>
            <w:iCs w:val="0"/>
            <w:rPrChange w:id="30083" w:author="pete jones" w:date="2022-01-04T13:45:00Z">
              <w:rPr>
                <w:i/>
                <w:iCs/>
              </w:rPr>
            </w:rPrChange>
          </w:rPr>
          <w:fldChar w:fldCharType="end"/>
        </w:r>
        <w:bookmarkEnd w:id="30070"/>
        <w:r w:rsidRPr="00FF6A71" w:rsidDel="00F77AAE">
          <w:rPr>
            <w:i w:val="0"/>
            <w:iCs w:val="0"/>
            <w:rPrChange w:id="30084" w:author="pete jones" w:date="2022-01-04T13:45:00Z">
              <w:rPr>
                <w:i/>
                <w:iCs/>
              </w:rPr>
            </w:rPrChange>
          </w:rPr>
          <w:delText>: Topology Optimisation</w:delText>
        </w:r>
        <w:bookmarkEnd w:id="30071"/>
      </w:del>
    </w:p>
    <w:p w14:paraId="210A4FBC" w14:textId="1EC1CB47" w:rsidR="00E21E48" w:rsidRPr="00FF6A71" w:rsidRDefault="00E21E48" w:rsidP="0097084A">
      <w:pPr>
        <w:rPr>
          <w:b/>
          <w:bCs/>
          <w:u w:val="single"/>
        </w:rPr>
      </w:pPr>
      <w:r w:rsidRPr="00FF6A71">
        <w:rPr>
          <w:b/>
          <w:bCs/>
          <w:u w:val="single"/>
        </w:rPr>
        <w:t>Data management and collaboration</w:t>
      </w:r>
    </w:p>
    <w:p w14:paraId="0C9C1BCF" w14:textId="50A6A876" w:rsidR="00A33F88" w:rsidRPr="00FF6A71" w:rsidRDefault="0097084A" w:rsidP="0097084A">
      <w:r w:rsidRPr="00FF6A71">
        <w:t xml:space="preserve">Creating and managing data within </w:t>
      </w:r>
      <w:del w:id="30085" w:author="pete jones" w:date="2022-01-04T16:30:00Z">
        <w:r w:rsidRPr="00FF6A71" w:rsidDel="00F77AAE">
          <w:delText xml:space="preserve">this </w:delText>
        </w:r>
      </w:del>
      <w:ins w:id="30086" w:author="pete jones" w:date="2022-01-04T16:30:00Z">
        <w:r w:rsidR="00F77AAE">
          <w:t>an</w:t>
        </w:r>
        <w:r w:rsidR="00F77AAE" w:rsidRPr="00FF6A71">
          <w:t xml:space="preserve"> </w:t>
        </w:r>
      </w:ins>
      <w:r w:rsidRPr="00FF6A71">
        <w:t xml:space="preserve">evolving digital landscape will become increasingly </w:t>
      </w:r>
      <w:del w:id="30087" w:author="pete jones" w:date="2022-04-01T12:40:00Z">
        <w:r w:rsidRPr="00FF6A71" w:rsidDel="0052276A">
          <w:delText xml:space="preserve">important </w:delText>
        </w:r>
      </w:del>
      <w:ins w:id="30088" w:author="pete jones" w:date="2022-04-01T12:40:00Z">
        <w:r w:rsidR="0052276A">
          <w:t>essential</w:t>
        </w:r>
        <w:r w:rsidR="0052276A" w:rsidRPr="00FF6A71">
          <w:t xml:space="preserve"> </w:t>
        </w:r>
      </w:ins>
      <w:r w:rsidRPr="00FF6A71">
        <w:t xml:space="preserve">skills and knowledge for future engineers. Being familiar with engineering processes </w:t>
      </w:r>
      <w:del w:id="30089" w:author="pete jones" w:date="2022-03-30T10:29:00Z">
        <w:r w:rsidRPr="00FF6A71" w:rsidDel="00541BAB">
          <w:delText xml:space="preserve">build </w:delText>
        </w:r>
      </w:del>
      <w:ins w:id="30090" w:author="pete jones" w:date="2022-03-30T10:29:00Z">
        <w:r w:rsidR="00541BAB" w:rsidRPr="00FF6A71">
          <w:t>buil</w:t>
        </w:r>
        <w:r w:rsidR="00541BAB">
          <w:t>t</w:t>
        </w:r>
        <w:r w:rsidR="00541BAB" w:rsidRPr="00FF6A71">
          <w:t xml:space="preserve"> </w:t>
        </w:r>
      </w:ins>
      <w:r w:rsidRPr="00FF6A71">
        <w:t>upon accurate digital twins, integrating IoT principles, and rapid simulation of products and processes will be as important as the fundamental engineering principles theory that consume</w:t>
      </w:r>
      <w:ins w:id="30091" w:author="pete jones" w:date="2022-03-30T10:29:00Z">
        <w:r w:rsidR="00541BAB">
          <w:t>s</w:t>
        </w:r>
      </w:ins>
      <w:r w:rsidRPr="00FF6A71">
        <w:t xml:space="preserve"> so much of the current student experience. Creating, manipulating, and communicating products and processes within a collaborative digital environment is a complex skill to achieve. An engineering curriculum must evolve to dedicate time for students to build and develop these necessary skills, where speed, accuracy, and “right first </w:t>
      </w:r>
      <w:r w:rsidRPr="00FF6A71">
        <w:lastRenderedPageBreak/>
        <w:t xml:space="preserve">time” are essential. It is inadequate to provide learning experiences </w:t>
      </w:r>
      <w:del w:id="30092" w:author="pete jones" w:date="2022-03-30T10:30:00Z">
        <w:r w:rsidRPr="00FF6A71" w:rsidDel="00541BAB">
          <w:delText xml:space="preserve">which </w:delText>
        </w:r>
      </w:del>
      <w:ins w:id="30093" w:author="pete jones" w:date="2022-03-30T10:30:00Z">
        <w:r w:rsidR="00541BAB">
          <w:t>that</w:t>
        </w:r>
        <w:r w:rsidR="00541BAB" w:rsidRPr="00FF6A71">
          <w:t xml:space="preserve"> </w:t>
        </w:r>
      </w:ins>
      <w:r w:rsidRPr="00FF6A71">
        <w:t>only expose future engineers to selected elements of a CDE environment. It will become increasingly necessary to provide an experience that ensures skills are achieved in context with modern practices using appropriate tools and pedagogical strategies. There are many alternative routes for engineers to define their careers</w:t>
      </w:r>
      <w:del w:id="30094" w:author="pete jones" w:date="2022-04-01T12:40:00Z">
        <w:r w:rsidRPr="00FF6A71" w:rsidDel="0052276A">
          <w:delText>, a</w:delText>
        </w:r>
      </w:del>
      <w:ins w:id="30095" w:author="pete jones" w:date="2022-04-01T12:40:00Z">
        <w:r w:rsidR="0052276A">
          <w:t>. However,</w:t>
        </w:r>
      </w:ins>
      <w:del w:id="30096" w:author="pete jones" w:date="2022-04-01T12:40:00Z">
        <w:r w:rsidRPr="00FF6A71" w:rsidDel="0052276A">
          <w:delText>lthough</w:delText>
        </w:r>
      </w:del>
      <w:r w:rsidRPr="00FF6A71">
        <w:t xml:space="preserve"> the software assists in blurring the </w:t>
      </w:r>
      <w:r w:rsidR="002F39F3" w:rsidRPr="00FF6A71">
        <w:t>engineer’s</w:t>
      </w:r>
      <w:r w:rsidRPr="00FF6A71">
        <w:t xml:space="preserve"> traditional role </w:t>
      </w:r>
      <w:ins w:id="30097" w:author="pete jones" w:date="2022-04-01T12:40:00Z">
        <w:r w:rsidR="0052276A">
          <w:t xml:space="preserve">as </w:t>
        </w:r>
      </w:ins>
      <w:del w:id="30098" w:author="pete jones" w:date="2022-03-30T10:30:00Z">
        <w:r w:rsidRPr="00FF6A71" w:rsidDel="00541BAB">
          <w:delText>there are new roles and new specialism</w:delText>
        </w:r>
      </w:del>
      <w:ins w:id="30099" w:author="pete jones" w:date="2022-03-30T10:30:00Z">
        <w:r w:rsidR="00541BAB">
          <w:t>new roles and specialism</w:t>
        </w:r>
      </w:ins>
      <w:ins w:id="30100" w:author="pete jones" w:date="2022-04-01T12:41:00Z">
        <w:r w:rsidR="0052276A">
          <w:t>s</w:t>
        </w:r>
      </w:ins>
      <w:ins w:id="30101" w:author="pete jones" w:date="2022-03-30T10:30:00Z">
        <w:r w:rsidR="00541BAB">
          <w:t xml:space="preserve"> are</w:t>
        </w:r>
      </w:ins>
      <w:r w:rsidRPr="00FF6A71">
        <w:t xml:space="preserve"> emerging</w:t>
      </w:r>
      <w:ins w:id="30102" w:author="pete jones" w:date="2022-04-01T12:40:00Z">
        <w:r w:rsidR="0052276A">
          <w:t>,</w:t>
        </w:r>
      </w:ins>
      <w:r w:rsidRPr="00FF6A71">
        <w:t xml:space="preserve"> </w:t>
      </w:r>
      <w:del w:id="30103" w:author="pete jones" w:date="2022-04-01T12:41:00Z">
        <w:r w:rsidRPr="00FF6A71" w:rsidDel="0052276A">
          <w:delText>which demand</w:delText>
        </w:r>
      </w:del>
      <w:ins w:id="30104" w:author="pete jones" w:date="2022-04-01T12:41:00Z">
        <w:r w:rsidR="0052276A">
          <w:t>demanding</w:t>
        </w:r>
      </w:ins>
      <w:r w:rsidRPr="00FF6A71">
        <w:t xml:space="preserve"> high levels of skill and competence within the digital twin environment.  A curriculum framework </w:t>
      </w:r>
      <w:del w:id="30105" w:author="pete jones" w:date="2022-03-30T10:30:00Z">
        <w:r w:rsidRPr="00FF6A71" w:rsidDel="00541BAB">
          <w:delText xml:space="preserve">which </w:delText>
        </w:r>
      </w:del>
      <w:ins w:id="30106" w:author="pete jones" w:date="2022-03-30T10:30:00Z">
        <w:r w:rsidR="00541BAB">
          <w:t>that</w:t>
        </w:r>
        <w:r w:rsidR="00541BAB" w:rsidRPr="00FF6A71">
          <w:t xml:space="preserve"> </w:t>
        </w:r>
      </w:ins>
      <w:r w:rsidRPr="00FF6A71">
        <w:t xml:space="preserve">centralises CDE must be capable of rapidly providing the </w:t>
      </w:r>
      <w:del w:id="30107" w:author="pete jones" w:date="2022-04-01T12:41:00Z">
        <w:r w:rsidRPr="00FF6A71" w:rsidDel="0052276A">
          <w:delText xml:space="preserve">common </w:delText>
        </w:r>
      </w:del>
      <w:ins w:id="30108" w:author="pete jones" w:date="2022-04-01T12:41:00Z">
        <w:r w:rsidR="0052276A">
          <w:t>expected</w:t>
        </w:r>
        <w:r w:rsidR="0052276A" w:rsidRPr="00FF6A71">
          <w:t xml:space="preserve"> </w:t>
        </w:r>
      </w:ins>
      <w:r w:rsidRPr="00FF6A71">
        <w:t>skills and theory of the digital twin philosophy</w:t>
      </w:r>
      <w:del w:id="30109" w:author="pete jones" w:date="2022-04-01T12:41:00Z">
        <w:r w:rsidRPr="00FF6A71" w:rsidDel="0052276A">
          <w:delText xml:space="preserve">, but also </w:delText>
        </w:r>
      </w:del>
      <w:del w:id="30110" w:author="pete jones" w:date="2022-03-30T10:30:00Z">
        <w:r w:rsidRPr="00FF6A71" w:rsidDel="00541BAB">
          <w:delText xml:space="preserve">to </w:delText>
        </w:r>
      </w:del>
      <w:del w:id="30111" w:author="pete jones" w:date="2022-04-01T12:41:00Z">
        <w:r w:rsidRPr="00FF6A71" w:rsidDel="0052276A">
          <w:delText>provide</w:delText>
        </w:r>
      </w:del>
      <w:ins w:id="30112" w:author="pete jones" w:date="2022-04-01T12:41:00Z">
        <w:r w:rsidR="0052276A">
          <w:t xml:space="preserve"> and providing</w:t>
        </w:r>
      </w:ins>
      <w:r w:rsidRPr="00FF6A71">
        <w:t xml:space="preserve"> sufficient choice and opportunity to build competence in any chosen pathway.</w:t>
      </w:r>
    </w:p>
    <w:p w14:paraId="18F03651" w14:textId="0D028686" w:rsidR="00E21E48" w:rsidRPr="00FF6A71" w:rsidRDefault="00E21E48" w:rsidP="0097084A">
      <w:pPr>
        <w:rPr>
          <w:b/>
          <w:bCs/>
          <w:u w:val="single"/>
        </w:rPr>
      </w:pPr>
      <w:r w:rsidRPr="00FF6A71">
        <w:rPr>
          <w:b/>
          <w:bCs/>
          <w:u w:val="single"/>
        </w:rPr>
        <w:t>StUDEE Framework</w:t>
      </w:r>
    </w:p>
    <w:p w14:paraId="0C5B9495" w14:textId="36DA216C" w:rsidR="00A33F88" w:rsidRPr="00FF6A71" w:rsidRDefault="004070FD" w:rsidP="0097084A">
      <w:r w:rsidRPr="00FF6A71">
        <w:t xml:space="preserve">The </w:t>
      </w:r>
      <w:del w:id="30113" w:author="pete jones" w:date="2022-04-01T12:41:00Z">
        <w:r w:rsidRPr="00FF6A71" w:rsidDel="0052276A">
          <w:delText xml:space="preserve">major </w:delText>
        </w:r>
      </w:del>
      <w:ins w:id="30114" w:author="pete jones" w:date="2022-04-01T12:41:00Z">
        <w:r w:rsidR="0052276A">
          <w:t>significant</w:t>
        </w:r>
        <w:r w:rsidR="0052276A" w:rsidRPr="00FF6A71">
          <w:t xml:space="preserve"> </w:t>
        </w:r>
      </w:ins>
      <w:r w:rsidRPr="00FF6A71">
        <w:t>contribution of the research is the creation of a</w:t>
      </w:r>
      <w:r w:rsidR="0097084A" w:rsidRPr="00FF6A71">
        <w:t xml:space="preserve"> foundation CDE framework</w:t>
      </w:r>
      <w:r w:rsidRPr="00FF6A71">
        <w:t xml:space="preserve">, </w:t>
      </w:r>
      <w:r w:rsidR="0097084A" w:rsidRPr="00FF6A71">
        <w:t xml:space="preserve">proposed in the </w:t>
      </w:r>
      <w:r w:rsidR="00736846" w:rsidRPr="00FF6A71">
        <w:t>previous</w:t>
      </w:r>
      <w:r w:rsidR="0097084A" w:rsidRPr="00FF6A71">
        <w:t xml:space="preserve"> section</w:t>
      </w:r>
      <w:r w:rsidR="002B15B2" w:rsidRPr="00FF6A71">
        <w:t>, which serves in part to close the gap identified for this research</w:t>
      </w:r>
      <w:r w:rsidR="0097084A" w:rsidRPr="00FF6A71">
        <w:t xml:space="preserve">. However, </w:t>
      </w:r>
      <w:r w:rsidR="00F84069" w:rsidRPr="00FF6A71">
        <w:t>the suggested framework</w:t>
      </w:r>
      <w:r w:rsidR="0097084A" w:rsidRPr="00FF6A71">
        <w:t xml:space="preserve"> is non-prescriptive and allows a creative opportunity to </w:t>
      </w:r>
      <w:del w:id="30115" w:author="pete jones" w:date="2022-03-30T10:30:00Z">
        <w:r w:rsidR="0097084A" w:rsidRPr="00FF6A71" w:rsidDel="00541BAB">
          <w:delText xml:space="preserve">fine </w:delText>
        </w:r>
      </w:del>
      <w:ins w:id="30116" w:author="pete jones" w:date="2022-03-30T10:30:00Z">
        <w:r w:rsidR="00541BAB" w:rsidRPr="00FF6A71">
          <w:t>fine</w:t>
        </w:r>
        <w:r w:rsidR="00541BAB">
          <w:t>-</w:t>
        </w:r>
      </w:ins>
      <w:r w:rsidR="0097084A" w:rsidRPr="00FF6A71">
        <w:t xml:space="preserve">tune the overall curriculum to meet specific </w:t>
      </w:r>
      <w:del w:id="30117" w:author="pete jones" w:date="2022-04-01T12:41:00Z">
        <w:r w:rsidR="0097084A" w:rsidRPr="00FF6A71" w:rsidDel="0052276A">
          <w:delText>requirements of a discipline</w:delText>
        </w:r>
      </w:del>
      <w:ins w:id="30118" w:author="pete jones" w:date="2022-04-01T12:41:00Z">
        <w:r w:rsidR="0052276A">
          <w:t>discipline requirements</w:t>
        </w:r>
      </w:ins>
      <w:r w:rsidR="0097084A" w:rsidRPr="00FF6A71">
        <w:t xml:space="preserve"> and sufficient scope to facilitate local needs, such as</w:t>
      </w:r>
      <w:del w:id="30119" w:author="pete jones" w:date="2022-03-30T10:30:00Z">
        <w:r w:rsidR="0097084A" w:rsidRPr="00FF6A71" w:rsidDel="00541BAB">
          <w:delText>,</w:delText>
        </w:r>
      </w:del>
      <w:r w:rsidR="0097084A" w:rsidRPr="00FF6A71">
        <w:t xml:space="preserve"> assessments, resources, and other derivatives to </w:t>
      </w:r>
      <w:r w:rsidR="00F84069" w:rsidRPr="00FF6A71">
        <w:t>develop organically</w:t>
      </w:r>
      <w:r w:rsidR="0097084A" w:rsidRPr="00FF6A71">
        <w:t xml:space="preserve">. The proposed framework suggests an approach derived from the observations and results of this research. It </w:t>
      </w:r>
      <w:r w:rsidR="00067101" w:rsidRPr="00FF6A71">
        <w:t>is</w:t>
      </w:r>
      <w:r w:rsidR="0097084A" w:rsidRPr="00FF6A71">
        <w:t xml:space="preserve"> sufficient to support a curriculum at various stages of evolution and aims to highlight the value and benefit that CDE can provide for </w:t>
      </w:r>
      <w:del w:id="30120" w:author="pete jones" w:date="2022-03-30T10:30:00Z">
        <w:r w:rsidR="0097084A" w:rsidRPr="00FF6A71" w:rsidDel="00541BAB">
          <w:delText>21</w:delText>
        </w:r>
        <w:r w:rsidR="0097084A" w:rsidRPr="00FF6A71" w:rsidDel="00541BAB">
          <w:rPr>
            <w:vertAlign w:val="superscript"/>
          </w:rPr>
          <w:delText>st</w:delText>
        </w:r>
        <w:r w:rsidR="0097084A" w:rsidRPr="00FF6A71" w:rsidDel="00541BAB">
          <w:delText xml:space="preserve"> </w:delText>
        </w:r>
      </w:del>
      <w:ins w:id="30121" w:author="pete jones" w:date="2022-03-30T10:30:00Z">
        <w:r w:rsidR="00541BAB" w:rsidRPr="00FF6A71">
          <w:t>21</w:t>
        </w:r>
        <w:r w:rsidR="00541BAB" w:rsidRPr="00FF6A71">
          <w:rPr>
            <w:vertAlign w:val="superscript"/>
          </w:rPr>
          <w:t>st</w:t>
        </w:r>
        <w:r w:rsidR="00541BAB">
          <w:t>-</w:t>
        </w:r>
      </w:ins>
      <w:r w:rsidR="0097084A" w:rsidRPr="00FF6A71">
        <w:t>century engineering education.</w:t>
      </w:r>
    </w:p>
    <w:p w14:paraId="6D68C20E" w14:textId="77777777" w:rsidR="009C2051" w:rsidRPr="00FF6A71" w:rsidRDefault="009C2051" w:rsidP="00F84069">
      <w:pPr>
        <w:rPr>
          <w:b/>
          <w:bCs/>
          <w:u w:val="single"/>
        </w:rPr>
      </w:pPr>
      <w:r w:rsidRPr="00FF6A71">
        <w:rPr>
          <w:b/>
          <w:bCs/>
          <w:u w:val="single"/>
        </w:rPr>
        <w:t>Overview of research findings</w:t>
      </w:r>
    </w:p>
    <w:p w14:paraId="66E99562" w14:textId="77777777" w:rsidR="009C2051" w:rsidRPr="00FF6A71" w:rsidRDefault="009C2051" w:rsidP="009C2051">
      <w:pPr>
        <w:rPr>
          <w:b/>
          <w:bCs/>
        </w:rPr>
      </w:pPr>
      <w:r w:rsidRPr="00FF6A71">
        <w:rPr>
          <w:b/>
          <w:bCs/>
        </w:rPr>
        <w:t>Opportunities</w:t>
      </w:r>
    </w:p>
    <w:p w14:paraId="2A14CC03" w14:textId="15A4F40D" w:rsidR="009C2051" w:rsidRPr="00FF6A71" w:rsidRDefault="009C2051" w:rsidP="009C2051">
      <w:r w:rsidRPr="00FF6A71">
        <w:t xml:space="preserve">The study revealed that the opportunity to integrate CDE within an existing curriculum required a cautious approach due to the challenges associated with integrating </w:t>
      </w:r>
      <w:del w:id="30122" w:author="pete jones" w:date="2022-03-30T10:30:00Z">
        <w:r w:rsidRPr="00FF6A71" w:rsidDel="00541BAB">
          <w:delText xml:space="preserve">a </w:delText>
        </w:r>
      </w:del>
      <w:r w:rsidRPr="00FF6A71">
        <w:t xml:space="preserve">creative PBL strategies. </w:t>
      </w:r>
      <w:del w:id="30123" w:author="pete jones" w:date="2022-04-01T12:41:00Z">
        <w:r w:rsidRPr="00FF6A71" w:rsidDel="0052276A">
          <w:delText xml:space="preserve">Stronger </w:delText>
        </w:r>
      </w:del>
      <w:ins w:id="30124" w:author="pete jones" w:date="2022-04-01T12:41:00Z">
        <w:r w:rsidR="0052276A">
          <w:t>However, s</w:t>
        </w:r>
        <w:r w:rsidR="0052276A" w:rsidRPr="00FF6A71">
          <w:t xml:space="preserve">tronger </w:t>
        </w:r>
      </w:ins>
      <w:r w:rsidRPr="00FF6A71">
        <w:t xml:space="preserve">links between topics and synoptic </w:t>
      </w:r>
      <w:del w:id="30125" w:author="pete jones" w:date="2022-04-01T12:41:00Z">
        <w:r w:rsidRPr="00FF6A71" w:rsidDel="0052276A">
          <w:delText xml:space="preserve">links </w:delText>
        </w:r>
      </w:del>
      <w:ins w:id="30126" w:author="pete jones" w:date="2022-04-01T12:41:00Z">
        <w:r w:rsidR="0052276A">
          <w:t>connection</w:t>
        </w:r>
        <w:r w:rsidR="0052276A" w:rsidRPr="00FF6A71">
          <w:t xml:space="preserve">s </w:t>
        </w:r>
      </w:ins>
      <w:r w:rsidRPr="00FF6A71">
        <w:t>between modules were indicated for the effective use of CDE to support relevant contexts.</w:t>
      </w:r>
    </w:p>
    <w:p w14:paraId="7AE348C8" w14:textId="700E288C" w:rsidR="009C2051" w:rsidRPr="00FF6A71" w:rsidRDefault="009C2051" w:rsidP="009C2051">
      <w:r w:rsidRPr="00FF6A71">
        <w:t xml:space="preserve">The research indicates that implementing CDE </w:t>
      </w:r>
      <w:del w:id="30127" w:author="pete jones" w:date="2022-04-01T12:41:00Z">
        <w:r w:rsidRPr="00FF6A71" w:rsidDel="0052276A">
          <w:delText>risks a negative effect on</w:delText>
        </w:r>
      </w:del>
      <w:ins w:id="30128" w:author="pete jones" w:date="2022-04-01T12:41:00Z">
        <w:r w:rsidR="0052276A">
          <w:t>negatively affects</w:t>
        </w:r>
      </w:ins>
      <w:r w:rsidRPr="00FF6A71">
        <w:t xml:space="preserve"> student engagement where signposting between modules and outcome assessment is fragmentary. Students </w:t>
      </w:r>
      <w:r w:rsidRPr="00FF6A71">
        <w:lastRenderedPageBreak/>
        <w:t>may appreciate the implied benefits of CDE in their studies but may</w:t>
      </w:r>
      <w:del w:id="30129" w:author="pete jones" w:date="2022-03-30T10:30:00Z">
        <w:r w:rsidRPr="00FF6A71" w:rsidDel="00541BAB">
          <w:delText xml:space="preserve"> </w:delText>
        </w:r>
      </w:del>
      <w:r w:rsidRPr="00FF6A71">
        <w:t>be less intrinsically motivated where those skills are not explicitly aligned to formative or summative assessment.</w:t>
      </w:r>
    </w:p>
    <w:p w14:paraId="7C6C1B9C" w14:textId="7766575B" w:rsidR="009C2051" w:rsidRPr="00FF6A71" w:rsidRDefault="009C2051" w:rsidP="009C2051">
      <w:r w:rsidRPr="00FF6A71">
        <w:t>The research indicated that student routes into higher education did not directly correlate with their performance</w:t>
      </w:r>
      <w:del w:id="30130" w:author="pete jones" w:date="2022-04-01T12:41:00Z">
        <w:r w:rsidRPr="00FF6A71" w:rsidDel="0052276A">
          <w:delText>,</w:delText>
        </w:r>
      </w:del>
      <w:r w:rsidRPr="00FF6A71">
        <w:t xml:space="preserve"> in terms of attendance, </w:t>
      </w:r>
      <w:del w:id="30131" w:author="pete jones" w:date="2022-04-05T11:21:00Z">
        <w:r w:rsidRPr="00FF6A71" w:rsidDel="00E06CA9">
          <w:delText>engagement</w:delText>
        </w:r>
      </w:del>
      <w:ins w:id="30132" w:author="pete jones" w:date="2022-04-05T11:21:00Z">
        <w:r w:rsidR="00E06CA9" w:rsidRPr="00FF6A71">
          <w:t>engagement,</w:t>
        </w:r>
      </w:ins>
      <w:r w:rsidRPr="00FF6A71">
        <w:t xml:space="preserve"> and motivation metrics. However, students with higher (UCAS) scores on entry from a BTEC qualification</w:t>
      </w:r>
      <w:del w:id="30133" w:author="pete jones" w:date="2022-04-01T12:42:00Z">
        <w:r w:rsidRPr="00FF6A71" w:rsidDel="0052276A">
          <w:delText>,</w:delText>
        </w:r>
      </w:del>
      <w:r w:rsidRPr="00FF6A71">
        <w:t xml:space="preserve"> generally performed better and achieved higher module scores for the PBL team activity. The integration of CDE with the PBL activity of the pilot study provided a valid context but did not significantly contribute to overall student performance. Indicating that performance was affected by general attitudes relating to teamwork and the learning styles of PBL. The research </w:t>
      </w:r>
      <w:del w:id="30134" w:author="pete jones" w:date="2022-04-01T12:42:00Z">
        <w:r w:rsidRPr="00FF6A71" w:rsidDel="0052276A">
          <w:delText xml:space="preserve">indicates </w:delText>
        </w:r>
      </w:del>
      <w:ins w:id="30135" w:author="pete jones" w:date="2022-04-01T12:42:00Z">
        <w:r w:rsidR="0052276A">
          <w:t>suggest</w:t>
        </w:r>
        <w:r w:rsidR="0052276A" w:rsidRPr="00FF6A71">
          <w:t xml:space="preserve">s </w:t>
        </w:r>
      </w:ins>
      <w:r w:rsidRPr="00FF6A71">
        <w:t>that assumptions of prior STEM education experiences supported more synoptic challenges in the HE curriculum are over</w:t>
      </w:r>
      <w:del w:id="30136" w:author="pete jones" w:date="2022-03-30T10:30:00Z">
        <w:r w:rsidRPr="00FF6A71" w:rsidDel="00541BAB">
          <w:delText xml:space="preserve"> </w:delText>
        </w:r>
      </w:del>
      <w:r w:rsidRPr="00FF6A71">
        <w:t>estimated. Th</w:t>
      </w:r>
      <w:ins w:id="30137" w:author="pete jones" w:date="2022-04-01T12:42:00Z">
        <w:r w:rsidR="0052276A">
          <w:t>ose assumptions</w:t>
        </w:r>
      </w:ins>
      <w:del w:id="30138" w:author="pete jones" w:date="2022-04-01T12:42:00Z">
        <w:r w:rsidRPr="00FF6A71" w:rsidDel="0052276A">
          <w:delText>is</w:delText>
        </w:r>
      </w:del>
      <w:r w:rsidRPr="00FF6A71">
        <w:t xml:space="preserve"> </w:t>
      </w:r>
      <w:del w:id="30139" w:author="pete jones" w:date="2022-04-01T12:42:00Z">
        <w:r w:rsidRPr="00FF6A71" w:rsidDel="0052276A">
          <w:delText>suggest</w:delText>
        </w:r>
      </w:del>
      <w:ins w:id="30140" w:author="pete jones" w:date="2022-04-01T12:42:00Z">
        <w:r w:rsidR="0052276A">
          <w:t>indicate</w:t>
        </w:r>
      </w:ins>
      <w:del w:id="30141" w:author="pete jones" w:date="2022-04-01T12:42:00Z">
        <w:r w:rsidRPr="00FF6A71" w:rsidDel="0052276A">
          <w:delText>s that further research is required to understand how formative PBL pedagogy is being creatively deployed in schools, such that a</w:delText>
        </w:r>
      </w:del>
      <w:ins w:id="30142" w:author="pete jones" w:date="2022-04-01T12:42:00Z">
        <w:r w:rsidR="0052276A">
          <w:t xml:space="preserve"> that further research is required to understand how formative PBL pedagogy is creatively deployed in schools. A</w:t>
        </w:r>
      </w:ins>
      <w:r w:rsidRPr="00FF6A71">
        <w:t xml:space="preserve">n engaging and motivational higher education curriculum may be developed. </w:t>
      </w:r>
    </w:p>
    <w:p w14:paraId="5A6C32B8" w14:textId="77777777" w:rsidR="009C2051" w:rsidRPr="00FF6A71" w:rsidRDefault="009C2051" w:rsidP="009C2051">
      <w:pPr>
        <w:rPr>
          <w:b/>
          <w:bCs/>
        </w:rPr>
      </w:pPr>
      <w:r w:rsidRPr="00FF6A71">
        <w:rPr>
          <w:b/>
          <w:bCs/>
        </w:rPr>
        <w:t xml:space="preserve">Self-governing project student feedback - Formula Student </w:t>
      </w:r>
    </w:p>
    <w:p w14:paraId="03E2B136" w14:textId="443AC923" w:rsidR="009C2051" w:rsidRPr="00FF6A71" w:rsidRDefault="009C2051" w:rsidP="009C2051">
      <w:r w:rsidRPr="00FF6A71">
        <w:t xml:space="preserve">During </w:t>
      </w:r>
      <w:ins w:id="30143" w:author="pete jones" w:date="2022-03-30T10:30:00Z">
        <w:r w:rsidR="00541BAB">
          <w:t xml:space="preserve">the </w:t>
        </w:r>
      </w:ins>
      <w:r w:rsidRPr="00FF6A71">
        <w:t>academic year 2019/20</w:t>
      </w:r>
      <w:ins w:id="30144" w:author="pete jones" w:date="2022-04-01T12:43:00Z">
        <w:r w:rsidR="0052276A">
          <w:t>,</w:t>
        </w:r>
      </w:ins>
      <w:r w:rsidRPr="00FF6A71">
        <w:t xml:space="preserve"> the new team principal took a different approach to digital engineering fundamentals and built an effective operating procedure</w:t>
      </w:r>
      <w:ins w:id="30145" w:author="pete jones" w:date="2022-04-01T12:43:00Z">
        <w:r w:rsidR="0052276A">
          <w:t xml:space="preserve">. </w:t>
        </w:r>
      </w:ins>
      <w:del w:id="30146" w:author="pete jones" w:date="2022-04-01T12:43:00Z">
        <w:r w:rsidRPr="00FF6A71" w:rsidDel="0052276A">
          <w:delText>; i</w:delText>
        </w:r>
      </w:del>
      <w:ins w:id="30147" w:author="pete jones" w:date="2022-04-01T12:43:00Z">
        <w:r w:rsidR="0052276A">
          <w:t>I</w:t>
        </w:r>
      </w:ins>
      <w:del w:id="30148" w:author="pete jones" w:date="2022-04-01T12:43:00Z">
        <w:r w:rsidRPr="00FF6A71" w:rsidDel="0052276A">
          <w:delText>t was only in this most recent iteration that</w:delText>
        </w:r>
      </w:del>
      <w:ins w:id="30149" w:author="pete jones" w:date="2022-04-01T12:43:00Z">
        <w:r w:rsidR="0052276A">
          <w:t>n this most recent iteration,</w:t>
        </w:r>
      </w:ins>
      <w:r w:rsidRPr="00FF6A71">
        <w:t xml:space="preserve"> the team principal recognised that previous teams had not considered the importance of building a knowledge</w:t>
      </w:r>
      <w:ins w:id="30150" w:author="pete jones" w:date="2022-04-01T12:43:00Z">
        <w:r w:rsidR="0052276A">
          <w:t xml:space="preserve"> </w:t>
        </w:r>
      </w:ins>
      <w:r w:rsidRPr="00FF6A71">
        <w:t xml:space="preserve">base for fundamental operational efficiency as teams reformed each year. Team communications and collaboration improved during 2019/20 due to two key factors, the first was </w:t>
      </w:r>
      <w:del w:id="30151" w:author="pete jones" w:date="2022-04-01T12:43:00Z">
        <w:r w:rsidRPr="00FF6A71" w:rsidDel="0052276A">
          <w:delText xml:space="preserve">stronger </w:delText>
        </w:r>
      </w:del>
      <w:ins w:id="30152" w:author="pete jones" w:date="2022-04-01T12:43:00Z">
        <w:r w:rsidR="0052276A">
          <w:t>more robust</w:t>
        </w:r>
        <w:r w:rsidR="0052276A" w:rsidRPr="00FF6A71">
          <w:t xml:space="preserve"> </w:t>
        </w:r>
      </w:ins>
      <w:r w:rsidRPr="00FF6A71">
        <w:t>project governance</w:t>
      </w:r>
      <w:ins w:id="30153" w:author="pete jones" w:date="2022-04-01T12:43:00Z">
        <w:r w:rsidR="0052276A">
          <w:t>,</w:t>
        </w:r>
      </w:ins>
      <w:r w:rsidRPr="00FF6A71">
        <w:t xml:space="preserve"> and the second </w:t>
      </w:r>
      <w:del w:id="30154" w:author="pete jones" w:date="2022-03-30T10:30:00Z">
        <w:r w:rsidRPr="00FF6A71" w:rsidDel="00541BAB">
          <w:delText xml:space="preserve">being </w:delText>
        </w:r>
      </w:del>
      <w:ins w:id="30155" w:author="pete jones" w:date="2022-03-30T10:30:00Z">
        <w:r w:rsidR="00541BAB">
          <w:t>was</w:t>
        </w:r>
        <w:r w:rsidR="00541BAB" w:rsidRPr="00FF6A71">
          <w:t xml:space="preserve"> </w:t>
        </w:r>
      </w:ins>
      <w:r w:rsidRPr="00FF6A71">
        <w:t>improved control of the digital twin. By dictating the use of a common CAD data system, version control and release process for the digital twin</w:t>
      </w:r>
      <w:ins w:id="30156" w:author="pete jones" w:date="2022-04-01T12:43:00Z">
        <w:r w:rsidR="0052276A">
          <w:t>,</w:t>
        </w:r>
      </w:ins>
      <w:r w:rsidRPr="00FF6A71">
        <w:t xml:space="preserve"> the team saved many weeks to the first design freeze.</w:t>
      </w:r>
    </w:p>
    <w:p w14:paraId="05F576B7" w14:textId="77DCA3F8" w:rsidR="00E16B49" w:rsidRPr="00FF6A71" w:rsidRDefault="008043CC" w:rsidP="00E21E48">
      <w:pPr>
        <w:rPr>
          <w:b/>
          <w:bCs/>
        </w:rPr>
      </w:pPr>
      <w:r w:rsidRPr="00FF6A71">
        <w:rPr>
          <w:b/>
          <w:bCs/>
        </w:rPr>
        <w:t>Reflection</w:t>
      </w:r>
    </w:p>
    <w:p w14:paraId="65BE538A" w14:textId="34322A4A" w:rsidR="00820DCA" w:rsidRPr="00FF6A71" w:rsidRDefault="00F73046" w:rsidP="00820DCA">
      <w:r w:rsidRPr="00FF6A71">
        <w:t xml:space="preserve">An ideal conclusion to this research </w:t>
      </w:r>
      <w:del w:id="30157" w:author="pete jones" w:date="2022-04-01T12:44:00Z">
        <w:r w:rsidRPr="00FF6A71" w:rsidDel="0052276A">
          <w:delText xml:space="preserve">work </w:delText>
        </w:r>
      </w:del>
      <w:r w:rsidR="00544B6D" w:rsidRPr="00FF6A71">
        <w:t xml:space="preserve">would be </w:t>
      </w:r>
      <w:r w:rsidRPr="00FF6A71">
        <w:t xml:space="preserve">that CDE had a significant and positive effect </w:t>
      </w:r>
      <w:del w:id="30158" w:author="pete jones" w:date="2022-03-30T10:31:00Z">
        <w:r w:rsidRPr="00FF6A71" w:rsidDel="00541BAB">
          <w:delText>up</w:delText>
        </w:r>
      </w:del>
      <w:r w:rsidRPr="00FF6A71">
        <w:t>on student engagement, fitting easily and naturally with the flipped classroom of dynamic learning</w:t>
      </w:r>
      <w:r w:rsidR="00544B6D" w:rsidRPr="00FF6A71">
        <w:t xml:space="preserve">, but </w:t>
      </w:r>
      <w:r w:rsidR="00926C0A" w:rsidRPr="00FF6A71">
        <w:t>this</w:t>
      </w:r>
      <w:r w:rsidR="00544B6D" w:rsidRPr="00FF6A71">
        <w:t xml:space="preserve"> is not the case</w:t>
      </w:r>
      <w:r w:rsidRPr="00FF6A71">
        <w:t>.</w:t>
      </w:r>
      <w:r w:rsidR="005A6BFD" w:rsidRPr="00FF6A71">
        <w:t xml:space="preserve"> </w:t>
      </w:r>
      <w:del w:id="30159" w:author="pete jones" w:date="2022-04-01T12:44:00Z">
        <w:r w:rsidR="005A6BFD" w:rsidRPr="00FF6A71" w:rsidDel="0052276A">
          <w:delText xml:space="preserve">There </w:delText>
        </w:r>
      </w:del>
      <w:ins w:id="30160" w:author="pete jones" w:date="2022-04-01T12:44:00Z">
        <w:r w:rsidR="0052276A">
          <w:t>Instead, t</w:t>
        </w:r>
        <w:r w:rsidR="0052276A" w:rsidRPr="00FF6A71">
          <w:t xml:space="preserve">here </w:t>
        </w:r>
      </w:ins>
      <w:r w:rsidR="005A6BFD" w:rsidRPr="00FF6A71">
        <w:t xml:space="preserve">were strong indications that CDE was a </w:t>
      </w:r>
      <w:r w:rsidR="005A6BFD" w:rsidRPr="00FF6A71">
        <w:lastRenderedPageBreak/>
        <w:t>positive enabler for project work such as Formula Student</w:t>
      </w:r>
      <w:del w:id="30161" w:author="pete jones" w:date="2022-04-01T12:44:00Z">
        <w:r w:rsidR="005A6BFD" w:rsidRPr="00FF6A71" w:rsidDel="0052276A">
          <w:delText>, and f</w:delText>
        </w:r>
      </w:del>
      <w:ins w:id="30162" w:author="pete jones" w:date="2022-04-01T12:44:00Z">
        <w:r w:rsidR="0052276A">
          <w:t>. Furthermore, the research suggests that CDE was a key factor supporting a deeper understanding of engineering principles, teamwork, and soft skills development for that projec</w:t>
        </w:r>
      </w:ins>
      <w:del w:id="30163" w:author="pete jones" w:date="2022-04-01T12:44:00Z">
        <w:r w:rsidR="005A6BFD" w:rsidRPr="00FF6A71" w:rsidDel="0052276A">
          <w:delText xml:space="preserve">or that project the research suggests that CDE was a key factor supporting </w:delText>
        </w:r>
        <w:r w:rsidRPr="00FF6A71" w:rsidDel="0052276A">
          <w:delText>deeper understanding of engineering principles, teamworking, and soft skills developmen</w:delText>
        </w:r>
      </w:del>
      <w:r w:rsidRPr="00FF6A71">
        <w:t xml:space="preserve">t. </w:t>
      </w:r>
      <w:r w:rsidR="005A6BFD" w:rsidRPr="00FF6A71">
        <w:t>To a lesser extent</w:t>
      </w:r>
      <w:ins w:id="30164" w:author="pete jones" w:date="2022-03-30T10:31:00Z">
        <w:r w:rsidR="00541BAB">
          <w:t>,</w:t>
        </w:r>
      </w:ins>
      <w:r w:rsidR="005A6BFD" w:rsidRPr="00FF6A71">
        <w:t xml:space="preserve"> the research suggests t</w:t>
      </w:r>
      <w:r w:rsidRPr="00FF6A71">
        <w:t>hat CDE can make innovative contributions to curriculum evolution</w:t>
      </w:r>
      <w:del w:id="30165" w:author="pete jones" w:date="2022-04-01T12:44:00Z">
        <w:r w:rsidRPr="00FF6A71" w:rsidDel="0052276A">
          <w:delText>,</w:delText>
        </w:r>
      </w:del>
      <w:r w:rsidRPr="00FF6A71">
        <w:t xml:space="preserve"> and engagement and intrinsic motivation of students</w:t>
      </w:r>
      <w:r w:rsidR="005A6BFD" w:rsidRPr="00FF6A71">
        <w:t xml:space="preserve">; but only as a catalyst for evolving </w:t>
      </w:r>
      <w:r w:rsidRPr="00FF6A71">
        <w:t xml:space="preserve">engineering curricula </w:t>
      </w:r>
      <w:r w:rsidR="005A6BFD" w:rsidRPr="00FF6A71">
        <w:t>where</w:t>
      </w:r>
      <w:r w:rsidRPr="00FF6A71">
        <w:t xml:space="preserve"> </w:t>
      </w:r>
      <w:r w:rsidR="005A6BFD" w:rsidRPr="00FF6A71">
        <w:t>p</w:t>
      </w:r>
      <w:r w:rsidRPr="00FF6A71">
        <w:t>roblem-based learning strategies</w:t>
      </w:r>
      <w:r w:rsidR="005A6BFD" w:rsidRPr="00FF6A71">
        <w:t xml:space="preserve"> are maturing. </w:t>
      </w:r>
      <w:del w:id="30166" w:author="pete jones" w:date="2022-04-01T15:42:00Z">
        <w:r w:rsidR="005A6BFD" w:rsidRPr="00FF6A71" w:rsidDel="006B22A5">
          <w:delText>In this respect t</w:delText>
        </w:r>
      </w:del>
      <w:ins w:id="30167" w:author="pete jones" w:date="2022-04-01T15:42:00Z">
        <w:r w:rsidR="006B22A5">
          <w:t>Finally, t</w:t>
        </w:r>
      </w:ins>
      <w:r w:rsidR="005A6BFD" w:rsidRPr="00FF6A71">
        <w:t xml:space="preserve">he research </w:t>
      </w:r>
      <w:del w:id="30168" w:author="pete jones" w:date="2022-04-01T12:44:00Z">
        <w:r w:rsidR="005A6BFD" w:rsidRPr="00FF6A71" w:rsidDel="0052276A">
          <w:delText>did address the question of</w:delText>
        </w:r>
      </w:del>
      <w:ins w:id="30169" w:author="pete jones" w:date="2022-04-01T12:44:00Z">
        <w:r w:rsidR="0052276A">
          <w:t>addressed</w:t>
        </w:r>
      </w:ins>
      <w:r w:rsidR="005A6BFD" w:rsidRPr="00FF6A71">
        <w:t xml:space="preserve"> how CDE could </w:t>
      </w:r>
      <w:r w:rsidR="00820DCA" w:rsidRPr="00FF6A71">
        <w:t xml:space="preserve">be deployed and integrated </w:t>
      </w:r>
      <w:r w:rsidR="005A6BFD" w:rsidRPr="00FF6A71">
        <w:t xml:space="preserve">with innovative and creative efforts to rethink the </w:t>
      </w:r>
      <w:r w:rsidR="00820DCA" w:rsidRPr="00FF6A71">
        <w:t>curricula</w:t>
      </w:r>
      <w:r w:rsidR="00544B6D" w:rsidRPr="00FF6A71">
        <w:t xml:space="preserve">, particularly in </w:t>
      </w:r>
      <w:del w:id="30170" w:author="pete jones" w:date="2022-04-01T14:59:00Z">
        <w:r w:rsidR="00544B6D" w:rsidRPr="00FF6A71" w:rsidDel="00726256">
          <w:delText xml:space="preserve">context of </w:delText>
        </w:r>
      </w:del>
      <w:r w:rsidR="00544B6D" w:rsidRPr="00FF6A71">
        <w:t>a PBL environment.</w:t>
      </w:r>
    </w:p>
    <w:p w14:paraId="5074B751" w14:textId="2C7583DA" w:rsidR="00295DB0" w:rsidRPr="00FF6A71" w:rsidRDefault="00544B6D" w:rsidP="00820DCA">
      <w:r w:rsidRPr="00FF6A71">
        <w:t xml:space="preserve">Identifying and analysing </w:t>
      </w:r>
      <w:r w:rsidR="00820DCA" w:rsidRPr="00FF6A71">
        <w:t xml:space="preserve">opportunities </w:t>
      </w:r>
      <w:r w:rsidRPr="00FF6A71">
        <w:t>to integrate CDE tools within pre-</w:t>
      </w:r>
      <w:r w:rsidR="00E613B4" w:rsidRPr="00FF6A71">
        <w:t>existing pedagogy</w:t>
      </w:r>
      <w:r w:rsidRPr="00FF6A71">
        <w:t xml:space="preserve"> served to favour the null hypothesis </w:t>
      </w:r>
      <w:r w:rsidR="00E613B4" w:rsidRPr="00FF6A71">
        <w:t>that its</w:t>
      </w:r>
      <w:r w:rsidRPr="00FF6A71">
        <w:t xml:space="preserve"> integration within existing silo-based learning strategies had a neutral effect on student engagement. F</w:t>
      </w:r>
      <w:ins w:id="30171" w:author="pete jones" w:date="2022-04-01T12:44:00Z">
        <w:r w:rsidR="0052276A">
          <w:t>or example, f</w:t>
        </w:r>
      </w:ins>
      <w:r w:rsidRPr="00FF6A71">
        <w:t xml:space="preserve">or the case study where a PBL activity was designed to </w:t>
      </w:r>
      <w:r w:rsidR="00E613B4" w:rsidRPr="00FF6A71">
        <w:t xml:space="preserve">support design, materials and manufacturing technology, emphasising teamwork and </w:t>
      </w:r>
      <w:del w:id="30172" w:author="pete jones" w:date="2022-04-01T12:44:00Z">
        <w:r w:rsidR="00E613B4" w:rsidRPr="00FF6A71" w:rsidDel="0052276A">
          <w:delText>the use of CDE</w:delText>
        </w:r>
      </w:del>
      <w:ins w:id="30173" w:author="pete jones" w:date="2022-04-01T12:44:00Z">
        <w:r w:rsidR="0052276A">
          <w:t>CDE use</w:t>
        </w:r>
      </w:ins>
      <w:r w:rsidR="00E613B4" w:rsidRPr="00FF6A71">
        <w:t>, the engagement metric and module assessments indicated no discernible improvements upon previous cohorts. However, the case-study cohort did report a 20% grade improvement in their second-year studies for a similar design module.</w:t>
      </w:r>
    </w:p>
    <w:p w14:paraId="0EC8064B" w14:textId="1BA68778" w:rsidR="00E21E48" w:rsidRPr="00FF6A71" w:rsidRDefault="00E21E48" w:rsidP="00820DCA">
      <w:pPr>
        <w:rPr>
          <w:b/>
          <w:bCs/>
          <w:u w:val="single"/>
        </w:rPr>
      </w:pPr>
      <w:r w:rsidRPr="00FF6A71">
        <w:rPr>
          <w:b/>
          <w:bCs/>
          <w:u w:val="single"/>
        </w:rPr>
        <w:t>Research Shortcomings</w:t>
      </w:r>
    </w:p>
    <w:p w14:paraId="5FDF2DE7" w14:textId="18DDDD2C" w:rsidR="00A578CA" w:rsidRPr="00FF6A71" w:rsidRDefault="00A578CA" w:rsidP="00820DCA">
      <w:r w:rsidRPr="00FF6A71">
        <w:t xml:space="preserve">The Opportunity Index conducted on the research environment indicated a cautious approach to the experimentation. Although a </w:t>
      </w:r>
      <w:del w:id="30174" w:author="pete jones" w:date="2022-04-01T12:45:00Z">
        <w:r w:rsidRPr="00FF6A71" w:rsidDel="0052276A">
          <w:delText xml:space="preserve">cautious </w:delText>
        </w:r>
      </w:del>
      <w:ins w:id="30175" w:author="pete jones" w:date="2022-04-01T12:45:00Z">
        <w:r w:rsidR="0052276A" w:rsidRPr="00FF6A71">
          <w:t>ca</w:t>
        </w:r>
        <w:r w:rsidR="0052276A">
          <w:t>reful</w:t>
        </w:r>
        <w:r w:rsidR="0052276A" w:rsidRPr="00FF6A71">
          <w:t xml:space="preserve"> </w:t>
        </w:r>
      </w:ins>
      <w:r w:rsidRPr="00FF6A71">
        <w:t>approach was adopted to design appropriate PBL activity</w:t>
      </w:r>
      <w:ins w:id="30176" w:author="pete jones" w:date="2022-04-01T12:45:00Z">
        <w:r w:rsidR="0052276A">
          <w:t>,</w:t>
        </w:r>
      </w:ins>
      <w:r w:rsidRPr="00FF6A71">
        <w:t xml:space="preserve"> the concepts of interdisciplinarity were not universally adopted by contributing modules or faculty</w:t>
      </w:r>
      <w:del w:id="30177" w:author="pete jones" w:date="2022-04-01T12:45:00Z">
        <w:r w:rsidRPr="00FF6A71" w:rsidDel="0052276A">
          <w:delText xml:space="preserve">, </w:delText>
        </w:r>
      </w:del>
      <w:ins w:id="30178" w:author="pete jones" w:date="2022-04-01T12:45:00Z">
        <w:r w:rsidR="0052276A">
          <w:t>;</w:t>
        </w:r>
        <w:r w:rsidR="0052276A" w:rsidRPr="00FF6A71">
          <w:t xml:space="preserve"> </w:t>
        </w:r>
      </w:ins>
      <w:r w:rsidRPr="00FF6A71">
        <w:t>consequently</w:t>
      </w:r>
      <w:ins w:id="30179" w:author="pete jones" w:date="2022-03-30T10:31:00Z">
        <w:r w:rsidR="00541BAB">
          <w:t>,</w:t>
        </w:r>
      </w:ins>
      <w:r w:rsidRPr="00FF6A71">
        <w:t xml:space="preserve"> the research instruments were left isolated.</w:t>
      </w:r>
      <w:r w:rsidR="00793201" w:rsidRPr="00FF6A71">
        <w:t xml:space="preserve"> This </w:t>
      </w:r>
      <w:ins w:id="30180" w:author="pete jones" w:date="2022-04-01T12:45:00Z">
        <w:r w:rsidR="0052276A">
          <w:t xml:space="preserve">isolation </w:t>
        </w:r>
      </w:ins>
      <w:r w:rsidR="00793201" w:rsidRPr="00FF6A71">
        <w:t>was further evidence of the gap between academic awareness and CDE validity within the curriculum.</w:t>
      </w:r>
    </w:p>
    <w:p w14:paraId="383ABFBB" w14:textId="11DB0FC3" w:rsidR="00793201" w:rsidRPr="00FF6A71" w:rsidRDefault="00793201" w:rsidP="00820DCA">
      <w:r w:rsidRPr="00FF6A71">
        <w:t xml:space="preserve">In a more advanced curriculum design paradigm, there would have been opportunities for more academic collaboration and </w:t>
      </w:r>
      <w:del w:id="30181" w:author="pete jones" w:date="2022-04-01T12:45:00Z">
        <w:r w:rsidRPr="00FF6A71" w:rsidDel="0052276A">
          <w:delText xml:space="preserve">greater </w:delText>
        </w:r>
      </w:del>
      <w:ins w:id="30182" w:author="pete jones" w:date="2022-04-01T12:45:00Z">
        <w:r w:rsidR="0052276A">
          <w:t>more significant</w:t>
        </w:r>
        <w:r w:rsidR="0052276A" w:rsidRPr="00FF6A71">
          <w:t xml:space="preserve"> </w:t>
        </w:r>
      </w:ins>
      <w:r w:rsidRPr="00FF6A71">
        <w:t xml:space="preserve">opportunities for creativity. </w:t>
      </w:r>
      <w:del w:id="30183" w:author="pete jones" w:date="2022-04-01T12:45:00Z">
        <w:r w:rsidRPr="00FF6A71" w:rsidDel="0052276A">
          <w:delText>Sir Ken Robinson, in his keynote speech at TopHat 2018,</w:delText>
        </w:r>
      </w:del>
      <w:ins w:id="30184" w:author="pete jones" w:date="2022-04-01T12:45:00Z">
        <w:r w:rsidR="0052276A">
          <w:t xml:space="preserve">In </w:t>
        </w:r>
      </w:ins>
      <w:ins w:id="30185" w:author="pete jones" w:date="2022-04-01T12:46:00Z">
        <w:r w:rsidR="0052276A">
          <w:t>the</w:t>
        </w:r>
      </w:ins>
      <w:ins w:id="30186" w:author="pete jones" w:date="2022-04-01T12:45:00Z">
        <w:r w:rsidR="0052276A">
          <w:t xml:space="preserve"> keynote speech at TopHat 2018, Sir Ken Robinson</w:t>
        </w:r>
      </w:ins>
      <w:r w:rsidRPr="00FF6A71">
        <w:t xml:space="preserve"> suggests that change is best made in small </w:t>
      </w:r>
      <w:r w:rsidR="00AB0E6E" w:rsidRPr="00FF6A71">
        <w:t>steps to</w:t>
      </w:r>
      <w:r w:rsidRPr="00FF6A71">
        <w:t xml:space="preserve"> improve by organic development. </w:t>
      </w:r>
      <w:r w:rsidR="00AB0E6E" w:rsidRPr="00FF6A71">
        <w:t xml:space="preserve">However, the </w:t>
      </w:r>
      <w:del w:id="30187" w:author="pete jones" w:date="2022-04-01T15:42:00Z">
        <w:r w:rsidR="00AB0E6E" w:rsidRPr="00FF6A71" w:rsidDel="006B22A5">
          <w:delText xml:space="preserve">OPP INDEX scores would appear </w:delText>
        </w:r>
      </w:del>
      <w:del w:id="30188" w:author="pete jones" w:date="2022-04-01T14:59:00Z">
        <w:r w:rsidR="00AB0E6E" w:rsidRPr="00FF6A71" w:rsidDel="00726256">
          <w:delText xml:space="preserve">to </w:delText>
        </w:r>
        <w:r w:rsidR="005049ED" w:rsidRPr="00FF6A71" w:rsidDel="00726256">
          <w:delText xml:space="preserve">be </w:delText>
        </w:r>
      </w:del>
      <w:del w:id="30189" w:author="pete jones" w:date="2022-04-01T15:42:00Z">
        <w:r w:rsidR="00AB0E6E" w:rsidRPr="00FF6A71" w:rsidDel="006B22A5">
          <w:delText xml:space="preserve">too optimistic for the </w:delText>
        </w:r>
      </w:del>
      <w:del w:id="30190" w:author="pete jones" w:date="2022-04-01T12:46:00Z">
        <w:r w:rsidR="00AB0E6E" w:rsidRPr="00FF6A71" w:rsidDel="0052276A">
          <w:delText>research approach that was adopted</w:delText>
        </w:r>
      </w:del>
      <w:ins w:id="30191" w:author="pete jones" w:date="2022-04-01T15:42:00Z">
        <w:r w:rsidR="006B22A5">
          <w:t>adopted research approach would appear too optimistic for the OPP INDEX scores</w:t>
        </w:r>
      </w:ins>
      <w:r w:rsidR="00AB0E6E" w:rsidRPr="00FF6A71">
        <w:t xml:space="preserve">. Realistically there needed to be more fertile soil </w:t>
      </w:r>
      <w:del w:id="30192" w:author="pete jones" w:date="2022-04-01T12:46:00Z">
        <w:r w:rsidR="00AB0E6E" w:rsidRPr="00FF6A71" w:rsidDel="0052276A">
          <w:delText xml:space="preserve">in which </w:delText>
        </w:r>
      </w:del>
      <w:r w:rsidR="00AB0E6E" w:rsidRPr="00FF6A71">
        <w:t xml:space="preserve">to plant the seed of a CDE framework for HE. This </w:t>
      </w:r>
      <w:ins w:id="30193" w:author="pete jones" w:date="2022-04-01T12:46:00Z">
        <w:r w:rsidR="0052276A">
          <w:t xml:space="preserve">assumption </w:t>
        </w:r>
      </w:ins>
      <w:r w:rsidR="00AB0E6E" w:rsidRPr="00FF6A71">
        <w:t xml:space="preserve">is </w:t>
      </w:r>
      <w:del w:id="30194" w:author="pete jones" w:date="2022-04-01T12:46:00Z">
        <w:r w:rsidR="00AB0E6E" w:rsidRPr="00FF6A71" w:rsidDel="0052276A">
          <w:delText>born out in part</w:delText>
        </w:r>
      </w:del>
      <w:ins w:id="30195" w:author="pete jones" w:date="2022-04-01T12:46:00Z">
        <w:r w:rsidR="0052276A">
          <w:t xml:space="preserve">partly </w:t>
        </w:r>
        <w:r w:rsidR="0052276A">
          <w:lastRenderedPageBreak/>
          <w:t>borne</w:t>
        </w:r>
      </w:ins>
      <w:r w:rsidR="00AB0E6E" w:rsidRPr="00FF6A71">
        <w:t xml:space="preserve"> by the CDE software vendor community</w:t>
      </w:r>
      <w:ins w:id="30196" w:author="pete jones" w:date="2022-04-01T12:47:00Z">
        <w:r w:rsidR="0052276A">
          <w:t>,</w:t>
        </w:r>
      </w:ins>
      <w:r w:rsidR="00AB0E6E" w:rsidRPr="00FF6A71">
        <w:t xml:space="preserve"> who extol the benefits of their educational support and the continuing fragmentation of undergraduate learning. Less fragmentation may result in an imperative to find the means to enhance interdisciplinarity. </w:t>
      </w:r>
    </w:p>
    <w:p w14:paraId="323DDA51" w14:textId="73837F83" w:rsidR="00E21E48" w:rsidRPr="00FF6A71" w:rsidRDefault="00AB0E6E" w:rsidP="00820DCA">
      <w:r w:rsidRPr="00FF6A71">
        <w:t xml:space="preserve">This research </w:t>
      </w:r>
      <w:del w:id="30197" w:author="pete jones" w:date="2022-03-30T10:31:00Z">
        <w:r w:rsidRPr="00FF6A71" w:rsidDel="00541BAB">
          <w:delText xml:space="preserve">clearly </w:delText>
        </w:r>
      </w:del>
      <w:r w:rsidRPr="00FF6A71">
        <w:t>suggests that preparation is key</w:t>
      </w:r>
      <w:del w:id="30198" w:author="pete jones" w:date="2022-04-01T12:47:00Z">
        <w:r w:rsidRPr="00FF6A71" w:rsidDel="0052276A">
          <w:delText xml:space="preserve">, </w:delText>
        </w:r>
      </w:del>
      <w:ins w:id="30199" w:author="pete jones" w:date="2022-04-01T12:47:00Z">
        <w:r w:rsidR="0052276A">
          <w:t>;</w:t>
        </w:r>
        <w:r w:rsidR="0052276A" w:rsidRPr="00FF6A71">
          <w:t xml:space="preserve"> </w:t>
        </w:r>
      </w:ins>
      <w:r w:rsidRPr="00FF6A71">
        <w:t xml:space="preserve">when an institution recognises the need to redefine the learning experience and </w:t>
      </w:r>
      <w:del w:id="30200" w:author="pete jones" w:date="2022-03-30T10:31:00Z">
        <w:r w:rsidR="004D6F9C" w:rsidRPr="00FF6A71" w:rsidDel="00541BAB">
          <w:delText>personalising</w:delText>
        </w:r>
        <w:r w:rsidRPr="00FF6A71" w:rsidDel="00541BAB">
          <w:delText xml:space="preserve"> </w:delText>
        </w:r>
      </w:del>
      <w:ins w:id="30201" w:author="pete jones" w:date="2022-03-30T10:31:00Z">
        <w:r w:rsidR="00541BAB" w:rsidRPr="00FF6A71">
          <w:t>personalis</w:t>
        </w:r>
        <w:r w:rsidR="00541BAB">
          <w:t>e</w:t>
        </w:r>
        <w:r w:rsidR="00541BAB" w:rsidRPr="00FF6A71">
          <w:t xml:space="preserve"> </w:t>
        </w:r>
      </w:ins>
      <w:r w:rsidRPr="00FF6A71">
        <w:t xml:space="preserve">that experience, </w:t>
      </w:r>
      <w:del w:id="30202" w:author="pete jones" w:date="2022-04-01T12:47:00Z">
        <w:r w:rsidRPr="00FF6A71" w:rsidDel="0052276A">
          <w:delText xml:space="preserve">then </w:delText>
        </w:r>
      </w:del>
      <w:r w:rsidRPr="00FF6A71">
        <w:t xml:space="preserve">there will be more opportunities to </w:t>
      </w:r>
      <w:r w:rsidR="004D6F9C" w:rsidRPr="00FF6A71">
        <w:t xml:space="preserve">be creative with PBL and the integration of CDE with existing resources. </w:t>
      </w:r>
    </w:p>
    <w:p w14:paraId="05D3306D" w14:textId="77777777" w:rsidR="000D7150" w:rsidRPr="00FF6A71" w:rsidRDefault="000D7150" w:rsidP="000D7150">
      <w:pPr>
        <w:rPr>
          <w:b/>
          <w:bCs/>
          <w:u w:val="single"/>
        </w:rPr>
      </w:pPr>
      <w:r w:rsidRPr="00FF6A71">
        <w:rPr>
          <w:b/>
          <w:bCs/>
          <w:u w:val="single"/>
        </w:rPr>
        <w:t>Final Thoughts and Future Research</w:t>
      </w:r>
    </w:p>
    <w:p w14:paraId="41E8B535" w14:textId="7BFFE862" w:rsidR="005B1BC0" w:rsidRPr="00FF6A71" w:rsidRDefault="005B1BC0" w:rsidP="005B1BC0">
      <w:r w:rsidRPr="00FF6A71">
        <w:t xml:space="preserve">The research suggested that PBL was not universally adopted or integrated into learning programmes. The </w:t>
      </w:r>
      <w:del w:id="30203" w:author="pete jones" w:date="2022-04-01T12:47:00Z">
        <w:r w:rsidRPr="00FF6A71" w:rsidDel="0052276A">
          <w:delText xml:space="preserve">main </w:delText>
        </w:r>
      </w:del>
      <w:ins w:id="30204" w:author="pete jones" w:date="2022-04-01T12:47:00Z">
        <w:r w:rsidR="0052276A">
          <w:t>leading</w:t>
        </w:r>
        <w:r w:rsidR="0052276A" w:rsidRPr="00FF6A71">
          <w:t xml:space="preserve"> </w:t>
        </w:r>
      </w:ins>
      <w:r w:rsidRPr="00FF6A71">
        <w:t xml:space="preserve">cause </w:t>
      </w:r>
      <w:del w:id="30205" w:author="pete jones" w:date="2022-03-30T10:31:00Z">
        <w:r w:rsidRPr="00FF6A71" w:rsidDel="00541BAB">
          <w:delText xml:space="preserve">being </w:delText>
        </w:r>
      </w:del>
      <w:ins w:id="30206" w:author="pete jones" w:date="2022-03-30T10:31:00Z">
        <w:r w:rsidR="00541BAB">
          <w:t>is</w:t>
        </w:r>
        <w:r w:rsidR="00541BAB" w:rsidRPr="00FF6A71">
          <w:t xml:space="preserve"> </w:t>
        </w:r>
      </w:ins>
      <w:r w:rsidRPr="00FF6A71">
        <w:t xml:space="preserve">the perceived difficulty in coordinating PBL activities with summative assessment strategies prescribed by a traditional curriculum constructed in silos. </w:t>
      </w:r>
      <w:del w:id="30207" w:author="pete jones" w:date="2022-04-01T12:47:00Z">
        <w:r w:rsidRPr="00FF6A71" w:rsidDel="0052276A">
          <w:delText>In such an environment, students have limited exposure to PPL concepts</w:delText>
        </w:r>
      </w:del>
      <w:ins w:id="30208" w:author="pete jones" w:date="2022-04-01T12:47:00Z">
        <w:r w:rsidR="0052276A">
          <w:t>Students have limited exposure to PBL concepts in such an environment</w:t>
        </w:r>
      </w:ins>
      <w:r w:rsidRPr="00FF6A71">
        <w:t>, being encouraged to focus on examination</w:t>
      </w:r>
      <w:ins w:id="30209" w:author="pete jones" w:date="2022-03-30T10:31:00Z">
        <w:r w:rsidR="00541BAB">
          <w:t>s</w:t>
        </w:r>
      </w:ins>
      <w:r w:rsidRPr="00FF6A71">
        <w:t xml:space="preserve"> or reports relating to isolated theories. A</w:t>
      </w:r>
      <w:del w:id="30210" w:author="pete jones" w:date="2022-04-01T12:47:00Z">
        <w:r w:rsidRPr="00FF6A71" w:rsidDel="0052276A">
          <w:delText>n environment</w:delText>
        </w:r>
      </w:del>
      <w:ins w:id="30211" w:author="pete jones" w:date="2022-04-01T12:47:00Z">
        <w:r w:rsidR="0052276A">
          <w:t xml:space="preserve"> background</w:t>
        </w:r>
      </w:ins>
      <w:r w:rsidRPr="00FF6A71">
        <w:t xml:space="preserve"> in which critical thinking, creativity, collaboration, and communications can be limited. Consequently, students develop negative perceptions of PBL activity, </w:t>
      </w:r>
      <w:del w:id="30212" w:author="pete jones" w:date="2022-04-01T12:47:00Z">
        <w:r w:rsidRPr="00FF6A71" w:rsidDel="0052276A">
          <w:delText>and the intrinsic value is therefore diluted</w:delText>
        </w:r>
      </w:del>
      <w:ins w:id="30213" w:author="pete jones" w:date="2022-04-01T12:47:00Z">
        <w:r w:rsidR="0052276A">
          <w:t>diluting the intrinsic value</w:t>
        </w:r>
      </w:ins>
      <w:r w:rsidRPr="00FF6A71">
        <w:t xml:space="preserve">. </w:t>
      </w:r>
    </w:p>
    <w:p w14:paraId="177C838E" w14:textId="3504684F" w:rsidR="005B1BC0" w:rsidRPr="00FF6A71" w:rsidRDefault="005B1BC0" w:rsidP="005B1BC0">
      <w:r w:rsidRPr="00FF6A71">
        <w:t>This cautious approach to widening the acceptance of PBL is associated with the issue of demonstrating outcomes for academic</w:t>
      </w:r>
      <w:ins w:id="30214" w:author="pete jones" w:date="2022-03-30T10:31:00Z">
        <w:r w:rsidR="00541BAB">
          <w:t>s</w:t>
        </w:r>
      </w:ins>
      <w:r w:rsidRPr="00FF6A71">
        <w:t xml:space="preserve"> and students. If the academic community accept</w:t>
      </w:r>
      <w:del w:id="30215" w:author="pete jones" w:date="2022-04-01T12:48:00Z">
        <w:r w:rsidRPr="00FF6A71" w:rsidDel="0052276A">
          <w:delText xml:space="preserve"> that curriculum change, by evolution or revolution, is inevitable</w:delText>
        </w:r>
      </w:del>
      <w:ins w:id="30216" w:author="pete jones" w:date="2022-04-01T12:48:00Z">
        <w:r w:rsidR="0052276A">
          <w:t>s that curriculum change is inevitable by evolution or revolution,</w:t>
        </w:r>
      </w:ins>
      <w:r w:rsidRPr="00FF6A71">
        <w:t xml:space="preserve"> then preparation of the environment and the associated </w:t>
      </w:r>
      <w:del w:id="30217" w:author="pete jones" w:date="2022-01-04T12:16:00Z">
        <w:r w:rsidRPr="00FF6A71" w:rsidDel="00D60DB1">
          <w:delText>resources</w:delText>
        </w:r>
      </w:del>
      <w:ins w:id="30218" w:author="pete jones" w:date="2022-01-04T12:16:00Z">
        <w:r w:rsidR="00D60DB1" w:rsidRPr="00FF6A71">
          <w:t>resource</w:t>
        </w:r>
      </w:ins>
      <w:r w:rsidRPr="00FF6A71">
        <w:t xml:space="preserve"> for extending the research is required. Preparation of the environment relates to the inputs aimed to enrich the soil by changing the approaches to timetabling, assessment strategies, and access to resources. </w:t>
      </w:r>
      <w:ins w:id="30219" w:author="pete jones" w:date="2022-04-01T12:48:00Z">
        <w:r w:rsidR="0052276A">
          <w:t xml:space="preserve">This </w:t>
        </w:r>
      </w:ins>
      <w:del w:id="30220" w:author="pete jones" w:date="2022-04-01T12:48:00Z">
        <w:r w:rsidRPr="00FF6A71" w:rsidDel="0052276A">
          <w:delText>A</w:delText>
        </w:r>
      </w:del>
      <w:ins w:id="30221" w:author="pete jones" w:date="2022-04-01T12:48:00Z">
        <w:r w:rsidR="0052276A">
          <w:t>alternate</w:t>
        </w:r>
      </w:ins>
      <w:r w:rsidRPr="00FF6A71">
        <w:t xml:space="preserve"> strategy </w:t>
      </w:r>
      <w:del w:id="30222" w:author="pete jones" w:date="2022-03-30T10:31:00Z">
        <w:r w:rsidRPr="00FF6A71" w:rsidDel="00541BAB">
          <w:delText xml:space="preserve">which </w:delText>
        </w:r>
      </w:del>
      <w:r w:rsidRPr="00FF6A71">
        <w:t xml:space="preserve">includes an academic willingness to adopt </w:t>
      </w:r>
      <w:ins w:id="30223" w:author="pete jones" w:date="2022-03-30T10:31:00Z">
        <w:r w:rsidR="00541BAB">
          <w:t xml:space="preserve">a </w:t>
        </w:r>
      </w:ins>
      <w:r w:rsidRPr="00FF6A71">
        <w:t xml:space="preserve">more student-centred focus. But </w:t>
      </w:r>
      <w:del w:id="30224" w:author="pete jones" w:date="2022-04-01T12:49:00Z">
        <w:r w:rsidRPr="00FF6A71" w:rsidDel="0052276A">
          <w:delText xml:space="preserve">this raises </w:delText>
        </w:r>
      </w:del>
      <w:r w:rsidRPr="00FF6A71">
        <w:t xml:space="preserve">the questions of what the students are expected to accomplish and how they demonstrate achievement of outcomes. Traditional examination and individual reports, where established, will be </w:t>
      </w:r>
      <w:del w:id="30225" w:author="pete jones" w:date="2022-04-01T12:49:00Z">
        <w:r w:rsidRPr="00FF6A71" w:rsidDel="0052276A">
          <w:delText xml:space="preserve">difficult </w:delText>
        </w:r>
      </w:del>
      <w:ins w:id="30226" w:author="pete jones" w:date="2022-04-01T12:49:00Z">
        <w:r w:rsidR="0052276A">
          <w:t>challenging</w:t>
        </w:r>
        <w:r w:rsidR="0052276A" w:rsidRPr="00FF6A71">
          <w:t xml:space="preserve"> </w:t>
        </w:r>
      </w:ins>
      <w:r w:rsidRPr="00FF6A71">
        <w:t xml:space="preserve">to change. Therefore, </w:t>
      </w:r>
      <w:del w:id="30227" w:author="pete jones" w:date="2022-04-01T12:49:00Z">
        <w:r w:rsidRPr="00FF6A71" w:rsidDel="0052276A">
          <w:delText>the planning of</w:delText>
        </w:r>
      </w:del>
      <w:ins w:id="30228" w:author="pete jones" w:date="2022-04-01T12:49:00Z">
        <w:r w:rsidR="0052276A">
          <w:t>planning</w:t>
        </w:r>
      </w:ins>
      <w:r w:rsidRPr="00FF6A71">
        <w:t xml:space="preserve"> individual and team activities to support learning and formative and summative assessment will be a key influencer when preparing the environment.</w:t>
      </w:r>
    </w:p>
    <w:p w14:paraId="1ECF9523" w14:textId="203CAB79" w:rsidR="005B1BC0" w:rsidRPr="00FF6A71" w:rsidRDefault="005B1BC0" w:rsidP="005B1BC0">
      <w:r w:rsidRPr="00FF6A71">
        <w:t xml:space="preserve">Many </w:t>
      </w:r>
      <w:del w:id="30229" w:author="pete jones" w:date="2022-04-01T12:50:00Z">
        <w:r w:rsidRPr="00FF6A71" w:rsidDel="0052276A">
          <w:delText xml:space="preserve">of the </w:delText>
        </w:r>
      </w:del>
      <w:r w:rsidRPr="00FF6A71">
        <w:t>learning resources to support CDE propose individual or team challenges and focus on exciting creativity. In many cases</w:t>
      </w:r>
      <w:ins w:id="30230" w:author="pete jones" w:date="2022-04-01T12:50:00Z">
        <w:r w:rsidR="0052276A">
          <w:t>,</w:t>
        </w:r>
      </w:ins>
      <w:r w:rsidRPr="00FF6A71">
        <w:t xml:space="preserve"> they fall into the gaps of a traditional silo-based </w:t>
      </w:r>
      <w:r w:rsidRPr="00FF6A71">
        <w:lastRenderedPageBreak/>
        <w:t xml:space="preserve">learning programme becoming enrichment but rarely offer sufficient incentive for academics to replace existing teaching and assessment practise. </w:t>
      </w:r>
      <w:del w:id="30231" w:author="pete jones" w:date="2022-04-01T12:50:00Z">
        <w:r w:rsidRPr="00FF6A71" w:rsidDel="0052276A">
          <w:delText xml:space="preserve">Many </w:delText>
        </w:r>
      </w:del>
      <w:ins w:id="30232" w:author="pete jones" w:date="2022-04-01T12:50:00Z">
        <w:r w:rsidR="0052276A">
          <w:t>In addition, m</w:t>
        </w:r>
        <w:r w:rsidR="0052276A" w:rsidRPr="00FF6A71">
          <w:t xml:space="preserve">any </w:t>
        </w:r>
      </w:ins>
      <w:r w:rsidRPr="00FF6A71">
        <w:t xml:space="preserve">of the </w:t>
      </w:r>
      <w:del w:id="30233" w:author="pete jones" w:date="2022-03-30T10:32:00Z">
        <w:r w:rsidRPr="00FF6A71" w:rsidDel="00541BAB">
          <w:delText xml:space="preserve">challenge </w:delText>
        </w:r>
      </w:del>
      <w:ins w:id="30234" w:author="pete jones" w:date="2022-03-30T10:32:00Z">
        <w:r w:rsidR="00541BAB" w:rsidRPr="00FF6A71">
          <w:t>challeng</w:t>
        </w:r>
        <w:r w:rsidR="00541BAB">
          <w:t>ing</w:t>
        </w:r>
        <w:r w:rsidR="00541BAB" w:rsidRPr="00FF6A71">
          <w:t xml:space="preserve"> </w:t>
        </w:r>
      </w:ins>
      <w:r w:rsidRPr="00FF6A71">
        <w:t xml:space="preserve">resources investigated or reviewed for this research do not include </w:t>
      </w:r>
      <w:del w:id="30235" w:author="pete jones" w:date="2022-04-01T12:50:00Z">
        <w:r w:rsidRPr="00FF6A71" w:rsidDel="0052276A">
          <w:delText xml:space="preserve">sufficient </w:delText>
        </w:r>
      </w:del>
      <w:ins w:id="30236" w:author="pete jones" w:date="2022-04-01T12:50:00Z">
        <w:r w:rsidR="0052276A">
          <w:t>enough</w:t>
        </w:r>
        <w:r w:rsidR="0052276A" w:rsidRPr="00FF6A71">
          <w:t xml:space="preserve"> </w:t>
        </w:r>
      </w:ins>
      <w:r w:rsidRPr="00FF6A71">
        <w:t>detail of outcome referencing to construct a programme of individualised synoptic learning.</w:t>
      </w:r>
    </w:p>
    <w:p w14:paraId="6B2EB893" w14:textId="6948570B" w:rsidR="00E16B49" w:rsidRPr="00FF6A71" w:rsidRDefault="005B1BC0" w:rsidP="005B1BC0">
      <w:del w:id="30237" w:author="pete jones" w:date="2022-04-01T14:59:00Z">
        <w:r w:rsidRPr="00FF6A71" w:rsidDel="00726256">
          <w:delText>What is required to support and encourage effective change</w:delText>
        </w:r>
      </w:del>
      <w:del w:id="30238" w:author="pete jones" w:date="2022-04-01T12:50:00Z">
        <w:r w:rsidRPr="00FF6A71" w:rsidDel="0052276A">
          <w:delText>,</w:delText>
        </w:r>
      </w:del>
      <w:del w:id="30239" w:author="pete jones" w:date="2022-04-01T14:59:00Z">
        <w:r w:rsidRPr="00FF6A71" w:rsidDel="00726256">
          <w:delText xml:space="preserve"> is a comprehensive database of activities and challenges that consistently and accurately align with detailed learning outcomes</w:delText>
        </w:r>
      </w:del>
      <w:ins w:id="30240" w:author="pete jones" w:date="2022-04-01T14:59:00Z">
        <w:r w:rsidR="00726256">
          <w:t>A comprehensive database of activities and challenges that consistently and accurately align with detailed learning outcomes is required to support and encourage effective change</w:t>
        </w:r>
      </w:ins>
      <w:r w:rsidRPr="00FF6A71">
        <w:t xml:space="preserve">, making </w:t>
      </w:r>
      <w:del w:id="30241" w:author="pete jones" w:date="2022-04-01T12:50:00Z">
        <w:r w:rsidRPr="00FF6A71" w:rsidDel="0052276A">
          <w:delText xml:space="preserve">the task of </w:delText>
        </w:r>
      </w:del>
      <w:r w:rsidRPr="00FF6A71">
        <w:t xml:space="preserve">constructing learning environments much less </w:t>
      </w:r>
      <w:del w:id="30242" w:author="pete jones" w:date="2022-04-01T12:50:00Z">
        <w:r w:rsidRPr="00FF6A71" w:rsidDel="0052276A">
          <w:delText>onerous</w:delText>
        </w:r>
      </w:del>
      <w:ins w:id="30243" w:author="pete jones" w:date="2022-04-01T12:50:00Z">
        <w:r w:rsidR="0052276A">
          <w:t>demanding</w:t>
        </w:r>
      </w:ins>
      <w:r w:rsidRPr="00FF6A71">
        <w:t>. Accreditation bodies do not prescribe the “what and how” learning programmes progress</w:t>
      </w:r>
      <w:del w:id="30244" w:author="pete jones" w:date="2022-04-01T12:50:00Z">
        <w:r w:rsidRPr="00FF6A71" w:rsidDel="0052276A">
          <w:delText xml:space="preserve">, </w:delText>
        </w:r>
      </w:del>
      <w:ins w:id="30245" w:author="pete jones" w:date="2022-04-01T12:50:00Z">
        <w:r w:rsidR="0052276A">
          <w:t>;</w:t>
        </w:r>
        <w:r w:rsidR="0052276A" w:rsidRPr="00FF6A71">
          <w:t xml:space="preserve"> </w:t>
        </w:r>
      </w:ins>
      <w:r w:rsidRPr="00FF6A71">
        <w:t>they only state the required outcomes. Quite correctly</w:t>
      </w:r>
      <w:del w:id="30246" w:author="pete jones" w:date="2022-04-01T12:50:00Z">
        <w:r w:rsidRPr="00FF6A71" w:rsidDel="0052276A">
          <w:delText xml:space="preserve"> this approach serves to provide</w:delText>
        </w:r>
      </w:del>
      <w:ins w:id="30247" w:author="pete jones" w:date="2022-04-01T12:50:00Z">
        <w:r w:rsidR="0052276A">
          <w:t>, this approach provides</w:t>
        </w:r>
      </w:ins>
      <w:r w:rsidRPr="00FF6A71">
        <w:t xml:space="preserve"> the freedom for institutions to be creative in </w:t>
      </w:r>
      <w:del w:id="30248" w:author="pete jones" w:date="2022-04-01T14:59:00Z">
        <w:r w:rsidRPr="00FF6A71" w:rsidDel="00726256">
          <w:delText>the construction of</w:delText>
        </w:r>
      </w:del>
      <w:ins w:id="30249" w:author="pete jones" w:date="2022-04-01T14:59:00Z">
        <w:r w:rsidR="00726256">
          <w:t>constructing</w:t>
        </w:r>
      </w:ins>
      <w:r w:rsidRPr="00FF6A71">
        <w:t xml:space="preserve"> learning programmes, but the pace of change is slow. Creating such a resource database is a significant undertaking and would require the collaboration of </w:t>
      </w:r>
      <w:del w:id="30250" w:author="pete jones" w:date="2022-03-30T10:32:00Z">
        <w:r w:rsidRPr="00FF6A71" w:rsidDel="00541BAB">
          <w:delText xml:space="preserve">the </w:delText>
        </w:r>
      </w:del>
      <w:r w:rsidRPr="00FF6A71">
        <w:t xml:space="preserve">institutes, industrial specialists, software vendors, and academics. Emphasising PBL, such a database would enable academic structuring of programmes to guide individualised learning based on this StUDEE framework suggested by this research. Preparing the ground </w:t>
      </w:r>
      <w:del w:id="30251" w:author="pete jones" w:date="2022-03-30T10:32:00Z">
        <w:r w:rsidRPr="00FF6A71" w:rsidDel="00541BAB">
          <w:delText xml:space="preserve">by </w:delText>
        </w:r>
      </w:del>
      <w:ins w:id="30252" w:author="pete jones" w:date="2022-03-30T10:32:00Z">
        <w:r w:rsidR="00541BAB">
          <w:t>with</w:t>
        </w:r>
        <w:r w:rsidR="00541BAB" w:rsidRPr="00FF6A71">
          <w:t xml:space="preserve"> </w:t>
        </w:r>
      </w:ins>
      <w:r w:rsidRPr="00FF6A71">
        <w:t>these enhancements to the environment and resources would provide valuable territory to extend the research of evaluating student engagement and context for CDE.</w:t>
      </w:r>
    </w:p>
    <w:p w14:paraId="75158E0D" w14:textId="77777777" w:rsidR="00A33F88" w:rsidRPr="00FF6A71" w:rsidRDefault="00A33F88" w:rsidP="001256A5"/>
    <w:p w14:paraId="4EBC2F05" w14:textId="6E4C02D5" w:rsidR="00197D90" w:rsidRPr="00FF6A71" w:rsidRDefault="00197D90" w:rsidP="001256A5">
      <w:pPr>
        <w:sectPr w:rsidR="00197D90" w:rsidRPr="00FF6A71" w:rsidSect="00B047D7">
          <w:footerReference w:type="default" r:id="rId166"/>
          <w:pgSz w:w="11906" w:h="16838" w:code="9"/>
          <w:pgMar w:top="1440" w:right="851" w:bottom="1440" w:left="2268" w:header="709" w:footer="0" w:gutter="0"/>
          <w:pgNumType w:start="1"/>
          <w:cols w:space="708"/>
          <w:titlePg/>
          <w:docGrid w:linePitch="360"/>
          <w:sectPrChange w:id="30257" w:author="pete jones" w:date="2022-03-17T09:45:00Z">
            <w:sectPr w:rsidR="00197D90" w:rsidRPr="00FF6A71" w:rsidSect="00B047D7">
              <w:pgMar w:top="1440" w:right="851" w:bottom="1440" w:left="2268" w:header="709" w:footer="0" w:gutter="0"/>
              <w:titlePg w:val="0"/>
            </w:sectPr>
          </w:sectPrChange>
        </w:sectPr>
      </w:pPr>
    </w:p>
    <w:p w14:paraId="76AA3783" w14:textId="1CCA72D6" w:rsidR="00A33F88" w:rsidRPr="00FF6A71" w:rsidRDefault="00197D90" w:rsidP="004070FD">
      <w:pPr>
        <w:pStyle w:val="Heading1"/>
      </w:pPr>
      <w:bookmarkStart w:id="30258" w:name="_Toc68162229"/>
      <w:bookmarkStart w:id="30259" w:name="_Toc99969871"/>
      <w:r w:rsidRPr="00FF6A71">
        <w:lastRenderedPageBreak/>
        <w:t>R</w:t>
      </w:r>
      <w:r w:rsidR="00B878DA" w:rsidRPr="00FF6A71">
        <w:t>eferences</w:t>
      </w:r>
      <w:bookmarkEnd w:id="30258"/>
      <w:bookmarkEnd w:id="30259"/>
    </w:p>
    <w:p w14:paraId="4F6CFABA" w14:textId="10224E60" w:rsidR="00F71228" w:rsidRPr="00F71228" w:rsidRDefault="00F71228" w:rsidP="00F71228">
      <w:pPr>
        <w:widowControl w:val="0"/>
        <w:autoSpaceDE w:val="0"/>
        <w:autoSpaceDN w:val="0"/>
        <w:adjustRightInd w:val="0"/>
        <w:rPr>
          <w:rFonts w:ascii="Calibri" w:hAnsi="Calibri" w:cs="Calibri"/>
          <w:noProof/>
        </w:rPr>
      </w:pPr>
      <w:ins w:id="30260" w:author="pete jones" w:date="2022-03-16T14:18:00Z">
        <w:r>
          <w:fldChar w:fldCharType="begin" w:fldLock="1"/>
        </w:r>
        <w:r>
          <w:instrText xml:space="preserve">ADDIN Mendeley Bibliography CSL_BIBLIOGRAPHY </w:instrText>
        </w:r>
      </w:ins>
      <w:r>
        <w:fldChar w:fldCharType="separate"/>
      </w:r>
      <w:r w:rsidRPr="00F71228">
        <w:rPr>
          <w:rFonts w:ascii="Calibri" w:hAnsi="Calibri" w:cs="Calibri"/>
          <w:noProof/>
        </w:rPr>
        <w:t xml:space="preserve">Ahlfeldt, S., Mehta, S. and Sellnow, T. (2005) ‘Measurement and analysis of student engagement in university classes where varying levels of PBL methods of instruction are in use’, </w:t>
      </w:r>
      <w:r w:rsidRPr="00F71228">
        <w:rPr>
          <w:rFonts w:ascii="Calibri" w:hAnsi="Calibri" w:cs="Calibri"/>
          <w:i/>
          <w:iCs/>
          <w:noProof/>
        </w:rPr>
        <w:t>Higher Education Research and Development</w:t>
      </w:r>
      <w:r w:rsidRPr="00F71228">
        <w:rPr>
          <w:rFonts w:ascii="Calibri" w:hAnsi="Calibri" w:cs="Calibri"/>
          <w:noProof/>
        </w:rPr>
        <w:t>, 24(1), pp. 5–20. doi: 10.1080/0729436052000318541.</w:t>
      </w:r>
    </w:p>
    <w:p w14:paraId="22DB918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llen, D. </w:t>
      </w:r>
      <w:r w:rsidRPr="00F71228">
        <w:rPr>
          <w:rFonts w:ascii="Calibri" w:hAnsi="Calibri" w:cs="Calibri"/>
          <w:i/>
          <w:iCs/>
          <w:noProof/>
        </w:rPr>
        <w:t>et al.</w:t>
      </w:r>
      <w:r w:rsidRPr="00F71228">
        <w:rPr>
          <w:rFonts w:ascii="Calibri" w:hAnsi="Calibri" w:cs="Calibri"/>
          <w:noProof/>
        </w:rPr>
        <w:t xml:space="preserve"> (2021) ‘Introducing NMITE A guide for applicants’, </w:t>
      </w:r>
      <w:r w:rsidRPr="00F71228">
        <w:rPr>
          <w:rFonts w:ascii="Calibri" w:hAnsi="Calibri" w:cs="Calibri"/>
          <w:i/>
          <w:iCs/>
          <w:noProof/>
        </w:rPr>
        <w:t>NMITE</w:t>
      </w:r>
      <w:r w:rsidRPr="00F71228">
        <w:rPr>
          <w:rFonts w:ascii="Calibri" w:hAnsi="Calibri" w:cs="Calibri"/>
          <w:noProof/>
        </w:rPr>
        <w:t>. Available at: www.nmite.ac.uk (Accessed: 4 January 2022).</w:t>
      </w:r>
    </w:p>
    <w:p w14:paraId="5C6BC236"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mbrose, M. L., Seabright, M. A. and Schminke, M. (2002) ‘Sabotage in the workplace: The role of organizational injustice’, </w:t>
      </w:r>
      <w:r w:rsidRPr="00F71228">
        <w:rPr>
          <w:rFonts w:ascii="Calibri" w:hAnsi="Calibri" w:cs="Calibri"/>
          <w:i/>
          <w:iCs/>
          <w:noProof/>
        </w:rPr>
        <w:t>Elsevier Science (USA)</w:t>
      </w:r>
      <w:r w:rsidRPr="00F71228">
        <w:rPr>
          <w:rFonts w:ascii="Calibri" w:hAnsi="Calibri" w:cs="Calibri"/>
          <w:noProof/>
        </w:rPr>
        <w:t>, pp. 947–965. Available at: https://ac-els-cdn-com.ezproxy.staffs.ac.uk/S0749597802000377/1-s2.0-S0749597802000377-main.pdf?_tid=9f78e7cd-824e-4edc-9475-9c890a5de8f5&amp;acdnat=1523608732_c259bab40d91ca737343a8ce3e8965fc (Accessed: 13 April 2018).</w:t>
      </w:r>
    </w:p>
    <w:p w14:paraId="2D06725A"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nderson, L. W. </w:t>
      </w:r>
      <w:r w:rsidRPr="00F71228">
        <w:rPr>
          <w:rFonts w:ascii="Calibri" w:hAnsi="Calibri" w:cs="Calibri"/>
          <w:i/>
          <w:iCs/>
          <w:noProof/>
        </w:rPr>
        <w:t>et al.</w:t>
      </w:r>
      <w:r w:rsidRPr="00F71228">
        <w:rPr>
          <w:rFonts w:ascii="Calibri" w:hAnsi="Calibri" w:cs="Calibri"/>
          <w:noProof/>
        </w:rPr>
        <w:t xml:space="preserve"> (2001) </w:t>
      </w:r>
      <w:r w:rsidRPr="00F71228">
        <w:rPr>
          <w:rFonts w:ascii="Calibri" w:hAnsi="Calibri" w:cs="Calibri"/>
          <w:i/>
          <w:iCs/>
          <w:noProof/>
        </w:rPr>
        <w:t>Taxonomy for_ Assessing a Revision 0F Bl00M’S Tax0N0My 0F Educati0Nal Objectives</w:t>
      </w:r>
      <w:r w:rsidRPr="00F71228">
        <w:rPr>
          <w:rFonts w:ascii="Calibri" w:hAnsi="Calibri" w:cs="Calibri"/>
          <w:noProof/>
        </w:rPr>
        <w:t>. Available at: https://www.uky.edu/~rsand1/china2018/texts/Anderson-Krathwohl - A taxonomy for learning teaching and assessing.pdf.</w:t>
      </w:r>
    </w:p>
    <w:p w14:paraId="6B5DAD47"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ppsruntheworld.com (2018) </w:t>
      </w:r>
      <w:r w:rsidRPr="00F71228">
        <w:rPr>
          <w:rFonts w:ascii="Calibri" w:hAnsi="Calibri" w:cs="Calibri"/>
          <w:i/>
          <w:iCs/>
          <w:noProof/>
        </w:rPr>
        <w:t>Top 10 PLM and Engineering Software Vendors</w:t>
      </w:r>
      <w:r w:rsidRPr="00F71228">
        <w:rPr>
          <w:rFonts w:ascii="Calibri" w:hAnsi="Calibri" w:cs="Calibri"/>
          <w:noProof/>
        </w:rPr>
        <w:t>. Available at: https://www.appsruntheworld.com/top-10-product-lifecycle-management-engineering-software-vendors-and-market-forecast/ (Accessed: 1 July 2020).</w:t>
      </w:r>
    </w:p>
    <w:p w14:paraId="03CD5AAF"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RAS (2016) </w:t>
      </w:r>
      <w:r w:rsidRPr="00F71228">
        <w:rPr>
          <w:rFonts w:ascii="Calibri" w:hAnsi="Calibri" w:cs="Calibri"/>
          <w:i/>
          <w:iCs/>
          <w:noProof/>
        </w:rPr>
        <w:t>Product Life Cycle Management Information - What is PLM</w:t>
      </w:r>
      <w:r w:rsidRPr="00F71228">
        <w:rPr>
          <w:rFonts w:ascii="Calibri" w:hAnsi="Calibri" w:cs="Calibri"/>
          <w:noProof/>
        </w:rPr>
        <w:t>. Available at: http://www.product-lifecycle-management.info/ (Accessed: 20 December 2016).</w:t>
      </w:r>
    </w:p>
    <w:p w14:paraId="781C8F9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rnett, T. (2019) </w:t>
      </w:r>
      <w:r w:rsidRPr="00F71228">
        <w:rPr>
          <w:rFonts w:ascii="Calibri" w:hAnsi="Calibri" w:cs="Calibri"/>
          <w:i/>
          <w:iCs/>
          <w:noProof/>
        </w:rPr>
        <w:t>The way people think about edtech misses the mark - Christensen Institute : Christensen Institute</w:t>
      </w:r>
      <w:r w:rsidRPr="00F71228">
        <w:rPr>
          <w:rFonts w:ascii="Calibri" w:hAnsi="Calibri" w:cs="Calibri"/>
          <w:noProof/>
        </w:rPr>
        <w:t>. Available at: https://www.christenseninstitute.org/blog/the-way-people-think-about-edtech-misses-the-mark/ (Accessed: 15 June 2020).</w:t>
      </w:r>
    </w:p>
    <w:p w14:paraId="7ABE620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utodesk (2020) </w:t>
      </w:r>
      <w:r w:rsidRPr="00F71228">
        <w:rPr>
          <w:rFonts w:ascii="Calibri" w:hAnsi="Calibri" w:cs="Calibri"/>
          <w:i/>
          <w:iCs/>
          <w:noProof/>
        </w:rPr>
        <w:t>Curriculum | Design Academy</w:t>
      </w:r>
      <w:r w:rsidRPr="00F71228">
        <w:rPr>
          <w:rFonts w:ascii="Calibri" w:hAnsi="Calibri" w:cs="Calibri"/>
          <w:noProof/>
        </w:rPr>
        <w:t xml:space="preserve">. Available at: </w:t>
      </w:r>
      <w:r w:rsidRPr="00F71228">
        <w:rPr>
          <w:rFonts w:ascii="Calibri" w:hAnsi="Calibri" w:cs="Calibri"/>
          <w:noProof/>
        </w:rPr>
        <w:lastRenderedPageBreak/>
        <w:t>https://academy.autodesk.com/curriculum (Accessed: 30 June 2020).</w:t>
      </w:r>
    </w:p>
    <w:p w14:paraId="74C3D19A"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utodesk University (2020) </w:t>
      </w:r>
      <w:r w:rsidRPr="00F71228">
        <w:rPr>
          <w:rFonts w:ascii="Calibri" w:hAnsi="Calibri" w:cs="Calibri"/>
          <w:i/>
          <w:iCs/>
          <w:noProof/>
        </w:rPr>
        <w:t>Autodesk University</w:t>
      </w:r>
      <w:r w:rsidRPr="00F71228">
        <w:rPr>
          <w:rFonts w:ascii="Calibri" w:hAnsi="Calibri" w:cs="Calibri"/>
          <w:noProof/>
        </w:rPr>
        <w:t>. Available at: https://www.autodesk.com/autodesk-university/ (Accessed: 30 June 2020).</w:t>
      </w:r>
    </w:p>
    <w:p w14:paraId="174CF529"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VINSTALLATIONS (2020) </w:t>
      </w:r>
      <w:r w:rsidRPr="00F71228">
        <w:rPr>
          <w:rFonts w:ascii="Calibri" w:hAnsi="Calibri" w:cs="Calibri"/>
          <w:i/>
          <w:iCs/>
          <w:noProof/>
        </w:rPr>
        <w:t>Technology In Education - e-Learning Infographics</w:t>
      </w:r>
      <w:r w:rsidRPr="00F71228">
        <w:rPr>
          <w:rFonts w:ascii="Calibri" w:hAnsi="Calibri" w:cs="Calibri"/>
          <w:noProof/>
        </w:rPr>
        <w:t>. Available at: https://elearninginfographics.com/education-technology-technology-changing-teaching/ (Accessed: 15 June 2020).</w:t>
      </w:r>
    </w:p>
    <w:p w14:paraId="7E65F53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YYAR, R. (2014) </w:t>
      </w:r>
      <w:r w:rsidRPr="00F71228">
        <w:rPr>
          <w:rFonts w:ascii="Calibri" w:hAnsi="Calibri" w:cs="Calibri"/>
          <w:i/>
          <w:iCs/>
          <w:noProof/>
        </w:rPr>
        <w:t>How Mass Customization Is Delivering on Its Long-Promised Rewards</w:t>
      </w:r>
      <w:r w:rsidRPr="00F71228">
        <w:rPr>
          <w:rFonts w:ascii="Calibri" w:hAnsi="Calibri" w:cs="Calibri"/>
          <w:noProof/>
        </w:rPr>
        <w:t xml:space="preserve">, </w:t>
      </w:r>
      <w:r w:rsidRPr="00F71228">
        <w:rPr>
          <w:rFonts w:ascii="Calibri" w:hAnsi="Calibri" w:cs="Calibri"/>
          <w:i/>
          <w:iCs/>
          <w:noProof/>
        </w:rPr>
        <w:t>Entrepreneur</w:t>
      </w:r>
      <w:r w:rsidRPr="00F71228">
        <w:rPr>
          <w:rFonts w:ascii="Calibri" w:hAnsi="Calibri" w:cs="Calibri"/>
          <w:noProof/>
        </w:rPr>
        <w:t>. Available at: https://www.entrepreneur.com/article/239430 (Accessed: 20 December 2016).</w:t>
      </w:r>
    </w:p>
    <w:p w14:paraId="287E3313"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Azer, S. A. (2011) ‘Introducing a problem-based learning program: 12 tips for success’, </w:t>
      </w:r>
      <w:r w:rsidRPr="00F71228">
        <w:rPr>
          <w:rFonts w:ascii="Calibri" w:hAnsi="Calibri" w:cs="Calibri"/>
          <w:i/>
          <w:iCs/>
          <w:noProof/>
        </w:rPr>
        <w:t>Medical Teacher</w:t>
      </w:r>
      <w:r w:rsidRPr="00F71228">
        <w:rPr>
          <w:rFonts w:ascii="Calibri" w:hAnsi="Calibri" w:cs="Calibri"/>
          <w:noProof/>
        </w:rPr>
        <w:t>, 33, pp. 808–813. doi: 10.3109/0142159X.2011.558137.</w:t>
      </w:r>
    </w:p>
    <w:p w14:paraId="0C7A3AF2"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Battelle for Kids (2019) ‘21st CENTURY LEARNING’, pp. 1–9.</w:t>
      </w:r>
    </w:p>
    <w:p w14:paraId="4833FDA0"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BDO (2016) ‘Industry 4.0 Report’, pp. 1–28. doi: 10.1007/978-1-4842-2047-4.</w:t>
      </w:r>
    </w:p>
    <w:p w14:paraId="0D95C74F"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Bennett, S., Maton, K. and Kervin, L. (2008) ‘The “digital natives” debate: A critical review of the evidence’, </w:t>
      </w:r>
      <w:r w:rsidRPr="00F71228">
        <w:rPr>
          <w:rFonts w:ascii="Calibri" w:hAnsi="Calibri" w:cs="Calibri"/>
          <w:i/>
          <w:iCs/>
          <w:noProof/>
        </w:rPr>
        <w:t>British Journal of Educational Technology</w:t>
      </w:r>
      <w:r w:rsidRPr="00F71228">
        <w:rPr>
          <w:rFonts w:ascii="Calibri" w:hAnsi="Calibri" w:cs="Calibri"/>
          <w:noProof/>
        </w:rPr>
        <w:t>, 39(5), pp. 775–786. doi: 10.1111/j.1467-8535.2007.00793.x.</w:t>
      </w:r>
    </w:p>
    <w:p w14:paraId="460BCF8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Bevitt, D., Baldwin, C. and Calvert, J. (2010) ‘Intervening Early: Attendance and Performance Monitoring as a Trigger for First Year Support in the Biosciences’, </w:t>
      </w:r>
      <w:r w:rsidRPr="00F71228">
        <w:rPr>
          <w:rFonts w:ascii="Calibri" w:hAnsi="Calibri" w:cs="Calibri"/>
          <w:i/>
          <w:iCs/>
          <w:noProof/>
        </w:rPr>
        <w:t>Bioscience Education</w:t>
      </w:r>
      <w:r w:rsidRPr="00F71228">
        <w:rPr>
          <w:rFonts w:ascii="Calibri" w:hAnsi="Calibri" w:cs="Calibri"/>
          <w:noProof/>
        </w:rPr>
        <w:t>, 15(1), pp. 1–14. doi: 10.3108/beej.15.4.</w:t>
      </w:r>
    </w:p>
    <w:p w14:paraId="4E265AB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Bijsmans, P. and Schakel, A. H. (2018) ‘The impact of attendance on first-year study success in problem-based learning’, </w:t>
      </w:r>
      <w:r w:rsidRPr="00F71228">
        <w:rPr>
          <w:rFonts w:ascii="Calibri" w:hAnsi="Calibri" w:cs="Calibri"/>
          <w:i/>
          <w:iCs/>
          <w:noProof/>
        </w:rPr>
        <w:t>Higher Education</w:t>
      </w:r>
      <w:r w:rsidRPr="00F71228">
        <w:rPr>
          <w:rFonts w:ascii="Calibri" w:hAnsi="Calibri" w:cs="Calibri"/>
          <w:noProof/>
        </w:rPr>
        <w:t>, 76(5), pp. 865–881. doi: 10.1007/s10734-018-0243-4.</w:t>
      </w:r>
    </w:p>
    <w:p w14:paraId="3073206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Brabazon, T. (2015) ‘Turnitin? Turnitoff: The deskilling of information literacy’, </w:t>
      </w:r>
      <w:r w:rsidRPr="00F71228">
        <w:rPr>
          <w:rFonts w:ascii="Calibri" w:hAnsi="Calibri" w:cs="Calibri"/>
          <w:i/>
          <w:iCs/>
          <w:noProof/>
        </w:rPr>
        <w:t>Turkish Online Journal of Distance Education</w:t>
      </w:r>
      <w:r w:rsidRPr="00F71228">
        <w:rPr>
          <w:rFonts w:ascii="Calibri" w:hAnsi="Calibri" w:cs="Calibri"/>
          <w:noProof/>
        </w:rPr>
        <w:t>, 16(3), pp. 13–32. doi: 10.17718/tojde.55005.</w:t>
      </w:r>
    </w:p>
    <w:p w14:paraId="4BAF0E45"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aeldries, F. (1994) ‘Reengineering the Corporation: A Manifesto for Business Revolution’, </w:t>
      </w:r>
      <w:r w:rsidRPr="00F71228">
        <w:rPr>
          <w:rFonts w:ascii="Calibri" w:hAnsi="Calibri" w:cs="Calibri"/>
          <w:i/>
          <w:iCs/>
          <w:noProof/>
        </w:rPr>
        <w:t>Academy of Management Review</w:t>
      </w:r>
      <w:r w:rsidRPr="00F71228">
        <w:rPr>
          <w:rFonts w:ascii="Calibri" w:hAnsi="Calibri" w:cs="Calibri"/>
          <w:noProof/>
        </w:rPr>
        <w:t xml:space="preserve">, 19(3), pp. 595–600. doi: </w:t>
      </w:r>
      <w:r w:rsidRPr="00F71228">
        <w:rPr>
          <w:rFonts w:ascii="Calibri" w:hAnsi="Calibri" w:cs="Calibri"/>
          <w:noProof/>
        </w:rPr>
        <w:lastRenderedPageBreak/>
        <w:t>10.5465/amr.1994.9412271824.</w:t>
      </w:r>
    </w:p>
    <w:p w14:paraId="15C35AC4"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arucci, R. (2016) </w:t>
      </w:r>
      <w:r w:rsidRPr="00F71228">
        <w:rPr>
          <w:rFonts w:ascii="Calibri" w:hAnsi="Calibri" w:cs="Calibri"/>
          <w:i/>
          <w:iCs/>
          <w:noProof/>
        </w:rPr>
        <w:t>Why Ethical People Make Unethical Choices</w:t>
      </w:r>
      <w:r w:rsidRPr="00F71228">
        <w:rPr>
          <w:rFonts w:ascii="Calibri" w:hAnsi="Calibri" w:cs="Calibri"/>
          <w:noProof/>
        </w:rPr>
        <w:t xml:space="preserve">, </w:t>
      </w:r>
      <w:r w:rsidRPr="00F71228">
        <w:rPr>
          <w:rFonts w:ascii="Calibri" w:hAnsi="Calibri" w:cs="Calibri"/>
          <w:i/>
          <w:iCs/>
          <w:noProof/>
        </w:rPr>
        <w:t>Harvard Business Review</w:t>
      </w:r>
      <w:r w:rsidRPr="00F71228">
        <w:rPr>
          <w:rFonts w:ascii="Calibri" w:hAnsi="Calibri" w:cs="Calibri"/>
          <w:noProof/>
        </w:rPr>
        <w:t>. Available at: https://hbr.org/2016/12/why-ethical-people-make-unethical-choices (Accessed: 5 April 2018).</w:t>
      </w:r>
    </w:p>
    <w:p w14:paraId="027DC1B0"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DIO (1997) </w:t>
      </w:r>
      <w:r w:rsidRPr="00F71228">
        <w:rPr>
          <w:rFonts w:ascii="Calibri" w:hAnsi="Calibri" w:cs="Calibri"/>
          <w:i/>
          <w:iCs/>
          <w:noProof/>
        </w:rPr>
        <w:t>CDIO Initiative - Survey Summary</w:t>
      </w:r>
      <w:r w:rsidRPr="00F71228">
        <w:rPr>
          <w:rFonts w:ascii="Calibri" w:hAnsi="Calibri" w:cs="Calibri"/>
          <w:noProof/>
        </w:rPr>
        <w:t>. Available at: http://staging.cdio.org/files/Appendix_F_Data.pdf (Accessed: 8 July 2020).</w:t>
      </w:r>
    </w:p>
    <w:p w14:paraId="2D7C1E0F"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hen, W. P. </w:t>
      </w:r>
      <w:r w:rsidRPr="00F71228">
        <w:rPr>
          <w:rFonts w:ascii="Calibri" w:hAnsi="Calibri" w:cs="Calibri"/>
          <w:i/>
          <w:iCs/>
          <w:noProof/>
        </w:rPr>
        <w:t>et al.</w:t>
      </w:r>
      <w:r w:rsidRPr="00F71228">
        <w:rPr>
          <w:rFonts w:ascii="Calibri" w:hAnsi="Calibri" w:cs="Calibri"/>
          <w:noProof/>
        </w:rPr>
        <w:t xml:space="preserve"> (2021) ‘Exploration and practical research on teaching reforms of engineering practice center based on 3I-CDIO-OBE talent-training mode’, </w:t>
      </w:r>
      <w:r w:rsidRPr="00F71228">
        <w:rPr>
          <w:rFonts w:ascii="Calibri" w:hAnsi="Calibri" w:cs="Calibri"/>
          <w:i/>
          <w:iCs/>
          <w:noProof/>
        </w:rPr>
        <w:t>Computer Applications in Engineering Education</w:t>
      </w:r>
      <w:r w:rsidRPr="00F71228">
        <w:rPr>
          <w:rFonts w:ascii="Calibri" w:hAnsi="Calibri" w:cs="Calibri"/>
          <w:noProof/>
        </w:rPr>
        <w:t>, 29(1), pp. 114–129. doi: 10.1002/CAE.22248.</w:t>
      </w:r>
    </w:p>
    <w:p w14:paraId="0D99E3DF"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hristensen, C. M. (1997) </w:t>
      </w:r>
      <w:r w:rsidRPr="00F71228">
        <w:rPr>
          <w:rFonts w:ascii="Calibri" w:hAnsi="Calibri" w:cs="Calibri"/>
          <w:i/>
          <w:iCs/>
          <w:noProof/>
        </w:rPr>
        <w:t>The Innovator’s Dilemma When New Technologies Cause Great Firms to Fail</w:t>
      </w:r>
      <w:r w:rsidRPr="00F71228">
        <w:rPr>
          <w:rFonts w:ascii="Calibri" w:hAnsi="Calibri" w:cs="Calibri"/>
          <w:noProof/>
        </w:rPr>
        <w:t>.</w:t>
      </w:r>
    </w:p>
    <w:p w14:paraId="63C791E4"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ialdini (2014) </w:t>
      </w:r>
      <w:r w:rsidRPr="00F71228">
        <w:rPr>
          <w:rFonts w:ascii="Calibri" w:hAnsi="Calibri" w:cs="Calibri"/>
          <w:i/>
          <w:iCs/>
          <w:noProof/>
        </w:rPr>
        <w:t>When Leaders Cheat, Companies Lose | Inc.com</w:t>
      </w:r>
      <w:r w:rsidRPr="00F71228">
        <w:rPr>
          <w:rFonts w:ascii="Calibri" w:hAnsi="Calibri" w:cs="Calibri"/>
          <w:noProof/>
        </w:rPr>
        <w:t>. Available at: https://www.inc.com/geoffrey-james/when-leaders-cheat-companies-lose.html (Accessed: 28 March 2018).</w:t>
      </w:r>
    </w:p>
    <w:p w14:paraId="7A34B449"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CIMData (2003) ‘PDM to PLM: Growth of an Industry’, p. 22.</w:t>
      </w:r>
    </w:p>
    <w:p w14:paraId="52F55A44"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Cooper, R. G. (1986) ‘WinningatNewProducts’.</w:t>
      </w:r>
    </w:p>
    <w:p w14:paraId="2994C563"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ouros, G. (2013) </w:t>
      </w:r>
      <w:r w:rsidRPr="00F71228">
        <w:rPr>
          <w:rFonts w:ascii="Calibri" w:hAnsi="Calibri" w:cs="Calibri"/>
          <w:i/>
          <w:iCs/>
          <w:noProof/>
        </w:rPr>
        <w:t>The Biggest “Game-Changer” in Education – George Couros</w:t>
      </w:r>
      <w:r w:rsidRPr="00F71228">
        <w:rPr>
          <w:rFonts w:ascii="Calibri" w:hAnsi="Calibri" w:cs="Calibri"/>
          <w:noProof/>
        </w:rPr>
        <w:t xml:space="preserve">, </w:t>
      </w:r>
      <w:r w:rsidRPr="00F71228">
        <w:rPr>
          <w:rFonts w:ascii="Calibri" w:hAnsi="Calibri" w:cs="Calibri"/>
          <w:i/>
          <w:iCs/>
          <w:noProof/>
        </w:rPr>
        <w:t>georgecourus.ca</w:t>
      </w:r>
      <w:r w:rsidRPr="00F71228">
        <w:rPr>
          <w:rFonts w:ascii="Calibri" w:hAnsi="Calibri" w:cs="Calibri"/>
          <w:noProof/>
        </w:rPr>
        <w:t>. Available at: https://georgecouros.ca/blog/archives/4085 (Accessed: 12 June 2020).</w:t>
      </w:r>
    </w:p>
    <w:p w14:paraId="4B6522E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ox, J. (2020) </w:t>
      </w:r>
      <w:r w:rsidRPr="00F71228">
        <w:rPr>
          <w:rFonts w:ascii="Calibri" w:hAnsi="Calibri" w:cs="Calibri"/>
          <w:i/>
          <w:iCs/>
          <w:noProof/>
        </w:rPr>
        <w:t>PTC Academic Program | PTC</w:t>
      </w:r>
      <w:r w:rsidRPr="00F71228">
        <w:rPr>
          <w:rFonts w:ascii="Calibri" w:hAnsi="Calibri" w:cs="Calibri"/>
          <w:noProof/>
        </w:rPr>
        <w:t>. Available at: https://www.ptc.com/en/academic-program (Accessed: 1 July 2020).</w:t>
      </w:r>
    </w:p>
    <w:p w14:paraId="01F9041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rawley, E. F. </w:t>
      </w:r>
      <w:r w:rsidRPr="00F71228">
        <w:rPr>
          <w:rFonts w:ascii="Calibri" w:hAnsi="Calibri" w:cs="Calibri"/>
          <w:i/>
          <w:iCs/>
          <w:noProof/>
        </w:rPr>
        <w:t>et al.</w:t>
      </w:r>
      <w:r w:rsidRPr="00F71228">
        <w:rPr>
          <w:rFonts w:ascii="Calibri" w:hAnsi="Calibri" w:cs="Calibri"/>
          <w:noProof/>
        </w:rPr>
        <w:t xml:space="preserve"> (2011) </w:t>
      </w:r>
      <w:r w:rsidRPr="00F71228">
        <w:rPr>
          <w:rFonts w:ascii="Calibri" w:hAnsi="Calibri" w:cs="Calibri"/>
          <w:i/>
          <w:iCs/>
          <w:noProof/>
        </w:rPr>
        <w:t>The CDIO Syllabus v2.0 An Updated Statement of Goals for Engineering Education</w:t>
      </w:r>
      <w:r w:rsidRPr="00F71228">
        <w:rPr>
          <w:rFonts w:ascii="Calibri" w:hAnsi="Calibri" w:cs="Calibri"/>
          <w:noProof/>
        </w:rPr>
        <w:t>.</w:t>
      </w:r>
    </w:p>
    <w:p w14:paraId="491F7A3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Crawley, E. F. </w:t>
      </w:r>
      <w:r w:rsidRPr="00F71228">
        <w:rPr>
          <w:rFonts w:ascii="Calibri" w:hAnsi="Calibri" w:cs="Calibri"/>
          <w:i/>
          <w:iCs/>
          <w:noProof/>
        </w:rPr>
        <w:t>et al.</w:t>
      </w:r>
      <w:r w:rsidRPr="00F71228">
        <w:rPr>
          <w:rFonts w:ascii="Calibri" w:hAnsi="Calibri" w:cs="Calibri"/>
          <w:noProof/>
        </w:rPr>
        <w:t xml:space="preserve"> (2014) </w:t>
      </w:r>
      <w:r w:rsidRPr="00F71228">
        <w:rPr>
          <w:rFonts w:ascii="Calibri" w:hAnsi="Calibri" w:cs="Calibri"/>
          <w:i/>
          <w:iCs/>
          <w:noProof/>
        </w:rPr>
        <w:t>Rethinking Engineering Education - The CDIO Approach</w:t>
      </w:r>
      <w:r w:rsidRPr="00F71228">
        <w:rPr>
          <w:rFonts w:ascii="Calibri" w:hAnsi="Calibri" w:cs="Calibri"/>
          <w:noProof/>
        </w:rPr>
        <w:t>. second. Springer International.</w:t>
      </w:r>
    </w:p>
    <w:p w14:paraId="57A16EB9"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lastRenderedPageBreak/>
        <w:t xml:space="preserve">CUTLER, Z. (2015) </w:t>
      </w:r>
      <w:r w:rsidRPr="00F71228">
        <w:rPr>
          <w:rFonts w:ascii="Calibri" w:hAnsi="Calibri" w:cs="Calibri"/>
          <w:i/>
          <w:iCs/>
          <w:noProof/>
        </w:rPr>
        <w:t>6 Challenges Facing Enterprise Technologies</w:t>
      </w:r>
      <w:r w:rsidRPr="00F71228">
        <w:rPr>
          <w:rFonts w:ascii="Calibri" w:hAnsi="Calibri" w:cs="Calibri"/>
          <w:noProof/>
        </w:rPr>
        <w:t xml:space="preserve">, </w:t>
      </w:r>
      <w:r w:rsidRPr="00F71228">
        <w:rPr>
          <w:rFonts w:ascii="Calibri" w:hAnsi="Calibri" w:cs="Calibri"/>
          <w:i/>
          <w:iCs/>
          <w:noProof/>
        </w:rPr>
        <w:t>Entrepreneur</w:t>
      </w:r>
      <w:r w:rsidRPr="00F71228">
        <w:rPr>
          <w:rFonts w:ascii="Calibri" w:hAnsi="Calibri" w:cs="Calibri"/>
          <w:noProof/>
        </w:rPr>
        <w:t>. Available at: https://www.entrepreneur.com/article/250447 (Accessed: 20 December 2016).</w:t>
      </w:r>
    </w:p>
    <w:p w14:paraId="672183A6"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Dassault Systemes (2020) </w:t>
      </w:r>
      <w:r w:rsidRPr="00F71228">
        <w:rPr>
          <w:rFonts w:ascii="Calibri" w:hAnsi="Calibri" w:cs="Calibri"/>
          <w:i/>
          <w:iCs/>
          <w:noProof/>
        </w:rPr>
        <w:t>Bernard Charlès | President &amp; CEO - Dassault Systèmes®</w:t>
      </w:r>
      <w:r w:rsidRPr="00F71228">
        <w:rPr>
          <w:rFonts w:ascii="Calibri" w:hAnsi="Calibri" w:cs="Calibri"/>
          <w:noProof/>
        </w:rPr>
        <w:t>. Available at: https://www.3ds.com/about-3ds/management/bernard-charles/ (Accessed: 26 June 2020).</w:t>
      </w:r>
    </w:p>
    <w:p w14:paraId="0BC46C59"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Dassault Systèmes (2020) </w:t>
      </w:r>
      <w:r w:rsidRPr="00F71228">
        <w:rPr>
          <w:rFonts w:ascii="Calibri" w:hAnsi="Calibri" w:cs="Calibri"/>
          <w:i/>
          <w:iCs/>
          <w:noProof/>
        </w:rPr>
        <w:t>Dassault Systèmes Academy | website for students and educators</w:t>
      </w:r>
      <w:r w:rsidRPr="00F71228">
        <w:rPr>
          <w:rFonts w:ascii="Calibri" w:hAnsi="Calibri" w:cs="Calibri"/>
          <w:noProof/>
        </w:rPr>
        <w:t>. Available at: https://academy.3ds.com/en (Accessed: 1 July 2020).</w:t>
      </w:r>
    </w:p>
    <w:p w14:paraId="097D3B2C"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Deming Institute (2020) </w:t>
      </w:r>
      <w:r w:rsidRPr="00F71228">
        <w:rPr>
          <w:rFonts w:ascii="Calibri" w:hAnsi="Calibri" w:cs="Calibri"/>
          <w:i/>
          <w:iCs/>
          <w:noProof/>
        </w:rPr>
        <w:t>The W. Edwards Deming Institute</w:t>
      </w:r>
      <w:r w:rsidRPr="00F71228">
        <w:rPr>
          <w:rFonts w:ascii="Calibri" w:hAnsi="Calibri" w:cs="Calibri"/>
          <w:noProof/>
        </w:rPr>
        <w:t>. Available at: https://deming.org/ (Accessed: 29 June 2020).</w:t>
      </w:r>
    </w:p>
    <w:p w14:paraId="2453BA3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Dragolea, L. (2009) ‘Benchmarking - a Valid Strategy for the Long Term?’, </w:t>
      </w:r>
      <w:r w:rsidRPr="00F71228">
        <w:rPr>
          <w:rFonts w:ascii="Calibri" w:hAnsi="Calibri" w:cs="Calibri"/>
          <w:i/>
          <w:iCs/>
          <w:noProof/>
        </w:rPr>
        <w:t>Annales Universitatis Apulensis series Oeconomica</w:t>
      </w:r>
      <w:r w:rsidRPr="00F71228">
        <w:rPr>
          <w:rFonts w:ascii="Calibri" w:hAnsi="Calibri" w:cs="Calibri"/>
          <w:noProof/>
        </w:rPr>
        <w:t>, 1(11), pp. 813–826.</w:t>
      </w:r>
    </w:p>
    <w:p w14:paraId="3B1C72E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Edström, K. and Kolmos, A. (2014) ‘PBL and CDIO: Complementary models for engineering education development’, </w:t>
      </w:r>
      <w:r w:rsidRPr="00F71228">
        <w:rPr>
          <w:rFonts w:ascii="Calibri" w:hAnsi="Calibri" w:cs="Calibri"/>
          <w:i/>
          <w:iCs/>
          <w:noProof/>
        </w:rPr>
        <w:t>European Journal of Engineering Education</w:t>
      </w:r>
      <w:r w:rsidRPr="00F71228">
        <w:rPr>
          <w:rFonts w:ascii="Calibri" w:hAnsi="Calibri" w:cs="Calibri"/>
          <w:noProof/>
        </w:rPr>
        <w:t>, 39(5), pp. 539–555. doi: 10.1080/03043797.2014.895703.</w:t>
      </w:r>
    </w:p>
    <w:p w14:paraId="4D71D3DA"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EdtechUK (2020) </w:t>
      </w:r>
      <w:r w:rsidRPr="00F71228">
        <w:rPr>
          <w:rFonts w:ascii="Calibri" w:hAnsi="Calibri" w:cs="Calibri"/>
          <w:i/>
          <w:iCs/>
          <w:noProof/>
        </w:rPr>
        <w:t>EdTech UK Vision 2020</w:t>
      </w:r>
      <w:r w:rsidRPr="00F71228">
        <w:rPr>
          <w:rFonts w:ascii="Calibri" w:hAnsi="Calibri" w:cs="Calibri"/>
          <w:noProof/>
        </w:rPr>
        <w:t>.</w:t>
      </w:r>
    </w:p>
    <w:p w14:paraId="22D91F4C"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Engineering Council (2017) </w:t>
      </w:r>
      <w:r w:rsidRPr="00F71228">
        <w:rPr>
          <w:rFonts w:ascii="Calibri" w:hAnsi="Calibri" w:cs="Calibri"/>
          <w:i/>
          <w:iCs/>
          <w:noProof/>
        </w:rPr>
        <w:t>Accreditation of Innovative Provision</w:t>
      </w:r>
      <w:r w:rsidRPr="00F71228">
        <w:rPr>
          <w:rFonts w:ascii="Calibri" w:hAnsi="Calibri" w:cs="Calibri"/>
          <w:noProof/>
        </w:rPr>
        <w:t xml:space="preserve">, </w:t>
      </w:r>
      <w:r w:rsidRPr="00F71228">
        <w:rPr>
          <w:rFonts w:ascii="Calibri" w:hAnsi="Calibri" w:cs="Calibri"/>
          <w:i/>
          <w:iCs/>
          <w:noProof/>
        </w:rPr>
        <w:t>Website</w:t>
      </w:r>
      <w:r w:rsidRPr="00F71228">
        <w:rPr>
          <w:rFonts w:ascii="Calibri" w:hAnsi="Calibri" w:cs="Calibri"/>
          <w:noProof/>
        </w:rPr>
        <w:t>. Available at: https://www.engc.org.uk/education-skills/accreditation-of-higher-education-programmes/information-for-higher-education-providers/accreditation-of-innovative-provision/ (Accessed: 7 February 2022).</w:t>
      </w:r>
    </w:p>
    <w:p w14:paraId="7E927CEC"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Epley, N. (2016) ‘Four Myths of Morality’. Available at: http://www.ethicalsystems.org/sites/default/files/files/Epley_MythsofMoralityEthSysConference.pdf (Accessed: 13 April 2018).</w:t>
      </w:r>
    </w:p>
    <w:p w14:paraId="54CF7387"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Erdogan, N. and Bozeman, T. D. (2015) ‘MODELS OF PROJECT-BASED LEARNING FOR ThE 21 ST CENTURY’, pp. 31–42.</w:t>
      </w:r>
    </w:p>
    <w:p w14:paraId="358FDD62"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Fielding, E. A. </w:t>
      </w:r>
      <w:r w:rsidRPr="00F71228">
        <w:rPr>
          <w:rFonts w:ascii="Calibri" w:hAnsi="Calibri" w:cs="Calibri"/>
          <w:i/>
          <w:iCs/>
          <w:noProof/>
        </w:rPr>
        <w:t>et al.</w:t>
      </w:r>
      <w:r w:rsidRPr="00F71228">
        <w:rPr>
          <w:rFonts w:ascii="Calibri" w:hAnsi="Calibri" w:cs="Calibri"/>
          <w:noProof/>
        </w:rPr>
        <w:t xml:space="preserve"> (2014) ‘Product lifecycle management in design and engineering education: International perspectives’, </w:t>
      </w:r>
      <w:r w:rsidRPr="00F71228">
        <w:rPr>
          <w:rFonts w:ascii="Calibri" w:hAnsi="Calibri" w:cs="Calibri"/>
          <w:i/>
          <w:iCs/>
          <w:noProof/>
        </w:rPr>
        <w:t>Sage Journals</w:t>
      </w:r>
      <w:r w:rsidRPr="00F71228">
        <w:rPr>
          <w:rFonts w:ascii="Calibri" w:hAnsi="Calibri" w:cs="Calibri"/>
          <w:noProof/>
        </w:rPr>
        <w:t xml:space="preserve">, 22(2), pp. 123–134. doi: </w:t>
      </w:r>
      <w:r w:rsidRPr="00F71228">
        <w:rPr>
          <w:rFonts w:ascii="Calibri" w:hAnsi="Calibri" w:cs="Calibri"/>
          <w:noProof/>
        </w:rPr>
        <w:lastRenderedPageBreak/>
        <w:t>10.1177/1063293X13520316.</w:t>
      </w:r>
    </w:p>
    <w:p w14:paraId="6B2CBC2F"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Fonseca, D. </w:t>
      </w:r>
      <w:r w:rsidRPr="00F71228">
        <w:rPr>
          <w:rFonts w:ascii="Calibri" w:hAnsi="Calibri" w:cs="Calibri"/>
          <w:i/>
          <w:iCs/>
          <w:noProof/>
        </w:rPr>
        <w:t>et al.</w:t>
      </w:r>
      <w:r w:rsidRPr="00F71228">
        <w:rPr>
          <w:rFonts w:ascii="Calibri" w:hAnsi="Calibri" w:cs="Calibri"/>
          <w:noProof/>
        </w:rPr>
        <w:t xml:space="preserve"> (2016) ‘Technological adaptation of the student to the educational density of the course. A case study: 3D architectural visualization’. doi: 10.1016/j.chb.2016.05.048.</w:t>
      </w:r>
    </w:p>
    <w:p w14:paraId="2E3C5122"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Funkhouser, T. </w:t>
      </w:r>
      <w:r w:rsidRPr="00F71228">
        <w:rPr>
          <w:rFonts w:ascii="Calibri" w:hAnsi="Calibri" w:cs="Calibri"/>
          <w:i/>
          <w:iCs/>
          <w:noProof/>
        </w:rPr>
        <w:t>et al.</w:t>
      </w:r>
      <w:r w:rsidRPr="00F71228">
        <w:rPr>
          <w:rFonts w:ascii="Calibri" w:hAnsi="Calibri" w:cs="Calibri"/>
          <w:noProof/>
        </w:rPr>
        <w:t xml:space="preserve"> (no date) ‘A Search Engine for 3D Models’. Available at: https://www.cs.princeton.edu/~funk/tog03.pdf (Accessed: 17 April 2018).</w:t>
      </w:r>
    </w:p>
    <w:p w14:paraId="5B015B25"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ardner, D. M. (1986) ‘The Product Life Cycle: It’s Role in Marketing Strategy/Some Evolving Observations About the Life Cycle’, </w:t>
      </w:r>
      <w:r w:rsidRPr="00F71228">
        <w:rPr>
          <w:rFonts w:ascii="Calibri" w:hAnsi="Calibri" w:cs="Calibri"/>
          <w:i/>
          <w:iCs/>
          <w:noProof/>
        </w:rPr>
        <w:t>BEBR Faculty Working Paper</w:t>
      </w:r>
      <w:r w:rsidRPr="00F71228">
        <w:rPr>
          <w:rFonts w:ascii="Calibri" w:hAnsi="Calibri" w:cs="Calibri"/>
          <w:noProof/>
        </w:rPr>
        <w:t>, (1304). doi: 10.1007/s13398-014-0173-7.2.</w:t>
      </w:r>
    </w:p>
    <w:p w14:paraId="5E127374"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ibson, R. (2020) </w:t>
      </w:r>
      <w:r w:rsidRPr="00F71228">
        <w:rPr>
          <w:rFonts w:ascii="Calibri" w:hAnsi="Calibri" w:cs="Calibri"/>
          <w:i/>
          <w:iCs/>
          <w:noProof/>
        </w:rPr>
        <w:t>Ready to work - Compass magazine</w:t>
      </w:r>
      <w:r w:rsidRPr="00F71228">
        <w:rPr>
          <w:rFonts w:ascii="Calibri" w:hAnsi="Calibri" w:cs="Calibri"/>
          <w:noProof/>
        </w:rPr>
        <w:t>. Available at: https://compassmag.3ds.com/education-crossroads/ (Accessed: 13 October 2020).</w:t>
      </w:r>
    </w:p>
    <w:p w14:paraId="04E42141"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lobal Engineer (2018) </w:t>
      </w:r>
      <w:r w:rsidRPr="00F71228">
        <w:rPr>
          <w:rFonts w:ascii="Calibri" w:hAnsi="Calibri" w:cs="Calibri"/>
          <w:i/>
          <w:iCs/>
          <w:noProof/>
        </w:rPr>
        <w:t>Advancing engineers – GEDC</w:t>
      </w:r>
      <w:r w:rsidRPr="00F71228">
        <w:rPr>
          <w:rFonts w:ascii="Calibri" w:hAnsi="Calibri" w:cs="Calibri"/>
          <w:noProof/>
        </w:rPr>
        <w:t xml:space="preserve">, </w:t>
      </w:r>
      <w:r w:rsidRPr="00F71228">
        <w:rPr>
          <w:rFonts w:ascii="Calibri" w:hAnsi="Calibri" w:cs="Calibri"/>
          <w:i/>
          <w:iCs/>
          <w:noProof/>
        </w:rPr>
        <w:t>Global Engineer</w:t>
      </w:r>
      <w:r w:rsidRPr="00F71228">
        <w:rPr>
          <w:rFonts w:ascii="Calibri" w:hAnsi="Calibri" w:cs="Calibri"/>
          <w:noProof/>
        </w:rPr>
        <w:t>. Available at: https://www.gedcouncil.org/ge/advancing-engineers/ (Accessed: 8 February 2022).</w:t>
      </w:r>
    </w:p>
    <w:p w14:paraId="3EDC749C"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oldberg, D. E. (1994) </w:t>
      </w:r>
      <w:r w:rsidRPr="00F71228">
        <w:rPr>
          <w:rFonts w:ascii="Calibri" w:hAnsi="Calibri" w:cs="Calibri"/>
          <w:i/>
          <w:iCs/>
          <w:noProof/>
        </w:rPr>
        <w:t>Change in Engineering Education: One Myth, Two Scenarios, and Three Foci</w:t>
      </w:r>
      <w:r w:rsidRPr="00F71228">
        <w:rPr>
          <w:rFonts w:ascii="Calibri" w:hAnsi="Calibri" w:cs="Calibri"/>
          <w:noProof/>
        </w:rPr>
        <w:t>.</w:t>
      </w:r>
    </w:p>
    <w:p w14:paraId="2A724EC7"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oldberg, D. and Somerville, M. (2014) </w:t>
      </w:r>
      <w:r w:rsidRPr="00F71228">
        <w:rPr>
          <w:rFonts w:ascii="Calibri" w:hAnsi="Calibri" w:cs="Calibri"/>
          <w:i/>
          <w:iCs/>
          <w:noProof/>
        </w:rPr>
        <w:t>A Whole New ENgineer</w:t>
      </w:r>
      <w:r w:rsidRPr="00F71228">
        <w:rPr>
          <w:rFonts w:ascii="Calibri" w:hAnsi="Calibri" w:cs="Calibri"/>
          <w:noProof/>
        </w:rPr>
        <w:t>. ThreeJoy Associates.</w:t>
      </w:r>
    </w:p>
    <w:p w14:paraId="7E44F46B"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oodhew, P. (2018) </w:t>
      </w:r>
      <w:r w:rsidRPr="00F71228">
        <w:rPr>
          <w:rFonts w:ascii="Calibri" w:hAnsi="Calibri" w:cs="Calibri"/>
          <w:i/>
          <w:iCs/>
          <w:noProof/>
        </w:rPr>
        <w:t>Idea to Inauguration-founding a university in the UK</w:t>
      </w:r>
      <w:r w:rsidRPr="00F71228">
        <w:rPr>
          <w:rFonts w:ascii="Calibri" w:hAnsi="Calibri" w:cs="Calibri"/>
          <w:noProof/>
        </w:rPr>
        <w:t>.</w:t>
      </w:r>
    </w:p>
    <w:p w14:paraId="36619BB1"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oold, E. and Devitt, F. (2012) ‘The role of mathematics in engineering practice and in the formation of engineers’, </w:t>
      </w:r>
      <w:r w:rsidRPr="00F71228">
        <w:rPr>
          <w:rFonts w:ascii="Calibri" w:hAnsi="Calibri" w:cs="Calibri"/>
          <w:i/>
          <w:iCs/>
          <w:noProof/>
        </w:rPr>
        <w:t>Proceedings of the 40th SEFI Annual Conference 2012 - Engineering Education 2020: Meet the Future</w:t>
      </w:r>
      <w:r w:rsidRPr="00F71228">
        <w:rPr>
          <w:rFonts w:ascii="Calibri" w:hAnsi="Calibri" w:cs="Calibri"/>
          <w:noProof/>
        </w:rPr>
        <w:t>, (January 2012).</w:t>
      </w:r>
    </w:p>
    <w:p w14:paraId="599EA1A7"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OV.UK (2020) </w:t>
      </w:r>
      <w:r w:rsidRPr="00F71228">
        <w:rPr>
          <w:rFonts w:ascii="Calibri" w:hAnsi="Calibri" w:cs="Calibri"/>
          <w:i/>
          <w:iCs/>
          <w:noProof/>
        </w:rPr>
        <w:t>Introduction of T Levels</w:t>
      </w:r>
      <w:r w:rsidRPr="00F71228">
        <w:rPr>
          <w:rFonts w:ascii="Calibri" w:hAnsi="Calibri" w:cs="Calibri"/>
          <w:noProof/>
        </w:rPr>
        <w:t>. Available at: https://www.gov.uk/government/publications/introduction-of-t-levels/introduction-of-t-levels#find-out-more (Accessed: 3 July 2020).</w:t>
      </w:r>
    </w:p>
    <w:p w14:paraId="35AC610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raham, R. (2018) ‘The global state of theart in engineering education’, </w:t>
      </w:r>
      <w:r w:rsidRPr="00F71228">
        <w:rPr>
          <w:rFonts w:ascii="Calibri" w:hAnsi="Calibri" w:cs="Calibri"/>
          <w:i/>
          <w:iCs/>
          <w:noProof/>
        </w:rPr>
        <w:t>MIT</w:t>
      </w:r>
      <w:r w:rsidRPr="00F71228">
        <w:rPr>
          <w:rFonts w:ascii="Calibri" w:hAnsi="Calibri" w:cs="Calibri"/>
          <w:noProof/>
        </w:rPr>
        <w:t>. Available at: https://jwel.mit.edu/sites/mit-jwel/files/assets/files/neet_global_state_of_eng_edu_180330.pdf (Accessed: 3 October 2019).</w:t>
      </w:r>
    </w:p>
    <w:p w14:paraId="31132FD2"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lastRenderedPageBreak/>
        <w:t xml:space="preserve">Grealou,  lionel (2020) </w:t>
      </w:r>
      <w:r w:rsidRPr="00F71228">
        <w:rPr>
          <w:rFonts w:ascii="Calibri" w:hAnsi="Calibri" w:cs="Calibri"/>
          <w:i/>
          <w:iCs/>
          <w:noProof/>
        </w:rPr>
        <w:t>TOWARDS A DIGITAL FUTURE: THE EVOLVING ROLE OF PLM IN THE FUTURE DIGITAL WORLD</w:t>
      </w:r>
      <w:r w:rsidRPr="00F71228">
        <w:rPr>
          <w:rFonts w:ascii="Calibri" w:hAnsi="Calibri" w:cs="Calibri"/>
          <w:noProof/>
        </w:rPr>
        <w:t>.</w:t>
      </w:r>
    </w:p>
    <w:p w14:paraId="481E62C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reenstein, T. (2011) ‘How Do We Measure Concepts?’, </w:t>
      </w:r>
      <w:r w:rsidRPr="00F71228">
        <w:rPr>
          <w:rFonts w:ascii="Calibri" w:hAnsi="Calibri" w:cs="Calibri"/>
          <w:i/>
          <w:iCs/>
          <w:noProof/>
        </w:rPr>
        <w:t>Methods of Family Research</w:t>
      </w:r>
      <w:r w:rsidRPr="00F71228">
        <w:rPr>
          <w:rFonts w:ascii="Calibri" w:hAnsi="Calibri" w:cs="Calibri"/>
          <w:noProof/>
        </w:rPr>
        <w:t>, pp. 51–62. doi: 10.4135/9781412990233.d7.</w:t>
      </w:r>
    </w:p>
    <w:p w14:paraId="50C158AB"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resalfi, M. and Barab, S. (2011) ‘Learning for a reason: Supporting forms of engagement by designing tasks and orchestrating environments’, </w:t>
      </w:r>
      <w:r w:rsidRPr="00F71228">
        <w:rPr>
          <w:rFonts w:ascii="Calibri" w:hAnsi="Calibri" w:cs="Calibri"/>
          <w:i/>
          <w:iCs/>
          <w:noProof/>
        </w:rPr>
        <w:t>Theory into Practice</w:t>
      </w:r>
      <w:r w:rsidRPr="00F71228">
        <w:rPr>
          <w:rFonts w:ascii="Calibri" w:hAnsi="Calibri" w:cs="Calibri"/>
          <w:noProof/>
        </w:rPr>
        <w:t>, 50(4), pp. 300–310. doi: 10.1080/00405841.2011.607391.</w:t>
      </w:r>
    </w:p>
    <w:p w14:paraId="24737E2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rieves, M. (2005) </w:t>
      </w:r>
      <w:r w:rsidRPr="00F71228">
        <w:rPr>
          <w:rFonts w:ascii="Calibri" w:hAnsi="Calibri" w:cs="Calibri"/>
          <w:i/>
          <w:iCs/>
          <w:noProof/>
        </w:rPr>
        <w:t>Product Lifecycle Management: Driving the Next Generation of Lean Thinking</w:t>
      </w:r>
      <w:r w:rsidRPr="00F71228">
        <w:rPr>
          <w:rFonts w:ascii="Calibri" w:hAnsi="Calibri" w:cs="Calibri"/>
          <w:noProof/>
        </w:rPr>
        <w:t>. Wiley-Blackwell. doi: 10.1111/j.1540-5885.2007.00250_2.x.</w:t>
      </w:r>
    </w:p>
    <w:p w14:paraId="7DBC46F5"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rieves, M. (2006) </w:t>
      </w:r>
      <w:r w:rsidRPr="00F71228">
        <w:rPr>
          <w:rFonts w:ascii="Calibri" w:hAnsi="Calibri" w:cs="Calibri"/>
          <w:i/>
          <w:iCs/>
          <w:noProof/>
        </w:rPr>
        <w:t>Product lifecycle management : driving the next generation of lean thinking</w:t>
      </w:r>
      <w:r w:rsidRPr="00F71228">
        <w:rPr>
          <w:rFonts w:ascii="Calibri" w:hAnsi="Calibri" w:cs="Calibri"/>
          <w:noProof/>
        </w:rPr>
        <w:t>. McGraw-Hill.</w:t>
      </w:r>
    </w:p>
    <w:p w14:paraId="3AFB1133"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Gunn, J. (2020) </w:t>
      </w:r>
      <w:r w:rsidRPr="00F71228">
        <w:rPr>
          <w:rFonts w:ascii="Calibri" w:hAnsi="Calibri" w:cs="Calibri"/>
          <w:i/>
          <w:iCs/>
          <w:noProof/>
        </w:rPr>
        <w:t>History and Evolution of STEAM Learning in the United States | Resilient Educator</w:t>
      </w:r>
      <w:r w:rsidRPr="00F71228">
        <w:rPr>
          <w:rFonts w:ascii="Calibri" w:hAnsi="Calibri" w:cs="Calibri"/>
          <w:noProof/>
        </w:rPr>
        <w:t xml:space="preserve">, </w:t>
      </w:r>
      <w:r w:rsidRPr="00F71228">
        <w:rPr>
          <w:rFonts w:ascii="Calibri" w:hAnsi="Calibri" w:cs="Calibri"/>
          <w:i/>
          <w:iCs/>
          <w:noProof/>
        </w:rPr>
        <w:t>Resilient Educator</w:t>
      </w:r>
      <w:r w:rsidRPr="00F71228">
        <w:rPr>
          <w:rFonts w:ascii="Calibri" w:hAnsi="Calibri" w:cs="Calibri"/>
          <w:noProof/>
        </w:rPr>
        <w:t>. Available at: https://resilienteducator.com/classroom-resources/evolution-of-stem-and-steam-in-the-united-states/ (Accessed: 6 July 2020).</w:t>
      </w:r>
    </w:p>
    <w:p w14:paraId="4CCFB675"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Handelsman, M. M. </w:t>
      </w:r>
      <w:r w:rsidRPr="00F71228">
        <w:rPr>
          <w:rFonts w:ascii="Calibri" w:hAnsi="Calibri" w:cs="Calibri"/>
          <w:i/>
          <w:iCs/>
          <w:noProof/>
        </w:rPr>
        <w:t>et al.</w:t>
      </w:r>
      <w:r w:rsidRPr="00F71228">
        <w:rPr>
          <w:rFonts w:ascii="Calibri" w:hAnsi="Calibri" w:cs="Calibri"/>
          <w:noProof/>
        </w:rPr>
        <w:t xml:space="preserve"> (2005) </w:t>
      </w:r>
      <w:r w:rsidRPr="00F71228">
        <w:rPr>
          <w:rFonts w:ascii="Calibri" w:hAnsi="Calibri" w:cs="Calibri"/>
          <w:i/>
          <w:iCs/>
          <w:noProof/>
        </w:rPr>
        <w:t>A Measure of College Student Course Engagement</w:t>
      </w:r>
      <w:r w:rsidRPr="00F71228">
        <w:rPr>
          <w:rFonts w:ascii="Calibri" w:hAnsi="Calibri" w:cs="Calibri"/>
          <w:noProof/>
        </w:rPr>
        <w:t xml:space="preserve">, </w:t>
      </w:r>
      <w:r w:rsidRPr="00F71228">
        <w:rPr>
          <w:rFonts w:ascii="Calibri" w:hAnsi="Calibri" w:cs="Calibri"/>
          <w:i/>
          <w:iCs/>
          <w:noProof/>
        </w:rPr>
        <w:t>Source: The Journal of Educational Research</w:t>
      </w:r>
      <w:r w:rsidRPr="00F71228">
        <w:rPr>
          <w:rFonts w:ascii="Calibri" w:hAnsi="Calibri" w:cs="Calibri"/>
          <w:noProof/>
        </w:rPr>
        <w:t>.</w:t>
      </w:r>
    </w:p>
    <w:p w14:paraId="579773A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HEPI (2016) </w:t>
      </w:r>
      <w:r w:rsidRPr="00F71228">
        <w:rPr>
          <w:rFonts w:ascii="Calibri" w:hAnsi="Calibri" w:cs="Calibri"/>
          <w:i/>
          <w:iCs/>
          <w:noProof/>
        </w:rPr>
        <w:t>BTEC: why it’s important to Universities, Employers, Students</w:t>
      </w:r>
      <w:r w:rsidRPr="00F71228">
        <w:rPr>
          <w:rFonts w:ascii="Calibri" w:hAnsi="Calibri" w:cs="Calibri"/>
          <w:noProof/>
        </w:rPr>
        <w:t>. Available at: https://www.hepi.ac.uk/2016/11/18/btec-important-universities-employers-studentsand-pearson/ (Accessed: 3 July 2020).</w:t>
      </w:r>
    </w:p>
    <w:p w14:paraId="683DB77F"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Humphreys, R. (2019) ‘Employers, educators tackle middle-skill worker shortage -’, </w:t>
      </w:r>
      <w:r w:rsidRPr="00F71228">
        <w:rPr>
          <w:rFonts w:ascii="Calibri" w:hAnsi="Calibri" w:cs="Calibri"/>
          <w:i/>
          <w:iCs/>
          <w:noProof/>
        </w:rPr>
        <w:t>Compass magazine</w:t>
      </w:r>
      <w:r w:rsidRPr="00F71228">
        <w:rPr>
          <w:rFonts w:ascii="Calibri" w:hAnsi="Calibri" w:cs="Calibri"/>
          <w:noProof/>
        </w:rPr>
        <w:t>. Available at: https://compassmag.3ds.com/working-together/ (Accessed: 8 February 2022).</w:t>
      </w:r>
    </w:p>
    <w:p w14:paraId="22B56273"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Huwart, J.-Y. and Verdier, L. (2013) ‘Does globalisation promote employment?’, </w:t>
      </w:r>
      <w:r w:rsidRPr="00F71228">
        <w:rPr>
          <w:rFonts w:ascii="Calibri" w:hAnsi="Calibri" w:cs="Calibri"/>
          <w:i/>
          <w:iCs/>
          <w:noProof/>
        </w:rPr>
        <w:t>Economic Globalisation: Origins and consequences,</w:t>
      </w:r>
      <w:r w:rsidRPr="00F71228">
        <w:rPr>
          <w:rFonts w:ascii="Calibri" w:hAnsi="Calibri" w:cs="Calibri"/>
          <w:noProof/>
        </w:rPr>
        <w:t>. Available at: http://dx.doi.org/10.1787/9789264111905-7-en%0AThis (Accessed: 20 December 2016).</w:t>
      </w:r>
    </w:p>
    <w:p w14:paraId="238E8B0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IET (2017) </w:t>
      </w:r>
      <w:r w:rsidRPr="00F71228">
        <w:rPr>
          <w:rFonts w:ascii="Calibri" w:hAnsi="Calibri" w:cs="Calibri"/>
          <w:i/>
          <w:iCs/>
          <w:noProof/>
        </w:rPr>
        <w:t>New approaches to engineering higher education</w:t>
      </w:r>
      <w:r w:rsidRPr="00F71228">
        <w:rPr>
          <w:rFonts w:ascii="Calibri" w:hAnsi="Calibri" w:cs="Calibri"/>
          <w:noProof/>
        </w:rPr>
        <w:t>.</w:t>
      </w:r>
    </w:p>
    <w:p w14:paraId="2E79512F"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lastRenderedPageBreak/>
        <w:t xml:space="preserve">IET and EPC (2017) </w:t>
      </w:r>
      <w:r w:rsidRPr="00F71228">
        <w:rPr>
          <w:rFonts w:ascii="Calibri" w:hAnsi="Calibri" w:cs="Calibri"/>
          <w:i/>
          <w:iCs/>
          <w:noProof/>
        </w:rPr>
        <w:t>New approaches to engineering higher education</w:t>
      </w:r>
      <w:r w:rsidRPr="00F71228">
        <w:rPr>
          <w:rFonts w:ascii="Calibri" w:hAnsi="Calibri" w:cs="Calibri"/>
          <w:noProof/>
        </w:rPr>
        <w:t>. Available at: https://www.theiet.org/media/3460/new-approaches.pdf (Accessed: 18 June 2019).</w:t>
      </w:r>
    </w:p>
    <w:p w14:paraId="7F2C3B4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IMECHE (2013) ‘Closing the Skills gap’, </w:t>
      </w:r>
      <w:r w:rsidRPr="00F71228">
        <w:rPr>
          <w:rFonts w:ascii="Calibri" w:hAnsi="Calibri" w:cs="Calibri"/>
          <w:i/>
          <w:iCs/>
          <w:noProof/>
        </w:rPr>
        <w:t>Professional Engineer</w:t>
      </w:r>
      <w:r w:rsidRPr="00F71228">
        <w:rPr>
          <w:rFonts w:ascii="Calibri" w:hAnsi="Calibri" w:cs="Calibri"/>
          <w:noProof/>
        </w:rPr>
        <w:t>, 385(8556).</w:t>
      </w:r>
    </w:p>
    <w:p w14:paraId="5EEB36BC"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ISO (1987) </w:t>
      </w:r>
      <w:r w:rsidRPr="00F71228">
        <w:rPr>
          <w:rFonts w:ascii="Calibri" w:hAnsi="Calibri" w:cs="Calibri"/>
          <w:i/>
          <w:iCs/>
          <w:noProof/>
        </w:rPr>
        <w:t>ISO 9000 history</w:t>
      </w:r>
      <w:r w:rsidRPr="00F71228">
        <w:rPr>
          <w:rFonts w:ascii="Calibri" w:hAnsi="Calibri" w:cs="Calibri"/>
          <w:noProof/>
        </w:rPr>
        <w:t>. Available at: https://www.iso9001help.co.uk/ISO-9000-history.html (Accessed: 29 June 2020).</w:t>
      </w:r>
    </w:p>
    <w:p w14:paraId="009FB4A0"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Jarosz, J. P. and Busch-Vishniac, I. J. (2006) ‘A topical analysis of mechanical engineering curricula’, </w:t>
      </w:r>
      <w:r w:rsidRPr="00F71228">
        <w:rPr>
          <w:rFonts w:ascii="Calibri" w:hAnsi="Calibri" w:cs="Calibri"/>
          <w:i/>
          <w:iCs/>
          <w:noProof/>
        </w:rPr>
        <w:t>Journal of Engineering Education</w:t>
      </w:r>
      <w:r w:rsidRPr="00F71228">
        <w:rPr>
          <w:rFonts w:ascii="Calibri" w:hAnsi="Calibri" w:cs="Calibri"/>
          <w:noProof/>
        </w:rPr>
        <w:t>, 95(3), pp. 241–248. doi: 10.1002/j.2168-9830.2006.tb00896.x.</w:t>
      </w:r>
    </w:p>
    <w:p w14:paraId="09E107F0"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King, J. E. </w:t>
      </w:r>
      <w:r w:rsidRPr="00F71228">
        <w:rPr>
          <w:rFonts w:ascii="Calibri" w:hAnsi="Calibri" w:cs="Calibri"/>
          <w:i/>
          <w:iCs/>
          <w:noProof/>
        </w:rPr>
        <w:t>et al.</w:t>
      </w:r>
      <w:r w:rsidRPr="00F71228">
        <w:rPr>
          <w:rFonts w:ascii="Calibri" w:hAnsi="Calibri" w:cs="Calibri"/>
          <w:noProof/>
        </w:rPr>
        <w:t xml:space="preserve"> (2007) </w:t>
      </w:r>
      <w:r w:rsidRPr="00F71228">
        <w:rPr>
          <w:rFonts w:ascii="Calibri" w:hAnsi="Calibri" w:cs="Calibri"/>
          <w:i/>
          <w:iCs/>
          <w:noProof/>
        </w:rPr>
        <w:t>Educating Engineers for the 21st Century</w:t>
      </w:r>
      <w:r w:rsidRPr="00F71228">
        <w:rPr>
          <w:rFonts w:ascii="Calibri" w:hAnsi="Calibri" w:cs="Calibri"/>
          <w:noProof/>
        </w:rPr>
        <w:t>. Available at: www.raeng.org.uk (Accessed: 1 July 2020).</w:t>
      </w:r>
    </w:p>
    <w:p w14:paraId="18FA434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Kohlweiss, A. </w:t>
      </w:r>
      <w:r w:rsidRPr="00F71228">
        <w:rPr>
          <w:rFonts w:ascii="Calibri" w:hAnsi="Calibri" w:cs="Calibri"/>
          <w:i/>
          <w:iCs/>
          <w:noProof/>
        </w:rPr>
        <w:t>et al.</w:t>
      </w:r>
      <w:r w:rsidRPr="00F71228">
        <w:rPr>
          <w:rFonts w:ascii="Calibri" w:hAnsi="Calibri" w:cs="Calibri"/>
          <w:noProof/>
        </w:rPr>
        <w:t xml:space="preserve"> (2020) ‘Integration of a teardown approach at Graz University of Technology´s LEAD Factory’, in </w:t>
      </w:r>
      <w:r w:rsidRPr="00F71228">
        <w:rPr>
          <w:rFonts w:ascii="Calibri" w:hAnsi="Calibri" w:cs="Calibri"/>
          <w:i/>
          <w:iCs/>
          <w:noProof/>
        </w:rPr>
        <w:t>Procedia Manufacturing</w:t>
      </w:r>
      <w:r w:rsidRPr="00F71228">
        <w:rPr>
          <w:rFonts w:ascii="Calibri" w:hAnsi="Calibri" w:cs="Calibri"/>
          <w:noProof/>
        </w:rPr>
        <w:t>. Elsevier B.V., pp. 240–245. doi: 10.1016/j.promfg.2020.04.101.</w:t>
      </w:r>
    </w:p>
    <w:p w14:paraId="53F4C065"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Kotha, S. (2017) ‘Review Reviewed Work ( s ): Mass Customization : The New Frontier in Business Competition by B . Joseph Pine , Review by : Suresh Kotha Source : The Academy of Management Review , Vol . 19 , No . 3 , Special Issue : " Total Quality " Published by : Academ’, </w:t>
      </w:r>
      <w:r w:rsidRPr="00F71228">
        <w:rPr>
          <w:rFonts w:ascii="Calibri" w:hAnsi="Calibri" w:cs="Calibri"/>
          <w:i/>
          <w:iCs/>
          <w:noProof/>
        </w:rPr>
        <w:t>Academy of Management Review</w:t>
      </w:r>
      <w:r w:rsidRPr="00F71228">
        <w:rPr>
          <w:rFonts w:ascii="Calibri" w:hAnsi="Calibri" w:cs="Calibri"/>
          <w:noProof/>
        </w:rPr>
        <w:t>, 19(3).</w:t>
      </w:r>
    </w:p>
    <w:p w14:paraId="6F85B599"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Kotter, J. (1997) </w:t>
      </w:r>
      <w:r w:rsidRPr="00F71228">
        <w:rPr>
          <w:rFonts w:ascii="Calibri" w:hAnsi="Calibri" w:cs="Calibri"/>
          <w:i/>
          <w:iCs/>
          <w:noProof/>
        </w:rPr>
        <w:t>leading change: a conversation with John P. Kotter</w:t>
      </w:r>
      <w:r w:rsidRPr="00F71228">
        <w:rPr>
          <w:rFonts w:ascii="Calibri" w:hAnsi="Calibri" w:cs="Calibri"/>
          <w:noProof/>
        </w:rPr>
        <w:t>.</w:t>
      </w:r>
    </w:p>
    <w:p w14:paraId="77949B13"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Kuokkanen, J. </w:t>
      </w:r>
      <w:r w:rsidRPr="00F71228">
        <w:rPr>
          <w:rFonts w:ascii="Calibri" w:hAnsi="Calibri" w:cs="Calibri"/>
          <w:i/>
          <w:iCs/>
          <w:noProof/>
        </w:rPr>
        <w:t>et al.</w:t>
      </w:r>
      <w:r w:rsidRPr="00F71228">
        <w:rPr>
          <w:rFonts w:ascii="Calibri" w:hAnsi="Calibri" w:cs="Calibri"/>
          <w:noProof/>
        </w:rPr>
        <w:t xml:space="preserve"> (2021) ‘The reliability and validity of the sport engagement instrument in the Finnish dual career context’, </w:t>
      </w:r>
      <w:r w:rsidRPr="00F71228">
        <w:rPr>
          <w:rFonts w:ascii="Calibri" w:hAnsi="Calibri" w:cs="Calibri"/>
          <w:i/>
          <w:iCs/>
          <w:noProof/>
        </w:rPr>
        <w:t>International Journal of Sport and Exercise Psychology</w:t>
      </w:r>
      <w:r w:rsidRPr="00F71228">
        <w:rPr>
          <w:rFonts w:ascii="Calibri" w:hAnsi="Calibri" w:cs="Calibri"/>
          <w:noProof/>
        </w:rPr>
        <w:t>, 0(0), pp. 1–23. doi: 10.1080/1612197X.2021.1979074.</w:t>
      </w:r>
    </w:p>
    <w:p w14:paraId="1B0E28B5"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Van Laar, E. </w:t>
      </w:r>
      <w:r w:rsidRPr="00F71228">
        <w:rPr>
          <w:rFonts w:ascii="Calibri" w:hAnsi="Calibri" w:cs="Calibri"/>
          <w:i/>
          <w:iCs/>
          <w:noProof/>
        </w:rPr>
        <w:t>et al.</w:t>
      </w:r>
      <w:r w:rsidRPr="00F71228">
        <w:rPr>
          <w:rFonts w:ascii="Calibri" w:hAnsi="Calibri" w:cs="Calibri"/>
          <w:noProof/>
        </w:rPr>
        <w:t xml:space="preserve"> (2017) ‘The relation between 21st-century skills and digital skills: A systematic literature review’. doi: 10.1016/j.chb.2017.03.010.</w:t>
      </w:r>
    </w:p>
    <w:p w14:paraId="093C6486"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Lattuca, L. R. and Stark, J. S. (2009) </w:t>
      </w:r>
      <w:r w:rsidRPr="00F71228">
        <w:rPr>
          <w:rFonts w:ascii="Calibri" w:hAnsi="Calibri" w:cs="Calibri"/>
          <w:i/>
          <w:iCs/>
          <w:noProof/>
        </w:rPr>
        <w:t>SHAPING THE COLLEGE CURRICULUM</w:t>
      </w:r>
      <w:r w:rsidRPr="00F71228">
        <w:rPr>
          <w:rFonts w:ascii="Calibri" w:hAnsi="Calibri" w:cs="Calibri"/>
          <w:noProof/>
        </w:rPr>
        <w:t>. 2nd edn. Jossey-Bass.</w:t>
      </w:r>
    </w:p>
    <w:p w14:paraId="6CE92811"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Levitt, T. (1983) ‘The globalization of Markets’, (December), pp. 92–103.</w:t>
      </w:r>
    </w:p>
    <w:p w14:paraId="47B307A4"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lastRenderedPageBreak/>
        <w:t xml:space="preserve">Mandernach, B. J. (2015) </w:t>
      </w:r>
      <w:r w:rsidRPr="00F71228">
        <w:rPr>
          <w:rFonts w:ascii="Calibri" w:hAnsi="Calibri" w:cs="Calibri"/>
          <w:i/>
          <w:iCs/>
          <w:noProof/>
        </w:rPr>
        <w:t>Assessment of Student Engagement in Higher Education: A Synthesis of Literature and Assessment Tools</w:t>
      </w:r>
      <w:r w:rsidRPr="00F71228">
        <w:rPr>
          <w:rFonts w:ascii="Calibri" w:hAnsi="Calibri" w:cs="Calibri"/>
          <w:noProof/>
        </w:rPr>
        <w:t xml:space="preserve">, </w:t>
      </w:r>
      <w:r w:rsidRPr="00F71228">
        <w:rPr>
          <w:rFonts w:ascii="Calibri" w:hAnsi="Calibri" w:cs="Calibri"/>
          <w:i/>
          <w:iCs/>
          <w:noProof/>
        </w:rPr>
        <w:t>International Journal of Learning, Teaching and Educational Research</w:t>
      </w:r>
      <w:r w:rsidRPr="00F71228">
        <w:rPr>
          <w:rFonts w:ascii="Calibri" w:hAnsi="Calibri" w:cs="Calibri"/>
          <w:noProof/>
        </w:rPr>
        <w:t>.</w:t>
      </w:r>
    </w:p>
    <w:p w14:paraId="3A38F4F9"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Marra, R. M., Plumb, C. and Hacker, D. J. (2018) ‘Developing metacognitive skills in PBL undergraduate engineering’, </w:t>
      </w:r>
      <w:r w:rsidRPr="00F71228">
        <w:rPr>
          <w:rFonts w:ascii="Calibri" w:hAnsi="Calibri" w:cs="Calibri"/>
          <w:i/>
          <w:iCs/>
          <w:noProof/>
        </w:rPr>
        <w:t>ASEE Annual Conference and Exposition, Conference Proceedings</w:t>
      </w:r>
      <w:r w:rsidRPr="00F71228">
        <w:rPr>
          <w:rFonts w:ascii="Calibri" w:hAnsi="Calibri" w:cs="Calibri"/>
          <w:noProof/>
        </w:rPr>
        <w:t>, 2018-June, pp. 2–5.</w:t>
      </w:r>
    </w:p>
    <w:p w14:paraId="361AB87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MATHWORKS and YOUGOV (2013) </w:t>
      </w:r>
      <w:r w:rsidRPr="00F71228">
        <w:rPr>
          <w:rFonts w:ascii="Calibri" w:hAnsi="Calibri" w:cs="Calibri"/>
          <w:i/>
          <w:iCs/>
          <w:noProof/>
        </w:rPr>
        <w:t>STEM Skills gap survey</w:t>
      </w:r>
      <w:r w:rsidRPr="00F71228">
        <w:rPr>
          <w:rFonts w:ascii="Calibri" w:hAnsi="Calibri" w:cs="Calibri"/>
          <w:noProof/>
        </w:rPr>
        <w:t>. Available at: www.yougov.com (Accessed: 3 July 2020).</w:t>
      </w:r>
    </w:p>
    <w:p w14:paraId="3A2490EA"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McCabe, D. L., Butterfield, K. D. and Treviño, L. K. (2012) </w:t>
      </w:r>
      <w:r w:rsidRPr="00F71228">
        <w:rPr>
          <w:rFonts w:ascii="Calibri" w:hAnsi="Calibri" w:cs="Calibri"/>
          <w:i/>
          <w:iCs/>
          <w:noProof/>
        </w:rPr>
        <w:t>Cheating in College : Why Students Do It and What Educators Can Do about It</w:t>
      </w:r>
      <w:r w:rsidRPr="00F71228">
        <w:rPr>
          <w:rFonts w:ascii="Calibri" w:hAnsi="Calibri" w:cs="Calibri"/>
          <w:noProof/>
        </w:rPr>
        <w:t>. Baltimore: Johns Hopkins University Press. Available at: http://staffs.summon.serialssolutions.com/2.0.0/link/0/eLvHCXMwrV3NT4MwFH9ZNg-e_Na5mfQfgAAthXoxDl1mPLj5ERMvpNASvTAzWLL997bQTTZjvHgkr6TQ1_z6vn6vANizHWsLE1xfOEx63PG5oFymOEw8qSxp6hAeuK7mKj-O_PGYDd-8QQseVtSYKmNoyhTtFVauc6nKfsp0CXgVxzU1l3bNB7gSNUarLUuxguiOR8PQ.</w:t>
      </w:r>
    </w:p>
    <w:p w14:paraId="27D8445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Monteiro, V., Mata, L. and Peixoto, F. (2015) ‘Intrinsic motivation inventory: Psychometric properties in the context of first language and mathematics learning’, </w:t>
      </w:r>
      <w:r w:rsidRPr="00F71228">
        <w:rPr>
          <w:rFonts w:ascii="Calibri" w:hAnsi="Calibri" w:cs="Calibri"/>
          <w:i/>
          <w:iCs/>
          <w:noProof/>
        </w:rPr>
        <w:t>Psicologia: Reflexao e Critica</w:t>
      </w:r>
      <w:r w:rsidRPr="00F71228">
        <w:rPr>
          <w:rFonts w:ascii="Calibri" w:hAnsi="Calibri" w:cs="Calibri"/>
          <w:noProof/>
        </w:rPr>
        <w:t>, 28(3), pp. 434–443. doi: 10.1590/1678-7153.201528302.</w:t>
      </w:r>
    </w:p>
    <w:p w14:paraId="2EC37815"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N H S (2016) ‘Freedom to speak up : whistleblowing policy for the NHS Draft for consultation’, (November 2015).</w:t>
      </w:r>
    </w:p>
    <w:p w14:paraId="1BE27E5F"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OECD (2007) ‘INNOVATION AND GROWTH RATIONALE FOR AN INNOVATION STRATEGY ORGANISATION FOR ECONOMIC CO-OPERATION AND DEVELOPMENT’.</w:t>
      </w:r>
    </w:p>
    <w:p w14:paraId="5B16B397"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Ordóñez, D. </w:t>
      </w:r>
      <w:r w:rsidRPr="00F71228">
        <w:rPr>
          <w:rFonts w:ascii="Calibri" w:hAnsi="Calibri" w:cs="Calibri"/>
          <w:i/>
          <w:iCs/>
          <w:noProof/>
        </w:rPr>
        <w:t>et al.</w:t>
      </w:r>
      <w:r w:rsidRPr="00F71228">
        <w:rPr>
          <w:rFonts w:ascii="Calibri" w:hAnsi="Calibri" w:cs="Calibri"/>
          <w:noProof/>
        </w:rPr>
        <w:t xml:space="preserve"> (2009) ‘Goals Gone Wild: The Systematic Side Effects of Over-Prescribing Goal Setting’, </w:t>
      </w:r>
      <w:r w:rsidRPr="00F71228">
        <w:rPr>
          <w:rFonts w:ascii="Calibri" w:hAnsi="Calibri" w:cs="Calibri"/>
          <w:i/>
          <w:iCs/>
          <w:noProof/>
        </w:rPr>
        <w:t>Harvard Business Review</w:t>
      </w:r>
      <w:r w:rsidRPr="00F71228">
        <w:rPr>
          <w:rFonts w:ascii="Calibri" w:hAnsi="Calibri" w:cs="Calibri"/>
          <w:noProof/>
        </w:rPr>
        <w:t>. Available at: http://www.hbs.edu/faculty/Publication Files/09-083.pdf (Accessed: 6 April 2018).</w:t>
      </w:r>
    </w:p>
    <w:p w14:paraId="10F480B9"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Ortiz‐Rojas, M., Chiluiza, K. and Valcke, M. (2019) ‘Gamification through leaderboards: An empirical study in engineering education’, </w:t>
      </w:r>
      <w:r w:rsidRPr="00F71228">
        <w:rPr>
          <w:rFonts w:ascii="Calibri" w:hAnsi="Calibri" w:cs="Calibri"/>
          <w:i/>
          <w:iCs/>
          <w:noProof/>
        </w:rPr>
        <w:t>Computer Applications in Engineering Education</w:t>
      </w:r>
      <w:r w:rsidRPr="00F71228">
        <w:rPr>
          <w:rFonts w:ascii="Calibri" w:hAnsi="Calibri" w:cs="Calibri"/>
          <w:noProof/>
        </w:rPr>
        <w:t xml:space="preserve">, </w:t>
      </w:r>
      <w:r w:rsidRPr="00F71228">
        <w:rPr>
          <w:rFonts w:ascii="Calibri" w:hAnsi="Calibri" w:cs="Calibri"/>
          <w:noProof/>
        </w:rPr>
        <w:lastRenderedPageBreak/>
        <w:t>27(4), pp. 777–788. doi: 10.1002/cae.12116.</w:t>
      </w:r>
    </w:p>
    <w:p w14:paraId="0EFAFD05"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Papageorge, J. (2015) </w:t>
      </w:r>
      <w:r w:rsidRPr="00F71228">
        <w:rPr>
          <w:rFonts w:ascii="Calibri" w:hAnsi="Calibri" w:cs="Calibri"/>
          <w:i/>
          <w:iCs/>
          <w:noProof/>
        </w:rPr>
        <w:t>New PLM Market Reports Forecast Trends 2015-2022 | Arena Solutions</w:t>
      </w:r>
      <w:r w:rsidRPr="00F71228">
        <w:rPr>
          <w:rFonts w:ascii="Calibri" w:hAnsi="Calibri" w:cs="Calibri"/>
          <w:noProof/>
        </w:rPr>
        <w:t xml:space="preserve">, </w:t>
      </w:r>
      <w:r w:rsidRPr="00F71228">
        <w:rPr>
          <w:rFonts w:ascii="Calibri" w:hAnsi="Calibri" w:cs="Calibri"/>
          <w:i/>
          <w:iCs/>
          <w:noProof/>
        </w:rPr>
        <w:t>Posted in Arena, Industry News &amp; Trends, Business Strategy</w:t>
      </w:r>
      <w:r w:rsidRPr="00F71228">
        <w:rPr>
          <w:rFonts w:ascii="Calibri" w:hAnsi="Calibri" w:cs="Calibri"/>
          <w:noProof/>
        </w:rPr>
        <w:t>. Available at: http://www.arenasolutions.com/blog/post/new-plm-market-reports-forecast-trends-2015-2022/ (Accessed: 22 December 2016).</w:t>
      </w:r>
    </w:p>
    <w:p w14:paraId="4DC96B0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Partovi, H. (2018) </w:t>
      </w:r>
      <w:r w:rsidRPr="00F71228">
        <w:rPr>
          <w:rFonts w:ascii="Calibri" w:hAnsi="Calibri" w:cs="Calibri"/>
          <w:i/>
          <w:iCs/>
          <w:noProof/>
        </w:rPr>
        <w:t>Why schools should teach the curriculum of the future, not the past | World Economic Forum</w:t>
      </w:r>
      <w:r w:rsidRPr="00F71228">
        <w:rPr>
          <w:rFonts w:ascii="Calibri" w:hAnsi="Calibri" w:cs="Calibri"/>
          <w:noProof/>
        </w:rPr>
        <w:t>. Available at: https://www.weforum.org/agenda/2018/09/why-schools-should-teach-the-curriculum-of-the-future-not-the-past/ (Accessed: 3 July 2020).</w:t>
      </w:r>
    </w:p>
    <w:p w14:paraId="431CC171"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Passow, H. J. (2007) ‘WHAT COMPETENCIES SHOULD ENGINEERING PROGRAMS EMPHASIZE? A META-ANALYSIS OF PRACTITIONERS’ OPINIONS INFORMS CURRICULAR DESIGN’.</w:t>
      </w:r>
    </w:p>
    <w:p w14:paraId="4135DF39"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Pearson (2018) </w:t>
      </w:r>
      <w:r w:rsidRPr="00F71228">
        <w:rPr>
          <w:rFonts w:ascii="Calibri" w:hAnsi="Calibri" w:cs="Calibri"/>
          <w:i/>
          <w:iCs/>
          <w:noProof/>
        </w:rPr>
        <w:t>Higher Nationals in Engineering - Core Textbook</w:t>
      </w:r>
      <w:r w:rsidRPr="00F71228">
        <w:rPr>
          <w:rFonts w:ascii="Calibri" w:hAnsi="Calibri" w:cs="Calibri"/>
          <w:noProof/>
        </w:rPr>
        <w:t>. 1st edn. Edited by Pearson.</w:t>
      </w:r>
    </w:p>
    <w:p w14:paraId="4AC15902"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Philips, B. </w:t>
      </w:r>
      <w:r w:rsidRPr="00F71228">
        <w:rPr>
          <w:rFonts w:ascii="Calibri" w:hAnsi="Calibri" w:cs="Calibri"/>
          <w:i/>
          <w:iCs/>
          <w:noProof/>
        </w:rPr>
        <w:t>et al.</w:t>
      </w:r>
      <w:r w:rsidRPr="00F71228">
        <w:rPr>
          <w:rFonts w:ascii="Calibri" w:hAnsi="Calibri" w:cs="Calibri"/>
          <w:noProof/>
        </w:rPr>
        <w:t xml:space="preserve"> (2020) ‘IMECHE - How-can-we-solve-the-skills-crisis-in-engineering?’, </w:t>
      </w:r>
      <w:r w:rsidRPr="00F71228">
        <w:rPr>
          <w:rFonts w:ascii="Calibri" w:hAnsi="Calibri" w:cs="Calibri"/>
          <w:i/>
          <w:iCs/>
          <w:noProof/>
        </w:rPr>
        <w:t>Professional Engineer</w:t>
      </w:r>
      <w:r w:rsidRPr="00F71228">
        <w:rPr>
          <w:rFonts w:ascii="Calibri" w:hAnsi="Calibri" w:cs="Calibri"/>
          <w:noProof/>
        </w:rPr>
        <w:t>, (4), p. 13. Available at: https://www.imeche.org/news/news-article/how-can-we-solve-the-skills-crisis-in-engineering.</w:t>
      </w:r>
    </w:p>
    <w:p w14:paraId="7680909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Porter, M. E. (1985) </w:t>
      </w:r>
      <w:r w:rsidRPr="00F71228">
        <w:rPr>
          <w:rFonts w:ascii="Calibri" w:hAnsi="Calibri" w:cs="Calibri"/>
          <w:i/>
          <w:iCs/>
          <w:noProof/>
        </w:rPr>
        <w:t>COMPETITIVE ADVANTAGE Creating and Sustaining Superior Peifonnance THE FREE PRESS</w:t>
      </w:r>
      <w:r w:rsidRPr="00F71228">
        <w:rPr>
          <w:rFonts w:ascii="Calibri" w:hAnsi="Calibri" w:cs="Calibri"/>
          <w:noProof/>
        </w:rPr>
        <w:t>.</w:t>
      </w:r>
    </w:p>
    <w:p w14:paraId="3D38F702"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Pundak, D. and Rozner, S. (2008) ‘Empowering engineering college staff to adopt active learning methods’, </w:t>
      </w:r>
      <w:r w:rsidRPr="00F71228">
        <w:rPr>
          <w:rFonts w:ascii="Calibri" w:hAnsi="Calibri" w:cs="Calibri"/>
          <w:i/>
          <w:iCs/>
          <w:noProof/>
        </w:rPr>
        <w:t>Journal of Science Education and Technology</w:t>
      </w:r>
      <w:r w:rsidRPr="00F71228">
        <w:rPr>
          <w:rFonts w:ascii="Calibri" w:hAnsi="Calibri" w:cs="Calibri"/>
          <w:noProof/>
        </w:rPr>
        <w:t>, 17(2), pp. 152–163. doi: 10.1007/s10956-007-9057-3.</w:t>
      </w:r>
    </w:p>
    <w:p w14:paraId="4D68DA12"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Quadrant Knowledge Solutions (2018) </w:t>
      </w:r>
      <w:r w:rsidRPr="00F71228">
        <w:rPr>
          <w:rFonts w:ascii="Calibri" w:hAnsi="Calibri" w:cs="Calibri"/>
          <w:i/>
          <w:iCs/>
          <w:noProof/>
        </w:rPr>
        <w:t>Market Outlook: Product Lifecycle Management Market Outlook</w:t>
      </w:r>
      <w:r w:rsidRPr="00F71228">
        <w:rPr>
          <w:rFonts w:ascii="Calibri" w:hAnsi="Calibri" w:cs="Calibri"/>
          <w:noProof/>
        </w:rPr>
        <w:t>.</w:t>
      </w:r>
    </w:p>
    <w:p w14:paraId="4A82D64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Ryan, R. M. and Deci, E. L. (2000) ‘Intrinsic and Extrinsic Motivations: Classic Definitions and New Directions’, </w:t>
      </w:r>
      <w:r w:rsidRPr="00F71228">
        <w:rPr>
          <w:rFonts w:ascii="Calibri" w:hAnsi="Calibri" w:cs="Calibri"/>
          <w:i/>
          <w:iCs/>
          <w:noProof/>
        </w:rPr>
        <w:t>Contemporary Educational Psychology</w:t>
      </w:r>
      <w:r w:rsidRPr="00F71228">
        <w:rPr>
          <w:rFonts w:ascii="Calibri" w:hAnsi="Calibri" w:cs="Calibri"/>
          <w:noProof/>
        </w:rPr>
        <w:t>, 25, pp. 54–67. doi: 10.1006/ceps.1999.1020.</w:t>
      </w:r>
    </w:p>
    <w:p w14:paraId="186357A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aaksvuori, A. and Immonen, A. (2008) ‘Product Lifecycle Management’, 2(Volume 2), p. </w:t>
      </w:r>
      <w:r w:rsidRPr="00F71228">
        <w:rPr>
          <w:rFonts w:ascii="Calibri" w:hAnsi="Calibri" w:cs="Calibri"/>
          <w:noProof/>
        </w:rPr>
        <w:lastRenderedPageBreak/>
        <w:t>253. doi: 10.1007/b93672.</w:t>
      </w:r>
    </w:p>
    <w:p w14:paraId="3626972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Samuel, D., Found, P. and Williams, S. J. (2014) ‘How did the publication of the book The Machine That Changed The World change management thinking? Exploring 25 years of lean literature’. doi: 10.1108/IJOPM-12-2013-0555.</w:t>
      </w:r>
    </w:p>
    <w:p w14:paraId="0181AC2E"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auza Bedolla, J. </w:t>
      </w:r>
      <w:r w:rsidRPr="00F71228">
        <w:rPr>
          <w:rFonts w:ascii="Calibri" w:hAnsi="Calibri" w:cs="Calibri"/>
          <w:i/>
          <w:iCs/>
          <w:noProof/>
        </w:rPr>
        <w:t>et al.</w:t>
      </w:r>
      <w:r w:rsidRPr="00F71228">
        <w:rPr>
          <w:rFonts w:ascii="Calibri" w:hAnsi="Calibri" w:cs="Calibri"/>
          <w:noProof/>
        </w:rPr>
        <w:t xml:space="preserve"> (2018) </w:t>
      </w:r>
      <w:r w:rsidRPr="00F71228">
        <w:rPr>
          <w:rFonts w:ascii="Calibri" w:hAnsi="Calibri" w:cs="Calibri"/>
          <w:i/>
          <w:iCs/>
          <w:noProof/>
        </w:rPr>
        <w:t>PLM in Engineering Education: insights on actual and future trends</w:t>
      </w:r>
      <w:r w:rsidRPr="00F71228">
        <w:rPr>
          <w:rFonts w:ascii="Calibri" w:hAnsi="Calibri" w:cs="Calibri"/>
          <w:noProof/>
        </w:rPr>
        <w:t>.</w:t>
      </w:r>
    </w:p>
    <w:p w14:paraId="66B72199"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errano, D. R. </w:t>
      </w:r>
      <w:r w:rsidRPr="00F71228">
        <w:rPr>
          <w:rFonts w:ascii="Calibri" w:hAnsi="Calibri" w:cs="Calibri"/>
          <w:i/>
          <w:iCs/>
          <w:noProof/>
        </w:rPr>
        <w:t>et al.</w:t>
      </w:r>
      <w:r w:rsidRPr="00F71228">
        <w:rPr>
          <w:rFonts w:ascii="Calibri" w:hAnsi="Calibri" w:cs="Calibri"/>
          <w:noProof/>
        </w:rPr>
        <w:t xml:space="preserve"> (2019) ‘Technology‐enhanced learning in higher education: How to enhance student engagement through blended learning’, </w:t>
      </w:r>
      <w:r w:rsidRPr="00F71228">
        <w:rPr>
          <w:rFonts w:ascii="Calibri" w:hAnsi="Calibri" w:cs="Calibri"/>
          <w:i/>
          <w:iCs/>
          <w:noProof/>
        </w:rPr>
        <w:t>European Journal of Education</w:t>
      </w:r>
      <w:r w:rsidRPr="00F71228">
        <w:rPr>
          <w:rFonts w:ascii="Calibri" w:hAnsi="Calibri" w:cs="Calibri"/>
          <w:noProof/>
        </w:rPr>
        <w:t>, 54(2), pp. 273–286. doi: 10.1111/ejed.12330.</w:t>
      </w:r>
    </w:p>
    <w:p w14:paraId="1A90CFF7"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hafik, M. (2018) </w:t>
      </w:r>
      <w:r w:rsidRPr="00F71228">
        <w:rPr>
          <w:rFonts w:ascii="Calibri" w:hAnsi="Calibri" w:cs="Calibri"/>
          <w:i/>
          <w:iCs/>
          <w:noProof/>
        </w:rPr>
        <w:t>The future of education, according to experts at Davos</w:t>
      </w:r>
      <w:r w:rsidRPr="00F71228">
        <w:rPr>
          <w:rFonts w:ascii="Calibri" w:hAnsi="Calibri" w:cs="Calibri"/>
          <w:noProof/>
        </w:rPr>
        <w:t xml:space="preserve">, </w:t>
      </w:r>
      <w:r w:rsidRPr="00F71228">
        <w:rPr>
          <w:rFonts w:ascii="Calibri" w:hAnsi="Calibri" w:cs="Calibri"/>
          <w:i/>
          <w:iCs/>
          <w:noProof/>
        </w:rPr>
        <w:t>WEF</w:t>
      </w:r>
      <w:r w:rsidRPr="00F71228">
        <w:rPr>
          <w:rFonts w:ascii="Calibri" w:hAnsi="Calibri" w:cs="Calibri"/>
          <w:noProof/>
        </w:rPr>
        <w:t>. Available at: https://www.weforum.org/agenda/2018/01/top-quotes-from-davos-on-the-future-of-education/ (Accessed: 13 July 2020).</w:t>
      </w:r>
    </w:p>
    <w:p w14:paraId="4086EC74"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iemens (2020) </w:t>
      </w:r>
      <w:r w:rsidRPr="00F71228">
        <w:rPr>
          <w:rFonts w:ascii="Calibri" w:hAnsi="Calibri" w:cs="Calibri"/>
          <w:i/>
          <w:iCs/>
          <w:noProof/>
        </w:rPr>
        <w:t>Academic Partners</w:t>
      </w:r>
      <w:r w:rsidRPr="00F71228">
        <w:rPr>
          <w:rFonts w:ascii="Calibri" w:hAnsi="Calibri" w:cs="Calibri"/>
          <w:noProof/>
        </w:rPr>
        <w:t>. Available at: https://www.plm.automation.siemens.com/global/en/our-story/partners/academic/ (Accessed: 1 July 2020).</w:t>
      </w:r>
    </w:p>
    <w:p w14:paraId="132A010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lavich, G. M. and Zimbardo, P. G. (2012) ‘Transformational Teaching: Theoretical Underpinnings, Basic Principles, and Core Methods’, </w:t>
      </w:r>
      <w:r w:rsidRPr="00F71228">
        <w:rPr>
          <w:rFonts w:ascii="Calibri" w:hAnsi="Calibri" w:cs="Calibri"/>
          <w:i/>
          <w:iCs/>
          <w:noProof/>
        </w:rPr>
        <w:t>Educational Psychology Review</w:t>
      </w:r>
      <w:r w:rsidRPr="00F71228">
        <w:rPr>
          <w:rFonts w:ascii="Calibri" w:hAnsi="Calibri" w:cs="Calibri"/>
          <w:noProof/>
        </w:rPr>
        <w:t>, 24(4), pp. 569–608. doi: 10.1007/s10648-012-9199-6.</w:t>
      </w:r>
    </w:p>
    <w:p w14:paraId="4D76FA35"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tanfield, J. (2020) </w:t>
      </w:r>
      <w:r w:rsidRPr="00F71228">
        <w:rPr>
          <w:rFonts w:ascii="Calibri" w:hAnsi="Calibri" w:cs="Calibri"/>
          <w:i/>
          <w:iCs/>
          <w:noProof/>
        </w:rPr>
        <w:t>Can tech and interdisciplinary learning break down subject silos?</w:t>
      </w:r>
      <w:r w:rsidRPr="00F71228">
        <w:rPr>
          <w:rFonts w:ascii="Calibri" w:hAnsi="Calibri" w:cs="Calibri"/>
          <w:noProof/>
        </w:rPr>
        <w:t xml:space="preserve"> Available at: https://edtechnology.co.uk/features/can-tech-and-interdisciplinary-learning-break-down-subject-silos/ (Accessed: 15 June 2020).</w:t>
      </w:r>
    </w:p>
    <w:p w14:paraId="68699CB7"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tark, J. (1992) </w:t>
      </w:r>
      <w:r w:rsidRPr="00F71228">
        <w:rPr>
          <w:rFonts w:ascii="Calibri" w:hAnsi="Calibri" w:cs="Calibri"/>
          <w:i/>
          <w:iCs/>
          <w:noProof/>
        </w:rPr>
        <w:t>Engineering Information Management Systems: Beyond CAD/CAM, to Concurrent Engineering Support (Automation in Manufacturing)</w:t>
      </w:r>
      <w:r w:rsidRPr="00F71228">
        <w:rPr>
          <w:rFonts w:ascii="Calibri" w:hAnsi="Calibri" w:cs="Calibri"/>
          <w:noProof/>
        </w:rPr>
        <w:t>.</w:t>
      </w:r>
    </w:p>
    <w:p w14:paraId="36AE140A"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tark, J. (2005) </w:t>
      </w:r>
      <w:r w:rsidRPr="00F71228">
        <w:rPr>
          <w:rFonts w:ascii="Calibri" w:hAnsi="Calibri" w:cs="Calibri"/>
          <w:i/>
          <w:iCs/>
          <w:noProof/>
        </w:rPr>
        <w:t>Product lifecycle management : 21st century paradigm for product realisation</w:t>
      </w:r>
      <w:r w:rsidRPr="00F71228">
        <w:rPr>
          <w:rFonts w:ascii="Calibri" w:hAnsi="Calibri" w:cs="Calibri"/>
          <w:noProof/>
        </w:rPr>
        <w:t>. Springer.</w:t>
      </w:r>
    </w:p>
    <w:p w14:paraId="4F438B43"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Stark, J. (2015a) </w:t>
      </w:r>
      <w:r w:rsidRPr="00F71228">
        <w:rPr>
          <w:rFonts w:ascii="Calibri" w:hAnsi="Calibri" w:cs="Calibri"/>
          <w:i/>
          <w:iCs/>
          <w:noProof/>
        </w:rPr>
        <w:t>Product lifecycle management : The Devil is in the Detail</w:t>
      </w:r>
      <w:r w:rsidRPr="00F71228">
        <w:rPr>
          <w:rFonts w:ascii="Calibri" w:hAnsi="Calibri" w:cs="Calibri"/>
          <w:noProof/>
        </w:rPr>
        <w:t>. Springer.</w:t>
      </w:r>
    </w:p>
    <w:p w14:paraId="6D427C0D"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lastRenderedPageBreak/>
        <w:t xml:space="preserve">Stark, J. (2015b) </w:t>
      </w:r>
      <w:r w:rsidRPr="00F71228">
        <w:rPr>
          <w:rFonts w:ascii="Calibri" w:hAnsi="Calibri" w:cs="Calibri"/>
          <w:i/>
          <w:iCs/>
          <w:noProof/>
        </w:rPr>
        <w:t>Product lifecycle management. Volume 1, 21st century paradigm for product realisation</w:t>
      </w:r>
      <w:r w:rsidRPr="00F71228">
        <w:rPr>
          <w:rFonts w:ascii="Calibri" w:hAnsi="Calibri" w:cs="Calibri"/>
          <w:noProof/>
        </w:rPr>
        <w:t>. Springer.</w:t>
      </w:r>
    </w:p>
    <w:p w14:paraId="2A9E0273"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TEDI (2020) ‘TEDI-London New Approaches Case Study’, pp. 2020–2022.</w:t>
      </w:r>
    </w:p>
    <w:p w14:paraId="0AD0B5D8"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Terzi, S. </w:t>
      </w:r>
      <w:r w:rsidRPr="00F71228">
        <w:rPr>
          <w:rFonts w:ascii="Calibri" w:hAnsi="Calibri" w:cs="Calibri"/>
          <w:i/>
          <w:iCs/>
          <w:noProof/>
        </w:rPr>
        <w:t>et al.</w:t>
      </w:r>
      <w:r w:rsidRPr="00F71228">
        <w:rPr>
          <w:rFonts w:ascii="Calibri" w:hAnsi="Calibri" w:cs="Calibri"/>
          <w:noProof/>
        </w:rPr>
        <w:t xml:space="preserve"> (2010) ‘Product lifecycle management – from its history to its new role’, </w:t>
      </w:r>
      <w:r w:rsidRPr="00F71228">
        <w:rPr>
          <w:rFonts w:ascii="Calibri" w:hAnsi="Calibri" w:cs="Calibri"/>
          <w:i/>
          <w:iCs/>
          <w:noProof/>
        </w:rPr>
        <w:t>Int. J. Product Lifecycle Management</w:t>
      </w:r>
      <w:r w:rsidRPr="00F71228">
        <w:rPr>
          <w:rFonts w:ascii="Calibri" w:hAnsi="Calibri" w:cs="Calibri"/>
          <w:noProof/>
        </w:rPr>
        <w:t>, 4(4), pp. 360–389. doi: 10.1504/IJPLM.2010.036489.</w:t>
      </w:r>
    </w:p>
    <w:p w14:paraId="03DCDE90"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Thomson, G. (2016) </w:t>
      </w:r>
      <w:r w:rsidRPr="00F71228">
        <w:rPr>
          <w:rFonts w:ascii="Calibri" w:hAnsi="Calibri" w:cs="Calibri"/>
          <w:i/>
          <w:iCs/>
          <w:noProof/>
        </w:rPr>
        <w:t>The Aston Approach Background to CDIO</w:t>
      </w:r>
      <w:r w:rsidRPr="00F71228">
        <w:rPr>
          <w:rFonts w:ascii="Calibri" w:hAnsi="Calibri" w:cs="Calibri"/>
          <w:noProof/>
        </w:rPr>
        <w:t>.</w:t>
      </w:r>
    </w:p>
    <w:p w14:paraId="4B52EB8A"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Thomson, G. A. (2017) ‘Development of a series of design build projects - Preparing students for industrial placement’, </w:t>
      </w:r>
      <w:r w:rsidRPr="00F71228">
        <w:rPr>
          <w:rFonts w:ascii="Calibri" w:hAnsi="Calibri" w:cs="Calibri"/>
          <w:i/>
          <w:iCs/>
          <w:noProof/>
        </w:rPr>
        <w:t>Proceedings of the 45th SEFI Annual Conference 2017 - Education Excellence for Sustainability, SEFI 2017</w:t>
      </w:r>
      <w:r w:rsidRPr="00F71228">
        <w:rPr>
          <w:rFonts w:ascii="Calibri" w:hAnsi="Calibri" w:cs="Calibri"/>
          <w:noProof/>
        </w:rPr>
        <w:t>, pp. 339–346.</w:t>
      </w:r>
    </w:p>
    <w:p w14:paraId="4722F3EF"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Thomson, G. and Clark, R. (2018) </w:t>
      </w:r>
      <w:r w:rsidRPr="00F71228">
        <w:rPr>
          <w:rFonts w:ascii="Calibri" w:hAnsi="Calibri" w:cs="Calibri"/>
          <w:i/>
          <w:iCs/>
          <w:noProof/>
        </w:rPr>
        <w:t>DEVELOPING STAFF FOR EFFECTIVE CDIO IMPLEMENTATION</w:t>
      </w:r>
      <w:r w:rsidRPr="00F71228">
        <w:rPr>
          <w:rFonts w:ascii="Calibri" w:hAnsi="Calibri" w:cs="Calibri"/>
          <w:noProof/>
        </w:rPr>
        <w:t xml:space="preserve">, </w:t>
      </w:r>
      <w:r w:rsidRPr="00F71228">
        <w:rPr>
          <w:rFonts w:ascii="Calibri" w:hAnsi="Calibri" w:cs="Calibri"/>
          <w:i/>
          <w:iCs/>
          <w:noProof/>
        </w:rPr>
        <w:t>Proceedings of the 14th International CDIO Conference</w:t>
      </w:r>
      <w:r w:rsidRPr="00F71228">
        <w:rPr>
          <w:rFonts w:ascii="Calibri" w:hAnsi="Calibri" w:cs="Calibri"/>
          <w:noProof/>
        </w:rPr>
        <w:t>.</w:t>
      </w:r>
    </w:p>
    <w:p w14:paraId="22F4F9C2"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University of Glasgow (2017) ‘Course Reiew Guidance’, p. 19. Available at: https://www.gla.ac.uk/media/Media_558162_smxx.docx.</w:t>
      </w:r>
    </w:p>
    <w:p w14:paraId="2B1E4A77"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Weaver, G. C. </w:t>
      </w:r>
      <w:r w:rsidRPr="00F71228">
        <w:rPr>
          <w:rFonts w:ascii="Calibri" w:hAnsi="Calibri" w:cs="Calibri"/>
          <w:i/>
          <w:iCs/>
          <w:noProof/>
        </w:rPr>
        <w:t>et al.</w:t>
      </w:r>
      <w:r w:rsidRPr="00F71228">
        <w:rPr>
          <w:rFonts w:ascii="Calibri" w:hAnsi="Calibri" w:cs="Calibri"/>
          <w:noProof/>
        </w:rPr>
        <w:t xml:space="preserve"> (2015) </w:t>
      </w:r>
      <w:r w:rsidRPr="00F71228">
        <w:rPr>
          <w:rFonts w:ascii="Calibri" w:hAnsi="Calibri" w:cs="Calibri"/>
          <w:i/>
          <w:iCs/>
          <w:noProof/>
        </w:rPr>
        <w:t>Transforming institutions - Undergraduate STEM Education for the 21st Century</w:t>
      </w:r>
      <w:r w:rsidRPr="00F71228">
        <w:rPr>
          <w:rFonts w:ascii="Calibri" w:hAnsi="Calibri" w:cs="Calibri"/>
          <w:noProof/>
        </w:rPr>
        <w:t>.</w:t>
      </w:r>
    </w:p>
    <w:p w14:paraId="441B798B"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Weaver, T. (2020) ‘FEATURE: How NMITE is taking engineering education back to the drawing board’, </w:t>
      </w:r>
      <w:r w:rsidRPr="00F71228">
        <w:rPr>
          <w:rFonts w:ascii="Calibri" w:hAnsi="Calibri" w:cs="Calibri"/>
          <w:i/>
          <w:iCs/>
          <w:noProof/>
        </w:rPr>
        <w:t>IMECHE - professional Engineer</w:t>
      </w:r>
      <w:r w:rsidRPr="00F71228">
        <w:rPr>
          <w:rFonts w:ascii="Calibri" w:hAnsi="Calibri" w:cs="Calibri"/>
          <w:noProof/>
        </w:rPr>
        <w:t>, 33(3), p. 18. Available at: https://www.imeche.org/news/news-article/feature-how-nmite-is-taking-engineering-education-back-to-the-drawing-board?utm_campaign=1916604_TP_PE Weekly 20200605&amp;utm_medium=email&amp;utm_source=dotdigital&amp;dm_i=3X32,152V0,30AVMR,412C4,1 (Accessed: 10 June 2020).</w:t>
      </w:r>
    </w:p>
    <w:p w14:paraId="6D1299D1"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WEF (2015) ‘New Vision for Education Unlocking the Potential of Technology’, </w:t>
      </w:r>
      <w:r w:rsidRPr="00F71228">
        <w:rPr>
          <w:rFonts w:ascii="Calibri" w:hAnsi="Calibri" w:cs="Calibri"/>
          <w:i/>
          <w:iCs/>
          <w:noProof/>
        </w:rPr>
        <w:t>New Vision for Education: Unlocking the Potencial of Technology</w:t>
      </w:r>
      <w:r w:rsidRPr="00F71228">
        <w:rPr>
          <w:rFonts w:ascii="Calibri" w:hAnsi="Calibri" w:cs="Calibri"/>
          <w:noProof/>
        </w:rPr>
        <w:t>, pp. 1–32. Available at: www.weforum.org.</w:t>
      </w:r>
    </w:p>
    <w:p w14:paraId="7DA3DC56"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Wilson, O. E. D. (2006) </w:t>
      </w:r>
      <w:r w:rsidRPr="00F71228">
        <w:rPr>
          <w:rFonts w:ascii="Calibri" w:hAnsi="Calibri" w:cs="Calibri"/>
          <w:i/>
          <w:iCs/>
          <w:noProof/>
        </w:rPr>
        <w:t>Types of curriculum Definitions of the different types of curriculum</w:t>
      </w:r>
      <w:r w:rsidRPr="00F71228">
        <w:rPr>
          <w:rFonts w:ascii="Calibri" w:hAnsi="Calibri" w:cs="Calibri"/>
          <w:noProof/>
        </w:rPr>
        <w:t xml:space="preserve">. Available at: </w:t>
      </w:r>
      <w:r w:rsidRPr="00F71228">
        <w:rPr>
          <w:rFonts w:ascii="Calibri" w:hAnsi="Calibri" w:cs="Calibri"/>
          <w:noProof/>
        </w:rPr>
        <w:lastRenderedPageBreak/>
        <w:t>https://evaeducation.weebly.com/uploads/1/9/6/9/19692577/1a._types_of_curriculum.pdf (Accessed: 21 February 2022).</w:t>
      </w:r>
    </w:p>
    <w:p w14:paraId="1248C15C"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World Commission on Environment (1987) </w:t>
      </w:r>
      <w:r w:rsidRPr="00F71228">
        <w:rPr>
          <w:rFonts w:ascii="Calibri" w:hAnsi="Calibri" w:cs="Calibri"/>
          <w:i/>
          <w:iCs/>
          <w:noProof/>
        </w:rPr>
        <w:t>Report of the World Commission on Environment and Development: Our Common Future Towards Sustainable Development 2. Part II. Common Challenges Population and Human Resources 4</w:t>
      </w:r>
      <w:r w:rsidRPr="00F71228">
        <w:rPr>
          <w:rFonts w:ascii="Calibri" w:hAnsi="Calibri" w:cs="Calibri"/>
          <w:noProof/>
        </w:rPr>
        <w:t>.</w:t>
      </w:r>
    </w:p>
    <w:p w14:paraId="0C2EB27A" w14:textId="77777777" w:rsidR="00F71228" w:rsidRPr="00F71228" w:rsidRDefault="00F71228" w:rsidP="00F71228">
      <w:pPr>
        <w:widowControl w:val="0"/>
        <w:autoSpaceDE w:val="0"/>
        <w:autoSpaceDN w:val="0"/>
        <w:adjustRightInd w:val="0"/>
        <w:rPr>
          <w:rFonts w:ascii="Calibri" w:hAnsi="Calibri" w:cs="Calibri"/>
          <w:noProof/>
        </w:rPr>
      </w:pPr>
      <w:r w:rsidRPr="00F71228">
        <w:rPr>
          <w:rFonts w:ascii="Calibri" w:hAnsi="Calibri" w:cs="Calibri"/>
          <w:noProof/>
        </w:rPr>
        <w:t xml:space="preserve">Ye, X. </w:t>
      </w:r>
      <w:r w:rsidRPr="00F71228">
        <w:rPr>
          <w:rFonts w:ascii="Calibri" w:hAnsi="Calibri" w:cs="Calibri"/>
          <w:i/>
          <w:iCs/>
          <w:noProof/>
        </w:rPr>
        <w:t>et al.</w:t>
      </w:r>
      <w:r w:rsidRPr="00F71228">
        <w:rPr>
          <w:rFonts w:ascii="Calibri" w:hAnsi="Calibri" w:cs="Calibri"/>
          <w:noProof/>
        </w:rPr>
        <w:t xml:space="preserve"> (2004) ‘Today’s students, tomorrow’s engineers: an industrial perspective on CAD education’, </w:t>
      </w:r>
      <w:r w:rsidRPr="00F71228">
        <w:rPr>
          <w:rFonts w:ascii="Calibri" w:hAnsi="Calibri" w:cs="Calibri"/>
          <w:i/>
          <w:iCs/>
          <w:noProof/>
        </w:rPr>
        <w:t>Computer Aided Design</w:t>
      </w:r>
      <w:r w:rsidRPr="00F71228">
        <w:rPr>
          <w:rFonts w:ascii="Calibri" w:hAnsi="Calibri" w:cs="Calibri"/>
          <w:noProof/>
        </w:rPr>
        <w:t>, 36(14), pp. 1451–1460. doi: 10.1016/j.cad.2003.11.006.</w:t>
      </w:r>
    </w:p>
    <w:p w14:paraId="0656E0B7" w14:textId="55AAAFAC" w:rsidR="00D521F5" w:rsidRDefault="00F71228" w:rsidP="00F975C3">
      <w:pPr>
        <w:rPr>
          <w:ins w:id="30261" w:author="pete jones" w:date="2022-03-13T17:55:00Z"/>
        </w:rPr>
      </w:pPr>
      <w:ins w:id="30262" w:author="pete jones" w:date="2022-03-16T14:18:00Z">
        <w:r>
          <w:fldChar w:fldCharType="end"/>
        </w:r>
      </w:ins>
    </w:p>
    <w:p w14:paraId="0E2E9E1A" w14:textId="5BC90B96" w:rsidR="00687CC4" w:rsidRDefault="00820299" w:rsidP="00820299">
      <w:pPr>
        <w:pStyle w:val="Heading1"/>
        <w:rPr>
          <w:ins w:id="30263" w:author="pete jones" w:date="2022-03-16T17:59:00Z"/>
        </w:rPr>
      </w:pPr>
      <w:bookmarkStart w:id="30264" w:name="_Toc99969872"/>
      <w:ins w:id="30265" w:author="pete jones" w:date="2022-03-16T17:47:00Z">
        <w:r>
          <w:lastRenderedPageBreak/>
          <w:t>Appendices</w:t>
        </w:r>
      </w:ins>
      <w:bookmarkEnd w:id="30264"/>
    </w:p>
    <w:p w14:paraId="4ACE60E5" w14:textId="683F8451" w:rsidR="00756658" w:rsidRPr="00756658" w:rsidRDefault="00756658">
      <w:pPr>
        <w:pStyle w:val="Heading2"/>
        <w:rPr>
          <w:ins w:id="30266" w:author="pete jones" w:date="2022-03-16T17:58:00Z"/>
        </w:rPr>
        <w:pPrChange w:id="30267" w:author="pete jones" w:date="2022-03-16T17:59:00Z">
          <w:pPr>
            <w:pStyle w:val="Heading1"/>
          </w:pPr>
        </w:pPrChange>
      </w:pPr>
      <w:bookmarkStart w:id="30268" w:name="_Toc99969873"/>
      <w:ins w:id="30269" w:author="pete jones" w:date="2022-03-16T17:59:00Z">
        <w:r>
          <w:t>Example Project Work</w:t>
        </w:r>
      </w:ins>
      <w:bookmarkEnd w:id="30268"/>
    </w:p>
    <w:p w14:paraId="5C1FB2BF" w14:textId="4DC4FFCB" w:rsidR="0031179F" w:rsidDel="00756658" w:rsidRDefault="00F975C3" w:rsidP="00D827C3">
      <w:pPr>
        <w:rPr>
          <w:del w:id="30270" w:author="pete jones" w:date="2022-03-08T07:46:00Z"/>
        </w:rPr>
      </w:pPr>
      <w:del w:id="30271" w:author="pete jones" w:date="2022-03-08T07:46:00Z">
        <w:r w:rsidRPr="00C15005" w:rsidDel="00DB16E5">
          <w:fldChar w:fldCharType="begin" w:fldLock="1"/>
        </w:r>
        <w:r w:rsidRPr="00756658" w:rsidDel="00DB16E5">
          <w:delInstrText xml:space="preserve">ADDIN Mendeley Bibliography CSL_BIBLIOGRAPHY </w:delInstrText>
        </w:r>
        <w:r w:rsidRPr="00C15005" w:rsidDel="00DB16E5">
          <w:fldChar w:fldCharType="separate"/>
        </w:r>
        <w:r w:rsidR="0031179F" w:rsidRPr="0031179F" w:rsidDel="00DB16E5">
          <w:rPr>
            <w:noProof/>
          </w:rPr>
          <w:delText xml:space="preserve">Ahlfeldt, S., Mehta, S. and Sellnow, T. (2005) ‘Measurement and analysis of student engagement in university classes where varying levels of PBL methods of instruction are in use’, </w:delText>
        </w:r>
        <w:r w:rsidR="0031179F" w:rsidRPr="0031179F" w:rsidDel="00DB16E5">
          <w:rPr>
            <w:i/>
            <w:iCs/>
            <w:noProof/>
          </w:rPr>
          <w:delText>Higher Education Research and Development</w:delText>
        </w:r>
        <w:r w:rsidR="0031179F" w:rsidRPr="0031179F" w:rsidDel="00DB16E5">
          <w:rPr>
            <w:noProof/>
          </w:rPr>
          <w:delText>, 24(1), pp. 5–20. doi: 10.1080/0729436052000318541.</w:delText>
        </w:r>
        <w:bookmarkStart w:id="30272" w:name="_Toc98332958"/>
        <w:bookmarkStart w:id="30273" w:name="_Toc98333597"/>
        <w:bookmarkStart w:id="30274" w:name="_Toc98345315"/>
        <w:bookmarkStart w:id="30275" w:name="_Toc98345842"/>
        <w:bookmarkStart w:id="30276" w:name="_Toc98346367"/>
        <w:bookmarkEnd w:id="30272"/>
        <w:bookmarkEnd w:id="30273"/>
        <w:bookmarkEnd w:id="30274"/>
        <w:bookmarkEnd w:id="30275"/>
        <w:bookmarkEnd w:id="30276"/>
      </w:del>
    </w:p>
    <w:p w14:paraId="1995F2A1" w14:textId="77777777" w:rsidR="00756658" w:rsidRDefault="00756658" w:rsidP="00D827C3">
      <w:pPr>
        <w:rPr>
          <w:ins w:id="30277" w:author="pete jones" w:date="2022-03-16T17:59:00Z"/>
        </w:rPr>
      </w:pPr>
    </w:p>
    <w:p w14:paraId="6F142937" w14:textId="324D60B8" w:rsidR="00756658" w:rsidRDefault="00756658" w:rsidP="00D827C3">
      <w:pPr>
        <w:rPr>
          <w:ins w:id="30278" w:author="pete jones" w:date="2022-03-16T17:59:00Z"/>
        </w:rPr>
      </w:pPr>
    </w:p>
    <w:p w14:paraId="5D84305C" w14:textId="2E7114A8" w:rsidR="00756658" w:rsidRDefault="00756658" w:rsidP="00D827C3">
      <w:pPr>
        <w:rPr>
          <w:ins w:id="30279" w:author="pete jones" w:date="2022-03-16T17:59:00Z"/>
        </w:rPr>
      </w:pPr>
    </w:p>
    <w:p w14:paraId="43323345" w14:textId="0B8D3A3D" w:rsidR="00756658" w:rsidRDefault="00756658" w:rsidP="00D827C3">
      <w:pPr>
        <w:rPr>
          <w:ins w:id="30280" w:author="pete jones" w:date="2022-03-16T17:59:00Z"/>
        </w:rPr>
      </w:pPr>
    </w:p>
    <w:p w14:paraId="43FFE644" w14:textId="77777777" w:rsidR="00756658" w:rsidRDefault="00756658" w:rsidP="00756658">
      <w:pPr>
        <w:rPr>
          <w:ins w:id="30281" w:author="pete jones" w:date="2022-03-16T17:59:00Z"/>
        </w:rPr>
      </w:pPr>
    </w:p>
    <w:p w14:paraId="6AE69E65" w14:textId="0D1F0DF7" w:rsidR="00D827C3" w:rsidRDefault="00D827C3" w:rsidP="00D827C3">
      <w:pPr>
        <w:rPr>
          <w:ins w:id="30282" w:author="pete jones" w:date="2022-03-16T17:58:00Z"/>
        </w:rPr>
      </w:pPr>
    </w:p>
    <w:p w14:paraId="7B677D04" w14:textId="77777777" w:rsidR="00D827C3" w:rsidRDefault="00D827C3" w:rsidP="00D827C3">
      <w:pPr>
        <w:rPr>
          <w:ins w:id="30283" w:author="pete jones" w:date="2022-03-16T17:58:00Z"/>
        </w:rPr>
      </w:pPr>
    </w:p>
    <w:p w14:paraId="3F52B5BB" w14:textId="041D7C21" w:rsidR="00D827C3" w:rsidRDefault="00D827C3" w:rsidP="00D827C3">
      <w:pPr>
        <w:rPr>
          <w:ins w:id="30284" w:author="pete jones" w:date="2022-03-16T17:57:00Z"/>
        </w:rPr>
      </w:pPr>
    </w:p>
    <w:p w14:paraId="7A2FBF19" w14:textId="77777777" w:rsidR="00D827C3" w:rsidRDefault="00D827C3" w:rsidP="00D827C3">
      <w:pPr>
        <w:rPr>
          <w:ins w:id="30285" w:author="pete jones" w:date="2022-03-16T17:57:00Z"/>
        </w:rPr>
      </w:pPr>
    </w:p>
    <w:p w14:paraId="22232CB7" w14:textId="77777777" w:rsidR="00820299" w:rsidRDefault="00820299">
      <w:pPr>
        <w:rPr>
          <w:ins w:id="30286" w:author="pete jones" w:date="2022-03-16T17:47:00Z"/>
        </w:rPr>
        <w:pPrChange w:id="30287" w:author="pete jones" w:date="2022-03-16T17:58:00Z">
          <w:pPr>
            <w:pStyle w:val="Heading6"/>
          </w:pPr>
        </w:pPrChange>
      </w:pPr>
    </w:p>
    <w:p w14:paraId="57AF19A1" w14:textId="77777777" w:rsidR="00820299" w:rsidRPr="00820299" w:rsidRDefault="00820299">
      <w:pPr>
        <w:rPr>
          <w:ins w:id="30288" w:author="pete jones" w:date="2022-03-16T17:46:00Z"/>
          <w:rPrChange w:id="30289" w:author="pete jones" w:date="2022-03-16T17:46:00Z">
            <w:rPr>
              <w:ins w:id="30290" w:author="pete jones" w:date="2022-03-16T17:46:00Z"/>
              <w:rFonts w:ascii="Calibri" w:hAnsi="Calibri" w:cs="Calibri"/>
              <w:noProof/>
            </w:rPr>
          </w:rPrChange>
        </w:rPr>
        <w:pPrChange w:id="30291" w:author="pete jones" w:date="2022-03-16T17:58:00Z">
          <w:pPr>
            <w:widowControl w:val="0"/>
            <w:autoSpaceDE w:val="0"/>
            <w:autoSpaceDN w:val="0"/>
            <w:adjustRightInd w:val="0"/>
          </w:pPr>
        </w:pPrChange>
      </w:pPr>
    </w:p>
    <w:p w14:paraId="47192F70" w14:textId="3994CB1B" w:rsidR="0031179F" w:rsidRPr="0031179F" w:rsidDel="00DB16E5" w:rsidRDefault="0031179F">
      <w:pPr>
        <w:rPr>
          <w:del w:id="30292" w:author="pete jones" w:date="2022-03-08T07:46:00Z"/>
          <w:rFonts w:ascii="Calibri" w:hAnsi="Calibri" w:cs="Calibri"/>
          <w:noProof/>
        </w:rPr>
        <w:pPrChange w:id="30293" w:author="pete jones" w:date="2022-03-16T17:58:00Z">
          <w:pPr>
            <w:widowControl w:val="0"/>
            <w:autoSpaceDE w:val="0"/>
            <w:autoSpaceDN w:val="0"/>
            <w:adjustRightInd w:val="0"/>
          </w:pPr>
        </w:pPrChange>
      </w:pPr>
      <w:del w:id="30294" w:author="pete jones" w:date="2022-03-08T07:46:00Z">
        <w:r w:rsidRPr="0031179F" w:rsidDel="00DB16E5">
          <w:rPr>
            <w:rFonts w:ascii="Calibri" w:hAnsi="Calibri" w:cs="Calibri"/>
            <w:noProof/>
          </w:rPr>
          <w:delText xml:space="preserve">Allen, D.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21) ‘Introducing NMITE A guide for applicants’, </w:delText>
        </w:r>
        <w:r w:rsidRPr="0031179F" w:rsidDel="00DB16E5">
          <w:rPr>
            <w:rFonts w:ascii="Calibri" w:hAnsi="Calibri" w:cs="Calibri"/>
            <w:i/>
            <w:iCs/>
            <w:noProof/>
          </w:rPr>
          <w:delText>NMITE</w:delText>
        </w:r>
        <w:r w:rsidRPr="0031179F" w:rsidDel="00DB16E5">
          <w:rPr>
            <w:rFonts w:ascii="Calibri" w:hAnsi="Calibri" w:cs="Calibri"/>
            <w:noProof/>
          </w:rPr>
          <w:delText>. Available at: www.nmite.ac.uk (Accessed: 4 January 2022).</w:delText>
        </w:r>
        <w:bookmarkStart w:id="30295" w:name="_Toc98332959"/>
        <w:bookmarkStart w:id="30296" w:name="_Toc98333598"/>
        <w:bookmarkStart w:id="30297" w:name="_Toc98345316"/>
        <w:bookmarkStart w:id="30298" w:name="_Toc98345843"/>
        <w:bookmarkStart w:id="30299" w:name="_Toc98346370"/>
        <w:bookmarkEnd w:id="30295"/>
        <w:bookmarkEnd w:id="30296"/>
        <w:bookmarkEnd w:id="30297"/>
        <w:bookmarkEnd w:id="30298"/>
        <w:bookmarkEnd w:id="30299"/>
      </w:del>
    </w:p>
    <w:p w14:paraId="2C3DC4AA" w14:textId="654F29D4" w:rsidR="0031179F" w:rsidRPr="0031179F" w:rsidDel="00DB16E5" w:rsidRDefault="0031179F">
      <w:pPr>
        <w:rPr>
          <w:del w:id="30300" w:author="pete jones" w:date="2022-03-08T07:46:00Z"/>
          <w:rFonts w:ascii="Calibri" w:hAnsi="Calibri" w:cs="Calibri"/>
          <w:noProof/>
        </w:rPr>
        <w:pPrChange w:id="30301" w:author="pete jones" w:date="2022-03-16T17:58:00Z">
          <w:pPr>
            <w:widowControl w:val="0"/>
            <w:autoSpaceDE w:val="0"/>
            <w:autoSpaceDN w:val="0"/>
            <w:adjustRightInd w:val="0"/>
          </w:pPr>
        </w:pPrChange>
      </w:pPr>
      <w:del w:id="30302" w:author="pete jones" w:date="2022-03-08T07:46:00Z">
        <w:r w:rsidRPr="0031179F" w:rsidDel="00DB16E5">
          <w:rPr>
            <w:rFonts w:ascii="Calibri" w:hAnsi="Calibri" w:cs="Calibri"/>
            <w:noProof/>
          </w:rPr>
          <w:delText xml:space="preserve">Ambrose, M. L., Seabright, M. A. and Schminke, M. (2002) ‘Sabotage in the workplace: The role of organizational injustice’, </w:delText>
        </w:r>
        <w:r w:rsidRPr="0031179F" w:rsidDel="00DB16E5">
          <w:rPr>
            <w:rFonts w:ascii="Calibri" w:hAnsi="Calibri" w:cs="Calibri"/>
            <w:i/>
            <w:iCs/>
            <w:noProof/>
          </w:rPr>
          <w:delText>Elsevier Science (USA)</w:delText>
        </w:r>
        <w:r w:rsidRPr="0031179F" w:rsidDel="00DB16E5">
          <w:rPr>
            <w:rFonts w:ascii="Calibri" w:hAnsi="Calibri" w:cs="Calibri"/>
            <w:noProof/>
          </w:rPr>
          <w:delText>, pp. 947–965. Available at: https://ac-els-cdn-com.ezproxy.staffs.ac.uk/S0749597802000377/1-s2.0-S0749597802000377-main.pdf?_tid=9f78e7cd-824e-4edc-9475-9c890a5de8f5&amp;acdnat=1523608732_c259bab40d91ca737343a8ce3e8965fc (Accessed: 13 April 2018).</w:delText>
        </w:r>
        <w:bookmarkStart w:id="30303" w:name="_Toc98332960"/>
        <w:bookmarkStart w:id="30304" w:name="_Toc98333599"/>
        <w:bookmarkStart w:id="30305" w:name="_Toc98345317"/>
        <w:bookmarkStart w:id="30306" w:name="_Toc98345844"/>
        <w:bookmarkStart w:id="30307" w:name="_Toc98346371"/>
        <w:bookmarkEnd w:id="30303"/>
        <w:bookmarkEnd w:id="30304"/>
        <w:bookmarkEnd w:id="30305"/>
        <w:bookmarkEnd w:id="30306"/>
        <w:bookmarkEnd w:id="30307"/>
      </w:del>
    </w:p>
    <w:p w14:paraId="58AE7397" w14:textId="380D0C9C" w:rsidR="0031179F" w:rsidRPr="0031179F" w:rsidDel="00DB16E5" w:rsidRDefault="0031179F">
      <w:pPr>
        <w:rPr>
          <w:del w:id="30308" w:author="pete jones" w:date="2022-03-08T07:46:00Z"/>
          <w:rFonts w:ascii="Calibri" w:hAnsi="Calibri" w:cs="Calibri"/>
          <w:noProof/>
        </w:rPr>
        <w:pPrChange w:id="30309" w:author="pete jones" w:date="2022-03-16T17:58:00Z">
          <w:pPr>
            <w:widowControl w:val="0"/>
            <w:autoSpaceDE w:val="0"/>
            <w:autoSpaceDN w:val="0"/>
            <w:adjustRightInd w:val="0"/>
          </w:pPr>
        </w:pPrChange>
      </w:pPr>
      <w:del w:id="30310" w:author="pete jones" w:date="2022-03-08T07:46:00Z">
        <w:r w:rsidRPr="0031179F" w:rsidDel="00DB16E5">
          <w:rPr>
            <w:rFonts w:ascii="Calibri" w:hAnsi="Calibri" w:cs="Calibri"/>
            <w:noProof/>
          </w:rPr>
          <w:delText xml:space="preserve">Anderson, L. W.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01) </w:delText>
        </w:r>
        <w:r w:rsidRPr="0031179F" w:rsidDel="00DB16E5">
          <w:rPr>
            <w:rFonts w:ascii="Calibri" w:hAnsi="Calibri" w:cs="Calibri"/>
            <w:i/>
            <w:iCs/>
            <w:noProof/>
          </w:rPr>
          <w:delText>Taxonomy for_ Assessing a Revision 0F Bl00M’S Tax0N0My 0F Educati0Nal Objectives</w:delText>
        </w:r>
        <w:r w:rsidRPr="0031179F" w:rsidDel="00DB16E5">
          <w:rPr>
            <w:rFonts w:ascii="Calibri" w:hAnsi="Calibri" w:cs="Calibri"/>
            <w:noProof/>
          </w:rPr>
          <w:delText>. Available at: https://www.uky.edu/~rsand1/china2018/texts/Anderson-Krathwohl - A taxonomy for learning teaching and assessing.pdf.</w:delText>
        </w:r>
        <w:bookmarkStart w:id="30311" w:name="_Toc98332961"/>
        <w:bookmarkStart w:id="30312" w:name="_Toc98333600"/>
        <w:bookmarkStart w:id="30313" w:name="_Toc98345318"/>
        <w:bookmarkStart w:id="30314" w:name="_Toc98345845"/>
        <w:bookmarkStart w:id="30315" w:name="_Toc98346372"/>
        <w:bookmarkEnd w:id="30311"/>
        <w:bookmarkEnd w:id="30312"/>
        <w:bookmarkEnd w:id="30313"/>
        <w:bookmarkEnd w:id="30314"/>
        <w:bookmarkEnd w:id="30315"/>
      </w:del>
    </w:p>
    <w:p w14:paraId="37954CC9" w14:textId="4BAD2152" w:rsidR="0031179F" w:rsidRPr="0031179F" w:rsidDel="00DB16E5" w:rsidRDefault="0031179F">
      <w:pPr>
        <w:rPr>
          <w:del w:id="30316" w:author="pete jones" w:date="2022-03-08T07:46:00Z"/>
          <w:rFonts w:ascii="Calibri" w:hAnsi="Calibri" w:cs="Calibri"/>
          <w:noProof/>
        </w:rPr>
        <w:pPrChange w:id="30317" w:author="pete jones" w:date="2022-03-16T17:58:00Z">
          <w:pPr>
            <w:widowControl w:val="0"/>
            <w:autoSpaceDE w:val="0"/>
            <w:autoSpaceDN w:val="0"/>
            <w:adjustRightInd w:val="0"/>
          </w:pPr>
        </w:pPrChange>
      </w:pPr>
      <w:del w:id="30318" w:author="pete jones" w:date="2022-03-08T07:46:00Z">
        <w:r w:rsidRPr="0031179F" w:rsidDel="00DB16E5">
          <w:rPr>
            <w:rFonts w:ascii="Calibri" w:hAnsi="Calibri" w:cs="Calibri"/>
            <w:noProof/>
          </w:rPr>
          <w:delText xml:space="preserve">Appsruntheworld.com (2018) </w:delText>
        </w:r>
        <w:r w:rsidRPr="0031179F" w:rsidDel="00DB16E5">
          <w:rPr>
            <w:rFonts w:ascii="Calibri" w:hAnsi="Calibri" w:cs="Calibri"/>
            <w:i/>
            <w:iCs/>
            <w:noProof/>
          </w:rPr>
          <w:delText>Top 10 PLM and Engineering Software Vendors</w:delText>
        </w:r>
        <w:r w:rsidRPr="0031179F" w:rsidDel="00DB16E5">
          <w:rPr>
            <w:rFonts w:ascii="Calibri" w:hAnsi="Calibri" w:cs="Calibri"/>
            <w:noProof/>
          </w:rPr>
          <w:delText>. Available at: https://www.appsruntheworld.com/top-10-product-lifecycle-management-engineering-software-vendors-and-market-forecast/ (Accessed: 1 July 2020).</w:delText>
        </w:r>
        <w:bookmarkStart w:id="30319" w:name="_Toc98332962"/>
        <w:bookmarkStart w:id="30320" w:name="_Toc98333601"/>
        <w:bookmarkStart w:id="30321" w:name="_Toc98345319"/>
        <w:bookmarkStart w:id="30322" w:name="_Toc98345846"/>
        <w:bookmarkStart w:id="30323" w:name="_Toc98346373"/>
        <w:bookmarkEnd w:id="30319"/>
        <w:bookmarkEnd w:id="30320"/>
        <w:bookmarkEnd w:id="30321"/>
        <w:bookmarkEnd w:id="30322"/>
        <w:bookmarkEnd w:id="30323"/>
      </w:del>
    </w:p>
    <w:p w14:paraId="75AF8831" w14:textId="0648C846" w:rsidR="0031179F" w:rsidRPr="0031179F" w:rsidDel="00DB16E5" w:rsidRDefault="0031179F">
      <w:pPr>
        <w:rPr>
          <w:del w:id="30324" w:author="pete jones" w:date="2022-03-08T07:46:00Z"/>
          <w:rFonts w:ascii="Calibri" w:hAnsi="Calibri" w:cs="Calibri"/>
          <w:noProof/>
        </w:rPr>
        <w:pPrChange w:id="30325" w:author="pete jones" w:date="2022-03-16T17:58:00Z">
          <w:pPr>
            <w:widowControl w:val="0"/>
            <w:autoSpaceDE w:val="0"/>
            <w:autoSpaceDN w:val="0"/>
            <w:adjustRightInd w:val="0"/>
          </w:pPr>
        </w:pPrChange>
      </w:pPr>
      <w:del w:id="30326" w:author="pete jones" w:date="2022-03-08T07:46:00Z">
        <w:r w:rsidRPr="0031179F" w:rsidDel="00DB16E5">
          <w:rPr>
            <w:rFonts w:ascii="Calibri" w:hAnsi="Calibri" w:cs="Calibri"/>
            <w:noProof/>
          </w:rPr>
          <w:delText xml:space="preserve">ARAS (2016) </w:delText>
        </w:r>
        <w:r w:rsidRPr="0031179F" w:rsidDel="00DB16E5">
          <w:rPr>
            <w:rFonts w:ascii="Calibri" w:hAnsi="Calibri" w:cs="Calibri"/>
            <w:i/>
            <w:iCs/>
            <w:noProof/>
          </w:rPr>
          <w:delText>Product Life Cycle Management Information - What is PLM</w:delText>
        </w:r>
        <w:r w:rsidRPr="0031179F" w:rsidDel="00DB16E5">
          <w:rPr>
            <w:rFonts w:ascii="Calibri" w:hAnsi="Calibri" w:cs="Calibri"/>
            <w:noProof/>
          </w:rPr>
          <w:delText>. Available at: http://www.product-lifecycle-management.info/ (Accessed: 20 December 2016).</w:delText>
        </w:r>
        <w:bookmarkStart w:id="30327" w:name="_Toc98332963"/>
        <w:bookmarkStart w:id="30328" w:name="_Toc98333602"/>
        <w:bookmarkStart w:id="30329" w:name="_Toc98345320"/>
        <w:bookmarkStart w:id="30330" w:name="_Toc98345847"/>
        <w:bookmarkStart w:id="30331" w:name="_Toc98346374"/>
        <w:bookmarkEnd w:id="30327"/>
        <w:bookmarkEnd w:id="30328"/>
        <w:bookmarkEnd w:id="30329"/>
        <w:bookmarkEnd w:id="30330"/>
        <w:bookmarkEnd w:id="30331"/>
      </w:del>
    </w:p>
    <w:p w14:paraId="6A08C373" w14:textId="36F9808F" w:rsidR="0031179F" w:rsidRPr="0031179F" w:rsidDel="00DB16E5" w:rsidRDefault="0031179F">
      <w:pPr>
        <w:rPr>
          <w:del w:id="30332" w:author="pete jones" w:date="2022-03-08T07:46:00Z"/>
          <w:rFonts w:ascii="Calibri" w:hAnsi="Calibri" w:cs="Calibri"/>
          <w:noProof/>
        </w:rPr>
        <w:pPrChange w:id="30333" w:author="pete jones" w:date="2022-03-16T17:58:00Z">
          <w:pPr>
            <w:widowControl w:val="0"/>
            <w:autoSpaceDE w:val="0"/>
            <w:autoSpaceDN w:val="0"/>
            <w:adjustRightInd w:val="0"/>
          </w:pPr>
        </w:pPrChange>
      </w:pPr>
      <w:del w:id="30334" w:author="pete jones" w:date="2022-03-08T07:46:00Z">
        <w:r w:rsidRPr="0031179F" w:rsidDel="00DB16E5">
          <w:rPr>
            <w:rFonts w:ascii="Calibri" w:hAnsi="Calibri" w:cs="Calibri"/>
            <w:noProof/>
          </w:rPr>
          <w:delText xml:space="preserve">Arnett, T. (2019) </w:delText>
        </w:r>
        <w:r w:rsidRPr="0031179F" w:rsidDel="00DB16E5">
          <w:rPr>
            <w:rFonts w:ascii="Calibri" w:hAnsi="Calibri" w:cs="Calibri"/>
            <w:i/>
            <w:iCs/>
            <w:noProof/>
          </w:rPr>
          <w:delText>The way people think about edtech misses the mark - Christensen Institute : Christensen Institute</w:delText>
        </w:r>
        <w:r w:rsidRPr="0031179F" w:rsidDel="00DB16E5">
          <w:rPr>
            <w:rFonts w:ascii="Calibri" w:hAnsi="Calibri" w:cs="Calibri"/>
            <w:noProof/>
          </w:rPr>
          <w:delText>. Available at: https://www.christenseninstitute.org/blog/the-way-people-think-about-edtech-misses-the-mark/ (Accessed: 15 June 2020).</w:delText>
        </w:r>
        <w:bookmarkStart w:id="30335" w:name="_Toc98332964"/>
        <w:bookmarkStart w:id="30336" w:name="_Toc98333603"/>
        <w:bookmarkStart w:id="30337" w:name="_Toc98345321"/>
        <w:bookmarkStart w:id="30338" w:name="_Toc98345848"/>
        <w:bookmarkStart w:id="30339" w:name="_Toc98346375"/>
        <w:bookmarkEnd w:id="30335"/>
        <w:bookmarkEnd w:id="30336"/>
        <w:bookmarkEnd w:id="30337"/>
        <w:bookmarkEnd w:id="30338"/>
        <w:bookmarkEnd w:id="30339"/>
      </w:del>
    </w:p>
    <w:p w14:paraId="6D3EF229" w14:textId="562CD715" w:rsidR="0031179F" w:rsidRPr="0031179F" w:rsidDel="00DB16E5" w:rsidRDefault="0031179F">
      <w:pPr>
        <w:rPr>
          <w:del w:id="30340" w:author="pete jones" w:date="2022-03-08T07:46:00Z"/>
          <w:rFonts w:ascii="Calibri" w:hAnsi="Calibri" w:cs="Calibri"/>
          <w:noProof/>
        </w:rPr>
        <w:pPrChange w:id="30341" w:author="pete jones" w:date="2022-03-16T17:58:00Z">
          <w:pPr>
            <w:widowControl w:val="0"/>
            <w:autoSpaceDE w:val="0"/>
            <w:autoSpaceDN w:val="0"/>
            <w:adjustRightInd w:val="0"/>
          </w:pPr>
        </w:pPrChange>
      </w:pPr>
      <w:del w:id="30342" w:author="pete jones" w:date="2022-03-08T07:46:00Z">
        <w:r w:rsidRPr="0031179F" w:rsidDel="00DB16E5">
          <w:rPr>
            <w:rFonts w:ascii="Calibri" w:hAnsi="Calibri" w:cs="Calibri"/>
            <w:noProof/>
          </w:rPr>
          <w:delText xml:space="preserve">Autodesk (2020) </w:delText>
        </w:r>
        <w:r w:rsidRPr="0031179F" w:rsidDel="00DB16E5">
          <w:rPr>
            <w:rFonts w:ascii="Calibri" w:hAnsi="Calibri" w:cs="Calibri"/>
            <w:i/>
            <w:iCs/>
            <w:noProof/>
          </w:rPr>
          <w:delText>Curriculum | Design Academy</w:delText>
        </w:r>
        <w:r w:rsidRPr="0031179F" w:rsidDel="00DB16E5">
          <w:rPr>
            <w:rFonts w:ascii="Calibri" w:hAnsi="Calibri" w:cs="Calibri"/>
            <w:noProof/>
          </w:rPr>
          <w:delText>. Available at: https://academy.autodesk.com/curriculum (Accessed: 30 June 2020).</w:delText>
        </w:r>
        <w:bookmarkStart w:id="30343" w:name="_Toc98332965"/>
        <w:bookmarkStart w:id="30344" w:name="_Toc98333604"/>
        <w:bookmarkStart w:id="30345" w:name="_Toc98345322"/>
        <w:bookmarkStart w:id="30346" w:name="_Toc98345849"/>
        <w:bookmarkStart w:id="30347" w:name="_Toc98346376"/>
        <w:bookmarkEnd w:id="30343"/>
        <w:bookmarkEnd w:id="30344"/>
        <w:bookmarkEnd w:id="30345"/>
        <w:bookmarkEnd w:id="30346"/>
        <w:bookmarkEnd w:id="30347"/>
      </w:del>
    </w:p>
    <w:p w14:paraId="22DCF181" w14:textId="76C4E876" w:rsidR="0031179F" w:rsidRPr="0031179F" w:rsidDel="00DB16E5" w:rsidRDefault="0031179F">
      <w:pPr>
        <w:rPr>
          <w:del w:id="30348" w:author="pete jones" w:date="2022-03-08T07:46:00Z"/>
          <w:rFonts w:ascii="Calibri" w:hAnsi="Calibri" w:cs="Calibri"/>
          <w:noProof/>
        </w:rPr>
        <w:pPrChange w:id="30349" w:author="pete jones" w:date="2022-03-16T17:58:00Z">
          <w:pPr>
            <w:widowControl w:val="0"/>
            <w:autoSpaceDE w:val="0"/>
            <w:autoSpaceDN w:val="0"/>
            <w:adjustRightInd w:val="0"/>
          </w:pPr>
        </w:pPrChange>
      </w:pPr>
      <w:del w:id="30350" w:author="pete jones" w:date="2022-03-08T07:46:00Z">
        <w:r w:rsidRPr="0031179F" w:rsidDel="00DB16E5">
          <w:rPr>
            <w:rFonts w:ascii="Calibri" w:hAnsi="Calibri" w:cs="Calibri"/>
            <w:noProof/>
          </w:rPr>
          <w:delText xml:space="preserve">Autodesk University (2020) </w:delText>
        </w:r>
        <w:r w:rsidRPr="0031179F" w:rsidDel="00DB16E5">
          <w:rPr>
            <w:rFonts w:ascii="Calibri" w:hAnsi="Calibri" w:cs="Calibri"/>
            <w:i/>
            <w:iCs/>
            <w:noProof/>
          </w:rPr>
          <w:delText>Autodesk University</w:delText>
        </w:r>
        <w:r w:rsidRPr="0031179F" w:rsidDel="00DB16E5">
          <w:rPr>
            <w:rFonts w:ascii="Calibri" w:hAnsi="Calibri" w:cs="Calibri"/>
            <w:noProof/>
          </w:rPr>
          <w:delText>. Available at: https://www.autodesk.com/autodesk-university/ (Accessed: 30 June 2020).</w:delText>
        </w:r>
        <w:bookmarkStart w:id="30351" w:name="_Toc98332966"/>
        <w:bookmarkStart w:id="30352" w:name="_Toc98333605"/>
        <w:bookmarkStart w:id="30353" w:name="_Toc98345323"/>
        <w:bookmarkStart w:id="30354" w:name="_Toc98345850"/>
        <w:bookmarkStart w:id="30355" w:name="_Toc98346377"/>
        <w:bookmarkEnd w:id="30351"/>
        <w:bookmarkEnd w:id="30352"/>
        <w:bookmarkEnd w:id="30353"/>
        <w:bookmarkEnd w:id="30354"/>
        <w:bookmarkEnd w:id="30355"/>
      </w:del>
    </w:p>
    <w:p w14:paraId="112996D7" w14:textId="027AA7DE" w:rsidR="0031179F" w:rsidRPr="0031179F" w:rsidDel="00DB16E5" w:rsidRDefault="0031179F">
      <w:pPr>
        <w:rPr>
          <w:del w:id="30356" w:author="pete jones" w:date="2022-03-08T07:46:00Z"/>
          <w:rFonts w:ascii="Calibri" w:hAnsi="Calibri" w:cs="Calibri"/>
          <w:noProof/>
        </w:rPr>
        <w:pPrChange w:id="30357" w:author="pete jones" w:date="2022-03-16T17:58:00Z">
          <w:pPr>
            <w:widowControl w:val="0"/>
            <w:autoSpaceDE w:val="0"/>
            <w:autoSpaceDN w:val="0"/>
            <w:adjustRightInd w:val="0"/>
          </w:pPr>
        </w:pPrChange>
      </w:pPr>
      <w:del w:id="30358" w:author="pete jones" w:date="2022-03-08T07:46:00Z">
        <w:r w:rsidRPr="0031179F" w:rsidDel="00DB16E5">
          <w:rPr>
            <w:rFonts w:ascii="Calibri" w:hAnsi="Calibri" w:cs="Calibri"/>
            <w:noProof/>
          </w:rPr>
          <w:delText xml:space="preserve">AVINSTALLATIONS (2020) </w:delText>
        </w:r>
        <w:r w:rsidRPr="0031179F" w:rsidDel="00DB16E5">
          <w:rPr>
            <w:rFonts w:ascii="Calibri" w:hAnsi="Calibri" w:cs="Calibri"/>
            <w:i/>
            <w:iCs/>
            <w:noProof/>
          </w:rPr>
          <w:delText>Technology In Education - e-Learning Infographics</w:delText>
        </w:r>
        <w:r w:rsidRPr="0031179F" w:rsidDel="00DB16E5">
          <w:rPr>
            <w:rFonts w:ascii="Calibri" w:hAnsi="Calibri" w:cs="Calibri"/>
            <w:noProof/>
          </w:rPr>
          <w:delText>. Available at: https://elearninginfographics.com/education-technology-technology-changing-teaching/ (Accessed: 15 June 2020).</w:delText>
        </w:r>
        <w:bookmarkStart w:id="30359" w:name="_Toc98332967"/>
        <w:bookmarkStart w:id="30360" w:name="_Toc98333606"/>
        <w:bookmarkStart w:id="30361" w:name="_Toc98345324"/>
        <w:bookmarkStart w:id="30362" w:name="_Toc98345851"/>
        <w:bookmarkStart w:id="30363" w:name="_Toc98346378"/>
        <w:bookmarkEnd w:id="30359"/>
        <w:bookmarkEnd w:id="30360"/>
        <w:bookmarkEnd w:id="30361"/>
        <w:bookmarkEnd w:id="30362"/>
        <w:bookmarkEnd w:id="30363"/>
      </w:del>
    </w:p>
    <w:p w14:paraId="038C79B2" w14:textId="7F29E449" w:rsidR="0031179F" w:rsidRPr="0031179F" w:rsidDel="00DB16E5" w:rsidRDefault="0031179F">
      <w:pPr>
        <w:rPr>
          <w:del w:id="30364" w:author="pete jones" w:date="2022-03-08T07:46:00Z"/>
          <w:rFonts w:ascii="Calibri" w:hAnsi="Calibri" w:cs="Calibri"/>
          <w:noProof/>
        </w:rPr>
        <w:pPrChange w:id="30365" w:author="pete jones" w:date="2022-03-16T17:58:00Z">
          <w:pPr>
            <w:widowControl w:val="0"/>
            <w:autoSpaceDE w:val="0"/>
            <w:autoSpaceDN w:val="0"/>
            <w:adjustRightInd w:val="0"/>
          </w:pPr>
        </w:pPrChange>
      </w:pPr>
      <w:del w:id="30366" w:author="pete jones" w:date="2022-03-08T07:46:00Z">
        <w:r w:rsidRPr="0031179F" w:rsidDel="00DB16E5">
          <w:rPr>
            <w:rFonts w:ascii="Calibri" w:hAnsi="Calibri" w:cs="Calibri"/>
            <w:noProof/>
          </w:rPr>
          <w:delText xml:space="preserve">AYYAR, R. (2014) </w:delText>
        </w:r>
        <w:r w:rsidRPr="0031179F" w:rsidDel="00DB16E5">
          <w:rPr>
            <w:rFonts w:ascii="Calibri" w:hAnsi="Calibri" w:cs="Calibri"/>
            <w:i/>
            <w:iCs/>
            <w:noProof/>
          </w:rPr>
          <w:delText>How Mass Customization Is Delivering on Its Long-Promised Rewards</w:delText>
        </w:r>
        <w:r w:rsidRPr="0031179F" w:rsidDel="00DB16E5">
          <w:rPr>
            <w:rFonts w:ascii="Calibri" w:hAnsi="Calibri" w:cs="Calibri"/>
            <w:noProof/>
          </w:rPr>
          <w:delText xml:space="preserve">, </w:delText>
        </w:r>
        <w:r w:rsidRPr="0031179F" w:rsidDel="00DB16E5">
          <w:rPr>
            <w:rFonts w:ascii="Calibri" w:hAnsi="Calibri" w:cs="Calibri"/>
            <w:i/>
            <w:iCs/>
            <w:noProof/>
          </w:rPr>
          <w:delText>Entrepreneur</w:delText>
        </w:r>
        <w:r w:rsidRPr="0031179F" w:rsidDel="00DB16E5">
          <w:rPr>
            <w:rFonts w:ascii="Calibri" w:hAnsi="Calibri" w:cs="Calibri"/>
            <w:noProof/>
          </w:rPr>
          <w:delText>. Available at: https://www.entrepreneur.com/article/239430 (Accessed: 20 December 2016).</w:delText>
        </w:r>
        <w:bookmarkStart w:id="30367" w:name="_Toc98332968"/>
        <w:bookmarkStart w:id="30368" w:name="_Toc98333607"/>
        <w:bookmarkStart w:id="30369" w:name="_Toc98345325"/>
        <w:bookmarkStart w:id="30370" w:name="_Toc98345852"/>
        <w:bookmarkStart w:id="30371" w:name="_Toc98346379"/>
        <w:bookmarkEnd w:id="30367"/>
        <w:bookmarkEnd w:id="30368"/>
        <w:bookmarkEnd w:id="30369"/>
        <w:bookmarkEnd w:id="30370"/>
        <w:bookmarkEnd w:id="30371"/>
      </w:del>
    </w:p>
    <w:p w14:paraId="3F254EFF" w14:textId="49D99870" w:rsidR="0031179F" w:rsidRPr="0031179F" w:rsidDel="00DB16E5" w:rsidRDefault="0031179F">
      <w:pPr>
        <w:rPr>
          <w:del w:id="30372" w:author="pete jones" w:date="2022-03-08T07:46:00Z"/>
          <w:rFonts w:ascii="Calibri" w:hAnsi="Calibri" w:cs="Calibri"/>
          <w:noProof/>
        </w:rPr>
        <w:pPrChange w:id="30373" w:author="pete jones" w:date="2022-03-16T17:58:00Z">
          <w:pPr>
            <w:widowControl w:val="0"/>
            <w:autoSpaceDE w:val="0"/>
            <w:autoSpaceDN w:val="0"/>
            <w:adjustRightInd w:val="0"/>
          </w:pPr>
        </w:pPrChange>
      </w:pPr>
      <w:del w:id="30374" w:author="pete jones" w:date="2022-03-08T07:46:00Z">
        <w:r w:rsidRPr="0031179F" w:rsidDel="00DB16E5">
          <w:rPr>
            <w:rFonts w:ascii="Calibri" w:hAnsi="Calibri" w:cs="Calibri"/>
            <w:noProof/>
          </w:rPr>
          <w:delText xml:space="preserve">Azer, S. A. (2011) ‘Introducing a problem-based learning program: 12 tips for success’, </w:delText>
        </w:r>
        <w:r w:rsidRPr="0031179F" w:rsidDel="00DB16E5">
          <w:rPr>
            <w:rFonts w:ascii="Calibri" w:hAnsi="Calibri" w:cs="Calibri"/>
            <w:i/>
            <w:iCs/>
            <w:noProof/>
          </w:rPr>
          <w:delText>Medical Teacher</w:delText>
        </w:r>
        <w:r w:rsidRPr="0031179F" w:rsidDel="00DB16E5">
          <w:rPr>
            <w:rFonts w:ascii="Calibri" w:hAnsi="Calibri" w:cs="Calibri"/>
            <w:noProof/>
          </w:rPr>
          <w:delText>, 33, pp. 808–813. doi: 10.3109/0142159X.2011.558137.</w:delText>
        </w:r>
        <w:bookmarkStart w:id="30375" w:name="_Toc98332969"/>
        <w:bookmarkStart w:id="30376" w:name="_Toc98333608"/>
        <w:bookmarkStart w:id="30377" w:name="_Toc98345326"/>
        <w:bookmarkStart w:id="30378" w:name="_Toc98345853"/>
        <w:bookmarkStart w:id="30379" w:name="_Toc98346380"/>
        <w:bookmarkEnd w:id="30375"/>
        <w:bookmarkEnd w:id="30376"/>
        <w:bookmarkEnd w:id="30377"/>
        <w:bookmarkEnd w:id="30378"/>
        <w:bookmarkEnd w:id="30379"/>
      </w:del>
    </w:p>
    <w:p w14:paraId="1554625C" w14:textId="642F853B" w:rsidR="0031179F" w:rsidRPr="0031179F" w:rsidDel="00DB16E5" w:rsidRDefault="0031179F">
      <w:pPr>
        <w:rPr>
          <w:del w:id="30380" w:author="pete jones" w:date="2022-03-08T07:46:00Z"/>
          <w:rFonts w:ascii="Calibri" w:hAnsi="Calibri" w:cs="Calibri"/>
          <w:noProof/>
        </w:rPr>
        <w:pPrChange w:id="30381" w:author="pete jones" w:date="2022-03-16T17:58:00Z">
          <w:pPr>
            <w:widowControl w:val="0"/>
            <w:autoSpaceDE w:val="0"/>
            <w:autoSpaceDN w:val="0"/>
            <w:adjustRightInd w:val="0"/>
          </w:pPr>
        </w:pPrChange>
      </w:pPr>
      <w:del w:id="30382" w:author="pete jones" w:date="2022-03-08T07:46:00Z">
        <w:r w:rsidRPr="0031179F" w:rsidDel="00DB16E5">
          <w:rPr>
            <w:rFonts w:ascii="Calibri" w:hAnsi="Calibri" w:cs="Calibri"/>
            <w:noProof/>
          </w:rPr>
          <w:delText>Battelle for Kids (2019) ‘21st CENTURY LEARNING’, pp. 1–9.</w:delText>
        </w:r>
        <w:bookmarkStart w:id="30383" w:name="_Toc98332970"/>
        <w:bookmarkStart w:id="30384" w:name="_Toc98333609"/>
        <w:bookmarkStart w:id="30385" w:name="_Toc98345327"/>
        <w:bookmarkStart w:id="30386" w:name="_Toc98345854"/>
        <w:bookmarkStart w:id="30387" w:name="_Toc98346381"/>
        <w:bookmarkEnd w:id="30383"/>
        <w:bookmarkEnd w:id="30384"/>
        <w:bookmarkEnd w:id="30385"/>
        <w:bookmarkEnd w:id="30386"/>
        <w:bookmarkEnd w:id="30387"/>
      </w:del>
    </w:p>
    <w:p w14:paraId="614E0F1A" w14:textId="3EA6E863" w:rsidR="0031179F" w:rsidRPr="0031179F" w:rsidDel="00DB16E5" w:rsidRDefault="0031179F">
      <w:pPr>
        <w:rPr>
          <w:del w:id="30388" w:author="pete jones" w:date="2022-03-08T07:46:00Z"/>
          <w:rFonts w:ascii="Calibri" w:hAnsi="Calibri" w:cs="Calibri"/>
          <w:noProof/>
        </w:rPr>
        <w:pPrChange w:id="30389" w:author="pete jones" w:date="2022-03-16T17:58:00Z">
          <w:pPr>
            <w:widowControl w:val="0"/>
            <w:autoSpaceDE w:val="0"/>
            <w:autoSpaceDN w:val="0"/>
            <w:adjustRightInd w:val="0"/>
          </w:pPr>
        </w:pPrChange>
      </w:pPr>
      <w:del w:id="30390" w:author="pete jones" w:date="2022-03-08T07:46:00Z">
        <w:r w:rsidRPr="0031179F" w:rsidDel="00DB16E5">
          <w:rPr>
            <w:rFonts w:ascii="Calibri" w:hAnsi="Calibri" w:cs="Calibri"/>
            <w:noProof/>
          </w:rPr>
          <w:delText>BDO (2016) ‘Industry 4.0 Report’, pp. 1–28. doi: 10.1007/978-1-4842-2047-4.</w:delText>
        </w:r>
        <w:bookmarkStart w:id="30391" w:name="_Toc98332971"/>
        <w:bookmarkStart w:id="30392" w:name="_Toc98333610"/>
        <w:bookmarkStart w:id="30393" w:name="_Toc98345328"/>
        <w:bookmarkStart w:id="30394" w:name="_Toc98345855"/>
        <w:bookmarkStart w:id="30395" w:name="_Toc98346382"/>
        <w:bookmarkEnd w:id="30391"/>
        <w:bookmarkEnd w:id="30392"/>
        <w:bookmarkEnd w:id="30393"/>
        <w:bookmarkEnd w:id="30394"/>
        <w:bookmarkEnd w:id="30395"/>
      </w:del>
    </w:p>
    <w:p w14:paraId="0AA654AE" w14:textId="59980F02" w:rsidR="0031179F" w:rsidRPr="0031179F" w:rsidDel="00DB16E5" w:rsidRDefault="0031179F">
      <w:pPr>
        <w:rPr>
          <w:del w:id="30396" w:author="pete jones" w:date="2022-03-08T07:46:00Z"/>
          <w:rFonts w:ascii="Calibri" w:hAnsi="Calibri" w:cs="Calibri"/>
          <w:noProof/>
        </w:rPr>
        <w:pPrChange w:id="30397" w:author="pete jones" w:date="2022-03-16T17:58:00Z">
          <w:pPr>
            <w:widowControl w:val="0"/>
            <w:autoSpaceDE w:val="0"/>
            <w:autoSpaceDN w:val="0"/>
            <w:adjustRightInd w:val="0"/>
          </w:pPr>
        </w:pPrChange>
      </w:pPr>
      <w:del w:id="30398" w:author="pete jones" w:date="2022-03-08T07:46:00Z">
        <w:r w:rsidRPr="0031179F" w:rsidDel="00DB16E5">
          <w:rPr>
            <w:rFonts w:ascii="Calibri" w:hAnsi="Calibri" w:cs="Calibri"/>
            <w:noProof/>
          </w:rPr>
          <w:delText xml:space="preserve">Bennett, S., Maton, K. and Kervin, L. (2008) ‘The “digital natives” debate: A critical review of the evidence’, </w:delText>
        </w:r>
        <w:r w:rsidRPr="0031179F" w:rsidDel="00DB16E5">
          <w:rPr>
            <w:rFonts w:ascii="Calibri" w:hAnsi="Calibri" w:cs="Calibri"/>
            <w:i/>
            <w:iCs/>
            <w:noProof/>
          </w:rPr>
          <w:delText>British Journal of Educational Technology</w:delText>
        </w:r>
        <w:r w:rsidRPr="0031179F" w:rsidDel="00DB16E5">
          <w:rPr>
            <w:rFonts w:ascii="Calibri" w:hAnsi="Calibri" w:cs="Calibri"/>
            <w:noProof/>
          </w:rPr>
          <w:delText>, 39(5), pp. 775–786. doi: 10.1111/j.1467-8535.2007.00793.x.</w:delText>
        </w:r>
        <w:bookmarkStart w:id="30399" w:name="_Toc98332972"/>
        <w:bookmarkStart w:id="30400" w:name="_Toc98333611"/>
        <w:bookmarkStart w:id="30401" w:name="_Toc98345329"/>
        <w:bookmarkStart w:id="30402" w:name="_Toc98345856"/>
        <w:bookmarkStart w:id="30403" w:name="_Toc98346383"/>
        <w:bookmarkEnd w:id="30399"/>
        <w:bookmarkEnd w:id="30400"/>
        <w:bookmarkEnd w:id="30401"/>
        <w:bookmarkEnd w:id="30402"/>
        <w:bookmarkEnd w:id="30403"/>
      </w:del>
    </w:p>
    <w:p w14:paraId="2A0B50D5" w14:textId="5F2630E2" w:rsidR="0031179F" w:rsidRPr="0031179F" w:rsidDel="00DB16E5" w:rsidRDefault="0031179F">
      <w:pPr>
        <w:rPr>
          <w:del w:id="30404" w:author="pete jones" w:date="2022-03-08T07:46:00Z"/>
          <w:rFonts w:ascii="Calibri" w:hAnsi="Calibri" w:cs="Calibri"/>
          <w:noProof/>
        </w:rPr>
        <w:pPrChange w:id="30405" w:author="pete jones" w:date="2022-03-16T17:58:00Z">
          <w:pPr>
            <w:widowControl w:val="0"/>
            <w:autoSpaceDE w:val="0"/>
            <w:autoSpaceDN w:val="0"/>
            <w:adjustRightInd w:val="0"/>
          </w:pPr>
        </w:pPrChange>
      </w:pPr>
      <w:del w:id="30406" w:author="pete jones" w:date="2022-03-08T07:46:00Z">
        <w:r w:rsidRPr="0031179F" w:rsidDel="00DB16E5">
          <w:rPr>
            <w:rFonts w:ascii="Calibri" w:hAnsi="Calibri" w:cs="Calibri"/>
            <w:noProof/>
          </w:rPr>
          <w:delText xml:space="preserve">Bevitt, D., Baldwin, C. and Calvert, J. (2010) ‘Intervening Early: Attendance and Performance Monitoring as a Trigger for First Year Support in the Biosciences’, </w:delText>
        </w:r>
        <w:r w:rsidRPr="0031179F" w:rsidDel="00DB16E5">
          <w:rPr>
            <w:rFonts w:ascii="Calibri" w:hAnsi="Calibri" w:cs="Calibri"/>
            <w:i/>
            <w:iCs/>
            <w:noProof/>
          </w:rPr>
          <w:delText>Bioscience Education</w:delText>
        </w:r>
        <w:r w:rsidRPr="0031179F" w:rsidDel="00DB16E5">
          <w:rPr>
            <w:rFonts w:ascii="Calibri" w:hAnsi="Calibri" w:cs="Calibri"/>
            <w:noProof/>
          </w:rPr>
          <w:delText>, 15(1), pp. 1–14. doi: 10.3108/beej.15.4.</w:delText>
        </w:r>
        <w:bookmarkStart w:id="30407" w:name="_Toc98332973"/>
        <w:bookmarkStart w:id="30408" w:name="_Toc98333612"/>
        <w:bookmarkStart w:id="30409" w:name="_Toc98345330"/>
        <w:bookmarkStart w:id="30410" w:name="_Toc98345857"/>
        <w:bookmarkStart w:id="30411" w:name="_Toc98346384"/>
        <w:bookmarkEnd w:id="30407"/>
        <w:bookmarkEnd w:id="30408"/>
        <w:bookmarkEnd w:id="30409"/>
        <w:bookmarkEnd w:id="30410"/>
        <w:bookmarkEnd w:id="30411"/>
      </w:del>
    </w:p>
    <w:p w14:paraId="0F28C902" w14:textId="2947CEBB" w:rsidR="0031179F" w:rsidRPr="0031179F" w:rsidDel="00DB16E5" w:rsidRDefault="0031179F">
      <w:pPr>
        <w:rPr>
          <w:del w:id="30412" w:author="pete jones" w:date="2022-03-08T07:46:00Z"/>
          <w:rFonts w:ascii="Calibri" w:hAnsi="Calibri" w:cs="Calibri"/>
          <w:noProof/>
        </w:rPr>
        <w:pPrChange w:id="30413" w:author="pete jones" w:date="2022-03-16T17:58:00Z">
          <w:pPr>
            <w:widowControl w:val="0"/>
            <w:autoSpaceDE w:val="0"/>
            <w:autoSpaceDN w:val="0"/>
            <w:adjustRightInd w:val="0"/>
          </w:pPr>
        </w:pPrChange>
      </w:pPr>
      <w:del w:id="30414" w:author="pete jones" w:date="2022-03-08T07:46:00Z">
        <w:r w:rsidRPr="0031179F" w:rsidDel="00DB16E5">
          <w:rPr>
            <w:rFonts w:ascii="Calibri" w:hAnsi="Calibri" w:cs="Calibri"/>
            <w:noProof/>
          </w:rPr>
          <w:delText xml:space="preserve">Bijsmans, P. and Schakel, A. H. (2018) ‘The impact of attendance on first-year study success in problem-based learning’, </w:delText>
        </w:r>
        <w:r w:rsidRPr="0031179F" w:rsidDel="00DB16E5">
          <w:rPr>
            <w:rFonts w:ascii="Calibri" w:hAnsi="Calibri" w:cs="Calibri"/>
            <w:i/>
            <w:iCs/>
            <w:noProof/>
          </w:rPr>
          <w:delText>Higher Education</w:delText>
        </w:r>
        <w:r w:rsidRPr="0031179F" w:rsidDel="00DB16E5">
          <w:rPr>
            <w:rFonts w:ascii="Calibri" w:hAnsi="Calibri" w:cs="Calibri"/>
            <w:noProof/>
          </w:rPr>
          <w:delText>, 76(5), pp. 865–881. doi: 10.1007/s10734-018-0243-4.</w:delText>
        </w:r>
        <w:bookmarkStart w:id="30415" w:name="_Toc98332974"/>
        <w:bookmarkStart w:id="30416" w:name="_Toc98333613"/>
        <w:bookmarkStart w:id="30417" w:name="_Toc98345331"/>
        <w:bookmarkStart w:id="30418" w:name="_Toc98345858"/>
        <w:bookmarkStart w:id="30419" w:name="_Toc98346385"/>
        <w:bookmarkEnd w:id="30415"/>
        <w:bookmarkEnd w:id="30416"/>
        <w:bookmarkEnd w:id="30417"/>
        <w:bookmarkEnd w:id="30418"/>
        <w:bookmarkEnd w:id="30419"/>
      </w:del>
    </w:p>
    <w:p w14:paraId="2AB40C19" w14:textId="4B000C31" w:rsidR="0031179F" w:rsidRPr="0031179F" w:rsidDel="00DB16E5" w:rsidRDefault="0031179F">
      <w:pPr>
        <w:rPr>
          <w:del w:id="30420" w:author="pete jones" w:date="2022-03-08T07:46:00Z"/>
          <w:rFonts w:ascii="Calibri" w:hAnsi="Calibri" w:cs="Calibri"/>
          <w:noProof/>
        </w:rPr>
        <w:pPrChange w:id="30421" w:author="pete jones" w:date="2022-03-16T17:58:00Z">
          <w:pPr>
            <w:widowControl w:val="0"/>
            <w:autoSpaceDE w:val="0"/>
            <w:autoSpaceDN w:val="0"/>
            <w:adjustRightInd w:val="0"/>
          </w:pPr>
        </w:pPrChange>
      </w:pPr>
      <w:del w:id="30422" w:author="pete jones" w:date="2022-03-08T07:46:00Z">
        <w:r w:rsidRPr="0031179F" w:rsidDel="00DB16E5">
          <w:rPr>
            <w:rFonts w:ascii="Calibri" w:hAnsi="Calibri" w:cs="Calibri"/>
            <w:noProof/>
          </w:rPr>
          <w:delText xml:space="preserve">Brabazon, T. (2015) ‘Turnitin? Turnitoff: The deskilling of information literacy’, </w:delText>
        </w:r>
        <w:r w:rsidRPr="0031179F" w:rsidDel="00DB16E5">
          <w:rPr>
            <w:rFonts w:ascii="Calibri" w:hAnsi="Calibri" w:cs="Calibri"/>
            <w:i/>
            <w:iCs/>
            <w:noProof/>
          </w:rPr>
          <w:delText>Turkish Online Journal of Distance Education</w:delText>
        </w:r>
        <w:r w:rsidRPr="0031179F" w:rsidDel="00DB16E5">
          <w:rPr>
            <w:rFonts w:ascii="Calibri" w:hAnsi="Calibri" w:cs="Calibri"/>
            <w:noProof/>
          </w:rPr>
          <w:delText>, 16(3), pp. 13–32. doi: 10.17718/tojde.55005.</w:delText>
        </w:r>
        <w:bookmarkStart w:id="30423" w:name="_Toc98332975"/>
        <w:bookmarkStart w:id="30424" w:name="_Toc98333614"/>
        <w:bookmarkStart w:id="30425" w:name="_Toc98345332"/>
        <w:bookmarkStart w:id="30426" w:name="_Toc98345859"/>
        <w:bookmarkStart w:id="30427" w:name="_Toc98346386"/>
        <w:bookmarkEnd w:id="30423"/>
        <w:bookmarkEnd w:id="30424"/>
        <w:bookmarkEnd w:id="30425"/>
        <w:bookmarkEnd w:id="30426"/>
        <w:bookmarkEnd w:id="30427"/>
      </w:del>
    </w:p>
    <w:p w14:paraId="5840E1AA" w14:textId="7956127E" w:rsidR="0031179F" w:rsidRPr="0031179F" w:rsidDel="00DB16E5" w:rsidRDefault="0031179F">
      <w:pPr>
        <w:rPr>
          <w:del w:id="30428" w:author="pete jones" w:date="2022-03-08T07:46:00Z"/>
          <w:rFonts w:ascii="Calibri" w:hAnsi="Calibri" w:cs="Calibri"/>
          <w:noProof/>
        </w:rPr>
        <w:pPrChange w:id="30429" w:author="pete jones" w:date="2022-03-16T17:58:00Z">
          <w:pPr>
            <w:widowControl w:val="0"/>
            <w:autoSpaceDE w:val="0"/>
            <w:autoSpaceDN w:val="0"/>
            <w:adjustRightInd w:val="0"/>
          </w:pPr>
        </w:pPrChange>
      </w:pPr>
      <w:del w:id="30430" w:author="pete jones" w:date="2022-03-08T07:46:00Z">
        <w:r w:rsidRPr="0031179F" w:rsidDel="00DB16E5">
          <w:rPr>
            <w:rFonts w:ascii="Calibri" w:hAnsi="Calibri" w:cs="Calibri"/>
            <w:noProof/>
          </w:rPr>
          <w:delText xml:space="preserve">Caeldries, F. (1994) ‘Reengineering the Corporation: A Manifesto for Business Revolution’, </w:delText>
        </w:r>
        <w:r w:rsidRPr="0031179F" w:rsidDel="00DB16E5">
          <w:rPr>
            <w:rFonts w:ascii="Calibri" w:hAnsi="Calibri" w:cs="Calibri"/>
            <w:i/>
            <w:iCs/>
            <w:noProof/>
          </w:rPr>
          <w:delText>Academy of Management Review</w:delText>
        </w:r>
        <w:r w:rsidRPr="0031179F" w:rsidDel="00DB16E5">
          <w:rPr>
            <w:rFonts w:ascii="Calibri" w:hAnsi="Calibri" w:cs="Calibri"/>
            <w:noProof/>
          </w:rPr>
          <w:delText>, 19(3), pp. 595–600. doi: 10.5465/amr.1994.9412271824.</w:delText>
        </w:r>
        <w:bookmarkStart w:id="30431" w:name="_Toc98332976"/>
        <w:bookmarkStart w:id="30432" w:name="_Toc98333615"/>
        <w:bookmarkStart w:id="30433" w:name="_Toc98345333"/>
        <w:bookmarkStart w:id="30434" w:name="_Toc98345860"/>
        <w:bookmarkStart w:id="30435" w:name="_Toc98346387"/>
        <w:bookmarkEnd w:id="30431"/>
        <w:bookmarkEnd w:id="30432"/>
        <w:bookmarkEnd w:id="30433"/>
        <w:bookmarkEnd w:id="30434"/>
        <w:bookmarkEnd w:id="30435"/>
      </w:del>
    </w:p>
    <w:p w14:paraId="4C1E14A4" w14:textId="36407EC3" w:rsidR="0031179F" w:rsidRPr="0031179F" w:rsidDel="00DB16E5" w:rsidRDefault="0031179F">
      <w:pPr>
        <w:rPr>
          <w:del w:id="30436" w:author="pete jones" w:date="2022-03-08T07:46:00Z"/>
          <w:rFonts w:ascii="Calibri" w:hAnsi="Calibri" w:cs="Calibri"/>
          <w:noProof/>
        </w:rPr>
        <w:pPrChange w:id="30437" w:author="pete jones" w:date="2022-03-16T17:58:00Z">
          <w:pPr>
            <w:widowControl w:val="0"/>
            <w:autoSpaceDE w:val="0"/>
            <w:autoSpaceDN w:val="0"/>
            <w:adjustRightInd w:val="0"/>
          </w:pPr>
        </w:pPrChange>
      </w:pPr>
      <w:del w:id="30438" w:author="pete jones" w:date="2022-03-08T07:46:00Z">
        <w:r w:rsidRPr="0031179F" w:rsidDel="00DB16E5">
          <w:rPr>
            <w:rFonts w:ascii="Calibri" w:hAnsi="Calibri" w:cs="Calibri"/>
            <w:noProof/>
          </w:rPr>
          <w:delText xml:space="preserve">Carucci, R. (2016) </w:delText>
        </w:r>
        <w:r w:rsidRPr="0031179F" w:rsidDel="00DB16E5">
          <w:rPr>
            <w:rFonts w:ascii="Calibri" w:hAnsi="Calibri" w:cs="Calibri"/>
            <w:i/>
            <w:iCs/>
            <w:noProof/>
          </w:rPr>
          <w:delText>Why Ethical People Make Unethical Choices</w:delText>
        </w:r>
        <w:r w:rsidRPr="0031179F" w:rsidDel="00DB16E5">
          <w:rPr>
            <w:rFonts w:ascii="Calibri" w:hAnsi="Calibri" w:cs="Calibri"/>
            <w:noProof/>
          </w:rPr>
          <w:delText xml:space="preserve">, </w:delText>
        </w:r>
        <w:r w:rsidRPr="0031179F" w:rsidDel="00DB16E5">
          <w:rPr>
            <w:rFonts w:ascii="Calibri" w:hAnsi="Calibri" w:cs="Calibri"/>
            <w:i/>
            <w:iCs/>
            <w:noProof/>
          </w:rPr>
          <w:delText>Harvard Business Review</w:delText>
        </w:r>
        <w:r w:rsidRPr="0031179F" w:rsidDel="00DB16E5">
          <w:rPr>
            <w:rFonts w:ascii="Calibri" w:hAnsi="Calibri" w:cs="Calibri"/>
            <w:noProof/>
          </w:rPr>
          <w:delText>. Available at: https://hbr.org/2016/12/why-ethical-people-make-unethical-choices (Accessed: 5 April 2018).</w:delText>
        </w:r>
        <w:bookmarkStart w:id="30439" w:name="_Toc98332977"/>
        <w:bookmarkStart w:id="30440" w:name="_Toc98333616"/>
        <w:bookmarkStart w:id="30441" w:name="_Toc98345334"/>
        <w:bookmarkStart w:id="30442" w:name="_Toc98345861"/>
        <w:bookmarkStart w:id="30443" w:name="_Toc98346388"/>
        <w:bookmarkEnd w:id="30439"/>
        <w:bookmarkEnd w:id="30440"/>
        <w:bookmarkEnd w:id="30441"/>
        <w:bookmarkEnd w:id="30442"/>
        <w:bookmarkEnd w:id="30443"/>
      </w:del>
    </w:p>
    <w:p w14:paraId="390AC845" w14:textId="08DBABD0" w:rsidR="0031179F" w:rsidRPr="0031179F" w:rsidDel="00DB16E5" w:rsidRDefault="0031179F">
      <w:pPr>
        <w:rPr>
          <w:del w:id="30444" w:author="pete jones" w:date="2022-03-08T07:46:00Z"/>
          <w:rFonts w:ascii="Calibri" w:hAnsi="Calibri" w:cs="Calibri"/>
          <w:noProof/>
        </w:rPr>
        <w:pPrChange w:id="30445" w:author="pete jones" w:date="2022-03-16T17:58:00Z">
          <w:pPr>
            <w:widowControl w:val="0"/>
            <w:autoSpaceDE w:val="0"/>
            <w:autoSpaceDN w:val="0"/>
            <w:adjustRightInd w:val="0"/>
          </w:pPr>
        </w:pPrChange>
      </w:pPr>
      <w:del w:id="30446" w:author="pete jones" w:date="2022-03-08T07:46:00Z">
        <w:r w:rsidRPr="0031179F" w:rsidDel="00DB16E5">
          <w:rPr>
            <w:rFonts w:ascii="Calibri" w:hAnsi="Calibri" w:cs="Calibri"/>
            <w:noProof/>
          </w:rPr>
          <w:delText xml:space="preserve">CDIO (1997) </w:delText>
        </w:r>
        <w:r w:rsidRPr="0031179F" w:rsidDel="00DB16E5">
          <w:rPr>
            <w:rFonts w:ascii="Calibri" w:hAnsi="Calibri" w:cs="Calibri"/>
            <w:i/>
            <w:iCs/>
            <w:noProof/>
          </w:rPr>
          <w:delText>CDIO Initiative - Survey Summary</w:delText>
        </w:r>
        <w:r w:rsidRPr="0031179F" w:rsidDel="00DB16E5">
          <w:rPr>
            <w:rFonts w:ascii="Calibri" w:hAnsi="Calibri" w:cs="Calibri"/>
            <w:noProof/>
          </w:rPr>
          <w:delText>. Available at: http://staging.cdio.org/files/Appendix_F_Data.pdf (Accessed: 8 July 2020).</w:delText>
        </w:r>
        <w:bookmarkStart w:id="30447" w:name="_Toc98332978"/>
        <w:bookmarkStart w:id="30448" w:name="_Toc98333617"/>
        <w:bookmarkStart w:id="30449" w:name="_Toc98345335"/>
        <w:bookmarkStart w:id="30450" w:name="_Toc98345862"/>
        <w:bookmarkStart w:id="30451" w:name="_Toc98346389"/>
        <w:bookmarkEnd w:id="30447"/>
        <w:bookmarkEnd w:id="30448"/>
        <w:bookmarkEnd w:id="30449"/>
        <w:bookmarkEnd w:id="30450"/>
        <w:bookmarkEnd w:id="30451"/>
      </w:del>
    </w:p>
    <w:p w14:paraId="6DB1E019" w14:textId="3001E743" w:rsidR="0031179F" w:rsidRPr="0031179F" w:rsidDel="00DB16E5" w:rsidRDefault="0031179F">
      <w:pPr>
        <w:rPr>
          <w:del w:id="30452" w:author="pete jones" w:date="2022-03-08T07:46:00Z"/>
          <w:rFonts w:ascii="Calibri" w:hAnsi="Calibri" w:cs="Calibri"/>
          <w:noProof/>
        </w:rPr>
        <w:pPrChange w:id="30453" w:author="pete jones" w:date="2022-03-16T17:58:00Z">
          <w:pPr>
            <w:widowControl w:val="0"/>
            <w:autoSpaceDE w:val="0"/>
            <w:autoSpaceDN w:val="0"/>
            <w:adjustRightInd w:val="0"/>
          </w:pPr>
        </w:pPrChange>
      </w:pPr>
      <w:del w:id="30454" w:author="pete jones" w:date="2022-03-08T07:46:00Z">
        <w:r w:rsidRPr="0031179F" w:rsidDel="00DB16E5">
          <w:rPr>
            <w:rFonts w:ascii="Calibri" w:hAnsi="Calibri" w:cs="Calibri"/>
            <w:noProof/>
          </w:rPr>
          <w:delText xml:space="preserve">Chen, W. P.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21) ‘Exploration and practical research on teaching reforms of engineering practice center based on 3I-CDIO-OBE talent-training mode’, </w:delText>
        </w:r>
        <w:r w:rsidRPr="0031179F" w:rsidDel="00DB16E5">
          <w:rPr>
            <w:rFonts w:ascii="Calibri" w:hAnsi="Calibri" w:cs="Calibri"/>
            <w:i/>
            <w:iCs/>
            <w:noProof/>
          </w:rPr>
          <w:delText>Computer Applications in Engineering Education</w:delText>
        </w:r>
        <w:r w:rsidRPr="0031179F" w:rsidDel="00DB16E5">
          <w:rPr>
            <w:rFonts w:ascii="Calibri" w:hAnsi="Calibri" w:cs="Calibri"/>
            <w:noProof/>
          </w:rPr>
          <w:delText>, 29(1), pp. 114–129. doi: 10.1002/CAE.22248.</w:delText>
        </w:r>
        <w:bookmarkStart w:id="30455" w:name="_Toc98332979"/>
        <w:bookmarkStart w:id="30456" w:name="_Toc98333618"/>
        <w:bookmarkStart w:id="30457" w:name="_Toc98345336"/>
        <w:bookmarkStart w:id="30458" w:name="_Toc98345863"/>
        <w:bookmarkStart w:id="30459" w:name="_Toc98346390"/>
        <w:bookmarkEnd w:id="30455"/>
        <w:bookmarkEnd w:id="30456"/>
        <w:bookmarkEnd w:id="30457"/>
        <w:bookmarkEnd w:id="30458"/>
        <w:bookmarkEnd w:id="30459"/>
      </w:del>
    </w:p>
    <w:p w14:paraId="5BEF0189" w14:textId="574AF880" w:rsidR="0031179F" w:rsidRPr="0031179F" w:rsidDel="00DB16E5" w:rsidRDefault="0031179F">
      <w:pPr>
        <w:rPr>
          <w:del w:id="30460" w:author="pete jones" w:date="2022-03-08T07:46:00Z"/>
          <w:rFonts w:ascii="Calibri" w:hAnsi="Calibri" w:cs="Calibri"/>
          <w:noProof/>
        </w:rPr>
        <w:pPrChange w:id="30461" w:author="pete jones" w:date="2022-03-16T17:58:00Z">
          <w:pPr>
            <w:widowControl w:val="0"/>
            <w:autoSpaceDE w:val="0"/>
            <w:autoSpaceDN w:val="0"/>
            <w:adjustRightInd w:val="0"/>
          </w:pPr>
        </w:pPrChange>
      </w:pPr>
      <w:del w:id="30462" w:author="pete jones" w:date="2022-03-08T07:46:00Z">
        <w:r w:rsidRPr="0031179F" w:rsidDel="00DB16E5">
          <w:rPr>
            <w:rFonts w:ascii="Calibri" w:hAnsi="Calibri" w:cs="Calibri"/>
            <w:noProof/>
          </w:rPr>
          <w:delText xml:space="preserve">Christensen, C. M. (1997) </w:delText>
        </w:r>
        <w:r w:rsidRPr="0031179F" w:rsidDel="00DB16E5">
          <w:rPr>
            <w:rFonts w:ascii="Calibri" w:hAnsi="Calibri" w:cs="Calibri"/>
            <w:i/>
            <w:iCs/>
            <w:noProof/>
          </w:rPr>
          <w:delText>The Innovator’s Dilemma When New Technologies Cause Great Firms to Fail</w:delText>
        </w:r>
        <w:r w:rsidRPr="0031179F" w:rsidDel="00DB16E5">
          <w:rPr>
            <w:rFonts w:ascii="Calibri" w:hAnsi="Calibri" w:cs="Calibri"/>
            <w:noProof/>
          </w:rPr>
          <w:delText>.</w:delText>
        </w:r>
        <w:bookmarkStart w:id="30463" w:name="_Toc98332980"/>
        <w:bookmarkStart w:id="30464" w:name="_Toc98333619"/>
        <w:bookmarkStart w:id="30465" w:name="_Toc98345337"/>
        <w:bookmarkStart w:id="30466" w:name="_Toc98345864"/>
        <w:bookmarkStart w:id="30467" w:name="_Toc98346391"/>
        <w:bookmarkEnd w:id="30463"/>
        <w:bookmarkEnd w:id="30464"/>
        <w:bookmarkEnd w:id="30465"/>
        <w:bookmarkEnd w:id="30466"/>
        <w:bookmarkEnd w:id="30467"/>
      </w:del>
    </w:p>
    <w:p w14:paraId="7B1AD8AE" w14:textId="21930A47" w:rsidR="0031179F" w:rsidRPr="0031179F" w:rsidDel="00DB16E5" w:rsidRDefault="0031179F">
      <w:pPr>
        <w:rPr>
          <w:del w:id="30468" w:author="pete jones" w:date="2022-03-08T07:46:00Z"/>
          <w:rFonts w:ascii="Calibri" w:hAnsi="Calibri" w:cs="Calibri"/>
          <w:noProof/>
        </w:rPr>
        <w:pPrChange w:id="30469" w:author="pete jones" w:date="2022-03-16T17:58:00Z">
          <w:pPr>
            <w:widowControl w:val="0"/>
            <w:autoSpaceDE w:val="0"/>
            <w:autoSpaceDN w:val="0"/>
            <w:adjustRightInd w:val="0"/>
          </w:pPr>
        </w:pPrChange>
      </w:pPr>
      <w:del w:id="30470" w:author="pete jones" w:date="2022-03-08T07:46:00Z">
        <w:r w:rsidRPr="0031179F" w:rsidDel="00DB16E5">
          <w:rPr>
            <w:rFonts w:ascii="Calibri" w:hAnsi="Calibri" w:cs="Calibri"/>
            <w:noProof/>
          </w:rPr>
          <w:delText xml:space="preserve">Cialdini (2014) </w:delText>
        </w:r>
        <w:r w:rsidRPr="0031179F" w:rsidDel="00DB16E5">
          <w:rPr>
            <w:rFonts w:ascii="Calibri" w:hAnsi="Calibri" w:cs="Calibri"/>
            <w:i/>
            <w:iCs/>
            <w:noProof/>
          </w:rPr>
          <w:delText>When Leaders Cheat, Companies Lose | Inc.com</w:delText>
        </w:r>
        <w:r w:rsidRPr="0031179F" w:rsidDel="00DB16E5">
          <w:rPr>
            <w:rFonts w:ascii="Calibri" w:hAnsi="Calibri" w:cs="Calibri"/>
            <w:noProof/>
          </w:rPr>
          <w:delText>. Available at: https://www.inc.com/geoffrey-james/when-leaders-cheat-companies-lose.html (Accessed: 28 March 2018).</w:delText>
        </w:r>
        <w:bookmarkStart w:id="30471" w:name="_Toc98332981"/>
        <w:bookmarkStart w:id="30472" w:name="_Toc98333620"/>
        <w:bookmarkStart w:id="30473" w:name="_Toc98345338"/>
        <w:bookmarkStart w:id="30474" w:name="_Toc98345865"/>
        <w:bookmarkStart w:id="30475" w:name="_Toc98346392"/>
        <w:bookmarkEnd w:id="30471"/>
        <w:bookmarkEnd w:id="30472"/>
        <w:bookmarkEnd w:id="30473"/>
        <w:bookmarkEnd w:id="30474"/>
        <w:bookmarkEnd w:id="30475"/>
      </w:del>
    </w:p>
    <w:p w14:paraId="4FF78B56" w14:textId="23D0884C" w:rsidR="0031179F" w:rsidRPr="0031179F" w:rsidDel="00DB16E5" w:rsidRDefault="0031179F">
      <w:pPr>
        <w:rPr>
          <w:del w:id="30476" w:author="pete jones" w:date="2022-03-08T07:46:00Z"/>
          <w:rFonts w:ascii="Calibri" w:hAnsi="Calibri" w:cs="Calibri"/>
          <w:noProof/>
        </w:rPr>
        <w:pPrChange w:id="30477" w:author="pete jones" w:date="2022-03-16T17:58:00Z">
          <w:pPr>
            <w:widowControl w:val="0"/>
            <w:autoSpaceDE w:val="0"/>
            <w:autoSpaceDN w:val="0"/>
            <w:adjustRightInd w:val="0"/>
          </w:pPr>
        </w:pPrChange>
      </w:pPr>
      <w:del w:id="30478" w:author="pete jones" w:date="2022-03-08T07:46:00Z">
        <w:r w:rsidRPr="0031179F" w:rsidDel="00DB16E5">
          <w:rPr>
            <w:rFonts w:ascii="Calibri" w:hAnsi="Calibri" w:cs="Calibri"/>
            <w:noProof/>
          </w:rPr>
          <w:delText>CIMData (2003) ‘PDM to PLM: Growth of an Industry’, p. 22.</w:delText>
        </w:r>
        <w:bookmarkStart w:id="30479" w:name="_Toc98332982"/>
        <w:bookmarkStart w:id="30480" w:name="_Toc98333621"/>
        <w:bookmarkStart w:id="30481" w:name="_Toc98345339"/>
        <w:bookmarkStart w:id="30482" w:name="_Toc98345866"/>
        <w:bookmarkStart w:id="30483" w:name="_Toc98346393"/>
        <w:bookmarkEnd w:id="30479"/>
        <w:bookmarkEnd w:id="30480"/>
        <w:bookmarkEnd w:id="30481"/>
        <w:bookmarkEnd w:id="30482"/>
        <w:bookmarkEnd w:id="30483"/>
      </w:del>
    </w:p>
    <w:p w14:paraId="66A95375" w14:textId="383E2439" w:rsidR="0031179F" w:rsidRPr="0031179F" w:rsidDel="00DB16E5" w:rsidRDefault="0031179F">
      <w:pPr>
        <w:rPr>
          <w:del w:id="30484" w:author="pete jones" w:date="2022-03-08T07:46:00Z"/>
          <w:rFonts w:ascii="Calibri" w:hAnsi="Calibri" w:cs="Calibri"/>
          <w:noProof/>
        </w:rPr>
        <w:pPrChange w:id="30485" w:author="pete jones" w:date="2022-03-16T17:58:00Z">
          <w:pPr>
            <w:widowControl w:val="0"/>
            <w:autoSpaceDE w:val="0"/>
            <w:autoSpaceDN w:val="0"/>
            <w:adjustRightInd w:val="0"/>
          </w:pPr>
        </w:pPrChange>
      </w:pPr>
      <w:del w:id="30486" w:author="pete jones" w:date="2022-03-08T07:46:00Z">
        <w:r w:rsidRPr="0031179F" w:rsidDel="00DB16E5">
          <w:rPr>
            <w:rFonts w:ascii="Calibri" w:hAnsi="Calibri" w:cs="Calibri"/>
            <w:noProof/>
          </w:rPr>
          <w:delText>Cooper, R. G. (1986) ‘WinningatNewProducts’.</w:delText>
        </w:r>
        <w:bookmarkStart w:id="30487" w:name="_Toc98332983"/>
        <w:bookmarkStart w:id="30488" w:name="_Toc98333622"/>
        <w:bookmarkStart w:id="30489" w:name="_Toc98345340"/>
        <w:bookmarkStart w:id="30490" w:name="_Toc98345867"/>
        <w:bookmarkStart w:id="30491" w:name="_Toc98346394"/>
        <w:bookmarkEnd w:id="30487"/>
        <w:bookmarkEnd w:id="30488"/>
        <w:bookmarkEnd w:id="30489"/>
        <w:bookmarkEnd w:id="30490"/>
        <w:bookmarkEnd w:id="30491"/>
      </w:del>
    </w:p>
    <w:p w14:paraId="08F39AF4" w14:textId="5031FF75" w:rsidR="0031179F" w:rsidRPr="0031179F" w:rsidDel="00DB16E5" w:rsidRDefault="0031179F">
      <w:pPr>
        <w:rPr>
          <w:del w:id="30492" w:author="pete jones" w:date="2022-03-08T07:46:00Z"/>
          <w:rFonts w:ascii="Calibri" w:hAnsi="Calibri" w:cs="Calibri"/>
          <w:noProof/>
        </w:rPr>
        <w:pPrChange w:id="30493" w:author="pete jones" w:date="2022-03-16T17:58:00Z">
          <w:pPr>
            <w:widowControl w:val="0"/>
            <w:autoSpaceDE w:val="0"/>
            <w:autoSpaceDN w:val="0"/>
            <w:adjustRightInd w:val="0"/>
          </w:pPr>
        </w:pPrChange>
      </w:pPr>
      <w:del w:id="30494" w:author="pete jones" w:date="2022-03-08T07:46:00Z">
        <w:r w:rsidRPr="0031179F" w:rsidDel="00DB16E5">
          <w:rPr>
            <w:rFonts w:ascii="Calibri" w:hAnsi="Calibri" w:cs="Calibri"/>
            <w:noProof/>
          </w:rPr>
          <w:delText xml:space="preserve">Couros, G. (2013) </w:delText>
        </w:r>
        <w:r w:rsidRPr="0031179F" w:rsidDel="00DB16E5">
          <w:rPr>
            <w:rFonts w:ascii="Calibri" w:hAnsi="Calibri" w:cs="Calibri"/>
            <w:i/>
            <w:iCs/>
            <w:noProof/>
          </w:rPr>
          <w:delText>The Biggest “Game-Changer” in Education – George Couros</w:delText>
        </w:r>
        <w:r w:rsidRPr="0031179F" w:rsidDel="00DB16E5">
          <w:rPr>
            <w:rFonts w:ascii="Calibri" w:hAnsi="Calibri" w:cs="Calibri"/>
            <w:noProof/>
          </w:rPr>
          <w:delText xml:space="preserve">, </w:delText>
        </w:r>
        <w:r w:rsidRPr="0031179F" w:rsidDel="00DB16E5">
          <w:rPr>
            <w:rFonts w:ascii="Calibri" w:hAnsi="Calibri" w:cs="Calibri"/>
            <w:i/>
            <w:iCs/>
            <w:noProof/>
          </w:rPr>
          <w:delText>georgecourus.ca</w:delText>
        </w:r>
        <w:r w:rsidRPr="0031179F" w:rsidDel="00DB16E5">
          <w:rPr>
            <w:rFonts w:ascii="Calibri" w:hAnsi="Calibri" w:cs="Calibri"/>
            <w:noProof/>
          </w:rPr>
          <w:delText>. Available at: https://georgecouros.ca/blog/archives/4085 (Accessed: 12 June 2020).</w:delText>
        </w:r>
        <w:bookmarkStart w:id="30495" w:name="_Toc98332984"/>
        <w:bookmarkStart w:id="30496" w:name="_Toc98333623"/>
        <w:bookmarkStart w:id="30497" w:name="_Toc98345341"/>
        <w:bookmarkStart w:id="30498" w:name="_Toc98345868"/>
        <w:bookmarkStart w:id="30499" w:name="_Toc98346395"/>
        <w:bookmarkEnd w:id="30495"/>
        <w:bookmarkEnd w:id="30496"/>
        <w:bookmarkEnd w:id="30497"/>
        <w:bookmarkEnd w:id="30498"/>
        <w:bookmarkEnd w:id="30499"/>
      </w:del>
    </w:p>
    <w:p w14:paraId="048C4841" w14:textId="69A0B862" w:rsidR="0031179F" w:rsidRPr="0031179F" w:rsidDel="00DB16E5" w:rsidRDefault="0031179F">
      <w:pPr>
        <w:rPr>
          <w:del w:id="30500" w:author="pete jones" w:date="2022-03-08T07:46:00Z"/>
          <w:rFonts w:ascii="Calibri" w:hAnsi="Calibri" w:cs="Calibri"/>
          <w:noProof/>
        </w:rPr>
        <w:pPrChange w:id="30501" w:author="pete jones" w:date="2022-03-16T17:58:00Z">
          <w:pPr>
            <w:widowControl w:val="0"/>
            <w:autoSpaceDE w:val="0"/>
            <w:autoSpaceDN w:val="0"/>
            <w:adjustRightInd w:val="0"/>
          </w:pPr>
        </w:pPrChange>
      </w:pPr>
      <w:del w:id="30502" w:author="pete jones" w:date="2022-03-08T07:46:00Z">
        <w:r w:rsidRPr="0031179F" w:rsidDel="00DB16E5">
          <w:rPr>
            <w:rFonts w:ascii="Calibri" w:hAnsi="Calibri" w:cs="Calibri"/>
            <w:noProof/>
          </w:rPr>
          <w:delText xml:space="preserve">Cox, J. (2020) </w:delText>
        </w:r>
        <w:r w:rsidRPr="0031179F" w:rsidDel="00DB16E5">
          <w:rPr>
            <w:rFonts w:ascii="Calibri" w:hAnsi="Calibri" w:cs="Calibri"/>
            <w:i/>
            <w:iCs/>
            <w:noProof/>
          </w:rPr>
          <w:delText>PTC Academic Program | PTC</w:delText>
        </w:r>
        <w:r w:rsidRPr="0031179F" w:rsidDel="00DB16E5">
          <w:rPr>
            <w:rFonts w:ascii="Calibri" w:hAnsi="Calibri" w:cs="Calibri"/>
            <w:noProof/>
          </w:rPr>
          <w:delText>. Available at: https://www.ptc.com/en/academic-program (Accessed: 1 July 2020).</w:delText>
        </w:r>
        <w:bookmarkStart w:id="30503" w:name="_Toc98332985"/>
        <w:bookmarkStart w:id="30504" w:name="_Toc98333624"/>
        <w:bookmarkStart w:id="30505" w:name="_Toc98345342"/>
        <w:bookmarkStart w:id="30506" w:name="_Toc98345869"/>
        <w:bookmarkStart w:id="30507" w:name="_Toc98346396"/>
        <w:bookmarkEnd w:id="30503"/>
        <w:bookmarkEnd w:id="30504"/>
        <w:bookmarkEnd w:id="30505"/>
        <w:bookmarkEnd w:id="30506"/>
        <w:bookmarkEnd w:id="30507"/>
      </w:del>
    </w:p>
    <w:p w14:paraId="14BC8F47" w14:textId="01812ECF" w:rsidR="0031179F" w:rsidRPr="0031179F" w:rsidDel="00DB16E5" w:rsidRDefault="0031179F">
      <w:pPr>
        <w:rPr>
          <w:del w:id="30508" w:author="pete jones" w:date="2022-03-08T07:46:00Z"/>
          <w:rFonts w:ascii="Calibri" w:hAnsi="Calibri" w:cs="Calibri"/>
          <w:noProof/>
        </w:rPr>
        <w:pPrChange w:id="30509" w:author="pete jones" w:date="2022-03-16T17:58:00Z">
          <w:pPr>
            <w:widowControl w:val="0"/>
            <w:autoSpaceDE w:val="0"/>
            <w:autoSpaceDN w:val="0"/>
            <w:adjustRightInd w:val="0"/>
          </w:pPr>
        </w:pPrChange>
      </w:pPr>
      <w:del w:id="30510" w:author="pete jones" w:date="2022-03-08T07:46:00Z">
        <w:r w:rsidRPr="0031179F" w:rsidDel="00DB16E5">
          <w:rPr>
            <w:rFonts w:ascii="Calibri" w:hAnsi="Calibri" w:cs="Calibri"/>
            <w:noProof/>
          </w:rPr>
          <w:delText xml:space="preserve">Crawley, E. F.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11) </w:delText>
        </w:r>
        <w:r w:rsidRPr="0031179F" w:rsidDel="00DB16E5">
          <w:rPr>
            <w:rFonts w:ascii="Calibri" w:hAnsi="Calibri" w:cs="Calibri"/>
            <w:i/>
            <w:iCs/>
            <w:noProof/>
          </w:rPr>
          <w:delText>The CDIO Syllabus v2.0 An Updated Statement of Goals for Engineering Education</w:delText>
        </w:r>
        <w:r w:rsidRPr="0031179F" w:rsidDel="00DB16E5">
          <w:rPr>
            <w:rFonts w:ascii="Calibri" w:hAnsi="Calibri" w:cs="Calibri"/>
            <w:noProof/>
          </w:rPr>
          <w:delText>.</w:delText>
        </w:r>
        <w:bookmarkStart w:id="30511" w:name="_Toc98332986"/>
        <w:bookmarkStart w:id="30512" w:name="_Toc98333625"/>
        <w:bookmarkStart w:id="30513" w:name="_Toc98345343"/>
        <w:bookmarkStart w:id="30514" w:name="_Toc98345870"/>
        <w:bookmarkStart w:id="30515" w:name="_Toc98346397"/>
        <w:bookmarkEnd w:id="30511"/>
        <w:bookmarkEnd w:id="30512"/>
        <w:bookmarkEnd w:id="30513"/>
        <w:bookmarkEnd w:id="30514"/>
        <w:bookmarkEnd w:id="30515"/>
      </w:del>
    </w:p>
    <w:p w14:paraId="20D149F9" w14:textId="0A4A4501" w:rsidR="0031179F" w:rsidRPr="0031179F" w:rsidDel="00DB16E5" w:rsidRDefault="0031179F">
      <w:pPr>
        <w:rPr>
          <w:del w:id="30516" w:author="pete jones" w:date="2022-03-08T07:46:00Z"/>
          <w:rFonts w:ascii="Calibri" w:hAnsi="Calibri" w:cs="Calibri"/>
          <w:noProof/>
        </w:rPr>
        <w:pPrChange w:id="30517" w:author="pete jones" w:date="2022-03-16T17:58:00Z">
          <w:pPr>
            <w:widowControl w:val="0"/>
            <w:autoSpaceDE w:val="0"/>
            <w:autoSpaceDN w:val="0"/>
            <w:adjustRightInd w:val="0"/>
          </w:pPr>
        </w:pPrChange>
      </w:pPr>
      <w:del w:id="30518" w:author="pete jones" w:date="2022-03-08T07:46:00Z">
        <w:r w:rsidRPr="0031179F" w:rsidDel="00DB16E5">
          <w:rPr>
            <w:rFonts w:ascii="Calibri" w:hAnsi="Calibri" w:cs="Calibri"/>
            <w:noProof/>
          </w:rPr>
          <w:delText xml:space="preserve">Crawley, E. F.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14) </w:delText>
        </w:r>
        <w:r w:rsidRPr="0031179F" w:rsidDel="00DB16E5">
          <w:rPr>
            <w:rFonts w:ascii="Calibri" w:hAnsi="Calibri" w:cs="Calibri"/>
            <w:i/>
            <w:iCs/>
            <w:noProof/>
          </w:rPr>
          <w:delText>Rethinking Engineering Education - The CDIO Approach</w:delText>
        </w:r>
        <w:r w:rsidRPr="0031179F" w:rsidDel="00DB16E5">
          <w:rPr>
            <w:rFonts w:ascii="Calibri" w:hAnsi="Calibri" w:cs="Calibri"/>
            <w:noProof/>
          </w:rPr>
          <w:delText>. second. Springer International.</w:delText>
        </w:r>
        <w:bookmarkStart w:id="30519" w:name="_Toc98332987"/>
        <w:bookmarkStart w:id="30520" w:name="_Toc98333626"/>
        <w:bookmarkStart w:id="30521" w:name="_Toc98345344"/>
        <w:bookmarkStart w:id="30522" w:name="_Toc98345871"/>
        <w:bookmarkStart w:id="30523" w:name="_Toc98346398"/>
        <w:bookmarkEnd w:id="30519"/>
        <w:bookmarkEnd w:id="30520"/>
        <w:bookmarkEnd w:id="30521"/>
        <w:bookmarkEnd w:id="30522"/>
        <w:bookmarkEnd w:id="30523"/>
      </w:del>
    </w:p>
    <w:p w14:paraId="180F8B42" w14:textId="122D79CC" w:rsidR="0031179F" w:rsidRPr="0031179F" w:rsidDel="00DB16E5" w:rsidRDefault="0031179F">
      <w:pPr>
        <w:rPr>
          <w:del w:id="30524" w:author="pete jones" w:date="2022-03-08T07:46:00Z"/>
          <w:rFonts w:ascii="Calibri" w:hAnsi="Calibri" w:cs="Calibri"/>
          <w:noProof/>
        </w:rPr>
        <w:pPrChange w:id="30525" w:author="pete jones" w:date="2022-03-16T17:58:00Z">
          <w:pPr>
            <w:widowControl w:val="0"/>
            <w:autoSpaceDE w:val="0"/>
            <w:autoSpaceDN w:val="0"/>
            <w:adjustRightInd w:val="0"/>
          </w:pPr>
        </w:pPrChange>
      </w:pPr>
      <w:del w:id="30526" w:author="pete jones" w:date="2022-03-08T07:46:00Z">
        <w:r w:rsidRPr="0031179F" w:rsidDel="00DB16E5">
          <w:rPr>
            <w:rFonts w:ascii="Calibri" w:hAnsi="Calibri" w:cs="Calibri"/>
            <w:noProof/>
          </w:rPr>
          <w:delText xml:space="preserve">CUTLER, Z. (2015) </w:delText>
        </w:r>
        <w:r w:rsidRPr="0031179F" w:rsidDel="00DB16E5">
          <w:rPr>
            <w:rFonts w:ascii="Calibri" w:hAnsi="Calibri" w:cs="Calibri"/>
            <w:i/>
            <w:iCs/>
            <w:noProof/>
          </w:rPr>
          <w:delText>6 Challenges Facing Enterprise Technologies</w:delText>
        </w:r>
        <w:r w:rsidRPr="0031179F" w:rsidDel="00DB16E5">
          <w:rPr>
            <w:rFonts w:ascii="Calibri" w:hAnsi="Calibri" w:cs="Calibri"/>
            <w:noProof/>
          </w:rPr>
          <w:delText xml:space="preserve">, </w:delText>
        </w:r>
        <w:r w:rsidRPr="0031179F" w:rsidDel="00DB16E5">
          <w:rPr>
            <w:rFonts w:ascii="Calibri" w:hAnsi="Calibri" w:cs="Calibri"/>
            <w:i/>
            <w:iCs/>
            <w:noProof/>
          </w:rPr>
          <w:delText>Entrepreneur</w:delText>
        </w:r>
        <w:r w:rsidRPr="0031179F" w:rsidDel="00DB16E5">
          <w:rPr>
            <w:rFonts w:ascii="Calibri" w:hAnsi="Calibri" w:cs="Calibri"/>
            <w:noProof/>
          </w:rPr>
          <w:delText>. Available at: https://www.entrepreneur.com/article/250447 (Accessed: 20 December 2016).</w:delText>
        </w:r>
        <w:bookmarkStart w:id="30527" w:name="_Toc98332988"/>
        <w:bookmarkStart w:id="30528" w:name="_Toc98333627"/>
        <w:bookmarkStart w:id="30529" w:name="_Toc98345345"/>
        <w:bookmarkStart w:id="30530" w:name="_Toc98345872"/>
        <w:bookmarkStart w:id="30531" w:name="_Toc98346399"/>
        <w:bookmarkEnd w:id="30527"/>
        <w:bookmarkEnd w:id="30528"/>
        <w:bookmarkEnd w:id="30529"/>
        <w:bookmarkEnd w:id="30530"/>
        <w:bookmarkEnd w:id="30531"/>
      </w:del>
    </w:p>
    <w:p w14:paraId="275E267D" w14:textId="4AA190E4" w:rsidR="0031179F" w:rsidRPr="0031179F" w:rsidDel="00DB16E5" w:rsidRDefault="0031179F">
      <w:pPr>
        <w:rPr>
          <w:del w:id="30532" w:author="pete jones" w:date="2022-03-08T07:46:00Z"/>
          <w:rFonts w:ascii="Calibri" w:hAnsi="Calibri" w:cs="Calibri"/>
          <w:noProof/>
        </w:rPr>
        <w:pPrChange w:id="30533" w:author="pete jones" w:date="2022-03-16T17:58:00Z">
          <w:pPr>
            <w:widowControl w:val="0"/>
            <w:autoSpaceDE w:val="0"/>
            <w:autoSpaceDN w:val="0"/>
            <w:adjustRightInd w:val="0"/>
          </w:pPr>
        </w:pPrChange>
      </w:pPr>
      <w:del w:id="30534" w:author="pete jones" w:date="2022-03-08T07:46:00Z">
        <w:r w:rsidRPr="0031179F" w:rsidDel="00DB16E5">
          <w:rPr>
            <w:rFonts w:ascii="Calibri" w:hAnsi="Calibri" w:cs="Calibri"/>
            <w:noProof/>
          </w:rPr>
          <w:delText xml:space="preserve">Dassault Systemes (2020) </w:delText>
        </w:r>
        <w:r w:rsidRPr="0031179F" w:rsidDel="00DB16E5">
          <w:rPr>
            <w:rFonts w:ascii="Calibri" w:hAnsi="Calibri" w:cs="Calibri"/>
            <w:i/>
            <w:iCs/>
            <w:noProof/>
          </w:rPr>
          <w:delText>Bernard Charlès | President &amp; CEO - Dassault Systèmes®</w:delText>
        </w:r>
        <w:r w:rsidRPr="0031179F" w:rsidDel="00DB16E5">
          <w:rPr>
            <w:rFonts w:ascii="Calibri" w:hAnsi="Calibri" w:cs="Calibri"/>
            <w:noProof/>
          </w:rPr>
          <w:delText>. Available at: https://www.3ds.com/about-3ds/management/bernard-charles/ (Accessed: 26 June 2020).</w:delText>
        </w:r>
        <w:bookmarkStart w:id="30535" w:name="_Toc98332989"/>
        <w:bookmarkStart w:id="30536" w:name="_Toc98333628"/>
        <w:bookmarkStart w:id="30537" w:name="_Toc98345346"/>
        <w:bookmarkStart w:id="30538" w:name="_Toc98345873"/>
        <w:bookmarkStart w:id="30539" w:name="_Toc98346400"/>
        <w:bookmarkEnd w:id="30535"/>
        <w:bookmarkEnd w:id="30536"/>
        <w:bookmarkEnd w:id="30537"/>
        <w:bookmarkEnd w:id="30538"/>
        <w:bookmarkEnd w:id="30539"/>
      </w:del>
    </w:p>
    <w:p w14:paraId="61F75623" w14:textId="163441E3" w:rsidR="0031179F" w:rsidRPr="0031179F" w:rsidDel="00DB16E5" w:rsidRDefault="0031179F">
      <w:pPr>
        <w:rPr>
          <w:del w:id="30540" w:author="pete jones" w:date="2022-03-08T07:46:00Z"/>
          <w:rFonts w:ascii="Calibri" w:hAnsi="Calibri" w:cs="Calibri"/>
          <w:noProof/>
        </w:rPr>
        <w:pPrChange w:id="30541" w:author="pete jones" w:date="2022-03-16T17:58:00Z">
          <w:pPr>
            <w:widowControl w:val="0"/>
            <w:autoSpaceDE w:val="0"/>
            <w:autoSpaceDN w:val="0"/>
            <w:adjustRightInd w:val="0"/>
          </w:pPr>
        </w:pPrChange>
      </w:pPr>
      <w:del w:id="30542" w:author="pete jones" w:date="2022-03-08T07:46:00Z">
        <w:r w:rsidRPr="0031179F" w:rsidDel="00DB16E5">
          <w:rPr>
            <w:rFonts w:ascii="Calibri" w:hAnsi="Calibri" w:cs="Calibri"/>
            <w:noProof/>
          </w:rPr>
          <w:delText xml:space="preserve">Dassault Systèmes (2020) </w:delText>
        </w:r>
        <w:r w:rsidRPr="0031179F" w:rsidDel="00DB16E5">
          <w:rPr>
            <w:rFonts w:ascii="Calibri" w:hAnsi="Calibri" w:cs="Calibri"/>
            <w:i/>
            <w:iCs/>
            <w:noProof/>
          </w:rPr>
          <w:delText>Dassault Systèmes Academy | website for students and educators</w:delText>
        </w:r>
        <w:r w:rsidRPr="0031179F" w:rsidDel="00DB16E5">
          <w:rPr>
            <w:rFonts w:ascii="Calibri" w:hAnsi="Calibri" w:cs="Calibri"/>
            <w:noProof/>
          </w:rPr>
          <w:delText>. Available at: https://academy.3ds.com/en (Accessed: 1 July 2020).</w:delText>
        </w:r>
        <w:bookmarkStart w:id="30543" w:name="_Toc98332990"/>
        <w:bookmarkStart w:id="30544" w:name="_Toc98333629"/>
        <w:bookmarkStart w:id="30545" w:name="_Toc98345347"/>
        <w:bookmarkStart w:id="30546" w:name="_Toc98345874"/>
        <w:bookmarkStart w:id="30547" w:name="_Toc98346401"/>
        <w:bookmarkEnd w:id="30543"/>
        <w:bookmarkEnd w:id="30544"/>
        <w:bookmarkEnd w:id="30545"/>
        <w:bookmarkEnd w:id="30546"/>
        <w:bookmarkEnd w:id="30547"/>
      </w:del>
    </w:p>
    <w:p w14:paraId="68B0568D" w14:textId="7D760A6D" w:rsidR="0031179F" w:rsidRPr="0031179F" w:rsidDel="00DB16E5" w:rsidRDefault="0031179F">
      <w:pPr>
        <w:rPr>
          <w:del w:id="30548" w:author="pete jones" w:date="2022-03-08T07:46:00Z"/>
          <w:rFonts w:ascii="Calibri" w:hAnsi="Calibri" w:cs="Calibri"/>
          <w:noProof/>
        </w:rPr>
        <w:pPrChange w:id="30549" w:author="pete jones" w:date="2022-03-16T17:58:00Z">
          <w:pPr>
            <w:widowControl w:val="0"/>
            <w:autoSpaceDE w:val="0"/>
            <w:autoSpaceDN w:val="0"/>
            <w:adjustRightInd w:val="0"/>
          </w:pPr>
        </w:pPrChange>
      </w:pPr>
      <w:del w:id="30550" w:author="pete jones" w:date="2022-03-08T07:46:00Z">
        <w:r w:rsidRPr="0031179F" w:rsidDel="00DB16E5">
          <w:rPr>
            <w:rFonts w:ascii="Calibri" w:hAnsi="Calibri" w:cs="Calibri"/>
            <w:noProof/>
          </w:rPr>
          <w:delText xml:space="preserve">Deming Institute (2020) </w:delText>
        </w:r>
        <w:r w:rsidRPr="0031179F" w:rsidDel="00DB16E5">
          <w:rPr>
            <w:rFonts w:ascii="Calibri" w:hAnsi="Calibri" w:cs="Calibri"/>
            <w:i/>
            <w:iCs/>
            <w:noProof/>
          </w:rPr>
          <w:delText>The W. Edwards Deming Institute</w:delText>
        </w:r>
        <w:r w:rsidRPr="0031179F" w:rsidDel="00DB16E5">
          <w:rPr>
            <w:rFonts w:ascii="Calibri" w:hAnsi="Calibri" w:cs="Calibri"/>
            <w:noProof/>
          </w:rPr>
          <w:delText>. Available at: https://deming.org/ (Accessed: 29 June 2020).</w:delText>
        </w:r>
        <w:bookmarkStart w:id="30551" w:name="_Toc98332991"/>
        <w:bookmarkStart w:id="30552" w:name="_Toc98333630"/>
        <w:bookmarkStart w:id="30553" w:name="_Toc98345348"/>
        <w:bookmarkStart w:id="30554" w:name="_Toc98345875"/>
        <w:bookmarkStart w:id="30555" w:name="_Toc98346402"/>
        <w:bookmarkEnd w:id="30551"/>
        <w:bookmarkEnd w:id="30552"/>
        <w:bookmarkEnd w:id="30553"/>
        <w:bookmarkEnd w:id="30554"/>
        <w:bookmarkEnd w:id="30555"/>
      </w:del>
    </w:p>
    <w:p w14:paraId="4FF55742" w14:textId="6C1CB9E2" w:rsidR="0031179F" w:rsidRPr="0031179F" w:rsidDel="00DB16E5" w:rsidRDefault="0031179F">
      <w:pPr>
        <w:rPr>
          <w:del w:id="30556" w:author="pete jones" w:date="2022-03-08T07:46:00Z"/>
          <w:rFonts w:ascii="Calibri" w:hAnsi="Calibri" w:cs="Calibri"/>
          <w:noProof/>
        </w:rPr>
        <w:pPrChange w:id="30557" w:author="pete jones" w:date="2022-03-16T17:58:00Z">
          <w:pPr>
            <w:widowControl w:val="0"/>
            <w:autoSpaceDE w:val="0"/>
            <w:autoSpaceDN w:val="0"/>
            <w:adjustRightInd w:val="0"/>
          </w:pPr>
        </w:pPrChange>
      </w:pPr>
      <w:del w:id="30558" w:author="pete jones" w:date="2022-03-08T07:46:00Z">
        <w:r w:rsidRPr="0031179F" w:rsidDel="00DB16E5">
          <w:rPr>
            <w:rFonts w:ascii="Calibri" w:hAnsi="Calibri" w:cs="Calibri"/>
            <w:noProof/>
          </w:rPr>
          <w:delText xml:space="preserve">Dragolea, L. (2009) ‘Benchmarking - a Valid Strategy for the Long Term?’, </w:delText>
        </w:r>
        <w:r w:rsidRPr="0031179F" w:rsidDel="00DB16E5">
          <w:rPr>
            <w:rFonts w:ascii="Calibri" w:hAnsi="Calibri" w:cs="Calibri"/>
            <w:i/>
            <w:iCs/>
            <w:noProof/>
          </w:rPr>
          <w:delText>Annales Universitatis Apulensis series Oeconomica</w:delText>
        </w:r>
        <w:r w:rsidRPr="0031179F" w:rsidDel="00DB16E5">
          <w:rPr>
            <w:rFonts w:ascii="Calibri" w:hAnsi="Calibri" w:cs="Calibri"/>
            <w:noProof/>
          </w:rPr>
          <w:delText>, 1(11), pp. 813–826.</w:delText>
        </w:r>
        <w:bookmarkStart w:id="30559" w:name="_Toc98332992"/>
        <w:bookmarkStart w:id="30560" w:name="_Toc98333631"/>
        <w:bookmarkStart w:id="30561" w:name="_Toc98345349"/>
        <w:bookmarkStart w:id="30562" w:name="_Toc98345876"/>
        <w:bookmarkStart w:id="30563" w:name="_Toc98346403"/>
        <w:bookmarkEnd w:id="30559"/>
        <w:bookmarkEnd w:id="30560"/>
        <w:bookmarkEnd w:id="30561"/>
        <w:bookmarkEnd w:id="30562"/>
        <w:bookmarkEnd w:id="30563"/>
      </w:del>
    </w:p>
    <w:p w14:paraId="1221585E" w14:textId="6B2D9843" w:rsidR="0031179F" w:rsidRPr="0031179F" w:rsidDel="00DB16E5" w:rsidRDefault="0031179F">
      <w:pPr>
        <w:rPr>
          <w:del w:id="30564" w:author="pete jones" w:date="2022-03-08T07:46:00Z"/>
          <w:rFonts w:ascii="Calibri" w:hAnsi="Calibri" w:cs="Calibri"/>
          <w:noProof/>
        </w:rPr>
        <w:pPrChange w:id="30565" w:author="pete jones" w:date="2022-03-16T17:58:00Z">
          <w:pPr>
            <w:widowControl w:val="0"/>
            <w:autoSpaceDE w:val="0"/>
            <w:autoSpaceDN w:val="0"/>
            <w:adjustRightInd w:val="0"/>
          </w:pPr>
        </w:pPrChange>
      </w:pPr>
      <w:del w:id="30566" w:author="pete jones" w:date="2022-03-08T07:46:00Z">
        <w:r w:rsidRPr="0031179F" w:rsidDel="00DB16E5">
          <w:rPr>
            <w:rFonts w:ascii="Calibri" w:hAnsi="Calibri" w:cs="Calibri"/>
            <w:noProof/>
          </w:rPr>
          <w:delText xml:space="preserve">Edström, K. and Kolmos, A. (2014) ‘PBL and CDIO: Complementary models for engineering education development’, </w:delText>
        </w:r>
        <w:r w:rsidRPr="0031179F" w:rsidDel="00DB16E5">
          <w:rPr>
            <w:rFonts w:ascii="Calibri" w:hAnsi="Calibri" w:cs="Calibri"/>
            <w:i/>
            <w:iCs/>
            <w:noProof/>
          </w:rPr>
          <w:delText>European Journal of Engineering Education</w:delText>
        </w:r>
        <w:r w:rsidRPr="0031179F" w:rsidDel="00DB16E5">
          <w:rPr>
            <w:rFonts w:ascii="Calibri" w:hAnsi="Calibri" w:cs="Calibri"/>
            <w:noProof/>
          </w:rPr>
          <w:delText>, 39(5), pp. 539–555. doi: 10.1080/03043797.2014.895703.</w:delText>
        </w:r>
        <w:bookmarkStart w:id="30567" w:name="_Toc98332993"/>
        <w:bookmarkStart w:id="30568" w:name="_Toc98333632"/>
        <w:bookmarkStart w:id="30569" w:name="_Toc98345350"/>
        <w:bookmarkStart w:id="30570" w:name="_Toc98345877"/>
        <w:bookmarkStart w:id="30571" w:name="_Toc98346404"/>
        <w:bookmarkEnd w:id="30567"/>
        <w:bookmarkEnd w:id="30568"/>
        <w:bookmarkEnd w:id="30569"/>
        <w:bookmarkEnd w:id="30570"/>
        <w:bookmarkEnd w:id="30571"/>
      </w:del>
    </w:p>
    <w:p w14:paraId="2447DC60" w14:textId="09CF568A" w:rsidR="0031179F" w:rsidRPr="0031179F" w:rsidDel="00DB16E5" w:rsidRDefault="0031179F">
      <w:pPr>
        <w:rPr>
          <w:del w:id="30572" w:author="pete jones" w:date="2022-03-08T07:46:00Z"/>
          <w:rFonts w:ascii="Calibri" w:hAnsi="Calibri" w:cs="Calibri"/>
          <w:noProof/>
        </w:rPr>
        <w:pPrChange w:id="30573" w:author="pete jones" w:date="2022-03-16T17:58:00Z">
          <w:pPr>
            <w:widowControl w:val="0"/>
            <w:autoSpaceDE w:val="0"/>
            <w:autoSpaceDN w:val="0"/>
            <w:adjustRightInd w:val="0"/>
          </w:pPr>
        </w:pPrChange>
      </w:pPr>
      <w:del w:id="30574" w:author="pete jones" w:date="2022-03-08T07:46:00Z">
        <w:r w:rsidRPr="0031179F" w:rsidDel="00DB16E5">
          <w:rPr>
            <w:rFonts w:ascii="Calibri" w:hAnsi="Calibri" w:cs="Calibri"/>
            <w:noProof/>
          </w:rPr>
          <w:delText xml:space="preserve">EdtechUK (2020) </w:delText>
        </w:r>
        <w:r w:rsidRPr="0031179F" w:rsidDel="00DB16E5">
          <w:rPr>
            <w:rFonts w:ascii="Calibri" w:hAnsi="Calibri" w:cs="Calibri"/>
            <w:i/>
            <w:iCs/>
            <w:noProof/>
          </w:rPr>
          <w:delText>EdTech UK Vision 2020</w:delText>
        </w:r>
        <w:r w:rsidRPr="0031179F" w:rsidDel="00DB16E5">
          <w:rPr>
            <w:rFonts w:ascii="Calibri" w:hAnsi="Calibri" w:cs="Calibri"/>
            <w:noProof/>
          </w:rPr>
          <w:delText>.</w:delText>
        </w:r>
        <w:bookmarkStart w:id="30575" w:name="_Toc98332994"/>
        <w:bookmarkStart w:id="30576" w:name="_Toc98333633"/>
        <w:bookmarkStart w:id="30577" w:name="_Toc98345351"/>
        <w:bookmarkStart w:id="30578" w:name="_Toc98345878"/>
        <w:bookmarkStart w:id="30579" w:name="_Toc98346405"/>
        <w:bookmarkEnd w:id="30575"/>
        <w:bookmarkEnd w:id="30576"/>
        <w:bookmarkEnd w:id="30577"/>
        <w:bookmarkEnd w:id="30578"/>
        <w:bookmarkEnd w:id="30579"/>
      </w:del>
    </w:p>
    <w:p w14:paraId="73DE1AA0" w14:textId="3A5A05CE" w:rsidR="0031179F" w:rsidRPr="0031179F" w:rsidDel="00DB16E5" w:rsidRDefault="0031179F">
      <w:pPr>
        <w:rPr>
          <w:del w:id="30580" w:author="pete jones" w:date="2022-03-08T07:46:00Z"/>
          <w:rFonts w:ascii="Calibri" w:hAnsi="Calibri" w:cs="Calibri"/>
          <w:noProof/>
        </w:rPr>
        <w:pPrChange w:id="30581" w:author="pete jones" w:date="2022-03-16T17:58:00Z">
          <w:pPr>
            <w:widowControl w:val="0"/>
            <w:autoSpaceDE w:val="0"/>
            <w:autoSpaceDN w:val="0"/>
            <w:adjustRightInd w:val="0"/>
          </w:pPr>
        </w:pPrChange>
      </w:pPr>
      <w:del w:id="30582" w:author="pete jones" w:date="2022-03-08T07:46:00Z">
        <w:r w:rsidRPr="0031179F" w:rsidDel="00DB16E5">
          <w:rPr>
            <w:rFonts w:ascii="Calibri" w:hAnsi="Calibri" w:cs="Calibri"/>
            <w:noProof/>
          </w:rPr>
          <w:delText xml:space="preserve">Engineering Council (2017) </w:delText>
        </w:r>
        <w:r w:rsidRPr="0031179F" w:rsidDel="00DB16E5">
          <w:rPr>
            <w:rFonts w:ascii="Calibri" w:hAnsi="Calibri" w:cs="Calibri"/>
            <w:i/>
            <w:iCs/>
            <w:noProof/>
          </w:rPr>
          <w:delText>Accreditation of Innovative Provision</w:delText>
        </w:r>
        <w:r w:rsidRPr="0031179F" w:rsidDel="00DB16E5">
          <w:rPr>
            <w:rFonts w:ascii="Calibri" w:hAnsi="Calibri" w:cs="Calibri"/>
            <w:noProof/>
          </w:rPr>
          <w:delText xml:space="preserve">, </w:delText>
        </w:r>
        <w:r w:rsidRPr="0031179F" w:rsidDel="00DB16E5">
          <w:rPr>
            <w:rFonts w:ascii="Calibri" w:hAnsi="Calibri" w:cs="Calibri"/>
            <w:i/>
            <w:iCs/>
            <w:noProof/>
          </w:rPr>
          <w:delText>Website</w:delText>
        </w:r>
        <w:r w:rsidRPr="0031179F" w:rsidDel="00DB16E5">
          <w:rPr>
            <w:rFonts w:ascii="Calibri" w:hAnsi="Calibri" w:cs="Calibri"/>
            <w:noProof/>
          </w:rPr>
          <w:delText>. Available at: https://www.engc.org.uk/education-skills/accreditation-of-higher-education-programmes/information-for-higher-education-providers/accreditation-of-innovative-provision/ (Accessed: 7 February 2022).</w:delText>
        </w:r>
        <w:bookmarkStart w:id="30583" w:name="_Toc98332995"/>
        <w:bookmarkStart w:id="30584" w:name="_Toc98333634"/>
        <w:bookmarkStart w:id="30585" w:name="_Toc98345352"/>
        <w:bookmarkStart w:id="30586" w:name="_Toc98345879"/>
        <w:bookmarkStart w:id="30587" w:name="_Toc98346406"/>
        <w:bookmarkEnd w:id="30583"/>
        <w:bookmarkEnd w:id="30584"/>
        <w:bookmarkEnd w:id="30585"/>
        <w:bookmarkEnd w:id="30586"/>
        <w:bookmarkEnd w:id="30587"/>
      </w:del>
    </w:p>
    <w:p w14:paraId="2AB05E78" w14:textId="2FABC9DC" w:rsidR="0031179F" w:rsidRPr="0031179F" w:rsidDel="00DB16E5" w:rsidRDefault="0031179F">
      <w:pPr>
        <w:rPr>
          <w:del w:id="30588" w:author="pete jones" w:date="2022-03-08T07:46:00Z"/>
          <w:rFonts w:ascii="Calibri" w:hAnsi="Calibri" w:cs="Calibri"/>
          <w:noProof/>
        </w:rPr>
        <w:pPrChange w:id="30589" w:author="pete jones" w:date="2022-03-16T17:58:00Z">
          <w:pPr>
            <w:widowControl w:val="0"/>
            <w:autoSpaceDE w:val="0"/>
            <w:autoSpaceDN w:val="0"/>
            <w:adjustRightInd w:val="0"/>
          </w:pPr>
        </w:pPrChange>
      </w:pPr>
      <w:del w:id="30590" w:author="pete jones" w:date="2022-03-08T07:46:00Z">
        <w:r w:rsidRPr="0031179F" w:rsidDel="00DB16E5">
          <w:rPr>
            <w:rFonts w:ascii="Calibri" w:hAnsi="Calibri" w:cs="Calibri"/>
            <w:noProof/>
          </w:rPr>
          <w:delText>Epley, N. (2016) ‘Four Myths of Morality’. Available at: http://www.ethicalsystems.org/sites/default/files/files/Epley_MythsofMoralityEthSysConference.pdf (Accessed: 13 April 2018).</w:delText>
        </w:r>
        <w:bookmarkStart w:id="30591" w:name="_Toc98332996"/>
        <w:bookmarkStart w:id="30592" w:name="_Toc98333635"/>
        <w:bookmarkStart w:id="30593" w:name="_Toc98345353"/>
        <w:bookmarkStart w:id="30594" w:name="_Toc98345880"/>
        <w:bookmarkStart w:id="30595" w:name="_Toc98346407"/>
        <w:bookmarkEnd w:id="30591"/>
        <w:bookmarkEnd w:id="30592"/>
        <w:bookmarkEnd w:id="30593"/>
        <w:bookmarkEnd w:id="30594"/>
        <w:bookmarkEnd w:id="30595"/>
      </w:del>
    </w:p>
    <w:p w14:paraId="4B24DC43" w14:textId="60D23FAB" w:rsidR="0031179F" w:rsidRPr="0031179F" w:rsidDel="00DB16E5" w:rsidRDefault="0031179F">
      <w:pPr>
        <w:rPr>
          <w:del w:id="30596" w:author="pete jones" w:date="2022-03-08T07:46:00Z"/>
          <w:rFonts w:ascii="Calibri" w:hAnsi="Calibri" w:cs="Calibri"/>
          <w:noProof/>
        </w:rPr>
        <w:pPrChange w:id="30597" w:author="pete jones" w:date="2022-03-16T17:58:00Z">
          <w:pPr>
            <w:widowControl w:val="0"/>
            <w:autoSpaceDE w:val="0"/>
            <w:autoSpaceDN w:val="0"/>
            <w:adjustRightInd w:val="0"/>
          </w:pPr>
        </w:pPrChange>
      </w:pPr>
      <w:del w:id="30598" w:author="pete jones" w:date="2022-03-08T07:46:00Z">
        <w:r w:rsidRPr="0031179F" w:rsidDel="00DB16E5">
          <w:rPr>
            <w:rFonts w:ascii="Calibri" w:hAnsi="Calibri" w:cs="Calibri"/>
            <w:noProof/>
          </w:rPr>
          <w:delText>Erdogan, N. and Bozeman, T. D. (2015) ‘MODELS OF PROJECT-BASED LEARNING FOR ThE 21 ST CENTURY’, pp. 31–42.</w:delText>
        </w:r>
        <w:bookmarkStart w:id="30599" w:name="_Toc98332997"/>
        <w:bookmarkStart w:id="30600" w:name="_Toc98333636"/>
        <w:bookmarkStart w:id="30601" w:name="_Toc98345354"/>
        <w:bookmarkStart w:id="30602" w:name="_Toc98345881"/>
        <w:bookmarkStart w:id="30603" w:name="_Toc98346408"/>
        <w:bookmarkEnd w:id="30599"/>
        <w:bookmarkEnd w:id="30600"/>
        <w:bookmarkEnd w:id="30601"/>
        <w:bookmarkEnd w:id="30602"/>
        <w:bookmarkEnd w:id="30603"/>
      </w:del>
    </w:p>
    <w:p w14:paraId="6022D8CB" w14:textId="7B5EF66C" w:rsidR="0031179F" w:rsidRPr="0031179F" w:rsidDel="00DB16E5" w:rsidRDefault="0031179F">
      <w:pPr>
        <w:rPr>
          <w:del w:id="30604" w:author="pete jones" w:date="2022-03-08T07:46:00Z"/>
          <w:rFonts w:ascii="Calibri" w:hAnsi="Calibri" w:cs="Calibri"/>
          <w:noProof/>
        </w:rPr>
        <w:pPrChange w:id="30605" w:author="pete jones" w:date="2022-03-16T17:58:00Z">
          <w:pPr>
            <w:widowControl w:val="0"/>
            <w:autoSpaceDE w:val="0"/>
            <w:autoSpaceDN w:val="0"/>
            <w:adjustRightInd w:val="0"/>
          </w:pPr>
        </w:pPrChange>
      </w:pPr>
      <w:del w:id="30606" w:author="pete jones" w:date="2022-03-08T07:46:00Z">
        <w:r w:rsidRPr="0031179F" w:rsidDel="00DB16E5">
          <w:rPr>
            <w:rFonts w:ascii="Calibri" w:hAnsi="Calibri" w:cs="Calibri"/>
            <w:noProof/>
          </w:rPr>
          <w:delText xml:space="preserve">Fielding, E. A.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14) ‘Product lifecycle management in design and engineering education: International perspectives’, </w:delText>
        </w:r>
        <w:r w:rsidRPr="0031179F" w:rsidDel="00DB16E5">
          <w:rPr>
            <w:rFonts w:ascii="Calibri" w:hAnsi="Calibri" w:cs="Calibri"/>
            <w:i/>
            <w:iCs/>
            <w:noProof/>
          </w:rPr>
          <w:delText>Sage Journals</w:delText>
        </w:r>
        <w:r w:rsidRPr="0031179F" w:rsidDel="00DB16E5">
          <w:rPr>
            <w:rFonts w:ascii="Calibri" w:hAnsi="Calibri" w:cs="Calibri"/>
            <w:noProof/>
          </w:rPr>
          <w:delText>, 22(2), pp. 123–134. doi: 10.1177/1063293X13520316.</w:delText>
        </w:r>
        <w:bookmarkStart w:id="30607" w:name="_Toc98332998"/>
        <w:bookmarkStart w:id="30608" w:name="_Toc98333637"/>
        <w:bookmarkStart w:id="30609" w:name="_Toc98345355"/>
        <w:bookmarkStart w:id="30610" w:name="_Toc98345882"/>
        <w:bookmarkStart w:id="30611" w:name="_Toc98346409"/>
        <w:bookmarkEnd w:id="30607"/>
        <w:bookmarkEnd w:id="30608"/>
        <w:bookmarkEnd w:id="30609"/>
        <w:bookmarkEnd w:id="30610"/>
        <w:bookmarkEnd w:id="30611"/>
      </w:del>
    </w:p>
    <w:p w14:paraId="33E3D783" w14:textId="7D2FAF32" w:rsidR="0031179F" w:rsidRPr="0031179F" w:rsidDel="00DB16E5" w:rsidRDefault="0031179F">
      <w:pPr>
        <w:rPr>
          <w:del w:id="30612" w:author="pete jones" w:date="2022-03-08T07:46:00Z"/>
          <w:rFonts w:ascii="Calibri" w:hAnsi="Calibri" w:cs="Calibri"/>
          <w:noProof/>
        </w:rPr>
        <w:pPrChange w:id="30613" w:author="pete jones" w:date="2022-03-16T17:58:00Z">
          <w:pPr>
            <w:widowControl w:val="0"/>
            <w:autoSpaceDE w:val="0"/>
            <w:autoSpaceDN w:val="0"/>
            <w:adjustRightInd w:val="0"/>
          </w:pPr>
        </w:pPrChange>
      </w:pPr>
      <w:del w:id="30614" w:author="pete jones" w:date="2022-03-08T07:46:00Z">
        <w:r w:rsidRPr="0031179F" w:rsidDel="00DB16E5">
          <w:rPr>
            <w:rFonts w:ascii="Calibri" w:hAnsi="Calibri" w:cs="Calibri"/>
            <w:noProof/>
          </w:rPr>
          <w:delText xml:space="preserve">Fonseca, D.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16) ‘Technological adaptation of the student to the educational density of the course. A case study: 3D architectural visualization’. doi: 10.1016/j.chb.2016.05.048.</w:delText>
        </w:r>
        <w:bookmarkStart w:id="30615" w:name="_Toc98332999"/>
        <w:bookmarkStart w:id="30616" w:name="_Toc98333638"/>
        <w:bookmarkStart w:id="30617" w:name="_Toc98345356"/>
        <w:bookmarkStart w:id="30618" w:name="_Toc98345883"/>
        <w:bookmarkStart w:id="30619" w:name="_Toc98346410"/>
        <w:bookmarkEnd w:id="30615"/>
        <w:bookmarkEnd w:id="30616"/>
        <w:bookmarkEnd w:id="30617"/>
        <w:bookmarkEnd w:id="30618"/>
        <w:bookmarkEnd w:id="30619"/>
      </w:del>
    </w:p>
    <w:p w14:paraId="46CF886B" w14:textId="690A1D84" w:rsidR="0031179F" w:rsidRPr="0031179F" w:rsidDel="00DB16E5" w:rsidRDefault="0031179F">
      <w:pPr>
        <w:rPr>
          <w:del w:id="30620" w:author="pete jones" w:date="2022-03-08T07:46:00Z"/>
          <w:rFonts w:ascii="Calibri" w:hAnsi="Calibri" w:cs="Calibri"/>
          <w:noProof/>
        </w:rPr>
        <w:pPrChange w:id="30621" w:author="pete jones" w:date="2022-03-16T17:58:00Z">
          <w:pPr>
            <w:widowControl w:val="0"/>
            <w:autoSpaceDE w:val="0"/>
            <w:autoSpaceDN w:val="0"/>
            <w:adjustRightInd w:val="0"/>
          </w:pPr>
        </w:pPrChange>
      </w:pPr>
      <w:del w:id="30622" w:author="pete jones" w:date="2022-03-08T07:46:00Z">
        <w:r w:rsidRPr="0031179F" w:rsidDel="00DB16E5">
          <w:rPr>
            <w:rFonts w:ascii="Calibri" w:hAnsi="Calibri" w:cs="Calibri"/>
            <w:noProof/>
          </w:rPr>
          <w:delText xml:space="preserve">Funkhouser, T. </w:delText>
        </w:r>
        <w:r w:rsidRPr="0031179F" w:rsidDel="00DB16E5">
          <w:rPr>
            <w:rFonts w:ascii="Calibri" w:hAnsi="Calibri" w:cs="Calibri"/>
            <w:i/>
            <w:iCs/>
            <w:noProof/>
          </w:rPr>
          <w:delText>et al.</w:delText>
        </w:r>
        <w:r w:rsidRPr="0031179F" w:rsidDel="00DB16E5">
          <w:rPr>
            <w:rFonts w:ascii="Calibri" w:hAnsi="Calibri" w:cs="Calibri"/>
            <w:noProof/>
          </w:rPr>
          <w:delText xml:space="preserve"> (no date) ‘A Search Engine for 3D Models’. Available at: https://www.cs.princeton.edu/~funk/tog03.pdf (Accessed: 17 April 2018).</w:delText>
        </w:r>
        <w:bookmarkStart w:id="30623" w:name="_Toc98333000"/>
        <w:bookmarkStart w:id="30624" w:name="_Toc98333639"/>
        <w:bookmarkStart w:id="30625" w:name="_Toc98345357"/>
        <w:bookmarkStart w:id="30626" w:name="_Toc98345884"/>
        <w:bookmarkStart w:id="30627" w:name="_Toc98346411"/>
        <w:bookmarkEnd w:id="30623"/>
        <w:bookmarkEnd w:id="30624"/>
        <w:bookmarkEnd w:id="30625"/>
        <w:bookmarkEnd w:id="30626"/>
        <w:bookmarkEnd w:id="30627"/>
      </w:del>
    </w:p>
    <w:p w14:paraId="22B143D2" w14:textId="36156F6F" w:rsidR="0031179F" w:rsidRPr="0031179F" w:rsidDel="00DB16E5" w:rsidRDefault="0031179F">
      <w:pPr>
        <w:rPr>
          <w:del w:id="30628" w:author="pete jones" w:date="2022-03-08T07:46:00Z"/>
          <w:rFonts w:ascii="Calibri" w:hAnsi="Calibri" w:cs="Calibri"/>
          <w:noProof/>
        </w:rPr>
        <w:pPrChange w:id="30629" w:author="pete jones" w:date="2022-03-16T17:58:00Z">
          <w:pPr>
            <w:widowControl w:val="0"/>
            <w:autoSpaceDE w:val="0"/>
            <w:autoSpaceDN w:val="0"/>
            <w:adjustRightInd w:val="0"/>
          </w:pPr>
        </w:pPrChange>
      </w:pPr>
      <w:del w:id="30630" w:author="pete jones" w:date="2022-03-08T07:46:00Z">
        <w:r w:rsidRPr="0031179F" w:rsidDel="00DB16E5">
          <w:rPr>
            <w:rFonts w:ascii="Calibri" w:hAnsi="Calibri" w:cs="Calibri"/>
            <w:noProof/>
          </w:rPr>
          <w:delText xml:space="preserve">Gardner, D. M. (1986) ‘The Product Life Cycle: It’s Role in Marketing Strategy/Some Evolving Observations About the Life Cycle’, </w:delText>
        </w:r>
        <w:r w:rsidRPr="0031179F" w:rsidDel="00DB16E5">
          <w:rPr>
            <w:rFonts w:ascii="Calibri" w:hAnsi="Calibri" w:cs="Calibri"/>
            <w:i/>
            <w:iCs/>
            <w:noProof/>
          </w:rPr>
          <w:delText>BEBR Faculty Working Paper</w:delText>
        </w:r>
        <w:r w:rsidRPr="0031179F" w:rsidDel="00DB16E5">
          <w:rPr>
            <w:rFonts w:ascii="Calibri" w:hAnsi="Calibri" w:cs="Calibri"/>
            <w:noProof/>
          </w:rPr>
          <w:delText>, (1304). doi: 10.1007/s13398-014-0173-7.2.</w:delText>
        </w:r>
        <w:bookmarkStart w:id="30631" w:name="_Toc98333001"/>
        <w:bookmarkStart w:id="30632" w:name="_Toc98333640"/>
        <w:bookmarkStart w:id="30633" w:name="_Toc98345358"/>
        <w:bookmarkStart w:id="30634" w:name="_Toc98345885"/>
        <w:bookmarkStart w:id="30635" w:name="_Toc98346412"/>
        <w:bookmarkEnd w:id="30631"/>
        <w:bookmarkEnd w:id="30632"/>
        <w:bookmarkEnd w:id="30633"/>
        <w:bookmarkEnd w:id="30634"/>
        <w:bookmarkEnd w:id="30635"/>
      </w:del>
    </w:p>
    <w:p w14:paraId="058385B1" w14:textId="2AADAEDE" w:rsidR="0031179F" w:rsidRPr="0031179F" w:rsidDel="00DB16E5" w:rsidRDefault="0031179F">
      <w:pPr>
        <w:rPr>
          <w:del w:id="30636" w:author="pete jones" w:date="2022-03-08T07:46:00Z"/>
          <w:rFonts w:ascii="Calibri" w:hAnsi="Calibri" w:cs="Calibri"/>
          <w:noProof/>
        </w:rPr>
        <w:pPrChange w:id="30637" w:author="pete jones" w:date="2022-03-16T17:58:00Z">
          <w:pPr>
            <w:widowControl w:val="0"/>
            <w:autoSpaceDE w:val="0"/>
            <w:autoSpaceDN w:val="0"/>
            <w:adjustRightInd w:val="0"/>
          </w:pPr>
        </w:pPrChange>
      </w:pPr>
      <w:del w:id="30638" w:author="pete jones" w:date="2022-03-08T07:46:00Z">
        <w:r w:rsidRPr="0031179F" w:rsidDel="00DB16E5">
          <w:rPr>
            <w:rFonts w:ascii="Calibri" w:hAnsi="Calibri" w:cs="Calibri"/>
            <w:noProof/>
          </w:rPr>
          <w:delText xml:space="preserve">Gibson, R. (2020) </w:delText>
        </w:r>
        <w:r w:rsidRPr="0031179F" w:rsidDel="00DB16E5">
          <w:rPr>
            <w:rFonts w:ascii="Calibri" w:hAnsi="Calibri" w:cs="Calibri"/>
            <w:i/>
            <w:iCs/>
            <w:noProof/>
          </w:rPr>
          <w:delText>Ready to work - Compass magazine</w:delText>
        </w:r>
        <w:r w:rsidRPr="0031179F" w:rsidDel="00DB16E5">
          <w:rPr>
            <w:rFonts w:ascii="Calibri" w:hAnsi="Calibri" w:cs="Calibri"/>
            <w:noProof/>
          </w:rPr>
          <w:delText>. Available at: https://compassmag.3ds.com/education-crossroads/ (Accessed: 13 October 2020).</w:delText>
        </w:r>
        <w:bookmarkStart w:id="30639" w:name="_Toc98333002"/>
        <w:bookmarkStart w:id="30640" w:name="_Toc98333641"/>
        <w:bookmarkStart w:id="30641" w:name="_Toc98345359"/>
        <w:bookmarkStart w:id="30642" w:name="_Toc98345886"/>
        <w:bookmarkStart w:id="30643" w:name="_Toc98346413"/>
        <w:bookmarkEnd w:id="30639"/>
        <w:bookmarkEnd w:id="30640"/>
        <w:bookmarkEnd w:id="30641"/>
        <w:bookmarkEnd w:id="30642"/>
        <w:bookmarkEnd w:id="30643"/>
      </w:del>
    </w:p>
    <w:p w14:paraId="21AC85D5" w14:textId="3B3286F4" w:rsidR="0031179F" w:rsidRPr="0031179F" w:rsidDel="00DB16E5" w:rsidRDefault="0031179F">
      <w:pPr>
        <w:rPr>
          <w:del w:id="30644" w:author="pete jones" w:date="2022-03-08T07:46:00Z"/>
          <w:rFonts w:ascii="Calibri" w:hAnsi="Calibri" w:cs="Calibri"/>
          <w:noProof/>
        </w:rPr>
        <w:pPrChange w:id="30645" w:author="pete jones" w:date="2022-03-16T17:58:00Z">
          <w:pPr>
            <w:widowControl w:val="0"/>
            <w:autoSpaceDE w:val="0"/>
            <w:autoSpaceDN w:val="0"/>
            <w:adjustRightInd w:val="0"/>
          </w:pPr>
        </w:pPrChange>
      </w:pPr>
      <w:del w:id="30646" w:author="pete jones" w:date="2022-03-08T07:46:00Z">
        <w:r w:rsidRPr="0031179F" w:rsidDel="00DB16E5">
          <w:rPr>
            <w:rFonts w:ascii="Calibri" w:hAnsi="Calibri" w:cs="Calibri"/>
            <w:noProof/>
          </w:rPr>
          <w:delText xml:space="preserve">Global Engineer (2018) </w:delText>
        </w:r>
        <w:r w:rsidRPr="0031179F" w:rsidDel="00DB16E5">
          <w:rPr>
            <w:rFonts w:ascii="Calibri" w:hAnsi="Calibri" w:cs="Calibri"/>
            <w:i/>
            <w:iCs/>
            <w:noProof/>
          </w:rPr>
          <w:delText>Advancing engineers – GEDC</w:delText>
        </w:r>
        <w:r w:rsidRPr="0031179F" w:rsidDel="00DB16E5">
          <w:rPr>
            <w:rFonts w:ascii="Calibri" w:hAnsi="Calibri" w:cs="Calibri"/>
            <w:noProof/>
          </w:rPr>
          <w:delText xml:space="preserve">, </w:delText>
        </w:r>
        <w:r w:rsidRPr="0031179F" w:rsidDel="00DB16E5">
          <w:rPr>
            <w:rFonts w:ascii="Calibri" w:hAnsi="Calibri" w:cs="Calibri"/>
            <w:i/>
            <w:iCs/>
            <w:noProof/>
          </w:rPr>
          <w:delText>Global Engineer</w:delText>
        </w:r>
        <w:r w:rsidRPr="0031179F" w:rsidDel="00DB16E5">
          <w:rPr>
            <w:rFonts w:ascii="Calibri" w:hAnsi="Calibri" w:cs="Calibri"/>
            <w:noProof/>
          </w:rPr>
          <w:delText>. Available at: https://www.gedcouncil.org/ge/advancing-engineers/ (Accessed: 8 February 2022).</w:delText>
        </w:r>
        <w:bookmarkStart w:id="30647" w:name="_Toc98333003"/>
        <w:bookmarkStart w:id="30648" w:name="_Toc98333642"/>
        <w:bookmarkStart w:id="30649" w:name="_Toc98345360"/>
        <w:bookmarkStart w:id="30650" w:name="_Toc98345887"/>
        <w:bookmarkStart w:id="30651" w:name="_Toc98346414"/>
        <w:bookmarkEnd w:id="30647"/>
        <w:bookmarkEnd w:id="30648"/>
        <w:bookmarkEnd w:id="30649"/>
        <w:bookmarkEnd w:id="30650"/>
        <w:bookmarkEnd w:id="30651"/>
      </w:del>
    </w:p>
    <w:p w14:paraId="72970E7F" w14:textId="50077639" w:rsidR="0031179F" w:rsidRPr="0031179F" w:rsidDel="00DB16E5" w:rsidRDefault="0031179F">
      <w:pPr>
        <w:rPr>
          <w:del w:id="30652" w:author="pete jones" w:date="2022-03-08T07:46:00Z"/>
          <w:rFonts w:ascii="Calibri" w:hAnsi="Calibri" w:cs="Calibri"/>
          <w:noProof/>
        </w:rPr>
        <w:pPrChange w:id="30653" w:author="pete jones" w:date="2022-03-16T17:58:00Z">
          <w:pPr>
            <w:widowControl w:val="0"/>
            <w:autoSpaceDE w:val="0"/>
            <w:autoSpaceDN w:val="0"/>
            <w:adjustRightInd w:val="0"/>
          </w:pPr>
        </w:pPrChange>
      </w:pPr>
      <w:del w:id="30654" w:author="pete jones" w:date="2022-03-08T07:46:00Z">
        <w:r w:rsidRPr="0031179F" w:rsidDel="00DB16E5">
          <w:rPr>
            <w:rFonts w:ascii="Calibri" w:hAnsi="Calibri" w:cs="Calibri"/>
            <w:noProof/>
          </w:rPr>
          <w:delText xml:space="preserve">Goldberg, D. E. (1994) </w:delText>
        </w:r>
        <w:r w:rsidRPr="0031179F" w:rsidDel="00DB16E5">
          <w:rPr>
            <w:rFonts w:ascii="Calibri" w:hAnsi="Calibri" w:cs="Calibri"/>
            <w:i/>
            <w:iCs/>
            <w:noProof/>
          </w:rPr>
          <w:delText>Change in Engineering Education: One Myth, Two Scenarios, and Three Foci</w:delText>
        </w:r>
        <w:r w:rsidRPr="0031179F" w:rsidDel="00DB16E5">
          <w:rPr>
            <w:rFonts w:ascii="Calibri" w:hAnsi="Calibri" w:cs="Calibri"/>
            <w:noProof/>
          </w:rPr>
          <w:delText>.</w:delText>
        </w:r>
        <w:bookmarkStart w:id="30655" w:name="_Toc98333004"/>
        <w:bookmarkStart w:id="30656" w:name="_Toc98333643"/>
        <w:bookmarkStart w:id="30657" w:name="_Toc98345361"/>
        <w:bookmarkStart w:id="30658" w:name="_Toc98345888"/>
        <w:bookmarkStart w:id="30659" w:name="_Toc98346415"/>
        <w:bookmarkEnd w:id="30655"/>
        <w:bookmarkEnd w:id="30656"/>
        <w:bookmarkEnd w:id="30657"/>
        <w:bookmarkEnd w:id="30658"/>
        <w:bookmarkEnd w:id="30659"/>
      </w:del>
    </w:p>
    <w:p w14:paraId="28142157" w14:textId="2E59C8CC" w:rsidR="0031179F" w:rsidRPr="0031179F" w:rsidDel="00DB16E5" w:rsidRDefault="0031179F">
      <w:pPr>
        <w:rPr>
          <w:del w:id="30660" w:author="pete jones" w:date="2022-03-08T07:46:00Z"/>
          <w:rFonts w:ascii="Calibri" w:hAnsi="Calibri" w:cs="Calibri"/>
          <w:noProof/>
        </w:rPr>
        <w:pPrChange w:id="30661" w:author="pete jones" w:date="2022-03-16T17:58:00Z">
          <w:pPr>
            <w:widowControl w:val="0"/>
            <w:autoSpaceDE w:val="0"/>
            <w:autoSpaceDN w:val="0"/>
            <w:adjustRightInd w:val="0"/>
          </w:pPr>
        </w:pPrChange>
      </w:pPr>
      <w:del w:id="30662" w:author="pete jones" w:date="2022-03-08T07:46:00Z">
        <w:r w:rsidRPr="0031179F" w:rsidDel="00DB16E5">
          <w:rPr>
            <w:rFonts w:ascii="Calibri" w:hAnsi="Calibri" w:cs="Calibri"/>
            <w:noProof/>
          </w:rPr>
          <w:delText xml:space="preserve">Goldberg, D. and Somerville, M. (2014) </w:delText>
        </w:r>
        <w:r w:rsidRPr="0031179F" w:rsidDel="00DB16E5">
          <w:rPr>
            <w:rFonts w:ascii="Calibri" w:hAnsi="Calibri" w:cs="Calibri"/>
            <w:i/>
            <w:iCs/>
            <w:noProof/>
          </w:rPr>
          <w:delText>A Whole New ENgineer</w:delText>
        </w:r>
        <w:r w:rsidRPr="0031179F" w:rsidDel="00DB16E5">
          <w:rPr>
            <w:rFonts w:ascii="Calibri" w:hAnsi="Calibri" w:cs="Calibri"/>
            <w:noProof/>
          </w:rPr>
          <w:delText>. ThreeJoy Associates.</w:delText>
        </w:r>
        <w:bookmarkStart w:id="30663" w:name="_Toc98333005"/>
        <w:bookmarkStart w:id="30664" w:name="_Toc98333644"/>
        <w:bookmarkStart w:id="30665" w:name="_Toc98345362"/>
        <w:bookmarkStart w:id="30666" w:name="_Toc98345889"/>
        <w:bookmarkStart w:id="30667" w:name="_Toc98346416"/>
        <w:bookmarkEnd w:id="30663"/>
        <w:bookmarkEnd w:id="30664"/>
        <w:bookmarkEnd w:id="30665"/>
        <w:bookmarkEnd w:id="30666"/>
        <w:bookmarkEnd w:id="30667"/>
      </w:del>
    </w:p>
    <w:p w14:paraId="274FBC2E" w14:textId="45BDACD5" w:rsidR="0031179F" w:rsidRPr="0031179F" w:rsidDel="00DB16E5" w:rsidRDefault="0031179F">
      <w:pPr>
        <w:rPr>
          <w:del w:id="30668" w:author="pete jones" w:date="2022-03-08T07:46:00Z"/>
          <w:rFonts w:ascii="Calibri" w:hAnsi="Calibri" w:cs="Calibri"/>
          <w:noProof/>
        </w:rPr>
        <w:pPrChange w:id="30669" w:author="pete jones" w:date="2022-03-16T17:58:00Z">
          <w:pPr>
            <w:widowControl w:val="0"/>
            <w:autoSpaceDE w:val="0"/>
            <w:autoSpaceDN w:val="0"/>
            <w:adjustRightInd w:val="0"/>
          </w:pPr>
        </w:pPrChange>
      </w:pPr>
      <w:del w:id="30670" w:author="pete jones" w:date="2022-03-08T07:46:00Z">
        <w:r w:rsidRPr="0031179F" w:rsidDel="00DB16E5">
          <w:rPr>
            <w:rFonts w:ascii="Calibri" w:hAnsi="Calibri" w:cs="Calibri"/>
            <w:noProof/>
          </w:rPr>
          <w:delText xml:space="preserve">Goodhew, P. (2018) </w:delText>
        </w:r>
        <w:r w:rsidRPr="0031179F" w:rsidDel="00DB16E5">
          <w:rPr>
            <w:rFonts w:ascii="Calibri" w:hAnsi="Calibri" w:cs="Calibri"/>
            <w:i/>
            <w:iCs/>
            <w:noProof/>
          </w:rPr>
          <w:delText>Idea to Inauguration-founding a university in the UK</w:delText>
        </w:r>
        <w:r w:rsidRPr="0031179F" w:rsidDel="00DB16E5">
          <w:rPr>
            <w:rFonts w:ascii="Calibri" w:hAnsi="Calibri" w:cs="Calibri"/>
            <w:noProof/>
          </w:rPr>
          <w:delText>.</w:delText>
        </w:r>
        <w:bookmarkStart w:id="30671" w:name="_Toc98333006"/>
        <w:bookmarkStart w:id="30672" w:name="_Toc98333645"/>
        <w:bookmarkStart w:id="30673" w:name="_Toc98345363"/>
        <w:bookmarkStart w:id="30674" w:name="_Toc98345890"/>
        <w:bookmarkStart w:id="30675" w:name="_Toc98346417"/>
        <w:bookmarkEnd w:id="30671"/>
        <w:bookmarkEnd w:id="30672"/>
        <w:bookmarkEnd w:id="30673"/>
        <w:bookmarkEnd w:id="30674"/>
        <w:bookmarkEnd w:id="30675"/>
      </w:del>
    </w:p>
    <w:p w14:paraId="38F305AE" w14:textId="4C068C8A" w:rsidR="0031179F" w:rsidRPr="0031179F" w:rsidDel="00DB16E5" w:rsidRDefault="0031179F">
      <w:pPr>
        <w:rPr>
          <w:del w:id="30676" w:author="pete jones" w:date="2022-03-08T07:46:00Z"/>
          <w:rFonts w:ascii="Calibri" w:hAnsi="Calibri" w:cs="Calibri"/>
          <w:noProof/>
        </w:rPr>
        <w:pPrChange w:id="30677" w:author="pete jones" w:date="2022-03-16T17:58:00Z">
          <w:pPr>
            <w:widowControl w:val="0"/>
            <w:autoSpaceDE w:val="0"/>
            <w:autoSpaceDN w:val="0"/>
            <w:adjustRightInd w:val="0"/>
          </w:pPr>
        </w:pPrChange>
      </w:pPr>
      <w:del w:id="30678" w:author="pete jones" w:date="2022-03-08T07:46:00Z">
        <w:r w:rsidRPr="0031179F" w:rsidDel="00DB16E5">
          <w:rPr>
            <w:rFonts w:ascii="Calibri" w:hAnsi="Calibri" w:cs="Calibri"/>
            <w:noProof/>
          </w:rPr>
          <w:delText xml:space="preserve">Goold, E. and Devitt, F. (2012) ‘The role of mathematics in engineering practice and in the formation of engineers’, </w:delText>
        </w:r>
        <w:r w:rsidRPr="0031179F" w:rsidDel="00DB16E5">
          <w:rPr>
            <w:rFonts w:ascii="Calibri" w:hAnsi="Calibri" w:cs="Calibri"/>
            <w:i/>
            <w:iCs/>
            <w:noProof/>
          </w:rPr>
          <w:delText>Proceedings of the 40th SEFI Annual Conference 2012 - Engineering Education 2020: Meet the Future</w:delText>
        </w:r>
        <w:r w:rsidRPr="0031179F" w:rsidDel="00DB16E5">
          <w:rPr>
            <w:rFonts w:ascii="Calibri" w:hAnsi="Calibri" w:cs="Calibri"/>
            <w:noProof/>
          </w:rPr>
          <w:delText>, (January 2012).</w:delText>
        </w:r>
        <w:bookmarkStart w:id="30679" w:name="_Toc98333007"/>
        <w:bookmarkStart w:id="30680" w:name="_Toc98333646"/>
        <w:bookmarkStart w:id="30681" w:name="_Toc98345364"/>
        <w:bookmarkStart w:id="30682" w:name="_Toc98345891"/>
        <w:bookmarkStart w:id="30683" w:name="_Toc98346418"/>
        <w:bookmarkEnd w:id="30679"/>
        <w:bookmarkEnd w:id="30680"/>
        <w:bookmarkEnd w:id="30681"/>
        <w:bookmarkEnd w:id="30682"/>
        <w:bookmarkEnd w:id="30683"/>
      </w:del>
    </w:p>
    <w:p w14:paraId="5E2DBD4D" w14:textId="0477972D" w:rsidR="0031179F" w:rsidRPr="0031179F" w:rsidDel="00DB16E5" w:rsidRDefault="0031179F">
      <w:pPr>
        <w:rPr>
          <w:del w:id="30684" w:author="pete jones" w:date="2022-03-08T07:46:00Z"/>
          <w:rFonts w:ascii="Calibri" w:hAnsi="Calibri" w:cs="Calibri"/>
          <w:noProof/>
        </w:rPr>
        <w:pPrChange w:id="30685" w:author="pete jones" w:date="2022-03-16T17:58:00Z">
          <w:pPr>
            <w:widowControl w:val="0"/>
            <w:autoSpaceDE w:val="0"/>
            <w:autoSpaceDN w:val="0"/>
            <w:adjustRightInd w:val="0"/>
          </w:pPr>
        </w:pPrChange>
      </w:pPr>
      <w:del w:id="30686" w:author="pete jones" w:date="2022-03-08T07:46:00Z">
        <w:r w:rsidRPr="0031179F" w:rsidDel="00DB16E5">
          <w:rPr>
            <w:rFonts w:ascii="Calibri" w:hAnsi="Calibri" w:cs="Calibri"/>
            <w:noProof/>
          </w:rPr>
          <w:delText xml:space="preserve">GOV.UK (2020) </w:delText>
        </w:r>
        <w:r w:rsidRPr="0031179F" w:rsidDel="00DB16E5">
          <w:rPr>
            <w:rFonts w:ascii="Calibri" w:hAnsi="Calibri" w:cs="Calibri"/>
            <w:i/>
            <w:iCs/>
            <w:noProof/>
          </w:rPr>
          <w:delText>Introduction of T Levels</w:delText>
        </w:r>
        <w:r w:rsidRPr="0031179F" w:rsidDel="00DB16E5">
          <w:rPr>
            <w:rFonts w:ascii="Calibri" w:hAnsi="Calibri" w:cs="Calibri"/>
            <w:noProof/>
          </w:rPr>
          <w:delText>. Available at: https://www.gov.uk/government/publications/introduction-of-t-levels/introduction-of-t-levels#find-out-more (Accessed: 3 July 2020).</w:delText>
        </w:r>
        <w:bookmarkStart w:id="30687" w:name="_Toc98333008"/>
        <w:bookmarkStart w:id="30688" w:name="_Toc98333647"/>
        <w:bookmarkStart w:id="30689" w:name="_Toc98345365"/>
        <w:bookmarkStart w:id="30690" w:name="_Toc98345892"/>
        <w:bookmarkStart w:id="30691" w:name="_Toc98346419"/>
        <w:bookmarkEnd w:id="30687"/>
        <w:bookmarkEnd w:id="30688"/>
        <w:bookmarkEnd w:id="30689"/>
        <w:bookmarkEnd w:id="30690"/>
        <w:bookmarkEnd w:id="30691"/>
      </w:del>
    </w:p>
    <w:p w14:paraId="1BC40BB1" w14:textId="29DE6838" w:rsidR="0031179F" w:rsidRPr="0031179F" w:rsidDel="00DB16E5" w:rsidRDefault="0031179F">
      <w:pPr>
        <w:rPr>
          <w:del w:id="30692" w:author="pete jones" w:date="2022-03-08T07:46:00Z"/>
          <w:rFonts w:ascii="Calibri" w:hAnsi="Calibri" w:cs="Calibri"/>
          <w:noProof/>
        </w:rPr>
        <w:pPrChange w:id="30693" w:author="pete jones" w:date="2022-03-16T17:58:00Z">
          <w:pPr>
            <w:widowControl w:val="0"/>
            <w:autoSpaceDE w:val="0"/>
            <w:autoSpaceDN w:val="0"/>
            <w:adjustRightInd w:val="0"/>
          </w:pPr>
        </w:pPrChange>
      </w:pPr>
      <w:del w:id="30694" w:author="pete jones" w:date="2022-03-08T07:46:00Z">
        <w:r w:rsidRPr="0031179F" w:rsidDel="00DB16E5">
          <w:rPr>
            <w:rFonts w:ascii="Calibri" w:hAnsi="Calibri" w:cs="Calibri"/>
            <w:noProof/>
          </w:rPr>
          <w:delText xml:space="preserve">Graham, R. (2018) ‘The global state of theart in engineering education’, </w:delText>
        </w:r>
        <w:r w:rsidRPr="0031179F" w:rsidDel="00DB16E5">
          <w:rPr>
            <w:rFonts w:ascii="Calibri" w:hAnsi="Calibri" w:cs="Calibri"/>
            <w:i/>
            <w:iCs/>
            <w:noProof/>
          </w:rPr>
          <w:delText>MIT</w:delText>
        </w:r>
        <w:r w:rsidRPr="0031179F" w:rsidDel="00DB16E5">
          <w:rPr>
            <w:rFonts w:ascii="Calibri" w:hAnsi="Calibri" w:cs="Calibri"/>
            <w:noProof/>
          </w:rPr>
          <w:delText>. Available at: https://jwel.mit.edu/sites/mit-jwel/files/assets/files/neet_global_state_of_eng_edu_180330.pdf (Accessed: 3 October 2019).</w:delText>
        </w:r>
        <w:bookmarkStart w:id="30695" w:name="_Toc98333009"/>
        <w:bookmarkStart w:id="30696" w:name="_Toc98333648"/>
        <w:bookmarkStart w:id="30697" w:name="_Toc98345366"/>
        <w:bookmarkStart w:id="30698" w:name="_Toc98345893"/>
        <w:bookmarkStart w:id="30699" w:name="_Toc98346420"/>
        <w:bookmarkEnd w:id="30695"/>
        <w:bookmarkEnd w:id="30696"/>
        <w:bookmarkEnd w:id="30697"/>
        <w:bookmarkEnd w:id="30698"/>
        <w:bookmarkEnd w:id="30699"/>
      </w:del>
    </w:p>
    <w:p w14:paraId="4B013B2D" w14:textId="53B43FCA" w:rsidR="0031179F" w:rsidRPr="0031179F" w:rsidDel="00DB16E5" w:rsidRDefault="0031179F">
      <w:pPr>
        <w:rPr>
          <w:del w:id="30700" w:author="pete jones" w:date="2022-03-08T07:46:00Z"/>
          <w:rFonts w:ascii="Calibri" w:hAnsi="Calibri" w:cs="Calibri"/>
          <w:noProof/>
        </w:rPr>
        <w:pPrChange w:id="30701" w:author="pete jones" w:date="2022-03-16T17:58:00Z">
          <w:pPr>
            <w:widowControl w:val="0"/>
            <w:autoSpaceDE w:val="0"/>
            <w:autoSpaceDN w:val="0"/>
            <w:adjustRightInd w:val="0"/>
          </w:pPr>
        </w:pPrChange>
      </w:pPr>
      <w:del w:id="30702" w:author="pete jones" w:date="2022-03-08T07:46:00Z">
        <w:r w:rsidRPr="0031179F" w:rsidDel="00DB16E5">
          <w:rPr>
            <w:rFonts w:ascii="Calibri" w:hAnsi="Calibri" w:cs="Calibri"/>
            <w:noProof/>
          </w:rPr>
          <w:delText xml:space="preserve">Grealou,  lionel (2020) </w:delText>
        </w:r>
        <w:r w:rsidRPr="0031179F" w:rsidDel="00DB16E5">
          <w:rPr>
            <w:rFonts w:ascii="Calibri" w:hAnsi="Calibri" w:cs="Calibri"/>
            <w:i/>
            <w:iCs/>
            <w:noProof/>
          </w:rPr>
          <w:delText>TOWARDS A DIGITAL FUTURE: THE EVOLVING ROLE OF PLM IN THE FUTURE DIGITAL WORLD</w:delText>
        </w:r>
        <w:r w:rsidRPr="0031179F" w:rsidDel="00DB16E5">
          <w:rPr>
            <w:rFonts w:ascii="Calibri" w:hAnsi="Calibri" w:cs="Calibri"/>
            <w:noProof/>
          </w:rPr>
          <w:delText>.</w:delText>
        </w:r>
        <w:bookmarkStart w:id="30703" w:name="_Toc98333010"/>
        <w:bookmarkStart w:id="30704" w:name="_Toc98333649"/>
        <w:bookmarkStart w:id="30705" w:name="_Toc98345367"/>
        <w:bookmarkStart w:id="30706" w:name="_Toc98345894"/>
        <w:bookmarkStart w:id="30707" w:name="_Toc98346421"/>
        <w:bookmarkEnd w:id="30703"/>
        <w:bookmarkEnd w:id="30704"/>
        <w:bookmarkEnd w:id="30705"/>
        <w:bookmarkEnd w:id="30706"/>
        <w:bookmarkEnd w:id="30707"/>
      </w:del>
    </w:p>
    <w:p w14:paraId="0947F7D4" w14:textId="31B4C161" w:rsidR="0031179F" w:rsidRPr="0031179F" w:rsidDel="00DB16E5" w:rsidRDefault="0031179F">
      <w:pPr>
        <w:rPr>
          <w:del w:id="30708" w:author="pete jones" w:date="2022-03-08T07:46:00Z"/>
          <w:rFonts w:ascii="Calibri" w:hAnsi="Calibri" w:cs="Calibri"/>
          <w:noProof/>
        </w:rPr>
        <w:pPrChange w:id="30709" w:author="pete jones" w:date="2022-03-16T17:58:00Z">
          <w:pPr>
            <w:widowControl w:val="0"/>
            <w:autoSpaceDE w:val="0"/>
            <w:autoSpaceDN w:val="0"/>
            <w:adjustRightInd w:val="0"/>
          </w:pPr>
        </w:pPrChange>
      </w:pPr>
      <w:del w:id="30710" w:author="pete jones" w:date="2022-03-08T07:46:00Z">
        <w:r w:rsidRPr="0031179F" w:rsidDel="00DB16E5">
          <w:rPr>
            <w:rFonts w:ascii="Calibri" w:hAnsi="Calibri" w:cs="Calibri"/>
            <w:noProof/>
          </w:rPr>
          <w:delText xml:space="preserve">Greenstein, T. (2011) ‘How Do We Measure Concepts?’, </w:delText>
        </w:r>
        <w:r w:rsidRPr="0031179F" w:rsidDel="00DB16E5">
          <w:rPr>
            <w:rFonts w:ascii="Calibri" w:hAnsi="Calibri" w:cs="Calibri"/>
            <w:i/>
            <w:iCs/>
            <w:noProof/>
          </w:rPr>
          <w:delText>Methods of Family Research</w:delText>
        </w:r>
        <w:r w:rsidRPr="0031179F" w:rsidDel="00DB16E5">
          <w:rPr>
            <w:rFonts w:ascii="Calibri" w:hAnsi="Calibri" w:cs="Calibri"/>
            <w:noProof/>
          </w:rPr>
          <w:delText>, pp. 51–62. doi: 10.4135/9781412990233.d7.</w:delText>
        </w:r>
        <w:bookmarkStart w:id="30711" w:name="_Toc98333011"/>
        <w:bookmarkStart w:id="30712" w:name="_Toc98333650"/>
        <w:bookmarkStart w:id="30713" w:name="_Toc98345368"/>
        <w:bookmarkStart w:id="30714" w:name="_Toc98345895"/>
        <w:bookmarkStart w:id="30715" w:name="_Toc98346422"/>
        <w:bookmarkEnd w:id="30711"/>
        <w:bookmarkEnd w:id="30712"/>
        <w:bookmarkEnd w:id="30713"/>
        <w:bookmarkEnd w:id="30714"/>
        <w:bookmarkEnd w:id="30715"/>
      </w:del>
    </w:p>
    <w:p w14:paraId="28FB489F" w14:textId="3038CAA0" w:rsidR="0031179F" w:rsidRPr="0031179F" w:rsidDel="00DB16E5" w:rsidRDefault="0031179F">
      <w:pPr>
        <w:rPr>
          <w:del w:id="30716" w:author="pete jones" w:date="2022-03-08T07:46:00Z"/>
          <w:rFonts w:ascii="Calibri" w:hAnsi="Calibri" w:cs="Calibri"/>
          <w:noProof/>
        </w:rPr>
        <w:pPrChange w:id="30717" w:author="pete jones" w:date="2022-03-16T17:58:00Z">
          <w:pPr>
            <w:widowControl w:val="0"/>
            <w:autoSpaceDE w:val="0"/>
            <w:autoSpaceDN w:val="0"/>
            <w:adjustRightInd w:val="0"/>
          </w:pPr>
        </w:pPrChange>
      </w:pPr>
      <w:del w:id="30718" w:author="pete jones" w:date="2022-03-08T07:46:00Z">
        <w:r w:rsidRPr="0031179F" w:rsidDel="00DB16E5">
          <w:rPr>
            <w:rFonts w:ascii="Calibri" w:hAnsi="Calibri" w:cs="Calibri"/>
            <w:noProof/>
          </w:rPr>
          <w:delText xml:space="preserve">Grieves, M. (2005) </w:delText>
        </w:r>
        <w:r w:rsidRPr="0031179F" w:rsidDel="00DB16E5">
          <w:rPr>
            <w:rFonts w:ascii="Calibri" w:hAnsi="Calibri" w:cs="Calibri"/>
            <w:i/>
            <w:iCs/>
            <w:noProof/>
          </w:rPr>
          <w:delText>Product Lifecycle Management: Driving the Next Generation of Lean Thinking</w:delText>
        </w:r>
        <w:r w:rsidRPr="0031179F" w:rsidDel="00DB16E5">
          <w:rPr>
            <w:rFonts w:ascii="Calibri" w:hAnsi="Calibri" w:cs="Calibri"/>
            <w:noProof/>
          </w:rPr>
          <w:delText>. Wiley-Blackwell. doi: 10.1111/j.1540-5885.2007.00250_2.x.</w:delText>
        </w:r>
        <w:bookmarkStart w:id="30719" w:name="_Toc98333012"/>
        <w:bookmarkStart w:id="30720" w:name="_Toc98333651"/>
        <w:bookmarkStart w:id="30721" w:name="_Toc98345369"/>
        <w:bookmarkStart w:id="30722" w:name="_Toc98345896"/>
        <w:bookmarkStart w:id="30723" w:name="_Toc98346423"/>
        <w:bookmarkEnd w:id="30719"/>
        <w:bookmarkEnd w:id="30720"/>
        <w:bookmarkEnd w:id="30721"/>
        <w:bookmarkEnd w:id="30722"/>
        <w:bookmarkEnd w:id="30723"/>
      </w:del>
    </w:p>
    <w:p w14:paraId="4B1DD5FA" w14:textId="7B2C997D" w:rsidR="0031179F" w:rsidRPr="0031179F" w:rsidDel="00DB16E5" w:rsidRDefault="0031179F">
      <w:pPr>
        <w:rPr>
          <w:del w:id="30724" w:author="pete jones" w:date="2022-03-08T07:46:00Z"/>
          <w:rFonts w:ascii="Calibri" w:hAnsi="Calibri" w:cs="Calibri"/>
          <w:noProof/>
        </w:rPr>
        <w:pPrChange w:id="30725" w:author="pete jones" w:date="2022-03-16T17:58:00Z">
          <w:pPr>
            <w:widowControl w:val="0"/>
            <w:autoSpaceDE w:val="0"/>
            <w:autoSpaceDN w:val="0"/>
            <w:adjustRightInd w:val="0"/>
          </w:pPr>
        </w:pPrChange>
      </w:pPr>
      <w:del w:id="30726" w:author="pete jones" w:date="2022-03-08T07:46:00Z">
        <w:r w:rsidRPr="0031179F" w:rsidDel="00DB16E5">
          <w:rPr>
            <w:rFonts w:ascii="Calibri" w:hAnsi="Calibri" w:cs="Calibri"/>
            <w:noProof/>
          </w:rPr>
          <w:delText xml:space="preserve">Grieves, M. (2006) </w:delText>
        </w:r>
        <w:r w:rsidRPr="0031179F" w:rsidDel="00DB16E5">
          <w:rPr>
            <w:rFonts w:ascii="Calibri" w:hAnsi="Calibri" w:cs="Calibri"/>
            <w:i/>
            <w:iCs/>
            <w:noProof/>
          </w:rPr>
          <w:delText>Product lifecycle management : driving the next generation of lean thinking</w:delText>
        </w:r>
        <w:r w:rsidRPr="0031179F" w:rsidDel="00DB16E5">
          <w:rPr>
            <w:rFonts w:ascii="Calibri" w:hAnsi="Calibri" w:cs="Calibri"/>
            <w:noProof/>
          </w:rPr>
          <w:delText>. McGraw-Hill.</w:delText>
        </w:r>
        <w:bookmarkStart w:id="30727" w:name="_Toc98333013"/>
        <w:bookmarkStart w:id="30728" w:name="_Toc98333652"/>
        <w:bookmarkStart w:id="30729" w:name="_Toc98345370"/>
        <w:bookmarkStart w:id="30730" w:name="_Toc98345897"/>
        <w:bookmarkStart w:id="30731" w:name="_Toc98346424"/>
        <w:bookmarkEnd w:id="30727"/>
        <w:bookmarkEnd w:id="30728"/>
        <w:bookmarkEnd w:id="30729"/>
        <w:bookmarkEnd w:id="30730"/>
        <w:bookmarkEnd w:id="30731"/>
      </w:del>
    </w:p>
    <w:p w14:paraId="52A6A5F8" w14:textId="3157057D" w:rsidR="0031179F" w:rsidRPr="0031179F" w:rsidDel="00DB16E5" w:rsidRDefault="0031179F">
      <w:pPr>
        <w:rPr>
          <w:del w:id="30732" w:author="pete jones" w:date="2022-03-08T07:46:00Z"/>
          <w:rFonts w:ascii="Calibri" w:hAnsi="Calibri" w:cs="Calibri"/>
          <w:noProof/>
        </w:rPr>
        <w:pPrChange w:id="30733" w:author="pete jones" w:date="2022-03-16T17:58:00Z">
          <w:pPr>
            <w:widowControl w:val="0"/>
            <w:autoSpaceDE w:val="0"/>
            <w:autoSpaceDN w:val="0"/>
            <w:adjustRightInd w:val="0"/>
          </w:pPr>
        </w:pPrChange>
      </w:pPr>
      <w:del w:id="30734" w:author="pete jones" w:date="2022-03-08T07:46:00Z">
        <w:r w:rsidRPr="0031179F" w:rsidDel="00DB16E5">
          <w:rPr>
            <w:rFonts w:ascii="Calibri" w:hAnsi="Calibri" w:cs="Calibri"/>
            <w:noProof/>
          </w:rPr>
          <w:delText xml:space="preserve">Gunn, J. (2020) </w:delText>
        </w:r>
        <w:r w:rsidRPr="0031179F" w:rsidDel="00DB16E5">
          <w:rPr>
            <w:rFonts w:ascii="Calibri" w:hAnsi="Calibri" w:cs="Calibri"/>
            <w:i/>
            <w:iCs/>
            <w:noProof/>
          </w:rPr>
          <w:delText>History and Evolution of STEAM Learning in the United States | Resilient Educator</w:delText>
        </w:r>
        <w:r w:rsidRPr="0031179F" w:rsidDel="00DB16E5">
          <w:rPr>
            <w:rFonts w:ascii="Calibri" w:hAnsi="Calibri" w:cs="Calibri"/>
            <w:noProof/>
          </w:rPr>
          <w:delText xml:space="preserve">, </w:delText>
        </w:r>
        <w:r w:rsidRPr="0031179F" w:rsidDel="00DB16E5">
          <w:rPr>
            <w:rFonts w:ascii="Calibri" w:hAnsi="Calibri" w:cs="Calibri"/>
            <w:i/>
            <w:iCs/>
            <w:noProof/>
          </w:rPr>
          <w:delText>Resilient Educator</w:delText>
        </w:r>
        <w:r w:rsidRPr="0031179F" w:rsidDel="00DB16E5">
          <w:rPr>
            <w:rFonts w:ascii="Calibri" w:hAnsi="Calibri" w:cs="Calibri"/>
            <w:noProof/>
          </w:rPr>
          <w:delText>. Available at: https://resilienteducator.com/classroom-resources/evolution-of-stem-and-steam-in-the-united-states/ (Accessed: 6 July 2020).</w:delText>
        </w:r>
        <w:bookmarkStart w:id="30735" w:name="_Toc98333014"/>
        <w:bookmarkStart w:id="30736" w:name="_Toc98333653"/>
        <w:bookmarkStart w:id="30737" w:name="_Toc98345371"/>
        <w:bookmarkStart w:id="30738" w:name="_Toc98345898"/>
        <w:bookmarkStart w:id="30739" w:name="_Toc98346425"/>
        <w:bookmarkEnd w:id="30735"/>
        <w:bookmarkEnd w:id="30736"/>
        <w:bookmarkEnd w:id="30737"/>
        <w:bookmarkEnd w:id="30738"/>
        <w:bookmarkEnd w:id="30739"/>
      </w:del>
    </w:p>
    <w:p w14:paraId="5E3A063D" w14:textId="332797DD" w:rsidR="0031179F" w:rsidRPr="0031179F" w:rsidDel="00DB16E5" w:rsidRDefault="0031179F">
      <w:pPr>
        <w:rPr>
          <w:del w:id="30740" w:author="pete jones" w:date="2022-03-08T07:46:00Z"/>
          <w:rFonts w:ascii="Calibri" w:hAnsi="Calibri" w:cs="Calibri"/>
          <w:noProof/>
        </w:rPr>
        <w:pPrChange w:id="30741" w:author="pete jones" w:date="2022-03-16T17:58:00Z">
          <w:pPr>
            <w:widowControl w:val="0"/>
            <w:autoSpaceDE w:val="0"/>
            <w:autoSpaceDN w:val="0"/>
            <w:adjustRightInd w:val="0"/>
          </w:pPr>
        </w:pPrChange>
      </w:pPr>
      <w:del w:id="30742" w:author="pete jones" w:date="2022-03-08T07:46:00Z">
        <w:r w:rsidRPr="0031179F" w:rsidDel="00DB16E5">
          <w:rPr>
            <w:rFonts w:ascii="Calibri" w:hAnsi="Calibri" w:cs="Calibri"/>
            <w:noProof/>
          </w:rPr>
          <w:delText xml:space="preserve">Handelsman, M. M.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05) </w:delText>
        </w:r>
        <w:r w:rsidRPr="0031179F" w:rsidDel="00DB16E5">
          <w:rPr>
            <w:rFonts w:ascii="Calibri" w:hAnsi="Calibri" w:cs="Calibri"/>
            <w:i/>
            <w:iCs/>
            <w:noProof/>
          </w:rPr>
          <w:delText>A Measure of College Student Course Engagement</w:delText>
        </w:r>
        <w:r w:rsidRPr="0031179F" w:rsidDel="00DB16E5">
          <w:rPr>
            <w:rFonts w:ascii="Calibri" w:hAnsi="Calibri" w:cs="Calibri"/>
            <w:noProof/>
          </w:rPr>
          <w:delText xml:space="preserve">, </w:delText>
        </w:r>
        <w:r w:rsidRPr="0031179F" w:rsidDel="00DB16E5">
          <w:rPr>
            <w:rFonts w:ascii="Calibri" w:hAnsi="Calibri" w:cs="Calibri"/>
            <w:i/>
            <w:iCs/>
            <w:noProof/>
          </w:rPr>
          <w:delText>Source: The Journal of Educational Research</w:delText>
        </w:r>
        <w:r w:rsidRPr="0031179F" w:rsidDel="00DB16E5">
          <w:rPr>
            <w:rFonts w:ascii="Calibri" w:hAnsi="Calibri" w:cs="Calibri"/>
            <w:noProof/>
          </w:rPr>
          <w:delText>.</w:delText>
        </w:r>
        <w:bookmarkStart w:id="30743" w:name="_Toc98333015"/>
        <w:bookmarkStart w:id="30744" w:name="_Toc98333654"/>
        <w:bookmarkStart w:id="30745" w:name="_Toc98345372"/>
        <w:bookmarkStart w:id="30746" w:name="_Toc98345899"/>
        <w:bookmarkStart w:id="30747" w:name="_Toc98346426"/>
        <w:bookmarkEnd w:id="30743"/>
        <w:bookmarkEnd w:id="30744"/>
        <w:bookmarkEnd w:id="30745"/>
        <w:bookmarkEnd w:id="30746"/>
        <w:bookmarkEnd w:id="30747"/>
      </w:del>
    </w:p>
    <w:p w14:paraId="730E489E" w14:textId="51C900A6" w:rsidR="0031179F" w:rsidRPr="0031179F" w:rsidDel="00DB16E5" w:rsidRDefault="0031179F">
      <w:pPr>
        <w:rPr>
          <w:del w:id="30748" w:author="pete jones" w:date="2022-03-08T07:46:00Z"/>
          <w:rFonts w:ascii="Calibri" w:hAnsi="Calibri" w:cs="Calibri"/>
          <w:noProof/>
        </w:rPr>
        <w:pPrChange w:id="30749" w:author="pete jones" w:date="2022-03-16T17:58:00Z">
          <w:pPr>
            <w:widowControl w:val="0"/>
            <w:autoSpaceDE w:val="0"/>
            <w:autoSpaceDN w:val="0"/>
            <w:adjustRightInd w:val="0"/>
          </w:pPr>
        </w:pPrChange>
      </w:pPr>
      <w:del w:id="30750" w:author="pete jones" w:date="2022-03-08T07:46:00Z">
        <w:r w:rsidRPr="0031179F" w:rsidDel="00DB16E5">
          <w:rPr>
            <w:rFonts w:ascii="Calibri" w:hAnsi="Calibri" w:cs="Calibri"/>
            <w:noProof/>
          </w:rPr>
          <w:delText xml:space="preserve">HEPI (2016) </w:delText>
        </w:r>
        <w:r w:rsidRPr="0031179F" w:rsidDel="00DB16E5">
          <w:rPr>
            <w:rFonts w:ascii="Calibri" w:hAnsi="Calibri" w:cs="Calibri"/>
            <w:i/>
            <w:iCs/>
            <w:noProof/>
          </w:rPr>
          <w:delText>BTEC: why it’s important to Universities, Employers, Students</w:delText>
        </w:r>
        <w:r w:rsidRPr="0031179F" w:rsidDel="00DB16E5">
          <w:rPr>
            <w:rFonts w:ascii="Calibri" w:hAnsi="Calibri" w:cs="Calibri"/>
            <w:noProof/>
          </w:rPr>
          <w:delText>. Available at: https://www.hepi.ac.uk/2016/11/18/btec-important-universities-employers-studentsand-pearson/ (Accessed: 3 July 2020).</w:delText>
        </w:r>
        <w:bookmarkStart w:id="30751" w:name="_Toc98333016"/>
        <w:bookmarkStart w:id="30752" w:name="_Toc98333655"/>
        <w:bookmarkStart w:id="30753" w:name="_Toc98345373"/>
        <w:bookmarkStart w:id="30754" w:name="_Toc98345900"/>
        <w:bookmarkStart w:id="30755" w:name="_Toc98346427"/>
        <w:bookmarkEnd w:id="30751"/>
        <w:bookmarkEnd w:id="30752"/>
        <w:bookmarkEnd w:id="30753"/>
        <w:bookmarkEnd w:id="30754"/>
        <w:bookmarkEnd w:id="30755"/>
      </w:del>
    </w:p>
    <w:p w14:paraId="0604DC46" w14:textId="22463C20" w:rsidR="0031179F" w:rsidRPr="0031179F" w:rsidDel="00DB16E5" w:rsidRDefault="0031179F">
      <w:pPr>
        <w:rPr>
          <w:del w:id="30756" w:author="pete jones" w:date="2022-03-08T07:46:00Z"/>
          <w:rFonts w:ascii="Calibri" w:hAnsi="Calibri" w:cs="Calibri"/>
          <w:noProof/>
        </w:rPr>
        <w:pPrChange w:id="30757" w:author="pete jones" w:date="2022-03-16T17:58:00Z">
          <w:pPr>
            <w:widowControl w:val="0"/>
            <w:autoSpaceDE w:val="0"/>
            <w:autoSpaceDN w:val="0"/>
            <w:adjustRightInd w:val="0"/>
          </w:pPr>
        </w:pPrChange>
      </w:pPr>
      <w:del w:id="30758" w:author="pete jones" w:date="2022-03-08T07:46:00Z">
        <w:r w:rsidRPr="0031179F" w:rsidDel="00DB16E5">
          <w:rPr>
            <w:rFonts w:ascii="Calibri" w:hAnsi="Calibri" w:cs="Calibri"/>
            <w:noProof/>
          </w:rPr>
          <w:delText xml:space="preserve">Humphreys, R. (2019) ‘Employers, educators tackle middle-skill worker shortage -’, </w:delText>
        </w:r>
        <w:r w:rsidRPr="0031179F" w:rsidDel="00DB16E5">
          <w:rPr>
            <w:rFonts w:ascii="Calibri" w:hAnsi="Calibri" w:cs="Calibri"/>
            <w:i/>
            <w:iCs/>
            <w:noProof/>
          </w:rPr>
          <w:delText>Compass magazine</w:delText>
        </w:r>
        <w:r w:rsidRPr="0031179F" w:rsidDel="00DB16E5">
          <w:rPr>
            <w:rFonts w:ascii="Calibri" w:hAnsi="Calibri" w:cs="Calibri"/>
            <w:noProof/>
          </w:rPr>
          <w:delText>. Available at: https://compassmag.3ds.com/working-together/ (Accessed: 8 February 2022).</w:delText>
        </w:r>
        <w:bookmarkStart w:id="30759" w:name="_Toc98333017"/>
        <w:bookmarkStart w:id="30760" w:name="_Toc98333656"/>
        <w:bookmarkStart w:id="30761" w:name="_Toc98345374"/>
        <w:bookmarkStart w:id="30762" w:name="_Toc98345901"/>
        <w:bookmarkStart w:id="30763" w:name="_Toc98346428"/>
        <w:bookmarkEnd w:id="30759"/>
        <w:bookmarkEnd w:id="30760"/>
        <w:bookmarkEnd w:id="30761"/>
        <w:bookmarkEnd w:id="30762"/>
        <w:bookmarkEnd w:id="30763"/>
      </w:del>
    </w:p>
    <w:p w14:paraId="03831B1C" w14:textId="2896FED7" w:rsidR="0031179F" w:rsidRPr="0031179F" w:rsidDel="00DB16E5" w:rsidRDefault="0031179F">
      <w:pPr>
        <w:rPr>
          <w:del w:id="30764" w:author="pete jones" w:date="2022-03-08T07:46:00Z"/>
          <w:rFonts w:ascii="Calibri" w:hAnsi="Calibri" w:cs="Calibri"/>
          <w:noProof/>
        </w:rPr>
        <w:pPrChange w:id="30765" w:author="pete jones" w:date="2022-03-16T17:58:00Z">
          <w:pPr>
            <w:widowControl w:val="0"/>
            <w:autoSpaceDE w:val="0"/>
            <w:autoSpaceDN w:val="0"/>
            <w:adjustRightInd w:val="0"/>
          </w:pPr>
        </w:pPrChange>
      </w:pPr>
      <w:del w:id="30766" w:author="pete jones" w:date="2022-03-08T07:46:00Z">
        <w:r w:rsidRPr="0031179F" w:rsidDel="00DB16E5">
          <w:rPr>
            <w:rFonts w:ascii="Calibri" w:hAnsi="Calibri" w:cs="Calibri"/>
            <w:noProof/>
          </w:rPr>
          <w:delText xml:space="preserve">Huwart, J.-Y. and Verdier, L. (2013) ‘Does globalisation promote employment?’, </w:delText>
        </w:r>
        <w:r w:rsidRPr="0031179F" w:rsidDel="00DB16E5">
          <w:rPr>
            <w:rFonts w:ascii="Calibri" w:hAnsi="Calibri" w:cs="Calibri"/>
            <w:i/>
            <w:iCs/>
            <w:noProof/>
          </w:rPr>
          <w:delText>Economic Globalisation: Origins and consequences,</w:delText>
        </w:r>
        <w:r w:rsidRPr="0031179F" w:rsidDel="00DB16E5">
          <w:rPr>
            <w:rFonts w:ascii="Calibri" w:hAnsi="Calibri" w:cs="Calibri"/>
            <w:noProof/>
          </w:rPr>
          <w:delText>. Available at: http://dx.doi.org/10.1787/9789264111905-7-en%0AThis (Accessed: 20 December 2016).</w:delText>
        </w:r>
        <w:bookmarkStart w:id="30767" w:name="_Toc98333018"/>
        <w:bookmarkStart w:id="30768" w:name="_Toc98333657"/>
        <w:bookmarkStart w:id="30769" w:name="_Toc98345375"/>
        <w:bookmarkStart w:id="30770" w:name="_Toc98345902"/>
        <w:bookmarkStart w:id="30771" w:name="_Toc98346429"/>
        <w:bookmarkEnd w:id="30767"/>
        <w:bookmarkEnd w:id="30768"/>
        <w:bookmarkEnd w:id="30769"/>
        <w:bookmarkEnd w:id="30770"/>
        <w:bookmarkEnd w:id="30771"/>
      </w:del>
    </w:p>
    <w:p w14:paraId="57B3C50E" w14:textId="661D0CFC" w:rsidR="0031179F" w:rsidRPr="0031179F" w:rsidDel="00DB16E5" w:rsidRDefault="0031179F">
      <w:pPr>
        <w:rPr>
          <w:del w:id="30772" w:author="pete jones" w:date="2022-03-08T07:46:00Z"/>
          <w:rFonts w:ascii="Calibri" w:hAnsi="Calibri" w:cs="Calibri"/>
          <w:noProof/>
        </w:rPr>
        <w:pPrChange w:id="30773" w:author="pete jones" w:date="2022-03-16T17:58:00Z">
          <w:pPr>
            <w:widowControl w:val="0"/>
            <w:autoSpaceDE w:val="0"/>
            <w:autoSpaceDN w:val="0"/>
            <w:adjustRightInd w:val="0"/>
          </w:pPr>
        </w:pPrChange>
      </w:pPr>
      <w:del w:id="30774" w:author="pete jones" w:date="2022-03-08T07:46:00Z">
        <w:r w:rsidRPr="0031179F" w:rsidDel="00DB16E5">
          <w:rPr>
            <w:rFonts w:ascii="Calibri" w:hAnsi="Calibri" w:cs="Calibri"/>
            <w:noProof/>
          </w:rPr>
          <w:delText xml:space="preserve">IET (2017) </w:delText>
        </w:r>
        <w:r w:rsidRPr="0031179F" w:rsidDel="00DB16E5">
          <w:rPr>
            <w:rFonts w:ascii="Calibri" w:hAnsi="Calibri" w:cs="Calibri"/>
            <w:i/>
            <w:iCs/>
            <w:noProof/>
          </w:rPr>
          <w:delText>New approaches to engineering higher education</w:delText>
        </w:r>
        <w:r w:rsidRPr="0031179F" w:rsidDel="00DB16E5">
          <w:rPr>
            <w:rFonts w:ascii="Calibri" w:hAnsi="Calibri" w:cs="Calibri"/>
            <w:noProof/>
          </w:rPr>
          <w:delText>.</w:delText>
        </w:r>
        <w:bookmarkStart w:id="30775" w:name="_Toc98333019"/>
        <w:bookmarkStart w:id="30776" w:name="_Toc98333658"/>
        <w:bookmarkStart w:id="30777" w:name="_Toc98345376"/>
        <w:bookmarkStart w:id="30778" w:name="_Toc98345903"/>
        <w:bookmarkStart w:id="30779" w:name="_Toc98346430"/>
        <w:bookmarkEnd w:id="30775"/>
        <w:bookmarkEnd w:id="30776"/>
        <w:bookmarkEnd w:id="30777"/>
        <w:bookmarkEnd w:id="30778"/>
        <w:bookmarkEnd w:id="30779"/>
      </w:del>
    </w:p>
    <w:p w14:paraId="269B99A8" w14:textId="6E0511EA" w:rsidR="0031179F" w:rsidRPr="0031179F" w:rsidDel="00DB16E5" w:rsidRDefault="0031179F">
      <w:pPr>
        <w:rPr>
          <w:del w:id="30780" w:author="pete jones" w:date="2022-03-08T07:46:00Z"/>
          <w:rFonts w:ascii="Calibri" w:hAnsi="Calibri" w:cs="Calibri"/>
          <w:noProof/>
        </w:rPr>
        <w:pPrChange w:id="30781" w:author="pete jones" w:date="2022-03-16T17:58:00Z">
          <w:pPr>
            <w:widowControl w:val="0"/>
            <w:autoSpaceDE w:val="0"/>
            <w:autoSpaceDN w:val="0"/>
            <w:adjustRightInd w:val="0"/>
          </w:pPr>
        </w:pPrChange>
      </w:pPr>
      <w:del w:id="30782" w:author="pete jones" w:date="2022-03-08T07:46:00Z">
        <w:r w:rsidRPr="0031179F" w:rsidDel="00DB16E5">
          <w:rPr>
            <w:rFonts w:ascii="Calibri" w:hAnsi="Calibri" w:cs="Calibri"/>
            <w:noProof/>
          </w:rPr>
          <w:delText xml:space="preserve">IET and EPC (2017) </w:delText>
        </w:r>
        <w:r w:rsidRPr="0031179F" w:rsidDel="00DB16E5">
          <w:rPr>
            <w:rFonts w:ascii="Calibri" w:hAnsi="Calibri" w:cs="Calibri"/>
            <w:i/>
            <w:iCs/>
            <w:noProof/>
          </w:rPr>
          <w:delText>New approaches to engineering higher education</w:delText>
        </w:r>
        <w:r w:rsidRPr="0031179F" w:rsidDel="00DB16E5">
          <w:rPr>
            <w:rFonts w:ascii="Calibri" w:hAnsi="Calibri" w:cs="Calibri"/>
            <w:noProof/>
          </w:rPr>
          <w:delText>. Available at: https://www.theiet.org/media/3460/new-approaches.pdf (Accessed: 18 June 2019).</w:delText>
        </w:r>
        <w:bookmarkStart w:id="30783" w:name="_Toc98333020"/>
        <w:bookmarkStart w:id="30784" w:name="_Toc98333659"/>
        <w:bookmarkStart w:id="30785" w:name="_Toc98345377"/>
        <w:bookmarkStart w:id="30786" w:name="_Toc98345904"/>
        <w:bookmarkStart w:id="30787" w:name="_Toc98346431"/>
        <w:bookmarkEnd w:id="30783"/>
        <w:bookmarkEnd w:id="30784"/>
        <w:bookmarkEnd w:id="30785"/>
        <w:bookmarkEnd w:id="30786"/>
        <w:bookmarkEnd w:id="30787"/>
      </w:del>
    </w:p>
    <w:p w14:paraId="3A628744" w14:textId="23E571F5" w:rsidR="0031179F" w:rsidRPr="0031179F" w:rsidDel="00DB16E5" w:rsidRDefault="0031179F">
      <w:pPr>
        <w:rPr>
          <w:del w:id="30788" w:author="pete jones" w:date="2022-03-08T07:46:00Z"/>
          <w:rFonts w:ascii="Calibri" w:hAnsi="Calibri" w:cs="Calibri"/>
          <w:noProof/>
        </w:rPr>
        <w:pPrChange w:id="30789" w:author="pete jones" w:date="2022-03-16T17:58:00Z">
          <w:pPr>
            <w:widowControl w:val="0"/>
            <w:autoSpaceDE w:val="0"/>
            <w:autoSpaceDN w:val="0"/>
            <w:adjustRightInd w:val="0"/>
          </w:pPr>
        </w:pPrChange>
      </w:pPr>
      <w:del w:id="30790" w:author="pete jones" w:date="2022-03-08T07:46:00Z">
        <w:r w:rsidRPr="0031179F" w:rsidDel="00DB16E5">
          <w:rPr>
            <w:rFonts w:ascii="Calibri" w:hAnsi="Calibri" w:cs="Calibri"/>
            <w:noProof/>
          </w:rPr>
          <w:delText xml:space="preserve">IMECHE (2013) ‘Closing the Skills gap’, </w:delText>
        </w:r>
        <w:r w:rsidRPr="0031179F" w:rsidDel="00DB16E5">
          <w:rPr>
            <w:rFonts w:ascii="Calibri" w:hAnsi="Calibri" w:cs="Calibri"/>
            <w:i/>
            <w:iCs/>
            <w:noProof/>
          </w:rPr>
          <w:delText>Professional Engineer</w:delText>
        </w:r>
        <w:r w:rsidRPr="0031179F" w:rsidDel="00DB16E5">
          <w:rPr>
            <w:rFonts w:ascii="Calibri" w:hAnsi="Calibri" w:cs="Calibri"/>
            <w:noProof/>
          </w:rPr>
          <w:delText>, 385(8556).</w:delText>
        </w:r>
        <w:bookmarkStart w:id="30791" w:name="_Toc98333021"/>
        <w:bookmarkStart w:id="30792" w:name="_Toc98333660"/>
        <w:bookmarkStart w:id="30793" w:name="_Toc98345378"/>
        <w:bookmarkStart w:id="30794" w:name="_Toc98345905"/>
        <w:bookmarkStart w:id="30795" w:name="_Toc98346432"/>
        <w:bookmarkEnd w:id="30791"/>
        <w:bookmarkEnd w:id="30792"/>
        <w:bookmarkEnd w:id="30793"/>
        <w:bookmarkEnd w:id="30794"/>
        <w:bookmarkEnd w:id="30795"/>
      </w:del>
    </w:p>
    <w:p w14:paraId="70EC0F3F" w14:textId="0E0692E4" w:rsidR="0031179F" w:rsidRPr="0031179F" w:rsidDel="00DB16E5" w:rsidRDefault="0031179F">
      <w:pPr>
        <w:rPr>
          <w:del w:id="30796" w:author="pete jones" w:date="2022-03-08T07:46:00Z"/>
          <w:rFonts w:ascii="Calibri" w:hAnsi="Calibri" w:cs="Calibri"/>
          <w:noProof/>
        </w:rPr>
        <w:pPrChange w:id="30797" w:author="pete jones" w:date="2022-03-16T17:58:00Z">
          <w:pPr>
            <w:widowControl w:val="0"/>
            <w:autoSpaceDE w:val="0"/>
            <w:autoSpaceDN w:val="0"/>
            <w:adjustRightInd w:val="0"/>
          </w:pPr>
        </w:pPrChange>
      </w:pPr>
      <w:del w:id="30798" w:author="pete jones" w:date="2022-03-08T07:46:00Z">
        <w:r w:rsidRPr="0031179F" w:rsidDel="00DB16E5">
          <w:rPr>
            <w:rFonts w:ascii="Calibri" w:hAnsi="Calibri" w:cs="Calibri"/>
            <w:noProof/>
          </w:rPr>
          <w:delText xml:space="preserve">ISO (1987) </w:delText>
        </w:r>
        <w:r w:rsidRPr="0031179F" w:rsidDel="00DB16E5">
          <w:rPr>
            <w:rFonts w:ascii="Calibri" w:hAnsi="Calibri" w:cs="Calibri"/>
            <w:i/>
            <w:iCs/>
            <w:noProof/>
          </w:rPr>
          <w:delText>ISO 9000 history</w:delText>
        </w:r>
        <w:r w:rsidRPr="0031179F" w:rsidDel="00DB16E5">
          <w:rPr>
            <w:rFonts w:ascii="Calibri" w:hAnsi="Calibri" w:cs="Calibri"/>
            <w:noProof/>
          </w:rPr>
          <w:delText>. Available at: https://www.iso9001help.co.uk/ISO-9000-history.html (Accessed: 29 June 2020).</w:delText>
        </w:r>
        <w:bookmarkStart w:id="30799" w:name="_Toc98333022"/>
        <w:bookmarkStart w:id="30800" w:name="_Toc98333661"/>
        <w:bookmarkStart w:id="30801" w:name="_Toc98345379"/>
        <w:bookmarkStart w:id="30802" w:name="_Toc98345906"/>
        <w:bookmarkStart w:id="30803" w:name="_Toc98346433"/>
        <w:bookmarkEnd w:id="30799"/>
        <w:bookmarkEnd w:id="30800"/>
        <w:bookmarkEnd w:id="30801"/>
        <w:bookmarkEnd w:id="30802"/>
        <w:bookmarkEnd w:id="30803"/>
      </w:del>
    </w:p>
    <w:p w14:paraId="2B11D208" w14:textId="6503F8BB" w:rsidR="0031179F" w:rsidRPr="0031179F" w:rsidDel="00DB16E5" w:rsidRDefault="0031179F">
      <w:pPr>
        <w:rPr>
          <w:del w:id="30804" w:author="pete jones" w:date="2022-03-08T07:46:00Z"/>
          <w:rFonts w:ascii="Calibri" w:hAnsi="Calibri" w:cs="Calibri"/>
          <w:noProof/>
        </w:rPr>
        <w:pPrChange w:id="30805" w:author="pete jones" w:date="2022-03-16T17:58:00Z">
          <w:pPr>
            <w:widowControl w:val="0"/>
            <w:autoSpaceDE w:val="0"/>
            <w:autoSpaceDN w:val="0"/>
            <w:adjustRightInd w:val="0"/>
          </w:pPr>
        </w:pPrChange>
      </w:pPr>
      <w:del w:id="30806" w:author="pete jones" w:date="2022-03-08T07:46:00Z">
        <w:r w:rsidRPr="0031179F" w:rsidDel="00DB16E5">
          <w:rPr>
            <w:rFonts w:ascii="Calibri" w:hAnsi="Calibri" w:cs="Calibri"/>
            <w:noProof/>
          </w:rPr>
          <w:delText xml:space="preserve">Jarosz, J. P. and Busch-Vishniac, I. J. (2006) ‘A topical analysis of mechanical engineering curricula’, </w:delText>
        </w:r>
        <w:r w:rsidRPr="0031179F" w:rsidDel="00DB16E5">
          <w:rPr>
            <w:rFonts w:ascii="Calibri" w:hAnsi="Calibri" w:cs="Calibri"/>
            <w:i/>
            <w:iCs/>
            <w:noProof/>
          </w:rPr>
          <w:delText>Journal of Engineering Education</w:delText>
        </w:r>
        <w:r w:rsidRPr="0031179F" w:rsidDel="00DB16E5">
          <w:rPr>
            <w:rFonts w:ascii="Calibri" w:hAnsi="Calibri" w:cs="Calibri"/>
            <w:noProof/>
          </w:rPr>
          <w:delText>, 95(3), pp. 241–248. doi: 10.1002/j.2168-9830.2006.tb00896.x.</w:delText>
        </w:r>
        <w:bookmarkStart w:id="30807" w:name="_Toc98333023"/>
        <w:bookmarkStart w:id="30808" w:name="_Toc98333662"/>
        <w:bookmarkStart w:id="30809" w:name="_Toc98345380"/>
        <w:bookmarkStart w:id="30810" w:name="_Toc98345907"/>
        <w:bookmarkStart w:id="30811" w:name="_Toc98346434"/>
        <w:bookmarkEnd w:id="30807"/>
        <w:bookmarkEnd w:id="30808"/>
        <w:bookmarkEnd w:id="30809"/>
        <w:bookmarkEnd w:id="30810"/>
        <w:bookmarkEnd w:id="30811"/>
      </w:del>
    </w:p>
    <w:p w14:paraId="65B35758" w14:textId="0E074217" w:rsidR="0031179F" w:rsidRPr="0031179F" w:rsidDel="00DB16E5" w:rsidRDefault="0031179F">
      <w:pPr>
        <w:rPr>
          <w:del w:id="30812" w:author="pete jones" w:date="2022-03-08T07:46:00Z"/>
          <w:rFonts w:ascii="Calibri" w:hAnsi="Calibri" w:cs="Calibri"/>
          <w:noProof/>
        </w:rPr>
        <w:pPrChange w:id="30813" w:author="pete jones" w:date="2022-03-16T17:58:00Z">
          <w:pPr>
            <w:widowControl w:val="0"/>
            <w:autoSpaceDE w:val="0"/>
            <w:autoSpaceDN w:val="0"/>
            <w:adjustRightInd w:val="0"/>
          </w:pPr>
        </w:pPrChange>
      </w:pPr>
      <w:del w:id="30814" w:author="pete jones" w:date="2022-03-08T07:46:00Z">
        <w:r w:rsidRPr="0031179F" w:rsidDel="00DB16E5">
          <w:rPr>
            <w:rFonts w:ascii="Calibri" w:hAnsi="Calibri" w:cs="Calibri"/>
            <w:noProof/>
          </w:rPr>
          <w:delText xml:space="preserve">King, J. E.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07) </w:delText>
        </w:r>
        <w:r w:rsidRPr="0031179F" w:rsidDel="00DB16E5">
          <w:rPr>
            <w:rFonts w:ascii="Calibri" w:hAnsi="Calibri" w:cs="Calibri"/>
            <w:i/>
            <w:iCs/>
            <w:noProof/>
          </w:rPr>
          <w:delText>Educating Engineers for the 21st Century</w:delText>
        </w:r>
        <w:r w:rsidRPr="0031179F" w:rsidDel="00DB16E5">
          <w:rPr>
            <w:rFonts w:ascii="Calibri" w:hAnsi="Calibri" w:cs="Calibri"/>
            <w:noProof/>
          </w:rPr>
          <w:delText>. Available at: www.raeng.org.uk (Accessed: 1 July 2020).</w:delText>
        </w:r>
        <w:bookmarkStart w:id="30815" w:name="_Toc98333024"/>
        <w:bookmarkStart w:id="30816" w:name="_Toc98333663"/>
        <w:bookmarkStart w:id="30817" w:name="_Toc98345381"/>
        <w:bookmarkStart w:id="30818" w:name="_Toc98345908"/>
        <w:bookmarkStart w:id="30819" w:name="_Toc98346435"/>
        <w:bookmarkEnd w:id="30815"/>
        <w:bookmarkEnd w:id="30816"/>
        <w:bookmarkEnd w:id="30817"/>
        <w:bookmarkEnd w:id="30818"/>
        <w:bookmarkEnd w:id="30819"/>
      </w:del>
    </w:p>
    <w:p w14:paraId="2C2AAE07" w14:textId="389F0723" w:rsidR="0031179F" w:rsidRPr="0031179F" w:rsidDel="00DB16E5" w:rsidRDefault="0031179F">
      <w:pPr>
        <w:rPr>
          <w:del w:id="30820" w:author="pete jones" w:date="2022-03-08T07:46:00Z"/>
          <w:rFonts w:ascii="Calibri" w:hAnsi="Calibri" w:cs="Calibri"/>
          <w:noProof/>
        </w:rPr>
        <w:pPrChange w:id="30821" w:author="pete jones" w:date="2022-03-16T17:58:00Z">
          <w:pPr>
            <w:widowControl w:val="0"/>
            <w:autoSpaceDE w:val="0"/>
            <w:autoSpaceDN w:val="0"/>
            <w:adjustRightInd w:val="0"/>
          </w:pPr>
        </w:pPrChange>
      </w:pPr>
      <w:del w:id="30822" w:author="pete jones" w:date="2022-03-08T07:46:00Z">
        <w:r w:rsidRPr="0031179F" w:rsidDel="00DB16E5">
          <w:rPr>
            <w:rFonts w:ascii="Calibri" w:hAnsi="Calibri" w:cs="Calibri"/>
            <w:noProof/>
          </w:rPr>
          <w:delText xml:space="preserve">Kohlweiss, A.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20) ‘Integration of a teardown approach at Graz University of Technology´s LEAD Factory’, in </w:delText>
        </w:r>
        <w:r w:rsidRPr="0031179F" w:rsidDel="00DB16E5">
          <w:rPr>
            <w:rFonts w:ascii="Calibri" w:hAnsi="Calibri" w:cs="Calibri"/>
            <w:i/>
            <w:iCs/>
            <w:noProof/>
          </w:rPr>
          <w:delText>Procedia Manufacturing</w:delText>
        </w:r>
        <w:r w:rsidRPr="0031179F" w:rsidDel="00DB16E5">
          <w:rPr>
            <w:rFonts w:ascii="Calibri" w:hAnsi="Calibri" w:cs="Calibri"/>
            <w:noProof/>
          </w:rPr>
          <w:delText>. Elsevier B.V., pp. 240–245. doi: 10.1016/j.promfg.2020.04.101.</w:delText>
        </w:r>
        <w:bookmarkStart w:id="30823" w:name="_Toc98333025"/>
        <w:bookmarkStart w:id="30824" w:name="_Toc98333664"/>
        <w:bookmarkStart w:id="30825" w:name="_Toc98345382"/>
        <w:bookmarkStart w:id="30826" w:name="_Toc98345909"/>
        <w:bookmarkStart w:id="30827" w:name="_Toc98346436"/>
        <w:bookmarkEnd w:id="30823"/>
        <w:bookmarkEnd w:id="30824"/>
        <w:bookmarkEnd w:id="30825"/>
        <w:bookmarkEnd w:id="30826"/>
        <w:bookmarkEnd w:id="30827"/>
      </w:del>
    </w:p>
    <w:p w14:paraId="7C62FAF6" w14:textId="5F782693" w:rsidR="0031179F" w:rsidRPr="0031179F" w:rsidDel="00DB16E5" w:rsidRDefault="0031179F">
      <w:pPr>
        <w:rPr>
          <w:del w:id="30828" w:author="pete jones" w:date="2022-03-08T07:46:00Z"/>
          <w:rFonts w:ascii="Calibri" w:hAnsi="Calibri" w:cs="Calibri"/>
          <w:noProof/>
        </w:rPr>
        <w:pPrChange w:id="30829" w:author="pete jones" w:date="2022-03-16T17:58:00Z">
          <w:pPr>
            <w:widowControl w:val="0"/>
            <w:autoSpaceDE w:val="0"/>
            <w:autoSpaceDN w:val="0"/>
            <w:adjustRightInd w:val="0"/>
          </w:pPr>
        </w:pPrChange>
      </w:pPr>
      <w:del w:id="30830" w:author="pete jones" w:date="2022-03-08T07:46:00Z">
        <w:r w:rsidRPr="0031179F" w:rsidDel="00DB16E5">
          <w:rPr>
            <w:rFonts w:ascii="Calibri" w:hAnsi="Calibri" w:cs="Calibri"/>
            <w:noProof/>
          </w:rPr>
          <w:delText xml:space="preserve">Kotha, S. (2017) ‘Review Reviewed Work ( s ): Mass Customization : The New Frontier in Business Competition by B . Joseph Pine , Review by : Suresh Kotha Source : The Academy of Management Review , Vol . 19 , No . 3 , Special Issue : " Total Quality " Published by : Academ’, </w:delText>
        </w:r>
        <w:r w:rsidRPr="0031179F" w:rsidDel="00DB16E5">
          <w:rPr>
            <w:rFonts w:ascii="Calibri" w:hAnsi="Calibri" w:cs="Calibri"/>
            <w:i/>
            <w:iCs/>
            <w:noProof/>
          </w:rPr>
          <w:delText>Academy of Management Review</w:delText>
        </w:r>
        <w:r w:rsidRPr="0031179F" w:rsidDel="00DB16E5">
          <w:rPr>
            <w:rFonts w:ascii="Calibri" w:hAnsi="Calibri" w:cs="Calibri"/>
            <w:noProof/>
          </w:rPr>
          <w:delText>, 19(3).</w:delText>
        </w:r>
        <w:bookmarkStart w:id="30831" w:name="_Toc98333026"/>
        <w:bookmarkStart w:id="30832" w:name="_Toc98333665"/>
        <w:bookmarkStart w:id="30833" w:name="_Toc98345383"/>
        <w:bookmarkStart w:id="30834" w:name="_Toc98345910"/>
        <w:bookmarkStart w:id="30835" w:name="_Toc98346437"/>
        <w:bookmarkEnd w:id="30831"/>
        <w:bookmarkEnd w:id="30832"/>
        <w:bookmarkEnd w:id="30833"/>
        <w:bookmarkEnd w:id="30834"/>
        <w:bookmarkEnd w:id="30835"/>
      </w:del>
    </w:p>
    <w:p w14:paraId="7C42A6F3" w14:textId="7991AC11" w:rsidR="0031179F" w:rsidRPr="0031179F" w:rsidDel="00DB16E5" w:rsidRDefault="0031179F">
      <w:pPr>
        <w:rPr>
          <w:del w:id="30836" w:author="pete jones" w:date="2022-03-08T07:46:00Z"/>
          <w:rFonts w:ascii="Calibri" w:hAnsi="Calibri" w:cs="Calibri"/>
          <w:noProof/>
        </w:rPr>
        <w:pPrChange w:id="30837" w:author="pete jones" w:date="2022-03-16T17:58:00Z">
          <w:pPr>
            <w:widowControl w:val="0"/>
            <w:autoSpaceDE w:val="0"/>
            <w:autoSpaceDN w:val="0"/>
            <w:adjustRightInd w:val="0"/>
          </w:pPr>
        </w:pPrChange>
      </w:pPr>
      <w:del w:id="30838" w:author="pete jones" w:date="2022-03-08T07:46:00Z">
        <w:r w:rsidRPr="0031179F" w:rsidDel="00DB16E5">
          <w:rPr>
            <w:rFonts w:ascii="Calibri" w:hAnsi="Calibri" w:cs="Calibri"/>
            <w:noProof/>
          </w:rPr>
          <w:delText xml:space="preserve">Kotter, J. (1997) </w:delText>
        </w:r>
        <w:r w:rsidRPr="0031179F" w:rsidDel="00DB16E5">
          <w:rPr>
            <w:rFonts w:ascii="Calibri" w:hAnsi="Calibri" w:cs="Calibri"/>
            <w:i/>
            <w:iCs/>
            <w:noProof/>
          </w:rPr>
          <w:delText>leading change: a conversation with John P. Kotter</w:delText>
        </w:r>
        <w:r w:rsidRPr="0031179F" w:rsidDel="00DB16E5">
          <w:rPr>
            <w:rFonts w:ascii="Calibri" w:hAnsi="Calibri" w:cs="Calibri"/>
            <w:noProof/>
          </w:rPr>
          <w:delText>.</w:delText>
        </w:r>
        <w:bookmarkStart w:id="30839" w:name="_Toc98333027"/>
        <w:bookmarkStart w:id="30840" w:name="_Toc98333666"/>
        <w:bookmarkStart w:id="30841" w:name="_Toc98345384"/>
        <w:bookmarkStart w:id="30842" w:name="_Toc98345911"/>
        <w:bookmarkStart w:id="30843" w:name="_Toc98346438"/>
        <w:bookmarkEnd w:id="30839"/>
        <w:bookmarkEnd w:id="30840"/>
        <w:bookmarkEnd w:id="30841"/>
        <w:bookmarkEnd w:id="30842"/>
        <w:bookmarkEnd w:id="30843"/>
      </w:del>
    </w:p>
    <w:p w14:paraId="240BB496" w14:textId="00955266" w:rsidR="0031179F" w:rsidRPr="0031179F" w:rsidDel="00DB16E5" w:rsidRDefault="0031179F">
      <w:pPr>
        <w:rPr>
          <w:del w:id="30844" w:author="pete jones" w:date="2022-03-08T07:46:00Z"/>
          <w:rFonts w:ascii="Calibri" w:hAnsi="Calibri" w:cs="Calibri"/>
          <w:noProof/>
        </w:rPr>
        <w:pPrChange w:id="30845" w:author="pete jones" w:date="2022-03-16T17:58:00Z">
          <w:pPr>
            <w:widowControl w:val="0"/>
            <w:autoSpaceDE w:val="0"/>
            <w:autoSpaceDN w:val="0"/>
            <w:adjustRightInd w:val="0"/>
          </w:pPr>
        </w:pPrChange>
      </w:pPr>
      <w:del w:id="30846" w:author="pete jones" w:date="2022-03-08T07:46:00Z">
        <w:r w:rsidRPr="0031179F" w:rsidDel="00DB16E5">
          <w:rPr>
            <w:rFonts w:ascii="Calibri" w:hAnsi="Calibri" w:cs="Calibri"/>
            <w:noProof/>
          </w:rPr>
          <w:delText xml:space="preserve">Van Laar, E.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17) ‘The relation between 21st-century skills and digital skills: A systematic literature review’. doi: 10.1016/j.chb.2017.03.010.</w:delText>
        </w:r>
        <w:bookmarkStart w:id="30847" w:name="_Toc98333028"/>
        <w:bookmarkStart w:id="30848" w:name="_Toc98333667"/>
        <w:bookmarkStart w:id="30849" w:name="_Toc98345385"/>
        <w:bookmarkStart w:id="30850" w:name="_Toc98345912"/>
        <w:bookmarkStart w:id="30851" w:name="_Toc98346439"/>
        <w:bookmarkEnd w:id="30847"/>
        <w:bookmarkEnd w:id="30848"/>
        <w:bookmarkEnd w:id="30849"/>
        <w:bookmarkEnd w:id="30850"/>
        <w:bookmarkEnd w:id="30851"/>
      </w:del>
    </w:p>
    <w:p w14:paraId="701B9F27" w14:textId="2A5EF9DB" w:rsidR="0031179F" w:rsidRPr="0031179F" w:rsidDel="00DB16E5" w:rsidRDefault="0031179F">
      <w:pPr>
        <w:rPr>
          <w:del w:id="30852" w:author="pete jones" w:date="2022-03-08T07:46:00Z"/>
          <w:rFonts w:ascii="Calibri" w:hAnsi="Calibri" w:cs="Calibri"/>
          <w:noProof/>
        </w:rPr>
        <w:pPrChange w:id="30853" w:author="pete jones" w:date="2022-03-16T17:58:00Z">
          <w:pPr>
            <w:widowControl w:val="0"/>
            <w:autoSpaceDE w:val="0"/>
            <w:autoSpaceDN w:val="0"/>
            <w:adjustRightInd w:val="0"/>
          </w:pPr>
        </w:pPrChange>
      </w:pPr>
      <w:del w:id="30854" w:author="pete jones" w:date="2022-03-08T07:46:00Z">
        <w:r w:rsidRPr="0031179F" w:rsidDel="00DB16E5">
          <w:rPr>
            <w:rFonts w:ascii="Calibri" w:hAnsi="Calibri" w:cs="Calibri"/>
            <w:noProof/>
          </w:rPr>
          <w:delText xml:space="preserve">Lattuca, L. R. and Stark, J. S. (2009) </w:delText>
        </w:r>
        <w:r w:rsidRPr="0031179F" w:rsidDel="00DB16E5">
          <w:rPr>
            <w:rFonts w:ascii="Calibri" w:hAnsi="Calibri" w:cs="Calibri"/>
            <w:i/>
            <w:iCs/>
            <w:noProof/>
          </w:rPr>
          <w:delText>SHAPING THE COLLEGE CURRICULUM</w:delText>
        </w:r>
        <w:r w:rsidRPr="0031179F" w:rsidDel="00DB16E5">
          <w:rPr>
            <w:rFonts w:ascii="Calibri" w:hAnsi="Calibri" w:cs="Calibri"/>
            <w:noProof/>
          </w:rPr>
          <w:delText>. 2nd edn. Jossey-Bass.</w:delText>
        </w:r>
        <w:bookmarkStart w:id="30855" w:name="_Toc98333029"/>
        <w:bookmarkStart w:id="30856" w:name="_Toc98333668"/>
        <w:bookmarkStart w:id="30857" w:name="_Toc98345386"/>
        <w:bookmarkStart w:id="30858" w:name="_Toc98345913"/>
        <w:bookmarkStart w:id="30859" w:name="_Toc98346440"/>
        <w:bookmarkEnd w:id="30855"/>
        <w:bookmarkEnd w:id="30856"/>
        <w:bookmarkEnd w:id="30857"/>
        <w:bookmarkEnd w:id="30858"/>
        <w:bookmarkEnd w:id="30859"/>
      </w:del>
    </w:p>
    <w:p w14:paraId="6EB59200" w14:textId="2C4FA0F0" w:rsidR="0031179F" w:rsidRPr="0031179F" w:rsidDel="00DB16E5" w:rsidRDefault="0031179F">
      <w:pPr>
        <w:rPr>
          <w:del w:id="30860" w:author="pete jones" w:date="2022-03-08T07:46:00Z"/>
          <w:rFonts w:ascii="Calibri" w:hAnsi="Calibri" w:cs="Calibri"/>
          <w:noProof/>
        </w:rPr>
        <w:pPrChange w:id="30861" w:author="pete jones" w:date="2022-03-16T17:58:00Z">
          <w:pPr>
            <w:widowControl w:val="0"/>
            <w:autoSpaceDE w:val="0"/>
            <w:autoSpaceDN w:val="0"/>
            <w:adjustRightInd w:val="0"/>
          </w:pPr>
        </w:pPrChange>
      </w:pPr>
      <w:del w:id="30862" w:author="pete jones" w:date="2022-03-08T07:46:00Z">
        <w:r w:rsidRPr="0031179F" w:rsidDel="00DB16E5">
          <w:rPr>
            <w:rFonts w:ascii="Calibri" w:hAnsi="Calibri" w:cs="Calibri"/>
            <w:noProof/>
          </w:rPr>
          <w:delText>Levitt, T. (1983) ‘The globalization of Markets’, (December), pp. 92–103.</w:delText>
        </w:r>
        <w:bookmarkStart w:id="30863" w:name="_Toc98333030"/>
        <w:bookmarkStart w:id="30864" w:name="_Toc98333669"/>
        <w:bookmarkStart w:id="30865" w:name="_Toc98345387"/>
        <w:bookmarkStart w:id="30866" w:name="_Toc98345914"/>
        <w:bookmarkStart w:id="30867" w:name="_Toc98346441"/>
        <w:bookmarkEnd w:id="30863"/>
        <w:bookmarkEnd w:id="30864"/>
        <w:bookmarkEnd w:id="30865"/>
        <w:bookmarkEnd w:id="30866"/>
        <w:bookmarkEnd w:id="30867"/>
      </w:del>
    </w:p>
    <w:p w14:paraId="46AF0D80" w14:textId="3ECA891A" w:rsidR="0031179F" w:rsidRPr="0031179F" w:rsidDel="00DB16E5" w:rsidRDefault="0031179F">
      <w:pPr>
        <w:rPr>
          <w:del w:id="30868" w:author="pete jones" w:date="2022-03-08T07:46:00Z"/>
          <w:rFonts w:ascii="Calibri" w:hAnsi="Calibri" w:cs="Calibri"/>
          <w:noProof/>
        </w:rPr>
        <w:pPrChange w:id="30869" w:author="pete jones" w:date="2022-03-16T17:58:00Z">
          <w:pPr>
            <w:widowControl w:val="0"/>
            <w:autoSpaceDE w:val="0"/>
            <w:autoSpaceDN w:val="0"/>
            <w:adjustRightInd w:val="0"/>
          </w:pPr>
        </w:pPrChange>
      </w:pPr>
      <w:del w:id="30870" w:author="pete jones" w:date="2022-03-08T07:46:00Z">
        <w:r w:rsidRPr="0031179F" w:rsidDel="00DB16E5">
          <w:rPr>
            <w:rFonts w:ascii="Calibri" w:hAnsi="Calibri" w:cs="Calibri"/>
            <w:noProof/>
          </w:rPr>
          <w:delText xml:space="preserve">Mandernach, B. J. (2015) </w:delText>
        </w:r>
        <w:r w:rsidRPr="0031179F" w:rsidDel="00DB16E5">
          <w:rPr>
            <w:rFonts w:ascii="Calibri" w:hAnsi="Calibri" w:cs="Calibri"/>
            <w:i/>
            <w:iCs/>
            <w:noProof/>
          </w:rPr>
          <w:delText>Assessment of Student Engagement in Higher Education: A Synthesis of Literature and Assessment Tools</w:delText>
        </w:r>
        <w:r w:rsidRPr="0031179F" w:rsidDel="00DB16E5">
          <w:rPr>
            <w:rFonts w:ascii="Calibri" w:hAnsi="Calibri" w:cs="Calibri"/>
            <w:noProof/>
          </w:rPr>
          <w:delText xml:space="preserve">, </w:delText>
        </w:r>
        <w:r w:rsidRPr="0031179F" w:rsidDel="00DB16E5">
          <w:rPr>
            <w:rFonts w:ascii="Calibri" w:hAnsi="Calibri" w:cs="Calibri"/>
            <w:i/>
            <w:iCs/>
            <w:noProof/>
          </w:rPr>
          <w:delText>International Journal of Learning, Teaching and Educational Research</w:delText>
        </w:r>
        <w:r w:rsidRPr="0031179F" w:rsidDel="00DB16E5">
          <w:rPr>
            <w:rFonts w:ascii="Calibri" w:hAnsi="Calibri" w:cs="Calibri"/>
            <w:noProof/>
          </w:rPr>
          <w:delText>.</w:delText>
        </w:r>
        <w:bookmarkStart w:id="30871" w:name="_Toc98333031"/>
        <w:bookmarkStart w:id="30872" w:name="_Toc98333670"/>
        <w:bookmarkStart w:id="30873" w:name="_Toc98345388"/>
        <w:bookmarkStart w:id="30874" w:name="_Toc98345915"/>
        <w:bookmarkStart w:id="30875" w:name="_Toc98346442"/>
        <w:bookmarkEnd w:id="30871"/>
        <w:bookmarkEnd w:id="30872"/>
        <w:bookmarkEnd w:id="30873"/>
        <w:bookmarkEnd w:id="30874"/>
        <w:bookmarkEnd w:id="30875"/>
      </w:del>
    </w:p>
    <w:p w14:paraId="44A5B8F2" w14:textId="6DEC2D6B" w:rsidR="0031179F" w:rsidRPr="0031179F" w:rsidDel="00DB16E5" w:rsidRDefault="0031179F">
      <w:pPr>
        <w:rPr>
          <w:del w:id="30876" w:author="pete jones" w:date="2022-03-08T07:46:00Z"/>
          <w:rFonts w:ascii="Calibri" w:hAnsi="Calibri" w:cs="Calibri"/>
          <w:noProof/>
        </w:rPr>
        <w:pPrChange w:id="30877" w:author="pete jones" w:date="2022-03-16T17:58:00Z">
          <w:pPr>
            <w:widowControl w:val="0"/>
            <w:autoSpaceDE w:val="0"/>
            <w:autoSpaceDN w:val="0"/>
            <w:adjustRightInd w:val="0"/>
          </w:pPr>
        </w:pPrChange>
      </w:pPr>
      <w:del w:id="30878" w:author="pete jones" w:date="2022-03-08T07:46:00Z">
        <w:r w:rsidRPr="0031179F" w:rsidDel="00DB16E5">
          <w:rPr>
            <w:rFonts w:ascii="Calibri" w:hAnsi="Calibri" w:cs="Calibri"/>
            <w:noProof/>
          </w:rPr>
          <w:delText xml:space="preserve">Marra, R. M., Plumb, C. and Hacker, D. J. (2018) ‘Developing metacognitive skills in PBL undergraduate engineering’, </w:delText>
        </w:r>
        <w:r w:rsidRPr="0031179F" w:rsidDel="00DB16E5">
          <w:rPr>
            <w:rFonts w:ascii="Calibri" w:hAnsi="Calibri" w:cs="Calibri"/>
            <w:i/>
            <w:iCs/>
            <w:noProof/>
          </w:rPr>
          <w:delText>ASEE Annual Conference and Exposition, Conference Proceedings</w:delText>
        </w:r>
        <w:r w:rsidRPr="0031179F" w:rsidDel="00DB16E5">
          <w:rPr>
            <w:rFonts w:ascii="Calibri" w:hAnsi="Calibri" w:cs="Calibri"/>
            <w:noProof/>
          </w:rPr>
          <w:delText>, 2018-June, pp. 2–5.</w:delText>
        </w:r>
        <w:bookmarkStart w:id="30879" w:name="_Toc98333032"/>
        <w:bookmarkStart w:id="30880" w:name="_Toc98333671"/>
        <w:bookmarkStart w:id="30881" w:name="_Toc98345389"/>
        <w:bookmarkStart w:id="30882" w:name="_Toc98345916"/>
        <w:bookmarkStart w:id="30883" w:name="_Toc98346443"/>
        <w:bookmarkEnd w:id="30879"/>
        <w:bookmarkEnd w:id="30880"/>
        <w:bookmarkEnd w:id="30881"/>
        <w:bookmarkEnd w:id="30882"/>
        <w:bookmarkEnd w:id="30883"/>
      </w:del>
    </w:p>
    <w:p w14:paraId="24B506C4" w14:textId="3F474901" w:rsidR="0031179F" w:rsidRPr="0031179F" w:rsidDel="00DB16E5" w:rsidRDefault="0031179F">
      <w:pPr>
        <w:rPr>
          <w:del w:id="30884" w:author="pete jones" w:date="2022-03-08T07:46:00Z"/>
          <w:rFonts w:ascii="Calibri" w:hAnsi="Calibri" w:cs="Calibri"/>
          <w:noProof/>
        </w:rPr>
        <w:pPrChange w:id="30885" w:author="pete jones" w:date="2022-03-16T17:58:00Z">
          <w:pPr>
            <w:widowControl w:val="0"/>
            <w:autoSpaceDE w:val="0"/>
            <w:autoSpaceDN w:val="0"/>
            <w:adjustRightInd w:val="0"/>
          </w:pPr>
        </w:pPrChange>
      </w:pPr>
      <w:del w:id="30886" w:author="pete jones" w:date="2022-03-08T07:46:00Z">
        <w:r w:rsidRPr="0031179F" w:rsidDel="00DB16E5">
          <w:rPr>
            <w:rFonts w:ascii="Calibri" w:hAnsi="Calibri" w:cs="Calibri"/>
            <w:noProof/>
          </w:rPr>
          <w:delText xml:space="preserve">MATHWORKS and YOUGOV (2013) </w:delText>
        </w:r>
        <w:r w:rsidRPr="0031179F" w:rsidDel="00DB16E5">
          <w:rPr>
            <w:rFonts w:ascii="Calibri" w:hAnsi="Calibri" w:cs="Calibri"/>
            <w:i/>
            <w:iCs/>
            <w:noProof/>
          </w:rPr>
          <w:delText>STEM Skills gap survey</w:delText>
        </w:r>
        <w:r w:rsidRPr="0031179F" w:rsidDel="00DB16E5">
          <w:rPr>
            <w:rFonts w:ascii="Calibri" w:hAnsi="Calibri" w:cs="Calibri"/>
            <w:noProof/>
          </w:rPr>
          <w:delText>. Available at: www.yougov.com (Accessed: 3 July 2020).</w:delText>
        </w:r>
        <w:bookmarkStart w:id="30887" w:name="_Toc98333033"/>
        <w:bookmarkStart w:id="30888" w:name="_Toc98333672"/>
        <w:bookmarkStart w:id="30889" w:name="_Toc98345390"/>
        <w:bookmarkStart w:id="30890" w:name="_Toc98345917"/>
        <w:bookmarkStart w:id="30891" w:name="_Toc98346444"/>
        <w:bookmarkEnd w:id="30887"/>
        <w:bookmarkEnd w:id="30888"/>
        <w:bookmarkEnd w:id="30889"/>
        <w:bookmarkEnd w:id="30890"/>
        <w:bookmarkEnd w:id="30891"/>
      </w:del>
    </w:p>
    <w:p w14:paraId="4FD1416D" w14:textId="3E2031D1" w:rsidR="0031179F" w:rsidRPr="0031179F" w:rsidDel="00DB16E5" w:rsidRDefault="0031179F">
      <w:pPr>
        <w:rPr>
          <w:del w:id="30892" w:author="pete jones" w:date="2022-03-08T07:46:00Z"/>
          <w:rFonts w:ascii="Calibri" w:hAnsi="Calibri" w:cs="Calibri"/>
          <w:noProof/>
        </w:rPr>
        <w:pPrChange w:id="30893" w:author="pete jones" w:date="2022-03-16T17:58:00Z">
          <w:pPr>
            <w:widowControl w:val="0"/>
            <w:autoSpaceDE w:val="0"/>
            <w:autoSpaceDN w:val="0"/>
            <w:adjustRightInd w:val="0"/>
          </w:pPr>
        </w:pPrChange>
      </w:pPr>
      <w:del w:id="30894" w:author="pete jones" w:date="2022-03-08T07:46:00Z">
        <w:r w:rsidRPr="0031179F" w:rsidDel="00DB16E5">
          <w:rPr>
            <w:rFonts w:ascii="Calibri" w:hAnsi="Calibri" w:cs="Calibri"/>
            <w:noProof/>
          </w:rPr>
          <w:delText xml:space="preserve">McCabe, D. L., Butterfield, K. D. and Treviño, L. K. (2012) </w:delText>
        </w:r>
        <w:r w:rsidRPr="0031179F" w:rsidDel="00DB16E5">
          <w:rPr>
            <w:rFonts w:ascii="Calibri" w:hAnsi="Calibri" w:cs="Calibri"/>
            <w:i/>
            <w:iCs/>
            <w:noProof/>
          </w:rPr>
          <w:delText>Cheating in College : Why Students Do It and What Educators Can Do about It</w:delText>
        </w:r>
        <w:r w:rsidRPr="0031179F" w:rsidDel="00DB16E5">
          <w:rPr>
            <w:rFonts w:ascii="Calibri" w:hAnsi="Calibri" w:cs="Calibri"/>
            <w:noProof/>
          </w:rPr>
          <w:delText>. Baltimore: Johns Hopkins University Press. Available at: http://staffs.summon.serialssolutions.com/2.0.0/link/0/eLvHCXMwrV3NT4MwFH9ZNg-e_Na5mfQfgAAthXoxDl1mPLj5ERMvpNASvTAzWLL997bQTTZjvHgkr6TQ1_z6vn6vANizHWsLE1xfOEx63PG5oFymOEw8qSxp6hAeuK7mKj-O_PGYDd-8QQseVtSYKmNoyhTtFVauc6nKfsp0CXgVxzU1l3bNB7gSNUarLUuxguiOR8PQ.</w:delText>
        </w:r>
        <w:bookmarkStart w:id="30895" w:name="_Toc98333034"/>
        <w:bookmarkStart w:id="30896" w:name="_Toc98333673"/>
        <w:bookmarkStart w:id="30897" w:name="_Toc98345391"/>
        <w:bookmarkStart w:id="30898" w:name="_Toc98345918"/>
        <w:bookmarkStart w:id="30899" w:name="_Toc98346445"/>
        <w:bookmarkEnd w:id="30895"/>
        <w:bookmarkEnd w:id="30896"/>
        <w:bookmarkEnd w:id="30897"/>
        <w:bookmarkEnd w:id="30898"/>
        <w:bookmarkEnd w:id="30899"/>
      </w:del>
    </w:p>
    <w:p w14:paraId="29C7E397" w14:textId="6A00548A" w:rsidR="0031179F" w:rsidRPr="0031179F" w:rsidDel="00DB16E5" w:rsidRDefault="0031179F">
      <w:pPr>
        <w:rPr>
          <w:del w:id="30900" w:author="pete jones" w:date="2022-03-08T07:46:00Z"/>
          <w:rFonts w:ascii="Calibri" w:hAnsi="Calibri" w:cs="Calibri"/>
          <w:noProof/>
        </w:rPr>
        <w:pPrChange w:id="30901" w:author="pete jones" w:date="2022-03-16T17:58:00Z">
          <w:pPr>
            <w:widowControl w:val="0"/>
            <w:autoSpaceDE w:val="0"/>
            <w:autoSpaceDN w:val="0"/>
            <w:adjustRightInd w:val="0"/>
          </w:pPr>
        </w:pPrChange>
      </w:pPr>
      <w:del w:id="30902" w:author="pete jones" w:date="2022-03-08T07:46:00Z">
        <w:r w:rsidRPr="0031179F" w:rsidDel="00DB16E5">
          <w:rPr>
            <w:rFonts w:ascii="Calibri" w:hAnsi="Calibri" w:cs="Calibri"/>
            <w:noProof/>
          </w:rPr>
          <w:delText xml:space="preserve">Monteiro, V., Mata, L. and Peixoto, F. (2015) ‘Intrinsic motivation inventory: Psychometric properties in the context of first language and mathematics learning’, </w:delText>
        </w:r>
        <w:r w:rsidRPr="0031179F" w:rsidDel="00DB16E5">
          <w:rPr>
            <w:rFonts w:ascii="Calibri" w:hAnsi="Calibri" w:cs="Calibri"/>
            <w:i/>
            <w:iCs/>
            <w:noProof/>
          </w:rPr>
          <w:delText>Psicologia: Reflexao e Critica</w:delText>
        </w:r>
        <w:r w:rsidRPr="0031179F" w:rsidDel="00DB16E5">
          <w:rPr>
            <w:rFonts w:ascii="Calibri" w:hAnsi="Calibri" w:cs="Calibri"/>
            <w:noProof/>
          </w:rPr>
          <w:delText>, 28(3), pp. 434–443. doi: 10.1590/1678-7153.201528302.</w:delText>
        </w:r>
        <w:bookmarkStart w:id="30903" w:name="_Toc98333035"/>
        <w:bookmarkStart w:id="30904" w:name="_Toc98333674"/>
        <w:bookmarkStart w:id="30905" w:name="_Toc98345392"/>
        <w:bookmarkStart w:id="30906" w:name="_Toc98345919"/>
        <w:bookmarkStart w:id="30907" w:name="_Toc98346446"/>
        <w:bookmarkEnd w:id="30903"/>
        <w:bookmarkEnd w:id="30904"/>
        <w:bookmarkEnd w:id="30905"/>
        <w:bookmarkEnd w:id="30906"/>
        <w:bookmarkEnd w:id="30907"/>
      </w:del>
    </w:p>
    <w:p w14:paraId="7472EE65" w14:textId="516DB0AA" w:rsidR="0031179F" w:rsidRPr="0031179F" w:rsidDel="00DB16E5" w:rsidRDefault="0031179F">
      <w:pPr>
        <w:rPr>
          <w:del w:id="30908" w:author="pete jones" w:date="2022-03-08T07:46:00Z"/>
          <w:rFonts w:ascii="Calibri" w:hAnsi="Calibri" w:cs="Calibri"/>
          <w:noProof/>
        </w:rPr>
        <w:pPrChange w:id="30909" w:author="pete jones" w:date="2022-03-16T17:58:00Z">
          <w:pPr>
            <w:widowControl w:val="0"/>
            <w:autoSpaceDE w:val="0"/>
            <w:autoSpaceDN w:val="0"/>
            <w:adjustRightInd w:val="0"/>
          </w:pPr>
        </w:pPrChange>
      </w:pPr>
      <w:del w:id="30910" w:author="pete jones" w:date="2022-03-08T07:46:00Z">
        <w:r w:rsidRPr="0031179F" w:rsidDel="00DB16E5">
          <w:rPr>
            <w:rFonts w:ascii="Calibri" w:hAnsi="Calibri" w:cs="Calibri"/>
            <w:noProof/>
          </w:rPr>
          <w:delText>N H S (2016) ‘Freedom to speak up : whistleblowing policy for the NHS Draft for consultation’, (November 2015).</w:delText>
        </w:r>
        <w:bookmarkStart w:id="30911" w:name="_Toc98333036"/>
        <w:bookmarkStart w:id="30912" w:name="_Toc98333675"/>
        <w:bookmarkStart w:id="30913" w:name="_Toc98345393"/>
        <w:bookmarkStart w:id="30914" w:name="_Toc98345920"/>
        <w:bookmarkStart w:id="30915" w:name="_Toc98346447"/>
        <w:bookmarkEnd w:id="30911"/>
        <w:bookmarkEnd w:id="30912"/>
        <w:bookmarkEnd w:id="30913"/>
        <w:bookmarkEnd w:id="30914"/>
        <w:bookmarkEnd w:id="30915"/>
      </w:del>
    </w:p>
    <w:p w14:paraId="78309106" w14:textId="7557BC4C" w:rsidR="0031179F" w:rsidRPr="0031179F" w:rsidDel="00DB16E5" w:rsidRDefault="0031179F">
      <w:pPr>
        <w:rPr>
          <w:del w:id="30916" w:author="pete jones" w:date="2022-03-08T07:46:00Z"/>
          <w:rFonts w:ascii="Calibri" w:hAnsi="Calibri" w:cs="Calibri"/>
          <w:noProof/>
        </w:rPr>
        <w:pPrChange w:id="30917" w:author="pete jones" w:date="2022-03-16T17:58:00Z">
          <w:pPr>
            <w:widowControl w:val="0"/>
            <w:autoSpaceDE w:val="0"/>
            <w:autoSpaceDN w:val="0"/>
            <w:adjustRightInd w:val="0"/>
          </w:pPr>
        </w:pPrChange>
      </w:pPr>
      <w:del w:id="30918" w:author="pete jones" w:date="2022-03-08T07:46:00Z">
        <w:r w:rsidRPr="0031179F" w:rsidDel="00DB16E5">
          <w:rPr>
            <w:rFonts w:ascii="Calibri" w:hAnsi="Calibri" w:cs="Calibri"/>
            <w:noProof/>
          </w:rPr>
          <w:delText>OECD (2007) ‘INNOVATION AND GROWTH RATIONALE FOR AN INNOVATION STRATEGY ORGANISATION FOR ECONOMIC CO-OPERATION AND DEVELOPMENT’.</w:delText>
        </w:r>
        <w:bookmarkStart w:id="30919" w:name="_Toc98333037"/>
        <w:bookmarkStart w:id="30920" w:name="_Toc98333676"/>
        <w:bookmarkStart w:id="30921" w:name="_Toc98345394"/>
        <w:bookmarkStart w:id="30922" w:name="_Toc98345921"/>
        <w:bookmarkStart w:id="30923" w:name="_Toc98346448"/>
        <w:bookmarkEnd w:id="30919"/>
        <w:bookmarkEnd w:id="30920"/>
        <w:bookmarkEnd w:id="30921"/>
        <w:bookmarkEnd w:id="30922"/>
        <w:bookmarkEnd w:id="30923"/>
      </w:del>
    </w:p>
    <w:p w14:paraId="7A388897" w14:textId="7E6CAA31" w:rsidR="0031179F" w:rsidRPr="0031179F" w:rsidDel="00DB16E5" w:rsidRDefault="0031179F">
      <w:pPr>
        <w:rPr>
          <w:del w:id="30924" w:author="pete jones" w:date="2022-03-08T07:46:00Z"/>
          <w:rFonts w:ascii="Calibri" w:hAnsi="Calibri" w:cs="Calibri"/>
          <w:noProof/>
        </w:rPr>
        <w:pPrChange w:id="30925" w:author="pete jones" w:date="2022-03-16T17:58:00Z">
          <w:pPr>
            <w:widowControl w:val="0"/>
            <w:autoSpaceDE w:val="0"/>
            <w:autoSpaceDN w:val="0"/>
            <w:adjustRightInd w:val="0"/>
          </w:pPr>
        </w:pPrChange>
      </w:pPr>
      <w:del w:id="30926" w:author="pete jones" w:date="2022-03-08T07:46:00Z">
        <w:r w:rsidRPr="0031179F" w:rsidDel="00DB16E5">
          <w:rPr>
            <w:rFonts w:ascii="Calibri" w:hAnsi="Calibri" w:cs="Calibri"/>
            <w:noProof/>
          </w:rPr>
          <w:delText xml:space="preserve">Ordóñez, D.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09) ‘Goals Gone Wild: The Systematic Side Effects of Over-Prescribing Goal Setting’, </w:delText>
        </w:r>
        <w:r w:rsidRPr="0031179F" w:rsidDel="00DB16E5">
          <w:rPr>
            <w:rFonts w:ascii="Calibri" w:hAnsi="Calibri" w:cs="Calibri"/>
            <w:i/>
            <w:iCs/>
            <w:noProof/>
          </w:rPr>
          <w:delText>Harvard Business Review</w:delText>
        </w:r>
        <w:r w:rsidRPr="0031179F" w:rsidDel="00DB16E5">
          <w:rPr>
            <w:rFonts w:ascii="Calibri" w:hAnsi="Calibri" w:cs="Calibri"/>
            <w:noProof/>
          </w:rPr>
          <w:delText>. Available at: http://www.hbs.edu/faculty/Publication Files/09-083.pdf (Accessed: 6 April 2018).</w:delText>
        </w:r>
        <w:bookmarkStart w:id="30927" w:name="_Toc98333038"/>
        <w:bookmarkStart w:id="30928" w:name="_Toc98333677"/>
        <w:bookmarkStart w:id="30929" w:name="_Toc98345395"/>
        <w:bookmarkStart w:id="30930" w:name="_Toc98345922"/>
        <w:bookmarkStart w:id="30931" w:name="_Toc98346449"/>
        <w:bookmarkEnd w:id="30927"/>
        <w:bookmarkEnd w:id="30928"/>
        <w:bookmarkEnd w:id="30929"/>
        <w:bookmarkEnd w:id="30930"/>
        <w:bookmarkEnd w:id="30931"/>
      </w:del>
    </w:p>
    <w:p w14:paraId="65DCFAF8" w14:textId="229C11A7" w:rsidR="0031179F" w:rsidRPr="0031179F" w:rsidDel="00DB16E5" w:rsidRDefault="0031179F">
      <w:pPr>
        <w:rPr>
          <w:del w:id="30932" w:author="pete jones" w:date="2022-03-08T07:46:00Z"/>
          <w:rFonts w:ascii="Calibri" w:hAnsi="Calibri" w:cs="Calibri"/>
          <w:noProof/>
        </w:rPr>
        <w:pPrChange w:id="30933" w:author="pete jones" w:date="2022-03-16T17:58:00Z">
          <w:pPr>
            <w:widowControl w:val="0"/>
            <w:autoSpaceDE w:val="0"/>
            <w:autoSpaceDN w:val="0"/>
            <w:adjustRightInd w:val="0"/>
          </w:pPr>
        </w:pPrChange>
      </w:pPr>
      <w:del w:id="30934" w:author="pete jones" w:date="2022-03-08T07:46:00Z">
        <w:r w:rsidRPr="0031179F" w:rsidDel="00DB16E5">
          <w:rPr>
            <w:rFonts w:ascii="Calibri" w:hAnsi="Calibri" w:cs="Calibri"/>
            <w:noProof/>
          </w:rPr>
          <w:delText xml:space="preserve">Ortiz‐Rojas, M., Chiluiza, K. and Valcke, M. (2019) ‘Gamification through leaderboards: An empirical study in engineering education’, </w:delText>
        </w:r>
        <w:r w:rsidRPr="0031179F" w:rsidDel="00DB16E5">
          <w:rPr>
            <w:rFonts w:ascii="Calibri" w:hAnsi="Calibri" w:cs="Calibri"/>
            <w:i/>
            <w:iCs/>
            <w:noProof/>
          </w:rPr>
          <w:delText>Computer Applications in Engineering Education</w:delText>
        </w:r>
        <w:r w:rsidRPr="0031179F" w:rsidDel="00DB16E5">
          <w:rPr>
            <w:rFonts w:ascii="Calibri" w:hAnsi="Calibri" w:cs="Calibri"/>
            <w:noProof/>
          </w:rPr>
          <w:delText>, 27(4), pp. 777–788. doi: 10.1002/cae.12116.</w:delText>
        </w:r>
        <w:bookmarkStart w:id="30935" w:name="_Toc98333039"/>
        <w:bookmarkStart w:id="30936" w:name="_Toc98333678"/>
        <w:bookmarkStart w:id="30937" w:name="_Toc98345396"/>
        <w:bookmarkStart w:id="30938" w:name="_Toc98345923"/>
        <w:bookmarkStart w:id="30939" w:name="_Toc98346450"/>
        <w:bookmarkEnd w:id="30935"/>
        <w:bookmarkEnd w:id="30936"/>
        <w:bookmarkEnd w:id="30937"/>
        <w:bookmarkEnd w:id="30938"/>
        <w:bookmarkEnd w:id="30939"/>
      </w:del>
    </w:p>
    <w:p w14:paraId="6994EE82" w14:textId="5EFE0701" w:rsidR="0031179F" w:rsidRPr="0031179F" w:rsidDel="00DB16E5" w:rsidRDefault="0031179F">
      <w:pPr>
        <w:rPr>
          <w:del w:id="30940" w:author="pete jones" w:date="2022-03-08T07:46:00Z"/>
          <w:rFonts w:ascii="Calibri" w:hAnsi="Calibri" w:cs="Calibri"/>
          <w:noProof/>
        </w:rPr>
        <w:pPrChange w:id="30941" w:author="pete jones" w:date="2022-03-16T17:58:00Z">
          <w:pPr>
            <w:widowControl w:val="0"/>
            <w:autoSpaceDE w:val="0"/>
            <w:autoSpaceDN w:val="0"/>
            <w:adjustRightInd w:val="0"/>
          </w:pPr>
        </w:pPrChange>
      </w:pPr>
      <w:del w:id="30942" w:author="pete jones" w:date="2022-03-08T07:46:00Z">
        <w:r w:rsidRPr="0031179F" w:rsidDel="00DB16E5">
          <w:rPr>
            <w:rFonts w:ascii="Calibri" w:hAnsi="Calibri" w:cs="Calibri"/>
            <w:noProof/>
          </w:rPr>
          <w:delText xml:space="preserve">Papageorge, J. (2015) </w:delText>
        </w:r>
        <w:r w:rsidRPr="0031179F" w:rsidDel="00DB16E5">
          <w:rPr>
            <w:rFonts w:ascii="Calibri" w:hAnsi="Calibri" w:cs="Calibri"/>
            <w:i/>
            <w:iCs/>
            <w:noProof/>
          </w:rPr>
          <w:delText>New PLM Market Reports Forecast Trends 2015-2022 | Arena Solutions</w:delText>
        </w:r>
        <w:r w:rsidRPr="0031179F" w:rsidDel="00DB16E5">
          <w:rPr>
            <w:rFonts w:ascii="Calibri" w:hAnsi="Calibri" w:cs="Calibri"/>
            <w:noProof/>
          </w:rPr>
          <w:delText xml:space="preserve">, </w:delText>
        </w:r>
        <w:r w:rsidRPr="0031179F" w:rsidDel="00DB16E5">
          <w:rPr>
            <w:rFonts w:ascii="Calibri" w:hAnsi="Calibri" w:cs="Calibri"/>
            <w:i/>
            <w:iCs/>
            <w:noProof/>
          </w:rPr>
          <w:delText>Posted in Arena, Industry News &amp; Trends, Business Strategy</w:delText>
        </w:r>
        <w:r w:rsidRPr="0031179F" w:rsidDel="00DB16E5">
          <w:rPr>
            <w:rFonts w:ascii="Calibri" w:hAnsi="Calibri" w:cs="Calibri"/>
            <w:noProof/>
          </w:rPr>
          <w:delText>. Available at: http://www.arenasolutions.com/blog/post/new-plm-market-reports-forecast-trends-2015-2022/ (Accessed: 22 December 2016).</w:delText>
        </w:r>
        <w:bookmarkStart w:id="30943" w:name="_Toc98333040"/>
        <w:bookmarkStart w:id="30944" w:name="_Toc98333679"/>
        <w:bookmarkStart w:id="30945" w:name="_Toc98345397"/>
        <w:bookmarkStart w:id="30946" w:name="_Toc98345924"/>
        <w:bookmarkStart w:id="30947" w:name="_Toc98346451"/>
        <w:bookmarkEnd w:id="30943"/>
        <w:bookmarkEnd w:id="30944"/>
        <w:bookmarkEnd w:id="30945"/>
        <w:bookmarkEnd w:id="30946"/>
        <w:bookmarkEnd w:id="30947"/>
      </w:del>
    </w:p>
    <w:p w14:paraId="118ED915" w14:textId="7DAEC5EF" w:rsidR="0031179F" w:rsidRPr="0031179F" w:rsidDel="00DB16E5" w:rsidRDefault="0031179F">
      <w:pPr>
        <w:rPr>
          <w:del w:id="30948" w:author="pete jones" w:date="2022-03-08T07:46:00Z"/>
          <w:rFonts w:ascii="Calibri" w:hAnsi="Calibri" w:cs="Calibri"/>
          <w:noProof/>
        </w:rPr>
        <w:pPrChange w:id="30949" w:author="pete jones" w:date="2022-03-16T17:58:00Z">
          <w:pPr>
            <w:widowControl w:val="0"/>
            <w:autoSpaceDE w:val="0"/>
            <w:autoSpaceDN w:val="0"/>
            <w:adjustRightInd w:val="0"/>
          </w:pPr>
        </w:pPrChange>
      </w:pPr>
      <w:del w:id="30950" w:author="pete jones" w:date="2022-03-08T07:46:00Z">
        <w:r w:rsidRPr="0031179F" w:rsidDel="00DB16E5">
          <w:rPr>
            <w:rFonts w:ascii="Calibri" w:hAnsi="Calibri" w:cs="Calibri"/>
            <w:noProof/>
          </w:rPr>
          <w:delText xml:space="preserve">Partovi, H. (2018) </w:delText>
        </w:r>
        <w:r w:rsidRPr="0031179F" w:rsidDel="00DB16E5">
          <w:rPr>
            <w:rFonts w:ascii="Calibri" w:hAnsi="Calibri" w:cs="Calibri"/>
            <w:i/>
            <w:iCs/>
            <w:noProof/>
          </w:rPr>
          <w:delText>Why schools should teach the curriculum of the future, not the past | World Economic Forum</w:delText>
        </w:r>
        <w:r w:rsidRPr="0031179F" w:rsidDel="00DB16E5">
          <w:rPr>
            <w:rFonts w:ascii="Calibri" w:hAnsi="Calibri" w:cs="Calibri"/>
            <w:noProof/>
          </w:rPr>
          <w:delText>. Available at: https://www.weforum.org/agenda/2018/09/why-schools-should-teach-the-curriculum-of-the-future-not-the-past/ (Accessed: 3 July 2020).</w:delText>
        </w:r>
        <w:bookmarkStart w:id="30951" w:name="_Toc98333041"/>
        <w:bookmarkStart w:id="30952" w:name="_Toc98333680"/>
        <w:bookmarkStart w:id="30953" w:name="_Toc98345398"/>
        <w:bookmarkStart w:id="30954" w:name="_Toc98345925"/>
        <w:bookmarkStart w:id="30955" w:name="_Toc98346452"/>
        <w:bookmarkEnd w:id="30951"/>
        <w:bookmarkEnd w:id="30952"/>
        <w:bookmarkEnd w:id="30953"/>
        <w:bookmarkEnd w:id="30954"/>
        <w:bookmarkEnd w:id="30955"/>
      </w:del>
    </w:p>
    <w:p w14:paraId="302AA4AA" w14:textId="1DB0EA4F" w:rsidR="0031179F" w:rsidRPr="0031179F" w:rsidDel="00DB16E5" w:rsidRDefault="0031179F">
      <w:pPr>
        <w:rPr>
          <w:del w:id="30956" w:author="pete jones" w:date="2022-03-08T07:46:00Z"/>
          <w:rFonts w:ascii="Calibri" w:hAnsi="Calibri" w:cs="Calibri"/>
          <w:noProof/>
        </w:rPr>
        <w:pPrChange w:id="30957" w:author="pete jones" w:date="2022-03-16T17:58:00Z">
          <w:pPr>
            <w:widowControl w:val="0"/>
            <w:autoSpaceDE w:val="0"/>
            <w:autoSpaceDN w:val="0"/>
            <w:adjustRightInd w:val="0"/>
          </w:pPr>
        </w:pPrChange>
      </w:pPr>
      <w:del w:id="30958" w:author="pete jones" w:date="2022-03-08T07:46:00Z">
        <w:r w:rsidRPr="0031179F" w:rsidDel="00DB16E5">
          <w:rPr>
            <w:rFonts w:ascii="Calibri" w:hAnsi="Calibri" w:cs="Calibri"/>
            <w:noProof/>
          </w:rPr>
          <w:delText>Passow, H. J. (2007) ‘WHAT COMPETENCIES SHOULD ENGINEERING PROGRAMS EMPHASIZE? A META-ANALYSIS OF PRACTITIONERS’ OPINIONS INFORMS CURRICULAR DESIGN’.</w:delText>
        </w:r>
        <w:bookmarkStart w:id="30959" w:name="_Toc98333042"/>
        <w:bookmarkStart w:id="30960" w:name="_Toc98333681"/>
        <w:bookmarkStart w:id="30961" w:name="_Toc98345399"/>
        <w:bookmarkStart w:id="30962" w:name="_Toc98345926"/>
        <w:bookmarkStart w:id="30963" w:name="_Toc98346453"/>
        <w:bookmarkEnd w:id="30959"/>
        <w:bookmarkEnd w:id="30960"/>
        <w:bookmarkEnd w:id="30961"/>
        <w:bookmarkEnd w:id="30962"/>
        <w:bookmarkEnd w:id="30963"/>
      </w:del>
    </w:p>
    <w:p w14:paraId="6EFBE3C6" w14:textId="3A2952D7" w:rsidR="0031179F" w:rsidRPr="0031179F" w:rsidDel="00DB16E5" w:rsidRDefault="0031179F">
      <w:pPr>
        <w:rPr>
          <w:del w:id="30964" w:author="pete jones" w:date="2022-03-08T07:46:00Z"/>
          <w:rFonts w:ascii="Calibri" w:hAnsi="Calibri" w:cs="Calibri"/>
          <w:noProof/>
        </w:rPr>
        <w:pPrChange w:id="30965" w:author="pete jones" w:date="2022-03-16T17:58:00Z">
          <w:pPr>
            <w:widowControl w:val="0"/>
            <w:autoSpaceDE w:val="0"/>
            <w:autoSpaceDN w:val="0"/>
            <w:adjustRightInd w:val="0"/>
          </w:pPr>
        </w:pPrChange>
      </w:pPr>
      <w:del w:id="30966" w:author="pete jones" w:date="2022-03-08T07:46:00Z">
        <w:r w:rsidRPr="0031179F" w:rsidDel="00DB16E5">
          <w:rPr>
            <w:rFonts w:ascii="Calibri" w:hAnsi="Calibri" w:cs="Calibri"/>
            <w:noProof/>
          </w:rPr>
          <w:delText xml:space="preserve">Pearson (2018) </w:delText>
        </w:r>
        <w:r w:rsidRPr="0031179F" w:rsidDel="00DB16E5">
          <w:rPr>
            <w:rFonts w:ascii="Calibri" w:hAnsi="Calibri" w:cs="Calibri"/>
            <w:i/>
            <w:iCs/>
            <w:noProof/>
          </w:rPr>
          <w:delText>Higher Nationals in Engineering - Core Textbook</w:delText>
        </w:r>
        <w:r w:rsidRPr="0031179F" w:rsidDel="00DB16E5">
          <w:rPr>
            <w:rFonts w:ascii="Calibri" w:hAnsi="Calibri" w:cs="Calibri"/>
            <w:noProof/>
          </w:rPr>
          <w:delText>. 1st edn. Edited by Pearson.</w:delText>
        </w:r>
        <w:bookmarkStart w:id="30967" w:name="_Toc98333043"/>
        <w:bookmarkStart w:id="30968" w:name="_Toc98333682"/>
        <w:bookmarkStart w:id="30969" w:name="_Toc98345400"/>
        <w:bookmarkStart w:id="30970" w:name="_Toc98345927"/>
        <w:bookmarkStart w:id="30971" w:name="_Toc98346454"/>
        <w:bookmarkEnd w:id="30967"/>
        <w:bookmarkEnd w:id="30968"/>
        <w:bookmarkEnd w:id="30969"/>
        <w:bookmarkEnd w:id="30970"/>
        <w:bookmarkEnd w:id="30971"/>
      </w:del>
    </w:p>
    <w:p w14:paraId="505E10D9" w14:textId="48AA3B31" w:rsidR="0031179F" w:rsidRPr="0031179F" w:rsidDel="00DB16E5" w:rsidRDefault="0031179F">
      <w:pPr>
        <w:rPr>
          <w:del w:id="30972" w:author="pete jones" w:date="2022-03-08T07:46:00Z"/>
          <w:rFonts w:ascii="Calibri" w:hAnsi="Calibri" w:cs="Calibri"/>
          <w:noProof/>
        </w:rPr>
        <w:pPrChange w:id="30973" w:author="pete jones" w:date="2022-03-16T17:58:00Z">
          <w:pPr>
            <w:widowControl w:val="0"/>
            <w:autoSpaceDE w:val="0"/>
            <w:autoSpaceDN w:val="0"/>
            <w:adjustRightInd w:val="0"/>
          </w:pPr>
        </w:pPrChange>
      </w:pPr>
      <w:del w:id="30974" w:author="pete jones" w:date="2022-03-08T07:46:00Z">
        <w:r w:rsidRPr="0031179F" w:rsidDel="00DB16E5">
          <w:rPr>
            <w:rFonts w:ascii="Calibri" w:hAnsi="Calibri" w:cs="Calibri"/>
            <w:noProof/>
          </w:rPr>
          <w:delText xml:space="preserve">Philips, B.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20) ‘IMECHE - How-can-we-solve-the-skills-crisis-in-engineering?’, </w:delText>
        </w:r>
        <w:r w:rsidRPr="0031179F" w:rsidDel="00DB16E5">
          <w:rPr>
            <w:rFonts w:ascii="Calibri" w:hAnsi="Calibri" w:cs="Calibri"/>
            <w:i/>
            <w:iCs/>
            <w:noProof/>
          </w:rPr>
          <w:delText>Professional Engineer</w:delText>
        </w:r>
        <w:r w:rsidRPr="0031179F" w:rsidDel="00DB16E5">
          <w:rPr>
            <w:rFonts w:ascii="Calibri" w:hAnsi="Calibri" w:cs="Calibri"/>
            <w:noProof/>
          </w:rPr>
          <w:delText>, (4), p. 13. Available at: https://www.imeche.org/news/news-article/how-can-we-solve-the-skills-crisis-in-engineering.</w:delText>
        </w:r>
        <w:bookmarkStart w:id="30975" w:name="_Toc98333044"/>
        <w:bookmarkStart w:id="30976" w:name="_Toc98333683"/>
        <w:bookmarkStart w:id="30977" w:name="_Toc98345401"/>
        <w:bookmarkStart w:id="30978" w:name="_Toc98345928"/>
        <w:bookmarkStart w:id="30979" w:name="_Toc98346455"/>
        <w:bookmarkEnd w:id="30975"/>
        <w:bookmarkEnd w:id="30976"/>
        <w:bookmarkEnd w:id="30977"/>
        <w:bookmarkEnd w:id="30978"/>
        <w:bookmarkEnd w:id="30979"/>
      </w:del>
    </w:p>
    <w:p w14:paraId="43B940A7" w14:textId="5FD524F1" w:rsidR="0031179F" w:rsidRPr="0031179F" w:rsidDel="00DB16E5" w:rsidRDefault="0031179F">
      <w:pPr>
        <w:rPr>
          <w:del w:id="30980" w:author="pete jones" w:date="2022-03-08T07:46:00Z"/>
          <w:rFonts w:ascii="Calibri" w:hAnsi="Calibri" w:cs="Calibri"/>
          <w:noProof/>
        </w:rPr>
        <w:pPrChange w:id="30981" w:author="pete jones" w:date="2022-03-16T17:58:00Z">
          <w:pPr>
            <w:widowControl w:val="0"/>
            <w:autoSpaceDE w:val="0"/>
            <w:autoSpaceDN w:val="0"/>
            <w:adjustRightInd w:val="0"/>
          </w:pPr>
        </w:pPrChange>
      </w:pPr>
      <w:del w:id="30982" w:author="pete jones" w:date="2022-03-08T07:46:00Z">
        <w:r w:rsidRPr="0031179F" w:rsidDel="00DB16E5">
          <w:rPr>
            <w:rFonts w:ascii="Calibri" w:hAnsi="Calibri" w:cs="Calibri"/>
            <w:noProof/>
          </w:rPr>
          <w:delText xml:space="preserve">Porter, M. E. (1985) </w:delText>
        </w:r>
        <w:r w:rsidRPr="0031179F" w:rsidDel="00DB16E5">
          <w:rPr>
            <w:rFonts w:ascii="Calibri" w:hAnsi="Calibri" w:cs="Calibri"/>
            <w:i/>
            <w:iCs/>
            <w:noProof/>
          </w:rPr>
          <w:delText>COMPETITIVE ADVANTAGE Creating and Sustaining Superior Peifonnance THE FREE PRESS</w:delText>
        </w:r>
        <w:r w:rsidRPr="0031179F" w:rsidDel="00DB16E5">
          <w:rPr>
            <w:rFonts w:ascii="Calibri" w:hAnsi="Calibri" w:cs="Calibri"/>
            <w:noProof/>
          </w:rPr>
          <w:delText>.</w:delText>
        </w:r>
        <w:bookmarkStart w:id="30983" w:name="_Toc98333045"/>
        <w:bookmarkStart w:id="30984" w:name="_Toc98333684"/>
        <w:bookmarkStart w:id="30985" w:name="_Toc98345402"/>
        <w:bookmarkStart w:id="30986" w:name="_Toc98345929"/>
        <w:bookmarkStart w:id="30987" w:name="_Toc98346456"/>
        <w:bookmarkEnd w:id="30983"/>
        <w:bookmarkEnd w:id="30984"/>
        <w:bookmarkEnd w:id="30985"/>
        <w:bookmarkEnd w:id="30986"/>
        <w:bookmarkEnd w:id="30987"/>
      </w:del>
    </w:p>
    <w:p w14:paraId="34F22F1E" w14:textId="4AE5969B" w:rsidR="0031179F" w:rsidRPr="0031179F" w:rsidDel="00DB16E5" w:rsidRDefault="0031179F">
      <w:pPr>
        <w:rPr>
          <w:del w:id="30988" w:author="pete jones" w:date="2022-03-08T07:46:00Z"/>
          <w:rFonts w:ascii="Calibri" w:hAnsi="Calibri" w:cs="Calibri"/>
          <w:noProof/>
        </w:rPr>
        <w:pPrChange w:id="30989" w:author="pete jones" w:date="2022-03-16T17:58:00Z">
          <w:pPr>
            <w:widowControl w:val="0"/>
            <w:autoSpaceDE w:val="0"/>
            <w:autoSpaceDN w:val="0"/>
            <w:adjustRightInd w:val="0"/>
          </w:pPr>
        </w:pPrChange>
      </w:pPr>
      <w:del w:id="30990" w:author="pete jones" w:date="2022-03-08T07:46:00Z">
        <w:r w:rsidRPr="0031179F" w:rsidDel="00DB16E5">
          <w:rPr>
            <w:rFonts w:ascii="Calibri" w:hAnsi="Calibri" w:cs="Calibri"/>
            <w:noProof/>
          </w:rPr>
          <w:delText xml:space="preserve">Pundak, D. and Rozner, S. (2008) ‘Empowering engineering college staff to adopt active learning methods’, </w:delText>
        </w:r>
        <w:r w:rsidRPr="0031179F" w:rsidDel="00DB16E5">
          <w:rPr>
            <w:rFonts w:ascii="Calibri" w:hAnsi="Calibri" w:cs="Calibri"/>
            <w:i/>
            <w:iCs/>
            <w:noProof/>
          </w:rPr>
          <w:delText>Journal of Science Education and Technology</w:delText>
        </w:r>
        <w:r w:rsidRPr="0031179F" w:rsidDel="00DB16E5">
          <w:rPr>
            <w:rFonts w:ascii="Calibri" w:hAnsi="Calibri" w:cs="Calibri"/>
            <w:noProof/>
          </w:rPr>
          <w:delText>, 17(2), pp. 152–163. doi: 10.1007/s10956-007-9057-3.</w:delText>
        </w:r>
        <w:bookmarkStart w:id="30991" w:name="_Toc98333046"/>
        <w:bookmarkStart w:id="30992" w:name="_Toc98333685"/>
        <w:bookmarkStart w:id="30993" w:name="_Toc98345403"/>
        <w:bookmarkStart w:id="30994" w:name="_Toc98345930"/>
        <w:bookmarkStart w:id="30995" w:name="_Toc98346457"/>
        <w:bookmarkEnd w:id="30991"/>
        <w:bookmarkEnd w:id="30992"/>
        <w:bookmarkEnd w:id="30993"/>
        <w:bookmarkEnd w:id="30994"/>
        <w:bookmarkEnd w:id="30995"/>
      </w:del>
    </w:p>
    <w:p w14:paraId="4A0673AE" w14:textId="101344A1" w:rsidR="0031179F" w:rsidRPr="0031179F" w:rsidDel="00DB16E5" w:rsidRDefault="0031179F">
      <w:pPr>
        <w:rPr>
          <w:del w:id="30996" w:author="pete jones" w:date="2022-03-08T07:46:00Z"/>
          <w:rFonts w:ascii="Calibri" w:hAnsi="Calibri" w:cs="Calibri"/>
          <w:noProof/>
        </w:rPr>
        <w:pPrChange w:id="30997" w:author="pete jones" w:date="2022-03-16T17:58:00Z">
          <w:pPr>
            <w:widowControl w:val="0"/>
            <w:autoSpaceDE w:val="0"/>
            <w:autoSpaceDN w:val="0"/>
            <w:adjustRightInd w:val="0"/>
          </w:pPr>
        </w:pPrChange>
      </w:pPr>
      <w:del w:id="30998" w:author="pete jones" w:date="2022-03-08T07:46:00Z">
        <w:r w:rsidRPr="0031179F" w:rsidDel="00DB16E5">
          <w:rPr>
            <w:rFonts w:ascii="Calibri" w:hAnsi="Calibri" w:cs="Calibri"/>
            <w:noProof/>
          </w:rPr>
          <w:delText xml:space="preserve">Quadrant Knowledge Solutions (2018) </w:delText>
        </w:r>
        <w:r w:rsidRPr="0031179F" w:rsidDel="00DB16E5">
          <w:rPr>
            <w:rFonts w:ascii="Calibri" w:hAnsi="Calibri" w:cs="Calibri"/>
            <w:i/>
            <w:iCs/>
            <w:noProof/>
          </w:rPr>
          <w:delText>Market Outlook: Product Lifecycle Management Market Outlook</w:delText>
        </w:r>
        <w:r w:rsidRPr="0031179F" w:rsidDel="00DB16E5">
          <w:rPr>
            <w:rFonts w:ascii="Calibri" w:hAnsi="Calibri" w:cs="Calibri"/>
            <w:noProof/>
          </w:rPr>
          <w:delText>.</w:delText>
        </w:r>
        <w:bookmarkStart w:id="30999" w:name="_Toc98333047"/>
        <w:bookmarkStart w:id="31000" w:name="_Toc98333686"/>
        <w:bookmarkStart w:id="31001" w:name="_Toc98345404"/>
        <w:bookmarkStart w:id="31002" w:name="_Toc98345931"/>
        <w:bookmarkStart w:id="31003" w:name="_Toc98346458"/>
        <w:bookmarkEnd w:id="30999"/>
        <w:bookmarkEnd w:id="31000"/>
        <w:bookmarkEnd w:id="31001"/>
        <w:bookmarkEnd w:id="31002"/>
        <w:bookmarkEnd w:id="31003"/>
      </w:del>
    </w:p>
    <w:p w14:paraId="7490B59F" w14:textId="0CCBCDFA" w:rsidR="0031179F" w:rsidRPr="0031179F" w:rsidDel="00DB16E5" w:rsidRDefault="0031179F">
      <w:pPr>
        <w:rPr>
          <w:del w:id="31004" w:author="pete jones" w:date="2022-03-08T07:46:00Z"/>
          <w:rFonts w:ascii="Calibri" w:hAnsi="Calibri" w:cs="Calibri"/>
          <w:noProof/>
        </w:rPr>
        <w:pPrChange w:id="31005" w:author="pete jones" w:date="2022-03-16T17:58:00Z">
          <w:pPr>
            <w:widowControl w:val="0"/>
            <w:autoSpaceDE w:val="0"/>
            <w:autoSpaceDN w:val="0"/>
            <w:adjustRightInd w:val="0"/>
          </w:pPr>
        </w:pPrChange>
      </w:pPr>
      <w:del w:id="31006" w:author="pete jones" w:date="2022-03-08T07:46:00Z">
        <w:r w:rsidRPr="0031179F" w:rsidDel="00DB16E5">
          <w:rPr>
            <w:rFonts w:ascii="Calibri" w:hAnsi="Calibri" w:cs="Calibri"/>
            <w:noProof/>
          </w:rPr>
          <w:delText xml:space="preserve">Ryan, R. M. and Deci, E. L. (2000) ‘Intrinsic and Extrinsic Motivations: Classic Definitions and New Directions’, </w:delText>
        </w:r>
        <w:r w:rsidRPr="0031179F" w:rsidDel="00DB16E5">
          <w:rPr>
            <w:rFonts w:ascii="Calibri" w:hAnsi="Calibri" w:cs="Calibri"/>
            <w:i/>
            <w:iCs/>
            <w:noProof/>
          </w:rPr>
          <w:delText>Contemporary Educational Psychology</w:delText>
        </w:r>
        <w:r w:rsidRPr="0031179F" w:rsidDel="00DB16E5">
          <w:rPr>
            <w:rFonts w:ascii="Calibri" w:hAnsi="Calibri" w:cs="Calibri"/>
            <w:noProof/>
          </w:rPr>
          <w:delText>, 25, pp. 54–67. doi: 10.1006/ceps.1999.1020.</w:delText>
        </w:r>
        <w:bookmarkStart w:id="31007" w:name="_Toc98333048"/>
        <w:bookmarkStart w:id="31008" w:name="_Toc98333687"/>
        <w:bookmarkStart w:id="31009" w:name="_Toc98345405"/>
        <w:bookmarkStart w:id="31010" w:name="_Toc98345932"/>
        <w:bookmarkStart w:id="31011" w:name="_Toc98346459"/>
        <w:bookmarkEnd w:id="31007"/>
        <w:bookmarkEnd w:id="31008"/>
        <w:bookmarkEnd w:id="31009"/>
        <w:bookmarkEnd w:id="31010"/>
        <w:bookmarkEnd w:id="31011"/>
      </w:del>
    </w:p>
    <w:p w14:paraId="6E9485AD" w14:textId="65CAC662" w:rsidR="0031179F" w:rsidRPr="0031179F" w:rsidDel="00DB16E5" w:rsidRDefault="0031179F">
      <w:pPr>
        <w:rPr>
          <w:del w:id="31012" w:author="pete jones" w:date="2022-03-08T07:46:00Z"/>
          <w:rFonts w:ascii="Calibri" w:hAnsi="Calibri" w:cs="Calibri"/>
          <w:noProof/>
        </w:rPr>
        <w:pPrChange w:id="31013" w:author="pete jones" w:date="2022-03-16T17:58:00Z">
          <w:pPr>
            <w:widowControl w:val="0"/>
            <w:autoSpaceDE w:val="0"/>
            <w:autoSpaceDN w:val="0"/>
            <w:adjustRightInd w:val="0"/>
          </w:pPr>
        </w:pPrChange>
      </w:pPr>
      <w:del w:id="31014" w:author="pete jones" w:date="2022-03-08T07:46:00Z">
        <w:r w:rsidRPr="0031179F" w:rsidDel="00DB16E5">
          <w:rPr>
            <w:rFonts w:ascii="Calibri" w:hAnsi="Calibri" w:cs="Calibri"/>
            <w:noProof/>
          </w:rPr>
          <w:delText>Saaksvuori, A. and Immonen, A. (2008) ‘Product Lifecycle Management’, 2(Volume 2), p. 253. doi: 10.1007/b93672.</w:delText>
        </w:r>
        <w:bookmarkStart w:id="31015" w:name="_Toc98333049"/>
        <w:bookmarkStart w:id="31016" w:name="_Toc98333688"/>
        <w:bookmarkStart w:id="31017" w:name="_Toc98345406"/>
        <w:bookmarkStart w:id="31018" w:name="_Toc98345933"/>
        <w:bookmarkStart w:id="31019" w:name="_Toc98346460"/>
        <w:bookmarkEnd w:id="31015"/>
        <w:bookmarkEnd w:id="31016"/>
        <w:bookmarkEnd w:id="31017"/>
        <w:bookmarkEnd w:id="31018"/>
        <w:bookmarkEnd w:id="31019"/>
      </w:del>
    </w:p>
    <w:p w14:paraId="52D933DC" w14:textId="6A9CEA2B" w:rsidR="0031179F" w:rsidRPr="0031179F" w:rsidDel="00DB16E5" w:rsidRDefault="0031179F">
      <w:pPr>
        <w:rPr>
          <w:del w:id="31020" w:author="pete jones" w:date="2022-03-08T07:46:00Z"/>
          <w:rFonts w:ascii="Calibri" w:hAnsi="Calibri" w:cs="Calibri"/>
          <w:noProof/>
        </w:rPr>
        <w:pPrChange w:id="31021" w:author="pete jones" w:date="2022-03-16T17:58:00Z">
          <w:pPr>
            <w:widowControl w:val="0"/>
            <w:autoSpaceDE w:val="0"/>
            <w:autoSpaceDN w:val="0"/>
            <w:adjustRightInd w:val="0"/>
          </w:pPr>
        </w:pPrChange>
      </w:pPr>
      <w:del w:id="31022" w:author="pete jones" w:date="2022-03-08T07:46:00Z">
        <w:r w:rsidRPr="0031179F" w:rsidDel="00DB16E5">
          <w:rPr>
            <w:rFonts w:ascii="Calibri" w:hAnsi="Calibri" w:cs="Calibri"/>
            <w:noProof/>
          </w:rPr>
          <w:delText>Samuel, D., Found, P. and Williams, S. J. (2014) ‘How did the publication of the book The Machine That Changed The World change management thinking? Exploring 25 years of lean literature’. doi: 10.1108/IJOPM-12-2013-0555.</w:delText>
        </w:r>
        <w:bookmarkStart w:id="31023" w:name="_Toc98333050"/>
        <w:bookmarkStart w:id="31024" w:name="_Toc98333689"/>
        <w:bookmarkStart w:id="31025" w:name="_Toc98345407"/>
        <w:bookmarkStart w:id="31026" w:name="_Toc98345934"/>
        <w:bookmarkStart w:id="31027" w:name="_Toc98346461"/>
        <w:bookmarkEnd w:id="31023"/>
        <w:bookmarkEnd w:id="31024"/>
        <w:bookmarkEnd w:id="31025"/>
        <w:bookmarkEnd w:id="31026"/>
        <w:bookmarkEnd w:id="31027"/>
      </w:del>
    </w:p>
    <w:p w14:paraId="71A75C0E" w14:textId="3A5FA8CE" w:rsidR="0031179F" w:rsidRPr="0031179F" w:rsidDel="00DB16E5" w:rsidRDefault="0031179F">
      <w:pPr>
        <w:rPr>
          <w:del w:id="31028" w:author="pete jones" w:date="2022-03-08T07:46:00Z"/>
          <w:rFonts w:ascii="Calibri" w:hAnsi="Calibri" w:cs="Calibri"/>
          <w:noProof/>
        </w:rPr>
        <w:pPrChange w:id="31029" w:author="pete jones" w:date="2022-03-16T17:58:00Z">
          <w:pPr>
            <w:widowControl w:val="0"/>
            <w:autoSpaceDE w:val="0"/>
            <w:autoSpaceDN w:val="0"/>
            <w:adjustRightInd w:val="0"/>
          </w:pPr>
        </w:pPrChange>
      </w:pPr>
      <w:del w:id="31030" w:author="pete jones" w:date="2022-03-08T07:46:00Z">
        <w:r w:rsidRPr="0031179F" w:rsidDel="00DB16E5">
          <w:rPr>
            <w:rFonts w:ascii="Calibri" w:hAnsi="Calibri" w:cs="Calibri"/>
            <w:noProof/>
          </w:rPr>
          <w:delText xml:space="preserve">Sauza Bedolla, J.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18) </w:delText>
        </w:r>
        <w:r w:rsidRPr="0031179F" w:rsidDel="00DB16E5">
          <w:rPr>
            <w:rFonts w:ascii="Calibri" w:hAnsi="Calibri" w:cs="Calibri"/>
            <w:i/>
            <w:iCs/>
            <w:noProof/>
          </w:rPr>
          <w:delText>PLM in Engineering Education: insights on actual and future trends</w:delText>
        </w:r>
        <w:r w:rsidRPr="0031179F" w:rsidDel="00DB16E5">
          <w:rPr>
            <w:rFonts w:ascii="Calibri" w:hAnsi="Calibri" w:cs="Calibri"/>
            <w:noProof/>
          </w:rPr>
          <w:delText>.</w:delText>
        </w:r>
        <w:bookmarkStart w:id="31031" w:name="_Toc98333051"/>
        <w:bookmarkStart w:id="31032" w:name="_Toc98333690"/>
        <w:bookmarkStart w:id="31033" w:name="_Toc98345408"/>
        <w:bookmarkStart w:id="31034" w:name="_Toc98345935"/>
        <w:bookmarkStart w:id="31035" w:name="_Toc98346462"/>
        <w:bookmarkEnd w:id="31031"/>
        <w:bookmarkEnd w:id="31032"/>
        <w:bookmarkEnd w:id="31033"/>
        <w:bookmarkEnd w:id="31034"/>
        <w:bookmarkEnd w:id="31035"/>
      </w:del>
    </w:p>
    <w:p w14:paraId="3C837CD2" w14:textId="6E8CE6BC" w:rsidR="0031179F" w:rsidRPr="0031179F" w:rsidDel="00DB16E5" w:rsidRDefault="0031179F">
      <w:pPr>
        <w:rPr>
          <w:del w:id="31036" w:author="pete jones" w:date="2022-03-08T07:46:00Z"/>
          <w:rFonts w:ascii="Calibri" w:hAnsi="Calibri" w:cs="Calibri"/>
          <w:noProof/>
        </w:rPr>
        <w:pPrChange w:id="31037" w:author="pete jones" w:date="2022-03-16T17:58:00Z">
          <w:pPr>
            <w:widowControl w:val="0"/>
            <w:autoSpaceDE w:val="0"/>
            <w:autoSpaceDN w:val="0"/>
            <w:adjustRightInd w:val="0"/>
          </w:pPr>
        </w:pPrChange>
      </w:pPr>
      <w:del w:id="31038" w:author="pete jones" w:date="2022-03-08T07:46:00Z">
        <w:r w:rsidRPr="0031179F" w:rsidDel="00DB16E5">
          <w:rPr>
            <w:rFonts w:ascii="Calibri" w:hAnsi="Calibri" w:cs="Calibri"/>
            <w:noProof/>
          </w:rPr>
          <w:delText xml:space="preserve">Serrano, D. R.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19) ‘Technology‐enhanced learning in higher education: How to enhance student engagement through blended learning’, </w:delText>
        </w:r>
        <w:r w:rsidRPr="0031179F" w:rsidDel="00DB16E5">
          <w:rPr>
            <w:rFonts w:ascii="Calibri" w:hAnsi="Calibri" w:cs="Calibri"/>
            <w:i/>
            <w:iCs/>
            <w:noProof/>
          </w:rPr>
          <w:delText>European Journal of Education</w:delText>
        </w:r>
        <w:r w:rsidRPr="0031179F" w:rsidDel="00DB16E5">
          <w:rPr>
            <w:rFonts w:ascii="Calibri" w:hAnsi="Calibri" w:cs="Calibri"/>
            <w:noProof/>
          </w:rPr>
          <w:delText>, 54(2), pp. 273–286. doi: 10.1111/ejed.12330.</w:delText>
        </w:r>
        <w:bookmarkStart w:id="31039" w:name="_Toc98333052"/>
        <w:bookmarkStart w:id="31040" w:name="_Toc98333691"/>
        <w:bookmarkStart w:id="31041" w:name="_Toc98345409"/>
        <w:bookmarkStart w:id="31042" w:name="_Toc98345936"/>
        <w:bookmarkStart w:id="31043" w:name="_Toc98346463"/>
        <w:bookmarkEnd w:id="31039"/>
        <w:bookmarkEnd w:id="31040"/>
        <w:bookmarkEnd w:id="31041"/>
        <w:bookmarkEnd w:id="31042"/>
        <w:bookmarkEnd w:id="31043"/>
      </w:del>
    </w:p>
    <w:p w14:paraId="1B586852" w14:textId="63904A25" w:rsidR="0031179F" w:rsidRPr="0031179F" w:rsidDel="00DB16E5" w:rsidRDefault="0031179F">
      <w:pPr>
        <w:rPr>
          <w:del w:id="31044" w:author="pete jones" w:date="2022-03-08T07:46:00Z"/>
          <w:rFonts w:ascii="Calibri" w:hAnsi="Calibri" w:cs="Calibri"/>
          <w:noProof/>
        </w:rPr>
        <w:pPrChange w:id="31045" w:author="pete jones" w:date="2022-03-16T17:58:00Z">
          <w:pPr>
            <w:widowControl w:val="0"/>
            <w:autoSpaceDE w:val="0"/>
            <w:autoSpaceDN w:val="0"/>
            <w:adjustRightInd w:val="0"/>
          </w:pPr>
        </w:pPrChange>
      </w:pPr>
      <w:del w:id="31046" w:author="pete jones" w:date="2022-03-08T07:46:00Z">
        <w:r w:rsidRPr="0031179F" w:rsidDel="00DB16E5">
          <w:rPr>
            <w:rFonts w:ascii="Calibri" w:hAnsi="Calibri" w:cs="Calibri"/>
            <w:noProof/>
          </w:rPr>
          <w:delText xml:space="preserve">Shafik, M. (2018) </w:delText>
        </w:r>
        <w:r w:rsidRPr="0031179F" w:rsidDel="00DB16E5">
          <w:rPr>
            <w:rFonts w:ascii="Calibri" w:hAnsi="Calibri" w:cs="Calibri"/>
            <w:i/>
            <w:iCs/>
            <w:noProof/>
          </w:rPr>
          <w:delText>The future of education, according to experts at Davos</w:delText>
        </w:r>
        <w:r w:rsidRPr="0031179F" w:rsidDel="00DB16E5">
          <w:rPr>
            <w:rFonts w:ascii="Calibri" w:hAnsi="Calibri" w:cs="Calibri"/>
            <w:noProof/>
          </w:rPr>
          <w:delText xml:space="preserve">, </w:delText>
        </w:r>
        <w:r w:rsidRPr="0031179F" w:rsidDel="00DB16E5">
          <w:rPr>
            <w:rFonts w:ascii="Calibri" w:hAnsi="Calibri" w:cs="Calibri"/>
            <w:i/>
            <w:iCs/>
            <w:noProof/>
          </w:rPr>
          <w:delText>WEF</w:delText>
        </w:r>
        <w:r w:rsidRPr="0031179F" w:rsidDel="00DB16E5">
          <w:rPr>
            <w:rFonts w:ascii="Calibri" w:hAnsi="Calibri" w:cs="Calibri"/>
            <w:noProof/>
          </w:rPr>
          <w:delText>. Available at: https://www.weforum.org/agenda/2018/01/top-quotes-from-davos-on-the-future-of-education/ (Accessed: 13 July 2020).</w:delText>
        </w:r>
        <w:bookmarkStart w:id="31047" w:name="_Toc98333053"/>
        <w:bookmarkStart w:id="31048" w:name="_Toc98333692"/>
        <w:bookmarkStart w:id="31049" w:name="_Toc98345410"/>
        <w:bookmarkStart w:id="31050" w:name="_Toc98345937"/>
        <w:bookmarkStart w:id="31051" w:name="_Toc98346464"/>
        <w:bookmarkEnd w:id="31047"/>
        <w:bookmarkEnd w:id="31048"/>
        <w:bookmarkEnd w:id="31049"/>
        <w:bookmarkEnd w:id="31050"/>
        <w:bookmarkEnd w:id="31051"/>
      </w:del>
    </w:p>
    <w:p w14:paraId="29A6D813" w14:textId="5F0C930C" w:rsidR="0031179F" w:rsidRPr="0031179F" w:rsidDel="00DB16E5" w:rsidRDefault="0031179F">
      <w:pPr>
        <w:rPr>
          <w:del w:id="31052" w:author="pete jones" w:date="2022-03-08T07:46:00Z"/>
          <w:rFonts w:ascii="Calibri" w:hAnsi="Calibri" w:cs="Calibri"/>
          <w:noProof/>
        </w:rPr>
        <w:pPrChange w:id="31053" w:author="pete jones" w:date="2022-03-16T17:58:00Z">
          <w:pPr>
            <w:widowControl w:val="0"/>
            <w:autoSpaceDE w:val="0"/>
            <w:autoSpaceDN w:val="0"/>
            <w:adjustRightInd w:val="0"/>
          </w:pPr>
        </w:pPrChange>
      </w:pPr>
      <w:del w:id="31054" w:author="pete jones" w:date="2022-03-08T07:46:00Z">
        <w:r w:rsidRPr="0031179F" w:rsidDel="00DB16E5">
          <w:rPr>
            <w:rFonts w:ascii="Calibri" w:hAnsi="Calibri" w:cs="Calibri"/>
            <w:noProof/>
          </w:rPr>
          <w:delText xml:space="preserve">Siemens (2020) </w:delText>
        </w:r>
        <w:r w:rsidRPr="0031179F" w:rsidDel="00DB16E5">
          <w:rPr>
            <w:rFonts w:ascii="Calibri" w:hAnsi="Calibri" w:cs="Calibri"/>
            <w:i/>
            <w:iCs/>
            <w:noProof/>
          </w:rPr>
          <w:delText>Academic Partners</w:delText>
        </w:r>
        <w:r w:rsidRPr="0031179F" w:rsidDel="00DB16E5">
          <w:rPr>
            <w:rFonts w:ascii="Calibri" w:hAnsi="Calibri" w:cs="Calibri"/>
            <w:noProof/>
          </w:rPr>
          <w:delText>. Available at: https://www.plm.automation.siemens.com/global/en/our-story/partners/academic/ (Accessed: 1 July 2020).</w:delText>
        </w:r>
        <w:bookmarkStart w:id="31055" w:name="_Toc98333054"/>
        <w:bookmarkStart w:id="31056" w:name="_Toc98333693"/>
        <w:bookmarkStart w:id="31057" w:name="_Toc98345411"/>
        <w:bookmarkStart w:id="31058" w:name="_Toc98345938"/>
        <w:bookmarkStart w:id="31059" w:name="_Toc98346465"/>
        <w:bookmarkEnd w:id="31055"/>
        <w:bookmarkEnd w:id="31056"/>
        <w:bookmarkEnd w:id="31057"/>
        <w:bookmarkEnd w:id="31058"/>
        <w:bookmarkEnd w:id="31059"/>
      </w:del>
    </w:p>
    <w:p w14:paraId="00BC12EB" w14:textId="13307CE2" w:rsidR="0031179F" w:rsidRPr="0031179F" w:rsidDel="00DB16E5" w:rsidRDefault="0031179F">
      <w:pPr>
        <w:rPr>
          <w:del w:id="31060" w:author="pete jones" w:date="2022-03-08T07:46:00Z"/>
          <w:rFonts w:ascii="Calibri" w:hAnsi="Calibri" w:cs="Calibri"/>
          <w:noProof/>
        </w:rPr>
        <w:pPrChange w:id="31061" w:author="pete jones" w:date="2022-03-16T17:58:00Z">
          <w:pPr>
            <w:widowControl w:val="0"/>
            <w:autoSpaceDE w:val="0"/>
            <w:autoSpaceDN w:val="0"/>
            <w:adjustRightInd w:val="0"/>
          </w:pPr>
        </w:pPrChange>
      </w:pPr>
      <w:del w:id="31062" w:author="pete jones" w:date="2022-03-08T07:46:00Z">
        <w:r w:rsidRPr="0031179F" w:rsidDel="00DB16E5">
          <w:rPr>
            <w:rFonts w:ascii="Calibri" w:hAnsi="Calibri" w:cs="Calibri"/>
            <w:noProof/>
          </w:rPr>
          <w:delText xml:space="preserve">Slavich, G. M. and Zimbardo, P. G. (2012) ‘Transformational Teaching: Theoretical Underpinnings, Basic Principles, and Core Methods’, </w:delText>
        </w:r>
        <w:r w:rsidRPr="0031179F" w:rsidDel="00DB16E5">
          <w:rPr>
            <w:rFonts w:ascii="Calibri" w:hAnsi="Calibri" w:cs="Calibri"/>
            <w:i/>
            <w:iCs/>
            <w:noProof/>
          </w:rPr>
          <w:delText>Educational Psychology Review</w:delText>
        </w:r>
        <w:r w:rsidRPr="0031179F" w:rsidDel="00DB16E5">
          <w:rPr>
            <w:rFonts w:ascii="Calibri" w:hAnsi="Calibri" w:cs="Calibri"/>
            <w:noProof/>
          </w:rPr>
          <w:delText>, 24(4), pp. 569–608. doi: 10.1007/s10648-012-9199-6.</w:delText>
        </w:r>
        <w:bookmarkStart w:id="31063" w:name="_Toc98333055"/>
        <w:bookmarkStart w:id="31064" w:name="_Toc98333694"/>
        <w:bookmarkStart w:id="31065" w:name="_Toc98345412"/>
        <w:bookmarkStart w:id="31066" w:name="_Toc98345939"/>
        <w:bookmarkStart w:id="31067" w:name="_Toc98346466"/>
        <w:bookmarkEnd w:id="31063"/>
        <w:bookmarkEnd w:id="31064"/>
        <w:bookmarkEnd w:id="31065"/>
        <w:bookmarkEnd w:id="31066"/>
        <w:bookmarkEnd w:id="31067"/>
      </w:del>
    </w:p>
    <w:p w14:paraId="4A2E75D2" w14:textId="49624FCF" w:rsidR="0031179F" w:rsidRPr="0031179F" w:rsidDel="00DB16E5" w:rsidRDefault="0031179F">
      <w:pPr>
        <w:rPr>
          <w:del w:id="31068" w:author="pete jones" w:date="2022-03-08T07:46:00Z"/>
          <w:rFonts w:ascii="Calibri" w:hAnsi="Calibri" w:cs="Calibri"/>
          <w:noProof/>
        </w:rPr>
        <w:pPrChange w:id="31069" w:author="pete jones" w:date="2022-03-16T17:58:00Z">
          <w:pPr>
            <w:widowControl w:val="0"/>
            <w:autoSpaceDE w:val="0"/>
            <w:autoSpaceDN w:val="0"/>
            <w:adjustRightInd w:val="0"/>
          </w:pPr>
        </w:pPrChange>
      </w:pPr>
      <w:del w:id="31070" w:author="pete jones" w:date="2022-03-08T07:46:00Z">
        <w:r w:rsidRPr="0031179F" w:rsidDel="00DB16E5">
          <w:rPr>
            <w:rFonts w:ascii="Calibri" w:hAnsi="Calibri" w:cs="Calibri"/>
            <w:noProof/>
          </w:rPr>
          <w:delText xml:space="preserve">Stanfield, J. (2020) </w:delText>
        </w:r>
        <w:r w:rsidRPr="0031179F" w:rsidDel="00DB16E5">
          <w:rPr>
            <w:rFonts w:ascii="Calibri" w:hAnsi="Calibri" w:cs="Calibri"/>
            <w:i/>
            <w:iCs/>
            <w:noProof/>
          </w:rPr>
          <w:delText>Can tech and interdisciplinary learning break down subject silos?</w:delText>
        </w:r>
        <w:r w:rsidRPr="0031179F" w:rsidDel="00DB16E5">
          <w:rPr>
            <w:rFonts w:ascii="Calibri" w:hAnsi="Calibri" w:cs="Calibri"/>
            <w:noProof/>
          </w:rPr>
          <w:delText xml:space="preserve"> Available at: https://edtechnology.co.uk/features/can-tech-and-interdisciplinary-learning-break-down-subject-silos/ (Accessed: 15 June 2020).</w:delText>
        </w:r>
        <w:bookmarkStart w:id="31071" w:name="_Toc98333056"/>
        <w:bookmarkStart w:id="31072" w:name="_Toc98333695"/>
        <w:bookmarkStart w:id="31073" w:name="_Toc98345413"/>
        <w:bookmarkStart w:id="31074" w:name="_Toc98345940"/>
        <w:bookmarkStart w:id="31075" w:name="_Toc98346467"/>
        <w:bookmarkEnd w:id="31071"/>
        <w:bookmarkEnd w:id="31072"/>
        <w:bookmarkEnd w:id="31073"/>
        <w:bookmarkEnd w:id="31074"/>
        <w:bookmarkEnd w:id="31075"/>
      </w:del>
    </w:p>
    <w:p w14:paraId="736AD8D2" w14:textId="0B2861C3" w:rsidR="0031179F" w:rsidRPr="0031179F" w:rsidDel="00DB16E5" w:rsidRDefault="0031179F">
      <w:pPr>
        <w:rPr>
          <w:del w:id="31076" w:author="pete jones" w:date="2022-03-08T07:46:00Z"/>
          <w:rFonts w:ascii="Calibri" w:hAnsi="Calibri" w:cs="Calibri"/>
          <w:noProof/>
        </w:rPr>
        <w:pPrChange w:id="31077" w:author="pete jones" w:date="2022-03-16T17:58:00Z">
          <w:pPr>
            <w:widowControl w:val="0"/>
            <w:autoSpaceDE w:val="0"/>
            <w:autoSpaceDN w:val="0"/>
            <w:adjustRightInd w:val="0"/>
          </w:pPr>
        </w:pPrChange>
      </w:pPr>
      <w:del w:id="31078" w:author="pete jones" w:date="2022-03-08T07:46:00Z">
        <w:r w:rsidRPr="0031179F" w:rsidDel="00DB16E5">
          <w:rPr>
            <w:rFonts w:ascii="Calibri" w:hAnsi="Calibri" w:cs="Calibri"/>
            <w:noProof/>
          </w:rPr>
          <w:delText xml:space="preserve">Stark, J. (1992) </w:delText>
        </w:r>
        <w:r w:rsidRPr="0031179F" w:rsidDel="00DB16E5">
          <w:rPr>
            <w:rFonts w:ascii="Calibri" w:hAnsi="Calibri" w:cs="Calibri"/>
            <w:i/>
            <w:iCs/>
            <w:noProof/>
          </w:rPr>
          <w:delText>Engineering Information Management Systems: Beyond CAD/CAM, to Concurrent Engineering Support (Automation in Manufacturing)</w:delText>
        </w:r>
        <w:r w:rsidRPr="0031179F" w:rsidDel="00DB16E5">
          <w:rPr>
            <w:rFonts w:ascii="Calibri" w:hAnsi="Calibri" w:cs="Calibri"/>
            <w:noProof/>
          </w:rPr>
          <w:delText>.</w:delText>
        </w:r>
        <w:bookmarkStart w:id="31079" w:name="_Toc98333057"/>
        <w:bookmarkStart w:id="31080" w:name="_Toc98333696"/>
        <w:bookmarkStart w:id="31081" w:name="_Toc98345414"/>
        <w:bookmarkStart w:id="31082" w:name="_Toc98345941"/>
        <w:bookmarkStart w:id="31083" w:name="_Toc98346468"/>
        <w:bookmarkEnd w:id="31079"/>
        <w:bookmarkEnd w:id="31080"/>
        <w:bookmarkEnd w:id="31081"/>
        <w:bookmarkEnd w:id="31082"/>
        <w:bookmarkEnd w:id="31083"/>
      </w:del>
    </w:p>
    <w:p w14:paraId="650CEC4B" w14:textId="463EDA27" w:rsidR="0031179F" w:rsidRPr="0031179F" w:rsidDel="00DB16E5" w:rsidRDefault="0031179F">
      <w:pPr>
        <w:rPr>
          <w:del w:id="31084" w:author="pete jones" w:date="2022-03-08T07:46:00Z"/>
          <w:rFonts w:ascii="Calibri" w:hAnsi="Calibri" w:cs="Calibri"/>
          <w:noProof/>
        </w:rPr>
        <w:pPrChange w:id="31085" w:author="pete jones" w:date="2022-03-16T17:58:00Z">
          <w:pPr>
            <w:widowControl w:val="0"/>
            <w:autoSpaceDE w:val="0"/>
            <w:autoSpaceDN w:val="0"/>
            <w:adjustRightInd w:val="0"/>
          </w:pPr>
        </w:pPrChange>
      </w:pPr>
      <w:del w:id="31086" w:author="pete jones" w:date="2022-03-08T07:46:00Z">
        <w:r w:rsidRPr="0031179F" w:rsidDel="00DB16E5">
          <w:rPr>
            <w:rFonts w:ascii="Calibri" w:hAnsi="Calibri" w:cs="Calibri"/>
            <w:noProof/>
          </w:rPr>
          <w:delText xml:space="preserve">Stark, J. (2005) </w:delText>
        </w:r>
        <w:r w:rsidRPr="0031179F" w:rsidDel="00DB16E5">
          <w:rPr>
            <w:rFonts w:ascii="Calibri" w:hAnsi="Calibri" w:cs="Calibri"/>
            <w:i/>
            <w:iCs/>
            <w:noProof/>
          </w:rPr>
          <w:delText>Product lifecycle management : 21st century paradigm for product realisation</w:delText>
        </w:r>
        <w:r w:rsidRPr="0031179F" w:rsidDel="00DB16E5">
          <w:rPr>
            <w:rFonts w:ascii="Calibri" w:hAnsi="Calibri" w:cs="Calibri"/>
            <w:noProof/>
          </w:rPr>
          <w:delText>. Springer.</w:delText>
        </w:r>
        <w:bookmarkStart w:id="31087" w:name="_Toc98333058"/>
        <w:bookmarkStart w:id="31088" w:name="_Toc98333697"/>
        <w:bookmarkStart w:id="31089" w:name="_Toc98345415"/>
        <w:bookmarkStart w:id="31090" w:name="_Toc98345942"/>
        <w:bookmarkStart w:id="31091" w:name="_Toc98346469"/>
        <w:bookmarkEnd w:id="31087"/>
        <w:bookmarkEnd w:id="31088"/>
        <w:bookmarkEnd w:id="31089"/>
        <w:bookmarkEnd w:id="31090"/>
        <w:bookmarkEnd w:id="31091"/>
      </w:del>
    </w:p>
    <w:p w14:paraId="3BD1EAC3" w14:textId="2340CAD8" w:rsidR="0031179F" w:rsidRPr="0031179F" w:rsidDel="00DB16E5" w:rsidRDefault="0031179F">
      <w:pPr>
        <w:rPr>
          <w:del w:id="31092" w:author="pete jones" w:date="2022-03-08T07:46:00Z"/>
          <w:rFonts w:ascii="Calibri" w:hAnsi="Calibri" w:cs="Calibri"/>
          <w:noProof/>
        </w:rPr>
        <w:pPrChange w:id="31093" w:author="pete jones" w:date="2022-03-16T17:58:00Z">
          <w:pPr>
            <w:widowControl w:val="0"/>
            <w:autoSpaceDE w:val="0"/>
            <w:autoSpaceDN w:val="0"/>
            <w:adjustRightInd w:val="0"/>
          </w:pPr>
        </w:pPrChange>
      </w:pPr>
      <w:del w:id="31094" w:author="pete jones" w:date="2022-03-08T07:46:00Z">
        <w:r w:rsidRPr="0031179F" w:rsidDel="00DB16E5">
          <w:rPr>
            <w:rFonts w:ascii="Calibri" w:hAnsi="Calibri" w:cs="Calibri"/>
            <w:noProof/>
          </w:rPr>
          <w:delText xml:space="preserve">Stark, J. (2015a) </w:delText>
        </w:r>
        <w:r w:rsidRPr="0031179F" w:rsidDel="00DB16E5">
          <w:rPr>
            <w:rFonts w:ascii="Calibri" w:hAnsi="Calibri" w:cs="Calibri"/>
            <w:i/>
            <w:iCs/>
            <w:noProof/>
          </w:rPr>
          <w:delText>Product lifecycle management : The Devil is in the Detail</w:delText>
        </w:r>
        <w:r w:rsidRPr="0031179F" w:rsidDel="00DB16E5">
          <w:rPr>
            <w:rFonts w:ascii="Calibri" w:hAnsi="Calibri" w:cs="Calibri"/>
            <w:noProof/>
          </w:rPr>
          <w:delText>. Springer.</w:delText>
        </w:r>
        <w:bookmarkStart w:id="31095" w:name="_Toc98333059"/>
        <w:bookmarkStart w:id="31096" w:name="_Toc98333698"/>
        <w:bookmarkStart w:id="31097" w:name="_Toc98345416"/>
        <w:bookmarkStart w:id="31098" w:name="_Toc98345943"/>
        <w:bookmarkStart w:id="31099" w:name="_Toc98346470"/>
        <w:bookmarkEnd w:id="31095"/>
        <w:bookmarkEnd w:id="31096"/>
        <w:bookmarkEnd w:id="31097"/>
        <w:bookmarkEnd w:id="31098"/>
        <w:bookmarkEnd w:id="31099"/>
      </w:del>
    </w:p>
    <w:p w14:paraId="7F281BCB" w14:textId="1CED94CF" w:rsidR="0031179F" w:rsidRPr="0031179F" w:rsidDel="00DB16E5" w:rsidRDefault="0031179F">
      <w:pPr>
        <w:rPr>
          <w:del w:id="31100" w:author="pete jones" w:date="2022-03-08T07:46:00Z"/>
          <w:rFonts w:ascii="Calibri" w:hAnsi="Calibri" w:cs="Calibri"/>
          <w:noProof/>
        </w:rPr>
        <w:pPrChange w:id="31101" w:author="pete jones" w:date="2022-03-16T17:58:00Z">
          <w:pPr>
            <w:widowControl w:val="0"/>
            <w:autoSpaceDE w:val="0"/>
            <w:autoSpaceDN w:val="0"/>
            <w:adjustRightInd w:val="0"/>
          </w:pPr>
        </w:pPrChange>
      </w:pPr>
      <w:del w:id="31102" w:author="pete jones" w:date="2022-03-08T07:46:00Z">
        <w:r w:rsidRPr="0031179F" w:rsidDel="00DB16E5">
          <w:rPr>
            <w:rFonts w:ascii="Calibri" w:hAnsi="Calibri" w:cs="Calibri"/>
            <w:noProof/>
          </w:rPr>
          <w:delText xml:space="preserve">Stark, J. (2015b) </w:delText>
        </w:r>
        <w:r w:rsidRPr="0031179F" w:rsidDel="00DB16E5">
          <w:rPr>
            <w:rFonts w:ascii="Calibri" w:hAnsi="Calibri" w:cs="Calibri"/>
            <w:i/>
            <w:iCs/>
            <w:noProof/>
          </w:rPr>
          <w:delText>Product lifecycle management. Volume 1, 21st century paradigm for product realisation</w:delText>
        </w:r>
        <w:r w:rsidRPr="0031179F" w:rsidDel="00DB16E5">
          <w:rPr>
            <w:rFonts w:ascii="Calibri" w:hAnsi="Calibri" w:cs="Calibri"/>
            <w:noProof/>
          </w:rPr>
          <w:delText>. Springer.</w:delText>
        </w:r>
        <w:bookmarkStart w:id="31103" w:name="_Toc98333060"/>
        <w:bookmarkStart w:id="31104" w:name="_Toc98333699"/>
        <w:bookmarkStart w:id="31105" w:name="_Toc98345417"/>
        <w:bookmarkStart w:id="31106" w:name="_Toc98345944"/>
        <w:bookmarkStart w:id="31107" w:name="_Toc98346471"/>
        <w:bookmarkEnd w:id="31103"/>
        <w:bookmarkEnd w:id="31104"/>
        <w:bookmarkEnd w:id="31105"/>
        <w:bookmarkEnd w:id="31106"/>
        <w:bookmarkEnd w:id="31107"/>
      </w:del>
    </w:p>
    <w:p w14:paraId="40BF3C99" w14:textId="16B2E9BC" w:rsidR="0031179F" w:rsidRPr="0031179F" w:rsidDel="00DB16E5" w:rsidRDefault="0031179F">
      <w:pPr>
        <w:rPr>
          <w:del w:id="31108" w:author="pete jones" w:date="2022-03-08T07:46:00Z"/>
          <w:rFonts w:ascii="Calibri" w:hAnsi="Calibri" w:cs="Calibri"/>
          <w:noProof/>
        </w:rPr>
        <w:pPrChange w:id="31109" w:author="pete jones" w:date="2022-03-16T17:58:00Z">
          <w:pPr>
            <w:widowControl w:val="0"/>
            <w:autoSpaceDE w:val="0"/>
            <w:autoSpaceDN w:val="0"/>
            <w:adjustRightInd w:val="0"/>
          </w:pPr>
        </w:pPrChange>
      </w:pPr>
      <w:del w:id="31110" w:author="pete jones" w:date="2022-03-08T07:46:00Z">
        <w:r w:rsidRPr="0031179F" w:rsidDel="00DB16E5">
          <w:rPr>
            <w:rFonts w:ascii="Calibri" w:hAnsi="Calibri" w:cs="Calibri"/>
            <w:noProof/>
          </w:rPr>
          <w:delText>TEDI (2020) ‘TEDI-London New Approaches Case Study’, pp. 2020–2022.</w:delText>
        </w:r>
        <w:bookmarkStart w:id="31111" w:name="_Toc98333061"/>
        <w:bookmarkStart w:id="31112" w:name="_Toc98333700"/>
        <w:bookmarkStart w:id="31113" w:name="_Toc98345418"/>
        <w:bookmarkStart w:id="31114" w:name="_Toc98345945"/>
        <w:bookmarkStart w:id="31115" w:name="_Toc98346472"/>
        <w:bookmarkEnd w:id="31111"/>
        <w:bookmarkEnd w:id="31112"/>
        <w:bookmarkEnd w:id="31113"/>
        <w:bookmarkEnd w:id="31114"/>
        <w:bookmarkEnd w:id="31115"/>
      </w:del>
    </w:p>
    <w:p w14:paraId="03848B2F" w14:textId="6648952A" w:rsidR="0031179F" w:rsidRPr="0031179F" w:rsidDel="00DB16E5" w:rsidRDefault="0031179F">
      <w:pPr>
        <w:rPr>
          <w:del w:id="31116" w:author="pete jones" w:date="2022-03-08T07:46:00Z"/>
          <w:rFonts w:ascii="Calibri" w:hAnsi="Calibri" w:cs="Calibri"/>
          <w:noProof/>
        </w:rPr>
        <w:pPrChange w:id="31117" w:author="pete jones" w:date="2022-03-16T17:58:00Z">
          <w:pPr>
            <w:widowControl w:val="0"/>
            <w:autoSpaceDE w:val="0"/>
            <w:autoSpaceDN w:val="0"/>
            <w:adjustRightInd w:val="0"/>
          </w:pPr>
        </w:pPrChange>
      </w:pPr>
      <w:del w:id="31118" w:author="pete jones" w:date="2022-03-08T07:46:00Z">
        <w:r w:rsidRPr="0031179F" w:rsidDel="00DB16E5">
          <w:rPr>
            <w:rFonts w:ascii="Calibri" w:hAnsi="Calibri" w:cs="Calibri"/>
            <w:noProof/>
          </w:rPr>
          <w:delText xml:space="preserve">Terzi, S.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10) ‘Product lifecycle management – from its history to its new role’, </w:delText>
        </w:r>
        <w:r w:rsidRPr="0031179F" w:rsidDel="00DB16E5">
          <w:rPr>
            <w:rFonts w:ascii="Calibri" w:hAnsi="Calibri" w:cs="Calibri"/>
            <w:i/>
            <w:iCs/>
            <w:noProof/>
          </w:rPr>
          <w:delText>Int. J. Product Lifecycle Management</w:delText>
        </w:r>
        <w:r w:rsidRPr="0031179F" w:rsidDel="00DB16E5">
          <w:rPr>
            <w:rFonts w:ascii="Calibri" w:hAnsi="Calibri" w:cs="Calibri"/>
            <w:noProof/>
          </w:rPr>
          <w:delText>, 4(4), pp. 360–389. doi: 10.1504/IJPLM.2010.036489.</w:delText>
        </w:r>
        <w:bookmarkStart w:id="31119" w:name="_Toc98333062"/>
        <w:bookmarkStart w:id="31120" w:name="_Toc98333701"/>
        <w:bookmarkStart w:id="31121" w:name="_Toc98345419"/>
        <w:bookmarkStart w:id="31122" w:name="_Toc98345946"/>
        <w:bookmarkStart w:id="31123" w:name="_Toc98346473"/>
        <w:bookmarkEnd w:id="31119"/>
        <w:bookmarkEnd w:id="31120"/>
        <w:bookmarkEnd w:id="31121"/>
        <w:bookmarkEnd w:id="31122"/>
        <w:bookmarkEnd w:id="31123"/>
      </w:del>
    </w:p>
    <w:p w14:paraId="0EDC3623" w14:textId="4BE26F8A" w:rsidR="0031179F" w:rsidRPr="0031179F" w:rsidDel="00DB16E5" w:rsidRDefault="0031179F">
      <w:pPr>
        <w:rPr>
          <w:del w:id="31124" w:author="pete jones" w:date="2022-03-08T07:46:00Z"/>
          <w:rFonts w:ascii="Calibri" w:hAnsi="Calibri" w:cs="Calibri"/>
          <w:noProof/>
        </w:rPr>
        <w:pPrChange w:id="31125" w:author="pete jones" w:date="2022-03-16T17:58:00Z">
          <w:pPr>
            <w:widowControl w:val="0"/>
            <w:autoSpaceDE w:val="0"/>
            <w:autoSpaceDN w:val="0"/>
            <w:adjustRightInd w:val="0"/>
          </w:pPr>
        </w:pPrChange>
      </w:pPr>
      <w:del w:id="31126" w:author="pete jones" w:date="2022-03-08T07:46:00Z">
        <w:r w:rsidRPr="0031179F" w:rsidDel="00DB16E5">
          <w:rPr>
            <w:rFonts w:ascii="Calibri" w:hAnsi="Calibri" w:cs="Calibri"/>
            <w:noProof/>
          </w:rPr>
          <w:delText xml:space="preserve">Thomson, G. (2016) </w:delText>
        </w:r>
        <w:r w:rsidRPr="0031179F" w:rsidDel="00DB16E5">
          <w:rPr>
            <w:rFonts w:ascii="Calibri" w:hAnsi="Calibri" w:cs="Calibri"/>
            <w:i/>
            <w:iCs/>
            <w:noProof/>
          </w:rPr>
          <w:delText>The Aston Approach Background to CDIO</w:delText>
        </w:r>
        <w:r w:rsidRPr="0031179F" w:rsidDel="00DB16E5">
          <w:rPr>
            <w:rFonts w:ascii="Calibri" w:hAnsi="Calibri" w:cs="Calibri"/>
            <w:noProof/>
          </w:rPr>
          <w:delText>.</w:delText>
        </w:r>
        <w:bookmarkStart w:id="31127" w:name="_Toc98333063"/>
        <w:bookmarkStart w:id="31128" w:name="_Toc98333702"/>
        <w:bookmarkStart w:id="31129" w:name="_Toc98345420"/>
        <w:bookmarkStart w:id="31130" w:name="_Toc98345947"/>
        <w:bookmarkStart w:id="31131" w:name="_Toc98346474"/>
        <w:bookmarkEnd w:id="31127"/>
        <w:bookmarkEnd w:id="31128"/>
        <w:bookmarkEnd w:id="31129"/>
        <w:bookmarkEnd w:id="31130"/>
        <w:bookmarkEnd w:id="31131"/>
      </w:del>
    </w:p>
    <w:p w14:paraId="311588B3" w14:textId="36A2A67D" w:rsidR="0031179F" w:rsidRPr="0031179F" w:rsidDel="00DB16E5" w:rsidRDefault="0031179F">
      <w:pPr>
        <w:rPr>
          <w:del w:id="31132" w:author="pete jones" w:date="2022-03-08T07:46:00Z"/>
          <w:rFonts w:ascii="Calibri" w:hAnsi="Calibri" w:cs="Calibri"/>
          <w:noProof/>
        </w:rPr>
        <w:pPrChange w:id="31133" w:author="pete jones" w:date="2022-03-16T17:58:00Z">
          <w:pPr>
            <w:widowControl w:val="0"/>
            <w:autoSpaceDE w:val="0"/>
            <w:autoSpaceDN w:val="0"/>
            <w:adjustRightInd w:val="0"/>
          </w:pPr>
        </w:pPrChange>
      </w:pPr>
      <w:del w:id="31134" w:author="pete jones" w:date="2022-03-08T07:46:00Z">
        <w:r w:rsidRPr="0031179F" w:rsidDel="00DB16E5">
          <w:rPr>
            <w:rFonts w:ascii="Calibri" w:hAnsi="Calibri" w:cs="Calibri"/>
            <w:noProof/>
          </w:rPr>
          <w:delText xml:space="preserve">Thomson, G. A. (2017) ‘Development of a series of design build projects - Preparing students for industrial placement’, </w:delText>
        </w:r>
        <w:r w:rsidRPr="0031179F" w:rsidDel="00DB16E5">
          <w:rPr>
            <w:rFonts w:ascii="Calibri" w:hAnsi="Calibri" w:cs="Calibri"/>
            <w:i/>
            <w:iCs/>
            <w:noProof/>
          </w:rPr>
          <w:delText>Proceedings of the 45th SEFI Annual Conference 2017 - Education Excellence for Sustainability, SEFI 2017</w:delText>
        </w:r>
        <w:r w:rsidRPr="0031179F" w:rsidDel="00DB16E5">
          <w:rPr>
            <w:rFonts w:ascii="Calibri" w:hAnsi="Calibri" w:cs="Calibri"/>
            <w:noProof/>
          </w:rPr>
          <w:delText>, pp. 339–346.</w:delText>
        </w:r>
        <w:bookmarkStart w:id="31135" w:name="_Toc98333064"/>
        <w:bookmarkStart w:id="31136" w:name="_Toc98333703"/>
        <w:bookmarkStart w:id="31137" w:name="_Toc98345421"/>
        <w:bookmarkStart w:id="31138" w:name="_Toc98345948"/>
        <w:bookmarkStart w:id="31139" w:name="_Toc98346475"/>
        <w:bookmarkEnd w:id="31135"/>
        <w:bookmarkEnd w:id="31136"/>
        <w:bookmarkEnd w:id="31137"/>
        <w:bookmarkEnd w:id="31138"/>
        <w:bookmarkEnd w:id="31139"/>
      </w:del>
    </w:p>
    <w:p w14:paraId="222A0668" w14:textId="2DE65937" w:rsidR="0031179F" w:rsidRPr="0031179F" w:rsidDel="00DB16E5" w:rsidRDefault="0031179F">
      <w:pPr>
        <w:rPr>
          <w:del w:id="31140" w:author="pete jones" w:date="2022-03-08T07:46:00Z"/>
          <w:rFonts w:ascii="Calibri" w:hAnsi="Calibri" w:cs="Calibri"/>
          <w:noProof/>
        </w:rPr>
        <w:pPrChange w:id="31141" w:author="pete jones" w:date="2022-03-16T17:58:00Z">
          <w:pPr>
            <w:widowControl w:val="0"/>
            <w:autoSpaceDE w:val="0"/>
            <w:autoSpaceDN w:val="0"/>
            <w:adjustRightInd w:val="0"/>
          </w:pPr>
        </w:pPrChange>
      </w:pPr>
      <w:del w:id="31142" w:author="pete jones" w:date="2022-03-08T07:46:00Z">
        <w:r w:rsidRPr="0031179F" w:rsidDel="00DB16E5">
          <w:rPr>
            <w:rFonts w:ascii="Calibri" w:hAnsi="Calibri" w:cs="Calibri"/>
            <w:noProof/>
          </w:rPr>
          <w:delText xml:space="preserve">Thomson, G. and Clark, R. (2018) </w:delText>
        </w:r>
        <w:r w:rsidRPr="0031179F" w:rsidDel="00DB16E5">
          <w:rPr>
            <w:rFonts w:ascii="Calibri" w:hAnsi="Calibri" w:cs="Calibri"/>
            <w:i/>
            <w:iCs/>
            <w:noProof/>
          </w:rPr>
          <w:delText>DEVELOPING STAFF FOR EFFECTIVE CDIO IMPLEMENTATION</w:delText>
        </w:r>
        <w:r w:rsidRPr="0031179F" w:rsidDel="00DB16E5">
          <w:rPr>
            <w:rFonts w:ascii="Calibri" w:hAnsi="Calibri" w:cs="Calibri"/>
            <w:noProof/>
          </w:rPr>
          <w:delText xml:space="preserve">, </w:delText>
        </w:r>
        <w:r w:rsidRPr="0031179F" w:rsidDel="00DB16E5">
          <w:rPr>
            <w:rFonts w:ascii="Calibri" w:hAnsi="Calibri" w:cs="Calibri"/>
            <w:i/>
            <w:iCs/>
            <w:noProof/>
          </w:rPr>
          <w:delText>Proceedings of the 14th International CDIO Conference</w:delText>
        </w:r>
        <w:r w:rsidRPr="0031179F" w:rsidDel="00DB16E5">
          <w:rPr>
            <w:rFonts w:ascii="Calibri" w:hAnsi="Calibri" w:cs="Calibri"/>
            <w:noProof/>
          </w:rPr>
          <w:delText>.</w:delText>
        </w:r>
        <w:bookmarkStart w:id="31143" w:name="_Toc98333065"/>
        <w:bookmarkStart w:id="31144" w:name="_Toc98333704"/>
        <w:bookmarkStart w:id="31145" w:name="_Toc98345422"/>
        <w:bookmarkStart w:id="31146" w:name="_Toc98345949"/>
        <w:bookmarkStart w:id="31147" w:name="_Toc98346476"/>
        <w:bookmarkEnd w:id="31143"/>
        <w:bookmarkEnd w:id="31144"/>
        <w:bookmarkEnd w:id="31145"/>
        <w:bookmarkEnd w:id="31146"/>
        <w:bookmarkEnd w:id="31147"/>
      </w:del>
    </w:p>
    <w:p w14:paraId="41449348" w14:textId="57E1090F" w:rsidR="0031179F" w:rsidRPr="0031179F" w:rsidDel="00DB16E5" w:rsidRDefault="0031179F">
      <w:pPr>
        <w:rPr>
          <w:del w:id="31148" w:author="pete jones" w:date="2022-03-08T07:46:00Z"/>
          <w:rFonts w:ascii="Calibri" w:hAnsi="Calibri" w:cs="Calibri"/>
          <w:noProof/>
        </w:rPr>
        <w:pPrChange w:id="31149" w:author="pete jones" w:date="2022-03-16T17:58:00Z">
          <w:pPr>
            <w:widowControl w:val="0"/>
            <w:autoSpaceDE w:val="0"/>
            <w:autoSpaceDN w:val="0"/>
            <w:adjustRightInd w:val="0"/>
          </w:pPr>
        </w:pPrChange>
      </w:pPr>
      <w:del w:id="31150" w:author="pete jones" w:date="2022-03-08T07:46:00Z">
        <w:r w:rsidRPr="0031179F" w:rsidDel="00DB16E5">
          <w:rPr>
            <w:rFonts w:ascii="Calibri" w:hAnsi="Calibri" w:cs="Calibri"/>
            <w:noProof/>
          </w:rPr>
          <w:delText>University of Glasgow (2017) ‘Course Reiew Guidance’, p. 19. Available at: https://www.gla.ac.uk/media/Media_558162_smxx.docx.</w:delText>
        </w:r>
        <w:bookmarkStart w:id="31151" w:name="_Toc98333066"/>
        <w:bookmarkStart w:id="31152" w:name="_Toc98333705"/>
        <w:bookmarkStart w:id="31153" w:name="_Toc98345423"/>
        <w:bookmarkStart w:id="31154" w:name="_Toc98345950"/>
        <w:bookmarkStart w:id="31155" w:name="_Toc98346477"/>
        <w:bookmarkEnd w:id="31151"/>
        <w:bookmarkEnd w:id="31152"/>
        <w:bookmarkEnd w:id="31153"/>
        <w:bookmarkEnd w:id="31154"/>
        <w:bookmarkEnd w:id="31155"/>
      </w:del>
    </w:p>
    <w:p w14:paraId="7ED30047" w14:textId="65D97689" w:rsidR="0031179F" w:rsidRPr="0031179F" w:rsidDel="00DB16E5" w:rsidRDefault="0031179F">
      <w:pPr>
        <w:rPr>
          <w:del w:id="31156" w:author="pete jones" w:date="2022-03-08T07:46:00Z"/>
          <w:rFonts w:ascii="Calibri" w:hAnsi="Calibri" w:cs="Calibri"/>
          <w:noProof/>
        </w:rPr>
        <w:pPrChange w:id="31157" w:author="pete jones" w:date="2022-03-16T17:58:00Z">
          <w:pPr>
            <w:widowControl w:val="0"/>
            <w:autoSpaceDE w:val="0"/>
            <w:autoSpaceDN w:val="0"/>
            <w:adjustRightInd w:val="0"/>
          </w:pPr>
        </w:pPrChange>
      </w:pPr>
      <w:del w:id="31158" w:author="pete jones" w:date="2022-03-08T07:46:00Z">
        <w:r w:rsidRPr="0031179F" w:rsidDel="00DB16E5">
          <w:rPr>
            <w:rFonts w:ascii="Calibri" w:hAnsi="Calibri" w:cs="Calibri"/>
            <w:noProof/>
          </w:rPr>
          <w:delText xml:space="preserve">Weaver, G. C.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15) </w:delText>
        </w:r>
        <w:r w:rsidRPr="0031179F" w:rsidDel="00DB16E5">
          <w:rPr>
            <w:rFonts w:ascii="Calibri" w:hAnsi="Calibri" w:cs="Calibri"/>
            <w:i/>
            <w:iCs/>
            <w:noProof/>
          </w:rPr>
          <w:delText>Transforming institutions - Undergraduate STEM Education for the 21st Century</w:delText>
        </w:r>
        <w:r w:rsidRPr="0031179F" w:rsidDel="00DB16E5">
          <w:rPr>
            <w:rFonts w:ascii="Calibri" w:hAnsi="Calibri" w:cs="Calibri"/>
            <w:noProof/>
          </w:rPr>
          <w:delText>.</w:delText>
        </w:r>
        <w:bookmarkStart w:id="31159" w:name="_Toc98333067"/>
        <w:bookmarkStart w:id="31160" w:name="_Toc98333706"/>
        <w:bookmarkStart w:id="31161" w:name="_Toc98345424"/>
        <w:bookmarkStart w:id="31162" w:name="_Toc98345951"/>
        <w:bookmarkStart w:id="31163" w:name="_Toc98346478"/>
        <w:bookmarkEnd w:id="31159"/>
        <w:bookmarkEnd w:id="31160"/>
        <w:bookmarkEnd w:id="31161"/>
        <w:bookmarkEnd w:id="31162"/>
        <w:bookmarkEnd w:id="31163"/>
      </w:del>
    </w:p>
    <w:p w14:paraId="7FBE9CCC" w14:textId="20B22487" w:rsidR="0031179F" w:rsidRPr="0031179F" w:rsidDel="00DB16E5" w:rsidRDefault="0031179F">
      <w:pPr>
        <w:rPr>
          <w:del w:id="31164" w:author="pete jones" w:date="2022-03-08T07:46:00Z"/>
          <w:rFonts w:ascii="Calibri" w:hAnsi="Calibri" w:cs="Calibri"/>
          <w:noProof/>
        </w:rPr>
        <w:pPrChange w:id="31165" w:author="pete jones" w:date="2022-03-16T17:58:00Z">
          <w:pPr>
            <w:widowControl w:val="0"/>
            <w:autoSpaceDE w:val="0"/>
            <w:autoSpaceDN w:val="0"/>
            <w:adjustRightInd w:val="0"/>
          </w:pPr>
        </w:pPrChange>
      </w:pPr>
      <w:del w:id="31166" w:author="pete jones" w:date="2022-03-08T07:46:00Z">
        <w:r w:rsidRPr="0031179F" w:rsidDel="00DB16E5">
          <w:rPr>
            <w:rFonts w:ascii="Calibri" w:hAnsi="Calibri" w:cs="Calibri"/>
            <w:noProof/>
          </w:rPr>
          <w:delText xml:space="preserve">Weaver, T. (2020) ‘FEATURE: How NMITE is taking engineering education back to the drawing board’, </w:delText>
        </w:r>
        <w:r w:rsidRPr="0031179F" w:rsidDel="00DB16E5">
          <w:rPr>
            <w:rFonts w:ascii="Calibri" w:hAnsi="Calibri" w:cs="Calibri"/>
            <w:i/>
            <w:iCs/>
            <w:noProof/>
          </w:rPr>
          <w:delText>IMECHE - professional Engineer</w:delText>
        </w:r>
        <w:r w:rsidRPr="0031179F" w:rsidDel="00DB16E5">
          <w:rPr>
            <w:rFonts w:ascii="Calibri" w:hAnsi="Calibri" w:cs="Calibri"/>
            <w:noProof/>
          </w:rPr>
          <w:delText>, 33(3), p. 18. Available at: https://www.imeche.org/news/news-article/feature-how-nmite-is-taking-engineering-education-back-to-the-drawing-board?utm_campaign=1916604_TP_PE Weekly 20200605&amp;utm_medium=email&amp;utm_source=dotdigital&amp;dm_i=3X32,152V0,30AVMR,412C4,1 (Accessed: 10 June 2020).</w:delText>
        </w:r>
        <w:bookmarkStart w:id="31167" w:name="_Toc98333068"/>
        <w:bookmarkStart w:id="31168" w:name="_Toc98333707"/>
        <w:bookmarkStart w:id="31169" w:name="_Toc98345425"/>
        <w:bookmarkStart w:id="31170" w:name="_Toc98345952"/>
        <w:bookmarkStart w:id="31171" w:name="_Toc98346479"/>
        <w:bookmarkEnd w:id="31167"/>
        <w:bookmarkEnd w:id="31168"/>
        <w:bookmarkEnd w:id="31169"/>
        <w:bookmarkEnd w:id="31170"/>
        <w:bookmarkEnd w:id="31171"/>
      </w:del>
    </w:p>
    <w:p w14:paraId="4E924BCC" w14:textId="46539B3A" w:rsidR="0031179F" w:rsidRPr="0031179F" w:rsidDel="00DB16E5" w:rsidRDefault="0031179F">
      <w:pPr>
        <w:rPr>
          <w:del w:id="31172" w:author="pete jones" w:date="2022-03-08T07:46:00Z"/>
          <w:rFonts w:ascii="Calibri" w:hAnsi="Calibri" w:cs="Calibri"/>
          <w:noProof/>
        </w:rPr>
        <w:pPrChange w:id="31173" w:author="pete jones" w:date="2022-03-16T17:58:00Z">
          <w:pPr>
            <w:widowControl w:val="0"/>
            <w:autoSpaceDE w:val="0"/>
            <w:autoSpaceDN w:val="0"/>
            <w:adjustRightInd w:val="0"/>
          </w:pPr>
        </w:pPrChange>
      </w:pPr>
      <w:del w:id="31174" w:author="pete jones" w:date="2022-03-08T07:46:00Z">
        <w:r w:rsidRPr="0031179F" w:rsidDel="00DB16E5">
          <w:rPr>
            <w:rFonts w:ascii="Calibri" w:hAnsi="Calibri" w:cs="Calibri"/>
            <w:noProof/>
          </w:rPr>
          <w:delText xml:space="preserve">WEF (2015) ‘New Vision for Education Unlocking the Potential of Technology’, </w:delText>
        </w:r>
        <w:r w:rsidRPr="0031179F" w:rsidDel="00DB16E5">
          <w:rPr>
            <w:rFonts w:ascii="Calibri" w:hAnsi="Calibri" w:cs="Calibri"/>
            <w:i/>
            <w:iCs/>
            <w:noProof/>
          </w:rPr>
          <w:delText>New Vision for Education: Unlocking the Potencial of Technology</w:delText>
        </w:r>
        <w:r w:rsidRPr="0031179F" w:rsidDel="00DB16E5">
          <w:rPr>
            <w:rFonts w:ascii="Calibri" w:hAnsi="Calibri" w:cs="Calibri"/>
            <w:noProof/>
          </w:rPr>
          <w:delText>, pp. 1–32. Available at: www.weforum.org.</w:delText>
        </w:r>
        <w:bookmarkStart w:id="31175" w:name="_Toc98333069"/>
        <w:bookmarkStart w:id="31176" w:name="_Toc98333708"/>
        <w:bookmarkStart w:id="31177" w:name="_Toc98345426"/>
        <w:bookmarkStart w:id="31178" w:name="_Toc98345953"/>
        <w:bookmarkStart w:id="31179" w:name="_Toc98346480"/>
        <w:bookmarkEnd w:id="31175"/>
        <w:bookmarkEnd w:id="31176"/>
        <w:bookmarkEnd w:id="31177"/>
        <w:bookmarkEnd w:id="31178"/>
        <w:bookmarkEnd w:id="31179"/>
      </w:del>
    </w:p>
    <w:p w14:paraId="5D72BD87" w14:textId="0DB50D44" w:rsidR="0031179F" w:rsidRPr="0031179F" w:rsidDel="00DB16E5" w:rsidRDefault="0031179F">
      <w:pPr>
        <w:rPr>
          <w:del w:id="31180" w:author="pete jones" w:date="2022-03-08T07:46:00Z"/>
          <w:rFonts w:ascii="Calibri" w:hAnsi="Calibri" w:cs="Calibri"/>
          <w:noProof/>
        </w:rPr>
        <w:pPrChange w:id="31181" w:author="pete jones" w:date="2022-03-16T17:58:00Z">
          <w:pPr>
            <w:widowControl w:val="0"/>
            <w:autoSpaceDE w:val="0"/>
            <w:autoSpaceDN w:val="0"/>
            <w:adjustRightInd w:val="0"/>
          </w:pPr>
        </w:pPrChange>
      </w:pPr>
      <w:del w:id="31182" w:author="pete jones" w:date="2022-03-08T07:46:00Z">
        <w:r w:rsidRPr="0031179F" w:rsidDel="00DB16E5">
          <w:rPr>
            <w:rFonts w:ascii="Calibri" w:hAnsi="Calibri" w:cs="Calibri"/>
            <w:noProof/>
          </w:rPr>
          <w:delText xml:space="preserve">Wilson, O. E. D. (2006) </w:delText>
        </w:r>
        <w:r w:rsidRPr="0031179F" w:rsidDel="00DB16E5">
          <w:rPr>
            <w:rFonts w:ascii="Calibri" w:hAnsi="Calibri" w:cs="Calibri"/>
            <w:i/>
            <w:iCs/>
            <w:noProof/>
          </w:rPr>
          <w:delText>Types of curriculum Definitions of the different types of curriculum</w:delText>
        </w:r>
        <w:r w:rsidRPr="0031179F" w:rsidDel="00DB16E5">
          <w:rPr>
            <w:rFonts w:ascii="Calibri" w:hAnsi="Calibri" w:cs="Calibri"/>
            <w:noProof/>
          </w:rPr>
          <w:delText>. Available at: https://evaeducation.weebly.com/uploads/1/9/6/9/19692577/1a._types_of_curriculum.pdf (Accessed: 21 February 2022).</w:delText>
        </w:r>
        <w:bookmarkStart w:id="31183" w:name="_Toc98333070"/>
        <w:bookmarkStart w:id="31184" w:name="_Toc98333709"/>
        <w:bookmarkStart w:id="31185" w:name="_Toc98345427"/>
        <w:bookmarkStart w:id="31186" w:name="_Toc98345954"/>
        <w:bookmarkStart w:id="31187" w:name="_Toc98346481"/>
        <w:bookmarkEnd w:id="31183"/>
        <w:bookmarkEnd w:id="31184"/>
        <w:bookmarkEnd w:id="31185"/>
        <w:bookmarkEnd w:id="31186"/>
        <w:bookmarkEnd w:id="31187"/>
      </w:del>
    </w:p>
    <w:p w14:paraId="15DDDDE1" w14:textId="60E7B942" w:rsidR="0031179F" w:rsidRPr="0031179F" w:rsidDel="00DB16E5" w:rsidRDefault="0031179F">
      <w:pPr>
        <w:rPr>
          <w:del w:id="31188" w:author="pete jones" w:date="2022-03-08T07:46:00Z"/>
          <w:rFonts w:ascii="Calibri" w:hAnsi="Calibri" w:cs="Calibri"/>
          <w:noProof/>
        </w:rPr>
        <w:pPrChange w:id="31189" w:author="pete jones" w:date="2022-03-16T17:58:00Z">
          <w:pPr>
            <w:widowControl w:val="0"/>
            <w:autoSpaceDE w:val="0"/>
            <w:autoSpaceDN w:val="0"/>
            <w:adjustRightInd w:val="0"/>
          </w:pPr>
        </w:pPrChange>
      </w:pPr>
      <w:del w:id="31190" w:author="pete jones" w:date="2022-03-08T07:46:00Z">
        <w:r w:rsidRPr="0031179F" w:rsidDel="00DB16E5">
          <w:rPr>
            <w:rFonts w:ascii="Calibri" w:hAnsi="Calibri" w:cs="Calibri"/>
            <w:noProof/>
          </w:rPr>
          <w:delText xml:space="preserve">World Commission on Environment (1987) </w:delText>
        </w:r>
        <w:r w:rsidRPr="0031179F" w:rsidDel="00DB16E5">
          <w:rPr>
            <w:rFonts w:ascii="Calibri" w:hAnsi="Calibri" w:cs="Calibri"/>
            <w:i/>
            <w:iCs/>
            <w:noProof/>
          </w:rPr>
          <w:delText>Report of the World Commission on Environment and Development: Our Common Future Towards Sustainable Development 2. Part II. Common Challenges Population and Human Resources 4</w:delText>
        </w:r>
        <w:r w:rsidRPr="0031179F" w:rsidDel="00DB16E5">
          <w:rPr>
            <w:rFonts w:ascii="Calibri" w:hAnsi="Calibri" w:cs="Calibri"/>
            <w:noProof/>
          </w:rPr>
          <w:delText>.</w:delText>
        </w:r>
        <w:bookmarkStart w:id="31191" w:name="_Toc98333071"/>
        <w:bookmarkStart w:id="31192" w:name="_Toc98333710"/>
        <w:bookmarkStart w:id="31193" w:name="_Toc98345428"/>
        <w:bookmarkStart w:id="31194" w:name="_Toc98345955"/>
        <w:bookmarkStart w:id="31195" w:name="_Toc98346482"/>
        <w:bookmarkEnd w:id="31191"/>
        <w:bookmarkEnd w:id="31192"/>
        <w:bookmarkEnd w:id="31193"/>
        <w:bookmarkEnd w:id="31194"/>
        <w:bookmarkEnd w:id="31195"/>
      </w:del>
    </w:p>
    <w:p w14:paraId="7B95C18C" w14:textId="3A06EF92" w:rsidR="0031179F" w:rsidRPr="0031179F" w:rsidDel="00DB16E5" w:rsidRDefault="0031179F">
      <w:pPr>
        <w:rPr>
          <w:del w:id="31196" w:author="pete jones" w:date="2022-03-08T07:46:00Z"/>
          <w:rFonts w:ascii="Calibri" w:hAnsi="Calibri" w:cs="Calibri"/>
          <w:noProof/>
        </w:rPr>
        <w:pPrChange w:id="31197" w:author="pete jones" w:date="2022-03-16T17:58:00Z">
          <w:pPr>
            <w:widowControl w:val="0"/>
            <w:autoSpaceDE w:val="0"/>
            <w:autoSpaceDN w:val="0"/>
            <w:adjustRightInd w:val="0"/>
          </w:pPr>
        </w:pPrChange>
      </w:pPr>
      <w:del w:id="31198" w:author="pete jones" w:date="2022-03-08T07:46:00Z">
        <w:r w:rsidRPr="0031179F" w:rsidDel="00DB16E5">
          <w:rPr>
            <w:rFonts w:ascii="Calibri" w:hAnsi="Calibri" w:cs="Calibri"/>
            <w:noProof/>
          </w:rPr>
          <w:delText xml:space="preserve">Ye, X. </w:delText>
        </w:r>
        <w:r w:rsidRPr="0031179F" w:rsidDel="00DB16E5">
          <w:rPr>
            <w:rFonts w:ascii="Calibri" w:hAnsi="Calibri" w:cs="Calibri"/>
            <w:i/>
            <w:iCs/>
            <w:noProof/>
          </w:rPr>
          <w:delText>et al.</w:delText>
        </w:r>
        <w:r w:rsidRPr="0031179F" w:rsidDel="00DB16E5">
          <w:rPr>
            <w:rFonts w:ascii="Calibri" w:hAnsi="Calibri" w:cs="Calibri"/>
            <w:noProof/>
          </w:rPr>
          <w:delText xml:space="preserve"> (2004) ‘Today’s students, tomorrow’s engineers: an industrial perspective on CAD education’, </w:delText>
        </w:r>
        <w:r w:rsidRPr="0031179F" w:rsidDel="00DB16E5">
          <w:rPr>
            <w:rFonts w:ascii="Calibri" w:hAnsi="Calibri" w:cs="Calibri"/>
            <w:i/>
            <w:iCs/>
            <w:noProof/>
          </w:rPr>
          <w:delText>Computer Aided Design</w:delText>
        </w:r>
        <w:r w:rsidRPr="0031179F" w:rsidDel="00DB16E5">
          <w:rPr>
            <w:rFonts w:ascii="Calibri" w:hAnsi="Calibri" w:cs="Calibri"/>
            <w:noProof/>
          </w:rPr>
          <w:delText>, 36(14), pp. 1451–1460. doi: 10.1016/j.cad.2003.11.006.</w:delText>
        </w:r>
        <w:bookmarkStart w:id="31199" w:name="_Toc98333072"/>
        <w:bookmarkStart w:id="31200" w:name="_Toc98333711"/>
        <w:bookmarkStart w:id="31201" w:name="_Toc98345429"/>
        <w:bookmarkStart w:id="31202" w:name="_Toc98345956"/>
        <w:bookmarkStart w:id="31203" w:name="_Toc98346483"/>
        <w:bookmarkEnd w:id="31199"/>
        <w:bookmarkEnd w:id="31200"/>
        <w:bookmarkEnd w:id="31201"/>
        <w:bookmarkEnd w:id="31202"/>
        <w:bookmarkEnd w:id="31203"/>
      </w:del>
    </w:p>
    <w:p w14:paraId="2195051C" w14:textId="086D2D04" w:rsidR="00F975C3" w:rsidRPr="00FF6A71" w:rsidDel="00D521F5" w:rsidRDefault="00F975C3">
      <w:pPr>
        <w:rPr>
          <w:del w:id="31204" w:author="pete jones" w:date="2022-03-13T17:55:00Z"/>
        </w:rPr>
      </w:pPr>
      <w:del w:id="31205" w:author="pete jones" w:date="2022-03-08T07:46:00Z">
        <w:r w:rsidRPr="00C15005" w:rsidDel="00DB16E5">
          <w:fldChar w:fldCharType="end"/>
        </w:r>
      </w:del>
      <w:bookmarkStart w:id="31206" w:name="_Toc98333073"/>
      <w:bookmarkStart w:id="31207" w:name="_Toc98333712"/>
      <w:bookmarkStart w:id="31208" w:name="_Toc98345430"/>
      <w:bookmarkStart w:id="31209" w:name="_Toc98345957"/>
      <w:bookmarkStart w:id="31210" w:name="_Toc98346484"/>
      <w:bookmarkEnd w:id="31206"/>
      <w:bookmarkEnd w:id="31207"/>
      <w:bookmarkEnd w:id="31208"/>
      <w:bookmarkEnd w:id="31209"/>
      <w:bookmarkEnd w:id="31210"/>
    </w:p>
    <w:p w14:paraId="225194D9" w14:textId="1DC4E098" w:rsidR="00A33F88" w:rsidRPr="007C0DAF" w:rsidDel="009D4728" w:rsidRDefault="00216EB5">
      <w:pPr>
        <w:rPr>
          <w:del w:id="31211" w:author="pete jones" w:date="2022-01-03T16:33:00Z"/>
        </w:rPr>
        <w:pPrChange w:id="31212" w:author="pete jones" w:date="2022-01-03T16:39:00Z">
          <w:pPr>
            <w:pStyle w:val="Heading2"/>
          </w:pPr>
        </w:pPrChange>
      </w:pPr>
      <w:bookmarkStart w:id="31213" w:name="_Toc68162230"/>
      <w:del w:id="31214" w:author="pete jones" w:date="2022-01-03T16:33:00Z">
        <w:r w:rsidRPr="00FF6A71" w:rsidDel="009D4728">
          <w:rPr>
            <w:b/>
            <w:bCs/>
            <w:rPrChange w:id="31215" w:author="pete jones" w:date="2022-01-04T13:45:00Z">
              <w:rPr>
                <w:b w:val="0"/>
                <w:bCs w:val="0"/>
                <w:i w:val="0"/>
                <w:iCs w:val="0"/>
              </w:rPr>
            </w:rPrChange>
          </w:rPr>
          <w:delText>Appendix</w:delText>
        </w:r>
        <w:bookmarkEnd w:id="31213"/>
      </w:del>
    </w:p>
    <w:p w14:paraId="5628D064" w14:textId="09BAB7E7" w:rsidR="00197D90" w:rsidRPr="00FF6A71" w:rsidDel="009D4728" w:rsidRDefault="00197D90">
      <w:pPr>
        <w:pStyle w:val="Heading2"/>
        <w:jc w:val="left"/>
        <w:rPr>
          <w:del w:id="31216" w:author="pete jones" w:date="2022-01-03T16:33:00Z"/>
        </w:rPr>
        <w:pPrChange w:id="31217" w:author="pete jones" w:date="2022-01-03T16:35:00Z">
          <w:pPr>
            <w:pStyle w:val="Heading2"/>
          </w:pPr>
        </w:pPrChange>
      </w:pPr>
      <w:bookmarkStart w:id="31218" w:name="_Toc68162231"/>
      <w:del w:id="31219" w:author="pete jones" w:date="2022-01-03T16:33:00Z">
        <w:r w:rsidRPr="00FF6A71" w:rsidDel="009D4728">
          <w:rPr>
            <w:b w:val="0"/>
            <w:bCs w:val="0"/>
            <w:i w:val="0"/>
            <w:iCs w:val="0"/>
          </w:rPr>
          <w:delText>Example project work</w:delText>
        </w:r>
        <w:bookmarkEnd w:id="31218"/>
      </w:del>
    </w:p>
    <w:p w14:paraId="76CF67E3" w14:textId="746FE01E" w:rsidR="00197D90" w:rsidRPr="00FF6A71" w:rsidRDefault="00197D90">
      <w:pPr>
        <w:jc w:val="left"/>
        <w:pPrChange w:id="31220" w:author="pete jones" w:date="2022-01-03T16:35:00Z">
          <w:pPr/>
        </w:pPrChange>
      </w:pPr>
      <w:r w:rsidRPr="00FF6A71">
        <w:t>There are many examples of project challenges published widely over the internet. With a little creativity</w:t>
      </w:r>
      <w:ins w:id="31221" w:author="pete jones" w:date="2022-03-30T10:33:00Z">
        <w:r w:rsidR="00541BAB">
          <w:t>,</w:t>
        </w:r>
      </w:ins>
      <w:r w:rsidRPr="00FF6A71">
        <w:t xml:space="preserve"> these projects can be adapted to integrate the curriculum supported by the StUDEE framework or as standalone projects for either a specific topic or consolidation work. However, the most effective strategy is to rethink activities that provide synoptic, </w:t>
      </w:r>
      <w:del w:id="31222" w:author="pete jones" w:date="2022-03-30T10:33:00Z">
        <w:r w:rsidRPr="00FF6A71" w:rsidDel="00541BAB">
          <w:delText xml:space="preserve">team </w:delText>
        </w:r>
      </w:del>
      <w:ins w:id="31223" w:author="pete jones" w:date="2022-03-30T10:33:00Z">
        <w:r w:rsidR="00541BAB" w:rsidRPr="00FF6A71">
          <w:t>team</w:t>
        </w:r>
        <w:r w:rsidR="00541BAB">
          <w:t>-</w:t>
        </w:r>
      </w:ins>
      <w:r w:rsidRPr="00FF6A71">
        <w:t>building challenges, integrate engineering principles, and provide innovative assessment opportunities. Deploying collaborative design networks has never been so important</w:t>
      </w:r>
      <w:del w:id="31224" w:author="pete jones" w:date="2022-04-01T12:53:00Z">
        <w:r w:rsidRPr="00FF6A71" w:rsidDel="00C8518E">
          <w:delText xml:space="preserve">, </w:delText>
        </w:r>
      </w:del>
      <w:ins w:id="31225" w:author="pete jones" w:date="2022-04-01T12:53:00Z">
        <w:r w:rsidR="00C8518E">
          <w:t>;</w:t>
        </w:r>
        <w:r w:rsidR="00C8518E" w:rsidRPr="00FF6A71">
          <w:t xml:space="preserve"> </w:t>
        </w:r>
      </w:ins>
      <w:r w:rsidRPr="00FF6A71">
        <w:t>more classes are moving on</w:t>
      </w:r>
      <w:del w:id="31226" w:author="pete jones" w:date="2022-03-30T10:33:00Z">
        <w:r w:rsidRPr="00FF6A71" w:rsidDel="00541BAB">
          <w:delText>-</w:delText>
        </w:r>
      </w:del>
      <w:r w:rsidRPr="00FF6A71">
        <w:t>line (and destined to remain so).</w:t>
      </w:r>
    </w:p>
    <w:p w14:paraId="0DD16E52" w14:textId="26306461" w:rsidR="00197D90" w:rsidRPr="00FF6A71" w:rsidDel="007C52DD" w:rsidRDefault="00197D90" w:rsidP="00197D90">
      <w:pPr>
        <w:rPr>
          <w:del w:id="31227" w:author="pete jones" w:date="2022-01-04T12:31:00Z"/>
        </w:rPr>
      </w:pPr>
      <w:del w:id="31228" w:author="pete jones" w:date="2022-01-04T12:32:00Z">
        <w:r w:rsidRPr="00FF6A71" w:rsidDel="007C52DD">
          <w:delText>Here are some inspirational links found with just a few simple google searches</w:delText>
        </w:r>
      </w:del>
      <w:del w:id="31229" w:author="pete jones" w:date="2022-01-04T12:31:00Z">
        <w:r w:rsidRPr="00FF6A71" w:rsidDel="007C52DD">
          <w:delText>…</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1230" w:author="pete jones" w:date="2022-01-04T12:17:00Z">
          <w:tblPr>
            <w:tblW w:w="0" w:type="auto"/>
            <w:tblInd w:w="720" w:type="dxa"/>
            <w:tblLook w:val="04A0" w:firstRow="1" w:lastRow="0" w:firstColumn="1" w:lastColumn="0" w:noHBand="0" w:noVBand="1"/>
          </w:tblPr>
        </w:tblPrChange>
      </w:tblPr>
      <w:tblGrid>
        <w:gridCol w:w="8777"/>
        <w:tblGridChange w:id="31231">
          <w:tblGrid>
            <w:gridCol w:w="8067"/>
          </w:tblGrid>
        </w:tblGridChange>
      </w:tblGrid>
      <w:tr w:rsidR="00197D90" w:rsidRPr="00FF6A71" w:rsidDel="00D15BF3" w14:paraId="355AE6FA" w14:textId="7ABA0CDF" w:rsidTr="00D15BF3">
        <w:trPr>
          <w:jc w:val="center"/>
          <w:del w:id="31232" w:author="pete jones" w:date="2022-01-04T12:20:00Z"/>
        </w:trPr>
        <w:tc>
          <w:tcPr>
            <w:tcW w:w="8777" w:type="dxa"/>
            <w:tcPrChange w:id="31233" w:author="pete jones" w:date="2022-01-04T12:17:00Z">
              <w:tcPr>
                <w:tcW w:w="8777" w:type="dxa"/>
              </w:tcPr>
            </w:tcPrChange>
          </w:tcPr>
          <w:p w14:paraId="36820732" w14:textId="4663B8EC" w:rsidR="00197D90" w:rsidRPr="00FF6A71" w:rsidDel="00D15BF3" w:rsidRDefault="002032CF">
            <w:pPr>
              <w:rPr>
                <w:del w:id="31234" w:author="pete jones" w:date="2022-01-04T12:20:00Z"/>
                <w:sz w:val="16"/>
                <w:szCs w:val="16"/>
              </w:rPr>
              <w:pPrChange w:id="31235" w:author="pete jones" w:date="2022-01-04T12:19:00Z">
                <w:pPr>
                  <w:spacing w:before="0" w:after="0" w:line="240" w:lineRule="auto"/>
                </w:pPr>
              </w:pPrChange>
            </w:pPr>
            <w:del w:id="31236" w:author="pete jones" w:date="2022-01-04T12:20:00Z">
              <w:r w:rsidRPr="007C0DAF" w:rsidDel="00D15BF3">
                <w:fldChar w:fldCharType="begin"/>
              </w:r>
              <w:r w:rsidRPr="00FF6A71" w:rsidDel="00D15BF3">
                <w:delInstrText xml:space="preserve"> HYPERLINK "https://www.ewb-uk.org/the-work/design-challenges/" </w:delInstrText>
              </w:r>
              <w:r w:rsidRPr="007C0DAF" w:rsidDel="00D15BF3">
                <w:rPr>
                  <w:rPrChange w:id="31237" w:author="pete jones" w:date="2022-01-04T13:45:00Z">
                    <w:rPr>
                      <w:rStyle w:val="Heading6Char"/>
                      <w:sz w:val="16"/>
                      <w:szCs w:val="16"/>
                    </w:rPr>
                  </w:rPrChange>
                </w:rPr>
                <w:fldChar w:fldCharType="separate"/>
              </w:r>
              <w:r w:rsidR="00197D90" w:rsidRPr="00FF6A71" w:rsidDel="00D15BF3">
                <w:rPr>
                  <w:rStyle w:val="Heading6Char"/>
                  <w:sz w:val="16"/>
                  <w:szCs w:val="16"/>
                </w:rPr>
                <w:delText>https://www.ewb-uk.org/the-work/design-challenges/</w:delText>
              </w:r>
              <w:r w:rsidRPr="007C0DAF" w:rsidDel="00D15BF3">
                <w:rPr>
                  <w:rStyle w:val="Heading6Char"/>
                  <w:sz w:val="16"/>
                  <w:szCs w:val="16"/>
                </w:rPr>
                <w:fldChar w:fldCharType="end"/>
              </w:r>
            </w:del>
          </w:p>
        </w:tc>
      </w:tr>
      <w:tr w:rsidR="00197D90" w:rsidRPr="00FF6A71" w:rsidDel="00D15BF3" w14:paraId="0B1B71DE" w14:textId="2D1A060C" w:rsidTr="00D15BF3">
        <w:trPr>
          <w:jc w:val="center"/>
          <w:del w:id="31238" w:author="pete jones" w:date="2022-01-04T12:20:00Z"/>
        </w:trPr>
        <w:tc>
          <w:tcPr>
            <w:tcW w:w="8777" w:type="dxa"/>
            <w:tcPrChange w:id="31239" w:author="pete jones" w:date="2022-01-04T12:17:00Z">
              <w:tcPr>
                <w:tcW w:w="8777" w:type="dxa"/>
              </w:tcPr>
            </w:tcPrChange>
          </w:tcPr>
          <w:p w14:paraId="7B5BC82D" w14:textId="4E5BA6C7" w:rsidR="00197D90" w:rsidRPr="00FF6A71" w:rsidDel="00D15BF3" w:rsidRDefault="002032CF">
            <w:pPr>
              <w:rPr>
                <w:del w:id="31240" w:author="pete jones" w:date="2022-01-04T12:20:00Z"/>
                <w:sz w:val="16"/>
                <w:szCs w:val="16"/>
              </w:rPr>
              <w:pPrChange w:id="31241" w:author="pete jones" w:date="2022-01-04T12:19:00Z">
                <w:pPr>
                  <w:spacing w:before="0" w:after="0" w:line="240" w:lineRule="auto"/>
                </w:pPr>
              </w:pPrChange>
            </w:pPr>
            <w:del w:id="31242" w:author="pete jones" w:date="2022-01-04T12:20:00Z">
              <w:r w:rsidRPr="007C0DAF" w:rsidDel="00D15BF3">
                <w:fldChar w:fldCharType="begin"/>
              </w:r>
              <w:r w:rsidRPr="00FF6A71" w:rsidDel="00D15BF3">
                <w:delInstrText xml:space="preserve"> HYPERLINK "https://www.designcouncil.org.uk/design-challenges" </w:delInstrText>
              </w:r>
              <w:r w:rsidRPr="007C0DAF" w:rsidDel="00D15BF3">
                <w:rPr>
                  <w:rPrChange w:id="31243" w:author="pete jones" w:date="2022-01-04T13:45:00Z">
                    <w:rPr>
                      <w:rStyle w:val="Heading6Char"/>
                      <w:sz w:val="16"/>
                      <w:szCs w:val="16"/>
                    </w:rPr>
                  </w:rPrChange>
                </w:rPr>
                <w:fldChar w:fldCharType="separate"/>
              </w:r>
              <w:r w:rsidR="00197D90" w:rsidRPr="00FF6A71" w:rsidDel="00D15BF3">
                <w:rPr>
                  <w:rStyle w:val="Heading6Char"/>
                  <w:sz w:val="16"/>
                  <w:szCs w:val="16"/>
                </w:rPr>
                <w:delText>https://www.designcouncil.org.uk/design-challenges</w:delText>
              </w:r>
              <w:r w:rsidRPr="007C0DAF" w:rsidDel="00D15BF3">
                <w:rPr>
                  <w:rStyle w:val="Heading6Char"/>
                  <w:sz w:val="16"/>
                  <w:szCs w:val="16"/>
                </w:rPr>
                <w:fldChar w:fldCharType="end"/>
              </w:r>
            </w:del>
          </w:p>
        </w:tc>
      </w:tr>
      <w:tr w:rsidR="00197D90" w:rsidRPr="00FF6A71" w:rsidDel="00D15BF3" w14:paraId="18CF5FD1" w14:textId="32FE96F8" w:rsidTr="00D15BF3">
        <w:trPr>
          <w:jc w:val="center"/>
          <w:del w:id="31244" w:author="pete jones" w:date="2022-01-04T12:20:00Z"/>
        </w:trPr>
        <w:tc>
          <w:tcPr>
            <w:tcW w:w="8777" w:type="dxa"/>
            <w:tcPrChange w:id="31245" w:author="pete jones" w:date="2022-01-04T12:17:00Z">
              <w:tcPr>
                <w:tcW w:w="8777" w:type="dxa"/>
              </w:tcPr>
            </w:tcPrChange>
          </w:tcPr>
          <w:p w14:paraId="36EC0D84" w14:textId="2C256E20" w:rsidR="00197D90" w:rsidRPr="00FF6A71" w:rsidDel="00D15BF3" w:rsidRDefault="002032CF">
            <w:pPr>
              <w:rPr>
                <w:del w:id="31246" w:author="pete jones" w:date="2022-01-04T12:20:00Z"/>
                <w:sz w:val="16"/>
                <w:szCs w:val="16"/>
              </w:rPr>
              <w:pPrChange w:id="31247" w:author="pete jones" w:date="2022-01-04T12:19:00Z">
                <w:pPr>
                  <w:spacing w:before="0" w:after="0" w:line="240" w:lineRule="auto"/>
                </w:pPr>
              </w:pPrChange>
            </w:pPr>
            <w:del w:id="31248" w:author="pete jones" w:date="2022-01-04T12:20:00Z">
              <w:r w:rsidRPr="007C0DAF" w:rsidDel="00D15BF3">
                <w:fldChar w:fldCharType="begin"/>
              </w:r>
              <w:r w:rsidRPr="00FF6A71" w:rsidDel="00D15BF3">
                <w:delInstrText xml:space="preserve"> HYPERLINK "https://www.stem.org.uk/resources/community/collection/449826/design-challenges" </w:delInstrText>
              </w:r>
              <w:r w:rsidRPr="007C0DAF" w:rsidDel="00D15BF3">
                <w:rPr>
                  <w:rPrChange w:id="31249" w:author="pete jones" w:date="2022-01-04T13:45:00Z">
                    <w:rPr>
                      <w:rStyle w:val="Heading6Char"/>
                      <w:sz w:val="16"/>
                      <w:szCs w:val="16"/>
                    </w:rPr>
                  </w:rPrChange>
                </w:rPr>
                <w:fldChar w:fldCharType="separate"/>
              </w:r>
              <w:r w:rsidR="00197D90" w:rsidRPr="00FF6A71" w:rsidDel="00D15BF3">
                <w:rPr>
                  <w:rStyle w:val="Heading6Char"/>
                  <w:sz w:val="16"/>
                  <w:szCs w:val="16"/>
                </w:rPr>
                <w:delText>https://www.stem.org.uk/resources/community/collection/449826/design-challenges</w:delText>
              </w:r>
              <w:r w:rsidRPr="007C0DAF" w:rsidDel="00D15BF3">
                <w:rPr>
                  <w:rStyle w:val="Heading6Char"/>
                  <w:sz w:val="16"/>
                  <w:szCs w:val="16"/>
                </w:rPr>
                <w:fldChar w:fldCharType="end"/>
              </w:r>
            </w:del>
          </w:p>
        </w:tc>
      </w:tr>
      <w:tr w:rsidR="00197D90" w:rsidRPr="00FF6A71" w:rsidDel="00D15BF3" w14:paraId="778D6BEF" w14:textId="499CC331" w:rsidTr="00D15BF3">
        <w:trPr>
          <w:jc w:val="center"/>
          <w:del w:id="31250" w:author="pete jones" w:date="2022-01-04T12:20:00Z"/>
        </w:trPr>
        <w:tc>
          <w:tcPr>
            <w:tcW w:w="8777" w:type="dxa"/>
            <w:tcPrChange w:id="31251" w:author="pete jones" w:date="2022-01-04T12:17:00Z">
              <w:tcPr>
                <w:tcW w:w="8777" w:type="dxa"/>
              </w:tcPr>
            </w:tcPrChange>
          </w:tcPr>
          <w:p w14:paraId="669B86C0" w14:textId="5443D705" w:rsidR="00197D90" w:rsidRPr="00FF6A71" w:rsidDel="00D15BF3" w:rsidRDefault="002032CF">
            <w:pPr>
              <w:rPr>
                <w:del w:id="31252" w:author="pete jones" w:date="2022-01-04T12:20:00Z"/>
                <w:sz w:val="16"/>
                <w:szCs w:val="16"/>
              </w:rPr>
              <w:pPrChange w:id="31253" w:author="pete jones" w:date="2022-01-04T12:19:00Z">
                <w:pPr>
                  <w:spacing w:before="0" w:after="0" w:line="240" w:lineRule="auto"/>
                </w:pPr>
              </w:pPrChange>
            </w:pPr>
            <w:del w:id="31254" w:author="pete jones" w:date="2022-01-04T12:20:00Z">
              <w:r w:rsidRPr="007C0DAF" w:rsidDel="00D15BF3">
                <w:fldChar w:fldCharType="begin"/>
              </w:r>
              <w:r w:rsidRPr="00FF6A71" w:rsidDel="00D15BF3">
                <w:delInstrText xml:space="preserve"> HYPERLINK "https://www.openideo.com/challenges" </w:delInstrText>
              </w:r>
              <w:r w:rsidRPr="007C0DAF" w:rsidDel="00D15BF3">
                <w:rPr>
                  <w:rPrChange w:id="31255" w:author="pete jones" w:date="2022-01-04T13:45:00Z">
                    <w:rPr>
                      <w:rStyle w:val="Heading6Char"/>
                      <w:sz w:val="16"/>
                      <w:szCs w:val="16"/>
                    </w:rPr>
                  </w:rPrChange>
                </w:rPr>
                <w:fldChar w:fldCharType="separate"/>
              </w:r>
              <w:r w:rsidR="00197D90" w:rsidRPr="00FF6A71" w:rsidDel="00D15BF3">
                <w:rPr>
                  <w:rStyle w:val="Heading6Char"/>
                  <w:sz w:val="16"/>
                  <w:szCs w:val="16"/>
                </w:rPr>
                <w:delText>https://www.openideo.com/challenges</w:delText>
              </w:r>
              <w:r w:rsidRPr="007C0DAF" w:rsidDel="00D15BF3">
                <w:rPr>
                  <w:rStyle w:val="Heading6Char"/>
                  <w:sz w:val="16"/>
                  <w:szCs w:val="16"/>
                </w:rPr>
                <w:fldChar w:fldCharType="end"/>
              </w:r>
            </w:del>
          </w:p>
        </w:tc>
      </w:tr>
      <w:tr w:rsidR="00197D90" w:rsidRPr="00FF6A71" w:rsidDel="00D15BF3" w14:paraId="521D793A" w14:textId="524DCC6F" w:rsidTr="00D15BF3">
        <w:trPr>
          <w:jc w:val="center"/>
          <w:del w:id="31256" w:author="pete jones" w:date="2022-01-04T12:20:00Z"/>
        </w:trPr>
        <w:tc>
          <w:tcPr>
            <w:tcW w:w="8777" w:type="dxa"/>
            <w:tcPrChange w:id="31257" w:author="pete jones" w:date="2022-01-04T12:17:00Z">
              <w:tcPr>
                <w:tcW w:w="8777" w:type="dxa"/>
              </w:tcPr>
            </w:tcPrChange>
          </w:tcPr>
          <w:p w14:paraId="07729727" w14:textId="0C7A7E59" w:rsidR="00197D90" w:rsidRPr="00FF6A71" w:rsidDel="00D15BF3" w:rsidRDefault="002032CF">
            <w:pPr>
              <w:rPr>
                <w:del w:id="31258" w:author="pete jones" w:date="2022-01-04T12:20:00Z"/>
                <w:sz w:val="16"/>
                <w:szCs w:val="16"/>
              </w:rPr>
              <w:pPrChange w:id="31259" w:author="pete jones" w:date="2022-01-04T12:19:00Z">
                <w:pPr>
                  <w:spacing w:before="0" w:after="0" w:line="240" w:lineRule="auto"/>
                </w:pPr>
              </w:pPrChange>
            </w:pPr>
            <w:del w:id="31260" w:author="pete jones" w:date="2022-01-04T12:20:00Z">
              <w:r w:rsidRPr="007C0DAF" w:rsidDel="00D15BF3">
                <w:fldChar w:fldCharType="begin"/>
              </w:r>
              <w:r w:rsidRPr="00FF6A71" w:rsidDel="00D15BF3">
                <w:delInstrText xml:space="preserve"> HYPERLINK "https://www.element14.com/community/community/design-challenges" </w:delInstrText>
              </w:r>
              <w:r w:rsidRPr="007C0DAF" w:rsidDel="00D15BF3">
                <w:rPr>
                  <w:rPrChange w:id="31261" w:author="pete jones" w:date="2022-01-04T13:45:00Z">
                    <w:rPr>
                      <w:rStyle w:val="Heading6Char"/>
                      <w:sz w:val="16"/>
                      <w:szCs w:val="16"/>
                    </w:rPr>
                  </w:rPrChange>
                </w:rPr>
                <w:fldChar w:fldCharType="separate"/>
              </w:r>
              <w:r w:rsidR="00197D90" w:rsidRPr="00FF6A71" w:rsidDel="00D15BF3">
                <w:rPr>
                  <w:rStyle w:val="Heading6Char"/>
                  <w:sz w:val="16"/>
                  <w:szCs w:val="16"/>
                </w:rPr>
                <w:delText>https://www.element14.com/community/community/design-challenges</w:delText>
              </w:r>
              <w:r w:rsidRPr="007C0DAF" w:rsidDel="00D15BF3">
                <w:rPr>
                  <w:rStyle w:val="Heading6Char"/>
                  <w:sz w:val="16"/>
                  <w:szCs w:val="16"/>
                </w:rPr>
                <w:fldChar w:fldCharType="end"/>
              </w:r>
            </w:del>
          </w:p>
        </w:tc>
      </w:tr>
      <w:tr w:rsidR="00197D90" w:rsidRPr="00FF6A71" w:rsidDel="00D15BF3" w14:paraId="26038A50" w14:textId="5FF3B8B4" w:rsidTr="00D15BF3">
        <w:trPr>
          <w:jc w:val="center"/>
          <w:del w:id="31262" w:author="pete jones" w:date="2022-01-04T12:20:00Z"/>
        </w:trPr>
        <w:tc>
          <w:tcPr>
            <w:tcW w:w="8777" w:type="dxa"/>
            <w:tcPrChange w:id="31263" w:author="pete jones" w:date="2022-01-04T12:17:00Z">
              <w:tcPr>
                <w:tcW w:w="8777" w:type="dxa"/>
              </w:tcPr>
            </w:tcPrChange>
          </w:tcPr>
          <w:p w14:paraId="4FC0798A" w14:textId="7A31B4D8" w:rsidR="00197D90" w:rsidRPr="00FF6A71" w:rsidDel="00D15BF3" w:rsidRDefault="002032CF">
            <w:pPr>
              <w:rPr>
                <w:del w:id="31264" w:author="pete jones" w:date="2022-01-04T12:20:00Z"/>
                <w:sz w:val="16"/>
                <w:szCs w:val="16"/>
              </w:rPr>
              <w:pPrChange w:id="31265" w:author="pete jones" w:date="2022-01-04T12:19:00Z">
                <w:pPr>
                  <w:spacing w:before="0" w:after="0" w:line="240" w:lineRule="auto"/>
                </w:pPr>
              </w:pPrChange>
            </w:pPr>
            <w:del w:id="31266" w:author="pete jones" w:date="2022-01-04T12:20:00Z">
              <w:r w:rsidRPr="007C0DAF" w:rsidDel="00D15BF3">
                <w:fldChar w:fldCharType="begin"/>
              </w:r>
              <w:r w:rsidRPr="00FF6A71" w:rsidDel="00D15BF3">
                <w:delInstrText xml:space="preserve"> HYPERLINK "https://www.rs-online.com/designspark/the-arduino-design-challenge" </w:delInstrText>
              </w:r>
              <w:r w:rsidRPr="007C0DAF" w:rsidDel="00D15BF3">
                <w:rPr>
                  <w:rPrChange w:id="31267" w:author="pete jones" w:date="2022-01-04T13:45:00Z">
                    <w:rPr>
                      <w:rStyle w:val="Heading6Char"/>
                      <w:sz w:val="16"/>
                      <w:szCs w:val="16"/>
                    </w:rPr>
                  </w:rPrChange>
                </w:rPr>
                <w:fldChar w:fldCharType="separate"/>
              </w:r>
              <w:r w:rsidR="00197D90" w:rsidRPr="00FF6A71" w:rsidDel="00D15BF3">
                <w:rPr>
                  <w:rStyle w:val="Heading6Char"/>
                  <w:sz w:val="16"/>
                  <w:szCs w:val="16"/>
                </w:rPr>
                <w:delText>https://www.rs-online.com/designspark/the-arduino-design-challenge</w:delText>
              </w:r>
              <w:r w:rsidRPr="007C0DAF" w:rsidDel="00D15BF3">
                <w:rPr>
                  <w:rStyle w:val="Heading6Char"/>
                  <w:sz w:val="16"/>
                  <w:szCs w:val="16"/>
                </w:rPr>
                <w:fldChar w:fldCharType="end"/>
              </w:r>
            </w:del>
          </w:p>
        </w:tc>
      </w:tr>
      <w:tr w:rsidR="00197D90" w:rsidRPr="00FF6A71" w:rsidDel="00D15BF3" w14:paraId="099221EB" w14:textId="4E533341" w:rsidTr="00D15BF3">
        <w:trPr>
          <w:jc w:val="center"/>
          <w:del w:id="31268" w:author="pete jones" w:date="2022-01-04T12:20:00Z"/>
        </w:trPr>
        <w:tc>
          <w:tcPr>
            <w:tcW w:w="8777" w:type="dxa"/>
            <w:tcPrChange w:id="31269" w:author="pete jones" w:date="2022-01-04T12:17:00Z">
              <w:tcPr>
                <w:tcW w:w="8777" w:type="dxa"/>
              </w:tcPr>
            </w:tcPrChange>
          </w:tcPr>
          <w:p w14:paraId="70DDD71B" w14:textId="5973E634" w:rsidR="00197D90" w:rsidRPr="00FF6A71" w:rsidDel="00D15BF3" w:rsidRDefault="002032CF">
            <w:pPr>
              <w:rPr>
                <w:del w:id="31270" w:author="pete jones" w:date="2022-01-04T12:20:00Z"/>
                <w:sz w:val="16"/>
                <w:szCs w:val="16"/>
              </w:rPr>
              <w:pPrChange w:id="31271" w:author="pete jones" w:date="2022-01-04T12:19:00Z">
                <w:pPr>
                  <w:spacing w:before="0" w:after="0" w:line="240" w:lineRule="auto"/>
                </w:pPr>
              </w:pPrChange>
            </w:pPr>
            <w:del w:id="31272" w:author="pete jones" w:date="2022-01-04T12:20:00Z">
              <w:r w:rsidRPr="007C0DAF" w:rsidDel="00D15BF3">
                <w:fldChar w:fldCharType="begin"/>
              </w:r>
              <w:r w:rsidRPr="00FF6A71" w:rsidDel="00D15BF3">
                <w:delInstrText xml:space="preserve"> HYPERLINK "https://create.arduino.cc/projecthub/contests/arduino-microsoft-maker" </w:delInstrText>
              </w:r>
              <w:r w:rsidRPr="007C0DAF" w:rsidDel="00D15BF3">
                <w:rPr>
                  <w:rPrChange w:id="31273" w:author="pete jones" w:date="2022-01-04T13:45:00Z">
                    <w:rPr>
                      <w:rStyle w:val="Heading6Char"/>
                      <w:sz w:val="16"/>
                      <w:szCs w:val="16"/>
                    </w:rPr>
                  </w:rPrChange>
                </w:rPr>
                <w:fldChar w:fldCharType="separate"/>
              </w:r>
              <w:r w:rsidR="00197D90" w:rsidRPr="00FF6A71" w:rsidDel="00D15BF3">
                <w:rPr>
                  <w:rStyle w:val="Heading6Char"/>
                  <w:sz w:val="16"/>
                  <w:szCs w:val="16"/>
                </w:rPr>
                <w:delText>https://create.arduino.cc/projecthub/contests/arduino-microsoft-maker</w:delText>
              </w:r>
              <w:r w:rsidRPr="007C0DAF" w:rsidDel="00D15BF3">
                <w:rPr>
                  <w:rStyle w:val="Heading6Char"/>
                  <w:sz w:val="16"/>
                  <w:szCs w:val="16"/>
                </w:rPr>
                <w:fldChar w:fldCharType="end"/>
              </w:r>
            </w:del>
          </w:p>
        </w:tc>
      </w:tr>
      <w:tr w:rsidR="00197D90" w:rsidRPr="00FF6A71" w:rsidDel="00D15BF3" w14:paraId="1FEE248A" w14:textId="43FF2681" w:rsidTr="00D15BF3">
        <w:trPr>
          <w:jc w:val="center"/>
          <w:del w:id="31274" w:author="pete jones" w:date="2022-01-04T12:20:00Z"/>
        </w:trPr>
        <w:tc>
          <w:tcPr>
            <w:tcW w:w="8777" w:type="dxa"/>
            <w:tcPrChange w:id="31275" w:author="pete jones" w:date="2022-01-04T12:17:00Z">
              <w:tcPr>
                <w:tcW w:w="8777" w:type="dxa"/>
              </w:tcPr>
            </w:tcPrChange>
          </w:tcPr>
          <w:p w14:paraId="462BF8A1" w14:textId="515BA614" w:rsidR="00197D90" w:rsidRPr="00FF6A71" w:rsidDel="00D15BF3" w:rsidRDefault="002032CF">
            <w:pPr>
              <w:rPr>
                <w:del w:id="31276" w:author="pete jones" w:date="2022-01-04T12:20:00Z"/>
                <w:sz w:val="16"/>
                <w:szCs w:val="16"/>
              </w:rPr>
              <w:pPrChange w:id="31277" w:author="pete jones" w:date="2022-01-04T12:19:00Z">
                <w:pPr>
                  <w:spacing w:before="0" w:after="0" w:line="240" w:lineRule="auto"/>
                </w:pPr>
              </w:pPrChange>
            </w:pPr>
            <w:del w:id="31278" w:author="pete jones" w:date="2022-01-04T12:20:00Z">
              <w:r w:rsidRPr="007C0DAF" w:rsidDel="00D15BF3">
                <w:fldChar w:fldCharType="begin"/>
              </w:r>
              <w:r w:rsidRPr="00FF6A71" w:rsidDel="00D15BF3">
                <w:delInstrText xml:space="preserve"> HYPERLINK "https://www.autodesk.com/education/competitions-and-events/all-competitions" </w:delInstrText>
              </w:r>
              <w:r w:rsidRPr="007C0DAF" w:rsidDel="00D15BF3">
                <w:rPr>
                  <w:rPrChange w:id="31279" w:author="pete jones" w:date="2022-01-04T13:45:00Z">
                    <w:rPr>
                      <w:rStyle w:val="Heading6Char"/>
                      <w:sz w:val="16"/>
                      <w:szCs w:val="16"/>
                    </w:rPr>
                  </w:rPrChange>
                </w:rPr>
                <w:fldChar w:fldCharType="separate"/>
              </w:r>
              <w:r w:rsidR="00197D90" w:rsidRPr="00FF6A71" w:rsidDel="00D15BF3">
                <w:rPr>
                  <w:rStyle w:val="Heading6Char"/>
                  <w:sz w:val="16"/>
                  <w:szCs w:val="16"/>
                </w:rPr>
                <w:delText>https://www.autodesk.com/education/competitions-and-events/all-competitions</w:delText>
              </w:r>
              <w:r w:rsidRPr="007C0DAF" w:rsidDel="00D15BF3">
                <w:rPr>
                  <w:rStyle w:val="Heading6Char"/>
                  <w:sz w:val="16"/>
                  <w:szCs w:val="16"/>
                </w:rPr>
                <w:fldChar w:fldCharType="end"/>
              </w:r>
            </w:del>
          </w:p>
        </w:tc>
      </w:tr>
      <w:tr w:rsidR="00197D90" w:rsidRPr="00FF6A71" w:rsidDel="00D15BF3" w14:paraId="28CB7843" w14:textId="14FCF606" w:rsidTr="00D15BF3">
        <w:trPr>
          <w:jc w:val="center"/>
          <w:del w:id="31280" w:author="pete jones" w:date="2022-01-04T12:20:00Z"/>
        </w:trPr>
        <w:tc>
          <w:tcPr>
            <w:tcW w:w="8777" w:type="dxa"/>
            <w:tcPrChange w:id="31281" w:author="pete jones" w:date="2022-01-04T12:17:00Z">
              <w:tcPr>
                <w:tcW w:w="8777" w:type="dxa"/>
              </w:tcPr>
            </w:tcPrChange>
          </w:tcPr>
          <w:p w14:paraId="0DFC72C4" w14:textId="32F2503D" w:rsidR="00197D90" w:rsidRPr="00FF6A71" w:rsidDel="00D15BF3" w:rsidRDefault="002032CF">
            <w:pPr>
              <w:rPr>
                <w:del w:id="31282" w:author="pete jones" w:date="2022-01-04T12:20:00Z"/>
                <w:sz w:val="16"/>
                <w:szCs w:val="16"/>
              </w:rPr>
              <w:pPrChange w:id="31283" w:author="pete jones" w:date="2022-01-04T12:19:00Z">
                <w:pPr>
                  <w:spacing w:before="0" w:after="0" w:line="240" w:lineRule="auto"/>
                </w:pPr>
              </w:pPrChange>
            </w:pPr>
            <w:del w:id="31284" w:author="pete jones" w:date="2022-01-04T12:20:00Z">
              <w:r w:rsidRPr="007C0DAF" w:rsidDel="00D15BF3">
                <w:fldChar w:fldCharType="begin"/>
              </w:r>
              <w:r w:rsidRPr="00FF6A71" w:rsidDel="00D15BF3">
                <w:delInstrText xml:space="preserve"> HYPERLINK "https://www.pesmedia.com/imeche-autodesk-design-challenge-01102020/" </w:delInstrText>
              </w:r>
              <w:r w:rsidRPr="007C0DAF" w:rsidDel="00D15BF3">
                <w:rPr>
                  <w:rPrChange w:id="31285" w:author="pete jones" w:date="2022-01-04T13:45:00Z">
                    <w:rPr>
                      <w:rStyle w:val="Heading6Char"/>
                      <w:sz w:val="16"/>
                      <w:szCs w:val="16"/>
                    </w:rPr>
                  </w:rPrChange>
                </w:rPr>
                <w:fldChar w:fldCharType="separate"/>
              </w:r>
              <w:r w:rsidR="00197D90" w:rsidRPr="00FF6A71" w:rsidDel="00D15BF3">
                <w:rPr>
                  <w:rStyle w:val="Heading6Char"/>
                  <w:sz w:val="16"/>
                  <w:szCs w:val="16"/>
                </w:rPr>
                <w:delText>https://www.pesmedia.com/imeche-autodesk-design-challenge-01102020/</w:delText>
              </w:r>
              <w:r w:rsidRPr="007C0DAF" w:rsidDel="00D15BF3">
                <w:rPr>
                  <w:rStyle w:val="Heading6Char"/>
                  <w:sz w:val="16"/>
                  <w:szCs w:val="16"/>
                </w:rPr>
                <w:fldChar w:fldCharType="end"/>
              </w:r>
            </w:del>
          </w:p>
        </w:tc>
      </w:tr>
      <w:tr w:rsidR="00197D90" w:rsidRPr="00FF6A71" w:rsidDel="00D15BF3" w14:paraId="1A3D7FF2" w14:textId="566C2C03" w:rsidTr="00D15BF3">
        <w:trPr>
          <w:jc w:val="center"/>
          <w:del w:id="31286" w:author="pete jones" w:date="2022-01-04T12:20:00Z"/>
        </w:trPr>
        <w:tc>
          <w:tcPr>
            <w:tcW w:w="8777" w:type="dxa"/>
            <w:tcPrChange w:id="31287" w:author="pete jones" w:date="2022-01-04T12:17:00Z">
              <w:tcPr>
                <w:tcW w:w="8777" w:type="dxa"/>
              </w:tcPr>
            </w:tcPrChange>
          </w:tcPr>
          <w:p w14:paraId="20D15884" w14:textId="3FF934D2" w:rsidR="00197D90" w:rsidRPr="00FF6A71" w:rsidDel="00D15BF3" w:rsidRDefault="002032CF">
            <w:pPr>
              <w:rPr>
                <w:del w:id="31288" w:author="pete jones" w:date="2022-01-04T12:20:00Z"/>
                <w:sz w:val="16"/>
                <w:szCs w:val="16"/>
              </w:rPr>
              <w:pPrChange w:id="31289" w:author="pete jones" w:date="2022-01-04T12:19:00Z">
                <w:pPr>
                  <w:spacing w:before="0" w:after="0" w:line="240" w:lineRule="auto"/>
                </w:pPr>
              </w:pPrChange>
            </w:pPr>
            <w:del w:id="31290" w:author="pete jones" w:date="2022-01-04T12:20:00Z">
              <w:r w:rsidRPr="007C0DAF" w:rsidDel="00D15BF3">
                <w:fldChar w:fldCharType="begin"/>
              </w:r>
              <w:r w:rsidRPr="00FF6A71" w:rsidDel="00D15BF3">
                <w:delInstrText xml:space="preserve"> HYPERLINK "https://3dexperiencelab.3ds.com/en/challenges/" </w:delInstrText>
              </w:r>
              <w:r w:rsidRPr="007C0DAF" w:rsidDel="00D15BF3">
                <w:rPr>
                  <w:rPrChange w:id="31291" w:author="pete jones" w:date="2022-01-04T13:45:00Z">
                    <w:rPr>
                      <w:rStyle w:val="Heading6Char"/>
                      <w:sz w:val="16"/>
                      <w:szCs w:val="16"/>
                    </w:rPr>
                  </w:rPrChange>
                </w:rPr>
                <w:fldChar w:fldCharType="separate"/>
              </w:r>
              <w:r w:rsidR="00197D90" w:rsidRPr="00FF6A71" w:rsidDel="00D15BF3">
                <w:rPr>
                  <w:rStyle w:val="Heading6Char"/>
                  <w:sz w:val="16"/>
                  <w:szCs w:val="16"/>
                </w:rPr>
                <w:delText>https://3dexperiencelab.3ds.com/en/challenges/</w:delText>
              </w:r>
              <w:r w:rsidRPr="007C0DAF" w:rsidDel="00D15BF3">
                <w:rPr>
                  <w:rStyle w:val="Heading6Char"/>
                  <w:sz w:val="16"/>
                  <w:szCs w:val="16"/>
                </w:rPr>
                <w:fldChar w:fldCharType="end"/>
              </w:r>
            </w:del>
          </w:p>
        </w:tc>
      </w:tr>
      <w:tr w:rsidR="00197D90" w:rsidRPr="00FF6A71" w:rsidDel="00D15BF3" w14:paraId="034D77FC" w14:textId="172DA01F" w:rsidTr="00D15BF3">
        <w:trPr>
          <w:jc w:val="center"/>
          <w:del w:id="31292" w:author="pete jones" w:date="2022-01-04T12:20:00Z"/>
        </w:trPr>
        <w:tc>
          <w:tcPr>
            <w:tcW w:w="8777" w:type="dxa"/>
            <w:tcPrChange w:id="31293" w:author="pete jones" w:date="2022-01-04T12:17:00Z">
              <w:tcPr>
                <w:tcW w:w="8777" w:type="dxa"/>
              </w:tcPr>
            </w:tcPrChange>
          </w:tcPr>
          <w:p w14:paraId="44621F09" w14:textId="0B535697" w:rsidR="00197D90" w:rsidRPr="00FF6A71" w:rsidDel="00D15BF3" w:rsidRDefault="002032CF">
            <w:pPr>
              <w:rPr>
                <w:del w:id="31294" w:author="pete jones" w:date="2022-01-04T12:20:00Z"/>
                <w:sz w:val="16"/>
                <w:szCs w:val="16"/>
              </w:rPr>
              <w:pPrChange w:id="31295" w:author="pete jones" w:date="2022-01-04T12:19:00Z">
                <w:pPr>
                  <w:spacing w:before="0" w:after="0" w:line="240" w:lineRule="auto"/>
                </w:pPr>
              </w:pPrChange>
            </w:pPr>
            <w:del w:id="31296" w:author="pete jones" w:date="2022-01-04T12:20:00Z">
              <w:r w:rsidRPr="007C0DAF" w:rsidDel="00D15BF3">
                <w:fldChar w:fldCharType="begin"/>
              </w:r>
              <w:r w:rsidRPr="00FF6A71" w:rsidDel="00D15BF3">
                <w:delInstrText xml:space="preserve"> HYPERLINK "http://support.ptc.com/for/education/gallery/worldwide_design_challenge.htm" </w:delInstrText>
              </w:r>
              <w:r w:rsidRPr="007C0DAF" w:rsidDel="00D15BF3">
                <w:rPr>
                  <w:rPrChange w:id="31297" w:author="pete jones" w:date="2022-01-04T13:45:00Z">
                    <w:rPr>
                      <w:rStyle w:val="Heading6Char"/>
                      <w:sz w:val="16"/>
                      <w:szCs w:val="16"/>
                    </w:rPr>
                  </w:rPrChange>
                </w:rPr>
                <w:fldChar w:fldCharType="separate"/>
              </w:r>
              <w:r w:rsidR="00197D90" w:rsidRPr="00FF6A71" w:rsidDel="00D15BF3">
                <w:rPr>
                  <w:rStyle w:val="Heading6Char"/>
                  <w:sz w:val="16"/>
                  <w:szCs w:val="16"/>
                </w:rPr>
                <w:delText>http://support.ptc.com/for/education/gallery/worldwide_design_challenge.htm</w:delText>
              </w:r>
              <w:r w:rsidRPr="007C0DAF" w:rsidDel="00D15BF3">
                <w:rPr>
                  <w:rStyle w:val="Heading6Char"/>
                  <w:sz w:val="16"/>
                  <w:szCs w:val="16"/>
                </w:rPr>
                <w:fldChar w:fldCharType="end"/>
              </w:r>
            </w:del>
          </w:p>
        </w:tc>
      </w:tr>
      <w:tr w:rsidR="00197D90" w:rsidRPr="00FF6A71" w:rsidDel="00D15BF3" w14:paraId="0D9D4C21" w14:textId="0B99B33C" w:rsidTr="00D15BF3">
        <w:trPr>
          <w:jc w:val="center"/>
          <w:del w:id="31298" w:author="pete jones" w:date="2022-01-04T12:20:00Z"/>
        </w:trPr>
        <w:tc>
          <w:tcPr>
            <w:tcW w:w="8777" w:type="dxa"/>
            <w:tcPrChange w:id="31299" w:author="pete jones" w:date="2022-01-04T12:17:00Z">
              <w:tcPr>
                <w:tcW w:w="8777" w:type="dxa"/>
              </w:tcPr>
            </w:tcPrChange>
          </w:tcPr>
          <w:p w14:paraId="4E00BE9C" w14:textId="2F3E7EF8" w:rsidR="00197D90" w:rsidRPr="00FF6A71" w:rsidDel="00D15BF3" w:rsidRDefault="002032CF">
            <w:pPr>
              <w:rPr>
                <w:del w:id="31300" w:author="pete jones" w:date="2022-01-04T12:20:00Z"/>
                <w:sz w:val="16"/>
                <w:szCs w:val="16"/>
              </w:rPr>
              <w:pPrChange w:id="31301" w:author="pete jones" w:date="2022-01-04T12:19:00Z">
                <w:pPr>
                  <w:spacing w:before="0" w:after="0" w:line="240" w:lineRule="auto"/>
                </w:pPr>
              </w:pPrChange>
            </w:pPr>
            <w:del w:id="31302" w:author="pete jones" w:date="2022-01-04T12:20:00Z">
              <w:r w:rsidRPr="007C0DAF" w:rsidDel="00D15BF3">
                <w:fldChar w:fldCharType="begin"/>
              </w:r>
              <w:r w:rsidRPr="00FF6A71" w:rsidDel="00D15BF3">
                <w:delInstrText xml:space="preserve"> HYPERLINK "https://www.engineeringforchange.org/siemenschallenge/" </w:delInstrText>
              </w:r>
              <w:r w:rsidRPr="007C0DAF" w:rsidDel="00D15BF3">
                <w:rPr>
                  <w:rPrChange w:id="31303" w:author="pete jones" w:date="2022-01-04T13:45:00Z">
                    <w:rPr>
                      <w:rStyle w:val="Heading6Char"/>
                      <w:sz w:val="16"/>
                      <w:szCs w:val="16"/>
                    </w:rPr>
                  </w:rPrChange>
                </w:rPr>
                <w:fldChar w:fldCharType="separate"/>
              </w:r>
              <w:r w:rsidR="00197D90" w:rsidRPr="00FF6A71" w:rsidDel="00D15BF3">
                <w:rPr>
                  <w:rStyle w:val="Heading6Char"/>
                  <w:sz w:val="16"/>
                  <w:szCs w:val="16"/>
                </w:rPr>
                <w:delText>https://www.engineeringforchange.org/siemenschallenge/</w:delText>
              </w:r>
              <w:r w:rsidRPr="007C0DAF" w:rsidDel="00D15BF3">
                <w:rPr>
                  <w:rStyle w:val="Heading6Char"/>
                  <w:sz w:val="16"/>
                  <w:szCs w:val="16"/>
                </w:rPr>
                <w:fldChar w:fldCharType="end"/>
              </w:r>
            </w:del>
          </w:p>
        </w:tc>
      </w:tr>
      <w:tr w:rsidR="00197D90" w:rsidRPr="00FF6A71" w:rsidDel="00D15BF3" w14:paraId="17BE8015" w14:textId="0E7CB233" w:rsidTr="00D15BF3">
        <w:trPr>
          <w:jc w:val="center"/>
          <w:del w:id="31304" w:author="pete jones" w:date="2022-01-04T12:20:00Z"/>
        </w:trPr>
        <w:tc>
          <w:tcPr>
            <w:tcW w:w="8777" w:type="dxa"/>
            <w:tcPrChange w:id="31305" w:author="pete jones" w:date="2022-01-04T12:17:00Z">
              <w:tcPr>
                <w:tcW w:w="8777" w:type="dxa"/>
              </w:tcPr>
            </w:tcPrChange>
          </w:tcPr>
          <w:p w14:paraId="667E5638" w14:textId="4B476F11" w:rsidR="00197D90" w:rsidRPr="00FF6A71" w:rsidDel="00D15BF3" w:rsidRDefault="002032CF">
            <w:pPr>
              <w:rPr>
                <w:del w:id="31306" w:author="pete jones" w:date="2022-01-04T12:20:00Z"/>
                <w:sz w:val="16"/>
                <w:szCs w:val="16"/>
              </w:rPr>
              <w:pPrChange w:id="31307" w:author="pete jones" w:date="2022-01-04T12:19:00Z">
                <w:pPr>
                  <w:spacing w:before="0" w:after="0" w:line="240" w:lineRule="auto"/>
                </w:pPr>
              </w:pPrChange>
            </w:pPr>
            <w:del w:id="31308" w:author="pete jones" w:date="2022-01-04T12:20:00Z">
              <w:r w:rsidRPr="007C0DAF" w:rsidDel="00D15BF3">
                <w:fldChar w:fldCharType="begin"/>
              </w:r>
              <w:r w:rsidRPr="00FF6A71" w:rsidDel="00D15BF3">
                <w:delInstrText xml:space="preserve"> HYPERLINK "https://new.siemens.com/us/en/company/press/press-releases/usa/engineering-for-change-and-siemens-launch-design-challenge-for-clean-water-and-zero-hunger-technology-solutions.html" </w:delInstrText>
              </w:r>
              <w:r w:rsidRPr="007C0DAF" w:rsidDel="00D15BF3">
                <w:rPr>
                  <w:rPrChange w:id="31309" w:author="pete jones" w:date="2022-01-04T13:45:00Z">
                    <w:rPr>
                      <w:rStyle w:val="Heading6Char"/>
                      <w:sz w:val="16"/>
                      <w:szCs w:val="16"/>
                    </w:rPr>
                  </w:rPrChange>
                </w:rPr>
                <w:fldChar w:fldCharType="separate"/>
              </w:r>
              <w:r w:rsidR="00197D90" w:rsidRPr="00FF6A71" w:rsidDel="00D15BF3">
                <w:rPr>
                  <w:rStyle w:val="Heading6Char"/>
                  <w:sz w:val="16"/>
                  <w:szCs w:val="16"/>
                </w:rPr>
                <w:delText>https://new.siemens.com/us/en/company/press/press-releases/usa/engineering-for-change-and-siemens-launch-design-challenge-for-clean-water-and-zero-hunger-technology-solutions.html</w:delText>
              </w:r>
              <w:r w:rsidRPr="007C0DAF" w:rsidDel="00D15BF3">
                <w:rPr>
                  <w:rStyle w:val="Heading6Char"/>
                  <w:sz w:val="16"/>
                  <w:szCs w:val="16"/>
                </w:rPr>
                <w:fldChar w:fldCharType="end"/>
              </w:r>
            </w:del>
          </w:p>
        </w:tc>
      </w:tr>
      <w:tr w:rsidR="00197D90" w:rsidRPr="00FF6A71" w:rsidDel="00D15BF3" w14:paraId="14714318" w14:textId="7EB11EBA" w:rsidTr="00D15BF3">
        <w:trPr>
          <w:jc w:val="center"/>
          <w:del w:id="31310" w:author="pete jones" w:date="2022-01-04T12:20:00Z"/>
        </w:trPr>
        <w:tc>
          <w:tcPr>
            <w:tcW w:w="8777" w:type="dxa"/>
            <w:tcPrChange w:id="31311" w:author="pete jones" w:date="2022-01-04T12:17:00Z">
              <w:tcPr>
                <w:tcW w:w="8777" w:type="dxa"/>
              </w:tcPr>
            </w:tcPrChange>
          </w:tcPr>
          <w:p w14:paraId="02446206" w14:textId="7B080B94" w:rsidR="00197D90" w:rsidRPr="00FF6A71" w:rsidDel="00D15BF3" w:rsidRDefault="002032CF">
            <w:pPr>
              <w:rPr>
                <w:del w:id="31312" w:author="pete jones" w:date="2022-01-04T12:20:00Z"/>
                <w:sz w:val="16"/>
                <w:szCs w:val="16"/>
              </w:rPr>
              <w:pPrChange w:id="31313" w:author="pete jones" w:date="2022-01-04T12:19:00Z">
                <w:pPr>
                  <w:spacing w:before="0" w:after="0" w:line="240" w:lineRule="auto"/>
                </w:pPr>
              </w:pPrChange>
            </w:pPr>
            <w:del w:id="31314" w:author="pete jones" w:date="2022-01-04T12:20:00Z">
              <w:r w:rsidRPr="007C0DAF" w:rsidDel="00D15BF3">
                <w:fldChar w:fldCharType="begin"/>
              </w:r>
              <w:r w:rsidRPr="00FF6A71" w:rsidDel="00D15BF3">
                <w:delInstrText xml:space="preserve"> HYPERLINK "https://www.theiet.org/impact-society/awards-scholarships/the-iet-global-challenge/" </w:delInstrText>
              </w:r>
              <w:r w:rsidRPr="007C0DAF" w:rsidDel="00D15BF3">
                <w:rPr>
                  <w:rPrChange w:id="31315" w:author="pete jones" w:date="2022-01-04T13:45:00Z">
                    <w:rPr>
                      <w:rStyle w:val="Heading6Char"/>
                      <w:sz w:val="16"/>
                      <w:szCs w:val="16"/>
                    </w:rPr>
                  </w:rPrChange>
                </w:rPr>
                <w:fldChar w:fldCharType="separate"/>
              </w:r>
              <w:r w:rsidR="00197D90" w:rsidRPr="00FF6A71" w:rsidDel="00D15BF3">
                <w:rPr>
                  <w:rStyle w:val="Heading6Char"/>
                  <w:sz w:val="16"/>
                  <w:szCs w:val="16"/>
                </w:rPr>
                <w:delText>https://www.theiet.org/impact-society/awards-scholarships/the-iet-global-challenge/</w:delText>
              </w:r>
              <w:r w:rsidRPr="007C0DAF" w:rsidDel="00D15BF3">
                <w:rPr>
                  <w:rStyle w:val="Heading6Char"/>
                  <w:sz w:val="16"/>
                  <w:szCs w:val="16"/>
                </w:rPr>
                <w:fldChar w:fldCharType="end"/>
              </w:r>
            </w:del>
          </w:p>
        </w:tc>
      </w:tr>
      <w:tr w:rsidR="00197D90" w:rsidRPr="00FF6A71" w:rsidDel="00D15BF3" w14:paraId="04DA7043" w14:textId="33D2E8CA" w:rsidTr="00D15BF3">
        <w:trPr>
          <w:jc w:val="center"/>
          <w:del w:id="31316" w:author="pete jones" w:date="2022-01-04T12:20:00Z"/>
        </w:trPr>
        <w:tc>
          <w:tcPr>
            <w:tcW w:w="8777" w:type="dxa"/>
            <w:tcPrChange w:id="31317" w:author="pete jones" w:date="2022-01-04T12:17:00Z">
              <w:tcPr>
                <w:tcW w:w="8777" w:type="dxa"/>
              </w:tcPr>
            </w:tcPrChange>
          </w:tcPr>
          <w:p w14:paraId="5827AB10" w14:textId="756EB998" w:rsidR="00197D90" w:rsidRPr="00FF6A71" w:rsidDel="00D15BF3" w:rsidRDefault="002032CF">
            <w:pPr>
              <w:rPr>
                <w:del w:id="31318" w:author="pete jones" w:date="2022-01-04T12:20:00Z"/>
                <w:sz w:val="16"/>
                <w:szCs w:val="16"/>
              </w:rPr>
              <w:pPrChange w:id="31319" w:author="pete jones" w:date="2022-01-04T12:19:00Z">
                <w:pPr>
                  <w:spacing w:before="0" w:after="0" w:line="240" w:lineRule="auto"/>
                </w:pPr>
              </w:pPrChange>
            </w:pPr>
            <w:del w:id="31320" w:author="pete jones" w:date="2022-01-04T12:20:00Z">
              <w:r w:rsidRPr="007C0DAF" w:rsidDel="00D15BF3">
                <w:fldChar w:fldCharType="begin"/>
              </w:r>
              <w:r w:rsidRPr="00FF6A71" w:rsidDel="00D15BF3">
                <w:delInstrText xml:space="preserve"> HYPERLINK "https://grabcad.com/challenges" </w:delInstrText>
              </w:r>
              <w:r w:rsidRPr="007C0DAF" w:rsidDel="00D15BF3">
                <w:rPr>
                  <w:rPrChange w:id="31321" w:author="pete jones" w:date="2022-01-04T13:45:00Z">
                    <w:rPr>
                      <w:rStyle w:val="Heading6Char"/>
                      <w:sz w:val="16"/>
                      <w:szCs w:val="16"/>
                    </w:rPr>
                  </w:rPrChange>
                </w:rPr>
                <w:fldChar w:fldCharType="separate"/>
              </w:r>
              <w:r w:rsidR="00197D90" w:rsidRPr="00FF6A71" w:rsidDel="00D15BF3">
                <w:rPr>
                  <w:rStyle w:val="Heading6Char"/>
                  <w:sz w:val="16"/>
                  <w:szCs w:val="16"/>
                </w:rPr>
                <w:delText>https://grabcad.com/challenges</w:delText>
              </w:r>
              <w:r w:rsidRPr="007C0DAF" w:rsidDel="00D15BF3">
                <w:rPr>
                  <w:rStyle w:val="Heading6Char"/>
                  <w:sz w:val="16"/>
                  <w:szCs w:val="16"/>
                </w:rPr>
                <w:fldChar w:fldCharType="end"/>
              </w:r>
            </w:del>
          </w:p>
        </w:tc>
      </w:tr>
      <w:tr w:rsidR="00197D90" w:rsidRPr="00FF6A71" w:rsidDel="00D15BF3" w14:paraId="79665D4C" w14:textId="1B7BC580" w:rsidTr="00D15BF3">
        <w:trPr>
          <w:jc w:val="center"/>
          <w:del w:id="31322" w:author="pete jones" w:date="2022-01-04T12:17:00Z"/>
        </w:trPr>
        <w:tc>
          <w:tcPr>
            <w:tcW w:w="8777" w:type="dxa"/>
            <w:tcPrChange w:id="31323" w:author="pete jones" w:date="2022-01-04T12:17:00Z">
              <w:tcPr>
                <w:tcW w:w="8777" w:type="dxa"/>
              </w:tcPr>
            </w:tcPrChange>
          </w:tcPr>
          <w:p w14:paraId="4B117FF3" w14:textId="14DDC92F" w:rsidR="00197D90" w:rsidRPr="00FF6A71" w:rsidDel="00D15BF3" w:rsidRDefault="00197D90">
            <w:pPr>
              <w:spacing w:before="0" w:after="0" w:line="240" w:lineRule="auto"/>
              <w:rPr>
                <w:del w:id="31324" w:author="pete jones" w:date="2022-01-04T12:17:00Z"/>
                <w:sz w:val="16"/>
                <w:szCs w:val="16"/>
              </w:rPr>
            </w:pPr>
          </w:p>
        </w:tc>
      </w:tr>
    </w:tbl>
    <w:p w14:paraId="67162C83" w14:textId="5391F945" w:rsidR="00197D90" w:rsidRPr="00FF6A71" w:rsidRDefault="007C52DD" w:rsidP="00197D90">
      <w:ins w:id="31325" w:author="pete jones" w:date="2022-01-04T12:32:00Z">
        <w:r w:rsidRPr="00FF6A71">
          <w:t>Inspirational links may be found with just a few simple google searches</w:t>
        </w:r>
      </w:ins>
      <w:ins w:id="31326" w:author="pete jones" w:date="2022-04-01T12:53:00Z">
        <w:r w:rsidR="00C8518E">
          <w:t>;</w:t>
        </w:r>
      </w:ins>
      <w:ins w:id="31327" w:author="pete jones" w:date="2022-01-04T12:33:00Z">
        <w:r w:rsidRPr="00FF6A71">
          <w:t xml:space="preserve"> </w:t>
        </w:r>
      </w:ins>
      <w:del w:id="31328" w:author="pete jones" w:date="2022-01-04T12:33:00Z">
        <w:r w:rsidR="00197D90" w:rsidRPr="00FF6A71" w:rsidDel="007C52DD">
          <w:delText>H</w:delText>
        </w:r>
      </w:del>
      <w:ins w:id="31329" w:author="pete jones" w:date="2022-01-04T12:33:00Z">
        <w:r w:rsidRPr="00FF6A71">
          <w:t>h</w:t>
        </w:r>
      </w:ins>
      <w:r w:rsidR="00197D90" w:rsidRPr="00FF6A71">
        <w:t xml:space="preserve">owever, </w:t>
      </w:r>
      <w:ins w:id="31330" w:author="pete jones" w:date="2022-01-04T12:33:00Z">
        <w:r w:rsidRPr="00FF6A71">
          <w:t xml:space="preserve">a more </w:t>
        </w:r>
      </w:ins>
      <w:del w:id="31331" w:author="pete jones" w:date="2022-01-04T12:33:00Z">
        <w:r w:rsidR="00197D90" w:rsidRPr="00FF6A71" w:rsidDel="007C52DD">
          <w:delText xml:space="preserve">an </w:delText>
        </w:r>
      </w:del>
      <w:r w:rsidR="00197D90" w:rsidRPr="00FF6A71">
        <w:t>effective and efficient method of producing innovative synoptic problem-solving activities</w:t>
      </w:r>
      <w:del w:id="31332" w:author="pete jones" w:date="2022-04-01T12:53:00Z">
        <w:r w:rsidR="00197D90" w:rsidRPr="00FF6A71" w:rsidDel="00C8518E">
          <w:delText>,</w:delText>
        </w:r>
      </w:del>
      <w:r w:rsidR="00197D90" w:rsidRPr="00FF6A71">
        <w:t xml:space="preserve"> is to create them within the delivery organisation. Start with an idea of what the students should extract from the experience, i.e., what should they do</w:t>
      </w:r>
      <w:del w:id="31333" w:author="pete jones" w:date="2022-04-01T12:53:00Z">
        <w:r w:rsidR="00197D90" w:rsidRPr="00FF6A71" w:rsidDel="00C8518E">
          <w:delText>,</w:delText>
        </w:r>
      </w:del>
      <w:r w:rsidR="00197D90" w:rsidRPr="00FF6A71">
        <w:t xml:space="preserve"> and the context in which it is performed. It is important not to become overly concerned with academic knowledge or how an activity </w:t>
      </w:r>
      <w:del w:id="31334" w:author="pete jones" w:date="2022-04-01T12:53:00Z">
        <w:r w:rsidR="00197D90" w:rsidRPr="00FF6A71" w:rsidDel="00C8518E">
          <w:delText>is going to</w:delText>
        </w:r>
      </w:del>
      <w:ins w:id="31335" w:author="pete jones" w:date="2022-04-01T12:53:00Z">
        <w:r w:rsidR="00C8518E">
          <w:t>will</w:t>
        </w:r>
      </w:ins>
      <w:r w:rsidR="00197D90" w:rsidRPr="00FF6A71">
        <w:t xml:space="preserve"> be assessed</w:t>
      </w:r>
      <w:del w:id="31336" w:author="pete jones" w:date="2022-04-01T12:53:00Z">
        <w:r w:rsidR="00197D90" w:rsidRPr="00FF6A71" w:rsidDel="00C8518E">
          <w:delText xml:space="preserve">, </w:delText>
        </w:r>
      </w:del>
      <w:ins w:id="31337" w:author="pete jones" w:date="2022-04-01T12:53:00Z">
        <w:r w:rsidR="00C8518E">
          <w:t>;</w:t>
        </w:r>
        <w:r w:rsidR="00C8518E" w:rsidRPr="00FF6A71">
          <w:t xml:space="preserve"> </w:t>
        </w:r>
      </w:ins>
      <w:r w:rsidR="00197D90" w:rsidRPr="00FF6A71">
        <w:t xml:space="preserve">this is important but not the first step. Fertile ground for developing contextual experiences are </w:t>
      </w:r>
      <w:del w:id="31338" w:author="pete jones" w:date="2022-04-01T12:54:00Z">
        <w:r w:rsidR="00197D90" w:rsidRPr="00FF6A71" w:rsidDel="00C8518E">
          <w:delText>the concepts of reverse engineering and the “Tear-Down”</w:delText>
        </w:r>
      </w:del>
      <w:ins w:id="31339" w:author="pete jones" w:date="2022-04-01T12:54:00Z">
        <w:r w:rsidR="00C8518E">
          <w:t>reverse engineering and the “Tear-Down” concepts</w:t>
        </w:r>
      </w:ins>
      <w:r w:rsidR="00197D90" w:rsidRPr="00FF6A71">
        <w:t xml:space="preserve">. Engineering students should be asking </w:t>
      </w:r>
      <w:del w:id="31340" w:author="pete jones" w:date="2022-03-30T10:33:00Z">
        <w:r w:rsidR="00197D90" w:rsidRPr="00FF6A71" w:rsidDel="00541BAB">
          <w:delText xml:space="preserve">of </w:delText>
        </w:r>
      </w:del>
      <w:r w:rsidR="00197D90" w:rsidRPr="00FF6A71">
        <w:t>their environment</w:t>
      </w:r>
      <w:del w:id="31341" w:author="pete jones" w:date="2022-04-01T12:54:00Z">
        <w:r w:rsidR="00197D90" w:rsidRPr="00FF6A71" w:rsidDel="00C8518E">
          <w:delText xml:space="preserve">; </w:delText>
        </w:r>
      </w:del>
      <w:ins w:id="31342" w:author="pete jones" w:date="2022-04-01T12:54:00Z">
        <w:r w:rsidR="00C8518E">
          <w:t>,</w:t>
        </w:r>
        <w:r w:rsidR="00C8518E" w:rsidRPr="00FF6A71">
          <w:t xml:space="preserve"> </w:t>
        </w:r>
      </w:ins>
      <w:r w:rsidR="00197D90" w:rsidRPr="00FF6A71">
        <w:t xml:space="preserve">“how did they do that?” </w:t>
      </w:r>
      <w:del w:id="31343" w:author="pete jones" w:date="2022-04-01T15:18:00Z">
        <w:r w:rsidR="00197D90" w:rsidRPr="00FF6A71" w:rsidDel="00726256">
          <w:delText xml:space="preserve">Innovative engineering problem solving is all around us in the built environment, </w:delText>
        </w:r>
      </w:del>
      <w:del w:id="31344" w:author="pete jones" w:date="2022-04-01T12:54:00Z">
        <w:r w:rsidR="00197D90" w:rsidRPr="00FF6A71" w:rsidDel="00C8518E">
          <w:delText xml:space="preserve">our </w:delText>
        </w:r>
      </w:del>
      <w:del w:id="31345" w:author="pete jones" w:date="2022-04-01T15:18:00Z">
        <w:r w:rsidR="00197D90" w:rsidRPr="00FF6A71" w:rsidDel="00726256">
          <w:delText xml:space="preserve">homes, and </w:delText>
        </w:r>
      </w:del>
      <w:del w:id="31346" w:author="pete jones" w:date="2022-04-01T12:54:00Z">
        <w:r w:rsidR="00197D90" w:rsidRPr="00FF6A71" w:rsidDel="00C8518E">
          <w:delText xml:space="preserve">in </w:delText>
        </w:r>
      </w:del>
      <w:del w:id="31347" w:author="pete jones" w:date="2022-04-01T15:18:00Z">
        <w:r w:rsidR="00197D90" w:rsidRPr="00FF6A71" w:rsidDel="00726256">
          <w:delText>nature</w:delText>
        </w:r>
      </w:del>
      <w:del w:id="31348" w:author="pete jones" w:date="2022-04-01T12:54:00Z">
        <w:r w:rsidR="00197D90" w:rsidRPr="00FF6A71" w:rsidDel="00C8518E">
          <w:delText>. F</w:delText>
        </w:r>
      </w:del>
      <w:del w:id="31349" w:author="pete jones" w:date="2022-04-01T15:18:00Z">
        <w:r w:rsidR="00197D90" w:rsidRPr="00FF6A71" w:rsidDel="00726256">
          <w:delText>rom majestic architecture and bridge designs</w:delText>
        </w:r>
      </w:del>
      <w:ins w:id="31350" w:author="pete jones" w:date="2022-04-01T15:42:00Z">
        <w:r w:rsidR="006B22A5">
          <w:t>Innovative engineering problem solving is all around us, from majestic architecture and bridge design</w:t>
        </w:r>
      </w:ins>
      <w:ins w:id="31351" w:author="pete jones" w:date="2022-04-01T15:18:00Z">
        <w:r w:rsidR="00726256">
          <w:t>s in the built environment, homes, and nature</w:t>
        </w:r>
      </w:ins>
      <w:ins w:id="31352" w:author="pete jones" w:date="2022-04-01T12:54:00Z">
        <w:r w:rsidR="00C8518E">
          <w:t xml:space="preserve">. </w:t>
        </w:r>
      </w:ins>
      <w:del w:id="31353" w:author="pete jones" w:date="2022-04-01T12:54:00Z">
        <w:r w:rsidR="00197D90" w:rsidRPr="00FF6A71" w:rsidDel="00C8518E">
          <w:delText>; o</w:delText>
        </w:r>
      </w:del>
      <w:ins w:id="31354" w:author="pete jones" w:date="2022-04-01T12:54:00Z">
        <w:r w:rsidR="00C8518E">
          <w:t>O</w:t>
        </w:r>
      </w:ins>
      <w:r w:rsidR="00197D90" w:rsidRPr="00FF6A71">
        <w:t xml:space="preserve">ld and new to the innovative technology in our homes and transport systems, and from nature itself; the gecko lizard that walks on the ceiling and the pond skater that walks on water. Continuing the drive towards sustainable design and protecting our environment are particularly relevant to the next generation of engineers. </w:t>
      </w:r>
      <w:del w:id="31355" w:author="pete jones" w:date="2022-04-01T12:54:00Z">
        <w:r w:rsidR="00197D90" w:rsidRPr="00FF6A71" w:rsidDel="00C8518E">
          <w:delText>It is our task</w:delText>
        </w:r>
      </w:del>
      <w:ins w:id="31356" w:author="pete jones" w:date="2022-04-01T12:54:00Z">
        <w:r w:rsidR="00C8518E">
          <w:t>Our task is</w:t>
        </w:r>
      </w:ins>
      <w:r w:rsidR="00197D90" w:rsidRPr="00FF6A71">
        <w:t xml:space="preserve"> to initiate </w:t>
      </w:r>
      <w:del w:id="31357" w:author="pete jones" w:date="2022-03-30T10:33:00Z">
        <w:r w:rsidR="00197D90" w:rsidRPr="00FF6A71" w:rsidDel="00541BAB">
          <w:delText xml:space="preserve">a </w:delText>
        </w:r>
      </w:del>
      <w:r w:rsidR="00197D90" w:rsidRPr="00FF6A71">
        <w:t xml:space="preserve">curiosity and a desire to explore engineering </w:t>
      </w:r>
      <w:del w:id="31358" w:author="pete jones" w:date="2022-03-30T10:33:00Z">
        <w:r w:rsidR="00197D90" w:rsidRPr="00FF6A71" w:rsidDel="00541BAB">
          <w:delText xml:space="preserve">problem </w:delText>
        </w:r>
      </w:del>
      <w:ins w:id="31359" w:author="pete jones" w:date="2022-03-30T10:33:00Z">
        <w:r w:rsidR="00541BAB" w:rsidRPr="00FF6A71">
          <w:t>problem</w:t>
        </w:r>
        <w:r w:rsidR="00541BAB">
          <w:t>-</w:t>
        </w:r>
      </w:ins>
      <w:r w:rsidR="00197D90" w:rsidRPr="00FF6A71">
        <w:t xml:space="preserve">solving. </w:t>
      </w:r>
    </w:p>
    <w:p w14:paraId="58B679D3" w14:textId="7D0F74EA" w:rsidR="00197D90" w:rsidRPr="00FF6A71" w:rsidRDefault="00197D90" w:rsidP="00197D90">
      <w:r w:rsidRPr="00FF6A71">
        <w:t xml:space="preserve">So why is reverse engineering </w:t>
      </w:r>
      <w:del w:id="31360" w:author="pete jones" w:date="2022-04-01T12:54:00Z">
        <w:r w:rsidRPr="00FF6A71" w:rsidDel="00C8518E">
          <w:delText>important</w:delText>
        </w:r>
      </w:del>
      <w:ins w:id="31361" w:author="pete jones" w:date="2022-04-01T12:54:00Z">
        <w:r w:rsidR="00C8518E">
          <w:t>necessary</w:t>
        </w:r>
      </w:ins>
      <w:r w:rsidRPr="00FF6A71">
        <w:t xml:space="preserve">? Understanding how things are made and how they solve specific problems is a core activity in continuous improvement. The traditional approach to engineering </w:t>
      </w:r>
      <w:del w:id="31362" w:author="pete jones" w:date="2022-03-30T10:33:00Z">
        <w:r w:rsidRPr="00FF6A71" w:rsidDel="00541BAB">
          <w:delText xml:space="preserve">problem </w:delText>
        </w:r>
      </w:del>
      <w:ins w:id="31363" w:author="pete jones" w:date="2022-03-30T10:33:00Z">
        <w:r w:rsidR="00541BAB" w:rsidRPr="00FF6A71">
          <w:t>problem</w:t>
        </w:r>
        <w:r w:rsidR="00541BAB">
          <w:t>-</w:t>
        </w:r>
      </w:ins>
      <w:r w:rsidRPr="00FF6A71">
        <w:t>solving starts with a problem, develops a specification, investigates alternatives, and realises solutions; “Forward Engineering”</w:t>
      </w:r>
      <w:del w:id="31364" w:author="pete jones" w:date="2022-04-01T12:55:00Z">
        <w:r w:rsidRPr="00FF6A71" w:rsidDel="00C8518E">
          <w:delText>,</w:delText>
        </w:r>
      </w:del>
      <w:r w:rsidRPr="00FF6A71">
        <w:t xml:space="preserve"> </w:t>
      </w:r>
      <w:del w:id="31365" w:author="pete jones" w:date="2022-03-30T10:33:00Z">
        <w:r w:rsidRPr="00FF6A71" w:rsidDel="00541BAB">
          <w:delText xml:space="preserve">demanding </w:delText>
        </w:r>
      </w:del>
      <w:ins w:id="31366" w:author="pete jones" w:date="2022-03-30T10:33:00Z">
        <w:r w:rsidR="00541BAB" w:rsidRPr="00FF6A71">
          <w:t>demand</w:t>
        </w:r>
        <w:r w:rsidR="00541BAB">
          <w:t>s</w:t>
        </w:r>
        <w:r w:rsidR="00541BAB" w:rsidRPr="00FF6A71">
          <w:t xml:space="preserve"> </w:t>
        </w:r>
      </w:ins>
      <w:r w:rsidRPr="00FF6A71">
        <w:t xml:space="preserve">high levels of innovation and creativity, a tall order for fledgling engineers. “Reverse </w:t>
      </w:r>
      <w:r w:rsidRPr="00FF6A71">
        <w:lastRenderedPageBreak/>
        <w:t xml:space="preserve">Engineering” </w:t>
      </w:r>
      <w:del w:id="31367" w:author="pete jones" w:date="2022-04-01T14:59:00Z">
        <w:r w:rsidRPr="00FF6A71" w:rsidDel="00726256">
          <w:delText xml:space="preserve">is </w:delText>
        </w:r>
      </w:del>
      <w:del w:id="31368" w:author="pete jones" w:date="2022-04-01T12:55:00Z">
        <w:r w:rsidRPr="00FF6A71" w:rsidDel="00C8518E">
          <w:delText xml:space="preserve">the process of </w:delText>
        </w:r>
      </w:del>
      <w:del w:id="31369" w:author="pete jones" w:date="2022-04-01T14:59:00Z">
        <w:r w:rsidRPr="00FF6A71" w:rsidDel="00726256">
          <w:delText>analysing existing solutions, identifying components and their relationships, extracting knowledge or design information, and realising</w:delText>
        </w:r>
      </w:del>
      <w:ins w:id="31370" w:author="pete jones" w:date="2022-04-01T14:59:00Z">
        <w:r w:rsidR="00726256">
          <w:t>analyses existing solutions, identifies components and their relationships, extracts knowledge or design information, and realises</w:t>
        </w:r>
      </w:ins>
      <w:r w:rsidRPr="00FF6A71">
        <w:t xml:space="preserve"> physical solutions. Reverse engineering processes are </w:t>
      </w:r>
      <w:del w:id="31371" w:author="pete jones" w:date="2022-04-01T12:55:00Z">
        <w:r w:rsidRPr="00FF6A71" w:rsidDel="00C8518E">
          <w:delText xml:space="preserve">common </w:delText>
        </w:r>
      </w:del>
      <w:ins w:id="31372" w:author="pete jones" w:date="2022-04-01T12:55:00Z">
        <w:r w:rsidR="00C8518E">
          <w:t>standard</w:t>
        </w:r>
        <w:r w:rsidR="00C8518E" w:rsidRPr="00FF6A71">
          <w:t xml:space="preserve"> </w:t>
        </w:r>
      </w:ins>
      <w:r w:rsidRPr="00FF6A71">
        <w:t>practices in many engineering industries as a</w:t>
      </w:r>
      <w:del w:id="31373" w:author="pete jones" w:date="2022-04-01T12:55:00Z">
        <w:r w:rsidRPr="00FF6A71" w:rsidDel="00C8518E">
          <w:delText>n integral</w:delText>
        </w:r>
      </w:del>
      <w:ins w:id="31374" w:author="pete jones" w:date="2022-04-01T12:55:00Z">
        <w:r w:rsidR="00C8518E">
          <w:t xml:space="preserve"> necessary</w:t>
        </w:r>
      </w:ins>
      <w:r w:rsidRPr="00FF6A71">
        <w:t xml:space="preserve"> quality improvement process or </w:t>
      </w:r>
      <w:del w:id="31375" w:author="pete jones" w:date="2022-04-01T12:55:00Z">
        <w:r w:rsidRPr="00FF6A71" w:rsidDel="00C8518E">
          <w:delText xml:space="preserve">when </w:delText>
        </w:r>
      </w:del>
      <w:r w:rsidRPr="00FF6A71">
        <w:t xml:space="preserve">benchmarking competitive products. A reverse engineering approach to learning has been incorporated into engineering programmes at Graz University of Technology’s LEAD Factory, where the concept of product teardown is integrated with new product development and learning </w:t>
      </w:r>
      <w:r w:rsidRPr="00312F59">
        <w:fldChar w:fldCharType="begin" w:fldLock="1"/>
      </w:r>
      <w:r w:rsidRPr="00FF6A71">
        <w:instrText>ADDIN CSL_CITATION {"citationItems":[{"id":"ITEM-1","itemData":{"DOI":"10.1016/j.promfg.2020.04.101","ISSN":"23519789","abstract":"The teardown approach is a useful tool to understand both the structure and the functionality of products. Furthermore, it plays a significant role in product development and the related product evolution. Due to the fact, that there is no research known describing a teardown process implemented in the environment of learning factories, the development and application of the teardown approach plays a significant role in future development of Graz University of Technology's LEAD Factory. The aim of this research is to develop a teaching module, which combines the usage of product teardown with the integration of new products into a learning factory environment. The theoretical framework for the approach is built up on the basic teardown procedure and principles of function analysis combined with the Learning Factory Curriculum Guide. The teardown objects are e-scooters in three different variants. After the teardown process, the most promising variant is addressed to be implemented in the assembly line of the learning factory as an additional product to the actual scooter. Within the designed teaching module, the training participants should first disassemble the teardown objects and compare the different variants of the e-scooter in terms of functions, geometry and the ability for assembling afterwards. In the following step, the participants have to select the e-scooter variant with the highest functional correlation and optimize the e-scooters functionality by applying the Value Analysis Tear-Down approach in terms of enabling the integration into the LEAD Factory. The focus of the teaching module is the application of the hands-on teardown approach, the functional evaluation of the teardown objects and the implementation recommendations.","author":[{"dropping-particle":"","family":"Kohlweiss","given":"Andreas","non-dropping-particle":"","parse-names":false,"suffix":""},{"dropping-particle":"","family":"Auberger","given":"Elias","non-dropping-particle":"","parse-names":false,"suffix":""},{"dropping-particle":"","family":"Ketenci","given":"Atacan","non-dropping-particle":"","parse-names":false,"suffix":""},{"dropping-particle":"","family":"Ramsauer","given":"Christian","non-dropping-particle":"","parse-names":false,"suffix":""}],"container-title":"Procedia Manufacturing","id":"ITEM-1","issued":{"date-parts":[["2020"]]},"page":"240-245","publisher":"Elsevier B.V.","title":"Integration of a teardown approach at Graz University of Technology´s LEAD Factory","type":"paper-conference","volume":"45"},"uris":["http://www.mendeley.com/documents/?uuid=b9217e50-81e6-3510-98e6-011379e8cfb7"]}],"mendeley":{"formattedCitation":"(Kohlweiss &lt;i&gt;et al.&lt;/i&gt;, 2020)","plainTextFormattedCitation":"(Kohlweiss et al., 2020)","previouslyFormattedCitation":"(Kohlweiss &lt;i&gt;et al.&lt;/i&gt;, 2020)"},"properties":{"noteIndex":0},"schema":"https://github.com/citation-style-language/schema/raw/master/csl-citation.json"}</w:instrText>
      </w:r>
      <w:r w:rsidRPr="00312F59">
        <w:fldChar w:fldCharType="separate"/>
      </w:r>
      <w:r w:rsidRPr="00FF6A71">
        <w:rPr>
          <w:noProof/>
        </w:rPr>
        <w:t xml:space="preserve">(Kohlweiss </w:t>
      </w:r>
      <w:r w:rsidRPr="00FF6A71">
        <w:rPr>
          <w:i/>
          <w:noProof/>
        </w:rPr>
        <w:t>et al.</w:t>
      </w:r>
      <w:r w:rsidRPr="00FF6A71">
        <w:rPr>
          <w:noProof/>
        </w:rPr>
        <w:t>, 2020)</w:t>
      </w:r>
      <w:r w:rsidRPr="00312F59">
        <w:fldChar w:fldCharType="end"/>
      </w:r>
      <w:r w:rsidRPr="00FF6A71">
        <w:t xml:space="preserve">. The </w:t>
      </w:r>
      <w:del w:id="31376" w:author="pete jones" w:date="2022-04-01T12:55:00Z">
        <w:r w:rsidRPr="00FF6A71" w:rsidDel="00C8518E">
          <w:delText>focus of the approach</w:delText>
        </w:r>
      </w:del>
      <w:ins w:id="31377" w:author="pete jones" w:date="2022-04-01T12:55:00Z">
        <w:r w:rsidR="00C8518E">
          <w:t>approach's focus</w:t>
        </w:r>
      </w:ins>
      <w:r w:rsidRPr="00FF6A71">
        <w:t xml:space="preserve"> is the practical teardown of products followed by a functional evaluation and performance recommendations, illustrated in </w:t>
      </w:r>
      <w:r w:rsidRPr="00312F59">
        <w:fldChar w:fldCharType="begin"/>
      </w:r>
      <w:r w:rsidRPr="00FF6A71">
        <w:instrText xml:space="preserve"> REF _Ref67367319 \h </w:instrText>
      </w:r>
      <w:r w:rsidRPr="00312F59">
        <w:fldChar w:fldCharType="separate"/>
      </w:r>
      <w:ins w:id="31378" w:author="pete jones" w:date="2022-04-05T11:31:00Z">
        <w:r w:rsidR="00D94147" w:rsidRPr="00312F59">
          <w:t>Fig</w:t>
        </w:r>
        <w:r w:rsidR="00D94147" w:rsidRPr="00862EE0">
          <w:t xml:space="preserve">ure </w:t>
        </w:r>
        <w:r w:rsidR="00D94147">
          <w:rPr>
            <w:noProof/>
          </w:rPr>
          <w:t>11</w:t>
        </w:r>
        <w:r w:rsidR="00D94147">
          <w:noBreakHyphen/>
        </w:r>
        <w:r w:rsidR="00D94147">
          <w:rPr>
            <w:noProof/>
          </w:rPr>
          <w:t>1</w:t>
        </w:r>
      </w:ins>
      <w:del w:id="31379" w:author="pete jones" w:date="2022-01-04T16:37:00Z">
        <w:r w:rsidR="00DD384C" w:rsidRPr="00FF6A71" w:rsidDel="00E72D4E">
          <w:delText xml:space="preserve">Figure </w:delText>
        </w:r>
        <w:r w:rsidR="00DD384C" w:rsidRPr="00FF6A71" w:rsidDel="00E72D4E">
          <w:rPr>
            <w:noProof/>
          </w:rPr>
          <w:delText>10</w:delText>
        </w:r>
        <w:r w:rsidR="00DD384C" w:rsidRPr="00FF6A71" w:rsidDel="00E72D4E">
          <w:noBreakHyphen/>
        </w:r>
        <w:r w:rsidR="00DD384C" w:rsidRPr="00FF6A71" w:rsidDel="00E72D4E">
          <w:rPr>
            <w:noProof/>
          </w:rPr>
          <w:delText>1</w:delText>
        </w:r>
      </w:del>
      <w:r w:rsidRPr="00312F59">
        <w:fldChar w:fldCharType="end"/>
      </w:r>
      <w:r w:rsidRPr="00FF6A71">
        <w:t>.</w:t>
      </w:r>
    </w:p>
    <w:p w14:paraId="76AA1035" w14:textId="77777777" w:rsidR="00197D90" w:rsidRPr="00FF6A71" w:rsidRDefault="62EE1B8C" w:rsidP="00197D90">
      <w:pPr>
        <w:jc w:val="center"/>
      </w:pPr>
      <w:r w:rsidRPr="00C15005">
        <w:rPr>
          <w:noProof/>
        </w:rPr>
        <w:drawing>
          <wp:inline distT="0" distB="0" distL="0" distR="0" wp14:anchorId="753CC533" wp14:editId="376630C9">
            <wp:extent cx="4273200" cy="1800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pic:nvPicPr>
                  <pic:blipFill>
                    <a:blip r:embed="rId167">
                      <a:extLst>
                        <a:ext uri="{28A0092B-C50C-407E-A947-70E740481C1C}">
                          <a14:useLocalDpi xmlns:a14="http://schemas.microsoft.com/office/drawing/2010/main" val="0"/>
                        </a:ext>
                      </a:extLst>
                    </a:blip>
                    <a:stretch>
                      <a:fillRect/>
                    </a:stretch>
                  </pic:blipFill>
                  <pic:spPr>
                    <a:xfrm>
                      <a:off x="0" y="0"/>
                      <a:ext cx="4273200" cy="1800000"/>
                    </a:xfrm>
                    <a:prstGeom prst="rect">
                      <a:avLst/>
                    </a:prstGeom>
                  </pic:spPr>
                </pic:pic>
              </a:graphicData>
            </a:graphic>
          </wp:inline>
        </w:drawing>
      </w:r>
    </w:p>
    <w:p w14:paraId="3D23C4BE" w14:textId="34DBC88F" w:rsidR="00197D90" w:rsidRPr="007C0DAF" w:rsidRDefault="00197D90">
      <w:pPr>
        <w:pStyle w:val="Caption"/>
        <w:pPrChange w:id="31380" w:author="pete jones" w:date="2022-01-04T16:36:00Z">
          <w:pPr>
            <w:pStyle w:val="TOCHeading"/>
            <w:jc w:val="center"/>
          </w:pPr>
        </w:pPrChange>
      </w:pPr>
      <w:bookmarkStart w:id="31381" w:name="_Ref67367319"/>
      <w:bookmarkStart w:id="31382" w:name="_Toc68162308"/>
      <w:bookmarkStart w:id="31383" w:name="_Toc99719328"/>
      <w:r w:rsidRPr="00312F59">
        <w:t>Fig</w:t>
      </w:r>
      <w:r w:rsidRPr="00862EE0">
        <w:t xml:space="preserve">ure </w:t>
      </w:r>
      <w:ins w:id="31384" w:author="pete jones" w:date="2022-03-10T14:38:00Z">
        <w:r w:rsidR="00CE4F4E">
          <w:fldChar w:fldCharType="begin"/>
        </w:r>
        <w:r w:rsidR="00CE4F4E">
          <w:instrText xml:space="preserve"> STYLEREF 1 \s </w:instrText>
        </w:r>
      </w:ins>
      <w:r w:rsidR="00CE4F4E">
        <w:fldChar w:fldCharType="separate"/>
      </w:r>
      <w:r w:rsidR="00D94147">
        <w:rPr>
          <w:noProof/>
        </w:rPr>
        <w:t>11</w:t>
      </w:r>
      <w:ins w:id="31385"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386" w:author="pete jones" w:date="2022-04-05T11:31:00Z">
        <w:r w:rsidR="00D94147">
          <w:rPr>
            <w:noProof/>
          </w:rPr>
          <w:t>1</w:t>
        </w:r>
      </w:ins>
      <w:ins w:id="31387" w:author="pete jones" w:date="2022-03-10T14:38:00Z">
        <w:r w:rsidR="00CE4F4E">
          <w:fldChar w:fldCharType="end"/>
        </w:r>
      </w:ins>
      <w:del w:id="31388" w:author="pete jones" w:date="2022-02-01T12:31:00Z">
        <w:r w:rsidRPr="007C0DAF" w:rsidDel="0004608E">
          <w:fldChar w:fldCharType="begin"/>
        </w:r>
        <w:r w:rsidRPr="007C0DAF" w:rsidDel="0004608E">
          <w:delInstrText>STYLEREF 1 \s</w:delInstrText>
        </w:r>
        <w:r w:rsidRPr="007C0DAF" w:rsidDel="0004608E">
          <w:fldChar w:fldCharType="separate"/>
        </w:r>
        <w:r w:rsidR="00E72D4E" w:rsidDel="0004608E">
          <w:rPr>
            <w:noProof/>
          </w:rPr>
          <w:delText>10</w:delText>
        </w:r>
        <w:r w:rsidRPr="007C0DAF"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1</w:delText>
        </w:r>
        <w:r w:rsidRPr="007C0DAF" w:rsidDel="0004608E">
          <w:fldChar w:fldCharType="end"/>
        </w:r>
      </w:del>
      <w:bookmarkEnd w:id="31381"/>
      <w:r w:rsidRPr="007C0DAF">
        <w:t>: Product tear down learning path suggested by Graz University, Austria (2020)</w:t>
      </w:r>
      <w:bookmarkEnd w:id="31382"/>
      <w:bookmarkEnd w:id="31383"/>
    </w:p>
    <w:p w14:paraId="203F8750" w14:textId="27FF5C67" w:rsidR="00197D90" w:rsidRPr="00FF6A71" w:rsidRDefault="00197D90" w:rsidP="00197D90">
      <w:r w:rsidRPr="00FF6A71">
        <w:t xml:space="preserve">The CDE StUDEE framework </w:t>
      </w:r>
      <w:del w:id="31389" w:author="pete jones" w:date="2022-04-01T12:55:00Z">
        <w:r w:rsidRPr="00FF6A71" w:rsidDel="00C8518E">
          <w:delText>together with initiatives of curriculum development provide</w:delText>
        </w:r>
      </w:del>
      <w:ins w:id="31390" w:author="pete jones" w:date="2022-04-01T12:55:00Z">
        <w:r w:rsidR="00C8518E">
          <w:t>and curriculum development initiatives provide</w:t>
        </w:r>
      </w:ins>
      <w:r w:rsidRPr="00FF6A71">
        <w:t xml:space="preserve"> an ideal collaborative experience to enhance teamwork using the vehicle of reverse engineering. The </w:t>
      </w:r>
      <w:del w:id="31391" w:author="pete jones" w:date="2022-03-30T10:33:00Z">
        <w:r w:rsidRPr="00FF6A71" w:rsidDel="00541BAB">
          <w:delText>aim of the Gratz approach i</w:delText>
        </w:r>
      </w:del>
      <w:ins w:id="31392" w:author="pete jones" w:date="2022-03-30T10:33:00Z">
        <w:r w:rsidR="00541BAB">
          <w:t>Gratz approach aim</w:t>
        </w:r>
      </w:ins>
      <w:r w:rsidRPr="00FF6A71">
        <w:t>s to provide an engaging valid context for engineering problem solving</w:t>
      </w:r>
      <w:del w:id="31393" w:author="pete jones" w:date="2022-04-01T12:55:00Z">
        <w:r w:rsidRPr="00FF6A71" w:rsidDel="00C8518E">
          <w:delText>,</w:delText>
        </w:r>
      </w:del>
      <w:r w:rsidRPr="00FF6A71">
        <w:t xml:space="preserve"> and </w:t>
      </w:r>
      <w:ins w:id="31394" w:author="pete jones" w:date="2022-03-30T10:33:00Z">
        <w:r w:rsidR="00541BAB">
          <w:t xml:space="preserve">a </w:t>
        </w:r>
      </w:ins>
      <w:r w:rsidRPr="00FF6A71">
        <w:t xml:space="preserve">programme of activities to </w:t>
      </w:r>
      <w:del w:id="31395" w:author="pete jones" w:date="2022-04-01T12:56:00Z">
        <w:r w:rsidRPr="00FF6A71" w:rsidDel="00C8518E">
          <w:delText xml:space="preserve">enhance </w:delText>
        </w:r>
      </w:del>
      <w:ins w:id="31396" w:author="pete jones" w:date="2022-04-01T12:56:00Z">
        <w:r w:rsidR="00C8518E">
          <w:t>strengthen</w:t>
        </w:r>
        <w:r w:rsidR="00C8518E" w:rsidRPr="00FF6A71">
          <w:t xml:space="preserve"> </w:t>
        </w:r>
      </w:ins>
      <w:del w:id="31397" w:author="pete jones" w:date="2022-03-30T10:33:00Z">
        <w:r w:rsidRPr="00FF6A71" w:rsidDel="00541BAB">
          <w:delText>21</w:delText>
        </w:r>
        <w:r w:rsidRPr="00FF6A71" w:rsidDel="00541BAB">
          <w:rPr>
            <w:vertAlign w:val="superscript"/>
          </w:rPr>
          <w:delText>st</w:delText>
        </w:r>
        <w:r w:rsidRPr="00FF6A71" w:rsidDel="00541BAB">
          <w:delText xml:space="preserve"> </w:delText>
        </w:r>
      </w:del>
      <w:ins w:id="31398" w:author="pete jones" w:date="2022-03-30T10:33:00Z">
        <w:r w:rsidR="00541BAB" w:rsidRPr="00FF6A71">
          <w:t>21</w:t>
        </w:r>
        <w:r w:rsidR="00541BAB" w:rsidRPr="00FF6A71">
          <w:rPr>
            <w:vertAlign w:val="superscript"/>
          </w:rPr>
          <w:t>st</w:t>
        </w:r>
        <w:r w:rsidR="00541BAB">
          <w:t>-</w:t>
        </w:r>
      </w:ins>
      <w:r w:rsidRPr="00FF6A71">
        <w:t>century skills for engineers. The “Integration of a teardown approach at Graz University of Technology´s LEAD Factory”</w:t>
      </w:r>
      <w:del w:id="31399" w:author="pete jones" w:date="2022-04-01T12:56:00Z">
        <w:r w:rsidRPr="00FF6A71" w:rsidDel="00C8518E">
          <w:delText>,</w:delText>
        </w:r>
      </w:del>
      <w:r w:rsidRPr="00FF6A71">
        <w:t xml:space="preserve"> describes the process in detail based upon an e-scooter in three variants</w:t>
      </w:r>
      <w:del w:id="31400" w:author="pete jones" w:date="2022-04-01T12:56:00Z">
        <w:r w:rsidRPr="00FF6A71" w:rsidDel="00C8518E">
          <w:delText>,</w:delText>
        </w:r>
      </w:del>
      <w:r w:rsidRPr="00FF6A71">
        <w:t xml:space="preserve"> </w:t>
      </w:r>
      <w:r w:rsidRPr="00312F59">
        <w:fldChar w:fldCharType="begin" w:fldLock="1"/>
      </w:r>
      <w:r w:rsidRPr="00FF6A71">
        <w:instrText>ADDIN CSL_CITATION {"citationItems":[{"id":"ITEM-1","itemData":{"DOI":"10.1016/j.promfg.2020.04.101","ISSN":"23519789","abstract":"The teardown approach is a useful tool to understand both the structure and the functionality of products. Furthermore, it plays a significant role in product development and the related product evolution. Due to the fact, that there is no research known describing a teardown process implemented in the environment of learning factories, the development and application of the teardown approach plays a significant role in future development of Graz University of Technology's LEAD Factory. The aim of this research is to develop a teaching module, which combines the usage of product teardown with the integration of new products into a learning factory environment. The theoretical framework for the approach is built up on the basic teardown procedure and principles of function analysis combined with the Learning Factory Curriculum Guide. The teardown objects are e-scooters in three different variants. After the teardown process, the most promising variant is addressed to be implemented in the assembly line of the learning factory as an additional product to the actual scooter. Within the designed teaching module, the training participants should first disassemble the teardown objects and compare the different variants of the e-scooter in terms of functions, geometry and the ability for assembling afterwards. In the following step, the participants have to select the e-scooter variant with the highest functional correlation and optimize the e-scooters functionality by applying the Value Analysis Tear-Down approach in terms of enabling the integration into the LEAD Factory. The focus of the teaching module is the application of the hands-on teardown approach, the functional evaluation of the teardown objects and the implementation recommendations.","author":[{"dropping-particle":"","family":"Kohlweiss","given":"Andreas","non-dropping-particle":"","parse-names":false,"suffix":""},{"dropping-particle":"","family":"Auberger","given":"Elias","non-dropping-particle":"","parse-names":false,"suffix":""},{"dropping-particle":"","family":"Ketenci","given":"Atacan","non-dropping-particle":"","parse-names":false,"suffix":""},{"dropping-particle":"","family":"Ramsauer","given":"Christian","non-dropping-particle":"","parse-names":false,"suffix":""}],"container-title":"Procedia Manufacturing","id":"ITEM-1","issued":{"date-parts":[["2020"]]},"page":"240-245","publisher":"Elsevier B.V.","title":"Integration of a teardown approach at Graz University of Technology´s LEAD Factory","type":"paper-conference","volume":"45"},"uris":["http://www.mendeley.com/documents/?uuid=b9217e50-81e6-3510-98e6-011379e8cfb7"]}],"mendeley":{"formattedCitation":"(Kohlweiss &lt;i&gt;et al.&lt;/i&gt;, 2020)","plainTextFormattedCitation":"(Kohlweiss et al., 2020)","previouslyFormattedCitation":"(Kohlweiss &lt;i&gt;et al.&lt;/i&gt;, 2020)"},"properties":{"noteIndex":0},"schema":"https://github.com/citation-style-language/schema/raw/master/csl-citation.json"}</w:instrText>
      </w:r>
      <w:r w:rsidRPr="00312F59">
        <w:fldChar w:fldCharType="separate"/>
      </w:r>
      <w:r w:rsidRPr="00FF6A71">
        <w:rPr>
          <w:noProof/>
        </w:rPr>
        <w:t xml:space="preserve">(Kohlweiss </w:t>
      </w:r>
      <w:r w:rsidRPr="00FF6A71">
        <w:rPr>
          <w:i/>
          <w:noProof/>
        </w:rPr>
        <w:t>et al.</w:t>
      </w:r>
      <w:r w:rsidRPr="00FF6A71">
        <w:rPr>
          <w:noProof/>
        </w:rPr>
        <w:t>, 2020)</w:t>
      </w:r>
      <w:r w:rsidRPr="00312F59">
        <w:fldChar w:fldCharType="end"/>
      </w:r>
      <w:r w:rsidRPr="00FF6A71">
        <w:t xml:space="preserve">. The example described below is an alternative </w:t>
      </w:r>
      <w:del w:id="31401" w:author="pete jones" w:date="2022-03-30T10:34:00Z">
        <w:r w:rsidRPr="00FF6A71" w:rsidDel="00541BAB">
          <w:delText xml:space="preserve">of </w:delText>
        </w:r>
      </w:del>
      <w:ins w:id="31402" w:author="pete jones" w:date="2022-03-30T10:34:00Z">
        <w:r w:rsidR="00541BAB">
          <w:t>to</w:t>
        </w:r>
        <w:r w:rsidR="00541BAB" w:rsidRPr="00FF6A71">
          <w:t xml:space="preserve"> </w:t>
        </w:r>
      </w:ins>
      <w:r w:rsidRPr="00FF6A71">
        <w:t>the teardown concept designed by the researcher using an equally complex product. The idea is similar</w:t>
      </w:r>
      <w:ins w:id="31403" w:author="pete jones" w:date="2022-04-01T12:56:00Z">
        <w:r w:rsidR="00C8518E">
          <w:t>,</w:t>
        </w:r>
      </w:ins>
      <w:r w:rsidRPr="00FF6A71">
        <w:t xml:space="preserve"> but the digital rebuild demands higher levels of CDE skills and manufacturing knowledge. It is presented here as </w:t>
      </w:r>
      <w:ins w:id="31404" w:author="pete jones" w:date="2022-03-30T10:34:00Z">
        <w:r w:rsidR="00541BAB">
          <w:t xml:space="preserve">a </w:t>
        </w:r>
      </w:ins>
      <w:r w:rsidRPr="00FF6A71">
        <w:t>project under development</w:t>
      </w:r>
      <w:ins w:id="31405" w:author="pete jones" w:date="2022-04-01T12:56:00Z">
        <w:r w:rsidR="00C8518E">
          <w:t>,</w:t>
        </w:r>
      </w:ins>
      <w:r w:rsidRPr="00FF6A71">
        <w:t xml:space="preserve"> </w:t>
      </w:r>
      <w:del w:id="31406" w:author="pete jones" w:date="2022-04-01T12:56:00Z">
        <w:r w:rsidRPr="00FF6A71" w:rsidDel="00C8518E">
          <w:delText>in the hope</w:delText>
        </w:r>
      </w:del>
      <w:ins w:id="31407" w:author="pete jones" w:date="2022-04-01T12:56:00Z">
        <w:r w:rsidR="00C8518E">
          <w:t>hoping</w:t>
        </w:r>
      </w:ins>
      <w:r w:rsidRPr="00FF6A71">
        <w:t xml:space="preserve"> t</w:t>
      </w:r>
      <w:del w:id="31408" w:author="pete jones" w:date="2022-04-01T12:56:00Z">
        <w:r w:rsidRPr="00FF6A71" w:rsidDel="00C8518E">
          <w:delText>hat it generates</w:delText>
        </w:r>
      </w:del>
      <w:ins w:id="31409" w:author="pete jones" w:date="2022-04-01T12:56:00Z">
        <w:r w:rsidR="00C8518E">
          <w:t>o generate</w:t>
        </w:r>
      </w:ins>
      <w:r w:rsidRPr="00FF6A71">
        <w:t xml:space="preserve"> academic interest. More work is required to provide formative and summative assessment schemes. Mapping of outcomes to subject knowledge and CDE skills is also under development.</w:t>
      </w:r>
    </w:p>
    <w:p w14:paraId="4036DD2E" w14:textId="77777777" w:rsidR="00197D90" w:rsidRPr="00FF6A71" w:rsidRDefault="00197D90" w:rsidP="00197D90">
      <w:pPr>
        <w:rPr>
          <w:b/>
          <w:bCs/>
          <w:u w:val="single"/>
        </w:rPr>
      </w:pPr>
      <w:r w:rsidRPr="00FF6A71">
        <w:rPr>
          <w:b/>
          <w:bCs/>
          <w:u w:val="single"/>
        </w:rPr>
        <w:t>The Bosch IXO rechargeable electric screwdriver – reverse engineering project.</w:t>
      </w:r>
    </w:p>
    <w:p w14:paraId="13D014BE" w14:textId="422BBFEB" w:rsidR="00197D90" w:rsidRPr="00FF6A71" w:rsidRDefault="00197D90" w:rsidP="00197D90">
      <w:del w:id="31410" w:author="pete jones" w:date="2022-03-30T10:34:00Z">
        <w:r w:rsidRPr="00FF6A71" w:rsidDel="00541BAB">
          <w:lastRenderedPageBreak/>
          <w:delText xml:space="preserve">During </w:delText>
        </w:r>
      </w:del>
      <w:ins w:id="31411" w:author="pete jones" w:date="2022-03-30T10:34:00Z">
        <w:r w:rsidR="00541BAB">
          <w:t>In</w:t>
        </w:r>
        <w:r w:rsidR="00541BAB" w:rsidRPr="00FF6A71">
          <w:t xml:space="preserve"> </w:t>
        </w:r>
      </w:ins>
      <w:r w:rsidRPr="00FF6A71">
        <w:t xml:space="preserve">2019 Bosch released a design challenge to restyle its iconic small screwdriver inviting creative product designers to participate in a competition judged by the public for the design they wanted to see manufactured. The product used for this project is much older and became a candidate because it had ceased to charge </w:t>
      </w:r>
      <w:del w:id="31412" w:author="pete jones" w:date="2022-04-01T12:56:00Z">
        <w:r w:rsidRPr="00FF6A71" w:rsidDel="00C8518E">
          <w:delText>properly</w:delText>
        </w:r>
      </w:del>
      <w:ins w:id="31413" w:author="pete jones" w:date="2022-04-01T12:56:00Z">
        <w:r w:rsidR="00C8518E">
          <w:t>correct</w:t>
        </w:r>
        <w:r w:rsidR="00C8518E" w:rsidRPr="00FF6A71">
          <w:t>ly</w:t>
        </w:r>
      </w:ins>
      <w:r w:rsidRPr="00FF6A71">
        <w:t xml:space="preserve">, but the charging station remained a viable device and was not included in the breakdown. </w:t>
      </w:r>
      <w:del w:id="31414" w:author="pete jones" w:date="2022-04-01T12:56:00Z">
        <w:r w:rsidRPr="00FF6A71" w:rsidDel="00C8518E">
          <w:delText xml:space="preserve">The </w:delText>
        </w:r>
      </w:del>
      <w:ins w:id="31415" w:author="pete jones" w:date="2022-04-01T12:56:00Z">
        <w:r w:rsidR="00C8518E">
          <w:t>As a result, t</w:t>
        </w:r>
        <w:r w:rsidR="00C8518E" w:rsidRPr="00FF6A71">
          <w:t xml:space="preserve">he </w:t>
        </w:r>
      </w:ins>
      <w:r w:rsidRPr="00FF6A71">
        <w:t xml:space="preserve">different designs are strikingly different and provide a further layer of comparison and discussion. The new and old </w:t>
      </w:r>
      <w:del w:id="31416" w:author="pete jones" w:date="2022-04-01T12:56:00Z">
        <w:r w:rsidRPr="00FF6A71" w:rsidDel="00C8518E">
          <w:delText xml:space="preserve">designs </w:delText>
        </w:r>
      </w:del>
      <w:ins w:id="31417" w:author="pete jones" w:date="2022-04-01T12:56:00Z">
        <w:r w:rsidR="00C8518E">
          <w:t>configuratio</w:t>
        </w:r>
        <w:r w:rsidR="00C8518E" w:rsidRPr="00FF6A71">
          <w:t xml:space="preserve">ns </w:t>
        </w:r>
      </w:ins>
      <w:r w:rsidRPr="00FF6A71">
        <w:t xml:space="preserve">are shown in </w:t>
      </w:r>
      <w:r w:rsidRPr="00312F59">
        <w:fldChar w:fldCharType="begin"/>
      </w:r>
      <w:r w:rsidRPr="00FF6A71">
        <w:instrText xml:space="preserve"> REF _Ref67367526 \h </w:instrText>
      </w:r>
      <w:r w:rsidRPr="00312F59">
        <w:fldChar w:fldCharType="separate"/>
      </w:r>
      <w:ins w:id="31418" w:author="pete jones" w:date="2022-04-05T11:31:00Z">
        <w:r w:rsidR="00D94147" w:rsidRPr="00312F59">
          <w:t xml:space="preserve">Figure </w:t>
        </w:r>
        <w:r w:rsidR="00D94147">
          <w:rPr>
            <w:noProof/>
          </w:rPr>
          <w:t>11</w:t>
        </w:r>
        <w:r w:rsidR="00D94147">
          <w:noBreakHyphen/>
        </w:r>
        <w:r w:rsidR="00D94147">
          <w:rPr>
            <w:noProof/>
          </w:rPr>
          <w:t>2</w:t>
        </w:r>
      </w:ins>
      <w:del w:id="31419" w:author="pete jones" w:date="2022-03-16T14:25:00Z">
        <w:r w:rsidR="00DD384C" w:rsidRPr="00FF6A71" w:rsidDel="001B0BBB">
          <w:delText xml:space="preserve">Figure </w:delText>
        </w:r>
        <w:r w:rsidR="00DD384C" w:rsidRPr="00FF6A71" w:rsidDel="001B0BBB">
          <w:rPr>
            <w:noProof/>
          </w:rPr>
          <w:delText>10</w:delText>
        </w:r>
        <w:r w:rsidR="00DD384C" w:rsidRPr="00FF6A71" w:rsidDel="001B0BBB">
          <w:noBreakHyphen/>
        </w:r>
        <w:r w:rsidR="00DD384C" w:rsidRPr="00FF6A71" w:rsidDel="001B0BBB">
          <w:rPr>
            <w:noProof/>
          </w:rPr>
          <w:delText>2</w:delText>
        </w:r>
      </w:del>
      <w:r w:rsidRPr="00312F59">
        <w:fldChar w:fldCharType="end"/>
      </w:r>
      <w:r w:rsidRPr="00FF6A71">
        <w:t>.</w:t>
      </w:r>
    </w:p>
    <w:p w14:paraId="66E11CC2" w14:textId="77777777" w:rsidR="00197D90" w:rsidRPr="00FF6A71" w:rsidRDefault="62EE1B8C" w:rsidP="00197D90">
      <w:pPr>
        <w:jc w:val="center"/>
      </w:pPr>
      <w:r w:rsidRPr="00C15005">
        <w:rPr>
          <w:noProof/>
        </w:rPr>
        <w:drawing>
          <wp:inline distT="0" distB="0" distL="0" distR="0" wp14:anchorId="65193337" wp14:editId="12CE9EAC">
            <wp:extent cx="2527200" cy="2160000"/>
            <wp:effectExtent l="0" t="0" r="698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168">
                      <a:extLst>
                        <a:ext uri="{28A0092B-C50C-407E-A947-70E740481C1C}">
                          <a14:useLocalDpi xmlns:a14="http://schemas.microsoft.com/office/drawing/2010/main" val="0"/>
                        </a:ext>
                      </a:extLst>
                    </a:blip>
                    <a:stretch>
                      <a:fillRect/>
                    </a:stretch>
                  </pic:blipFill>
                  <pic:spPr>
                    <a:xfrm>
                      <a:off x="0" y="0"/>
                      <a:ext cx="2527200" cy="2160000"/>
                    </a:xfrm>
                    <a:prstGeom prst="rect">
                      <a:avLst/>
                    </a:prstGeom>
                  </pic:spPr>
                </pic:pic>
              </a:graphicData>
            </a:graphic>
          </wp:inline>
        </w:drawing>
      </w:r>
      <w:r w:rsidRPr="00312F59">
        <w:rPr>
          <w:noProof/>
        </w:rPr>
        <w:drawing>
          <wp:inline distT="0" distB="0" distL="0" distR="0" wp14:anchorId="1BA9F039" wp14:editId="617175F9">
            <wp:extent cx="2376000" cy="2160000"/>
            <wp:effectExtent l="0" t="0" r="571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pic:nvPicPr>
                  <pic:blipFill>
                    <a:blip r:embed="rId169">
                      <a:extLst>
                        <a:ext uri="{28A0092B-C50C-407E-A947-70E740481C1C}">
                          <a14:useLocalDpi xmlns:a14="http://schemas.microsoft.com/office/drawing/2010/main" val="0"/>
                        </a:ext>
                      </a:extLst>
                    </a:blip>
                    <a:stretch>
                      <a:fillRect/>
                    </a:stretch>
                  </pic:blipFill>
                  <pic:spPr>
                    <a:xfrm>
                      <a:off x="0" y="0"/>
                      <a:ext cx="2376000" cy="2160000"/>
                    </a:xfrm>
                    <a:prstGeom prst="rect">
                      <a:avLst/>
                    </a:prstGeom>
                  </pic:spPr>
                </pic:pic>
              </a:graphicData>
            </a:graphic>
          </wp:inline>
        </w:drawing>
      </w:r>
    </w:p>
    <w:p w14:paraId="2D596057" w14:textId="21F168B3" w:rsidR="00197D90" w:rsidRPr="007C0DAF" w:rsidRDefault="00197D90">
      <w:pPr>
        <w:pStyle w:val="Caption"/>
        <w:pPrChange w:id="31420" w:author="pete jones" w:date="2022-01-04T16:37:00Z">
          <w:pPr>
            <w:pStyle w:val="TOCHeading"/>
            <w:jc w:val="center"/>
          </w:pPr>
        </w:pPrChange>
      </w:pPr>
      <w:bookmarkStart w:id="31421" w:name="_Ref67367526"/>
      <w:bookmarkStart w:id="31422" w:name="_Toc68162309"/>
      <w:bookmarkStart w:id="31423" w:name="_Toc99719329"/>
      <w:r w:rsidRPr="00312F59">
        <w:t xml:space="preserve">Figure </w:t>
      </w:r>
      <w:ins w:id="31424" w:author="pete jones" w:date="2022-03-10T14:38:00Z">
        <w:r w:rsidR="00CE4F4E">
          <w:fldChar w:fldCharType="begin"/>
        </w:r>
        <w:r w:rsidR="00CE4F4E">
          <w:instrText xml:space="preserve"> STYLEREF 1 \s </w:instrText>
        </w:r>
      </w:ins>
      <w:r w:rsidR="00CE4F4E">
        <w:fldChar w:fldCharType="separate"/>
      </w:r>
      <w:r w:rsidR="00D94147">
        <w:rPr>
          <w:noProof/>
        </w:rPr>
        <w:t>11</w:t>
      </w:r>
      <w:ins w:id="31425"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426" w:author="pete jones" w:date="2022-04-05T11:31:00Z">
        <w:r w:rsidR="00D94147">
          <w:rPr>
            <w:noProof/>
          </w:rPr>
          <w:t>2</w:t>
        </w:r>
      </w:ins>
      <w:ins w:id="31427" w:author="pete jones" w:date="2022-03-10T14:38:00Z">
        <w:r w:rsidR="00CE4F4E">
          <w:fldChar w:fldCharType="end"/>
        </w:r>
      </w:ins>
      <w:del w:id="31428" w:author="pete jones" w:date="2022-02-01T12:31:00Z">
        <w:r w:rsidRPr="007C0DAF" w:rsidDel="0004608E">
          <w:fldChar w:fldCharType="begin"/>
        </w:r>
        <w:r w:rsidRPr="007C0DAF" w:rsidDel="0004608E">
          <w:delInstrText>STYLEREF 1 \s</w:delInstrText>
        </w:r>
        <w:r w:rsidRPr="007C0DAF" w:rsidDel="0004608E">
          <w:fldChar w:fldCharType="separate"/>
        </w:r>
        <w:r w:rsidR="00E72D4E" w:rsidDel="0004608E">
          <w:rPr>
            <w:noProof/>
          </w:rPr>
          <w:delText>10</w:delText>
        </w:r>
        <w:r w:rsidRPr="007C0DAF"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2</w:delText>
        </w:r>
        <w:r w:rsidRPr="007C0DAF" w:rsidDel="0004608E">
          <w:fldChar w:fldCharType="end"/>
        </w:r>
      </w:del>
      <w:bookmarkEnd w:id="31421"/>
      <w:r w:rsidRPr="007C0DAF">
        <w:t>: Bosch IXO - new and old</w:t>
      </w:r>
      <w:bookmarkEnd w:id="31422"/>
      <w:bookmarkEnd w:id="31423"/>
    </w:p>
    <w:p w14:paraId="58D1AD0A" w14:textId="6EB05020" w:rsidR="00197D90" w:rsidRPr="00FF6A71" w:rsidRDefault="00197D90" w:rsidP="00197D90">
      <w:r w:rsidRPr="00FF6A71">
        <w:t xml:space="preserve">After the initial strip down, it was conceivable that the item was complex enough to be a team challenge. </w:t>
      </w:r>
      <w:del w:id="31429" w:author="pete jones" w:date="2022-04-01T12:57:00Z">
        <w:r w:rsidRPr="00FF6A71" w:rsidDel="00C8518E">
          <w:delText xml:space="preserve">Creating </w:delText>
        </w:r>
      </w:del>
      <w:ins w:id="31430" w:author="pete jones" w:date="2022-04-01T12:57:00Z">
        <w:r w:rsidR="00C8518E">
          <w:t>For example, c</w:t>
        </w:r>
        <w:r w:rsidR="00C8518E" w:rsidRPr="00FF6A71">
          <w:t xml:space="preserve">reating </w:t>
        </w:r>
      </w:ins>
      <w:r w:rsidRPr="00FF6A71">
        <w:t>equally complex activities for marketing, product packaging, and final assembly, internal components and electricals, shell casing and plastic moulding processes, and finally</w:t>
      </w:r>
      <w:ins w:id="31431" w:author="pete jones" w:date="2022-04-01T12:57:00Z">
        <w:r w:rsidR="00C8518E">
          <w:t>,</w:t>
        </w:r>
      </w:ins>
      <w:r w:rsidRPr="00FF6A71">
        <w:t xml:space="preserve"> mechanical component and assembly. The level of digital detail can be scaled back to moderate the challenge and align with team skills, but the rigour of engineering analysis and presentation should remain significantly demanding. </w:t>
      </w:r>
      <w:r w:rsidRPr="00312F59">
        <w:fldChar w:fldCharType="begin"/>
      </w:r>
      <w:r w:rsidRPr="00FF6A71">
        <w:instrText xml:space="preserve"> REF _Ref67367558 \h </w:instrText>
      </w:r>
      <w:r w:rsidRPr="00312F59">
        <w:fldChar w:fldCharType="separate"/>
      </w:r>
      <w:ins w:id="31432" w:author="pete jones" w:date="2022-04-05T11:31:00Z">
        <w:r w:rsidR="00D94147" w:rsidRPr="00312F59">
          <w:t xml:space="preserve">Figure </w:t>
        </w:r>
        <w:r w:rsidR="00D94147">
          <w:rPr>
            <w:noProof/>
          </w:rPr>
          <w:t>11</w:t>
        </w:r>
        <w:r w:rsidR="00D94147">
          <w:noBreakHyphen/>
        </w:r>
        <w:r w:rsidR="00D94147">
          <w:rPr>
            <w:noProof/>
          </w:rPr>
          <w:t>3</w:t>
        </w:r>
      </w:ins>
      <w:del w:id="31433" w:author="pete jones" w:date="2022-03-16T14:25:00Z">
        <w:r w:rsidR="00DD384C" w:rsidRPr="00FF6A71" w:rsidDel="001B0BBB">
          <w:delText xml:space="preserve">Figure </w:delText>
        </w:r>
        <w:r w:rsidR="00DD384C" w:rsidRPr="00FF6A71" w:rsidDel="001B0BBB">
          <w:rPr>
            <w:noProof/>
          </w:rPr>
          <w:delText>10</w:delText>
        </w:r>
        <w:r w:rsidR="00DD384C" w:rsidRPr="00FF6A71" w:rsidDel="001B0BBB">
          <w:noBreakHyphen/>
        </w:r>
        <w:r w:rsidR="00DD384C" w:rsidRPr="00FF6A71" w:rsidDel="001B0BBB">
          <w:rPr>
            <w:noProof/>
          </w:rPr>
          <w:delText>3</w:delText>
        </w:r>
      </w:del>
      <w:r w:rsidRPr="00312F59">
        <w:fldChar w:fldCharType="end"/>
      </w:r>
      <w:r w:rsidRPr="00FF6A71">
        <w:t xml:space="preserve"> illustrates the generic team activities.</w:t>
      </w:r>
    </w:p>
    <w:p w14:paraId="3736AF9B" w14:textId="77777777" w:rsidR="00197D90" w:rsidRPr="00FF6A71" w:rsidRDefault="62EE1B8C" w:rsidP="00197D90">
      <w:pPr>
        <w:jc w:val="center"/>
      </w:pPr>
      <w:r w:rsidRPr="00C15005">
        <w:rPr>
          <w:noProof/>
        </w:rPr>
        <w:lastRenderedPageBreak/>
        <w:drawing>
          <wp:inline distT="0" distB="0" distL="0" distR="0" wp14:anchorId="47FBAA72" wp14:editId="1CC6BFCB">
            <wp:extent cx="3996000" cy="2160000"/>
            <wp:effectExtent l="0" t="0" r="508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pic:nvPicPr>
                  <pic:blipFill>
                    <a:blip r:embed="rId170">
                      <a:extLst>
                        <a:ext uri="{28A0092B-C50C-407E-A947-70E740481C1C}">
                          <a14:useLocalDpi xmlns:a14="http://schemas.microsoft.com/office/drawing/2010/main" val="0"/>
                        </a:ext>
                      </a:extLst>
                    </a:blip>
                    <a:stretch>
                      <a:fillRect/>
                    </a:stretch>
                  </pic:blipFill>
                  <pic:spPr>
                    <a:xfrm>
                      <a:off x="0" y="0"/>
                      <a:ext cx="3996000" cy="2160000"/>
                    </a:xfrm>
                    <a:prstGeom prst="rect">
                      <a:avLst/>
                    </a:prstGeom>
                  </pic:spPr>
                </pic:pic>
              </a:graphicData>
            </a:graphic>
          </wp:inline>
        </w:drawing>
      </w:r>
    </w:p>
    <w:p w14:paraId="2FA27E13" w14:textId="1A2A97F0" w:rsidR="00197D90" w:rsidRPr="007C0DAF" w:rsidRDefault="00197D90">
      <w:pPr>
        <w:pStyle w:val="Caption"/>
        <w:pPrChange w:id="31434" w:author="pete jones" w:date="2022-01-04T16:37:00Z">
          <w:pPr>
            <w:pStyle w:val="TOCHeading"/>
            <w:jc w:val="center"/>
          </w:pPr>
        </w:pPrChange>
      </w:pPr>
      <w:bookmarkStart w:id="31435" w:name="_Ref58408233"/>
      <w:bookmarkStart w:id="31436" w:name="_Ref67367558"/>
      <w:bookmarkStart w:id="31437" w:name="_Toc68162310"/>
      <w:bookmarkStart w:id="31438" w:name="_Toc99719330"/>
      <w:r w:rsidRPr="00312F59">
        <w:t xml:space="preserve">Figure </w:t>
      </w:r>
      <w:ins w:id="31439" w:author="pete jones" w:date="2022-03-10T14:38:00Z">
        <w:r w:rsidR="00CE4F4E">
          <w:fldChar w:fldCharType="begin"/>
        </w:r>
        <w:r w:rsidR="00CE4F4E">
          <w:instrText xml:space="preserve"> STYLEREF 1 \s </w:instrText>
        </w:r>
      </w:ins>
      <w:r w:rsidR="00CE4F4E">
        <w:fldChar w:fldCharType="separate"/>
      </w:r>
      <w:r w:rsidR="00D94147">
        <w:rPr>
          <w:noProof/>
        </w:rPr>
        <w:t>11</w:t>
      </w:r>
      <w:ins w:id="31440"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441" w:author="pete jones" w:date="2022-04-05T11:31:00Z">
        <w:r w:rsidR="00D94147">
          <w:rPr>
            <w:noProof/>
          </w:rPr>
          <w:t>3</w:t>
        </w:r>
      </w:ins>
      <w:ins w:id="31442" w:author="pete jones" w:date="2022-03-10T14:38:00Z">
        <w:r w:rsidR="00CE4F4E">
          <w:fldChar w:fldCharType="end"/>
        </w:r>
      </w:ins>
      <w:del w:id="31443"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10</w:delText>
        </w:r>
        <w:r w:rsidRPr="007C0DAF"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3</w:delText>
        </w:r>
        <w:r w:rsidRPr="007C0DAF" w:rsidDel="0004608E">
          <w:fldChar w:fldCharType="end"/>
        </w:r>
      </w:del>
      <w:bookmarkEnd w:id="31435"/>
      <w:bookmarkEnd w:id="31436"/>
      <w:r w:rsidRPr="007C0DAF">
        <w:t>: IXO Screwdriver – Reverse engineering investigation Team Project</w:t>
      </w:r>
      <w:bookmarkEnd w:id="31437"/>
      <w:bookmarkEnd w:id="31438"/>
    </w:p>
    <w:p w14:paraId="07CB705A" w14:textId="643DA5C7" w:rsidR="00197D90" w:rsidRPr="00FF6A71" w:rsidRDefault="00197D90" w:rsidP="00197D90">
      <w:r w:rsidRPr="00FF6A71">
        <w:t xml:space="preserve">The product presentation package has </w:t>
      </w:r>
      <w:del w:id="31444" w:author="pete jones" w:date="2022-04-01T12:57:00Z">
        <w:r w:rsidRPr="00FF6A71" w:rsidDel="00C8518E">
          <w:delText>a wealth of</w:delText>
        </w:r>
      </w:del>
      <w:ins w:id="31445" w:author="pete jones" w:date="2022-04-01T12:57:00Z">
        <w:r w:rsidR="00C8518E">
          <w:t>many</w:t>
        </w:r>
      </w:ins>
      <w:r w:rsidRPr="00FF6A71">
        <w:t xml:space="preserve"> engineering resources, examples of manufacturing processes, marketing, and quality and compliance data. Including the assembly of the sub-components to this activity balances the content of the workflow. </w:t>
      </w:r>
      <w:r w:rsidRPr="00312F59">
        <w:fldChar w:fldCharType="begin"/>
      </w:r>
      <w:r w:rsidRPr="00FF6A71">
        <w:instrText xml:space="preserve"> REF _Ref67367612 \h </w:instrText>
      </w:r>
      <w:r w:rsidRPr="00312F59">
        <w:fldChar w:fldCharType="separate"/>
      </w:r>
      <w:ins w:id="31446" w:author="pete jones" w:date="2022-04-05T11:31:00Z">
        <w:r w:rsidR="00D94147" w:rsidRPr="00312F59">
          <w:t xml:space="preserve">Figure </w:t>
        </w:r>
        <w:r w:rsidR="00D94147">
          <w:rPr>
            <w:noProof/>
          </w:rPr>
          <w:t>11</w:t>
        </w:r>
        <w:r w:rsidR="00D94147">
          <w:noBreakHyphen/>
        </w:r>
        <w:r w:rsidR="00D94147">
          <w:rPr>
            <w:noProof/>
          </w:rPr>
          <w:t>4</w:t>
        </w:r>
      </w:ins>
      <w:del w:id="31447" w:author="pete jones" w:date="2022-03-16T14:25:00Z">
        <w:r w:rsidR="00DD384C" w:rsidRPr="00FF6A71" w:rsidDel="001B0BBB">
          <w:delText xml:space="preserve">Figure </w:delText>
        </w:r>
        <w:r w:rsidR="00DD384C" w:rsidRPr="00FF6A71" w:rsidDel="001B0BBB">
          <w:rPr>
            <w:noProof/>
          </w:rPr>
          <w:delText>10</w:delText>
        </w:r>
        <w:r w:rsidR="00DD384C" w:rsidRPr="00FF6A71" w:rsidDel="001B0BBB">
          <w:noBreakHyphen/>
        </w:r>
        <w:r w:rsidR="00DD384C" w:rsidRPr="00FF6A71" w:rsidDel="001B0BBB">
          <w:rPr>
            <w:noProof/>
          </w:rPr>
          <w:delText>4</w:delText>
        </w:r>
      </w:del>
      <w:r w:rsidRPr="00312F59">
        <w:fldChar w:fldCharType="end"/>
      </w:r>
      <w:r w:rsidRPr="00FF6A71">
        <w:t xml:space="preserve"> identifies the content of the product presentation.</w:t>
      </w:r>
    </w:p>
    <w:p w14:paraId="44F14135" w14:textId="77777777" w:rsidR="00197D90" w:rsidRPr="00FF6A71" w:rsidRDefault="62EE1B8C" w:rsidP="00197D90">
      <w:pPr>
        <w:jc w:val="center"/>
      </w:pPr>
      <w:r w:rsidRPr="00C15005">
        <w:rPr>
          <w:noProof/>
        </w:rPr>
        <w:drawing>
          <wp:inline distT="0" distB="0" distL="0" distR="0" wp14:anchorId="765F6159" wp14:editId="44267E08">
            <wp:extent cx="4032000" cy="3600000"/>
            <wp:effectExtent l="0" t="0" r="6985" b="63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pic:nvPicPr>
                  <pic:blipFill>
                    <a:blip r:embed="rId171">
                      <a:extLst>
                        <a:ext uri="{28A0092B-C50C-407E-A947-70E740481C1C}">
                          <a14:useLocalDpi xmlns:a14="http://schemas.microsoft.com/office/drawing/2010/main" val="0"/>
                        </a:ext>
                      </a:extLst>
                    </a:blip>
                    <a:stretch>
                      <a:fillRect/>
                    </a:stretch>
                  </pic:blipFill>
                  <pic:spPr>
                    <a:xfrm>
                      <a:off x="0" y="0"/>
                      <a:ext cx="4032000" cy="3600000"/>
                    </a:xfrm>
                    <a:prstGeom prst="rect">
                      <a:avLst/>
                    </a:prstGeom>
                  </pic:spPr>
                </pic:pic>
              </a:graphicData>
            </a:graphic>
          </wp:inline>
        </w:drawing>
      </w:r>
    </w:p>
    <w:p w14:paraId="39AE4C4D" w14:textId="1555ABAD" w:rsidR="00197D90" w:rsidRPr="007C0DAF" w:rsidRDefault="00197D90">
      <w:pPr>
        <w:pStyle w:val="Caption"/>
        <w:pPrChange w:id="31448" w:author="pete jones" w:date="2022-01-04T16:37:00Z">
          <w:pPr>
            <w:pStyle w:val="TOCHeading"/>
            <w:jc w:val="center"/>
          </w:pPr>
        </w:pPrChange>
      </w:pPr>
      <w:bookmarkStart w:id="31449" w:name="_Ref58408835"/>
      <w:bookmarkStart w:id="31450" w:name="_Ref67367612"/>
      <w:bookmarkStart w:id="31451" w:name="_Toc68162311"/>
      <w:bookmarkStart w:id="31452" w:name="_Toc99719331"/>
      <w:r w:rsidRPr="00312F59">
        <w:t xml:space="preserve">Figure </w:t>
      </w:r>
      <w:ins w:id="31453" w:author="pete jones" w:date="2022-03-10T14:38:00Z">
        <w:r w:rsidR="00CE4F4E">
          <w:fldChar w:fldCharType="begin"/>
        </w:r>
        <w:r w:rsidR="00CE4F4E">
          <w:instrText xml:space="preserve"> STYLEREF 1 \s </w:instrText>
        </w:r>
      </w:ins>
      <w:r w:rsidR="00CE4F4E">
        <w:fldChar w:fldCharType="separate"/>
      </w:r>
      <w:r w:rsidR="00D94147">
        <w:rPr>
          <w:noProof/>
        </w:rPr>
        <w:t>11</w:t>
      </w:r>
      <w:ins w:id="31454"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455" w:author="pete jones" w:date="2022-04-05T11:31:00Z">
        <w:r w:rsidR="00D94147">
          <w:rPr>
            <w:noProof/>
          </w:rPr>
          <w:t>4</w:t>
        </w:r>
      </w:ins>
      <w:ins w:id="31456" w:author="pete jones" w:date="2022-03-10T14:38:00Z">
        <w:r w:rsidR="00CE4F4E">
          <w:fldChar w:fldCharType="end"/>
        </w:r>
      </w:ins>
      <w:del w:id="31457"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10</w:delText>
        </w:r>
        <w:r w:rsidRPr="007C0DAF"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4</w:delText>
        </w:r>
        <w:r w:rsidRPr="007C0DAF" w:rsidDel="0004608E">
          <w:fldChar w:fldCharType="end"/>
        </w:r>
      </w:del>
      <w:bookmarkEnd w:id="31449"/>
      <w:bookmarkEnd w:id="31450"/>
      <w:r w:rsidRPr="007C0DAF">
        <w:t>: IXO Screwdriver – presentation of product</w:t>
      </w:r>
      <w:bookmarkEnd w:id="31451"/>
      <w:bookmarkEnd w:id="31452"/>
    </w:p>
    <w:p w14:paraId="6EB1F099" w14:textId="1CD6540A" w:rsidR="00197D90" w:rsidRPr="00FF6A71" w:rsidRDefault="00197D90" w:rsidP="00197D90">
      <w:r w:rsidRPr="00312F59">
        <w:fldChar w:fldCharType="begin"/>
      </w:r>
      <w:r w:rsidRPr="00FF6A71">
        <w:instrText xml:space="preserve"> REF _Ref67367641 \h </w:instrText>
      </w:r>
      <w:r w:rsidRPr="00312F59">
        <w:fldChar w:fldCharType="separate"/>
      </w:r>
      <w:ins w:id="31458" w:author="pete jones" w:date="2022-04-05T11:31:00Z">
        <w:r w:rsidR="00D94147" w:rsidRPr="00312F59">
          <w:t xml:space="preserve">Figure </w:t>
        </w:r>
        <w:r w:rsidR="00D94147">
          <w:rPr>
            <w:noProof/>
          </w:rPr>
          <w:t>11</w:t>
        </w:r>
        <w:r w:rsidR="00D94147">
          <w:noBreakHyphen/>
        </w:r>
        <w:r w:rsidR="00D94147">
          <w:rPr>
            <w:noProof/>
          </w:rPr>
          <w:t>5</w:t>
        </w:r>
      </w:ins>
      <w:del w:id="31459" w:author="pete jones" w:date="2022-03-16T14:25:00Z">
        <w:r w:rsidR="00DD384C" w:rsidRPr="00FF6A71" w:rsidDel="001B0BBB">
          <w:delText xml:space="preserve">Figure </w:delText>
        </w:r>
        <w:r w:rsidR="00DD384C" w:rsidRPr="00FF6A71" w:rsidDel="001B0BBB">
          <w:rPr>
            <w:noProof/>
          </w:rPr>
          <w:delText>10</w:delText>
        </w:r>
        <w:r w:rsidR="00DD384C" w:rsidRPr="00FF6A71" w:rsidDel="001B0BBB">
          <w:noBreakHyphen/>
        </w:r>
        <w:r w:rsidR="00DD384C" w:rsidRPr="00FF6A71" w:rsidDel="001B0BBB">
          <w:rPr>
            <w:noProof/>
          </w:rPr>
          <w:delText>5</w:delText>
        </w:r>
      </w:del>
      <w:r w:rsidRPr="00312F59">
        <w:fldChar w:fldCharType="end"/>
      </w:r>
      <w:r w:rsidRPr="00FF6A71">
        <w:t xml:space="preserve"> illustrates the major components of the plastic shells of the product,</w:t>
      </w:r>
      <w:ins w:id="31460" w:author="pete jones" w:date="2022-04-01T12:57:00Z">
        <w:r w:rsidR="00C8518E">
          <w:t xml:space="preserve"> and</w:t>
        </w:r>
      </w:ins>
      <w:r w:rsidRPr="00FF6A71">
        <w:t xml:space="preserve"> </w:t>
      </w:r>
      <w:del w:id="31461" w:author="pete jones" w:date="2022-04-05T11:10:00Z">
        <w:r w:rsidRPr="00FF6A71" w:rsidDel="00FE3061">
          <w:delText>Inset</w:delText>
        </w:r>
      </w:del>
      <w:ins w:id="31462" w:author="pete jones" w:date="2022-04-05T11:10:00Z">
        <w:r w:rsidR="00FE3061" w:rsidRPr="00FF6A71">
          <w:t>inset</w:t>
        </w:r>
      </w:ins>
      <w:r w:rsidRPr="00FF6A71">
        <w:t xml:space="preserve"> shows the major mechanical component sub-assy. The small gear</w:t>
      </w:r>
      <w:del w:id="31463" w:author="pete jones" w:date="2022-04-01T12:57:00Z">
        <w:r w:rsidRPr="00FF6A71" w:rsidDel="00C8518E">
          <w:delText xml:space="preserve"> </w:delText>
        </w:r>
      </w:del>
      <w:r w:rsidRPr="00FF6A71">
        <w:t>box provides a</w:t>
      </w:r>
      <w:del w:id="31464" w:author="pete jones" w:date="2022-04-01T12:57:00Z">
        <w:r w:rsidRPr="00FF6A71" w:rsidDel="00C8518E">
          <w:delText xml:space="preserve"> good</w:delText>
        </w:r>
      </w:del>
      <w:ins w:id="31465" w:author="pete jones" w:date="2022-04-01T12:57:00Z">
        <w:r w:rsidR="00C8518E">
          <w:t>n excellent</w:t>
        </w:r>
      </w:ins>
      <w:r w:rsidRPr="00FF6A71">
        <w:t xml:space="preserve"> environment to investigate the mechanical engineering principles at the heart of this </w:t>
      </w:r>
      <w:r w:rsidRPr="00FF6A71">
        <w:lastRenderedPageBreak/>
        <w:t xml:space="preserve">product. The plastic shells are </w:t>
      </w:r>
      <w:del w:id="31466" w:author="pete jones" w:date="2022-04-01T12:58:00Z">
        <w:r w:rsidRPr="00FF6A71" w:rsidDel="00C8518E">
          <w:delText xml:space="preserve">important </w:delText>
        </w:r>
      </w:del>
      <w:ins w:id="31467" w:author="pete jones" w:date="2022-04-01T12:58:00Z">
        <w:r w:rsidR="00C8518E">
          <w:t>essential</w:t>
        </w:r>
        <w:r w:rsidR="00C8518E" w:rsidRPr="00FF6A71">
          <w:t xml:space="preserve"> </w:t>
        </w:r>
      </w:ins>
      <w:r w:rsidRPr="00FF6A71">
        <w:t>to package the sub-components and support digital computations for mass and centre of gravity. However, it is recognised that remodelling the shells from STL scans is a challenge but do</w:t>
      </w:r>
      <w:ins w:id="31468" w:author="pete jones" w:date="2022-03-30T10:34:00Z">
        <w:r w:rsidR="00541BAB">
          <w:t>es</w:t>
        </w:r>
      </w:ins>
      <w:r w:rsidRPr="00FF6A71">
        <w:t xml:space="preserve"> provide an opportunity to investigate </w:t>
      </w:r>
      <w:ins w:id="31469" w:author="pete jones" w:date="2022-03-30T10:34:00Z">
        <w:r w:rsidR="00541BAB">
          <w:t xml:space="preserve">the </w:t>
        </w:r>
      </w:ins>
      <w:r w:rsidRPr="00FF6A71">
        <w:t>p</w:t>
      </w:r>
      <w:del w:id="31470" w:author="pete jones" w:date="2022-04-01T12:58:00Z">
        <w:r w:rsidRPr="00FF6A71" w:rsidDel="00C8518E">
          <w:delText>lastic injection mould tool design and processes, aesthetics, and ergonomics of the product</w:delText>
        </w:r>
      </w:del>
      <w:ins w:id="31471" w:author="pete jones" w:date="2022-04-01T12:58:00Z">
        <w:r w:rsidR="00C8518E">
          <w:t>roduct's plastic injection mould tool design and processes, aesthetics, and ergonomics</w:t>
        </w:r>
      </w:ins>
      <w:r w:rsidRPr="00FF6A71">
        <w:t>.</w:t>
      </w:r>
    </w:p>
    <w:p w14:paraId="218E3B16" w14:textId="77777777" w:rsidR="00197D90" w:rsidRPr="00FF6A71" w:rsidRDefault="62EE1B8C" w:rsidP="00197D90">
      <w:pPr>
        <w:jc w:val="center"/>
      </w:pPr>
      <w:r w:rsidRPr="00C15005">
        <w:rPr>
          <w:noProof/>
        </w:rPr>
        <w:drawing>
          <wp:inline distT="0" distB="0" distL="0" distR="0" wp14:anchorId="687D6DB7" wp14:editId="2EE7048F">
            <wp:extent cx="4061507" cy="2830319"/>
            <wp:effectExtent l="0" t="0" r="0" b="825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pic:nvPicPr>
                  <pic:blipFill>
                    <a:blip r:embed="rId172">
                      <a:extLst>
                        <a:ext uri="{28A0092B-C50C-407E-A947-70E740481C1C}">
                          <a14:useLocalDpi xmlns:a14="http://schemas.microsoft.com/office/drawing/2010/main" val="0"/>
                        </a:ext>
                      </a:extLst>
                    </a:blip>
                    <a:stretch>
                      <a:fillRect/>
                    </a:stretch>
                  </pic:blipFill>
                  <pic:spPr>
                    <a:xfrm>
                      <a:off x="0" y="0"/>
                      <a:ext cx="4061507" cy="2830319"/>
                    </a:xfrm>
                    <a:prstGeom prst="rect">
                      <a:avLst/>
                    </a:prstGeom>
                  </pic:spPr>
                </pic:pic>
              </a:graphicData>
            </a:graphic>
          </wp:inline>
        </w:drawing>
      </w:r>
    </w:p>
    <w:p w14:paraId="23CCFF75" w14:textId="3C734EDE" w:rsidR="00197D90" w:rsidRPr="007C0DAF" w:rsidRDefault="00197D90">
      <w:pPr>
        <w:pStyle w:val="Caption"/>
        <w:pPrChange w:id="31472" w:author="pete jones" w:date="2022-01-04T16:37:00Z">
          <w:pPr>
            <w:pStyle w:val="TOCHeading"/>
            <w:jc w:val="center"/>
          </w:pPr>
        </w:pPrChange>
      </w:pPr>
      <w:bookmarkStart w:id="31473" w:name="_Ref58408909"/>
      <w:bookmarkStart w:id="31474" w:name="_Ref67367641"/>
      <w:bookmarkStart w:id="31475" w:name="_Toc68162312"/>
      <w:bookmarkStart w:id="31476" w:name="_Toc99719332"/>
      <w:r w:rsidRPr="00312F59">
        <w:t xml:space="preserve">Figure </w:t>
      </w:r>
      <w:ins w:id="31477" w:author="pete jones" w:date="2022-03-10T14:38:00Z">
        <w:r w:rsidR="00CE4F4E">
          <w:fldChar w:fldCharType="begin"/>
        </w:r>
        <w:r w:rsidR="00CE4F4E">
          <w:instrText xml:space="preserve"> STYLEREF 1 \s </w:instrText>
        </w:r>
      </w:ins>
      <w:r w:rsidR="00CE4F4E">
        <w:fldChar w:fldCharType="separate"/>
      </w:r>
      <w:r w:rsidR="00D94147">
        <w:rPr>
          <w:noProof/>
        </w:rPr>
        <w:t>11</w:t>
      </w:r>
      <w:ins w:id="31478"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479" w:author="pete jones" w:date="2022-04-05T11:31:00Z">
        <w:r w:rsidR="00D94147">
          <w:rPr>
            <w:noProof/>
          </w:rPr>
          <w:t>5</w:t>
        </w:r>
      </w:ins>
      <w:ins w:id="31480" w:author="pete jones" w:date="2022-03-10T14:38:00Z">
        <w:r w:rsidR="00CE4F4E">
          <w:fldChar w:fldCharType="end"/>
        </w:r>
      </w:ins>
      <w:del w:id="31481"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10</w:delText>
        </w:r>
        <w:r w:rsidRPr="007C0DAF"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5</w:delText>
        </w:r>
        <w:r w:rsidRPr="007C0DAF" w:rsidDel="0004608E">
          <w:fldChar w:fldCharType="end"/>
        </w:r>
      </w:del>
      <w:bookmarkEnd w:id="31473"/>
      <w:bookmarkEnd w:id="31474"/>
      <w:r w:rsidRPr="007C0DAF">
        <w:t>:</w:t>
      </w:r>
      <w:r w:rsidRPr="007C0DAF">
        <w:rPr>
          <w:color w:val="auto"/>
          <w:sz w:val="24"/>
          <w:szCs w:val="24"/>
        </w:rPr>
        <w:t xml:space="preserve"> </w:t>
      </w:r>
      <w:r w:rsidRPr="007C0DAF">
        <w:t>IXO Screwdriver – Fit, Form, and Function</w:t>
      </w:r>
      <w:bookmarkEnd w:id="31475"/>
      <w:bookmarkEnd w:id="31476"/>
    </w:p>
    <w:p w14:paraId="0A710160" w14:textId="19A36D79" w:rsidR="00197D90" w:rsidRPr="00FF6A71" w:rsidRDefault="00197D90" w:rsidP="00197D90">
      <w:r w:rsidRPr="00FF6A71">
        <w:t xml:space="preserve">The investigation of the </w:t>
      </w:r>
      <w:del w:id="31482" w:author="pete jones" w:date="2022-04-01T12:58:00Z">
        <w:r w:rsidRPr="00FF6A71" w:rsidDel="00C8518E">
          <w:delText xml:space="preserve">internal components (see </w:delText>
        </w:r>
        <w:r w:rsidRPr="00312F59" w:rsidDel="00C8518E">
          <w:fldChar w:fldCharType="begin"/>
        </w:r>
        <w:r w:rsidRPr="00FF6A71" w:rsidDel="00C8518E">
          <w:delInstrText xml:space="preserve"> REF _Ref67367727 \h </w:delInstrText>
        </w:r>
        <w:r w:rsidRPr="00312F59" w:rsidDel="00C8518E">
          <w:fldChar w:fldCharType="separate"/>
        </w:r>
      </w:del>
      <w:del w:id="31483" w:author="pete jones" w:date="2022-03-16T14:25:00Z">
        <w:r w:rsidR="00DD384C" w:rsidRPr="00FF6A71" w:rsidDel="001B0BBB">
          <w:delText xml:space="preserve">Figure </w:delText>
        </w:r>
        <w:r w:rsidR="00DD384C" w:rsidRPr="00FF6A71" w:rsidDel="001B0BBB">
          <w:rPr>
            <w:noProof/>
          </w:rPr>
          <w:delText>10</w:delText>
        </w:r>
        <w:r w:rsidR="00DD384C" w:rsidRPr="00FF6A71" w:rsidDel="001B0BBB">
          <w:noBreakHyphen/>
        </w:r>
        <w:r w:rsidR="00DD384C" w:rsidRPr="00FF6A71" w:rsidDel="001B0BBB">
          <w:rPr>
            <w:noProof/>
          </w:rPr>
          <w:delText>6</w:delText>
        </w:r>
      </w:del>
      <w:del w:id="31484" w:author="pete jones" w:date="2022-04-01T12:58:00Z">
        <w:r w:rsidRPr="00312F59" w:rsidDel="00C8518E">
          <w:fldChar w:fldCharType="end"/>
        </w:r>
        <w:r w:rsidRPr="00FF6A71" w:rsidDel="00C8518E">
          <w:delText>) of the product</w:delText>
        </w:r>
      </w:del>
      <w:ins w:id="31485" w:author="pete jones" w:date="2022-04-01T12:58:00Z">
        <w:r w:rsidR="00C8518E">
          <w:t>product's internal components (see Figure 11</w:t>
        </w:r>
        <w:r w:rsidR="00C8518E">
          <w:noBreakHyphen/>
          <w:t>6)</w:t>
        </w:r>
      </w:ins>
      <w:r w:rsidRPr="00FF6A71">
        <w:t xml:space="preserve"> should focus on the electrical system, from </w:t>
      </w:r>
      <w:ins w:id="31486" w:author="pete jones" w:date="2022-03-30T10:34:00Z">
        <w:r w:rsidR="00541BAB">
          <w:t xml:space="preserve">the </w:t>
        </w:r>
      </w:ins>
      <w:r w:rsidRPr="00FF6A71">
        <w:t>power source, through control, to power conversion and output factors.</w:t>
      </w:r>
    </w:p>
    <w:p w14:paraId="6EE55D20" w14:textId="77777777" w:rsidR="00197D90" w:rsidRPr="00FF6A71" w:rsidRDefault="62EE1B8C" w:rsidP="00197D90">
      <w:pPr>
        <w:jc w:val="center"/>
      </w:pPr>
      <w:r w:rsidRPr="00C15005">
        <w:rPr>
          <w:noProof/>
        </w:rPr>
        <w:lastRenderedPageBreak/>
        <w:drawing>
          <wp:inline distT="0" distB="0" distL="0" distR="0" wp14:anchorId="70327CD9" wp14:editId="5BEC8425">
            <wp:extent cx="4122307" cy="4211118"/>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pic:nvPicPr>
                  <pic:blipFill>
                    <a:blip r:embed="rId173">
                      <a:extLst>
                        <a:ext uri="{28A0092B-C50C-407E-A947-70E740481C1C}">
                          <a14:useLocalDpi xmlns:a14="http://schemas.microsoft.com/office/drawing/2010/main" val="0"/>
                        </a:ext>
                      </a:extLst>
                    </a:blip>
                    <a:stretch>
                      <a:fillRect/>
                    </a:stretch>
                  </pic:blipFill>
                  <pic:spPr>
                    <a:xfrm>
                      <a:off x="0" y="0"/>
                      <a:ext cx="4122307" cy="4211118"/>
                    </a:xfrm>
                    <a:prstGeom prst="rect">
                      <a:avLst/>
                    </a:prstGeom>
                  </pic:spPr>
                </pic:pic>
              </a:graphicData>
            </a:graphic>
          </wp:inline>
        </w:drawing>
      </w:r>
    </w:p>
    <w:p w14:paraId="5997CAC3" w14:textId="7EDEAE14" w:rsidR="00197D90" w:rsidRPr="007C0DAF" w:rsidRDefault="00197D90">
      <w:pPr>
        <w:pStyle w:val="Caption"/>
        <w:pPrChange w:id="31487" w:author="pete jones" w:date="2022-01-04T16:37:00Z">
          <w:pPr>
            <w:pStyle w:val="TOCHeading"/>
            <w:jc w:val="center"/>
          </w:pPr>
        </w:pPrChange>
      </w:pPr>
      <w:bookmarkStart w:id="31488" w:name="_Ref67367727"/>
      <w:bookmarkStart w:id="31489" w:name="_Toc68162313"/>
      <w:bookmarkStart w:id="31490" w:name="_Toc99719333"/>
      <w:r w:rsidRPr="00312F59">
        <w:t xml:space="preserve">Figure </w:t>
      </w:r>
      <w:ins w:id="31491" w:author="pete jones" w:date="2022-03-10T14:38:00Z">
        <w:r w:rsidR="00CE4F4E">
          <w:fldChar w:fldCharType="begin"/>
        </w:r>
        <w:r w:rsidR="00CE4F4E">
          <w:instrText xml:space="preserve"> STYLEREF 1 \s </w:instrText>
        </w:r>
      </w:ins>
      <w:r w:rsidR="00CE4F4E">
        <w:fldChar w:fldCharType="separate"/>
      </w:r>
      <w:r w:rsidR="00D94147">
        <w:rPr>
          <w:noProof/>
        </w:rPr>
        <w:t>11</w:t>
      </w:r>
      <w:ins w:id="31492"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493" w:author="pete jones" w:date="2022-04-05T11:31:00Z">
        <w:r w:rsidR="00D94147">
          <w:rPr>
            <w:noProof/>
          </w:rPr>
          <w:t>6</w:t>
        </w:r>
      </w:ins>
      <w:ins w:id="31494" w:author="pete jones" w:date="2022-03-10T14:38:00Z">
        <w:r w:rsidR="00CE4F4E">
          <w:fldChar w:fldCharType="end"/>
        </w:r>
      </w:ins>
      <w:del w:id="31495"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10</w:delText>
        </w:r>
        <w:r w:rsidRPr="007C0DAF"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6</w:delText>
        </w:r>
        <w:r w:rsidRPr="007C0DAF" w:rsidDel="0004608E">
          <w:fldChar w:fldCharType="end"/>
        </w:r>
      </w:del>
      <w:bookmarkEnd w:id="31488"/>
      <w:r w:rsidRPr="007C0DAF">
        <w:t>: IXO Screwdriver – Internals</w:t>
      </w:r>
      <w:bookmarkEnd w:id="31489"/>
      <w:bookmarkEnd w:id="31490"/>
    </w:p>
    <w:p w14:paraId="2F4A7B93" w14:textId="64677D81" w:rsidR="00197D90" w:rsidRPr="00FF6A71" w:rsidRDefault="00197D90" w:rsidP="00197D90">
      <w:r w:rsidRPr="00FF6A71">
        <w:t>I</w:t>
      </w:r>
      <w:ins w:id="31496" w:author="pete jones" w:date="2022-04-01T12:58:00Z">
        <w:r w:rsidR="00C8518E">
          <w:t>n</w:t>
        </w:r>
      </w:ins>
      <w:del w:id="31497" w:author="pete jones" w:date="2022-04-01T12:58:00Z">
        <w:r w:rsidRPr="00FF6A71" w:rsidDel="00C8518E">
          <w:delText>N</w:delText>
        </w:r>
      </w:del>
      <w:r w:rsidRPr="00FF6A71">
        <w:t xml:space="preserve"> this example</w:t>
      </w:r>
      <w:ins w:id="31498" w:author="pete jones" w:date="2022-04-01T12:58:00Z">
        <w:r w:rsidR="00C8518E">
          <w:t>,</w:t>
        </w:r>
      </w:ins>
      <w:r w:rsidRPr="00FF6A71">
        <w:t xml:space="preserve"> the </w:t>
      </w:r>
      <w:del w:id="31499" w:author="pete jones" w:date="2022-04-01T12:59:00Z">
        <w:r w:rsidRPr="00FF6A71" w:rsidDel="00C8518E">
          <w:delText xml:space="preserve">focus of </w:delText>
        </w:r>
      </w:del>
      <w:r w:rsidRPr="00FF6A71">
        <w:t xml:space="preserve">activity </w:t>
      </w:r>
      <w:del w:id="31500" w:author="pete jones" w:date="2022-04-01T12:59:00Z">
        <w:r w:rsidRPr="00FF6A71" w:rsidDel="00C8518E">
          <w:delText>has been</w:delText>
        </w:r>
      </w:del>
      <w:ins w:id="31501" w:author="pete jones" w:date="2022-04-01T12:59:00Z">
        <w:r w:rsidR="00C8518E">
          <w:t>is focused</w:t>
        </w:r>
      </w:ins>
      <w:r w:rsidRPr="00FF6A71">
        <w:t xml:space="preserve"> </w:t>
      </w:r>
      <w:del w:id="31502" w:author="pete jones" w:date="2022-04-01T12:59:00Z">
        <w:r w:rsidRPr="00FF6A71" w:rsidDel="00C8518E">
          <w:delText>to reconstruct</w:delText>
        </w:r>
      </w:del>
      <w:ins w:id="31503" w:author="pete jones" w:date="2022-04-01T12:59:00Z">
        <w:r w:rsidR="00C8518E">
          <w:t>on reconstructing</w:t>
        </w:r>
      </w:ins>
      <w:r w:rsidRPr="00FF6A71">
        <w:t xml:space="preserve"> the </w:t>
      </w:r>
      <w:ins w:id="31504" w:author="pete jones" w:date="2022-04-01T12:59:00Z">
        <w:r w:rsidR="00C8518E">
          <w:t xml:space="preserve">product </w:t>
        </w:r>
      </w:ins>
      <w:r w:rsidRPr="00FF6A71">
        <w:t>shell</w:t>
      </w:r>
      <w:del w:id="31505" w:author="pete jones" w:date="2022-04-01T12:59:00Z">
        <w:r w:rsidRPr="00FF6A71" w:rsidDel="00C8518E">
          <w:delText xml:space="preserve"> of the product,</w:delText>
        </w:r>
      </w:del>
      <w:ins w:id="31506" w:author="pete jones" w:date="2022-04-01T12:59:00Z">
        <w:r w:rsidR="00C8518E">
          <w:t>;</w:t>
        </w:r>
      </w:ins>
      <w:r w:rsidRPr="00FF6A71">
        <w:t xml:space="preserve"> the workflow is illustrated in </w:t>
      </w:r>
      <w:r w:rsidRPr="00312F59">
        <w:fldChar w:fldCharType="begin"/>
      </w:r>
      <w:r w:rsidRPr="00FF6A71">
        <w:instrText xml:space="preserve"> REF _Ref67367903 \h </w:instrText>
      </w:r>
      <w:r w:rsidRPr="00312F59">
        <w:fldChar w:fldCharType="separate"/>
      </w:r>
      <w:ins w:id="31507" w:author="pete jones" w:date="2022-04-05T11:31:00Z">
        <w:r w:rsidR="00D94147" w:rsidRPr="00312F59">
          <w:t xml:space="preserve">Figure </w:t>
        </w:r>
        <w:r w:rsidR="00D94147">
          <w:rPr>
            <w:noProof/>
          </w:rPr>
          <w:t>11</w:t>
        </w:r>
        <w:r w:rsidR="00D94147">
          <w:noBreakHyphen/>
        </w:r>
        <w:r w:rsidR="00D94147">
          <w:rPr>
            <w:noProof/>
          </w:rPr>
          <w:t>7</w:t>
        </w:r>
      </w:ins>
      <w:del w:id="31508" w:author="pete jones" w:date="2022-03-16T14:25:00Z">
        <w:r w:rsidR="00DD384C" w:rsidRPr="00FF6A71" w:rsidDel="001B0BBB">
          <w:delText xml:space="preserve">Figure </w:delText>
        </w:r>
        <w:r w:rsidR="00DD384C" w:rsidRPr="00FF6A71" w:rsidDel="001B0BBB">
          <w:rPr>
            <w:noProof/>
          </w:rPr>
          <w:delText>10</w:delText>
        </w:r>
        <w:r w:rsidR="00DD384C" w:rsidRPr="00FF6A71" w:rsidDel="001B0BBB">
          <w:noBreakHyphen/>
        </w:r>
        <w:r w:rsidR="00DD384C" w:rsidRPr="00FF6A71" w:rsidDel="001B0BBB">
          <w:rPr>
            <w:noProof/>
          </w:rPr>
          <w:delText>7</w:delText>
        </w:r>
      </w:del>
      <w:r w:rsidRPr="00312F59">
        <w:fldChar w:fldCharType="end"/>
      </w:r>
      <w:r w:rsidRPr="00FF6A71">
        <w:t>.</w:t>
      </w:r>
    </w:p>
    <w:p w14:paraId="20869FCB" w14:textId="77777777" w:rsidR="00197D90" w:rsidRPr="00FF6A71" w:rsidRDefault="62EE1B8C" w:rsidP="00197D90">
      <w:r w:rsidRPr="00C15005">
        <w:rPr>
          <w:noProof/>
        </w:rPr>
        <w:drawing>
          <wp:inline distT="0" distB="0" distL="0" distR="0" wp14:anchorId="67ACF2DB" wp14:editId="70ED99AA">
            <wp:extent cx="5047200" cy="2160000"/>
            <wp:effectExtent l="0" t="0" r="127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pic:nvPicPr>
                  <pic:blipFill>
                    <a:blip r:embed="rId174">
                      <a:extLst>
                        <a:ext uri="{28A0092B-C50C-407E-A947-70E740481C1C}">
                          <a14:useLocalDpi xmlns:a14="http://schemas.microsoft.com/office/drawing/2010/main" val="0"/>
                        </a:ext>
                      </a:extLst>
                    </a:blip>
                    <a:stretch>
                      <a:fillRect/>
                    </a:stretch>
                  </pic:blipFill>
                  <pic:spPr>
                    <a:xfrm>
                      <a:off x="0" y="0"/>
                      <a:ext cx="5047200" cy="2160000"/>
                    </a:xfrm>
                    <a:prstGeom prst="rect">
                      <a:avLst/>
                    </a:prstGeom>
                  </pic:spPr>
                </pic:pic>
              </a:graphicData>
            </a:graphic>
          </wp:inline>
        </w:drawing>
      </w:r>
    </w:p>
    <w:p w14:paraId="048EAD70" w14:textId="1E879E4F" w:rsidR="00197D90" w:rsidRPr="007C0DAF" w:rsidRDefault="00197D90">
      <w:pPr>
        <w:pStyle w:val="Caption"/>
        <w:pPrChange w:id="31509" w:author="pete jones" w:date="2022-01-04T16:37:00Z">
          <w:pPr>
            <w:pStyle w:val="TOCHeading"/>
            <w:jc w:val="center"/>
          </w:pPr>
        </w:pPrChange>
      </w:pPr>
      <w:bookmarkStart w:id="31510" w:name="_Ref67367903"/>
      <w:bookmarkStart w:id="31511" w:name="_Toc68162314"/>
      <w:bookmarkStart w:id="31512" w:name="_Toc99719334"/>
      <w:r w:rsidRPr="00312F59">
        <w:t xml:space="preserve">Figure </w:t>
      </w:r>
      <w:ins w:id="31513" w:author="pete jones" w:date="2022-03-10T14:38:00Z">
        <w:r w:rsidR="00CE4F4E">
          <w:fldChar w:fldCharType="begin"/>
        </w:r>
        <w:r w:rsidR="00CE4F4E">
          <w:instrText xml:space="preserve"> STYLEREF 1 \s </w:instrText>
        </w:r>
      </w:ins>
      <w:r w:rsidR="00CE4F4E">
        <w:fldChar w:fldCharType="separate"/>
      </w:r>
      <w:r w:rsidR="00D94147">
        <w:rPr>
          <w:noProof/>
        </w:rPr>
        <w:t>11</w:t>
      </w:r>
      <w:ins w:id="31514"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515" w:author="pete jones" w:date="2022-04-05T11:31:00Z">
        <w:r w:rsidR="00D94147">
          <w:rPr>
            <w:noProof/>
          </w:rPr>
          <w:t>7</w:t>
        </w:r>
      </w:ins>
      <w:ins w:id="31516" w:author="pete jones" w:date="2022-03-10T14:38:00Z">
        <w:r w:rsidR="00CE4F4E">
          <w:fldChar w:fldCharType="end"/>
        </w:r>
      </w:ins>
      <w:del w:id="31517" w:author="pete jones" w:date="2022-02-01T12:31:00Z">
        <w:r w:rsidRPr="007C0DAF" w:rsidDel="0004608E">
          <w:fldChar w:fldCharType="begin"/>
        </w:r>
        <w:r w:rsidRPr="007C0DAF" w:rsidDel="0004608E">
          <w:delInstrText>STYLEREF 1 \s</w:delInstrText>
        </w:r>
        <w:r w:rsidRPr="007C0DAF" w:rsidDel="0004608E">
          <w:fldChar w:fldCharType="separate"/>
        </w:r>
        <w:r w:rsidR="00DD384C" w:rsidRPr="007C0DAF" w:rsidDel="0004608E">
          <w:rPr>
            <w:noProof/>
          </w:rPr>
          <w:delText>10</w:delText>
        </w:r>
        <w:r w:rsidRPr="007C0DAF" w:rsidDel="0004608E">
          <w:fldChar w:fldCharType="end"/>
        </w:r>
        <w:r w:rsidRPr="007C0DAF" w:rsidDel="0004608E">
          <w:noBreakHyphen/>
        </w:r>
        <w:r w:rsidRPr="007C0DAF" w:rsidDel="0004608E">
          <w:fldChar w:fldCharType="begin"/>
        </w:r>
        <w:r w:rsidRPr="007C0DAF" w:rsidDel="0004608E">
          <w:delInstrText>SEQ Figure \* ARABIC \s 1</w:delInstrText>
        </w:r>
        <w:r w:rsidRPr="007C0DAF" w:rsidDel="0004608E">
          <w:fldChar w:fldCharType="separate"/>
        </w:r>
        <w:r w:rsidR="00DD384C" w:rsidRPr="007C0DAF" w:rsidDel="0004608E">
          <w:rPr>
            <w:noProof/>
          </w:rPr>
          <w:delText>7</w:delText>
        </w:r>
        <w:r w:rsidRPr="007C0DAF" w:rsidDel="0004608E">
          <w:fldChar w:fldCharType="end"/>
        </w:r>
      </w:del>
      <w:bookmarkEnd w:id="31510"/>
      <w:r w:rsidRPr="007C0DAF">
        <w:t>: IXO Screwdriver – Creating complex shapes and the digital twin.</w:t>
      </w:r>
      <w:bookmarkEnd w:id="31511"/>
      <w:bookmarkEnd w:id="31512"/>
    </w:p>
    <w:p w14:paraId="70A045A7" w14:textId="0712AAFA" w:rsidR="00197D90" w:rsidRPr="00FF6A71" w:rsidRDefault="00197D90" w:rsidP="00197D90">
      <w:r w:rsidRPr="00FF6A71">
        <w:t xml:space="preserve">The IXO screwdriver is just one example of a product teardown and reverse engineering. This simple product can </w:t>
      </w:r>
      <w:del w:id="31518" w:author="pete jones" w:date="2022-04-01T13:00:00Z">
        <w:r w:rsidRPr="00FF6A71" w:rsidDel="00C8518E">
          <w:delText xml:space="preserve">serve to </w:delText>
        </w:r>
      </w:del>
      <w:r w:rsidRPr="00FF6A71">
        <w:t xml:space="preserve">support a wide range of engineering disciplines in a team-based approach. The chosen investigation products need not be expensive or present significant </w:t>
      </w:r>
      <w:r w:rsidRPr="00FF6A71">
        <w:lastRenderedPageBreak/>
        <w:t>risk factors such as health and safety, expensive equipment resources, time taken to undertake</w:t>
      </w:r>
      <w:del w:id="31519" w:author="pete jones" w:date="2022-03-30T10:34:00Z">
        <w:r w:rsidRPr="00FF6A71" w:rsidDel="00541BAB">
          <w:delText>n</w:delText>
        </w:r>
      </w:del>
      <w:r w:rsidRPr="00FF6A71">
        <w:t xml:space="preserve"> strip downs, or special storage considerations. Everyday recognisable products can </w:t>
      </w:r>
      <w:del w:id="31520" w:author="pete jones" w:date="2022-04-01T13:00:00Z">
        <w:r w:rsidRPr="00FF6A71" w:rsidDel="00C8518E">
          <w:delText>be effective in demonstrating</w:delText>
        </w:r>
      </w:del>
      <w:ins w:id="31521" w:author="pete jones" w:date="2022-04-01T13:00:00Z">
        <w:r w:rsidR="00C8518E">
          <w:t>effectively demonstrate</w:t>
        </w:r>
      </w:ins>
      <w:r w:rsidRPr="00FF6A71">
        <w:t xml:space="preserve"> the often-complex engineering lifecycles of seemingly mundane products, supporting </w:t>
      </w:r>
      <w:del w:id="31522" w:author="pete jones" w:date="2022-04-01T14:59:00Z">
        <w:r w:rsidRPr="00FF6A71" w:rsidDel="00726256">
          <w:delText>the theory and engineering principles of many undergraduate studi</w:delText>
        </w:r>
      </w:del>
      <w:ins w:id="31523" w:author="pete jones" w:date="2022-04-01T14:59:00Z">
        <w:r w:rsidR="00726256">
          <w:t>many undergraduate studies' theory and engineering principl</w:t>
        </w:r>
      </w:ins>
      <w:r w:rsidRPr="00FF6A71">
        <w:t xml:space="preserve">es. This </w:t>
      </w:r>
      <w:del w:id="31524" w:author="pete jones" w:date="2022-04-01T13:00:00Z">
        <w:r w:rsidRPr="00FF6A71" w:rsidDel="00C8518E">
          <w:delText xml:space="preserve">type of </w:delText>
        </w:r>
      </w:del>
      <w:r w:rsidRPr="00FF6A71">
        <w:t xml:space="preserve">activity is a simple step most undergraduate programmes can </w:t>
      </w:r>
      <w:del w:id="31525" w:author="pete jones" w:date="2022-04-01T14:59:00Z">
        <w:r w:rsidRPr="00FF6A71" w:rsidDel="00726256">
          <w:delText xml:space="preserve">engage </w:delText>
        </w:r>
      </w:del>
      <w:ins w:id="31526" w:author="pete jones" w:date="2022-04-01T14:59:00Z">
        <w:r w:rsidR="00726256">
          <w:t>take</w:t>
        </w:r>
      </w:ins>
      <w:ins w:id="31527" w:author="pete jones" w:date="2022-03-30T10:34:00Z">
        <w:r w:rsidR="00541BAB">
          <w:t xml:space="preserve"> </w:t>
        </w:r>
      </w:ins>
      <w:r w:rsidRPr="00FF6A71">
        <w:t>to initiate synoptic curriculum enhancement. However, the</w:t>
      </w:r>
      <w:del w:id="31528" w:author="pete jones" w:date="2022-04-01T13:00:00Z">
        <w:r w:rsidRPr="00FF6A71" w:rsidDel="00C8518E">
          <w:delText>re remain</w:delText>
        </w:r>
      </w:del>
      <w:del w:id="31529" w:author="pete jones" w:date="2022-03-30T12:36:00Z">
        <w:r w:rsidRPr="00FF6A71" w:rsidDel="00042512">
          <w:delText>s</w:delText>
        </w:r>
      </w:del>
      <w:del w:id="31530" w:author="pete jones" w:date="2022-04-01T13:00:00Z">
        <w:r w:rsidRPr="00FF6A71" w:rsidDel="00C8518E">
          <w:delText xml:space="preserve"> the tasks of defining assessment criteria, building outcome references, progression to future student experiences, and monitoring engagement and motivation</w:delText>
        </w:r>
      </w:del>
      <w:ins w:id="31531" w:author="pete jones" w:date="2022-04-01T13:00:00Z">
        <w:r w:rsidR="00C8518E">
          <w:t xml:space="preserve"> task of defining assessment criteria, building outcome references, progression to future student experiences, and monitoring engagement and motivation remains</w:t>
        </w:r>
      </w:ins>
      <w:r w:rsidRPr="00FF6A71">
        <w:t>.</w:t>
      </w:r>
    </w:p>
    <w:p w14:paraId="0A69649E" w14:textId="3A6A8528" w:rsidR="006C5FCB" w:rsidRPr="00FF6A71" w:rsidRDefault="006C5FCB">
      <w:pPr>
        <w:spacing w:before="0" w:after="0" w:line="240" w:lineRule="auto"/>
        <w:jc w:val="left"/>
        <w:rPr>
          <w:ins w:id="31532" w:author="pete jones" w:date="2022-01-04T10:49:00Z"/>
          <w:b/>
          <w:bCs/>
          <w:sz w:val="32"/>
          <w:szCs w:val="22"/>
        </w:rPr>
      </w:pPr>
      <w:bookmarkStart w:id="31533" w:name="_Toc68162232"/>
      <w:ins w:id="31534" w:author="pete jones" w:date="2022-01-04T10:49:00Z">
        <w:r w:rsidRPr="00FF6A71">
          <w:br w:type="page"/>
        </w:r>
      </w:ins>
    </w:p>
    <w:p w14:paraId="23832C72" w14:textId="702E66D7" w:rsidR="009109E8" w:rsidRPr="00FF6A71" w:rsidRDefault="00BB20B2">
      <w:pPr>
        <w:pStyle w:val="Heading2"/>
        <w:rPr>
          <w:ins w:id="31535" w:author="pete jones" w:date="2022-01-03T16:40:00Z"/>
        </w:rPr>
        <w:pPrChange w:id="31536" w:author="pete jones" w:date="2022-03-16T17:50:00Z">
          <w:pPr>
            <w:pStyle w:val="Heading6"/>
          </w:pPr>
        </w:pPrChange>
      </w:pPr>
      <w:bookmarkStart w:id="31537" w:name="_Toc99969874"/>
      <w:ins w:id="31538" w:author="pete jones" w:date="2022-01-04T11:15:00Z">
        <w:r w:rsidRPr="00FF6A71">
          <w:lastRenderedPageBreak/>
          <w:t>CDE roles to applications reference</w:t>
        </w:r>
      </w:ins>
      <w:bookmarkEnd w:id="31537"/>
    </w:p>
    <w:p w14:paraId="51056C8F" w14:textId="2121CFFB" w:rsidR="00A33F88" w:rsidRPr="007C0DAF" w:rsidDel="00BB20B2" w:rsidRDefault="0097084A">
      <w:pPr>
        <w:jc w:val="left"/>
        <w:rPr>
          <w:del w:id="31539" w:author="pete jones" w:date="2022-01-04T11:15:00Z"/>
        </w:rPr>
        <w:pPrChange w:id="31540" w:author="pete jones" w:date="2022-01-06T15:14:00Z">
          <w:pPr>
            <w:pStyle w:val="Heading2"/>
          </w:pPr>
        </w:pPrChange>
      </w:pPr>
      <w:del w:id="31541" w:author="pete jones" w:date="2022-01-04T11:15:00Z">
        <w:r w:rsidRPr="00FF6A71" w:rsidDel="00BB20B2">
          <w:rPr>
            <w:b/>
            <w:bCs/>
            <w:rPrChange w:id="31542" w:author="pete jones" w:date="2022-01-04T13:45:00Z">
              <w:rPr>
                <w:b w:val="0"/>
                <w:bCs w:val="0"/>
                <w:i w:val="0"/>
                <w:iCs w:val="0"/>
              </w:rPr>
            </w:rPrChange>
          </w:rPr>
          <w:delText>CDE roles to applications reference</w:delText>
        </w:r>
        <w:bookmarkEnd w:id="31533"/>
      </w:del>
    </w:p>
    <w:p w14:paraId="31177FC3" w14:textId="7DA097C5" w:rsidR="00A33F88" w:rsidDel="00F35DC0" w:rsidRDefault="0097084A" w:rsidP="00F35DC0">
      <w:pPr>
        <w:jc w:val="left"/>
        <w:rPr>
          <w:del w:id="31543" w:author="pete jones" w:date="2022-01-06T15:16:00Z"/>
        </w:rPr>
      </w:pPr>
      <w:r w:rsidRPr="00FF6A71">
        <w:t>A comprehensive listing</w:t>
      </w:r>
      <w:del w:id="31544" w:author="pete jones" w:date="2022-03-30T10:35:00Z">
        <w:r w:rsidRPr="00FF6A71" w:rsidDel="00541BAB">
          <w:delText>s</w:delText>
        </w:r>
      </w:del>
      <w:r w:rsidRPr="00FF6A71">
        <w:t xml:space="preserve"> and description of domains, roles, and applications </w:t>
      </w:r>
      <w:ins w:id="31545" w:author="pete jones" w:date="2022-04-01T13:01:00Z">
        <w:r w:rsidR="00176EBF">
          <w:t xml:space="preserve">are </w:t>
        </w:r>
      </w:ins>
      <w:ins w:id="31546" w:author="pete jones" w:date="2022-01-06T15:13:00Z">
        <w:r w:rsidR="00F35DC0">
          <w:t xml:space="preserve">specific </w:t>
        </w:r>
      </w:ins>
      <w:ins w:id="31547" w:author="pete jones" w:date="2022-01-06T15:14:00Z">
        <w:r w:rsidR="00F35DC0">
          <w:t xml:space="preserve">to Dassault systems 3DEXPERIENCE CDE software. </w:t>
        </w:r>
      </w:ins>
      <w:ins w:id="31548" w:author="pete jones" w:date="2022-01-06T15:15:00Z">
        <w:r w:rsidR="00F35DC0" w:rsidRPr="00FF6A71">
          <w:t xml:space="preserve">The table below is derived from the data available at </w:t>
        </w:r>
        <w:r w:rsidR="00F35DC0">
          <w:t xml:space="preserve">this web location. </w:t>
        </w:r>
      </w:ins>
      <w:ins w:id="31549" w:author="pete jones" w:date="2022-01-06T15:16:00Z">
        <w:r w:rsidR="00F35DC0" w:rsidRPr="00F35DC0">
          <w:rPr>
            <w:rPrChange w:id="31550" w:author="pete jones" w:date="2022-01-06T15:16:00Z">
              <w:rPr>
                <w:rStyle w:val="Hyperlink"/>
              </w:rPr>
            </w:rPrChange>
          </w:rPr>
          <w:t>https://edu.3ds.com/en/software/3dexperience-education</w:t>
        </w:r>
        <w:r w:rsidR="00F35DC0">
          <w:t>.</w:t>
        </w:r>
      </w:ins>
      <w:del w:id="31551" w:author="pete jones" w:date="2022-01-06T15:15:00Z">
        <w:r w:rsidRPr="00FF6A71" w:rsidDel="00F35DC0">
          <w:delText>can be accessed here:</w:delText>
        </w:r>
      </w:del>
      <w:del w:id="31552" w:author="pete jones" w:date="2022-01-06T15:16:00Z">
        <w:r w:rsidRPr="00FF6A71" w:rsidDel="00F35DC0">
          <w:delText xml:space="preserve"> </w:delText>
        </w:r>
      </w:del>
      <w:del w:id="31553" w:author="pete jones" w:date="2022-01-06T15:14:00Z">
        <w:r w:rsidR="002032CF" w:rsidRPr="00F35DC0" w:rsidDel="00F35DC0">
          <w:fldChar w:fldCharType="begin"/>
        </w:r>
        <w:r w:rsidR="002032CF" w:rsidRPr="00F35DC0" w:rsidDel="00F35DC0">
          <w:delInstrText xml:space="preserve"> HYPERLINK "https://edu.3ds.com/en/software/3dexperience-education" </w:delInstrText>
        </w:r>
        <w:r w:rsidR="002032CF" w:rsidRPr="00F35DC0" w:rsidDel="00F35DC0">
          <w:rPr>
            <w:rPrChange w:id="31554" w:author="pete jones" w:date="2022-01-04T13:45:00Z">
              <w:rPr>
                <w:rStyle w:val="Heading6Char"/>
              </w:rPr>
            </w:rPrChange>
          </w:rPr>
          <w:fldChar w:fldCharType="separate"/>
        </w:r>
        <w:r w:rsidRPr="00F35DC0" w:rsidDel="00F35DC0">
          <w:rPr>
            <w:rPrChange w:id="31555" w:author="pete jones" w:date="2022-01-06T15:15:00Z">
              <w:rPr>
                <w:rStyle w:val="Heading6Char"/>
              </w:rPr>
            </w:rPrChange>
          </w:rPr>
          <w:delText>https://edu.3ds.com/en/software/3dexperience-education</w:delText>
        </w:r>
        <w:r w:rsidR="002032CF" w:rsidRPr="00F35DC0" w:rsidDel="00F35DC0">
          <w:rPr>
            <w:rPrChange w:id="31556" w:author="pete jones" w:date="2022-01-06T15:15:00Z">
              <w:rPr>
                <w:rStyle w:val="Heading6Char"/>
              </w:rPr>
            </w:rPrChange>
          </w:rPr>
          <w:fldChar w:fldCharType="end"/>
        </w:r>
      </w:del>
    </w:p>
    <w:p w14:paraId="2AFD48B5" w14:textId="77777777" w:rsidR="00F35DC0" w:rsidRPr="00FF6A71" w:rsidRDefault="00F35DC0">
      <w:pPr>
        <w:jc w:val="left"/>
        <w:rPr>
          <w:ins w:id="31557" w:author="pete jones" w:date="2022-01-06T15:16:00Z"/>
        </w:rPr>
        <w:pPrChange w:id="31558" w:author="pete jones" w:date="2022-01-06T15:14:00Z">
          <w:pPr/>
        </w:pPrChange>
      </w:pPr>
    </w:p>
    <w:p w14:paraId="45CA17CE" w14:textId="26A123A8" w:rsidR="0097084A" w:rsidRDefault="0097084A" w:rsidP="00F35DC0">
      <w:pPr>
        <w:jc w:val="left"/>
        <w:rPr>
          <w:ins w:id="31559" w:author="pete jones" w:date="2022-01-06T15:21:00Z"/>
        </w:rPr>
      </w:pPr>
      <w:del w:id="31560" w:author="pete jones" w:date="2022-01-06T15:15:00Z">
        <w:r w:rsidRPr="00FF6A71" w:rsidDel="00F35DC0">
          <w:delText>The table below is derived from the data available at the above web location</w:delText>
        </w:r>
      </w:del>
      <w:ins w:id="31561" w:author="pete jones" w:date="2022-01-06T15:16:00Z">
        <w:r w:rsidR="00F35DC0">
          <w:t xml:space="preserve">Other vendors structure their solutions </w:t>
        </w:r>
      </w:ins>
      <w:ins w:id="31562" w:author="pete jones" w:date="2022-01-06T15:17:00Z">
        <w:r w:rsidR="00F35DC0">
          <w:t xml:space="preserve">more simplistically. </w:t>
        </w:r>
      </w:ins>
      <w:ins w:id="31563" w:author="pete jones" w:date="2022-01-06T15:18:00Z">
        <w:r w:rsidR="00F35DC0">
          <w:t xml:space="preserve"> Clustering software applicat</w:t>
        </w:r>
      </w:ins>
      <w:ins w:id="31564" w:author="pete jones" w:date="2022-01-06T15:19:00Z">
        <w:r w:rsidR="00F35DC0">
          <w:t xml:space="preserve">ion </w:t>
        </w:r>
      </w:ins>
      <w:ins w:id="31565" w:author="pete jones" w:date="2022-01-06T15:18:00Z">
        <w:r w:rsidR="00F35DC0">
          <w:t>capability</w:t>
        </w:r>
      </w:ins>
      <w:ins w:id="31566" w:author="pete jones" w:date="2022-04-01T13:01:00Z">
        <w:r w:rsidR="00176EBF">
          <w:t>,</w:t>
        </w:r>
      </w:ins>
      <w:ins w:id="31567" w:author="pete jones" w:date="2022-01-06T15:18:00Z">
        <w:r w:rsidR="00F35DC0">
          <w:t xml:space="preserve"> </w:t>
        </w:r>
      </w:ins>
      <w:ins w:id="31568" w:author="pete jones" w:date="2022-01-06T15:19:00Z">
        <w:r w:rsidR="00F35DC0">
          <w:t>as shown in the table</w:t>
        </w:r>
      </w:ins>
      <w:ins w:id="31569" w:author="pete jones" w:date="2022-04-01T13:01:00Z">
        <w:r w:rsidR="00176EBF">
          <w:t>,</w:t>
        </w:r>
      </w:ins>
      <w:ins w:id="31570" w:author="pete jones" w:date="2022-01-06T15:19:00Z">
        <w:r w:rsidR="00F35DC0">
          <w:t xml:space="preserve"> illustrates the cross-discipline functionality and </w:t>
        </w:r>
      </w:ins>
      <w:ins w:id="31571" w:author="pete jones" w:date="2022-01-06T15:20:00Z">
        <w:r w:rsidR="00D33D8A">
          <w:t>enables users to select applications based up</w:t>
        </w:r>
      </w:ins>
      <w:ins w:id="31572" w:author="pete jones" w:date="2022-01-06T15:21:00Z">
        <w:r w:rsidR="00D33D8A">
          <w:t>on the five broad domains:</w:t>
        </w:r>
      </w:ins>
      <w:del w:id="31573" w:author="pete jones" w:date="2022-01-06T15:16:00Z">
        <w:r w:rsidRPr="00FF6A71" w:rsidDel="00F35DC0">
          <w:delText>:</w:delText>
        </w:r>
      </w:del>
    </w:p>
    <w:p w14:paraId="02ED7787" w14:textId="017F7346" w:rsidR="00D33D8A" w:rsidRDefault="00D33D8A">
      <w:pPr>
        <w:pStyle w:val="ListParagraph"/>
        <w:numPr>
          <w:ilvl w:val="0"/>
          <w:numId w:val="69"/>
        </w:numPr>
        <w:jc w:val="left"/>
        <w:rPr>
          <w:ins w:id="31574" w:author="pete jones" w:date="2022-01-06T15:21:00Z"/>
        </w:rPr>
        <w:pPrChange w:id="31575" w:author="pete jones" w:date="2022-01-06T15:21:00Z">
          <w:pPr>
            <w:pStyle w:val="ListParagraph"/>
            <w:numPr>
              <w:ilvl w:val="2"/>
              <w:numId w:val="69"/>
            </w:numPr>
            <w:ind w:left="2160" w:hanging="360"/>
            <w:jc w:val="left"/>
          </w:pPr>
        </w:pPrChange>
      </w:pPr>
      <w:ins w:id="31576" w:author="pete jones" w:date="2022-01-06T15:21:00Z">
        <w:r>
          <w:t>Mechanical and Electrical Engineering</w:t>
        </w:r>
      </w:ins>
    </w:p>
    <w:p w14:paraId="7926B392" w14:textId="078C3896" w:rsidR="00D33D8A" w:rsidRDefault="00D33D8A" w:rsidP="00D33D8A">
      <w:pPr>
        <w:pStyle w:val="ListParagraph"/>
        <w:numPr>
          <w:ilvl w:val="0"/>
          <w:numId w:val="69"/>
        </w:numPr>
        <w:jc w:val="left"/>
        <w:rPr>
          <w:ins w:id="31577" w:author="pete jones" w:date="2022-01-06T15:22:00Z"/>
        </w:rPr>
      </w:pPr>
      <w:ins w:id="31578" w:author="pete jones" w:date="2022-01-06T15:21:00Z">
        <w:r>
          <w:t>M</w:t>
        </w:r>
      </w:ins>
      <w:ins w:id="31579" w:author="pete jones" w:date="2022-01-06T15:22:00Z">
        <w:r>
          <w:t>ulti-</w:t>
        </w:r>
      </w:ins>
      <w:ins w:id="31580" w:author="pete jones" w:date="2022-01-06T15:23:00Z">
        <w:r>
          <w:t>discipline</w:t>
        </w:r>
      </w:ins>
      <w:ins w:id="31581" w:author="pete jones" w:date="2022-01-06T15:22:00Z">
        <w:r>
          <w:t xml:space="preserve"> </w:t>
        </w:r>
      </w:ins>
      <w:ins w:id="31582" w:author="pete jones" w:date="2022-03-30T10:35:00Z">
        <w:r w:rsidR="00541BAB">
          <w:t>e</w:t>
        </w:r>
      </w:ins>
      <w:ins w:id="31583" w:author="pete jones" w:date="2022-01-06T15:22:00Z">
        <w:r>
          <w:t>ngineering experts</w:t>
        </w:r>
      </w:ins>
    </w:p>
    <w:p w14:paraId="5B5FFC5E" w14:textId="62003BDE" w:rsidR="00D33D8A" w:rsidRDefault="00D33D8A" w:rsidP="00D33D8A">
      <w:pPr>
        <w:pStyle w:val="ListParagraph"/>
        <w:numPr>
          <w:ilvl w:val="0"/>
          <w:numId w:val="69"/>
        </w:numPr>
        <w:jc w:val="left"/>
        <w:rPr>
          <w:ins w:id="31584" w:author="pete jones" w:date="2022-01-06T15:22:00Z"/>
        </w:rPr>
      </w:pPr>
      <w:ins w:id="31585" w:author="pete jones" w:date="2022-01-06T15:23:00Z">
        <w:r>
          <w:t>Production</w:t>
        </w:r>
      </w:ins>
      <w:ins w:id="31586" w:author="pete jones" w:date="2022-01-06T15:22:00Z">
        <w:r>
          <w:t xml:space="preserve"> and manufacturing engineering</w:t>
        </w:r>
      </w:ins>
    </w:p>
    <w:p w14:paraId="09AB0CF9" w14:textId="4CA2D924" w:rsidR="00D33D8A" w:rsidRDefault="00D33D8A" w:rsidP="00D33D8A">
      <w:pPr>
        <w:pStyle w:val="ListParagraph"/>
        <w:numPr>
          <w:ilvl w:val="0"/>
          <w:numId w:val="69"/>
        </w:numPr>
        <w:jc w:val="left"/>
        <w:rPr>
          <w:ins w:id="31587" w:author="pete jones" w:date="2022-01-06T15:22:00Z"/>
        </w:rPr>
      </w:pPr>
      <w:ins w:id="31588" w:author="pete jones" w:date="2022-01-06T15:22:00Z">
        <w:r>
          <w:t>Multi-physics simulation</w:t>
        </w:r>
      </w:ins>
    </w:p>
    <w:p w14:paraId="1E7123A8" w14:textId="58FBB166" w:rsidR="00D33D8A" w:rsidRPr="00FF6A71" w:rsidRDefault="00D33D8A">
      <w:pPr>
        <w:pStyle w:val="ListParagraph"/>
        <w:numPr>
          <w:ilvl w:val="0"/>
          <w:numId w:val="69"/>
        </w:numPr>
        <w:jc w:val="left"/>
        <w:pPrChange w:id="31589" w:author="pete jones" w:date="2022-01-06T15:21:00Z">
          <w:pPr/>
        </w:pPrChange>
      </w:pPr>
      <w:ins w:id="31590" w:author="pete jones" w:date="2022-01-06T15:22:00Z">
        <w:r>
          <w:t>Styling and pro</w:t>
        </w:r>
      </w:ins>
      <w:ins w:id="31591" w:author="pete jones" w:date="2022-01-06T15:23:00Z">
        <w:r>
          <w:t xml:space="preserve">duct </w:t>
        </w:r>
      </w:ins>
      <w:ins w:id="31592" w:author="pete jones" w:date="2022-01-06T15:22:00Z">
        <w:r>
          <w:t>designers</w:t>
        </w:r>
      </w:ins>
    </w:p>
    <w:tbl>
      <w:tblPr>
        <w:tblW w:w="8359" w:type="dxa"/>
        <w:tblLook w:val="04A0" w:firstRow="1" w:lastRow="0" w:firstColumn="1" w:lastColumn="0" w:noHBand="0" w:noVBand="1"/>
      </w:tblPr>
      <w:tblGrid>
        <w:gridCol w:w="3681"/>
        <w:gridCol w:w="850"/>
        <w:gridCol w:w="1134"/>
        <w:gridCol w:w="993"/>
        <w:gridCol w:w="850"/>
        <w:gridCol w:w="851"/>
      </w:tblGrid>
      <w:tr w:rsidR="0097084A" w:rsidRPr="00FF6A71" w14:paraId="2D9CAB2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4472C4" w:fill="4472C4"/>
            <w:noWrap/>
            <w:vAlign w:val="center"/>
            <w:hideMark/>
          </w:tcPr>
          <w:p w14:paraId="75000D87" w14:textId="77777777" w:rsidR="0097084A" w:rsidRPr="00FF6A71" w:rsidRDefault="0097084A" w:rsidP="008969BE">
            <w:pPr>
              <w:spacing w:before="0" w:after="0" w:line="240" w:lineRule="auto"/>
              <w:jc w:val="left"/>
              <w:rPr>
                <w:rFonts w:cstheme="minorHAnsi"/>
                <w:b/>
                <w:bCs/>
                <w:color w:val="FFFFFF"/>
                <w:sz w:val="16"/>
                <w:szCs w:val="16"/>
              </w:rPr>
            </w:pPr>
            <w:r w:rsidRPr="00FF6A71">
              <w:rPr>
                <w:rFonts w:cstheme="minorHAnsi"/>
                <w:b/>
                <w:bCs/>
                <w:color w:val="FFFFFF"/>
                <w:sz w:val="16"/>
                <w:szCs w:val="16"/>
              </w:rPr>
              <w:t>Unique apps</w:t>
            </w:r>
          </w:p>
        </w:tc>
        <w:tc>
          <w:tcPr>
            <w:tcW w:w="850" w:type="dxa"/>
            <w:tcBorders>
              <w:top w:val="single" w:sz="4" w:space="0" w:color="8EA9DB"/>
              <w:left w:val="nil"/>
              <w:bottom w:val="single" w:sz="4" w:space="0" w:color="8EA9DB"/>
              <w:right w:val="nil"/>
            </w:tcBorders>
            <w:shd w:val="clear" w:color="4472C4" w:fill="4472C4"/>
            <w:noWrap/>
            <w:vAlign w:val="center"/>
            <w:hideMark/>
          </w:tcPr>
          <w:p w14:paraId="1E13F020" w14:textId="77777777" w:rsidR="0097084A" w:rsidRPr="00FF6A71" w:rsidRDefault="0097084A" w:rsidP="008969BE">
            <w:pPr>
              <w:spacing w:before="0" w:after="0" w:line="240" w:lineRule="auto"/>
              <w:jc w:val="center"/>
              <w:rPr>
                <w:rFonts w:cstheme="minorHAnsi"/>
                <w:b/>
                <w:bCs/>
                <w:color w:val="FFFFFF"/>
                <w:sz w:val="16"/>
                <w:szCs w:val="16"/>
              </w:rPr>
            </w:pPr>
            <w:r w:rsidRPr="00FF6A71">
              <w:rPr>
                <w:rFonts w:cstheme="minorHAnsi"/>
                <w:b/>
                <w:bCs/>
                <w:color w:val="FFFFFF"/>
                <w:sz w:val="16"/>
                <w:szCs w:val="16"/>
              </w:rPr>
              <w:t>ENG</w:t>
            </w:r>
          </w:p>
        </w:tc>
        <w:tc>
          <w:tcPr>
            <w:tcW w:w="1134" w:type="dxa"/>
            <w:tcBorders>
              <w:top w:val="single" w:sz="4" w:space="0" w:color="8EA9DB"/>
              <w:left w:val="nil"/>
              <w:bottom w:val="single" w:sz="4" w:space="0" w:color="8EA9DB"/>
              <w:right w:val="nil"/>
            </w:tcBorders>
            <w:shd w:val="clear" w:color="4472C4" w:fill="4472C4"/>
            <w:noWrap/>
            <w:vAlign w:val="center"/>
            <w:hideMark/>
          </w:tcPr>
          <w:p w14:paraId="7DEFCDAB" w14:textId="77777777" w:rsidR="0097084A" w:rsidRPr="00FF6A71" w:rsidRDefault="0097084A" w:rsidP="008969BE">
            <w:pPr>
              <w:spacing w:before="0" w:after="0" w:line="240" w:lineRule="auto"/>
              <w:jc w:val="center"/>
              <w:rPr>
                <w:rFonts w:cstheme="minorHAnsi"/>
                <w:b/>
                <w:bCs/>
                <w:color w:val="FFFFFF"/>
                <w:sz w:val="16"/>
                <w:szCs w:val="16"/>
              </w:rPr>
            </w:pPr>
            <w:r w:rsidRPr="00FF6A71">
              <w:rPr>
                <w:rFonts w:cstheme="minorHAnsi"/>
                <w:b/>
                <w:bCs/>
                <w:color w:val="FFFFFF"/>
                <w:sz w:val="16"/>
                <w:szCs w:val="16"/>
              </w:rPr>
              <w:t>EXPERT</w:t>
            </w:r>
          </w:p>
        </w:tc>
        <w:tc>
          <w:tcPr>
            <w:tcW w:w="993" w:type="dxa"/>
            <w:tcBorders>
              <w:top w:val="single" w:sz="4" w:space="0" w:color="8EA9DB"/>
              <w:left w:val="nil"/>
              <w:bottom w:val="single" w:sz="4" w:space="0" w:color="8EA9DB"/>
              <w:right w:val="nil"/>
            </w:tcBorders>
            <w:shd w:val="clear" w:color="4472C4" w:fill="4472C4"/>
            <w:noWrap/>
            <w:vAlign w:val="center"/>
            <w:hideMark/>
          </w:tcPr>
          <w:p w14:paraId="73B21559" w14:textId="77777777" w:rsidR="0097084A" w:rsidRPr="00FF6A71" w:rsidRDefault="0097084A" w:rsidP="008969BE">
            <w:pPr>
              <w:spacing w:before="0" w:after="0" w:line="240" w:lineRule="auto"/>
              <w:jc w:val="center"/>
              <w:rPr>
                <w:rFonts w:cstheme="minorHAnsi"/>
                <w:b/>
                <w:bCs/>
                <w:color w:val="FFFFFF"/>
                <w:sz w:val="16"/>
                <w:szCs w:val="16"/>
              </w:rPr>
            </w:pPr>
            <w:r w:rsidRPr="00FF6A71">
              <w:rPr>
                <w:rFonts w:cstheme="minorHAnsi"/>
                <w:b/>
                <w:bCs/>
                <w:color w:val="FFFFFF"/>
                <w:sz w:val="16"/>
                <w:szCs w:val="16"/>
              </w:rPr>
              <w:t>PROD</w:t>
            </w:r>
          </w:p>
        </w:tc>
        <w:tc>
          <w:tcPr>
            <w:tcW w:w="850" w:type="dxa"/>
            <w:tcBorders>
              <w:top w:val="single" w:sz="4" w:space="0" w:color="8EA9DB"/>
              <w:left w:val="nil"/>
              <w:bottom w:val="single" w:sz="4" w:space="0" w:color="8EA9DB"/>
              <w:right w:val="nil"/>
            </w:tcBorders>
            <w:shd w:val="clear" w:color="4472C4" w:fill="4472C4"/>
            <w:noWrap/>
            <w:vAlign w:val="center"/>
            <w:hideMark/>
          </w:tcPr>
          <w:p w14:paraId="11E9FDD5" w14:textId="77777777" w:rsidR="0097084A" w:rsidRPr="00FF6A71" w:rsidRDefault="0097084A" w:rsidP="008969BE">
            <w:pPr>
              <w:spacing w:before="0" w:after="0" w:line="240" w:lineRule="auto"/>
              <w:jc w:val="center"/>
              <w:rPr>
                <w:rFonts w:cstheme="minorHAnsi"/>
                <w:b/>
                <w:bCs/>
                <w:color w:val="FFFFFF"/>
                <w:sz w:val="16"/>
                <w:szCs w:val="16"/>
              </w:rPr>
            </w:pPr>
            <w:r w:rsidRPr="00FF6A71">
              <w:rPr>
                <w:rFonts w:cstheme="minorHAnsi"/>
                <w:b/>
                <w:bCs/>
                <w:color w:val="FFFFFF"/>
                <w:sz w:val="16"/>
                <w:szCs w:val="16"/>
              </w:rPr>
              <w:t>SIM</w:t>
            </w:r>
          </w:p>
        </w:tc>
        <w:tc>
          <w:tcPr>
            <w:tcW w:w="851" w:type="dxa"/>
            <w:tcBorders>
              <w:top w:val="single" w:sz="4" w:space="0" w:color="8EA9DB"/>
              <w:left w:val="nil"/>
              <w:bottom w:val="single" w:sz="4" w:space="0" w:color="8EA9DB"/>
              <w:right w:val="single" w:sz="4" w:space="0" w:color="8EA9DB"/>
            </w:tcBorders>
            <w:shd w:val="clear" w:color="4472C4" w:fill="4472C4"/>
            <w:noWrap/>
            <w:vAlign w:val="center"/>
            <w:hideMark/>
          </w:tcPr>
          <w:p w14:paraId="58BB89A7" w14:textId="77777777" w:rsidR="0097084A" w:rsidRPr="00FF6A71" w:rsidRDefault="0097084A" w:rsidP="008969BE">
            <w:pPr>
              <w:spacing w:before="0" w:after="0" w:line="240" w:lineRule="auto"/>
              <w:jc w:val="center"/>
              <w:rPr>
                <w:rFonts w:cstheme="minorHAnsi"/>
                <w:b/>
                <w:bCs/>
                <w:color w:val="FFFFFF"/>
                <w:sz w:val="16"/>
                <w:szCs w:val="16"/>
              </w:rPr>
            </w:pPr>
            <w:r w:rsidRPr="00FF6A71">
              <w:rPr>
                <w:rFonts w:cstheme="minorHAnsi"/>
                <w:b/>
                <w:bCs/>
                <w:color w:val="FFFFFF"/>
                <w:sz w:val="16"/>
                <w:szCs w:val="16"/>
              </w:rPr>
              <w:t>STYLE</w:t>
            </w:r>
          </w:p>
        </w:tc>
      </w:tr>
      <w:tr w:rsidR="0097084A" w:rsidRPr="00FF6A71" w14:paraId="7F77682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E5DD43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erived Format Converter </w:t>
            </w:r>
          </w:p>
        </w:tc>
        <w:tc>
          <w:tcPr>
            <w:tcW w:w="850" w:type="dxa"/>
            <w:tcBorders>
              <w:top w:val="single" w:sz="4" w:space="0" w:color="8EA9DB"/>
              <w:left w:val="nil"/>
              <w:bottom w:val="single" w:sz="4" w:space="0" w:color="8EA9DB"/>
              <w:right w:val="nil"/>
            </w:tcBorders>
            <w:shd w:val="clear" w:color="D9E1F2" w:fill="D9E1F2"/>
            <w:noWrap/>
            <w:vAlign w:val="center"/>
            <w:hideMark/>
          </w:tcPr>
          <w:p w14:paraId="20A27FB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50B865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762DD48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573E405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A371D9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4BA0E7B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2E447E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mport XPDMXML without Geometrical Conversion </w:t>
            </w:r>
          </w:p>
        </w:tc>
        <w:tc>
          <w:tcPr>
            <w:tcW w:w="850" w:type="dxa"/>
            <w:tcBorders>
              <w:top w:val="single" w:sz="4" w:space="0" w:color="8EA9DB"/>
              <w:left w:val="nil"/>
              <w:bottom w:val="single" w:sz="4" w:space="0" w:color="8EA9DB"/>
              <w:right w:val="nil"/>
            </w:tcBorders>
            <w:shd w:val="clear" w:color="auto" w:fill="auto"/>
            <w:noWrap/>
            <w:vAlign w:val="center"/>
            <w:hideMark/>
          </w:tcPr>
          <w:p w14:paraId="2AA78D1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78DC5DD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90984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3D35E2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7434AF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4DC749D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6E5169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ject Plann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4DA1706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5622AD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213150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111ACF5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C9010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77568F7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169332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nect CATIA V5 </w:t>
            </w:r>
          </w:p>
        </w:tc>
        <w:tc>
          <w:tcPr>
            <w:tcW w:w="850" w:type="dxa"/>
            <w:tcBorders>
              <w:top w:val="single" w:sz="4" w:space="0" w:color="8EA9DB"/>
              <w:left w:val="nil"/>
              <w:bottom w:val="single" w:sz="4" w:space="0" w:color="8EA9DB"/>
              <w:right w:val="nil"/>
            </w:tcBorders>
            <w:shd w:val="clear" w:color="auto" w:fill="auto"/>
            <w:noWrap/>
            <w:vAlign w:val="center"/>
            <w:hideMark/>
          </w:tcPr>
          <w:p w14:paraId="6BDCE5F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146E28F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6127550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3CF6466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EF7111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08869CA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ECBB83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OLIDWORKS </w:t>
            </w:r>
          </w:p>
        </w:tc>
        <w:tc>
          <w:tcPr>
            <w:tcW w:w="850" w:type="dxa"/>
            <w:tcBorders>
              <w:top w:val="single" w:sz="4" w:space="0" w:color="8EA9DB"/>
              <w:left w:val="nil"/>
              <w:bottom w:val="single" w:sz="4" w:space="0" w:color="8EA9DB"/>
              <w:right w:val="nil"/>
            </w:tcBorders>
            <w:shd w:val="clear" w:color="D9E1F2" w:fill="D9E1F2"/>
            <w:noWrap/>
            <w:vAlign w:val="center"/>
            <w:hideMark/>
          </w:tcPr>
          <w:p w14:paraId="78667E3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0F05610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5C67D0A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15BCC70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62D078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1FAFFD4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F34D85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 Annotation Insight </w:t>
            </w:r>
          </w:p>
        </w:tc>
        <w:tc>
          <w:tcPr>
            <w:tcW w:w="850" w:type="dxa"/>
            <w:tcBorders>
              <w:top w:val="single" w:sz="4" w:space="0" w:color="8EA9DB"/>
              <w:left w:val="nil"/>
              <w:bottom w:val="single" w:sz="4" w:space="0" w:color="8EA9DB"/>
              <w:right w:val="nil"/>
            </w:tcBorders>
            <w:shd w:val="clear" w:color="auto" w:fill="auto"/>
            <w:noWrap/>
            <w:vAlign w:val="center"/>
            <w:hideMark/>
          </w:tcPr>
          <w:p w14:paraId="195C260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7F2B724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40CC975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03D6B44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ECDFEA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68AE61A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D93684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nterference Check </w:t>
            </w:r>
          </w:p>
        </w:tc>
        <w:tc>
          <w:tcPr>
            <w:tcW w:w="850" w:type="dxa"/>
            <w:tcBorders>
              <w:top w:val="single" w:sz="4" w:space="0" w:color="8EA9DB"/>
              <w:left w:val="nil"/>
              <w:bottom w:val="single" w:sz="4" w:space="0" w:color="8EA9DB"/>
              <w:right w:val="nil"/>
            </w:tcBorders>
            <w:shd w:val="clear" w:color="D9E1F2" w:fill="D9E1F2"/>
            <w:noWrap/>
            <w:vAlign w:val="center"/>
            <w:hideMark/>
          </w:tcPr>
          <w:p w14:paraId="5B133D9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0C2E714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CBC2C5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09FF1D3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B10A59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696C8B8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4E654C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nterference Finder </w:t>
            </w:r>
          </w:p>
        </w:tc>
        <w:tc>
          <w:tcPr>
            <w:tcW w:w="850" w:type="dxa"/>
            <w:tcBorders>
              <w:top w:val="single" w:sz="4" w:space="0" w:color="8EA9DB"/>
              <w:left w:val="nil"/>
              <w:bottom w:val="single" w:sz="4" w:space="0" w:color="8EA9DB"/>
              <w:right w:val="nil"/>
            </w:tcBorders>
            <w:shd w:val="clear" w:color="auto" w:fill="auto"/>
            <w:noWrap/>
            <w:vAlign w:val="center"/>
            <w:hideMark/>
          </w:tcPr>
          <w:p w14:paraId="134E7CA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4511EFC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C27C96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7D6766A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2D967B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6158D22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432A9A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OLIDWORKS Visualize </w:t>
            </w:r>
          </w:p>
        </w:tc>
        <w:tc>
          <w:tcPr>
            <w:tcW w:w="850" w:type="dxa"/>
            <w:tcBorders>
              <w:top w:val="single" w:sz="4" w:space="0" w:color="8EA9DB"/>
              <w:left w:val="nil"/>
              <w:bottom w:val="single" w:sz="4" w:space="0" w:color="8EA9DB"/>
              <w:right w:val="nil"/>
            </w:tcBorders>
            <w:shd w:val="clear" w:color="D9E1F2" w:fill="D9E1F2"/>
            <w:noWrap/>
            <w:vAlign w:val="center"/>
            <w:hideMark/>
          </w:tcPr>
          <w:p w14:paraId="26A2EE5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539F544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22720B1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0C20CB5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124F1B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0F5E910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7837E4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2D Layout for 3D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7A91697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3789344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25A8884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4D7FD90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CB5392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0ED2306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9EF20D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 Annotation Experience </w:t>
            </w:r>
          </w:p>
        </w:tc>
        <w:tc>
          <w:tcPr>
            <w:tcW w:w="850" w:type="dxa"/>
            <w:tcBorders>
              <w:top w:val="single" w:sz="4" w:space="0" w:color="8EA9DB"/>
              <w:left w:val="nil"/>
              <w:bottom w:val="single" w:sz="4" w:space="0" w:color="8EA9DB"/>
              <w:right w:val="nil"/>
            </w:tcBorders>
            <w:shd w:val="clear" w:color="D9E1F2" w:fill="D9E1F2"/>
            <w:noWrap/>
            <w:vAlign w:val="center"/>
            <w:hideMark/>
          </w:tcPr>
          <w:p w14:paraId="25CBF41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C60906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3F902B5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18DB685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43FCE1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40F5614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098D14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 Compose </w:t>
            </w:r>
          </w:p>
        </w:tc>
        <w:tc>
          <w:tcPr>
            <w:tcW w:w="850" w:type="dxa"/>
            <w:tcBorders>
              <w:top w:val="single" w:sz="4" w:space="0" w:color="8EA9DB"/>
              <w:left w:val="nil"/>
              <w:bottom w:val="single" w:sz="4" w:space="0" w:color="8EA9DB"/>
              <w:right w:val="nil"/>
            </w:tcBorders>
            <w:shd w:val="clear" w:color="auto" w:fill="auto"/>
            <w:noWrap/>
            <w:vAlign w:val="center"/>
            <w:hideMark/>
          </w:tcPr>
          <w:p w14:paraId="71A0E7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44D87D1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40442FC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12E9BD4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C0E704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6F3AC9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0A2B23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 Print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1C9AFF3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013E56D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F958EB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79076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C10435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6A54B1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D318DE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 Templates Capture </w:t>
            </w:r>
          </w:p>
        </w:tc>
        <w:tc>
          <w:tcPr>
            <w:tcW w:w="850" w:type="dxa"/>
            <w:tcBorders>
              <w:top w:val="single" w:sz="4" w:space="0" w:color="8EA9DB"/>
              <w:left w:val="nil"/>
              <w:bottom w:val="single" w:sz="4" w:space="0" w:color="8EA9DB"/>
              <w:right w:val="nil"/>
            </w:tcBorders>
            <w:shd w:val="clear" w:color="auto" w:fill="auto"/>
            <w:noWrap/>
            <w:vAlign w:val="center"/>
            <w:hideMark/>
          </w:tcPr>
          <w:p w14:paraId="511D97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77445FF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1523564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07B10AC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DF838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408020C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E3F173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Assembly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456B3D2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3E14D6C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0808E8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1EE96D2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C0E026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69E1921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E777FF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Bent Part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1973F2C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1034A46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4E94493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29CA244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ADF0C2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786B2C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DADCA4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llaborative IP Management </w:t>
            </w:r>
          </w:p>
        </w:tc>
        <w:tc>
          <w:tcPr>
            <w:tcW w:w="850" w:type="dxa"/>
            <w:tcBorders>
              <w:top w:val="single" w:sz="4" w:space="0" w:color="8EA9DB"/>
              <w:left w:val="nil"/>
              <w:bottom w:val="single" w:sz="4" w:space="0" w:color="8EA9DB"/>
              <w:right w:val="nil"/>
            </w:tcBorders>
            <w:shd w:val="clear" w:color="D9E1F2" w:fill="D9E1F2"/>
            <w:noWrap/>
            <w:vAlign w:val="center"/>
            <w:hideMark/>
          </w:tcPr>
          <w:p w14:paraId="5F36DF4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5720E24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2395100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28941D9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54086F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464051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5848E1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mponent Family Definition </w:t>
            </w:r>
          </w:p>
        </w:tc>
        <w:tc>
          <w:tcPr>
            <w:tcW w:w="850" w:type="dxa"/>
            <w:tcBorders>
              <w:top w:val="single" w:sz="4" w:space="0" w:color="8EA9DB"/>
              <w:left w:val="nil"/>
              <w:bottom w:val="single" w:sz="4" w:space="0" w:color="8EA9DB"/>
              <w:right w:val="nil"/>
            </w:tcBorders>
            <w:shd w:val="clear" w:color="auto" w:fill="auto"/>
            <w:noWrap/>
            <w:vAlign w:val="center"/>
            <w:hideMark/>
          </w:tcPr>
          <w:p w14:paraId="794B41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5715DF7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D2BFCF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1B93F31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5E2445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95690F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C24DEA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IGES </w:t>
            </w:r>
          </w:p>
        </w:tc>
        <w:tc>
          <w:tcPr>
            <w:tcW w:w="850" w:type="dxa"/>
            <w:tcBorders>
              <w:top w:val="single" w:sz="4" w:space="0" w:color="8EA9DB"/>
              <w:left w:val="nil"/>
              <w:bottom w:val="single" w:sz="4" w:space="0" w:color="8EA9DB"/>
              <w:right w:val="nil"/>
            </w:tcBorders>
            <w:shd w:val="clear" w:color="D9E1F2" w:fill="D9E1F2"/>
            <w:noWrap/>
            <w:vAlign w:val="center"/>
            <w:hideMark/>
          </w:tcPr>
          <w:p w14:paraId="1D7ECAE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243B64D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1597C9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7B0B754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19E84B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CE91BE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90317F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STEP </w:t>
            </w:r>
          </w:p>
        </w:tc>
        <w:tc>
          <w:tcPr>
            <w:tcW w:w="850" w:type="dxa"/>
            <w:tcBorders>
              <w:top w:val="single" w:sz="4" w:space="0" w:color="8EA9DB"/>
              <w:left w:val="nil"/>
              <w:bottom w:val="single" w:sz="4" w:space="0" w:color="8EA9DB"/>
              <w:right w:val="nil"/>
            </w:tcBorders>
            <w:shd w:val="clear" w:color="auto" w:fill="auto"/>
            <w:noWrap/>
            <w:vAlign w:val="center"/>
            <w:hideMark/>
          </w:tcPr>
          <w:p w14:paraId="16BB165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225465D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1AD2B97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212239C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90FC44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1595215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5E127E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esign Review </w:t>
            </w:r>
          </w:p>
        </w:tc>
        <w:tc>
          <w:tcPr>
            <w:tcW w:w="850" w:type="dxa"/>
            <w:tcBorders>
              <w:top w:val="single" w:sz="4" w:space="0" w:color="8EA9DB"/>
              <w:left w:val="nil"/>
              <w:bottom w:val="single" w:sz="4" w:space="0" w:color="8EA9DB"/>
              <w:right w:val="nil"/>
            </w:tcBorders>
            <w:shd w:val="clear" w:color="D9E1F2" w:fill="D9E1F2"/>
            <w:noWrap/>
            <w:vAlign w:val="center"/>
            <w:hideMark/>
          </w:tcPr>
          <w:p w14:paraId="29C52D8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0C704EA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B859EB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602630E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42F4C7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CD43FA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52CAB4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rafting </w:t>
            </w:r>
          </w:p>
        </w:tc>
        <w:tc>
          <w:tcPr>
            <w:tcW w:w="850" w:type="dxa"/>
            <w:tcBorders>
              <w:top w:val="single" w:sz="4" w:space="0" w:color="8EA9DB"/>
              <w:left w:val="nil"/>
              <w:bottom w:val="single" w:sz="4" w:space="0" w:color="8EA9DB"/>
              <w:right w:val="nil"/>
            </w:tcBorders>
            <w:shd w:val="clear" w:color="auto" w:fill="auto"/>
            <w:noWrap/>
            <w:vAlign w:val="center"/>
            <w:hideMark/>
          </w:tcPr>
          <w:p w14:paraId="6DB262E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6F89420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FB63DE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0D72F9B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EE330C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F3145F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59BBED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ngineering IP Control </w:t>
            </w:r>
          </w:p>
        </w:tc>
        <w:tc>
          <w:tcPr>
            <w:tcW w:w="850" w:type="dxa"/>
            <w:tcBorders>
              <w:top w:val="single" w:sz="4" w:space="0" w:color="8EA9DB"/>
              <w:left w:val="nil"/>
              <w:bottom w:val="single" w:sz="4" w:space="0" w:color="8EA9DB"/>
              <w:right w:val="nil"/>
            </w:tcBorders>
            <w:shd w:val="clear" w:color="D9E1F2" w:fill="D9E1F2"/>
            <w:noWrap/>
            <w:vAlign w:val="center"/>
            <w:hideMark/>
          </w:tcPr>
          <w:p w14:paraId="32F4322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5D345D3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3CE9653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60DCE57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55B009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0CE657D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056E52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xchanges Management </w:t>
            </w:r>
          </w:p>
        </w:tc>
        <w:tc>
          <w:tcPr>
            <w:tcW w:w="850" w:type="dxa"/>
            <w:tcBorders>
              <w:top w:val="single" w:sz="4" w:space="0" w:color="8EA9DB"/>
              <w:left w:val="nil"/>
              <w:bottom w:val="single" w:sz="4" w:space="0" w:color="8EA9DB"/>
              <w:right w:val="nil"/>
            </w:tcBorders>
            <w:shd w:val="clear" w:color="auto" w:fill="auto"/>
            <w:noWrap/>
            <w:vAlign w:val="center"/>
            <w:hideMark/>
          </w:tcPr>
          <w:p w14:paraId="20A21F1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068FEDA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A9E0E2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7C91646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0C6924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9B816E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BC4361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lastRenderedPageBreak/>
              <w:t>Experience Models Prepar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315C9EB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940FA4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5CCECAB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0444970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663476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6F94F75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653BB37"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unctional Part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35420D4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4203ACD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220A84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08845F2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942B7E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4C1DFB3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0E2E00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Generative Wireframe &amp; Surface </w:t>
            </w:r>
          </w:p>
        </w:tc>
        <w:tc>
          <w:tcPr>
            <w:tcW w:w="850" w:type="dxa"/>
            <w:tcBorders>
              <w:top w:val="single" w:sz="4" w:space="0" w:color="8EA9DB"/>
              <w:left w:val="nil"/>
              <w:bottom w:val="single" w:sz="4" w:space="0" w:color="8EA9DB"/>
              <w:right w:val="nil"/>
            </w:tcBorders>
            <w:shd w:val="clear" w:color="D9E1F2" w:fill="D9E1F2"/>
            <w:noWrap/>
            <w:vAlign w:val="center"/>
            <w:hideMark/>
          </w:tcPr>
          <w:p w14:paraId="5AB9A21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E8C50F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080B73F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A6DA3B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B2DEE5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B260EB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53B44D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anufacturing Finder </w:t>
            </w:r>
          </w:p>
        </w:tc>
        <w:tc>
          <w:tcPr>
            <w:tcW w:w="850" w:type="dxa"/>
            <w:tcBorders>
              <w:top w:val="single" w:sz="4" w:space="0" w:color="8EA9DB"/>
              <w:left w:val="nil"/>
              <w:bottom w:val="single" w:sz="4" w:space="0" w:color="8EA9DB"/>
              <w:right w:val="nil"/>
            </w:tcBorders>
            <w:shd w:val="clear" w:color="auto" w:fill="auto"/>
            <w:noWrap/>
            <w:vAlign w:val="center"/>
            <w:hideMark/>
          </w:tcPr>
          <w:p w14:paraId="3DCDFB5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222F709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10FF886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3621BE8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797F1D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C5BDE1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E103AA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aterial Defini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7FA627B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244FD4E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25A882C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4CAD0D3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5E0CE6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6C048EF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B644F4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echanical Systems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4241593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60085C5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BCB226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7AF407C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EDC7F1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79DE8FF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5ED6C15"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Natural Assembly </w:t>
            </w:r>
          </w:p>
        </w:tc>
        <w:tc>
          <w:tcPr>
            <w:tcW w:w="850" w:type="dxa"/>
            <w:tcBorders>
              <w:top w:val="single" w:sz="4" w:space="0" w:color="8EA9DB"/>
              <w:left w:val="nil"/>
              <w:bottom w:val="single" w:sz="4" w:space="0" w:color="8EA9DB"/>
              <w:right w:val="nil"/>
            </w:tcBorders>
            <w:shd w:val="clear" w:color="D9E1F2" w:fill="D9E1F2"/>
            <w:noWrap/>
            <w:vAlign w:val="center"/>
            <w:hideMark/>
          </w:tcPr>
          <w:p w14:paraId="005806B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C06975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33E7A31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5867A49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B21C71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23A4E8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A46112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Natural Shape </w:t>
            </w:r>
          </w:p>
        </w:tc>
        <w:tc>
          <w:tcPr>
            <w:tcW w:w="850" w:type="dxa"/>
            <w:tcBorders>
              <w:top w:val="single" w:sz="4" w:space="0" w:color="8EA9DB"/>
              <w:left w:val="nil"/>
              <w:bottom w:val="single" w:sz="4" w:space="0" w:color="8EA9DB"/>
              <w:right w:val="nil"/>
            </w:tcBorders>
            <w:shd w:val="clear" w:color="auto" w:fill="auto"/>
            <w:noWrap/>
            <w:vAlign w:val="center"/>
            <w:hideMark/>
          </w:tcPr>
          <w:p w14:paraId="1D0D134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19AA872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E0ED72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5A5FD42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95B64E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11D6361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1E45B4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duct Finder </w:t>
            </w:r>
          </w:p>
        </w:tc>
        <w:tc>
          <w:tcPr>
            <w:tcW w:w="850" w:type="dxa"/>
            <w:tcBorders>
              <w:top w:val="single" w:sz="4" w:space="0" w:color="8EA9DB"/>
              <w:left w:val="nil"/>
              <w:bottom w:val="single" w:sz="4" w:space="0" w:color="8EA9DB"/>
              <w:right w:val="nil"/>
            </w:tcBorders>
            <w:shd w:val="clear" w:color="D9E1F2" w:fill="D9E1F2"/>
            <w:noWrap/>
            <w:vAlign w:val="center"/>
            <w:hideMark/>
          </w:tcPr>
          <w:p w14:paraId="308D92E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249439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0FB2037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B3CCF3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6E7488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61BA71F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1E4E78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duct Structure Editor </w:t>
            </w:r>
          </w:p>
        </w:tc>
        <w:tc>
          <w:tcPr>
            <w:tcW w:w="850" w:type="dxa"/>
            <w:tcBorders>
              <w:top w:val="single" w:sz="4" w:space="0" w:color="8EA9DB"/>
              <w:left w:val="nil"/>
              <w:bottom w:val="single" w:sz="4" w:space="0" w:color="8EA9DB"/>
              <w:right w:val="nil"/>
            </w:tcBorders>
            <w:shd w:val="clear" w:color="auto" w:fill="auto"/>
            <w:noWrap/>
            <w:vAlign w:val="center"/>
            <w:hideMark/>
          </w:tcPr>
          <w:p w14:paraId="2593904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2912799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44CE62A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3CAA81B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4404C4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98F5BE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8B20F0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duct Structure </w:t>
            </w:r>
          </w:p>
        </w:tc>
        <w:tc>
          <w:tcPr>
            <w:tcW w:w="850" w:type="dxa"/>
            <w:tcBorders>
              <w:top w:val="single" w:sz="4" w:space="0" w:color="8EA9DB"/>
              <w:left w:val="nil"/>
              <w:bottom w:val="single" w:sz="4" w:space="0" w:color="8EA9DB"/>
              <w:right w:val="nil"/>
            </w:tcBorders>
            <w:shd w:val="clear" w:color="D9E1F2" w:fill="D9E1F2"/>
            <w:noWrap/>
            <w:vAlign w:val="center"/>
            <w:hideMark/>
          </w:tcPr>
          <w:p w14:paraId="71F76FA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3C828FD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77D5EE6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6528769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C5AFC5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7A1D32D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BC4FBD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Quality Rules Reuse </w:t>
            </w:r>
          </w:p>
        </w:tc>
        <w:tc>
          <w:tcPr>
            <w:tcW w:w="850" w:type="dxa"/>
            <w:tcBorders>
              <w:top w:val="single" w:sz="4" w:space="0" w:color="8EA9DB"/>
              <w:left w:val="nil"/>
              <w:bottom w:val="single" w:sz="4" w:space="0" w:color="8EA9DB"/>
              <w:right w:val="nil"/>
            </w:tcBorders>
            <w:shd w:val="clear" w:color="auto" w:fill="auto"/>
            <w:noWrap/>
            <w:vAlign w:val="center"/>
            <w:hideMark/>
          </w:tcPr>
          <w:p w14:paraId="4EFE41E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0B33B3E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989957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0E37A2F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773A21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011D4D1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D33C1E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imulation Finder </w:t>
            </w:r>
          </w:p>
        </w:tc>
        <w:tc>
          <w:tcPr>
            <w:tcW w:w="850" w:type="dxa"/>
            <w:tcBorders>
              <w:top w:val="single" w:sz="4" w:space="0" w:color="8EA9DB"/>
              <w:left w:val="nil"/>
              <w:bottom w:val="single" w:sz="4" w:space="0" w:color="8EA9DB"/>
              <w:right w:val="nil"/>
            </w:tcBorders>
            <w:shd w:val="clear" w:color="D9E1F2" w:fill="D9E1F2"/>
            <w:noWrap/>
            <w:vAlign w:val="center"/>
            <w:hideMark/>
          </w:tcPr>
          <w:p w14:paraId="55A1F76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19D37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76FF0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2C75C99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DC31C3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40D6E74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C22EAD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mart Mechanical Components </w:t>
            </w:r>
          </w:p>
        </w:tc>
        <w:tc>
          <w:tcPr>
            <w:tcW w:w="850" w:type="dxa"/>
            <w:tcBorders>
              <w:top w:val="single" w:sz="4" w:space="0" w:color="8EA9DB"/>
              <w:left w:val="nil"/>
              <w:bottom w:val="single" w:sz="4" w:space="0" w:color="8EA9DB"/>
              <w:right w:val="nil"/>
            </w:tcBorders>
            <w:shd w:val="clear" w:color="auto" w:fill="auto"/>
            <w:noWrap/>
            <w:vAlign w:val="center"/>
            <w:hideMark/>
          </w:tcPr>
          <w:p w14:paraId="4297BCC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5232FE7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09589D4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27959CC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1AC7A2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0C5C6A0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F74A3E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ystem Finder </w:t>
            </w:r>
          </w:p>
        </w:tc>
        <w:tc>
          <w:tcPr>
            <w:tcW w:w="850" w:type="dxa"/>
            <w:tcBorders>
              <w:top w:val="single" w:sz="4" w:space="0" w:color="8EA9DB"/>
              <w:left w:val="nil"/>
              <w:bottom w:val="single" w:sz="4" w:space="0" w:color="8EA9DB"/>
              <w:right w:val="nil"/>
            </w:tcBorders>
            <w:shd w:val="clear" w:color="D9E1F2" w:fill="D9E1F2"/>
            <w:noWrap/>
            <w:vAlign w:val="center"/>
            <w:hideMark/>
          </w:tcPr>
          <w:p w14:paraId="08C1C05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0BFBE1F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59192C0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5BA09B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D12914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60DC00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05C2D1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ICEM Surf </w:t>
            </w:r>
          </w:p>
        </w:tc>
        <w:tc>
          <w:tcPr>
            <w:tcW w:w="850" w:type="dxa"/>
            <w:tcBorders>
              <w:top w:val="single" w:sz="4" w:space="0" w:color="8EA9DB"/>
              <w:left w:val="nil"/>
              <w:bottom w:val="single" w:sz="4" w:space="0" w:color="8EA9DB"/>
              <w:right w:val="nil"/>
            </w:tcBorders>
            <w:shd w:val="clear" w:color="auto" w:fill="auto"/>
            <w:noWrap/>
            <w:vAlign w:val="center"/>
            <w:hideMark/>
          </w:tcPr>
          <w:p w14:paraId="7B3B8F9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36FFAC4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0982054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C113F9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CC0A88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B660CF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88D5C0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igitized Shape Sculpt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620F95C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0AF230F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084C36C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EDDACE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9401B5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69763C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50BF4D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magine &amp; Shape </w:t>
            </w:r>
          </w:p>
        </w:tc>
        <w:tc>
          <w:tcPr>
            <w:tcW w:w="850" w:type="dxa"/>
            <w:tcBorders>
              <w:top w:val="single" w:sz="4" w:space="0" w:color="8EA9DB"/>
              <w:left w:val="nil"/>
              <w:bottom w:val="single" w:sz="4" w:space="0" w:color="8EA9DB"/>
              <w:right w:val="nil"/>
            </w:tcBorders>
            <w:shd w:val="clear" w:color="auto" w:fill="auto"/>
            <w:noWrap/>
            <w:vAlign w:val="center"/>
            <w:hideMark/>
          </w:tcPr>
          <w:p w14:paraId="46BD7E4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6EA33CC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075F218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795979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0E5AFD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F19582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8DADA2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y Changes </w:t>
            </w:r>
          </w:p>
        </w:tc>
        <w:tc>
          <w:tcPr>
            <w:tcW w:w="850" w:type="dxa"/>
            <w:tcBorders>
              <w:top w:val="single" w:sz="4" w:space="0" w:color="8EA9DB"/>
              <w:left w:val="nil"/>
              <w:bottom w:val="single" w:sz="4" w:space="0" w:color="8EA9DB"/>
              <w:right w:val="nil"/>
            </w:tcBorders>
            <w:shd w:val="clear" w:color="D9E1F2" w:fill="D9E1F2"/>
            <w:noWrap/>
            <w:vAlign w:val="center"/>
            <w:hideMark/>
          </w:tcPr>
          <w:p w14:paraId="2EF0BBE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64645DC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796FBB7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4E76D7C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042007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530A75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A58D35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Natural Sketch </w:t>
            </w:r>
          </w:p>
        </w:tc>
        <w:tc>
          <w:tcPr>
            <w:tcW w:w="850" w:type="dxa"/>
            <w:tcBorders>
              <w:top w:val="single" w:sz="4" w:space="0" w:color="8EA9DB"/>
              <w:left w:val="nil"/>
              <w:bottom w:val="single" w:sz="4" w:space="0" w:color="8EA9DB"/>
              <w:right w:val="nil"/>
            </w:tcBorders>
            <w:shd w:val="clear" w:color="auto" w:fill="auto"/>
            <w:noWrap/>
            <w:vAlign w:val="center"/>
            <w:hideMark/>
          </w:tcPr>
          <w:p w14:paraId="4CAFDF3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1213D09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1D36423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4597208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1C6DD9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345456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6900C7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art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1F3A3D7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854E61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0C0B840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0D4D69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03819D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A193AC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384155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hoto to Shape </w:t>
            </w:r>
          </w:p>
        </w:tc>
        <w:tc>
          <w:tcPr>
            <w:tcW w:w="850" w:type="dxa"/>
            <w:tcBorders>
              <w:top w:val="single" w:sz="4" w:space="0" w:color="8EA9DB"/>
              <w:left w:val="nil"/>
              <w:bottom w:val="single" w:sz="4" w:space="0" w:color="8EA9DB"/>
              <w:right w:val="nil"/>
            </w:tcBorders>
            <w:shd w:val="clear" w:color="auto" w:fill="auto"/>
            <w:noWrap/>
            <w:vAlign w:val="center"/>
            <w:hideMark/>
          </w:tcPr>
          <w:p w14:paraId="7D32DEA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2393994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06C546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6EF70F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ACDF41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EF1F8A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4F158E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endering Scene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69EDA4D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5CD981A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1F50C52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8A94EC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240E73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18551D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3DDCF55"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heet Metal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6F67921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735D89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666FDB7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C4375D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30BA9F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7A12AF2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2A058A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Weld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2C74D79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97F205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3D0929D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397BED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F819A8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1F84158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9D6FB4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 Printing Preparation </w:t>
            </w:r>
          </w:p>
        </w:tc>
        <w:tc>
          <w:tcPr>
            <w:tcW w:w="850" w:type="dxa"/>
            <w:tcBorders>
              <w:top w:val="single" w:sz="4" w:space="0" w:color="8EA9DB"/>
              <w:left w:val="nil"/>
              <w:bottom w:val="single" w:sz="4" w:space="0" w:color="8EA9DB"/>
              <w:right w:val="nil"/>
            </w:tcBorders>
            <w:shd w:val="clear" w:color="auto" w:fill="auto"/>
            <w:noWrap/>
            <w:vAlign w:val="center"/>
            <w:hideMark/>
          </w:tcPr>
          <w:p w14:paraId="0773D4C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01B5956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2E3261F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DE54C1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0A5463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7077882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93AE2E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Ambience Studio </w:t>
            </w:r>
          </w:p>
        </w:tc>
        <w:tc>
          <w:tcPr>
            <w:tcW w:w="850" w:type="dxa"/>
            <w:tcBorders>
              <w:top w:val="single" w:sz="4" w:space="0" w:color="8EA9DB"/>
              <w:left w:val="nil"/>
              <w:bottom w:val="single" w:sz="4" w:space="0" w:color="8EA9DB"/>
              <w:right w:val="nil"/>
            </w:tcBorders>
            <w:shd w:val="clear" w:color="D9E1F2" w:fill="D9E1F2"/>
            <w:noWrap/>
            <w:vAlign w:val="center"/>
            <w:hideMark/>
          </w:tcPr>
          <w:p w14:paraId="5320030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0E21CD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1D9A2E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54A56F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FF7620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08FA6F1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4AECDB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ngineering Release </w:t>
            </w:r>
          </w:p>
        </w:tc>
        <w:tc>
          <w:tcPr>
            <w:tcW w:w="850" w:type="dxa"/>
            <w:tcBorders>
              <w:top w:val="single" w:sz="4" w:space="0" w:color="8EA9DB"/>
              <w:left w:val="nil"/>
              <w:bottom w:val="single" w:sz="4" w:space="0" w:color="8EA9DB"/>
              <w:right w:val="nil"/>
            </w:tcBorders>
            <w:shd w:val="clear" w:color="auto" w:fill="auto"/>
            <w:noWrap/>
            <w:vAlign w:val="center"/>
            <w:hideMark/>
          </w:tcPr>
          <w:p w14:paraId="3117542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67033D9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025FC91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2FB33AE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9E749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43C8484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A85824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reeStyle Shape Analysis </w:t>
            </w:r>
          </w:p>
        </w:tc>
        <w:tc>
          <w:tcPr>
            <w:tcW w:w="850" w:type="dxa"/>
            <w:tcBorders>
              <w:top w:val="single" w:sz="4" w:space="0" w:color="8EA9DB"/>
              <w:left w:val="nil"/>
              <w:bottom w:val="single" w:sz="4" w:space="0" w:color="8EA9DB"/>
              <w:right w:val="nil"/>
            </w:tcBorders>
            <w:shd w:val="clear" w:color="D9E1F2" w:fill="D9E1F2"/>
            <w:noWrap/>
            <w:vAlign w:val="center"/>
            <w:hideMark/>
          </w:tcPr>
          <w:p w14:paraId="3EE4AAD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657B2FB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1E2FE2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C3D53F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7CA37B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F090B5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58A0C6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Human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4C0BD81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7D6DB53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4CD9DB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F27C82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43637D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1363BBE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906144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Live Render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4945B12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1AAF81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6FB938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C572C0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74028A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79F966C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42B3ED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fg Context Builder </w:t>
            </w:r>
          </w:p>
        </w:tc>
        <w:tc>
          <w:tcPr>
            <w:tcW w:w="850" w:type="dxa"/>
            <w:tcBorders>
              <w:top w:val="single" w:sz="4" w:space="0" w:color="8EA9DB"/>
              <w:left w:val="nil"/>
              <w:bottom w:val="single" w:sz="4" w:space="0" w:color="8EA9DB"/>
              <w:right w:val="nil"/>
            </w:tcBorders>
            <w:shd w:val="clear" w:color="auto" w:fill="auto"/>
            <w:noWrap/>
            <w:vAlign w:val="center"/>
            <w:hideMark/>
          </w:tcPr>
          <w:p w14:paraId="3A1790D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351D030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50A7C8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6E586EC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19FC94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25DF87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FE802A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art Design Essentials </w:t>
            </w:r>
          </w:p>
        </w:tc>
        <w:tc>
          <w:tcPr>
            <w:tcW w:w="850" w:type="dxa"/>
            <w:tcBorders>
              <w:top w:val="single" w:sz="4" w:space="0" w:color="8EA9DB"/>
              <w:left w:val="nil"/>
              <w:bottom w:val="single" w:sz="4" w:space="0" w:color="8EA9DB"/>
              <w:right w:val="nil"/>
            </w:tcBorders>
            <w:shd w:val="clear" w:color="D9E1F2" w:fill="D9E1F2"/>
            <w:noWrap/>
            <w:vAlign w:val="center"/>
            <w:hideMark/>
          </w:tcPr>
          <w:p w14:paraId="32B9D8E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EC28D2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28ADE15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1AAAE1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BE52F8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2AA695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A1272C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hape Healing </w:t>
            </w:r>
          </w:p>
        </w:tc>
        <w:tc>
          <w:tcPr>
            <w:tcW w:w="850" w:type="dxa"/>
            <w:tcBorders>
              <w:top w:val="single" w:sz="4" w:space="0" w:color="8EA9DB"/>
              <w:left w:val="nil"/>
              <w:bottom w:val="single" w:sz="4" w:space="0" w:color="8EA9DB"/>
              <w:right w:val="nil"/>
            </w:tcBorders>
            <w:shd w:val="clear" w:color="auto" w:fill="auto"/>
            <w:noWrap/>
            <w:vAlign w:val="center"/>
            <w:hideMark/>
          </w:tcPr>
          <w:p w14:paraId="00CB26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0C9C316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F203FB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33857A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386BA6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C6DC3D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E974F7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ketch Tracer </w:t>
            </w:r>
          </w:p>
        </w:tc>
        <w:tc>
          <w:tcPr>
            <w:tcW w:w="850" w:type="dxa"/>
            <w:tcBorders>
              <w:top w:val="single" w:sz="4" w:space="0" w:color="8EA9DB"/>
              <w:left w:val="nil"/>
              <w:bottom w:val="single" w:sz="4" w:space="0" w:color="8EA9DB"/>
              <w:right w:val="nil"/>
            </w:tcBorders>
            <w:shd w:val="clear" w:color="D9E1F2" w:fill="D9E1F2"/>
            <w:noWrap/>
            <w:vAlign w:val="center"/>
            <w:hideMark/>
          </w:tcPr>
          <w:p w14:paraId="5DCFAE8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0367D41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13FC4F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4674902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0C9E54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0E67BF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9FEC9E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pace Referential </w:t>
            </w:r>
          </w:p>
        </w:tc>
        <w:tc>
          <w:tcPr>
            <w:tcW w:w="850" w:type="dxa"/>
            <w:tcBorders>
              <w:top w:val="single" w:sz="4" w:space="0" w:color="8EA9DB"/>
              <w:left w:val="nil"/>
              <w:bottom w:val="single" w:sz="4" w:space="0" w:color="8EA9DB"/>
              <w:right w:val="nil"/>
            </w:tcBorders>
            <w:shd w:val="clear" w:color="auto" w:fill="auto"/>
            <w:noWrap/>
            <w:vAlign w:val="center"/>
            <w:hideMark/>
          </w:tcPr>
          <w:p w14:paraId="3E955E9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035AAA7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48494D8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3F2FE86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BF4297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2568EB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52F6BA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pace Usage </w:t>
            </w:r>
          </w:p>
        </w:tc>
        <w:tc>
          <w:tcPr>
            <w:tcW w:w="850" w:type="dxa"/>
            <w:tcBorders>
              <w:top w:val="single" w:sz="4" w:space="0" w:color="8EA9DB"/>
              <w:left w:val="nil"/>
              <w:bottom w:val="single" w:sz="4" w:space="0" w:color="8EA9DB"/>
              <w:right w:val="nil"/>
            </w:tcBorders>
            <w:shd w:val="clear" w:color="D9E1F2" w:fill="D9E1F2"/>
            <w:noWrap/>
            <w:vAlign w:val="center"/>
            <w:hideMark/>
          </w:tcPr>
          <w:p w14:paraId="7740EDB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0EC1A0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CAEB63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6592112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FA8306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B972FB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DAE5A3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2D Layout Insight </w:t>
            </w:r>
          </w:p>
        </w:tc>
        <w:tc>
          <w:tcPr>
            <w:tcW w:w="850" w:type="dxa"/>
            <w:tcBorders>
              <w:top w:val="single" w:sz="4" w:space="0" w:color="8EA9DB"/>
              <w:left w:val="nil"/>
              <w:bottom w:val="single" w:sz="4" w:space="0" w:color="8EA9DB"/>
              <w:right w:val="nil"/>
            </w:tcBorders>
            <w:shd w:val="clear" w:color="auto" w:fill="auto"/>
            <w:noWrap/>
            <w:vAlign w:val="center"/>
            <w:hideMark/>
          </w:tcPr>
          <w:p w14:paraId="14C72E3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843FB9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2316EDD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41AF878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5F037B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56B1FB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20F5CF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mposites Insight </w:t>
            </w:r>
          </w:p>
        </w:tc>
        <w:tc>
          <w:tcPr>
            <w:tcW w:w="850" w:type="dxa"/>
            <w:tcBorders>
              <w:top w:val="single" w:sz="4" w:space="0" w:color="8EA9DB"/>
              <w:left w:val="nil"/>
              <w:bottom w:val="single" w:sz="4" w:space="0" w:color="8EA9DB"/>
              <w:right w:val="nil"/>
            </w:tcBorders>
            <w:shd w:val="clear" w:color="D9E1F2" w:fill="D9E1F2"/>
            <w:noWrap/>
            <w:vAlign w:val="center"/>
            <w:hideMark/>
          </w:tcPr>
          <w:p w14:paraId="426D905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047776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50BC98C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E3E463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61883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66190B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9ABA49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igitized Shape Preparation </w:t>
            </w:r>
          </w:p>
        </w:tc>
        <w:tc>
          <w:tcPr>
            <w:tcW w:w="850" w:type="dxa"/>
            <w:tcBorders>
              <w:top w:val="single" w:sz="4" w:space="0" w:color="8EA9DB"/>
              <w:left w:val="nil"/>
              <w:bottom w:val="single" w:sz="4" w:space="0" w:color="8EA9DB"/>
              <w:right w:val="nil"/>
            </w:tcBorders>
            <w:shd w:val="clear" w:color="auto" w:fill="auto"/>
            <w:noWrap/>
            <w:vAlign w:val="center"/>
            <w:hideMark/>
          </w:tcPr>
          <w:p w14:paraId="18D50B4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401F141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03517F2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887F71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31F648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78F5525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7F8F93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igitized Shape to Surface </w:t>
            </w:r>
          </w:p>
        </w:tc>
        <w:tc>
          <w:tcPr>
            <w:tcW w:w="850" w:type="dxa"/>
            <w:tcBorders>
              <w:top w:val="single" w:sz="4" w:space="0" w:color="8EA9DB"/>
              <w:left w:val="nil"/>
              <w:bottom w:val="single" w:sz="4" w:space="0" w:color="8EA9DB"/>
              <w:right w:val="nil"/>
            </w:tcBorders>
            <w:shd w:val="clear" w:color="D9E1F2" w:fill="D9E1F2"/>
            <w:noWrap/>
            <w:vAlign w:val="center"/>
            <w:hideMark/>
          </w:tcPr>
          <w:p w14:paraId="757CC8A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F2AB88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34F6420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64ED8D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9E2481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8FADE9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665546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luid Model Creation </w:t>
            </w:r>
          </w:p>
        </w:tc>
        <w:tc>
          <w:tcPr>
            <w:tcW w:w="850" w:type="dxa"/>
            <w:tcBorders>
              <w:top w:val="single" w:sz="4" w:space="0" w:color="8EA9DB"/>
              <w:left w:val="nil"/>
              <w:bottom w:val="single" w:sz="4" w:space="0" w:color="8EA9DB"/>
              <w:right w:val="nil"/>
            </w:tcBorders>
            <w:shd w:val="clear" w:color="auto" w:fill="auto"/>
            <w:noWrap/>
            <w:vAlign w:val="center"/>
            <w:hideMark/>
          </w:tcPr>
          <w:p w14:paraId="2863200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7DD059B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D0EFC5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2F3E32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15D726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A191CC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B3948E7"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luid Scenario Cre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4FAE92C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77425D8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80AA71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BB9B74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EBA3F3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4AD7B2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072678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reeStyle Shape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7FFB2A7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619A0C4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6DD6A86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F08889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56CA97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3F7298B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E59F02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lastRenderedPageBreak/>
              <w:t>Functional Generative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3B5F5E2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54AC421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F70DF4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832559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E0BA2D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F25C0B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A58E445"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Generative Shape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2F39EB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C06D60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0D4EA25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1CB5BEF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36CC74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0DBF509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65E0E3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Generative Shape Develop </w:t>
            </w:r>
          </w:p>
        </w:tc>
        <w:tc>
          <w:tcPr>
            <w:tcW w:w="850" w:type="dxa"/>
            <w:tcBorders>
              <w:top w:val="single" w:sz="4" w:space="0" w:color="8EA9DB"/>
              <w:left w:val="nil"/>
              <w:bottom w:val="single" w:sz="4" w:space="0" w:color="8EA9DB"/>
              <w:right w:val="nil"/>
            </w:tcBorders>
            <w:shd w:val="clear" w:color="D9E1F2" w:fill="D9E1F2"/>
            <w:noWrap/>
            <w:vAlign w:val="center"/>
            <w:hideMark/>
          </w:tcPr>
          <w:p w14:paraId="4154D5A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E95814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788D1BD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871F6F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71C8FA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113A432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F8435D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Generative Shape Morphing </w:t>
            </w:r>
          </w:p>
        </w:tc>
        <w:tc>
          <w:tcPr>
            <w:tcW w:w="850" w:type="dxa"/>
            <w:tcBorders>
              <w:top w:val="single" w:sz="4" w:space="0" w:color="8EA9DB"/>
              <w:left w:val="nil"/>
              <w:bottom w:val="single" w:sz="4" w:space="0" w:color="8EA9DB"/>
              <w:right w:val="nil"/>
            </w:tcBorders>
            <w:shd w:val="clear" w:color="auto" w:fill="auto"/>
            <w:noWrap/>
            <w:vAlign w:val="center"/>
            <w:hideMark/>
          </w:tcPr>
          <w:p w14:paraId="0E11F8F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62889B0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2DB14FF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6547A9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1EFA28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7DBE3E9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32ECE4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Human Animation Studio </w:t>
            </w:r>
          </w:p>
        </w:tc>
        <w:tc>
          <w:tcPr>
            <w:tcW w:w="850" w:type="dxa"/>
            <w:tcBorders>
              <w:top w:val="single" w:sz="4" w:space="0" w:color="8EA9DB"/>
              <w:left w:val="nil"/>
              <w:bottom w:val="single" w:sz="4" w:space="0" w:color="8EA9DB"/>
              <w:right w:val="nil"/>
            </w:tcBorders>
            <w:shd w:val="clear" w:color="D9E1F2" w:fill="D9E1F2"/>
            <w:noWrap/>
            <w:vAlign w:val="center"/>
            <w:hideMark/>
          </w:tcPr>
          <w:p w14:paraId="35ABC8C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1A42CF2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101270A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E795E5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124D9A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1B55B49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6743B25"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Linear Structural Validation </w:t>
            </w:r>
          </w:p>
        </w:tc>
        <w:tc>
          <w:tcPr>
            <w:tcW w:w="850" w:type="dxa"/>
            <w:tcBorders>
              <w:top w:val="single" w:sz="4" w:space="0" w:color="8EA9DB"/>
              <w:left w:val="nil"/>
              <w:bottom w:val="single" w:sz="4" w:space="0" w:color="8EA9DB"/>
              <w:right w:val="nil"/>
            </w:tcBorders>
            <w:shd w:val="clear" w:color="auto" w:fill="auto"/>
            <w:noWrap/>
            <w:vAlign w:val="center"/>
            <w:hideMark/>
          </w:tcPr>
          <w:p w14:paraId="340DA51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0A82B14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2D8CA4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1D5414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D35930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30E561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1FE61F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aterial Calibr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570141C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6644811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D1888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132AA7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FC3BBF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CA5742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80A3B5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echanical Scenario Creation </w:t>
            </w:r>
          </w:p>
        </w:tc>
        <w:tc>
          <w:tcPr>
            <w:tcW w:w="850" w:type="dxa"/>
            <w:tcBorders>
              <w:top w:val="single" w:sz="4" w:space="0" w:color="8EA9DB"/>
              <w:left w:val="nil"/>
              <w:bottom w:val="single" w:sz="4" w:space="0" w:color="8EA9DB"/>
              <w:right w:val="nil"/>
            </w:tcBorders>
            <w:shd w:val="clear" w:color="auto" w:fill="auto"/>
            <w:noWrap/>
            <w:vAlign w:val="center"/>
            <w:hideMark/>
          </w:tcPr>
          <w:p w14:paraId="5B92C01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27E0CDA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63E9DE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B3D0BD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FFB743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3E0D5D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265319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odel Assembly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2F2D383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74D26A4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743E68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12EFC6D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3AC4BB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71998C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3785B57"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hysics Methods Reuse </w:t>
            </w:r>
          </w:p>
        </w:tc>
        <w:tc>
          <w:tcPr>
            <w:tcW w:w="850" w:type="dxa"/>
            <w:tcBorders>
              <w:top w:val="single" w:sz="4" w:space="0" w:color="8EA9DB"/>
              <w:left w:val="nil"/>
              <w:bottom w:val="single" w:sz="4" w:space="0" w:color="8EA9DB"/>
              <w:right w:val="nil"/>
            </w:tcBorders>
            <w:shd w:val="clear" w:color="auto" w:fill="auto"/>
            <w:noWrap/>
            <w:vAlign w:val="center"/>
            <w:hideMark/>
          </w:tcPr>
          <w:p w14:paraId="6B5508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382D2B6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7E6BA6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2989CCC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6827D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FA4AF2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C079CC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hysics Results Explorer </w:t>
            </w:r>
          </w:p>
        </w:tc>
        <w:tc>
          <w:tcPr>
            <w:tcW w:w="850" w:type="dxa"/>
            <w:tcBorders>
              <w:top w:val="single" w:sz="4" w:space="0" w:color="8EA9DB"/>
              <w:left w:val="nil"/>
              <w:bottom w:val="single" w:sz="4" w:space="0" w:color="8EA9DB"/>
              <w:right w:val="nil"/>
            </w:tcBorders>
            <w:shd w:val="clear" w:color="D9E1F2" w:fill="D9E1F2"/>
            <w:noWrap/>
            <w:vAlign w:val="center"/>
            <w:hideMark/>
          </w:tcPr>
          <w:p w14:paraId="3B157F7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2C6D80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15A9DC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C6379D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F46F1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F81410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BDF64C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lastic Injection </w:t>
            </w:r>
          </w:p>
        </w:tc>
        <w:tc>
          <w:tcPr>
            <w:tcW w:w="850" w:type="dxa"/>
            <w:tcBorders>
              <w:top w:val="single" w:sz="4" w:space="0" w:color="8EA9DB"/>
              <w:left w:val="nil"/>
              <w:bottom w:val="single" w:sz="4" w:space="0" w:color="8EA9DB"/>
              <w:right w:val="nil"/>
            </w:tcBorders>
            <w:shd w:val="clear" w:color="auto" w:fill="auto"/>
            <w:noWrap/>
            <w:vAlign w:val="center"/>
            <w:hideMark/>
          </w:tcPr>
          <w:p w14:paraId="1428D2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7D1F32B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0E875C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0FA7C0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473F4C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5D15A6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CA90DE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imulation Model Prepar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0C88092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59D3DEA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3011A36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FB788F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F0ECCB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D1FF06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B86294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tructural Model Creation </w:t>
            </w:r>
          </w:p>
        </w:tc>
        <w:tc>
          <w:tcPr>
            <w:tcW w:w="850" w:type="dxa"/>
            <w:tcBorders>
              <w:top w:val="single" w:sz="4" w:space="0" w:color="8EA9DB"/>
              <w:left w:val="nil"/>
              <w:bottom w:val="single" w:sz="4" w:space="0" w:color="8EA9DB"/>
              <w:right w:val="nil"/>
            </w:tcBorders>
            <w:shd w:val="clear" w:color="auto" w:fill="auto"/>
            <w:noWrap/>
            <w:vAlign w:val="center"/>
            <w:hideMark/>
          </w:tcPr>
          <w:p w14:paraId="54E9D53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29A6869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485106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2FD28A2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B0A81B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0CAAE5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D56507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tructural Scenario Cre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235AF10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72DC77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0EDA7B5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EBA06C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1A2E22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15CCA2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A8EEDB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 Geometry Insight </w:t>
            </w:r>
          </w:p>
        </w:tc>
        <w:tc>
          <w:tcPr>
            <w:tcW w:w="850" w:type="dxa"/>
            <w:tcBorders>
              <w:top w:val="single" w:sz="4" w:space="0" w:color="8EA9DB"/>
              <w:left w:val="nil"/>
              <w:bottom w:val="single" w:sz="4" w:space="0" w:color="8EA9DB"/>
              <w:right w:val="nil"/>
            </w:tcBorders>
            <w:shd w:val="clear" w:color="auto" w:fill="auto"/>
            <w:noWrap/>
            <w:vAlign w:val="center"/>
            <w:hideMark/>
          </w:tcPr>
          <w:p w14:paraId="684147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B65213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61B8D46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AB9A34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EB99A3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99AC70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FC4F6A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 Tolerancing &amp; Annot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2237BB3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F15072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74C0B13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1F5B9ED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8E879F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90A5CF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1D12A8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COLLADA </w:t>
            </w:r>
          </w:p>
        </w:tc>
        <w:tc>
          <w:tcPr>
            <w:tcW w:w="850" w:type="dxa"/>
            <w:tcBorders>
              <w:top w:val="single" w:sz="4" w:space="0" w:color="8EA9DB"/>
              <w:left w:val="nil"/>
              <w:bottom w:val="single" w:sz="4" w:space="0" w:color="8EA9DB"/>
              <w:right w:val="nil"/>
            </w:tcBorders>
            <w:shd w:val="clear" w:color="auto" w:fill="auto"/>
            <w:noWrap/>
            <w:vAlign w:val="center"/>
            <w:hideMark/>
          </w:tcPr>
          <w:p w14:paraId="405993F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478DA45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1FE7BB3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1805D34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286D0F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48ECD23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D9DE23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FBX </w:t>
            </w:r>
          </w:p>
        </w:tc>
        <w:tc>
          <w:tcPr>
            <w:tcW w:w="850" w:type="dxa"/>
            <w:tcBorders>
              <w:top w:val="single" w:sz="4" w:space="0" w:color="8EA9DB"/>
              <w:left w:val="nil"/>
              <w:bottom w:val="single" w:sz="4" w:space="0" w:color="8EA9DB"/>
              <w:right w:val="nil"/>
            </w:tcBorders>
            <w:shd w:val="clear" w:color="D9E1F2" w:fill="D9E1F2"/>
            <w:noWrap/>
            <w:vAlign w:val="center"/>
            <w:hideMark/>
          </w:tcPr>
          <w:p w14:paraId="4CFB904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9DAADC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0549E8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F68CF8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2EEA99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7D759F0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04918B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OBJ </w:t>
            </w:r>
          </w:p>
        </w:tc>
        <w:tc>
          <w:tcPr>
            <w:tcW w:w="850" w:type="dxa"/>
            <w:tcBorders>
              <w:top w:val="single" w:sz="4" w:space="0" w:color="8EA9DB"/>
              <w:left w:val="nil"/>
              <w:bottom w:val="single" w:sz="4" w:space="0" w:color="8EA9DB"/>
              <w:right w:val="nil"/>
            </w:tcBorders>
            <w:shd w:val="clear" w:color="auto" w:fill="auto"/>
            <w:noWrap/>
            <w:vAlign w:val="center"/>
            <w:hideMark/>
          </w:tcPr>
          <w:p w14:paraId="4F45052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5E4AF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12C6E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0A3910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DFEA7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DF00AE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461BCB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Rhinoceros </w:t>
            </w:r>
          </w:p>
        </w:tc>
        <w:tc>
          <w:tcPr>
            <w:tcW w:w="850" w:type="dxa"/>
            <w:tcBorders>
              <w:top w:val="single" w:sz="4" w:space="0" w:color="8EA9DB"/>
              <w:left w:val="nil"/>
              <w:bottom w:val="single" w:sz="4" w:space="0" w:color="8EA9DB"/>
              <w:right w:val="nil"/>
            </w:tcBorders>
            <w:shd w:val="clear" w:color="D9E1F2" w:fill="D9E1F2"/>
            <w:noWrap/>
            <w:vAlign w:val="center"/>
            <w:hideMark/>
          </w:tcPr>
          <w:p w14:paraId="54905ED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192383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218369F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4985670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DCF1F4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6FBB5F7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CDE785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STEP MultiDisc. </w:t>
            </w:r>
          </w:p>
        </w:tc>
        <w:tc>
          <w:tcPr>
            <w:tcW w:w="850" w:type="dxa"/>
            <w:tcBorders>
              <w:top w:val="single" w:sz="4" w:space="0" w:color="8EA9DB"/>
              <w:left w:val="nil"/>
              <w:bottom w:val="single" w:sz="4" w:space="0" w:color="8EA9DB"/>
              <w:right w:val="nil"/>
            </w:tcBorders>
            <w:shd w:val="clear" w:color="auto" w:fill="auto"/>
            <w:noWrap/>
            <w:vAlign w:val="center"/>
            <w:hideMark/>
          </w:tcPr>
          <w:p w14:paraId="2DBC4FB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2C4B07B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57377A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49C1434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63E512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9BE832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24B2BF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re &amp; Cavity Separ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18E21F1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35CE601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94A04F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7AD35B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AF1CFD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9D5220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CBB580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esign Synthesis </w:t>
            </w:r>
          </w:p>
        </w:tc>
        <w:tc>
          <w:tcPr>
            <w:tcW w:w="850" w:type="dxa"/>
            <w:tcBorders>
              <w:top w:val="single" w:sz="4" w:space="0" w:color="8EA9DB"/>
              <w:left w:val="nil"/>
              <w:bottom w:val="single" w:sz="4" w:space="0" w:color="8EA9DB"/>
              <w:right w:val="nil"/>
            </w:tcBorders>
            <w:shd w:val="clear" w:color="auto" w:fill="auto"/>
            <w:noWrap/>
            <w:vAlign w:val="center"/>
            <w:hideMark/>
          </w:tcPr>
          <w:p w14:paraId="5A2CAFA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7F5A77F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4CB9660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F8CA50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1A534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4D2418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0864FA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istortion Checker </w:t>
            </w:r>
          </w:p>
        </w:tc>
        <w:tc>
          <w:tcPr>
            <w:tcW w:w="850" w:type="dxa"/>
            <w:tcBorders>
              <w:top w:val="single" w:sz="4" w:space="0" w:color="8EA9DB"/>
              <w:left w:val="nil"/>
              <w:bottom w:val="single" w:sz="4" w:space="0" w:color="8EA9DB"/>
              <w:right w:val="nil"/>
            </w:tcBorders>
            <w:shd w:val="clear" w:color="D9E1F2" w:fill="D9E1F2"/>
            <w:noWrap/>
            <w:vAlign w:val="center"/>
            <w:hideMark/>
          </w:tcPr>
          <w:p w14:paraId="0BAA00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13ED71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1719720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463840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700CD5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0BC54A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129618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raftSight </w:t>
            </w:r>
          </w:p>
        </w:tc>
        <w:tc>
          <w:tcPr>
            <w:tcW w:w="850" w:type="dxa"/>
            <w:tcBorders>
              <w:top w:val="single" w:sz="4" w:space="0" w:color="8EA9DB"/>
              <w:left w:val="nil"/>
              <w:bottom w:val="single" w:sz="4" w:space="0" w:color="8EA9DB"/>
              <w:right w:val="nil"/>
            </w:tcBorders>
            <w:shd w:val="clear" w:color="auto" w:fill="auto"/>
            <w:noWrap/>
            <w:vAlign w:val="center"/>
            <w:hideMark/>
          </w:tcPr>
          <w:p w14:paraId="6B8ECDB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607680E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3D3C0A5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43657F1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7C8E31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95748E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409459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lectrical 3D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62BF9C6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6BE000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0B7FE34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443DE34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545944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2B69B5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495AF1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lectrical 3D Part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4D6A32D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7E2DFC4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4534589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438154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6958FB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1F555A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273612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lectrical Raceway Part </w:t>
            </w:r>
          </w:p>
        </w:tc>
        <w:tc>
          <w:tcPr>
            <w:tcW w:w="850" w:type="dxa"/>
            <w:tcBorders>
              <w:top w:val="single" w:sz="4" w:space="0" w:color="8EA9DB"/>
              <w:left w:val="nil"/>
              <w:bottom w:val="single" w:sz="4" w:space="0" w:color="8EA9DB"/>
              <w:right w:val="nil"/>
            </w:tcBorders>
            <w:shd w:val="clear" w:color="D9E1F2" w:fill="D9E1F2"/>
            <w:noWrap/>
            <w:vAlign w:val="center"/>
            <w:hideMark/>
          </w:tcPr>
          <w:p w14:paraId="6F63069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50168A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218FB1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365066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5B2A87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5FC9FD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BE4275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lectrical Raceway </w:t>
            </w:r>
          </w:p>
        </w:tc>
        <w:tc>
          <w:tcPr>
            <w:tcW w:w="850" w:type="dxa"/>
            <w:tcBorders>
              <w:top w:val="single" w:sz="4" w:space="0" w:color="8EA9DB"/>
              <w:left w:val="nil"/>
              <w:bottom w:val="single" w:sz="4" w:space="0" w:color="8EA9DB"/>
              <w:right w:val="nil"/>
            </w:tcBorders>
            <w:shd w:val="clear" w:color="auto" w:fill="auto"/>
            <w:noWrap/>
            <w:vAlign w:val="center"/>
            <w:hideMark/>
          </w:tcPr>
          <w:p w14:paraId="6AC5DA2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434E97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91156B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937E64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08AC03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28CF9F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78D259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ngineering Specific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0CE70E6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7217B3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7A818E8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744BF4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36C087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8D9ED6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55D8E6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rgonomics Manikin Editor </w:t>
            </w:r>
          </w:p>
        </w:tc>
        <w:tc>
          <w:tcPr>
            <w:tcW w:w="850" w:type="dxa"/>
            <w:tcBorders>
              <w:top w:val="single" w:sz="4" w:space="0" w:color="8EA9DB"/>
              <w:left w:val="nil"/>
              <w:bottom w:val="single" w:sz="4" w:space="0" w:color="8EA9DB"/>
              <w:right w:val="nil"/>
            </w:tcBorders>
            <w:shd w:val="clear" w:color="auto" w:fill="auto"/>
            <w:noWrap/>
            <w:vAlign w:val="center"/>
            <w:hideMark/>
          </w:tcPr>
          <w:p w14:paraId="012D0F4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8B045C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D70B5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47F4055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77D315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0351C8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B7587B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asten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66E48EF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94E3E2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79B41C0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0DA38CD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65FB1C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B1C460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094481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Generative Electrical 3D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539DE3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6B280DD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AA72EF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AC0C4E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04F3E7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677BE9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6B667F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Generative Fluid 3D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2EBFFD4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166522C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0F401C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BF55F8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F5E79E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E29975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AD712E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Hanger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07FDDB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30E608D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03ECD60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2FDB827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327EFD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46C81D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CA015A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HVAC 3D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446BD6A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781596F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F4E19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23E398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832EAF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D456B7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1BDB78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HVAC 3D Part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56356B4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5A61BBC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26E204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5D9333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88E7C5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D48BC0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B38043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CEM Design Experience </w:t>
            </w:r>
          </w:p>
        </w:tc>
        <w:tc>
          <w:tcPr>
            <w:tcW w:w="850" w:type="dxa"/>
            <w:tcBorders>
              <w:top w:val="single" w:sz="4" w:space="0" w:color="8EA9DB"/>
              <w:left w:val="nil"/>
              <w:bottom w:val="single" w:sz="4" w:space="0" w:color="8EA9DB"/>
              <w:right w:val="nil"/>
            </w:tcBorders>
            <w:shd w:val="clear" w:color="D9E1F2" w:fill="D9E1F2"/>
            <w:noWrap/>
            <w:vAlign w:val="center"/>
            <w:hideMark/>
          </w:tcPr>
          <w:p w14:paraId="6F06082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55744C2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99B9CE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11E0725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A8E39B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2723940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A6157B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CEM Shape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236FE4B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6A658B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06A701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4FFA502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0E2C81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F7EACA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AF23FF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CEM Shape Morph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5A8D7AE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0B1511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2D803F9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C1436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E84961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5AE115E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9B1B4D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nsulation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51740A3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6BB936A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3B72678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2EF99A9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8ACDE8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54AD75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8119E8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aterial Deposition Fab </w:t>
            </w:r>
          </w:p>
        </w:tc>
        <w:tc>
          <w:tcPr>
            <w:tcW w:w="850" w:type="dxa"/>
            <w:tcBorders>
              <w:top w:val="single" w:sz="4" w:space="0" w:color="8EA9DB"/>
              <w:left w:val="nil"/>
              <w:bottom w:val="single" w:sz="4" w:space="0" w:color="8EA9DB"/>
              <w:right w:val="nil"/>
            </w:tcBorders>
            <w:shd w:val="clear" w:color="D9E1F2" w:fill="D9E1F2"/>
            <w:noWrap/>
            <w:vAlign w:val="center"/>
            <w:hideMark/>
          </w:tcPr>
          <w:p w14:paraId="26FC4F1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3872938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1E924CA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6D94703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2A3143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4AD46A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3343DA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illing Machining </w:t>
            </w:r>
          </w:p>
        </w:tc>
        <w:tc>
          <w:tcPr>
            <w:tcW w:w="850" w:type="dxa"/>
            <w:tcBorders>
              <w:top w:val="single" w:sz="4" w:space="0" w:color="8EA9DB"/>
              <w:left w:val="nil"/>
              <w:bottom w:val="single" w:sz="4" w:space="0" w:color="8EA9DB"/>
              <w:right w:val="nil"/>
            </w:tcBorders>
            <w:shd w:val="clear" w:color="auto" w:fill="auto"/>
            <w:noWrap/>
            <w:vAlign w:val="center"/>
            <w:hideMark/>
          </w:tcPr>
          <w:p w14:paraId="162F400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2DB779F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72CF18D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0DF9436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E9BA8F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B664CA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67C160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lastRenderedPageBreak/>
              <w:t>Mill-Turn Machin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0165446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24FE496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A521B4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4AEC6C1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AFC481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5597F3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E96B83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old Tooling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07252BD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380E6F4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1CCFD0C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B89684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171C9D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890023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5735F9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ulti-axis Machin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162602B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B41D89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381E79E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0437B8D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8B9BCE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20F55F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7B1E93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art Feature Recognition </w:t>
            </w:r>
          </w:p>
        </w:tc>
        <w:tc>
          <w:tcPr>
            <w:tcW w:w="850" w:type="dxa"/>
            <w:tcBorders>
              <w:top w:val="single" w:sz="4" w:space="0" w:color="8EA9DB"/>
              <w:left w:val="nil"/>
              <w:bottom w:val="single" w:sz="4" w:space="0" w:color="8EA9DB"/>
              <w:right w:val="nil"/>
            </w:tcBorders>
            <w:shd w:val="clear" w:color="auto" w:fill="auto"/>
            <w:noWrap/>
            <w:vAlign w:val="center"/>
            <w:hideMark/>
          </w:tcPr>
          <w:p w14:paraId="4F4C0E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33D962A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5AA23F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B32944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E6EF73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05E5E2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160F1A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iping &amp; Tubing 3D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5F22FA6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5BEDAC8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80129E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FB0B7B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983CD0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5DA67D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F4E4C9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iping &amp; Tubing 3D Part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39DC271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4DD3E84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583E17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F6D3FA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D2F2CE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B3E667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6CE9FB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lastic Part Fill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4FD1E5A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2641E0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15E0844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14059A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CBD74F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7CB2C5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3ED47E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owder Bed Fabrication </w:t>
            </w:r>
          </w:p>
        </w:tc>
        <w:tc>
          <w:tcPr>
            <w:tcW w:w="850" w:type="dxa"/>
            <w:tcBorders>
              <w:top w:val="single" w:sz="4" w:space="0" w:color="8EA9DB"/>
              <w:left w:val="nil"/>
              <w:bottom w:val="single" w:sz="4" w:space="0" w:color="8EA9DB"/>
              <w:right w:val="nil"/>
            </w:tcBorders>
            <w:shd w:val="clear" w:color="auto" w:fill="auto"/>
            <w:noWrap/>
            <w:vAlign w:val="center"/>
            <w:hideMark/>
          </w:tcPr>
          <w:p w14:paraId="70EB77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4535D2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D29BFA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25A9D6F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FA77F4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D541E4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8722755"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ismatic Machin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3E5BB42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5F1B38E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3263A02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3030F7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776382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2A3F76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F1A974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duct Perception Experience </w:t>
            </w:r>
          </w:p>
        </w:tc>
        <w:tc>
          <w:tcPr>
            <w:tcW w:w="850" w:type="dxa"/>
            <w:tcBorders>
              <w:top w:val="single" w:sz="4" w:space="0" w:color="8EA9DB"/>
              <w:left w:val="nil"/>
              <w:bottom w:val="single" w:sz="4" w:space="0" w:color="8EA9DB"/>
              <w:right w:val="nil"/>
            </w:tcBorders>
            <w:shd w:val="clear" w:color="auto" w:fill="auto"/>
            <w:noWrap/>
            <w:vAlign w:val="center"/>
            <w:hideMark/>
          </w:tcPr>
          <w:p w14:paraId="0A29966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787C5F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671997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F19794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F4E1C6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r>
      <w:tr w:rsidR="0097084A" w:rsidRPr="00FF6A71" w14:paraId="08D31B2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7560FF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td Mill-Turn Machin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0BB04F4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05DD2B2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10CC8BE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121EBFA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0AB5B1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B36AB7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5C5D38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tructure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314FCD0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D78BB1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7BAD3FE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4078B09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11B9BD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C6A49E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B5E150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tructure Functional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335AA5D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3798BDD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79B886D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71927B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B147F7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E449D9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4A2D93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Wire EDM Machining </w:t>
            </w:r>
          </w:p>
        </w:tc>
        <w:tc>
          <w:tcPr>
            <w:tcW w:w="850" w:type="dxa"/>
            <w:tcBorders>
              <w:top w:val="single" w:sz="4" w:space="0" w:color="8EA9DB"/>
              <w:left w:val="nil"/>
              <w:bottom w:val="single" w:sz="4" w:space="0" w:color="8EA9DB"/>
              <w:right w:val="nil"/>
            </w:tcBorders>
            <w:shd w:val="clear" w:color="auto" w:fill="auto"/>
            <w:noWrap/>
            <w:vAlign w:val="center"/>
            <w:hideMark/>
          </w:tcPr>
          <w:p w14:paraId="067333A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0C92258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DB66FE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3AF0C6A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20253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CCD619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95F0B17"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x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2E394BC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71D8D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73D5D04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CA3453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EA28B7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3BE155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E26E13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 Markup </w:t>
            </w:r>
          </w:p>
        </w:tc>
        <w:tc>
          <w:tcPr>
            <w:tcW w:w="850" w:type="dxa"/>
            <w:tcBorders>
              <w:top w:val="single" w:sz="4" w:space="0" w:color="8EA9DB"/>
              <w:left w:val="nil"/>
              <w:bottom w:val="single" w:sz="4" w:space="0" w:color="8EA9DB"/>
              <w:right w:val="nil"/>
            </w:tcBorders>
            <w:shd w:val="clear" w:color="auto" w:fill="auto"/>
            <w:noWrap/>
            <w:vAlign w:val="center"/>
            <w:hideMark/>
          </w:tcPr>
          <w:p w14:paraId="349B97C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01ABD8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2CE5D72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87B0D3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3B5E27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88571B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E45C5A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Configurator </w:t>
            </w:r>
          </w:p>
        </w:tc>
        <w:tc>
          <w:tcPr>
            <w:tcW w:w="850" w:type="dxa"/>
            <w:tcBorders>
              <w:top w:val="single" w:sz="4" w:space="0" w:color="8EA9DB"/>
              <w:left w:val="nil"/>
              <w:bottom w:val="single" w:sz="4" w:space="0" w:color="8EA9DB"/>
              <w:right w:val="nil"/>
            </w:tcBorders>
            <w:shd w:val="clear" w:color="D9E1F2" w:fill="D9E1F2"/>
            <w:noWrap/>
            <w:vAlign w:val="center"/>
            <w:hideMark/>
          </w:tcPr>
          <w:p w14:paraId="65BBAA9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B8B914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6450723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D3B38F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4046AE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0CDDBF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267440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Dashboard </w:t>
            </w:r>
          </w:p>
        </w:tc>
        <w:tc>
          <w:tcPr>
            <w:tcW w:w="850" w:type="dxa"/>
            <w:tcBorders>
              <w:top w:val="single" w:sz="4" w:space="0" w:color="8EA9DB"/>
              <w:left w:val="nil"/>
              <w:bottom w:val="single" w:sz="4" w:space="0" w:color="8EA9DB"/>
              <w:right w:val="nil"/>
            </w:tcBorders>
            <w:shd w:val="clear" w:color="auto" w:fill="auto"/>
            <w:noWrap/>
            <w:vAlign w:val="center"/>
            <w:hideMark/>
          </w:tcPr>
          <w:p w14:paraId="5EA8B6C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977BC2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17A7DF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340078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A6CF3B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D8E362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47C669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Drive </w:t>
            </w:r>
          </w:p>
        </w:tc>
        <w:tc>
          <w:tcPr>
            <w:tcW w:w="850" w:type="dxa"/>
            <w:tcBorders>
              <w:top w:val="single" w:sz="4" w:space="0" w:color="8EA9DB"/>
              <w:left w:val="nil"/>
              <w:bottom w:val="single" w:sz="4" w:space="0" w:color="8EA9DB"/>
              <w:right w:val="nil"/>
            </w:tcBorders>
            <w:shd w:val="clear" w:color="D9E1F2" w:fill="D9E1F2"/>
            <w:noWrap/>
            <w:vAlign w:val="center"/>
            <w:hideMark/>
          </w:tcPr>
          <w:p w14:paraId="1377F90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7C9A7E4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DEA5A3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294626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18EC7A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423150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3C0198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Play </w:t>
            </w:r>
          </w:p>
        </w:tc>
        <w:tc>
          <w:tcPr>
            <w:tcW w:w="850" w:type="dxa"/>
            <w:tcBorders>
              <w:top w:val="single" w:sz="4" w:space="0" w:color="8EA9DB"/>
              <w:left w:val="nil"/>
              <w:bottom w:val="single" w:sz="4" w:space="0" w:color="8EA9DB"/>
              <w:right w:val="nil"/>
            </w:tcBorders>
            <w:shd w:val="clear" w:color="auto" w:fill="auto"/>
            <w:noWrap/>
            <w:vAlign w:val="center"/>
            <w:hideMark/>
          </w:tcPr>
          <w:p w14:paraId="6BA077E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623EE2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2B73E19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17A19FF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E829F3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FE9A7D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0EAF77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Search </w:t>
            </w:r>
          </w:p>
        </w:tc>
        <w:tc>
          <w:tcPr>
            <w:tcW w:w="850" w:type="dxa"/>
            <w:tcBorders>
              <w:top w:val="single" w:sz="4" w:space="0" w:color="8EA9DB"/>
              <w:left w:val="nil"/>
              <w:bottom w:val="single" w:sz="4" w:space="0" w:color="8EA9DB"/>
              <w:right w:val="nil"/>
            </w:tcBorders>
            <w:shd w:val="clear" w:color="D9E1F2" w:fill="D9E1F2"/>
            <w:noWrap/>
            <w:vAlign w:val="center"/>
            <w:hideMark/>
          </w:tcPr>
          <w:p w14:paraId="4124CA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3B84FF4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78411FD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56FD3B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E1A3ED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1F8860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1D8552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Sketch </w:t>
            </w:r>
          </w:p>
        </w:tc>
        <w:tc>
          <w:tcPr>
            <w:tcW w:w="850" w:type="dxa"/>
            <w:tcBorders>
              <w:top w:val="single" w:sz="4" w:space="0" w:color="8EA9DB"/>
              <w:left w:val="nil"/>
              <w:bottom w:val="single" w:sz="4" w:space="0" w:color="8EA9DB"/>
              <w:right w:val="nil"/>
            </w:tcBorders>
            <w:shd w:val="clear" w:color="auto" w:fill="auto"/>
            <w:noWrap/>
            <w:vAlign w:val="center"/>
            <w:hideMark/>
          </w:tcPr>
          <w:p w14:paraId="534834B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41AAE5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E9E13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15EC03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B009F9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3C1CB3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63AB0A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Space </w:t>
            </w:r>
          </w:p>
        </w:tc>
        <w:tc>
          <w:tcPr>
            <w:tcW w:w="850" w:type="dxa"/>
            <w:tcBorders>
              <w:top w:val="single" w:sz="4" w:space="0" w:color="8EA9DB"/>
              <w:left w:val="nil"/>
              <w:bottom w:val="single" w:sz="4" w:space="0" w:color="8EA9DB"/>
              <w:right w:val="nil"/>
            </w:tcBorders>
            <w:shd w:val="clear" w:color="D9E1F2" w:fill="D9E1F2"/>
            <w:noWrap/>
            <w:vAlign w:val="center"/>
            <w:hideMark/>
          </w:tcPr>
          <w:p w14:paraId="4496F48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E2F58A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2969ADD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63E74D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515E36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519EFA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C9D22C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Story </w:t>
            </w:r>
          </w:p>
        </w:tc>
        <w:tc>
          <w:tcPr>
            <w:tcW w:w="850" w:type="dxa"/>
            <w:tcBorders>
              <w:top w:val="single" w:sz="4" w:space="0" w:color="8EA9DB"/>
              <w:left w:val="nil"/>
              <w:bottom w:val="single" w:sz="4" w:space="0" w:color="8EA9DB"/>
              <w:right w:val="nil"/>
            </w:tcBorders>
            <w:shd w:val="clear" w:color="auto" w:fill="auto"/>
            <w:noWrap/>
            <w:vAlign w:val="center"/>
            <w:hideMark/>
          </w:tcPr>
          <w:p w14:paraId="134B9E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7154A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66D7A67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A19927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214053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2A1AAE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F0C4C4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3DSwym App </w:t>
            </w:r>
          </w:p>
        </w:tc>
        <w:tc>
          <w:tcPr>
            <w:tcW w:w="850" w:type="dxa"/>
            <w:tcBorders>
              <w:top w:val="single" w:sz="4" w:space="0" w:color="8EA9DB"/>
              <w:left w:val="nil"/>
              <w:bottom w:val="single" w:sz="4" w:space="0" w:color="8EA9DB"/>
              <w:right w:val="nil"/>
            </w:tcBorders>
            <w:shd w:val="clear" w:color="D9E1F2" w:fill="D9E1F2"/>
            <w:noWrap/>
            <w:vAlign w:val="center"/>
            <w:hideMark/>
          </w:tcPr>
          <w:p w14:paraId="35D76C3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245EDF0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669E1A9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A6E8B3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DDF829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735FFB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F25534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Abaqus Study </w:t>
            </w:r>
          </w:p>
        </w:tc>
        <w:tc>
          <w:tcPr>
            <w:tcW w:w="850" w:type="dxa"/>
            <w:tcBorders>
              <w:top w:val="single" w:sz="4" w:space="0" w:color="8EA9DB"/>
              <w:left w:val="nil"/>
              <w:bottom w:val="single" w:sz="4" w:space="0" w:color="8EA9DB"/>
              <w:right w:val="nil"/>
            </w:tcBorders>
            <w:shd w:val="clear" w:color="auto" w:fill="auto"/>
            <w:noWrap/>
            <w:vAlign w:val="center"/>
            <w:hideMark/>
          </w:tcPr>
          <w:p w14:paraId="05F8A6F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F29C8A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7103FC6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40F78CD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3E299D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881707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D9EF08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Additive Manufacturing Scenario Cre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657F6DD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4A5034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297AB90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418B79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3477C8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BB4FA4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8C4066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Assembly Evaluation </w:t>
            </w:r>
          </w:p>
        </w:tc>
        <w:tc>
          <w:tcPr>
            <w:tcW w:w="850" w:type="dxa"/>
            <w:tcBorders>
              <w:top w:val="single" w:sz="4" w:space="0" w:color="8EA9DB"/>
              <w:left w:val="nil"/>
              <w:bottom w:val="single" w:sz="4" w:space="0" w:color="8EA9DB"/>
              <w:right w:val="nil"/>
            </w:tcBorders>
            <w:shd w:val="clear" w:color="auto" w:fill="auto"/>
            <w:noWrap/>
            <w:vAlign w:val="center"/>
            <w:hideMark/>
          </w:tcPr>
          <w:p w14:paraId="4337803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433E275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4278871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24E2ECE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0A6025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89B746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8F26FD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Assembly Path Optimiz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27B9D3F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1F0669E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41A7AD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16E790D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CABDF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9AA5CE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ECCE8C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AutoCAD </w:t>
            </w:r>
          </w:p>
        </w:tc>
        <w:tc>
          <w:tcPr>
            <w:tcW w:w="850" w:type="dxa"/>
            <w:tcBorders>
              <w:top w:val="single" w:sz="4" w:space="0" w:color="8EA9DB"/>
              <w:left w:val="nil"/>
              <w:bottom w:val="single" w:sz="4" w:space="0" w:color="8EA9DB"/>
              <w:right w:val="nil"/>
            </w:tcBorders>
            <w:shd w:val="clear" w:color="auto" w:fill="auto"/>
            <w:noWrap/>
            <w:vAlign w:val="center"/>
            <w:hideMark/>
          </w:tcPr>
          <w:p w14:paraId="160B336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auto" w:fill="auto"/>
            <w:noWrap/>
            <w:vAlign w:val="center"/>
            <w:hideMark/>
          </w:tcPr>
          <w:p w14:paraId="46BEA0F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1A31512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103654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A51A81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3049E6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7BA44D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Bookmark Editor </w:t>
            </w:r>
          </w:p>
        </w:tc>
        <w:tc>
          <w:tcPr>
            <w:tcW w:w="850" w:type="dxa"/>
            <w:tcBorders>
              <w:top w:val="single" w:sz="4" w:space="0" w:color="8EA9DB"/>
              <w:left w:val="nil"/>
              <w:bottom w:val="single" w:sz="4" w:space="0" w:color="8EA9DB"/>
              <w:right w:val="nil"/>
            </w:tcBorders>
            <w:shd w:val="clear" w:color="D9E1F2" w:fill="D9E1F2"/>
            <w:noWrap/>
            <w:vAlign w:val="center"/>
            <w:hideMark/>
          </w:tcPr>
          <w:p w14:paraId="7FEF8D7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2412481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6C64C0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032F07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D3EF33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6FE0E8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33DBC2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hange Action </w:t>
            </w:r>
          </w:p>
        </w:tc>
        <w:tc>
          <w:tcPr>
            <w:tcW w:w="850" w:type="dxa"/>
            <w:tcBorders>
              <w:top w:val="single" w:sz="4" w:space="0" w:color="8EA9DB"/>
              <w:left w:val="nil"/>
              <w:bottom w:val="single" w:sz="4" w:space="0" w:color="8EA9DB"/>
              <w:right w:val="nil"/>
            </w:tcBorders>
            <w:shd w:val="clear" w:color="auto" w:fill="auto"/>
            <w:noWrap/>
            <w:vAlign w:val="center"/>
            <w:hideMark/>
          </w:tcPr>
          <w:p w14:paraId="7267B26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F3406E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9F931C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47F71D5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E2D9D7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B11380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B7F60E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ircuit Board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20B44E7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031E91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55C7FF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49C246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52D047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6F095D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EA016F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lassify &amp; Reuse </w:t>
            </w:r>
          </w:p>
        </w:tc>
        <w:tc>
          <w:tcPr>
            <w:tcW w:w="850" w:type="dxa"/>
            <w:tcBorders>
              <w:top w:val="single" w:sz="4" w:space="0" w:color="8EA9DB"/>
              <w:left w:val="nil"/>
              <w:bottom w:val="single" w:sz="4" w:space="0" w:color="8EA9DB"/>
              <w:right w:val="nil"/>
            </w:tcBorders>
            <w:shd w:val="clear" w:color="auto" w:fill="auto"/>
            <w:noWrap/>
            <w:vAlign w:val="center"/>
            <w:hideMark/>
          </w:tcPr>
          <w:p w14:paraId="0E9F316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C36B3C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299C9D9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8563C5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F56907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B7347D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6B25CC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llaboration &amp; Approvals </w:t>
            </w:r>
          </w:p>
        </w:tc>
        <w:tc>
          <w:tcPr>
            <w:tcW w:w="850" w:type="dxa"/>
            <w:tcBorders>
              <w:top w:val="single" w:sz="4" w:space="0" w:color="8EA9DB"/>
              <w:left w:val="nil"/>
              <w:bottom w:val="single" w:sz="4" w:space="0" w:color="8EA9DB"/>
              <w:right w:val="nil"/>
            </w:tcBorders>
            <w:shd w:val="clear" w:color="D9E1F2" w:fill="D9E1F2"/>
            <w:noWrap/>
            <w:vAlign w:val="center"/>
            <w:hideMark/>
          </w:tcPr>
          <w:p w14:paraId="639E5D8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D766A4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2D7A05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52E600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F26B82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DEFAA7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098129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llaboration for Microsoft </w:t>
            </w:r>
          </w:p>
        </w:tc>
        <w:tc>
          <w:tcPr>
            <w:tcW w:w="850" w:type="dxa"/>
            <w:tcBorders>
              <w:top w:val="single" w:sz="4" w:space="0" w:color="8EA9DB"/>
              <w:left w:val="nil"/>
              <w:bottom w:val="single" w:sz="4" w:space="0" w:color="8EA9DB"/>
              <w:right w:val="nil"/>
            </w:tcBorders>
            <w:shd w:val="clear" w:color="auto" w:fill="auto"/>
            <w:noWrap/>
            <w:vAlign w:val="center"/>
            <w:hideMark/>
          </w:tcPr>
          <w:p w14:paraId="550E24F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AADDA9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1AA7ED8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74F6A7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CB45A0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B9A945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E6BA04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llaborative Lifecycle </w:t>
            </w:r>
          </w:p>
        </w:tc>
        <w:tc>
          <w:tcPr>
            <w:tcW w:w="850" w:type="dxa"/>
            <w:tcBorders>
              <w:top w:val="single" w:sz="4" w:space="0" w:color="8EA9DB"/>
              <w:left w:val="nil"/>
              <w:bottom w:val="single" w:sz="4" w:space="0" w:color="8EA9DB"/>
              <w:right w:val="nil"/>
            </w:tcBorders>
            <w:shd w:val="clear" w:color="D9E1F2" w:fill="D9E1F2"/>
            <w:noWrap/>
            <w:vAlign w:val="center"/>
            <w:hideMark/>
          </w:tcPr>
          <w:p w14:paraId="61F07F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26135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63FE0B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1B9BDED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5C181B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0186B1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4388F7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llaborative Spaces Control Center </w:t>
            </w:r>
          </w:p>
        </w:tc>
        <w:tc>
          <w:tcPr>
            <w:tcW w:w="850" w:type="dxa"/>
            <w:tcBorders>
              <w:top w:val="single" w:sz="4" w:space="0" w:color="8EA9DB"/>
              <w:left w:val="nil"/>
              <w:bottom w:val="single" w:sz="4" w:space="0" w:color="8EA9DB"/>
              <w:right w:val="nil"/>
            </w:tcBorders>
            <w:shd w:val="clear" w:color="auto" w:fill="auto"/>
            <w:noWrap/>
            <w:vAlign w:val="center"/>
            <w:hideMark/>
          </w:tcPr>
          <w:p w14:paraId="68E3956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7DE66DF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C15CB1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B1CFEE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26BE40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23A7A8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3D0225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llaborative Tasks </w:t>
            </w:r>
          </w:p>
        </w:tc>
        <w:tc>
          <w:tcPr>
            <w:tcW w:w="850" w:type="dxa"/>
            <w:tcBorders>
              <w:top w:val="single" w:sz="4" w:space="0" w:color="8EA9DB"/>
              <w:left w:val="nil"/>
              <w:bottom w:val="single" w:sz="4" w:space="0" w:color="8EA9DB"/>
              <w:right w:val="nil"/>
            </w:tcBorders>
            <w:shd w:val="clear" w:color="D9E1F2" w:fill="D9E1F2"/>
            <w:noWrap/>
            <w:vAlign w:val="center"/>
            <w:hideMark/>
          </w:tcPr>
          <w:p w14:paraId="02C1980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57F12DA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A70A6C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EBBD6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71240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ACA7B3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87C81A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mpare </w:t>
            </w:r>
          </w:p>
        </w:tc>
        <w:tc>
          <w:tcPr>
            <w:tcW w:w="850" w:type="dxa"/>
            <w:tcBorders>
              <w:top w:val="single" w:sz="4" w:space="0" w:color="8EA9DB"/>
              <w:left w:val="nil"/>
              <w:bottom w:val="single" w:sz="4" w:space="0" w:color="8EA9DB"/>
              <w:right w:val="nil"/>
            </w:tcBorders>
            <w:shd w:val="clear" w:color="auto" w:fill="auto"/>
            <w:noWrap/>
            <w:vAlign w:val="center"/>
            <w:hideMark/>
          </w:tcPr>
          <w:p w14:paraId="0B8715B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8583DA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4C432B4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47DF3DC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A52852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C48DE2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4E69FB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mponent Classific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0E8AE19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0FC2B3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651328B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B0DA36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541E70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FEF6D7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27E184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mposites Braiding </w:t>
            </w:r>
          </w:p>
        </w:tc>
        <w:tc>
          <w:tcPr>
            <w:tcW w:w="850" w:type="dxa"/>
            <w:tcBorders>
              <w:top w:val="single" w:sz="4" w:space="0" w:color="8EA9DB"/>
              <w:left w:val="nil"/>
              <w:bottom w:val="single" w:sz="4" w:space="0" w:color="8EA9DB"/>
              <w:right w:val="nil"/>
            </w:tcBorders>
            <w:shd w:val="clear" w:color="auto" w:fill="auto"/>
            <w:noWrap/>
            <w:vAlign w:val="center"/>
            <w:hideMark/>
          </w:tcPr>
          <w:p w14:paraId="1A769E3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3A124F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6814B26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D0E32D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4C0B51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C82AE0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F469C8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mposites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02F0F43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70D69D5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745F73B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0CE630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5E8514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E08DEB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C5AA34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mposites Forming </w:t>
            </w:r>
          </w:p>
        </w:tc>
        <w:tc>
          <w:tcPr>
            <w:tcW w:w="850" w:type="dxa"/>
            <w:tcBorders>
              <w:top w:val="single" w:sz="4" w:space="0" w:color="8EA9DB"/>
              <w:left w:val="nil"/>
              <w:bottom w:val="single" w:sz="4" w:space="0" w:color="8EA9DB"/>
              <w:right w:val="nil"/>
            </w:tcBorders>
            <w:shd w:val="clear" w:color="auto" w:fill="auto"/>
            <w:noWrap/>
            <w:vAlign w:val="center"/>
            <w:hideMark/>
          </w:tcPr>
          <w:p w14:paraId="6C377E5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7F6A07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3B765BA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46A7FE5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5D66C6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5B7C51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554062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lastRenderedPageBreak/>
              <w:t>Composites Mfg Prepar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737C64D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634D30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338FE45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237DE0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44DBF7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4D0F02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610394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figured BOM </w:t>
            </w:r>
          </w:p>
        </w:tc>
        <w:tc>
          <w:tcPr>
            <w:tcW w:w="850" w:type="dxa"/>
            <w:tcBorders>
              <w:top w:val="single" w:sz="4" w:space="0" w:color="8EA9DB"/>
              <w:left w:val="nil"/>
              <w:bottom w:val="single" w:sz="4" w:space="0" w:color="8EA9DB"/>
              <w:right w:val="nil"/>
            </w:tcBorders>
            <w:shd w:val="clear" w:color="auto" w:fill="auto"/>
            <w:noWrap/>
            <w:vAlign w:val="center"/>
            <w:hideMark/>
          </w:tcPr>
          <w:p w14:paraId="377133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CDD1A5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194921E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25A7472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D619D0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0795E5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E9ACCC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nector for Abaqus/CAE </w:t>
            </w:r>
          </w:p>
        </w:tc>
        <w:tc>
          <w:tcPr>
            <w:tcW w:w="850" w:type="dxa"/>
            <w:tcBorders>
              <w:top w:val="single" w:sz="4" w:space="0" w:color="8EA9DB"/>
              <w:left w:val="nil"/>
              <w:bottom w:val="single" w:sz="4" w:space="0" w:color="8EA9DB"/>
              <w:right w:val="nil"/>
            </w:tcBorders>
            <w:shd w:val="clear" w:color="D9E1F2" w:fill="D9E1F2"/>
            <w:noWrap/>
            <w:vAlign w:val="center"/>
            <w:hideMark/>
          </w:tcPr>
          <w:p w14:paraId="33AE033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35BE65E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6457C0E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15905F6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EA87AB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D13673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B259DA7"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nector for CST </w:t>
            </w:r>
          </w:p>
        </w:tc>
        <w:tc>
          <w:tcPr>
            <w:tcW w:w="850" w:type="dxa"/>
            <w:tcBorders>
              <w:top w:val="single" w:sz="4" w:space="0" w:color="8EA9DB"/>
              <w:left w:val="nil"/>
              <w:bottom w:val="single" w:sz="4" w:space="0" w:color="8EA9DB"/>
              <w:right w:val="nil"/>
            </w:tcBorders>
            <w:shd w:val="clear" w:color="auto" w:fill="auto"/>
            <w:noWrap/>
            <w:vAlign w:val="center"/>
            <w:hideMark/>
          </w:tcPr>
          <w:p w14:paraId="7D1DEC4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7FFE589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B98F81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16733BF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DD12F6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C1FB42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C6C888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nector for Simpack </w:t>
            </w:r>
          </w:p>
        </w:tc>
        <w:tc>
          <w:tcPr>
            <w:tcW w:w="850" w:type="dxa"/>
            <w:tcBorders>
              <w:top w:val="single" w:sz="4" w:space="0" w:color="8EA9DB"/>
              <w:left w:val="nil"/>
              <w:bottom w:val="single" w:sz="4" w:space="0" w:color="8EA9DB"/>
              <w:right w:val="nil"/>
            </w:tcBorders>
            <w:shd w:val="clear" w:color="D9E1F2" w:fill="D9E1F2"/>
            <w:noWrap/>
            <w:vAlign w:val="center"/>
            <w:hideMark/>
          </w:tcPr>
          <w:p w14:paraId="5ABF203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714421D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DD32DF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0997362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90411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D5F055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74F7B3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nector for Wave6 </w:t>
            </w:r>
          </w:p>
        </w:tc>
        <w:tc>
          <w:tcPr>
            <w:tcW w:w="850" w:type="dxa"/>
            <w:tcBorders>
              <w:top w:val="single" w:sz="4" w:space="0" w:color="8EA9DB"/>
              <w:left w:val="nil"/>
              <w:bottom w:val="single" w:sz="4" w:space="0" w:color="8EA9DB"/>
              <w:right w:val="nil"/>
            </w:tcBorders>
            <w:shd w:val="clear" w:color="auto" w:fill="auto"/>
            <w:noWrap/>
            <w:vAlign w:val="center"/>
            <w:hideMark/>
          </w:tcPr>
          <w:p w14:paraId="6F378DD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4148E0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23D84F8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C6F07F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A9265F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7BE908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15C5BB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nector for XFlow </w:t>
            </w:r>
          </w:p>
        </w:tc>
        <w:tc>
          <w:tcPr>
            <w:tcW w:w="850" w:type="dxa"/>
            <w:tcBorders>
              <w:top w:val="single" w:sz="4" w:space="0" w:color="8EA9DB"/>
              <w:left w:val="nil"/>
              <w:bottom w:val="single" w:sz="4" w:space="0" w:color="8EA9DB"/>
              <w:right w:val="nil"/>
            </w:tcBorders>
            <w:shd w:val="clear" w:color="D9E1F2" w:fill="D9E1F2"/>
            <w:noWrap/>
            <w:vAlign w:val="center"/>
            <w:hideMark/>
          </w:tcPr>
          <w:p w14:paraId="3F37E43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5E3AA5D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0AF8E1C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08F968E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339495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0AF7A2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4BA63C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ACIS </w:t>
            </w:r>
          </w:p>
        </w:tc>
        <w:tc>
          <w:tcPr>
            <w:tcW w:w="850" w:type="dxa"/>
            <w:tcBorders>
              <w:top w:val="single" w:sz="4" w:space="0" w:color="8EA9DB"/>
              <w:left w:val="nil"/>
              <w:bottom w:val="single" w:sz="4" w:space="0" w:color="8EA9DB"/>
              <w:right w:val="nil"/>
            </w:tcBorders>
            <w:shd w:val="clear" w:color="auto" w:fill="auto"/>
            <w:noWrap/>
            <w:vAlign w:val="center"/>
            <w:hideMark/>
          </w:tcPr>
          <w:p w14:paraId="0D939F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735A6D7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6F25DC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1A82264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E027E2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C3AABA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6ED58D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AutoCAD </w:t>
            </w:r>
          </w:p>
        </w:tc>
        <w:tc>
          <w:tcPr>
            <w:tcW w:w="850" w:type="dxa"/>
            <w:tcBorders>
              <w:top w:val="single" w:sz="4" w:space="0" w:color="8EA9DB"/>
              <w:left w:val="nil"/>
              <w:bottom w:val="single" w:sz="4" w:space="0" w:color="8EA9DB"/>
              <w:right w:val="nil"/>
            </w:tcBorders>
            <w:shd w:val="clear" w:color="D9E1F2" w:fill="D9E1F2"/>
            <w:noWrap/>
            <w:vAlign w:val="center"/>
            <w:hideMark/>
          </w:tcPr>
          <w:p w14:paraId="4A7739C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5AF06E2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54BF508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4A80E38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DA6348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039DFD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1D8533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Creo Parametric </w:t>
            </w:r>
          </w:p>
        </w:tc>
        <w:tc>
          <w:tcPr>
            <w:tcW w:w="850" w:type="dxa"/>
            <w:tcBorders>
              <w:top w:val="single" w:sz="4" w:space="0" w:color="8EA9DB"/>
              <w:left w:val="nil"/>
              <w:bottom w:val="single" w:sz="4" w:space="0" w:color="8EA9DB"/>
              <w:right w:val="nil"/>
            </w:tcBorders>
            <w:shd w:val="clear" w:color="auto" w:fill="auto"/>
            <w:noWrap/>
            <w:vAlign w:val="center"/>
            <w:hideMark/>
          </w:tcPr>
          <w:p w14:paraId="12FCBF7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5492BE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63259B8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4CB56E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7D1370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62E977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74D072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Inventor </w:t>
            </w:r>
          </w:p>
        </w:tc>
        <w:tc>
          <w:tcPr>
            <w:tcW w:w="850" w:type="dxa"/>
            <w:tcBorders>
              <w:top w:val="single" w:sz="4" w:space="0" w:color="8EA9DB"/>
              <w:left w:val="nil"/>
              <w:bottom w:val="single" w:sz="4" w:space="0" w:color="8EA9DB"/>
              <w:right w:val="nil"/>
            </w:tcBorders>
            <w:shd w:val="clear" w:color="D9E1F2" w:fill="D9E1F2"/>
            <w:noWrap/>
            <w:vAlign w:val="center"/>
            <w:hideMark/>
          </w:tcPr>
          <w:p w14:paraId="2118716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1C28D0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5FA80F0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4D54FA5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015FA4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A8615F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4754967"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JT </w:t>
            </w:r>
          </w:p>
        </w:tc>
        <w:tc>
          <w:tcPr>
            <w:tcW w:w="850" w:type="dxa"/>
            <w:tcBorders>
              <w:top w:val="single" w:sz="4" w:space="0" w:color="8EA9DB"/>
              <w:left w:val="nil"/>
              <w:bottom w:val="single" w:sz="4" w:space="0" w:color="8EA9DB"/>
              <w:right w:val="nil"/>
            </w:tcBorders>
            <w:shd w:val="clear" w:color="auto" w:fill="auto"/>
            <w:noWrap/>
            <w:vAlign w:val="center"/>
            <w:hideMark/>
          </w:tcPr>
          <w:p w14:paraId="528DF5D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B1C477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6ED7ED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1027A7D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C5EC3B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3D6929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504CB0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Nastran </w:t>
            </w:r>
          </w:p>
        </w:tc>
        <w:tc>
          <w:tcPr>
            <w:tcW w:w="850" w:type="dxa"/>
            <w:tcBorders>
              <w:top w:val="single" w:sz="4" w:space="0" w:color="8EA9DB"/>
              <w:left w:val="nil"/>
              <w:bottom w:val="single" w:sz="4" w:space="0" w:color="8EA9DB"/>
              <w:right w:val="nil"/>
            </w:tcBorders>
            <w:shd w:val="clear" w:color="D9E1F2" w:fill="D9E1F2"/>
            <w:noWrap/>
            <w:vAlign w:val="center"/>
            <w:hideMark/>
          </w:tcPr>
          <w:p w14:paraId="63EE2E9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37DA57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6421EA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19DA9C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887265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75B075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9C1E95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NX </w:t>
            </w:r>
          </w:p>
        </w:tc>
        <w:tc>
          <w:tcPr>
            <w:tcW w:w="850" w:type="dxa"/>
            <w:tcBorders>
              <w:top w:val="single" w:sz="4" w:space="0" w:color="8EA9DB"/>
              <w:left w:val="nil"/>
              <w:bottom w:val="single" w:sz="4" w:space="0" w:color="8EA9DB"/>
              <w:right w:val="nil"/>
            </w:tcBorders>
            <w:shd w:val="clear" w:color="auto" w:fill="auto"/>
            <w:noWrap/>
            <w:vAlign w:val="center"/>
            <w:hideMark/>
          </w:tcPr>
          <w:p w14:paraId="7F229E6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6E24AF4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10656EB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1E56462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ECE9C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93A6FD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A3508B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Parasolid </w:t>
            </w:r>
          </w:p>
        </w:tc>
        <w:tc>
          <w:tcPr>
            <w:tcW w:w="850" w:type="dxa"/>
            <w:tcBorders>
              <w:top w:val="single" w:sz="4" w:space="0" w:color="8EA9DB"/>
              <w:left w:val="nil"/>
              <w:bottom w:val="single" w:sz="4" w:space="0" w:color="8EA9DB"/>
              <w:right w:val="nil"/>
            </w:tcBorders>
            <w:shd w:val="clear" w:color="D9E1F2" w:fill="D9E1F2"/>
            <w:noWrap/>
            <w:vAlign w:val="center"/>
            <w:hideMark/>
          </w:tcPr>
          <w:p w14:paraId="6F9B4CB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33DAB6D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8A6008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436FC08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13A6B7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C4AEC6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1E0F48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Solid Edge </w:t>
            </w:r>
          </w:p>
        </w:tc>
        <w:tc>
          <w:tcPr>
            <w:tcW w:w="850" w:type="dxa"/>
            <w:tcBorders>
              <w:top w:val="single" w:sz="4" w:space="0" w:color="8EA9DB"/>
              <w:left w:val="nil"/>
              <w:bottom w:val="single" w:sz="4" w:space="0" w:color="8EA9DB"/>
              <w:right w:val="nil"/>
            </w:tcBorders>
            <w:shd w:val="clear" w:color="auto" w:fill="auto"/>
            <w:noWrap/>
            <w:vAlign w:val="center"/>
            <w:hideMark/>
          </w:tcPr>
          <w:p w14:paraId="6E12AB9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D4D04E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6EC1544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9CA08A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6BA834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827DB1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15BC1F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onverter for XMpLant </w:t>
            </w:r>
          </w:p>
        </w:tc>
        <w:tc>
          <w:tcPr>
            <w:tcW w:w="850" w:type="dxa"/>
            <w:tcBorders>
              <w:top w:val="single" w:sz="4" w:space="0" w:color="8EA9DB"/>
              <w:left w:val="nil"/>
              <w:bottom w:val="single" w:sz="4" w:space="0" w:color="8EA9DB"/>
              <w:right w:val="nil"/>
            </w:tcBorders>
            <w:shd w:val="clear" w:color="D9E1F2" w:fill="D9E1F2"/>
            <w:noWrap/>
            <w:vAlign w:val="center"/>
            <w:hideMark/>
          </w:tcPr>
          <w:p w14:paraId="782D3AC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7A34F5E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5CC98FE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BA18E2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FD7E2E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5F62DC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C0C8C7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reative Experience </w:t>
            </w:r>
          </w:p>
        </w:tc>
        <w:tc>
          <w:tcPr>
            <w:tcW w:w="850" w:type="dxa"/>
            <w:tcBorders>
              <w:top w:val="single" w:sz="4" w:space="0" w:color="8EA9DB"/>
              <w:left w:val="nil"/>
              <w:bottom w:val="single" w:sz="4" w:space="0" w:color="8EA9DB"/>
              <w:right w:val="nil"/>
            </w:tcBorders>
            <w:shd w:val="clear" w:color="auto" w:fill="auto"/>
            <w:noWrap/>
            <w:vAlign w:val="center"/>
            <w:hideMark/>
          </w:tcPr>
          <w:p w14:paraId="5874C6C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2F9D60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15954E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1BF02FB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862EB9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CB2ACB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047A85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Cutting Tools Builder </w:t>
            </w:r>
          </w:p>
        </w:tc>
        <w:tc>
          <w:tcPr>
            <w:tcW w:w="850" w:type="dxa"/>
            <w:tcBorders>
              <w:top w:val="single" w:sz="4" w:space="0" w:color="8EA9DB"/>
              <w:left w:val="nil"/>
              <w:bottom w:val="single" w:sz="4" w:space="0" w:color="8EA9DB"/>
              <w:right w:val="nil"/>
            </w:tcBorders>
            <w:shd w:val="clear" w:color="D9E1F2" w:fill="D9E1F2"/>
            <w:noWrap/>
            <w:vAlign w:val="center"/>
            <w:hideMark/>
          </w:tcPr>
          <w:p w14:paraId="181161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DD0946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75DB3EE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77087F4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C07A78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888E2D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D9833E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esign Optimization </w:t>
            </w:r>
          </w:p>
        </w:tc>
        <w:tc>
          <w:tcPr>
            <w:tcW w:w="850" w:type="dxa"/>
            <w:tcBorders>
              <w:top w:val="single" w:sz="4" w:space="0" w:color="8EA9DB"/>
              <w:left w:val="nil"/>
              <w:bottom w:val="single" w:sz="4" w:space="0" w:color="8EA9DB"/>
              <w:right w:val="nil"/>
            </w:tcBorders>
            <w:shd w:val="clear" w:color="auto" w:fill="auto"/>
            <w:noWrap/>
            <w:vAlign w:val="center"/>
            <w:hideMark/>
          </w:tcPr>
          <w:p w14:paraId="730B2B7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E8F16D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226C59A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1B9095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2A7C04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126A92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673845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ie Face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28A99BF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DD1CED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4F9D69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FAA44A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219C1A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90DBBE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333878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ocument Management </w:t>
            </w:r>
          </w:p>
        </w:tc>
        <w:tc>
          <w:tcPr>
            <w:tcW w:w="850" w:type="dxa"/>
            <w:tcBorders>
              <w:top w:val="single" w:sz="4" w:space="0" w:color="8EA9DB"/>
              <w:left w:val="nil"/>
              <w:bottom w:val="single" w:sz="4" w:space="0" w:color="8EA9DB"/>
              <w:right w:val="nil"/>
            </w:tcBorders>
            <w:shd w:val="clear" w:color="auto" w:fill="auto"/>
            <w:noWrap/>
            <w:vAlign w:val="center"/>
            <w:hideMark/>
          </w:tcPr>
          <w:p w14:paraId="5AE2E80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4DED73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296646C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3B603F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8C2824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25EDA8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EEF924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rawings </w:t>
            </w:r>
          </w:p>
        </w:tc>
        <w:tc>
          <w:tcPr>
            <w:tcW w:w="850" w:type="dxa"/>
            <w:tcBorders>
              <w:top w:val="single" w:sz="4" w:space="0" w:color="8EA9DB"/>
              <w:left w:val="nil"/>
              <w:bottom w:val="single" w:sz="4" w:space="0" w:color="8EA9DB"/>
              <w:right w:val="nil"/>
            </w:tcBorders>
            <w:shd w:val="clear" w:color="D9E1F2" w:fill="D9E1F2"/>
            <w:noWrap/>
            <w:vAlign w:val="center"/>
            <w:hideMark/>
          </w:tcPr>
          <w:p w14:paraId="17CA4D3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1134" w:type="dxa"/>
            <w:tcBorders>
              <w:top w:val="single" w:sz="4" w:space="0" w:color="8EA9DB"/>
              <w:left w:val="nil"/>
              <w:bottom w:val="single" w:sz="4" w:space="0" w:color="8EA9DB"/>
              <w:right w:val="nil"/>
            </w:tcBorders>
            <w:shd w:val="clear" w:color="D9E1F2" w:fill="D9E1F2"/>
            <w:noWrap/>
            <w:vAlign w:val="center"/>
            <w:hideMark/>
          </w:tcPr>
          <w:p w14:paraId="4701C22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298307D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2D0DEF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2062FA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AF30B0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BF35EF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Drilling &amp; Riveting </w:t>
            </w:r>
          </w:p>
        </w:tc>
        <w:tc>
          <w:tcPr>
            <w:tcW w:w="850" w:type="dxa"/>
            <w:tcBorders>
              <w:top w:val="single" w:sz="4" w:space="0" w:color="8EA9DB"/>
              <w:left w:val="nil"/>
              <w:bottom w:val="single" w:sz="4" w:space="0" w:color="8EA9DB"/>
              <w:right w:val="nil"/>
            </w:tcBorders>
            <w:shd w:val="clear" w:color="auto" w:fill="auto"/>
            <w:noWrap/>
            <w:vAlign w:val="center"/>
            <w:hideMark/>
          </w:tcPr>
          <w:p w14:paraId="128EFA5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227509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94C604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52165FB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F61EDF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0ACDD8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8FACD6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lectrical Manufacturing Prepar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58A6DBA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1445A3C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4EAA05A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BA6CBA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8DEA6A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788C89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2BBD4D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ngineering Rules Capture </w:t>
            </w:r>
          </w:p>
        </w:tc>
        <w:tc>
          <w:tcPr>
            <w:tcW w:w="850" w:type="dxa"/>
            <w:tcBorders>
              <w:top w:val="single" w:sz="4" w:space="0" w:color="8EA9DB"/>
              <w:left w:val="nil"/>
              <w:bottom w:val="single" w:sz="4" w:space="0" w:color="8EA9DB"/>
              <w:right w:val="nil"/>
            </w:tcBorders>
            <w:shd w:val="clear" w:color="auto" w:fill="auto"/>
            <w:noWrap/>
            <w:vAlign w:val="center"/>
            <w:hideMark/>
          </w:tcPr>
          <w:p w14:paraId="0AE22B6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1A7F7B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43D6230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909D82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9B6DEA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8A71A3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58448D5"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ngineering Templates </w:t>
            </w:r>
          </w:p>
        </w:tc>
        <w:tc>
          <w:tcPr>
            <w:tcW w:w="850" w:type="dxa"/>
            <w:tcBorders>
              <w:top w:val="single" w:sz="4" w:space="0" w:color="8EA9DB"/>
              <w:left w:val="nil"/>
              <w:bottom w:val="single" w:sz="4" w:space="0" w:color="8EA9DB"/>
              <w:right w:val="nil"/>
            </w:tcBorders>
            <w:shd w:val="clear" w:color="D9E1F2" w:fill="D9E1F2"/>
            <w:noWrap/>
            <w:vAlign w:val="center"/>
            <w:hideMark/>
          </w:tcPr>
          <w:p w14:paraId="2EEAF68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6FFBEF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1C4E704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083676D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C79D32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6F8294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DA6C5D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nterprise Control Center </w:t>
            </w:r>
          </w:p>
        </w:tc>
        <w:tc>
          <w:tcPr>
            <w:tcW w:w="850" w:type="dxa"/>
            <w:tcBorders>
              <w:top w:val="single" w:sz="4" w:space="0" w:color="8EA9DB"/>
              <w:left w:val="nil"/>
              <w:bottom w:val="single" w:sz="4" w:space="0" w:color="8EA9DB"/>
              <w:right w:val="nil"/>
            </w:tcBorders>
            <w:shd w:val="clear" w:color="auto" w:fill="auto"/>
            <w:noWrap/>
            <w:vAlign w:val="center"/>
            <w:hideMark/>
          </w:tcPr>
          <w:p w14:paraId="2201AD7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568839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58C73F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849DB9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47927C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502272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953774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quipment Alloc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0213E8E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50DA1D3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AA07FA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5A4E405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07077AE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62EA48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EA541C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quipment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24D9997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4AE0E47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30A95D3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6C6A7C8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C37DD3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5F99D8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66BB50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quipment Simul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3D0D88E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B4A670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005E5DB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F3E12D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B65A86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1A6BB4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41C38E7"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rgonomics at Work </w:t>
            </w:r>
          </w:p>
        </w:tc>
        <w:tc>
          <w:tcPr>
            <w:tcW w:w="850" w:type="dxa"/>
            <w:tcBorders>
              <w:top w:val="single" w:sz="4" w:space="0" w:color="8EA9DB"/>
              <w:left w:val="nil"/>
              <w:bottom w:val="single" w:sz="4" w:space="0" w:color="8EA9DB"/>
              <w:right w:val="nil"/>
            </w:tcBorders>
            <w:shd w:val="clear" w:color="auto" w:fill="auto"/>
            <w:noWrap/>
            <w:vAlign w:val="center"/>
            <w:hideMark/>
          </w:tcPr>
          <w:p w14:paraId="69BFC3F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7CCECB7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245FF55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1054AA8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B1FE52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93A695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46C19F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Ergonomics Evalu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222C096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E712F2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272B8FC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4D37117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4A5019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A21E84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30E777D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actory Flow Simulation </w:t>
            </w:r>
          </w:p>
        </w:tc>
        <w:tc>
          <w:tcPr>
            <w:tcW w:w="850" w:type="dxa"/>
            <w:tcBorders>
              <w:top w:val="single" w:sz="4" w:space="0" w:color="8EA9DB"/>
              <w:left w:val="nil"/>
              <w:bottom w:val="single" w:sz="4" w:space="0" w:color="8EA9DB"/>
              <w:right w:val="nil"/>
            </w:tcBorders>
            <w:shd w:val="clear" w:color="auto" w:fill="auto"/>
            <w:noWrap/>
            <w:vAlign w:val="center"/>
            <w:hideMark/>
          </w:tcPr>
          <w:p w14:paraId="3AED08A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273076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1EFCE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67D1639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6E7151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D0699D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1D8D77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astened Item Defini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46CECAB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644C50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1748380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489A0FC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95C17B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0242AD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1482565"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astener Planning </w:t>
            </w:r>
          </w:p>
        </w:tc>
        <w:tc>
          <w:tcPr>
            <w:tcW w:w="850" w:type="dxa"/>
            <w:tcBorders>
              <w:top w:val="single" w:sz="4" w:space="0" w:color="8EA9DB"/>
              <w:left w:val="nil"/>
              <w:bottom w:val="single" w:sz="4" w:space="0" w:color="8EA9DB"/>
              <w:right w:val="nil"/>
            </w:tcBorders>
            <w:shd w:val="clear" w:color="auto" w:fill="auto"/>
            <w:noWrap/>
            <w:vAlign w:val="center"/>
            <w:hideMark/>
          </w:tcPr>
          <w:p w14:paraId="07CF633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A1D1DE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A11DFB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6AC1634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80A59C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772528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68BA53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lexible Circuit Board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164DEA2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61D86D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75CB56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14C154C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7DDEA4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008388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7D5EF7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Functional Plastic Parts </w:t>
            </w:r>
          </w:p>
        </w:tc>
        <w:tc>
          <w:tcPr>
            <w:tcW w:w="850" w:type="dxa"/>
            <w:tcBorders>
              <w:top w:val="single" w:sz="4" w:space="0" w:color="8EA9DB"/>
              <w:left w:val="nil"/>
              <w:bottom w:val="single" w:sz="4" w:space="0" w:color="8EA9DB"/>
              <w:right w:val="nil"/>
            </w:tcBorders>
            <w:shd w:val="clear" w:color="auto" w:fill="auto"/>
            <w:noWrap/>
            <w:vAlign w:val="center"/>
            <w:hideMark/>
          </w:tcPr>
          <w:p w14:paraId="6550BF5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65CA147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1481317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B5285B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7E0396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36935B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66C9D4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Heavy Industry Fluidic Fab </w:t>
            </w:r>
          </w:p>
        </w:tc>
        <w:tc>
          <w:tcPr>
            <w:tcW w:w="850" w:type="dxa"/>
            <w:tcBorders>
              <w:top w:val="single" w:sz="4" w:space="0" w:color="8EA9DB"/>
              <w:left w:val="nil"/>
              <w:bottom w:val="single" w:sz="4" w:space="0" w:color="8EA9DB"/>
              <w:right w:val="nil"/>
            </w:tcBorders>
            <w:shd w:val="clear" w:color="D9E1F2" w:fill="D9E1F2"/>
            <w:noWrap/>
            <w:vAlign w:val="center"/>
            <w:hideMark/>
          </w:tcPr>
          <w:p w14:paraId="3FD9B22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1D93B55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6A1AA0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430457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8A1D4B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385B40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63D5AE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Heavy Industry Manufacturing </w:t>
            </w:r>
          </w:p>
        </w:tc>
        <w:tc>
          <w:tcPr>
            <w:tcW w:w="850" w:type="dxa"/>
            <w:tcBorders>
              <w:top w:val="single" w:sz="4" w:space="0" w:color="8EA9DB"/>
              <w:left w:val="nil"/>
              <w:bottom w:val="single" w:sz="4" w:space="0" w:color="8EA9DB"/>
              <w:right w:val="nil"/>
            </w:tcBorders>
            <w:shd w:val="clear" w:color="auto" w:fill="auto"/>
            <w:noWrap/>
            <w:vAlign w:val="center"/>
            <w:hideMark/>
          </w:tcPr>
          <w:p w14:paraId="3AD64CE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4A52129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499FF35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1846105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2EDAFF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4E1846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B58946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Heavy Industry Process Plan </w:t>
            </w:r>
          </w:p>
        </w:tc>
        <w:tc>
          <w:tcPr>
            <w:tcW w:w="850" w:type="dxa"/>
            <w:tcBorders>
              <w:top w:val="single" w:sz="4" w:space="0" w:color="8EA9DB"/>
              <w:left w:val="nil"/>
              <w:bottom w:val="single" w:sz="4" w:space="0" w:color="8EA9DB"/>
              <w:right w:val="nil"/>
            </w:tcBorders>
            <w:shd w:val="clear" w:color="D9E1F2" w:fill="D9E1F2"/>
            <w:noWrap/>
            <w:vAlign w:val="center"/>
            <w:hideMark/>
          </w:tcPr>
          <w:p w14:paraId="5042638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1DEFF9C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1A4EC7D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5B55A74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FFF014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31B814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AA1E58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Heavy Industry Structure Fab </w:t>
            </w:r>
          </w:p>
        </w:tc>
        <w:tc>
          <w:tcPr>
            <w:tcW w:w="850" w:type="dxa"/>
            <w:tcBorders>
              <w:top w:val="single" w:sz="4" w:space="0" w:color="8EA9DB"/>
              <w:left w:val="nil"/>
              <w:bottom w:val="single" w:sz="4" w:space="0" w:color="8EA9DB"/>
              <w:right w:val="nil"/>
            </w:tcBorders>
            <w:shd w:val="clear" w:color="auto" w:fill="auto"/>
            <w:noWrap/>
            <w:vAlign w:val="center"/>
            <w:hideMark/>
          </w:tcPr>
          <w:p w14:paraId="7FEFFC4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4AD45F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76630F3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514AB68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A49FA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E4EA9D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13A470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P Classific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03C4663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2090F63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744246F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DAA3BC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6C4932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76B703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AD6996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P Classify &amp; Reuse </w:t>
            </w:r>
          </w:p>
        </w:tc>
        <w:tc>
          <w:tcPr>
            <w:tcW w:w="850" w:type="dxa"/>
            <w:tcBorders>
              <w:top w:val="single" w:sz="4" w:space="0" w:color="8EA9DB"/>
              <w:left w:val="nil"/>
              <w:bottom w:val="single" w:sz="4" w:space="0" w:color="8EA9DB"/>
              <w:right w:val="nil"/>
            </w:tcBorders>
            <w:shd w:val="clear" w:color="auto" w:fill="auto"/>
            <w:noWrap/>
            <w:vAlign w:val="center"/>
            <w:hideMark/>
          </w:tcPr>
          <w:p w14:paraId="75C8382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D1FC07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662725A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6DBD5F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AABAF2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160152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FBDC4C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lastRenderedPageBreak/>
              <w:t>Issue 3D Review </w:t>
            </w:r>
          </w:p>
        </w:tc>
        <w:tc>
          <w:tcPr>
            <w:tcW w:w="850" w:type="dxa"/>
            <w:tcBorders>
              <w:top w:val="single" w:sz="4" w:space="0" w:color="8EA9DB"/>
              <w:left w:val="nil"/>
              <w:bottom w:val="single" w:sz="4" w:space="0" w:color="8EA9DB"/>
              <w:right w:val="nil"/>
            </w:tcBorders>
            <w:shd w:val="clear" w:color="D9E1F2" w:fill="D9E1F2"/>
            <w:noWrap/>
            <w:vAlign w:val="center"/>
            <w:hideMark/>
          </w:tcPr>
          <w:p w14:paraId="4E32E0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10D5E9A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7970DF3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A311CD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92D7EA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B420B1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E1815C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Issue Management </w:t>
            </w:r>
          </w:p>
        </w:tc>
        <w:tc>
          <w:tcPr>
            <w:tcW w:w="850" w:type="dxa"/>
            <w:tcBorders>
              <w:top w:val="single" w:sz="4" w:space="0" w:color="8EA9DB"/>
              <w:left w:val="nil"/>
              <w:bottom w:val="single" w:sz="4" w:space="0" w:color="8EA9DB"/>
              <w:right w:val="nil"/>
            </w:tcBorders>
            <w:shd w:val="clear" w:color="auto" w:fill="auto"/>
            <w:noWrap/>
            <w:vAlign w:val="center"/>
            <w:hideMark/>
          </w:tcPr>
          <w:p w14:paraId="4D08CF3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6602028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762748C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C1F2D4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3186E0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77F528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FAF3CB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Know-how Apps Cre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40B8A1B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62047D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1F70C79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44A5C67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6BACE0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D33492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A8E4A1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Know-how Apps Res. </w:t>
            </w:r>
          </w:p>
        </w:tc>
        <w:tc>
          <w:tcPr>
            <w:tcW w:w="850" w:type="dxa"/>
            <w:tcBorders>
              <w:top w:val="single" w:sz="4" w:space="0" w:color="8EA9DB"/>
              <w:left w:val="nil"/>
              <w:bottom w:val="single" w:sz="4" w:space="0" w:color="8EA9DB"/>
              <w:right w:val="nil"/>
            </w:tcBorders>
            <w:shd w:val="clear" w:color="auto" w:fill="auto"/>
            <w:noWrap/>
            <w:vAlign w:val="center"/>
            <w:hideMark/>
          </w:tcPr>
          <w:p w14:paraId="5FBDBCB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CFD4FD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6CED782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D28143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59D438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905D70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38A848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Linear Structural Scenario Cre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540C33B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7328140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6394F44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46C60B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CC768A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0B4D64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0163E7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achining Validation </w:t>
            </w:r>
          </w:p>
        </w:tc>
        <w:tc>
          <w:tcPr>
            <w:tcW w:w="850" w:type="dxa"/>
            <w:tcBorders>
              <w:top w:val="single" w:sz="4" w:space="0" w:color="8EA9DB"/>
              <w:left w:val="nil"/>
              <w:bottom w:val="single" w:sz="4" w:space="0" w:color="8EA9DB"/>
              <w:right w:val="nil"/>
            </w:tcBorders>
            <w:shd w:val="clear" w:color="auto" w:fill="auto"/>
            <w:noWrap/>
            <w:vAlign w:val="center"/>
            <w:hideMark/>
          </w:tcPr>
          <w:p w14:paraId="20684E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CA3DF0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15AFA6C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0E9DB93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3D86C0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B31F39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48C5EA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anufactured Item Defini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3818A4E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247B298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23F40FC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650F38C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40266E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2E5275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65A117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echanical Intf Temp Capture </w:t>
            </w:r>
          </w:p>
        </w:tc>
        <w:tc>
          <w:tcPr>
            <w:tcW w:w="850" w:type="dxa"/>
            <w:tcBorders>
              <w:top w:val="single" w:sz="4" w:space="0" w:color="8EA9DB"/>
              <w:left w:val="nil"/>
              <w:bottom w:val="single" w:sz="4" w:space="0" w:color="8EA9DB"/>
              <w:right w:val="nil"/>
            </w:tcBorders>
            <w:shd w:val="clear" w:color="auto" w:fill="auto"/>
            <w:noWrap/>
            <w:vAlign w:val="center"/>
            <w:hideMark/>
          </w:tcPr>
          <w:p w14:paraId="485CCB8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AF82CC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0DDB372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2DE05B2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3154AD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B47A965"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C2343D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echanical Surface Refinement </w:t>
            </w:r>
          </w:p>
        </w:tc>
        <w:tc>
          <w:tcPr>
            <w:tcW w:w="850" w:type="dxa"/>
            <w:tcBorders>
              <w:top w:val="single" w:sz="4" w:space="0" w:color="8EA9DB"/>
              <w:left w:val="nil"/>
              <w:bottom w:val="single" w:sz="4" w:space="0" w:color="8EA9DB"/>
              <w:right w:val="nil"/>
            </w:tcBorders>
            <w:shd w:val="clear" w:color="D9E1F2" w:fill="D9E1F2"/>
            <w:noWrap/>
            <w:vAlign w:val="center"/>
            <w:hideMark/>
          </w:tcPr>
          <w:p w14:paraId="0FEF80E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722FFA6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35A6F46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0FACDE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0BB44B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EC204F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73A792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echanical Systems Experience </w:t>
            </w:r>
          </w:p>
        </w:tc>
        <w:tc>
          <w:tcPr>
            <w:tcW w:w="850" w:type="dxa"/>
            <w:tcBorders>
              <w:top w:val="single" w:sz="4" w:space="0" w:color="8EA9DB"/>
              <w:left w:val="nil"/>
              <w:bottom w:val="single" w:sz="4" w:space="0" w:color="8EA9DB"/>
              <w:right w:val="nil"/>
            </w:tcBorders>
            <w:shd w:val="clear" w:color="auto" w:fill="auto"/>
            <w:noWrap/>
            <w:vAlign w:val="center"/>
            <w:hideMark/>
          </w:tcPr>
          <w:p w14:paraId="6945E77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9CE93F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450EE6E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7BD485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638E222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9F4670A"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4466CA6"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fg Items Management </w:t>
            </w:r>
          </w:p>
        </w:tc>
        <w:tc>
          <w:tcPr>
            <w:tcW w:w="850" w:type="dxa"/>
            <w:tcBorders>
              <w:top w:val="single" w:sz="4" w:space="0" w:color="8EA9DB"/>
              <w:left w:val="nil"/>
              <w:bottom w:val="single" w:sz="4" w:space="0" w:color="8EA9DB"/>
              <w:right w:val="nil"/>
            </w:tcBorders>
            <w:shd w:val="clear" w:color="D9E1F2" w:fill="D9E1F2"/>
            <w:noWrap/>
            <w:vAlign w:val="center"/>
            <w:hideMark/>
          </w:tcPr>
          <w:p w14:paraId="2CC2F7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E8F196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62CF818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4DA804F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1D315B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09508C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1021E3D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odel Definition </w:t>
            </w:r>
          </w:p>
        </w:tc>
        <w:tc>
          <w:tcPr>
            <w:tcW w:w="850" w:type="dxa"/>
            <w:tcBorders>
              <w:top w:val="single" w:sz="4" w:space="0" w:color="8EA9DB"/>
              <w:left w:val="nil"/>
              <w:bottom w:val="single" w:sz="4" w:space="0" w:color="8EA9DB"/>
              <w:right w:val="nil"/>
            </w:tcBorders>
            <w:shd w:val="clear" w:color="auto" w:fill="auto"/>
            <w:noWrap/>
            <w:vAlign w:val="center"/>
            <w:hideMark/>
          </w:tcPr>
          <w:p w14:paraId="7F2F917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EEB751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9F6DEE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ED2E41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B8536D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CE74AD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07EA91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y Models </w:t>
            </w:r>
          </w:p>
        </w:tc>
        <w:tc>
          <w:tcPr>
            <w:tcW w:w="850" w:type="dxa"/>
            <w:tcBorders>
              <w:top w:val="single" w:sz="4" w:space="0" w:color="8EA9DB"/>
              <w:left w:val="nil"/>
              <w:bottom w:val="single" w:sz="4" w:space="0" w:color="8EA9DB"/>
              <w:right w:val="nil"/>
            </w:tcBorders>
            <w:shd w:val="clear" w:color="D9E1F2" w:fill="D9E1F2"/>
            <w:noWrap/>
            <w:vAlign w:val="center"/>
            <w:hideMark/>
          </w:tcPr>
          <w:p w14:paraId="662A89C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8F5C6F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7DE690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0A707BC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8493E4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22E2CB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02DF4A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y Projects </w:t>
            </w:r>
          </w:p>
        </w:tc>
        <w:tc>
          <w:tcPr>
            <w:tcW w:w="850" w:type="dxa"/>
            <w:tcBorders>
              <w:top w:val="single" w:sz="4" w:space="0" w:color="8EA9DB"/>
              <w:left w:val="nil"/>
              <w:bottom w:val="single" w:sz="4" w:space="0" w:color="8EA9DB"/>
              <w:right w:val="nil"/>
            </w:tcBorders>
            <w:shd w:val="clear" w:color="auto" w:fill="auto"/>
            <w:noWrap/>
            <w:vAlign w:val="center"/>
            <w:hideMark/>
          </w:tcPr>
          <w:p w14:paraId="5E0FF53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53E7E6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6983AC8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B7D931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B8115C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CC890C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076611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My3DEXPERIENCE </w:t>
            </w:r>
          </w:p>
        </w:tc>
        <w:tc>
          <w:tcPr>
            <w:tcW w:w="850" w:type="dxa"/>
            <w:tcBorders>
              <w:top w:val="single" w:sz="4" w:space="0" w:color="8EA9DB"/>
              <w:left w:val="nil"/>
              <w:bottom w:val="single" w:sz="4" w:space="0" w:color="8EA9DB"/>
              <w:right w:val="nil"/>
            </w:tcBorders>
            <w:shd w:val="clear" w:color="D9E1F2" w:fill="D9E1F2"/>
            <w:noWrap/>
            <w:vAlign w:val="center"/>
            <w:hideMark/>
          </w:tcPr>
          <w:p w14:paraId="5878804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21DF2A5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0967660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EC1028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2D8A46B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01C89E8"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56642F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OAuth1 Control Center </w:t>
            </w:r>
          </w:p>
        </w:tc>
        <w:tc>
          <w:tcPr>
            <w:tcW w:w="850" w:type="dxa"/>
            <w:tcBorders>
              <w:top w:val="single" w:sz="4" w:space="0" w:color="8EA9DB"/>
              <w:left w:val="nil"/>
              <w:bottom w:val="single" w:sz="4" w:space="0" w:color="8EA9DB"/>
              <w:right w:val="nil"/>
            </w:tcBorders>
            <w:shd w:val="clear" w:color="auto" w:fill="auto"/>
            <w:noWrap/>
            <w:vAlign w:val="center"/>
            <w:hideMark/>
          </w:tcPr>
          <w:p w14:paraId="5F24959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98B85B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1896933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639B03A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CE88AA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93AD23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1E33D35"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erformance Trade-off </w:t>
            </w:r>
          </w:p>
        </w:tc>
        <w:tc>
          <w:tcPr>
            <w:tcW w:w="850" w:type="dxa"/>
            <w:tcBorders>
              <w:top w:val="single" w:sz="4" w:space="0" w:color="8EA9DB"/>
              <w:left w:val="nil"/>
              <w:bottom w:val="single" w:sz="4" w:space="0" w:color="8EA9DB"/>
              <w:right w:val="nil"/>
            </w:tcBorders>
            <w:shd w:val="clear" w:color="D9E1F2" w:fill="D9E1F2"/>
            <w:noWrap/>
            <w:vAlign w:val="center"/>
            <w:hideMark/>
          </w:tcPr>
          <w:p w14:paraId="75AFEF5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797EF68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16C4DCA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1952E33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BE487C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9CEF28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09F3C6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hysics Simulation Review </w:t>
            </w:r>
          </w:p>
        </w:tc>
        <w:tc>
          <w:tcPr>
            <w:tcW w:w="850" w:type="dxa"/>
            <w:tcBorders>
              <w:top w:val="single" w:sz="4" w:space="0" w:color="8EA9DB"/>
              <w:left w:val="nil"/>
              <w:bottom w:val="single" w:sz="4" w:space="0" w:color="8EA9DB"/>
              <w:right w:val="nil"/>
            </w:tcBorders>
            <w:shd w:val="clear" w:color="auto" w:fill="auto"/>
            <w:noWrap/>
            <w:vAlign w:val="center"/>
            <w:hideMark/>
          </w:tcPr>
          <w:p w14:paraId="07DE278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709DFD5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780BDF8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A8ADC1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C2A320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6F8C74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33A8AF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lanets Studio </w:t>
            </w:r>
          </w:p>
        </w:tc>
        <w:tc>
          <w:tcPr>
            <w:tcW w:w="850" w:type="dxa"/>
            <w:tcBorders>
              <w:top w:val="single" w:sz="4" w:space="0" w:color="8EA9DB"/>
              <w:left w:val="nil"/>
              <w:bottom w:val="single" w:sz="4" w:space="0" w:color="8EA9DB"/>
              <w:right w:val="nil"/>
            </w:tcBorders>
            <w:shd w:val="clear" w:color="D9E1F2" w:fill="D9E1F2"/>
            <w:noWrap/>
            <w:vAlign w:val="center"/>
            <w:hideMark/>
          </w:tcPr>
          <w:p w14:paraId="07F21DD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E6FA17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B921C5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F55DB7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BD073D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67CF4A6"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1012C1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lanning Structure </w:t>
            </w:r>
          </w:p>
        </w:tc>
        <w:tc>
          <w:tcPr>
            <w:tcW w:w="850" w:type="dxa"/>
            <w:tcBorders>
              <w:top w:val="single" w:sz="4" w:space="0" w:color="8EA9DB"/>
              <w:left w:val="nil"/>
              <w:bottom w:val="single" w:sz="4" w:space="0" w:color="8EA9DB"/>
              <w:right w:val="nil"/>
            </w:tcBorders>
            <w:shd w:val="clear" w:color="auto" w:fill="auto"/>
            <w:noWrap/>
            <w:vAlign w:val="center"/>
            <w:hideMark/>
          </w:tcPr>
          <w:p w14:paraId="5505EEA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FA2988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7BC31F0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078B410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44A03B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07A7D8E"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2C2392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lant Layout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1016830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AAC72F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4C2362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9A4759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5412D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5D49CA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62FA18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cess Flow Simulation </w:t>
            </w:r>
          </w:p>
        </w:tc>
        <w:tc>
          <w:tcPr>
            <w:tcW w:w="850" w:type="dxa"/>
            <w:tcBorders>
              <w:top w:val="single" w:sz="4" w:space="0" w:color="8EA9DB"/>
              <w:left w:val="nil"/>
              <w:bottom w:val="single" w:sz="4" w:space="0" w:color="8EA9DB"/>
              <w:right w:val="nil"/>
            </w:tcBorders>
            <w:shd w:val="clear" w:color="auto" w:fill="auto"/>
            <w:noWrap/>
            <w:vAlign w:val="center"/>
            <w:hideMark/>
          </w:tcPr>
          <w:p w14:paraId="7C53A16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F651BC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4E7964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537C2A3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D6C10F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241EE0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88B0F0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cess Plann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29CC879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267B667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67174B5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03B2D7A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7F06C85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D5A9AC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654823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duct Explorer </w:t>
            </w:r>
          </w:p>
        </w:tc>
        <w:tc>
          <w:tcPr>
            <w:tcW w:w="850" w:type="dxa"/>
            <w:tcBorders>
              <w:top w:val="single" w:sz="4" w:space="0" w:color="8EA9DB"/>
              <w:left w:val="nil"/>
              <w:bottom w:val="single" w:sz="4" w:space="0" w:color="8EA9DB"/>
              <w:right w:val="nil"/>
            </w:tcBorders>
            <w:shd w:val="clear" w:color="auto" w:fill="auto"/>
            <w:noWrap/>
            <w:vAlign w:val="center"/>
            <w:hideMark/>
          </w:tcPr>
          <w:p w14:paraId="231365D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A37EE5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EC00AC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86B29F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4236049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87A262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7F0852F"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ject Execu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31321B1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A4611F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1D2C8EB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516CF09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B564AA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43D858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115B4C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ject Gantt </w:t>
            </w:r>
          </w:p>
        </w:tc>
        <w:tc>
          <w:tcPr>
            <w:tcW w:w="850" w:type="dxa"/>
            <w:tcBorders>
              <w:top w:val="single" w:sz="4" w:space="0" w:color="8EA9DB"/>
              <w:left w:val="nil"/>
              <w:bottom w:val="single" w:sz="4" w:space="0" w:color="8EA9DB"/>
              <w:right w:val="nil"/>
            </w:tcBorders>
            <w:shd w:val="clear" w:color="auto" w:fill="auto"/>
            <w:noWrap/>
            <w:vAlign w:val="center"/>
            <w:hideMark/>
          </w:tcPr>
          <w:p w14:paraId="58C5FD2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E8CC0F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38D3A5B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2A8A0D9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D39249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78D676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739641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Project Management </w:t>
            </w:r>
          </w:p>
        </w:tc>
        <w:tc>
          <w:tcPr>
            <w:tcW w:w="850" w:type="dxa"/>
            <w:tcBorders>
              <w:top w:val="single" w:sz="4" w:space="0" w:color="8EA9DB"/>
              <w:left w:val="nil"/>
              <w:bottom w:val="single" w:sz="4" w:space="0" w:color="8EA9DB"/>
              <w:right w:val="nil"/>
            </w:tcBorders>
            <w:shd w:val="clear" w:color="D9E1F2" w:fill="D9E1F2"/>
            <w:noWrap/>
            <w:vAlign w:val="center"/>
            <w:hideMark/>
          </w:tcPr>
          <w:p w14:paraId="5FC289F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533DC5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7198C8F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0D63E53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C5D04C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FA9B01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76C42F0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Quality Rules Capture </w:t>
            </w:r>
          </w:p>
        </w:tc>
        <w:tc>
          <w:tcPr>
            <w:tcW w:w="850" w:type="dxa"/>
            <w:tcBorders>
              <w:top w:val="single" w:sz="4" w:space="0" w:color="8EA9DB"/>
              <w:left w:val="nil"/>
              <w:bottom w:val="single" w:sz="4" w:space="0" w:color="8EA9DB"/>
              <w:right w:val="nil"/>
            </w:tcBorders>
            <w:shd w:val="clear" w:color="auto" w:fill="auto"/>
            <w:noWrap/>
            <w:vAlign w:val="center"/>
            <w:hideMark/>
          </w:tcPr>
          <w:p w14:paraId="5F4D3F9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318D5D1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1739486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B9A388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6769E7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CA66F5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2BD4538B"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equirements </w:t>
            </w:r>
          </w:p>
        </w:tc>
        <w:tc>
          <w:tcPr>
            <w:tcW w:w="850" w:type="dxa"/>
            <w:tcBorders>
              <w:top w:val="single" w:sz="4" w:space="0" w:color="8EA9DB"/>
              <w:left w:val="nil"/>
              <w:bottom w:val="single" w:sz="4" w:space="0" w:color="8EA9DB"/>
              <w:right w:val="nil"/>
            </w:tcBorders>
            <w:shd w:val="clear" w:color="D9E1F2" w:fill="D9E1F2"/>
            <w:noWrap/>
            <w:vAlign w:val="center"/>
            <w:hideMark/>
          </w:tcPr>
          <w:p w14:paraId="0B95CD8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CFB235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198886C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5A7013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2E5958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876BF2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80AAD9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obot Arc Simulation </w:t>
            </w:r>
          </w:p>
        </w:tc>
        <w:tc>
          <w:tcPr>
            <w:tcW w:w="850" w:type="dxa"/>
            <w:tcBorders>
              <w:top w:val="single" w:sz="4" w:space="0" w:color="8EA9DB"/>
              <w:left w:val="nil"/>
              <w:bottom w:val="single" w:sz="4" w:space="0" w:color="8EA9DB"/>
              <w:right w:val="nil"/>
            </w:tcBorders>
            <w:shd w:val="clear" w:color="auto" w:fill="auto"/>
            <w:noWrap/>
            <w:vAlign w:val="center"/>
            <w:hideMark/>
          </w:tcPr>
          <w:p w14:paraId="7CB1F77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526F248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CD97E4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0ECF245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BB20BA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285BF08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3E90ADD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obot Optimiz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4F6AB79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4C11566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02C524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4F5D7C1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06E08F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DAB9B9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A277FB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obot Programming </w:t>
            </w:r>
          </w:p>
        </w:tc>
        <w:tc>
          <w:tcPr>
            <w:tcW w:w="850" w:type="dxa"/>
            <w:tcBorders>
              <w:top w:val="single" w:sz="4" w:space="0" w:color="8EA9DB"/>
              <w:left w:val="nil"/>
              <w:bottom w:val="single" w:sz="4" w:space="0" w:color="8EA9DB"/>
              <w:right w:val="nil"/>
            </w:tcBorders>
            <w:shd w:val="clear" w:color="auto" w:fill="auto"/>
            <w:noWrap/>
            <w:vAlign w:val="center"/>
            <w:hideMark/>
          </w:tcPr>
          <w:p w14:paraId="085ADE4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10D30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120A133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278EE1D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F7BDBC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F09DD3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B7BD29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obot Simul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584A6DD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3A65283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5C4FF5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0185081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793755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CD3304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5878F61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obot Spot Simulation </w:t>
            </w:r>
          </w:p>
        </w:tc>
        <w:tc>
          <w:tcPr>
            <w:tcW w:w="850" w:type="dxa"/>
            <w:tcBorders>
              <w:top w:val="single" w:sz="4" w:space="0" w:color="8EA9DB"/>
              <w:left w:val="nil"/>
              <w:bottom w:val="single" w:sz="4" w:space="0" w:color="8EA9DB"/>
              <w:right w:val="nil"/>
            </w:tcBorders>
            <w:shd w:val="clear" w:color="auto" w:fill="auto"/>
            <w:noWrap/>
            <w:vAlign w:val="center"/>
            <w:hideMark/>
          </w:tcPr>
          <w:p w14:paraId="3385285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66991F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6B1143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105BAF3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85C6D2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E25087F"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CF0E55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obot Surface Simul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509B460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FDB157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2D3980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4A7B182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F59ABE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5D09AC3"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DC3DDE8"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obot Virtual Commissioning </w:t>
            </w:r>
          </w:p>
        </w:tc>
        <w:tc>
          <w:tcPr>
            <w:tcW w:w="850" w:type="dxa"/>
            <w:tcBorders>
              <w:top w:val="single" w:sz="4" w:space="0" w:color="8EA9DB"/>
              <w:left w:val="nil"/>
              <w:bottom w:val="single" w:sz="4" w:space="0" w:color="8EA9DB"/>
              <w:right w:val="nil"/>
            </w:tcBorders>
            <w:shd w:val="clear" w:color="auto" w:fill="auto"/>
            <w:noWrap/>
            <w:vAlign w:val="center"/>
            <w:hideMark/>
          </w:tcPr>
          <w:p w14:paraId="6E24EB1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195BBB1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6F24D37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72D271D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E65789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BF9505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0ECE1D7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Route Management </w:t>
            </w:r>
          </w:p>
        </w:tc>
        <w:tc>
          <w:tcPr>
            <w:tcW w:w="850" w:type="dxa"/>
            <w:tcBorders>
              <w:top w:val="single" w:sz="4" w:space="0" w:color="8EA9DB"/>
              <w:left w:val="nil"/>
              <w:bottom w:val="single" w:sz="4" w:space="0" w:color="8EA9DB"/>
              <w:right w:val="nil"/>
            </w:tcBorders>
            <w:shd w:val="clear" w:color="D9E1F2" w:fill="D9E1F2"/>
            <w:noWrap/>
            <w:vAlign w:val="center"/>
            <w:hideMark/>
          </w:tcPr>
          <w:p w14:paraId="144DCE1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7E7994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5AF0F61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91E99E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602941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DEE43ED"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68CD739"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heet Metal Hydro-formed </w:t>
            </w:r>
          </w:p>
        </w:tc>
        <w:tc>
          <w:tcPr>
            <w:tcW w:w="850" w:type="dxa"/>
            <w:tcBorders>
              <w:top w:val="single" w:sz="4" w:space="0" w:color="8EA9DB"/>
              <w:left w:val="nil"/>
              <w:bottom w:val="single" w:sz="4" w:space="0" w:color="8EA9DB"/>
              <w:right w:val="nil"/>
            </w:tcBorders>
            <w:shd w:val="clear" w:color="auto" w:fill="auto"/>
            <w:noWrap/>
            <w:vAlign w:val="center"/>
            <w:hideMark/>
          </w:tcPr>
          <w:p w14:paraId="4429A4E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CA94F0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5648753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4C66E8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3B8A912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28E9F2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48B0C9F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imulation Manager </w:t>
            </w:r>
          </w:p>
        </w:tc>
        <w:tc>
          <w:tcPr>
            <w:tcW w:w="850" w:type="dxa"/>
            <w:tcBorders>
              <w:top w:val="single" w:sz="4" w:space="0" w:color="8EA9DB"/>
              <w:left w:val="nil"/>
              <w:bottom w:val="single" w:sz="4" w:space="0" w:color="8EA9DB"/>
              <w:right w:val="nil"/>
            </w:tcBorders>
            <w:shd w:val="clear" w:color="D9E1F2" w:fill="D9E1F2"/>
            <w:noWrap/>
            <w:vAlign w:val="center"/>
            <w:hideMark/>
          </w:tcPr>
          <w:p w14:paraId="4141E88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1882089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F904D4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6DF0FD5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13327E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3F2B8C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47CC45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tatic Study </w:t>
            </w:r>
          </w:p>
        </w:tc>
        <w:tc>
          <w:tcPr>
            <w:tcW w:w="850" w:type="dxa"/>
            <w:tcBorders>
              <w:top w:val="single" w:sz="4" w:space="0" w:color="8EA9DB"/>
              <w:left w:val="nil"/>
              <w:bottom w:val="single" w:sz="4" w:space="0" w:color="8EA9DB"/>
              <w:right w:val="nil"/>
            </w:tcBorders>
            <w:shd w:val="clear" w:color="auto" w:fill="auto"/>
            <w:noWrap/>
            <w:vAlign w:val="center"/>
            <w:hideMark/>
          </w:tcPr>
          <w:p w14:paraId="6185B67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61B4EFA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auto" w:fill="auto"/>
            <w:noWrap/>
            <w:vAlign w:val="center"/>
            <w:hideMark/>
          </w:tcPr>
          <w:p w14:paraId="755ADB5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399E8F1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12E485E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454C8C5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1A68DE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Structural Package </w:t>
            </w:r>
          </w:p>
        </w:tc>
        <w:tc>
          <w:tcPr>
            <w:tcW w:w="850" w:type="dxa"/>
            <w:tcBorders>
              <w:top w:val="single" w:sz="4" w:space="0" w:color="8EA9DB"/>
              <w:left w:val="nil"/>
              <w:bottom w:val="single" w:sz="4" w:space="0" w:color="8EA9DB"/>
              <w:right w:val="nil"/>
            </w:tcBorders>
            <w:shd w:val="clear" w:color="D9E1F2" w:fill="D9E1F2"/>
            <w:noWrap/>
            <w:vAlign w:val="center"/>
            <w:hideMark/>
          </w:tcPr>
          <w:p w14:paraId="1D9F46F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27330D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1825E5F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00F465F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3AF788E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7A1DFD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4AFE8C7"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Time-Motion Study </w:t>
            </w:r>
          </w:p>
        </w:tc>
        <w:tc>
          <w:tcPr>
            <w:tcW w:w="850" w:type="dxa"/>
            <w:tcBorders>
              <w:top w:val="single" w:sz="4" w:space="0" w:color="8EA9DB"/>
              <w:left w:val="nil"/>
              <w:bottom w:val="single" w:sz="4" w:space="0" w:color="8EA9DB"/>
              <w:right w:val="nil"/>
            </w:tcBorders>
            <w:shd w:val="clear" w:color="auto" w:fill="auto"/>
            <w:noWrap/>
            <w:vAlign w:val="center"/>
            <w:hideMark/>
          </w:tcPr>
          <w:p w14:paraId="0B81DC9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FF8F6A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D1A73E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5ADD309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29E229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5F9338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815CF11"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Tool Analysis </w:t>
            </w:r>
          </w:p>
        </w:tc>
        <w:tc>
          <w:tcPr>
            <w:tcW w:w="850" w:type="dxa"/>
            <w:tcBorders>
              <w:top w:val="single" w:sz="4" w:space="0" w:color="8EA9DB"/>
              <w:left w:val="nil"/>
              <w:bottom w:val="single" w:sz="4" w:space="0" w:color="8EA9DB"/>
              <w:right w:val="nil"/>
            </w:tcBorders>
            <w:shd w:val="clear" w:color="D9E1F2" w:fill="D9E1F2"/>
            <w:noWrap/>
            <w:vAlign w:val="center"/>
            <w:hideMark/>
          </w:tcPr>
          <w:p w14:paraId="57B5985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CA2214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22E3EC0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1CE186D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2FF44A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6016792"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43B7840"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User Groups </w:t>
            </w:r>
          </w:p>
        </w:tc>
        <w:tc>
          <w:tcPr>
            <w:tcW w:w="850" w:type="dxa"/>
            <w:tcBorders>
              <w:top w:val="single" w:sz="4" w:space="0" w:color="8EA9DB"/>
              <w:left w:val="nil"/>
              <w:bottom w:val="single" w:sz="4" w:space="0" w:color="8EA9DB"/>
              <w:right w:val="nil"/>
            </w:tcBorders>
            <w:shd w:val="clear" w:color="auto" w:fill="auto"/>
            <w:noWrap/>
            <w:vAlign w:val="center"/>
            <w:hideMark/>
          </w:tcPr>
          <w:p w14:paraId="1880E26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237B4BC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4C163B5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0BEFB86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682E11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0DD596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5EEF4BCA"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lastRenderedPageBreak/>
              <w:t>Variant Analysis </w:t>
            </w:r>
          </w:p>
        </w:tc>
        <w:tc>
          <w:tcPr>
            <w:tcW w:w="850" w:type="dxa"/>
            <w:tcBorders>
              <w:top w:val="single" w:sz="4" w:space="0" w:color="8EA9DB"/>
              <w:left w:val="nil"/>
              <w:bottom w:val="single" w:sz="4" w:space="0" w:color="8EA9DB"/>
              <w:right w:val="nil"/>
            </w:tcBorders>
            <w:shd w:val="clear" w:color="D9E1F2" w:fill="D9E1F2"/>
            <w:noWrap/>
            <w:vAlign w:val="center"/>
            <w:hideMark/>
          </w:tcPr>
          <w:p w14:paraId="1D3B78F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D9CB43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FBA479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3859731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5AA180F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4F81C6B"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46BA82F4"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Variant Management </w:t>
            </w:r>
          </w:p>
        </w:tc>
        <w:tc>
          <w:tcPr>
            <w:tcW w:w="850" w:type="dxa"/>
            <w:tcBorders>
              <w:top w:val="single" w:sz="4" w:space="0" w:color="8EA9DB"/>
              <w:left w:val="nil"/>
              <w:bottom w:val="single" w:sz="4" w:space="0" w:color="8EA9DB"/>
              <w:right w:val="nil"/>
            </w:tcBorders>
            <w:shd w:val="clear" w:color="auto" w:fill="auto"/>
            <w:noWrap/>
            <w:vAlign w:val="center"/>
            <w:hideMark/>
          </w:tcPr>
          <w:p w14:paraId="7C3EA4A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A3E9F90"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1F7C208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77F8538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0CAA1BC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D595394"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D673C7D"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Virtual to Real Shape Morphing </w:t>
            </w:r>
          </w:p>
        </w:tc>
        <w:tc>
          <w:tcPr>
            <w:tcW w:w="850" w:type="dxa"/>
            <w:tcBorders>
              <w:top w:val="single" w:sz="4" w:space="0" w:color="8EA9DB"/>
              <w:left w:val="nil"/>
              <w:bottom w:val="single" w:sz="4" w:space="0" w:color="8EA9DB"/>
              <w:right w:val="nil"/>
            </w:tcBorders>
            <w:shd w:val="clear" w:color="D9E1F2" w:fill="D9E1F2"/>
            <w:noWrap/>
            <w:vAlign w:val="center"/>
            <w:hideMark/>
          </w:tcPr>
          <w:p w14:paraId="2C887EE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0B79F2C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993" w:type="dxa"/>
            <w:tcBorders>
              <w:top w:val="single" w:sz="4" w:space="0" w:color="8EA9DB"/>
              <w:left w:val="nil"/>
              <w:bottom w:val="single" w:sz="4" w:space="0" w:color="8EA9DB"/>
              <w:right w:val="nil"/>
            </w:tcBorders>
            <w:shd w:val="clear" w:color="D9E1F2" w:fill="D9E1F2"/>
            <w:noWrap/>
            <w:vAlign w:val="center"/>
            <w:hideMark/>
          </w:tcPr>
          <w:p w14:paraId="6063D4B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70E39C0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66E5EA4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3BA974E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06E8079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Work Instructions </w:t>
            </w:r>
          </w:p>
        </w:tc>
        <w:tc>
          <w:tcPr>
            <w:tcW w:w="850" w:type="dxa"/>
            <w:tcBorders>
              <w:top w:val="single" w:sz="4" w:space="0" w:color="8EA9DB"/>
              <w:left w:val="nil"/>
              <w:bottom w:val="single" w:sz="4" w:space="0" w:color="8EA9DB"/>
              <w:right w:val="nil"/>
            </w:tcBorders>
            <w:shd w:val="clear" w:color="auto" w:fill="auto"/>
            <w:noWrap/>
            <w:vAlign w:val="center"/>
            <w:hideMark/>
          </w:tcPr>
          <w:p w14:paraId="0E77255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0BE1128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549102F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auto" w:fill="auto"/>
            <w:noWrap/>
            <w:vAlign w:val="center"/>
            <w:hideMark/>
          </w:tcPr>
          <w:p w14:paraId="5A2C68F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74C4C43E"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582F2A79"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6EF6E82E"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Work Plan Publication </w:t>
            </w:r>
          </w:p>
        </w:tc>
        <w:tc>
          <w:tcPr>
            <w:tcW w:w="850" w:type="dxa"/>
            <w:tcBorders>
              <w:top w:val="single" w:sz="4" w:space="0" w:color="8EA9DB"/>
              <w:left w:val="nil"/>
              <w:bottom w:val="single" w:sz="4" w:space="0" w:color="8EA9DB"/>
              <w:right w:val="nil"/>
            </w:tcBorders>
            <w:shd w:val="clear" w:color="D9E1F2" w:fill="D9E1F2"/>
            <w:noWrap/>
            <w:vAlign w:val="center"/>
            <w:hideMark/>
          </w:tcPr>
          <w:p w14:paraId="11362F3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66BEFAD2"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7A924F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x</w:t>
            </w:r>
          </w:p>
        </w:tc>
        <w:tc>
          <w:tcPr>
            <w:tcW w:w="850" w:type="dxa"/>
            <w:tcBorders>
              <w:top w:val="single" w:sz="4" w:space="0" w:color="8EA9DB"/>
              <w:left w:val="nil"/>
              <w:bottom w:val="single" w:sz="4" w:space="0" w:color="8EA9DB"/>
              <w:right w:val="nil"/>
            </w:tcBorders>
            <w:shd w:val="clear" w:color="D9E1F2" w:fill="D9E1F2"/>
            <w:noWrap/>
            <w:vAlign w:val="center"/>
            <w:hideMark/>
          </w:tcPr>
          <w:p w14:paraId="3EFB763D"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4FF3D49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661BAB7"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247D55B3"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xGenerative Design </w:t>
            </w:r>
          </w:p>
        </w:tc>
        <w:tc>
          <w:tcPr>
            <w:tcW w:w="850" w:type="dxa"/>
            <w:tcBorders>
              <w:top w:val="single" w:sz="4" w:space="0" w:color="8EA9DB"/>
              <w:left w:val="nil"/>
              <w:bottom w:val="single" w:sz="4" w:space="0" w:color="8EA9DB"/>
              <w:right w:val="nil"/>
            </w:tcBorders>
            <w:shd w:val="clear" w:color="auto" w:fill="auto"/>
            <w:noWrap/>
            <w:vAlign w:val="center"/>
            <w:hideMark/>
          </w:tcPr>
          <w:p w14:paraId="774D838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73BBA12A"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022C14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505D350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22C839E5"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0B9BA25C"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1E44E4F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xShape Design </w:t>
            </w:r>
          </w:p>
        </w:tc>
        <w:tc>
          <w:tcPr>
            <w:tcW w:w="850" w:type="dxa"/>
            <w:tcBorders>
              <w:top w:val="single" w:sz="4" w:space="0" w:color="8EA9DB"/>
              <w:left w:val="nil"/>
              <w:bottom w:val="single" w:sz="4" w:space="0" w:color="8EA9DB"/>
              <w:right w:val="nil"/>
            </w:tcBorders>
            <w:shd w:val="clear" w:color="D9E1F2" w:fill="D9E1F2"/>
            <w:noWrap/>
            <w:vAlign w:val="center"/>
            <w:hideMark/>
          </w:tcPr>
          <w:p w14:paraId="54115D9B"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3940D6C8"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077C77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4D001501"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7329C1C"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1B4CFBE1"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auto" w:fill="auto"/>
            <w:noWrap/>
            <w:vAlign w:val="center"/>
            <w:hideMark/>
          </w:tcPr>
          <w:p w14:paraId="6CB06222"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xShape </w:t>
            </w:r>
          </w:p>
        </w:tc>
        <w:tc>
          <w:tcPr>
            <w:tcW w:w="850" w:type="dxa"/>
            <w:tcBorders>
              <w:top w:val="single" w:sz="4" w:space="0" w:color="8EA9DB"/>
              <w:left w:val="nil"/>
              <w:bottom w:val="single" w:sz="4" w:space="0" w:color="8EA9DB"/>
              <w:right w:val="nil"/>
            </w:tcBorders>
            <w:shd w:val="clear" w:color="auto" w:fill="auto"/>
            <w:noWrap/>
            <w:vAlign w:val="center"/>
            <w:hideMark/>
          </w:tcPr>
          <w:p w14:paraId="45B1B3D4"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auto" w:fill="auto"/>
            <w:noWrap/>
            <w:vAlign w:val="center"/>
            <w:hideMark/>
          </w:tcPr>
          <w:p w14:paraId="4D4CA10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auto" w:fill="auto"/>
            <w:noWrap/>
            <w:vAlign w:val="center"/>
            <w:hideMark/>
          </w:tcPr>
          <w:p w14:paraId="0FCB9C8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auto" w:fill="auto"/>
            <w:noWrap/>
            <w:vAlign w:val="center"/>
            <w:hideMark/>
          </w:tcPr>
          <w:p w14:paraId="113FFBD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auto" w:fill="auto"/>
            <w:noWrap/>
            <w:vAlign w:val="center"/>
            <w:hideMark/>
          </w:tcPr>
          <w:p w14:paraId="5EAC83E6"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7502E010" w14:textId="77777777" w:rsidTr="0097084A">
        <w:trPr>
          <w:trHeight w:val="300"/>
        </w:trPr>
        <w:tc>
          <w:tcPr>
            <w:tcW w:w="3681" w:type="dxa"/>
            <w:tcBorders>
              <w:top w:val="single" w:sz="4" w:space="0" w:color="8EA9DB"/>
              <w:left w:val="single" w:sz="4" w:space="0" w:color="8EA9DB"/>
              <w:bottom w:val="single" w:sz="4" w:space="0" w:color="8EA9DB"/>
              <w:right w:val="nil"/>
            </w:tcBorders>
            <w:shd w:val="clear" w:color="D9E1F2" w:fill="D9E1F2"/>
            <w:noWrap/>
            <w:vAlign w:val="center"/>
            <w:hideMark/>
          </w:tcPr>
          <w:p w14:paraId="73679ABC" w14:textId="77777777" w:rsidR="0097084A" w:rsidRPr="00FF6A71" w:rsidRDefault="0097084A" w:rsidP="008969BE">
            <w:pPr>
              <w:spacing w:before="0" w:after="0" w:line="240" w:lineRule="auto"/>
              <w:jc w:val="left"/>
              <w:rPr>
                <w:rFonts w:cstheme="minorHAnsi"/>
                <w:color w:val="000000"/>
                <w:sz w:val="16"/>
                <w:szCs w:val="16"/>
              </w:rPr>
            </w:pPr>
            <w:r w:rsidRPr="00FF6A71">
              <w:rPr>
                <w:rFonts w:cstheme="minorHAnsi"/>
                <w:color w:val="000000"/>
                <w:sz w:val="16"/>
                <w:szCs w:val="16"/>
              </w:rPr>
              <w:t>xSheetMetal </w:t>
            </w:r>
          </w:p>
        </w:tc>
        <w:tc>
          <w:tcPr>
            <w:tcW w:w="850" w:type="dxa"/>
            <w:tcBorders>
              <w:top w:val="single" w:sz="4" w:space="0" w:color="8EA9DB"/>
              <w:left w:val="nil"/>
              <w:bottom w:val="single" w:sz="4" w:space="0" w:color="8EA9DB"/>
              <w:right w:val="nil"/>
            </w:tcBorders>
            <w:shd w:val="clear" w:color="D9E1F2" w:fill="D9E1F2"/>
            <w:noWrap/>
            <w:vAlign w:val="center"/>
            <w:hideMark/>
          </w:tcPr>
          <w:p w14:paraId="68A820B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1134" w:type="dxa"/>
            <w:tcBorders>
              <w:top w:val="single" w:sz="4" w:space="0" w:color="8EA9DB"/>
              <w:left w:val="nil"/>
              <w:bottom w:val="single" w:sz="4" w:space="0" w:color="8EA9DB"/>
              <w:right w:val="nil"/>
            </w:tcBorders>
            <w:shd w:val="clear" w:color="D9E1F2" w:fill="D9E1F2"/>
            <w:noWrap/>
            <w:vAlign w:val="center"/>
            <w:hideMark/>
          </w:tcPr>
          <w:p w14:paraId="14FD225F"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993" w:type="dxa"/>
            <w:tcBorders>
              <w:top w:val="single" w:sz="4" w:space="0" w:color="8EA9DB"/>
              <w:left w:val="nil"/>
              <w:bottom w:val="single" w:sz="4" w:space="0" w:color="8EA9DB"/>
              <w:right w:val="nil"/>
            </w:tcBorders>
            <w:shd w:val="clear" w:color="D9E1F2" w:fill="D9E1F2"/>
            <w:noWrap/>
            <w:vAlign w:val="center"/>
            <w:hideMark/>
          </w:tcPr>
          <w:p w14:paraId="4E1C47F7"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0" w:type="dxa"/>
            <w:tcBorders>
              <w:top w:val="single" w:sz="4" w:space="0" w:color="8EA9DB"/>
              <w:left w:val="nil"/>
              <w:bottom w:val="single" w:sz="4" w:space="0" w:color="8EA9DB"/>
              <w:right w:val="nil"/>
            </w:tcBorders>
            <w:shd w:val="clear" w:color="D9E1F2" w:fill="D9E1F2"/>
            <w:noWrap/>
            <w:vAlign w:val="center"/>
            <w:hideMark/>
          </w:tcPr>
          <w:p w14:paraId="2E01A413"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c>
          <w:tcPr>
            <w:tcW w:w="851" w:type="dxa"/>
            <w:tcBorders>
              <w:top w:val="single" w:sz="4" w:space="0" w:color="8EA9DB"/>
              <w:left w:val="nil"/>
              <w:bottom w:val="single" w:sz="4" w:space="0" w:color="8EA9DB"/>
              <w:right w:val="single" w:sz="4" w:space="0" w:color="8EA9DB"/>
            </w:tcBorders>
            <w:shd w:val="clear" w:color="D9E1F2" w:fill="D9E1F2"/>
            <w:noWrap/>
            <w:vAlign w:val="center"/>
            <w:hideMark/>
          </w:tcPr>
          <w:p w14:paraId="10004279" w14:textId="77777777" w:rsidR="0097084A" w:rsidRPr="00FF6A71" w:rsidRDefault="0097084A" w:rsidP="008969BE">
            <w:pPr>
              <w:spacing w:before="0" w:after="0" w:line="240" w:lineRule="auto"/>
              <w:jc w:val="center"/>
              <w:rPr>
                <w:rFonts w:cstheme="minorHAnsi"/>
                <w:color w:val="000000"/>
                <w:sz w:val="16"/>
                <w:szCs w:val="16"/>
              </w:rPr>
            </w:pPr>
            <w:r w:rsidRPr="00FF6A71">
              <w:rPr>
                <w:rFonts w:cstheme="minorHAnsi"/>
                <w:color w:val="000000"/>
                <w:sz w:val="16"/>
                <w:szCs w:val="16"/>
              </w:rPr>
              <w:t>-</w:t>
            </w:r>
          </w:p>
        </w:tc>
      </w:tr>
      <w:tr w:rsidR="0097084A" w:rsidRPr="00FF6A71" w14:paraId="67466770" w14:textId="77777777" w:rsidTr="0097084A">
        <w:trPr>
          <w:trHeight w:val="300"/>
        </w:trPr>
        <w:tc>
          <w:tcPr>
            <w:tcW w:w="3681" w:type="dxa"/>
            <w:tcBorders>
              <w:top w:val="double" w:sz="6" w:space="0" w:color="4472C4"/>
              <w:left w:val="single" w:sz="4" w:space="0" w:color="8EA9DB"/>
              <w:bottom w:val="single" w:sz="4" w:space="0" w:color="8EA9DB"/>
              <w:right w:val="nil"/>
            </w:tcBorders>
            <w:shd w:val="clear" w:color="auto" w:fill="auto"/>
            <w:noWrap/>
            <w:vAlign w:val="center"/>
            <w:hideMark/>
          </w:tcPr>
          <w:p w14:paraId="0A5ACA4A" w14:textId="77777777" w:rsidR="0097084A" w:rsidRPr="00FF6A71" w:rsidRDefault="0097084A" w:rsidP="008969BE">
            <w:pPr>
              <w:spacing w:before="0" w:after="0" w:line="240" w:lineRule="auto"/>
              <w:jc w:val="left"/>
              <w:rPr>
                <w:rFonts w:cstheme="minorHAnsi"/>
                <w:b/>
                <w:bCs/>
                <w:color w:val="000000"/>
                <w:sz w:val="16"/>
                <w:szCs w:val="16"/>
              </w:rPr>
            </w:pPr>
            <w:r w:rsidRPr="00FF6A71">
              <w:rPr>
                <w:rFonts w:cstheme="minorHAnsi"/>
                <w:b/>
                <w:bCs/>
                <w:color w:val="000000"/>
                <w:sz w:val="16"/>
                <w:szCs w:val="16"/>
              </w:rPr>
              <w:t>Total (253 unique apps)</w:t>
            </w:r>
          </w:p>
        </w:tc>
        <w:tc>
          <w:tcPr>
            <w:tcW w:w="850" w:type="dxa"/>
            <w:tcBorders>
              <w:top w:val="double" w:sz="6" w:space="0" w:color="4472C4"/>
              <w:left w:val="nil"/>
              <w:bottom w:val="single" w:sz="4" w:space="0" w:color="8EA9DB"/>
              <w:right w:val="nil"/>
            </w:tcBorders>
            <w:shd w:val="clear" w:color="auto" w:fill="auto"/>
            <w:noWrap/>
            <w:vAlign w:val="center"/>
            <w:hideMark/>
          </w:tcPr>
          <w:p w14:paraId="580F31C1" w14:textId="77777777" w:rsidR="0097084A" w:rsidRPr="00FF6A71" w:rsidRDefault="0097084A" w:rsidP="008969BE">
            <w:pPr>
              <w:spacing w:before="0" w:after="0" w:line="240" w:lineRule="auto"/>
              <w:jc w:val="center"/>
              <w:rPr>
                <w:rFonts w:cstheme="minorHAnsi"/>
                <w:b/>
                <w:bCs/>
                <w:color w:val="000000"/>
                <w:sz w:val="16"/>
                <w:szCs w:val="16"/>
              </w:rPr>
            </w:pPr>
            <w:r w:rsidRPr="00FF6A71">
              <w:rPr>
                <w:rFonts w:cstheme="minorHAnsi"/>
                <w:b/>
                <w:bCs/>
                <w:color w:val="000000"/>
                <w:sz w:val="16"/>
                <w:szCs w:val="16"/>
              </w:rPr>
              <w:t>101</w:t>
            </w:r>
          </w:p>
        </w:tc>
        <w:tc>
          <w:tcPr>
            <w:tcW w:w="1134" w:type="dxa"/>
            <w:tcBorders>
              <w:top w:val="double" w:sz="6" w:space="0" w:color="4472C4"/>
              <w:left w:val="nil"/>
              <w:bottom w:val="single" w:sz="4" w:space="0" w:color="8EA9DB"/>
              <w:right w:val="nil"/>
            </w:tcBorders>
            <w:shd w:val="clear" w:color="auto" w:fill="auto"/>
            <w:noWrap/>
            <w:vAlign w:val="center"/>
            <w:hideMark/>
          </w:tcPr>
          <w:p w14:paraId="59F48DC8" w14:textId="77777777" w:rsidR="0097084A" w:rsidRPr="00FF6A71" w:rsidRDefault="0097084A" w:rsidP="008969BE">
            <w:pPr>
              <w:spacing w:before="0" w:after="0" w:line="240" w:lineRule="auto"/>
              <w:jc w:val="center"/>
              <w:rPr>
                <w:rFonts w:cstheme="minorHAnsi"/>
                <w:b/>
                <w:bCs/>
                <w:color w:val="000000"/>
                <w:sz w:val="16"/>
                <w:szCs w:val="16"/>
              </w:rPr>
            </w:pPr>
            <w:r w:rsidRPr="00FF6A71">
              <w:rPr>
                <w:rFonts w:cstheme="minorHAnsi"/>
                <w:b/>
                <w:bCs/>
                <w:color w:val="000000"/>
                <w:sz w:val="16"/>
                <w:szCs w:val="16"/>
              </w:rPr>
              <w:t>139</w:t>
            </w:r>
          </w:p>
        </w:tc>
        <w:tc>
          <w:tcPr>
            <w:tcW w:w="993" w:type="dxa"/>
            <w:tcBorders>
              <w:top w:val="double" w:sz="6" w:space="0" w:color="4472C4"/>
              <w:left w:val="nil"/>
              <w:bottom w:val="single" w:sz="4" w:space="0" w:color="8EA9DB"/>
              <w:right w:val="nil"/>
            </w:tcBorders>
            <w:shd w:val="clear" w:color="auto" w:fill="auto"/>
            <w:noWrap/>
            <w:vAlign w:val="center"/>
            <w:hideMark/>
          </w:tcPr>
          <w:p w14:paraId="15F0153D" w14:textId="77777777" w:rsidR="0097084A" w:rsidRPr="00FF6A71" w:rsidRDefault="0097084A" w:rsidP="008969BE">
            <w:pPr>
              <w:spacing w:before="0" w:after="0" w:line="240" w:lineRule="auto"/>
              <w:jc w:val="center"/>
              <w:rPr>
                <w:rFonts w:cstheme="minorHAnsi"/>
                <w:b/>
                <w:bCs/>
                <w:color w:val="000000"/>
                <w:sz w:val="16"/>
                <w:szCs w:val="16"/>
              </w:rPr>
            </w:pPr>
            <w:r w:rsidRPr="00FF6A71">
              <w:rPr>
                <w:rFonts w:cstheme="minorHAnsi"/>
                <w:b/>
                <w:bCs/>
                <w:color w:val="000000"/>
                <w:sz w:val="16"/>
                <w:szCs w:val="16"/>
              </w:rPr>
              <w:t>91</w:t>
            </w:r>
          </w:p>
        </w:tc>
        <w:tc>
          <w:tcPr>
            <w:tcW w:w="850" w:type="dxa"/>
            <w:tcBorders>
              <w:top w:val="double" w:sz="6" w:space="0" w:color="4472C4"/>
              <w:left w:val="nil"/>
              <w:bottom w:val="single" w:sz="4" w:space="0" w:color="8EA9DB"/>
              <w:right w:val="nil"/>
            </w:tcBorders>
            <w:shd w:val="clear" w:color="auto" w:fill="auto"/>
            <w:noWrap/>
            <w:vAlign w:val="center"/>
            <w:hideMark/>
          </w:tcPr>
          <w:p w14:paraId="366B87FF" w14:textId="77777777" w:rsidR="0097084A" w:rsidRPr="00FF6A71" w:rsidRDefault="0097084A" w:rsidP="008969BE">
            <w:pPr>
              <w:spacing w:before="0" w:after="0" w:line="240" w:lineRule="auto"/>
              <w:jc w:val="center"/>
              <w:rPr>
                <w:rFonts w:cstheme="minorHAnsi"/>
                <w:b/>
                <w:bCs/>
                <w:color w:val="000000"/>
                <w:sz w:val="16"/>
                <w:szCs w:val="16"/>
              </w:rPr>
            </w:pPr>
            <w:r w:rsidRPr="00FF6A71">
              <w:rPr>
                <w:rFonts w:cstheme="minorHAnsi"/>
                <w:b/>
                <w:bCs/>
                <w:color w:val="000000"/>
                <w:sz w:val="16"/>
                <w:szCs w:val="16"/>
              </w:rPr>
              <w:t>95</w:t>
            </w:r>
          </w:p>
        </w:tc>
        <w:tc>
          <w:tcPr>
            <w:tcW w:w="851" w:type="dxa"/>
            <w:tcBorders>
              <w:top w:val="double" w:sz="6" w:space="0" w:color="4472C4"/>
              <w:left w:val="nil"/>
              <w:bottom w:val="single" w:sz="4" w:space="0" w:color="8EA9DB"/>
              <w:right w:val="single" w:sz="4" w:space="0" w:color="8EA9DB"/>
            </w:tcBorders>
            <w:shd w:val="clear" w:color="auto" w:fill="auto"/>
            <w:noWrap/>
            <w:vAlign w:val="center"/>
            <w:hideMark/>
          </w:tcPr>
          <w:p w14:paraId="564D1C60" w14:textId="77777777" w:rsidR="0097084A" w:rsidRPr="00FF6A71" w:rsidRDefault="0097084A" w:rsidP="008969BE">
            <w:pPr>
              <w:spacing w:before="0" w:after="0" w:line="240" w:lineRule="auto"/>
              <w:jc w:val="center"/>
              <w:rPr>
                <w:rFonts w:cstheme="minorHAnsi"/>
                <w:b/>
                <w:bCs/>
                <w:color w:val="000000"/>
                <w:sz w:val="16"/>
                <w:szCs w:val="16"/>
              </w:rPr>
            </w:pPr>
            <w:r w:rsidRPr="00FF6A71">
              <w:rPr>
                <w:rFonts w:cstheme="minorHAnsi"/>
                <w:b/>
                <w:bCs/>
                <w:color w:val="000000"/>
                <w:sz w:val="16"/>
                <w:szCs w:val="16"/>
              </w:rPr>
              <w:t>73</w:t>
            </w:r>
          </w:p>
        </w:tc>
      </w:tr>
    </w:tbl>
    <w:p w14:paraId="2A5336DB" w14:textId="77777777" w:rsidR="00A33F88" w:rsidRPr="00FF6A71" w:rsidRDefault="00A33F88" w:rsidP="0097084A">
      <w:pPr>
        <w:rPr>
          <w:rFonts w:cstheme="minorHAnsi"/>
        </w:rPr>
      </w:pPr>
    </w:p>
    <w:p w14:paraId="0DAAFF70" w14:textId="274D088F" w:rsidR="006C5FCB" w:rsidRPr="00FF6A71" w:rsidRDefault="006C5FCB">
      <w:pPr>
        <w:spacing w:before="0" w:after="0" w:line="240" w:lineRule="auto"/>
        <w:jc w:val="left"/>
        <w:rPr>
          <w:ins w:id="31593" w:author="pete jones" w:date="2022-01-04T10:49:00Z"/>
          <w:b/>
          <w:bCs/>
          <w:sz w:val="32"/>
          <w:szCs w:val="22"/>
        </w:rPr>
      </w:pPr>
      <w:ins w:id="31594" w:author="pete jones" w:date="2022-01-04T10:49:00Z">
        <w:r w:rsidRPr="00FF6A71">
          <w:br w:type="page"/>
        </w:r>
      </w:ins>
    </w:p>
    <w:p w14:paraId="514E0D8C" w14:textId="6BB25A45" w:rsidR="0097084A" w:rsidRPr="00FF6A71" w:rsidRDefault="00541BAB">
      <w:pPr>
        <w:pStyle w:val="Heading2"/>
        <w:rPr>
          <w:ins w:id="31595" w:author="pete jones" w:date="2022-01-04T10:47:00Z"/>
        </w:rPr>
        <w:pPrChange w:id="31596" w:author="pete jones" w:date="2022-03-16T17:50:00Z">
          <w:pPr>
            <w:pStyle w:val="Heading6"/>
          </w:pPr>
        </w:pPrChange>
      </w:pPr>
      <w:bookmarkStart w:id="31597" w:name="_Toc99969875"/>
      <w:bookmarkStart w:id="31598" w:name="_Ref92186159"/>
      <w:ins w:id="31599" w:author="pete jones" w:date="2022-03-30T10:35:00Z">
        <w:r>
          <w:lastRenderedPageBreak/>
          <w:t>A d</w:t>
        </w:r>
      </w:ins>
      <w:ins w:id="31600" w:author="pete jones" w:date="2022-01-04T11:15:00Z">
        <w:r w:rsidR="00BB20B2" w:rsidRPr="00FF6A71">
          <w:t>etailed review of a level 4 mathematics text</w:t>
        </w:r>
      </w:ins>
      <w:bookmarkEnd w:id="31597"/>
    </w:p>
    <w:bookmarkEnd w:id="31598"/>
    <w:p w14:paraId="7DC26C86" w14:textId="2296DAEE" w:rsidR="00590CF0" w:rsidRPr="00FF6A71" w:rsidRDefault="00590CF0" w:rsidP="00590CF0">
      <w:pPr>
        <w:rPr>
          <w:ins w:id="31601" w:author="pete jones" w:date="2022-01-04T10:47:00Z"/>
        </w:rPr>
      </w:pPr>
      <w:ins w:id="31602" w:author="pete jones" w:date="2022-01-04T10:47:00Z">
        <w:r w:rsidRPr="00FF6A71">
          <w:t xml:space="preserve">The question is taken from </w:t>
        </w:r>
        <w:r w:rsidRPr="00312F59">
          <w:fldChar w:fldCharType="begin" w:fldLock="1"/>
        </w:r>
        <w:r w:rsidRPr="00FF6A71">
          <w:instrText>ADDIN CSL_CITATION {"citationItems":[{"id":"ITEM-1","itemData":{"ISBN":"978-1-78726-066-5","abstract":"Compiled from various engineering texts 1960-2015","author":[{"dropping-particle":"","family":"Pearson","given":"","non-dropping-particle":"","parse-names":false,"suffix":""}],"edition":"1","editor":[{"dropping-particle":"","family":"Pearson","given":"","non-dropping-particle":"","parse-names":false,"suffix":""}],"id":"ITEM-1","issued":{"date-parts":[["2018"]]},"title":"Higher Nationals in Engineering - Core Textbook","type":"book"},"uris":["http://www.mendeley.com/documents/?uuid=59af7aec-8dd3-45a5-afe7-765a9e169db6"]}],"mendeley":{"formattedCitation":"(Pearson, 2018)","plainTextFormattedCitation":"(Pearson, 2018)","previouslyFormattedCitation":"(Pearson, 2018)"},"properties":{"noteIndex":0},"schema":"https://github.com/citation-style-language/schema/raw/master/csl-citation.json"}</w:instrText>
        </w:r>
        <w:r w:rsidRPr="00312F59">
          <w:fldChar w:fldCharType="separate"/>
        </w:r>
        <w:r w:rsidRPr="00FF6A71">
          <w:rPr>
            <w:noProof/>
          </w:rPr>
          <w:t>(Pearson 2018)</w:t>
        </w:r>
        <w:r w:rsidRPr="00312F59">
          <w:fldChar w:fldCharType="end"/>
        </w:r>
        <w:r w:rsidRPr="00FF6A71">
          <w:t xml:space="preserve"> page237 in the Functions section of </w:t>
        </w:r>
      </w:ins>
      <w:ins w:id="31603" w:author="pete jones" w:date="2022-03-30T10:36:00Z">
        <w:r w:rsidR="00541BAB">
          <w:t xml:space="preserve">the </w:t>
        </w:r>
      </w:ins>
      <w:ins w:id="31604" w:author="pete jones" w:date="2022-01-04T10:47:00Z">
        <w:r w:rsidRPr="00FF6A71">
          <w:t xml:space="preserve">Mathematics module. </w:t>
        </w:r>
      </w:ins>
      <w:ins w:id="31605" w:author="pete jones" w:date="2022-04-01T13:02:00Z">
        <w:r w:rsidR="00176EBF">
          <w:t>Unfortunately, t</w:t>
        </w:r>
      </w:ins>
      <w:ins w:id="31606" w:author="pete jones" w:date="2022-01-04T10:47:00Z">
        <w:r w:rsidRPr="00FF6A71">
          <w:t xml:space="preserve">he text offers no solutions </w:t>
        </w:r>
      </w:ins>
      <w:ins w:id="31607" w:author="pete jones" w:date="2022-03-30T10:36:00Z">
        <w:r w:rsidR="00541BAB">
          <w:t>for</w:t>
        </w:r>
      </w:ins>
      <w:ins w:id="31608" w:author="pete jones" w:date="2022-01-04T10:47:00Z">
        <w:r w:rsidRPr="00FF6A71">
          <w:t xml:space="preserve"> the proofs or diagrams other than the initial figure. </w:t>
        </w:r>
      </w:ins>
      <w:ins w:id="31609" w:author="pete jones" w:date="2022-04-01T13:02:00Z">
        <w:r w:rsidR="00176EBF">
          <w:t>Instead, a</w:t>
        </w:r>
      </w:ins>
      <w:ins w:id="31610" w:author="pete jones" w:date="2022-01-04T10:47:00Z">
        <w:r w:rsidRPr="00FF6A71">
          <w:t>n applied mathematical solution is provided below, followed by a pragmatic engineering design approach using digital engineering (i.e., CAD) kinematic simulations.</w:t>
        </w:r>
      </w:ins>
    </w:p>
    <w:p w14:paraId="26CA4FC3" w14:textId="77777777" w:rsidR="00590CF0" w:rsidRPr="00FF6A71" w:rsidRDefault="00590CF0" w:rsidP="00590CF0">
      <w:pPr>
        <w:rPr>
          <w:ins w:id="31611" w:author="pete jones" w:date="2022-01-04T10:47:00Z"/>
          <w:b/>
          <w:bCs/>
          <w:u w:val="single"/>
        </w:rPr>
      </w:pPr>
      <w:ins w:id="31612" w:author="pete jones" w:date="2022-01-04T10:47:00Z">
        <w:r w:rsidRPr="00FF6A71">
          <w:rPr>
            <w:b/>
            <w:bCs/>
            <w:u w:val="single"/>
          </w:rPr>
          <w:t>The question:</w:t>
        </w:r>
      </w:ins>
    </w:p>
    <w:p w14:paraId="3A62A1B7" w14:textId="5C0D1DF5" w:rsidR="00590CF0" w:rsidRPr="00FF6A71" w:rsidRDefault="00590CF0" w:rsidP="00590CF0">
      <w:pPr>
        <w:ind w:left="720"/>
        <w:rPr>
          <w:ins w:id="31613" w:author="pete jones" w:date="2022-01-04T10:47:00Z"/>
          <w:i/>
          <w:iCs/>
        </w:rPr>
      </w:pPr>
      <w:ins w:id="31614" w:author="pete jones" w:date="2022-01-04T10:47:00Z">
        <w:r w:rsidRPr="00FF6A71">
          <w:rPr>
            <w:i/>
            <w:iCs/>
          </w:rPr>
          <w:t>A mechanism consists of the linkage of three rods AB, BC and CD</w:t>
        </w:r>
      </w:ins>
      <w:ins w:id="31615" w:author="pete jones" w:date="2022-04-01T13:02:00Z">
        <w:r w:rsidR="00176EBF">
          <w:rPr>
            <w:i/>
            <w:iCs/>
          </w:rPr>
          <w:t>,</w:t>
        </w:r>
      </w:ins>
      <w:ins w:id="31616" w:author="pete jones" w:date="2022-01-04T10:47:00Z">
        <w:r w:rsidRPr="00FF6A71">
          <w:rPr>
            <w:i/>
            <w:iCs/>
          </w:rPr>
          <w:t xml:space="preserve"> as shown in </w:t>
        </w:r>
      </w:ins>
      <w:ins w:id="31617" w:author="pete jones" w:date="2022-01-04T16:39:00Z">
        <w:r w:rsidR="00E72D4E">
          <w:rPr>
            <w:i/>
            <w:iCs/>
          </w:rPr>
          <w:fldChar w:fldCharType="begin"/>
        </w:r>
        <w:r w:rsidR="00E72D4E">
          <w:rPr>
            <w:i/>
            <w:iCs/>
          </w:rPr>
          <w:instrText xml:space="preserve"> REF _Ref92206910 \h </w:instrText>
        </w:r>
      </w:ins>
      <w:r w:rsidR="00E72D4E">
        <w:rPr>
          <w:i/>
          <w:iCs/>
        </w:rPr>
      </w:r>
      <w:r w:rsidR="00E72D4E">
        <w:rPr>
          <w:i/>
          <w:iCs/>
        </w:rPr>
        <w:fldChar w:fldCharType="separate"/>
      </w:r>
      <w:ins w:id="31618" w:author="pete jones" w:date="2022-04-05T11:31:00Z">
        <w:r w:rsidR="00D94147" w:rsidRPr="00312F59">
          <w:t xml:space="preserve">Figure </w:t>
        </w:r>
        <w:r w:rsidR="00D94147">
          <w:rPr>
            <w:noProof/>
          </w:rPr>
          <w:t>11</w:t>
        </w:r>
        <w:r w:rsidR="00D94147">
          <w:noBreakHyphen/>
        </w:r>
        <w:r w:rsidR="00D94147">
          <w:rPr>
            <w:noProof/>
          </w:rPr>
          <w:t>8</w:t>
        </w:r>
      </w:ins>
      <w:ins w:id="31619" w:author="pete jones" w:date="2022-01-04T16:39:00Z">
        <w:r w:rsidR="00E72D4E">
          <w:rPr>
            <w:i/>
            <w:iCs/>
          </w:rPr>
          <w:fldChar w:fldCharType="end"/>
        </w:r>
      </w:ins>
      <w:ins w:id="31620" w:author="pete jones" w:date="2022-01-04T10:47:00Z">
        <w:r w:rsidRPr="007C0DAF">
          <w:rPr>
            <w:i/>
            <w:iCs/>
          </w:rPr>
          <w:fldChar w:fldCharType="begin"/>
        </w:r>
        <w:r w:rsidRPr="00FF6A71">
          <w:rPr>
            <w:i/>
            <w:iCs/>
          </w:rPr>
          <w:instrText xml:space="preserve"> REF _Ref66784957 \h  \* MERGEFORMAT </w:instrText>
        </w:r>
      </w:ins>
      <w:r w:rsidRPr="007C0DAF">
        <w:rPr>
          <w:i/>
          <w:iCs/>
        </w:rPr>
      </w:r>
      <w:ins w:id="31621" w:author="pete jones" w:date="2022-01-04T10:47:00Z">
        <w:r w:rsidRPr="007C0DAF">
          <w:rPr>
            <w:i/>
            <w:iCs/>
          </w:rPr>
          <w:fldChar w:fldCharType="end"/>
        </w:r>
        <w:r w:rsidRPr="00FF6A71">
          <w:rPr>
            <w:i/>
            <w:iCs/>
          </w:rPr>
          <w:t xml:space="preserve">, where AB=CD (= a, say), </w:t>
        </w:r>
        <w:r w:rsidRPr="00FF6A71">
          <w:rPr>
            <w:b/>
            <w:bCs/>
            <w:i/>
            <w:iCs/>
          </w:rPr>
          <w:t xml:space="preserve">BC=AD=a </w:t>
        </w:r>
      </w:ins>
      <m:oMath>
        <m:r>
          <w:ins w:id="31622" w:author="pete jones" w:date="2022-01-04T10:47:00Z">
            <m:rPr>
              <m:sty m:val="bi"/>
            </m:rPr>
            <w:rPr>
              <w:rFonts w:ascii="Cambria Math" w:hAnsi="Cambria Math"/>
            </w:rPr>
            <m:t>√</m:t>
          </w:ins>
        </m:r>
      </m:oMath>
      <w:ins w:id="31623" w:author="pete jones" w:date="2022-01-04T10:47:00Z">
        <w:r w:rsidRPr="00FF6A71">
          <w:rPr>
            <w:b/>
            <w:bCs/>
            <w:i/>
            <w:iCs/>
          </w:rPr>
          <w:t>2</w:t>
        </w:r>
        <w:r w:rsidRPr="00FF6A71">
          <w:rPr>
            <w:i/>
            <w:iCs/>
          </w:rPr>
          <w:t>, and M is the midpoint. The rods are freely jointed at B and C</w:t>
        </w:r>
      </w:ins>
      <w:ins w:id="31624" w:author="pete jones" w:date="2022-04-01T13:02:00Z">
        <w:r w:rsidR="00176EBF">
          <w:rPr>
            <w:i/>
            <w:iCs/>
          </w:rPr>
          <w:t>. They</w:t>
        </w:r>
      </w:ins>
      <w:ins w:id="31625" w:author="pete jones" w:date="2022-01-04T10:47:00Z">
        <w:r w:rsidRPr="00FF6A71">
          <w:rPr>
            <w:i/>
            <w:iCs/>
          </w:rPr>
          <w:t xml:space="preserve"> are free to rotate about A and D. Using polar coordinates with their pole at O at the midpoint of AD and the initial line OD, show that the curve described by M as CD rotates about D is </w:t>
        </w:r>
        <w:r w:rsidRPr="00FF6A71">
          <w:rPr>
            <w:b/>
            <w:bCs/>
            <w:i/>
            <w:iCs/>
          </w:rPr>
          <w:t>r</w:t>
        </w:r>
        <w:r w:rsidRPr="00FF6A71">
          <w:rPr>
            <w:b/>
            <w:bCs/>
            <w:i/>
            <w:iCs/>
            <w:vertAlign w:val="superscript"/>
          </w:rPr>
          <w:t xml:space="preserve">2 </w:t>
        </w:r>
        <w:r w:rsidRPr="00FF6A71">
          <w:rPr>
            <w:b/>
            <w:bCs/>
            <w:i/>
            <w:iCs/>
          </w:rPr>
          <w:t>= a</w:t>
        </w:r>
        <w:r w:rsidRPr="00FF6A71">
          <w:rPr>
            <w:b/>
            <w:bCs/>
            <w:i/>
            <w:iCs/>
            <w:vertAlign w:val="superscript"/>
          </w:rPr>
          <w:t>2</w:t>
        </w:r>
        <w:r w:rsidRPr="00FF6A71">
          <w:rPr>
            <w:b/>
            <w:bCs/>
            <w:i/>
            <w:iCs/>
          </w:rPr>
          <w:t xml:space="preserve"> cos 2</w:t>
        </w:r>
      </w:ins>
      <m:oMath>
        <m:r>
          <w:ins w:id="31626" w:author="pete jones" w:date="2022-01-04T10:47:00Z">
            <m:rPr>
              <m:sty m:val="bi"/>
            </m:rPr>
            <w:rPr>
              <w:rFonts w:ascii="Cambria Math" w:hAnsi="Cambria Math"/>
            </w:rPr>
            <m:t>θ</m:t>
          </w:ins>
        </m:r>
      </m:oMath>
      <w:ins w:id="31627" w:author="pete jones" w:date="2022-01-04T10:47:00Z">
        <w:r w:rsidRPr="00FF6A71">
          <w:rPr>
            <w:i/>
            <w:iCs/>
          </w:rPr>
          <w:t>, draw a careful graph of this curve, the ‘lemniscate’ of Bernoulli.</w:t>
        </w:r>
      </w:ins>
    </w:p>
    <w:p w14:paraId="74E2B3F5" w14:textId="77777777" w:rsidR="00590CF0" w:rsidRPr="00FF6A71" w:rsidRDefault="00590CF0" w:rsidP="00590CF0">
      <w:pPr>
        <w:jc w:val="center"/>
        <w:rPr>
          <w:ins w:id="31628" w:author="pete jones" w:date="2022-01-04T10:47:00Z"/>
        </w:rPr>
      </w:pPr>
      <w:ins w:id="31629" w:author="pete jones" w:date="2022-01-04T10:47:00Z">
        <w:r w:rsidRPr="00C15005">
          <w:rPr>
            <w:noProof/>
          </w:rPr>
          <w:drawing>
            <wp:inline distT="0" distB="0" distL="0" distR="0" wp14:anchorId="4B6097FF" wp14:editId="53B3E1BC">
              <wp:extent cx="2468320" cy="1539173"/>
              <wp:effectExtent l="0" t="0" r="8255" b="4445"/>
              <wp:docPr id="34" name="Picture 2">
                <a:extLst xmlns:a="http://schemas.openxmlformats.org/drawingml/2006/main">
                  <a:ext uri="{FF2B5EF4-FFF2-40B4-BE49-F238E27FC236}">
                    <a16:creationId xmlns:a16="http://schemas.microsoft.com/office/drawing/2014/main" id="{A9B465B1-7F70-4CE9-B41B-7D10C49CC5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9B465B1-7F70-4CE9-B41B-7D10C49CC5C3}"/>
                          </a:ext>
                        </a:extLst>
                      </pic:cNvPr>
                      <pic:cNvPicPr>
                        <a:picLocks noChangeAspect="1"/>
                      </pic:cNvPicPr>
                    </pic:nvPicPr>
                    <pic:blipFill rotWithShape="1">
                      <a:blip r:embed="rId103" cstate="print">
                        <a:extLst>
                          <a:ext uri="{28A0092B-C50C-407E-A947-70E740481C1C}">
                            <a14:useLocalDpi xmlns:a14="http://schemas.microsoft.com/office/drawing/2010/main" val="0"/>
                          </a:ext>
                        </a:extLst>
                      </a:blip>
                      <a:srcRect b="69746"/>
                      <a:stretch/>
                    </pic:blipFill>
                    <pic:spPr bwMode="auto">
                      <a:xfrm>
                        <a:off x="0" y="0"/>
                        <a:ext cx="2482811" cy="1548209"/>
                      </a:xfrm>
                      <a:prstGeom prst="rect">
                        <a:avLst/>
                      </a:prstGeom>
                      <a:ln>
                        <a:noFill/>
                      </a:ln>
                      <a:extLst>
                        <a:ext uri="{53640926-AAD7-44D8-BBD7-CCE9431645EC}">
                          <a14:shadowObscured xmlns:a14="http://schemas.microsoft.com/office/drawing/2010/main"/>
                        </a:ext>
                      </a:extLst>
                    </pic:spPr>
                  </pic:pic>
                </a:graphicData>
              </a:graphic>
            </wp:inline>
          </w:drawing>
        </w:r>
      </w:ins>
    </w:p>
    <w:p w14:paraId="381EACF9" w14:textId="7FDD328C" w:rsidR="00590CF0" w:rsidRPr="007C0DAF" w:rsidRDefault="00590CF0">
      <w:pPr>
        <w:pStyle w:val="Caption"/>
        <w:rPr>
          <w:ins w:id="31630" w:author="pete jones" w:date="2022-01-04T10:47:00Z"/>
        </w:rPr>
        <w:pPrChange w:id="31631" w:author="pete jones" w:date="2022-01-04T16:38:00Z">
          <w:pPr>
            <w:pStyle w:val="TOCHeading"/>
            <w:jc w:val="center"/>
          </w:pPr>
        </w:pPrChange>
      </w:pPr>
      <w:bookmarkStart w:id="31632" w:name="_Ref92206910"/>
      <w:bookmarkStart w:id="31633" w:name="_Toc99719335"/>
      <w:ins w:id="31634" w:author="pete jones" w:date="2022-01-04T10:47:00Z">
        <w:r w:rsidRPr="00312F59">
          <w:t xml:space="preserve">Figure </w:t>
        </w:r>
      </w:ins>
      <w:ins w:id="31635" w:author="pete jones" w:date="2022-03-10T14:38:00Z">
        <w:r w:rsidR="00CE4F4E">
          <w:fldChar w:fldCharType="begin"/>
        </w:r>
        <w:r w:rsidR="00CE4F4E">
          <w:instrText xml:space="preserve"> STYLEREF 1 \s </w:instrText>
        </w:r>
      </w:ins>
      <w:r w:rsidR="00CE4F4E">
        <w:fldChar w:fldCharType="separate"/>
      </w:r>
      <w:r w:rsidR="00D94147">
        <w:rPr>
          <w:noProof/>
        </w:rPr>
        <w:t>11</w:t>
      </w:r>
      <w:ins w:id="3163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637" w:author="pete jones" w:date="2022-04-05T11:31:00Z">
        <w:r w:rsidR="00D94147">
          <w:rPr>
            <w:noProof/>
          </w:rPr>
          <w:t>8</w:t>
        </w:r>
      </w:ins>
      <w:ins w:id="31638" w:author="pete jones" w:date="2022-03-10T14:38:00Z">
        <w:r w:rsidR="00CE4F4E">
          <w:fldChar w:fldCharType="end"/>
        </w:r>
      </w:ins>
      <w:bookmarkEnd w:id="31632"/>
      <w:ins w:id="31639" w:author="pete jones" w:date="2022-01-04T10:47:00Z">
        <w:r w:rsidRPr="007C0DAF">
          <w:t>: 4 Bar chain</w:t>
        </w:r>
        <w:bookmarkEnd w:id="31633"/>
      </w:ins>
    </w:p>
    <w:p w14:paraId="0BDEA6C0" w14:textId="77777777" w:rsidR="00590CF0" w:rsidRPr="00FF6A71" w:rsidRDefault="00590CF0" w:rsidP="00590CF0">
      <w:pPr>
        <w:numPr>
          <w:ilvl w:val="0"/>
          <w:numId w:val="82"/>
        </w:numPr>
        <w:rPr>
          <w:ins w:id="31640" w:author="pete jones" w:date="2022-01-04T10:47:00Z"/>
          <w:i/>
          <w:iCs/>
        </w:rPr>
      </w:pPr>
      <w:ins w:id="31641" w:author="pete jones" w:date="2022-01-04T10:47:00Z">
        <w:r w:rsidRPr="00FF6A71">
          <w:rPr>
            <w:i/>
            <w:iCs/>
          </w:rPr>
          <w:t>Show that the cartesian coordinates of M satisfy:</w:t>
        </w:r>
      </w:ins>
    </w:p>
    <w:p w14:paraId="77AFC281" w14:textId="77777777" w:rsidR="00590CF0" w:rsidRPr="00FF6A71" w:rsidRDefault="00590CF0" w:rsidP="00590CF0">
      <w:pPr>
        <w:numPr>
          <w:ilvl w:val="1"/>
          <w:numId w:val="7"/>
        </w:numPr>
        <w:ind w:left="2160"/>
        <w:jc w:val="left"/>
        <w:rPr>
          <w:ins w:id="31642" w:author="pete jones" w:date="2022-01-04T10:47:00Z"/>
        </w:rPr>
      </w:pPr>
      <w:ins w:id="31643" w:author="pete jones" w:date="2022-01-04T10:47:00Z">
        <w:r w:rsidRPr="00FF6A71">
          <w:rPr>
            <w:b/>
            <w:bCs/>
            <w:i/>
            <w:iCs/>
          </w:rPr>
          <w:t>(x</w:t>
        </w:r>
        <w:r w:rsidRPr="00FF6A71">
          <w:rPr>
            <w:b/>
            <w:bCs/>
            <w:i/>
            <w:iCs/>
            <w:vertAlign w:val="superscript"/>
          </w:rPr>
          <w:t>2</w:t>
        </w:r>
        <w:r w:rsidRPr="00FF6A71">
          <w:rPr>
            <w:b/>
            <w:bCs/>
            <w:i/>
            <w:iCs/>
          </w:rPr>
          <w:t xml:space="preserve"> + y</w:t>
        </w:r>
        <w:r w:rsidRPr="00FF6A71">
          <w:rPr>
            <w:b/>
            <w:bCs/>
            <w:i/>
            <w:iCs/>
            <w:vertAlign w:val="superscript"/>
          </w:rPr>
          <w:t>2</w:t>
        </w:r>
        <w:r w:rsidRPr="00FF6A71">
          <w:rPr>
            <w:b/>
            <w:bCs/>
            <w:i/>
            <w:iCs/>
          </w:rPr>
          <w:t>)</w:t>
        </w:r>
        <w:r w:rsidRPr="00FF6A71">
          <w:rPr>
            <w:b/>
            <w:bCs/>
            <w:i/>
            <w:iCs/>
            <w:vertAlign w:val="superscript"/>
          </w:rPr>
          <w:t>2</w:t>
        </w:r>
        <w:r w:rsidRPr="00FF6A71">
          <w:rPr>
            <w:b/>
            <w:bCs/>
            <w:i/>
            <w:iCs/>
          </w:rPr>
          <w:t xml:space="preserve"> = a</w:t>
        </w:r>
        <w:r w:rsidRPr="00FF6A71">
          <w:rPr>
            <w:b/>
            <w:bCs/>
            <w:i/>
            <w:iCs/>
            <w:vertAlign w:val="superscript"/>
          </w:rPr>
          <w:t>2</w:t>
        </w:r>
        <w:r w:rsidRPr="00FF6A71">
          <w:rPr>
            <w:b/>
            <w:bCs/>
            <w:i/>
            <w:iCs/>
          </w:rPr>
          <w:t xml:space="preserve"> (x</w:t>
        </w:r>
        <w:r w:rsidRPr="00FF6A71">
          <w:rPr>
            <w:b/>
            <w:bCs/>
            <w:i/>
            <w:iCs/>
            <w:vertAlign w:val="superscript"/>
          </w:rPr>
          <w:t>2</w:t>
        </w:r>
        <w:r w:rsidRPr="00FF6A71">
          <w:rPr>
            <w:b/>
            <w:bCs/>
            <w:i/>
            <w:iCs/>
          </w:rPr>
          <w:t xml:space="preserve"> – y</w:t>
        </w:r>
        <w:r w:rsidRPr="00FF6A71">
          <w:rPr>
            <w:b/>
            <w:bCs/>
            <w:i/>
            <w:iCs/>
            <w:vertAlign w:val="superscript"/>
          </w:rPr>
          <w:t>2</w:t>
        </w:r>
        <w:r w:rsidRPr="00FF6A71">
          <w:rPr>
            <w:b/>
            <w:bCs/>
            <w:i/>
            <w:iCs/>
          </w:rPr>
          <w:t>)</w:t>
        </w:r>
      </w:ins>
    </w:p>
    <w:p w14:paraId="2CC5B5E4" w14:textId="77777777" w:rsidR="00590CF0" w:rsidRPr="00FF6A71" w:rsidRDefault="00590CF0" w:rsidP="00590CF0">
      <w:pPr>
        <w:numPr>
          <w:ilvl w:val="1"/>
          <w:numId w:val="7"/>
        </w:numPr>
        <w:ind w:left="2160"/>
        <w:jc w:val="left"/>
        <w:rPr>
          <w:ins w:id="31644" w:author="pete jones" w:date="2022-01-04T10:47:00Z"/>
          <w:i/>
          <w:iCs/>
        </w:rPr>
      </w:pPr>
      <w:ins w:id="31645" w:author="pete jones" w:date="2022-01-04T10:47:00Z">
        <w:r w:rsidRPr="00FF6A71">
          <w:rPr>
            <w:b/>
            <w:bCs/>
            <w:i/>
            <w:iCs/>
          </w:rPr>
          <w:t>AM x DM = ½ a</w:t>
        </w:r>
        <w:r w:rsidRPr="00FF6A71">
          <w:rPr>
            <w:b/>
            <w:bCs/>
            <w:i/>
            <w:iCs/>
            <w:vertAlign w:val="superscript"/>
          </w:rPr>
          <w:t>2</w:t>
        </w:r>
      </w:ins>
    </w:p>
    <w:p w14:paraId="37DFBC60" w14:textId="11EDF37D" w:rsidR="00590CF0" w:rsidRPr="00FF6A71" w:rsidRDefault="00590CF0" w:rsidP="00590CF0">
      <w:pPr>
        <w:numPr>
          <w:ilvl w:val="0"/>
          <w:numId w:val="83"/>
        </w:numPr>
        <w:rPr>
          <w:ins w:id="31646" w:author="pete jones" w:date="2022-01-04T10:47:00Z"/>
          <w:i/>
          <w:iCs/>
        </w:rPr>
      </w:pPr>
      <w:ins w:id="31647" w:author="pete jones" w:date="2022-01-04T10:47:00Z">
        <w:r w:rsidRPr="00FF6A71">
          <w:rPr>
            <w:i/>
            <w:iCs/>
          </w:rPr>
          <w:t xml:space="preserve">Show that the equation </w:t>
        </w:r>
        <w:r w:rsidRPr="00FF6A71">
          <w:rPr>
            <w:b/>
            <w:bCs/>
            <w:i/>
            <w:iCs/>
          </w:rPr>
          <w:t xml:space="preserve">r = p / sin( </w:t>
        </w:r>
      </w:ins>
      <m:oMath>
        <m:r>
          <w:ins w:id="31648" w:author="pete jones" w:date="2022-01-04T10:47:00Z">
            <m:rPr>
              <m:sty m:val="bi"/>
            </m:rPr>
            <w:rPr>
              <w:rFonts w:ascii="Cambria Math" w:hAnsi="Cambria Math"/>
            </w:rPr>
            <m:t>θ</m:t>
          </w:ins>
        </m:r>
      </m:oMath>
      <w:ins w:id="31649" w:author="pete jones" w:date="2022-01-04T10:47:00Z">
        <w:r w:rsidRPr="00FF6A71">
          <w:rPr>
            <w:b/>
            <w:bCs/>
            <w:i/>
            <w:iCs/>
          </w:rPr>
          <w:t xml:space="preserve"> – </w:t>
        </w:r>
      </w:ins>
      <m:oMath>
        <m:r>
          <w:ins w:id="31650" w:author="pete jones" w:date="2022-01-04T10:47:00Z">
            <m:rPr>
              <m:sty m:val="bi"/>
            </m:rPr>
            <w:rPr>
              <w:rFonts w:ascii="Cambria Math" w:hAnsi="Cambria Math"/>
            </w:rPr>
            <m:t>α</m:t>
          </w:ins>
        </m:r>
      </m:oMath>
      <w:ins w:id="31651" w:author="pete jones" w:date="2022-01-04T10:47:00Z">
        <w:r w:rsidRPr="00FF6A71">
          <w:rPr>
            <w:b/>
            <w:bCs/>
            <w:i/>
            <w:iCs/>
          </w:rPr>
          <w:t>)</w:t>
        </w:r>
        <w:r w:rsidRPr="00FF6A71">
          <w:rPr>
            <w:i/>
            <w:iCs/>
          </w:rPr>
          <w:t xml:space="preserve"> represents a straight line </w:t>
        </w:r>
      </w:ins>
      <w:ins w:id="31652" w:author="pete jones" w:date="2022-03-30T10:36:00Z">
        <w:r w:rsidR="00541BAB">
          <w:rPr>
            <w:i/>
            <w:iCs/>
          </w:rPr>
          <w:t>that</w:t>
        </w:r>
      </w:ins>
      <w:ins w:id="31653" w:author="pete jones" w:date="2022-01-04T10:47:00Z">
        <w:r w:rsidRPr="00FF6A71">
          <w:rPr>
            <w:i/>
            <w:iCs/>
          </w:rPr>
          <w:t xml:space="preserve"> cuts the x-axis at the angle </w:t>
        </w:r>
      </w:ins>
      <m:oMath>
        <m:r>
          <w:ins w:id="31654" w:author="pete jones" w:date="2022-01-04T10:47:00Z">
            <w:rPr>
              <w:rFonts w:ascii="Cambria Math" w:hAnsi="Cambria Math"/>
            </w:rPr>
            <m:t>"α"</m:t>
          </w:ins>
        </m:r>
      </m:oMath>
      <w:ins w:id="31655" w:author="pete jones" w:date="2022-01-04T10:47:00Z">
        <w:r w:rsidRPr="00FF6A71">
          <w:rPr>
            <w:i/>
            <w:iCs/>
          </w:rPr>
          <w:t xml:space="preserve"> and whose perpendicular distance from the origin is “p</w:t>
        </w:r>
      </w:ins>
      <w:ins w:id="31656" w:author="pete jones" w:date="2022-04-01T13:02:00Z">
        <w:r w:rsidR="00176EBF">
          <w:rPr>
            <w:i/>
            <w:iCs/>
          </w:rPr>
          <w:t>.</w:t>
        </w:r>
      </w:ins>
      <w:ins w:id="31657" w:author="pete jones" w:date="2022-01-04T10:47:00Z">
        <w:r w:rsidRPr="00FF6A71">
          <w:rPr>
            <w:i/>
            <w:iCs/>
          </w:rPr>
          <w:t>”</w:t>
        </w:r>
      </w:ins>
    </w:p>
    <w:p w14:paraId="1D4A92D5" w14:textId="76B136C0" w:rsidR="00590CF0" w:rsidRPr="00FF6A71" w:rsidRDefault="00590CF0" w:rsidP="00590CF0">
      <w:pPr>
        <w:numPr>
          <w:ilvl w:val="0"/>
          <w:numId w:val="83"/>
        </w:numPr>
        <w:rPr>
          <w:ins w:id="31658" w:author="pete jones" w:date="2022-01-04T10:47:00Z"/>
          <w:i/>
          <w:iCs/>
        </w:rPr>
      </w:pPr>
      <w:ins w:id="31659" w:author="pete jones" w:date="2022-01-04T10:47:00Z">
        <w:r w:rsidRPr="00FF6A71">
          <w:rPr>
            <w:i/>
            <w:iCs/>
          </w:rPr>
          <w:lastRenderedPageBreak/>
          <w:t>Use the result from (2) above to find the polar coordinate representation of the line which passes through points (1,2) and (3,3).</w:t>
        </w:r>
      </w:ins>
    </w:p>
    <w:p w14:paraId="50EFB4B1" w14:textId="078E5D70" w:rsidR="00590CF0" w:rsidRPr="00FF6A71" w:rsidRDefault="00590CF0" w:rsidP="00590CF0">
      <w:pPr>
        <w:numPr>
          <w:ilvl w:val="0"/>
          <w:numId w:val="83"/>
        </w:numPr>
        <w:rPr>
          <w:ins w:id="31660" w:author="pete jones" w:date="2022-01-04T10:47:00Z"/>
          <w:i/>
          <w:iCs/>
        </w:rPr>
      </w:pPr>
      <w:ins w:id="31661" w:author="pete jones" w:date="2022-01-04T10:47:00Z">
        <w:r w:rsidRPr="00FF6A71">
          <w:rPr>
            <w:i/>
            <w:iCs/>
          </w:rPr>
          <w:t xml:space="preserve">Show that the equation </w:t>
        </w:r>
        <w:r w:rsidRPr="00FF6A71">
          <w:rPr>
            <w:b/>
            <w:bCs/>
            <w:i/>
            <w:iCs/>
          </w:rPr>
          <w:t xml:space="preserve">r = ep / (1 + e cos </w:t>
        </w:r>
      </w:ins>
      <m:oMath>
        <m:r>
          <w:ins w:id="31662" w:author="pete jones" w:date="2022-01-04T10:47:00Z">
            <m:rPr>
              <m:sty m:val="bi"/>
            </m:rPr>
            <w:rPr>
              <w:rFonts w:ascii="Cambria Math" w:hAnsi="Cambria Math"/>
            </w:rPr>
            <m:t>θ)</m:t>
          </w:ins>
        </m:r>
      </m:oMath>
      <w:ins w:id="31663" w:author="pete jones" w:date="2022-01-04T10:47:00Z">
        <w:r w:rsidRPr="00FF6A71">
          <w:rPr>
            <w:i/>
            <w:iCs/>
          </w:rPr>
          <w:t xml:space="preserve">, where “e” and “p” are constants, represents an ellipse where 0 &lt; e &lt; 1, a parabola where e = 1 and a hyperbola where e &gt; 1, the origin of the coordinate system being at the focus of the conic concerned. </w:t>
        </w:r>
      </w:ins>
    </w:p>
    <w:p w14:paraId="16F3D6CD" w14:textId="77777777" w:rsidR="00590CF0" w:rsidRPr="00FF6A71" w:rsidRDefault="00590CF0" w:rsidP="00590CF0">
      <w:pPr>
        <w:rPr>
          <w:ins w:id="31664" w:author="pete jones" w:date="2022-01-04T10:47:00Z"/>
          <w:b/>
          <w:bCs/>
          <w:u w:val="single"/>
        </w:rPr>
      </w:pPr>
      <w:ins w:id="31665" w:author="pete jones" w:date="2022-01-04T10:47:00Z">
        <w:r w:rsidRPr="00FF6A71">
          <w:rPr>
            <w:b/>
            <w:bCs/>
            <w:u w:val="single"/>
          </w:rPr>
          <w:t>Applied mathematics solution.</w:t>
        </w:r>
      </w:ins>
    </w:p>
    <w:p w14:paraId="23842A8D" w14:textId="70A2AEB1" w:rsidR="00590CF0" w:rsidRPr="00FF6A71" w:rsidRDefault="00590CF0" w:rsidP="00590CF0">
      <w:pPr>
        <w:rPr>
          <w:ins w:id="31666" w:author="pete jones" w:date="2022-01-04T10:47:00Z"/>
        </w:rPr>
      </w:pPr>
      <w:ins w:id="31667" w:author="pete jones" w:date="2022-01-04T10:47:00Z">
        <w:r w:rsidRPr="00FF6A71">
          <w:t>Using Excel to generate data from the given formula for the curve and draw a graph of the curve plot for M gives the following:</w:t>
        </w:r>
        <w:r w:rsidRPr="00FF6A71">
          <w:rPr>
            <w:b/>
            <w:bCs/>
            <w:i/>
            <w:iCs/>
          </w:rPr>
          <w:t xml:space="preserve"> r</w:t>
        </w:r>
        <w:r w:rsidRPr="00FF6A71">
          <w:rPr>
            <w:b/>
            <w:bCs/>
            <w:i/>
            <w:iCs/>
            <w:vertAlign w:val="superscript"/>
          </w:rPr>
          <w:t xml:space="preserve">2 </w:t>
        </w:r>
        <w:r w:rsidRPr="00FF6A71">
          <w:rPr>
            <w:b/>
            <w:bCs/>
            <w:i/>
            <w:iCs/>
          </w:rPr>
          <w:t>= a</w:t>
        </w:r>
        <w:r w:rsidRPr="00FF6A71">
          <w:rPr>
            <w:b/>
            <w:bCs/>
            <w:i/>
            <w:iCs/>
            <w:vertAlign w:val="superscript"/>
          </w:rPr>
          <w:t>2</w:t>
        </w:r>
        <w:r w:rsidRPr="00FF6A71">
          <w:rPr>
            <w:b/>
            <w:bCs/>
            <w:i/>
            <w:iCs/>
          </w:rPr>
          <w:t xml:space="preserve"> cos 2</w:t>
        </w:r>
      </w:ins>
      <m:oMath>
        <m:r>
          <w:ins w:id="31668" w:author="pete jones" w:date="2022-01-04T10:47:00Z">
            <m:rPr>
              <m:sty m:val="bi"/>
            </m:rPr>
            <w:rPr>
              <w:rFonts w:ascii="Cambria Math" w:hAnsi="Cambria Math"/>
            </w:rPr>
            <m:t>θ</m:t>
          </w:ins>
        </m:r>
      </m:oMath>
    </w:p>
    <w:p w14:paraId="20611FEB" w14:textId="77777777" w:rsidR="00590CF0" w:rsidRPr="00FF6A71" w:rsidRDefault="00590CF0" w:rsidP="00590CF0">
      <w:pPr>
        <w:rPr>
          <w:ins w:id="31669" w:author="pete jones" w:date="2022-01-04T10:47:00Z"/>
        </w:rPr>
      </w:pPr>
      <w:ins w:id="31670" w:author="pete jones" w:date="2022-01-04T10:47:00Z">
        <w:r w:rsidRPr="00C15005">
          <w:rPr>
            <w:noProof/>
          </w:rPr>
          <w:drawing>
            <wp:inline distT="0" distB="0" distL="0" distR="0" wp14:anchorId="36E7C9CE" wp14:editId="7535BBE0">
              <wp:extent cx="2143241" cy="162093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143241" cy="1620937"/>
                      </a:xfrm>
                      <a:prstGeom prst="rect">
                        <a:avLst/>
                      </a:prstGeom>
                    </pic:spPr>
                  </pic:pic>
                </a:graphicData>
              </a:graphic>
            </wp:inline>
          </w:drawing>
        </w:r>
        <w:r w:rsidRPr="00FF6A71">
          <w:rPr>
            <w:b/>
            <w:bCs/>
            <w:i/>
            <w:iCs/>
          </w:rPr>
          <w:t xml:space="preserve"> </w:t>
        </w:r>
        <w:r w:rsidRPr="00C15005">
          <w:rPr>
            <w:noProof/>
          </w:rPr>
          <w:drawing>
            <wp:inline distT="0" distB="0" distL="0" distR="0" wp14:anchorId="29756AA0" wp14:editId="1888457C">
              <wp:extent cx="3231254" cy="1001149"/>
              <wp:effectExtent l="0" t="0" r="762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05">
                        <a:extLst>
                          <a:ext uri="{28A0092B-C50C-407E-A947-70E740481C1C}">
                            <a14:useLocalDpi xmlns:a14="http://schemas.microsoft.com/office/drawing/2010/main" val="0"/>
                          </a:ext>
                        </a:extLst>
                      </a:blip>
                      <a:stretch>
                        <a:fillRect/>
                      </a:stretch>
                    </pic:blipFill>
                    <pic:spPr>
                      <a:xfrm>
                        <a:off x="0" y="0"/>
                        <a:ext cx="3231254" cy="1001149"/>
                      </a:xfrm>
                      <a:prstGeom prst="rect">
                        <a:avLst/>
                      </a:prstGeom>
                    </pic:spPr>
                  </pic:pic>
                </a:graphicData>
              </a:graphic>
            </wp:inline>
          </w:drawing>
        </w:r>
      </w:ins>
    </w:p>
    <w:p w14:paraId="491232CB" w14:textId="2ED33DC0" w:rsidR="00590CF0" w:rsidRPr="00FF6A71" w:rsidRDefault="00590CF0" w:rsidP="00590CF0">
      <w:pPr>
        <w:rPr>
          <w:ins w:id="31671" w:author="pete jones" w:date="2022-01-04T10:47:00Z"/>
        </w:rPr>
      </w:pPr>
      <w:ins w:id="31672" w:author="pete jones" w:date="2022-01-04T10:47:00Z">
        <w:r w:rsidRPr="00FF6A71">
          <w:t>The curve formula has been deconstructed and calculated in parts to derive “r” for a given displacement angle</w:t>
        </w:r>
      </w:ins>
      <w:ins w:id="31673" w:author="pete jones" w:date="2022-04-01T13:03:00Z">
        <w:r w:rsidR="00176EBF">
          <w:t>;</w:t>
        </w:r>
      </w:ins>
      <w:ins w:id="31674" w:author="pete jones" w:date="2022-01-04T10:47:00Z">
        <w:r w:rsidRPr="00FF6A71">
          <w:t xml:space="preserve"> it should be noted that “r” fails to calculate (#NUM) due to some data returning a -ve square-root. This method fails to recognise an infle</w:t>
        </w:r>
      </w:ins>
      <w:ins w:id="31675" w:author="pete jones" w:date="2022-03-30T10:36:00Z">
        <w:r w:rsidR="00541BAB">
          <w:t>x</w:t>
        </w:r>
      </w:ins>
      <w:ins w:id="31676" w:author="pete jones" w:date="2022-01-04T10:47:00Z">
        <w:r w:rsidRPr="00FF6A71">
          <w:t>ion when “r” reaches its maximum value or where AB and CD are aligned at 180 and 360 degrees. The same result could have been achieved by accurately plotting the loci of M using set squares on a drawing board.</w:t>
        </w:r>
      </w:ins>
    </w:p>
    <w:p w14:paraId="5A3366F8" w14:textId="731C3D1C" w:rsidR="00590CF0" w:rsidRPr="00FF6A71" w:rsidRDefault="00590CF0" w:rsidP="00590CF0">
      <w:pPr>
        <w:rPr>
          <w:ins w:id="31677" w:author="pete jones" w:date="2022-01-04T10:47:00Z"/>
        </w:rPr>
      </w:pPr>
      <w:ins w:id="31678" w:author="pete jones" w:date="2022-01-04T10:47:00Z">
        <w:r w:rsidRPr="00C15005">
          <w:rPr>
            <w:noProof/>
          </w:rPr>
          <w:lastRenderedPageBreak/>
          <w:drawing>
            <wp:anchor distT="0" distB="0" distL="114300" distR="114300" simplePos="0" relativeHeight="251678720" behindDoc="1" locked="0" layoutInCell="1" allowOverlap="1" wp14:anchorId="3EDE52DB" wp14:editId="721D66DC">
              <wp:simplePos x="0" y="0"/>
              <wp:positionH relativeFrom="column">
                <wp:posOffset>4433297</wp:posOffset>
              </wp:positionH>
              <wp:positionV relativeFrom="paragraph">
                <wp:posOffset>-10768</wp:posOffset>
              </wp:positionV>
              <wp:extent cx="1126319" cy="2286594"/>
              <wp:effectExtent l="0" t="0" r="0" b="0"/>
              <wp:wrapTight wrapText="bothSides">
                <wp:wrapPolygon edited="0">
                  <wp:start x="0" y="0"/>
                  <wp:lineTo x="0" y="21420"/>
                  <wp:lineTo x="21198" y="21420"/>
                  <wp:lineTo x="21198"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129183" cy="229240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F6A71">
          <w:t xml:space="preserve">The solution to part 1a requires basic trigonometry to compute the X, Y coordinates from R and angle </w:t>
        </w:r>
      </w:ins>
      <m:oMath>
        <m:r>
          <w:ins w:id="31679" w:author="pete jones" w:date="2022-01-04T10:47:00Z">
            <w:rPr>
              <w:rFonts w:ascii="Cambria Math" w:hAnsi="Cambria Math"/>
            </w:rPr>
            <m:t>θ.</m:t>
          </w:ins>
        </m:r>
      </m:oMath>
      <w:ins w:id="31680" w:author="pete jones" w:date="2022-01-04T10:47:00Z">
        <w:r w:rsidRPr="00FF6A71">
          <w:t xml:space="preserve"> Using two more columns in the table to evaluate </w:t>
        </w:r>
        <w:r w:rsidRPr="00FF6A71">
          <w:rPr>
            <w:b/>
            <w:bCs/>
            <w:i/>
            <w:iCs/>
          </w:rPr>
          <w:t>(x</w:t>
        </w:r>
        <w:r w:rsidRPr="00FF6A71">
          <w:rPr>
            <w:b/>
            <w:bCs/>
            <w:i/>
            <w:iCs/>
            <w:vertAlign w:val="superscript"/>
          </w:rPr>
          <w:t>2</w:t>
        </w:r>
        <w:r w:rsidRPr="00FF6A71">
          <w:rPr>
            <w:b/>
            <w:bCs/>
            <w:i/>
            <w:iCs/>
          </w:rPr>
          <w:t xml:space="preserve"> + y</w:t>
        </w:r>
        <w:r w:rsidRPr="00FF6A71">
          <w:rPr>
            <w:b/>
            <w:bCs/>
            <w:i/>
            <w:iCs/>
            <w:vertAlign w:val="superscript"/>
          </w:rPr>
          <w:t>2</w:t>
        </w:r>
        <w:r w:rsidRPr="00FF6A71">
          <w:rPr>
            <w:b/>
            <w:bCs/>
            <w:i/>
            <w:iCs/>
          </w:rPr>
          <w:t>)</w:t>
        </w:r>
        <w:r w:rsidRPr="00FF6A71">
          <w:rPr>
            <w:b/>
            <w:bCs/>
            <w:i/>
            <w:iCs/>
            <w:vertAlign w:val="superscript"/>
          </w:rPr>
          <w:t>2</w:t>
        </w:r>
        <w:r w:rsidRPr="00FF6A71">
          <w:rPr>
            <w:b/>
            <w:bCs/>
            <w:i/>
            <w:iCs/>
          </w:rPr>
          <w:t xml:space="preserve"> = a</w:t>
        </w:r>
        <w:r w:rsidRPr="00FF6A71">
          <w:rPr>
            <w:b/>
            <w:bCs/>
            <w:i/>
            <w:iCs/>
            <w:vertAlign w:val="superscript"/>
          </w:rPr>
          <w:t>2</w:t>
        </w:r>
        <w:r w:rsidRPr="00FF6A71">
          <w:rPr>
            <w:b/>
            <w:bCs/>
            <w:i/>
            <w:iCs/>
          </w:rPr>
          <w:t xml:space="preserve"> (x</w:t>
        </w:r>
        <w:r w:rsidRPr="00FF6A71">
          <w:rPr>
            <w:b/>
            <w:bCs/>
            <w:i/>
            <w:iCs/>
            <w:vertAlign w:val="superscript"/>
          </w:rPr>
          <w:t>2</w:t>
        </w:r>
        <w:r w:rsidRPr="00FF6A71">
          <w:rPr>
            <w:b/>
            <w:bCs/>
            <w:i/>
            <w:iCs/>
          </w:rPr>
          <w:t xml:space="preserve"> – y</w:t>
        </w:r>
        <w:r w:rsidRPr="00FF6A71">
          <w:rPr>
            <w:b/>
            <w:bCs/>
            <w:i/>
            <w:iCs/>
            <w:vertAlign w:val="superscript"/>
          </w:rPr>
          <w:t>2</w:t>
        </w:r>
        <w:r w:rsidRPr="00FF6A71">
          <w:rPr>
            <w:b/>
            <w:bCs/>
            <w:i/>
            <w:iCs/>
          </w:rPr>
          <w:t xml:space="preserve">) </w:t>
        </w:r>
        <w:r w:rsidRPr="00FF6A71">
          <w:t>illustrating a small error (max 2%) at 270 degrees displacement, the errors would probably not be noticeable if measured of a scaled drawing. Part 1b requires too much trigonometry to compute the values of AM and DM</w:t>
        </w:r>
      </w:ins>
      <w:ins w:id="31681" w:author="pete jones" w:date="2022-04-01T13:03:00Z">
        <w:r w:rsidR="00176EBF">
          <w:t>;</w:t>
        </w:r>
      </w:ins>
      <w:ins w:id="31682" w:author="pete jones" w:date="2022-01-04T10:47:00Z">
        <w:r w:rsidRPr="00FF6A71">
          <w:t xml:space="preserve"> it assume</w:t>
        </w:r>
      </w:ins>
      <w:ins w:id="31683" w:author="pete jones" w:date="2022-04-01T13:03:00Z">
        <w:r w:rsidR="00176EBF">
          <w:t>s</w:t>
        </w:r>
      </w:ins>
      <w:ins w:id="31684" w:author="pete jones" w:date="2022-01-04T10:47:00Z">
        <w:r w:rsidRPr="00FF6A71">
          <w:t xml:space="preserve"> the student will accurately measure the drawn-to-scale graph to obtain these coordinates.</w:t>
        </w:r>
      </w:ins>
    </w:p>
    <w:p w14:paraId="01020E0A" w14:textId="77777777" w:rsidR="00590CF0" w:rsidRPr="00FF6A71" w:rsidRDefault="00590CF0" w:rsidP="00590CF0">
      <w:pPr>
        <w:jc w:val="center"/>
        <w:rPr>
          <w:ins w:id="31685" w:author="pete jones" w:date="2022-01-04T10:47:00Z"/>
        </w:rPr>
      </w:pPr>
    </w:p>
    <w:p w14:paraId="46E15639" w14:textId="25B4E42E" w:rsidR="00590CF0" w:rsidRPr="00FF6A71" w:rsidRDefault="00590CF0" w:rsidP="00590CF0">
      <w:pPr>
        <w:rPr>
          <w:ins w:id="31686" w:author="pete jones" w:date="2022-01-04T10:47:00Z"/>
          <w:noProof/>
        </w:rPr>
      </w:pPr>
      <w:ins w:id="31687" w:author="pete jones" w:date="2022-01-04T10:47:00Z">
        <w:r w:rsidRPr="00FF6A71">
          <w:t xml:space="preserve">Part 2 requires </w:t>
        </w:r>
      </w:ins>
      <w:ins w:id="31688" w:author="pete jones" w:date="2022-04-05T11:10:00Z">
        <w:r w:rsidR="00FE3061" w:rsidRPr="00FF6A71">
          <w:t>visualising</w:t>
        </w:r>
      </w:ins>
      <w:ins w:id="31689" w:author="pete jones" w:date="2022-01-04T10:47:00Z">
        <w:r w:rsidRPr="00FF6A71">
          <w:t xml:space="preserve"> the question; it is assumed to be as shown:</w:t>
        </w:r>
        <w:r w:rsidRPr="00FF6A71">
          <w:rPr>
            <w:noProof/>
          </w:rPr>
          <w:t xml:space="preserve"> </w:t>
        </w:r>
      </w:ins>
    </w:p>
    <w:p w14:paraId="4DB59236" w14:textId="77777777" w:rsidR="00590CF0" w:rsidRPr="00FF6A71" w:rsidRDefault="00590CF0" w:rsidP="00590CF0">
      <w:pPr>
        <w:jc w:val="center"/>
        <w:rPr>
          <w:ins w:id="31690" w:author="pete jones" w:date="2022-01-04T10:47:00Z"/>
        </w:rPr>
      </w:pPr>
      <w:ins w:id="31691" w:author="pete jones" w:date="2022-01-04T10:47:00Z">
        <w:r w:rsidRPr="00C15005">
          <w:rPr>
            <w:noProof/>
          </w:rPr>
          <w:drawing>
            <wp:inline distT="0" distB="0" distL="0" distR="0" wp14:anchorId="6CFFF4D0" wp14:editId="325FC92C">
              <wp:extent cx="3088640" cy="161861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107">
                        <a:extLst>
                          <a:ext uri="{28A0092B-C50C-407E-A947-70E740481C1C}">
                            <a14:useLocalDpi xmlns:a14="http://schemas.microsoft.com/office/drawing/2010/main" val="0"/>
                          </a:ext>
                        </a:extLst>
                      </a:blip>
                      <a:stretch>
                        <a:fillRect/>
                      </a:stretch>
                    </pic:blipFill>
                    <pic:spPr>
                      <a:xfrm>
                        <a:off x="0" y="0"/>
                        <a:ext cx="3088640" cy="1618615"/>
                      </a:xfrm>
                      <a:prstGeom prst="rect">
                        <a:avLst/>
                      </a:prstGeom>
                    </pic:spPr>
                  </pic:pic>
                </a:graphicData>
              </a:graphic>
            </wp:inline>
          </w:drawing>
        </w:r>
      </w:ins>
    </w:p>
    <w:p w14:paraId="49B70E30" w14:textId="77777777" w:rsidR="00590CF0" w:rsidRPr="00FF6A71" w:rsidRDefault="00590CF0" w:rsidP="00590CF0">
      <w:pPr>
        <w:rPr>
          <w:ins w:id="31692" w:author="pete jones" w:date="2022-01-04T10:47:00Z"/>
        </w:rPr>
      </w:pPr>
      <w:ins w:id="31693" w:author="pete jones" w:date="2022-01-04T10:47:00Z">
        <w:r w:rsidRPr="00FF6A71">
          <w:t>From this:</w:t>
        </w:r>
      </w:ins>
    </w:p>
    <w:p w14:paraId="0EA828D9" w14:textId="77777777" w:rsidR="00590CF0" w:rsidRPr="00FF6A71" w:rsidRDefault="00590CF0" w:rsidP="00590CF0">
      <w:pPr>
        <w:numPr>
          <w:ilvl w:val="0"/>
          <w:numId w:val="84"/>
        </w:numPr>
        <w:rPr>
          <w:ins w:id="31694" w:author="pete jones" w:date="2022-01-04T10:47:00Z"/>
        </w:rPr>
      </w:pPr>
      <w:ins w:id="31695" w:author="pete jones" w:date="2022-01-04T10:47:00Z">
        <w:r w:rsidRPr="00FF6A71">
          <w:t>P = polar position of M for any given displacement</w:t>
        </w:r>
      </w:ins>
    </w:p>
    <w:p w14:paraId="6433C567" w14:textId="77777777" w:rsidR="00590CF0" w:rsidRPr="00FF6A71" w:rsidRDefault="00590CF0" w:rsidP="00590CF0">
      <w:pPr>
        <w:numPr>
          <w:ilvl w:val="0"/>
          <w:numId w:val="84"/>
        </w:numPr>
        <w:rPr>
          <w:ins w:id="31696" w:author="pete jones" w:date="2022-01-04T10:47:00Z"/>
        </w:rPr>
      </w:pPr>
      <w:ins w:id="31697" w:author="pete jones" w:date="2022-01-04T10:47:00Z">
        <w:r w:rsidRPr="00FF6A71">
          <w:t xml:space="preserve">ROP = polar displacement position or </w:t>
        </w:r>
      </w:ins>
      <m:oMath>
        <m:r>
          <w:ins w:id="31698" w:author="pete jones" w:date="2022-01-04T10:47:00Z">
            <w:rPr>
              <w:rFonts w:ascii="Cambria Math" w:hAnsi="Cambria Math"/>
            </w:rPr>
            <m:t>α.</m:t>
          </w:ins>
        </m:r>
      </m:oMath>
    </w:p>
    <w:p w14:paraId="3128DF94" w14:textId="77777777" w:rsidR="00590CF0" w:rsidRPr="00FF6A71" w:rsidRDefault="00590CF0" w:rsidP="00590CF0">
      <w:pPr>
        <w:numPr>
          <w:ilvl w:val="0"/>
          <w:numId w:val="84"/>
        </w:numPr>
        <w:rPr>
          <w:ins w:id="31699" w:author="pete jones" w:date="2022-01-04T10:47:00Z"/>
        </w:rPr>
      </w:pPr>
      <w:ins w:id="31700" w:author="pete jones" w:date="2022-01-04T10:47:00Z">
        <w:r w:rsidRPr="00FF6A71">
          <w:t xml:space="preserve">OPR = 2 x </w:t>
        </w:r>
      </w:ins>
      <m:oMath>
        <m:r>
          <w:ins w:id="31701" w:author="pete jones" w:date="2022-01-04T10:47:00Z">
            <w:rPr>
              <w:rFonts w:ascii="Cambria Math" w:hAnsi="Cambria Math"/>
            </w:rPr>
            <m:t>α</m:t>
          </w:ins>
        </m:r>
      </m:oMath>
    </w:p>
    <w:p w14:paraId="0815FE78" w14:textId="77777777" w:rsidR="00590CF0" w:rsidRPr="00FF6A71" w:rsidRDefault="00590CF0" w:rsidP="00590CF0">
      <w:pPr>
        <w:numPr>
          <w:ilvl w:val="0"/>
          <w:numId w:val="84"/>
        </w:numPr>
        <w:rPr>
          <w:ins w:id="31702" w:author="pete jones" w:date="2022-01-04T10:47:00Z"/>
        </w:rPr>
      </w:pPr>
      <w:ins w:id="31703" w:author="pete jones" w:date="2022-01-04T10:47:00Z">
        <w:r w:rsidRPr="00FF6A71">
          <w:t>ORP = 180</w:t>
        </w:r>
        <w:r w:rsidRPr="00FF6A71">
          <w:rPr>
            <w:vertAlign w:val="superscript"/>
          </w:rPr>
          <w:t>o</w:t>
        </w:r>
        <w:r w:rsidRPr="00FF6A71">
          <w:t xml:space="preserve"> – (3 x </w:t>
        </w:r>
      </w:ins>
      <m:oMath>
        <m:r>
          <w:ins w:id="31704" w:author="pete jones" w:date="2022-01-04T10:47:00Z">
            <w:rPr>
              <w:rFonts w:ascii="Cambria Math" w:hAnsi="Cambria Math"/>
            </w:rPr>
            <m:t>α)</m:t>
          </w:ins>
        </m:r>
      </m:oMath>
    </w:p>
    <w:p w14:paraId="4ED002EE" w14:textId="6D388DDF" w:rsidR="00590CF0" w:rsidRPr="00FF6A71" w:rsidRDefault="00590CF0" w:rsidP="00590CF0">
      <w:pPr>
        <w:rPr>
          <w:ins w:id="31705" w:author="pete jones" w:date="2022-01-04T10:47:00Z"/>
        </w:rPr>
      </w:pPr>
      <w:ins w:id="31706" w:author="pete jones" w:date="2022-01-04T10:47:00Z">
        <w:r w:rsidRPr="00FF6A71">
          <w:t xml:space="preserve">Therefore, P can be calculated using </w:t>
        </w:r>
      </w:ins>
      <w:ins w:id="31707" w:author="pete jones" w:date="2022-03-30T10:36:00Z">
        <w:r w:rsidR="00541BAB">
          <w:t xml:space="preserve">the </w:t>
        </w:r>
      </w:ins>
      <w:ins w:id="31708" w:author="pete jones" w:date="2022-01-04T10:47:00Z">
        <w:r w:rsidRPr="00FF6A71">
          <w:t>sine rule for the triangle OPR, i.e.:</w:t>
        </w:r>
      </w:ins>
    </w:p>
    <w:p w14:paraId="1D0D4D4A" w14:textId="1D61541C" w:rsidR="00590CF0" w:rsidRPr="00FF6A71" w:rsidRDefault="00590CF0" w:rsidP="00590CF0">
      <w:pPr>
        <w:ind w:left="720" w:right="1132"/>
        <w:rPr>
          <w:ins w:id="31709" w:author="pete jones" w:date="2022-01-04T10:47:00Z"/>
        </w:rPr>
      </w:pPr>
      <m:oMath>
        <m:r>
          <w:ins w:id="31710" w:author="pete jones" w:date="2022-01-04T10:47:00Z">
            <w:rPr>
              <w:rFonts w:ascii="Cambria Math" w:hAnsi="Cambria Math"/>
            </w:rPr>
            <m:t>OP/</m:t>
          </w:ins>
        </m:r>
        <m:r>
          <w:ins w:id="31711" w:author="pete jones" w:date="2022-01-04T10:47:00Z">
            <m:rPr>
              <m:sty m:val="p"/>
            </m:rPr>
            <w:rPr>
              <w:rFonts w:ascii="Cambria Math" w:hAnsi="Cambria Math"/>
            </w:rPr>
            <m:t>sin⁡</m:t>
          </w:ins>
        </m:r>
        <m:r>
          <w:ins w:id="31712" w:author="pete jones" w:date="2022-01-04T10:47:00Z">
            <w:rPr>
              <w:rFonts w:ascii="Cambria Math" w:hAnsi="Cambria Math"/>
            </w:rPr>
            <m:t>(180-3 x α)</m:t>
          </w:ins>
        </m:r>
      </m:oMath>
      <w:ins w:id="31713" w:author="pete jones" w:date="2022-01-04T10:47:00Z">
        <w:r w:rsidRPr="00FF6A71">
          <w:t xml:space="preserve"> = </w:t>
        </w:r>
      </w:ins>
      <m:oMath>
        <m:r>
          <w:ins w:id="31714" w:author="pete jones" w:date="2022-01-04T10:47:00Z">
            <w:rPr>
              <w:rFonts w:ascii="Cambria Math" w:hAnsi="Cambria Math"/>
            </w:rPr>
            <m:t>PR/sinα</m:t>
          </w:ins>
        </m:r>
      </m:oMath>
      <w:ins w:id="31715" w:author="pete jones" w:date="2022-01-04T10:47:00Z">
        <w:r w:rsidRPr="00FF6A71">
          <w:t xml:space="preserve">  or</w:t>
        </w:r>
      </w:ins>
    </w:p>
    <w:p w14:paraId="225AC7C8" w14:textId="77777777" w:rsidR="00590CF0" w:rsidRPr="00FF6A71" w:rsidRDefault="00590CF0" w:rsidP="00590CF0">
      <w:pPr>
        <w:ind w:left="720" w:right="1132"/>
        <w:rPr>
          <w:ins w:id="31716" w:author="pete jones" w:date="2022-01-04T10:47:00Z"/>
        </w:rPr>
      </w:pPr>
      <w:ins w:id="31717" w:author="pete jones" w:date="2022-01-04T10:47:00Z">
        <w:r w:rsidRPr="00FF6A71">
          <w:t xml:space="preserve"> </w:t>
        </w:r>
      </w:ins>
      <m:oMath>
        <m:r>
          <w:ins w:id="31718" w:author="pete jones" w:date="2022-01-04T10:47:00Z">
            <w:rPr>
              <w:rFonts w:ascii="Cambria Math" w:hAnsi="Cambria Math"/>
            </w:rPr>
            <m:t>(sinα x</m:t>
          </w:ins>
        </m:r>
      </m:oMath>
      <w:ins w:id="31719" w:author="pete jones" w:date="2022-01-04T10:47:00Z">
        <w:r w:rsidRPr="00FF6A71">
          <w:t xml:space="preserve"> </w:t>
        </w:r>
      </w:ins>
      <m:oMath>
        <m:r>
          <w:ins w:id="31720" w:author="pete jones" w:date="2022-01-04T10:47:00Z">
            <w:rPr>
              <w:rFonts w:ascii="Cambria Math" w:hAnsi="Cambria Math"/>
            </w:rPr>
            <m:t>OP)/</m:t>
          </w:ins>
        </m:r>
        <m:r>
          <w:ins w:id="31721" w:author="pete jones" w:date="2022-01-04T10:47:00Z">
            <m:rPr>
              <m:sty m:val="p"/>
            </m:rPr>
            <w:rPr>
              <w:rFonts w:ascii="Cambria Math" w:hAnsi="Cambria Math"/>
            </w:rPr>
            <m:t>sin⁡</m:t>
          </w:ins>
        </m:r>
        <m:r>
          <w:ins w:id="31722" w:author="pete jones" w:date="2022-01-04T10:47:00Z">
            <w:rPr>
              <w:rFonts w:ascii="Cambria Math" w:hAnsi="Cambria Math"/>
            </w:rPr>
            <m:t>(180deg-3 x α)</m:t>
          </w:ins>
        </m:r>
      </m:oMath>
      <w:ins w:id="31723" w:author="pete jones" w:date="2022-01-04T10:47:00Z">
        <w:r w:rsidRPr="00FF6A71">
          <w:t xml:space="preserve"> = </w:t>
        </w:r>
      </w:ins>
      <m:oMath>
        <m:r>
          <w:ins w:id="31724" w:author="pete jones" w:date="2022-01-04T10:47:00Z">
            <w:rPr>
              <w:rFonts w:ascii="Cambria Math" w:hAnsi="Cambria Math"/>
            </w:rPr>
            <m:t>PR</m:t>
          </w:ins>
        </m:r>
      </m:oMath>
    </w:p>
    <w:p w14:paraId="0FAF0A77" w14:textId="77777777" w:rsidR="00590CF0" w:rsidRPr="00FF6A71" w:rsidRDefault="00590CF0" w:rsidP="00590CF0">
      <w:pPr>
        <w:ind w:left="720" w:right="1132"/>
        <w:rPr>
          <w:ins w:id="31725" w:author="pete jones" w:date="2022-01-04T10:47:00Z"/>
        </w:rPr>
      </w:pPr>
      <w:ins w:id="31726" w:author="pete jones" w:date="2022-01-04T10:47:00Z">
        <w:r w:rsidRPr="00FF6A71">
          <w:lastRenderedPageBreak/>
          <w:t xml:space="preserve">But not from this formula: </w:t>
        </w:r>
        <w:r w:rsidRPr="00FF6A71">
          <w:rPr>
            <w:b/>
            <w:bCs/>
            <w:i/>
            <w:iCs/>
          </w:rPr>
          <w:t xml:space="preserve">r = p / sin( </w:t>
        </w:r>
      </w:ins>
      <m:oMath>
        <m:r>
          <w:ins w:id="31727" w:author="pete jones" w:date="2022-01-04T10:47:00Z">
            <m:rPr>
              <m:sty m:val="bi"/>
            </m:rPr>
            <w:rPr>
              <w:rFonts w:ascii="Cambria Math" w:hAnsi="Cambria Math"/>
            </w:rPr>
            <m:t>θ</m:t>
          </w:ins>
        </m:r>
      </m:oMath>
      <w:ins w:id="31728" w:author="pete jones" w:date="2022-01-04T10:47:00Z">
        <w:r w:rsidRPr="00FF6A71">
          <w:rPr>
            <w:b/>
            <w:bCs/>
            <w:i/>
            <w:iCs/>
          </w:rPr>
          <w:t xml:space="preserve"> – </w:t>
        </w:r>
      </w:ins>
      <m:oMath>
        <m:r>
          <w:ins w:id="31729" w:author="pete jones" w:date="2022-01-04T10:47:00Z">
            <m:rPr>
              <m:sty m:val="bi"/>
            </m:rPr>
            <w:rPr>
              <w:rFonts w:ascii="Cambria Math" w:hAnsi="Cambria Math"/>
            </w:rPr>
            <m:t>α</m:t>
          </w:ins>
        </m:r>
      </m:oMath>
      <w:ins w:id="31730" w:author="pete jones" w:date="2022-01-04T10:47:00Z">
        <w:r w:rsidRPr="00FF6A71">
          <w:rPr>
            <w:b/>
            <w:bCs/>
            <w:i/>
            <w:iCs/>
          </w:rPr>
          <w:t>),</w:t>
        </w:r>
        <w:r w:rsidRPr="00FF6A71">
          <w:t xml:space="preserve"> because where does </w:t>
        </w:r>
      </w:ins>
      <m:oMath>
        <m:r>
          <w:ins w:id="31731" w:author="pete jones" w:date="2022-01-04T10:47:00Z">
            <w:rPr>
              <w:rFonts w:ascii="Cambria Math" w:hAnsi="Cambria Math"/>
            </w:rPr>
            <m:t>θ</m:t>
          </w:ins>
        </m:r>
      </m:oMath>
      <w:ins w:id="31732" w:author="pete jones" w:date="2022-01-04T10:47:00Z">
        <w:r w:rsidRPr="00FF6A71">
          <w:t xml:space="preserve"> come from?</w:t>
        </w:r>
      </w:ins>
    </w:p>
    <w:p w14:paraId="493143A8" w14:textId="77777777" w:rsidR="00590CF0" w:rsidRPr="00FF6A71" w:rsidRDefault="00590CF0" w:rsidP="00590CF0">
      <w:pPr>
        <w:rPr>
          <w:ins w:id="31733" w:author="pete jones" w:date="2022-01-04T10:47:00Z"/>
        </w:rPr>
      </w:pPr>
      <w:ins w:id="31734" w:author="pete jones" w:date="2022-01-04T10:47:00Z">
        <w:r w:rsidRPr="00FF6A71">
          <w:t>The remaining proofs mathematically demonstrate the geometry of the loci of point M.</w:t>
        </w:r>
      </w:ins>
    </w:p>
    <w:p w14:paraId="71997393" w14:textId="77777777" w:rsidR="00590CF0" w:rsidRPr="00FF6A71" w:rsidRDefault="00590CF0" w:rsidP="00590CF0">
      <w:pPr>
        <w:rPr>
          <w:ins w:id="31735" w:author="pete jones" w:date="2022-01-04T10:47:00Z"/>
          <w:b/>
          <w:bCs/>
          <w:u w:val="single"/>
        </w:rPr>
      </w:pPr>
      <w:ins w:id="31736" w:author="pete jones" w:date="2022-01-04T10:47:00Z">
        <w:r w:rsidRPr="00FF6A71">
          <w:rPr>
            <w:b/>
            <w:bCs/>
            <w:u w:val="single"/>
          </w:rPr>
          <w:t>Digital engineering simulation of the problem</w:t>
        </w:r>
      </w:ins>
    </w:p>
    <w:p w14:paraId="26F3CCA9" w14:textId="39E4703E" w:rsidR="00590CF0" w:rsidRPr="00FF6A71" w:rsidRDefault="00590CF0" w:rsidP="00590CF0">
      <w:pPr>
        <w:numPr>
          <w:ilvl w:val="0"/>
          <w:numId w:val="85"/>
        </w:numPr>
        <w:jc w:val="left"/>
        <w:rPr>
          <w:ins w:id="31737" w:author="pete jones" w:date="2022-01-04T10:47:00Z"/>
        </w:rPr>
      </w:pPr>
      <w:ins w:id="31738" w:author="pete jones" w:date="2022-01-04T10:47:00Z">
        <w:r w:rsidRPr="00FF6A71">
          <w:t xml:space="preserve">Using </w:t>
        </w:r>
      </w:ins>
      <w:ins w:id="31739" w:author="pete jones" w:date="2022-03-30T10:36:00Z">
        <w:r w:rsidR="00541BAB">
          <w:t xml:space="preserve">a </w:t>
        </w:r>
      </w:ins>
      <w:ins w:id="31740" w:author="pete jones" w:date="2022-01-04T10:47:00Z">
        <w:r w:rsidRPr="00FF6A71">
          <w:t>digital engineering approach, the mechanism is modelled as an assembly and fully constrained</w:t>
        </w:r>
      </w:ins>
      <w:ins w:id="31741" w:author="pete jones" w:date="2022-04-01T13:04:00Z">
        <w:r w:rsidR="00176EBF">
          <w:t>,</w:t>
        </w:r>
      </w:ins>
      <w:ins w:id="31742" w:author="pete jones" w:date="2022-01-04T10:47:00Z">
        <w:r w:rsidRPr="00FF6A71">
          <w:t xml:space="preserve"> allowing the mechanism to rotate by a commanded joint.</w:t>
        </w:r>
        <w:r w:rsidRPr="00FF6A71">
          <w:br/>
        </w:r>
        <w:r w:rsidRPr="00C15005">
          <w:rPr>
            <w:noProof/>
          </w:rPr>
          <w:drawing>
            <wp:inline distT="0" distB="0" distL="0" distR="0" wp14:anchorId="1FB56F55" wp14:editId="0E7CDB43">
              <wp:extent cx="3324175" cy="1638066"/>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108">
                        <a:extLst>
                          <a:ext uri="{28A0092B-C50C-407E-A947-70E740481C1C}">
                            <a14:useLocalDpi xmlns:a14="http://schemas.microsoft.com/office/drawing/2010/main" val="0"/>
                          </a:ext>
                        </a:extLst>
                      </a:blip>
                      <a:stretch>
                        <a:fillRect/>
                      </a:stretch>
                    </pic:blipFill>
                    <pic:spPr>
                      <a:xfrm>
                        <a:off x="0" y="0"/>
                        <a:ext cx="3324175" cy="1638066"/>
                      </a:xfrm>
                      <a:prstGeom prst="rect">
                        <a:avLst/>
                      </a:prstGeom>
                    </pic:spPr>
                  </pic:pic>
                </a:graphicData>
              </a:graphic>
            </wp:inline>
          </w:drawing>
        </w:r>
      </w:ins>
    </w:p>
    <w:p w14:paraId="71FF3C58" w14:textId="77777777" w:rsidR="00590CF0" w:rsidRPr="00FF6A71" w:rsidRDefault="00590CF0" w:rsidP="00590CF0">
      <w:pPr>
        <w:numPr>
          <w:ilvl w:val="0"/>
          <w:numId w:val="85"/>
        </w:numPr>
        <w:jc w:val="left"/>
        <w:rPr>
          <w:ins w:id="31743" w:author="pete jones" w:date="2022-01-04T10:47:00Z"/>
        </w:rPr>
      </w:pPr>
      <w:ins w:id="31744" w:author="pete jones" w:date="2022-01-04T10:47:00Z">
        <w:r w:rsidRPr="00FF6A71">
          <w:t>Probes are added to a kinematic scenario to output data for the various elements of the mechanism.</w:t>
        </w:r>
        <w:r w:rsidRPr="00FF6A71">
          <w:br/>
        </w:r>
        <w:r w:rsidRPr="00C15005">
          <w:rPr>
            <w:noProof/>
          </w:rPr>
          <w:drawing>
            <wp:inline distT="0" distB="0" distL="0" distR="0" wp14:anchorId="66F44279" wp14:editId="43A71172">
              <wp:extent cx="3287352" cy="1552204"/>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109">
                        <a:extLst>
                          <a:ext uri="{28A0092B-C50C-407E-A947-70E740481C1C}">
                            <a14:useLocalDpi xmlns:a14="http://schemas.microsoft.com/office/drawing/2010/main" val="0"/>
                          </a:ext>
                        </a:extLst>
                      </a:blip>
                      <a:stretch>
                        <a:fillRect/>
                      </a:stretch>
                    </pic:blipFill>
                    <pic:spPr>
                      <a:xfrm>
                        <a:off x="0" y="0"/>
                        <a:ext cx="3287352" cy="1552204"/>
                      </a:xfrm>
                      <a:prstGeom prst="rect">
                        <a:avLst/>
                      </a:prstGeom>
                    </pic:spPr>
                  </pic:pic>
                </a:graphicData>
              </a:graphic>
            </wp:inline>
          </w:drawing>
        </w:r>
      </w:ins>
    </w:p>
    <w:p w14:paraId="67BAEAB6" w14:textId="65397496" w:rsidR="00590CF0" w:rsidRPr="00FF6A71" w:rsidRDefault="00590CF0" w:rsidP="00590CF0">
      <w:pPr>
        <w:numPr>
          <w:ilvl w:val="0"/>
          <w:numId w:val="85"/>
        </w:numPr>
        <w:jc w:val="left"/>
        <w:rPr>
          <w:ins w:id="31745" w:author="pete jones" w:date="2022-01-04T10:47:00Z"/>
        </w:rPr>
      </w:pPr>
      <w:ins w:id="31746" w:author="pete jones" w:date="2022-01-04T10:47:00Z">
        <w:r w:rsidRPr="00FF6A71">
          <w:t xml:space="preserve">A “trace” of the path or </w:t>
        </w:r>
      </w:ins>
      <w:ins w:id="31747" w:author="pete jones" w:date="2022-04-01T13:04:00Z">
        <w:r w:rsidR="00176EBF">
          <w:t>the assembly's “swept volume”</w:t>
        </w:r>
      </w:ins>
      <w:ins w:id="31748" w:author="pete jones" w:date="2022-01-04T10:47:00Z">
        <w:r w:rsidRPr="00FF6A71">
          <w:t xml:space="preserve"> may be output.</w:t>
        </w:r>
        <w:r w:rsidRPr="00FF6A71">
          <w:br/>
        </w:r>
        <w:r w:rsidRPr="00C15005">
          <w:rPr>
            <w:noProof/>
          </w:rPr>
          <w:drawing>
            <wp:inline distT="0" distB="0" distL="0" distR="0" wp14:anchorId="7B55150F" wp14:editId="0A15C7B4">
              <wp:extent cx="3292962" cy="1526372"/>
              <wp:effectExtent l="0" t="0" r="317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110">
                        <a:extLst>
                          <a:ext uri="{28A0092B-C50C-407E-A947-70E740481C1C}">
                            <a14:useLocalDpi xmlns:a14="http://schemas.microsoft.com/office/drawing/2010/main" val="0"/>
                          </a:ext>
                        </a:extLst>
                      </a:blip>
                      <a:stretch>
                        <a:fillRect/>
                      </a:stretch>
                    </pic:blipFill>
                    <pic:spPr>
                      <a:xfrm>
                        <a:off x="0" y="0"/>
                        <a:ext cx="3292962" cy="1526372"/>
                      </a:xfrm>
                      <a:prstGeom prst="rect">
                        <a:avLst/>
                      </a:prstGeom>
                    </pic:spPr>
                  </pic:pic>
                </a:graphicData>
              </a:graphic>
            </wp:inline>
          </w:drawing>
        </w:r>
      </w:ins>
    </w:p>
    <w:p w14:paraId="08CB33F1" w14:textId="77777777" w:rsidR="00590CF0" w:rsidRPr="00FF6A71" w:rsidRDefault="00590CF0" w:rsidP="00590CF0">
      <w:pPr>
        <w:numPr>
          <w:ilvl w:val="0"/>
          <w:numId w:val="85"/>
        </w:numPr>
        <w:jc w:val="left"/>
        <w:rPr>
          <w:ins w:id="31749" w:author="pete jones" w:date="2022-01-04T10:47:00Z"/>
        </w:rPr>
      </w:pPr>
      <w:ins w:id="31750" w:author="pete jones" w:date="2022-01-04T10:47:00Z">
        <w:r w:rsidRPr="00FF6A71">
          <w:lastRenderedPageBreak/>
          <w:t>Kinematic plots of the movement can be obtained and extracted to excel for further analysis.</w:t>
        </w:r>
        <w:r w:rsidRPr="00FF6A71">
          <w:br/>
        </w:r>
        <w:r w:rsidRPr="00C15005">
          <w:rPr>
            <w:noProof/>
          </w:rPr>
          <w:drawing>
            <wp:inline distT="0" distB="0" distL="0" distR="0" wp14:anchorId="009B038F" wp14:editId="55E43D25">
              <wp:extent cx="2300024" cy="1345934"/>
              <wp:effectExtent l="0" t="0" r="508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300024" cy="1345934"/>
                      </a:xfrm>
                      <a:prstGeom prst="rect">
                        <a:avLst/>
                      </a:prstGeom>
                    </pic:spPr>
                  </pic:pic>
                </a:graphicData>
              </a:graphic>
            </wp:inline>
          </w:drawing>
        </w:r>
        <w:r w:rsidRPr="00312F59">
          <w:rPr>
            <w:noProof/>
          </w:rPr>
          <w:drawing>
            <wp:inline distT="0" distB="0" distL="0" distR="0" wp14:anchorId="300A9720" wp14:editId="21546E09">
              <wp:extent cx="2266365" cy="1105198"/>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266365" cy="1105198"/>
                      </a:xfrm>
                      <a:prstGeom prst="rect">
                        <a:avLst/>
                      </a:prstGeom>
                    </pic:spPr>
                  </pic:pic>
                </a:graphicData>
              </a:graphic>
            </wp:inline>
          </w:drawing>
        </w:r>
      </w:ins>
    </w:p>
    <w:p w14:paraId="769466A2" w14:textId="1339C4F8" w:rsidR="00590CF0" w:rsidRPr="00FF6A71" w:rsidRDefault="00590CF0" w:rsidP="00590CF0">
      <w:pPr>
        <w:numPr>
          <w:ilvl w:val="0"/>
          <w:numId w:val="85"/>
        </w:numPr>
        <w:rPr>
          <w:ins w:id="31751" w:author="pete jones" w:date="2022-01-04T10:47:00Z"/>
        </w:rPr>
      </w:pPr>
      <w:ins w:id="31752" w:author="pete jones" w:date="2022-01-04T10:47:00Z">
        <w:r w:rsidRPr="00FF6A71">
          <w:t xml:space="preserve">Trace data can be used to construct and validate the perpendicular vector of any point tangent to the loci of </w:t>
        </w:r>
      </w:ins>
      <w:ins w:id="31753" w:author="pete jones" w:date="2022-03-30T10:37:00Z">
        <w:r w:rsidR="00541BAB">
          <w:t xml:space="preserve">the </w:t>
        </w:r>
      </w:ins>
      <w:ins w:id="31754" w:author="pete jones" w:date="2022-01-04T10:47:00Z">
        <w:r w:rsidRPr="00FF6A71">
          <w:t xml:space="preserve">M path. </w:t>
        </w:r>
      </w:ins>
    </w:p>
    <w:p w14:paraId="36325CFF" w14:textId="77777777" w:rsidR="00590CF0" w:rsidRPr="00FF6A71" w:rsidRDefault="00590CF0" w:rsidP="00590CF0">
      <w:pPr>
        <w:jc w:val="center"/>
        <w:rPr>
          <w:ins w:id="31755" w:author="pete jones" w:date="2022-01-04T10:47:00Z"/>
        </w:rPr>
      </w:pPr>
      <w:ins w:id="31756" w:author="pete jones" w:date="2022-01-04T10:47:00Z">
        <w:r w:rsidRPr="00C15005">
          <w:rPr>
            <w:noProof/>
          </w:rPr>
          <w:drawing>
            <wp:inline distT="0" distB="0" distL="0" distR="0" wp14:anchorId="3F0E06B8" wp14:editId="18248435">
              <wp:extent cx="4173703" cy="179639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13">
                        <a:extLst>
                          <a:ext uri="{28A0092B-C50C-407E-A947-70E740481C1C}">
                            <a14:useLocalDpi xmlns:a14="http://schemas.microsoft.com/office/drawing/2010/main" val="0"/>
                          </a:ext>
                        </a:extLst>
                      </a:blip>
                      <a:stretch>
                        <a:fillRect/>
                      </a:stretch>
                    </pic:blipFill>
                    <pic:spPr>
                      <a:xfrm>
                        <a:off x="0" y="0"/>
                        <a:ext cx="4173703" cy="1796397"/>
                      </a:xfrm>
                      <a:prstGeom prst="rect">
                        <a:avLst/>
                      </a:prstGeom>
                    </pic:spPr>
                  </pic:pic>
                </a:graphicData>
              </a:graphic>
            </wp:inline>
          </w:drawing>
        </w:r>
      </w:ins>
    </w:p>
    <w:p w14:paraId="45267E20" w14:textId="0B62AB74" w:rsidR="00590CF0" w:rsidRPr="00FF6A71" w:rsidRDefault="00590CF0" w:rsidP="00590CF0">
      <w:pPr>
        <w:numPr>
          <w:ilvl w:val="0"/>
          <w:numId w:val="85"/>
        </w:numPr>
        <w:rPr>
          <w:ins w:id="31757" w:author="pete jones" w:date="2022-01-04T10:47:00Z"/>
        </w:rPr>
      </w:pPr>
      <w:ins w:id="31758" w:author="pete jones" w:date="2022-01-04T10:47:00Z">
        <w:r w:rsidRPr="00FF6A71">
          <w:t xml:space="preserve">The excel data may validate other formulae or calculate additional data, such as linear and angular velocity and acceleration of the mechanism. </w:t>
        </w:r>
      </w:ins>
      <w:ins w:id="31759" w:author="pete jones" w:date="2022-04-01T13:05:00Z">
        <w:r w:rsidR="00176EBF">
          <w:t>In addition, c</w:t>
        </w:r>
      </w:ins>
      <w:ins w:id="31760" w:author="pete jones" w:date="2022-01-04T10:47:00Z">
        <w:r w:rsidRPr="00FF6A71">
          <w:t xml:space="preserve">reating a dynamic simulation enables </w:t>
        </w:r>
      </w:ins>
      <w:ins w:id="31761" w:author="pete jones" w:date="2022-03-30T10:37:00Z">
        <w:r w:rsidR="00541BAB">
          <w:t xml:space="preserve">the </w:t>
        </w:r>
      </w:ins>
      <w:ins w:id="31762" w:author="pete jones" w:date="2022-01-04T10:47:00Z">
        <w:r w:rsidRPr="00FF6A71">
          <w:t>plotting of forces, providing another dimension to problem</w:t>
        </w:r>
      </w:ins>
      <w:ins w:id="31763" w:author="pete jones" w:date="2022-03-30T10:37:00Z">
        <w:r w:rsidR="00541BAB">
          <w:t>-</w:t>
        </w:r>
      </w:ins>
      <w:ins w:id="31764" w:author="pete jones" w:date="2022-01-04T10:47:00Z">
        <w:r w:rsidRPr="00FF6A71">
          <w:t>solving.</w:t>
        </w:r>
      </w:ins>
    </w:p>
    <w:p w14:paraId="70C16325" w14:textId="77777777" w:rsidR="00590CF0" w:rsidRPr="00FF6A71" w:rsidRDefault="00590CF0" w:rsidP="00590CF0">
      <w:pPr>
        <w:jc w:val="center"/>
        <w:rPr>
          <w:ins w:id="31765" w:author="pete jones" w:date="2022-01-04T10:47:00Z"/>
        </w:rPr>
      </w:pPr>
      <w:ins w:id="31766" w:author="pete jones" w:date="2022-01-04T10:47:00Z">
        <w:r w:rsidRPr="00C15005">
          <w:rPr>
            <w:noProof/>
          </w:rPr>
          <w:drawing>
            <wp:inline distT="0" distB="0" distL="0" distR="0" wp14:anchorId="4BF0A40B" wp14:editId="69D21C13">
              <wp:extent cx="5579746" cy="701040"/>
              <wp:effectExtent l="0" t="0" r="190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79746" cy="701040"/>
                      </a:xfrm>
                      <a:prstGeom prst="rect">
                        <a:avLst/>
                      </a:prstGeom>
                    </pic:spPr>
                  </pic:pic>
                </a:graphicData>
              </a:graphic>
            </wp:inline>
          </w:drawing>
        </w:r>
      </w:ins>
    </w:p>
    <w:p w14:paraId="46057442" w14:textId="77777777" w:rsidR="00590CF0" w:rsidRPr="00FF6A71" w:rsidRDefault="00590CF0" w:rsidP="00590CF0">
      <w:pPr>
        <w:jc w:val="center"/>
        <w:rPr>
          <w:ins w:id="31767" w:author="pete jones" w:date="2022-01-04T10:47:00Z"/>
        </w:rPr>
      </w:pPr>
      <w:ins w:id="31768" w:author="pete jones" w:date="2022-01-04T10:47:00Z">
        <w:r w:rsidRPr="00C15005">
          <w:rPr>
            <w:noProof/>
          </w:rPr>
          <w:lastRenderedPageBreak/>
          <w:drawing>
            <wp:inline distT="0" distB="0" distL="0" distR="0" wp14:anchorId="3C8BFC30" wp14:editId="61569DDE">
              <wp:extent cx="5579745" cy="1804035"/>
              <wp:effectExtent l="0" t="0" r="1905" b="5715"/>
              <wp:docPr id="49" name="Chart 49">
                <a:extLst xmlns:a="http://schemas.openxmlformats.org/drawingml/2006/main">
                  <a:ext uri="{FF2B5EF4-FFF2-40B4-BE49-F238E27FC236}">
                    <a16:creationId xmlns:a16="http://schemas.microsoft.com/office/drawing/2014/main" id="{C953F5D6-15FF-4ECE-BE06-F6D370CED3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ins>
    </w:p>
    <w:p w14:paraId="5A49DE84" w14:textId="77777777" w:rsidR="00590CF0" w:rsidRPr="00FF6A71" w:rsidRDefault="00590CF0" w:rsidP="00590CF0">
      <w:pPr>
        <w:jc w:val="left"/>
        <w:rPr>
          <w:ins w:id="31769" w:author="pete jones" w:date="2022-01-04T10:47:00Z"/>
          <w:b/>
          <w:bCs/>
          <w:u w:val="single"/>
        </w:rPr>
      </w:pPr>
      <w:ins w:id="31770" w:author="pete jones" w:date="2022-01-04T10:47:00Z">
        <w:r w:rsidRPr="00FF6A71">
          <w:rPr>
            <w:b/>
            <w:bCs/>
            <w:u w:val="single"/>
          </w:rPr>
          <w:t>An alternative approach</w:t>
        </w:r>
      </w:ins>
    </w:p>
    <w:p w14:paraId="5EEA6649" w14:textId="7DB89C26" w:rsidR="00590CF0" w:rsidRPr="00FF6A71" w:rsidRDefault="00590CF0" w:rsidP="00590CF0">
      <w:pPr>
        <w:jc w:val="left"/>
        <w:rPr>
          <w:ins w:id="31771" w:author="pete jones" w:date="2022-01-04T10:47:00Z"/>
        </w:rPr>
      </w:pPr>
      <w:ins w:id="31772" w:author="pete jones" w:date="2022-01-04T10:47:00Z">
        <w:r w:rsidRPr="00FF6A71">
          <w:t xml:space="preserve">Set the problem as an unknown 4-bar chain configuration, i.e., unknown geometry of any links. </w:t>
        </w:r>
      </w:ins>
      <w:ins w:id="31773" w:author="pete jones" w:date="2022-04-01T13:05:00Z">
        <w:r w:rsidR="00176EBF">
          <w:t>We are u</w:t>
        </w:r>
      </w:ins>
      <w:ins w:id="31774" w:author="pete jones" w:date="2022-01-04T10:47:00Z">
        <w:r w:rsidRPr="00FF6A71">
          <w:t>sing geometry techniques to define the initial movements of the mechanism and use this geometry to define the spatial positions and geometry of the 4-bar links. In the example shown</w:t>
        </w:r>
      </w:ins>
      <w:ins w:id="31775" w:author="pete jones" w:date="2022-04-01T13:05:00Z">
        <w:r w:rsidR="00176EBF">
          <w:t>,</w:t>
        </w:r>
      </w:ins>
      <w:ins w:id="31776" w:author="pete jones" w:date="2022-01-04T10:47:00Z">
        <w:r w:rsidRPr="00FF6A71">
          <w:t xml:space="preserve"> the </w:t>
        </w:r>
      </w:ins>
      <w:ins w:id="31777" w:author="pete jones" w:date="2022-04-01T13:05:00Z">
        <w:r w:rsidR="00176EBF">
          <w:t>car's bonnet</w:t>
        </w:r>
      </w:ins>
      <w:ins w:id="31778" w:author="pete jones" w:date="2022-01-04T10:47:00Z">
        <w:r w:rsidRPr="00FF6A71">
          <w:t xml:space="preserve"> needs to open without colliding with the surrounding structure, as illustrated in </w:t>
        </w:r>
      </w:ins>
      <w:ins w:id="31779" w:author="pete jones" w:date="2022-01-04T16:40:00Z">
        <w:r w:rsidR="00E72D4E">
          <w:fldChar w:fldCharType="begin"/>
        </w:r>
        <w:r w:rsidR="00E72D4E">
          <w:instrText xml:space="preserve"> REF _Ref92206911 \h </w:instrText>
        </w:r>
      </w:ins>
      <w:r w:rsidR="00E72D4E">
        <w:fldChar w:fldCharType="separate"/>
      </w:r>
      <w:ins w:id="31780" w:author="pete jones" w:date="2022-04-05T11:31:00Z">
        <w:r w:rsidR="00D94147" w:rsidRPr="00312F59">
          <w:t xml:space="preserve">Figure </w:t>
        </w:r>
        <w:r w:rsidR="00D94147">
          <w:rPr>
            <w:noProof/>
          </w:rPr>
          <w:t>11</w:t>
        </w:r>
        <w:r w:rsidR="00D94147">
          <w:noBreakHyphen/>
        </w:r>
        <w:r w:rsidR="00D94147">
          <w:rPr>
            <w:noProof/>
          </w:rPr>
          <w:t>9</w:t>
        </w:r>
      </w:ins>
      <w:ins w:id="31781" w:author="pete jones" w:date="2022-01-04T16:40:00Z">
        <w:r w:rsidR="00E72D4E">
          <w:fldChar w:fldCharType="end"/>
        </w:r>
      </w:ins>
      <w:ins w:id="31782" w:author="pete jones" w:date="2022-01-04T10:47:00Z">
        <w:r w:rsidRPr="007C0DAF">
          <w:fldChar w:fldCharType="begin"/>
        </w:r>
        <w:r w:rsidRPr="00FF6A71">
          <w:instrText xml:space="preserve"> REF _Ref66946447 \h </w:instrText>
        </w:r>
      </w:ins>
      <w:ins w:id="31783" w:author="pete jones" w:date="2022-01-04T10:47:00Z">
        <w:r w:rsidRPr="007C0DAF">
          <w:fldChar w:fldCharType="end"/>
        </w:r>
        <w:r w:rsidRPr="00FF6A71">
          <w:t>.</w:t>
        </w:r>
      </w:ins>
    </w:p>
    <w:p w14:paraId="6162F3C8" w14:textId="77777777" w:rsidR="00590CF0" w:rsidRPr="00FF6A71" w:rsidRDefault="00590CF0" w:rsidP="00590CF0">
      <w:pPr>
        <w:jc w:val="center"/>
        <w:rPr>
          <w:ins w:id="31784" w:author="pete jones" w:date="2022-01-04T10:47:00Z"/>
        </w:rPr>
      </w:pPr>
      <w:ins w:id="31785" w:author="pete jones" w:date="2022-01-04T10:47:00Z">
        <w:r w:rsidRPr="00C15005">
          <w:rPr>
            <w:noProof/>
          </w:rPr>
          <w:drawing>
            <wp:inline distT="0" distB="0" distL="0" distR="0" wp14:anchorId="52F34515" wp14:editId="59AE24FF">
              <wp:extent cx="3431186" cy="2430765"/>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116">
                        <a:extLst>
                          <a:ext uri="{28A0092B-C50C-407E-A947-70E740481C1C}">
                            <a14:useLocalDpi xmlns:a14="http://schemas.microsoft.com/office/drawing/2010/main" val="0"/>
                          </a:ext>
                        </a:extLst>
                      </a:blip>
                      <a:stretch>
                        <a:fillRect/>
                      </a:stretch>
                    </pic:blipFill>
                    <pic:spPr>
                      <a:xfrm>
                        <a:off x="0" y="0"/>
                        <a:ext cx="3431186" cy="2430765"/>
                      </a:xfrm>
                      <a:prstGeom prst="rect">
                        <a:avLst/>
                      </a:prstGeom>
                    </pic:spPr>
                  </pic:pic>
                </a:graphicData>
              </a:graphic>
            </wp:inline>
          </w:drawing>
        </w:r>
      </w:ins>
    </w:p>
    <w:p w14:paraId="2C2F23C3" w14:textId="3604FB67" w:rsidR="00590CF0" w:rsidRPr="007C0DAF" w:rsidRDefault="00590CF0">
      <w:pPr>
        <w:pStyle w:val="Caption"/>
        <w:rPr>
          <w:ins w:id="31786" w:author="pete jones" w:date="2022-01-04T10:47:00Z"/>
        </w:rPr>
        <w:pPrChange w:id="31787" w:author="pete jones" w:date="2022-01-04T16:40:00Z">
          <w:pPr>
            <w:pStyle w:val="TOCHeading"/>
            <w:jc w:val="center"/>
          </w:pPr>
        </w:pPrChange>
      </w:pPr>
      <w:bookmarkStart w:id="31788" w:name="_Ref92206911"/>
      <w:bookmarkStart w:id="31789" w:name="_Toc99719336"/>
      <w:ins w:id="31790" w:author="pete jones" w:date="2022-01-04T10:47:00Z">
        <w:r w:rsidRPr="00312F59">
          <w:t xml:space="preserve">Figure </w:t>
        </w:r>
      </w:ins>
      <w:ins w:id="31791" w:author="pete jones" w:date="2022-03-10T14:38:00Z">
        <w:r w:rsidR="00CE4F4E">
          <w:fldChar w:fldCharType="begin"/>
        </w:r>
        <w:r w:rsidR="00CE4F4E">
          <w:instrText xml:space="preserve"> STYLEREF 1 \s </w:instrText>
        </w:r>
      </w:ins>
      <w:r w:rsidR="00CE4F4E">
        <w:fldChar w:fldCharType="separate"/>
      </w:r>
      <w:r w:rsidR="00D94147">
        <w:rPr>
          <w:noProof/>
        </w:rPr>
        <w:t>11</w:t>
      </w:r>
      <w:ins w:id="31792"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793" w:author="pete jones" w:date="2022-04-05T11:31:00Z">
        <w:r w:rsidR="00D94147">
          <w:rPr>
            <w:noProof/>
          </w:rPr>
          <w:t>9</w:t>
        </w:r>
      </w:ins>
      <w:ins w:id="31794" w:author="pete jones" w:date="2022-03-10T14:38:00Z">
        <w:r w:rsidR="00CE4F4E">
          <w:fldChar w:fldCharType="end"/>
        </w:r>
      </w:ins>
      <w:bookmarkEnd w:id="31788"/>
      <w:ins w:id="31795" w:author="pete jones" w:date="2022-01-04T10:47:00Z">
        <w:r w:rsidRPr="007C0DAF">
          <w:t>: Example bonnet opening mechanism.</w:t>
        </w:r>
        <w:bookmarkEnd w:id="31789"/>
      </w:ins>
    </w:p>
    <w:p w14:paraId="277BBD18" w14:textId="5452EFCB" w:rsidR="00590CF0" w:rsidRPr="00FF6A71" w:rsidRDefault="00590CF0" w:rsidP="00590CF0">
      <w:pPr>
        <w:rPr>
          <w:ins w:id="31796" w:author="pete jones" w:date="2022-01-04T10:47:00Z"/>
        </w:rPr>
      </w:pPr>
      <w:ins w:id="31797" w:author="pete jones" w:date="2022-01-04T10:47:00Z">
        <w:r w:rsidRPr="00FF6A71">
          <w:t xml:space="preserve">The first step is to draw three lines of equal length within the design space, A1-B1, A2-B2, and A3-B3. </w:t>
        </w:r>
      </w:ins>
      <w:ins w:id="31798" w:author="pete jones" w:date="2022-04-01T13:05:00Z">
        <w:r w:rsidR="00176EBF">
          <w:t>Then, f</w:t>
        </w:r>
      </w:ins>
      <w:ins w:id="31799" w:author="pete jones" w:date="2022-01-04T10:47:00Z">
        <w:r w:rsidRPr="00FF6A71">
          <w:t>ixing by constrain</w:t>
        </w:r>
      </w:ins>
      <w:ins w:id="31800" w:author="pete jones" w:date="2022-03-30T10:37:00Z">
        <w:r w:rsidR="00541BAB">
          <w:t>ing</w:t>
        </w:r>
      </w:ins>
      <w:ins w:id="31801" w:author="pete jones" w:date="2022-01-04T10:47:00Z">
        <w:r w:rsidRPr="00FF6A71">
          <w:t xml:space="preserve"> the first line A1-B1. These lines define the initial kinematic path for the mechanism</w:t>
        </w:r>
      </w:ins>
      <w:ins w:id="31802" w:author="pete jones" w:date="2022-04-01T13:05:00Z">
        <w:r w:rsidR="00176EBF">
          <w:t>;</w:t>
        </w:r>
      </w:ins>
      <w:ins w:id="31803" w:author="pete jones" w:date="2022-01-04T10:47:00Z">
        <w:r w:rsidRPr="00FF6A71">
          <w:t xml:space="preserve"> refer to </w:t>
        </w:r>
      </w:ins>
      <w:ins w:id="31804" w:author="pete jones" w:date="2022-01-04T16:41:00Z">
        <w:r w:rsidR="00E72D4E">
          <w:fldChar w:fldCharType="begin"/>
        </w:r>
        <w:r w:rsidR="00E72D4E">
          <w:instrText xml:space="preserve"> REF _Ref92206912 \h </w:instrText>
        </w:r>
      </w:ins>
      <w:r w:rsidR="00E72D4E">
        <w:fldChar w:fldCharType="separate"/>
      </w:r>
      <w:ins w:id="31805" w:author="pete jones" w:date="2022-04-05T11:31:00Z">
        <w:r w:rsidR="00D94147" w:rsidRPr="00312F59">
          <w:t xml:space="preserve">Figure </w:t>
        </w:r>
        <w:r w:rsidR="00D94147">
          <w:rPr>
            <w:noProof/>
          </w:rPr>
          <w:t>11</w:t>
        </w:r>
        <w:r w:rsidR="00D94147">
          <w:noBreakHyphen/>
        </w:r>
        <w:r w:rsidR="00D94147">
          <w:rPr>
            <w:noProof/>
          </w:rPr>
          <w:t>10</w:t>
        </w:r>
      </w:ins>
      <w:ins w:id="31806" w:author="pete jones" w:date="2022-01-04T16:41:00Z">
        <w:r w:rsidR="00E72D4E">
          <w:fldChar w:fldCharType="end"/>
        </w:r>
      </w:ins>
      <w:ins w:id="31807" w:author="pete jones" w:date="2022-01-04T10:47:00Z">
        <w:r w:rsidRPr="007C0DAF">
          <w:fldChar w:fldCharType="begin"/>
        </w:r>
        <w:r w:rsidRPr="00FF6A71">
          <w:instrText xml:space="preserve"> REF _Ref66946489 \h </w:instrText>
        </w:r>
      </w:ins>
      <w:ins w:id="31808" w:author="pete jones" w:date="2022-01-04T10:47:00Z">
        <w:r w:rsidRPr="007C0DAF">
          <w:fldChar w:fldCharType="end"/>
        </w:r>
        <w:r w:rsidRPr="00FF6A71">
          <w:t>.</w:t>
        </w:r>
      </w:ins>
    </w:p>
    <w:p w14:paraId="5111FF9C" w14:textId="77777777" w:rsidR="00590CF0" w:rsidRPr="00FF6A71" w:rsidRDefault="00590CF0" w:rsidP="00590CF0">
      <w:pPr>
        <w:jc w:val="center"/>
        <w:rPr>
          <w:ins w:id="31809" w:author="pete jones" w:date="2022-01-04T10:47:00Z"/>
        </w:rPr>
      </w:pPr>
      <w:ins w:id="31810" w:author="pete jones" w:date="2022-01-04T10:47:00Z">
        <w:r w:rsidRPr="00C15005">
          <w:rPr>
            <w:noProof/>
          </w:rPr>
          <w:lastRenderedPageBreak/>
          <w:drawing>
            <wp:inline distT="0" distB="0" distL="0" distR="0" wp14:anchorId="08CE39D6" wp14:editId="6A8D6922">
              <wp:extent cx="5579746" cy="3783330"/>
              <wp:effectExtent l="0" t="0" r="1905"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pic:nvPicPr>
                    <pic:blipFill>
                      <a:blip r:embed="rId117">
                        <a:extLst>
                          <a:ext uri="{28A0092B-C50C-407E-A947-70E740481C1C}">
                            <a14:useLocalDpi xmlns:a14="http://schemas.microsoft.com/office/drawing/2010/main" val="0"/>
                          </a:ext>
                        </a:extLst>
                      </a:blip>
                      <a:stretch>
                        <a:fillRect/>
                      </a:stretch>
                    </pic:blipFill>
                    <pic:spPr>
                      <a:xfrm>
                        <a:off x="0" y="0"/>
                        <a:ext cx="5579746" cy="3783330"/>
                      </a:xfrm>
                      <a:prstGeom prst="rect">
                        <a:avLst/>
                      </a:prstGeom>
                    </pic:spPr>
                  </pic:pic>
                </a:graphicData>
              </a:graphic>
            </wp:inline>
          </w:drawing>
        </w:r>
      </w:ins>
    </w:p>
    <w:p w14:paraId="3A87DEDC" w14:textId="2B5DDD29" w:rsidR="00590CF0" w:rsidRPr="007C0DAF" w:rsidRDefault="00590CF0">
      <w:pPr>
        <w:pStyle w:val="Caption"/>
        <w:rPr>
          <w:ins w:id="31811" w:author="pete jones" w:date="2022-01-04T10:47:00Z"/>
        </w:rPr>
        <w:pPrChange w:id="31812" w:author="pete jones" w:date="2022-01-04T16:40:00Z">
          <w:pPr>
            <w:pStyle w:val="TOCHeading"/>
            <w:jc w:val="center"/>
          </w:pPr>
        </w:pPrChange>
      </w:pPr>
      <w:bookmarkStart w:id="31813" w:name="_Ref92206912"/>
      <w:bookmarkStart w:id="31814" w:name="_Toc99719337"/>
      <w:ins w:id="31815" w:author="pete jones" w:date="2022-01-04T10:47:00Z">
        <w:r w:rsidRPr="00312F59">
          <w:t xml:space="preserve">Figure </w:t>
        </w:r>
      </w:ins>
      <w:ins w:id="31816" w:author="pete jones" w:date="2022-03-10T14:38:00Z">
        <w:r w:rsidR="00CE4F4E">
          <w:fldChar w:fldCharType="begin"/>
        </w:r>
        <w:r w:rsidR="00CE4F4E">
          <w:instrText xml:space="preserve"> STYLEREF 1 \s </w:instrText>
        </w:r>
      </w:ins>
      <w:r w:rsidR="00CE4F4E">
        <w:fldChar w:fldCharType="separate"/>
      </w:r>
      <w:r w:rsidR="00D94147">
        <w:rPr>
          <w:noProof/>
        </w:rPr>
        <w:t>11</w:t>
      </w:r>
      <w:ins w:id="3181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818" w:author="pete jones" w:date="2022-04-05T11:31:00Z">
        <w:r w:rsidR="00D94147">
          <w:rPr>
            <w:noProof/>
          </w:rPr>
          <w:t>10</w:t>
        </w:r>
      </w:ins>
      <w:ins w:id="31819" w:author="pete jones" w:date="2022-03-10T14:38:00Z">
        <w:r w:rsidR="00CE4F4E">
          <w:fldChar w:fldCharType="end"/>
        </w:r>
      </w:ins>
      <w:bookmarkEnd w:id="31813"/>
      <w:ins w:id="31820" w:author="pete jones" w:date="2022-01-04T10:47:00Z">
        <w:r w:rsidRPr="007C0DAF">
          <w:t>: Initial mechanism experimental geometry</w:t>
        </w:r>
        <w:bookmarkEnd w:id="31814"/>
      </w:ins>
    </w:p>
    <w:p w14:paraId="097D79F0" w14:textId="30ED4106" w:rsidR="00590CF0" w:rsidRPr="00FF6A71" w:rsidRDefault="00590CF0" w:rsidP="00590CF0">
      <w:pPr>
        <w:jc w:val="left"/>
        <w:rPr>
          <w:ins w:id="31821" w:author="pete jones" w:date="2022-01-04T10:47:00Z"/>
        </w:rPr>
      </w:pPr>
      <w:ins w:id="31822" w:author="pete jones" w:date="2022-01-04T10:47:00Z">
        <w:r w:rsidRPr="00FF6A71">
          <w:t>The initial lines are joined with construction lines A1-A2, A2-A3, and B1-B2, B2-B3.</w:t>
        </w:r>
      </w:ins>
    </w:p>
    <w:p w14:paraId="2DBBA1C3" w14:textId="18E45621" w:rsidR="00590CF0" w:rsidRPr="00FF6A71" w:rsidRDefault="00590CF0" w:rsidP="00590CF0">
      <w:pPr>
        <w:jc w:val="left"/>
        <w:rPr>
          <w:ins w:id="31823" w:author="pete jones" w:date="2022-01-04T10:47:00Z"/>
        </w:rPr>
      </w:pPr>
      <w:ins w:id="31824" w:author="pete jones" w:date="2022-01-04T10:47:00Z">
        <w:r w:rsidRPr="00FF6A71">
          <w:t xml:space="preserve">Perpendicular lines are constructed from the midpoint of A1-A2, etc. L1-L4 </w:t>
        </w:r>
      </w:ins>
      <w:ins w:id="31825" w:author="pete jones" w:date="2022-03-30T10:37:00Z">
        <w:r w:rsidR="00541BAB">
          <w:t>is</w:t>
        </w:r>
      </w:ins>
      <w:ins w:id="31826" w:author="pete jones" w:date="2022-01-04T10:47:00Z">
        <w:r w:rsidRPr="00FF6A71">
          <w:t xml:space="preserve"> the result of this step. The intersection of L1 and L2 is the point F1, </w:t>
        </w:r>
      </w:ins>
      <w:ins w:id="31827" w:author="pete jones" w:date="2022-04-01T13:06:00Z">
        <w:r w:rsidR="00176EBF">
          <w:t xml:space="preserve">and </w:t>
        </w:r>
      </w:ins>
      <w:ins w:id="31828" w:author="pete jones" w:date="2022-01-04T10:47:00Z">
        <w:r w:rsidRPr="00FF6A71">
          <w:t>the intersection of L3 and L4 is the point F2, i.e., the fixed points and length of the 4</w:t>
        </w:r>
        <w:r w:rsidRPr="00FF6A71">
          <w:rPr>
            <w:vertAlign w:val="superscript"/>
          </w:rPr>
          <w:t>th</w:t>
        </w:r>
        <w:r w:rsidRPr="00FF6A71">
          <w:t xml:space="preserve"> bar of the chain.</w:t>
        </w:r>
      </w:ins>
    </w:p>
    <w:p w14:paraId="12398AD0" w14:textId="20855F79" w:rsidR="00590CF0" w:rsidRPr="00FF6A71" w:rsidRDefault="00590CF0" w:rsidP="00590CF0">
      <w:pPr>
        <w:jc w:val="left"/>
        <w:rPr>
          <w:ins w:id="31829" w:author="pete jones" w:date="2022-01-04T10:47:00Z"/>
        </w:rPr>
      </w:pPr>
      <w:ins w:id="31830" w:author="pete jones" w:date="2022-01-04T10:47:00Z">
        <w:r w:rsidRPr="00FF6A71">
          <w:t>Using a sketch overlay (</w:t>
        </w:r>
      </w:ins>
      <w:ins w:id="31831" w:author="pete jones" w:date="2022-01-04T16:43:00Z">
        <w:r w:rsidR="00365822">
          <w:fldChar w:fldCharType="begin"/>
        </w:r>
        <w:r w:rsidR="00365822">
          <w:instrText xml:space="preserve"> REF _Ref92207014 \h </w:instrText>
        </w:r>
      </w:ins>
      <w:r w:rsidR="00365822">
        <w:fldChar w:fldCharType="separate"/>
      </w:r>
      <w:ins w:id="31832" w:author="pete jones" w:date="2022-04-05T11:31:00Z">
        <w:r w:rsidR="00D94147" w:rsidRPr="00312F59">
          <w:t xml:space="preserve">Figure </w:t>
        </w:r>
        <w:r w:rsidR="00D94147">
          <w:rPr>
            <w:noProof/>
          </w:rPr>
          <w:t>11</w:t>
        </w:r>
        <w:r w:rsidR="00D94147">
          <w:noBreakHyphen/>
        </w:r>
        <w:r w:rsidR="00D94147">
          <w:rPr>
            <w:noProof/>
          </w:rPr>
          <w:t>11</w:t>
        </w:r>
      </w:ins>
      <w:ins w:id="31833" w:author="pete jones" w:date="2022-01-04T16:43:00Z">
        <w:r w:rsidR="00365822">
          <w:fldChar w:fldCharType="end"/>
        </w:r>
      </w:ins>
      <w:ins w:id="31834" w:author="pete jones" w:date="2022-01-04T10:47:00Z">
        <w:r w:rsidRPr="00FF6A71">
          <w:t>), the mechanism geometry can be manipulated to validate and iterate the design.</w:t>
        </w:r>
      </w:ins>
    </w:p>
    <w:p w14:paraId="448F004A" w14:textId="77777777" w:rsidR="00590CF0" w:rsidRPr="00FF6A71" w:rsidRDefault="00590CF0" w:rsidP="00590CF0">
      <w:pPr>
        <w:jc w:val="center"/>
        <w:rPr>
          <w:ins w:id="31835" w:author="pete jones" w:date="2022-01-04T10:47:00Z"/>
        </w:rPr>
      </w:pPr>
      <w:ins w:id="31836" w:author="pete jones" w:date="2022-01-04T10:47:00Z">
        <w:r w:rsidRPr="00C15005">
          <w:rPr>
            <w:noProof/>
          </w:rPr>
          <w:drawing>
            <wp:inline distT="0" distB="0" distL="0" distR="0" wp14:anchorId="4E072580" wp14:editId="7F7642F6">
              <wp:extent cx="2390775" cy="208133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118">
                        <a:extLst>
                          <a:ext uri="{28A0092B-C50C-407E-A947-70E740481C1C}">
                            <a14:useLocalDpi xmlns:a14="http://schemas.microsoft.com/office/drawing/2010/main" val="0"/>
                          </a:ext>
                        </a:extLst>
                      </a:blip>
                      <a:stretch>
                        <a:fillRect/>
                      </a:stretch>
                    </pic:blipFill>
                    <pic:spPr>
                      <a:xfrm>
                        <a:off x="0" y="0"/>
                        <a:ext cx="2394730" cy="2084774"/>
                      </a:xfrm>
                      <a:prstGeom prst="rect">
                        <a:avLst/>
                      </a:prstGeom>
                    </pic:spPr>
                  </pic:pic>
                </a:graphicData>
              </a:graphic>
            </wp:inline>
          </w:drawing>
        </w:r>
      </w:ins>
    </w:p>
    <w:p w14:paraId="3D0AEF99" w14:textId="7FF59E66" w:rsidR="00590CF0" w:rsidRPr="007C0DAF" w:rsidRDefault="00590CF0">
      <w:pPr>
        <w:pStyle w:val="Caption"/>
        <w:rPr>
          <w:ins w:id="31837" w:author="pete jones" w:date="2022-01-04T10:47:00Z"/>
        </w:rPr>
        <w:pPrChange w:id="31838" w:author="pete jones" w:date="2022-01-04T16:41:00Z">
          <w:pPr>
            <w:pStyle w:val="TOCHeading"/>
            <w:jc w:val="center"/>
          </w:pPr>
        </w:pPrChange>
      </w:pPr>
      <w:bookmarkStart w:id="31839" w:name="_Ref92207014"/>
      <w:bookmarkStart w:id="31840" w:name="_Toc99719338"/>
      <w:ins w:id="31841" w:author="pete jones" w:date="2022-01-04T10:47:00Z">
        <w:r w:rsidRPr="00312F59">
          <w:t xml:space="preserve">Figure </w:t>
        </w:r>
      </w:ins>
      <w:ins w:id="31842" w:author="pete jones" w:date="2022-03-10T14:38:00Z">
        <w:r w:rsidR="00CE4F4E">
          <w:fldChar w:fldCharType="begin"/>
        </w:r>
        <w:r w:rsidR="00CE4F4E">
          <w:instrText xml:space="preserve"> STYLEREF 1 \s </w:instrText>
        </w:r>
      </w:ins>
      <w:r w:rsidR="00CE4F4E">
        <w:fldChar w:fldCharType="separate"/>
      </w:r>
      <w:r w:rsidR="00D94147">
        <w:rPr>
          <w:noProof/>
        </w:rPr>
        <w:t>11</w:t>
      </w:r>
      <w:ins w:id="31843"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844" w:author="pete jones" w:date="2022-04-05T11:31:00Z">
        <w:r w:rsidR="00D94147">
          <w:rPr>
            <w:noProof/>
          </w:rPr>
          <w:t>11</w:t>
        </w:r>
      </w:ins>
      <w:ins w:id="31845" w:author="pete jones" w:date="2022-03-10T14:38:00Z">
        <w:r w:rsidR="00CE4F4E">
          <w:fldChar w:fldCharType="end"/>
        </w:r>
      </w:ins>
      <w:bookmarkEnd w:id="31839"/>
      <w:ins w:id="31846" w:author="pete jones" w:date="2022-01-04T10:47:00Z">
        <w:r w:rsidRPr="007C0DAF">
          <w:t>: Mechanism overlay sketch.</w:t>
        </w:r>
        <w:bookmarkEnd w:id="31840"/>
      </w:ins>
    </w:p>
    <w:p w14:paraId="67969CD1" w14:textId="30BA8C24" w:rsidR="00590CF0" w:rsidRPr="00FF6A71" w:rsidRDefault="00590CF0" w:rsidP="00590CF0">
      <w:pPr>
        <w:rPr>
          <w:ins w:id="31847" w:author="pete jones" w:date="2022-01-04T10:47:00Z"/>
        </w:rPr>
      </w:pPr>
      <w:ins w:id="31848" w:author="pete jones" w:date="2022-01-04T10:47:00Z">
        <w:r w:rsidRPr="00FF6A71">
          <w:lastRenderedPageBreak/>
          <w:t>When the initial design of the kinematics is complete</w:t>
        </w:r>
      </w:ins>
      <w:ins w:id="31849" w:author="pete jones" w:date="2022-04-01T13:06:00Z">
        <w:r w:rsidR="00176EBF">
          <w:t>,</w:t>
        </w:r>
      </w:ins>
      <w:ins w:id="31850" w:author="pete jones" w:date="2022-01-04T10:47:00Z">
        <w:r w:rsidRPr="00FF6A71">
          <w:t xml:space="preserve"> the parts and assembly can be processed, and a kinematic system can be created and tested. </w:t>
        </w:r>
      </w:ins>
      <w:ins w:id="31851" w:author="pete jones" w:date="2022-04-01T13:06:00Z">
        <w:r w:rsidR="00176EBF">
          <w:t>Then, m</w:t>
        </w:r>
      </w:ins>
      <w:ins w:id="31852" w:author="pete jones" w:date="2022-01-04T10:47:00Z">
        <w:r w:rsidRPr="00FF6A71">
          <w:t xml:space="preserve">odification of the input geometry can be fine-tuned to obtain the desired clearance objectives, further analysis to validate forces in the mechanism, displacement of the CoG of the moving elements, etc. </w:t>
        </w:r>
      </w:ins>
      <w:ins w:id="31853" w:author="pete jones" w:date="2022-01-04T16:44:00Z">
        <w:r w:rsidR="00365822">
          <w:fldChar w:fldCharType="begin"/>
        </w:r>
        <w:r w:rsidR="00365822">
          <w:instrText xml:space="preserve"> REF _Ref92207077 \h </w:instrText>
        </w:r>
      </w:ins>
      <w:r w:rsidR="00365822">
        <w:fldChar w:fldCharType="separate"/>
      </w:r>
      <w:ins w:id="31854" w:author="pete jones" w:date="2022-04-05T11:31:00Z">
        <w:r w:rsidR="00D94147" w:rsidRPr="00312F59">
          <w:t xml:space="preserve">Figure </w:t>
        </w:r>
        <w:r w:rsidR="00D94147">
          <w:rPr>
            <w:noProof/>
          </w:rPr>
          <w:t>11</w:t>
        </w:r>
        <w:r w:rsidR="00D94147">
          <w:noBreakHyphen/>
        </w:r>
        <w:r w:rsidR="00D94147">
          <w:rPr>
            <w:noProof/>
          </w:rPr>
          <w:t>12</w:t>
        </w:r>
      </w:ins>
      <w:ins w:id="31855" w:author="pete jones" w:date="2022-01-04T16:44:00Z">
        <w:r w:rsidR="00365822">
          <w:fldChar w:fldCharType="end"/>
        </w:r>
        <w:r w:rsidR="00365822">
          <w:t xml:space="preserve"> and </w:t>
        </w:r>
        <w:r w:rsidR="00365822">
          <w:fldChar w:fldCharType="begin"/>
        </w:r>
        <w:r w:rsidR="00365822">
          <w:instrText xml:space="preserve"> REF _Ref92207082 \h </w:instrText>
        </w:r>
      </w:ins>
      <w:r w:rsidR="00365822">
        <w:fldChar w:fldCharType="separate"/>
      </w:r>
      <w:ins w:id="31856" w:author="pete jones" w:date="2022-04-05T11:31:00Z">
        <w:r w:rsidR="00D94147" w:rsidRPr="00312F59">
          <w:t xml:space="preserve">Figure </w:t>
        </w:r>
        <w:r w:rsidR="00D94147">
          <w:rPr>
            <w:noProof/>
          </w:rPr>
          <w:t>11</w:t>
        </w:r>
        <w:r w:rsidR="00D94147">
          <w:noBreakHyphen/>
        </w:r>
        <w:r w:rsidR="00D94147">
          <w:rPr>
            <w:noProof/>
          </w:rPr>
          <w:t>13</w:t>
        </w:r>
      </w:ins>
      <w:ins w:id="31857" w:author="pete jones" w:date="2022-01-04T16:44:00Z">
        <w:r w:rsidR="00365822">
          <w:fldChar w:fldCharType="end"/>
        </w:r>
        <w:r w:rsidR="00365822">
          <w:t xml:space="preserve"> </w:t>
        </w:r>
      </w:ins>
      <w:ins w:id="31858" w:author="pete jones" w:date="2022-01-04T10:47:00Z">
        <w:r w:rsidRPr="00FF6A71">
          <w:t>illustrate some of these data outputs.</w:t>
        </w:r>
      </w:ins>
    </w:p>
    <w:p w14:paraId="180AEEC5" w14:textId="77777777" w:rsidR="00590CF0" w:rsidRPr="00FF6A71" w:rsidRDefault="00590CF0" w:rsidP="00590CF0">
      <w:pPr>
        <w:jc w:val="center"/>
        <w:rPr>
          <w:ins w:id="31859" w:author="pete jones" w:date="2022-01-04T10:47:00Z"/>
        </w:rPr>
      </w:pPr>
      <w:ins w:id="31860" w:author="pete jones" w:date="2022-01-04T10:47:00Z">
        <w:r w:rsidRPr="00C15005">
          <w:rPr>
            <w:noProof/>
          </w:rPr>
          <w:drawing>
            <wp:inline distT="0" distB="0" distL="0" distR="0" wp14:anchorId="5E9CF076" wp14:editId="45C1CE4A">
              <wp:extent cx="2804908" cy="21589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119">
                        <a:extLst>
                          <a:ext uri="{28A0092B-C50C-407E-A947-70E740481C1C}">
                            <a14:useLocalDpi xmlns:a14="http://schemas.microsoft.com/office/drawing/2010/main" val="0"/>
                          </a:ext>
                        </a:extLst>
                      </a:blip>
                      <a:stretch>
                        <a:fillRect/>
                      </a:stretch>
                    </pic:blipFill>
                    <pic:spPr>
                      <a:xfrm>
                        <a:off x="0" y="0"/>
                        <a:ext cx="2804908" cy="2158981"/>
                      </a:xfrm>
                      <a:prstGeom prst="rect">
                        <a:avLst/>
                      </a:prstGeom>
                    </pic:spPr>
                  </pic:pic>
                </a:graphicData>
              </a:graphic>
            </wp:inline>
          </w:drawing>
        </w:r>
      </w:ins>
    </w:p>
    <w:p w14:paraId="7676C42B" w14:textId="66A1DE18" w:rsidR="00590CF0" w:rsidRPr="007C0DAF" w:rsidRDefault="00590CF0">
      <w:pPr>
        <w:pStyle w:val="Caption"/>
        <w:rPr>
          <w:ins w:id="31861" w:author="pete jones" w:date="2022-01-04T10:47:00Z"/>
        </w:rPr>
        <w:pPrChange w:id="31862" w:author="pete jones" w:date="2022-01-04T16:43:00Z">
          <w:pPr>
            <w:pStyle w:val="TOCHeading"/>
            <w:jc w:val="center"/>
          </w:pPr>
        </w:pPrChange>
      </w:pPr>
      <w:bookmarkStart w:id="31863" w:name="_Ref92207077"/>
      <w:bookmarkStart w:id="31864" w:name="_Toc99719339"/>
      <w:ins w:id="31865" w:author="pete jones" w:date="2022-01-04T10:47:00Z">
        <w:r w:rsidRPr="00312F59">
          <w:t xml:space="preserve">Figure </w:t>
        </w:r>
      </w:ins>
      <w:ins w:id="31866" w:author="pete jones" w:date="2022-03-10T14:38:00Z">
        <w:r w:rsidR="00CE4F4E">
          <w:fldChar w:fldCharType="begin"/>
        </w:r>
        <w:r w:rsidR="00CE4F4E">
          <w:instrText xml:space="preserve"> STYLEREF 1 \s </w:instrText>
        </w:r>
      </w:ins>
      <w:r w:rsidR="00CE4F4E">
        <w:fldChar w:fldCharType="separate"/>
      </w:r>
      <w:r w:rsidR="00D94147">
        <w:rPr>
          <w:noProof/>
        </w:rPr>
        <w:t>11</w:t>
      </w:r>
      <w:ins w:id="3186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868" w:author="pete jones" w:date="2022-04-05T11:31:00Z">
        <w:r w:rsidR="00D94147">
          <w:rPr>
            <w:noProof/>
          </w:rPr>
          <w:t>12</w:t>
        </w:r>
      </w:ins>
      <w:ins w:id="31869" w:author="pete jones" w:date="2022-03-10T14:38:00Z">
        <w:r w:rsidR="00CE4F4E">
          <w:fldChar w:fldCharType="end"/>
        </w:r>
      </w:ins>
      <w:bookmarkEnd w:id="31863"/>
      <w:ins w:id="31870" w:author="pete jones" w:date="2022-01-04T10:47:00Z">
        <w:r w:rsidRPr="007C0DAF">
          <w:t xml:space="preserve">: Mechanism assembly, </w:t>
        </w:r>
      </w:ins>
      <w:ins w:id="31871" w:author="pete jones" w:date="2022-03-30T10:37:00Z">
        <w:r w:rsidR="00541BAB">
          <w:t xml:space="preserve">the </w:t>
        </w:r>
      </w:ins>
      <w:ins w:id="31872" w:author="pete jones" w:date="2022-01-04T10:47:00Z">
        <w:r w:rsidRPr="007C0DAF">
          <w:t>trace of bonnet plate</w:t>
        </w:r>
        <w:bookmarkEnd w:id="31864"/>
      </w:ins>
    </w:p>
    <w:p w14:paraId="4550A633" w14:textId="77777777" w:rsidR="00590CF0" w:rsidRPr="00FF6A71" w:rsidRDefault="00590CF0" w:rsidP="00590CF0">
      <w:pPr>
        <w:jc w:val="center"/>
        <w:rPr>
          <w:ins w:id="31873" w:author="pete jones" w:date="2022-01-04T10:47:00Z"/>
          <w:noProof/>
        </w:rPr>
      </w:pPr>
      <w:ins w:id="31874" w:author="pete jones" w:date="2022-01-04T10:47:00Z">
        <w:r w:rsidRPr="00C15005">
          <w:rPr>
            <w:noProof/>
          </w:rPr>
          <w:drawing>
            <wp:inline distT="0" distB="0" distL="0" distR="0" wp14:anchorId="3713BB2F" wp14:editId="0B00CCCC">
              <wp:extent cx="2552615" cy="1849607"/>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120">
                        <a:extLst>
                          <a:ext uri="{28A0092B-C50C-407E-A947-70E740481C1C}">
                            <a14:useLocalDpi xmlns:a14="http://schemas.microsoft.com/office/drawing/2010/main" val="0"/>
                          </a:ext>
                        </a:extLst>
                      </a:blip>
                      <a:stretch>
                        <a:fillRect/>
                      </a:stretch>
                    </pic:blipFill>
                    <pic:spPr>
                      <a:xfrm>
                        <a:off x="0" y="0"/>
                        <a:ext cx="2552615" cy="1849607"/>
                      </a:xfrm>
                      <a:prstGeom prst="rect">
                        <a:avLst/>
                      </a:prstGeom>
                    </pic:spPr>
                  </pic:pic>
                </a:graphicData>
              </a:graphic>
            </wp:inline>
          </w:drawing>
        </w:r>
        <w:r w:rsidRPr="00FF6A71">
          <w:rPr>
            <w:noProof/>
          </w:rPr>
          <w:t xml:space="preserve"> </w:t>
        </w:r>
        <w:r w:rsidRPr="00C15005">
          <w:rPr>
            <w:noProof/>
          </w:rPr>
          <w:drawing>
            <wp:inline distT="0" distB="0" distL="0" distR="0" wp14:anchorId="38BD75F7" wp14:editId="576365FC">
              <wp:extent cx="2541154" cy="2087697"/>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pic:nvPicPr>
                    <pic:blipFill>
                      <a:blip r:embed="rId121">
                        <a:extLst>
                          <a:ext uri="{28A0092B-C50C-407E-A947-70E740481C1C}">
                            <a14:useLocalDpi xmlns:a14="http://schemas.microsoft.com/office/drawing/2010/main" val="0"/>
                          </a:ext>
                        </a:extLst>
                      </a:blip>
                      <a:stretch>
                        <a:fillRect/>
                      </a:stretch>
                    </pic:blipFill>
                    <pic:spPr>
                      <a:xfrm>
                        <a:off x="0" y="0"/>
                        <a:ext cx="2541154" cy="2087697"/>
                      </a:xfrm>
                      <a:prstGeom prst="rect">
                        <a:avLst/>
                      </a:prstGeom>
                    </pic:spPr>
                  </pic:pic>
                </a:graphicData>
              </a:graphic>
            </wp:inline>
          </w:drawing>
        </w:r>
      </w:ins>
    </w:p>
    <w:p w14:paraId="4204C0AE" w14:textId="718976F5" w:rsidR="00590CF0" w:rsidRPr="007C0DAF" w:rsidRDefault="00590CF0">
      <w:pPr>
        <w:pStyle w:val="Caption"/>
        <w:rPr>
          <w:ins w:id="31875" w:author="pete jones" w:date="2022-01-04T10:47:00Z"/>
          <w:noProof/>
        </w:rPr>
        <w:pPrChange w:id="31876" w:author="pete jones" w:date="2022-01-04T16:43:00Z">
          <w:pPr>
            <w:pStyle w:val="TOCHeading"/>
            <w:jc w:val="center"/>
          </w:pPr>
        </w:pPrChange>
      </w:pPr>
      <w:bookmarkStart w:id="31877" w:name="_Ref92207082"/>
      <w:bookmarkStart w:id="31878" w:name="_Toc99719340"/>
      <w:ins w:id="31879" w:author="pete jones" w:date="2022-01-04T10:47:00Z">
        <w:r w:rsidRPr="00312F59">
          <w:t xml:space="preserve">Figure </w:t>
        </w:r>
      </w:ins>
      <w:ins w:id="31880" w:author="pete jones" w:date="2022-03-10T14:38:00Z">
        <w:r w:rsidR="00CE4F4E">
          <w:fldChar w:fldCharType="begin"/>
        </w:r>
        <w:r w:rsidR="00CE4F4E">
          <w:instrText xml:space="preserve"> STYLEREF 1 \s </w:instrText>
        </w:r>
      </w:ins>
      <w:r w:rsidR="00CE4F4E">
        <w:fldChar w:fldCharType="separate"/>
      </w:r>
      <w:r w:rsidR="00D94147">
        <w:rPr>
          <w:noProof/>
        </w:rPr>
        <w:t>11</w:t>
      </w:r>
      <w:ins w:id="31881"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1882" w:author="pete jones" w:date="2022-04-05T11:31:00Z">
        <w:r w:rsidR="00D94147">
          <w:rPr>
            <w:noProof/>
          </w:rPr>
          <w:t>13</w:t>
        </w:r>
      </w:ins>
      <w:ins w:id="31883" w:author="pete jones" w:date="2022-03-10T14:38:00Z">
        <w:r w:rsidR="00CE4F4E">
          <w:fldChar w:fldCharType="end"/>
        </w:r>
      </w:ins>
      <w:bookmarkEnd w:id="31877"/>
      <w:ins w:id="31884" w:author="pete jones" w:date="2022-01-04T10:47:00Z">
        <w:r w:rsidRPr="007C0DAF">
          <w:t>: Mechanism traces and swept volume</w:t>
        </w:r>
        <w:bookmarkEnd w:id="31878"/>
      </w:ins>
    </w:p>
    <w:p w14:paraId="1D7DCA31" w14:textId="49746BFA" w:rsidR="006C5FCB" w:rsidRPr="00FF6A71" w:rsidRDefault="006C5FCB">
      <w:pPr>
        <w:spacing w:before="0" w:after="0" w:line="240" w:lineRule="auto"/>
        <w:jc w:val="left"/>
        <w:rPr>
          <w:ins w:id="31885" w:author="pete jones" w:date="2022-01-04T10:49:00Z"/>
          <w:b/>
          <w:bCs/>
          <w:sz w:val="32"/>
          <w:szCs w:val="22"/>
        </w:rPr>
      </w:pPr>
      <w:ins w:id="31886" w:author="pete jones" w:date="2022-01-04T10:49:00Z">
        <w:r w:rsidRPr="00FF6A71">
          <w:br w:type="page"/>
        </w:r>
      </w:ins>
    </w:p>
    <w:p w14:paraId="125F264C" w14:textId="46E2277B" w:rsidR="00590CF0" w:rsidRPr="00FF6A71" w:rsidRDefault="00BB20B2">
      <w:pPr>
        <w:pStyle w:val="Heading2"/>
        <w:rPr>
          <w:ins w:id="31887" w:author="pete jones" w:date="2022-01-04T10:49:00Z"/>
        </w:rPr>
        <w:pPrChange w:id="31888" w:author="pete jones" w:date="2022-03-16T17:50:00Z">
          <w:pPr>
            <w:pStyle w:val="Heading6"/>
          </w:pPr>
        </w:pPrChange>
      </w:pPr>
      <w:bookmarkStart w:id="31889" w:name="_Toc99969876"/>
      <w:bookmarkStart w:id="31890" w:name="_Ref92186029"/>
      <w:ins w:id="31891" w:author="pete jones" w:date="2022-01-04T11:15:00Z">
        <w:r w:rsidRPr="00FF6A71">
          <w:lastRenderedPageBreak/>
          <w:t>Domestic power generation device</w:t>
        </w:r>
      </w:ins>
      <w:bookmarkEnd w:id="31889"/>
    </w:p>
    <w:bookmarkEnd w:id="31890"/>
    <w:p w14:paraId="400F86FC" w14:textId="26E6D08C" w:rsidR="006C5FCB" w:rsidRPr="00FF6A71" w:rsidRDefault="006C5FCB" w:rsidP="006C5FCB">
      <w:pPr>
        <w:rPr>
          <w:moveTo w:id="31892" w:author="pete jones" w:date="2022-01-04T10:50:00Z"/>
          <w:rStyle w:val="Strong"/>
          <w:rPrChange w:id="31893" w:author="pete jones" w:date="2022-01-04T13:45:00Z">
            <w:rPr>
              <w:moveTo w:id="31894" w:author="pete jones" w:date="2022-01-04T10:50:00Z"/>
              <w:rStyle w:val="Strong"/>
              <w:b w:val="0"/>
              <w:bCs w:val="0"/>
              <w:sz w:val="32"/>
              <w:szCs w:val="22"/>
            </w:rPr>
          </w:rPrChange>
        </w:rPr>
      </w:pPr>
      <w:moveToRangeStart w:id="31895" w:author="pete jones" w:date="2022-01-04T10:50:00Z" w:name="move92185851"/>
      <w:moveTo w:id="31896" w:author="pete jones" w:date="2022-01-04T10:50:00Z">
        <w:r w:rsidRPr="00FF6A71">
          <w:rPr>
            <w:rStyle w:val="Strong"/>
          </w:rPr>
          <w:t>The Brief</w:t>
        </w:r>
      </w:moveTo>
    </w:p>
    <w:p w14:paraId="2EBA5068" w14:textId="5C9A937B" w:rsidR="006C5FCB" w:rsidRPr="00FF6A71" w:rsidRDefault="006C5FCB" w:rsidP="006C5FCB">
      <w:pPr>
        <w:spacing w:line="240" w:lineRule="auto"/>
        <w:ind w:left="720" w:right="1132"/>
        <w:rPr>
          <w:moveTo w:id="31897" w:author="pete jones" w:date="2022-01-04T10:50:00Z"/>
        </w:rPr>
      </w:pPr>
      <w:moveTo w:id="31898" w:author="pete jones" w:date="2022-01-04T10:50:00Z">
        <w:r w:rsidRPr="00FF6A71">
          <w:t xml:space="preserve">Today we see many examples of the research and development of machines to exploit the power of nature to supply the increasing </w:t>
        </w:r>
        <w:del w:id="31899" w:author="pete jones" w:date="2022-03-30T10:37:00Z">
          <w:r w:rsidRPr="00FF6A71" w:rsidDel="00541BAB">
            <w:delText>demand for electricity</w:delText>
          </w:r>
        </w:del>
      </w:moveTo>
      <w:ins w:id="31900" w:author="pete jones" w:date="2022-03-30T10:37:00Z">
        <w:r w:rsidR="00541BAB">
          <w:t>electricity demand</w:t>
        </w:r>
      </w:ins>
      <w:moveTo w:id="31901" w:author="pete jones" w:date="2022-01-04T10:50:00Z">
        <w:r w:rsidRPr="00FF6A71">
          <w:t>. Renewable energy solutions to harness solar, wind, and hydro sources are all around us. There is a</w:t>
        </w:r>
        <w:del w:id="31902" w:author="pete jones" w:date="2022-04-01T13:06:00Z">
          <w:r w:rsidRPr="00FF6A71" w:rsidDel="00176EBF">
            <w:delText>n increas</w:delText>
          </w:r>
        </w:del>
      </w:moveTo>
      <w:ins w:id="31903" w:author="pete jones" w:date="2022-04-01T13:06:00Z">
        <w:r w:rsidR="00176EBF">
          <w:t xml:space="preserve"> grow</w:t>
        </w:r>
      </w:ins>
      <w:moveTo w:id="31904" w:author="pete jones" w:date="2022-01-04T10:50:00Z">
        <w:r w:rsidRPr="00FF6A71">
          <w:t>ing demand for such renewable energy devices for domestic use. Your engineering brief is to investigate, design, build, and test a “</w:t>
        </w:r>
        <w:r w:rsidRPr="00FF6A71">
          <w:rPr>
            <w:i/>
            <w:iCs/>
          </w:rPr>
          <w:t>scaled prototype</w:t>
        </w:r>
        <w:r w:rsidRPr="00FF6A71">
          <w:t>” model for micro-scale domestic energy generation. A system capable of generating electricity for micro</w:t>
        </w:r>
        <w:del w:id="31905" w:author="pete jones" w:date="2022-03-30T10:37:00Z">
          <w:r w:rsidRPr="00FF6A71" w:rsidDel="00541BAB">
            <w:delText xml:space="preserve"> </w:delText>
          </w:r>
        </w:del>
      </w:moveTo>
      <w:ins w:id="31906" w:author="pete jones" w:date="2022-03-30T10:37:00Z">
        <w:r w:rsidR="00541BAB">
          <w:t>-</w:t>
        </w:r>
      </w:ins>
      <w:moveTo w:id="31907" w:author="pete jones" w:date="2022-01-04T10:50:00Z">
        <w:r w:rsidRPr="00FF6A71">
          <w:t xml:space="preserve">scale domestic use has a power output of less than 10Kw. However, the brief is to build a scaled prototype, which means that the model will only be capable of producing power at a tiny fraction of that. The problem can be solved </w:t>
        </w:r>
        <w:del w:id="31908" w:author="pete jones" w:date="2022-04-01T14:59:00Z">
          <w:r w:rsidRPr="00FF6A71" w:rsidDel="00726256">
            <w:delText>using wind or hydro solutions only</w:delText>
          </w:r>
        </w:del>
      </w:moveTo>
      <w:ins w:id="31909" w:author="pete jones" w:date="2022-04-01T14:59:00Z">
        <w:r w:rsidR="00726256">
          <w:t>only using wind or hydro solutions</w:t>
        </w:r>
      </w:ins>
      <w:moveTo w:id="31910" w:author="pete jones" w:date="2022-01-04T10:50:00Z">
        <w:r w:rsidRPr="00FF6A71">
          <w:t xml:space="preserve"> but </w:t>
        </w:r>
        <w:del w:id="31911" w:author="pete jones" w:date="2022-04-01T13:06:00Z">
          <w:r w:rsidRPr="00FF6A71" w:rsidDel="00176EBF">
            <w:delText xml:space="preserve">does </w:delText>
          </w:r>
        </w:del>
        <w:r w:rsidRPr="00FF6A71">
          <w:t>not dictate a preferred solution. You are limited to a max budget for materials of £30 per team.</w:t>
        </w:r>
      </w:moveTo>
    </w:p>
    <w:p w14:paraId="3CAB7DF9" w14:textId="77777777" w:rsidR="006C5FCB" w:rsidRPr="00FF6A71" w:rsidRDefault="006C5FCB" w:rsidP="006C5FCB">
      <w:pPr>
        <w:rPr>
          <w:moveTo w:id="31912" w:author="pete jones" w:date="2022-01-04T10:50:00Z"/>
        </w:rPr>
      </w:pPr>
      <w:moveTo w:id="31913" w:author="pete jones" w:date="2022-01-04T10:50:00Z">
        <w:r w:rsidRPr="00FF6A71">
          <w:t>Scenario and problem statements</w:t>
        </w:r>
      </w:moveTo>
    </w:p>
    <w:p w14:paraId="1A0C8B48" w14:textId="2EBB4E64" w:rsidR="006C5FCB" w:rsidRPr="00FF6A71" w:rsidRDefault="006C5FCB" w:rsidP="006C5FCB">
      <w:pPr>
        <w:spacing w:line="240" w:lineRule="auto"/>
        <w:ind w:left="720" w:right="1132"/>
        <w:rPr>
          <w:moveTo w:id="31914" w:author="pete jones" w:date="2022-01-04T10:50:00Z"/>
        </w:rPr>
      </w:pPr>
      <w:moveTo w:id="31915" w:author="pete jones" w:date="2022-01-04T10:50:00Z">
        <w:r w:rsidRPr="00FF6A71">
          <w:t xml:space="preserve">The brief has been presented to allow each team to derive a specification based </w:t>
        </w:r>
        <w:del w:id="31916" w:author="pete jones" w:date="2022-03-30T10:38:00Z">
          <w:r w:rsidRPr="00FF6A71" w:rsidDel="00541BAB">
            <w:delText>up</w:delText>
          </w:r>
        </w:del>
        <w:r w:rsidRPr="00FF6A71">
          <w:t xml:space="preserve">on personal interests following </w:t>
        </w:r>
      </w:moveTo>
      <w:ins w:id="31917" w:author="pete jones" w:date="2022-03-30T10:38:00Z">
        <w:r w:rsidR="00541BAB">
          <w:t xml:space="preserve">the </w:t>
        </w:r>
      </w:ins>
      <w:moveTo w:id="31918" w:author="pete jones" w:date="2022-01-04T10:50:00Z">
        <w:r w:rsidRPr="00FF6A71">
          <w:t xml:space="preserve">initial investigation of the problem. A detailed specification of the problem must clearly define the ideas each team conceives. The concept and a top-level project plan shall be presented to the executive (academic) team </w:t>
        </w:r>
        <w:del w:id="31919" w:author="pete jones" w:date="2022-03-30T10:38:00Z">
          <w:r w:rsidRPr="00FF6A71" w:rsidDel="00541BAB">
            <w:delText>prior to</w:delText>
          </w:r>
        </w:del>
      </w:moveTo>
      <w:ins w:id="31920" w:author="pete jones" w:date="2022-03-30T10:38:00Z">
        <w:r w:rsidR="00541BAB">
          <w:t>before</w:t>
        </w:r>
      </w:ins>
      <w:moveTo w:id="31921" w:author="pete jones" w:date="2022-01-04T10:50:00Z">
        <w:r w:rsidRPr="00FF6A71">
          <w:t xml:space="preserve"> embarking on further detailed work during the early stages of the project.</w:t>
        </w:r>
      </w:moveTo>
    </w:p>
    <w:p w14:paraId="6E480A1E" w14:textId="77777777" w:rsidR="006C5FCB" w:rsidRPr="00FF6A71" w:rsidRDefault="006C5FCB" w:rsidP="006C5FCB">
      <w:pPr>
        <w:rPr>
          <w:moveTo w:id="31922" w:author="pete jones" w:date="2022-01-04T10:50:00Z"/>
        </w:rPr>
      </w:pPr>
      <w:moveTo w:id="31923" w:author="pete jones" w:date="2022-01-04T10:50:00Z">
        <w:r w:rsidRPr="00FF6A71">
          <w:t>The competition</w:t>
        </w:r>
      </w:moveTo>
    </w:p>
    <w:p w14:paraId="5CB90D3E" w14:textId="17D05514" w:rsidR="006C5FCB" w:rsidRPr="00FF6A71" w:rsidRDefault="006C5FCB" w:rsidP="006C5FCB">
      <w:pPr>
        <w:spacing w:line="240" w:lineRule="auto"/>
        <w:ind w:left="709" w:right="1132"/>
        <w:rPr>
          <w:moveTo w:id="31924" w:author="pete jones" w:date="2022-01-04T10:50:00Z"/>
        </w:rPr>
      </w:pPr>
      <w:moveTo w:id="31925" w:author="pete jones" w:date="2022-01-04T10:50:00Z">
        <w:r w:rsidRPr="00FF6A71">
          <w:t>The project will be run as a time</w:t>
        </w:r>
        <w:del w:id="31926" w:author="pete jones" w:date="2022-03-30T10:38:00Z">
          <w:r w:rsidRPr="00FF6A71" w:rsidDel="00541BAB">
            <w:delText xml:space="preserve"> </w:delText>
          </w:r>
        </w:del>
      </w:moveTo>
      <w:ins w:id="31927" w:author="pete jones" w:date="2022-03-30T10:38:00Z">
        <w:r w:rsidR="00541BAB">
          <w:t>-</w:t>
        </w:r>
      </w:ins>
      <w:moveTo w:id="31928" w:author="pete jones" w:date="2022-01-04T10:50:00Z">
        <w:r w:rsidRPr="00FF6A71">
          <w:t>limited team competition, judged by your peers</w:t>
        </w:r>
        <w:del w:id="31929" w:author="pete jones" w:date="2022-04-01T13:07:00Z">
          <w:r w:rsidRPr="00FF6A71" w:rsidDel="00176EBF">
            <w:delText>,</w:delText>
          </w:r>
        </w:del>
        <w:r w:rsidRPr="00FF6A71">
          <w:t xml:space="preserve"> and industr</w:t>
        </w:r>
        <w:del w:id="31930" w:author="pete jones" w:date="2022-04-01T13:07:00Z">
          <w:r w:rsidRPr="00FF6A71" w:rsidDel="00176EBF">
            <w:delText>ial</w:delText>
          </w:r>
        </w:del>
      </w:moveTo>
      <w:ins w:id="31931" w:author="pete jones" w:date="2022-04-01T13:07:00Z">
        <w:r w:rsidR="00176EBF">
          <w:t>y</w:t>
        </w:r>
      </w:ins>
      <w:moveTo w:id="31932" w:author="pete jones" w:date="2022-01-04T10:50:00Z">
        <w:r w:rsidRPr="00FF6A71">
          <w:t xml:space="preserve"> experts, and adjudicated by the academic executive team. The competition</w:t>
        </w:r>
      </w:moveTo>
      <w:ins w:id="31933" w:author="pete jones" w:date="2022-03-30T10:38:00Z">
        <w:r w:rsidR="00541BAB">
          <w:t>'s</w:t>
        </w:r>
      </w:ins>
      <w:moveTo w:id="31934" w:author="pete jones" w:date="2022-01-04T10:50:00Z">
        <w:r w:rsidRPr="00FF6A71">
          <w:t xml:space="preserve"> final judging will be undertaken at an exhibition event</w:t>
        </w:r>
        <w:del w:id="31935" w:author="pete jones" w:date="2022-04-01T13:07:00Z">
          <w:r w:rsidRPr="00FF6A71" w:rsidDel="00176EBF">
            <w:delText>,</w:delText>
          </w:r>
        </w:del>
        <w:r w:rsidRPr="00FF6A71">
          <w:t xml:space="preserve"> (which may be virtual)</w:t>
        </w:r>
        <w:del w:id="31936" w:author="pete jones" w:date="2022-04-01T13:07:00Z">
          <w:r w:rsidRPr="00FF6A71" w:rsidDel="00176EBF">
            <w:delText>,</w:delText>
          </w:r>
        </w:del>
      </w:moveTo>
      <w:ins w:id="31937" w:author="pete jones" w:date="2022-04-01T13:07:00Z">
        <w:r w:rsidR="00176EBF">
          <w:t>;</w:t>
        </w:r>
      </w:ins>
      <w:moveTo w:id="31938" w:author="pete jones" w:date="2022-01-04T10:50:00Z">
        <w:r w:rsidRPr="00FF6A71">
          <w:t xml:space="preserve"> each team will have a stall to present their design and showcase their journey through the challenge. Points will be awarded in the following categories: highest power output will be judged in two disciplines, Wind </w:t>
        </w:r>
        <w:del w:id="31939" w:author="pete jones" w:date="2022-03-30T10:38:00Z">
          <w:r w:rsidRPr="00FF6A71" w:rsidDel="00541BAB">
            <w:delText>or</w:delText>
          </w:r>
        </w:del>
      </w:moveTo>
      <w:ins w:id="31940" w:author="pete jones" w:date="2022-03-30T10:38:00Z">
        <w:r w:rsidR="00541BAB">
          <w:t>and</w:t>
        </w:r>
      </w:ins>
      <w:moveTo w:id="31941" w:author="pete jones" w:date="2022-01-04T10:50:00Z">
        <w:r w:rsidRPr="00FF6A71">
          <w:t xml:space="preserve"> Hydro. It will not be necessary to present the model in a working scenario, but evidence of a working prototype must be provided. Digital media in any form is allowed:</w:t>
        </w:r>
      </w:moveTo>
    </w:p>
    <w:p w14:paraId="423DF68A" w14:textId="77777777" w:rsidR="006C5FCB" w:rsidRPr="00FF6A71" w:rsidRDefault="006C5FCB" w:rsidP="006C5FCB">
      <w:pPr>
        <w:numPr>
          <w:ilvl w:val="2"/>
          <w:numId w:val="67"/>
        </w:numPr>
        <w:spacing w:line="240" w:lineRule="auto"/>
        <w:ind w:right="1132"/>
        <w:rPr>
          <w:moveTo w:id="31942" w:author="pete jones" w:date="2022-01-04T10:50:00Z"/>
        </w:rPr>
      </w:pPr>
      <w:moveTo w:id="31943" w:author="pete jones" w:date="2022-01-04T10:50:00Z">
        <w:r w:rsidRPr="00FF6A71">
          <w:t>Most innovative concept</w:t>
        </w:r>
      </w:moveTo>
    </w:p>
    <w:p w14:paraId="5E27DF01" w14:textId="77777777" w:rsidR="006C5FCB" w:rsidRPr="00FF6A71" w:rsidRDefault="006C5FCB" w:rsidP="006C5FCB">
      <w:pPr>
        <w:numPr>
          <w:ilvl w:val="2"/>
          <w:numId w:val="67"/>
        </w:numPr>
        <w:spacing w:line="240" w:lineRule="auto"/>
        <w:ind w:right="1132"/>
        <w:rPr>
          <w:moveTo w:id="31944" w:author="pete jones" w:date="2022-01-04T10:50:00Z"/>
        </w:rPr>
      </w:pPr>
      <w:moveTo w:id="31945" w:author="pete jones" w:date="2022-01-04T10:50:00Z">
        <w:r w:rsidRPr="00FF6A71">
          <w:t>Highest power output from the prototype</w:t>
        </w:r>
      </w:moveTo>
    </w:p>
    <w:p w14:paraId="3AA2FF28" w14:textId="77777777" w:rsidR="006C5FCB" w:rsidRPr="00FF6A71" w:rsidRDefault="006C5FCB" w:rsidP="006C5FCB">
      <w:pPr>
        <w:numPr>
          <w:ilvl w:val="2"/>
          <w:numId w:val="67"/>
        </w:numPr>
        <w:spacing w:line="240" w:lineRule="auto"/>
        <w:ind w:right="1132"/>
        <w:rPr>
          <w:moveTo w:id="31946" w:author="pete jones" w:date="2022-01-04T10:50:00Z"/>
        </w:rPr>
      </w:pPr>
      <w:moveTo w:id="31947" w:author="pete jones" w:date="2022-01-04T10:50:00Z">
        <w:r w:rsidRPr="00FF6A71">
          <w:t>Best scientific report and testing procedures</w:t>
        </w:r>
      </w:moveTo>
    </w:p>
    <w:p w14:paraId="1A237A8C" w14:textId="77777777" w:rsidR="006C5FCB" w:rsidRPr="00FF6A71" w:rsidRDefault="006C5FCB" w:rsidP="006C5FCB">
      <w:pPr>
        <w:numPr>
          <w:ilvl w:val="2"/>
          <w:numId w:val="67"/>
        </w:numPr>
        <w:spacing w:line="240" w:lineRule="auto"/>
        <w:ind w:right="1132"/>
        <w:rPr>
          <w:moveTo w:id="31948" w:author="pete jones" w:date="2022-01-04T10:50:00Z"/>
        </w:rPr>
      </w:pPr>
      <w:moveTo w:id="31949" w:author="pete jones" w:date="2022-01-04T10:50:00Z">
        <w:r w:rsidRPr="00FF6A71">
          <w:lastRenderedPageBreak/>
          <w:t>Most cost-effective design</w:t>
        </w:r>
      </w:moveTo>
    </w:p>
    <w:p w14:paraId="5E211E9B" w14:textId="77777777" w:rsidR="006C5FCB" w:rsidRPr="00FF6A71" w:rsidRDefault="006C5FCB" w:rsidP="006C5FCB">
      <w:pPr>
        <w:numPr>
          <w:ilvl w:val="2"/>
          <w:numId w:val="67"/>
        </w:numPr>
        <w:spacing w:line="240" w:lineRule="auto"/>
        <w:ind w:right="1132"/>
        <w:rPr>
          <w:moveTo w:id="31950" w:author="pete jones" w:date="2022-01-04T10:50:00Z"/>
        </w:rPr>
      </w:pPr>
      <w:moveTo w:id="31951" w:author="pete jones" w:date="2022-01-04T10:50:00Z">
        <w:r w:rsidRPr="00FF6A71">
          <w:t>Best manufactured model</w:t>
        </w:r>
      </w:moveTo>
    </w:p>
    <w:p w14:paraId="37A000AB" w14:textId="77777777" w:rsidR="006C5FCB" w:rsidRPr="00FF6A71" w:rsidRDefault="006C5FCB" w:rsidP="006C5FCB">
      <w:pPr>
        <w:numPr>
          <w:ilvl w:val="2"/>
          <w:numId w:val="67"/>
        </w:numPr>
        <w:spacing w:line="240" w:lineRule="auto"/>
        <w:ind w:right="1132"/>
        <w:rPr>
          <w:moveTo w:id="31952" w:author="pete jones" w:date="2022-01-04T10:50:00Z"/>
        </w:rPr>
      </w:pPr>
      <w:moveTo w:id="31953" w:author="pete jones" w:date="2022-01-04T10:50:00Z">
        <w:r w:rsidRPr="00FF6A71">
          <w:t>Best presentation</w:t>
        </w:r>
      </w:moveTo>
    </w:p>
    <w:p w14:paraId="10466A3A" w14:textId="77777777" w:rsidR="006C5FCB" w:rsidRPr="00FF6A71" w:rsidRDefault="006C5FCB" w:rsidP="006C5FCB">
      <w:pPr>
        <w:rPr>
          <w:moveTo w:id="31954" w:author="pete jones" w:date="2022-01-04T10:50:00Z"/>
        </w:rPr>
      </w:pPr>
      <w:moveTo w:id="31955" w:author="pete jones" w:date="2022-01-04T10:50:00Z">
        <w:r w:rsidRPr="00FF6A71">
          <w:t>Assessment weighting and deliverables</w:t>
        </w:r>
      </w:moveTo>
    </w:p>
    <w:p w14:paraId="7865FF32" w14:textId="77777777" w:rsidR="006C5FCB" w:rsidRPr="00FF6A71" w:rsidRDefault="006C5FCB" w:rsidP="006C5FCB">
      <w:pPr>
        <w:spacing w:line="240" w:lineRule="auto"/>
        <w:ind w:left="709" w:right="1132"/>
        <w:rPr>
          <w:moveTo w:id="31956" w:author="pete jones" w:date="2022-01-04T10:50:00Z"/>
        </w:rPr>
      </w:pPr>
      <w:moveTo w:id="31957" w:author="pete jones" w:date="2022-01-04T10:50:00Z">
        <w:r w:rsidRPr="00FF6A71">
          <w:t>50% of the marks will be equally distributed across the team for the minimum required content:</w:t>
        </w:r>
      </w:moveTo>
    </w:p>
    <w:p w14:paraId="7BFC0FFB" w14:textId="77777777" w:rsidR="006C5FCB" w:rsidRPr="00FF6A71" w:rsidRDefault="006C5FCB" w:rsidP="006C5FCB">
      <w:pPr>
        <w:numPr>
          <w:ilvl w:val="2"/>
          <w:numId w:val="66"/>
        </w:numPr>
        <w:spacing w:line="240" w:lineRule="auto"/>
        <w:ind w:right="1132"/>
        <w:rPr>
          <w:moveTo w:id="31958" w:author="pete jones" w:date="2022-01-04T10:50:00Z"/>
        </w:rPr>
      </w:pPr>
      <w:moveTo w:id="31959" w:author="pete jones" w:date="2022-01-04T10:50:00Z">
        <w:r w:rsidRPr="00FF6A71">
          <w:t>Exhibition hall and presentations</w:t>
        </w:r>
      </w:moveTo>
    </w:p>
    <w:p w14:paraId="0FFE02E7" w14:textId="77777777" w:rsidR="006C5FCB" w:rsidRPr="00FF6A71" w:rsidRDefault="006C5FCB" w:rsidP="006C5FCB">
      <w:pPr>
        <w:numPr>
          <w:ilvl w:val="2"/>
          <w:numId w:val="66"/>
        </w:numPr>
        <w:spacing w:line="240" w:lineRule="auto"/>
        <w:ind w:right="1132"/>
        <w:rPr>
          <w:moveTo w:id="31960" w:author="pete jones" w:date="2022-01-04T10:50:00Z"/>
        </w:rPr>
      </w:pPr>
      <w:moveTo w:id="31961" w:author="pete jones" w:date="2022-01-04T10:50:00Z">
        <w:r w:rsidRPr="00FF6A71">
          <w:t>Conceiving the concept and research</w:t>
        </w:r>
      </w:moveTo>
    </w:p>
    <w:p w14:paraId="1EC20EFE" w14:textId="77777777" w:rsidR="006C5FCB" w:rsidRPr="00FF6A71" w:rsidRDefault="006C5FCB" w:rsidP="006C5FCB">
      <w:pPr>
        <w:numPr>
          <w:ilvl w:val="2"/>
          <w:numId w:val="66"/>
        </w:numPr>
        <w:spacing w:line="240" w:lineRule="auto"/>
        <w:ind w:right="1132"/>
        <w:rPr>
          <w:moveTo w:id="31962" w:author="pete jones" w:date="2022-01-04T10:50:00Z"/>
        </w:rPr>
      </w:pPr>
      <w:moveTo w:id="31963" w:author="pete jones" w:date="2022-01-04T10:50:00Z">
        <w:r w:rsidRPr="00FF6A71">
          <w:t>Product specifications and design</w:t>
        </w:r>
      </w:moveTo>
    </w:p>
    <w:p w14:paraId="15C5ED29" w14:textId="77777777" w:rsidR="006C5FCB" w:rsidRPr="00FF6A71" w:rsidRDefault="006C5FCB" w:rsidP="006C5FCB">
      <w:pPr>
        <w:numPr>
          <w:ilvl w:val="2"/>
          <w:numId w:val="66"/>
        </w:numPr>
        <w:spacing w:line="240" w:lineRule="auto"/>
        <w:ind w:right="1132"/>
        <w:rPr>
          <w:moveTo w:id="31964" w:author="pete jones" w:date="2022-01-04T10:50:00Z"/>
        </w:rPr>
      </w:pPr>
      <w:moveTo w:id="31965" w:author="pete jones" w:date="2022-01-04T10:50:00Z">
        <w:r w:rsidRPr="00FF6A71">
          <w:t>Project planning, progress journals, and costings</w:t>
        </w:r>
      </w:moveTo>
    </w:p>
    <w:p w14:paraId="6527EAED" w14:textId="77777777" w:rsidR="006C5FCB" w:rsidRPr="00FF6A71" w:rsidRDefault="006C5FCB" w:rsidP="006C5FCB">
      <w:pPr>
        <w:numPr>
          <w:ilvl w:val="2"/>
          <w:numId w:val="66"/>
        </w:numPr>
        <w:spacing w:line="240" w:lineRule="auto"/>
        <w:ind w:right="1132"/>
        <w:rPr>
          <w:moveTo w:id="31966" w:author="pete jones" w:date="2022-01-04T10:50:00Z"/>
        </w:rPr>
      </w:pPr>
      <w:moveTo w:id="31967" w:author="pete jones" w:date="2022-01-04T10:50:00Z">
        <w:r w:rsidRPr="00FF6A71">
          <w:t>Communication skills and teamwork</w:t>
        </w:r>
      </w:moveTo>
    </w:p>
    <w:p w14:paraId="476C664E" w14:textId="77777777" w:rsidR="006C5FCB" w:rsidRPr="00FF6A71" w:rsidRDefault="006C5FCB" w:rsidP="006C5FCB">
      <w:pPr>
        <w:numPr>
          <w:ilvl w:val="2"/>
          <w:numId w:val="66"/>
        </w:numPr>
        <w:spacing w:line="240" w:lineRule="auto"/>
        <w:ind w:right="1132"/>
        <w:rPr>
          <w:moveTo w:id="31968" w:author="pete jones" w:date="2022-01-04T10:50:00Z"/>
        </w:rPr>
      </w:pPr>
      <w:moveTo w:id="31969" w:author="pete jones" w:date="2022-01-04T10:50:00Z">
        <w:r w:rsidRPr="00FF6A71">
          <w:t>Team report to include abstracts of the core topics addressed/deployed:</w:t>
        </w:r>
      </w:moveTo>
    </w:p>
    <w:p w14:paraId="249DA0DE" w14:textId="77777777" w:rsidR="006C5FCB" w:rsidRPr="00FF6A71" w:rsidRDefault="006C5FCB" w:rsidP="006C5FCB">
      <w:pPr>
        <w:numPr>
          <w:ilvl w:val="3"/>
          <w:numId w:val="66"/>
        </w:numPr>
        <w:spacing w:line="240" w:lineRule="auto"/>
        <w:ind w:right="1132"/>
        <w:rPr>
          <w:moveTo w:id="31970" w:author="pete jones" w:date="2022-01-04T10:50:00Z"/>
        </w:rPr>
      </w:pPr>
      <w:moveTo w:id="31971" w:author="pete jones" w:date="2022-01-04T10:50:00Z">
        <w:r w:rsidRPr="00FF6A71">
          <w:t>Engineering principles</w:t>
        </w:r>
      </w:moveTo>
    </w:p>
    <w:p w14:paraId="4E313904" w14:textId="77777777" w:rsidR="006C5FCB" w:rsidRPr="00FF6A71" w:rsidRDefault="006C5FCB" w:rsidP="006C5FCB">
      <w:pPr>
        <w:numPr>
          <w:ilvl w:val="3"/>
          <w:numId w:val="66"/>
        </w:numPr>
        <w:spacing w:line="240" w:lineRule="auto"/>
        <w:ind w:right="1132"/>
        <w:rPr>
          <w:moveTo w:id="31972" w:author="pete jones" w:date="2022-01-04T10:50:00Z"/>
        </w:rPr>
      </w:pPr>
      <w:moveTo w:id="31973" w:author="pete jones" w:date="2022-01-04T10:50:00Z">
        <w:r w:rsidRPr="00FF6A71">
          <w:t>Manufacturing technologies</w:t>
        </w:r>
      </w:moveTo>
    </w:p>
    <w:p w14:paraId="51653C86" w14:textId="77777777" w:rsidR="006C5FCB" w:rsidRPr="00FF6A71" w:rsidRDefault="006C5FCB" w:rsidP="006C5FCB">
      <w:pPr>
        <w:numPr>
          <w:ilvl w:val="3"/>
          <w:numId w:val="66"/>
        </w:numPr>
        <w:spacing w:line="240" w:lineRule="auto"/>
        <w:ind w:right="1132"/>
        <w:rPr>
          <w:moveTo w:id="31974" w:author="pete jones" w:date="2022-01-04T10:50:00Z"/>
        </w:rPr>
      </w:pPr>
      <w:moveTo w:id="31975" w:author="pete jones" w:date="2022-01-04T10:50:00Z">
        <w:r w:rsidRPr="00FF6A71">
          <w:t>Materials technologies</w:t>
        </w:r>
      </w:moveTo>
    </w:p>
    <w:p w14:paraId="33CFB400" w14:textId="77777777" w:rsidR="006C5FCB" w:rsidRPr="00FF6A71" w:rsidRDefault="006C5FCB" w:rsidP="006C5FCB">
      <w:pPr>
        <w:numPr>
          <w:ilvl w:val="3"/>
          <w:numId w:val="66"/>
        </w:numPr>
        <w:spacing w:line="240" w:lineRule="auto"/>
        <w:ind w:right="1132"/>
        <w:rPr>
          <w:moveTo w:id="31976" w:author="pete jones" w:date="2022-01-04T10:50:00Z"/>
        </w:rPr>
      </w:pPr>
      <w:moveTo w:id="31977" w:author="pete jones" w:date="2022-01-04T10:50:00Z">
        <w:r w:rsidRPr="00FF6A71">
          <w:t>Testing and measurement</w:t>
        </w:r>
      </w:moveTo>
    </w:p>
    <w:p w14:paraId="42393D3D" w14:textId="77777777" w:rsidR="006C5FCB" w:rsidRPr="00FF6A71" w:rsidRDefault="006C5FCB" w:rsidP="006C5FCB">
      <w:pPr>
        <w:numPr>
          <w:ilvl w:val="3"/>
          <w:numId w:val="66"/>
        </w:numPr>
        <w:spacing w:line="240" w:lineRule="auto"/>
        <w:ind w:right="1132"/>
        <w:rPr>
          <w:moveTo w:id="31978" w:author="pete jones" w:date="2022-01-04T10:50:00Z"/>
        </w:rPr>
      </w:pPr>
      <w:moveTo w:id="31979" w:author="pete jones" w:date="2022-01-04T10:50:00Z">
        <w:r w:rsidRPr="00FF6A71">
          <w:t>Digital design</w:t>
        </w:r>
      </w:moveTo>
    </w:p>
    <w:p w14:paraId="28EF33D0" w14:textId="77777777" w:rsidR="006C5FCB" w:rsidRPr="00FF6A71" w:rsidRDefault="006C5FCB" w:rsidP="006C5FCB">
      <w:pPr>
        <w:numPr>
          <w:ilvl w:val="3"/>
          <w:numId w:val="66"/>
        </w:numPr>
        <w:spacing w:line="240" w:lineRule="auto"/>
        <w:ind w:right="1132"/>
        <w:rPr>
          <w:moveTo w:id="31980" w:author="pete jones" w:date="2022-01-04T10:50:00Z"/>
        </w:rPr>
      </w:pPr>
      <w:moveTo w:id="31981" w:author="pete jones" w:date="2022-01-04T10:50:00Z">
        <w:r w:rsidRPr="00FF6A71">
          <w:t xml:space="preserve">Scaling up the project and </w:t>
        </w:r>
        <w:r w:rsidRPr="00FF6A71">
          <w:rPr>
            <w:i/>
            <w:iCs/>
          </w:rPr>
          <w:t>prodcutionising</w:t>
        </w:r>
        <w:r w:rsidRPr="00FF6A71">
          <w:t xml:space="preserve"> the prototype</w:t>
        </w:r>
      </w:moveTo>
    </w:p>
    <w:p w14:paraId="7BA3868E" w14:textId="77777777" w:rsidR="006C5FCB" w:rsidRPr="00FF6A71" w:rsidRDefault="006C5FCB" w:rsidP="006C5FCB">
      <w:pPr>
        <w:numPr>
          <w:ilvl w:val="3"/>
          <w:numId w:val="66"/>
        </w:numPr>
        <w:spacing w:line="240" w:lineRule="auto"/>
        <w:ind w:right="1132"/>
        <w:rPr>
          <w:moveTo w:id="31982" w:author="pete jones" w:date="2022-01-04T10:50:00Z"/>
        </w:rPr>
      </w:pPr>
      <w:moveTo w:id="31983" w:author="pete jones" w:date="2022-01-04T10:50:00Z">
        <w:r w:rsidRPr="00FF6A71">
          <w:t>Project reflections</w:t>
        </w:r>
      </w:moveTo>
    </w:p>
    <w:p w14:paraId="4B6DE72D" w14:textId="77777777" w:rsidR="006C5FCB" w:rsidRPr="00FF6A71" w:rsidRDefault="006C5FCB" w:rsidP="006C5FCB">
      <w:pPr>
        <w:spacing w:line="240" w:lineRule="auto"/>
        <w:ind w:left="709" w:right="1132"/>
        <w:rPr>
          <w:moveTo w:id="31984" w:author="pete jones" w:date="2022-01-04T10:50:00Z"/>
        </w:rPr>
      </w:pPr>
      <w:moveTo w:id="31985" w:author="pete jones" w:date="2022-01-04T10:50:00Z">
        <w:r w:rsidRPr="00FF6A71">
          <w:t>50% of the marks will be individually allocated based upon the extended content requirement or specialism. Individual team members can select from the following specialism areas to prepare a unique report.</w:t>
        </w:r>
      </w:moveTo>
    </w:p>
    <w:p w14:paraId="524A9146" w14:textId="77777777" w:rsidR="006C5FCB" w:rsidRPr="00FF6A71" w:rsidRDefault="006C5FCB" w:rsidP="006C5FCB">
      <w:pPr>
        <w:numPr>
          <w:ilvl w:val="2"/>
          <w:numId w:val="65"/>
        </w:numPr>
        <w:spacing w:line="240" w:lineRule="auto"/>
        <w:ind w:right="1132"/>
        <w:rPr>
          <w:moveTo w:id="31986" w:author="pete jones" w:date="2022-01-04T10:50:00Z"/>
        </w:rPr>
      </w:pPr>
      <w:moveTo w:id="31987" w:author="pete jones" w:date="2022-01-04T10:50:00Z">
        <w:r w:rsidRPr="00FF6A71">
          <w:t>Statics and dynamics</w:t>
        </w:r>
      </w:moveTo>
    </w:p>
    <w:p w14:paraId="11B401CD" w14:textId="77777777" w:rsidR="006C5FCB" w:rsidRPr="00FF6A71" w:rsidRDefault="006C5FCB" w:rsidP="006C5FCB">
      <w:pPr>
        <w:numPr>
          <w:ilvl w:val="2"/>
          <w:numId w:val="65"/>
        </w:numPr>
        <w:spacing w:line="240" w:lineRule="auto"/>
        <w:ind w:right="1132"/>
        <w:rPr>
          <w:moveTo w:id="31988" w:author="pete jones" w:date="2022-01-04T10:50:00Z"/>
        </w:rPr>
      </w:pPr>
      <w:moveTo w:id="31989" w:author="pete jones" w:date="2022-01-04T10:50:00Z">
        <w:r w:rsidRPr="00FF6A71">
          <w:t>Thermodynamics</w:t>
        </w:r>
      </w:moveTo>
    </w:p>
    <w:p w14:paraId="41B5C102" w14:textId="77777777" w:rsidR="006C5FCB" w:rsidRPr="00FF6A71" w:rsidRDefault="006C5FCB" w:rsidP="006C5FCB">
      <w:pPr>
        <w:numPr>
          <w:ilvl w:val="2"/>
          <w:numId w:val="65"/>
        </w:numPr>
        <w:spacing w:line="240" w:lineRule="auto"/>
        <w:ind w:right="1132"/>
        <w:rPr>
          <w:moveTo w:id="31990" w:author="pete jones" w:date="2022-01-04T10:50:00Z"/>
        </w:rPr>
      </w:pPr>
      <w:moveTo w:id="31991" w:author="pete jones" w:date="2022-01-04T10:50:00Z">
        <w:r w:rsidRPr="00FF6A71">
          <w:t>Fluid mechanics</w:t>
        </w:r>
      </w:moveTo>
    </w:p>
    <w:p w14:paraId="74BA31A8" w14:textId="7936BA92" w:rsidR="006C5FCB" w:rsidRPr="00FF6A71" w:rsidRDefault="006C5FCB" w:rsidP="006C5FCB">
      <w:pPr>
        <w:numPr>
          <w:ilvl w:val="2"/>
          <w:numId w:val="65"/>
        </w:numPr>
        <w:spacing w:line="240" w:lineRule="auto"/>
        <w:ind w:right="1132"/>
        <w:rPr>
          <w:moveTo w:id="31992" w:author="pete jones" w:date="2022-01-04T10:50:00Z"/>
        </w:rPr>
      </w:pPr>
      <w:moveTo w:id="31993" w:author="pete jones" w:date="2022-01-04T10:50:00Z">
        <w:r w:rsidRPr="00FF6A71">
          <w:t xml:space="preserve">Electrical and </w:t>
        </w:r>
        <w:del w:id="31994" w:author="pete jones" w:date="2022-03-30T10:38:00Z">
          <w:r w:rsidRPr="00FF6A71" w:rsidDel="00541BAB">
            <w:delText>E</w:delText>
          </w:r>
        </w:del>
      </w:moveTo>
      <w:ins w:id="31995" w:author="pete jones" w:date="2022-03-30T10:38:00Z">
        <w:r w:rsidR="00541BAB">
          <w:t>e</w:t>
        </w:r>
      </w:ins>
      <w:moveTo w:id="31996" w:author="pete jones" w:date="2022-01-04T10:50:00Z">
        <w:r w:rsidRPr="00FF6A71">
          <w:t>lectronic principles</w:t>
        </w:r>
      </w:moveTo>
    </w:p>
    <w:p w14:paraId="260FE242" w14:textId="77777777" w:rsidR="006C5FCB" w:rsidRPr="00FF6A71" w:rsidRDefault="006C5FCB" w:rsidP="006C5FCB">
      <w:pPr>
        <w:numPr>
          <w:ilvl w:val="2"/>
          <w:numId w:val="65"/>
        </w:numPr>
        <w:spacing w:line="240" w:lineRule="auto"/>
        <w:ind w:right="1132"/>
        <w:rPr>
          <w:moveTo w:id="31997" w:author="pete jones" w:date="2022-01-04T10:50:00Z"/>
        </w:rPr>
      </w:pPr>
      <w:moveTo w:id="31998" w:author="pete jones" w:date="2022-01-04T10:50:00Z">
        <w:r w:rsidRPr="00FF6A71">
          <w:lastRenderedPageBreak/>
          <w:t>Materials and manufacturing technologies</w:t>
        </w:r>
      </w:moveTo>
    </w:p>
    <w:p w14:paraId="4A67CAED" w14:textId="77777777" w:rsidR="006C5FCB" w:rsidRPr="00FF6A71" w:rsidRDefault="006C5FCB" w:rsidP="006C5FCB">
      <w:pPr>
        <w:numPr>
          <w:ilvl w:val="2"/>
          <w:numId w:val="65"/>
        </w:numPr>
        <w:spacing w:line="240" w:lineRule="auto"/>
        <w:ind w:right="1132"/>
        <w:rPr>
          <w:moveTo w:id="31999" w:author="pete jones" w:date="2022-01-04T10:50:00Z"/>
        </w:rPr>
      </w:pPr>
      <w:moveTo w:id="32000" w:author="pete jones" w:date="2022-01-04T10:50:00Z">
        <w:r w:rsidRPr="00FF6A71">
          <w:t>Product lifecycle management</w:t>
        </w:r>
      </w:moveTo>
    </w:p>
    <w:p w14:paraId="0AE0D4D8" w14:textId="43A072CB" w:rsidR="006C5FCB" w:rsidRPr="00FF6A71" w:rsidRDefault="006C5FCB" w:rsidP="006C5FCB">
      <w:pPr>
        <w:spacing w:line="240" w:lineRule="auto"/>
        <w:ind w:left="709" w:right="1132"/>
        <w:rPr>
          <w:moveTo w:id="32001" w:author="pete jones" w:date="2022-01-04T10:50:00Z"/>
        </w:rPr>
      </w:pPr>
      <w:moveTo w:id="32002" w:author="pete jones" w:date="2022-01-04T10:50:00Z">
        <w:r w:rsidRPr="00FF6A71">
          <w:t xml:space="preserve">– demonstrate the integration of science, materials, manufacturing, design, measurement and experimentation methods, presentations, oral / viva, A3 Posters, cad explosions, use of 3DVIA, product information sheets, </w:t>
        </w:r>
      </w:moveTo>
      <w:ins w:id="32003" w:author="pete jones" w:date="2022-03-30T10:38:00Z">
        <w:r w:rsidR="00541BAB">
          <w:t xml:space="preserve">the </w:t>
        </w:r>
      </w:ins>
      <w:moveTo w:id="32004" w:author="pete jones" w:date="2022-01-04T10:50:00Z">
        <w:r w:rsidRPr="00FF6A71">
          <w:t>definition of the specification for the product.</w:t>
        </w:r>
      </w:moveTo>
    </w:p>
    <w:moveToRangeEnd w:id="31895"/>
    <w:p w14:paraId="696B038F" w14:textId="31A09B3C" w:rsidR="00EF6EE1" w:rsidRPr="00FF6A71" w:rsidRDefault="00EF6EE1">
      <w:pPr>
        <w:spacing w:before="0" w:after="0" w:line="240" w:lineRule="auto"/>
        <w:jc w:val="left"/>
        <w:rPr>
          <w:ins w:id="32005" w:author="pete jones" w:date="2022-01-04T11:03:00Z"/>
        </w:rPr>
      </w:pPr>
      <w:ins w:id="32006" w:author="pete jones" w:date="2022-01-04T11:03:00Z">
        <w:r w:rsidRPr="00FF6A71">
          <w:br w:type="page"/>
        </w:r>
      </w:ins>
    </w:p>
    <w:p w14:paraId="4A22AF19" w14:textId="77777777" w:rsidR="00EF6EE1" w:rsidRPr="00FF6A71" w:rsidRDefault="00EF6EE1">
      <w:pPr>
        <w:pStyle w:val="Heading2"/>
        <w:rPr>
          <w:ins w:id="32007" w:author="pete jones" w:date="2022-01-04T11:06:00Z"/>
        </w:rPr>
        <w:pPrChange w:id="32008" w:author="pete jones" w:date="2022-03-16T17:50:00Z">
          <w:pPr>
            <w:pStyle w:val="Heading6"/>
          </w:pPr>
        </w:pPrChange>
      </w:pPr>
      <w:bookmarkStart w:id="32009" w:name="_Ref92195780"/>
      <w:bookmarkStart w:id="32010" w:name="_Toc99969877"/>
      <w:ins w:id="32011" w:author="pete jones" w:date="2022-01-04T11:06:00Z">
        <w:r w:rsidRPr="00FF6A71">
          <w:lastRenderedPageBreak/>
          <w:t>Pilot study data</w:t>
        </w:r>
        <w:bookmarkEnd w:id="32009"/>
        <w:bookmarkEnd w:id="32010"/>
      </w:ins>
    </w:p>
    <w:p w14:paraId="2FA42601" w14:textId="2847C31F" w:rsidR="00EF6EE1" w:rsidRPr="009565DC" w:rsidRDefault="00EF6EE1">
      <w:pPr>
        <w:rPr>
          <w:ins w:id="32012" w:author="pete jones" w:date="2022-01-04T11:06:00Z"/>
        </w:rPr>
        <w:pPrChange w:id="32013" w:author="pete jones" w:date="2022-03-16T17:45:00Z">
          <w:pPr>
            <w:pStyle w:val="Heading2"/>
            <w:numPr>
              <w:numId w:val="93"/>
            </w:numPr>
            <w:spacing w:before="0" w:line="240" w:lineRule="auto"/>
            <w:ind w:left="1734" w:hanging="360"/>
            <w:jc w:val="left"/>
          </w:pPr>
        </w:pPrChange>
      </w:pPr>
      <w:ins w:id="32014" w:author="pete jones" w:date="2022-01-04T11:06:00Z">
        <w:r w:rsidRPr="00B4012E">
          <w:rPr>
            <w:b/>
            <w:bCs/>
            <w:rPrChange w:id="32015" w:author="pete jones" w:date="2022-03-16T17:45:00Z">
              <w:rPr>
                <w:b w:val="0"/>
                <w:bCs w:val="0"/>
                <w:i w:val="0"/>
                <w:iCs w:val="0"/>
              </w:rPr>
            </w:rPrChange>
          </w:rPr>
          <w:t>Cohort breakdown</w:t>
        </w:r>
      </w:ins>
    </w:p>
    <w:p w14:paraId="4B8197CF" w14:textId="7D60A40B" w:rsidR="00EF6EE1" w:rsidRPr="00FF6A71" w:rsidRDefault="00EF6EE1" w:rsidP="00EF6EE1">
      <w:pPr>
        <w:jc w:val="left"/>
        <w:rPr>
          <w:ins w:id="32016" w:author="pete jones" w:date="2022-01-04T11:06:00Z"/>
        </w:rPr>
      </w:pPr>
      <w:ins w:id="32017" w:author="pete jones" w:date="2022-01-04T11:06:00Z">
        <w:r w:rsidRPr="00FF6A71">
          <w:t>78 students in 3 tutor groups, with disciplines</w:t>
        </w:r>
      </w:ins>
      <w:ins w:id="32018" w:author="pete jones" w:date="2022-03-30T10:38:00Z">
        <w:r w:rsidR="00541BAB">
          <w:t>,</w:t>
        </w:r>
      </w:ins>
      <w:ins w:id="32019" w:author="pete jones" w:date="2022-01-04T11:06:00Z">
        <w:r w:rsidRPr="00FF6A71">
          <w:t xml:space="preserve"> mixed randomly within each tutor group.</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2020" w:author="pete jones" w:date="2022-03-09T08:14:00Z">
          <w:tblPr>
            <w:tblW w:w="0" w:type="auto"/>
            <w:jc w:val="center"/>
            <w:tblLook w:val="04A0" w:firstRow="1" w:lastRow="0" w:firstColumn="1" w:lastColumn="0" w:noHBand="0" w:noVBand="1"/>
          </w:tblPr>
        </w:tblPrChange>
      </w:tblPr>
      <w:tblGrid>
        <w:gridCol w:w="1020"/>
        <w:gridCol w:w="1020"/>
        <w:gridCol w:w="1064"/>
        <w:gridCol w:w="1021"/>
        <w:gridCol w:w="1118"/>
        <w:gridCol w:w="877"/>
        <w:tblGridChange w:id="32021">
          <w:tblGrid>
            <w:gridCol w:w="1020"/>
            <w:gridCol w:w="1020"/>
            <w:gridCol w:w="1064"/>
            <w:gridCol w:w="1021"/>
            <w:gridCol w:w="1118"/>
            <w:gridCol w:w="877"/>
          </w:tblGrid>
        </w:tblGridChange>
      </w:tblGrid>
      <w:tr w:rsidR="00EF6EE1" w:rsidRPr="00FF6A71" w14:paraId="777348E1" w14:textId="77777777" w:rsidTr="00F078C6">
        <w:trPr>
          <w:trHeight w:val="315"/>
          <w:jc w:val="center"/>
          <w:ins w:id="32022" w:author="pete jones" w:date="2022-01-04T11:06:00Z"/>
          <w:trPrChange w:id="32023" w:author="pete jones" w:date="2022-03-09T08:14:00Z">
            <w:trPr>
              <w:trHeight w:val="315"/>
              <w:jc w:val="center"/>
            </w:trPr>
          </w:trPrChange>
        </w:trPr>
        <w:tc>
          <w:tcPr>
            <w:tcW w:w="2040" w:type="dxa"/>
            <w:gridSpan w:val="2"/>
            <w:noWrap/>
            <w:vAlign w:val="center"/>
            <w:hideMark/>
            <w:tcPrChange w:id="32024" w:author="pete jones" w:date="2022-03-09T08:14:00Z">
              <w:tcPr>
                <w:tcW w:w="2040" w:type="dxa"/>
                <w:gridSpan w:val="2"/>
                <w:noWrap/>
                <w:hideMark/>
              </w:tcPr>
            </w:tcPrChange>
          </w:tcPr>
          <w:p w14:paraId="45A9B731" w14:textId="77777777" w:rsidR="00EF6EE1" w:rsidRPr="00FF6A71" w:rsidRDefault="00EF6EE1">
            <w:pPr>
              <w:spacing w:before="0" w:after="0" w:line="240" w:lineRule="auto"/>
              <w:jc w:val="left"/>
              <w:rPr>
                <w:ins w:id="32025" w:author="pete jones" w:date="2022-01-04T11:06:00Z"/>
              </w:rPr>
              <w:pPrChange w:id="32026" w:author="pete jones" w:date="2022-01-04T11:07:00Z">
                <w:pPr>
                  <w:jc w:val="left"/>
                </w:pPr>
              </w:pPrChange>
            </w:pPr>
          </w:p>
        </w:tc>
        <w:tc>
          <w:tcPr>
            <w:tcW w:w="4080" w:type="dxa"/>
            <w:gridSpan w:val="4"/>
            <w:shd w:val="clear" w:color="auto" w:fill="D9D9D9" w:themeFill="background1" w:themeFillShade="D9"/>
            <w:noWrap/>
            <w:vAlign w:val="center"/>
            <w:hideMark/>
            <w:tcPrChange w:id="32027" w:author="pete jones" w:date="2022-03-09T08:14:00Z">
              <w:tcPr>
                <w:tcW w:w="4080" w:type="dxa"/>
                <w:gridSpan w:val="4"/>
                <w:shd w:val="clear" w:color="auto" w:fill="D9D9D9" w:themeFill="background1" w:themeFillShade="D9"/>
                <w:noWrap/>
                <w:hideMark/>
              </w:tcPr>
            </w:tcPrChange>
          </w:tcPr>
          <w:p w14:paraId="1AE5A839" w14:textId="77777777" w:rsidR="00EF6EE1" w:rsidRPr="00FF6A71" w:rsidRDefault="00EF6EE1">
            <w:pPr>
              <w:spacing w:before="0" w:after="0" w:line="240" w:lineRule="auto"/>
              <w:jc w:val="left"/>
              <w:rPr>
                <w:ins w:id="32028" w:author="pete jones" w:date="2022-01-04T11:06:00Z"/>
                <w:b/>
                <w:bCs/>
              </w:rPr>
              <w:pPrChange w:id="32029" w:author="pete jones" w:date="2022-01-04T11:07:00Z">
                <w:pPr>
                  <w:jc w:val="left"/>
                </w:pPr>
              </w:pPrChange>
            </w:pPr>
            <w:ins w:id="32030" w:author="pete jones" w:date="2022-01-04T11:06:00Z">
              <w:r w:rsidRPr="00FF6A71">
                <w:rPr>
                  <w:b/>
                  <w:bCs/>
                </w:rPr>
                <w:t>Students per discipline per tutor group</w:t>
              </w:r>
            </w:ins>
          </w:p>
        </w:tc>
      </w:tr>
      <w:tr w:rsidR="00EF6EE1" w:rsidRPr="00FF6A71" w14:paraId="45B2C722" w14:textId="77777777" w:rsidTr="00F078C6">
        <w:trPr>
          <w:trHeight w:val="315"/>
          <w:jc w:val="center"/>
          <w:ins w:id="32031" w:author="pete jones" w:date="2022-01-04T11:06:00Z"/>
          <w:trPrChange w:id="32032" w:author="pete jones" w:date="2022-03-09T08:14:00Z">
            <w:trPr>
              <w:trHeight w:val="315"/>
              <w:jc w:val="center"/>
            </w:trPr>
          </w:trPrChange>
        </w:trPr>
        <w:tc>
          <w:tcPr>
            <w:tcW w:w="2040" w:type="dxa"/>
            <w:gridSpan w:val="2"/>
            <w:shd w:val="clear" w:color="auto" w:fill="D9D9D9" w:themeFill="background1" w:themeFillShade="D9"/>
            <w:noWrap/>
            <w:vAlign w:val="center"/>
            <w:hideMark/>
            <w:tcPrChange w:id="32033" w:author="pete jones" w:date="2022-03-09T08:14:00Z">
              <w:tcPr>
                <w:tcW w:w="2040" w:type="dxa"/>
                <w:gridSpan w:val="2"/>
                <w:shd w:val="clear" w:color="auto" w:fill="D9D9D9" w:themeFill="background1" w:themeFillShade="D9"/>
                <w:noWrap/>
                <w:hideMark/>
              </w:tcPr>
            </w:tcPrChange>
          </w:tcPr>
          <w:p w14:paraId="1CBFC618" w14:textId="77777777" w:rsidR="00EF6EE1" w:rsidRPr="00FF6A71" w:rsidRDefault="00EF6EE1">
            <w:pPr>
              <w:spacing w:before="0" w:after="0" w:line="240" w:lineRule="auto"/>
              <w:jc w:val="left"/>
              <w:rPr>
                <w:ins w:id="32034" w:author="pete jones" w:date="2022-01-04T11:06:00Z"/>
                <w:b/>
                <w:bCs/>
              </w:rPr>
              <w:pPrChange w:id="32035" w:author="pete jones" w:date="2022-01-04T11:07:00Z">
                <w:pPr>
                  <w:jc w:val="left"/>
                </w:pPr>
              </w:pPrChange>
            </w:pPr>
            <w:ins w:id="32036" w:author="pete jones" w:date="2022-01-04T11:06:00Z">
              <w:r w:rsidRPr="00FF6A71">
                <w:rPr>
                  <w:b/>
                  <w:bCs/>
                </w:rPr>
                <w:t>Count by DISC</w:t>
              </w:r>
            </w:ins>
          </w:p>
        </w:tc>
        <w:tc>
          <w:tcPr>
            <w:tcW w:w="1064" w:type="dxa"/>
            <w:noWrap/>
            <w:vAlign w:val="center"/>
            <w:hideMark/>
            <w:tcPrChange w:id="32037" w:author="pete jones" w:date="2022-03-09T08:14:00Z">
              <w:tcPr>
                <w:tcW w:w="1064" w:type="dxa"/>
                <w:noWrap/>
                <w:hideMark/>
              </w:tcPr>
            </w:tcPrChange>
          </w:tcPr>
          <w:p w14:paraId="041F3EFE" w14:textId="77777777" w:rsidR="00EF6EE1" w:rsidRPr="00FF6A71" w:rsidRDefault="00EF6EE1">
            <w:pPr>
              <w:spacing w:before="0" w:after="0" w:line="240" w:lineRule="auto"/>
              <w:jc w:val="left"/>
              <w:rPr>
                <w:ins w:id="32038" w:author="pete jones" w:date="2022-01-04T11:06:00Z"/>
              </w:rPr>
              <w:pPrChange w:id="32039" w:author="pete jones" w:date="2022-01-04T11:07:00Z">
                <w:pPr>
                  <w:jc w:val="left"/>
                </w:pPr>
              </w:pPrChange>
            </w:pPr>
            <w:ins w:id="32040" w:author="pete jones" w:date="2022-01-04T11:06:00Z">
              <w:r w:rsidRPr="00FF6A71">
                <w:t>AUTO</w:t>
              </w:r>
            </w:ins>
          </w:p>
        </w:tc>
        <w:tc>
          <w:tcPr>
            <w:tcW w:w="1021" w:type="dxa"/>
            <w:noWrap/>
            <w:vAlign w:val="center"/>
            <w:hideMark/>
            <w:tcPrChange w:id="32041" w:author="pete jones" w:date="2022-03-09T08:14:00Z">
              <w:tcPr>
                <w:tcW w:w="1021" w:type="dxa"/>
                <w:noWrap/>
                <w:hideMark/>
              </w:tcPr>
            </w:tcPrChange>
          </w:tcPr>
          <w:p w14:paraId="3DC0598F" w14:textId="77777777" w:rsidR="00EF6EE1" w:rsidRPr="00FF6A71" w:rsidRDefault="00EF6EE1">
            <w:pPr>
              <w:spacing w:before="0" w:after="0" w:line="240" w:lineRule="auto"/>
              <w:jc w:val="left"/>
              <w:rPr>
                <w:ins w:id="32042" w:author="pete jones" w:date="2022-01-04T11:06:00Z"/>
              </w:rPr>
              <w:pPrChange w:id="32043" w:author="pete jones" w:date="2022-01-04T11:07:00Z">
                <w:pPr>
                  <w:jc w:val="left"/>
                </w:pPr>
              </w:pPrChange>
            </w:pPr>
            <w:ins w:id="32044" w:author="pete jones" w:date="2022-01-04T11:06:00Z">
              <w:r w:rsidRPr="00FF6A71">
                <w:t>AERO</w:t>
              </w:r>
            </w:ins>
          </w:p>
        </w:tc>
        <w:tc>
          <w:tcPr>
            <w:tcW w:w="1118" w:type="dxa"/>
            <w:noWrap/>
            <w:vAlign w:val="center"/>
            <w:hideMark/>
            <w:tcPrChange w:id="32045" w:author="pete jones" w:date="2022-03-09T08:14:00Z">
              <w:tcPr>
                <w:tcW w:w="1118" w:type="dxa"/>
                <w:noWrap/>
                <w:hideMark/>
              </w:tcPr>
            </w:tcPrChange>
          </w:tcPr>
          <w:p w14:paraId="1738A123" w14:textId="77777777" w:rsidR="00EF6EE1" w:rsidRPr="00FF6A71" w:rsidRDefault="00EF6EE1">
            <w:pPr>
              <w:spacing w:before="0" w:after="0" w:line="240" w:lineRule="auto"/>
              <w:jc w:val="left"/>
              <w:rPr>
                <w:ins w:id="32046" w:author="pete jones" w:date="2022-01-04T11:06:00Z"/>
              </w:rPr>
              <w:pPrChange w:id="32047" w:author="pete jones" w:date="2022-01-04T11:07:00Z">
                <w:pPr>
                  <w:jc w:val="left"/>
                </w:pPr>
              </w:pPrChange>
            </w:pPr>
            <w:ins w:id="32048" w:author="pete jones" w:date="2022-01-04T11:06:00Z">
              <w:r w:rsidRPr="00FF6A71">
                <w:t>MECH</w:t>
              </w:r>
            </w:ins>
          </w:p>
        </w:tc>
        <w:tc>
          <w:tcPr>
            <w:tcW w:w="877" w:type="dxa"/>
            <w:noWrap/>
            <w:vAlign w:val="center"/>
            <w:hideMark/>
            <w:tcPrChange w:id="32049" w:author="pete jones" w:date="2022-03-09T08:14:00Z">
              <w:tcPr>
                <w:tcW w:w="877" w:type="dxa"/>
                <w:noWrap/>
                <w:hideMark/>
              </w:tcPr>
            </w:tcPrChange>
          </w:tcPr>
          <w:p w14:paraId="728A7B8D" w14:textId="77777777" w:rsidR="00EF6EE1" w:rsidRPr="00FF6A71" w:rsidRDefault="00EF6EE1">
            <w:pPr>
              <w:spacing w:before="0" w:after="0" w:line="240" w:lineRule="auto"/>
              <w:jc w:val="left"/>
              <w:rPr>
                <w:ins w:id="32050" w:author="pete jones" w:date="2022-01-04T11:06:00Z"/>
              </w:rPr>
              <w:pPrChange w:id="32051" w:author="pete jones" w:date="2022-01-04T11:07:00Z">
                <w:pPr>
                  <w:jc w:val="left"/>
                </w:pPr>
              </w:pPrChange>
            </w:pPr>
            <w:ins w:id="32052" w:author="pete jones" w:date="2022-01-04T11:06:00Z">
              <w:r w:rsidRPr="00FF6A71">
                <w:t>ELEC</w:t>
              </w:r>
            </w:ins>
          </w:p>
        </w:tc>
      </w:tr>
      <w:tr w:rsidR="00EF6EE1" w:rsidRPr="00FF6A71" w14:paraId="182B95C7" w14:textId="77777777" w:rsidTr="00F078C6">
        <w:trPr>
          <w:trHeight w:val="315"/>
          <w:jc w:val="center"/>
          <w:ins w:id="32053" w:author="pete jones" w:date="2022-01-04T11:06:00Z"/>
          <w:trPrChange w:id="32054" w:author="pete jones" w:date="2022-03-09T08:14:00Z">
            <w:trPr>
              <w:trHeight w:val="315"/>
              <w:jc w:val="center"/>
            </w:trPr>
          </w:trPrChange>
        </w:trPr>
        <w:tc>
          <w:tcPr>
            <w:tcW w:w="1020" w:type="dxa"/>
            <w:noWrap/>
            <w:vAlign w:val="center"/>
            <w:hideMark/>
            <w:tcPrChange w:id="32055" w:author="pete jones" w:date="2022-03-09T08:14:00Z">
              <w:tcPr>
                <w:tcW w:w="1020" w:type="dxa"/>
                <w:noWrap/>
                <w:hideMark/>
              </w:tcPr>
            </w:tcPrChange>
          </w:tcPr>
          <w:p w14:paraId="768E4761" w14:textId="77777777" w:rsidR="00EF6EE1" w:rsidRPr="00FF6A71" w:rsidRDefault="00EF6EE1">
            <w:pPr>
              <w:spacing w:before="0" w:after="0" w:line="240" w:lineRule="auto"/>
              <w:rPr>
                <w:ins w:id="32056" w:author="pete jones" w:date="2022-01-04T11:06:00Z"/>
              </w:rPr>
              <w:pPrChange w:id="32057" w:author="pete jones" w:date="2022-01-04T11:07:00Z">
                <w:pPr/>
              </w:pPrChange>
            </w:pPr>
            <w:ins w:id="32058" w:author="pete jones" w:date="2022-01-04T11:06:00Z">
              <w:r w:rsidRPr="00FF6A71">
                <w:t>27</w:t>
              </w:r>
            </w:ins>
          </w:p>
        </w:tc>
        <w:tc>
          <w:tcPr>
            <w:tcW w:w="1020" w:type="dxa"/>
            <w:noWrap/>
            <w:vAlign w:val="center"/>
            <w:hideMark/>
            <w:tcPrChange w:id="32059" w:author="pete jones" w:date="2022-03-09T08:14:00Z">
              <w:tcPr>
                <w:tcW w:w="1020" w:type="dxa"/>
                <w:noWrap/>
                <w:hideMark/>
              </w:tcPr>
            </w:tcPrChange>
          </w:tcPr>
          <w:p w14:paraId="4B5540E2" w14:textId="77777777" w:rsidR="00EF6EE1" w:rsidRPr="00FF6A71" w:rsidRDefault="00EF6EE1">
            <w:pPr>
              <w:spacing w:before="0" w:after="0" w:line="240" w:lineRule="auto"/>
              <w:rPr>
                <w:ins w:id="32060" w:author="pete jones" w:date="2022-01-04T11:06:00Z"/>
              </w:rPr>
              <w:pPrChange w:id="32061" w:author="pete jones" w:date="2022-01-04T11:07:00Z">
                <w:pPr/>
              </w:pPrChange>
            </w:pPr>
            <w:ins w:id="32062" w:author="pete jones" w:date="2022-01-04T11:06:00Z">
              <w:r w:rsidRPr="00FF6A71">
                <w:t>A</w:t>
              </w:r>
            </w:ins>
          </w:p>
        </w:tc>
        <w:tc>
          <w:tcPr>
            <w:tcW w:w="1064" w:type="dxa"/>
            <w:noWrap/>
            <w:vAlign w:val="center"/>
            <w:hideMark/>
            <w:tcPrChange w:id="32063" w:author="pete jones" w:date="2022-03-09T08:14:00Z">
              <w:tcPr>
                <w:tcW w:w="1064" w:type="dxa"/>
                <w:noWrap/>
                <w:hideMark/>
              </w:tcPr>
            </w:tcPrChange>
          </w:tcPr>
          <w:p w14:paraId="20A706A1" w14:textId="77777777" w:rsidR="00EF6EE1" w:rsidRPr="00FF6A71" w:rsidRDefault="00EF6EE1">
            <w:pPr>
              <w:spacing w:before="0" w:after="0" w:line="240" w:lineRule="auto"/>
              <w:rPr>
                <w:ins w:id="32064" w:author="pete jones" w:date="2022-01-04T11:06:00Z"/>
              </w:rPr>
              <w:pPrChange w:id="32065" w:author="pete jones" w:date="2022-01-04T11:07:00Z">
                <w:pPr/>
              </w:pPrChange>
            </w:pPr>
            <w:ins w:id="32066" w:author="pete jones" w:date="2022-01-04T11:06:00Z">
              <w:r w:rsidRPr="00FF6A71">
                <w:t>8</w:t>
              </w:r>
            </w:ins>
          </w:p>
        </w:tc>
        <w:tc>
          <w:tcPr>
            <w:tcW w:w="1021" w:type="dxa"/>
            <w:noWrap/>
            <w:vAlign w:val="center"/>
            <w:hideMark/>
            <w:tcPrChange w:id="32067" w:author="pete jones" w:date="2022-03-09T08:14:00Z">
              <w:tcPr>
                <w:tcW w:w="1021" w:type="dxa"/>
                <w:noWrap/>
                <w:hideMark/>
              </w:tcPr>
            </w:tcPrChange>
          </w:tcPr>
          <w:p w14:paraId="42B610E0" w14:textId="77777777" w:rsidR="00EF6EE1" w:rsidRPr="00FF6A71" w:rsidRDefault="00EF6EE1">
            <w:pPr>
              <w:spacing w:before="0" w:after="0" w:line="240" w:lineRule="auto"/>
              <w:rPr>
                <w:ins w:id="32068" w:author="pete jones" w:date="2022-01-04T11:06:00Z"/>
              </w:rPr>
              <w:pPrChange w:id="32069" w:author="pete jones" w:date="2022-01-04T11:07:00Z">
                <w:pPr/>
              </w:pPrChange>
            </w:pPr>
            <w:ins w:id="32070" w:author="pete jones" w:date="2022-01-04T11:06:00Z">
              <w:r w:rsidRPr="00FF6A71">
                <w:t>13</w:t>
              </w:r>
            </w:ins>
          </w:p>
        </w:tc>
        <w:tc>
          <w:tcPr>
            <w:tcW w:w="1118" w:type="dxa"/>
            <w:noWrap/>
            <w:vAlign w:val="center"/>
            <w:hideMark/>
            <w:tcPrChange w:id="32071" w:author="pete jones" w:date="2022-03-09T08:14:00Z">
              <w:tcPr>
                <w:tcW w:w="1118" w:type="dxa"/>
                <w:noWrap/>
                <w:hideMark/>
              </w:tcPr>
            </w:tcPrChange>
          </w:tcPr>
          <w:p w14:paraId="5DB238AA" w14:textId="77777777" w:rsidR="00EF6EE1" w:rsidRPr="00FF6A71" w:rsidRDefault="00EF6EE1">
            <w:pPr>
              <w:spacing w:before="0" w:after="0" w:line="240" w:lineRule="auto"/>
              <w:rPr>
                <w:ins w:id="32072" w:author="pete jones" w:date="2022-01-04T11:06:00Z"/>
              </w:rPr>
              <w:pPrChange w:id="32073" w:author="pete jones" w:date="2022-01-04T11:07:00Z">
                <w:pPr/>
              </w:pPrChange>
            </w:pPr>
            <w:ins w:id="32074" w:author="pete jones" w:date="2022-01-04T11:06:00Z">
              <w:r w:rsidRPr="00FF6A71">
                <w:t>3</w:t>
              </w:r>
            </w:ins>
          </w:p>
        </w:tc>
        <w:tc>
          <w:tcPr>
            <w:tcW w:w="877" w:type="dxa"/>
            <w:noWrap/>
            <w:vAlign w:val="center"/>
            <w:hideMark/>
            <w:tcPrChange w:id="32075" w:author="pete jones" w:date="2022-03-09T08:14:00Z">
              <w:tcPr>
                <w:tcW w:w="877" w:type="dxa"/>
                <w:noWrap/>
                <w:hideMark/>
              </w:tcPr>
            </w:tcPrChange>
          </w:tcPr>
          <w:p w14:paraId="1934C30D" w14:textId="77777777" w:rsidR="00EF6EE1" w:rsidRPr="00FF6A71" w:rsidRDefault="00EF6EE1">
            <w:pPr>
              <w:spacing w:before="0" w:after="0" w:line="240" w:lineRule="auto"/>
              <w:rPr>
                <w:ins w:id="32076" w:author="pete jones" w:date="2022-01-04T11:06:00Z"/>
              </w:rPr>
              <w:pPrChange w:id="32077" w:author="pete jones" w:date="2022-01-04T11:07:00Z">
                <w:pPr/>
              </w:pPrChange>
            </w:pPr>
            <w:ins w:id="32078" w:author="pete jones" w:date="2022-01-04T11:06:00Z">
              <w:r w:rsidRPr="00FF6A71">
                <w:t>3</w:t>
              </w:r>
            </w:ins>
          </w:p>
        </w:tc>
      </w:tr>
      <w:tr w:rsidR="00EF6EE1" w:rsidRPr="00FF6A71" w14:paraId="31B9BE72" w14:textId="77777777" w:rsidTr="00F078C6">
        <w:trPr>
          <w:trHeight w:val="315"/>
          <w:jc w:val="center"/>
          <w:ins w:id="32079" w:author="pete jones" w:date="2022-01-04T11:06:00Z"/>
          <w:trPrChange w:id="32080" w:author="pete jones" w:date="2022-03-09T08:14:00Z">
            <w:trPr>
              <w:trHeight w:val="315"/>
              <w:jc w:val="center"/>
            </w:trPr>
          </w:trPrChange>
        </w:trPr>
        <w:tc>
          <w:tcPr>
            <w:tcW w:w="1020" w:type="dxa"/>
            <w:noWrap/>
            <w:vAlign w:val="center"/>
            <w:hideMark/>
            <w:tcPrChange w:id="32081" w:author="pete jones" w:date="2022-03-09T08:14:00Z">
              <w:tcPr>
                <w:tcW w:w="1020" w:type="dxa"/>
                <w:noWrap/>
                <w:hideMark/>
              </w:tcPr>
            </w:tcPrChange>
          </w:tcPr>
          <w:p w14:paraId="5B1DB4C7" w14:textId="77777777" w:rsidR="00EF6EE1" w:rsidRPr="00FF6A71" w:rsidRDefault="00EF6EE1">
            <w:pPr>
              <w:spacing w:before="0" w:after="0" w:line="240" w:lineRule="auto"/>
              <w:rPr>
                <w:ins w:id="32082" w:author="pete jones" w:date="2022-01-04T11:06:00Z"/>
              </w:rPr>
              <w:pPrChange w:id="32083" w:author="pete jones" w:date="2022-01-04T11:07:00Z">
                <w:pPr/>
              </w:pPrChange>
            </w:pPr>
            <w:ins w:id="32084" w:author="pete jones" w:date="2022-01-04T11:06:00Z">
              <w:r w:rsidRPr="00FF6A71">
                <w:t>32</w:t>
              </w:r>
            </w:ins>
          </w:p>
        </w:tc>
        <w:tc>
          <w:tcPr>
            <w:tcW w:w="1020" w:type="dxa"/>
            <w:noWrap/>
            <w:vAlign w:val="center"/>
            <w:hideMark/>
            <w:tcPrChange w:id="32085" w:author="pete jones" w:date="2022-03-09T08:14:00Z">
              <w:tcPr>
                <w:tcW w:w="1020" w:type="dxa"/>
                <w:noWrap/>
                <w:hideMark/>
              </w:tcPr>
            </w:tcPrChange>
          </w:tcPr>
          <w:p w14:paraId="1DAD2D0F" w14:textId="77777777" w:rsidR="00EF6EE1" w:rsidRPr="00FF6A71" w:rsidRDefault="00EF6EE1">
            <w:pPr>
              <w:spacing w:before="0" w:after="0" w:line="240" w:lineRule="auto"/>
              <w:rPr>
                <w:ins w:id="32086" w:author="pete jones" w:date="2022-01-04T11:06:00Z"/>
              </w:rPr>
              <w:pPrChange w:id="32087" w:author="pete jones" w:date="2022-01-04T11:07:00Z">
                <w:pPr/>
              </w:pPrChange>
            </w:pPr>
            <w:ins w:id="32088" w:author="pete jones" w:date="2022-01-04T11:06:00Z">
              <w:r w:rsidRPr="00FF6A71">
                <w:t>B</w:t>
              </w:r>
            </w:ins>
          </w:p>
        </w:tc>
        <w:tc>
          <w:tcPr>
            <w:tcW w:w="1064" w:type="dxa"/>
            <w:noWrap/>
            <w:vAlign w:val="center"/>
            <w:hideMark/>
            <w:tcPrChange w:id="32089" w:author="pete jones" w:date="2022-03-09T08:14:00Z">
              <w:tcPr>
                <w:tcW w:w="1064" w:type="dxa"/>
                <w:noWrap/>
                <w:hideMark/>
              </w:tcPr>
            </w:tcPrChange>
          </w:tcPr>
          <w:p w14:paraId="17A6481B" w14:textId="77777777" w:rsidR="00EF6EE1" w:rsidRPr="00FF6A71" w:rsidRDefault="00EF6EE1">
            <w:pPr>
              <w:spacing w:before="0" w:after="0" w:line="240" w:lineRule="auto"/>
              <w:rPr>
                <w:ins w:id="32090" w:author="pete jones" w:date="2022-01-04T11:06:00Z"/>
              </w:rPr>
              <w:pPrChange w:id="32091" w:author="pete jones" w:date="2022-01-04T11:07:00Z">
                <w:pPr/>
              </w:pPrChange>
            </w:pPr>
            <w:ins w:id="32092" w:author="pete jones" w:date="2022-01-04T11:06:00Z">
              <w:r w:rsidRPr="00FF6A71">
                <w:t>7</w:t>
              </w:r>
            </w:ins>
          </w:p>
        </w:tc>
        <w:tc>
          <w:tcPr>
            <w:tcW w:w="1021" w:type="dxa"/>
            <w:noWrap/>
            <w:vAlign w:val="center"/>
            <w:hideMark/>
            <w:tcPrChange w:id="32093" w:author="pete jones" w:date="2022-03-09T08:14:00Z">
              <w:tcPr>
                <w:tcW w:w="1021" w:type="dxa"/>
                <w:noWrap/>
                <w:hideMark/>
              </w:tcPr>
            </w:tcPrChange>
          </w:tcPr>
          <w:p w14:paraId="6128FB5D" w14:textId="77777777" w:rsidR="00EF6EE1" w:rsidRPr="00FF6A71" w:rsidRDefault="00EF6EE1">
            <w:pPr>
              <w:spacing w:before="0" w:after="0" w:line="240" w:lineRule="auto"/>
              <w:rPr>
                <w:ins w:id="32094" w:author="pete jones" w:date="2022-01-04T11:06:00Z"/>
              </w:rPr>
              <w:pPrChange w:id="32095" w:author="pete jones" w:date="2022-01-04T11:07:00Z">
                <w:pPr/>
              </w:pPrChange>
            </w:pPr>
            <w:ins w:id="32096" w:author="pete jones" w:date="2022-01-04T11:06:00Z">
              <w:r w:rsidRPr="00FF6A71">
                <w:t>14</w:t>
              </w:r>
            </w:ins>
          </w:p>
        </w:tc>
        <w:tc>
          <w:tcPr>
            <w:tcW w:w="1118" w:type="dxa"/>
            <w:noWrap/>
            <w:vAlign w:val="center"/>
            <w:hideMark/>
            <w:tcPrChange w:id="32097" w:author="pete jones" w:date="2022-03-09T08:14:00Z">
              <w:tcPr>
                <w:tcW w:w="1118" w:type="dxa"/>
                <w:noWrap/>
                <w:hideMark/>
              </w:tcPr>
            </w:tcPrChange>
          </w:tcPr>
          <w:p w14:paraId="7C400A87" w14:textId="77777777" w:rsidR="00EF6EE1" w:rsidRPr="00FF6A71" w:rsidRDefault="00EF6EE1">
            <w:pPr>
              <w:spacing w:before="0" w:after="0" w:line="240" w:lineRule="auto"/>
              <w:rPr>
                <w:ins w:id="32098" w:author="pete jones" w:date="2022-01-04T11:06:00Z"/>
              </w:rPr>
              <w:pPrChange w:id="32099" w:author="pete jones" w:date="2022-01-04T11:07:00Z">
                <w:pPr/>
              </w:pPrChange>
            </w:pPr>
            <w:ins w:id="32100" w:author="pete jones" w:date="2022-01-04T11:06:00Z">
              <w:r w:rsidRPr="00FF6A71">
                <w:t>11</w:t>
              </w:r>
            </w:ins>
          </w:p>
        </w:tc>
        <w:tc>
          <w:tcPr>
            <w:tcW w:w="877" w:type="dxa"/>
            <w:noWrap/>
            <w:vAlign w:val="center"/>
            <w:hideMark/>
            <w:tcPrChange w:id="32101" w:author="pete jones" w:date="2022-03-09T08:14:00Z">
              <w:tcPr>
                <w:tcW w:w="877" w:type="dxa"/>
                <w:noWrap/>
                <w:hideMark/>
              </w:tcPr>
            </w:tcPrChange>
          </w:tcPr>
          <w:p w14:paraId="3FE0E4E3" w14:textId="77777777" w:rsidR="00EF6EE1" w:rsidRPr="00FF6A71" w:rsidRDefault="00EF6EE1">
            <w:pPr>
              <w:spacing w:before="0" w:after="0" w:line="240" w:lineRule="auto"/>
              <w:rPr>
                <w:ins w:id="32102" w:author="pete jones" w:date="2022-01-04T11:06:00Z"/>
              </w:rPr>
              <w:pPrChange w:id="32103" w:author="pete jones" w:date="2022-01-04T11:07:00Z">
                <w:pPr/>
              </w:pPrChange>
            </w:pPr>
            <w:ins w:id="32104" w:author="pete jones" w:date="2022-01-04T11:06:00Z">
              <w:r w:rsidRPr="00FF6A71">
                <w:t>0</w:t>
              </w:r>
            </w:ins>
          </w:p>
        </w:tc>
      </w:tr>
      <w:tr w:rsidR="00EF6EE1" w:rsidRPr="00FF6A71" w14:paraId="611D4D58" w14:textId="77777777" w:rsidTr="00F078C6">
        <w:trPr>
          <w:trHeight w:val="315"/>
          <w:jc w:val="center"/>
          <w:ins w:id="32105" w:author="pete jones" w:date="2022-01-04T11:06:00Z"/>
          <w:trPrChange w:id="32106" w:author="pete jones" w:date="2022-03-09T08:14:00Z">
            <w:trPr>
              <w:trHeight w:val="315"/>
              <w:jc w:val="center"/>
            </w:trPr>
          </w:trPrChange>
        </w:trPr>
        <w:tc>
          <w:tcPr>
            <w:tcW w:w="1020" w:type="dxa"/>
            <w:noWrap/>
            <w:vAlign w:val="center"/>
            <w:hideMark/>
            <w:tcPrChange w:id="32107" w:author="pete jones" w:date="2022-03-09T08:14:00Z">
              <w:tcPr>
                <w:tcW w:w="1020" w:type="dxa"/>
                <w:noWrap/>
                <w:hideMark/>
              </w:tcPr>
            </w:tcPrChange>
          </w:tcPr>
          <w:p w14:paraId="3DCBD70F" w14:textId="77777777" w:rsidR="00EF6EE1" w:rsidRPr="00FF6A71" w:rsidRDefault="00EF6EE1">
            <w:pPr>
              <w:spacing w:before="0" w:after="0" w:line="240" w:lineRule="auto"/>
              <w:rPr>
                <w:ins w:id="32108" w:author="pete jones" w:date="2022-01-04T11:06:00Z"/>
              </w:rPr>
              <w:pPrChange w:id="32109" w:author="pete jones" w:date="2022-01-04T11:07:00Z">
                <w:pPr/>
              </w:pPrChange>
            </w:pPr>
            <w:ins w:id="32110" w:author="pete jones" w:date="2022-01-04T11:06:00Z">
              <w:r w:rsidRPr="00FF6A71">
                <w:t>19</w:t>
              </w:r>
            </w:ins>
          </w:p>
        </w:tc>
        <w:tc>
          <w:tcPr>
            <w:tcW w:w="1020" w:type="dxa"/>
            <w:noWrap/>
            <w:vAlign w:val="center"/>
            <w:hideMark/>
            <w:tcPrChange w:id="32111" w:author="pete jones" w:date="2022-03-09T08:14:00Z">
              <w:tcPr>
                <w:tcW w:w="1020" w:type="dxa"/>
                <w:noWrap/>
                <w:hideMark/>
              </w:tcPr>
            </w:tcPrChange>
          </w:tcPr>
          <w:p w14:paraId="50062467" w14:textId="77777777" w:rsidR="00EF6EE1" w:rsidRPr="00FF6A71" w:rsidRDefault="00EF6EE1">
            <w:pPr>
              <w:spacing w:before="0" w:after="0" w:line="240" w:lineRule="auto"/>
              <w:rPr>
                <w:ins w:id="32112" w:author="pete jones" w:date="2022-01-04T11:06:00Z"/>
              </w:rPr>
              <w:pPrChange w:id="32113" w:author="pete jones" w:date="2022-01-04T11:07:00Z">
                <w:pPr/>
              </w:pPrChange>
            </w:pPr>
            <w:ins w:id="32114" w:author="pete jones" w:date="2022-01-04T11:06:00Z">
              <w:r w:rsidRPr="00FF6A71">
                <w:t>C</w:t>
              </w:r>
            </w:ins>
          </w:p>
        </w:tc>
        <w:tc>
          <w:tcPr>
            <w:tcW w:w="1064" w:type="dxa"/>
            <w:noWrap/>
            <w:vAlign w:val="center"/>
            <w:hideMark/>
            <w:tcPrChange w:id="32115" w:author="pete jones" w:date="2022-03-09T08:14:00Z">
              <w:tcPr>
                <w:tcW w:w="1064" w:type="dxa"/>
                <w:noWrap/>
                <w:hideMark/>
              </w:tcPr>
            </w:tcPrChange>
          </w:tcPr>
          <w:p w14:paraId="16AF67F9" w14:textId="77777777" w:rsidR="00EF6EE1" w:rsidRPr="00FF6A71" w:rsidRDefault="00EF6EE1">
            <w:pPr>
              <w:spacing w:before="0" w:after="0" w:line="240" w:lineRule="auto"/>
              <w:rPr>
                <w:ins w:id="32116" w:author="pete jones" w:date="2022-01-04T11:06:00Z"/>
              </w:rPr>
              <w:pPrChange w:id="32117" w:author="pete jones" w:date="2022-01-04T11:07:00Z">
                <w:pPr/>
              </w:pPrChange>
            </w:pPr>
            <w:ins w:id="32118" w:author="pete jones" w:date="2022-01-04T11:06:00Z">
              <w:r w:rsidRPr="00FF6A71">
                <w:t>7</w:t>
              </w:r>
            </w:ins>
          </w:p>
        </w:tc>
        <w:tc>
          <w:tcPr>
            <w:tcW w:w="1021" w:type="dxa"/>
            <w:noWrap/>
            <w:vAlign w:val="center"/>
            <w:hideMark/>
            <w:tcPrChange w:id="32119" w:author="pete jones" w:date="2022-03-09T08:14:00Z">
              <w:tcPr>
                <w:tcW w:w="1021" w:type="dxa"/>
                <w:noWrap/>
                <w:hideMark/>
              </w:tcPr>
            </w:tcPrChange>
          </w:tcPr>
          <w:p w14:paraId="62348C27" w14:textId="77777777" w:rsidR="00EF6EE1" w:rsidRPr="00FF6A71" w:rsidRDefault="00EF6EE1">
            <w:pPr>
              <w:spacing w:before="0" w:after="0" w:line="240" w:lineRule="auto"/>
              <w:rPr>
                <w:ins w:id="32120" w:author="pete jones" w:date="2022-01-04T11:06:00Z"/>
              </w:rPr>
              <w:pPrChange w:id="32121" w:author="pete jones" w:date="2022-01-04T11:07:00Z">
                <w:pPr/>
              </w:pPrChange>
            </w:pPr>
            <w:ins w:id="32122" w:author="pete jones" w:date="2022-01-04T11:06:00Z">
              <w:r w:rsidRPr="00FF6A71">
                <w:t>2</w:t>
              </w:r>
            </w:ins>
          </w:p>
        </w:tc>
        <w:tc>
          <w:tcPr>
            <w:tcW w:w="1118" w:type="dxa"/>
            <w:noWrap/>
            <w:vAlign w:val="center"/>
            <w:hideMark/>
            <w:tcPrChange w:id="32123" w:author="pete jones" w:date="2022-03-09T08:14:00Z">
              <w:tcPr>
                <w:tcW w:w="1118" w:type="dxa"/>
                <w:noWrap/>
                <w:hideMark/>
              </w:tcPr>
            </w:tcPrChange>
          </w:tcPr>
          <w:p w14:paraId="14F1A610" w14:textId="77777777" w:rsidR="00EF6EE1" w:rsidRPr="00FF6A71" w:rsidRDefault="00EF6EE1">
            <w:pPr>
              <w:spacing w:before="0" w:after="0" w:line="240" w:lineRule="auto"/>
              <w:rPr>
                <w:ins w:id="32124" w:author="pete jones" w:date="2022-01-04T11:06:00Z"/>
              </w:rPr>
              <w:pPrChange w:id="32125" w:author="pete jones" w:date="2022-01-04T11:07:00Z">
                <w:pPr/>
              </w:pPrChange>
            </w:pPr>
            <w:ins w:id="32126" w:author="pete jones" w:date="2022-01-04T11:06:00Z">
              <w:r w:rsidRPr="00FF6A71">
                <w:t>9</w:t>
              </w:r>
            </w:ins>
          </w:p>
        </w:tc>
        <w:tc>
          <w:tcPr>
            <w:tcW w:w="877" w:type="dxa"/>
            <w:noWrap/>
            <w:vAlign w:val="center"/>
            <w:hideMark/>
            <w:tcPrChange w:id="32127" w:author="pete jones" w:date="2022-03-09T08:14:00Z">
              <w:tcPr>
                <w:tcW w:w="877" w:type="dxa"/>
                <w:noWrap/>
                <w:hideMark/>
              </w:tcPr>
            </w:tcPrChange>
          </w:tcPr>
          <w:p w14:paraId="157C6AE3" w14:textId="77777777" w:rsidR="00EF6EE1" w:rsidRPr="00FF6A71" w:rsidRDefault="00EF6EE1">
            <w:pPr>
              <w:spacing w:before="0" w:after="0" w:line="240" w:lineRule="auto"/>
              <w:rPr>
                <w:ins w:id="32128" w:author="pete jones" w:date="2022-01-04T11:06:00Z"/>
              </w:rPr>
              <w:pPrChange w:id="32129" w:author="pete jones" w:date="2022-01-04T11:07:00Z">
                <w:pPr/>
              </w:pPrChange>
            </w:pPr>
            <w:ins w:id="32130" w:author="pete jones" w:date="2022-01-04T11:06:00Z">
              <w:r w:rsidRPr="00FF6A71">
                <w:t>1</w:t>
              </w:r>
            </w:ins>
          </w:p>
        </w:tc>
      </w:tr>
      <w:tr w:rsidR="00EF6EE1" w:rsidRPr="00FF6A71" w14:paraId="3520140B" w14:textId="77777777" w:rsidTr="00F078C6">
        <w:trPr>
          <w:trHeight w:val="315"/>
          <w:jc w:val="center"/>
          <w:ins w:id="32131" w:author="pete jones" w:date="2022-01-04T11:06:00Z"/>
          <w:trPrChange w:id="32132" w:author="pete jones" w:date="2022-03-09T08:14:00Z">
            <w:trPr>
              <w:trHeight w:val="315"/>
              <w:jc w:val="center"/>
            </w:trPr>
          </w:trPrChange>
        </w:trPr>
        <w:tc>
          <w:tcPr>
            <w:tcW w:w="1020" w:type="dxa"/>
            <w:noWrap/>
            <w:vAlign w:val="center"/>
            <w:hideMark/>
            <w:tcPrChange w:id="32133" w:author="pete jones" w:date="2022-03-09T08:14:00Z">
              <w:tcPr>
                <w:tcW w:w="1020" w:type="dxa"/>
                <w:noWrap/>
                <w:hideMark/>
              </w:tcPr>
            </w:tcPrChange>
          </w:tcPr>
          <w:p w14:paraId="3C2D22BA" w14:textId="77777777" w:rsidR="00EF6EE1" w:rsidRPr="00FF6A71" w:rsidRDefault="00EF6EE1">
            <w:pPr>
              <w:spacing w:before="0" w:after="0" w:line="240" w:lineRule="auto"/>
              <w:rPr>
                <w:ins w:id="32134" w:author="pete jones" w:date="2022-01-04T11:06:00Z"/>
                <w:b/>
                <w:bCs/>
              </w:rPr>
              <w:pPrChange w:id="32135" w:author="pete jones" w:date="2022-01-04T11:07:00Z">
                <w:pPr/>
              </w:pPrChange>
            </w:pPr>
            <w:ins w:id="32136" w:author="pete jones" w:date="2022-01-04T11:06:00Z">
              <w:r w:rsidRPr="00FF6A71">
                <w:rPr>
                  <w:b/>
                  <w:bCs/>
                </w:rPr>
                <w:t>78</w:t>
              </w:r>
            </w:ins>
          </w:p>
        </w:tc>
        <w:tc>
          <w:tcPr>
            <w:tcW w:w="1020" w:type="dxa"/>
            <w:noWrap/>
            <w:vAlign w:val="center"/>
            <w:hideMark/>
            <w:tcPrChange w:id="32137" w:author="pete jones" w:date="2022-03-09T08:14:00Z">
              <w:tcPr>
                <w:tcW w:w="1020" w:type="dxa"/>
                <w:noWrap/>
                <w:hideMark/>
              </w:tcPr>
            </w:tcPrChange>
          </w:tcPr>
          <w:p w14:paraId="2A9A19C8" w14:textId="77777777" w:rsidR="00EF6EE1" w:rsidRPr="00FF6A71" w:rsidRDefault="00EF6EE1">
            <w:pPr>
              <w:spacing w:before="0" w:after="0" w:line="240" w:lineRule="auto"/>
              <w:rPr>
                <w:ins w:id="32138" w:author="pete jones" w:date="2022-01-04T11:06:00Z"/>
                <w:b/>
                <w:bCs/>
              </w:rPr>
              <w:pPrChange w:id="32139" w:author="pete jones" w:date="2022-01-04T11:07:00Z">
                <w:pPr/>
              </w:pPrChange>
            </w:pPr>
            <w:ins w:id="32140" w:author="pete jones" w:date="2022-01-04T11:06:00Z">
              <w:r w:rsidRPr="00FF6A71">
                <w:rPr>
                  <w:b/>
                  <w:bCs/>
                </w:rPr>
                <w:t>TOTAL</w:t>
              </w:r>
            </w:ins>
          </w:p>
        </w:tc>
        <w:tc>
          <w:tcPr>
            <w:tcW w:w="1064" w:type="dxa"/>
            <w:noWrap/>
            <w:vAlign w:val="center"/>
            <w:hideMark/>
            <w:tcPrChange w:id="32141" w:author="pete jones" w:date="2022-03-09T08:14:00Z">
              <w:tcPr>
                <w:tcW w:w="1064" w:type="dxa"/>
                <w:noWrap/>
                <w:hideMark/>
              </w:tcPr>
            </w:tcPrChange>
          </w:tcPr>
          <w:p w14:paraId="74DBC9D2" w14:textId="77777777" w:rsidR="00EF6EE1" w:rsidRPr="00FF6A71" w:rsidRDefault="00EF6EE1">
            <w:pPr>
              <w:spacing w:before="0" w:after="0" w:line="240" w:lineRule="auto"/>
              <w:rPr>
                <w:ins w:id="32142" w:author="pete jones" w:date="2022-01-04T11:06:00Z"/>
              </w:rPr>
              <w:pPrChange w:id="32143" w:author="pete jones" w:date="2022-01-04T11:07:00Z">
                <w:pPr/>
              </w:pPrChange>
            </w:pPr>
            <w:ins w:id="32144" w:author="pete jones" w:date="2022-01-04T11:06:00Z">
              <w:r w:rsidRPr="00FF6A71">
                <w:t>22</w:t>
              </w:r>
            </w:ins>
          </w:p>
        </w:tc>
        <w:tc>
          <w:tcPr>
            <w:tcW w:w="1021" w:type="dxa"/>
            <w:noWrap/>
            <w:vAlign w:val="center"/>
            <w:hideMark/>
            <w:tcPrChange w:id="32145" w:author="pete jones" w:date="2022-03-09T08:14:00Z">
              <w:tcPr>
                <w:tcW w:w="1021" w:type="dxa"/>
                <w:noWrap/>
                <w:hideMark/>
              </w:tcPr>
            </w:tcPrChange>
          </w:tcPr>
          <w:p w14:paraId="2EDA7806" w14:textId="77777777" w:rsidR="00EF6EE1" w:rsidRPr="00FF6A71" w:rsidRDefault="00EF6EE1">
            <w:pPr>
              <w:spacing w:before="0" w:after="0" w:line="240" w:lineRule="auto"/>
              <w:rPr>
                <w:ins w:id="32146" w:author="pete jones" w:date="2022-01-04T11:06:00Z"/>
              </w:rPr>
              <w:pPrChange w:id="32147" w:author="pete jones" w:date="2022-01-04T11:07:00Z">
                <w:pPr/>
              </w:pPrChange>
            </w:pPr>
            <w:ins w:id="32148" w:author="pete jones" w:date="2022-01-04T11:06:00Z">
              <w:r w:rsidRPr="00FF6A71">
                <w:t>29</w:t>
              </w:r>
            </w:ins>
          </w:p>
        </w:tc>
        <w:tc>
          <w:tcPr>
            <w:tcW w:w="1118" w:type="dxa"/>
            <w:noWrap/>
            <w:vAlign w:val="center"/>
            <w:hideMark/>
            <w:tcPrChange w:id="32149" w:author="pete jones" w:date="2022-03-09T08:14:00Z">
              <w:tcPr>
                <w:tcW w:w="1118" w:type="dxa"/>
                <w:noWrap/>
                <w:hideMark/>
              </w:tcPr>
            </w:tcPrChange>
          </w:tcPr>
          <w:p w14:paraId="0E3B460A" w14:textId="77777777" w:rsidR="00EF6EE1" w:rsidRPr="00FF6A71" w:rsidRDefault="00EF6EE1">
            <w:pPr>
              <w:spacing w:before="0" w:after="0" w:line="240" w:lineRule="auto"/>
              <w:rPr>
                <w:ins w:id="32150" w:author="pete jones" w:date="2022-01-04T11:06:00Z"/>
              </w:rPr>
              <w:pPrChange w:id="32151" w:author="pete jones" w:date="2022-01-04T11:07:00Z">
                <w:pPr/>
              </w:pPrChange>
            </w:pPr>
            <w:ins w:id="32152" w:author="pete jones" w:date="2022-01-04T11:06:00Z">
              <w:r w:rsidRPr="00FF6A71">
                <w:t>23</w:t>
              </w:r>
            </w:ins>
          </w:p>
        </w:tc>
        <w:tc>
          <w:tcPr>
            <w:tcW w:w="877" w:type="dxa"/>
            <w:noWrap/>
            <w:vAlign w:val="center"/>
            <w:hideMark/>
            <w:tcPrChange w:id="32153" w:author="pete jones" w:date="2022-03-09T08:14:00Z">
              <w:tcPr>
                <w:tcW w:w="877" w:type="dxa"/>
                <w:noWrap/>
                <w:hideMark/>
              </w:tcPr>
            </w:tcPrChange>
          </w:tcPr>
          <w:p w14:paraId="12FAA888" w14:textId="77777777" w:rsidR="00EF6EE1" w:rsidRPr="00FF6A71" w:rsidRDefault="00EF6EE1">
            <w:pPr>
              <w:spacing w:before="0" w:after="0" w:line="240" w:lineRule="auto"/>
              <w:rPr>
                <w:ins w:id="32154" w:author="pete jones" w:date="2022-01-04T11:06:00Z"/>
              </w:rPr>
              <w:pPrChange w:id="32155" w:author="pete jones" w:date="2022-01-04T11:07:00Z">
                <w:pPr/>
              </w:pPrChange>
            </w:pPr>
            <w:ins w:id="32156" w:author="pete jones" w:date="2022-01-04T11:06:00Z">
              <w:r w:rsidRPr="00FF6A71">
                <w:t>4</w:t>
              </w:r>
            </w:ins>
          </w:p>
        </w:tc>
      </w:tr>
    </w:tbl>
    <w:p w14:paraId="63874538" w14:textId="77777777" w:rsidR="00EF6EE1" w:rsidRPr="00F078C6" w:rsidRDefault="00EF6EE1" w:rsidP="00EF6EE1">
      <w:pPr>
        <w:jc w:val="left"/>
        <w:rPr>
          <w:ins w:id="32157" w:author="pete jones" w:date="2022-01-04T11:06:00Z"/>
          <w:b/>
          <w:bCs/>
          <w:rPrChange w:id="32158" w:author="pete jones" w:date="2022-03-09T08:15:00Z">
            <w:rPr>
              <w:ins w:id="32159" w:author="pete jones" w:date="2022-01-04T11:06:00Z"/>
            </w:rPr>
          </w:rPrChange>
        </w:rPr>
      </w:pPr>
      <w:ins w:id="32160" w:author="pete jones" w:date="2022-01-04T11:06:00Z">
        <w:r w:rsidRPr="00F078C6">
          <w:rPr>
            <w:b/>
            <w:bCs/>
            <w:rPrChange w:id="32161" w:author="pete jones" w:date="2022-03-09T08:15:00Z">
              <w:rPr/>
            </w:rPrChange>
          </w:rPr>
          <w:t>Teams by discipline per tutor group</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2162" w:author="pete jones" w:date="2022-03-09T08:14:00Z">
          <w:tblPr>
            <w:tblW w:w="0" w:type="auto"/>
            <w:jc w:val="center"/>
            <w:tblLook w:val="04A0" w:firstRow="1" w:lastRow="0" w:firstColumn="1" w:lastColumn="0" w:noHBand="0" w:noVBand="1"/>
          </w:tblPr>
        </w:tblPrChange>
      </w:tblPr>
      <w:tblGrid>
        <w:gridCol w:w="591"/>
        <w:gridCol w:w="1449"/>
        <w:gridCol w:w="1064"/>
        <w:gridCol w:w="1021"/>
        <w:gridCol w:w="1118"/>
        <w:gridCol w:w="877"/>
        <w:tblGridChange w:id="32163">
          <w:tblGrid>
            <w:gridCol w:w="591"/>
            <w:gridCol w:w="1449"/>
            <w:gridCol w:w="1064"/>
            <w:gridCol w:w="1021"/>
            <w:gridCol w:w="1118"/>
            <w:gridCol w:w="877"/>
          </w:tblGrid>
        </w:tblGridChange>
      </w:tblGrid>
      <w:tr w:rsidR="00EF6EE1" w:rsidRPr="00FF6A71" w14:paraId="5146E817" w14:textId="77777777" w:rsidTr="00F078C6">
        <w:trPr>
          <w:trHeight w:val="315"/>
          <w:jc w:val="center"/>
          <w:ins w:id="32164" w:author="pete jones" w:date="2022-01-04T11:06:00Z"/>
          <w:trPrChange w:id="32165" w:author="pete jones" w:date="2022-03-09T08:14:00Z">
            <w:trPr>
              <w:trHeight w:val="315"/>
              <w:jc w:val="center"/>
            </w:trPr>
          </w:trPrChange>
        </w:trPr>
        <w:tc>
          <w:tcPr>
            <w:tcW w:w="2040" w:type="dxa"/>
            <w:gridSpan w:val="2"/>
            <w:noWrap/>
            <w:hideMark/>
            <w:tcPrChange w:id="32166" w:author="pete jones" w:date="2022-03-09T08:14:00Z">
              <w:tcPr>
                <w:tcW w:w="2040" w:type="dxa"/>
                <w:gridSpan w:val="2"/>
                <w:noWrap/>
                <w:hideMark/>
              </w:tcPr>
            </w:tcPrChange>
          </w:tcPr>
          <w:p w14:paraId="1A478BAB" w14:textId="77777777" w:rsidR="00EF6EE1" w:rsidRPr="00FF6A71" w:rsidRDefault="00EF6EE1">
            <w:pPr>
              <w:spacing w:before="0" w:after="0" w:line="240" w:lineRule="auto"/>
              <w:jc w:val="left"/>
              <w:rPr>
                <w:ins w:id="32167" w:author="pete jones" w:date="2022-01-04T11:06:00Z"/>
              </w:rPr>
              <w:pPrChange w:id="32168" w:author="pete jones" w:date="2022-01-04T11:10:00Z">
                <w:pPr>
                  <w:jc w:val="left"/>
                </w:pPr>
              </w:pPrChange>
            </w:pPr>
            <w:ins w:id="32169" w:author="pete jones" w:date="2022-01-04T11:06:00Z">
              <w:r w:rsidRPr="00FF6A71">
                <w:t> </w:t>
              </w:r>
            </w:ins>
          </w:p>
        </w:tc>
        <w:tc>
          <w:tcPr>
            <w:tcW w:w="4080" w:type="dxa"/>
            <w:gridSpan w:val="4"/>
            <w:shd w:val="clear" w:color="auto" w:fill="D9D9D9" w:themeFill="background1" w:themeFillShade="D9"/>
            <w:noWrap/>
            <w:hideMark/>
            <w:tcPrChange w:id="32170" w:author="pete jones" w:date="2022-03-09T08:14:00Z">
              <w:tcPr>
                <w:tcW w:w="4080" w:type="dxa"/>
                <w:gridSpan w:val="4"/>
                <w:shd w:val="clear" w:color="auto" w:fill="D9D9D9" w:themeFill="background1" w:themeFillShade="D9"/>
                <w:noWrap/>
                <w:hideMark/>
              </w:tcPr>
            </w:tcPrChange>
          </w:tcPr>
          <w:p w14:paraId="45C5D345" w14:textId="77777777" w:rsidR="00EF6EE1" w:rsidRPr="00FF6A71" w:rsidRDefault="00EF6EE1">
            <w:pPr>
              <w:spacing w:before="0" w:after="0" w:line="240" w:lineRule="auto"/>
              <w:jc w:val="left"/>
              <w:rPr>
                <w:ins w:id="32171" w:author="pete jones" w:date="2022-01-04T11:06:00Z"/>
                <w:b/>
                <w:bCs/>
              </w:rPr>
              <w:pPrChange w:id="32172" w:author="pete jones" w:date="2022-01-04T11:10:00Z">
                <w:pPr>
                  <w:jc w:val="left"/>
                </w:pPr>
              </w:pPrChange>
            </w:pPr>
            <w:ins w:id="32173" w:author="pete jones" w:date="2022-01-04T11:06:00Z">
              <w:r w:rsidRPr="00FF6A71">
                <w:rPr>
                  <w:b/>
                  <w:bCs/>
                </w:rPr>
                <w:t>Teams per discipline per tutor group</w:t>
              </w:r>
            </w:ins>
          </w:p>
        </w:tc>
      </w:tr>
      <w:tr w:rsidR="00EF6EE1" w:rsidRPr="00FF6A71" w14:paraId="1034BF45" w14:textId="77777777" w:rsidTr="00F078C6">
        <w:trPr>
          <w:trHeight w:val="315"/>
          <w:jc w:val="center"/>
          <w:ins w:id="32174" w:author="pete jones" w:date="2022-01-04T11:06:00Z"/>
          <w:trPrChange w:id="32175" w:author="pete jones" w:date="2022-03-09T08:14:00Z">
            <w:trPr>
              <w:trHeight w:val="315"/>
              <w:jc w:val="center"/>
            </w:trPr>
          </w:trPrChange>
        </w:trPr>
        <w:tc>
          <w:tcPr>
            <w:tcW w:w="2040" w:type="dxa"/>
            <w:gridSpan w:val="2"/>
            <w:shd w:val="clear" w:color="auto" w:fill="D9D9D9" w:themeFill="background1" w:themeFillShade="D9"/>
            <w:noWrap/>
            <w:hideMark/>
            <w:tcPrChange w:id="32176" w:author="pete jones" w:date="2022-03-09T08:14:00Z">
              <w:tcPr>
                <w:tcW w:w="2040" w:type="dxa"/>
                <w:gridSpan w:val="2"/>
                <w:shd w:val="clear" w:color="auto" w:fill="D9D9D9" w:themeFill="background1" w:themeFillShade="D9"/>
                <w:noWrap/>
                <w:hideMark/>
              </w:tcPr>
            </w:tcPrChange>
          </w:tcPr>
          <w:p w14:paraId="28429505" w14:textId="77777777" w:rsidR="00EF6EE1" w:rsidRPr="00FF6A71" w:rsidRDefault="00EF6EE1">
            <w:pPr>
              <w:spacing w:before="0" w:after="0" w:line="240" w:lineRule="auto"/>
              <w:jc w:val="left"/>
              <w:rPr>
                <w:ins w:id="32177" w:author="pete jones" w:date="2022-01-04T11:06:00Z"/>
                <w:b/>
                <w:bCs/>
              </w:rPr>
              <w:pPrChange w:id="32178" w:author="pete jones" w:date="2022-01-04T11:10:00Z">
                <w:pPr>
                  <w:jc w:val="left"/>
                </w:pPr>
              </w:pPrChange>
            </w:pPr>
            <w:ins w:id="32179" w:author="pete jones" w:date="2022-01-04T11:06:00Z">
              <w:r w:rsidRPr="00FF6A71">
                <w:rPr>
                  <w:b/>
                  <w:bCs/>
                </w:rPr>
                <w:t>Tutor Group</w:t>
              </w:r>
            </w:ins>
          </w:p>
        </w:tc>
        <w:tc>
          <w:tcPr>
            <w:tcW w:w="1064" w:type="dxa"/>
            <w:noWrap/>
            <w:hideMark/>
            <w:tcPrChange w:id="32180" w:author="pete jones" w:date="2022-03-09T08:14:00Z">
              <w:tcPr>
                <w:tcW w:w="1064" w:type="dxa"/>
                <w:noWrap/>
                <w:hideMark/>
              </w:tcPr>
            </w:tcPrChange>
          </w:tcPr>
          <w:p w14:paraId="1D5BB26A" w14:textId="77777777" w:rsidR="00EF6EE1" w:rsidRPr="00FF6A71" w:rsidRDefault="00EF6EE1">
            <w:pPr>
              <w:spacing w:before="0" w:after="0" w:line="240" w:lineRule="auto"/>
              <w:jc w:val="left"/>
              <w:rPr>
                <w:ins w:id="32181" w:author="pete jones" w:date="2022-01-04T11:06:00Z"/>
              </w:rPr>
              <w:pPrChange w:id="32182" w:author="pete jones" w:date="2022-01-04T11:10:00Z">
                <w:pPr>
                  <w:jc w:val="left"/>
                </w:pPr>
              </w:pPrChange>
            </w:pPr>
            <w:ins w:id="32183" w:author="pete jones" w:date="2022-01-04T11:06:00Z">
              <w:r w:rsidRPr="00FF6A71">
                <w:t>AUTO</w:t>
              </w:r>
            </w:ins>
          </w:p>
        </w:tc>
        <w:tc>
          <w:tcPr>
            <w:tcW w:w="1021" w:type="dxa"/>
            <w:noWrap/>
            <w:hideMark/>
            <w:tcPrChange w:id="32184" w:author="pete jones" w:date="2022-03-09T08:14:00Z">
              <w:tcPr>
                <w:tcW w:w="1021" w:type="dxa"/>
                <w:noWrap/>
                <w:hideMark/>
              </w:tcPr>
            </w:tcPrChange>
          </w:tcPr>
          <w:p w14:paraId="61D85EED" w14:textId="77777777" w:rsidR="00EF6EE1" w:rsidRPr="00FF6A71" w:rsidRDefault="00EF6EE1">
            <w:pPr>
              <w:spacing w:before="0" w:after="0" w:line="240" w:lineRule="auto"/>
              <w:jc w:val="left"/>
              <w:rPr>
                <w:ins w:id="32185" w:author="pete jones" w:date="2022-01-04T11:06:00Z"/>
              </w:rPr>
              <w:pPrChange w:id="32186" w:author="pete jones" w:date="2022-01-04T11:10:00Z">
                <w:pPr>
                  <w:jc w:val="left"/>
                </w:pPr>
              </w:pPrChange>
            </w:pPr>
            <w:ins w:id="32187" w:author="pete jones" w:date="2022-01-04T11:06:00Z">
              <w:r w:rsidRPr="00FF6A71">
                <w:t>AERO</w:t>
              </w:r>
            </w:ins>
          </w:p>
        </w:tc>
        <w:tc>
          <w:tcPr>
            <w:tcW w:w="1118" w:type="dxa"/>
            <w:noWrap/>
            <w:hideMark/>
            <w:tcPrChange w:id="32188" w:author="pete jones" w:date="2022-03-09T08:14:00Z">
              <w:tcPr>
                <w:tcW w:w="1118" w:type="dxa"/>
                <w:noWrap/>
                <w:hideMark/>
              </w:tcPr>
            </w:tcPrChange>
          </w:tcPr>
          <w:p w14:paraId="44BEA2CF" w14:textId="77777777" w:rsidR="00EF6EE1" w:rsidRPr="00FF6A71" w:rsidRDefault="00EF6EE1">
            <w:pPr>
              <w:spacing w:before="0" w:after="0" w:line="240" w:lineRule="auto"/>
              <w:jc w:val="left"/>
              <w:rPr>
                <w:ins w:id="32189" w:author="pete jones" w:date="2022-01-04T11:06:00Z"/>
              </w:rPr>
              <w:pPrChange w:id="32190" w:author="pete jones" w:date="2022-01-04T11:10:00Z">
                <w:pPr>
                  <w:jc w:val="left"/>
                </w:pPr>
              </w:pPrChange>
            </w:pPr>
            <w:ins w:id="32191" w:author="pete jones" w:date="2022-01-04T11:06:00Z">
              <w:r w:rsidRPr="00FF6A71">
                <w:t>MECH</w:t>
              </w:r>
            </w:ins>
          </w:p>
        </w:tc>
        <w:tc>
          <w:tcPr>
            <w:tcW w:w="877" w:type="dxa"/>
            <w:noWrap/>
            <w:hideMark/>
            <w:tcPrChange w:id="32192" w:author="pete jones" w:date="2022-03-09T08:14:00Z">
              <w:tcPr>
                <w:tcW w:w="877" w:type="dxa"/>
                <w:noWrap/>
                <w:hideMark/>
              </w:tcPr>
            </w:tcPrChange>
          </w:tcPr>
          <w:p w14:paraId="6078AA93" w14:textId="77777777" w:rsidR="00EF6EE1" w:rsidRPr="00FF6A71" w:rsidRDefault="00EF6EE1">
            <w:pPr>
              <w:spacing w:before="0" w:after="0" w:line="240" w:lineRule="auto"/>
              <w:jc w:val="left"/>
              <w:rPr>
                <w:ins w:id="32193" w:author="pete jones" w:date="2022-01-04T11:06:00Z"/>
              </w:rPr>
              <w:pPrChange w:id="32194" w:author="pete jones" w:date="2022-01-04T11:10:00Z">
                <w:pPr>
                  <w:jc w:val="left"/>
                </w:pPr>
              </w:pPrChange>
            </w:pPr>
            <w:ins w:id="32195" w:author="pete jones" w:date="2022-01-04T11:06:00Z">
              <w:r w:rsidRPr="00FF6A71">
                <w:t>ELEC</w:t>
              </w:r>
            </w:ins>
          </w:p>
        </w:tc>
      </w:tr>
      <w:tr w:rsidR="00EF6EE1" w:rsidRPr="00FF6A71" w14:paraId="228854CF" w14:textId="77777777" w:rsidTr="00F078C6">
        <w:trPr>
          <w:trHeight w:val="315"/>
          <w:jc w:val="center"/>
          <w:ins w:id="32196" w:author="pete jones" w:date="2022-01-04T11:06:00Z"/>
          <w:trPrChange w:id="32197" w:author="pete jones" w:date="2022-03-09T08:14:00Z">
            <w:trPr>
              <w:trHeight w:val="315"/>
              <w:jc w:val="center"/>
            </w:trPr>
          </w:trPrChange>
        </w:trPr>
        <w:tc>
          <w:tcPr>
            <w:tcW w:w="591" w:type="dxa"/>
            <w:noWrap/>
            <w:hideMark/>
            <w:tcPrChange w:id="32198" w:author="pete jones" w:date="2022-03-09T08:14:00Z">
              <w:tcPr>
                <w:tcW w:w="591" w:type="dxa"/>
                <w:noWrap/>
                <w:hideMark/>
              </w:tcPr>
            </w:tcPrChange>
          </w:tcPr>
          <w:p w14:paraId="529A62D4" w14:textId="77777777" w:rsidR="00EF6EE1" w:rsidRPr="00FF6A71" w:rsidRDefault="00EF6EE1">
            <w:pPr>
              <w:spacing w:before="0" w:after="0" w:line="240" w:lineRule="auto"/>
              <w:rPr>
                <w:ins w:id="32199" w:author="pete jones" w:date="2022-01-04T11:06:00Z"/>
              </w:rPr>
              <w:pPrChange w:id="32200" w:author="pete jones" w:date="2022-01-04T11:10:00Z">
                <w:pPr/>
              </w:pPrChange>
            </w:pPr>
            <w:ins w:id="32201" w:author="pete jones" w:date="2022-01-04T11:06:00Z">
              <w:r w:rsidRPr="00FF6A71">
                <w:t>27</w:t>
              </w:r>
            </w:ins>
          </w:p>
        </w:tc>
        <w:tc>
          <w:tcPr>
            <w:tcW w:w="1449" w:type="dxa"/>
            <w:noWrap/>
            <w:hideMark/>
            <w:tcPrChange w:id="32202" w:author="pete jones" w:date="2022-03-09T08:14:00Z">
              <w:tcPr>
                <w:tcW w:w="1449" w:type="dxa"/>
                <w:noWrap/>
                <w:hideMark/>
              </w:tcPr>
            </w:tcPrChange>
          </w:tcPr>
          <w:p w14:paraId="07CE31AA" w14:textId="77777777" w:rsidR="00EF6EE1" w:rsidRPr="00FF6A71" w:rsidRDefault="00EF6EE1">
            <w:pPr>
              <w:spacing w:before="0" w:after="0" w:line="240" w:lineRule="auto"/>
              <w:rPr>
                <w:ins w:id="32203" w:author="pete jones" w:date="2022-01-04T11:06:00Z"/>
              </w:rPr>
              <w:pPrChange w:id="32204" w:author="pete jones" w:date="2022-01-04T11:10:00Z">
                <w:pPr/>
              </w:pPrChange>
            </w:pPr>
            <w:ins w:id="32205" w:author="pete jones" w:date="2022-01-04T11:06:00Z">
              <w:r w:rsidRPr="00FF6A71">
                <w:t>A</w:t>
              </w:r>
            </w:ins>
          </w:p>
        </w:tc>
        <w:tc>
          <w:tcPr>
            <w:tcW w:w="1064" w:type="dxa"/>
            <w:noWrap/>
            <w:hideMark/>
            <w:tcPrChange w:id="32206" w:author="pete jones" w:date="2022-03-09T08:14:00Z">
              <w:tcPr>
                <w:tcW w:w="1064" w:type="dxa"/>
                <w:noWrap/>
                <w:hideMark/>
              </w:tcPr>
            </w:tcPrChange>
          </w:tcPr>
          <w:p w14:paraId="0C5407A6" w14:textId="77777777" w:rsidR="00EF6EE1" w:rsidRPr="00FF6A71" w:rsidRDefault="00EF6EE1">
            <w:pPr>
              <w:spacing w:before="0" w:after="0" w:line="240" w:lineRule="auto"/>
              <w:rPr>
                <w:ins w:id="32207" w:author="pete jones" w:date="2022-01-04T11:06:00Z"/>
              </w:rPr>
              <w:pPrChange w:id="32208" w:author="pete jones" w:date="2022-01-04T11:10:00Z">
                <w:pPr/>
              </w:pPrChange>
            </w:pPr>
            <w:ins w:id="32209" w:author="pete jones" w:date="2022-01-04T11:06:00Z">
              <w:r w:rsidRPr="00FF6A71">
                <w:t>3</w:t>
              </w:r>
            </w:ins>
          </w:p>
        </w:tc>
        <w:tc>
          <w:tcPr>
            <w:tcW w:w="1021" w:type="dxa"/>
            <w:noWrap/>
            <w:hideMark/>
            <w:tcPrChange w:id="32210" w:author="pete jones" w:date="2022-03-09T08:14:00Z">
              <w:tcPr>
                <w:tcW w:w="1021" w:type="dxa"/>
                <w:noWrap/>
                <w:hideMark/>
              </w:tcPr>
            </w:tcPrChange>
          </w:tcPr>
          <w:p w14:paraId="0EB62A53" w14:textId="77777777" w:rsidR="00EF6EE1" w:rsidRPr="00FF6A71" w:rsidRDefault="00EF6EE1">
            <w:pPr>
              <w:spacing w:before="0" w:after="0" w:line="240" w:lineRule="auto"/>
              <w:rPr>
                <w:ins w:id="32211" w:author="pete jones" w:date="2022-01-04T11:06:00Z"/>
              </w:rPr>
              <w:pPrChange w:id="32212" w:author="pete jones" w:date="2022-01-04T11:10:00Z">
                <w:pPr/>
              </w:pPrChange>
            </w:pPr>
            <w:ins w:id="32213" w:author="pete jones" w:date="2022-01-04T11:06:00Z">
              <w:r w:rsidRPr="00FF6A71">
                <w:t>4</w:t>
              </w:r>
            </w:ins>
          </w:p>
        </w:tc>
        <w:tc>
          <w:tcPr>
            <w:tcW w:w="1118" w:type="dxa"/>
            <w:noWrap/>
            <w:hideMark/>
            <w:tcPrChange w:id="32214" w:author="pete jones" w:date="2022-03-09T08:14:00Z">
              <w:tcPr>
                <w:tcW w:w="1118" w:type="dxa"/>
                <w:noWrap/>
                <w:hideMark/>
              </w:tcPr>
            </w:tcPrChange>
          </w:tcPr>
          <w:p w14:paraId="7D825C69" w14:textId="77777777" w:rsidR="00EF6EE1" w:rsidRPr="00FF6A71" w:rsidRDefault="00EF6EE1">
            <w:pPr>
              <w:spacing w:before="0" w:after="0" w:line="240" w:lineRule="auto"/>
              <w:rPr>
                <w:ins w:id="32215" w:author="pete jones" w:date="2022-01-04T11:06:00Z"/>
              </w:rPr>
              <w:pPrChange w:id="32216" w:author="pete jones" w:date="2022-01-04T11:10:00Z">
                <w:pPr/>
              </w:pPrChange>
            </w:pPr>
            <w:ins w:id="32217" w:author="pete jones" w:date="2022-01-04T11:06:00Z">
              <w:r w:rsidRPr="00FF6A71">
                <w:t>1</w:t>
              </w:r>
            </w:ins>
          </w:p>
        </w:tc>
        <w:tc>
          <w:tcPr>
            <w:tcW w:w="877" w:type="dxa"/>
            <w:noWrap/>
            <w:hideMark/>
            <w:tcPrChange w:id="32218" w:author="pete jones" w:date="2022-03-09T08:14:00Z">
              <w:tcPr>
                <w:tcW w:w="877" w:type="dxa"/>
                <w:noWrap/>
                <w:hideMark/>
              </w:tcPr>
            </w:tcPrChange>
          </w:tcPr>
          <w:p w14:paraId="0D201312" w14:textId="77777777" w:rsidR="00EF6EE1" w:rsidRPr="00FF6A71" w:rsidRDefault="00EF6EE1">
            <w:pPr>
              <w:spacing w:before="0" w:after="0" w:line="240" w:lineRule="auto"/>
              <w:rPr>
                <w:ins w:id="32219" w:author="pete jones" w:date="2022-01-04T11:06:00Z"/>
              </w:rPr>
              <w:pPrChange w:id="32220" w:author="pete jones" w:date="2022-01-04T11:10:00Z">
                <w:pPr/>
              </w:pPrChange>
            </w:pPr>
            <w:ins w:id="32221" w:author="pete jones" w:date="2022-01-04T11:06:00Z">
              <w:r w:rsidRPr="00FF6A71">
                <w:t>0</w:t>
              </w:r>
            </w:ins>
          </w:p>
        </w:tc>
      </w:tr>
      <w:tr w:rsidR="00EF6EE1" w:rsidRPr="00FF6A71" w14:paraId="6568E1E7" w14:textId="77777777" w:rsidTr="00F078C6">
        <w:trPr>
          <w:trHeight w:val="300"/>
          <w:jc w:val="center"/>
          <w:ins w:id="32222" w:author="pete jones" w:date="2022-01-04T11:06:00Z"/>
          <w:trPrChange w:id="32223" w:author="pete jones" w:date="2022-03-09T08:14:00Z">
            <w:trPr>
              <w:trHeight w:val="300"/>
              <w:jc w:val="center"/>
            </w:trPr>
          </w:trPrChange>
        </w:trPr>
        <w:tc>
          <w:tcPr>
            <w:tcW w:w="591" w:type="dxa"/>
            <w:noWrap/>
            <w:hideMark/>
            <w:tcPrChange w:id="32224" w:author="pete jones" w:date="2022-03-09T08:14:00Z">
              <w:tcPr>
                <w:tcW w:w="591" w:type="dxa"/>
                <w:noWrap/>
                <w:hideMark/>
              </w:tcPr>
            </w:tcPrChange>
          </w:tcPr>
          <w:p w14:paraId="632A56AC" w14:textId="77777777" w:rsidR="00EF6EE1" w:rsidRPr="00FF6A71" w:rsidRDefault="00EF6EE1">
            <w:pPr>
              <w:spacing w:before="0" w:after="0" w:line="240" w:lineRule="auto"/>
              <w:rPr>
                <w:ins w:id="32225" w:author="pete jones" w:date="2022-01-04T11:06:00Z"/>
              </w:rPr>
              <w:pPrChange w:id="32226" w:author="pete jones" w:date="2022-01-04T11:10:00Z">
                <w:pPr/>
              </w:pPrChange>
            </w:pPr>
            <w:ins w:id="32227" w:author="pete jones" w:date="2022-01-04T11:06:00Z">
              <w:r w:rsidRPr="00FF6A71">
                <w:t>32</w:t>
              </w:r>
            </w:ins>
          </w:p>
        </w:tc>
        <w:tc>
          <w:tcPr>
            <w:tcW w:w="1449" w:type="dxa"/>
            <w:noWrap/>
            <w:hideMark/>
            <w:tcPrChange w:id="32228" w:author="pete jones" w:date="2022-03-09T08:14:00Z">
              <w:tcPr>
                <w:tcW w:w="1449" w:type="dxa"/>
                <w:noWrap/>
                <w:hideMark/>
              </w:tcPr>
            </w:tcPrChange>
          </w:tcPr>
          <w:p w14:paraId="6A4BFDA4" w14:textId="77777777" w:rsidR="00EF6EE1" w:rsidRPr="00FF6A71" w:rsidRDefault="00EF6EE1">
            <w:pPr>
              <w:spacing w:before="0" w:after="0" w:line="240" w:lineRule="auto"/>
              <w:rPr>
                <w:ins w:id="32229" w:author="pete jones" w:date="2022-01-04T11:06:00Z"/>
              </w:rPr>
              <w:pPrChange w:id="32230" w:author="pete jones" w:date="2022-01-04T11:10:00Z">
                <w:pPr/>
              </w:pPrChange>
            </w:pPr>
            <w:ins w:id="32231" w:author="pete jones" w:date="2022-01-04T11:06:00Z">
              <w:r w:rsidRPr="00FF6A71">
                <w:t>B</w:t>
              </w:r>
            </w:ins>
          </w:p>
        </w:tc>
        <w:tc>
          <w:tcPr>
            <w:tcW w:w="1064" w:type="dxa"/>
            <w:noWrap/>
            <w:hideMark/>
            <w:tcPrChange w:id="32232" w:author="pete jones" w:date="2022-03-09T08:14:00Z">
              <w:tcPr>
                <w:tcW w:w="1064" w:type="dxa"/>
                <w:noWrap/>
                <w:hideMark/>
              </w:tcPr>
            </w:tcPrChange>
          </w:tcPr>
          <w:p w14:paraId="004E71C5" w14:textId="77777777" w:rsidR="00EF6EE1" w:rsidRPr="00FF6A71" w:rsidRDefault="00EF6EE1">
            <w:pPr>
              <w:spacing w:before="0" w:after="0" w:line="240" w:lineRule="auto"/>
              <w:rPr>
                <w:ins w:id="32233" w:author="pete jones" w:date="2022-01-04T11:06:00Z"/>
              </w:rPr>
              <w:pPrChange w:id="32234" w:author="pete jones" w:date="2022-01-04T11:10:00Z">
                <w:pPr/>
              </w:pPrChange>
            </w:pPr>
            <w:ins w:id="32235" w:author="pete jones" w:date="2022-01-04T11:06:00Z">
              <w:r w:rsidRPr="00FF6A71">
                <w:t>2</w:t>
              </w:r>
            </w:ins>
          </w:p>
        </w:tc>
        <w:tc>
          <w:tcPr>
            <w:tcW w:w="1021" w:type="dxa"/>
            <w:noWrap/>
            <w:hideMark/>
            <w:tcPrChange w:id="32236" w:author="pete jones" w:date="2022-03-09T08:14:00Z">
              <w:tcPr>
                <w:tcW w:w="1021" w:type="dxa"/>
                <w:noWrap/>
                <w:hideMark/>
              </w:tcPr>
            </w:tcPrChange>
          </w:tcPr>
          <w:p w14:paraId="5C6F4956" w14:textId="77777777" w:rsidR="00EF6EE1" w:rsidRPr="00FF6A71" w:rsidRDefault="00EF6EE1">
            <w:pPr>
              <w:spacing w:before="0" w:after="0" w:line="240" w:lineRule="auto"/>
              <w:rPr>
                <w:ins w:id="32237" w:author="pete jones" w:date="2022-01-04T11:06:00Z"/>
              </w:rPr>
              <w:pPrChange w:id="32238" w:author="pete jones" w:date="2022-01-04T11:10:00Z">
                <w:pPr/>
              </w:pPrChange>
            </w:pPr>
            <w:ins w:id="32239" w:author="pete jones" w:date="2022-01-04T11:06:00Z">
              <w:r w:rsidRPr="00FF6A71">
                <w:t>4</w:t>
              </w:r>
            </w:ins>
          </w:p>
        </w:tc>
        <w:tc>
          <w:tcPr>
            <w:tcW w:w="1118" w:type="dxa"/>
            <w:noWrap/>
            <w:hideMark/>
            <w:tcPrChange w:id="32240" w:author="pete jones" w:date="2022-03-09T08:14:00Z">
              <w:tcPr>
                <w:tcW w:w="1118" w:type="dxa"/>
                <w:noWrap/>
                <w:hideMark/>
              </w:tcPr>
            </w:tcPrChange>
          </w:tcPr>
          <w:p w14:paraId="345D5FFB" w14:textId="77777777" w:rsidR="00EF6EE1" w:rsidRPr="00FF6A71" w:rsidRDefault="00EF6EE1">
            <w:pPr>
              <w:spacing w:before="0" w:after="0" w:line="240" w:lineRule="auto"/>
              <w:rPr>
                <w:ins w:id="32241" w:author="pete jones" w:date="2022-01-04T11:06:00Z"/>
              </w:rPr>
              <w:pPrChange w:id="32242" w:author="pete jones" w:date="2022-01-04T11:10:00Z">
                <w:pPr/>
              </w:pPrChange>
            </w:pPr>
            <w:ins w:id="32243" w:author="pete jones" w:date="2022-01-04T11:06:00Z">
              <w:r w:rsidRPr="00FF6A71">
                <w:t>4</w:t>
              </w:r>
            </w:ins>
          </w:p>
        </w:tc>
        <w:tc>
          <w:tcPr>
            <w:tcW w:w="877" w:type="dxa"/>
            <w:noWrap/>
            <w:hideMark/>
            <w:tcPrChange w:id="32244" w:author="pete jones" w:date="2022-03-09T08:14:00Z">
              <w:tcPr>
                <w:tcW w:w="877" w:type="dxa"/>
                <w:noWrap/>
                <w:hideMark/>
              </w:tcPr>
            </w:tcPrChange>
          </w:tcPr>
          <w:p w14:paraId="7D37EC15" w14:textId="77777777" w:rsidR="00EF6EE1" w:rsidRPr="00FF6A71" w:rsidRDefault="00EF6EE1">
            <w:pPr>
              <w:spacing w:before="0" w:after="0" w:line="240" w:lineRule="auto"/>
              <w:rPr>
                <w:ins w:id="32245" w:author="pete jones" w:date="2022-01-04T11:06:00Z"/>
              </w:rPr>
              <w:pPrChange w:id="32246" w:author="pete jones" w:date="2022-01-04T11:10:00Z">
                <w:pPr/>
              </w:pPrChange>
            </w:pPr>
            <w:ins w:id="32247" w:author="pete jones" w:date="2022-01-04T11:06:00Z">
              <w:r w:rsidRPr="00FF6A71">
                <w:t>0</w:t>
              </w:r>
            </w:ins>
          </w:p>
        </w:tc>
      </w:tr>
      <w:tr w:rsidR="00EF6EE1" w:rsidRPr="00FF6A71" w14:paraId="5F176C01" w14:textId="77777777" w:rsidTr="00F078C6">
        <w:trPr>
          <w:trHeight w:val="315"/>
          <w:jc w:val="center"/>
          <w:ins w:id="32248" w:author="pete jones" w:date="2022-01-04T11:06:00Z"/>
          <w:trPrChange w:id="32249" w:author="pete jones" w:date="2022-03-09T08:14:00Z">
            <w:trPr>
              <w:trHeight w:val="315"/>
              <w:jc w:val="center"/>
            </w:trPr>
          </w:trPrChange>
        </w:trPr>
        <w:tc>
          <w:tcPr>
            <w:tcW w:w="591" w:type="dxa"/>
            <w:noWrap/>
            <w:hideMark/>
            <w:tcPrChange w:id="32250" w:author="pete jones" w:date="2022-03-09T08:14:00Z">
              <w:tcPr>
                <w:tcW w:w="591" w:type="dxa"/>
                <w:noWrap/>
                <w:hideMark/>
              </w:tcPr>
            </w:tcPrChange>
          </w:tcPr>
          <w:p w14:paraId="03AF59ED" w14:textId="77777777" w:rsidR="00EF6EE1" w:rsidRPr="00FF6A71" w:rsidRDefault="00EF6EE1">
            <w:pPr>
              <w:spacing w:before="0" w:after="0" w:line="240" w:lineRule="auto"/>
              <w:rPr>
                <w:ins w:id="32251" w:author="pete jones" w:date="2022-01-04T11:06:00Z"/>
              </w:rPr>
              <w:pPrChange w:id="32252" w:author="pete jones" w:date="2022-01-04T11:10:00Z">
                <w:pPr/>
              </w:pPrChange>
            </w:pPr>
            <w:ins w:id="32253" w:author="pete jones" w:date="2022-01-04T11:06:00Z">
              <w:r w:rsidRPr="00FF6A71">
                <w:t>19</w:t>
              </w:r>
            </w:ins>
          </w:p>
        </w:tc>
        <w:tc>
          <w:tcPr>
            <w:tcW w:w="1449" w:type="dxa"/>
            <w:noWrap/>
            <w:hideMark/>
            <w:tcPrChange w:id="32254" w:author="pete jones" w:date="2022-03-09T08:14:00Z">
              <w:tcPr>
                <w:tcW w:w="1449" w:type="dxa"/>
                <w:noWrap/>
                <w:hideMark/>
              </w:tcPr>
            </w:tcPrChange>
          </w:tcPr>
          <w:p w14:paraId="79198800" w14:textId="77777777" w:rsidR="00EF6EE1" w:rsidRPr="00FF6A71" w:rsidRDefault="00EF6EE1">
            <w:pPr>
              <w:spacing w:before="0" w:after="0" w:line="240" w:lineRule="auto"/>
              <w:rPr>
                <w:ins w:id="32255" w:author="pete jones" w:date="2022-01-04T11:06:00Z"/>
              </w:rPr>
              <w:pPrChange w:id="32256" w:author="pete jones" w:date="2022-01-04T11:10:00Z">
                <w:pPr/>
              </w:pPrChange>
            </w:pPr>
            <w:ins w:id="32257" w:author="pete jones" w:date="2022-01-04T11:06:00Z">
              <w:r w:rsidRPr="00FF6A71">
                <w:t>C</w:t>
              </w:r>
            </w:ins>
          </w:p>
        </w:tc>
        <w:tc>
          <w:tcPr>
            <w:tcW w:w="1064" w:type="dxa"/>
            <w:noWrap/>
            <w:hideMark/>
            <w:tcPrChange w:id="32258" w:author="pete jones" w:date="2022-03-09T08:14:00Z">
              <w:tcPr>
                <w:tcW w:w="1064" w:type="dxa"/>
                <w:noWrap/>
                <w:hideMark/>
              </w:tcPr>
            </w:tcPrChange>
          </w:tcPr>
          <w:p w14:paraId="63835CF6" w14:textId="77777777" w:rsidR="00EF6EE1" w:rsidRPr="00FF6A71" w:rsidRDefault="00EF6EE1">
            <w:pPr>
              <w:spacing w:before="0" w:after="0" w:line="240" w:lineRule="auto"/>
              <w:rPr>
                <w:ins w:id="32259" w:author="pete jones" w:date="2022-01-04T11:06:00Z"/>
              </w:rPr>
              <w:pPrChange w:id="32260" w:author="pete jones" w:date="2022-01-04T11:10:00Z">
                <w:pPr/>
              </w:pPrChange>
            </w:pPr>
            <w:ins w:id="32261" w:author="pete jones" w:date="2022-01-04T11:06:00Z">
              <w:r w:rsidRPr="00FF6A71">
                <w:t>2</w:t>
              </w:r>
            </w:ins>
          </w:p>
        </w:tc>
        <w:tc>
          <w:tcPr>
            <w:tcW w:w="1021" w:type="dxa"/>
            <w:noWrap/>
            <w:hideMark/>
            <w:tcPrChange w:id="32262" w:author="pete jones" w:date="2022-03-09T08:14:00Z">
              <w:tcPr>
                <w:tcW w:w="1021" w:type="dxa"/>
                <w:noWrap/>
                <w:hideMark/>
              </w:tcPr>
            </w:tcPrChange>
          </w:tcPr>
          <w:p w14:paraId="41923809" w14:textId="77777777" w:rsidR="00EF6EE1" w:rsidRPr="00FF6A71" w:rsidRDefault="00EF6EE1">
            <w:pPr>
              <w:spacing w:before="0" w:after="0" w:line="240" w:lineRule="auto"/>
              <w:rPr>
                <w:ins w:id="32263" w:author="pete jones" w:date="2022-01-04T11:06:00Z"/>
              </w:rPr>
              <w:pPrChange w:id="32264" w:author="pete jones" w:date="2022-01-04T11:10:00Z">
                <w:pPr/>
              </w:pPrChange>
            </w:pPr>
            <w:ins w:id="32265" w:author="pete jones" w:date="2022-01-04T11:06:00Z">
              <w:r w:rsidRPr="00FF6A71">
                <w:t>1</w:t>
              </w:r>
            </w:ins>
          </w:p>
        </w:tc>
        <w:tc>
          <w:tcPr>
            <w:tcW w:w="1118" w:type="dxa"/>
            <w:noWrap/>
            <w:hideMark/>
            <w:tcPrChange w:id="32266" w:author="pete jones" w:date="2022-03-09T08:14:00Z">
              <w:tcPr>
                <w:tcW w:w="1118" w:type="dxa"/>
                <w:noWrap/>
                <w:hideMark/>
              </w:tcPr>
            </w:tcPrChange>
          </w:tcPr>
          <w:p w14:paraId="217C95FA" w14:textId="77777777" w:rsidR="00EF6EE1" w:rsidRPr="00FF6A71" w:rsidRDefault="00EF6EE1">
            <w:pPr>
              <w:spacing w:before="0" w:after="0" w:line="240" w:lineRule="auto"/>
              <w:rPr>
                <w:ins w:id="32267" w:author="pete jones" w:date="2022-01-04T11:06:00Z"/>
              </w:rPr>
              <w:pPrChange w:id="32268" w:author="pete jones" w:date="2022-01-04T11:10:00Z">
                <w:pPr/>
              </w:pPrChange>
            </w:pPr>
            <w:ins w:id="32269" w:author="pete jones" w:date="2022-01-04T11:06:00Z">
              <w:r w:rsidRPr="00FF6A71">
                <w:t>3</w:t>
              </w:r>
            </w:ins>
          </w:p>
        </w:tc>
        <w:tc>
          <w:tcPr>
            <w:tcW w:w="877" w:type="dxa"/>
            <w:noWrap/>
            <w:hideMark/>
            <w:tcPrChange w:id="32270" w:author="pete jones" w:date="2022-03-09T08:14:00Z">
              <w:tcPr>
                <w:tcW w:w="877" w:type="dxa"/>
                <w:noWrap/>
                <w:hideMark/>
              </w:tcPr>
            </w:tcPrChange>
          </w:tcPr>
          <w:p w14:paraId="43925017" w14:textId="77777777" w:rsidR="00EF6EE1" w:rsidRPr="00FF6A71" w:rsidRDefault="00EF6EE1">
            <w:pPr>
              <w:spacing w:before="0" w:after="0" w:line="240" w:lineRule="auto"/>
              <w:rPr>
                <w:ins w:id="32271" w:author="pete jones" w:date="2022-01-04T11:06:00Z"/>
              </w:rPr>
              <w:pPrChange w:id="32272" w:author="pete jones" w:date="2022-01-04T11:10:00Z">
                <w:pPr/>
              </w:pPrChange>
            </w:pPr>
            <w:ins w:id="32273" w:author="pete jones" w:date="2022-01-04T11:06:00Z">
              <w:r w:rsidRPr="00FF6A71">
                <w:t>0</w:t>
              </w:r>
            </w:ins>
          </w:p>
        </w:tc>
      </w:tr>
      <w:tr w:rsidR="00EF6EE1" w:rsidRPr="00FF6A71" w14:paraId="31C965EF" w14:textId="77777777" w:rsidTr="00F078C6">
        <w:trPr>
          <w:trHeight w:val="315"/>
          <w:jc w:val="center"/>
          <w:ins w:id="32274" w:author="pete jones" w:date="2022-01-04T11:06:00Z"/>
          <w:trPrChange w:id="32275" w:author="pete jones" w:date="2022-03-09T08:14:00Z">
            <w:trPr>
              <w:trHeight w:val="315"/>
              <w:jc w:val="center"/>
            </w:trPr>
          </w:trPrChange>
        </w:trPr>
        <w:tc>
          <w:tcPr>
            <w:tcW w:w="591" w:type="dxa"/>
            <w:noWrap/>
            <w:hideMark/>
            <w:tcPrChange w:id="32276" w:author="pete jones" w:date="2022-03-09T08:14:00Z">
              <w:tcPr>
                <w:tcW w:w="591" w:type="dxa"/>
                <w:noWrap/>
                <w:hideMark/>
              </w:tcPr>
            </w:tcPrChange>
          </w:tcPr>
          <w:p w14:paraId="2097408D" w14:textId="77777777" w:rsidR="00EF6EE1" w:rsidRPr="00FF6A71" w:rsidRDefault="00EF6EE1">
            <w:pPr>
              <w:spacing w:before="0" w:after="0" w:line="240" w:lineRule="auto"/>
              <w:rPr>
                <w:ins w:id="32277" w:author="pete jones" w:date="2022-01-04T11:06:00Z"/>
                <w:b/>
                <w:bCs/>
              </w:rPr>
              <w:pPrChange w:id="32278" w:author="pete jones" w:date="2022-01-04T11:10:00Z">
                <w:pPr/>
              </w:pPrChange>
            </w:pPr>
            <w:ins w:id="32279" w:author="pete jones" w:date="2022-01-04T11:06:00Z">
              <w:r w:rsidRPr="00FF6A71">
                <w:rPr>
                  <w:b/>
                  <w:bCs/>
                </w:rPr>
                <w:t>78</w:t>
              </w:r>
            </w:ins>
          </w:p>
        </w:tc>
        <w:tc>
          <w:tcPr>
            <w:tcW w:w="1449" w:type="dxa"/>
            <w:noWrap/>
            <w:hideMark/>
            <w:tcPrChange w:id="32280" w:author="pete jones" w:date="2022-03-09T08:14:00Z">
              <w:tcPr>
                <w:tcW w:w="1449" w:type="dxa"/>
                <w:noWrap/>
                <w:hideMark/>
              </w:tcPr>
            </w:tcPrChange>
          </w:tcPr>
          <w:p w14:paraId="6594210F" w14:textId="77777777" w:rsidR="00EF6EE1" w:rsidRPr="00FF6A71" w:rsidRDefault="00EF6EE1">
            <w:pPr>
              <w:spacing w:before="0" w:after="0" w:line="240" w:lineRule="auto"/>
              <w:rPr>
                <w:ins w:id="32281" w:author="pete jones" w:date="2022-01-04T11:06:00Z"/>
                <w:b/>
                <w:bCs/>
              </w:rPr>
              <w:pPrChange w:id="32282" w:author="pete jones" w:date="2022-01-04T11:10:00Z">
                <w:pPr/>
              </w:pPrChange>
            </w:pPr>
            <w:ins w:id="32283" w:author="pete jones" w:date="2022-01-04T11:06:00Z">
              <w:r w:rsidRPr="00FF6A71">
                <w:rPr>
                  <w:b/>
                  <w:bCs/>
                </w:rPr>
                <w:t>TOTAL</w:t>
              </w:r>
            </w:ins>
          </w:p>
        </w:tc>
        <w:tc>
          <w:tcPr>
            <w:tcW w:w="1064" w:type="dxa"/>
            <w:noWrap/>
            <w:hideMark/>
            <w:tcPrChange w:id="32284" w:author="pete jones" w:date="2022-03-09T08:14:00Z">
              <w:tcPr>
                <w:tcW w:w="1064" w:type="dxa"/>
                <w:noWrap/>
                <w:hideMark/>
              </w:tcPr>
            </w:tcPrChange>
          </w:tcPr>
          <w:p w14:paraId="7EC5335B" w14:textId="77777777" w:rsidR="00EF6EE1" w:rsidRPr="00FF6A71" w:rsidRDefault="00EF6EE1">
            <w:pPr>
              <w:spacing w:before="0" w:after="0" w:line="240" w:lineRule="auto"/>
              <w:rPr>
                <w:ins w:id="32285" w:author="pete jones" w:date="2022-01-04T11:06:00Z"/>
              </w:rPr>
              <w:pPrChange w:id="32286" w:author="pete jones" w:date="2022-01-04T11:10:00Z">
                <w:pPr/>
              </w:pPrChange>
            </w:pPr>
            <w:ins w:id="32287" w:author="pete jones" w:date="2022-01-04T11:06:00Z">
              <w:r w:rsidRPr="00FF6A71">
                <w:t>7</w:t>
              </w:r>
            </w:ins>
          </w:p>
        </w:tc>
        <w:tc>
          <w:tcPr>
            <w:tcW w:w="1021" w:type="dxa"/>
            <w:noWrap/>
            <w:hideMark/>
            <w:tcPrChange w:id="32288" w:author="pete jones" w:date="2022-03-09T08:14:00Z">
              <w:tcPr>
                <w:tcW w:w="1021" w:type="dxa"/>
                <w:noWrap/>
                <w:hideMark/>
              </w:tcPr>
            </w:tcPrChange>
          </w:tcPr>
          <w:p w14:paraId="6E503460" w14:textId="77777777" w:rsidR="00EF6EE1" w:rsidRPr="00FF6A71" w:rsidRDefault="00EF6EE1">
            <w:pPr>
              <w:spacing w:before="0" w:after="0" w:line="240" w:lineRule="auto"/>
              <w:rPr>
                <w:ins w:id="32289" w:author="pete jones" w:date="2022-01-04T11:06:00Z"/>
              </w:rPr>
              <w:pPrChange w:id="32290" w:author="pete jones" w:date="2022-01-04T11:10:00Z">
                <w:pPr/>
              </w:pPrChange>
            </w:pPr>
            <w:ins w:id="32291" w:author="pete jones" w:date="2022-01-04T11:06:00Z">
              <w:r w:rsidRPr="00FF6A71">
                <w:t>9</w:t>
              </w:r>
            </w:ins>
          </w:p>
        </w:tc>
        <w:tc>
          <w:tcPr>
            <w:tcW w:w="1118" w:type="dxa"/>
            <w:noWrap/>
            <w:hideMark/>
            <w:tcPrChange w:id="32292" w:author="pete jones" w:date="2022-03-09T08:14:00Z">
              <w:tcPr>
                <w:tcW w:w="1118" w:type="dxa"/>
                <w:noWrap/>
                <w:hideMark/>
              </w:tcPr>
            </w:tcPrChange>
          </w:tcPr>
          <w:p w14:paraId="15F62CB5" w14:textId="77777777" w:rsidR="00EF6EE1" w:rsidRPr="00FF6A71" w:rsidRDefault="00EF6EE1">
            <w:pPr>
              <w:spacing w:before="0" w:after="0" w:line="240" w:lineRule="auto"/>
              <w:rPr>
                <w:ins w:id="32293" w:author="pete jones" w:date="2022-01-04T11:06:00Z"/>
              </w:rPr>
              <w:pPrChange w:id="32294" w:author="pete jones" w:date="2022-01-04T11:10:00Z">
                <w:pPr/>
              </w:pPrChange>
            </w:pPr>
            <w:ins w:id="32295" w:author="pete jones" w:date="2022-01-04T11:06:00Z">
              <w:r w:rsidRPr="00FF6A71">
                <w:t>8</w:t>
              </w:r>
            </w:ins>
          </w:p>
        </w:tc>
        <w:tc>
          <w:tcPr>
            <w:tcW w:w="877" w:type="dxa"/>
            <w:noWrap/>
            <w:hideMark/>
            <w:tcPrChange w:id="32296" w:author="pete jones" w:date="2022-03-09T08:14:00Z">
              <w:tcPr>
                <w:tcW w:w="877" w:type="dxa"/>
                <w:noWrap/>
                <w:hideMark/>
              </w:tcPr>
            </w:tcPrChange>
          </w:tcPr>
          <w:p w14:paraId="201DC98A" w14:textId="77777777" w:rsidR="00EF6EE1" w:rsidRPr="00FF6A71" w:rsidRDefault="00EF6EE1">
            <w:pPr>
              <w:spacing w:before="0" w:after="0" w:line="240" w:lineRule="auto"/>
              <w:rPr>
                <w:ins w:id="32297" w:author="pete jones" w:date="2022-01-04T11:06:00Z"/>
              </w:rPr>
              <w:pPrChange w:id="32298" w:author="pete jones" w:date="2022-01-04T11:10:00Z">
                <w:pPr/>
              </w:pPrChange>
            </w:pPr>
            <w:ins w:id="32299" w:author="pete jones" w:date="2022-01-04T11:06:00Z">
              <w:r w:rsidRPr="00FF6A71">
                <w:t>0</w:t>
              </w:r>
            </w:ins>
          </w:p>
        </w:tc>
      </w:tr>
    </w:tbl>
    <w:p w14:paraId="57A19057" w14:textId="77777777" w:rsidR="00EF6EE1" w:rsidRPr="00F078C6" w:rsidRDefault="00EF6EE1" w:rsidP="00EF6EE1">
      <w:pPr>
        <w:jc w:val="left"/>
        <w:rPr>
          <w:ins w:id="32300" w:author="pete jones" w:date="2022-01-04T11:06:00Z"/>
          <w:b/>
          <w:bCs/>
          <w:rPrChange w:id="32301" w:author="pete jones" w:date="2022-03-09T08:14:00Z">
            <w:rPr>
              <w:ins w:id="32302" w:author="pete jones" w:date="2022-01-04T11:06:00Z"/>
            </w:rPr>
          </w:rPrChange>
        </w:rPr>
      </w:pPr>
      <w:ins w:id="32303" w:author="pete jones" w:date="2022-01-04T11:06:00Z">
        <w:r w:rsidRPr="00F078C6">
          <w:rPr>
            <w:b/>
            <w:bCs/>
            <w:rPrChange w:id="32304" w:author="pete jones" w:date="2022-03-09T08:14:00Z">
              <w:rPr/>
            </w:rPrChange>
          </w:rPr>
          <w:t>Students by route and UCAS entry scores</w:t>
        </w:r>
      </w:ins>
    </w:p>
    <w:tbl>
      <w:tblPr>
        <w:tblW w:w="7558" w:type="dxa"/>
        <w:jc w:val="center"/>
        <w:tblLook w:val="04A0" w:firstRow="1" w:lastRow="0" w:firstColumn="1" w:lastColumn="0" w:noHBand="0" w:noVBand="1"/>
      </w:tblPr>
      <w:tblGrid>
        <w:gridCol w:w="1860"/>
        <w:gridCol w:w="498"/>
        <w:gridCol w:w="498"/>
        <w:gridCol w:w="597"/>
        <w:gridCol w:w="498"/>
        <w:gridCol w:w="774"/>
        <w:gridCol w:w="774"/>
        <w:gridCol w:w="498"/>
        <w:gridCol w:w="774"/>
        <w:gridCol w:w="787"/>
      </w:tblGrid>
      <w:tr w:rsidR="00EF6EE1" w:rsidRPr="00FF6A71" w14:paraId="73DB8CE7" w14:textId="77777777" w:rsidTr="00015922">
        <w:trPr>
          <w:trHeight w:val="300"/>
          <w:jc w:val="center"/>
          <w:ins w:id="32305" w:author="pete jones" w:date="2022-01-04T11:06:00Z"/>
        </w:trPr>
        <w:tc>
          <w:tcPr>
            <w:tcW w:w="1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C2B4AD2" w14:textId="77777777" w:rsidR="00EF6EE1" w:rsidRPr="00FF6A71" w:rsidRDefault="00EF6EE1">
            <w:pPr>
              <w:spacing w:before="0" w:after="0" w:line="240" w:lineRule="auto"/>
              <w:rPr>
                <w:ins w:id="32306" w:author="pete jones" w:date="2022-01-04T11:06:00Z"/>
                <w:rFonts w:ascii="Calibri" w:hAnsi="Calibri" w:cs="Calibri"/>
                <w:b/>
                <w:bCs/>
                <w:color w:val="000000"/>
                <w:sz w:val="22"/>
                <w:szCs w:val="22"/>
              </w:rPr>
              <w:pPrChange w:id="32307" w:author="pete jones" w:date="2022-01-04T11:11:00Z">
                <w:pPr/>
              </w:pPrChange>
            </w:pPr>
            <w:ins w:id="32308" w:author="pete jones" w:date="2022-01-04T11:06:00Z">
              <w:r w:rsidRPr="00FF6A71">
                <w:rPr>
                  <w:rFonts w:ascii="Calibri" w:hAnsi="Calibri" w:cs="Calibri"/>
                  <w:b/>
                  <w:bCs/>
                  <w:color w:val="000000"/>
                  <w:sz w:val="22"/>
                  <w:szCs w:val="22"/>
                </w:rPr>
                <w:t>No. Students</w:t>
              </w:r>
            </w:ins>
          </w:p>
        </w:tc>
        <w:tc>
          <w:tcPr>
            <w:tcW w:w="498" w:type="dxa"/>
            <w:tcBorders>
              <w:top w:val="single" w:sz="8" w:space="0" w:color="auto"/>
              <w:left w:val="nil"/>
              <w:bottom w:val="single" w:sz="4" w:space="0" w:color="auto"/>
              <w:right w:val="single" w:sz="8" w:space="0" w:color="auto"/>
            </w:tcBorders>
            <w:shd w:val="clear" w:color="auto" w:fill="auto"/>
            <w:noWrap/>
            <w:vAlign w:val="center"/>
            <w:hideMark/>
          </w:tcPr>
          <w:p w14:paraId="53E245BC" w14:textId="77777777" w:rsidR="00EF6EE1" w:rsidRPr="00FF6A71" w:rsidRDefault="00EF6EE1">
            <w:pPr>
              <w:spacing w:before="0" w:after="0" w:line="240" w:lineRule="auto"/>
              <w:rPr>
                <w:ins w:id="32309" w:author="pete jones" w:date="2022-01-04T11:06:00Z"/>
                <w:rFonts w:ascii="Calibri" w:hAnsi="Calibri" w:cs="Calibri"/>
                <w:b/>
                <w:bCs/>
                <w:color w:val="000000"/>
                <w:sz w:val="22"/>
                <w:szCs w:val="22"/>
              </w:rPr>
              <w:pPrChange w:id="32310" w:author="pete jones" w:date="2022-01-04T11:11:00Z">
                <w:pPr/>
              </w:pPrChange>
            </w:pPr>
            <w:ins w:id="32311" w:author="pete jones" w:date="2022-01-04T11:06:00Z">
              <w:r w:rsidRPr="00FF6A71">
                <w:rPr>
                  <w:rFonts w:ascii="Calibri" w:hAnsi="Calibri" w:cs="Calibri"/>
                  <w:b/>
                  <w:bCs/>
                  <w:color w:val="000000"/>
                  <w:sz w:val="22"/>
                  <w:szCs w:val="22"/>
                </w:rPr>
                <w:t>77</w:t>
              </w:r>
            </w:ins>
          </w:p>
        </w:tc>
        <w:tc>
          <w:tcPr>
            <w:tcW w:w="498" w:type="dxa"/>
            <w:tcBorders>
              <w:top w:val="nil"/>
              <w:left w:val="nil"/>
              <w:bottom w:val="nil"/>
              <w:right w:val="nil"/>
            </w:tcBorders>
            <w:shd w:val="clear" w:color="auto" w:fill="auto"/>
            <w:noWrap/>
            <w:vAlign w:val="center"/>
            <w:hideMark/>
          </w:tcPr>
          <w:p w14:paraId="2A9A296C" w14:textId="77777777" w:rsidR="00EF6EE1" w:rsidRPr="00FF6A71" w:rsidRDefault="00EF6EE1">
            <w:pPr>
              <w:spacing w:before="0" w:after="0" w:line="240" w:lineRule="auto"/>
              <w:rPr>
                <w:ins w:id="32312" w:author="pete jones" w:date="2022-01-04T11:06:00Z"/>
                <w:rFonts w:ascii="Calibri" w:hAnsi="Calibri" w:cs="Calibri"/>
                <w:color w:val="000000"/>
                <w:sz w:val="22"/>
                <w:szCs w:val="22"/>
              </w:rPr>
              <w:pPrChange w:id="32313" w:author="pete jones" w:date="2022-01-04T11:11:00Z">
                <w:pPr/>
              </w:pPrChange>
            </w:pPr>
          </w:p>
        </w:tc>
        <w:tc>
          <w:tcPr>
            <w:tcW w:w="597" w:type="dxa"/>
            <w:tcBorders>
              <w:top w:val="nil"/>
              <w:left w:val="nil"/>
              <w:bottom w:val="nil"/>
              <w:right w:val="nil"/>
            </w:tcBorders>
            <w:shd w:val="clear" w:color="auto" w:fill="auto"/>
            <w:noWrap/>
            <w:vAlign w:val="center"/>
            <w:hideMark/>
          </w:tcPr>
          <w:p w14:paraId="7733CBD4" w14:textId="77777777" w:rsidR="00EF6EE1" w:rsidRPr="00FF6A71" w:rsidRDefault="00EF6EE1">
            <w:pPr>
              <w:spacing w:before="0" w:after="0" w:line="240" w:lineRule="auto"/>
              <w:rPr>
                <w:ins w:id="32314" w:author="pete jones" w:date="2022-01-04T11:06:00Z"/>
                <w:rFonts w:ascii="Times New Roman" w:hAnsi="Times New Roman" w:cs="Times New Roman"/>
                <w:sz w:val="20"/>
              </w:rPr>
              <w:pPrChange w:id="32315" w:author="pete jones" w:date="2022-01-04T11:11:00Z">
                <w:pPr/>
              </w:pPrChange>
            </w:pPr>
          </w:p>
        </w:tc>
        <w:tc>
          <w:tcPr>
            <w:tcW w:w="498" w:type="dxa"/>
            <w:tcBorders>
              <w:top w:val="nil"/>
              <w:left w:val="nil"/>
              <w:bottom w:val="nil"/>
              <w:right w:val="nil"/>
            </w:tcBorders>
            <w:shd w:val="clear" w:color="auto" w:fill="auto"/>
            <w:noWrap/>
            <w:vAlign w:val="center"/>
            <w:hideMark/>
          </w:tcPr>
          <w:p w14:paraId="191F7BAE" w14:textId="77777777" w:rsidR="00EF6EE1" w:rsidRPr="00FF6A71" w:rsidRDefault="00EF6EE1">
            <w:pPr>
              <w:spacing w:before="0" w:after="0" w:line="240" w:lineRule="auto"/>
              <w:rPr>
                <w:ins w:id="32316" w:author="pete jones" w:date="2022-01-04T11:06:00Z"/>
                <w:rFonts w:ascii="Times New Roman" w:hAnsi="Times New Roman" w:cs="Times New Roman"/>
                <w:sz w:val="20"/>
              </w:rPr>
              <w:pPrChange w:id="32317" w:author="pete jones" w:date="2022-01-04T11:11:00Z">
                <w:pPr/>
              </w:pPrChange>
            </w:pPr>
          </w:p>
        </w:tc>
        <w:tc>
          <w:tcPr>
            <w:tcW w:w="774" w:type="dxa"/>
            <w:tcBorders>
              <w:top w:val="nil"/>
              <w:left w:val="nil"/>
              <w:bottom w:val="nil"/>
              <w:right w:val="nil"/>
            </w:tcBorders>
            <w:shd w:val="clear" w:color="auto" w:fill="auto"/>
            <w:noWrap/>
            <w:vAlign w:val="bottom"/>
            <w:hideMark/>
          </w:tcPr>
          <w:p w14:paraId="67D878D5" w14:textId="77777777" w:rsidR="00EF6EE1" w:rsidRPr="00FF6A71" w:rsidRDefault="00EF6EE1">
            <w:pPr>
              <w:spacing w:before="0" w:after="0" w:line="240" w:lineRule="auto"/>
              <w:rPr>
                <w:ins w:id="32318" w:author="pete jones" w:date="2022-01-04T11:06:00Z"/>
                <w:rFonts w:ascii="Times New Roman" w:hAnsi="Times New Roman" w:cs="Times New Roman"/>
                <w:sz w:val="20"/>
              </w:rPr>
              <w:pPrChange w:id="32319" w:author="pete jones" w:date="2022-01-04T11:11:00Z">
                <w:pPr/>
              </w:pPrChange>
            </w:pPr>
          </w:p>
        </w:tc>
        <w:tc>
          <w:tcPr>
            <w:tcW w:w="774" w:type="dxa"/>
            <w:tcBorders>
              <w:top w:val="nil"/>
              <w:left w:val="nil"/>
              <w:bottom w:val="nil"/>
              <w:right w:val="nil"/>
            </w:tcBorders>
            <w:shd w:val="clear" w:color="auto" w:fill="auto"/>
            <w:noWrap/>
            <w:vAlign w:val="bottom"/>
            <w:hideMark/>
          </w:tcPr>
          <w:p w14:paraId="76A06D2D" w14:textId="77777777" w:rsidR="00EF6EE1" w:rsidRPr="00FF6A71" w:rsidRDefault="00EF6EE1">
            <w:pPr>
              <w:spacing w:before="0" w:after="0" w:line="240" w:lineRule="auto"/>
              <w:jc w:val="left"/>
              <w:rPr>
                <w:ins w:id="32320" w:author="pete jones" w:date="2022-01-04T11:06:00Z"/>
                <w:rFonts w:ascii="Times New Roman" w:hAnsi="Times New Roman" w:cs="Times New Roman"/>
                <w:sz w:val="20"/>
              </w:rPr>
              <w:pPrChange w:id="32321" w:author="pete jones" w:date="2022-01-04T11:11:00Z">
                <w:pPr>
                  <w:jc w:val="left"/>
                </w:pPr>
              </w:pPrChange>
            </w:pPr>
          </w:p>
        </w:tc>
        <w:tc>
          <w:tcPr>
            <w:tcW w:w="498" w:type="dxa"/>
            <w:tcBorders>
              <w:top w:val="nil"/>
              <w:left w:val="nil"/>
              <w:bottom w:val="nil"/>
              <w:right w:val="nil"/>
            </w:tcBorders>
            <w:shd w:val="clear" w:color="auto" w:fill="auto"/>
            <w:noWrap/>
            <w:vAlign w:val="bottom"/>
            <w:hideMark/>
          </w:tcPr>
          <w:p w14:paraId="03894379" w14:textId="77777777" w:rsidR="00EF6EE1" w:rsidRPr="00FF6A71" w:rsidRDefault="00EF6EE1">
            <w:pPr>
              <w:spacing w:before="0" w:after="0" w:line="240" w:lineRule="auto"/>
              <w:jc w:val="left"/>
              <w:rPr>
                <w:ins w:id="32322" w:author="pete jones" w:date="2022-01-04T11:06:00Z"/>
                <w:rFonts w:ascii="Times New Roman" w:hAnsi="Times New Roman" w:cs="Times New Roman"/>
                <w:sz w:val="20"/>
              </w:rPr>
              <w:pPrChange w:id="32323" w:author="pete jones" w:date="2022-01-04T11:11:00Z">
                <w:pPr>
                  <w:jc w:val="left"/>
                </w:pPr>
              </w:pPrChange>
            </w:pPr>
          </w:p>
        </w:tc>
        <w:tc>
          <w:tcPr>
            <w:tcW w:w="774" w:type="dxa"/>
            <w:tcBorders>
              <w:top w:val="nil"/>
              <w:left w:val="nil"/>
              <w:bottom w:val="nil"/>
              <w:right w:val="nil"/>
            </w:tcBorders>
            <w:shd w:val="clear" w:color="auto" w:fill="auto"/>
            <w:noWrap/>
            <w:vAlign w:val="bottom"/>
            <w:hideMark/>
          </w:tcPr>
          <w:p w14:paraId="43EE30A1" w14:textId="77777777" w:rsidR="00EF6EE1" w:rsidRPr="00FF6A71" w:rsidRDefault="00EF6EE1">
            <w:pPr>
              <w:spacing w:before="0" w:after="0" w:line="240" w:lineRule="auto"/>
              <w:jc w:val="left"/>
              <w:rPr>
                <w:ins w:id="32324" w:author="pete jones" w:date="2022-01-04T11:06:00Z"/>
                <w:rFonts w:ascii="Times New Roman" w:hAnsi="Times New Roman" w:cs="Times New Roman"/>
                <w:sz w:val="20"/>
              </w:rPr>
              <w:pPrChange w:id="32325" w:author="pete jones" w:date="2022-01-04T11:11:00Z">
                <w:pPr>
                  <w:jc w:val="left"/>
                </w:pPr>
              </w:pPrChange>
            </w:pPr>
          </w:p>
        </w:tc>
        <w:tc>
          <w:tcPr>
            <w:tcW w:w="787" w:type="dxa"/>
            <w:tcBorders>
              <w:top w:val="nil"/>
              <w:left w:val="nil"/>
              <w:bottom w:val="nil"/>
              <w:right w:val="nil"/>
            </w:tcBorders>
            <w:shd w:val="clear" w:color="auto" w:fill="auto"/>
            <w:noWrap/>
            <w:vAlign w:val="bottom"/>
            <w:hideMark/>
          </w:tcPr>
          <w:p w14:paraId="23CC68C1" w14:textId="77777777" w:rsidR="00EF6EE1" w:rsidRPr="00FF6A71" w:rsidRDefault="00EF6EE1">
            <w:pPr>
              <w:spacing w:before="0" w:after="0" w:line="240" w:lineRule="auto"/>
              <w:jc w:val="left"/>
              <w:rPr>
                <w:ins w:id="32326" w:author="pete jones" w:date="2022-01-04T11:06:00Z"/>
                <w:rFonts w:ascii="Times New Roman" w:hAnsi="Times New Roman" w:cs="Times New Roman"/>
                <w:sz w:val="20"/>
              </w:rPr>
              <w:pPrChange w:id="32327" w:author="pete jones" w:date="2022-01-04T11:11:00Z">
                <w:pPr>
                  <w:jc w:val="left"/>
                </w:pPr>
              </w:pPrChange>
            </w:pPr>
          </w:p>
        </w:tc>
      </w:tr>
      <w:tr w:rsidR="00EF6EE1" w:rsidRPr="00FF6A71" w14:paraId="286A412D" w14:textId="77777777" w:rsidTr="00015922">
        <w:trPr>
          <w:trHeight w:val="315"/>
          <w:jc w:val="center"/>
          <w:ins w:id="32328" w:author="pete jones" w:date="2022-01-04T11:06:00Z"/>
        </w:trPr>
        <w:tc>
          <w:tcPr>
            <w:tcW w:w="1860" w:type="dxa"/>
            <w:tcBorders>
              <w:top w:val="nil"/>
              <w:left w:val="single" w:sz="8" w:space="0" w:color="auto"/>
              <w:bottom w:val="single" w:sz="8" w:space="0" w:color="auto"/>
              <w:right w:val="single" w:sz="8" w:space="0" w:color="auto"/>
            </w:tcBorders>
            <w:shd w:val="clear" w:color="auto" w:fill="auto"/>
            <w:noWrap/>
            <w:vAlign w:val="center"/>
            <w:hideMark/>
          </w:tcPr>
          <w:p w14:paraId="48B95D1F" w14:textId="77777777" w:rsidR="00EF6EE1" w:rsidRPr="00FF6A71" w:rsidRDefault="00EF6EE1">
            <w:pPr>
              <w:spacing w:before="0" w:after="0" w:line="240" w:lineRule="auto"/>
              <w:rPr>
                <w:ins w:id="32329" w:author="pete jones" w:date="2022-01-04T11:06:00Z"/>
                <w:rFonts w:ascii="Calibri" w:hAnsi="Calibri" w:cs="Calibri"/>
                <w:b/>
                <w:bCs/>
                <w:color w:val="000000"/>
                <w:sz w:val="22"/>
                <w:szCs w:val="22"/>
              </w:rPr>
              <w:pPrChange w:id="32330" w:author="pete jones" w:date="2022-01-04T11:11:00Z">
                <w:pPr/>
              </w:pPrChange>
            </w:pPr>
            <w:ins w:id="32331" w:author="pete jones" w:date="2022-01-04T11:06:00Z">
              <w:r w:rsidRPr="00FF6A71">
                <w:rPr>
                  <w:rFonts w:ascii="Calibri" w:hAnsi="Calibri" w:cs="Calibri"/>
                  <w:b/>
                  <w:bCs/>
                  <w:color w:val="000000"/>
                  <w:sz w:val="22"/>
                  <w:szCs w:val="22"/>
                </w:rPr>
                <w:t>O/A Average UCAS</w:t>
              </w:r>
            </w:ins>
          </w:p>
        </w:tc>
        <w:tc>
          <w:tcPr>
            <w:tcW w:w="498" w:type="dxa"/>
            <w:tcBorders>
              <w:top w:val="nil"/>
              <w:left w:val="nil"/>
              <w:bottom w:val="single" w:sz="8" w:space="0" w:color="auto"/>
              <w:right w:val="single" w:sz="8" w:space="0" w:color="auto"/>
            </w:tcBorders>
            <w:shd w:val="clear" w:color="auto" w:fill="auto"/>
            <w:noWrap/>
            <w:vAlign w:val="center"/>
            <w:hideMark/>
          </w:tcPr>
          <w:p w14:paraId="0A365AFC" w14:textId="77777777" w:rsidR="00EF6EE1" w:rsidRPr="00FF6A71" w:rsidRDefault="00EF6EE1">
            <w:pPr>
              <w:spacing w:before="0" w:after="0" w:line="240" w:lineRule="auto"/>
              <w:rPr>
                <w:ins w:id="32332" w:author="pete jones" w:date="2022-01-04T11:06:00Z"/>
                <w:rFonts w:ascii="Calibri" w:hAnsi="Calibri" w:cs="Calibri"/>
                <w:b/>
                <w:bCs/>
                <w:color w:val="000000"/>
                <w:sz w:val="22"/>
                <w:szCs w:val="22"/>
              </w:rPr>
              <w:pPrChange w:id="32333" w:author="pete jones" w:date="2022-01-04T11:11:00Z">
                <w:pPr/>
              </w:pPrChange>
            </w:pPr>
            <w:ins w:id="32334" w:author="pete jones" w:date="2022-01-04T11:06:00Z">
              <w:r w:rsidRPr="00FF6A71">
                <w:rPr>
                  <w:rFonts w:ascii="Calibri" w:hAnsi="Calibri" w:cs="Calibri"/>
                  <w:b/>
                  <w:bCs/>
                  <w:color w:val="000000"/>
                  <w:sz w:val="22"/>
                  <w:szCs w:val="22"/>
                </w:rPr>
                <w:t>86</w:t>
              </w:r>
            </w:ins>
          </w:p>
        </w:tc>
        <w:tc>
          <w:tcPr>
            <w:tcW w:w="498" w:type="dxa"/>
            <w:tcBorders>
              <w:top w:val="nil"/>
              <w:left w:val="nil"/>
              <w:bottom w:val="nil"/>
              <w:right w:val="nil"/>
            </w:tcBorders>
            <w:shd w:val="clear" w:color="auto" w:fill="auto"/>
            <w:noWrap/>
            <w:vAlign w:val="center"/>
            <w:hideMark/>
          </w:tcPr>
          <w:p w14:paraId="624D3E86" w14:textId="77777777" w:rsidR="00EF6EE1" w:rsidRPr="00FF6A71" w:rsidRDefault="00EF6EE1">
            <w:pPr>
              <w:spacing w:before="0" w:after="0" w:line="240" w:lineRule="auto"/>
              <w:rPr>
                <w:ins w:id="32335" w:author="pete jones" w:date="2022-01-04T11:06:00Z"/>
                <w:rFonts w:ascii="Calibri" w:hAnsi="Calibri" w:cs="Calibri"/>
                <w:color w:val="000000"/>
                <w:sz w:val="22"/>
                <w:szCs w:val="22"/>
              </w:rPr>
              <w:pPrChange w:id="32336" w:author="pete jones" w:date="2022-01-04T11:11:00Z">
                <w:pPr/>
              </w:pPrChange>
            </w:pPr>
          </w:p>
        </w:tc>
        <w:tc>
          <w:tcPr>
            <w:tcW w:w="597" w:type="dxa"/>
            <w:tcBorders>
              <w:top w:val="nil"/>
              <w:left w:val="nil"/>
              <w:bottom w:val="nil"/>
              <w:right w:val="nil"/>
            </w:tcBorders>
            <w:shd w:val="clear" w:color="auto" w:fill="auto"/>
            <w:noWrap/>
            <w:vAlign w:val="center"/>
            <w:hideMark/>
          </w:tcPr>
          <w:p w14:paraId="486497BC" w14:textId="77777777" w:rsidR="00EF6EE1" w:rsidRPr="00FF6A71" w:rsidRDefault="00EF6EE1">
            <w:pPr>
              <w:spacing w:before="0" w:after="0" w:line="240" w:lineRule="auto"/>
              <w:rPr>
                <w:ins w:id="32337" w:author="pete jones" w:date="2022-01-04T11:06:00Z"/>
                <w:rFonts w:ascii="Times New Roman" w:hAnsi="Times New Roman" w:cs="Times New Roman"/>
                <w:sz w:val="20"/>
              </w:rPr>
              <w:pPrChange w:id="32338" w:author="pete jones" w:date="2022-01-04T11:11:00Z">
                <w:pPr/>
              </w:pPrChange>
            </w:pPr>
          </w:p>
        </w:tc>
        <w:tc>
          <w:tcPr>
            <w:tcW w:w="498" w:type="dxa"/>
            <w:tcBorders>
              <w:top w:val="nil"/>
              <w:left w:val="nil"/>
              <w:bottom w:val="nil"/>
              <w:right w:val="nil"/>
            </w:tcBorders>
            <w:shd w:val="clear" w:color="auto" w:fill="auto"/>
            <w:noWrap/>
            <w:vAlign w:val="center"/>
            <w:hideMark/>
          </w:tcPr>
          <w:p w14:paraId="561DE734" w14:textId="77777777" w:rsidR="00EF6EE1" w:rsidRPr="00FF6A71" w:rsidRDefault="00EF6EE1">
            <w:pPr>
              <w:spacing w:before="0" w:after="0" w:line="240" w:lineRule="auto"/>
              <w:rPr>
                <w:ins w:id="32339" w:author="pete jones" w:date="2022-01-04T11:06:00Z"/>
                <w:rFonts w:ascii="Times New Roman" w:hAnsi="Times New Roman" w:cs="Times New Roman"/>
                <w:sz w:val="20"/>
              </w:rPr>
              <w:pPrChange w:id="32340" w:author="pete jones" w:date="2022-01-04T11:11:00Z">
                <w:pPr/>
              </w:pPrChange>
            </w:pPr>
          </w:p>
        </w:tc>
        <w:tc>
          <w:tcPr>
            <w:tcW w:w="774" w:type="dxa"/>
            <w:tcBorders>
              <w:top w:val="nil"/>
              <w:left w:val="nil"/>
              <w:bottom w:val="nil"/>
              <w:right w:val="nil"/>
            </w:tcBorders>
            <w:shd w:val="clear" w:color="auto" w:fill="auto"/>
            <w:noWrap/>
            <w:vAlign w:val="bottom"/>
            <w:hideMark/>
          </w:tcPr>
          <w:p w14:paraId="543BA2E9" w14:textId="77777777" w:rsidR="00EF6EE1" w:rsidRPr="00FF6A71" w:rsidRDefault="00EF6EE1">
            <w:pPr>
              <w:spacing w:before="0" w:after="0" w:line="240" w:lineRule="auto"/>
              <w:rPr>
                <w:ins w:id="32341" w:author="pete jones" w:date="2022-01-04T11:06:00Z"/>
                <w:rFonts w:ascii="Times New Roman" w:hAnsi="Times New Roman" w:cs="Times New Roman"/>
                <w:sz w:val="20"/>
              </w:rPr>
              <w:pPrChange w:id="32342" w:author="pete jones" w:date="2022-01-04T11:11:00Z">
                <w:pPr/>
              </w:pPrChange>
            </w:pPr>
          </w:p>
        </w:tc>
        <w:tc>
          <w:tcPr>
            <w:tcW w:w="774" w:type="dxa"/>
            <w:tcBorders>
              <w:top w:val="nil"/>
              <w:left w:val="nil"/>
              <w:bottom w:val="nil"/>
              <w:right w:val="nil"/>
            </w:tcBorders>
            <w:shd w:val="clear" w:color="auto" w:fill="auto"/>
            <w:noWrap/>
            <w:vAlign w:val="bottom"/>
            <w:hideMark/>
          </w:tcPr>
          <w:p w14:paraId="0EE5A980" w14:textId="77777777" w:rsidR="00EF6EE1" w:rsidRPr="00FF6A71" w:rsidRDefault="00EF6EE1">
            <w:pPr>
              <w:spacing w:before="0" w:after="0" w:line="240" w:lineRule="auto"/>
              <w:jc w:val="left"/>
              <w:rPr>
                <w:ins w:id="32343" w:author="pete jones" w:date="2022-01-04T11:06:00Z"/>
                <w:rFonts w:ascii="Times New Roman" w:hAnsi="Times New Roman" w:cs="Times New Roman"/>
                <w:sz w:val="20"/>
              </w:rPr>
              <w:pPrChange w:id="32344" w:author="pete jones" w:date="2022-01-04T11:11:00Z">
                <w:pPr>
                  <w:jc w:val="left"/>
                </w:pPr>
              </w:pPrChange>
            </w:pPr>
          </w:p>
        </w:tc>
        <w:tc>
          <w:tcPr>
            <w:tcW w:w="498" w:type="dxa"/>
            <w:tcBorders>
              <w:top w:val="nil"/>
              <w:left w:val="nil"/>
              <w:bottom w:val="nil"/>
              <w:right w:val="nil"/>
            </w:tcBorders>
            <w:shd w:val="clear" w:color="auto" w:fill="auto"/>
            <w:noWrap/>
            <w:vAlign w:val="bottom"/>
            <w:hideMark/>
          </w:tcPr>
          <w:p w14:paraId="1BA459B6" w14:textId="77777777" w:rsidR="00EF6EE1" w:rsidRPr="00FF6A71" w:rsidRDefault="00EF6EE1">
            <w:pPr>
              <w:spacing w:before="0" w:after="0" w:line="240" w:lineRule="auto"/>
              <w:jc w:val="left"/>
              <w:rPr>
                <w:ins w:id="32345" w:author="pete jones" w:date="2022-01-04T11:06:00Z"/>
                <w:rFonts w:ascii="Times New Roman" w:hAnsi="Times New Roman" w:cs="Times New Roman"/>
                <w:sz w:val="20"/>
              </w:rPr>
              <w:pPrChange w:id="32346" w:author="pete jones" w:date="2022-01-04T11:11:00Z">
                <w:pPr>
                  <w:jc w:val="left"/>
                </w:pPr>
              </w:pPrChange>
            </w:pPr>
          </w:p>
        </w:tc>
        <w:tc>
          <w:tcPr>
            <w:tcW w:w="774" w:type="dxa"/>
            <w:tcBorders>
              <w:top w:val="nil"/>
              <w:left w:val="nil"/>
              <w:bottom w:val="nil"/>
              <w:right w:val="nil"/>
            </w:tcBorders>
            <w:shd w:val="clear" w:color="auto" w:fill="auto"/>
            <w:noWrap/>
            <w:vAlign w:val="bottom"/>
            <w:hideMark/>
          </w:tcPr>
          <w:p w14:paraId="0B12562A" w14:textId="77777777" w:rsidR="00EF6EE1" w:rsidRPr="00FF6A71" w:rsidRDefault="00EF6EE1">
            <w:pPr>
              <w:spacing w:before="0" w:after="0" w:line="240" w:lineRule="auto"/>
              <w:jc w:val="left"/>
              <w:rPr>
                <w:ins w:id="32347" w:author="pete jones" w:date="2022-01-04T11:06:00Z"/>
                <w:rFonts w:ascii="Times New Roman" w:hAnsi="Times New Roman" w:cs="Times New Roman"/>
                <w:sz w:val="20"/>
              </w:rPr>
              <w:pPrChange w:id="32348" w:author="pete jones" w:date="2022-01-04T11:11:00Z">
                <w:pPr>
                  <w:jc w:val="left"/>
                </w:pPr>
              </w:pPrChange>
            </w:pPr>
          </w:p>
        </w:tc>
        <w:tc>
          <w:tcPr>
            <w:tcW w:w="787" w:type="dxa"/>
            <w:tcBorders>
              <w:top w:val="nil"/>
              <w:left w:val="nil"/>
              <w:bottom w:val="nil"/>
              <w:right w:val="nil"/>
            </w:tcBorders>
            <w:shd w:val="clear" w:color="auto" w:fill="auto"/>
            <w:noWrap/>
            <w:vAlign w:val="bottom"/>
            <w:hideMark/>
          </w:tcPr>
          <w:p w14:paraId="598041D4" w14:textId="77777777" w:rsidR="00EF6EE1" w:rsidRPr="00FF6A71" w:rsidRDefault="00EF6EE1">
            <w:pPr>
              <w:spacing w:before="0" w:after="0" w:line="240" w:lineRule="auto"/>
              <w:jc w:val="left"/>
              <w:rPr>
                <w:ins w:id="32349" w:author="pete jones" w:date="2022-01-04T11:06:00Z"/>
                <w:rFonts w:ascii="Times New Roman" w:hAnsi="Times New Roman" w:cs="Times New Roman"/>
                <w:sz w:val="20"/>
              </w:rPr>
              <w:pPrChange w:id="32350" w:author="pete jones" w:date="2022-01-04T11:11:00Z">
                <w:pPr>
                  <w:jc w:val="left"/>
                </w:pPr>
              </w:pPrChange>
            </w:pPr>
          </w:p>
        </w:tc>
      </w:tr>
      <w:tr w:rsidR="00EF6EE1" w:rsidRPr="00FF6A71" w14:paraId="37425888" w14:textId="77777777" w:rsidTr="00015922">
        <w:trPr>
          <w:trHeight w:val="1935"/>
          <w:jc w:val="center"/>
          <w:ins w:id="32351" w:author="pete jones" w:date="2022-01-04T11:06:00Z"/>
        </w:trPr>
        <w:tc>
          <w:tcPr>
            <w:tcW w:w="1860" w:type="dxa"/>
            <w:tcBorders>
              <w:top w:val="nil"/>
              <w:left w:val="single" w:sz="8" w:space="0" w:color="auto"/>
              <w:bottom w:val="single" w:sz="8" w:space="0" w:color="auto"/>
              <w:right w:val="single" w:sz="8" w:space="0" w:color="auto"/>
            </w:tcBorders>
            <w:shd w:val="clear" w:color="auto" w:fill="auto"/>
            <w:noWrap/>
            <w:vAlign w:val="center"/>
            <w:hideMark/>
          </w:tcPr>
          <w:p w14:paraId="0F53290D" w14:textId="77777777" w:rsidR="00EF6EE1" w:rsidRPr="00FF6A71" w:rsidRDefault="00EF6EE1">
            <w:pPr>
              <w:spacing w:before="0" w:after="0" w:line="240" w:lineRule="auto"/>
              <w:rPr>
                <w:ins w:id="32352" w:author="pete jones" w:date="2022-01-04T11:06:00Z"/>
                <w:rFonts w:ascii="Calibri" w:hAnsi="Calibri" w:cs="Calibri"/>
                <w:b/>
                <w:bCs/>
                <w:color w:val="000000"/>
                <w:sz w:val="22"/>
                <w:szCs w:val="22"/>
              </w:rPr>
              <w:pPrChange w:id="32353" w:author="pete jones" w:date="2022-01-04T11:11:00Z">
                <w:pPr/>
              </w:pPrChange>
            </w:pPr>
            <w:ins w:id="32354" w:author="pete jones" w:date="2022-01-04T11:06:00Z">
              <w:r w:rsidRPr="00FF6A71">
                <w:rPr>
                  <w:rFonts w:ascii="Calibri" w:hAnsi="Calibri" w:cs="Calibri"/>
                  <w:b/>
                  <w:bCs/>
                  <w:color w:val="000000"/>
                  <w:sz w:val="22"/>
                  <w:szCs w:val="22"/>
                </w:rPr>
                <w:t>Route</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
          <w:p w14:paraId="045A9910" w14:textId="77777777" w:rsidR="00EF6EE1" w:rsidRPr="00FF6A71" w:rsidRDefault="00EF6EE1">
            <w:pPr>
              <w:spacing w:before="0" w:after="0" w:line="240" w:lineRule="auto"/>
              <w:rPr>
                <w:ins w:id="32355" w:author="pete jones" w:date="2022-01-04T11:06:00Z"/>
                <w:rFonts w:ascii="Calibri" w:hAnsi="Calibri" w:cs="Calibri"/>
                <w:b/>
                <w:bCs/>
                <w:color w:val="000000"/>
                <w:sz w:val="22"/>
                <w:szCs w:val="22"/>
              </w:rPr>
              <w:pPrChange w:id="32356" w:author="pete jones" w:date="2022-01-04T11:11:00Z">
                <w:pPr/>
              </w:pPrChange>
            </w:pPr>
            <w:ins w:id="32357" w:author="pete jones" w:date="2022-01-04T11:06:00Z">
              <w:r w:rsidRPr="00FF6A71">
                <w:rPr>
                  <w:rFonts w:ascii="Calibri" w:hAnsi="Calibri" w:cs="Calibri"/>
                  <w:b/>
                  <w:bCs/>
                  <w:color w:val="000000"/>
                  <w:sz w:val="22"/>
                  <w:szCs w:val="22"/>
                </w:rPr>
                <w:t>No. of Students</w:t>
              </w:r>
            </w:ins>
          </w:p>
        </w:tc>
        <w:tc>
          <w:tcPr>
            <w:tcW w:w="498"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22AEBD47" w14:textId="77777777" w:rsidR="00EF6EE1" w:rsidRPr="00FF6A71" w:rsidRDefault="00EF6EE1">
            <w:pPr>
              <w:spacing w:before="0" w:after="0" w:line="240" w:lineRule="auto"/>
              <w:rPr>
                <w:ins w:id="32358" w:author="pete jones" w:date="2022-01-04T11:06:00Z"/>
                <w:rFonts w:ascii="Calibri" w:hAnsi="Calibri" w:cs="Calibri"/>
                <w:b/>
                <w:bCs/>
                <w:color w:val="000000"/>
                <w:sz w:val="22"/>
                <w:szCs w:val="22"/>
              </w:rPr>
              <w:pPrChange w:id="32359" w:author="pete jones" w:date="2022-01-04T11:11:00Z">
                <w:pPr/>
              </w:pPrChange>
            </w:pPr>
            <w:ins w:id="32360" w:author="pete jones" w:date="2022-01-04T11:06:00Z">
              <w:r w:rsidRPr="00FF6A71">
                <w:rPr>
                  <w:rFonts w:ascii="Calibri" w:hAnsi="Calibri" w:cs="Calibri"/>
                  <w:b/>
                  <w:bCs/>
                  <w:color w:val="000000"/>
                  <w:sz w:val="22"/>
                  <w:szCs w:val="22"/>
                </w:rPr>
                <w:t>Group Avg. UCAS</w:t>
              </w:r>
            </w:ins>
          </w:p>
        </w:tc>
        <w:tc>
          <w:tcPr>
            <w:tcW w:w="597" w:type="dxa"/>
            <w:tcBorders>
              <w:top w:val="single" w:sz="8" w:space="0" w:color="auto"/>
              <w:left w:val="nil"/>
              <w:bottom w:val="single" w:sz="8" w:space="0" w:color="auto"/>
              <w:right w:val="nil"/>
            </w:tcBorders>
            <w:shd w:val="clear" w:color="auto" w:fill="auto"/>
            <w:noWrap/>
            <w:textDirection w:val="btLr"/>
            <w:vAlign w:val="center"/>
            <w:hideMark/>
          </w:tcPr>
          <w:p w14:paraId="24A004B1" w14:textId="77777777" w:rsidR="00EF6EE1" w:rsidRPr="00FF6A71" w:rsidRDefault="00EF6EE1">
            <w:pPr>
              <w:spacing w:before="0" w:after="0" w:line="240" w:lineRule="auto"/>
              <w:rPr>
                <w:ins w:id="32361" w:author="pete jones" w:date="2022-01-04T11:06:00Z"/>
                <w:rFonts w:ascii="Calibri" w:hAnsi="Calibri" w:cs="Calibri"/>
                <w:b/>
                <w:bCs/>
                <w:color w:val="000000"/>
                <w:sz w:val="22"/>
                <w:szCs w:val="22"/>
              </w:rPr>
              <w:pPrChange w:id="32362" w:author="pete jones" w:date="2022-01-04T11:11:00Z">
                <w:pPr/>
              </w:pPrChange>
            </w:pPr>
            <w:ins w:id="32363" w:author="pete jones" w:date="2022-01-04T11:06:00Z">
              <w:r w:rsidRPr="00FF6A71">
                <w:rPr>
                  <w:rFonts w:ascii="Calibri" w:hAnsi="Calibri" w:cs="Calibri"/>
                  <w:b/>
                  <w:bCs/>
                  <w:color w:val="000000"/>
                  <w:sz w:val="22"/>
                  <w:szCs w:val="22"/>
                </w:rPr>
                <w:t>%</w:t>
              </w:r>
            </w:ins>
          </w:p>
        </w:tc>
        <w:tc>
          <w:tcPr>
            <w:tcW w:w="498" w:type="dxa"/>
            <w:tcBorders>
              <w:top w:val="single" w:sz="8" w:space="0" w:color="auto"/>
              <w:left w:val="single" w:sz="8" w:space="0" w:color="auto"/>
              <w:bottom w:val="single" w:sz="8" w:space="0" w:color="auto"/>
              <w:right w:val="single" w:sz="4" w:space="0" w:color="auto"/>
            </w:tcBorders>
            <w:shd w:val="clear" w:color="auto" w:fill="auto"/>
            <w:noWrap/>
            <w:textDirection w:val="btLr"/>
            <w:vAlign w:val="center"/>
            <w:hideMark/>
          </w:tcPr>
          <w:p w14:paraId="29E0C11C" w14:textId="77777777" w:rsidR="00EF6EE1" w:rsidRPr="00FF6A71" w:rsidRDefault="00EF6EE1">
            <w:pPr>
              <w:spacing w:before="0" w:after="0" w:line="240" w:lineRule="auto"/>
              <w:rPr>
                <w:ins w:id="32364" w:author="pete jones" w:date="2022-01-04T11:06:00Z"/>
                <w:rFonts w:ascii="Calibri" w:hAnsi="Calibri" w:cs="Calibri"/>
                <w:b/>
                <w:bCs/>
                <w:color w:val="000000"/>
                <w:sz w:val="22"/>
                <w:szCs w:val="22"/>
              </w:rPr>
              <w:pPrChange w:id="32365" w:author="pete jones" w:date="2022-01-04T11:11:00Z">
                <w:pPr/>
              </w:pPrChange>
            </w:pPr>
            <w:ins w:id="32366" w:author="pete jones" w:date="2022-01-04T11:06:00Z">
              <w:r w:rsidRPr="00FF6A71">
                <w:rPr>
                  <w:rFonts w:ascii="Calibri" w:hAnsi="Calibri" w:cs="Calibri"/>
                  <w:b/>
                  <w:bCs/>
                  <w:color w:val="000000"/>
                  <w:sz w:val="22"/>
                  <w:szCs w:val="22"/>
                </w:rPr>
                <w:t>Count Over 112pts</w:t>
              </w:r>
            </w:ins>
          </w:p>
        </w:tc>
        <w:tc>
          <w:tcPr>
            <w:tcW w:w="774" w:type="dxa"/>
            <w:tcBorders>
              <w:top w:val="single" w:sz="8" w:space="0" w:color="auto"/>
              <w:left w:val="nil"/>
              <w:bottom w:val="single" w:sz="8" w:space="0" w:color="auto"/>
              <w:right w:val="single" w:sz="4" w:space="0" w:color="auto"/>
            </w:tcBorders>
            <w:shd w:val="clear" w:color="auto" w:fill="auto"/>
            <w:textDirection w:val="btLr"/>
            <w:vAlign w:val="center"/>
            <w:hideMark/>
          </w:tcPr>
          <w:p w14:paraId="2E5D1B9A" w14:textId="77777777" w:rsidR="00EF6EE1" w:rsidRPr="00FF6A71" w:rsidRDefault="00EF6EE1">
            <w:pPr>
              <w:spacing w:before="0" w:after="0" w:line="240" w:lineRule="auto"/>
              <w:rPr>
                <w:ins w:id="32367" w:author="pete jones" w:date="2022-01-04T11:06:00Z"/>
                <w:rFonts w:ascii="Calibri" w:hAnsi="Calibri" w:cs="Calibri"/>
                <w:b/>
                <w:bCs/>
                <w:color w:val="000000"/>
                <w:sz w:val="22"/>
                <w:szCs w:val="22"/>
              </w:rPr>
              <w:pPrChange w:id="32368" w:author="pete jones" w:date="2022-01-04T11:11:00Z">
                <w:pPr/>
              </w:pPrChange>
            </w:pPr>
            <w:ins w:id="32369" w:author="pete jones" w:date="2022-01-04T11:06:00Z">
              <w:r w:rsidRPr="00FF6A71">
                <w:rPr>
                  <w:rFonts w:ascii="Calibri" w:hAnsi="Calibri" w:cs="Calibri"/>
                  <w:b/>
                  <w:bCs/>
                  <w:color w:val="000000"/>
                  <w:sz w:val="22"/>
                  <w:szCs w:val="22"/>
                </w:rPr>
                <w:t>Avg score</w:t>
              </w:r>
              <w:r w:rsidRPr="00FF6A71">
                <w:rPr>
                  <w:rFonts w:ascii="Calibri" w:hAnsi="Calibri" w:cs="Calibri"/>
                  <w:b/>
                  <w:bCs/>
                  <w:color w:val="000000"/>
                  <w:sz w:val="22"/>
                  <w:szCs w:val="22"/>
                </w:rPr>
                <w:br/>
                <w:t>Over 112pts</w:t>
              </w:r>
            </w:ins>
          </w:p>
        </w:tc>
        <w:tc>
          <w:tcPr>
            <w:tcW w:w="774" w:type="dxa"/>
            <w:tcBorders>
              <w:top w:val="single" w:sz="8" w:space="0" w:color="auto"/>
              <w:left w:val="nil"/>
              <w:bottom w:val="single" w:sz="8" w:space="0" w:color="auto"/>
              <w:right w:val="single" w:sz="8" w:space="0" w:color="auto"/>
            </w:tcBorders>
            <w:shd w:val="clear" w:color="auto" w:fill="auto"/>
            <w:textDirection w:val="btLr"/>
            <w:vAlign w:val="center"/>
            <w:hideMark/>
          </w:tcPr>
          <w:p w14:paraId="44F8A0E9" w14:textId="77777777" w:rsidR="00EF6EE1" w:rsidRPr="00FF6A71" w:rsidRDefault="00EF6EE1">
            <w:pPr>
              <w:spacing w:before="0" w:after="0" w:line="240" w:lineRule="auto"/>
              <w:rPr>
                <w:ins w:id="32370" w:author="pete jones" w:date="2022-01-04T11:06:00Z"/>
                <w:rFonts w:ascii="Calibri" w:hAnsi="Calibri" w:cs="Calibri"/>
                <w:b/>
                <w:bCs/>
                <w:color w:val="000000"/>
                <w:sz w:val="22"/>
                <w:szCs w:val="22"/>
              </w:rPr>
              <w:pPrChange w:id="32371" w:author="pete jones" w:date="2022-01-04T11:11:00Z">
                <w:pPr/>
              </w:pPrChange>
            </w:pPr>
            <w:ins w:id="32372" w:author="pete jones" w:date="2022-01-04T11:06:00Z">
              <w:r w:rsidRPr="00FF6A71">
                <w:rPr>
                  <w:rFonts w:ascii="Calibri" w:hAnsi="Calibri" w:cs="Calibri"/>
                  <w:b/>
                  <w:bCs/>
                  <w:color w:val="000000"/>
                  <w:sz w:val="22"/>
                  <w:szCs w:val="22"/>
                </w:rPr>
                <w:t>% of Population</w:t>
              </w:r>
              <w:r w:rsidRPr="00FF6A71">
                <w:rPr>
                  <w:rFonts w:ascii="Calibri" w:hAnsi="Calibri" w:cs="Calibri"/>
                  <w:b/>
                  <w:bCs/>
                  <w:color w:val="000000"/>
                  <w:sz w:val="22"/>
                  <w:szCs w:val="22"/>
                </w:rPr>
                <w:br/>
                <w:t>over 112 pts</w:t>
              </w:r>
            </w:ins>
          </w:p>
        </w:tc>
        <w:tc>
          <w:tcPr>
            <w:tcW w:w="498"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1141ECCE" w14:textId="77777777" w:rsidR="00EF6EE1" w:rsidRPr="00FF6A71" w:rsidRDefault="00EF6EE1">
            <w:pPr>
              <w:spacing w:before="0" w:after="0" w:line="240" w:lineRule="auto"/>
              <w:rPr>
                <w:ins w:id="32373" w:author="pete jones" w:date="2022-01-04T11:06:00Z"/>
                <w:rFonts w:ascii="Calibri" w:hAnsi="Calibri" w:cs="Calibri"/>
                <w:b/>
                <w:bCs/>
                <w:color w:val="000000"/>
                <w:sz w:val="22"/>
                <w:szCs w:val="22"/>
              </w:rPr>
              <w:pPrChange w:id="32374" w:author="pete jones" w:date="2022-01-04T11:11:00Z">
                <w:pPr/>
              </w:pPrChange>
            </w:pPr>
            <w:ins w:id="32375" w:author="pete jones" w:date="2022-01-04T11:06:00Z">
              <w:r w:rsidRPr="00FF6A71">
                <w:rPr>
                  <w:rFonts w:ascii="Calibri" w:hAnsi="Calibri" w:cs="Calibri"/>
                  <w:b/>
                  <w:bCs/>
                  <w:color w:val="000000"/>
                  <w:sz w:val="22"/>
                  <w:szCs w:val="22"/>
                </w:rPr>
                <w:t>Count under 112pts</w:t>
              </w:r>
            </w:ins>
          </w:p>
        </w:tc>
        <w:tc>
          <w:tcPr>
            <w:tcW w:w="774" w:type="dxa"/>
            <w:tcBorders>
              <w:top w:val="single" w:sz="8" w:space="0" w:color="auto"/>
              <w:left w:val="nil"/>
              <w:bottom w:val="single" w:sz="8" w:space="0" w:color="auto"/>
              <w:right w:val="single" w:sz="4" w:space="0" w:color="auto"/>
            </w:tcBorders>
            <w:shd w:val="clear" w:color="auto" w:fill="auto"/>
            <w:textDirection w:val="btLr"/>
            <w:vAlign w:val="center"/>
            <w:hideMark/>
          </w:tcPr>
          <w:p w14:paraId="29264C5E" w14:textId="77777777" w:rsidR="00EF6EE1" w:rsidRPr="00FF6A71" w:rsidRDefault="00EF6EE1">
            <w:pPr>
              <w:spacing w:before="0" w:after="0" w:line="240" w:lineRule="auto"/>
              <w:rPr>
                <w:ins w:id="32376" w:author="pete jones" w:date="2022-01-04T11:06:00Z"/>
                <w:rFonts w:ascii="Calibri" w:hAnsi="Calibri" w:cs="Calibri"/>
                <w:b/>
                <w:bCs/>
                <w:color w:val="000000"/>
                <w:sz w:val="22"/>
                <w:szCs w:val="22"/>
              </w:rPr>
              <w:pPrChange w:id="32377" w:author="pete jones" w:date="2022-01-04T11:11:00Z">
                <w:pPr/>
              </w:pPrChange>
            </w:pPr>
            <w:ins w:id="32378" w:author="pete jones" w:date="2022-01-04T11:06:00Z">
              <w:r w:rsidRPr="00FF6A71">
                <w:rPr>
                  <w:rFonts w:ascii="Calibri" w:hAnsi="Calibri" w:cs="Calibri"/>
                  <w:b/>
                  <w:bCs/>
                  <w:color w:val="000000"/>
                  <w:sz w:val="22"/>
                  <w:szCs w:val="22"/>
                </w:rPr>
                <w:t>Avg score</w:t>
              </w:r>
              <w:r w:rsidRPr="00FF6A71">
                <w:rPr>
                  <w:rFonts w:ascii="Calibri" w:hAnsi="Calibri" w:cs="Calibri"/>
                  <w:b/>
                  <w:bCs/>
                  <w:color w:val="000000"/>
                  <w:sz w:val="22"/>
                  <w:szCs w:val="22"/>
                </w:rPr>
                <w:br/>
                <w:t>under 112pts</w:t>
              </w:r>
            </w:ins>
          </w:p>
        </w:tc>
        <w:tc>
          <w:tcPr>
            <w:tcW w:w="787" w:type="dxa"/>
            <w:tcBorders>
              <w:top w:val="single" w:sz="8" w:space="0" w:color="auto"/>
              <w:left w:val="nil"/>
              <w:bottom w:val="single" w:sz="8" w:space="0" w:color="auto"/>
              <w:right w:val="single" w:sz="8" w:space="0" w:color="auto"/>
            </w:tcBorders>
            <w:shd w:val="clear" w:color="auto" w:fill="auto"/>
            <w:textDirection w:val="btLr"/>
            <w:vAlign w:val="center"/>
            <w:hideMark/>
          </w:tcPr>
          <w:p w14:paraId="3D4C6819" w14:textId="77777777" w:rsidR="00EF6EE1" w:rsidRPr="00FF6A71" w:rsidRDefault="00EF6EE1">
            <w:pPr>
              <w:spacing w:before="0" w:after="0" w:line="240" w:lineRule="auto"/>
              <w:rPr>
                <w:ins w:id="32379" w:author="pete jones" w:date="2022-01-04T11:06:00Z"/>
                <w:rFonts w:ascii="Calibri" w:hAnsi="Calibri" w:cs="Calibri"/>
                <w:b/>
                <w:bCs/>
                <w:color w:val="000000"/>
                <w:sz w:val="22"/>
                <w:szCs w:val="22"/>
              </w:rPr>
              <w:pPrChange w:id="32380" w:author="pete jones" w:date="2022-01-04T11:11:00Z">
                <w:pPr/>
              </w:pPrChange>
            </w:pPr>
            <w:ins w:id="32381" w:author="pete jones" w:date="2022-01-04T11:06:00Z">
              <w:r w:rsidRPr="00FF6A71">
                <w:rPr>
                  <w:rFonts w:ascii="Calibri" w:hAnsi="Calibri" w:cs="Calibri"/>
                  <w:b/>
                  <w:bCs/>
                  <w:color w:val="000000"/>
                  <w:sz w:val="22"/>
                  <w:szCs w:val="22"/>
                </w:rPr>
                <w:t>% of Population</w:t>
              </w:r>
              <w:r w:rsidRPr="00FF6A71">
                <w:rPr>
                  <w:rFonts w:ascii="Calibri" w:hAnsi="Calibri" w:cs="Calibri"/>
                  <w:b/>
                  <w:bCs/>
                  <w:color w:val="000000"/>
                  <w:sz w:val="22"/>
                  <w:szCs w:val="22"/>
                </w:rPr>
                <w:br/>
                <w:t>under 112 pts</w:t>
              </w:r>
            </w:ins>
          </w:p>
        </w:tc>
      </w:tr>
      <w:tr w:rsidR="00EF6EE1" w:rsidRPr="00FF6A71" w14:paraId="0E5E05EE" w14:textId="77777777" w:rsidTr="00015922">
        <w:trPr>
          <w:trHeight w:val="300"/>
          <w:jc w:val="center"/>
          <w:ins w:id="32382" w:author="pete jones" w:date="2022-01-04T11:06:00Z"/>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074B1DE5" w14:textId="77777777" w:rsidR="00EF6EE1" w:rsidRPr="00FF6A71" w:rsidRDefault="00EF6EE1">
            <w:pPr>
              <w:spacing w:before="0" w:after="0" w:line="240" w:lineRule="auto"/>
              <w:rPr>
                <w:ins w:id="32383" w:author="pete jones" w:date="2022-01-04T11:06:00Z"/>
                <w:rFonts w:ascii="Calibri" w:hAnsi="Calibri" w:cs="Calibri"/>
                <w:color w:val="000000"/>
                <w:sz w:val="22"/>
                <w:szCs w:val="22"/>
              </w:rPr>
              <w:pPrChange w:id="32384" w:author="pete jones" w:date="2022-01-04T11:11:00Z">
                <w:pPr/>
              </w:pPrChange>
            </w:pPr>
            <w:ins w:id="32385" w:author="pete jones" w:date="2022-01-04T11:06:00Z">
              <w:r w:rsidRPr="00FF6A71">
                <w:rPr>
                  <w:rFonts w:ascii="Calibri" w:hAnsi="Calibri" w:cs="Calibri"/>
                  <w:color w:val="000000"/>
                  <w:sz w:val="22"/>
                  <w:szCs w:val="22"/>
                </w:rPr>
                <w:t>A-Level</w:t>
              </w:r>
            </w:ins>
          </w:p>
        </w:tc>
        <w:tc>
          <w:tcPr>
            <w:tcW w:w="498" w:type="dxa"/>
            <w:tcBorders>
              <w:top w:val="nil"/>
              <w:left w:val="nil"/>
              <w:bottom w:val="single" w:sz="4" w:space="0" w:color="auto"/>
              <w:right w:val="single" w:sz="4" w:space="0" w:color="auto"/>
            </w:tcBorders>
            <w:shd w:val="clear" w:color="auto" w:fill="auto"/>
            <w:noWrap/>
            <w:vAlign w:val="center"/>
            <w:hideMark/>
          </w:tcPr>
          <w:p w14:paraId="67C68E6A" w14:textId="77777777" w:rsidR="00EF6EE1" w:rsidRPr="00FF6A71" w:rsidRDefault="00EF6EE1">
            <w:pPr>
              <w:spacing w:before="0" w:after="0" w:line="240" w:lineRule="auto"/>
              <w:rPr>
                <w:ins w:id="32386" w:author="pete jones" w:date="2022-01-04T11:06:00Z"/>
                <w:rFonts w:ascii="Calibri" w:hAnsi="Calibri" w:cs="Calibri"/>
                <w:color w:val="000000"/>
                <w:sz w:val="22"/>
                <w:szCs w:val="22"/>
              </w:rPr>
              <w:pPrChange w:id="32387" w:author="pete jones" w:date="2022-01-04T11:11:00Z">
                <w:pPr/>
              </w:pPrChange>
            </w:pPr>
            <w:ins w:id="32388" w:author="pete jones" w:date="2022-01-04T11:06:00Z">
              <w:r w:rsidRPr="00FF6A71">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center"/>
            <w:hideMark/>
          </w:tcPr>
          <w:p w14:paraId="47526980" w14:textId="77777777" w:rsidR="00EF6EE1" w:rsidRPr="00FF6A71" w:rsidRDefault="00EF6EE1">
            <w:pPr>
              <w:spacing w:before="0" w:after="0" w:line="240" w:lineRule="auto"/>
              <w:rPr>
                <w:ins w:id="32389" w:author="pete jones" w:date="2022-01-04T11:06:00Z"/>
                <w:rFonts w:ascii="Calibri" w:hAnsi="Calibri" w:cs="Calibri"/>
                <w:color w:val="000000"/>
                <w:sz w:val="22"/>
                <w:szCs w:val="22"/>
              </w:rPr>
              <w:pPrChange w:id="32390" w:author="pete jones" w:date="2022-01-04T11:11:00Z">
                <w:pPr/>
              </w:pPrChange>
            </w:pPr>
            <w:ins w:id="32391" w:author="pete jones" w:date="2022-01-04T11:06:00Z">
              <w:r w:rsidRPr="00FF6A71">
                <w:rPr>
                  <w:rFonts w:ascii="Calibri" w:hAnsi="Calibri" w:cs="Calibri"/>
                  <w:color w:val="000000"/>
                  <w:sz w:val="22"/>
                  <w:szCs w:val="22"/>
                </w:rPr>
                <w:t>91</w:t>
              </w:r>
            </w:ins>
          </w:p>
        </w:tc>
        <w:tc>
          <w:tcPr>
            <w:tcW w:w="597" w:type="dxa"/>
            <w:tcBorders>
              <w:top w:val="nil"/>
              <w:left w:val="nil"/>
              <w:bottom w:val="single" w:sz="4" w:space="0" w:color="auto"/>
              <w:right w:val="nil"/>
            </w:tcBorders>
            <w:shd w:val="clear" w:color="auto" w:fill="auto"/>
            <w:noWrap/>
            <w:vAlign w:val="center"/>
            <w:hideMark/>
          </w:tcPr>
          <w:p w14:paraId="3FA62A0B" w14:textId="77777777" w:rsidR="00EF6EE1" w:rsidRPr="00FF6A71" w:rsidRDefault="00EF6EE1">
            <w:pPr>
              <w:spacing w:before="0" w:after="0" w:line="240" w:lineRule="auto"/>
              <w:rPr>
                <w:ins w:id="32392" w:author="pete jones" w:date="2022-01-04T11:06:00Z"/>
                <w:rFonts w:ascii="Calibri" w:hAnsi="Calibri" w:cs="Calibri"/>
                <w:color w:val="000000"/>
                <w:sz w:val="22"/>
                <w:szCs w:val="22"/>
              </w:rPr>
              <w:pPrChange w:id="32393" w:author="pete jones" w:date="2022-01-04T11:11:00Z">
                <w:pPr/>
              </w:pPrChange>
            </w:pPr>
            <w:ins w:id="32394" w:author="pete jones" w:date="2022-01-04T11:06:00Z">
              <w:r w:rsidRPr="00FF6A71">
                <w:rPr>
                  <w:rFonts w:ascii="Calibri" w:hAnsi="Calibri" w:cs="Calibri"/>
                  <w:color w:val="000000"/>
                  <w:sz w:val="22"/>
                  <w:szCs w:val="22"/>
                </w:rPr>
                <w:t>26%</w:t>
              </w:r>
            </w:ins>
          </w:p>
        </w:tc>
        <w:tc>
          <w:tcPr>
            <w:tcW w:w="498" w:type="dxa"/>
            <w:tcBorders>
              <w:top w:val="nil"/>
              <w:left w:val="single" w:sz="8" w:space="0" w:color="auto"/>
              <w:bottom w:val="single" w:sz="4" w:space="0" w:color="auto"/>
              <w:right w:val="single" w:sz="4" w:space="0" w:color="auto"/>
            </w:tcBorders>
            <w:shd w:val="clear" w:color="auto" w:fill="auto"/>
            <w:noWrap/>
            <w:vAlign w:val="center"/>
            <w:hideMark/>
          </w:tcPr>
          <w:p w14:paraId="64A7B9F7" w14:textId="77777777" w:rsidR="00EF6EE1" w:rsidRPr="00FF6A71" w:rsidRDefault="00EF6EE1">
            <w:pPr>
              <w:spacing w:before="0" w:after="0" w:line="240" w:lineRule="auto"/>
              <w:rPr>
                <w:ins w:id="32395" w:author="pete jones" w:date="2022-01-04T11:06:00Z"/>
                <w:rFonts w:ascii="Calibri" w:hAnsi="Calibri" w:cs="Calibri"/>
                <w:color w:val="000000"/>
                <w:sz w:val="22"/>
                <w:szCs w:val="22"/>
              </w:rPr>
              <w:pPrChange w:id="32396" w:author="pete jones" w:date="2022-01-04T11:11:00Z">
                <w:pPr/>
              </w:pPrChange>
            </w:pPr>
            <w:ins w:id="32397" w:author="pete jones" w:date="2022-01-04T11:06:00Z">
              <w:r w:rsidRPr="00FF6A71">
                <w:rPr>
                  <w:rFonts w:ascii="Calibri" w:hAnsi="Calibri" w:cs="Calibri"/>
                  <w:color w:val="000000"/>
                  <w:sz w:val="22"/>
                  <w:szCs w:val="22"/>
                </w:rPr>
                <w:t>7</w:t>
              </w:r>
            </w:ins>
          </w:p>
        </w:tc>
        <w:tc>
          <w:tcPr>
            <w:tcW w:w="774" w:type="dxa"/>
            <w:tcBorders>
              <w:top w:val="nil"/>
              <w:left w:val="nil"/>
              <w:bottom w:val="single" w:sz="4" w:space="0" w:color="auto"/>
              <w:right w:val="single" w:sz="4" w:space="0" w:color="auto"/>
            </w:tcBorders>
            <w:shd w:val="clear" w:color="auto" w:fill="auto"/>
            <w:noWrap/>
            <w:vAlign w:val="center"/>
            <w:hideMark/>
          </w:tcPr>
          <w:p w14:paraId="11962DFF" w14:textId="77777777" w:rsidR="00EF6EE1" w:rsidRPr="00FF6A71" w:rsidRDefault="00EF6EE1">
            <w:pPr>
              <w:spacing w:before="0" w:after="0" w:line="240" w:lineRule="auto"/>
              <w:rPr>
                <w:ins w:id="32398" w:author="pete jones" w:date="2022-01-04T11:06:00Z"/>
                <w:rFonts w:ascii="Calibri" w:hAnsi="Calibri" w:cs="Calibri"/>
                <w:color w:val="000000"/>
                <w:sz w:val="22"/>
                <w:szCs w:val="22"/>
              </w:rPr>
              <w:pPrChange w:id="32399" w:author="pete jones" w:date="2022-01-04T11:11:00Z">
                <w:pPr/>
              </w:pPrChange>
            </w:pPr>
            <w:ins w:id="32400" w:author="pete jones" w:date="2022-01-04T11:06:00Z">
              <w:r w:rsidRPr="00FF6A71">
                <w:rPr>
                  <w:rFonts w:ascii="Calibri" w:hAnsi="Calibri" w:cs="Calibri"/>
                  <w:color w:val="000000"/>
                  <w:sz w:val="22"/>
                  <w:szCs w:val="22"/>
                </w:rPr>
                <w:t>139</w:t>
              </w:r>
            </w:ins>
          </w:p>
        </w:tc>
        <w:tc>
          <w:tcPr>
            <w:tcW w:w="774" w:type="dxa"/>
            <w:tcBorders>
              <w:top w:val="nil"/>
              <w:left w:val="nil"/>
              <w:bottom w:val="single" w:sz="4" w:space="0" w:color="auto"/>
              <w:right w:val="single" w:sz="8" w:space="0" w:color="auto"/>
            </w:tcBorders>
            <w:shd w:val="clear" w:color="auto" w:fill="auto"/>
            <w:noWrap/>
            <w:vAlign w:val="center"/>
            <w:hideMark/>
          </w:tcPr>
          <w:p w14:paraId="496F4D61" w14:textId="77777777" w:rsidR="00EF6EE1" w:rsidRPr="00FF6A71" w:rsidRDefault="00EF6EE1">
            <w:pPr>
              <w:spacing w:before="0" w:after="0" w:line="240" w:lineRule="auto"/>
              <w:rPr>
                <w:ins w:id="32401" w:author="pete jones" w:date="2022-01-04T11:06:00Z"/>
                <w:rFonts w:ascii="Calibri" w:hAnsi="Calibri" w:cs="Calibri"/>
                <w:color w:val="000000"/>
                <w:sz w:val="22"/>
                <w:szCs w:val="22"/>
              </w:rPr>
              <w:pPrChange w:id="32402" w:author="pete jones" w:date="2022-01-04T11:11:00Z">
                <w:pPr/>
              </w:pPrChange>
            </w:pPr>
            <w:ins w:id="32403" w:author="pete jones" w:date="2022-01-04T11:06:00Z">
              <w:r w:rsidRPr="00FF6A71">
                <w:rPr>
                  <w:rFonts w:ascii="Calibri" w:hAnsi="Calibri" w:cs="Calibri"/>
                  <w:color w:val="000000"/>
                  <w:sz w:val="22"/>
                  <w:szCs w:val="22"/>
                </w:rPr>
                <w:t>9%</w:t>
              </w:r>
            </w:ins>
          </w:p>
        </w:tc>
        <w:tc>
          <w:tcPr>
            <w:tcW w:w="498" w:type="dxa"/>
            <w:tcBorders>
              <w:top w:val="nil"/>
              <w:left w:val="nil"/>
              <w:bottom w:val="single" w:sz="4" w:space="0" w:color="auto"/>
              <w:right w:val="single" w:sz="4" w:space="0" w:color="auto"/>
            </w:tcBorders>
            <w:shd w:val="clear" w:color="auto" w:fill="auto"/>
            <w:noWrap/>
            <w:vAlign w:val="center"/>
            <w:hideMark/>
          </w:tcPr>
          <w:p w14:paraId="4DF84F7D" w14:textId="77777777" w:rsidR="00EF6EE1" w:rsidRPr="00FF6A71" w:rsidRDefault="00EF6EE1">
            <w:pPr>
              <w:spacing w:before="0" w:after="0" w:line="240" w:lineRule="auto"/>
              <w:rPr>
                <w:ins w:id="32404" w:author="pete jones" w:date="2022-01-04T11:06:00Z"/>
                <w:rFonts w:ascii="Calibri" w:hAnsi="Calibri" w:cs="Calibri"/>
                <w:color w:val="000000"/>
                <w:sz w:val="22"/>
                <w:szCs w:val="22"/>
              </w:rPr>
              <w:pPrChange w:id="32405" w:author="pete jones" w:date="2022-01-04T11:11:00Z">
                <w:pPr/>
              </w:pPrChange>
            </w:pPr>
            <w:ins w:id="32406" w:author="pete jones" w:date="2022-01-04T11:06:00Z">
              <w:r w:rsidRPr="00FF6A71">
                <w:rPr>
                  <w:rFonts w:ascii="Calibri" w:hAnsi="Calibri" w:cs="Calibri"/>
                  <w:color w:val="000000"/>
                  <w:sz w:val="22"/>
                  <w:szCs w:val="22"/>
                </w:rPr>
                <w:t>13</w:t>
              </w:r>
            </w:ins>
          </w:p>
        </w:tc>
        <w:tc>
          <w:tcPr>
            <w:tcW w:w="774" w:type="dxa"/>
            <w:tcBorders>
              <w:top w:val="nil"/>
              <w:left w:val="nil"/>
              <w:bottom w:val="single" w:sz="4" w:space="0" w:color="auto"/>
              <w:right w:val="single" w:sz="4" w:space="0" w:color="auto"/>
            </w:tcBorders>
            <w:shd w:val="clear" w:color="auto" w:fill="auto"/>
            <w:noWrap/>
            <w:vAlign w:val="center"/>
            <w:hideMark/>
          </w:tcPr>
          <w:p w14:paraId="4A0E52AA" w14:textId="77777777" w:rsidR="00EF6EE1" w:rsidRPr="00FF6A71" w:rsidRDefault="00EF6EE1">
            <w:pPr>
              <w:spacing w:before="0" w:after="0" w:line="240" w:lineRule="auto"/>
              <w:rPr>
                <w:ins w:id="32407" w:author="pete jones" w:date="2022-01-04T11:06:00Z"/>
                <w:rFonts w:ascii="Calibri" w:hAnsi="Calibri" w:cs="Calibri"/>
                <w:color w:val="000000"/>
                <w:sz w:val="22"/>
                <w:szCs w:val="22"/>
              </w:rPr>
              <w:pPrChange w:id="32408" w:author="pete jones" w:date="2022-01-04T11:11:00Z">
                <w:pPr/>
              </w:pPrChange>
            </w:pPr>
            <w:ins w:id="32409" w:author="pete jones" w:date="2022-01-04T11:06:00Z">
              <w:r w:rsidRPr="00FF6A71">
                <w:rPr>
                  <w:rFonts w:ascii="Calibri" w:hAnsi="Calibri" w:cs="Calibri"/>
                  <w:color w:val="000000"/>
                  <w:sz w:val="22"/>
                  <w:szCs w:val="22"/>
                </w:rPr>
                <w:t>67</w:t>
              </w:r>
            </w:ins>
          </w:p>
        </w:tc>
        <w:tc>
          <w:tcPr>
            <w:tcW w:w="787" w:type="dxa"/>
            <w:tcBorders>
              <w:top w:val="nil"/>
              <w:left w:val="nil"/>
              <w:bottom w:val="single" w:sz="4" w:space="0" w:color="auto"/>
              <w:right w:val="single" w:sz="8" w:space="0" w:color="auto"/>
            </w:tcBorders>
            <w:shd w:val="clear" w:color="auto" w:fill="auto"/>
            <w:noWrap/>
            <w:vAlign w:val="center"/>
            <w:hideMark/>
          </w:tcPr>
          <w:p w14:paraId="22861EF3" w14:textId="77777777" w:rsidR="00EF6EE1" w:rsidRPr="00FF6A71" w:rsidRDefault="00EF6EE1">
            <w:pPr>
              <w:spacing w:before="0" w:after="0" w:line="240" w:lineRule="auto"/>
              <w:rPr>
                <w:ins w:id="32410" w:author="pete jones" w:date="2022-01-04T11:06:00Z"/>
                <w:rFonts w:ascii="Calibri" w:hAnsi="Calibri" w:cs="Calibri"/>
                <w:color w:val="000000"/>
                <w:sz w:val="22"/>
                <w:szCs w:val="22"/>
              </w:rPr>
              <w:pPrChange w:id="32411" w:author="pete jones" w:date="2022-01-04T11:11:00Z">
                <w:pPr/>
              </w:pPrChange>
            </w:pPr>
            <w:ins w:id="32412" w:author="pete jones" w:date="2022-01-04T11:06:00Z">
              <w:r w:rsidRPr="00FF6A71">
                <w:rPr>
                  <w:rFonts w:ascii="Calibri" w:hAnsi="Calibri" w:cs="Calibri"/>
                  <w:color w:val="000000"/>
                  <w:sz w:val="22"/>
                  <w:szCs w:val="22"/>
                </w:rPr>
                <w:t>17%</w:t>
              </w:r>
            </w:ins>
          </w:p>
        </w:tc>
      </w:tr>
      <w:tr w:rsidR="00EF6EE1" w:rsidRPr="00FF6A71" w14:paraId="41A9C62F" w14:textId="77777777" w:rsidTr="00015922">
        <w:trPr>
          <w:trHeight w:val="300"/>
          <w:jc w:val="center"/>
          <w:ins w:id="32413" w:author="pete jones" w:date="2022-01-04T11:06:00Z"/>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48163109" w14:textId="77777777" w:rsidR="00EF6EE1" w:rsidRPr="00FF6A71" w:rsidRDefault="00EF6EE1">
            <w:pPr>
              <w:spacing w:before="0" w:after="0" w:line="240" w:lineRule="auto"/>
              <w:rPr>
                <w:ins w:id="32414" w:author="pete jones" w:date="2022-01-04T11:06:00Z"/>
                <w:rFonts w:ascii="Calibri" w:hAnsi="Calibri" w:cs="Calibri"/>
                <w:color w:val="000000"/>
                <w:sz w:val="22"/>
                <w:szCs w:val="22"/>
              </w:rPr>
              <w:pPrChange w:id="32415" w:author="pete jones" w:date="2022-01-04T11:11:00Z">
                <w:pPr/>
              </w:pPrChange>
            </w:pPr>
            <w:ins w:id="32416" w:author="pete jones" w:date="2022-01-04T11:06:00Z">
              <w:r w:rsidRPr="00FF6A71">
                <w:rPr>
                  <w:rFonts w:ascii="Calibri" w:hAnsi="Calibri" w:cs="Calibri"/>
                  <w:color w:val="000000"/>
                  <w:sz w:val="22"/>
                  <w:szCs w:val="22"/>
                </w:rPr>
                <w:t>BTEC</w:t>
              </w:r>
            </w:ins>
          </w:p>
        </w:tc>
        <w:tc>
          <w:tcPr>
            <w:tcW w:w="498" w:type="dxa"/>
            <w:tcBorders>
              <w:top w:val="nil"/>
              <w:left w:val="nil"/>
              <w:bottom w:val="single" w:sz="4" w:space="0" w:color="auto"/>
              <w:right w:val="single" w:sz="4" w:space="0" w:color="auto"/>
            </w:tcBorders>
            <w:shd w:val="clear" w:color="auto" w:fill="auto"/>
            <w:noWrap/>
            <w:vAlign w:val="center"/>
            <w:hideMark/>
          </w:tcPr>
          <w:p w14:paraId="1663FB3E" w14:textId="77777777" w:rsidR="00EF6EE1" w:rsidRPr="00FF6A71" w:rsidRDefault="00EF6EE1">
            <w:pPr>
              <w:spacing w:before="0" w:after="0" w:line="240" w:lineRule="auto"/>
              <w:rPr>
                <w:ins w:id="32417" w:author="pete jones" w:date="2022-01-04T11:06:00Z"/>
                <w:rFonts w:ascii="Calibri" w:hAnsi="Calibri" w:cs="Calibri"/>
                <w:color w:val="000000"/>
                <w:sz w:val="22"/>
                <w:szCs w:val="22"/>
              </w:rPr>
              <w:pPrChange w:id="32418" w:author="pete jones" w:date="2022-01-04T11:11:00Z">
                <w:pPr/>
              </w:pPrChange>
            </w:pPr>
            <w:ins w:id="32419" w:author="pete jones" w:date="2022-01-04T11:06:00Z">
              <w:r w:rsidRPr="00FF6A71">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center"/>
            <w:hideMark/>
          </w:tcPr>
          <w:p w14:paraId="14AA2C41" w14:textId="77777777" w:rsidR="00EF6EE1" w:rsidRPr="00FF6A71" w:rsidRDefault="00EF6EE1">
            <w:pPr>
              <w:spacing w:before="0" w:after="0" w:line="240" w:lineRule="auto"/>
              <w:rPr>
                <w:ins w:id="32420" w:author="pete jones" w:date="2022-01-04T11:06:00Z"/>
                <w:rFonts w:ascii="Calibri" w:hAnsi="Calibri" w:cs="Calibri"/>
                <w:color w:val="000000"/>
                <w:sz w:val="22"/>
                <w:szCs w:val="22"/>
              </w:rPr>
              <w:pPrChange w:id="32421" w:author="pete jones" w:date="2022-01-04T11:11:00Z">
                <w:pPr/>
              </w:pPrChange>
            </w:pPr>
            <w:ins w:id="32422" w:author="pete jones" w:date="2022-01-04T11:06:00Z">
              <w:r w:rsidRPr="00FF6A71">
                <w:rPr>
                  <w:rFonts w:ascii="Calibri" w:hAnsi="Calibri" w:cs="Calibri"/>
                  <w:color w:val="000000"/>
                  <w:sz w:val="22"/>
                  <w:szCs w:val="22"/>
                </w:rPr>
                <w:t>97</w:t>
              </w:r>
            </w:ins>
          </w:p>
        </w:tc>
        <w:tc>
          <w:tcPr>
            <w:tcW w:w="597" w:type="dxa"/>
            <w:tcBorders>
              <w:top w:val="nil"/>
              <w:left w:val="nil"/>
              <w:bottom w:val="single" w:sz="4" w:space="0" w:color="auto"/>
              <w:right w:val="nil"/>
            </w:tcBorders>
            <w:shd w:val="clear" w:color="auto" w:fill="auto"/>
            <w:noWrap/>
            <w:vAlign w:val="center"/>
            <w:hideMark/>
          </w:tcPr>
          <w:p w14:paraId="5F706BF7" w14:textId="77777777" w:rsidR="00EF6EE1" w:rsidRPr="00FF6A71" w:rsidRDefault="00EF6EE1">
            <w:pPr>
              <w:spacing w:before="0" w:after="0" w:line="240" w:lineRule="auto"/>
              <w:rPr>
                <w:ins w:id="32423" w:author="pete jones" w:date="2022-01-04T11:06:00Z"/>
                <w:rFonts w:ascii="Calibri" w:hAnsi="Calibri" w:cs="Calibri"/>
                <w:color w:val="000000"/>
                <w:sz w:val="22"/>
                <w:szCs w:val="22"/>
              </w:rPr>
              <w:pPrChange w:id="32424" w:author="pete jones" w:date="2022-01-04T11:11:00Z">
                <w:pPr/>
              </w:pPrChange>
            </w:pPr>
            <w:ins w:id="32425" w:author="pete jones" w:date="2022-01-04T11:06:00Z">
              <w:r w:rsidRPr="00FF6A71">
                <w:rPr>
                  <w:rFonts w:ascii="Calibri" w:hAnsi="Calibri" w:cs="Calibri"/>
                  <w:color w:val="000000"/>
                  <w:sz w:val="22"/>
                  <w:szCs w:val="22"/>
                </w:rPr>
                <w:t>26%</w:t>
              </w:r>
            </w:ins>
          </w:p>
        </w:tc>
        <w:tc>
          <w:tcPr>
            <w:tcW w:w="498" w:type="dxa"/>
            <w:tcBorders>
              <w:top w:val="nil"/>
              <w:left w:val="single" w:sz="8" w:space="0" w:color="auto"/>
              <w:bottom w:val="single" w:sz="4" w:space="0" w:color="auto"/>
              <w:right w:val="single" w:sz="4" w:space="0" w:color="auto"/>
            </w:tcBorders>
            <w:shd w:val="clear" w:color="auto" w:fill="auto"/>
            <w:noWrap/>
            <w:vAlign w:val="center"/>
            <w:hideMark/>
          </w:tcPr>
          <w:p w14:paraId="76EABEF7" w14:textId="77777777" w:rsidR="00EF6EE1" w:rsidRPr="00FF6A71" w:rsidRDefault="00EF6EE1">
            <w:pPr>
              <w:spacing w:before="0" w:after="0" w:line="240" w:lineRule="auto"/>
              <w:rPr>
                <w:ins w:id="32426" w:author="pete jones" w:date="2022-01-04T11:06:00Z"/>
                <w:rFonts w:ascii="Calibri" w:hAnsi="Calibri" w:cs="Calibri"/>
                <w:color w:val="000000"/>
                <w:sz w:val="22"/>
                <w:szCs w:val="22"/>
              </w:rPr>
              <w:pPrChange w:id="32427" w:author="pete jones" w:date="2022-01-04T11:11:00Z">
                <w:pPr/>
              </w:pPrChange>
            </w:pPr>
            <w:ins w:id="32428" w:author="pete jones" w:date="2022-01-04T11:06:00Z">
              <w:r w:rsidRPr="00FF6A71">
                <w:rPr>
                  <w:rFonts w:ascii="Calibri" w:hAnsi="Calibri" w:cs="Calibri"/>
                  <w:color w:val="000000"/>
                  <w:sz w:val="22"/>
                  <w:szCs w:val="22"/>
                </w:rPr>
                <w:t>10</w:t>
              </w:r>
            </w:ins>
          </w:p>
        </w:tc>
        <w:tc>
          <w:tcPr>
            <w:tcW w:w="774" w:type="dxa"/>
            <w:tcBorders>
              <w:top w:val="nil"/>
              <w:left w:val="nil"/>
              <w:bottom w:val="single" w:sz="4" w:space="0" w:color="auto"/>
              <w:right w:val="single" w:sz="4" w:space="0" w:color="auto"/>
            </w:tcBorders>
            <w:shd w:val="clear" w:color="auto" w:fill="auto"/>
            <w:noWrap/>
            <w:vAlign w:val="center"/>
            <w:hideMark/>
          </w:tcPr>
          <w:p w14:paraId="26ACFA93" w14:textId="77777777" w:rsidR="00EF6EE1" w:rsidRPr="00FF6A71" w:rsidRDefault="00EF6EE1">
            <w:pPr>
              <w:spacing w:before="0" w:after="0" w:line="240" w:lineRule="auto"/>
              <w:rPr>
                <w:ins w:id="32429" w:author="pete jones" w:date="2022-01-04T11:06:00Z"/>
                <w:rFonts w:ascii="Calibri" w:hAnsi="Calibri" w:cs="Calibri"/>
                <w:color w:val="000000"/>
                <w:sz w:val="22"/>
                <w:szCs w:val="22"/>
              </w:rPr>
              <w:pPrChange w:id="32430" w:author="pete jones" w:date="2022-01-04T11:11:00Z">
                <w:pPr/>
              </w:pPrChange>
            </w:pPr>
            <w:ins w:id="32431" w:author="pete jones" w:date="2022-01-04T11:06:00Z">
              <w:r w:rsidRPr="00FF6A71">
                <w:rPr>
                  <w:rFonts w:ascii="Calibri" w:hAnsi="Calibri" w:cs="Calibri"/>
                  <w:color w:val="000000"/>
                  <w:sz w:val="22"/>
                  <w:szCs w:val="22"/>
                </w:rPr>
                <w:t>150</w:t>
              </w:r>
            </w:ins>
          </w:p>
        </w:tc>
        <w:tc>
          <w:tcPr>
            <w:tcW w:w="774" w:type="dxa"/>
            <w:tcBorders>
              <w:top w:val="nil"/>
              <w:left w:val="nil"/>
              <w:bottom w:val="single" w:sz="4" w:space="0" w:color="auto"/>
              <w:right w:val="single" w:sz="8" w:space="0" w:color="auto"/>
            </w:tcBorders>
            <w:shd w:val="clear" w:color="auto" w:fill="auto"/>
            <w:noWrap/>
            <w:vAlign w:val="center"/>
            <w:hideMark/>
          </w:tcPr>
          <w:p w14:paraId="5515A228" w14:textId="77777777" w:rsidR="00EF6EE1" w:rsidRPr="00FF6A71" w:rsidRDefault="00EF6EE1">
            <w:pPr>
              <w:spacing w:before="0" w:after="0" w:line="240" w:lineRule="auto"/>
              <w:rPr>
                <w:ins w:id="32432" w:author="pete jones" w:date="2022-01-04T11:06:00Z"/>
                <w:rFonts w:ascii="Calibri" w:hAnsi="Calibri" w:cs="Calibri"/>
                <w:color w:val="000000"/>
                <w:sz w:val="22"/>
                <w:szCs w:val="22"/>
              </w:rPr>
              <w:pPrChange w:id="32433" w:author="pete jones" w:date="2022-01-04T11:11:00Z">
                <w:pPr/>
              </w:pPrChange>
            </w:pPr>
            <w:ins w:id="32434" w:author="pete jones" w:date="2022-01-04T11:06:00Z">
              <w:r w:rsidRPr="00FF6A71">
                <w:rPr>
                  <w:rFonts w:ascii="Calibri" w:hAnsi="Calibri" w:cs="Calibri"/>
                  <w:color w:val="000000"/>
                  <w:sz w:val="22"/>
                  <w:szCs w:val="22"/>
                </w:rPr>
                <w:t>13%</w:t>
              </w:r>
            </w:ins>
          </w:p>
        </w:tc>
        <w:tc>
          <w:tcPr>
            <w:tcW w:w="498" w:type="dxa"/>
            <w:tcBorders>
              <w:top w:val="nil"/>
              <w:left w:val="nil"/>
              <w:bottom w:val="single" w:sz="4" w:space="0" w:color="auto"/>
              <w:right w:val="single" w:sz="4" w:space="0" w:color="auto"/>
            </w:tcBorders>
            <w:shd w:val="clear" w:color="auto" w:fill="auto"/>
            <w:noWrap/>
            <w:vAlign w:val="center"/>
            <w:hideMark/>
          </w:tcPr>
          <w:p w14:paraId="39FAC0AF" w14:textId="77777777" w:rsidR="00EF6EE1" w:rsidRPr="00FF6A71" w:rsidRDefault="00EF6EE1">
            <w:pPr>
              <w:spacing w:before="0" w:after="0" w:line="240" w:lineRule="auto"/>
              <w:rPr>
                <w:ins w:id="32435" w:author="pete jones" w:date="2022-01-04T11:06:00Z"/>
                <w:rFonts w:ascii="Calibri" w:hAnsi="Calibri" w:cs="Calibri"/>
                <w:color w:val="000000"/>
                <w:sz w:val="22"/>
                <w:szCs w:val="22"/>
              </w:rPr>
              <w:pPrChange w:id="32436" w:author="pete jones" w:date="2022-01-04T11:11:00Z">
                <w:pPr/>
              </w:pPrChange>
            </w:pPr>
            <w:ins w:id="32437" w:author="pete jones" w:date="2022-01-04T11:06:00Z">
              <w:r w:rsidRPr="00FF6A71">
                <w:rPr>
                  <w:rFonts w:ascii="Calibri" w:hAnsi="Calibri" w:cs="Calibri"/>
                  <w:color w:val="000000"/>
                  <w:sz w:val="22"/>
                  <w:szCs w:val="22"/>
                </w:rPr>
                <w:t>10</w:t>
              </w:r>
            </w:ins>
          </w:p>
        </w:tc>
        <w:tc>
          <w:tcPr>
            <w:tcW w:w="774" w:type="dxa"/>
            <w:tcBorders>
              <w:top w:val="nil"/>
              <w:left w:val="nil"/>
              <w:bottom w:val="single" w:sz="4" w:space="0" w:color="auto"/>
              <w:right w:val="single" w:sz="4" w:space="0" w:color="auto"/>
            </w:tcBorders>
            <w:shd w:val="clear" w:color="auto" w:fill="auto"/>
            <w:noWrap/>
            <w:vAlign w:val="center"/>
            <w:hideMark/>
          </w:tcPr>
          <w:p w14:paraId="63BEBF7B" w14:textId="77777777" w:rsidR="00EF6EE1" w:rsidRPr="00FF6A71" w:rsidRDefault="00EF6EE1">
            <w:pPr>
              <w:spacing w:before="0" w:after="0" w:line="240" w:lineRule="auto"/>
              <w:rPr>
                <w:ins w:id="32438" w:author="pete jones" w:date="2022-01-04T11:06:00Z"/>
                <w:rFonts w:ascii="Calibri" w:hAnsi="Calibri" w:cs="Calibri"/>
                <w:color w:val="000000"/>
                <w:sz w:val="22"/>
                <w:szCs w:val="22"/>
              </w:rPr>
              <w:pPrChange w:id="32439" w:author="pete jones" w:date="2022-01-04T11:11:00Z">
                <w:pPr/>
              </w:pPrChange>
            </w:pPr>
            <w:ins w:id="32440" w:author="pete jones" w:date="2022-01-04T11:06:00Z">
              <w:r w:rsidRPr="00FF6A71">
                <w:rPr>
                  <w:rFonts w:ascii="Calibri" w:hAnsi="Calibri" w:cs="Calibri"/>
                  <w:color w:val="000000"/>
                  <w:sz w:val="22"/>
                  <w:szCs w:val="22"/>
                </w:rPr>
                <w:t>55</w:t>
              </w:r>
            </w:ins>
          </w:p>
        </w:tc>
        <w:tc>
          <w:tcPr>
            <w:tcW w:w="787" w:type="dxa"/>
            <w:tcBorders>
              <w:top w:val="nil"/>
              <w:left w:val="nil"/>
              <w:bottom w:val="single" w:sz="4" w:space="0" w:color="auto"/>
              <w:right w:val="single" w:sz="8" w:space="0" w:color="auto"/>
            </w:tcBorders>
            <w:shd w:val="clear" w:color="auto" w:fill="auto"/>
            <w:noWrap/>
            <w:vAlign w:val="center"/>
            <w:hideMark/>
          </w:tcPr>
          <w:p w14:paraId="27C4BD95" w14:textId="77777777" w:rsidR="00EF6EE1" w:rsidRPr="00FF6A71" w:rsidRDefault="00EF6EE1">
            <w:pPr>
              <w:spacing w:before="0" w:after="0" w:line="240" w:lineRule="auto"/>
              <w:rPr>
                <w:ins w:id="32441" w:author="pete jones" w:date="2022-01-04T11:06:00Z"/>
                <w:rFonts w:ascii="Calibri" w:hAnsi="Calibri" w:cs="Calibri"/>
                <w:color w:val="000000"/>
                <w:sz w:val="22"/>
                <w:szCs w:val="22"/>
              </w:rPr>
              <w:pPrChange w:id="32442" w:author="pete jones" w:date="2022-01-04T11:11:00Z">
                <w:pPr/>
              </w:pPrChange>
            </w:pPr>
            <w:ins w:id="32443" w:author="pete jones" w:date="2022-01-04T11:06:00Z">
              <w:r w:rsidRPr="00FF6A71">
                <w:rPr>
                  <w:rFonts w:ascii="Calibri" w:hAnsi="Calibri" w:cs="Calibri"/>
                  <w:color w:val="000000"/>
                  <w:sz w:val="22"/>
                  <w:szCs w:val="22"/>
                </w:rPr>
                <w:t>13%</w:t>
              </w:r>
            </w:ins>
          </w:p>
        </w:tc>
      </w:tr>
      <w:tr w:rsidR="00EF6EE1" w:rsidRPr="00FF6A71" w14:paraId="012265DF" w14:textId="77777777" w:rsidTr="00015922">
        <w:trPr>
          <w:trHeight w:val="300"/>
          <w:jc w:val="center"/>
          <w:ins w:id="32444" w:author="pete jones" w:date="2022-01-04T11:06:00Z"/>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2924D6BC" w14:textId="77777777" w:rsidR="00EF6EE1" w:rsidRPr="00FF6A71" w:rsidRDefault="00EF6EE1">
            <w:pPr>
              <w:spacing w:before="0" w:after="0" w:line="240" w:lineRule="auto"/>
              <w:rPr>
                <w:ins w:id="32445" w:author="pete jones" w:date="2022-01-04T11:06:00Z"/>
                <w:rFonts w:ascii="Calibri" w:hAnsi="Calibri" w:cs="Calibri"/>
                <w:color w:val="000000"/>
                <w:sz w:val="22"/>
                <w:szCs w:val="22"/>
              </w:rPr>
              <w:pPrChange w:id="32446" w:author="pete jones" w:date="2022-01-04T11:11:00Z">
                <w:pPr/>
              </w:pPrChange>
            </w:pPr>
            <w:ins w:id="32447" w:author="pete jones" w:date="2022-01-04T11:06:00Z">
              <w:r w:rsidRPr="00FF6A71">
                <w:rPr>
                  <w:rFonts w:ascii="Calibri" w:hAnsi="Calibri" w:cs="Calibri"/>
                  <w:color w:val="000000"/>
                  <w:sz w:val="22"/>
                  <w:szCs w:val="22"/>
                </w:rPr>
                <w:t>L3</w:t>
              </w:r>
            </w:ins>
          </w:p>
        </w:tc>
        <w:tc>
          <w:tcPr>
            <w:tcW w:w="498" w:type="dxa"/>
            <w:tcBorders>
              <w:top w:val="nil"/>
              <w:left w:val="nil"/>
              <w:bottom w:val="single" w:sz="4" w:space="0" w:color="auto"/>
              <w:right w:val="single" w:sz="4" w:space="0" w:color="auto"/>
            </w:tcBorders>
            <w:shd w:val="clear" w:color="auto" w:fill="auto"/>
            <w:noWrap/>
            <w:vAlign w:val="center"/>
            <w:hideMark/>
          </w:tcPr>
          <w:p w14:paraId="054EC617" w14:textId="77777777" w:rsidR="00EF6EE1" w:rsidRPr="00FF6A71" w:rsidRDefault="00EF6EE1">
            <w:pPr>
              <w:spacing w:before="0" w:after="0" w:line="240" w:lineRule="auto"/>
              <w:rPr>
                <w:ins w:id="32448" w:author="pete jones" w:date="2022-01-04T11:06:00Z"/>
                <w:rFonts w:ascii="Calibri" w:hAnsi="Calibri" w:cs="Calibri"/>
                <w:color w:val="000000"/>
                <w:sz w:val="22"/>
                <w:szCs w:val="22"/>
              </w:rPr>
              <w:pPrChange w:id="32449" w:author="pete jones" w:date="2022-01-04T11:11:00Z">
                <w:pPr/>
              </w:pPrChange>
            </w:pPr>
            <w:ins w:id="32450" w:author="pete jones" w:date="2022-01-04T11:06:00Z">
              <w:r w:rsidRPr="00FF6A71">
                <w:rPr>
                  <w:rFonts w:ascii="Calibri" w:hAnsi="Calibri" w:cs="Calibri"/>
                  <w:color w:val="000000"/>
                  <w:sz w:val="22"/>
                  <w:szCs w:val="22"/>
                </w:rPr>
                <w:t>14</w:t>
              </w:r>
            </w:ins>
          </w:p>
        </w:tc>
        <w:tc>
          <w:tcPr>
            <w:tcW w:w="498" w:type="dxa"/>
            <w:tcBorders>
              <w:top w:val="nil"/>
              <w:left w:val="nil"/>
              <w:bottom w:val="single" w:sz="4" w:space="0" w:color="auto"/>
              <w:right w:val="single" w:sz="4" w:space="0" w:color="auto"/>
            </w:tcBorders>
            <w:shd w:val="clear" w:color="auto" w:fill="auto"/>
            <w:noWrap/>
            <w:vAlign w:val="center"/>
            <w:hideMark/>
          </w:tcPr>
          <w:p w14:paraId="3A120106" w14:textId="77777777" w:rsidR="00EF6EE1" w:rsidRPr="00FF6A71" w:rsidRDefault="00EF6EE1">
            <w:pPr>
              <w:spacing w:before="0" w:after="0" w:line="240" w:lineRule="auto"/>
              <w:rPr>
                <w:ins w:id="32451" w:author="pete jones" w:date="2022-01-04T11:06:00Z"/>
                <w:rFonts w:ascii="Calibri" w:hAnsi="Calibri" w:cs="Calibri"/>
                <w:color w:val="000000"/>
                <w:sz w:val="22"/>
                <w:szCs w:val="22"/>
              </w:rPr>
              <w:pPrChange w:id="32452" w:author="pete jones" w:date="2022-01-04T11:11:00Z">
                <w:pPr/>
              </w:pPrChange>
            </w:pPr>
            <w:ins w:id="32453" w:author="pete jones" w:date="2022-01-04T11:06:00Z">
              <w:r w:rsidRPr="00FF6A71">
                <w:rPr>
                  <w:rFonts w:ascii="Calibri" w:hAnsi="Calibri" w:cs="Calibri"/>
                  <w:color w:val="000000"/>
                  <w:sz w:val="22"/>
                  <w:szCs w:val="22"/>
                </w:rPr>
                <w:t>51</w:t>
              </w:r>
            </w:ins>
          </w:p>
        </w:tc>
        <w:tc>
          <w:tcPr>
            <w:tcW w:w="597" w:type="dxa"/>
            <w:tcBorders>
              <w:top w:val="nil"/>
              <w:left w:val="nil"/>
              <w:bottom w:val="single" w:sz="4" w:space="0" w:color="auto"/>
              <w:right w:val="nil"/>
            </w:tcBorders>
            <w:shd w:val="clear" w:color="auto" w:fill="auto"/>
            <w:noWrap/>
            <w:vAlign w:val="center"/>
            <w:hideMark/>
          </w:tcPr>
          <w:p w14:paraId="5FBE2483" w14:textId="77777777" w:rsidR="00EF6EE1" w:rsidRPr="00FF6A71" w:rsidRDefault="00EF6EE1">
            <w:pPr>
              <w:spacing w:before="0" w:after="0" w:line="240" w:lineRule="auto"/>
              <w:rPr>
                <w:ins w:id="32454" w:author="pete jones" w:date="2022-01-04T11:06:00Z"/>
                <w:rFonts w:ascii="Calibri" w:hAnsi="Calibri" w:cs="Calibri"/>
                <w:color w:val="000000"/>
                <w:sz w:val="22"/>
                <w:szCs w:val="22"/>
              </w:rPr>
              <w:pPrChange w:id="32455" w:author="pete jones" w:date="2022-01-04T11:11:00Z">
                <w:pPr/>
              </w:pPrChange>
            </w:pPr>
            <w:ins w:id="32456" w:author="pete jones" w:date="2022-01-04T11:06:00Z">
              <w:r w:rsidRPr="00FF6A71">
                <w:rPr>
                  <w:rFonts w:ascii="Calibri" w:hAnsi="Calibri" w:cs="Calibri"/>
                  <w:color w:val="000000"/>
                  <w:sz w:val="22"/>
                  <w:szCs w:val="22"/>
                </w:rPr>
                <w:t>18%</w:t>
              </w:r>
            </w:ins>
          </w:p>
        </w:tc>
        <w:tc>
          <w:tcPr>
            <w:tcW w:w="498" w:type="dxa"/>
            <w:tcBorders>
              <w:top w:val="nil"/>
              <w:left w:val="single" w:sz="8" w:space="0" w:color="auto"/>
              <w:bottom w:val="single" w:sz="4" w:space="0" w:color="auto"/>
              <w:right w:val="single" w:sz="4" w:space="0" w:color="auto"/>
            </w:tcBorders>
            <w:shd w:val="clear" w:color="auto" w:fill="auto"/>
            <w:noWrap/>
            <w:vAlign w:val="center"/>
            <w:hideMark/>
          </w:tcPr>
          <w:p w14:paraId="1C8B8D8F" w14:textId="77777777" w:rsidR="00EF6EE1" w:rsidRPr="00FF6A71" w:rsidRDefault="00EF6EE1">
            <w:pPr>
              <w:spacing w:before="0" w:after="0" w:line="240" w:lineRule="auto"/>
              <w:rPr>
                <w:ins w:id="32457" w:author="pete jones" w:date="2022-01-04T11:06:00Z"/>
                <w:rFonts w:ascii="Calibri" w:hAnsi="Calibri" w:cs="Calibri"/>
                <w:color w:val="000000"/>
                <w:sz w:val="22"/>
                <w:szCs w:val="22"/>
              </w:rPr>
              <w:pPrChange w:id="32458" w:author="pete jones" w:date="2022-01-04T11:11:00Z">
                <w:pPr/>
              </w:pPrChange>
            </w:pPr>
            <w:ins w:id="32459" w:author="pete jones" w:date="2022-01-04T11:06:00Z">
              <w:r w:rsidRPr="00FF6A71">
                <w:rPr>
                  <w:rFonts w:ascii="Calibri" w:hAnsi="Calibri" w:cs="Calibri"/>
                  <w:color w:val="000000"/>
                  <w:sz w:val="22"/>
                  <w:szCs w:val="22"/>
                </w:rPr>
                <w:t>4</w:t>
              </w:r>
            </w:ins>
          </w:p>
        </w:tc>
        <w:tc>
          <w:tcPr>
            <w:tcW w:w="774" w:type="dxa"/>
            <w:tcBorders>
              <w:top w:val="nil"/>
              <w:left w:val="nil"/>
              <w:bottom w:val="single" w:sz="4" w:space="0" w:color="auto"/>
              <w:right w:val="single" w:sz="4" w:space="0" w:color="auto"/>
            </w:tcBorders>
            <w:shd w:val="clear" w:color="auto" w:fill="auto"/>
            <w:noWrap/>
            <w:vAlign w:val="center"/>
            <w:hideMark/>
          </w:tcPr>
          <w:p w14:paraId="30C263DE" w14:textId="77777777" w:rsidR="00EF6EE1" w:rsidRPr="00FF6A71" w:rsidRDefault="00EF6EE1">
            <w:pPr>
              <w:spacing w:before="0" w:after="0" w:line="240" w:lineRule="auto"/>
              <w:rPr>
                <w:ins w:id="32460" w:author="pete jones" w:date="2022-01-04T11:06:00Z"/>
                <w:rFonts w:ascii="Calibri" w:hAnsi="Calibri" w:cs="Calibri"/>
                <w:color w:val="000000"/>
                <w:sz w:val="22"/>
                <w:szCs w:val="22"/>
              </w:rPr>
              <w:pPrChange w:id="32461" w:author="pete jones" w:date="2022-01-04T11:11:00Z">
                <w:pPr/>
              </w:pPrChange>
            </w:pPr>
            <w:ins w:id="32462" w:author="pete jones" w:date="2022-01-04T11:06:00Z">
              <w:r w:rsidRPr="00FF6A71">
                <w:rPr>
                  <w:rFonts w:ascii="Calibri" w:hAnsi="Calibri" w:cs="Calibri"/>
                  <w:color w:val="000000"/>
                  <w:sz w:val="22"/>
                  <w:szCs w:val="22"/>
                </w:rPr>
                <w:t>116</w:t>
              </w:r>
            </w:ins>
          </w:p>
        </w:tc>
        <w:tc>
          <w:tcPr>
            <w:tcW w:w="774" w:type="dxa"/>
            <w:tcBorders>
              <w:top w:val="nil"/>
              <w:left w:val="nil"/>
              <w:bottom w:val="single" w:sz="4" w:space="0" w:color="auto"/>
              <w:right w:val="single" w:sz="8" w:space="0" w:color="auto"/>
            </w:tcBorders>
            <w:shd w:val="clear" w:color="auto" w:fill="auto"/>
            <w:noWrap/>
            <w:vAlign w:val="center"/>
            <w:hideMark/>
          </w:tcPr>
          <w:p w14:paraId="2C7E08FA" w14:textId="77777777" w:rsidR="00EF6EE1" w:rsidRPr="00FF6A71" w:rsidRDefault="00EF6EE1">
            <w:pPr>
              <w:spacing w:before="0" w:after="0" w:line="240" w:lineRule="auto"/>
              <w:rPr>
                <w:ins w:id="32463" w:author="pete jones" w:date="2022-01-04T11:06:00Z"/>
                <w:rFonts w:ascii="Calibri" w:hAnsi="Calibri" w:cs="Calibri"/>
                <w:color w:val="000000"/>
                <w:sz w:val="22"/>
                <w:szCs w:val="22"/>
              </w:rPr>
              <w:pPrChange w:id="32464" w:author="pete jones" w:date="2022-01-04T11:11:00Z">
                <w:pPr/>
              </w:pPrChange>
            </w:pPr>
            <w:ins w:id="32465" w:author="pete jones" w:date="2022-01-04T11:06:00Z">
              <w:r w:rsidRPr="00FF6A71">
                <w:rPr>
                  <w:rFonts w:ascii="Calibri" w:hAnsi="Calibri" w:cs="Calibri"/>
                  <w:color w:val="000000"/>
                  <w:sz w:val="22"/>
                  <w:szCs w:val="22"/>
                </w:rPr>
                <w:t>5%</w:t>
              </w:r>
            </w:ins>
          </w:p>
        </w:tc>
        <w:tc>
          <w:tcPr>
            <w:tcW w:w="498" w:type="dxa"/>
            <w:tcBorders>
              <w:top w:val="nil"/>
              <w:left w:val="nil"/>
              <w:bottom w:val="single" w:sz="4" w:space="0" w:color="auto"/>
              <w:right w:val="single" w:sz="4" w:space="0" w:color="auto"/>
            </w:tcBorders>
            <w:shd w:val="clear" w:color="auto" w:fill="auto"/>
            <w:noWrap/>
            <w:vAlign w:val="center"/>
            <w:hideMark/>
          </w:tcPr>
          <w:p w14:paraId="7A2B23AD" w14:textId="77777777" w:rsidR="00EF6EE1" w:rsidRPr="00FF6A71" w:rsidRDefault="00EF6EE1">
            <w:pPr>
              <w:spacing w:before="0" w:after="0" w:line="240" w:lineRule="auto"/>
              <w:rPr>
                <w:ins w:id="32466" w:author="pete jones" w:date="2022-01-04T11:06:00Z"/>
                <w:rFonts w:ascii="Calibri" w:hAnsi="Calibri" w:cs="Calibri"/>
                <w:color w:val="000000"/>
                <w:sz w:val="22"/>
                <w:szCs w:val="22"/>
              </w:rPr>
              <w:pPrChange w:id="32467" w:author="pete jones" w:date="2022-01-04T11:11:00Z">
                <w:pPr/>
              </w:pPrChange>
            </w:pPr>
            <w:ins w:id="32468" w:author="pete jones" w:date="2022-01-04T11:06:00Z">
              <w:r w:rsidRPr="00FF6A71">
                <w:rPr>
                  <w:rFonts w:ascii="Calibri" w:hAnsi="Calibri" w:cs="Calibri"/>
                  <w:color w:val="000000"/>
                  <w:sz w:val="22"/>
                  <w:szCs w:val="22"/>
                </w:rPr>
                <w:t>11</w:t>
              </w:r>
            </w:ins>
          </w:p>
        </w:tc>
        <w:tc>
          <w:tcPr>
            <w:tcW w:w="774" w:type="dxa"/>
            <w:tcBorders>
              <w:top w:val="nil"/>
              <w:left w:val="nil"/>
              <w:bottom w:val="single" w:sz="4" w:space="0" w:color="auto"/>
              <w:right w:val="single" w:sz="4" w:space="0" w:color="auto"/>
            </w:tcBorders>
            <w:shd w:val="clear" w:color="auto" w:fill="auto"/>
            <w:noWrap/>
            <w:vAlign w:val="center"/>
            <w:hideMark/>
          </w:tcPr>
          <w:p w14:paraId="6404A147" w14:textId="77777777" w:rsidR="00EF6EE1" w:rsidRPr="00FF6A71" w:rsidRDefault="00EF6EE1">
            <w:pPr>
              <w:spacing w:before="0" w:after="0" w:line="240" w:lineRule="auto"/>
              <w:rPr>
                <w:ins w:id="32469" w:author="pete jones" w:date="2022-01-04T11:06:00Z"/>
                <w:rFonts w:ascii="Calibri" w:hAnsi="Calibri" w:cs="Calibri"/>
                <w:color w:val="000000"/>
                <w:sz w:val="22"/>
                <w:szCs w:val="22"/>
              </w:rPr>
              <w:pPrChange w:id="32470" w:author="pete jones" w:date="2022-01-04T11:11:00Z">
                <w:pPr/>
              </w:pPrChange>
            </w:pPr>
            <w:ins w:id="32471" w:author="pete jones" w:date="2022-01-04T11:06:00Z">
              <w:r w:rsidRPr="00FF6A71">
                <w:rPr>
                  <w:rFonts w:ascii="Calibri" w:hAnsi="Calibri" w:cs="Calibri"/>
                  <w:color w:val="000000"/>
                  <w:sz w:val="22"/>
                  <w:szCs w:val="22"/>
                </w:rPr>
                <w:t>34</w:t>
              </w:r>
            </w:ins>
          </w:p>
        </w:tc>
        <w:tc>
          <w:tcPr>
            <w:tcW w:w="787" w:type="dxa"/>
            <w:tcBorders>
              <w:top w:val="nil"/>
              <w:left w:val="nil"/>
              <w:bottom w:val="single" w:sz="4" w:space="0" w:color="auto"/>
              <w:right w:val="single" w:sz="8" w:space="0" w:color="auto"/>
            </w:tcBorders>
            <w:shd w:val="clear" w:color="auto" w:fill="auto"/>
            <w:noWrap/>
            <w:vAlign w:val="center"/>
            <w:hideMark/>
          </w:tcPr>
          <w:p w14:paraId="20ABFD55" w14:textId="77777777" w:rsidR="00EF6EE1" w:rsidRPr="00FF6A71" w:rsidRDefault="00EF6EE1">
            <w:pPr>
              <w:spacing w:before="0" w:after="0" w:line="240" w:lineRule="auto"/>
              <w:rPr>
                <w:ins w:id="32472" w:author="pete jones" w:date="2022-01-04T11:06:00Z"/>
                <w:rFonts w:ascii="Calibri" w:hAnsi="Calibri" w:cs="Calibri"/>
                <w:color w:val="000000"/>
                <w:sz w:val="22"/>
                <w:szCs w:val="22"/>
              </w:rPr>
              <w:pPrChange w:id="32473" w:author="pete jones" w:date="2022-01-04T11:11:00Z">
                <w:pPr/>
              </w:pPrChange>
            </w:pPr>
            <w:ins w:id="32474" w:author="pete jones" w:date="2022-01-04T11:06:00Z">
              <w:r w:rsidRPr="00FF6A71">
                <w:rPr>
                  <w:rFonts w:ascii="Calibri" w:hAnsi="Calibri" w:cs="Calibri"/>
                  <w:color w:val="000000"/>
                  <w:sz w:val="22"/>
                  <w:szCs w:val="22"/>
                </w:rPr>
                <w:t>13%</w:t>
              </w:r>
            </w:ins>
          </w:p>
        </w:tc>
      </w:tr>
      <w:tr w:rsidR="00EF6EE1" w:rsidRPr="00FF6A71" w14:paraId="56522406" w14:textId="77777777" w:rsidTr="00015922">
        <w:trPr>
          <w:trHeight w:val="315"/>
          <w:jc w:val="center"/>
          <w:ins w:id="32475" w:author="pete jones" w:date="2022-01-04T11:06:00Z"/>
        </w:trPr>
        <w:tc>
          <w:tcPr>
            <w:tcW w:w="1860" w:type="dxa"/>
            <w:tcBorders>
              <w:top w:val="nil"/>
              <w:left w:val="single" w:sz="8" w:space="0" w:color="auto"/>
              <w:bottom w:val="single" w:sz="8" w:space="0" w:color="auto"/>
              <w:right w:val="single" w:sz="8" w:space="0" w:color="auto"/>
            </w:tcBorders>
            <w:shd w:val="clear" w:color="auto" w:fill="auto"/>
            <w:noWrap/>
            <w:vAlign w:val="center"/>
            <w:hideMark/>
          </w:tcPr>
          <w:p w14:paraId="1FAAD423" w14:textId="77777777" w:rsidR="00EF6EE1" w:rsidRPr="00FF6A71" w:rsidRDefault="00EF6EE1">
            <w:pPr>
              <w:spacing w:before="0" w:after="0" w:line="240" w:lineRule="auto"/>
              <w:rPr>
                <w:ins w:id="32476" w:author="pete jones" w:date="2022-01-04T11:06:00Z"/>
                <w:rFonts w:ascii="Calibri" w:hAnsi="Calibri" w:cs="Calibri"/>
                <w:color w:val="000000"/>
                <w:sz w:val="22"/>
                <w:szCs w:val="22"/>
              </w:rPr>
              <w:pPrChange w:id="32477" w:author="pete jones" w:date="2022-01-04T11:11:00Z">
                <w:pPr/>
              </w:pPrChange>
            </w:pPr>
            <w:ins w:id="32478" w:author="pete jones" w:date="2022-01-04T11:06:00Z">
              <w:r w:rsidRPr="00FF6A71">
                <w:rPr>
                  <w:rFonts w:ascii="Calibri" w:hAnsi="Calibri" w:cs="Calibri"/>
                  <w:color w:val="000000"/>
                  <w:sz w:val="22"/>
                  <w:szCs w:val="22"/>
                </w:rPr>
                <w:t>Other</w:t>
              </w:r>
            </w:ins>
          </w:p>
        </w:tc>
        <w:tc>
          <w:tcPr>
            <w:tcW w:w="498" w:type="dxa"/>
            <w:tcBorders>
              <w:top w:val="nil"/>
              <w:left w:val="nil"/>
              <w:bottom w:val="single" w:sz="8" w:space="0" w:color="auto"/>
              <w:right w:val="single" w:sz="4" w:space="0" w:color="auto"/>
            </w:tcBorders>
            <w:shd w:val="clear" w:color="auto" w:fill="auto"/>
            <w:noWrap/>
            <w:vAlign w:val="center"/>
            <w:hideMark/>
          </w:tcPr>
          <w:p w14:paraId="7798F810" w14:textId="77777777" w:rsidR="00EF6EE1" w:rsidRPr="00FF6A71" w:rsidRDefault="00EF6EE1">
            <w:pPr>
              <w:spacing w:before="0" w:after="0" w:line="240" w:lineRule="auto"/>
              <w:rPr>
                <w:ins w:id="32479" w:author="pete jones" w:date="2022-01-04T11:06:00Z"/>
                <w:rFonts w:ascii="Calibri" w:hAnsi="Calibri" w:cs="Calibri"/>
                <w:color w:val="000000"/>
                <w:sz w:val="22"/>
                <w:szCs w:val="22"/>
              </w:rPr>
              <w:pPrChange w:id="32480" w:author="pete jones" w:date="2022-01-04T11:11:00Z">
                <w:pPr/>
              </w:pPrChange>
            </w:pPr>
            <w:ins w:id="32481" w:author="pete jones" w:date="2022-01-04T11:06:00Z">
              <w:r w:rsidRPr="00FF6A71">
                <w:rPr>
                  <w:rFonts w:ascii="Calibri" w:hAnsi="Calibri" w:cs="Calibri"/>
                  <w:color w:val="000000"/>
                  <w:sz w:val="22"/>
                  <w:szCs w:val="22"/>
                </w:rPr>
                <w:t>23</w:t>
              </w:r>
            </w:ins>
          </w:p>
        </w:tc>
        <w:tc>
          <w:tcPr>
            <w:tcW w:w="498" w:type="dxa"/>
            <w:tcBorders>
              <w:top w:val="nil"/>
              <w:left w:val="nil"/>
              <w:bottom w:val="single" w:sz="8" w:space="0" w:color="auto"/>
              <w:right w:val="single" w:sz="4" w:space="0" w:color="auto"/>
            </w:tcBorders>
            <w:shd w:val="clear" w:color="auto" w:fill="auto"/>
            <w:noWrap/>
            <w:vAlign w:val="center"/>
            <w:hideMark/>
          </w:tcPr>
          <w:p w14:paraId="42716FBE" w14:textId="77777777" w:rsidR="00EF6EE1" w:rsidRPr="00FF6A71" w:rsidRDefault="00EF6EE1">
            <w:pPr>
              <w:spacing w:before="0" w:after="0" w:line="240" w:lineRule="auto"/>
              <w:rPr>
                <w:ins w:id="32482" w:author="pete jones" w:date="2022-01-04T11:06:00Z"/>
                <w:rFonts w:ascii="Calibri" w:hAnsi="Calibri" w:cs="Calibri"/>
                <w:color w:val="000000"/>
                <w:sz w:val="22"/>
                <w:szCs w:val="22"/>
              </w:rPr>
              <w:pPrChange w:id="32483" w:author="pete jones" w:date="2022-01-04T11:11:00Z">
                <w:pPr/>
              </w:pPrChange>
            </w:pPr>
            <w:ins w:id="32484" w:author="pete jones" w:date="2022-01-04T11:06:00Z">
              <w:r w:rsidRPr="00FF6A71">
                <w:rPr>
                  <w:rFonts w:ascii="Calibri" w:hAnsi="Calibri" w:cs="Calibri"/>
                  <w:color w:val="000000"/>
                  <w:sz w:val="22"/>
                  <w:szCs w:val="22"/>
                </w:rPr>
                <w:t>10</w:t>
              </w:r>
            </w:ins>
          </w:p>
        </w:tc>
        <w:tc>
          <w:tcPr>
            <w:tcW w:w="597" w:type="dxa"/>
            <w:tcBorders>
              <w:top w:val="nil"/>
              <w:left w:val="nil"/>
              <w:bottom w:val="single" w:sz="8" w:space="0" w:color="auto"/>
              <w:right w:val="nil"/>
            </w:tcBorders>
            <w:shd w:val="clear" w:color="auto" w:fill="auto"/>
            <w:noWrap/>
            <w:vAlign w:val="center"/>
            <w:hideMark/>
          </w:tcPr>
          <w:p w14:paraId="14D899E0" w14:textId="77777777" w:rsidR="00EF6EE1" w:rsidRPr="00FF6A71" w:rsidRDefault="00EF6EE1">
            <w:pPr>
              <w:spacing w:before="0" w:after="0" w:line="240" w:lineRule="auto"/>
              <w:rPr>
                <w:ins w:id="32485" w:author="pete jones" w:date="2022-01-04T11:06:00Z"/>
                <w:rFonts w:ascii="Calibri" w:hAnsi="Calibri" w:cs="Calibri"/>
                <w:color w:val="000000"/>
                <w:sz w:val="22"/>
                <w:szCs w:val="22"/>
              </w:rPr>
              <w:pPrChange w:id="32486" w:author="pete jones" w:date="2022-01-04T11:11:00Z">
                <w:pPr/>
              </w:pPrChange>
            </w:pPr>
            <w:ins w:id="32487" w:author="pete jones" w:date="2022-01-04T11:06:00Z">
              <w:r w:rsidRPr="00FF6A71">
                <w:rPr>
                  <w:rFonts w:ascii="Calibri" w:hAnsi="Calibri" w:cs="Calibri"/>
                  <w:color w:val="000000"/>
                  <w:sz w:val="22"/>
                  <w:szCs w:val="22"/>
                </w:rPr>
                <w:t>30%</w:t>
              </w:r>
            </w:ins>
          </w:p>
        </w:tc>
        <w:tc>
          <w:tcPr>
            <w:tcW w:w="498" w:type="dxa"/>
            <w:tcBorders>
              <w:top w:val="nil"/>
              <w:left w:val="single" w:sz="8" w:space="0" w:color="auto"/>
              <w:bottom w:val="single" w:sz="8" w:space="0" w:color="auto"/>
              <w:right w:val="single" w:sz="4" w:space="0" w:color="auto"/>
            </w:tcBorders>
            <w:shd w:val="clear" w:color="auto" w:fill="auto"/>
            <w:noWrap/>
            <w:vAlign w:val="center"/>
            <w:hideMark/>
          </w:tcPr>
          <w:p w14:paraId="5493F5A6" w14:textId="77777777" w:rsidR="00EF6EE1" w:rsidRPr="00FF6A71" w:rsidRDefault="00EF6EE1">
            <w:pPr>
              <w:spacing w:before="0" w:after="0" w:line="240" w:lineRule="auto"/>
              <w:rPr>
                <w:ins w:id="32488" w:author="pete jones" w:date="2022-01-04T11:06:00Z"/>
                <w:rFonts w:ascii="Calibri" w:hAnsi="Calibri" w:cs="Calibri"/>
                <w:color w:val="000000"/>
                <w:sz w:val="22"/>
                <w:szCs w:val="22"/>
              </w:rPr>
              <w:pPrChange w:id="32489" w:author="pete jones" w:date="2022-01-04T11:11:00Z">
                <w:pPr/>
              </w:pPrChange>
            </w:pPr>
            <w:ins w:id="32490" w:author="pete jones" w:date="2022-01-04T11:06:00Z">
              <w:r w:rsidRPr="00FF6A71">
                <w:rPr>
                  <w:rFonts w:ascii="Calibri" w:hAnsi="Calibri" w:cs="Calibri"/>
                  <w:color w:val="000000"/>
                  <w:sz w:val="22"/>
                  <w:szCs w:val="22"/>
                </w:rPr>
                <w:t>0</w:t>
              </w:r>
            </w:ins>
          </w:p>
        </w:tc>
        <w:tc>
          <w:tcPr>
            <w:tcW w:w="774" w:type="dxa"/>
            <w:tcBorders>
              <w:top w:val="nil"/>
              <w:left w:val="nil"/>
              <w:bottom w:val="single" w:sz="8" w:space="0" w:color="auto"/>
              <w:right w:val="single" w:sz="4" w:space="0" w:color="auto"/>
            </w:tcBorders>
            <w:shd w:val="clear" w:color="auto" w:fill="auto"/>
            <w:noWrap/>
            <w:vAlign w:val="center"/>
            <w:hideMark/>
          </w:tcPr>
          <w:p w14:paraId="4B43C1E3" w14:textId="77777777" w:rsidR="00EF6EE1" w:rsidRPr="00FF6A71" w:rsidRDefault="00EF6EE1">
            <w:pPr>
              <w:spacing w:before="0" w:after="0" w:line="240" w:lineRule="auto"/>
              <w:rPr>
                <w:ins w:id="32491" w:author="pete jones" w:date="2022-01-04T11:06:00Z"/>
                <w:rFonts w:ascii="Calibri" w:hAnsi="Calibri" w:cs="Calibri"/>
                <w:color w:val="000000"/>
                <w:sz w:val="22"/>
                <w:szCs w:val="22"/>
              </w:rPr>
              <w:pPrChange w:id="32492" w:author="pete jones" w:date="2022-01-04T11:11:00Z">
                <w:pPr/>
              </w:pPrChange>
            </w:pPr>
            <w:ins w:id="32493" w:author="pete jones" w:date="2022-01-04T11:06:00Z">
              <w:r w:rsidRPr="00FF6A71">
                <w:rPr>
                  <w:rFonts w:ascii="Calibri" w:hAnsi="Calibri" w:cs="Calibri"/>
                  <w:color w:val="000000"/>
                  <w:sz w:val="22"/>
                  <w:szCs w:val="22"/>
                </w:rPr>
                <w:t>0</w:t>
              </w:r>
            </w:ins>
          </w:p>
        </w:tc>
        <w:tc>
          <w:tcPr>
            <w:tcW w:w="774" w:type="dxa"/>
            <w:tcBorders>
              <w:top w:val="nil"/>
              <w:left w:val="nil"/>
              <w:bottom w:val="single" w:sz="8" w:space="0" w:color="auto"/>
              <w:right w:val="single" w:sz="8" w:space="0" w:color="auto"/>
            </w:tcBorders>
            <w:shd w:val="clear" w:color="auto" w:fill="auto"/>
            <w:noWrap/>
            <w:vAlign w:val="center"/>
            <w:hideMark/>
          </w:tcPr>
          <w:p w14:paraId="0172007A" w14:textId="77777777" w:rsidR="00EF6EE1" w:rsidRPr="00FF6A71" w:rsidRDefault="00EF6EE1">
            <w:pPr>
              <w:spacing w:before="0" w:after="0" w:line="240" w:lineRule="auto"/>
              <w:rPr>
                <w:ins w:id="32494" w:author="pete jones" w:date="2022-01-04T11:06:00Z"/>
                <w:rFonts w:ascii="Calibri" w:hAnsi="Calibri" w:cs="Calibri"/>
                <w:color w:val="000000"/>
                <w:sz w:val="22"/>
                <w:szCs w:val="22"/>
              </w:rPr>
              <w:pPrChange w:id="32495" w:author="pete jones" w:date="2022-01-04T11:11:00Z">
                <w:pPr/>
              </w:pPrChange>
            </w:pPr>
            <w:ins w:id="32496" w:author="pete jones" w:date="2022-01-04T11:06:00Z">
              <w:r w:rsidRPr="00FF6A71">
                <w:rPr>
                  <w:rFonts w:ascii="Calibri" w:hAnsi="Calibri" w:cs="Calibri"/>
                  <w:color w:val="000000"/>
                  <w:sz w:val="22"/>
                  <w:szCs w:val="22"/>
                </w:rPr>
                <w:t>0%</w:t>
              </w:r>
            </w:ins>
          </w:p>
        </w:tc>
        <w:tc>
          <w:tcPr>
            <w:tcW w:w="498" w:type="dxa"/>
            <w:tcBorders>
              <w:top w:val="nil"/>
              <w:left w:val="nil"/>
              <w:bottom w:val="single" w:sz="8" w:space="0" w:color="auto"/>
              <w:right w:val="single" w:sz="4" w:space="0" w:color="auto"/>
            </w:tcBorders>
            <w:shd w:val="clear" w:color="auto" w:fill="auto"/>
            <w:noWrap/>
            <w:vAlign w:val="center"/>
            <w:hideMark/>
          </w:tcPr>
          <w:p w14:paraId="0D890816" w14:textId="77777777" w:rsidR="00EF6EE1" w:rsidRPr="00FF6A71" w:rsidRDefault="00EF6EE1">
            <w:pPr>
              <w:spacing w:before="0" w:after="0" w:line="240" w:lineRule="auto"/>
              <w:rPr>
                <w:ins w:id="32497" w:author="pete jones" w:date="2022-01-04T11:06:00Z"/>
                <w:rFonts w:ascii="Calibri" w:hAnsi="Calibri" w:cs="Calibri"/>
                <w:color w:val="000000"/>
                <w:sz w:val="22"/>
                <w:szCs w:val="22"/>
              </w:rPr>
              <w:pPrChange w:id="32498" w:author="pete jones" w:date="2022-01-04T11:11:00Z">
                <w:pPr/>
              </w:pPrChange>
            </w:pPr>
            <w:ins w:id="32499" w:author="pete jones" w:date="2022-01-04T11:06:00Z">
              <w:r w:rsidRPr="00FF6A71">
                <w:rPr>
                  <w:rFonts w:ascii="Calibri" w:hAnsi="Calibri" w:cs="Calibri"/>
                  <w:color w:val="000000"/>
                  <w:sz w:val="22"/>
                  <w:szCs w:val="22"/>
                </w:rPr>
                <w:t>23</w:t>
              </w:r>
            </w:ins>
          </w:p>
        </w:tc>
        <w:tc>
          <w:tcPr>
            <w:tcW w:w="774" w:type="dxa"/>
            <w:tcBorders>
              <w:top w:val="nil"/>
              <w:left w:val="nil"/>
              <w:bottom w:val="single" w:sz="8" w:space="0" w:color="auto"/>
              <w:right w:val="single" w:sz="4" w:space="0" w:color="auto"/>
            </w:tcBorders>
            <w:shd w:val="clear" w:color="auto" w:fill="auto"/>
            <w:noWrap/>
            <w:vAlign w:val="center"/>
            <w:hideMark/>
          </w:tcPr>
          <w:p w14:paraId="5D07FD92" w14:textId="77777777" w:rsidR="00EF6EE1" w:rsidRPr="00FF6A71" w:rsidRDefault="00EF6EE1">
            <w:pPr>
              <w:spacing w:before="0" w:after="0" w:line="240" w:lineRule="auto"/>
              <w:rPr>
                <w:ins w:id="32500" w:author="pete jones" w:date="2022-01-04T11:06:00Z"/>
                <w:rFonts w:ascii="Calibri" w:hAnsi="Calibri" w:cs="Calibri"/>
                <w:color w:val="000000"/>
                <w:sz w:val="22"/>
                <w:szCs w:val="22"/>
              </w:rPr>
              <w:pPrChange w:id="32501" w:author="pete jones" w:date="2022-01-04T11:11:00Z">
                <w:pPr/>
              </w:pPrChange>
            </w:pPr>
            <w:ins w:id="32502" w:author="pete jones" w:date="2022-01-04T11:06:00Z">
              <w:r w:rsidRPr="00FF6A71">
                <w:rPr>
                  <w:rFonts w:ascii="Calibri" w:hAnsi="Calibri" w:cs="Calibri"/>
                  <w:color w:val="000000"/>
                  <w:sz w:val="22"/>
                  <w:szCs w:val="22"/>
                </w:rPr>
                <w:t>10</w:t>
              </w:r>
            </w:ins>
          </w:p>
        </w:tc>
        <w:tc>
          <w:tcPr>
            <w:tcW w:w="787" w:type="dxa"/>
            <w:tcBorders>
              <w:top w:val="nil"/>
              <w:left w:val="nil"/>
              <w:bottom w:val="single" w:sz="8" w:space="0" w:color="auto"/>
              <w:right w:val="single" w:sz="8" w:space="0" w:color="auto"/>
            </w:tcBorders>
            <w:shd w:val="clear" w:color="auto" w:fill="auto"/>
            <w:noWrap/>
            <w:vAlign w:val="center"/>
            <w:hideMark/>
          </w:tcPr>
          <w:p w14:paraId="1697BD9E" w14:textId="77777777" w:rsidR="00EF6EE1" w:rsidRPr="00FF6A71" w:rsidRDefault="00EF6EE1">
            <w:pPr>
              <w:spacing w:before="0" w:after="0" w:line="240" w:lineRule="auto"/>
              <w:rPr>
                <w:ins w:id="32503" w:author="pete jones" w:date="2022-01-04T11:06:00Z"/>
                <w:rFonts w:ascii="Calibri" w:hAnsi="Calibri" w:cs="Calibri"/>
                <w:color w:val="000000"/>
                <w:sz w:val="22"/>
                <w:szCs w:val="22"/>
              </w:rPr>
              <w:pPrChange w:id="32504" w:author="pete jones" w:date="2022-01-04T11:11:00Z">
                <w:pPr/>
              </w:pPrChange>
            </w:pPr>
            <w:ins w:id="32505" w:author="pete jones" w:date="2022-01-04T11:06:00Z">
              <w:r w:rsidRPr="00FF6A71">
                <w:rPr>
                  <w:rFonts w:ascii="Calibri" w:hAnsi="Calibri" w:cs="Calibri"/>
                  <w:color w:val="000000"/>
                  <w:sz w:val="22"/>
                  <w:szCs w:val="22"/>
                </w:rPr>
                <w:t>30%</w:t>
              </w:r>
            </w:ins>
          </w:p>
        </w:tc>
      </w:tr>
    </w:tbl>
    <w:p w14:paraId="283CDAEA" w14:textId="77777777" w:rsidR="00EF6EE1" w:rsidRPr="00FF6A71" w:rsidRDefault="00EF6EE1" w:rsidP="00EF6EE1">
      <w:pPr>
        <w:jc w:val="left"/>
        <w:rPr>
          <w:ins w:id="32506" w:author="pete jones" w:date="2022-01-04T11:06:00Z"/>
        </w:rPr>
      </w:pPr>
    </w:p>
    <w:p w14:paraId="41A70997" w14:textId="77777777" w:rsidR="00EF6EE1" w:rsidRPr="00FF6A71" w:rsidRDefault="00EF6EE1">
      <w:pPr>
        <w:jc w:val="center"/>
        <w:rPr>
          <w:ins w:id="32507" w:author="pete jones" w:date="2022-01-04T11:06:00Z"/>
        </w:rPr>
        <w:pPrChange w:id="32508" w:author="pete jones" w:date="2022-01-04T11:17:00Z">
          <w:pPr/>
        </w:pPrChange>
      </w:pPr>
      <w:ins w:id="32509" w:author="pete jones" w:date="2022-01-04T11:06:00Z">
        <w:r w:rsidRPr="00C15005">
          <w:rPr>
            <w:noProof/>
          </w:rPr>
          <w:lastRenderedPageBreak/>
          <w:drawing>
            <wp:inline distT="0" distB="0" distL="0" distR="0" wp14:anchorId="098AE6AC" wp14:editId="30C01C6B">
              <wp:extent cx="2928006" cy="1760048"/>
              <wp:effectExtent l="0" t="0" r="5715" b="0"/>
              <wp:docPr id="345253010" name="Picture 345253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953045" cy="1775099"/>
                      </a:xfrm>
                      <a:prstGeom prst="rect">
                        <a:avLst/>
                      </a:prstGeom>
                      <a:noFill/>
                    </pic:spPr>
                  </pic:pic>
                </a:graphicData>
              </a:graphic>
            </wp:inline>
          </w:drawing>
        </w:r>
      </w:ins>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
        <w:gridCol w:w="449"/>
        <w:gridCol w:w="449"/>
        <w:gridCol w:w="449"/>
        <w:gridCol w:w="449"/>
        <w:gridCol w:w="449"/>
        <w:gridCol w:w="450"/>
        <w:gridCol w:w="450"/>
        <w:gridCol w:w="450"/>
        <w:gridCol w:w="450"/>
        <w:gridCol w:w="450"/>
        <w:gridCol w:w="450"/>
        <w:gridCol w:w="450"/>
        <w:gridCol w:w="450"/>
        <w:gridCol w:w="450"/>
        <w:gridCol w:w="450"/>
        <w:gridCol w:w="450"/>
        <w:gridCol w:w="450"/>
        <w:gridCol w:w="450"/>
        <w:gridCol w:w="450"/>
        <w:tblGridChange w:id="32510">
          <w:tblGrid>
            <w:gridCol w:w="471"/>
            <w:gridCol w:w="449"/>
            <w:gridCol w:w="449"/>
            <w:gridCol w:w="449"/>
            <w:gridCol w:w="449"/>
            <w:gridCol w:w="449"/>
            <w:gridCol w:w="450"/>
            <w:gridCol w:w="450"/>
            <w:gridCol w:w="450"/>
            <w:gridCol w:w="450"/>
            <w:gridCol w:w="450"/>
            <w:gridCol w:w="450"/>
            <w:gridCol w:w="450"/>
            <w:gridCol w:w="450"/>
            <w:gridCol w:w="450"/>
            <w:gridCol w:w="450"/>
            <w:gridCol w:w="450"/>
            <w:gridCol w:w="450"/>
            <w:gridCol w:w="450"/>
            <w:gridCol w:w="450"/>
          </w:tblGrid>
        </w:tblGridChange>
      </w:tblGrid>
      <w:tr w:rsidR="00C030B6" w:rsidRPr="00FF6A71" w14:paraId="52438427" w14:textId="77777777" w:rsidTr="00F078C6">
        <w:trPr>
          <w:cantSplit/>
          <w:trHeight w:val="1702"/>
          <w:ins w:id="32511" w:author="pete jones" w:date="2022-01-04T11:06:00Z"/>
        </w:trPr>
        <w:tc>
          <w:tcPr>
            <w:tcW w:w="471" w:type="dxa"/>
            <w:shd w:val="clear" w:color="auto" w:fill="D9D9D9" w:themeFill="background1" w:themeFillShade="D9"/>
            <w:textDirection w:val="btLr"/>
            <w:tcFitText/>
            <w:vAlign w:val="center"/>
            <w:hideMark/>
          </w:tcPr>
          <w:p w14:paraId="4027C3BE" w14:textId="77777777" w:rsidR="00EF6EE1" w:rsidRPr="00FF6A71" w:rsidRDefault="00EF6EE1">
            <w:pPr>
              <w:spacing w:before="0" w:after="0" w:line="240" w:lineRule="auto"/>
              <w:ind w:left="113" w:right="113"/>
              <w:jc w:val="left"/>
              <w:rPr>
                <w:ins w:id="32512" w:author="pete jones" w:date="2022-01-04T11:06:00Z"/>
                <w:b/>
                <w:bCs/>
              </w:rPr>
              <w:pPrChange w:id="32513" w:author="pete jones" w:date="2022-01-04T11:11:00Z">
                <w:pPr>
                  <w:ind w:left="113" w:right="113"/>
                  <w:jc w:val="left"/>
                </w:pPr>
              </w:pPrChange>
            </w:pPr>
            <w:ins w:id="32514" w:author="pete jones" w:date="2022-01-04T11:06:00Z">
              <w:r w:rsidRPr="00F078C6">
                <w:rPr>
                  <w:b/>
                  <w:bCs/>
                </w:rPr>
                <w:t>UCAS score</w:t>
              </w:r>
            </w:ins>
          </w:p>
        </w:tc>
        <w:tc>
          <w:tcPr>
            <w:tcW w:w="449" w:type="dxa"/>
            <w:shd w:val="clear" w:color="auto" w:fill="D9D9D9" w:themeFill="background1" w:themeFillShade="D9"/>
            <w:noWrap/>
            <w:textDirection w:val="btLr"/>
            <w:tcFitText/>
            <w:vAlign w:val="center"/>
            <w:hideMark/>
          </w:tcPr>
          <w:p w14:paraId="508D1A5A" w14:textId="77777777" w:rsidR="00EF6EE1" w:rsidRPr="00FF6A71" w:rsidRDefault="00EF6EE1">
            <w:pPr>
              <w:spacing w:before="0" w:after="0" w:line="240" w:lineRule="auto"/>
              <w:ind w:left="113" w:right="113"/>
              <w:jc w:val="left"/>
              <w:rPr>
                <w:ins w:id="32515" w:author="pete jones" w:date="2022-01-04T11:06:00Z"/>
                <w:b/>
                <w:bCs/>
              </w:rPr>
              <w:pPrChange w:id="32516" w:author="pete jones" w:date="2022-01-04T11:11:00Z">
                <w:pPr>
                  <w:ind w:left="113" w:right="113"/>
                  <w:jc w:val="left"/>
                </w:pPr>
              </w:pPrChange>
            </w:pPr>
            <w:ins w:id="32517" w:author="pete jones" w:date="2022-01-04T11:06:00Z">
              <w:r w:rsidRPr="00FF6A71">
                <w:rPr>
                  <w:b/>
                  <w:bCs/>
                </w:rPr>
                <w:t>A-Level</w:t>
              </w:r>
            </w:ins>
          </w:p>
        </w:tc>
        <w:tc>
          <w:tcPr>
            <w:tcW w:w="449" w:type="dxa"/>
            <w:shd w:val="clear" w:color="auto" w:fill="D9D9D9" w:themeFill="background1" w:themeFillShade="D9"/>
            <w:noWrap/>
            <w:textDirection w:val="btLr"/>
            <w:tcFitText/>
            <w:vAlign w:val="center"/>
            <w:hideMark/>
          </w:tcPr>
          <w:p w14:paraId="5038CFBA" w14:textId="77777777" w:rsidR="00EF6EE1" w:rsidRPr="00FF6A71" w:rsidRDefault="00EF6EE1">
            <w:pPr>
              <w:spacing w:before="0" w:after="0" w:line="240" w:lineRule="auto"/>
              <w:ind w:left="113" w:right="113"/>
              <w:jc w:val="left"/>
              <w:rPr>
                <w:ins w:id="32518" w:author="pete jones" w:date="2022-01-04T11:06:00Z"/>
                <w:b/>
                <w:bCs/>
              </w:rPr>
              <w:pPrChange w:id="32519" w:author="pete jones" w:date="2022-01-04T11:11:00Z">
                <w:pPr>
                  <w:ind w:left="113" w:right="113"/>
                  <w:jc w:val="left"/>
                </w:pPr>
              </w:pPrChange>
            </w:pPr>
            <w:ins w:id="32520" w:author="pete jones" w:date="2022-01-04T11:06:00Z">
              <w:r w:rsidRPr="003B3BAE">
                <w:rPr>
                  <w:b/>
                  <w:bCs/>
                </w:rPr>
                <w:t>Btec</w:t>
              </w:r>
            </w:ins>
          </w:p>
        </w:tc>
        <w:tc>
          <w:tcPr>
            <w:tcW w:w="449" w:type="dxa"/>
            <w:shd w:val="clear" w:color="auto" w:fill="D9D9D9" w:themeFill="background1" w:themeFillShade="D9"/>
            <w:noWrap/>
            <w:textDirection w:val="btLr"/>
            <w:tcFitText/>
            <w:vAlign w:val="center"/>
            <w:hideMark/>
          </w:tcPr>
          <w:p w14:paraId="2E85F507" w14:textId="77777777" w:rsidR="00EF6EE1" w:rsidRPr="00FF6A71" w:rsidRDefault="00EF6EE1">
            <w:pPr>
              <w:spacing w:before="0" w:after="0" w:line="240" w:lineRule="auto"/>
              <w:ind w:left="113" w:right="113"/>
              <w:jc w:val="left"/>
              <w:rPr>
                <w:ins w:id="32521" w:author="pete jones" w:date="2022-01-04T11:06:00Z"/>
                <w:b/>
                <w:bCs/>
              </w:rPr>
              <w:pPrChange w:id="32522" w:author="pete jones" w:date="2022-01-04T11:11:00Z">
                <w:pPr>
                  <w:ind w:left="113" w:right="113"/>
                  <w:jc w:val="left"/>
                </w:pPr>
              </w:pPrChange>
            </w:pPr>
            <w:ins w:id="32523" w:author="pete jones" w:date="2022-01-04T11:06:00Z">
              <w:r w:rsidRPr="00FF6A71">
                <w:rPr>
                  <w:b/>
                  <w:bCs/>
                </w:rPr>
                <w:t>Other</w:t>
              </w:r>
            </w:ins>
          </w:p>
        </w:tc>
        <w:tc>
          <w:tcPr>
            <w:tcW w:w="449" w:type="dxa"/>
            <w:shd w:val="clear" w:color="auto" w:fill="D9D9D9" w:themeFill="background1" w:themeFillShade="D9"/>
            <w:noWrap/>
            <w:textDirection w:val="btLr"/>
            <w:tcFitText/>
            <w:vAlign w:val="center"/>
            <w:hideMark/>
          </w:tcPr>
          <w:p w14:paraId="6415DAF1" w14:textId="77777777" w:rsidR="00EF6EE1" w:rsidRPr="00FF6A71" w:rsidRDefault="00EF6EE1">
            <w:pPr>
              <w:spacing w:before="0" w:after="0" w:line="240" w:lineRule="auto"/>
              <w:ind w:left="113" w:right="113"/>
              <w:jc w:val="left"/>
              <w:rPr>
                <w:ins w:id="32524" w:author="pete jones" w:date="2022-01-04T11:06:00Z"/>
                <w:b/>
                <w:bCs/>
              </w:rPr>
              <w:pPrChange w:id="32525" w:author="pete jones" w:date="2022-01-04T11:11:00Z">
                <w:pPr>
                  <w:ind w:left="113" w:right="113"/>
                  <w:jc w:val="left"/>
                </w:pPr>
              </w:pPrChange>
            </w:pPr>
            <w:ins w:id="32526" w:author="pete jones" w:date="2022-01-04T11:06:00Z">
              <w:r w:rsidRPr="00FF6A71">
                <w:rPr>
                  <w:b/>
                  <w:bCs/>
                </w:rPr>
                <w:t>NR</w:t>
              </w:r>
            </w:ins>
          </w:p>
        </w:tc>
        <w:tc>
          <w:tcPr>
            <w:tcW w:w="449" w:type="dxa"/>
            <w:shd w:val="clear" w:color="auto" w:fill="D9D9D9" w:themeFill="background1" w:themeFillShade="D9"/>
            <w:textDirection w:val="btLr"/>
            <w:tcFitText/>
            <w:vAlign w:val="center"/>
            <w:hideMark/>
          </w:tcPr>
          <w:p w14:paraId="357D41BE" w14:textId="77777777" w:rsidR="00EF6EE1" w:rsidRPr="00FF6A71" w:rsidRDefault="00EF6EE1">
            <w:pPr>
              <w:spacing w:before="0" w:after="0" w:line="240" w:lineRule="auto"/>
              <w:ind w:left="113" w:right="113"/>
              <w:jc w:val="left"/>
              <w:rPr>
                <w:ins w:id="32527" w:author="pete jones" w:date="2022-01-04T11:06:00Z"/>
                <w:b/>
                <w:bCs/>
              </w:rPr>
              <w:pPrChange w:id="32528" w:author="pete jones" w:date="2022-01-04T11:11:00Z">
                <w:pPr>
                  <w:ind w:left="113" w:right="113"/>
                  <w:jc w:val="left"/>
                </w:pPr>
              </w:pPrChange>
            </w:pPr>
            <w:ins w:id="32529" w:author="pete jones" w:date="2022-01-04T11:06:00Z">
              <w:r w:rsidRPr="00FF6A71">
                <w:rPr>
                  <w:b/>
                  <w:bCs/>
                </w:rPr>
                <w:t>UCAS score</w:t>
              </w:r>
            </w:ins>
          </w:p>
        </w:tc>
        <w:tc>
          <w:tcPr>
            <w:tcW w:w="450" w:type="dxa"/>
            <w:shd w:val="clear" w:color="auto" w:fill="D9D9D9" w:themeFill="background1" w:themeFillShade="D9"/>
            <w:noWrap/>
            <w:textDirection w:val="btLr"/>
            <w:tcFitText/>
            <w:vAlign w:val="center"/>
            <w:hideMark/>
          </w:tcPr>
          <w:p w14:paraId="214FE8F9" w14:textId="77777777" w:rsidR="00EF6EE1" w:rsidRPr="00FF6A71" w:rsidRDefault="00EF6EE1">
            <w:pPr>
              <w:spacing w:before="0" w:after="0" w:line="240" w:lineRule="auto"/>
              <w:ind w:left="113" w:right="113"/>
              <w:jc w:val="left"/>
              <w:rPr>
                <w:ins w:id="32530" w:author="pete jones" w:date="2022-01-04T11:06:00Z"/>
                <w:b/>
                <w:bCs/>
              </w:rPr>
              <w:pPrChange w:id="32531" w:author="pete jones" w:date="2022-01-04T11:11:00Z">
                <w:pPr>
                  <w:ind w:left="113" w:right="113"/>
                  <w:jc w:val="left"/>
                </w:pPr>
              </w:pPrChange>
            </w:pPr>
            <w:ins w:id="32532" w:author="pete jones" w:date="2022-01-04T11:06:00Z">
              <w:r w:rsidRPr="00F078C6">
                <w:rPr>
                  <w:b/>
                  <w:bCs/>
                </w:rPr>
                <w:t>A-Level</w:t>
              </w:r>
            </w:ins>
          </w:p>
        </w:tc>
        <w:tc>
          <w:tcPr>
            <w:tcW w:w="450" w:type="dxa"/>
            <w:shd w:val="clear" w:color="auto" w:fill="D9D9D9" w:themeFill="background1" w:themeFillShade="D9"/>
            <w:noWrap/>
            <w:textDirection w:val="btLr"/>
            <w:tcFitText/>
            <w:vAlign w:val="center"/>
            <w:hideMark/>
          </w:tcPr>
          <w:p w14:paraId="11A94EDC" w14:textId="77777777" w:rsidR="00EF6EE1" w:rsidRPr="00FF6A71" w:rsidRDefault="00EF6EE1">
            <w:pPr>
              <w:spacing w:before="0" w:after="0" w:line="240" w:lineRule="auto"/>
              <w:ind w:left="113" w:right="113"/>
              <w:jc w:val="left"/>
              <w:rPr>
                <w:ins w:id="32533" w:author="pete jones" w:date="2022-01-04T11:06:00Z"/>
                <w:b/>
                <w:bCs/>
              </w:rPr>
              <w:pPrChange w:id="32534" w:author="pete jones" w:date="2022-01-04T11:11:00Z">
                <w:pPr>
                  <w:ind w:left="113" w:right="113"/>
                  <w:jc w:val="left"/>
                </w:pPr>
              </w:pPrChange>
            </w:pPr>
            <w:ins w:id="32535" w:author="pete jones" w:date="2022-01-04T11:06:00Z">
              <w:r w:rsidRPr="00FF6A71">
                <w:rPr>
                  <w:b/>
                  <w:bCs/>
                </w:rPr>
                <w:t>Btec</w:t>
              </w:r>
            </w:ins>
          </w:p>
        </w:tc>
        <w:tc>
          <w:tcPr>
            <w:tcW w:w="450" w:type="dxa"/>
            <w:shd w:val="clear" w:color="auto" w:fill="D9D9D9" w:themeFill="background1" w:themeFillShade="D9"/>
            <w:noWrap/>
            <w:textDirection w:val="btLr"/>
            <w:tcFitText/>
            <w:vAlign w:val="center"/>
            <w:hideMark/>
          </w:tcPr>
          <w:p w14:paraId="2742FC74" w14:textId="77777777" w:rsidR="00EF6EE1" w:rsidRPr="00FF6A71" w:rsidRDefault="00EF6EE1">
            <w:pPr>
              <w:spacing w:before="0" w:after="0" w:line="240" w:lineRule="auto"/>
              <w:ind w:left="113" w:right="113"/>
              <w:jc w:val="left"/>
              <w:rPr>
                <w:ins w:id="32536" w:author="pete jones" w:date="2022-01-04T11:06:00Z"/>
                <w:b/>
                <w:bCs/>
              </w:rPr>
              <w:pPrChange w:id="32537" w:author="pete jones" w:date="2022-01-04T11:11:00Z">
                <w:pPr>
                  <w:ind w:left="113" w:right="113"/>
                  <w:jc w:val="left"/>
                </w:pPr>
              </w:pPrChange>
            </w:pPr>
            <w:ins w:id="32538" w:author="pete jones" w:date="2022-01-04T11:06:00Z">
              <w:r w:rsidRPr="00FF6A71">
                <w:rPr>
                  <w:b/>
                  <w:bCs/>
                </w:rPr>
                <w:t>Other</w:t>
              </w:r>
            </w:ins>
          </w:p>
        </w:tc>
        <w:tc>
          <w:tcPr>
            <w:tcW w:w="450" w:type="dxa"/>
            <w:shd w:val="clear" w:color="auto" w:fill="D9D9D9" w:themeFill="background1" w:themeFillShade="D9"/>
            <w:noWrap/>
            <w:textDirection w:val="btLr"/>
            <w:tcFitText/>
            <w:vAlign w:val="center"/>
            <w:hideMark/>
          </w:tcPr>
          <w:p w14:paraId="4FDBC043" w14:textId="77777777" w:rsidR="00EF6EE1" w:rsidRPr="00FF6A71" w:rsidRDefault="00EF6EE1">
            <w:pPr>
              <w:spacing w:before="0" w:after="0" w:line="240" w:lineRule="auto"/>
              <w:ind w:left="113" w:right="113"/>
              <w:jc w:val="left"/>
              <w:rPr>
                <w:ins w:id="32539" w:author="pete jones" w:date="2022-01-04T11:06:00Z"/>
                <w:b/>
                <w:bCs/>
              </w:rPr>
              <w:pPrChange w:id="32540" w:author="pete jones" w:date="2022-01-04T11:11:00Z">
                <w:pPr>
                  <w:ind w:left="113" w:right="113"/>
                  <w:jc w:val="left"/>
                </w:pPr>
              </w:pPrChange>
            </w:pPr>
            <w:ins w:id="32541" w:author="pete jones" w:date="2022-01-04T11:06:00Z">
              <w:r w:rsidRPr="00FF6A71">
                <w:rPr>
                  <w:b/>
                  <w:bCs/>
                </w:rPr>
                <w:t>NR</w:t>
              </w:r>
            </w:ins>
          </w:p>
        </w:tc>
        <w:tc>
          <w:tcPr>
            <w:tcW w:w="450" w:type="dxa"/>
            <w:shd w:val="clear" w:color="auto" w:fill="D9D9D9" w:themeFill="background1" w:themeFillShade="D9"/>
            <w:textDirection w:val="btLr"/>
            <w:tcFitText/>
            <w:vAlign w:val="center"/>
            <w:hideMark/>
          </w:tcPr>
          <w:p w14:paraId="3C6BA72D" w14:textId="77777777" w:rsidR="00EF6EE1" w:rsidRPr="00FF6A71" w:rsidRDefault="00EF6EE1">
            <w:pPr>
              <w:spacing w:before="0" w:after="0" w:line="240" w:lineRule="auto"/>
              <w:ind w:left="113" w:right="113"/>
              <w:jc w:val="left"/>
              <w:rPr>
                <w:ins w:id="32542" w:author="pete jones" w:date="2022-01-04T11:06:00Z"/>
                <w:b/>
                <w:bCs/>
              </w:rPr>
              <w:pPrChange w:id="32543" w:author="pete jones" w:date="2022-01-04T11:11:00Z">
                <w:pPr>
                  <w:ind w:left="113" w:right="113"/>
                  <w:jc w:val="left"/>
                </w:pPr>
              </w:pPrChange>
            </w:pPr>
            <w:ins w:id="32544" w:author="pete jones" w:date="2022-01-04T11:06:00Z">
              <w:r w:rsidRPr="00FF6A71">
                <w:rPr>
                  <w:b/>
                  <w:bCs/>
                </w:rPr>
                <w:t>UCAS score</w:t>
              </w:r>
            </w:ins>
          </w:p>
        </w:tc>
        <w:tc>
          <w:tcPr>
            <w:tcW w:w="450" w:type="dxa"/>
            <w:shd w:val="clear" w:color="auto" w:fill="D9D9D9" w:themeFill="background1" w:themeFillShade="D9"/>
            <w:noWrap/>
            <w:textDirection w:val="btLr"/>
            <w:tcFitText/>
            <w:vAlign w:val="center"/>
            <w:hideMark/>
          </w:tcPr>
          <w:p w14:paraId="08F94537" w14:textId="77777777" w:rsidR="00EF6EE1" w:rsidRPr="00FF6A71" w:rsidRDefault="00EF6EE1">
            <w:pPr>
              <w:spacing w:before="0" w:after="0" w:line="240" w:lineRule="auto"/>
              <w:ind w:left="113" w:right="113"/>
              <w:jc w:val="left"/>
              <w:rPr>
                <w:ins w:id="32545" w:author="pete jones" w:date="2022-01-04T11:06:00Z"/>
                <w:b/>
                <w:bCs/>
              </w:rPr>
              <w:pPrChange w:id="32546" w:author="pete jones" w:date="2022-01-04T11:11:00Z">
                <w:pPr>
                  <w:ind w:left="113" w:right="113"/>
                  <w:jc w:val="left"/>
                </w:pPr>
              </w:pPrChange>
            </w:pPr>
            <w:ins w:id="32547" w:author="pete jones" w:date="2022-01-04T11:06:00Z">
              <w:r w:rsidRPr="00FF6A71">
                <w:rPr>
                  <w:b/>
                  <w:bCs/>
                </w:rPr>
                <w:t>A-Level</w:t>
              </w:r>
            </w:ins>
          </w:p>
        </w:tc>
        <w:tc>
          <w:tcPr>
            <w:tcW w:w="450" w:type="dxa"/>
            <w:shd w:val="clear" w:color="auto" w:fill="D9D9D9" w:themeFill="background1" w:themeFillShade="D9"/>
            <w:noWrap/>
            <w:textDirection w:val="btLr"/>
            <w:tcFitText/>
            <w:vAlign w:val="center"/>
            <w:hideMark/>
          </w:tcPr>
          <w:p w14:paraId="5DE0F69E" w14:textId="77777777" w:rsidR="00EF6EE1" w:rsidRPr="00FF6A71" w:rsidRDefault="00EF6EE1">
            <w:pPr>
              <w:spacing w:before="0" w:after="0" w:line="240" w:lineRule="auto"/>
              <w:ind w:left="113" w:right="113"/>
              <w:jc w:val="left"/>
              <w:rPr>
                <w:ins w:id="32548" w:author="pete jones" w:date="2022-01-04T11:06:00Z"/>
                <w:b/>
                <w:bCs/>
              </w:rPr>
              <w:pPrChange w:id="32549" w:author="pete jones" w:date="2022-01-04T11:11:00Z">
                <w:pPr>
                  <w:ind w:left="113" w:right="113"/>
                  <w:jc w:val="left"/>
                </w:pPr>
              </w:pPrChange>
            </w:pPr>
            <w:ins w:id="32550" w:author="pete jones" w:date="2022-01-04T11:06:00Z">
              <w:r w:rsidRPr="00FF6A71">
                <w:rPr>
                  <w:b/>
                  <w:bCs/>
                </w:rPr>
                <w:t>Btec</w:t>
              </w:r>
            </w:ins>
          </w:p>
        </w:tc>
        <w:tc>
          <w:tcPr>
            <w:tcW w:w="450" w:type="dxa"/>
            <w:shd w:val="clear" w:color="auto" w:fill="D9D9D9" w:themeFill="background1" w:themeFillShade="D9"/>
            <w:noWrap/>
            <w:textDirection w:val="btLr"/>
            <w:tcFitText/>
            <w:vAlign w:val="center"/>
            <w:hideMark/>
          </w:tcPr>
          <w:p w14:paraId="1A61E89D" w14:textId="77777777" w:rsidR="00EF6EE1" w:rsidRPr="00FF6A71" w:rsidRDefault="00EF6EE1">
            <w:pPr>
              <w:spacing w:before="0" w:after="0" w:line="240" w:lineRule="auto"/>
              <w:ind w:left="113" w:right="113"/>
              <w:jc w:val="left"/>
              <w:rPr>
                <w:ins w:id="32551" w:author="pete jones" w:date="2022-01-04T11:06:00Z"/>
                <w:b/>
                <w:bCs/>
              </w:rPr>
              <w:pPrChange w:id="32552" w:author="pete jones" w:date="2022-01-04T11:11:00Z">
                <w:pPr>
                  <w:ind w:left="113" w:right="113"/>
                  <w:jc w:val="left"/>
                </w:pPr>
              </w:pPrChange>
            </w:pPr>
            <w:ins w:id="32553" w:author="pete jones" w:date="2022-01-04T11:06:00Z">
              <w:r w:rsidRPr="00FF6A71">
                <w:rPr>
                  <w:b/>
                  <w:bCs/>
                </w:rPr>
                <w:t>Other</w:t>
              </w:r>
            </w:ins>
          </w:p>
        </w:tc>
        <w:tc>
          <w:tcPr>
            <w:tcW w:w="450" w:type="dxa"/>
            <w:shd w:val="clear" w:color="auto" w:fill="D9D9D9" w:themeFill="background1" w:themeFillShade="D9"/>
            <w:noWrap/>
            <w:textDirection w:val="btLr"/>
            <w:tcFitText/>
            <w:vAlign w:val="center"/>
            <w:hideMark/>
          </w:tcPr>
          <w:p w14:paraId="39258103" w14:textId="77777777" w:rsidR="00EF6EE1" w:rsidRPr="00FF6A71" w:rsidRDefault="00EF6EE1">
            <w:pPr>
              <w:spacing w:before="0" w:after="0" w:line="240" w:lineRule="auto"/>
              <w:ind w:left="113" w:right="113"/>
              <w:jc w:val="left"/>
              <w:rPr>
                <w:ins w:id="32554" w:author="pete jones" w:date="2022-01-04T11:06:00Z"/>
                <w:b/>
                <w:bCs/>
              </w:rPr>
              <w:pPrChange w:id="32555" w:author="pete jones" w:date="2022-01-04T11:11:00Z">
                <w:pPr>
                  <w:ind w:left="113" w:right="113"/>
                  <w:jc w:val="left"/>
                </w:pPr>
              </w:pPrChange>
            </w:pPr>
            <w:ins w:id="32556" w:author="pete jones" w:date="2022-01-04T11:06:00Z">
              <w:r w:rsidRPr="00FF6A71">
                <w:rPr>
                  <w:b/>
                  <w:bCs/>
                </w:rPr>
                <w:t>NR</w:t>
              </w:r>
            </w:ins>
          </w:p>
        </w:tc>
        <w:tc>
          <w:tcPr>
            <w:tcW w:w="450" w:type="dxa"/>
            <w:shd w:val="clear" w:color="auto" w:fill="D9D9D9" w:themeFill="background1" w:themeFillShade="D9"/>
            <w:textDirection w:val="btLr"/>
            <w:tcFitText/>
            <w:vAlign w:val="center"/>
            <w:hideMark/>
          </w:tcPr>
          <w:p w14:paraId="6ED32FD8" w14:textId="77777777" w:rsidR="00EF6EE1" w:rsidRPr="00FF6A71" w:rsidRDefault="00EF6EE1">
            <w:pPr>
              <w:spacing w:before="0" w:after="0" w:line="240" w:lineRule="auto"/>
              <w:ind w:left="113" w:right="113"/>
              <w:jc w:val="left"/>
              <w:rPr>
                <w:ins w:id="32557" w:author="pete jones" w:date="2022-01-04T11:06:00Z"/>
                <w:b/>
                <w:bCs/>
              </w:rPr>
              <w:pPrChange w:id="32558" w:author="pete jones" w:date="2022-01-04T11:11:00Z">
                <w:pPr>
                  <w:ind w:left="113" w:right="113"/>
                  <w:jc w:val="left"/>
                </w:pPr>
              </w:pPrChange>
            </w:pPr>
            <w:ins w:id="32559" w:author="pete jones" w:date="2022-01-04T11:06:00Z">
              <w:r w:rsidRPr="00FF6A71">
                <w:rPr>
                  <w:b/>
                  <w:bCs/>
                </w:rPr>
                <w:t>UCAS score</w:t>
              </w:r>
            </w:ins>
          </w:p>
        </w:tc>
        <w:tc>
          <w:tcPr>
            <w:tcW w:w="450" w:type="dxa"/>
            <w:shd w:val="clear" w:color="auto" w:fill="D9D9D9" w:themeFill="background1" w:themeFillShade="D9"/>
            <w:noWrap/>
            <w:textDirection w:val="btLr"/>
            <w:tcFitText/>
            <w:vAlign w:val="center"/>
            <w:hideMark/>
          </w:tcPr>
          <w:p w14:paraId="36DF76EB" w14:textId="77777777" w:rsidR="00EF6EE1" w:rsidRPr="00FF6A71" w:rsidRDefault="00EF6EE1">
            <w:pPr>
              <w:spacing w:before="0" w:after="0" w:line="240" w:lineRule="auto"/>
              <w:ind w:left="113" w:right="113"/>
              <w:jc w:val="left"/>
              <w:rPr>
                <w:ins w:id="32560" w:author="pete jones" w:date="2022-01-04T11:06:00Z"/>
                <w:b/>
                <w:bCs/>
              </w:rPr>
              <w:pPrChange w:id="32561" w:author="pete jones" w:date="2022-01-04T11:11:00Z">
                <w:pPr>
                  <w:ind w:left="113" w:right="113"/>
                  <w:jc w:val="left"/>
                </w:pPr>
              </w:pPrChange>
            </w:pPr>
            <w:ins w:id="32562" w:author="pete jones" w:date="2022-01-04T11:06:00Z">
              <w:r w:rsidRPr="00FF6A71">
                <w:rPr>
                  <w:b/>
                  <w:bCs/>
                </w:rPr>
                <w:t>A-Level</w:t>
              </w:r>
            </w:ins>
          </w:p>
        </w:tc>
        <w:tc>
          <w:tcPr>
            <w:tcW w:w="450" w:type="dxa"/>
            <w:shd w:val="clear" w:color="auto" w:fill="D9D9D9" w:themeFill="background1" w:themeFillShade="D9"/>
            <w:noWrap/>
            <w:textDirection w:val="btLr"/>
            <w:tcFitText/>
            <w:vAlign w:val="center"/>
            <w:hideMark/>
          </w:tcPr>
          <w:p w14:paraId="35E1DC2E" w14:textId="77777777" w:rsidR="00EF6EE1" w:rsidRPr="00FF6A71" w:rsidRDefault="00EF6EE1">
            <w:pPr>
              <w:spacing w:before="0" w:after="0" w:line="240" w:lineRule="auto"/>
              <w:ind w:left="113" w:right="113"/>
              <w:jc w:val="left"/>
              <w:rPr>
                <w:ins w:id="32563" w:author="pete jones" w:date="2022-01-04T11:06:00Z"/>
                <w:b/>
                <w:bCs/>
              </w:rPr>
              <w:pPrChange w:id="32564" w:author="pete jones" w:date="2022-01-04T11:11:00Z">
                <w:pPr>
                  <w:ind w:left="113" w:right="113"/>
                  <w:jc w:val="left"/>
                </w:pPr>
              </w:pPrChange>
            </w:pPr>
            <w:ins w:id="32565" w:author="pete jones" w:date="2022-01-04T11:06:00Z">
              <w:r w:rsidRPr="00FF6A71">
                <w:rPr>
                  <w:b/>
                  <w:bCs/>
                </w:rPr>
                <w:t>Btec</w:t>
              </w:r>
            </w:ins>
          </w:p>
        </w:tc>
        <w:tc>
          <w:tcPr>
            <w:tcW w:w="450" w:type="dxa"/>
            <w:shd w:val="clear" w:color="auto" w:fill="D9D9D9" w:themeFill="background1" w:themeFillShade="D9"/>
            <w:noWrap/>
            <w:textDirection w:val="btLr"/>
            <w:tcFitText/>
            <w:vAlign w:val="center"/>
            <w:hideMark/>
          </w:tcPr>
          <w:p w14:paraId="34C89D24" w14:textId="77777777" w:rsidR="00EF6EE1" w:rsidRPr="00FF6A71" w:rsidRDefault="00EF6EE1">
            <w:pPr>
              <w:spacing w:before="0" w:after="0" w:line="240" w:lineRule="auto"/>
              <w:ind w:left="113" w:right="113"/>
              <w:jc w:val="left"/>
              <w:rPr>
                <w:ins w:id="32566" w:author="pete jones" w:date="2022-01-04T11:06:00Z"/>
                <w:b/>
                <w:bCs/>
              </w:rPr>
              <w:pPrChange w:id="32567" w:author="pete jones" w:date="2022-01-04T11:11:00Z">
                <w:pPr>
                  <w:ind w:left="113" w:right="113"/>
                  <w:jc w:val="left"/>
                </w:pPr>
              </w:pPrChange>
            </w:pPr>
            <w:ins w:id="32568" w:author="pete jones" w:date="2022-01-04T11:06:00Z">
              <w:r w:rsidRPr="00FF6A71">
                <w:rPr>
                  <w:b/>
                  <w:bCs/>
                </w:rPr>
                <w:t>Other</w:t>
              </w:r>
            </w:ins>
          </w:p>
        </w:tc>
        <w:tc>
          <w:tcPr>
            <w:tcW w:w="450" w:type="dxa"/>
            <w:shd w:val="clear" w:color="auto" w:fill="D9D9D9" w:themeFill="background1" w:themeFillShade="D9"/>
            <w:noWrap/>
            <w:textDirection w:val="btLr"/>
            <w:tcFitText/>
            <w:vAlign w:val="center"/>
            <w:hideMark/>
          </w:tcPr>
          <w:p w14:paraId="0F412C0C" w14:textId="77777777" w:rsidR="00EF6EE1" w:rsidRPr="00FF6A71" w:rsidRDefault="00EF6EE1">
            <w:pPr>
              <w:spacing w:before="0" w:after="0" w:line="240" w:lineRule="auto"/>
              <w:ind w:left="113" w:right="113"/>
              <w:jc w:val="left"/>
              <w:rPr>
                <w:ins w:id="32569" w:author="pete jones" w:date="2022-01-04T11:06:00Z"/>
                <w:b/>
                <w:bCs/>
              </w:rPr>
              <w:pPrChange w:id="32570" w:author="pete jones" w:date="2022-01-04T11:11:00Z">
                <w:pPr>
                  <w:ind w:left="113" w:right="113"/>
                  <w:jc w:val="left"/>
                </w:pPr>
              </w:pPrChange>
            </w:pPr>
            <w:ins w:id="32571" w:author="pete jones" w:date="2022-01-04T11:06:00Z">
              <w:r w:rsidRPr="00FF6A71">
                <w:rPr>
                  <w:b/>
                  <w:bCs/>
                </w:rPr>
                <w:t>NR</w:t>
              </w:r>
            </w:ins>
          </w:p>
        </w:tc>
      </w:tr>
      <w:tr w:rsidR="00EF6EE1" w:rsidRPr="00FF6A71" w14:paraId="5BD5B5CF"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2572"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2573" w:author="pete jones" w:date="2022-01-04T11:06:00Z"/>
          <w:trPrChange w:id="32574" w:author="pete jones" w:date="2022-03-09T08:13:00Z">
            <w:trPr>
              <w:trHeight w:val="300"/>
            </w:trPr>
          </w:trPrChange>
        </w:trPr>
        <w:tc>
          <w:tcPr>
            <w:tcW w:w="471" w:type="dxa"/>
            <w:noWrap/>
            <w:tcFitText/>
            <w:vAlign w:val="center"/>
            <w:hideMark/>
            <w:tcPrChange w:id="32575" w:author="pete jones" w:date="2022-03-09T08:13:00Z">
              <w:tcPr>
                <w:tcW w:w="471" w:type="dxa"/>
                <w:noWrap/>
                <w:tcFitText/>
                <w:vAlign w:val="center"/>
                <w:hideMark/>
              </w:tcPr>
            </w:tcPrChange>
          </w:tcPr>
          <w:p w14:paraId="0331A410" w14:textId="77777777" w:rsidR="00EF6EE1" w:rsidRPr="00FF6A71" w:rsidRDefault="00EF6EE1">
            <w:pPr>
              <w:spacing w:before="0" w:after="0" w:line="240" w:lineRule="auto"/>
              <w:jc w:val="center"/>
              <w:rPr>
                <w:ins w:id="32576" w:author="pete jones" w:date="2022-01-04T11:06:00Z"/>
                <w:rFonts w:cstheme="minorHAnsi"/>
                <w:sz w:val="16"/>
                <w:szCs w:val="16"/>
              </w:rPr>
              <w:pPrChange w:id="32577" w:author="pete jones" w:date="2022-03-09T08:13:00Z">
                <w:pPr/>
              </w:pPrChange>
            </w:pPr>
            <w:ins w:id="32578" w:author="pete jones" w:date="2022-01-04T11:06:00Z">
              <w:r w:rsidRPr="00F078C6">
                <w:rPr>
                  <w:rFonts w:cstheme="minorHAnsi"/>
                  <w:sz w:val="16"/>
                  <w:szCs w:val="16"/>
                </w:rPr>
                <w:t>152</w:t>
              </w:r>
            </w:ins>
          </w:p>
        </w:tc>
        <w:tc>
          <w:tcPr>
            <w:tcW w:w="449" w:type="dxa"/>
            <w:noWrap/>
            <w:tcFitText/>
            <w:vAlign w:val="center"/>
            <w:hideMark/>
            <w:tcPrChange w:id="32579" w:author="pete jones" w:date="2022-03-09T08:13:00Z">
              <w:tcPr>
                <w:tcW w:w="449" w:type="dxa"/>
                <w:noWrap/>
                <w:tcFitText/>
                <w:vAlign w:val="center"/>
                <w:hideMark/>
              </w:tcPr>
            </w:tcPrChange>
          </w:tcPr>
          <w:p w14:paraId="226FAFC3" w14:textId="77777777" w:rsidR="00EF6EE1" w:rsidRPr="00FF6A71" w:rsidRDefault="00EF6EE1">
            <w:pPr>
              <w:spacing w:before="0" w:after="0" w:line="240" w:lineRule="auto"/>
              <w:jc w:val="center"/>
              <w:rPr>
                <w:ins w:id="32580" w:author="pete jones" w:date="2022-01-04T11:06:00Z"/>
                <w:rFonts w:cstheme="minorHAnsi"/>
                <w:sz w:val="16"/>
                <w:szCs w:val="16"/>
              </w:rPr>
              <w:pPrChange w:id="32581" w:author="pete jones" w:date="2022-03-09T08:13:00Z">
                <w:pPr/>
              </w:pPrChange>
            </w:pPr>
          </w:p>
        </w:tc>
        <w:tc>
          <w:tcPr>
            <w:tcW w:w="449" w:type="dxa"/>
            <w:noWrap/>
            <w:tcFitText/>
            <w:vAlign w:val="center"/>
            <w:hideMark/>
            <w:tcPrChange w:id="32582" w:author="pete jones" w:date="2022-03-09T08:13:00Z">
              <w:tcPr>
                <w:tcW w:w="449" w:type="dxa"/>
                <w:noWrap/>
                <w:tcFitText/>
                <w:vAlign w:val="center"/>
                <w:hideMark/>
              </w:tcPr>
            </w:tcPrChange>
          </w:tcPr>
          <w:p w14:paraId="31B69D4A" w14:textId="77777777" w:rsidR="00EF6EE1" w:rsidRPr="00FF6A71" w:rsidRDefault="00EF6EE1">
            <w:pPr>
              <w:spacing w:before="0" w:after="0" w:line="240" w:lineRule="auto"/>
              <w:jc w:val="center"/>
              <w:rPr>
                <w:ins w:id="32583" w:author="pete jones" w:date="2022-01-04T11:06:00Z"/>
                <w:rFonts w:cstheme="minorHAnsi"/>
                <w:sz w:val="16"/>
                <w:szCs w:val="16"/>
              </w:rPr>
              <w:pPrChange w:id="32584" w:author="pete jones" w:date="2022-03-09T08:13:00Z">
                <w:pPr/>
              </w:pPrChange>
            </w:pPr>
            <w:ins w:id="32585" w:author="pete jones" w:date="2022-01-04T11:06:00Z">
              <w:r w:rsidRPr="00AC319B">
                <w:rPr>
                  <w:rFonts w:cstheme="minorHAnsi"/>
                  <w:sz w:val="16"/>
                  <w:szCs w:val="16"/>
                </w:rPr>
                <w:t>x</w:t>
              </w:r>
            </w:ins>
          </w:p>
        </w:tc>
        <w:tc>
          <w:tcPr>
            <w:tcW w:w="449" w:type="dxa"/>
            <w:noWrap/>
            <w:tcFitText/>
            <w:vAlign w:val="center"/>
            <w:hideMark/>
            <w:tcPrChange w:id="32586" w:author="pete jones" w:date="2022-03-09T08:13:00Z">
              <w:tcPr>
                <w:tcW w:w="449" w:type="dxa"/>
                <w:noWrap/>
                <w:tcFitText/>
                <w:vAlign w:val="center"/>
                <w:hideMark/>
              </w:tcPr>
            </w:tcPrChange>
          </w:tcPr>
          <w:p w14:paraId="45BCFB5F" w14:textId="77777777" w:rsidR="00EF6EE1" w:rsidRPr="00FF6A71" w:rsidRDefault="00EF6EE1">
            <w:pPr>
              <w:spacing w:before="0" w:after="0" w:line="240" w:lineRule="auto"/>
              <w:jc w:val="center"/>
              <w:rPr>
                <w:ins w:id="32587" w:author="pete jones" w:date="2022-01-04T11:06:00Z"/>
                <w:rFonts w:cstheme="minorHAnsi"/>
                <w:sz w:val="16"/>
                <w:szCs w:val="16"/>
              </w:rPr>
              <w:pPrChange w:id="32588" w:author="pete jones" w:date="2022-03-09T08:13:00Z">
                <w:pPr/>
              </w:pPrChange>
            </w:pPr>
          </w:p>
        </w:tc>
        <w:tc>
          <w:tcPr>
            <w:tcW w:w="449" w:type="dxa"/>
            <w:noWrap/>
            <w:tcFitText/>
            <w:vAlign w:val="center"/>
            <w:hideMark/>
            <w:tcPrChange w:id="32589" w:author="pete jones" w:date="2022-03-09T08:13:00Z">
              <w:tcPr>
                <w:tcW w:w="449" w:type="dxa"/>
                <w:noWrap/>
                <w:tcFitText/>
                <w:vAlign w:val="center"/>
                <w:hideMark/>
              </w:tcPr>
            </w:tcPrChange>
          </w:tcPr>
          <w:p w14:paraId="7E043D08" w14:textId="77777777" w:rsidR="00EF6EE1" w:rsidRPr="00FF6A71" w:rsidRDefault="00EF6EE1">
            <w:pPr>
              <w:spacing w:before="0" w:after="0" w:line="240" w:lineRule="auto"/>
              <w:jc w:val="center"/>
              <w:rPr>
                <w:ins w:id="32590" w:author="pete jones" w:date="2022-01-04T11:06:00Z"/>
                <w:rFonts w:cstheme="minorHAnsi"/>
                <w:sz w:val="16"/>
                <w:szCs w:val="16"/>
              </w:rPr>
              <w:pPrChange w:id="32591" w:author="pete jones" w:date="2022-03-09T08:13:00Z">
                <w:pPr/>
              </w:pPrChange>
            </w:pPr>
          </w:p>
        </w:tc>
        <w:tc>
          <w:tcPr>
            <w:tcW w:w="449" w:type="dxa"/>
            <w:tcFitText/>
            <w:vAlign w:val="center"/>
            <w:hideMark/>
            <w:tcPrChange w:id="32592" w:author="pete jones" w:date="2022-03-09T08:13:00Z">
              <w:tcPr>
                <w:tcW w:w="449" w:type="dxa"/>
                <w:tcFitText/>
                <w:vAlign w:val="center"/>
                <w:hideMark/>
              </w:tcPr>
            </w:tcPrChange>
          </w:tcPr>
          <w:p w14:paraId="03A64DBA" w14:textId="77777777" w:rsidR="00EF6EE1" w:rsidRPr="00FF6A71" w:rsidRDefault="00EF6EE1">
            <w:pPr>
              <w:spacing w:before="0" w:after="0" w:line="240" w:lineRule="auto"/>
              <w:jc w:val="center"/>
              <w:rPr>
                <w:ins w:id="32593" w:author="pete jones" w:date="2022-01-04T11:06:00Z"/>
                <w:rFonts w:cstheme="minorHAnsi"/>
                <w:sz w:val="16"/>
                <w:szCs w:val="16"/>
              </w:rPr>
              <w:pPrChange w:id="32594" w:author="pete jones" w:date="2022-03-09T08:13:00Z">
                <w:pPr/>
              </w:pPrChange>
            </w:pPr>
            <w:ins w:id="32595" w:author="pete jones" w:date="2022-01-04T11:06:00Z">
              <w:r w:rsidRPr="00FF6A71">
                <w:rPr>
                  <w:rFonts w:cstheme="minorHAnsi"/>
                  <w:spacing w:val="50"/>
                  <w:sz w:val="16"/>
                  <w:szCs w:val="16"/>
                </w:rPr>
                <w:t>6</w:t>
              </w:r>
              <w:r w:rsidRPr="00FF6A71">
                <w:rPr>
                  <w:rFonts w:cstheme="minorHAnsi"/>
                  <w:spacing w:val="1"/>
                  <w:sz w:val="16"/>
                  <w:szCs w:val="16"/>
                </w:rPr>
                <w:t>4</w:t>
              </w:r>
            </w:ins>
          </w:p>
        </w:tc>
        <w:tc>
          <w:tcPr>
            <w:tcW w:w="450" w:type="dxa"/>
            <w:tcFitText/>
            <w:vAlign w:val="center"/>
            <w:hideMark/>
            <w:tcPrChange w:id="32596" w:author="pete jones" w:date="2022-03-09T08:13:00Z">
              <w:tcPr>
                <w:tcW w:w="450" w:type="dxa"/>
                <w:tcFitText/>
                <w:vAlign w:val="center"/>
                <w:hideMark/>
              </w:tcPr>
            </w:tcPrChange>
          </w:tcPr>
          <w:p w14:paraId="1E0088C0" w14:textId="77777777" w:rsidR="00EF6EE1" w:rsidRPr="00FF6A71" w:rsidRDefault="00EF6EE1">
            <w:pPr>
              <w:spacing w:before="0" w:after="0" w:line="240" w:lineRule="auto"/>
              <w:jc w:val="center"/>
              <w:rPr>
                <w:ins w:id="32597" w:author="pete jones" w:date="2022-01-04T11:06:00Z"/>
                <w:rFonts w:cstheme="minorHAnsi"/>
                <w:sz w:val="16"/>
                <w:szCs w:val="16"/>
              </w:rPr>
              <w:pPrChange w:id="32598" w:author="pete jones" w:date="2022-03-09T08:13:00Z">
                <w:pPr/>
              </w:pPrChange>
            </w:pPr>
          </w:p>
        </w:tc>
        <w:tc>
          <w:tcPr>
            <w:tcW w:w="450" w:type="dxa"/>
            <w:tcFitText/>
            <w:vAlign w:val="center"/>
            <w:hideMark/>
            <w:tcPrChange w:id="32599" w:author="pete jones" w:date="2022-03-09T08:13:00Z">
              <w:tcPr>
                <w:tcW w:w="450" w:type="dxa"/>
                <w:tcFitText/>
                <w:vAlign w:val="center"/>
                <w:hideMark/>
              </w:tcPr>
            </w:tcPrChange>
          </w:tcPr>
          <w:p w14:paraId="158AFFB9" w14:textId="77777777" w:rsidR="00EF6EE1" w:rsidRPr="00FF6A71" w:rsidRDefault="00EF6EE1">
            <w:pPr>
              <w:spacing w:before="0" w:after="0" w:line="240" w:lineRule="auto"/>
              <w:jc w:val="center"/>
              <w:rPr>
                <w:ins w:id="32600" w:author="pete jones" w:date="2022-01-04T11:06:00Z"/>
                <w:rFonts w:cstheme="minorHAnsi"/>
                <w:sz w:val="16"/>
                <w:szCs w:val="16"/>
              </w:rPr>
              <w:pPrChange w:id="32601" w:author="pete jones" w:date="2022-03-09T08:13:00Z">
                <w:pPr/>
              </w:pPrChange>
            </w:pPr>
          </w:p>
        </w:tc>
        <w:tc>
          <w:tcPr>
            <w:tcW w:w="450" w:type="dxa"/>
            <w:tcFitText/>
            <w:vAlign w:val="center"/>
            <w:hideMark/>
            <w:tcPrChange w:id="32602" w:author="pete jones" w:date="2022-03-09T08:13:00Z">
              <w:tcPr>
                <w:tcW w:w="450" w:type="dxa"/>
                <w:tcFitText/>
                <w:vAlign w:val="center"/>
                <w:hideMark/>
              </w:tcPr>
            </w:tcPrChange>
          </w:tcPr>
          <w:p w14:paraId="10812B1C" w14:textId="77777777" w:rsidR="00EF6EE1" w:rsidRPr="00FF6A71" w:rsidRDefault="00EF6EE1">
            <w:pPr>
              <w:spacing w:before="0" w:after="0" w:line="240" w:lineRule="auto"/>
              <w:jc w:val="center"/>
              <w:rPr>
                <w:ins w:id="32603" w:author="pete jones" w:date="2022-01-04T11:06:00Z"/>
                <w:rFonts w:cstheme="minorHAnsi"/>
                <w:sz w:val="16"/>
                <w:szCs w:val="16"/>
              </w:rPr>
              <w:pPrChange w:id="32604" w:author="pete jones" w:date="2022-03-09T08:13:00Z">
                <w:pPr/>
              </w:pPrChange>
            </w:pPr>
            <w:ins w:id="32605" w:author="pete jones" w:date="2022-01-04T11:06:00Z">
              <w:r w:rsidRPr="00AC319B">
                <w:rPr>
                  <w:rFonts w:cstheme="minorHAnsi"/>
                  <w:sz w:val="16"/>
                  <w:szCs w:val="16"/>
                </w:rPr>
                <w:t>x</w:t>
              </w:r>
            </w:ins>
          </w:p>
        </w:tc>
        <w:tc>
          <w:tcPr>
            <w:tcW w:w="450" w:type="dxa"/>
            <w:tcFitText/>
            <w:vAlign w:val="center"/>
            <w:hideMark/>
            <w:tcPrChange w:id="32606" w:author="pete jones" w:date="2022-03-09T08:13:00Z">
              <w:tcPr>
                <w:tcW w:w="450" w:type="dxa"/>
                <w:tcFitText/>
                <w:vAlign w:val="center"/>
                <w:hideMark/>
              </w:tcPr>
            </w:tcPrChange>
          </w:tcPr>
          <w:p w14:paraId="465F8EEA" w14:textId="77777777" w:rsidR="00EF6EE1" w:rsidRPr="00FF6A71" w:rsidRDefault="00EF6EE1">
            <w:pPr>
              <w:spacing w:before="0" w:after="0" w:line="240" w:lineRule="auto"/>
              <w:jc w:val="center"/>
              <w:rPr>
                <w:ins w:id="32607" w:author="pete jones" w:date="2022-01-04T11:06:00Z"/>
                <w:rFonts w:cstheme="minorHAnsi"/>
                <w:sz w:val="16"/>
                <w:szCs w:val="16"/>
              </w:rPr>
              <w:pPrChange w:id="32608" w:author="pete jones" w:date="2022-03-09T08:13:00Z">
                <w:pPr/>
              </w:pPrChange>
            </w:pPr>
          </w:p>
        </w:tc>
        <w:tc>
          <w:tcPr>
            <w:tcW w:w="450" w:type="dxa"/>
            <w:tcFitText/>
            <w:vAlign w:val="center"/>
            <w:hideMark/>
            <w:tcPrChange w:id="32609" w:author="pete jones" w:date="2022-03-09T08:13:00Z">
              <w:tcPr>
                <w:tcW w:w="450" w:type="dxa"/>
                <w:tcFitText/>
                <w:vAlign w:val="center"/>
                <w:hideMark/>
              </w:tcPr>
            </w:tcPrChange>
          </w:tcPr>
          <w:p w14:paraId="5AFA7442" w14:textId="77777777" w:rsidR="00EF6EE1" w:rsidRPr="00FF6A71" w:rsidRDefault="00EF6EE1">
            <w:pPr>
              <w:spacing w:before="0" w:after="0" w:line="240" w:lineRule="auto"/>
              <w:jc w:val="center"/>
              <w:rPr>
                <w:ins w:id="32610" w:author="pete jones" w:date="2022-01-04T11:06:00Z"/>
                <w:rFonts w:cstheme="minorHAnsi"/>
                <w:sz w:val="16"/>
                <w:szCs w:val="16"/>
              </w:rPr>
              <w:pPrChange w:id="32611" w:author="pete jones" w:date="2022-03-09T08:13:00Z">
                <w:pPr/>
              </w:pPrChange>
            </w:pPr>
            <w:ins w:id="32612" w:author="pete jones" w:date="2022-01-04T11:06:00Z">
              <w:r w:rsidRPr="00FF6A71">
                <w:rPr>
                  <w:rFonts w:cstheme="minorHAnsi"/>
                  <w:w w:val="87"/>
                  <w:sz w:val="16"/>
                  <w:szCs w:val="16"/>
                </w:rPr>
                <w:t>12</w:t>
              </w:r>
              <w:r w:rsidRPr="00FF6A71">
                <w:rPr>
                  <w:rFonts w:cstheme="minorHAnsi"/>
                  <w:spacing w:val="2"/>
                  <w:w w:val="87"/>
                  <w:sz w:val="16"/>
                  <w:szCs w:val="16"/>
                </w:rPr>
                <w:t>4</w:t>
              </w:r>
            </w:ins>
          </w:p>
        </w:tc>
        <w:tc>
          <w:tcPr>
            <w:tcW w:w="450" w:type="dxa"/>
            <w:tcFitText/>
            <w:vAlign w:val="center"/>
            <w:hideMark/>
            <w:tcPrChange w:id="32613" w:author="pete jones" w:date="2022-03-09T08:13:00Z">
              <w:tcPr>
                <w:tcW w:w="450" w:type="dxa"/>
                <w:tcFitText/>
                <w:vAlign w:val="center"/>
                <w:hideMark/>
              </w:tcPr>
            </w:tcPrChange>
          </w:tcPr>
          <w:p w14:paraId="554AEC3B" w14:textId="77777777" w:rsidR="00EF6EE1" w:rsidRPr="00FF6A71" w:rsidRDefault="00EF6EE1">
            <w:pPr>
              <w:spacing w:before="0" w:after="0" w:line="240" w:lineRule="auto"/>
              <w:jc w:val="center"/>
              <w:rPr>
                <w:ins w:id="32614" w:author="pete jones" w:date="2022-01-04T11:06:00Z"/>
                <w:rFonts w:cstheme="minorHAnsi"/>
                <w:sz w:val="16"/>
                <w:szCs w:val="16"/>
              </w:rPr>
              <w:pPrChange w:id="32615" w:author="pete jones" w:date="2022-03-09T08:13:00Z">
                <w:pPr/>
              </w:pPrChange>
            </w:pPr>
            <w:ins w:id="32616" w:author="pete jones" w:date="2022-01-04T11:06:00Z">
              <w:r w:rsidRPr="00AC319B">
                <w:rPr>
                  <w:rFonts w:cstheme="minorHAnsi"/>
                  <w:sz w:val="16"/>
                  <w:szCs w:val="16"/>
                </w:rPr>
                <w:t>x</w:t>
              </w:r>
            </w:ins>
          </w:p>
        </w:tc>
        <w:tc>
          <w:tcPr>
            <w:tcW w:w="450" w:type="dxa"/>
            <w:tcFitText/>
            <w:vAlign w:val="center"/>
            <w:hideMark/>
            <w:tcPrChange w:id="32617" w:author="pete jones" w:date="2022-03-09T08:13:00Z">
              <w:tcPr>
                <w:tcW w:w="450" w:type="dxa"/>
                <w:tcFitText/>
                <w:vAlign w:val="center"/>
                <w:hideMark/>
              </w:tcPr>
            </w:tcPrChange>
          </w:tcPr>
          <w:p w14:paraId="36556E9F" w14:textId="77777777" w:rsidR="00EF6EE1" w:rsidRPr="00FF6A71" w:rsidRDefault="00EF6EE1">
            <w:pPr>
              <w:spacing w:before="0" w:after="0" w:line="240" w:lineRule="auto"/>
              <w:jc w:val="center"/>
              <w:rPr>
                <w:ins w:id="32618" w:author="pete jones" w:date="2022-01-04T11:06:00Z"/>
                <w:rFonts w:cstheme="minorHAnsi"/>
                <w:sz w:val="16"/>
                <w:szCs w:val="16"/>
              </w:rPr>
              <w:pPrChange w:id="32619" w:author="pete jones" w:date="2022-03-09T08:13:00Z">
                <w:pPr/>
              </w:pPrChange>
            </w:pPr>
          </w:p>
        </w:tc>
        <w:tc>
          <w:tcPr>
            <w:tcW w:w="450" w:type="dxa"/>
            <w:tcFitText/>
            <w:vAlign w:val="center"/>
            <w:hideMark/>
            <w:tcPrChange w:id="32620" w:author="pete jones" w:date="2022-03-09T08:13:00Z">
              <w:tcPr>
                <w:tcW w:w="450" w:type="dxa"/>
                <w:tcFitText/>
                <w:vAlign w:val="center"/>
                <w:hideMark/>
              </w:tcPr>
            </w:tcPrChange>
          </w:tcPr>
          <w:p w14:paraId="0681A5C7" w14:textId="77777777" w:rsidR="00EF6EE1" w:rsidRPr="00FF6A71" w:rsidRDefault="00EF6EE1">
            <w:pPr>
              <w:spacing w:before="0" w:after="0" w:line="240" w:lineRule="auto"/>
              <w:jc w:val="center"/>
              <w:rPr>
                <w:ins w:id="32621" w:author="pete jones" w:date="2022-01-04T11:06:00Z"/>
                <w:rFonts w:cstheme="minorHAnsi"/>
                <w:sz w:val="16"/>
                <w:szCs w:val="16"/>
              </w:rPr>
              <w:pPrChange w:id="32622" w:author="pete jones" w:date="2022-03-09T08:13:00Z">
                <w:pPr/>
              </w:pPrChange>
            </w:pPr>
          </w:p>
        </w:tc>
        <w:tc>
          <w:tcPr>
            <w:tcW w:w="450" w:type="dxa"/>
            <w:tcFitText/>
            <w:vAlign w:val="center"/>
            <w:hideMark/>
            <w:tcPrChange w:id="32623" w:author="pete jones" w:date="2022-03-09T08:13:00Z">
              <w:tcPr>
                <w:tcW w:w="450" w:type="dxa"/>
                <w:tcFitText/>
                <w:vAlign w:val="center"/>
                <w:hideMark/>
              </w:tcPr>
            </w:tcPrChange>
          </w:tcPr>
          <w:p w14:paraId="36C178DE" w14:textId="77777777" w:rsidR="00EF6EE1" w:rsidRPr="00FF6A71" w:rsidRDefault="00EF6EE1">
            <w:pPr>
              <w:spacing w:before="0" w:after="0" w:line="240" w:lineRule="auto"/>
              <w:jc w:val="center"/>
              <w:rPr>
                <w:ins w:id="32624" w:author="pete jones" w:date="2022-01-04T11:06:00Z"/>
                <w:rFonts w:cstheme="minorHAnsi"/>
                <w:sz w:val="16"/>
                <w:szCs w:val="16"/>
              </w:rPr>
              <w:pPrChange w:id="32625" w:author="pete jones" w:date="2022-03-09T08:13:00Z">
                <w:pPr/>
              </w:pPrChange>
            </w:pPr>
          </w:p>
        </w:tc>
        <w:tc>
          <w:tcPr>
            <w:tcW w:w="450" w:type="dxa"/>
            <w:tcFitText/>
            <w:vAlign w:val="center"/>
            <w:hideMark/>
            <w:tcPrChange w:id="32626" w:author="pete jones" w:date="2022-03-09T08:13:00Z">
              <w:tcPr>
                <w:tcW w:w="450" w:type="dxa"/>
                <w:tcFitText/>
                <w:vAlign w:val="center"/>
                <w:hideMark/>
              </w:tcPr>
            </w:tcPrChange>
          </w:tcPr>
          <w:p w14:paraId="3746B19E" w14:textId="77777777" w:rsidR="00EF6EE1" w:rsidRPr="00FF6A71" w:rsidRDefault="00EF6EE1">
            <w:pPr>
              <w:spacing w:before="0" w:after="0" w:line="240" w:lineRule="auto"/>
              <w:jc w:val="center"/>
              <w:rPr>
                <w:ins w:id="32627" w:author="pete jones" w:date="2022-01-04T11:06:00Z"/>
                <w:rFonts w:cstheme="minorHAnsi"/>
                <w:sz w:val="16"/>
                <w:szCs w:val="16"/>
              </w:rPr>
              <w:pPrChange w:id="32628" w:author="pete jones" w:date="2022-03-09T08:13:00Z">
                <w:pPr/>
              </w:pPrChange>
            </w:pPr>
            <w:ins w:id="32629" w:author="pete jones" w:date="2022-01-04T11:06:00Z">
              <w:r w:rsidRPr="00AC319B">
                <w:rPr>
                  <w:rFonts w:cstheme="minorHAnsi"/>
                  <w:sz w:val="16"/>
                  <w:szCs w:val="16"/>
                </w:rPr>
                <w:t>0</w:t>
              </w:r>
            </w:ins>
          </w:p>
        </w:tc>
        <w:tc>
          <w:tcPr>
            <w:tcW w:w="450" w:type="dxa"/>
            <w:tcFitText/>
            <w:vAlign w:val="center"/>
            <w:hideMark/>
            <w:tcPrChange w:id="32630" w:author="pete jones" w:date="2022-03-09T08:13:00Z">
              <w:tcPr>
                <w:tcW w:w="450" w:type="dxa"/>
                <w:tcFitText/>
                <w:vAlign w:val="center"/>
                <w:hideMark/>
              </w:tcPr>
            </w:tcPrChange>
          </w:tcPr>
          <w:p w14:paraId="2E18D37D" w14:textId="77777777" w:rsidR="00EF6EE1" w:rsidRPr="00FF6A71" w:rsidRDefault="00EF6EE1">
            <w:pPr>
              <w:spacing w:before="0" w:after="0" w:line="240" w:lineRule="auto"/>
              <w:jc w:val="center"/>
              <w:rPr>
                <w:ins w:id="32631" w:author="pete jones" w:date="2022-01-04T11:06:00Z"/>
                <w:rFonts w:cstheme="minorHAnsi"/>
                <w:sz w:val="16"/>
                <w:szCs w:val="16"/>
              </w:rPr>
              <w:pPrChange w:id="32632" w:author="pete jones" w:date="2022-03-09T08:13:00Z">
                <w:pPr/>
              </w:pPrChange>
            </w:pPr>
          </w:p>
        </w:tc>
        <w:tc>
          <w:tcPr>
            <w:tcW w:w="450" w:type="dxa"/>
            <w:tcFitText/>
            <w:vAlign w:val="center"/>
            <w:hideMark/>
            <w:tcPrChange w:id="32633" w:author="pete jones" w:date="2022-03-09T08:13:00Z">
              <w:tcPr>
                <w:tcW w:w="450" w:type="dxa"/>
                <w:tcFitText/>
                <w:vAlign w:val="center"/>
                <w:hideMark/>
              </w:tcPr>
            </w:tcPrChange>
          </w:tcPr>
          <w:p w14:paraId="09763B21" w14:textId="77777777" w:rsidR="00EF6EE1" w:rsidRPr="00FF6A71" w:rsidRDefault="00EF6EE1">
            <w:pPr>
              <w:spacing w:before="0" w:after="0" w:line="240" w:lineRule="auto"/>
              <w:jc w:val="center"/>
              <w:rPr>
                <w:ins w:id="32634" w:author="pete jones" w:date="2022-01-04T11:06:00Z"/>
                <w:rFonts w:cstheme="minorHAnsi"/>
                <w:sz w:val="16"/>
                <w:szCs w:val="16"/>
              </w:rPr>
              <w:pPrChange w:id="32635" w:author="pete jones" w:date="2022-03-09T08:13:00Z">
                <w:pPr/>
              </w:pPrChange>
            </w:pPr>
          </w:p>
        </w:tc>
        <w:tc>
          <w:tcPr>
            <w:tcW w:w="450" w:type="dxa"/>
            <w:tcFitText/>
            <w:vAlign w:val="center"/>
            <w:hideMark/>
            <w:tcPrChange w:id="32636" w:author="pete jones" w:date="2022-03-09T08:13:00Z">
              <w:tcPr>
                <w:tcW w:w="450" w:type="dxa"/>
                <w:tcFitText/>
                <w:vAlign w:val="center"/>
                <w:hideMark/>
              </w:tcPr>
            </w:tcPrChange>
          </w:tcPr>
          <w:p w14:paraId="17C716DD" w14:textId="77777777" w:rsidR="00EF6EE1" w:rsidRPr="00FF6A71" w:rsidRDefault="00EF6EE1">
            <w:pPr>
              <w:spacing w:before="0" w:after="0" w:line="240" w:lineRule="auto"/>
              <w:jc w:val="center"/>
              <w:rPr>
                <w:ins w:id="32637" w:author="pete jones" w:date="2022-01-04T11:06:00Z"/>
                <w:rFonts w:cstheme="minorHAnsi"/>
                <w:sz w:val="16"/>
                <w:szCs w:val="16"/>
              </w:rPr>
              <w:pPrChange w:id="32638" w:author="pete jones" w:date="2022-03-09T08:13:00Z">
                <w:pPr/>
              </w:pPrChange>
            </w:pPr>
          </w:p>
        </w:tc>
        <w:tc>
          <w:tcPr>
            <w:tcW w:w="450" w:type="dxa"/>
            <w:tcFitText/>
            <w:vAlign w:val="center"/>
            <w:hideMark/>
            <w:tcPrChange w:id="32639" w:author="pete jones" w:date="2022-03-09T08:13:00Z">
              <w:tcPr>
                <w:tcW w:w="450" w:type="dxa"/>
                <w:tcFitText/>
                <w:vAlign w:val="center"/>
                <w:hideMark/>
              </w:tcPr>
            </w:tcPrChange>
          </w:tcPr>
          <w:p w14:paraId="4BC4E6C3" w14:textId="77777777" w:rsidR="00EF6EE1" w:rsidRPr="00FF6A71" w:rsidRDefault="00EF6EE1">
            <w:pPr>
              <w:spacing w:before="0" w:after="0" w:line="240" w:lineRule="auto"/>
              <w:jc w:val="center"/>
              <w:rPr>
                <w:ins w:id="32640" w:author="pete jones" w:date="2022-01-04T11:06:00Z"/>
                <w:rFonts w:cstheme="minorHAnsi"/>
                <w:sz w:val="16"/>
                <w:szCs w:val="16"/>
              </w:rPr>
              <w:pPrChange w:id="32641" w:author="pete jones" w:date="2022-03-09T08:13:00Z">
                <w:pPr/>
              </w:pPrChange>
            </w:pPr>
            <w:ins w:id="32642" w:author="pete jones" w:date="2022-01-04T11:06:00Z">
              <w:r w:rsidRPr="00AC319B">
                <w:rPr>
                  <w:rFonts w:cstheme="minorHAnsi"/>
                  <w:sz w:val="16"/>
                  <w:szCs w:val="16"/>
                </w:rPr>
                <w:t>x</w:t>
              </w:r>
            </w:ins>
          </w:p>
        </w:tc>
      </w:tr>
      <w:tr w:rsidR="00EF6EE1" w:rsidRPr="00FF6A71" w14:paraId="60D30990"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2643"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2644" w:author="pete jones" w:date="2022-01-04T11:06:00Z"/>
          <w:trPrChange w:id="32645" w:author="pete jones" w:date="2022-03-09T08:13:00Z">
            <w:trPr>
              <w:trHeight w:val="300"/>
            </w:trPr>
          </w:trPrChange>
        </w:trPr>
        <w:tc>
          <w:tcPr>
            <w:tcW w:w="471" w:type="dxa"/>
            <w:noWrap/>
            <w:tcFitText/>
            <w:vAlign w:val="center"/>
            <w:hideMark/>
            <w:tcPrChange w:id="32646" w:author="pete jones" w:date="2022-03-09T08:13:00Z">
              <w:tcPr>
                <w:tcW w:w="471" w:type="dxa"/>
                <w:noWrap/>
                <w:tcFitText/>
                <w:vAlign w:val="center"/>
                <w:hideMark/>
              </w:tcPr>
            </w:tcPrChange>
          </w:tcPr>
          <w:p w14:paraId="30ACA06A" w14:textId="77777777" w:rsidR="00EF6EE1" w:rsidRPr="00FF6A71" w:rsidRDefault="00EF6EE1">
            <w:pPr>
              <w:spacing w:before="0" w:after="0" w:line="240" w:lineRule="auto"/>
              <w:jc w:val="center"/>
              <w:rPr>
                <w:ins w:id="32647" w:author="pete jones" w:date="2022-01-04T11:06:00Z"/>
                <w:rFonts w:cstheme="minorHAnsi"/>
                <w:sz w:val="16"/>
                <w:szCs w:val="16"/>
              </w:rPr>
              <w:pPrChange w:id="32648" w:author="pete jones" w:date="2022-03-09T08:13:00Z">
                <w:pPr/>
              </w:pPrChange>
            </w:pPr>
            <w:ins w:id="32649" w:author="pete jones" w:date="2022-01-04T11:06:00Z">
              <w:r w:rsidRPr="002A5458">
                <w:rPr>
                  <w:rFonts w:cstheme="minorHAnsi"/>
                  <w:spacing w:val="44"/>
                  <w:sz w:val="16"/>
                  <w:szCs w:val="16"/>
                </w:rPr>
                <w:t>N</w:t>
              </w:r>
              <w:r w:rsidRPr="002A5458">
                <w:rPr>
                  <w:rFonts w:cstheme="minorHAnsi"/>
                  <w:spacing w:val="1"/>
                  <w:sz w:val="16"/>
                  <w:szCs w:val="16"/>
                </w:rPr>
                <w:t>R</w:t>
              </w:r>
            </w:ins>
          </w:p>
        </w:tc>
        <w:tc>
          <w:tcPr>
            <w:tcW w:w="449" w:type="dxa"/>
            <w:noWrap/>
            <w:tcFitText/>
            <w:vAlign w:val="center"/>
            <w:hideMark/>
            <w:tcPrChange w:id="32650" w:author="pete jones" w:date="2022-03-09T08:13:00Z">
              <w:tcPr>
                <w:tcW w:w="449" w:type="dxa"/>
                <w:noWrap/>
                <w:tcFitText/>
                <w:vAlign w:val="center"/>
                <w:hideMark/>
              </w:tcPr>
            </w:tcPrChange>
          </w:tcPr>
          <w:p w14:paraId="6992D0A8" w14:textId="77777777" w:rsidR="00EF6EE1" w:rsidRPr="00FF6A71" w:rsidRDefault="00EF6EE1">
            <w:pPr>
              <w:spacing w:before="0" w:after="0" w:line="240" w:lineRule="auto"/>
              <w:jc w:val="center"/>
              <w:rPr>
                <w:ins w:id="32651" w:author="pete jones" w:date="2022-01-04T11:06:00Z"/>
                <w:rFonts w:cstheme="minorHAnsi"/>
                <w:sz w:val="16"/>
                <w:szCs w:val="16"/>
              </w:rPr>
              <w:pPrChange w:id="32652" w:author="pete jones" w:date="2022-03-09T08:13:00Z">
                <w:pPr/>
              </w:pPrChange>
            </w:pPr>
          </w:p>
        </w:tc>
        <w:tc>
          <w:tcPr>
            <w:tcW w:w="449" w:type="dxa"/>
            <w:noWrap/>
            <w:tcFitText/>
            <w:vAlign w:val="center"/>
            <w:hideMark/>
            <w:tcPrChange w:id="32653" w:author="pete jones" w:date="2022-03-09T08:13:00Z">
              <w:tcPr>
                <w:tcW w:w="449" w:type="dxa"/>
                <w:noWrap/>
                <w:tcFitText/>
                <w:vAlign w:val="center"/>
                <w:hideMark/>
              </w:tcPr>
            </w:tcPrChange>
          </w:tcPr>
          <w:p w14:paraId="405BA82E" w14:textId="77777777" w:rsidR="00EF6EE1" w:rsidRPr="00FF6A71" w:rsidRDefault="00EF6EE1">
            <w:pPr>
              <w:spacing w:before="0" w:after="0" w:line="240" w:lineRule="auto"/>
              <w:jc w:val="center"/>
              <w:rPr>
                <w:ins w:id="32654" w:author="pete jones" w:date="2022-01-04T11:06:00Z"/>
                <w:rFonts w:cstheme="minorHAnsi"/>
                <w:sz w:val="16"/>
                <w:szCs w:val="16"/>
              </w:rPr>
              <w:pPrChange w:id="32655" w:author="pete jones" w:date="2022-03-09T08:13:00Z">
                <w:pPr/>
              </w:pPrChange>
            </w:pPr>
          </w:p>
        </w:tc>
        <w:tc>
          <w:tcPr>
            <w:tcW w:w="449" w:type="dxa"/>
            <w:noWrap/>
            <w:tcFitText/>
            <w:vAlign w:val="center"/>
            <w:hideMark/>
            <w:tcPrChange w:id="32656" w:author="pete jones" w:date="2022-03-09T08:13:00Z">
              <w:tcPr>
                <w:tcW w:w="449" w:type="dxa"/>
                <w:noWrap/>
                <w:tcFitText/>
                <w:vAlign w:val="center"/>
                <w:hideMark/>
              </w:tcPr>
            </w:tcPrChange>
          </w:tcPr>
          <w:p w14:paraId="174FBCD0" w14:textId="77777777" w:rsidR="00EF6EE1" w:rsidRPr="00FF6A71" w:rsidRDefault="00EF6EE1">
            <w:pPr>
              <w:spacing w:before="0" w:after="0" w:line="240" w:lineRule="auto"/>
              <w:jc w:val="center"/>
              <w:rPr>
                <w:ins w:id="32657" w:author="pete jones" w:date="2022-01-04T11:06:00Z"/>
                <w:rFonts w:cstheme="minorHAnsi"/>
                <w:sz w:val="16"/>
                <w:szCs w:val="16"/>
              </w:rPr>
              <w:pPrChange w:id="32658" w:author="pete jones" w:date="2022-03-09T08:13:00Z">
                <w:pPr/>
              </w:pPrChange>
            </w:pPr>
          </w:p>
        </w:tc>
        <w:tc>
          <w:tcPr>
            <w:tcW w:w="449" w:type="dxa"/>
            <w:noWrap/>
            <w:tcFitText/>
            <w:vAlign w:val="center"/>
            <w:hideMark/>
            <w:tcPrChange w:id="32659" w:author="pete jones" w:date="2022-03-09T08:13:00Z">
              <w:tcPr>
                <w:tcW w:w="449" w:type="dxa"/>
                <w:noWrap/>
                <w:tcFitText/>
                <w:vAlign w:val="center"/>
                <w:hideMark/>
              </w:tcPr>
            </w:tcPrChange>
          </w:tcPr>
          <w:p w14:paraId="690B31B4" w14:textId="77777777" w:rsidR="00EF6EE1" w:rsidRPr="00FF6A71" w:rsidRDefault="00EF6EE1">
            <w:pPr>
              <w:spacing w:before="0" w:after="0" w:line="240" w:lineRule="auto"/>
              <w:jc w:val="center"/>
              <w:rPr>
                <w:ins w:id="32660" w:author="pete jones" w:date="2022-01-04T11:06:00Z"/>
                <w:rFonts w:cstheme="minorHAnsi"/>
                <w:sz w:val="16"/>
                <w:szCs w:val="16"/>
              </w:rPr>
              <w:pPrChange w:id="32661" w:author="pete jones" w:date="2022-03-09T08:13:00Z">
                <w:pPr/>
              </w:pPrChange>
            </w:pPr>
            <w:ins w:id="32662" w:author="pete jones" w:date="2022-01-04T11:06:00Z">
              <w:r w:rsidRPr="00AC319B">
                <w:rPr>
                  <w:rFonts w:cstheme="minorHAnsi"/>
                  <w:sz w:val="16"/>
                  <w:szCs w:val="16"/>
                </w:rPr>
                <w:t>x</w:t>
              </w:r>
            </w:ins>
          </w:p>
        </w:tc>
        <w:tc>
          <w:tcPr>
            <w:tcW w:w="449" w:type="dxa"/>
            <w:tcFitText/>
            <w:vAlign w:val="center"/>
            <w:hideMark/>
            <w:tcPrChange w:id="32663" w:author="pete jones" w:date="2022-03-09T08:13:00Z">
              <w:tcPr>
                <w:tcW w:w="449" w:type="dxa"/>
                <w:tcFitText/>
                <w:vAlign w:val="center"/>
                <w:hideMark/>
              </w:tcPr>
            </w:tcPrChange>
          </w:tcPr>
          <w:p w14:paraId="6D7EC4CB" w14:textId="77777777" w:rsidR="00EF6EE1" w:rsidRPr="00FF6A71" w:rsidRDefault="00EF6EE1">
            <w:pPr>
              <w:spacing w:before="0" w:after="0" w:line="240" w:lineRule="auto"/>
              <w:jc w:val="center"/>
              <w:rPr>
                <w:ins w:id="32664" w:author="pete jones" w:date="2022-01-04T11:06:00Z"/>
                <w:rFonts w:cstheme="minorHAnsi"/>
                <w:sz w:val="16"/>
                <w:szCs w:val="16"/>
              </w:rPr>
              <w:pPrChange w:id="32665" w:author="pete jones" w:date="2022-03-09T08:13:00Z">
                <w:pPr/>
              </w:pPrChange>
            </w:pPr>
            <w:ins w:id="32666" w:author="pete jones" w:date="2022-01-04T11:06:00Z">
              <w:r w:rsidRPr="00FF6A71">
                <w:rPr>
                  <w:rFonts w:cstheme="minorHAnsi"/>
                  <w:w w:val="87"/>
                  <w:sz w:val="16"/>
                  <w:szCs w:val="16"/>
                </w:rPr>
                <w:t>11</w:t>
              </w:r>
              <w:r w:rsidRPr="00FF6A71">
                <w:rPr>
                  <w:rFonts w:cstheme="minorHAnsi"/>
                  <w:spacing w:val="1"/>
                  <w:w w:val="87"/>
                  <w:sz w:val="16"/>
                  <w:szCs w:val="16"/>
                </w:rPr>
                <w:t>2</w:t>
              </w:r>
            </w:ins>
          </w:p>
        </w:tc>
        <w:tc>
          <w:tcPr>
            <w:tcW w:w="450" w:type="dxa"/>
            <w:tcFitText/>
            <w:vAlign w:val="center"/>
            <w:hideMark/>
            <w:tcPrChange w:id="32667" w:author="pete jones" w:date="2022-03-09T08:13:00Z">
              <w:tcPr>
                <w:tcW w:w="450" w:type="dxa"/>
                <w:tcFitText/>
                <w:vAlign w:val="center"/>
                <w:hideMark/>
              </w:tcPr>
            </w:tcPrChange>
          </w:tcPr>
          <w:p w14:paraId="335089FF" w14:textId="77777777" w:rsidR="00EF6EE1" w:rsidRPr="00FF6A71" w:rsidRDefault="00EF6EE1">
            <w:pPr>
              <w:spacing w:before="0" w:after="0" w:line="240" w:lineRule="auto"/>
              <w:jc w:val="center"/>
              <w:rPr>
                <w:ins w:id="32668" w:author="pete jones" w:date="2022-01-04T11:06:00Z"/>
                <w:rFonts w:cstheme="minorHAnsi"/>
                <w:sz w:val="16"/>
                <w:szCs w:val="16"/>
              </w:rPr>
              <w:pPrChange w:id="32669" w:author="pete jones" w:date="2022-03-09T08:13:00Z">
                <w:pPr/>
              </w:pPrChange>
            </w:pPr>
          </w:p>
        </w:tc>
        <w:tc>
          <w:tcPr>
            <w:tcW w:w="450" w:type="dxa"/>
            <w:tcFitText/>
            <w:vAlign w:val="center"/>
            <w:hideMark/>
            <w:tcPrChange w:id="32670" w:author="pete jones" w:date="2022-03-09T08:13:00Z">
              <w:tcPr>
                <w:tcW w:w="450" w:type="dxa"/>
                <w:tcFitText/>
                <w:vAlign w:val="center"/>
                <w:hideMark/>
              </w:tcPr>
            </w:tcPrChange>
          </w:tcPr>
          <w:p w14:paraId="33CAC4FE" w14:textId="77777777" w:rsidR="00EF6EE1" w:rsidRPr="00FF6A71" w:rsidRDefault="00EF6EE1">
            <w:pPr>
              <w:spacing w:before="0" w:after="0" w:line="240" w:lineRule="auto"/>
              <w:jc w:val="center"/>
              <w:rPr>
                <w:ins w:id="32671" w:author="pete jones" w:date="2022-01-04T11:06:00Z"/>
                <w:rFonts w:cstheme="minorHAnsi"/>
                <w:sz w:val="16"/>
                <w:szCs w:val="16"/>
              </w:rPr>
              <w:pPrChange w:id="32672" w:author="pete jones" w:date="2022-03-09T08:13:00Z">
                <w:pPr/>
              </w:pPrChange>
            </w:pPr>
            <w:ins w:id="32673" w:author="pete jones" w:date="2022-01-04T11:06:00Z">
              <w:r w:rsidRPr="00AC319B">
                <w:rPr>
                  <w:rFonts w:cstheme="minorHAnsi"/>
                  <w:sz w:val="16"/>
                  <w:szCs w:val="16"/>
                </w:rPr>
                <w:t>x</w:t>
              </w:r>
            </w:ins>
          </w:p>
        </w:tc>
        <w:tc>
          <w:tcPr>
            <w:tcW w:w="450" w:type="dxa"/>
            <w:tcFitText/>
            <w:vAlign w:val="center"/>
            <w:hideMark/>
            <w:tcPrChange w:id="32674" w:author="pete jones" w:date="2022-03-09T08:13:00Z">
              <w:tcPr>
                <w:tcW w:w="450" w:type="dxa"/>
                <w:tcFitText/>
                <w:vAlign w:val="center"/>
                <w:hideMark/>
              </w:tcPr>
            </w:tcPrChange>
          </w:tcPr>
          <w:p w14:paraId="04F41773" w14:textId="77777777" w:rsidR="00EF6EE1" w:rsidRPr="00FF6A71" w:rsidRDefault="00EF6EE1">
            <w:pPr>
              <w:spacing w:before="0" w:after="0" w:line="240" w:lineRule="auto"/>
              <w:jc w:val="center"/>
              <w:rPr>
                <w:ins w:id="32675" w:author="pete jones" w:date="2022-01-04T11:06:00Z"/>
                <w:rFonts w:cstheme="minorHAnsi"/>
                <w:sz w:val="16"/>
                <w:szCs w:val="16"/>
              </w:rPr>
              <w:pPrChange w:id="32676" w:author="pete jones" w:date="2022-03-09T08:13:00Z">
                <w:pPr/>
              </w:pPrChange>
            </w:pPr>
          </w:p>
        </w:tc>
        <w:tc>
          <w:tcPr>
            <w:tcW w:w="450" w:type="dxa"/>
            <w:tcFitText/>
            <w:vAlign w:val="center"/>
            <w:hideMark/>
            <w:tcPrChange w:id="32677" w:author="pete jones" w:date="2022-03-09T08:13:00Z">
              <w:tcPr>
                <w:tcW w:w="450" w:type="dxa"/>
                <w:tcFitText/>
                <w:vAlign w:val="center"/>
                <w:hideMark/>
              </w:tcPr>
            </w:tcPrChange>
          </w:tcPr>
          <w:p w14:paraId="23343BB8" w14:textId="77777777" w:rsidR="00EF6EE1" w:rsidRPr="00FF6A71" w:rsidRDefault="00EF6EE1">
            <w:pPr>
              <w:spacing w:before="0" w:after="0" w:line="240" w:lineRule="auto"/>
              <w:jc w:val="center"/>
              <w:rPr>
                <w:ins w:id="32678" w:author="pete jones" w:date="2022-01-04T11:06:00Z"/>
                <w:rFonts w:cstheme="minorHAnsi"/>
                <w:sz w:val="16"/>
                <w:szCs w:val="16"/>
              </w:rPr>
              <w:pPrChange w:id="32679" w:author="pete jones" w:date="2022-03-09T08:13:00Z">
                <w:pPr/>
              </w:pPrChange>
            </w:pPr>
          </w:p>
        </w:tc>
        <w:tc>
          <w:tcPr>
            <w:tcW w:w="450" w:type="dxa"/>
            <w:tcFitText/>
            <w:vAlign w:val="center"/>
            <w:hideMark/>
            <w:tcPrChange w:id="32680" w:author="pete jones" w:date="2022-03-09T08:13:00Z">
              <w:tcPr>
                <w:tcW w:w="450" w:type="dxa"/>
                <w:tcFitText/>
                <w:vAlign w:val="center"/>
                <w:hideMark/>
              </w:tcPr>
            </w:tcPrChange>
          </w:tcPr>
          <w:p w14:paraId="25E3CA60" w14:textId="77777777" w:rsidR="00EF6EE1" w:rsidRPr="00FF6A71" w:rsidRDefault="00EF6EE1">
            <w:pPr>
              <w:spacing w:before="0" w:after="0" w:line="240" w:lineRule="auto"/>
              <w:jc w:val="center"/>
              <w:rPr>
                <w:ins w:id="32681" w:author="pete jones" w:date="2022-01-04T11:06:00Z"/>
                <w:rFonts w:cstheme="minorHAnsi"/>
                <w:sz w:val="16"/>
                <w:szCs w:val="16"/>
              </w:rPr>
              <w:pPrChange w:id="32682" w:author="pete jones" w:date="2022-03-09T08:13:00Z">
                <w:pPr/>
              </w:pPrChange>
            </w:pPr>
            <w:ins w:id="32683" w:author="pete jones" w:date="2022-01-04T11:06:00Z">
              <w:r w:rsidRPr="00FF6A71">
                <w:rPr>
                  <w:rFonts w:cstheme="minorHAnsi"/>
                  <w:spacing w:val="51"/>
                  <w:sz w:val="16"/>
                  <w:szCs w:val="16"/>
                </w:rPr>
                <w:t>7</w:t>
              </w:r>
              <w:r w:rsidRPr="00FF6A71">
                <w:rPr>
                  <w:rFonts w:cstheme="minorHAnsi"/>
                  <w:spacing w:val="1"/>
                  <w:sz w:val="16"/>
                  <w:szCs w:val="16"/>
                </w:rPr>
                <w:t>5</w:t>
              </w:r>
            </w:ins>
          </w:p>
        </w:tc>
        <w:tc>
          <w:tcPr>
            <w:tcW w:w="450" w:type="dxa"/>
            <w:tcFitText/>
            <w:vAlign w:val="center"/>
            <w:hideMark/>
            <w:tcPrChange w:id="32684" w:author="pete jones" w:date="2022-03-09T08:13:00Z">
              <w:tcPr>
                <w:tcW w:w="450" w:type="dxa"/>
                <w:tcFitText/>
                <w:vAlign w:val="center"/>
                <w:hideMark/>
              </w:tcPr>
            </w:tcPrChange>
          </w:tcPr>
          <w:p w14:paraId="2ED7981F" w14:textId="77777777" w:rsidR="00EF6EE1" w:rsidRPr="00FF6A71" w:rsidRDefault="00EF6EE1">
            <w:pPr>
              <w:spacing w:before="0" w:after="0" w:line="240" w:lineRule="auto"/>
              <w:jc w:val="center"/>
              <w:rPr>
                <w:ins w:id="32685" w:author="pete jones" w:date="2022-01-04T11:06:00Z"/>
                <w:rFonts w:cstheme="minorHAnsi"/>
                <w:sz w:val="16"/>
                <w:szCs w:val="16"/>
              </w:rPr>
              <w:pPrChange w:id="32686" w:author="pete jones" w:date="2022-03-09T08:13:00Z">
                <w:pPr/>
              </w:pPrChange>
            </w:pPr>
            <w:ins w:id="32687" w:author="pete jones" w:date="2022-01-04T11:06:00Z">
              <w:r w:rsidRPr="00AC319B">
                <w:rPr>
                  <w:rFonts w:cstheme="minorHAnsi"/>
                  <w:sz w:val="16"/>
                  <w:szCs w:val="16"/>
                </w:rPr>
                <w:t>x</w:t>
              </w:r>
            </w:ins>
          </w:p>
        </w:tc>
        <w:tc>
          <w:tcPr>
            <w:tcW w:w="450" w:type="dxa"/>
            <w:tcFitText/>
            <w:vAlign w:val="center"/>
            <w:hideMark/>
            <w:tcPrChange w:id="32688" w:author="pete jones" w:date="2022-03-09T08:13:00Z">
              <w:tcPr>
                <w:tcW w:w="450" w:type="dxa"/>
                <w:tcFitText/>
                <w:vAlign w:val="center"/>
                <w:hideMark/>
              </w:tcPr>
            </w:tcPrChange>
          </w:tcPr>
          <w:p w14:paraId="1FF3AF89" w14:textId="77777777" w:rsidR="00EF6EE1" w:rsidRPr="00FF6A71" w:rsidRDefault="00EF6EE1">
            <w:pPr>
              <w:spacing w:before="0" w:after="0" w:line="240" w:lineRule="auto"/>
              <w:jc w:val="center"/>
              <w:rPr>
                <w:ins w:id="32689" w:author="pete jones" w:date="2022-01-04T11:06:00Z"/>
                <w:rFonts w:cstheme="minorHAnsi"/>
                <w:sz w:val="16"/>
                <w:szCs w:val="16"/>
              </w:rPr>
              <w:pPrChange w:id="32690" w:author="pete jones" w:date="2022-03-09T08:13:00Z">
                <w:pPr/>
              </w:pPrChange>
            </w:pPr>
          </w:p>
        </w:tc>
        <w:tc>
          <w:tcPr>
            <w:tcW w:w="450" w:type="dxa"/>
            <w:tcFitText/>
            <w:vAlign w:val="center"/>
            <w:hideMark/>
            <w:tcPrChange w:id="32691" w:author="pete jones" w:date="2022-03-09T08:13:00Z">
              <w:tcPr>
                <w:tcW w:w="450" w:type="dxa"/>
                <w:tcFitText/>
                <w:vAlign w:val="center"/>
                <w:hideMark/>
              </w:tcPr>
            </w:tcPrChange>
          </w:tcPr>
          <w:p w14:paraId="62A1DF2D" w14:textId="77777777" w:rsidR="00EF6EE1" w:rsidRPr="00FF6A71" w:rsidRDefault="00EF6EE1">
            <w:pPr>
              <w:spacing w:before="0" w:after="0" w:line="240" w:lineRule="auto"/>
              <w:jc w:val="center"/>
              <w:rPr>
                <w:ins w:id="32692" w:author="pete jones" w:date="2022-01-04T11:06:00Z"/>
                <w:rFonts w:cstheme="minorHAnsi"/>
                <w:sz w:val="16"/>
                <w:szCs w:val="16"/>
              </w:rPr>
              <w:pPrChange w:id="32693" w:author="pete jones" w:date="2022-03-09T08:13:00Z">
                <w:pPr/>
              </w:pPrChange>
            </w:pPr>
          </w:p>
        </w:tc>
        <w:tc>
          <w:tcPr>
            <w:tcW w:w="450" w:type="dxa"/>
            <w:tcFitText/>
            <w:vAlign w:val="center"/>
            <w:hideMark/>
            <w:tcPrChange w:id="32694" w:author="pete jones" w:date="2022-03-09T08:13:00Z">
              <w:tcPr>
                <w:tcW w:w="450" w:type="dxa"/>
                <w:tcFitText/>
                <w:vAlign w:val="center"/>
                <w:hideMark/>
              </w:tcPr>
            </w:tcPrChange>
          </w:tcPr>
          <w:p w14:paraId="76FBBB54" w14:textId="77777777" w:rsidR="00EF6EE1" w:rsidRPr="00FF6A71" w:rsidRDefault="00EF6EE1">
            <w:pPr>
              <w:spacing w:before="0" w:after="0" w:line="240" w:lineRule="auto"/>
              <w:jc w:val="center"/>
              <w:rPr>
                <w:ins w:id="32695" w:author="pete jones" w:date="2022-01-04T11:06:00Z"/>
                <w:rFonts w:cstheme="minorHAnsi"/>
                <w:sz w:val="16"/>
                <w:szCs w:val="16"/>
              </w:rPr>
              <w:pPrChange w:id="32696" w:author="pete jones" w:date="2022-03-09T08:13:00Z">
                <w:pPr/>
              </w:pPrChange>
            </w:pPr>
          </w:p>
        </w:tc>
        <w:tc>
          <w:tcPr>
            <w:tcW w:w="450" w:type="dxa"/>
            <w:tcFitText/>
            <w:vAlign w:val="center"/>
            <w:hideMark/>
            <w:tcPrChange w:id="32697" w:author="pete jones" w:date="2022-03-09T08:13:00Z">
              <w:tcPr>
                <w:tcW w:w="450" w:type="dxa"/>
                <w:tcFitText/>
                <w:vAlign w:val="center"/>
                <w:hideMark/>
              </w:tcPr>
            </w:tcPrChange>
          </w:tcPr>
          <w:p w14:paraId="324E7AA1" w14:textId="77777777" w:rsidR="00EF6EE1" w:rsidRPr="00FF6A71" w:rsidRDefault="00EF6EE1">
            <w:pPr>
              <w:spacing w:before="0" w:after="0" w:line="240" w:lineRule="auto"/>
              <w:jc w:val="center"/>
              <w:rPr>
                <w:ins w:id="32698" w:author="pete jones" w:date="2022-01-04T11:06:00Z"/>
                <w:rFonts w:cstheme="minorHAnsi"/>
                <w:sz w:val="16"/>
                <w:szCs w:val="16"/>
              </w:rPr>
              <w:pPrChange w:id="32699" w:author="pete jones" w:date="2022-03-09T08:13:00Z">
                <w:pPr/>
              </w:pPrChange>
            </w:pPr>
            <w:ins w:id="32700" w:author="pete jones" w:date="2022-01-04T11:06:00Z">
              <w:r w:rsidRPr="00FF6A71">
                <w:rPr>
                  <w:rFonts w:cstheme="minorHAnsi"/>
                  <w:spacing w:val="51"/>
                  <w:sz w:val="16"/>
                  <w:szCs w:val="16"/>
                </w:rPr>
                <w:t>5</w:t>
              </w:r>
              <w:r w:rsidRPr="00FF6A71">
                <w:rPr>
                  <w:rFonts w:cstheme="minorHAnsi"/>
                  <w:spacing w:val="1"/>
                  <w:sz w:val="16"/>
                  <w:szCs w:val="16"/>
                </w:rPr>
                <w:t>6</w:t>
              </w:r>
            </w:ins>
          </w:p>
        </w:tc>
        <w:tc>
          <w:tcPr>
            <w:tcW w:w="450" w:type="dxa"/>
            <w:tcFitText/>
            <w:vAlign w:val="center"/>
            <w:hideMark/>
            <w:tcPrChange w:id="32701" w:author="pete jones" w:date="2022-03-09T08:13:00Z">
              <w:tcPr>
                <w:tcW w:w="450" w:type="dxa"/>
                <w:tcFitText/>
                <w:vAlign w:val="center"/>
                <w:hideMark/>
              </w:tcPr>
            </w:tcPrChange>
          </w:tcPr>
          <w:p w14:paraId="07C348BC" w14:textId="77777777" w:rsidR="00EF6EE1" w:rsidRPr="00FF6A71" w:rsidRDefault="00EF6EE1">
            <w:pPr>
              <w:spacing w:before="0" w:after="0" w:line="240" w:lineRule="auto"/>
              <w:jc w:val="center"/>
              <w:rPr>
                <w:ins w:id="32702" w:author="pete jones" w:date="2022-01-04T11:06:00Z"/>
                <w:rFonts w:cstheme="minorHAnsi"/>
                <w:sz w:val="16"/>
                <w:szCs w:val="16"/>
              </w:rPr>
              <w:pPrChange w:id="32703" w:author="pete jones" w:date="2022-03-09T08:13:00Z">
                <w:pPr/>
              </w:pPrChange>
            </w:pPr>
            <w:ins w:id="32704" w:author="pete jones" w:date="2022-01-04T11:06:00Z">
              <w:r w:rsidRPr="00AC319B">
                <w:rPr>
                  <w:rFonts w:cstheme="minorHAnsi"/>
                  <w:sz w:val="16"/>
                  <w:szCs w:val="16"/>
                </w:rPr>
                <w:t>x</w:t>
              </w:r>
            </w:ins>
          </w:p>
        </w:tc>
        <w:tc>
          <w:tcPr>
            <w:tcW w:w="450" w:type="dxa"/>
            <w:tcFitText/>
            <w:vAlign w:val="center"/>
            <w:hideMark/>
            <w:tcPrChange w:id="32705" w:author="pete jones" w:date="2022-03-09T08:13:00Z">
              <w:tcPr>
                <w:tcW w:w="450" w:type="dxa"/>
                <w:tcFitText/>
                <w:vAlign w:val="center"/>
                <w:hideMark/>
              </w:tcPr>
            </w:tcPrChange>
          </w:tcPr>
          <w:p w14:paraId="69CA0A65" w14:textId="77777777" w:rsidR="00EF6EE1" w:rsidRPr="00FF6A71" w:rsidRDefault="00EF6EE1">
            <w:pPr>
              <w:spacing w:before="0" w:after="0" w:line="240" w:lineRule="auto"/>
              <w:jc w:val="center"/>
              <w:rPr>
                <w:ins w:id="32706" w:author="pete jones" w:date="2022-01-04T11:06:00Z"/>
                <w:rFonts w:cstheme="minorHAnsi"/>
                <w:sz w:val="16"/>
                <w:szCs w:val="16"/>
              </w:rPr>
              <w:pPrChange w:id="32707" w:author="pete jones" w:date="2022-03-09T08:13:00Z">
                <w:pPr/>
              </w:pPrChange>
            </w:pPr>
          </w:p>
        </w:tc>
        <w:tc>
          <w:tcPr>
            <w:tcW w:w="450" w:type="dxa"/>
            <w:tcFitText/>
            <w:vAlign w:val="center"/>
            <w:hideMark/>
            <w:tcPrChange w:id="32708" w:author="pete jones" w:date="2022-03-09T08:13:00Z">
              <w:tcPr>
                <w:tcW w:w="450" w:type="dxa"/>
                <w:tcFitText/>
                <w:vAlign w:val="center"/>
                <w:hideMark/>
              </w:tcPr>
            </w:tcPrChange>
          </w:tcPr>
          <w:p w14:paraId="06FDA414" w14:textId="77777777" w:rsidR="00EF6EE1" w:rsidRPr="00FF6A71" w:rsidRDefault="00EF6EE1">
            <w:pPr>
              <w:spacing w:before="0" w:after="0" w:line="240" w:lineRule="auto"/>
              <w:jc w:val="center"/>
              <w:rPr>
                <w:ins w:id="32709" w:author="pete jones" w:date="2022-01-04T11:06:00Z"/>
                <w:rFonts w:cstheme="minorHAnsi"/>
                <w:sz w:val="16"/>
                <w:szCs w:val="16"/>
              </w:rPr>
              <w:pPrChange w:id="32710" w:author="pete jones" w:date="2022-03-09T08:13:00Z">
                <w:pPr/>
              </w:pPrChange>
            </w:pPr>
          </w:p>
        </w:tc>
        <w:tc>
          <w:tcPr>
            <w:tcW w:w="450" w:type="dxa"/>
            <w:tcFitText/>
            <w:vAlign w:val="center"/>
            <w:hideMark/>
            <w:tcPrChange w:id="32711" w:author="pete jones" w:date="2022-03-09T08:13:00Z">
              <w:tcPr>
                <w:tcW w:w="450" w:type="dxa"/>
                <w:tcFitText/>
                <w:vAlign w:val="center"/>
                <w:hideMark/>
              </w:tcPr>
            </w:tcPrChange>
          </w:tcPr>
          <w:p w14:paraId="4B8C4F82" w14:textId="77777777" w:rsidR="00EF6EE1" w:rsidRPr="00FF6A71" w:rsidRDefault="00EF6EE1">
            <w:pPr>
              <w:spacing w:before="0" w:after="0" w:line="240" w:lineRule="auto"/>
              <w:jc w:val="center"/>
              <w:rPr>
                <w:ins w:id="32712" w:author="pete jones" w:date="2022-01-04T11:06:00Z"/>
                <w:rFonts w:cstheme="minorHAnsi"/>
                <w:sz w:val="16"/>
                <w:szCs w:val="16"/>
              </w:rPr>
              <w:pPrChange w:id="32713" w:author="pete jones" w:date="2022-03-09T08:13:00Z">
                <w:pPr/>
              </w:pPrChange>
            </w:pPr>
          </w:p>
        </w:tc>
      </w:tr>
      <w:tr w:rsidR="00EF6EE1" w:rsidRPr="00FF6A71" w14:paraId="6CE43963"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2714"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15"/>
          <w:ins w:id="32715" w:author="pete jones" w:date="2022-01-04T11:06:00Z"/>
          <w:trPrChange w:id="32716" w:author="pete jones" w:date="2022-03-09T08:13:00Z">
            <w:trPr>
              <w:trHeight w:val="315"/>
            </w:trPr>
          </w:trPrChange>
        </w:trPr>
        <w:tc>
          <w:tcPr>
            <w:tcW w:w="471" w:type="dxa"/>
            <w:noWrap/>
            <w:tcFitText/>
            <w:vAlign w:val="center"/>
            <w:hideMark/>
            <w:tcPrChange w:id="32717" w:author="pete jones" w:date="2022-03-09T08:13:00Z">
              <w:tcPr>
                <w:tcW w:w="471" w:type="dxa"/>
                <w:noWrap/>
                <w:tcFitText/>
                <w:vAlign w:val="center"/>
                <w:hideMark/>
              </w:tcPr>
            </w:tcPrChange>
          </w:tcPr>
          <w:p w14:paraId="1B22C344" w14:textId="77777777" w:rsidR="00EF6EE1" w:rsidRPr="00FF6A71" w:rsidRDefault="00EF6EE1">
            <w:pPr>
              <w:spacing w:before="0" w:after="0" w:line="240" w:lineRule="auto"/>
              <w:jc w:val="center"/>
              <w:rPr>
                <w:ins w:id="32718" w:author="pete jones" w:date="2022-01-04T11:06:00Z"/>
                <w:rFonts w:cstheme="minorHAnsi"/>
                <w:sz w:val="16"/>
                <w:szCs w:val="16"/>
              </w:rPr>
              <w:pPrChange w:id="32719" w:author="pete jones" w:date="2022-03-09T08:13:00Z">
                <w:pPr/>
              </w:pPrChange>
            </w:pPr>
            <w:ins w:id="32720" w:author="pete jones" w:date="2022-01-04T11:06:00Z">
              <w:r w:rsidRPr="002A5458">
                <w:rPr>
                  <w:rFonts w:cstheme="minorHAnsi"/>
                  <w:spacing w:val="44"/>
                  <w:sz w:val="16"/>
                  <w:szCs w:val="16"/>
                </w:rPr>
                <w:t>N</w:t>
              </w:r>
              <w:r w:rsidRPr="002A5458">
                <w:rPr>
                  <w:rFonts w:cstheme="minorHAnsi"/>
                  <w:spacing w:val="1"/>
                  <w:sz w:val="16"/>
                  <w:szCs w:val="16"/>
                </w:rPr>
                <w:t>R</w:t>
              </w:r>
            </w:ins>
          </w:p>
        </w:tc>
        <w:tc>
          <w:tcPr>
            <w:tcW w:w="449" w:type="dxa"/>
            <w:noWrap/>
            <w:tcFitText/>
            <w:vAlign w:val="center"/>
            <w:hideMark/>
            <w:tcPrChange w:id="32721" w:author="pete jones" w:date="2022-03-09T08:13:00Z">
              <w:tcPr>
                <w:tcW w:w="449" w:type="dxa"/>
                <w:noWrap/>
                <w:tcFitText/>
                <w:vAlign w:val="center"/>
                <w:hideMark/>
              </w:tcPr>
            </w:tcPrChange>
          </w:tcPr>
          <w:p w14:paraId="1FA9B509" w14:textId="77777777" w:rsidR="00EF6EE1" w:rsidRPr="00FF6A71" w:rsidRDefault="00EF6EE1">
            <w:pPr>
              <w:spacing w:before="0" w:after="0" w:line="240" w:lineRule="auto"/>
              <w:jc w:val="center"/>
              <w:rPr>
                <w:ins w:id="32722" w:author="pete jones" w:date="2022-01-04T11:06:00Z"/>
                <w:rFonts w:cstheme="minorHAnsi"/>
                <w:sz w:val="16"/>
                <w:szCs w:val="16"/>
              </w:rPr>
              <w:pPrChange w:id="32723" w:author="pete jones" w:date="2022-03-09T08:13:00Z">
                <w:pPr/>
              </w:pPrChange>
            </w:pPr>
          </w:p>
        </w:tc>
        <w:tc>
          <w:tcPr>
            <w:tcW w:w="449" w:type="dxa"/>
            <w:noWrap/>
            <w:tcFitText/>
            <w:vAlign w:val="center"/>
            <w:hideMark/>
            <w:tcPrChange w:id="32724" w:author="pete jones" w:date="2022-03-09T08:13:00Z">
              <w:tcPr>
                <w:tcW w:w="449" w:type="dxa"/>
                <w:noWrap/>
                <w:tcFitText/>
                <w:vAlign w:val="center"/>
                <w:hideMark/>
              </w:tcPr>
            </w:tcPrChange>
          </w:tcPr>
          <w:p w14:paraId="4C92EFFD" w14:textId="77777777" w:rsidR="00EF6EE1" w:rsidRPr="00FF6A71" w:rsidRDefault="00EF6EE1">
            <w:pPr>
              <w:spacing w:before="0" w:after="0" w:line="240" w:lineRule="auto"/>
              <w:jc w:val="center"/>
              <w:rPr>
                <w:ins w:id="32725" w:author="pete jones" w:date="2022-01-04T11:06:00Z"/>
                <w:rFonts w:cstheme="minorHAnsi"/>
                <w:sz w:val="16"/>
                <w:szCs w:val="16"/>
              </w:rPr>
              <w:pPrChange w:id="32726" w:author="pete jones" w:date="2022-03-09T08:13:00Z">
                <w:pPr/>
              </w:pPrChange>
            </w:pPr>
          </w:p>
        </w:tc>
        <w:tc>
          <w:tcPr>
            <w:tcW w:w="449" w:type="dxa"/>
            <w:noWrap/>
            <w:tcFitText/>
            <w:vAlign w:val="center"/>
            <w:hideMark/>
            <w:tcPrChange w:id="32727" w:author="pete jones" w:date="2022-03-09T08:13:00Z">
              <w:tcPr>
                <w:tcW w:w="449" w:type="dxa"/>
                <w:noWrap/>
                <w:tcFitText/>
                <w:vAlign w:val="center"/>
                <w:hideMark/>
              </w:tcPr>
            </w:tcPrChange>
          </w:tcPr>
          <w:p w14:paraId="3C0D8EF5" w14:textId="77777777" w:rsidR="00EF6EE1" w:rsidRPr="00FF6A71" w:rsidRDefault="00EF6EE1">
            <w:pPr>
              <w:spacing w:before="0" w:after="0" w:line="240" w:lineRule="auto"/>
              <w:jc w:val="center"/>
              <w:rPr>
                <w:ins w:id="32728" w:author="pete jones" w:date="2022-01-04T11:06:00Z"/>
                <w:rFonts w:cstheme="minorHAnsi"/>
                <w:sz w:val="16"/>
                <w:szCs w:val="16"/>
              </w:rPr>
              <w:pPrChange w:id="32729" w:author="pete jones" w:date="2022-03-09T08:13:00Z">
                <w:pPr/>
              </w:pPrChange>
            </w:pPr>
          </w:p>
        </w:tc>
        <w:tc>
          <w:tcPr>
            <w:tcW w:w="449" w:type="dxa"/>
            <w:noWrap/>
            <w:tcFitText/>
            <w:vAlign w:val="center"/>
            <w:hideMark/>
            <w:tcPrChange w:id="32730" w:author="pete jones" w:date="2022-03-09T08:13:00Z">
              <w:tcPr>
                <w:tcW w:w="449" w:type="dxa"/>
                <w:noWrap/>
                <w:tcFitText/>
                <w:vAlign w:val="center"/>
                <w:hideMark/>
              </w:tcPr>
            </w:tcPrChange>
          </w:tcPr>
          <w:p w14:paraId="6F3222DF" w14:textId="77777777" w:rsidR="00EF6EE1" w:rsidRPr="00FF6A71" w:rsidRDefault="00EF6EE1">
            <w:pPr>
              <w:spacing w:before="0" w:after="0" w:line="240" w:lineRule="auto"/>
              <w:jc w:val="center"/>
              <w:rPr>
                <w:ins w:id="32731" w:author="pete jones" w:date="2022-01-04T11:06:00Z"/>
                <w:rFonts w:cstheme="minorHAnsi"/>
                <w:sz w:val="16"/>
                <w:szCs w:val="16"/>
              </w:rPr>
              <w:pPrChange w:id="32732" w:author="pete jones" w:date="2022-03-09T08:13:00Z">
                <w:pPr/>
              </w:pPrChange>
            </w:pPr>
            <w:ins w:id="32733" w:author="pete jones" w:date="2022-01-04T11:06:00Z">
              <w:r w:rsidRPr="00AC319B">
                <w:rPr>
                  <w:rFonts w:cstheme="minorHAnsi"/>
                  <w:sz w:val="16"/>
                  <w:szCs w:val="16"/>
                </w:rPr>
                <w:t>x</w:t>
              </w:r>
            </w:ins>
          </w:p>
        </w:tc>
        <w:tc>
          <w:tcPr>
            <w:tcW w:w="449" w:type="dxa"/>
            <w:tcFitText/>
            <w:vAlign w:val="center"/>
            <w:hideMark/>
            <w:tcPrChange w:id="32734" w:author="pete jones" w:date="2022-03-09T08:13:00Z">
              <w:tcPr>
                <w:tcW w:w="449" w:type="dxa"/>
                <w:tcFitText/>
                <w:vAlign w:val="center"/>
                <w:hideMark/>
              </w:tcPr>
            </w:tcPrChange>
          </w:tcPr>
          <w:p w14:paraId="7170A4FE" w14:textId="77777777" w:rsidR="00EF6EE1" w:rsidRPr="00FF6A71" w:rsidRDefault="00EF6EE1">
            <w:pPr>
              <w:spacing w:before="0" w:after="0" w:line="240" w:lineRule="auto"/>
              <w:jc w:val="center"/>
              <w:rPr>
                <w:ins w:id="32735" w:author="pete jones" w:date="2022-01-04T11:06:00Z"/>
                <w:rFonts w:cstheme="minorHAnsi"/>
                <w:sz w:val="16"/>
                <w:szCs w:val="16"/>
              </w:rPr>
              <w:pPrChange w:id="32736" w:author="pete jones" w:date="2022-03-09T08:13:00Z">
                <w:pPr/>
              </w:pPrChange>
            </w:pPr>
            <w:ins w:id="32737" w:author="pete jones" w:date="2022-01-04T11:06:00Z">
              <w:r w:rsidRPr="00FF6A71">
                <w:rPr>
                  <w:rFonts w:cstheme="minorHAnsi"/>
                  <w:spacing w:val="50"/>
                  <w:sz w:val="16"/>
                  <w:szCs w:val="16"/>
                </w:rPr>
                <w:t>1</w:t>
              </w:r>
              <w:r w:rsidRPr="00FF6A71">
                <w:rPr>
                  <w:rFonts w:cstheme="minorHAnsi"/>
                  <w:spacing w:val="1"/>
                  <w:sz w:val="16"/>
                  <w:szCs w:val="16"/>
                </w:rPr>
                <w:t>3</w:t>
              </w:r>
            </w:ins>
          </w:p>
        </w:tc>
        <w:tc>
          <w:tcPr>
            <w:tcW w:w="450" w:type="dxa"/>
            <w:tcFitText/>
            <w:vAlign w:val="center"/>
            <w:hideMark/>
            <w:tcPrChange w:id="32738" w:author="pete jones" w:date="2022-03-09T08:13:00Z">
              <w:tcPr>
                <w:tcW w:w="450" w:type="dxa"/>
                <w:tcFitText/>
                <w:vAlign w:val="center"/>
                <w:hideMark/>
              </w:tcPr>
            </w:tcPrChange>
          </w:tcPr>
          <w:p w14:paraId="09769857" w14:textId="77777777" w:rsidR="00EF6EE1" w:rsidRPr="00FF6A71" w:rsidRDefault="00EF6EE1">
            <w:pPr>
              <w:spacing w:before="0" w:after="0" w:line="240" w:lineRule="auto"/>
              <w:jc w:val="center"/>
              <w:rPr>
                <w:ins w:id="32739" w:author="pete jones" w:date="2022-01-04T11:06:00Z"/>
                <w:rFonts w:cstheme="minorHAnsi"/>
                <w:sz w:val="16"/>
                <w:szCs w:val="16"/>
              </w:rPr>
              <w:pPrChange w:id="32740" w:author="pete jones" w:date="2022-03-09T08:13:00Z">
                <w:pPr/>
              </w:pPrChange>
            </w:pPr>
          </w:p>
        </w:tc>
        <w:tc>
          <w:tcPr>
            <w:tcW w:w="450" w:type="dxa"/>
            <w:tcFitText/>
            <w:vAlign w:val="center"/>
            <w:hideMark/>
            <w:tcPrChange w:id="32741" w:author="pete jones" w:date="2022-03-09T08:13:00Z">
              <w:tcPr>
                <w:tcW w:w="450" w:type="dxa"/>
                <w:tcFitText/>
                <w:vAlign w:val="center"/>
                <w:hideMark/>
              </w:tcPr>
            </w:tcPrChange>
          </w:tcPr>
          <w:p w14:paraId="25BF0305" w14:textId="77777777" w:rsidR="00EF6EE1" w:rsidRPr="00FF6A71" w:rsidRDefault="00EF6EE1">
            <w:pPr>
              <w:spacing w:before="0" w:after="0" w:line="240" w:lineRule="auto"/>
              <w:jc w:val="center"/>
              <w:rPr>
                <w:ins w:id="32742" w:author="pete jones" w:date="2022-01-04T11:06:00Z"/>
                <w:rFonts w:cstheme="minorHAnsi"/>
                <w:sz w:val="16"/>
                <w:szCs w:val="16"/>
              </w:rPr>
              <w:pPrChange w:id="32743" w:author="pete jones" w:date="2022-03-09T08:13:00Z">
                <w:pPr/>
              </w:pPrChange>
            </w:pPr>
          </w:p>
        </w:tc>
        <w:tc>
          <w:tcPr>
            <w:tcW w:w="450" w:type="dxa"/>
            <w:tcFitText/>
            <w:vAlign w:val="center"/>
            <w:hideMark/>
            <w:tcPrChange w:id="32744" w:author="pete jones" w:date="2022-03-09T08:13:00Z">
              <w:tcPr>
                <w:tcW w:w="450" w:type="dxa"/>
                <w:tcFitText/>
                <w:vAlign w:val="center"/>
                <w:hideMark/>
              </w:tcPr>
            </w:tcPrChange>
          </w:tcPr>
          <w:p w14:paraId="2BE3A03F" w14:textId="77777777" w:rsidR="00EF6EE1" w:rsidRPr="00FF6A71" w:rsidRDefault="00EF6EE1">
            <w:pPr>
              <w:spacing w:before="0" w:after="0" w:line="240" w:lineRule="auto"/>
              <w:jc w:val="center"/>
              <w:rPr>
                <w:ins w:id="32745" w:author="pete jones" w:date="2022-01-04T11:06:00Z"/>
                <w:rFonts w:cstheme="minorHAnsi"/>
                <w:sz w:val="16"/>
                <w:szCs w:val="16"/>
              </w:rPr>
              <w:pPrChange w:id="32746" w:author="pete jones" w:date="2022-03-09T08:13:00Z">
                <w:pPr/>
              </w:pPrChange>
            </w:pPr>
            <w:ins w:id="32747" w:author="pete jones" w:date="2022-01-04T11:06:00Z">
              <w:r w:rsidRPr="00AC319B">
                <w:rPr>
                  <w:rFonts w:cstheme="minorHAnsi"/>
                  <w:sz w:val="16"/>
                  <w:szCs w:val="16"/>
                </w:rPr>
                <w:t>x</w:t>
              </w:r>
            </w:ins>
          </w:p>
        </w:tc>
        <w:tc>
          <w:tcPr>
            <w:tcW w:w="450" w:type="dxa"/>
            <w:tcFitText/>
            <w:vAlign w:val="center"/>
            <w:hideMark/>
            <w:tcPrChange w:id="32748" w:author="pete jones" w:date="2022-03-09T08:13:00Z">
              <w:tcPr>
                <w:tcW w:w="450" w:type="dxa"/>
                <w:tcFitText/>
                <w:vAlign w:val="center"/>
                <w:hideMark/>
              </w:tcPr>
            </w:tcPrChange>
          </w:tcPr>
          <w:p w14:paraId="56876B06" w14:textId="77777777" w:rsidR="00EF6EE1" w:rsidRPr="00FF6A71" w:rsidRDefault="00EF6EE1">
            <w:pPr>
              <w:spacing w:before="0" w:after="0" w:line="240" w:lineRule="auto"/>
              <w:jc w:val="center"/>
              <w:rPr>
                <w:ins w:id="32749" w:author="pete jones" w:date="2022-01-04T11:06:00Z"/>
                <w:rFonts w:cstheme="minorHAnsi"/>
                <w:sz w:val="16"/>
                <w:szCs w:val="16"/>
              </w:rPr>
              <w:pPrChange w:id="32750" w:author="pete jones" w:date="2022-03-09T08:13:00Z">
                <w:pPr/>
              </w:pPrChange>
            </w:pPr>
          </w:p>
        </w:tc>
        <w:tc>
          <w:tcPr>
            <w:tcW w:w="450" w:type="dxa"/>
            <w:tcFitText/>
            <w:vAlign w:val="center"/>
            <w:hideMark/>
            <w:tcPrChange w:id="32751" w:author="pete jones" w:date="2022-03-09T08:13:00Z">
              <w:tcPr>
                <w:tcW w:w="450" w:type="dxa"/>
                <w:tcFitText/>
                <w:vAlign w:val="center"/>
                <w:hideMark/>
              </w:tcPr>
            </w:tcPrChange>
          </w:tcPr>
          <w:p w14:paraId="2421B2BA" w14:textId="77777777" w:rsidR="00EF6EE1" w:rsidRPr="00FF6A71" w:rsidRDefault="00EF6EE1">
            <w:pPr>
              <w:spacing w:before="0" w:after="0" w:line="240" w:lineRule="auto"/>
              <w:jc w:val="center"/>
              <w:rPr>
                <w:ins w:id="32752" w:author="pete jones" w:date="2022-01-04T11:06:00Z"/>
                <w:rFonts w:cstheme="minorHAnsi"/>
                <w:sz w:val="16"/>
                <w:szCs w:val="16"/>
              </w:rPr>
              <w:pPrChange w:id="32753" w:author="pete jones" w:date="2022-03-09T08:13:00Z">
                <w:pPr/>
              </w:pPrChange>
            </w:pPr>
            <w:ins w:id="32754" w:author="pete jones" w:date="2022-01-04T11:06:00Z">
              <w:r w:rsidRPr="00FF6A71">
                <w:rPr>
                  <w:rFonts w:cstheme="minorHAnsi"/>
                  <w:spacing w:val="51"/>
                  <w:sz w:val="16"/>
                  <w:szCs w:val="16"/>
                </w:rPr>
                <w:t>9</w:t>
              </w:r>
              <w:r w:rsidRPr="00FF6A71">
                <w:rPr>
                  <w:rFonts w:cstheme="minorHAnsi"/>
                  <w:spacing w:val="1"/>
                  <w:sz w:val="16"/>
                  <w:szCs w:val="16"/>
                </w:rPr>
                <w:t>6</w:t>
              </w:r>
            </w:ins>
          </w:p>
        </w:tc>
        <w:tc>
          <w:tcPr>
            <w:tcW w:w="450" w:type="dxa"/>
            <w:tcFitText/>
            <w:vAlign w:val="center"/>
            <w:hideMark/>
            <w:tcPrChange w:id="32755" w:author="pete jones" w:date="2022-03-09T08:13:00Z">
              <w:tcPr>
                <w:tcW w:w="450" w:type="dxa"/>
                <w:tcFitText/>
                <w:vAlign w:val="center"/>
                <w:hideMark/>
              </w:tcPr>
            </w:tcPrChange>
          </w:tcPr>
          <w:p w14:paraId="3BD2527A" w14:textId="77777777" w:rsidR="00EF6EE1" w:rsidRPr="00FF6A71" w:rsidRDefault="00EF6EE1">
            <w:pPr>
              <w:spacing w:before="0" w:after="0" w:line="240" w:lineRule="auto"/>
              <w:jc w:val="center"/>
              <w:rPr>
                <w:ins w:id="32756" w:author="pete jones" w:date="2022-01-04T11:06:00Z"/>
                <w:rFonts w:cstheme="minorHAnsi"/>
                <w:sz w:val="16"/>
                <w:szCs w:val="16"/>
              </w:rPr>
              <w:pPrChange w:id="32757" w:author="pete jones" w:date="2022-03-09T08:13:00Z">
                <w:pPr/>
              </w:pPrChange>
            </w:pPr>
          </w:p>
        </w:tc>
        <w:tc>
          <w:tcPr>
            <w:tcW w:w="450" w:type="dxa"/>
            <w:tcFitText/>
            <w:vAlign w:val="center"/>
            <w:hideMark/>
            <w:tcPrChange w:id="32758" w:author="pete jones" w:date="2022-03-09T08:13:00Z">
              <w:tcPr>
                <w:tcW w:w="450" w:type="dxa"/>
                <w:tcFitText/>
                <w:vAlign w:val="center"/>
                <w:hideMark/>
              </w:tcPr>
            </w:tcPrChange>
          </w:tcPr>
          <w:p w14:paraId="0EB2E20C" w14:textId="77777777" w:rsidR="00EF6EE1" w:rsidRPr="00FF6A71" w:rsidRDefault="00EF6EE1">
            <w:pPr>
              <w:spacing w:before="0" w:after="0" w:line="240" w:lineRule="auto"/>
              <w:jc w:val="center"/>
              <w:rPr>
                <w:ins w:id="32759" w:author="pete jones" w:date="2022-01-04T11:06:00Z"/>
                <w:rFonts w:cstheme="minorHAnsi"/>
                <w:sz w:val="16"/>
                <w:szCs w:val="16"/>
              </w:rPr>
              <w:pPrChange w:id="32760" w:author="pete jones" w:date="2022-03-09T08:13:00Z">
                <w:pPr/>
              </w:pPrChange>
            </w:pPr>
          </w:p>
        </w:tc>
        <w:tc>
          <w:tcPr>
            <w:tcW w:w="450" w:type="dxa"/>
            <w:tcFitText/>
            <w:vAlign w:val="center"/>
            <w:hideMark/>
            <w:tcPrChange w:id="32761" w:author="pete jones" w:date="2022-03-09T08:13:00Z">
              <w:tcPr>
                <w:tcW w:w="450" w:type="dxa"/>
                <w:tcFitText/>
                <w:vAlign w:val="center"/>
                <w:hideMark/>
              </w:tcPr>
            </w:tcPrChange>
          </w:tcPr>
          <w:p w14:paraId="7F96A406" w14:textId="77777777" w:rsidR="00EF6EE1" w:rsidRPr="00FF6A71" w:rsidRDefault="00EF6EE1">
            <w:pPr>
              <w:spacing w:before="0" w:after="0" w:line="240" w:lineRule="auto"/>
              <w:jc w:val="center"/>
              <w:rPr>
                <w:ins w:id="32762" w:author="pete jones" w:date="2022-01-04T11:06:00Z"/>
                <w:rFonts w:cstheme="minorHAnsi"/>
                <w:sz w:val="16"/>
                <w:szCs w:val="16"/>
              </w:rPr>
              <w:pPrChange w:id="32763" w:author="pete jones" w:date="2022-03-09T08:13:00Z">
                <w:pPr/>
              </w:pPrChange>
            </w:pPr>
            <w:ins w:id="32764" w:author="pete jones" w:date="2022-01-04T11:06:00Z">
              <w:r w:rsidRPr="00AC319B">
                <w:rPr>
                  <w:rFonts w:cstheme="minorHAnsi"/>
                  <w:sz w:val="16"/>
                  <w:szCs w:val="16"/>
                </w:rPr>
                <w:t>x</w:t>
              </w:r>
            </w:ins>
          </w:p>
        </w:tc>
        <w:tc>
          <w:tcPr>
            <w:tcW w:w="450" w:type="dxa"/>
            <w:tcFitText/>
            <w:vAlign w:val="center"/>
            <w:hideMark/>
            <w:tcPrChange w:id="32765" w:author="pete jones" w:date="2022-03-09T08:13:00Z">
              <w:tcPr>
                <w:tcW w:w="450" w:type="dxa"/>
                <w:tcFitText/>
                <w:vAlign w:val="center"/>
                <w:hideMark/>
              </w:tcPr>
            </w:tcPrChange>
          </w:tcPr>
          <w:p w14:paraId="511F66D3" w14:textId="77777777" w:rsidR="00EF6EE1" w:rsidRPr="00FF6A71" w:rsidRDefault="00EF6EE1">
            <w:pPr>
              <w:spacing w:before="0" w:after="0" w:line="240" w:lineRule="auto"/>
              <w:jc w:val="center"/>
              <w:rPr>
                <w:ins w:id="32766" w:author="pete jones" w:date="2022-01-04T11:06:00Z"/>
                <w:rFonts w:cstheme="minorHAnsi"/>
                <w:sz w:val="16"/>
                <w:szCs w:val="16"/>
              </w:rPr>
              <w:pPrChange w:id="32767" w:author="pete jones" w:date="2022-03-09T08:13:00Z">
                <w:pPr/>
              </w:pPrChange>
            </w:pPr>
          </w:p>
        </w:tc>
        <w:tc>
          <w:tcPr>
            <w:tcW w:w="450" w:type="dxa"/>
            <w:tcFitText/>
            <w:vAlign w:val="center"/>
            <w:hideMark/>
            <w:tcPrChange w:id="32768" w:author="pete jones" w:date="2022-03-09T08:13:00Z">
              <w:tcPr>
                <w:tcW w:w="450" w:type="dxa"/>
                <w:tcFitText/>
                <w:vAlign w:val="center"/>
                <w:hideMark/>
              </w:tcPr>
            </w:tcPrChange>
          </w:tcPr>
          <w:p w14:paraId="3CB8952E" w14:textId="77777777" w:rsidR="00EF6EE1" w:rsidRPr="00FF6A71" w:rsidRDefault="00EF6EE1">
            <w:pPr>
              <w:spacing w:before="0" w:after="0" w:line="240" w:lineRule="auto"/>
              <w:jc w:val="center"/>
              <w:rPr>
                <w:ins w:id="32769" w:author="pete jones" w:date="2022-01-04T11:06:00Z"/>
                <w:rFonts w:cstheme="minorHAnsi"/>
                <w:sz w:val="16"/>
                <w:szCs w:val="16"/>
              </w:rPr>
              <w:pPrChange w:id="32770" w:author="pete jones" w:date="2022-03-09T08:13:00Z">
                <w:pPr/>
              </w:pPrChange>
            </w:pPr>
            <w:ins w:id="32771" w:author="pete jones" w:date="2022-01-04T11:06:00Z">
              <w:r w:rsidRPr="00FF6A71">
                <w:rPr>
                  <w:rFonts w:cstheme="minorHAnsi"/>
                  <w:spacing w:val="51"/>
                  <w:sz w:val="16"/>
                  <w:szCs w:val="16"/>
                </w:rPr>
                <w:t>1</w:t>
              </w:r>
              <w:r w:rsidRPr="00FF6A71">
                <w:rPr>
                  <w:rFonts w:cstheme="minorHAnsi"/>
                  <w:spacing w:val="1"/>
                  <w:sz w:val="16"/>
                  <w:szCs w:val="16"/>
                </w:rPr>
                <w:t>5</w:t>
              </w:r>
            </w:ins>
          </w:p>
        </w:tc>
        <w:tc>
          <w:tcPr>
            <w:tcW w:w="450" w:type="dxa"/>
            <w:tcFitText/>
            <w:vAlign w:val="center"/>
            <w:hideMark/>
            <w:tcPrChange w:id="32772" w:author="pete jones" w:date="2022-03-09T08:13:00Z">
              <w:tcPr>
                <w:tcW w:w="450" w:type="dxa"/>
                <w:tcFitText/>
                <w:vAlign w:val="center"/>
                <w:hideMark/>
              </w:tcPr>
            </w:tcPrChange>
          </w:tcPr>
          <w:p w14:paraId="103FC81A" w14:textId="77777777" w:rsidR="00EF6EE1" w:rsidRPr="00FF6A71" w:rsidRDefault="00EF6EE1">
            <w:pPr>
              <w:spacing w:before="0" w:after="0" w:line="240" w:lineRule="auto"/>
              <w:jc w:val="center"/>
              <w:rPr>
                <w:ins w:id="32773" w:author="pete jones" w:date="2022-01-04T11:06:00Z"/>
                <w:rFonts w:cstheme="minorHAnsi"/>
                <w:sz w:val="16"/>
                <w:szCs w:val="16"/>
              </w:rPr>
              <w:pPrChange w:id="32774" w:author="pete jones" w:date="2022-03-09T08:13:00Z">
                <w:pPr/>
              </w:pPrChange>
            </w:pPr>
            <w:ins w:id="32775" w:author="pete jones" w:date="2022-01-04T11:06:00Z">
              <w:r w:rsidRPr="00AC319B">
                <w:rPr>
                  <w:rFonts w:cstheme="minorHAnsi"/>
                  <w:sz w:val="16"/>
                  <w:szCs w:val="16"/>
                </w:rPr>
                <w:t>x</w:t>
              </w:r>
            </w:ins>
          </w:p>
        </w:tc>
        <w:tc>
          <w:tcPr>
            <w:tcW w:w="450" w:type="dxa"/>
            <w:tcFitText/>
            <w:vAlign w:val="center"/>
            <w:hideMark/>
            <w:tcPrChange w:id="32776" w:author="pete jones" w:date="2022-03-09T08:13:00Z">
              <w:tcPr>
                <w:tcW w:w="450" w:type="dxa"/>
                <w:tcFitText/>
                <w:vAlign w:val="center"/>
                <w:hideMark/>
              </w:tcPr>
            </w:tcPrChange>
          </w:tcPr>
          <w:p w14:paraId="79EC3E5F" w14:textId="77777777" w:rsidR="00EF6EE1" w:rsidRPr="00FF6A71" w:rsidRDefault="00EF6EE1">
            <w:pPr>
              <w:spacing w:before="0" w:after="0" w:line="240" w:lineRule="auto"/>
              <w:jc w:val="center"/>
              <w:rPr>
                <w:ins w:id="32777" w:author="pete jones" w:date="2022-01-04T11:06:00Z"/>
                <w:rFonts w:cstheme="minorHAnsi"/>
                <w:sz w:val="16"/>
                <w:szCs w:val="16"/>
              </w:rPr>
              <w:pPrChange w:id="32778" w:author="pete jones" w:date="2022-03-09T08:13:00Z">
                <w:pPr/>
              </w:pPrChange>
            </w:pPr>
          </w:p>
        </w:tc>
        <w:tc>
          <w:tcPr>
            <w:tcW w:w="450" w:type="dxa"/>
            <w:tcFitText/>
            <w:vAlign w:val="center"/>
            <w:hideMark/>
            <w:tcPrChange w:id="32779" w:author="pete jones" w:date="2022-03-09T08:13:00Z">
              <w:tcPr>
                <w:tcW w:w="450" w:type="dxa"/>
                <w:tcFitText/>
                <w:vAlign w:val="center"/>
                <w:hideMark/>
              </w:tcPr>
            </w:tcPrChange>
          </w:tcPr>
          <w:p w14:paraId="7721B3CD" w14:textId="77777777" w:rsidR="00EF6EE1" w:rsidRPr="00FF6A71" w:rsidRDefault="00EF6EE1">
            <w:pPr>
              <w:spacing w:before="0" w:after="0" w:line="240" w:lineRule="auto"/>
              <w:jc w:val="center"/>
              <w:rPr>
                <w:ins w:id="32780" w:author="pete jones" w:date="2022-01-04T11:06:00Z"/>
                <w:rFonts w:cstheme="minorHAnsi"/>
                <w:sz w:val="16"/>
                <w:szCs w:val="16"/>
              </w:rPr>
              <w:pPrChange w:id="32781" w:author="pete jones" w:date="2022-03-09T08:13:00Z">
                <w:pPr/>
              </w:pPrChange>
            </w:pPr>
          </w:p>
        </w:tc>
        <w:tc>
          <w:tcPr>
            <w:tcW w:w="450" w:type="dxa"/>
            <w:tcFitText/>
            <w:vAlign w:val="center"/>
            <w:hideMark/>
            <w:tcPrChange w:id="32782" w:author="pete jones" w:date="2022-03-09T08:13:00Z">
              <w:tcPr>
                <w:tcW w:w="450" w:type="dxa"/>
                <w:tcFitText/>
                <w:vAlign w:val="center"/>
                <w:hideMark/>
              </w:tcPr>
            </w:tcPrChange>
          </w:tcPr>
          <w:p w14:paraId="62FBB1E3" w14:textId="77777777" w:rsidR="00EF6EE1" w:rsidRPr="00FF6A71" w:rsidRDefault="00EF6EE1">
            <w:pPr>
              <w:spacing w:before="0" w:after="0" w:line="240" w:lineRule="auto"/>
              <w:jc w:val="center"/>
              <w:rPr>
                <w:ins w:id="32783" w:author="pete jones" w:date="2022-01-04T11:06:00Z"/>
                <w:rFonts w:cstheme="minorHAnsi"/>
                <w:sz w:val="16"/>
                <w:szCs w:val="16"/>
              </w:rPr>
              <w:pPrChange w:id="32784" w:author="pete jones" w:date="2022-03-09T08:13:00Z">
                <w:pPr/>
              </w:pPrChange>
            </w:pPr>
          </w:p>
        </w:tc>
      </w:tr>
      <w:tr w:rsidR="00EF6EE1" w:rsidRPr="00FF6A71" w14:paraId="6FEFB3AB"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2785"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2786" w:author="pete jones" w:date="2022-01-04T11:06:00Z"/>
          <w:trPrChange w:id="32787" w:author="pete jones" w:date="2022-03-09T08:13:00Z">
            <w:trPr>
              <w:trHeight w:val="300"/>
            </w:trPr>
          </w:trPrChange>
        </w:trPr>
        <w:tc>
          <w:tcPr>
            <w:tcW w:w="471" w:type="dxa"/>
            <w:noWrap/>
            <w:tcFitText/>
            <w:vAlign w:val="center"/>
            <w:hideMark/>
            <w:tcPrChange w:id="32788" w:author="pete jones" w:date="2022-03-09T08:13:00Z">
              <w:tcPr>
                <w:tcW w:w="471" w:type="dxa"/>
                <w:noWrap/>
                <w:tcFitText/>
                <w:vAlign w:val="center"/>
                <w:hideMark/>
              </w:tcPr>
            </w:tcPrChange>
          </w:tcPr>
          <w:p w14:paraId="0A7A88B3" w14:textId="77777777" w:rsidR="00EF6EE1" w:rsidRPr="00FF6A71" w:rsidRDefault="00EF6EE1">
            <w:pPr>
              <w:spacing w:before="0" w:after="0" w:line="240" w:lineRule="auto"/>
              <w:jc w:val="center"/>
              <w:rPr>
                <w:ins w:id="32789" w:author="pete jones" w:date="2022-01-04T11:06:00Z"/>
                <w:rFonts w:cstheme="minorHAnsi"/>
                <w:sz w:val="16"/>
                <w:szCs w:val="16"/>
              </w:rPr>
              <w:pPrChange w:id="32790" w:author="pete jones" w:date="2022-03-09T08:13:00Z">
                <w:pPr/>
              </w:pPrChange>
            </w:pPr>
            <w:ins w:id="32791" w:author="pete jones" w:date="2022-01-04T11:06:00Z">
              <w:r w:rsidRPr="00FF6A71">
                <w:rPr>
                  <w:rFonts w:cstheme="minorHAnsi"/>
                  <w:sz w:val="16"/>
                  <w:szCs w:val="16"/>
                </w:rPr>
                <w:t>112</w:t>
              </w:r>
            </w:ins>
          </w:p>
        </w:tc>
        <w:tc>
          <w:tcPr>
            <w:tcW w:w="449" w:type="dxa"/>
            <w:noWrap/>
            <w:tcFitText/>
            <w:vAlign w:val="center"/>
            <w:hideMark/>
            <w:tcPrChange w:id="32792" w:author="pete jones" w:date="2022-03-09T08:13:00Z">
              <w:tcPr>
                <w:tcW w:w="449" w:type="dxa"/>
                <w:noWrap/>
                <w:tcFitText/>
                <w:vAlign w:val="center"/>
                <w:hideMark/>
              </w:tcPr>
            </w:tcPrChange>
          </w:tcPr>
          <w:p w14:paraId="19DAE6B7" w14:textId="77777777" w:rsidR="00EF6EE1" w:rsidRPr="00FF6A71" w:rsidRDefault="00EF6EE1">
            <w:pPr>
              <w:spacing w:before="0" w:after="0" w:line="240" w:lineRule="auto"/>
              <w:jc w:val="center"/>
              <w:rPr>
                <w:ins w:id="32793" w:author="pete jones" w:date="2022-01-04T11:06:00Z"/>
                <w:rFonts w:cstheme="minorHAnsi"/>
                <w:sz w:val="16"/>
                <w:szCs w:val="16"/>
              </w:rPr>
              <w:pPrChange w:id="32794" w:author="pete jones" w:date="2022-03-09T08:13:00Z">
                <w:pPr/>
              </w:pPrChange>
            </w:pPr>
          </w:p>
        </w:tc>
        <w:tc>
          <w:tcPr>
            <w:tcW w:w="449" w:type="dxa"/>
            <w:noWrap/>
            <w:tcFitText/>
            <w:vAlign w:val="center"/>
            <w:hideMark/>
            <w:tcPrChange w:id="32795" w:author="pete jones" w:date="2022-03-09T08:13:00Z">
              <w:tcPr>
                <w:tcW w:w="449" w:type="dxa"/>
                <w:noWrap/>
                <w:tcFitText/>
                <w:vAlign w:val="center"/>
                <w:hideMark/>
              </w:tcPr>
            </w:tcPrChange>
          </w:tcPr>
          <w:p w14:paraId="7DD1A9FB" w14:textId="77777777" w:rsidR="00EF6EE1" w:rsidRPr="00FF6A71" w:rsidRDefault="00EF6EE1">
            <w:pPr>
              <w:spacing w:before="0" w:after="0" w:line="240" w:lineRule="auto"/>
              <w:jc w:val="center"/>
              <w:rPr>
                <w:ins w:id="32796" w:author="pete jones" w:date="2022-01-04T11:06:00Z"/>
                <w:rFonts w:cstheme="minorHAnsi"/>
                <w:sz w:val="16"/>
                <w:szCs w:val="16"/>
              </w:rPr>
              <w:pPrChange w:id="32797" w:author="pete jones" w:date="2022-03-09T08:13:00Z">
                <w:pPr/>
              </w:pPrChange>
            </w:pPr>
          </w:p>
        </w:tc>
        <w:tc>
          <w:tcPr>
            <w:tcW w:w="449" w:type="dxa"/>
            <w:noWrap/>
            <w:tcFitText/>
            <w:vAlign w:val="center"/>
            <w:hideMark/>
            <w:tcPrChange w:id="32798" w:author="pete jones" w:date="2022-03-09T08:13:00Z">
              <w:tcPr>
                <w:tcW w:w="449" w:type="dxa"/>
                <w:noWrap/>
                <w:tcFitText/>
                <w:vAlign w:val="center"/>
                <w:hideMark/>
              </w:tcPr>
            </w:tcPrChange>
          </w:tcPr>
          <w:p w14:paraId="6F730887" w14:textId="77777777" w:rsidR="00EF6EE1" w:rsidRPr="00FF6A71" w:rsidRDefault="00EF6EE1">
            <w:pPr>
              <w:spacing w:before="0" w:after="0" w:line="240" w:lineRule="auto"/>
              <w:jc w:val="center"/>
              <w:rPr>
                <w:ins w:id="32799" w:author="pete jones" w:date="2022-01-04T11:06:00Z"/>
                <w:rFonts w:cstheme="minorHAnsi"/>
                <w:sz w:val="16"/>
                <w:szCs w:val="16"/>
              </w:rPr>
              <w:pPrChange w:id="32800" w:author="pete jones" w:date="2022-03-09T08:13:00Z">
                <w:pPr/>
              </w:pPrChange>
            </w:pPr>
            <w:ins w:id="32801" w:author="pete jones" w:date="2022-01-04T11:06:00Z">
              <w:r w:rsidRPr="00AC319B">
                <w:rPr>
                  <w:rFonts w:cstheme="minorHAnsi"/>
                  <w:sz w:val="16"/>
                  <w:szCs w:val="16"/>
                </w:rPr>
                <w:t>x</w:t>
              </w:r>
            </w:ins>
          </w:p>
        </w:tc>
        <w:tc>
          <w:tcPr>
            <w:tcW w:w="449" w:type="dxa"/>
            <w:noWrap/>
            <w:tcFitText/>
            <w:vAlign w:val="center"/>
            <w:hideMark/>
            <w:tcPrChange w:id="32802" w:author="pete jones" w:date="2022-03-09T08:13:00Z">
              <w:tcPr>
                <w:tcW w:w="449" w:type="dxa"/>
                <w:noWrap/>
                <w:tcFitText/>
                <w:vAlign w:val="center"/>
                <w:hideMark/>
              </w:tcPr>
            </w:tcPrChange>
          </w:tcPr>
          <w:p w14:paraId="2B1B171C" w14:textId="77777777" w:rsidR="00EF6EE1" w:rsidRPr="00FF6A71" w:rsidRDefault="00EF6EE1">
            <w:pPr>
              <w:spacing w:before="0" w:after="0" w:line="240" w:lineRule="auto"/>
              <w:jc w:val="center"/>
              <w:rPr>
                <w:ins w:id="32803" w:author="pete jones" w:date="2022-01-04T11:06:00Z"/>
                <w:rFonts w:cstheme="minorHAnsi"/>
                <w:sz w:val="16"/>
                <w:szCs w:val="16"/>
              </w:rPr>
              <w:pPrChange w:id="32804" w:author="pete jones" w:date="2022-03-09T08:13:00Z">
                <w:pPr/>
              </w:pPrChange>
            </w:pPr>
          </w:p>
        </w:tc>
        <w:tc>
          <w:tcPr>
            <w:tcW w:w="449" w:type="dxa"/>
            <w:tcFitText/>
            <w:vAlign w:val="center"/>
            <w:hideMark/>
            <w:tcPrChange w:id="32805" w:author="pete jones" w:date="2022-03-09T08:13:00Z">
              <w:tcPr>
                <w:tcW w:w="449" w:type="dxa"/>
                <w:tcFitText/>
                <w:vAlign w:val="center"/>
                <w:hideMark/>
              </w:tcPr>
            </w:tcPrChange>
          </w:tcPr>
          <w:p w14:paraId="49524E96" w14:textId="77777777" w:rsidR="00EF6EE1" w:rsidRPr="00FF6A71" w:rsidRDefault="00EF6EE1">
            <w:pPr>
              <w:spacing w:before="0" w:after="0" w:line="240" w:lineRule="auto"/>
              <w:jc w:val="center"/>
              <w:rPr>
                <w:ins w:id="32806" w:author="pete jones" w:date="2022-01-04T11:06:00Z"/>
                <w:rFonts w:cstheme="minorHAnsi"/>
                <w:sz w:val="16"/>
                <w:szCs w:val="16"/>
              </w:rPr>
              <w:pPrChange w:id="32807" w:author="pete jones" w:date="2022-03-09T08:13:00Z">
                <w:pPr/>
              </w:pPrChange>
            </w:pPr>
            <w:ins w:id="32808" w:author="pete jones" w:date="2022-01-04T11:06:00Z">
              <w:r w:rsidRPr="002A5458">
                <w:rPr>
                  <w:rFonts w:cstheme="minorHAnsi"/>
                  <w:spacing w:val="32"/>
                  <w:w w:val="95"/>
                  <w:sz w:val="16"/>
                  <w:szCs w:val="16"/>
                  <w:rPrChange w:id="32809" w:author="pete jones" w:date="2022-03-15T19:17:00Z">
                    <w:rPr>
                      <w:rFonts w:cstheme="minorHAnsi"/>
                      <w:spacing w:val="22"/>
                      <w:sz w:val="16"/>
                      <w:szCs w:val="16"/>
                    </w:rPr>
                  </w:rPrChange>
                </w:rPr>
                <w:t>N</w:t>
              </w:r>
              <w:r w:rsidRPr="002A5458">
                <w:rPr>
                  <w:rFonts w:cstheme="minorHAnsi"/>
                  <w:spacing w:val="1"/>
                  <w:w w:val="95"/>
                  <w:sz w:val="16"/>
                  <w:szCs w:val="16"/>
                  <w:rPrChange w:id="32810" w:author="pete jones" w:date="2022-03-15T19:17:00Z">
                    <w:rPr>
                      <w:rFonts w:cstheme="minorHAnsi"/>
                      <w:spacing w:val="1"/>
                      <w:sz w:val="16"/>
                      <w:szCs w:val="16"/>
                    </w:rPr>
                  </w:rPrChange>
                </w:rPr>
                <w:t>R</w:t>
              </w:r>
            </w:ins>
          </w:p>
        </w:tc>
        <w:tc>
          <w:tcPr>
            <w:tcW w:w="450" w:type="dxa"/>
            <w:tcFitText/>
            <w:vAlign w:val="center"/>
            <w:hideMark/>
            <w:tcPrChange w:id="32811" w:author="pete jones" w:date="2022-03-09T08:13:00Z">
              <w:tcPr>
                <w:tcW w:w="450" w:type="dxa"/>
                <w:tcFitText/>
                <w:vAlign w:val="center"/>
                <w:hideMark/>
              </w:tcPr>
            </w:tcPrChange>
          </w:tcPr>
          <w:p w14:paraId="759D99EB" w14:textId="77777777" w:rsidR="00EF6EE1" w:rsidRPr="00FF6A71" w:rsidRDefault="00EF6EE1">
            <w:pPr>
              <w:spacing w:before="0" w:after="0" w:line="240" w:lineRule="auto"/>
              <w:jc w:val="center"/>
              <w:rPr>
                <w:ins w:id="32812" w:author="pete jones" w:date="2022-01-04T11:06:00Z"/>
                <w:rFonts w:cstheme="minorHAnsi"/>
                <w:sz w:val="16"/>
                <w:szCs w:val="16"/>
              </w:rPr>
              <w:pPrChange w:id="32813" w:author="pete jones" w:date="2022-03-09T08:13:00Z">
                <w:pPr/>
              </w:pPrChange>
            </w:pPr>
          </w:p>
        </w:tc>
        <w:tc>
          <w:tcPr>
            <w:tcW w:w="450" w:type="dxa"/>
            <w:tcFitText/>
            <w:vAlign w:val="center"/>
            <w:hideMark/>
            <w:tcPrChange w:id="32814" w:author="pete jones" w:date="2022-03-09T08:13:00Z">
              <w:tcPr>
                <w:tcW w:w="450" w:type="dxa"/>
                <w:tcFitText/>
                <w:vAlign w:val="center"/>
                <w:hideMark/>
              </w:tcPr>
            </w:tcPrChange>
          </w:tcPr>
          <w:p w14:paraId="3A26CCE0" w14:textId="77777777" w:rsidR="00EF6EE1" w:rsidRPr="00FF6A71" w:rsidRDefault="00EF6EE1">
            <w:pPr>
              <w:spacing w:before="0" w:after="0" w:line="240" w:lineRule="auto"/>
              <w:jc w:val="center"/>
              <w:rPr>
                <w:ins w:id="32815" w:author="pete jones" w:date="2022-01-04T11:06:00Z"/>
                <w:rFonts w:cstheme="minorHAnsi"/>
                <w:sz w:val="16"/>
                <w:szCs w:val="16"/>
              </w:rPr>
              <w:pPrChange w:id="32816" w:author="pete jones" w:date="2022-03-09T08:13:00Z">
                <w:pPr/>
              </w:pPrChange>
            </w:pPr>
          </w:p>
        </w:tc>
        <w:tc>
          <w:tcPr>
            <w:tcW w:w="450" w:type="dxa"/>
            <w:tcFitText/>
            <w:vAlign w:val="center"/>
            <w:hideMark/>
            <w:tcPrChange w:id="32817" w:author="pete jones" w:date="2022-03-09T08:13:00Z">
              <w:tcPr>
                <w:tcW w:w="450" w:type="dxa"/>
                <w:tcFitText/>
                <w:vAlign w:val="center"/>
                <w:hideMark/>
              </w:tcPr>
            </w:tcPrChange>
          </w:tcPr>
          <w:p w14:paraId="7D8E74A1" w14:textId="77777777" w:rsidR="00EF6EE1" w:rsidRPr="00FF6A71" w:rsidRDefault="00EF6EE1">
            <w:pPr>
              <w:spacing w:before="0" w:after="0" w:line="240" w:lineRule="auto"/>
              <w:jc w:val="center"/>
              <w:rPr>
                <w:ins w:id="32818" w:author="pete jones" w:date="2022-01-04T11:06:00Z"/>
                <w:rFonts w:cstheme="minorHAnsi"/>
                <w:sz w:val="16"/>
                <w:szCs w:val="16"/>
              </w:rPr>
              <w:pPrChange w:id="32819" w:author="pete jones" w:date="2022-03-09T08:13:00Z">
                <w:pPr/>
              </w:pPrChange>
            </w:pPr>
          </w:p>
        </w:tc>
        <w:tc>
          <w:tcPr>
            <w:tcW w:w="450" w:type="dxa"/>
            <w:tcFitText/>
            <w:vAlign w:val="center"/>
            <w:hideMark/>
            <w:tcPrChange w:id="32820" w:author="pete jones" w:date="2022-03-09T08:13:00Z">
              <w:tcPr>
                <w:tcW w:w="450" w:type="dxa"/>
                <w:tcFitText/>
                <w:vAlign w:val="center"/>
                <w:hideMark/>
              </w:tcPr>
            </w:tcPrChange>
          </w:tcPr>
          <w:p w14:paraId="5D1D3AB9" w14:textId="77777777" w:rsidR="00EF6EE1" w:rsidRPr="00FF6A71" w:rsidRDefault="00EF6EE1">
            <w:pPr>
              <w:spacing w:before="0" w:after="0" w:line="240" w:lineRule="auto"/>
              <w:jc w:val="center"/>
              <w:rPr>
                <w:ins w:id="32821" w:author="pete jones" w:date="2022-01-04T11:06:00Z"/>
                <w:rFonts w:cstheme="minorHAnsi"/>
                <w:sz w:val="16"/>
                <w:szCs w:val="16"/>
              </w:rPr>
              <w:pPrChange w:id="32822" w:author="pete jones" w:date="2022-03-09T08:13:00Z">
                <w:pPr/>
              </w:pPrChange>
            </w:pPr>
            <w:ins w:id="32823" w:author="pete jones" w:date="2022-01-04T11:06:00Z">
              <w:r w:rsidRPr="00AC319B">
                <w:rPr>
                  <w:rFonts w:cstheme="minorHAnsi"/>
                  <w:sz w:val="16"/>
                  <w:szCs w:val="16"/>
                </w:rPr>
                <w:t>x</w:t>
              </w:r>
            </w:ins>
          </w:p>
        </w:tc>
        <w:tc>
          <w:tcPr>
            <w:tcW w:w="450" w:type="dxa"/>
            <w:tcFitText/>
            <w:vAlign w:val="center"/>
            <w:hideMark/>
            <w:tcPrChange w:id="32824" w:author="pete jones" w:date="2022-03-09T08:13:00Z">
              <w:tcPr>
                <w:tcW w:w="450" w:type="dxa"/>
                <w:tcFitText/>
                <w:vAlign w:val="center"/>
                <w:hideMark/>
              </w:tcPr>
            </w:tcPrChange>
          </w:tcPr>
          <w:p w14:paraId="4562BD53" w14:textId="77777777" w:rsidR="00EF6EE1" w:rsidRPr="00FF6A71" w:rsidRDefault="00EF6EE1">
            <w:pPr>
              <w:spacing w:before="0" w:after="0" w:line="240" w:lineRule="auto"/>
              <w:jc w:val="center"/>
              <w:rPr>
                <w:ins w:id="32825" w:author="pete jones" w:date="2022-01-04T11:06:00Z"/>
                <w:rFonts w:cstheme="minorHAnsi"/>
                <w:sz w:val="16"/>
                <w:szCs w:val="16"/>
              </w:rPr>
              <w:pPrChange w:id="32826" w:author="pete jones" w:date="2022-03-09T08:13:00Z">
                <w:pPr/>
              </w:pPrChange>
            </w:pPr>
            <w:ins w:id="32827" w:author="pete jones" w:date="2022-01-04T11:06:00Z">
              <w:r w:rsidRPr="00FF6A71">
                <w:rPr>
                  <w:rFonts w:cstheme="minorHAnsi"/>
                  <w:spacing w:val="51"/>
                  <w:sz w:val="16"/>
                  <w:szCs w:val="16"/>
                </w:rPr>
                <w:t>8</w:t>
              </w:r>
              <w:r w:rsidRPr="00FF6A71">
                <w:rPr>
                  <w:rFonts w:cstheme="minorHAnsi"/>
                  <w:spacing w:val="1"/>
                  <w:sz w:val="16"/>
                  <w:szCs w:val="16"/>
                </w:rPr>
                <w:t>0</w:t>
              </w:r>
            </w:ins>
          </w:p>
        </w:tc>
        <w:tc>
          <w:tcPr>
            <w:tcW w:w="450" w:type="dxa"/>
            <w:tcFitText/>
            <w:vAlign w:val="center"/>
            <w:hideMark/>
            <w:tcPrChange w:id="32828" w:author="pete jones" w:date="2022-03-09T08:13:00Z">
              <w:tcPr>
                <w:tcW w:w="450" w:type="dxa"/>
                <w:tcFitText/>
                <w:vAlign w:val="center"/>
                <w:hideMark/>
              </w:tcPr>
            </w:tcPrChange>
          </w:tcPr>
          <w:p w14:paraId="7805E520" w14:textId="77777777" w:rsidR="00EF6EE1" w:rsidRPr="00FF6A71" w:rsidRDefault="00EF6EE1">
            <w:pPr>
              <w:spacing w:before="0" w:after="0" w:line="240" w:lineRule="auto"/>
              <w:jc w:val="center"/>
              <w:rPr>
                <w:ins w:id="32829" w:author="pete jones" w:date="2022-01-04T11:06:00Z"/>
                <w:rFonts w:cstheme="minorHAnsi"/>
                <w:sz w:val="16"/>
                <w:szCs w:val="16"/>
              </w:rPr>
              <w:pPrChange w:id="32830" w:author="pete jones" w:date="2022-03-09T08:13:00Z">
                <w:pPr/>
              </w:pPrChange>
            </w:pPr>
          </w:p>
        </w:tc>
        <w:tc>
          <w:tcPr>
            <w:tcW w:w="450" w:type="dxa"/>
            <w:tcFitText/>
            <w:vAlign w:val="center"/>
            <w:hideMark/>
            <w:tcPrChange w:id="32831" w:author="pete jones" w:date="2022-03-09T08:13:00Z">
              <w:tcPr>
                <w:tcW w:w="450" w:type="dxa"/>
                <w:tcFitText/>
                <w:vAlign w:val="center"/>
                <w:hideMark/>
              </w:tcPr>
            </w:tcPrChange>
          </w:tcPr>
          <w:p w14:paraId="153403E0" w14:textId="77777777" w:rsidR="00EF6EE1" w:rsidRPr="00FF6A71" w:rsidRDefault="00EF6EE1">
            <w:pPr>
              <w:spacing w:before="0" w:after="0" w:line="240" w:lineRule="auto"/>
              <w:jc w:val="center"/>
              <w:rPr>
                <w:ins w:id="32832" w:author="pete jones" w:date="2022-01-04T11:06:00Z"/>
                <w:rFonts w:cstheme="minorHAnsi"/>
                <w:sz w:val="16"/>
                <w:szCs w:val="16"/>
              </w:rPr>
              <w:pPrChange w:id="32833" w:author="pete jones" w:date="2022-03-09T08:13:00Z">
                <w:pPr/>
              </w:pPrChange>
            </w:pPr>
            <w:ins w:id="32834" w:author="pete jones" w:date="2022-01-04T11:06:00Z">
              <w:r w:rsidRPr="00AC319B">
                <w:rPr>
                  <w:rFonts w:cstheme="minorHAnsi"/>
                  <w:sz w:val="16"/>
                  <w:szCs w:val="16"/>
                </w:rPr>
                <w:t>x</w:t>
              </w:r>
            </w:ins>
          </w:p>
        </w:tc>
        <w:tc>
          <w:tcPr>
            <w:tcW w:w="450" w:type="dxa"/>
            <w:tcFitText/>
            <w:vAlign w:val="center"/>
            <w:hideMark/>
            <w:tcPrChange w:id="32835" w:author="pete jones" w:date="2022-03-09T08:13:00Z">
              <w:tcPr>
                <w:tcW w:w="450" w:type="dxa"/>
                <w:tcFitText/>
                <w:vAlign w:val="center"/>
                <w:hideMark/>
              </w:tcPr>
            </w:tcPrChange>
          </w:tcPr>
          <w:p w14:paraId="0785569C" w14:textId="77777777" w:rsidR="00EF6EE1" w:rsidRPr="00FF6A71" w:rsidRDefault="00EF6EE1">
            <w:pPr>
              <w:spacing w:before="0" w:after="0" w:line="240" w:lineRule="auto"/>
              <w:jc w:val="center"/>
              <w:rPr>
                <w:ins w:id="32836" w:author="pete jones" w:date="2022-01-04T11:06:00Z"/>
                <w:rFonts w:cstheme="minorHAnsi"/>
                <w:sz w:val="16"/>
                <w:szCs w:val="16"/>
              </w:rPr>
              <w:pPrChange w:id="32837" w:author="pete jones" w:date="2022-03-09T08:13:00Z">
                <w:pPr/>
              </w:pPrChange>
            </w:pPr>
          </w:p>
        </w:tc>
        <w:tc>
          <w:tcPr>
            <w:tcW w:w="450" w:type="dxa"/>
            <w:tcFitText/>
            <w:vAlign w:val="center"/>
            <w:hideMark/>
            <w:tcPrChange w:id="32838" w:author="pete jones" w:date="2022-03-09T08:13:00Z">
              <w:tcPr>
                <w:tcW w:w="450" w:type="dxa"/>
                <w:tcFitText/>
                <w:vAlign w:val="center"/>
                <w:hideMark/>
              </w:tcPr>
            </w:tcPrChange>
          </w:tcPr>
          <w:p w14:paraId="215854EC" w14:textId="77777777" w:rsidR="00EF6EE1" w:rsidRPr="00FF6A71" w:rsidRDefault="00EF6EE1">
            <w:pPr>
              <w:spacing w:before="0" w:after="0" w:line="240" w:lineRule="auto"/>
              <w:jc w:val="center"/>
              <w:rPr>
                <w:ins w:id="32839" w:author="pete jones" w:date="2022-01-04T11:06:00Z"/>
                <w:rFonts w:cstheme="minorHAnsi"/>
                <w:sz w:val="16"/>
                <w:szCs w:val="16"/>
              </w:rPr>
              <w:pPrChange w:id="32840" w:author="pete jones" w:date="2022-03-09T08:13:00Z">
                <w:pPr/>
              </w:pPrChange>
            </w:pPr>
          </w:p>
        </w:tc>
        <w:tc>
          <w:tcPr>
            <w:tcW w:w="450" w:type="dxa"/>
            <w:tcFitText/>
            <w:vAlign w:val="center"/>
            <w:hideMark/>
            <w:tcPrChange w:id="32841" w:author="pete jones" w:date="2022-03-09T08:13:00Z">
              <w:tcPr>
                <w:tcW w:w="450" w:type="dxa"/>
                <w:tcFitText/>
                <w:vAlign w:val="center"/>
                <w:hideMark/>
              </w:tcPr>
            </w:tcPrChange>
          </w:tcPr>
          <w:p w14:paraId="54BEA8B1" w14:textId="77777777" w:rsidR="00EF6EE1" w:rsidRPr="00FF6A71" w:rsidRDefault="00EF6EE1">
            <w:pPr>
              <w:spacing w:before="0" w:after="0" w:line="240" w:lineRule="auto"/>
              <w:jc w:val="center"/>
              <w:rPr>
                <w:ins w:id="32842" w:author="pete jones" w:date="2022-01-04T11:06:00Z"/>
                <w:rFonts w:cstheme="minorHAnsi"/>
                <w:sz w:val="16"/>
                <w:szCs w:val="16"/>
              </w:rPr>
              <w:pPrChange w:id="32843" w:author="pete jones" w:date="2022-03-09T08:13:00Z">
                <w:pPr/>
              </w:pPrChange>
            </w:pPr>
            <w:ins w:id="32844" w:author="pete jones" w:date="2022-01-04T11:06:00Z">
              <w:r w:rsidRPr="00FF6A71">
                <w:rPr>
                  <w:rFonts w:cstheme="minorHAnsi"/>
                  <w:spacing w:val="51"/>
                  <w:sz w:val="16"/>
                  <w:szCs w:val="16"/>
                </w:rPr>
                <w:t>4</w:t>
              </w:r>
              <w:r w:rsidRPr="00FF6A71">
                <w:rPr>
                  <w:rFonts w:cstheme="minorHAnsi"/>
                  <w:spacing w:val="1"/>
                  <w:sz w:val="16"/>
                  <w:szCs w:val="16"/>
                </w:rPr>
                <w:t>5</w:t>
              </w:r>
            </w:ins>
          </w:p>
        </w:tc>
        <w:tc>
          <w:tcPr>
            <w:tcW w:w="450" w:type="dxa"/>
            <w:tcFitText/>
            <w:vAlign w:val="center"/>
            <w:hideMark/>
            <w:tcPrChange w:id="32845" w:author="pete jones" w:date="2022-03-09T08:13:00Z">
              <w:tcPr>
                <w:tcW w:w="450" w:type="dxa"/>
                <w:tcFitText/>
                <w:vAlign w:val="center"/>
                <w:hideMark/>
              </w:tcPr>
            </w:tcPrChange>
          </w:tcPr>
          <w:p w14:paraId="315A68AA" w14:textId="77777777" w:rsidR="00EF6EE1" w:rsidRPr="00FF6A71" w:rsidRDefault="00EF6EE1">
            <w:pPr>
              <w:spacing w:before="0" w:after="0" w:line="240" w:lineRule="auto"/>
              <w:jc w:val="center"/>
              <w:rPr>
                <w:ins w:id="32846" w:author="pete jones" w:date="2022-01-04T11:06:00Z"/>
                <w:rFonts w:cstheme="minorHAnsi"/>
                <w:sz w:val="16"/>
                <w:szCs w:val="16"/>
              </w:rPr>
              <w:pPrChange w:id="32847" w:author="pete jones" w:date="2022-03-09T08:13:00Z">
                <w:pPr/>
              </w:pPrChange>
            </w:pPr>
            <w:ins w:id="32848" w:author="pete jones" w:date="2022-01-04T11:06:00Z">
              <w:r w:rsidRPr="00AC319B">
                <w:rPr>
                  <w:rFonts w:cstheme="minorHAnsi"/>
                  <w:sz w:val="16"/>
                  <w:szCs w:val="16"/>
                </w:rPr>
                <w:t>x</w:t>
              </w:r>
            </w:ins>
          </w:p>
        </w:tc>
        <w:tc>
          <w:tcPr>
            <w:tcW w:w="450" w:type="dxa"/>
            <w:tcFitText/>
            <w:vAlign w:val="center"/>
            <w:hideMark/>
            <w:tcPrChange w:id="32849" w:author="pete jones" w:date="2022-03-09T08:13:00Z">
              <w:tcPr>
                <w:tcW w:w="450" w:type="dxa"/>
                <w:tcFitText/>
                <w:vAlign w:val="center"/>
                <w:hideMark/>
              </w:tcPr>
            </w:tcPrChange>
          </w:tcPr>
          <w:p w14:paraId="746E1DD8" w14:textId="77777777" w:rsidR="00EF6EE1" w:rsidRPr="00FF6A71" w:rsidRDefault="00EF6EE1">
            <w:pPr>
              <w:spacing w:before="0" w:after="0" w:line="240" w:lineRule="auto"/>
              <w:jc w:val="center"/>
              <w:rPr>
                <w:ins w:id="32850" w:author="pete jones" w:date="2022-01-04T11:06:00Z"/>
                <w:rFonts w:cstheme="minorHAnsi"/>
                <w:sz w:val="16"/>
                <w:szCs w:val="16"/>
              </w:rPr>
              <w:pPrChange w:id="32851" w:author="pete jones" w:date="2022-03-09T08:13:00Z">
                <w:pPr/>
              </w:pPrChange>
            </w:pPr>
          </w:p>
        </w:tc>
        <w:tc>
          <w:tcPr>
            <w:tcW w:w="450" w:type="dxa"/>
            <w:tcFitText/>
            <w:vAlign w:val="center"/>
            <w:hideMark/>
            <w:tcPrChange w:id="32852" w:author="pete jones" w:date="2022-03-09T08:13:00Z">
              <w:tcPr>
                <w:tcW w:w="450" w:type="dxa"/>
                <w:tcFitText/>
                <w:vAlign w:val="center"/>
                <w:hideMark/>
              </w:tcPr>
            </w:tcPrChange>
          </w:tcPr>
          <w:p w14:paraId="3F7BCA60" w14:textId="77777777" w:rsidR="00EF6EE1" w:rsidRPr="00FF6A71" w:rsidRDefault="00EF6EE1">
            <w:pPr>
              <w:spacing w:before="0" w:after="0" w:line="240" w:lineRule="auto"/>
              <w:jc w:val="center"/>
              <w:rPr>
                <w:ins w:id="32853" w:author="pete jones" w:date="2022-01-04T11:06:00Z"/>
                <w:rFonts w:cstheme="minorHAnsi"/>
                <w:sz w:val="16"/>
                <w:szCs w:val="16"/>
              </w:rPr>
              <w:pPrChange w:id="32854" w:author="pete jones" w:date="2022-03-09T08:13:00Z">
                <w:pPr/>
              </w:pPrChange>
            </w:pPr>
          </w:p>
        </w:tc>
        <w:tc>
          <w:tcPr>
            <w:tcW w:w="450" w:type="dxa"/>
            <w:tcFitText/>
            <w:vAlign w:val="center"/>
            <w:hideMark/>
            <w:tcPrChange w:id="32855" w:author="pete jones" w:date="2022-03-09T08:13:00Z">
              <w:tcPr>
                <w:tcW w:w="450" w:type="dxa"/>
                <w:tcFitText/>
                <w:vAlign w:val="center"/>
                <w:hideMark/>
              </w:tcPr>
            </w:tcPrChange>
          </w:tcPr>
          <w:p w14:paraId="0B0F95BA" w14:textId="77777777" w:rsidR="00EF6EE1" w:rsidRPr="00FF6A71" w:rsidRDefault="00EF6EE1">
            <w:pPr>
              <w:spacing w:before="0" w:after="0" w:line="240" w:lineRule="auto"/>
              <w:jc w:val="center"/>
              <w:rPr>
                <w:ins w:id="32856" w:author="pete jones" w:date="2022-01-04T11:06:00Z"/>
                <w:rFonts w:cstheme="minorHAnsi"/>
                <w:sz w:val="16"/>
                <w:szCs w:val="16"/>
              </w:rPr>
              <w:pPrChange w:id="32857" w:author="pete jones" w:date="2022-03-09T08:13:00Z">
                <w:pPr/>
              </w:pPrChange>
            </w:pPr>
          </w:p>
        </w:tc>
      </w:tr>
      <w:tr w:rsidR="00EF6EE1" w:rsidRPr="00FF6A71" w14:paraId="7A2312E8"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2858"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2859" w:author="pete jones" w:date="2022-01-04T11:06:00Z"/>
          <w:trPrChange w:id="32860" w:author="pete jones" w:date="2022-03-09T08:13:00Z">
            <w:trPr>
              <w:trHeight w:val="300"/>
            </w:trPr>
          </w:trPrChange>
        </w:trPr>
        <w:tc>
          <w:tcPr>
            <w:tcW w:w="471" w:type="dxa"/>
            <w:noWrap/>
            <w:tcFitText/>
            <w:vAlign w:val="center"/>
            <w:hideMark/>
            <w:tcPrChange w:id="32861" w:author="pete jones" w:date="2022-03-09T08:13:00Z">
              <w:tcPr>
                <w:tcW w:w="471" w:type="dxa"/>
                <w:noWrap/>
                <w:tcFitText/>
                <w:vAlign w:val="center"/>
                <w:hideMark/>
              </w:tcPr>
            </w:tcPrChange>
          </w:tcPr>
          <w:p w14:paraId="59CCA2AD" w14:textId="77777777" w:rsidR="00EF6EE1" w:rsidRPr="00FF6A71" w:rsidRDefault="00EF6EE1">
            <w:pPr>
              <w:spacing w:before="0" w:after="0" w:line="240" w:lineRule="auto"/>
              <w:jc w:val="center"/>
              <w:rPr>
                <w:ins w:id="32862" w:author="pete jones" w:date="2022-01-04T11:06:00Z"/>
                <w:rFonts w:cstheme="minorHAnsi"/>
                <w:sz w:val="16"/>
                <w:szCs w:val="16"/>
              </w:rPr>
              <w:pPrChange w:id="32863" w:author="pete jones" w:date="2022-03-09T08:13:00Z">
                <w:pPr/>
              </w:pPrChange>
            </w:pPr>
            <w:ins w:id="32864" w:author="pete jones" w:date="2022-01-04T11:06:00Z">
              <w:r w:rsidRPr="00FF6A71">
                <w:rPr>
                  <w:rFonts w:cstheme="minorHAnsi"/>
                  <w:spacing w:val="72"/>
                  <w:sz w:val="16"/>
                  <w:szCs w:val="16"/>
                </w:rPr>
                <w:t>2</w:t>
              </w:r>
              <w:r w:rsidRPr="00FF6A71">
                <w:rPr>
                  <w:rFonts w:cstheme="minorHAnsi"/>
                  <w:spacing w:val="1"/>
                  <w:sz w:val="16"/>
                  <w:szCs w:val="16"/>
                </w:rPr>
                <w:t>0</w:t>
              </w:r>
            </w:ins>
          </w:p>
        </w:tc>
        <w:tc>
          <w:tcPr>
            <w:tcW w:w="449" w:type="dxa"/>
            <w:noWrap/>
            <w:tcFitText/>
            <w:vAlign w:val="center"/>
            <w:hideMark/>
            <w:tcPrChange w:id="32865" w:author="pete jones" w:date="2022-03-09T08:13:00Z">
              <w:tcPr>
                <w:tcW w:w="449" w:type="dxa"/>
                <w:noWrap/>
                <w:tcFitText/>
                <w:vAlign w:val="center"/>
                <w:hideMark/>
              </w:tcPr>
            </w:tcPrChange>
          </w:tcPr>
          <w:p w14:paraId="1A89B4EC" w14:textId="77777777" w:rsidR="00EF6EE1" w:rsidRPr="00FF6A71" w:rsidRDefault="00EF6EE1">
            <w:pPr>
              <w:spacing w:before="0" w:after="0" w:line="240" w:lineRule="auto"/>
              <w:jc w:val="center"/>
              <w:rPr>
                <w:ins w:id="32866" w:author="pete jones" w:date="2022-01-04T11:06:00Z"/>
                <w:rFonts w:cstheme="minorHAnsi"/>
                <w:sz w:val="16"/>
                <w:szCs w:val="16"/>
              </w:rPr>
              <w:pPrChange w:id="32867" w:author="pete jones" w:date="2022-03-09T08:13:00Z">
                <w:pPr/>
              </w:pPrChange>
            </w:pPr>
          </w:p>
        </w:tc>
        <w:tc>
          <w:tcPr>
            <w:tcW w:w="449" w:type="dxa"/>
            <w:noWrap/>
            <w:tcFitText/>
            <w:vAlign w:val="center"/>
            <w:hideMark/>
            <w:tcPrChange w:id="32868" w:author="pete jones" w:date="2022-03-09T08:13:00Z">
              <w:tcPr>
                <w:tcW w:w="449" w:type="dxa"/>
                <w:noWrap/>
                <w:tcFitText/>
                <w:vAlign w:val="center"/>
                <w:hideMark/>
              </w:tcPr>
            </w:tcPrChange>
          </w:tcPr>
          <w:p w14:paraId="2FEE6EB1" w14:textId="77777777" w:rsidR="00EF6EE1" w:rsidRPr="00FF6A71" w:rsidRDefault="00EF6EE1">
            <w:pPr>
              <w:spacing w:before="0" w:after="0" w:line="240" w:lineRule="auto"/>
              <w:jc w:val="center"/>
              <w:rPr>
                <w:ins w:id="32869" w:author="pete jones" w:date="2022-01-04T11:06:00Z"/>
                <w:rFonts w:cstheme="minorHAnsi"/>
                <w:sz w:val="16"/>
                <w:szCs w:val="16"/>
              </w:rPr>
              <w:pPrChange w:id="32870" w:author="pete jones" w:date="2022-03-09T08:13:00Z">
                <w:pPr/>
              </w:pPrChange>
            </w:pPr>
            <w:ins w:id="32871" w:author="pete jones" w:date="2022-01-04T11:06:00Z">
              <w:r w:rsidRPr="00AC319B">
                <w:rPr>
                  <w:rFonts w:cstheme="minorHAnsi"/>
                  <w:sz w:val="16"/>
                  <w:szCs w:val="16"/>
                </w:rPr>
                <w:t>x</w:t>
              </w:r>
            </w:ins>
          </w:p>
        </w:tc>
        <w:tc>
          <w:tcPr>
            <w:tcW w:w="449" w:type="dxa"/>
            <w:noWrap/>
            <w:tcFitText/>
            <w:vAlign w:val="center"/>
            <w:hideMark/>
            <w:tcPrChange w:id="32872" w:author="pete jones" w:date="2022-03-09T08:13:00Z">
              <w:tcPr>
                <w:tcW w:w="449" w:type="dxa"/>
                <w:noWrap/>
                <w:tcFitText/>
                <w:vAlign w:val="center"/>
                <w:hideMark/>
              </w:tcPr>
            </w:tcPrChange>
          </w:tcPr>
          <w:p w14:paraId="6919558A" w14:textId="77777777" w:rsidR="00EF6EE1" w:rsidRPr="00FF6A71" w:rsidRDefault="00EF6EE1">
            <w:pPr>
              <w:spacing w:before="0" w:after="0" w:line="240" w:lineRule="auto"/>
              <w:jc w:val="center"/>
              <w:rPr>
                <w:ins w:id="32873" w:author="pete jones" w:date="2022-01-04T11:06:00Z"/>
                <w:rFonts w:cstheme="minorHAnsi"/>
                <w:sz w:val="16"/>
                <w:szCs w:val="16"/>
              </w:rPr>
              <w:pPrChange w:id="32874" w:author="pete jones" w:date="2022-03-09T08:13:00Z">
                <w:pPr/>
              </w:pPrChange>
            </w:pPr>
          </w:p>
        </w:tc>
        <w:tc>
          <w:tcPr>
            <w:tcW w:w="449" w:type="dxa"/>
            <w:noWrap/>
            <w:tcFitText/>
            <w:vAlign w:val="center"/>
            <w:hideMark/>
            <w:tcPrChange w:id="32875" w:author="pete jones" w:date="2022-03-09T08:13:00Z">
              <w:tcPr>
                <w:tcW w:w="449" w:type="dxa"/>
                <w:noWrap/>
                <w:tcFitText/>
                <w:vAlign w:val="center"/>
                <w:hideMark/>
              </w:tcPr>
            </w:tcPrChange>
          </w:tcPr>
          <w:p w14:paraId="0BF375CA" w14:textId="77777777" w:rsidR="00EF6EE1" w:rsidRPr="00FF6A71" w:rsidRDefault="00EF6EE1">
            <w:pPr>
              <w:spacing w:before="0" w:after="0" w:line="240" w:lineRule="auto"/>
              <w:jc w:val="center"/>
              <w:rPr>
                <w:ins w:id="32876" w:author="pete jones" w:date="2022-01-04T11:06:00Z"/>
                <w:rFonts w:cstheme="minorHAnsi"/>
                <w:sz w:val="16"/>
                <w:szCs w:val="16"/>
              </w:rPr>
              <w:pPrChange w:id="32877" w:author="pete jones" w:date="2022-03-09T08:13:00Z">
                <w:pPr/>
              </w:pPrChange>
            </w:pPr>
          </w:p>
        </w:tc>
        <w:tc>
          <w:tcPr>
            <w:tcW w:w="449" w:type="dxa"/>
            <w:tcFitText/>
            <w:vAlign w:val="center"/>
            <w:hideMark/>
            <w:tcPrChange w:id="32878" w:author="pete jones" w:date="2022-03-09T08:13:00Z">
              <w:tcPr>
                <w:tcW w:w="449" w:type="dxa"/>
                <w:tcFitText/>
                <w:vAlign w:val="center"/>
                <w:hideMark/>
              </w:tcPr>
            </w:tcPrChange>
          </w:tcPr>
          <w:p w14:paraId="15FA7404" w14:textId="77777777" w:rsidR="00EF6EE1" w:rsidRPr="00FF6A71" w:rsidRDefault="00EF6EE1">
            <w:pPr>
              <w:spacing w:before="0" w:after="0" w:line="240" w:lineRule="auto"/>
              <w:jc w:val="center"/>
              <w:rPr>
                <w:ins w:id="32879" w:author="pete jones" w:date="2022-01-04T11:06:00Z"/>
                <w:rFonts w:cstheme="minorHAnsi"/>
                <w:sz w:val="16"/>
                <w:szCs w:val="16"/>
              </w:rPr>
              <w:pPrChange w:id="32880" w:author="pete jones" w:date="2022-03-09T08:13:00Z">
                <w:pPr/>
              </w:pPrChange>
            </w:pPr>
            <w:ins w:id="32881" w:author="pete jones" w:date="2022-01-04T11:06:00Z">
              <w:r w:rsidRPr="00FF6A71">
                <w:rPr>
                  <w:rFonts w:cstheme="minorHAnsi"/>
                  <w:w w:val="87"/>
                  <w:sz w:val="16"/>
                  <w:szCs w:val="16"/>
                </w:rPr>
                <w:t>128</w:t>
              </w:r>
            </w:ins>
          </w:p>
        </w:tc>
        <w:tc>
          <w:tcPr>
            <w:tcW w:w="450" w:type="dxa"/>
            <w:tcFitText/>
            <w:vAlign w:val="center"/>
            <w:hideMark/>
            <w:tcPrChange w:id="32882" w:author="pete jones" w:date="2022-03-09T08:13:00Z">
              <w:tcPr>
                <w:tcW w:w="450" w:type="dxa"/>
                <w:tcFitText/>
                <w:vAlign w:val="center"/>
                <w:hideMark/>
              </w:tcPr>
            </w:tcPrChange>
          </w:tcPr>
          <w:p w14:paraId="444188AE" w14:textId="77777777" w:rsidR="00EF6EE1" w:rsidRPr="00FF6A71" w:rsidRDefault="00EF6EE1">
            <w:pPr>
              <w:spacing w:before="0" w:after="0" w:line="240" w:lineRule="auto"/>
              <w:jc w:val="center"/>
              <w:rPr>
                <w:ins w:id="32883" w:author="pete jones" w:date="2022-01-04T11:06:00Z"/>
                <w:rFonts w:cstheme="minorHAnsi"/>
                <w:sz w:val="16"/>
                <w:szCs w:val="16"/>
              </w:rPr>
              <w:pPrChange w:id="32884" w:author="pete jones" w:date="2022-03-09T08:13:00Z">
                <w:pPr/>
              </w:pPrChange>
            </w:pPr>
          </w:p>
        </w:tc>
        <w:tc>
          <w:tcPr>
            <w:tcW w:w="450" w:type="dxa"/>
            <w:tcFitText/>
            <w:vAlign w:val="center"/>
            <w:hideMark/>
            <w:tcPrChange w:id="32885" w:author="pete jones" w:date="2022-03-09T08:13:00Z">
              <w:tcPr>
                <w:tcW w:w="450" w:type="dxa"/>
                <w:tcFitText/>
                <w:vAlign w:val="center"/>
                <w:hideMark/>
              </w:tcPr>
            </w:tcPrChange>
          </w:tcPr>
          <w:p w14:paraId="21256324" w14:textId="77777777" w:rsidR="00EF6EE1" w:rsidRPr="00FF6A71" w:rsidRDefault="00EF6EE1">
            <w:pPr>
              <w:spacing w:before="0" w:after="0" w:line="240" w:lineRule="auto"/>
              <w:jc w:val="center"/>
              <w:rPr>
                <w:ins w:id="32886" w:author="pete jones" w:date="2022-01-04T11:06:00Z"/>
                <w:rFonts w:cstheme="minorHAnsi"/>
                <w:sz w:val="16"/>
                <w:szCs w:val="16"/>
              </w:rPr>
              <w:pPrChange w:id="32887" w:author="pete jones" w:date="2022-03-09T08:13:00Z">
                <w:pPr/>
              </w:pPrChange>
            </w:pPr>
            <w:ins w:id="32888" w:author="pete jones" w:date="2022-01-04T11:06:00Z">
              <w:r w:rsidRPr="00AC319B">
                <w:rPr>
                  <w:rFonts w:cstheme="minorHAnsi"/>
                  <w:sz w:val="16"/>
                  <w:szCs w:val="16"/>
                </w:rPr>
                <w:t>x</w:t>
              </w:r>
            </w:ins>
          </w:p>
        </w:tc>
        <w:tc>
          <w:tcPr>
            <w:tcW w:w="450" w:type="dxa"/>
            <w:tcFitText/>
            <w:vAlign w:val="center"/>
            <w:hideMark/>
            <w:tcPrChange w:id="32889" w:author="pete jones" w:date="2022-03-09T08:13:00Z">
              <w:tcPr>
                <w:tcW w:w="450" w:type="dxa"/>
                <w:tcFitText/>
                <w:vAlign w:val="center"/>
                <w:hideMark/>
              </w:tcPr>
            </w:tcPrChange>
          </w:tcPr>
          <w:p w14:paraId="32590D15" w14:textId="77777777" w:rsidR="00EF6EE1" w:rsidRPr="00FF6A71" w:rsidRDefault="00EF6EE1">
            <w:pPr>
              <w:spacing w:before="0" w:after="0" w:line="240" w:lineRule="auto"/>
              <w:jc w:val="center"/>
              <w:rPr>
                <w:ins w:id="32890" w:author="pete jones" w:date="2022-01-04T11:06:00Z"/>
                <w:rFonts w:cstheme="minorHAnsi"/>
                <w:sz w:val="16"/>
                <w:szCs w:val="16"/>
              </w:rPr>
              <w:pPrChange w:id="32891" w:author="pete jones" w:date="2022-03-09T08:13:00Z">
                <w:pPr/>
              </w:pPrChange>
            </w:pPr>
          </w:p>
        </w:tc>
        <w:tc>
          <w:tcPr>
            <w:tcW w:w="450" w:type="dxa"/>
            <w:tcFitText/>
            <w:vAlign w:val="center"/>
            <w:hideMark/>
            <w:tcPrChange w:id="32892" w:author="pete jones" w:date="2022-03-09T08:13:00Z">
              <w:tcPr>
                <w:tcW w:w="450" w:type="dxa"/>
                <w:tcFitText/>
                <w:vAlign w:val="center"/>
                <w:hideMark/>
              </w:tcPr>
            </w:tcPrChange>
          </w:tcPr>
          <w:p w14:paraId="1D57B087" w14:textId="77777777" w:rsidR="00EF6EE1" w:rsidRPr="00FF6A71" w:rsidRDefault="00EF6EE1">
            <w:pPr>
              <w:spacing w:before="0" w:after="0" w:line="240" w:lineRule="auto"/>
              <w:jc w:val="center"/>
              <w:rPr>
                <w:ins w:id="32893" w:author="pete jones" w:date="2022-01-04T11:06:00Z"/>
                <w:rFonts w:cstheme="minorHAnsi"/>
                <w:sz w:val="16"/>
                <w:szCs w:val="16"/>
              </w:rPr>
              <w:pPrChange w:id="32894" w:author="pete jones" w:date="2022-03-09T08:13:00Z">
                <w:pPr/>
              </w:pPrChange>
            </w:pPr>
          </w:p>
        </w:tc>
        <w:tc>
          <w:tcPr>
            <w:tcW w:w="450" w:type="dxa"/>
            <w:tcFitText/>
            <w:vAlign w:val="center"/>
            <w:hideMark/>
            <w:tcPrChange w:id="32895" w:author="pete jones" w:date="2022-03-09T08:13:00Z">
              <w:tcPr>
                <w:tcW w:w="450" w:type="dxa"/>
                <w:tcFitText/>
                <w:vAlign w:val="center"/>
                <w:hideMark/>
              </w:tcPr>
            </w:tcPrChange>
          </w:tcPr>
          <w:p w14:paraId="481BF2F9" w14:textId="77777777" w:rsidR="00EF6EE1" w:rsidRPr="00FF6A71" w:rsidRDefault="00EF6EE1">
            <w:pPr>
              <w:spacing w:before="0" w:after="0" w:line="240" w:lineRule="auto"/>
              <w:jc w:val="center"/>
              <w:rPr>
                <w:ins w:id="32896" w:author="pete jones" w:date="2022-01-04T11:06:00Z"/>
                <w:rFonts w:cstheme="minorHAnsi"/>
                <w:sz w:val="16"/>
                <w:szCs w:val="16"/>
              </w:rPr>
              <w:pPrChange w:id="32897" w:author="pete jones" w:date="2022-03-09T08:13:00Z">
                <w:pPr/>
              </w:pPrChange>
            </w:pPr>
            <w:ins w:id="32898" w:author="pete jones" w:date="2022-01-04T11:06:00Z">
              <w:r w:rsidRPr="002A5458">
                <w:rPr>
                  <w:rFonts w:cstheme="minorHAnsi"/>
                  <w:spacing w:val="31"/>
                  <w:w w:val="96"/>
                  <w:sz w:val="16"/>
                  <w:szCs w:val="16"/>
                  <w:rPrChange w:id="32899" w:author="pete jones" w:date="2022-03-15T19:17:00Z">
                    <w:rPr>
                      <w:rFonts w:cstheme="minorHAnsi"/>
                      <w:spacing w:val="23"/>
                      <w:sz w:val="16"/>
                      <w:szCs w:val="16"/>
                    </w:rPr>
                  </w:rPrChange>
                </w:rPr>
                <w:t>N</w:t>
              </w:r>
              <w:r w:rsidRPr="002A5458">
                <w:rPr>
                  <w:rFonts w:cstheme="minorHAnsi"/>
                  <w:spacing w:val="1"/>
                  <w:w w:val="96"/>
                  <w:sz w:val="16"/>
                  <w:szCs w:val="16"/>
                  <w:rPrChange w:id="32900" w:author="pete jones" w:date="2022-03-15T19:17:00Z">
                    <w:rPr>
                      <w:rFonts w:cstheme="minorHAnsi"/>
                      <w:spacing w:val="1"/>
                      <w:sz w:val="16"/>
                      <w:szCs w:val="16"/>
                    </w:rPr>
                  </w:rPrChange>
                </w:rPr>
                <w:t>R</w:t>
              </w:r>
            </w:ins>
          </w:p>
        </w:tc>
        <w:tc>
          <w:tcPr>
            <w:tcW w:w="450" w:type="dxa"/>
            <w:tcFitText/>
            <w:vAlign w:val="center"/>
            <w:hideMark/>
            <w:tcPrChange w:id="32901" w:author="pete jones" w:date="2022-03-09T08:13:00Z">
              <w:tcPr>
                <w:tcW w:w="450" w:type="dxa"/>
                <w:tcFitText/>
                <w:vAlign w:val="center"/>
                <w:hideMark/>
              </w:tcPr>
            </w:tcPrChange>
          </w:tcPr>
          <w:p w14:paraId="734522AE" w14:textId="77777777" w:rsidR="00EF6EE1" w:rsidRPr="00FF6A71" w:rsidRDefault="00EF6EE1">
            <w:pPr>
              <w:spacing w:before="0" w:after="0" w:line="240" w:lineRule="auto"/>
              <w:jc w:val="center"/>
              <w:rPr>
                <w:ins w:id="32902" w:author="pete jones" w:date="2022-01-04T11:06:00Z"/>
                <w:rFonts w:cstheme="minorHAnsi"/>
                <w:sz w:val="16"/>
                <w:szCs w:val="16"/>
              </w:rPr>
              <w:pPrChange w:id="32903" w:author="pete jones" w:date="2022-03-09T08:13:00Z">
                <w:pPr/>
              </w:pPrChange>
            </w:pPr>
          </w:p>
        </w:tc>
        <w:tc>
          <w:tcPr>
            <w:tcW w:w="450" w:type="dxa"/>
            <w:tcFitText/>
            <w:vAlign w:val="center"/>
            <w:hideMark/>
            <w:tcPrChange w:id="32904" w:author="pete jones" w:date="2022-03-09T08:13:00Z">
              <w:tcPr>
                <w:tcW w:w="450" w:type="dxa"/>
                <w:tcFitText/>
                <w:vAlign w:val="center"/>
                <w:hideMark/>
              </w:tcPr>
            </w:tcPrChange>
          </w:tcPr>
          <w:p w14:paraId="3E506073" w14:textId="77777777" w:rsidR="00EF6EE1" w:rsidRPr="00FF6A71" w:rsidRDefault="00EF6EE1">
            <w:pPr>
              <w:spacing w:before="0" w:after="0" w:line="240" w:lineRule="auto"/>
              <w:jc w:val="center"/>
              <w:rPr>
                <w:ins w:id="32905" w:author="pete jones" w:date="2022-01-04T11:06:00Z"/>
                <w:rFonts w:cstheme="minorHAnsi"/>
                <w:sz w:val="16"/>
                <w:szCs w:val="16"/>
              </w:rPr>
              <w:pPrChange w:id="32906" w:author="pete jones" w:date="2022-03-09T08:13:00Z">
                <w:pPr/>
              </w:pPrChange>
            </w:pPr>
          </w:p>
        </w:tc>
        <w:tc>
          <w:tcPr>
            <w:tcW w:w="450" w:type="dxa"/>
            <w:tcFitText/>
            <w:vAlign w:val="center"/>
            <w:hideMark/>
            <w:tcPrChange w:id="32907" w:author="pete jones" w:date="2022-03-09T08:13:00Z">
              <w:tcPr>
                <w:tcW w:w="450" w:type="dxa"/>
                <w:tcFitText/>
                <w:vAlign w:val="center"/>
                <w:hideMark/>
              </w:tcPr>
            </w:tcPrChange>
          </w:tcPr>
          <w:p w14:paraId="2C9103B4" w14:textId="77777777" w:rsidR="00EF6EE1" w:rsidRPr="00FF6A71" w:rsidRDefault="00EF6EE1">
            <w:pPr>
              <w:spacing w:before="0" w:after="0" w:line="240" w:lineRule="auto"/>
              <w:jc w:val="center"/>
              <w:rPr>
                <w:ins w:id="32908" w:author="pete jones" w:date="2022-01-04T11:06:00Z"/>
                <w:rFonts w:cstheme="minorHAnsi"/>
                <w:sz w:val="16"/>
                <w:szCs w:val="16"/>
              </w:rPr>
              <w:pPrChange w:id="32909" w:author="pete jones" w:date="2022-03-09T08:13:00Z">
                <w:pPr/>
              </w:pPrChange>
            </w:pPr>
          </w:p>
        </w:tc>
        <w:tc>
          <w:tcPr>
            <w:tcW w:w="450" w:type="dxa"/>
            <w:tcFitText/>
            <w:vAlign w:val="center"/>
            <w:hideMark/>
            <w:tcPrChange w:id="32910" w:author="pete jones" w:date="2022-03-09T08:13:00Z">
              <w:tcPr>
                <w:tcW w:w="450" w:type="dxa"/>
                <w:tcFitText/>
                <w:vAlign w:val="center"/>
                <w:hideMark/>
              </w:tcPr>
            </w:tcPrChange>
          </w:tcPr>
          <w:p w14:paraId="5247E7C2" w14:textId="77777777" w:rsidR="00EF6EE1" w:rsidRPr="00FF6A71" w:rsidRDefault="00EF6EE1">
            <w:pPr>
              <w:spacing w:before="0" w:after="0" w:line="240" w:lineRule="auto"/>
              <w:jc w:val="center"/>
              <w:rPr>
                <w:ins w:id="32911" w:author="pete jones" w:date="2022-01-04T11:06:00Z"/>
                <w:rFonts w:cstheme="minorHAnsi"/>
                <w:sz w:val="16"/>
                <w:szCs w:val="16"/>
              </w:rPr>
              <w:pPrChange w:id="32912" w:author="pete jones" w:date="2022-03-09T08:13:00Z">
                <w:pPr/>
              </w:pPrChange>
            </w:pPr>
            <w:ins w:id="32913" w:author="pete jones" w:date="2022-01-04T11:06:00Z">
              <w:r w:rsidRPr="00AC319B">
                <w:rPr>
                  <w:rFonts w:cstheme="minorHAnsi"/>
                  <w:sz w:val="16"/>
                  <w:szCs w:val="16"/>
                </w:rPr>
                <w:t>x</w:t>
              </w:r>
            </w:ins>
          </w:p>
        </w:tc>
        <w:tc>
          <w:tcPr>
            <w:tcW w:w="450" w:type="dxa"/>
            <w:tcFitText/>
            <w:vAlign w:val="center"/>
            <w:hideMark/>
            <w:tcPrChange w:id="32914" w:author="pete jones" w:date="2022-03-09T08:13:00Z">
              <w:tcPr>
                <w:tcW w:w="450" w:type="dxa"/>
                <w:tcFitText/>
                <w:vAlign w:val="center"/>
                <w:hideMark/>
              </w:tcPr>
            </w:tcPrChange>
          </w:tcPr>
          <w:p w14:paraId="2B92CF60" w14:textId="77777777" w:rsidR="00EF6EE1" w:rsidRPr="00FF6A71" w:rsidRDefault="00EF6EE1">
            <w:pPr>
              <w:spacing w:before="0" w:after="0" w:line="240" w:lineRule="auto"/>
              <w:jc w:val="center"/>
              <w:rPr>
                <w:ins w:id="32915" w:author="pete jones" w:date="2022-01-04T11:06:00Z"/>
                <w:rFonts w:cstheme="minorHAnsi"/>
                <w:sz w:val="16"/>
                <w:szCs w:val="16"/>
              </w:rPr>
              <w:pPrChange w:id="32916" w:author="pete jones" w:date="2022-03-09T08:13:00Z">
                <w:pPr/>
              </w:pPrChange>
            </w:pPr>
            <w:ins w:id="32917" w:author="pete jones" w:date="2022-01-04T11:06:00Z">
              <w:r w:rsidRPr="00FF6A71">
                <w:rPr>
                  <w:rFonts w:cstheme="minorHAnsi"/>
                  <w:spacing w:val="51"/>
                  <w:sz w:val="16"/>
                  <w:szCs w:val="16"/>
                </w:rPr>
                <w:t>1</w:t>
              </w:r>
              <w:r w:rsidRPr="00FF6A71">
                <w:rPr>
                  <w:rFonts w:cstheme="minorHAnsi"/>
                  <w:spacing w:val="1"/>
                  <w:sz w:val="16"/>
                  <w:szCs w:val="16"/>
                </w:rPr>
                <w:t>9</w:t>
              </w:r>
            </w:ins>
          </w:p>
        </w:tc>
        <w:tc>
          <w:tcPr>
            <w:tcW w:w="450" w:type="dxa"/>
            <w:tcFitText/>
            <w:vAlign w:val="center"/>
            <w:hideMark/>
            <w:tcPrChange w:id="32918" w:author="pete jones" w:date="2022-03-09T08:13:00Z">
              <w:tcPr>
                <w:tcW w:w="450" w:type="dxa"/>
                <w:tcFitText/>
                <w:vAlign w:val="center"/>
                <w:hideMark/>
              </w:tcPr>
            </w:tcPrChange>
          </w:tcPr>
          <w:p w14:paraId="3A2A5DCF" w14:textId="77777777" w:rsidR="00EF6EE1" w:rsidRPr="00FF6A71" w:rsidRDefault="00EF6EE1">
            <w:pPr>
              <w:spacing w:before="0" w:after="0" w:line="240" w:lineRule="auto"/>
              <w:jc w:val="center"/>
              <w:rPr>
                <w:ins w:id="32919" w:author="pete jones" w:date="2022-01-04T11:06:00Z"/>
                <w:rFonts w:cstheme="minorHAnsi"/>
                <w:sz w:val="16"/>
                <w:szCs w:val="16"/>
              </w:rPr>
              <w:pPrChange w:id="32920" w:author="pete jones" w:date="2022-03-09T08:13:00Z">
                <w:pPr/>
              </w:pPrChange>
            </w:pPr>
          </w:p>
        </w:tc>
        <w:tc>
          <w:tcPr>
            <w:tcW w:w="450" w:type="dxa"/>
            <w:tcFitText/>
            <w:vAlign w:val="center"/>
            <w:hideMark/>
            <w:tcPrChange w:id="32921" w:author="pete jones" w:date="2022-03-09T08:13:00Z">
              <w:tcPr>
                <w:tcW w:w="450" w:type="dxa"/>
                <w:tcFitText/>
                <w:vAlign w:val="center"/>
                <w:hideMark/>
              </w:tcPr>
            </w:tcPrChange>
          </w:tcPr>
          <w:p w14:paraId="065D9011" w14:textId="77777777" w:rsidR="00EF6EE1" w:rsidRPr="00FF6A71" w:rsidRDefault="00EF6EE1">
            <w:pPr>
              <w:spacing w:before="0" w:after="0" w:line="240" w:lineRule="auto"/>
              <w:jc w:val="center"/>
              <w:rPr>
                <w:ins w:id="32922" w:author="pete jones" w:date="2022-01-04T11:06:00Z"/>
                <w:rFonts w:cstheme="minorHAnsi"/>
                <w:sz w:val="16"/>
                <w:szCs w:val="16"/>
              </w:rPr>
              <w:pPrChange w:id="32923" w:author="pete jones" w:date="2022-03-09T08:13:00Z">
                <w:pPr/>
              </w:pPrChange>
            </w:pPr>
            <w:ins w:id="32924" w:author="pete jones" w:date="2022-01-04T11:06:00Z">
              <w:r w:rsidRPr="00AC319B">
                <w:rPr>
                  <w:rFonts w:cstheme="minorHAnsi"/>
                  <w:sz w:val="16"/>
                  <w:szCs w:val="16"/>
                </w:rPr>
                <w:t>x</w:t>
              </w:r>
            </w:ins>
          </w:p>
        </w:tc>
        <w:tc>
          <w:tcPr>
            <w:tcW w:w="450" w:type="dxa"/>
            <w:tcFitText/>
            <w:vAlign w:val="center"/>
            <w:hideMark/>
            <w:tcPrChange w:id="32925" w:author="pete jones" w:date="2022-03-09T08:13:00Z">
              <w:tcPr>
                <w:tcW w:w="450" w:type="dxa"/>
                <w:tcFitText/>
                <w:vAlign w:val="center"/>
                <w:hideMark/>
              </w:tcPr>
            </w:tcPrChange>
          </w:tcPr>
          <w:p w14:paraId="4E6C82B0" w14:textId="77777777" w:rsidR="00EF6EE1" w:rsidRPr="00FF6A71" w:rsidRDefault="00EF6EE1">
            <w:pPr>
              <w:spacing w:before="0" w:after="0" w:line="240" w:lineRule="auto"/>
              <w:jc w:val="center"/>
              <w:rPr>
                <w:ins w:id="32926" w:author="pete jones" w:date="2022-01-04T11:06:00Z"/>
                <w:rFonts w:cstheme="minorHAnsi"/>
                <w:sz w:val="16"/>
                <w:szCs w:val="16"/>
              </w:rPr>
              <w:pPrChange w:id="32927" w:author="pete jones" w:date="2022-03-09T08:13:00Z">
                <w:pPr/>
              </w:pPrChange>
            </w:pPr>
          </w:p>
        </w:tc>
        <w:tc>
          <w:tcPr>
            <w:tcW w:w="450" w:type="dxa"/>
            <w:tcFitText/>
            <w:vAlign w:val="center"/>
            <w:hideMark/>
            <w:tcPrChange w:id="32928" w:author="pete jones" w:date="2022-03-09T08:13:00Z">
              <w:tcPr>
                <w:tcW w:w="450" w:type="dxa"/>
                <w:tcFitText/>
                <w:vAlign w:val="center"/>
                <w:hideMark/>
              </w:tcPr>
            </w:tcPrChange>
          </w:tcPr>
          <w:p w14:paraId="33DE81B7" w14:textId="77777777" w:rsidR="00EF6EE1" w:rsidRPr="00FF6A71" w:rsidRDefault="00EF6EE1">
            <w:pPr>
              <w:spacing w:before="0" w:after="0" w:line="240" w:lineRule="auto"/>
              <w:jc w:val="center"/>
              <w:rPr>
                <w:ins w:id="32929" w:author="pete jones" w:date="2022-01-04T11:06:00Z"/>
                <w:rFonts w:cstheme="minorHAnsi"/>
                <w:sz w:val="16"/>
                <w:szCs w:val="16"/>
              </w:rPr>
              <w:pPrChange w:id="32930" w:author="pete jones" w:date="2022-03-09T08:13:00Z">
                <w:pPr/>
              </w:pPrChange>
            </w:pPr>
          </w:p>
        </w:tc>
      </w:tr>
      <w:tr w:rsidR="00EF6EE1" w:rsidRPr="00FF6A71" w14:paraId="1B0A1A9E"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2931"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2932" w:author="pete jones" w:date="2022-01-04T11:06:00Z"/>
          <w:trPrChange w:id="32933" w:author="pete jones" w:date="2022-03-09T08:13:00Z">
            <w:trPr>
              <w:trHeight w:val="300"/>
            </w:trPr>
          </w:trPrChange>
        </w:trPr>
        <w:tc>
          <w:tcPr>
            <w:tcW w:w="471" w:type="dxa"/>
            <w:noWrap/>
            <w:tcFitText/>
            <w:vAlign w:val="center"/>
            <w:hideMark/>
            <w:tcPrChange w:id="32934" w:author="pete jones" w:date="2022-03-09T08:13:00Z">
              <w:tcPr>
                <w:tcW w:w="471" w:type="dxa"/>
                <w:noWrap/>
                <w:tcFitText/>
                <w:vAlign w:val="center"/>
                <w:hideMark/>
              </w:tcPr>
            </w:tcPrChange>
          </w:tcPr>
          <w:p w14:paraId="2E994EC9" w14:textId="77777777" w:rsidR="00EF6EE1" w:rsidRPr="00FF6A71" w:rsidRDefault="00EF6EE1">
            <w:pPr>
              <w:spacing w:before="0" w:after="0" w:line="240" w:lineRule="auto"/>
              <w:jc w:val="center"/>
              <w:rPr>
                <w:ins w:id="32935" w:author="pete jones" w:date="2022-01-04T11:06:00Z"/>
                <w:rFonts w:cstheme="minorHAnsi"/>
                <w:sz w:val="16"/>
                <w:szCs w:val="16"/>
              </w:rPr>
              <w:pPrChange w:id="32936" w:author="pete jones" w:date="2022-03-09T08:13:00Z">
                <w:pPr/>
              </w:pPrChange>
            </w:pPr>
            <w:ins w:id="32937" w:author="pete jones" w:date="2022-01-04T11:06:00Z">
              <w:r w:rsidRPr="00FF6A71">
                <w:rPr>
                  <w:rFonts w:cstheme="minorHAnsi"/>
                  <w:sz w:val="16"/>
                  <w:szCs w:val="16"/>
                </w:rPr>
                <w:t>131</w:t>
              </w:r>
            </w:ins>
          </w:p>
        </w:tc>
        <w:tc>
          <w:tcPr>
            <w:tcW w:w="449" w:type="dxa"/>
            <w:noWrap/>
            <w:tcFitText/>
            <w:vAlign w:val="center"/>
            <w:hideMark/>
            <w:tcPrChange w:id="32938" w:author="pete jones" w:date="2022-03-09T08:13:00Z">
              <w:tcPr>
                <w:tcW w:w="449" w:type="dxa"/>
                <w:noWrap/>
                <w:tcFitText/>
                <w:vAlign w:val="center"/>
                <w:hideMark/>
              </w:tcPr>
            </w:tcPrChange>
          </w:tcPr>
          <w:p w14:paraId="4A703C47" w14:textId="77777777" w:rsidR="00EF6EE1" w:rsidRPr="00FF6A71" w:rsidRDefault="00EF6EE1">
            <w:pPr>
              <w:spacing w:before="0" w:after="0" w:line="240" w:lineRule="auto"/>
              <w:jc w:val="center"/>
              <w:rPr>
                <w:ins w:id="32939" w:author="pete jones" w:date="2022-01-04T11:06:00Z"/>
                <w:rFonts w:cstheme="minorHAnsi"/>
                <w:sz w:val="16"/>
                <w:szCs w:val="16"/>
              </w:rPr>
              <w:pPrChange w:id="32940" w:author="pete jones" w:date="2022-03-09T08:13:00Z">
                <w:pPr/>
              </w:pPrChange>
            </w:pPr>
            <w:ins w:id="32941" w:author="pete jones" w:date="2022-01-04T11:06:00Z">
              <w:r w:rsidRPr="00AC319B">
                <w:rPr>
                  <w:rFonts w:cstheme="minorHAnsi"/>
                  <w:sz w:val="16"/>
                  <w:szCs w:val="16"/>
                </w:rPr>
                <w:t>x</w:t>
              </w:r>
            </w:ins>
          </w:p>
        </w:tc>
        <w:tc>
          <w:tcPr>
            <w:tcW w:w="449" w:type="dxa"/>
            <w:noWrap/>
            <w:tcFitText/>
            <w:vAlign w:val="center"/>
            <w:hideMark/>
            <w:tcPrChange w:id="32942" w:author="pete jones" w:date="2022-03-09T08:13:00Z">
              <w:tcPr>
                <w:tcW w:w="449" w:type="dxa"/>
                <w:noWrap/>
                <w:tcFitText/>
                <w:vAlign w:val="center"/>
                <w:hideMark/>
              </w:tcPr>
            </w:tcPrChange>
          </w:tcPr>
          <w:p w14:paraId="4EC53FAA" w14:textId="77777777" w:rsidR="00EF6EE1" w:rsidRPr="00FF6A71" w:rsidRDefault="00EF6EE1">
            <w:pPr>
              <w:spacing w:before="0" w:after="0" w:line="240" w:lineRule="auto"/>
              <w:jc w:val="center"/>
              <w:rPr>
                <w:ins w:id="32943" w:author="pete jones" w:date="2022-01-04T11:06:00Z"/>
                <w:rFonts w:cstheme="minorHAnsi"/>
                <w:sz w:val="16"/>
                <w:szCs w:val="16"/>
              </w:rPr>
              <w:pPrChange w:id="32944" w:author="pete jones" w:date="2022-03-09T08:13:00Z">
                <w:pPr/>
              </w:pPrChange>
            </w:pPr>
          </w:p>
        </w:tc>
        <w:tc>
          <w:tcPr>
            <w:tcW w:w="449" w:type="dxa"/>
            <w:noWrap/>
            <w:tcFitText/>
            <w:vAlign w:val="center"/>
            <w:hideMark/>
            <w:tcPrChange w:id="32945" w:author="pete jones" w:date="2022-03-09T08:13:00Z">
              <w:tcPr>
                <w:tcW w:w="449" w:type="dxa"/>
                <w:noWrap/>
                <w:tcFitText/>
                <w:vAlign w:val="center"/>
                <w:hideMark/>
              </w:tcPr>
            </w:tcPrChange>
          </w:tcPr>
          <w:p w14:paraId="00284EBA" w14:textId="77777777" w:rsidR="00EF6EE1" w:rsidRPr="00FF6A71" w:rsidRDefault="00EF6EE1">
            <w:pPr>
              <w:spacing w:before="0" w:after="0" w:line="240" w:lineRule="auto"/>
              <w:jc w:val="center"/>
              <w:rPr>
                <w:ins w:id="32946" w:author="pete jones" w:date="2022-01-04T11:06:00Z"/>
                <w:rFonts w:cstheme="minorHAnsi"/>
                <w:sz w:val="16"/>
                <w:szCs w:val="16"/>
              </w:rPr>
              <w:pPrChange w:id="32947" w:author="pete jones" w:date="2022-03-09T08:13:00Z">
                <w:pPr/>
              </w:pPrChange>
            </w:pPr>
          </w:p>
        </w:tc>
        <w:tc>
          <w:tcPr>
            <w:tcW w:w="449" w:type="dxa"/>
            <w:noWrap/>
            <w:tcFitText/>
            <w:vAlign w:val="center"/>
            <w:hideMark/>
            <w:tcPrChange w:id="32948" w:author="pete jones" w:date="2022-03-09T08:13:00Z">
              <w:tcPr>
                <w:tcW w:w="449" w:type="dxa"/>
                <w:noWrap/>
                <w:tcFitText/>
                <w:vAlign w:val="center"/>
                <w:hideMark/>
              </w:tcPr>
            </w:tcPrChange>
          </w:tcPr>
          <w:p w14:paraId="2560F39D" w14:textId="77777777" w:rsidR="00EF6EE1" w:rsidRPr="00FF6A71" w:rsidRDefault="00EF6EE1">
            <w:pPr>
              <w:spacing w:before="0" w:after="0" w:line="240" w:lineRule="auto"/>
              <w:jc w:val="center"/>
              <w:rPr>
                <w:ins w:id="32949" w:author="pete jones" w:date="2022-01-04T11:06:00Z"/>
                <w:rFonts w:cstheme="minorHAnsi"/>
                <w:sz w:val="16"/>
                <w:szCs w:val="16"/>
              </w:rPr>
              <w:pPrChange w:id="32950" w:author="pete jones" w:date="2022-03-09T08:13:00Z">
                <w:pPr/>
              </w:pPrChange>
            </w:pPr>
          </w:p>
        </w:tc>
        <w:tc>
          <w:tcPr>
            <w:tcW w:w="449" w:type="dxa"/>
            <w:tcFitText/>
            <w:vAlign w:val="center"/>
            <w:hideMark/>
            <w:tcPrChange w:id="32951" w:author="pete jones" w:date="2022-03-09T08:13:00Z">
              <w:tcPr>
                <w:tcW w:w="449" w:type="dxa"/>
                <w:tcFitText/>
                <w:vAlign w:val="center"/>
                <w:hideMark/>
              </w:tcPr>
            </w:tcPrChange>
          </w:tcPr>
          <w:p w14:paraId="136E90CD" w14:textId="77777777" w:rsidR="00EF6EE1" w:rsidRPr="00FF6A71" w:rsidRDefault="00EF6EE1">
            <w:pPr>
              <w:spacing w:before="0" w:after="0" w:line="240" w:lineRule="auto"/>
              <w:jc w:val="center"/>
              <w:rPr>
                <w:ins w:id="32952" w:author="pete jones" w:date="2022-01-04T11:06:00Z"/>
                <w:rFonts w:cstheme="minorHAnsi"/>
                <w:sz w:val="16"/>
                <w:szCs w:val="16"/>
              </w:rPr>
              <w:pPrChange w:id="32953" w:author="pete jones" w:date="2022-03-09T08:13:00Z">
                <w:pPr/>
              </w:pPrChange>
            </w:pPr>
            <w:ins w:id="32954" w:author="pete jones" w:date="2022-01-04T11:06:00Z">
              <w:r w:rsidRPr="002A5458">
                <w:rPr>
                  <w:rFonts w:cstheme="minorHAnsi"/>
                  <w:spacing w:val="32"/>
                  <w:w w:val="95"/>
                  <w:sz w:val="16"/>
                  <w:szCs w:val="16"/>
                  <w:rPrChange w:id="32955" w:author="pete jones" w:date="2022-03-15T19:17:00Z">
                    <w:rPr>
                      <w:rFonts w:cstheme="minorHAnsi"/>
                      <w:spacing w:val="22"/>
                      <w:sz w:val="16"/>
                      <w:szCs w:val="16"/>
                    </w:rPr>
                  </w:rPrChange>
                </w:rPr>
                <w:t>N</w:t>
              </w:r>
              <w:r w:rsidRPr="002A5458">
                <w:rPr>
                  <w:rFonts w:cstheme="minorHAnsi"/>
                  <w:spacing w:val="1"/>
                  <w:w w:val="95"/>
                  <w:sz w:val="16"/>
                  <w:szCs w:val="16"/>
                  <w:rPrChange w:id="32956" w:author="pete jones" w:date="2022-03-15T19:17:00Z">
                    <w:rPr>
                      <w:rFonts w:cstheme="minorHAnsi"/>
                      <w:spacing w:val="1"/>
                      <w:sz w:val="16"/>
                      <w:szCs w:val="16"/>
                    </w:rPr>
                  </w:rPrChange>
                </w:rPr>
                <w:t>R</w:t>
              </w:r>
            </w:ins>
          </w:p>
        </w:tc>
        <w:tc>
          <w:tcPr>
            <w:tcW w:w="450" w:type="dxa"/>
            <w:tcFitText/>
            <w:vAlign w:val="center"/>
            <w:hideMark/>
            <w:tcPrChange w:id="32957" w:author="pete jones" w:date="2022-03-09T08:13:00Z">
              <w:tcPr>
                <w:tcW w:w="450" w:type="dxa"/>
                <w:tcFitText/>
                <w:vAlign w:val="center"/>
                <w:hideMark/>
              </w:tcPr>
            </w:tcPrChange>
          </w:tcPr>
          <w:p w14:paraId="13B5C445" w14:textId="77777777" w:rsidR="00EF6EE1" w:rsidRPr="00FF6A71" w:rsidRDefault="00EF6EE1">
            <w:pPr>
              <w:spacing w:before="0" w:after="0" w:line="240" w:lineRule="auto"/>
              <w:jc w:val="center"/>
              <w:rPr>
                <w:ins w:id="32958" w:author="pete jones" w:date="2022-01-04T11:06:00Z"/>
                <w:rFonts w:cstheme="minorHAnsi"/>
                <w:sz w:val="16"/>
                <w:szCs w:val="16"/>
              </w:rPr>
              <w:pPrChange w:id="32959" w:author="pete jones" w:date="2022-03-09T08:13:00Z">
                <w:pPr/>
              </w:pPrChange>
            </w:pPr>
          </w:p>
        </w:tc>
        <w:tc>
          <w:tcPr>
            <w:tcW w:w="450" w:type="dxa"/>
            <w:tcFitText/>
            <w:vAlign w:val="center"/>
            <w:hideMark/>
            <w:tcPrChange w:id="32960" w:author="pete jones" w:date="2022-03-09T08:13:00Z">
              <w:tcPr>
                <w:tcW w:w="450" w:type="dxa"/>
                <w:tcFitText/>
                <w:vAlign w:val="center"/>
                <w:hideMark/>
              </w:tcPr>
            </w:tcPrChange>
          </w:tcPr>
          <w:p w14:paraId="3F373C98" w14:textId="77777777" w:rsidR="00EF6EE1" w:rsidRPr="00FF6A71" w:rsidRDefault="00EF6EE1">
            <w:pPr>
              <w:spacing w:before="0" w:after="0" w:line="240" w:lineRule="auto"/>
              <w:jc w:val="center"/>
              <w:rPr>
                <w:ins w:id="32961" w:author="pete jones" w:date="2022-01-04T11:06:00Z"/>
                <w:rFonts w:cstheme="minorHAnsi"/>
                <w:sz w:val="16"/>
                <w:szCs w:val="16"/>
              </w:rPr>
              <w:pPrChange w:id="32962" w:author="pete jones" w:date="2022-03-09T08:13:00Z">
                <w:pPr/>
              </w:pPrChange>
            </w:pPr>
          </w:p>
        </w:tc>
        <w:tc>
          <w:tcPr>
            <w:tcW w:w="450" w:type="dxa"/>
            <w:tcFitText/>
            <w:vAlign w:val="center"/>
            <w:hideMark/>
            <w:tcPrChange w:id="32963" w:author="pete jones" w:date="2022-03-09T08:13:00Z">
              <w:tcPr>
                <w:tcW w:w="450" w:type="dxa"/>
                <w:tcFitText/>
                <w:vAlign w:val="center"/>
                <w:hideMark/>
              </w:tcPr>
            </w:tcPrChange>
          </w:tcPr>
          <w:p w14:paraId="451C6F88" w14:textId="77777777" w:rsidR="00EF6EE1" w:rsidRPr="00FF6A71" w:rsidRDefault="00EF6EE1">
            <w:pPr>
              <w:spacing w:before="0" w:after="0" w:line="240" w:lineRule="auto"/>
              <w:jc w:val="center"/>
              <w:rPr>
                <w:ins w:id="32964" w:author="pete jones" w:date="2022-01-04T11:06:00Z"/>
                <w:rFonts w:cstheme="minorHAnsi"/>
                <w:sz w:val="16"/>
                <w:szCs w:val="16"/>
              </w:rPr>
              <w:pPrChange w:id="32965" w:author="pete jones" w:date="2022-03-09T08:13:00Z">
                <w:pPr/>
              </w:pPrChange>
            </w:pPr>
          </w:p>
        </w:tc>
        <w:tc>
          <w:tcPr>
            <w:tcW w:w="450" w:type="dxa"/>
            <w:tcFitText/>
            <w:vAlign w:val="center"/>
            <w:hideMark/>
            <w:tcPrChange w:id="32966" w:author="pete jones" w:date="2022-03-09T08:13:00Z">
              <w:tcPr>
                <w:tcW w:w="450" w:type="dxa"/>
                <w:tcFitText/>
                <w:vAlign w:val="center"/>
                <w:hideMark/>
              </w:tcPr>
            </w:tcPrChange>
          </w:tcPr>
          <w:p w14:paraId="6EEF85DA" w14:textId="77777777" w:rsidR="00EF6EE1" w:rsidRPr="00FF6A71" w:rsidRDefault="00EF6EE1">
            <w:pPr>
              <w:spacing w:before="0" w:after="0" w:line="240" w:lineRule="auto"/>
              <w:jc w:val="center"/>
              <w:rPr>
                <w:ins w:id="32967" w:author="pete jones" w:date="2022-01-04T11:06:00Z"/>
                <w:rFonts w:cstheme="minorHAnsi"/>
                <w:sz w:val="16"/>
                <w:szCs w:val="16"/>
              </w:rPr>
              <w:pPrChange w:id="32968" w:author="pete jones" w:date="2022-03-09T08:13:00Z">
                <w:pPr/>
              </w:pPrChange>
            </w:pPr>
            <w:ins w:id="32969" w:author="pete jones" w:date="2022-01-04T11:06:00Z">
              <w:r w:rsidRPr="00AC319B">
                <w:rPr>
                  <w:rFonts w:cstheme="minorHAnsi"/>
                  <w:sz w:val="16"/>
                  <w:szCs w:val="16"/>
                </w:rPr>
                <w:t>x</w:t>
              </w:r>
            </w:ins>
          </w:p>
        </w:tc>
        <w:tc>
          <w:tcPr>
            <w:tcW w:w="450" w:type="dxa"/>
            <w:tcFitText/>
            <w:vAlign w:val="center"/>
            <w:hideMark/>
            <w:tcPrChange w:id="32970" w:author="pete jones" w:date="2022-03-09T08:13:00Z">
              <w:tcPr>
                <w:tcW w:w="450" w:type="dxa"/>
                <w:tcFitText/>
                <w:vAlign w:val="center"/>
                <w:hideMark/>
              </w:tcPr>
            </w:tcPrChange>
          </w:tcPr>
          <w:p w14:paraId="75EEE70A" w14:textId="77777777" w:rsidR="00EF6EE1" w:rsidRPr="00FF6A71" w:rsidRDefault="00EF6EE1">
            <w:pPr>
              <w:spacing w:before="0" w:after="0" w:line="240" w:lineRule="auto"/>
              <w:jc w:val="center"/>
              <w:rPr>
                <w:ins w:id="32971" w:author="pete jones" w:date="2022-01-04T11:06:00Z"/>
                <w:rFonts w:cstheme="minorHAnsi"/>
                <w:sz w:val="16"/>
                <w:szCs w:val="16"/>
              </w:rPr>
              <w:pPrChange w:id="32972" w:author="pete jones" w:date="2022-03-09T08:13:00Z">
                <w:pPr/>
              </w:pPrChange>
            </w:pPr>
            <w:ins w:id="32973" w:author="pete jones" w:date="2022-01-04T11:06:00Z">
              <w:r w:rsidRPr="00AC319B">
                <w:rPr>
                  <w:rFonts w:cstheme="minorHAnsi"/>
                  <w:sz w:val="16"/>
                  <w:szCs w:val="16"/>
                </w:rPr>
                <w:t>0</w:t>
              </w:r>
            </w:ins>
          </w:p>
        </w:tc>
        <w:tc>
          <w:tcPr>
            <w:tcW w:w="450" w:type="dxa"/>
            <w:tcFitText/>
            <w:vAlign w:val="center"/>
            <w:hideMark/>
            <w:tcPrChange w:id="32974" w:author="pete jones" w:date="2022-03-09T08:13:00Z">
              <w:tcPr>
                <w:tcW w:w="450" w:type="dxa"/>
                <w:tcFitText/>
                <w:vAlign w:val="center"/>
                <w:hideMark/>
              </w:tcPr>
            </w:tcPrChange>
          </w:tcPr>
          <w:p w14:paraId="69226BBB" w14:textId="77777777" w:rsidR="00EF6EE1" w:rsidRPr="00FF6A71" w:rsidRDefault="00EF6EE1">
            <w:pPr>
              <w:spacing w:before="0" w:after="0" w:line="240" w:lineRule="auto"/>
              <w:jc w:val="center"/>
              <w:rPr>
                <w:ins w:id="32975" w:author="pete jones" w:date="2022-01-04T11:06:00Z"/>
                <w:rFonts w:cstheme="minorHAnsi"/>
                <w:sz w:val="16"/>
                <w:szCs w:val="16"/>
              </w:rPr>
              <w:pPrChange w:id="32976" w:author="pete jones" w:date="2022-03-09T08:13:00Z">
                <w:pPr/>
              </w:pPrChange>
            </w:pPr>
          </w:p>
        </w:tc>
        <w:tc>
          <w:tcPr>
            <w:tcW w:w="450" w:type="dxa"/>
            <w:tcFitText/>
            <w:vAlign w:val="center"/>
            <w:hideMark/>
            <w:tcPrChange w:id="32977" w:author="pete jones" w:date="2022-03-09T08:13:00Z">
              <w:tcPr>
                <w:tcW w:w="450" w:type="dxa"/>
                <w:tcFitText/>
                <w:vAlign w:val="center"/>
                <w:hideMark/>
              </w:tcPr>
            </w:tcPrChange>
          </w:tcPr>
          <w:p w14:paraId="688BE3EF" w14:textId="77777777" w:rsidR="00EF6EE1" w:rsidRPr="00FF6A71" w:rsidRDefault="00EF6EE1">
            <w:pPr>
              <w:spacing w:before="0" w:after="0" w:line="240" w:lineRule="auto"/>
              <w:jc w:val="center"/>
              <w:rPr>
                <w:ins w:id="32978" w:author="pete jones" w:date="2022-01-04T11:06:00Z"/>
                <w:rFonts w:cstheme="minorHAnsi"/>
                <w:sz w:val="16"/>
                <w:szCs w:val="16"/>
              </w:rPr>
              <w:pPrChange w:id="32979" w:author="pete jones" w:date="2022-03-09T08:13:00Z">
                <w:pPr/>
              </w:pPrChange>
            </w:pPr>
          </w:p>
        </w:tc>
        <w:tc>
          <w:tcPr>
            <w:tcW w:w="450" w:type="dxa"/>
            <w:tcFitText/>
            <w:vAlign w:val="center"/>
            <w:hideMark/>
            <w:tcPrChange w:id="32980" w:author="pete jones" w:date="2022-03-09T08:13:00Z">
              <w:tcPr>
                <w:tcW w:w="450" w:type="dxa"/>
                <w:tcFitText/>
                <w:vAlign w:val="center"/>
                <w:hideMark/>
              </w:tcPr>
            </w:tcPrChange>
          </w:tcPr>
          <w:p w14:paraId="59B44374" w14:textId="77777777" w:rsidR="00EF6EE1" w:rsidRPr="00FF6A71" w:rsidRDefault="00EF6EE1">
            <w:pPr>
              <w:spacing w:before="0" w:after="0" w:line="240" w:lineRule="auto"/>
              <w:jc w:val="center"/>
              <w:rPr>
                <w:ins w:id="32981" w:author="pete jones" w:date="2022-01-04T11:06:00Z"/>
                <w:rFonts w:cstheme="minorHAnsi"/>
                <w:sz w:val="16"/>
                <w:szCs w:val="16"/>
              </w:rPr>
              <w:pPrChange w:id="32982" w:author="pete jones" w:date="2022-03-09T08:13:00Z">
                <w:pPr/>
              </w:pPrChange>
            </w:pPr>
            <w:ins w:id="32983" w:author="pete jones" w:date="2022-01-04T11:06:00Z">
              <w:r w:rsidRPr="00AC319B">
                <w:rPr>
                  <w:rFonts w:cstheme="minorHAnsi"/>
                  <w:sz w:val="16"/>
                  <w:szCs w:val="16"/>
                </w:rPr>
                <w:t>x</w:t>
              </w:r>
            </w:ins>
          </w:p>
        </w:tc>
        <w:tc>
          <w:tcPr>
            <w:tcW w:w="450" w:type="dxa"/>
            <w:tcFitText/>
            <w:vAlign w:val="center"/>
            <w:hideMark/>
            <w:tcPrChange w:id="32984" w:author="pete jones" w:date="2022-03-09T08:13:00Z">
              <w:tcPr>
                <w:tcW w:w="450" w:type="dxa"/>
                <w:tcFitText/>
                <w:vAlign w:val="center"/>
                <w:hideMark/>
              </w:tcPr>
            </w:tcPrChange>
          </w:tcPr>
          <w:p w14:paraId="738CAE1A" w14:textId="77777777" w:rsidR="00EF6EE1" w:rsidRPr="00FF6A71" w:rsidRDefault="00EF6EE1">
            <w:pPr>
              <w:spacing w:before="0" w:after="0" w:line="240" w:lineRule="auto"/>
              <w:jc w:val="center"/>
              <w:rPr>
                <w:ins w:id="32985" w:author="pete jones" w:date="2022-01-04T11:06:00Z"/>
                <w:rFonts w:cstheme="minorHAnsi"/>
                <w:sz w:val="16"/>
                <w:szCs w:val="16"/>
              </w:rPr>
              <w:pPrChange w:id="32986" w:author="pete jones" w:date="2022-03-09T08:13:00Z">
                <w:pPr/>
              </w:pPrChange>
            </w:pPr>
          </w:p>
        </w:tc>
        <w:tc>
          <w:tcPr>
            <w:tcW w:w="450" w:type="dxa"/>
            <w:tcFitText/>
            <w:vAlign w:val="center"/>
            <w:hideMark/>
            <w:tcPrChange w:id="32987" w:author="pete jones" w:date="2022-03-09T08:13:00Z">
              <w:tcPr>
                <w:tcW w:w="450" w:type="dxa"/>
                <w:tcFitText/>
                <w:vAlign w:val="center"/>
                <w:hideMark/>
              </w:tcPr>
            </w:tcPrChange>
          </w:tcPr>
          <w:p w14:paraId="77000A09" w14:textId="77777777" w:rsidR="00EF6EE1" w:rsidRPr="00FF6A71" w:rsidRDefault="00EF6EE1">
            <w:pPr>
              <w:spacing w:before="0" w:after="0" w:line="240" w:lineRule="auto"/>
              <w:jc w:val="center"/>
              <w:rPr>
                <w:ins w:id="32988" w:author="pete jones" w:date="2022-01-04T11:06:00Z"/>
                <w:rFonts w:cstheme="minorHAnsi"/>
                <w:sz w:val="16"/>
                <w:szCs w:val="16"/>
              </w:rPr>
              <w:pPrChange w:id="32989" w:author="pete jones" w:date="2022-03-09T08:13:00Z">
                <w:pPr/>
              </w:pPrChange>
            </w:pPr>
            <w:ins w:id="32990" w:author="pete jones" w:date="2022-01-04T11:06:00Z">
              <w:r w:rsidRPr="00AC319B">
                <w:rPr>
                  <w:rFonts w:cstheme="minorHAnsi"/>
                  <w:sz w:val="16"/>
                  <w:szCs w:val="16"/>
                </w:rPr>
                <w:t>0</w:t>
              </w:r>
            </w:ins>
          </w:p>
        </w:tc>
        <w:tc>
          <w:tcPr>
            <w:tcW w:w="450" w:type="dxa"/>
            <w:tcFitText/>
            <w:vAlign w:val="center"/>
            <w:hideMark/>
            <w:tcPrChange w:id="32991" w:author="pete jones" w:date="2022-03-09T08:13:00Z">
              <w:tcPr>
                <w:tcW w:w="450" w:type="dxa"/>
                <w:tcFitText/>
                <w:vAlign w:val="center"/>
                <w:hideMark/>
              </w:tcPr>
            </w:tcPrChange>
          </w:tcPr>
          <w:p w14:paraId="578DFF5E" w14:textId="77777777" w:rsidR="00EF6EE1" w:rsidRPr="00FF6A71" w:rsidRDefault="00EF6EE1">
            <w:pPr>
              <w:spacing w:before="0" w:after="0" w:line="240" w:lineRule="auto"/>
              <w:jc w:val="center"/>
              <w:rPr>
                <w:ins w:id="32992" w:author="pete jones" w:date="2022-01-04T11:06:00Z"/>
                <w:rFonts w:cstheme="minorHAnsi"/>
                <w:sz w:val="16"/>
                <w:szCs w:val="16"/>
              </w:rPr>
              <w:pPrChange w:id="32993" w:author="pete jones" w:date="2022-03-09T08:13:00Z">
                <w:pPr/>
              </w:pPrChange>
            </w:pPr>
          </w:p>
        </w:tc>
        <w:tc>
          <w:tcPr>
            <w:tcW w:w="450" w:type="dxa"/>
            <w:tcFitText/>
            <w:vAlign w:val="center"/>
            <w:hideMark/>
            <w:tcPrChange w:id="32994" w:author="pete jones" w:date="2022-03-09T08:13:00Z">
              <w:tcPr>
                <w:tcW w:w="450" w:type="dxa"/>
                <w:tcFitText/>
                <w:vAlign w:val="center"/>
                <w:hideMark/>
              </w:tcPr>
            </w:tcPrChange>
          </w:tcPr>
          <w:p w14:paraId="7D8A9BFA" w14:textId="77777777" w:rsidR="00EF6EE1" w:rsidRPr="00FF6A71" w:rsidRDefault="00EF6EE1">
            <w:pPr>
              <w:spacing w:before="0" w:after="0" w:line="240" w:lineRule="auto"/>
              <w:jc w:val="center"/>
              <w:rPr>
                <w:ins w:id="32995" w:author="pete jones" w:date="2022-01-04T11:06:00Z"/>
                <w:rFonts w:cstheme="minorHAnsi"/>
                <w:sz w:val="16"/>
                <w:szCs w:val="16"/>
              </w:rPr>
              <w:pPrChange w:id="32996" w:author="pete jones" w:date="2022-03-09T08:13:00Z">
                <w:pPr/>
              </w:pPrChange>
            </w:pPr>
          </w:p>
        </w:tc>
        <w:tc>
          <w:tcPr>
            <w:tcW w:w="450" w:type="dxa"/>
            <w:tcFitText/>
            <w:vAlign w:val="center"/>
            <w:hideMark/>
            <w:tcPrChange w:id="32997" w:author="pete jones" w:date="2022-03-09T08:13:00Z">
              <w:tcPr>
                <w:tcW w:w="450" w:type="dxa"/>
                <w:tcFitText/>
                <w:vAlign w:val="center"/>
                <w:hideMark/>
              </w:tcPr>
            </w:tcPrChange>
          </w:tcPr>
          <w:p w14:paraId="498EB610" w14:textId="77777777" w:rsidR="00EF6EE1" w:rsidRPr="00FF6A71" w:rsidRDefault="00EF6EE1">
            <w:pPr>
              <w:spacing w:before="0" w:after="0" w:line="240" w:lineRule="auto"/>
              <w:jc w:val="center"/>
              <w:rPr>
                <w:ins w:id="32998" w:author="pete jones" w:date="2022-01-04T11:06:00Z"/>
                <w:rFonts w:cstheme="minorHAnsi"/>
                <w:sz w:val="16"/>
                <w:szCs w:val="16"/>
              </w:rPr>
              <w:pPrChange w:id="32999" w:author="pete jones" w:date="2022-03-09T08:13:00Z">
                <w:pPr/>
              </w:pPrChange>
            </w:pPr>
            <w:ins w:id="33000" w:author="pete jones" w:date="2022-01-04T11:06:00Z">
              <w:r w:rsidRPr="00AC319B">
                <w:rPr>
                  <w:rFonts w:cstheme="minorHAnsi"/>
                  <w:sz w:val="16"/>
                  <w:szCs w:val="16"/>
                </w:rPr>
                <w:t>x</w:t>
              </w:r>
            </w:ins>
          </w:p>
        </w:tc>
        <w:tc>
          <w:tcPr>
            <w:tcW w:w="450" w:type="dxa"/>
            <w:tcFitText/>
            <w:vAlign w:val="center"/>
            <w:hideMark/>
            <w:tcPrChange w:id="33001" w:author="pete jones" w:date="2022-03-09T08:13:00Z">
              <w:tcPr>
                <w:tcW w:w="450" w:type="dxa"/>
                <w:tcFitText/>
                <w:vAlign w:val="center"/>
                <w:hideMark/>
              </w:tcPr>
            </w:tcPrChange>
          </w:tcPr>
          <w:p w14:paraId="02EB618D" w14:textId="77777777" w:rsidR="00EF6EE1" w:rsidRPr="00FF6A71" w:rsidRDefault="00EF6EE1">
            <w:pPr>
              <w:spacing w:before="0" w:after="0" w:line="240" w:lineRule="auto"/>
              <w:jc w:val="center"/>
              <w:rPr>
                <w:ins w:id="33002" w:author="pete jones" w:date="2022-01-04T11:06:00Z"/>
                <w:rFonts w:cstheme="minorHAnsi"/>
                <w:sz w:val="16"/>
                <w:szCs w:val="16"/>
              </w:rPr>
              <w:pPrChange w:id="33003" w:author="pete jones" w:date="2022-03-09T08:13:00Z">
                <w:pPr/>
              </w:pPrChange>
            </w:pPr>
          </w:p>
        </w:tc>
      </w:tr>
      <w:tr w:rsidR="00EF6EE1" w:rsidRPr="00FF6A71" w14:paraId="491666FF"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004"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005" w:author="pete jones" w:date="2022-01-04T11:06:00Z"/>
          <w:trPrChange w:id="33006" w:author="pete jones" w:date="2022-03-09T08:13:00Z">
            <w:trPr>
              <w:trHeight w:val="300"/>
            </w:trPr>
          </w:trPrChange>
        </w:trPr>
        <w:tc>
          <w:tcPr>
            <w:tcW w:w="471" w:type="dxa"/>
            <w:noWrap/>
            <w:tcFitText/>
            <w:vAlign w:val="center"/>
            <w:hideMark/>
            <w:tcPrChange w:id="33007" w:author="pete jones" w:date="2022-03-09T08:13:00Z">
              <w:tcPr>
                <w:tcW w:w="471" w:type="dxa"/>
                <w:noWrap/>
                <w:tcFitText/>
                <w:vAlign w:val="center"/>
                <w:hideMark/>
              </w:tcPr>
            </w:tcPrChange>
          </w:tcPr>
          <w:p w14:paraId="6DABE24F" w14:textId="77777777" w:rsidR="00EF6EE1" w:rsidRPr="00FF6A71" w:rsidRDefault="00EF6EE1">
            <w:pPr>
              <w:spacing w:before="0" w:after="0" w:line="240" w:lineRule="auto"/>
              <w:jc w:val="center"/>
              <w:rPr>
                <w:ins w:id="33008" w:author="pete jones" w:date="2022-01-04T11:06:00Z"/>
                <w:rFonts w:cstheme="minorHAnsi"/>
                <w:sz w:val="16"/>
                <w:szCs w:val="16"/>
              </w:rPr>
              <w:pPrChange w:id="33009" w:author="pete jones" w:date="2022-03-09T08:13:00Z">
                <w:pPr/>
              </w:pPrChange>
            </w:pPr>
            <w:ins w:id="33010" w:author="pete jones" w:date="2022-01-04T11:06:00Z">
              <w:r w:rsidRPr="00FF6A71">
                <w:rPr>
                  <w:rFonts w:cstheme="minorHAnsi"/>
                  <w:spacing w:val="72"/>
                  <w:sz w:val="16"/>
                  <w:szCs w:val="16"/>
                </w:rPr>
                <w:t>6</w:t>
              </w:r>
              <w:r w:rsidRPr="00FF6A71">
                <w:rPr>
                  <w:rFonts w:cstheme="minorHAnsi"/>
                  <w:spacing w:val="1"/>
                  <w:sz w:val="16"/>
                  <w:szCs w:val="16"/>
                </w:rPr>
                <w:t>4</w:t>
              </w:r>
            </w:ins>
          </w:p>
        </w:tc>
        <w:tc>
          <w:tcPr>
            <w:tcW w:w="449" w:type="dxa"/>
            <w:noWrap/>
            <w:tcFitText/>
            <w:vAlign w:val="center"/>
            <w:hideMark/>
            <w:tcPrChange w:id="33011" w:author="pete jones" w:date="2022-03-09T08:13:00Z">
              <w:tcPr>
                <w:tcW w:w="449" w:type="dxa"/>
                <w:noWrap/>
                <w:tcFitText/>
                <w:vAlign w:val="center"/>
                <w:hideMark/>
              </w:tcPr>
            </w:tcPrChange>
          </w:tcPr>
          <w:p w14:paraId="7615E968" w14:textId="77777777" w:rsidR="00EF6EE1" w:rsidRPr="00FF6A71" w:rsidRDefault="00EF6EE1">
            <w:pPr>
              <w:spacing w:before="0" w:after="0" w:line="240" w:lineRule="auto"/>
              <w:jc w:val="center"/>
              <w:rPr>
                <w:ins w:id="33012" w:author="pete jones" w:date="2022-01-04T11:06:00Z"/>
                <w:rFonts w:cstheme="minorHAnsi"/>
                <w:sz w:val="16"/>
                <w:szCs w:val="16"/>
              </w:rPr>
              <w:pPrChange w:id="33013" w:author="pete jones" w:date="2022-03-09T08:13:00Z">
                <w:pPr/>
              </w:pPrChange>
            </w:pPr>
          </w:p>
        </w:tc>
        <w:tc>
          <w:tcPr>
            <w:tcW w:w="449" w:type="dxa"/>
            <w:noWrap/>
            <w:tcFitText/>
            <w:vAlign w:val="center"/>
            <w:hideMark/>
            <w:tcPrChange w:id="33014" w:author="pete jones" w:date="2022-03-09T08:13:00Z">
              <w:tcPr>
                <w:tcW w:w="449" w:type="dxa"/>
                <w:noWrap/>
                <w:tcFitText/>
                <w:vAlign w:val="center"/>
                <w:hideMark/>
              </w:tcPr>
            </w:tcPrChange>
          </w:tcPr>
          <w:p w14:paraId="41A82C99" w14:textId="77777777" w:rsidR="00EF6EE1" w:rsidRPr="00FF6A71" w:rsidRDefault="00EF6EE1">
            <w:pPr>
              <w:spacing w:before="0" w:after="0" w:line="240" w:lineRule="auto"/>
              <w:jc w:val="center"/>
              <w:rPr>
                <w:ins w:id="33015" w:author="pete jones" w:date="2022-01-04T11:06:00Z"/>
                <w:rFonts w:cstheme="minorHAnsi"/>
                <w:sz w:val="16"/>
                <w:szCs w:val="16"/>
              </w:rPr>
              <w:pPrChange w:id="33016" w:author="pete jones" w:date="2022-03-09T08:13:00Z">
                <w:pPr/>
              </w:pPrChange>
            </w:pPr>
          </w:p>
        </w:tc>
        <w:tc>
          <w:tcPr>
            <w:tcW w:w="449" w:type="dxa"/>
            <w:noWrap/>
            <w:tcFitText/>
            <w:vAlign w:val="center"/>
            <w:hideMark/>
            <w:tcPrChange w:id="33017" w:author="pete jones" w:date="2022-03-09T08:13:00Z">
              <w:tcPr>
                <w:tcW w:w="449" w:type="dxa"/>
                <w:noWrap/>
                <w:tcFitText/>
                <w:vAlign w:val="center"/>
                <w:hideMark/>
              </w:tcPr>
            </w:tcPrChange>
          </w:tcPr>
          <w:p w14:paraId="6BC3C01F" w14:textId="77777777" w:rsidR="00EF6EE1" w:rsidRPr="00FF6A71" w:rsidRDefault="00EF6EE1">
            <w:pPr>
              <w:spacing w:before="0" w:after="0" w:line="240" w:lineRule="auto"/>
              <w:jc w:val="center"/>
              <w:rPr>
                <w:ins w:id="33018" w:author="pete jones" w:date="2022-01-04T11:06:00Z"/>
                <w:rFonts w:cstheme="minorHAnsi"/>
                <w:sz w:val="16"/>
                <w:szCs w:val="16"/>
              </w:rPr>
              <w:pPrChange w:id="33019" w:author="pete jones" w:date="2022-03-09T08:13:00Z">
                <w:pPr/>
              </w:pPrChange>
            </w:pPr>
            <w:ins w:id="33020" w:author="pete jones" w:date="2022-01-04T11:06:00Z">
              <w:r w:rsidRPr="00AC319B">
                <w:rPr>
                  <w:rFonts w:cstheme="minorHAnsi"/>
                  <w:sz w:val="16"/>
                  <w:szCs w:val="16"/>
                </w:rPr>
                <w:t>x</w:t>
              </w:r>
            </w:ins>
          </w:p>
        </w:tc>
        <w:tc>
          <w:tcPr>
            <w:tcW w:w="449" w:type="dxa"/>
            <w:noWrap/>
            <w:tcFitText/>
            <w:vAlign w:val="center"/>
            <w:hideMark/>
            <w:tcPrChange w:id="33021" w:author="pete jones" w:date="2022-03-09T08:13:00Z">
              <w:tcPr>
                <w:tcW w:w="449" w:type="dxa"/>
                <w:noWrap/>
                <w:tcFitText/>
                <w:vAlign w:val="center"/>
                <w:hideMark/>
              </w:tcPr>
            </w:tcPrChange>
          </w:tcPr>
          <w:p w14:paraId="4FAE5D99" w14:textId="77777777" w:rsidR="00EF6EE1" w:rsidRPr="00FF6A71" w:rsidRDefault="00EF6EE1">
            <w:pPr>
              <w:spacing w:before="0" w:after="0" w:line="240" w:lineRule="auto"/>
              <w:jc w:val="center"/>
              <w:rPr>
                <w:ins w:id="33022" w:author="pete jones" w:date="2022-01-04T11:06:00Z"/>
                <w:rFonts w:cstheme="minorHAnsi"/>
                <w:sz w:val="16"/>
                <w:szCs w:val="16"/>
              </w:rPr>
              <w:pPrChange w:id="33023" w:author="pete jones" w:date="2022-03-09T08:13:00Z">
                <w:pPr/>
              </w:pPrChange>
            </w:pPr>
          </w:p>
        </w:tc>
        <w:tc>
          <w:tcPr>
            <w:tcW w:w="449" w:type="dxa"/>
            <w:tcFitText/>
            <w:vAlign w:val="center"/>
            <w:hideMark/>
            <w:tcPrChange w:id="33024" w:author="pete jones" w:date="2022-03-09T08:13:00Z">
              <w:tcPr>
                <w:tcW w:w="449" w:type="dxa"/>
                <w:tcFitText/>
                <w:vAlign w:val="center"/>
                <w:hideMark/>
              </w:tcPr>
            </w:tcPrChange>
          </w:tcPr>
          <w:p w14:paraId="6F4985A1" w14:textId="77777777" w:rsidR="00EF6EE1" w:rsidRPr="00FF6A71" w:rsidRDefault="00EF6EE1">
            <w:pPr>
              <w:spacing w:before="0" w:after="0" w:line="240" w:lineRule="auto"/>
              <w:jc w:val="center"/>
              <w:rPr>
                <w:ins w:id="33025" w:author="pete jones" w:date="2022-01-04T11:06:00Z"/>
                <w:rFonts w:cstheme="minorHAnsi"/>
                <w:sz w:val="16"/>
                <w:szCs w:val="16"/>
              </w:rPr>
              <w:pPrChange w:id="33026" w:author="pete jones" w:date="2022-03-09T08:13:00Z">
                <w:pPr/>
              </w:pPrChange>
            </w:pPr>
            <w:ins w:id="33027" w:author="pete jones" w:date="2022-01-04T11:06:00Z">
              <w:r w:rsidRPr="00FF6A71">
                <w:rPr>
                  <w:rFonts w:cstheme="minorHAnsi"/>
                  <w:w w:val="87"/>
                  <w:sz w:val="16"/>
                  <w:szCs w:val="16"/>
                </w:rPr>
                <w:t>11</w:t>
              </w:r>
              <w:r w:rsidRPr="00FF6A71">
                <w:rPr>
                  <w:rFonts w:cstheme="minorHAnsi"/>
                  <w:spacing w:val="1"/>
                  <w:w w:val="87"/>
                  <w:sz w:val="16"/>
                  <w:szCs w:val="16"/>
                </w:rPr>
                <w:t>2</w:t>
              </w:r>
            </w:ins>
          </w:p>
        </w:tc>
        <w:tc>
          <w:tcPr>
            <w:tcW w:w="450" w:type="dxa"/>
            <w:tcFitText/>
            <w:vAlign w:val="center"/>
            <w:hideMark/>
            <w:tcPrChange w:id="33028" w:author="pete jones" w:date="2022-03-09T08:13:00Z">
              <w:tcPr>
                <w:tcW w:w="450" w:type="dxa"/>
                <w:tcFitText/>
                <w:vAlign w:val="center"/>
                <w:hideMark/>
              </w:tcPr>
            </w:tcPrChange>
          </w:tcPr>
          <w:p w14:paraId="72986387" w14:textId="77777777" w:rsidR="00EF6EE1" w:rsidRPr="00FF6A71" w:rsidRDefault="00EF6EE1">
            <w:pPr>
              <w:spacing w:before="0" w:after="0" w:line="240" w:lineRule="auto"/>
              <w:jc w:val="center"/>
              <w:rPr>
                <w:ins w:id="33029" w:author="pete jones" w:date="2022-01-04T11:06:00Z"/>
                <w:rFonts w:cstheme="minorHAnsi"/>
                <w:sz w:val="16"/>
                <w:szCs w:val="16"/>
              </w:rPr>
              <w:pPrChange w:id="33030" w:author="pete jones" w:date="2022-03-09T08:13:00Z">
                <w:pPr/>
              </w:pPrChange>
            </w:pPr>
          </w:p>
        </w:tc>
        <w:tc>
          <w:tcPr>
            <w:tcW w:w="450" w:type="dxa"/>
            <w:tcFitText/>
            <w:vAlign w:val="center"/>
            <w:hideMark/>
            <w:tcPrChange w:id="33031" w:author="pete jones" w:date="2022-03-09T08:13:00Z">
              <w:tcPr>
                <w:tcW w:w="450" w:type="dxa"/>
                <w:tcFitText/>
                <w:vAlign w:val="center"/>
                <w:hideMark/>
              </w:tcPr>
            </w:tcPrChange>
          </w:tcPr>
          <w:p w14:paraId="5B2F1D90" w14:textId="77777777" w:rsidR="00EF6EE1" w:rsidRPr="00FF6A71" w:rsidRDefault="00EF6EE1">
            <w:pPr>
              <w:spacing w:before="0" w:after="0" w:line="240" w:lineRule="auto"/>
              <w:jc w:val="center"/>
              <w:rPr>
                <w:ins w:id="33032" w:author="pete jones" w:date="2022-01-04T11:06:00Z"/>
                <w:rFonts w:cstheme="minorHAnsi"/>
                <w:sz w:val="16"/>
                <w:szCs w:val="16"/>
              </w:rPr>
              <w:pPrChange w:id="33033" w:author="pete jones" w:date="2022-03-09T08:13:00Z">
                <w:pPr/>
              </w:pPrChange>
            </w:pPr>
          </w:p>
        </w:tc>
        <w:tc>
          <w:tcPr>
            <w:tcW w:w="450" w:type="dxa"/>
            <w:tcFitText/>
            <w:vAlign w:val="center"/>
            <w:hideMark/>
            <w:tcPrChange w:id="33034" w:author="pete jones" w:date="2022-03-09T08:13:00Z">
              <w:tcPr>
                <w:tcW w:w="450" w:type="dxa"/>
                <w:tcFitText/>
                <w:vAlign w:val="center"/>
                <w:hideMark/>
              </w:tcPr>
            </w:tcPrChange>
          </w:tcPr>
          <w:p w14:paraId="398E1054" w14:textId="77777777" w:rsidR="00EF6EE1" w:rsidRPr="00FF6A71" w:rsidRDefault="00EF6EE1">
            <w:pPr>
              <w:spacing w:before="0" w:after="0" w:line="240" w:lineRule="auto"/>
              <w:jc w:val="center"/>
              <w:rPr>
                <w:ins w:id="33035" w:author="pete jones" w:date="2022-01-04T11:06:00Z"/>
                <w:rFonts w:cstheme="minorHAnsi"/>
                <w:sz w:val="16"/>
                <w:szCs w:val="16"/>
              </w:rPr>
              <w:pPrChange w:id="33036" w:author="pete jones" w:date="2022-03-09T08:13:00Z">
                <w:pPr/>
              </w:pPrChange>
            </w:pPr>
            <w:ins w:id="33037" w:author="pete jones" w:date="2022-01-04T11:06:00Z">
              <w:r w:rsidRPr="00AC319B">
                <w:rPr>
                  <w:rFonts w:cstheme="minorHAnsi"/>
                  <w:sz w:val="16"/>
                  <w:szCs w:val="16"/>
                </w:rPr>
                <w:t>x</w:t>
              </w:r>
            </w:ins>
          </w:p>
        </w:tc>
        <w:tc>
          <w:tcPr>
            <w:tcW w:w="450" w:type="dxa"/>
            <w:tcFitText/>
            <w:vAlign w:val="center"/>
            <w:hideMark/>
            <w:tcPrChange w:id="33038" w:author="pete jones" w:date="2022-03-09T08:13:00Z">
              <w:tcPr>
                <w:tcW w:w="450" w:type="dxa"/>
                <w:tcFitText/>
                <w:vAlign w:val="center"/>
                <w:hideMark/>
              </w:tcPr>
            </w:tcPrChange>
          </w:tcPr>
          <w:p w14:paraId="1A153964" w14:textId="77777777" w:rsidR="00EF6EE1" w:rsidRPr="00FF6A71" w:rsidRDefault="00EF6EE1">
            <w:pPr>
              <w:spacing w:before="0" w:after="0" w:line="240" w:lineRule="auto"/>
              <w:jc w:val="center"/>
              <w:rPr>
                <w:ins w:id="33039" w:author="pete jones" w:date="2022-01-04T11:06:00Z"/>
                <w:rFonts w:cstheme="minorHAnsi"/>
                <w:sz w:val="16"/>
                <w:szCs w:val="16"/>
              </w:rPr>
              <w:pPrChange w:id="33040" w:author="pete jones" w:date="2022-03-09T08:13:00Z">
                <w:pPr/>
              </w:pPrChange>
            </w:pPr>
          </w:p>
        </w:tc>
        <w:tc>
          <w:tcPr>
            <w:tcW w:w="450" w:type="dxa"/>
            <w:tcFitText/>
            <w:vAlign w:val="center"/>
            <w:hideMark/>
            <w:tcPrChange w:id="33041" w:author="pete jones" w:date="2022-03-09T08:13:00Z">
              <w:tcPr>
                <w:tcW w:w="450" w:type="dxa"/>
                <w:tcFitText/>
                <w:vAlign w:val="center"/>
                <w:hideMark/>
              </w:tcPr>
            </w:tcPrChange>
          </w:tcPr>
          <w:p w14:paraId="3B4760C2" w14:textId="77777777" w:rsidR="00EF6EE1" w:rsidRPr="00FF6A71" w:rsidRDefault="00EF6EE1">
            <w:pPr>
              <w:spacing w:before="0" w:after="0" w:line="240" w:lineRule="auto"/>
              <w:jc w:val="center"/>
              <w:rPr>
                <w:ins w:id="33042" w:author="pete jones" w:date="2022-01-04T11:06:00Z"/>
                <w:rFonts w:cstheme="minorHAnsi"/>
                <w:sz w:val="16"/>
                <w:szCs w:val="16"/>
              </w:rPr>
              <w:pPrChange w:id="33043" w:author="pete jones" w:date="2022-03-09T08:13:00Z">
                <w:pPr/>
              </w:pPrChange>
            </w:pPr>
            <w:ins w:id="33044" w:author="pete jones" w:date="2022-01-04T11:06:00Z">
              <w:r w:rsidRPr="00FF6A71">
                <w:rPr>
                  <w:rFonts w:cstheme="minorHAnsi"/>
                  <w:w w:val="87"/>
                  <w:sz w:val="16"/>
                  <w:szCs w:val="16"/>
                </w:rPr>
                <w:t>15</w:t>
              </w:r>
              <w:r w:rsidRPr="00FF6A71">
                <w:rPr>
                  <w:rFonts w:cstheme="minorHAnsi"/>
                  <w:spacing w:val="2"/>
                  <w:w w:val="87"/>
                  <w:sz w:val="16"/>
                  <w:szCs w:val="16"/>
                </w:rPr>
                <w:t>2</w:t>
              </w:r>
            </w:ins>
          </w:p>
        </w:tc>
        <w:tc>
          <w:tcPr>
            <w:tcW w:w="450" w:type="dxa"/>
            <w:tcFitText/>
            <w:vAlign w:val="center"/>
            <w:hideMark/>
            <w:tcPrChange w:id="33045" w:author="pete jones" w:date="2022-03-09T08:13:00Z">
              <w:tcPr>
                <w:tcW w:w="450" w:type="dxa"/>
                <w:tcFitText/>
                <w:vAlign w:val="center"/>
                <w:hideMark/>
              </w:tcPr>
            </w:tcPrChange>
          </w:tcPr>
          <w:p w14:paraId="3C57CB7E" w14:textId="77777777" w:rsidR="00EF6EE1" w:rsidRPr="00FF6A71" w:rsidRDefault="00EF6EE1">
            <w:pPr>
              <w:spacing w:before="0" w:after="0" w:line="240" w:lineRule="auto"/>
              <w:jc w:val="center"/>
              <w:rPr>
                <w:ins w:id="33046" w:author="pete jones" w:date="2022-01-04T11:06:00Z"/>
                <w:rFonts w:cstheme="minorHAnsi"/>
                <w:sz w:val="16"/>
                <w:szCs w:val="16"/>
              </w:rPr>
              <w:pPrChange w:id="33047" w:author="pete jones" w:date="2022-03-09T08:13:00Z">
                <w:pPr/>
              </w:pPrChange>
            </w:pPr>
            <w:ins w:id="33048" w:author="pete jones" w:date="2022-01-04T11:06:00Z">
              <w:r w:rsidRPr="00AC319B">
                <w:rPr>
                  <w:rFonts w:cstheme="minorHAnsi"/>
                  <w:sz w:val="16"/>
                  <w:szCs w:val="16"/>
                </w:rPr>
                <w:t>x</w:t>
              </w:r>
            </w:ins>
          </w:p>
        </w:tc>
        <w:tc>
          <w:tcPr>
            <w:tcW w:w="450" w:type="dxa"/>
            <w:tcFitText/>
            <w:vAlign w:val="center"/>
            <w:hideMark/>
            <w:tcPrChange w:id="33049" w:author="pete jones" w:date="2022-03-09T08:13:00Z">
              <w:tcPr>
                <w:tcW w:w="450" w:type="dxa"/>
                <w:tcFitText/>
                <w:vAlign w:val="center"/>
                <w:hideMark/>
              </w:tcPr>
            </w:tcPrChange>
          </w:tcPr>
          <w:p w14:paraId="0F267286" w14:textId="77777777" w:rsidR="00EF6EE1" w:rsidRPr="00FF6A71" w:rsidRDefault="00EF6EE1">
            <w:pPr>
              <w:spacing w:before="0" w:after="0" w:line="240" w:lineRule="auto"/>
              <w:jc w:val="center"/>
              <w:rPr>
                <w:ins w:id="33050" w:author="pete jones" w:date="2022-01-04T11:06:00Z"/>
                <w:rFonts w:cstheme="minorHAnsi"/>
                <w:sz w:val="16"/>
                <w:szCs w:val="16"/>
              </w:rPr>
              <w:pPrChange w:id="33051" w:author="pete jones" w:date="2022-03-09T08:13:00Z">
                <w:pPr/>
              </w:pPrChange>
            </w:pPr>
          </w:p>
        </w:tc>
        <w:tc>
          <w:tcPr>
            <w:tcW w:w="450" w:type="dxa"/>
            <w:tcFitText/>
            <w:vAlign w:val="center"/>
            <w:hideMark/>
            <w:tcPrChange w:id="33052" w:author="pete jones" w:date="2022-03-09T08:13:00Z">
              <w:tcPr>
                <w:tcW w:w="450" w:type="dxa"/>
                <w:tcFitText/>
                <w:vAlign w:val="center"/>
                <w:hideMark/>
              </w:tcPr>
            </w:tcPrChange>
          </w:tcPr>
          <w:p w14:paraId="510438AC" w14:textId="77777777" w:rsidR="00EF6EE1" w:rsidRPr="00FF6A71" w:rsidRDefault="00EF6EE1">
            <w:pPr>
              <w:spacing w:before="0" w:after="0" w:line="240" w:lineRule="auto"/>
              <w:jc w:val="center"/>
              <w:rPr>
                <w:ins w:id="33053" w:author="pete jones" w:date="2022-01-04T11:06:00Z"/>
                <w:rFonts w:cstheme="minorHAnsi"/>
                <w:sz w:val="16"/>
                <w:szCs w:val="16"/>
              </w:rPr>
              <w:pPrChange w:id="33054" w:author="pete jones" w:date="2022-03-09T08:13:00Z">
                <w:pPr/>
              </w:pPrChange>
            </w:pPr>
          </w:p>
        </w:tc>
        <w:tc>
          <w:tcPr>
            <w:tcW w:w="450" w:type="dxa"/>
            <w:tcFitText/>
            <w:vAlign w:val="center"/>
            <w:hideMark/>
            <w:tcPrChange w:id="33055" w:author="pete jones" w:date="2022-03-09T08:13:00Z">
              <w:tcPr>
                <w:tcW w:w="450" w:type="dxa"/>
                <w:tcFitText/>
                <w:vAlign w:val="center"/>
                <w:hideMark/>
              </w:tcPr>
            </w:tcPrChange>
          </w:tcPr>
          <w:p w14:paraId="29FF0EF4" w14:textId="77777777" w:rsidR="00EF6EE1" w:rsidRPr="00FF6A71" w:rsidRDefault="00EF6EE1">
            <w:pPr>
              <w:spacing w:before="0" w:after="0" w:line="240" w:lineRule="auto"/>
              <w:jc w:val="center"/>
              <w:rPr>
                <w:ins w:id="33056" w:author="pete jones" w:date="2022-01-04T11:06:00Z"/>
                <w:rFonts w:cstheme="minorHAnsi"/>
                <w:sz w:val="16"/>
                <w:szCs w:val="16"/>
              </w:rPr>
              <w:pPrChange w:id="33057" w:author="pete jones" w:date="2022-03-09T08:13:00Z">
                <w:pPr/>
              </w:pPrChange>
            </w:pPr>
          </w:p>
        </w:tc>
        <w:tc>
          <w:tcPr>
            <w:tcW w:w="450" w:type="dxa"/>
            <w:tcFitText/>
            <w:vAlign w:val="center"/>
            <w:hideMark/>
            <w:tcPrChange w:id="33058" w:author="pete jones" w:date="2022-03-09T08:13:00Z">
              <w:tcPr>
                <w:tcW w:w="450" w:type="dxa"/>
                <w:tcFitText/>
                <w:vAlign w:val="center"/>
                <w:hideMark/>
              </w:tcPr>
            </w:tcPrChange>
          </w:tcPr>
          <w:p w14:paraId="38ED72C5" w14:textId="77777777" w:rsidR="00EF6EE1" w:rsidRPr="00FF6A71" w:rsidRDefault="00EF6EE1">
            <w:pPr>
              <w:spacing w:before="0" w:after="0" w:line="240" w:lineRule="auto"/>
              <w:jc w:val="center"/>
              <w:rPr>
                <w:ins w:id="33059" w:author="pete jones" w:date="2022-01-04T11:06:00Z"/>
                <w:rFonts w:cstheme="minorHAnsi"/>
                <w:sz w:val="16"/>
                <w:szCs w:val="16"/>
              </w:rPr>
              <w:pPrChange w:id="33060" w:author="pete jones" w:date="2022-03-09T08:13:00Z">
                <w:pPr/>
              </w:pPrChange>
            </w:pPr>
            <w:ins w:id="33061" w:author="pete jones" w:date="2022-01-04T11:06:00Z">
              <w:r w:rsidRPr="002A5458">
                <w:rPr>
                  <w:rFonts w:cstheme="minorHAnsi"/>
                  <w:spacing w:val="31"/>
                  <w:w w:val="96"/>
                  <w:sz w:val="16"/>
                  <w:szCs w:val="16"/>
                  <w:rPrChange w:id="33062" w:author="pete jones" w:date="2022-03-15T19:17:00Z">
                    <w:rPr>
                      <w:rFonts w:cstheme="minorHAnsi"/>
                      <w:spacing w:val="23"/>
                      <w:sz w:val="16"/>
                      <w:szCs w:val="16"/>
                    </w:rPr>
                  </w:rPrChange>
                </w:rPr>
                <w:t>N</w:t>
              </w:r>
              <w:r w:rsidRPr="002A5458">
                <w:rPr>
                  <w:rFonts w:cstheme="minorHAnsi"/>
                  <w:spacing w:val="1"/>
                  <w:w w:val="96"/>
                  <w:sz w:val="16"/>
                  <w:szCs w:val="16"/>
                  <w:rPrChange w:id="33063" w:author="pete jones" w:date="2022-03-15T19:17:00Z">
                    <w:rPr>
                      <w:rFonts w:cstheme="minorHAnsi"/>
                      <w:spacing w:val="1"/>
                      <w:sz w:val="16"/>
                      <w:szCs w:val="16"/>
                    </w:rPr>
                  </w:rPrChange>
                </w:rPr>
                <w:t>R</w:t>
              </w:r>
            </w:ins>
          </w:p>
        </w:tc>
        <w:tc>
          <w:tcPr>
            <w:tcW w:w="450" w:type="dxa"/>
            <w:tcFitText/>
            <w:vAlign w:val="center"/>
            <w:hideMark/>
            <w:tcPrChange w:id="33064" w:author="pete jones" w:date="2022-03-09T08:13:00Z">
              <w:tcPr>
                <w:tcW w:w="450" w:type="dxa"/>
                <w:tcFitText/>
                <w:vAlign w:val="center"/>
                <w:hideMark/>
              </w:tcPr>
            </w:tcPrChange>
          </w:tcPr>
          <w:p w14:paraId="0858B807" w14:textId="77777777" w:rsidR="00EF6EE1" w:rsidRPr="00FF6A71" w:rsidRDefault="00EF6EE1">
            <w:pPr>
              <w:spacing w:before="0" w:after="0" w:line="240" w:lineRule="auto"/>
              <w:jc w:val="center"/>
              <w:rPr>
                <w:ins w:id="33065" w:author="pete jones" w:date="2022-01-04T11:06:00Z"/>
                <w:rFonts w:cstheme="minorHAnsi"/>
                <w:sz w:val="16"/>
                <w:szCs w:val="16"/>
              </w:rPr>
              <w:pPrChange w:id="33066" w:author="pete jones" w:date="2022-03-09T08:13:00Z">
                <w:pPr/>
              </w:pPrChange>
            </w:pPr>
          </w:p>
        </w:tc>
        <w:tc>
          <w:tcPr>
            <w:tcW w:w="450" w:type="dxa"/>
            <w:tcFitText/>
            <w:vAlign w:val="center"/>
            <w:hideMark/>
            <w:tcPrChange w:id="33067" w:author="pete jones" w:date="2022-03-09T08:13:00Z">
              <w:tcPr>
                <w:tcW w:w="450" w:type="dxa"/>
                <w:tcFitText/>
                <w:vAlign w:val="center"/>
                <w:hideMark/>
              </w:tcPr>
            </w:tcPrChange>
          </w:tcPr>
          <w:p w14:paraId="4E988A75" w14:textId="77777777" w:rsidR="00EF6EE1" w:rsidRPr="00FF6A71" w:rsidRDefault="00EF6EE1">
            <w:pPr>
              <w:spacing w:before="0" w:after="0" w:line="240" w:lineRule="auto"/>
              <w:jc w:val="center"/>
              <w:rPr>
                <w:ins w:id="33068" w:author="pete jones" w:date="2022-01-04T11:06:00Z"/>
                <w:rFonts w:cstheme="minorHAnsi"/>
                <w:sz w:val="16"/>
                <w:szCs w:val="16"/>
              </w:rPr>
              <w:pPrChange w:id="33069" w:author="pete jones" w:date="2022-03-09T08:13:00Z">
                <w:pPr/>
              </w:pPrChange>
            </w:pPr>
          </w:p>
        </w:tc>
        <w:tc>
          <w:tcPr>
            <w:tcW w:w="450" w:type="dxa"/>
            <w:tcFitText/>
            <w:vAlign w:val="center"/>
            <w:hideMark/>
            <w:tcPrChange w:id="33070" w:author="pete jones" w:date="2022-03-09T08:13:00Z">
              <w:tcPr>
                <w:tcW w:w="450" w:type="dxa"/>
                <w:tcFitText/>
                <w:vAlign w:val="center"/>
                <w:hideMark/>
              </w:tcPr>
            </w:tcPrChange>
          </w:tcPr>
          <w:p w14:paraId="4D0480E5" w14:textId="77777777" w:rsidR="00EF6EE1" w:rsidRPr="00FF6A71" w:rsidRDefault="00EF6EE1">
            <w:pPr>
              <w:spacing w:before="0" w:after="0" w:line="240" w:lineRule="auto"/>
              <w:jc w:val="center"/>
              <w:rPr>
                <w:ins w:id="33071" w:author="pete jones" w:date="2022-01-04T11:06:00Z"/>
                <w:rFonts w:cstheme="minorHAnsi"/>
                <w:sz w:val="16"/>
                <w:szCs w:val="16"/>
              </w:rPr>
              <w:pPrChange w:id="33072" w:author="pete jones" w:date="2022-03-09T08:13:00Z">
                <w:pPr/>
              </w:pPrChange>
            </w:pPr>
          </w:p>
        </w:tc>
        <w:tc>
          <w:tcPr>
            <w:tcW w:w="450" w:type="dxa"/>
            <w:tcFitText/>
            <w:vAlign w:val="center"/>
            <w:hideMark/>
            <w:tcPrChange w:id="33073" w:author="pete jones" w:date="2022-03-09T08:13:00Z">
              <w:tcPr>
                <w:tcW w:w="450" w:type="dxa"/>
                <w:tcFitText/>
                <w:vAlign w:val="center"/>
                <w:hideMark/>
              </w:tcPr>
            </w:tcPrChange>
          </w:tcPr>
          <w:p w14:paraId="40D1BB97" w14:textId="77777777" w:rsidR="00EF6EE1" w:rsidRPr="00FF6A71" w:rsidRDefault="00EF6EE1">
            <w:pPr>
              <w:spacing w:before="0" w:after="0" w:line="240" w:lineRule="auto"/>
              <w:jc w:val="center"/>
              <w:rPr>
                <w:ins w:id="33074" w:author="pete jones" w:date="2022-01-04T11:06:00Z"/>
                <w:rFonts w:cstheme="minorHAnsi"/>
                <w:sz w:val="16"/>
                <w:szCs w:val="16"/>
              </w:rPr>
              <w:pPrChange w:id="33075" w:author="pete jones" w:date="2022-03-09T08:13:00Z">
                <w:pPr/>
              </w:pPrChange>
            </w:pPr>
            <w:ins w:id="33076" w:author="pete jones" w:date="2022-01-04T11:06:00Z">
              <w:r w:rsidRPr="00AC319B">
                <w:rPr>
                  <w:rFonts w:cstheme="minorHAnsi"/>
                  <w:sz w:val="16"/>
                  <w:szCs w:val="16"/>
                </w:rPr>
                <w:t>x</w:t>
              </w:r>
            </w:ins>
          </w:p>
        </w:tc>
      </w:tr>
      <w:tr w:rsidR="00EF6EE1" w:rsidRPr="00FF6A71" w14:paraId="4F5FC0F6"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077"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078" w:author="pete jones" w:date="2022-01-04T11:06:00Z"/>
          <w:trPrChange w:id="33079" w:author="pete jones" w:date="2022-03-09T08:13:00Z">
            <w:trPr>
              <w:trHeight w:val="300"/>
            </w:trPr>
          </w:trPrChange>
        </w:trPr>
        <w:tc>
          <w:tcPr>
            <w:tcW w:w="471" w:type="dxa"/>
            <w:noWrap/>
            <w:tcFitText/>
            <w:vAlign w:val="center"/>
            <w:hideMark/>
            <w:tcPrChange w:id="33080" w:author="pete jones" w:date="2022-03-09T08:13:00Z">
              <w:tcPr>
                <w:tcW w:w="471" w:type="dxa"/>
                <w:noWrap/>
                <w:tcFitText/>
                <w:vAlign w:val="center"/>
                <w:hideMark/>
              </w:tcPr>
            </w:tcPrChange>
          </w:tcPr>
          <w:p w14:paraId="7B7A27FD" w14:textId="77777777" w:rsidR="00EF6EE1" w:rsidRPr="00FF6A71" w:rsidRDefault="00EF6EE1">
            <w:pPr>
              <w:spacing w:before="0" w:after="0" w:line="240" w:lineRule="auto"/>
              <w:jc w:val="center"/>
              <w:rPr>
                <w:ins w:id="33081" w:author="pete jones" w:date="2022-01-04T11:06:00Z"/>
                <w:rFonts w:cstheme="minorHAnsi"/>
                <w:sz w:val="16"/>
                <w:szCs w:val="16"/>
              </w:rPr>
              <w:pPrChange w:id="33082" w:author="pete jones" w:date="2022-03-09T08:13:00Z">
                <w:pPr/>
              </w:pPrChange>
            </w:pPr>
            <w:ins w:id="33083" w:author="pete jones" w:date="2022-01-04T11:06:00Z">
              <w:r w:rsidRPr="002A5458">
                <w:rPr>
                  <w:rFonts w:cstheme="minorHAnsi"/>
                  <w:spacing w:val="44"/>
                  <w:sz w:val="16"/>
                  <w:szCs w:val="16"/>
                </w:rPr>
                <w:t>N</w:t>
              </w:r>
              <w:r w:rsidRPr="002A5458">
                <w:rPr>
                  <w:rFonts w:cstheme="minorHAnsi"/>
                  <w:spacing w:val="1"/>
                  <w:sz w:val="16"/>
                  <w:szCs w:val="16"/>
                </w:rPr>
                <w:t>R</w:t>
              </w:r>
            </w:ins>
          </w:p>
        </w:tc>
        <w:tc>
          <w:tcPr>
            <w:tcW w:w="449" w:type="dxa"/>
            <w:noWrap/>
            <w:tcFitText/>
            <w:vAlign w:val="center"/>
            <w:hideMark/>
            <w:tcPrChange w:id="33084" w:author="pete jones" w:date="2022-03-09T08:13:00Z">
              <w:tcPr>
                <w:tcW w:w="449" w:type="dxa"/>
                <w:noWrap/>
                <w:tcFitText/>
                <w:vAlign w:val="center"/>
                <w:hideMark/>
              </w:tcPr>
            </w:tcPrChange>
          </w:tcPr>
          <w:p w14:paraId="185D0F92" w14:textId="77777777" w:rsidR="00EF6EE1" w:rsidRPr="00FF6A71" w:rsidRDefault="00EF6EE1">
            <w:pPr>
              <w:spacing w:before="0" w:after="0" w:line="240" w:lineRule="auto"/>
              <w:jc w:val="center"/>
              <w:rPr>
                <w:ins w:id="33085" w:author="pete jones" w:date="2022-01-04T11:06:00Z"/>
                <w:rFonts w:cstheme="minorHAnsi"/>
                <w:sz w:val="16"/>
                <w:szCs w:val="16"/>
              </w:rPr>
              <w:pPrChange w:id="33086" w:author="pete jones" w:date="2022-03-09T08:13:00Z">
                <w:pPr/>
              </w:pPrChange>
            </w:pPr>
          </w:p>
        </w:tc>
        <w:tc>
          <w:tcPr>
            <w:tcW w:w="449" w:type="dxa"/>
            <w:noWrap/>
            <w:tcFitText/>
            <w:vAlign w:val="center"/>
            <w:hideMark/>
            <w:tcPrChange w:id="33087" w:author="pete jones" w:date="2022-03-09T08:13:00Z">
              <w:tcPr>
                <w:tcW w:w="449" w:type="dxa"/>
                <w:noWrap/>
                <w:tcFitText/>
                <w:vAlign w:val="center"/>
                <w:hideMark/>
              </w:tcPr>
            </w:tcPrChange>
          </w:tcPr>
          <w:p w14:paraId="452B14DA" w14:textId="77777777" w:rsidR="00EF6EE1" w:rsidRPr="00FF6A71" w:rsidRDefault="00EF6EE1">
            <w:pPr>
              <w:spacing w:before="0" w:after="0" w:line="240" w:lineRule="auto"/>
              <w:jc w:val="center"/>
              <w:rPr>
                <w:ins w:id="33088" w:author="pete jones" w:date="2022-01-04T11:06:00Z"/>
                <w:rFonts w:cstheme="minorHAnsi"/>
                <w:sz w:val="16"/>
                <w:szCs w:val="16"/>
              </w:rPr>
              <w:pPrChange w:id="33089" w:author="pete jones" w:date="2022-03-09T08:13:00Z">
                <w:pPr/>
              </w:pPrChange>
            </w:pPr>
          </w:p>
        </w:tc>
        <w:tc>
          <w:tcPr>
            <w:tcW w:w="449" w:type="dxa"/>
            <w:noWrap/>
            <w:tcFitText/>
            <w:vAlign w:val="center"/>
            <w:hideMark/>
            <w:tcPrChange w:id="33090" w:author="pete jones" w:date="2022-03-09T08:13:00Z">
              <w:tcPr>
                <w:tcW w:w="449" w:type="dxa"/>
                <w:noWrap/>
                <w:tcFitText/>
                <w:vAlign w:val="center"/>
                <w:hideMark/>
              </w:tcPr>
            </w:tcPrChange>
          </w:tcPr>
          <w:p w14:paraId="20CBCD9B" w14:textId="77777777" w:rsidR="00EF6EE1" w:rsidRPr="00FF6A71" w:rsidRDefault="00EF6EE1">
            <w:pPr>
              <w:spacing w:before="0" w:after="0" w:line="240" w:lineRule="auto"/>
              <w:jc w:val="center"/>
              <w:rPr>
                <w:ins w:id="33091" w:author="pete jones" w:date="2022-01-04T11:06:00Z"/>
                <w:rFonts w:cstheme="minorHAnsi"/>
                <w:sz w:val="16"/>
                <w:szCs w:val="16"/>
              </w:rPr>
              <w:pPrChange w:id="33092" w:author="pete jones" w:date="2022-03-09T08:13:00Z">
                <w:pPr/>
              </w:pPrChange>
            </w:pPr>
          </w:p>
        </w:tc>
        <w:tc>
          <w:tcPr>
            <w:tcW w:w="449" w:type="dxa"/>
            <w:noWrap/>
            <w:tcFitText/>
            <w:vAlign w:val="center"/>
            <w:hideMark/>
            <w:tcPrChange w:id="33093" w:author="pete jones" w:date="2022-03-09T08:13:00Z">
              <w:tcPr>
                <w:tcW w:w="449" w:type="dxa"/>
                <w:noWrap/>
                <w:tcFitText/>
                <w:vAlign w:val="center"/>
                <w:hideMark/>
              </w:tcPr>
            </w:tcPrChange>
          </w:tcPr>
          <w:p w14:paraId="459B880D" w14:textId="77777777" w:rsidR="00EF6EE1" w:rsidRPr="00FF6A71" w:rsidRDefault="00EF6EE1">
            <w:pPr>
              <w:spacing w:before="0" w:after="0" w:line="240" w:lineRule="auto"/>
              <w:jc w:val="center"/>
              <w:rPr>
                <w:ins w:id="33094" w:author="pete jones" w:date="2022-01-04T11:06:00Z"/>
                <w:rFonts w:cstheme="minorHAnsi"/>
                <w:sz w:val="16"/>
                <w:szCs w:val="16"/>
              </w:rPr>
              <w:pPrChange w:id="33095" w:author="pete jones" w:date="2022-03-09T08:13:00Z">
                <w:pPr/>
              </w:pPrChange>
            </w:pPr>
            <w:ins w:id="33096" w:author="pete jones" w:date="2022-01-04T11:06:00Z">
              <w:r w:rsidRPr="00AC319B">
                <w:rPr>
                  <w:rFonts w:cstheme="minorHAnsi"/>
                  <w:sz w:val="16"/>
                  <w:szCs w:val="16"/>
                </w:rPr>
                <w:t>x</w:t>
              </w:r>
            </w:ins>
          </w:p>
        </w:tc>
        <w:tc>
          <w:tcPr>
            <w:tcW w:w="449" w:type="dxa"/>
            <w:tcFitText/>
            <w:vAlign w:val="center"/>
            <w:hideMark/>
            <w:tcPrChange w:id="33097" w:author="pete jones" w:date="2022-03-09T08:13:00Z">
              <w:tcPr>
                <w:tcW w:w="449" w:type="dxa"/>
                <w:tcFitText/>
                <w:vAlign w:val="center"/>
                <w:hideMark/>
              </w:tcPr>
            </w:tcPrChange>
          </w:tcPr>
          <w:p w14:paraId="7ABF4544" w14:textId="77777777" w:rsidR="00EF6EE1" w:rsidRPr="00FF6A71" w:rsidRDefault="00EF6EE1">
            <w:pPr>
              <w:spacing w:before="0" w:after="0" w:line="240" w:lineRule="auto"/>
              <w:jc w:val="center"/>
              <w:rPr>
                <w:ins w:id="33098" w:author="pete jones" w:date="2022-01-04T11:06:00Z"/>
                <w:rFonts w:cstheme="minorHAnsi"/>
                <w:sz w:val="16"/>
                <w:szCs w:val="16"/>
              </w:rPr>
              <w:pPrChange w:id="33099" w:author="pete jones" w:date="2022-03-09T08:13:00Z">
                <w:pPr/>
              </w:pPrChange>
            </w:pPr>
            <w:ins w:id="33100" w:author="pete jones" w:date="2022-01-04T11:06:00Z">
              <w:r w:rsidRPr="00AC319B">
                <w:rPr>
                  <w:rFonts w:cstheme="minorHAnsi"/>
                  <w:sz w:val="16"/>
                  <w:szCs w:val="16"/>
                </w:rPr>
                <w:t>0</w:t>
              </w:r>
            </w:ins>
          </w:p>
        </w:tc>
        <w:tc>
          <w:tcPr>
            <w:tcW w:w="450" w:type="dxa"/>
            <w:tcFitText/>
            <w:vAlign w:val="center"/>
            <w:hideMark/>
            <w:tcPrChange w:id="33101" w:author="pete jones" w:date="2022-03-09T08:13:00Z">
              <w:tcPr>
                <w:tcW w:w="450" w:type="dxa"/>
                <w:tcFitText/>
                <w:vAlign w:val="center"/>
                <w:hideMark/>
              </w:tcPr>
            </w:tcPrChange>
          </w:tcPr>
          <w:p w14:paraId="16D14D26" w14:textId="77777777" w:rsidR="00EF6EE1" w:rsidRPr="00FF6A71" w:rsidRDefault="00EF6EE1">
            <w:pPr>
              <w:spacing w:before="0" w:after="0" w:line="240" w:lineRule="auto"/>
              <w:jc w:val="center"/>
              <w:rPr>
                <w:ins w:id="33102" w:author="pete jones" w:date="2022-01-04T11:06:00Z"/>
                <w:rFonts w:cstheme="minorHAnsi"/>
                <w:sz w:val="16"/>
                <w:szCs w:val="16"/>
              </w:rPr>
              <w:pPrChange w:id="33103" w:author="pete jones" w:date="2022-03-09T08:13:00Z">
                <w:pPr/>
              </w:pPrChange>
            </w:pPr>
          </w:p>
        </w:tc>
        <w:tc>
          <w:tcPr>
            <w:tcW w:w="450" w:type="dxa"/>
            <w:tcFitText/>
            <w:vAlign w:val="center"/>
            <w:hideMark/>
            <w:tcPrChange w:id="33104" w:author="pete jones" w:date="2022-03-09T08:13:00Z">
              <w:tcPr>
                <w:tcW w:w="450" w:type="dxa"/>
                <w:tcFitText/>
                <w:vAlign w:val="center"/>
                <w:hideMark/>
              </w:tcPr>
            </w:tcPrChange>
          </w:tcPr>
          <w:p w14:paraId="76895FA0" w14:textId="77777777" w:rsidR="00EF6EE1" w:rsidRPr="00FF6A71" w:rsidRDefault="00EF6EE1">
            <w:pPr>
              <w:spacing w:before="0" w:after="0" w:line="240" w:lineRule="auto"/>
              <w:jc w:val="center"/>
              <w:rPr>
                <w:ins w:id="33105" w:author="pete jones" w:date="2022-01-04T11:06:00Z"/>
                <w:rFonts w:cstheme="minorHAnsi"/>
                <w:sz w:val="16"/>
                <w:szCs w:val="16"/>
              </w:rPr>
              <w:pPrChange w:id="33106" w:author="pete jones" w:date="2022-03-09T08:13:00Z">
                <w:pPr/>
              </w:pPrChange>
            </w:pPr>
          </w:p>
        </w:tc>
        <w:tc>
          <w:tcPr>
            <w:tcW w:w="450" w:type="dxa"/>
            <w:tcFitText/>
            <w:vAlign w:val="center"/>
            <w:hideMark/>
            <w:tcPrChange w:id="33107" w:author="pete jones" w:date="2022-03-09T08:13:00Z">
              <w:tcPr>
                <w:tcW w:w="450" w:type="dxa"/>
                <w:tcFitText/>
                <w:vAlign w:val="center"/>
                <w:hideMark/>
              </w:tcPr>
            </w:tcPrChange>
          </w:tcPr>
          <w:p w14:paraId="0F267F81" w14:textId="77777777" w:rsidR="00EF6EE1" w:rsidRPr="00FF6A71" w:rsidRDefault="00EF6EE1">
            <w:pPr>
              <w:spacing w:before="0" w:after="0" w:line="240" w:lineRule="auto"/>
              <w:jc w:val="center"/>
              <w:rPr>
                <w:ins w:id="33108" w:author="pete jones" w:date="2022-01-04T11:06:00Z"/>
                <w:rFonts w:cstheme="minorHAnsi"/>
                <w:sz w:val="16"/>
                <w:szCs w:val="16"/>
              </w:rPr>
              <w:pPrChange w:id="33109" w:author="pete jones" w:date="2022-03-09T08:13:00Z">
                <w:pPr/>
              </w:pPrChange>
            </w:pPr>
            <w:ins w:id="33110" w:author="pete jones" w:date="2022-01-04T11:06:00Z">
              <w:r w:rsidRPr="00AC319B">
                <w:rPr>
                  <w:rFonts w:cstheme="minorHAnsi"/>
                  <w:sz w:val="16"/>
                  <w:szCs w:val="16"/>
                </w:rPr>
                <w:t>x</w:t>
              </w:r>
            </w:ins>
          </w:p>
        </w:tc>
        <w:tc>
          <w:tcPr>
            <w:tcW w:w="450" w:type="dxa"/>
            <w:tcFitText/>
            <w:vAlign w:val="center"/>
            <w:hideMark/>
            <w:tcPrChange w:id="33111" w:author="pete jones" w:date="2022-03-09T08:13:00Z">
              <w:tcPr>
                <w:tcW w:w="450" w:type="dxa"/>
                <w:tcFitText/>
                <w:vAlign w:val="center"/>
                <w:hideMark/>
              </w:tcPr>
            </w:tcPrChange>
          </w:tcPr>
          <w:p w14:paraId="52F62D70" w14:textId="77777777" w:rsidR="00EF6EE1" w:rsidRPr="00FF6A71" w:rsidRDefault="00EF6EE1">
            <w:pPr>
              <w:spacing w:before="0" w:after="0" w:line="240" w:lineRule="auto"/>
              <w:jc w:val="center"/>
              <w:rPr>
                <w:ins w:id="33112" w:author="pete jones" w:date="2022-01-04T11:06:00Z"/>
                <w:rFonts w:cstheme="minorHAnsi"/>
                <w:sz w:val="16"/>
                <w:szCs w:val="16"/>
              </w:rPr>
              <w:pPrChange w:id="33113" w:author="pete jones" w:date="2022-03-09T08:13:00Z">
                <w:pPr/>
              </w:pPrChange>
            </w:pPr>
          </w:p>
        </w:tc>
        <w:tc>
          <w:tcPr>
            <w:tcW w:w="450" w:type="dxa"/>
            <w:tcFitText/>
            <w:vAlign w:val="center"/>
            <w:hideMark/>
            <w:tcPrChange w:id="33114" w:author="pete jones" w:date="2022-03-09T08:13:00Z">
              <w:tcPr>
                <w:tcW w:w="450" w:type="dxa"/>
                <w:tcFitText/>
                <w:vAlign w:val="center"/>
                <w:hideMark/>
              </w:tcPr>
            </w:tcPrChange>
          </w:tcPr>
          <w:p w14:paraId="4939F6A8" w14:textId="77777777" w:rsidR="00EF6EE1" w:rsidRPr="00FF6A71" w:rsidRDefault="00EF6EE1">
            <w:pPr>
              <w:spacing w:before="0" w:after="0" w:line="240" w:lineRule="auto"/>
              <w:jc w:val="center"/>
              <w:rPr>
                <w:ins w:id="33115" w:author="pete jones" w:date="2022-01-04T11:06:00Z"/>
                <w:rFonts w:cstheme="minorHAnsi"/>
                <w:sz w:val="16"/>
                <w:szCs w:val="16"/>
              </w:rPr>
              <w:pPrChange w:id="33116" w:author="pete jones" w:date="2022-03-09T08:13:00Z">
                <w:pPr/>
              </w:pPrChange>
            </w:pPr>
            <w:ins w:id="33117" w:author="pete jones" w:date="2022-01-04T11:06:00Z">
              <w:r w:rsidRPr="002A5458">
                <w:rPr>
                  <w:rFonts w:cstheme="minorHAnsi"/>
                  <w:spacing w:val="31"/>
                  <w:w w:val="96"/>
                  <w:sz w:val="16"/>
                  <w:szCs w:val="16"/>
                  <w:rPrChange w:id="33118" w:author="pete jones" w:date="2022-03-15T19:17:00Z">
                    <w:rPr>
                      <w:rFonts w:cstheme="minorHAnsi"/>
                      <w:spacing w:val="23"/>
                      <w:sz w:val="16"/>
                      <w:szCs w:val="16"/>
                    </w:rPr>
                  </w:rPrChange>
                </w:rPr>
                <w:t>N</w:t>
              </w:r>
              <w:r w:rsidRPr="002A5458">
                <w:rPr>
                  <w:rFonts w:cstheme="minorHAnsi"/>
                  <w:spacing w:val="1"/>
                  <w:w w:val="96"/>
                  <w:sz w:val="16"/>
                  <w:szCs w:val="16"/>
                  <w:rPrChange w:id="33119" w:author="pete jones" w:date="2022-03-15T19:17:00Z">
                    <w:rPr>
                      <w:rFonts w:cstheme="minorHAnsi"/>
                      <w:spacing w:val="1"/>
                      <w:sz w:val="16"/>
                      <w:szCs w:val="16"/>
                    </w:rPr>
                  </w:rPrChange>
                </w:rPr>
                <w:t>R</w:t>
              </w:r>
            </w:ins>
          </w:p>
        </w:tc>
        <w:tc>
          <w:tcPr>
            <w:tcW w:w="450" w:type="dxa"/>
            <w:tcFitText/>
            <w:vAlign w:val="center"/>
            <w:hideMark/>
            <w:tcPrChange w:id="33120" w:author="pete jones" w:date="2022-03-09T08:13:00Z">
              <w:tcPr>
                <w:tcW w:w="450" w:type="dxa"/>
                <w:tcFitText/>
                <w:vAlign w:val="center"/>
                <w:hideMark/>
              </w:tcPr>
            </w:tcPrChange>
          </w:tcPr>
          <w:p w14:paraId="4FB8641F" w14:textId="77777777" w:rsidR="00EF6EE1" w:rsidRPr="00FF6A71" w:rsidRDefault="00EF6EE1">
            <w:pPr>
              <w:spacing w:before="0" w:after="0" w:line="240" w:lineRule="auto"/>
              <w:jc w:val="center"/>
              <w:rPr>
                <w:ins w:id="33121" w:author="pete jones" w:date="2022-01-04T11:06:00Z"/>
                <w:rFonts w:cstheme="minorHAnsi"/>
                <w:sz w:val="16"/>
                <w:szCs w:val="16"/>
              </w:rPr>
              <w:pPrChange w:id="33122" w:author="pete jones" w:date="2022-03-09T08:13:00Z">
                <w:pPr/>
              </w:pPrChange>
            </w:pPr>
          </w:p>
        </w:tc>
        <w:tc>
          <w:tcPr>
            <w:tcW w:w="450" w:type="dxa"/>
            <w:tcFitText/>
            <w:vAlign w:val="center"/>
            <w:hideMark/>
            <w:tcPrChange w:id="33123" w:author="pete jones" w:date="2022-03-09T08:13:00Z">
              <w:tcPr>
                <w:tcW w:w="450" w:type="dxa"/>
                <w:tcFitText/>
                <w:vAlign w:val="center"/>
                <w:hideMark/>
              </w:tcPr>
            </w:tcPrChange>
          </w:tcPr>
          <w:p w14:paraId="6FE5D1F9" w14:textId="77777777" w:rsidR="00EF6EE1" w:rsidRPr="00FF6A71" w:rsidRDefault="00EF6EE1">
            <w:pPr>
              <w:spacing w:before="0" w:after="0" w:line="240" w:lineRule="auto"/>
              <w:jc w:val="center"/>
              <w:rPr>
                <w:ins w:id="33124" w:author="pete jones" w:date="2022-01-04T11:06:00Z"/>
                <w:rFonts w:cstheme="minorHAnsi"/>
                <w:sz w:val="16"/>
                <w:szCs w:val="16"/>
              </w:rPr>
              <w:pPrChange w:id="33125" w:author="pete jones" w:date="2022-03-09T08:13:00Z">
                <w:pPr/>
              </w:pPrChange>
            </w:pPr>
          </w:p>
        </w:tc>
        <w:tc>
          <w:tcPr>
            <w:tcW w:w="450" w:type="dxa"/>
            <w:tcFitText/>
            <w:vAlign w:val="center"/>
            <w:hideMark/>
            <w:tcPrChange w:id="33126" w:author="pete jones" w:date="2022-03-09T08:13:00Z">
              <w:tcPr>
                <w:tcW w:w="450" w:type="dxa"/>
                <w:tcFitText/>
                <w:vAlign w:val="center"/>
                <w:hideMark/>
              </w:tcPr>
            </w:tcPrChange>
          </w:tcPr>
          <w:p w14:paraId="5EB5400E" w14:textId="77777777" w:rsidR="00EF6EE1" w:rsidRPr="00FF6A71" w:rsidRDefault="00EF6EE1">
            <w:pPr>
              <w:spacing w:before="0" w:after="0" w:line="240" w:lineRule="auto"/>
              <w:jc w:val="center"/>
              <w:rPr>
                <w:ins w:id="33127" w:author="pete jones" w:date="2022-01-04T11:06:00Z"/>
                <w:rFonts w:cstheme="minorHAnsi"/>
                <w:sz w:val="16"/>
                <w:szCs w:val="16"/>
              </w:rPr>
              <w:pPrChange w:id="33128" w:author="pete jones" w:date="2022-03-09T08:13:00Z">
                <w:pPr/>
              </w:pPrChange>
            </w:pPr>
          </w:p>
        </w:tc>
        <w:tc>
          <w:tcPr>
            <w:tcW w:w="450" w:type="dxa"/>
            <w:tcFitText/>
            <w:vAlign w:val="center"/>
            <w:hideMark/>
            <w:tcPrChange w:id="33129" w:author="pete jones" w:date="2022-03-09T08:13:00Z">
              <w:tcPr>
                <w:tcW w:w="450" w:type="dxa"/>
                <w:tcFitText/>
                <w:vAlign w:val="center"/>
                <w:hideMark/>
              </w:tcPr>
            </w:tcPrChange>
          </w:tcPr>
          <w:p w14:paraId="6A674A00" w14:textId="77777777" w:rsidR="00EF6EE1" w:rsidRPr="00FF6A71" w:rsidRDefault="00EF6EE1">
            <w:pPr>
              <w:spacing w:before="0" w:after="0" w:line="240" w:lineRule="auto"/>
              <w:jc w:val="center"/>
              <w:rPr>
                <w:ins w:id="33130" w:author="pete jones" w:date="2022-01-04T11:06:00Z"/>
                <w:rFonts w:cstheme="minorHAnsi"/>
                <w:sz w:val="16"/>
                <w:szCs w:val="16"/>
              </w:rPr>
              <w:pPrChange w:id="33131" w:author="pete jones" w:date="2022-03-09T08:13:00Z">
                <w:pPr/>
              </w:pPrChange>
            </w:pPr>
            <w:ins w:id="33132" w:author="pete jones" w:date="2022-01-04T11:06:00Z">
              <w:r w:rsidRPr="00AC319B">
                <w:rPr>
                  <w:rFonts w:cstheme="minorHAnsi"/>
                  <w:sz w:val="16"/>
                  <w:szCs w:val="16"/>
                </w:rPr>
                <w:t>x</w:t>
              </w:r>
            </w:ins>
          </w:p>
        </w:tc>
        <w:tc>
          <w:tcPr>
            <w:tcW w:w="450" w:type="dxa"/>
            <w:tcFitText/>
            <w:vAlign w:val="center"/>
            <w:hideMark/>
            <w:tcPrChange w:id="33133" w:author="pete jones" w:date="2022-03-09T08:13:00Z">
              <w:tcPr>
                <w:tcW w:w="450" w:type="dxa"/>
                <w:tcFitText/>
                <w:vAlign w:val="center"/>
                <w:hideMark/>
              </w:tcPr>
            </w:tcPrChange>
          </w:tcPr>
          <w:p w14:paraId="178ED7F1" w14:textId="77777777" w:rsidR="00EF6EE1" w:rsidRPr="00FF6A71" w:rsidRDefault="00EF6EE1">
            <w:pPr>
              <w:spacing w:before="0" w:after="0" w:line="240" w:lineRule="auto"/>
              <w:jc w:val="center"/>
              <w:rPr>
                <w:ins w:id="33134" w:author="pete jones" w:date="2022-01-04T11:06:00Z"/>
                <w:rFonts w:cstheme="minorHAnsi"/>
                <w:sz w:val="16"/>
                <w:szCs w:val="16"/>
              </w:rPr>
              <w:pPrChange w:id="33135" w:author="pete jones" w:date="2022-03-09T08:13:00Z">
                <w:pPr/>
              </w:pPrChange>
            </w:pPr>
            <w:ins w:id="33136" w:author="pete jones" w:date="2022-01-04T11:06:00Z">
              <w:r w:rsidRPr="00FF6A71">
                <w:rPr>
                  <w:rFonts w:cstheme="minorHAnsi"/>
                  <w:spacing w:val="51"/>
                  <w:sz w:val="16"/>
                  <w:szCs w:val="16"/>
                </w:rPr>
                <w:t>3</w:t>
              </w:r>
              <w:r w:rsidRPr="00FF6A71">
                <w:rPr>
                  <w:rFonts w:cstheme="minorHAnsi"/>
                  <w:spacing w:val="1"/>
                  <w:sz w:val="16"/>
                  <w:szCs w:val="16"/>
                </w:rPr>
                <w:t>2</w:t>
              </w:r>
            </w:ins>
          </w:p>
        </w:tc>
        <w:tc>
          <w:tcPr>
            <w:tcW w:w="450" w:type="dxa"/>
            <w:tcFitText/>
            <w:vAlign w:val="center"/>
            <w:hideMark/>
            <w:tcPrChange w:id="33137" w:author="pete jones" w:date="2022-03-09T08:13:00Z">
              <w:tcPr>
                <w:tcW w:w="450" w:type="dxa"/>
                <w:tcFitText/>
                <w:vAlign w:val="center"/>
                <w:hideMark/>
              </w:tcPr>
            </w:tcPrChange>
          </w:tcPr>
          <w:p w14:paraId="5DFEE847" w14:textId="77777777" w:rsidR="00EF6EE1" w:rsidRPr="00FF6A71" w:rsidRDefault="00EF6EE1">
            <w:pPr>
              <w:spacing w:before="0" w:after="0" w:line="240" w:lineRule="auto"/>
              <w:jc w:val="center"/>
              <w:rPr>
                <w:ins w:id="33138" w:author="pete jones" w:date="2022-01-04T11:06:00Z"/>
                <w:rFonts w:cstheme="minorHAnsi"/>
                <w:sz w:val="16"/>
                <w:szCs w:val="16"/>
              </w:rPr>
              <w:pPrChange w:id="33139" w:author="pete jones" w:date="2022-03-09T08:13:00Z">
                <w:pPr/>
              </w:pPrChange>
            </w:pPr>
          </w:p>
        </w:tc>
        <w:tc>
          <w:tcPr>
            <w:tcW w:w="450" w:type="dxa"/>
            <w:tcFitText/>
            <w:vAlign w:val="center"/>
            <w:hideMark/>
            <w:tcPrChange w:id="33140" w:author="pete jones" w:date="2022-03-09T08:13:00Z">
              <w:tcPr>
                <w:tcW w:w="450" w:type="dxa"/>
                <w:tcFitText/>
                <w:vAlign w:val="center"/>
                <w:hideMark/>
              </w:tcPr>
            </w:tcPrChange>
          </w:tcPr>
          <w:p w14:paraId="1721E0AF" w14:textId="77777777" w:rsidR="00EF6EE1" w:rsidRPr="00FF6A71" w:rsidRDefault="00EF6EE1">
            <w:pPr>
              <w:spacing w:before="0" w:after="0" w:line="240" w:lineRule="auto"/>
              <w:jc w:val="center"/>
              <w:rPr>
                <w:ins w:id="33141" w:author="pete jones" w:date="2022-01-04T11:06:00Z"/>
                <w:rFonts w:cstheme="minorHAnsi"/>
                <w:sz w:val="16"/>
                <w:szCs w:val="16"/>
              </w:rPr>
              <w:pPrChange w:id="33142" w:author="pete jones" w:date="2022-03-09T08:13:00Z">
                <w:pPr/>
              </w:pPrChange>
            </w:pPr>
            <w:ins w:id="33143" w:author="pete jones" w:date="2022-01-04T11:06:00Z">
              <w:r w:rsidRPr="00AC319B">
                <w:rPr>
                  <w:rFonts w:cstheme="minorHAnsi"/>
                  <w:sz w:val="16"/>
                  <w:szCs w:val="16"/>
                </w:rPr>
                <w:t>x</w:t>
              </w:r>
            </w:ins>
          </w:p>
        </w:tc>
        <w:tc>
          <w:tcPr>
            <w:tcW w:w="450" w:type="dxa"/>
            <w:tcFitText/>
            <w:vAlign w:val="center"/>
            <w:hideMark/>
            <w:tcPrChange w:id="33144" w:author="pete jones" w:date="2022-03-09T08:13:00Z">
              <w:tcPr>
                <w:tcW w:w="450" w:type="dxa"/>
                <w:tcFitText/>
                <w:vAlign w:val="center"/>
                <w:hideMark/>
              </w:tcPr>
            </w:tcPrChange>
          </w:tcPr>
          <w:p w14:paraId="09B55AD7" w14:textId="77777777" w:rsidR="00EF6EE1" w:rsidRPr="00FF6A71" w:rsidRDefault="00EF6EE1">
            <w:pPr>
              <w:spacing w:before="0" w:after="0" w:line="240" w:lineRule="auto"/>
              <w:jc w:val="center"/>
              <w:rPr>
                <w:ins w:id="33145" w:author="pete jones" w:date="2022-01-04T11:06:00Z"/>
                <w:rFonts w:cstheme="minorHAnsi"/>
                <w:sz w:val="16"/>
                <w:szCs w:val="16"/>
              </w:rPr>
              <w:pPrChange w:id="33146" w:author="pete jones" w:date="2022-03-09T08:13:00Z">
                <w:pPr/>
              </w:pPrChange>
            </w:pPr>
          </w:p>
        </w:tc>
        <w:tc>
          <w:tcPr>
            <w:tcW w:w="450" w:type="dxa"/>
            <w:tcFitText/>
            <w:vAlign w:val="center"/>
            <w:hideMark/>
            <w:tcPrChange w:id="33147" w:author="pete jones" w:date="2022-03-09T08:13:00Z">
              <w:tcPr>
                <w:tcW w:w="450" w:type="dxa"/>
                <w:tcFitText/>
                <w:vAlign w:val="center"/>
                <w:hideMark/>
              </w:tcPr>
            </w:tcPrChange>
          </w:tcPr>
          <w:p w14:paraId="0D6AA59A" w14:textId="77777777" w:rsidR="00EF6EE1" w:rsidRPr="00FF6A71" w:rsidRDefault="00EF6EE1">
            <w:pPr>
              <w:spacing w:before="0" w:after="0" w:line="240" w:lineRule="auto"/>
              <w:jc w:val="center"/>
              <w:rPr>
                <w:ins w:id="33148" w:author="pete jones" w:date="2022-01-04T11:06:00Z"/>
                <w:rFonts w:cstheme="minorHAnsi"/>
                <w:sz w:val="16"/>
                <w:szCs w:val="16"/>
              </w:rPr>
              <w:pPrChange w:id="33149" w:author="pete jones" w:date="2022-03-09T08:13:00Z">
                <w:pPr/>
              </w:pPrChange>
            </w:pPr>
          </w:p>
        </w:tc>
      </w:tr>
      <w:tr w:rsidR="00EF6EE1" w:rsidRPr="00FF6A71" w14:paraId="05B7ECB8"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150"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151" w:author="pete jones" w:date="2022-01-04T11:06:00Z"/>
          <w:trPrChange w:id="33152" w:author="pete jones" w:date="2022-03-09T08:13:00Z">
            <w:trPr>
              <w:trHeight w:val="300"/>
            </w:trPr>
          </w:trPrChange>
        </w:trPr>
        <w:tc>
          <w:tcPr>
            <w:tcW w:w="471" w:type="dxa"/>
            <w:tcFitText/>
            <w:vAlign w:val="center"/>
            <w:hideMark/>
            <w:tcPrChange w:id="33153" w:author="pete jones" w:date="2022-03-09T08:13:00Z">
              <w:tcPr>
                <w:tcW w:w="471" w:type="dxa"/>
                <w:tcFitText/>
                <w:vAlign w:val="center"/>
                <w:hideMark/>
              </w:tcPr>
            </w:tcPrChange>
          </w:tcPr>
          <w:p w14:paraId="277A8A2A" w14:textId="77777777" w:rsidR="00EF6EE1" w:rsidRPr="00FF6A71" w:rsidRDefault="00EF6EE1">
            <w:pPr>
              <w:spacing w:before="0" w:after="0" w:line="240" w:lineRule="auto"/>
              <w:jc w:val="center"/>
              <w:rPr>
                <w:ins w:id="33154" w:author="pete jones" w:date="2022-01-04T11:06:00Z"/>
                <w:rFonts w:cstheme="minorHAnsi"/>
                <w:sz w:val="16"/>
                <w:szCs w:val="16"/>
              </w:rPr>
              <w:pPrChange w:id="33155" w:author="pete jones" w:date="2022-03-09T08:13:00Z">
                <w:pPr/>
              </w:pPrChange>
            </w:pPr>
            <w:ins w:id="33156" w:author="pete jones" w:date="2022-01-04T11:06:00Z">
              <w:r w:rsidRPr="002A5458">
                <w:rPr>
                  <w:rFonts w:cstheme="minorHAnsi"/>
                  <w:spacing w:val="44"/>
                  <w:sz w:val="16"/>
                  <w:szCs w:val="16"/>
                </w:rPr>
                <w:t>N</w:t>
              </w:r>
              <w:r w:rsidRPr="002A5458">
                <w:rPr>
                  <w:rFonts w:cstheme="minorHAnsi"/>
                  <w:spacing w:val="1"/>
                  <w:sz w:val="16"/>
                  <w:szCs w:val="16"/>
                </w:rPr>
                <w:t>R</w:t>
              </w:r>
            </w:ins>
          </w:p>
        </w:tc>
        <w:tc>
          <w:tcPr>
            <w:tcW w:w="449" w:type="dxa"/>
            <w:tcFitText/>
            <w:vAlign w:val="center"/>
            <w:hideMark/>
            <w:tcPrChange w:id="33157" w:author="pete jones" w:date="2022-03-09T08:13:00Z">
              <w:tcPr>
                <w:tcW w:w="449" w:type="dxa"/>
                <w:tcFitText/>
                <w:vAlign w:val="center"/>
                <w:hideMark/>
              </w:tcPr>
            </w:tcPrChange>
          </w:tcPr>
          <w:p w14:paraId="23133D35" w14:textId="77777777" w:rsidR="00EF6EE1" w:rsidRPr="00FF6A71" w:rsidRDefault="00EF6EE1">
            <w:pPr>
              <w:spacing w:before="0" w:after="0" w:line="240" w:lineRule="auto"/>
              <w:jc w:val="center"/>
              <w:rPr>
                <w:ins w:id="33158" w:author="pete jones" w:date="2022-01-04T11:06:00Z"/>
                <w:rFonts w:cstheme="minorHAnsi"/>
                <w:sz w:val="16"/>
                <w:szCs w:val="16"/>
              </w:rPr>
              <w:pPrChange w:id="33159" w:author="pete jones" w:date="2022-03-09T08:13:00Z">
                <w:pPr/>
              </w:pPrChange>
            </w:pPr>
          </w:p>
        </w:tc>
        <w:tc>
          <w:tcPr>
            <w:tcW w:w="449" w:type="dxa"/>
            <w:tcFitText/>
            <w:vAlign w:val="center"/>
            <w:hideMark/>
            <w:tcPrChange w:id="33160" w:author="pete jones" w:date="2022-03-09T08:13:00Z">
              <w:tcPr>
                <w:tcW w:w="449" w:type="dxa"/>
                <w:tcFitText/>
                <w:vAlign w:val="center"/>
                <w:hideMark/>
              </w:tcPr>
            </w:tcPrChange>
          </w:tcPr>
          <w:p w14:paraId="341FECD3" w14:textId="77777777" w:rsidR="00EF6EE1" w:rsidRPr="00FF6A71" w:rsidRDefault="00EF6EE1">
            <w:pPr>
              <w:spacing w:before="0" w:after="0" w:line="240" w:lineRule="auto"/>
              <w:jc w:val="center"/>
              <w:rPr>
                <w:ins w:id="33161" w:author="pete jones" w:date="2022-01-04T11:06:00Z"/>
                <w:rFonts w:cstheme="minorHAnsi"/>
                <w:sz w:val="16"/>
                <w:szCs w:val="16"/>
              </w:rPr>
              <w:pPrChange w:id="33162" w:author="pete jones" w:date="2022-03-09T08:13:00Z">
                <w:pPr/>
              </w:pPrChange>
            </w:pPr>
          </w:p>
        </w:tc>
        <w:tc>
          <w:tcPr>
            <w:tcW w:w="449" w:type="dxa"/>
            <w:tcFitText/>
            <w:vAlign w:val="center"/>
            <w:hideMark/>
            <w:tcPrChange w:id="33163" w:author="pete jones" w:date="2022-03-09T08:13:00Z">
              <w:tcPr>
                <w:tcW w:w="449" w:type="dxa"/>
                <w:tcFitText/>
                <w:vAlign w:val="center"/>
                <w:hideMark/>
              </w:tcPr>
            </w:tcPrChange>
          </w:tcPr>
          <w:p w14:paraId="47CD3AEF" w14:textId="77777777" w:rsidR="00EF6EE1" w:rsidRPr="00FF6A71" w:rsidRDefault="00EF6EE1">
            <w:pPr>
              <w:spacing w:before="0" w:after="0" w:line="240" w:lineRule="auto"/>
              <w:jc w:val="center"/>
              <w:rPr>
                <w:ins w:id="33164" w:author="pete jones" w:date="2022-01-04T11:06:00Z"/>
                <w:rFonts w:cstheme="minorHAnsi"/>
                <w:sz w:val="16"/>
                <w:szCs w:val="16"/>
              </w:rPr>
              <w:pPrChange w:id="33165" w:author="pete jones" w:date="2022-03-09T08:13:00Z">
                <w:pPr/>
              </w:pPrChange>
            </w:pPr>
          </w:p>
        </w:tc>
        <w:tc>
          <w:tcPr>
            <w:tcW w:w="449" w:type="dxa"/>
            <w:tcFitText/>
            <w:vAlign w:val="center"/>
            <w:hideMark/>
            <w:tcPrChange w:id="33166" w:author="pete jones" w:date="2022-03-09T08:13:00Z">
              <w:tcPr>
                <w:tcW w:w="449" w:type="dxa"/>
                <w:tcFitText/>
                <w:vAlign w:val="center"/>
                <w:hideMark/>
              </w:tcPr>
            </w:tcPrChange>
          </w:tcPr>
          <w:p w14:paraId="275ACC53" w14:textId="77777777" w:rsidR="00EF6EE1" w:rsidRPr="00FF6A71" w:rsidRDefault="00EF6EE1">
            <w:pPr>
              <w:spacing w:before="0" w:after="0" w:line="240" w:lineRule="auto"/>
              <w:jc w:val="center"/>
              <w:rPr>
                <w:ins w:id="33167" w:author="pete jones" w:date="2022-01-04T11:06:00Z"/>
                <w:rFonts w:cstheme="minorHAnsi"/>
                <w:sz w:val="16"/>
                <w:szCs w:val="16"/>
              </w:rPr>
              <w:pPrChange w:id="33168" w:author="pete jones" w:date="2022-03-09T08:13:00Z">
                <w:pPr/>
              </w:pPrChange>
            </w:pPr>
            <w:ins w:id="33169" w:author="pete jones" w:date="2022-01-04T11:06:00Z">
              <w:r w:rsidRPr="00AC319B">
                <w:rPr>
                  <w:rFonts w:cstheme="minorHAnsi"/>
                  <w:sz w:val="16"/>
                  <w:szCs w:val="16"/>
                </w:rPr>
                <w:t>x</w:t>
              </w:r>
            </w:ins>
          </w:p>
        </w:tc>
        <w:tc>
          <w:tcPr>
            <w:tcW w:w="449" w:type="dxa"/>
            <w:tcFitText/>
            <w:vAlign w:val="center"/>
            <w:hideMark/>
            <w:tcPrChange w:id="33170" w:author="pete jones" w:date="2022-03-09T08:13:00Z">
              <w:tcPr>
                <w:tcW w:w="449" w:type="dxa"/>
                <w:tcFitText/>
                <w:vAlign w:val="center"/>
                <w:hideMark/>
              </w:tcPr>
            </w:tcPrChange>
          </w:tcPr>
          <w:p w14:paraId="615D5C66" w14:textId="77777777" w:rsidR="00EF6EE1" w:rsidRPr="00FF6A71" w:rsidRDefault="00EF6EE1">
            <w:pPr>
              <w:spacing w:before="0" w:after="0" w:line="240" w:lineRule="auto"/>
              <w:jc w:val="center"/>
              <w:rPr>
                <w:ins w:id="33171" w:author="pete jones" w:date="2022-01-04T11:06:00Z"/>
                <w:rFonts w:cstheme="minorHAnsi"/>
                <w:sz w:val="16"/>
                <w:szCs w:val="16"/>
              </w:rPr>
              <w:pPrChange w:id="33172" w:author="pete jones" w:date="2022-03-09T08:13:00Z">
                <w:pPr/>
              </w:pPrChange>
            </w:pPr>
            <w:ins w:id="33173" w:author="pete jones" w:date="2022-01-04T11:06:00Z">
              <w:r w:rsidRPr="00FF6A71">
                <w:rPr>
                  <w:rFonts w:cstheme="minorHAnsi"/>
                  <w:w w:val="87"/>
                  <w:sz w:val="16"/>
                  <w:szCs w:val="16"/>
                </w:rPr>
                <w:t>10</w:t>
              </w:r>
              <w:r w:rsidRPr="00FF6A71">
                <w:rPr>
                  <w:rFonts w:cstheme="minorHAnsi"/>
                  <w:spacing w:val="1"/>
                  <w:w w:val="87"/>
                  <w:sz w:val="16"/>
                  <w:szCs w:val="16"/>
                </w:rPr>
                <w:t>4</w:t>
              </w:r>
            </w:ins>
          </w:p>
        </w:tc>
        <w:tc>
          <w:tcPr>
            <w:tcW w:w="450" w:type="dxa"/>
            <w:tcFitText/>
            <w:vAlign w:val="center"/>
            <w:hideMark/>
            <w:tcPrChange w:id="33174" w:author="pete jones" w:date="2022-03-09T08:13:00Z">
              <w:tcPr>
                <w:tcW w:w="450" w:type="dxa"/>
                <w:tcFitText/>
                <w:vAlign w:val="center"/>
                <w:hideMark/>
              </w:tcPr>
            </w:tcPrChange>
          </w:tcPr>
          <w:p w14:paraId="55AEA37F" w14:textId="77777777" w:rsidR="00EF6EE1" w:rsidRPr="00FF6A71" w:rsidRDefault="00EF6EE1">
            <w:pPr>
              <w:spacing w:before="0" w:after="0" w:line="240" w:lineRule="auto"/>
              <w:jc w:val="center"/>
              <w:rPr>
                <w:ins w:id="33175" w:author="pete jones" w:date="2022-01-04T11:06:00Z"/>
                <w:rFonts w:cstheme="minorHAnsi"/>
                <w:sz w:val="16"/>
                <w:szCs w:val="16"/>
              </w:rPr>
              <w:pPrChange w:id="33176" w:author="pete jones" w:date="2022-03-09T08:13:00Z">
                <w:pPr/>
              </w:pPrChange>
            </w:pPr>
            <w:ins w:id="33177" w:author="pete jones" w:date="2022-01-04T11:06:00Z">
              <w:r w:rsidRPr="00AC319B">
                <w:rPr>
                  <w:rFonts w:cstheme="minorHAnsi"/>
                  <w:sz w:val="16"/>
                  <w:szCs w:val="16"/>
                </w:rPr>
                <w:t>x</w:t>
              </w:r>
            </w:ins>
          </w:p>
        </w:tc>
        <w:tc>
          <w:tcPr>
            <w:tcW w:w="450" w:type="dxa"/>
            <w:tcFitText/>
            <w:vAlign w:val="center"/>
            <w:hideMark/>
            <w:tcPrChange w:id="33178" w:author="pete jones" w:date="2022-03-09T08:13:00Z">
              <w:tcPr>
                <w:tcW w:w="450" w:type="dxa"/>
                <w:tcFitText/>
                <w:vAlign w:val="center"/>
                <w:hideMark/>
              </w:tcPr>
            </w:tcPrChange>
          </w:tcPr>
          <w:p w14:paraId="27C3354D" w14:textId="77777777" w:rsidR="00EF6EE1" w:rsidRPr="00FF6A71" w:rsidRDefault="00EF6EE1">
            <w:pPr>
              <w:spacing w:before="0" w:after="0" w:line="240" w:lineRule="auto"/>
              <w:jc w:val="center"/>
              <w:rPr>
                <w:ins w:id="33179" w:author="pete jones" w:date="2022-01-04T11:06:00Z"/>
                <w:rFonts w:cstheme="minorHAnsi"/>
                <w:sz w:val="16"/>
                <w:szCs w:val="16"/>
              </w:rPr>
              <w:pPrChange w:id="33180" w:author="pete jones" w:date="2022-03-09T08:13:00Z">
                <w:pPr/>
              </w:pPrChange>
            </w:pPr>
          </w:p>
        </w:tc>
        <w:tc>
          <w:tcPr>
            <w:tcW w:w="450" w:type="dxa"/>
            <w:tcFitText/>
            <w:vAlign w:val="center"/>
            <w:hideMark/>
            <w:tcPrChange w:id="33181" w:author="pete jones" w:date="2022-03-09T08:13:00Z">
              <w:tcPr>
                <w:tcW w:w="450" w:type="dxa"/>
                <w:tcFitText/>
                <w:vAlign w:val="center"/>
                <w:hideMark/>
              </w:tcPr>
            </w:tcPrChange>
          </w:tcPr>
          <w:p w14:paraId="06E08F9C" w14:textId="77777777" w:rsidR="00EF6EE1" w:rsidRPr="00FF6A71" w:rsidRDefault="00EF6EE1">
            <w:pPr>
              <w:spacing w:before="0" w:after="0" w:line="240" w:lineRule="auto"/>
              <w:jc w:val="center"/>
              <w:rPr>
                <w:ins w:id="33182" w:author="pete jones" w:date="2022-01-04T11:06:00Z"/>
                <w:rFonts w:cstheme="minorHAnsi"/>
                <w:sz w:val="16"/>
                <w:szCs w:val="16"/>
              </w:rPr>
              <w:pPrChange w:id="33183" w:author="pete jones" w:date="2022-03-09T08:13:00Z">
                <w:pPr/>
              </w:pPrChange>
            </w:pPr>
          </w:p>
        </w:tc>
        <w:tc>
          <w:tcPr>
            <w:tcW w:w="450" w:type="dxa"/>
            <w:tcFitText/>
            <w:vAlign w:val="center"/>
            <w:hideMark/>
            <w:tcPrChange w:id="33184" w:author="pete jones" w:date="2022-03-09T08:13:00Z">
              <w:tcPr>
                <w:tcW w:w="450" w:type="dxa"/>
                <w:tcFitText/>
                <w:vAlign w:val="center"/>
                <w:hideMark/>
              </w:tcPr>
            </w:tcPrChange>
          </w:tcPr>
          <w:p w14:paraId="6FF215D5" w14:textId="77777777" w:rsidR="00EF6EE1" w:rsidRPr="00FF6A71" w:rsidRDefault="00EF6EE1">
            <w:pPr>
              <w:spacing w:before="0" w:after="0" w:line="240" w:lineRule="auto"/>
              <w:jc w:val="center"/>
              <w:rPr>
                <w:ins w:id="33185" w:author="pete jones" w:date="2022-01-04T11:06:00Z"/>
                <w:rFonts w:cstheme="minorHAnsi"/>
                <w:sz w:val="16"/>
                <w:szCs w:val="16"/>
              </w:rPr>
              <w:pPrChange w:id="33186" w:author="pete jones" w:date="2022-03-09T08:13:00Z">
                <w:pPr/>
              </w:pPrChange>
            </w:pPr>
          </w:p>
        </w:tc>
        <w:tc>
          <w:tcPr>
            <w:tcW w:w="450" w:type="dxa"/>
            <w:tcFitText/>
            <w:vAlign w:val="center"/>
            <w:hideMark/>
            <w:tcPrChange w:id="33187" w:author="pete jones" w:date="2022-03-09T08:13:00Z">
              <w:tcPr>
                <w:tcW w:w="450" w:type="dxa"/>
                <w:tcFitText/>
                <w:vAlign w:val="center"/>
                <w:hideMark/>
              </w:tcPr>
            </w:tcPrChange>
          </w:tcPr>
          <w:p w14:paraId="353C7521" w14:textId="77777777" w:rsidR="00EF6EE1" w:rsidRPr="00FF6A71" w:rsidRDefault="00EF6EE1">
            <w:pPr>
              <w:spacing w:before="0" w:after="0" w:line="240" w:lineRule="auto"/>
              <w:jc w:val="center"/>
              <w:rPr>
                <w:ins w:id="33188" w:author="pete jones" w:date="2022-01-04T11:06:00Z"/>
                <w:rFonts w:cstheme="minorHAnsi"/>
                <w:sz w:val="16"/>
                <w:szCs w:val="16"/>
              </w:rPr>
              <w:pPrChange w:id="33189" w:author="pete jones" w:date="2022-03-09T08:13:00Z">
                <w:pPr/>
              </w:pPrChange>
            </w:pPr>
            <w:ins w:id="33190" w:author="pete jones" w:date="2022-01-04T11:06:00Z">
              <w:r w:rsidRPr="00FF6A71">
                <w:rPr>
                  <w:rFonts w:cstheme="minorHAnsi"/>
                  <w:spacing w:val="51"/>
                  <w:sz w:val="16"/>
                  <w:szCs w:val="16"/>
                </w:rPr>
                <w:t>1</w:t>
              </w:r>
              <w:r w:rsidRPr="00FF6A71">
                <w:rPr>
                  <w:rFonts w:cstheme="minorHAnsi"/>
                  <w:spacing w:val="1"/>
                  <w:sz w:val="16"/>
                  <w:szCs w:val="16"/>
                </w:rPr>
                <w:t>9</w:t>
              </w:r>
            </w:ins>
          </w:p>
        </w:tc>
        <w:tc>
          <w:tcPr>
            <w:tcW w:w="450" w:type="dxa"/>
            <w:tcFitText/>
            <w:vAlign w:val="center"/>
            <w:hideMark/>
            <w:tcPrChange w:id="33191" w:author="pete jones" w:date="2022-03-09T08:13:00Z">
              <w:tcPr>
                <w:tcW w:w="450" w:type="dxa"/>
                <w:tcFitText/>
                <w:vAlign w:val="center"/>
                <w:hideMark/>
              </w:tcPr>
            </w:tcPrChange>
          </w:tcPr>
          <w:p w14:paraId="6B664A6D" w14:textId="77777777" w:rsidR="00EF6EE1" w:rsidRPr="00FF6A71" w:rsidRDefault="00EF6EE1">
            <w:pPr>
              <w:spacing w:before="0" w:after="0" w:line="240" w:lineRule="auto"/>
              <w:jc w:val="center"/>
              <w:rPr>
                <w:ins w:id="33192" w:author="pete jones" w:date="2022-01-04T11:06:00Z"/>
                <w:rFonts w:cstheme="minorHAnsi"/>
                <w:sz w:val="16"/>
                <w:szCs w:val="16"/>
              </w:rPr>
              <w:pPrChange w:id="33193" w:author="pete jones" w:date="2022-03-09T08:13:00Z">
                <w:pPr/>
              </w:pPrChange>
            </w:pPr>
          </w:p>
        </w:tc>
        <w:tc>
          <w:tcPr>
            <w:tcW w:w="450" w:type="dxa"/>
            <w:tcFitText/>
            <w:vAlign w:val="center"/>
            <w:hideMark/>
            <w:tcPrChange w:id="33194" w:author="pete jones" w:date="2022-03-09T08:13:00Z">
              <w:tcPr>
                <w:tcW w:w="450" w:type="dxa"/>
                <w:tcFitText/>
                <w:vAlign w:val="center"/>
                <w:hideMark/>
              </w:tcPr>
            </w:tcPrChange>
          </w:tcPr>
          <w:p w14:paraId="4E4236D3" w14:textId="77777777" w:rsidR="00EF6EE1" w:rsidRPr="00FF6A71" w:rsidRDefault="00EF6EE1">
            <w:pPr>
              <w:spacing w:before="0" w:after="0" w:line="240" w:lineRule="auto"/>
              <w:jc w:val="center"/>
              <w:rPr>
                <w:ins w:id="33195" w:author="pete jones" w:date="2022-01-04T11:06:00Z"/>
                <w:rFonts w:cstheme="minorHAnsi"/>
                <w:sz w:val="16"/>
                <w:szCs w:val="16"/>
              </w:rPr>
              <w:pPrChange w:id="33196" w:author="pete jones" w:date="2022-03-09T08:13:00Z">
                <w:pPr/>
              </w:pPrChange>
            </w:pPr>
          </w:p>
        </w:tc>
        <w:tc>
          <w:tcPr>
            <w:tcW w:w="450" w:type="dxa"/>
            <w:tcFitText/>
            <w:vAlign w:val="center"/>
            <w:hideMark/>
            <w:tcPrChange w:id="33197" w:author="pete jones" w:date="2022-03-09T08:13:00Z">
              <w:tcPr>
                <w:tcW w:w="450" w:type="dxa"/>
                <w:tcFitText/>
                <w:vAlign w:val="center"/>
                <w:hideMark/>
              </w:tcPr>
            </w:tcPrChange>
          </w:tcPr>
          <w:p w14:paraId="5D3E26F9" w14:textId="77777777" w:rsidR="00EF6EE1" w:rsidRPr="00FF6A71" w:rsidRDefault="00EF6EE1">
            <w:pPr>
              <w:spacing w:before="0" w:after="0" w:line="240" w:lineRule="auto"/>
              <w:jc w:val="center"/>
              <w:rPr>
                <w:ins w:id="33198" w:author="pete jones" w:date="2022-01-04T11:06:00Z"/>
                <w:rFonts w:cstheme="minorHAnsi"/>
                <w:sz w:val="16"/>
                <w:szCs w:val="16"/>
              </w:rPr>
              <w:pPrChange w:id="33199" w:author="pete jones" w:date="2022-03-09T08:13:00Z">
                <w:pPr/>
              </w:pPrChange>
            </w:pPr>
          </w:p>
        </w:tc>
        <w:tc>
          <w:tcPr>
            <w:tcW w:w="450" w:type="dxa"/>
            <w:tcFitText/>
            <w:vAlign w:val="center"/>
            <w:hideMark/>
            <w:tcPrChange w:id="33200" w:author="pete jones" w:date="2022-03-09T08:13:00Z">
              <w:tcPr>
                <w:tcW w:w="450" w:type="dxa"/>
                <w:tcFitText/>
                <w:vAlign w:val="center"/>
                <w:hideMark/>
              </w:tcPr>
            </w:tcPrChange>
          </w:tcPr>
          <w:p w14:paraId="346A14FF" w14:textId="77777777" w:rsidR="00EF6EE1" w:rsidRPr="00FF6A71" w:rsidRDefault="00EF6EE1">
            <w:pPr>
              <w:spacing w:before="0" w:after="0" w:line="240" w:lineRule="auto"/>
              <w:jc w:val="center"/>
              <w:rPr>
                <w:ins w:id="33201" w:author="pete jones" w:date="2022-01-04T11:06:00Z"/>
                <w:rFonts w:cstheme="minorHAnsi"/>
                <w:sz w:val="16"/>
                <w:szCs w:val="16"/>
              </w:rPr>
              <w:pPrChange w:id="33202" w:author="pete jones" w:date="2022-03-09T08:13:00Z">
                <w:pPr/>
              </w:pPrChange>
            </w:pPr>
            <w:ins w:id="33203" w:author="pete jones" w:date="2022-01-04T11:06:00Z">
              <w:r w:rsidRPr="00AC319B">
                <w:rPr>
                  <w:rFonts w:cstheme="minorHAnsi"/>
                  <w:sz w:val="16"/>
                  <w:szCs w:val="16"/>
                </w:rPr>
                <w:t>x</w:t>
              </w:r>
            </w:ins>
          </w:p>
        </w:tc>
        <w:tc>
          <w:tcPr>
            <w:tcW w:w="450" w:type="dxa"/>
            <w:tcFitText/>
            <w:vAlign w:val="center"/>
            <w:hideMark/>
            <w:tcPrChange w:id="33204" w:author="pete jones" w:date="2022-03-09T08:13:00Z">
              <w:tcPr>
                <w:tcW w:w="450" w:type="dxa"/>
                <w:tcFitText/>
                <w:vAlign w:val="center"/>
                <w:hideMark/>
              </w:tcPr>
            </w:tcPrChange>
          </w:tcPr>
          <w:p w14:paraId="64B43BBF" w14:textId="77777777" w:rsidR="00EF6EE1" w:rsidRPr="00FF6A71" w:rsidRDefault="00EF6EE1">
            <w:pPr>
              <w:spacing w:before="0" w:after="0" w:line="240" w:lineRule="auto"/>
              <w:jc w:val="center"/>
              <w:rPr>
                <w:ins w:id="33205" w:author="pete jones" w:date="2022-01-04T11:06:00Z"/>
                <w:rFonts w:cstheme="minorHAnsi"/>
                <w:sz w:val="16"/>
                <w:szCs w:val="16"/>
              </w:rPr>
              <w:pPrChange w:id="33206" w:author="pete jones" w:date="2022-03-09T08:13:00Z">
                <w:pPr/>
              </w:pPrChange>
            </w:pPr>
            <w:ins w:id="33207" w:author="pete jones" w:date="2022-01-04T11:06:00Z">
              <w:r w:rsidRPr="00FF6A71">
                <w:rPr>
                  <w:rFonts w:cstheme="minorHAnsi"/>
                  <w:w w:val="87"/>
                  <w:sz w:val="16"/>
                  <w:szCs w:val="16"/>
                </w:rPr>
                <w:t>16</w:t>
              </w:r>
              <w:r w:rsidRPr="00FF6A71">
                <w:rPr>
                  <w:rFonts w:cstheme="minorHAnsi"/>
                  <w:spacing w:val="2"/>
                  <w:w w:val="87"/>
                  <w:sz w:val="16"/>
                  <w:szCs w:val="16"/>
                </w:rPr>
                <w:t>0</w:t>
              </w:r>
            </w:ins>
          </w:p>
        </w:tc>
        <w:tc>
          <w:tcPr>
            <w:tcW w:w="450" w:type="dxa"/>
            <w:tcFitText/>
            <w:vAlign w:val="center"/>
            <w:hideMark/>
            <w:tcPrChange w:id="33208" w:author="pete jones" w:date="2022-03-09T08:13:00Z">
              <w:tcPr>
                <w:tcW w:w="450" w:type="dxa"/>
                <w:tcFitText/>
                <w:vAlign w:val="center"/>
                <w:hideMark/>
              </w:tcPr>
            </w:tcPrChange>
          </w:tcPr>
          <w:p w14:paraId="716508AB" w14:textId="77777777" w:rsidR="00EF6EE1" w:rsidRPr="00FF6A71" w:rsidRDefault="00EF6EE1">
            <w:pPr>
              <w:spacing w:before="0" w:after="0" w:line="240" w:lineRule="auto"/>
              <w:jc w:val="center"/>
              <w:rPr>
                <w:ins w:id="33209" w:author="pete jones" w:date="2022-01-04T11:06:00Z"/>
                <w:rFonts w:cstheme="minorHAnsi"/>
                <w:sz w:val="16"/>
                <w:szCs w:val="16"/>
              </w:rPr>
              <w:pPrChange w:id="33210" w:author="pete jones" w:date="2022-03-09T08:13:00Z">
                <w:pPr/>
              </w:pPrChange>
            </w:pPr>
          </w:p>
        </w:tc>
        <w:tc>
          <w:tcPr>
            <w:tcW w:w="450" w:type="dxa"/>
            <w:tcFitText/>
            <w:vAlign w:val="center"/>
            <w:hideMark/>
            <w:tcPrChange w:id="33211" w:author="pete jones" w:date="2022-03-09T08:13:00Z">
              <w:tcPr>
                <w:tcW w:w="450" w:type="dxa"/>
                <w:tcFitText/>
                <w:vAlign w:val="center"/>
                <w:hideMark/>
              </w:tcPr>
            </w:tcPrChange>
          </w:tcPr>
          <w:p w14:paraId="4C0A72BE" w14:textId="77777777" w:rsidR="00EF6EE1" w:rsidRPr="00FF6A71" w:rsidRDefault="00EF6EE1">
            <w:pPr>
              <w:spacing w:before="0" w:after="0" w:line="240" w:lineRule="auto"/>
              <w:jc w:val="center"/>
              <w:rPr>
                <w:ins w:id="33212" w:author="pete jones" w:date="2022-01-04T11:06:00Z"/>
                <w:rFonts w:cstheme="minorHAnsi"/>
                <w:sz w:val="16"/>
                <w:szCs w:val="16"/>
              </w:rPr>
              <w:pPrChange w:id="33213" w:author="pete jones" w:date="2022-03-09T08:13:00Z">
                <w:pPr/>
              </w:pPrChange>
            </w:pPr>
            <w:ins w:id="33214" w:author="pete jones" w:date="2022-01-04T11:06:00Z">
              <w:r w:rsidRPr="00AC319B">
                <w:rPr>
                  <w:rFonts w:cstheme="minorHAnsi"/>
                  <w:sz w:val="16"/>
                  <w:szCs w:val="16"/>
                </w:rPr>
                <w:t>x</w:t>
              </w:r>
            </w:ins>
          </w:p>
        </w:tc>
        <w:tc>
          <w:tcPr>
            <w:tcW w:w="450" w:type="dxa"/>
            <w:tcFitText/>
            <w:vAlign w:val="center"/>
            <w:hideMark/>
            <w:tcPrChange w:id="33215" w:author="pete jones" w:date="2022-03-09T08:13:00Z">
              <w:tcPr>
                <w:tcW w:w="450" w:type="dxa"/>
                <w:tcFitText/>
                <w:vAlign w:val="center"/>
                <w:hideMark/>
              </w:tcPr>
            </w:tcPrChange>
          </w:tcPr>
          <w:p w14:paraId="47E0CF25" w14:textId="77777777" w:rsidR="00EF6EE1" w:rsidRPr="00FF6A71" w:rsidRDefault="00EF6EE1">
            <w:pPr>
              <w:spacing w:before="0" w:after="0" w:line="240" w:lineRule="auto"/>
              <w:jc w:val="center"/>
              <w:rPr>
                <w:ins w:id="33216" w:author="pete jones" w:date="2022-01-04T11:06:00Z"/>
                <w:rFonts w:cstheme="minorHAnsi"/>
                <w:sz w:val="16"/>
                <w:szCs w:val="16"/>
              </w:rPr>
              <w:pPrChange w:id="33217" w:author="pete jones" w:date="2022-03-09T08:13:00Z">
                <w:pPr/>
              </w:pPrChange>
            </w:pPr>
          </w:p>
        </w:tc>
        <w:tc>
          <w:tcPr>
            <w:tcW w:w="450" w:type="dxa"/>
            <w:tcFitText/>
            <w:vAlign w:val="center"/>
            <w:hideMark/>
            <w:tcPrChange w:id="33218" w:author="pete jones" w:date="2022-03-09T08:13:00Z">
              <w:tcPr>
                <w:tcW w:w="450" w:type="dxa"/>
                <w:tcFitText/>
                <w:vAlign w:val="center"/>
                <w:hideMark/>
              </w:tcPr>
            </w:tcPrChange>
          </w:tcPr>
          <w:p w14:paraId="16779C68" w14:textId="77777777" w:rsidR="00EF6EE1" w:rsidRPr="00FF6A71" w:rsidRDefault="00EF6EE1">
            <w:pPr>
              <w:spacing w:before="0" w:after="0" w:line="240" w:lineRule="auto"/>
              <w:jc w:val="center"/>
              <w:rPr>
                <w:ins w:id="33219" w:author="pete jones" w:date="2022-01-04T11:06:00Z"/>
                <w:rFonts w:cstheme="minorHAnsi"/>
                <w:sz w:val="16"/>
                <w:szCs w:val="16"/>
              </w:rPr>
              <w:pPrChange w:id="33220" w:author="pete jones" w:date="2022-03-09T08:13:00Z">
                <w:pPr/>
              </w:pPrChange>
            </w:pPr>
          </w:p>
        </w:tc>
      </w:tr>
      <w:tr w:rsidR="00EF6EE1" w:rsidRPr="00FF6A71" w14:paraId="40202797"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221"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222" w:author="pete jones" w:date="2022-01-04T11:06:00Z"/>
          <w:trPrChange w:id="33223" w:author="pete jones" w:date="2022-03-09T08:13:00Z">
            <w:trPr>
              <w:trHeight w:val="300"/>
            </w:trPr>
          </w:trPrChange>
        </w:trPr>
        <w:tc>
          <w:tcPr>
            <w:tcW w:w="471" w:type="dxa"/>
            <w:tcFitText/>
            <w:vAlign w:val="center"/>
            <w:hideMark/>
            <w:tcPrChange w:id="33224" w:author="pete jones" w:date="2022-03-09T08:13:00Z">
              <w:tcPr>
                <w:tcW w:w="471" w:type="dxa"/>
                <w:tcFitText/>
                <w:vAlign w:val="center"/>
                <w:hideMark/>
              </w:tcPr>
            </w:tcPrChange>
          </w:tcPr>
          <w:p w14:paraId="7C010563" w14:textId="77777777" w:rsidR="00EF6EE1" w:rsidRPr="00FF6A71" w:rsidRDefault="00EF6EE1">
            <w:pPr>
              <w:spacing w:before="0" w:after="0" w:line="240" w:lineRule="auto"/>
              <w:jc w:val="center"/>
              <w:rPr>
                <w:ins w:id="33225" w:author="pete jones" w:date="2022-01-04T11:06:00Z"/>
                <w:rFonts w:cstheme="minorHAnsi"/>
                <w:sz w:val="16"/>
                <w:szCs w:val="16"/>
              </w:rPr>
              <w:pPrChange w:id="33226" w:author="pete jones" w:date="2022-03-09T08:13:00Z">
                <w:pPr/>
              </w:pPrChange>
            </w:pPr>
            <w:ins w:id="33227" w:author="pete jones" w:date="2022-01-04T11:06:00Z">
              <w:r w:rsidRPr="002A5458">
                <w:rPr>
                  <w:rFonts w:cstheme="minorHAnsi"/>
                  <w:spacing w:val="44"/>
                  <w:sz w:val="16"/>
                  <w:szCs w:val="16"/>
                </w:rPr>
                <w:t>N</w:t>
              </w:r>
              <w:r w:rsidRPr="002A5458">
                <w:rPr>
                  <w:rFonts w:cstheme="minorHAnsi"/>
                  <w:spacing w:val="1"/>
                  <w:sz w:val="16"/>
                  <w:szCs w:val="16"/>
                </w:rPr>
                <w:t>R</w:t>
              </w:r>
            </w:ins>
          </w:p>
        </w:tc>
        <w:tc>
          <w:tcPr>
            <w:tcW w:w="449" w:type="dxa"/>
            <w:tcFitText/>
            <w:vAlign w:val="center"/>
            <w:hideMark/>
            <w:tcPrChange w:id="33228" w:author="pete jones" w:date="2022-03-09T08:13:00Z">
              <w:tcPr>
                <w:tcW w:w="449" w:type="dxa"/>
                <w:tcFitText/>
                <w:vAlign w:val="center"/>
                <w:hideMark/>
              </w:tcPr>
            </w:tcPrChange>
          </w:tcPr>
          <w:p w14:paraId="4E38B028" w14:textId="77777777" w:rsidR="00EF6EE1" w:rsidRPr="00FF6A71" w:rsidRDefault="00EF6EE1">
            <w:pPr>
              <w:spacing w:before="0" w:after="0" w:line="240" w:lineRule="auto"/>
              <w:jc w:val="center"/>
              <w:rPr>
                <w:ins w:id="33229" w:author="pete jones" w:date="2022-01-04T11:06:00Z"/>
                <w:rFonts w:cstheme="minorHAnsi"/>
                <w:sz w:val="16"/>
                <w:szCs w:val="16"/>
              </w:rPr>
              <w:pPrChange w:id="33230" w:author="pete jones" w:date="2022-03-09T08:13:00Z">
                <w:pPr/>
              </w:pPrChange>
            </w:pPr>
          </w:p>
        </w:tc>
        <w:tc>
          <w:tcPr>
            <w:tcW w:w="449" w:type="dxa"/>
            <w:tcFitText/>
            <w:vAlign w:val="center"/>
            <w:hideMark/>
            <w:tcPrChange w:id="33231" w:author="pete jones" w:date="2022-03-09T08:13:00Z">
              <w:tcPr>
                <w:tcW w:w="449" w:type="dxa"/>
                <w:tcFitText/>
                <w:vAlign w:val="center"/>
                <w:hideMark/>
              </w:tcPr>
            </w:tcPrChange>
          </w:tcPr>
          <w:p w14:paraId="6FCADED9" w14:textId="77777777" w:rsidR="00EF6EE1" w:rsidRPr="00FF6A71" w:rsidRDefault="00EF6EE1">
            <w:pPr>
              <w:spacing w:before="0" w:after="0" w:line="240" w:lineRule="auto"/>
              <w:jc w:val="center"/>
              <w:rPr>
                <w:ins w:id="33232" w:author="pete jones" w:date="2022-01-04T11:06:00Z"/>
                <w:rFonts w:cstheme="minorHAnsi"/>
                <w:sz w:val="16"/>
                <w:szCs w:val="16"/>
              </w:rPr>
              <w:pPrChange w:id="33233" w:author="pete jones" w:date="2022-03-09T08:13:00Z">
                <w:pPr/>
              </w:pPrChange>
            </w:pPr>
          </w:p>
        </w:tc>
        <w:tc>
          <w:tcPr>
            <w:tcW w:w="449" w:type="dxa"/>
            <w:tcFitText/>
            <w:vAlign w:val="center"/>
            <w:hideMark/>
            <w:tcPrChange w:id="33234" w:author="pete jones" w:date="2022-03-09T08:13:00Z">
              <w:tcPr>
                <w:tcW w:w="449" w:type="dxa"/>
                <w:tcFitText/>
                <w:vAlign w:val="center"/>
                <w:hideMark/>
              </w:tcPr>
            </w:tcPrChange>
          </w:tcPr>
          <w:p w14:paraId="54D40F63" w14:textId="77777777" w:rsidR="00EF6EE1" w:rsidRPr="00FF6A71" w:rsidRDefault="00EF6EE1">
            <w:pPr>
              <w:spacing w:before="0" w:after="0" w:line="240" w:lineRule="auto"/>
              <w:jc w:val="center"/>
              <w:rPr>
                <w:ins w:id="33235" w:author="pete jones" w:date="2022-01-04T11:06:00Z"/>
                <w:rFonts w:cstheme="minorHAnsi"/>
                <w:sz w:val="16"/>
                <w:szCs w:val="16"/>
              </w:rPr>
              <w:pPrChange w:id="33236" w:author="pete jones" w:date="2022-03-09T08:13:00Z">
                <w:pPr/>
              </w:pPrChange>
            </w:pPr>
          </w:p>
        </w:tc>
        <w:tc>
          <w:tcPr>
            <w:tcW w:w="449" w:type="dxa"/>
            <w:tcFitText/>
            <w:vAlign w:val="center"/>
            <w:hideMark/>
            <w:tcPrChange w:id="33237" w:author="pete jones" w:date="2022-03-09T08:13:00Z">
              <w:tcPr>
                <w:tcW w:w="449" w:type="dxa"/>
                <w:tcFitText/>
                <w:vAlign w:val="center"/>
                <w:hideMark/>
              </w:tcPr>
            </w:tcPrChange>
          </w:tcPr>
          <w:p w14:paraId="665F19CF" w14:textId="77777777" w:rsidR="00EF6EE1" w:rsidRPr="00FF6A71" w:rsidRDefault="00EF6EE1">
            <w:pPr>
              <w:spacing w:before="0" w:after="0" w:line="240" w:lineRule="auto"/>
              <w:jc w:val="center"/>
              <w:rPr>
                <w:ins w:id="33238" w:author="pete jones" w:date="2022-01-04T11:06:00Z"/>
                <w:rFonts w:cstheme="minorHAnsi"/>
                <w:sz w:val="16"/>
                <w:szCs w:val="16"/>
              </w:rPr>
              <w:pPrChange w:id="33239" w:author="pete jones" w:date="2022-03-09T08:13:00Z">
                <w:pPr/>
              </w:pPrChange>
            </w:pPr>
            <w:ins w:id="33240" w:author="pete jones" w:date="2022-01-04T11:06:00Z">
              <w:r w:rsidRPr="00AC319B">
                <w:rPr>
                  <w:rFonts w:cstheme="minorHAnsi"/>
                  <w:sz w:val="16"/>
                  <w:szCs w:val="16"/>
                </w:rPr>
                <w:t>x</w:t>
              </w:r>
            </w:ins>
          </w:p>
        </w:tc>
        <w:tc>
          <w:tcPr>
            <w:tcW w:w="449" w:type="dxa"/>
            <w:tcFitText/>
            <w:vAlign w:val="center"/>
            <w:hideMark/>
            <w:tcPrChange w:id="33241" w:author="pete jones" w:date="2022-03-09T08:13:00Z">
              <w:tcPr>
                <w:tcW w:w="449" w:type="dxa"/>
                <w:tcFitText/>
                <w:vAlign w:val="center"/>
                <w:hideMark/>
              </w:tcPr>
            </w:tcPrChange>
          </w:tcPr>
          <w:p w14:paraId="696E1A06" w14:textId="77777777" w:rsidR="00EF6EE1" w:rsidRPr="00FF6A71" w:rsidRDefault="00EF6EE1">
            <w:pPr>
              <w:spacing w:before="0" w:after="0" w:line="240" w:lineRule="auto"/>
              <w:jc w:val="center"/>
              <w:rPr>
                <w:ins w:id="33242" w:author="pete jones" w:date="2022-01-04T11:06:00Z"/>
                <w:rFonts w:cstheme="minorHAnsi"/>
                <w:sz w:val="16"/>
                <w:szCs w:val="16"/>
              </w:rPr>
              <w:pPrChange w:id="33243" w:author="pete jones" w:date="2022-03-09T08:13:00Z">
                <w:pPr/>
              </w:pPrChange>
            </w:pPr>
            <w:ins w:id="33244" w:author="pete jones" w:date="2022-01-04T11:06:00Z">
              <w:r w:rsidRPr="00FF6A71">
                <w:rPr>
                  <w:rFonts w:cstheme="minorHAnsi"/>
                  <w:spacing w:val="50"/>
                  <w:sz w:val="16"/>
                  <w:szCs w:val="16"/>
                </w:rPr>
                <w:t>3</w:t>
              </w:r>
              <w:r w:rsidRPr="00FF6A71">
                <w:rPr>
                  <w:rFonts w:cstheme="minorHAnsi"/>
                  <w:spacing w:val="1"/>
                  <w:sz w:val="16"/>
                  <w:szCs w:val="16"/>
                </w:rPr>
                <w:t>0</w:t>
              </w:r>
            </w:ins>
          </w:p>
        </w:tc>
        <w:tc>
          <w:tcPr>
            <w:tcW w:w="450" w:type="dxa"/>
            <w:tcFitText/>
            <w:vAlign w:val="center"/>
            <w:hideMark/>
            <w:tcPrChange w:id="33245" w:author="pete jones" w:date="2022-03-09T08:13:00Z">
              <w:tcPr>
                <w:tcW w:w="450" w:type="dxa"/>
                <w:tcFitText/>
                <w:vAlign w:val="center"/>
                <w:hideMark/>
              </w:tcPr>
            </w:tcPrChange>
          </w:tcPr>
          <w:p w14:paraId="3FE953BD" w14:textId="77777777" w:rsidR="00EF6EE1" w:rsidRPr="00FF6A71" w:rsidRDefault="00EF6EE1">
            <w:pPr>
              <w:spacing w:before="0" w:after="0" w:line="240" w:lineRule="auto"/>
              <w:jc w:val="center"/>
              <w:rPr>
                <w:ins w:id="33246" w:author="pete jones" w:date="2022-01-04T11:06:00Z"/>
                <w:rFonts w:cstheme="minorHAnsi"/>
                <w:sz w:val="16"/>
                <w:szCs w:val="16"/>
              </w:rPr>
              <w:pPrChange w:id="33247" w:author="pete jones" w:date="2022-03-09T08:13:00Z">
                <w:pPr/>
              </w:pPrChange>
            </w:pPr>
          </w:p>
        </w:tc>
        <w:tc>
          <w:tcPr>
            <w:tcW w:w="450" w:type="dxa"/>
            <w:tcFitText/>
            <w:vAlign w:val="center"/>
            <w:hideMark/>
            <w:tcPrChange w:id="33248" w:author="pete jones" w:date="2022-03-09T08:13:00Z">
              <w:tcPr>
                <w:tcW w:w="450" w:type="dxa"/>
                <w:tcFitText/>
                <w:vAlign w:val="center"/>
                <w:hideMark/>
              </w:tcPr>
            </w:tcPrChange>
          </w:tcPr>
          <w:p w14:paraId="753E414A" w14:textId="77777777" w:rsidR="00EF6EE1" w:rsidRPr="00FF6A71" w:rsidRDefault="00EF6EE1">
            <w:pPr>
              <w:spacing w:before="0" w:after="0" w:line="240" w:lineRule="auto"/>
              <w:jc w:val="center"/>
              <w:rPr>
                <w:ins w:id="33249" w:author="pete jones" w:date="2022-01-04T11:06:00Z"/>
                <w:rFonts w:cstheme="minorHAnsi"/>
                <w:sz w:val="16"/>
                <w:szCs w:val="16"/>
              </w:rPr>
              <w:pPrChange w:id="33250" w:author="pete jones" w:date="2022-03-09T08:13:00Z">
                <w:pPr/>
              </w:pPrChange>
            </w:pPr>
          </w:p>
        </w:tc>
        <w:tc>
          <w:tcPr>
            <w:tcW w:w="450" w:type="dxa"/>
            <w:tcFitText/>
            <w:vAlign w:val="center"/>
            <w:hideMark/>
            <w:tcPrChange w:id="33251" w:author="pete jones" w:date="2022-03-09T08:13:00Z">
              <w:tcPr>
                <w:tcW w:w="450" w:type="dxa"/>
                <w:tcFitText/>
                <w:vAlign w:val="center"/>
                <w:hideMark/>
              </w:tcPr>
            </w:tcPrChange>
          </w:tcPr>
          <w:p w14:paraId="705BA698" w14:textId="77777777" w:rsidR="00EF6EE1" w:rsidRPr="00FF6A71" w:rsidRDefault="00EF6EE1">
            <w:pPr>
              <w:spacing w:before="0" w:after="0" w:line="240" w:lineRule="auto"/>
              <w:jc w:val="center"/>
              <w:rPr>
                <w:ins w:id="33252" w:author="pete jones" w:date="2022-01-04T11:06:00Z"/>
                <w:rFonts w:cstheme="minorHAnsi"/>
                <w:sz w:val="16"/>
                <w:szCs w:val="16"/>
              </w:rPr>
              <w:pPrChange w:id="33253" w:author="pete jones" w:date="2022-03-09T08:13:00Z">
                <w:pPr/>
              </w:pPrChange>
            </w:pPr>
            <w:ins w:id="33254" w:author="pete jones" w:date="2022-01-04T11:06:00Z">
              <w:r w:rsidRPr="00AC319B">
                <w:rPr>
                  <w:rFonts w:cstheme="minorHAnsi"/>
                  <w:sz w:val="16"/>
                  <w:szCs w:val="16"/>
                </w:rPr>
                <w:t>x</w:t>
              </w:r>
            </w:ins>
          </w:p>
        </w:tc>
        <w:tc>
          <w:tcPr>
            <w:tcW w:w="450" w:type="dxa"/>
            <w:tcFitText/>
            <w:vAlign w:val="center"/>
            <w:hideMark/>
            <w:tcPrChange w:id="33255" w:author="pete jones" w:date="2022-03-09T08:13:00Z">
              <w:tcPr>
                <w:tcW w:w="450" w:type="dxa"/>
                <w:tcFitText/>
                <w:vAlign w:val="center"/>
                <w:hideMark/>
              </w:tcPr>
            </w:tcPrChange>
          </w:tcPr>
          <w:p w14:paraId="07131905" w14:textId="77777777" w:rsidR="00EF6EE1" w:rsidRPr="00FF6A71" w:rsidRDefault="00EF6EE1">
            <w:pPr>
              <w:spacing w:before="0" w:after="0" w:line="240" w:lineRule="auto"/>
              <w:jc w:val="center"/>
              <w:rPr>
                <w:ins w:id="33256" w:author="pete jones" w:date="2022-01-04T11:06:00Z"/>
                <w:rFonts w:cstheme="minorHAnsi"/>
                <w:sz w:val="16"/>
                <w:szCs w:val="16"/>
              </w:rPr>
              <w:pPrChange w:id="33257" w:author="pete jones" w:date="2022-03-09T08:13:00Z">
                <w:pPr/>
              </w:pPrChange>
            </w:pPr>
          </w:p>
        </w:tc>
        <w:tc>
          <w:tcPr>
            <w:tcW w:w="450" w:type="dxa"/>
            <w:tcFitText/>
            <w:vAlign w:val="center"/>
            <w:hideMark/>
            <w:tcPrChange w:id="33258" w:author="pete jones" w:date="2022-03-09T08:13:00Z">
              <w:tcPr>
                <w:tcW w:w="450" w:type="dxa"/>
                <w:tcFitText/>
                <w:vAlign w:val="center"/>
                <w:hideMark/>
              </w:tcPr>
            </w:tcPrChange>
          </w:tcPr>
          <w:p w14:paraId="02B39BC7" w14:textId="77777777" w:rsidR="00EF6EE1" w:rsidRPr="00FF6A71" w:rsidRDefault="00EF6EE1">
            <w:pPr>
              <w:spacing w:before="0" w:after="0" w:line="240" w:lineRule="auto"/>
              <w:jc w:val="center"/>
              <w:rPr>
                <w:ins w:id="33259" w:author="pete jones" w:date="2022-01-04T11:06:00Z"/>
                <w:rFonts w:cstheme="minorHAnsi"/>
                <w:sz w:val="16"/>
                <w:szCs w:val="16"/>
              </w:rPr>
              <w:pPrChange w:id="33260" w:author="pete jones" w:date="2022-03-09T08:13:00Z">
                <w:pPr/>
              </w:pPrChange>
            </w:pPr>
            <w:ins w:id="33261" w:author="pete jones" w:date="2022-01-04T11:06:00Z">
              <w:r w:rsidRPr="002A5458">
                <w:rPr>
                  <w:rFonts w:cstheme="minorHAnsi"/>
                  <w:spacing w:val="31"/>
                  <w:w w:val="96"/>
                  <w:sz w:val="16"/>
                  <w:szCs w:val="16"/>
                  <w:rPrChange w:id="33262" w:author="pete jones" w:date="2022-03-15T19:17:00Z">
                    <w:rPr>
                      <w:rFonts w:cstheme="minorHAnsi"/>
                      <w:spacing w:val="23"/>
                      <w:sz w:val="16"/>
                      <w:szCs w:val="16"/>
                    </w:rPr>
                  </w:rPrChange>
                </w:rPr>
                <w:t>N</w:t>
              </w:r>
              <w:r w:rsidRPr="002A5458">
                <w:rPr>
                  <w:rFonts w:cstheme="minorHAnsi"/>
                  <w:spacing w:val="1"/>
                  <w:w w:val="96"/>
                  <w:sz w:val="16"/>
                  <w:szCs w:val="16"/>
                  <w:rPrChange w:id="33263" w:author="pete jones" w:date="2022-03-15T19:17:00Z">
                    <w:rPr>
                      <w:rFonts w:cstheme="minorHAnsi"/>
                      <w:spacing w:val="1"/>
                      <w:sz w:val="16"/>
                      <w:szCs w:val="16"/>
                    </w:rPr>
                  </w:rPrChange>
                </w:rPr>
                <w:t>R</w:t>
              </w:r>
            </w:ins>
          </w:p>
        </w:tc>
        <w:tc>
          <w:tcPr>
            <w:tcW w:w="450" w:type="dxa"/>
            <w:tcFitText/>
            <w:vAlign w:val="center"/>
            <w:hideMark/>
            <w:tcPrChange w:id="33264" w:author="pete jones" w:date="2022-03-09T08:13:00Z">
              <w:tcPr>
                <w:tcW w:w="450" w:type="dxa"/>
                <w:tcFitText/>
                <w:vAlign w:val="center"/>
                <w:hideMark/>
              </w:tcPr>
            </w:tcPrChange>
          </w:tcPr>
          <w:p w14:paraId="3F6BD54B" w14:textId="77777777" w:rsidR="00EF6EE1" w:rsidRPr="00FF6A71" w:rsidRDefault="00EF6EE1">
            <w:pPr>
              <w:spacing w:before="0" w:after="0" w:line="240" w:lineRule="auto"/>
              <w:jc w:val="center"/>
              <w:rPr>
                <w:ins w:id="33265" w:author="pete jones" w:date="2022-01-04T11:06:00Z"/>
                <w:rFonts w:cstheme="minorHAnsi"/>
                <w:sz w:val="16"/>
                <w:szCs w:val="16"/>
              </w:rPr>
              <w:pPrChange w:id="33266" w:author="pete jones" w:date="2022-03-09T08:13:00Z">
                <w:pPr/>
              </w:pPrChange>
            </w:pPr>
          </w:p>
        </w:tc>
        <w:tc>
          <w:tcPr>
            <w:tcW w:w="450" w:type="dxa"/>
            <w:tcFitText/>
            <w:vAlign w:val="center"/>
            <w:hideMark/>
            <w:tcPrChange w:id="33267" w:author="pete jones" w:date="2022-03-09T08:13:00Z">
              <w:tcPr>
                <w:tcW w:w="450" w:type="dxa"/>
                <w:tcFitText/>
                <w:vAlign w:val="center"/>
                <w:hideMark/>
              </w:tcPr>
            </w:tcPrChange>
          </w:tcPr>
          <w:p w14:paraId="26E27A56" w14:textId="77777777" w:rsidR="00EF6EE1" w:rsidRPr="00FF6A71" w:rsidRDefault="00EF6EE1">
            <w:pPr>
              <w:spacing w:before="0" w:after="0" w:line="240" w:lineRule="auto"/>
              <w:jc w:val="center"/>
              <w:rPr>
                <w:ins w:id="33268" w:author="pete jones" w:date="2022-01-04T11:06:00Z"/>
                <w:rFonts w:cstheme="minorHAnsi"/>
                <w:sz w:val="16"/>
                <w:szCs w:val="16"/>
              </w:rPr>
              <w:pPrChange w:id="33269" w:author="pete jones" w:date="2022-03-09T08:13:00Z">
                <w:pPr/>
              </w:pPrChange>
            </w:pPr>
          </w:p>
        </w:tc>
        <w:tc>
          <w:tcPr>
            <w:tcW w:w="450" w:type="dxa"/>
            <w:tcFitText/>
            <w:vAlign w:val="center"/>
            <w:hideMark/>
            <w:tcPrChange w:id="33270" w:author="pete jones" w:date="2022-03-09T08:13:00Z">
              <w:tcPr>
                <w:tcW w:w="450" w:type="dxa"/>
                <w:tcFitText/>
                <w:vAlign w:val="center"/>
                <w:hideMark/>
              </w:tcPr>
            </w:tcPrChange>
          </w:tcPr>
          <w:p w14:paraId="597C08C9" w14:textId="77777777" w:rsidR="00EF6EE1" w:rsidRPr="00FF6A71" w:rsidRDefault="00EF6EE1">
            <w:pPr>
              <w:spacing w:before="0" w:after="0" w:line="240" w:lineRule="auto"/>
              <w:jc w:val="center"/>
              <w:rPr>
                <w:ins w:id="33271" w:author="pete jones" w:date="2022-01-04T11:06:00Z"/>
                <w:rFonts w:cstheme="minorHAnsi"/>
                <w:sz w:val="16"/>
                <w:szCs w:val="16"/>
              </w:rPr>
              <w:pPrChange w:id="33272" w:author="pete jones" w:date="2022-03-09T08:13:00Z">
                <w:pPr/>
              </w:pPrChange>
            </w:pPr>
          </w:p>
        </w:tc>
        <w:tc>
          <w:tcPr>
            <w:tcW w:w="450" w:type="dxa"/>
            <w:tcFitText/>
            <w:vAlign w:val="center"/>
            <w:hideMark/>
            <w:tcPrChange w:id="33273" w:author="pete jones" w:date="2022-03-09T08:13:00Z">
              <w:tcPr>
                <w:tcW w:w="450" w:type="dxa"/>
                <w:tcFitText/>
                <w:vAlign w:val="center"/>
                <w:hideMark/>
              </w:tcPr>
            </w:tcPrChange>
          </w:tcPr>
          <w:p w14:paraId="0669F52B" w14:textId="77777777" w:rsidR="00EF6EE1" w:rsidRPr="00FF6A71" w:rsidRDefault="00EF6EE1">
            <w:pPr>
              <w:spacing w:before="0" w:after="0" w:line="240" w:lineRule="auto"/>
              <w:jc w:val="center"/>
              <w:rPr>
                <w:ins w:id="33274" w:author="pete jones" w:date="2022-01-04T11:06:00Z"/>
                <w:rFonts w:cstheme="minorHAnsi"/>
                <w:sz w:val="16"/>
                <w:szCs w:val="16"/>
              </w:rPr>
              <w:pPrChange w:id="33275" w:author="pete jones" w:date="2022-03-09T08:13:00Z">
                <w:pPr/>
              </w:pPrChange>
            </w:pPr>
            <w:ins w:id="33276" w:author="pete jones" w:date="2022-01-04T11:06:00Z">
              <w:r w:rsidRPr="00AC319B">
                <w:rPr>
                  <w:rFonts w:cstheme="minorHAnsi"/>
                  <w:sz w:val="16"/>
                  <w:szCs w:val="16"/>
                </w:rPr>
                <w:t>x</w:t>
              </w:r>
            </w:ins>
          </w:p>
        </w:tc>
        <w:tc>
          <w:tcPr>
            <w:tcW w:w="450" w:type="dxa"/>
            <w:tcFitText/>
            <w:vAlign w:val="center"/>
            <w:hideMark/>
            <w:tcPrChange w:id="33277" w:author="pete jones" w:date="2022-03-09T08:13:00Z">
              <w:tcPr>
                <w:tcW w:w="450" w:type="dxa"/>
                <w:tcFitText/>
                <w:vAlign w:val="center"/>
                <w:hideMark/>
              </w:tcPr>
            </w:tcPrChange>
          </w:tcPr>
          <w:p w14:paraId="29EF268C" w14:textId="77777777" w:rsidR="00EF6EE1" w:rsidRPr="00FF6A71" w:rsidRDefault="00EF6EE1">
            <w:pPr>
              <w:spacing w:before="0" w:after="0" w:line="240" w:lineRule="auto"/>
              <w:jc w:val="center"/>
              <w:rPr>
                <w:ins w:id="33278" w:author="pete jones" w:date="2022-01-04T11:06:00Z"/>
                <w:rFonts w:cstheme="minorHAnsi"/>
                <w:sz w:val="16"/>
                <w:szCs w:val="16"/>
              </w:rPr>
              <w:pPrChange w:id="33279" w:author="pete jones" w:date="2022-03-09T08:13:00Z">
                <w:pPr/>
              </w:pPrChange>
            </w:pPr>
            <w:ins w:id="33280" w:author="pete jones" w:date="2022-01-04T11:06:00Z">
              <w:r w:rsidRPr="002A5458">
                <w:rPr>
                  <w:rFonts w:cstheme="minorHAnsi"/>
                  <w:spacing w:val="31"/>
                  <w:w w:val="96"/>
                  <w:sz w:val="16"/>
                  <w:szCs w:val="16"/>
                  <w:rPrChange w:id="33281" w:author="pete jones" w:date="2022-03-15T19:17:00Z">
                    <w:rPr>
                      <w:rFonts w:cstheme="minorHAnsi"/>
                      <w:spacing w:val="23"/>
                      <w:sz w:val="16"/>
                      <w:szCs w:val="16"/>
                    </w:rPr>
                  </w:rPrChange>
                </w:rPr>
                <w:t>N</w:t>
              </w:r>
              <w:r w:rsidRPr="002A5458">
                <w:rPr>
                  <w:rFonts w:cstheme="minorHAnsi"/>
                  <w:spacing w:val="1"/>
                  <w:w w:val="96"/>
                  <w:sz w:val="16"/>
                  <w:szCs w:val="16"/>
                  <w:rPrChange w:id="33282" w:author="pete jones" w:date="2022-03-15T19:17:00Z">
                    <w:rPr>
                      <w:rFonts w:cstheme="minorHAnsi"/>
                      <w:spacing w:val="1"/>
                      <w:sz w:val="16"/>
                      <w:szCs w:val="16"/>
                    </w:rPr>
                  </w:rPrChange>
                </w:rPr>
                <w:t>R</w:t>
              </w:r>
            </w:ins>
          </w:p>
        </w:tc>
        <w:tc>
          <w:tcPr>
            <w:tcW w:w="450" w:type="dxa"/>
            <w:tcFitText/>
            <w:vAlign w:val="center"/>
            <w:hideMark/>
            <w:tcPrChange w:id="33283" w:author="pete jones" w:date="2022-03-09T08:13:00Z">
              <w:tcPr>
                <w:tcW w:w="450" w:type="dxa"/>
                <w:tcFitText/>
                <w:vAlign w:val="center"/>
                <w:hideMark/>
              </w:tcPr>
            </w:tcPrChange>
          </w:tcPr>
          <w:p w14:paraId="56A69DFA" w14:textId="77777777" w:rsidR="00EF6EE1" w:rsidRPr="00FF6A71" w:rsidRDefault="00EF6EE1">
            <w:pPr>
              <w:spacing w:before="0" w:after="0" w:line="240" w:lineRule="auto"/>
              <w:jc w:val="center"/>
              <w:rPr>
                <w:ins w:id="33284" w:author="pete jones" w:date="2022-01-04T11:06:00Z"/>
                <w:rFonts w:cstheme="minorHAnsi"/>
                <w:sz w:val="16"/>
                <w:szCs w:val="16"/>
              </w:rPr>
              <w:pPrChange w:id="33285" w:author="pete jones" w:date="2022-03-09T08:13:00Z">
                <w:pPr/>
              </w:pPrChange>
            </w:pPr>
          </w:p>
        </w:tc>
        <w:tc>
          <w:tcPr>
            <w:tcW w:w="450" w:type="dxa"/>
            <w:tcFitText/>
            <w:vAlign w:val="center"/>
            <w:hideMark/>
            <w:tcPrChange w:id="33286" w:author="pete jones" w:date="2022-03-09T08:13:00Z">
              <w:tcPr>
                <w:tcW w:w="450" w:type="dxa"/>
                <w:tcFitText/>
                <w:vAlign w:val="center"/>
                <w:hideMark/>
              </w:tcPr>
            </w:tcPrChange>
          </w:tcPr>
          <w:p w14:paraId="510766D9" w14:textId="77777777" w:rsidR="00EF6EE1" w:rsidRPr="00FF6A71" w:rsidRDefault="00EF6EE1">
            <w:pPr>
              <w:spacing w:before="0" w:after="0" w:line="240" w:lineRule="auto"/>
              <w:jc w:val="center"/>
              <w:rPr>
                <w:ins w:id="33287" w:author="pete jones" w:date="2022-01-04T11:06:00Z"/>
                <w:rFonts w:cstheme="minorHAnsi"/>
                <w:sz w:val="16"/>
                <w:szCs w:val="16"/>
              </w:rPr>
              <w:pPrChange w:id="33288" w:author="pete jones" w:date="2022-03-09T08:13:00Z">
                <w:pPr/>
              </w:pPrChange>
            </w:pPr>
          </w:p>
        </w:tc>
        <w:tc>
          <w:tcPr>
            <w:tcW w:w="450" w:type="dxa"/>
            <w:tcFitText/>
            <w:vAlign w:val="center"/>
            <w:hideMark/>
            <w:tcPrChange w:id="33289" w:author="pete jones" w:date="2022-03-09T08:13:00Z">
              <w:tcPr>
                <w:tcW w:w="450" w:type="dxa"/>
                <w:tcFitText/>
                <w:vAlign w:val="center"/>
                <w:hideMark/>
              </w:tcPr>
            </w:tcPrChange>
          </w:tcPr>
          <w:p w14:paraId="2401634F" w14:textId="77777777" w:rsidR="00EF6EE1" w:rsidRPr="00FF6A71" w:rsidRDefault="00EF6EE1">
            <w:pPr>
              <w:spacing w:before="0" w:after="0" w:line="240" w:lineRule="auto"/>
              <w:jc w:val="center"/>
              <w:rPr>
                <w:ins w:id="33290" w:author="pete jones" w:date="2022-01-04T11:06:00Z"/>
                <w:rFonts w:cstheme="minorHAnsi"/>
                <w:sz w:val="16"/>
                <w:szCs w:val="16"/>
              </w:rPr>
              <w:pPrChange w:id="33291" w:author="pete jones" w:date="2022-03-09T08:13:00Z">
                <w:pPr/>
              </w:pPrChange>
            </w:pPr>
          </w:p>
        </w:tc>
        <w:tc>
          <w:tcPr>
            <w:tcW w:w="450" w:type="dxa"/>
            <w:tcFitText/>
            <w:vAlign w:val="center"/>
            <w:hideMark/>
            <w:tcPrChange w:id="33292" w:author="pete jones" w:date="2022-03-09T08:13:00Z">
              <w:tcPr>
                <w:tcW w:w="450" w:type="dxa"/>
                <w:tcFitText/>
                <w:vAlign w:val="center"/>
                <w:hideMark/>
              </w:tcPr>
            </w:tcPrChange>
          </w:tcPr>
          <w:p w14:paraId="644B8452" w14:textId="77777777" w:rsidR="00EF6EE1" w:rsidRPr="00FF6A71" w:rsidRDefault="00EF6EE1">
            <w:pPr>
              <w:spacing w:before="0" w:after="0" w:line="240" w:lineRule="auto"/>
              <w:jc w:val="center"/>
              <w:rPr>
                <w:ins w:id="33293" w:author="pete jones" w:date="2022-01-04T11:06:00Z"/>
                <w:rFonts w:cstheme="minorHAnsi"/>
                <w:sz w:val="16"/>
                <w:szCs w:val="16"/>
              </w:rPr>
              <w:pPrChange w:id="33294" w:author="pete jones" w:date="2022-03-09T08:13:00Z">
                <w:pPr/>
              </w:pPrChange>
            </w:pPr>
            <w:ins w:id="33295" w:author="pete jones" w:date="2022-01-04T11:06:00Z">
              <w:r w:rsidRPr="00AC319B">
                <w:rPr>
                  <w:rFonts w:cstheme="minorHAnsi"/>
                  <w:sz w:val="16"/>
                  <w:szCs w:val="16"/>
                </w:rPr>
                <w:t>x</w:t>
              </w:r>
            </w:ins>
          </w:p>
        </w:tc>
      </w:tr>
      <w:tr w:rsidR="00EF6EE1" w:rsidRPr="00FF6A71" w14:paraId="702BBA21"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296"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297" w:author="pete jones" w:date="2022-01-04T11:06:00Z"/>
          <w:trPrChange w:id="33298" w:author="pete jones" w:date="2022-03-09T08:13:00Z">
            <w:trPr>
              <w:trHeight w:val="300"/>
            </w:trPr>
          </w:trPrChange>
        </w:trPr>
        <w:tc>
          <w:tcPr>
            <w:tcW w:w="471" w:type="dxa"/>
            <w:tcFitText/>
            <w:vAlign w:val="center"/>
            <w:hideMark/>
            <w:tcPrChange w:id="33299" w:author="pete jones" w:date="2022-03-09T08:13:00Z">
              <w:tcPr>
                <w:tcW w:w="471" w:type="dxa"/>
                <w:tcFitText/>
                <w:vAlign w:val="center"/>
                <w:hideMark/>
              </w:tcPr>
            </w:tcPrChange>
          </w:tcPr>
          <w:p w14:paraId="2C9B919D" w14:textId="77777777" w:rsidR="00EF6EE1" w:rsidRPr="00FF6A71" w:rsidRDefault="00EF6EE1">
            <w:pPr>
              <w:spacing w:before="0" w:after="0" w:line="240" w:lineRule="auto"/>
              <w:jc w:val="center"/>
              <w:rPr>
                <w:ins w:id="33300" w:author="pete jones" w:date="2022-01-04T11:06:00Z"/>
                <w:rFonts w:cstheme="minorHAnsi"/>
                <w:sz w:val="16"/>
                <w:szCs w:val="16"/>
              </w:rPr>
              <w:pPrChange w:id="33301" w:author="pete jones" w:date="2022-03-09T08:13:00Z">
                <w:pPr/>
              </w:pPrChange>
            </w:pPr>
            <w:ins w:id="33302" w:author="pete jones" w:date="2022-01-04T11:06:00Z">
              <w:r w:rsidRPr="00FF6A71">
                <w:rPr>
                  <w:rFonts w:cstheme="minorHAnsi"/>
                  <w:sz w:val="16"/>
                  <w:szCs w:val="16"/>
                </w:rPr>
                <w:t>112</w:t>
              </w:r>
            </w:ins>
          </w:p>
        </w:tc>
        <w:tc>
          <w:tcPr>
            <w:tcW w:w="449" w:type="dxa"/>
            <w:tcFitText/>
            <w:vAlign w:val="center"/>
            <w:hideMark/>
            <w:tcPrChange w:id="33303" w:author="pete jones" w:date="2022-03-09T08:13:00Z">
              <w:tcPr>
                <w:tcW w:w="449" w:type="dxa"/>
                <w:tcFitText/>
                <w:vAlign w:val="center"/>
                <w:hideMark/>
              </w:tcPr>
            </w:tcPrChange>
          </w:tcPr>
          <w:p w14:paraId="672E11FE" w14:textId="77777777" w:rsidR="00EF6EE1" w:rsidRPr="00FF6A71" w:rsidRDefault="00EF6EE1">
            <w:pPr>
              <w:spacing w:before="0" w:after="0" w:line="240" w:lineRule="auto"/>
              <w:jc w:val="center"/>
              <w:rPr>
                <w:ins w:id="33304" w:author="pete jones" w:date="2022-01-04T11:06:00Z"/>
                <w:rFonts w:cstheme="minorHAnsi"/>
                <w:sz w:val="16"/>
                <w:szCs w:val="16"/>
              </w:rPr>
              <w:pPrChange w:id="33305" w:author="pete jones" w:date="2022-03-09T08:13:00Z">
                <w:pPr/>
              </w:pPrChange>
            </w:pPr>
          </w:p>
        </w:tc>
        <w:tc>
          <w:tcPr>
            <w:tcW w:w="449" w:type="dxa"/>
            <w:tcFitText/>
            <w:vAlign w:val="center"/>
            <w:hideMark/>
            <w:tcPrChange w:id="33306" w:author="pete jones" w:date="2022-03-09T08:13:00Z">
              <w:tcPr>
                <w:tcW w:w="449" w:type="dxa"/>
                <w:tcFitText/>
                <w:vAlign w:val="center"/>
                <w:hideMark/>
              </w:tcPr>
            </w:tcPrChange>
          </w:tcPr>
          <w:p w14:paraId="6D7534EE" w14:textId="77777777" w:rsidR="00EF6EE1" w:rsidRPr="00FF6A71" w:rsidRDefault="00EF6EE1">
            <w:pPr>
              <w:spacing w:before="0" w:after="0" w:line="240" w:lineRule="auto"/>
              <w:jc w:val="center"/>
              <w:rPr>
                <w:ins w:id="33307" w:author="pete jones" w:date="2022-01-04T11:06:00Z"/>
                <w:rFonts w:cstheme="minorHAnsi"/>
                <w:sz w:val="16"/>
                <w:szCs w:val="16"/>
              </w:rPr>
              <w:pPrChange w:id="33308" w:author="pete jones" w:date="2022-03-09T08:13:00Z">
                <w:pPr/>
              </w:pPrChange>
            </w:pPr>
          </w:p>
        </w:tc>
        <w:tc>
          <w:tcPr>
            <w:tcW w:w="449" w:type="dxa"/>
            <w:tcFitText/>
            <w:vAlign w:val="center"/>
            <w:hideMark/>
            <w:tcPrChange w:id="33309" w:author="pete jones" w:date="2022-03-09T08:13:00Z">
              <w:tcPr>
                <w:tcW w:w="449" w:type="dxa"/>
                <w:tcFitText/>
                <w:vAlign w:val="center"/>
                <w:hideMark/>
              </w:tcPr>
            </w:tcPrChange>
          </w:tcPr>
          <w:p w14:paraId="447C91BC" w14:textId="77777777" w:rsidR="00EF6EE1" w:rsidRPr="00FF6A71" w:rsidRDefault="00EF6EE1">
            <w:pPr>
              <w:spacing w:before="0" w:after="0" w:line="240" w:lineRule="auto"/>
              <w:jc w:val="center"/>
              <w:rPr>
                <w:ins w:id="33310" w:author="pete jones" w:date="2022-01-04T11:06:00Z"/>
                <w:rFonts w:cstheme="minorHAnsi"/>
                <w:sz w:val="16"/>
                <w:szCs w:val="16"/>
              </w:rPr>
              <w:pPrChange w:id="33311" w:author="pete jones" w:date="2022-03-09T08:13:00Z">
                <w:pPr/>
              </w:pPrChange>
            </w:pPr>
            <w:ins w:id="33312" w:author="pete jones" w:date="2022-01-04T11:06:00Z">
              <w:r w:rsidRPr="00AC319B">
                <w:rPr>
                  <w:rFonts w:cstheme="minorHAnsi"/>
                  <w:sz w:val="16"/>
                  <w:szCs w:val="16"/>
                </w:rPr>
                <w:t>x</w:t>
              </w:r>
            </w:ins>
          </w:p>
        </w:tc>
        <w:tc>
          <w:tcPr>
            <w:tcW w:w="449" w:type="dxa"/>
            <w:tcFitText/>
            <w:vAlign w:val="center"/>
            <w:hideMark/>
            <w:tcPrChange w:id="33313" w:author="pete jones" w:date="2022-03-09T08:13:00Z">
              <w:tcPr>
                <w:tcW w:w="449" w:type="dxa"/>
                <w:tcFitText/>
                <w:vAlign w:val="center"/>
                <w:hideMark/>
              </w:tcPr>
            </w:tcPrChange>
          </w:tcPr>
          <w:p w14:paraId="79EFBC20" w14:textId="77777777" w:rsidR="00EF6EE1" w:rsidRPr="00FF6A71" w:rsidRDefault="00EF6EE1">
            <w:pPr>
              <w:spacing w:before="0" w:after="0" w:line="240" w:lineRule="auto"/>
              <w:jc w:val="center"/>
              <w:rPr>
                <w:ins w:id="33314" w:author="pete jones" w:date="2022-01-04T11:06:00Z"/>
                <w:rFonts w:cstheme="minorHAnsi"/>
                <w:sz w:val="16"/>
                <w:szCs w:val="16"/>
              </w:rPr>
              <w:pPrChange w:id="33315" w:author="pete jones" w:date="2022-03-09T08:13:00Z">
                <w:pPr/>
              </w:pPrChange>
            </w:pPr>
          </w:p>
        </w:tc>
        <w:tc>
          <w:tcPr>
            <w:tcW w:w="449" w:type="dxa"/>
            <w:tcFitText/>
            <w:vAlign w:val="center"/>
            <w:hideMark/>
            <w:tcPrChange w:id="33316" w:author="pete jones" w:date="2022-03-09T08:13:00Z">
              <w:tcPr>
                <w:tcW w:w="449" w:type="dxa"/>
                <w:tcFitText/>
                <w:vAlign w:val="center"/>
                <w:hideMark/>
              </w:tcPr>
            </w:tcPrChange>
          </w:tcPr>
          <w:p w14:paraId="7D1107DD" w14:textId="77777777" w:rsidR="00EF6EE1" w:rsidRPr="00FF6A71" w:rsidRDefault="00EF6EE1">
            <w:pPr>
              <w:spacing w:before="0" w:after="0" w:line="240" w:lineRule="auto"/>
              <w:jc w:val="center"/>
              <w:rPr>
                <w:ins w:id="33317" w:author="pete jones" w:date="2022-01-04T11:06:00Z"/>
                <w:rFonts w:cstheme="minorHAnsi"/>
                <w:sz w:val="16"/>
                <w:szCs w:val="16"/>
              </w:rPr>
              <w:pPrChange w:id="33318" w:author="pete jones" w:date="2022-03-09T08:13:00Z">
                <w:pPr/>
              </w:pPrChange>
            </w:pPr>
            <w:ins w:id="33319" w:author="pete jones" w:date="2022-01-04T11:06:00Z">
              <w:r w:rsidRPr="00FF6A71">
                <w:rPr>
                  <w:rFonts w:cstheme="minorHAnsi"/>
                  <w:w w:val="87"/>
                  <w:sz w:val="16"/>
                  <w:szCs w:val="16"/>
                </w:rPr>
                <w:t>13</w:t>
              </w:r>
              <w:r w:rsidRPr="00FF6A71">
                <w:rPr>
                  <w:rFonts w:cstheme="minorHAnsi"/>
                  <w:spacing w:val="1"/>
                  <w:w w:val="87"/>
                  <w:sz w:val="16"/>
                  <w:szCs w:val="16"/>
                </w:rPr>
                <w:t>6</w:t>
              </w:r>
            </w:ins>
          </w:p>
        </w:tc>
        <w:tc>
          <w:tcPr>
            <w:tcW w:w="450" w:type="dxa"/>
            <w:tcFitText/>
            <w:vAlign w:val="center"/>
            <w:hideMark/>
            <w:tcPrChange w:id="33320" w:author="pete jones" w:date="2022-03-09T08:13:00Z">
              <w:tcPr>
                <w:tcW w:w="450" w:type="dxa"/>
                <w:tcFitText/>
                <w:vAlign w:val="center"/>
                <w:hideMark/>
              </w:tcPr>
            </w:tcPrChange>
          </w:tcPr>
          <w:p w14:paraId="1167AD63" w14:textId="77777777" w:rsidR="00EF6EE1" w:rsidRPr="00FF6A71" w:rsidRDefault="00EF6EE1">
            <w:pPr>
              <w:spacing w:before="0" w:after="0" w:line="240" w:lineRule="auto"/>
              <w:jc w:val="center"/>
              <w:rPr>
                <w:ins w:id="33321" w:author="pete jones" w:date="2022-01-04T11:06:00Z"/>
                <w:rFonts w:cstheme="minorHAnsi"/>
                <w:sz w:val="16"/>
                <w:szCs w:val="16"/>
              </w:rPr>
              <w:pPrChange w:id="33322" w:author="pete jones" w:date="2022-03-09T08:13:00Z">
                <w:pPr/>
              </w:pPrChange>
            </w:pPr>
            <w:ins w:id="33323" w:author="pete jones" w:date="2022-01-04T11:06:00Z">
              <w:r w:rsidRPr="00AC319B">
                <w:rPr>
                  <w:rFonts w:cstheme="minorHAnsi"/>
                  <w:sz w:val="16"/>
                  <w:szCs w:val="16"/>
                </w:rPr>
                <w:t>x</w:t>
              </w:r>
            </w:ins>
          </w:p>
        </w:tc>
        <w:tc>
          <w:tcPr>
            <w:tcW w:w="450" w:type="dxa"/>
            <w:tcFitText/>
            <w:vAlign w:val="center"/>
            <w:hideMark/>
            <w:tcPrChange w:id="33324" w:author="pete jones" w:date="2022-03-09T08:13:00Z">
              <w:tcPr>
                <w:tcW w:w="450" w:type="dxa"/>
                <w:tcFitText/>
                <w:vAlign w:val="center"/>
                <w:hideMark/>
              </w:tcPr>
            </w:tcPrChange>
          </w:tcPr>
          <w:p w14:paraId="51736B6E" w14:textId="77777777" w:rsidR="00EF6EE1" w:rsidRPr="00FF6A71" w:rsidRDefault="00EF6EE1">
            <w:pPr>
              <w:spacing w:before="0" w:after="0" w:line="240" w:lineRule="auto"/>
              <w:jc w:val="center"/>
              <w:rPr>
                <w:ins w:id="33325" w:author="pete jones" w:date="2022-01-04T11:06:00Z"/>
                <w:rFonts w:cstheme="minorHAnsi"/>
                <w:sz w:val="16"/>
                <w:szCs w:val="16"/>
              </w:rPr>
              <w:pPrChange w:id="33326" w:author="pete jones" w:date="2022-03-09T08:13:00Z">
                <w:pPr/>
              </w:pPrChange>
            </w:pPr>
          </w:p>
        </w:tc>
        <w:tc>
          <w:tcPr>
            <w:tcW w:w="450" w:type="dxa"/>
            <w:tcFitText/>
            <w:vAlign w:val="center"/>
            <w:hideMark/>
            <w:tcPrChange w:id="33327" w:author="pete jones" w:date="2022-03-09T08:13:00Z">
              <w:tcPr>
                <w:tcW w:w="450" w:type="dxa"/>
                <w:tcFitText/>
                <w:vAlign w:val="center"/>
                <w:hideMark/>
              </w:tcPr>
            </w:tcPrChange>
          </w:tcPr>
          <w:p w14:paraId="53ED4B34" w14:textId="77777777" w:rsidR="00EF6EE1" w:rsidRPr="00FF6A71" w:rsidRDefault="00EF6EE1">
            <w:pPr>
              <w:spacing w:before="0" w:after="0" w:line="240" w:lineRule="auto"/>
              <w:jc w:val="center"/>
              <w:rPr>
                <w:ins w:id="33328" w:author="pete jones" w:date="2022-01-04T11:06:00Z"/>
                <w:rFonts w:cstheme="minorHAnsi"/>
                <w:sz w:val="16"/>
                <w:szCs w:val="16"/>
              </w:rPr>
              <w:pPrChange w:id="33329" w:author="pete jones" w:date="2022-03-09T08:13:00Z">
                <w:pPr/>
              </w:pPrChange>
            </w:pPr>
          </w:p>
        </w:tc>
        <w:tc>
          <w:tcPr>
            <w:tcW w:w="450" w:type="dxa"/>
            <w:tcFitText/>
            <w:vAlign w:val="center"/>
            <w:hideMark/>
            <w:tcPrChange w:id="33330" w:author="pete jones" w:date="2022-03-09T08:13:00Z">
              <w:tcPr>
                <w:tcW w:w="450" w:type="dxa"/>
                <w:tcFitText/>
                <w:vAlign w:val="center"/>
                <w:hideMark/>
              </w:tcPr>
            </w:tcPrChange>
          </w:tcPr>
          <w:p w14:paraId="516AE77A" w14:textId="77777777" w:rsidR="00EF6EE1" w:rsidRPr="00FF6A71" w:rsidRDefault="00EF6EE1">
            <w:pPr>
              <w:spacing w:before="0" w:after="0" w:line="240" w:lineRule="auto"/>
              <w:jc w:val="center"/>
              <w:rPr>
                <w:ins w:id="33331" w:author="pete jones" w:date="2022-01-04T11:06:00Z"/>
                <w:rFonts w:cstheme="minorHAnsi"/>
                <w:sz w:val="16"/>
                <w:szCs w:val="16"/>
              </w:rPr>
              <w:pPrChange w:id="33332" w:author="pete jones" w:date="2022-03-09T08:13:00Z">
                <w:pPr/>
              </w:pPrChange>
            </w:pPr>
          </w:p>
        </w:tc>
        <w:tc>
          <w:tcPr>
            <w:tcW w:w="450" w:type="dxa"/>
            <w:tcFitText/>
            <w:vAlign w:val="center"/>
            <w:hideMark/>
            <w:tcPrChange w:id="33333" w:author="pete jones" w:date="2022-03-09T08:13:00Z">
              <w:tcPr>
                <w:tcW w:w="450" w:type="dxa"/>
                <w:tcFitText/>
                <w:vAlign w:val="center"/>
                <w:hideMark/>
              </w:tcPr>
            </w:tcPrChange>
          </w:tcPr>
          <w:p w14:paraId="0D3F0824" w14:textId="77777777" w:rsidR="00EF6EE1" w:rsidRPr="00FF6A71" w:rsidRDefault="00EF6EE1">
            <w:pPr>
              <w:spacing w:before="0" w:after="0" w:line="240" w:lineRule="auto"/>
              <w:jc w:val="center"/>
              <w:rPr>
                <w:ins w:id="33334" w:author="pete jones" w:date="2022-01-04T11:06:00Z"/>
                <w:rFonts w:cstheme="minorHAnsi"/>
                <w:sz w:val="16"/>
                <w:szCs w:val="16"/>
              </w:rPr>
              <w:pPrChange w:id="33335" w:author="pete jones" w:date="2022-03-09T08:13:00Z">
                <w:pPr/>
              </w:pPrChange>
            </w:pPr>
            <w:ins w:id="33336" w:author="pete jones" w:date="2022-01-04T11:06:00Z">
              <w:r w:rsidRPr="00FF6A71">
                <w:rPr>
                  <w:rFonts w:cstheme="minorHAnsi"/>
                  <w:spacing w:val="51"/>
                  <w:sz w:val="16"/>
                  <w:szCs w:val="16"/>
                </w:rPr>
                <w:t>6</w:t>
              </w:r>
              <w:r w:rsidRPr="00FF6A71">
                <w:rPr>
                  <w:rFonts w:cstheme="minorHAnsi"/>
                  <w:spacing w:val="1"/>
                  <w:sz w:val="16"/>
                  <w:szCs w:val="16"/>
                </w:rPr>
                <w:t>4</w:t>
              </w:r>
            </w:ins>
          </w:p>
        </w:tc>
        <w:tc>
          <w:tcPr>
            <w:tcW w:w="450" w:type="dxa"/>
            <w:tcFitText/>
            <w:vAlign w:val="center"/>
            <w:hideMark/>
            <w:tcPrChange w:id="33337" w:author="pete jones" w:date="2022-03-09T08:13:00Z">
              <w:tcPr>
                <w:tcW w:w="450" w:type="dxa"/>
                <w:tcFitText/>
                <w:vAlign w:val="center"/>
                <w:hideMark/>
              </w:tcPr>
            </w:tcPrChange>
          </w:tcPr>
          <w:p w14:paraId="4628183B" w14:textId="77777777" w:rsidR="00EF6EE1" w:rsidRPr="00FF6A71" w:rsidRDefault="00EF6EE1">
            <w:pPr>
              <w:spacing w:before="0" w:after="0" w:line="240" w:lineRule="auto"/>
              <w:jc w:val="center"/>
              <w:rPr>
                <w:ins w:id="33338" w:author="pete jones" w:date="2022-01-04T11:06:00Z"/>
                <w:rFonts w:cstheme="minorHAnsi"/>
                <w:sz w:val="16"/>
                <w:szCs w:val="16"/>
              </w:rPr>
              <w:pPrChange w:id="33339" w:author="pete jones" w:date="2022-03-09T08:13:00Z">
                <w:pPr/>
              </w:pPrChange>
            </w:pPr>
          </w:p>
        </w:tc>
        <w:tc>
          <w:tcPr>
            <w:tcW w:w="450" w:type="dxa"/>
            <w:tcFitText/>
            <w:vAlign w:val="center"/>
            <w:hideMark/>
            <w:tcPrChange w:id="33340" w:author="pete jones" w:date="2022-03-09T08:13:00Z">
              <w:tcPr>
                <w:tcW w:w="450" w:type="dxa"/>
                <w:tcFitText/>
                <w:vAlign w:val="center"/>
                <w:hideMark/>
              </w:tcPr>
            </w:tcPrChange>
          </w:tcPr>
          <w:p w14:paraId="0B367065" w14:textId="77777777" w:rsidR="00EF6EE1" w:rsidRPr="00FF6A71" w:rsidRDefault="00EF6EE1">
            <w:pPr>
              <w:spacing w:before="0" w:after="0" w:line="240" w:lineRule="auto"/>
              <w:jc w:val="center"/>
              <w:rPr>
                <w:ins w:id="33341" w:author="pete jones" w:date="2022-01-04T11:06:00Z"/>
                <w:rFonts w:cstheme="minorHAnsi"/>
                <w:sz w:val="16"/>
                <w:szCs w:val="16"/>
              </w:rPr>
              <w:pPrChange w:id="33342" w:author="pete jones" w:date="2022-03-09T08:13:00Z">
                <w:pPr/>
              </w:pPrChange>
            </w:pPr>
            <w:ins w:id="33343" w:author="pete jones" w:date="2022-01-04T11:06:00Z">
              <w:r w:rsidRPr="00AC319B">
                <w:rPr>
                  <w:rFonts w:cstheme="minorHAnsi"/>
                  <w:sz w:val="16"/>
                  <w:szCs w:val="16"/>
                </w:rPr>
                <w:t>x</w:t>
              </w:r>
            </w:ins>
          </w:p>
        </w:tc>
        <w:tc>
          <w:tcPr>
            <w:tcW w:w="450" w:type="dxa"/>
            <w:tcFitText/>
            <w:vAlign w:val="center"/>
            <w:hideMark/>
            <w:tcPrChange w:id="33344" w:author="pete jones" w:date="2022-03-09T08:13:00Z">
              <w:tcPr>
                <w:tcW w:w="450" w:type="dxa"/>
                <w:tcFitText/>
                <w:vAlign w:val="center"/>
                <w:hideMark/>
              </w:tcPr>
            </w:tcPrChange>
          </w:tcPr>
          <w:p w14:paraId="428287D1" w14:textId="77777777" w:rsidR="00EF6EE1" w:rsidRPr="00FF6A71" w:rsidRDefault="00EF6EE1">
            <w:pPr>
              <w:spacing w:before="0" w:after="0" w:line="240" w:lineRule="auto"/>
              <w:jc w:val="center"/>
              <w:rPr>
                <w:ins w:id="33345" w:author="pete jones" w:date="2022-01-04T11:06:00Z"/>
                <w:rFonts w:cstheme="minorHAnsi"/>
                <w:sz w:val="16"/>
                <w:szCs w:val="16"/>
              </w:rPr>
              <w:pPrChange w:id="33346" w:author="pete jones" w:date="2022-03-09T08:13:00Z">
                <w:pPr/>
              </w:pPrChange>
            </w:pPr>
          </w:p>
        </w:tc>
        <w:tc>
          <w:tcPr>
            <w:tcW w:w="450" w:type="dxa"/>
            <w:tcFitText/>
            <w:vAlign w:val="center"/>
            <w:hideMark/>
            <w:tcPrChange w:id="33347" w:author="pete jones" w:date="2022-03-09T08:13:00Z">
              <w:tcPr>
                <w:tcW w:w="450" w:type="dxa"/>
                <w:tcFitText/>
                <w:vAlign w:val="center"/>
                <w:hideMark/>
              </w:tcPr>
            </w:tcPrChange>
          </w:tcPr>
          <w:p w14:paraId="24A12E73" w14:textId="77777777" w:rsidR="00EF6EE1" w:rsidRPr="00FF6A71" w:rsidRDefault="00EF6EE1">
            <w:pPr>
              <w:spacing w:before="0" w:after="0" w:line="240" w:lineRule="auto"/>
              <w:jc w:val="center"/>
              <w:rPr>
                <w:ins w:id="33348" w:author="pete jones" w:date="2022-01-04T11:06:00Z"/>
                <w:rFonts w:cstheme="minorHAnsi"/>
                <w:sz w:val="16"/>
                <w:szCs w:val="16"/>
              </w:rPr>
              <w:pPrChange w:id="33349" w:author="pete jones" w:date="2022-03-09T08:13:00Z">
                <w:pPr/>
              </w:pPrChange>
            </w:pPr>
          </w:p>
        </w:tc>
        <w:tc>
          <w:tcPr>
            <w:tcW w:w="450" w:type="dxa"/>
            <w:tcFitText/>
            <w:vAlign w:val="center"/>
            <w:hideMark/>
            <w:tcPrChange w:id="33350" w:author="pete jones" w:date="2022-03-09T08:13:00Z">
              <w:tcPr>
                <w:tcW w:w="450" w:type="dxa"/>
                <w:tcFitText/>
                <w:vAlign w:val="center"/>
                <w:hideMark/>
              </w:tcPr>
            </w:tcPrChange>
          </w:tcPr>
          <w:p w14:paraId="567FBD3B" w14:textId="77777777" w:rsidR="00EF6EE1" w:rsidRPr="00FF6A71" w:rsidRDefault="00EF6EE1">
            <w:pPr>
              <w:spacing w:before="0" w:after="0" w:line="240" w:lineRule="auto"/>
              <w:jc w:val="center"/>
              <w:rPr>
                <w:ins w:id="33351" w:author="pete jones" w:date="2022-01-04T11:06:00Z"/>
                <w:rFonts w:cstheme="minorHAnsi"/>
                <w:sz w:val="16"/>
                <w:szCs w:val="16"/>
              </w:rPr>
              <w:pPrChange w:id="33352" w:author="pete jones" w:date="2022-03-09T08:13:00Z">
                <w:pPr/>
              </w:pPrChange>
            </w:pPr>
            <w:ins w:id="33353" w:author="pete jones" w:date="2022-01-04T11:06:00Z">
              <w:r w:rsidRPr="00FF6A71">
                <w:rPr>
                  <w:rFonts w:cstheme="minorHAnsi"/>
                  <w:w w:val="87"/>
                  <w:sz w:val="16"/>
                  <w:szCs w:val="16"/>
                </w:rPr>
                <w:t>13</w:t>
              </w:r>
              <w:r w:rsidRPr="00FF6A71">
                <w:rPr>
                  <w:rFonts w:cstheme="minorHAnsi"/>
                  <w:spacing w:val="2"/>
                  <w:w w:val="87"/>
                  <w:sz w:val="16"/>
                  <w:szCs w:val="16"/>
                </w:rPr>
                <w:t>6</w:t>
              </w:r>
            </w:ins>
          </w:p>
        </w:tc>
        <w:tc>
          <w:tcPr>
            <w:tcW w:w="450" w:type="dxa"/>
            <w:tcFitText/>
            <w:vAlign w:val="center"/>
            <w:hideMark/>
            <w:tcPrChange w:id="33354" w:author="pete jones" w:date="2022-03-09T08:13:00Z">
              <w:tcPr>
                <w:tcW w:w="450" w:type="dxa"/>
                <w:tcFitText/>
                <w:vAlign w:val="center"/>
                <w:hideMark/>
              </w:tcPr>
            </w:tcPrChange>
          </w:tcPr>
          <w:p w14:paraId="7D8B56E6" w14:textId="77777777" w:rsidR="00EF6EE1" w:rsidRPr="00FF6A71" w:rsidRDefault="00EF6EE1">
            <w:pPr>
              <w:spacing w:before="0" w:after="0" w:line="240" w:lineRule="auto"/>
              <w:jc w:val="center"/>
              <w:rPr>
                <w:ins w:id="33355" w:author="pete jones" w:date="2022-01-04T11:06:00Z"/>
                <w:rFonts w:cstheme="minorHAnsi"/>
                <w:sz w:val="16"/>
                <w:szCs w:val="16"/>
              </w:rPr>
              <w:pPrChange w:id="33356" w:author="pete jones" w:date="2022-03-09T08:13:00Z">
                <w:pPr/>
              </w:pPrChange>
            </w:pPr>
            <w:ins w:id="33357" w:author="pete jones" w:date="2022-01-04T11:06:00Z">
              <w:r w:rsidRPr="00AC319B">
                <w:rPr>
                  <w:rFonts w:cstheme="minorHAnsi"/>
                  <w:sz w:val="16"/>
                  <w:szCs w:val="16"/>
                </w:rPr>
                <w:t>x</w:t>
              </w:r>
            </w:ins>
          </w:p>
        </w:tc>
        <w:tc>
          <w:tcPr>
            <w:tcW w:w="450" w:type="dxa"/>
            <w:tcFitText/>
            <w:vAlign w:val="center"/>
            <w:hideMark/>
            <w:tcPrChange w:id="33358" w:author="pete jones" w:date="2022-03-09T08:13:00Z">
              <w:tcPr>
                <w:tcW w:w="450" w:type="dxa"/>
                <w:tcFitText/>
                <w:vAlign w:val="center"/>
                <w:hideMark/>
              </w:tcPr>
            </w:tcPrChange>
          </w:tcPr>
          <w:p w14:paraId="6591A6EB" w14:textId="77777777" w:rsidR="00EF6EE1" w:rsidRPr="00FF6A71" w:rsidRDefault="00EF6EE1">
            <w:pPr>
              <w:spacing w:before="0" w:after="0" w:line="240" w:lineRule="auto"/>
              <w:jc w:val="center"/>
              <w:rPr>
                <w:ins w:id="33359" w:author="pete jones" w:date="2022-01-04T11:06:00Z"/>
                <w:rFonts w:cstheme="minorHAnsi"/>
                <w:sz w:val="16"/>
                <w:szCs w:val="16"/>
              </w:rPr>
              <w:pPrChange w:id="33360" w:author="pete jones" w:date="2022-03-09T08:13:00Z">
                <w:pPr/>
              </w:pPrChange>
            </w:pPr>
          </w:p>
        </w:tc>
        <w:tc>
          <w:tcPr>
            <w:tcW w:w="450" w:type="dxa"/>
            <w:tcFitText/>
            <w:vAlign w:val="center"/>
            <w:hideMark/>
            <w:tcPrChange w:id="33361" w:author="pete jones" w:date="2022-03-09T08:13:00Z">
              <w:tcPr>
                <w:tcW w:w="450" w:type="dxa"/>
                <w:tcFitText/>
                <w:vAlign w:val="center"/>
                <w:hideMark/>
              </w:tcPr>
            </w:tcPrChange>
          </w:tcPr>
          <w:p w14:paraId="1FBD7ED5" w14:textId="77777777" w:rsidR="00EF6EE1" w:rsidRPr="00FF6A71" w:rsidRDefault="00EF6EE1">
            <w:pPr>
              <w:spacing w:before="0" w:after="0" w:line="240" w:lineRule="auto"/>
              <w:jc w:val="center"/>
              <w:rPr>
                <w:ins w:id="33362" w:author="pete jones" w:date="2022-01-04T11:06:00Z"/>
                <w:rFonts w:cstheme="minorHAnsi"/>
                <w:sz w:val="16"/>
                <w:szCs w:val="16"/>
              </w:rPr>
              <w:pPrChange w:id="33363" w:author="pete jones" w:date="2022-03-09T08:13:00Z">
                <w:pPr/>
              </w:pPrChange>
            </w:pPr>
          </w:p>
        </w:tc>
        <w:tc>
          <w:tcPr>
            <w:tcW w:w="450" w:type="dxa"/>
            <w:tcFitText/>
            <w:vAlign w:val="center"/>
            <w:hideMark/>
            <w:tcPrChange w:id="33364" w:author="pete jones" w:date="2022-03-09T08:13:00Z">
              <w:tcPr>
                <w:tcW w:w="450" w:type="dxa"/>
                <w:tcFitText/>
                <w:vAlign w:val="center"/>
                <w:hideMark/>
              </w:tcPr>
            </w:tcPrChange>
          </w:tcPr>
          <w:p w14:paraId="43B775B7" w14:textId="77777777" w:rsidR="00EF6EE1" w:rsidRPr="00FF6A71" w:rsidRDefault="00EF6EE1">
            <w:pPr>
              <w:spacing w:before="0" w:after="0" w:line="240" w:lineRule="auto"/>
              <w:jc w:val="center"/>
              <w:rPr>
                <w:ins w:id="33365" w:author="pete jones" w:date="2022-01-04T11:06:00Z"/>
                <w:rFonts w:cstheme="minorHAnsi"/>
                <w:sz w:val="16"/>
                <w:szCs w:val="16"/>
              </w:rPr>
              <w:pPrChange w:id="33366" w:author="pete jones" w:date="2022-03-09T08:13:00Z">
                <w:pPr/>
              </w:pPrChange>
            </w:pPr>
          </w:p>
        </w:tc>
      </w:tr>
      <w:tr w:rsidR="00EF6EE1" w:rsidRPr="00FF6A71" w14:paraId="61ABE9E9"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367"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368" w:author="pete jones" w:date="2022-01-04T11:06:00Z"/>
          <w:trPrChange w:id="33369" w:author="pete jones" w:date="2022-03-09T08:13:00Z">
            <w:trPr>
              <w:trHeight w:val="300"/>
            </w:trPr>
          </w:trPrChange>
        </w:trPr>
        <w:tc>
          <w:tcPr>
            <w:tcW w:w="471" w:type="dxa"/>
            <w:tcFitText/>
            <w:vAlign w:val="center"/>
            <w:hideMark/>
            <w:tcPrChange w:id="33370" w:author="pete jones" w:date="2022-03-09T08:13:00Z">
              <w:tcPr>
                <w:tcW w:w="471" w:type="dxa"/>
                <w:tcFitText/>
                <w:vAlign w:val="center"/>
                <w:hideMark/>
              </w:tcPr>
            </w:tcPrChange>
          </w:tcPr>
          <w:p w14:paraId="58907D39" w14:textId="77777777" w:rsidR="00EF6EE1" w:rsidRPr="00FF6A71" w:rsidRDefault="00EF6EE1">
            <w:pPr>
              <w:spacing w:before="0" w:after="0" w:line="240" w:lineRule="auto"/>
              <w:jc w:val="center"/>
              <w:rPr>
                <w:ins w:id="33371" w:author="pete jones" w:date="2022-01-04T11:06:00Z"/>
                <w:rFonts w:cstheme="minorHAnsi"/>
                <w:sz w:val="16"/>
                <w:szCs w:val="16"/>
              </w:rPr>
              <w:pPrChange w:id="33372" w:author="pete jones" w:date="2022-03-09T08:13:00Z">
                <w:pPr/>
              </w:pPrChange>
            </w:pPr>
            <w:ins w:id="33373" w:author="pete jones" w:date="2022-01-04T11:06:00Z">
              <w:r w:rsidRPr="00FF6A71">
                <w:rPr>
                  <w:rFonts w:cstheme="minorHAnsi"/>
                  <w:spacing w:val="72"/>
                  <w:sz w:val="16"/>
                  <w:szCs w:val="16"/>
                </w:rPr>
                <w:t>9</w:t>
              </w:r>
              <w:r w:rsidRPr="00FF6A71">
                <w:rPr>
                  <w:rFonts w:cstheme="minorHAnsi"/>
                  <w:spacing w:val="1"/>
                  <w:sz w:val="16"/>
                  <w:szCs w:val="16"/>
                </w:rPr>
                <w:t>6</w:t>
              </w:r>
            </w:ins>
          </w:p>
        </w:tc>
        <w:tc>
          <w:tcPr>
            <w:tcW w:w="449" w:type="dxa"/>
            <w:tcFitText/>
            <w:vAlign w:val="center"/>
            <w:hideMark/>
            <w:tcPrChange w:id="33374" w:author="pete jones" w:date="2022-03-09T08:13:00Z">
              <w:tcPr>
                <w:tcW w:w="449" w:type="dxa"/>
                <w:tcFitText/>
                <w:vAlign w:val="center"/>
                <w:hideMark/>
              </w:tcPr>
            </w:tcPrChange>
          </w:tcPr>
          <w:p w14:paraId="3A20C9A7" w14:textId="77777777" w:rsidR="00EF6EE1" w:rsidRPr="00FF6A71" w:rsidRDefault="00EF6EE1">
            <w:pPr>
              <w:spacing w:before="0" w:after="0" w:line="240" w:lineRule="auto"/>
              <w:jc w:val="center"/>
              <w:rPr>
                <w:ins w:id="33375" w:author="pete jones" w:date="2022-01-04T11:06:00Z"/>
                <w:rFonts w:cstheme="minorHAnsi"/>
                <w:sz w:val="16"/>
                <w:szCs w:val="16"/>
              </w:rPr>
              <w:pPrChange w:id="33376" w:author="pete jones" w:date="2022-03-09T08:13:00Z">
                <w:pPr/>
              </w:pPrChange>
            </w:pPr>
          </w:p>
        </w:tc>
        <w:tc>
          <w:tcPr>
            <w:tcW w:w="449" w:type="dxa"/>
            <w:tcFitText/>
            <w:vAlign w:val="center"/>
            <w:hideMark/>
            <w:tcPrChange w:id="33377" w:author="pete jones" w:date="2022-03-09T08:13:00Z">
              <w:tcPr>
                <w:tcW w:w="449" w:type="dxa"/>
                <w:tcFitText/>
                <w:vAlign w:val="center"/>
                <w:hideMark/>
              </w:tcPr>
            </w:tcPrChange>
          </w:tcPr>
          <w:p w14:paraId="16E4CC42" w14:textId="77777777" w:rsidR="00EF6EE1" w:rsidRPr="00FF6A71" w:rsidRDefault="00EF6EE1">
            <w:pPr>
              <w:spacing w:before="0" w:after="0" w:line="240" w:lineRule="auto"/>
              <w:jc w:val="center"/>
              <w:rPr>
                <w:ins w:id="33378" w:author="pete jones" w:date="2022-01-04T11:06:00Z"/>
                <w:rFonts w:cstheme="minorHAnsi"/>
                <w:sz w:val="16"/>
                <w:szCs w:val="16"/>
              </w:rPr>
              <w:pPrChange w:id="33379" w:author="pete jones" w:date="2022-03-09T08:13:00Z">
                <w:pPr/>
              </w:pPrChange>
            </w:pPr>
            <w:ins w:id="33380" w:author="pete jones" w:date="2022-01-04T11:06:00Z">
              <w:r w:rsidRPr="00AC319B">
                <w:rPr>
                  <w:rFonts w:cstheme="minorHAnsi"/>
                  <w:sz w:val="16"/>
                  <w:szCs w:val="16"/>
                </w:rPr>
                <w:t>x</w:t>
              </w:r>
            </w:ins>
          </w:p>
        </w:tc>
        <w:tc>
          <w:tcPr>
            <w:tcW w:w="449" w:type="dxa"/>
            <w:tcFitText/>
            <w:vAlign w:val="center"/>
            <w:hideMark/>
            <w:tcPrChange w:id="33381" w:author="pete jones" w:date="2022-03-09T08:13:00Z">
              <w:tcPr>
                <w:tcW w:w="449" w:type="dxa"/>
                <w:tcFitText/>
                <w:vAlign w:val="center"/>
                <w:hideMark/>
              </w:tcPr>
            </w:tcPrChange>
          </w:tcPr>
          <w:p w14:paraId="627CC97B" w14:textId="77777777" w:rsidR="00EF6EE1" w:rsidRPr="00FF6A71" w:rsidRDefault="00EF6EE1">
            <w:pPr>
              <w:spacing w:before="0" w:after="0" w:line="240" w:lineRule="auto"/>
              <w:jc w:val="center"/>
              <w:rPr>
                <w:ins w:id="33382" w:author="pete jones" w:date="2022-01-04T11:06:00Z"/>
                <w:rFonts w:cstheme="minorHAnsi"/>
                <w:sz w:val="16"/>
                <w:szCs w:val="16"/>
              </w:rPr>
              <w:pPrChange w:id="33383" w:author="pete jones" w:date="2022-03-09T08:13:00Z">
                <w:pPr/>
              </w:pPrChange>
            </w:pPr>
          </w:p>
        </w:tc>
        <w:tc>
          <w:tcPr>
            <w:tcW w:w="449" w:type="dxa"/>
            <w:tcFitText/>
            <w:vAlign w:val="center"/>
            <w:hideMark/>
            <w:tcPrChange w:id="33384" w:author="pete jones" w:date="2022-03-09T08:13:00Z">
              <w:tcPr>
                <w:tcW w:w="449" w:type="dxa"/>
                <w:tcFitText/>
                <w:vAlign w:val="center"/>
                <w:hideMark/>
              </w:tcPr>
            </w:tcPrChange>
          </w:tcPr>
          <w:p w14:paraId="684A54CA" w14:textId="77777777" w:rsidR="00EF6EE1" w:rsidRPr="00FF6A71" w:rsidRDefault="00EF6EE1">
            <w:pPr>
              <w:spacing w:before="0" w:after="0" w:line="240" w:lineRule="auto"/>
              <w:jc w:val="center"/>
              <w:rPr>
                <w:ins w:id="33385" w:author="pete jones" w:date="2022-01-04T11:06:00Z"/>
                <w:rFonts w:cstheme="minorHAnsi"/>
                <w:sz w:val="16"/>
                <w:szCs w:val="16"/>
              </w:rPr>
              <w:pPrChange w:id="33386" w:author="pete jones" w:date="2022-03-09T08:13:00Z">
                <w:pPr/>
              </w:pPrChange>
            </w:pPr>
          </w:p>
        </w:tc>
        <w:tc>
          <w:tcPr>
            <w:tcW w:w="449" w:type="dxa"/>
            <w:tcFitText/>
            <w:vAlign w:val="center"/>
            <w:hideMark/>
            <w:tcPrChange w:id="33387" w:author="pete jones" w:date="2022-03-09T08:13:00Z">
              <w:tcPr>
                <w:tcW w:w="449" w:type="dxa"/>
                <w:tcFitText/>
                <w:vAlign w:val="center"/>
                <w:hideMark/>
              </w:tcPr>
            </w:tcPrChange>
          </w:tcPr>
          <w:p w14:paraId="06A3B2D0" w14:textId="77777777" w:rsidR="00EF6EE1" w:rsidRPr="00FF6A71" w:rsidRDefault="00EF6EE1">
            <w:pPr>
              <w:spacing w:before="0" w:after="0" w:line="240" w:lineRule="auto"/>
              <w:jc w:val="center"/>
              <w:rPr>
                <w:ins w:id="33388" w:author="pete jones" w:date="2022-01-04T11:06:00Z"/>
                <w:rFonts w:cstheme="minorHAnsi"/>
                <w:sz w:val="16"/>
                <w:szCs w:val="16"/>
              </w:rPr>
              <w:pPrChange w:id="33389" w:author="pete jones" w:date="2022-03-09T08:13:00Z">
                <w:pPr/>
              </w:pPrChange>
            </w:pPr>
            <w:ins w:id="33390" w:author="pete jones" w:date="2022-01-04T11:06:00Z">
              <w:r w:rsidRPr="00FF6A71">
                <w:rPr>
                  <w:rFonts w:cstheme="minorHAnsi"/>
                  <w:spacing w:val="50"/>
                  <w:sz w:val="16"/>
                  <w:szCs w:val="16"/>
                </w:rPr>
                <w:t>7</w:t>
              </w:r>
              <w:r w:rsidRPr="00FF6A71">
                <w:rPr>
                  <w:rFonts w:cstheme="minorHAnsi"/>
                  <w:spacing w:val="1"/>
                  <w:sz w:val="16"/>
                  <w:szCs w:val="16"/>
                </w:rPr>
                <w:t>5</w:t>
              </w:r>
            </w:ins>
          </w:p>
        </w:tc>
        <w:tc>
          <w:tcPr>
            <w:tcW w:w="450" w:type="dxa"/>
            <w:tcFitText/>
            <w:vAlign w:val="center"/>
            <w:hideMark/>
            <w:tcPrChange w:id="33391" w:author="pete jones" w:date="2022-03-09T08:13:00Z">
              <w:tcPr>
                <w:tcW w:w="450" w:type="dxa"/>
                <w:tcFitText/>
                <w:vAlign w:val="center"/>
                <w:hideMark/>
              </w:tcPr>
            </w:tcPrChange>
          </w:tcPr>
          <w:p w14:paraId="510F787A" w14:textId="77777777" w:rsidR="00EF6EE1" w:rsidRPr="00FF6A71" w:rsidRDefault="00EF6EE1">
            <w:pPr>
              <w:spacing w:before="0" w:after="0" w:line="240" w:lineRule="auto"/>
              <w:jc w:val="center"/>
              <w:rPr>
                <w:ins w:id="33392" w:author="pete jones" w:date="2022-01-04T11:06:00Z"/>
                <w:rFonts w:cstheme="minorHAnsi"/>
                <w:sz w:val="16"/>
                <w:szCs w:val="16"/>
              </w:rPr>
              <w:pPrChange w:id="33393" w:author="pete jones" w:date="2022-03-09T08:13:00Z">
                <w:pPr/>
              </w:pPrChange>
            </w:pPr>
            <w:ins w:id="33394" w:author="pete jones" w:date="2022-01-04T11:06:00Z">
              <w:r w:rsidRPr="00AC319B">
                <w:rPr>
                  <w:rFonts w:cstheme="minorHAnsi"/>
                  <w:sz w:val="16"/>
                  <w:szCs w:val="16"/>
                </w:rPr>
                <w:t>x</w:t>
              </w:r>
            </w:ins>
          </w:p>
        </w:tc>
        <w:tc>
          <w:tcPr>
            <w:tcW w:w="450" w:type="dxa"/>
            <w:tcFitText/>
            <w:vAlign w:val="center"/>
            <w:hideMark/>
            <w:tcPrChange w:id="33395" w:author="pete jones" w:date="2022-03-09T08:13:00Z">
              <w:tcPr>
                <w:tcW w:w="450" w:type="dxa"/>
                <w:tcFitText/>
                <w:vAlign w:val="center"/>
                <w:hideMark/>
              </w:tcPr>
            </w:tcPrChange>
          </w:tcPr>
          <w:p w14:paraId="598DD2E2" w14:textId="77777777" w:rsidR="00EF6EE1" w:rsidRPr="00FF6A71" w:rsidRDefault="00EF6EE1">
            <w:pPr>
              <w:spacing w:before="0" w:after="0" w:line="240" w:lineRule="auto"/>
              <w:jc w:val="center"/>
              <w:rPr>
                <w:ins w:id="33396" w:author="pete jones" w:date="2022-01-04T11:06:00Z"/>
                <w:rFonts w:cstheme="minorHAnsi"/>
                <w:sz w:val="16"/>
                <w:szCs w:val="16"/>
              </w:rPr>
              <w:pPrChange w:id="33397" w:author="pete jones" w:date="2022-03-09T08:13:00Z">
                <w:pPr/>
              </w:pPrChange>
            </w:pPr>
          </w:p>
        </w:tc>
        <w:tc>
          <w:tcPr>
            <w:tcW w:w="450" w:type="dxa"/>
            <w:tcFitText/>
            <w:vAlign w:val="center"/>
            <w:hideMark/>
            <w:tcPrChange w:id="33398" w:author="pete jones" w:date="2022-03-09T08:13:00Z">
              <w:tcPr>
                <w:tcW w:w="450" w:type="dxa"/>
                <w:tcFitText/>
                <w:vAlign w:val="center"/>
                <w:hideMark/>
              </w:tcPr>
            </w:tcPrChange>
          </w:tcPr>
          <w:p w14:paraId="30E01DE4" w14:textId="77777777" w:rsidR="00EF6EE1" w:rsidRPr="00FF6A71" w:rsidRDefault="00EF6EE1">
            <w:pPr>
              <w:spacing w:before="0" w:after="0" w:line="240" w:lineRule="auto"/>
              <w:jc w:val="center"/>
              <w:rPr>
                <w:ins w:id="33399" w:author="pete jones" w:date="2022-01-04T11:06:00Z"/>
                <w:rFonts w:cstheme="minorHAnsi"/>
                <w:sz w:val="16"/>
                <w:szCs w:val="16"/>
              </w:rPr>
              <w:pPrChange w:id="33400" w:author="pete jones" w:date="2022-03-09T08:13:00Z">
                <w:pPr/>
              </w:pPrChange>
            </w:pPr>
          </w:p>
        </w:tc>
        <w:tc>
          <w:tcPr>
            <w:tcW w:w="450" w:type="dxa"/>
            <w:tcFitText/>
            <w:vAlign w:val="center"/>
            <w:hideMark/>
            <w:tcPrChange w:id="33401" w:author="pete jones" w:date="2022-03-09T08:13:00Z">
              <w:tcPr>
                <w:tcW w:w="450" w:type="dxa"/>
                <w:tcFitText/>
                <w:vAlign w:val="center"/>
                <w:hideMark/>
              </w:tcPr>
            </w:tcPrChange>
          </w:tcPr>
          <w:p w14:paraId="20E77BFC" w14:textId="77777777" w:rsidR="00EF6EE1" w:rsidRPr="00FF6A71" w:rsidRDefault="00EF6EE1">
            <w:pPr>
              <w:spacing w:before="0" w:after="0" w:line="240" w:lineRule="auto"/>
              <w:jc w:val="center"/>
              <w:rPr>
                <w:ins w:id="33402" w:author="pete jones" w:date="2022-01-04T11:06:00Z"/>
                <w:rFonts w:cstheme="minorHAnsi"/>
                <w:sz w:val="16"/>
                <w:szCs w:val="16"/>
              </w:rPr>
              <w:pPrChange w:id="33403" w:author="pete jones" w:date="2022-03-09T08:13:00Z">
                <w:pPr/>
              </w:pPrChange>
            </w:pPr>
          </w:p>
        </w:tc>
        <w:tc>
          <w:tcPr>
            <w:tcW w:w="450" w:type="dxa"/>
            <w:tcFitText/>
            <w:vAlign w:val="center"/>
            <w:hideMark/>
            <w:tcPrChange w:id="33404" w:author="pete jones" w:date="2022-03-09T08:13:00Z">
              <w:tcPr>
                <w:tcW w:w="450" w:type="dxa"/>
                <w:tcFitText/>
                <w:vAlign w:val="center"/>
                <w:hideMark/>
              </w:tcPr>
            </w:tcPrChange>
          </w:tcPr>
          <w:p w14:paraId="6B8C4950" w14:textId="77777777" w:rsidR="00EF6EE1" w:rsidRPr="00FF6A71" w:rsidRDefault="00EF6EE1">
            <w:pPr>
              <w:spacing w:before="0" w:after="0" w:line="240" w:lineRule="auto"/>
              <w:jc w:val="center"/>
              <w:rPr>
                <w:ins w:id="33405" w:author="pete jones" w:date="2022-01-04T11:06:00Z"/>
                <w:rFonts w:cstheme="minorHAnsi"/>
                <w:sz w:val="16"/>
                <w:szCs w:val="16"/>
              </w:rPr>
              <w:pPrChange w:id="33406" w:author="pete jones" w:date="2022-03-09T08:13:00Z">
                <w:pPr/>
              </w:pPrChange>
            </w:pPr>
            <w:ins w:id="33407" w:author="pete jones" w:date="2022-01-04T11:06:00Z">
              <w:r w:rsidRPr="00FF6A71">
                <w:rPr>
                  <w:rFonts w:cstheme="minorHAnsi"/>
                  <w:spacing w:val="51"/>
                  <w:sz w:val="16"/>
                  <w:szCs w:val="16"/>
                </w:rPr>
                <w:t>8</w:t>
              </w:r>
              <w:r w:rsidRPr="00FF6A71">
                <w:rPr>
                  <w:rFonts w:cstheme="minorHAnsi"/>
                  <w:spacing w:val="1"/>
                  <w:sz w:val="16"/>
                  <w:szCs w:val="16"/>
                </w:rPr>
                <w:t>4</w:t>
              </w:r>
            </w:ins>
          </w:p>
        </w:tc>
        <w:tc>
          <w:tcPr>
            <w:tcW w:w="450" w:type="dxa"/>
            <w:tcFitText/>
            <w:vAlign w:val="center"/>
            <w:hideMark/>
            <w:tcPrChange w:id="33408" w:author="pete jones" w:date="2022-03-09T08:13:00Z">
              <w:tcPr>
                <w:tcW w:w="450" w:type="dxa"/>
                <w:tcFitText/>
                <w:vAlign w:val="center"/>
                <w:hideMark/>
              </w:tcPr>
            </w:tcPrChange>
          </w:tcPr>
          <w:p w14:paraId="7FE568EF" w14:textId="77777777" w:rsidR="00EF6EE1" w:rsidRPr="00FF6A71" w:rsidRDefault="00EF6EE1">
            <w:pPr>
              <w:spacing w:before="0" w:after="0" w:line="240" w:lineRule="auto"/>
              <w:jc w:val="center"/>
              <w:rPr>
                <w:ins w:id="33409" w:author="pete jones" w:date="2022-01-04T11:06:00Z"/>
                <w:rFonts w:cstheme="minorHAnsi"/>
                <w:sz w:val="16"/>
                <w:szCs w:val="16"/>
              </w:rPr>
              <w:pPrChange w:id="33410" w:author="pete jones" w:date="2022-03-09T08:13:00Z">
                <w:pPr/>
              </w:pPrChange>
            </w:pPr>
            <w:ins w:id="33411" w:author="pete jones" w:date="2022-01-04T11:06:00Z">
              <w:r w:rsidRPr="00AC319B">
                <w:rPr>
                  <w:rFonts w:cstheme="minorHAnsi"/>
                  <w:sz w:val="16"/>
                  <w:szCs w:val="16"/>
                </w:rPr>
                <w:t>x</w:t>
              </w:r>
            </w:ins>
          </w:p>
        </w:tc>
        <w:tc>
          <w:tcPr>
            <w:tcW w:w="450" w:type="dxa"/>
            <w:tcFitText/>
            <w:vAlign w:val="center"/>
            <w:hideMark/>
            <w:tcPrChange w:id="33412" w:author="pete jones" w:date="2022-03-09T08:13:00Z">
              <w:tcPr>
                <w:tcW w:w="450" w:type="dxa"/>
                <w:tcFitText/>
                <w:vAlign w:val="center"/>
                <w:hideMark/>
              </w:tcPr>
            </w:tcPrChange>
          </w:tcPr>
          <w:p w14:paraId="1EF7A82A" w14:textId="77777777" w:rsidR="00EF6EE1" w:rsidRPr="00FF6A71" w:rsidRDefault="00EF6EE1">
            <w:pPr>
              <w:spacing w:before="0" w:after="0" w:line="240" w:lineRule="auto"/>
              <w:jc w:val="center"/>
              <w:rPr>
                <w:ins w:id="33413" w:author="pete jones" w:date="2022-01-04T11:06:00Z"/>
                <w:rFonts w:cstheme="minorHAnsi"/>
                <w:sz w:val="16"/>
                <w:szCs w:val="16"/>
              </w:rPr>
              <w:pPrChange w:id="33414" w:author="pete jones" w:date="2022-03-09T08:13:00Z">
                <w:pPr/>
              </w:pPrChange>
            </w:pPr>
          </w:p>
        </w:tc>
        <w:tc>
          <w:tcPr>
            <w:tcW w:w="450" w:type="dxa"/>
            <w:tcFitText/>
            <w:vAlign w:val="center"/>
            <w:hideMark/>
            <w:tcPrChange w:id="33415" w:author="pete jones" w:date="2022-03-09T08:13:00Z">
              <w:tcPr>
                <w:tcW w:w="450" w:type="dxa"/>
                <w:tcFitText/>
                <w:vAlign w:val="center"/>
                <w:hideMark/>
              </w:tcPr>
            </w:tcPrChange>
          </w:tcPr>
          <w:p w14:paraId="1DFB192B" w14:textId="77777777" w:rsidR="00EF6EE1" w:rsidRPr="00FF6A71" w:rsidRDefault="00EF6EE1">
            <w:pPr>
              <w:spacing w:before="0" w:after="0" w:line="240" w:lineRule="auto"/>
              <w:jc w:val="center"/>
              <w:rPr>
                <w:ins w:id="33416" w:author="pete jones" w:date="2022-01-04T11:06:00Z"/>
                <w:rFonts w:cstheme="minorHAnsi"/>
                <w:sz w:val="16"/>
                <w:szCs w:val="16"/>
              </w:rPr>
              <w:pPrChange w:id="33417" w:author="pete jones" w:date="2022-03-09T08:13:00Z">
                <w:pPr/>
              </w:pPrChange>
            </w:pPr>
          </w:p>
        </w:tc>
        <w:tc>
          <w:tcPr>
            <w:tcW w:w="450" w:type="dxa"/>
            <w:tcFitText/>
            <w:vAlign w:val="center"/>
            <w:hideMark/>
            <w:tcPrChange w:id="33418" w:author="pete jones" w:date="2022-03-09T08:13:00Z">
              <w:tcPr>
                <w:tcW w:w="450" w:type="dxa"/>
                <w:tcFitText/>
                <w:vAlign w:val="center"/>
                <w:hideMark/>
              </w:tcPr>
            </w:tcPrChange>
          </w:tcPr>
          <w:p w14:paraId="45014C28" w14:textId="77777777" w:rsidR="00EF6EE1" w:rsidRPr="00FF6A71" w:rsidRDefault="00EF6EE1">
            <w:pPr>
              <w:spacing w:before="0" w:after="0" w:line="240" w:lineRule="auto"/>
              <w:jc w:val="center"/>
              <w:rPr>
                <w:ins w:id="33419" w:author="pete jones" w:date="2022-01-04T11:06:00Z"/>
                <w:rFonts w:cstheme="minorHAnsi"/>
                <w:sz w:val="16"/>
                <w:szCs w:val="16"/>
              </w:rPr>
              <w:pPrChange w:id="33420" w:author="pete jones" w:date="2022-03-09T08:13:00Z">
                <w:pPr/>
              </w:pPrChange>
            </w:pPr>
          </w:p>
        </w:tc>
        <w:tc>
          <w:tcPr>
            <w:tcW w:w="450" w:type="dxa"/>
            <w:tcFitText/>
            <w:vAlign w:val="center"/>
            <w:hideMark/>
            <w:tcPrChange w:id="33421" w:author="pete jones" w:date="2022-03-09T08:13:00Z">
              <w:tcPr>
                <w:tcW w:w="450" w:type="dxa"/>
                <w:tcFitText/>
                <w:vAlign w:val="center"/>
                <w:hideMark/>
              </w:tcPr>
            </w:tcPrChange>
          </w:tcPr>
          <w:p w14:paraId="5DD36396" w14:textId="77777777" w:rsidR="00EF6EE1" w:rsidRPr="00FF6A71" w:rsidRDefault="00EF6EE1">
            <w:pPr>
              <w:spacing w:before="0" w:after="0" w:line="240" w:lineRule="auto"/>
              <w:jc w:val="center"/>
              <w:rPr>
                <w:ins w:id="33422" w:author="pete jones" w:date="2022-01-04T11:06:00Z"/>
                <w:rFonts w:cstheme="minorHAnsi"/>
                <w:sz w:val="16"/>
                <w:szCs w:val="16"/>
              </w:rPr>
              <w:pPrChange w:id="33423" w:author="pete jones" w:date="2022-03-09T08:13:00Z">
                <w:pPr/>
              </w:pPrChange>
            </w:pPr>
            <w:ins w:id="33424" w:author="pete jones" w:date="2022-01-04T11:06:00Z">
              <w:r w:rsidRPr="00FF6A71">
                <w:rPr>
                  <w:rFonts w:cstheme="minorHAnsi"/>
                  <w:w w:val="87"/>
                  <w:sz w:val="16"/>
                  <w:szCs w:val="16"/>
                </w:rPr>
                <w:t>10</w:t>
              </w:r>
              <w:r w:rsidRPr="00FF6A71">
                <w:rPr>
                  <w:rFonts w:cstheme="minorHAnsi"/>
                  <w:spacing w:val="2"/>
                  <w:w w:val="87"/>
                  <w:sz w:val="16"/>
                  <w:szCs w:val="16"/>
                </w:rPr>
                <w:t>0</w:t>
              </w:r>
            </w:ins>
          </w:p>
        </w:tc>
        <w:tc>
          <w:tcPr>
            <w:tcW w:w="450" w:type="dxa"/>
            <w:tcFitText/>
            <w:vAlign w:val="center"/>
            <w:hideMark/>
            <w:tcPrChange w:id="33425" w:author="pete jones" w:date="2022-03-09T08:13:00Z">
              <w:tcPr>
                <w:tcW w:w="450" w:type="dxa"/>
                <w:tcFitText/>
                <w:vAlign w:val="center"/>
                <w:hideMark/>
              </w:tcPr>
            </w:tcPrChange>
          </w:tcPr>
          <w:p w14:paraId="11A04F28" w14:textId="77777777" w:rsidR="00EF6EE1" w:rsidRPr="00FF6A71" w:rsidRDefault="00EF6EE1">
            <w:pPr>
              <w:spacing w:before="0" w:after="0" w:line="240" w:lineRule="auto"/>
              <w:jc w:val="center"/>
              <w:rPr>
                <w:ins w:id="33426" w:author="pete jones" w:date="2022-01-04T11:06:00Z"/>
                <w:rFonts w:cstheme="minorHAnsi"/>
                <w:sz w:val="16"/>
                <w:szCs w:val="16"/>
              </w:rPr>
              <w:pPrChange w:id="33427" w:author="pete jones" w:date="2022-03-09T08:13:00Z">
                <w:pPr/>
              </w:pPrChange>
            </w:pPr>
            <w:ins w:id="33428" w:author="pete jones" w:date="2022-01-04T11:06:00Z">
              <w:r w:rsidRPr="00AC319B">
                <w:rPr>
                  <w:rFonts w:cstheme="minorHAnsi"/>
                  <w:sz w:val="16"/>
                  <w:szCs w:val="16"/>
                </w:rPr>
                <w:t>x</w:t>
              </w:r>
            </w:ins>
          </w:p>
        </w:tc>
        <w:tc>
          <w:tcPr>
            <w:tcW w:w="450" w:type="dxa"/>
            <w:tcFitText/>
            <w:vAlign w:val="center"/>
            <w:hideMark/>
            <w:tcPrChange w:id="33429" w:author="pete jones" w:date="2022-03-09T08:13:00Z">
              <w:tcPr>
                <w:tcW w:w="450" w:type="dxa"/>
                <w:tcFitText/>
                <w:vAlign w:val="center"/>
                <w:hideMark/>
              </w:tcPr>
            </w:tcPrChange>
          </w:tcPr>
          <w:p w14:paraId="4E0966F4" w14:textId="77777777" w:rsidR="00EF6EE1" w:rsidRPr="00FF6A71" w:rsidRDefault="00EF6EE1">
            <w:pPr>
              <w:spacing w:before="0" w:after="0" w:line="240" w:lineRule="auto"/>
              <w:jc w:val="center"/>
              <w:rPr>
                <w:ins w:id="33430" w:author="pete jones" w:date="2022-01-04T11:06:00Z"/>
                <w:rFonts w:cstheme="minorHAnsi"/>
                <w:sz w:val="16"/>
                <w:szCs w:val="16"/>
              </w:rPr>
              <w:pPrChange w:id="33431" w:author="pete jones" w:date="2022-03-09T08:13:00Z">
                <w:pPr/>
              </w:pPrChange>
            </w:pPr>
          </w:p>
        </w:tc>
        <w:tc>
          <w:tcPr>
            <w:tcW w:w="450" w:type="dxa"/>
            <w:tcFitText/>
            <w:vAlign w:val="center"/>
            <w:hideMark/>
            <w:tcPrChange w:id="33432" w:author="pete jones" w:date="2022-03-09T08:13:00Z">
              <w:tcPr>
                <w:tcW w:w="450" w:type="dxa"/>
                <w:tcFitText/>
                <w:vAlign w:val="center"/>
                <w:hideMark/>
              </w:tcPr>
            </w:tcPrChange>
          </w:tcPr>
          <w:p w14:paraId="59BF8C09" w14:textId="77777777" w:rsidR="00EF6EE1" w:rsidRPr="00FF6A71" w:rsidRDefault="00EF6EE1">
            <w:pPr>
              <w:spacing w:before="0" w:after="0" w:line="240" w:lineRule="auto"/>
              <w:jc w:val="center"/>
              <w:rPr>
                <w:ins w:id="33433" w:author="pete jones" w:date="2022-01-04T11:06:00Z"/>
                <w:rFonts w:cstheme="minorHAnsi"/>
                <w:sz w:val="16"/>
                <w:szCs w:val="16"/>
              </w:rPr>
              <w:pPrChange w:id="33434" w:author="pete jones" w:date="2022-03-09T08:13:00Z">
                <w:pPr/>
              </w:pPrChange>
            </w:pPr>
          </w:p>
        </w:tc>
        <w:tc>
          <w:tcPr>
            <w:tcW w:w="450" w:type="dxa"/>
            <w:tcFitText/>
            <w:vAlign w:val="center"/>
            <w:hideMark/>
            <w:tcPrChange w:id="33435" w:author="pete jones" w:date="2022-03-09T08:13:00Z">
              <w:tcPr>
                <w:tcW w:w="450" w:type="dxa"/>
                <w:tcFitText/>
                <w:vAlign w:val="center"/>
                <w:hideMark/>
              </w:tcPr>
            </w:tcPrChange>
          </w:tcPr>
          <w:p w14:paraId="246C169A" w14:textId="77777777" w:rsidR="00EF6EE1" w:rsidRPr="00FF6A71" w:rsidRDefault="00EF6EE1">
            <w:pPr>
              <w:spacing w:before="0" w:after="0" w:line="240" w:lineRule="auto"/>
              <w:jc w:val="center"/>
              <w:rPr>
                <w:ins w:id="33436" w:author="pete jones" w:date="2022-01-04T11:06:00Z"/>
                <w:rFonts w:cstheme="minorHAnsi"/>
                <w:sz w:val="16"/>
                <w:szCs w:val="16"/>
              </w:rPr>
              <w:pPrChange w:id="33437" w:author="pete jones" w:date="2022-03-09T08:13:00Z">
                <w:pPr/>
              </w:pPrChange>
            </w:pPr>
          </w:p>
        </w:tc>
      </w:tr>
      <w:tr w:rsidR="00EF6EE1" w:rsidRPr="00FF6A71" w14:paraId="5F7D3886"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438"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439" w:author="pete jones" w:date="2022-01-04T11:06:00Z"/>
          <w:trPrChange w:id="33440" w:author="pete jones" w:date="2022-03-09T08:13:00Z">
            <w:trPr>
              <w:trHeight w:val="300"/>
            </w:trPr>
          </w:trPrChange>
        </w:trPr>
        <w:tc>
          <w:tcPr>
            <w:tcW w:w="471" w:type="dxa"/>
            <w:tcFitText/>
            <w:vAlign w:val="center"/>
            <w:hideMark/>
            <w:tcPrChange w:id="33441" w:author="pete jones" w:date="2022-03-09T08:13:00Z">
              <w:tcPr>
                <w:tcW w:w="471" w:type="dxa"/>
                <w:tcFitText/>
                <w:vAlign w:val="center"/>
                <w:hideMark/>
              </w:tcPr>
            </w:tcPrChange>
          </w:tcPr>
          <w:p w14:paraId="1B3972ED" w14:textId="77777777" w:rsidR="00EF6EE1" w:rsidRPr="00FF6A71" w:rsidRDefault="00EF6EE1">
            <w:pPr>
              <w:spacing w:before="0" w:after="0" w:line="240" w:lineRule="auto"/>
              <w:jc w:val="center"/>
              <w:rPr>
                <w:ins w:id="33442" w:author="pete jones" w:date="2022-01-04T11:06:00Z"/>
                <w:rFonts w:cstheme="minorHAnsi"/>
                <w:sz w:val="16"/>
                <w:szCs w:val="16"/>
              </w:rPr>
              <w:pPrChange w:id="33443" w:author="pete jones" w:date="2022-03-09T08:13:00Z">
                <w:pPr/>
              </w:pPrChange>
            </w:pPr>
            <w:ins w:id="33444" w:author="pete jones" w:date="2022-01-04T11:06:00Z">
              <w:r w:rsidRPr="00AC319B">
                <w:rPr>
                  <w:rFonts w:cstheme="minorHAnsi"/>
                  <w:sz w:val="16"/>
                  <w:szCs w:val="16"/>
                </w:rPr>
                <w:t>0</w:t>
              </w:r>
            </w:ins>
          </w:p>
        </w:tc>
        <w:tc>
          <w:tcPr>
            <w:tcW w:w="449" w:type="dxa"/>
            <w:tcFitText/>
            <w:vAlign w:val="center"/>
            <w:hideMark/>
            <w:tcPrChange w:id="33445" w:author="pete jones" w:date="2022-03-09T08:13:00Z">
              <w:tcPr>
                <w:tcW w:w="449" w:type="dxa"/>
                <w:tcFitText/>
                <w:vAlign w:val="center"/>
                <w:hideMark/>
              </w:tcPr>
            </w:tcPrChange>
          </w:tcPr>
          <w:p w14:paraId="05FABB6D" w14:textId="77777777" w:rsidR="00EF6EE1" w:rsidRPr="00FF6A71" w:rsidRDefault="00EF6EE1">
            <w:pPr>
              <w:spacing w:before="0" w:after="0" w:line="240" w:lineRule="auto"/>
              <w:jc w:val="center"/>
              <w:rPr>
                <w:ins w:id="33446" w:author="pete jones" w:date="2022-01-04T11:06:00Z"/>
                <w:rFonts w:cstheme="minorHAnsi"/>
                <w:sz w:val="16"/>
                <w:szCs w:val="16"/>
              </w:rPr>
              <w:pPrChange w:id="33447" w:author="pete jones" w:date="2022-03-09T08:13:00Z">
                <w:pPr/>
              </w:pPrChange>
            </w:pPr>
          </w:p>
        </w:tc>
        <w:tc>
          <w:tcPr>
            <w:tcW w:w="449" w:type="dxa"/>
            <w:tcFitText/>
            <w:vAlign w:val="center"/>
            <w:hideMark/>
            <w:tcPrChange w:id="33448" w:author="pete jones" w:date="2022-03-09T08:13:00Z">
              <w:tcPr>
                <w:tcW w:w="449" w:type="dxa"/>
                <w:tcFitText/>
                <w:vAlign w:val="center"/>
                <w:hideMark/>
              </w:tcPr>
            </w:tcPrChange>
          </w:tcPr>
          <w:p w14:paraId="7EF50974" w14:textId="77777777" w:rsidR="00EF6EE1" w:rsidRPr="00FF6A71" w:rsidRDefault="00EF6EE1">
            <w:pPr>
              <w:spacing w:before="0" w:after="0" w:line="240" w:lineRule="auto"/>
              <w:jc w:val="center"/>
              <w:rPr>
                <w:ins w:id="33449" w:author="pete jones" w:date="2022-01-04T11:06:00Z"/>
                <w:rFonts w:cstheme="minorHAnsi"/>
                <w:sz w:val="16"/>
                <w:szCs w:val="16"/>
              </w:rPr>
              <w:pPrChange w:id="33450" w:author="pete jones" w:date="2022-03-09T08:13:00Z">
                <w:pPr/>
              </w:pPrChange>
            </w:pPr>
            <w:ins w:id="33451" w:author="pete jones" w:date="2022-01-04T11:06:00Z">
              <w:r w:rsidRPr="00AC319B">
                <w:rPr>
                  <w:rFonts w:cstheme="minorHAnsi"/>
                  <w:sz w:val="16"/>
                  <w:szCs w:val="16"/>
                </w:rPr>
                <w:t>x</w:t>
              </w:r>
            </w:ins>
          </w:p>
        </w:tc>
        <w:tc>
          <w:tcPr>
            <w:tcW w:w="449" w:type="dxa"/>
            <w:tcFitText/>
            <w:vAlign w:val="center"/>
            <w:hideMark/>
            <w:tcPrChange w:id="33452" w:author="pete jones" w:date="2022-03-09T08:13:00Z">
              <w:tcPr>
                <w:tcW w:w="449" w:type="dxa"/>
                <w:tcFitText/>
                <w:vAlign w:val="center"/>
                <w:hideMark/>
              </w:tcPr>
            </w:tcPrChange>
          </w:tcPr>
          <w:p w14:paraId="1978A493" w14:textId="77777777" w:rsidR="00EF6EE1" w:rsidRPr="00FF6A71" w:rsidRDefault="00EF6EE1">
            <w:pPr>
              <w:spacing w:before="0" w:after="0" w:line="240" w:lineRule="auto"/>
              <w:jc w:val="center"/>
              <w:rPr>
                <w:ins w:id="33453" w:author="pete jones" w:date="2022-01-04T11:06:00Z"/>
                <w:rFonts w:cstheme="minorHAnsi"/>
                <w:sz w:val="16"/>
                <w:szCs w:val="16"/>
              </w:rPr>
              <w:pPrChange w:id="33454" w:author="pete jones" w:date="2022-03-09T08:13:00Z">
                <w:pPr/>
              </w:pPrChange>
            </w:pPr>
          </w:p>
        </w:tc>
        <w:tc>
          <w:tcPr>
            <w:tcW w:w="449" w:type="dxa"/>
            <w:tcFitText/>
            <w:vAlign w:val="center"/>
            <w:hideMark/>
            <w:tcPrChange w:id="33455" w:author="pete jones" w:date="2022-03-09T08:13:00Z">
              <w:tcPr>
                <w:tcW w:w="449" w:type="dxa"/>
                <w:tcFitText/>
                <w:vAlign w:val="center"/>
                <w:hideMark/>
              </w:tcPr>
            </w:tcPrChange>
          </w:tcPr>
          <w:p w14:paraId="444E5193" w14:textId="77777777" w:rsidR="00EF6EE1" w:rsidRPr="00FF6A71" w:rsidRDefault="00EF6EE1">
            <w:pPr>
              <w:spacing w:before="0" w:after="0" w:line="240" w:lineRule="auto"/>
              <w:jc w:val="center"/>
              <w:rPr>
                <w:ins w:id="33456" w:author="pete jones" w:date="2022-01-04T11:06:00Z"/>
                <w:rFonts w:cstheme="minorHAnsi"/>
                <w:sz w:val="16"/>
                <w:szCs w:val="16"/>
              </w:rPr>
              <w:pPrChange w:id="33457" w:author="pete jones" w:date="2022-03-09T08:13:00Z">
                <w:pPr/>
              </w:pPrChange>
            </w:pPr>
          </w:p>
        </w:tc>
        <w:tc>
          <w:tcPr>
            <w:tcW w:w="449" w:type="dxa"/>
            <w:tcFitText/>
            <w:vAlign w:val="center"/>
            <w:hideMark/>
            <w:tcPrChange w:id="33458" w:author="pete jones" w:date="2022-03-09T08:13:00Z">
              <w:tcPr>
                <w:tcW w:w="449" w:type="dxa"/>
                <w:tcFitText/>
                <w:vAlign w:val="center"/>
                <w:hideMark/>
              </w:tcPr>
            </w:tcPrChange>
          </w:tcPr>
          <w:p w14:paraId="0B9C5AC2" w14:textId="77777777" w:rsidR="00EF6EE1" w:rsidRPr="00FF6A71" w:rsidRDefault="00EF6EE1">
            <w:pPr>
              <w:spacing w:before="0" w:after="0" w:line="240" w:lineRule="auto"/>
              <w:jc w:val="center"/>
              <w:rPr>
                <w:ins w:id="33459" w:author="pete jones" w:date="2022-01-04T11:06:00Z"/>
                <w:rFonts w:cstheme="minorHAnsi"/>
                <w:sz w:val="16"/>
                <w:szCs w:val="16"/>
              </w:rPr>
              <w:pPrChange w:id="33460" w:author="pete jones" w:date="2022-03-09T08:13:00Z">
                <w:pPr/>
              </w:pPrChange>
            </w:pPr>
            <w:ins w:id="33461" w:author="pete jones" w:date="2022-01-04T11:06:00Z">
              <w:r w:rsidRPr="002A5458">
                <w:rPr>
                  <w:rFonts w:cstheme="minorHAnsi"/>
                  <w:spacing w:val="32"/>
                  <w:w w:val="95"/>
                  <w:sz w:val="16"/>
                  <w:szCs w:val="16"/>
                  <w:rPrChange w:id="33462" w:author="pete jones" w:date="2022-03-15T19:17:00Z">
                    <w:rPr>
                      <w:rFonts w:cstheme="minorHAnsi"/>
                      <w:spacing w:val="22"/>
                      <w:sz w:val="16"/>
                      <w:szCs w:val="16"/>
                    </w:rPr>
                  </w:rPrChange>
                </w:rPr>
                <w:t>N</w:t>
              </w:r>
              <w:r w:rsidRPr="002A5458">
                <w:rPr>
                  <w:rFonts w:cstheme="minorHAnsi"/>
                  <w:spacing w:val="1"/>
                  <w:w w:val="95"/>
                  <w:sz w:val="16"/>
                  <w:szCs w:val="16"/>
                  <w:rPrChange w:id="33463" w:author="pete jones" w:date="2022-03-15T19:17:00Z">
                    <w:rPr>
                      <w:rFonts w:cstheme="minorHAnsi"/>
                      <w:spacing w:val="1"/>
                      <w:sz w:val="16"/>
                      <w:szCs w:val="16"/>
                    </w:rPr>
                  </w:rPrChange>
                </w:rPr>
                <w:t>R</w:t>
              </w:r>
            </w:ins>
          </w:p>
        </w:tc>
        <w:tc>
          <w:tcPr>
            <w:tcW w:w="450" w:type="dxa"/>
            <w:tcFitText/>
            <w:vAlign w:val="center"/>
            <w:hideMark/>
            <w:tcPrChange w:id="33464" w:author="pete jones" w:date="2022-03-09T08:13:00Z">
              <w:tcPr>
                <w:tcW w:w="450" w:type="dxa"/>
                <w:tcFitText/>
                <w:vAlign w:val="center"/>
                <w:hideMark/>
              </w:tcPr>
            </w:tcPrChange>
          </w:tcPr>
          <w:p w14:paraId="08527C9A" w14:textId="77777777" w:rsidR="00EF6EE1" w:rsidRPr="00FF6A71" w:rsidRDefault="00EF6EE1">
            <w:pPr>
              <w:spacing w:before="0" w:after="0" w:line="240" w:lineRule="auto"/>
              <w:jc w:val="center"/>
              <w:rPr>
                <w:ins w:id="33465" w:author="pete jones" w:date="2022-01-04T11:06:00Z"/>
                <w:rFonts w:cstheme="minorHAnsi"/>
                <w:sz w:val="16"/>
                <w:szCs w:val="16"/>
              </w:rPr>
              <w:pPrChange w:id="33466" w:author="pete jones" w:date="2022-03-09T08:13:00Z">
                <w:pPr/>
              </w:pPrChange>
            </w:pPr>
          </w:p>
        </w:tc>
        <w:tc>
          <w:tcPr>
            <w:tcW w:w="450" w:type="dxa"/>
            <w:tcFitText/>
            <w:vAlign w:val="center"/>
            <w:hideMark/>
            <w:tcPrChange w:id="33467" w:author="pete jones" w:date="2022-03-09T08:13:00Z">
              <w:tcPr>
                <w:tcW w:w="450" w:type="dxa"/>
                <w:tcFitText/>
                <w:vAlign w:val="center"/>
                <w:hideMark/>
              </w:tcPr>
            </w:tcPrChange>
          </w:tcPr>
          <w:p w14:paraId="5F82D54B" w14:textId="77777777" w:rsidR="00EF6EE1" w:rsidRPr="00FF6A71" w:rsidRDefault="00EF6EE1">
            <w:pPr>
              <w:spacing w:before="0" w:after="0" w:line="240" w:lineRule="auto"/>
              <w:jc w:val="center"/>
              <w:rPr>
                <w:ins w:id="33468" w:author="pete jones" w:date="2022-01-04T11:06:00Z"/>
                <w:rFonts w:cstheme="minorHAnsi"/>
                <w:sz w:val="16"/>
                <w:szCs w:val="16"/>
              </w:rPr>
              <w:pPrChange w:id="33469" w:author="pete jones" w:date="2022-03-09T08:13:00Z">
                <w:pPr/>
              </w:pPrChange>
            </w:pPr>
          </w:p>
        </w:tc>
        <w:tc>
          <w:tcPr>
            <w:tcW w:w="450" w:type="dxa"/>
            <w:tcFitText/>
            <w:vAlign w:val="center"/>
            <w:hideMark/>
            <w:tcPrChange w:id="33470" w:author="pete jones" w:date="2022-03-09T08:13:00Z">
              <w:tcPr>
                <w:tcW w:w="450" w:type="dxa"/>
                <w:tcFitText/>
                <w:vAlign w:val="center"/>
                <w:hideMark/>
              </w:tcPr>
            </w:tcPrChange>
          </w:tcPr>
          <w:p w14:paraId="393D84AC" w14:textId="77777777" w:rsidR="00EF6EE1" w:rsidRPr="00FF6A71" w:rsidRDefault="00EF6EE1">
            <w:pPr>
              <w:spacing w:before="0" w:after="0" w:line="240" w:lineRule="auto"/>
              <w:jc w:val="center"/>
              <w:rPr>
                <w:ins w:id="33471" w:author="pete jones" w:date="2022-01-04T11:06:00Z"/>
                <w:rFonts w:cstheme="minorHAnsi"/>
                <w:sz w:val="16"/>
                <w:szCs w:val="16"/>
              </w:rPr>
              <w:pPrChange w:id="33472" w:author="pete jones" w:date="2022-03-09T08:13:00Z">
                <w:pPr/>
              </w:pPrChange>
            </w:pPr>
          </w:p>
        </w:tc>
        <w:tc>
          <w:tcPr>
            <w:tcW w:w="450" w:type="dxa"/>
            <w:tcFitText/>
            <w:vAlign w:val="center"/>
            <w:hideMark/>
            <w:tcPrChange w:id="33473" w:author="pete jones" w:date="2022-03-09T08:13:00Z">
              <w:tcPr>
                <w:tcW w:w="450" w:type="dxa"/>
                <w:tcFitText/>
                <w:vAlign w:val="center"/>
                <w:hideMark/>
              </w:tcPr>
            </w:tcPrChange>
          </w:tcPr>
          <w:p w14:paraId="08179FF1" w14:textId="77777777" w:rsidR="00EF6EE1" w:rsidRPr="00FF6A71" w:rsidRDefault="00EF6EE1">
            <w:pPr>
              <w:spacing w:before="0" w:after="0" w:line="240" w:lineRule="auto"/>
              <w:jc w:val="center"/>
              <w:rPr>
                <w:ins w:id="33474" w:author="pete jones" w:date="2022-01-04T11:06:00Z"/>
                <w:rFonts w:cstheme="minorHAnsi"/>
                <w:sz w:val="16"/>
                <w:szCs w:val="16"/>
              </w:rPr>
              <w:pPrChange w:id="33475" w:author="pete jones" w:date="2022-03-09T08:13:00Z">
                <w:pPr/>
              </w:pPrChange>
            </w:pPr>
            <w:ins w:id="33476" w:author="pete jones" w:date="2022-01-04T11:06:00Z">
              <w:r w:rsidRPr="00AC319B">
                <w:rPr>
                  <w:rFonts w:cstheme="minorHAnsi"/>
                  <w:sz w:val="16"/>
                  <w:szCs w:val="16"/>
                </w:rPr>
                <w:t>x</w:t>
              </w:r>
            </w:ins>
          </w:p>
        </w:tc>
        <w:tc>
          <w:tcPr>
            <w:tcW w:w="450" w:type="dxa"/>
            <w:tcFitText/>
            <w:vAlign w:val="center"/>
            <w:hideMark/>
            <w:tcPrChange w:id="33477" w:author="pete jones" w:date="2022-03-09T08:13:00Z">
              <w:tcPr>
                <w:tcW w:w="450" w:type="dxa"/>
                <w:tcFitText/>
                <w:vAlign w:val="center"/>
                <w:hideMark/>
              </w:tcPr>
            </w:tcPrChange>
          </w:tcPr>
          <w:p w14:paraId="0D5F91C8" w14:textId="77777777" w:rsidR="00EF6EE1" w:rsidRPr="00FF6A71" w:rsidRDefault="00EF6EE1">
            <w:pPr>
              <w:spacing w:before="0" w:after="0" w:line="240" w:lineRule="auto"/>
              <w:jc w:val="center"/>
              <w:rPr>
                <w:ins w:id="33478" w:author="pete jones" w:date="2022-01-04T11:06:00Z"/>
                <w:rFonts w:cstheme="minorHAnsi"/>
                <w:sz w:val="16"/>
                <w:szCs w:val="16"/>
              </w:rPr>
              <w:pPrChange w:id="33479" w:author="pete jones" w:date="2022-03-09T08:13:00Z">
                <w:pPr/>
              </w:pPrChange>
            </w:pPr>
            <w:ins w:id="33480" w:author="pete jones" w:date="2022-01-04T11:06:00Z">
              <w:r w:rsidRPr="00FF6A71">
                <w:rPr>
                  <w:rFonts w:cstheme="minorHAnsi"/>
                  <w:spacing w:val="51"/>
                  <w:sz w:val="16"/>
                  <w:szCs w:val="16"/>
                </w:rPr>
                <w:t>4</w:t>
              </w:r>
              <w:r w:rsidRPr="00FF6A71">
                <w:rPr>
                  <w:rFonts w:cstheme="minorHAnsi"/>
                  <w:spacing w:val="1"/>
                  <w:sz w:val="16"/>
                  <w:szCs w:val="16"/>
                </w:rPr>
                <w:t>5</w:t>
              </w:r>
            </w:ins>
          </w:p>
        </w:tc>
        <w:tc>
          <w:tcPr>
            <w:tcW w:w="450" w:type="dxa"/>
            <w:tcFitText/>
            <w:vAlign w:val="center"/>
            <w:hideMark/>
            <w:tcPrChange w:id="33481" w:author="pete jones" w:date="2022-03-09T08:13:00Z">
              <w:tcPr>
                <w:tcW w:w="450" w:type="dxa"/>
                <w:tcFitText/>
                <w:vAlign w:val="center"/>
                <w:hideMark/>
              </w:tcPr>
            </w:tcPrChange>
          </w:tcPr>
          <w:p w14:paraId="26686619" w14:textId="77777777" w:rsidR="00EF6EE1" w:rsidRPr="00FF6A71" w:rsidRDefault="00EF6EE1">
            <w:pPr>
              <w:spacing w:before="0" w:after="0" w:line="240" w:lineRule="auto"/>
              <w:jc w:val="center"/>
              <w:rPr>
                <w:ins w:id="33482" w:author="pete jones" w:date="2022-01-04T11:06:00Z"/>
                <w:rFonts w:cstheme="minorHAnsi"/>
                <w:sz w:val="16"/>
                <w:szCs w:val="16"/>
              </w:rPr>
              <w:pPrChange w:id="33483" w:author="pete jones" w:date="2022-03-09T08:13:00Z">
                <w:pPr/>
              </w:pPrChange>
            </w:pPr>
          </w:p>
        </w:tc>
        <w:tc>
          <w:tcPr>
            <w:tcW w:w="450" w:type="dxa"/>
            <w:tcFitText/>
            <w:vAlign w:val="center"/>
            <w:hideMark/>
            <w:tcPrChange w:id="33484" w:author="pete jones" w:date="2022-03-09T08:13:00Z">
              <w:tcPr>
                <w:tcW w:w="450" w:type="dxa"/>
                <w:tcFitText/>
                <w:vAlign w:val="center"/>
                <w:hideMark/>
              </w:tcPr>
            </w:tcPrChange>
          </w:tcPr>
          <w:p w14:paraId="0E2188A7" w14:textId="77777777" w:rsidR="00EF6EE1" w:rsidRPr="00FF6A71" w:rsidRDefault="00EF6EE1">
            <w:pPr>
              <w:spacing w:before="0" w:after="0" w:line="240" w:lineRule="auto"/>
              <w:jc w:val="center"/>
              <w:rPr>
                <w:ins w:id="33485" w:author="pete jones" w:date="2022-01-04T11:06:00Z"/>
                <w:rFonts w:cstheme="minorHAnsi"/>
                <w:sz w:val="16"/>
                <w:szCs w:val="16"/>
              </w:rPr>
              <w:pPrChange w:id="33486" w:author="pete jones" w:date="2022-03-09T08:13:00Z">
                <w:pPr/>
              </w:pPrChange>
            </w:pPr>
            <w:ins w:id="33487" w:author="pete jones" w:date="2022-01-04T11:06:00Z">
              <w:r w:rsidRPr="00AC319B">
                <w:rPr>
                  <w:rFonts w:cstheme="minorHAnsi"/>
                  <w:sz w:val="16"/>
                  <w:szCs w:val="16"/>
                </w:rPr>
                <w:t>x</w:t>
              </w:r>
            </w:ins>
          </w:p>
        </w:tc>
        <w:tc>
          <w:tcPr>
            <w:tcW w:w="450" w:type="dxa"/>
            <w:tcFitText/>
            <w:vAlign w:val="center"/>
            <w:hideMark/>
            <w:tcPrChange w:id="33488" w:author="pete jones" w:date="2022-03-09T08:13:00Z">
              <w:tcPr>
                <w:tcW w:w="450" w:type="dxa"/>
                <w:tcFitText/>
                <w:vAlign w:val="center"/>
                <w:hideMark/>
              </w:tcPr>
            </w:tcPrChange>
          </w:tcPr>
          <w:p w14:paraId="378431A8" w14:textId="77777777" w:rsidR="00EF6EE1" w:rsidRPr="00FF6A71" w:rsidRDefault="00EF6EE1">
            <w:pPr>
              <w:spacing w:before="0" w:after="0" w:line="240" w:lineRule="auto"/>
              <w:jc w:val="center"/>
              <w:rPr>
                <w:ins w:id="33489" w:author="pete jones" w:date="2022-01-04T11:06:00Z"/>
                <w:rFonts w:cstheme="minorHAnsi"/>
                <w:sz w:val="16"/>
                <w:szCs w:val="16"/>
              </w:rPr>
              <w:pPrChange w:id="33490" w:author="pete jones" w:date="2022-03-09T08:13:00Z">
                <w:pPr/>
              </w:pPrChange>
            </w:pPr>
          </w:p>
        </w:tc>
        <w:tc>
          <w:tcPr>
            <w:tcW w:w="450" w:type="dxa"/>
            <w:tcFitText/>
            <w:vAlign w:val="center"/>
            <w:hideMark/>
            <w:tcPrChange w:id="33491" w:author="pete jones" w:date="2022-03-09T08:13:00Z">
              <w:tcPr>
                <w:tcW w:w="450" w:type="dxa"/>
                <w:tcFitText/>
                <w:vAlign w:val="center"/>
                <w:hideMark/>
              </w:tcPr>
            </w:tcPrChange>
          </w:tcPr>
          <w:p w14:paraId="6571BC57" w14:textId="77777777" w:rsidR="00EF6EE1" w:rsidRPr="00FF6A71" w:rsidRDefault="00EF6EE1">
            <w:pPr>
              <w:spacing w:before="0" w:after="0" w:line="240" w:lineRule="auto"/>
              <w:jc w:val="center"/>
              <w:rPr>
                <w:ins w:id="33492" w:author="pete jones" w:date="2022-01-04T11:06:00Z"/>
                <w:rFonts w:cstheme="minorHAnsi"/>
                <w:sz w:val="16"/>
                <w:szCs w:val="16"/>
              </w:rPr>
              <w:pPrChange w:id="33493" w:author="pete jones" w:date="2022-03-09T08:13:00Z">
                <w:pPr/>
              </w:pPrChange>
            </w:pPr>
          </w:p>
        </w:tc>
        <w:tc>
          <w:tcPr>
            <w:tcW w:w="450" w:type="dxa"/>
            <w:tcFitText/>
            <w:vAlign w:val="center"/>
            <w:hideMark/>
            <w:tcPrChange w:id="33494" w:author="pete jones" w:date="2022-03-09T08:13:00Z">
              <w:tcPr>
                <w:tcW w:w="450" w:type="dxa"/>
                <w:tcFitText/>
                <w:vAlign w:val="center"/>
                <w:hideMark/>
              </w:tcPr>
            </w:tcPrChange>
          </w:tcPr>
          <w:p w14:paraId="57534C4A" w14:textId="77777777" w:rsidR="00EF6EE1" w:rsidRPr="00FF6A71" w:rsidRDefault="00EF6EE1">
            <w:pPr>
              <w:spacing w:before="0" w:after="0" w:line="240" w:lineRule="auto"/>
              <w:jc w:val="center"/>
              <w:rPr>
                <w:ins w:id="33495" w:author="pete jones" w:date="2022-01-04T11:06:00Z"/>
                <w:rFonts w:cstheme="minorHAnsi"/>
                <w:sz w:val="16"/>
                <w:szCs w:val="16"/>
              </w:rPr>
              <w:pPrChange w:id="33496" w:author="pete jones" w:date="2022-03-09T08:13:00Z">
                <w:pPr/>
              </w:pPrChange>
            </w:pPr>
            <w:ins w:id="33497" w:author="pete jones" w:date="2022-01-04T11:06:00Z">
              <w:r w:rsidRPr="00FF6A71">
                <w:rPr>
                  <w:rFonts w:cstheme="minorHAnsi"/>
                  <w:w w:val="87"/>
                  <w:sz w:val="16"/>
                  <w:szCs w:val="16"/>
                </w:rPr>
                <w:t>13</w:t>
              </w:r>
              <w:r w:rsidRPr="00FF6A71">
                <w:rPr>
                  <w:rFonts w:cstheme="minorHAnsi"/>
                  <w:spacing w:val="2"/>
                  <w:w w:val="87"/>
                  <w:sz w:val="16"/>
                  <w:szCs w:val="16"/>
                </w:rPr>
                <w:t>6</w:t>
              </w:r>
            </w:ins>
          </w:p>
        </w:tc>
        <w:tc>
          <w:tcPr>
            <w:tcW w:w="450" w:type="dxa"/>
            <w:tcFitText/>
            <w:vAlign w:val="center"/>
            <w:hideMark/>
            <w:tcPrChange w:id="33498" w:author="pete jones" w:date="2022-03-09T08:13:00Z">
              <w:tcPr>
                <w:tcW w:w="450" w:type="dxa"/>
                <w:tcFitText/>
                <w:vAlign w:val="center"/>
                <w:hideMark/>
              </w:tcPr>
            </w:tcPrChange>
          </w:tcPr>
          <w:p w14:paraId="31A2A84C" w14:textId="77777777" w:rsidR="00EF6EE1" w:rsidRPr="00FF6A71" w:rsidRDefault="00EF6EE1">
            <w:pPr>
              <w:spacing w:before="0" w:after="0" w:line="240" w:lineRule="auto"/>
              <w:jc w:val="center"/>
              <w:rPr>
                <w:ins w:id="33499" w:author="pete jones" w:date="2022-01-04T11:06:00Z"/>
                <w:rFonts w:cstheme="minorHAnsi"/>
                <w:sz w:val="16"/>
                <w:szCs w:val="16"/>
              </w:rPr>
              <w:pPrChange w:id="33500" w:author="pete jones" w:date="2022-03-09T08:13:00Z">
                <w:pPr/>
              </w:pPrChange>
            </w:pPr>
          </w:p>
        </w:tc>
        <w:tc>
          <w:tcPr>
            <w:tcW w:w="450" w:type="dxa"/>
            <w:tcFitText/>
            <w:vAlign w:val="center"/>
            <w:hideMark/>
            <w:tcPrChange w:id="33501" w:author="pete jones" w:date="2022-03-09T08:13:00Z">
              <w:tcPr>
                <w:tcW w:w="450" w:type="dxa"/>
                <w:tcFitText/>
                <w:vAlign w:val="center"/>
                <w:hideMark/>
              </w:tcPr>
            </w:tcPrChange>
          </w:tcPr>
          <w:p w14:paraId="481F3749" w14:textId="77777777" w:rsidR="00EF6EE1" w:rsidRPr="00FF6A71" w:rsidRDefault="00EF6EE1">
            <w:pPr>
              <w:spacing w:before="0" w:after="0" w:line="240" w:lineRule="auto"/>
              <w:jc w:val="center"/>
              <w:rPr>
                <w:ins w:id="33502" w:author="pete jones" w:date="2022-01-04T11:06:00Z"/>
                <w:rFonts w:cstheme="minorHAnsi"/>
                <w:sz w:val="16"/>
                <w:szCs w:val="16"/>
              </w:rPr>
              <w:pPrChange w:id="33503" w:author="pete jones" w:date="2022-03-09T08:13:00Z">
                <w:pPr/>
              </w:pPrChange>
            </w:pPr>
            <w:ins w:id="33504" w:author="pete jones" w:date="2022-01-04T11:06:00Z">
              <w:r w:rsidRPr="00AC319B">
                <w:rPr>
                  <w:rFonts w:cstheme="minorHAnsi"/>
                  <w:sz w:val="16"/>
                  <w:szCs w:val="16"/>
                </w:rPr>
                <w:t>x</w:t>
              </w:r>
            </w:ins>
          </w:p>
        </w:tc>
        <w:tc>
          <w:tcPr>
            <w:tcW w:w="450" w:type="dxa"/>
            <w:tcFitText/>
            <w:vAlign w:val="center"/>
            <w:hideMark/>
            <w:tcPrChange w:id="33505" w:author="pete jones" w:date="2022-03-09T08:13:00Z">
              <w:tcPr>
                <w:tcW w:w="450" w:type="dxa"/>
                <w:tcFitText/>
                <w:vAlign w:val="center"/>
                <w:hideMark/>
              </w:tcPr>
            </w:tcPrChange>
          </w:tcPr>
          <w:p w14:paraId="7098D6E4" w14:textId="77777777" w:rsidR="00EF6EE1" w:rsidRPr="00FF6A71" w:rsidRDefault="00EF6EE1">
            <w:pPr>
              <w:spacing w:before="0" w:after="0" w:line="240" w:lineRule="auto"/>
              <w:jc w:val="center"/>
              <w:rPr>
                <w:ins w:id="33506" w:author="pete jones" w:date="2022-01-04T11:06:00Z"/>
                <w:rFonts w:cstheme="minorHAnsi"/>
                <w:sz w:val="16"/>
                <w:szCs w:val="16"/>
              </w:rPr>
              <w:pPrChange w:id="33507" w:author="pete jones" w:date="2022-03-09T08:13:00Z">
                <w:pPr/>
              </w:pPrChange>
            </w:pPr>
          </w:p>
        </w:tc>
        <w:tc>
          <w:tcPr>
            <w:tcW w:w="450" w:type="dxa"/>
            <w:tcFitText/>
            <w:vAlign w:val="center"/>
            <w:hideMark/>
            <w:tcPrChange w:id="33508" w:author="pete jones" w:date="2022-03-09T08:13:00Z">
              <w:tcPr>
                <w:tcW w:w="450" w:type="dxa"/>
                <w:tcFitText/>
                <w:vAlign w:val="center"/>
                <w:hideMark/>
              </w:tcPr>
            </w:tcPrChange>
          </w:tcPr>
          <w:p w14:paraId="3278CDD5" w14:textId="77777777" w:rsidR="00EF6EE1" w:rsidRPr="00FF6A71" w:rsidRDefault="00EF6EE1">
            <w:pPr>
              <w:spacing w:before="0" w:after="0" w:line="240" w:lineRule="auto"/>
              <w:jc w:val="center"/>
              <w:rPr>
                <w:ins w:id="33509" w:author="pete jones" w:date="2022-01-04T11:06:00Z"/>
                <w:rFonts w:cstheme="minorHAnsi"/>
                <w:sz w:val="16"/>
                <w:szCs w:val="16"/>
              </w:rPr>
              <w:pPrChange w:id="33510" w:author="pete jones" w:date="2022-03-09T08:13:00Z">
                <w:pPr/>
              </w:pPrChange>
            </w:pPr>
          </w:p>
        </w:tc>
      </w:tr>
      <w:tr w:rsidR="00EF6EE1" w:rsidRPr="00FF6A71" w14:paraId="03FFCB22"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511"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512" w:author="pete jones" w:date="2022-01-04T11:06:00Z"/>
          <w:trPrChange w:id="33513" w:author="pete jones" w:date="2022-03-09T08:13:00Z">
            <w:trPr>
              <w:trHeight w:val="300"/>
            </w:trPr>
          </w:trPrChange>
        </w:trPr>
        <w:tc>
          <w:tcPr>
            <w:tcW w:w="471" w:type="dxa"/>
            <w:tcFitText/>
            <w:vAlign w:val="center"/>
            <w:hideMark/>
            <w:tcPrChange w:id="33514" w:author="pete jones" w:date="2022-03-09T08:13:00Z">
              <w:tcPr>
                <w:tcW w:w="471" w:type="dxa"/>
                <w:tcFitText/>
                <w:vAlign w:val="center"/>
                <w:hideMark/>
              </w:tcPr>
            </w:tcPrChange>
          </w:tcPr>
          <w:p w14:paraId="61EE45D8" w14:textId="77777777" w:rsidR="00EF6EE1" w:rsidRPr="00FF6A71" w:rsidRDefault="00EF6EE1">
            <w:pPr>
              <w:spacing w:before="0" w:after="0" w:line="240" w:lineRule="auto"/>
              <w:jc w:val="center"/>
              <w:rPr>
                <w:ins w:id="33515" w:author="pete jones" w:date="2022-01-04T11:06:00Z"/>
                <w:rFonts w:cstheme="minorHAnsi"/>
                <w:sz w:val="16"/>
                <w:szCs w:val="16"/>
              </w:rPr>
              <w:pPrChange w:id="33516" w:author="pete jones" w:date="2022-03-09T08:13:00Z">
                <w:pPr/>
              </w:pPrChange>
            </w:pPr>
            <w:ins w:id="33517" w:author="pete jones" w:date="2022-01-04T11:06:00Z">
              <w:r w:rsidRPr="00FF6A71">
                <w:rPr>
                  <w:rFonts w:cstheme="minorHAnsi"/>
                  <w:spacing w:val="72"/>
                  <w:sz w:val="16"/>
                  <w:szCs w:val="16"/>
                </w:rPr>
                <w:t>6</w:t>
              </w:r>
              <w:r w:rsidRPr="00FF6A71">
                <w:rPr>
                  <w:rFonts w:cstheme="minorHAnsi"/>
                  <w:spacing w:val="1"/>
                  <w:sz w:val="16"/>
                  <w:szCs w:val="16"/>
                </w:rPr>
                <w:t>4</w:t>
              </w:r>
            </w:ins>
          </w:p>
        </w:tc>
        <w:tc>
          <w:tcPr>
            <w:tcW w:w="449" w:type="dxa"/>
            <w:tcFitText/>
            <w:vAlign w:val="center"/>
            <w:hideMark/>
            <w:tcPrChange w:id="33518" w:author="pete jones" w:date="2022-03-09T08:13:00Z">
              <w:tcPr>
                <w:tcW w:w="449" w:type="dxa"/>
                <w:tcFitText/>
                <w:vAlign w:val="center"/>
                <w:hideMark/>
              </w:tcPr>
            </w:tcPrChange>
          </w:tcPr>
          <w:p w14:paraId="0CFA4F28" w14:textId="77777777" w:rsidR="00EF6EE1" w:rsidRPr="00FF6A71" w:rsidRDefault="00EF6EE1">
            <w:pPr>
              <w:spacing w:before="0" w:after="0" w:line="240" w:lineRule="auto"/>
              <w:jc w:val="center"/>
              <w:rPr>
                <w:ins w:id="33519" w:author="pete jones" w:date="2022-01-04T11:06:00Z"/>
                <w:rFonts w:cstheme="minorHAnsi"/>
                <w:sz w:val="16"/>
                <w:szCs w:val="16"/>
              </w:rPr>
              <w:pPrChange w:id="33520" w:author="pete jones" w:date="2022-03-09T08:13:00Z">
                <w:pPr/>
              </w:pPrChange>
            </w:pPr>
          </w:p>
        </w:tc>
        <w:tc>
          <w:tcPr>
            <w:tcW w:w="449" w:type="dxa"/>
            <w:tcFitText/>
            <w:vAlign w:val="center"/>
            <w:hideMark/>
            <w:tcPrChange w:id="33521" w:author="pete jones" w:date="2022-03-09T08:13:00Z">
              <w:tcPr>
                <w:tcW w:w="449" w:type="dxa"/>
                <w:tcFitText/>
                <w:vAlign w:val="center"/>
                <w:hideMark/>
              </w:tcPr>
            </w:tcPrChange>
          </w:tcPr>
          <w:p w14:paraId="79BB6348" w14:textId="77777777" w:rsidR="00EF6EE1" w:rsidRPr="00FF6A71" w:rsidRDefault="00EF6EE1">
            <w:pPr>
              <w:spacing w:before="0" w:after="0" w:line="240" w:lineRule="auto"/>
              <w:jc w:val="center"/>
              <w:rPr>
                <w:ins w:id="33522" w:author="pete jones" w:date="2022-01-04T11:06:00Z"/>
                <w:rFonts w:cstheme="minorHAnsi"/>
                <w:sz w:val="16"/>
                <w:szCs w:val="16"/>
              </w:rPr>
              <w:pPrChange w:id="33523" w:author="pete jones" w:date="2022-03-09T08:13:00Z">
                <w:pPr/>
              </w:pPrChange>
            </w:pPr>
          </w:p>
        </w:tc>
        <w:tc>
          <w:tcPr>
            <w:tcW w:w="449" w:type="dxa"/>
            <w:tcFitText/>
            <w:vAlign w:val="center"/>
            <w:hideMark/>
            <w:tcPrChange w:id="33524" w:author="pete jones" w:date="2022-03-09T08:13:00Z">
              <w:tcPr>
                <w:tcW w:w="449" w:type="dxa"/>
                <w:tcFitText/>
                <w:vAlign w:val="center"/>
                <w:hideMark/>
              </w:tcPr>
            </w:tcPrChange>
          </w:tcPr>
          <w:p w14:paraId="24DCB260" w14:textId="77777777" w:rsidR="00EF6EE1" w:rsidRPr="00FF6A71" w:rsidRDefault="00EF6EE1">
            <w:pPr>
              <w:spacing w:before="0" w:after="0" w:line="240" w:lineRule="auto"/>
              <w:jc w:val="center"/>
              <w:rPr>
                <w:ins w:id="33525" w:author="pete jones" w:date="2022-01-04T11:06:00Z"/>
                <w:rFonts w:cstheme="minorHAnsi"/>
                <w:sz w:val="16"/>
                <w:szCs w:val="16"/>
              </w:rPr>
              <w:pPrChange w:id="33526" w:author="pete jones" w:date="2022-03-09T08:13:00Z">
                <w:pPr/>
              </w:pPrChange>
            </w:pPr>
            <w:ins w:id="33527" w:author="pete jones" w:date="2022-01-04T11:06:00Z">
              <w:r w:rsidRPr="00AC319B">
                <w:rPr>
                  <w:rFonts w:cstheme="minorHAnsi"/>
                  <w:sz w:val="16"/>
                  <w:szCs w:val="16"/>
                </w:rPr>
                <w:t>x</w:t>
              </w:r>
            </w:ins>
          </w:p>
        </w:tc>
        <w:tc>
          <w:tcPr>
            <w:tcW w:w="449" w:type="dxa"/>
            <w:tcFitText/>
            <w:vAlign w:val="center"/>
            <w:hideMark/>
            <w:tcPrChange w:id="33528" w:author="pete jones" w:date="2022-03-09T08:13:00Z">
              <w:tcPr>
                <w:tcW w:w="449" w:type="dxa"/>
                <w:tcFitText/>
                <w:vAlign w:val="center"/>
                <w:hideMark/>
              </w:tcPr>
            </w:tcPrChange>
          </w:tcPr>
          <w:p w14:paraId="41B3D209" w14:textId="77777777" w:rsidR="00EF6EE1" w:rsidRPr="00FF6A71" w:rsidRDefault="00EF6EE1">
            <w:pPr>
              <w:spacing w:before="0" w:after="0" w:line="240" w:lineRule="auto"/>
              <w:jc w:val="center"/>
              <w:rPr>
                <w:ins w:id="33529" w:author="pete jones" w:date="2022-01-04T11:06:00Z"/>
                <w:rFonts w:cstheme="minorHAnsi"/>
                <w:sz w:val="16"/>
                <w:szCs w:val="16"/>
              </w:rPr>
              <w:pPrChange w:id="33530" w:author="pete jones" w:date="2022-03-09T08:13:00Z">
                <w:pPr/>
              </w:pPrChange>
            </w:pPr>
          </w:p>
        </w:tc>
        <w:tc>
          <w:tcPr>
            <w:tcW w:w="449" w:type="dxa"/>
            <w:tcFitText/>
            <w:vAlign w:val="center"/>
            <w:hideMark/>
            <w:tcPrChange w:id="33531" w:author="pete jones" w:date="2022-03-09T08:13:00Z">
              <w:tcPr>
                <w:tcW w:w="449" w:type="dxa"/>
                <w:tcFitText/>
                <w:vAlign w:val="center"/>
                <w:hideMark/>
              </w:tcPr>
            </w:tcPrChange>
          </w:tcPr>
          <w:p w14:paraId="2A8D6FD9" w14:textId="77777777" w:rsidR="00EF6EE1" w:rsidRPr="00FF6A71" w:rsidRDefault="00EF6EE1">
            <w:pPr>
              <w:spacing w:before="0" w:after="0" w:line="240" w:lineRule="auto"/>
              <w:jc w:val="center"/>
              <w:rPr>
                <w:ins w:id="33532" w:author="pete jones" w:date="2022-01-04T11:06:00Z"/>
                <w:rFonts w:cstheme="minorHAnsi"/>
                <w:sz w:val="16"/>
                <w:szCs w:val="16"/>
              </w:rPr>
              <w:pPrChange w:id="33533" w:author="pete jones" w:date="2022-03-09T08:13:00Z">
                <w:pPr/>
              </w:pPrChange>
            </w:pPr>
            <w:ins w:id="33534" w:author="pete jones" w:date="2022-01-04T11:06:00Z">
              <w:r w:rsidRPr="00FF6A71">
                <w:rPr>
                  <w:rFonts w:cstheme="minorHAnsi"/>
                  <w:w w:val="87"/>
                  <w:sz w:val="16"/>
                  <w:szCs w:val="16"/>
                </w:rPr>
                <w:t>12</w:t>
              </w:r>
              <w:r w:rsidRPr="00FF6A71">
                <w:rPr>
                  <w:rFonts w:cstheme="minorHAnsi"/>
                  <w:spacing w:val="1"/>
                  <w:w w:val="87"/>
                  <w:sz w:val="16"/>
                  <w:szCs w:val="16"/>
                </w:rPr>
                <w:t>2</w:t>
              </w:r>
            </w:ins>
          </w:p>
        </w:tc>
        <w:tc>
          <w:tcPr>
            <w:tcW w:w="450" w:type="dxa"/>
            <w:tcFitText/>
            <w:vAlign w:val="center"/>
            <w:hideMark/>
            <w:tcPrChange w:id="33535" w:author="pete jones" w:date="2022-03-09T08:13:00Z">
              <w:tcPr>
                <w:tcW w:w="450" w:type="dxa"/>
                <w:tcFitText/>
                <w:vAlign w:val="center"/>
                <w:hideMark/>
              </w:tcPr>
            </w:tcPrChange>
          </w:tcPr>
          <w:p w14:paraId="0F08A3BD" w14:textId="77777777" w:rsidR="00EF6EE1" w:rsidRPr="00FF6A71" w:rsidRDefault="00EF6EE1">
            <w:pPr>
              <w:spacing w:before="0" w:after="0" w:line="240" w:lineRule="auto"/>
              <w:jc w:val="center"/>
              <w:rPr>
                <w:ins w:id="33536" w:author="pete jones" w:date="2022-01-04T11:06:00Z"/>
                <w:rFonts w:cstheme="minorHAnsi"/>
                <w:sz w:val="16"/>
                <w:szCs w:val="16"/>
              </w:rPr>
              <w:pPrChange w:id="33537" w:author="pete jones" w:date="2022-03-09T08:13:00Z">
                <w:pPr/>
              </w:pPrChange>
            </w:pPr>
          </w:p>
        </w:tc>
        <w:tc>
          <w:tcPr>
            <w:tcW w:w="450" w:type="dxa"/>
            <w:tcFitText/>
            <w:vAlign w:val="center"/>
            <w:hideMark/>
            <w:tcPrChange w:id="33538" w:author="pete jones" w:date="2022-03-09T08:13:00Z">
              <w:tcPr>
                <w:tcW w:w="450" w:type="dxa"/>
                <w:tcFitText/>
                <w:vAlign w:val="center"/>
                <w:hideMark/>
              </w:tcPr>
            </w:tcPrChange>
          </w:tcPr>
          <w:p w14:paraId="597E3D36" w14:textId="77777777" w:rsidR="00EF6EE1" w:rsidRPr="00FF6A71" w:rsidRDefault="00EF6EE1">
            <w:pPr>
              <w:spacing w:before="0" w:after="0" w:line="240" w:lineRule="auto"/>
              <w:jc w:val="center"/>
              <w:rPr>
                <w:ins w:id="33539" w:author="pete jones" w:date="2022-01-04T11:06:00Z"/>
                <w:rFonts w:cstheme="minorHAnsi"/>
                <w:sz w:val="16"/>
                <w:szCs w:val="16"/>
              </w:rPr>
              <w:pPrChange w:id="33540" w:author="pete jones" w:date="2022-03-09T08:13:00Z">
                <w:pPr/>
              </w:pPrChange>
            </w:pPr>
            <w:ins w:id="33541" w:author="pete jones" w:date="2022-01-04T11:06:00Z">
              <w:r w:rsidRPr="00AC319B">
                <w:rPr>
                  <w:rFonts w:cstheme="minorHAnsi"/>
                  <w:sz w:val="16"/>
                  <w:szCs w:val="16"/>
                </w:rPr>
                <w:t>x</w:t>
              </w:r>
            </w:ins>
          </w:p>
        </w:tc>
        <w:tc>
          <w:tcPr>
            <w:tcW w:w="450" w:type="dxa"/>
            <w:tcFitText/>
            <w:vAlign w:val="center"/>
            <w:hideMark/>
            <w:tcPrChange w:id="33542" w:author="pete jones" w:date="2022-03-09T08:13:00Z">
              <w:tcPr>
                <w:tcW w:w="450" w:type="dxa"/>
                <w:tcFitText/>
                <w:vAlign w:val="center"/>
                <w:hideMark/>
              </w:tcPr>
            </w:tcPrChange>
          </w:tcPr>
          <w:p w14:paraId="5AFF1942" w14:textId="77777777" w:rsidR="00EF6EE1" w:rsidRPr="00FF6A71" w:rsidRDefault="00EF6EE1">
            <w:pPr>
              <w:spacing w:before="0" w:after="0" w:line="240" w:lineRule="auto"/>
              <w:jc w:val="center"/>
              <w:rPr>
                <w:ins w:id="33543" w:author="pete jones" w:date="2022-01-04T11:06:00Z"/>
                <w:rFonts w:cstheme="minorHAnsi"/>
                <w:sz w:val="16"/>
                <w:szCs w:val="16"/>
              </w:rPr>
              <w:pPrChange w:id="33544" w:author="pete jones" w:date="2022-03-09T08:13:00Z">
                <w:pPr/>
              </w:pPrChange>
            </w:pPr>
          </w:p>
        </w:tc>
        <w:tc>
          <w:tcPr>
            <w:tcW w:w="450" w:type="dxa"/>
            <w:tcFitText/>
            <w:vAlign w:val="center"/>
            <w:hideMark/>
            <w:tcPrChange w:id="33545" w:author="pete jones" w:date="2022-03-09T08:13:00Z">
              <w:tcPr>
                <w:tcW w:w="450" w:type="dxa"/>
                <w:tcFitText/>
                <w:vAlign w:val="center"/>
                <w:hideMark/>
              </w:tcPr>
            </w:tcPrChange>
          </w:tcPr>
          <w:p w14:paraId="0778CE40" w14:textId="77777777" w:rsidR="00EF6EE1" w:rsidRPr="00FF6A71" w:rsidRDefault="00EF6EE1">
            <w:pPr>
              <w:spacing w:before="0" w:after="0" w:line="240" w:lineRule="auto"/>
              <w:jc w:val="center"/>
              <w:rPr>
                <w:ins w:id="33546" w:author="pete jones" w:date="2022-01-04T11:06:00Z"/>
                <w:rFonts w:cstheme="minorHAnsi"/>
                <w:sz w:val="16"/>
                <w:szCs w:val="16"/>
              </w:rPr>
              <w:pPrChange w:id="33547" w:author="pete jones" w:date="2022-03-09T08:13:00Z">
                <w:pPr/>
              </w:pPrChange>
            </w:pPr>
          </w:p>
        </w:tc>
        <w:tc>
          <w:tcPr>
            <w:tcW w:w="450" w:type="dxa"/>
            <w:tcFitText/>
            <w:vAlign w:val="center"/>
            <w:hideMark/>
            <w:tcPrChange w:id="33548" w:author="pete jones" w:date="2022-03-09T08:13:00Z">
              <w:tcPr>
                <w:tcW w:w="450" w:type="dxa"/>
                <w:tcFitText/>
                <w:vAlign w:val="center"/>
                <w:hideMark/>
              </w:tcPr>
            </w:tcPrChange>
          </w:tcPr>
          <w:p w14:paraId="408D157D" w14:textId="77777777" w:rsidR="00EF6EE1" w:rsidRPr="00FF6A71" w:rsidRDefault="00EF6EE1">
            <w:pPr>
              <w:spacing w:before="0" w:after="0" w:line="240" w:lineRule="auto"/>
              <w:jc w:val="center"/>
              <w:rPr>
                <w:ins w:id="33549" w:author="pete jones" w:date="2022-01-04T11:06:00Z"/>
                <w:rFonts w:cstheme="minorHAnsi"/>
                <w:sz w:val="16"/>
                <w:szCs w:val="16"/>
              </w:rPr>
              <w:pPrChange w:id="33550" w:author="pete jones" w:date="2022-03-09T08:13:00Z">
                <w:pPr/>
              </w:pPrChange>
            </w:pPr>
            <w:ins w:id="33551" w:author="pete jones" w:date="2022-01-04T11:06:00Z">
              <w:r w:rsidRPr="00FF6A71">
                <w:rPr>
                  <w:rFonts w:cstheme="minorHAnsi"/>
                  <w:spacing w:val="51"/>
                  <w:sz w:val="16"/>
                  <w:szCs w:val="16"/>
                </w:rPr>
                <w:t>5</w:t>
              </w:r>
              <w:r w:rsidRPr="00FF6A71">
                <w:rPr>
                  <w:rFonts w:cstheme="minorHAnsi"/>
                  <w:spacing w:val="1"/>
                  <w:sz w:val="16"/>
                  <w:szCs w:val="16"/>
                </w:rPr>
                <w:t>4</w:t>
              </w:r>
            </w:ins>
          </w:p>
        </w:tc>
        <w:tc>
          <w:tcPr>
            <w:tcW w:w="450" w:type="dxa"/>
            <w:tcFitText/>
            <w:vAlign w:val="center"/>
            <w:hideMark/>
            <w:tcPrChange w:id="33552" w:author="pete jones" w:date="2022-03-09T08:13:00Z">
              <w:tcPr>
                <w:tcW w:w="450" w:type="dxa"/>
                <w:tcFitText/>
                <w:vAlign w:val="center"/>
                <w:hideMark/>
              </w:tcPr>
            </w:tcPrChange>
          </w:tcPr>
          <w:p w14:paraId="7F7E24A3" w14:textId="77777777" w:rsidR="00EF6EE1" w:rsidRPr="00FF6A71" w:rsidRDefault="00EF6EE1">
            <w:pPr>
              <w:spacing w:before="0" w:after="0" w:line="240" w:lineRule="auto"/>
              <w:jc w:val="center"/>
              <w:rPr>
                <w:ins w:id="33553" w:author="pete jones" w:date="2022-01-04T11:06:00Z"/>
                <w:rFonts w:cstheme="minorHAnsi"/>
                <w:sz w:val="16"/>
                <w:szCs w:val="16"/>
              </w:rPr>
              <w:pPrChange w:id="33554" w:author="pete jones" w:date="2022-03-09T08:13:00Z">
                <w:pPr/>
              </w:pPrChange>
            </w:pPr>
            <w:ins w:id="33555" w:author="pete jones" w:date="2022-01-04T11:06:00Z">
              <w:r w:rsidRPr="00AC319B">
                <w:rPr>
                  <w:rFonts w:cstheme="minorHAnsi"/>
                  <w:sz w:val="16"/>
                  <w:szCs w:val="16"/>
                </w:rPr>
                <w:t>x</w:t>
              </w:r>
            </w:ins>
          </w:p>
        </w:tc>
        <w:tc>
          <w:tcPr>
            <w:tcW w:w="450" w:type="dxa"/>
            <w:tcFitText/>
            <w:vAlign w:val="center"/>
            <w:hideMark/>
            <w:tcPrChange w:id="33556" w:author="pete jones" w:date="2022-03-09T08:13:00Z">
              <w:tcPr>
                <w:tcW w:w="450" w:type="dxa"/>
                <w:tcFitText/>
                <w:vAlign w:val="center"/>
                <w:hideMark/>
              </w:tcPr>
            </w:tcPrChange>
          </w:tcPr>
          <w:p w14:paraId="25508551" w14:textId="77777777" w:rsidR="00EF6EE1" w:rsidRPr="00FF6A71" w:rsidRDefault="00EF6EE1">
            <w:pPr>
              <w:spacing w:before="0" w:after="0" w:line="240" w:lineRule="auto"/>
              <w:jc w:val="center"/>
              <w:rPr>
                <w:ins w:id="33557" w:author="pete jones" w:date="2022-01-04T11:06:00Z"/>
                <w:rFonts w:cstheme="minorHAnsi"/>
                <w:sz w:val="16"/>
                <w:szCs w:val="16"/>
              </w:rPr>
              <w:pPrChange w:id="33558" w:author="pete jones" w:date="2022-03-09T08:13:00Z">
                <w:pPr/>
              </w:pPrChange>
            </w:pPr>
          </w:p>
        </w:tc>
        <w:tc>
          <w:tcPr>
            <w:tcW w:w="450" w:type="dxa"/>
            <w:tcFitText/>
            <w:vAlign w:val="center"/>
            <w:hideMark/>
            <w:tcPrChange w:id="33559" w:author="pete jones" w:date="2022-03-09T08:13:00Z">
              <w:tcPr>
                <w:tcW w:w="450" w:type="dxa"/>
                <w:tcFitText/>
                <w:vAlign w:val="center"/>
                <w:hideMark/>
              </w:tcPr>
            </w:tcPrChange>
          </w:tcPr>
          <w:p w14:paraId="1D1730E5" w14:textId="77777777" w:rsidR="00EF6EE1" w:rsidRPr="00FF6A71" w:rsidRDefault="00EF6EE1">
            <w:pPr>
              <w:spacing w:before="0" w:after="0" w:line="240" w:lineRule="auto"/>
              <w:jc w:val="center"/>
              <w:rPr>
                <w:ins w:id="33560" w:author="pete jones" w:date="2022-01-04T11:06:00Z"/>
                <w:rFonts w:cstheme="minorHAnsi"/>
                <w:sz w:val="16"/>
                <w:szCs w:val="16"/>
              </w:rPr>
              <w:pPrChange w:id="33561" w:author="pete jones" w:date="2022-03-09T08:13:00Z">
                <w:pPr/>
              </w:pPrChange>
            </w:pPr>
          </w:p>
        </w:tc>
        <w:tc>
          <w:tcPr>
            <w:tcW w:w="450" w:type="dxa"/>
            <w:tcFitText/>
            <w:vAlign w:val="center"/>
            <w:hideMark/>
            <w:tcPrChange w:id="33562" w:author="pete jones" w:date="2022-03-09T08:13:00Z">
              <w:tcPr>
                <w:tcW w:w="450" w:type="dxa"/>
                <w:tcFitText/>
                <w:vAlign w:val="center"/>
                <w:hideMark/>
              </w:tcPr>
            </w:tcPrChange>
          </w:tcPr>
          <w:p w14:paraId="1DBB8B13" w14:textId="77777777" w:rsidR="00EF6EE1" w:rsidRPr="00FF6A71" w:rsidRDefault="00EF6EE1">
            <w:pPr>
              <w:spacing w:before="0" w:after="0" w:line="240" w:lineRule="auto"/>
              <w:jc w:val="center"/>
              <w:rPr>
                <w:ins w:id="33563" w:author="pete jones" w:date="2022-01-04T11:06:00Z"/>
                <w:rFonts w:cstheme="minorHAnsi"/>
                <w:sz w:val="16"/>
                <w:szCs w:val="16"/>
              </w:rPr>
              <w:pPrChange w:id="33564" w:author="pete jones" w:date="2022-03-09T08:13:00Z">
                <w:pPr/>
              </w:pPrChange>
            </w:pPr>
          </w:p>
        </w:tc>
        <w:tc>
          <w:tcPr>
            <w:tcW w:w="450" w:type="dxa"/>
            <w:tcFitText/>
            <w:vAlign w:val="center"/>
            <w:hideMark/>
            <w:tcPrChange w:id="33565" w:author="pete jones" w:date="2022-03-09T08:13:00Z">
              <w:tcPr>
                <w:tcW w:w="450" w:type="dxa"/>
                <w:tcFitText/>
                <w:vAlign w:val="center"/>
                <w:hideMark/>
              </w:tcPr>
            </w:tcPrChange>
          </w:tcPr>
          <w:p w14:paraId="3ED30F20" w14:textId="77777777" w:rsidR="00EF6EE1" w:rsidRPr="00FF6A71" w:rsidRDefault="00EF6EE1">
            <w:pPr>
              <w:spacing w:before="0" w:after="0" w:line="240" w:lineRule="auto"/>
              <w:jc w:val="center"/>
              <w:rPr>
                <w:ins w:id="33566" w:author="pete jones" w:date="2022-01-04T11:06:00Z"/>
                <w:rFonts w:cstheme="minorHAnsi"/>
                <w:sz w:val="16"/>
                <w:szCs w:val="16"/>
              </w:rPr>
              <w:pPrChange w:id="33567" w:author="pete jones" w:date="2022-03-09T08:13:00Z">
                <w:pPr/>
              </w:pPrChange>
            </w:pPr>
            <w:ins w:id="33568" w:author="pete jones" w:date="2022-01-04T11:06:00Z">
              <w:r w:rsidRPr="00FF6A71">
                <w:rPr>
                  <w:rFonts w:cstheme="minorHAnsi"/>
                  <w:spacing w:val="51"/>
                  <w:sz w:val="16"/>
                  <w:szCs w:val="16"/>
                </w:rPr>
                <w:t>2</w:t>
              </w:r>
              <w:r w:rsidRPr="00FF6A71">
                <w:rPr>
                  <w:rFonts w:cstheme="minorHAnsi"/>
                  <w:spacing w:val="1"/>
                  <w:sz w:val="16"/>
                  <w:szCs w:val="16"/>
                </w:rPr>
                <w:t>5</w:t>
              </w:r>
            </w:ins>
          </w:p>
        </w:tc>
        <w:tc>
          <w:tcPr>
            <w:tcW w:w="450" w:type="dxa"/>
            <w:tcFitText/>
            <w:vAlign w:val="center"/>
            <w:hideMark/>
            <w:tcPrChange w:id="33569" w:author="pete jones" w:date="2022-03-09T08:13:00Z">
              <w:tcPr>
                <w:tcW w:w="450" w:type="dxa"/>
                <w:tcFitText/>
                <w:vAlign w:val="center"/>
                <w:hideMark/>
              </w:tcPr>
            </w:tcPrChange>
          </w:tcPr>
          <w:p w14:paraId="41F81372" w14:textId="77777777" w:rsidR="00EF6EE1" w:rsidRPr="00FF6A71" w:rsidRDefault="00EF6EE1">
            <w:pPr>
              <w:spacing w:before="0" w:after="0" w:line="240" w:lineRule="auto"/>
              <w:jc w:val="center"/>
              <w:rPr>
                <w:ins w:id="33570" w:author="pete jones" w:date="2022-01-04T11:06:00Z"/>
                <w:rFonts w:cstheme="minorHAnsi"/>
                <w:sz w:val="16"/>
                <w:szCs w:val="16"/>
              </w:rPr>
              <w:pPrChange w:id="33571" w:author="pete jones" w:date="2022-03-09T08:13:00Z">
                <w:pPr/>
              </w:pPrChange>
            </w:pPr>
            <w:ins w:id="33572" w:author="pete jones" w:date="2022-01-04T11:06:00Z">
              <w:r w:rsidRPr="00AC319B">
                <w:rPr>
                  <w:rFonts w:cstheme="minorHAnsi"/>
                  <w:sz w:val="16"/>
                  <w:szCs w:val="16"/>
                </w:rPr>
                <w:t>x</w:t>
              </w:r>
            </w:ins>
          </w:p>
        </w:tc>
        <w:tc>
          <w:tcPr>
            <w:tcW w:w="450" w:type="dxa"/>
            <w:tcFitText/>
            <w:vAlign w:val="center"/>
            <w:hideMark/>
            <w:tcPrChange w:id="33573" w:author="pete jones" w:date="2022-03-09T08:13:00Z">
              <w:tcPr>
                <w:tcW w:w="450" w:type="dxa"/>
                <w:tcFitText/>
                <w:vAlign w:val="center"/>
                <w:hideMark/>
              </w:tcPr>
            </w:tcPrChange>
          </w:tcPr>
          <w:p w14:paraId="650EC791" w14:textId="77777777" w:rsidR="00EF6EE1" w:rsidRPr="00FF6A71" w:rsidRDefault="00EF6EE1">
            <w:pPr>
              <w:spacing w:before="0" w:after="0" w:line="240" w:lineRule="auto"/>
              <w:jc w:val="center"/>
              <w:rPr>
                <w:ins w:id="33574" w:author="pete jones" w:date="2022-01-04T11:06:00Z"/>
                <w:rFonts w:cstheme="minorHAnsi"/>
                <w:sz w:val="16"/>
                <w:szCs w:val="16"/>
              </w:rPr>
              <w:pPrChange w:id="33575" w:author="pete jones" w:date="2022-03-09T08:13:00Z">
                <w:pPr/>
              </w:pPrChange>
            </w:pPr>
          </w:p>
        </w:tc>
        <w:tc>
          <w:tcPr>
            <w:tcW w:w="450" w:type="dxa"/>
            <w:tcFitText/>
            <w:vAlign w:val="center"/>
            <w:hideMark/>
            <w:tcPrChange w:id="33576" w:author="pete jones" w:date="2022-03-09T08:13:00Z">
              <w:tcPr>
                <w:tcW w:w="450" w:type="dxa"/>
                <w:tcFitText/>
                <w:vAlign w:val="center"/>
                <w:hideMark/>
              </w:tcPr>
            </w:tcPrChange>
          </w:tcPr>
          <w:p w14:paraId="030AE6A3" w14:textId="77777777" w:rsidR="00EF6EE1" w:rsidRPr="00FF6A71" w:rsidRDefault="00EF6EE1">
            <w:pPr>
              <w:spacing w:before="0" w:after="0" w:line="240" w:lineRule="auto"/>
              <w:jc w:val="center"/>
              <w:rPr>
                <w:ins w:id="33577" w:author="pete jones" w:date="2022-01-04T11:06:00Z"/>
                <w:rFonts w:cstheme="minorHAnsi"/>
                <w:sz w:val="16"/>
                <w:szCs w:val="16"/>
              </w:rPr>
              <w:pPrChange w:id="33578" w:author="pete jones" w:date="2022-03-09T08:13:00Z">
                <w:pPr/>
              </w:pPrChange>
            </w:pPr>
            <w:ins w:id="33579" w:author="pete jones" w:date="2022-01-04T11:06:00Z">
              <w:r w:rsidRPr="00AC319B">
                <w:rPr>
                  <w:rFonts w:cstheme="minorHAnsi"/>
                  <w:sz w:val="16"/>
                  <w:szCs w:val="16"/>
                </w:rPr>
                <w:t>x</w:t>
              </w:r>
            </w:ins>
          </w:p>
        </w:tc>
        <w:tc>
          <w:tcPr>
            <w:tcW w:w="450" w:type="dxa"/>
            <w:tcFitText/>
            <w:vAlign w:val="center"/>
            <w:hideMark/>
            <w:tcPrChange w:id="33580" w:author="pete jones" w:date="2022-03-09T08:13:00Z">
              <w:tcPr>
                <w:tcW w:w="450" w:type="dxa"/>
                <w:tcFitText/>
                <w:vAlign w:val="center"/>
                <w:hideMark/>
              </w:tcPr>
            </w:tcPrChange>
          </w:tcPr>
          <w:p w14:paraId="543EB057" w14:textId="77777777" w:rsidR="00EF6EE1" w:rsidRPr="00FF6A71" w:rsidRDefault="00EF6EE1">
            <w:pPr>
              <w:spacing w:before="0" w:after="0" w:line="240" w:lineRule="auto"/>
              <w:jc w:val="center"/>
              <w:rPr>
                <w:ins w:id="33581" w:author="pete jones" w:date="2022-01-04T11:06:00Z"/>
                <w:rFonts w:cstheme="minorHAnsi"/>
                <w:sz w:val="16"/>
                <w:szCs w:val="16"/>
              </w:rPr>
              <w:pPrChange w:id="33582" w:author="pete jones" w:date="2022-03-09T08:13:00Z">
                <w:pPr/>
              </w:pPrChange>
            </w:pPr>
          </w:p>
        </w:tc>
      </w:tr>
      <w:tr w:rsidR="00EF6EE1" w:rsidRPr="00FF6A71" w14:paraId="5CBB249B"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583"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584" w:author="pete jones" w:date="2022-01-04T11:06:00Z"/>
          <w:trPrChange w:id="33585" w:author="pete jones" w:date="2022-03-09T08:13:00Z">
            <w:trPr>
              <w:trHeight w:val="300"/>
            </w:trPr>
          </w:trPrChange>
        </w:trPr>
        <w:tc>
          <w:tcPr>
            <w:tcW w:w="471" w:type="dxa"/>
            <w:tcFitText/>
            <w:vAlign w:val="center"/>
            <w:hideMark/>
            <w:tcPrChange w:id="33586" w:author="pete jones" w:date="2022-03-09T08:13:00Z">
              <w:tcPr>
                <w:tcW w:w="471" w:type="dxa"/>
                <w:tcFitText/>
                <w:vAlign w:val="center"/>
                <w:hideMark/>
              </w:tcPr>
            </w:tcPrChange>
          </w:tcPr>
          <w:p w14:paraId="07209373" w14:textId="77777777" w:rsidR="00EF6EE1" w:rsidRPr="00FF6A71" w:rsidRDefault="00EF6EE1">
            <w:pPr>
              <w:spacing w:before="0" w:after="0" w:line="240" w:lineRule="auto"/>
              <w:jc w:val="center"/>
              <w:rPr>
                <w:ins w:id="33587" w:author="pete jones" w:date="2022-01-04T11:06:00Z"/>
                <w:rFonts w:cstheme="minorHAnsi"/>
                <w:sz w:val="16"/>
                <w:szCs w:val="16"/>
              </w:rPr>
              <w:pPrChange w:id="33588" w:author="pete jones" w:date="2022-03-09T08:13:00Z">
                <w:pPr/>
              </w:pPrChange>
            </w:pPr>
            <w:ins w:id="33589" w:author="pete jones" w:date="2022-01-04T11:06:00Z">
              <w:r w:rsidRPr="002A5458">
                <w:rPr>
                  <w:rFonts w:cstheme="minorHAnsi"/>
                  <w:spacing w:val="44"/>
                  <w:sz w:val="16"/>
                  <w:szCs w:val="16"/>
                </w:rPr>
                <w:t>N</w:t>
              </w:r>
              <w:r w:rsidRPr="002A5458">
                <w:rPr>
                  <w:rFonts w:cstheme="minorHAnsi"/>
                  <w:spacing w:val="1"/>
                  <w:sz w:val="16"/>
                  <w:szCs w:val="16"/>
                </w:rPr>
                <w:t>R</w:t>
              </w:r>
            </w:ins>
          </w:p>
        </w:tc>
        <w:tc>
          <w:tcPr>
            <w:tcW w:w="449" w:type="dxa"/>
            <w:tcFitText/>
            <w:vAlign w:val="center"/>
            <w:hideMark/>
            <w:tcPrChange w:id="33590" w:author="pete jones" w:date="2022-03-09T08:13:00Z">
              <w:tcPr>
                <w:tcW w:w="449" w:type="dxa"/>
                <w:tcFitText/>
                <w:vAlign w:val="center"/>
                <w:hideMark/>
              </w:tcPr>
            </w:tcPrChange>
          </w:tcPr>
          <w:p w14:paraId="07C549D2" w14:textId="77777777" w:rsidR="00EF6EE1" w:rsidRPr="00FF6A71" w:rsidRDefault="00EF6EE1">
            <w:pPr>
              <w:spacing w:before="0" w:after="0" w:line="240" w:lineRule="auto"/>
              <w:jc w:val="center"/>
              <w:rPr>
                <w:ins w:id="33591" w:author="pete jones" w:date="2022-01-04T11:06:00Z"/>
                <w:rFonts w:cstheme="minorHAnsi"/>
                <w:sz w:val="16"/>
                <w:szCs w:val="16"/>
              </w:rPr>
              <w:pPrChange w:id="33592" w:author="pete jones" w:date="2022-03-09T08:13:00Z">
                <w:pPr/>
              </w:pPrChange>
            </w:pPr>
          </w:p>
        </w:tc>
        <w:tc>
          <w:tcPr>
            <w:tcW w:w="449" w:type="dxa"/>
            <w:tcFitText/>
            <w:vAlign w:val="center"/>
            <w:hideMark/>
            <w:tcPrChange w:id="33593" w:author="pete jones" w:date="2022-03-09T08:13:00Z">
              <w:tcPr>
                <w:tcW w:w="449" w:type="dxa"/>
                <w:tcFitText/>
                <w:vAlign w:val="center"/>
                <w:hideMark/>
              </w:tcPr>
            </w:tcPrChange>
          </w:tcPr>
          <w:p w14:paraId="36ADA2C1" w14:textId="77777777" w:rsidR="00EF6EE1" w:rsidRPr="00FF6A71" w:rsidRDefault="00EF6EE1">
            <w:pPr>
              <w:spacing w:before="0" w:after="0" w:line="240" w:lineRule="auto"/>
              <w:jc w:val="center"/>
              <w:rPr>
                <w:ins w:id="33594" w:author="pete jones" w:date="2022-01-04T11:06:00Z"/>
                <w:rFonts w:cstheme="minorHAnsi"/>
                <w:sz w:val="16"/>
                <w:szCs w:val="16"/>
              </w:rPr>
              <w:pPrChange w:id="33595" w:author="pete jones" w:date="2022-03-09T08:13:00Z">
                <w:pPr/>
              </w:pPrChange>
            </w:pPr>
          </w:p>
        </w:tc>
        <w:tc>
          <w:tcPr>
            <w:tcW w:w="449" w:type="dxa"/>
            <w:tcFitText/>
            <w:vAlign w:val="center"/>
            <w:hideMark/>
            <w:tcPrChange w:id="33596" w:author="pete jones" w:date="2022-03-09T08:13:00Z">
              <w:tcPr>
                <w:tcW w:w="449" w:type="dxa"/>
                <w:tcFitText/>
                <w:vAlign w:val="center"/>
                <w:hideMark/>
              </w:tcPr>
            </w:tcPrChange>
          </w:tcPr>
          <w:p w14:paraId="3E49990F" w14:textId="77777777" w:rsidR="00EF6EE1" w:rsidRPr="00FF6A71" w:rsidRDefault="00EF6EE1">
            <w:pPr>
              <w:spacing w:before="0" w:after="0" w:line="240" w:lineRule="auto"/>
              <w:jc w:val="center"/>
              <w:rPr>
                <w:ins w:id="33597" w:author="pete jones" w:date="2022-01-04T11:06:00Z"/>
                <w:rFonts w:cstheme="minorHAnsi"/>
                <w:sz w:val="16"/>
                <w:szCs w:val="16"/>
              </w:rPr>
              <w:pPrChange w:id="33598" w:author="pete jones" w:date="2022-03-09T08:13:00Z">
                <w:pPr/>
              </w:pPrChange>
            </w:pPr>
          </w:p>
        </w:tc>
        <w:tc>
          <w:tcPr>
            <w:tcW w:w="449" w:type="dxa"/>
            <w:tcFitText/>
            <w:vAlign w:val="center"/>
            <w:hideMark/>
            <w:tcPrChange w:id="33599" w:author="pete jones" w:date="2022-03-09T08:13:00Z">
              <w:tcPr>
                <w:tcW w:w="449" w:type="dxa"/>
                <w:tcFitText/>
                <w:vAlign w:val="center"/>
                <w:hideMark/>
              </w:tcPr>
            </w:tcPrChange>
          </w:tcPr>
          <w:p w14:paraId="2881B136" w14:textId="77777777" w:rsidR="00EF6EE1" w:rsidRPr="00FF6A71" w:rsidRDefault="00EF6EE1">
            <w:pPr>
              <w:spacing w:before="0" w:after="0" w:line="240" w:lineRule="auto"/>
              <w:jc w:val="center"/>
              <w:rPr>
                <w:ins w:id="33600" w:author="pete jones" w:date="2022-01-04T11:06:00Z"/>
                <w:rFonts w:cstheme="minorHAnsi"/>
                <w:sz w:val="16"/>
                <w:szCs w:val="16"/>
              </w:rPr>
              <w:pPrChange w:id="33601" w:author="pete jones" w:date="2022-03-09T08:13:00Z">
                <w:pPr/>
              </w:pPrChange>
            </w:pPr>
            <w:ins w:id="33602" w:author="pete jones" w:date="2022-01-04T11:06:00Z">
              <w:r w:rsidRPr="00AC319B">
                <w:rPr>
                  <w:rFonts w:cstheme="minorHAnsi"/>
                  <w:sz w:val="16"/>
                  <w:szCs w:val="16"/>
                </w:rPr>
                <w:t>x</w:t>
              </w:r>
            </w:ins>
          </w:p>
        </w:tc>
        <w:tc>
          <w:tcPr>
            <w:tcW w:w="449" w:type="dxa"/>
            <w:tcFitText/>
            <w:vAlign w:val="center"/>
            <w:hideMark/>
            <w:tcPrChange w:id="33603" w:author="pete jones" w:date="2022-03-09T08:13:00Z">
              <w:tcPr>
                <w:tcW w:w="449" w:type="dxa"/>
                <w:tcFitText/>
                <w:vAlign w:val="center"/>
                <w:hideMark/>
              </w:tcPr>
            </w:tcPrChange>
          </w:tcPr>
          <w:p w14:paraId="12783984" w14:textId="77777777" w:rsidR="00EF6EE1" w:rsidRPr="00FF6A71" w:rsidRDefault="00EF6EE1">
            <w:pPr>
              <w:spacing w:before="0" w:after="0" w:line="240" w:lineRule="auto"/>
              <w:jc w:val="center"/>
              <w:rPr>
                <w:ins w:id="33604" w:author="pete jones" w:date="2022-01-04T11:06:00Z"/>
                <w:rFonts w:cstheme="minorHAnsi"/>
                <w:sz w:val="16"/>
                <w:szCs w:val="16"/>
              </w:rPr>
              <w:pPrChange w:id="33605" w:author="pete jones" w:date="2022-03-09T08:13:00Z">
                <w:pPr/>
              </w:pPrChange>
            </w:pPr>
            <w:ins w:id="33606" w:author="pete jones" w:date="2022-01-04T11:06:00Z">
              <w:r w:rsidRPr="002A5458">
                <w:rPr>
                  <w:rFonts w:cstheme="minorHAnsi"/>
                  <w:spacing w:val="32"/>
                  <w:w w:val="95"/>
                  <w:sz w:val="16"/>
                  <w:szCs w:val="16"/>
                  <w:rPrChange w:id="33607" w:author="pete jones" w:date="2022-03-15T19:17:00Z">
                    <w:rPr>
                      <w:rFonts w:cstheme="minorHAnsi"/>
                      <w:spacing w:val="22"/>
                      <w:sz w:val="16"/>
                      <w:szCs w:val="16"/>
                    </w:rPr>
                  </w:rPrChange>
                </w:rPr>
                <w:t>N</w:t>
              </w:r>
              <w:r w:rsidRPr="002A5458">
                <w:rPr>
                  <w:rFonts w:cstheme="minorHAnsi"/>
                  <w:spacing w:val="1"/>
                  <w:w w:val="95"/>
                  <w:sz w:val="16"/>
                  <w:szCs w:val="16"/>
                  <w:rPrChange w:id="33608" w:author="pete jones" w:date="2022-03-15T19:17:00Z">
                    <w:rPr>
                      <w:rFonts w:cstheme="minorHAnsi"/>
                      <w:spacing w:val="1"/>
                      <w:sz w:val="16"/>
                      <w:szCs w:val="16"/>
                    </w:rPr>
                  </w:rPrChange>
                </w:rPr>
                <w:t>R</w:t>
              </w:r>
            </w:ins>
          </w:p>
        </w:tc>
        <w:tc>
          <w:tcPr>
            <w:tcW w:w="450" w:type="dxa"/>
            <w:tcFitText/>
            <w:vAlign w:val="center"/>
            <w:hideMark/>
            <w:tcPrChange w:id="33609" w:author="pete jones" w:date="2022-03-09T08:13:00Z">
              <w:tcPr>
                <w:tcW w:w="450" w:type="dxa"/>
                <w:tcFitText/>
                <w:vAlign w:val="center"/>
                <w:hideMark/>
              </w:tcPr>
            </w:tcPrChange>
          </w:tcPr>
          <w:p w14:paraId="294328B7" w14:textId="77777777" w:rsidR="00EF6EE1" w:rsidRPr="00FF6A71" w:rsidRDefault="00EF6EE1">
            <w:pPr>
              <w:spacing w:before="0" w:after="0" w:line="240" w:lineRule="auto"/>
              <w:jc w:val="center"/>
              <w:rPr>
                <w:ins w:id="33610" w:author="pete jones" w:date="2022-01-04T11:06:00Z"/>
                <w:rFonts w:cstheme="minorHAnsi"/>
                <w:sz w:val="16"/>
                <w:szCs w:val="16"/>
              </w:rPr>
              <w:pPrChange w:id="33611" w:author="pete jones" w:date="2022-03-09T08:13:00Z">
                <w:pPr/>
              </w:pPrChange>
            </w:pPr>
          </w:p>
        </w:tc>
        <w:tc>
          <w:tcPr>
            <w:tcW w:w="450" w:type="dxa"/>
            <w:tcFitText/>
            <w:vAlign w:val="center"/>
            <w:hideMark/>
            <w:tcPrChange w:id="33612" w:author="pete jones" w:date="2022-03-09T08:13:00Z">
              <w:tcPr>
                <w:tcW w:w="450" w:type="dxa"/>
                <w:tcFitText/>
                <w:vAlign w:val="center"/>
                <w:hideMark/>
              </w:tcPr>
            </w:tcPrChange>
          </w:tcPr>
          <w:p w14:paraId="107DAAF5" w14:textId="77777777" w:rsidR="00EF6EE1" w:rsidRPr="00FF6A71" w:rsidRDefault="00EF6EE1">
            <w:pPr>
              <w:spacing w:before="0" w:after="0" w:line="240" w:lineRule="auto"/>
              <w:jc w:val="center"/>
              <w:rPr>
                <w:ins w:id="33613" w:author="pete jones" w:date="2022-01-04T11:06:00Z"/>
                <w:rFonts w:cstheme="minorHAnsi"/>
                <w:sz w:val="16"/>
                <w:szCs w:val="16"/>
              </w:rPr>
              <w:pPrChange w:id="33614" w:author="pete jones" w:date="2022-03-09T08:13:00Z">
                <w:pPr/>
              </w:pPrChange>
            </w:pPr>
          </w:p>
        </w:tc>
        <w:tc>
          <w:tcPr>
            <w:tcW w:w="450" w:type="dxa"/>
            <w:tcFitText/>
            <w:vAlign w:val="center"/>
            <w:hideMark/>
            <w:tcPrChange w:id="33615" w:author="pete jones" w:date="2022-03-09T08:13:00Z">
              <w:tcPr>
                <w:tcW w:w="450" w:type="dxa"/>
                <w:tcFitText/>
                <w:vAlign w:val="center"/>
                <w:hideMark/>
              </w:tcPr>
            </w:tcPrChange>
          </w:tcPr>
          <w:p w14:paraId="40142E81" w14:textId="77777777" w:rsidR="00EF6EE1" w:rsidRPr="00FF6A71" w:rsidRDefault="00EF6EE1">
            <w:pPr>
              <w:spacing w:before="0" w:after="0" w:line="240" w:lineRule="auto"/>
              <w:jc w:val="center"/>
              <w:rPr>
                <w:ins w:id="33616" w:author="pete jones" w:date="2022-01-04T11:06:00Z"/>
                <w:rFonts w:cstheme="minorHAnsi"/>
                <w:sz w:val="16"/>
                <w:szCs w:val="16"/>
              </w:rPr>
              <w:pPrChange w:id="33617" w:author="pete jones" w:date="2022-03-09T08:13:00Z">
                <w:pPr/>
              </w:pPrChange>
            </w:pPr>
          </w:p>
        </w:tc>
        <w:tc>
          <w:tcPr>
            <w:tcW w:w="450" w:type="dxa"/>
            <w:tcFitText/>
            <w:vAlign w:val="center"/>
            <w:hideMark/>
            <w:tcPrChange w:id="33618" w:author="pete jones" w:date="2022-03-09T08:13:00Z">
              <w:tcPr>
                <w:tcW w:w="450" w:type="dxa"/>
                <w:tcFitText/>
                <w:vAlign w:val="center"/>
                <w:hideMark/>
              </w:tcPr>
            </w:tcPrChange>
          </w:tcPr>
          <w:p w14:paraId="6148D8DD" w14:textId="77777777" w:rsidR="00EF6EE1" w:rsidRPr="00FF6A71" w:rsidRDefault="00EF6EE1">
            <w:pPr>
              <w:spacing w:before="0" w:after="0" w:line="240" w:lineRule="auto"/>
              <w:jc w:val="center"/>
              <w:rPr>
                <w:ins w:id="33619" w:author="pete jones" w:date="2022-01-04T11:06:00Z"/>
                <w:rFonts w:cstheme="minorHAnsi"/>
                <w:sz w:val="16"/>
                <w:szCs w:val="16"/>
              </w:rPr>
              <w:pPrChange w:id="33620" w:author="pete jones" w:date="2022-03-09T08:13:00Z">
                <w:pPr/>
              </w:pPrChange>
            </w:pPr>
            <w:ins w:id="33621" w:author="pete jones" w:date="2022-01-04T11:06:00Z">
              <w:r w:rsidRPr="00AC319B">
                <w:rPr>
                  <w:rFonts w:cstheme="minorHAnsi"/>
                  <w:sz w:val="16"/>
                  <w:szCs w:val="16"/>
                </w:rPr>
                <w:t>x</w:t>
              </w:r>
            </w:ins>
          </w:p>
        </w:tc>
        <w:tc>
          <w:tcPr>
            <w:tcW w:w="450" w:type="dxa"/>
            <w:tcFitText/>
            <w:vAlign w:val="center"/>
            <w:hideMark/>
            <w:tcPrChange w:id="33622" w:author="pete jones" w:date="2022-03-09T08:13:00Z">
              <w:tcPr>
                <w:tcW w:w="450" w:type="dxa"/>
                <w:tcFitText/>
                <w:vAlign w:val="center"/>
                <w:hideMark/>
              </w:tcPr>
            </w:tcPrChange>
          </w:tcPr>
          <w:p w14:paraId="42B4737F" w14:textId="77777777" w:rsidR="00EF6EE1" w:rsidRPr="00FF6A71" w:rsidRDefault="00EF6EE1">
            <w:pPr>
              <w:spacing w:before="0" w:after="0" w:line="240" w:lineRule="auto"/>
              <w:jc w:val="center"/>
              <w:rPr>
                <w:ins w:id="33623" w:author="pete jones" w:date="2022-01-04T11:06:00Z"/>
                <w:rFonts w:cstheme="minorHAnsi"/>
                <w:sz w:val="16"/>
                <w:szCs w:val="16"/>
              </w:rPr>
              <w:pPrChange w:id="33624" w:author="pete jones" w:date="2022-03-09T08:13:00Z">
                <w:pPr/>
              </w:pPrChange>
            </w:pPr>
            <w:ins w:id="33625" w:author="pete jones" w:date="2022-01-04T11:06:00Z">
              <w:r w:rsidRPr="00FF6A71">
                <w:rPr>
                  <w:rFonts w:cstheme="minorHAnsi"/>
                  <w:w w:val="87"/>
                  <w:sz w:val="16"/>
                  <w:szCs w:val="16"/>
                </w:rPr>
                <w:t>13</w:t>
              </w:r>
              <w:r w:rsidRPr="00FF6A71">
                <w:rPr>
                  <w:rFonts w:cstheme="minorHAnsi"/>
                  <w:spacing w:val="2"/>
                  <w:w w:val="87"/>
                  <w:sz w:val="16"/>
                  <w:szCs w:val="16"/>
                </w:rPr>
                <w:t>1</w:t>
              </w:r>
            </w:ins>
          </w:p>
        </w:tc>
        <w:tc>
          <w:tcPr>
            <w:tcW w:w="450" w:type="dxa"/>
            <w:tcFitText/>
            <w:vAlign w:val="center"/>
            <w:hideMark/>
            <w:tcPrChange w:id="33626" w:author="pete jones" w:date="2022-03-09T08:13:00Z">
              <w:tcPr>
                <w:tcW w:w="450" w:type="dxa"/>
                <w:tcFitText/>
                <w:vAlign w:val="center"/>
                <w:hideMark/>
              </w:tcPr>
            </w:tcPrChange>
          </w:tcPr>
          <w:p w14:paraId="1FBFA77B" w14:textId="77777777" w:rsidR="00EF6EE1" w:rsidRPr="00FF6A71" w:rsidRDefault="00EF6EE1">
            <w:pPr>
              <w:spacing w:before="0" w:after="0" w:line="240" w:lineRule="auto"/>
              <w:jc w:val="center"/>
              <w:rPr>
                <w:ins w:id="33627" w:author="pete jones" w:date="2022-01-04T11:06:00Z"/>
                <w:rFonts w:cstheme="minorHAnsi"/>
                <w:sz w:val="16"/>
                <w:szCs w:val="16"/>
              </w:rPr>
              <w:pPrChange w:id="33628" w:author="pete jones" w:date="2022-03-09T08:13:00Z">
                <w:pPr/>
              </w:pPrChange>
            </w:pPr>
          </w:p>
        </w:tc>
        <w:tc>
          <w:tcPr>
            <w:tcW w:w="450" w:type="dxa"/>
            <w:tcFitText/>
            <w:vAlign w:val="center"/>
            <w:hideMark/>
            <w:tcPrChange w:id="33629" w:author="pete jones" w:date="2022-03-09T08:13:00Z">
              <w:tcPr>
                <w:tcW w:w="450" w:type="dxa"/>
                <w:tcFitText/>
                <w:vAlign w:val="center"/>
                <w:hideMark/>
              </w:tcPr>
            </w:tcPrChange>
          </w:tcPr>
          <w:p w14:paraId="1688D315" w14:textId="77777777" w:rsidR="00EF6EE1" w:rsidRPr="00FF6A71" w:rsidRDefault="00EF6EE1">
            <w:pPr>
              <w:spacing w:before="0" w:after="0" w:line="240" w:lineRule="auto"/>
              <w:jc w:val="center"/>
              <w:rPr>
                <w:ins w:id="33630" w:author="pete jones" w:date="2022-01-04T11:06:00Z"/>
                <w:rFonts w:cstheme="minorHAnsi"/>
                <w:sz w:val="16"/>
                <w:szCs w:val="16"/>
              </w:rPr>
              <w:pPrChange w:id="33631" w:author="pete jones" w:date="2022-03-09T08:13:00Z">
                <w:pPr/>
              </w:pPrChange>
            </w:pPr>
            <w:ins w:id="33632" w:author="pete jones" w:date="2022-01-04T11:06:00Z">
              <w:r w:rsidRPr="00AC319B">
                <w:rPr>
                  <w:rFonts w:cstheme="minorHAnsi"/>
                  <w:sz w:val="16"/>
                  <w:szCs w:val="16"/>
                </w:rPr>
                <w:t>x</w:t>
              </w:r>
            </w:ins>
          </w:p>
        </w:tc>
        <w:tc>
          <w:tcPr>
            <w:tcW w:w="450" w:type="dxa"/>
            <w:tcFitText/>
            <w:vAlign w:val="center"/>
            <w:hideMark/>
            <w:tcPrChange w:id="33633" w:author="pete jones" w:date="2022-03-09T08:13:00Z">
              <w:tcPr>
                <w:tcW w:w="450" w:type="dxa"/>
                <w:tcFitText/>
                <w:vAlign w:val="center"/>
                <w:hideMark/>
              </w:tcPr>
            </w:tcPrChange>
          </w:tcPr>
          <w:p w14:paraId="1A16855A" w14:textId="77777777" w:rsidR="00EF6EE1" w:rsidRPr="00FF6A71" w:rsidRDefault="00EF6EE1">
            <w:pPr>
              <w:spacing w:before="0" w:after="0" w:line="240" w:lineRule="auto"/>
              <w:jc w:val="center"/>
              <w:rPr>
                <w:ins w:id="33634" w:author="pete jones" w:date="2022-01-04T11:06:00Z"/>
                <w:rFonts w:cstheme="minorHAnsi"/>
                <w:sz w:val="16"/>
                <w:szCs w:val="16"/>
              </w:rPr>
              <w:pPrChange w:id="33635" w:author="pete jones" w:date="2022-03-09T08:13:00Z">
                <w:pPr/>
              </w:pPrChange>
            </w:pPr>
          </w:p>
        </w:tc>
        <w:tc>
          <w:tcPr>
            <w:tcW w:w="450" w:type="dxa"/>
            <w:tcFitText/>
            <w:vAlign w:val="center"/>
            <w:hideMark/>
            <w:tcPrChange w:id="33636" w:author="pete jones" w:date="2022-03-09T08:13:00Z">
              <w:tcPr>
                <w:tcW w:w="450" w:type="dxa"/>
                <w:tcFitText/>
                <w:vAlign w:val="center"/>
                <w:hideMark/>
              </w:tcPr>
            </w:tcPrChange>
          </w:tcPr>
          <w:p w14:paraId="6D06946D" w14:textId="77777777" w:rsidR="00EF6EE1" w:rsidRPr="00FF6A71" w:rsidRDefault="00EF6EE1">
            <w:pPr>
              <w:spacing w:before="0" w:after="0" w:line="240" w:lineRule="auto"/>
              <w:jc w:val="center"/>
              <w:rPr>
                <w:ins w:id="33637" w:author="pete jones" w:date="2022-01-04T11:06:00Z"/>
                <w:rFonts w:cstheme="minorHAnsi"/>
                <w:sz w:val="16"/>
                <w:szCs w:val="16"/>
              </w:rPr>
              <w:pPrChange w:id="33638" w:author="pete jones" w:date="2022-03-09T08:13:00Z">
                <w:pPr/>
              </w:pPrChange>
            </w:pPr>
          </w:p>
        </w:tc>
        <w:tc>
          <w:tcPr>
            <w:tcW w:w="450" w:type="dxa"/>
            <w:tcFitText/>
            <w:vAlign w:val="center"/>
            <w:hideMark/>
            <w:tcPrChange w:id="33639" w:author="pete jones" w:date="2022-03-09T08:13:00Z">
              <w:tcPr>
                <w:tcW w:w="450" w:type="dxa"/>
                <w:tcFitText/>
                <w:vAlign w:val="center"/>
                <w:hideMark/>
              </w:tcPr>
            </w:tcPrChange>
          </w:tcPr>
          <w:p w14:paraId="3079056C" w14:textId="77777777" w:rsidR="00EF6EE1" w:rsidRPr="00FF6A71" w:rsidRDefault="00EF6EE1">
            <w:pPr>
              <w:spacing w:before="0" w:after="0" w:line="240" w:lineRule="auto"/>
              <w:jc w:val="center"/>
              <w:rPr>
                <w:ins w:id="33640" w:author="pete jones" w:date="2022-01-04T11:06:00Z"/>
                <w:rFonts w:cstheme="minorHAnsi"/>
                <w:sz w:val="16"/>
                <w:szCs w:val="16"/>
              </w:rPr>
              <w:pPrChange w:id="33641" w:author="pete jones" w:date="2022-03-09T08:13:00Z">
                <w:pPr/>
              </w:pPrChange>
            </w:pPr>
            <w:ins w:id="33642" w:author="pete jones" w:date="2022-01-04T11:06:00Z">
              <w:r w:rsidRPr="002A5458">
                <w:rPr>
                  <w:rFonts w:cstheme="minorHAnsi"/>
                  <w:spacing w:val="31"/>
                  <w:w w:val="96"/>
                  <w:sz w:val="16"/>
                  <w:szCs w:val="16"/>
                  <w:rPrChange w:id="33643" w:author="pete jones" w:date="2022-03-15T19:17:00Z">
                    <w:rPr>
                      <w:rFonts w:cstheme="minorHAnsi"/>
                      <w:spacing w:val="23"/>
                      <w:sz w:val="16"/>
                      <w:szCs w:val="16"/>
                    </w:rPr>
                  </w:rPrChange>
                </w:rPr>
                <w:t>N</w:t>
              </w:r>
              <w:r w:rsidRPr="002A5458">
                <w:rPr>
                  <w:rFonts w:cstheme="minorHAnsi"/>
                  <w:spacing w:val="1"/>
                  <w:w w:val="96"/>
                  <w:sz w:val="16"/>
                  <w:szCs w:val="16"/>
                  <w:rPrChange w:id="33644" w:author="pete jones" w:date="2022-03-15T19:17:00Z">
                    <w:rPr>
                      <w:rFonts w:cstheme="minorHAnsi"/>
                      <w:spacing w:val="1"/>
                      <w:sz w:val="16"/>
                      <w:szCs w:val="16"/>
                    </w:rPr>
                  </w:rPrChange>
                </w:rPr>
                <w:t>R</w:t>
              </w:r>
            </w:ins>
          </w:p>
        </w:tc>
        <w:tc>
          <w:tcPr>
            <w:tcW w:w="450" w:type="dxa"/>
            <w:tcFitText/>
            <w:vAlign w:val="center"/>
            <w:hideMark/>
            <w:tcPrChange w:id="33645" w:author="pete jones" w:date="2022-03-09T08:13:00Z">
              <w:tcPr>
                <w:tcW w:w="450" w:type="dxa"/>
                <w:tcFitText/>
                <w:vAlign w:val="center"/>
                <w:hideMark/>
              </w:tcPr>
            </w:tcPrChange>
          </w:tcPr>
          <w:p w14:paraId="2DD1C266" w14:textId="77777777" w:rsidR="00EF6EE1" w:rsidRPr="00FF6A71" w:rsidRDefault="00EF6EE1">
            <w:pPr>
              <w:spacing w:before="0" w:after="0" w:line="240" w:lineRule="auto"/>
              <w:jc w:val="center"/>
              <w:rPr>
                <w:ins w:id="33646" w:author="pete jones" w:date="2022-01-04T11:06:00Z"/>
                <w:rFonts w:cstheme="minorHAnsi"/>
                <w:sz w:val="16"/>
                <w:szCs w:val="16"/>
              </w:rPr>
              <w:pPrChange w:id="33647" w:author="pete jones" w:date="2022-03-09T08:13:00Z">
                <w:pPr/>
              </w:pPrChange>
            </w:pPr>
          </w:p>
        </w:tc>
        <w:tc>
          <w:tcPr>
            <w:tcW w:w="450" w:type="dxa"/>
            <w:tcFitText/>
            <w:vAlign w:val="center"/>
            <w:hideMark/>
            <w:tcPrChange w:id="33648" w:author="pete jones" w:date="2022-03-09T08:13:00Z">
              <w:tcPr>
                <w:tcW w:w="450" w:type="dxa"/>
                <w:tcFitText/>
                <w:vAlign w:val="center"/>
                <w:hideMark/>
              </w:tcPr>
            </w:tcPrChange>
          </w:tcPr>
          <w:p w14:paraId="631B8570" w14:textId="77777777" w:rsidR="00EF6EE1" w:rsidRPr="00FF6A71" w:rsidRDefault="00EF6EE1">
            <w:pPr>
              <w:spacing w:before="0" w:after="0" w:line="240" w:lineRule="auto"/>
              <w:jc w:val="center"/>
              <w:rPr>
                <w:ins w:id="33649" w:author="pete jones" w:date="2022-01-04T11:06:00Z"/>
                <w:rFonts w:cstheme="minorHAnsi"/>
                <w:sz w:val="16"/>
                <w:szCs w:val="16"/>
              </w:rPr>
              <w:pPrChange w:id="33650" w:author="pete jones" w:date="2022-03-09T08:13:00Z">
                <w:pPr/>
              </w:pPrChange>
            </w:pPr>
          </w:p>
        </w:tc>
        <w:tc>
          <w:tcPr>
            <w:tcW w:w="450" w:type="dxa"/>
            <w:tcFitText/>
            <w:vAlign w:val="center"/>
            <w:hideMark/>
            <w:tcPrChange w:id="33651" w:author="pete jones" w:date="2022-03-09T08:13:00Z">
              <w:tcPr>
                <w:tcW w:w="450" w:type="dxa"/>
                <w:tcFitText/>
                <w:vAlign w:val="center"/>
                <w:hideMark/>
              </w:tcPr>
            </w:tcPrChange>
          </w:tcPr>
          <w:p w14:paraId="31DB1758" w14:textId="77777777" w:rsidR="00EF6EE1" w:rsidRPr="00FF6A71" w:rsidRDefault="00EF6EE1">
            <w:pPr>
              <w:spacing w:before="0" w:after="0" w:line="240" w:lineRule="auto"/>
              <w:jc w:val="center"/>
              <w:rPr>
                <w:ins w:id="33652" w:author="pete jones" w:date="2022-01-04T11:06:00Z"/>
                <w:rFonts w:cstheme="minorHAnsi"/>
                <w:sz w:val="16"/>
                <w:szCs w:val="16"/>
              </w:rPr>
              <w:pPrChange w:id="33653" w:author="pete jones" w:date="2022-03-09T08:13:00Z">
                <w:pPr/>
              </w:pPrChange>
            </w:pPr>
          </w:p>
        </w:tc>
        <w:tc>
          <w:tcPr>
            <w:tcW w:w="450" w:type="dxa"/>
            <w:tcFitText/>
            <w:vAlign w:val="center"/>
            <w:hideMark/>
            <w:tcPrChange w:id="33654" w:author="pete jones" w:date="2022-03-09T08:13:00Z">
              <w:tcPr>
                <w:tcW w:w="450" w:type="dxa"/>
                <w:tcFitText/>
                <w:vAlign w:val="center"/>
                <w:hideMark/>
              </w:tcPr>
            </w:tcPrChange>
          </w:tcPr>
          <w:p w14:paraId="3D1B55E6" w14:textId="77777777" w:rsidR="00EF6EE1" w:rsidRPr="00FF6A71" w:rsidRDefault="00EF6EE1">
            <w:pPr>
              <w:spacing w:before="0" w:after="0" w:line="240" w:lineRule="auto"/>
              <w:jc w:val="center"/>
              <w:rPr>
                <w:ins w:id="33655" w:author="pete jones" w:date="2022-01-04T11:06:00Z"/>
                <w:rFonts w:cstheme="minorHAnsi"/>
                <w:sz w:val="16"/>
                <w:szCs w:val="16"/>
              </w:rPr>
              <w:pPrChange w:id="33656" w:author="pete jones" w:date="2022-03-09T08:13:00Z">
                <w:pPr/>
              </w:pPrChange>
            </w:pPr>
          </w:p>
        </w:tc>
      </w:tr>
      <w:tr w:rsidR="00EF6EE1" w:rsidRPr="00FF6A71" w14:paraId="1E366900"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657"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658" w:author="pete jones" w:date="2022-01-04T11:06:00Z"/>
          <w:trPrChange w:id="33659" w:author="pete jones" w:date="2022-03-09T08:13:00Z">
            <w:trPr>
              <w:trHeight w:val="300"/>
            </w:trPr>
          </w:trPrChange>
        </w:trPr>
        <w:tc>
          <w:tcPr>
            <w:tcW w:w="471" w:type="dxa"/>
            <w:tcFitText/>
            <w:vAlign w:val="center"/>
            <w:hideMark/>
            <w:tcPrChange w:id="33660" w:author="pete jones" w:date="2022-03-09T08:13:00Z">
              <w:tcPr>
                <w:tcW w:w="471" w:type="dxa"/>
                <w:tcFitText/>
                <w:vAlign w:val="center"/>
                <w:hideMark/>
              </w:tcPr>
            </w:tcPrChange>
          </w:tcPr>
          <w:p w14:paraId="1278362A" w14:textId="77777777" w:rsidR="00EF6EE1" w:rsidRPr="00FF6A71" w:rsidRDefault="00EF6EE1">
            <w:pPr>
              <w:spacing w:before="0" w:after="0" w:line="240" w:lineRule="auto"/>
              <w:jc w:val="center"/>
              <w:rPr>
                <w:ins w:id="33661" w:author="pete jones" w:date="2022-01-04T11:06:00Z"/>
                <w:rFonts w:cstheme="minorHAnsi"/>
                <w:sz w:val="16"/>
                <w:szCs w:val="16"/>
              </w:rPr>
              <w:pPrChange w:id="33662" w:author="pete jones" w:date="2022-03-09T08:13:00Z">
                <w:pPr/>
              </w:pPrChange>
            </w:pPr>
            <w:ins w:id="33663" w:author="pete jones" w:date="2022-01-04T11:06:00Z">
              <w:r w:rsidRPr="00FF6A71">
                <w:rPr>
                  <w:rFonts w:cstheme="minorHAnsi"/>
                  <w:sz w:val="16"/>
                  <w:szCs w:val="16"/>
                </w:rPr>
                <w:t>160</w:t>
              </w:r>
            </w:ins>
          </w:p>
        </w:tc>
        <w:tc>
          <w:tcPr>
            <w:tcW w:w="449" w:type="dxa"/>
            <w:tcFitText/>
            <w:vAlign w:val="center"/>
            <w:hideMark/>
            <w:tcPrChange w:id="33664" w:author="pete jones" w:date="2022-03-09T08:13:00Z">
              <w:tcPr>
                <w:tcW w:w="449" w:type="dxa"/>
                <w:tcFitText/>
                <w:vAlign w:val="center"/>
                <w:hideMark/>
              </w:tcPr>
            </w:tcPrChange>
          </w:tcPr>
          <w:p w14:paraId="28C2934B" w14:textId="77777777" w:rsidR="00EF6EE1" w:rsidRPr="00FF6A71" w:rsidRDefault="00EF6EE1">
            <w:pPr>
              <w:spacing w:before="0" w:after="0" w:line="240" w:lineRule="auto"/>
              <w:jc w:val="center"/>
              <w:rPr>
                <w:ins w:id="33665" w:author="pete jones" w:date="2022-01-04T11:06:00Z"/>
                <w:rFonts w:cstheme="minorHAnsi"/>
                <w:sz w:val="16"/>
                <w:szCs w:val="16"/>
              </w:rPr>
              <w:pPrChange w:id="33666" w:author="pete jones" w:date="2022-03-09T08:13:00Z">
                <w:pPr/>
              </w:pPrChange>
            </w:pPr>
          </w:p>
        </w:tc>
        <w:tc>
          <w:tcPr>
            <w:tcW w:w="449" w:type="dxa"/>
            <w:tcFitText/>
            <w:vAlign w:val="center"/>
            <w:hideMark/>
            <w:tcPrChange w:id="33667" w:author="pete jones" w:date="2022-03-09T08:13:00Z">
              <w:tcPr>
                <w:tcW w:w="449" w:type="dxa"/>
                <w:tcFitText/>
                <w:vAlign w:val="center"/>
                <w:hideMark/>
              </w:tcPr>
            </w:tcPrChange>
          </w:tcPr>
          <w:p w14:paraId="4B997A43" w14:textId="77777777" w:rsidR="00EF6EE1" w:rsidRPr="00FF6A71" w:rsidRDefault="00EF6EE1">
            <w:pPr>
              <w:spacing w:before="0" w:after="0" w:line="240" w:lineRule="auto"/>
              <w:jc w:val="center"/>
              <w:rPr>
                <w:ins w:id="33668" w:author="pete jones" w:date="2022-01-04T11:06:00Z"/>
                <w:rFonts w:cstheme="minorHAnsi"/>
                <w:sz w:val="16"/>
                <w:szCs w:val="16"/>
              </w:rPr>
              <w:pPrChange w:id="33669" w:author="pete jones" w:date="2022-03-09T08:13:00Z">
                <w:pPr/>
              </w:pPrChange>
            </w:pPr>
            <w:ins w:id="33670" w:author="pete jones" w:date="2022-01-04T11:06:00Z">
              <w:r w:rsidRPr="00AC319B">
                <w:rPr>
                  <w:rFonts w:cstheme="minorHAnsi"/>
                  <w:sz w:val="16"/>
                  <w:szCs w:val="16"/>
                </w:rPr>
                <w:t>x</w:t>
              </w:r>
            </w:ins>
          </w:p>
        </w:tc>
        <w:tc>
          <w:tcPr>
            <w:tcW w:w="449" w:type="dxa"/>
            <w:tcFitText/>
            <w:vAlign w:val="center"/>
            <w:hideMark/>
            <w:tcPrChange w:id="33671" w:author="pete jones" w:date="2022-03-09T08:13:00Z">
              <w:tcPr>
                <w:tcW w:w="449" w:type="dxa"/>
                <w:tcFitText/>
                <w:vAlign w:val="center"/>
                <w:hideMark/>
              </w:tcPr>
            </w:tcPrChange>
          </w:tcPr>
          <w:p w14:paraId="59F44A42" w14:textId="77777777" w:rsidR="00EF6EE1" w:rsidRPr="00FF6A71" w:rsidRDefault="00EF6EE1">
            <w:pPr>
              <w:spacing w:before="0" w:after="0" w:line="240" w:lineRule="auto"/>
              <w:jc w:val="center"/>
              <w:rPr>
                <w:ins w:id="33672" w:author="pete jones" w:date="2022-01-04T11:06:00Z"/>
                <w:rFonts w:cstheme="minorHAnsi"/>
                <w:sz w:val="16"/>
                <w:szCs w:val="16"/>
              </w:rPr>
              <w:pPrChange w:id="33673" w:author="pete jones" w:date="2022-03-09T08:13:00Z">
                <w:pPr/>
              </w:pPrChange>
            </w:pPr>
          </w:p>
        </w:tc>
        <w:tc>
          <w:tcPr>
            <w:tcW w:w="449" w:type="dxa"/>
            <w:tcFitText/>
            <w:vAlign w:val="center"/>
            <w:hideMark/>
            <w:tcPrChange w:id="33674" w:author="pete jones" w:date="2022-03-09T08:13:00Z">
              <w:tcPr>
                <w:tcW w:w="449" w:type="dxa"/>
                <w:tcFitText/>
                <w:vAlign w:val="center"/>
                <w:hideMark/>
              </w:tcPr>
            </w:tcPrChange>
          </w:tcPr>
          <w:p w14:paraId="0BD1B1BA" w14:textId="77777777" w:rsidR="00EF6EE1" w:rsidRPr="00FF6A71" w:rsidRDefault="00EF6EE1">
            <w:pPr>
              <w:spacing w:before="0" w:after="0" w:line="240" w:lineRule="auto"/>
              <w:jc w:val="center"/>
              <w:rPr>
                <w:ins w:id="33675" w:author="pete jones" w:date="2022-01-04T11:06:00Z"/>
                <w:rFonts w:cstheme="minorHAnsi"/>
                <w:sz w:val="16"/>
                <w:szCs w:val="16"/>
              </w:rPr>
              <w:pPrChange w:id="33676" w:author="pete jones" w:date="2022-03-09T08:13:00Z">
                <w:pPr/>
              </w:pPrChange>
            </w:pPr>
          </w:p>
        </w:tc>
        <w:tc>
          <w:tcPr>
            <w:tcW w:w="449" w:type="dxa"/>
            <w:tcFitText/>
            <w:vAlign w:val="center"/>
            <w:hideMark/>
            <w:tcPrChange w:id="33677" w:author="pete jones" w:date="2022-03-09T08:13:00Z">
              <w:tcPr>
                <w:tcW w:w="449" w:type="dxa"/>
                <w:tcFitText/>
                <w:vAlign w:val="center"/>
                <w:hideMark/>
              </w:tcPr>
            </w:tcPrChange>
          </w:tcPr>
          <w:p w14:paraId="069BE7B1" w14:textId="77777777" w:rsidR="00EF6EE1" w:rsidRPr="00FF6A71" w:rsidRDefault="00EF6EE1">
            <w:pPr>
              <w:spacing w:before="0" w:after="0" w:line="240" w:lineRule="auto"/>
              <w:jc w:val="center"/>
              <w:rPr>
                <w:ins w:id="33678" w:author="pete jones" w:date="2022-01-04T11:06:00Z"/>
                <w:rFonts w:cstheme="minorHAnsi"/>
                <w:sz w:val="16"/>
                <w:szCs w:val="16"/>
              </w:rPr>
              <w:pPrChange w:id="33679" w:author="pete jones" w:date="2022-03-09T08:13:00Z">
                <w:pPr/>
              </w:pPrChange>
            </w:pPr>
            <w:ins w:id="33680" w:author="pete jones" w:date="2022-01-04T11:06:00Z">
              <w:r w:rsidRPr="002A5458">
                <w:rPr>
                  <w:rFonts w:cstheme="minorHAnsi"/>
                  <w:spacing w:val="32"/>
                  <w:w w:val="95"/>
                  <w:sz w:val="16"/>
                  <w:szCs w:val="16"/>
                  <w:rPrChange w:id="33681" w:author="pete jones" w:date="2022-03-15T19:17:00Z">
                    <w:rPr>
                      <w:rFonts w:cstheme="minorHAnsi"/>
                      <w:spacing w:val="22"/>
                      <w:sz w:val="16"/>
                      <w:szCs w:val="16"/>
                    </w:rPr>
                  </w:rPrChange>
                </w:rPr>
                <w:t>N</w:t>
              </w:r>
              <w:r w:rsidRPr="002A5458">
                <w:rPr>
                  <w:rFonts w:cstheme="minorHAnsi"/>
                  <w:spacing w:val="1"/>
                  <w:w w:val="95"/>
                  <w:sz w:val="16"/>
                  <w:szCs w:val="16"/>
                  <w:rPrChange w:id="33682" w:author="pete jones" w:date="2022-03-15T19:17:00Z">
                    <w:rPr>
                      <w:rFonts w:cstheme="minorHAnsi"/>
                      <w:spacing w:val="1"/>
                      <w:sz w:val="16"/>
                      <w:szCs w:val="16"/>
                    </w:rPr>
                  </w:rPrChange>
                </w:rPr>
                <w:t>R</w:t>
              </w:r>
            </w:ins>
          </w:p>
        </w:tc>
        <w:tc>
          <w:tcPr>
            <w:tcW w:w="450" w:type="dxa"/>
            <w:tcFitText/>
            <w:vAlign w:val="center"/>
            <w:hideMark/>
            <w:tcPrChange w:id="33683" w:author="pete jones" w:date="2022-03-09T08:13:00Z">
              <w:tcPr>
                <w:tcW w:w="450" w:type="dxa"/>
                <w:tcFitText/>
                <w:vAlign w:val="center"/>
                <w:hideMark/>
              </w:tcPr>
            </w:tcPrChange>
          </w:tcPr>
          <w:p w14:paraId="261430D8" w14:textId="77777777" w:rsidR="00EF6EE1" w:rsidRPr="00FF6A71" w:rsidRDefault="00EF6EE1">
            <w:pPr>
              <w:spacing w:before="0" w:after="0" w:line="240" w:lineRule="auto"/>
              <w:jc w:val="center"/>
              <w:rPr>
                <w:ins w:id="33684" w:author="pete jones" w:date="2022-01-04T11:06:00Z"/>
                <w:rFonts w:cstheme="minorHAnsi"/>
                <w:sz w:val="16"/>
                <w:szCs w:val="16"/>
              </w:rPr>
              <w:pPrChange w:id="33685" w:author="pete jones" w:date="2022-03-09T08:13:00Z">
                <w:pPr/>
              </w:pPrChange>
            </w:pPr>
          </w:p>
        </w:tc>
        <w:tc>
          <w:tcPr>
            <w:tcW w:w="450" w:type="dxa"/>
            <w:tcFitText/>
            <w:vAlign w:val="center"/>
            <w:hideMark/>
            <w:tcPrChange w:id="33686" w:author="pete jones" w:date="2022-03-09T08:13:00Z">
              <w:tcPr>
                <w:tcW w:w="450" w:type="dxa"/>
                <w:tcFitText/>
                <w:vAlign w:val="center"/>
                <w:hideMark/>
              </w:tcPr>
            </w:tcPrChange>
          </w:tcPr>
          <w:p w14:paraId="6FA28324" w14:textId="77777777" w:rsidR="00EF6EE1" w:rsidRPr="00FF6A71" w:rsidRDefault="00EF6EE1">
            <w:pPr>
              <w:spacing w:before="0" w:after="0" w:line="240" w:lineRule="auto"/>
              <w:jc w:val="center"/>
              <w:rPr>
                <w:ins w:id="33687" w:author="pete jones" w:date="2022-01-04T11:06:00Z"/>
                <w:rFonts w:cstheme="minorHAnsi"/>
                <w:sz w:val="16"/>
                <w:szCs w:val="16"/>
              </w:rPr>
              <w:pPrChange w:id="33688" w:author="pete jones" w:date="2022-03-09T08:13:00Z">
                <w:pPr/>
              </w:pPrChange>
            </w:pPr>
          </w:p>
        </w:tc>
        <w:tc>
          <w:tcPr>
            <w:tcW w:w="450" w:type="dxa"/>
            <w:tcFitText/>
            <w:vAlign w:val="center"/>
            <w:hideMark/>
            <w:tcPrChange w:id="33689" w:author="pete jones" w:date="2022-03-09T08:13:00Z">
              <w:tcPr>
                <w:tcW w:w="450" w:type="dxa"/>
                <w:tcFitText/>
                <w:vAlign w:val="center"/>
                <w:hideMark/>
              </w:tcPr>
            </w:tcPrChange>
          </w:tcPr>
          <w:p w14:paraId="488DF084" w14:textId="77777777" w:rsidR="00EF6EE1" w:rsidRPr="00FF6A71" w:rsidRDefault="00EF6EE1">
            <w:pPr>
              <w:spacing w:before="0" w:after="0" w:line="240" w:lineRule="auto"/>
              <w:jc w:val="center"/>
              <w:rPr>
                <w:ins w:id="33690" w:author="pete jones" w:date="2022-01-04T11:06:00Z"/>
                <w:rFonts w:cstheme="minorHAnsi"/>
                <w:sz w:val="16"/>
                <w:szCs w:val="16"/>
              </w:rPr>
              <w:pPrChange w:id="33691" w:author="pete jones" w:date="2022-03-09T08:13:00Z">
                <w:pPr/>
              </w:pPrChange>
            </w:pPr>
          </w:p>
        </w:tc>
        <w:tc>
          <w:tcPr>
            <w:tcW w:w="450" w:type="dxa"/>
            <w:tcFitText/>
            <w:vAlign w:val="center"/>
            <w:hideMark/>
            <w:tcPrChange w:id="33692" w:author="pete jones" w:date="2022-03-09T08:13:00Z">
              <w:tcPr>
                <w:tcW w:w="450" w:type="dxa"/>
                <w:tcFitText/>
                <w:vAlign w:val="center"/>
                <w:hideMark/>
              </w:tcPr>
            </w:tcPrChange>
          </w:tcPr>
          <w:p w14:paraId="0850DC49" w14:textId="77777777" w:rsidR="00EF6EE1" w:rsidRPr="00FF6A71" w:rsidRDefault="00EF6EE1">
            <w:pPr>
              <w:spacing w:before="0" w:after="0" w:line="240" w:lineRule="auto"/>
              <w:jc w:val="center"/>
              <w:rPr>
                <w:ins w:id="33693" w:author="pete jones" w:date="2022-01-04T11:06:00Z"/>
                <w:rFonts w:cstheme="minorHAnsi"/>
                <w:sz w:val="16"/>
                <w:szCs w:val="16"/>
              </w:rPr>
              <w:pPrChange w:id="33694" w:author="pete jones" w:date="2022-03-09T08:13:00Z">
                <w:pPr/>
              </w:pPrChange>
            </w:pPr>
            <w:ins w:id="33695" w:author="pete jones" w:date="2022-01-04T11:06:00Z">
              <w:r w:rsidRPr="00AC319B">
                <w:rPr>
                  <w:rFonts w:cstheme="minorHAnsi"/>
                  <w:sz w:val="16"/>
                  <w:szCs w:val="16"/>
                </w:rPr>
                <w:t>x</w:t>
              </w:r>
            </w:ins>
          </w:p>
        </w:tc>
        <w:tc>
          <w:tcPr>
            <w:tcW w:w="450" w:type="dxa"/>
            <w:tcFitText/>
            <w:vAlign w:val="center"/>
            <w:hideMark/>
            <w:tcPrChange w:id="33696" w:author="pete jones" w:date="2022-03-09T08:13:00Z">
              <w:tcPr>
                <w:tcW w:w="450" w:type="dxa"/>
                <w:tcFitText/>
                <w:vAlign w:val="center"/>
                <w:hideMark/>
              </w:tcPr>
            </w:tcPrChange>
          </w:tcPr>
          <w:p w14:paraId="211F9851" w14:textId="77777777" w:rsidR="00EF6EE1" w:rsidRPr="00FF6A71" w:rsidRDefault="00EF6EE1">
            <w:pPr>
              <w:spacing w:before="0" w:after="0" w:line="240" w:lineRule="auto"/>
              <w:jc w:val="center"/>
              <w:rPr>
                <w:ins w:id="33697" w:author="pete jones" w:date="2022-01-04T11:06:00Z"/>
                <w:rFonts w:cstheme="minorHAnsi"/>
                <w:sz w:val="16"/>
                <w:szCs w:val="16"/>
              </w:rPr>
              <w:pPrChange w:id="33698" w:author="pete jones" w:date="2022-03-09T08:13:00Z">
                <w:pPr/>
              </w:pPrChange>
            </w:pPr>
            <w:ins w:id="33699" w:author="pete jones" w:date="2022-01-04T11:06:00Z">
              <w:r w:rsidRPr="00FF6A71">
                <w:rPr>
                  <w:rFonts w:cstheme="minorHAnsi"/>
                  <w:w w:val="87"/>
                  <w:sz w:val="16"/>
                  <w:szCs w:val="16"/>
                </w:rPr>
                <w:t>15</w:t>
              </w:r>
              <w:r w:rsidRPr="00FF6A71">
                <w:rPr>
                  <w:rFonts w:cstheme="minorHAnsi"/>
                  <w:spacing w:val="2"/>
                  <w:w w:val="87"/>
                  <w:sz w:val="16"/>
                  <w:szCs w:val="16"/>
                </w:rPr>
                <w:t>2</w:t>
              </w:r>
            </w:ins>
          </w:p>
        </w:tc>
        <w:tc>
          <w:tcPr>
            <w:tcW w:w="450" w:type="dxa"/>
            <w:tcFitText/>
            <w:vAlign w:val="center"/>
            <w:hideMark/>
            <w:tcPrChange w:id="33700" w:author="pete jones" w:date="2022-03-09T08:13:00Z">
              <w:tcPr>
                <w:tcW w:w="450" w:type="dxa"/>
                <w:tcFitText/>
                <w:vAlign w:val="center"/>
                <w:hideMark/>
              </w:tcPr>
            </w:tcPrChange>
          </w:tcPr>
          <w:p w14:paraId="54230CF4" w14:textId="77777777" w:rsidR="00EF6EE1" w:rsidRPr="00FF6A71" w:rsidRDefault="00EF6EE1">
            <w:pPr>
              <w:spacing w:before="0" w:after="0" w:line="240" w:lineRule="auto"/>
              <w:jc w:val="center"/>
              <w:rPr>
                <w:ins w:id="33701" w:author="pete jones" w:date="2022-01-04T11:06:00Z"/>
                <w:rFonts w:cstheme="minorHAnsi"/>
                <w:sz w:val="16"/>
                <w:szCs w:val="16"/>
              </w:rPr>
              <w:pPrChange w:id="33702" w:author="pete jones" w:date="2022-03-09T08:13:00Z">
                <w:pPr/>
              </w:pPrChange>
            </w:pPr>
            <w:ins w:id="33703" w:author="pete jones" w:date="2022-01-04T11:06:00Z">
              <w:r w:rsidRPr="00AC319B">
                <w:rPr>
                  <w:rFonts w:cstheme="minorHAnsi"/>
                  <w:sz w:val="16"/>
                  <w:szCs w:val="16"/>
                </w:rPr>
                <w:t>x</w:t>
              </w:r>
            </w:ins>
          </w:p>
        </w:tc>
        <w:tc>
          <w:tcPr>
            <w:tcW w:w="450" w:type="dxa"/>
            <w:tcFitText/>
            <w:vAlign w:val="center"/>
            <w:hideMark/>
            <w:tcPrChange w:id="33704" w:author="pete jones" w:date="2022-03-09T08:13:00Z">
              <w:tcPr>
                <w:tcW w:w="450" w:type="dxa"/>
                <w:tcFitText/>
                <w:vAlign w:val="center"/>
                <w:hideMark/>
              </w:tcPr>
            </w:tcPrChange>
          </w:tcPr>
          <w:p w14:paraId="5FB4C8F3" w14:textId="77777777" w:rsidR="00EF6EE1" w:rsidRPr="00FF6A71" w:rsidRDefault="00EF6EE1">
            <w:pPr>
              <w:spacing w:before="0" w:after="0" w:line="240" w:lineRule="auto"/>
              <w:jc w:val="center"/>
              <w:rPr>
                <w:ins w:id="33705" w:author="pete jones" w:date="2022-01-04T11:06:00Z"/>
                <w:rFonts w:cstheme="minorHAnsi"/>
                <w:sz w:val="16"/>
                <w:szCs w:val="16"/>
              </w:rPr>
              <w:pPrChange w:id="33706" w:author="pete jones" w:date="2022-03-09T08:13:00Z">
                <w:pPr/>
              </w:pPrChange>
            </w:pPr>
          </w:p>
        </w:tc>
        <w:tc>
          <w:tcPr>
            <w:tcW w:w="450" w:type="dxa"/>
            <w:tcFitText/>
            <w:vAlign w:val="center"/>
            <w:hideMark/>
            <w:tcPrChange w:id="33707" w:author="pete jones" w:date="2022-03-09T08:13:00Z">
              <w:tcPr>
                <w:tcW w:w="450" w:type="dxa"/>
                <w:tcFitText/>
                <w:vAlign w:val="center"/>
                <w:hideMark/>
              </w:tcPr>
            </w:tcPrChange>
          </w:tcPr>
          <w:p w14:paraId="358E0A17" w14:textId="77777777" w:rsidR="00EF6EE1" w:rsidRPr="00FF6A71" w:rsidRDefault="00EF6EE1">
            <w:pPr>
              <w:spacing w:before="0" w:after="0" w:line="240" w:lineRule="auto"/>
              <w:jc w:val="center"/>
              <w:rPr>
                <w:ins w:id="33708" w:author="pete jones" w:date="2022-01-04T11:06:00Z"/>
                <w:rFonts w:cstheme="minorHAnsi"/>
                <w:sz w:val="16"/>
                <w:szCs w:val="16"/>
              </w:rPr>
              <w:pPrChange w:id="33709" w:author="pete jones" w:date="2022-03-09T08:13:00Z">
                <w:pPr/>
              </w:pPrChange>
            </w:pPr>
          </w:p>
        </w:tc>
        <w:tc>
          <w:tcPr>
            <w:tcW w:w="450" w:type="dxa"/>
            <w:tcFitText/>
            <w:vAlign w:val="center"/>
            <w:hideMark/>
            <w:tcPrChange w:id="33710" w:author="pete jones" w:date="2022-03-09T08:13:00Z">
              <w:tcPr>
                <w:tcW w:w="450" w:type="dxa"/>
                <w:tcFitText/>
                <w:vAlign w:val="center"/>
                <w:hideMark/>
              </w:tcPr>
            </w:tcPrChange>
          </w:tcPr>
          <w:p w14:paraId="2525D8D8" w14:textId="77777777" w:rsidR="00EF6EE1" w:rsidRPr="00FF6A71" w:rsidRDefault="00EF6EE1">
            <w:pPr>
              <w:spacing w:before="0" w:after="0" w:line="240" w:lineRule="auto"/>
              <w:jc w:val="center"/>
              <w:rPr>
                <w:ins w:id="33711" w:author="pete jones" w:date="2022-01-04T11:06:00Z"/>
                <w:rFonts w:cstheme="minorHAnsi"/>
                <w:sz w:val="16"/>
                <w:szCs w:val="16"/>
              </w:rPr>
              <w:pPrChange w:id="33712" w:author="pete jones" w:date="2022-03-09T08:13:00Z">
                <w:pPr/>
              </w:pPrChange>
            </w:pPr>
          </w:p>
        </w:tc>
        <w:tc>
          <w:tcPr>
            <w:tcW w:w="450" w:type="dxa"/>
            <w:tcFitText/>
            <w:vAlign w:val="center"/>
            <w:hideMark/>
            <w:tcPrChange w:id="33713" w:author="pete jones" w:date="2022-03-09T08:13:00Z">
              <w:tcPr>
                <w:tcW w:w="450" w:type="dxa"/>
                <w:tcFitText/>
                <w:vAlign w:val="center"/>
                <w:hideMark/>
              </w:tcPr>
            </w:tcPrChange>
          </w:tcPr>
          <w:p w14:paraId="37FC8AB2" w14:textId="77777777" w:rsidR="00EF6EE1" w:rsidRPr="00FF6A71" w:rsidRDefault="00EF6EE1">
            <w:pPr>
              <w:spacing w:before="0" w:after="0" w:line="240" w:lineRule="auto"/>
              <w:jc w:val="center"/>
              <w:rPr>
                <w:ins w:id="33714" w:author="pete jones" w:date="2022-01-04T11:06:00Z"/>
                <w:rFonts w:cstheme="minorHAnsi"/>
                <w:sz w:val="16"/>
                <w:szCs w:val="16"/>
              </w:rPr>
              <w:pPrChange w:id="33715" w:author="pete jones" w:date="2022-03-09T08:13:00Z">
                <w:pPr/>
              </w:pPrChange>
            </w:pPr>
            <w:ins w:id="33716" w:author="pete jones" w:date="2022-01-04T11:06:00Z">
              <w:r w:rsidRPr="00FF6A71">
                <w:rPr>
                  <w:rFonts w:cstheme="minorHAnsi"/>
                  <w:spacing w:val="51"/>
                  <w:sz w:val="16"/>
                  <w:szCs w:val="16"/>
                </w:rPr>
                <w:t>8</w:t>
              </w:r>
              <w:r w:rsidRPr="00FF6A71">
                <w:rPr>
                  <w:rFonts w:cstheme="minorHAnsi"/>
                  <w:spacing w:val="1"/>
                  <w:sz w:val="16"/>
                  <w:szCs w:val="16"/>
                </w:rPr>
                <w:t>8</w:t>
              </w:r>
            </w:ins>
          </w:p>
        </w:tc>
        <w:tc>
          <w:tcPr>
            <w:tcW w:w="450" w:type="dxa"/>
            <w:tcFitText/>
            <w:vAlign w:val="center"/>
            <w:hideMark/>
            <w:tcPrChange w:id="33717" w:author="pete jones" w:date="2022-03-09T08:13:00Z">
              <w:tcPr>
                <w:tcW w:w="450" w:type="dxa"/>
                <w:tcFitText/>
                <w:vAlign w:val="center"/>
                <w:hideMark/>
              </w:tcPr>
            </w:tcPrChange>
          </w:tcPr>
          <w:p w14:paraId="6E61994A" w14:textId="77777777" w:rsidR="00EF6EE1" w:rsidRPr="00FF6A71" w:rsidRDefault="00EF6EE1">
            <w:pPr>
              <w:spacing w:before="0" w:after="0" w:line="240" w:lineRule="auto"/>
              <w:jc w:val="center"/>
              <w:rPr>
                <w:ins w:id="33718" w:author="pete jones" w:date="2022-01-04T11:06:00Z"/>
                <w:rFonts w:cstheme="minorHAnsi"/>
                <w:sz w:val="16"/>
                <w:szCs w:val="16"/>
              </w:rPr>
              <w:pPrChange w:id="33719" w:author="pete jones" w:date="2022-03-09T08:13:00Z">
                <w:pPr/>
              </w:pPrChange>
            </w:pPr>
            <w:ins w:id="33720" w:author="pete jones" w:date="2022-01-04T11:06:00Z">
              <w:r w:rsidRPr="00AC319B">
                <w:rPr>
                  <w:rFonts w:cstheme="minorHAnsi"/>
                  <w:sz w:val="16"/>
                  <w:szCs w:val="16"/>
                </w:rPr>
                <w:t>x</w:t>
              </w:r>
            </w:ins>
          </w:p>
        </w:tc>
        <w:tc>
          <w:tcPr>
            <w:tcW w:w="450" w:type="dxa"/>
            <w:tcFitText/>
            <w:vAlign w:val="center"/>
            <w:hideMark/>
            <w:tcPrChange w:id="33721" w:author="pete jones" w:date="2022-03-09T08:13:00Z">
              <w:tcPr>
                <w:tcW w:w="450" w:type="dxa"/>
                <w:tcFitText/>
                <w:vAlign w:val="center"/>
                <w:hideMark/>
              </w:tcPr>
            </w:tcPrChange>
          </w:tcPr>
          <w:p w14:paraId="3142A8CA" w14:textId="77777777" w:rsidR="00EF6EE1" w:rsidRPr="00FF6A71" w:rsidRDefault="00EF6EE1">
            <w:pPr>
              <w:spacing w:before="0" w:after="0" w:line="240" w:lineRule="auto"/>
              <w:jc w:val="center"/>
              <w:rPr>
                <w:ins w:id="33722" w:author="pete jones" w:date="2022-01-04T11:06:00Z"/>
                <w:rFonts w:cstheme="minorHAnsi"/>
                <w:sz w:val="16"/>
                <w:szCs w:val="16"/>
              </w:rPr>
              <w:pPrChange w:id="33723" w:author="pete jones" w:date="2022-03-09T08:13:00Z">
                <w:pPr/>
              </w:pPrChange>
            </w:pPr>
          </w:p>
        </w:tc>
        <w:tc>
          <w:tcPr>
            <w:tcW w:w="450" w:type="dxa"/>
            <w:tcFitText/>
            <w:vAlign w:val="center"/>
            <w:hideMark/>
            <w:tcPrChange w:id="33724" w:author="pete jones" w:date="2022-03-09T08:13:00Z">
              <w:tcPr>
                <w:tcW w:w="450" w:type="dxa"/>
                <w:tcFitText/>
                <w:vAlign w:val="center"/>
                <w:hideMark/>
              </w:tcPr>
            </w:tcPrChange>
          </w:tcPr>
          <w:p w14:paraId="65521F6D" w14:textId="77777777" w:rsidR="00EF6EE1" w:rsidRPr="00FF6A71" w:rsidRDefault="00EF6EE1">
            <w:pPr>
              <w:spacing w:before="0" w:after="0" w:line="240" w:lineRule="auto"/>
              <w:jc w:val="center"/>
              <w:rPr>
                <w:ins w:id="33725" w:author="pete jones" w:date="2022-01-04T11:06:00Z"/>
                <w:rFonts w:cstheme="minorHAnsi"/>
                <w:sz w:val="16"/>
                <w:szCs w:val="16"/>
              </w:rPr>
              <w:pPrChange w:id="33726" w:author="pete jones" w:date="2022-03-09T08:13:00Z">
                <w:pPr/>
              </w:pPrChange>
            </w:pPr>
          </w:p>
        </w:tc>
        <w:tc>
          <w:tcPr>
            <w:tcW w:w="450" w:type="dxa"/>
            <w:tcFitText/>
            <w:vAlign w:val="center"/>
            <w:hideMark/>
            <w:tcPrChange w:id="33727" w:author="pete jones" w:date="2022-03-09T08:13:00Z">
              <w:tcPr>
                <w:tcW w:w="450" w:type="dxa"/>
                <w:tcFitText/>
                <w:vAlign w:val="center"/>
                <w:hideMark/>
              </w:tcPr>
            </w:tcPrChange>
          </w:tcPr>
          <w:p w14:paraId="1A8C94D5" w14:textId="77777777" w:rsidR="00EF6EE1" w:rsidRPr="00FF6A71" w:rsidRDefault="00EF6EE1">
            <w:pPr>
              <w:spacing w:before="0" w:after="0" w:line="240" w:lineRule="auto"/>
              <w:jc w:val="center"/>
              <w:rPr>
                <w:ins w:id="33728" w:author="pete jones" w:date="2022-01-04T11:06:00Z"/>
                <w:rFonts w:cstheme="minorHAnsi"/>
                <w:sz w:val="16"/>
                <w:szCs w:val="16"/>
              </w:rPr>
              <w:pPrChange w:id="33729" w:author="pete jones" w:date="2022-03-09T08:13:00Z">
                <w:pPr/>
              </w:pPrChange>
            </w:pPr>
          </w:p>
        </w:tc>
      </w:tr>
      <w:tr w:rsidR="00EF6EE1" w:rsidRPr="00FF6A71" w14:paraId="4F32EB37"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730"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731" w:author="pete jones" w:date="2022-01-04T11:06:00Z"/>
          <w:trPrChange w:id="33732" w:author="pete jones" w:date="2022-03-09T08:13:00Z">
            <w:trPr>
              <w:trHeight w:val="300"/>
            </w:trPr>
          </w:trPrChange>
        </w:trPr>
        <w:tc>
          <w:tcPr>
            <w:tcW w:w="471" w:type="dxa"/>
            <w:tcFitText/>
            <w:vAlign w:val="center"/>
            <w:hideMark/>
            <w:tcPrChange w:id="33733" w:author="pete jones" w:date="2022-03-09T08:13:00Z">
              <w:tcPr>
                <w:tcW w:w="471" w:type="dxa"/>
                <w:tcFitText/>
                <w:vAlign w:val="center"/>
                <w:hideMark/>
              </w:tcPr>
            </w:tcPrChange>
          </w:tcPr>
          <w:p w14:paraId="2866F2A1" w14:textId="77777777" w:rsidR="00EF6EE1" w:rsidRPr="00FF6A71" w:rsidRDefault="00EF6EE1">
            <w:pPr>
              <w:spacing w:before="0" w:after="0" w:line="240" w:lineRule="auto"/>
              <w:jc w:val="center"/>
              <w:rPr>
                <w:ins w:id="33734" w:author="pete jones" w:date="2022-01-04T11:06:00Z"/>
                <w:rFonts w:cstheme="minorHAnsi"/>
                <w:sz w:val="16"/>
                <w:szCs w:val="16"/>
              </w:rPr>
              <w:pPrChange w:id="33735" w:author="pete jones" w:date="2022-03-09T08:13:00Z">
                <w:pPr/>
              </w:pPrChange>
            </w:pPr>
            <w:ins w:id="33736" w:author="pete jones" w:date="2022-01-04T11:06:00Z">
              <w:r w:rsidRPr="00FF6A71">
                <w:rPr>
                  <w:rFonts w:cstheme="minorHAnsi"/>
                  <w:sz w:val="16"/>
                  <w:szCs w:val="16"/>
                </w:rPr>
                <w:t>259</w:t>
              </w:r>
            </w:ins>
          </w:p>
        </w:tc>
        <w:tc>
          <w:tcPr>
            <w:tcW w:w="449" w:type="dxa"/>
            <w:tcFitText/>
            <w:vAlign w:val="center"/>
            <w:hideMark/>
            <w:tcPrChange w:id="33737" w:author="pete jones" w:date="2022-03-09T08:13:00Z">
              <w:tcPr>
                <w:tcW w:w="449" w:type="dxa"/>
                <w:tcFitText/>
                <w:vAlign w:val="center"/>
                <w:hideMark/>
              </w:tcPr>
            </w:tcPrChange>
          </w:tcPr>
          <w:p w14:paraId="1076C4DC" w14:textId="77777777" w:rsidR="00EF6EE1" w:rsidRPr="00FF6A71" w:rsidRDefault="00EF6EE1">
            <w:pPr>
              <w:spacing w:before="0" w:after="0" w:line="240" w:lineRule="auto"/>
              <w:jc w:val="center"/>
              <w:rPr>
                <w:ins w:id="33738" w:author="pete jones" w:date="2022-01-04T11:06:00Z"/>
                <w:rFonts w:cstheme="minorHAnsi"/>
                <w:sz w:val="16"/>
                <w:szCs w:val="16"/>
              </w:rPr>
              <w:pPrChange w:id="33739" w:author="pete jones" w:date="2022-03-09T08:13:00Z">
                <w:pPr/>
              </w:pPrChange>
            </w:pPr>
          </w:p>
        </w:tc>
        <w:tc>
          <w:tcPr>
            <w:tcW w:w="449" w:type="dxa"/>
            <w:tcFitText/>
            <w:vAlign w:val="center"/>
            <w:hideMark/>
            <w:tcPrChange w:id="33740" w:author="pete jones" w:date="2022-03-09T08:13:00Z">
              <w:tcPr>
                <w:tcW w:w="449" w:type="dxa"/>
                <w:tcFitText/>
                <w:vAlign w:val="center"/>
                <w:hideMark/>
              </w:tcPr>
            </w:tcPrChange>
          </w:tcPr>
          <w:p w14:paraId="376AF281" w14:textId="77777777" w:rsidR="00EF6EE1" w:rsidRPr="00FF6A71" w:rsidRDefault="00EF6EE1">
            <w:pPr>
              <w:spacing w:before="0" w:after="0" w:line="240" w:lineRule="auto"/>
              <w:jc w:val="center"/>
              <w:rPr>
                <w:ins w:id="33741" w:author="pete jones" w:date="2022-01-04T11:06:00Z"/>
                <w:rFonts w:cstheme="minorHAnsi"/>
                <w:sz w:val="16"/>
                <w:szCs w:val="16"/>
              </w:rPr>
              <w:pPrChange w:id="33742" w:author="pete jones" w:date="2022-03-09T08:13:00Z">
                <w:pPr/>
              </w:pPrChange>
            </w:pPr>
            <w:ins w:id="33743" w:author="pete jones" w:date="2022-01-04T11:06:00Z">
              <w:r w:rsidRPr="00AC319B">
                <w:rPr>
                  <w:rFonts w:cstheme="minorHAnsi"/>
                  <w:sz w:val="16"/>
                  <w:szCs w:val="16"/>
                </w:rPr>
                <w:t>x</w:t>
              </w:r>
            </w:ins>
          </w:p>
        </w:tc>
        <w:tc>
          <w:tcPr>
            <w:tcW w:w="449" w:type="dxa"/>
            <w:tcFitText/>
            <w:vAlign w:val="center"/>
            <w:hideMark/>
            <w:tcPrChange w:id="33744" w:author="pete jones" w:date="2022-03-09T08:13:00Z">
              <w:tcPr>
                <w:tcW w:w="449" w:type="dxa"/>
                <w:tcFitText/>
                <w:vAlign w:val="center"/>
                <w:hideMark/>
              </w:tcPr>
            </w:tcPrChange>
          </w:tcPr>
          <w:p w14:paraId="1CE61CC0" w14:textId="77777777" w:rsidR="00EF6EE1" w:rsidRPr="00FF6A71" w:rsidRDefault="00EF6EE1">
            <w:pPr>
              <w:spacing w:before="0" w:after="0" w:line="240" w:lineRule="auto"/>
              <w:jc w:val="center"/>
              <w:rPr>
                <w:ins w:id="33745" w:author="pete jones" w:date="2022-01-04T11:06:00Z"/>
                <w:rFonts w:cstheme="minorHAnsi"/>
                <w:sz w:val="16"/>
                <w:szCs w:val="16"/>
              </w:rPr>
              <w:pPrChange w:id="33746" w:author="pete jones" w:date="2022-03-09T08:13:00Z">
                <w:pPr/>
              </w:pPrChange>
            </w:pPr>
          </w:p>
        </w:tc>
        <w:tc>
          <w:tcPr>
            <w:tcW w:w="449" w:type="dxa"/>
            <w:tcFitText/>
            <w:vAlign w:val="center"/>
            <w:hideMark/>
            <w:tcPrChange w:id="33747" w:author="pete jones" w:date="2022-03-09T08:13:00Z">
              <w:tcPr>
                <w:tcW w:w="449" w:type="dxa"/>
                <w:tcFitText/>
                <w:vAlign w:val="center"/>
                <w:hideMark/>
              </w:tcPr>
            </w:tcPrChange>
          </w:tcPr>
          <w:p w14:paraId="42E9BC14" w14:textId="77777777" w:rsidR="00EF6EE1" w:rsidRPr="00FF6A71" w:rsidRDefault="00EF6EE1">
            <w:pPr>
              <w:spacing w:before="0" w:after="0" w:line="240" w:lineRule="auto"/>
              <w:jc w:val="center"/>
              <w:rPr>
                <w:ins w:id="33748" w:author="pete jones" w:date="2022-01-04T11:06:00Z"/>
                <w:rFonts w:cstheme="minorHAnsi"/>
                <w:sz w:val="16"/>
                <w:szCs w:val="16"/>
              </w:rPr>
              <w:pPrChange w:id="33749" w:author="pete jones" w:date="2022-03-09T08:13:00Z">
                <w:pPr/>
              </w:pPrChange>
            </w:pPr>
          </w:p>
        </w:tc>
        <w:tc>
          <w:tcPr>
            <w:tcW w:w="449" w:type="dxa"/>
            <w:tcFitText/>
            <w:vAlign w:val="center"/>
            <w:hideMark/>
            <w:tcPrChange w:id="33750" w:author="pete jones" w:date="2022-03-09T08:13:00Z">
              <w:tcPr>
                <w:tcW w:w="449" w:type="dxa"/>
                <w:tcFitText/>
                <w:vAlign w:val="center"/>
                <w:hideMark/>
              </w:tcPr>
            </w:tcPrChange>
          </w:tcPr>
          <w:p w14:paraId="1BE12C4D" w14:textId="77777777" w:rsidR="00EF6EE1" w:rsidRPr="00FF6A71" w:rsidRDefault="00EF6EE1">
            <w:pPr>
              <w:spacing w:before="0" w:after="0" w:line="240" w:lineRule="auto"/>
              <w:jc w:val="center"/>
              <w:rPr>
                <w:ins w:id="33751" w:author="pete jones" w:date="2022-01-04T11:06:00Z"/>
                <w:rFonts w:cstheme="minorHAnsi"/>
                <w:sz w:val="16"/>
                <w:szCs w:val="16"/>
              </w:rPr>
              <w:pPrChange w:id="33752" w:author="pete jones" w:date="2022-03-09T08:13:00Z">
                <w:pPr/>
              </w:pPrChange>
            </w:pPr>
            <w:ins w:id="33753" w:author="pete jones" w:date="2022-01-04T11:06:00Z">
              <w:r w:rsidRPr="002A5458">
                <w:rPr>
                  <w:rFonts w:cstheme="minorHAnsi"/>
                  <w:spacing w:val="32"/>
                  <w:w w:val="95"/>
                  <w:sz w:val="16"/>
                  <w:szCs w:val="16"/>
                  <w:rPrChange w:id="33754" w:author="pete jones" w:date="2022-03-15T19:17:00Z">
                    <w:rPr>
                      <w:rFonts w:cstheme="minorHAnsi"/>
                      <w:spacing w:val="22"/>
                      <w:sz w:val="16"/>
                      <w:szCs w:val="16"/>
                    </w:rPr>
                  </w:rPrChange>
                </w:rPr>
                <w:t>N</w:t>
              </w:r>
              <w:r w:rsidRPr="002A5458">
                <w:rPr>
                  <w:rFonts w:cstheme="minorHAnsi"/>
                  <w:spacing w:val="1"/>
                  <w:w w:val="95"/>
                  <w:sz w:val="16"/>
                  <w:szCs w:val="16"/>
                  <w:rPrChange w:id="33755" w:author="pete jones" w:date="2022-03-15T19:17:00Z">
                    <w:rPr>
                      <w:rFonts w:cstheme="minorHAnsi"/>
                      <w:spacing w:val="1"/>
                      <w:sz w:val="16"/>
                      <w:szCs w:val="16"/>
                    </w:rPr>
                  </w:rPrChange>
                </w:rPr>
                <w:t>R</w:t>
              </w:r>
            </w:ins>
          </w:p>
        </w:tc>
        <w:tc>
          <w:tcPr>
            <w:tcW w:w="450" w:type="dxa"/>
            <w:tcFitText/>
            <w:vAlign w:val="center"/>
            <w:hideMark/>
            <w:tcPrChange w:id="33756" w:author="pete jones" w:date="2022-03-09T08:13:00Z">
              <w:tcPr>
                <w:tcW w:w="450" w:type="dxa"/>
                <w:tcFitText/>
                <w:vAlign w:val="center"/>
                <w:hideMark/>
              </w:tcPr>
            </w:tcPrChange>
          </w:tcPr>
          <w:p w14:paraId="286D4211" w14:textId="77777777" w:rsidR="00EF6EE1" w:rsidRPr="00FF6A71" w:rsidRDefault="00EF6EE1">
            <w:pPr>
              <w:spacing w:before="0" w:after="0" w:line="240" w:lineRule="auto"/>
              <w:jc w:val="center"/>
              <w:rPr>
                <w:ins w:id="33757" w:author="pete jones" w:date="2022-01-04T11:06:00Z"/>
                <w:rFonts w:cstheme="minorHAnsi"/>
                <w:sz w:val="16"/>
                <w:szCs w:val="16"/>
              </w:rPr>
              <w:pPrChange w:id="33758" w:author="pete jones" w:date="2022-03-09T08:13:00Z">
                <w:pPr/>
              </w:pPrChange>
            </w:pPr>
          </w:p>
        </w:tc>
        <w:tc>
          <w:tcPr>
            <w:tcW w:w="450" w:type="dxa"/>
            <w:tcFitText/>
            <w:vAlign w:val="center"/>
            <w:hideMark/>
            <w:tcPrChange w:id="33759" w:author="pete jones" w:date="2022-03-09T08:13:00Z">
              <w:tcPr>
                <w:tcW w:w="450" w:type="dxa"/>
                <w:tcFitText/>
                <w:vAlign w:val="center"/>
                <w:hideMark/>
              </w:tcPr>
            </w:tcPrChange>
          </w:tcPr>
          <w:p w14:paraId="028C5395" w14:textId="77777777" w:rsidR="00EF6EE1" w:rsidRPr="00FF6A71" w:rsidRDefault="00EF6EE1">
            <w:pPr>
              <w:spacing w:before="0" w:after="0" w:line="240" w:lineRule="auto"/>
              <w:jc w:val="center"/>
              <w:rPr>
                <w:ins w:id="33760" w:author="pete jones" w:date="2022-01-04T11:06:00Z"/>
                <w:rFonts w:cstheme="minorHAnsi"/>
                <w:sz w:val="16"/>
                <w:szCs w:val="16"/>
              </w:rPr>
              <w:pPrChange w:id="33761" w:author="pete jones" w:date="2022-03-09T08:13:00Z">
                <w:pPr/>
              </w:pPrChange>
            </w:pPr>
          </w:p>
        </w:tc>
        <w:tc>
          <w:tcPr>
            <w:tcW w:w="450" w:type="dxa"/>
            <w:tcFitText/>
            <w:vAlign w:val="center"/>
            <w:hideMark/>
            <w:tcPrChange w:id="33762" w:author="pete jones" w:date="2022-03-09T08:13:00Z">
              <w:tcPr>
                <w:tcW w:w="450" w:type="dxa"/>
                <w:tcFitText/>
                <w:vAlign w:val="center"/>
                <w:hideMark/>
              </w:tcPr>
            </w:tcPrChange>
          </w:tcPr>
          <w:p w14:paraId="5C6F2097" w14:textId="77777777" w:rsidR="00EF6EE1" w:rsidRPr="00FF6A71" w:rsidRDefault="00EF6EE1">
            <w:pPr>
              <w:spacing w:before="0" w:after="0" w:line="240" w:lineRule="auto"/>
              <w:jc w:val="center"/>
              <w:rPr>
                <w:ins w:id="33763" w:author="pete jones" w:date="2022-01-04T11:06:00Z"/>
                <w:rFonts w:cstheme="minorHAnsi"/>
                <w:sz w:val="16"/>
                <w:szCs w:val="16"/>
              </w:rPr>
              <w:pPrChange w:id="33764" w:author="pete jones" w:date="2022-03-09T08:13:00Z">
                <w:pPr/>
              </w:pPrChange>
            </w:pPr>
          </w:p>
        </w:tc>
        <w:tc>
          <w:tcPr>
            <w:tcW w:w="450" w:type="dxa"/>
            <w:tcFitText/>
            <w:vAlign w:val="center"/>
            <w:hideMark/>
            <w:tcPrChange w:id="33765" w:author="pete jones" w:date="2022-03-09T08:13:00Z">
              <w:tcPr>
                <w:tcW w:w="450" w:type="dxa"/>
                <w:tcFitText/>
                <w:vAlign w:val="center"/>
                <w:hideMark/>
              </w:tcPr>
            </w:tcPrChange>
          </w:tcPr>
          <w:p w14:paraId="2E423A2B" w14:textId="77777777" w:rsidR="00EF6EE1" w:rsidRPr="00FF6A71" w:rsidRDefault="00EF6EE1">
            <w:pPr>
              <w:spacing w:before="0" w:after="0" w:line="240" w:lineRule="auto"/>
              <w:jc w:val="center"/>
              <w:rPr>
                <w:ins w:id="33766" w:author="pete jones" w:date="2022-01-04T11:06:00Z"/>
                <w:rFonts w:cstheme="minorHAnsi"/>
                <w:sz w:val="16"/>
                <w:szCs w:val="16"/>
              </w:rPr>
              <w:pPrChange w:id="33767" w:author="pete jones" w:date="2022-03-09T08:13:00Z">
                <w:pPr/>
              </w:pPrChange>
            </w:pPr>
            <w:ins w:id="33768" w:author="pete jones" w:date="2022-01-04T11:06:00Z">
              <w:r w:rsidRPr="00AC319B">
                <w:rPr>
                  <w:rFonts w:cstheme="minorHAnsi"/>
                  <w:sz w:val="16"/>
                  <w:szCs w:val="16"/>
                </w:rPr>
                <w:t>x</w:t>
              </w:r>
            </w:ins>
          </w:p>
        </w:tc>
        <w:tc>
          <w:tcPr>
            <w:tcW w:w="450" w:type="dxa"/>
            <w:tcFitText/>
            <w:vAlign w:val="center"/>
            <w:hideMark/>
            <w:tcPrChange w:id="33769" w:author="pete jones" w:date="2022-03-09T08:13:00Z">
              <w:tcPr>
                <w:tcW w:w="450" w:type="dxa"/>
                <w:tcFitText/>
                <w:vAlign w:val="center"/>
                <w:hideMark/>
              </w:tcPr>
            </w:tcPrChange>
          </w:tcPr>
          <w:p w14:paraId="3DBE5106" w14:textId="77777777" w:rsidR="00EF6EE1" w:rsidRPr="00FF6A71" w:rsidRDefault="00EF6EE1">
            <w:pPr>
              <w:spacing w:before="0" w:after="0" w:line="240" w:lineRule="auto"/>
              <w:jc w:val="center"/>
              <w:rPr>
                <w:ins w:id="33770" w:author="pete jones" w:date="2022-01-04T11:06:00Z"/>
                <w:rFonts w:cstheme="minorHAnsi"/>
                <w:sz w:val="16"/>
                <w:szCs w:val="16"/>
              </w:rPr>
              <w:pPrChange w:id="33771" w:author="pete jones" w:date="2022-03-09T08:13:00Z">
                <w:pPr/>
              </w:pPrChange>
            </w:pPr>
            <w:ins w:id="33772" w:author="pete jones" w:date="2022-01-04T11:06:00Z">
              <w:r w:rsidRPr="002A5458">
                <w:rPr>
                  <w:rFonts w:cstheme="minorHAnsi"/>
                  <w:spacing w:val="31"/>
                  <w:w w:val="96"/>
                  <w:sz w:val="16"/>
                  <w:szCs w:val="16"/>
                  <w:rPrChange w:id="33773" w:author="pete jones" w:date="2022-03-15T19:17:00Z">
                    <w:rPr>
                      <w:rFonts w:cstheme="minorHAnsi"/>
                      <w:spacing w:val="23"/>
                      <w:sz w:val="16"/>
                      <w:szCs w:val="16"/>
                    </w:rPr>
                  </w:rPrChange>
                </w:rPr>
                <w:t>N</w:t>
              </w:r>
              <w:r w:rsidRPr="002A5458">
                <w:rPr>
                  <w:rFonts w:cstheme="minorHAnsi"/>
                  <w:spacing w:val="1"/>
                  <w:w w:val="96"/>
                  <w:sz w:val="16"/>
                  <w:szCs w:val="16"/>
                  <w:rPrChange w:id="33774" w:author="pete jones" w:date="2022-03-15T19:17:00Z">
                    <w:rPr>
                      <w:rFonts w:cstheme="minorHAnsi"/>
                      <w:spacing w:val="1"/>
                      <w:sz w:val="16"/>
                      <w:szCs w:val="16"/>
                    </w:rPr>
                  </w:rPrChange>
                </w:rPr>
                <w:t>R</w:t>
              </w:r>
            </w:ins>
          </w:p>
        </w:tc>
        <w:tc>
          <w:tcPr>
            <w:tcW w:w="450" w:type="dxa"/>
            <w:tcFitText/>
            <w:vAlign w:val="center"/>
            <w:hideMark/>
            <w:tcPrChange w:id="33775" w:author="pete jones" w:date="2022-03-09T08:13:00Z">
              <w:tcPr>
                <w:tcW w:w="450" w:type="dxa"/>
                <w:tcFitText/>
                <w:vAlign w:val="center"/>
                <w:hideMark/>
              </w:tcPr>
            </w:tcPrChange>
          </w:tcPr>
          <w:p w14:paraId="49371F02" w14:textId="77777777" w:rsidR="00EF6EE1" w:rsidRPr="00FF6A71" w:rsidRDefault="00EF6EE1">
            <w:pPr>
              <w:spacing w:before="0" w:after="0" w:line="240" w:lineRule="auto"/>
              <w:jc w:val="center"/>
              <w:rPr>
                <w:ins w:id="33776" w:author="pete jones" w:date="2022-01-04T11:06:00Z"/>
                <w:rFonts w:cstheme="minorHAnsi"/>
                <w:sz w:val="16"/>
                <w:szCs w:val="16"/>
              </w:rPr>
              <w:pPrChange w:id="33777" w:author="pete jones" w:date="2022-03-09T08:13:00Z">
                <w:pPr/>
              </w:pPrChange>
            </w:pPr>
          </w:p>
        </w:tc>
        <w:tc>
          <w:tcPr>
            <w:tcW w:w="450" w:type="dxa"/>
            <w:tcFitText/>
            <w:vAlign w:val="center"/>
            <w:hideMark/>
            <w:tcPrChange w:id="33778" w:author="pete jones" w:date="2022-03-09T08:13:00Z">
              <w:tcPr>
                <w:tcW w:w="450" w:type="dxa"/>
                <w:tcFitText/>
                <w:vAlign w:val="center"/>
                <w:hideMark/>
              </w:tcPr>
            </w:tcPrChange>
          </w:tcPr>
          <w:p w14:paraId="62AD62AC" w14:textId="77777777" w:rsidR="00EF6EE1" w:rsidRPr="00FF6A71" w:rsidRDefault="00EF6EE1">
            <w:pPr>
              <w:spacing w:before="0" w:after="0" w:line="240" w:lineRule="auto"/>
              <w:jc w:val="center"/>
              <w:rPr>
                <w:ins w:id="33779" w:author="pete jones" w:date="2022-01-04T11:06:00Z"/>
                <w:rFonts w:cstheme="minorHAnsi"/>
                <w:sz w:val="16"/>
                <w:szCs w:val="16"/>
              </w:rPr>
              <w:pPrChange w:id="33780" w:author="pete jones" w:date="2022-03-09T08:13:00Z">
                <w:pPr/>
              </w:pPrChange>
            </w:pPr>
          </w:p>
        </w:tc>
        <w:tc>
          <w:tcPr>
            <w:tcW w:w="450" w:type="dxa"/>
            <w:tcFitText/>
            <w:vAlign w:val="center"/>
            <w:hideMark/>
            <w:tcPrChange w:id="33781" w:author="pete jones" w:date="2022-03-09T08:13:00Z">
              <w:tcPr>
                <w:tcW w:w="450" w:type="dxa"/>
                <w:tcFitText/>
                <w:vAlign w:val="center"/>
                <w:hideMark/>
              </w:tcPr>
            </w:tcPrChange>
          </w:tcPr>
          <w:p w14:paraId="30AF3D3F" w14:textId="77777777" w:rsidR="00EF6EE1" w:rsidRPr="00FF6A71" w:rsidRDefault="00EF6EE1">
            <w:pPr>
              <w:spacing w:before="0" w:after="0" w:line="240" w:lineRule="auto"/>
              <w:jc w:val="center"/>
              <w:rPr>
                <w:ins w:id="33782" w:author="pete jones" w:date="2022-01-04T11:06:00Z"/>
                <w:rFonts w:cstheme="minorHAnsi"/>
                <w:sz w:val="16"/>
                <w:szCs w:val="16"/>
              </w:rPr>
              <w:pPrChange w:id="33783" w:author="pete jones" w:date="2022-03-09T08:13:00Z">
                <w:pPr/>
              </w:pPrChange>
            </w:pPr>
          </w:p>
        </w:tc>
        <w:tc>
          <w:tcPr>
            <w:tcW w:w="450" w:type="dxa"/>
            <w:tcFitText/>
            <w:vAlign w:val="center"/>
            <w:hideMark/>
            <w:tcPrChange w:id="33784" w:author="pete jones" w:date="2022-03-09T08:13:00Z">
              <w:tcPr>
                <w:tcW w:w="450" w:type="dxa"/>
                <w:tcFitText/>
                <w:vAlign w:val="center"/>
                <w:hideMark/>
              </w:tcPr>
            </w:tcPrChange>
          </w:tcPr>
          <w:p w14:paraId="4DCD6EC8" w14:textId="77777777" w:rsidR="00EF6EE1" w:rsidRPr="00FF6A71" w:rsidRDefault="00EF6EE1">
            <w:pPr>
              <w:spacing w:before="0" w:after="0" w:line="240" w:lineRule="auto"/>
              <w:jc w:val="center"/>
              <w:rPr>
                <w:ins w:id="33785" w:author="pete jones" w:date="2022-01-04T11:06:00Z"/>
                <w:rFonts w:cstheme="minorHAnsi"/>
                <w:sz w:val="16"/>
                <w:szCs w:val="16"/>
              </w:rPr>
              <w:pPrChange w:id="33786" w:author="pete jones" w:date="2022-03-09T08:13:00Z">
                <w:pPr/>
              </w:pPrChange>
            </w:pPr>
            <w:ins w:id="33787" w:author="pete jones" w:date="2022-01-04T11:06:00Z">
              <w:r w:rsidRPr="00AC319B">
                <w:rPr>
                  <w:rFonts w:cstheme="minorHAnsi"/>
                  <w:sz w:val="16"/>
                  <w:szCs w:val="16"/>
                </w:rPr>
                <w:t>x</w:t>
              </w:r>
            </w:ins>
          </w:p>
        </w:tc>
        <w:tc>
          <w:tcPr>
            <w:tcW w:w="450" w:type="dxa"/>
            <w:tcFitText/>
            <w:vAlign w:val="center"/>
            <w:hideMark/>
            <w:tcPrChange w:id="33788" w:author="pete jones" w:date="2022-03-09T08:13:00Z">
              <w:tcPr>
                <w:tcW w:w="450" w:type="dxa"/>
                <w:tcFitText/>
                <w:vAlign w:val="center"/>
                <w:hideMark/>
              </w:tcPr>
            </w:tcPrChange>
          </w:tcPr>
          <w:p w14:paraId="5D1FC0C7" w14:textId="77777777" w:rsidR="00EF6EE1" w:rsidRPr="00FF6A71" w:rsidRDefault="00EF6EE1">
            <w:pPr>
              <w:spacing w:before="0" w:after="0" w:line="240" w:lineRule="auto"/>
              <w:jc w:val="center"/>
              <w:rPr>
                <w:ins w:id="33789" w:author="pete jones" w:date="2022-01-04T11:06:00Z"/>
                <w:rFonts w:cstheme="minorHAnsi"/>
                <w:sz w:val="16"/>
                <w:szCs w:val="16"/>
              </w:rPr>
              <w:pPrChange w:id="33790" w:author="pete jones" w:date="2022-03-09T08:13:00Z">
                <w:pPr/>
              </w:pPrChange>
            </w:pPr>
            <w:ins w:id="33791" w:author="pete jones" w:date="2022-01-04T11:06:00Z">
              <w:r w:rsidRPr="002A5458">
                <w:rPr>
                  <w:rFonts w:cstheme="minorHAnsi"/>
                  <w:spacing w:val="31"/>
                  <w:w w:val="96"/>
                  <w:sz w:val="16"/>
                  <w:szCs w:val="16"/>
                  <w:rPrChange w:id="33792" w:author="pete jones" w:date="2022-03-15T19:17:00Z">
                    <w:rPr>
                      <w:rFonts w:cstheme="minorHAnsi"/>
                      <w:spacing w:val="23"/>
                      <w:sz w:val="16"/>
                      <w:szCs w:val="16"/>
                    </w:rPr>
                  </w:rPrChange>
                </w:rPr>
                <w:t>N</w:t>
              </w:r>
              <w:r w:rsidRPr="002A5458">
                <w:rPr>
                  <w:rFonts w:cstheme="minorHAnsi"/>
                  <w:spacing w:val="1"/>
                  <w:w w:val="96"/>
                  <w:sz w:val="16"/>
                  <w:szCs w:val="16"/>
                  <w:rPrChange w:id="33793" w:author="pete jones" w:date="2022-03-15T19:17:00Z">
                    <w:rPr>
                      <w:rFonts w:cstheme="minorHAnsi"/>
                      <w:spacing w:val="1"/>
                      <w:sz w:val="16"/>
                      <w:szCs w:val="16"/>
                    </w:rPr>
                  </w:rPrChange>
                </w:rPr>
                <w:t>R</w:t>
              </w:r>
            </w:ins>
          </w:p>
        </w:tc>
        <w:tc>
          <w:tcPr>
            <w:tcW w:w="450" w:type="dxa"/>
            <w:tcFitText/>
            <w:vAlign w:val="center"/>
            <w:hideMark/>
            <w:tcPrChange w:id="33794" w:author="pete jones" w:date="2022-03-09T08:13:00Z">
              <w:tcPr>
                <w:tcW w:w="450" w:type="dxa"/>
                <w:tcFitText/>
                <w:vAlign w:val="center"/>
                <w:hideMark/>
              </w:tcPr>
            </w:tcPrChange>
          </w:tcPr>
          <w:p w14:paraId="26336F22" w14:textId="77777777" w:rsidR="00EF6EE1" w:rsidRPr="00FF6A71" w:rsidRDefault="00EF6EE1">
            <w:pPr>
              <w:spacing w:before="0" w:after="0" w:line="240" w:lineRule="auto"/>
              <w:jc w:val="center"/>
              <w:rPr>
                <w:ins w:id="33795" w:author="pete jones" w:date="2022-01-04T11:06:00Z"/>
                <w:rFonts w:cstheme="minorHAnsi"/>
                <w:sz w:val="16"/>
                <w:szCs w:val="16"/>
              </w:rPr>
              <w:pPrChange w:id="33796" w:author="pete jones" w:date="2022-03-09T08:13:00Z">
                <w:pPr/>
              </w:pPrChange>
            </w:pPr>
          </w:p>
        </w:tc>
        <w:tc>
          <w:tcPr>
            <w:tcW w:w="450" w:type="dxa"/>
            <w:tcFitText/>
            <w:vAlign w:val="center"/>
            <w:hideMark/>
            <w:tcPrChange w:id="33797" w:author="pete jones" w:date="2022-03-09T08:13:00Z">
              <w:tcPr>
                <w:tcW w:w="450" w:type="dxa"/>
                <w:tcFitText/>
                <w:vAlign w:val="center"/>
                <w:hideMark/>
              </w:tcPr>
            </w:tcPrChange>
          </w:tcPr>
          <w:p w14:paraId="1E3B20DA" w14:textId="77777777" w:rsidR="00EF6EE1" w:rsidRPr="00FF6A71" w:rsidRDefault="00EF6EE1">
            <w:pPr>
              <w:spacing w:before="0" w:after="0" w:line="240" w:lineRule="auto"/>
              <w:jc w:val="center"/>
              <w:rPr>
                <w:ins w:id="33798" w:author="pete jones" w:date="2022-01-04T11:06:00Z"/>
                <w:rFonts w:cstheme="minorHAnsi"/>
                <w:sz w:val="16"/>
                <w:szCs w:val="16"/>
              </w:rPr>
              <w:pPrChange w:id="33799" w:author="pete jones" w:date="2022-03-09T08:13:00Z">
                <w:pPr/>
              </w:pPrChange>
            </w:pPr>
          </w:p>
        </w:tc>
        <w:tc>
          <w:tcPr>
            <w:tcW w:w="450" w:type="dxa"/>
            <w:tcFitText/>
            <w:vAlign w:val="center"/>
            <w:hideMark/>
            <w:tcPrChange w:id="33800" w:author="pete jones" w:date="2022-03-09T08:13:00Z">
              <w:tcPr>
                <w:tcW w:w="450" w:type="dxa"/>
                <w:tcFitText/>
                <w:vAlign w:val="center"/>
                <w:hideMark/>
              </w:tcPr>
            </w:tcPrChange>
          </w:tcPr>
          <w:p w14:paraId="5D681932" w14:textId="77777777" w:rsidR="00EF6EE1" w:rsidRPr="00FF6A71" w:rsidRDefault="00EF6EE1">
            <w:pPr>
              <w:spacing w:before="0" w:after="0" w:line="240" w:lineRule="auto"/>
              <w:jc w:val="center"/>
              <w:rPr>
                <w:ins w:id="33801" w:author="pete jones" w:date="2022-01-04T11:06:00Z"/>
                <w:rFonts w:cstheme="minorHAnsi"/>
                <w:sz w:val="16"/>
                <w:szCs w:val="16"/>
              </w:rPr>
              <w:pPrChange w:id="33802" w:author="pete jones" w:date="2022-03-09T08:13:00Z">
                <w:pPr/>
              </w:pPrChange>
            </w:pPr>
          </w:p>
        </w:tc>
        <w:tc>
          <w:tcPr>
            <w:tcW w:w="450" w:type="dxa"/>
            <w:tcFitText/>
            <w:vAlign w:val="center"/>
            <w:hideMark/>
            <w:tcPrChange w:id="33803" w:author="pete jones" w:date="2022-03-09T08:13:00Z">
              <w:tcPr>
                <w:tcW w:w="450" w:type="dxa"/>
                <w:tcFitText/>
                <w:vAlign w:val="center"/>
                <w:hideMark/>
              </w:tcPr>
            </w:tcPrChange>
          </w:tcPr>
          <w:p w14:paraId="7D9B705F" w14:textId="77777777" w:rsidR="00EF6EE1" w:rsidRPr="00FF6A71" w:rsidRDefault="00EF6EE1">
            <w:pPr>
              <w:spacing w:before="0" w:after="0" w:line="240" w:lineRule="auto"/>
              <w:jc w:val="center"/>
              <w:rPr>
                <w:ins w:id="33804" w:author="pete jones" w:date="2022-01-04T11:06:00Z"/>
                <w:rFonts w:cstheme="minorHAnsi"/>
                <w:sz w:val="16"/>
                <w:szCs w:val="16"/>
              </w:rPr>
              <w:pPrChange w:id="33805" w:author="pete jones" w:date="2022-03-09T08:13:00Z">
                <w:pPr/>
              </w:pPrChange>
            </w:pPr>
            <w:ins w:id="33806" w:author="pete jones" w:date="2022-01-04T11:06:00Z">
              <w:r w:rsidRPr="00AC319B">
                <w:rPr>
                  <w:rFonts w:cstheme="minorHAnsi"/>
                  <w:sz w:val="16"/>
                  <w:szCs w:val="16"/>
                </w:rPr>
                <w:t>x</w:t>
              </w:r>
            </w:ins>
          </w:p>
        </w:tc>
      </w:tr>
      <w:tr w:rsidR="00EF6EE1" w:rsidRPr="00FF6A71" w14:paraId="01B1684E"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807"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808" w:author="pete jones" w:date="2022-01-04T11:06:00Z"/>
          <w:trPrChange w:id="33809" w:author="pete jones" w:date="2022-03-09T08:13:00Z">
            <w:trPr>
              <w:trHeight w:val="300"/>
            </w:trPr>
          </w:trPrChange>
        </w:trPr>
        <w:tc>
          <w:tcPr>
            <w:tcW w:w="471" w:type="dxa"/>
            <w:tcFitText/>
            <w:vAlign w:val="center"/>
            <w:hideMark/>
            <w:tcPrChange w:id="33810" w:author="pete jones" w:date="2022-03-09T08:13:00Z">
              <w:tcPr>
                <w:tcW w:w="471" w:type="dxa"/>
                <w:tcFitText/>
                <w:vAlign w:val="center"/>
                <w:hideMark/>
              </w:tcPr>
            </w:tcPrChange>
          </w:tcPr>
          <w:p w14:paraId="6F767CD0" w14:textId="77777777" w:rsidR="00EF6EE1" w:rsidRPr="00FF6A71" w:rsidRDefault="00EF6EE1">
            <w:pPr>
              <w:spacing w:before="0" w:after="0" w:line="240" w:lineRule="auto"/>
              <w:jc w:val="center"/>
              <w:rPr>
                <w:ins w:id="33811" w:author="pete jones" w:date="2022-01-04T11:06:00Z"/>
                <w:rFonts w:cstheme="minorHAnsi"/>
                <w:sz w:val="16"/>
                <w:szCs w:val="16"/>
              </w:rPr>
              <w:pPrChange w:id="33812" w:author="pete jones" w:date="2022-03-09T08:13:00Z">
                <w:pPr/>
              </w:pPrChange>
            </w:pPr>
            <w:ins w:id="33813" w:author="pete jones" w:date="2022-01-04T11:06:00Z">
              <w:r w:rsidRPr="00FF6A71">
                <w:rPr>
                  <w:rFonts w:cstheme="minorHAnsi"/>
                  <w:sz w:val="16"/>
                  <w:szCs w:val="16"/>
                </w:rPr>
                <w:t>120</w:t>
              </w:r>
            </w:ins>
          </w:p>
        </w:tc>
        <w:tc>
          <w:tcPr>
            <w:tcW w:w="449" w:type="dxa"/>
            <w:tcFitText/>
            <w:vAlign w:val="center"/>
            <w:hideMark/>
            <w:tcPrChange w:id="33814" w:author="pete jones" w:date="2022-03-09T08:13:00Z">
              <w:tcPr>
                <w:tcW w:w="449" w:type="dxa"/>
                <w:tcFitText/>
                <w:vAlign w:val="center"/>
                <w:hideMark/>
              </w:tcPr>
            </w:tcPrChange>
          </w:tcPr>
          <w:p w14:paraId="2F9F1D9E" w14:textId="77777777" w:rsidR="00EF6EE1" w:rsidRPr="00FF6A71" w:rsidRDefault="00EF6EE1">
            <w:pPr>
              <w:spacing w:before="0" w:after="0" w:line="240" w:lineRule="auto"/>
              <w:jc w:val="center"/>
              <w:rPr>
                <w:ins w:id="33815" w:author="pete jones" w:date="2022-01-04T11:06:00Z"/>
                <w:rFonts w:cstheme="minorHAnsi"/>
                <w:sz w:val="16"/>
                <w:szCs w:val="16"/>
              </w:rPr>
              <w:pPrChange w:id="33816" w:author="pete jones" w:date="2022-03-09T08:13:00Z">
                <w:pPr/>
              </w:pPrChange>
            </w:pPr>
            <w:ins w:id="33817" w:author="pete jones" w:date="2022-01-04T11:06:00Z">
              <w:r w:rsidRPr="00AC319B">
                <w:rPr>
                  <w:rFonts w:cstheme="minorHAnsi"/>
                  <w:sz w:val="16"/>
                  <w:szCs w:val="16"/>
                </w:rPr>
                <w:t>x</w:t>
              </w:r>
            </w:ins>
          </w:p>
        </w:tc>
        <w:tc>
          <w:tcPr>
            <w:tcW w:w="449" w:type="dxa"/>
            <w:tcFitText/>
            <w:vAlign w:val="center"/>
            <w:hideMark/>
            <w:tcPrChange w:id="33818" w:author="pete jones" w:date="2022-03-09T08:13:00Z">
              <w:tcPr>
                <w:tcW w:w="449" w:type="dxa"/>
                <w:tcFitText/>
                <w:vAlign w:val="center"/>
                <w:hideMark/>
              </w:tcPr>
            </w:tcPrChange>
          </w:tcPr>
          <w:p w14:paraId="063FF92A" w14:textId="77777777" w:rsidR="00EF6EE1" w:rsidRPr="00FF6A71" w:rsidRDefault="00EF6EE1">
            <w:pPr>
              <w:spacing w:before="0" w:after="0" w:line="240" w:lineRule="auto"/>
              <w:jc w:val="center"/>
              <w:rPr>
                <w:ins w:id="33819" w:author="pete jones" w:date="2022-01-04T11:06:00Z"/>
                <w:rFonts w:cstheme="minorHAnsi"/>
                <w:sz w:val="16"/>
                <w:szCs w:val="16"/>
              </w:rPr>
              <w:pPrChange w:id="33820" w:author="pete jones" w:date="2022-03-09T08:13:00Z">
                <w:pPr/>
              </w:pPrChange>
            </w:pPr>
            <w:ins w:id="33821" w:author="pete jones" w:date="2022-01-04T11:06:00Z">
              <w:r w:rsidRPr="00AC319B">
                <w:rPr>
                  <w:rFonts w:cstheme="minorHAnsi"/>
                  <w:sz w:val="16"/>
                  <w:szCs w:val="16"/>
                </w:rPr>
                <w:t>x</w:t>
              </w:r>
            </w:ins>
          </w:p>
        </w:tc>
        <w:tc>
          <w:tcPr>
            <w:tcW w:w="449" w:type="dxa"/>
            <w:tcFitText/>
            <w:vAlign w:val="center"/>
            <w:hideMark/>
            <w:tcPrChange w:id="33822" w:author="pete jones" w:date="2022-03-09T08:13:00Z">
              <w:tcPr>
                <w:tcW w:w="449" w:type="dxa"/>
                <w:tcFitText/>
                <w:vAlign w:val="center"/>
                <w:hideMark/>
              </w:tcPr>
            </w:tcPrChange>
          </w:tcPr>
          <w:p w14:paraId="5F466DAA" w14:textId="77777777" w:rsidR="00EF6EE1" w:rsidRPr="00FF6A71" w:rsidRDefault="00EF6EE1">
            <w:pPr>
              <w:spacing w:before="0" w:after="0" w:line="240" w:lineRule="auto"/>
              <w:jc w:val="center"/>
              <w:rPr>
                <w:ins w:id="33823" w:author="pete jones" w:date="2022-01-04T11:06:00Z"/>
                <w:rFonts w:cstheme="minorHAnsi"/>
                <w:sz w:val="16"/>
                <w:szCs w:val="16"/>
              </w:rPr>
              <w:pPrChange w:id="33824" w:author="pete jones" w:date="2022-03-09T08:13:00Z">
                <w:pPr/>
              </w:pPrChange>
            </w:pPr>
          </w:p>
        </w:tc>
        <w:tc>
          <w:tcPr>
            <w:tcW w:w="449" w:type="dxa"/>
            <w:tcFitText/>
            <w:vAlign w:val="center"/>
            <w:hideMark/>
            <w:tcPrChange w:id="33825" w:author="pete jones" w:date="2022-03-09T08:13:00Z">
              <w:tcPr>
                <w:tcW w:w="449" w:type="dxa"/>
                <w:tcFitText/>
                <w:vAlign w:val="center"/>
                <w:hideMark/>
              </w:tcPr>
            </w:tcPrChange>
          </w:tcPr>
          <w:p w14:paraId="2BE9EF72" w14:textId="77777777" w:rsidR="00EF6EE1" w:rsidRPr="00FF6A71" w:rsidRDefault="00EF6EE1">
            <w:pPr>
              <w:spacing w:before="0" w:after="0" w:line="240" w:lineRule="auto"/>
              <w:jc w:val="center"/>
              <w:rPr>
                <w:ins w:id="33826" w:author="pete jones" w:date="2022-01-04T11:06:00Z"/>
                <w:rFonts w:cstheme="minorHAnsi"/>
                <w:sz w:val="16"/>
                <w:szCs w:val="16"/>
              </w:rPr>
              <w:pPrChange w:id="33827" w:author="pete jones" w:date="2022-03-09T08:13:00Z">
                <w:pPr/>
              </w:pPrChange>
            </w:pPr>
          </w:p>
        </w:tc>
        <w:tc>
          <w:tcPr>
            <w:tcW w:w="449" w:type="dxa"/>
            <w:tcFitText/>
            <w:vAlign w:val="center"/>
            <w:hideMark/>
            <w:tcPrChange w:id="33828" w:author="pete jones" w:date="2022-03-09T08:13:00Z">
              <w:tcPr>
                <w:tcW w:w="449" w:type="dxa"/>
                <w:tcFitText/>
                <w:vAlign w:val="center"/>
                <w:hideMark/>
              </w:tcPr>
            </w:tcPrChange>
          </w:tcPr>
          <w:p w14:paraId="4893B657" w14:textId="77777777" w:rsidR="00EF6EE1" w:rsidRPr="00FF6A71" w:rsidRDefault="00EF6EE1">
            <w:pPr>
              <w:spacing w:before="0" w:after="0" w:line="240" w:lineRule="auto"/>
              <w:jc w:val="center"/>
              <w:rPr>
                <w:ins w:id="33829" w:author="pete jones" w:date="2022-01-04T11:06:00Z"/>
                <w:rFonts w:cstheme="minorHAnsi"/>
                <w:sz w:val="16"/>
                <w:szCs w:val="16"/>
              </w:rPr>
              <w:pPrChange w:id="33830" w:author="pete jones" w:date="2022-03-09T08:13:00Z">
                <w:pPr/>
              </w:pPrChange>
            </w:pPr>
            <w:ins w:id="33831" w:author="pete jones" w:date="2022-01-04T11:06:00Z">
              <w:r w:rsidRPr="00FF6A71">
                <w:rPr>
                  <w:rFonts w:cstheme="minorHAnsi"/>
                  <w:spacing w:val="50"/>
                  <w:sz w:val="16"/>
                  <w:szCs w:val="16"/>
                </w:rPr>
                <w:t>5</w:t>
              </w:r>
              <w:r w:rsidRPr="00FF6A71">
                <w:rPr>
                  <w:rFonts w:cstheme="minorHAnsi"/>
                  <w:spacing w:val="1"/>
                  <w:sz w:val="16"/>
                  <w:szCs w:val="16"/>
                </w:rPr>
                <w:t>7</w:t>
              </w:r>
            </w:ins>
          </w:p>
        </w:tc>
        <w:tc>
          <w:tcPr>
            <w:tcW w:w="450" w:type="dxa"/>
            <w:tcFitText/>
            <w:vAlign w:val="center"/>
            <w:hideMark/>
            <w:tcPrChange w:id="33832" w:author="pete jones" w:date="2022-03-09T08:13:00Z">
              <w:tcPr>
                <w:tcW w:w="450" w:type="dxa"/>
                <w:tcFitText/>
                <w:vAlign w:val="center"/>
                <w:hideMark/>
              </w:tcPr>
            </w:tcPrChange>
          </w:tcPr>
          <w:p w14:paraId="65C6FDD9" w14:textId="77777777" w:rsidR="00EF6EE1" w:rsidRPr="00FF6A71" w:rsidRDefault="00EF6EE1">
            <w:pPr>
              <w:spacing w:before="0" w:after="0" w:line="240" w:lineRule="auto"/>
              <w:jc w:val="center"/>
              <w:rPr>
                <w:ins w:id="33833" w:author="pete jones" w:date="2022-01-04T11:06:00Z"/>
                <w:rFonts w:cstheme="minorHAnsi"/>
                <w:sz w:val="16"/>
                <w:szCs w:val="16"/>
              </w:rPr>
              <w:pPrChange w:id="33834" w:author="pete jones" w:date="2022-03-09T08:13:00Z">
                <w:pPr/>
              </w:pPrChange>
            </w:pPr>
            <w:ins w:id="33835" w:author="pete jones" w:date="2022-01-04T11:06:00Z">
              <w:r w:rsidRPr="00AC319B">
                <w:rPr>
                  <w:rFonts w:cstheme="minorHAnsi"/>
                  <w:sz w:val="16"/>
                  <w:szCs w:val="16"/>
                </w:rPr>
                <w:t>x</w:t>
              </w:r>
            </w:ins>
          </w:p>
        </w:tc>
        <w:tc>
          <w:tcPr>
            <w:tcW w:w="450" w:type="dxa"/>
            <w:tcFitText/>
            <w:vAlign w:val="center"/>
            <w:hideMark/>
            <w:tcPrChange w:id="33836" w:author="pete jones" w:date="2022-03-09T08:13:00Z">
              <w:tcPr>
                <w:tcW w:w="450" w:type="dxa"/>
                <w:tcFitText/>
                <w:vAlign w:val="center"/>
                <w:hideMark/>
              </w:tcPr>
            </w:tcPrChange>
          </w:tcPr>
          <w:p w14:paraId="1E054A4C" w14:textId="77777777" w:rsidR="00EF6EE1" w:rsidRPr="00FF6A71" w:rsidRDefault="00EF6EE1">
            <w:pPr>
              <w:spacing w:before="0" w:after="0" w:line="240" w:lineRule="auto"/>
              <w:jc w:val="center"/>
              <w:rPr>
                <w:ins w:id="33837" w:author="pete jones" w:date="2022-01-04T11:06:00Z"/>
                <w:rFonts w:cstheme="minorHAnsi"/>
                <w:sz w:val="16"/>
                <w:szCs w:val="16"/>
              </w:rPr>
              <w:pPrChange w:id="33838" w:author="pete jones" w:date="2022-03-09T08:13:00Z">
                <w:pPr/>
              </w:pPrChange>
            </w:pPr>
          </w:p>
        </w:tc>
        <w:tc>
          <w:tcPr>
            <w:tcW w:w="450" w:type="dxa"/>
            <w:tcFitText/>
            <w:vAlign w:val="center"/>
            <w:hideMark/>
            <w:tcPrChange w:id="33839" w:author="pete jones" w:date="2022-03-09T08:13:00Z">
              <w:tcPr>
                <w:tcW w:w="450" w:type="dxa"/>
                <w:tcFitText/>
                <w:vAlign w:val="center"/>
                <w:hideMark/>
              </w:tcPr>
            </w:tcPrChange>
          </w:tcPr>
          <w:p w14:paraId="4BFFFEA1" w14:textId="77777777" w:rsidR="00EF6EE1" w:rsidRPr="00FF6A71" w:rsidRDefault="00EF6EE1">
            <w:pPr>
              <w:spacing w:before="0" w:after="0" w:line="240" w:lineRule="auto"/>
              <w:jc w:val="center"/>
              <w:rPr>
                <w:ins w:id="33840" w:author="pete jones" w:date="2022-01-04T11:06:00Z"/>
                <w:rFonts w:cstheme="minorHAnsi"/>
                <w:sz w:val="16"/>
                <w:szCs w:val="16"/>
              </w:rPr>
              <w:pPrChange w:id="33841" w:author="pete jones" w:date="2022-03-09T08:13:00Z">
                <w:pPr/>
              </w:pPrChange>
            </w:pPr>
          </w:p>
        </w:tc>
        <w:tc>
          <w:tcPr>
            <w:tcW w:w="450" w:type="dxa"/>
            <w:tcFitText/>
            <w:vAlign w:val="center"/>
            <w:hideMark/>
            <w:tcPrChange w:id="33842" w:author="pete jones" w:date="2022-03-09T08:13:00Z">
              <w:tcPr>
                <w:tcW w:w="450" w:type="dxa"/>
                <w:tcFitText/>
                <w:vAlign w:val="center"/>
                <w:hideMark/>
              </w:tcPr>
            </w:tcPrChange>
          </w:tcPr>
          <w:p w14:paraId="36D84918" w14:textId="77777777" w:rsidR="00EF6EE1" w:rsidRPr="00FF6A71" w:rsidRDefault="00EF6EE1">
            <w:pPr>
              <w:spacing w:before="0" w:after="0" w:line="240" w:lineRule="auto"/>
              <w:jc w:val="center"/>
              <w:rPr>
                <w:ins w:id="33843" w:author="pete jones" w:date="2022-01-04T11:06:00Z"/>
                <w:rFonts w:cstheme="minorHAnsi"/>
                <w:sz w:val="16"/>
                <w:szCs w:val="16"/>
              </w:rPr>
              <w:pPrChange w:id="33844" w:author="pete jones" w:date="2022-03-09T08:13:00Z">
                <w:pPr/>
              </w:pPrChange>
            </w:pPr>
          </w:p>
        </w:tc>
        <w:tc>
          <w:tcPr>
            <w:tcW w:w="450" w:type="dxa"/>
            <w:tcFitText/>
            <w:vAlign w:val="center"/>
            <w:hideMark/>
            <w:tcPrChange w:id="33845" w:author="pete jones" w:date="2022-03-09T08:13:00Z">
              <w:tcPr>
                <w:tcW w:w="450" w:type="dxa"/>
                <w:tcFitText/>
                <w:vAlign w:val="center"/>
                <w:hideMark/>
              </w:tcPr>
            </w:tcPrChange>
          </w:tcPr>
          <w:p w14:paraId="2278F90F" w14:textId="77777777" w:rsidR="00EF6EE1" w:rsidRPr="00FF6A71" w:rsidRDefault="00EF6EE1">
            <w:pPr>
              <w:spacing w:before="0" w:after="0" w:line="240" w:lineRule="auto"/>
              <w:jc w:val="center"/>
              <w:rPr>
                <w:ins w:id="33846" w:author="pete jones" w:date="2022-01-04T11:06:00Z"/>
                <w:rFonts w:cstheme="minorHAnsi"/>
                <w:sz w:val="16"/>
                <w:szCs w:val="16"/>
              </w:rPr>
              <w:pPrChange w:id="33847" w:author="pete jones" w:date="2022-03-09T08:13:00Z">
                <w:pPr/>
              </w:pPrChange>
            </w:pPr>
            <w:ins w:id="33848" w:author="pete jones" w:date="2022-01-04T11:06:00Z">
              <w:r w:rsidRPr="002A5458">
                <w:rPr>
                  <w:rFonts w:cstheme="minorHAnsi"/>
                  <w:spacing w:val="31"/>
                  <w:w w:val="96"/>
                  <w:sz w:val="16"/>
                  <w:szCs w:val="16"/>
                  <w:rPrChange w:id="33849" w:author="pete jones" w:date="2022-03-15T19:17:00Z">
                    <w:rPr>
                      <w:rFonts w:cstheme="minorHAnsi"/>
                      <w:spacing w:val="23"/>
                      <w:sz w:val="16"/>
                      <w:szCs w:val="16"/>
                    </w:rPr>
                  </w:rPrChange>
                </w:rPr>
                <w:t>N</w:t>
              </w:r>
              <w:r w:rsidRPr="002A5458">
                <w:rPr>
                  <w:rFonts w:cstheme="minorHAnsi"/>
                  <w:spacing w:val="1"/>
                  <w:w w:val="96"/>
                  <w:sz w:val="16"/>
                  <w:szCs w:val="16"/>
                  <w:rPrChange w:id="33850" w:author="pete jones" w:date="2022-03-15T19:17:00Z">
                    <w:rPr>
                      <w:rFonts w:cstheme="minorHAnsi"/>
                      <w:spacing w:val="1"/>
                      <w:sz w:val="16"/>
                      <w:szCs w:val="16"/>
                    </w:rPr>
                  </w:rPrChange>
                </w:rPr>
                <w:t>R</w:t>
              </w:r>
            </w:ins>
          </w:p>
        </w:tc>
        <w:tc>
          <w:tcPr>
            <w:tcW w:w="450" w:type="dxa"/>
            <w:tcFitText/>
            <w:vAlign w:val="center"/>
            <w:hideMark/>
            <w:tcPrChange w:id="33851" w:author="pete jones" w:date="2022-03-09T08:13:00Z">
              <w:tcPr>
                <w:tcW w:w="450" w:type="dxa"/>
                <w:tcFitText/>
                <w:vAlign w:val="center"/>
                <w:hideMark/>
              </w:tcPr>
            </w:tcPrChange>
          </w:tcPr>
          <w:p w14:paraId="15F7780A" w14:textId="77777777" w:rsidR="00EF6EE1" w:rsidRPr="00FF6A71" w:rsidRDefault="00EF6EE1">
            <w:pPr>
              <w:spacing w:before="0" w:after="0" w:line="240" w:lineRule="auto"/>
              <w:jc w:val="center"/>
              <w:rPr>
                <w:ins w:id="33852" w:author="pete jones" w:date="2022-01-04T11:06:00Z"/>
                <w:rFonts w:cstheme="minorHAnsi"/>
                <w:sz w:val="16"/>
                <w:szCs w:val="16"/>
              </w:rPr>
              <w:pPrChange w:id="33853" w:author="pete jones" w:date="2022-03-09T08:13:00Z">
                <w:pPr/>
              </w:pPrChange>
            </w:pPr>
          </w:p>
        </w:tc>
        <w:tc>
          <w:tcPr>
            <w:tcW w:w="450" w:type="dxa"/>
            <w:tcFitText/>
            <w:vAlign w:val="center"/>
            <w:hideMark/>
            <w:tcPrChange w:id="33854" w:author="pete jones" w:date="2022-03-09T08:13:00Z">
              <w:tcPr>
                <w:tcW w:w="450" w:type="dxa"/>
                <w:tcFitText/>
                <w:vAlign w:val="center"/>
                <w:hideMark/>
              </w:tcPr>
            </w:tcPrChange>
          </w:tcPr>
          <w:p w14:paraId="51C4C4F7" w14:textId="77777777" w:rsidR="00EF6EE1" w:rsidRPr="00FF6A71" w:rsidRDefault="00EF6EE1">
            <w:pPr>
              <w:spacing w:before="0" w:after="0" w:line="240" w:lineRule="auto"/>
              <w:jc w:val="center"/>
              <w:rPr>
                <w:ins w:id="33855" w:author="pete jones" w:date="2022-01-04T11:06:00Z"/>
                <w:rFonts w:cstheme="minorHAnsi"/>
                <w:sz w:val="16"/>
                <w:szCs w:val="16"/>
              </w:rPr>
              <w:pPrChange w:id="33856" w:author="pete jones" w:date="2022-03-09T08:13:00Z">
                <w:pPr/>
              </w:pPrChange>
            </w:pPr>
          </w:p>
        </w:tc>
        <w:tc>
          <w:tcPr>
            <w:tcW w:w="450" w:type="dxa"/>
            <w:tcFitText/>
            <w:vAlign w:val="center"/>
            <w:hideMark/>
            <w:tcPrChange w:id="33857" w:author="pete jones" w:date="2022-03-09T08:13:00Z">
              <w:tcPr>
                <w:tcW w:w="450" w:type="dxa"/>
                <w:tcFitText/>
                <w:vAlign w:val="center"/>
                <w:hideMark/>
              </w:tcPr>
            </w:tcPrChange>
          </w:tcPr>
          <w:p w14:paraId="04C50D74" w14:textId="77777777" w:rsidR="00EF6EE1" w:rsidRPr="00FF6A71" w:rsidRDefault="00EF6EE1">
            <w:pPr>
              <w:spacing w:before="0" w:after="0" w:line="240" w:lineRule="auto"/>
              <w:jc w:val="center"/>
              <w:rPr>
                <w:ins w:id="33858" w:author="pete jones" w:date="2022-01-04T11:06:00Z"/>
                <w:rFonts w:cstheme="minorHAnsi"/>
                <w:sz w:val="16"/>
                <w:szCs w:val="16"/>
              </w:rPr>
              <w:pPrChange w:id="33859" w:author="pete jones" w:date="2022-03-09T08:13:00Z">
                <w:pPr/>
              </w:pPrChange>
            </w:pPr>
          </w:p>
        </w:tc>
        <w:tc>
          <w:tcPr>
            <w:tcW w:w="450" w:type="dxa"/>
            <w:tcFitText/>
            <w:vAlign w:val="center"/>
            <w:hideMark/>
            <w:tcPrChange w:id="33860" w:author="pete jones" w:date="2022-03-09T08:13:00Z">
              <w:tcPr>
                <w:tcW w:w="450" w:type="dxa"/>
                <w:tcFitText/>
                <w:vAlign w:val="center"/>
                <w:hideMark/>
              </w:tcPr>
            </w:tcPrChange>
          </w:tcPr>
          <w:p w14:paraId="16A1C6D4" w14:textId="77777777" w:rsidR="00EF6EE1" w:rsidRPr="00FF6A71" w:rsidRDefault="00EF6EE1">
            <w:pPr>
              <w:spacing w:before="0" w:after="0" w:line="240" w:lineRule="auto"/>
              <w:jc w:val="center"/>
              <w:rPr>
                <w:ins w:id="33861" w:author="pete jones" w:date="2022-01-04T11:06:00Z"/>
                <w:rFonts w:cstheme="minorHAnsi"/>
                <w:sz w:val="16"/>
                <w:szCs w:val="16"/>
              </w:rPr>
              <w:pPrChange w:id="33862" w:author="pete jones" w:date="2022-03-09T08:13:00Z">
                <w:pPr/>
              </w:pPrChange>
            </w:pPr>
            <w:ins w:id="33863" w:author="pete jones" w:date="2022-01-04T11:06:00Z">
              <w:r w:rsidRPr="00AC319B">
                <w:rPr>
                  <w:rFonts w:cstheme="minorHAnsi"/>
                  <w:sz w:val="16"/>
                  <w:szCs w:val="16"/>
                </w:rPr>
                <w:t>x</w:t>
              </w:r>
            </w:ins>
          </w:p>
        </w:tc>
        <w:tc>
          <w:tcPr>
            <w:tcW w:w="2250" w:type="dxa"/>
            <w:gridSpan w:val="5"/>
            <w:vMerge w:val="restart"/>
            <w:tcFitText/>
            <w:vAlign w:val="center"/>
            <w:hideMark/>
            <w:tcPrChange w:id="33864" w:author="pete jones" w:date="2022-03-09T08:13:00Z">
              <w:tcPr>
                <w:tcW w:w="2250" w:type="dxa"/>
                <w:gridSpan w:val="5"/>
                <w:vMerge w:val="restart"/>
                <w:tcFitText/>
                <w:vAlign w:val="center"/>
                <w:hideMark/>
              </w:tcPr>
            </w:tcPrChange>
          </w:tcPr>
          <w:p w14:paraId="57556285" w14:textId="77777777" w:rsidR="00EF6EE1" w:rsidRPr="00FF6A71" w:rsidRDefault="00EF6EE1">
            <w:pPr>
              <w:spacing w:before="0" w:after="0" w:line="240" w:lineRule="auto"/>
              <w:jc w:val="center"/>
              <w:rPr>
                <w:ins w:id="33865" w:author="pete jones" w:date="2022-01-04T11:06:00Z"/>
                <w:rFonts w:cstheme="minorHAnsi"/>
                <w:sz w:val="16"/>
                <w:szCs w:val="16"/>
              </w:rPr>
              <w:pPrChange w:id="33866" w:author="pete jones" w:date="2022-03-09T08:13:00Z">
                <w:pPr/>
              </w:pPrChange>
            </w:pPr>
          </w:p>
        </w:tc>
      </w:tr>
      <w:tr w:rsidR="00EF6EE1" w:rsidRPr="00FF6A71" w14:paraId="28D1D9F0"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867"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ins w:id="33868" w:author="pete jones" w:date="2022-01-04T11:06:00Z"/>
          <w:trPrChange w:id="33869" w:author="pete jones" w:date="2022-03-09T08:13:00Z">
            <w:trPr>
              <w:trHeight w:val="300"/>
            </w:trPr>
          </w:trPrChange>
        </w:trPr>
        <w:tc>
          <w:tcPr>
            <w:tcW w:w="471" w:type="dxa"/>
            <w:tcFitText/>
            <w:vAlign w:val="center"/>
            <w:hideMark/>
            <w:tcPrChange w:id="33870" w:author="pete jones" w:date="2022-03-09T08:13:00Z">
              <w:tcPr>
                <w:tcW w:w="471" w:type="dxa"/>
                <w:tcFitText/>
                <w:vAlign w:val="center"/>
                <w:hideMark/>
              </w:tcPr>
            </w:tcPrChange>
          </w:tcPr>
          <w:p w14:paraId="0DFB1F9A" w14:textId="77777777" w:rsidR="00EF6EE1" w:rsidRPr="00FF6A71" w:rsidRDefault="00EF6EE1">
            <w:pPr>
              <w:spacing w:before="0" w:after="0" w:line="240" w:lineRule="auto"/>
              <w:jc w:val="center"/>
              <w:rPr>
                <w:ins w:id="33871" w:author="pete jones" w:date="2022-01-04T11:06:00Z"/>
                <w:rFonts w:cstheme="minorHAnsi"/>
                <w:sz w:val="16"/>
                <w:szCs w:val="16"/>
              </w:rPr>
              <w:pPrChange w:id="33872" w:author="pete jones" w:date="2022-03-09T08:13:00Z">
                <w:pPr/>
              </w:pPrChange>
            </w:pPr>
            <w:ins w:id="33873" w:author="pete jones" w:date="2022-01-04T11:06:00Z">
              <w:r w:rsidRPr="002A5458">
                <w:rPr>
                  <w:rFonts w:cstheme="minorHAnsi"/>
                  <w:spacing w:val="44"/>
                  <w:sz w:val="16"/>
                  <w:szCs w:val="16"/>
                </w:rPr>
                <w:t>N</w:t>
              </w:r>
              <w:r w:rsidRPr="002A5458">
                <w:rPr>
                  <w:rFonts w:cstheme="minorHAnsi"/>
                  <w:spacing w:val="1"/>
                  <w:sz w:val="16"/>
                  <w:szCs w:val="16"/>
                </w:rPr>
                <w:t>R</w:t>
              </w:r>
            </w:ins>
          </w:p>
        </w:tc>
        <w:tc>
          <w:tcPr>
            <w:tcW w:w="449" w:type="dxa"/>
            <w:tcFitText/>
            <w:vAlign w:val="center"/>
            <w:hideMark/>
            <w:tcPrChange w:id="33874" w:author="pete jones" w:date="2022-03-09T08:13:00Z">
              <w:tcPr>
                <w:tcW w:w="449" w:type="dxa"/>
                <w:tcFitText/>
                <w:vAlign w:val="center"/>
                <w:hideMark/>
              </w:tcPr>
            </w:tcPrChange>
          </w:tcPr>
          <w:p w14:paraId="75F81150" w14:textId="77777777" w:rsidR="00EF6EE1" w:rsidRPr="00FF6A71" w:rsidRDefault="00EF6EE1">
            <w:pPr>
              <w:spacing w:before="0" w:after="0" w:line="240" w:lineRule="auto"/>
              <w:jc w:val="center"/>
              <w:rPr>
                <w:ins w:id="33875" w:author="pete jones" w:date="2022-01-04T11:06:00Z"/>
                <w:rFonts w:cstheme="minorHAnsi"/>
                <w:sz w:val="16"/>
                <w:szCs w:val="16"/>
              </w:rPr>
              <w:pPrChange w:id="33876" w:author="pete jones" w:date="2022-03-09T08:13:00Z">
                <w:pPr/>
              </w:pPrChange>
            </w:pPr>
          </w:p>
        </w:tc>
        <w:tc>
          <w:tcPr>
            <w:tcW w:w="449" w:type="dxa"/>
            <w:tcFitText/>
            <w:vAlign w:val="center"/>
            <w:hideMark/>
            <w:tcPrChange w:id="33877" w:author="pete jones" w:date="2022-03-09T08:13:00Z">
              <w:tcPr>
                <w:tcW w:w="449" w:type="dxa"/>
                <w:tcFitText/>
                <w:vAlign w:val="center"/>
                <w:hideMark/>
              </w:tcPr>
            </w:tcPrChange>
          </w:tcPr>
          <w:p w14:paraId="48BD2E03" w14:textId="77777777" w:rsidR="00EF6EE1" w:rsidRPr="00FF6A71" w:rsidRDefault="00EF6EE1">
            <w:pPr>
              <w:spacing w:before="0" w:after="0" w:line="240" w:lineRule="auto"/>
              <w:jc w:val="center"/>
              <w:rPr>
                <w:ins w:id="33878" w:author="pete jones" w:date="2022-01-04T11:06:00Z"/>
                <w:rFonts w:cstheme="minorHAnsi"/>
                <w:sz w:val="16"/>
                <w:szCs w:val="16"/>
              </w:rPr>
              <w:pPrChange w:id="33879" w:author="pete jones" w:date="2022-03-09T08:13:00Z">
                <w:pPr/>
              </w:pPrChange>
            </w:pPr>
          </w:p>
        </w:tc>
        <w:tc>
          <w:tcPr>
            <w:tcW w:w="449" w:type="dxa"/>
            <w:tcFitText/>
            <w:vAlign w:val="center"/>
            <w:hideMark/>
            <w:tcPrChange w:id="33880" w:author="pete jones" w:date="2022-03-09T08:13:00Z">
              <w:tcPr>
                <w:tcW w:w="449" w:type="dxa"/>
                <w:tcFitText/>
                <w:vAlign w:val="center"/>
                <w:hideMark/>
              </w:tcPr>
            </w:tcPrChange>
          </w:tcPr>
          <w:p w14:paraId="1C9AFDFC" w14:textId="77777777" w:rsidR="00EF6EE1" w:rsidRPr="00FF6A71" w:rsidRDefault="00EF6EE1">
            <w:pPr>
              <w:spacing w:before="0" w:after="0" w:line="240" w:lineRule="auto"/>
              <w:jc w:val="center"/>
              <w:rPr>
                <w:ins w:id="33881" w:author="pete jones" w:date="2022-01-04T11:06:00Z"/>
                <w:rFonts w:cstheme="minorHAnsi"/>
                <w:sz w:val="16"/>
                <w:szCs w:val="16"/>
              </w:rPr>
              <w:pPrChange w:id="33882" w:author="pete jones" w:date="2022-03-09T08:13:00Z">
                <w:pPr/>
              </w:pPrChange>
            </w:pPr>
          </w:p>
        </w:tc>
        <w:tc>
          <w:tcPr>
            <w:tcW w:w="449" w:type="dxa"/>
            <w:tcFitText/>
            <w:vAlign w:val="center"/>
            <w:hideMark/>
            <w:tcPrChange w:id="33883" w:author="pete jones" w:date="2022-03-09T08:13:00Z">
              <w:tcPr>
                <w:tcW w:w="449" w:type="dxa"/>
                <w:tcFitText/>
                <w:vAlign w:val="center"/>
                <w:hideMark/>
              </w:tcPr>
            </w:tcPrChange>
          </w:tcPr>
          <w:p w14:paraId="010E7EAC" w14:textId="77777777" w:rsidR="00EF6EE1" w:rsidRPr="00FF6A71" w:rsidRDefault="00EF6EE1">
            <w:pPr>
              <w:spacing w:before="0" w:after="0" w:line="240" w:lineRule="auto"/>
              <w:jc w:val="center"/>
              <w:rPr>
                <w:ins w:id="33884" w:author="pete jones" w:date="2022-01-04T11:06:00Z"/>
                <w:rFonts w:cstheme="minorHAnsi"/>
                <w:sz w:val="16"/>
                <w:szCs w:val="16"/>
              </w:rPr>
              <w:pPrChange w:id="33885" w:author="pete jones" w:date="2022-03-09T08:13:00Z">
                <w:pPr/>
              </w:pPrChange>
            </w:pPr>
            <w:ins w:id="33886" w:author="pete jones" w:date="2022-01-04T11:06:00Z">
              <w:r w:rsidRPr="00AC319B">
                <w:rPr>
                  <w:rFonts w:cstheme="minorHAnsi"/>
                  <w:sz w:val="16"/>
                  <w:szCs w:val="16"/>
                </w:rPr>
                <w:t>x</w:t>
              </w:r>
            </w:ins>
          </w:p>
        </w:tc>
        <w:tc>
          <w:tcPr>
            <w:tcW w:w="449" w:type="dxa"/>
            <w:tcFitText/>
            <w:vAlign w:val="center"/>
            <w:hideMark/>
            <w:tcPrChange w:id="33887" w:author="pete jones" w:date="2022-03-09T08:13:00Z">
              <w:tcPr>
                <w:tcW w:w="449" w:type="dxa"/>
                <w:tcFitText/>
                <w:vAlign w:val="center"/>
                <w:hideMark/>
              </w:tcPr>
            </w:tcPrChange>
          </w:tcPr>
          <w:p w14:paraId="241E42F6" w14:textId="77777777" w:rsidR="00EF6EE1" w:rsidRPr="00FF6A71" w:rsidRDefault="00EF6EE1">
            <w:pPr>
              <w:spacing w:before="0" w:after="0" w:line="240" w:lineRule="auto"/>
              <w:jc w:val="center"/>
              <w:rPr>
                <w:ins w:id="33888" w:author="pete jones" w:date="2022-01-04T11:06:00Z"/>
                <w:rFonts w:cstheme="minorHAnsi"/>
                <w:sz w:val="16"/>
                <w:szCs w:val="16"/>
              </w:rPr>
              <w:pPrChange w:id="33889" w:author="pete jones" w:date="2022-03-09T08:13:00Z">
                <w:pPr/>
              </w:pPrChange>
            </w:pPr>
            <w:ins w:id="33890" w:author="pete jones" w:date="2022-01-04T11:06:00Z">
              <w:r w:rsidRPr="00FF6A71">
                <w:rPr>
                  <w:rFonts w:cstheme="minorHAnsi"/>
                  <w:spacing w:val="5"/>
                  <w:sz w:val="16"/>
                  <w:szCs w:val="16"/>
                </w:rPr>
                <w:t>6.</w:t>
              </w:r>
              <w:r w:rsidRPr="00FF6A71">
                <w:rPr>
                  <w:rFonts w:cstheme="minorHAnsi"/>
                  <w:spacing w:val="1"/>
                  <w:sz w:val="16"/>
                  <w:szCs w:val="16"/>
                </w:rPr>
                <w:t>4</w:t>
              </w:r>
            </w:ins>
          </w:p>
        </w:tc>
        <w:tc>
          <w:tcPr>
            <w:tcW w:w="450" w:type="dxa"/>
            <w:tcFitText/>
            <w:vAlign w:val="center"/>
            <w:hideMark/>
            <w:tcPrChange w:id="33891" w:author="pete jones" w:date="2022-03-09T08:13:00Z">
              <w:tcPr>
                <w:tcW w:w="450" w:type="dxa"/>
                <w:tcFitText/>
                <w:vAlign w:val="center"/>
                <w:hideMark/>
              </w:tcPr>
            </w:tcPrChange>
          </w:tcPr>
          <w:p w14:paraId="37FB8CDE" w14:textId="77777777" w:rsidR="00EF6EE1" w:rsidRPr="00FF6A71" w:rsidRDefault="00EF6EE1">
            <w:pPr>
              <w:spacing w:before="0" w:after="0" w:line="240" w:lineRule="auto"/>
              <w:jc w:val="center"/>
              <w:rPr>
                <w:ins w:id="33892" w:author="pete jones" w:date="2022-01-04T11:06:00Z"/>
                <w:rFonts w:cstheme="minorHAnsi"/>
                <w:sz w:val="16"/>
                <w:szCs w:val="16"/>
              </w:rPr>
              <w:pPrChange w:id="33893" w:author="pete jones" w:date="2022-03-09T08:13:00Z">
                <w:pPr/>
              </w:pPrChange>
            </w:pPr>
          </w:p>
        </w:tc>
        <w:tc>
          <w:tcPr>
            <w:tcW w:w="450" w:type="dxa"/>
            <w:tcFitText/>
            <w:vAlign w:val="center"/>
            <w:hideMark/>
            <w:tcPrChange w:id="33894" w:author="pete jones" w:date="2022-03-09T08:13:00Z">
              <w:tcPr>
                <w:tcW w:w="450" w:type="dxa"/>
                <w:tcFitText/>
                <w:vAlign w:val="center"/>
                <w:hideMark/>
              </w:tcPr>
            </w:tcPrChange>
          </w:tcPr>
          <w:p w14:paraId="4857FA26" w14:textId="77777777" w:rsidR="00EF6EE1" w:rsidRPr="00FF6A71" w:rsidRDefault="00EF6EE1">
            <w:pPr>
              <w:spacing w:before="0" w:after="0" w:line="240" w:lineRule="auto"/>
              <w:jc w:val="center"/>
              <w:rPr>
                <w:ins w:id="33895" w:author="pete jones" w:date="2022-01-04T11:06:00Z"/>
                <w:rFonts w:cstheme="minorHAnsi"/>
                <w:sz w:val="16"/>
                <w:szCs w:val="16"/>
              </w:rPr>
              <w:pPrChange w:id="33896" w:author="pete jones" w:date="2022-03-09T08:13:00Z">
                <w:pPr/>
              </w:pPrChange>
            </w:pPr>
            <w:ins w:id="33897" w:author="pete jones" w:date="2022-01-04T11:06:00Z">
              <w:r w:rsidRPr="00AC319B">
                <w:rPr>
                  <w:rFonts w:cstheme="minorHAnsi"/>
                  <w:sz w:val="16"/>
                  <w:szCs w:val="16"/>
                </w:rPr>
                <w:t>x</w:t>
              </w:r>
            </w:ins>
          </w:p>
        </w:tc>
        <w:tc>
          <w:tcPr>
            <w:tcW w:w="450" w:type="dxa"/>
            <w:tcFitText/>
            <w:vAlign w:val="center"/>
            <w:hideMark/>
            <w:tcPrChange w:id="33898" w:author="pete jones" w:date="2022-03-09T08:13:00Z">
              <w:tcPr>
                <w:tcW w:w="450" w:type="dxa"/>
                <w:tcFitText/>
                <w:vAlign w:val="center"/>
                <w:hideMark/>
              </w:tcPr>
            </w:tcPrChange>
          </w:tcPr>
          <w:p w14:paraId="72246FB3" w14:textId="77777777" w:rsidR="00EF6EE1" w:rsidRPr="00FF6A71" w:rsidRDefault="00EF6EE1">
            <w:pPr>
              <w:spacing w:before="0" w:after="0" w:line="240" w:lineRule="auto"/>
              <w:jc w:val="center"/>
              <w:rPr>
                <w:ins w:id="33899" w:author="pete jones" w:date="2022-01-04T11:06:00Z"/>
                <w:rFonts w:cstheme="minorHAnsi"/>
                <w:sz w:val="16"/>
                <w:szCs w:val="16"/>
              </w:rPr>
              <w:pPrChange w:id="33900" w:author="pete jones" w:date="2022-03-09T08:13:00Z">
                <w:pPr/>
              </w:pPrChange>
            </w:pPr>
          </w:p>
        </w:tc>
        <w:tc>
          <w:tcPr>
            <w:tcW w:w="450" w:type="dxa"/>
            <w:tcFitText/>
            <w:vAlign w:val="center"/>
            <w:hideMark/>
            <w:tcPrChange w:id="33901" w:author="pete jones" w:date="2022-03-09T08:13:00Z">
              <w:tcPr>
                <w:tcW w:w="450" w:type="dxa"/>
                <w:tcFitText/>
                <w:vAlign w:val="center"/>
                <w:hideMark/>
              </w:tcPr>
            </w:tcPrChange>
          </w:tcPr>
          <w:p w14:paraId="7ADE1571" w14:textId="77777777" w:rsidR="00EF6EE1" w:rsidRPr="00FF6A71" w:rsidRDefault="00EF6EE1">
            <w:pPr>
              <w:spacing w:before="0" w:after="0" w:line="240" w:lineRule="auto"/>
              <w:jc w:val="center"/>
              <w:rPr>
                <w:ins w:id="33902" w:author="pete jones" w:date="2022-01-04T11:06:00Z"/>
                <w:rFonts w:cstheme="minorHAnsi"/>
                <w:sz w:val="16"/>
                <w:szCs w:val="16"/>
              </w:rPr>
              <w:pPrChange w:id="33903" w:author="pete jones" w:date="2022-03-09T08:13:00Z">
                <w:pPr/>
              </w:pPrChange>
            </w:pPr>
          </w:p>
        </w:tc>
        <w:tc>
          <w:tcPr>
            <w:tcW w:w="450" w:type="dxa"/>
            <w:tcFitText/>
            <w:vAlign w:val="center"/>
            <w:hideMark/>
            <w:tcPrChange w:id="33904" w:author="pete jones" w:date="2022-03-09T08:13:00Z">
              <w:tcPr>
                <w:tcW w:w="450" w:type="dxa"/>
                <w:tcFitText/>
                <w:vAlign w:val="center"/>
                <w:hideMark/>
              </w:tcPr>
            </w:tcPrChange>
          </w:tcPr>
          <w:p w14:paraId="34E99426" w14:textId="77777777" w:rsidR="00EF6EE1" w:rsidRPr="00FF6A71" w:rsidRDefault="00EF6EE1">
            <w:pPr>
              <w:spacing w:before="0" w:after="0" w:line="240" w:lineRule="auto"/>
              <w:jc w:val="center"/>
              <w:rPr>
                <w:ins w:id="33905" w:author="pete jones" w:date="2022-01-04T11:06:00Z"/>
                <w:rFonts w:cstheme="minorHAnsi"/>
                <w:sz w:val="16"/>
                <w:szCs w:val="16"/>
              </w:rPr>
              <w:pPrChange w:id="33906" w:author="pete jones" w:date="2022-03-09T08:13:00Z">
                <w:pPr/>
              </w:pPrChange>
            </w:pPr>
            <w:ins w:id="33907" w:author="pete jones" w:date="2022-01-04T11:06:00Z">
              <w:r w:rsidRPr="00FF6A71">
                <w:rPr>
                  <w:rFonts w:cstheme="minorHAnsi"/>
                  <w:spacing w:val="51"/>
                  <w:sz w:val="16"/>
                  <w:szCs w:val="16"/>
                </w:rPr>
                <w:t>9</w:t>
              </w:r>
              <w:r w:rsidRPr="00FF6A71">
                <w:rPr>
                  <w:rFonts w:cstheme="minorHAnsi"/>
                  <w:spacing w:val="1"/>
                  <w:sz w:val="16"/>
                  <w:szCs w:val="16"/>
                </w:rPr>
                <w:t>6</w:t>
              </w:r>
            </w:ins>
          </w:p>
        </w:tc>
        <w:tc>
          <w:tcPr>
            <w:tcW w:w="450" w:type="dxa"/>
            <w:tcFitText/>
            <w:vAlign w:val="center"/>
            <w:hideMark/>
            <w:tcPrChange w:id="33908" w:author="pete jones" w:date="2022-03-09T08:13:00Z">
              <w:tcPr>
                <w:tcW w:w="450" w:type="dxa"/>
                <w:tcFitText/>
                <w:vAlign w:val="center"/>
                <w:hideMark/>
              </w:tcPr>
            </w:tcPrChange>
          </w:tcPr>
          <w:p w14:paraId="7FE558A2" w14:textId="77777777" w:rsidR="00EF6EE1" w:rsidRPr="00FF6A71" w:rsidRDefault="00EF6EE1">
            <w:pPr>
              <w:spacing w:before="0" w:after="0" w:line="240" w:lineRule="auto"/>
              <w:jc w:val="center"/>
              <w:rPr>
                <w:ins w:id="33909" w:author="pete jones" w:date="2022-01-04T11:06:00Z"/>
                <w:rFonts w:cstheme="minorHAnsi"/>
                <w:sz w:val="16"/>
                <w:szCs w:val="16"/>
              </w:rPr>
              <w:pPrChange w:id="33910" w:author="pete jones" w:date="2022-03-09T08:13:00Z">
                <w:pPr/>
              </w:pPrChange>
            </w:pPr>
            <w:ins w:id="33911" w:author="pete jones" w:date="2022-01-04T11:06:00Z">
              <w:r w:rsidRPr="00AC319B">
                <w:rPr>
                  <w:rFonts w:cstheme="minorHAnsi"/>
                  <w:sz w:val="16"/>
                  <w:szCs w:val="16"/>
                </w:rPr>
                <w:t>x</w:t>
              </w:r>
            </w:ins>
          </w:p>
        </w:tc>
        <w:tc>
          <w:tcPr>
            <w:tcW w:w="450" w:type="dxa"/>
            <w:tcFitText/>
            <w:vAlign w:val="center"/>
            <w:hideMark/>
            <w:tcPrChange w:id="33912" w:author="pete jones" w:date="2022-03-09T08:13:00Z">
              <w:tcPr>
                <w:tcW w:w="450" w:type="dxa"/>
                <w:tcFitText/>
                <w:vAlign w:val="center"/>
                <w:hideMark/>
              </w:tcPr>
            </w:tcPrChange>
          </w:tcPr>
          <w:p w14:paraId="1C862F19" w14:textId="77777777" w:rsidR="00EF6EE1" w:rsidRPr="00FF6A71" w:rsidRDefault="00EF6EE1">
            <w:pPr>
              <w:spacing w:before="0" w:after="0" w:line="240" w:lineRule="auto"/>
              <w:jc w:val="center"/>
              <w:rPr>
                <w:ins w:id="33913" w:author="pete jones" w:date="2022-01-04T11:06:00Z"/>
                <w:rFonts w:cstheme="minorHAnsi"/>
                <w:sz w:val="16"/>
                <w:szCs w:val="16"/>
              </w:rPr>
              <w:pPrChange w:id="33914" w:author="pete jones" w:date="2022-03-09T08:13:00Z">
                <w:pPr/>
              </w:pPrChange>
            </w:pPr>
            <w:ins w:id="33915" w:author="pete jones" w:date="2022-01-04T11:06:00Z">
              <w:r w:rsidRPr="00AC319B">
                <w:rPr>
                  <w:rFonts w:cstheme="minorHAnsi"/>
                  <w:sz w:val="16"/>
                  <w:szCs w:val="16"/>
                </w:rPr>
                <w:t>x</w:t>
              </w:r>
            </w:ins>
          </w:p>
        </w:tc>
        <w:tc>
          <w:tcPr>
            <w:tcW w:w="450" w:type="dxa"/>
            <w:tcFitText/>
            <w:vAlign w:val="center"/>
            <w:hideMark/>
            <w:tcPrChange w:id="33916" w:author="pete jones" w:date="2022-03-09T08:13:00Z">
              <w:tcPr>
                <w:tcW w:w="450" w:type="dxa"/>
                <w:tcFitText/>
                <w:vAlign w:val="center"/>
                <w:hideMark/>
              </w:tcPr>
            </w:tcPrChange>
          </w:tcPr>
          <w:p w14:paraId="62C98974" w14:textId="77777777" w:rsidR="00EF6EE1" w:rsidRPr="00FF6A71" w:rsidRDefault="00EF6EE1">
            <w:pPr>
              <w:spacing w:before="0" w:after="0" w:line="240" w:lineRule="auto"/>
              <w:jc w:val="center"/>
              <w:rPr>
                <w:ins w:id="33917" w:author="pete jones" w:date="2022-01-04T11:06:00Z"/>
                <w:rFonts w:cstheme="minorHAnsi"/>
                <w:sz w:val="16"/>
                <w:szCs w:val="16"/>
              </w:rPr>
              <w:pPrChange w:id="33918" w:author="pete jones" w:date="2022-03-09T08:13:00Z">
                <w:pPr/>
              </w:pPrChange>
            </w:pPr>
          </w:p>
        </w:tc>
        <w:tc>
          <w:tcPr>
            <w:tcW w:w="450" w:type="dxa"/>
            <w:tcFitText/>
            <w:vAlign w:val="center"/>
            <w:hideMark/>
            <w:tcPrChange w:id="33919" w:author="pete jones" w:date="2022-03-09T08:13:00Z">
              <w:tcPr>
                <w:tcW w:w="450" w:type="dxa"/>
                <w:tcFitText/>
                <w:vAlign w:val="center"/>
                <w:hideMark/>
              </w:tcPr>
            </w:tcPrChange>
          </w:tcPr>
          <w:p w14:paraId="68AB09E5" w14:textId="77777777" w:rsidR="00EF6EE1" w:rsidRPr="00FF6A71" w:rsidRDefault="00EF6EE1">
            <w:pPr>
              <w:spacing w:before="0" w:after="0" w:line="240" w:lineRule="auto"/>
              <w:jc w:val="center"/>
              <w:rPr>
                <w:ins w:id="33920" w:author="pete jones" w:date="2022-01-04T11:06:00Z"/>
                <w:rFonts w:cstheme="minorHAnsi"/>
                <w:sz w:val="16"/>
                <w:szCs w:val="16"/>
              </w:rPr>
              <w:pPrChange w:id="33921" w:author="pete jones" w:date="2022-03-09T08:13:00Z">
                <w:pPr/>
              </w:pPrChange>
            </w:pPr>
          </w:p>
        </w:tc>
        <w:tc>
          <w:tcPr>
            <w:tcW w:w="2250" w:type="dxa"/>
            <w:gridSpan w:val="5"/>
            <w:vMerge/>
            <w:tcFitText/>
            <w:vAlign w:val="center"/>
            <w:hideMark/>
            <w:tcPrChange w:id="33922" w:author="pete jones" w:date="2022-03-09T08:13:00Z">
              <w:tcPr>
                <w:tcW w:w="2250" w:type="dxa"/>
                <w:gridSpan w:val="5"/>
                <w:vMerge/>
                <w:tcFitText/>
                <w:vAlign w:val="center"/>
                <w:hideMark/>
              </w:tcPr>
            </w:tcPrChange>
          </w:tcPr>
          <w:p w14:paraId="04A77F78" w14:textId="77777777" w:rsidR="00EF6EE1" w:rsidRPr="00FF6A71" w:rsidRDefault="00EF6EE1">
            <w:pPr>
              <w:spacing w:before="0" w:after="0" w:line="240" w:lineRule="auto"/>
              <w:jc w:val="center"/>
              <w:rPr>
                <w:ins w:id="33923" w:author="pete jones" w:date="2022-01-04T11:06:00Z"/>
                <w:rFonts w:cstheme="minorHAnsi"/>
                <w:sz w:val="16"/>
                <w:szCs w:val="16"/>
              </w:rPr>
              <w:pPrChange w:id="33924" w:author="pete jones" w:date="2022-03-09T08:13:00Z">
                <w:pPr/>
              </w:pPrChange>
            </w:pPr>
          </w:p>
        </w:tc>
      </w:tr>
      <w:tr w:rsidR="00EF6EE1" w:rsidRPr="00FF6A71" w14:paraId="4D30806E" w14:textId="77777777" w:rsidTr="00F078C6">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925" w:author="pete jones" w:date="2022-03-09T08:13:00Z">
            <w:tblPrEx>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15"/>
          <w:ins w:id="33926" w:author="pete jones" w:date="2022-01-04T11:06:00Z"/>
          <w:trPrChange w:id="33927" w:author="pete jones" w:date="2022-03-09T08:13:00Z">
            <w:trPr>
              <w:trHeight w:val="315"/>
            </w:trPr>
          </w:trPrChange>
        </w:trPr>
        <w:tc>
          <w:tcPr>
            <w:tcW w:w="471" w:type="dxa"/>
            <w:tcFitText/>
            <w:vAlign w:val="center"/>
            <w:hideMark/>
            <w:tcPrChange w:id="33928" w:author="pete jones" w:date="2022-03-09T08:13:00Z">
              <w:tcPr>
                <w:tcW w:w="471" w:type="dxa"/>
                <w:tcFitText/>
                <w:vAlign w:val="center"/>
                <w:hideMark/>
              </w:tcPr>
            </w:tcPrChange>
          </w:tcPr>
          <w:p w14:paraId="15A2A0A2" w14:textId="77777777" w:rsidR="00EF6EE1" w:rsidRPr="00FF6A71" w:rsidRDefault="00EF6EE1">
            <w:pPr>
              <w:spacing w:before="0" w:after="0" w:line="240" w:lineRule="auto"/>
              <w:jc w:val="center"/>
              <w:rPr>
                <w:ins w:id="33929" w:author="pete jones" w:date="2022-01-04T11:06:00Z"/>
                <w:rFonts w:cstheme="minorHAnsi"/>
                <w:sz w:val="16"/>
                <w:szCs w:val="16"/>
              </w:rPr>
              <w:pPrChange w:id="33930" w:author="pete jones" w:date="2022-03-09T08:13:00Z">
                <w:pPr/>
              </w:pPrChange>
            </w:pPr>
            <w:ins w:id="33931" w:author="pete jones" w:date="2022-01-04T11:06:00Z">
              <w:r w:rsidRPr="002A5458">
                <w:rPr>
                  <w:rFonts w:cstheme="minorHAnsi"/>
                  <w:spacing w:val="44"/>
                  <w:sz w:val="16"/>
                  <w:szCs w:val="16"/>
                </w:rPr>
                <w:t>N</w:t>
              </w:r>
              <w:r w:rsidRPr="002A5458">
                <w:rPr>
                  <w:rFonts w:cstheme="minorHAnsi"/>
                  <w:spacing w:val="1"/>
                  <w:sz w:val="16"/>
                  <w:szCs w:val="16"/>
                </w:rPr>
                <w:t>R</w:t>
              </w:r>
            </w:ins>
          </w:p>
        </w:tc>
        <w:tc>
          <w:tcPr>
            <w:tcW w:w="449" w:type="dxa"/>
            <w:tcFitText/>
            <w:vAlign w:val="center"/>
            <w:hideMark/>
            <w:tcPrChange w:id="33932" w:author="pete jones" w:date="2022-03-09T08:13:00Z">
              <w:tcPr>
                <w:tcW w:w="449" w:type="dxa"/>
                <w:tcFitText/>
                <w:vAlign w:val="center"/>
                <w:hideMark/>
              </w:tcPr>
            </w:tcPrChange>
          </w:tcPr>
          <w:p w14:paraId="1AF93587" w14:textId="77777777" w:rsidR="00EF6EE1" w:rsidRPr="00FF6A71" w:rsidRDefault="00EF6EE1">
            <w:pPr>
              <w:spacing w:before="0" w:after="0" w:line="240" w:lineRule="auto"/>
              <w:jc w:val="center"/>
              <w:rPr>
                <w:ins w:id="33933" w:author="pete jones" w:date="2022-01-04T11:06:00Z"/>
                <w:rFonts w:cstheme="minorHAnsi"/>
                <w:sz w:val="16"/>
                <w:szCs w:val="16"/>
              </w:rPr>
              <w:pPrChange w:id="33934" w:author="pete jones" w:date="2022-03-09T08:13:00Z">
                <w:pPr/>
              </w:pPrChange>
            </w:pPr>
          </w:p>
        </w:tc>
        <w:tc>
          <w:tcPr>
            <w:tcW w:w="449" w:type="dxa"/>
            <w:tcFitText/>
            <w:vAlign w:val="center"/>
            <w:hideMark/>
            <w:tcPrChange w:id="33935" w:author="pete jones" w:date="2022-03-09T08:13:00Z">
              <w:tcPr>
                <w:tcW w:w="449" w:type="dxa"/>
                <w:tcFitText/>
                <w:vAlign w:val="center"/>
                <w:hideMark/>
              </w:tcPr>
            </w:tcPrChange>
          </w:tcPr>
          <w:p w14:paraId="65874B3D" w14:textId="77777777" w:rsidR="00EF6EE1" w:rsidRPr="00FF6A71" w:rsidRDefault="00EF6EE1">
            <w:pPr>
              <w:spacing w:before="0" w:after="0" w:line="240" w:lineRule="auto"/>
              <w:jc w:val="center"/>
              <w:rPr>
                <w:ins w:id="33936" w:author="pete jones" w:date="2022-01-04T11:06:00Z"/>
                <w:rFonts w:cstheme="minorHAnsi"/>
                <w:sz w:val="16"/>
                <w:szCs w:val="16"/>
              </w:rPr>
              <w:pPrChange w:id="33937" w:author="pete jones" w:date="2022-03-09T08:13:00Z">
                <w:pPr/>
              </w:pPrChange>
            </w:pPr>
          </w:p>
        </w:tc>
        <w:tc>
          <w:tcPr>
            <w:tcW w:w="449" w:type="dxa"/>
            <w:tcFitText/>
            <w:vAlign w:val="center"/>
            <w:hideMark/>
            <w:tcPrChange w:id="33938" w:author="pete jones" w:date="2022-03-09T08:13:00Z">
              <w:tcPr>
                <w:tcW w:w="449" w:type="dxa"/>
                <w:tcFitText/>
                <w:vAlign w:val="center"/>
                <w:hideMark/>
              </w:tcPr>
            </w:tcPrChange>
          </w:tcPr>
          <w:p w14:paraId="125E6324" w14:textId="77777777" w:rsidR="00EF6EE1" w:rsidRPr="00FF6A71" w:rsidRDefault="00EF6EE1">
            <w:pPr>
              <w:spacing w:before="0" w:after="0" w:line="240" w:lineRule="auto"/>
              <w:jc w:val="center"/>
              <w:rPr>
                <w:ins w:id="33939" w:author="pete jones" w:date="2022-01-04T11:06:00Z"/>
                <w:rFonts w:cstheme="minorHAnsi"/>
                <w:sz w:val="16"/>
                <w:szCs w:val="16"/>
              </w:rPr>
              <w:pPrChange w:id="33940" w:author="pete jones" w:date="2022-03-09T08:13:00Z">
                <w:pPr/>
              </w:pPrChange>
            </w:pPr>
          </w:p>
        </w:tc>
        <w:tc>
          <w:tcPr>
            <w:tcW w:w="449" w:type="dxa"/>
            <w:tcFitText/>
            <w:vAlign w:val="center"/>
            <w:hideMark/>
            <w:tcPrChange w:id="33941" w:author="pete jones" w:date="2022-03-09T08:13:00Z">
              <w:tcPr>
                <w:tcW w:w="449" w:type="dxa"/>
                <w:tcFitText/>
                <w:vAlign w:val="center"/>
                <w:hideMark/>
              </w:tcPr>
            </w:tcPrChange>
          </w:tcPr>
          <w:p w14:paraId="4A0E18D8" w14:textId="77777777" w:rsidR="00EF6EE1" w:rsidRPr="00FF6A71" w:rsidRDefault="00EF6EE1">
            <w:pPr>
              <w:spacing w:before="0" w:after="0" w:line="240" w:lineRule="auto"/>
              <w:jc w:val="center"/>
              <w:rPr>
                <w:ins w:id="33942" w:author="pete jones" w:date="2022-01-04T11:06:00Z"/>
                <w:rFonts w:cstheme="minorHAnsi"/>
                <w:sz w:val="16"/>
                <w:szCs w:val="16"/>
              </w:rPr>
              <w:pPrChange w:id="33943" w:author="pete jones" w:date="2022-03-09T08:13:00Z">
                <w:pPr/>
              </w:pPrChange>
            </w:pPr>
            <w:ins w:id="33944" w:author="pete jones" w:date="2022-01-04T11:06:00Z">
              <w:r w:rsidRPr="00AC319B">
                <w:rPr>
                  <w:rFonts w:cstheme="minorHAnsi"/>
                  <w:sz w:val="16"/>
                  <w:szCs w:val="16"/>
                </w:rPr>
                <w:t>x</w:t>
              </w:r>
            </w:ins>
          </w:p>
        </w:tc>
        <w:tc>
          <w:tcPr>
            <w:tcW w:w="449" w:type="dxa"/>
            <w:tcFitText/>
            <w:vAlign w:val="center"/>
            <w:hideMark/>
            <w:tcPrChange w:id="33945" w:author="pete jones" w:date="2022-03-09T08:13:00Z">
              <w:tcPr>
                <w:tcW w:w="449" w:type="dxa"/>
                <w:tcFitText/>
                <w:vAlign w:val="center"/>
                <w:hideMark/>
              </w:tcPr>
            </w:tcPrChange>
          </w:tcPr>
          <w:p w14:paraId="19DBFC39" w14:textId="77777777" w:rsidR="00EF6EE1" w:rsidRPr="00FF6A71" w:rsidRDefault="00EF6EE1">
            <w:pPr>
              <w:spacing w:before="0" w:after="0" w:line="240" w:lineRule="auto"/>
              <w:jc w:val="center"/>
              <w:rPr>
                <w:ins w:id="33946" w:author="pete jones" w:date="2022-01-04T11:06:00Z"/>
                <w:rFonts w:cstheme="minorHAnsi"/>
                <w:sz w:val="16"/>
                <w:szCs w:val="16"/>
              </w:rPr>
              <w:pPrChange w:id="33947" w:author="pete jones" w:date="2022-03-09T08:13:00Z">
                <w:pPr/>
              </w:pPrChange>
            </w:pPr>
            <w:ins w:id="33948" w:author="pete jones" w:date="2022-01-04T11:06:00Z">
              <w:r w:rsidRPr="00AC319B">
                <w:rPr>
                  <w:rFonts w:cstheme="minorHAnsi"/>
                  <w:sz w:val="16"/>
                  <w:szCs w:val="16"/>
                </w:rPr>
                <w:t>0</w:t>
              </w:r>
            </w:ins>
          </w:p>
        </w:tc>
        <w:tc>
          <w:tcPr>
            <w:tcW w:w="450" w:type="dxa"/>
            <w:tcFitText/>
            <w:vAlign w:val="center"/>
            <w:hideMark/>
            <w:tcPrChange w:id="33949" w:author="pete jones" w:date="2022-03-09T08:13:00Z">
              <w:tcPr>
                <w:tcW w:w="450" w:type="dxa"/>
                <w:tcFitText/>
                <w:vAlign w:val="center"/>
                <w:hideMark/>
              </w:tcPr>
            </w:tcPrChange>
          </w:tcPr>
          <w:p w14:paraId="2767E3CF" w14:textId="77777777" w:rsidR="00EF6EE1" w:rsidRPr="00FF6A71" w:rsidRDefault="00EF6EE1">
            <w:pPr>
              <w:spacing w:before="0" w:after="0" w:line="240" w:lineRule="auto"/>
              <w:jc w:val="center"/>
              <w:rPr>
                <w:ins w:id="33950" w:author="pete jones" w:date="2022-01-04T11:06:00Z"/>
                <w:rFonts w:cstheme="minorHAnsi"/>
                <w:sz w:val="16"/>
                <w:szCs w:val="16"/>
              </w:rPr>
              <w:pPrChange w:id="33951" w:author="pete jones" w:date="2022-03-09T08:13:00Z">
                <w:pPr/>
              </w:pPrChange>
            </w:pPr>
          </w:p>
        </w:tc>
        <w:tc>
          <w:tcPr>
            <w:tcW w:w="450" w:type="dxa"/>
            <w:tcFitText/>
            <w:vAlign w:val="center"/>
            <w:hideMark/>
            <w:tcPrChange w:id="33952" w:author="pete jones" w:date="2022-03-09T08:13:00Z">
              <w:tcPr>
                <w:tcW w:w="450" w:type="dxa"/>
                <w:tcFitText/>
                <w:vAlign w:val="center"/>
                <w:hideMark/>
              </w:tcPr>
            </w:tcPrChange>
          </w:tcPr>
          <w:p w14:paraId="579B5284" w14:textId="77777777" w:rsidR="00EF6EE1" w:rsidRPr="00FF6A71" w:rsidRDefault="00EF6EE1">
            <w:pPr>
              <w:spacing w:before="0" w:after="0" w:line="240" w:lineRule="auto"/>
              <w:jc w:val="center"/>
              <w:rPr>
                <w:ins w:id="33953" w:author="pete jones" w:date="2022-01-04T11:06:00Z"/>
                <w:rFonts w:cstheme="minorHAnsi"/>
                <w:sz w:val="16"/>
                <w:szCs w:val="16"/>
              </w:rPr>
              <w:pPrChange w:id="33954" w:author="pete jones" w:date="2022-03-09T08:13:00Z">
                <w:pPr/>
              </w:pPrChange>
            </w:pPr>
          </w:p>
        </w:tc>
        <w:tc>
          <w:tcPr>
            <w:tcW w:w="450" w:type="dxa"/>
            <w:tcFitText/>
            <w:vAlign w:val="center"/>
            <w:hideMark/>
            <w:tcPrChange w:id="33955" w:author="pete jones" w:date="2022-03-09T08:13:00Z">
              <w:tcPr>
                <w:tcW w:w="450" w:type="dxa"/>
                <w:tcFitText/>
                <w:vAlign w:val="center"/>
                <w:hideMark/>
              </w:tcPr>
            </w:tcPrChange>
          </w:tcPr>
          <w:p w14:paraId="7CB97561" w14:textId="77777777" w:rsidR="00EF6EE1" w:rsidRPr="00FF6A71" w:rsidRDefault="00EF6EE1">
            <w:pPr>
              <w:spacing w:before="0" w:after="0" w:line="240" w:lineRule="auto"/>
              <w:jc w:val="center"/>
              <w:rPr>
                <w:ins w:id="33956" w:author="pete jones" w:date="2022-01-04T11:06:00Z"/>
                <w:rFonts w:cstheme="minorHAnsi"/>
                <w:sz w:val="16"/>
                <w:szCs w:val="16"/>
              </w:rPr>
              <w:pPrChange w:id="33957" w:author="pete jones" w:date="2022-03-09T08:13:00Z">
                <w:pPr/>
              </w:pPrChange>
            </w:pPr>
            <w:ins w:id="33958" w:author="pete jones" w:date="2022-01-04T11:06:00Z">
              <w:r w:rsidRPr="00AC319B">
                <w:rPr>
                  <w:rFonts w:cstheme="minorHAnsi"/>
                  <w:sz w:val="16"/>
                  <w:szCs w:val="16"/>
                </w:rPr>
                <w:t>x</w:t>
              </w:r>
            </w:ins>
          </w:p>
        </w:tc>
        <w:tc>
          <w:tcPr>
            <w:tcW w:w="450" w:type="dxa"/>
            <w:tcFitText/>
            <w:vAlign w:val="center"/>
            <w:hideMark/>
            <w:tcPrChange w:id="33959" w:author="pete jones" w:date="2022-03-09T08:13:00Z">
              <w:tcPr>
                <w:tcW w:w="450" w:type="dxa"/>
                <w:tcFitText/>
                <w:vAlign w:val="center"/>
                <w:hideMark/>
              </w:tcPr>
            </w:tcPrChange>
          </w:tcPr>
          <w:p w14:paraId="71D90BDD" w14:textId="77777777" w:rsidR="00EF6EE1" w:rsidRPr="00FF6A71" w:rsidRDefault="00EF6EE1">
            <w:pPr>
              <w:spacing w:before="0" w:after="0" w:line="240" w:lineRule="auto"/>
              <w:jc w:val="center"/>
              <w:rPr>
                <w:ins w:id="33960" w:author="pete jones" w:date="2022-01-04T11:06:00Z"/>
                <w:rFonts w:cstheme="minorHAnsi"/>
                <w:sz w:val="16"/>
                <w:szCs w:val="16"/>
              </w:rPr>
              <w:pPrChange w:id="33961" w:author="pete jones" w:date="2022-03-09T08:13:00Z">
                <w:pPr/>
              </w:pPrChange>
            </w:pPr>
          </w:p>
        </w:tc>
        <w:tc>
          <w:tcPr>
            <w:tcW w:w="450" w:type="dxa"/>
            <w:tcFitText/>
            <w:vAlign w:val="center"/>
            <w:hideMark/>
            <w:tcPrChange w:id="33962" w:author="pete jones" w:date="2022-03-09T08:13:00Z">
              <w:tcPr>
                <w:tcW w:w="450" w:type="dxa"/>
                <w:tcFitText/>
                <w:vAlign w:val="center"/>
                <w:hideMark/>
              </w:tcPr>
            </w:tcPrChange>
          </w:tcPr>
          <w:p w14:paraId="2EA9006B" w14:textId="77777777" w:rsidR="00EF6EE1" w:rsidRPr="00FF6A71" w:rsidRDefault="00EF6EE1">
            <w:pPr>
              <w:spacing w:before="0" w:after="0" w:line="240" w:lineRule="auto"/>
              <w:jc w:val="center"/>
              <w:rPr>
                <w:ins w:id="33963" w:author="pete jones" w:date="2022-01-04T11:06:00Z"/>
                <w:rFonts w:cstheme="minorHAnsi"/>
                <w:sz w:val="16"/>
                <w:szCs w:val="16"/>
              </w:rPr>
              <w:pPrChange w:id="33964" w:author="pete jones" w:date="2022-03-09T08:13:00Z">
                <w:pPr/>
              </w:pPrChange>
            </w:pPr>
            <w:ins w:id="33965" w:author="pete jones" w:date="2022-01-04T11:06:00Z">
              <w:r w:rsidRPr="002A5458">
                <w:rPr>
                  <w:rFonts w:cstheme="minorHAnsi"/>
                  <w:spacing w:val="31"/>
                  <w:w w:val="96"/>
                  <w:sz w:val="16"/>
                  <w:szCs w:val="16"/>
                  <w:rPrChange w:id="33966" w:author="pete jones" w:date="2022-03-15T19:17:00Z">
                    <w:rPr>
                      <w:rFonts w:cstheme="minorHAnsi"/>
                      <w:spacing w:val="23"/>
                      <w:sz w:val="16"/>
                      <w:szCs w:val="16"/>
                    </w:rPr>
                  </w:rPrChange>
                </w:rPr>
                <w:t>N</w:t>
              </w:r>
              <w:r w:rsidRPr="002A5458">
                <w:rPr>
                  <w:rFonts w:cstheme="minorHAnsi"/>
                  <w:spacing w:val="1"/>
                  <w:w w:val="96"/>
                  <w:sz w:val="16"/>
                  <w:szCs w:val="16"/>
                  <w:rPrChange w:id="33967" w:author="pete jones" w:date="2022-03-15T19:17:00Z">
                    <w:rPr>
                      <w:rFonts w:cstheme="minorHAnsi"/>
                      <w:spacing w:val="1"/>
                      <w:sz w:val="16"/>
                      <w:szCs w:val="16"/>
                    </w:rPr>
                  </w:rPrChange>
                </w:rPr>
                <w:t>R</w:t>
              </w:r>
            </w:ins>
          </w:p>
        </w:tc>
        <w:tc>
          <w:tcPr>
            <w:tcW w:w="450" w:type="dxa"/>
            <w:tcFitText/>
            <w:vAlign w:val="center"/>
            <w:hideMark/>
            <w:tcPrChange w:id="33968" w:author="pete jones" w:date="2022-03-09T08:13:00Z">
              <w:tcPr>
                <w:tcW w:w="450" w:type="dxa"/>
                <w:tcFitText/>
                <w:vAlign w:val="center"/>
                <w:hideMark/>
              </w:tcPr>
            </w:tcPrChange>
          </w:tcPr>
          <w:p w14:paraId="2481C856" w14:textId="77777777" w:rsidR="00EF6EE1" w:rsidRPr="00FF6A71" w:rsidRDefault="00EF6EE1">
            <w:pPr>
              <w:spacing w:before="0" w:after="0" w:line="240" w:lineRule="auto"/>
              <w:jc w:val="center"/>
              <w:rPr>
                <w:ins w:id="33969" w:author="pete jones" w:date="2022-01-04T11:06:00Z"/>
                <w:rFonts w:cstheme="minorHAnsi"/>
                <w:sz w:val="16"/>
                <w:szCs w:val="16"/>
              </w:rPr>
              <w:pPrChange w:id="33970" w:author="pete jones" w:date="2022-03-09T08:13:00Z">
                <w:pPr/>
              </w:pPrChange>
            </w:pPr>
          </w:p>
        </w:tc>
        <w:tc>
          <w:tcPr>
            <w:tcW w:w="450" w:type="dxa"/>
            <w:tcFitText/>
            <w:vAlign w:val="center"/>
            <w:hideMark/>
            <w:tcPrChange w:id="33971" w:author="pete jones" w:date="2022-03-09T08:13:00Z">
              <w:tcPr>
                <w:tcW w:w="450" w:type="dxa"/>
                <w:tcFitText/>
                <w:vAlign w:val="center"/>
                <w:hideMark/>
              </w:tcPr>
            </w:tcPrChange>
          </w:tcPr>
          <w:p w14:paraId="21EF5F50" w14:textId="77777777" w:rsidR="00EF6EE1" w:rsidRPr="00FF6A71" w:rsidRDefault="00EF6EE1">
            <w:pPr>
              <w:spacing w:before="0" w:after="0" w:line="240" w:lineRule="auto"/>
              <w:jc w:val="center"/>
              <w:rPr>
                <w:ins w:id="33972" w:author="pete jones" w:date="2022-01-04T11:06:00Z"/>
                <w:rFonts w:cstheme="minorHAnsi"/>
                <w:sz w:val="16"/>
                <w:szCs w:val="16"/>
              </w:rPr>
              <w:pPrChange w:id="33973" w:author="pete jones" w:date="2022-03-09T08:13:00Z">
                <w:pPr/>
              </w:pPrChange>
            </w:pPr>
          </w:p>
        </w:tc>
        <w:tc>
          <w:tcPr>
            <w:tcW w:w="450" w:type="dxa"/>
            <w:tcFitText/>
            <w:vAlign w:val="center"/>
            <w:hideMark/>
            <w:tcPrChange w:id="33974" w:author="pete jones" w:date="2022-03-09T08:13:00Z">
              <w:tcPr>
                <w:tcW w:w="450" w:type="dxa"/>
                <w:tcFitText/>
                <w:vAlign w:val="center"/>
                <w:hideMark/>
              </w:tcPr>
            </w:tcPrChange>
          </w:tcPr>
          <w:p w14:paraId="77285241" w14:textId="77777777" w:rsidR="00EF6EE1" w:rsidRPr="00FF6A71" w:rsidRDefault="00EF6EE1">
            <w:pPr>
              <w:spacing w:before="0" w:after="0" w:line="240" w:lineRule="auto"/>
              <w:jc w:val="center"/>
              <w:rPr>
                <w:ins w:id="33975" w:author="pete jones" w:date="2022-01-04T11:06:00Z"/>
                <w:rFonts w:cstheme="minorHAnsi"/>
                <w:sz w:val="16"/>
                <w:szCs w:val="16"/>
              </w:rPr>
              <w:pPrChange w:id="33976" w:author="pete jones" w:date="2022-03-09T08:13:00Z">
                <w:pPr/>
              </w:pPrChange>
            </w:pPr>
          </w:p>
        </w:tc>
        <w:tc>
          <w:tcPr>
            <w:tcW w:w="450" w:type="dxa"/>
            <w:tcFitText/>
            <w:vAlign w:val="center"/>
            <w:hideMark/>
            <w:tcPrChange w:id="33977" w:author="pete jones" w:date="2022-03-09T08:13:00Z">
              <w:tcPr>
                <w:tcW w:w="450" w:type="dxa"/>
                <w:tcFitText/>
                <w:vAlign w:val="center"/>
                <w:hideMark/>
              </w:tcPr>
            </w:tcPrChange>
          </w:tcPr>
          <w:p w14:paraId="60E891C8" w14:textId="77777777" w:rsidR="00EF6EE1" w:rsidRPr="00FF6A71" w:rsidRDefault="00EF6EE1">
            <w:pPr>
              <w:spacing w:before="0" w:after="0" w:line="240" w:lineRule="auto"/>
              <w:jc w:val="center"/>
              <w:rPr>
                <w:ins w:id="33978" w:author="pete jones" w:date="2022-01-04T11:06:00Z"/>
                <w:rFonts w:cstheme="minorHAnsi"/>
                <w:sz w:val="16"/>
                <w:szCs w:val="16"/>
              </w:rPr>
              <w:pPrChange w:id="33979" w:author="pete jones" w:date="2022-03-09T08:13:00Z">
                <w:pPr/>
              </w:pPrChange>
            </w:pPr>
            <w:ins w:id="33980" w:author="pete jones" w:date="2022-01-04T11:06:00Z">
              <w:r w:rsidRPr="00AC319B">
                <w:rPr>
                  <w:rFonts w:cstheme="minorHAnsi"/>
                  <w:sz w:val="16"/>
                  <w:szCs w:val="16"/>
                </w:rPr>
                <w:t>x</w:t>
              </w:r>
            </w:ins>
          </w:p>
        </w:tc>
        <w:tc>
          <w:tcPr>
            <w:tcW w:w="2250" w:type="dxa"/>
            <w:gridSpan w:val="5"/>
            <w:vMerge/>
            <w:tcFitText/>
            <w:vAlign w:val="center"/>
            <w:hideMark/>
            <w:tcPrChange w:id="33981" w:author="pete jones" w:date="2022-03-09T08:13:00Z">
              <w:tcPr>
                <w:tcW w:w="2250" w:type="dxa"/>
                <w:gridSpan w:val="5"/>
                <w:vMerge/>
                <w:tcFitText/>
                <w:vAlign w:val="center"/>
                <w:hideMark/>
              </w:tcPr>
            </w:tcPrChange>
          </w:tcPr>
          <w:p w14:paraId="552D7D65" w14:textId="77777777" w:rsidR="00EF6EE1" w:rsidRPr="00FF6A71" w:rsidRDefault="00EF6EE1">
            <w:pPr>
              <w:spacing w:before="0" w:after="0" w:line="240" w:lineRule="auto"/>
              <w:jc w:val="center"/>
              <w:rPr>
                <w:ins w:id="33982" w:author="pete jones" w:date="2022-01-04T11:06:00Z"/>
                <w:rFonts w:cstheme="minorHAnsi"/>
                <w:sz w:val="16"/>
                <w:szCs w:val="16"/>
              </w:rPr>
              <w:pPrChange w:id="33983" w:author="pete jones" w:date="2022-03-09T08:13:00Z">
                <w:pPr/>
              </w:pPrChange>
            </w:pPr>
          </w:p>
        </w:tc>
      </w:tr>
    </w:tbl>
    <w:p w14:paraId="58BBD5A6" w14:textId="77777777" w:rsidR="00EF6EE1" w:rsidRPr="00FF6A71" w:rsidRDefault="00EF6EE1" w:rsidP="00EF6EE1">
      <w:pPr>
        <w:rPr>
          <w:ins w:id="33984" w:author="pete jones" w:date="2022-01-04T11:06:00Z"/>
          <w:noProof/>
        </w:rPr>
      </w:pPr>
    </w:p>
    <w:p w14:paraId="39002B67" w14:textId="77777777" w:rsidR="00EF6EE1" w:rsidRPr="00FF6A71" w:rsidRDefault="00EF6EE1" w:rsidP="00EF6EE1">
      <w:pPr>
        <w:rPr>
          <w:ins w:id="33985" w:author="pete jones" w:date="2022-01-04T11:06:00Z"/>
        </w:rPr>
      </w:pPr>
      <w:ins w:id="33986" w:author="pete jones" w:date="2022-01-04T11:06:00Z">
        <w:r w:rsidRPr="00C15005">
          <w:rPr>
            <w:noProof/>
          </w:rPr>
          <w:lastRenderedPageBreak/>
          <w:drawing>
            <wp:inline distT="0" distB="0" distL="0" distR="0" wp14:anchorId="550EF6BB" wp14:editId="3A1C572D">
              <wp:extent cx="2545200" cy="1530000"/>
              <wp:effectExtent l="0" t="0" r="7620" b="0"/>
              <wp:docPr id="345253011" name="Picture 345253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545200" cy="1530000"/>
                      </a:xfrm>
                      <a:prstGeom prst="rect">
                        <a:avLst/>
                      </a:prstGeom>
                      <a:noFill/>
                    </pic:spPr>
                  </pic:pic>
                </a:graphicData>
              </a:graphic>
            </wp:inline>
          </w:drawing>
        </w:r>
        <w:r w:rsidRPr="00312F59">
          <w:rPr>
            <w:noProof/>
          </w:rPr>
          <w:drawing>
            <wp:inline distT="0" distB="0" distL="0" distR="0" wp14:anchorId="6C491AC2" wp14:editId="4B947445">
              <wp:extent cx="2545200" cy="1530000"/>
              <wp:effectExtent l="0" t="0" r="7620" b="0"/>
              <wp:docPr id="345253012" name="Picture 34525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545200" cy="1530000"/>
                      </a:xfrm>
                      <a:prstGeom prst="rect">
                        <a:avLst/>
                      </a:prstGeom>
                      <a:noFill/>
                    </pic:spPr>
                  </pic:pic>
                </a:graphicData>
              </a:graphic>
            </wp:inline>
          </w:drawing>
        </w:r>
      </w:ins>
    </w:p>
    <w:p w14:paraId="568DF00C" w14:textId="77777777" w:rsidR="00EF6EE1" w:rsidRPr="00FF6A71" w:rsidRDefault="00EF6EE1" w:rsidP="00EF6EE1">
      <w:pPr>
        <w:rPr>
          <w:ins w:id="33987" w:author="pete jones" w:date="2022-01-04T11:06:00Z"/>
        </w:rPr>
      </w:pPr>
      <w:ins w:id="33988" w:author="pete jones" w:date="2022-01-04T11:06:00Z">
        <w:r w:rsidRPr="00C15005">
          <w:rPr>
            <w:noProof/>
          </w:rPr>
          <w:drawing>
            <wp:inline distT="0" distB="0" distL="0" distR="0" wp14:anchorId="193D5535" wp14:editId="60FA996F">
              <wp:extent cx="2491471" cy="1828800"/>
              <wp:effectExtent l="0" t="0" r="4445" b="0"/>
              <wp:docPr id="345253013" name="Picture 34525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500928" cy="1835742"/>
                      </a:xfrm>
                      <a:prstGeom prst="rect">
                        <a:avLst/>
                      </a:prstGeom>
                      <a:noFill/>
                    </pic:spPr>
                  </pic:pic>
                </a:graphicData>
              </a:graphic>
            </wp:inline>
          </w:drawing>
        </w:r>
        <w:r w:rsidRPr="00312F59">
          <w:rPr>
            <w:noProof/>
          </w:rPr>
          <w:drawing>
            <wp:inline distT="0" distB="0" distL="0" distR="0" wp14:anchorId="08DD2699" wp14:editId="271E64F2">
              <wp:extent cx="2439936" cy="1790972"/>
              <wp:effectExtent l="0" t="0" r="0" b="0"/>
              <wp:docPr id="345253014" name="Picture 34525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452162" cy="1799946"/>
                      </a:xfrm>
                      <a:prstGeom prst="rect">
                        <a:avLst/>
                      </a:prstGeom>
                      <a:noFill/>
                    </pic:spPr>
                  </pic:pic>
                </a:graphicData>
              </a:graphic>
            </wp:inline>
          </w:drawing>
        </w:r>
      </w:ins>
    </w:p>
    <w:p w14:paraId="6F91A752" w14:textId="77777777" w:rsidR="00EF6EE1" w:rsidRPr="00FF6A71" w:rsidRDefault="00EF6EE1" w:rsidP="00EF6EE1">
      <w:pPr>
        <w:jc w:val="left"/>
        <w:rPr>
          <w:ins w:id="33989" w:author="pete jones" w:date="2022-01-04T11:06:00Z"/>
        </w:rPr>
      </w:pPr>
      <w:ins w:id="33990" w:author="pete jones" w:date="2022-01-04T11:06:00Z">
        <w:r w:rsidRPr="00FF6A71">
          <w:t>Attendance by group and discipline</w:t>
        </w:r>
      </w:ins>
    </w:p>
    <w:p w14:paraId="3DB3A060" w14:textId="77777777" w:rsidR="00EF6EE1" w:rsidRPr="00FF6A71" w:rsidRDefault="00EF6EE1" w:rsidP="00EF6EE1">
      <w:pPr>
        <w:rPr>
          <w:ins w:id="33991" w:author="pete jones" w:date="2022-01-04T11:06:00Z"/>
        </w:rPr>
      </w:pPr>
      <w:ins w:id="33992" w:author="pete jones" w:date="2022-01-04T11:06:00Z">
        <w:r w:rsidRPr="00C15005">
          <w:rPr>
            <w:noProof/>
          </w:rPr>
          <w:drawing>
            <wp:inline distT="0" distB="0" distL="0" distR="0" wp14:anchorId="54135594" wp14:editId="0E58C59C">
              <wp:extent cx="4932026" cy="3445051"/>
              <wp:effectExtent l="0" t="0" r="2540" b="3175"/>
              <wp:docPr id="345253015" name="Picture 34525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4937702" cy="3449016"/>
                      </a:xfrm>
                      <a:prstGeom prst="rect">
                        <a:avLst/>
                      </a:prstGeom>
                      <a:noFill/>
                    </pic:spPr>
                  </pic:pic>
                </a:graphicData>
              </a:graphic>
            </wp:inline>
          </w:drawing>
        </w:r>
      </w:ins>
    </w:p>
    <w:p w14:paraId="2F1C66E8" w14:textId="77777777" w:rsidR="00EF6EE1" w:rsidRPr="00FF6A71" w:rsidRDefault="00EF6EE1" w:rsidP="00EF6EE1">
      <w:pPr>
        <w:rPr>
          <w:ins w:id="33993" w:author="pete jones" w:date="2022-01-04T11:06:00Z"/>
        </w:rPr>
      </w:pPr>
    </w:p>
    <w:p w14:paraId="6FA49890" w14:textId="77777777" w:rsidR="00EF6EE1" w:rsidRPr="00FF6A71" w:rsidRDefault="00EF6EE1" w:rsidP="00EF6EE1">
      <w:pPr>
        <w:rPr>
          <w:ins w:id="33994" w:author="pete jones" w:date="2022-01-04T11:06:00Z"/>
        </w:rPr>
      </w:pPr>
      <w:ins w:id="33995" w:author="pete jones" w:date="2022-01-04T11:06:00Z">
        <w:r w:rsidRPr="00C15005">
          <w:rPr>
            <w:noProof/>
          </w:rPr>
          <w:lastRenderedPageBreak/>
          <w:drawing>
            <wp:inline distT="0" distB="0" distL="0" distR="0" wp14:anchorId="60A7D385" wp14:editId="216A7022">
              <wp:extent cx="5731510" cy="2510155"/>
              <wp:effectExtent l="0" t="0" r="2540" b="4445"/>
              <wp:docPr id="345253016" name="Picture 34525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731510" cy="2510155"/>
                      </a:xfrm>
                      <a:prstGeom prst="rect">
                        <a:avLst/>
                      </a:prstGeom>
                      <a:noFill/>
                      <a:ln>
                        <a:noFill/>
                      </a:ln>
                    </pic:spPr>
                  </pic:pic>
                </a:graphicData>
              </a:graphic>
            </wp:inline>
          </w:drawing>
        </w:r>
      </w:ins>
    </w:p>
    <w:p w14:paraId="0954F655" w14:textId="7C500923" w:rsidR="00EF6EE1" w:rsidRPr="00312F59" w:rsidRDefault="00EF6EE1">
      <w:pPr>
        <w:pStyle w:val="Heading3"/>
        <w:rPr>
          <w:ins w:id="33996" w:author="pete jones" w:date="2022-01-04T11:06:00Z"/>
        </w:rPr>
        <w:pPrChange w:id="33997" w:author="pete jones" w:date="2022-03-16T17:51:00Z">
          <w:pPr>
            <w:pStyle w:val="Heading2"/>
            <w:numPr>
              <w:numId w:val="93"/>
            </w:numPr>
            <w:spacing w:before="0" w:line="240" w:lineRule="auto"/>
            <w:ind w:left="1734" w:hanging="360"/>
            <w:jc w:val="left"/>
          </w:pPr>
        </w:pPrChange>
      </w:pPr>
      <w:bookmarkStart w:id="33998" w:name="_Toc99969878"/>
      <w:ins w:id="33999" w:author="pete jones" w:date="2022-01-04T11:06:00Z">
        <w:r w:rsidRPr="00C15005">
          <w:t>Module</w:t>
        </w:r>
      </w:ins>
      <w:ins w:id="34000" w:author="pete jones" w:date="2022-03-30T10:44:00Z">
        <w:r w:rsidR="002A65B6">
          <w:t>/</w:t>
        </w:r>
      </w:ins>
      <w:ins w:id="34001" w:author="pete jones" w:date="2022-01-04T11:06:00Z">
        <w:r w:rsidRPr="00C15005">
          <w:t>course comparison results</w:t>
        </w:r>
        <w:bookmarkEnd w:id="33998"/>
      </w:ins>
    </w:p>
    <w:tbl>
      <w:tblPr>
        <w:tblW w:w="67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4002" w:author="pete jones" w:date="2022-03-09T08:16:00Z">
          <w:tblPr>
            <w:tblW w:w="6767" w:type="dxa"/>
            <w:jc w:val="center"/>
            <w:tblLook w:val="04A0" w:firstRow="1" w:lastRow="0" w:firstColumn="1" w:lastColumn="0" w:noHBand="0" w:noVBand="1"/>
          </w:tblPr>
        </w:tblPrChange>
      </w:tblPr>
      <w:tblGrid>
        <w:gridCol w:w="1000"/>
        <w:gridCol w:w="1153"/>
        <w:gridCol w:w="960"/>
        <w:gridCol w:w="960"/>
        <w:gridCol w:w="960"/>
        <w:gridCol w:w="960"/>
        <w:gridCol w:w="960"/>
        <w:tblGridChange w:id="34003">
          <w:tblGrid>
            <w:gridCol w:w="1000"/>
            <w:gridCol w:w="1153"/>
            <w:gridCol w:w="960"/>
            <w:gridCol w:w="960"/>
            <w:gridCol w:w="960"/>
            <w:gridCol w:w="960"/>
            <w:gridCol w:w="960"/>
          </w:tblGrid>
        </w:tblGridChange>
      </w:tblGrid>
      <w:tr w:rsidR="00EF6EE1" w:rsidRPr="00FF6A71" w14:paraId="23ED642F" w14:textId="77777777" w:rsidTr="00F078C6">
        <w:trPr>
          <w:trHeight w:val="300"/>
          <w:jc w:val="center"/>
          <w:ins w:id="34004" w:author="pete jones" w:date="2022-01-04T11:06:00Z"/>
          <w:trPrChange w:id="34005" w:author="pete jones" w:date="2022-03-09T08:16:00Z">
            <w:trPr>
              <w:trHeight w:val="300"/>
              <w:jc w:val="center"/>
            </w:trPr>
          </w:trPrChange>
        </w:trPr>
        <w:tc>
          <w:tcPr>
            <w:tcW w:w="1000" w:type="dxa"/>
            <w:shd w:val="clear" w:color="auto" w:fill="auto"/>
            <w:noWrap/>
            <w:vAlign w:val="bottom"/>
            <w:hideMark/>
            <w:tcPrChange w:id="34006" w:author="pete jones" w:date="2022-03-09T08:16:00Z">
              <w:tcPr>
                <w:tcW w:w="10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tcPrChange>
          </w:tcPr>
          <w:p w14:paraId="1B7AD2EE" w14:textId="77777777" w:rsidR="00EF6EE1" w:rsidRPr="00FF6A71" w:rsidRDefault="00EF6EE1">
            <w:pPr>
              <w:spacing w:before="0" w:after="0" w:line="240" w:lineRule="auto"/>
              <w:jc w:val="left"/>
              <w:rPr>
                <w:ins w:id="34007" w:author="pete jones" w:date="2022-01-04T11:06:00Z"/>
                <w:rFonts w:ascii="Calibri" w:hAnsi="Calibri" w:cs="Calibri"/>
                <w:color w:val="000000"/>
                <w:sz w:val="22"/>
                <w:szCs w:val="22"/>
              </w:rPr>
              <w:pPrChange w:id="34008" w:author="pete jones" w:date="2022-01-04T11:12:00Z">
                <w:pPr>
                  <w:jc w:val="left"/>
                </w:pPr>
              </w:pPrChange>
            </w:pPr>
            <w:ins w:id="34009" w:author="pete jones" w:date="2022-01-04T11:06:00Z">
              <w:r w:rsidRPr="00FF6A71">
                <w:rPr>
                  <w:rFonts w:ascii="Calibri" w:hAnsi="Calibri" w:cs="Calibri"/>
                  <w:color w:val="000000"/>
                  <w:sz w:val="22"/>
                  <w:szCs w:val="22"/>
                </w:rPr>
                <w:t>Credits</w:t>
              </w:r>
            </w:ins>
          </w:p>
        </w:tc>
        <w:tc>
          <w:tcPr>
            <w:tcW w:w="967" w:type="dxa"/>
            <w:shd w:val="clear" w:color="auto" w:fill="auto"/>
            <w:noWrap/>
            <w:vAlign w:val="center"/>
            <w:hideMark/>
            <w:tcPrChange w:id="34010" w:author="pete jones" w:date="2022-03-09T08:16:00Z">
              <w:tcPr>
                <w:tcW w:w="967" w:type="dxa"/>
                <w:tcBorders>
                  <w:top w:val="single" w:sz="8" w:space="0" w:color="auto"/>
                  <w:left w:val="nil"/>
                  <w:bottom w:val="single" w:sz="4" w:space="0" w:color="auto"/>
                  <w:right w:val="single" w:sz="4" w:space="0" w:color="auto"/>
                </w:tcBorders>
                <w:shd w:val="clear" w:color="auto" w:fill="auto"/>
                <w:noWrap/>
                <w:vAlign w:val="center"/>
                <w:hideMark/>
              </w:tcPr>
            </w:tcPrChange>
          </w:tcPr>
          <w:p w14:paraId="51FAA2D7" w14:textId="77777777" w:rsidR="00EF6EE1" w:rsidRPr="00FF6A71" w:rsidRDefault="00EF6EE1">
            <w:pPr>
              <w:spacing w:before="0" w:after="0" w:line="240" w:lineRule="auto"/>
              <w:jc w:val="center"/>
              <w:rPr>
                <w:ins w:id="34011" w:author="pete jones" w:date="2022-01-04T11:06:00Z"/>
                <w:rFonts w:ascii="Calibri" w:hAnsi="Calibri" w:cs="Calibri"/>
                <w:color w:val="000000"/>
                <w:sz w:val="22"/>
                <w:szCs w:val="22"/>
              </w:rPr>
              <w:pPrChange w:id="34012" w:author="pete jones" w:date="2022-01-06T15:26:00Z">
                <w:pPr/>
              </w:pPrChange>
            </w:pPr>
            <w:ins w:id="34013" w:author="pete jones" w:date="2022-01-04T11:06:00Z">
              <w:r w:rsidRPr="00FF6A71">
                <w:rPr>
                  <w:rFonts w:ascii="Calibri" w:hAnsi="Calibri" w:cs="Calibri"/>
                  <w:color w:val="000000"/>
                  <w:sz w:val="22"/>
                  <w:szCs w:val="22"/>
                </w:rPr>
                <w:t>30</w:t>
              </w:r>
            </w:ins>
          </w:p>
        </w:tc>
        <w:tc>
          <w:tcPr>
            <w:tcW w:w="960" w:type="dxa"/>
            <w:shd w:val="clear" w:color="auto" w:fill="auto"/>
            <w:noWrap/>
            <w:vAlign w:val="bottom"/>
            <w:hideMark/>
            <w:tcPrChange w:id="34014" w:author="pete jones" w:date="2022-03-09T08:16: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1745FCA8" w14:textId="77777777" w:rsidR="00EF6EE1" w:rsidRPr="00FF6A71" w:rsidRDefault="00EF6EE1">
            <w:pPr>
              <w:spacing w:before="0" w:after="0" w:line="240" w:lineRule="auto"/>
              <w:jc w:val="left"/>
              <w:rPr>
                <w:ins w:id="34015" w:author="pete jones" w:date="2022-01-04T11:06:00Z"/>
                <w:rFonts w:ascii="Calibri" w:hAnsi="Calibri" w:cs="Calibri"/>
                <w:color w:val="000000"/>
                <w:sz w:val="22"/>
                <w:szCs w:val="22"/>
              </w:rPr>
              <w:pPrChange w:id="34016" w:author="pete jones" w:date="2022-01-04T11:12:00Z">
                <w:pPr>
                  <w:jc w:val="left"/>
                </w:pPr>
              </w:pPrChange>
            </w:pPr>
            <w:ins w:id="34017"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018" w:author="pete jones" w:date="2022-03-09T08:16: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72FA77BE" w14:textId="77777777" w:rsidR="00EF6EE1" w:rsidRPr="00FF6A71" w:rsidRDefault="00EF6EE1">
            <w:pPr>
              <w:spacing w:before="0" w:after="0" w:line="240" w:lineRule="auto"/>
              <w:jc w:val="left"/>
              <w:rPr>
                <w:ins w:id="34019" w:author="pete jones" w:date="2022-01-04T11:06:00Z"/>
                <w:rFonts w:ascii="Calibri" w:hAnsi="Calibri" w:cs="Calibri"/>
                <w:color w:val="000000"/>
                <w:sz w:val="22"/>
                <w:szCs w:val="22"/>
              </w:rPr>
              <w:pPrChange w:id="34020" w:author="pete jones" w:date="2022-01-04T11:12:00Z">
                <w:pPr>
                  <w:jc w:val="left"/>
                </w:pPr>
              </w:pPrChange>
            </w:pPr>
            <w:ins w:id="34021"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022" w:author="pete jones" w:date="2022-03-09T08:16: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0DD0B581" w14:textId="77777777" w:rsidR="00EF6EE1" w:rsidRPr="00FF6A71" w:rsidRDefault="00EF6EE1">
            <w:pPr>
              <w:spacing w:before="0" w:after="0" w:line="240" w:lineRule="auto"/>
              <w:jc w:val="left"/>
              <w:rPr>
                <w:ins w:id="34023" w:author="pete jones" w:date="2022-01-04T11:06:00Z"/>
                <w:rFonts w:ascii="Calibri" w:hAnsi="Calibri" w:cs="Calibri"/>
                <w:color w:val="000000"/>
                <w:sz w:val="22"/>
                <w:szCs w:val="22"/>
              </w:rPr>
              <w:pPrChange w:id="34024" w:author="pete jones" w:date="2022-01-04T11:12:00Z">
                <w:pPr>
                  <w:jc w:val="left"/>
                </w:pPr>
              </w:pPrChange>
            </w:pPr>
            <w:ins w:id="34025"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026" w:author="pete jones" w:date="2022-03-09T08:16: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1ACFC48C" w14:textId="77777777" w:rsidR="00EF6EE1" w:rsidRPr="00FF6A71" w:rsidRDefault="00EF6EE1">
            <w:pPr>
              <w:spacing w:before="0" w:after="0" w:line="240" w:lineRule="auto"/>
              <w:jc w:val="left"/>
              <w:rPr>
                <w:ins w:id="34027" w:author="pete jones" w:date="2022-01-04T11:06:00Z"/>
                <w:rFonts w:ascii="Calibri" w:hAnsi="Calibri" w:cs="Calibri"/>
                <w:color w:val="000000"/>
                <w:sz w:val="22"/>
                <w:szCs w:val="22"/>
              </w:rPr>
              <w:pPrChange w:id="34028" w:author="pete jones" w:date="2022-01-04T11:12:00Z">
                <w:pPr>
                  <w:jc w:val="left"/>
                </w:pPr>
              </w:pPrChange>
            </w:pPr>
            <w:ins w:id="34029"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030" w:author="pete jones" w:date="2022-03-09T08:16:00Z">
              <w:tcPr>
                <w:tcW w:w="960"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2FB3E88E" w14:textId="77777777" w:rsidR="00EF6EE1" w:rsidRPr="00FF6A71" w:rsidRDefault="00EF6EE1">
            <w:pPr>
              <w:spacing w:before="0" w:after="0" w:line="240" w:lineRule="auto"/>
              <w:jc w:val="left"/>
              <w:rPr>
                <w:ins w:id="34031" w:author="pete jones" w:date="2022-01-04T11:06:00Z"/>
                <w:rFonts w:ascii="Calibri" w:hAnsi="Calibri" w:cs="Calibri"/>
                <w:color w:val="000000"/>
                <w:sz w:val="22"/>
                <w:szCs w:val="22"/>
              </w:rPr>
              <w:pPrChange w:id="34032" w:author="pete jones" w:date="2022-01-04T11:12:00Z">
                <w:pPr>
                  <w:jc w:val="left"/>
                </w:pPr>
              </w:pPrChange>
            </w:pPr>
            <w:ins w:id="34033" w:author="pete jones" w:date="2022-01-04T11:06:00Z">
              <w:r w:rsidRPr="00FF6A71">
                <w:rPr>
                  <w:rFonts w:ascii="Calibri" w:hAnsi="Calibri" w:cs="Calibri"/>
                  <w:color w:val="000000"/>
                  <w:sz w:val="22"/>
                  <w:szCs w:val="22"/>
                </w:rPr>
                <w:t> </w:t>
              </w:r>
            </w:ins>
          </w:p>
        </w:tc>
      </w:tr>
      <w:tr w:rsidR="00EF6EE1" w:rsidRPr="00FF6A71" w14:paraId="1E26848A" w14:textId="77777777" w:rsidTr="00F078C6">
        <w:trPr>
          <w:trHeight w:val="300"/>
          <w:jc w:val="center"/>
          <w:ins w:id="34034" w:author="pete jones" w:date="2022-01-04T11:06:00Z"/>
          <w:trPrChange w:id="34035" w:author="pete jones" w:date="2022-03-09T08:16:00Z">
            <w:trPr>
              <w:trHeight w:val="300"/>
              <w:jc w:val="center"/>
            </w:trPr>
          </w:trPrChange>
        </w:trPr>
        <w:tc>
          <w:tcPr>
            <w:tcW w:w="1000" w:type="dxa"/>
            <w:shd w:val="clear" w:color="auto" w:fill="auto"/>
            <w:noWrap/>
            <w:vAlign w:val="bottom"/>
            <w:hideMark/>
            <w:tcPrChange w:id="34036"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65291552" w14:textId="77777777" w:rsidR="00EF6EE1" w:rsidRPr="00FF6A71" w:rsidRDefault="00EF6EE1">
            <w:pPr>
              <w:spacing w:before="0" w:after="0" w:line="240" w:lineRule="auto"/>
              <w:jc w:val="left"/>
              <w:rPr>
                <w:ins w:id="34037" w:author="pete jones" w:date="2022-01-04T11:06:00Z"/>
                <w:rFonts w:ascii="Calibri" w:hAnsi="Calibri" w:cs="Calibri"/>
                <w:color w:val="000000"/>
                <w:sz w:val="22"/>
                <w:szCs w:val="22"/>
              </w:rPr>
              <w:pPrChange w:id="34038" w:author="pete jones" w:date="2022-01-04T11:12:00Z">
                <w:pPr>
                  <w:jc w:val="left"/>
                </w:pPr>
              </w:pPrChange>
            </w:pPr>
            <w:ins w:id="34039" w:author="pete jones" w:date="2022-01-04T11:06:00Z">
              <w:r w:rsidRPr="00FF6A71">
                <w:rPr>
                  <w:rFonts w:ascii="Calibri" w:hAnsi="Calibri" w:cs="Calibri"/>
                  <w:color w:val="000000"/>
                  <w:sz w:val="22"/>
                  <w:szCs w:val="22"/>
                </w:rPr>
                <w:t>Code</w:t>
              </w:r>
            </w:ins>
          </w:p>
        </w:tc>
        <w:tc>
          <w:tcPr>
            <w:tcW w:w="5767" w:type="dxa"/>
            <w:gridSpan w:val="6"/>
            <w:shd w:val="clear" w:color="auto" w:fill="auto"/>
            <w:noWrap/>
            <w:vAlign w:val="center"/>
            <w:hideMark/>
            <w:tcPrChange w:id="34040" w:author="pete jones" w:date="2022-03-09T08:16:00Z">
              <w:tcPr>
                <w:tcW w:w="5767" w:type="dxa"/>
                <w:gridSpan w:val="6"/>
                <w:tcBorders>
                  <w:top w:val="single" w:sz="4" w:space="0" w:color="auto"/>
                  <w:left w:val="nil"/>
                  <w:bottom w:val="single" w:sz="4" w:space="0" w:color="auto"/>
                  <w:right w:val="single" w:sz="8" w:space="0" w:color="000000"/>
                </w:tcBorders>
                <w:shd w:val="clear" w:color="auto" w:fill="auto"/>
                <w:noWrap/>
                <w:vAlign w:val="center"/>
                <w:hideMark/>
              </w:tcPr>
            </w:tcPrChange>
          </w:tcPr>
          <w:p w14:paraId="7423D81B" w14:textId="77777777" w:rsidR="00EF6EE1" w:rsidRPr="00FF6A71" w:rsidRDefault="00EF6EE1">
            <w:pPr>
              <w:spacing w:before="0" w:after="0" w:line="240" w:lineRule="auto"/>
              <w:rPr>
                <w:ins w:id="34041" w:author="pete jones" w:date="2022-01-04T11:06:00Z"/>
                <w:rFonts w:ascii="Calibri" w:hAnsi="Calibri" w:cs="Calibri"/>
                <w:color w:val="000000"/>
                <w:sz w:val="22"/>
                <w:szCs w:val="22"/>
              </w:rPr>
              <w:pPrChange w:id="34042" w:author="pete jones" w:date="2022-01-04T11:12:00Z">
                <w:pPr/>
              </w:pPrChange>
            </w:pPr>
            <w:ins w:id="34043" w:author="pete jones" w:date="2022-01-04T11:06:00Z">
              <w:r w:rsidRPr="00FF6A71">
                <w:rPr>
                  <w:rFonts w:ascii="Calibri" w:hAnsi="Calibri" w:cs="Calibri"/>
                  <w:color w:val="000000"/>
                  <w:sz w:val="22"/>
                  <w:szCs w:val="22"/>
                </w:rPr>
                <w:t>MECH41020</w:t>
              </w:r>
            </w:ins>
          </w:p>
        </w:tc>
      </w:tr>
      <w:tr w:rsidR="00EF6EE1" w:rsidRPr="00FF6A71" w14:paraId="6A2C2CDB" w14:textId="77777777" w:rsidTr="00F078C6">
        <w:trPr>
          <w:trHeight w:val="300"/>
          <w:jc w:val="center"/>
          <w:ins w:id="34044" w:author="pete jones" w:date="2022-01-04T11:06:00Z"/>
          <w:trPrChange w:id="34045" w:author="pete jones" w:date="2022-03-09T08:16:00Z">
            <w:trPr>
              <w:trHeight w:val="300"/>
              <w:jc w:val="center"/>
            </w:trPr>
          </w:trPrChange>
        </w:trPr>
        <w:tc>
          <w:tcPr>
            <w:tcW w:w="1000" w:type="dxa"/>
            <w:shd w:val="clear" w:color="auto" w:fill="auto"/>
            <w:noWrap/>
            <w:vAlign w:val="bottom"/>
            <w:hideMark/>
            <w:tcPrChange w:id="34046"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46B75802" w14:textId="77777777" w:rsidR="00EF6EE1" w:rsidRPr="00FF6A71" w:rsidRDefault="00EF6EE1">
            <w:pPr>
              <w:spacing w:before="0" w:after="0" w:line="240" w:lineRule="auto"/>
              <w:jc w:val="left"/>
              <w:rPr>
                <w:ins w:id="34047" w:author="pete jones" w:date="2022-01-04T11:06:00Z"/>
                <w:rFonts w:ascii="Calibri" w:hAnsi="Calibri" w:cs="Calibri"/>
                <w:color w:val="000000"/>
                <w:sz w:val="22"/>
                <w:szCs w:val="22"/>
              </w:rPr>
              <w:pPrChange w:id="34048" w:author="pete jones" w:date="2022-01-04T11:12:00Z">
                <w:pPr>
                  <w:jc w:val="left"/>
                </w:pPr>
              </w:pPrChange>
            </w:pPr>
            <w:ins w:id="34049" w:author="pete jones" w:date="2022-01-04T11:06:00Z">
              <w:r w:rsidRPr="00FF6A71">
                <w:rPr>
                  <w:rFonts w:ascii="Calibri" w:hAnsi="Calibri" w:cs="Calibri"/>
                  <w:color w:val="000000"/>
                  <w:sz w:val="22"/>
                  <w:szCs w:val="22"/>
                </w:rPr>
                <w:t>Title</w:t>
              </w:r>
            </w:ins>
          </w:p>
        </w:tc>
        <w:tc>
          <w:tcPr>
            <w:tcW w:w="5767" w:type="dxa"/>
            <w:gridSpan w:val="6"/>
            <w:shd w:val="clear" w:color="auto" w:fill="auto"/>
            <w:noWrap/>
            <w:vAlign w:val="center"/>
            <w:hideMark/>
            <w:tcPrChange w:id="34050" w:author="pete jones" w:date="2022-03-09T08:16:00Z">
              <w:tcPr>
                <w:tcW w:w="5767" w:type="dxa"/>
                <w:gridSpan w:val="6"/>
                <w:tcBorders>
                  <w:top w:val="single" w:sz="4" w:space="0" w:color="auto"/>
                  <w:left w:val="nil"/>
                  <w:bottom w:val="single" w:sz="4" w:space="0" w:color="auto"/>
                  <w:right w:val="single" w:sz="8" w:space="0" w:color="000000"/>
                </w:tcBorders>
                <w:shd w:val="clear" w:color="auto" w:fill="auto"/>
                <w:noWrap/>
                <w:vAlign w:val="center"/>
                <w:hideMark/>
              </w:tcPr>
            </w:tcPrChange>
          </w:tcPr>
          <w:p w14:paraId="02B80F36" w14:textId="77777777" w:rsidR="00EF6EE1" w:rsidRPr="00FF6A71" w:rsidRDefault="00EF6EE1">
            <w:pPr>
              <w:spacing w:before="0" w:after="0" w:line="240" w:lineRule="auto"/>
              <w:rPr>
                <w:ins w:id="34051" w:author="pete jones" w:date="2022-01-04T11:06:00Z"/>
                <w:rFonts w:ascii="Calibri" w:hAnsi="Calibri" w:cs="Calibri"/>
                <w:color w:val="000000"/>
                <w:sz w:val="22"/>
                <w:szCs w:val="22"/>
              </w:rPr>
              <w:pPrChange w:id="34052" w:author="pete jones" w:date="2022-01-04T11:12:00Z">
                <w:pPr/>
              </w:pPrChange>
            </w:pPr>
            <w:ins w:id="34053" w:author="pete jones" w:date="2022-01-04T11:06:00Z">
              <w:r w:rsidRPr="00FF6A71">
                <w:rPr>
                  <w:rFonts w:ascii="Calibri" w:hAnsi="Calibri" w:cs="Calibri"/>
                  <w:color w:val="000000"/>
                  <w:sz w:val="22"/>
                  <w:szCs w:val="22"/>
                </w:rPr>
                <w:t>IEDP</w:t>
              </w:r>
            </w:ins>
          </w:p>
        </w:tc>
      </w:tr>
      <w:tr w:rsidR="00EF6EE1" w:rsidRPr="00FF6A71" w14:paraId="2B4C7554" w14:textId="77777777" w:rsidTr="00F078C6">
        <w:trPr>
          <w:trHeight w:val="300"/>
          <w:jc w:val="center"/>
          <w:ins w:id="34054" w:author="pete jones" w:date="2022-01-04T11:06:00Z"/>
          <w:trPrChange w:id="34055" w:author="pete jones" w:date="2022-03-09T08:16:00Z">
            <w:trPr>
              <w:trHeight w:val="300"/>
              <w:jc w:val="center"/>
            </w:trPr>
          </w:trPrChange>
        </w:trPr>
        <w:tc>
          <w:tcPr>
            <w:tcW w:w="1000" w:type="dxa"/>
            <w:shd w:val="clear" w:color="auto" w:fill="auto"/>
            <w:noWrap/>
            <w:vAlign w:val="bottom"/>
            <w:hideMark/>
            <w:tcPrChange w:id="34056"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3BC1CE23" w14:textId="77777777" w:rsidR="00EF6EE1" w:rsidRPr="00FF6A71" w:rsidRDefault="00EF6EE1">
            <w:pPr>
              <w:spacing w:before="0" w:after="0" w:line="240" w:lineRule="auto"/>
              <w:jc w:val="left"/>
              <w:rPr>
                <w:ins w:id="34057" w:author="pete jones" w:date="2022-01-04T11:06:00Z"/>
                <w:rFonts w:ascii="Calibri" w:hAnsi="Calibri" w:cs="Calibri"/>
                <w:color w:val="000000"/>
                <w:sz w:val="22"/>
                <w:szCs w:val="22"/>
              </w:rPr>
              <w:pPrChange w:id="34058" w:author="pete jones" w:date="2022-01-04T11:12:00Z">
                <w:pPr>
                  <w:jc w:val="left"/>
                </w:pPr>
              </w:pPrChange>
            </w:pPr>
            <w:ins w:id="34059" w:author="pete jones" w:date="2022-01-04T11:06:00Z">
              <w:r w:rsidRPr="00FF6A71">
                <w:rPr>
                  <w:rFonts w:ascii="Calibri" w:hAnsi="Calibri" w:cs="Calibri"/>
                  <w:color w:val="000000"/>
                  <w:sz w:val="22"/>
                  <w:szCs w:val="22"/>
                </w:rPr>
                <w:t>Level</w:t>
              </w:r>
            </w:ins>
          </w:p>
        </w:tc>
        <w:tc>
          <w:tcPr>
            <w:tcW w:w="967" w:type="dxa"/>
            <w:shd w:val="clear" w:color="auto" w:fill="auto"/>
            <w:noWrap/>
            <w:vAlign w:val="center"/>
            <w:hideMark/>
            <w:tcPrChange w:id="34060" w:author="pete jones" w:date="2022-03-09T08:16:00Z">
              <w:tcPr>
                <w:tcW w:w="967" w:type="dxa"/>
                <w:tcBorders>
                  <w:top w:val="nil"/>
                  <w:left w:val="nil"/>
                  <w:bottom w:val="single" w:sz="4" w:space="0" w:color="auto"/>
                  <w:right w:val="single" w:sz="4" w:space="0" w:color="auto"/>
                </w:tcBorders>
                <w:shd w:val="clear" w:color="auto" w:fill="auto"/>
                <w:noWrap/>
                <w:vAlign w:val="center"/>
                <w:hideMark/>
              </w:tcPr>
            </w:tcPrChange>
          </w:tcPr>
          <w:p w14:paraId="150DF9DF" w14:textId="77777777" w:rsidR="00EF6EE1" w:rsidRPr="00FF6A71" w:rsidRDefault="00EF6EE1">
            <w:pPr>
              <w:spacing w:before="0" w:after="0" w:line="240" w:lineRule="auto"/>
              <w:jc w:val="center"/>
              <w:rPr>
                <w:ins w:id="34061" w:author="pete jones" w:date="2022-01-04T11:06:00Z"/>
                <w:rFonts w:ascii="Calibri" w:hAnsi="Calibri" w:cs="Calibri"/>
                <w:color w:val="000000"/>
                <w:sz w:val="22"/>
                <w:szCs w:val="22"/>
              </w:rPr>
              <w:pPrChange w:id="34062" w:author="pete jones" w:date="2022-01-06T15:26:00Z">
                <w:pPr/>
              </w:pPrChange>
            </w:pPr>
            <w:ins w:id="34063" w:author="pete jones" w:date="2022-01-04T11:06:00Z">
              <w:r w:rsidRPr="00FF6A71">
                <w:rPr>
                  <w:rFonts w:ascii="Calibri" w:hAnsi="Calibri" w:cs="Calibri"/>
                  <w:color w:val="000000"/>
                  <w:sz w:val="22"/>
                  <w:szCs w:val="22"/>
                </w:rPr>
                <w:t>4</w:t>
              </w:r>
            </w:ins>
          </w:p>
        </w:tc>
        <w:tc>
          <w:tcPr>
            <w:tcW w:w="960" w:type="dxa"/>
            <w:shd w:val="clear" w:color="auto" w:fill="auto"/>
            <w:noWrap/>
            <w:vAlign w:val="bottom"/>
            <w:hideMark/>
            <w:tcPrChange w:id="34064" w:author="pete jones" w:date="2022-03-09T08:16:00Z">
              <w:tcPr>
                <w:tcW w:w="960" w:type="dxa"/>
                <w:tcBorders>
                  <w:top w:val="nil"/>
                  <w:left w:val="nil"/>
                  <w:bottom w:val="single" w:sz="4" w:space="0" w:color="auto"/>
                  <w:right w:val="single" w:sz="4" w:space="0" w:color="auto"/>
                </w:tcBorders>
                <w:shd w:val="clear" w:color="auto" w:fill="auto"/>
                <w:noWrap/>
                <w:vAlign w:val="bottom"/>
                <w:hideMark/>
              </w:tcPr>
            </w:tcPrChange>
          </w:tcPr>
          <w:p w14:paraId="54379BBB" w14:textId="77777777" w:rsidR="00EF6EE1" w:rsidRPr="00FF6A71" w:rsidRDefault="00EF6EE1">
            <w:pPr>
              <w:spacing w:before="0" w:after="0" w:line="240" w:lineRule="auto"/>
              <w:jc w:val="left"/>
              <w:rPr>
                <w:ins w:id="34065" w:author="pete jones" w:date="2022-01-04T11:06:00Z"/>
                <w:rFonts w:ascii="Calibri" w:hAnsi="Calibri" w:cs="Calibri"/>
                <w:color w:val="000000"/>
                <w:sz w:val="22"/>
                <w:szCs w:val="22"/>
              </w:rPr>
              <w:pPrChange w:id="34066" w:author="pete jones" w:date="2022-01-04T11:12:00Z">
                <w:pPr>
                  <w:jc w:val="left"/>
                </w:pPr>
              </w:pPrChange>
            </w:pPr>
            <w:ins w:id="34067"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068" w:author="pete jones" w:date="2022-03-09T08:16:00Z">
              <w:tcPr>
                <w:tcW w:w="960" w:type="dxa"/>
                <w:tcBorders>
                  <w:top w:val="nil"/>
                  <w:left w:val="nil"/>
                  <w:bottom w:val="single" w:sz="4" w:space="0" w:color="auto"/>
                  <w:right w:val="single" w:sz="4" w:space="0" w:color="auto"/>
                </w:tcBorders>
                <w:shd w:val="clear" w:color="auto" w:fill="auto"/>
                <w:noWrap/>
                <w:vAlign w:val="bottom"/>
                <w:hideMark/>
              </w:tcPr>
            </w:tcPrChange>
          </w:tcPr>
          <w:p w14:paraId="745E25DA" w14:textId="77777777" w:rsidR="00EF6EE1" w:rsidRPr="00FF6A71" w:rsidRDefault="00EF6EE1">
            <w:pPr>
              <w:spacing w:before="0" w:after="0" w:line="240" w:lineRule="auto"/>
              <w:jc w:val="left"/>
              <w:rPr>
                <w:ins w:id="34069" w:author="pete jones" w:date="2022-01-04T11:06:00Z"/>
                <w:rFonts w:ascii="Calibri" w:hAnsi="Calibri" w:cs="Calibri"/>
                <w:color w:val="000000"/>
                <w:sz w:val="22"/>
                <w:szCs w:val="22"/>
              </w:rPr>
              <w:pPrChange w:id="34070" w:author="pete jones" w:date="2022-01-04T11:12:00Z">
                <w:pPr>
                  <w:jc w:val="left"/>
                </w:pPr>
              </w:pPrChange>
            </w:pPr>
            <w:ins w:id="34071"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072" w:author="pete jones" w:date="2022-03-09T08:16:00Z">
              <w:tcPr>
                <w:tcW w:w="960" w:type="dxa"/>
                <w:tcBorders>
                  <w:top w:val="nil"/>
                  <w:left w:val="nil"/>
                  <w:bottom w:val="single" w:sz="4" w:space="0" w:color="auto"/>
                  <w:right w:val="single" w:sz="4" w:space="0" w:color="auto"/>
                </w:tcBorders>
                <w:shd w:val="clear" w:color="auto" w:fill="auto"/>
                <w:noWrap/>
                <w:vAlign w:val="bottom"/>
                <w:hideMark/>
              </w:tcPr>
            </w:tcPrChange>
          </w:tcPr>
          <w:p w14:paraId="5ADF22FD" w14:textId="77777777" w:rsidR="00EF6EE1" w:rsidRPr="00FF6A71" w:rsidRDefault="00EF6EE1">
            <w:pPr>
              <w:spacing w:before="0" w:after="0" w:line="240" w:lineRule="auto"/>
              <w:jc w:val="left"/>
              <w:rPr>
                <w:ins w:id="34073" w:author="pete jones" w:date="2022-01-04T11:06:00Z"/>
                <w:rFonts w:ascii="Calibri" w:hAnsi="Calibri" w:cs="Calibri"/>
                <w:color w:val="000000"/>
                <w:sz w:val="22"/>
                <w:szCs w:val="22"/>
              </w:rPr>
              <w:pPrChange w:id="34074" w:author="pete jones" w:date="2022-01-04T11:12:00Z">
                <w:pPr>
                  <w:jc w:val="left"/>
                </w:pPr>
              </w:pPrChange>
            </w:pPr>
            <w:ins w:id="34075"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076" w:author="pete jones" w:date="2022-03-09T08:16:00Z">
              <w:tcPr>
                <w:tcW w:w="960" w:type="dxa"/>
                <w:tcBorders>
                  <w:top w:val="nil"/>
                  <w:left w:val="nil"/>
                  <w:bottom w:val="single" w:sz="4" w:space="0" w:color="auto"/>
                  <w:right w:val="single" w:sz="4" w:space="0" w:color="auto"/>
                </w:tcBorders>
                <w:shd w:val="clear" w:color="auto" w:fill="auto"/>
                <w:noWrap/>
                <w:vAlign w:val="bottom"/>
                <w:hideMark/>
              </w:tcPr>
            </w:tcPrChange>
          </w:tcPr>
          <w:p w14:paraId="3D4E3B6C" w14:textId="77777777" w:rsidR="00EF6EE1" w:rsidRPr="00FF6A71" w:rsidRDefault="00EF6EE1">
            <w:pPr>
              <w:spacing w:before="0" w:after="0" w:line="240" w:lineRule="auto"/>
              <w:jc w:val="left"/>
              <w:rPr>
                <w:ins w:id="34077" w:author="pete jones" w:date="2022-01-04T11:06:00Z"/>
                <w:rFonts w:ascii="Calibri" w:hAnsi="Calibri" w:cs="Calibri"/>
                <w:color w:val="000000"/>
                <w:sz w:val="22"/>
                <w:szCs w:val="22"/>
              </w:rPr>
              <w:pPrChange w:id="34078" w:author="pete jones" w:date="2022-01-04T11:12:00Z">
                <w:pPr>
                  <w:jc w:val="left"/>
                </w:pPr>
              </w:pPrChange>
            </w:pPr>
            <w:ins w:id="34079"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080" w:author="pete jones" w:date="2022-03-09T08:16:00Z">
              <w:tcPr>
                <w:tcW w:w="960" w:type="dxa"/>
                <w:tcBorders>
                  <w:top w:val="nil"/>
                  <w:left w:val="nil"/>
                  <w:bottom w:val="single" w:sz="4" w:space="0" w:color="auto"/>
                  <w:right w:val="single" w:sz="8" w:space="0" w:color="auto"/>
                </w:tcBorders>
                <w:shd w:val="clear" w:color="auto" w:fill="auto"/>
                <w:noWrap/>
                <w:vAlign w:val="bottom"/>
                <w:hideMark/>
              </w:tcPr>
            </w:tcPrChange>
          </w:tcPr>
          <w:p w14:paraId="7D4A6D35" w14:textId="77777777" w:rsidR="00EF6EE1" w:rsidRPr="00FF6A71" w:rsidRDefault="00EF6EE1">
            <w:pPr>
              <w:spacing w:before="0" w:after="0" w:line="240" w:lineRule="auto"/>
              <w:jc w:val="left"/>
              <w:rPr>
                <w:ins w:id="34081" w:author="pete jones" w:date="2022-01-04T11:06:00Z"/>
                <w:rFonts w:ascii="Calibri" w:hAnsi="Calibri" w:cs="Calibri"/>
                <w:color w:val="000000"/>
                <w:sz w:val="22"/>
                <w:szCs w:val="22"/>
              </w:rPr>
              <w:pPrChange w:id="34082" w:author="pete jones" w:date="2022-01-04T11:12:00Z">
                <w:pPr>
                  <w:jc w:val="left"/>
                </w:pPr>
              </w:pPrChange>
            </w:pPr>
            <w:ins w:id="34083" w:author="pete jones" w:date="2022-01-04T11:06:00Z">
              <w:r w:rsidRPr="00FF6A71">
                <w:rPr>
                  <w:rFonts w:ascii="Calibri" w:hAnsi="Calibri" w:cs="Calibri"/>
                  <w:color w:val="000000"/>
                  <w:sz w:val="22"/>
                  <w:szCs w:val="22"/>
                </w:rPr>
                <w:t> </w:t>
              </w:r>
            </w:ins>
          </w:p>
        </w:tc>
      </w:tr>
      <w:tr w:rsidR="00EF6EE1" w:rsidRPr="00FF6A71" w14:paraId="6395C517" w14:textId="77777777" w:rsidTr="00F078C6">
        <w:trPr>
          <w:trHeight w:val="315"/>
          <w:jc w:val="center"/>
          <w:ins w:id="34084" w:author="pete jones" w:date="2022-01-04T11:06:00Z"/>
          <w:trPrChange w:id="34085" w:author="pete jones" w:date="2022-03-09T08:16:00Z">
            <w:trPr>
              <w:trHeight w:val="315"/>
              <w:jc w:val="center"/>
            </w:trPr>
          </w:trPrChange>
        </w:trPr>
        <w:tc>
          <w:tcPr>
            <w:tcW w:w="1000" w:type="dxa"/>
            <w:shd w:val="clear" w:color="auto" w:fill="auto"/>
            <w:noWrap/>
            <w:vAlign w:val="bottom"/>
            <w:hideMark/>
            <w:tcPrChange w:id="34086" w:author="pete jones" w:date="2022-03-09T08:16:00Z">
              <w:tcPr>
                <w:tcW w:w="1000" w:type="dxa"/>
                <w:tcBorders>
                  <w:top w:val="nil"/>
                  <w:left w:val="single" w:sz="8" w:space="0" w:color="auto"/>
                  <w:bottom w:val="single" w:sz="8" w:space="0" w:color="auto"/>
                  <w:right w:val="single" w:sz="4" w:space="0" w:color="auto"/>
                </w:tcBorders>
                <w:shd w:val="clear" w:color="auto" w:fill="auto"/>
                <w:noWrap/>
                <w:vAlign w:val="bottom"/>
                <w:hideMark/>
              </w:tcPr>
            </w:tcPrChange>
          </w:tcPr>
          <w:p w14:paraId="2F3DE0B9" w14:textId="77777777" w:rsidR="00EF6EE1" w:rsidRPr="00FF6A71" w:rsidRDefault="00EF6EE1">
            <w:pPr>
              <w:spacing w:before="0" w:after="0" w:line="240" w:lineRule="auto"/>
              <w:jc w:val="left"/>
              <w:rPr>
                <w:ins w:id="34087" w:author="pete jones" w:date="2022-01-04T11:06:00Z"/>
                <w:rFonts w:ascii="Calibri" w:hAnsi="Calibri" w:cs="Calibri"/>
                <w:color w:val="000000"/>
                <w:sz w:val="22"/>
                <w:szCs w:val="22"/>
              </w:rPr>
              <w:pPrChange w:id="34088" w:author="pete jones" w:date="2022-01-04T11:12:00Z">
                <w:pPr>
                  <w:jc w:val="left"/>
                </w:pPr>
              </w:pPrChange>
            </w:pPr>
            <w:ins w:id="34089" w:author="pete jones" w:date="2022-01-04T11:06:00Z">
              <w:r w:rsidRPr="00FF6A71">
                <w:rPr>
                  <w:rFonts w:ascii="Calibri" w:hAnsi="Calibri" w:cs="Calibri"/>
                  <w:color w:val="000000"/>
                  <w:sz w:val="22"/>
                  <w:szCs w:val="22"/>
                </w:rPr>
                <w:t>Avg score</w:t>
              </w:r>
            </w:ins>
          </w:p>
        </w:tc>
        <w:tc>
          <w:tcPr>
            <w:tcW w:w="967" w:type="dxa"/>
            <w:shd w:val="clear" w:color="auto" w:fill="auto"/>
            <w:noWrap/>
            <w:vAlign w:val="center"/>
            <w:hideMark/>
            <w:tcPrChange w:id="34090" w:author="pete jones" w:date="2022-03-09T08:16:00Z">
              <w:tcPr>
                <w:tcW w:w="967" w:type="dxa"/>
                <w:tcBorders>
                  <w:top w:val="nil"/>
                  <w:left w:val="nil"/>
                  <w:bottom w:val="single" w:sz="8" w:space="0" w:color="auto"/>
                  <w:right w:val="single" w:sz="4" w:space="0" w:color="auto"/>
                </w:tcBorders>
                <w:shd w:val="clear" w:color="auto" w:fill="auto"/>
                <w:noWrap/>
                <w:vAlign w:val="center"/>
                <w:hideMark/>
              </w:tcPr>
            </w:tcPrChange>
          </w:tcPr>
          <w:p w14:paraId="73E2DE70" w14:textId="77777777" w:rsidR="00EF6EE1" w:rsidRPr="00FF6A71" w:rsidRDefault="00EF6EE1">
            <w:pPr>
              <w:spacing w:before="0" w:after="0" w:line="240" w:lineRule="auto"/>
              <w:jc w:val="center"/>
              <w:rPr>
                <w:ins w:id="34091" w:author="pete jones" w:date="2022-01-04T11:06:00Z"/>
                <w:rFonts w:ascii="Calibri" w:hAnsi="Calibri" w:cs="Calibri"/>
                <w:color w:val="000000"/>
                <w:sz w:val="22"/>
                <w:szCs w:val="22"/>
              </w:rPr>
              <w:pPrChange w:id="34092" w:author="pete jones" w:date="2022-01-06T15:26:00Z">
                <w:pPr/>
              </w:pPrChange>
            </w:pPr>
            <w:ins w:id="34093" w:author="pete jones" w:date="2022-01-04T11:06:00Z">
              <w:r w:rsidRPr="00FF6A71">
                <w:rPr>
                  <w:rFonts w:ascii="Calibri" w:hAnsi="Calibri" w:cs="Calibri"/>
                  <w:color w:val="000000"/>
                  <w:sz w:val="22"/>
                  <w:szCs w:val="22"/>
                </w:rPr>
                <w:t>48</w:t>
              </w:r>
            </w:ins>
          </w:p>
        </w:tc>
        <w:tc>
          <w:tcPr>
            <w:tcW w:w="960" w:type="dxa"/>
            <w:shd w:val="clear" w:color="auto" w:fill="auto"/>
            <w:noWrap/>
            <w:vAlign w:val="bottom"/>
            <w:hideMark/>
            <w:tcPrChange w:id="34094" w:author="pete jones" w:date="2022-03-09T08:16:00Z">
              <w:tcPr>
                <w:tcW w:w="960" w:type="dxa"/>
                <w:tcBorders>
                  <w:top w:val="nil"/>
                  <w:left w:val="nil"/>
                  <w:bottom w:val="single" w:sz="8" w:space="0" w:color="auto"/>
                  <w:right w:val="single" w:sz="4" w:space="0" w:color="auto"/>
                </w:tcBorders>
                <w:shd w:val="clear" w:color="auto" w:fill="auto"/>
                <w:noWrap/>
                <w:vAlign w:val="bottom"/>
                <w:hideMark/>
              </w:tcPr>
            </w:tcPrChange>
          </w:tcPr>
          <w:p w14:paraId="617C6898" w14:textId="77777777" w:rsidR="00EF6EE1" w:rsidRPr="00FF6A71" w:rsidRDefault="00EF6EE1">
            <w:pPr>
              <w:spacing w:before="0" w:after="0" w:line="240" w:lineRule="auto"/>
              <w:jc w:val="left"/>
              <w:rPr>
                <w:ins w:id="34095" w:author="pete jones" w:date="2022-01-04T11:06:00Z"/>
                <w:rFonts w:ascii="Calibri" w:hAnsi="Calibri" w:cs="Calibri"/>
                <w:color w:val="000000"/>
                <w:sz w:val="22"/>
                <w:szCs w:val="22"/>
              </w:rPr>
              <w:pPrChange w:id="34096" w:author="pete jones" w:date="2022-01-04T11:12:00Z">
                <w:pPr>
                  <w:jc w:val="left"/>
                </w:pPr>
              </w:pPrChange>
            </w:pPr>
            <w:ins w:id="34097"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098" w:author="pete jones" w:date="2022-03-09T08:16:00Z">
              <w:tcPr>
                <w:tcW w:w="960" w:type="dxa"/>
                <w:tcBorders>
                  <w:top w:val="nil"/>
                  <w:left w:val="nil"/>
                  <w:bottom w:val="single" w:sz="8" w:space="0" w:color="auto"/>
                  <w:right w:val="single" w:sz="4" w:space="0" w:color="auto"/>
                </w:tcBorders>
                <w:shd w:val="clear" w:color="auto" w:fill="auto"/>
                <w:noWrap/>
                <w:vAlign w:val="bottom"/>
                <w:hideMark/>
              </w:tcPr>
            </w:tcPrChange>
          </w:tcPr>
          <w:p w14:paraId="7CC57D6F" w14:textId="77777777" w:rsidR="00EF6EE1" w:rsidRPr="00FF6A71" w:rsidRDefault="00EF6EE1">
            <w:pPr>
              <w:spacing w:before="0" w:after="0" w:line="240" w:lineRule="auto"/>
              <w:jc w:val="left"/>
              <w:rPr>
                <w:ins w:id="34099" w:author="pete jones" w:date="2022-01-04T11:06:00Z"/>
                <w:rFonts w:ascii="Calibri" w:hAnsi="Calibri" w:cs="Calibri"/>
                <w:color w:val="000000"/>
                <w:sz w:val="22"/>
                <w:szCs w:val="22"/>
              </w:rPr>
              <w:pPrChange w:id="34100" w:author="pete jones" w:date="2022-01-04T11:12:00Z">
                <w:pPr>
                  <w:jc w:val="left"/>
                </w:pPr>
              </w:pPrChange>
            </w:pPr>
            <w:ins w:id="34101"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102" w:author="pete jones" w:date="2022-03-09T08:16:00Z">
              <w:tcPr>
                <w:tcW w:w="960" w:type="dxa"/>
                <w:tcBorders>
                  <w:top w:val="nil"/>
                  <w:left w:val="nil"/>
                  <w:bottom w:val="single" w:sz="8" w:space="0" w:color="auto"/>
                  <w:right w:val="single" w:sz="4" w:space="0" w:color="auto"/>
                </w:tcBorders>
                <w:shd w:val="clear" w:color="auto" w:fill="auto"/>
                <w:noWrap/>
                <w:vAlign w:val="bottom"/>
                <w:hideMark/>
              </w:tcPr>
            </w:tcPrChange>
          </w:tcPr>
          <w:p w14:paraId="3F6A12F2" w14:textId="77777777" w:rsidR="00EF6EE1" w:rsidRPr="00FF6A71" w:rsidRDefault="00EF6EE1">
            <w:pPr>
              <w:spacing w:before="0" w:after="0" w:line="240" w:lineRule="auto"/>
              <w:jc w:val="left"/>
              <w:rPr>
                <w:ins w:id="34103" w:author="pete jones" w:date="2022-01-04T11:06:00Z"/>
                <w:rFonts w:ascii="Calibri" w:hAnsi="Calibri" w:cs="Calibri"/>
                <w:color w:val="000000"/>
                <w:sz w:val="22"/>
                <w:szCs w:val="22"/>
              </w:rPr>
              <w:pPrChange w:id="34104" w:author="pete jones" w:date="2022-01-04T11:12:00Z">
                <w:pPr>
                  <w:jc w:val="left"/>
                </w:pPr>
              </w:pPrChange>
            </w:pPr>
            <w:ins w:id="34105"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106" w:author="pete jones" w:date="2022-03-09T08:16:00Z">
              <w:tcPr>
                <w:tcW w:w="960" w:type="dxa"/>
                <w:tcBorders>
                  <w:top w:val="nil"/>
                  <w:left w:val="nil"/>
                  <w:bottom w:val="single" w:sz="8" w:space="0" w:color="auto"/>
                  <w:right w:val="single" w:sz="4" w:space="0" w:color="auto"/>
                </w:tcBorders>
                <w:shd w:val="clear" w:color="auto" w:fill="auto"/>
                <w:noWrap/>
                <w:vAlign w:val="bottom"/>
                <w:hideMark/>
              </w:tcPr>
            </w:tcPrChange>
          </w:tcPr>
          <w:p w14:paraId="63659F0F" w14:textId="77777777" w:rsidR="00EF6EE1" w:rsidRPr="00FF6A71" w:rsidRDefault="00EF6EE1">
            <w:pPr>
              <w:spacing w:before="0" w:after="0" w:line="240" w:lineRule="auto"/>
              <w:jc w:val="left"/>
              <w:rPr>
                <w:ins w:id="34107" w:author="pete jones" w:date="2022-01-04T11:06:00Z"/>
                <w:rFonts w:ascii="Calibri" w:hAnsi="Calibri" w:cs="Calibri"/>
                <w:color w:val="000000"/>
                <w:sz w:val="22"/>
                <w:szCs w:val="22"/>
              </w:rPr>
              <w:pPrChange w:id="34108" w:author="pete jones" w:date="2022-01-04T11:12:00Z">
                <w:pPr>
                  <w:jc w:val="left"/>
                </w:pPr>
              </w:pPrChange>
            </w:pPr>
            <w:ins w:id="34109"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110" w:author="pete jones" w:date="2022-03-09T08:16:00Z">
              <w:tcPr>
                <w:tcW w:w="960" w:type="dxa"/>
                <w:tcBorders>
                  <w:top w:val="nil"/>
                  <w:left w:val="nil"/>
                  <w:bottom w:val="single" w:sz="8" w:space="0" w:color="auto"/>
                  <w:right w:val="single" w:sz="8" w:space="0" w:color="auto"/>
                </w:tcBorders>
                <w:shd w:val="clear" w:color="auto" w:fill="auto"/>
                <w:noWrap/>
                <w:vAlign w:val="bottom"/>
                <w:hideMark/>
              </w:tcPr>
            </w:tcPrChange>
          </w:tcPr>
          <w:p w14:paraId="4C93F7C9" w14:textId="77777777" w:rsidR="00EF6EE1" w:rsidRPr="00FF6A71" w:rsidRDefault="00EF6EE1">
            <w:pPr>
              <w:spacing w:before="0" w:after="0" w:line="240" w:lineRule="auto"/>
              <w:jc w:val="left"/>
              <w:rPr>
                <w:ins w:id="34111" w:author="pete jones" w:date="2022-01-04T11:06:00Z"/>
                <w:rFonts w:ascii="Calibri" w:hAnsi="Calibri" w:cs="Calibri"/>
                <w:color w:val="000000"/>
                <w:sz w:val="22"/>
                <w:szCs w:val="22"/>
              </w:rPr>
              <w:pPrChange w:id="34112" w:author="pete jones" w:date="2022-01-04T11:12:00Z">
                <w:pPr>
                  <w:jc w:val="left"/>
                </w:pPr>
              </w:pPrChange>
            </w:pPr>
            <w:ins w:id="34113" w:author="pete jones" w:date="2022-01-04T11:06:00Z">
              <w:r w:rsidRPr="00FF6A71">
                <w:rPr>
                  <w:rFonts w:ascii="Calibri" w:hAnsi="Calibri" w:cs="Calibri"/>
                  <w:color w:val="000000"/>
                  <w:sz w:val="22"/>
                  <w:szCs w:val="22"/>
                </w:rPr>
                <w:t> </w:t>
              </w:r>
            </w:ins>
          </w:p>
        </w:tc>
      </w:tr>
      <w:tr w:rsidR="00EF6EE1" w:rsidRPr="00FF6A71" w14:paraId="6DE4F748" w14:textId="77777777" w:rsidTr="00F078C6">
        <w:trPr>
          <w:trHeight w:val="315"/>
          <w:jc w:val="center"/>
          <w:ins w:id="34114" w:author="pete jones" w:date="2022-01-04T11:06:00Z"/>
          <w:trPrChange w:id="34115" w:author="pete jones" w:date="2022-03-09T08:16:00Z">
            <w:trPr>
              <w:trHeight w:val="315"/>
              <w:jc w:val="center"/>
            </w:trPr>
          </w:trPrChange>
        </w:trPr>
        <w:tc>
          <w:tcPr>
            <w:tcW w:w="1000" w:type="dxa"/>
            <w:shd w:val="clear" w:color="auto" w:fill="auto"/>
            <w:noWrap/>
            <w:vAlign w:val="center"/>
            <w:hideMark/>
            <w:tcPrChange w:id="34116" w:author="pete jones" w:date="2022-03-09T08:16:00Z">
              <w:tcPr>
                <w:tcW w:w="1000"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03B6F2DA" w14:textId="77777777" w:rsidR="00EF6EE1" w:rsidRPr="00FF6A71" w:rsidRDefault="00EF6EE1">
            <w:pPr>
              <w:spacing w:before="0" w:after="0" w:line="240" w:lineRule="auto"/>
              <w:rPr>
                <w:ins w:id="34117" w:author="pete jones" w:date="2022-01-04T11:06:00Z"/>
                <w:rFonts w:ascii="Calibri" w:hAnsi="Calibri" w:cs="Calibri"/>
                <w:color w:val="000000"/>
                <w:sz w:val="22"/>
                <w:szCs w:val="22"/>
              </w:rPr>
              <w:pPrChange w:id="34118" w:author="pete jones" w:date="2022-01-04T11:12:00Z">
                <w:pPr/>
              </w:pPrChange>
            </w:pPr>
            <w:ins w:id="34119" w:author="pete jones" w:date="2022-01-04T11:06:00Z">
              <w:r w:rsidRPr="00FF6A71">
                <w:rPr>
                  <w:rFonts w:ascii="Calibri" w:hAnsi="Calibri" w:cs="Calibri"/>
                  <w:color w:val="000000"/>
                  <w:sz w:val="22"/>
                  <w:szCs w:val="22"/>
                </w:rPr>
                <w:t>Range</w:t>
              </w:r>
            </w:ins>
          </w:p>
        </w:tc>
        <w:tc>
          <w:tcPr>
            <w:tcW w:w="967" w:type="dxa"/>
            <w:shd w:val="clear" w:color="auto" w:fill="auto"/>
            <w:noWrap/>
            <w:vAlign w:val="center"/>
            <w:hideMark/>
            <w:tcPrChange w:id="34120" w:author="pete jones" w:date="2022-03-09T08:16:00Z">
              <w:tcPr>
                <w:tcW w:w="967" w:type="dxa"/>
                <w:tcBorders>
                  <w:top w:val="nil"/>
                  <w:left w:val="nil"/>
                  <w:bottom w:val="single" w:sz="8" w:space="0" w:color="auto"/>
                  <w:right w:val="single" w:sz="8" w:space="0" w:color="auto"/>
                </w:tcBorders>
                <w:shd w:val="clear" w:color="auto" w:fill="auto"/>
                <w:noWrap/>
                <w:vAlign w:val="center"/>
                <w:hideMark/>
              </w:tcPr>
            </w:tcPrChange>
          </w:tcPr>
          <w:p w14:paraId="1C8F5377" w14:textId="77777777" w:rsidR="00EF6EE1" w:rsidRPr="00FF6A71" w:rsidRDefault="00EF6EE1">
            <w:pPr>
              <w:spacing w:before="0" w:after="0" w:line="240" w:lineRule="auto"/>
              <w:rPr>
                <w:ins w:id="34121" w:author="pete jones" w:date="2022-01-04T11:06:00Z"/>
                <w:rFonts w:ascii="Calibri" w:hAnsi="Calibri" w:cs="Calibri"/>
                <w:color w:val="000000"/>
                <w:sz w:val="22"/>
                <w:szCs w:val="22"/>
              </w:rPr>
              <w:pPrChange w:id="34122" w:author="pete jones" w:date="2022-01-04T11:12:00Z">
                <w:pPr/>
              </w:pPrChange>
            </w:pPr>
            <w:ins w:id="34123" w:author="pete jones" w:date="2022-01-04T11:06:00Z">
              <w:r w:rsidRPr="00FF6A71">
                <w:rPr>
                  <w:rFonts w:ascii="Calibri" w:hAnsi="Calibri" w:cs="Calibri"/>
                  <w:color w:val="000000"/>
                  <w:sz w:val="22"/>
                  <w:szCs w:val="22"/>
                </w:rPr>
                <w:t>Frequency</w:t>
              </w:r>
            </w:ins>
          </w:p>
        </w:tc>
        <w:tc>
          <w:tcPr>
            <w:tcW w:w="960" w:type="dxa"/>
            <w:shd w:val="clear" w:color="auto" w:fill="auto"/>
            <w:noWrap/>
            <w:vAlign w:val="center"/>
            <w:hideMark/>
            <w:tcPrChange w:id="34124" w:author="pete jones" w:date="2022-03-09T08:16:00Z">
              <w:tcPr>
                <w:tcW w:w="960" w:type="dxa"/>
                <w:tcBorders>
                  <w:top w:val="nil"/>
                  <w:left w:val="nil"/>
                  <w:bottom w:val="single" w:sz="8" w:space="0" w:color="auto"/>
                  <w:right w:val="single" w:sz="4" w:space="0" w:color="auto"/>
                </w:tcBorders>
                <w:shd w:val="clear" w:color="auto" w:fill="auto"/>
                <w:noWrap/>
                <w:vAlign w:val="center"/>
                <w:hideMark/>
              </w:tcPr>
            </w:tcPrChange>
          </w:tcPr>
          <w:p w14:paraId="4181AD89" w14:textId="77777777" w:rsidR="00EF6EE1" w:rsidRPr="00FF6A71" w:rsidRDefault="00EF6EE1">
            <w:pPr>
              <w:spacing w:before="0" w:after="0" w:line="240" w:lineRule="auto"/>
              <w:rPr>
                <w:ins w:id="34125" w:author="pete jones" w:date="2022-01-04T11:06:00Z"/>
                <w:rFonts w:ascii="Calibri" w:hAnsi="Calibri" w:cs="Calibri"/>
                <w:color w:val="000000"/>
                <w:sz w:val="22"/>
                <w:szCs w:val="22"/>
              </w:rPr>
              <w:pPrChange w:id="34126" w:author="pete jones" w:date="2022-01-04T11:12:00Z">
                <w:pPr/>
              </w:pPrChange>
            </w:pPr>
            <w:ins w:id="34127" w:author="pete jones" w:date="2022-01-04T11:06:00Z">
              <w:r w:rsidRPr="00FF6A71">
                <w:rPr>
                  <w:rFonts w:ascii="Calibri" w:hAnsi="Calibri" w:cs="Calibri"/>
                  <w:color w:val="000000"/>
                  <w:sz w:val="22"/>
                  <w:szCs w:val="22"/>
                </w:rPr>
                <w:t>Enrolled</w:t>
              </w:r>
            </w:ins>
          </w:p>
        </w:tc>
        <w:tc>
          <w:tcPr>
            <w:tcW w:w="960" w:type="dxa"/>
            <w:shd w:val="clear" w:color="auto" w:fill="auto"/>
            <w:noWrap/>
            <w:vAlign w:val="center"/>
            <w:hideMark/>
            <w:tcPrChange w:id="34128" w:author="pete jones" w:date="2022-03-09T08:16:00Z">
              <w:tcPr>
                <w:tcW w:w="960" w:type="dxa"/>
                <w:tcBorders>
                  <w:top w:val="nil"/>
                  <w:left w:val="nil"/>
                  <w:bottom w:val="single" w:sz="8" w:space="0" w:color="auto"/>
                  <w:right w:val="single" w:sz="4" w:space="0" w:color="auto"/>
                </w:tcBorders>
                <w:shd w:val="clear" w:color="auto" w:fill="auto"/>
                <w:noWrap/>
                <w:vAlign w:val="center"/>
                <w:hideMark/>
              </w:tcPr>
            </w:tcPrChange>
          </w:tcPr>
          <w:p w14:paraId="26EB282E" w14:textId="77777777" w:rsidR="00EF6EE1" w:rsidRPr="00FF6A71" w:rsidRDefault="00EF6EE1">
            <w:pPr>
              <w:spacing w:before="0" w:after="0" w:line="240" w:lineRule="auto"/>
              <w:rPr>
                <w:ins w:id="34129" w:author="pete jones" w:date="2022-01-04T11:06:00Z"/>
                <w:rFonts w:ascii="Calibri" w:hAnsi="Calibri" w:cs="Calibri"/>
                <w:color w:val="000000"/>
                <w:sz w:val="22"/>
                <w:szCs w:val="22"/>
              </w:rPr>
              <w:pPrChange w:id="34130" w:author="pete jones" w:date="2022-01-04T11:12:00Z">
                <w:pPr/>
              </w:pPrChange>
            </w:pPr>
            <w:ins w:id="34131" w:author="pete jones" w:date="2022-01-04T11:06:00Z">
              <w:r w:rsidRPr="00FF6A71">
                <w:rPr>
                  <w:rFonts w:ascii="Calibri" w:hAnsi="Calibri" w:cs="Calibri"/>
                  <w:color w:val="000000"/>
                  <w:sz w:val="22"/>
                  <w:szCs w:val="22"/>
                </w:rPr>
                <w:t>Pass</w:t>
              </w:r>
            </w:ins>
          </w:p>
        </w:tc>
        <w:tc>
          <w:tcPr>
            <w:tcW w:w="960" w:type="dxa"/>
            <w:shd w:val="clear" w:color="auto" w:fill="auto"/>
            <w:noWrap/>
            <w:vAlign w:val="center"/>
            <w:hideMark/>
            <w:tcPrChange w:id="34132" w:author="pete jones" w:date="2022-03-09T08:16:00Z">
              <w:tcPr>
                <w:tcW w:w="960" w:type="dxa"/>
                <w:tcBorders>
                  <w:top w:val="nil"/>
                  <w:left w:val="nil"/>
                  <w:bottom w:val="single" w:sz="8" w:space="0" w:color="auto"/>
                  <w:right w:val="single" w:sz="4" w:space="0" w:color="auto"/>
                </w:tcBorders>
                <w:shd w:val="clear" w:color="auto" w:fill="auto"/>
                <w:noWrap/>
                <w:vAlign w:val="center"/>
                <w:hideMark/>
              </w:tcPr>
            </w:tcPrChange>
          </w:tcPr>
          <w:p w14:paraId="26712429" w14:textId="77777777" w:rsidR="00EF6EE1" w:rsidRPr="00FF6A71" w:rsidRDefault="00EF6EE1">
            <w:pPr>
              <w:spacing w:before="0" w:after="0" w:line="240" w:lineRule="auto"/>
              <w:rPr>
                <w:ins w:id="34133" w:author="pete jones" w:date="2022-01-04T11:06:00Z"/>
                <w:rFonts w:ascii="Calibri" w:hAnsi="Calibri" w:cs="Calibri"/>
                <w:color w:val="000000"/>
                <w:sz w:val="22"/>
                <w:szCs w:val="22"/>
              </w:rPr>
              <w:pPrChange w:id="34134" w:author="pete jones" w:date="2022-01-04T11:12:00Z">
                <w:pPr/>
              </w:pPrChange>
            </w:pPr>
            <w:ins w:id="34135" w:author="pete jones" w:date="2022-01-04T11:06:00Z">
              <w:r w:rsidRPr="00FF6A71">
                <w:rPr>
                  <w:rFonts w:ascii="Calibri" w:hAnsi="Calibri" w:cs="Calibri"/>
                  <w:color w:val="000000"/>
                  <w:sz w:val="22"/>
                  <w:szCs w:val="22"/>
                </w:rPr>
                <w:t>Fail</w:t>
              </w:r>
            </w:ins>
          </w:p>
        </w:tc>
        <w:tc>
          <w:tcPr>
            <w:tcW w:w="960" w:type="dxa"/>
            <w:shd w:val="clear" w:color="auto" w:fill="auto"/>
            <w:noWrap/>
            <w:vAlign w:val="center"/>
            <w:hideMark/>
            <w:tcPrChange w:id="34136" w:author="pete jones" w:date="2022-03-09T08:16:00Z">
              <w:tcPr>
                <w:tcW w:w="960" w:type="dxa"/>
                <w:tcBorders>
                  <w:top w:val="nil"/>
                  <w:left w:val="nil"/>
                  <w:bottom w:val="single" w:sz="8" w:space="0" w:color="auto"/>
                  <w:right w:val="single" w:sz="4" w:space="0" w:color="auto"/>
                </w:tcBorders>
                <w:shd w:val="clear" w:color="auto" w:fill="auto"/>
                <w:noWrap/>
                <w:vAlign w:val="center"/>
                <w:hideMark/>
              </w:tcPr>
            </w:tcPrChange>
          </w:tcPr>
          <w:p w14:paraId="5D84FC41" w14:textId="77777777" w:rsidR="00EF6EE1" w:rsidRPr="00FF6A71" w:rsidRDefault="00EF6EE1">
            <w:pPr>
              <w:spacing w:before="0" w:after="0" w:line="240" w:lineRule="auto"/>
              <w:rPr>
                <w:ins w:id="34137" w:author="pete jones" w:date="2022-01-04T11:06:00Z"/>
                <w:rFonts w:ascii="Calibri" w:hAnsi="Calibri" w:cs="Calibri"/>
                <w:color w:val="000000"/>
                <w:sz w:val="22"/>
                <w:szCs w:val="22"/>
              </w:rPr>
              <w:pPrChange w:id="34138" w:author="pete jones" w:date="2022-01-04T11:12:00Z">
                <w:pPr/>
              </w:pPrChange>
            </w:pPr>
            <w:ins w:id="34139" w:author="pete jones" w:date="2022-01-04T11:06:00Z">
              <w:r w:rsidRPr="00FF6A71">
                <w:rPr>
                  <w:rFonts w:ascii="Calibri" w:hAnsi="Calibri" w:cs="Calibri"/>
                  <w:color w:val="000000"/>
                  <w:sz w:val="22"/>
                  <w:szCs w:val="22"/>
                </w:rPr>
                <w:t>Pass Rate</w:t>
              </w:r>
            </w:ins>
          </w:p>
        </w:tc>
        <w:tc>
          <w:tcPr>
            <w:tcW w:w="960" w:type="dxa"/>
            <w:shd w:val="clear" w:color="auto" w:fill="auto"/>
            <w:noWrap/>
            <w:vAlign w:val="center"/>
            <w:hideMark/>
            <w:tcPrChange w:id="34140" w:author="pete jones" w:date="2022-03-09T08:16:00Z">
              <w:tcPr>
                <w:tcW w:w="960" w:type="dxa"/>
                <w:tcBorders>
                  <w:top w:val="nil"/>
                  <w:left w:val="nil"/>
                  <w:bottom w:val="single" w:sz="8" w:space="0" w:color="auto"/>
                  <w:right w:val="single" w:sz="8" w:space="0" w:color="auto"/>
                </w:tcBorders>
                <w:shd w:val="clear" w:color="auto" w:fill="auto"/>
                <w:noWrap/>
                <w:vAlign w:val="center"/>
                <w:hideMark/>
              </w:tcPr>
            </w:tcPrChange>
          </w:tcPr>
          <w:p w14:paraId="51CE2EC4" w14:textId="77777777" w:rsidR="00EF6EE1" w:rsidRPr="00FF6A71" w:rsidRDefault="00EF6EE1">
            <w:pPr>
              <w:spacing w:before="0" w:after="0" w:line="240" w:lineRule="auto"/>
              <w:rPr>
                <w:ins w:id="34141" w:author="pete jones" w:date="2022-01-04T11:06:00Z"/>
                <w:rFonts w:ascii="Calibri" w:hAnsi="Calibri" w:cs="Calibri"/>
                <w:color w:val="000000"/>
                <w:sz w:val="22"/>
                <w:szCs w:val="22"/>
              </w:rPr>
              <w:pPrChange w:id="34142" w:author="pete jones" w:date="2022-01-04T11:12:00Z">
                <w:pPr/>
              </w:pPrChange>
            </w:pPr>
            <w:ins w:id="34143" w:author="pete jones" w:date="2022-01-04T11:06:00Z">
              <w:r w:rsidRPr="00FF6A71">
                <w:rPr>
                  <w:rFonts w:ascii="Calibri" w:hAnsi="Calibri" w:cs="Calibri"/>
                  <w:color w:val="000000"/>
                  <w:sz w:val="22"/>
                  <w:szCs w:val="22"/>
                </w:rPr>
                <w:t>Fail Rate</w:t>
              </w:r>
            </w:ins>
          </w:p>
        </w:tc>
      </w:tr>
      <w:tr w:rsidR="00EF6EE1" w:rsidRPr="00FF6A71" w14:paraId="1C74201B" w14:textId="77777777" w:rsidTr="00F078C6">
        <w:trPr>
          <w:trHeight w:val="315"/>
          <w:jc w:val="center"/>
          <w:ins w:id="34144" w:author="pete jones" w:date="2022-01-04T11:06:00Z"/>
          <w:trPrChange w:id="34145" w:author="pete jones" w:date="2022-03-09T08:16:00Z">
            <w:trPr>
              <w:trHeight w:val="315"/>
              <w:jc w:val="center"/>
            </w:trPr>
          </w:trPrChange>
        </w:trPr>
        <w:tc>
          <w:tcPr>
            <w:tcW w:w="1000" w:type="dxa"/>
            <w:shd w:val="clear" w:color="auto" w:fill="auto"/>
            <w:noWrap/>
            <w:vAlign w:val="center"/>
            <w:hideMark/>
            <w:tcPrChange w:id="34146"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3EF7C72" w14:textId="77777777" w:rsidR="00EF6EE1" w:rsidRPr="00FF6A71" w:rsidRDefault="00EF6EE1">
            <w:pPr>
              <w:spacing w:before="0" w:after="0" w:line="240" w:lineRule="auto"/>
              <w:rPr>
                <w:ins w:id="34147" w:author="pete jones" w:date="2022-01-04T11:06:00Z"/>
                <w:rFonts w:ascii="Calibri" w:hAnsi="Calibri" w:cs="Calibri"/>
                <w:color w:val="000000"/>
                <w:sz w:val="22"/>
                <w:szCs w:val="22"/>
              </w:rPr>
              <w:pPrChange w:id="34148" w:author="pete jones" w:date="2022-01-04T11:12:00Z">
                <w:pPr/>
              </w:pPrChange>
            </w:pPr>
            <w:ins w:id="34149" w:author="pete jones" w:date="2022-01-04T11:06:00Z">
              <w:r w:rsidRPr="00FF6A71">
                <w:rPr>
                  <w:rFonts w:ascii="Calibri" w:hAnsi="Calibri" w:cs="Calibri"/>
                  <w:color w:val="000000"/>
                  <w:sz w:val="22"/>
                  <w:szCs w:val="22"/>
                </w:rPr>
                <w:t>0</w:t>
              </w:r>
            </w:ins>
          </w:p>
        </w:tc>
        <w:tc>
          <w:tcPr>
            <w:tcW w:w="967" w:type="dxa"/>
            <w:shd w:val="clear" w:color="auto" w:fill="auto"/>
            <w:noWrap/>
            <w:vAlign w:val="center"/>
            <w:hideMark/>
            <w:tcPrChange w:id="34150"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1585DB7D" w14:textId="77777777" w:rsidR="00EF6EE1" w:rsidRPr="00FF6A71" w:rsidRDefault="00EF6EE1">
            <w:pPr>
              <w:spacing w:before="0" w:after="0" w:line="240" w:lineRule="auto"/>
              <w:jc w:val="center"/>
              <w:rPr>
                <w:ins w:id="34151" w:author="pete jones" w:date="2022-01-04T11:06:00Z"/>
                <w:rFonts w:ascii="Calibri" w:hAnsi="Calibri" w:cs="Calibri"/>
                <w:color w:val="000000"/>
                <w:sz w:val="22"/>
                <w:szCs w:val="22"/>
              </w:rPr>
              <w:pPrChange w:id="34152" w:author="pete jones" w:date="2022-01-06T15:26:00Z">
                <w:pPr/>
              </w:pPrChange>
            </w:pPr>
            <w:ins w:id="34153" w:author="pete jones" w:date="2022-01-04T11:06:00Z">
              <w:r w:rsidRPr="00FF6A71">
                <w:rPr>
                  <w:rFonts w:ascii="Calibri" w:hAnsi="Calibri" w:cs="Calibri"/>
                  <w:color w:val="000000"/>
                  <w:sz w:val="22"/>
                  <w:szCs w:val="22"/>
                </w:rPr>
                <w:t>5</w:t>
              </w:r>
            </w:ins>
          </w:p>
        </w:tc>
        <w:tc>
          <w:tcPr>
            <w:tcW w:w="960" w:type="dxa"/>
            <w:shd w:val="clear" w:color="auto" w:fill="auto"/>
            <w:noWrap/>
            <w:vAlign w:val="center"/>
            <w:hideMark/>
            <w:tcPrChange w:id="34154" w:author="pete jones" w:date="2022-03-09T08:16:00Z">
              <w:tcPr>
                <w:tcW w:w="960" w:type="dxa"/>
                <w:tcBorders>
                  <w:top w:val="nil"/>
                  <w:left w:val="nil"/>
                  <w:bottom w:val="single" w:sz="8" w:space="0" w:color="auto"/>
                  <w:right w:val="single" w:sz="4" w:space="0" w:color="auto"/>
                </w:tcBorders>
                <w:shd w:val="clear" w:color="auto" w:fill="auto"/>
                <w:noWrap/>
                <w:vAlign w:val="center"/>
                <w:hideMark/>
              </w:tcPr>
            </w:tcPrChange>
          </w:tcPr>
          <w:p w14:paraId="4B41F51E" w14:textId="77777777" w:rsidR="00EF6EE1" w:rsidRPr="00FF6A71" w:rsidRDefault="00EF6EE1">
            <w:pPr>
              <w:spacing w:before="0" w:after="0" w:line="240" w:lineRule="auto"/>
              <w:jc w:val="center"/>
              <w:rPr>
                <w:ins w:id="34155" w:author="pete jones" w:date="2022-01-04T11:06:00Z"/>
                <w:rFonts w:ascii="Calibri" w:hAnsi="Calibri" w:cs="Calibri"/>
                <w:color w:val="000000"/>
                <w:sz w:val="22"/>
                <w:szCs w:val="22"/>
              </w:rPr>
              <w:pPrChange w:id="34156" w:author="pete jones" w:date="2022-01-06T15:26:00Z">
                <w:pPr/>
              </w:pPrChange>
            </w:pPr>
            <w:ins w:id="34157" w:author="pete jones" w:date="2022-01-04T11:06:00Z">
              <w:r w:rsidRPr="00FF6A71">
                <w:rPr>
                  <w:rFonts w:ascii="Calibri" w:hAnsi="Calibri" w:cs="Calibri"/>
                  <w:color w:val="000000"/>
                  <w:sz w:val="22"/>
                  <w:szCs w:val="22"/>
                </w:rPr>
                <w:t>60</w:t>
              </w:r>
            </w:ins>
          </w:p>
        </w:tc>
        <w:tc>
          <w:tcPr>
            <w:tcW w:w="960" w:type="dxa"/>
            <w:shd w:val="clear" w:color="auto" w:fill="auto"/>
            <w:noWrap/>
            <w:vAlign w:val="center"/>
            <w:hideMark/>
            <w:tcPrChange w:id="34158" w:author="pete jones" w:date="2022-03-09T08:16:00Z">
              <w:tcPr>
                <w:tcW w:w="960" w:type="dxa"/>
                <w:tcBorders>
                  <w:top w:val="nil"/>
                  <w:left w:val="nil"/>
                  <w:bottom w:val="single" w:sz="8" w:space="0" w:color="auto"/>
                  <w:right w:val="single" w:sz="4" w:space="0" w:color="auto"/>
                </w:tcBorders>
                <w:shd w:val="clear" w:color="auto" w:fill="auto"/>
                <w:noWrap/>
                <w:vAlign w:val="center"/>
                <w:hideMark/>
              </w:tcPr>
            </w:tcPrChange>
          </w:tcPr>
          <w:p w14:paraId="3C656E45" w14:textId="77777777" w:rsidR="00EF6EE1" w:rsidRPr="00FF6A71" w:rsidRDefault="00EF6EE1">
            <w:pPr>
              <w:spacing w:before="0" w:after="0" w:line="240" w:lineRule="auto"/>
              <w:jc w:val="center"/>
              <w:rPr>
                <w:ins w:id="34159" w:author="pete jones" w:date="2022-01-04T11:06:00Z"/>
                <w:rFonts w:ascii="Calibri" w:hAnsi="Calibri" w:cs="Calibri"/>
                <w:color w:val="000000"/>
                <w:sz w:val="22"/>
                <w:szCs w:val="22"/>
              </w:rPr>
              <w:pPrChange w:id="34160" w:author="pete jones" w:date="2022-01-06T15:26:00Z">
                <w:pPr/>
              </w:pPrChange>
            </w:pPr>
            <w:ins w:id="34161" w:author="pete jones" w:date="2022-01-04T11:06:00Z">
              <w:r w:rsidRPr="00FF6A71">
                <w:rPr>
                  <w:rFonts w:ascii="Calibri" w:hAnsi="Calibri" w:cs="Calibri"/>
                  <w:color w:val="000000"/>
                  <w:sz w:val="22"/>
                  <w:szCs w:val="22"/>
                </w:rPr>
                <w:t>50</w:t>
              </w:r>
            </w:ins>
          </w:p>
        </w:tc>
        <w:tc>
          <w:tcPr>
            <w:tcW w:w="960" w:type="dxa"/>
            <w:shd w:val="clear" w:color="auto" w:fill="auto"/>
            <w:noWrap/>
            <w:vAlign w:val="center"/>
            <w:hideMark/>
            <w:tcPrChange w:id="34162" w:author="pete jones" w:date="2022-03-09T08:16:00Z">
              <w:tcPr>
                <w:tcW w:w="960" w:type="dxa"/>
                <w:tcBorders>
                  <w:top w:val="nil"/>
                  <w:left w:val="nil"/>
                  <w:bottom w:val="single" w:sz="8" w:space="0" w:color="auto"/>
                  <w:right w:val="single" w:sz="4" w:space="0" w:color="auto"/>
                </w:tcBorders>
                <w:shd w:val="clear" w:color="auto" w:fill="auto"/>
                <w:noWrap/>
                <w:vAlign w:val="center"/>
                <w:hideMark/>
              </w:tcPr>
            </w:tcPrChange>
          </w:tcPr>
          <w:p w14:paraId="1A4415E6" w14:textId="77777777" w:rsidR="00EF6EE1" w:rsidRPr="00FF6A71" w:rsidRDefault="00EF6EE1">
            <w:pPr>
              <w:spacing w:before="0" w:after="0" w:line="240" w:lineRule="auto"/>
              <w:jc w:val="center"/>
              <w:rPr>
                <w:ins w:id="34163" w:author="pete jones" w:date="2022-01-04T11:06:00Z"/>
                <w:rFonts w:ascii="Calibri" w:hAnsi="Calibri" w:cs="Calibri"/>
                <w:color w:val="000000"/>
                <w:sz w:val="22"/>
                <w:szCs w:val="22"/>
              </w:rPr>
              <w:pPrChange w:id="34164" w:author="pete jones" w:date="2022-01-06T15:26:00Z">
                <w:pPr/>
              </w:pPrChange>
            </w:pPr>
            <w:ins w:id="34165" w:author="pete jones" w:date="2022-01-04T11:06:00Z">
              <w:r w:rsidRPr="00FF6A71">
                <w:rPr>
                  <w:rFonts w:ascii="Calibri" w:hAnsi="Calibri" w:cs="Calibri"/>
                  <w:color w:val="000000"/>
                  <w:sz w:val="22"/>
                  <w:szCs w:val="22"/>
                </w:rPr>
                <w:t>10</w:t>
              </w:r>
            </w:ins>
          </w:p>
        </w:tc>
        <w:tc>
          <w:tcPr>
            <w:tcW w:w="960" w:type="dxa"/>
            <w:shd w:val="clear" w:color="auto" w:fill="auto"/>
            <w:noWrap/>
            <w:vAlign w:val="center"/>
            <w:hideMark/>
            <w:tcPrChange w:id="34166" w:author="pete jones" w:date="2022-03-09T08:16:00Z">
              <w:tcPr>
                <w:tcW w:w="960" w:type="dxa"/>
                <w:tcBorders>
                  <w:top w:val="nil"/>
                  <w:left w:val="nil"/>
                  <w:bottom w:val="single" w:sz="8" w:space="0" w:color="auto"/>
                  <w:right w:val="single" w:sz="4" w:space="0" w:color="auto"/>
                </w:tcBorders>
                <w:shd w:val="clear" w:color="auto" w:fill="auto"/>
                <w:noWrap/>
                <w:vAlign w:val="center"/>
                <w:hideMark/>
              </w:tcPr>
            </w:tcPrChange>
          </w:tcPr>
          <w:p w14:paraId="4108E14F" w14:textId="77777777" w:rsidR="00EF6EE1" w:rsidRPr="00FF6A71" w:rsidRDefault="00EF6EE1">
            <w:pPr>
              <w:spacing w:before="0" w:after="0" w:line="240" w:lineRule="auto"/>
              <w:jc w:val="center"/>
              <w:rPr>
                <w:ins w:id="34167" w:author="pete jones" w:date="2022-01-04T11:06:00Z"/>
                <w:rFonts w:ascii="Calibri" w:hAnsi="Calibri" w:cs="Calibri"/>
                <w:color w:val="000000"/>
                <w:sz w:val="22"/>
                <w:szCs w:val="22"/>
              </w:rPr>
              <w:pPrChange w:id="34168" w:author="pete jones" w:date="2022-01-06T15:26:00Z">
                <w:pPr/>
              </w:pPrChange>
            </w:pPr>
            <w:ins w:id="34169" w:author="pete jones" w:date="2022-01-04T11:06:00Z">
              <w:r w:rsidRPr="00FF6A71">
                <w:rPr>
                  <w:rFonts w:ascii="Calibri" w:hAnsi="Calibri" w:cs="Calibri"/>
                  <w:color w:val="000000"/>
                  <w:sz w:val="22"/>
                  <w:szCs w:val="22"/>
                </w:rPr>
                <w:t>83%</w:t>
              </w:r>
            </w:ins>
          </w:p>
        </w:tc>
        <w:tc>
          <w:tcPr>
            <w:tcW w:w="960" w:type="dxa"/>
            <w:shd w:val="clear" w:color="auto" w:fill="auto"/>
            <w:noWrap/>
            <w:vAlign w:val="center"/>
            <w:hideMark/>
            <w:tcPrChange w:id="34170" w:author="pete jones" w:date="2022-03-09T08:16:00Z">
              <w:tcPr>
                <w:tcW w:w="960" w:type="dxa"/>
                <w:tcBorders>
                  <w:top w:val="nil"/>
                  <w:left w:val="nil"/>
                  <w:bottom w:val="single" w:sz="8" w:space="0" w:color="auto"/>
                  <w:right w:val="single" w:sz="8" w:space="0" w:color="auto"/>
                </w:tcBorders>
                <w:shd w:val="clear" w:color="auto" w:fill="auto"/>
                <w:noWrap/>
                <w:vAlign w:val="center"/>
                <w:hideMark/>
              </w:tcPr>
            </w:tcPrChange>
          </w:tcPr>
          <w:p w14:paraId="0CB87BDA" w14:textId="77777777" w:rsidR="00EF6EE1" w:rsidRPr="00FF6A71" w:rsidRDefault="00EF6EE1">
            <w:pPr>
              <w:spacing w:before="0" w:after="0" w:line="240" w:lineRule="auto"/>
              <w:jc w:val="center"/>
              <w:rPr>
                <w:ins w:id="34171" w:author="pete jones" w:date="2022-01-04T11:06:00Z"/>
                <w:rFonts w:ascii="Calibri" w:hAnsi="Calibri" w:cs="Calibri"/>
                <w:color w:val="000000"/>
                <w:sz w:val="22"/>
                <w:szCs w:val="22"/>
              </w:rPr>
              <w:pPrChange w:id="34172" w:author="pete jones" w:date="2022-01-06T15:26:00Z">
                <w:pPr/>
              </w:pPrChange>
            </w:pPr>
            <w:ins w:id="34173" w:author="pete jones" w:date="2022-01-04T11:06:00Z">
              <w:r w:rsidRPr="00FF6A71">
                <w:rPr>
                  <w:rFonts w:ascii="Calibri" w:hAnsi="Calibri" w:cs="Calibri"/>
                  <w:color w:val="000000"/>
                  <w:sz w:val="22"/>
                  <w:szCs w:val="22"/>
                </w:rPr>
                <w:t>17%</w:t>
              </w:r>
            </w:ins>
          </w:p>
        </w:tc>
      </w:tr>
      <w:tr w:rsidR="00EF6EE1" w:rsidRPr="00FF6A71" w14:paraId="3CA42FBC" w14:textId="77777777" w:rsidTr="00F078C6">
        <w:trPr>
          <w:trHeight w:val="300"/>
          <w:jc w:val="center"/>
          <w:ins w:id="34174" w:author="pete jones" w:date="2022-01-04T11:06:00Z"/>
          <w:trPrChange w:id="34175" w:author="pete jones" w:date="2022-03-09T08:16:00Z">
            <w:trPr>
              <w:trHeight w:val="300"/>
              <w:jc w:val="center"/>
            </w:trPr>
          </w:trPrChange>
        </w:trPr>
        <w:tc>
          <w:tcPr>
            <w:tcW w:w="1000" w:type="dxa"/>
            <w:shd w:val="clear" w:color="auto" w:fill="auto"/>
            <w:noWrap/>
            <w:vAlign w:val="center"/>
            <w:hideMark/>
            <w:tcPrChange w:id="34176"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E007158" w14:textId="77777777" w:rsidR="00EF6EE1" w:rsidRPr="00FF6A71" w:rsidRDefault="00EF6EE1">
            <w:pPr>
              <w:spacing w:before="0" w:after="0" w:line="240" w:lineRule="auto"/>
              <w:rPr>
                <w:ins w:id="34177" w:author="pete jones" w:date="2022-01-04T11:06:00Z"/>
                <w:rFonts w:ascii="Calibri" w:hAnsi="Calibri" w:cs="Calibri"/>
                <w:color w:val="000000"/>
                <w:sz w:val="22"/>
                <w:szCs w:val="22"/>
              </w:rPr>
              <w:pPrChange w:id="34178" w:author="pete jones" w:date="2022-01-04T11:12:00Z">
                <w:pPr/>
              </w:pPrChange>
            </w:pPr>
            <w:ins w:id="34179" w:author="pete jones" w:date="2022-01-04T11:06:00Z">
              <w:r w:rsidRPr="00FF6A71">
                <w:rPr>
                  <w:rFonts w:ascii="Calibri" w:hAnsi="Calibri" w:cs="Calibri"/>
                  <w:color w:val="000000"/>
                  <w:sz w:val="22"/>
                  <w:szCs w:val="22"/>
                </w:rPr>
                <w:t>10</w:t>
              </w:r>
            </w:ins>
          </w:p>
        </w:tc>
        <w:tc>
          <w:tcPr>
            <w:tcW w:w="967" w:type="dxa"/>
            <w:shd w:val="clear" w:color="auto" w:fill="auto"/>
            <w:noWrap/>
            <w:vAlign w:val="center"/>
            <w:hideMark/>
            <w:tcPrChange w:id="34180"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62090606" w14:textId="77777777" w:rsidR="00EF6EE1" w:rsidRPr="00FF6A71" w:rsidRDefault="00EF6EE1">
            <w:pPr>
              <w:spacing w:before="0" w:after="0" w:line="240" w:lineRule="auto"/>
              <w:jc w:val="center"/>
              <w:rPr>
                <w:ins w:id="34181" w:author="pete jones" w:date="2022-01-04T11:06:00Z"/>
                <w:rFonts w:ascii="Calibri" w:hAnsi="Calibri" w:cs="Calibri"/>
                <w:color w:val="000000"/>
                <w:sz w:val="22"/>
                <w:szCs w:val="22"/>
              </w:rPr>
              <w:pPrChange w:id="34182" w:author="pete jones" w:date="2022-01-06T15:26:00Z">
                <w:pPr/>
              </w:pPrChange>
            </w:pPr>
            <w:ins w:id="34183" w:author="pete jones" w:date="2022-01-04T11:06:00Z">
              <w:r w:rsidRPr="00FF6A71">
                <w:rPr>
                  <w:rFonts w:ascii="Calibri" w:hAnsi="Calibri" w:cs="Calibri"/>
                  <w:color w:val="000000"/>
                  <w:sz w:val="22"/>
                  <w:szCs w:val="22"/>
                </w:rPr>
                <w:t>3</w:t>
              </w:r>
            </w:ins>
          </w:p>
        </w:tc>
        <w:tc>
          <w:tcPr>
            <w:tcW w:w="960" w:type="dxa"/>
            <w:shd w:val="clear" w:color="auto" w:fill="auto"/>
            <w:noWrap/>
            <w:vAlign w:val="bottom"/>
            <w:hideMark/>
            <w:tcPrChange w:id="34184" w:author="pete jones" w:date="2022-03-09T08:16:00Z">
              <w:tcPr>
                <w:tcW w:w="960" w:type="dxa"/>
                <w:tcBorders>
                  <w:top w:val="nil"/>
                  <w:left w:val="nil"/>
                  <w:bottom w:val="nil"/>
                  <w:right w:val="nil"/>
                </w:tcBorders>
                <w:shd w:val="clear" w:color="auto" w:fill="auto"/>
                <w:noWrap/>
                <w:vAlign w:val="bottom"/>
                <w:hideMark/>
              </w:tcPr>
            </w:tcPrChange>
          </w:tcPr>
          <w:p w14:paraId="0F38F1D8" w14:textId="77777777" w:rsidR="00EF6EE1" w:rsidRPr="00FF6A71" w:rsidRDefault="00EF6EE1">
            <w:pPr>
              <w:spacing w:before="0" w:after="0" w:line="240" w:lineRule="auto"/>
              <w:jc w:val="center"/>
              <w:rPr>
                <w:ins w:id="34185" w:author="pete jones" w:date="2022-01-04T11:06:00Z"/>
                <w:rFonts w:ascii="Calibri" w:hAnsi="Calibri" w:cs="Calibri"/>
                <w:color w:val="000000"/>
                <w:sz w:val="22"/>
                <w:szCs w:val="22"/>
              </w:rPr>
              <w:pPrChange w:id="34186" w:author="pete jones" w:date="2022-01-06T15:26:00Z">
                <w:pPr/>
              </w:pPrChange>
            </w:pPr>
          </w:p>
        </w:tc>
        <w:tc>
          <w:tcPr>
            <w:tcW w:w="960" w:type="dxa"/>
            <w:shd w:val="clear" w:color="auto" w:fill="auto"/>
            <w:noWrap/>
            <w:vAlign w:val="bottom"/>
            <w:hideMark/>
            <w:tcPrChange w:id="34187" w:author="pete jones" w:date="2022-03-09T08:16:00Z">
              <w:tcPr>
                <w:tcW w:w="960" w:type="dxa"/>
                <w:tcBorders>
                  <w:top w:val="nil"/>
                  <w:left w:val="nil"/>
                  <w:bottom w:val="nil"/>
                  <w:right w:val="nil"/>
                </w:tcBorders>
                <w:shd w:val="clear" w:color="auto" w:fill="auto"/>
                <w:noWrap/>
                <w:vAlign w:val="bottom"/>
                <w:hideMark/>
              </w:tcPr>
            </w:tcPrChange>
          </w:tcPr>
          <w:p w14:paraId="16A2A0E5" w14:textId="77777777" w:rsidR="00EF6EE1" w:rsidRPr="00FF6A71" w:rsidRDefault="00EF6EE1">
            <w:pPr>
              <w:spacing w:before="0" w:after="0" w:line="240" w:lineRule="auto"/>
              <w:jc w:val="center"/>
              <w:rPr>
                <w:ins w:id="34188" w:author="pete jones" w:date="2022-01-04T11:06:00Z"/>
                <w:rFonts w:ascii="Times New Roman" w:hAnsi="Times New Roman" w:cs="Times New Roman"/>
                <w:sz w:val="20"/>
              </w:rPr>
              <w:pPrChange w:id="34189" w:author="pete jones" w:date="2022-01-06T15:26:00Z">
                <w:pPr>
                  <w:jc w:val="left"/>
                </w:pPr>
              </w:pPrChange>
            </w:pPr>
          </w:p>
        </w:tc>
        <w:tc>
          <w:tcPr>
            <w:tcW w:w="960" w:type="dxa"/>
            <w:shd w:val="clear" w:color="auto" w:fill="auto"/>
            <w:noWrap/>
            <w:vAlign w:val="bottom"/>
            <w:hideMark/>
            <w:tcPrChange w:id="34190" w:author="pete jones" w:date="2022-03-09T08:16:00Z">
              <w:tcPr>
                <w:tcW w:w="960" w:type="dxa"/>
                <w:tcBorders>
                  <w:top w:val="nil"/>
                  <w:left w:val="nil"/>
                  <w:bottom w:val="nil"/>
                  <w:right w:val="nil"/>
                </w:tcBorders>
                <w:shd w:val="clear" w:color="auto" w:fill="auto"/>
                <w:noWrap/>
                <w:vAlign w:val="bottom"/>
                <w:hideMark/>
              </w:tcPr>
            </w:tcPrChange>
          </w:tcPr>
          <w:p w14:paraId="78033838" w14:textId="77777777" w:rsidR="00EF6EE1" w:rsidRPr="00FF6A71" w:rsidRDefault="00EF6EE1">
            <w:pPr>
              <w:spacing w:before="0" w:after="0" w:line="240" w:lineRule="auto"/>
              <w:jc w:val="center"/>
              <w:rPr>
                <w:ins w:id="34191" w:author="pete jones" w:date="2022-01-04T11:06:00Z"/>
                <w:rFonts w:ascii="Times New Roman" w:hAnsi="Times New Roman" w:cs="Times New Roman"/>
                <w:sz w:val="20"/>
              </w:rPr>
              <w:pPrChange w:id="34192" w:author="pete jones" w:date="2022-01-06T15:26:00Z">
                <w:pPr>
                  <w:jc w:val="left"/>
                </w:pPr>
              </w:pPrChange>
            </w:pPr>
          </w:p>
        </w:tc>
        <w:tc>
          <w:tcPr>
            <w:tcW w:w="960" w:type="dxa"/>
            <w:shd w:val="clear" w:color="auto" w:fill="auto"/>
            <w:noWrap/>
            <w:vAlign w:val="bottom"/>
            <w:hideMark/>
            <w:tcPrChange w:id="34193" w:author="pete jones" w:date="2022-03-09T08:16:00Z">
              <w:tcPr>
                <w:tcW w:w="960" w:type="dxa"/>
                <w:tcBorders>
                  <w:top w:val="nil"/>
                  <w:left w:val="nil"/>
                  <w:bottom w:val="nil"/>
                  <w:right w:val="nil"/>
                </w:tcBorders>
                <w:shd w:val="clear" w:color="auto" w:fill="auto"/>
                <w:noWrap/>
                <w:vAlign w:val="bottom"/>
                <w:hideMark/>
              </w:tcPr>
            </w:tcPrChange>
          </w:tcPr>
          <w:p w14:paraId="2E90C40A" w14:textId="77777777" w:rsidR="00EF6EE1" w:rsidRPr="00FF6A71" w:rsidRDefault="00EF6EE1">
            <w:pPr>
              <w:spacing w:before="0" w:after="0" w:line="240" w:lineRule="auto"/>
              <w:jc w:val="center"/>
              <w:rPr>
                <w:ins w:id="34194" w:author="pete jones" w:date="2022-01-04T11:06:00Z"/>
                <w:rFonts w:ascii="Times New Roman" w:hAnsi="Times New Roman" w:cs="Times New Roman"/>
                <w:sz w:val="20"/>
              </w:rPr>
              <w:pPrChange w:id="34195" w:author="pete jones" w:date="2022-01-06T15:26:00Z">
                <w:pPr>
                  <w:jc w:val="left"/>
                </w:pPr>
              </w:pPrChange>
            </w:pPr>
          </w:p>
        </w:tc>
        <w:tc>
          <w:tcPr>
            <w:tcW w:w="960" w:type="dxa"/>
            <w:shd w:val="clear" w:color="auto" w:fill="auto"/>
            <w:noWrap/>
            <w:vAlign w:val="bottom"/>
            <w:hideMark/>
            <w:tcPrChange w:id="34196" w:author="pete jones" w:date="2022-03-09T08:16:00Z">
              <w:tcPr>
                <w:tcW w:w="960" w:type="dxa"/>
                <w:tcBorders>
                  <w:top w:val="nil"/>
                  <w:left w:val="nil"/>
                  <w:bottom w:val="nil"/>
                  <w:right w:val="nil"/>
                </w:tcBorders>
                <w:shd w:val="clear" w:color="auto" w:fill="auto"/>
                <w:noWrap/>
                <w:vAlign w:val="bottom"/>
                <w:hideMark/>
              </w:tcPr>
            </w:tcPrChange>
          </w:tcPr>
          <w:p w14:paraId="02BD8BAD" w14:textId="77777777" w:rsidR="00EF6EE1" w:rsidRPr="00FF6A71" w:rsidRDefault="00EF6EE1">
            <w:pPr>
              <w:spacing w:before="0" w:after="0" w:line="240" w:lineRule="auto"/>
              <w:jc w:val="center"/>
              <w:rPr>
                <w:ins w:id="34197" w:author="pete jones" w:date="2022-01-04T11:06:00Z"/>
                <w:rFonts w:ascii="Times New Roman" w:hAnsi="Times New Roman" w:cs="Times New Roman"/>
                <w:sz w:val="20"/>
              </w:rPr>
              <w:pPrChange w:id="34198" w:author="pete jones" w:date="2022-01-06T15:26:00Z">
                <w:pPr>
                  <w:jc w:val="left"/>
                </w:pPr>
              </w:pPrChange>
            </w:pPr>
          </w:p>
        </w:tc>
      </w:tr>
      <w:tr w:rsidR="00EF6EE1" w:rsidRPr="00FF6A71" w14:paraId="6769A26A" w14:textId="77777777" w:rsidTr="00F078C6">
        <w:trPr>
          <w:trHeight w:val="300"/>
          <w:jc w:val="center"/>
          <w:ins w:id="34199" w:author="pete jones" w:date="2022-01-04T11:06:00Z"/>
          <w:trPrChange w:id="34200" w:author="pete jones" w:date="2022-03-09T08:16:00Z">
            <w:trPr>
              <w:trHeight w:val="300"/>
              <w:jc w:val="center"/>
            </w:trPr>
          </w:trPrChange>
        </w:trPr>
        <w:tc>
          <w:tcPr>
            <w:tcW w:w="1000" w:type="dxa"/>
            <w:shd w:val="clear" w:color="auto" w:fill="auto"/>
            <w:noWrap/>
            <w:vAlign w:val="center"/>
            <w:hideMark/>
            <w:tcPrChange w:id="34201"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1C80882" w14:textId="77777777" w:rsidR="00EF6EE1" w:rsidRPr="00FF6A71" w:rsidRDefault="00EF6EE1">
            <w:pPr>
              <w:spacing w:before="0" w:after="0" w:line="240" w:lineRule="auto"/>
              <w:rPr>
                <w:ins w:id="34202" w:author="pete jones" w:date="2022-01-04T11:06:00Z"/>
                <w:rFonts w:ascii="Calibri" w:hAnsi="Calibri" w:cs="Calibri"/>
                <w:color w:val="000000"/>
                <w:sz w:val="22"/>
                <w:szCs w:val="22"/>
              </w:rPr>
              <w:pPrChange w:id="34203" w:author="pete jones" w:date="2022-01-04T11:12:00Z">
                <w:pPr/>
              </w:pPrChange>
            </w:pPr>
            <w:ins w:id="34204" w:author="pete jones" w:date="2022-01-04T11:06:00Z">
              <w:r w:rsidRPr="00FF6A71">
                <w:rPr>
                  <w:rFonts w:ascii="Calibri" w:hAnsi="Calibri" w:cs="Calibri"/>
                  <w:color w:val="000000"/>
                  <w:sz w:val="22"/>
                  <w:szCs w:val="22"/>
                </w:rPr>
                <w:t>20</w:t>
              </w:r>
            </w:ins>
          </w:p>
        </w:tc>
        <w:tc>
          <w:tcPr>
            <w:tcW w:w="967" w:type="dxa"/>
            <w:shd w:val="clear" w:color="auto" w:fill="auto"/>
            <w:noWrap/>
            <w:vAlign w:val="center"/>
            <w:hideMark/>
            <w:tcPrChange w:id="34205"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71FB1919" w14:textId="77777777" w:rsidR="00EF6EE1" w:rsidRPr="00FF6A71" w:rsidRDefault="00EF6EE1">
            <w:pPr>
              <w:spacing w:before="0" w:after="0" w:line="240" w:lineRule="auto"/>
              <w:jc w:val="center"/>
              <w:rPr>
                <w:ins w:id="34206" w:author="pete jones" w:date="2022-01-04T11:06:00Z"/>
                <w:rFonts w:ascii="Calibri" w:hAnsi="Calibri" w:cs="Calibri"/>
                <w:color w:val="000000"/>
                <w:sz w:val="22"/>
                <w:szCs w:val="22"/>
              </w:rPr>
              <w:pPrChange w:id="34207" w:author="pete jones" w:date="2022-01-06T15:26:00Z">
                <w:pPr/>
              </w:pPrChange>
            </w:pPr>
            <w:ins w:id="34208" w:author="pete jones" w:date="2022-01-04T11:06:00Z">
              <w:r w:rsidRPr="00FF6A71">
                <w:rPr>
                  <w:rFonts w:ascii="Calibri" w:hAnsi="Calibri" w:cs="Calibri"/>
                  <w:color w:val="000000"/>
                  <w:sz w:val="22"/>
                  <w:szCs w:val="22"/>
                </w:rPr>
                <w:t>2</w:t>
              </w:r>
            </w:ins>
          </w:p>
        </w:tc>
        <w:tc>
          <w:tcPr>
            <w:tcW w:w="960" w:type="dxa"/>
            <w:shd w:val="clear" w:color="auto" w:fill="auto"/>
            <w:noWrap/>
            <w:vAlign w:val="bottom"/>
            <w:hideMark/>
            <w:tcPrChange w:id="34209" w:author="pete jones" w:date="2022-03-09T08:16:00Z">
              <w:tcPr>
                <w:tcW w:w="960" w:type="dxa"/>
                <w:tcBorders>
                  <w:top w:val="nil"/>
                  <w:left w:val="nil"/>
                  <w:bottom w:val="nil"/>
                  <w:right w:val="nil"/>
                </w:tcBorders>
                <w:shd w:val="clear" w:color="auto" w:fill="auto"/>
                <w:noWrap/>
                <w:vAlign w:val="bottom"/>
                <w:hideMark/>
              </w:tcPr>
            </w:tcPrChange>
          </w:tcPr>
          <w:p w14:paraId="48FEC4ED" w14:textId="77777777" w:rsidR="00EF6EE1" w:rsidRPr="00FF6A71" w:rsidRDefault="00EF6EE1">
            <w:pPr>
              <w:spacing w:before="0" w:after="0" w:line="240" w:lineRule="auto"/>
              <w:jc w:val="center"/>
              <w:rPr>
                <w:ins w:id="34210" w:author="pete jones" w:date="2022-01-04T11:06:00Z"/>
                <w:rFonts w:ascii="Calibri" w:hAnsi="Calibri" w:cs="Calibri"/>
                <w:color w:val="000000"/>
                <w:sz w:val="22"/>
                <w:szCs w:val="22"/>
              </w:rPr>
              <w:pPrChange w:id="34211" w:author="pete jones" w:date="2022-01-06T15:26:00Z">
                <w:pPr/>
              </w:pPrChange>
            </w:pPr>
          </w:p>
        </w:tc>
        <w:tc>
          <w:tcPr>
            <w:tcW w:w="960" w:type="dxa"/>
            <w:shd w:val="clear" w:color="auto" w:fill="auto"/>
            <w:noWrap/>
            <w:vAlign w:val="bottom"/>
            <w:hideMark/>
            <w:tcPrChange w:id="34212" w:author="pete jones" w:date="2022-03-09T08:16:00Z">
              <w:tcPr>
                <w:tcW w:w="960" w:type="dxa"/>
                <w:tcBorders>
                  <w:top w:val="nil"/>
                  <w:left w:val="nil"/>
                  <w:bottom w:val="nil"/>
                  <w:right w:val="nil"/>
                </w:tcBorders>
                <w:shd w:val="clear" w:color="auto" w:fill="auto"/>
                <w:noWrap/>
                <w:vAlign w:val="bottom"/>
                <w:hideMark/>
              </w:tcPr>
            </w:tcPrChange>
          </w:tcPr>
          <w:p w14:paraId="70D597C7" w14:textId="77777777" w:rsidR="00EF6EE1" w:rsidRPr="00FF6A71" w:rsidRDefault="00EF6EE1">
            <w:pPr>
              <w:spacing w:before="0" w:after="0" w:line="240" w:lineRule="auto"/>
              <w:jc w:val="center"/>
              <w:rPr>
                <w:ins w:id="34213" w:author="pete jones" w:date="2022-01-04T11:06:00Z"/>
                <w:rFonts w:ascii="Times New Roman" w:hAnsi="Times New Roman" w:cs="Times New Roman"/>
                <w:sz w:val="20"/>
              </w:rPr>
              <w:pPrChange w:id="34214" w:author="pete jones" w:date="2022-01-06T15:26:00Z">
                <w:pPr>
                  <w:jc w:val="left"/>
                </w:pPr>
              </w:pPrChange>
            </w:pPr>
          </w:p>
        </w:tc>
        <w:tc>
          <w:tcPr>
            <w:tcW w:w="960" w:type="dxa"/>
            <w:shd w:val="clear" w:color="auto" w:fill="auto"/>
            <w:noWrap/>
            <w:vAlign w:val="bottom"/>
            <w:hideMark/>
            <w:tcPrChange w:id="34215" w:author="pete jones" w:date="2022-03-09T08:16:00Z">
              <w:tcPr>
                <w:tcW w:w="960" w:type="dxa"/>
                <w:tcBorders>
                  <w:top w:val="nil"/>
                  <w:left w:val="nil"/>
                  <w:bottom w:val="nil"/>
                  <w:right w:val="nil"/>
                </w:tcBorders>
                <w:shd w:val="clear" w:color="auto" w:fill="auto"/>
                <w:noWrap/>
                <w:vAlign w:val="bottom"/>
                <w:hideMark/>
              </w:tcPr>
            </w:tcPrChange>
          </w:tcPr>
          <w:p w14:paraId="4D2CABC5" w14:textId="77777777" w:rsidR="00EF6EE1" w:rsidRPr="00FF6A71" w:rsidRDefault="00EF6EE1">
            <w:pPr>
              <w:spacing w:before="0" w:after="0" w:line="240" w:lineRule="auto"/>
              <w:jc w:val="center"/>
              <w:rPr>
                <w:ins w:id="34216" w:author="pete jones" w:date="2022-01-04T11:06:00Z"/>
                <w:rFonts w:ascii="Times New Roman" w:hAnsi="Times New Roman" w:cs="Times New Roman"/>
                <w:sz w:val="20"/>
              </w:rPr>
              <w:pPrChange w:id="34217" w:author="pete jones" w:date="2022-01-06T15:26:00Z">
                <w:pPr>
                  <w:jc w:val="left"/>
                </w:pPr>
              </w:pPrChange>
            </w:pPr>
          </w:p>
        </w:tc>
        <w:tc>
          <w:tcPr>
            <w:tcW w:w="960" w:type="dxa"/>
            <w:shd w:val="clear" w:color="auto" w:fill="auto"/>
            <w:noWrap/>
            <w:vAlign w:val="bottom"/>
            <w:hideMark/>
            <w:tcPrChange w:id="34218" w:author="pete jones" w:date="2022-03-09T08:16:00Z">
              <w:tcPr>
                <w:tcW w:w="960" w:type="dxa"/>
                <w:tcBorders>
                  <w:top w:val="nil"/>
                  <w:left w:val="nil"/>
                  <w:bottom w:val="nil"/>
                  <w:right w:val="nil"/>
                </w:tcBorders>
                <w:shd w:val="clear" w:color="auto" w:fill="auto"/>
                <w:noWrap/>
                <w:vAlign w:val="bottom"/>
                <w:hideMark/>
              </w:tcPr>
            </w:tcPrChange>
          </w:tcPr>
          <w:p w14:paraId="45C695C8" w14:textId="77777777" w:rsidR="00EF6EE1" w:rsidRPr="00FF6A71" w:rsidRDefault="00EF6EE1">
            <w:pPr>
              <w:spacing w:before="0" w:after="0" w:line="240" w:lineRule="auto"/>
              <w:jc w:val="center"/>
              <w:rPr>
                <w:ins w:id="34219" w:author="pete jones" w:date="2022-01-04T11:06:00Z"/>
                <w:rFonts w:ascii="Times New Roman" w:hAnsi="Times New Roman" w:cs="Times New Roman"/>
                <w:sz w:val="20"/>
              </w:rPr>
              <w:pPrChange w:id="34220" w:author="pete jones" w:date="2022-01-06T15:26:00Z">
                <w:pPr>
                  <w:jc w:val="left"/>
                </w:pPr>
              </w:pPrChange>
            </w:pPr>
          </w:p>
        </w:tc>
        <w:tc>
          <w:tcPr>
            <w:tcW w:w="960" w:type="dxa"/>
            <w:shd w:val="clear" w:color="auto" w:fill="auto"/>
            <w:noWrap/>
            <w:vAlign w:val="bottom"/>
            <w:hideMark/>
            <w:tcPrChange w:id="34221" w:author="pete jones" w:date="2022-03-09T08:16:00Z">
              <w:tcPr>
                <w:tcW w:w="960" w:type="dxa"/>
                <w:tcBorders>
                  <w:top w:val="nil"/>
                  <w:left w:val="nil"/>
                  <w:bottom w:val="nil"/>
                  <w:right w:val="nil"/>
                </w:tcBorders>
                <w:shd w:val="clear" w:color="auto" w:fill="auto"/>
                <w:noWrap/>
                <w:vAlign w:val="bottom"/>
                <w:hideMark/>
              </w:tcPr>
            </w:tcPrChange>
          </w:tcPr>
          <w:p w14:paraId="6E6D051A" w14:textId="77777777" w:rsidR="00EF6EE1" w:rsidRPr="00FF6A71" w:rsidRDefault="00EF6EE1">
            <w:pPr>
              <w:spacing w:before="0" w:after="0" w:line="240" w:lineRule="auto"/>
              <w:jc w:val="center"/>
              <w:rPr>
                <w:ins w:id="34222" w:author="pete jones" w:date="2022-01-04T11:06:00Z"/>
                <w:rFonts w:ascii="Times New Roman" w:hAnsi="Times New Roman" w:cs="Times New Roman"/>
                <w:sz w:val="20"/>
              </w:rPr>
              <w:pPrChange w:id="34223" w:author="pete jones" w:date="2022-01-06T15:26:00Z">
                <w:pPr>
                  <w:jc w:val="left"/>
                </w:pPr>
              </w:pPrChange>
            </w:pPr>
          </w:p>
        </w:tc>
      </w:tr>
      <w:tr w:rsidR="00EF6EE1" w:rsidRPr="00FF6A71" w14:paraId="5C6E0255" w14:textId="77777777" w:rsidTr="00F078C6">
        <w:trPr>
          <w:trHeight w:val="300"/>
          <w:jc w:val="center"/>
          <w:ins w:id="34224" w:author="pete jones" w:date="2022-01-04T11:06:00Z"/>
          <w:trPrChange w:id="34225" w:author="pete jones" w:date="2022-03-09T08:16:00Z">
            <w:trPr>
              <w:trHeight w:val="300"/>
              <w:jc w:val="center"/>
            </w:trPr>
          </w:trPrChange>
        </w:trPr>
        <w:tc>
          <w:tcPr>
            <w:tcW w:w="1000" w:type="dxa"/>
            <w:shd w:val="clear" w:color="auto" w:fill="auto"/>
            <w:noWrap/>
            <w:vAlign w:val="center"/>
            <w:hideMark/>
            <w:tcPrChange w:id="34226"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A88B2F8" w14:textId="77777777" w:rsidR="00EF6EE1" w:rsidRPr="00FF6A71" w:rsidRDefault="00EF6EE1">
            <w:pPr>
              <w:spacing w:before="0" w:after="0" w:line="240" w:lineRule="auto"/>
              <w:rPr>
                <w:ins w:id="34227" w:author="pete jones" w:date="2022-01-04T11:06:00Z"/>
                <w:rFonts w:ascii="Calibri" w:hAnsi="Calibri" w:cs="Calibri"/>
                <w:color w:val="000000"/>
                <w:sz w:val="22"/>
                <w:szCs w:val="22"/>
              </w:rPr>
              <w:pPrChange w:id="34228" w:author="pete jones" w:date="2022-01-04T11:12:00Z">
                <w:pPr/>
              </w:pPrChange>
            </w:pPr>
            <w:ins w:id="34229" w:author="pete jones" w:date="2022-01-04T11:06:00Z">
              <w:r w:rsidRPr="00FF6A71">
                <w:rPr>
                  <w:rFonts w:ascii="Calibri" w:hAnsi="Calibri" w:cs="Calibri"/>
                  <w:color w:val="000000"/>
                  <w:sz w:val="22"/>
                  <w:szCs w:val="22"/>
                </w:rPr>
                <w:t>30</w:t>
              </w:r>
            </w:ins>
          </w:p>
        </w:tc>
        <w:tc>
          <w:tcPr>
            <w:tcW w:w="967" w:type="dxa"/>
            <w:shd w:val="clear" w:color="auto" w:fill="auto"/>
            <w:noWrap/>
            <w:vAlign w:val="center"/>
            <w:hideMark/>
            <w:tcPrChange w:id="34230"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4946B49A" w14:textId="77777777" w:rsidR="00EF6EE1" w:rsidRPr="00FF6A71" w:rsidRDefault="00EF6EE1">
            <w:pPr>
              <w:spacing w:before="0" w:after="0" w:line="240" w:lineRule="auto"/>
              <w:jc w:val="center"/>
              <w:rPr>
                <w:ins w:id="34231" w:author="pete jones" w:date="2022-01-04T11:06:00Z"/>
                <w:rFonts w:ascii="Calibri" w:hAnsi="Calibri" w:cs="Calibri"/>
                <w:color w:val="000000"/>
                <w:sz w:val="22"/>
                <w:szCs w:val="22"/>
              </w:rPr>
              <w:pPrChange w:id="34232" w:author="pete jones" w:date="2022-01-06T15:26:00Z">
                <w:pPr/>
              </w:pPrChange>
            </w:pPr>
            <w:ins w:id="34233" w:author="pete jones" w:date="2022-01-04T11:06:00Z">
              <w:r w:rsidRPr="00FF6A71">
                <w:rPr>
                  <w:rFonts w:ascii="Calibri" w:hAnsi="Calibri" w:cs="Calibri"/>
                  <w:color w:val="000000"/>
                  <w:sz w:val="22"/>
                  <w:szCs w:val="22"/>
                </w:rPr>
                <w:t>0</w:t>
              </w:r>
            </w:ins>
          </w:p>
        </w:tc>
        <w:tc>
          <w:tcPr>
            <w:tcW w:w="960" w:type="dxa"/>
            <w:shd w:val="clear" w:color="auto" w:fill="auto"/>
            <w:noWrap/>
            <w:vAlign w:val="bottom"/>
            <w:hideMark/>
            <w:tcPrChange w:id="34234" w:author="pete jones" w:date="2022-03-09T08:16:00Z">
              <w:tcPr>
                <w:tcW w:w="960" w:type="dxa"/>
                <w:tcBorders>
                  <w:top w:val="nil"/>
                  <w:left w:val="nil"/>
                  <w:bottom w:val="nil"/>
                  <w:right w:val="nil"/>
                </w:tcBorders>
                <w:shd w:val="clear" w:color="auto" w:fill="auto"/>
                <w:noWrap/>
                <w:vAlign w:val="bottom"/>
                <w:hideMark/>
              </w:tcPr>
            </w:tcPrChange>
          </w:tcPr>
          <w:p w14:paraId="388B4FFD" w14:textId="77777777" w:rsidR="00EF6EE1" w:rsidRPr="00FF6A71" w:rsidRDefault="00EF6EE1">
            <w:pPr>
              <w:spacing w:before="0" w:after="0" w:line="240" w:lineRule="auto"/>
              <w:jc w:val="center"/>
              <w:rPr>
                <w:ins w:id="34235" w:author="pete jones" w:date="2022-01-04T11:06:00Z"/>
                <w:rFonts w:ascii="Calibri" w:hAnsi="Calibri" w:cs="Calibri"/>
                <w:color w:val="000000"/>
                <w:sz w:val="22"/>
                <w:szCs w:val="22"/>
              </w:rPr>
              <w:pPrChange w:id="34236" w:author="pete jones" w:date="2022-01-06T15:26:00Z">
                <w:pPr/>
              </w:pPrChange>
            </w:pPr>
          </w:p>
        </w:tc>
        <w:tc>
          <w:tcPr>
            <w:tcW w:w="960" w:type="dxa"/>
            <w:shd w:val="clear" w:color="auto" w:fill="auto"/>
            <w:noWrap/>
            <w:vAlign w:val="bottom"/>
            <w:hideMark/>
            <w:tcPrChange w:id="34237" w:author="pete jones" w:date="2022-03-09T08:16:00Z">
              <w:tcPr>
                <w:tcW w:w="960" w:type="dxa"/>
                <w:tcBorders>
                  <w:top w:val="nil"/>
                  <w:left w:val="nil"/>
                  <w:bottom w:val="nil"/>
                  <w:right w:val="nil"/>
                </w:tcBorders>
                <w:shd w:val="clear" w:color="auto" w:fill="auto"/>
                <w:noWrap/>
                <w:vAlign w:val="bottom"/>
                <w:hideMark/>
              </w:tcPr>
            </w:tcPrChange>
          </w:tcPr>
          <w:p w14:paraId="538860CB" w14:textId="77777777" w:rsidR="00EF6EE1" w:rsidRPr="00FF6A71" w:rsidRDefault="00EF6EE1">
            <w:pPr>
              <w:spacing w:before="0" w:after="0" w:line="240" w:lineRule="auto"/>
              <w:jc w:val="center"/>
              <w:rPr>
                <w:ins w:id="34238" w:author="pete jones" w:date="2022-01-04T11:06:00Z"/>
                <w:rFonts w:ascii="Times New Roman" w:hAnsi="Times New Roman" w:cs="Times New Roman"/>
                <w:sz w:val="20"/>
              </w:rPr>
              <w:pPrChange w:id="34239" w:author="pete jones" w:date="2022-01-06T15:26:00Z">
                <w:pPr>
                  <w:jc w:val="left"/>
                </w:pPr>
              </w:pPrChange>
            </w:pPr>
          </w:p>
        </w:tc>
        <w:tc>
          <w:tcPr>
            <w:tcW w:w="960" w:type="dxa"/>
            <w:shd w:val="clear" w:color="auto" w:fill="auto"/>
            <w:noWrap/>
            <w:vAlign w:val="bottom"/>
            <w:hideMark/>
            <w:tcPrChange w:id="34240" w:author="pete jones" w:date="2022-03-09T08:16:00Z">
              <w:tcPr>
                <w:tcW w:w="960" w:type="dxa"/>
                <w:tcBorders>
                  <w:top w:val="nil"/>
                  <w:left w:val="nil"/>
                  <w:bottom w:val="nil"/>
                  <w:right w:val="nil"/>
                </w:tcBorders>
                <w:shd w:val="clear" w:color="auto" w:fill="auto"/>
                <w:noWrap/>
                <w:vAlign w:val="bottom"/>
                <w:hideMark/>
              </w:tcPr>
            </w:tcPrChange>
          </w:tcPr>
          <w:p w14:paraId="31F63B51" w14:textId="77777777" w:rsidR="00EF6EE1" w:rsidRPr="00FF6A71" w:rsidRDefault="00EF6EE1">
            <w:pPr>
              <w:spacing w:before="0" w:after="0" w:line="240" w:lineRule="auto"/>
              <w:jc w:val="center"/>
              <w:rPr>
                <w:ins w:id="34241" w:author="pete jones" w:date="2022-01-04T11:06:00Z"/>
                <w:rFonts w:ascii="Times New Roman" w:hAnsi="Times New Roman" w:cs="Times New Roman"/>
                <w:sz w:val="20"/>
              </w:rPr>
              <w:pPrChange w:id="34242" w:author="pete jones" w:date="2022-01-06T15:26:00Z">
                <w:pPr>
                  <w:jc w:val="left"/>
                </w:pPr>
              </w:pPrChange>
            </w:pPr>
          </w:p>
        </w:tc>
        <w:tc>
          <w:tcPr>
            <w:tcW w:w="960" w:type="dxa"/>
            <w:shd w:val="clear" w:color="auto" w:fill="auto"/>
            <w:noWrap/>
            <w:vAlign w:val="bottom"/>
            <w:hideMark/>
            <w:tcPrChange w:id="34243" w:author="pete jones" w:date="2022-03-09T08:16:00Z">
              <w:tcPr>
                <w:tcW w:w="960" w:type="dxa"/>
                <w:tcBorders>
                  <w:top w:val="nil"/>
                  <w:left w:val="nil"/>
                  <w:bottom w:val="nil"/>
                  <w:right w:val="nil"/>
                </w:tcBorders>
                <w:shd w:val="clear" w:color="auto" w:fill="auto"/>
                <w:noWrap/>
                <w:vAlign w:val="bottom"/>
                <w:hideMark/>
              </w:tcPr>
            </w:tcPrChange>
          </w:tcPr>
          <w:p w14:paraId="4E4E57A9" w14:textId="77777777" w:rsidR="00EF6EE1" w:rsidRPr="00FF6A71" w:rsidRDefault="00EF6EE1">
            <w:pPr>
              <w:spacing w:before="0" w:after="0" w:line="240" w:lineRule="auto"/>
              <w:jc w:val="center"/>
              <w:rPr>
                <w:ins w:id="34244" w:author="pete jones" w:date="2022-01-04T11:06:00Z"/>
                <w:rFonts w:ascii="Times New Roman" w:hAnsi="Times New Roman" w:cs="Times New Roman"/>
                <w:sz w:val="20"/>
              </w:rPr>
              <w:pPrChange w:id="34245" w:author="pete jones" w:date="2022-01-06T15:26:00Z">
                <w:pPr>
                  <w:jc w:val="left"/>
                </w:pPr>
              </w:pPrChange>
            </w:pPr>
          </w:p>
        </w:tc>
        <w:tc>
          <w:tcPr>
            <w:tcW w:w="960" w:type="dxa"/>
            <w:shd w:val="clear" w:color="auto" w:fill="auto"/>
            <w:noWrap/>
            <w:vAlign w:val="bottom"/>
            <w:hideMark/>
            <w:tcPrChange w:id="34246" w:author="pete jones" w:date="2022-03-09T08:16:00Z">
              <w:tcPr>
                <w:tcW w:w="960" w:type="dxa"/>
                <w:tcBorders>
                  <w:top w:val="nil"/>
                  <w:left w:val="nil"/>
                  <w:bottom w:val="nil"/>
                  <w:right w:val="nil"/>
                </w:tcBorders>
                <w:shd w:val="clear" w:color="auto" w:fill="auto"/>
                <w:noWrap/>
                <w:vAlign w:val="bottom"/>
                <w:hideMark/>
              </w:tcPr>
            </w:tcPrChange>
          </w:tcPr>
          <w:p w14:paraId="2E85C1F1" w14:textId="77777777" w:rsidR="00EF6EE1" w:rsidRPr="00FF6A71" w:rsidRDefault="00EF6EE1">
            <w:pPr>
              <w:spacing w:before="0" w:after="0" w:line="240" w:lineRule="auto"/>
              <w:jc w:val="center"/>
              <w:rPr>
                <w:ins w:id="34247" w:author="pete jones" w:date="2022-01-04T11:06:00Z"/>
                <w:rFonts w:ascii="Times New Roman" w:hAnsi="Times New Roman" w:cs="Times New Roman"/>
                <w:sz w:val="20"/>
              </w:rPr>
              <w:pPrChange w:id="34248" w:author="pete jones" w:date="2022-01-06T15:26:00Z">
                <w:pPr>
                  <w:jc w:val="left"/>
                </w:pPr>
              </w:pPrChange>
            </w:pPr>
          </w:p>
        </w:tc>
      </w:tr>
      <w:tr w:rsidR="00EF6EE1" w:rsidRPr="00FF6A71" w14:paraId="33C9A20A" w14:textId="77777777" w:rsidTr="00F078C6">
        <w:trPr>
          <w:trHeight w:val="300"/>
          <w:jc w:val="center"/>
          <w:ins w:id="34249" w:author="pete jones" w:date="2022-01-04T11:06:00Z"/>
          <w:trPrChange w:id="34250" w:author="pete jones" w:date="2022-03-09T08:16:00Z">
            <w:trPr>
              <w:trHeight w:val="300"/>
              <w:jc w:val="center"/>
            </w:trPr>
          </w:trPrChange>
        </w:trPr>
        <w:tc>
          <w:tcPr>
            <w:tcW w:w="1000" w:type="dxa"/>
            <w:shd w:val="clear" w:color="auto" w:fill="auto"/>
            <w:noWrap/>
            <w:vAlign w:val="center"/>
            <w:hideMark/>
            <w:tcPrChange w:id="34251"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35C512C" w14:textId="77777777" w:rsidR="00EF6EE1" w:rsidRPr="00FF6A71" w:rsidRDefault="00EF6EE1">
            <w:pPr>
              <w:spacing w:before="0" w:after="0" w:line="240" w:lineRule="auto"/>
              <w:rPr>
                <w:ins w:id="34252" w:author="pete jones" w:date="2022-01-04T11:06:00Z"/>
                <w:rFonts w:ascii="Calibri" w:hAnsi="Calibri" w:cs="Calibri"/>
                <w:color w:val="000000"/>
                <w:sz w:val="22"/>
                <w:szCs w:val="22"/>
              </w:rPr>
              <w:pPrChange w:id="34253" w:author="pete jones" w:date="2022-01-04T11:12:00Z">
                <w:pPr/>
              </w:pPrChange>
            </w:pPr>
            <w:ins w:id="34254" w:author="pete jones" w:date="2022-01-04T11:06:00Z">
              <w:r w:rsidRPr="00FF6A71">
                <w:rPr>
                  <w:rFonts w:ascii="Calibri" w:hAnsi="Calibri" w:cs="Calibri"/>
                  <w:color w:val="000000"/>
                  <w:sz w:val="22"/>
                  <w:szCs w:val="22"/>
                </w:rPr>
                <w:t>40</w:t>
              </w:r>
            </w:ins>
          </w:p>
        </w:tc>
        <w:tc>
          <w:tcPr>
            <w:tcW w:w="967" w:type="dxa"/>
            <w:shd w:val="clear" w:color="auto" w:fill="auto"/>
            <w:noWrap/>
            <w:vAlign w:val="center"/>
            <w:hideMark/>
            <w:tcPrChange w:id="34255"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07A2B3BE" w14:textId="77777777" w:rsidR="00EF6EE1" w:rsidRPr="00FF6A71" w:rsidRDefault="00EF6EE1">
            <w:pPr>
              <w:spacing w:before="0" w:after="0" w:line="240" w:lineRule="auto"/>
              <w:jc w:val="center"/>
              <w:rPr>
                <w:ins w:id="34256" w:author="pete jones" w:date="2022-01-04T11:06:00Z"/>
                <w:rFonts w:ascii="Calibri" w:hAnsi="Calibri" w:cs="Calibri"/>
                <w:color w:val="000000"/>
                <w:sz w:val="22"/>
                <w:szCs w:val="22"/>
              </w:rPr>
              <w:pPrChange w:id="34257" w:author="pete jones" w:date="2022-01-06T15:26:00Z">
                <w:pPr/>
              </w:pPrChange>
            </w:pPr>
            <w:ins w:id="34258" w:author="pete jones" w:date="2022-01-04T11:06:00Z">
              <w:r w:rsidRPr="00FF6A71">
                <w:rPr>
                  <w:rFonts w:ascii="Calibri" w:hAnsi="Calibri" w:cs="Calibri"/>
                  <w:color w:val="000000"/>
                  <w:sz w:val="22"/>
                  <w:szCs w:val="22"/>
                </w:rPr>
                <w:t>13</w:t>
              </w:r>
            </w:ins>
          </w:p>
        </w:tc>
        <w:tc>
          <w:tcPr>
            <w:tcW w:w="960" w:type="dxa"/>
            <w:shd w:val="clear" w:color="auto" w:fill="auto"/>
            <w:noWrap/>
            <w:vAlign w:val="bottom"/>
            <w:hideMark/>
            <w:tcPrChange w:id="34259" w:author="pete jones" w:date="2022-03-09T08:16:00Z">
              <w:tcPr>
                <w:tcW w:w="960" w:type="dxa"/>
                <w:tcBorders>
                  <w:top w:val="nil"/>
                  <w:left w:val="nil"/>
                  <w:bottom w:val="nil"/>
                  <w:right w:val="nil"/>
                </w:tcBorders>
                <w:shd w:val="clear" w:color="auto" w:fill="auto"/>
                <w:noWrap/>
                <w:vAlign w:val="bottom"/>
                <w:hideMark/>
              </w:tcPr>
            </w:tcPrChange>
          </w:tcPr>
          <w:p w14:paraId="07D640B1" w14:textId="77777777" w:rsidR="00EF6EE1" w:rsidRPr="00FF6A71" w:rsidRDefault="00EF6EE1">
            <w:pPr>
              <w:spacing w:before="0" w:after="0" w:line="240" w:lineRule="auto"/>
              <w:jc w:val="center"/>
              <w:rPr>
                <w:ins w:id="34260" w:author="pete jones" w:date="2022-01-04T11:06:00Z"/>
                <w:rFonts w:ascii="Calibri" w:hAnsi="Calibri" w:cs="Calibri"/>
                <w:color w:val="000000"/>
                <w:sz w:val="22"/>
                <w:szCs w:val="22"/>
              </w:rPr>
              <w:pPrChange w:id="34261" w:author="pete jones" w:date="2022-01-06T15:26:00Z">
                <w:pPr/>
              </w:pPrChange>
            </w:pPr>
          </w:p>
        </w:tc>
        <w:tc>
          <w:tcPr>
            <w:tcW w:w="960" w:type="dxa"/>
            <w:shd w:val="clear" w:color="auto" w:fill="auto"/>
            <w:noWrap/>
            <w:vAlign w:val="bottom"/>
            <w:hideMark/>
            <w:tcPrChange w:id="34262" w:author="pete jones" w:date="2022-03-09T08:16:00Z">
              <w:tcPr>
                <w:tcW w:w="960" w:type="dxa"/>
                <w:tcBorders>
                  <w:top w:val="nil"/>
                  <w:left w:val="nil"/>
                  <w:bottom w:val="nil"/>
                  <w:right w:val="nil"/>
                </w:tcBorders>
                <w:shd w:val="clear" w:color="auto" w:fill="auto"/>
                <w:noWrap/>
                <w:vAlign w:val="bottom"/>
                <w:hideMark/>
              </w:tcPr>
            </w:tcPrChange>
          </w:tcPr>
          <w:p w14:paraId="417C7069" w14:textId="77777777" w:rsidR="00EF6EE1" w:rsidRPr="00FF6A71" w:rsidRDefault="00EF6EE1">
            <w:pPr>
              <w:spacing w:before="0" w:after="0" w:line="240" w:lineRule="auto"/>
              <w:jc w:val="center"/>
              <w:rPr>
                <w:ins w:id="34263" w:author="pete jones" w:date="2022-01-04T11:06:00Z"/>
                <w:rFonts w:ascii="Times New Roman" w:hAnsi="Times New Roman" w:cs="Times New Roman"/>
                <w:sz w:val="20"/>
              </w:rPr>
              <w:pPrChange w:id="34264" w:author="pete jones" w:date="2022-01-06T15:26:00Z">
                <w:pPr>
                  <w:jc w:val="left"/>
                </w:pPr>
              </w:pPrChange>
            </w:pPr>
          </w:p>
        </w:tc>
        <w:tc>
          <w:tcPr>
            <w:tcW w:w="960" w:type="dxa"/>
            <w:shd w:val="clear" w:color="auto" w:fill="auto"/>
            <w:noWrap/>
            <w:vAlign w:val="bottom"/>
            <w:hideMark/>
            <w:tcPrChange w:id="34265" w:author="pete jones" w:date="2022-03-09T08:16:00Z">
              <w:tcPr>
                <w:tcW w:w="960" w:type="dxa"/>
                <w:tcBorders>
                  <w:top w:val="nil"/>
                  <w:left w:val="nil"/>
                  <w:bottom w:val="nil"/>
                  <w:right w:val="nil"/>
                </w:tcBorders>
                <w:shd w:val="clear" w:color="auto" w:fill="auto"/>
                <w:noWrap/>
                <w:vAlign w:val="bottom"/>
                <w:hideMark/>
              </w:tcPr>
            </w:tcPrChange>
          </w:tcPr>
          <w:p w14:paraId="5DF14921" w14:textId="3D66BCCA" w:rsidR="00EF6EE1" w:rsidRPr="00FF6A71" w:rsidRDefault="00F078C6">
            <w:pPr>
              <w:spacing w:before="0" w:after="0" w:line="240" w:lineRule="auto"/>
              <w:jc w:val="center"/>
              <w:rPr>
                <w:ins w:id="34266" w:author="pete jones" w:date="2022-01-04T11:06:00Z"/>
                <w:rFonts w:ascii="Times New Roman" w:hAnsi="Times New Roman" w:cs="Times New Roman"/>
                <w:sz w:val="20"/>
              </w:rPr>
              <w:pPrChange w:id="34267" w:author="pete jones" w:date="2022-01-06T15:26:00Z">
                <w:pPr>
                  <w:jc w:val="left"/>
                </w:pPr>
              </w:pPrChange>
            </w:pPr>
            <w:ins w:id="34268" w:author="pete jones" w:date="2022-01-04T11:06:00Z">
              <w:r w:rsidRPr="00C15005">
                <w:rPr>
                  <w:noProof/>
                </w:rPr>
                <w:drawing>
                  <wp:anchor distT="0" distB="0" distL="114300" distR="114300" simplePos="0" relativeHeight="251757568" behindDoc="0" locked="0" layoutInCell="1" allowOverlap="1" wp14:anchorId="0B5C8187" wp14:editId="050FFC3F">
                    <wp:simplePos x="0" y="0"/>
                    <wp:positionH relativeFrom="column">
                      <wp:posOffset>-1237615</wp:posOffset>
                    </wp:positionH>
                    <wp:positionV relativeFrom="paragraph">
                      <wp:posOffset>-567055</wp:posOffset>
                    </wp:positionV>
                    <wp:extent cx="2958465" cy="1771650"/>
                    <wp:effectExtent l="0" t="0" r="0" b="0"/>
                    <wp:wrapNone/>
                    <wp:docPr id="345253017" name="Picture 34525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958465" cy="1771650"/>
                            </a:xfrm>
                            <a:prstGeom prst="rect">
                              <a:avLst/>
                            </a:prstGeom>
                            <a:noFill/>
                          </pic:spPr>
                        </pic:pic>
                      </a:graphicData>
                    </a:graphic>
                    <wp14:sizeRelH relativeFrom="margin">
                      <wp14:pctWidth>0</wp14:pctWidth>
                    </wp14:sizeRelH>
                    <wp14:sizeRelV relativeFrom="margin">
                      <wp14:pctHeight>0</wp14:pctHeight>
                    </wp14:sizeRelV>
                  </wp:anchor>
                </w:drawing>
              </w:r>
            </w:ins>
          </w:p>
        </w:tc>
        <w:tc>
          <w:tcPr>
            <w:tcW w:w="960" w:type="dxa"/>
            <w:shd w:val="clear" w:color="auto" w:fill="auto"/>
            <w:noWrap/>
            <w:vAlign w:val="bottom"/>
            <w:hideMark/>
            <w:tcPrChange w:id="34269" w:author="pete jones" w:date="2022-03-09T08:16:00Z">
              <w:tcPr>
                <w:tcW w:w="960" w:type="dxa"/>
                <w:tcBorders>
                  <w:top w:val="nil"/>
                  <w:left w:val="nil"/>
                  <w:bottom w:val="nil"/>
                  <w:right w:val="nil"/>
                </w:tcBorders>
                <w:shd w:val="clear" w:color="auto" w:fill="auto"/>
                <w:noWrap/>
                <w:vAlign w:val="bottom"/>
                <w:hideMark/>
              </w:tcPr>
            </w:tcPrChange>
          </w:tcPr>
          <w:p w14:paraId="0C8F60CA" w14:textId="77777777" w:rsidR="00EF6EE1" w:rsidRPr="00FF6A71" w:rsidRDefault="00EF6EE1">
            <w:pPr>
              <w:spacing w:before="0" w:after="0" w:line="240" w:lineRule="auto"/>
              <w:jc w:val="center"/>
              <w:rPr>
                <w:ins w:id="34270" w:author="pete jones" w:date="2022-01-04T11:06:00Z"/>
                <w:rFonts w:ascii="Times New Roman" w:hAnsi="Times New Roman" w:cs="Times New Roman"/>
                <w:sz w:val="20"/>
              </w:rPr>
              <w:pPrChange w:id="34271" w:author="pete jones" w:date="2022-01-06T15:26:00Z">
                <w:pPr>
                  <w:jc w:val="left"/>
                </w:pPr>
              </w:pPrChange>
            </w:pPr>
          </w:p>
        </w:tc>
        <w:tc>
          <w:tcPr>
            <w:tcW w:w="960" w:type="dxa"/>
            <w:shd w:val="clear" w:color="auto" w:fill="auto"/>
            <w:noWrap/>
            <w:vAlign w:val="bottom"/>
            <w:hideMark/>
            <w:tcPrChange w:id="34272" w:author="pete jones" w:date="2022-03-09T08:16:00Z">
              <w:tcPr>
                <w:tcW w:w="960" w:type="dxa"/>
                <w:tcBorders>
                  <w:top w:val="nil"/>
                  <w:left w:val="nil"/>
                  <w:bottom w:val="nil"/>
                  <w:right w:val="nil"/>
                </w:tcBorders>
                <w:shd w:val="clear" w:color="auto" w:fill="auto"/>
                <w:noWrap/>
                <w:vAlign w:val="bottom"/>
                <w:hideMark/>
              </w:tcPr>
            </w:tcPrChange>
          </w:tcPr>
          <w:p w14:paraId="7380EB23" w14:textId="77777777" w:rsidR="00EF6EE1" w:rsidRPr="00FF6A71" w:rsidRDefault="00EF6EE1">
            <w:pPr>
              <w:spacing w:before="0" w:after="0" w:line="240" w:lineRule="auto"/>
              <w:jc w:val="center"/>
              <w:rPr>
                <w:ins w:id="34273" w:author="pete jones" w:date="2022-01-04T11:06:00Z"/>
                <w:rFonts w:ascii="Times New Roman" w:hAnsi="Times New Roman" w:cs="Times New Roman"/>
                <w:sz w:val="20"/>
              </w:rPr>
              <w:pPrChange w:id="34274" w:author="pete jones" w:date="2022-01-06T15:26:00Z">
                <w:pPr>
                  <w:jc w:val="left"/>
                </w:pPr>
              </w:pPrChange>
            </w:pPr>
          </w:p>
        </w:tc>
      </w:tr>
      <w:tr w:rsidR="00EF6EE1" w:rsidRPr="00FF6A71" w14:paraId="5180CD2F" w14:textId="77777777" w:rsidTr="00F078C6">
        <w:trPr>
          <w:trHeight w:val="300"/>
          <w:jc w:val="center"/>
          <w:ins w:id="34275" w:author="pete jones" w:date="2022-01-04T11:06:00Z"/>
          <w:trPrChange w:id="34276" w:author="pete jones" w:date="2022-03-09T08:16:00Z">
            <w:trPr>
              <w:trHeight w:val="300"/>
              <w:jc w:val="center"/>
            </w:trPr>
          </w:trPrChange>
        </w:trPr>
        <w:tc>
          <w:tcPr>
            <w:tcW w:w="1000" w:type="dxa"/>
            <w:shd w:val="clear" w:color="auto" w:fill="auto"/>
            <w:noWrap/>
            <w:vAlign w:val="center"/>
            <w:hideMark/>
            <w:tcPrChange w:id="34277"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95A2B14" w14:textId="77777777" w:rsidR="00EF6EE1" w:rsidRPr="00FF6A71" w:rsidRDefault="00EF6EE1">
            <w:pPr>
              <w:spacing w:before="0" w:after="0" w:line="240" w:lineRule="auto"/>
              <w:rPr>
                <w:ins w:id="34278" w:author="pete jones" w:date="2022-01-04T11:06:00Z"/>
                <w:rFonts w:ascii="Calibri" w:hAnsi="Calibri" w:cs="Calibri"/>
                <w:color w:val="000000"/>
                <w:sz w:val="22"/>
                <w:szCs w:val="22"/>
              </w:rPr>
              <w:pPrChange w:id="34279" w:author="pete jones" w:date="2022-01-04T11:12:00Z">
                <w:pPr/>
              </w:pPrChange>
            </w:pPr>
            <w:ins w:id="34280" w:author="pete jones" w:date="2022-01-04T11:06:00Z">
              <w:r w:rsidRPr="00FF6A71">
                <w:rPr>
                  <w:rFonts w:ascii="Calibri" w:hAnsi="Calibri" w:cs="Calibri"/>
                  <w:color w:val="000000"/>
                  <w:sz w:val="22"/>
                  <w:szCs w:val="22"/>
                </w:rPr>
                <w:t>50</w:t>
              </w:r>
            </w:ins>
          </w:p>
        </w:tc>
        <w:tc>
          <w:tcPr>
            <w:tcW w:w="967" w:type="dxa"/>
            <w:shd w:val="clear" w:color="auto" w:fill="auto"/>
            <w:noWrap/>
            <w:vAlign w:val="center"/>
            <w:hideMark/>
            <w:tcPrChange w:id="34281"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7333891C" w14:textId="77777777" w:rsidR="00EF6EE1" w:rsidRPr="00FF6A71" w:rsidRDefault="00EF6EE1">
            <w:pPr>
              <w:spacing w:before="0" w:after="0" w:line="240" w:lineRule="auto"/>
              <w:jc w:val="center"/>
              <w:rPr>
                <w:ins w:id="34282" w:author="pete jones" w:date="2022-01-04T11:06:00Z"/>
                <w:rFonts w:ascii="Calibri" w:hAnsi="Calibri" w:cs="Calibri"/>
                <w:color w:val="000000"/>
                <w:sz w:val="22"/>
                <w:szCs w:val="22"/>
              </w:rPr>
              <w:pPrChange w:id="34283" w:author="pete jones" w:date="2022-01-06T15:26:00Z">
                <w:pPr/>
              </w:pPrChange>
            </w:pPr>
            <w:ins w:id="34284" w:author="pete jones" w:date="2022-01-04T11:06:00Z">
              <w:r w:rsidRPr="00FF6A71">
                <w:rPr>
                  <w:rFonts w:ascii="Calibri" w:hAnsi="Calibri" w:cs="Calibri"/>
                  <w:color w:val="000000"/>
                  <w:sz w:val="22"/>
                  <w:szCs w:val="22"/>
                </w:rPr>
                <w:t>12</w:t>
              </w:r>
            </w:ins>
          </w:p>
        </w:tc>
        <w:tc>
          <w:tcPr>
            <w:tcW w:w="960" w:type="dxa"/>
            <w:shd w:val="clear" w:color="auto" w:fill="auto"/>
            <w:noWrap/>
            <w:vAlign w:val="bottom"/>
            <w:hideMark/>
            <w:tcPrChange w:id="34285" w:author="pete jones" w:date="2022-03-09T08:16:00Z">
              <w:tcPr>
                <w:tcW w:w="960" w:type="dxa"/>
                <w:tcBorders>
                  <w:top w:val="nil"/>
                  <w:left w:val="nil"/>
                  <w:bottom w:val="nil"/>
                  <w:right w:val="nil"/>
                </w:tcBorders>
                <w:shd w:val="clear" w:color="auto" w:fill="auto"/>
                <w:noWrap/>
                <w:vAlign w:val="bottom"/>
                <w:hideMark/>
              </w:tcPr>
            </w:tcPrChange>
          </w:tcPr>
          <w:p w14:paraId="1B1FF820" w14:textId="77777777" w:rsidR="00EF6EE1" w:rsidRPr="00FF6A71" w:rsidRDefault="00EF6EE1">
            <w:pPr>
              <w:spacing w:before="0" w:after="0" w:line="240" w:lineRule="auto"/>
              <w:jc w:val="center"/>
              <w:rPr>
                <w:ins w:id="34286" w:author="pete jones" w:date="2022-01-04T11:06:00Z"/>
                <w:rFonts w:ascii="Calibri" w:hAnsi="Calibri" w:cs="Calibri"/>
                <w:color w:val="000000"/>
                <w:sz w:val="22"/>
                <w:szCs w:val="22"/>
              </w:rPr>
              <w:pPrChange w:id="34287" w:author="pete jones" w:date="2022-01-06T15:26:00Z">
                <w:pPr/>
              </w:pPrChange>
            </w:pPr>
          </w:p>
        </w:tc>
        <w:tc>
          <w:tcPr>
            <w:tcW w:w="960" w:type="dxa"/>
            <w:shd w:val="clear" w:color="auto" w:fill="auto"/>
            <w:noWrap/>
            <w:vAlign w:val="bottom"/>
            <w:hideMark/>
            <w:tcPrChange w:id="34288" w:author="pete jones" w:date="2022-03-09T08:16:00Z">
              <w:tcPr>
                <w:tcW w:w="960" w:type="dxa"/>
                <w:tcBorders>
                  <w:top w:val="nil"/>
                  <w:left w:val="nil"/>
                  <w:bottom w:val="nil"/>
                  <w:right w:val="nil"/>
                </w:tcBorders>
                <w:shd w:val="clear" w:color="auto" w:fill="auto"/>
                <w:noWrap/>
                <w:vAlign w:val="bottom"/>
                <w:hideMark/>
              </w:tcPr>
            </w:tcPrChange>
          </w:tcPr>
          <w:p w14:paraId="347EAE54" w14:textId="77777777" w:rsidR="00EF6EE1" w:rsidRPr="00FF6A71" w:rsidRDefault="00EF6EE1">
            <w:pPr>
              <w:spacing w:before="0" w:after="0" w:line="240" w:lineRule="auto"/>
              <w:jc w:val="center"/>
              <w:rPr>
                <w:ins w:id="34289" w:author="pete jones" w:date="2022-01-04T11:06:00Z"/>
                <w:rFonts w:ascii="Times New Roman" w:hAnsi="Times New Roman" w:cs="Times New Roman"/>
                <w:sz w:val="20"/>
              </w:rPr>
              <w:pPrChange w:id="34290" w:author="pete jones" w:date="2022-01-06T15:26:00Z">
                <w:pPr>
                  <w:jc w:val="left"/>
                </w:pPr>
              </w:pPrChange>
            </w:pPr>
          </w:p>
        </w:tc>
        <w:tc>
          <w:tcPr>
            <w:tcW w:w="960" w:type="dxa"/>
            <w:shd w:val="clear" w:color="auto" w:fill="auto"/>
            <w:noWrap/>
            <w:vAlign w:val="bottom"/>
            <w:hideMark/>
            <w:tcPrChange w:id="34291" w:author="pete jones" w:date="2022-03-09T08:16:00Z">
              <w:tcPr>
                <w:tcW w:w="960" w:type="dxa"/>
                <w:tcBorders>
                  <w:top w:val="nil"/>
                  <w:left w:val="nil"/>
                  <w:bottom w:val="nil"/>
                  <w:right w:val="nil"/>
                </w:tcBorders>
                <w:shd w:val="clear" w:color="auto" w:fill="auto"/>
                <w:noWrap/>
                <w:vAlign w:val="bottom"/>
                <w:hideMark/>
              </w:tcPr>
            </w:tcPrChange>
          </w:tcPr>
          <w:p w14:paraId="7AF2AA06" w14:textId="782E58E3" w:rsidR="00EF6EE1" w:rsidRPr="00FF6A71" w:rsidRDefault="00EF6EE1">
            <w:pPr>
              <w:spacing w:before="0" w:after="0" w:line="240" w:lineRule="auto"/>
              <w:jc w:val="center"/>
              <w:rPr>
                <w:ins w:id="34292" w:author="pete jones" w:date="2022-01-04T11:06:00Z"/>
                <w:rFonts w:ascii="Times New Roman" w:hAnsi="Times New Roman" w:cs="Times New Roman"/>
                <w:sz w:val="20"/>
              </w:rPr>
              <w:pPrChange w:id="34293" w:author="pete jones" w:date="2022-01-06T15:26:00Z">
                <w:pPr>
                  <w:jc w:val="left"/>
                </w:pPr>
              </w:pPrChange>
            </w:pPr>
          </w:p>
        </w:tc>
        <w:tc>
          <w:tcPr>
            <w:tcW w:w="960" w:type="dxa"/>
            <w:shd w:val="clear" w:color="auto" w:fill="auto"/>
            <w:noWrap/>
            <w:vAlign w:val="bottom"/>
            <w:hideMark/>
            <w:tcPrChange w:id="34294" w:author="pete jones" w:date="2022-03-09T08:16:00Z">
              <w:tcPr>
                <w:tcW w:w="960" w:type="dxa"/>
                <w:tcBorders>
                  <w:top w:val="nil"/>
                  <w:left w:val="nil"/>
                  <w:bottom w:val="nil"/>
                  <w:right w:val="nil"/>
                </w:tcBorders>
                <w:shd w:val="clear" w:color="auto" w:fill="auto"/>
                <w:noWrap/>
                <w:vAlign w:val="bottom"/>
                <w:hideMark/>
              </w:tcPr>
            </w:tcPrChange>
          </w:tcPr>
          <w:p w14:paraId="4A719C65" w14:textId="77777777" w:rsidR="00EF6EE1" w:rsidRPr="00FF6A71" w:rsidRDefault="00EF6EE1">
            <w:pPr>
              <w:spacing w:before="0" w:after="0" w:line="240" w:lineRule="auto"/>
              <w:jc w:val="center"/>
              <w:rPr>
                <w:ins w:id="34295" w:author="pete jones" w:date="2022-01-04T11:06:00Z"/>
                <w:rFonts w:ascii="Times New Roman" w:hAnsi="Times New Roman" w:cs="Times New Roman"/>
                <w:sz w:val="20"/>
              </w:rPr>
              <w:pPrChange w:id="34296" w:author="pete jones" w:date="2022-01-06T15:26:00Z">
                <w:pPr>
                  <w:jc w:val="left"/>
                </w:pPr>
              </w:pPrChange>
            </w:pPr>
          </w:p>
        </w:tc>
        <w:tc>
          <w:tcPr>
            <w:tcW w:w="960" w:type="dxa"/>
            <w:shd w:val="clear" w:color="auto" w:fill="auto"/>
            <w:noWrap/>
            <w:vAlign w:val="bottom"/>
            <w:hideMark/>
            <w:tcPrChange w:id="34297" w:author="pete jones" w:date="2022-03-09T08:16:00Z">
              <w:tcPr>
                <w:tcW w:w="960" w:type="dxa"/>
                <w:tcBorders>
                  <w:top w:val="nil"/>
                  <w:left w:val="nil"/>
                  <w:bottom w:val="nil"/>
                  <w:right w:val="nil"/>
                </w:tcBorders>
                <w:shd w:val="clear" w:color="auto" w:fill="auto"/>
                <w:noWrap/>
                <w:vAlign w:val="bottom"/>
                <w:hideMark/>
              </w:tcPr>
            </w:tcPrChange>
          </w:tcPr>
          <w:p w14:paraId="03899E0B" w14:textId="77777777" w:rsidR="00EF6EE1" w:rsidRPr="00FF6A71" w:rsidRDefault="00EF6EE1">
            <w:pPr>
              <w:spacing w:before="0" w:after="0" w:line="240" w:lineRule="auto"/>
              <w:jc w:val="center"/>
              <w:rPr>
                <w:ins w:id="34298" w:author="pete jones" w:date="2022-01-04T11:06:00Z"/>
                <w:rFonts w:ascii="Times New Roman" w:hAnsi="Times New Roman" w:cs="Times New Roman"/>
                <w:sz w:val="20"/>
              </w:rPr>
              <w:pPrChange w:id="34299" w:author="pete jones" w:date="2022-01-06T15:26:00Z">
                <w:pPr>
                  <w:jc w:val="left"/>
                </w:pPr>
              </w:pPrChange>
            </w:pPr>
          </w:p>
        </w:tc>
      </w:tr>
      <w:tr w:rsidR="00EF6EE1" w:rsidRPr="00FF6A71" w14:paraId="7AAE43C3" w14:textId="77777777" w:rsidTr="00F078C6">
        <w:trPr>
          <w:trHeight w:val="300"/>
          <w:jc w:val="center"/>
          <w:ins w:id="34300" w:author="pete jones" w:date="2022-01-04T11:06:00Z"/>
          <w:trPrChange w:id="34301" w:author="pete jones" w:date="2022-03-09T08:16:00Z">
            <w:trPr>
              <w:trHeight w:val="300"/>
              <w:jc w:val="center"/>
            </w:trPr>
          </w:trPrChange>
        </w:trPr>
        <w:tc>
          <w:tcPr>
            <w:tcW w:w="1000" w:type="dxa"/>
            <w:shd w:val="clear" w:color="auto" w:fill="auto"/>
            <w:noWrap/>
            <w:vAlign w:val="center"/>
            <w:hideMark/>
            <w:tcPrChange w:id="34302"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54C5EF6" w14:textId="77777777" w:rsidR="00EF6EE1" w:rsidRPr="00FF6A71" w:rsidRDefault="00EF6EE1">
            <w:pPr>
              <w:spacing w:before="0" w:after="0" w:line="240" w:lineRule="auto"/>
              <w:rPr>
                <w:ins w:id="34303" w:author="pete jones" w:date="2022-01-04T11:06:00Z"/>
                <w:rFonts w:ascii="Calibri" w:hAnsi="Calibri" w:cs="Calibri"/>
                <w:color w:val="000000"/>
                <w:sz w:val="22"/>
                <w:szCs w:val="22"/>
              </w:rPr>
              <w:pPrChange w:id="34304" w:author="pete jones" w:date="2022-01-04T11:12:00Z">
                <w:pPr/>
              </w:pPrChange>
            </w:pPr>
            <w:ins w:id="34305" w:author="pete jones" w:date="2022-01-04T11:06:00Z">
              <w:r w:rsidRPr="00FF6A71">
                <w:rPr>
                  <w:rFonts w:ascii="Calibri" w:hAnsi="Calibri" w:cs="Calibri"/>
                  <w:color w:val="000000"/>
                  <w:sz w:val="22"/>
                  <w:szCs w:val="22"/>
                </w:rPr>
                <w:t>60</w:t>
              </w:r>
            </w:ins>
          </w:p>
        </w:tc>
        <w:tc>
          <w:tcPr>
            <w:tcW w:w="967" w:type="dxa"/>
            <w:shd w:val="clear" w:color="auto" w:fill="auto"/>
            <w:noWrap/>
            <w:vAlign w:val="center"/>
            <w:hideMark/>
            <w:tcPrChange w:id="34306"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6DE3E9DE" w14:textId="77777777" w:rsidR="00EF6EE1" w:rsidRPr="00FF6A71" w:rsidRDefault="00EF6EE1">
            <w:pPr>
              <w:spacing w:before="0" w:after="0" w:line="240" w:lineRule="auto"/>
              <w:jc w:val="center"/>
              <w:rPr>
                <w:ins w:id="34307" w:author="pete jones" w:date="2022-01-04T11:06:00Z"/>
                <w:rFonts w:ascii="Calibri" w:hAnsi="Calibri" w:cs="Calibri"/>
                <w:color w:val="000000"/>
                <w:sz w:val="22"/>
                <w:szCs w:val="22"/>
              </w:rPr>
              <w:pPrChange w:id="34308" w:author="pete jones" w:date="2022-01-06T15:26:00Z">
                <w:pPr/>
              </w:pPrChange>
            </w:pPr>
            <w:ins w:id="34309" w:author="pete jones" w:date="2022-01-04T11:06:00Z">
              <w:r w:rsidRPr="00FF6A71">
                <w:rPr>
                  <w:rFonts w:ascii="Calibri" w:hAnsi="Calibri" w:cs="Calibri"/>
                  <w:color w:val="000000"/>
                  <w:sz w:val="22"/>
                  <w:szCs w:val="22"/>
                </w:rPr>
                <w:t>9</w:t>
              </w:r>
            </w:ins>
          </w:p>
        </w:tc>
        <w:tc>
          <w:tcPr>
            <w:tcW w:w="960" w:type="dxa"/>
            <w:shd w:val="clear" w:color="auto" w:fill="auto"/>
            <w:noWrap/>
            <w:vAlign w:val="bottom"/>
            <w:hideMark/>
            <w:tcPrChange w:id="34310" w:author="pete jones" w:date="2022-03-09T08:16:00Z">
              <w:tcPr>
                <w:tcW w:w="960" w:type="dxa"/>
                <w:tcBorders>
                  <w:top w:val="nil"/>
                  <w:left w:val="nil"/>
                  <w:bottom w:val="nil"/>
                  <w:right w:val="nil"/>
                </w:tcBorders>
                <w:shd w:val="clear" w:color="auto" w:fill="auto"/>
                <w:noWrap/>
                <w:vAlign w:val="bottom"/>
                <w:hideMark/>
              </w:tcPr>
            </w:tcPrChange>
          </w:tcPr>
          <w:p w14:paraId="5B8FD611" w14:textId="77777777" w:rsidR="00EF6EE1" w:rsidRPr="00FF6A71" w:rsidRDefault="00EF6EE1">
            <w:pPr>
              <w:spacing w:before="0" w:after="0" w:line="240" w:lineRule="auto"/>
              <w:jc w:val="center"/>
              <w:rPr>
                <w:ins w:id="34311" w:author="pete jones" w:date="2022-01-04T11:06:00Z"/>
                <w:rFonts w:ascii="Calibri" w:hAnsi="Calibri" w:cs="Calibri"/>
                <w:color w:val="000000"/>
                <w:sz w:val="22"/>
                <w:szCs w:val="22"/>
              </w:rPr>
              <w:pPrChange w:id="34312" w:author="pete jones" w:date="2022-01-06T15:26:00Z">
                <w:pPr/>
              </w:pPrChange>
            </w:pPr>
          </w:p>
        </w:tc>
        <w:tc>
          <w:tcPr>
            <w:tcW w:w="960" w:type="dxa"/>
            <w:shd w:val="clear" w:color="auto" w:fill="auto"/>
            <w:noWrap/>
            <w:vAlign w:val="bottom"/>
            <w:hideMark/>
            <w:tcPrChange w:id="34313" w:author="pete jones" w:date="2022-03-09T08:16:00Z">
              <w:tcPr>
                <w:tcW w:w="960" w:type="dxa"/>
                <w:tcBorders>
                  <w:top w:val="nil"/>
                  <w:left w:val="nil"/>
                  <w:bottom w:val="nil"/>
                  <w:right w:val="nil"/>
                </w:tcBorders>
                <w:shd w:val="clear" w:color="auto" w:fill="auto"/>
                <w:noWrap/>
                <w:vAlign w:val="bottom"/>
                <w:hideMark/>
              </w:tcPr>
            </w:tcPrChange>
          </w:tcPr>
          <w:p w14:paraId="38144416" w14:textId="5DD8EB3E" w:rsidR="00EF6EE1" w:rsidRPr="00FF6A71" w:rsidRDefault="00EF6EE1">
            <w:pPr>
              <w:spacing w:before="0" w:after="0" w:line="240" w:lineRule="auto"/>
              <w:jc w:val="center"/>
              <w:rPr>
                <w:ins w:id="34314" w:author="pete jones" w:date="2022-01-04T11:06:00Z"/>
                <w:rFonts w:ascii="Times New Roman" w:hAnsi="Times New Roman" w:cs="Times New Roman"/>
                <w:sz w:val="20"/>
              </w:rPr>
              <w:pPrChange w:id="34315" w:author="pete jones" w:date="2022-01-06T15:26:00Z">
                <w:pPr>
                  <w:jc w:val="left"/>
                </w:pPr>
              </w:pPrChange>
            </w:pPr>
          </w:p>
        </w:tc>
        <w:tc>
          <w:tcPr>
            <w:tcW w:w="960" w:type="dxa"/>
            <w:shd w:val="clear" w:color="auto" w:fill="auto"/>
            <w:noWrap/>
            <w:vAlign w:val="bottom"/>
            <w:hideMark/>
            <w:tcPrChange w:id="34316" w:author="pete jones" w:date="2022-03-09T08:16:00Z">
              <w:tcPr>
                <w:tcW w:w="960" w:type="dxa"/>
                <w:tcBorders>
                  <w:top w:val="nil"/>
                  <w:left w:val="nil"/>
                  <w:bottom w:val="nil"/>
                  <w:right w:val="nil"/>
                </w:tcBorders>
                <w:shd w:val="clear" w:color="auto" w:fill="auto"/>
                <w:noWrap/>
                <w:vAlign w:val="bottom"/>
                <w:hideMark/>
              </w:tcPr>
            </w:tcPrChange>
          </w:tcPr>
          <w:p w14:paraId="7C84C7C5" w14:textId="77777777" w:rsidR="00EF6EE1" w:rsidRPr="00FF6A71" w:rsidRDefault="00EF6EE1">
            <w:pPr>
              <w:spacing w:before="0" w:after="0" w:line="240" w:lineRule="auto"/>
              <w:jc w:val="center"/>
              <w:rPr>
                <w:ins w:id="34317" w:author="pete jones" w:date="2022-01-04T11:06:00Z"/>
                <w:rFonts w:ascii="Times New Roman" w:hAnsi="Times New Roman" w:cs="Times New Roman"/>
                <w:sz w:val="20"/>
              </w:rPr>
              <w:pPrChange w:id="34318" w:author="pete jones" w:date="2022-01-06T15:26:00Z">
                <w:pPr>
                  <w:jc w:val="left"/>
                </w:pPr>
              </w:pPrChange>
            </w:pPr>
          </w:p>
        </w:tc>
        <w:tc>
          <w:tcPr>
            <w:tcW w:w="960" w:type="dxa"/>
            <w:shd w:val="clear" w:color="auto" w:fill="auto"/>
            <w:noWrap/>
            <w:vAlign w:val="bottom"/>
            <w:hideMark/>
            <w:tcPrChange w:id="34319" w:author="pete jones" w:date="2022-03-09T08:16:00Z">
              <w:tcPr>
                <w:tcW w:w="960" w:type="dxa"/>
                <w:tcBorders>
                  <w:top w:val="nil"/>
                  <w:left w:val="nil"/>
                  <w:bottom w:val="nil"/>
                  <w:right w:val="nil"/>
                </w:tcBorders>
                <w:shd w:val="clear" w:color="auto" w:fill="auto"/>
                <w:noWrap/>
                <w:vAlign w:val="bottom"/>
                <w:hideMark/>
              </w:tcPr>
            </w:tcPrChange>
          </w:tcPr>
          <w:p w14:paraId="0CF0D139" w14:textId="77777777" w:rsidR="00EF6EE1" w:rsidRPr="00FF6A71" w:rsidRDefault="00EF6EE1">
            <w:pPr>
              <w:spacing w:before="0" w:after="0" w:line="240" w:lineRule="auto"/>
              <w:jc w:val="center"/>
              <w:rPr>
                <w:ins w:id="34320" w:author="pete jones" w:date="2022-01-04T11:06:00Z"/>
                <w:rFonts w:ascii="Times New Roman" w:hAnsi="Times New Roman" w:cs="Times New Roman"/>
                <w:sz w:val="20"/>
              </w:rPr>
              <w:pPrChange w:id="34321" w:author="pete jones" w:date="2022-01-06T15:26:00Z">
                <w:pPr>
                  <w:jc w:val="left"/>
                </w:pPr>
              </w:pPrChange>
            </w:pPr>
          </w:p>
        </w:tc>
        <w:tc>
          <w:tcPr>
            <w:tcW w:w="960" w:type="dxa"/>
            <w:shd w:val="clear" w:color="auto" w:fill="auto"/>
            <w:noWrap/>
            <w:vAlign w:val="bottom"/>
            <w:hideMark/>
            <w:tcPrChange w:id="34322" w:author="pete jones" w:date="2022-03-09T08:16:00Z">
              <w:tcPr>
                <w:tcW w:w="960" w:type="dxa"/>
                <w:tcBorders>
                  <w:top w:val="nil"/>
                  <w:left w:val="nil"/>
                  <w:bottom w:val="nil"/>
                  <w:right w:val="nil"/>
                </w:tcBorders>
                <w:shd w:val="clear" w:color="auto" w:fill="auto"/>
                <w:noWrap/>
                <w:vAlign w:val="bottom"/>
                <w:hideMark/>
              </w:tcPr>
            </w:tcPrChange>
          </w:tcPr>
          <w:p w14:paraId="0D97268A" w14:textId="77777777" w:rsidR="00EF6EE1" w:rsidRPr="00FF6A71" w:rsidRDefault="00EF6EE1">
            <w:pPr>
              <w:spacing w:before="0" w:after="0" w:line="240" w:lineRule="auto"/>
              <w:jc w:val="center"/>
              <w:rPr>
                <w:ins w:id="34323" w:author="pete jones" w:date="2022-01-04T11:06:00Z"/>
                <w:rFonts w:ascii="Times New Roman" w:hAnsi="Times New Roman" w:cs="Times New Roman"/>
                <w:sz w:val="20"/>
              </w:rPr>
              <w:pPrChange w:id="34324" w:author="pete jones" w:date="2022-01-06T15:26:00Z">
                <w:pPr>
                  <w:jc w:val="left"/>
                </w:pPr>
              </w:pPrChange>
            </w:pPr>
          </w:p>
        </w:tc>
      </w:tr>
      <w:tr w:rsidR="00EF6EE1" w:rsidRPr="00FF6A71" w14:paraId="13B08D4F" w14:textId="77777777" w:rsidTr="00F078C6">
        <w:trPr>
          <w:trHeight w:val="300"/>
          <w:jc w:val="center"/>
          <w:ins w:id="34325" w:author="pete jones" w:date="2022-01-04T11:06:00Z"/>
          <w:trPrChange w:id="34326" w:author="pete jones" w:date="2022-03-09T08:16:00Z">
            <w:trPr>
              <w:trHeight w:val="300"/>
              <w:jc w:val="center"/>
            </w:trPr>
          </w:trPrChange>
        </w:trPr>
        <w:tc>
          <w:tcPr>
            <w:tcW w:w="1000" w:type="dxa"/>
            <w:shd w:val="clear" w:color="auto" w:fill="auto"/>
            <w:noWrap/>
            <w:vAlign w:val="center"/>
            <w:hideMark/>
            <w:tcPrChange w:id="34327"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A6A828F" w14:textId="77777777" w:rsidR="00EF6EE1" w:rsidRPr="00FF6A71" w:rsidRDefault="00EF6EE1">
            <w:pPr>
              <w:spacing w:before="0" w:after="0" w:line="240" w:lineRule="auto"/>
              <w:rPr>
                <w:ins w:id="34328" w:author="pete jones" w:date="2022-01-04T11:06:00Z"/>
                <w:rFonts w:ascii="Calibri" w:hAnsi="Calibri" w:cs="Calibri"/>
                <w:color w:val="000000"/>
                <w:sz w:val="22"/>
                <w:szCs w:val="22"/>
              </w:rPr>
              <w:pPrChange w:id="34329" w:author="pete jones" w:date="2022-01-04T11:12:00Z">
                <w:pPr/>
              </w:pPrChange>
            </w:pPr>
            <w:ins w:id="34330" w:author="pete jones" w:date="2022-01-04T11:06:00Z">
              <w:r w:rsidRPr="00FF6A71">
                <w:rPr>
                  <w:rFonts w:ascii="Calibri" w:hAnsi="Calibri" w:cs="Calibri"/>
                  <w:color w:val="000000"/>
                  <w:sz w:val="22"/>
                  <w:szCs w:val="22"/>
                </w:rPr>
                <w:t>70</w:t>
              </w:r>
            </w:ins>
          </w:p>
        </w:tc>
        <w:tc>
          <w:tcPr>
            <w:tcW w:w="967" w:type="dxa"/>
            <w:shd w:val="clear" w:color="auto" w:fill="auto"/>
            <w:noWrap/>
            <w:vAlign w:val="center"/>
            <w:hideMark/>
            <w:tcPrChange w:id="34331"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331F5F06" w14:textId="77777777" w:rsidR="00EF6EE1" w:rsidRPr="00FF6A71" w:rsidRDefault="00EF6EE1">
            <w:pPr>
              <w:spacing w:before="0" w:after="0" w:line="240" w:lineRule="auto"/>
              <w:jc w:val="center"/>
              <w:rPr>
                <w:ins w:id="34332" w:author="pete jones" w:date="2022-01-04T11:06:00Z"/>
                <w:rFonts w:ascii="Calibri" w:hAnsi="Calibri" w:cs="Calibri"/>
                <w:color w:val="000000"/>
                <w:sz w:val="22"/>
                <w:szCs w:val="22"/>
              </w:rPr>
              <w:pPrChange w:id="34333" w:author="pete jones" w:date="2022-01-06T15:26:00Z">
                <w:pPr/>
              </w:pPrChange>
            </w:pPr>
            <w:ins w:id="34334" w:author="pete jones" w:date="2022-01-04T11:06:00Z">
              <w:r w:rsidRPr="00FF6A71">
                <w:rPr>
                  <w:rFonts w:ascii="Calibri" w:hAnsi="Calibri" w:cs="Calibri"/>
                  <w:color w:val="000000"/>
                  <w:sz w:val="22"/>
                  <w:szCs w:val="22"/>
                </w:rPr>
                <w:t>5</w:t>
              </w:r>
            </w:ins>
          </w:p>
        </w:tc>
        <w:tc>
          <w:tcPr>
            <w:tcW w:w="960" w:type="dxa"/>
            <w:shd w:val="clear" w:color="auto" w:fill="auto"/>
            <w:noWrap/>
            <w:vAlign w:val="bottom"/>
            <w:hideMark/>
            <w:tcPrChange w:id="34335" w:author="pete jones" w:date="2022-03-09T08:16:00Z">
              <w:tcPr>
                <w:tcW w:w="960" w:type="dxa"/>
                <w:tcBorders>
                  <w:top w:val="nil"/>
                  <w:left w:val="nil"/>
                  <w:bottom w:val="nil"/>
                  <w:right w:val="nil"/>
                </w:tcBorders>
                <w:shd w:val="clear" w:color="auto" w:fill="auto"/>
                <w:noWrap/>
                <w:vAlign w:val="bottom"/>
                <w:hideMark/>
              </w:tcPr>
            </w:tcPrChange>
          </w:tcPr>
          <w:p w14:paraId="558D3010" w14:textId="77777777" w:rsidR="00EF6EE1" w:rsidRPr="00FF6A71" w:rsidRDefault="00EF6EE1">
            <w:pPr>
              <w:spacing w:before="0" w:after="0" w:line="240" w:lineRule="auto"/>
              <w:jc w:val="center"/>
              <w:rPr>
                <w:ins w:id="34336" w:author="pete jones" w:date="2022-01-04T11:06:00Z"/>
                <w:rFonts w:ascii="Calibri" w:hAnsi="Calibri" w:cs="Calibri"/>
                <w:color w:val="000000"/>
                <w:sz w:val="22"/>
                <w:szCs w:val="22"/>
              </w:rPr>
              <w:pPrChange w:id="34337" w:author="pete jones" w:date="2022-01-06T15:26:00Z">
                <w:pPr/>
              </w:pPrChange>
            </w:pPr>
          </w:p>
        </w:tc>
        <w:tc>
          <w:tcPr>
            <w:tcW w:w="960" w:type="dxa"/>
            <w:shd w:val="clear" w:color="auto" w:fill="auto"/>
            <w:noWrap/>
            <w:vAlign w:val="bottom"/>
            <w:hideMark/>
            <w:tcPrChange w:id="34338" w:author="pete jones" w:date="2022-03-09T08:16:00Z">
              <w:tcPr>
                <w:tcW w:w="960" w:type="dxa"/>
                <w:tcBorders>
                  <w:top w:val="nil"/>
                  <w:left w:val="nil"/>
                  <w:bottom w:val="nil"/>
                  <w:right w:val="nil"/>
                </w:tcBorders>
                <w:shd w:val="clear" w:color="auto" w:fill="auto"/>
                <w:noWrap/>
                <w:vAlign w:val="bottom"/>
                <w:hideMark/>
              </w:tcPr>
            </w:tcPrChange>
          </w:tcPr>
          <w:p w14:paraId="2479A936" w14:textId="72467661" w:rsidR="00EF6EE1" w:rsidRPr="00FF6A71" w:rsidRDefault="00EF6EE1">
            <w:pPr>
              <w:spacing w:before="0" w:after="0" w:line="240" w:lineRule="auto"/>
              <w:jc w:val="center"/>
              <w:rPr>
                <w:ins w:id="34339" w:author="pete jones" w:date="2022-01-04T11:06:00Z"/>
                <w:rFonts w:ascii="Times New Roman" w:hAnsi="Times New Roman" w:cs="Times New Roman"/>
                <w:sz w:val="20"/>
              </w:rPr>
              <w:pPrChange w:id="34340" w:author="pete jones" w:date="2022-01-06T15:26:00Z">
                <w:pPr>
                  <w:jc w:val="left"/>
                </w:pPr>
              </w:pPrChange>
            </w:pPr>
          </w:p>
        </w:tc>
        <w:tc>
          <w:tcPr>
            <w:tcW w:w="960" w:type="dxa"/>
            <w:shd w:val="clear" w:color="auto" w:fill="auto"/>
            <w:noWrap/>
            <w:vAlign w:val="bottom"/>
            <w:hideMark/>
            <w:tcPrChange w:id="34341" w:author="pete jones" w:date="2022-03-09T08:16:00Z">
              <w:tcPr>
                <w:tcW w:w="960" w:type="dxa"/>
                <w:tcBorders>
                  <w:top w:val="nil"/>
                  <w:left w:val="nil"/>
                  <w:bottom w:val="nil"/>
                  <w:right w:val="nil"/>
                </w:tcBorders>
                <w:shd w:val="clear" w:color="auto" w:fill="auto"/>
                <w:noWrap/>
                <w:vAlign w:val="bottom"/>
                <w:hideMark/>
              </w:tcPr>
            </w:tcPrChange>
          </w:tcPr>
          <w:p w14:paraId="6A5D3676" w14:textId="77777777" w:rsidR="00EF6EE1" w:rsidRPr="00FF6A71" w:rsidRDefault="00EF6EE1">
            <w:pPr>
              <w:spacing w:before="0" w:after="0" w:line="240" w:lineRule="auto"/>
              <w:jc w:val="center"/>
              <w:rPr>
                <w:ins w:id="34342" w:author="pete jones" w:date="2022-01-04T11:06:00Z"/>
                <w:rFonts w:ascii="Times New Roman" w:hAnsi="Times New Roman" w:cs="Times New Roman"/>
                <w:sz w:val="20"/>
              </w:rPr>
              <w:pPrChange w:id="34343" w:author="pete jones" w:date="2022-01-06T15:26:00Z">
                <w:pPr>
                  <w:jc w:val="left"/>
                </w:pPr>
              </w:pPrChange>
            </w:pPr>
          </w:p>
        </w:tc>
        <w:tc>
          <w:tcPr>
            <w:tcW w:w="960" w:type="dxa"/>
            <w:shd w:val="clear" w:color="auto" w:fill="auto"/>
            <w:noWrap/>
            <w:vAlign w:val="bottom"/>
            <w:hideMark/>
            <w:tcPrChange w:id="34344" w:author="pete jones" w:date="2022-03-09T08:16:00Z">
              <w:tcPr>
                <w:tcW w:w="960" w:type="dxa"/>
                <w:tcBorders>
                  <w:top w:val="nil"/>
                  <w:left w:val="nil"/>
                  <w:bottom w:val="nil"/>
                  <w:right w:val="nil"/>
                </w:tcBorders>
                <w:shd w:val="clear" w:color="auto" w:fill="auto"/>
                <w:noWrap/>
                <w:vAlign w:val="bottom"/>
                <w:hideMark/>
              </w:tcPr>
            </w:tcPrChange>
          </w:tcPr>
          <w:p w14:paraId="14FF2F67" w14:textId="77777777" w:rsidR="00EF6EE1" w:rsidRPr="00FF6A71" w:rsidRDefault="00EF6EE1">
            <w:pPr>
              <w:spacing w:before="0" w:after="0" w:line="240" w:lineRule="auto"/>
              <w:jc w:val="center"/>
              <w:rPr>
                <w:ins w:id="34345" w:author="pete jones" w:date="2022-01-04T11:06:00Z"/>
                <w:rFonts w:ascii="Times New Roman" w:hAnsi="Times New Roman" w:cs="Times New Roman"/>
                <w:sz w:val="20"/>
              </w:rPr>
              <w:pPrChange w:id="34346" w:author="pete jones" w:date="2022-01-06T15:26:00Z">
                <w:pPr>
                  <w:jc w:val="left"/>
                </w:pPr>
              </w:pPrChange>
            </w:pPr>
          </w:p>
        </w:tc>
        <w:tc>
          <w:tcPr>
            <w:tcW w:w="960" w:type="dxa"/>
            <w:shd w:val="clear" w:color="auto" w:fill="auto"/>
            <w:noWrap/>
            <w:vAlign w:val="bottom"/>
            <w:hideMark/>
            <w:tcPrChange w:id="34347" w:author="pete jones" w:date="2022-03-09T08:16:00Z">
              <w:tcPr>
                <w:tcW w:w="960" w:type="dxa"/>
                <w:tcBorders>
                  <w:top w:val="nil"/>
                  <w:left w:val="nil"/>
                  <w:bottom w:val="nil"/>
                  <w:right w:val="nil"/>
                </w:tcBorders>
                <w:shd w:val="clear" w:color="auto" w:fill="auto"/>
                <w:noWrap/>
                <w:vAlign w:val="bottom"/>
                <w:hideMark/>
              </w:tcPr>
            </w:tcPrChange>
          </w:tcPr>
          <w:p w14:paraId="1CCA306D" w14:textId="77777777" w:rsidR="00EF6EE1" w:rsidRPr="00FF6A71" w:rsidRDefault="00EF6EE1">
            <w:pPr>
              <w:spacing w:before="0" w:after="0" w:line="240" w:lineRule="auto"/>
              <w:jc w:val="center"/>
              <w:rPr>
                <w:ins w:id="34348" w:author="pete jones" w:date="2022-01-04T11:06:00Z"/>
                <w:rFonts w:ascii="Times New Roman" w:hAnsi="Times New Roman" w:cs="Times New Roman"/>
                <w:sz w:val="20"/>
              </w:rPr>
              <w:pPrChange w:id="34349" w:author="pete jones" w:date="2022-01-06T15:26:00Z">
                <w:pPr>
                  <w:jc w:val="left"/>
                </w:pPr>
              </w:pPrChange>
            </w:pPr>
          </w:p>
        </w:tc>
      </w:tr>
      <w:tr w:rsidR="00EF6EE1" w:rsidRPr="00FF6A71" w14:paraId="152A91B2" w14:textId="77777777" w:rsidTr="00F078C6">
        <w:trPr>
          <w:trHeight w:val="300"/>
          <w:jc w:val="center"/>
          <w:ins w:id="34350" w:author="pete jones" w:date="2022-01-04T11:06:00Z"/>
          <w:trPrChange w:id="34351" w:author="pete jones" w:date="2022-03-09T08:16:00Z">
            <w:trPr>
              <w:trHeight w:val="300"/>
              <w:jc w:val="center"/>
            </w:trPr>
          </w:trPrChange>
        </w:trPr>
        <w:tc>
          <w:tcPr>
            <w:tcW w:w="1000" w:type="dxa"/>
            <w:shd w:val="clear" w:color="auto" w:fill="auto"/>
            <w:noWrap/>
            <w:vAlign w:val="center"/>
            <w:hideMark/>
            <w:tcPrChange w:id="34352"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729BCA7" w14:textId="77777777" w:rsidR="00EF6EE1" w:rsidRPr="00FF6A71" w:rsidRDefault="00EF6EE1">
            <w:pPr>
              <w:spacing w:before="0" w:after="0" w:line="240" w:lineRule="auto"/>
              <w:rPr>
                <w:ins w:id="34353" w:author="pete jones" w:date="2022-01-04T11:06:00Z"/>
                <w:rFonts w:ascii="Calibri" w:hAnsi="Calibri" w:cs="Calibri"/>
                <w:color w:val="000000"/>
                <w:sz w:val="22"/>
                <w:szCs w:val="22"/>
              </w:rPr>
              <w:pPrChange w:id="34354" w:author="pete jones" w:date="2022-01-04T11:12:00Z">
                <w:pPr/>
              </w:pPrChange>
            </w:pPr>
            <w:ins w:id="34355" w:author="pete jones" w:date="2022-01-04T11:06:00Z">
              <w:r w:rsidRPr="00FF6A71">
                <w:rPr>
                  <w:rFonts w:ascii="Calibri" w:hAnsi="Calibri" w:cs="Calibri"/>
                  <w:color w:val="000000"/>
                  <w:sz w:val="22"/>
                  <w:szCs w:val="22"/>
                </w:rPr>
                <w:t>80</w:t>
              </w:r>
            </w:ins>
          </w:p>
        </w:tc>
        <w:tc>
          <w:tcPr>
            <w:tcW w:w="967" w:type="dxa"/>
            <w:shd w:val="clear" w:color="auto" w:fill="auto"/>
            <w:noWrap/>
            <w:vAlign w:val="center"/>
            <w:hideMark/>
            <w:tcPrChange w:id="34356"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17375246" w14:textId="77777777" w:rsidR="00EF6EE1" w:rsidRPr="00FF6A71" w:rsidRDefault="00EF6EE1">
            <w:pPr>
              <w:spacing w:before="0" w:after="0" w:line="240" w:lineRule="auto"/>
              <w:jc w:val="center"/>
              <w:rPr>
                <w:ins w:id="34357" w:author="pete jones" w:date="2022-01-04T11:06:00Z"/>
                <w:rFonts w:ascii="Calibri" w:hAnsi="Calibri" w:cs="Calibri"/>
                <w:color w:val="000000"/>
                <w:sz w:val="22"/>
                <w:szCs w:val="22"/>
              </w:rPr>
              <w:pPrChange w:id="34358" w:author="pete jones" w:date="2022-01-06T15:26:00Z">
                <w:pPr/>
              </w:pPrChange>
            </w:pPr>
            <w:ins w:id="34359" w:author="pete jones" w:date="2022-01-04T11:06:00Z">
              <w:r w:rsidRPr="00FF6A71">
                <w:rPr>
                  <w:rFonts w:ascii="Calibri" w:hAnsi="Calibri" w:cs="Calibri"/>
                  <w:color w:val="000000"/>
                  <w:sz w:val="22"/>
                  <w:szCs w:val="22"/>
                </w:rPr>
                <w:t>4</w:t>
              </w:r>
            </w:ins>
          </w:p>
        </w:tc>
        <w:tc>
          <w:tcPr>
            <w:tcW w:w="960" w:type="dxa"/>
            <w:shd w:val="clear" w:color="auto" w:fill="auto"/>
            <w:noWrap/>
            <w:vAlign w:val="bottom"/>
            <w:hideMark/>
            <w:tcPrChange w:id="34360" w:author="pete jones" w:date="2022-03-09T08:16:00Z">
              <w:tcPr>
                <w:tcW w:w="960" w:type="dxa"/>
                <w:tcBorders>
                  <w:top w:val="nil"/>
                  <w:left w:val="nil"/>
                  <w:bottom w:val="nil"/>
                  <w:right w:val="nil"/>
                </w:tcBorders>
                <w:shd w:val="clear" w:color="auto" w:fill="auto"/>
                <w:noWrap/>
                <w:vAlign w:val="bottom"/>
                <w:hideMark/>
              </w:tcPr>
            </w:tcPrChange>
          </w:tcPr>
          <w:p w14:paraId="405C07CB" w14:textId="77777777" w:rsidR="00EF6EE1" w:rsidRPr="00FF6A71" w:rsidRDefault="00EF6EE1">
            <w:pPr>
              <w:spacing w:before="0" w:after="0" w:line="240" w:lineRule="auto"/>
              <w:jc w:val="center"/>
              <w:rPr>
                <w:ins w:id="34361" w:author="pete jones" w:date="2022-01-04T11:06:00Z"/>
                <w:rFonts w:ascii="Calibri" w:hAnsi="Calibri" w:cs="Calibri"/>
                <w:color w:val="000000"/>
                <w:sz w:val="22"/>
                <w:szCs w:val="22"/>
              </w:rPr>
              <w:pPrChange w:id="34362" w:author="pete jones" w:date="2022-01-06T15:26:00Z">
                <w:pPr/>
              </w:pPrChange>
            </w:pPr>
          </w:p>
        </w:tc>
        <w:tc>
          <w:tcPr>
            <w:tcW w:w="960" w:type="dxa"/>
            <w:shd w:val="clear" w:color="auto" w:fill="auto"/>
            <w:noWrap/>
            <w:vAlign w:val="bottom"/>
            <w:hideMark/>
            <w:tcPrChange w:id="34363" w:author="pete jones" w:date="2022-03-09T08:16:00Z">
              <w:tcPr>
                <w:tcW w:w="960" w:type="dxa"/>
                <w:tcBorders>
                  <w:top w:val="nil"/>
                  <w:left w:val="nil"/>
                  <w:bottom w:val="nil"/>
                  <w:right w:val="nil"/>
                </w:tcBorders>
                <w:shd w:val="clear" w:color="auto" w:fill="auto"/>
                <w:noWrap/>
                <w:vAlign w:val="bottom"/>
                <w:hideMark/>
              </w:tcPr>
            </w:tcPrChange>
          </w:tcPr>
          <w:p w14:paraId="25A3D1B6" w14:textId="52D10C72" w:rsidR="00EF6EE1" w:rsidRPr="00FF6A71" w:rsidRDefault="00EF6EE1">
            <w:pPr>
              <w:spacing w:before="0" w:after="0" w:line="240" w:lineRule="auto"/>
              <w:jc w:val="center"/>
              <w:rPr>
                <w:ins w:id="34364" w:author="pete jones" w:date="2022-01-04T11:06:00Z"/>
                <w:rFonts w:ascii="Times New Roman" w:hAnsi="Times New Roman" w:cs="Times New Roman"/>
                <w:sz w:val="20"/>
              </w:rPr>
              <w:pPrChange w:id="34365" w:author="pete jones" w:date="2022-01-06T15:26:00Z">
                <w:pPr>
                  <w:jc w:val="left"/>
                </w:pPr>
              </w:pPrChange>
            </w:pPr>
          </w:p>
        </w:tc>
        <w:tc>
          <w:tcPr>
            <w:tcW w:w="960" w:type="dxa"/>
            <w:shd w:val="clear" w:color="auto" w:fill="auto"/>
            <w:noWrap/>
            <w:vAlign w:val="bottom"/>
            <w:hideMark/>
            <w:tcPrChange w:id="34366" w:author="pete jones" w:date="2022-03-09T08:16:00Z">
              <w:tcPr>
                <w:tcW w:w="960" w:type="dxa"/>
                <w:tcBorders>
                  <w:top w:val="nil"/>
                  <w:left w:val="nil"/>
                  <w:bottom w:val="nil"/>
                  <w:right w:val="nil"/>
                </w:tcBorders>
                <w:shd w:val="clear" w:color="auto" w:fill="auto"/>
                <w:noWrap/>
                <w:vAlign w:val="bottom"/>
                <w:hideMark/>
              </w:tcPr>
            </w:tcPrChange>
          </w:tcPr>
          <w:p w14:paraId="18B0FA3A" w14:textId="77777777" w:rsidR="00EF6EE1" w:rsidRPr="00FF6A71" w:rsidRDefault="00EF6EE1">
            <w:pPr>
              <w:spacing w:before="0" w:after="0" w:line="240" w:lineRule="auto"/>
              <w:jc w:val="center"/>
              <w:rPr>
                <w:ins w:id="34367" w:author="pete jones" w:date="2022-01-04T11:06:00Z"/>
                <w:rFonts w:ascii="Times New Roman" w:hAnsi="Times New Roman" w:cs="Times New Roman"/>
                <w:sz w:val="20"/>
              </w:rPr>
              <w:pPrChange w:id="34368" w:author="pete jones" w:date="2022-01-06T15:26:00Z">
                <w:pPr>
                  <w:jc w:val="left"/>
                </w:pPr>
              </w:pPrChange>
            </w:pPr>
          </w:p>
        </w:tc>
        <w:tc>
          <w:tcPr>
            <w:tcW w:w="960" w:type="dxa"/>
            <w:shd w:val="clear" w:color="auto" w:fill="auto"/>
            <w:noWrap/>
            <w:vAlign w:val="bottom"/>
            <w:hideMark/>
            <w:tcPrChange w:id="34369" w:author="pete jones" w:date="2022-03-09T08:16:00Z">
              <w:tcPr>
                <w:tcW w:w="960" w:type="dxa"/>
                <w:tcBorders>
                  <w:top w:val="nil"/>
                  <w:left w:val="nil"/>
                  <w:bottom w:val="nil"/>
                  <w:right w:val="nil"/>
                </w:tcBorders>
                <w:shd w:val="clear" w:color="auto" w:fill="auto"/>
                <w:noWrap/>
                <w:vAlign w:val="bottom"/>
                <w:hideMark/>
              </w:tcPr>
            </w:tcPrChange>
          </w:tcPr>
          <w:p w14:paraId="587C4502" w14:textId="77777777" w:rsidR="00EF6EE1" w:rsidRPr="00FF6A71" w:rsidRDefault="00EF6EE1">
            <w:pPr>
              <w:spacing w:before="0" w:after="0" w:line="240" w:lineRule="auto"/>
              <w:jc w:val="center"/>
              <w:rPr>
                <w:ins w:id="34370" w:author="pete jones" w:date="2022-01-04T11:06:00Z"/>
                <w:rFonts w:ascii="Times New Roman" w:hAnsi="Times New Roman" w:cs="Times New Roman"/>
                <w:sz w:val="20"/>
              </w:rPr>
              <w:pPrChange w:id="34371" w:author="pete jones" w:date="2022-01-06T15:26:00Z">
                <w:pPr>
                  <w:jc w:val="left"/>
                </w:pPr>
              </w:pPrChange>
            </w:pPr>
          </w:p>
        </w:tc>
        <w:tc>
          <w:tcPr>
            <w:tcW w:w="960" w:type="dxa"/>
            <w:shd w:val="clear" w:color="auto" w:fill="auto"/>
            <w:noWrap/>
            <w:vAlign w:val="bottom"/>
            <w:hideMark/>
            <w:tcPrChange w:id="34372" w:author="pete jones" w:date="2022-03-09T08:16:00Z">
              <w:tcPr>
                <w:tcW w:w="960" w:type="dxa"/>
                <w:tcBorders>
                  <w:top w:val="nil"/>
                  <w:left w:val="nil"/>
                  <w:bottom w:val="nil"/>
                  <w:right w:val="nil"/>
                </w:tcBorders>
                <w:shd w:val="clear" w:color="auto" w:fill="auto"/>
                <w:noWrap/>
                <w:vAlign w:val="bottom"/>
                <w:hideMark/>
              </w:tcPr>
            </w:tcPrChange>
          </w:tcPr>
          <w:p w14:paraId="32703193" w14:textId="77777777" w:rsidR="00EF6EE1" w:rsidRPr="00FF6A71" w:rsidRDefault="00EF6EE1">
            <w:pPr>
              <w:spacing w:before="0" w:after="0" w:line="240" w:lineRule="auto"/>
              <w:jc w:val="center"/>
              <w:rPr>
                <w:ins w:id="34373" w:author="pete jones" w:date="2022-01-04T11:06:00Z"/>
                <w:rFonts w:ascii="Times New Roman" w:hAnsi="Times New Roman" w:cs="Times New Roman"/>
                <w:sz w:val="20"/>
              </w:rPr>
              <w:pPrChange w:id="34374" w:author="pete jones" w:date="2022-01-06T15:26:00Z">
                <w:pPr>
                  <w:jc w:val="left"/>
                </w:pPr>
              </w:pPrChange>
            </w:pPr>
          </w:p>
        </w:tc>
      </w:tr>
      <w:tr w:rsidR="00EF6EE1" w:rsidRPr="00FF6A71" w14:paraId="02791257" w14:textId="77777777" w:rsidTr="00F078C6">
        <w:trPr>
          <w:trHeight w:val="300"/>
          <w:jc w:val="center"/>
          <w:ins w:id="34375" w:author="pete jones" w:date="2022-01-04T11:06:00Z"/>
          <w:trPrChange w:id="34376" w:author="pete jones" w:date="2022-03-09T08:16:00Z">
            <w:trPr>
              <w:trHeight w:val="300"/>
              <w:jc w:val="center"/>
            </w:trPr>
          </w:trPrChange>
        </w:trPr>
        <w:tc>
          <w:tcPr>
            <w:tcW w:w="1000" w:type="dxa"/>
            <w:shd w:val="clear" w:color="auto" w:fill="auto"/>
            <w:noWrap/>
            <w:vAlign w:val="center"/>
            <w:hideMark/>
            <w:tcPrChange w:id="34377" w:author="pete jones" w:date="2022-03-09T08:16:00Z">
              <w:tcPr>
                <w:tcW w:w="10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D242379" w14:textId="77777777" w:rsidR="00EF6EE1" w:rsidRPr="00FF6A71" w:rsidRDefault="00EF6EE1">
            <w:pPr>
              <w:spacing w:before="0" w:after="0" w:line="240" w:lineRule="auto"/>
              <w:rPr>
                <w:ins w:id="34378" w:author="pete jones" w:date="2022-01-04T11:06:00Z"/>
                <w:rFonts w:ascii="Calibri" w:hAnsi="Calibri" w:cs="Calibri"/>
                <w:color w:val="000000"/>
                <w:sz w:val="22"/>
                <w:szCs w:val="22"/>
              </w:rPr>
              <w:pPrChange w:id="34379" w:author="pete jones" w:date="2022-01-04T11:12:00Z">
                <w:pPr/>
              </w:pPrChange>
            </w:pPr>
            <w:ins w:id="34380" w:author="pete jones" w:date="2022-01-04T11:06:00Z">
              <w:r w:rsidRPr="00FF6A71">
                <w:rPr>
                  <w:rFonts w:ascii="Calibri" w:hAnsi="Calibri" w:cs="Calibri"/>
                  <w:color w:val="000000"/>
                  <w:sz w:val="22"/>
                  <w:szCs w:val="22"/>
                </w:rPr>
                <w:t>90</w:t>
              </w:r>
            </w:ins>
          </w:p>
        </w:tc>
        <w:tc>
          <w:tcPr>
            <w:tcW w:w="967" w:type="dxa"/>
            <w:shd w:val="clear" w:color="auto" w:fill="auto"/>
            <w:noWrap/>
            <w:vAlign w:val="center"/>
            <w:hideMark/>
            <w:tcPrChange w:id="34381" w:author="pete jones" w:date="2022-03-09T08:16:00Z">
              <w:tcPr>
                <w:tcW w:w="967" w:type="dxa"/>
                <w:tcBorders>
                  <w:top w:val="nil"/>
                  <w:left w:val="nil"/>
                  <w:bottom w:val="single" w:sz="4" w:space="0" w:color="auto"/>
                  <w:right w:val="single" w:sz="8" w:space="0" w:color="auto"/>
                </w:tcBorders>
                <w:shd w:val="clear" w:color="auto" w:fill="auto"/>
                <w:noWrap/>
                <w:vAlign w:val="center"/>
                <w:hideMark/>
              </w:tcPr>
            </w:tcPrChange>
          </w:tcPr>
          <w:p w14:paraId="0E718937" w14:textId="77777777" w:rsidR="00EF6EE1" w:rsidRPr="00FF6A71" w:rsidRDefault="00EF6EE1">
            <w:pPr>
              <w:spacing w:before="0" w:after="0" w:line="240" w:lineRule="auto"/>
              <w:jc w:val="center"/>
              <w:rPr>
                <w:ins w:id="34382" w:author="pete jones" w:date="2022-01-04T11:06:00Z"/>
                <w:rFonts w:ascii="Calibri" w:hAnsi="Calibri" w:cs="Calibri"/>
                <w:color w:val="000000"/>
                <w:sz w:val="22"/>
                <w:szCs w:val="22"/>
              </w:rPr>
              <w:pPrChange w:id="34383" w:author="pete jones" w:date="2022-01-06T15:26:00Z">
                <w:pPr/>
              </w:pPrChange>
            </w:pPr>
            <w:ins w:id="34384" w:author="pete jones" w:date="2022-01-04T11:06:00Z">
              <w:r w:rsidRPr="00FF6A71">
                <w:rPr>
                  <w:rFonts w:ascii="Calibri" w:hAnsi="Calibri" w:cs="Calibri"/>
                  <w:color w:val="000000"/>
                  <w:sz w:val="22"/>
                  <w:szCs w:val="22"/>
                </w:rPr>
                <w:t>5</w:t>
              </w:r>
            </w:ins>
          </w:p>
        </w:tc>
        <w:tc>
          <w:tcPr>
            <w:tcW w:w="960" w:type="dxa"/>
            <w:shd w:val="clear" w:color="auto" w:fill="auto"/>
            <w:noWrap/>
            <w:vAlign w:val="bottom"/>
            <w:hideMark/>
            <w:tcPrChange w:id="34385" w:author="pete jones" w:date="2022-03-09T08:16:00Z">
              <w:tcPr>
                <w:tcW w:w="960" w:type="dxa"/>
                <w:tcBorders>
                  <w:top w:val="nil"/>
                  <w:left w:val="nil"/>
                  <w:bottom w:val="nil"/>
                  <w:right w:val="nil"/>
                </w:tcBorders>
                <w:shd w:val="clear" w:color="auto" w:fill="auto"/>
                <w:noWrap/>
                <w:vAlign w:val="bottom"/>
                <w:hideMark/>
              </w:tcPr>
            </w:tcPrChange>
          </w:tcPr>
          <w:p w14:paraId="34A9B58F" w14:textId="77777777" w:rsidR="00EF6EE1" w:rsidRPr="00FF6A71" w:rsidRDefault="00EF6EE1">
            <w:pPr>
              <w:spacing w:before="0" w:after="0" w:line="240" w:lineRule="auto"/>
              <w:jc w:val="center"/>
              <w:rPr>
                <w:ins w:id="34386" w:author="pete jones" w:date="2022-01-04T11:06:00Z"/>
                <w:rFonts w:ascii="Calibri" w:hAnsi="Calibri" w:cs="Calibri"/>
                <w:color w:val="000000"/>
                <w:sz w:val="22"/>
                <w:szCs w:val="22"/>
              </w:rPr>
              <w:pPrChange w:id="34387" w:author="pete jones" w:date="2022-01-06T15:26:00Z">
                <w:pPr/>
              </w:pPrChange>
            </w:pPr>
          </w:p>
        </w:tc>
        <w:tc>
          <w:tcPr>
            <w:tcW w:w="960" w:type="dxa"/>
            <w:shd w:val="clear" w:color="auto" w:fill="auto"/>
            <w:noWrap/>
            <w:vAlign w:val="bottom"/>
            <w:hideMark/>
            <w:tcPrChange w:id="34388" w:author="pete jones" w:date="2022-03-09T08:16:00Z">
              <w:tcPr>
                <w:tcW w:w="960" w:type="dxa"/>
                <w:tcBorders>
                  <w:top w:val="nil"/>
                  <w:left w:val="nil"/>
                  <w:bottom w:val="nil"/>
                  <w:right w:val="nil"/>
                </w:tcBorders>
                <w:shd w:val="clear" w:color="auto" w:fill="auto"/>
                <w:noWrap/>
                <w:vAlign w:val="bottom"/>
                <w:hideMark/>
              </w:tcPr>
            </w:tcPrChange>
          </w:tcPr>
          <w:p w14:paraId="6DA6F9BA" w14:textId="632DE883" w:rsidR="00EF6EE1" w:rsidRPr="00FF6A71" w:rsidRDefault="00EF6EE1">
            <w:pPr>
              <w:spacing w:before="0" w:after="0" w:line="240" w:lineRule="auto"/>
              <w:jc w:val="center"/>
              <w:rPr>
                <w:ins w:id="34389" w:author="pete jones" w:date="2022-01-04T11:06:00Z"/>
                <w:rFonts w:ascii="Times New Roman" w:hAnsi="Times New Roman" w:cs="Times New Roman"/>
                <w:sz w:val="20"/>
              </w:rPr>
              <w:pPrChange w:id="34390" w:author="pete jones" w:date="2022-01-06T15:26:00Z">
                <w:pPr>
                  <w:jc w:val="left"/>
                </w:pPr>
              </w:pPrChange>
            </w:pPr>
          </w:p>
        </w:tc>
        <w:tc>
          <w:tcPr>
            <w:tcW w:w="960" w:type="dxa"/>
            <w:shd w:val="clear" w:color="auto" w:fill="auto"/>
            <w:noWrap/>
            <w:vAlign w:val="bottom"/>
            <w:hideMark/>
            <w:tcPrChange w:id="34391" w:author="pete jones" w:date="2022-03-09T08:16:00Z">
              <w:tcPr>
                <w:tcW w:w="960" w:type="dxa"/>
                <w:tcBorders>
                  <w:top w:val="nil"/>
                  <w:left w:val="nil"/>
                  <w:bottom w:val="nil"/>
                  <w:right w:val="nil"/>
                </w:tcBorders>
                <w:shd w:val="clear" w:color="auto" w:fill="auto"/>
                <w:noWrap/>
                <w:vAlign w:val="bottom"/>
                <w:hideMark/>
              </w:tcPr>
            </w:tcPrChange>
          </w:tcPr>
          <w:p w14:paraId="39C7390D" w14:textId="77777777" w:rsidR="00EF6EE1" w:rsidRPr="00FF6A71" w:rsidRDefault="00EF6EE1">
            <w:pPr>
              <w:spacing w:before="0" w:after="0" w:line="240" w:lineRule="auto"/>
              <w:jc w:val="center"/>
              <w:rPr>
                <w:ins w:id="34392" w:author="pete jones" w:date="2022-01-04T11:06:00Z"/>
                <w:rFonts w:ascii="Times New Roman" w:hAnsi="Times New Roman" w:cs="Times New Roman"/>
                <w:sz w:val="20"/>
              </w:rPr>
              <w:pPrChange w:id="34393" w:author="pete jones" w:date="2022-01-06T15:26:00Z">
                <w:pPr>
                  <w:jc w:val="left"/>
                </w:pPr>
              </w:pPrChange>
            </w:pPr>
          </w:p>
        </w:tc>
        <w:tc>
          <w:tcPr>
            <w:tcW w:w="960" w:type="dxa"/>
            <w:shd w:val="clear" w:color="auto" w:fill="auto"/>
            <w:noWrap/>
            <w:vAlign w:val="bottom"/>
            <w:hideMark/>
            <w:tcPrChange w:id="34394" w:author="pete jones" w:date="2022-03-09T08:16:00Z">
              <w:tcPr>
                <w:tcW w:w="960" w:type="dxa"/>
                <w:tcBorders>
                  <w:top w:val="nil"/>
                  <w:left w:val="nil"/>
                  <w:bottom w:val="nil"/>
                  <w:right w:val="nil"/>
                </w:tcBorders>
                <w:shd w:val="clear" w:color="auto" w:fill="auto"/>
                <w:noWrap/>
                <w:vAlign w:val="bottom"/>
                <w:hideMark/>
              </w:tcPr>
            </w:tcPrChange>
          </w:tcPr>
          <w:p w14:paraId="2AE47187" w14:textId="77777777" w:rsidR="00EF6EE1" w:rsidRPr="00FF6A71" w:rsidRDefault="00EF6EE1">
            <w:pPr>
              <w:spacing w:before="0" w:after="0" w:line="240" w:lineRule="auto"/>
              <w:jc w:val="center"/>
              <w:rPr>
                <w:ins w:id="34395" w:author="pete jones" w:date="2022-01-04T11:06:00Z"/>
                <w:rFonts w:ascii="Times New Roman" w:hAnsi="Times New Roman" w:cs="Times New Roman"/>
                <w:sz w:val="20"/>
              </w:rPr>
              <w:pPrChange w:id="34396" w:author="pete jones" w:date="2022-01-06T15:26:00Z">
                <w:pPr>
                  <w:jc w:val="left"/>
                </w:pPr>
              </w:pPrChange>
            </w:pPr>
          </w:p>
        </w:tc>
        <w:tc>
          <w:tcPr>
            <w:tcW w:w="960" w:type="dxa"/>
            <w:shd w:val="clear" w:color="auto" w:fill="auto"/>
            <w:noWrap/>
            <w:vAlign w:val="bottom"/>
            <w:hideMark/>
            <w:tcPrChange w:id="34397" w:author="pete jones" w:date="2022-03-09T08:16:00Z">
              <w:tcPr>
                <w:tcW w:w="960" w:type="dxa"/>
                <w:tcBorders>
                  <w:top w:val="nil"/>
                  <w:left w:val="nil"/>
                  <w:bottom w:val="nil"/>
                  <w:right w:val="nil"/>
                </w:tcBorders>
                <w:shd w:val="clear" w:color="auto" w:fill="auto"/>
                <w:noWrap/>
                <w:vAlign w:val="bottom"/>
                <w:hideMark/>
              </w:tcPr>
            </w:tcPrChange>
          </w:tcPr>
          <w:p w14:paraId="18E41EAA" w14:textId="77777777" w:rsidR="00EF6EE1" w:rsidRPr="00FF6A71" w:rsidRDefault="00EF6EE1">
            <w:pPr>
              <w:spacing w:before="0" w:after="0" w:line="240" w:lineRule="auto"/>
              <w:jc w:val="center"/>
              <w:rPr>
                <w:ins w:id="34398" w:author="pete jones" w:date="2022-01-04T11:06:00Z"/>
                <w:rFonts w:ascii="Times New Roman" w:hAnsi="Times New Roman" w:cs="Times New Roman"/>
                <w:sz w:val="20"/>
              </w:rPr>
              <w:pPrChange w:id="34399" w:author="pete jones" w:date="2022-01-06T15:26:00Z">
                <w:pPr>
                  <w:jc w:val="left"/>
                </w:pPr>
              </w:pPrChange>
            </w:pPr>
          </w:p>
        </w:tc>
      </w:tr>
      <w:tr w:rsidR="00EF6EE1" w:rsidRPr="00FF6A71" w14:paraId="4D269444" w14:textId="77777777" w:rsidTr="00F078C6">
        <w:trPr>
          <w:trHeight w:val="315"/>
          <w:jc w:val="center"/>
          <w:ins w:id="34400" w:author="pete jones" w:date="2022-01-04T11:06:00Z"/>
          <w:trPrChange w:id="34401" w:author="pete jones" w:date="2022-03-09T08:16:00Z">
            <w:trPr>
              <w:trHeight w:val="315"/>
              <w:jc w:val="center"/>
            </w:trPr>
          </w:trPrChange>
        </w:trPr>
        <w:tc>
          <w:tcPr>
            <w:tcW w:w="1000" w:type="dxa"/>
            <w:shd w:val="clear" w:color="auto" w:fill="auto"/>
            <w:noWrap/>
            <w:vAlign w:val="center"/>
            <w:hideMark/>
            <w:tcPrChange w:id="34402" w:author="pete jones" w:date="2022-03-09T08:16:00Z">
              <w:tcPr>
                <w:tcW w:w="1000"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79C13804" w14:textId="77777777" w:rsidR="00EF6EE1" w:rsidRPr="00FF6A71" w:rsidRDefault="00EF6EE1">
            <w:pPr>
              <w:spacing w:before="0" w:after="0" w:line="240" w:lineRule="auto"/>
              <w:rPr>
                <w:ins w:id="34403" w:author="pete jones" w:date="2022-01-04T11:06:00Z"/>
                <w:rFonts w:ascii="Calibri" w:hAnsi="Calibri" w:cs="Calibri"/>
                <w:color w:val="000000"/>
                <w:sz w:val="22"/>
                <w:szCs w:val="22"/>
              </w:rPr>
              <w:pPrChange w:id="34404" w:author="pete jones" w:date="2022-01-04T11:12:00Z">
                <w:pPr/>
              </w:pPrChange>
            </w:pPr>
            <w:ins w:id="34405" w:author="pete jones" w:date="2022-01-04T11:06:00Z">
              <w:r w:rsidRPr="00FF6A71">
                <w:rPr>
                  <w:rFonts w:ascii="Calibri" w:hAnsi="Calibri" w:cs="Calibri"/>
                  <w:color w:val="000000"/>
                  <w:sz w:val="22"/>
                  <w:szCs w:val="22"/>
                </w:rPr>
                <w:t>100</w:t>
              </w:r>
            </w:ins>
          </w:p>
        </w:tc>
        <w:tc>
          <w:tcPr>
            <w:tcW w:w="967" w:type="dxa"/>
            <w:shd w:val="clear" w:color="auto" w:fill="auto"/>
            <w:noWrap/>
            <w:vAlign w:val="center"/>
            <w:hideMark/>
            <w:tcPrChange w:id="34406" w:author="pete jones" w:date="2022-03-09T08:16:00Z">
              <w:tcPr>
                <w:tcW w:w="967" w:type="dxa"/>
                <w:tcBorders>
                  <w:top w:val="nil"/>
                  <w:left w:val="nil"/>
                  <w:bottom w:val="single" w:sz="8" w:space="0" w:color="auto"/>
                  <w:right w:val="single" w:sz="8" w:space="0" w:color="auto"/>
                </w:tcBorders>
                <w:shd w:val="clear" w:color="auto" w:fill="auto"/>
                <w:noWrap/>
                <w:vAlign w:val="center"/>
                <w:hideMark/>
              </w:tcPr>
            </w:tcPrChange>
          </w:tcPr>
          <w:p w14:paraId="048EFC4D" w14:textId="77777777" w:rsidR="00EF6EE1" w:rsidRPr="00FF6A71" w:rsidRDefault="00EF6EE1">
            <w:pPr>
              <w:spacing w:before="0" w:after="0" w:line="240" w:lineRule="auto"/>
              <w:jc w:val="center"/>
              <w:rPr>
                <w:ins w:id="34407" w:author="pete jones" w:date="2022-01-04T11:06:00Z"/>
                <w:rFonts w:ascii="Calibri" w:hAnsi="Calibri" w:cs="Calibri"/>
                <w:color w:val="000000"/>
                <w:sz w:val="22"/>
                <w:szCs w:val="22"/>
              </w:rPr>
              <w:pPrChange w:id="34408" w:author="pete jones" w:date="2022-01-06T15:26:00Z">
                <w:pPr/>
              </w:pPrChange>
            </w:pPr>
            <w:ins w:id="34409" w:author="pete jones" w:date="2022-01-04T11:06:00Z">
              <w:r w:rsidRPr="00FF6A71">
                <w:rPr>
                  <w:rFonts w:ascii="Calibri" w:hAnsi="Calibri" w:cs="Calibri"/>
                  <w:color w:val="000000"/>
                  <w:sz w:val="22"/>
                  <w:szCs w:val="22"/>
                </w:rPr>
                <w:t>2</w:t>
              </w:r>
            </w:ins>
          </w:p>
        </w:tc>
        <w:tc>
          <w:tcPr>
            <w:tcW w:w="960" w:type="dxa"/>
            <w:shd w:val="clear" w:color="auto" w:fill="auto"/>
            <w:noWrap/>
            <w:vAlign w:val="bottom"/>
            <w:hideMark/>
            <w:tcPrChange w:id="34410" w:author="pete jones" w:date="2022-03-09T08:16:00Z">
              <w:tcPr>
                <w:tcW w:w="960" w:type="dxa"/>
                <w:tcBorders>
                  <w:top w:val="nil"/>
                  <w:left w:val="nil"/>
                  <w:bottom w:val="nil"/>
                  <w:right w:val="nil"/>
                </w:tcBorders>
                <w:shd w:val="clear" w:color="auto" w:fill="auto"/>
                <w:noWrap/>
                <w:vAlign w:val="bottom"/>
                <w:hideMark/>
              </w:tcPr>
            </w:tcPrChange>
          </w:tcPr>
          <w:p w14:paraId="7C71D057" w14:textId="77777777" w:rsidR="00EF6EE1" w:rsidRPr="00FF6A71" w:rsidRDefault="00EF6EE1">
            <w:pPr>
              <w:spacing w:before="0" w:after="0" w:line="240" w:lineRule="auto"/>
              <w:jc w:val="center"/>
              <w:rPr>
                <w:ins w:id="34411" w:author="pete jones" w:date="2022-01-04T11:06:00Z"/>
                <w:rFonts w:ascii="Calibri" w:hAnsi="Calibri" w:cs="Calibri"/>
                <w:color w:val="000000"/>
                <w:sz w:val="22"/>
                <w:szCs w:val="22"/>
              </w:rPr>
              <w:pPrChange w:id="34412" w:author="pete jones" w:date="2022-01-06T15:26:00Z">
                <w:pPr/>
              </w:pPrChange>
            </w:pPr>
          </w:p>
        </w:tc>
        <w:tc>
          <w:tcPr>
            <w:tcW w:w="960" w:type="dxa"/>
            <w:shd w:val="clear" w:color="auto" w:fill="auto"/>
            <w:noWrap/>
            <w:vAlign w:val="bottom"/>
            <w:hideMark/>
            <w:tcPrChange w:id="34413" w:author="pete jones" w:date="2022-03-09T08:16:00Z">
              <w:tcPr>
                <w:tcW w:w="960" w:type="dxa"/>
                <w:tcBorders>
                  <w:top w:val="nil"/>
                  <w:left w:val="nil"/>
                  <w:bottom w:val="nil"/>
                  <w:right w:val="nil"/>
                </w:tcBorders>
                <w:shd w:val="clear" w:color="auto" w:fill="auto"/>
                <w:noWrap/>
                <w:vAlign w:val="bottom"/>
                <w:hideMark/>
              </w:tcPr>
            </w:tcPrChange>
          </w:tcPr>
          <w:p w14:paraId="3552868D" w14:textId="41ED6367" w:rsidR="00EF6EE1" w:rsidRPr="00FF6A71" w:rsidRDefault="00EF6EE1">
            <w:pPr>
              <w:spacing w:before="0" w:after="0" w:line="240" w:lineRule="auto"/>
              <w:jc w:val="center"/>
              <w:rPr>
                <w:ins w:id="34414" w:author="pete jones" w:date="2022-01-04T11:06:00Z"/>
                <w:rFonts w:ascii="Times New Roman" w:hAnsi="Times New Roman" w:cs="Times New Roman"/>
                <w:sz w:val="20"/>
              </w:rPr>
              <w:pPrChange w:id="34415" w:author="pete jones" w:date="2022-01-06T15:26:00Z">
                <w:pPr>
                  <w:jc w:val="left"/>
                </w:pPr>
              </w:pPrChange>
            </w:pPr>
          </w:p>
        </w:tc>
        <w:tc>
          <w:tcPr>
            <w:tcW w:w="960" w:type="dxa"/>
            <w:shd w:val="clear" w:color="auto" w:fill="auto"/>
            <w:noWrap/>
            <w:vAlign w:val="bottom"/>
            <w:hideMark/>
            <w:tcPrChange w:id="34416" w:author="pete jones" w:date="2022-03-09T08:16:00Z">
              <w:tcPr>
                <w:tcW w:w="960" w:type="dxa"/>
                <w:tcBorders>
                  <w:top w:val="nil"/>
                  <w:left w:val="nil"/>
                  <w:bottom w:val="nil"/>
                  <w:right w:val="nil"/>
                </w:tcBorders>
                <w:shd w:val="clear" w:color="auto" w:fill="auto"/>
                <w:noWrap/>
                <w:vAlign w:val="bottom"/>
                <w:hideMark/>
              </w:tcPr>
            </w:tcPrChange>
          </w:tcPr>
          <w:p w14:paraId="3A00AD42" w14:textId="77777777" w:rsidR="00EF6EE1" w:rsidRPr="00FF6A71" w:rsidRDefault="00EF6EE1">
            <w:pPr>
              <w:spacing w:before="0" w:after="0" w:line="240" w:lineRule="auto"/>
              <w:jc w:val="center"/>
              <w:rPr>
                <w:ins w:id="34417" w:author="pete jones" w:date="2022-01-04T11:06:00Z"/>
                <w:rFonts w:ascii="Times New Roman" w:hAnsi="Times New Roman" w:cs="Times New Roman"/>
                <w:sz w:val="20"/>
              </w:rPr>
              <w:pPrChange w:id="34418" w:author="pete jones" w:date="2022-01-06T15:26:00Z">
                <w:pPr>
                  <w:jc w:val="left"/>
                </w:pPr>
              </w:pPrChange>
            </w:pPr>
          </w:p>
        </w:tc>
        <w:tc>
          <w:tcPr>
            <w:tcW w:w="960" w:type="dxa"/>
            <w:shd w:val="clear" w:color="auto" w:fill="auto"/>
            <w:noWrap/>
            <w:vAlign w:val="bottom"/>
            <w:hideMark/>
            <w:tcPrChange w:id="34419" w:author="pete jones" w:date="2022-03-09T08:16:00Z">
              <w:tcPr>
                <w:tcW w:w="960" w:type="dxa"/>
                <w:tcBorders>
                  <w:top w:val="nil"/>
                  <w:left w:val="nil"/>
                  <w:bottom w:val="nil"/>
                  <w:right w:val="nil"/>
                </w:tcBorders>
                <w:shd w:val="clear" w:color="auto" w:fill="auto"/>
                <w:noWrap/>
                <w:vAlign w:val="bottom"/>
                <w:hideMark/>
              </w:tcPr>
            </w:tcPrChange>
          </w:tcPr>
          <w:p w14:paraId="4703953E" w14:textId="77777777" w:rsidR="00EF6EE1" w:rsidRPr="00FF6A71" w:rsidRDefault="00EF6EE1">
            <w:pPr>
              <w:spacing w:before="0" w:after="0" w:line="240" w:lineRule="auto"/>
              <w:jc w:val="center"/>
              <w:rPr>
                <w:ins w:id="34420" w:author="pete jones" w:date="2022-01-04T11:06:00Z"/>
                <w:rFonts w:ascii="Times New Roman" w:hAnsi="Times New Roman" w:cs="Times New Roman"/>
                <w:sz w:val="20"/>
              </w:rPr>
              <w:pPrChange w:id="34421" w:author="pete jones" w:date="2022-01-06T15:26:00Z">
                <w:pPr>
                  <w:jc w:val="left"/>
                </w:pPr>
              </w:pPrChange>
            </w:pPr>
          </w:p>
        </w:tc>
        <w:tc>
          <w:tcPr>
            <w:tcW w:w="960" w:type="dxa"/>
            <w:shd w:val="clear" w:color="auto" w:fill="auto"/>
            <w:noWrap/>
            <w:vAlign w:val="bottom"/>
            <w:hideMark/>
            <w:tcPrChange w:id="34422" w:author="pete jones" w:date="2022-03-09T08:16:00Z">
              <w:tcPr>
                <w:tcW w:w="960" w:type="dxa"/>
                <w:tcBorders>
                  <w:top w:val="nil"/>
                  <w:left w:val="nil"/>
                  <w:bottom w:val="nil"/>
                  <w:right w:val="nil"/>
                </w:tcBorders>
                <w:shd w:val="clear" w:color="auto" w:fill="auto"/>
                <w:noWrap/>
                <w:vAlign w:val="bottom"/>
                <w:hideMark/>
              </w:tcPr>
            </w:tcPrChange>
          </w:tcPr>
          <w:p w14:paraId="6F814450" w14:textId="77777777" w:rsidR="00EF6EE1" w:rsidRPr="00FF6A71" w:rsidRDefault="00EF6EE1">
            <w:pPr>
              <w:spacing w:before="0" w:after="0" w:line="240" w:lineRule="auto"/>
              <w:jc w:val="center"/>
              <w:rPr>
                <w:ins w:id="34423" w:author="pete jones" w:date="2022-01-04T11:06:00Z"/>
                <w:rFonts w:ascii="Times New Roman" w:hAnsi="Times New Roman" w:cs="Times New Roman"/>
                <w:sz w:val="20"/>
              </w:rPr>
              <w:pPrChange w:id="34424" w:author="pete jones" w:date="2022-01-06T15:26:00Z">
                <w:pPr>
                  <w:jc w:val="left"/>
                </w:pPr>
              </w:pPrChange>
            </w:pPr>
          </w:p>
        </w:tc>
      </w:tr>
    </w:tbl>
    <w:p w14:paraId="5B5EDB94" w14:textId="1EABBC62" w:rsidR="00EF6EE1" w:rsidRDefault="00EF6EE1">
      <w:pPr>
        <w:jc w:val="center"/>
        <w:rPr>
          <w:ins w:id="34425" w:author="pete jones" w:date="2022-03-09T08:18:00Z"/>
        </w:rPr>
      </w:pPr>
    </w:p>
    <w:p w14:paraId="7AF04FFD" w14:textId="768DF0BF" w:rsidR="00F078C6" w:rsidRDefault="00F078C6">
      <w:pPr>
        <w:jc w:val="center"/>
        <w:rPr>
          <w:ins w:id="34426" w:author="pete jones" w:date="2022-03-09T08:18:00Z"/>
        </w:rPr>
      </w:pPr>
    </w:p>
    <w:p w14:paraId="3E59C1A7" w14:textId="5E385AD1" w:rsidR="00F078C6" w:rsidRDefault="00F078C6">
      <w:pPr>
        <w:jc w:val="center"/>
        <w:rPr>
          <w:ins w:id="34427" w:author="pete jones" w:date="2022-03-09T08:18:00Z"/>
        </w:rPr>
      </w:pPr>
    </w:p>
    <w:p w14:paraId="3300E183" w14:textId="0F75E566" w:rsidR="00F078C6" w:rsidRDefault="00F078C6">
      <w:pPr>
        <w:jc w:val="center"/>
        <w:rPr>
          <w:ins w:id="34428" w:author="pete jones" w:date="2022-03-09T08:18:00Z"/>
        </w:rPr>
      </w:pPr>
    </w:p>
    <w:p w14:paraId="38EE401D" w14:textId="77777777" w:rsidR="00F078C6" w:rsidRPr="00FF6A71" w:rsidRDefault="00F078C6">
      <w:pPr>
        <w:jc w:val="center"/>
        <w:rPr>
          <w:ins w:id="34429" w:author="pete jones" w:date="2022-01-04T11:06:00Z"/>
        </w:rPr>
        <w:pPrChange w:id="34430" w:author="pete jones" w:date="2022-01-04T11:13:00Z">
          <w:pPr/>
        </w:pPrChange>
      </w:pPr>
    </w:p>
    <w:tbl>
      <w:tblPr>
        <w:tblW w:w="69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4431" w:author="pete jones" w:date="2022-03-09T08:19:00Z">
          <w:tblPr>
            <w:tblW w:w="6727" w:type="dxa"/>
            <w:jc w:val="center"/>
            <w:tblLook w:val="04A0" w:firstRow="1" w:lastRow="0" w:firstColumn="1" w:lastColumn="0" w:noHBand="0" w:noVBand="1"/>
          </w:tblPr>
        </w:tblPrChange>
      </w:tblPr>
      <w:tblGrid>
        <w:gridCol w:w="960"/>
        <w:gridCol w:w="1153"/>
        <w:gridCol w:w="960"/>
        <w:gridCol w:w="960"/>
        <w:gridCol w:w="960"/>
        <w:gridCol w:w="960"/>
        <w:gridCol w:w="960"/>
        <w:tblGridChange w:id="34432">
          <w:tblGrid>
            <w:gridCol w:w="960"/>
            <w:gridCol w:w="1153"/>
            <w:gridCol w:w="960"/>
            <w:gridCol w:w="960"/>
            <w:gridCol w:w="960"/>
            <w:gridCol w:w="960"/>
            <w:gridCol w:w="960"/>
          </w:tblGrid>
        </w:tblGridChange>
      </w:tblGrid>
      <w:tr w:rsidR="00EF6EE1" w:rsidRPr="00FF6A71" w14:paraId="6241A0AC" w14:textId="77777777" w:rsidTr="00F078C6">
        <w:trPr>
          <w:trHeight w:val="300"/>
          <w:jc w:val="center"/>
          <w:ins w:id="34433" w:author="pete jones" w:date="2022-01-04T11:06:00Z"/>
          <w:trPrChange w:id="34434" w:author="pete jones" w:date="2022-03-09T08:19:00Z">
            <w:trPr>
              <w:trHeight w:val="300"/>
              <w:jc w:val="center"/>
            </w:trPr>
          </w:trPrChange>
        </w:trPr>
        <w:tc>
          <w:tcPr>
            <w:tcW w:w="960" w:type="dxa"/>
            <w:shd w:val="clear" w:color="auto" w:fill="auto"/>
            <w:noWrap/>
            <w:vAlign w:val="bottom"/>
            <w:hideMark/>
            <w:tcPrChange w:id="34435" w:author="pete jones" w:date="2022-03-09T08:19:00Z">
              <w:tcPr>
                <w:tcW w:w="9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tcPrChange>
          </w:tcPr>
          <w:p w14:paraId="01FCDC2B" w14:textId="77777777" w:rsidR="00EF6EE1" w:rsidRPr="00FF6A71" w:rsidRDefault="00EF6EE1">
            <w:pPr>
              <w:spacing w:before="0" w:after="0" w:line="240" w:lineRule="auto"/>
              <w:jc w:val="left"/>
              <w:rPr>
                <w:ins w:id="34436" w:author="pete jones" w:date="2022-01-04T11:06:00Z"/>
                <w:rFonts w:ascii="Calibri" w:hAnsi="Calibri" w:cs="Calibri"/>
                <w:color w:val="000000"/>
                <w:sz w:val="22"/>
                <w:szCs w:val="22"/>
              </w:rPr>
              <w:pPrChange w:id="34437" w:author="pete jones" w:date="2022-01-04T11:13:00Z">
                <w:pPr>
                  <w:jc w:val="left"/>
                </w:pPr>
              </w:pPrChange>
            </w:pPr>
            <w:ins w:id="34438" w:author="pete jones" w:date="2022-01-04T11:06:00Z">
              <w:r w:rsidRPr="00FF6A71">
                <w:rPr>
                  <w:rFonts w:ascii="Calibri" w:hAnsi="Calibri" w:cs="Calibri"/>
                  <w:color w:val="000000"/>
                  <w:sz w:val="22"/>
                  <w:szCs w:val="22"/>
                </w:rPr>
                <w:lastRenderedPageBreak/>
                <w:t>Credits</w:t>
              </w:r>
            </w:ins>
          </w:p>
        </w:tc>
        <w:tc>
          <w:tcPr>
            <w:tcW w:w="1153" w:type="dxa"/>
            <w:shd w:val="clear" w:color="auto" w:fill="auto"/>
            <w:noWrap/>
            <w:vAlign w:val="center"/>
            <w:hideMark/>
            <w:tcPrChange w:id="34439" w:author="pete jones" w:date="2022-03-09T08:19:00Z">
              <w:tcPr>
                <w:tcW w:w="967" w:type="dxa"/>
                <w:tcBorders>
                  <w:top w:val="single" w:sz="8" w:space="0" w:color="auto"/>
                  <w:left w:val="nil"/>
                  <w:bottom w:val="single" w:sz="4" w:space="0" w:color="auto"/>
                  <w:right w:val="single" w:sz="4" w:space="0" w:color="auto"/>
                </w:tcBorders>
                <w:shd w:val="clear" w:color="auto" w:fill="auto"/>
                <w:noWrap/>
                <w:vAlign w:val="center"/>
                <w:hideMark/>
              </w:tcPr>
            </w:tcPrChange>
          </w:tcPr>
          <w:p w14:paraId="5C971C1C" w14:textId="77777777" w:rsidR="00EF6EE1" w:rsidRPr="00FF6A71" w:rsidRDefault="00EF6EE1">
            <w:pPr>
              <w:spacing w:before="0" w:after="0" w:line="240" w:lineRule="auto"/>
              <w:jc w:val="center"/>
              <w:rPr>
                <w:ins w:id="34440" w:author="pete jones" w:date="2022-01-04T11:06:00Z"/>
                <w:rFonts w:ascii="Calibri" w:hAnsi="Calibri" w:cs="Calibri"/>
                <w:color w:val="000000"/>
                <w:sz w:val="22"/>
                <w:szCs w:val="22"/>
              </w:rPr>
              <w:pPrChange w:id="34441" w:author="pete jones" w:date="2022-01-06T15:26:00Z">
                <w:pPr/>
              </w:pPrChange>
            </w:pPr>
            <w:ins w:id="34442" w:author="pete jones" w:date="2022-01-04T11:06:00Z">
              <w:r w:rsidRPr="00FF6A71">
                <w:rPr>
                  <w:rFonts w:ascii="Calibri" w:hAnsi="Calibri" w:cs="Calibri"/>
                  <w:color w:val="000000"/>
                  <w:sz w:val="22"/>
                  <w:szCs w:val="22"/>
                </w:rPr>
                <w:t>120</w:t>
              </w:r>
            </w:ins>
          </w:p>
        </w:tc>
        <w:tc>
          <w:tcPr>
            <w:tcW w:w="960" w:type="dxa"/>
            <w:shd w:val="clear" w:color="auto" w:fill="auto"/>
            <w:noWrap/>
            <w:vAlign w:val="bottom"/>
            <w:hideMark/>
            <w:tcPrChange w:id="34443" w:author="pete jones" w:date="2022-03-09T08:19: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2C1E4ABF" w14:textId="77777777" w:rsidR="00EF6EE1" w:rsidRPr="00FF6A71" w:rsidRDefault="00EF6EE1">
            <w:pPr>
              <w:spacing w:before="0" w:after="0" w:line="240" w:lineRule="auto"/>
              <w:jc w:val="left"/>
              <w:rPr>
                <w:ins w:id="34444" w:author="pete jones" w:date="2022-01-04T11:06:00Z"/>
                <w:rFonts w:ascii="Calibri" w:hAnsi="Calibri" w:cs="Calibri"/>
                <w:color w:val="000000"/>
                <w:sz w:val="22"/>
                <w:szCs w:val="22"/>
              </w:rPr>
              <w:pPrChange w:id="34445" w:author="pete jones" w:date="2022-01-04T11:13:00Z">
                <w:pPr>
                  <w:jc w:val="left"/>
                </w:pPr>
              </w:pPrChange>
            </w:pPr>
            <w:ins w:id="34446"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447" w:author="pete jones" w:date="2022-03-09T08:19: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2126536F" w14:textId="77777777" w:rsidR="00EF6EE1" w:rsidRPr="00FF6A71" w:rsidRDefault="00EF6EE1">
            <w:pPr>
              <w:spacing w:before="0" w:after="0" w:line="240" w:lineRule="auto"/>
              <w:jc w:val="left"/>
              <w:rPr>
                <w:ins w:id="34448" w:author="pete jones" w:date="2022-01-04T11:06:00Z"/>
                <w:rFonts w:ascii="Calibri" w:hAnsi="Calibri" w:cs="Calibri"/>
                <w:color w:val="000000"/>
                <w:sz w:val="22"/>
                <w:szCs w:val="22"/>
              </w:rPr>
              <w:pPrChange w:id="34449" w:author="pete jones" w:date="2022-01-04T11:13:00Z">
                <w:pPr>
                  <w:jc w:val="left"/>
                </w:pPr>
              </w:pPrChange>
            </w:pPr>
            <w:ins w:id="34450"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451" w:author="pete jones" w:date="2022-03-09T08:19: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565B9F31" w14:textId="77777777" w:rsidR="00EF6EE1" w:rsidRPr="00FF6A71" w:rsidRDefault="00EF6EE1">
            <w:pPr>
              <w:spacing w:before="0" w:after="0" w:line="240" w:lineRule="auto"/>
              <w:jc w:val="left"/>
              <w:rPr>
                <w:ins w:id="34452" w:author="pete jones" w:date="2022-01-04T11:06:00Z"/>
                <w:rFonts w:ascii="Calibri" w:hAnsi="Calibri" w:cs="Calibri"/>
                <w:color w:val="000000"/>
                <w:sz w:val="22"/>
                <w:szCs w:val="22"/>
              </w:rPr>
              <w:pPrChange w:id="34453" w:author="pete jones" w:date="2022-01-04T11:13:00Z">
                <w:pPr>
                  <w:jc w:val="left"/>
                </w:pPr>
              </w:pPrChange>
            </w:pPr>
            <w:ins w:id="34454"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455" w:author="pete jones" w:date="2022-03-09T08:19: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13F6FAC9" w14:textId="77777777" w:rsidR="00EF6EE1" w:rsidRPr="00FF6A71" w:rsidRDefault="00EF6EE1">
            <w:pPr>
              <w:spacing w:before="0" w:after="0" w:line="240" w:lineRule="auto"/>
              <w:jc w:val="left"/>
              <w:rPr>
                <w:ins w:id="34456" w:author="pete jones" w:date="2022-01-04T11:06:00Z"/>
                <w:rFonts w:ascii="Calibri" w:hAnsi="Calibri" w:cs="Calibri"/>
                <w:color w:val="000000"/>
                <w:sz w:val="22"/>
                <w:szCs w:val="22"/>
              </w:rPr>
              <w:pPrChange w:id="34457" w:author="pete jones" w:date="2022-01-04T11:13:00Z">
                <w:pPr>
                  <w:jc w:val="left"/>
                </w:pPr>
              </w:pPrChange>
            </w:pPr>
            <w:ins w:id="34458"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459" w:author="pete jones" w:date="2022-03-09T08:19:00Z">
              <w:tcPr>
                <w:tcW w:w="960"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04FFBEA6" w14:textId="77777777" w:rsidR="00EF6EE1" w:rsidRPr="00FF6A71" w:rsidRDefault="00EF6EE1">
            <w:pPr>
              <w:spacing w:before="0" w:after="0" w:line="240" w:lineRule="auto"/>
              <w:jc w:val="left"/>
              <w:rPr>
                <w:ins w:id="34460" w:author="pete jones" w:date="2022-01-04T11:06:00Z"/>
                <w:rFonts w:ascii="Calibri" w:hAnsi="Calibri" w:cs="Calibri"/>
                <w:color w:val="000000"/>
                <w:sz w:val="22"/>
                <w:szCs w:val="22"/>
              </w:rPr>
              <w:pPrChange w:id="34461" w:author="pete jones" w:date="2022-01-04T11:13:00Z">
                <w:pPr>
                  <w:jc w:val="left"/>
                </w:pPr>
              </w:pPrChange>
            </w:pPr>
            <w:ins w:id="34462" w:author="pete jones" w:date="2022-01-04T11:06:00Z">
              <w:r w:rsidRPr="00FF6A71">
                <w:rPr>
                  <w:rFonts w:ascii="Calibri" w:hAnsi="Calibri" w:cs="Calibri"/>
                  <w:color w:val="000000"/>
                  <w:sz w:val="22"/>
                  <w:szCs w:val="22"/>
                </w:rPr>
                <w:t> </w:t>
              </w:r>
            </w:ins>
          </w:p>
        </w:tc>
      </w:tr>
      <w:tr w:rsidR="00EF6EE1" w:rsidRPr="00FF6A71" w14:paraId="50DE4F29" w14:textId="77777777" w:rsidTr="00F078C6">
        <w:trPr>
          <w:trHeight w:val="300"/>
          <w:jc w:val="center"/>
          <w:ins w:id="34463" w:author="pete jones" w:date="2022-01-04T11:06:00Z"/>
          <w:trPrChange w:id="34464" w:author="pete jones" w:date="2022-03-09T08:19:00Z">
            <w:trPr>
              <w:trHeight w:val="300"/>
              <w:jc w:val="center"/>
            </w:trPr>
          </w:trPrChange>
        </w:trPr>
        <w:tc>
          <w:tcPr>
            <w:tcW w:w="960" w:type="dxa"/>
            <w:shd w:val="clear" w:color="auto" w:fill="auto"/>
            <w:noWrap/>
            <w:vAlign w:val="bottom"/>
            <w:hideMark/>
            <w:tcPrChange w:id="3446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0ABDD36F" w14:textId="77777777" w:rsidR="00EF6EE1" w:rsidRPr="00FF6A71" w:rsidRDefault="00EF6EE1">
            <w:pPr>
              <w:spacing w:before="0" w:after="0" w:line="240" w:lineRule="auto"/>
              <w:jc w:val="left"/>
              <w:rPr>
                <w:ins w:id="34466" w:author="pete jones" w:date="2022-01-04T11:06:00Z"/>
                <w:rFonts w:ascii="Calibri" w:hAnsi="Calibri" w:cs="Calibri"/>
                <w:color w:val="000000"/>
                <w:sz w:val="22"/>
                <w:szCs w:val="22"/>
              </w:rPr>
              <w:pPrChange w:id="34467" w:author="pete jones" w:date="2022-01-04T11:13:00Z">
                <w:pPr>
                  <w:jc w:val="left"/>
                </w:pPr>
              </w:pPrChange>
            </w:pPr>
            <w:ins w:id="34468" w:author="pete jones" w:date="2022-01-04T11:06:00Z">
              <w:r w:rsidRPr="00FF6A71">
                <w:rPr>
                  <w:rFonts w:ascii="Calibri" w:hAnsi="Calibri" w:cs="Calibri"/>
                  <w:color w:val="000000"/>
                  <w:sz w:val="22"/>
                  <w:szCs w:val="22"/>
                </w:rPr>
                <w:t>Code</w:t>
              </w:r>
            </w:ins>
          </w:p>
        </w:tc>
        <w:tc>
          <w:tcPr>
            <w:tcW w:w="5953" w:type="dxa"/>
            <w:gridSpan w:val="6"/>
            <w:shd w:val="clear" w:color="auto" w:fill="auto"/>
            <w:noWrap/>
            <w:vAlign w:val="center"/>
            <w:hideMark/>
            <w:tcPrChange w:id="34469" w:author="pete jones" w:date="2022-03-09T08:19:00Z">
              <w:tcPr>
                <w:tcW w:w="5767" w:type="dxa"/>
                <w:gridSpan w:val="6"/>
                <w:tcBorders>
                  <w:top w:val="single" w:sz="4" w:space="0" w:color="auto"/>
                  <w:left w:val="nil"/>
                  <w:bottom w:val="single" w:sz="4" w:space="0" w:color="auto"/>
                  <w:right w:val="single" w:sz="8" w:space="0" w:color="000000"/>
                </w:tcBorders>
                <w:shd w:val="clear" w:color="auto" w:fill="auto"/>
                <w:noWrap/>
                <w:vAlign w:val="center"/>
                <w:hideMark/>
              </w:tcPr>
            </w:tcPrChange>
          </w:tcPr>
          <w:p w14:paraId="2F6500D9" w14:textId="77777777" w:rsidR="00EF6EE1" w:rsidRPr="00FF6A71" w:rsidRDefault="00EF6EE1">
            <w:pPr>
              <w:spacing w:before="0" w:after="0" w:line="240" w:lineRule="auto"/>
              <w:rPr>
                <w:ins w:id="34470" w:author="pete jones" w:date="2022-01-04T11:06:00Z"/>
                <w:rFonts w:ascii="Calibri" w:hAnsi="Calibri" w:cs="Calibri"/>
                <w:color w:val="000000"/>
                <w:sz w:val="22"/>
                <w:szCs w:val="22"/>
              </w:rPr>
              <w:pPrChange w:id="34471" w:author="pete jones" w:date="2022-01-04T11:13:00Z">
                <w:pPr/>
              </w:pPrChange>
            </w:pPr>
            <w:ins w:id="34472" w:author="pete jones" w:date="2022-01-04T11:06:00Z">
              <w:r w:rsidRPr="00FF6A71">
                <w:rPr>
                  <w:rFonts w:ascii="Calibri" w:hAnsi="Calibri" w:cs="Calibri"/>
                  <w:color w:val="000000"/>
                  <w:sz w:val="22"/>
                  <w:szCs w:val="22"/>
                </w:rPr>
                <w:t> </w:t>
              </w:r>
            </w:ins>
          </w:p>
        </w:tc>
      </w:tr>
      <w:tr w:rsidR="00EF6EE1" w:rsidRPr="00FF6A71" w14:paraId="118A9B24" w14:textId="77777777" w:rsidTr="00F078C6">
        <w:trPr>
          <w:trHeight w:val="300"/>
          <w:jc w:val="center"/>
          <w:ins w:id="34473" w:author="pete jones" w:date="2022-01-04T11:06:00Z"/>
          <w:trPrChange w:id="34474" w:author="pete jones" w:date="2022-03-09T08:19:00Z">
            <w:trPr>
              <w:trHeight w:val="300"/>
              <w:jc w:val="center"/>
            </w:trPr>
          </w:trPrChange>
        </w:trPr>
        <w:tc>
          <w:tcPr>
            <w:tcW w:w="960" w:type="dxa"/>
            <w:shd w:val="clear" w:color="auto" w:fill="auto"/>
            <w:noWrap/>
            <w:vAlign w:val="bottom"/>
            <w:hideMark/>
            <w:tcPrChange w:id="3447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7B8FB8EC" w14:textId="77777777" w:rsidR="00EF6EE1" w:rsidRPr="00FF6A71" w:rsidRDefault="00EF6EE1">
            <w:pPr>
              <w:spacing w:before="0" w:after="0" w:line="240" w:lineRule="auto"/>
              <w:jc w:val="left"/>
              <w:rPr>
                <w:ins w:id="34476" w:author="pete jones" w:date="2022-01-04T11:06:00Z"/>
                <w:rFonts w:ascii="Calibri" w:hAnsi="Calibri" w:cs="Calibri"/>
                <w:color w:val="000000"/>
                <w:sz w:val="22"/>
                <w:szCs w:val="22"/>
              </w:rPr>
              <w:pPrChange w:id="34477" w:author="pete jones" w:date="2022-01-04T11:13:00Z">
                <w:pPr>
                  <w:jc w:val="left"/>
                </w:pPr>
              </w:pPrChange>
            </w:pPr>
            <w:ins w:id="34478" w:author="pete jones" w:date="2022-01-04T11:06:00Z">
              <w:r w:rsidRPr="00FF6A71">
                <w:rPr>
                  <w:rFonts w:ascii="Calibri" w:hAnsi="Calibri" w:cs="Calibri"/>
                  <w:color w:val="000000"/>
                  <w:sz w:val="22"/>
                  <w:szCs w:val="22"/>
                </w:rPr>
                <w:t>Title</w:t>
              </w:r>
            </w:ins>
          </w:p>
        </w:tc>
        <w:tc>
          <w:tcPr>
            <w:tcW w:w="5953" w:type="dxa"/>
            <w:gridSpan w:val="6"/>
            <w:shd w:val="clear" w:color="auto" w:fill="auto"/>
            <w:noWrap/>
            <w:vAlign w:val="center"/>
            <w:hideMark/>
            <w:tcPrChange w:id="34479" w:author="pete jones" w:date="2022-03-09T08:19:00Z">
              <w:tcPr>
                <w:tcW w:w="5767" w:type="dxa"/>
                <w:gridSpan w:val="6"/>
                <w:tcBorders>
                  <w:top w:val="single" w:sz="4" w:space="0" w:color="auto"/>
                  <w:left w:val="nil"/>
                  <w:bottom w:val="single" w:sz="4" w:space="0" w:color="auto"/>
                  <w:right w:val="single" w:sz="8" w:space="0" w:color="000000"/>
                </w:tcBorders>
                <w:shd w:val="clear" w:color="auto" w:fill="auto"/>
                <w:noWrap/>
                <w:vAlign w:val="center"/>
                <w:hideMark/>
              </w:tcPr>
            </w:tcPrChange>
          </w:tcPr>
          <w:p w14:paraId="53B63E8D" w14:textId="77777777" w:rsidR="00EF6EE1" w:rsidRPr="00FF6A71" w:rsidRDefault="00EF6EE1">
            <w:pPr>
              <w:spacing w:before="0" w:after="0" w:line="240" w:lineRule="auto"/>
              <w:rPr>
                <w:ins w:id="34480" w:author="pete jones" w:date="2022-01-04T11:06:00Z"/>
                <w:rFonts w:ascii="Calibri" w:hAnsi="Calibri" w:cs="Calibri"/>
                <w:color w:val="000000"/>
                <w:sz w:val="22"/>
                <w:szCs w:val="22"/>
              </w:rPr>
              <w:pPrChange w:id="34481" w:author="pete jones" w:date="2022-01-04T11:13:00Z">
                <w:pPr/>
              </w:pPrChange>
            </w:pPr>
            <w:ins w:id="34482" w:author="pete jones" w:date="2022-01-04T11:06:00Z">
              <w:r w:rsidRPr="00FF6A71">
                <w:rPr>
                  <w:rFonts w:ascii="Calibri" w:hAnsi="Calibri" w:cs="Calibri"/>
                  <w:color w:val="000000"/>
                  <w:sz w:val="22"/>
                  <w:szCs w:val="22"/>
                </w:rPr>
                <w:t>Level 4 - Engineering all disciplines</w:t>
              </w:r>
            </w:ins>
          </w:p>
        </w:tc>
      </w:tr>
      <w:tr w:rsidR="00EF6EE1" w:rsidRPr="00FF6A71" w14:paraId="43302156" w14:textId="77777777" w:rsidTr="00F078C6">
        <w:trPr>
          <w:trHeight w:val="300"/>
          <w:jc w:val="center"/>
          <w:ins w:id="34483" w:author="pete jones" w:date="2022-01-04T11:06:00Z"/>
          <w:trPrChange w:id="34484" w:author="pete jones" w:date="2022-03-09T08:19:00Z">
            <w:trPr>
              <w:trHeight w:val="300"/>
              <w:jc w:val="center"/>
            </w:trPr>
          </w:trPrChange>
        </w:trPr>
        <w:tc>
          <w:tcPr>
            <w:tcW w:w="960" w:type="dxa"/>
            <w:shd w:val="clear" w:color="auto" w:fill="auto"/>
            <w:noWrap/>
            <w:vAlign w:val="bottom"/>
            <w:hideMark/>
            <w:tcPrChange w:id="3448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0D6E677B" w14:textId="77777777" w:rsidR="00EF6EE1" w:rsidRPr="00FF6A71" w:rsidRDefault="00EF6EE1">
            <w:pPr>
              <w:spacing w:before="0" w:after="0" w:line="240" w:lineRule="auto"/>
              <w:jc w:val="left"/>
              <w:rPr>
                <w:ins w:id="34486" w:author="pete jones" w:date="2022-01-04T11:06:00Z"/>
                <w:rFonts w:ascii="Calibri" w:hAnsi="Calibri" w:cs="Calibri"/>
                <w:color w:val="000000"/>
                <w:sz w:val="22"/>
                <w:szCs w:val="22"/>
              </w:rPr>
              <w:pPrChange w:id="34487" w:author="pete jones" w:date="2022-01-04T11:13:00Z">
                <w:pPr>
                  <w:jc w:val="left"/>
                </w:pPr>
              </w:pPrChange>
            </w:pPr>
            <w:ins w:id="34488" w:author="pete jones" w:date="2022-01-04T11:06:00Z">
              <w:r w:rsidRPr="00FF6A71">
                <w:rPr>
                  <w:rFonts w:ascii="Calibri" w:hAnsi="Calibri" w:cs="Calibri"/>
                  <w:color w:val="000000"/>
                  <w:sz w:val="22"/>
                  <w:szCs w:val="22"/>
                </w:rPr>
                <w:t>Level</w:t>
              </w:r>
            </w:ins>
          </w:p>
        </w:tc>
        <w:tc>
          <w:tcPr>
            <w:tcW w:w="1153" w:type="dxa"/>
            <w:shd w:val="clear" w:color="auto" w:fill="auto"/>
            <w:noWrap/>
            <w:vAlign w:val="center"/>
            <w:hideMark/>
            <w:tcPrChange w:id="34489" w:author="pete jones" w:date="2022-03-09T08:19:00Z">
              <w:tcPr>
                <w:tcW w:w="967" w:type="dxa"/>
                <w:tcBorders>
                  <w:top w:val="nil"/>
                  <w:left w:val="nil"/>
                  <w:bottom w:val="single" w:sz="4" w:space="0" w:color="auto"/>
                  <w:right w:val="single" w:sz="4" w:space="0" w:color="auto"/>
                </w:tcBorders>
                <w:shd w:val="clear" w:color="auto" w:fill="auto"/>
                <w:noWrap/>
                <w:vAlign w:val="center"/>
                <w:hideMark/>
              </w:tcPr>
            </w:tcPrChange>
          </w:tcPr>
          <w:p w14:paraId="5F84A463" w14:textId="77777777" w:rsidR="00EF6EE1" w:rsidRPr="00FF6A71" w:rsidRDefault="00EF6EE1">
            <w:pPr>
              <w:spacing w:before="0" w:after="0" w:line="240" w:lineRule="auto"/>
              <w:jc w:val="center"/>
              <w:rPr>
                <w:ins w:id="34490" w:author="pete jones" w:date="2022-01-04T11:06:00Z"/>
                <w:rFonts w:ascii="Calibri" w:hAnsi="Calibri" w:cs="Calibri"/>
                <w:color w:val="000000"/>
                <w:sz w:val="22"/>
                <w:szCs w:val="22"/>
              </w:rPr>
              <w:pPrChange w:id="34491" w:author="pete jones" w:date="2022-01-06T15:26:00Z">
                <w:pPr/>
              </w:pPrChange>
            </w:pPr>
            <w:ins w:id="34492" w:author="pete jones" w:date="2022-01-04T11:06:00Z">
              <w:r w:rsidRPr="00FF6A71">
                <w:rPr>
                  <w:rFonts w:ascii="Calibri" w:hAnsi="Calibri" w:cs="Calibri"/>
                  <w:color w:val="000000"/>
                  <w:sz w:val="22"/>
                  <w:szCs w:val="22"/>
                </w:rPr>
                <w:t>L4</w:t>
              </w:r>
            </w:ins>
          </w:p>
        </w:tc>
        <w:tc>
          <w:tcPr>
            <w:tcW w:w="960" w:type="dxa"/>
            <w:shd w:val="clear" w:color="auto" w:fill="auto"/>
            <w:noWrap/>
            <w:vAlign w:val="bottom"/>
            <w:hideMark/>
            <w:tcPrChange w:id="34493" w:author="pete jones" w:date="2022-03-09T08:19:00Z">
              <w:tcPr>
                <w:tcW w:w="960" w:type="dxa"/>
                <w:tcBorders>
                  <w:top w:val="nil"/>
                  <w:left w:val="nil"/>
                  <w:bottom w:val="single" w:sz="4" w:space="0" w:color="auto"/>
                  <w:right w:val="single" w:sz="4" w:space="0" w:color="auto"/>
                </w:tcBorders>
                <w:shd w:val="clear" w:color="auto" w:fill="auto"/>
                <w:noWrap/>
                <w:vAlign w:val="bottom"/>
                <w:hideMark/>
              </w:tcPr>
            </w:tcPrChange>
          </w:tcPr>
          <w:p w14:paraId="7EA34779" w14:textId="77777777" w:rsidR="00EF6EE1" w:rsidRPr="00FF6A71" w:rsidRDefault="00EF6EE1">
            <w:pPr>
              <w:spacing w:before="0" w:after="0" w:line="240" w:lineRule="auto"/>
              <w:jc w:val="left"/>
              <w:rPr>
                <w:ins w:id="34494" w:author="pete jones" w:date="2022-01-04T11:06:00Z"/>
                <w:rFonts w:ascii="Calibri" w:hAnsi="Calibri" w:cs="Calibri"/>
                <w:color w:val="000000"/>
                <w:sz w:val="22"/>
                <w:szCs w:val="22"/>
              </w:rPr>
              <w:pPrChange w:id="34495" w:author="pete jones" w:date="2022-01-04T11:13:00Z">
                <w:pPr>
                  <w:jc w:val="left"/>
                </w:pPr>
              </w:pPrChange>
            </w:pPr>
            <w:ins w:id="34496"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497" w:author="pete jones" w:date="2022-03-09T08:19:00Z">
              <w:tcPr>
                <w:tcW w:w="960" w:type="dxa"/>
                <w:tcBorders>
                  <w:top w:val="nil"/>
                  <w:left w:val="nil"/>
                  <w:bottom w:val="single" w:sz="4" w:space="0" w:color="auto"/>
                  <w:right w:val="single" w:sz="4" w:space="0" w:color="auto"/>
                </w:tcBorders>
                <w:shd w:val="clear" w:color="auto" w:fill="auto"/>
                <w:noWrap/>
                <w:vAlign w:val="bottom"/>
                <w:hideMark/>
              </w:tcPr>
            </w:tcPrChange>
          </w:tcPr>
          <w:p w14:paraId="58F9E12B" w14:textId="77777777" w:rsidR="00EF6EE1" w:rsidRPr="00FF6A71" w:rsidRDefault="00EF6EE1">
            <w:pPr>
              <w:spacing w:before="0" w:after="0" w:line="240" w:lineRule="auto"/>
              <w:jc w:val="left"/>
              <w:rPr>
                <w:ins w:id="34498" w:author="pete jones" w:date="2022-01-04T11:06:00Z"/>
                <w:rFonts w:ascii="Calibri" w:hAnsi="Calibri" w:cs="Calibri"/>
                <w:color w:val="000000"/>
                <w:sz w:val="22"/>
                <w:szCs w:val="22"/>
              </w:rPr>
              <w:pPrChange w:id="34499" w:author="pete jones" w:date="2022-01-04T11:13:00Z">
                <w:pPr>
                  <w:jc w:val="left"/>
                </w:pPr>
              </w:pPrChange>
            </w:pPr>
            <w:ins w:id="34500"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501" w:author="pete jones" w:date="2022-03-09T08:19:00Z">
              <w:tcPr>
                <w:tcW w:w="960" w:type="dxa"/>
                <w:tcBorders>
                  <w:top w:val="nil"/>
                  <w:left w:val="nil"/>
                  <w:bottom w:val="single" w:sz="4" w:space="0" w:color="auto"/>
                  <w:right w:val="single" w:sz="4" w:space="0" w:color="auto"/>
                </w:tcBorders>
                <w:shd w:val="clear" w:color="auto" w:fill="auto"/>
                <w:noWrap/>
                <w:vAlign w:val="bottom"/>
                <w:hideMark/>
              </w:tcPr>
            </w:tcPrChange>
          </w:tcPr>
          <w:p w14:paraId="05402456" w14:textId="77777777" w:rsidR="00EF6EE1" w:rsidRPr="00FF6A71" w:rsidRDefault="00EF6EE1">
            <w:pPr>
              <w:spacing w:before="0" w:after="0" w:line="240" w:lineRule="auto"/>
              <w:jc w:val="left"/>
              <w:rPr>
                <w:ins w:id="34502" w:author="pete jones" w:date="2022-01-04T11:06:00Z"/>
                <w:rFonts w:ascii="Calibri" w:hAnsi="Calibri" w:cs="Calibri"/>
                <w:color w:val="000000"/>
                <w:sz w:val="22"/>
                <w:szCs w:val="22"/>
              </w:rPr>
              <w:pPrChange w:id="34503" w:author="pete jones" w:date="2022-01-04T11:13:00Z">
                <w:pPr>
                  <w:jc w:val="left"/>
                </w:pPr>
              </w:pPrChange>
            </w:pPr>
            <w:ins w:id="34504"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505" w:author="pete jones" w:date="2022-03-09T08:19:00Z">
              <w:tcPr>
                <w:tcW w:w="960" w:type="dxa"/>
                <w:tcBorders>
                  <w:top w:val="nil"/>
                  <w:left w:val="nil"/>
                  <w:bottom w:val="single" w:sz="4" w:space="0" w:color="auto"/>
                  <w:right w:val="single" w:sz="4" w:space="0" w:color="auto"/>
                </w:tcBorders>
                <w:shd w:val="clear" w:color="auto" w:fill="auto"/>
                <w:noWrap/>
                <w:vAlign w:val="bottom"/>
                <w:hideMark/>
              </w:tcPr>
            </w:tcPrChange>
          </w:tcPr>
          <w:p w14:paraId="08BEB86F" w14:textId="77777777" w:rsidR="00EF6EE1" w:rsidRPr="00FF6A71" w:rsidRDefault="00EF6EE1">
            <w:pPr>
              <w:spacing w:before="0" w:after="0" w:line="240" w:lineRule="auto"/>
              <w:jc w:val="left"/>
              <w:rPr>
                <w:ins w:id="34506" w:author="pete jones" w:date="2022-01-04T11:06:00Z"/>
                <w:rFonts w:ascii="Calibri" w:hAnsi="Calibri" w:cs="Calibri"/>
                <w:color w:val="000000"/>
                <w:sz w:val="22"/>
                <w:szCs w:val="22"/>
              </w:rPr>
              <w:pPrChange w:id="34507" w:author="pete jones" w:date="2022-01-04T11:13:00Z">
                <w:pPr>
                  <w:jc w:val="left"/>
                </w:pPr>
              </w:pPrChange>
            </w:pPr>
            <w:ins w:id="34508"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509" w:author="pete jones" w:date="2022-03-09T08:19:00Z">
              <w:tcPr>
                <w:tcW w:w="960" w:type="dxa"/>
                <w:tcBorders>
                  <w:top w:val="nil"/>
                  <w:left w:val="nil"/>
                  <w:bottom w:val="single" w:sz="4" w:space="0" w:color="auto"/>
                  <w:right w:val="single" w:sz="8" w:space="0" w:color="auto"/>
                </w:tcBorders>
                <w:shd w:val="clear" w:color="auto" w:fill="auto"/>
                <w:noWrap/>
                <w:vAlign w:val="bottom"/>
                <w:hideMark/>
              </w:tcPr>
            </w:tcPrChange>
          </w:tcPr>
          <w:p w14:paraId="17B62EDA" w14:textId="77777777" w:rsidR="00EF6EE1" w:rsidRPr="00FF6A71" w:rsidRDefault="00EF6EE1">
            <w:pPr>
              <w:spacing w:before="0" w:after="0" w:line="240" w:lineRule="auto"/>
              <w:jc w:val="left"/>
              <w:rPr>
                <w:ins w:id="34510" w:author="pete jones" w:date="2022-01-04T11:06:00Z"/>
                <w:rFonts w:ascii="Calibri" w:hAnsi="Calibri" w:cs="Calibri"/>
                <w:color w:val="000000"/>
                <w:sz w:val="22"/>
                <w:szCs w:val="22"/>
              </w:rPr>
              <w:pPrChange w:id="34511" w:author="pete jones" w:date="2022-01-04T11:13:00Z">
                <w:pPr>
                  <w:jc w:val="left"/>
                </w:pPr>
              </w:pPrChange>
            </w:pPr>
            <w:ins w:id="34512" w:author="pete jones" w:date="2022-01-04T11:06:00Z">
              <w:r w:rsidRPr="00FF6A71">
                <w:rPr>
                  <w:rFonts w:ascii="Calibri" w:hAnsi="Calibri" w:cs="Calibri"/>
                  <w:color w:val="000000"/>
                  <w:sz w:val="22"/>
                  <w:szCs w:val="22"/>
                </w:rPr>
                <w:t> </w:t>
              </w:r>
            </w:ins>
          </w:p>
        </w:tc>
      </w:tr>
      <w:tr w:rsidR="00EF6EE1" w:rsidRPr="00FF6A71" w14:paraId="59D8986E" w14:textId="77777777" w:rsidTr="00F078C6">
        <w:trPr>
          <w:trHeight w:val="315"/>
          <w:jc w:val="center"/>
          <w:ins w:id="34513" w:author="pete jones" w:date="2022-01-04T11:06:00Z"/>
          <w:trPrChange w:id="34514" w:author="pete jones" w:date="2022-03-09T08:19:00Z">
            <w:trPr>
              <w:trHeight w:val="315"/>
              <w:jc w:val="center"/>
            </w:trPr>
          </w:trPrChange>
        </w:trPr>
        <w:tc>
          <w:tcPr>
            <w:tcW w:w="960" w:type="dxa"/>
            <w:shd w:val="clear" w:color="auto" w:fill="auto"/>
            <w:noWrap/>
            <w:vAlign w:val="bottom"/>
            <w:hideMark/>
            <w:tcPrChange w:id="34515" w:author="pete jones" w:date="2022-03-09T08:19:00Z">
              <w:tcPr>
                <w:tcW w:w="960" w:type="dxa"/>
                <w:tcBorders>
                  <w:top w:val="nil"/>
                  <w:left w:val="single" w:sz="8" w:space="0" w:color="auto"/>
                  <w:bottom w:val="single" w:sz="8" w:space="0" w:color="auto"/>
                  <w:right w:val="single" w:sz="4" w:space="0" w:color="auto"/>
                </w:tcBorders>
                <w:shd w:val="clear" w:color="auto" w:fill="auto"/>
                <w:noWrap/>
                <w:vAlign w:val="bottom"/>
                <w:hideMark/>
              </w:tcPr>
            </w:tcPrChange>
          </w:tcPr>
          <w:p w14:paraId="287BA64D" w14:textId="77777777" w:rsidR="00EF6EE1" w:rsidRPr="00FF6A71" w:rsidRDefault="00EF6EE1">
            <w:pPr>
              <w:spacing w:before="0" w:after="0" w:line="240" w:lineRule="auto"/>
              <w:jc w:val="left"/>
              <w:rPr>
                <w:ins w:id="34516" w:author="pete jones" w:date="2022-01-04T11:06:00Z"/>
                <w:rFonts w:ascii="Calibri" w:hAnsi="Calibri" w:cs="Calibri"/>
                <w:color w:val="000000"/>
                <w:sz w:val="22"/>
                <w:szCs w:val="22"/>
              </w:rPr>
              <w:pPrChange w:id="34517" w:author="pete jones" w:date="2022-01-04T11:13:00Z">
                <w:pPr>
                  <w:jc w:val="left"/>
                </w:pPr>
              </w:pPrChange>
            </w:pPr>
            <w:ins w:id="34518" w:author="pete jones" w:date="2022-01-04T11:06:00Z">
              <w:r w:rsidRPr="00FF6A71">
                <w:rPr>
                  <w:rFonts w:ascii="Calibri" w:hAnsi="Calibri" w:cs="Calibri"/>
                  <w:color w:val="000000"/>
                  <w:sz w:val="22"/>
                  <w:szCs w:val="22"/>
                </w:rPr>
                <w:t>Avg score</w:t>
              </w:r>
            </w:ins>
          </w:p>
        </w:tc>
        <w:tc>
          <w:tcPr>
            <w:tcW w:w="1153" w:type="dxa"/>
            <w:shd w:val="clear" w:color="auto" w:fill="auto"/>
            <w:noWrap/>
            <w:vAlign w:val="center"/>
            <w:hideMark/>
            <w:tcPrChange w:id="34519" w:author="pete jones" w:date="2022-03-09T08:19:00Z">
              <w:tcPr>
                <w:tcW w:w="967" w:type="dxa"/>
                <w:tcBorders>
                  <w:top w:val="nil"/>
                  <w:left w:val="nil"/>
                  <w:bottom w:val="single" w:sz="8" w:space="0" w:color="auto"/>
                  <w:right w:val="single" w:sz="4" w:space="0" w:color="auto"/>
                </w:tcBorders>
                <w:shd w:val="clear" w:color="auto" w:fill="auto"/>
                <w:noWrap/>
                <w:vAlign w:val="center"/>
                <w:hideMark/>
              </w:tcPr>
            </w:tcPrChange>
          </w:tcPr>
          <w:p w14:paraId="2AA7AB72" w14:textId="77777777" w:rsidR="00EF6EE1" w:rsidRPr="00FF6A71" w:rsidRDefault="00EF6EE1">
            <w:pPr>
              <w:spacing w:before="0" w:after="0" w:line="240" w:lineRule="auto"/>
              <w:jc w:val="center"/>
              <w:rPr>
                <w:ins w:id="34520" w:author="pete jones" w:date="2022-01-04T11:06:00Z"/>
                <w:rFonts w:ascii="Calibri" w:hAnsi="Calibri" w:cs="Calibri"/>
                <w:color w:val="000000"/>
                <w:sz w:val="22"/>
                <w:szCs w:val="22"/>
              </w:rPr>
              <w:pPrChange w:id="34521" w:author="pete jones" w:date="2022-01-06T15:26:00Z">
                <w:pPr/>
              </w:pPrChange>
            </w:pPr>
            <w:ins w:id="34522" w:author="pete jones" w:date="2022-01-04T11:06:00Z">
              <w:r w:rsidRPr="00FF6A71">
                <w:rPr>
                  <w:rFonts w:ascii="Calibri" w:hAnsi="Calibri" w:cs="Calibri"/>
                  <w:color w:val="000000"/>
                  <w:sz w:val="22"/>
                  <w:szCs w:val="22"/>
                </w:rPr>
                <w:t>40</w:t>
              </w:r>
            </w:ins>
          </w:p>
        </w:tc>
        <w:tc>
          <w:tcPr>
            <w:tcW w:w="960" w:type="dxa"/>
            <w:shd w:val="clear" w:color="auto" w:fill="auto"/>
            <w:noWrap/>
            <w:vAlign w:val="bottom"/>
            <w:hideMark/>
            <w:tcPrChange w:id="34523" w:author="pete jones" w:date="2022-03-09T08:19:00Z">
              <w:tcPr>
                <w:tcW w:w="960" w:type="dxa"/>
                <w:tcBorders>
                  <w:top w:val="nil"/>
                  <w:left w:val="nil"/>
                  <w:bottom w:val="single" w:sz="8" w:space="0" w:color="auto"/>
                  <w:right w:val="single" w:sz="4" w:space="0" w:color="auto"/>
                </w:tcBorders>
                <w:shd w:val="clear" w:color="auto" w:fill="auto"/>
                <w:noWrap/>
                <w:vAlign w:val="bottom"/>
                <w:hideMark/>
              </w:tcPr>
            </w:tcPrChange>
          </w:tcPr>
          <w:p w14:paraId="7D68F539" w14:textId="77777777" w:rsidR="00EF6EE1" w:rsidRPr="00FF6A71" w:rsidRDefault="00EF6EE1">
            <w:pPr>
              <w:spacing w:before="0" w:after="0" w:line="240" w:lineRule="auto"/>
              <w:jc w:val="left"/>
              <w:rPr>
                <w:ins w:id="34524" w:author="pete jones" w:date="2022-01-04T11:06:00Z"/>
                <w:rFonts w:ascii="Calibri" w:hAnsi="Calibri" w:cs="Calibri"/>
                <w:color w:val="000000"/>
                <w:sz w:val="22"/>
                <w:szCs w:val="22"/>
              </w:rPr>
              <w:pPrChange w:id="34525" w:author="pete jones" w:date="2022-01-04T11:13:00Z">
                <w:pPr>
                  <w:jc w:val="left"/>
                </w:pPr>
              </w:pPrChange>
            </w:pPr>
            <w:ins w:id="34526"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527" w:author="pete jones" w:date="2022-03-09T08:19:00Z">
              <w:tcPr>
                <w:tcW w:w="960" w:type="dxa"/>
                <w:tcBorders>
                  <w:top w:val="nil"/>
                  <w:left w:val="nil"/>
                  <w:bottom w:val="single" w:sz="8" w:space="0" w:color="auto"/>
                  <w:right w:val="single" w:sz="4" w:space="0" w:color="auto"/>
                </w:tcBorders>
                <w:shd w:val="clear" w:color="auto" w:fill="auto"/>
                <w:noWrap/>
                <w:vAlign w:val="bottom"/>
                <w:hideMark/>
              </w:tcPr>
            </w:tcPrChange>
          </w:tcPr>
          <w:p w14:paraId="3E94907B" w14:textId="77777777" w:rsidR="00EF6EE1" w:rsidRPr="00FF6A71" w:rsidRDefault="00EF6EE1">
            <w:pPr>
              <w:spacing w:before="0" w:after="0" w:line="240" w:lineRule="auto"/>
              <w:jc w:val="left"/>
              <w:rPr>
                <w:ins w:id="34528" w:author="pete jones" w:date="2022-01-04T11:06:00Z"/>
                <w:rFonts w:ascii="Calibri" w:hAnsi="Calibri" w:cs="Calibri"/>
                <w:color w:val="000000"/>
                <w:sz w:val="22"/>
                <w:szCs w:val="22"/>
              </w:rPr>
              <w:pPrChange w:id="34529" w:author="pete jones" w:date="2022-01-04T11:13:00Z">
                <w:pPr>
                  <w:jc w:val="left"/>
                </w:pPr>
              </w:pPrChange>
            </w:pPr>
            <w:ins w:id="34530"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531" w:author="pete jones" w:date="2022-03-09T08:19:00Z">
              <w:tcPr>
                <w:tcW w:w="960" w:type="dxa"/>
                <w:tcBorders>
                  <w:top w:val="nil"/>
                  <w:left w:val="nil"/>
                  <w:bottom w:val="single" w:sz="8" w:space="0" w:color="auto"/>
                  <w:right w:val="single" w:sz="4" w:space="0" w:color="auto"/>
                </w:tcBorders>
                <w:shd w:val="clear" w:color="auto" w:fill="auto"/>
                <w:noWrap/>
                <w:vAlign w:val="bottom"/>
                <w:hideMark/>
              </w:tcPr>
            </w:tcPrChange>
          </w:tcPr>
          <w:p w14:paraId="6477936D" w14:textId="77777777" w:rsidR="00EF6EE1" w:rsidRPr="00FF6A71" w:rsidRDefault="00EF6EE1">
            <w:pPr>
              <w:spacing w:before="0" w:after="0" w:line="240" w:lineRule="auto"/>
              <w:jc w:val="left"/>
              <w:rPr>
                <w:ins w:id="34532" w:author="pete jones" w:date="2022-01-04T11:06:00Z"/>
                <w:rFonts w:ascii="Calibri" w:hAnsi="Calibri" w:cs="Calibri"/>
                <w:color w:val="000000"/>
                <w:sz w:val="22"/>
                <w:szCs w:val="22"/>
              </w:rPr>
              <w:pPrChange w:id="34533" w:author="pete jones" w:date="2022-01-04T11:13:00Z">
                <w:pPr>
                  <w:jc w:val="left"/>
                </w:pPr>
              </w:pPrChange>
            </w:pPr>
            <w:ins w:id="34534"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535" w:author="pete jones" w:date="2022-03-09T08:19:00Z">
              <w:tcPr>
                <w:tcW w:w="960" w:type="dxa"/>
                <w:tcBorders>
                  <w:top w:val="nil"/>
                  <w:left w:val="nil"/>
                  <w:bottom w:val="single" w:sz="8" w:space="0" w:color="auto"/>
                  <w:right w:val="single" w:sz="4" w:space="0" w:color="auto"/>
                </w:tcBorders>
                <w:shd w:val="clear" w:color="auto" w:fill="auto"/>
                <w:noWrap/>
                <w:vAlign w:val="bottom"/>
                <w:hideMark/>
              </w:tcPr>
            </w:tcPrChange>
          </w:tcPr>
          <w:p w14:paraId="5A5FA725" w14:textId="77777777" w:rsidR="00EF6EE1" w:rsidRPr="00FF6A71" w:rsidRDefault="00EF6EE1">
            <w:pPr>
              <w:spacing w:before="0" w:after="0" w:line="240" w:lineRule="auto"/>
              <w:jc w:val="left"/>
              <w:rPr>
                <w:ins w:id="34536" w:author="pete jones" w:date="2022-01-04T11:06:00Z"/>
                <w:rFonts w:ascii="Calibri" w:hAnsi="Calibri" w:cs="Calibri"/>
                <w:color w:val="000000"/>
                <w:sz w:val="22"/>
                <w:szCs w:val="22"/>
              </w:rPr>
              <w:pPrChange w:id="34537" w:author="pete jones" w:date="2022-01-04T11:13:00Z">
                <w:pPr>
                  <w:jc w:val="left"/>
                </w:pPr>
              </w:pPrChange>
            </w:pPr>
            <w:ins w:id="34538"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539" w:author="pete jones" w:date="2022-03-09T08:19:00Z">
              <w:tcPr>
                <w:tcW w:w="960" w:type="dxa"/>
                <w:tcBorders>
                  <w:top w:val="nil"/>
                  <w:left w:val="nil"/>
                  <w:bottom w:val="single" w:sz="8" w:space="0" w:color="auto"/>
                  <w:right w:val="single" w:sz="8" w:space="0" w:color="auto"/>
                </w:tcBorders>
                <w:shd w:val="clear" w:color="auto" w:fill="auto"/>
                <w:noWrap/>
                <w:vAlign w:val="bottom"/>
                <w:hideMark/>
              </w:tcPr>
            </w:tcPrChange>
          </w:tcPr>
          <w:p w14:paraId="229C1B86" w14:textId="77777777" w:rsidR="00EF6EE1" w:rsidRPr="00FF6A71" w:rsidRDefault="00EF6EE1">
            <w:pPr>
              <w:spacing w:before="0" w:after="0" w:line="240" w:lineRule="auto"/>
              <w:jc w:val="left"/>
              <w:rPr>
                <w:ins w:id="34540" w:author="pete jones" w:date="2022-01-04T11:06:00Z"/>
                <w:rFonts w:ascii="Calibri" w:hAnsi="Calibri" w:cs="Calibri"/>
                <w:color w:val="000000"/>
                <w:sz w:val="22"/>
                <w:szCs w:val="22"/>
              </w:rPr>
              <w:pPrChange w:id="34541" w:author="pete jones" w:date="2022-01-04T11:13:00Z">
                <w:pPr>
                  <w:jc w:val="left"/>
                </w:pPr>
              </w:pPrChange>
            </w:pPr>
            <w:ins w:id="34542" w:author="pete jones" w:date="2022-01-04T11:06:00Z">
              <w:r w:rsidRPr="00FF6A71">
                <w:rPr>
                  <w:rFonts w:ascii="Calibri" w:hAnsi="Calibri" w:cs="Calibri"/>
                  <w:color w:val="000000"/>
                  <w:sz w:val="22"/>
                  <w:szCs w:val="22"/>
                </w:rPr>
                <w:t> </w:t>
              </w:r>
            </w:ins>
          </w:p>
        </w:tc>
      </w:tr>
      <w:tr w:rsidR="00EF6EE1" w:rsidRPr="00FF6A71" w14:paraId="31DED725" w14:textId="77777777" w:rsidTr="00F078C6">
        <w:trPr>
          <w:trHeight w:val="315"/>
          <w:jc w:val="center"/>
          <w:ins w:id="34543" w:author="pete jones" w:date="2022-01-04T11:06:00Z"/>
          <w:trPrChange w:id="34544" w:author="pete jones" w:date="2022-03-09T08:19:00Z">
            <w:trPr>
              <w:trHeight w:val="315"/>
              <w:jc w:val="center"/>
            </w:trPr>
          </w:trPrChange>
        </w:trPr>
        <w:tc>
          <w:tcPr>
            <w:tcW w:w="960" w:type="dxa"/>
            <w:shd w:val="clear" w:color="auto" w:fill="auto"/>
            <w:noWrap/>
            <w:vAlign w:val="center"/>
            <w:hideMark/>
            <w:tcPrChange w:id="34545" w:author="pete jones" w:date="2022-03-09T08:19:00Z">
              <w:tcPr>
                <w:tcW w:w="960"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655C8901" w14:textId="77777777" w:rsidR="00EF6EE1" w:rsidRPr="00FF6A71" w:rsidRDefault="00EF6EE1">
            <w:pPr>
              <w:spacing w:before="0" w:after="0" w:line="240" w:lineRule="auto"/>
              <w:rPr>
                <w:ins w:id="34546" w:author="pete jones" w:date="2022-01-04T11:06:00Z"/>
                <w:rFonts w:ascii="Calibri" w:hAnsi="Calibri" w:cs="Calibri"/>
                <w:color w:val="000000"/>
                <w:sz w:val="22"/>
                <w:szCs w:val="22"/>
              </w:rPr>
              <w:pPrChange w:id="34547" w:author="pete jones" w:date="2022-01-04T11:13:00Z">
                <w:pPr/>
              </w:pPrChange>
            </w:pPr>
            <w:ins w:id="34548" w:author="pete jones" w:date="2022-01-04T11:06:00Z">
              <w:r w:rsidRPr="00FF6A71">
                <w:rPr>
                  <w:rFonts w:ascii="Calibri" w:hAnsi="Calibri" w:cs="Calibri"/>
                  <w:color w:val="000000"/>
                  <w:sz w:val="22"/>
                  <w:szCs w:val="22"/>
                </w:rPr>
                <w:t>Range</w:t>
              </w:r>
            </w:ins>
          </w:p>
        </w:tc>
        <w:tc>
          <w:tcPr>
            <w:tcW w:w="1153" w:type="dxa"/>
            <w:shd w:val="clear" w:color="auto" w:fill="auto"/>
            <w:noWrap/>
            <w:vAlign w:val="center"/>
            <w:hideMark/>
            <w:tcPrChange w:id="34549" w:author="pete jones" w:date="2022-03-09T08:19:00Z">
              <w:tcPr>
                <w:tcW w:w="967" w:type="dxa"/>
                <w:tcBorders>
                  <w:top w:val="nil"/>
                  <w:left w:val="nil"/>
                  <w:bottom w:val="single" w:sz="8" w:space="0" w:color="auto"/>
                  <w:right w:val="single" w:sz="8" w:space="0" w:color="auto"/>
                </w:tcBorders>
                <w:shd w:val="clear" w:color="auto" w:fill="auto"/>
                <w:noWrap/>
                <w:vAlign w:val="center"/>
                <w:hideMark/>
              </w:tcPr>
            </w:tcPrChange>
          </w:tcPr>
          <w:p w14:paraId="2A00CB6C" w14:textId="77777777" w:rsidR="00EF6EE1" w:rsidRPr="00FF6A71" w:rsidRDefault="00EF6EE1">
            <w:pPr>
              <w:spacing w:before="0" w:after="0" w:line="240" w:lineRule="auto"/>
              <w:rPr>
                <w:ins w:id="34550" w:author="pete jones" w:date="2022-01-04T11:06:00Z"/>
                <w:rFonts w:ascii="Calibri" w:hAnsi="Calibri" w:cs="Calibri"/>
                <w:color w:val="000000"/>
                <w:sz w:val="22"/>
                <w:szCs w:val="22"/>
              </w:rPr>
              <w:pPrChange w:id="34551" w:author="pete jones" w:date="2022-01-04T11:13:00Z">
                <w:pPr/>
              </w:pPrChange>
            </w:pPr>
            <w:ins w:id="34552" w:author="pete jones" w:date="2022-01-04T11:06:00Z">
              <w:r w:rsidRPr="00FF6A71">
                <w:rPr>
                  <w:rFonts w:ascii="Calibri" w:hAnsi="Calibri" w:cs="Calibri"/>
                  <w:color w:val="000000"/>
                  <w:sz w:val="22"/>
                  <w:szCs w:val="22"/>
                </w:rPr>
                <w:t>Frequency</w:t>
              </w:r>
            </w:ins>
          </w:p>
        </w:tc>
        <w:tc>
          <w:tcPr>
            <w:tcW w:w="960" w:type="dxa"/>
            <w:shd w:val="clear" w:color="auto" w:fill="auto"/>
            <w:noWrap/>
            <w:vAlign w:val="center"/>
            <w:hideMark/>
            <w:tcPrChange w:id="34553"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7B88C2D3" w14:textId="77777777" w:rsidR="00EF6EE1" w:rsidRPr="00FF6A71" w:rsidRDefault="00EF6EE1">
            <w:pPr>
              <w:spacing w:before="0" w:after="0" w:line="240" w:lineRule="auto"/>
              <w:rPr>
                <w:ins w:id="34554" w:author="pete jones" w:date="2022-01-04T11:06:00Z"/>
                <w:rFonts w:ascii="Calibri" w:hAnsi="Calibri" w:cs="Calibri"/>
                <w:color w:val="000000"/>
                <w:sz w:val="22"/>
                <w:szCs w:val="22"/>
              </w:rPr>
              <w:pPrChange w:id="34555" w:author="pete jones" w:date="2022-01-04T11:13:00Z">
                <w:pPr/>
              </w:pPrChange>
            </w:pPr>
            <w:ins w:id="34556" w:author="pete jones" w:date="2022-01-04T11:06:00Z">
              <w:r w:rsidRPr="00FF6A71">
                <w:rPr>
                  <w:rFonts w:ascii="Calibri" w:hAnsi="Calibri" w:cs="Calibri"/>
                  <w:color w:val="000000"/>
                  <w:sz w:val="22"/>
                  <w:szCs w:val="22"/>
                </w:rPr>
                <w:t>Enrolled</w:t>
              </w:r>
            </w:ins>
          </w:p>
        </w:tc>
        <w:tc>
          <w:tcPr>
            <w:tcW w:w="960" w:type="dxa"/>
            <w:shd w:val="clear" w:color="auto" w:fill="auto"/>
            <w:noWrap/>
            <w:vAlign w:val="center"/>
            <w:hideMark/>
            <w:tcPrChange w:id="34557"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48A71BA0" w14:textId="56AA1530" w:rsidR="00EF6EE1" w:rsidRPr="00FF6A71" w:rsidRDefault="00EF6EE1">
            <w:pPr>
              <w:spacing w:before="0" w:after="0" w:line="240" w:lineRule="auto"/>
              <w:rPr>
                <w:ins w:id="34558" w:author="pete jones" w:date="2022-01-04T11:06:00Z"/>
                <w:rFonts w:ascii="Calibri" w:hAnsi="Calibri" w:cs="Calibri"/>
                <w:color w:val="000000"/>
                <w:sz w:val="22"/>
                <w:szCs w:val="22"/>
              </w:rPr>
              <w:pPrChange w:id="34559" w:author="pete jones" w:date="2022-01-04T11:13:00Z">
                <w:pPr/>
              </w:pPrChange>
            </w:pPr>
            <w:ins w:id="34560" w:author="pete jones" w:date="2022-01-04T11:06:00Z">
              <w:r w:rsidRPr="00FF6A71">
                <w:rPr>
                  <w:rFonts w:ascii="Calibri" w:hAnsi="Calibri" w:cs="Calibri"/>
                  <w:color w:val="000000"/>
                  <w:sz w:val="22"/>
                  <w:szCs w:val="22"/>
                </w:rPr>
                <w:t>Pass</w:t>
              </w:r>
            </w:ins>
          </w:p>
        </w:tc>
        <w:tc>
          <w:tcPr>
            <w:tcW w:w="960" w:type="dxa"/>
            <w:shd w:val="clear" w:color="auto" w:fill="auto"/>
            <w:noWrap/>
            <w:vAlign w:val="center"/>
            <w:hideMark/>
            <w:tcPrChange w:id="34561"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4DDBB672" w14:textId="77777777" w:rsidR="00EF6EE1" w:rsidRPr="00FF6A71" w:rsidRDefault="00EF6EE1">
            <w:pPr>
              <w:spacing w:before="0" w:after="0" w:line="240" w:lineRule="auto"/>
              <w:rPr>
                <w:ins w:id="34562" w:author="pete jones" w:date="2022-01-04T11:06:00Z"/>
                <w:rFonts w:ascii="Calibri" w:hAnsi="Calibri" w:cs="Calibri"/>
                <w:color w:val="000000"/>
                <w:sz w:val="22"/>
                <w:szCs w:val="22"/>
              </w:rPr>
              <w:pPrChange w:id="34563" w:author="pete jones" w:date="2022-01-04T11:13:00Z">
                <w:pPr/>
              </w:pPrChange>
            </w:pPr>
            <w:ins w:id="34564" w:author="pete jones" w:date="2022-01-04T11:06:00Z">
              <w:r w:rsidRPr="00FF6A71">
                <w:rPr>
                  <w:rFonts w:ascii="Calibri" w:hAnsi="Calibri" w:cs="Calibri"/>
                  <w:color w:val="000000"/>
                  <w:sz w:val="22"/>
                  <w:szCs w:val="22"/>
                </w:rPr>
                <w:t>Fail</w:t>
              </w:r>
            </w:ins>
          </w:p>
        </w:tc>
        <w:tc>
          <w:tcPr>
            <w:tcW w:w="960" w:type="dxa"/>
            <w:shd w:val="clear" w:color="auto" w:fill="auto"/>
            <w:noWrap/>
            <w:vAlign w:val="center"/>
            <w:hideMark/>
            <w:tcPrChange w:id="34565"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00F30DC8" w14:textId="77777777" w:rsidR="00EF6EE1" w:rsidRPr="00FF6A71" w:rsidRDefault="00EF6EE1">
            <w:pPr>
              <w:spacing w:before="0" w:after="0" w:line="240" w:lineRule="auto"/>
              <w:rPr>
                <w:ins w:id="34566" w:author="pete jones" w:date="2022-01-04T11:06:00Z"/>
                <w:rFonts w:ascii="Calibri" w:hAnsi="Calibri" w:cs="Calibri"/>
                <w:color w:val="000000"/>
                <w:sz w:val="22"/>
                <w:szCs w:val="22"/>
              </w:rPr>
              <w:pPrChange w:id="34567" w:author="pete jones" w:date="2022-01-04T11:13:00Z">
                <w:pPr/>
              </w:pPrChange>
            </w:pPr>
            <w:ins w:id="34568" w:author="pete jones" w:date="2022-01-04T11:06:00Z">
              <w:r w:rsidRPr="00FF6A71">
                <w:rPr>
                  <w:rFonts w:ascii="Calibri" w:hAnsi="Calibri" w:cs="Calibri"/>
                  <w:color w:val="000000"/>
                  <w:sz w:val="22"/>
                  <w:szCs w:val="22"/>
                </w:rPr>
                <w:t>Pass Rate</w:t>
              </w:r>
            </w:ins>
          </w:p>
        </w:tc>
        <w:tc>
          <w:tcPr>
            <w:tcW w:w="960" w:type="dxa"/>
            <w:shd w:val="clear" w:color="auto" w:fill="auto"/>
            <w:noWrap/>
            <w:vAlign w:val="center"/>
            <w:hideMark/>
            <w:tcPrChange w:id="34569" w:author="pete jones" w:date="2022-03-09T08:19:00Z">
              <w:tcPr>
                <w:tcW w:w="960" w:type="dxa"/>
                <w:tcBorders>
                  <w:top w:val="nil"/>
                  <w:left w:val="nil"/>
                  <w:bottom w:val="single" w:sz="8" w:space="0" w:color="auto"/>
                  <w:right w:val="single" w:sz="8" w:space="0" w:color="auto"/>
                </w:tcBorders>
                <w:shd w:val="clear" w:color="auto" w:fill="auto"/>
                <w:noWrap/>
                <w:vAlign w:val="center"/>
                <w:hideMark/>
              </w:tcPr>
            </w:tcPrChange>
          </w:tcPr>
          <w:p w14:paraId="07646762" w14:textId="77777777" w:rsidR="00EF6EE1" w:rsidRPr="00FF6A71" w:rsidRDefault="00EF6EE1">
            <w:pPr>
              <w:spacing w:before="0" w:after="0" w:line="240" w:lineRule="auto"/>
              <w:rPr>
                <w:ins w:id="34570" w:author="pete jones" w:date="2022-01-04T11:06:00Z"/>
                <w:rFonts w:ascii="Calibri" w:hAnsi="Calibri" w:cs="Calibri"/>
                <w:color w:val="000000"/>
                <w:sz w:val="22"/>
                <w:szCs w:val="22"/>
              </w:rPr>
              <w:pPrChange w:id="34571" w:author="pete jones" w:date="2022-01-04T11:13:00Z">
                <w:pPr/>
              </w:pPrChange>
            </w:pPr>
            <w:ins w:id="34572" w:author="pete jones" w:date="2022-01-04T11:06:00Z">
              <w:r w:rsidRPr="00FF6A71">
                <w:rPr>
                  <w:rFonts w:ascii="Calibri" w:hAnsi="Calibri" w:cs="Calibri"/>
                  <w:color w:val="000000"/>
                  <w:sz w:val="22"/>
                  <w:szCs w:val="22"/>
                </w:rPr>
                <w:t>Fail Rate</w:t>
              </w:r>
            </w:ins>
          </w:p>
        </w:tc>
      </w:tr>
      <w:tr w:rsidR="00EF6EE1" w:rsidRPr="00FF6A71" w14:paraId="7B9AEAC8" w14:textId="77777777" w:rsidTr="00F078C6">
        <w:trPr>
          <w:trHeight w:val="315"/>
          <w:jc w:val="center"/>
          <w:ins w:id="34573" w:author="pete jones" w:date="2022-01-04T11:06:00Z"/>
          <w:trPrChange w:id="34574" w:author="pete jones" w:date="2022-03-09T08:19:00Z">
            <w:trPr>
              <w:trHeight w:val="315"/>
              <w:jc w:val="center"/>
            </w:trPr>
          </w:trPrChange>
        </w:trPr>
        <w:tc>
          <w:tcPr>
            <w:tcW w:w="960" w:type="dxa"/>
            <w:shd w:val="clear" w:color="auto" w:fill="auto"/>
            <w:noWrap/>
            <w:vAlign w:val="center"/>
            <w:hideMark/>
            <w:tcPrChange w:id="3457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CF082CA" w14:textId="77777777" w:rsidR="00EF6EE1" w:rsidRPr="00FF6A71" w:rsidRDefault="00EF6EE1">
            <w:pPr>
              <w:spacing w:before="0" w:after="0" w:line="240" w:lineRule="auto"/>
              <w:rPr>
                <w:ins w:id="34576" w:author="pete jones" w:date="2022-01-04T11:06:00Z"/>
                <w:rFonts w:ascii="Calibri" w:hAnsi="Calibri" w:cs="Calibri"/>
                <w:color w:val="000000"/>
                <w:sz w:val="22"/>
                <w:szCs w:val="22"/>
              </w:rPr>
              <w:pPrChange w:id="34577" w:author="pete jones" w:date="2022-01-04T11:13:00Z">
                <w:pPr/>
              </w:pPrChange>
            </w:pPr>
            <w:ins w:id="34578" w:author="pete jones" w:date="2022-01-04T11:06:00Z">
              <w:r w:rsidRPr="00FF6A71">
                <w:rPr>
                  <w:rFonts w:ascii="Calibri" w:hAnsi="Calibri" w:cs="Calibri"/>
                  <w:color w:val="000000"/>
                  <w:sz w:val="22"/>
                  <w:szCs w:val="22"/>
                </w:rPr>
                <w:t>0</w:t>
              </w:r>
            </w:ins>
          </w:p>
        </w:tc>
        <w:tc>
          <w:tcPr>
            <w:tcW w:w="1153" w:type="dxa"/>
            <w:shd w:val="clear" w:color="auto" w:fill="auto"/>
            <w:noWrap/>
            <w:vAlign w:val="center"/>
            <w:hideMark/>
            <w:tcPrChange w:id="34579"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41D6677F" w14:textId="77777777" w:rsidR="00EF6EE1" w:rsidRPr="00FF6A71" w:rsidRDefault="00EF6EE1">
            <w:pPr>
              <w:spacing w:before="0" w:after="0" w:line="240" w:lineRule="auto"/>
              <w:jc w:val="center"/>
              <w:rPr>
                <w:ins w:id="34580" w:author="pete jones" w:date="2022-01-04T11:06:00Z"/>
                <w:rFonts w:ascii="Calibri" w:hAnsi="Calibri" w:cs="Calibri"/>
                <w:color w:val="000000"/>
                <w:sz w:val="22"/>
                <w:szCs w:val="22"/>
              </w:rPr>
              <w:pPrChange w:id="34581" w:author="pete jones" w:date="2022-01-06T15:26:00Z">
                <w:pPr/>
              </w:pPrChange>
            </w:pPr>
            <w:ins w:id="34582" w:author="pete jones" w:date="2022-01-04T11:06:00Z">
              <w:r w:rsidRPr="00FF6A71">
                <w:rPr>
                  <w:rFonts w:ascii="Calibri" w:hAnsi="Calibri" w:cs="Calibri"/>
                  <w:color w:val="000000"/>
                  <w:sz w:val="22"/>
                  <w:szCs w:val="22"/>
                </w:rPr>
                <w:t>14</w:t>
              </w:r>
            </w:ins>
          </w:p>
        </w:tc>
        <w:tc>
          <w:tcPr>
            <w:tcW w:w="960" w:type="dxa"/>
            <w:shd w:val="clear" w:color="auto" w:fill="auto"/>
            <w:noWrap/>
            <w:vAlign w:val="center"/>
            <w:hideMark/>
            <w:tcPrChange w:id="34583"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594D48B4" w14:textId="77777777" w:rsidR="00EF6EE1" w:rsidRPr="00FF6A71" w:rsidRDefault="00EF6EE1">
            <w:pPr>
              <w:spacing w:before="0" w:after="0" w:line="240" w:lineRule="auto"/>
              <w:jc w:val="center"/>
              <w:rPr>
                <w:ins w:id="34584" w:author="pete jones" w:date="2022-01-04T11:06:00Z"/>
                <w:rFonts w:ascii="Calibri" w:hAnsi="Calibri" w:cs="Calibri"/>
                <w:color w:val="000000"/>
                <w:sz w:val="22"/>
                <w:szCs w:val="22"/>
              </w:rPr>
              <w:pPrChange w:id="34585" w:author="pete jones" w:date="2022-01-06T15:26:00Z">
                <w:pPr/>
              </w:pPrChange>
            </w:pPr>
            <w:ins w:id="34586" w:author="pete jones" w:date="2022-01-04T11:06:00Z">
              <w:r w:rsidRPr="00FF6A71">
                <w:rPr>
                  <w:rFonts w:ascii="Calibri" w:hAnsi="Calibri" w:cs="Calibri"/>
                  <w:color w:val="000000"/>
                  <w:sz w:val="22"/>
                  <w:szCs w:val="22"/>
                </w:rPr>
                <w:t>82</w:t>
              </w:r>
            </w:ins>
          </w:p>
        </w:tc>
        <w:tc>
          <w:tcPr>
            <w:tcW w:w="960" w:type="dxa"/>
            <w:shd w:val="clear" w:color="auto" w:fill="auto"/>
            <w:noWrap/>
            <w:vAlign w:val="center"/>
            <w:hideMark/>
            <w:tcPrChange w:id="34587"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04EB0BDE" w14:textId="77777777" w:rsidR="00EF6EE1" w:rsidRPr="00FF6A71" w:rsidRDefault="00EF6EE1">
            <w:pPr>
              <w:spacing w:before="0" w:after="0" w:line="240" w:lineRule="auto"/>
              <w:jc w:val="center"/>
              <w:rPr>
                <w:ins w:id="34588" w:author="pete jones" w:date="2022-01-04T11:06:00Z"/>
                <w:rFonts w:ascii="Calibri" w:hAnsi="Calibri" w:cs="Calibri"/>
                <w:color w:val="000000"/>
                <w:sz w:val="22"/>
                <w:szCs w:val="22"/>
              </w:rPr>
              <w:pPrChange w:id="34589" w:author="pete jones" w:date="2022-01-06T15:26:00Z">
                <w:pPr/>
              </w:pPrChange>
            </w:pPr>
            <w:ins w:id="34590" w:author="pete jones" w:date="2022-01-04T11:06:00Z">
              <w:r w:rsidRPr="00FF6A71">
                <w:rPr>
                  <w:rFonts w:ascii="Calibri" w:hAnsi="Calibri" w:cs="Calibri"/>
                  <w:color w:val="000000"/>
                  <w:sz w:val="22"/>
                  <w:szCs w:val="22"/>
                </w:rPr>
                <w:t>57</w:t>
              </w:r>
            </w:ins>
          </w:p>
        </w:tc>
        <w:tc>
          <w:tcPr>
            <w:tcW w:w="960" w:type="dxa"/>
            <w:shd w:val="clear" w:color="auto" w:fill="auto"/>
            <w:noWrap/>
            <w:vAlign w:val="center"/>
            <w:hideMark/>
            <w:tcPrChange w:id="34591"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4832FB65" w14:textId="77777777" w:rsidR="00EF6EE1" w:rsidRPr="00FF6A71" w:rsidRDefault="00EF6EE1">
            <w:pPr>
              <w:spacing w:before="0" w:after="0" w:line="240" w:lineRule="auto"/>
              <w:jc w:val="center"/>
              <w:rPr>
                <w:ins w:id="34592" w:author="pete jones" w:date="2022-01-04T11:06:00Z"/>
                <w:rFonts w:ascii="Calibri" w:hAnsi="Calibri" w:cs="Calibri"/>
                <w:color w:val="000000"/>
                <w:sz w:val="22"/>
                <w:szCs w:val="22"/>
              </w:rPr>
              <w:pPrChange w:id="34593" w:author="pete jones" w:date="2022-01-06T15:26:00Z">
                <w:pPr/>
              </w:pPrChange>
            </w:pPr>
            <w:ins w:id="34594" w:author="pete jones" w:date="2022-01-04T11:06:00Z">
              <w:r w:rsidRPr="00FF6A71">
                <w:rPr>
                  <w:rFonts w:ascii="Calibri" w:hAnsi="Calibri" w:cs="Calibri"/>
                  <w:color w:val="000000"/>
                  <w:sz w:val="22"/>
                  <w:szCs w:val="22"/>
                </w:rPr>
                <w:t>25</w:t>
              </w:r>
            </w:ins>
          </w:p>
        </w:tc>
        <w:tc>
          <w:tcPr>
            <w:tcW w:w="960" w:type="dxa"/>
            <w:shd w:val="clear" w:color="auto" w:fill="auto"/>
            <w:noWrap/>
            <w:vAlign w:val="center"/>
            <w:hideMark/>
            <w:tcPrChange w:id="34595"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66E330EC" w14:textId="77777777" w:rsidR="00EF6EE1" w:rsidRPr="00FF6A71" w:rsidRDefault="00EF6EE1">
            <w:pPr>
              <w:spacing w:before="0" w:after="0" w:line="240" w:lineRule="auto"/>
              <w:jc w:val="center"/>
              <w:rPr>
                <w:ins w:id="34596" w:author="pete jones" w:date="2022-01-04T11:06:00Z"/>
                <w:rFonts w:ascii="Calibri" w:hAnsi="Calibri" w:cs="Calibri"/>
                <w:color w:val="000000"/>
                <w:sz w:val="22"/>
                <w:szCs w:val="22"/>
              </w:rPr>
              <w:pPrChange w:id="34597" w:author="pete jones" w:date="2022-01-06T15:26:00Z">
                <w:pPr/>
              </w:pPrChange>
            </w:pPr>
            <w:ins w:id="34598" w:author="pete jones" w:date="2022-01-04T11:06:00Z">
              <w:r w:rsidRPr="00FF6A71">
                <w:rPr>
                  <w:rFonts w:ascii="Calibri" w:hAnsi="Calibri" w:cs="Calibri"/>
                  <w:color w:val="000000"/>
                  <w:sz w:val="22"/>
                  <w:szCs w:val="22"/>
                </w:rPr>
                <w:t>70%</w:t>
              </w:r>
            </w:ins>
          </w:p>
        </w:tc>
        <w:tc>
          <w:tcPr>
            <w:tcW w:w="960" w:type="dxa"/>
            <w:shd w:val="clear" w:color="auto" w:fill="auto"/>
            <w:noWrap/>
            <w:vAlign w:val="center"/>
            <w:hideMark/>
            <w:tcPrChange w:id="34599" w:author="pete jones" w:date="2022-03-09T08:19:00Z">
              <w:tcPr>
                <w:tcW w:w="960" w:type="dxa"/>
                <w:tcBorders>
                  <w:top w:val="nil"/>
                  <w:left w:val="nil"/>
                  <w:bottom w:val="single" w:sz="8" w:space="0" w:color="auto"/>
                  <w:right w:val="single" w:sz="8" w:space="0" w:color="auto"/>
                </w:tcBorders>
                <w:shd w:val="clear" w:color="auto" w:fill="auto"/>
                <w:noWrap/>
                <w:vAlign w:val="center"/>
                <w:hideMark/>
              </w:tcPr>
            </w:tcPrChange>
          </w:tcPr>
          <w:p w14:paraId="34D8C8C5" w14:textId="77777777" w:rsidR="00EF6EE1" w:rsidRPr="00FF6A71" w:rsidRDefault="00EF6EE1">
            <w:pPr>
              <w:spacing w:before="0" w:after="0" w:line="240" w:lineRule="auto"/>
              <w:jc w:val="center"/>
              <w:rPr>
                <w:ins w:id="34600" w:author="pete jones" w:date="2022-01-04T11:06:00Z"/>
                <w:rFonts w:ascii="Calibri" w:hAnsi="Calibri" w:cs="Calibri"/>
                <w:color w:val="000000"/>
                <w:sz w:val="22"/>
                <w:szCs w:val="22"/>
              </w:rPr>
              <w:pPrChange w:id="34601" w:author="pete jones" w:date="2022-01-06T15:26:00Z">
                <w:pPr/>
              </w:pPrChange>
            </w:pPr>
            <w:ins w:id="34602" w:author="pete jones" w:date="2022-01-04T11:06:00Z">
              <w:r w:rsidRPr="00FF6A71">
                <w:rPr>
                  <w:rFonts w:ascii="Calibri" w:hAnsi="Calibri" w:cs="Calibri"/>
                  <w:color w:val="000000"/>
                  <w:sz w:val="22"/>
                  <w:szCs w:val="22"/>
                </w:rPr>
                <w:t>30%</w:t>
              </w:r>
            </w:ins>
          </w:p>
        </w:tc>
      </w:tr>
      <w:tr w:rsidR="00EF6EE1" w:rsidRPr="00FF6A71" w14:paraId="460C9DEC" w14:textId="77777777" w:rsidTr="00F078C6">
        <w:trPr>
          <w:trHeight w:val="300"/>
          <w:jc w:val="center"/>
          <w:ins w:id="34603" w:author="pete jones" w:date="2022-01-04T11:06:00Z"/>
          <w:trPrChange w:id="34604" w:author="pete jones" w:date="2022-03-09T08:19:00Z">
            <w:trPr>
              <w:trHeight w:val="300"/>
              <w:jc w:val="center"/>
            </w:trPr>
          </w:trPrChange>
        </w:trPr>
        <w:tc>
          <w:tcPr>
            <w:tcW w:w="960" w:type="dxa"/>
            <w:shd w:val="clear" w:color="auto" w:fill="auto"/>
            <w:noWrap/>
            <w:vAlign w:val="center"/>
            <w:hideMark/>
            <w:tcPrChange w:id="3460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12DE3DC" w14:textId="77777777" w:rsidR="00EF6EE1" w:rsidRPr="00FF6A71" w:rsidRDefault="00EF6EE1">
            <w:pPr>
              <w:spacing w:before="0" w:after="0" w:line="240" w:lineRule="auto"/>
              <w:rPr>
                <w:ins w:id="34606" w:author="pete jones" w:date="2022-01-04T11:06:00Z"/>
                <w:rFonts w:ascii="Calibri" w:hAnsi="Calibri" w:cs="Calibri"/>
                <w:color w:val="000000"/>
                <w:sz w:val="22"/>
                <w:szCs w:val="22"/>
              </w:rPr>
              <w:pPrChange w:id="34607" w:author="pete jones" w:date="2022-01-04T11:13:00Z">
                <w:pPr/>
              </w:pPrChange>
            </w:pPr>
            <w:ins w:id="34608" w:author="pete jones" w:date="2022-01-04T11:06:00Z">
              <w:r w:rsidRPr="00FF6A71">
                <w:rPr>
                  <w:rFonts w:ascii="Calibri" w:hAnsi="Calibri" w:cs="Calibri"/>
                  <w:color w:val="000000"/>
                  <w:sz w:val="22"/>
                  <w:szCs w:val="22"/>
                </w:rPr>
                <w:t>10</w:t>
              </w:r>
            </w:ins>
          </w:p>
        </w:tc>
        <w:tc>
          <w:tcPr>
            <w:tcW w:w="1153" w:type="dxa"/>
            <w:shd w:val="clear" w:color="auto" w:fill="auto"/>
            <w:noWrap/>
            <w:vAlign w:val="center"/>
            <w:hideMark/>
            <w:tcPrChange w:id="34609"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588B234C" w14:textId="77777777" w:rsidR="00EF6EE1" w:rsidRPr="00FF6A71" w:rsidRDefault="00EF6EE1">
            <w:pPr>
              <w:spacing w:before="0" w:after="0" w:line="240" w:lineRule="auto"/>
              <w:jc w:val="center"/>
              <w:rPr>
                <w:ins w:id="34610" w:author="pete jones" w:date="2022-01-04T11:06:00Z"/>
                <w:rFonts w:ascii="Calibri" w:hAnsi="Calibri" w:cs="Calibri"/>
                <w:color w:val="000000"/>
                <w:sz w:val="22"/>
                <w:szCs w:val="22"/>
              </w:rPr>
              <w:pPrChange w:id="34611" w:author="pete jones" w:date="2022-01-06T15:26:00Z">
                <w:pPr/>
              </w:pPrChange>
            </w:pPr>
            <w:ins w:id="34612" w:author="pete jones" w:date="2022-01-04T11:06:00Z">
              <w:r w:rsidRPr="00FF6A71">
                <w:rPr>
                  <w:rFonts w:ascii="Calibri" w:hAnsi="Calibri" w:cs="Calibri"/>
                  <w:color w:val="000000"/>
                  <w:sz w:val="22"/>
                  <w:szCs w:val="22"/>
                </w:rPr>
                <w:t>6</w:t>
              </w:r>
            </w:ins>
          </w:p>
        </w:tc>
        <w:tc>
          <w:tcPr>
            <w:tcW w:w="960" w:type="dxa"/>
            <w:shd w:val="clear" w:color="auto" w:fill="auto"/>
            <w:noWrap/>
            <w:vAlign w:val="bottom"/>
            <w:hideMark/>
            <w:tcPrChange w:id="34613" w:author="pete jones" w:date="2022-03-09T08:19:00Z">
              <w:tcPr>
                <w:tcW w:w="960" w:type="dxa"/>
                <w:tcBorders>
                  <w:top w:val="nil"/>
                  <w:left w:val="nil"/>
                  <w:bottom w:val="nil"/>
                  <w:right w:val="nil"/>
                </w:tcBorders>
                <w:shd w:val="clear" w:color="auto" w:fill="auto"/>
                <w:noWrap/>
                <w:vAlign w:val="bottom"/>
                <w:hideMark/>
              </w:tcPr>
            </w:tcPrChange>
          </w:tcPr>
          <w:p w14:paraId="6CD5F32C" w14:textId="77777777" w:rsidR="00EF6EE1" w:rsidRPr="00FF6A71" w:rsidRDefault="00EF6EE1">
            <w:pPr>
              <w:spacing w:before="0" w:after="0" w:line="240" w:lineRule="auto"/>
              <w:jc w:val="center"/>
              <w:rPr>
                <w:ins w:id="34614" w:author="pete jones" w:date="2022-01-04T11:06:00Z"/>
                <w:rFonts w:ascii="Calibri" w:hAnsi="Calibri" w:cs="Calibri"/>
                <w:color w:val="000000"/>
                <w:sz w:val="22"/>
                <w:szCs w:val="22"/>
              </w:rPr>
              <w:pPrChange w:id="34615" w:author="pete jones" w:date="2022-01-06T15:26:00Z">
                <w:pPr/>
              </w:pPrChange>
            </w:pPr>
          </w:p>
        </w:tc>
        <w:tc>
          <w:tcPr>
            <w:tcW w:w="960" w:type="dxa"/>
            <w:shd w:val="clear" w:color="auto" w:fill="auto"/>
            <w:noWrap/>
            <w:vAlign w:val="bottom"/>
            <w:hideMark/>
            <w:tcPrChange w:id="34616" w:author="pete jones" w:date="2022-03-09T08:19:00Z">
              <w:tcPr>
                <w:tcW w:w="960" w:type="dxa"/>
                <w:tcBorders>
                  <w:top w:val="nil"/>
                  <w:left w:val="nil"/>
                  <w:bottom w:val="nil"/>
                  <w:right w:val="nil"/>
                </w:tcBorders>
                <w:shd w:val="clear" w:color="auto" w:fill="auto"/>
                <w:noWrap/>
                <w:vAlign w:val="bottom"/>
                <w:hideMark/>
              </w:tcPr>
            </w:tcPrChange>
          </w:tcPr>
          <w:p w14:paraId="66DEDF1C" w14:textId="77777777" w:rsidR="00EF6EE1" w:rsidRPr="00FF6A71" w:rsidRDefault="00EF6EE1">
            <w:pPr>
              <w:spacing w:before="0" w:after="0" w:line="240" w:lineRule="auto"/>
              <w:jc w:val="center"/>
              <w:rPr>
                <w:ins w:id="34617" w:author="pete jones" w:date="2022-01-04T11:06:00Z"/>
                <w:rFonts w:ascii="Times New Roman" w:hAnsi="Times New Roman" w:cs="Times New Roman"/>
                <w:sz w:val="20"/>
              </w:rPr>
              <w:pPrChange w:id="34618" w:author="pete jones" w:date="2022-01-06T15:26:00Z">
                <w:pPr>
                  <w:jc w:val="left"/>
                </w:pPr>
              </w:pPrChange>
            </w:pPr>
          </w:p>
        </w:tc>
        <w:tc>
          <w:tcPr>
            <w:tcW w:w="960" w:type="dxa"/>
            <w:shd w:val="clear" w:color="auto" w:fill="auto"/>
            <w:noWrap/>
            <w:vAlign w:val="bottom"/>
            <w:hideMark/>
            <w:tcPrChange w:id="34619" w:author="pete jones" w:date="2022-03-09T08:19:00Z">
              <w:tcPr>
                <w:tcW w:w="960" w:type="dxa"/>
                <w:tcBorders>
                  <w:top w:val="nil"/>
                  <w:left w:val="nil"/>
                  <w:bottom w:val="nil"/>
                  <w:right w:val="nil"/>
                </w:tcBorders>
                <w:shd w:val="clear" w:color="auto" w:fill="auto"/>
                <w:noWrap/>
                <w:vAlign w:val="bottom"/>
                <w:hideMark/>
              </w:tcPr>
            </w:tcPrChange>
          </w:tcPr>
          <w:p w14:paraId="0F222664" w14:textId="77777777" w:rsidR="00EF6EE1" w:rsidRPr="00FF6A71" w:rsidRDefault="00EF6EE1">
            <w:pPr>
              <w:spacing w:before="0" w:after="0" w:line="240" w:lineRule="auto"/>
              <w:jc w:val="center"/>
              <w:rPr>
                <w:ins w:id="34620" w:author="pete jones" w:date="2022-01-04T11:06:00Z"/>
                <w:rFonts w:ascii="Times New Roman" w:hAnsi="Times New Roman" w:cs="Times New Roman"/>
                <w:sz w:val="20"/>
              </w:rPr>
              <w:pPrChange w:id="34621" w:author="pete jones" w:date="2022-01-06T15:26:00Z">
                <w:pPr>
                  <w:jc w:val="left"/>
                </w:pPr>
              </w:pPrChange>
            </w:pPr>
          </w:p>
        </w:tc>
        <w:tc>
          <w:tcPr>
            <w:tcW w:w="960" w:type="dxa"/>
            <w:shd w:val="clear" w:color="auto" w:fill="auto"/>
            <w:noWrap/>
            <w:vAlign w:val="bottom"/>
            <w:hideMark/>
            <w:tcPrChange w:id="34622" w:author="pete jones" w:date="2022-03-09T08:19:00Z">
              <w:tcPr>
                <w:tcW w:w="960" w:type="dxa"/>
                <w:tcBorders>
                  <w:top w:val="nil"/>
                  <w:left w:val="nil"/>
                  <w:bottom w:val="nil"/>
                  <w:right w:val="nil"/>
                </w:tcBorders>
                <w:shd w:val="clear" w:color="auto" w:fill="auto"/>
                <w:noWrap/>
                <w:vAlign w:val="bottom"/>
                <w:hideMark/>
              </w:tcPr>
            </w:tcPrChange>
          </w:tcPr>
          <w:p w14:paraId="2C278F6A" w14:textId="77777777" w:rsidR="00EF6EE1" w:rsidRPr="00FF6A71" w:rsidRDefault="00EF6EE1">
            <w:pPr>
              <w:spacing w:before="0" w:after="0" w:line="240" w:lineRule="auto"/>
              <w:jc w:val="center"/>
              <w:rPr>
                <w:ins w:id="34623" w:author="pete jones" w:date="2022-01-04T11:06:00Z"/>
                <w:rFonts w:ascii="Times New Roman" w:hAnsi="Times New Roman" w:cs="Times New Roman"/>
                <w:sz w:val="20"/>
              </w:rPr>
              <w:pPrChange w:id="34624" w:author="pete jones" w:date="2022-01-06T15:26:00Z">
                <w:pPr>
                  <w:jc w:val="left"/>
                </w:pPr>
              </w:pPrChange>
            </w:pPr>
          </w:p>
        </w:tc>
        <w:tc>
          <w:tcPr>
            <w:tcW w:w="960" w:type="dxa"/>
            <w:shd w:val="clear" w:color="auto" w:fill="auto"/>
            <w:noWrap/>
            <w:vAlign w:val="bottom"/>
            <w:hideMark/>
            <w:tcPrChange w:id="34625" w:author="pete jones" w:date="2022-03-09T08:19:00Z">
              <w:tcPr>
                <w:tcW w:w="960" w:type="dxa"/>
                <w:tcBorders>
                  <w:top w:val="nil"/>
                  <w:left w:val="nil"/>
                  <w:bottom w:val="nil"/>
                  <w:right w:val="nil"/>
                </w:tcBorders>
                <w:shd w:val="clear" w:color="auto" w:fill="auto"/>
                <w:noWrap/>
                <w:vAlign w:val="bottom"/>
                <w:hideMark/>
              </w:tcPr>
            </w:tcPrChange>
          </w:tcPr>
          <w:p w14:paraId="04B59B1F" w14:textId="77777777" w:rsidR="00EF6EE1" w:rsidRPr="00FF6A71" w:rsidRDefault="00EF6EE1">
            <w:pPr>
              <w:spacing w:before="0" w:after="0" w:line="240" w:lineRule="auto"/>
              <w:jc w:val="center"/>
              <w:rPr>
                <w:ins w:id="34626" w:author="pete jones" w:date="2022-01-04T11:06:00Z"/>
                <w:rFonts w:ascii="Times New Roman" w:hAnsi="Times New Roman" w:cs="Times New Roman"/>
                <w:sz w:val="20"/>
              </w:rPr>
              <w:pPrChange w:id="34627" w:author="pete jones" w:date="2022-01-06T15:26:00Z">
                <w:pPr>
                  <w:jc w:val="left"/>
                </w:pPr>
              </w:pPrChange>
            </w:pPr>
          </w:p>
        </w:tc>
      </w:tr>
      <w:tr w:rsidR="00EF6EE1" w:rsidRPr="00FF6A71" w14:paraId="767FA895" w14:textId="77777777" w:rsidTr="00F078C6">
        <w:trPr>
          <w:trHeight w:val="300"/>
          <w:jc w:val="center"/>
          <w:ins w:id="34628" w:author="pete jones" w:date="2022-01-04T11:06:00Z"/>
          <w:trPrChange w:id="34629" w:author="pete jones" w:date="2022-03-09T08:19:00Z">
            <w:trPr>
              <w:trHeight w:val="300"/>
              <w:jc w:val="center"/>
            </w:trPr>
          </w:trPrChange>
        </w:trPr>
        <w:tc>
          <w:tcPr>
            <w:tcW w:w="960" w:type="dxa"/>
            <w:shd w:val="clear" w:color="auto" w:fill="auto"/>
            <w:noWrap/>
            <w:vAlign w:val="center"/>
            <w:hideMark/>
            <w:tcPrChange w:id="3463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D134045" w14:textId="77777777" w:rsidR="00EF6EE1" w:rsidRPr="00FF6A71" w:rsidRDefault="00EF6EE1">
            <w:pPr>
              <w:spacing w:before="0" w:after="0" w:line="240" w:lineRule="auto"/>
              <w:rPr>
                <w:ins w:id="34631" w:author="pete jones" w:date="2022-01-04T11:06:00Z"/>
                <w:rFonts w:ascii="Calibri" w:hAnsi="Calibri" w:cs="Calibri"/>
                <w:color w:val="000000"/>
                <w:sz w:val="22"/>
                <w:szCs w:val="22"/>
              </w:rPr>
              <w:pPrChange w:id="34632" w:author="pete jones" w:date="2022-01-04T11:13:00Z">
                <w:pPr/>
              </w:pPrChange>
            </w:pPr>
            <w:ins w:id="34633" w:author="pete jones" w:date="2022-01-04T11:06:00Z">
              <w:r w:rsidRPr="00FF6A71">
                <w:rPr>
                  <w:rFonts w:ascii="Calibri" w:hAnsi="Calibri" w:cs="Calibri"/>
                  <w:color w:val="000000"/>
                  <w:sz w:val="22"/>
                  <w:szCs w:val="22"/>
                </w:rPr>
                <w:t>20</w:t>
              </w:r>
            </w:ins>
          </w:p>
        </w:tc>
        <w:tc>
          <w:tcPr>
            <w:tcW w:w="1153" w:type="dxa"/>
            <w:shd w:val="clear" w:color="auto" w:fill="auto"/>
            <w:noWrap/>
            <w:vAlign w:val="center"/>
            <w:hideMark/>
            <w:tcPrChange w:id="34634"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16959998" w14:textId="77777777" w:rsidR="00EF6EE1" w:rsidRPr="00FF6A71" w:rsidRDefault="00EF6EE1">
            <w:pPr>
              <w:spacing w:before="0" w:after="0" w:line="240" w:lineRule="auto"/>
              <w:jc w:val="center"/>
              <w:rPr>
                <w:ins w:id="34635" w:author="pete jones" w:date="2022-01-04T11:06:00Z"/>
                <w:rFonts w:ascii="Calibri" w:hAnsi="Calibri" w:cs="Calibri"/>
                <w:color w:val="000000"/>
                <w:sz w:val="22"/>
                <w:szCs w:val="22"/>
              </w:rPr>
              <w:pPrChange w:id="34636" w:author="pete jones" w:date="2022-01-06T15:26:00Z">
                <w:pPr/>
              </w:pPrChange>
            </w:pPr>
            <w:ins w:id="34637" w:author="pete jones" w:date="2022-01-04T11:06:00Z">
              <w:r w:rsidRPr="00FF6A71">
                <w:rPr>
                  <w:rFonts w:ascii="Calibri" w:hAnsi="Calibri" w:cs="Calibri"/>
                  <w:color w:val="000000"/>
                  <w:sz w:val="22"/>
                  <w:szCs w:val="22"/>
                </w:rPr>
                <w:t>4</w:t>
              </w:r>
            </w:ins>
          </w:p>
        </w:tc>
        <w:tc>
          <w:tcPr>
            <w:tcW w:w="960" w:type="dxa"/>
            <w:shd w:val="clear" w:color="auto" w:fill="auto"/>
            <w:noWrap/>
            <w:vAlign w:val="bottom"/>
            <w:hideMark/>
            <w:tcPrChange w:id="34638" w:author="pete jones" w:date="2022-03-09T08:19:00Z">
              <w:tcPr>
                <w:tcW w:w="960" w:type="dxa"/>
                <w:tcBorders>
                  <w:top w:val="nil"/>
                  <w:left w:val="nil"/>
                  <w:bottom w:val="nil"/>
                  <w:right w:val="nil"/>
                </w:tcBorders>
                <w:shd w:val="clear" w:color="auto" w:fill="auto"/>
                <w:noWrap/>
                <w:vAlign w:val="bottom"/>
                <w:hideMark/>
              </w:tcPr>
            </w:tcPrChange>
          </w:tcPr>
          <w:p w14:paraId="04321FE2" w14:textId="77777777" w:rsidR="00EF6EE1" w:rsidRPr="00FF6A71" w:rsidRDefault="00EF6EE1">
            <w:pPr>
              <w:spacing w:before="0" w:after="0" w:line="240" w:lineRule="auto"/>
              <w:jc w:val="center"/>
              <w:rPr>
                <w:ins w:id="34639" w:author="pete jones" w:date="2022-01-04T11:06:00Z"/>
                <w:rFonts w:ascii="Calibri" w:hAnsi="Calibri" w:cs="Calibri"/>
                <w:color w:val="000000"/>
                <w:sz w:val="22"/>
                <w:szCs w:val="22"/>
              </w:rPr>
              <w:pPrChange w:id="34640" w:author="pete jones" w:date="2022-01-06T15:26:00Z">
                <w:pPr/>
              </w:pPrChange>
            </w:pPr>
          </w:p>
        </w:tc>
        <w:tc>
          <w:tcPr>
            <w:tcW w:w="960" w:type="dxa"/>
            <w:shd w:val="clear" w:color="auto" w:fill="auto"/>
            <w:noWrap/>
            <w:vAlign w:val="bottom"/>
            <w:hideMark/>
            <w:tcPrChange w:id="34641" w:author="pete jones" w:date="2022-03-09T08:19:00Z">
              <w:tcPr>
                <w:tcW w:w="960" w:type="dxa"/>
                <w:tcBorders>
                  <w:top w:val="nil"/>
                  <w:left w:val="nil"/>
                  <w:bottom w:val="nil"/>
                  <w:right w:val="nil"/>
                </w:tcBorders>
                <w:shd w:val="clear" w:color="auto" w:fill="auto"/>
                <w:noWrap/>
                <w:vAlign w:val="bottom"/>
                <w:hideMark/>
              </w:tcPr>
            </w:tcPrChange>
          </w:tcPr>
          <w:p w14:paraId="11FDD568" w14:textId="77777777" w:rsidR="00EF6EE1" w:rsidRPr="00FF6A71" w:rsidRDefault="00EF6EE1">
            <w:pPr>
              <w:spacing w:before="0" w:after="0" w:line="240" w:lineRule="auto"/>
              <w:jc w:val="center"/>
              <w:rPr>
                <w:ins w:id="34642" w:author="pete jones" w:date="2022-01-04T11:06:00Z"/>
                <w:rFonts w:ascii="Times New Roman" w:hAnsi="Times New Roman" w:cs="Times New Roman"/>
                <w:sz w:val="20"/>
              </w:rPr>
              <w:pPrChange w:id="34643" w:author="pete jones" w:date="2022-01-06T15:26:00Z">
                <w:pPr>
                  <w:jc w:val="left"/>
                </w:pPr>
              </w:pPrChange>
            </w:pPr>
          </w:p>
        </w:tc>
        <w:tc>
          <w:tcPr>
            <w:tcW w:w="960" w:type="dxa"/>
            <w:shd w:val="clear" w:color="auto" w:fill="auto"/>
            <w:noWrap/>
            <w:vAlign w:val="bottom"/>
            <w:hideMark/>
            <w:tcPrChange w:id="34644" w:author="pete jones" w:date="2022-03-09T08:19:00Z">
              <w:tcPr>
                <w:tcW w:w="960" w:type="dxa"/>
                <w:tcBorders>
                  <w:top w:val="nil"/>
                  <w:left w:val="nil"/>
                  <w:bottom w:val="nil"/>
                  <w:right w:val="nil"/>
                </w:tcBorders>
                <w:shd w:val="clear" w:color="auto" w:fill="auto"/>
                <w:noWrap/>
                <w:vAlign w:val="bottom"/>
                <w:hideMark/>
              </w:tcPr>
            </w:tcPrChange>
          </w:tcPr>
          <w:p w14:paraId="51F0A204" w14:textId="77777777" w:rsidR="00EF6EE1" w:rsidRPr="00FF6A71" w:rsidRDefault="00EF6EE1">
            <w:pPr>
              <w:spacing w:before="0" w:after="0" w:line="240" w:lineRule="auto"/>
              <w:jc w:val="center"/>
              <w:rPr>
                <w:ins w:id="34645" w:author="pete jones" w:date="2022-01-04T11:06:00Z"/>
                <w:rFonts w:ascii="Times New Roman" w:hAnsi="Times New Roman" w:cs="Times New Roman"/>
                <w:sz w:val="20"/>
              </w:rPr>
              <w:pPrChange w:id="34646" w:author="pete jones" w:date="2022-01-06T15:26:00Z">
                <w:pPr>
                  <w:jc w:val="left"/>
                </w:pPr>
              </w:pPrChange>
            </w:pPr>
          </w:p>
        </w:tc>
        <w:tc>
          <w:tcPr>
            <w:tcW w:w="960" w:type="dxa"/>
            <w:shd w:val="clear" w:color="auto" w:fill="auto"/>
            <w:noWrap/>
            <w:vAlign w:val="bottom"/>
            <w:hideMark/>
            <w:tcPrChange w:id="34647" w:author="pete jones" w:date="2022-03-09T08:19:00Z">
              <w:tcPr>
                <w:tcW w:w="960" w:type="dxa"/>
                <w:tcBorders>
                  <w:top w:val="nil"/>
                  <w:left w:val="nil"/>
                  <w:bottom w:val="nil"/>
                  <w:right w:val="nil"/>
                </w:tcBorders>
                <w:shd w:val="clear" w:color="auto" w:fill="auto"/>
                <w:noWrap/>
                <w:vAlign w:val="bottom"/>
                <w:hideMark/>
              </w:tcPr>
            </w:tcPrChange>
          </w:tcPr>
          <w:p w14:paraId="178445E1" w14:textId="77777777" w:rsidR="00EF6EE1" w:rsidRPr="00FF6A71" w:rsidRDefault="00EF6EE1">
            <w:pPr>
              <w:spacing w:before="0" w:after="0" w:line="240" w:lineRule="auto"/>
              <w:jc w:val="center"/>
              <w:rPr>
                <w:ins w:id="34648" w:author="pete jones" w:date="2022-01-04T11:06:00Z"/>
                <w:rFonts w:ascii="Times New Roman" w:hAnsi="Times New Roman" w:cs="Times New Roman"/>
                <w:sz w:val="20"/>
              </w:rPr>
              <w:pPrChange w:id="34649" w:author="pete jones" w:date="2022-01-06T15:26:00Z">
                <w:pPr>
                  <w:jc w:val="left"/>
                </w:pPr>
              </w:pPrChange>
            </w:pPr>
          </w:p>
        </w:tc>
        <w:tc>
          <w:tcPr>
            <w:tcW w:w="960" w:type="dxa"/>
            <w:shd w:val="clear" w:color="auto" w:fill="auto"/>
            <w:noWrap/>
            <w:vAlign w:val="bottom"/>
            <w:hideMark/>
            <w:tcPrChange w:id="34650" w:author="pete jones" w:date="2022-03-09T08:19:00Z">
              <w:tcPr>
                <w:tcW w:w="960" w:type="dxa"/>
                <w:tcBorders>
                  <w:top w:val="nil"/>
                  <w:left w:val="nil"/>
                  <w:bottom w:val="nil"/>
                  <w:right w:val="nil"/>
                </w:tcBorders>
                <w:shd w:val="clear" w:color="auto" w:fill="auto"/>
                <w:noWrap/>
                <w:vAlign w:val="bottom"/>
                <w:hideMark/>
              </w:tcPr>
            </w:tcPrChange>
          </w:tcPr>
          <w:p w14:paraId="487974B9" w14:textId="77777777" w:rsidR="00EF6EE1" w:rsidRPr="00FF6A71" w:rsidRDefault="00EF6EE1">
            <w:pPr>
              <w:spacing w:before="0" w:after="0" w:line="240" w:lineRule="auto"/>
              <w:jc w:val="center"/>
              <w:rPr>
                <w:ins w:id="34651" w:author="pete jones" w:date="2022-01-04T11:06:00Z"/>
                <w:rFonts w:ascii="Times New Roman" w:hAnsi="Times New Roman" w:cs="Times New Roman"/>
                <w:sz w:val="20"/>
              </w:rPr>
              <w:pPrChange w:id="34652" w:author="pete jones" w:date="2022-01-06T15:26:00Z">
                <w:pPr>
                  <w:jc w:val="left"/>
                </w:pPr>
              </w:pPrChange>
            </w:pPr>
          </w:p>
        </w:tc>
      </w:tr>
      <w:tr w:rsidR="00EF6EE1" w:rsidRPr="00FF6A71" w14:paraId="6B068424" w14:textId="77777777" w:rsidTr="00F078C6">
        <w:trPr>
          <w:trHeight w:val="300"/>
          <w:jc w:val="center"/>
          <w:ins w:id="34653" w:author="pete jones" w:date="2022-01-04T11:06:00Z"/>
          <w:trPrChange w:id="34654" w:author="pete jones" w:date="2022-03-09T08:19:00Z">
            <w:trPr>
              <w:trHeight w:val="300"/>
              <w:jc w:val="center"/>
            </w:trPr>
          </w:trPrChange>
        </w:trPr>
        <w:tc>
          <w:tcPr>
            <w:tcW w:w="960" w:type="dxa"/>
            <w:shd w:val="clear" w:color="auto" w:fill="auto"/>
            <w:noWrap/>
            <w:vAlign w:val="center"/>
            <w:hideMark/>
            <w:tcPrChange w:id="3465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A7351FE" w14:textId="77777777" w:rsidR="00EF6EE1" w:rsidRPr="00FF6A71" w:rsidRDefault="00EF6EE1">
            <w:pPr>
              <w:spacing w:before="0" w:after="0" w:line="240" w:lineRule="auto"/>
              <w:rPr>
                <w:ins w:id="34656" w:author="pete jones" w:date="2022-01-04T11:06:00Z"/>
                <w:rFonts w:ascii="Calibri" w:hAnsi="Calibri" w:cs="Calibri"/>
                <w:color w:val="000000"/>
                <w:sz w:val="22"/>
                <w:szCs w:val="22"/>
              </w:rPr>
              <w:pPrChange w:id="34657" w:author="pete jones" w:date="2022-01-04T11:13:00Z">
                <w:pPr/>
              </w:pPrChange>
            </w:pPr>
            <w:ins w:id="34658" w:author="pete jones" w:date="2022-01-04T11:06:00Z">
              <w:r w:rsidRPr="00FF6A71">
                <w:rPr>
                  <w:rFonts w:ascii="Calibri" w:hAnsi="Calibri" w:cs="Calibri"/>
                  <w:color w:val="000000"/>
                  <w:sz w:val="22"/>
                  <w:szCs w:val="22"/>
                </w:rPr>
                <w:t>30</w:t>
              </w:r>
            </w:ins>
          </w:p>
        </w:tc>
        <w:tc>
          <w:tcPr>
            <w:tcW w:w="1153" w:type="dxa"/>
            <w:shd w:val="clear" w:color="auto" w:fill="auto"/>
            <w:noWrap/>
            <w:vAlign w:val="center"/>
            <w:hideMark/>
            <w:tcPrChange w:id="34659"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551D4C79" w14:textId="77777777" w:rsidR="00EF6EE1" w:rsidRPr="00FF6A71" w:rsidRDefault="00EF6EE1">
            <w:pPr>
              <w:spacing w:before="0" w:after="0" w:line="240" w:lineRule="auto"/>
              <w:jc w:val="center"/>
              <w:rPr>
                <w:ins w:id="34660" w:author="pete jones" w:date="2022-01-04T11:06:00Z"/>
                <w:rFonts w:ascii="Calibri" w:hAnsi="Calibri" w:cs="Calibri"/>
                <w:color w:val="000000"/>
                <w:sz w:val="22"/>
                <w:szCs w:val="22"/>
              </w:rPr>
              <w:pPrChange w:id="34661" w:author="pete jones" w:date="2022-01-06T15:26:00Z">
                <w:pPr/>
              </w:pPrChange>
            </w:pPr>
            <w:ins w:id="34662" w:author="pete jones" w:date="2022-01-04T11:06:00Z">
              <w:r w:rsidRPr="00FF6A71">
                <w:rPr>
                  <w:rFonts w:ascii="Calibri" w:hAnsi="Calibri" w:cs="Calibri"/>
                  <w:color w:val="000000"/>
                  <w:sz w:val="22"/>
                  <w:szCs w:val="22"/>
                </w:rPr>
                <w:t>1</w:t>
              </w:r>
            </w:ins>
          </w:p>
        </w:tc>
        <w:tc>
          <w:tcPr>
            <w:tcW w:w="960" w:type="dxa"/>
            <w:shd w:val="clear" w:color="auto" w:fill="auto"/>
            <w:noWrap/>
            <w:vAlign w:val="bottom"/>
            <w:hideMark/>
            <w:tcPrChange w:id="34663" w:author="pete jones" w:date="2022-03-09T08:19:00Z">
              <w:tcPr>
                <w:tcW w:w="960" w:type="dxa"/>
                <w:tcBorders>
                  <w:top w:val="nil"/>
                  <w:left w:val="nil"/>
                  <w:bottom w:val="nil"/>
                  <w:right w:val="nil"/>
                </w:tcBorders>
                <w:shd w:val="clear" w:color="auto" w:fill="auto"/>
                <w:noWrap/>
                <w:vAlign w:val="bottom"/>
                <w:hideMark/>
              </w:tcPr>
            </w:tcPrChange>
          </w:tcPr>
          <w:p w14:paraId="600B9792" w14:textId="77777777" w:rsidR="00EF6EE1" w:rsidRPr="00FF6A71" w:rsidRDefault="00EF6EE1">
            <w:pPr>
              <w:spacing w:before="0" w:after="0" w:line="240" w:lineRule="auto"/>
              <w:jc w:val="center"/>
              <w:rPr>
                <w:ins w:id="34664" w:author="pete jones" w:date="2022-01-04T11:06:00Z"/>
                <w:rFonts w:ascii="Calibri" w:hAnsi="Calibri" w:cs="Calibri"/>
                <w:color w:val="000000"/>
                <w:sz w:val="22"/>
                <w:szCs w:val="22"/>
              </w:rPr>
              <w:pPrChange w:id="34665" w:author="pete jones" w:date="2022-01-06T15:26:00Z">
                <w:pPr/>
              </w:pPrChange>
            </w:pPr>
          </w:p>
        </w:tc>
        <w:tc>
          <w:tcPr>
            <w:tcW w:w="960" w:type="dxa"/>
            <w:shd w:val="clear" w:color="auto" w:fill="auto"/>
            <w:noWrap/>
            <w:vAlign w:val="bottom"/>
            <w:hideMark/>
            <w:tcPrChange w:id="34666" w:author="pete jones" w:date="2022-03-09T08:19:00Z">
              <w:tcPr>
                <w:tcW w:w="960" w:type="dxa"/>
                <w:tcBorders>
                  <w:top w:val="nil"/>
                  <w:left w:val="nil"/>
                  <w:bottom w:val="nil"/>
                  <w:right w:val="nil"/>
                </w:tcBorders>
                <w:shd w:val="clear" w:color="auto" w:fill="auto"/>
                <w:noWrap/>
                <w:vAlign w:val="bottom"/>
                <w:hideMark/>
              </w:tcPr>
            </w:tcPrChange>
          </w:tcPr>
          <w:p w14:paraId="37C29F2C" w14:textId="77777777" w:rsidR="00EF6EE1" w:rsidRPr="00FF6A71" w:rsidRDefault="00EF6EE1">
            <w:pPr>
              <w:spacing w:before="0" w:after="0" w:line="240" w:lineRule="auto"/>
              <w:jc w:val="center"/>
              <w:rPr>
                <w:ins w:id="34667" w:author="pete jones" w:date="2022-01-04T11:06:00Z"/>
                <w:rFonts w:ascii="Times New Roman" w:hAnsi="Times New Roman" w:cs="Times New Roman"/>
                <w:sz w:val="20"/>
              </w:rPr>
              <w:pPrChange w:id="34668" w:author="pete jones" w:date="2022-01-06T15:26:00Z">
                <w:pPr>
                  <w:jc w:val="left"/>
                </w:pPr>
              </w:pPrChange>
            </w:pPr>
          </w:p>
        </w:tc>
        <w:tc>
          <w:tcPr>
            <w:tcW w:w="960" w:type="dxa"/>
            <w:shd w:val="clear" w:color="auto" w:fill="auto"/>
            <w:noWrap/>
            <w:vAlign w:val="bottom"/>
            <w:hideMark/>
            <w:tcPrChange w:id="34669" w:author="pete jones" w:date="2022-03-09T08:19:00Z">
              <w:tcPr>
                <w:tcW w:w="960" w:type="dxa"/>
                <w:tcBorders>
                  <w:top w:val="nil"/>
                  <w:left w:val="nil"/>
                  <w:bottom w:val="nil"/>
                  <w:right w:val="nil"/>
                </w:tcBorders>
                <w:shd w:val="clear" w:color="auto" w:fill="auto"/>
                <w:noWrap/>
                <w:vAlign w:val="bottom"/>
                <w:hideMark/>
              </w:tcPr>
            </w:tcPrChange>
          </w:tcPr>
          <w:p w14:paraId="40611A60" w14:textId="77777777" w:rsidR="00EF6EE1" w:rsidRPr="00FF6A71" w:rsidRDefault="00EF6EE1">
            <w:pPr>
              <w:spacing w:before="0" w:after="0" w:line="240" w:lineRule="auto"/>
              <w:jc w:val="center"/>
              <w:rPr>
                <w:ins w:id="34670" w:author="pete jones" w:date="2022-01-04T11:06:00Z"/>
                <w:rFonts w:ascii="Times New Roman" w:hAnsi="Times New Roman" w:cs="Times New Roman"/>
                <w:sz w:val="20"/>
              </w:rPr>
              <w:pPrChange w:id="34671" w:author="pete jones" w:date="2022-01-06T15:26:00Z">
                <w:pPr>
                  <w:jc w:val="left"/>
                </w:pPr>
              </w:pPrChange>
            </w:pPr>
          </w:p>
        </w:tc>
        <w:tc>
          <w:tcPr>
            <w:tcW w:w="960" w:type="dxa"/>
            <w:shd w:val="clear" w:color="auto" w:fill="auto"/>
            <w:noWrap/>
            <w:vAlign w:val="bottom"/>
            <w:hideMark/>
            <w:tcPrChange w:id="34672" w:author="pete jones" w:date="2022-03-09T08:19:00Z">
              <w:tcPr>
                <w:tcW w:w="960" w:type="dxa"/>
                <w:tcBorders>
                  <w:top w:val="nil"/>
                  <w:left w:val="nil"/>
                  <w:bottom w:val="nil"/>
                  <w:right w:val="nil"/>
                </w:tcBorders>
                <w:shd w:val="clear" w:color="auto" w:fill="auto"/>
                <w:noWrap/>
                <w:vAlign w:val="bottom"/>
                <w:hideMark/>
              </w:tcPr>
            </w:tcPrChange>
          </w:tcPr>
          <w:p w14:paraId="683DA1F9" w14:textId="77777777" w:rsidR="00EF6EE1" w:rsidRPr="00FF6A71" w:rsidRDefault="00EF6EE1">
            <w:pPr>
              <w:spacing w:before="0" w:after="0" w:line="240" w:lineRule="auto"/>
              <w:jc w:val="center"/>
              <w:rPr>
                <w:ins w:id="34673" w:author="pete jones" w:date="2022-01-04T11:06:00Z"/>
                <w:rFonts w:ascii="Times New Roman" w:hAnsi="Times New Roman" w:cs="Times New Roman"/>
                <w:sz w:val="20"/>
              </w:rPr>
              <w:pPrChange w:id="34674" w:author="pete jones" w:date="2022-01-06T15:26:00Z">
                <w:pPr>
                  <w:jc w:val="left"/>
                </w:pPr>
              </w:pPrChange>
            </w:pPr>
          </w:p>
        </w:tc>
        <w:tc>
          <w:tcPr>
            <w:tcW w:w="960" w:type="dxa"/>
            <w:shd w:val="clear" w:color="auto" w:fill="auto"/>
            <w:noWrap/>
            <w:vAlign w:val="bottom"/>
            <w:hideMark/>
            <w:tcPrChange w:id="34675" w:author="pete jones" w:date="2022-03-09T08:19:00Z">
              <w:tcPr>
                <w:tcW w:w="960" w:type="dxa"/>
                <w:tcBorders>
                  <w:top w:val="nil"/>
                  <w:left w:val="nil"/>
                  <w:bottom w:val="nil"/>
                  <w:right w:val="nil"/>
                </w:tcBorders>
                <w:shd w:val="clear" w:color="auto" w:fill="auto"/>
                <w:noWrap/>
                <w:vAlign w:val="bottom"/>
                <w:hideMark/>
              </w:tcPr>
            </w:tcPrChange>
          </w:tcPr>
          <w:p w14:paraId="1F7BCA24" w14:textId="77777777" w:rsidR="00EF6EE1" w:rsidRPr="00FF6A71" w:rsidRDefault="00EF6EE1">
            <w:pPr>
              <w:spacing w:before="0" w:after="0" w:line="240" w:lineRule="auto"/>
              <w:jc w:val="center"/>
              <w:rPr>
                <w:ins w:id="34676" w:author="pete jones" w:date="2022-01-04T11:06:00Z"/>
                <w:rFonts w:ascii="Times New Roman" w:hAnsi="Times New Roman" w:cs="Times New Roman"/>
                <w:sz w:val="20"/>
              </w:rPr>
              <w:pPrChange w:id="34677" w:author="pete jones" w:date="2022-01-06T15:26:00Z">
                <w:pPr>
                  <w:jc w:val="left"/>
                </w:pPr>
              </w:pPrChange>
            </w:pPr>
          </w:p>
        </w:tc>
      </w:tr>
      <w:tr w:rsidR="00EF6EE1" w:rsidRPr="00FF6A71" w14:paraId="7587286F" w14:textId="77777777" w:rsidTr="00F078C6">
        <w:trPr>
          <w:trHeight w:val="300"/>
          <w:jc w:val="center"/>
          <w:ins w:id="34678" w:author="pete jones" w:date="2022-01-04T11:06:00Z"/>
          <w:trPrChange w:id="34679" w:author="pete jones" w:date="2022-03-09T08:19:00Z">
            <w:trPr>
              <w:trHeight w:val="300"/>
              <w:jc w:val="center"/>
            </w:trPr>
          </w:trPrChange>
        </w:trPr>
        <w:tc>
          <w:tcPr>
            <w:tcW w:w="960" w:type="dxa"/>
            <w:shd w:val="clear" w:color="auto" w:fill="auto"/>
            <w:noWrap/>
            <w:vAlign w:val="center"/>
            <w:hideMark/>
            <w:tcPrChange w:id="3468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4085AB4" w14:textId="77777777" w:rsidR="00EF6EE1" w:rsidRPr="00FF6A71" w:rsidRDefault="00EF6EE1">
            <w:pPr>
              <w:spacing w:before="0" w:after="0" w:line="240" w:lineRule="auto"/>
              <w:rPr>
                <w:ins w:id="34681" w:author="pete jones" w:date="2022-01-04T11:06:00Z"/>
                <w:rFonts w:ascii="Calibri" w:hAnsi="Calibri" w:cs="Calibri"/>
                <w:color w:val="000000"/>
                <w:sz w:val="22"/>
                <w:szCs w:val="22"/>
              </w:rPr>
              <w:pPrChange w:id="34682" w:author="pete jones" w:date="2022-01-04T11:13:00Z">
                <w:pPr/>
              </w:pPrChange>
            </w:pPr>
            <w:ins w:id="34683" w:author="pete jones" w:date="2022-01-04T11:06:00Z">
              <w:r w:rsidRPr="00FF6A71">
                <w:rPr>
                  <w:rFonts w:ascii="Calibri" w:hAnsi="Calibri" w:cs="Calibri"/>
                  <w:color w:val="000000"/>
                  <w:sz w:val="22"/>
                  <w:szCs w:val="22"/>
                </w:rPr>
                <w:t>40</w:t>
              </w:r>
            </w:ins>
          </w:p>
        </w:tc>
        <w:tc>
          <w:tcPr>
            <w:tcW w:w="1153" w:type="dxa"/>
            <w:shd w:val="clear" w:color="auto" w:fill="auto"/>
            <w:noWrap/>
            <w:vAlign w:val="center"/>
            <w:hideMark/>
            <w:tcPrChange w:id="34684"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7F8C8E84" w14:textId="77777777" w:rsidR="00EF6EE1" w:rsidRPr="00FF6A71" w:rsidRDefault="00EF6EE1">
            <w:pPr>
              <w:spacing w:before="0" w:after="0" w:line="240" w:lineRule="auto"/>
              <w:jc w:val="center"/>
              <w:rPr>
                <w:ins w:id="34685" w:author="pete jones" w:date="2022-01-04T11:06:00Z"/>
                <w:rFonts w:ascii="Calibri" w:hAnsi="Calibri" w:cs="Calibri"/>
                <w:color w:val="000000"/>
                <w:sz w:val="22"/>
                <w:szCs w:val="22"/>
              </w:rPr>
              <w:pPrChange w:id="34686" w:author="pete jones" w:date="2022-01-06T15:26:00Z">
                <w:pPr/>
              </w:pPrChange>
            </w:pPr>
            <w:ins w:id="34687" w:author="pete jones" w:date="2022-01-04T11:06:00Z">
              <w:r w:rsidRPr="00FF6A71">
                <w:rPr>
                  <w:rFonts w:ascii="Calibri" w:hAnsi="Calibri" w:cs="Calibri"/>
                  <w:color w:val="000000"/>
                  <w:sz w:val="22"/>
                  <w:szCs w:val="22"/>
                </w:rPr>
                <w:t>4</w:t>
              </w:r>
            </w:ins>
          </w:p>
        </w:tc>
        <w:tc>
          <w:tcPr>
            <w:tcW w:w="960" w:type="dxa"/>
            <w:shd w:val="clear" w:color="auto" w:fill="auto"/>
            <w:noWrap/>
            <w:vAlign w:val="bottom"/>
            <w:hideMark/>
            <w:tcPrChange w:id="34688" w:author="pete jones" w:date="2022-03-09T08:19:00Z">
              <w:tcPr>
                <w:tcW w:w="960" w:type="dxa"/>
                <w:tcBorders>
                  <w:top w:val="nil"/>
                  <w:left w:val="nil"/>
                  <w:bottom w:val="nil"/>
                  <w:right w:val="nil"/>
                </w:tcBorders>
                <w:shd w:val="clear" w:color="auto" w:fill="auto"/>
                <w:noWrap/>
                <w:vAlign w:val="bottom"/>
                <w:hideMark/>
              </w:tcPr>
            </w:tcPrChange>
          </w:tcPr>
          <w:p w14:paraId="4E446A25" w14:textId="77777777" w:rsidR="00EF6EE1" w:rsidRPr="00FF6A71" w:rsidRDefault="00EF6EE1">
            <w:pPr>
              <w:spacing w:before="0" w:after="0" w:line="240" w:lineRule="auto"/>
              <w:jc w:val="center"/>
              <w:rPr>
                <w:ins w:id="34689" w:author="pete jones" w:date="2022-01-04T11:06:00Z"/>
                <w:rFonts w:ascii="Calibri" w:hAnsi="Calibri" w:cs="Calibri"/>
                <w:color w:val="000000"/>
                <w:sz w:val="22"/>
                <w:szCs w:val="22"/>
              </w:rPr>
              <w:pPrChange w:id="34690" w:author="pete jones" w:date="2022-01-06T15:26:00Z">
                <w:pPr/>
              </w:pPrChange>
            </w:pPr>
          </w:p>
        </w:tc>
        <w:tc>
          <w:tcPr>
            <w:tcW w:w="960" w:type="dxa"/>
            <w:shd w:val="clear" w:color="auto" w:fill="auto"/>
            <w:noWrap/>
            <w:vAlign w:val="bottom"/>
            <w:hideMark/>
            <w:tcPrChange w:id="34691" w:author="pete jones" w:date="2022-03-09T08:19:00Z">
              <w:tcPr>
                <w:tcW w:w="960" w:type="dxa"/>
                <w:tcBorders>
                  <w:top w:val="nil"/>
                  <w:left w:val="nil"/>
                  <w:bottom w:val="nil"/>
                  <w:right w:val="nil"/>
                </w:tcBorders>
                <w:shd w:val="clear" w:color="auto" w:fill="auto"/>
                <w:noWrap/>
                <w:vAlign w:val="bottom"/>
                <w:hideMark/>
              </w:tcPr>
            </w:tcPrChange>
          </w:tcPr>
          <w:p w14:paraId="31A8E196" w14:textId="77777777" w:rsidR="00EF6EE1" w:rsidRPr="00FF6A71" w:rsidRDefault="00EF6EE1">
            <w:pPr>
              <w:spacing w:before="0" w:after="0" w:line="240" w:lineRule="auto"/>
              <w:jc w:val="center"/>
              <w:rPr>
                <w:ins w:id="34692" w:author="pete jones" w:date="2022-01-04T11:06:00Z"/>
                <w:rFonts w:ascii="Times New Roman" w:hAnsi="Times New Roman" w:cs="Times New Roman"/>
                <w:sz w:val="20"/>
              </w:rPr>
              <w:pPrChange w:id="34693" w:author="pete jones" w:date="2022-01-06T15:26:00Z">
                <w:pPr>
                  <w:jc w:val="left"/>
                </w:pPr>
              </w:pPrChange>
            </w:pPr>
          </w:p>
        </w:tc>
        <w:tc>
          <w:tcPr>
            <w:tcW w:w="960" w:type="dxa"/>
            <w:shd w:val="clear" w:color="auto" w:fill="auto"/>
            <w:noWrap/>
            <w:vAlign w:val="bottom"/>
            <w:hideMark/>
            <w:tcPrChange w:id="34694" w:author="pete jones" w:date="2022-03-09T08:19:00Z">
              <w:tcPr>
                <w:tcW w:w="960" w:type="dxa"/>
                <w:tcBorders>
                  <w:top w:val="nil"/>
                  <w:left w:val="nil"/>
                  <w:bottom w:val="nil"/>
                  <w:right w:val="nil"/>
                </w:tcBorders>
                <w:shd w:val="clear" w:color="auto" w:fill="auto"/>
                <w:noWrap/>
                <w:vAlign w:val="bottom"/>
                <w:hideMark/>
              </w:tcPr>
            </w:tcPrChange>
          </w:tcPr>
          <w:p w14:paraId="36E310A8" w14:textId="77777777" w:rsidR="00EF6EE1" w:rsidRPr="00FF6A71" w:rsidRDefault="00EF6EE1">
            <w:pPr>
              <w:spacing w:before="0" w:after="0" w:line="240" w:lineRule="auto"/>
              <w:jc w:val="center"/>
              <w:rPr>
                <w:ins w:id="34695" w:author="pete jones" w:date="2022-01-04T11:06:00Z"/>
                <w:rFonts w:ascii="Times New Roman" w:hAnsi="Times New Roman" w:cs="Times New Roman"/>
                <w:sz w:val="20"/>
              </w:rPr>
              <w:pPrChange w:id="34696" w:author="pete jones" w:date="2022-01-06T15:26:00Z">
                <w:pPr>
                  <w:jc w:val="left"/>
                </w:pPr>
              </w:pPrChange>
            </w:pPr>
          </w:p>
        </w:tc>
        <w:tc>
          <w:tcPr>
            <w:tcW w:w="960" w:type="dxa"/>
            <w:shd w:val="clear" w:color="auto" w:fill="auto"/>
            <w:noWrap/>
            <w:vAlign w:val="bottom"/>
            <w:hideMark/>
            <w:tcPrChange w:id="34697" w:author="pete jones" w:date="2022-03-09T08:19:00Z">
              <w:tcPr>
                <w:tcW w:w="960" w:type="dxa"/>
                <w:tcBorders>
                  <w:top w:val="nil"/>
                  <w:left w:val="nil"/>
                  <w:bottom w:val="nil"/>
                  <w:right w:val="nil"/>
                </w:tcBorders>
                <w:shd w:val="clear" w:color="auto" w:fill="auto"/>
                <w:noWrap/>
                <w:vAlign w:val="bottom"/>
                <w:hideMark/>
              </w:tcPr>
            </w:tcPrChange>
          </w:tcPr>
          <w:p w14:paraId="4002DCB7" w14:textId="750B409F" w:rsidR="00EF6EE1" w:rsidRPr="00FF6A71" w:rsidRDefault="00F078C6">
            <w:pPr>
              <w:spacing w:before="0" w:after="0" w:line="240" w:lineRule="auto"/>
              <w:jc w:val="center"/>
              <w:rPr>
                <w:ins w:id="34698" w:author="pete jones" w:date="2022-01-04T11:06:00Z"/>
                <w:rFonts w:ascii="Times New Roman" w:hAnsi="Times New Roman" w:cs="Times New Roman"/>
                <w:sz w:val="20"/>
              </w:rPr>
              <w:pPrChange w:id="34699" w:author="pete jones" w:date="2022-01-06T15:26:00Z">
                <w:pPr>
                  <w:jc w:val="left"/>
                </w:pPr>
              </w:pPrChange>
            </w:pPr>
            <w:ins w:id="34700" w:author="pete jones" w:date="2022-01-04T11:06:00Z">
              <w:r w:rsidRPr="00C15005">
                <w:rPr>
                  <w:noProof/>
                </w:rPr>
                <w:drawing>
                  <wp:anchor distT="0" distB="0" distL="114300" distR="114300" simplePos="0" relativeHeight="251758592" behindDoc="0" locked="0" layoutInCell="1" allowOverlap="1" wp14:anchorId="4CF0BA04" wp14:editId="3E7A9952">
                    <wp:simplePos x="0" y="0"/>
                    <wp:positionH relativeFrom="column">
                      <wp:posOffset>-1783080</wp:posOffset>
                    </wp:positionH>
                    <wp:positionV relativeFrom="paragraph">
                      <wp:posOffset>-561975</wp:posOffset>
                    </wp:positionV>
                    <wp:extent cx="2781300" cy="1913890"/>
                    <wp:effectExtent l="0" t="0" r="0" b="0"/>
                    <wp:wrapNone/>
                    <wp:docPr id="345253018" name="Picture 34525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781300" cy="1913890"/>
                            </a:xfrm>
                            <a:prstGeom prst="rect">
                              <a:avLst/>
                            </a:prstGeom>
                            <a:noFill/>
                          </pic:spPr>
                        </pic:pic>
                      </a:graphicData>
                    </a:graphic>
                    <wp14:sizeRelH relativeFrom="margin">
                      <wp14:pctWidth>0</wp14:pctWidth>
                    </wp14:sizeRelH>
                    <wp14:sizeRelV relativeFrom="margin">
                      <wp14:pctHeight>0</wp14:pctHeight>
                    </wp14:sizeRelV>
                  </wp:anchor>
                </w:drawing>
              </w:r>
            </w:ins>
          </w:p>
        </w:tc>
        <w:tc>
          <w:tcPr>
            <w:tcW w:w="960" w:type="dxa"/>
            <w:shd w:val="clear" w:color="auto" w:fill="auto"/>
            <w:noWrap/>
            <w:vAlign w:val="bottom"/>
            <w:hideMark/>
            <w:tcPrChange w:id="34701" w:author="pete jones" w:date="2022-03-09T08:19:00Z">
              <w:tcPr>
                <w:tcW w:w="960" w:type="dxa"/>
                <w:tcBorders>
                  <w:top w:val="nil"/>
                  <w:left w:val="nil"/>
                  <w:bottom w:val="nil"/>
                  <w:right w:val="nil"/>
                </w:tcBorders>
                <w:shd w:val="clear" w:color="auto" w:fill="auto"/>
                <w:noWrap/>
                <w:vAlign w:val="bottom"/>
                <w:hideMark/>
              </w:tcPr>
            </w:tcPrChange>
          </w:tcPr>
          <w:p w14:paraId="48DA3099" w14:textId="77777777" w:rsidR="00EF6EE1" w:rsidRPr="00FF6A71" w:rsidRDefault="00EF6EE1">
            <w:pPr>
              <w:spacing w:before="0" w:after="0" w:line="240" w:lineRule="auto"/>
              <w:jc w:val="center"/>
              <w:rPr>
                <w:ins w:id="34702" w:author="pete jones" w:date="2022-01-04T11:06:00Z"/>
                <w:rFonts w:ascii="Times New Roman" w:hAnsi="Times New Roman" w:cs="Times New Roman"/>
                <w:sz w:val="20"/>
              </w:rPr>
              <w:pPrChange w:id="34703" w:author="pete jones" w:date="2022-01-06T15:26:00Z">
                <w:pPr>
                  <w:jc w:val="left"/>
                </w:pPr>
              </w:pPrChange>
            </w:pPr>
          </w:p>
        </w:tc>
      </w:tr>
      <w:tr w:rsidR="00EF6EE1" w:rsidRPr="00FF6A71" w14:paraId="268C722F" w14:textId="77777777" w:rsidTr="00F078C6">
        <w:trPr>
          <w:trHeight w:val="300"/>
          <w:jc w:val="center"/>
          <w:ins w:id="34704" w:author="pete jones" w:date="2022-01-04T11:06:00Z"/>
          <w:trPrChange w:id="34705" w:author="pete jones" w:date="2022-03-09T08:19:00Z">
            <w:trPr>
              <w:trHeight w:val="300"/>
              <w:jc w:val="center"/>
            </w:trPr>
          </w:trPrChange>
        </w:trPr>
        <w:tc>
          <w:tcPr>
            <w:tcW w:w="960" w:type="dxa"/>
            <w:shd w:val="clear" w:color="auto" w:fill="auto"/>
            <w:noWrap/>
            <w:vAlign w:val="center"/>
            <w:hideMark/>
            <w:tcPrChange w:id="34706"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D2715C5" w14:textId="77777777" w:rsidR="00EF6EE1" w:rsidRPr="00FF6A71" w:rsidRDefault="00EF6EE1">
            <w:pPr>
              <w:spacing w:before="0" w:after="0" w:line="240" w:lineRule="auto"/>
              <w:rPr>
                <w:ins w:id="34707" w:author="pete jones" w:date="2022-01-04T11:06:00Z"/>
                <w:rFonts w:ascii="Calibri" w:hAnsi="Calibri" w:cs="Calibri"/>
                <w:color w:val="000000"/>
                <w:sz w:val="22"/>
                <w:szCs w:val="22"/>
              </w:rPr>
              <w:pPrChange w:id="34708" w:author="pete jones" w:date="2022-01-04T11:13:00Z">
                <w:pPr/>
              </w:pPrChange>
            </w:pPr>
            <w:ins w:id="34709" w:author="pete jones" w:date="2022-01-04T11:06:00Z">
              <w:r w:rsidRPr="00FF6A71">
                <w:rPr>
                  <w:rFonts w:ascii="Calibri" w:hAnsi="Calibri" w:cs="Calibri"/>
                  <w:color w:val="000000"/>
                  <w:sz w:val="22"/>
                  <w:szCs w:val="22"/>
                </w:rPr>
                <w:t>50</w:t>
              </w:r>
            </w:ins>
          </w:p>
        </w:tc>
        <w:tc>
          <w:tcPr>
            <w:tcW w:w="1153" w:type="dxa"/>
            <w:shd w:val="clear" w:color="auto" w:fill="auto"/>
            <w:noWrap/>
            <w:vAlign w:val="center"/>
            <w:hideMark/>
            <w:tcPrChange w:id="34710"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3F7B12B0" w14:textId="77777777" w:rsidR="00EF6EE1" w:rsidRPr="00FF6A71" w:rsidRDefault="00EF6EE1">
            <w:pPr>
              <w:spacing w:before="0" w:after="0" w:line="240" w:lineRule="auto"/>
              <w:jc w:val="center"/>
              <w:rPr>
                <w:ins w:id="34711" w:author="pete jones" w:date="2022-01-04T11:06:00Z"/>
                <w:rFonts w:ascii="Calibri" w:hAnsi="Calibri" w:cs="Calibri"/>
                <w:color w:val="000000"/>
                <w:sz w:val="22"/>
                <w:szCs w:val="22"/>
              </w:rPr>
              <w:pPrChange w:id="34712" w:author="pete jones" w:date="2022-01-06T15:26:00Z">
                <w:pPr/>
              </w:pPrChange>
            </w:pPr>
            <w:ins w:id="34713" w:author="pete jones" w:date="2022-01-04T11:06:00Z">
              <w:r w:rsidRPr="00FF6A71">
                <w:rPr>
                  <w:rFonts w:ascii="Calibri" w:hAnsi="Calibri" w:cs="Calibri"/>
                  <w:color w:val="000000"/>
                  <w:sz w:val="22"/>
                  <w:szCs w:val="22"/>
                </w:rPr>
                <w:t>15</w:t>
              </w:r>
            </w:ins>
          </w:p>
        </w:tc>
        <w:tc>
          <w:tcPr>
            <w:tcW w:w="960" w:type="dxa"/>
            <w:shd w:val="clear" w:color="auto" w:fill="auto"/>
            <w:noWrap/>
            <w:vAlign w:val="bottom"/>
            <w:hideMark/>
            <w:tcPrChange w:id="34714" w:author="pete jones" w:date="2022-03-09T08:19:00Z">
              <w:tcPr>
                <w:tcW w:w="960" w:type="dxa"/>
                <w:tcBorders>
                  <w:top w:val="nil"/>
                  <w:left w:val="nil"/>
                  <w:bottom w:val="nil"/>
                  <w:right w:val="nil"/>
                </w:tcBorders>
                <w:shd w:val="clear" w:color="auto" w:fill="auto"/>
                <w:noWrap/>
                <w:vAlign w:val="bottom"/>
                <w:hideMark/>
              </w:tcPr>
            </w:tcPrChange>
          </w:tcPr>
          <w:p w14:paraId="6F88C7E5" w14:textId="77777777" w:rsidR="00EF6EE1" w:rsidRPr="00FF6A71" w:rsidRDefault="00EF6EE1">
            <w:pPr>
              <w:spacing w:before="0" w:after="0" w:line="240" w:lineRule="auto"/>
              <w:jc w:val="center"/>
              <w:rPr>
                <w:ins w:id="34715" w:author="pete jones" w:date="2022-01-04T11:06:00Z"/>
                <w:rFonts w:ascii="Calibri" w:hAnsi="Calibri" w:cs="Calibri"/>
                <w:color w:val="000000"/>
                <w:sz w:val="22"/>
                <w:szCs w:val="22"/>
              </w:rPr>
              <w:pPrChange w:id="34716" w:author="pete jones" w:date="2022-01-06T15:26:00Z">
                <w:pPr/>
              </w:pPrChange>
            </w:pPr>
          </w:p>
        </w:tc>
        <w:tc>
          <w:tcPr>
            <w:tcW w:w="960" w:type="dxa"/>
            <w:shd w:val="clear" w:color="auto" w:fill="auto"/>
            <w:noWrap/>
            <w:vAlign w:val="bottom"/>
            <w:hideMark/>
            <w:tcPrChange w:id="34717" w:author="pete jones" w:date="2022-03-09T08:19:00Z">
              <w:tcPr>
                <w:tcW w:w="960" w:type="dxa"/>
                <w:tcBorders>
                  <w:top w:val="nil"/>
                  <w:left w:val="nil"/>
                  <w:bottom w:val="nil"/>
                  <w:right w:val="nil"/>
                </w:tcBorders>
                <w:shd w:val="clear" w:color="auto" w:fill="auto"/>
                <w:noWrap/>
                <w:vAlign w:val="bottom"/>
                <w:hideMark/>
              </w:tcPr>
            </w:tcPrChange>
          </w:tcPr>
          <w:p w14:paraId="6D6993D9" w14:textId="77777777" w:rsidR="00EF6EE1" w:rsidRPr="00FF6A71" w:rsidRDefault="00EF6EE1">
            <w:pPr>
              <w:spacing w:before="0" w:after="0" w:line="240" w:lineRule="auto"/>
              <w:jc w:val="center"/>
              <w:rPr>
                <w:ins w:id="34718" w:author="pete jones" w:date="2022-01-04T11:06:00Z"/>
                <w:rFonts w:ascii="Times New Roman" w:hAnsi="Times New Roman" w:cs="Times New Roman"/>
                <w:sz w:val="20"/>
              </w:rPr>
              <w:pPrChange w:id="34719" w:author="pete jones" w:date="2022-01-06T15:26:00Z">
                <w:pPr>
                  <w:jc w:val="left"/>
                </w:pPr>
              </w:pPrChange>
            </w:pPr>
          </w:p>
        </w:tc>
        <w:tc>
          <w:tcPr>
            <w:tcW w:w="960" w:type="dxa"/>
            <w:shd w:val="clear" w:color="auto" w:fill="auto"/>
            <w:noWrap/>
            <w:vAlign w:val="bottom"/>
            <w:hideMark/>
            <w:tcPrChange w:id="34720" w:author="pete jones" w:date="2022-03-09T08:19:00Z">
              <w:tcPr>
                <w:tcW w:w="960" w:type="dxa"/>
                <w:tcBorders>
                  <w:top w:val="nil"/>
                  <w:left w:val="nil"/>
                  <w:bottom w:val="nil"/>
                  <w:right w:val="nil"/>
                </w:tcBorders>
                <w:shd w:val="clear" w:color="auto" w:fill="auto"/>
                <w:noWrap/>
                <w:vAlign w:val="bottom"/>
                <w:hideMark/>
              </w:tcPr>
            </w:tcPrChange>
          </w:tcPr>
          <w:p w14:paraId="0659EF2F" w14:textId="77777777" w:rsidR="00EF6EE1" w:rsidRPr="00FF6A71" w:rsidRDefault="00EF6EE1">
            <w:pPr>
              <w:spacing w:before="0" w:after="0" w:line="240" w:lineRule="auto"/>
              <w:jc w:val="center"/>
              <w:rPr>
                <w:ins w:id="34721" w:author="pete jones" w:date="2022-01-04T11:06:00Z"/>
                <w:rFonts w:ascii="Times New Roman" w:hAnsi="Times New Roman" w:cs="Times New Roman"/>
                <w:sz w:val="20"/>
              </w:rPr>
              <w:pPrChange w:id="34722" w:author="pete jones" w:date="2022-01-06T15:26:00Z">
                <w:pPr>
                  <w:jc w:val="left"/>
                </w:pPr>
              </w:pPrChange>
            </w:pPr>
          </w:p>
        </w:tc>
        <w:tc>
          <w:tcPr>
            <w:tcW w:w="960" w:type="dxa"/>
            <w:shd w:val="clear" w:color="auto" w:fill="auto"/>
            <w:noWrap/>
            <w:vAlign w:val="bottom"/>
            <w:hideMark/>
            <w:tcPrChange w:id="34723" w:author="pete jones" w:date="2022-03-09T08:19:00Z">
              <w:tcPr>
                <w:tcW w:w="960" w:type="dxa"/>
                <w:tcBorders>
                  <w:top w:val="nil"/>
                  <w:left w:val="nil"/>
                  <w:bottom w:val="nil"/>
                  <w:right w:val="nil"/>
                </w:tcBorders>
                <w:shd w:val="clear" w:color="auto" w:fill="auto"/>
                <w:noWrap/>
                <w:vAlign w:val="bottom"/>
                <w:hideMark/>
              </w:tcPr>
            </w:tcPrChange>
          </w:tcPr>
          <w:p w14:paraId="4339A196" w14:textId="461B3030" w:rsidR="00EF6EE1" w:rsidRPr="00FF6A71" w:rsidRDefault="00EF6EE1">
            <w:pPr>
              <w:spacing w:before="0" w:after="0" w:line="240" w:lineRule="auto"/>
              <w:jc w:val="center"/>
              <w:rPr>
                <w:ins w:id="34724" w:author="pete jones" w:date="2022-01-04T11:06:00Z"/>
                <w:rFonts w:ascii="Times New Roman" w:hAnsi="Times New Roman" w:cs="Times New Roman"/>
                <w:sz w:val="20"/>
              </w:rPr>
              <w:pPrChange w:id="34725" w:author="pete jones" w:date="2022-01-06T15:26:00Z">
                <w:pPr>
                  <w:jc w:val="left"/>
                </w:pPr>
              </w:pPrChange>
            </w:pPr>
          </w:p>
        </w:tc>
        <w:tc>
          <w:tcPr>
            <w:tcW w:w="960" w:type="dxa"/>
            <w:shd w:val="clear" w:color="auto" w:fill="auto"/>
            <w:noWrap/>
            <w:vAlign w:val="bottom"/>
            <w:hideMark/>
            <w:tcPrChange w:id="34726" w:author="pete jones" w:date="2022-03-09T08:19:00Z">
              <w:tcPr>
                <w:tcW w:w="960" w:type="dxa"/>
                <w:tcBorders>
                  <w:top w:val="nil"/>
                  <w:left w:val="nil"/>
                  <w:bottom w:val="nil"/>
                  <w:right w:val="nil"/>
                </w:tcBorders>
                <w:shd w:val="clear" w:color="auto" w:fill="auto"/>
                <w:noWrap/>
                <w:vAlign w:val="bottom"/>
                <w:hideMark/>
              </w:tcPr>
            </w:tcPrChange>
          </w:tcPr>
          <w:p w14:paraId="14F8C439" w14:textId="77777777" w:rsidR="00EF6EE1" w:rsidRPr="00FF6A71" w:rsidRDefault="00EF6EE1">
            <w:pPr>
              <w:spacing w:before="0" w:after="0" w:line="240" w:lineRule="auto"/>
              <w:jc w:val="center"/>
              <w:rPr>
                <w:ins w:id="34727" w:author="pete jones" w:date="2022-01-04T11:06:00Z"/>
                <w:rFonts w:ascii="Times New Roman" w:hAnsi="Times New Roman" w:cs="Times New Roman"/>
                <w:sz w:val="20"/>
              </w:rPr>
              <w:pPrChange w:id="34728" w:author="pete jones" w:date="2022-01-06T15:26:00Z">
                <w:pPr>
                  <w:jc w:val="left"/>
                </w:pPr>
              </w:pPrChange>
            </w:pPr>
          </w:p>
        </w:tc>
      </w:tr>
      <w:tr w:rsidR="00EF6EE1" w:rsidRPr="00FF6A71" w14:paraId="58737EE3" w14:textId="77777777" w:rsidTr="00F078C6">
        <w:trPr>
          <w:trHeight w:val="300"/>
          <w:jc w:val="center"/>
          <w:ins w:id="34729" w:author="pete jones" w:date="2022-01-04T11:06:00Z"/>
          <w:trPrChange w:id="34730" w:author="pete jones" w:date="2022-03-09T08:19:00Z">
            <w:trPr>
              <w:trHeight w:val="300"/>
              <w:jc w:val="center"/>
            </w:trPr>
          </w:trPrChange>
        </w:trPr>
        <w:tc>
          <w:tcPr>
            <w:tcW w:w="960" w:type="dxa"/>
            <w:shd w:val="clear" w:color="auto" w:fill="auto"/>
            <w:noWrap/>
            <w:vAlign w:val="center"/>
            <w:hideMark/>
            <w:tcPrChange w:id="34731"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50546BE" w14:textId="77777777" w:rsidR="00EF6EE1" w:rsidRPr="00FF6A71" w:rsidRDefault="00EF6EE1">
            <w:pPr>
              <w:spacing w:before="0" w:after="0" w:line="240" w:lineRule="auto"/>
              <w:rPr>
                <w:ins w:id="34732" w:author="pete jones" w:date="2022-01-04T11:06:00Z"/>
                <w:rFonts w:ascii="Calibri" w:hAnsi="Calibri" w:cs="Calibri"/>
                <w:color w:val="000000"/>
                <w:sz w:val="22"/>
                <w:szCs w:val="22"/>
              </w:rPr>
              <w:pPrChange w:id="34733" w:author="pete jones" w:date="2022-01-04T11:13:00Z">
                <w:pPr/>
              </w:pPrChange>
            </w:pPr>
            <w:ins w:id="34734" w:author="pete jones" w:date="2022-01-04T11:06:00Z">
              <w:r w:rsidRPr="00FF6A71">
                <w:rPr>
                  <w:rFonts w:ascii="Calibri" w:hAnsi="Calibri" w:cs="Calibri"/>
                  <w:color w:val="000000"/>
                  <w:sz w:val="22"/>
                  <w:szCs w:val="22"/>
                </w:rPr>
                <w:t>60</w:t>
              </w:r>
            </w:ins>
          </w:p>
        </w:tc>
        <w:tc>
          <w:tcPr>
            <w:tcW w:w="1153" w:type="dxa"/>
            <w:shd w:val="clear" w:color="auto" w:fill="auto"/>
            <w:noWrap/>
            <w:vAlign w:val="center"/>
            <w:hideMark/>
            <w:tcPrChange w:id="34735"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6677E6C6" w14:textId="77777777" w:rsidR="00EF6EE1" w:rsidRPr="00FF6A71" w:rsidRDefault="00EF6EE1">
            <w:pPr>
              <w:spacing w:before="0" w:after="0" w:line="240" w:lineRule="auto"/>
              <w:jc w:val="center"/>
              <w:rPr>
                <w:ins w:id="34736" w:author="pete jones" w:date="2022-01-04T11:06:00Z"/>
                <w:rFonts w:ascii="Calibri" w:hAnsi="Calibri" w:cs="Calibri"/>
                <w:color w:val="000000"/>
                <w:sz w:val="22"/>
                <w:szCs w:val="22"/>
              </w:rPr>
              <w:pPrChange w:id="34737" w:author="pete jones" w:date="2022-01-06T15:26:00Z">
                <w:pPr/>
              </w:pPrChange>
            </w:pPr>
            <w:ins w:id="34738" w:author="pete jones" w:date="2022-01-04T11:06:00Z">
              <w:r w:rsidRPr="00FF6A71">
                <w:rPr>
                  <w:rFonts w:ascii="Calibri" w:hAnsi="Calibri" w:cs="Calibri"/>
                  <w:color w:val="000000"/>
                  <w:sz w:val="22"/>
                  <w:szCs w:val="22"/>
                </w:rPr>
                <w:t>20</w:t>
              </w:r>
            </w:ins>
          </w:p>
        </w:tc>
        <w:tc>
          <w:tcPr>
            <w:tcW w:w="960" w:type="dxa"/>
            <w:shd w:val="clear" w:color="auto" w:fill="auto"/>
            <w:noWrap/>
            <w:vAlign w:val="bottom"/>
            <w:hideMark/>
            <w:tcPrChange w:id="34739" w:author="pete jones" w:date="2022-03-09T08:19:00Z">
              <w:tcPr>
                <w:tcW w:w="960" w:type="dxa"/>
                <w:tcBorders>
                  <w:top w:val="nil"/>
                  <w:left w:val="nil"/>
                  <w:bottom w:val="nil"/>
                  <w:right w:val="nil"/>
                </w:tcBorders>
                <w:shd w:val="clear" w:color="auto" w:fill="auto"/>
                <w:noWrap/>
                <w:vAlign w:val="bottom"/>
                <w:hideMark/>
              </w:tcPr>
            </w:tcPrChange>
          </w:tcPr>
          <w:p w14:paraId="20DD2E98" w14:textId="77777777" w:rsidR="00EF6EE1" w:rsidRPr="00FF6A71" w:rsidRDefault="00EF6EE1">
            <w:pPr>
              <w:spacing w:before="0" w:after="0" w:line="240" w:lineRule="auto"/>
              <w:jc w:val="center"/>
              <w:rPr>
                <w:ins w:id="34740" w:author="pete jones" w:date="2022-01-04T11:06:00Z"/>
                <w:rFonts w:ascii="Calibri" w:hAnsi="Calibri" w:cs="Calibri"/>
                <w:color w:val="000000"/>
                <w:sz w:val="22"/>
                <w:szCs w:val="22"/>
              </w:rPr>
              <w:pPrChange w:id="34741" w:author="pete jones" w:date="2022-01-06T15:26:00Z">
                <w:pPr/>
              </w:pPrChange>
            </w:pPr>
          </w:p>
        </w:tc>
        <w:tc>
          <w:tcPr>
            <w:tcW w:w="960" w:type="dxa"/>
            <w:shd w:val="clear" w:color="auto" w:fill="auto"/>
            <w:noWrap/>
            <w:vAlign w:val="bottom"/>
            <w:hideMark/>
            <w:tcPrChange w:id="34742" w:author="pete jones" w:date="2022-03-09T08:19:00Z">
              <w:tcPr>
                <w:tcW w:w="960" w:type="dxa"/>
                <w:tcBorders>
                  <w:top w:val="nil"/>
                  <w:left w:val="nil"/>
                  <w:bottom w:val="nil"/>
                  <w:right w:val="nil"/>
                </w:tcBorders>
                <w:shd w:val="clear" w:color="auto" w:fill="auto"/>
                <w:noWrap/>
                <w:vAlign w:val="bottom"/>
                <w:hideMark/>
              </w:tcPr>
            </w:tcPrChange>
          </w:tcPr>
          <w:p w14:paraId="60514FF0" w14:textId="77777777" w:rsidR="00EF6EE1" w:rsidRPr="00FF6A71" w:rsidRDefault="00EF6EE1">
            <w:pPr>
              <w:spacing w:before="0" w:after="0" w:line="240" w:lineRule="auto"/>
              <w:jc w:val="center"/>
              <w:rPr>
                <w:ins w:id="34743" w:author="pete jones" w:date="2022-01-04T11:06:00Z"/>
                <w:rFonts w:ascii="Times New Roman" w:hAnsi="Times New Roman" w:cs="Times New Roman"/>
                <w:sz w:val="20"/>
              </w:rPr>
              <w:pPrChange w:id="34744" w:author="pete jones" w:date="2022-01-06T15:26:00Z">
                <w:pPr>
                  <w:jc w:val="left"/>
                </w:pPr>
              </w:pPrChange>
            </w:pPr>
          </w:p>
        </w:tc>
        <w:tc>
          <w:tcPr>
            <w:tcW w:w="960" w:type="dxa"/>
            <w:shd w:val="clear" w:color="auto" w:fill="auto"/>
            <w:noWrap/>
            <w:vAlign w:val="bottom"/>
            <w:hideMark/>
            <w:tcPrChange w:id="34745" w:author="pete jones" w:date="2022-03-09T08:19:00Z">
              <w:tcPr>
                <w:tcW w:w="960" w:type="dxa"/>
                <w:tcBorders>
                  <w:top w:val="nil"/>
                  <w:left w:val="nil"/>
                  <w:bottom w:val="nil"/>
                  <w:right w:val="nil"/>
                </w:tcBorders>
                <w:shd w:val="clear" w:color="auto" w:fill="auto"/>
                <w:noWrap/>
                <w:vAlign w:val="bottom"/>
                <w:hideMark/>
              </w:tcPr>
            </w:tcPrChange>
          </w:tcPr>
          <w:p w14:paraId="2A749869" w14:textId="77777777" w:rsidR="00EF6EE1" w:rsidRPr="00FF6A71" w:rsidRDefault="00EF6EE1">
            <w:pPr>
              <w:spacing w:before="0" w:after="0" w:line="240" w:lineRule="auto"/>
              <w:jc w:val="center"/>
              <w:rPr>
                <w:ins w:id="34746" w:author="pete jones" w:date="2022-01-04T11:06:00Z"/>
                <w:rFonts w:ascii="Times New Roman" w:hAnsi="Times New Roman" w:cs="Times New Roman"/>
                <w:sz w:val="20"/>
              </w:rPr>
              <w:pPrChange w:id="34747" w:author="pete jones" w:date="2022-01-06T15:26:00Z">
                <w:pPr>
                  <w:jc w:val="left"/>
                </w:pPr>
              </w:pPrChange>
            </w:pPr>
          </w:p>
        </w:tc>
        <w:tc>
          <w:tcPr>
            <w:tcW w:w="960" w:type="dxa"/>
            <w:shd w:val="clear" w:color="auto" w:fill="auto"/>
            <w:noWrap/>
            <w:vAlign w:val="bottom"/>
            <w:hideMark/>
            <w:tcPrChange w:id="34748" w:author="pete jones" w:date="2022-03-09T08:19:00Z">
              <w:tcPr>
                <w:tcW w:w="960" w:type="dxa"/>
                <w:tcBorders>
                  <w:top w:val="nil"/>
                  <w:left w:val="nil"/>
                  <w:bottom w:val="nil"/>
                  <w:right w:val="nil"/>
                </w:tcBorders>
                <w:shd w:val="clear" w:color="auto" w:fill="auto"/>
                <w:noWrap/>
                <w:vAlign w:val="bottom"/>
                <w:hideMark/>
              </w:tcPr>
            </w:tcPrChange>
          </w:tcPr>
          <w:p w14:paraId="5607AF0A" w14:textId="77777777" w:rsidR="00EF6EE1" w:rsidRPr="00FF6A71" w:rsidRDefault="00EF6EE1">
            <w:pPr>
              <w:spacing w:before="0" w:after="0" w:line="240" w:lineRule="auto"/>
              <w:jc w:val="center"/>
              <w:rPr>
                <w:ins w:id="34749" w:author="pete jones" w:date="2022-01-04T11:06:00Z"/>
                <w:rFonts w:ascii="Times New Roman" w:hAnsi="Times New Roman" w:cs="Times New Roman"/>
                <w:sz w:val="20"/>
              </w:rPr>
              <w:pPrChange w:id="34750" w:author="pete jones" w:date="2022-01-06T15:26:00Z">
                <w:pPr>
                  <w:jc w:val="left"/>
                </w:pPr>
              </w:pPrChange>
            </w:pPr>
          </w:p>
        </w:tc>
        <w:tc>
          <w:tcPr>
            <w:tcW w:w="960" w:type="dxa"/>
            <w:shd w:val="clear" w:color="auto" w:fill="auto"/>
            <w:noWrap/>
            <w:vAlign w:val="bottom"/>
            <w:hideMark/>
            <w:tcPrChange w:id="34751" w:author="pete jones" w:date="2022-03-09T08:19:00Z">
              <w:tcPr>
                <w:tcW w:w="960" w:type="dxa"/>
                <w:tcBorders>
                  <w:top w:val="nil"/>
                  <w:left w:val="nil"/>
                  <w:bottom w:val="nil"/>
                  <w:right w:val="nil"/>
                </w:tcBorders>
                <w:shd w:val="clear" w:color="auto" w:fill="auto"/>
                <w:noWrap/>
                <w:vAlign w:val="bottom"/>
                <w:hideMark/>
              </w:tcPr>
            </w:tcPrChange>
          </w:tcPr>
          <w:p w14:paraId="7FD2E3A0" w14:textId="77777777" w:rsidR="00EF6EE1" w:rsidRPr="00FF6A71" w:rsidRDefault="00EF6EE1">
            <w:pPr>
              <w:spacing w:before="0" w:after="0" w:line="240" w:lineRule="auto"/>
              <w:jc w:val="center"/>
              <w:rPr>
                <w:ins w:id="34752" w:author="pete jones" w:date="2022-01-04T11:06:00Z"/>
                <w:rFonts w:ascii="Times New Roman" w:hAnsi="Times New Roman" w:cs="Times New Roman"/>
                <w:sz w:val="20"/>
              </w:rPr>
              <w:pPrChange w:id="34753" w:author="pete jones" w:date="2022-01-06T15:26:00Z">
                <w:pPr>
                  <w:jc w:val="left"/>
                </w:pPr>
              </w:pPrChange>
            </w:pPr>
          </w:p>
        </w:tc>
      </w:tr>
      <w:tr w:rsidR="00EF6EE1" w:rsidRPr="00FF6A71" w14:paraId="422663BC" w14:textId="77777777" w:rsidTr="00F078C6">
        <w:trPr>
          <w:trHeight w:val="300"/>
          <w:jc w:val="center"/>
          <w:ins w:id="34754" w:author="pete jones" w:date="2022-01-04T11:06:00Z"/>
          <w:trPrChange w:id="34755" w:author="pete jones" w:date="2022-03-09T08:19:00Z">
            <w:trPr>
              <w:trHeight w:val="300"/>
              <w:jc w:val="center"/>
            </w:trPr>
          </w:trPrChange>
        </w:trPr>
        <w:tc>
          <w:tcPr>
            <w:tcW w:w="960" w:type="dxa"/>
            <w:shd w:val="clear" w:color="auto" w:fill="auto"/>
            <w:noWrap/>
            <w:vAlign w:val="center"/>
            <w:hideMark/>
            <w:tcPrChange w:id="34756"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1D7BDC7" w14:textId="77777777" w:rsidR="00EF6EE1" w:rsidRPr="00FF6A71" w:rsidRDefault="00EF6EE1">
            <w:pPr>
              <w:spacing w:before="0" w:after="0" w:line="240" w:lineRule="auto"/>
              <w:rPr>
                <w:ins w:id="34757" w:author="pete jones" w:date="2022-01-04T11:06:00Z"/>
                <w:rFonts w:ascii="Calibri" w:hAnsi="Calibri" w:cs="Calibri"/>
                <w:color w:val="000000"/>
                <w:sz w:val="22"/>
                <w:szCs w:val="22"/>
              </w:rPr>
              <w:pPrChange w:id="34758" w:author="pete jones" w:date="2022-01-04T11:13:00Z">
                <w:pPr/>
              </w:pPrChange>
            </w:pPr>
            <w:ins w:id="34759" w:author="pete jones" w:date="2022-01-04T11:06:00Z">
              <w:r w:rsidRPr="00FF6A71">
                <w:rPr>
                  <w:rFonts w:ascii="Calibri" w:hAnsi="Calibri" w:cs="Calibri"/>
                  <w:color w:val="000000"/>
                  <w:sz w:val="22"/>
                  <w:szCs w:val="22"/>
                </w:rPr>
                <w:t>70</w:t>
              </w:r>
            </w:ins>
          </w:p>
        </w:tc>
        <w:tc>
          <w:tcPr>
            <w:tcW w:w="1153" w:type="dxa"/>
            <w:shd w:val="clear" w:color="auto" w:fill="auto"/>
            <w:noWrap/>
            <w:vAlign w:val="center"/>
            <w:hideMark/>
            <w:tcPrChange w:id="34760"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2C986A0A" w14:textId="77777777" w:rsidR="00EF6EE1" w:rsidRPr="00FF6A71" w:rsidRDefault="00EF6EE1">
            <w:pPr>
              <w:spacing w:before="0" w:after="0" w:line="240" w:lineRule="auto"/>
              <w:jc w:val="center"/>
              <w:rPr>
                <w:ins w:id="34761" w:author="pete jones" w:date="2022-01-04T11:06:00Z"/>
                <w:rFonts w:ascii="Calibri" w:hAnsi="Calibri" w:cs="Calibri"/>
                <w:color w:val="000000"/>
                <w:sz w:val="22"/>
                <w:szCs w:val="22"/>
              </w:rPr>
              <w:pPrChange w:id="34762" w:author="pete jones" w:date="2022-01-06T15:26:00Z">
                <w:pPr/>
              </w:pPrChange>
            </w:pPr>
            <w:ins w:id="34763" w:author="pete jones" w:date="2022-01-04T11:06:00Z">
              <w:r w:rsidRPr="00FF6A71">
                <w:rPr>
                  <w:rFonts w:ascii="Calibri" w:hAnsi="Calibri" w:cs="Calibri"/>
                  <w:color w:val="000000"/>
                  <w:sz w:val="22"/>
                  <w:szCs w:val="22"/>
                </w:rPr>
                <w:t>11</w:t>
              </w:r>
            </w:ins>
          </w:p>
        </w:tc>
        <w:tc>
          <w:tcPr>
            <w:tcW w:w="960" w:type="dxa"/>
            <w:shd w:val="clear" w:color="auto" w:fill="auto"/>
            <w:noWrap/>
            <w:vAlign w:val="bottom"/>
            <w:hideMark/>
            <w:tcPrChange w:id="34764" w:author="pete jones" w:date="2022-03-09T08:19:00Z">
              <w:tcPr>
                <w:tcW w:w="960" w:type="dxa"/>
                <w:tcBorders>
                  <w:top w:val="nil"/>
                  <w:left w:val="nil"/>
                  <w:bottom w:val="nil"/>
                  <w:right w:val="nil"/>
                </w:tcBorders>
                <w:shd w:val="clear" w:color="auto" w:fill="auto"/>
                <w:noWrap/>
                <w:vAlign w:val="bottom"/>
                <w:hideMark/>
              </w:tcPr>
            </w:tcPrChange>
          </w:tcPr>
          <w:p w14:paraId="6E28C6F0" w14:textId="77777777" w:rsidR="00EF6EE1" w:rsidRPr="00FF6A71" w:rsidRDefault="00EF6EE1">
            <w:pPr>
              <w:spacing w:before="0" w:after="0" w:line="240" w:lineRule="auto"/>
              <w:jc w:val="center"/>
              <w:rPr>
                <w:ins w:id="34765" w:author="pete jones" w:date="2022-01-04T11:06:00Z"/>
                <w:rFonts w:ascii="Calibri" w:hAnsi="Calibri" w:cs="Calibri"/>
                <w:color w:val="000000"/>
                <w:sz w:val="22"/>
                <w:szCs w:val="22"/>
              </w:rPr>
              <w:pPrChange w:id="34766" w:author="pete jones" w:date="2022-01-06T15:26:00Z">
                <w:pPr/>
              </w:pPrChange>
            </w:pPr>
          </w:p>
        </w:tc>
        <w:tc>
          <w:tcPr>
            <w:tcW w:w="960" w:type="dxa"/>
            <w:shd w:val="clear" w:color="auto" w:fill="auto"/>
            <w:noWrap/>
            <w:vAlign w:val="bottom"/>
            <w:hideMark/>
            <w:tcPrChange w:id="34767" w:author="pete jones" w:date="2022-03-09T08:19:00Z">
              <w:tcPr>
                <w:tcW w:w="960" w:type="dxa"/>
                <w:tcBorders>
                  <w:top w:val="nil"/>
                  <w:left w:val="nil"/>
                  <w:bottom w:val="nil"/>
                  <w:right w:val="nil"/>
                </w:tcBorders>
                <w:shd w:val="clear" w:color="auto" w:fill="auto"/>
                <w:noWrap/>
                <w:vAlign w:val="bottom"/>
                <w:hideMark/>
              </w:tcPr>
            </w:tcPrChange>
          </w:tcPr>
          <w:p w14:paraId="2D64E611" w14:textId="77777777" w:rsidR="00EF6EE1" w:rsidRPr="00FF6A71" w:rsidRDefault="00EF6EE1">
            <w:pPr>
              <w:spacing w:before="0" w:after="0" w:line="240" w:lineRule="auto"/>
              <w:jc w:val="center"/>
              <w:rPr>
                <w:ins w:id="34768" w:author="pete jones" w:date="2022-01-04T11:06:00Z"/>
                <w:rFonts w:ascii="Times New Roman" w:hAnsi="Times New Roman" w:cs="Times New Roman"/>
                <w:sz w:val="20"/>
              </w:rPr>
              <w:pPrChange w:id="34769" w:author="pete jones" w:date="2022-01-06T15:26:00Z">
                <w:pPr>
                  <w:jc w:val="left"/>
                </w:pPr>
              </w:pPrChange>
            </w:pPr>
          </w:p>
        </w:tc>
        <w:tc>
          <w:tcPr>
            <w:tcW w:w="960" w:type="dxa"/>
            <w:shd w:val="clear" w:color="auto" w:fill="auto"/>
            <w:noWrap/>
            <w:vAlign w:val="bottom"/>
            <w:hideMark/>
            <w:tcPrChange w:id="34770" w:author="pete jones" w:date="2022-03-09T08:19:00Z">
              <w:tcPr>
                <w:tcW w:w="960" w:type="dxa"/>
                <w:tcBorders>
                  <w:top w:val="nil"/>
                  <w:left w:val="nil"/>
                  <w:bottom w:val="nil"/>
                  <w:right w:val="nil"/>
                </w:tcBorders>
                <w:shd w:val="clear" w:color="auto" w:fill="auto"/>
                <w:noWrap/>
                <w:vAlign w:val="bottom"/>
                <w:hideMark/>
              </w:tcPr>
            </w:tcPrChange>
          </w:tcPr>
          <w:p w14:paraId="12DADDD7" w14:textId="77777777" w:rsidR="00EF6EE1" w:rsidRPr="00FF6A71" w:rsidRDefault="00EF6EE1">
            <w:pPr>
              <w:spacing w:before="0" w:after="0" w:line="240" w:lineRule="auto"/>
              <w:jc w:val="center"/>
              <w:rPr>
                <w:ins w:id="34771" w:author="pete jones" w:date="2022-01-04T11:06:00Z"/>
                <w:rFonts w:ascii="Times New Roman" w:hAnsi="Times New Roman" w:cs="Times New Roman"/>
                <w:sz w:val="20"/>
              </w:rPr>
              <w:pPrChange w:id="34772" w:author="pete jones" w:date="2022-01-06T15:26:00Z">
                <w:pPr>
                  <w:jc w:val="left"/>
                </w:pPr>
              </w:pPrChange>
            </w:pPr>
          </w:p>
        </w:tc>
        <w:tc>
          <w:tcPr>
            <w:tcW w:w="960" w:type="dxa"/>
            <w:shd w:val="clear" w:color="auto" w:fill="auto"/>
            <w:noWrap/>
            <w:vAlign w:val="bottom"/>
            <w:hideMark/>
            <w:tcPrChange w:id="34773" w:author="pete jones" w:date="2022-03-09T08:19:00Z">
              <w:tcPr>
                <w:tcW w:w="960" w:type="dxa"/>
                <w:tcBorders>
                  <w:top w:val="nil"/>
                  <w:left w:val="nil"/>
                  <w:bottom w:val="nil"/>
                  <w:right w:val="nil"/>
                </w:tcBorders>
                <w:shd w:val="clear" w:color="auto" w:fill="auto"/>
                <w:noWrap/>
                <w:vAlign w:val="bottom"/>
                <w:hideMark/>
              </w:tcPr>
            </w:tcPrChange>
          </w:tcPr>
          <w:p w14:paraId="717D3567" w14:textId="2938CCF8" w:rsidR="00EF6EE1" w:rsidRPr="00FF6A71" w:rsidRDefault="00EF6EE1">
            <w:pPr>
              <w:spacing w:before="0" w:after="0" w:line="240" w:lineRule="auto"/>
              <w:jc w:val="center"/>
              <w:rPr>
                <w:ins w:id="34774" w:author="pete jones" w:date="2022-01-04T11:06:00Z"/>
                <w:rFonts w:ascii="Times New Roman" w:hAnsi="Times New Roman" w:cs="Times New Roman"/>
                <w:sz w:val="20"/>
              </w:rPr>
              <w:pPrChange w:id="34775" w:author="pete jones" w:date="2022-01-06T15:26:00Z">
                <w:pPr>
                  <w:jc w:val="left"/>
                </w:pPr>
              </w:pPrChange>
            </w:pPr>
          </w:p>
        </w:tc>
        <w:tc>
          <w:tcPr>
            <w:tcW w:w="960" w:type="dxa"/>
            <w:shd w:val="clear" w:color="auto" w:fill="auto"/>
            <w:noWrap/>
            <w:vAlign w:val="bottom"/>
            <w:hideMark/>
            <w:tcPrChange w:id="34776" w:author="pete jones" w:date="2022-03-09T08:19:00Z">
              <w:tcPr>
                <w:tcW w:w="960" w:type="dxa"/>
                <w:tcBorders>
                  <w:top w:val="nil"/>
                  <w:left w:val="nil"/>
                  <w:bottom w:val="nil"/>
                  <w:right w:val="nil"/>
                </w:tcBorders>
                <w:shd w:val="clear" w:color="auto" w:fill="auto"/>
                <w:noWrap/>
                <w:vAlign w:val="bottom"/>
                <w:hideMark/>
              </w:tcPr>
            </w:tcPrChange>
          </w:tcPr>
          <w:p w14:paraId="6B76A860" w14:textId="77777777" w:rsidR="00EF6EE1" w:rsidRPr="00FF6A71" w:rsidRDefault="00EF6EE1">
            <w:pPr>
              <w:spacing w:before="0" w:after="0" w:line="240" w:lineRule="auto"/>
              <w:jc w:val="center"/>
              <w:rPr>
                <w:ins w:id="34777" w:author="pete jones" w:date="2022-01-04T11:06:00Z"/>
                <w:rFonts w:ascii="Times New Roman" w:hAnsi="Times New Roman" w:cs="Times New Roman"/>
                <w:sz w:val="20"/>
              </w:rPr>
              <w:pPrChange w:id="34778" w:author="pete jones" w:date="2022-01-06T15:26:00Z">
                <w:pPr>
                  <w:jc w:val="left"/>
                </w:pPr>
              </w:pPrChange>
            </w:pPr>
          </w:p>
        </w:tc>
      </w:tr>
      <w:tr w:rsidR="00EF6EE1" w:rsidRPr="00FF6A71" w14:paraId="7818D9E1" w14:textId="77777777" w:rsidTr="00F078C6">
        <w:trPr>
          <w:trHeight w:val="300"/>
          <w:jc w:val="center"/>
          <w:ins w:id="34779" w:author="pete jones" w:date="2022-01-04T11:06:00Z"/>
          <w:trPrChange w:id="34780" w:author="pete jones" w:date="2022-03-09T08:19:00Z">
            <w:trPr>
              <w:trHeight w:val="300"/>
              <w:jc w:val="center"/>
            </w:trPr>
          </w:trPrChange>
        </w:trPr>
        <w:tc>
          <w:tcPr>
            <w:tcW w:w="960" w:type="dxa"/>
            <w:shd w:val="clear" w:color="auto" w:fill="auto"/>
            <w:noWrap/>
            <w:vAlign w:val="center"/>
            <w:hideMark/>
            <w:tcPrChange w:id="34781"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5CCFCAF" w14:textId="77777777" w:rsidR="00EF6EE1" w:rsidRPr="00FF6A71" w:rsidRDefault="00EF6EE1">
            <w:pPr>
              <w:spacing w:before="0" w:after="0" w:line="240" w:lineRule="auto"/>
              <w:rPr>
                <w:ins w:id="34782" w:author="pete jones" w:date="2022-01-04T11:06:00Z"/>
                <w:rFonts w:ascii="Calibri" w:hAnsi="Calibri" w:cs="Calibri"/>
                <w:color w:val="000000"/>
                <w:sz w:val="22"/>
                <w:szCs w:val="22"/>
              </w:rPr>
              <w:pPrChange w:id="34783" w:author="pete jones" w:date="2022-01-04T11:13:00Z">
                <w:pPr/>
              </w:pPrChange>
            </w:pPr>
            <w:ins w:id="34784" w:author="pete jones" w:date="2022-01-04T11:06:00Z">
              <w:r w:rsidRPr="00FF6A71">
                <w:rPr>
                  <w:rFonts w:ascii="Calibri" w:hAnsi="Calibri" w:cs="Calibri"/>
                  <w:color w:val="000000"/>
                  <w:sz w:val="22"/>
                  <w:szCs w:val="22"/>
                </w:rPr>
                <w:t>80</w:t>
              </w:r>
            </w:ins>
          </w:p>
        </w:tc>
        <w:tc>
          <w:tcPr>
            <w:tcW w:w="1153" w:type="dxa"/>
            <w:shd w:val="clear" w:color="auto" w:fill="auto"/>
            <w:noWrap/>
            <w:vAlign w:val="center"/>
            <w:hideMark/>
            <w:tcPrChange w:id="34785"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3406BA2A" w14:textId="77777777" w:rsidR="00EF6EE1" w:rsidRPr="00FF6A71" w:rsidRDefault="00EF6EE1">
            <w:pPr>
              <w:spacing w:before="0" w:after="0" w:line="240" w:lineRule="auto"/>
              <w:jc w:val="center"/>
              <w:rPr>
                <w:ins w:id="34786" w:author="pete jones" w:date="2022-01-04T11:06:00Z"/>
                <w:rFonts w:ascii="Calibri" w:hAnsi="Calibri" w:cs="Calibri"/>
                <w:color w:val="000000"/>
                <w:sz w:val="22"/>
                <w:szCs w:val="22"/>
              </w:rPr>
              <w:pPrChange w:id="34787" w:author="pete jones" w:date="2022-01-06T15:26:00Z">
                <w:pPr/>
              </w:pPrChange>
            </w:pPr>
            <w:ins w:id="34788" w:author="pete jones" w:date="2022-01-04T11:06:00Z">
              <w:r w:rsidRPr="00FF6A71">
                <w:rPr>
                  <w:rFonts w:ascii="Calibri" w:hAnsi="Calibri" w:cs="Calibri"/>
                  <w:color w:val="000000"/>
                  <w:sz w:val="22"/>
                  <w:szCs w:val="22"/>
                </w:rPr>
                <w:t>7</w:t>
              </w:r>
            </w:ins>
          </w:p>
        </w:tc>
        <w:tc>
          <w:tcPr>
            <w:tcW w:w="960" w:type="dxa"/>
            <w:shd w:val="clear" w:color="auto" w:fill="auto"/>
            <w:noWrap/>
            <w:vAlign w:val="bottom"/>
            <w:hideMark/>
            <w:tcPrChange w:id="34789" w:author="pete jones" w:date="2022-03-09T08:19:00Z">
              <w:tcPr>
                <w:tcW w:w="960" w:type="dxa"/>
                <w:tcBorders>
                  <w:top w:val="nil"/>
                  <w:left w:val="nil"/>
                  <w:bottom w:val="nil"/>
                  <w:right w:val="nil"/>
                </w:tcBorders>
                <w:shd w:val="clear" w:color="auto" w:fill="auto"/>
                <w:noWrap/>
                <w:vAlign w:val="bottom"/>
                <w:hideMark/>
              </w:tcPr>
            </w:tcPrChange>
          </w:tcPr>
          <w:p w14:paraId="0120A904" w14:textId="77777777" w:rsidR="00EF6EE1" w:rsidRPr="00FF6A71" w:rsidRDefault="00EF6EE1">
            <w:pPr>
              <w:spacing w:before="0" w:after="0" w:line="240" w:lineRule="auto"/>
              <w:jc w:val="center"/>
              <w:rPr>
                <w:ins w:id="34790" w:author="pete jones" w:date="2022-01-04T11:06:00Z"/>
                <w:rFonts w:ascii="Calibri" w:hAnsi="Calibri" w:cs="Calibri"/>
                <w:color w:val="000000"/>
                <w:sz w:val="22"/>
                <w:szCs w:val="22"/>
              </w:rPr>
              <w:pPrChange w:id="34791" w:author="pete jones" w:date="2022-01-06T15:26:00Z">
                <w:pPr/>
              </w:pPrChange>
            </w:pPr>
          </w:p>
        </w:tc>
        <w:tc>
          <w:tcPr>
            <w:tcW w:w="960" w:type="dxa"/>
            <w:shd w:val="clear" w:color="auto" w:fill="auto"/>
            <w:noWrap/>
            <w:vAlign w:val="bottom"/>
            <w:hideMark/>
            <w:tcPrChange w:id="34792" w:author="pete jones" w:date="2022-03-09T08:19:00Z">
              <w:tcPr>
                <w:tcW w:w="960" w:type="dxa"/>
                <w:tcBorders>
                  <w:top w:val="nil"/>
                  <w:left w:val="nil"/>
                  <w:bottom w:val="nil"/>
                  <w:right w:val="nil"/>
                </w:tcBorders>
                <w:shd w:val="clear" w:color="auto" w:fill="auto"/>
                <w:noWrap/>
                <w:vAlign w:val="bottom"/>
                <w:hideMark/>
              </w:tcPr>
            </w:tcPrChange>
          </w:tcPr>
          <w:p w14:paraId="5D00A411" w14:textId="48A088D9" w:rsidR="00EF6EE1" w:rsidRPr="00FF6A71" w:rsidRDefault="00EF6EE1">
            <w:pPr>
              <w:spacing w:before="0" w:after="0" w:line="240" w:lineRule="auto"/>
              <w:jc w:val="center"/>
              <w:rPr>
                <w:ins w:id="34793" w:author="pete jones" w:date="2022-01-04T11:06:00Z"/>
                <w:rFonts w:ascii="Times New Roman" w:hAnsi="Times New Roman" w:cs="Times New Roman"/>
                <w:sz w:val="20"/>
              </w:rPr>
              <w:pPrChange w:id="34794" w:author="pete jones" w:date="2022-01-06T15:26:00Z">
                <w:pPr>
                  <w:jc w:val="left"/>
                </w:pPr>
              </w:pPrChange>
            </w:pPr>
          </w:p>
        </w:tc>
        <w:tc>
          <w:tcPr>
            <w:tcW w:w="960" w:type="dxa"/>
            <w:shd w:val="clear" w:color="auto" w:fill="auto"/>
            <w:noWrap/>
            <w:vAlign w:val="bottom"/>
            <w:hideMark/>
            <w:tcPrChange w:id="34795" w:author="pete jones" w:date="2022-03-09T08:19:00Z">
              <w:tcPr>
                <w:tcW w:w="960" w:type="dxa"/>
                <w:tcBorders>
                  <w:top w:val="nil"/>
                  <w:left w:val="nil"/>
                  <w:bottom w:val="nil"/>
                  <w:right w:val="nil"/>
                </w:tcBorders>
                <w:shd w:val="clear" w:color="auto" w:fill="auto"/>
                <w:noWrap/>
                <w:vAlign w:val="bottom"/>
                <w:hideMark/>
              </w:tcPr>
            </w:tcPrChange>
          </w:tcPr>
          <w:p w14:paraId="7CA3010E" w14:textId="77777777" w:rsidR="00EF6EE1" w:rsidRPr="00FF6A71" w:rsidRDefault="00EF6EE1">
            <w:pPr>
              <w:spacing w:before="0" w:after="0" w:line="240" w:lineRule="auto"/>
              <w:jc w:val="center"/>
              <w:rPr>
                <w:ins w:id="34796" w:author="pete jones" w:date="2022-01-04T11:06:00Z"/>
                <w:rFonts w:ascii="Times New Roman" w:hAnsi="Times New Roman" w:cs="Times New Roman"/>
                <w:sz w:val="20"/>
              </w:rPr>
              <w:pPrChange w:id="34797" w:author="pete jones" w:date="2022-01-06T15:26:00Z">
                <w:pPr>
                  <w:jc w:val="left"/>
                </w:pPr>
              </w:pPrChange>
            </w:pPr>
          </w:p>
        </w:tc>
        <w:tc>
          <w:tcPr>
            <w:tcW w:w="960" w:type="dxa"/>
            <w:shd w:val="clear" w:color="auto" w:fill="auto"/>
            <w:noWrap/>
            <w:vAlign w:val="bottom"/>
            <w:hideMark/>
            <w:tcPrChange w:id="34798" w:author="pete jones" w:date="2022-03-09T08:19:00Z">
              <w:tcPr>
                <w:tcW w:w="960" w:type="dxa"/>
                <w:tcBorders>
                  <w:top w:val="nil"/>
                  <w:left w:val="nil"/>
                  <w:bottom w:val="nil"/>
                  <w:right w:val="nil"/>
                </w:tcBorders>
                <w:shd w:val="clear" w:color="auto" w:fill="auto"/>
                <w:noWrap/>
                <w:vAlign w:val="bottom"/>
                <w:hideMark/>
              </w:tcPr>
            </w:tcPrChange>
          </w:tcPr>
          <w:p w14:paraId="146C7C6F" w14:textId="77777777" w:rsidR="00EF6EE1" w:rsidRPr="00FF6A71" w:rsidRDefault="00EF6EE1">
            <w:pPr>
              <w:spacing w:before="0" w:after="0" w:line="240" w:lineRule="auto"/>
              <w:jc w:val="center"/>
              <w:rPr>
                <w:ins w:id="34799" w:author="pete jones" w:date="2022-01-04T11:06:00Z"/>
                <w:rFonts w:ascii="Times New Roman" w:hAnsi="Times New Roman" w:cs="Times New Roman"/>
                <w:sz w:val="20"/>
              </w:rPr>
              <w:pPrChange w:id="34800" w:author="pete jones" w:date="2022-01-06T15:26:00Z">
                <w:pPr>
                  <w:jc w:val="left"/>
                </w:pPr>
              </w:pPrChange>
            </w:pPr>
          </w:p>
        </w:tc>
        <w:tc>
          <w:tcPr>
            <w:tcW w:w="960" w:type="dxa"/>
            <w:shd w:val="clear" w:color="auto" w:fill="auto"/>
            <w:noWrap/>
            <w:vAlign w:val="bottom"/>
            <w:hideMark/>
            <w:tcPrChange w:id="34801" w:author="pete jones" w:date="2022-03-09T08:19:00Z">
              <w:tcPr>
                <w:tcW w:w="960" w:type="dxa"/>
                <w:tcBorders>
                  <w:top w:val="nil"/>
                  <w:left w:val="nil"/>
                  <w:bottom w:val="nil"/>
                  <w:right w:val="nil"/>
                </w:tcBorders>
                <w:shd w:val="clear" w:color="auto" w:fill="auto"/>
                <w:noWrap/>
                <w:vAlign w:val="bottom"/>
                <w:hideMark/>
              </w:tcPr>
            </w:tcPrChange>
          </w:tcPr>
          <w:p w14:paraId="20EE7C07" w14:textId="77777777" w:rsidR="00EF6EE1" w:rsidRPr="00FF6A71" w:rsidRDefault="00EF6EE1">
            <w:pPr>
              <w:spacing w:before="0" w:after="0" w:line="240" w:lineRule="auto"/>
              <w:jc w:val="center"/>
              <w:rPr>
                <w:ins w:id="34802" w:author="pete jones" w:date="2022-01-04T11:06:00Z"/>
                <w:rFonts w:ascii="Times New Roman" w:hAnsi="Times New Roman" w:cs="Times New Roman"/>
                <w:sz w:val="20"/>
              </w:rPr>
              <w:pPrChange w:id="34803" w:author="pete jones" w:date="2022-01-06T15:26:00Z">
                <w:pPr>
                  <w:jc w:val="left"/>
                </w:pPr>
              </w:pPrChange>
            </w:pPr>
          </w:p>
        </w:tc>
      </w:tr>
      <w:tr w:rsidR="00EF6EE1" w:rsidRPr="00FF6A71" w14:paraId="4FC5168B" w14:textId="77777777" w:rsidTr="00F078C6">
        <w:trPr>
          <w:trHeight w:val="300"/>
          <w:jc w:val="center"/>
          <w:ins w:id="34804" w:author="pete jones" w:date="2022-01-04T11:06:00Z"/>
          <w:trPrChange w:id="34805" w:author="pete jones" w:date="2022-03-09T08:19:00Z">
            <w:trPr>
              <w:trHeight w:val="300"/>
              <w:jc w:val="center"/>
            </w:trPr>
          </w:trPrChange>
        </w:trPr>
        <w:tc>
          <w:tcPr>
            <w:tcW w:w="960" w:type="dxa"/>
            <w:shd w:val="clear" w:color="auto" w:fill="auto"/>
            <w:noWrap/>
            <w:vAlign w:val="center"/>
            <w:hideMark/>
            <w:tcPrChange w:id="34806"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C6B7590" w14:textId="77777777" w:rsidR="00EF6EE1" w:rsidRPr="00FF6A71" w:rsidRDefault="00EF6EE1">
            <w:pPr>
              <w:spacing w:before="0" w:after="0" w:line="240" w:lineRule="auto"/>
              <w:rPr>
                <w:ins w:id="34807" w:author="pete jones" w:date="2022-01-04T11:06:00Z"/>
                <w:rFonts w:ascii="Calibri" w:hAnsi="Calibri" w:cs="Calibri"/>
                <w:color w:val="000000"/>
                <w:sz w:val="22"/>
                <w:szCs w:val="22"/>
              </w:rPr>
              <w:pPrChange w:id="34808" w:author="pete jones" w:date="2022-01-04T11:13:00Z">
                <w:pPr/>
              </w:pPrChange>
            </w:pPr>
            <w:ins w:id="34809" w:author="pete jones" w:date="2022-01-04T11:06:00Z">
              <w:r w:rsidRPr="00FF6A71">
                <w:rPr>
                  <w:rFonts w:ascii="Calibri" w:hAnsi="Calibri" w:cs="Calibri"/>
                  <w:color w:val="000000"/>
                  <w:sz w:val="22"/>
                  <w:szCs w:val="22"/>
                </w:rPr>
                <w:t>90</w:t>
              </w:r>
            </w:ins>
          </w:p>
        </w:tc>
        <w:tc>
          <w:tcPr>
            <w:tcW w:w="1153" w:type="dxa"/>
            <w:shd w:val="clear" w:color="auto" w:fill="auto"/>
            <w:noWrap/>
            <w:vAlign w:val="center"/>
            <w:hideMark/>
            <w:tcPrChange w:id="34810"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7189F3A5" w14:textId="77777777" w:rsidR="00EF6EE1" w:rsidRPr="00FF6A71" w:rsidRDefault="00EF6EE1">
            <w:pPr>
              <w:spacing w:before="0" w:after="0" w:line="240" w:lineRule="auto"/>
              <w:jc w:val="center"/>
              <w:rPr>
                <w:ins w:id="34811" w:author="pete jones" w:date="2022-01-04T11:06:00Z"/>
                <w:rFonts w:ascii="Calibri" w:hAnsi="Calibri" w:cs="Calibri"/>
                <w:color w:val="000000"/>
                <w:sz w:val="22"/>
                <w:szCs w:val="22"/>
              </w:rPr>
              <w:pPrChange w:id="34812" w:author="pete jones" w:date="2022-01-06T15:26:00Z">
                <w:pPr/>
              </w:pPrChange>
            </w:pPr>
            <w:ins w:id="34813" w:author="pete jones" w:date="2022-01-04T11:06:00Z">
              <w:r w:rsidRPr="00FF6A71">
                <w:rPr>
                  <w:rFonts w:ascii="Calibri" w:hAnsi="Calibri" w:cs="Calibri"/>
                  <w:color w:val="000000"/>
                  <w:sz w:val="22"/>
                  <w:szCs w:val="22"/>
                </w:rPr>
                <w:t>0</w:t>
              </w:r>
            </w:ins>
          </w:p>
        </w:tc>
        <w:tc>
          <w:tcPr>
            <w:tcW w:w="960" w:type="dxa"/>
            <w:shd w:val="clear" w:color="auto" w:fill="auto"/>
            <w:noWrap/>
            <w:vAlign w:val="bottom"/>
            <w:hideMark/>
            <w:tcPrChange w:id="34814" w:author="pete jones" w:date="2022-03-09T08:19:00Z">
              <w:tcPr>
                <w:tcW w:w="960" w:type="dxa"/>
                <w:tcBorders>
                  <w:top w:val="nil"/>
                  <w:left w:val="nil"/>
                  <w:bottom w:val="nil"/>
                  <w:right w:val="nil"/>
                </w:tcBorders>
                <w:shd w:val="clear" w:color="auto" w:fill="auto"/>
                <w:noWrap/>
                <w:vAlign w:val="bottom"/>
                <w:hideMark/>
              </w:tcPr>
            </w:tcPrChange>
          </w:tcPr>
          <w:p w14:paraId="5454F527" w14:textId="77777777" w:rsidR="00EF6EE1" w:rsidRPr="00FF6A71" w:rsidRDefault="00EF6EE1">
            <w:pPr>
              <w:spacing w:before="0" w:after="0" w:line="240" w:lineRule="auto"/>
              <w:jc w:val="center"/>
              <w:rPr>
                <w:ins w:id="34815" w:author="pete jones" w:date="2022-01-04T11:06:00Z"/>
                <w:rFonts w:ascii="Calibri" w:hAnsi="Calibri" w:cs="Calibri"/>
                <w:color w:val="000000"/>
                <w:sz w:val="22"/>
                <w:szCs w:val="22"/>
              </w:rPr>
              <w:pPrChange w:id="34816" w:author="pete jones" w:date="2022-01-06T15:26:00Z">
                <w:pPr/>
              </w:pPrChange>
            </w:pPr>
          </w:p>
        </w:tc>
        <w:tc>
          <w:tcPr>
            <w:tcW w:w="960" w:type="dxa"/>
            <w:shd w:val="clear" w:color="auto" w:fill="auto"/>
            <w:noWrap/>
            <w:vAlign w:val="bottom"/>
            <w:hideMark/>
            <w:tcPrChange w:id="34817" w:author="pete jones" w:date="2022-03-09T08:19:00Z">
              <w:tcPr>
                <w:tcW w:w="960" w:type="dxa"/>
                <w:tcBorders>
                  <w:top w:val="nil"/>
                  <w:left w:val="nil"/>
                  <w:bottom w:val="nil"/>
                  <w:right w:val="nil"/>
                </w:tcBorders>
                <w:shd w:val="clear" w:color="auto" w:fill="auto"/>
                <w:noWrap/>
                <w:vAlign w:val="bottom"/>
                <w:hideMark/>
              </w:tcPr>
            </w:tcPrChange>
          </w:tcPr>
          <w:p w14:paraId="5A4DCEE1" w14:textId="77777777" w:rsidR="00EF6EE1" w:rsidRPr="00FF6A71" w:rsidRDefault="00EF6EE1">
            <w:pPr>
              <w:spacing w:before="0" w:after="0" w:line="240" w:lineRule="auto"/>
              <w:jc w:val="center"/>
              <w:rPr>
                <w:ins w:id="34818" w:author="pete jones" w:date="2022-01-04T11:06:00Z"/>
                <w:rFonts w:ascii="Times New Roman" w:hAnsi="Times New Roman" w:cs="Times New Roman"/>
                <w:sz w:val="20"/>
              </w:rPr>
              <w:pPrChange w:id="34819" w:author="pete jones" w:date="2022-01-06T15:26:00Z">
                <w:pPr>
                  <w:jc w:val="left"/>
                </w:pPr>
              </w:pPrChange>
            </w:pPr>
          </w:p>
        </w:tc>
        <w:tc>
          <w:tcPr>
            <w:tcW w:w="960" w:type="dxa"/>
            <w:shd w:val="clear" w:color="auto" w:fill="auto"/>
            <w:noWrap/>
            <w:vAlign w:val="bottom"/>
            <w:hideMark/>
            <w:tcPrChange w:id="34820" w:author="pete jones" w:date="2022-03-09T08:19:00Z">
              <w:tcPr>
                <w:tcW w:w="960" w:type="dxa"/>
                <w:tcBorders>
                  <w:top w:val="nil"/>
                  <w:left w:val="nil"/>
                  <w:bottom w:val="nil"/>
                  <w:right w:val="nil"/>
                </w:tcBorders>
                <w:shd w:val="clear" w:color="auto" w:fill="auto"/>
                <w:noWrap/>
                <w:vAlign w:val="bottom"/>
                <w:hideMark/>
              </w:tcPr>
            </w:tcPrChange>
          </w:tcPr>
          <w:p w14:paraId="76067549" w14:textId="77777777" w:rsidR="00EF6EE1" w:rsidRPr="00FF6A71" w:rsidRDefault="00EF6EE1">
            <w:pPr>
              <w:spacing w:before="0" w:after="0" w:line="240" w:lineRule="auto"/>
              <w:jc w:val="center"/>
              <w:rPr>
                <w:ins w:id="34821" w:author="pete jones" w:date="2022-01-04T11:06:00Z"/>
                <w:rFonts w:ascii="Times New Roman" w:hAnsi="Times New Roman" w:cs="Times New Roman"/>
                <w:sz w:val="20"/>
              </w:rPr>
              <w:pPrChange w:id="34822" w:author="pete jones" w:date="2022-01-06T15:26:00Z">
                <w:pPr>
                  <w:jc w:val="left"/>
                </w:pPr>
              </w:pPrChange>
            </w:pPr>
          </w:p>
        </w:tc>
        <w:tc>
          <w:tcPr>
            <w:tcW w:w="960" w:type="dxa"/>
            <w:shd w:val="clear" w:color="auto" w:fill="auto"/>
            <w:noWrap/>
            <w:vAlign w:val="bottom"/>
            <w:hideMark/>
            <w:tcPrChange w:id="34823" w:author="pete jones" w:date="2022-03-09T08:19:00Z">
              <w:tcPr>
                <w:tcW w:w="960" w:type="dxa"/>
                <w:tcBorders>
                  <w:top w:val="nil"/>
                  <w:left w:val="nil"/>
                  <w:bottom w:val="nil"/>
                  <w:right w:val="nil"/>
                </w:tcBorders>
                <w:shd w:val="clear" w:color="auto" w:fill="auto"/>
                <w:noWrap/>
                <w:vAlign w:val="bottom"/>
                <w:hideMark/>
              </w:tcPr>
            </w:tcPrChange>
          </w:tcPr>
          <w:p w14:paraId="70CE72C5" w14:textId="5A2D507B" w:rsidR="00EF6EE1" w:rsidRPr="00FF6A71" w:rsidRDefault="00EF6EE1">
            <w:pPr>
              <w:spacing w:before="0" w:after="0" w:line="240" w:lineRule="auto"/>
              <w:jc w:val="center"/>
              <w:rPr>
                <w:ins w:id="34824" w:author="pete jones" w:date="2022-01-04T11:06:00Z"/>
                <w:rFonts w:ascii="Times New Roman" w:hAnsi="Times New Roman" w:cs="Times New Roman"/>
                <w:sz w:val="20"/>
              </w:rPr>
              <w:pPrChange w:id="34825" w:author="pete jones" w:date="2022-01-06T15:26:00Z">
                <w:pPr>
                  <w:jc w:val="left"/>
                </w:pPr>
              </w:pPrChange>
            </w:pPr>
          </w:p>
        </w:tc>
        <w:tc>
          <w:tcPr>
            <w:tcW w:w="960" w:type="dxa"/>
            <w:shd w:val="clear" w:color="auto" w:fill="auto"/>
            <w:noWrap/>
            <w:vAlign w:val="bottom"/>
            <w:hideMark/>
            <w:tcPrChange w:id="34826" w:author="pete jones" w:date="2022-03-09T08:19:00Z">
              <w:tcPr>
                <w:tcW w:w="960" w:type="dxa"/>
                <w:tcBorders>
                  <w:top w:val="nil"/>
                  <w:left w:val="nil"/>
                  <w:bottom w:val="nil"/>
                  <w:right w:val="nil"/>
                </w:tcBorders>
                <w:shd w:val="clear" w:color="auto" w:fill="auto"/>
                <w:noWrap/>
                <w:vAlign w:val="bottom"/>
                <w:hideMark/>
              </w:tcPr>
            </w:tcPrChange>
          </w:tcPr>
          <w:p w14:paraId="3B15D625" w14:textId="77777777" w:rsidR="00EF6EE1" w:rsidRPr="00FF6A71" w:rsidRDefault="00EF6EE1">
            <w:pPr>
              <w:spacing w:before="0" w:after="0" w:line="240" w:lineRule="auto"/>
              <w:jc w:val="center"/>
              <w:rPr>
                <w:ins w:id="34827" w:author="pete jones" w:date="2022-01-04T11:06:00Z"/>
                <w:rFonts w:ascii="Times New Roman" w:hAnsi="Times New Roman" w:cs="Times New Roman"/>
                <w:sz w:val="20"/>
              </w:rPr>
              <w:pPrChange w:id="34828" w:author="pete jones" w:date="2022-01-06T15:26:00Z">
                <w:pPr>
                  <w:jc w:val="left"/>
                </w:pPr>
              </w:pPrChange>
            </w:pPr>
          </w:p>
        </w:tc>
      </w:tr>
      <w:tr w:rsidR="00EF6EE1" w:rsidRPr="00FF6A71" w14:paraId="1FECB338" w14:textId="77777777" w:rsidTr="00F078C6">
        <w:trPr>
          <w:trHeight w:val="315"/>
          <w:jc w:val="center"/>
          <w:ins w:id="34829" w:author="pete jones" w:date="2022-01-04T11:06:00Z"/>
          <w:trPrChange w:id="34830" w:author="pete jones" w:date="2022-03-09T08:19:00Z">
            <w:trPr>
              <w:trHeight w:val="315"/>
              <w:jc w:val="center"/>
            </w:trPr>
          </w:trPrChange>
        </w:trPr>
        <w:tc>
          <w:tcPr>
            <w:tcW w:w="960" w:type="dxa"/>
            <w:shd w:val="clear" w:color="auto" w:fill="auto"/>
            <w:noWrap/>
            <w:vAlign w:val="center"/>
            <w:hideMark/>
            <w:tcPrChange w:id="34831" w:author="pete jones" w:date="2022-03-09T08:19:00Z">
              <w:tcPr>
                <w:tcW w:w="960"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56FEA8D0" w14:textId="77777777" w:rsidR="00EF6EE1" w:rsidRPr="00FF6A71" w:rsidRDefault="00EF6EE1">
            <w:pPr>
              <w:spacing w:before="0" w:after="0" w:line="240" w:lineRule="auto"/>
              <w:rPr>
                <w:ins w:id="34832" w:author="pete jones" w:date="2022-01-04T11:06:00Z"/>
                <w:rFonts w:ascii="Calibri" w:hAnsi="Calibri" w:cs="Calibri"/>
                <w:color w:val="000000"/>
                <w:sz w:val="22"/>
                <w:szCs w:val="22"/>
              </w:rPr>
              <w:pPrChange w:id="34833" w:author="pete jones" w:date="2022-01-04T11:13:00Z">
                <w:pPr/>
              </w:pPrChange>
            </w:pPr>
            <w:ins w:id="34834" w:author="pete jones" w:date="2022-01-04T11:06:00Z">
              <w:r w:rsidRPr="00FF6A71">
                <w:rPr>
                  <w:rFonts w:ascii="Calibri" w:hAnsi="Calibri" w:cs="Calibri"/>
                  <w:color w:val="000000"/>
                  <w:sz w:val="22"/>
                  <w:szCs w:val="22"/>
                </w:rPr>
                <w:t>100</w:t>
              </w:r>
            </w:ins>
          </w:p>
        </w:tc>
        <w:tc>
          <w:tcPr>
            <w:tcW w:w="1153" w:type="dxa"/>
            <w:shd w:val="clear" w:color="auto" w:fill="auto"/>
            <w:noWrap/>
            <w:vAlign w:val="center"/>
            <w:hideMark/>
            <w:tcPrChange w:id="34835" w:author="pete jones" w:date="2022-03-09T08:19:00Z">
              <w:tcPr>
                <w:tcW w:w="967" w:type="dxa"/>
                <w:tcBorders>
                  <w:top w:val="nil"/>
                  <w:left w:val="nil"/>
                  <w:bottom w:val="single" w:sz="8" w:space="0" w:color="auto"/>
                  <w:right w:val="single" w:sz="8" w:space="0" w:color="auto"/>
                </w:tcBorders>
                <w:shd w:val="clear" w:color="auto" w:fill="auto"/>
                <w:noWrap/>
                <w:vAlign w:val="center"/>
                <w:hideMark/>
              </w:tcPr>
            </w:tcPrChange>
          </w:tcPr>
          <w:p w14:paraId="029F16FF" w14:textId="77777777" w:rsidR="00EF6EE1" w:rsidRPr="00FF6A71" w:rsidRDefault="00EF6EE1">
            <w:pPr>
              <w:spacing w:before="0" w:after="0" w:line="240" w:lineRule="auto"/>
              <w:jc w:val="center"/>
              <w:rPr>
                <w:ins w:id="34836" w:author="pete jones" w:date="2022-01-04T11:06:00Z"/>
                <w:rFonts w:ascii="Calibri" w:hAnsi="Calibri" w:cs="Calibri"/>
                <w:color w:val="000000"/>
                <w:sz w:val="22"/>
                <w:szCs w:val="22"/>
              </w:rPr>
              <w:pPrChange w:id="34837" w:author="pete jones" w:date="2022-01-06T15:26:00Z">
                <w:pPr/>
              </w:pPrChange>
            </w:pPr>
            <w:ins w:id="34838" w:author="pete jones" w:date="2022-01-04T11:06:00Z">
              <w:r w:rsidRPr="00FF6A71">
                <w:rPr>
                  <w:rFonts w:ascii="Calibri" w:hAnsi="Calibri" w:cs="Calibri"/>
                  <w:color w:val="000000"/>
                  <w:sz w:val="22"/>
                  <w:szCs w:val="22"/>
                </w:rPr>
                <w:t>0</w:t>
              </w:r>
            </w:ins>
          </w:p>
        </w:tc>
        <w:tc>
          <w:tcPr>
            <w:tcW w:w="960" w:type="dxa"/>
            <w:shd w:val="clear" w:color="auto" w:fill="auto"/>
            <w:noWrap/>
            <w:vAlign w:val="bottom"/>
            <w:hideMark/>
            <w:tcPrChange w:id="34839" w:author="pete jones" w:date="2022-03-09T08:19:00Z">
              <w:tcPr>
                <w:tcW w:w="960" w:type="dxa"/>
                <w:tcBorders>
                  <w:top w:val="nil"/>
                  <w:left w:val="nil"/>
                  <w:bottom w:val="nil"/>
                  <w:right w:val="nil"/>
                </w:tcBorders>
                <w:shd w:val="clear" w:color="auto" w:fill="auto"/>
                <w:noWrap/>
                <w:vAlign w:val="bottom"/>
                <w:hideMark/>
              </w:tcPr>
            </w:tcPrChange>
          </w:tcPr>
          <w:p w14:paraId="2C41E98A" w14:textId="77777777" w:rsidR="00EF6EE1" w:rsidRPr="00FF6A71" w:rsidRDefault="00EF6EE1">
            <w:pPr>
              <w:spacing w:before="0" w:after="0" w:line="240" w:lineRule="auto"/>
              <w:jc w:val="center"/>
              <w:rPr>
                <w:ins w:id="34840" w:author="pete jones" w:date="2022-01-04T11:06:00Z"/>
                <w:rFonts w:ascii="Calibri" w:hAnsi="Calibri" w:cs="Calibri"/>
                <w:color w:val="000000"/>
                <w:sz w:val="22"/>
                <w:szCs w:val="22"/>
              </w:rPr>
              <w:pPrChange w:id="34841" w:author="pete jones" w:date="2022-01-06T15:26:00Z">
                <w:pPr/>
              </w:pPrChange>
            </w:pPr>
          </w:p>
        </w:tc>
        <w:tc>
          <w:tcPr>
            <w:tcW w:w="960" w:type="dxa"/>
            <w:shd w:val="clear" w:color="auto" w:fill="auto"/>
            <w:noWrap/>
            <w:vAlign w:val="bottom"/>
            <w:hideMark/>
            <w:tcPrChange w:id="34842" w:author="pete jones" w:date="2022-03-09T08:19:00Z">
              <w:tcPr>
                <w:tcW w:w="960" w:type="dxa"/>
                <w:tcBorders>
                  <w:top w:val="nil"/>
                  <w:left w:val="nil"/>
                  <w:bottom w:val="nil"/>
                  <w:right w:val="nil"/>
                </w:tcBorders>
                <w:shd w:val="clear" w:color="auto" w:fill="auto"/>
                <w:noWrap/>
                <w:vAlign w:val="bottom"/>
                <w:hideMark/>
              </w:tcPr>
            </w:tcPrChange>
          </w:tcPr>
          <w:p w14:paraId="77A90FC0" w14:textId="77777777" w:rsidR="00EF6EE1" w:rsidRPr="00FF6A71" w:rsidRDefault="00EF6EE1">
            <w:pPr>
              <w:spacing w:before="0" w:after="0" w:line="240" w:lineRule="auto"/>
              <w:jc w:val="center"/>
              <w:rPr>
                <w:ins w:id="34843" w:author="pete jones" w:date="2022-01-04T11:06:00Z"/>
                <w:rFonts w:ascii="Times New Roman" w:hAnsi="Times New Roman" w:cs="Times New Roman"/>
                <w:sz w:val="20"/>
              </w:rPr>
              <w:pPrChange w:id="34844" w:author="pete jones" w:date="2022-01-06T15:26:00Z">
                <w:pPr>
                  <w:jc w:val="left"/>
                </w:pPr>
              </w:pPrChange>
            </w:pPr>
          </w:p>
        </w:tc>
        <w:tc>
          <w:tcPr>
            <w:tcW w:w="960" w:type="dxa"/>
            <w:shd w:val="clear" w:color="auto" w:fill="auto"/>
            <w:noWrap/>
            <w:vAlign w:val="bottom"/>
            <w:hideMark/>
            <w:tcPrChange w:id="34845" w:author="pete jones" w:date="2022-03-09T08:19:00Z">
              <w:tcPr>
                <w:tcW w:w="960" w:type="dxa"/>
                <w:tcBorders>
                  <w:top w:val="nil"/>
                  <w:left w:val="nil"/>
                  <w:bottom w:val="nil"/>
                  <w:right w:val="nil"/>
                </w:tcBorders>
                <w:shd w:val="clear" w:color="auto" w:fill="auto"/>
                <w:noWrap/>
                <w:vAlign w:val="bottom"/>
                <w:hideMark/>
              </w:tcPr>
            </w:tcPrChange>
          </w:tcPr>
          <w:p w14:paraId="2BCE2792" w14:textId="77777777" w:rsidR="00EF6EE1" w:rsidRPr="00FF6A71" w:rsidRDefault="00EF6EE1">
            <w:pPr>
              <w:spacing w:before="0" w:after="0" w:line="240" w:lineRule="auto"/>
              <w:jc w:val="center"/>
              <w:rPr>
                <w:ins w:id="34846" w:author="pete jones" w:date="2022-01-04T11:06:00Z"/>
                <w:rFonts w:ascii="Times New Roman" w:hAnsi="Times New Roman" w:cs="Times New Roman"/>
                <w:sz w:val="20"/>
              </w:rPr>
              <w:pPrChange w:id="34847" w:author="pete jones" w:date="2022-01-06T15:26:00Z">
                <w:pPr>
                  <w:jc w:val="left"/>
                </w:pPr>
              </w:pPrChange>
            </w:pPr>
          </w:p>
        </w:tc>
        <w:tc>
          <w:tcPr>
            <w:tcW w:w="960" w:type="dxa"/>
            <w:shd w:val="clear" w:color="auto" w:fill="auto"/>
            <w:noWrap/>
            <w:vAlign w:val="bottom"/>
            <w:hideMark/>
            <w:tcPrChange w:id="34848" w:author="pete jones" w:date="2022-03-09T08:19:00Z">
              <w:tcPr>
                <w:tcW w:w="960" w:type="dxa"/>
                <w:tcBorders>
                  <w:top w:val="nil"/>
                  <w:left w:val="nil"/>
                  <w:bottom w:val="nil"/>
                  <w:right w:val="nil"/>
                </w:tcBorders>
                <w:shd w:val="clear" w:color="auto" w:fill="auto"/>
                <w:noWrap/>
                <w:vAlign w:val="bottom"/>
                <w:hideMark/>
              </w:tcPr>
            </w:tcPrChange>
          </w:tcPr>
          <w:p w14:paraId="1ED0D865" w14:textId="2DA7DF5E" w:rsidR="00EF6EE1" w:rsidRPr="00FF6A71" w:rsidRDefault="00EF6EE1">
            <w:pPr>
              <w:spacing w:before="0" w:after="0" w:line="240" w:lineRule="auto"/>
              <w:jc w:val="center"/>
              <w:rPr>
                <w:ins w:id="34849" w:author="pete jones" w:date="2022-01-04T11:06:00Z"/>
                <w:rFonts w:ascii="Times New Roman" w:hAnsi="Times New Roman" w:cs="Times New Roman"/>
                <w:sz w:val="20"/>
              </w:rPr>
              <w:pPrChange w:id="34850" w:author="pete jones" w:date="2022-01-06T15:26:00Z">
                <w:pPr>
                  <w:jc w:val="left"/>
                </w:pPr>
              </w:pPrChange>
            </w:pPr>
          </w:p>
        </w:tc>
        <w:tc>
          <w:tcPr>
            <w:tcW w:w="960" w:type="dxa"/>
            <w:shd w:val="clear" w:color="auto" w:fill="auto"/>
            <w:noWrap/>
            <w:vAlign w:val="bottom"/>
            <w:hideMark/>
            <w:tcPrChange w:id="34851" w:author="pete jones" w:date="2022-03-09T08:19:00Z">
              <w:tcPr>
                <w:tcW w:w="960" w:type="dxa"/>
                <w:tcBorders>
                  <w:top w:val="nil"/>
                  <w:left w:val="nil"/>
                  <w:bottom w:val="nil"/>
                  <w:right w:val="nil"/>
                </w:tcBorders>
                <w:shd w:val="clear" w:color="auto" w:fill="auto"/>
                <w:noWrap/>
                <w:vAlign w:val="bottom"/>
                <w:hideMark/>
              </w:tcPr>
            </w:tcPrChange>
          </w:tcPr>
          <w:p w14:paraId="4D0A51B0" w14:textId="77777777" w:rsidR="00EF6EE1" w:rsidRPr="00FF6A71" w:rsidRDefault="00EF6EE1">
            <w:pPr>
              <w:spacing w:before="0" w:after="0" w:line="240" w:lineRule="auto"/>
              <w:jc w:val="center"/>
              <w:rPr>
                <w:ins w:id="34852" w:author="pete jones" w:date="2022-01-04T11:06:00Z"/>
                <w:rFonts w:ascii="Times New Roman" w:hAnsi="Times New Roman" w:cs="Times New Roman"/>
                <w:sz w:val="20"/>
              </w:rPr>
              <w:pPrChange w:id="34853" w:author="pete jones" w:date="2022-01-06T15:26:00Z">
                <w:pPr>
                  <w:jc w:val="left"/>
                </w:pPr>
              </w:pPrChange>
            </w:pPr>
          </w:p>
        </w:tc>
      </w:tr>
    </w:tbl>
    <w:p w14:paraId="046C4EE3" w14:textId="5CE26A0C" w:rsidR="00F078C6" w:rsidRPr="00FF6A71" w:rsidRDefault="00F078C6">
      <w:pPr>
        <w:jc w:val="center"/>
        <w:rPr>
          <w:ins w:id="34854" w:author="pete jones" w:date="2022-01-04T11:06:00Z"/>
        </w:rPr>
        <w:pPrChange w:id="34855" w:author="pete jones" w:date="2022-01-04T11:13:00Z">
          <w:pPr/>
        </w:pPrChange>
      </w:pPr>
    </w:p>
    <w:tbl>
      <w:tblPr>
        <w:tblW w:w="69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4856" w:author="pete jones" w:date="2022-03-09T08:19:00Z">
          <w:tblPr>
            <w:tblW w:w="6727" w:type="dxa"/>
            <w:jc w:val="center"/>
            <w:tblLook w:val="04A0" w:firstRow="1" w:lastRow="0" w:firstColumn="1" w:lastColumn="0" w:noHBand="0" w:noVBand="1"/>
          </w:tblPr>
        </w:tblPrChange>
      </w:tblPr>
      <w:tblGrid>
        <w:gridCol w:w="960"/>
        <w:gridCol w:w="1153"/>
        <w:gridCol w:w="960"/>
        <w:gridCol w:w="960"/>
        <w:gridCol w:w="960"/>
        <w:gridCol w:w="960"/>
        <w:gridCol w:w="960"/>
        <w:tblGridChange w:id="34857">
          <w:tblGrid>
            <w:gridCol w:w="960"/>
            <w:gridCol w:w="1153"/>
            <w:gridCol w:w="960"/>
            <w:gridCol w:w="960"/>
            <w:gridCol w:w="960"/>
            <w:gridCol w:w="960"/>
            <w:gridCol w:w="960"/>
          </w:tblGrid>
        </w:tblGridChange>
      </w:tblGrid>
      <w:tr w:rsidR="00EF6EE1" w:rsidRPr="00FF6A71" w14:paraId="0ADAEE24" w14:textId="77777777" w:rsidTr="00F078C6">
        <w:trPr>
          <w:trHeight w:val="300"/>
          <w:jc w:val="center"/>
          <w:ins w:id="34858" w:author="pete jones" w:date="2022-01-04T11:06:00Z"/>
          <w:trPrChange w:id="34859" w:author="pete jones" w:date="2022-03-09T08:19:00Z">
            <w:trPr>
              <w:trHeight w:val="300"/>
              <w:jc w:val="center"/>
            </w:trPr>
          </w:trPrChange>
        </w:trPr>
        <w:tc>
          <w:tcPr>
            <w:tcW w:w="960" w:type="dxa"/>
            <w:shd w:val="clear" w:color="auto" w:fill="auto"/>
            <w:noWrap/>
            <w:vAlign w:val="bottom"/>
            <w:hideMark/>
            <w:tcPrChange w:id="34860" w:author="pete jones" w:date="2022-03-09T08:19:00Z">
              <w:tcPr>
                <w:tcW w:w="9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tcPrChange>
          </w:tcPr>
          <w:p w14:paraId="1C4540C2" w14:textId="77777777" w:rsidR="00EF6EE1" w:rsidRPr="00FF6A71" w:rsidRDefault="00EF6EE1">
            <w:pPr>
              <w:spacing w:before="0" w:after="0" w:line="240" w:lineRule="auto"/>
              <w:jc w:val="left"/>
              <w:rPr>
                <w:ins w:id="34861" w:author="pete jones" w:date="2022-01-04T11:06:00Z"/>
                <w:rFonts w:ascii="Calibri" w:hAnsi="Calibri" w:cs="Calibri"/>
                <w:color w:val="000000"/>
                <w:sz w:val="22"/>
                <w:szCs w:val="22"/>
              </w:rPr>
              <w:pPrChange w:id="34862" w:author="pete jones" w:date="2022-01-04T11:13:00Z">
                <w:pPr>
                  <w:jc w:val="left"/>
                </w:pPr>
              </w:pPrChange>
            </w:pPr>
            <w:ins w:id="34863" w:author="pete jones" w:date="2022-01-04T11:06:00Z">
              <w:r w:rsidRPr="00FF6A71">
                <w:rPr>
                  <w:rFonts w:ascii="Calibri" w:hAnsi="Calibri" w:cs="Calibri"/>
                  <w:color w:val="000000"/>
                  <w:sz w:val="22"/>
                  <w:szCs w:val="22"/>
                </w:rPr>
                <w:t>Credits</w:t>
              </w:r>
            </w:ins>
          </w:p>
        </w:tc>
        <w:tc>
          <w:tcPr>
            <w:tcW w:w="1153" w:type="dxa"/>
            <w:shd w:val="clear" w:color="auto" w:fill="auto"/>
            <w:noWrap/>
            <w:vAlign w:val="center"/>
            <w:hideMark/>
            <w:tcPrChange w:id="34864" w:author="pete jones" w:date="2022-03-09T08:19:00Z">
              <w:tcPr>
                <w:tcW w:w="967" w:type="dxa"/>
                <w:tcBorders>
                  <w:top w:val="single" w:sz="8" w:space="0" w:color="auto"/>
                  <w:left w:val="nil"/>
                  <w:bottom w:val="single" w:sz="4" w:space="0" w:color="auto"/>
                  <w:right w:val="single" w:sz="4" w:space="0" w:color="auto"/>
                </w:tcBorders>
                <w:shd w:val="clear" w:color="auto" w:fill="auto"/>
                <w:noWrap/>
                <w:vAlign w:val="center"/>
                <w:hideMark/>
              </w:tcPr>
            </w:tcPrChange>
          </w:tcPr>
          <w:p w14:paraId="27D208A7" w14:textId="77777777" w:rsidR="00EF6EE1" w:rsidRPr="00FF6A71" w:rsidRDefault="00EF6EE1">
            <w:pPr>
              <w:spacing w:before="0" w:after="0" w:line="240" w:lineRule="auto"/>
              <w:jc w:val="center"/>
              <w:rPr>
                <w:ins w:id="34865" w:author="pete jones" w:date="2022-01-04T11:06:00Z"/>
                <w:rFonts w:ascii="Calibri" w:hAnsi="Calibri" w:cs="Calibri"/>
                <w:color w:val="000000"/>
                <w:sz w:val="22"/>
                <w:szCs w:val="22"/>
              </w:rPr>
              <w:pPrChange w:id="34866" w:author="pete jones" w:date="2022-01-06T15:27:00Z">
                <w:pPr/>
              </w:pPrChange>
            </w:pPr>
            <w:ins w:id="34867" w:author="pete jones" w:date="2022-01-04T11:06:00Z">
              <w:r w:rsidRPr="00FF6A71">
                <w:rPr>
                  <w:rFonts w:ascii="Calibri" w:hAnsi="Calibri" w:cs="Calibri"/>
                  <w:color w:val="000000"/>
                  <w:sz w:val="22"/>
                  <w:szCs w:val="22"/>
                </w:rPr>
                <w:t>15</w:t>
              </w:r>
            </w:ins>
          </w:p>
        </w:tc>
        <w:tc>
          <w:tcPr>
            <w:tcW w:w="960" w:type="dxa"/>
            <w:shd w:val="clear" w:color="auto" w:fill="auto"/>
            <w:noWrap/>
            <w:vAlign w:val="bottom"/>
            <w:hideMark/>
            <w:tcPrChange w:id="34868" w:author="pete jones" w:date="2022-03-09T08:19: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3FA2AEA8" w14:textId="77777777" w:rsidR="00EF6EE1" w:rsidRPr="00FF6A71" w:rsidRDefault="00EF6EE1">
            <w:pPr>
              <w:spacing w:before="0" w:after="0" w:line="240" w:lineRule="auto"/>
              <w:jc w:val="left"/>
              <w:rPr>
                <w:ins w:id="34869" w:author="pete jones" w:date="2022-01-04T11:06:00Z"/>
                <w:rFonts w:ascii="Calibri" w:hAnsi="Calibri" w:cs="Calibri"/>
                <w:color w:val="000000"/>
                <w:sz w:val="22"/>
                <w:szCs w:val="22"/>
              </w:rPr>
              <w:pPrChange w:id="34870" w:author="pete jones" w:date="2022-01-04T11:13:00Z">
                <w:pPr>
                  <w:jc w:val="left"/>
                </w:pPr>
              </w:pPrChange>
            </w:pPr>
            <w:ins w:id="34871"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872" w:author="pete jones" w:date="2022-03-09T08:19: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5F134184" w14:textId="77777777" w:rsidR="00EF6EE1" w:rsidRPr="00FF6A71" w:rsidRDefault="00EF6EE1">
            <w:pPr>
              <w:spacing w:before="0" w:after="0" w:line="240" w:lineRule="auto"/>
              <w:jc w:val="left"/>
              <w:rPr>
                <w:ins w:id="34873" w:author="pete jones" w:date="2022-01-04T11:06:00Z"/>
                <w:rFonts w:ascii="Calibri" w:hAnsi="Calibri" w:cs="Calibri"/>
                <w:color w:val="000000"/>
                <w:sz w:val="22"/>
                <w:szCs w:val="22"/>
              </w:rPr>
              <w:pPrChange w:id="34874" w:author="pete jones" w:date="2022-01-04T11:13:00Z">
                <w:pPr>
                  <w:jc w:val="left"/>
                </w:pPr>
              </w:pPrChange>
            </w:pPr>
            <w:ins w:id="34875"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876" w:author="pete jones" w:date="2022-03-09T08:19: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00C540AB" w14:textId="77777777" w:rsidR="00EF6EE1" w:rsidRPr="00FF6A71" w:rsidRDefault="00EF6EE1">
            <w:pPr>
              <w:spacing w:before="0" w:after="0" w:line="240" w:lineRule="auto"/>
              <w:jc w:val="left"/>
              <w:rPr>
                <w:ins w:id="34877" w:author="pete jones" w:date="2022-01-04T11:06:00Z"/>
                <w:rFonts w:ascii="Calibri" w:hAnsi="Calibri" w:cs="Calibri"/>
                <w:color w:val="000000"/>
                <w:sz w:val="22"/>
                <w:szCs w:val="22"/>
              </w:rPr>
              <w:pPrChange w:id="34878" w:author="pete jones" w:date="2022-01-04T11:13:00Z">
                <w:pPr>
                  <w:jc w:val="left"/>
                </w:pPr>
              </w:pPrChange>
            </w:pPr>
            <w:ins w:id="34879"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880" w:author="pete jones" w:date="2022-03-09T08:19: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2A4EA030" w14:textId="77777777" w:rsidR="00EF6EE1" w:rsidRPr="00FF6A71" w:rsidRDefault="00EF6EE1">
            <w:pPr>
              <w:spacing w:before="0" w:after="0" w:line="240" w:lineRule="auto"/>
              <w:jc w:val="left"/>
              <w:rPr>
                <w:ins w:id="34881" w:author="pete jones" w:date="2022-01-04T11:06:00Z"/>
                <w:rFonts w:ascii="Calibri" w:hAnsi="Calibri" w:cs="Calibri"/>
                <w:color w:val="000000"/>
                <w:sz w:val="22"/>
                <w:szCs w:val="22"/>
              </w:rPr>
              <w:pPrChange w:id="34882" w:author="pete jones" w:date="2022-01-04T11:13:00Z">
                <w:pPr>
                  <w:jc w:val="left"/>
                </w:pPr>
              </w:pPrChange>
            </w:pPr>
            <w:ins w:id="34883"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884" w:author="pete jones" w:date="2022-03-09T08:19:00Z">
              <w:tcPr>
                <w:tcW w:w="960"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25641088" w14:textId="77777777" w:rsidR="00EF6EE1" w:rsidRPr="00FF6A71" w:rsidRDefault="00EF6EE1">
            <w:pPr>
              <w:spacing w:before="0" w:after="0" w:line="240" w:lineRule="auto"/>
              <w:jc w:val="left"/>
              <w:rPr>
                <w:ins w:id="34885" w:author="pete jones" w:date="2022-01-04T11:06:00Z"/>
                <w:rFonts w:ascii="Calibri" w:hAnsi="Calibri" w:cs="Calibri"/>
                <w:color w:val="000000"/>
                <w:sz w:val="22"/>
                <w:szCs w:val="22"/>
              </w:rPr>
              <w:pPrChange w:id="34886" w:author="pete jones" w:date="2022-01-04T11:13:00Z">
                <w:pPr>
                  <w:jc w:val="left"/>
                </w:pPr>
              </w:pPrChange>
            </w:pPr>
            <w:ins w:id="34887" w:author="pete jones" w:date="2022-01-04T11:06:00Z">
              <w:r w:rsidRPr="00FF6A71">
                <w:rPr>
                  <w:rFonts w:ascii="Calibri" w:hAnsi="Calibri" w:cs="Calibri"/>
                  <w:color w:val="000000"/>
                  <w:sz w:val="22"/>
                  <w:szCs w:val="22"/>
                </w:rPr>
                <w:t> </w:t>
              </w:r>
            </w:ins>
          </w:p>
        </w:tc>
      </w:tr>
      <w:tr w:rsidR="00EF6EE1" w:rsidRPr="00FF6A71" w14:paraId="24DAF50F" w14:textId="77777777" w:rsidTr="00F078C6">
        <w:trPr>
          <w:trHeight w:val="300"/>
          <w:jc w:val="center"/>
          <w:ins w:id="34888" w:author="pete jones" w:date="2022-01-04T11:06:00Z"/>
          <w:trPrChange w:id="34889" w:author="pete jones" w:date="2022-03-09T08:19:00Z">
            <w:trPr>
              <w:trHeight w:val="300"/>
              <w:jc w:val="center"/>
            </w:trPr>
          </w:trPrChange>
        </w:trPr>
        <w:tc>
          <w:tcPr>
            <w:tcW w:w="960" w:type="dxa"/>
            <w:shd w:val="clear" w:color="auto" w:fill="auto"/>
            <w:noWrap/>
            <w:vAlign w:val="bottom"/>
            <w:hideMark/>
            <w:tcPrChange w:id="3489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0BEE83CE" w14:textId="77777777" w:rsidR="00EF6EE1" w:rsidRPr="00FF6A71" w:rsidRDefault="00EF6EE1">
            <w:pPr>
              <w:spacing w:before="0" w:after="0" w:line="240" w:lineRule="auto"/>
              <w:jc w:val="left"/>
              <w:rPr>
                <w:ins w:id="34891" w:author="pete jones" w:date="2022-01-04T11:06:00Z"/>
                <w:rFonts w:ascii="Calibri" w:hAnsi="Calibri" w:cs="Calibri"/>
                <w:color w:val="000000"/>
                <w:sz w:val="22"/>
                <w:szCs w:val="22"/>
              </w:rPr>
              <w:pPrChange w:id="34892" w:author="pete jones" w:date="2022-01-04T11:13:00Z">
                <w:pPr>
                  <w:jc w:val="left"/>
                </w:pPr>
              </w:pPrChange>
            </w:pPr>
            <w:ins w:id="34893" w:author="pete jones" w:date="2022-01-04T11:06:00Z">
              <w:r w:rsidRPr="00FF6A71">
                <w:rPr>
                  <w:rFonts w:ascii="Calibri" w:hAnsi="Calibri" w:cs="Calibri"/>
                  <w:color w:val="000000"/>
                  <w:sz w:val="22"/>
                  <w:szCs w:val="22"/>
                </w:rPr>
                <w:t>Code</w:t>
              </w:r>
            </w:ins>
          </w:p>
        </w:tc>
        <w:tc>
          <w:tcPr>
            <w:tcW w:w="5953" w:type="dxa"/>
            <w:gridSpan w:val="6"/>
            <w:shd w:val="clear" w:color="auto" w:fill="auto"/>
            <w:noWrap/>
            <w:vAlign w:val="center"/>
            <w:hideMark/>
            <w:tcPrChange w:id="34894" w:author="pete jones" w:date="2022-03-09T08:19:00Z">
              <w:tcPr>
                <w:tcW w:w="5767" w:type="dxa"/>
                <w:gridSpan w:val="6"/>
                <w:tcBorders>
                  <w:top w:val="single" w:sz="4" w:space="0" w:color="auto"/>
                  <w:left w:val="nil"/>
                  <w:bottom w:val="single" w:sz="4" w:space="0" w:color="auto"/>
                  <w:right w:val="single" w:sz="8" w:space="0" w:color="000000"/>
                </w:tcBorders>
                <w:shd w:val="clear" w:color="auto" w:fill="auto"/>
                <w:noWrap/>
                <w:vAlign w:val="center"/>
                <w:hideMark/>
              </w:tcPr>
            </w:tcPrChange>
          </w:tcPr>
          <w:p w14:paraId="584331D1" w14:textId="77777777" w:rsidR="00EF6EE1" w:rsidRPr="00FF6A71" w:rsidRDefault="00EF6EE1">
            <w:pPr>
              <w:spacing w:before="0" w:after="0" w:line="240" w:lineRule="auto"/>
              <w:rPr>
                <w:ins w:id="34895" w:author="pete jones" w:date="2022-01-04T11:06:00Z"/>
                <w:rFonts w:ascii="Calibri" w:hAnsi="Calibri" w:cs="Calibri"/>
                <w:color w:val="000000"/>
                <w:sz w:val="22"/>
                <w:szCs w:val="22"/>
              </w:rPr>
              <w:pPrChange w:id="34896" w:author="pete jones" w:date="2022-01-04T11:13:00Z">
                <w:pPr/>
              </w:pPrChange>
            </w:pPr>
            <w:ins w:id="34897" w:author="pete jones" w:date="2022-01-04T11:06:00Z">
              <w:r w:rsidRPr="00FF6A71">
                <w:rPr>
                  <w:rFonts w:ascii="Calibri" w:hAnsi="Calibri" w:cs="Calibri"/>
                  <w:color w:val="000000"/>
                  <w:sz w:val="22"/>
                  <w:szCs w:val="22"/>
                </w:rPr>
                <w:t>MECH51020</w:t>
              </w:r>
            </w:ins>
          </w:p>
        </w:tc>
      </w:tr>
      <w:tr w:rsidR="00EF6EE1" w:rsidRPr="00FF6A71" w14:paraId="3FF48085" w14:textId="77777777" w:rsidTr="00F078C6">
        <w:trPr>
          <w:trHeight w:val="300"/>
          <w:jc w:val="center"/>
          <w:ins w:id="34898" w:author="pete jones" w:date="2022-01-04T11:06:00Z"/>
          <w:trPrChange w:id="34899" w:author="pete jones" w:date="2022-03-09T08:19:00Z">
            <w:trPr>
              <w:trHeight w:val="300"/>
              <w:jc w:val="center"/>
            </w:trPr>
          </w:trPrChange>
        </w:trPr>
        <w:tc>
          <w:tcPr>
            <w:tcW w:w="960" w:type="dxa"/>
            <w:shd w:val="clear" w:color="auto" w:fill="auto"/>
            <w:noWrap/>
            <w:vAlign w:val="bottom"/>
            <w:hideMark/>
            <w:tcPrChange w:id="3490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7EF7FF3C" w14:textId="77777777" w:rsidR="00EF6EE1" w:rsidRPr="00FF6A71" w:rsidRDefault="00EF6EE1">
            <w:pPr>
              <w:spacing w:before="0" w:after="0" w:line="240" w:lineRule="auto"/>
              <w:jc w:val="left"/>
              <w:rPr>
                <w:ins w:id="34901" w:author="pete jones" w:date="2022-01-04T11:06:00Z"/>
                <w:rFonts w:ascii="Calibri" w:hAnsi="Calibri" w:cs="Calibri"/>
                <w:color w:val="000000"/>
                <w:sz w:val="22"/>
                <w:szCs w:val="22"/>
              </w:rPr>
              <w:pPrChange w:id="34902" w:author="pete jones" w:date="2022-01-04T11:13:00Z">
                <w:pPr>
                  <w:jc w:val="left"/>
                </w:pPr>
              </w:pPrChange>
            </w:pPr>
            <w:ins w:id="34903" w:author="pete jones" w:date="2022-01-04T11:06:00Z">
              <w:r w:rsidRPr="00FF6A71">
                <w:rPr>
                  <w:rFonts w:ascii="Calibri" w:hAnsi="Calibri" w:cs="Calibri"/>
                  <w:color w:val="000000"/>
                  <w:sz w:val="22"/>
                  <w:szCs w:val="22"/>
                </w:rPr>
                <w:t>Title</w:t>
              </w:r>
            </w:ins>
          </w:p>
        </w:tc>
        <w:tc>
          <w:tcPr>
            <w:tcW w:w="5953" w:type="dxa"/>
            <w:gridSpan w:val="6"/>
            <w:shd w:val="clear" w:color="auto" w:fill="auto"/>
            <w:noWrap/>
            <w:vAlign w:val="center"/>
            <w:hideMark/>
            <w:tcPrChange w:id="34904" w:author="pete jones" w:date="2022-03-09T08:19:00Z">
              <w:tcPr>
                <w:tcW w:w="5767" w:type="dxa"/>
                <w:gridSpan w:val="6"/>
                <w:tcBorders>
                  <w:top w:val="single" w:sz="4" w:space="0" w:color="auto"/>
                  <w:left w:val="nil"/>
                  <w:bottom w:val="single" w:sz="4" w:space="0" w:color="auto"/>
                  <w:right w:val="single" w:sz="8" w:space="0" w:color="000000"/>
                </w:tcBorders>
                <w:shd w:val="clear" w:color="auto" w:fill="auto"/>
                <w:noWrap/>
                <w:vAlign w:val="center"/>
                <w:hideMark/>
              </w:tcPr>
            </w:tcPrChange>
          </w:tcPr>
          <w:p w14:paraId="0B07A93F" w14:textId="77777777" w:rsidR="00EF6EE1" w:rsidRPr="00FF6A71" w:rsidRDefault="00EF6EE1">
            <w:pPr>
              <w:spacing w:before="0" w:after="0" w:line="240" w:lineRule="auto"/>
              <w:rPr>
                <w:ins w:id="34905" w:author="pete jones" w:date="2022-01-04T11:06:00Z"/>
                <w:rFonts w:ascii="Calibri" w:hAnsi="Calibri" w:cs="Calibri"/>
                <w:color w:val="000000"/>
                <w:sz w:val="22"/>
                <w:szCs w:val="22"/>
              </w:rPr>
              <w:pPrChange w:id="34906" w:author="pete jones" w:date="2022-01-04T11:13:00Z">
                <w:pPr/>
              </w:pPrChange>
            </w:pPr>
            <w:ins w:id="34907" w:author="pete jones" w:date="2022-01-04T11:06:00Z">
              <w:r w:rsidRPr="00FF6A71">
                <w:rPr>
                  <w:rFonts w:ascii="Calibri" w:hAnsi="Calibri" w:cs="Calibri"/>
                  <w:color w:val="000000"/>
                  <w:sz w:val="22"/>
                  <w:szCs w:val="22"/>
                </w:rPr>
                <w:t>Engineering Design</w:t>
              </w:r>
            </w:ins>
          </w:p>
        </w:tc>
      </w:tr>
      <w:tr w:rsidR="00EF6EE1" w:rsidRPr="00FF6A71" w14:paraId="443EB3C5" w14:textId="77777777" w:rsidTr="00F078C6">
        <w:trPr>
          <w:trHeight w:val="300"/>
          <w:jc w:val="center"/>
          <w:ins w:id="34908" w:author="pete jones" w:date="2022-01-04T11:06:00Z"/>
          <w:trPrChange w:id="34909" w:author="pete jones" w:date="2022-03-09T08:19:00Z">
            <w:trPr>
              <w:trHeight w:val="300"/>
              <w:jc w:val="center"/>
            </w:trPr>
          </w:trPrChange>
        </w:trPr>
        <w:tc>
          <w:tcPr>
            <w:tcW w:w="960" w:type="dxa"/>
            <w:shd w:val="clear" w:color="auto" w:fill="auto"/>
            <w:noWrap/>
            <w:vAlign w:val="bottom"/>
            <w:hideMark/>
            <w:tcPrChange w:id="3491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21F355B8" w14:textId="77777777" w:rsidR="00EF6EE1" w:rsidRPr="00FF6A71" w:rsidRDefault="00EF6EE1">
            <w:pPr>
              <w:spacing w:before="0" w:after="0" w:line="240" w:lineRule="auto"/>
              <w:jc w:val="left"/>
              <w:rPr>
                <w:ins w:id="34911" w:author="pete jones" w:date="2022-01-04T11:06:00Z"/>
                <w:rFonts w:ascii="Calibri" w:hAnsi="Calibri" w:cs="Calibri"/>
                <w:color w:val="000000"/>
                <w:sz w:val="22"/>
                <w:szCs w:val="22"/>
              </w:rPr>
              <w:pPrChange w:id="34912" w:author="pete jones" w:date="2022-01-04T11:13:00Z">
                <w:pPr>
                  <w:jc w:val="left"/>
                </w:pPr>
              </w:pPrChange>
            </w:pPr>
            <w:ins w:id="34913" w:author="pete jones" w:date="2022-01-04T11:06:00Z">
              <w:r w:rsidRPr="00FF6A71">
                <w:rPr>
                  <w:rFonts w:ascii="Calibri" w:hAnsi="Calibri" w:cs="Calibri"/>
                  <w:color w:val="000000"/>
                  <w:sz w:val="22"/>
                  <w:szCs w:val="22"/>
                </w:rPr>
                <w:t>Level</w:t>
              </w:r>
            </w:ins>
          </w:p>
        </w:tc>
        <w:tc>
          <w:tcPr>
            <w:tcW w:w="1153" w:type="dxa"/>
            <w:shd w:val="clear" w:color="auto" w:fill="auto"/>
            <w:noWrap/>
            <w:vAlign w:val="center"/>
            <w:hideMark/>
            <w:tcPrChange w:id="34914" w:author="pete jones" w:date="2022-03-09T08:19:00Z">
              <w:tcPr>
                <w:tcW w:w="967" w:type="dxa"/>
                <w:tcBorders>
                  <w:top w:val="nil"/>
                  <w:left w:val="nil"/>
                  <w:bottom w:val="single" w:sz="4" w:space="0" w:color="auto"/>
                  <w:right w:val="single" w:sz="4" w:space="0" w:color="auto"/>
                </w:tcBorders>
                <w:shd w:val="clear" w:color="auto" w:fill="auto"/>
                <w:noWrap/>
                <w:vAlign w:val="center"/>
                <w:hideMark/>
              </w:tcPr>
            </w:tcPrChange>
          </w:tcPr>
          <w:p w14:paraId="0F2C40CC" w14:textId="77777777" w:rsidR="00EF6EE1" w:rsidRPr="00FF6A71" w:rsidRDefault="00EF6EE1">
            <w:pPr>
              <w:spacing w:before="0" w:after="0" w:line="240" w:lineRule="auto"/>
              <w:jc w:val="center"/>
              <w:rPr>
                <w:ins w:id="34915" w:author="pete jones" w:date="2022-01-04T11:06:00Z"/>
                <w:rFonts w:ascii="Calibri" w:hAnsi="Calibri" w:cs="Calibri"/>
                <w:color w:val="000000"/>
                <w:sz w:val="22"/>
                <w:szCs w:val="22"/>
              </w:rPr>
              <w:pPrChange w:id="34916" w:author="pete jones" w:date="2022-01-06T15:27:00Z">
                <w:pPr/>
              </w:pPrChange>
            </w:pPr>
            <w:ins w:id="34917" w:author="pete jones" w:date="2022-01-04T11:06:00Z">
              <w:r w:rsidRPr="00FF6A71">
                <w:rPr>
                  <w:rFonts w:ascii="Calibri" w:hAnsi="Calibri" w:cs="Calibri"/>
                  <w:color w:val="000000"/>
                  <w:sz w:val="22"/>
                  <w:szCs w:val="22"/>
                </w:rPr>
                <w:t>L5</w:t>
              </w:r>
            </w:ins>
          </w:p>
        </w:tc>
        <w:tc>
          <w:tcPr>
            <w:tcW w:w="960" w:type="dxa"/>
            <w:shd w:val="clear" w:color="auto" w:fill="auto"/>
            <w:noWrap/>
            <w:vAlign w:val="bottom"/>
            <w:hideMark/>
            <w:tcPrChange w:id="34918" w:author="pete jones" w:date="2022-03-09T08:19:00Z">
              <w:tcPr>
                <w:tcW w:w="960" w:type="dxa"/>
                <w:tcBorders>
                  <w:top w:val="nil"/>
                  <w:left w:val="nil"/>
                  <w:bottom w:val="single" w:sz="4" w:space="0" w:color="auto"/>
                  <w:right w:val="single" w:sz="4" w:space="0" w:color="auto"/>
                </w:tcBorders>
                <w:shd w:val="clear" w:color="auto" w:fill="auto"/>
                <w:noWrap/>
                <w:vAlign w:val="bottom"/>
                <w:hideMark/>
              </w:tcPr>
            </w:tcPrChange>
          </w:tcPr>
          <w:p w14:paraId="2FBE9A7E" w14:textId="77777777" w:rsidR="00EF6EE1" w:rsidRPr="00FF6A71" w:rsidRDefault="00EF6EE1">
            <w:pPr>
              <w:spacing w:before="0" w:after="0" w:line="240" w:lineRule="auto"/>
              <w:jc w:val="left"/>
              <w:rPr>
                <w:ins w:id="34919" w:author="pete jones" w:date="2022-01-04T11:06:00Z"/>
                <w:rFonts w:ascii="Calibri" w:hAnsi="Calibri" w:cs="Calibri"/>
                <w:color w:val="000000"/>
                <w:sz w:val="22"/>
                <w:szCs w:val="22"/>
              </w:rPr>
              <w:pPrChange w:id="34920" w:author="pete jones" w:date="2022-01-04T11:13:00Z">
                <w:pPr>
                  <w:jc w:val="left"/>
                </w:pPr>
              </w:pPrChange>
            </w:pPr>
            <w:ins w:id="34921"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922" w:author="pete jones" w:date="2022-03-09T08:19:00Z">
              <w:tcPr>
                <w:tcW w:w="960" w:type="dxa"/>
                <w:tcBorders>
                  <w:top w:val="nil"/>
                  <w:left w:val="nil"/>
                  <w:bottom w:val="single" w:sz="4" w:space="0" w:color="auto"/>
                  <w:right w:val="single" w:sz="4" w:space="0" w:color="auto"/>
                </w:tcBorders>
                <w:shd w:val="clear" w:color="auto" w:fill="auto"/>
                <w:noWrap/>
                <w:vAlign w:val="bottom"/>
                <w:hideMark/>
              </w:tcPr>
            </w:tcPrChange>
          </w:tcPr>
          <w:p w14:paraId="3E399915" w14:textId="77777777" w:rsidR="00EF6EE1" w:rsidRPr="00FF6A71" w:rsidRDefault="00EF6EE1">
            <w:pPr>
              <w:spacing w:before="0" w:after="0" w:line="240" w:lineRule="auto"/>
              <w:jc w:val="left"/>
              <w:rPr>
                <w:ins w:id="34923" w:author="pete jones" w:date="2022-01-04T11:06:00Z"/>
                <w:rFonts w:ascii="Calibri" w:hAnsi="Calibri" w:cs="Calibri"/>
                <w:color w:val="000000"/>
                <w:sz w:val="22"/>
                <w:szCs w:val="22"/>
              </w:rPr>
              <w:pPrChange w:id="34924" w:author="pete jones" w:date="2022-01-04T11:13:00Z">
                <w:pPr>
                  <w:jc w:val="left"/>
                </w:pPr>
              </w:pPrChange>
            </w:pPr>
            <w:ins w:id="34925"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926" w:author="pete jones" w:date="2022-03-09T08:19:00Z">
              <w:tcPr>
                <w:tcW w:w="960" w:type="dxa"/>
                <w:tcBorders>
                  <w:top w:val="nil"/>
                  <w:left w:val="nil"/>
                  <w:bottom w:val="single" w:sz="4" w:space="0" w:color="auto"/>
                  <w:right w:val="single" w:sz="4" w:space="0" w:color="auto"/>
                </w:tcBorders>
                <w:shd w:val="clear" w:color="auto" w:fill="auto"/>
                <w:noWrap/>
                <w:vAlign w:val="bottom"/>
                <w:hideMark/>
              </w:tcPr>
            </w:tcPrChange>
          </w:tcPr>
          <w:p w14:paraId="42B29524" w14:textId="77777777" w:rsidR="00EF6EE1" w:rsidRPr="00FF6A71" w:rsidRDefault="00EF6EE1">
            <w:pPr>
              <w:spacing w:before="0" w:after="0" w:line="240" w:lineRule="auto"/>
              <w:jc w:val="left"/>
              <w:rPr>
                <w:ins w:id="34927" w:author="pete jones" w:date="2022-01-04T11:06:00Z"/>
                <w:rFonts w:ascii="Calibri" w:hAnsi="Calibri" w:cs="Calibri"/>
                <w:color w:val="000000"/>
                <w:sz w:val="22"/>
                <w:szCs w:val="22"/>
              </w:rPr>
              <w:pPrChange w:id="34928" w:author="pete jones" w:date="2022-01-04T11:13:00Z">
                <w:pPr>
                  <w:jc w:val="left"/>
                </w:pPr>
              </w:pPrChange>
            </w:pPr>
            <w:ins w:id="34929"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930" w:author="pete jones" w:date="2022-03-09T08:19:00Z">
              <w:tcPr>
                <w:tcW w:w="960" w:type="dxa"/>
                <w:tcBorders>
                  <w:top w:val="nil"/>
                  <w:left w:val="nil"/>
                  <w:bottom w:val="single" w:sz="4" w:space="0" w:color="auto"/>
                  <w:right w:val="single" w:sz="4" w:space="0" w:color="auto"/>
                </w:tcBorders>
                <w:shd w:val="clear" w:color="auto" w:fill="auto"/>
                <w:noWrap/>
                <w:vAlign w:val="bottom"/>
                <w:hideMark/>
              </w:tcPr>
            </w:tcPrChange>
          </w:tcPr>
          <w:p w14:paraId="5810701A" w14:textId="77777777" w:rsidR="00EF6EE1" w:rsidRPr="00FF6A71" w:rsidRDefault="00EF6EE1">
            <w:pPr>
              <w:spacing w:before="0" w:after="0" w:line="240" w:lineRule="auto"/>
              <w:jc w:val="left"/>
              <w:rPr>
                <w:ins w:id="34931" w:author="pete jones" w:date="2022-01-04T11:06:00Z"/>
                <w:rFonts w:ascii="Calibri" w:hAnsi="Calibri" w:cs="Calibri"/>
                <w:color w:val="000000"/>
                <w:sz w:val="22"/>
                <w:szCs w:val="22"/>
              </w:rPr>
              <w:pPrChange w:id="34932" w:author="pete jones" w:date="2022-01-04T11:13:00Z">
                <w:pPr>
                  <w:jc w:val="left"/>
                </w:pPr>
              </w:pPrChange>
            </w:pPr>
            <w:ins w:id="34933"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934" w:author="pete jones" w:date="2022-03-09T08:19:00Z">
              <w:tcPr>
                <w:tcW w:w="960" w:type="dxa"/>
                <w:tcBorders>
                  <w:top w:val="nil"/>
                  <w:left w:val="nil"/>
                  <w:bottom w:val="single" w:sz="4" w:space="0" w:color="auto"/>
                  <w:right w:val="single" w:sz="8" w:space="0" w:color="auto"/>
                </w:tcBorders>
                <w:shd w:val="clear" w:color="auto" w:fill="auto"/>
                <w:noWrap/>
                <w:vAlign w:val="bottom"/>
                <w:hideMark/>
              </w:tcPr>
            </w:tcPrChange>
          </w:tcPr>
          <w:p w14:paraId="09A9701D" w14:textId="77777777" w:rsidR="00EF6EE1" w:rsidRPr="00FF6A71" w:rsidRDefault="00EF6EE1">
            <w:pPr>
              <w:spacing w:before="0" w:after="0" w:line="240" w:lineRule="auto"/>
              <w:jc w:val="left"/>
              <w:rPr>
                <w:ins w:id="34935" w:author="pete jones" w:date="2022-01-04T11:06:00Z"/>
                <w:rFonts w:ascii="Calibri" w:hAnsi="Calibri" w:cs="Calibri"/>
                <w:color w:val="000000"/>
                <w:sz w:val="22"/>
                <w:szCs w:val="22"/>
              </w:rPr>
              <w:pPrChange w:id="34936" w:author="pete jones" w:date="2022-01-04T11:13:00Z">
                <w:pPr>
                  <w:jc w:val="left"/>
                </w:pPr>
              </w:pPrChange>
            </w:pPr>
            <w:ins w:id="34937" w:author="pete jones" w:date="2022-01-04T11:06:00Z">
              <w:r w:rsidRPr="00FF6A71">
                <w:rPr>
                  <w:rFonts w:ascii="Calibri" w:hAnsi="Calibri" w:cs="Calibri"/>
                  <w:color w:val="000000"/>
                  <w:sz w:val="22"/>
                  <w:szCs w:val="22"/>
                </w:rPr>
                <w:t> </w:t>
              </w:r>
            </w:ins>
          </w:p>
        </w:tc>
      </w:tr>
      <w:tr w:rsidR="00EF6EE1" w:rsidRPr="00FF6A71" w14:paraId="0A41CCB4" w14:textId="77777777" w:rsidTr="00F078C6">
        <w:trPr>
          <w:trHeight w:val="315"/>
          <w:jc w:val="center"/>
          <w:ins w:id="34938" w:author="pete jones" w:date="2022-01-04T11:06:00Z"/>
          <w:trPrChange w:id="34939" w:author="pete jones" w:date="2022-03-09T08:19:00Z">
            <w:trPr>
              <w:trHeight w:val="315"/>
              <w:jc w:val="center"/>
            </w:trPr>
          </w:trPrChange>
        </w:trPr>
        <w:tc>
          <w:tcPr>
            <w:tcW w:w="960" w:type="dxa"/>
            <w:shd w:val="clear" w:color="auto" w:fill="auto"/>
            <w:noWrap/>
            <w:vAlign w:val="bottom"/>
            <w:hideMark/>
            <w:tcPrChange w:id="34940" w:author="pete jones" w:date="2022-03-09T08:19:00Z">
              <w:tcPr>
                <w:tcW w:w="960" w:type="dxa"/>
                <w:tcBorders>
                  <w:top w:val="nil"/>
                  <w:left w:val="single" w:sz="8" w:space="0" w:color="auto"/>
                  <w:bottom w:val="single" w:sz="8" w:space="0" w:color="auto"/>
                  <w:right w:val="single" w:sz="4" w:space="0" w:color="auto"/>
                </w:tcBorders>
                <w:shd w:val="clear" w:color="auto" w:fill="auto"/>
                <w:noWrap/>
                <w:vAlign w:val="bottom"/>
                <w:hideMark/>
              </w:tcPr>
            </w:tcPrChange>
          </w:tcPr>
          <w:p w14:paraId="34835EFD" w14:textId="77777777" w:rsidR="00EF6EE1" w:rsidRPr="00FF6A71" w:rsidRDefault="00EF6EE1">
            <w:pPr>
              <w:spacing w:before="0" w:after="0" w:line="240" w:lineRule="auto"/>
              <w:jc w:val="left"/>
              <w:rPr>
                <w:ins w:id="34941" w:author="pete jones" w:date="2022-01-04T11:06:00Z"/>
                <w:rFonts w:ascii="Calibri" w:hAnsi="Calibri" w:cs="Calibri"/>
                <w:color w:val="000000"/>
                <w:sz w:val="22"/>
                <w:szCs w:val="22"/>
              </w:rPr>
              <w:pPrChange w:id="34942" w:author="pete jones" w:date="2022-01-04T11:13:00Z">
                <w:pPr>
                  <w:jc w:val="left"/>
                </w:pPr>
              </w:pPrChange>
            </w:pPr>
            <w:ins w:id="34943" w:author="pete jones" w:date="2022-01-04T11:06:00Z">
              <w:r w:rsidRPr="00FF6A71">
                <w:rPr>
                  <w:rFonts w:ascii="Calibri" w:hAnsi="Calibri" w:cs="Calibri"/>
                  <w:color w:val="000000"/>
                  <w:sz w:val="22"/>
                  <w:szCs w:val="22"/>
                </w:rPr>
                <w:t>Avg</w:t>
              </w:r>
            </w:ins>
          </w:p>
        </w:tc>
        <w:tc>
          <w:tcPr>
            <w:tcW w:w="1153" w:type="dxa"/>
            <w:shd w:val="clear" w:color="auto" w:fill="auto"/>
            <w:noWrap/>
            <w:vAlign w:val="center"/>
            <w:hideMark/>
            <w:tcPrChange w:id="34944" w:author="pete jones" w:date="2022-03-09T08:19:00Z">
              <w:tcPr>
                <w:tcW w:w="967" w:type="dxa"/>
                <w:tcBorders>
                  <w:top w:val="nil"/>
                  <w:left w:val="nil"/>
                  <w:bottom w:val="single" w:sz="8" w:space="0" w:color="auto"/>
                  <w:right w:val="single" w:sz="4" w:space="0" w:color="auto"/>
                </w:tcBorders>
                <w:shd w:val="clear" w:color="auto" w:fill="auto"/>
                <w:noWrap/>
                <w:vAlign w:val="center"/>
                <w:hideMark/>
              </w:tcPr>
            </w:tcPrChange>
          </w:tcPr>
          <w:p w14:paraId="2EDFE242" w14:textId="77777777" w:rsidR="00EF6EE1" w:rsidRPr="00FF6A71" w:rsidRDefault="00EF6EE1">
            <w:pPr>
              <w:spacing w:before="0" w:after="0" w:line="240" w:lineRule="auto"/>
              <w:jc w:val="center"/>
              <w:rPr>
                <w:ins w:id="34945" w:author="pete jones" w:date="2022-01-04T11:06:00Z"/>
                <w:rFonts w:ascii="Calibri" w:hAnsi="Calibri" w:cs="Calibri"/>
                <w:color w:val="000000"/>
                <w:sz w:val="22"/>
                <w:szCs w:val="22"/>
              </w:rPr>
              <w:pPrChange w:id="34946" w:author="pete jones" w:date="2022-01-06T15:27:00Z">
                <w:pPr/>
              </w:pPrChange>
            </w:pPr>
            <w:ins w:id="34947" w:author="pete jones" w:date="2022-01-04T11:06:00Z">
              <w:r w:rsidRPr="00FF6A71">
                <w:rPr>
                  <w:rFonts w:ascii="Calibri" w:hAnsi="Calibri" w:cs="Calibri"/>
                  <w:color w:val="000000"/>
                  <w:sz w:val="22"/>
                  <w:szCs w:val="22"/>
                </w:rPr>
                <w:t>63</w:t>
              </w:r>
            </w:ins>
          </w:p>
        </w:tc>
        <w:tc>
          <w:tcPr>
            <w:tcW w:w="960" w:type="dxa"/>
            <w:shd w:val="clear" w:color="auto" w:fill="auto"/>
            <w:noWrap/>
            <w:vAlign w:val="bottom"/>
            <w:hideMark/>
            <w:tcPrChange w:id="34948" w:author="pete jones" w:date="2022-03-09T08:19:00Z">
              <w:tcPr>
                <w:tcW w:w="960" w:type="dxa"/>
                <w:tcBorders>
                  <w:top w:val="nil"/>
                  <w:left w:val="nil"/>
                  <w:bottom w:val="single" w:sz="8" w:space="0" w:color="auto"/>
                  <w:right w:val="single" w:sz="4" w:space="0" w:color="auto"/>
                </w:tcBorders>
                <w:shd w:val="clear" w:color="auto" w:fill="auto"/>
                <w:noWrap/>
                <w:vAlign w:val="bottom"/>
                <w:hideMark/>
              </w:tcPr>
            </w:tcPrChange>
          </w:tcPr>
          <w:p w14:paraId="5DF7C95A" w14:textId="77777777" w:rsidR="00EF6EE1" w:rsidRPr="00FF6A71" w:rsidRDefault="00EF6EE1">
            <w:pPr>
              <w:spacing w:before="0" w:after="0" w:line="240" w:lineRule="auto"/>
              <w:jc w:val="left"/>
              <w:rPr>
                <w:ins w:id="34949" w:author="pete jones" w:date="2022-01-04T11:06:00Z"/>
                <w:rFonts w:ascii="Calibri" w:hAnsi="Calibri" w:cs="Calibri"/>
                <w:color w:val="000000"/>
                <w:sz w:val="22"/>
                <w:szCs w:val="22"/>
              </w:rPr>
              <w:pPrChange w:id="34950" w:author="pete jones" w:date="2022-01-04T11:13:00Z">
                <w:pPr>
                  <w:jc w:val="left"/>
                </w:pPr>
              </w:pPrChange>
            </w:pPr>
            <w:ins w:id="34951"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952" w:author="pete jones" w:date="2022-03-09T08:19:00Z">
              <w:tcPr>
                <w:tcW w:w="960" w:type="dxa"/>
                <w:tcBorders>
                  <w:top w:val="nil"/>
                  <w:left w:val="nil"/>
                  <w:bottom w:val="single" w:sz="8" w:space="0" w:color="auto"/>
                  <w:right w:val="single" w:sz="4" w:space="0" w:color="auto"/>
                </w:tcBorders>
                <w:shd w:val="clear" w:color="auto" w:fill="auto"/>
                <w:noWrap/>
                <w:vAlign w:val="bottom"/>
                <w:hideMark/>
              </w:tcPr>
            </w:tcPrChange>
          </w:tcPr>
          <w:p w14:paraId="05F47790" w14:textId="77777777" w:rsidR="00EF6EE1" w:rsidRPr="00FF6A71" w:rsidRDefault="00EF6EE1">
            <w:pPr>
              <w:spacing w:before="0" w:after="0" w:line="240" w:lineRule="auto"/>
              <w:jc w:val="left"/>
              <w:rPr>
                <w:ins w:id="34953" w:author="pete jones" w:date="2022-01-04T11:06:00Z"/>
                <w:rFonts w:ascii="Calibri" w:hAnsi="Calibri" w:cs="Calibri"/>
                <w:color w:val="000000"/>
                <w:sz w:val="22"/>
                <w:szCs w:val="22"/>
              </w:rPr>
              <w:pPrChange w:id="34954" w:author="pete jones" w:date="2022-01-04T11:13:00Z">
                <w:pPr>
                  <w:jc w:val="left"/>
                </w:pPr>
              </w:pPrChange>
            </w:pPr>
            <w:ins w:id="34955"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956" w:author="pete jones" w:date="2022-03-09T08:19:00Z">
              <w:tcPr>
                <w:tcW w:w="960" w:type="dxa"/>
                <w:tcBorders>
                  <w:top w:val="nil"/>
                  <w:left w:val="nil"/>
                  <w:bottom w:val="single" w:sz="8" w:space="0" w:color="auto"/>
                  <w:right w:val="single" w:sz="4" w:space="0" w:color="auto"/>
                </w:tcBorders>
                <w:shd w:val="clear" w:color="auto" w:fill="auto"/>
                <w:noWrap/>
                <w:vAlign w:val="bottom"/>
                <w:hideMark/>
              </w:tcPr>
            </w:tcPrChange>
          </w:tcPr>
          <w:p w14:paraId="0E9B7814" w14:textId="1C5E22B8" w:rsidR="00EF6EE1" w:rsidRPr="00FF6A71" w:rsidRDefault="00EF6EE1">
            <w:pPr>
              <w:spacing w:before="0" w:after="0" w:line="240" w:lineRule="auto"/>
              <w:jc w:val="left"/>
              <w:rPr>
                <w:ins w:id="34957" w:author="pete jones" w:date="2022-01-04T11:06:00Z"/>
                <w:rFonts w:ascii="Calibri" w:hAnsi="Calibri" w:cs="Calibri"/>
                <w:color w:val="000000"/>
                <w:sz w:val="22"/>
                <w:szCs w:val="22"/>
              </w:rPr>
              <w:pPrChange w:id="34958" w:author="pete jones" w:date="2022-01-04T11:13:00Z">
                <w:pPr>
                  <w:jc w:val="left"/>
                </w:pPr>
              </w:pPrChange>
            </w:pPr>
            <w:ins w:id="34959"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960" w:author="pete jones" w:date="2022-03-09T08:19:00Z">
              <w:tcPr>
                <w:tcW w:w="960" w:type="dxa"/>
                <w:tcBorders>
                  <w:top w:val="nil"/>
                  <w:left w:val="nil"/>
                  <w:bottom w:val="single" w:sz="8" w:space="0" w:color="auto"/>
                  <w:right w:val="single" w:sz="4" w:space="0" w:color="auto"/>
                </w:tcBorders>
                <w:shd w:val="clear" w:color="auto" w:fill="auto"/>
                <w:noWrap/>
                <w:vAlign w:val="bottom"/>
                <w:hideMark/>
              </w:tcPr>
            </w:tcPrChange>
          </w:tcPr>
          <w:p w14:paraId="7D5A438B" w14:textId="77777777" w:rsidR="00EF6EE1" w:rsidRPr="00FF6A71" w:rsidRDefault="00EF6EE1">
            <w:pPr>
              <w:spacing w:before="0" w:after="0" w:line="240" w:lineRule="auto"/>
              <w:jc w:val="left"/>
              <w:rPr>
                <w:ins w:id="34961" w:author="pete jones" w:date="2022-01-04T11:06:00Z"/>
                <w:rFonts w:ascii="Calibri" w:hAnsi="Calibri" w:cs="Calibri"/>
                <w:color w:val="000000"/>
                <w:sz w:val="22"/>
                <w:szCs w:val="22"/>
              </w:rPr>
              <w:pPrChange w:id="34962" w:author="pete jones" w:date="2022-01-04T11:13:00Z">
                <w:pPr>
                  <w:jc w:val="left"/>
                </w:pPr>
              </w:pPrChange>
            </w:pPr>
            <w:ins w:id="34963" w:author="pete jones" w:date="2022-01-04T11:06:00Z">
              <w:r w:rsidRPr="00FF6A71">
                <w:rPr>
                  <w:rFonts w:ascii="Calibri" w:hAnsi="Calibri" w:cs="Calibri"/>
                  <w:color w:val="000000"/>
                  <w:sz w:val="22"/>
                  <w:szCs w:val="22"/>
                </w:rPr>
                <w:t> </w:t>
              </w:r>
            </w:ins>
          </w:p>
        </w:tc>
        <w:tc>
          <w:tcPr>
            <w:tcW w:w="960" w:type="dxa"/>
            <w:shd w:val="clear" w:color="auto" w:fill="auto"/>
            <w:noWrap/>
            <w:vAlign w:val="bottom"/>
            <w:hideMark/>
            <w:tcPrChange w:id="34964" w:author="pete jones" w:date="2022-03-09T08:19:00Z">
              <w:tcPr>
                <w:tcW w:w="960" w:type="dxa"/>
                <w:tcBorders>
                  <w:top w:val="nil"/>
                  <w:left w:val="nil"/>
                  <w:bottom w:val="single" w:sz="8" w:space="0" w:color="auto"/>
                  <w:right w:val="single" w:sz="8" w:space="0" w:color="auto"/>
                </w:tcBorders>
                <w:shd w:val="clear" w:color="auto" w:fill="auto"/>
                <w:noWrap/>
                <w:vAlign w:val="bottom"/>
                <w:hideMark/>
              </w:tcPr>
            </w:tcPrChange>
          </w:tcPr>
          <w:p w14:paraId="0ADE391D" w14:textId="77777777" w:rsidR="00EF6EE1" w:rsidRPr="00FF6A71" w:rsidRDefault="00EF6EE1">
            <w:pPr>
              <w:spacing w:before="0" w:after="0" w:line="240" w:lineRule="auto"/>
              <w:jc w:val="left"/>
              <w:rPr>
                <w:ins w:id="34965" w:author="pete jones" w:date="2022-01-04T11:06:00Z"/>
                <w:rFonts w:ascii="Calibri" w:hAnsi="Calibri" w:cs="Calibri"/>
                <w:color w:val="000000"/>
                <w:sz w:val="22"/>
                <w:szCs w:val="22"/>
              </w:rPr>
              <w:pPrChange w:id="34966" w:author="pete jones" w:date="2022-01-04T11:13:00Z">
                <w:pPr>
                  <w:jc w:val="left"/>
                </w:pPr>
              </w:pPrChange>
            </w:pPr>
            <w:ins w:id="34967" w:author="pete jones" w:date="2022-01-04T11:06:00Z">
              <w:r w:rsidRPr="00FF6A71">
                <w:rPr>
                  <w:rFonts w:ascii="Calibri" w:hAnsi="Calibri" w:cs="Calibri"/>
                  <w:color w:val="000000"/>
                  <w:sz w:val="22"/>
                  <w:szCs w:val="22"/>
                </w:rPr>
                <w:t> </w:t>
              </w:r>
            </w:ins>
          </w:p>
        </w:tc>
      </w:tr>
      <w:tr w:rsidR="00EF6EE1" w:rsidRPr="00FF6A71" w14:paraId="2BE6B7C6" w14:textId="77777777" w:rsidTr="00F078C6">
        <w:trPr>
          <w:trHeight w:val="315"/>
          <w:jc w:val="center"/>
          <w:ins w:id="34968" w:author="pete jones" w:date="2022-01-04T11:06:00Z"/>
          <w:trPrChange w:id="34969" w:author="pete jones" w:date="2022-03-09T08:19:00Z">
            <w:trPr>
              <w:trHeight w:val="315"/>
              <w:jc w:val="center"/>
            </w:trPr>
          </w:trPrChange>
        </w:trPr>
        <w:tc>
          <w:tcPr>
            <w:tcW w:w="960" w:type="dxa"/>
            <w:shd w:val="clear" w:color="auto" w:fill="auto"/>
            <w:noWrap/>
            <w:vAlign w:val="center"/>
            <w:hideMark/>
            <w:tcPrChange w:id="34970" w:author="pete jones" w:date="2022-03-09T08:19:00Z">
              <w:tcPr>
                <w:tcW w:w="960"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1956CD97" w14:textId="77777777" w:rsidR="00EF6EE1" w:rsidRPr="00FF6A71" w:rsidRDefault="00EF6EE1">
            <w:pPr>
              <w:spacing w:before="0" w:after="0" w:line="240" w:lineRule="auto"/>
              <w:rPr>
                <w:ins w:id="34971" w:author="pete jones" w:date="2022-01-04T11:06:00Z"/>
                <w:rFonts w:ascii="Calibri" w:hAnsi="Calibri" w:cs="Calibri"/>
                <w:color w:val="000000"/>
                <w:sz w:val="22"/>
                <w:szCs w:val="22"/>
              </w:rPr>
              <w:pPrChange w:id="34972" w:author="pete jones" w:date="2022-01-04T11:13:00Z">
                <w:pPr/>
              </w:pPrChange>
            </w:pPr>
            <w:ins w:id="34973" w:author="pete jones" w:date="2022-01-04T11:06:00Z">
              <w:r w:rsidRPr="00FF6A71">
                <w:rPr>
                  <w:rFonts w:ascii="Calibri" w:hAnsi="Calibri" w:cs="Calibri"/>
                  <w:color w:val="000000"/>
                  <w:sz w:val="22"/>
                  <w:szCs w:val="22"/>
                </w:rPr>
                <w:t>Range</w:t>
              </w:r>
            </w:ins>
          </w:p>
        </w:tc>
        <w:tc>
          <w:tcPr>
            <w:tcW w:w="1153" w:type="dxa"/>
            <w:shd w:val="clear" w:color="auto" w:fill="auto"/>
            <w:noWrap/>
            <w:vAlign w:val="center"/>
            <w:hideMark/>
            <w:tcPrChange w:id="34974" w:author="pete jones" w:date="2022-03-09T08:19:00Z">
              <w:tcPr>
                <w:tcW w:w="967" w:type="dxa"/>
                <w:tcBorders>
                  <w:top w:val="nil"/>
                  <w:left w:val="nil"/>
                  <w:bottom w:val="single" w:sz="8" w:space="0" w:color="auto"/>
                  <w:right w:val="single" w:sz="8" w:space="0" w:color="auto"/>
                </w:tcBorders>
                <w:shd w:val="clear" w:color="auto" w:fill="auto"/>
                <w:noWrap/>
                <w:vAlign w:val="center"/>
                <w:hideMark/>
              </w:tcPr>
            </w:tcPrChange>
          </w:tcPr>
          <w:p w14:paraId="3219D62D" w14:textId="77777777" w:rsidR="00EF6EE1" w:rsidRPr="00FF6A71" w:rsidRDefault="00EF6EE1">
            <w:pPr>
              <w:spacing w:before="0" w:after="0" w:line="240" w:lineRule="auto"/>
              <w:rPr>
                <w:ins w:id="34975" w:author="pete jones" w:date="2022-01-04T11:06:00Z"/>
                <w:rFonts w:ascii="Calibri" w:hAnsi="Calibri" w:cs="Calibri"/>
                <w:color w:val="000000"/>
                <w:sz w:val="22"/>
                <w:szCs w:val="22"/>
              </w:rPr>
              <w:pPrChange w:id="34976" w:author="pete jones" w:date="2022-01-04T11:13:00Z">
                <w:pPr/>
              </w:pPrChange>
            </w:pPr>
            <w:ins w:id="34977" w:author="pete jones" w:date="2022-01-04T11:06:00Z">
              <w:r w:rsidRPr="00FF6A71">
                <w:rPr>
                  <w:rFonts w:ascii="Calibri" w:hAnsi="Calibri" w:cs="Calibri"/>
                  <w:color w:val="000000"/>
                  <w:sz w:val="22"/>
                  <w:szCs w:val="22"/>
                </w:rPr>
                <w:t>Frequency</w:t>
              </w:r>
            </w:ins>
          </w:p>
        </w:tc>
        <w:tc>
          <w:tcPr>
            <w:tcW w:w="960" w:type="dxa"/>
            <w:shd w:val="clear" w:color="auto" w:fill="auto"/>
            <w:noWrap/>
            <w:vAlign w:val="center"/>
            <w:hideMark/>
            <w:tcPrChange w:id="34978"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243A384B" w14:textId="77777777" w:rsidR="00EF6EE1" w:rsidRPr="00FF6A71" w:rsidRDefault="00EF6EE1">
            <w:pPr>
              <w:spacing w:before="0" w:after="0" w:line="240" w:lineRule="auto"/>
              <w:rPr>
                <w:ins w:id="34979" w:author="pete jones" w:date="2022-01-04T11:06:00Z"/>
                <w:rFonts w:ascii="Calibri" w:hAnsi="Calibri" w:cs="Calibri"/>
                <w:color w:val="000000"/>
                <w:sz w:val="22"/>
                <w:szCs w:val="22"/>
              </w:rPr>
              <w:pPrChange w:id="34980" w:author="pete jones" w:date="2022-01-04T11:13:00Z">
                <w:pPr/>
              </w:pPrChange>
            </w:pPr>
            <w:ins w:id="34981" w:author="pete jones" w:date="2022-01-04T11:06:00Z">
              <w:r w:rsidRPr="00FF6A71">
                <w:rPr>
                  <w:rFonts w:ascii="Calibri" w:hAnsi="Calibri" w:cs="Calibri"/>
                  <w:color w:val="000000"/>
                  <w:sz w:val="22"/>
                  <w:szCs w:val="22"/>
                </w:rPr>
                <w:t>Enrolled</w:t>
              </w:r>
            </w:ins>
          </w:p>
        </w:tc>
        <w:tc>
          <w:tcPr>
            <w:tcW w:w="960" w:type="dxa"/>
            <w:shd w:val="clear" w:color="auto" w:fill="auto"/>
            <w:noWrap/>
            <w:vAlign w:val="center"/>
            <w:hideMark/>
            <w:tcPrChange w:id="34982"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688E54B5" w14:textId="77777777" w:rsidR="00EF6EE1" w:rsidRPr="00FF6A71" w:rsidRDefault="00EF6EE1">
            <w:pPr>
              <w:spacing w:before="0" w:after="0" w:line="240" w:lineRule="auto"/>
              <w:rPr>
                <w:ins w:id="34983" w:author="pete jones" w:date="2022-01-04T11:06:00Z"/>
                <w:rFonts w:ascii="Calibri" w:hAnsi="Calibri" w:cs="Calibri"/>
                <w:color w:val="000000"/>
                <w:sz w:val="22"/>
                <w:szCs w:val="22"/>
              </w:rPr>
              <w:pPrChange w:id="34984" w:author="pete jones" w:date="2022-01-04T11:13:00Z">
                <w:pPr/>
              </w:pPrChange>
            </w:pPr>
            <w:ins w:id="34985" w:author="pete jones" w:date="2022-01-04T11:06:00Z">
              <w:r w:rsidRPr="00FF6A71">
                <w:rPr>
                  <w:rFonts w:ascii="Calibri" w:hAnsi="Calibri" w:cs="Calibri"/>
                  <w:color w:val="000000"/>
                  <w:sz w:val="22"/>
                  <w:szCs w:val="22"/>
                </w:rPr>
                <w:t>Pass</w:t>
              </w:r>
            </w:ins>
          </w:p>
        </w:tc>
        <w:tc>
          <w:tcPr>
            <w:tcW w:w="960" w:type="dxa"/>
            <w:shd w:val="clear" w:color="auto" w:fill="auto"/>
            <w:noWrap/>
            <w:vAlign w:val="center"/>
            <w:hideMark/>
            <w:tcPrChange w:id="34986"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37549E30" w14:textId="77777777" w:rsidR="00EF6EE1" w:rsidRPr="00FF6A71" w:rsidRDefault="00EF6EE1">
            <w:pPr>
              <w:spacing w:before="0" w:after="0" w:line="240" w:lineRule="auto"/>
              <w:rPr>
                <w:ins w:id="34987" w:author="pete jones" w:date="2022-01-04T11:06:00Z"/>
                <w:rFonts w:ascii="Calibri" w:hAnsi="Calibri" w:cs="Calibri"/>
                <w:color w:val="000000"/>
                <w:sz w:val="22"/>
                <w:szCs w:val="22"/>
              </w:rPr>
              <w:pPrChange w:id="34988" w:author="pete jones" w:date="2022-01-04T11:13:00Z">
                <w:pPr/>
              </w:pPrChange>
            </w:pPr>
            <w:ins w:id="34989" w:author="pete jones" w:date="2022-01-04T11:06:00Z">
              <w:r w:rsidRPr="00FF6A71">
                <w:rPr>
                  <w:rFonts w:ascii="Calibri" w:hAnsi="Calibri" w:cs="Calibri"/>
                  <w:color w:val="000000"/>
                  <w:sz w:val="22"/>
                  <w:szCs w:val="22"/>
                </w:rPr>
                <w:t>Fail</w:t>
              </w:r>
            </w:ins>
          </w:p>
        </w:tc>
        <w:tc>
          <w:tcPr>
            <w:tcW w:w="960" w:type="dxa"/>
            <w:shd w:val="clear" w:color="auto" w:fill="auto"/>
            <w:noWrap/>
            <w:vAlign w:val="center"/>
            <w:hideMark/>
            <w:tcPrChange w:id="34990"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444569A2" w14:textId="77777777" w:rsidR="00EF6EE1" w:rsidRPr="00FF6A71" w:rsidRDefault="00EF6EE1">
            <w:pPr>
              <w:spacing w:before="0" w:after="0" w:line="240" w:lineRule="auto"/>
              <w:rPr>
                <w:ins w:id="34991" w:author="pete jones" w:date="2022-01-04T11:06:00Z"/>
                <w:rFonts w:ascii="Calibri" w:hAnsi="Calibri" w:cs="Calibri"/>
                <w:color w:val="000000"/>
                <w:sz w:val="22"/>
                <w:szCs w:val="22"/>
              </w:rPr>
              <w:pPrChange w:id="34992" w:author="pete jones" w:date="2022-01-04T11:13:00Z">
                <w:pPr/>
              </w:pPrChange>
            </w:pPr>
            <w:ins w:id="34993" w:author="pete jones" w:date="2022-01-04T11:06:00Z">
              <w:r w:rsidRPr="00FF6A71">
                <w:rPr>
                  <w:rFonts w:ascii="Calibri" w:hAnsi="Calibri" w:cs="Calibri"/>
                  <w:color w:val="000000"/>
                  <w:sz w:val="22"/>
                  <w:szCs w:val="22"/>
                </w:rPr>
                <w:t>Pass Rate</w:t>
              </w:r>
            </w:ins>
          </w:p>
        </w:tc>
        <w:tc>
          <w:tcPr>
            <w:tcW w:w="960" w:type="dxa"/>
            <w:shd w:val="clear" w:color="auto" w:fill="auto"/>
            <w:noWrap/>
            <w:vAlign w:val="center"/>
            <w:hideMark/>
            <w:tcPrChange w:id="34994" w:author="pete jones" w:date="2022-03-09T08:19:00Z">
              <w:tcPr>
                <w:tcW w:w="960" w:type="dxa"/>
                <w:tcBorders>
                  <w:top w:val="nil"/>
                  <w:left w:val="nil"/>
                  <w:bottom w:val="single" w:sz="8" w:space="0" w:color="auto"/>
                  <w:right w:val="single" w:sz="8" w:space="0" w:color="auto"/>
                </w:tcBorders>
                <w:shd w:val="clear" w:color="auto" w:fill="auto"/>
                <w:noWrap/>
                <w:vAlign w:val="center"/>
                <w:hideMark/>
              </w:tcPr>
            </w:tcPrChange>
          </w:tcPr>
          <w:p w14:paraId="35F24FA8" w14:textId="77777777" w:rsidR="00EF6EE1" w:rsidRPr="00FF6A71" w:rsidRDefault="00EF6EE1">
            <w:pPr>
              <w:spacing w:before="0" w:after="0" w:line="240" w:lineRule="auto"/>
              <w:rPr>
                <w:ins w:id="34995" w:author="pete jones" w:date="2022-01-04T11:06:00Z"/>
                <w:rFonts w:ascii="Calibri" w:hAnsi="Calibri" w:cs="Calibri"/>
                <w:color w:val="000000"/>
                <w:sz w:val="22"/>
                <w:szCs w:val="22"/>
              </w:rPr>
              <w:pPrChange w:id="34996" w:author="pete jones" w:date="2022-01-04T11:13:00Z">
                <w:pPr/>
              </w:pPrChange>
            </w:pPr>
            <w:ins w:id="34997" w:author="pete jones" w:date="2022-01-04T11:06:00Z">
              <w:r w:rsidRPr="00FF6A71">
                <w:rPr>
                  <w:rFonts w:ascii="Calibri" w:hAnsi="Calibri" w:cs="Calibri"/>
                  <w:color w:val="000000"/>
                  <w:sz w:val="22"/>
                  <w:szCs w:val="22"/>
                </w:rPr>
                <w:t>Fail Rate</w:t>
              </w:r>
            </w:ins>
          </w:p>
        </w:tc>
      </w:tr>
      <w:tr w:rsidR="00EF6EE1" w:rsidRPr="00FF6A71" w14:paraId="2C5A8F34" w14:textId="77777777" w:rsidTr="00F078C6">
        <w:trPr>
          <w:trHeight w:val="315"/>
          <w:jc w:val="center"/>
          <w:ins w:id="34998" w:author="pete jones" w:date="2022-01-04T11:06:00Z"/>
          <w:trPrChange w:id="34999" w:author="pete jones" w:date="2022-03-09T08:19:00Z">
            <w:trPr>
              <w:trHeight w:val="315"/>
              <w:jc w:val="center"/>
            </w:trPr>
          </w:trPrChange>
        </w:trPr>
        <w:tc>
          <w:tcPr>
            <w:tcW w:w="960" w:type="dxa"/>
            <w:shd w:val="clear" w:color="auto" w:fill="auto"/>
            <w:noWrap/>
            <w:vAlign w:val="center"/>
            <w:hideMark/>
            <w:tcPrChange w:id="3500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D24F54E" w14:textId="77777777" w:rsidR="00EF6EE1" w:rsidRPr="00FF6A71" w:rsidRDefault="00EF6EE1">
            <w:pPr>
              <w:spacing w:before="0" w:after="0" w:line="240" w:lineRule="auto"/>
              <w:rPr>
                <w:ins w:id="35001" w:author="pete jones" w:date="2022-01-04T11:06:00Z"/>
                <w:rFonts w:ascii="Calibri" w:hAnsi="Calibri" w:cs="Calibri"/>
                <w:color w:val="000000"/>
                <w:sz w:val="22"/>
                <w:szCs w:val="22"/>
              </w:rPr>
              <w:pPrChange w:id="35002" w:author="pete jones" w:date="2022-01-04T11:13:00Z">
                <w:pPr/>
              </w:pPrChange>
            </w:pPr>
            <w:ins w:id="35003" w:author="pete jones" w:date="2022-01-04T11:06:00Z">
              <w:r w:rsidRPr="00FF6A71">
                <w:rPr>
                  <w:rFonts w:ascii="Calibri" w:hAnsi="Calibri" w:cs="Calibri"/>
                  <w:color w:val="000000"/>
                  <w:sz w:val="22"/>
                  <w:szCs w:val="22"/>
                </w:rPr>
                <w:t>0</w:t>
              </w:r>
            </w:ins>
          </w:p>
        </w:tc>
        <w:tc>
          <w:tcPr>
            <w:tcW w:w="1153" w:type="dxa"/>
            <w:shd w:val="clear" w:color="auto" w:fill="auto"/>
            <w:noWrap/>
            <w:vAlign w:val="center"/>
            <w:hideMark/>
            <w:tcPrChange w:id="35004"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1DE38B07" w14:textId="77777777" w:rsidR="00EF6EE1" w:rsidRPr="00FF6A71" w:rsidRDefault="00EF6EE1">
            <w:pPr>
              <w:spacing w:before="0" w:after="0" w:line="240" w:lineRule="auto"/>
              <w:jc w:val="center"/>
              <w:rPr>
                <w:ins w:id="35005" w:author="pete jones" w:date="2022-01-04T11:06:00Z"/>
                <w:rFonts w:ascii="Calibri" w:hAnsi="Calibri" w:cs="Calibri"/>
                <w:color w:val="000000"/>
                <w:sz w:val="22"/>
                <w:szCs w:val="22"/>
              </w:rPr>
              <w:pPrChange w:id="35006" w:author="pete jones" w:date="2022-01-06T15:27:00Z">
                <w:pPr/>
              </w:pPrChange>
            </w:pPr>
            <w:ins w:id="35007" w:author="pete jones" w:date="2022-01-04T11:06:00Z">
              <w:r w:rsidRPr="00FF6A71">
                <w:rPr>
                  <w:rFonts w:ascii="Calibri" w:hAnsi="Calibri" w:cs="Calibri"/>
                  <w:color w:val="000000"/>
                  <w:sz w:val="22"/>
                  <w:szCs w:val="22"/>
                </w:rPr>
                <w:t>0</w:t>
              </w:r>
            </w:ins>
          </w:p>
        </w:tc>
        <w:tc>
          <w:tcPr>
            <w:tcW w:w="960" w:type="dxa"/>
            <w:shd w:val="clear" w:color="auto" w:fill="auto"/>
            <w:noWrap/>
            <w:vAlign w:val="center"/>
            <w:hideMark/>
            <w:tcPrChange w:id="35008"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3D594F47" w14:textId="77777777" w:rsidR="00EF6EE1" w:rsidRPr="00FF6A71" w:rsidRDefault="00EF6EE1">
            <w:pPr>
              <w:spacing w:before="0" w:after="0" w:line="240" w:lineRule="auto"/>
              <w:jc w:val="center"/>
              <w:rPr>
                <w:ins w:id="35009" w:author="pete jones" w:date="2022-01-04T11:06:00Z"/>
                <w:rFonts w:ascii="Calibri" w:hAnsi="Calibri" w:cs="Calibri"/>
                <w:color w:val="000000"/>
                <w:sz w:val="22"/>
                <w:szCs w:val="22"/>
              </w:rPr>
              <w:pPrChange w:id="35010" w:author="pete jones" w:date="2022-01-06T15:27:00Z">
                <w:pPr/>
              </w:pPrChange>
            </w:pPr>
            <w:ins w:id="35011" w:author="pete jones" w:date="2022-01-04T11:06:00Z">
              <w:r w:rsidRPr="00FF6A71">
                <w:rPr>
                  <w:rFonts w:ascii="Calibri" w:hAnsi="Calibri" w:cs="Calibri"/>
                  <w:color w:val="000000"/>
                  <w:sz w:val="22"/>
                  <w:szCs w:val="22"/>
                </w:rPr>
                <w:t>37</w:t>
              </w:r>
            </w:ins>
          </w:p>
        </w:tc>
        <w:tc>
          <w:tcPr>
            <w:tcW w:w="960" w:type="dxa"/>
            <w:shd w:val="clear" w:color="auto" w:fill="auto"/>
            <w:noWrap/>
            <w:vAlign w:val="center"/>
            <w:hideMark/>
            <w:tcPrChange w:id="35012"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2643386D" w14:textId="77777777" w:rsidR="00EF6EE1" w:rsidRPr="00FF6A71" w:rsidRDefault="00EF6EE1">
            <w:pPr>
              <w:spacing w:before="0" w:after="0" w:line="240" w:lineRule="auto"/>
              <w:jc w:val="center"/>
              <w:rPr>
                <w:ins w:id="35013" w:author="pete jones" w:date="2022-01-04T11:06:00Z"/>
                <w:rFonts w:ascii="Calibri" w:hAnsi="Calibri" w:cs="Calibri"/>
                <w:color w:val="000000"/>
                <w:sz w:val="22"/>
                <w:szCs w:val="22"/>
              </w:rPr>
              <w:pPrChange w:id="35014" w:author="pete jones" w:date="2022-01-06T15:27:00Z">
                <w:pPr/>
              </w:pPrChange>
            </w:pPr>
            <w:ins w:id="35015" w:author="pete jones" w:date="2022-01-04T11:06:00Z">
              <w:r w:rsidRPr="00FF6A71">
                <w:rPr>
                  <w:rFonts w:ascii="Calibri" w:hAnsi="Calibri" w:cs="Calibri"/>
                  <w:color w:val="000000"/>
                  <w:sz w:val="22"/>
                  <w:szCs w:val="22"/>
                </w:rPr>
                <w:t>37</w:t>
              </w:r>
            </w:ins>
          </w:p>
        </w:tc>
        <w:tc>
          <w:tcPr>
            <w:tcW w:w="960" w:type="dxa"/>
            <w:shd w:val="clear" w:color="auto" w:fill="auto"/>
            <w:noWrap/>
            <w:vAlign w:val="center"/>
            <w:hideMark/>
            <w:tcPrChange w:id="35016"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7BD87B12" w14:textId="77777777" w:rsidR="00EF6EE1" w:rsidRPr="00FF6A71" w:rsidRDefault="00EF6EE1">
            <w:pPr>
              <w:spacing w:before="0" w:after="0" w:line="240" w:lineRule="auto"/>
              <w:jc w:val="center"/>
              <w:rPr>
                <w:ins w:id="35017" w:author="pete jones" w:date="2022-01-04T11:06:00Z"/>
                <w:rFonts w:ascii="Calibri" w:hAnsi="Calibri" w:cs="Calibri"/>
                <w:color w:val="000000"/>
                <w:sz w:val="22"/>
                <w:szCs w:val="22"/>
              </w:rPr>
              <w:pPrChange w:id="35018" w:author="pete jones" w:date="2022-01-06T15:27:00Z">
                <w:pPr/>
              </w:pPrChange>
            </w:pPr>
            <w:ins w:id="35019" w:author="pete jones" w:date="2022-01-04T11:06:00Z">
              <w:r w:rsidRPr="00FF6A71">
                <w:rPr>
                  <w:rFonts w:ascii="Calibri" w:hAnsi="Calibri" w:cs="Calibri"/>
                  <w:color w:val="000000"/>
                  <w:sz w:val="22"/>
                  <w:szCs w:val="22"/>
                </w:rPr>
                <w:t>0</w:t>
              </w:r>
            </w:ins>
          </w:p>
        </w:tc>
        <w:tc>
          <w:tcPr>
            <w:tcW w:w="960" w:type="dxa"/>
            <w:shd w:val="clear" w:color="auto" w:fill="auto"/>
            <w:noWrap/>
            <w:vAlign w:val="center"/>
            <w:hideMark/>
            <w:tcPrChange w:id="35020" w:author="pete jones" w:date="2022-03-09T08:19:00Z">
              <w:tcPr>
                <w:tcW w:w="960" w:type="dxa"/>
                <w:tcBorders>
                  <w:top w:val="nil"/>
                  <w:left w:val="nil"/>
                  <w:bottom w:val="single" w:sz="8" w:space="0" w:color="auto"/>
                  <w:right w:val="single" w:sz="4" w:space="0" w:color="auto"/>
                </w:tcBorders>
                <w:shd w:val="clear" w:color="auto" w:fill="auto"/>
                <w:noWrap/>
                <w:vAlign w:val="center"/>
                <w:hideMark/>
              </w:tcPr>
            </w:tcPrChange>
          </w:tcPr>
          <w:p w14:paraId="3AF65AB3" w14:textId="77777777" w:rsidR="00EF6EE1" w:rsidRPr="00FF6A71" w:rsidRDefault="00EF6EE1">
            <w:pPr>
              <w:spacing w:before="0" w:after="0" w:line="240" w:lineRule="auto"/>
              <w:jc w:val="center"/>
              <w:rPr>
                <w:ins w:id="35021" w:author="pete jones" w:date="2022-01-04T11:06:00Z"/>
                <w:rFonts w:ascii="Calibri" w:hAnsi="Calibri" w:cs="Calibri"/>
                <w:color w:val="000000"/>
                <w:sz w:val="22"/>
                <w:szCs w:val="22"/>
              </w:rPr>
              <w:pPrChange w:id="35022" w:author="pete jones" w:date="2022-01-06T15:27:00Z">
                <w:pPr/>
              </w:pPrChange>
            </w:pPr>
            <w:ins w:id="35023" w:author="pete jones" w:date="2022-01-04T11:06:00Z">
              <w:r w:rsidRPr="00FF6A71">
                <w:rPr>
                  <w:rFonts w:ascii="Calibri" w:hAnsi="Calibri" w:cs="Calibri"/>
                  <w:color w:val="000000"/>
                  <w:sz w:val="22"/>
                  <w:szCs w:val="22"/>
                </w:rPr>
                <w:t>100%</w:t>
              </w:r>
            </w:ins>
          </w:p>
        </w:tc>
        <w:tc>
          <w:tcPr>
            <w:tcW w:w="960" w:type="dxa"/>
            <w:shd w:val="clear" w:color="auto" w:fill="auto"/>
            <w:noWrap/>
            <w:vAlign w:val="center"/>
            <w:hideMark/>
            <w:tcPrChange w:id="35024" w:author="pete jones" w:date="2022-03-09T08:19:00Z">
              <w:tcPr>
                <w:tcW w:w="960" w:type="dxa"/>
                <w:tcBorders>
                  <w:top w:val="nil"/>
                  <w:left w:val="nil"/>
                  <w:bottom w:val="single" w:sz="8" w:space="0" w:color="auto"/>
                  <w:right w:val="single" w:sz="8" w:space="0" w:color="auto"/>
                </w:tcBorders>
                <w:shd w:val="clear" w:color="auto" w:fill="auto"/>
                <w:noWrap/>
                <w:vAlign w:val="center"/>
                <w:hideMark/>
              </w:tcPr>
            </w:tcPrChange>
          </w:tcPr>
          <w:p w14:paraId="180253EE" w14:textId="77777777" w:rsidR="00EF6EE1" w:rsidRPr="00FF6A71" w:rsidRDefault="00EF6EE1">
            <w:pPr>
              <w:spacing w:before="0" w:after="0" w:line="240" w:lineRule="auto"/>
              <w:jc w:val="center"/>
              <w:rPr>
                <w:ins w:id="35025" w:author="pete jones" w:date="2022-01-04T11:06:00Z"/>
                <w:rFonts w:ascii="Calibri" w:hAnsi="Calibri" w:cs="Calibri"/>
                <w:color w:val="000000"/>
                <w:sz w:val="22"/>
                <w:szCs w:val="22"/>
              </w:rPr>
              <w:pPrChange w:id="35026" w:author="pete jones" w:date="2022-01-06T15:27:00Z">
                <w:pPr/>
              </w:pPrChange>
            </w:pPr>
            <w:ins w:id="35027" w:author="pete jones" w:date="2022-01-04T11:06:00Z">
              <w:r w:rsidRPr="00FF6A71">
                <w:rPr>
                  <w:rFonts w:ascii="Calibri" w:hAnsi="Calibri" w:cs="Calibri"/>
                  <w:color w:val="000000"/>
                  <w:sz w:val="22"/>
                  <w:szCs w:val="22"/>
                </w:rPr>
                <w:t>0%</w:t>
              </w:r>
            </w:ins>
          </w:p>
        </w:tc>
      </w:tr>
      <w:tr w:rsidR="00EF6EE1" w:rsidRPr="00FF6A71" w14:paraId="6C6202CE" w14:textId="77777777" w:rsidTr="00F078C6">
        <w:trPr>
          <w:trHeight w:val="300"/>
          <w:jc w:val="center"/>
          <w:ins w:id="35028" w:author="pete jones" w:date="2022-01-04T11:06:00Z"/>
          <w:trPrChange w:id="35029" w:author="pete jones" w:date="2022-03-09T08:19:00Z">
            <w:trPr>
              <w:trHeight w:val="300"/>
              <w:jc w:val="center"/>
            </w:trPr>
          </w:trPrChange>
        </w:trPr>
        <w:tc>
          <w:tcPr>
            <w:tcW w:w="960" w:type="dxa"/>
            <w:shd w:val="clear" w:color="auto" w:fill="auto"/>
            <w:noWrap/>
            <w:vAlign w:val="center"/>
            <w:hideMark/>
            <w:tcPrChange w:id="3503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9348B25" w14:textId="77777777" w:rsidR="00EF6EE1" w:rsidRPr="00FF6A71" w:rsidRDefault="00EF6EE1">
            <w:pPr>
              <w:spacing w:before="0" w:after="0" w:line="240" w:lineRule="auto"/>
              <w:rPr>
                <w:ins w:id="35031" w:author="pete jones" w:date="2022-01-04T11:06:00Z"/>
                <w:rFonts w:ascii="Calibri" w:hAnsi="Calibri" w:cs="Calibri"/>
                <w:color w:val="000000"/>
                <w:sz w:val="22"/>
                <w:szCs w:val="22"/>
              </w:rPr>
              <w:pPrChange w:id="35032" w:author="pete jones" w:date="2022-01-04T11:13:00Z">
                <w:pPr/>
              </w:pPrChange>
            </w:pPr>
            <w:ins w:id="35033" w:author="pete jones" w:date="2022-01-04T11:06:00Z">
              <w:r w:rsidRPr="00FF6A71">
                <w:rPr>
                  <w:rFonts w:ascii="Calibri" w:hAnsi="Calibri" w:cs="Calibri"/>
                  <w:color w:val="000000"/>
                  <w:sz w:val="22"/>
                  <w:szCs w:val="22"/>
                </w:rPr>
                <w:t>10</w:t>
              </w:r>
            </w:ins>
          </w:p>
        </w:tc>
        <w:tc>
          <w:tcPr>
            <w:tcW w:w="1153" w:type="dxa"/>
            <w:shd w:val="clear" w:color="auto" w:fill="auto"/>
            <w:noWrap/>
            <w:vAlign w:val="center"/>
            <w:hideMark/>
            <w:tcPrChange w:id="35034"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5FCAC855" w14:textId="77777777" w:rsidR="00EF6EE1" w:rsidRPr="00FF6A71" w:rsidRDefault="00EF6EE1">
            <w:pPr>
              <w:spacing w:before="0" w:after="0" w:line="240" w:lineRule="auto"/>
              <w:jc w:val="center"/>
              <w:rPr>
                <w:ins w:id="35035" w:author="pete jones" w:date="2022-01-04T11:06:00Z"/>
                <w:rFonts w:ascii="Calibri" w:hAnsi="Calibri" w:cs="Calibri"/>
                <w:color w:val="000000"/>
                <w:sz w:val="22"/>
                <w:szCs w:val="22"/>
              </w:rPr>
              <w:pPrChange w:id="35036" w:author="pete jones" w:date="2022-01-06T15:27:00Z">
                <w:pPr/>
              </w:pPrChange>
            </w:pPr>
            <w:ins w:id="35037" w:author="pete jones" w:date="2022-01-04T11:06:00Z">
              <w:r w:rsidRPr="00FF6A71">
                <w:rPr>
                  <w:rFonts w:ascii="Calibri" w:hAnsi="Calibri" w:cs="Calibri"/>
                  <w:color w:val="000000"/>
                  <w:sz w:val="22"/>
                  <w:szCs w:val="22"/>
                </w:rPr>
                <w:t>0</w:t>
              </w:r>
            </w:ins>
          </w:p>
        </w:tc>
        <w:tc>
          <w:tcPr>
            <w:tcW w:w="960" w:type="dxa"/>
            <w:shd w:val="clear" w:color="auto" w:fill="auto"/>
            <w:noWrap/>
            <w:vAlign w:val="bottom"/>
            <w:hideMark/>
            <w:tcPrChange w:id="35038" w:author="pete jones" w:date="2022-03-09T08:19:00Z">
              <w:tcPr>
                <w:tcW w:w="960" w:type="dxa"/>
                <w:tcBorders>
                  <w:top w:val="nil"/>
                  <w:left w:val="nil"/>
                  <w:bottom w:val="nil"/>
                  <w:right w:val="nil"/>
                </w:tcBorders>
                <w:shd w:val="clear" w:color="auto" w:fill="auto"/>
                <w:noWrap/>
                <w:vAlign w:val="bottom"/>
                <w:hideMark/>
              </w:tcPr>
            </w:tcPrChange>
          </w:tcPr>
          <w:p w14:paraId="01744012" w14:textId="77777777" w:rsidR="00EF6EE1" w:rsidRPr="00FF6A71" w:rsidRDefault="00EF6EE1">
            <w:pPr>
              <w:spacing w:before="0" w:after="0" w:line="240" w:lineRule="auto"/>
              <w:jc w:val="center"/>
              <w:rPr>
                <w:ins w:id="35039" w:author="pete jones" w:date="2022-01-04T11:06:00Z"/>
                <w:rFonts w:ascii="Calibri" w:hAnsi="Calibri" w:cs="Calibri"/>
                <w:color w:val="000000"/>
                <w:sz w:val="22"/>
                <w:szCs w:val="22"/>
              </w:rPr>
              <w:pPrChange w:id="35040" w:author="pete jones" w:date="2022-01-06T15:27:00Z">
                <w:pPr/>
              </w:pPrChange>
            </w:pPr>
          </w:p>
        </w:tc>
        <w:tc>
          <w:tcPr>
            <w:tcW w:w="960" w:type="dxa"/>
            <w:shd w:val="clear" w:color="auto" w:fill="auto"/>
            <w:noWrap/>
            <w:vAlign w:val="bottom"/>
            <w:hideMark/>
            <w:tcPrChange w:id="35041" w:author="pete jones" w:date="2022-03-09T08:19:00Z">
              <w:tcPr>
                <w:tcW w:w="960" w:type="dxa"/>
                <w:tcBorders>
                  <w:top w:val="nil"/>
                  <w:left w:val="nil"/>
                  <w:bottom w:val="nil"/>
                  <w:right w:val="nil"/>
                </w:tcBorders>
                <w:shd w:val="clear" w:color="auto" w:fill="auto"/>
                <w:noWrap/>
                <w:vAlign w:val="bottom"/>
                <w:hideMark/>
              </w:tcPr>
            </w:tcPrChange>
          </w:tcPr>
          <w:p w14:paraId="63CAA830" w14:textId="77777777" w:rsidR="00EF6EE1" w:rsidRPr="00FF6A71" w:rsidRDefault="00EF6EE1">
            <w:pPr>
              <w:spacing w:before="0" w:after="0" w:line="240" w:lineRule="auto"/>
              <w:jc w:val="center"/>
              <w:rPr>
                <w:ins w:id="35042" w:author="pete jones" w:date="2022-01-04T11:06:00Z"/>
                <w:rFonts w:ascii="Times New Roman" w:hAnsi="Times New Roman" w:cs="Times New Roman"/>
                <w:sz w:val="20"/>
              </w:rPr>
              <w:pPrChange w:id="35043" w:author="pete jones" w:date="2022-01-06T15:27:00Z">
                <w:pPr>
                  <w:jc w:val="left"/>
                </w:pPr>
              </w:pPrChange>
            </w:pPr>
          </w:p>
        </w:tc>
        <w:tc>
          <w:tcPr>
            <w:tcW w:w="960" w:type="dxa"/>
            <w:shd w:val="clear" w:color="auto" w:fill="auto"/>
            <w:noWrap/>
            <w:vAlign w:val="bottom"/>
            <w:hideMark/>
            <w:tcPrChange w:id="35044" w:author="pete jones" w:date="2022-03-09T08:19:00Z">
              <w:tcPr>
                <w:tcW w:w="960" w:type="dxa"/>
                <w:tcBorders>
                  <w:top w:val="nil"/>
                  <w:left w:val="nil"/>
                  <w:bottom w:val="nil"/>
                  <w:right w:val="nil"/>
                </w:tcBorders>
                <w:shd w:val="clear" w:color="auto" w:fill="auto"/>
                <w:noWrap/>
                <w:vAlign w:val="bottom"/>
                <w:hideMark/>
              </w:tcPr>
            </w:tcPrChange>
          </w:tcPr>
          <w:p w14:paraId="70A3155F" w14:textId="77777777" w:rsidR="00EF6EE1" w:rsidRPr="00FF6A71" w:rsidRDefault="00EF6EE1">
            <w:pPr>
              <w:spacing w:before="0" w:after="0" w:line="240" w:lineRule="auto"/>
              <w:jc w:val="center"/>
              <w:rPr>
                <w:ins w:id="35045" w:author="pete jones" w:date="2022-01-04T11:06:00Z"/>
                <w:rFonts w:ascii="Times New Roman" w:hAnsi="Times New Roman" w:cs="Times New Roman"/>
                <w:sz w:val="20"/>
              </w:rPr>
              <w:pPrChange w:id="35046" w:author="pete jones" w:date="2022-01-06T15:27:00Z">
                <w:pPr>
                  <w:jc w:val="left"/>
                </w:pPr>
              </w:pPrChange>
            </w:pPr>
          </w:p>
        </w:tc>
        <w:tc>
          <w:tcPr>
            <w:tcW w:w="960" w:type="dxa"/>
            <w:shd w:val="clear" w:color="auto" w:fill="auto"/>
            <w:noWrap/>
            <w:vAlign w:val="bottom"/>
            <w:hideMark/>
            <w:tcPrChange w:id="35047" w:author="pete jones" w:date="2022-03-09T08:19:00Z">
              <w:tcPr>
                <w:tcW w:w="960" w:type="dxa"/>
                <w:tcBorders>
                  <w:top w:val="nil"/>
                  <w:left w:val="nil"/>
                  <w:bottom w:val="nil"/>
                  <w:right w:val="nil"/>
                </w:tcBorders>
                <w:shd w:val="clear" w:color="auto" w:fill="auto"/>
                <w:noWrap/>
                <w:vAlign w:val="bottom"/>
                <w:hideMark/>
              </w:tcPr>
            </w:tcPrChange>
          </w:tcPr>
          <w:p w14:paraId="3B77E44F" w14:textId="77777777" w:rsidR="00EF6EE1" w:rsidRPr="00FF6A71" w:rsidRDefault="00EF6EE1">
            <w:pPr>
              <w:spacing w:before="0" w:after="0" w:line="240" w:lineRule="auto"/>
              <w:jc w:val="center"/>
              <w:rPr>
                <w:ins w:id="35048" w:author="pete jones" w:date="2022-01-04T11:06:00Z"/>
                <w:rFonts w:ascii="Times New Roman" w:hAnsi="Times New Roman" w:cs="Times New Roman"/>
                <w:sz w:val="20"/>
              </w:rPr>
              <w:pPrChange w:id="35049" w:author="pete jones" w:date="2022-01-06T15:27:00Z">
                <w:pPr>
                  <w:jc w:val="left"/>
                </w:pPr>
              </w:pPrChange>
            </w:pPr>
          </w:p>
        </w:tc>
        <w:tc>
          <w:tcPr>
            <w:tcW w:w="960" w:type="dxa"/>
            <w:shd w:val="clear" w:color="auto" w:fill="auto"/>
            <w:noWrap/>
            <w:vAlign w:val="bottom"/>
            <w:hideMark/>
            <w:tcPrChange w:id="35050" w:author="pete jones" w:date="2022-03-09T08:19:00Z">
              <w:tcPr>
                <w:tcW w:w="960" w:type="dxa"/>
                <w:tcBorders>
                  <w:top w:val="nil"/>
                  <w:left w:val="nil"/>
                  <w:bottom w:val="nil"/>
                  <w:right w:val="nil"/>
                </w:tcBorders>
                <w:shd w:val="clear" w:color="auto" w:fill="auto"/>
                <w:noWrap/>
                <w:vAlign w:val="bottom"/>
                <w:hideMark/>
              </w:tcPr>
            </w:tcPrChange>
          </w:tcPr>
          <w:p w14:paraId="017E7BDA" w14:textId="77777777" w:rsidR="00EF6EE1" w:rsidRPr="00FF6A71" w:rsidRDefault="00EF6EE1">
            <w:pPr>
              <w:spacing w:before="0" w:after="0" w:line="240" w:lineRule="auto"/>
              <w:jc w:val="center"/>
              <w:rPr>
                <w:ins w:id="35051" w:author="pete jones" w:date="2022-01-04T11:06:00Z"/>
                <w:rFonts w:ascii="Times New Roman" w:hAnsi="Times New Roman" w:cs="Times New Roman"/>
                <w:sz w:val="20"/>
              </w:rPr>
              <w:pPrChange w:id="35052" w:author="pete jones" w:date="2022-01-06T15:27:00Z">
                <w:pPr>
                  <w:jc w:val="left"/>
                </w:pPr>
              </w:pPrChange>
            </w:pPr>
          </w:p>
        </w:tc>
      </w:tr>
      <w:tr w:rsidR="00EF6EE1" w:rsidRPr="00FF6A71" w14:paraId="2E3E5B97" w14:textId="77777777" w:rsidTr="00F078C6">
        <w:trPr>
          <w:trHeight w:val="300"/>
          <w:jc w:val="center"/>
          <w:ins w:id="35053" w:author="pete jones" w:date="2022-01-04T11:06:00Z"/>
          <w:trPrChange w:id="35054" w:author="pete jones" w:date="2022-03-09T08:19:00Z">
            <w:trPr>
              <w:trHeight w:val="300"/>
              <w:jc w:val="center"/>
            </w:trPr>
          </w:trPrChange>
        </w:trPr>
        <w:tc>
          <w:tcPr>
            <w:tcW w:w="960" w:type="dxa"/>
            <w:shd w:val="clear" w:color="auto" w:fill="auto"/>
            <w:noWrap/>
            <w:vAlign w:val="center"/>
            <w:hideMark/>
            <w:tcPrChange w:id="3505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71283EA" w14:textId="77777777" w:rsidR="00EF6EE1" w:rsidRPr="00FF6A71" w:rsidRDefault="00EF6EE1">
            <w:pPr>
              <w:spacing w:before="0" w:after="0" w:line="240" w:lineRule="auto"/>
              <w:rPr>
                <w:ins w:id="35056" w:author="pete jones" w:date="2022-01-04T11:06:00Z"/>
                <w:rFonts w:ascii="Calibri" w:hAnsi="Calibri" w:cs="Calibri"/>
                <w:color w:val="000000"/>
                <w:sz w:val="22"/>
                <w:szCs w:val="22"/>
              </w:rPr>
              <w:pPrChange w:id="35057" w:author="pete jones" w:date="2022-01-04T11:13:00Z">
                <w:pPr/>
              </w:pPrChange>
            </w:pPr>
            <w:ins w:id="35058" w:author="pete jones" w:date="2022-01-04T11:06:00Z">
              <w:r w:rsidRPr="00FF6A71">
                <w:rPr>
                  <w:rFonts w:ascii="Calibri" w:hAnsi="Calibri" w:cs="Calibri"/>
                  <w:color w:val="000000"/>
                  <w:sz w:val="22"/>
                  <w:szCs w:val="22"/>
                </w:rPr>
                <w:t>20</w:t>
              </w:r>
            </w:ins>
          </w:p>
        </w:tc>
        <w:tc>
          <w:tcPr>
            <w:tcW w:w="1153" w:type="dxa"/>
            <w:shd w:val="clear" w:color="auto" w:fill="auto"/>
            <w:noWrap/>
            <w:vAlign w:val="center"/>
            <w:hideMark/>
            <w:tcPrChange w:id="35059"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6C5B5663" w14:textId="77777777" w:rsidR="00EF6EE1" w:rsidRPr="00FF6A71" w:rsidRDefault="00EF6EE1">
            <w:pPr>
              <w:spacing w:before="0" w:after="0" w:line="240" w:lineRule="auto"/>
              <w:jc w:val="center"/>
              <w:rPr>
                <w:ins w:id="35060" w:author="pete jones" w:date="2022-01-04T11:06:00Z"/>
                <w:rFonts w:ascii="Calibri" w:hAnsi="Calibri" w:cs="Calibri"/>
                <w:color w:val="000000"/>
                <w:sz w:val="22"/>
                <w:szCs w:val="22"/>
              </w:rPr>
              <w:pPrChange w:id="35061" w:author="pete jones" w:date="2022-01-06T15:27:00Z">
                <w:pPr/>
              </w:pPrChange>
            </w:pPr>
            <w:ins w:id="35062" w:author="pete jones" w:date="2022-01-04T11:06:00Z">
              <w:r w:rsidRPr="00FF6A71">
                <w:rPr>
                  <w:rFonts w:ascii="Calibri" w:hAnsi="Calibri" w:cs="Calibri"/>
                  <w:color w:val="000000"/>
                  <w:sz w:val="22"/>
                  <w:szCs w:val="22"/>
                </w:rPr>
                <w:t>0</w:t>
              </w:r>
            </w:ins>
          </w:p>
        </w:tc>
        <w:tc>
          <w:tcPr>
            <w:tcW w:w="960" w:type="dxa"/>
            <w:shd w:val="clear" w:color="auto" w:fill="auto"/>
            <w:noWrap/>
            <w:vAlign w:val="bottom"/>
            <w:hideMark/>
            <w:tcPrChange w:id="35063" w:author="pete jones" w:date="2022-03-09T08:19:00Z">
              <w:tcPr>
                <w:tcW w:w="960" w:type="dxa"/>
                <w:tcBorders>
                  <w:top w:val="nil"/>
                  <w:left w:val="nil"/>
                  <w:bottom w:val="nil"/>
                  <w:right w:val="nil"/>
                </w:tcBorders>
                <w:shd w:val="clear" w:color="auto" w:fill="auto"/>
                <w:noWrap/>
                <w:vAlign w:val="bottom"/>
                <w:hideMark/>
              </w:tcPr>
            </w:tcPrChange>
          </w:tcPr>
          <w:p w14:paraId="070DFE84" w14:textId="77777777" w:rsidR="00EF6EE1" w:rsidRPr="00FF6A71" w:rsidRDefault="00EF6EE1">
            <w:pPr>
              <w:spacing w:before="0" w:after="0" w:line="240" w:lineRule="auto"/>
              <w:jc w:val="center"/>
              <w:rPr>
                <w:ins w:id="35064" w:author="pete jones" w:date="2022-01-04T11:06:00Z"/>
                <w:rFonts w:ascii="Calibri" w:hAnsi="Calibri" w:cs="Calibri"/>
                <w:color w:val="000000"/>
                <w:sz w:val="22"/>
                <w:szCs w:val="22"/>
              </w:rPr>
              <w:pPrChange w:id="35065" w:author="pete jones" w:date="2022-01-06T15:27:00Z">
                <w:pPr/>
              </w:pPrChange>
            </w:pPr>
          </w:p>
        </w:tc>
        <w:tc>
          <w:tcPr>
            <w:tcW w:w="960" w:type="dxa"/>
            <w:shd w:val="clear" w:color="auto" w:fill="auto"/>
            <w:noWrap/>
            <w:vAlign w:val="bottom"/>
            <w:hideMark/>
            <w:tcPrChange w:id="35066" w:author="pete jones" w:date="2022-03-09T08:19:00Z">
              <w:tcPr>
                <w:tcW w:w="960" w:type="dxa"/>
                <w:tcBorders>
                  <w:top w:val="nil"/>
                  <w:left w:val="nil"/>
                  <w:bottom w:val="nil"/>
                  <w:right w:val="nil"/>
                </w:tcBorders>
                <w:shd w:val="clear" w:color="auto" w:fill="auto"/>
                <w:noWrap/>
                <w:vAlign w:val="bottom"/>
                <w:hideMark/>
              </w:tcPr>
            </w:tcPrChange>
          </w:tcPr>
          <w:p w14:paraId="3EE9CCD1" w14:textId="77777777" w:rsidR="00EF6EE1" w:rsidRPr="00FF6A71" w:rsidRDefault="00EF6EE1">
            <w:pPr>
              <w:spacing w:before="0" w:after="0" w:line="240" w:lineRule="auto"/>
              <w:jc w:val="center"/>
              <w:rPr>
                <w:ins w:id="35067" w:author="pete jones" w:date="2022-01-04T11:06:00Z"/>
                <w:rFonts w:ascii="Times New Roman" w:hAnsi="Times New Roman" w:cs="Times New Roman"/>
                <w:sz w:val="20"/>
              </w:rPr>
              <w:pPrChange w:id="35068" w:author="pete jones" w:date="2022-01-06T15:27:00Z">
                <w:pPr>
                  <w:jc w:val="left"/>
                </w:pPr>
              </w:pPrChange>
            </w:pPr>
          </w:p>
        </w:tc>
        <w:tc>
          <w:tcPr>
            <w:tcW w:w="960" w:type="dxa"/>
            <w:shd w:val="clear" w:color="auto" w:fill="auto"/>
            <w:noWrap/>
            <w:vAlign w:val="bottom"/>
            <w:hideMark/>
            <w:tcPrChange w:id="35069" w:author="pete jones" w:date="2022-03-09T08:19:00Z">
              <w:tcPr>
                <w:tcW w:w="960" w:type="dxa"/>
                <w:tcBorders>
                  <w:top w:val="nil"/>
                  <w:left w:val="nil"/>
                  <w:bottom w:val="nil"/>
                  <w:right w:val="nil"/>
                </w:tcBorders>
                <w:shd w:val="clear" w:color="auto" w:fill="auto"/>
                <w:noWrap/>
                <w:vAlign w:val="bottom"/>
                <w:hideMark/>
              </w:tcPr>
            </w:tcPrChange>
          </w:tcPr>
          <w:p w14:paraId="2A6356FA" w14:textId="613E6FE9" w:rsidR="00EF6EE1" w:rsidRPr="00FF6A71" w:rsidRDefault="00EF6EE1">
            <w:pPr>
              <w:spacing w:before="0" w:after="0" w:line="240" w:lineRule="auto"/>
              <w:jc w:val="center"/>
              <w:rPr>
                <w:ins w:id="35070" w:author="pete jones" w:date="2022-01-04T11:06:00Z"/>
                <w:rFonts w:ascii="Times New Roman" w:hAnsi="Times New Roman" w:cs="Times New Roman"/>
                <w:sz w:val="20"/>
              </w:rPr>
              <w:pPrChange w:id="35071" w:author="pete jones" w:date="2022-01-06T15:27:00Z">
                <w:pPr>
                  <w:jc w:val="left"/>
                </w:pPr>
              </w:pPrChange>
            </w:pPr>
          </w:p>
        </w:tc>
        <w:tc>
          <w:tcPr>
            <w:tcW w:w="960" w:type="dxa"/>
            <w:shd w:val="clear" w:color="auto" w:fill="auto"/>
            <w:noWrap/>
            <w:vAlign w:val="bottom"/>
            <w:hideMark/>
            <w:tcPrChange w:id="35072" w:author="pete jones" w:date="2022-03-09T08:19:00Z">
              <w:tcPr>
                <w:tcW w:w="960" w:type="dxa"/>
                <w:tcBorders>
                  <w:top w:val="nil"/>
                  <w:left w:val="nil"/>
                  <w:bottom w:val="nil"/>
                  <w:right w:val="nil"/>
                </w:tcBorders>
                <w:shd w:val="clear" w:color="auto" w:fill="auto"/>
                <w:noWrap/>
                <w:vAlign w:val="bottom"/>
                <w:hideMark/>
              </w:tcPr>
            </w:tcPrChange>
          </w:tcPr>
          <w:p w14:paraId="400C819F" w14:textId="77777777" w:rsidR="00EF6EE1" w:rsidRPr="00FF6A71" w:rsidRDefault="00EF6EE1">
            <w:pPr>
              <w:spacing w:before="0" w:after="0" w:line="240" w:lineRule="auto"/>
              <w:jc w:val="center"/>
              <w:rPr>
                <w:ins w:id="35073" w:author="pete jones" w:date="2022-01-04T11:06:00Z"/>
                <w:rFonts w:ascii="Times New Roman" w:hAnsi="Times New Roman" w:cs="Times New Roman"/>
                <w:sz w:val="20"/>
              </w:rPr>
              <w:pPrChange w:id="35074" w:author="pete jones" w:date="2022-01-06T15:27:00Z">
                <w:pPr>
                  <w:jc w:val="left"/>
                </w:pPr>
              </w:pPrChange>
            </w:pPr>
          </w:p>
        </w:tc>
        <w:tc>
          <w:tcPr>
            <w:tcW w:w="960" w:type="dxa"/>
            <w:shd w:val="clear" w:color="auto" w:fill="auto"/>
            <w:noWrap/>
            <w:vAlign w:val="bottom"/>
            <w:hideMark/>
            <w:tcPrChange w:id="35075" w:author="pete jones" w:date="2022-03-09T08:19:00Z">
              <w:tcPr>
                <w:tcW w:w="960" w:type="dxa"/>
                <w:tcBorders>
                  <w:top w:val="nil"/>
                  <w:left w:val="nil"/>
                  <w:bottom w:val="nil"/>
                  <w:right w:val="nil"/>
                </w:tcBorders>
                <w:shd w:val="clear" w:color="auto" w:fill="auto"/>
                <w:noWrap/>
                <w:vAlign w:val="bottom"/>
                <w:hideMark/>
              </w:tcPr>
            </w:tcPrChange>
          </w:tcPr>
          <w:p w14:paraId="3AD59192" w14:textId="77777777" w:rsidR="00EF6EE1" w:rsidRPr="00FF6A71" w:rsidRDefault="00EF6EE1">
            <w:pPr>
              <w:spacing w:before="0" w:after="0" w:line="240" w:lineRule="auto"/>
              <w:jc w:val="center"/>
              <w:rPr>
                <w:ins w:id="35076" w:author="pete jones" w:date="2022-01-04T11:06:00Z"/>
                <w:rFonts w:ascii="Times New Roman" w:hAnsi="Times New Roman" w:cs="Times New Roman"/>
                <w:sz w:val="20"/>
              </w:rPr>
              <w:pPrChange w:id="35077" w:author="pete jones" w:date="2022-01-06T15:27:00Z">
                <w:pPr>
                  <w:jc w:val="left"/>
                </w:pPr>
              </w:pPrChange>
            </w:pPr>
          </w:p>
        </w:tc>
      </w:tr>
      <w:tr w:rsidR="00EF6EE1" w:rsidRPr="00FF6A71" w14:paraId="6BA5BA15" w14:textId="77777777" w:rsidTr="00F078C6">
        <w:trPr>
          <w:trHeight w:val="300"/>
          <w:jc w:val="center"/>
          <w:ins w:id="35078" w:author="pete jones" w:date="2022-01-04T11:06:00Z"/>
          <w:trPrChange w:id="35079" w:author="pete jones" w:date="2022-03-09T08:19:00Z">
            <w:trPr>
              <w:trHeight w:val="300"/>
              <w:jc w:val="center"/>
            </w:trPr>
          </w:trPrChange>
        </w:trPr>
        <w:tc>
          <w:tcPr>
            <w:tcW w:w="960" w:type="dxa"/>
            <w:shd w:val="clear" w:color="auto" w:fill="auto"/>
            <w:noWrap/>
            <w:vAlign w:val="center"/>
            <w:hideMark/>
            <w:tcPrChange w:id="3508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94C899F" w14:textId="77777777" w:rsidR="00EF6EE1" w:rsidRPr="00FF6A71" w:rsidRDefault="00EF6EE1">
            <w:pPr>
              <w:spacing w:before="0" w:after="0" w:line="240" w:lineRule="auto"/>
              <w:rPr>
                <w:ins w:id="35081" w:author="pete jones" w:date="2022-01-04T11:06:00Z"/>
                <w:rFonts w:ascii="Calibri" w:hAnsi="Calibri" w:cs="Calibri"/>
                <w:color w:val="000000"/>
                <w:sz w:val="22"/>
                <w:szCs w:val="22"/>
              </w:rPr>
              <w:pPrChange w:id="35082" w:author="pete jones" w:date="2022-01-04T11:13:00Z">
                <w:pPr/>
              </w:pPrChange>
            </w:pPr>
            <w:ins w:id="35083" w:author="pete jones" w:date="2022-01-04T11:06:00Z">
              <w:r w:rsidRPr="00FF6A71">
                <w:rPr>
                  <w:rFonts w:ascii="Calibri" w:hAnsi="Calibri" w:cs="Calibri"/>
                  <w:color w:val="000000"/>
                  <w:sz w:val="22"/>
                  <w:szCs w:val="22"/>
                </w:rPr>
                <w:t>30</w:t>
              </w:r>
            </w:ins>
          </w:p>
        </w:tc>
        <w:tc>
          <w:tcPr>
            <w:tcW w:w="1153" w:type="dxa"/>
            <w:shd w:val="clear" w:color="auto" w:fill="auto"/>
            <w:noWrap/>
            <w:vAlign w:val="center"/>
            <w:hideMark/>
            <w:tcPrChange w:id="35084"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78486376" w14:textId="77777777" w:rsidR="00EF6EE1" w:rsidRPr="00FF6A71" w:rsidRDefault="00EF6EE1">
            <w:pPr>
              <w:spacing w:before="0" w:after="0" w:line="240" w:lineRule="auto"/>
              <w:jc w:val="center"/>
              <w:rPr>
                <w:ins w:id="35085" w:author="pete jones" w:date="2022-01-04T11:06:00Z"/>
                <w:rFonts w:ascii="Calibri" w:hAnsi="Calibri" w:cs="Calibri"/>
                <w:color w:val="000000"/>
                <w:sz w:val="22"/>
                <w:szCs w:val="22"/>
              </w:rPr>
              <w:pPrChange w:id="35086" w:author="pete jones" w:date="2022-01-06T15:27:00Z">
                <w:pPr/>
              </w:pPrChange>
            </w:pPr>
            <w:ins w:id="35087" w:author="pete jones" w:date="2022-01-04T11:06:00Z">
              <w:r w:rsidRPr="00FF6A71">
                <w:rPr>
                  <w:rFonts w:ascii="Calibri" w:hAnsi="Calibri" w:cs="Calibri"/>
                  <w:color w:val="000000"/>
                  <w:sz w:val="22"/>
                  <w:szCs w:val="22"/>
                </w:rPr>
                <w:t>0</w:t>
              </w:r>
            </w:ins>
          </w:p>
        </w:tc>
        <w:tc>
          <w:tcPr>
            <w:tcW w:w="960" w:type="dxa"/>
            <w:shd w:val="clear" w:color="auto" w:fill="auto"/>
            <w:noWrap/>
            <w:vAlign w:val="bottom"/>
            <w:hideMark/>
            <w:tcPrChange w:id="35088" w:author="pete jones" w:date="2022-03-09T08:19:00Z">
              <w:tcPr>
                <w:tcW w:w="960" w:type="dxa"/>
                <w:tcBorders>
                  <w:top w:val="nil"/>
                  <w:left w:val="nil"/>
                  <w:bottom w:val="nil"/>
                  <w:right w:val="nil"/>
                </w:tcBorders>
                <w:shd w:val="clear" w:color="auto" w:fill="auto"/>
                <w:noWrap/>
                <w:vAlign w:val="bottom"/>
                <w:hideMark/>
              </w:tcPr>
            </w:tcPrChange>
          </w:tcPr>
          <w:p w14:paraId="0C1CA9BF" w14:textId="77777777" w:rsidR="00EF6EE1" w:rsidRPr="00FF6A71" w:rsidRDefault="00EF6EE1">
            <w:pPr>
              <w:spacing w:before="0" w:after="0" w:line="240" w:lineRule="auto"/>
              <w:jc w:val="center"/>
              <w:rPr>
                <w:ins w:id="35089" w:author="pete jones" w:date="2022-01-04T11:06:00Z"/>
                <w:rFonts w:ascii="Calibri" w:hAnsi="Calibri" w:cs="Calibri"/>
                <w:color w:val="000000"/>
                <w:sz w:val="22"/>
                <w:szCs w:val="22"/>
              </w:rPr>
              <w:pPrChange w:id="35090" w:author="pete jones" w:date="2022-01-06T15:27:00Z">
                <w:pPr/>
              </w:pPrChange>
            </w:pPr>
          </w:p>
        </w:tc>
        <w:tc>
          <w:tcPr>
            <w:tcW w:w="960" w:type="dxa"/>
            <w:shd w:val="clear" w:color="auto" w:fill="auto"/>
            <w:noWrap/>
            <w:vAlign w:val="bottom"/>
            <w:hideMark/>
            <w:tcPrChange w:id="35091" w:author="pete jones" w:date="2022-03-09T08:19:00Z">
              <w:tcPr>
                <w:tcW w:w="960" w:type="dxa"/>
                <w:tcBorders>
                  <w:top w:val="nil"/>
                  <w:left w:val="nil"/>
                  <w:bottom w:val="nil"/>
                  <w:right w:val="nil"/>
                </w:tcBorders>
                <w:shd w:val="clear" w:color="auto" w:fill="auto"/>
                <w:noWrap/>
                <w:vAlign w:val="bottom"/>
                <w:hideMark/>
              </w:tcPr>
            </w:tcPrChange>
          </w:tcPr>
          <w:p w14:paraId="42A8ABE0" w14:textId="77777777" w:rsidR="00EF6EE1" w:rsidRPr="00FF6A71" w:rsidRDefault="00EF6EE1">
            <w:pPr>
              <w:spacing w:before="0" w:after="0" w:line="240" w:lineRule="auto"/>
              <w:jc w:val="center"/>
              <w:rPr>
                <w:ins w:id="35092" w:author="pete jones" w:date="2022-01-04T11:06:00Z"/>
                <w:rFonts w:ascii="Times New Roman" w:hAnsi="Times New Roman" w:cs="Times New Roman"/>
                <w:sz w:val="20"/>
              </w:rPr>
              <w:pPrChange w:id="35093" w:author="pete jones" w:date="2022-01-06T15:27:00Z">
                <w:pPr>
                  <w:jc w:val="left"/>
                </w:pPr>
              </w:pPrChange>
            </w:pPr>
          </w:p>
        </w:tc>
        <w:tc>
          <w:tcPr>
            <w:tcW w:w="960" w:type="dxa"/>
            <w:shd w:val="clear" w:color="auto" w:fill="auto"/>
            <w:noWrap/>
            <w:vAlign w:val="bottom"/>
            <w:hideMark/>
            <w:tcPrChange w:id="35094" w:author="pete jones" w:date="2022-03-09T08:19:00Z">
              <w:tcPr>
                <w:tcW w:w="960" w:type="dxa"/>
                <w:tcBorders>
                  <w:top w:val="nil"/>
                  <w:left w:val="nil"/>
                  <w:bottom w:val="nil"/>
                  <w:right w:val="nil"/>
                </w:tcBorders>
                <w:shd w:val="clear" w:color="auto" w:fill="auto"/>
                <w:noWrap/>
                <w:vAlign w:val="bottom"/>
                <w:hideMark/>
              </w:tcPr>
            </w:tcPrChange>
          </w:tcPr>
          <w:p w14:paraId="5BD67FA6" w14:textId="77777777" w:rsidR="00EF6EE1" w:rsidRPr="00FF6A71" w:rsidRDefault="00EF6EE1">
            <w:pPr>
              <w:spacing w:before="0" w:after="0" w:line="240" w:lineRule="auto"/>
              <w:jc w:val="center"/>
              <w:rPr>
                <w:ins w:id="35095" w:author="pete jones" w:date="2022-01-04T11:06:00Z"/>
                <w:rFonts w:ascii="Times New Roman" w:hAnsi="Times New Roman" w:cs="Times New Roman"/>
                <w:sz w:val="20"/>
              </w:rPr>
              <w:pPrChange w:id="35096" w:author="pete jones" w:date="2022-01-06T15:27:00Z">
                <w:pPr>
                  <w:jc w:val="left"/>
                </w:pPr>
              </w:pPrChange>
            </w:pPr>
          </w:p>
        </w:tc>
        <w:tc>
          <w:tcPr>
            <w:tcW w:w="960" w:type="dxa"/>
            <w:shd w:val="clear" w:color="auto" w:fill="auto"/>
            <w:noWrap/>
            <w:vAlign w:val="bottom"/>
            <w:hideMark/>
            <w:tcPrChange w:id="35097" w:author="pete jones" w:date="2022-03-09T08:19:00Z">
              <w:tcPr>
                <w:tcW w:w="960" w:type="dxa"/>
                <w:tcBorders>
                  <w:top w:val="nil"/>
                  <w:left w:val="nil"/>
                  <w:bottom w:val="nil"/>
                  <w:right w:val="nil"/>
                </w:tcBorders>
                <w:shd w:val="clear" w:color="auto" w:fill="auto"/>
                <w:noWrap/>
                <w:vAlign w:val="bottom"/>
                <w:hideMark/>
              </w:tcPr>
            </w:tcPrChange>
          </w:tcPr>
          <w:p w14:paraId="4EEBE3E3" w14:textId="737D8227" w:rsidR="00EF6EE1" w:rsidRPr="00FF6A71" w:rsidRDefault="00EF6EE1">
            <w:pPr>
              <w:spacing w:before="0" w:after="0" w:line="240" w:lineRule="auto"/>
              <w:jc w:val="center"/>
              <w:rPr>
                <w:ins w:id="35098" w:author="pete jones" w:date="2022-01-04T11:06:00Z"/>
                <w:rFonts w:ascii="Times New Roman" w:hAnsi="Times New Roman" w:cs="Times New Roman"/>
                <w:sz w:val="20"/>
              </w:rPr>
              <w:pPrChange w:id="35099" w:author="pete jones" w:date="2022-01-06T15:27:00Z">
                <w:pPr>
                  <w:jc w:val="left"/>
                </w:pPr>
              </w:pPrChange>
            </w:pPr>
          </w:p>
        </w:tc>
        <w:tc>
          <w:tcPr>
            <w:tcW w:w="960" w:type="dxa"/>
            <w:shd w:val="clear" w:color="auto" w:fill="auto"/>
            <w:noWrap/>
            <w:vAlign w:val="bottom"/>
            <w:hideMark/>
            <w:tcPrChange w:id="35100" w:author="pete jones" w:date="2022-03-09T08:19:00Z">
              <w:tcPr>
                <w:tcW w:w="960" w:type="dxa"/>
                <w:tcBorders>
                  <w:top w:val="nil"/>
                  <w:left w:val="nil"/>
                  <w:bottom w:val="nil"/>
                  <w:right w:val="nil"/>
                </w:tcBorders>
                <w:shd w:val="clear" w:color="auto" w:fill="auto"/>
                <w:noWrap/>
                <w:vAlign w:val="bottom"/>
                <w:hideMark/>
              </w:tcPr>
            </w:tcPrChange>
          </w:tcPr>
          <w:p w14:paraId="4A925A79" w14:textId="77777777" w:rsidR="00EF6EE1" w:rsidRPr="00FF6A71" w:rsidRDefault="00EF6EE1">
            <w:pPr>
              <w:spacing w:before="0" w:after="0" w:line="240" w:lineRule="auto"/>
              <w:jc w:val="center"/>
              <w:rPr>
                <w:ins w:id="35101" w:author="pete jones" w:date="2022-01-04T11:06:00Z"/>
                <w:rFonts w:ascii="Times New Roman" w:hAnsi="Times New Roman" w:cs="Times New Roman"/>
                <w:sz w:val="20"/>
              </w:rPr>
              <w:pPrChange w:id="35102" w:author="pete jones" w:date="2022-01-06T15:27:00Z">
                <w:pPr>
                  <w:jc w:val="left"/>
                </w:pPr>
              </w:pPrChange>
            </w:pPr>
          </w:p>
        </w:tc>
      </w:tr>
      <w:tr w:rsidR="00EF6EE1" w:rsidRPr="00FF6A71" w14:paraId="2ABB979D" w14:textId="77777777" w:rsidTr="00F078C6">
        <w:trPr>
          <w:trHeight w:val="300"/>
          <w:jc w:val="center"/>
          <w:ins w:id="35103" w:author="pete jones" w:date="2022-01-04T11:06:00Z"/>
          <w:trPrChange w:id="35104" w:author="pete jones" w:date="2022-03-09T08:19:00Z">
            <w:trPr>
              <w:trHeight w:val="300"/>
              <w:jc w:val="center"/>
            </w:trPr>
          </w:trPrChange>
        </w:trPr>
        <w:tc>
          <w:tcPr>
            <w:tcW w:w="960" w:type="dxa"/>
            <w:shd w:val="clear" w:color="auto" w:fill="auto"/>
            <w:noWrap/>
            <w:vAlign w:val="center"/>
            <w:hideMark/>
            <w:tcPrChange w:id="3510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FE0A792" w14:textId="77777777" w:rsidR="00EF6EE1" w:rsidRPr="00FF6A71" w:rsidRDefault="00EF6EE1">
            <w:pPr>
              <w:spacing w:before="0" w:after="0" w:line="240" w:lineRule="auto"/>
              <w:rPr>
                <w:ins w:id="35106" w:author="pete jones" w:date="2022-01-04T11:06:00Z"/>
                <w:rFonts w:ascii="Calibri" w:hAnsi="Calibri" w:cs="Calibri"/>
                <w:color w:val="000000"/>
                <w:sz w:val="22"/>
                <w:szCs w:val="22"/>
              </w:rPr>
              <w:pPrChange w:id="35107" w:author="pete jones" w:date="2022-01-04T11:13:00Z">
                <w:pPr/>
              </w:pPrChange>
            </w:pPr>
            <w:ins w:id="35108" w:author="pete jones" w:date="2022-01-04T11:06:00Z">
              <w:r w:rsidRPr="00FF6A71">
                <w:rPr>
                  <w:rFonts w:ascii="Calibri" w:hAnsi="Calibri" w:cs="Calibri"/>
                  <w:color w:val="000000"/>
                  <w:sz w:val="22"/>
                  <w:szCs w:val="22"/>
                </w:rPr>
                <w:t>40</w:t>
              </w:r>
            </w:ins>
          </w:p>
        </w:tc>
        <w:tc>
          <w:tcPr>
            <w:tcW w:w="1153" w:type="dxa"/>
            <w:shd w:val="clear" w:color="auto" w:fill="auto"/>
            <w:noWrap/>
            <w:vAlign w:val="center"/>
            <w:hideMark/>
            <w:tcPrChange w:id="35109"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78897443" w14:textId="77777777" w:rsidR="00EF6EE1" w:rsidRPr="00FF6A71" w:rsidRDefault="00EF6EE1">
            <w:pPr>
              <w:spacing w:before="0" w:after="0" w:line="240" w:lineRule="auto"/>
              <w:jc w:val="center"/>
              <w:rPr>
                <w:ins w:id="35110" w:author="pete jones" w:date="2022-01-04T11:06:00Z"/>
                <w:rFonts w:ascii="Calibri" w:hAnsi="Calibri" w:cs="Calibri"/>
                <w:color w:val="000000"/>
                <w:sz w:val="22"/>
                <w:szCs w:val="22"/>
              </w:rPr>
              <w:pPrChange w:id="35111" w:author="pete jones" w:date="2022-01-06T15:27:00Z">
                <w:pPr/>
              </w:pPrChange>
            </w:pPr>
            <w:ins w:id="35112" w:author="pete jones" w:date="2022-01-04T11:06:00Z">
              <w:r w:rsidRPr="00FF6A71">
                <w:rPr>
                  <w:rFonts w:ascii="Calibri" w:hAnsi="Calibri" w:cs="Calibri"/>
                  <w:color w:val="000000"/>
                  <w:sz w:val="22"/>
                  <w:szCs w:val="22"/>
                </w:rPr>
                <w:t>4</w:t>
              </w:r>
            </w:ins>
          </w:p>
        </w:tc>
        <w:tc>
          <w:tcPr>
            <w:tcW w:w="960" w:type="dxa"/>
            <w:shd w:val="clear" w:color="auto" w:fill="auto"/>
            <w:noWrap/>
            <w:vAlign w:val="bottom"/>
            <w:hideMark/>
            <w:tcPrChange w:id="35113" w:author="pete jones" w:date="2022-03-09T08:19:00Z">
              <w:tcPr>
                <w:tcW w:w="960" w:type="dxa"/>
                <w:tcBorders>
                  <w:top w:val="nil"/>
                  <w:left w:val="nil"/>
                  <w:bottom w:val="nil"/>
                  <w:right w:val="nil"/>
                </w:tcBorders>
                <w:shd w:val="clear" w:color="auto" w:fill="auto"/>
                <w:noWrap/>
                <w:vAlign w:val="bottom"/>
                <w:hideMark/>
              </w:tcPr>
            </w:tcPrChange>
          </w:tcPr>
          <w:p w14:paraId="4C3E2194" w14:textId="77777777" w:rsidR="00EF6EE1" w:rsidRPr="00FF6A71" w:rsidRDefault="00EF6EE1">
            <w:pPr>
              <w:spacing w:before="0" w:after="0" w:line="240" w:lineRule="auto"/>
              <w:jc w:val="center"/>
              <w:rPr>
                <w:ins w:id="35114" w:author="pete jones" w:date="2022-01-04T11:06:00Z"/>
                <w:rFonts w:ascii="Calibri" w:hAnsi="Calibri" w:cs="Calibri"/>
                <w:color w:val="000000"/>
                <w:sz w:val="22"/>
                <w:szCs w:val="22"/>
              </w:rPr>
              <w:pPrChange w:id="35115" w:author="pete jones" w:date="2022-01-06T15:27:00Z">
                <w:pPr/>
              </w:pPrChange>
            </w:pPr>
          </w:p>
        </w:tc>
        <w:tc>
          <w:tcPr>
            <w:tcW w:w="960" w:type="dxa"/>
            <w:shd w:val="clear" w:color="auto" w:fill="auto"/>
            <w:noWrap/>
            <w:vAlign w:val="bottom"/>
            <w:hideMark/>
            <w:tcPrChange w:id="35116" w:author="pete jones" w:date="2022-03-09T08:19:00Z">
              <w:tcPr>
                <w:tcW w:w="960" w:type="dxa"/>
                <w:tcBorders>
                  <w:top w:val="nil"/>
                  <w:left w:val="nil"/>
                  <w:bottom w:val="nil"/>
                  <w:right w:val="nil"/>
                </w:tcBorders>
                <w:shd w:val="clear" w:color="auto" w:fill="auto"/>
                <w:noWrap/>
                <w:vAlign w:val="bottom"/>
                <w:hideMark/>
              </w:tcPr>
            </w:tcPrChange>
          </w:tcPr>
          <w:p w14:paraId="069B12B2" w14:textId="77777777" w:rsidR="00EF6EE1" w:rsidRPr="00FF6A71" w:rsidRDefault="00EF6EE1">
            <w:pPr>
              <w:spacing w:before="0" w:after="0" w:line="240" w:lineRule="auto"/>
              <w:jc w:val="center"/>
              <w:rPr>
                <w:ins w:id="35117" w:author="pete jones" w:date="2022-01-04T11:06:00Z"/>
                <w:rFonts w:ascii="Times New Roman" w:hAnsi="Times New Roman" w:cs="Times New Roman"/>
                <w:sz w:val="20"/>
              </w:rPr>
              <w:pPrChange w:id="35118" w:author="pete jones" w:date="2022-01-06T15:27:00Z">
                <w:pPr>
                  <w:jc w:val="left"/>
                </w:pPr>
              </w:pPrChange>
            </w:pPr>
          </w:p>
        </w:tc>
        <w:tc>
          <w:tcPr>
            <w:tcW w:w="960" w:type="dxa"/>
            <w:shd w:val="clear" w:color="auto" w:fill="auto"/>
            <w:noWrap/>
            <w:vAlign w:val="bottom"/>
            <w:hideMark/>
            <w:tcPrChange w:id="35119" w:author="pete jones" w:date="2022-03-09T08:19:00Z">
              <w:tcPr>
                <w:tcW w:w="960" w:type="dxa"/>
                <w:tcBorders>
                  <w:top w:val="nil"/>
                  <w:left w:val="nil"/>
                  <w:bottom w:val="nil"/>
                  <w:right w:val="nil"/>
                </w:tcBorders>
                <w:shd w:val="clear" w:color="auto" w:fill="auto"/>
                <w:noWrap/>
                <w:vAlign w:val="bottom"/>
                <w:hideMark/>
              </w:tcPr>
            </w:tcPrChange>
          </w:tcPr>
          <w:p w14:paraId="0628E7AC" w14:textId="77777777" w:rsidR="00EF6EE1" w:rsidRPr="00FF6A71" w:rsidRDefault="00EF6EE1">
            <w:pPr>
              <w:spacing w:before="0" w:after="0" w:line="240" w:lineRule="auto"/>
              <w:jc w:val="center"/>
              <w:rPr>
                <w:ins w:id="35120" w:author="pete jones" w:date="2022-01-04T11:06:00Z"/>
                <w:rFonts w:ascii="Times New Roman" w:hAnsi="Times New Roman" w:cs="Times New Roman"/>
                <w:sz w:val="20"/>
              </w:rPr>
              <w:pPrChange w:id="35121" w:author="pete jones" w:date="2022-01-06T15:27:00Z">
                <w:pPr>
                  <w:jc w:val="left"/>
                </w:pPr>
              </w:pPrChange>
            </w:pPr>
          </w:p>
        </w:tc>
        <w:tc>
          <w:tcPr>
            <w:tcW w:w="960" w:type="dxa"/>
            <w:shd w:val="clear" w:color="auto" w:fill="auto"/>
            <w:noWrap/>
            <w:vAlign w:val="bottom"/>
            <w:hideMark/>
            <w:tcPrChange w:id="35122" w:author="pete jones" w:date="2022-03-09T08:19:00Z">
              <w:tcPr>
                <w:tcW w:w="960" w:type="dxa"/>
                <w:tcBorders>
                  <w:top w:val="nil"/>
                  <w:left w:val="nil"/>
                  <w:bottom w:val="nil"/>
                  <w:right w:val="nil"/>
                </w:tcBorders>
                <w:shd w:val="clear" w:color="auto" w:fill="auto"/>
                <w:noWrap/>
                <w:vAlign w:val="bottom"/>
                <w:hideMark/>
              </w:tcPr>
            </w:tcPrChange>
          </w:tcPr>
          <w:p w14:paraId="6A4C5D04" w14:textId="77777777" w:rsidR="00EF6EE1" w:rsidRPr="00FF6A71" w:rsidRDefault="00EF6EE1">
            <w:pPr>
              <w:spacing w:before="0" w:after="0" w:line="240" w:lineRule="auto"/>
              <w:jc w:val="center"/>
              <w:rPr>
                <w:ins w:id="35123" w:author="pete jones" w:date="2022-01-04T11:06:00Z"/>
                <w:rFonts w:ascii="Times New Roman" w:hAnsi="Times New Roman" w:cs="Times New Roman"/>
                <w:sz w:val="20"/>
              </w:rPr>
              <w:pPrChange w:id="35124" w:author="pete jones" w:date="2022-01-06T15:27:00Z">
                <w:pPr>
                  <w:jc w:val="left"/>
                </w:pPr>
              </w:pPrChange>
            </w:pPr>
          </w:p>
        </w:tc>
        <w:tc>
          <w:tcPr>
            <w:tcW w:w="960" w:type="dxa"/>
            <w:shd w:val="clear" w:color="auto" w:fill="auto"/>
            <w:noWrap/>
            <w:vAlign w:val="bottom"/>
            <w:hideMark/>
            <w:tcPrChange w:id="35125" w:author="pete jones" w:date="2022-03-09T08:19:00Z">
              <w:tcPr>
                <w:tcW w:w="960" w:type="dxa"/>
                <w:tcBorders>
                  <w:top w:val="nil"/>
                  <w:left w:val="nil"/>
                  <w:bottom w:val="nil"/>
                  <w:right w:val="nil"/>
                </w:tcBorders>
                <w:shd w:val="clear" w:color="auto" w:fill="auto"/>
                <w:noWrap/>
                <w:vAlign w:val="bottom"/>
                <w:hideMark/>
              </w:tcPr>
            </w:tcPrChange>
          </w:tcPr>
          <w:p w14:paraId="0E9950C0" w14:textId="77777777" w:rsidR="00EF6EE1" w:rsidRPr="00FF6A71" w:rsidRDefault="00EF6EE1">
            <w:pPr>
              <w:spacing w:before="0" w:after="0" w:line="240" w:lineRule="auto"/>
              <w:jc w:val="center"/>
              <w:rPr>
                <w:ins w:id="35126" w:author="pete jones" w:date="2022-01-04T11:06:00Z"/>
                <w:rFonts w:ascii="Times New Roman" w:hAnsi="Times New Roman" w:cs="Times New Roman"/>
                <w:sz w:val="20"/>
              </w:rPr>
              <w:pPrChange w:id="35127" w:author="pete jones" w:date="2022-01-06T15:27:00Z">
                <w:pPr>
                  <w:jc w:val="left"/>
                </w:pPr>
              </w:pPrChange>
            </w:pPr>
          </w:p>
        </w:tc>
      </w:tr>
      <w:tr w:rsidR="00EF6EE1" w:rsidRPr="00FF6A71" w14:paraId="53019DFD" w14:textId="77777777" w:rsidTr="00F078C6">
        <w:trPr>
          <w:trHeight w:val="300"/>
          <w:jc w:val="center"/>
          <w:ins w:id="35128" w:author="pete jones" w:date="2022-01-04T11:06:00Z"/>
          <w:trPrChange w:id="35129" w:author="pete jones" w:date="2022-03-09T08:19:00Z">
            <w:trPr>
              <w:trHeight w:val="300"/>
              <w:jc w:val="center"/>
            </w:trPr>
          </w:trPrChange>
        </w:trPr>
        <w:tc>
          <w:tcPr>
            <w:tcW w:w="960" w:type="dxa"/>
            <w:shd w:val="clear" w:color="auto" w:fill="auto"/>
            <w:noWrap/>
            <w:vAlign w:val="center"/>
            <w:hideMark/>
            <w:tcPrChange w:id="3513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9B42EE9" w14:textId="77777777" w:rsidR="00EF6EE1" w:rsidRPr="00FF6A71" w:rsidRDefault="00EF6EE1">
            <w:pPr>
              <w:spacing w:before="0" w:after="0" w:line="240" w:lineRule="auto"/>
              <w:rPr>
                <w:ins w:id="35131" w:author="pete jones" w:date="2022-01-04T11:06:00Z"/>
                <w:rFonts w:ascii="Calibri" w:hAnsi="Calibri" w:cs="Calibri"/>
                <w:color w:val="000000"/>
                <w:sz w:val="22"/>
                <w:szCs w:val="22"/>
              </w:rPr>
              <w:pPrChange w:id="35132" w:author="pete jones" w:date="2022-01-04T11:13:00Z">
                <w:pPr/>
              </w:pPrChange>
            </w:pPr>
            <w:ins w:id="35133" w:author="pete jones" w:date="2022-01-04T11:06:00Z">
              <w:r w:rsidRPr="00FF6A71">
                <w:rPr>
                  <w:rFonts w:ascii="Calibri" w:hAnsi="Calibri" w:cs="Calibri"/>
                  <w:color w:val="000000"/>
                  <w:sz w:val="22"/>
                  <w:szCs w:val="22"/>
                </w:rPr>
                <w:t>50</w:t>
              </w:r>
            </w:ins>
          </w:p>
        </w:tc>
        <w:tc>
          <w:tcPr>
            <w:tcW w:w="1153" w:type="dxa"/>
            <w:shd w:val="clear" w:color="auto" w:fill="auto"/>
            <w:noWrap/>
            <w:vAlign w:val="center"/>
            <w:hideMark/>
            <w:tcPrChange w:id="35134"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1078886C" w14:textId="77777777" w:rsidR="00EF6EE1" w:rsidRPr="00FF6A71" w:rsidRDefault="00EF6EE1">
            <w:pPr>
              <w:spacing w:before="0" w:after="0" w:line="240" w:lineRule="auto"/>
              <w:jc w:val="center"/>
              <w:rPr>
                <w:ins w:id="35135" w:author="pete jones" w:date="2022-01-04T11:06:00Z"/>
                <w:rFonts w:ascii="Calibri" w:hAnsi="Calibri" w:cs="Calibri"/>
                <w:color w:val="000000"/>
                <w:sz w:val="22"/>
                <w:szCs w:val="22"/>
              </w:rPr>
              <w:pPrChange w:id="35136" w:author="pete jones" w:date="2022-01-06T15:27:00Z">
                <w:pPr/>
              </w:pPrChange>
            </w:pPr>
            <w:ins w:id="35137" w:author="pete jones" w:date="2022-01-04T11:06:00Z">
              <w:r w:rsidRPr="00FF6A71">
                <w:rPr>
                  <w:rFonts w:ascii="Calibri" w:hAnsi="Calibri" w:cs="Calibri"/>
                  <w:color w:val="000000"/>
                  <w:sz w:val="22"/>
                  <w:szCs w:val="22"/>
                </w:rPr>
                <w:t>2</w:t>
              </w:r>
            </w:ins>
          </w:p>
        </w:tc>
        <w:tc>
          <w:tcPr>
            <w:tcW w:w="960" w:type="dxa"/>
            <w:shd w:val="clear" w:color="auto" w:fill="auto"/>
            <w:noWrap/>
            <w:vAlign w:val="bottom"/>
            <w:hideMark/>
            <w:tcPrChange w:id="35138" w:author="pete jones" w:date="2022-03-09T08:19:00Z">
              <w:tcPr>
                <w:tcW w:w="960" w:type="dxa"/>
                <w:tcBorders>
                  <w:top w:val="nil"/>
                  <w:left w:val="nil"/>
                  <w:bottom w:val="nil"/>
                  <w:right w:val="nil"/>
                </w:tcBorders>
                <w:shd w:val="clear" w:color="auto" w:fill="auto"/>
                <w:noWrap/>
                <w:vAlign w:val="bottom"/>
                <w:hideMark/>
              </w:tcPr>
            </w:tcPrChange>
          </w:tcPr>
          <w:p w14:paraId="7B1660BC" w14:textId="77777777" w:rsidR="00EF6EE1" w:rsidRPr="00FF6A71" w:rsidRDefault="00EF6EE1">
            <w:pPr>
              <w:spacing w:before="0" w:after="0" w:line="240" w:lineRule="auto"/>
              <w:jc w:val="center"/>
              <w:rPr>
                <w:ins w:id="35139" w:author="pete jones" w:date="2022-01-04T11:06:00Z"/>
                <w:rFonts w:ascii="Calibri" w:hAnsi="Calibri" w:cs="Calibri"/>
                <w:color w:val="000000"/>
                <w:sz w:val="22"/>
                <w:szCs w:val="22"/>
              </w:rPr>
              <w:pPrChange w:id="35140" w:author="pete jones" w:date="2022-01-06T15:27:00Z">
                <w:pPr/>
              </w:pPrChange>
            </w:pPr>
          </w:p>
        </w:tc>
        <w:tc>
          <w:tcPr>
            <w:tcW w:w="960" w:type="dxa"/>
            <w:shd w:val="clear" w:color="auto" w:fill="auto"/>
            <w:noWrap/>
            <w:vAlign w:val="bottom"/>
            <w:hideMark/>
            <w:tcPrChange w:id="35141" w:author="pete jones" w:date="2022-03-09T08:19:00Z">
              <w:tcPr>
                <w:tcW w:w="960" w:type="dxa"/>
                <w:tcBorders>
                  <w:top w:val="nil"/>
                  <w:left w:val="nil"/>
                  <w:bottom w:val="nil"/>
                  <w:right w:val="nil"/>
                </w:tcBorders>
                <w:shd w:val="clear" w:color="auto" w:fill="auto"/>
                <w:noWrap/>
                <w:vAlign w:val="bottom"/>
                <w:hideMark/>
              </w:tcPr>
            </w:tcPrChange>
          </w:tcPr>
          <w:p w14:paraId="248A13C5" w14:textId="77777777" w:rsidR="00EF6EE1" w:rsidRPr="00FF6A71" w:rsidRDefault="00EF6EE1">
            <w:pPr>
              <w:spacing w:before="0" w:after="0" w:line="240" w:lineRule="auto"/>
              <w:jc w:val="center"/>
              <w:rPr>
                <w:ins w:id="35142" w:author="pete jones" w:date="2022-01-04T11:06:00Z"/>
                <w:rFonts w:ascii="Times New Roman" w:hAnsi="Times New Roman" w:cs="Times New Roman"/>
                <w:sz w:val="20"/>
              </w:rPr>
              <w:pPrChange w:id="35143" w:author="pete jones" w:date="2022-01-06T15:27:00Z">
                <w:pPr>
                  <w:jc w:val="left"/>
                </w:pPr>
              </w:pPrChange>
            </w:pPr>
          </w:p>
        </w:tc>
        <w:tc>
          <w:tcPr>
            <w:tcW w:w="960" w:type="dxa"/>
            <w:shd w:val="clear" w:color="auto" w:fill="auto"/>
            <w:noWrap/>
            <w:vAlign w:val="bottom"/>
            <w:hideMark/>
            <w:tcPrChange w:id="35144" w:author="pete jones" w:date="2022-03-09T08:19:00Z">
              <w:tcPr>
                <w:tcW w:w="960" w:type="dxa"/>
                <w:tcBorders>
                  <w:top w:val="nil"/>
                  <w:left w:val="nil"/>
                  <w:bottom w:val="nil"/>
                  <w:right w:val="nil"/>
                </w:tcBorders>
                <w:shd w:val="clear" w:color="auto" w:fill="auto"/>
                <w:noWrap/>
                <w:vAlign w:val="bottom"/>
                <w:hideMark/>
              </w:tcPr>
            </w:tcPrChange>
          </w:tcPr>
          <w:p w14:paraId="60252FA0" w14:textId="77777777" w:rsidR="00EF6EE1" w:rsidRPr="00FF6A71" w:rsidRDefault="00EF6EE1">
            <w:pPr>
              <w:spacing w:before="0" w:after="0" w:line="240" w:lineRule="auto"/>
              <w:jc w:val="center"/>
              <w:rPr>
                <w:ins w:id="35145" w:author="pete jones" w:date="2022-01-04T11:06:00Z"/>
                <w:rFonts w:ascii="Times New Roman" w:hAnsi="Times New Roman" w:cs="Times New Roman"/>
                <w:sz w:val="20"/>
              </w:rPr>
              <w:pPrChange w:id="35146" w:author="pete jones" w:date="2022-01-06T15:27:00Z">
                <w:pPr>
                  <w:jc w:val="left"/>
                </w:pPr>
              </w:pPrChange>
            </w:pPr>
          </w:p>
        </w:tc>
        <w:tc>
          <w:tcPr>
            <w:tcW w:w="960" w:type="dxa"/>
            <w:shd w:val="clear" w:color="auto" w:fill="auto"/>
            <w:noWrap/>
            <w:vAlign w:val="bottom"/>
            <w:hideMark/>
            <w:tcPrChange w:id="35147" w:author="pete jones" w:date="2022-03-09T08:19:00Z">
              <w:tcPr>
                <w:tcW w:w="960" w:type="dxa"/>
                <w:tcBorders>
                  <w:top w:val="nil"/>
                  <w:left w:val="nil"/>
                  <w:bottom w:val="nil"/>
                  <w:right w:val="nil"/>
                </w:tcBorders>
                <w:shd w:val="clear" w:color="auto" w:fill="auto"/>
                <w:noWrap/>
                <w:vAlign w:val="bottom"/>
                <w:hideMark/>
              </w:tcPr>
            </w:tcPrChange>
          </w:tcPr>
          <w:p w14:paraId="0DA0FCC6" w14:textId="4DE135BF" w:rsidR="00EF6EE1" w:rsidRPr="00FF6A71" w:rsidRDefault="00EF6EE1">
            <w:pPr>
              <w:spacing w:before="0" w:after="0" w:line="240" w:lineRule="auto"/>
              <w:jc w:val="center"/>
              <w:rPr>
                <w:ins w:id="35148" w:author="pete jones" w:date="2022-01-04T11:06:00Z"/>
                <w:rFonts w:ascii="Times New Roman" w:hAnsi="Times New Roman" w:cs="Times New Roman"/>
                <w:sz w:val="20"/>
              </w:rPr>
              <w:pPrChange w:id="35149" w:author="pete jones" w:date="2022-01-06T15:27:00Z">
                <w:pPr>
                  <w:jc w:val="left"/>
                </w:pPr>
              </w:pPrChange>
            </w:pPr>
          </w:p>
        </w:tc>
        <w:tc>
          <w:tcPr>
            <w:tcW w:w="960" w:type="dxa"/>
            <w:shd w:val="clear" w:color="auto" w:fill="auto"/>
            <w:noWrap/>
            <w:vAlign w:val="bottom"/>
            <w:hideMark/>
            <w:tcPrChange w:id="35150" w:author="pete jones" w:date="2022-03-09T08:19:00Z">
              <w:tcPr>
                <w:tcW w:w="960" w:type="dxa"/>
                <w:tcBorders>
                  <w:top w:val="nil"/>
                  <w:left w:val="nil"/>
                  <w:bottom w:val="nil"/>
                  <w:right w:val="nil"/>
                </w:tcBorders>
                <w:shd w:val="clear" w:color="auto" w:fill="auto"/>
                <w:noWrap/>
                <w:vAlign w:val="bottom"/>
                <w:hideMark/>
              </w:tcPr>
            </w:tcPrChange>
          </w:tcPr>
          <w:p w14:paraId="740DDDC4" w14:textId="77777777" w:rsidR="00EF6EE1" w:rsidRPr="00FF6A71" w:rsidRDefault="00EF6EE1">
            <w:pPr>
              <w:spacing w:before="0" w:after="0" w:line="240" w:lineRule="auto"/>
              <w:jc w:val="center"/>
              <w:rPr>
                <w:ins w:id="35151" w:author="pete jones" w:date="2022-01-04T11:06:00Z"/>
                <w:rFonts w:ascii="Times New Roman" w:hAnsi="Times New Roman" w:cs="Times New Roman"/>
                <w:sz w:val="20"/>
              </w:rPr>
              <w:pPrChange w:id="35152" w:author="pete jones" w:date="2022-01-06T15:27:00Z">
                <w:pPr>
                  <w:jc w:val="left"/>
                </w:pPr>
              </w:pPrChange>
            </w:pPr>
          </w:p>
        </w:tc>
      </w:tr>
      <w:tr w:rsidR="00EF6EE1" w:rsidRPr="00FF6A71" w14:paraId="4915C6C0" w14:textId="77777777" w:rsidTr="00F078C6">
        <w:trPr>
          <w:trHeight w:val="300"/>
          <w:jc w:val="center"/>
          <w:ins w:id="35153" w:author="pete jones" w:date="2022-01-04T11:06:00Z"/>
          <w:trPrChange w:id="35154" w:author="pete jones" w:date="2022-03-09T08:19:00Z">
            <w:trPr>
              <w:trHeight w:val="300"/>
              <w:jc w:val="center"/>
            </w:trPr>
          </w:trPrChange>
        </w:trPr>
        <w:tc>
          <w:tcPr>
            <w:tcW w:w="960" w:type="dxa"/>
            <w:shd w:val="clear" w:color="auto" w:fill="auto"/>
            <w:noWrap/>
            <w:vAlign w:val="center"/>
            <w:hideMark/>
            <w:tcPrChange w:id="3515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016E16F" w14:textId="77777777" w:rsidR="00EF6EE1" w:rsidRPr="00FF6A71" w:rsidRDefault="00EF6EE1">
            <w:pPr>
              <w:spacing w:before="0" w:after="0" w:line="240" w:lineRule="auto"/>
              <w:rPr>
                <w:ins w:id="35156" w:author="pete jones" w:date="2022-01-04T11:06:00Z"/>
                <w:rFonts w:ascii="Calibri" w:hAnsi="Calibri" w:cs="Calibri"/>
                <w:color w:val="000000"/>
                <w:sz w:val="22"/>
                <w:szCs w:val="22"/>
              </w:rPr>
              <w:pPrChange w:id="35157" w:author="pete jones" w:date="2022-01-04T11:13:00Z">
                <w:pPr/>
              </w:pPrChange>
            </w:pPr>
            <w:ins w:id="35158" w:author="pete jones" w:date="2022-01-04T11:06:00Z">
              <w:r w:rsidRPr="00FF6A71">
                <w:rPr>
                  <w:rFonts w:ascii="Calibri" w:hAnsi="Calibri" w:cs="Calibri"/>
                  <w:color w:val="000000"/>
                  <w:sz w:val="22"/>
                  <w:szCs w:val="22"/>
                </w:rPr>
                <w:t>60</w:t>
              </w:r>
            </w:ins>
          </w:p>
        </w:tc>
        <w:tc>
          <w:tcPr>
            <w:tcW w:w="1153" w:type="dxa"/>
            <w:shd w:val="clear" w:color="auto" w:fill="auto"/>
            <w:noWrap/>
            <w:vAlign w:val="center"/>
            <w:hideMark/>
            <w:tcPrChange w:id="35159"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08D30FBB" w14:textId="77777777" w:rsidR="00EF6EE1" w:rsidRPr="00FF6A71" w:rsidRDefault="00EF6EE1">
            <w:pPr>
              <w:spacing w:before="0" w:after="0" w:line="240" w:lineRule="auto"/>
              <w:jc w:val="center"/>
              <w:rPr>
                <w:ins w:id="35160" w:author="pete jones" w:date="2022-01-04T11:06:00Z"/>
                <w:rFonts w:ascii="Calibri" w:hAnsi="Calibri" w:cs="Calibri"/>
                <w:color w:val="000000"/>
                <w:sz w:val="22"/>
                <w:szCs w:val="22"/>
              </w:rPr>
              <w:pPrChange w:id="35161" w:author="pete jones" w:date="2022-01-06T15:27:00Z">
                <w:pPr/>
              </w:pPrChange>
            </w:pPr>
            <w:ins w:id="35162" w:author="pete jones" w:date="2022-01-04T11:06:00Z">
              <w:r w:rsidRPr="00FF6A71">
                <w:rPr>
                  <w:rFonts w:ascii="Calibri" w:hAnsi="Calibri" w:cs="Calibri"/>
                  <w:color w:val="000000"/>
                  <w:sz w:val="22"/>
                  <w:szCs w:val="22"/>
                </w:rPr>
                <w:t>5</w:t>
              </w:r>
            </w:ins>
          </w:p>
        </w:tc>
        <w:tc>
          <w:tcPr>
            <w:tcW w:w="960" w:type="dxa"/>
            <w:shd w:val="clear" w:color="auto" w:fill="auto"/>
            <w:noWrap/>
            <w:vAlign w:val="bottom"/>
            <w:hideMark/>
            <w:tcPrChange w:id="35163" w:author="pete jones" w:date="2022-03-09T08:19:00Z">
              <w:tcPr>
                <w:tcW w:w="960" w:type="dxa"/>
                <w:tcBorders>
                  <w:top w:val="nil"/>
                  <w:left w:val="nil"/>
                  <w:bottom w:val="nil"/>
                  <w:right w:val="nil"/>
                </w:tcBorders>
                <w:shd w:val="clear" w:color="auto" w:fill="auto"/>
                <w:noWrap/>
                <w:vAlign w:val="bottom"/>
                <w:hideMark/>
              </w:tcPr>
            </w:tcPrChange>
          </w:tcPr>
          <w:p w14:paraId="240F3973" w14:textId="77777777" w:rsidR="00EF6EE1" w:rsidRPr="00FF6A71" w:rsidRDefault="00EF6EE1">
            <w:pPr>
              <w:spacing w:before="0" w:after="0" w:line="240" w:lineRule="auto"/>
              <w:jc w:val="center"/>
              <w:rPr>
                <w:ins w:id="35164" w:author="pete jones" w:date="2022-01-04T11:06:00Z"/>
                <w:rFonts w:ascii="Calibri" w:hAnsi="Calibri" w:cs="Calibri"/>
                <w:color w:val="000000"/>
                <w:sz w:val="22"/>
                <w:szCs w:val="22"/>
              </w:rPr>
              <w:pPrChange w:id="35165" w:author="pete jones" w:date="2022-01-06T15:27:00Z">
                <w:pPr/>
              </w:pPrChange>
            </w:pPr>
          </w:p>
        </w:tc>
        <w:tc>
          <w:tcPr>
            <w:tcW w:w="960" w:type="dxa"/>
            <w:shd w:val="clear" w:color="auto" w:fill="auto"/>
            <w:noWrap/>
            <w:vAlign w:val="bottom"/>
            <w:hideMark/>
            <w:tcPrChange w:id="35166" w:author="pete jones" w:date="2022-03-09T08:19:00Z">
              <w:tcPr>
                <w:tcW w:w="960" w:type="dxa"/>
                <w:tcBorders>
                  <w:top w:val="nil"/>
                  <w:left w:val="nil"/>
                  <w:bottom w:val="nil"/>
                  <w:right w:val="nil"/>
                </w:tcBorders>
                <w:shd w:val="clear" w:color="auto" w:fill="auto"/>
                <w:noWrap/>
                <w:vAlign w:val="bottom"/>
                <w:hideMark/>
              </w:tcPr>
            </w:tcPrChange>
          </w:tcPr>
          <w:p w14:paraId="771BC0F7" w14:textId="77777777" w:rsidR="00EF6EE1" w:rsidRPr="00FF6A71" w:rsidRDefault="00EF6EE1">
            <w:pPr>
              <w:spacing w:before="0" w:after="0" w:line="240" w:lineRule="auto"/>
              <w:jc w:val="center"/>
              <w:rPr>
                <w:ins w:id="35167" w:author="pete jones" w:date="2022-01-04T11:06:00Z"/>
                <w:rFonts w:ascii="Times New Roman" w:hAnsi="Times New Roman" w:cs="Times New Roman"/>
                <w:sz w:val="20"/>
              </w:rPr>
              <w:pPrChange w:id="35168" w:author="pete jones" w:date="2022-01-06T15:27:00Z">
                <w:pPr>
                  <w:jc w:val="left"/>
                </w:pPr>
              </w:pPrChange>
            </w:pPr>
          </w:p>
        </w:tc>
        <w:tc>
          <w:tcPr>
            <w:tcW w:w="960" w:type="dxa"/>
            <w:shd w:val="clear" w:color="auto" w:fill="auto"/>
            <w:noWrap/>
            <w:vAlign w:val="bottom"/>
            <w:hideMark/>
            <w:tcPrChange w:id="35169" w:author="pete jones" w:date="2022-03-09T08:19:00Z">
              <w:tcPr>
                <w:tcW w:w="960" w:type="dxa"/>
                <w:tcBorders>
                  <w:top w:val="nil"/>
                  <w:left w:val="nil"/>
                  <w:bottom w:val="nil"/>
                  <w:right w:val="nil"/>
                </w:tcBorders>
                <w:shd w:val="clear" w:color="auto" w:fill="auto"/>
                <w:noWrap/>
                <w:vAlign w:val="bottom"/>
                <w:hideMark/>
              </w:tcPr>
            </w:tcPrChange>
          </w:tcPr>
          <w:p w14:paraId="7EC6C9B3" w14:textId="10E78244" w:rsidR="00EF6EE1" w:rsidRPr="00FF6A71" w:rsidRDefault="00EF6EE1">
            <w:pPr>
              <w:spacing w:before="0" w:after="0" w:line="240" w:lineRule="auto"/>
              <w:jc w:val="center"/>
              <w:rPr>
                <w:ins w:id="35170" w:author="pete jones" w:date="2022-01-04T11:06:00Z"/>
                <w:rFonts w:ascii="Times New Roman" w:hAnsi="Times New Roman" w:cs="Times New Roman"/>
                <w:sz w:val="20"/>
              </w:rPr>
              <w:pPrChange w:id="35171" w:author="pete jones" w:date="2022-01-06T15:27:00Z">
                <w:pPr>
                  <w:jc w:val="left"/>
                </w:pPr>
              </w:pPrChange>
            </w:pPr>
          </w:p>
        </w:tc>
        <w:tc>
          <w:tcPr>
            <w:tcW w:w="960" w:type="dxa"/>
            <w:shd w:val="clear" w:color="auto" w:fill="auto"/>
            <w:noWrap/>
            <w:vAlign w:val="bottom"/>
            <w:hideMark/>
            <w:tcPrChange w:id="35172" w:author="pete jones" w:date="2022-03-09T08:19:00Z">
              <w:tcPr>
                <w:tcW w:w="960" w:type="dxa"/>
                <w:tcBorders>
                  <w:top w:val="nil"/>
                  <w:left w:val="nil"/>
                  <w:bottom w:val="nil"/>
                  <w:right w:val="nil"/>
                </w:tcBorders>
                <w:shd w:val="clear" w:color="auto" w:fill="auto"/>
                <w:noWrap/>
                <w:vAlign w:val="bottom"/>
                <w:hideMark/>
              </w:tcPr>
            </w:tcPrChange>
          </w:tcPr>
          <w:p w14:paraId="2B34CF8A" w14:textId="6F60301D" w:rsidR="00EF6EE1" w:rsidRPr="00FF6A71" w:rsidRDefault="00EF6EE1">
            <w:pPr>
              <w:spacing w:before="0" w:after="0" w:line="240" w:lineRule="auto"/>
              <w:jc w:val="center"/>
              <w:rPr>
                <w:ins w:id="35173" w:author="pete jones" w:date="2022-01-04T11:06:00Z"/>
                <w:rFonts w:ascii="Times New Roman" w:hAnsi="Times New Roman" w:cs="Times New Roman"/>
                <w:sz w:val="20"/>
              </w:rPr>
              <w:pPrChange w:id="35174" w:author="pete jones" w:date="2022-01-06T15:27:00Z">
                <w:pPr>
                  <w:jc w:val="left"/>
                </w:pPr>
              </w:pPrChange>
            </w:pPr>
          </w:p>
        </w:tc>
        <w:tc>
          <w:tcPr>
            <w:tcW w:w="960" w:type="dxa"/>
            <w:shd w:val="clear" w:color="auto" w:fill="auto"/>
            <w:noWrap/>
            <w:vAlign w:val="bottom"/>
            <w:hideMark/>
            <w:tcPrChange w:id="35175" w:author="pete jones" w:date="2022-03-09T08:19:00Z">
              <w:tcPr>
                <w:tcW w:w="960" w:type="dxa"/>
                <w:tcBorders>
                  <w:top w:val="nil"/>
                  <w:left w:val="nil"/>
                  <w:bottom w:val="nil"/>
                  <w:right w:val="nil"/>
                </w:tcBorders>
                <w:shd w:val="clear" w:color="auto" w:fill="auto"/>
                <w:noWrap/>
                <w:vAlign w:val="bottom"/>
                <w:hideMark/>
              </w:tcPr>
            </w:tcPrChange>
          </w:tcPr>
          <w:p w14:paraId="240AB02F" w14:textId="77777777" w:rsidR="00EF6EE1" w:rsidRPr="00FF6A71" w:rsidRDefault="00EF6EE1">
            <w:pPr>
              <w:spacing w:before="0" w:after="0" w:line="240" w:lineRule="auto"/>
              <w:jc w:val="center"/>
              <w:rPr>
                <w:ins w:id="35176" w:author="pete jones" w:date="2022-01-04T11:06:00Z"/>
                <w:rFonts w:ascii="Times New Roman" w:hAnsi="Times New Roman" w:cs="Times New Roman"/>
                <w:sz w:val="20"/>
              </w:rPr>
              <w:pPrChange w:id="35177" w:author="pete jones" w:date="2022-01-06T15:27:00Z">
                <w:pPr>
                  <w:jc w:val="left"/>
                </w:pPr>
              </w:pPrChange>
            </w:pPr>
          </w:p>
        </w:tc>
      </w:tr>
      <w:tr w:rsidR="00EF6EE1" w:rsidRPr="00FF6A71" w14:paraId="2F2F73CD" w14:textId="77777777" w:rsidTr="00F078C6">
        <w:trPr>
          <w:trHeight w:val="300"/>
          <w:jc w:val="center"/>
          <w:ins w:id="35178" w:author="pete jones" w:date="2022-01-04T11:06:00Z"/>
          <w:trPrChange w:id="35179" w:author="pete jones" w:date="2022-03-09T08:19:00Z">
            <w:trPr>
              <w:trHeight w:val="300"/>
              <w:jc w:val="center"/>
            </w:trPr>
          </w:trPrChange>
        </w:trPr>
        <w:tc>
          <w:tcPr>
            <w:tcW w:w="960" w:type="dxa"/>
            <w:shd w:val="clear" w:color="auto" w:fill="auto"/>
            <w:noWrap/>
            <w:vAlign w:val="center"/>
            <w:hideMark/>
            <w:tcPrChange w:id="35180"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3769F1F" w14:textId="77777777" w:rsidR="00EF6EE1" w:rsidRPr="00FF6A71" w:rsidRDefault="00EF6EE1">
            <w:pPr>
              <w:spacing w:before="0" w:after="0" w:line="240" w:lineRule="auto"/>
              <w:rPr>
                <w:ins w:id="35181" w:author="pete jones" w:date="2022-01-04T11:06:00Z"/>
                <w:rFonts w:ascii="Calibri" w:hAnsi="Calibri" w:cs="Calibri"/>
                <w:color w:val="000000"/>
                <w:sz w:val="22"/>
                <w:szCs w:val="22"/>
              </w:rPr>
              <w:pPrChange w:id="35182" w:author="pete jones" w:date="2022-01-04T11:13:00Z">
                <w:pPr/>
              </w:pPrChange>
            </w:pPr>
            <w:ins w:id="35183" w:author="pete jones" w:date="2022-01-04T11:06:00Z">
              <w:r w:rsidRPr="00FF6A71">
                <w:rPr>
                  <w:rFonts w:ascii="Calibri" w:hAnsi="Calibri" w:cs="Calibri"/>
                  <w:color w:val="000000"/>
                  <w:sz w:val="22"/>
                  <w:szCs w:val="22"/>
                </w:rPr>
                <w:t>70</w:t>
              </w:r>
            </w:ins>
          </w:p>
        </w:tc>
        <w:tc>
          <w:tcPr>
            <w:tcW w:w="1153" w:type="dxa"/>
            <w:shd w:val="clear" w:color="auto" w:fill="auto"/>
            <w:noWrap/>
            <w:vAlign w:val="center"/>
            <w:hideMark/>
            <w:tcPrChange w:id="35184"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58C34D44" w14:textId="77777777" w:rsidR="00EF6EE1" w:rsidRPr="00FF6A71" w:rsidRDefault="00EF6EE1">
            <w:pPr>
              <w:spacing w:before="0" w:after="0" w:line="240" w:lineRule="auto"/>
              <w:jc w:val="center"/>
              <w:rPr>
                <w:ins w:id="35185" w:author="pete jones" w:date="2022-01-04T11:06:00Z"/>
                <w:rFonts w:ascii="Calibri" w:hAnsi="Calibri" w:cs="Calibri"/>
                <w:color w:val="000000"/>
                <w:sz w:val="22"/>
                <w:szCs w:val="22"/>
              </w:rPr>
              <w:pPrChange w:id="35186" w:author="pete jones" w:date="2022-01-06T15:27:00Z">
                <w:pPr/>
              </w:pPrChange>
            </w:pPr>
            <w:ins w:id="35187" w:author="pete jones" w:date="2022-01-04T11:06:00Z">
              <w:r w:rsidRPr="00FF6A71">
                <w:rPr>
                  <w:rFonts w:ascii="Calibri" w:hAnsi="Calibri" w:cs="Calibri"/>
                  <w:color w:val="000000"/>
                  <w:sz w:val="22"/>
                  <w:szCs w:val="22"/>
                </w:rPr>
                <w:t>17</w:t>
              </w:r>
            </w:ins>
          </w:p>
        </w:tc>
        <w:tc>
          <w:tcPr>
            <w:tcW w:w="960" w:type="dxa"/>
            <w:shd w:val="clear" w:color="auto" w:fill="auto"/>
            <w:noWrap/>
            <w:vAlign w:val="bottom"/>
            <w:hideMark/>
            <w:tcPrChange w:id="35188" w:author="pete jones" w:date="2022-03-09T08:19:00Z">
              <w:tcPr>
                <w:tcW w:w="960" w:type="dxa"/>
                <w:tcBorders>
                  <w:top w:val="nil"/>
                  <w:left w:val="nil"/>
                  <w:bottom w:val="nil"/>
                  <w:right w:val="nil"/>
                </w:tcBorders>
                <w:shd w:val="clear" w:color="auto" w:fill="auto"/>
                <w:noWrap/>
                <w:vAlign w:val="bottom"/>
                <w:hideMark/>
              </w:tcPr>
            </w:tcPrChange>
          </w:tcPr>
          <w:p w14:paraId="5777FDD9" w14:textId="77777777" w:rsidR="00EF6EE1" w:rsidRPr="00FF6A71" w:rsidRDefault="00EF6EE1">
            <w:pPr>
              <w:spacing w:before="0" w:after="0" w:line="240" w:lineRule="auto"/>
              <w:jc w:val="center"/>
              <w:rPr>
                <w:ins w:id="35189" w:author="pete jones" w:date="2022-01-04T11:06:00Z"/>
                <w:rFonts w:ascii="Calibri" w:hAnsi="Calibri" w:cs="Calibri"/>
                <w:color w:val="000000"/>
                <w:sz w:val="22"/>
                <w:szCs w:val="22"/>
              </w:rPr>
              <w:pPrChange w:id="35190" w:author="pete jones" w:date="2022-01-06T15:27:00Z">
                <w:pPr/>
              </w:pPrChange>
            </w:pPr>
          </w:p>
        </w:tc>
        <w:tc>
          <w:tcPr>
            <w:tcW w:w="960" w:type="dxa"/>
            <w:shd w:val="clear" w:color="auto" w:fill="auto"/>
            <w:noWrap/>
            <w:vAlign w:val="bottom"/>
            <w:hideMark/>
            <w:tcPrChange w:id="35191" w:author="pete jones" w:date="2022-03-09T08:19:00Z">
              <w:tcPr>
                <w:tcW w:w="960" w:type="dxa"/>
                <w:tcBorders>
                  <w:top w:val="nil"/>
                  <w:left w:val="nil"/>
                  <w:bottom w:val="nil"/>
                  <w:right w:val="nil"/>
                </w:tcBorders>
                <w:shd w:val="clear" w:color="auto" w:fill="auto"/>
                <w:noWrap/>
                <w:vAlign w:val="bottom"/>
                <w:hideMark/>
              </w:tcPr>
            </w:tcPrChange>
          </w:tcPr>
          <w:p w14:paraId="315246FF" w14:textId="49E1D236" w:rsidR="00EF6EE1" w:rsidRPr="00FF6A71" w:rsidRDefault="00EF6EE1">
            <w:pPr>
              <w:spacing w:before="0" w:after="0" w:line="240" w:lineRule="auto"/>
              <w:jc w:val="center"/>
              <w:rPr>
                <w:ins w:id="35192" w:author="pete jones" w:date="2022-01-04T11:06:00Z"/>
                <w:rFonts w:ascii="Times New Roman" w:hAnsi="Times New Roman" w:cs="Times New Roman"/>
                <w:sz w:val="20"/>
              </w:rPr>
              <w:pPrChange w:id="35193" w:author="pete jones" w:date="2022-01-06T15:27:00Z">
                <w:pPr>
                  <w:jc w:val="left"/>
                </w:pPr>
              </w:pPrChange>
            </w:pPr>
          </w:p>
        </w:tc>
        <w:tc>
          <w:tcPr>
            <w:tcW w:w="960" w:type="dxa"/>
            <w:shd w:val="clear" w:color="auto" w:fill="auto"/>
            <w:noWrap/>
            <w:vAlign w:val="bottom"/>
            <w:hideMark/>
            <w:tcPrChange w:id="35194" w:author="pete jones" w:date="2022-03-09T08:19:00Z">
              <w:tcPr>
                <w:tcW w:w="960" w:type="dxa"/>
                <w:tcBorders>
                  <w:top w:val="nil"/>
                  <w:left w:val="nil"/>
                  <w:bottom w:val="nil"/>
                  <w:right w:val="nil"/>
                </w:tcBorders>
                <w:shd w:val="clear" w:color="auto" w:fill="auto"/>
                <w:noWrap/>
                <w:vAlign w:val="bottom"/>
                <w:hideMark/>
              </w:tcPr>
            </w:tcPrChange>
          </w:tcPr>
          <w:p w14:paraId="3C7A8452" w14:textId="77777777" w:rsidR="00EF6EE1" w:rsidRPr="00FF6A71" w:rsidRDefault="00EF6EE1">
            <w:pPr>
              <w:spacing w:before="0" w:after="0" w:line="240" w:lineRule="auto"/>
              <w:jc w:val="center"/>
              <w:rPr>
                <w:ins w:id="35195" w:author="pete jones" w:date="2022-01-04T11:06:00Z"/>
                <w:rFonts w:ascii="Times New Roman" w:hAnsi="Times New Roman" w:cs="Times New Roman"/>
                <w:sz w:val="20"/>
              </w:rPr>
              <w:pPrChange w:id="35196" w:author="pete jones" w:date="2022-01-06T15:27:00Z">
                <w:pPr>
                  <w:jc w:val="left"/>
                </w:pPr>
              </w:pPrChange>
            </w:pPr>
          </w:p>
        </w:tc>
        <w:tc>
          <w:tcPr>
            <w:tcW w:w="960" w:type="dxa"/>
            <w:shd w:val="clear" w:color="auto" w:fill="auto"/>
            <w:noWrap/>
            <w:vAlign w:val="bottom"/>
            <w:hideMark/>
            <w:tcPrChange w:id="35197" w:author="pete jones" w:date="2022-03-09T08:19:00Z">
              <w:tcPr>
                <w:tcW w:w="960" w:type="dxa"/>
                <w:tcBorders>
                  <w:top w:val="nil"/>
                  <w:left w:val="nil"/>
                  <w:bottom w:val="nil"/>
                  <w:right w:val="nil"/>
                </w:tcBorders>
                <w:shd w:val="clear" w:color="auto" w:fill="auto"/>
                <w:noWrap/>
                <w:vAlign w:val="bottom"/>
                <w:hideMark/>
              </w:tcPr>
            </w:tcPrChange>
          </w:tcPr>
          <w:p w14:paraId="433315E8" w14:textId="29E50B10" w:rsidR="00EF6EE1" w:rsidRPr="00FF6A71" w:rsidRDefault="00EF6EE1">
            <w:pPr>
              <w:spacing w:before="0" w:after="0" w:line="240" w:lineRule="auto"/>
              <w:jc w:val="center"/>
              <w:rPr>
                <w:ins w:id="35198" w:author="pete jones" w:date="2022-01-04T11:06:00Z"/>
                <w:rFonts w:ascii="Times New Roman" w:hAnsi="Times New Roman" w:cs="Times New Roman"/>
                <w:sz w:val="20"/>
              </w:rPr>
              <w:pPrChange w:id="35199" w:author="pete jones" w:date="2022-01-06T15:27:00Z">
                <w:pPr>
                  <w:jc w:val="left"/>
                </w:pPr>
              </w:pPrChange>
            </w:pPr>
          </w:p>
        </w:tc>
        <w:tc>
          <w:tcPr>
            <w:tcW w:w="960" w:type="dxa"/>
            <w:shd w:val="clear" w:color="auto" w:fill="auto"/>
            <w:noWrap/>
            <w:vAlign w:val="bottom"/>
            <w:hideMark/>
            <w:tcPrChange w:id="35200" w:author="pete jones" w:date="2022-03-09T08:19:00Z">
              <w:tcPr>
                <w:tcW w:w="960" w:type="dxa"/>
                <w:tcBorders>
                  <w:top w:val="nil"/>
                  <w:left w:val="nil"/>
                  <w:bottom w:val="nil"/>
                  <w:right w:val="nil"/>
                </w:tcBorders>
                <w:shd w:val="clear" w:color="auto" w:fill="auto"/>
                <w:noWrap/>
                <w:vAlign w:val="bottom"/>
                <w:hideMark/>
              </w:tcPr>
            </w:tcPrChange>
          </w:tcPr>
          <w:p w14:paraId="19DC3023" w14:textId="77777777" w:rsidR="00EF6EE1" w:rsidRPr="00FF6A71" w:rsidRDefault="00EF6EE1">
            <w:pPr>
              <w:spacing w:before="0" w:after="0" w:line="240" w:lineRule="auto"/>
              <w:jc w:val="center"/>
              <w:rPr>
                <w:ins w:id="35201" w:author="pete jones" w:date="2022-01-04T11:06:00Z"/>
                <w:rFonts w:ascii="Times New Roman" w:hAnsi="Times New Roman" w:cs="Times New Roman"/>
                <w:sz w:val="20"/>
              </w:rPr>
              <w:pPrChange w:id="35202" w:author="pete jones" w:date="2022-01-06T15:27:00Z">
                <w:pPr>
                  <w:jc w:val="left"/>
                </w:pPr>
              </w:pPrChange>
            </w:pPr>
          </w:p>
        </w:tc>
      </w:tr>
      <w:tr w:rsidR="00EF6EE1" w:rsidRPr="00FF6A71" w14:paraId="0500CFBC" w14:textId="77777777" w:rsidTr="00F078C6">
        <w:trPr>
          <w:trHeight w:val="300"/>
          <w:jc w:val="center"/>
          <w:ins w:id="35203" w:author="pete jones" w:date="2022-01-04T11:06:00Z"/>
          <w:trPrChange w:id="35204" w:author="pete jones" w:date="2022-03-09T08:19:00Z">
            <w:trPr>
              <w:trHeight w:val="300"/>
              <w:jc w:val="center"/>
            </w:trPr>
          </w:trPrChange>
        </w:trPr>
        <w:tc>
          <w:tcPr>
            <w:tcW w:w="960" w:type="dxa"/>
            <w:shd w:val="clear" w:color="auto" w:fill="auto"/>
            <w:noWrap/>
            <w:vAlign w:val="center"/>
            <w:hideMark/>
            <w:tcPrChange w:id="35205"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A7A4515" w14:textId="77777777" w:rsidR="00EF6EE1" w:rsidRPr="00FF6A71" w:rsidRDefault="00EF6EE1">
            <w:pPr>
              <w:spacing w:before="0" w:after="0" w:line="240" w:lineRule="auto"/>
              <w:rPr>
                <w:ins w:id="35206" w:author="pete jones" w:date="2022-01-04T11:06:00Z"/>
                <w:rFonts w:ascii="Calibri" w:hAnsi="Calibri" w:cs="Calibri"/>
                <w:color w:val="000000"/>
                <w:sz w:val="22"/>
                <w:szCs w:val="22"/>
              </w:rPr>
              <w:pPrChange w:id="35207" w:author="pete jones" w:date="2022-01-04T11:13:00Z">
                <w:pPr/>
              </w:pPrChange>
            </w:pPr>
            <w:ins w:id="35208" w:author="pete jones" w:date="2022-01-04T11:06:00Z">
              <w:r w:rsidRPr="00FF6A71">
                <w:rPr>
                  <w:rFonts w:ascii="Calibri" w:hAnsi="Calibri" w:cs="Calibri"/>
                  <w:color w:val="000000"/>
                  <w:sz w:val="22"/>
                  <w:szCs w:val="22"/>
                </w:rPr>
                <w:t>80</w:t>
              </w:r>
            </w:ins>
          </w:p>
        </w:tc>
        <w:tc>
          <w:tcPr>
            <w:tcW w:w="1153" w:type="dxa"/>
            <w:shd w:val="clear" w:color="auto" w:fill="auto"/>
            <w:noWrap/>
            <w:vAlign w:val="center"/>
            <w:hideMark/>
            <w:tcPrChange w:id="35209"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4FB906A7" w14:textId="77777777" w:rsidR="00EF6EE1" w:rsidRPr="00FF6A71" w:rsidRDefault="00EF6EE1">
            <w:pPr>
              <w:spacing w:before="0" w:after="0" w:line="240" w:lineRule="auto"/>
              <w:jc w:val="center"/>
              <w:rPr>
                <w:ins w:id="35210" w:author="pete jones" w:date="2022-01-04T11:06:00Z"/>
                <w:rFonts w:ascii="Calibri" w:hAnsi="Calibri" w:cs="Calibri"/>
                <w:color w:val="000000"/>
                <w:sz w:val="22"/>
                <w:szCs w:val="22"/>
              </w:rPr>
              <w:pPrChange w:id="35211" w:author="pete jones" w:date="2022-01-06T15:27:00Z">
                <w:pPr/>
              </w:pPrChange>
            </w:pPr>
            <w:ins w:id="35212" w:author="pete jones" w:date="2022-01-04T11:06:00Z">
              <w:r w:rsidRPr="00FF6A71">
                <w:rPr>
                  <w:rFonts w:ascii="Calibri" w:hAnsi="Calibri" w:cs="Calibri"/>
                  <w:color w:val="000000"/>
                  <w:sz w:val="22"/>
                  <w:szCs w:val="22"/>
                </w:rPr>
                <w:t>8</w:t>
              </w:r>
            </w:ins>
          </w:p>
        </w:tc>
        <w:tc>
          <w:tcPr>
            <w:tcW w:w="960" w:type="dxa"/>
            <w:shd w:val="clear" w:color="auto" w:fill="auto"/>
            <w:noWrap/>
            <w:vAlign w:val="bottom"/>
            <w:hideMark/>
            <w:tcPrChange w:id="35213" w:author="pete jones" w:date="2022-03-09T08:19:00Z">
              <w:tcPr>
                <w:tcW w:w="960" w:type="dxa"/>
                <w:tcBorders>
                  <w:top w:val="nil"/>
                  <w:left w:val="nil"/>
                  <w:bottom w:val="nil"/>
                  <w:right w:val="nil"/>
                </w:tcBorders>
                <w:shd w:val="clear" w:color="auto" w:fill="auto"/>
                <w:noWrap/>
                <w:vAlign w:val="bottom"/>
                <w:hideMark/>
              </w:tcPr>
            </w:tcPrChange>
          </w:tcPr>
          <w:p w14:paraId="08410E36" w14:textId="77777777" w:rsidR="00EF6EE1" w:rsidRPr="00FF6A71" w:rsidRDefault="00EF6EE1">
            <w:pPr>
              <w:spacing w:before="0" w:after="0" w:line="240" w:lineRule="auto"/>
              <w:jc w:val="center"/>
              <w:rPr>
                <w:ins w:id="35214" w:author="pete jones" w:date="2022-01-04T11:06:00Z"/>
                <w:rFonts w:ascii="Calibri" w:hAnsi="Calibri" w:cs="Calibri"/>
                <w:color w:val="000000"/>
                <w:sz w:val="22"/>
                <w:szCs w:val="22"/>
              </w:rPr>
              <w:pPrChange w:id="35215" w:author="pete jones" w:date="2022-01-06T15:27:00Z">
                <w:pPr/>
              </w:pPrChange>
            </w:pPr>
          </w:p>
        </w:tc>
        <w:tc>
          <w:tcPr>
            <w:tcW w:w="960" w:type="dxa"/>
            <w:shd w:val="clear" w:color="auto" w:fill="auto"/>
            <w:noWrap/>
            <w:vAlign w:val="bottom"/>
            <w:hideMark/>
            <w:tcPrChange w:id="35216" w:author="pete jones" w:date="2022-03-09T08:19:00Z">
              <w:tcPr>
                <w:tcW w:w="960" w:type="dxa"/>
                <w:tcBorders>
                  <w:top w:val="nil"/>
                  <w:left w:val="nil"/>
                  <w:bottom w:val="nil"/>
                  <w:right w:val="nil"/>
                </w:tcBorders>
                <w:shd w:val="clear" w:color="auto" w:fill="auto"/>
                <w:noWrap/>
                <w:vAlign w:val="bottom"/>
                <w:hideMark/>
              </w:tcPr>
            </w:tcPrChange>
          </w:tcPr>
          <w:p w14:paraId="42CAE36A" w14:textId="1C7D2992" w:rsidR="00EF6EE1" w:rsidRPr="00FF6A71" w:rsidRDefault="00F078C6">
            <w:pPr>
              <w:spacing w:before="0" w:after="0" w:line="240" w:lineRule="auto"/>
              <w:jc w:val="center"/>
              <w:rPr>
                <w:ins w:id="35217" w:author="pete jones" w:date="2022-01-04T11:06:00Z"/>
                <w:rFonts w:ascii="Times New Roman" w:hAnsi="Times New Roman" w:cs="Times New Roman"/>
                <w:sz w:val="20"/>
              </w:rPr>
              <w:pPrChange w:id="35218" w:author="pete jones" w:date="2022-01-06T15:27:00Z">
                <w:pPr>
                  <w:jc w:val="left"/>
                </w:pPr>
              </w:pPrChange>
            </w:pPr>
            <w:ins w:id="35219" w:author="pete jones" w:date="2022-01-04T11:06:00Z">
              <w:r w:rsidRPr="00C15005">
                <w:rPr>
                  <w:noProof/>
                </w:rPr>
                <w:drawing>
                  <wp:anchor distT="0" distB="0" distL="114300" distR="114300" simplePos="0" relativeHeight="251759616" behindDoc="0" locked="0" layoutInCell="1" allowOverlap="1" wp14:anchorId="58EA82B0" wp14:editId="61A57BBE">
                    <wp:simplePos x="0" y="0"/>
                    <wp:positionH relativeFrom="column">
                      <wp:posOffset>-558800</wp:posOffset>
                    </wp:positionH>
                    <wp:positionV relativeFrom="paragraph">
                      <wp:posOffset>-1308735</wp:posOffset>
                    </wp:positionV>
                    <wp:extent cx="2762250" cy="1903095"/>
                    <wp:effectExtent l="0" t="0" r="0" b="1905"/>
                    <wp:wrapNone/>
                    <wp:docPr id="345253019" name="Picture 34525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762250" cy="1903095"/>
                            </a:xfrm>
                            <a:prstGeom prst="rect">
                              <a:avLst/>
                            </a:prstGeom>
                            <a:noFill/>
                          </pic:spPr>
                        </pic:pic>
                      </a:graphicData>
                    </a:graphic>
                    <wp14:sizeRelH relativeFrom="margin">
                      <wp14:pctWidth>0</wp14:pctWidth>
                    </wp14:sizeRelH>
                    <wp14:sizeRelV relativeFrom="margin">
                      <wp14:pctHeight>0</wp14:pctHeight>
                    </wp14:sizeRelV>
                  </wp:anchor>
                </w:drawing>
              </w:r>
            </w:ins>
          </w:p>
        </w:tc>
        <w:tc>
          <w:tcPr>
            <w:tcW w:w="960" w:type="dxa"/>
            <w:shd w:val="clear" w:color="auto" w:fill="auto"/>
            <w:noWrap/>
            <w:vAlign w:val="bottom"/>
            <w:hideMark/>
            <w:tcPrChange w:id="35220" w:author="pete jones" w:date="2022-03-09T08:19:00Z">
              <w:tcPr>
                <w:tcW w:w="960" w:type="dxa"/>
                <w:tcBorders>
                  <w:top w:val="nil"/>
                  <w:left w:val="nil"/>
                  <w:bottom w:val="nil"/>
                  <w:right w:val="nil"/>
                </w:tcBorders>
                <w:shd w:val="clear" w:color="auto" w:fill="auto"/>
                <w:noWrap/>
                <w:vAlign w:val="bottom"/>
                <w:hideMark/>
              </w:tcPr>
            </w:tcPrChange>
          </w:tcPr>
          <w:p w14:paraId="7C834361" w14:textId="77777777" w:rsidR="00EF6EE1" w:rsidRPr="00FF6A71" w:rsidRDefault="00EF6EE1">
            <w:pPr>
              <w:spacing w:before="0" w:after="0" w:line="240" w:lineRule="auto"/>
              <w:jc w:val="center"/>
              <w:rPr>
                <w:ins w:id="35221" w:author="pete jones" w:date="2022-01-04T11:06:00Z"/>
                <w:rFonts w:ascii="Times New Roman" w:hAnsi="Times New Roman" w:cs="Times New Roman"/>
                <w:sz w:val="20"/>
              </w:rPr>
              <w:pPrChange w:id="35222" w:author="pete jones" w:date="2022-01-06T15:27:00Z">
                <w:pPr>
                  <w:jc w:val="left"/>
                </w:pPr>
              </w:pPrChange>
            </w:pPr>
          </w:p>
        </w:tc>
        <w:tc>
          <w:tcPr>
            <w:tcW w:w="960" w:type="dxa"/>
            <w:shd w:val="clear" w:color="auto" w:fill="auto"/>
            <w:noWrap/>
            <w:vAlign w:val="bottom"/>
            <w:hideMark/>
            <w:tcPrChange w:id="35223" w:author="pete jones" w:date="2022-03-09T08:19:00Z">
              <w:tcPr>
                <w:tcW w:w="960" w:type="dxa"/>
                <w:tcBorders>
                  <w:top w:val="nil"/>
                  <w:left w:val="nil"/>
                  <w:bottom w:val="nil"/>
                  <w:right w:val="nil"/>
                </w:tcBorders>
                <w:shd w:val="clear" w:color="auto" w:fill="auto"/>
                <w:noWrap/>
                <w:vAlign w:val="bottom"/>
                <w:hideMark/>
              </w:tcPr>
            </w:tcPrChange>
          </w:tcPr>
          <w:p w14:paraId="52BCD354" w14:textId="77777777" w:rsidR="00EF6EE1" w:rsidRPr="00FF6A71" w:rsidRDefault="00EF6EE1">
            <w:pPr>
              <w:spacing w:before="0" w:after="0" w:line="240" w:lineRule="auto"/>
              <w:jc w:val="center"/>
              <w:rPr>
                <w:ins w:id="35224" w:author="pete jones" w:date="2022-01-04T11:06:00Z"/>
                <w:rFonts w:ascii="Times New Roman" w:hAnsi="Times New Roman" w:cs="Times New Roman"/>
                <w:sz w:val="20"/>
              </w:rPr>
              <w:pPrChange w:id="35225" w:author="pete jones" w:date="2022-01-06T15:27:00Z">
                <w:pPr>
                  <w:jc w:val="left"/>
                </w:pPr>
              </w:pPrChange>
            </w:pPr>
          </w:p>
        </w:tc>
        <w:tc>
          <w:tcPr>
            <w:tcW w:w="960" w:type="dxa"/>
            <w:shd w:val="clear" w:color="auto" w:fill="auto"/>
            <w:noWrap/>
            <w:vAlign w:val="bottom"/>
            <w:hideMark/>
            <w:tcPrChange w:id="35226" w:author="pete jones" w:date="2022-03-09T08:19:00Z">
              <w:tcPr>
                <w:tcW w:w="960" w:type="dxa"/>
                <w:tcBorders>
                  <w:top w:val="nil"/>
                  <w:left w:val="nil"/>
                  <w:bottom w:val="nil"/>
                  <w:right w:val="nil"/>
                </w:tcBorders>
                <w:shd w:val="clear" w:color="auto" w:fill="auto"/>
                <w:noWrap/>
                <w:vAlign w:val="bottom"/>
                <w:hideMark/>
              </w:tcPr>
            </w:tcPrChange>
          </w:tcPr>
          <w:p w14:paraId="3104175B" w14:textId="77777777" w:rsidR="00EF6EE1" w:rsidRPr="00FF6A71" w:rsidRDefault="00EF6EE1">
            <w:pPr>
              <w:spacing w:before="0" w:after="0" w:line="240" w:lineRule="auto"/>
              <w:jc w:val="center"/>
              <w:rPr>
                <w:ins w:id="35227" w:author="pete jones" w:date="2022-01-04T11:06:00Z"/>
                <w:rFonts w:ascii="Times New Roman" w:hAnsi="Times New Roman" w:cs="Times New Roman"/>
                <w:sz w:val="20"/>
              </w:rPr>
              <w:pPrChange w:id="35228" w:author="pete jones" w:date="2022-01-06T15:27:00Z">
                <w:pPr>
                  <w:jc w:val="left"/>
                </w:pPr>
              </w:pPrChange>
            </w:pPr>
          </w:p>
        </w:tc>
      </w:tr>
      <w:tr w:rsidR="00EF6EE1" w:rsidRPr="00FF6A71" w14:paraId="4F12C314" w14:textId="77777777" w:rsidTr="00F078C6">
        <w:trPr>
          <w:trHeight w:val="300"/>
          <w:jc w:val="center"/>
          <w:ins w:id="35229" w:author="pete jones" w:date="2022-01-04T11:06:00Z"/>
          <w:trPrChange w:id="35230" w:author="pete jones" w:date="2022-03-09T08:19:00Z">
            <w:trPr>
              <w:trHeight w:val="300"/>
              <w:jc w:val="center"/>
            </w:trPr>
          </w:trPrChange>
        </w:trPr>
        <w:tc>
          <w:tcPr>
            <w:tcW w:w="960" w:type="dxa"/>
            <w:shd w:val="clear" w:color="auto" w:fill="auto"/>
            <w:noWrap/>
            <w:vAlign w:val="center"/>
            <w:hideMark/>
            <w:tcPrChange w:id="35231" w:author="pete jones" w:date="2022-03-09T08:19: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B2E1254" w14:textId="77777777" w:rsidR="00EF6EE1" w:rsidRPr="00FF6A71" w:rsidRDefault="00EF6EE1">
            <w:pPr>
              <w:spacing w:before="0" w:after="0" w:line="240" w:lineRule="auto"/>
              <w:rPr>
                <w:ins w:id="35232" w:author="pete jones" w:date="2022-01-04T11:06:00Z"/>
                <w:rFonts w:ascii="Calibri" w:hAnsi="Calibri" w:cs="Calibri"/>
                <w:color w:val="000000"/>
                <w:sz w:val="22"/>
                <w:szCs w:val="22"/>
              </w:rPr>
              <w:pPrChange w:id="35233" w:author="pete jones" w:date="2022-01-04T11:13:00Z">
                <w:pPr/>
              </w:pPrChange>
            </w:pPr>
            <w:ins w:id="35234" w:author="pete jones" w:date="2022-01-04T11:06:00Z">
              <w:r w:rsidRPr="00FF6A71">
                <w:rPr>
                  <w:rFonts w:ascii="Calibri" w:hAnsi="Calibri" w:cs="Calibri"/>
                  <w:color w:val="000000"/>
                  <w:sz w:val="22"/>
                  <w:szCs w:val="22"/>
                </w:rPr>
                <w:t>90</w:t>
              </w:r>
            </w:ins>
          </w:p>
        </w:tc>
        <w:tc>
          <w:tcPr>
            <w:tcW w:w="1153" w:type="dxa"/>
            <w:shd w:val="clear" w:color="auto" w:fill="auto"/>
            <w:noWrap/>
            <w:vAlign w:val="center"/>
            <w:hideMark/>
            <w:tcPrChange w:id="35235" w:author="pete jones" w:date="2022-03-09T08:19:00Z">
              <w:tcPr>
                <w:tcW w:w="967" w:type="dxa"/>
                <w:tcBorders>
                  <w:top w:val="nil"/>
                  <w:left w:val="nil"/>
                  <w:bottom w:val="single" w:sz="4" w:space="0" w:color="auto"/>
                  <w:right w:val="single" w:sz="8" w:space="0" w:color="auto"/>
                </w:tcBorders>
                <w:shd w:val="clear" w:color="auto" w:fill="auto"/>
                <w:noWrap/>
                <w:vAlign w:val="center"/>
                <w:hideMark/>
              </w:tcPr>
            </w:tcPrChange>
          </w:tcPr>
          <w:p w14:paraId="0181C862" w14:textId="77777777" w:rsidR="00EF6EE1" w:rsidRPr="00FF6A71" w:rsidRDefault="00EF6EE1">
            <w:pPr>
              <w:spacing w:before="0" w:after="0" w:line="240" w:lineRule="auto"/>
              <w:jc w:val="center"/>
              <w:rPr>
                <w:ins w:id="35236" w:author="pete jones" w:date="2022-01-04T11:06:00Z"/>
                <w:rFonts w:ascii="Calibri" w:hAnsi="Calibri" w:cs="Calibri"/>
                <w:color w:val="000000"/>
                <w:sz w:val="22"/>
                <w:szCs w:val="22"/>
              </w:rPr>
              <w:pPrChange w:id="35237" w:author="pete jones" w:date="2022-01-06T15:27:00Z">
                <w:pPr/>
              </w:pPrChange>
            </w:pPr>
            <w:ins w:id="35238" w:author="pete jones" w:date="2022-01-04T11:06:00Z">
              <w:r w:rsidRPr="00FF6A71">
                <w:rPr>
                  <w:rFonts w:ascii="Calibri" w:hAnsi="Calibri" w:cs="Calibri"/>
                  <w:color w:val="000000"/>
                  <w:sz w:val="22"/>
                  <w:szCs w:val="22"/>
                </w:rPr>
                <w:t>1</w:t>
              </w:r>
            </w:ins>
          </w:p>
        </w:tc>
        <w:tc>
          <w:tcPr>
            <w:tcW w:w="960" w:type="dxa"/>
            <w:shd w:val="clear" w:color="auto" w:fill="auto"/>
            <w:noWrap/>
            <w:vAlign w:val="bottom"/>
            <w:hideMark/>
            <w:tcPrChange w:id="35239" w:author="pete jones" w:date="2022-03-09T08:19:00Z">
              <w:tcPr>
                <w:tcW w:w="960" w:type="dxa"/>
                <w:tcBorders>
                  <w:top w:val="nil"/>
                  <w:left w:val="nil"/>
                  <w:bottom w:val="nil"/>
                  <w:right w:val="nil"/>
                </w:tcBorders>
                <w:shd w:val="clear" w:color="auto" w:fill="auto"/>
                <w:noWrap/>
                <w:vAlign w:val="bottom"/>
                <w:hideMark/>
              </w:tcPr>
            </w:tcPrChange>
          </w:tcPr>
          <w:p w14:paraId="6AF0FCFD" w14:textId="77777777" w:rsidR="00EF6EE1" w:rsidRPr="00FF6A71" w:rsidRDefault="00EF6EE1">
            <w:pPr>
              <w:spacing w:before="0" w:after="0" w:line="240" w:lineRule="auto"/>
              <w:jc w:val="center"/>
              <w:rPr>
                <w:ins w:id="35240" w:author="pete jones" w:date="2022-01-04T11:06:00Z"/>
                <w:rFonts w:ascii="Calibri" w:hAnsi="Calibri" w:cs="Calibri"/>
                <w:color w:val="000000"/>
                <w:sz w:val="22"/>
                <w:szCs w:val="22"/>
              </w:rPr>
              <w:pPrChange w:id="35241" w:author="pete jones" w:date="2022-01-06T15:27:00Z">
                <w:pPr/>
              </w:pPrChange>
            </w:pPr>
          </w:p>
        </w:tc>
        <w:tc>
          <w:tcPr>
            <w:tcW w:w="960" w:type="dxa"/>
            <w:shd w:val="clear" w:color="auto" w:fill="auto"/>
            <w:noWrap/>
            <w:vAlign w:val="bottom"/>
            <w:hideMark/>
            <w:tcPrChange w:id="35242" w:author="pete jones" w:date="2022-03-09T08:19:00Z">
              <w:tcPr>
                <w:tcW w:w="960" w:type="dxa"/>
                <w:tcBorders>
                  <w:top w:val="nil"/>
                  <w:left w:val="nil"/>
                  <w:bottom w:val="nil"/>
                  <w:right w:val="nil"/>
                </w:tcBorders>
                <w:shd w:val="clear" w:color="auto" w:fill="auto"/>
                <w:noWrap/>
                <w:vAlign w:val="bottom"/>
                <w:hideMark/>
              </w:tcPr>
            </w:tcPrChange>
          </w:tcPr>
          <w:p w14:paraId="3A266841" w14:textId="77777777" w:rsidR="00EF6EE1" w:rsidRPr="00FF6A71" w:rsidRDefault="00EF6EE1">
            <w:pPr>
              <w:spacing w:before="0" w:after="0" w:line="240" w:lineRule="auto"/>
              <w:jc w:val="center"/>
              <w:rPr>
                <w:ins w:id="35243" w:author="pete jones" w:date="2022-01-04T11:06:00Z"/>
                <w:rFonts w:ascii="Times New Roman" w:hAnsi="Times New Roman" w:cs="Times New Roman"/>
                <w:sz w:val="20"/>
              </w:rPr>
              <w:pPrChange w:id="35244" w:author="pete jones" w:date="2022-01-06T15:27:00Z">
                <w:pPr>
                  <w:jc w:val="left"/>
                </w:pPr>
              </w:pPrChange>
            </w:pPr>
          </w:p>
        </w:tc>
        <w:tc>
          <w:tcPr>
            <w:tcW w:w="960" w:type="dxa"/>
            <w:shd w:val="clear" w:color="auto" w:fill="auto"/>
            <w:noWrap/>
            <w:vAlign w:val="bottom"/>
            <w:hideMark/>
            <w:tcPrChange w:id="35245" w:author="pete jones" w:date="2022-03-09T08:19:00Z">
              <w:tcPr>
                <w:tcW w:w="960" w:type="dxa"/>
                <w:tcBorders>
                  <w:top w:val="nil"/>
                  <w:left w:val="nil"/>
                  <w:bottom w:val="nil"/>
                  <w:right w:val="nil"/>
                </w:tcBorders>
                <w:shd w:val="clear" w:color="auto" w:fill="auto"/>
                <w:noWrap/>
                <w:vAlign w:val="bottom"/>
                <w:hideMark/>
              </w:tcPr>
            </w:tcPrChange>
          </w:tcPr>
          <w:p w14:paraId="6E7A4BAB" w14:textId="77777777" w:rsidR="00EF6EE1" w:rsidRPr="00FF6A71" w:rsidRDefault="00EF6EE1">
            <w:pPr>
              <w:spacing w:before="0" w:after="0" w:line="240" w:lineRule="auto"/>
              <w:jc w:val="center"/>
              <w:rPr>
                <w:ins w:id="35246" w:author="pete jones" w:date="2022-01-04T11:06:00Z"/>
                <w:rFonts w:ascii="Times New Roman" w:hAnsi="Times New Roman" w:cs="Times New Roman"/>
                <w:sz w:val="20"/>
              </w:rPr>
              <w:pPrChange w:id="35247" w:author="pete jones" w:date="2022-01-06T15:27:00Z">
                <w:pPr>
                  <w:jc w:val="left"/>
                </w:pPr>
              </w:pPrChange>
            </w:pPr>
          </w:p>
        </w:tc>
        <w:tc>
          <w:tcPr>
            <w:tcW w:w="960" w:type="dxa"/>
            <w:shd w:val="clear" w:color="auto" w:fill="auto"/>
            <w:noWrap/>
            <w:vAlign w:val="bottom"/>
            <w:hideMark/>
            <w:tcPrChange w:id="35248" w:author="pete jones" w:date="2022-03-09T08:19:00Z">
              <w:tcPr>
                <w:tcW w:w="960" w:type="dxa"/>
                <w:tcBorders>
                  <w:top w:val="nil"/>
                  <w:left w:val="nil"/>
                  <w:bottom w:val="nil"/>
                  <w:right w:val="nil"/>
                </w:tcBorders>
                <w:shd w:val="clear" w:color="auto" w:fill="auto"/>
                <w:noWrap/>
                <w:vAlign w:val="bottom"/>
                <w:hideMark/>
              </w:tcPr>
            </w:tcPrChange>
          </w:tcPr>
          <w:p w14:paraId="64B5D8F4" w14:textId="77777777" w:rsidR="00EF6EE1" w:rsidRPr="00FF6A71" w:rsidRDefault="00EF6EE1">
            <w:pPr>
              <w:spacing w:before="0" w:after="0" w:line="240" w:lineRule="auto"/>
              <w:jc w:val="center"/>
              <w:rPr>
                <w:ins w:id="35249" w:author="pete jones" w:date="2022-01-04T11:06:00Z"/>
                <w:rFonts w:ascii="Times New Roman" w:hAnsi="Times New Roman" w:cs="Times New Roman"/>
                <w:sz w:val="20"/>
              </w:rPr>
              <w:pPrChange w:id="35250" w:author="pete jones" w:date="2022-01-06T15:27:00Z">
                <w:pPr>
                  <w:jc w:val="left"/>
                </w:pPr>
              </w:pPrChange>
            </w:pPr>
          </w:p>
        </w:tc>
        <w:tc>
          <w:tcPr>
            <w:tcW w:w="960" w:type="dxa"/>
            <w:shd w:val="clear" w:color="auto" w:fill="auto"/>
            <w:noWrap/>
            <w:vAlign w:val="bottom"/>
            <w:hideMark/>
            <w:tcPrChange w:id="35251" w:author="pete jones" w:date="2022-03-09T08:19:00Z">
              <w:tcPr>
                <w:tcW w:w="960" w:type="dxa"/>
                <w:tcBorders>
                  <w:top w:val="nil"/>
                  <w:left w:val="nil"/>
                  <w:bottom w:val="nil"/>
                  <w:right w:val="nil"/>
                </w:tcBorders>
                <w:shd w:val="clear" w:color="auto" w:fill="auto"/>
                <w:noWrap/>
                <w:vAlign w:val="bottom"/>
                <w:hideMark/>
              </w:tcPr>
            </w:tcPrChange>
          </w:tcPr>
          <w:p w14:paraId="2F50EFF8" w14:textId="77777777" w:rsidR="00EF6EE1" w:rsidRPr="00FF6A71" w:rsidRDefault="00EF6EE1">
            <w:pPr>
              <w:spacing w:before="0" w:after="0" w:line="240" w:lineRule="auto"/>
              <w:jc w:val="center"/>
              <w:rPr>
                <w:ins w:id="35252" w:author="pete jones" w:date="2022-01-04T11:06:00Z"/>
                <w:rFonts w:ascii="Times New Roman" w:hAnsi="Times New Roman" w:cs="Times New Roman"/>
                <w:sz w:val="20"/>
              </w:rPr>
              <w:pPrChange w:id="35253" w:author="pete jones" w:date="2022-01-06T15:27:00Z">
                <w:pPr>
                  <w:jc w:val="left"/>
                </w:pPr>
              </w:pPrChange>
            </w:pPr>
          </w:p>
        </w:tc>
      </w:tr>
      <w:tr w:rsidR="00EF6EE1" w:rsidRPr="00FF6A71" w14:paraId="002AB850" w14:textId="77777777" w:rsidTr="00F078C6">
        <w:trPr>
          <w:trHeight w:val="315"/>
          <w:jc w:val="center"/>
          <w:ins w:id="35254" w:author="pete jones" w:date="2022-01-04T11:06:00Z"/>
          <w:trPrChange w:id="35255" w:author="pete jones" w:date="2022-03-09T08:19:00Z">
            <w:trPr>
              <w:trHeight w:val="315"/>
              <w:jc w:val="center"/>
            </w:trPr>
          </w:trPrChange>
        </w:trPr>
        <w:tc>
          <w:tcPr>
            <w:tcW w:w="960" w:type="dxa"/>
            <w:shd w:val="clear" w:color="auto" w:fill="auto"/>
            <w:noWrap/>
            <w:vAlign w:val="center"/>
            <w:hideMark/>
            <w:tcPrChange w:id="35256" w:author="pete jones" w:date="2022-03-09T08:19:00Z">
              <w:tcPr>
                <w:tcW w:w="960"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1DD2A2C5" w14:textId="77777777" w:rsidR="00EF6EE1" w:rsidRPr="00FF6A71" w:rsidRDefault="00EF6EE1">
            <w:pPr>
              <w:spacing w:before="0" w:after="0" w:line="240" w:lineRule="auto"/>
              <w:rPr>
                <w:ins w:id="35257" w:author="pete jones" w:date="2022-01-04T11:06:00Z"/>
                <w:rFonts w:ascii="Calibri" w:hAnsi="Calibri" w:cs="Calibri"/>
                <w:color w:val="000000"/>
                <w:sz w:val="22"/>
                <w:szCs w:val="22"/>
              </w:rPr>
              <w:pPrChange w:id="35258" w:author="pete jones" w:date="2022-01-04T11:13:00Z">
                <w:pPr/>
              </w:pPrChange>
            </w:pPr>
            <w:ins w:id="35259" w:author="pete jones" w:date="2022-01-04T11:06:00Z">
              <w:r w:rsidRPr="00FF6A71">
                <w:rPr>
                  <w:rFonts w:ascii="Calibri" w:hAnsi="Calibri" w:cs="Calibri"/>
                  <w:color w:val="000000"/>
                  <w:sz w:val="22"/>
                  <w:szCs w:val="22"/>
                </w:rPr>
                <w:t>100</w:t>
              </w:r>
            </w:ins>
          </w:p>
        </w:tc>
        <w:tc>
          <w:tcPr>
            <w:tcW w:w="1153" w:type="dxa"/>
            <w:shd w:val="clear" w:color="auto" w:fill="auto"/>
            <w:noWrap/>
            <w:vAlign w:val="center"/>
            <w:hideMark/>
            <w:tcPrChange w:id="35260" w:author="pete jones" w:date="2022-03-09T08:19:00Z">
              <w:tcPr>
                <w:tcW w:w="967" w:type="dxa"/>
                <w:tcBorders>
                  <w:top w:val="nil"/>
                  <w:left w:val="nil"/>
                  <w:bottom w:val="single" w:sz="8" w:space="0" w:color="auto"/>
                  <w:right w:val="single" w:sz="8" w:space="0" w:color="auto"/>
                </w:tcBorders>
                <w:shd w:val="clear" w:color="auto" w:fill="auto"/>
                <w:noWrap/>
                <w:vAlign w:val="center"/>
                <w:hideMark/>
              </w:tcPr>
            </w:tcPrChange>
          </w:tcPr>
          <w:p w14:paraId="34BB2480" w14:textId="77777777" w:rsidR="00EF6EE1" w:rsidRPr="00FF6A71" w:rsidRDefault="00EF6EE1">
            <w:pPr>
              <w:spacing w:before="0" w:after="0" w:line="240" w:lineRule="auto"/>
              <w:jc w:val="center"/>
              <w:rPr>
                <w:ins w:id="35261" w:author="pete jones" w:date="2022-01-04T11:06:00Z"/>
                <w:rFonts w:ascii="Calibri" w:hAnsi="Calibri" w:cs="Calibri"/>
                <w:color w:val="000000"/>
                <w:sz w:val="22"/>
                <w:szCs w:val="22"/>
              </w:rPr>
              <w:pPrChange w:id="35262" w:author="pete jones" w:date="2022-01-06T15:27:00Z">
                <w:pPr/>
              </w:pPrChange>
            </w:pPr>
            <w:ins w:id="35263" w:author="pete jones" w:date="2022-01-04T11:06:00Z">
              <w:r w:rsidRPr="00FF6A71">
                <w:rPr>
                  <w:rFonts w:ascii="Calibri" w:hAnsi="Calibri" w:cs="Calibri"/>
                  <w:color w:val="000000"/>
                  <w:sz w:val="22"/>
                  <w:szCs w:val="22"/>
                </w:rPr>
                <w:t>0</w:t>
              </w:r>
            </w:ins>
          </w:p>
        </w:tc>
        <w:tc>
          <w:tcPr>
            <w:tcW w:w="960" w:type="dxa"/>
            <w:shd w:val="clear" w:color="auto" w:fill="auto"/>
            <w:noWrap/>
            <w:vAlign w:val="bottom"/>
            <w:hideMark/>
            <w:tcPrChange w:id="35264" w:author="pete jones" w:date="2022-03-09T08:19:00Z">
              <w:tcPr>
                <w:tcW w:w="960" w:type="dxa"/>
                <w:tcBorders>
                  <w:top w:val="nil"/>
                  <w:left w:val="nil"/>
                  <w:bottom w:val="nil"/>
                  <w:right w:val="nil"/>
                </w:tcBorders>
                <w:shd w:val="clear" w:color="auto" w:fill="auto"/>
                <w:noWrap/>
                <w:vAlign w:val="bottom"/>
                <w:hideMark/>
              </w:tcPr>
            </w:tcPrChange>
          </w:tcPr>
          <w:p w14:paraId="0A74208A" w14:textId="77777777" w:rsidR="00EF6EE1" w:rsidRPr="00FF6A71" w:rsidRDefault="00EF6EE1">
            <w:pPr>
              <w:spacing w:before="0" w:after="0" w:line="240" w:lineRule="auto"/>
              <w:jc w:val="center"/>
              <w:rPr>
                <w:ins w:id="35265" w:author="pete jones" w:date="2022-01-04T11:06:00Z"/>
                <w:rFonts w:ascii="Calibri" w:hAnsi="Calibri" w:cs="Calibri"/>
                <w:color w:val="000000"/>
                <w:sz w:val="22"/>
                <w:szCs w:val="22"/>
              </w:rPr>
              <w:pPrChange w:id="35266" w:author="pete jones" w:date="2022-01-06T15:27:00Z">
                <w:pPr/>
              </w:pPrChange>
            </w:pPr>
          </w:p>
        </w:tc>
        <w:tc>
          <w:tcPr>
            <w:tcW w:w="960" w:type="dxa"/>
            <w:shd w:val="clear" w:color="auto" w:fill="auto"/>
            <w:noWrap/>
            <w:vAlign w:val="bottom"/>
            <w:hideMark/>
            <w:tcPrChange w:id="35267" w:author="pete jones" w:date="2022-03-09T08:19:00Z">
              <w:tcPr>
                <w:tcW w:w="960" w:type="dxa"/>
                <w:tcBorders>
                  <w:top w:val="nil"/>
                  <w:left w:val="nil"/>
                  <w:bottom w:val="nil"/>
                  <w:right w:val="nil"/>
                </w:tcBorders>
                <w:shd w:val="clear" w:color="auto" w:fill="auto"/>
                <w:noWrap/>
                <w:vAlign w:val="bottom"/>
                <w:hideMark/>
              </w:tcPr>
            </w:tcPrChange>
          </w:tcPr>
          <w:p w14:paraId="24110009" w14:textId="77777777" w:rsidR="00EF6EE1" w:rsidRPr="00FF6A71" w:rsidRDefault="00EF6EE1">
            <w:pPr>
              <w:spacing w:before="0" w:after="0" w:line="240" w:lineRule="auto"/>
              <w:jc w:val="center"/>
              <w:rPr>
                <w:ins w:id="35268" w:author="pete jones" w:date="2022-01-04T11:06:00Z"/>
                <w:rFonts w:ascii="Times New Roman" w:hAnsi="Times New Roman" w:cs="Times New Roman"/>
                <w:sz w:val="20"/>
              </w:rPr>
              <w:pPrChange w:id="35269" w:author="pete jones" w:date="2022-01-06T15:27:00Z">
                <w:pPr>
                  <w:jc w:val="left"/>
                </w:pPr>
              </w:pPrChange>
            </w:pPr>
          </w:p>
        </w:tc>
        <w:tc>
          <w:tcPr>
            <w:tcW w:w="960" w:type="dxa"/>
            <w:shd w:val="clear" w:color="auto" w:fill="auto"/>
            <w:noWrap/>
            <w:vAlign w:val="bottom"/>
            <w:hideMark/>
            <w:tcPrChange w:id="35270" w:author="pete jones" w:date="2022-03-09T08:19:00Z">
              <w:tcPr>
                <w:tcW w:w="960" w:type="dxa"/>
                <w:tcBorders>
                  <w:top w:val="nil"/>
                  <w:left w:val="nil"/>
                  <w:bottom w:val="nil"/>
                  <w:right w:val="nil"/>
                </w:tcBorders>
                <w:shd w:val="clear" w:color="auto" w:fill="auto"/>
                <w:noWrap/>
                <w:vAlign w:val="bottom"/>
                <w:hideMark/>
              </w:tcPr>
            </w:tcPrChange>
          </w:tcPr>
          <w:p w14:paraId="3B3B320F" w14:textId="77777777" w:rsidR="00EF6EE1" w:rsidRPr="00FF6A71" w:rsidRDefault="00EF6EE1">
            <w:pPr>
              <w:spacing w:before="0" w:after="0" w:line="240" w:lineRule="auto"/>
              <w:jc w:val="center"/>
              <w:rPr>
                <w:ins w:id="35271" w:author="pete jones" w:date="2022-01-04T11:06:00Z"/>
                <w:rFonts w:ascii="Times New Roman" w:hAnsi="Times New Roman" w:cs="Times New Roman"/>
                <w:sz w:val="20"/>
              </w:rPr>
              <w:pPrChange w:id="35272" w:author="pete jones" w:date="2022-01-06T15:27:00Z">
                <w:pPr>
                  <w:jc w:val="left"/>
                </w:pPr>
              </w:pPrChange>
            </w:pPr>
          </w:p>
        </w:tc>
        <w:tc>
          <w:tcPr>
            <w:tcW w:w="960" w:type="dxa"/>
            <w:shd w:val="clear" w:color="auto" w:fill="auto"/>
            <w:noWrap/>
            <w:vAlign w:val="bottom"/>
            <w:hideMark/>
            <w:tcPrChange w:id="35273" w:author="pete jones" w:date="2022-03-09T08:19:00Z">
              <w:tcPr>
                <w:tcW w:w="960" w:type="dxa"/>
                <w:tcBorders>
                  <w:top w:val="nil"/>
                  <w:left w:val="nil"/>
                  <w:bottom w:val="nil"/>
                  <w:right w:val="nil"/>
                </w:tcBorders>
                <w:shd w:val="clear" w:color="auto" w:fill="auto"/>
                <w:noWrap/>
                <w:vAlign w:val="bottom"/>
                <w:hideMark/>
              </w:tcPr>
            </w:tcPrChange>
          </w:tcPr>
          <w:p w14:paraId="68FC4CA7" w14:textId="77777777" w:rsidR="00EF6EE1" w:rsidRPr="00FF6A71" w:rsidRDefault="00EF6EE1">
            <w:pPr>
              <w:spacing w:before="0" w:after="0" w:line="240" w:lineRule="auto"/>
              <w:jc w:val="center"/>
              <w:rPr>
                <w:ins w:id="35274" w:author="pete jones" w:date="2022-01-04T11:06:00Z"/>
                <w:rFonts w:ascii="Times New Roman" w:hAnsi="Times New Roman" w:cs="Times New Roman"/>
                <w:sz w:val="20"/>
              </w:rPr>
              <w:pPrChange w:id="35275" w:author="pete jones" w:date="2022-01-06T15:27:00Z">
                <w:pPr>
                  <w:jc w:val="left"/>
                </w:pPr>
              </w:pPrChange>
            </w:pPr>
          </w:p>
        </w:tc>
        <w:tc>
          <w:tcPr>
            <w:tcW w:w="960" w:type="dxa"/>
            <w:shd w:val="clear" w:color="auto" w:fill="auto"/>
            <w:noWrap/>
            <w:vAlign w:val="bottom"/>
            <w:hideMark/>
            <w:tcPrChange w:id="35276" w:author="pete jones" w:date="2022-03-09T08:19:00Z">
              <w:tcPr>
                <w:tcW w:w="960" w:type="dxa"/>
                <w:tcBorders>
                  <w:top w:val="nil"/>
                  <w:left w:val="nil"/>
                  <w:bottom w:val="nil"/>
                  <w:right w:val="nil"/>
                </w:tcBorders>
                <w:shd w:val="clear" w:color="auto" w:fill="auto"/>
                <w:noWrap/>
                <w:vAlign w:val="bottom"/>
                <w:hideMark/>
              </w:tcPr>
            </w:tcPrChange>
          </w:tcPr>
          <w:p w14:paraId="32158F64" w14:textId="77777777" w:rsidR="00EF6EE1" w:rsidRPr="00FF6A71" w:rsidRDefault="00EF6EE1">
            <w:pPr>
              <w:spacing w:before="0" w:after="0" w:line="240" w:lineRule="auto"/>
              <w:jc w:val="center"/>
              <w:rPr>
                <w:ins w:id="35277" w:author="pete jones" w:date="2022-01-04T11:06:00Z"/>
                <w:rFonts w:ascii="Times New Roman" w:hAnsi="Times New Roman" w:cs="Times New Roman"/>
                <w:sz w:val="20"/>
              </w:rPr>
              <w:pPrChange w:id="35278" w:author="pete jones" w:date="2022-01-06T15:27:00Z">
                <w:pPr>
                  <w:jc w:val="left"/>
                </w:pPr>
              </w:pPrChange>
            </w:pPr>
          </w:p>
        </w:tc>
      </w:tr>
    </w:tbl>
    <w:p w14:paraId="10232D3E" w14:textId="4C745EBF" w:rsidR="00EF6EE1" w:rsidRDefault="00EF6EE1">
      <w:pPr>
        <w:jc w:val="center"/>
        <w:rPr>
          <w:ins w:id="35279" w:author="pete jones" w:date="2022-03-09T08:19:00Z"/>
        </w:rPr>
      </w:pPr>
    </w:p>
    <w:p w14:paraId="564F68B8" w14:textId="7725E045" w:rsidR="00F078C6" w:rsidRDefault="00F078C6">
      <w:pPr>
        <w:jc w:val="center"/>
        <w:rPr>
          <w:ins w:id="35280" w:author="pete jones" w:date="2022-03-09T08:20:00Z"/>
        </w:rPr>
      </w:pPr>
    </w:p>
    <w:p w14:paraId="0319A404" w14:textId="77777777" w:rsidR="00F078C6" w:rsidRPr="00FF6A71" w:rsidRDefault="00F078C6">
      <w:pPr>
        <w:jc w:val="center"/>
        <w:rPr>
          <w:ins w:id="35281" w:author="pete jones" w:date="2022-01-04T11:06:00Z"/>
        </w:rPr>
        <w:pPrChange w:id="35282" w:author="pete jones" w:date="2022-01-04T11:14:00Z">
          <w:pPr/>
        </w:pPrChange>
      </w:pPr>
    </w:p>
    <w:tbl>
      <w:tblPr>
        <w:tblW w:w="6913" w:type="dxa"/>
        <w:jc w:val="center"/>
        <w:tblLook w:val="04A0" w:firstRow="1" w:lastRow="0" w:firstColumn="1" w:lastColumn="0" w:noHBand="0" w:noVBand="1"/>
        <w:tblPrChange w:id="35283" w:author="pete jones" w:date="2022-03-09T08:10:00Z">
          <w:tblPr>
            <w:tblW w:w="6727" w:type="dxa"/>
            <w:jc w:val="center"/>
            <w:tblLook w:val="04A0" w:firstRow="1" w:lastRow="0" w:firstColumn="1" w:lastColumn="0" w:noHBand="0" w:noVBand="1"/>
          </w:tblPr>
        </w:tblPrChange>
      </w:tblPr>
      <w:tblGrid>
        <w:gridCol w:w="960"/>
        <w:gridCol w:w="1153"/>
        <w:gridCol w:w="960"/>
        <w:gridCol w:w="960"/>
        <w:gridCol w:w="1452"/>
        <w:gridCol w:w="1452"/>
        <w:gridCol w:w="1452"/>
        <w:tblGridChange w:id="35284">
          <w:tblGrid>
            <w:gridCol w:w="960"/>
            <w:gridCol w:w="1153"/>
            <w:gridCol w:w="960"/>
            <w:gridCol w:w="960"/>
            <w:gridCol w:w="960"/>
            <w:gridCol w:w="960"/>
            <w:gridCol w:w="960"/>
            <w:gridCol w:w="1476"/>
          </w:tblGrid>
        </w:tblGridChange>
      </w:tblGrid>
      <w:tr w:rsidR="00EF6EE1" w:rsidRPr="00FF6A71" w14:paraId="178446B1" w14:textId="77777777" w:rsidTr="00F078C6">
        <w:trPr>
          <w:trHeight w:val="300"/>
          <w:jc w:val="center"/>
          <w:ins w:id="35285" w:author="pete jones" w:date="2022-01-04T11:06:00Z"/>
          <w:trPrChange w:id="35286" w:author="pete jones" w:date="2022-03-09T08:10:00Z">
            <w:trPr>
              <w:gridAfter w:val="0"/>
              <w:trHeight w:val="300"/>
              <w:jc w:val="center"/>
            </w:trPr>
          </w:trPrChange>
        </w:trPr>
        <w:tc>
          <w:tcPr>
            <w:tcW w:w="960" w:type="dxa"/>
            <w:tcBorders>
              <w:top w:val="single" w:sz="8" w:space="0" w:color="auto"/>
              <w:left w:val="single" w:sz="8" w:space="0" w:color="auto"/>
              <w:bottom w:val="single" w:sz="4" w:space="0" w:color="auto"/>
              <w:right w:val="single" w:sz="4" w:space="0" w:color="auto"/>
            </w:tcBorders>
            <w:shd w:val="clear" w:color="auto" w:fill="auto"/>
            <w:noWrap/>
            <w:vAlign w:val="bottom"/>
            <w:hideMark/>
            <w:tcPrChange w:id="35287" w:author="pete jones" w:date="2022-03-09T08:10:00Z">
              <w:tcPr>
                <w:tcW w:w="9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tcPrChange>
          </w:tcPr>
          <w:p w14:paraId="04F70EBF" w14:textId="77777777" w:rsidR="00EF6EE1" w:rsidRPr="00FF6A71" w:rsidRDefault="00EF6EE1">
            <w:pPr>
              <w:spacing w:before="0" w:after="0" w:line="240" w:lineRule="auto"/>
              <w:jc w:val="left"/>
              <w:rPr>
                <w:ins w:id="35288" w:author="pete jones" w:date="2022-01-04T11:06:00Z"/>
                <w:rFonts w:ascii="Calibri" w:hAnsi="Calibri" w:cs="Calibri"/>
                <w:color w:val="000000"/>
                <w:sz w:val="22"/>
                <w:szCs w:val="22"/>
              </w:rPr>
              <w:pPrChange w:id="35289" w:author="pete jones" w:date="2022-01-04T11:14:00Z">
                <w:pPr>
                  <w:jc w:val="left"/>
                </w:pPr>
              </w:pPrChange>
            </w:pPr>
            <w:ins w:id="35290" w:author="pete jones" w:date="2022-01-04T11:06:00Z">
              <w:r w:rsidRPr="00FF6A71">
                <w:rPr>
                  <w:rFonts w:ascii="Calibri" w:hAnsi="Calibri" w:cs="Calibri"/>
                  <w:color w:val="000000"/>
                  <w:sz w:val="22"/>
                  <w:szCs w:val="22"/>
                </w:rPr>
                <w:t>Credits</w:t>
              </w:r>
            </w:ins>
          </w:p>
        </w:tc>
        <w:tc>
          <w:tcPr>
            <w:tcW w:w="1153" w:type="dxa"/>
            <w:tcBorders>
              <w:top w:val="single" w:sz="8" w:space="0" w:color="auto"/>
              <w:left w:val="nil"/>
              <w:bottom w:val="single" w:sz="4" w:space="0" w:color="auto"/>
              <w:right w:val="single" w:sz="4" w:space="0" w:color="auto"/>
            </w:tcBorders>
            <w:shd w:val="clear" w:color="auto" w:fill="auto"/>
            <w:noWrap/>
            <w:vAlign w:val="center"/>
            <w:hideMark/>
            <w:tcPrChange w:id="35291" w:author="pete jones" w:date="2022-03-09T08:10:00Z">
              <w:tcPr>
                <w:tcW w:w="967" w:type="dxa"/>
                <w:tcBorders>
                  <w:top w:val="single" w:sz="8" w:space="0" w:color="auto"/>
                  <w:left w:val="nil"/>
                  <w:bottom w:val="single" w:sz="4" w:space="0" w:color="auto"/>
                  <w:right w:val="single" w:sz="4" w:space="0" w:color="auto"/>
                </w:tcBorders>
                <w:shd w:val="clear" w:color="auto" w:fill="auto"/>
                <w:noWrap/>
                <w:vAlign w:val="center"/>
                <w:hideMark/>
              </w:tcPr>
            </w:tcPrChange>
          </w:tcPr>
          <w:p w14:paraId="14FD711C" w14:textId="77777777" w:rsidR="00EF6EE1" w:rsidRPr="00FF6A71" w:rsidRDefault="00EF6EE1">
            <w:pPr>
              <w:spacing w:before="0" w:after="0" w:line="240" w:lineRule="auto"/>
              <w:jc w:val="center"/>
              <w:rPr>
                <w:ins w:id="35292" w:author="pete jones" w:date="2022-01-04T11:06:00Z"/>
                <w:rFonts w:ascii="Calibri" w:hAnsi="Calibri" w:cs="Calibri"/>
                <w:color w:val="000000"/>
                <w:sz w:val="22"/>
                <w:szCs w:val="22"/>
              </w:rPr>
              <w:pPrChange w:id="35293" w:author="pete jones" w:date="2022-01-06T15:27:00Z">
                <w:pPr/>
              </w:pPrChange>
            </w:pPr>
            <w:ins w:id="35294" w:author="pete jones" w:date="2022-01-04T11:06:00Z">
              <w:r w:rsidRPr="00FF6A71">
                <w:rPr>
                  <w:rFonts w:ascii="Calibri" w:hAnsi="Calibri" w:cs="Calibri"/>
                  <w:color w:val="000000"/>
                  <w:sz w:val="22"/>
                  <w:szCs w:val="22"/>
                </w:rPr>
                <w:t>120</w:t>
              </w:r>
            </w:ins>
          </w:p>
        </w:tc>
        <w:tc>
          <w:tcPr>
            <w:tcW w:w="960" w:type="dxa"/>
            <w:tcBorders>
              <w:top w:val="single" w:sz="8" w:space="0" w:color="auto"/>
              <w:left w:val="nil"/>
              <w:bottom w:val="single" w:sz="4" w:space="0" w:color="auto"/>
              <w:right w:val="single" w:sz="4" w:space="0" w:color="auto"/>
            </w:tcBorders>
            <w:shd w:val="clear" w:color="auto" w:fill="auto"/>
            <w:noWrap/>
            <w:vAlign w:val="bottom"/>
            <w:hideMark/>
            <w:tcPrChange w:id="35295" w:author="pete jones" w:date="2022-03-09T08:10: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59E8E9BB" w14:textId="77777777" w:rsidR="00EF6EE1" w:rsidRPr="00FF6A71" w:rsidRDefault="00EF6EE1">
            <w:pPr>
              <w:spacing w:before="0" w:after="0" w:line="240" w:lineRule="auto"/>
              <w:jc w:val="left"/>
              <w:rPr>
                <w:ins w:id="35296" w:author="pete jones" w:date="2022-01-04T11:06:00Z"/>
                <w:rFonts w:ascii="Calibri" w:hAnsi="Calibri" w:cs="Calibri"/>
                <w:color w:val="000000"/>
                <w:sz w:val="22"/>
                <w:szCs w:val="22"/>
              </w:rPr>
              <w:pPrChange w:id="35297" w:author="pete jones" w:date="2022-01-04T11:14:00Z">
                <w:pPr>
                  <w:jc w:val="left"/>
                </w:pPr>
              </w:pPrChange>
            </w:pPr>
            <w:ins w:id="35298" w:author="pete jones" w:date="2022-01-04T11:06:00Z">
              <w:r w:rsidRPr="00FF6A71">
                <w:rPr>
                  <w:rFonts w:ascii="Calibri" w:hAnsi="Calibri" w:cs="Calibri"/>
                  <w:color w:val="000000"/>
                  <w:sz w:val="22"/>
                  <w:szCs w:val="22"/>
                </w:rPr>
                <w:t> </w:t>
              </w:r>
            </w:ins>
          </w:p>
        </w:tc>
        <w:tc>
          <w:tcPr>
            <w:tcW w:w="960" w:type="dxa"/>
            <w:tcBorders>
              <w:top w:val="single" w:sz="8" w:space="0" w:color="auto"/>
              <w:left w:val="nil"/>
              <w:bottom w:val="single" w:sz="4" w:space="0" w:color="auto"/>
              <w:right w:val="single" w:sz="4" w:space="0" w:color="auto"/>
            </w:tcBorders>
            <w:shd w:val="clear" w:color="auto" w:fill="auto"/>
            <w:noWrap/>
            <w:vAlign w:val="bottom"/>
            <w:hideMark/>
            <w:tcPrChange w:id="35299" w:author="pete jones" w:date="2022-03-09T08:10: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575B8B5D" w14:textId="77777777" w:rsidR="00EF6EE1" w:rsidRPr="00FF6A71" w:rsidRDefault="00EF6EE1">
            <w:pPr>
              <w:spacing w:before="0" w:after="0" w:line="240" w:lineRule="auto"/>
              <w:jc w:val="left"/>
              <w:rPr>
                <w:ins w:id="35300" w:author="pete jones" w:date="2022-01-04T11:06:00Z"/>
                <w:rFonts w:ascii="Calibri" w:hAnsi="Calibri" w:cs="Calibri"/>
                <w:color w:val="000000"/>
                <w:sz w:val="22"/>
                <w:szCs w:val="22"/>
              </w:rPr>
              <w:pPrChange w:id="35301" w:author="pete jones" w:date="2022-01-04T11:14:00Z">
                <w:pPr>
                  <w:jc w:val="left"/>
                </w:pPr>
              </w:pPrChange>
            </w:pPr>
            <w:ins w:id="35302" w:author="pete jones" w:date="2022-01-04T11:06:00Z">
              <w:r w:rsidRPr="00FF6A71">
                <w:rPr>
                  <w:rFonts w:ascii="Calibri" w:hAnsi="Calibri" w:cs="Calibri"/>
                  <w:color w:val="000000"/>
                  <w:sz w:val="22"/>
                  <w:szCs w:val="22"/>
                </w:rPr>
                <w:t> </w:t>
              </w:r>
            </w:ins>
          </w:p>
        </w:tc>
        <w:tc>
          <w:tcPr>
            <w:tcW w:w="960" w:type="dxa"/>
            <w:tcBorders>
              <w:top w:val="single" w:sz="8" w:space="0" w:color="auto"/>
              <w:left w:val="nil"/>
              <w:bottom w:val="single" w:sz="4" w:space="0" w:color="auto"/>
              <w:right w:val="single" w:sz="4" w:space="0" w:color="auto"/>
            </w:tcBorders>
            <w:shd w:val="clear" w:color="auto" w:fill="auto"/>
            <w:noWrap/>
            <w:vAlign w:val="bottom"/>
            <w:hideMark/>
            <w:tcPrChange w:id="35303" w:author="pete jones" w:date="2022-03-09T08:10: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6DFE6638" w14:textId="77777777" w:rsidR="00EF6EE1" w:rsidRPr="00FF6A71" w:rsidRDefault="00EF6EE1">
            <w:pPr>
              <w:spacing w:before="0" w:after="0" w:line="240" w:lineRule="auto"/>
              <w:jc w:val="left"/>
              <w:rPr>
                <w:ins w:id="35304" w:author="pete jones" w:date="2022-01-04T11:06:00Z"/>
                <w:rFonts w:ascii="Calibri" w:hAnsi="Calibri" w:cs="Calibri"/>
                <w:color w:val="000000"/>
                <w:sz w:val="22"/>
                <w:szCs w:val="22"/>
              </w:rPr>
              <w:pPrChange w:id="35305" w:author="pete jones" w:date="2022-01-04T11:14:00Z">
                <w:pPr>
                  <w:jc w:val="left"/>
                </w:pPr>
              </w:pPrChange>
            </w:pPr>
            <w:ins w:id="35306" w:author="pete jones" w:date="2022-01-04T11:06:00Z">
              <w:r w:rsidRPr="00FF6A71">
                <w:rPr>
                  <w:rFonts w:ascii="Calibri" w:hAnsi="Calibri" w:cs="Calibri"/>
                  <w:color w:val="000000"/>
                  <w:sz w:val="22"/>
                  <w:szCs w:val="22"/>
                </w:rPr>
                <w:t> </w:t>
              </w:r>
            </w:ins>
          </w:p>
        </w:tc>
        <w:tc>
          <w:tcPr>
            <w:tcW w:w="960" w:type="dxa"/>
            <w:tcBorders>
              <w:top w:val="single" w:sz="8" w:space="0" w:color="auto"/>
              <w:left w:val="nil"/>
              <w:bottom w:val="single" w:sz="4" w:space="0" w:color="auto"/>
              <w:right w:val="single" w:sz="4" w:space="0" w:color="auto"/>
            </w:tcBorders>
            <w:shd w:val="clear" w:color="auto" w:fill="auto"/>
            <w:noWrap/>
            <w:vAlign w:val="bottom"/>
            <w:hideMark/>
            <w:tcPrChange w:id="35307" w:author="pete jones" w:date="2022-03-09T08:10:00Z">
              <w:tcPr>
                <w:tcW w:w="960" w:type="dxa"/>
                <w:tcBorders>
                  <w:top w:val="single" w:sz="8" w:space="0" w:color="auto"/>
                  <w:left w:val="nil"/>
                  <w:bottom w:val="single" w:sz="4" w:space="0" w:color="auto"/>
                  <w:right w:val="single" w:sz="4" w:space="0" w:color="auto"/>
                </w:tcBorders>
                <w:shd w:val="clear" w:color="auto" w:fill="auto"/>
                <w:noWrap/>
                <w:vAlign w:val="bottom"/>
                <w:hideMark/>
              </w:tcPr>
            </w:tcPrChange>
          </w:tcPr>
          <w:p w14:paraId="53A460B6" w14:textId="77777777" w:rsidR="00EF6EE1" w:rsidRPr="00FF6A71" w:rsidRDefault="00EF6EE1">
            <w:pPr>
              <w:spacing w:before="0" w:after="0" w:line="240" w:lineRule="auto"/>
              <w:jc w:val="left"/>
              <w:rPr>
                <w:ins w:id="35308" w:author="pete jones" w:date="2022-01-04T11:06:00Z"/>
                <w:rFonts w:ascii="Calibri" w:hAnsi="Calibri" w:cs="Calibri"/>
                <w:color w:val="000000"/>
                <w:sz w:val="22"/>
                <w:szCs w:val="22"/>
              </w:rPr>
              <w:pPrChange w:id="35309" w:author="pete jones" w:date="2022-01-04T11:14:00Z">
                <w:pPr>
                  <w:jc w:val="left"/>
                </w:pPr>
              </w:pPrChange>
            </w:pPr>
            <w:ins w:id="35310" w:author="pete jones" w:date="2022-01-04T11:06:00Z">
              <w:r w:rsidRPr="00FF6A71">
                <w:rPr>
                  <w:rFonts w:ascii="Calibri" w:hAnsi="Calibri" w:cs="Calibri"/>
                  <w:color w:val="000000"/>
                  <w:sz w:val="22"/>
                  <w:szCs w:val="22"/>
                </w:rPr>
                <w:t> </w:t>
              </w:r>
            </w:ins>
          </w:p>
        </w:tc>
        <w:tc>
          <w:tcPr>
            <w:tcW w:w="960" w:type="dxa"/>
            <w:tcBorders>
              <w:top w:val="single" w:sz="8" w:space="0" w:color="auto"/>
              <w:left w:val="nil"/>
              <w:bottom w:val="single" w:sz="4" w:space="0" w:color="auto"/>
              <w:right w:val="single" w:sz="8" w:space="0" w:color="auto"/>
            </w:tcBorders>
            <w:shd w:val="clear" w:color="auto" w:fill="auto"/>
            <w:noWrap/>
            <w:vAlign w:val="bottom"/>
            <w:hideMark/>
            <w:tcPrChange w:id="35311" w:author="pete jones" w:date="2022-03-09T08:10:00Z">
              <w:tcPr>
                <w:tcW w:w="960"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641F1562" w14:textId="77777777" w:rsidR="00EF6EE1" w:rsidRPr="00FF6A71" w:rsidRDefault="00EF6EE1">
            <w:pPr>
              <w:spacing w:before="0" w:after="0" w:line="240" w:lineRule="auto"/>
              <w:jc w:val="left"/>
              <w:rPr>
                <w:ins w:id="35312" w:author="pete jones" w:date="2022-01-04T11:06:00Z"/>
                <w:rFonts w:ascii="Calibri" w:hAnsi="Calibri" w:cs="Calibri"/>
                <w:color w:val="000000"/>
                <w:sz w:val="22"/>
                <w:szCs w:val="22"/>
              </w:rPr>
              <w:pPrChange w:id="35313" w:author="pete jones" w:date="2022-01-04T11:14:00Z">
                <w:pPr>
                  <w:jc w:val="left"/>
                </w:pPr>
              </w:pPrChange>
            </w:pPr>
            <w:ins w:id="35314" w:author="pete jones" w:date="2022-01-04T11:06:00Z">
              <w:r w:rsidRPr="00FF6A71">
                <w:rPr>
                  <w:rFonts w:ascii="Calibri" w:hAnsi="Calibri" w:cs="Calibri"/>
                  <w:color w:val="000000"/>
                  <w:sz w:val="22"/>
                  <w:szCs w:val="22"/>
                </w:rPr>
                <w:t> </w:t>
              </w:r>
            </w:ins>
          </w:p>
        </w:tc>
      </w:tr>
      <w:tr w:rsidR="00EF6EE1" w:rsidRPr="00FF6A71" w14:paraId="2F6F7440" w14:textId="77777777" w:rsidTr="00F078C6">
        <w:trPr>
          <w:trHeight w:val="300"/>
          <w:jc w:val="center"/>
          <w:ins w:id="35315" w:author="pete jones" w:date="2022-01-04T11:06:00Z"/>
          <w:trPrChange w:id="35316" w:author="pete jones" w:date="2022-03-09T08:10:00Z">
            <w:trPr>
              <w:gridAfter w:val="0"/>
              <w:trHeight w:val="300"/>
              <w:jc w:val="center"/>
            </w:trPr>
          </w:trPrChange>
        </w:trPr>
        <w:tc>
          <w:tcPr>
            <w:tcW w:w="960" w:type="dxa"/>
            <w:tcBorders>
              <w:top w:val="nil"/>
              <w:left w:val="single" w:sz="8" w:space="0" w:color="auto"/>
              <w:bottom w:val="single" w:sz="4" w:space="0" w:color="auto"/>
              <w:right w:val="single" w:sz="4" w:space="0" w:color="auto"/>
            </w:tcBorders>
            <w:shd w:val="clear" w:color="auto" w:fill="auto"/>
            <w:noWrap/>
            <w:vAlign w:val="bottom"/>
            <w:hideMark/>
            <w:tcPrChange w:id="35317" w:author="pete jones" w:date="2022-03-09T08:10:00Z">
              <w:tcPr>
                <w:tcW w:w="96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4898B1F7" w14:textId="77777777" w:rsidR="00EF6EE1" w:rsidRPr="00FF6A71" w:rsidRDefault="00EF6EE1">
            <w:pPr>
              <w:spacing w:before="0" w:after="0" w:line="240" w:lineRule="auto"/>
              <w:jc w:val="left"/>
              <w:rPr>
                <w:ins w:id="35318" w:author="pete jones" w:date="2022-01-04T11:06:00Z"/>
                <w:rFonts w:ascii="Calibri" w:hAnsi="Calibri" w:cs="Calibri"/>
                <w:color w:val="000000"/>
                <w:sz w:val="22"/>
                <w:szCs w:val="22"/>
              </w:rPr>
              <w:pPrChange w:id="35319" w:author="pete jones" w:date="2022-01-04T11:14:00Z">
                <w:pPr>
                  <w:jc w:val="left"/>
                </w:pPr>
              </w:pPrChange>
            </w:pPr>
            <w:ins w:id="35320" w:author="pete jones" w:date="2022-01-04T11:06:00Z">
              <w:r w:rsidRPr="00FF6A71">
                <w:rPr>
                  <w:rFonts w:ascii="Calibri" w:hAnsi="Calibri" w:cs="Calibri"/>
                  <w:color w:val="000000"/>
                  <w:sz w:val="22"/>
                  <w:szCs w:val="22"/>
                </w:rPr>
                <w:t>Code</w:t>
              </w:r>
            </w:ins>
          </w:p>
        </w:tc>
        <w:tc>
          <w:tcPr>
            <w:tcW w:w="5953" w:type="dxa"/>
            <w:gridSpan w:val="6"/>
            <w:tcBorders>
              <w:top w:val="single" w:sz="4" w:space="0" w:color="auto"/>
              <w:left w:val="nil"/>
              <w:bottom w:val="single" w:sz="4" w:space="0" w:color="auto"/>
              <w:right w:val="single" w:sz="8" w:space="0" w:color="000000"/>
            </w:tcBorders>
            <w:shd w:val="clear" w:color="auto" w:fill="auto"/>
            <w:noWrap/>
            <w:vAlign w:val="center"/>
            <w:hideMark/>
            <w:tcPrChange w:id="35321" w:author="pete jones" w:date="2022-03-09T08:10:00Z">
              <w:tcPr>
                <w:tcW w:w="5767" w:type="dxa"/>
                <w:gridSpan w:val="6"/>
                <w:tcBorders>
                  <w:top w:val="single" w:sz="4" w:space="0" w:color="auto"/>
                  <w:left w:val="nil"/>
                  <w:bottom w:val="single" w:sz="4" w:space="0" w:color="auto"/>
                  <w:right w:val="single" w:sz="8" w:space="0" w:color="000000"/>
                </w:tcBorders>
                <w:shd w:val="clear" w:color="auto" w:fill="auto"/>
                <w:noWrap/>
                <w:vAlign w:val="center"/>
                <w:hideMark/>
              </w:tcPr>
            </w:tcPrChange>
          </w:tcPr>
          <w:p w14:paraId="24F03D61" w14:textId="77777777" w:rsidR="00EF6EE1" w:rsidRPr="00FF6A71" w:rsidRDefault="00EF6EE1">
            <w:pPr>
              <w:spacing w:before="0" w:after="0" w:line="240" w:lineRule="auto"/>
              <w:rPr>
                <w:ins w:id="35322" w:author="pete jones" w:date="2022-01-04T11:06:00Z"/>
                <w:rFonts w:ascii="Calibri" w:hAnsi="Calibri" w:cs="Calibri"/>
                <w:color w:val="000000"/>
                <w:sz w:val="22"/>
                <w:szCs w:val="22"/>
              </w:rPr>
              <w:pPrChange w:id="35323" w:author="pete jones" w:date="2022-01-04T11:14:00Z">
                <w:pPr/>
              </w:pPrChange>
            </w:pPr>
            <w:ins w:id="35324" w:author="pete jones" w:date="2022-01-04T11:06:00Z">
              <w:r w:rsidRPr="00FF6A71">
                <w:rPr>
                  <w:rFonts w:ascii="Calibri" w:hAnsi="Calibri" w:cs="Calibri"/>
                  <w:color w:val="000000"/>
                  <w:sz w:val="22"/>
                  <w:szCs w:val="22"/>
                </w:rPr>
                <w:t> </w:t>
              </w:r>
            </w:ins>
          </w:p>
        </w:tc>
      </w:tr>
      <w:tr w:rsidR="00EF6EE1" w:rsidRPr="00FF6A71" w14:paraId="347AF783" w14:textId="77777777" w:rsidTr="00F078C6">
        <w:trPr>
          <w:trHeight w:val="300"/>
          <w:jc w:val="center"/>
          <w:ins w:id="35325" w:author="pete jones" w:date="2022-01-04T11:06:00Z"/>
          <w:trPrChange w:id="35326" w:author="pete jones" w:date="2022-03-09T08:10:00Z">
            <w:trPr>
              <w:gridAfter w:val="0"/>
              <w:trHeight w:val="300"/>
              <w:jc w:val="center"/>
            </w:trPr>
          </w:trPrChange>
        </w:trPr>
        <w:tc>
          <w:tcPr>
            <w:tcW w:w="960" w:type="dxa"/>
            <w:tcBorders>
              <w:top w:val="nil"/>
              <w:left w:val="single" w:sz="8" w:space="0" w:color="auto"/>
              <w:bottom w:val="single" w:sz="4" w:space="0" w:color="auto"/>
              <w:right w:val="single" w:sz="4" w:space="0" w:color="auto"/>
            </w:tcBorders>
            <w:shd w:val="clear" w:color="auto" w:fill="auto"/>
            <w:noWrap/>
            <w:vAlign w:val="bottom"/>
            <w:hideMark/>
            <w:tcPrChange w:id="35327" w:author="pete jones" w:date="2022-03-09T08:10:00Z">
              <w:tcPr>
                <w:tcW w:w="96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61CB9610" w14:textId="77777777" w:rsidR="00EF6EE1" w:rsidRPr="00FF6A71" w:rsidRDefault="00EF6EE1">
            <w:pPr>
              <w:spacing w:before="0" w:after="0" w:line="240" w:lineRule="auto"/>
              <w:jc w:val="left"/>
              <w:rPr>
                <w:ins w:id="35328" w:author="pete jones" w:date="2022-01-04T11:06:00Z"/>
                <w:rFonts w:ascii="Calibri" w:hAnsi="Calibri" w:cs="Calibri"/>
                <w:color w:val="000000"/>
                <w:sz w:val="22"/>
                <w:szCs w:val="22"/>
              </w:rPr>
              <w:pPrChange w:id="35329" w:author="pete jones" w:date="2022-01-04T11:14:00Z">
                <w:pPr>
                  <w:jc w:val="left"/>
                </w:pPr>
              </w:pPrChange>
            </w:pPr>
            <w:ins w:id="35330" w:author="pete jones" w:date="2022-01-04T11:06:00Z">
              <w:r w:rsidRPr="00FF6A71">
                <w:rPr>
                  <w:rFonts w:ascii="Calibri" w:hAnsi="Calibri" w:cs="Calibri"/>
                  <w:color w:val="000000"/>
                  <w:sz w:val="22"/>
                  <w:szCs w:val="22"/>
                </w:rPr>
                <w:t>Title</w:t>
              </w:r>
            </w:ins>
          </w:p>
        </w:tc>
        <w:tc>
          <w:tcPr>
            <w:tcW w:w="5953" w:type="dxa"/>
            <w:gridSpan w:val="6"/>
            <w:tcBorders>
              <w:top w:val="single" w:sz="4" w:space="0" w:color="auto"/>
              <w:left w:val="nil"/>
              <w:bottom w:val="single" w:sz="4" w:space="0" w:color="auto"/>
              <w:right w:val="single" w:sz="8" w:space="0" w:color="000000"/>
            </w:tcBorders>
            <w:shd w:val="clear" w:color="auto" w:fill="auto"/>
            <w:noWrap/>
            <w:vAlign w:val="center"/>
            <w:hideMark/>
            <w:tcPrChange w:id="35331" w:author="pete jones" w:date="2022-03-09T08:10:00Z">
              <w:tcPr>
                <w:tcW w:w="5767" w:type="dxa"/>
                <w:gridSpan w:val="6"/>
                <w:tcBorders>
                  <w:top w:val="single" w:sz="4" w:space="0" w:color="auto"/>
                  <w:left w:val="nil"/>
                  <w:bottom w:val="single" w:sz="4" w:space="0" w:color="auto"/>
                  <w:right w:val="single" w:sz="8" w:space="0" w:color="000000"/>
                </w:tcBorders>
                <w:shd w:val="clear" w:color="auto" w:fill="auto"/>
                <w:noWrap/>
                <w:vAlign w:val="center"/>
                <w:hideMark/>
              </w:tcPr>
            </w:tcPrChange>
          </w:tcPr>
          <w:p w14:paraId="5A48C358" w14:textId="77777777" w:rsidR="00EF6EE1" w:rsidRPr="00FF6A71" w:rsidRDefault="00EF6EE1">
            <w:pPr>
              <w:spacing w:before="0" w:after="0" w:line="240" w:lineRule="auto"/>
              <w:rPr>
                <w:ins w:id="35332" w:author="pete jones" w:date="2022-01-04T11:06:00Z"/>
                <w:rFonts w:ascii="Calibri" w:hAnsi="Calibri" w:cs="Calibri"/>
                <w:color w:val="000000"/>
                <w:sz w:val="22"/>
                <w:szCs w:val="22"/>
              </w:rPr>
              <w:pPrChange w:id="35333" w:author="pete jones" w:date="2022-01-04T11:14:00Z">
                <w:pPr/>
              </w:pPrChange>
            </w:pPr>
            <w:ins w:id="35334" w:author="pete jones" w:date="2022-01-04T11:06:00Z">
              <w:r w:rsidRPr="00FF6A71">
                <w:rPr>
                  <w:rFonts w:ascii="Calibri" w:hAnsi="Calibri" w:cs="Calibri"/>
                  <w:color w:val="000000"/>
                  <w:sz w:val="22"/>
                  <w:szCs w:val="22"/>
                </w:rPr>
                <w:t>Level 5 - Engineering all disciplines</w:t>
              </w:r>
            </w:ins>
          </w:p>
        </w:tc>
      </w:tr>
      <w:tr w:rsidR="00EF6EE1" w:rsidRPr="00FF6A71" w14:paraId="2BEBCB5A" w14:textId="77777777" w:rsidTr="00F078C6">
        <w:trPr>
          <w:trHeight w:val="300"/>
          <w:jc w:val="center"/>
          <w:ins w:id="35335" w:author="pete jones" w:date="2022-01-04T11:06:00Z"/>
          <w:trPrChange w:id="35336" w:author="pete jones" w:date="2022-03-09T08:10:00Z">
            <w:trPr>
              <w:gridAfter w:val="0"/>
              <w:trHeight w:val="300"/>
              <w:jc w:val="center"/>
            </w:trPr>
          </w:trPrChange>
        </w:trPr>
        <w:tc>
          <w:tcPr>
            <w:tcW w:w="960" w:type="dxa"/>
            <w:tcBorders>
              <w:top w:val="nil"/>
              <w:left w:val="single" w:sz="8" w:space="0" w:color="auto"/>
              <w:bottom w:val="single" w:sz="4" w:space="0" w:color="auto"/>
              <w:right w:val="single" w:sz="4" w:space="0" w:color="auto"/>
            </w:tcBorders>
            <w:shd w:val="clear" w:color="auto" w:fill="auto"/>
            <w:noWrap/>
            <w:vAlign w:val="bottom"/>
            <w:hideMark/>
            <w:tcPrChange w:id="35337" w:author="pete jones" w:date="2022-03-09T08:10:00Z">
              <w:tcPr>
                <w:tcW w:w="960" w:type="dxa"/>
                <w:tcBorders>
                  <w:top w:val="nil"/>
                  <w:left w:val="single" w:sz="8" w:space="0" w:color="auto"/>
                  <w:bottom w:val="single" w:sz="4" w:space="0" w:color="auto"/>
                  <w:right w:val="single" w:sz="4" w:space="0" w:color="auto"/>
                </w:tcBorders>
                <w:shd w:val="clear" w:color="auto" w:fill="auto"/>
                <w:noWrap/>
                <w:vAlign w:val="bottom"/>
                <w:hideMark/>
              </w:tcPr>
            </w:tcPrChange>
          </w:tcPr>
          <w:p w14:paraId="6C762FAF" w14:textId="77777777" w:rsidR="00EF6EE1" w:rsidRPr="00FF6A71" w:rsidRDefault="00EF6EE1">
            <w:pPr>
              <w:spacing w:before="0" w:after="0" w:line="240" w:lineRule="auto"/>
              <w:jc w:val="left"/>
              <w:rPr>
                <w:ins w:id="35338" w:author="pete jones" w:date="2022-01-04T11:06:00Z"/>
                <w:rFonts w:ascii="Calibri" w:hAnsi="Calibri" w:cs="Calibri"/>
                <w:color w:val="000000"/>
                <w:sz w:val="22"/>
                <w:szCs w:val="22"/>
              </w:rPr>
              <w:pPrChange w:id="35339" w:author="pete jones" w:date="2022-01-04T11:14:00Z">
                <w:pPr>
                  <w:jc w:val="left"/>
                </w:pPr>
              </w:pPrChange>
            </w:pPr>
            <w:ins w:id="35340" w:author="pete jones" w:date="2022-01-04T11:06:00Z">
              <w:r w:rsidRPr="00FF6A71">
                <w:rPr>
                  <w:rFonts w:ascii="Calibri" w:hAnsi="Calibri" w:cs="Calibri"/>
                  <w:color w:val="000000"/>
                  <w:sz w:val="22"/>
                  <w:szCs w:val="22"/>
                </w:rPr>
                <w:t>Level</w:t>
              </w:r>
            </w:ins>
          </w:p>
        </w:tc>
        <w:tc>
          <w:tcPr>
            <w:tcW w:w="1153" w:type="dxa"/>
            <w:tcBorders>
              <w:top w:val="nil"/>
              <w:left w:val="nil"/>
              <w:bottom w:val="single" w:sz="4" w:space="0" w:color="auto"/>
              <w:right w:val="single" w:sz="4" w:space="0" w:color="auto"/>
            </w:tcBorders>
            <w:shd w:val="clear" w:color="auto" w:fill="auto"/>
            <w:noWrap/>
            <w:vAlign w:val="center"/>
            <w:hideMark/>
            <w:tcPrChange w:id="35341" w:author="pete jones" w:date="2022-03-09T08:10:00Z">
              <w:tcPr>
                <w:tcW w:w="967" w:type="dxa"/>
                <w:tcBorders>
                  <w:top w:val="nil"/>
                  <w:left w:val="nil"/>
                  <w:bottom w:val="single" w:sz="4" w:space="0" w:color="auto"/>
                  <w:right w:val="single" w:sz="4" w:space="0" w:color="auto"/>
                </w:tcBorders>
                <w:shd w:val="clear" w:color="auto" w:fill="auto"/>
                <w:noWrap/>
                <w:vAlign w:val="center"/>
                <w:hideMark/>
              </w:tcPr>
            </w:tcPrChange>
          </w:tcPr>
          <w:p w14:paraId="0D103747" w14:textId="77777777" w:rsidR="00EF6EE1" w:rsidRPr="00FF6A71" w:rsidRDefault="00EF6EE1">
            <w:pPr>
              <w:spacing w:before="0" w:after="0" w:line="240" w:lineRule="auto"/>
              <w:jc w:val="center"/>
              <w:rPr>
                <w:ins w:id="35342" w:author="pete jones" w:date="2022-01-04T11:06:00Z"/>
                <w:rFonts w:ascii="Calibri" w:hAnsi="Calibri" w:cs="Calibri"/>
                <w:color w:val="000000"/>
                <w:sz w:val="22"/>
                <w:szCs w:val="22"/>
              </w:rPr>
              <w:pPrChange w:id="35343" w:author="pete jones" w:date="2022-01-06T15:27:00Z">
                <w:pPr/>
              </w:pPrChange>
            </w:pPr>
            <w:ins w:id="35344" w:author="pete jones" w:date="2022-01-04T11:06:00Z">
              <w:r w:rsidRPr="00FF6A71">
                <w:rPr>
                  <w:rFonts w:ascii="Calibri" w:hAnsi="Calibri" w:cs="Calibri"/>
                  <w:color w:val="000000"/>
                  <w:sz w:val="22"/>
                  <w:szCs w:val="22"/>
                </w:rPr>
                <w:t>L5</w:t>
              </w:r>
            </w:ins>
          </w:p>
        </w:tc>
        <w:tc>
          <w:tcPr>
            <w:tcW w:w="960" w:type="dxa"/>
            <w:tcBorders>
              <w:top w:val="nil"/>
              <w:left w:val="nil"/>
              <w:bottom w:val="single" w:sz="4" w:space="0" w:color="auto"/>
              <w:right w:val="single" w:sz="4" w:space="0" w:color="auto"/>
            </w:tcBorders>
            <w:shd w:val="clear" w:color="auto" w:fill="auto"/>
            <w:noWrap/>
            <w:vAlign w:val="bottom"/>
            <w:hideMark/>
            <w:tcPrChange w:id="35345" w:author="pete jones" w:date="2022-03-09T08:10:00Z">
              <w:tcPr>
                <w:tcW w:w="960" w:type="dxa"/>
                <w:tcBorders>
                  <w:top w:val="nil"/>
                  <w:left w:val="nil"/>
                  <w:bottom w:val="single" w:sz="4" w:space="0" w:color="auto"/>
                  <w:right w:val="single" w:sz="4" w:space="0" w:color="auto"/>
                </w:tcBorders>
                <w:shd w:val="clear" w:color="auto" w:fill="auto"/>
                <w:noWrap/>
                <w:vAlign w:val="bottom"/>
                <w:hideMark/>
              </w:tcPr>
            </w:tcPrChange>
          </w:tcPr>
          <w:p w14:paraId="42254515" w14:textId="77777777" w:rsidR="00EF6EE1" w:rsidRPr="00FF6A71" w:rsidRDefault="00EF6EE1">
            <w:pPr>
              <w:spacing w:before="0" w:after="0" w:line="240" w:lineRule="auto"/>
              <w:jc w:val="left"/>
              <w:rPr>
                <w:ins w:id="35346" w:author="pete jones" w:date="2022-01-04T11:06:00Z"/>
                <w:rFonts w:ascii="Calibri" w:hAnsi="Calibri" w:cs="Calibri"/>
                <w:color w:val="000000"/>
                <w:sz w:val="22"/>
                <w:szCs w:val="22"/>
              </w:rPr>
              <w:pPrChange w:id="35347" w:author="pete jones" w:date="2022-01-04T11:14:00Z">
                <w:pPr>
                  <w:jc w:val="left"/>
                </w:pPr>
              </w:pPrChange>
            </w:pPr>
            <w:ins w:id="35348" w:author="pete jones" w:date="2022-01-04T11:06:00Z">
              <w:r w:rsidRPr="00FF6A71">
                <w:rPr>
                  <w:rFonts w:ascii="Calibri" w:hAnsi="Calibri" w:cs="Calibri"/>
                  <w:color w:val="000000"/>
                  <w:sz w:val="22"/>
                  <w:szCs w:val="22"/>
                </w:rPr>
                <w:t> </w:t>
              </w:r>
            </w:ins>
          </w:p>
        </w:tc>
        <w:tc>
          <w:tcPr>
            <w:tcW w:w="960" w:type="dxa"/>
            <w:tcBorders>
              <w:top w:val="nil"/>
              <w:left w:val="nil"/>
              <w:bottom w:val="single" w:sz="4" w:space="0" w:color="auto"/>
              <w:right w:val="single" w:sz="4" w:space="0" w:color="auto"/>
            </w:tcBorders>
            <w:shd w:val="clear" w:color="auto" w:fill="auto"/>
            <w:noWrap/>
            <w:vAlign w:val="bottom"/>
            <w:hideMark/>
            <w:tcPrChange w:id="35349" w:author="pete jones" w:date="2022-03-09T08:10:00Z">
              <w:tcPr>
                <w:tcW w:w="960" w:type="dxa"/>
                <w:tcBorders>
                  <w:top w:val="nil"/>
                  <w:left w:val="nil"/>
                  <w:bottom w:val="single" w:sz="4" w:space="0" w:color="auto"/>
                  <w:right w:val="single" w:sz="4" w:space="0" w:color="auto"/>
                </w:tcBorders>
                <w:shd w:val="clear" w:color="auto" w:fill="auto"/>
                <w:noWrap/>
                <w:vAlign w:val="bottom"/>
                <w:hideMark/>
              </w:tcPr>
            </w:tcPrChange>
          </w:tcPr>
          <w:p w14:paraId="2AD80980" w14:textId="77777777" w:rsidR="00EF6EE1" w:rsidRPr="00FF6A71" w:rsidRDefault="00EF6EE1">
            <w:pPr>
              <w:spacing w:before="0" w:after="0" w:line="240" w:lineRule="auto"/>
              <w:jc w:val="left"/>
              <w:rPr>
                <w:ins w:id="35350" w:author="pete jones" w:date="2022-01-04T11:06:00Z"/>
                <w:rFonts w:ascii="Calibri" w:hAnsi="Calibri" w:cs="Calibri"/>
                <w:color w:val="000000"/>
                <w:sz w:val="22"/>
                <w:szCs w:val="22"/>
              </w:rPr>
              <w:pPrChange w:id="35351" w:author="pete jones" w:date="2022-01-04T11:14:00Z">
                <w:pPr>
                  <w:jc w:val="left"/>
                </w:pPr>
              </w:pPrChange>
            </w:pPr>
            <w:ins w:id="35352" w:author="pete jones" w:date="2022-01-04T11:06:00Z">
              <w:r w:rsidRPr="00FF6A71">
                <w:rPr>
                  <w:rFonts w:ascii="Calibri" w:hAnsi="Calibri" w:cs="Calibri"/>
                  <w:color w:val="000000"/>
                  <w:sz w:val="22"/>
                  <w:szCs w:val="22"/>
                </w:rPr>
                <w:t> </w:t>
              </w:r>
            </w:ins>
          </w:p>
        </w:tc>
        <w:tc>
          <w:tcPr>
            <w:tcW w:w="960" w:type="dxa"/>
            <w:tcBorders>
              <w:top w:val="nil"/>
              <w:left w:val="nil"/>
              <w:bottom w:val="single" w:sz="4" w:space="0" w:color="auto"/>
              <w:right w:val="single" w:sz="4" w:space="0" w:color="auto"/>
            </w:tcBorders>
            <w:shd w:val="clear" w:color="auto" w:fill="auto"/>
            <w:noWrap/>
            <w:vAlign w:val="bottom"/>
            <w:hideMark/>
            <w:tcPrChange w:id="35353" w:author="pete jones" w:date="2022-03-09T08:10:00Z">
              <w:tcPr>
                <w:tcW w:w="960" w:type="dxa"/>
                <w:tcBorders>
                  <w:top w:val="nil"/>
                  <w:left w:val="nil"/>
                  <w:bottom w:val="single" w:sz="4" w:space="0" w:color="auto"/>
                  <w:right w:val="single" w:sz="4" w:space="0" w:color="auto"/>
                </w:tcBorders>
                <w:shd w:val="clear" w:color="auto" w:fill="auto"/>
                <w:noWrap/>
                <w:vAlign w:val="bottom"/>
                <w:hideMark/>
              </w:tcPr>
            </w:tcPrChange>
          </w:tcPr>
          <w:p w14:paraId="3CF1494B" w14:textId="77777777" w:rsidR="00EF6EE1" w:rsidRPr="00FF6A71" w:rsidRDefault="00EF6EE1">
            <w:pPr>
              <w:spacing w:before="0" w:after="0" w:line="240" w:lineRule="auto"/>
              <w:jc w:val="left"/>
              <w:rPr>
                <w:ins w:id="35354" w:author="pete jones" w:date="2022-01-04T11:06:00Z"/>
                <w:rFonts w:ascii="Calibri" w:hAnsi="Calibri" w:cs="Calibri"/>
                <w:color w:val="000000"/>
                <w:sz w:val="22"/>
                <w:szCs w:val="22"/>
              </w:rPr>
              <w:pPrChange w:id="35355" w:author="pete jones" w:date="2022-01-04T11:14:00Z">
                <w:pPr>
                  <w:jc w:val="left"/>
                </w:pPr>
              </w:pPrChange>
            </w:pPr>
            <w:ins w:id="35356" w:author="pete jones" w:date="2022-01-04T11:06:00Z">
              <w:r w:rsidRPr="00FF6A71">
                <w:rPr>
                  <w:rFonts w:ascii="Calibri" w:hAnsi="Calibri" w:cs="Calibri"/>
                  <w:color w:val="000000"/>
                  <w:sz w:val="22"/>
                  <w:szCs w:val="22"/>
                </w:rPr>
                <w:t> </w:t>
              </w:r>
            </w:ins>
          </w:p>
        </w:tc>
        <w:tc>
          <w:tcPr>
            <w:tcW w:w="960" w:type="dxa"/>
            <w:tcBorders>
              <w:top w:val="nil"/>
              <w:left w:val="nil"/>
              <w:bottom w:val="single" w:sz="4" w:space="0" w:color="auto"/>
              <w:right w:val="single" w:sz="4" w:space="0" w:color="auto"/>
            </w:tcBorders>
            <w:shd w:val="clear" w:color="auto" w:fill="auto"/>
            <w:noWrap/>
            <w:vAlign w:val="bottom"/>
            <w:hideMark/>
            <w:tcPrChange w:id="35357" w:author="pete jones" w:date="2022-03-09T08:10:00Z">
              <w:tcPr>
                <w:tcW w:w="960" w:type="dxa"/>
                <w:tcBorders>
                  <w:top w:val="nil"/>
                  <w:left w:val="nil"/>
                  <w:bottom w:val="single" w:sz="4" w:space="0" w:color="auto"/>
                  <w:right w:val="single" w:sz="4" w:space="0" w:color="auto"/>
                </w:tcBorders>
                <w:shd w:val="clear" w:color="auto" w:fill="auto"/>
                <w:noWrap/>
                <w:vAlign w:val="bottom"/>
                <w:hideMark/>
              </w:tcPr>
            </w:tcPrChange>
          </w:tcPr>
          <w:p w14:paraId="0F959B44" w14:textId="77777777" w:rsidR="00EF6EE1" w:rsidRPr="00FF6A71" w:rsidRDefault="00EF6EE1">
            <w:pPr>
              <w:spacing w:before="0" w:after="0" w:line="240" w:lineRule="auto"/>
              <w:jc w:val="left"/>
              <w:rPr>
                <w:ins w:id="35358" w:author="pete jones" w:date="2022-01-04T11:06:00Z"/>
                <w:rFonts w:ascii="Calibri" w:hAnsi="Calibri" w:cs="Calibri"/>
                <w:color w:val="000000"/>
                <w:sz w:val="22"/>
                <w:szCs w:val="22"/>
              </w:rPr>
              <w:pPrChange w:id="35359" w:author="pete jones" w:date="2022-01-04T11:14:00Z">
                <w:pPr>
                  <w:jc w:val="left"/>
                </w:pPr>
              </w:pPrChange>
            </w:pPr>
            <w:ins w:id="35360" w:author="pete jones" w:date="2022-01-04T11:06:00Z">
              <w:r w:rsidRPr="00FF6A71">
                <w:rPr>
                  <w:rFonts w:ascii="Calibri" w:hAnsi="Calibri" w:cs="Calibri"/>
                  <w:color w:val="000000"/>
                  <w:sz w:val="22"/>
                  <w:szCs w:val="22"/>
                </w:rPr>
                <w:t> </w:t>
              </w:r>
            </w:ins>
          </w:p>
        </w:tc>
        <w:tc>
          <w:tcPr>
            <w:tcW w:w="960" w:type="dxa"/>
            <w:tcBorders>
              <w:top w:val="nil"/>
              <w:left w:val="nil"/>
              <w:bottom w:val="single" w:sz="4" w:space="0" w:color="auto"/>
              <w:right w:val="single" w:sz="8" w:space="0" w:color="auto"/>
            </w:tcBorders>
            <w:shd w:val="clear" w:color="auto" w:fill="auto"/>
            <w:noWrap/>
            <w:vAlign w:val="bottom"/>
            <w:hideMark/>
            <w:tcPrChange w:id="35361" w:author="pete jones" w:date="2022-03-09T08:10:00Z">
              <w:tcPr>
                <w:tcW w:w="960" w:type="dxa"/>
                <w:tcBorders>
                  <w:top w:val="nil"/>
                  <w:left w:val="nil"/>
                  <w:bottom w:val="single" w:sz="4" w:space="0" w:color="auto"/>
                  <w:right w:val="single" w:sz="8" w:space="0" w:color="auto"/>
                </w:tcBorders>
                <w:shd w:val="clear" w:color="auto" w:fill="auto"/>
                <w:noWrap/>
                <w:vAlign w:val="bottom"/>
                <w:hideMark/>
              </w:tcPr>
            </w:tcPrChange>
          </w:tcPr>
          <w:p w14:paraId="79722B15" w14:textId="77777777" w:rsidR="00EF6EE1" w:rsidRPr="00FF6A71" w:rsidRDefault="00EF6EE1">
            <w:pPr>
              <w:spacing w:before="0" w:after="0" w:line="240" w:lineRule="auto"/>
              <w:jc w:val="left"/>
              <w:rPr>
                <w:ins w:id="35362" w:author="pete jones" w:date="2022-01-04T11:06:00Z"/>
                <w:rFonts w:ascii="Calibri" w:hAnsi="Calibri" w:cs="Calibri"/>
                <w:color w:val="000000"/>
                <w:sz w:val="22"/>
                <w:szCs w:val="22"/>
              </w:rPr>
              <w:pPrChange w:id="35363" w:author="pete jones" w:date="2022-01-04T11:14:00Z">
                <w:pPr>
                  <w:jc w:val="left"/>
                </w:pPr>
              </w:pPrChange>
            </w:pPr>
            <w:ins w:id="35364" w:author="pete jones" w:date="2022-01-04T11:06:00Z">
              <w:r w:rsidRPr="00FF6A71">
                <w:rPr>
                  <w:rFonts w:ascii="Calibri" w:hAnsi="Calibri" w:cs="Calibri"/>
                  <w:color w:val="000000"/>
                  <w:sz w:val="22"/>
                  <w:szCs w:val="22"/>
                </w:rPr>
                <w:t> </w:t>
              </w:r>
            </w:ins>
          </w:p>
        </w:tc>
      </w:tr>
      <w:tr w:rsidR="00EF6EE1" w:rsidRPr="00FF6A71" w14:paraId="1223B8A4" w14:textId="77777777" w:rsidTr="00F078C6">
        <w:trPr>
          <w:trHeight w:val="315"/>
          <w:jc w:val="center"/>
          <w:ins w:id="35365" w:author="pete jones" w:date="2022-01-04T11:06:00Z"/>
          <w:trPrChange w:id="35366" w:author="pete jones" w:date="2022-03-09T08:10:00Z">
            <w:trPr>
              <w:gridAfter w:val="0"/>
              <w:trHeight w:val="315"/>
              <w:jc w:val="center"/>
            </w:trPr>
          </w:trPrChange>
        </w:trPr>
        <w:tc>
          <w:tcPr>
            <w:tcW w:w="960" w:type="dxa"/>
            <w:tcBorders>
              <w:top w:val="nil"/>
              <w:left w:val="single" w:sz="8" w:space="0" w:color="auto"/>
              <w:bottom w:val="single" w:sz="8" w:space="0" w:color="auto"/>
              <w:right w:val="single" w:sz="4" w:space="0" w:color="auto"/>
            </w:tcBorders>
            <w:shd w:val="clear" w:color="auto" w:fill="auto"/>
            <w:noWrap/>
            <w:vAlign w:val="bottom"/>
            <w:hideMark/>
            <w:tcPrChange w:id="35367" w:author="pete jones" w:date="2022-03-09T08:10:00Z">
              <w:tcPr>
                <w:tcW w:w="960" w:type="dxa"/>
                <w:tcBorders>
                  <w:top w:val="nil"/>
                  <w:left w:val="single" w:sz="8" w:space="0" w:color="auto"/>
                  <w:bottom w:val="single" w:sz="8" w:space="0" w:color="auto"/>
                  <w:right w:val="single" w:sz="4" w:space="0" w:color="auto"/>
                </w:tcBorders>
                <w:shd w:val="clear" w:color="auto" w:fill="auto"/>
                <w:noWrap/>
                <w:vAlign w:val="bottom"/>
                <w:hideMark/>
              </w:tcPr>
            </w:tcPrChange>
          </w:tcPr>
          <w:p w14:paraId="0FE505F4" w14:textId="77777777" w:rsidR="00EF6EE1" w:rsidRPr="00FF6A71" w:rsidRDefault="00EF6EE1">
            <w:pPr>
              <w:spacing w:before="0" w:after="0" w:line="240" w:lineRule="auto"/>
              <w:jc w:val="left"/>
              <w:rPr>
                <w:ins w:id="35368" w:author="pete jones" w:date="2022-01-04T11:06:00Z"/>
                <w:rFonts w:ascii="Calibri" w:hAnsi="Calibri" w:cs="Calibri"/>
                <w:color w:val="000000"/>
                <w:sz w:val="22"/>
                <w:szCs w:val="22"/>
              </w:rPr>
              <w:pPrChange w:id="35369" w:author="pete jones" w:date="2022-01-04T11:14:00Z">
                <w:pPr>
                  <w:jc w:val="left"/>
                </w:pPr>
              </w:pPrChange>
            </w:pPr>
            <w:ins w:id="35370" w:author="pete jones" w:date="2022-01-04T11:06:00Z">
              <w:r w:rsidRPr="00FF6A71">
                <w:rPr>
                  <w:rFonts w:ascii="Calibri" w:hAnsi="Calibri" w:cs="Calibri"/>
                  <w:color w:val="000000"/>
                  <w:sz w:val="22"/>
                  <w:szCs w:val="22"/>
                </w:rPr>
                <w:t>Avg</w:t>
              </w:r>
            </w:ins>
          </w:p>
        </w:tc>
        <w:tc>
          <w:tcPr>
            <w:tcW w:w="1153" w:type="dxa"/>
            <w:tcBorders>
              <w:top w:val="nil"/>
              <w:left w:val="nil"/>
              <w:bottom w:val="single" w:sz="8" w:space="0" w:color="auto"/>
              <w:right w:val="single" w:sz="4" w:space="0" w:color="auto"/>
            </w:tcBorders>
            <w:shd w:val="clear" w:color="auto" w:fill="auto"/>
            <w:noWrap/>
            <w:vAlign w:val="center"/>
            <w:hideMark/>
            <w:tcPrChange w:id="35371" w:author="pete jones" w:date="2022-03-09T08:10:00Z">
              <w:tcPr>
                <w:tcW w:w="967" w:type="dxa"/>
                <w:tcBorders>
                  <w:top w:val="nil"/>
                  <w:left w:val="nil"/>
                  <w:bottom w:val="single" w:sz="8" w:space="0" w:color="auto"/>
                  <w:right w:val="single" w:sz="4" w:space="0" w:color="auto"/>
                </w:tcBorders>
                <w:shd w:val="clear" w:color="auto" w:fill="auto"/>
                <w:noWrap/>
                <w:vAlign w:val="center"/>
                <w:hideMark/>
              </w:tcPr>
            </w:tcPrChange>
          </w:tcPr>
          <w:p w14:paraId="60221557" w14:textId="77777777" w:rsidR="00EF6EE1" w:rsidRPr="00FF6A71" w:rsidRDefault="00EF6EE1">
            <w:pPr>
              <w:spacing w:before="0" w:after="0" w:line="240" w:lineRule="auto"/>
              <w:jc w:val="center"/>
              <w:rPr>
                <w:ins w:id="35372" w:author="pete jones" w:date="2022-01-04T11:06:00Z"/>
                <w:rFonts w:ascii="Calibri" w:hAnsi="Calibri" w:cs="Calibri"/>
                <w:color w:val="000000"/>
                <w:sz w:val="22"/>
                <w:szCs w:val="22"/>
              </w:rPr>
              <w:pPrChange w:id="35373" w:author="pete jones" w:date="2022-01-06T15:27:00Z">
                <w:pPr/>
              </w:pPrChange>
            </w:pPr>
            <w:ins w:id="35374" w:author="pete jones" w:date="2022-01-04T11:06:00Z">
              <w:r w:rsidRPr="00FF6A71">
                <w:rPr>
                  <w:rFonts w:ascii="Calibri" w:hAnsi="Calibri" w:cs="Calibri"/>
                  <w:color w:val="000000"/>
                  <w:sz w:val="22"/>
                  <w:szCs w:val="22"/>
                </w:rPr>
                <w:t>31</w:t>
              </w:r>
            </w:ins>
          </w:p>
        </w:tc>
        <w:tc>
          <w:tcPr>
            <w:tcW w:w="960" w:type="dxa"/>
            <w:tcBorders>
              <w:top w:val="nil"/>
              <w:left w:val="nil"/>
              <w:bottom w:val="single" w:sz="8" w:space="0" w:color="auto"/>
              <w:right w:val="single" w:sz="4" w:space="0" w:color="auto"/>
            </w:tcBorders>
            <w:shd w:val="clear" w:color="auto" w:fill="auto"/>
            <w:noWrap/>
            <w:vAlign w:val="bottom"/>
            <w:hideMark/>
            <w:tcPrChange w:id="35375" w:author="pete jones" w:date="2022-03-09T08:10:00Z">
              <w:tcPr>
                <w:tcW w:w="960" w:type="dxa"/>
                <w:tcBorders>
                  <w:top w:val="nil"/>
                  <w:left w:val="nil"/>
                  <w:bottom w:val="single" w:sz="8" w:space="0" w:color="auto"/>
                  <w:right w:val="single" w:sz="4" w:space="0" w:color="auto"/>
                </w:tcBorders>
                <w:shd w:val="clear" w:color="auto" w:fill="auto"/>
                <w:noWrap/>
                <w:vAlign w:val="bottom"/>
                <w:hideMark/>
              </w:tcPr>
            </w:tcPrChange>
          </w:tcPr>
          <w:p w14:paraId="1699912F" w14:textId="77777777" w:rsidR="00EF6EE1" w:rsidRPr="00FF6A71" w:rsidRDefault="00EF6EE1">
            <w:pPr>
              <w:spacing w:before="0" w:after="0" w:line="240" w:lineRule="auto"/>
              <w:jc w:val="left"/>
              <w:rPr>
                <w:ins w:id="35376" w:author="pete jones" w:date="2022-01-04T11:06:00Z"/>
                <w:rFonts w:ascii="Calibri" w:hAnsi="Calibri" w:cs="Calibri"/>
                <w:color w:val="000000"/>
                <w:sz w:val="22"/>
                <w:szCs w:val="22"/>
              </w:rPr>
              <w:pPrChange w:id="35377" w:author="pete jones" w:date="2022-01-04T11:14:00Z">
                <w:pPr>
                  <w:jc w:val="left"/>
                </w:pPr>
              </w:pPrChange>
            </w:pPr>
            <w:ins w:id="35378" w:author="pete jones" w:date="2022-01-04T11:06:00Z">
              <w:r w:rsidRPr="00FF6A71">
                <w:rPr>
                  <w:rFonts w:ascii="Calibri" w:hAnsi="Calibri" w:cs="Calibri"/>
                  <w:color w:val="000000"/>
                  <w:sz w:val="22"/>
                  <w:szCs w:val="22"/>
                </w:rPr>
                <w:t> </w:t>
              </w:r>
            </w:ins>
          </w:p>
        </w:tc>
        <w:tc>
          <w:tcPr>
            <w:tcW w:w="960" w:type="dxa"/>
            <w:tcBorders>
              <w:top w:val="nil"/>
              <w:left w:val="nil"/>
              <w:bottom w:val="single" w:sz="8" w:space="0" w:color="auto"/>
              <w:right w:val="single" w:sz="4" w:space="0" w:color="auto"/>
            </w:tcBorders>
            <w:shd w:val="clear" w:color="auto" w:fill="auto"/>
            <w:noWrap/>
            <w:vAlign w:val="bottom"/>
            <w:hideMark/>
            <w:tcPrChange w:id="35379" w:author="pete jones" w:date="2022-03-09T08:10:00Z">
              <w:tcPr>
                <w:tcW w:w="960" w:type="dxa"/>
                <w:tcBorders>
                  <w:top w:val="nil"/>
                  <w:left w:val="nil"/>
                  <w:bottom w:val="single" w:sz="8" w:space="0" w:color="auto"/>
                  <w:right w:val="single" w:sz="4" w:space="0" w:color="auto"/>
                </w:tcBorders>
                <w:shd w:val="clear" w:color="auto" w:fill="auto"/>
                <w:noWrap/>
                <w:vAlign w:val="bottom"/>
                <w:hideMark/>
              </w:tcPr>
            </w:tcPrChange>
          </w:tcPr>
          <w:p w14:paraId="1C63851A" w14:textId="77777777" w:rsidR="00EF6EE1" w:rsidRPr="00FF6A71" w:rsidRDefault="00EF6EE1">
            <w:pPr>
              <w:spacing w:before="0" w:after="0" w:line="240" w:lineRule="auto"/>
              <w:jc w:val="left"/>
              <w:rPr>
                <w:ins w:id="35380" w:author="pete jones" w:date="2022-01-04T11:06:00Z"/>
                <w:rFonts w:ascii="Calibri" w:hAnsi="Calibri" w:cs="Calibri"/>
                <w:color w:val="000000"/>
                <w:sz w:val="22"/>
                <w:szCs w:val="22"/>
              </w:rPr>
              <w:pPrChange w:id="35381" w:author="pete jones" w:date="2022-01-04T11:14:00Z">
                <w:pPr>
                  <w:jc w:val="left"/>
                </w:pPr>
              </w:pPrChange>
            </w:pPr>
            <w:ins w:id="35382" w:author="pete jones" w:date="2022-01-04T11:06:00Z">
              <w:r w:rsidRPr="00FF6A71">
                <w:rPr>
                  <w:rFonts w:ascii="Calibri" w:hAnsi="Calibri" w:cs="Calibri"/>
                  <w:color w:val="000000"/>
                  <w:sz w:val="22"/>
                  <w:szCs w:val="22"/>
                </w:rPr>
                <w:t> </w:t>
              </w:r>
            </w:ins>
          </w:p>
        </w:tc>
        <w:tc>
          <w:tcPr>
            <w:tcW w:w="960" w:type="dxa"/>
            <w:tcBorders>
              <w:top w:val="nil"/>
              <w:left w:val="nil"/>
              <w:bottom w:val="single" w:sz="8" w:space="0" w:color="auto"/>
              <w:right w:val="single" w:sz="4" w:space="0" w:color="auto"/>
            </w:tcBorders>
            <w:shd w:val="clear" w:color="auto" w:fill="auto"/>
            <w:noWrap/>
            <w:vAlign w:val="bottom"/>
            <w:hideMark/>
            <w:tcPrChange w:id="35383" w:author="pete jones" w:date="2022-03-09T08:10:00Z">
              <w:tcPr>
                <w:tcW w:w="960" w:type="dxa"/>
                <w:tcBorders>
                  <w:top w:val="nil"/>
                  <w:left w:val="nil"/>
                  <w:bottom w:val="single" w:sz="8" w:space="0" w:color="auto"/>
                  <w:right w:val="single" w:sz="4" w:space="0" w:color="auto"/>
                </w:tcBorders>
                <w:shd w:val="clear" w:color="auto" w:fill="auto"/>
                <w:noWrap/>
                <w:vAlign w:val="bottom"/>
                <w:hideMark/>
              </w:tcPr>
            </w:tcPrChange>
          </w:tcPr>
          <w:p w14:paraId="30F605CC" w14:textId="77777777" w:rsidR="00EF6EE1" w:rsidRPr="00FF6A71" w:rsidRDefault="00EF6EE1">
            <w:pPr>
              <w:spacing w:before="0" w:after="0" w:line="240" w:lineRule="auto"/>
              <w:jc w:val="left"/>
              <w:rPr>
                <w:ins w:id="35384" w:author="pete jones" w:date="2022-01-04T11:06:00Z"/>
                <w:rFonts w:ascii="Calibri" w:hAnsi="Calibri" w:cs="Calibri"/>
                <w:color w:val="000000"/>
                <w:sz w:val="22"/>
                <w:szCs w:val="22"/>
              </w:rPr>
              <w:pPrChange w:id="35385" w:author="pete jones" w:date="2022-01-04T11:14:00Z">
                <w:pPr>
                  <w:jc w:val="left"/>
                </w:pPr>
              </w:pPrChange>
            </w:pPr>
            <w:ins w:id="35386" w:author="pete jones" w:date="2022-01-04T11:06:00Z">
              <w:r w:rsidRPr="00FF6A71">
                <w:rPr>
                  <w:rFonts w:ascii="Calibri" w:hAnsi="Calibri" w:cs="Calibri"/>
                  <w:color w:val="000000"/>
                  <w:sz w:val="22"/>
                  <w:szCs w:val="22"/>
                </w:rPr>
                <w:t> </w:t>
              </w:r>
            </w:ins>
          </w:p>
        </w:tc>
        <w:tc>
          <w:tcPr>
            <w:tcW w:w="960" w:type="dxa"/>
            <w:tcBorders>
              <w:top w:val="nil"/>
              <w:left w:val="nil"/>
              <w:bottom w:val="single" w:sz="8" w:space="0" w:color="auto"/>
              <w:right w:val="single" w:sz="4" w:space="0" w:color="auto"/>
            </w:tcBorders>
            <w:shd w:val="clear" w:color="auto" w:fill="auto"/>
            <w:noWrap/>
            <w:vAlign w:val="bottom"/>
            <w:hideMark/>
            <w:tcPrChange w:id="35387" w:author="pete jones" w:date="2022-03-09T08:10:00Z">
              <w:tcPr>
                <w:tcW w:w="960" w:type="dxa"/>
                <w:tcBorders>
                  <w:top w:val="nil"/>
                  <w:left w:val="nil"/>
                  <w:bottom w:val="single" w:sz="8" w:space="0" w:color="auto"/>
                  <w:right w:val="single" w:sz="4" w:space="0" w:color="auto"/>
                </w:tcBorders>
                <w:shd w:val="clear" w:color="auto" w:fill="auto"/>
                <w:noWrap/>
                <w:vAlign w:val="bottom"/>
                <w:hideMark/>
              </w:tcPr>
            </w:tcPrChange>
          </w:tcPr>
          <w:p w14:paraId="6949244B" w14:textId="77777777" w:rsidR="00EF6EE1" w:rsidRPr="00FF6A71" w:rsidRDefault="00EF6EE1">
            <w:pPr>
              <w:spacing w:before="0" w:after="0" w:line="240" w:lineRule="auto"/>
              <w:jc w:val="left"/>
              <w:rPr>
                <w:ins w:id="35388" w:author="pete jones" w:date="2022-01-04T11:06:00Z"/>
                <w:rFonts w:ascii="Calibri" w:hAnsi="Calibri" w:cs="Calibri"/>
                <w:color w:val="000000"/>
                <w:sz w:val="22"/>
                <w:szCs w:val="22"/>
              </w:rPr>
              <w:pPrChange w:id="35389" w:author="pete jones" w:date="2022-01-04T11:14:00Z">
                <w:pPr>
                  <w:jc w:val="left"/>
                </w:pPr>
              </w:pPrChange>
            </w:pPr>
            <w:ins w:id="35390" w:author="pete jones" w:date="2022-01-04T11:06:00Z">
              <w:r w:rsidRPr="00FF6A71">
                <w:rPr>
                  <w:rFonts w:ascii="Calibri" w:hAnsi="Calibri" w:cs="Calibri"/>
                  <w:color w:val="000000"/>
                  <w:sz w:val="22"/>
                  <w:szCs w:val="22"/>
                </w:rPr>
                <w:t> </w:t>
              </w:r>
            </w:ins>
          </w:p>
        </w:tc>
        <w:tc>
          <w:tcPr>
            <w:tcW w:w="960" w:type="dxa"/>
            <w:tcBorders>
              <w:top w:val="nil"/>
              <w:left w:val="nil"/>
              <w:bottom w:val="single" w:sz="8" w:space="0" w:color="auto"/>
              <w:right w:val="single" w:sz="8" w:space="0" w:color="auto"/>
            </w:tcBorders>
            <w:shd w:val="clear" w:color="auto" w:fill="auto"/>
            <w:noWrap/>
            <w:vAlign w:val="bottom"/>
            <w:hideMark/>
            <w:tcPrChange w:id="35391" w:author="pete jones" w:date="2022-03-09T08:10:00Z">
              <w:tcPr>
                <w:tcW w:w="960" w:type="dxa"/>
                <w:tcBorders>
                  <w:top w:val="nil"/>
                  <w:left w:val="nil"/>
                  <w:bottom w:val="single" w:sz="8" w:space="0" w:color="auto"/>
                  <w:right w:val="single" w:sz="8" w:space="0" w:color="auto"/>
                </w:tcBorders>
                <w:shd w:val="clear" w:color="auto" w:fill="auto"/>
                <w:noWrap/>
                <w:vAlign w:val="bottom"/>
                <w:hideMark/>
              </w:tcPr>
            </w:tcPrChange>
          </w:tcPr>
          <w:p w14:paraId="36025280" w14:textId="77777777" w:rsidR="00EF6EE1" w:rsidRPr="00FF6A71" w:rsidRDefault="00EF6EE1">
            <w:pPr>
              <w:spacing w:before="0" w:after="0" w:line="240" w:lineRule="auto"/>
              <w:jc w:val="left"/>
              <w:rPr>
                <w:ins w:id="35392" w:author="pete jones" w:date="2022-01-04T11:06:00Z"/>
                <w:rFonts w:ascii="Calibri" w:hAnsi="Calibri" w:cs="Calibri"/>
                <w:color w:val="000000"/>
                <w:sz w:val="22"/>
                <w:szCs w:val="22"/>
              </w:rPr>
              <w:pPrChange w:id="35393" w:author="pete jones" w:date="2022-01-04T11:14:00Z">
                <w:pPr>
                  <w:jc w:val="left"/>
                </w:pPr>
              </w:pPrChange>
            </w:pPr>
            <w:ins w:id="35394" w:author="pete jones" w:date="2022-01-04T11:06:00Z">
              <w:r w:rsidRPr="00FF6A71">
                <w:rPr>
                  <w:rFonts w:ascii="Calibri" w:hAnsi="Calibri" w:cs="Calibri"/>
                  <w:color w:val="000000"/>
                  <w:sz w:val="22"/>
                  <w:szCs w:val="22"/>
                </w:rPr>
                <w:t> </w:t>
              </w:r>
            </w:ins>
          </w:p>
        </w:tc>
      </w:tr>
      <w:tr w:rsidR="00EF6EE1" w:rsidRPr="00FF6A71" w14:paraId="259F164C" w14:textId="77777777" w:rsidTr="00F078C6">
        <w:trPr>
          <w:trHeight w:val="315"/>
          <w:jc w:val="center"/>
          <w:ins w:id="35395" w:author="pete jones" w:date="2022-01-04T11:06:00Z"/>
          <w:trPrChange w:id="35396" w:author="pete jones" w:date="2022-03-09T08:10:00Z">
            <w:trPr>
              <w:gridAfter w:val="0"/>
              <w:trHeight w:val="315"/>
              <w:jc w:val="center"/>
            </w:trPr>
          </w:trPrChange>
        </w:trPr>
        <w:tc>
          <w:tcPr>
            <w:tcW w:w="960" w:type="dxa"/>
            <w:tcBorders>
              <w:top w:val="nil"/>
              <w:left w:val="single" w:sz="8" w:space="0" w:color="auto"/>
              <w:bottom w:val="single" w:sz="8" w:space="0" w:color="auto"/>
              <w:right w:val="single" w:sz="4" w:space="0" w:color="auto"/>
            </w:tcBorders>
            <w:shd w:val="clear" w:color="auto" w:fill="auto"/>
            <w:noWrap/>
            <w:vAlign w:val="center"/>
            <w:hideMark/>
            <w:tcPrChange w:id="35397" w:author="pete jones" w:date="2022-03-09T08:10:00Z">
              <w:tcPr>
                <w:tcW w:w="960"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7F6F31A2" w14:textId="77777777" w:rsidR="00EF6EE1" w:rsidRPr="00FF6A71" w:rsidRDefault="00EF6EE1">
            <w:pPr>
              <w:spacing w:before="0" w:after="0" w:line="240" w:lineRule="auto"/>
              <w:rPr>
                <w:ins w:id="35398" w:author="pete jones" w:date="2022-01-04T11:06:00Z"/>
                <w:rFonts w:ascii="Calibri" w:hAnsi="Calibri" w:cs="Calibri"/>
                <w:color w:val="000000"/>
                <w:sz w:val="22"/>
                <w:szCs w:val="22"/>
              </w:rPr>
              <w:pPrChange w:id="35399" w:author="pete jones" w:date="2022-01-04T11:14:00Z">
                <w:pPr/>
              </w:pPrChange>
            </w:pPr>
            <w:ins w:id="35400" w:author="pete jones" w:date="2022-01-04T11:06:00Z">
              <w:r w:rsidRPr="00FF6A71">
                <w:rPr>
                  <w:rFonts w:ascii="Calibri" w:hAnsi="Calibri" w:cs="Calibri"/>
                  <w:color w:val="000000"/>
                  <w:sz w:val="22"/>
                  <w:szCs w:val="22"/>
                </w:rPr>
                <w:t>Range</w:t>
              </w:r>
            </w:ins>
          </w:p>
        </w:tc>
        <w:tc>
          <w:tcPr>
            <w:tcW w:w="1153" w:type="dxa"/>
            <w:tcBorders>
              <w:top w:val="nil"/>
              <w:left w:val="nil"/>
              <w:bottom w:val="single" w:sz="8" w:space="0" w:color="auto"/>
              <w:right w:val="single" w:sz="8" w:space="0" w:color="auto"/>
            </w:tcBorders>
            <w:shd w:val="clear" w:color="auto" w:fill="auto"/>
            <w:noWrap/>
            <w:vAlign w:val="center"/>
            <w:hideMark/>
            <w:tcPrChange w:id="35401" w:author="pete jones" w:date="2022-03-09T08:10:00Z">
              <w:tcPr>
                <w:tcW w:w="967" w:type="dxa"/>
                <w:tcBorders>
                  <w:top w:val="nil"/>
                  <w:left w:val="nil"/>
                  <w:bottom w:val="single" w:sz="8" w:space="0" w:color="auto"/>
                  <w:right w:val="single" w:sz="8" w:space="0" w:color="auto"/>
                </w:tcBorders>
                <w:shd w:val="clear" w:color="auto" w:fill="auto"/>
                <w:noWrap/>
                <w:vAlign w:val="center"/>
                <w:hideMark/>
              </w:tcPr>
            </w:tcPrChange>
          </w:tcPr>
          <w:p w14:paraId="67D00DAF" w14:textId="77777777" w:rsidR="00EF6EE1" w:rsidRPr="00FF6A71" w:rsidRDefault="00EF6EE1">
            <w:pPr>
              <w:spacing w:before="0" w:after="0" w:line="240" w:lineRule="auto"/>
              <w:rPr>
                <w:ins w:id="35402" w:author="pete jones" w:date="2022-01-04T11:06:00Z"/>
                <w:rFonts w:ascii="Calibri" w:hAnsi="Calibri" w:cs="Calibri"/>
                <w:color w:val="000000"/>
                <w:sz w:val="22"/>
                <w:szCs w:val="22"/>
              </w:rPr>
              <w:pPrChange w:id="35403" w:author="pete jones" w:date="2022-01-04T11:14:00Z">
                <w:pPr/>
              </w:pPrChange>
            </w:pPr>
            <w:ins w:id="35404" w:author="pete jones" w:date="2022-01-04T11:06:00Z">
              <w:r w:rsidRPr="00FF6A71">
                <w:rPr>
                  <w:rFonts w:ascii="Calibri" w:hAnsi="Calibri" w:cs="Calibri"/>
                  <w:color w:val="000000"/>
                  <w:sz w:val="22"/>
                  <w:szCs w:val="22"/>
                </w:rPr>
                <w:t>Frequency</w:t>
              </w:r>
            </w:ins>
          </w:p>
        </w:tc>
        <w:tc>
          <w:tcPr>
            <w:tcW w:w="960" w:type="dxa"/>
            <w:tcBorders>
              <w:top w:val="nil"/>
              <w:left w:val="nil"/>
              <w:bottom w:val="single" w:sz="8" w:space="0" w:color="auto"/>
              <w:right w:val="single" w:sz="4" w:space="0" w:color="auto"/>
            </w:tcBorders>
            <w:shd w:val="clear" w:color="auto" w:fill="auto"/>
            <w:noWrap/>
            <w:vAlign w:val="center"/>
            <w:hideMark/>
            <w:tcPrChange w:id="35405" w:author="pete jones" w:date="2022-03-09T08:10:00Z">
              <w:tcPr>
                <w:tcW w:w="960" w:type="dxa"/>
                <w:tcBorders>
                  <w:top w:val="nil"/>
                  <w:left w:val="nil"/>
                  <w:bottom w:val="single" w:sz="8" w:space="0" w:color="auto"/>
                  <w:right w:val="single" w:sz="4" w:space="0" w:color="auto"/>
                </w:tcBorders>
                <w:shd w:val="clear" w:color="auto" w:fill="auto"/>
                <w:noWrap/>
                <w:vAlign w:val="center"/>
                <w:hideMark/>
              </w:tcPr>
            </w:tcPrChange>
          </w:tcPr>
          <w:p w14:paraId="33A9D9E7" w14:textId="77777777" w:rsidR="00EF6EE1" w:rsidRPr="00FF6A71" w:rsidRDefault="00EF6EE1">
            <w:pPr>
              <w:spacing w:before="0" w:after="0" w:line="240" w:lineRule="auto"/>
              <w:rPr>
                <w:ins w:id="35406" w:author="pete jones" w:date="2022-01-04T11:06:00Z"/>
                <w:rFonts w:ascii="Calibri" w:hAnsi="Calibri" w:cs="Calibri"/>
                <w:color w:val="000000"/>
                <w:sz w:val="22"/>
                <w:szCs w:val="22"/>
              </w:rPr>
              <w:pPrChange w:id="35407" w:author="pete jones" w:date="2022-01-04T11:14:00Z">
                <w:pPr/>
              </w:pPrChange>
            </w:pPr>
            <w:ins w:id="35408" w:author="pete jones" w:date="2022-01-04T11:06:00Z">
              <w:r w:rsidRPr="00FF6A71">
                <w:rPr>
                  <w:rFonts w:ascii="Calibri" w:hAnsi="Calibri" w:cs="Calibri"/>
                  <w:color w:val="000000"/>
                  <w:sz w:val="22"/>
                  <w:szCs w:val="22"/>
                </w:rPr>
                <w:t>Enrolled</w:t>
              </w:r>
            </w:ins>
          </w:p>
        </w:tc>
        <w:tc>
          <w:tcPr>
            <w:tcW w:w="960" w:type="dxa"/>
            <w:tcBorders>
              <w:top w:val="nil"/>
              <w:left w:val="nil"/>
              <w:bottom w:val="single" w:sz="8" w:space="0" w:color="auto"/>
              <w:right w:val="single" w:sz="4" w:space="0" w:color="auto"/>
            </w:tcBorders>
            <w:shd w:val="clear" w:color="auto" w:fill="auto"/>
            <w:noWrap/>
            <w:vAlign w:val="center"/>
            <w:hideMark/>
            <w:tcPrChange w:id="35409" w:author="pete jones" w:date="2022-03-09T08:10:00Z">
              <w:tcPr>
                <w:tcW w:w="960" w:type="dxa"/>
                <w:tcBorders>
                  <w:top w:val="nil"/>
                  <w:left w:val="nil"/>
                  <w:bottom w:val="single" w:sz="8" w:space="0" w:color="auto"/>
                  <w:right w:val="single" w:sz="4" w:space="0" w:color="auto"/>
                </w:tcBorders>
                <w:shd w:val="clear" w:color="auto" w:fill="auto"/>
                <w:noWrap/>
                <w:vAlign w:val="center"/>
                <w:hideMark/>
              </w:tcPr>
            </w:tcPrChange>
          </w:tcPr>
          <w:p w14:paraId="161938E7" w14:textId="77777777" w:rsidR="00EF6EE1" w:rsidRPr="00FF6A71" w:rsidRDefault="00EF6EE1">
            <w:pPr>
              <w:spacing w:before="0" w:after="0" w:line="240" w:lineRule="auto"/>
              <w:rPr>
                <w:ins w:id="35410" w:author="pete jones" w:date="2022-01-04T11:06:00Z"/>
                <w:rFonts w:ascii="Calibri" w:hAnsi="Calibri" w:cs="Calibri"/>
                <w:color w:val="000000"/>
                <w:sz w:val="22"/>
                <w:szCs w:val="22"/>
              </w:rPr>
              <w:pPrChange w:id="35411" w:author="pete jones" w:date="2022-01-04T11:14:00Z">
                <w:pPr/>
              </w:pPrChange>
            </w:pPr>
            <w:ins w:id="35412" w:author="pete jones" w:date="2022-01-04T11:06:00Z">
              <w:r w:rsidRPr="00FF6A71">
                <w:rPr>
                  <w:rFonts w:ascii="Calibri" w:hAnsi="Calibri" w:cs="Calibri"/>
                  <w:color w:val="000000"/>
                  <w:sz w:val="22"/>
                  <w:szCs w:val="22"/>
                </w:rPr>
                <w:t>Pass</w:t>
              </w:r>
            </w:ins>
          </w:p>
        </w:tc>
        <w:tc>
          <w:tcPr>
            <w:tcW w:w="960" w:type="dxa"/>
            <w:tcBorders>
              <w:top w:val="nil"/>
              <w:left w:val="nil"/>
              <w:bottom w:val="single" w:sz="8" w:space="0" w:color="auto"/>
              <w:right w:val="single" w:sz="4" w:space="0" w:color="auto"/>
            </w:tcBorders>
            <w:shd w:val="clear" w:color="auto" w:fill="auto"/>
            <w:noWrap/>
            <w:vAlign w:val="center"/>
            <w:hideMark/>
            <w:tcPrChange w:id="35413" w:author="pete jones" w:date="2022-03-09T08:10:00Z">
              <w:tcPr>
                <w:tcW w:w="960" w:type="dxa"/>
                <w:tcBorders>
                  <w:top w:val="nil"/>
                  <w:left w:val="nil"/>
                  <w:bottom w:val="single" w:sz="8" w:space="0" w:color="auto"/>
                  <w:right w:val="single" w:sz="4" w:space="0" w:color="auto"/>
                </w:tcBorders>
                <w:shd w:val="clear" w:color="auto" w:fill="auto"/>
                <w:noWrap/>
                <w:vAlign w:val="center"/>
                <w:hideMark/>
              </w:tcPr>
            </w:tcPrChange>
          </w:tcPr>
          <w:p w14:paraId="60A8C26B" w14:textId="77777777" w:rsidR="00EF6EE1" w:rsidRPr="00FF6A71" w:rsidRDefault="00EF6EE1">
            <w:pPr>
              <w:spacing w:before="0" w:after="0" w:line="240" w:lineRule="auto"/>
              <w:rPr>
                <w:ins w:id="35414" w:author="pete jones" w:date="2022-01-04T11:06:00Z"/>
                <w:rFonts w:ascii="Calibri" w:hAnsi="Calibri" w:cs="Calibri"/>
                <w:color w:val="000000"/>
                <w:sz w:val="22"/>
                <w:szCs w:val="22"/>
              </w:rPr>
              <w:pPrChange w:id="35415" w:author="pete jones" w:date="2022-01-04T11:14:00Z">
                <w:pPr/>
              </w:pPrChange>
            </w:pPr>
            <w:ins w:id="35416" w:author="pete jones" w:date="2022-01-04T11:06:00Z">
              <w:r w:rsidRPr="00FF6A71">
                <w:rPr>
                  <w:rFonts w:ascii="Calibri" w:hAnsi="Calibri" w:cs="Calibri"/>
                  <w:color w:val="000000"/>
                  <w:sz w:val="22"/>
                  <w:szCs w:val="22"/>
                </w:rPr>
                <w:t>Fail</w:t>
              </w:r>
            </w:ins>
          </w:p>
        </w:tc>
        <w:tc>
          <w:tcPr>
            <w:tcW w:w="960" w:type="dxa"/>
            <w:tcBorders>
              <w:top w:val="nil"/>
              <w:left w:val="nil"/>
              <w:bottom w:val="single" w:sz="8" w:space="0" w:color="auto"/>
              <w:right w:val="single" w:sz="4" w:space="0" w:color="auto"/>
            </w:tcBorders>
            <w:shd w:val="clear" w:color="auto" w:fill="auto"/>
            <w:noWrap/>
            <w:vAlign w:val="center"/>
            <w:hideMark/>
            <w:tcPrChange w:id="35417" w:author="pete jones" w:date="2022-03-09T08:10:00Z">
              <w:tcPr>
                <w:tcW w:w="960" w:type="dxa"/>
                <w:tcBorders>
                  <w:top w:val="nil"/>
                  <w:left w:val="nil"/>
                  <w:bottom w:val="single" w:sz="8" w:space="0" w:color="auto"/>
                  <w:right w:val="single" w:sz="4" w:space="0" w:color="auto"/>
                </w:tcBorders>
                <w:shd w:val="clear" w:color="auto" w:fill="auto"/>
                <w:noWrap/>
                <w:vAlign w:val="center"/>
                <w:hideMark/>
              </w:tcPr>
            </w:tcPrChange>
          </w:tcPr>
          <w:p w14:paraId="45376E2B" w14:textId="77777777" w:rsidR="00EF6EE1" w:rsidRPr="00FF6A71" w:rsidRDefault="00EF6EE1">
            <w:pPr>
              <w:spacing w:before="0" w:after="0" w:line="240" w:lineRule="auto"/>
              <w:rPr>
                <w:ins w:id="35418" w:author="pete jones" w:date="2022-01-04T11:06:00Z"/>
                <w:rFonts w:ascii="Calibri" w:hAnsi="Calibri" w:cs="Calibri"/>
                <w:color w:val="000000"/>
                <w:sz w:val="22"/>
                <w:szCs w:val="22"/>
              </w:rPr>
              <w:pPrChange w:id="35419" w:author="pete jones" w:date="2022-01-04T11:14:00Z">
                <w:pPr/>
              </w:pPrChange>
            </w:pPr>
            <w:ins w:id="35420" w:author="pete jones" w:date="2022-01-04T11:06:00Z">
              <w:r w:rsidRPr="00FF6A71">
                <w:rPr>
                  <w:rFonts w:ascii="Calibri" w:hAnsi="Calibri" w:cs="Calibri"/>
                  <w:color w:val="000000"/>
                  <w:sz w:val="22"/>
                  <w:szCs w:val="22"/>
                </w:rPr>
                <w:t>Pass Rate</w:t>
              </w:r>
            </w:ins>
          </w:p>
        </w:tc>
        <w:tc>
          <w:tcPr>
            <w:tcW w:w="960" w:type="dxa"/>
            <w:tcBorders>
              <w:top w:val="nil"/>
              <w:left w:val="nil"/>
              <w:bottom w:val="single" w:sz="8" w:space="0" w:color="auto"/>
              <w:right w:val="single" w:sz="8" w:space="0" w:color="auto"/>
            </w:tcBorders>
            <w:shd w:val="clear" w:color="auto" w:fill="auto"/>
            <w:noWrap/>
            <w:vAlign w:val="center"/>
            <w:hideMark/>
            <w:tcPrChange w:id="35421" w:author="pete jones" w:date="2022-03-09T08:10:00Z">
              <w:tcPr>
                <w:tcW w:w="960" w:type="dxa"/>
                <w:tcBorders>
                  <w:top w:val="nil"/>
                  <w:left w:val="nil"/>
                  <w:bottom w:val="single" w:sz="8" w:space="0" w:color="auto"/>
                  <w:right w:val="single" w:sz="8" w:space="0" w:color="auto"/>
                </w:tcBorders>
                <w:shd w:val="clear" w:color="auto" w:fill="auto"/>
                <w:noWrap/>
                <w:vAlign w:val="center"/>
                <w:hideMark/>
              </w:tcPr>
            </w:tcPrChange>
          </w:tcPr>
          <w:p w14:paraId="7A8A45A7" w14:textId="77777777" w:rsidR="00EF6EE1" w:rsidRPr="00FF6A71" w:rsidRDefault="00EF6EE1">
            <w:pPr>
              <w:spacing w:before="0" w:after="0" w:line="240" w:lineRule="auto"/>
              <w:rPr>
                <w:ins w:id="35422" w:author="pete jones" w:date="2022-01-04T11:06:00Z"/>
                <w:rFonts w:ascii="Calibri" w:hAnsi="Calibri" w:cs="Calibri"/>
                <w:color w:val="000000"/>
                <w:sz w:val="22"/>
                <w:szCs w:val="22"/>
              </w:rPr>
              <w:pPrChange w:id="35423" w:author="pete jones" w:date="2022-01-04T11:14:00Z">
                <w:pPr/>
              </w:pPrChange>
            </w:pPr>
            <w:ins w:id="35424" w:author="pete jones" w:date="2022-01-04T11:06:00Z">
              <w:r w:rsidRPr="00FF6A71">
                <w:rPr>
                  <w:rFonts w:ascii="Calibri" w:hAnsi="Calibri" w:cs="Calibri"/>
                  <w:color w:val="000000"/>
                  <w:sz w:val="22"/>
                  <w:szCs w:val="22"/>
                </w:rPr>
                <w:t>Fail Rate</w:t>
              </w:r>
            </w:ins>
          </w:p>
        </w:tc>
      </w:tr>
      <w:tr w:rsidR="00EF6EE1" w:rsidRPr="00FF6A71" w14:paraId="3DE82701" w14:textId="77777777" w:rsidTr="00F078C6">
        <w:trPr>
          <w:trHeight w:val="315"/>
          <w:jc w:val="center"/>
          <w:ins w:id="35425" w:author="pete jones" w:date="2022-01-04T11:06:00Z"/>
          <w:trPrChange w:id="35426" w:author="pete jones" w:date="2022-03-09T08:10:00Z">
            <w:trPr>
              <w:gridAfter w:val="0"/>
              <w:trHeight w:val="315"/>
              <w:jc w:val="center"/>
            </w:trPr>
          </w:trPrChange>
        </w:trPr>
        <w:tc>
          <w:tcPr>
            <w:tcW w:w="960" w:type="dxa"/>
            <w:tcBorders>
              <w:top w:val="nil"/>
              <w:left w:val="single" w:sz="8" w:space="0" w:color="auto"/>
              <w:bottom w:val="single" w:sz="4" w:space="0" w:color="auto"/>
              <w:right w:val="single" w:sz="4" w:space="0" w:color="auto"/>
            </w:tcBorders>
            <w:shd w:val="clear" w:color="auto" w:fill="auto"/>
            <w:noWrap/>
            <w:vAlign w:val="center"/>
            <w:hideMark/>
            <w:tcPrChange w:id="35427" w:author="pete jones" w:date="2022-03-09T08:10:00Z">
              <w:tcPr>
                <w:tcW w:w="96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3273A8C" w14:textId="77777777" w:rsidR="00EF6EE1" w:rsidRPr="00FF6A71" w:rsidRDefault="00EF6EE1">
            <w:pPr>
              <w:spacing w:before="0" w:after="0" w:line="240" w:lineRule="auto"/>
              <w:rPr>
                <w:ins w:id="35428" w:author="pete jones" w:date="2022-01-04T11:06:00Z"/>
                <w:rFonts w:ascii="Calibri" w:hAnsi="Calibri" w:cs="Calibri"/>
                <w:color w:val="000000"/>
                <w:sz w:val="22"/>
                <w:szCs w:val="22"/>
              </w:rPr>
              <w:pPrChange w:id="35429" w:author="pete jones" w:date="2022-01-04T11:14:00Z">
                <w:pPr/>
              </w:pPrChange>
            </w:pPr>
            <w:ins w:id="35430" w:author="pete jones" w:date="2022-01-04T11:06:00Z">
              <w:r w:rsidRPr="00FF6A71">
                <w:rPr>
                  <w:rFonts w:ascii="Calibri" w:hAnsi="Calibri" w:cs="Calibri"/>
                  <w:color w:val="000000"/>
                  <w:sz w:val="22"/>
                  <w:szCs w:val="22"/>
                </w:rPr>
                <w:t>0</w:t>
              </w:r>
            </w:ins>
          </w:p>
        </w:tc>
        <w:tc>
          <w:tcPr>
            <w:tcW w:w="1153" w:type="dxa"/>
            <w:tcBorders>
              <w:top w:val="nil"/>
              <w:left w:val="nil"/>
              <w:bottom w:val="single" w:sz="4" w:space="0" w:color="auto"/>
              <w:right w:val="single" w:sz="8" w:space="0" w:color="auto"/>
            </w:tcBorders>
            <w:shd w:val="clear" w:color="auto" w:fill="auto"/>
            <w:noWrap/>
            <w:vAlign w:val="center"/>
            <w:hideMark/>
            <w:tcPrChange w:id="35431" w:author="pete jones" w:date="2022-03-09T08:10:00Z">
              <w:tcPr>
                <w:tcW w:w="967" w:type="dxa"/>
                <w:tcBorders>
                  <w:top w:val="nil"/>
                  <w:left w:val="nil"/>
                  <w:bottom w:val="single" w:sz="4" w:space="0" w:color="auto"/>
                  <w:right w:val="single" w:sz="8" w:space="0" w:color="auto"/>
                </w:tcBorders>
                <w:shd w:val="clear" w:color="auto" w:fill="auto"/>
                <w:noWrap/>
                <w:vAlign w:val="center"/>
                <w:hideMark/>
              </w:tcPr>
            </w:tcPrChange>
          </w:tcPr>
          <w:p w14:paraId="72FDFE00" w14:textId="77777777" w:rsidR="00EF6EE1" w:rsidRPr="00FF6A71" w:rsidRDefault="00EF6EE1">
            <w:pPr>
              <w:spacing w:before="0" w:after="0" w:line="240" w:lineRule="auto"/>
              <w:jc w:val="center"/>
              <w:rPr>
                <w:ins w:id="35432" w:author="pete jones" w:date="2022-01-04T11:06:00Z"/>
                <w:rFonts w:ascii="Calibri" w:hAnsi="Calibri" w:cs="Calibri"/>
                <w:color w:val="000000"/>
                <w:sz w:val="22"/>
                <w:szCs w:val="22"/>
              </w:rPr>
              <w:pPrChange w:id="35433" w:author="pete jones" w:date="2022-01-06T15:27:00Z">
                <w:pPr/>
              </w:pPrChange>
            </w:pPr>
            <w:ins w:id="35434" w:author="pete jones" w:date="2022-01-04T11:06:00Z">
              <w:r w:rsidRPr="00FF6A71">
                <w:rPr>
                  <w:rFonts w:ascii="Calibri" w:hAnsi="Calibri" w:cs="Calibri"/>
                  <w:color w:val="000000"/>
                  <w:sz w:val="22"/>
                  <w:szCs w:val="22"/>
                </w:rPr>
                <w:t>35</w:t>
              </w:r>
            </w:ins>
          </w:p>
        </w:tc>
        <w:tc>
          <w:tcPr>
            <w:tcW w:w="960" w:type="dxa"/>
            <w:tcBorders>
              <w:top w:val="nil"/>
              <w:left w:val="nil"/>
              <w:bottom w:val="single" w:sz="8" w:space="0" w:color="auto"/>
              <w:right w:val="single" w:sz="4" w:space="0" w:color="auto"/>
            </w:tcBorders>
            <w:shd w:val="clear" w:color="auto" w:fill="auto"/>
            <w:noWrap/>
            <w:vAlign w:val="center"/>
            <w:hideMark/>
            <w:tcPrChange w:id="35435" w:author="pete jones" w:date="2022-03-09T08:10:00Z">
              <w:tcPr>
                <w:tcW w:w="960" w:type="dxa"/>
                <w:tcBorders>
                  <w:top w:val="nil"/>
                  <w:left w:val="nil"/>
                  <w:bottom w:val="single" w:sz="8" w:space="0" w:color="auto"/>
                  <w:right w:val="single" w:sz="4" w:space="0" w:color="auto"/>
                </w:tcBorders>
                <w:shd w:val="clear" w:color="auto" w:fill="auto"/>
                <w:noWrap/>
                <w:vAlign w:val="center"/>
                <w:hideMark/>
              </w:tcPr>
            </w:tcPrChange>
          </w:tcPr>
          <w:p w14:paraId="15062A7B" w14:textId="77777777" w:rsidR="00EF6EE1" w:rsidRPr="00FF6A71" w:rsidRDefault="00EF6EE1">
            <w:pPr>
              <w:spacing w:before="0" w:after="0" w:line="240" w:lineRule="auto"/>
              <w:jc w:val="center"/>
              <w:rPr>
                <w:ins w:id="35436" w:author="pete jones" w:date="2022-01-04T11:06:00Z"/>
                <w:rFonts w:ascii="Calibri" w:hAnsi="Calibri" w:cs="Calibri"/>
                <w:color w:val="000000"/>
                <w:sz w:val="22"/>
                <w:szCs w:val="22"/>
              </w:rPr>
              <w:pPrChange w:id="35437" w:author="pete jones" w:date="2022-01-06T15:27:00Z">
                <w:pPr/>
              </w:pPrChange>
            </w:pPr>
            <w:ins w:id="35438" w:author="pete jones" w:date="2022-01-04T11:06:00Z">
              <w:r w:rsidRPr="00FF6A71">
                <w:rPr>
                  <w:rFonts w:ascii="Calibri" w:hAnsi="Calibri" w:cs="Calibri"/>
                  <w:color w:val="000000"/>
                  <w:sz w:val="22"/>
                  <w:szCs w:val="22"/>
                </w:rPr>
                <w:t>82</w:t>
              </w:r>
            </w:ins>
          </w:p>
        </w:tc>
        <w:tc>
          <w:tcPr>
            <w:tcW w:w="960" w:type="dxa"/>
            <w:tcBorders>
              <w:top w:val="nil"/>
              <w:left w:val="nil"/>
              <w:bottom w:val="single" w:sz="8" w:space="0" w:color="auto"/>
              <w:right w:val="single" w:sz="4" w:space="0" w:color="auto"/>
            </w:tcBorders>
            <w:shd w:val="clear" w:color="auto" w:fill="auto"/>
            <w:noWrap/>
            <w:vAlign w:val="center"/>
            <w:hideMark/>
            <w:tcPrChange w:id="35439" w:author="pete jones" w:date="2022-03-09T08:10:00Z">
              <w:tcPr>
                <w:tcW w:w="960" w:type="dxa"/>
                <w:tcBorders>
                  <w:top w:val="nil"/>
                  <w:left w:val="nil"/>
                  <w:bottom w:val="single" w:sz="8" w:space="0" w:color="auto"/>
                  <w:right w:val="single" w:sz="4" w:space="0" w:color="auto"/>
                </w:tcBorders>
                <w:shd w:val="clear" w:color="auto" w:fill="auto"/>
                <w:noWrap/>
                <w:vAlign w:val="center"/>
                <w:hideMark/>
              </w:tcPr>
            </w:tcPrChange>
          </w:tcPr>
          <w:p w14:paraId="28987A7D" w14:textId="77777777" w:rsidR="00EF6EE1" w:rsidRPr="00FF6A71" w:rsidRDefault="00EF6EE1">
            <w:pPr>
              <w:spacing w:before="0" w:after="0" w:line="240" w:lineRule="auto"/>
              <w:jc w:val="center"/>
              <w:rPr>
                <w:ins w:id="35440" w:author="pete jones" w:date="2022-01-04T11:06:00Z"/>
                <w:rFonts w:ascii="Calibri" w:hAnsi="Calibri" w:cs="Calibri"/>
                <w:color w:val="000000"/>
                <w:sz w:val="22"/>
                <w:szCs w:val="22"/>
              </w:rPr>
              <w:pPrChange w:id="35441" w:author="pete jones" w:date="2022-01-06T15:27:00Z">
                <w:pPr/>
              </w:pPrChange>
            </w:pPr>
            <w:ins w:id="35442" w:author="pete jones" w:date="2022-01-04T11:06:00Z">
              <w:r w:rsidRPr="00FF6A71">
                <w:rPr>
                  <w:rFonts w:ascii="Calibri" w:hAnsi="Calibri" w:cs="Calibri"/>
                  <w:color w:val="000000"/>
                  <w:sz w:val="22"/>
                  <w:szCs w:val="22"/>
                </w:rPr>
                <w:t>40</w:t>
              </w:r>
            </w:ins>
          </w:p>
        </w:tc>
        <w:tc>
          <w:tcPr>
            <w:tcW w:w="960" w:type="dxa"/>
            <w:tcBorders>
              <w:top w:val="nil"/>
              <w:left w:val="nil"/>
              <w:bottom w:val="single" w:sz="8" w:space="0" w:color="auto"/>
              <w:right w:val="single" w:sz="4" w:space="0" w:color="auto"/>
            </w:tcBorders>
            <w:shd w:val="clear" w:color="auto" w:fill="auto"/>
            <w:noWrap/>
            <w:vAlign w:val="center"/>
            <w:hideMark/>
            <w:tcPrChange w:id="35443" w:author="pete jones" w:date="2022-03-09T08:10:00Z">
              <w:tcPr>
                <w:tcW w:w="960" w:type="dxa"/>
                <w:tcBorders>
                  <w:top w:val="nil"/>
                  <w:left w:val="nil"/>
                  <w:bottom w:val="single" w:sz="8" w:space="0" w:color="auto"/>
                  <w:right w:val="single" w:sz="4" w:space="0" w:color="auto"/>
                </w:tcBorders>
                <w:shd w:val="clear" w:color="auto" w:fill="auto"/>
                <w:noWrap/>
                <w:vAlign w:val="center"/>
                <w:hideMark/>
              </w:tcPr>
            </w:tcPrChange>
          </w:tcPr>
          <w:p w14:paraId="7C9FE406" w14:textId="77777777" w:rsidR="00EF6EE1" w:rsidRPr="00FF6A71" w:rsidRDefault="00EF6EE1">
            <w:pPr>
              <w:spacing w:before="0" w:after="0" w:line="240" w:lineRule="auto"/>
              <w:jc w:val="center"/>
              <w:rPr>
                <w:ins w:id="35444" w:author="pete jones" w:date="2022-01-04T11:06:00Z"/>
                <w:rFonts w:ascii="Calibri" w:hAnsi="Calibri" w:cs="Calibri"/>
                <w:color w:val="000000"/>
                <w:sz w:val="22"/>
                <w:szCs w:val="22"/>
              </w:rPr>
              <w:pPrChange w:id="35445" w:author="pete jones" w:date="2022-01-06T15:27:00Z">
                <w:pPr/>
              </w:pPrChange>
            </w:pPr>
            <w:ins w:id="35446" w:author="pete jones" w:date="2022-01-04T11:06:00Z">
              <w:r w:rsidRPr="00FF6A71">
                <w:rPr>
                  <w:rFonts w:ascii="Calibri" w:hAnsi="Calibri" w:cs="Calibri"/>
                  <w:color w:val="000000"/>
                  <w:sz w:val="22"/>
                  <w:szCs w:val="22"/>
                </w:rPr>
                <w:t>42</w:t>
              </w:r>
            </w:ins>
          </w:p>
        </w:tc>
        <w:tc>
          <w:tcPr>
            <w:tcW w:w="960" w:type="dxa"/>
            <w:tcBorders>
              <w:top w:val="nil"/>
              <w:left w:val="nil"/>
              <w:bottom w:val="single" w:sz="8" w:space="0" w:color="auto"/>
              <w:right w:val="single" w:sz="4" w:space="0" w:color="auto"/>
            </w:tcBorders>
            <w:shd w:val="clear" w:color="auto" w:fill="auto"/>
            <w:noWrap/>
            <w:vAlign w:val="center"/>
            <w:hideMark/>
            <w:tcPrChange w:id="35447" w:author="pete jones" w:date="2022-03-09T08:10:00Z">
              <w:tcPr>
                <w:tcW w:w="960" w:type="dxa"/>
                <w:tcBorders>
                  <w:top w:val="nil"/>
                  <w:left w:val="nil"/>
                  <w:bottom w:val="single" w:sz="8" w:space="0" w:color="auto"/>
                  <w:right w:val="single" w:sz="4" w:space="0" w:color="auto"/>
                </w:tcBorders>
                <w:shd w:val="clear" w:color="auto" w:fill="auto"/>
                <w:noWrap/>
                <w:vAlign w:val="center"/>
                <w:hideMark/>
              </w:tcPr>
            </w:tcPrChange>
          </w:tcPr>
          <w:p w14:paraId="1CFBB97C" w14:textId="77777777" w:rsidR="00EF6EE1" w:rsidRPr="00FF6A71" w:rsidRDefault="00EF6EE1">
            <w:pPr>
              <w:spacing w:before="0" w:after="0" w:line="240" w:lineRule="auto"/>
              <w:jc w:val="center"/>
              <w:rPr>
                <w:ins w:id="35448" w:author="pete jones" w:date="2022-01-04T11:06:00Z"/>
                <w:rFonts w:ascii="Calibri" w:hAnsi="Calibri" w:cs="Calibri"/>
                <w:color w:val="000000"/>
                <w:sz w:val="22"/>
                <w:szCs w:val="22"/>
              </w:rPr>
              <w:pPrChange w:id="35449" w:author="pete jones" w:date="2022-01-06T15:27:00Z">
                <w:pPr/>
              </w:pPrChange>
            </w:pPr>
            <w:ins w:id="35450" w:author="pete jones" w:date="2022-01-04T11:06:00Z">
              <w:r w:rsidRPr="00FF6A71">
                <w:rPr>
                  <w:rFonts w:ascii="Calibri" w:hAnsi="Calibri" w:cs="Calibri"/>
                  <w:color w:val="000000"/>
                  <w:sz w:val="22"/>
                  <w:szCs w:val="22"/>
                </w:rPr>
                <w:t>49%</w:t>
              </w:r>
            </w:ins>
          </w:p>
        </w:tc>
        <w:tc>
          <w:tcPr>
            <w:tcW w:w="960" w:type="dxa"/>
            <w:tcBorders>
              <w:top w:val="nil"/>
              <w:left w:val="nil"/>
              <w:bottom w:val="single" w:sz="8" w:space="0" w:color="auto"/>
              <w:right w:val="single" w:sz="8" w:space="0" w:color="auto"/>
            </w:tcBorders>
            <w:shd w:val="clear" w:color="auto" w:fill="auto"/>
            <w:noWrap/>
            <w:vAlign w:val="center"/>
            <w:hideMark/>
            <w:tcPrChange w:id="35451" w:author="pete jones" w:date="2022-03-09T08:10:00Z">
              <w:tcPr>
                <w:tcW w:w="960" w:type="dxa"/>
                <w:tcBorders>
                  <w:top w:val="nil"/>
                  <w:left w:val="nil"/>
                  <w:bottom w:val="single" w:sz="8" w:space="0" w:color="auto"/>
                  <w:right w:val="single" w:sz="8" w:space="0" w:color="auto"/>
                </w:tcBorders>
                <w:shd w:val="clear" w:color="auto" w:fill="auto"/>
                <w:noWrap/>
                <w:vAlign w:val="center"/>
                <w:hideMark/>
              </w:tcPr>
            </w:tcPrChange>
          </w:tcPr>
          <w:p w14:paraId="000794E8" w14:textId="77777777" w:rsidR="00EF6EE1" w:rsidRPr="00FF6A71" w:rsidRDefault="00EF6EE1">
            <w:pPr>
              <w:spacing w:before="0" w:after="0" w:line="240" w:lineRule="auto"/>
              <w:jc w:val="center"/>
              <w:rPr>
                <w:ins w:id="35452" w:author="pete jones" w:date="2022-01-04T11:06:00Z"/>
                <w:rFonts w:ascii="Calibri" w:hAnsi="Calibri" w:cs="Calibri"/>
                <w:color w:val="000000"/>
                <w:sz w:val="22"/>
                <w:szCs w:val="22"/>
              </w:rPr>
              <w:pPrChange w:id="35453" w:author="pete jones" w:date="2022-01-06T15:27:00Z">
                <w:pPr/>
              </w:pPrChange>
            </w:pPr>
            <w:ins w:id="35454" w:author="pete jones" w:date="2022-01-04T11:06:00Z">
              <w:r w:rsidRPr="00FF6A71">
                <w:rPr>
                  <w:rFonts w:ascii="Calibri" w:hAnsi="Calibri" w:cs="Calibri"/>
                  <w:color w:val="000000"/>
                  <w:sz w:val="22"/>
                  <w:szCs w:val="22"/>
                </w:rPr>
                <w:t>51%</w:t>
              </w:r>
            </w:ins>
          </w:p>
        </w:tc>
      </w:tr>
      <w:tr w:rsidR="00F078C6" w:rsidRPr="00FF6A71" w14:paraId="3ED2D6EB" w14:textId="77777777" w:rsidTr="00015922">
        <w:trPr>
          <w:trHeight w:val="300"/>
          <w:jc w:val="center"/>
          <w:ins w:id="35455" w:author="pete jones" w:date="2022-01-04T11:06:00Z"/>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0E2D16FA" w14:textId="77777777" w:rsidR="00F078C6" w:rsidRPr="00FF6A71" w:rsidRDefault="00F078C6">
            <w:pPr>
              <w:spacing w:before="0" w:after="0" w:line="240" w:lineRule="auto"/>
              <w:rPr>
                <w:ins w:id="35456" w:author="pete jones" w:date="2022-01-04T11:06:00Z"/>
                <w:rFonts w:ascii="Calibri" w:hAnsi="Calibri" w:cs="Calibri"/>
                <w:color w:val="000000"/>
                <w:sz w:val="22"/>
                <w:szCs w:val="22"/>
              </w:rPr>
              <w:pPrChange w:id="35457" w:author="pete jones" w:date="2022-01-04T11:14:00Z">
                <w:pPr/>
              </w:pPrChange>
            </w:pPr>
            <w:ins w:id="35458" w:author="pete jones" w:date="2022-01-04T11:06:00Z">
              <w:r w:rsidRPr="00FF6A71">
                <w:rPr>
                  <w:rFonts w:ascii="Calibri" w:hAnsi="Calibri" w:cs="Calibri"/>
                  <w:color w:val="000000"/>
                  <w:sz w:val="22"/>
                  <w:szCs w:val="22"/>
                </w:rPr>
                <w:t>10</w:t>
              </w:r>
            </w:ins>
          </w:p>
        </w:tc>
        <w:tc>
          <w:tcPr>
            <w:tcW w:w="1153" w:type="dxa"/>
            <w:tcBorders>
              <w:top w:val="nil"/>
              <w:left w:val="nil"/>
              <w:bottom w:val="single" w:sz="4" w:space="0" w:color="auto"/>
              <w:right w:val="single" w:sz="8" w:space="0" w:color="auto"/>
            </w:tcBorders>
            <w:shd w:val="clear" w:color="auto" w:fill="auto"/>
            <w:noWrap/>
            <w:vAlign w:val="center"/>
            <w:hideMark/>
          </w:tcPr>
          <w:p w14:paraId="72D72C1D" w14:textId="77777777" w:rsidR="00F078C6" w:rsidRPr="00FF6A71" w:rsidRDefault="00F078C6">
            <w:pPr>
              <w:spacing w:before="0" w:after="0" w:line="240" w:lineRule="auto"/>
              <w:jc w:val="center"/>
              <w:rPr>
                <w:ins w:id="35459" w:author="pete jones" w:date="2022-01-04T11:06:00Z"/>
                <w:rFonts w:ascii="Calibri" w:hAnsi="Calibri" w:cs="Calibri"/>
                <w:color w:val="000000"/>
                <w:sz w:val="22"/>
                <w:szCs w:val="22"/>
              </w:rPr>
              <w:pPrChange w:id="35460" w:author="pete jones" w:date="2022-01-06T15:27:00Z">
                <w:pPr/>
              </w:pPrChange>
            </w:pPr>
            <w:ins w:id="35461" w:author="pete jones" w:date="2022-01-04T11:06:00Z">
              <w:r w:rsidRPr="00FF6A71">
                <w:rPr>
                  <w:rFonts w:ascii="Calibri" w:hAnsi="Calibri" w:cs="Calibri"/>
                  <w:color w:val="000000"/>
                  <w:sz w:val="22"/>
                  <w:szCs w:val="22"/>
                </w:rPr>
                <w:t>0</w:t>
              </w:r>
            </w:ins>
          </w:p>
        </w:tc>
        <w:tc>
          <w:tcPr>
            <w:tcW w:w="960" w:type="dxa"/>
            <w:tcBorders>
              <w:top w:val="nil"/>
              <w:left w:val="nil"/>
              <w:bottom w:val="nil"/>
              <w:right w:val="nil"/>
            </w:tcBorders>
            <w:shd w:val="clear" w:color="auto" w:fill="auto"/>
            <w:noWrap/>
            <w:vAlign w:val="bottom"/>
            <w:hideMark/>
          </w:tcPr>
          <w:p w14:paraId="43C456B0" w14:textId="77777777" w:rsidR="00F078C6" w:rsidRPr="00FF6A71" w:rsidRDefault="00F078C6">
            <w:pPr>
              <w:spacing w:before="0" w:after="0" w:line="240" w:lineRule="auto"/>
              <w:jc w:val="center"/>
              <w:rPr>
                <w:ins w:id="35462" w:author="pete jones" w:date="2022-01-04T11:06:00Z"/>
                <w:rFonts w:ascii="Calibri" w:hAnsi="Calibri" w:cs="Calibri"/>
                <w:color w:val="000000"/>
                <w:sz w:val="22"/>
                <w:szCs w:val="22"/>
              </w:rPr>
              <w:pPrChange w:id="35463" w:author="pete jones" w:date="2022-01-06T15:27:00Z">
                <w:pPr/>
              </w:pPrChange>
            </w:pPr>
          </w:p>
        </w:tc>
        <w:tc>
          <w:tcPr>
            <w:tcW w:w="960" w:type="dxa"/>
            <w:tcBorders>
              <w:top w:val="nil"/>
              <w:left w:val="nil"/>
              <w:bottom w:val="nil"/>
              <w:right w:val="nil"/>
            </w:tcBorders>
            <w:shd w:val="clear" w:color="auto" w:fill="auto"/>
            <w:noWrap/>
            <w:vAlign w:val="bottom"/>
            <w:hideMark/>
          </w:tcPr>
          <w:p w14:paraId="5E3E650B" w14:textId="77777777" w:rsidR="00F078C6" w:rsidRPr="00FF6A71" w:rsidRDefault="00F078C6">
            <w:pPr>
              <w:spacing w:before="0" w:after="0" w:line="240" w:lineRule="auto"/>
              <w:jc w:val="center"/>
              <w:rPr>
                <w:ins w:id="35464" w:author="pete jones" w:date="2022-01-04T11:06:00Z"/>
                <w:rFonts w:ascii="Times New Roman" w:hAnsi="Times New Roman" w:cs="Times New Roman"/>
                <w:sz w:val="20"/>
              </w:rPr>
              <w:pPrChange w:id="35465" w:author="pete jones" w:date="2022-01-06T15:27:00Z">
                <w:pPr>
                  <w:jc w:val="left"/>
                </w:pPr>
              </w:pPrChange>
            </w:pPr>
          </w:p>
        </w:tc>
        <w:tc>
          <w:tcPr>
            <w:tcW w:w="2880" w:type="dxa"/>
            <w:gridSpan w:val="3"/>
            <w:vMerge w:val="restart"/>
            <w:tcBorders>
              <w:top w:val="nil"/>
              <w:left w:val="nil"/>
            </w:tcBorders>
            <w:shd w:val="clear" w:color="auto" w:fill="auto"/>
            <w:noWrap/>
            <w:vAlign w:val="bottom"/>
            <w:hideMark/>
          </w:tcPr>
          <w:p w14:paraId="4F77B7CB" w14:textId="0E9D0C07" w:rsidR="00F078C6" w:rsidRPr="00FF6A71" w:rsidRDefault="00F078C6">
            <w:pPr>
              <w:spacing w:before="0" w:after="0" w:line="240" w:lineRule="auto"/>
              <w:jc w:val="left"/>
              <w:rPr>
                <w:ins w:id="35466" w:author="pete jones" w:date="2022-01-04T11:06:00Z"/>
                <w:rFonts w:ascii="Times New Roman" w:hAnsi="Times New Roman" w:cs="Times New Roman"/>
                <w:sz w:val="20"/>
              </w:rPr>
              <w:pPrChange w:id="35467" w:author="pete jones" w:date="2022-03-09T08:11:00Z">
                <w:pPr>
                  <w:jc w:val="left"/>
                </w:pPr>
              </w:pPrChange>
            </w:pPr>
            <w:ins w:id="35468" w:author="pete jones" w:date="2022-03-09T08:11:00Z">
              <w:r w:rsidRPr="00C15005">
                <w:rPr>
                  <w:noProof/>
                </w:rPr>
                <w:drawing>
                  <wp:inline distT="0" distB="0" distL="0" distR="0" wp14:anchorId="39E30F22" wp14:editId="67414024">
                    <wp:extent cx="2624455" cy="1809066"/>
                    <wp:effectExtent l="0" t="0" r="4445" b="1270"/>
                    <wp:docPr id="345253020" name="Picture 345253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634702" cy="1816129"/>
                            </a:xfrm>
                            <a:prstGeom prst="rect">
                              <a:avLst/>
                            </a:prstGeom>
                            <a:noFill/>
                          </pic:spPr>
                        </pic:pic>
                      </a:graphicData>
                    </a:graphic>
                  </wp:inline>
                </w:drawing>
              </w:r>
            </w:ins>
          </w:p>
        </w:tc>
      </w:tr>
      <w:tr w:rsidR="00F078C6" w:rsidRPr="00FF6A71" w14:paraId="412A68E9" w14:textId="77777777" w:rsidTr="00015922">
        <w:trPr>
          <w:trHeight w:val="300"/>
          <w:jc w:val="center"/>
          <w:ins w:id="35469" w:author="pete jones" w:date="2022-01-04T11:06:00Z"/>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398BBCA1" w14:textId="77777777" w:rsidR="00F078C6" w:rsidRPr="00FF6A71" w:rsidRDefault="00F078C6">
            <w:pPr>
              <w:spacing w:before="0" w:after="0" w:line="240" w:lineRule="auto"/>
              <w:rPr>
                <w:ins w:id="35470" w:author="pete jones" w:date="2022-01-04T11:06:00Z"/>
                <w:rFonts w:ascii="Calibri" w:hAnsi="Calibri" w:cs="Calibri"/>
                <w:color w:val="000000"/>
                <w:sz w:val="22"/>
                <w:szCs w:val="22"/>
              </w:rPr>
              <w:pPrChange w:id="35471" w:author="pete jones" w:date="2022-01-04T11:14:00Z">
                <w:pPr/>
              </w:pPrChange>
            </w:pPr>
            <w:ins w:id="35472" w:author="pete jones" w:date="2022-01-04T11:06:00Z">
              <w:r w:rsidRPr="00FF6A71">
                <w:rPr>
                  <w:rFonts w:ascii="Calibri" w:hAnsi="Calibri" w:cs="Calibri"/>
                  <w:color w:val="000000"/>
                  <w:sz w:val="22"/>
                  <w:szCs w:val="22"/>
                </w:rPr>
                <w:t>20</w:t>
              </w:r>
            </w:ins>
          </w:p>
        </w:tc>
        <w:tc>
          <w:tcPr>
            <w:tcW w:w="1153" w:type="dxa"/>
            <w:tcBorders>
              <w:top w:val="nil"/>
              <w:left w:val="nil"/>
              <w:bottom w:val="single" w:sz="4" w:space="0" w:color="auto"/>
              <w:right w:val="single" w:sz="8" w:space="0" w:color="auto"/>
            </w:tcBorders>
            <w:shd w:val="clear" w:color="auto" w:fill="auto"/>
            <w:noWrap/>
            <w:vAlign w:val="center"/>
            <w:hideMark/>
          </w:tcPr>
          <w:p w14:paraId="40D03C5D" w14:textId="77777777" w:rsidR="00F078C6" w:rsidRPr="00FF6A71" w:rsidRDefault="00F078C6">
            <w:pPr>
              <w:spacing w:before="0" w:after="0" w:line="240" w:lineRule="auto"/>
              <w:jc w:val="center"/>
              <w:rPr>
                <w:ins w:id="35473" w:author="pete jones" w:date="2022-01-04T11:06:00Z"/>
                <w:rFonts w:ascii="Calibri" w:hAnsi="Calibri" w:cs="Calibri"/>
                <w:color w:val="000000"/>
                <w:sz w:val="22"/>
                <w:szCs w:val="22"/>
              </w:rPr>
              <w:pPrChange w:id="35474" w:author="pete jones" w:date="2022-01-06T15:27:00Z">
                <w:pPr/>
              </w:pPrChange>
            </w:pPr>
            <w:ins w:id="35475" w:author="pete jones" w:date="2022-01-04T11:06:00Z">
              <w:r w:rsidRPr="00FF6A71">
                <w:rPr>
                  <w:rFonts w:ascii="Calibri" w:hAnsi="Calibri" w:cs="Calibri"/>
                  <w:color w:val="000000"/>
                  <w:sz w:val="22"/>
                  <w:szCs w:val="22"/>
                </w:rPr>
                <w:t>3</w:t>
              </w:r>
            </w:ins>
          </w:p>
        </w:tc>
        <w:tc>
          <w:tcPr>
            <w:tcW w:w="960" w:type="dxa"/>
            <w:tcBorders>
              <w:top w:val="nil"/>
              <w:left w:val="nil"/>
              <w:bottom w:val="nil"/>
              <w:right w:val="nil"/>
            </w:tcBorders>
            <w:shd w:val="clear" w:color="auto" w:fill="auto"/>
            <w:noWrap/>
            <w:vAlign w:val="bottom"/>
            <w:hideMark/>
          </w:tcPr>
          <w:p w14:paraId="0FA88764" w14:textId="77777777" w:rsidR="00F078C6" w:rsidRPr="00FF6A71" w:rsidRDefault="00F078C6">
            <w:pPr>
              <w:spacing w:before="0" w:after="0" w:line="240" w:lineRule="auto"/>
              <w:jc w:val="center"/>
              <w:rPr>
                <w:ins w:id="35476" w:author="pete jones" w:date="2022-01-04T11:06:00Z"/>
                <w:rFonts w:ascii="Calibri" w:hAnsi="Calibri" w:cs="Calibri"/>
                <w:color w:val="000000"/>
                <w:sz w:val="22"/>
                <w:szCs w:val="22"/>
              </w:rPr>
              <w:pPrChange w:id="35477" w:author="pete jones" w:date="2022-01-06T15:27:00Z">
                <w:pPr/>
              </w:pPrChange>
            </w:pPr>
          </w:p>
        </w:tc>
        <w:tc>
          <w:tcPr>
            <w:tcW w:w="960" w:type="dxa"/>
            <w:tcBorders>
              <w:top w:val="nil"/>
              <w:left w:val="nil"/>
              <w:bottom w:val="nil"/>
              <w:right w:val="nil"/>
            </w:tcBorders>
            <w:shd w:val="clear" w:color="auto" w:fill="auto"/>
            <w:noWrap/>
            <w:vAlign w:val="bottom"/>
            <w:hideMark/>
          </w:tcPr>
          <w:p w14:paraId="4F5EC55E" w14:textId="77777777" w:rsidR="00F078C6" w:rsidRPr="00FF6A71" w:rsidRDefault="00F078C6">
            <w:pPr>
              <w:spacing w:before="0" w:after="0" w:line="240" w:lineRule="auto"/>
              <w:jc w:val="center"/>
              <w:rPr>
                <w:ins w:id="35478" w:author="pete jones" w:date="2022-01-04T11:06:00Z"/>
                <w:rFonts w:ascii="Times New Roman" w:hAnsi="Times New Roman" w:cs="Times New Roman"/>
                <w:sz w:val="20"/>
              </w:rPr>
              <w:pPrChange w:id="35479" w:author="pete jones" w:date="2022-01-06T15:27:00Z">
                <w:pPr>
                  <w:jc w:val="left"/>
                </w:pPr>
              </w:pPrChange>
            </w:pPr>
          </w:p>
        </w:tc>
        <w:tc>
          <w:tcPr>
            <w:tcW w:w="2880" w:type="dxa"/>
            <w:gridSpan w:val="3"/>
            <w:vMerge/>
            <w:tcBorders>
              <w:left w:val="nil"/>
            </w:tcBorders>
            <w:shd w:val="clear" w:color="auto" w:fill="auto"/>
            <w:noWrap/>
            <w:vAlign w:val="bottom"/>
            <w:hideMark/>
          </w:tcPr>
          <w:p w14:paraId="55C9FE37" w14:textId="77777777" w:rsidR="00F078C6" w:rsidRPr="00FF6A71" w:rsidRDefault="00F078C6">
            <w:pPr>
              <w:spacing w:before="0" w:after="0" w:line="240" w:lineRule="auto"/>
              <w:jc w:val="center"/>
              <w:rPr>
                <w:ins w:id="35480" w:author="pete jones" w:date="2022-01-04T11:06:00Z"/>
                <w:rFonts w:ascii="Times New Roman" w:hAnsi="Times New Roman" w:cs="Times New Roman"/>
                <w:sz w:val="20"/>
              </w:rPr>
              <w:pPrChange w:id="35481" w:author="pete jones" w:date="2022-01-06T15:27:00Z">
                <w:pPr>
                  <w:jc w:val="left"/>
                </w:pPr>
              </w:pPrChange>
            </w:pPr>
          </w:p>
        </w:tc>
      </w:tr>
      <w:tr w:rsidR="00F078C6" w:rsidRPr="00FF6A71" w14:paraId="4A8FCF93" w14:textId="77777777" w:rsidTr="00015922">
        <w:trPr>
          <w:trHeight w:val="300"/>
          <w:jc w:val="center"/>
          <w:ins w:id="35482" w:author="pete jones" w:date="2022-01-04T11:06:00Z"/>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13077FD3" w14:textId="77777777" w:rsidR="00F078C6" w:rsidRPr="00FF6A71" w:rsidRDefault="00F078C6">
            <w:pPr>
              <w:spacing w:before="0" w:after="0" w:line="240" w:lineRule="auto"/>
              <w:rPr>
                <w:ins w:id="35483" w:author="pete jones" w:date="2022-01-04T11:06:00Z"/>
                <w:rFonts w:ascii="Calibri" w:hAnsi="Calibri" w:cs="Calibri"/>
                <w:color w:val="000000"/>
                <w:sz w:val="22"/>
                <w:szCs w:val="22"/>
              </w:rPr>
              <w:pPrChange w:id="35484" w:author="pete jones" w:date="2022-01-04T11:14:00Z">
                <w:pPr/>
              </w:pPrChange>
            </w:pPr>
            <w:ins w:id="35485" w:author="pete jones" w:date="2022-01-04T11:06:00Z">
              <w:r w:rsidRPr="00FF6A71">
                <w:rPr>
                  <w:rFonts w:ascii="Calibri" w:hAnsi="Calibri" w:cs="Calibri"/>
                  <w:color w:val="000000"/>
                  <w:sz w:val="22"/>
                  <w:szCs w:val="22"/>
                </w:rPr>
                <w:t>30</w:t>
              </w:r>
            </w:ins>
          </w:p>
        </w:tc>
        <w:tc>
          <w:tcPr>
            <w:tcW w:w="1153" w:type="dxa"/>
            <w:tcBorders>
              <w:top w:val="nil"/>
              <w:left w:val="nil"/>
              <w:bottom w:val="single" w:sz="4" w:space="0" w:color="auto"/>
              <w:right w:val="single" w:sz="8" w:space="0" w:color="auto"/>
            </w:tcBorders>
            <w:shd w:val="clear" w:color="auto" w:fill="auto"/>
            <w:noWrap/>
            <w:vAlign w:val="center"/>
            <w:hideMark/>
          </w:tcPr>
          <w:p w14:paraId="21BF7894" w14:textId="77777777" w:rsidR="00F078C6" w:rsidRPr="00FF6A71" w:rsidRDefault="00F078C6">
            <w:pPr>
              <w:spacing w:before="0" w:after="0" w:line="240" w:lineRule="auto"/>
              <w:jc w:val="center"/>
              <w:rPr>
                <w:ins w:id="35486" w:author="pete jones" w:date="2022-01-04T11:06:00Z"/>
                <w:rFonts w:ascii="Calibri" w:hAnsi="Calibri" w:cs="Calibri"/>
                <w:color w:val="000000"/>
                <w:sz w:val="22"/>
                <w:szCs w:val="22"/>
              </w:rPr>
              <w:pPrChange w:id="35487" w:author="pete jones" w:date="2022-01-06T15:27:00Z">
                <w:pPr/>
              </w:pPrChange>
            </w:pPr>
            <w:ins w:id="35488" w:author="pete jones" w:date="2022-01-04T11:06:00Z">
              <w:r w:rsidRPr="00FF6A71">
                <w:rPr>
                  <w:rFonts w:ascii="Calibri" w:hAnsi="Calibri" w:cs="Calibri"/>
                  <w:color w:val="000000"/>
                  <w:sz w:val="22"/>
                  <w:szCs w:val="22"/>
                </w:rPr>
                <w:t>4</w:t>
              </w:r>
            </w:ins>
          </w:p>
        </w:tc>
        <w:tc>
          <w:tcPr>
            <w:tcW w:w="960" w:type="dxa"/>
            <w:tcBorders>
              <w:top w:val="nil"/>
              <w:left w:val="nil"/>
              <w:bottom w:val="nil"/>
              <w:right w:val="nil"/>
            </w:tcBorders>
            <w:shd w:val="clear" w:color="auto" w:fill="auto"/>
            <w:noWrap/>
            <w:vAlign w:val="bottom"/>
            <w:hideMark/>
          </w:tcPr>
          <w:p w14:paraId="49817EB6" w14:textId="77777777" w:rsidR="00F078C6" w:rsidRPr="00FF6A71" w:rsidRDefault="00F078C6">
            <w:pPr>
              <w:spacing w:before="0" w:after="0" w:line="240" w:lineRule="auto"/>
              <w:jc w:val="center"/>
              <w:rPr>
                <w:ins w:id="35489" w:author="pete jones" w:date="2022-01-04T11:06:00Z"/>
                <w:rFonts w:ascii="Calibri" w:hAnsi="Calibri" w:cs="Calibri"/>
                <w:color w:val="000000"/>
                <w:sz w:val="22"/>
                <w:szCs w:val="22"/>
              </w:rPr>
              <w:pPrChange w:id="35490" w:author="pete jones" w:date="2022-01-06T15:27:00Z">
                <w:pPr/>
              </w:pPrChange>
            </w:pPr>
          </w:p>
        </w:tc>
        <w:tc>
          <w:tcPr>
            <w:tcW w:w="960" w:type="dxa"/>
            <w:tcBorders>
              <w:top w:val="nil"/>
              <w:left w:val="nil"/>
              <w:bottom w:val="nil"/>
              <w:right w:val="nil"/>
            </w:tcBorders>
            <w:shd w:val="clear" w:color="auto" w:fill="auto"/>
            <w:noWrap/>
            <w:vAlign w:val="bottom"/>
            <w:hideMark/>
          </w:tcPr>
          <w:p w14:paraId="07E6E7C2" w14:textId="77777777" w:rsidR="00F078C6" w:rsidRPr="00FF6A71" w:rsidRDefault="00F078C6">
            <w:pPr>
              <w:spacing w:before="0" w:after="0" w:line="240" w:lineRule="auto"/>
              <w:jc w:val="center"/>
              <w:rPr>
                <w:ins w:id="35491" w:author="pete jones" w:date="2022-01-04T11:06:00Z"/>
                <w:rFonts w:ascii="Times New Roman" w:hAnsi="Times New Roman" w:cs="Times New Roman"/>
                <w:sz w:val="20"/>
              </w:rPr>
              <w:pPrChange w:id="35492" w:author="pete jones" w:date="2022-01-06T15:27:00Z">
                <w:pPr>
                  <w:jc w:val="left"/>
                </w:pPr>
              </w:pPrChange>
            </w:pPr>
          </w:p>
        </w:tc>
        <w:tc>
          <w:tcPr>
            <w:tcW w:w="2880" w:type="dxa"/>
            <w:gridSpan w:val="3"/>
            <w:vMerge/>
            <w:tcBorders>
              <w:left w:val="nil"/>
            </w:tcBorders>
            <w:shd w:val="clear" w:color="auto" w:fill="auto"/>
            <w:noWrap/>
            <w:vAlign w:val="bottom"/>
            <w:hideMark/>
          </w:tcPr>
          <w:p w14:paraId="356DA641" w14:textId="77777777" w:rsidR="00F078C6" w:rsidRPr="00FF6A71" w:rsidRDefault="00F078C6">
            <w:pPr>
              <w:spacing w:before="0" w:after="0" w:line="240" w:lineRule="auto"/>
              <w:jc w:val="center"/>
              <w:rPr>
                <w:ins w:id="35493" w:author="pete jones" w:date="2022-01-04T11:06:00Z"/>
                <w:rFonts w:ascii="Times New Roman" w:hAnsi="Times New Roman" w:cs="Times New Roman"/>
                <w:sz w:val="20"/>
              </w:rPr>
              <w:pPrChange w:id="35494" w:author="pete jones" w:date="2022-01-06T15:27:00Z">
                <w:pPr>
                  <w:jc w:val="left"/>
                </w:pPr>
              </w:pPrChange>
            </w:pPr>
          </w:p>
        </w:tc>
      </w:tr>
      <w:tr w:rsidR="00F078C6" w:rsidRPr="00FF6A71" w14:paraId="01F2D1D9" w14:textId="77777777" w:rsidTr="00015922">
        <w:trPr>
          <w:trHeight w:val="300"/>
          <w:jc w:val="center"/>
          <w:ins w:id="35495" w:author="pete jones" w:date="2022-01-04T11:06:00Z"/>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0A1B0A94" w14:textId="77777777" w:rsidR="00F078C6" w:rsidRPr="00FF6A71" w:rsidRDefault="00F078C6">
            <w:pPr>
              <w:spacing w:before="0" w:after="0" w:line="240" w:lineRule="auto"/>
              <w:rPr>
                <w:ins w:id="35496" w:author="pete jones" w:date="2022-01-04T11:06:00Z"/>
                <w:rFonts w:ascii="Calibri" w:hAnsi="Calibri" w:cs="Calibri"/>
                <w:color w:val="000000"/>
                <w:sz w:val="22"/>
                <w:szCs w:val="22"/>
              </w:rPr>
              <w:pPrChange w:id="35497" w:author="pete jones" w:date="2022-01-04T11:14:00Z">
                <w:pPr/>
              </w:pPrChange>
            </w:pPr>
            <w:ins w:id="35498" w:author="pete jones" w:date="2022-01-04T11:06:00Z">
              <w:r w:rsidRPr="00FF6A71">
                <w:rPr>
                  <w:rFonts w:ascii="Calibri" w:hAnsi="Calibri" w:cs="Calibri"/>
                  <w:color w:val="000000"/>
                  <w:sz w:val="22"/>
                  <w:szCs w:val="22"/>
                </w:rPr>
                <w:t>40</w:t>
              </w:r>
            </w:ins>
          </w:p>
        </w:tc>
        <w:tc>
          <w:tcPr>
            <w:tcW w:w="1153" w:type="dxa"/>
            <w:tcBorders>
              <w:top w:val="nil"/>
              <w:left w:val="nil"/>
              <w:bottom w:val="single" w:sz="4" w:space="0" w:color="auto"/>
              <w:right w:val="single" w:sz="8" w:space="0" w:color="auto"/>
            </w:tcBorders>
            <w:shd w:val="clear" w:color="auto" w:fill="auto"/>
            <w:noWrap/>
            <w:vAlign w:val="center"/>
            <w:hideMark/>
          </w:tcPr>
          <w:p w14:paraId="4A7190E1" w14:textId="77777777" w:rsidR="00F078C6" w:rsidRPr="00FF6A71" w:rsidRDefault="00F078C6">
            <w:pPr>
              <w:spacing w:before="0" w:after="0" w:line="240" w:lineRule="auto"/>
              <w:jc w:val="center"/>
              <w:rPr>
                <w:ins w:id="35499" w:author="pete jones" w:date="2022-01-04T11:06:00Z"/>
                <w:rFonts w:ascii="Calibri" w:hAnsi="Calibri" w:cs="Calibri"/>
                <w:color w:val="000000"/>
                <w:sz w:val="22"/>
                <w:szCs w:val="22"/>
              </w:rPr>
              <w:pPrChange w:id="35500" w:author="pete jones" w:date="2022-01-06T15:27:00Z">
                <w:pPr/>
              </w:pPrChange>
            </w:pPr>
            <w:ins w:id="35501" w:author="pete jones" w:date="2022-01-04T11:06:00Z">
              <w:r w:rsidRPr="00FF6A71">
                <w:rPr>
                  <w:rFonts w:ascii="Calibri" w:hAnsi="Calibri" w:cs="Calibri"/>
                  <w:color w:val="000000"/>
                  <w:sz w:val="22"/>
                  <w:szCs w:val="22"/>
                </w:rPr>
                <w:t>3</w:t>
              </w:r>
            </w:ins>
          </w:p>
        </w:tc>
        <w:tc>
          <w:tcPr>
            <w:tcW w:w="960" w:type="dxa"/>
            <w:tcBorders>
              <w:top w:val="nil"/>
              <w:left w:val="nil"/>
              <w:bottom w:val="nil"/>
              <w:right w:val="nil"/>
            </w:tcBorders>
            <w:shd w:val="clear" w:color="auto" w:fill="auto"/>
            <w:noWrap/>
            <w:vAlign w:val="bottom"/>
            <w:hideMark/>
          </w:tcPr>
          <w:p w14:paraId="01CFDBA9" w14:textId="77777777" w:rsidR="00F078C6" w:rsidRPr="00FF6A71" w:rsidRDefault="00F078C6">
            <w:pPr>
              <w:spacing w:before="0" w:after="0" w:line="240" w:lineRule="auto"/>
              <w:jc w:val="center"/>
              <w:rPr>
                <w:ins w:id="35502" w:author="pete jones" w:date="2022-01-04T11:06:00Z"/>
                <w:rFonts w:ascii="Calibri" w:hAnsi="Calibri" w:cs="Calibri"/>
                <w:color w:val="000000"/>
                <w:sz w:val="22"/>
                <w:szCs w:val="22"/>
              </w:rPr>
              <w:pPrChange w:id="35503" w:author="pete jones" w:date="2022-01-06T15:27:00Z">
                <w:pPr/>
              </w:pPrChange>
            </w:pPr>
          </w:p>
        </w:tc>
        <w:tc>
          <w:tcPr>
            <w:tcW w:w="960" w:type="dxa"/>
            <w:tcBorders>
              <w:top w:val="nil"/>
              <w:left w:val="nil"/>
              <w:bottom w:val="nil"/>
              <w:right w:val="nil"/>
            </w:tcBorders>
            <w:shd w:val="clear" w:color="auto" w:fill="auto"/>
            <w:noWrap/>
            <w:vAlign w:val="bottom"/>
            <w:hideMark/>
          </w:tcPr>
          <w:p w14:paraId="1E2AA6A8" w14:textId="77777777" w:rsidR="00F078C6" w:rsidRPr="00FF6A71" w:rsidRDefault="00F078C6">
            <w:pPr>
              <w:spacing w:before="0" w:after="0" w:line="240" w:lineRule="auto"/>
              <w:jc w:val="center"/>
              <w:rPr>
                <w:ins w:id="35504" w:author="pete jones" w:date="2022-01-04T11:06:00Z"/>
                <w:rFonts w:ascii="Times New Roman" w:hAnsi="Times New Roman" w:cs="Times New Roman"/>
                <w:sz w:val="20"/>
              </w:rPr>
              <w:pPrChange w:id="35505" w:author="pete jones" w:date="2022-01-06T15:27:00Z">
                <w:pPr>
                  <w:jc w:val="left"/>
                </w:pPr>
              </w:pPrChange>
            </w:pPr>
          </w:p>
        </w:tc>
        <w:tc>
          <w:tcPr>
            <w:tcW w:w="2880" w:type="dxa"/>
            <w:gridSpan w:val="3"/>
            <w:vMerge/>
            <w:tcBorders>
              <w:left w:val="nil"/>
            </w:tcBorders>
            <w:shd w:val="clear" w:color="auto" w:fill="auto"/>
            <w:noWrap/>
            <w:vAlign w:val="bottom"/>
            <w:hideMark/>
          </w:tcPr>
          <w:p w14:paraId="131E06AD" w14:textId="77777777" w:rsidR="00F078C6" w:rsidRPr="00FF6A71" w:rsidRDefault="00F078C6">
            <w:pPr>
              <w:spacing w:before="0" w:after="0" w:line="240" w:lineRule="auto"/>
              <w:jc w:val="center"/>
              <w:rPr>
                <w:ins w:id="35506" w:author="pete jones" w:date="2022-01-04T11:06:00Z"/>
                <w:rFonts w:ascii="Times New Roman" w:hAnsi="Times New Roman" w:cs="Times New Roman"/>
                <w:sz w:val="20"/>
              </w:rPr>
              <w:pPrChange w:id="35507" w:author="pete jones" w:date="2022-01-06T15:27:00Z">
                <w:pPr>
                  <w:jc w:val="left"/>
                </w:pPr>
              </w:pPrChange>
            </w:pPr>
          </w:p>
        </w:tc>
      </w:tr>
      <w:tr w:rsidR="00F078C6" w:rsidRPr="00FF6A71" w14:paraId="26A1AA23" w14:textId="77777777" w:rsidTr="00015922">
        <w:trPr>
          <w:trHeight w:val="300"/>
          <w:jc w:val="center"/>
          <w:ins w:id="35508" w:author="pete jones" w:date="2022-01-04T11:06:00Z"/>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5B6931BF" w14:textId="77777777" w:rsidR="00F078C6" w:rsidRPr="00FF6A71" w:rsidRDefault="00F078C6">
            <w:pPr>
              <w:spacing w:before="0" w:after="0" w:line="240" w:lineRule="auto"/>
              <w:rPr>
                <w:ins w:id="35509" w:author="pete jones" w:date="2022-01-04T11:06:00Z"/>
                <w:rFonts w:ascii="Calibri" w:hAnsi="Calibri" w:cs="Calibri"/>
                <w:color w:val="000000"/>
                <w:sz w:val="22"/>
                <w:szCs w:val="22"/>
              </w:rPr>
              <w:pPrChange w:id="35510" w:author="pete jones" w:date="2022-01-04T11:14:00Z">
                <w:pPr/>
              </w:pPrChange>
            </w:pPr>
            <w:ins w:id="35511" w:author="pete jones" w:date="2022-01-04T11:06:00Z">
              <w:r w:rsidRPr="00FF6A71">
                <w:rPr>
                  <w:rFonts w:ascii="Calibri" w:hAnsi="Calibri" w:cs="Calibri"/>
                  <w:color w:val="000000"/>
                  <w:sz w:val="22"/>
                  <w:szCs w:val="22"/>
                </w:rPr>
                <w:t>50</w:t>
              </w:r>
            </w:ins>
          </w:p>
        </w:tc>
        <w:tc>
          <w:tcPr>
            <w:tcW w:w="1153" w:type="dxa"/>
            <w:tcBorders>
              <w:top w:val="nil"/>
              <w:left w:val="nil"/>
              <w:bottom w:val="single" w:sz="4" w:space="0" w:color="auto"/>
              <w:right w:val="single" w:sz="8" w:space="0" w:color="auto"/>
            </w:tcBorders>
            <w:shd w:val="clear" w:color="auto" w:fill="auto"/>
            <w:noWrap/>
            <w:vAlign w:val="center"/>
            <w:hideMark/>
          </w:tcPr>
          <w:p w14:paraId="6DA643E7" w14:textId="77777777" w:rsidR="00F078C6" w:rsidRPr="00FF6A71" w:rsidRDefault="00F078C6">
            <w:pPr>
              <w:spacing w:before="0" w:after="0" w:line="240" w:lineRule="auto"/>
              <w:jc w:val="center"/>
              <w:rPr>
                <w:ins w:id="35512" w:author="pete jones" w:date="2022-01-04T11:06:00Z"/>
                <w:rFonts w:ascii="Calibri" w:hAnsi="Calibri" w:cs="Calibri"/>
                <w:color w:val="000000"/>
                <w:sz w:val="22"/>
                <w:szCs w:val="22"/>
              </w:rPr>
              <w:pPrChange w:id="35513" w:author="pete jones" w:date="2022-01-06T15:27:00Z">
                <w:pPr/>
              </w:pPrChange>
            </w:pPr>
            <w:ins w:id="35514" w:author="pete jones" w:date="2022-01-04T11:06:00Z">
              <w:r w:rsidRPr="00FF6A71">
                <w:rPr>
                  <w:rFonts w:ascii="Calibri" w:hAnsi="Calibri" w:cs="Calibri"/>
                  <w:color w:val="000000"/>
                  <w:sz w:val="22"/>
                  <w:szCs w:val="22"/>
                </w:rPr>
                <w:t>4</w:t>
              </w:r>
            </w:ins>
          </w:p>
        </w:tc>
        <w:tc>
          <w:tcPr>
            <w:tcW w:w="960" w:type="dxa"/>
            <w:tcBorders>
              <w:top w:val="nil"/>
              <w:left w:val="nil"/>
              <w:bottom w:val="nil"/>
              <w:right w:val="nil"/>
            </w:tcBorders>
            <w:shd w:val="clear" w:color="auto" w:fill="auto"/>
            <w:noWrap/>
            <w:vAlign w:val="bottom"/>
            <w:hideMark/>
          </w:tcPr>
          <w:p w14:paraId="1E87EBC2" w14:textId="77777777" w:rsidR="00F078C6" w:rsidRPr="00FF6A71" w:rsidRDefault="00F078C6">
            <w:pPr>
              <w:spacing w:before="0" w:after="0" w:line="240" w:lineRule="auto"/>
              <w:jc w:val="center"/>
              <w:rPr>
                <w:ins w:id="35515" w:author="pete jones" w:date="2022-01-04T11:06:00Z"/>
                <w:rFonts w:ascii="Calibri" w:hAnsi="Calibri" w:cs="Calibri"/>
                <w:color w:val="000000"/>
                <w:sz w:val="22"/>
                <w:szCs w:val="22"/>
              </w:rPr>
              <w:pPrChange w:id="35516" w:author="pete jones" w:date="2022-01-06T15:27:00Z">
                <w:pPr/>
              </w:pPrChange>
            </w:pPr>
          </w:p>
        </w:tc>
        <w:tc>
          <w:tcPr>
            <w:tcW w:w="960" w:type="dxa"/>
            <w:tcBorders>
              <w:top w:val="nil"/>
              <w:left w:val="nil"/>
              <w:bottom w:val="nil"/>
              <w:right w:val="nil"/>
            </w:tcBorders>
            <w:shd w:val="clear" w:color="auto" w:fill="auto"/>
            <w:noWrap/>
            <w:vAlign w:val="bottom"/>
            <w:hideMark/>
          </w:tcPr>
          <w:p w14:paraId="5F6C283F" w14:textId="77777777" w:rsidR="00F078C6" w:rsidRPr="00FF6A71" w:rsidRDefault="00F078C6">
            <w:pPr>
              <w:spacing w:before="0" w:after="0" w:line="240" w:lineRule="auto"/>
              <w:jc w:val="center"/>
              <w:rPr>
                <w:ins w:id="35517" w:author="pete jones" w:date="2022-01-04T11:06:00Z"/>
                <w:rFonts w:ascii="Times New Roman" w:hAnsi="Times New Roman" w:cs="Times New Roman"/>
                <w:sz w:val="20"/>
              </w:rPr>
              <w:pPrChange w:id="35518" w:author="pete jones" w:date="2022-01-06T15:27:00Z">
                <w:pPr>
                  <w:jc w:val="left"/>
                </w:pPr>
              </w:pPrChange>
            </w:pPr>
          </w:p>
        </w:tc>
        <w:tc>
          <w:tcPr>
            <w:tcW w:w="2880" w:type="dxa"/>
            <w:gridSpan w:val="3"/>
            <w:vMerge/>
            <w:tcBorders>
              <w:left w:val="nil"/>
            </w:tcBorders>
            <w:shd w:val="clear" w:color="auto" w:fill="auto"/>
            <w:noWrap/>
            <w:vAlign w:val="bottom"/>
            <w:hideMark/>
          </w:tcPr>
          <w:p w14:paraId="26625D4A" w14:textId="77777777" w:rsidR="00F078C6" w:rsidRPr="00FF6A71" w:rsidRDefault="00F078C6">
            <w:pPr>
              <w:spacing w:before="0" w:after="0" w:line="240" w:lineRule="auto"/>
              <w:jc w:val="center"/>
              <w:rPr>
                <w:ins w:id="35519" w:author="pete jones" w:date="2022-01-04T11:06:00Z"/>
                <w:rFonts w:ascii="Times New Roman" w:hAnsi="Times New Roman" w:cs="Times New Roman"/>
                <w:sz w:val="20"/>
              </w:rPr>
              <w:pPrChange w:id="35520" w:author="pete jones" w:date="2022-01-06T15:27:00Z">
                <w:pPr>
                  <w:jc w:val="left"/>
                </w:pPr>
              </w:pPrChange>
            </w:pPr>
          </w:p>
        </w:tc>
      </w:tr>
      <w:tr w:rsidR="00F078C6" w:rsidRPr="00FF6A71" w14:paraId="19BBF043" w14:textId="77777777" w:rsidTr="00015922">
        <w:trPr>
          <w:trHeight w:val="300"/>
          <w:jc w:val="center"/>
          <w:ins w:id="35521" w:author="pete jones" w:date="2022-01-04T11:06:00Z"/>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2308DAC8" w14:textId="77777777" w:rsidR="00F078C6" w:rsidRPr="00FF6A71" w:rsidRDefault="00F078C6">
            <w:pPr>
              <w:spacing w:before="0" w:after="0" w:line="240" w:lineRule="auto"/>
              <w:rPr>
                <w:ins w:id="35522" w:author="pete jones" w:date="2022-01-04T11:06:00Z"/>
                <w:rFonts w:ascii="Calibri" w:hAnsi="Calibri" w:cs="Calibri"/>
                <w:color w:val="000000"/>
                <w:sz w:val="22"/>
                <w:szCs w:val="22"/>
              </w:rPr>
              <w:pPrChange w:id="35523" w:author="pete jones" w:date="2022-01-04T11:14:00Z">
                <w:pPr/>
              </w:pPrChange>
            </w:pPr>
            <w:ins w:id="35524" w:author="pete jones" w:date="2022-01-04T11:06:00Z">
              <w:r w:rsidRPr="00FF6A71">
                <w:rPr>
                  <w:rFonts w:ascii="Calibri" w:hAnsi="Calibri" w:cs="Calibri"/>
                  <w:color w:val="000000"/>
                  <w:sz w:val="22"/>
                  <w:szCs w:val="22"/>
                </w:rPr>
                <w:t>60</w:t>
              </w:r>
            </w:ins>
          </w:p>
        </w:tc>
        <w:tc>
          <w:tcPr>
            <w:tcW w:w="1153" w:type="dxa"/>
            <w:tcBorders>
              <w:top w:val="nil"/>
              <w:left w:val="nil"/>
              <w:bottom w:val="single" w:sz="4" w:space="0" w:color="auto"/>
              <w:right w:val="single" w:sz="8" w:space="0" w:color="auto"/>
            </w:tcBorders>
            <w:shd w:val="clear" w:color="auto" w:fill="auto"/>
            <w:noWrap/>
            <w:vAlign w:val="center"/>
            <w:hideMark/>
          </w:tcPr>
          <w:p w14:paraId="25BDEADF" w14:textId="77777777" w:rsidR="00F078C6" w:rsidRPr="00FF6A71" w:rsidRDefault="00F078C6">
            <w:pPr>
              <w:spacing w:before="0" w:after="0" w:line="240" w:lineRule="auto"/>
              <w:jc w:val="center"/>
              <w:rPr>
                <w:ins w:id="35525" w:author="pete jones" w:date="2022-01-04T11:06:00Z"/>
                <w:rFonts w:ascii="Calibri" w:hAnsi="Calibri" w:cs="Calibri"/>
                <w:color w:val="000000"/>
                <w:sz w:val="22"/>
                <w:szCs w:val="22"/>
              </w:rPr>
              <w:pPrChange w:id="35526" w:author="pete jones" w:date="2022-01-06T15:27:00Z">
                <w:pPr/>
              </w:pPrChange>
            </w:pPr>
            <w:ins w:id="35527" w:author="pete jones" w:date="2022-01-04T11:06:00Z">
              <w:r w:rsidRPr="00FF6A71">
                <w:rPr>
                  <w:rFonts w:ascii="Calibri" w:hAnsi="Calibri" w:cs="Calibri"/>
                  <w:color w:val="000000"/>
                  <w:sz w:val="22"/>
                  <w:szCs w:val="22"/>
                </w:rPr>
                <w:t>14</w:t>
              </w:r>
            </w:ins>
          </w:p>
        </w:tc>
        <w:tc>
          <w:tcPr>
            <w:tcW w:w="960" w:type="dxa"/>
            <w:tcBorders>
              <w:top w:val="nil"/>
              <w:left w:val="nil"/>
              <w:bottom w:val="nil"/>
              <w:right w:val="nil"/>
            </w:tcBorders>
            <w:shd w:val="clear" w:color="auto" w:fill="auto"/>
            <w:noWrap/>
            <w:vAlign w:val="bottom"/>
            <w:hideMark/>
          </w:tcPr>
          <w:p w14:paraId="01E83A0B" w14:textId="77777777" w:rsidR="00F078C6" w:rsidRPr="00FF6A71" w:rsidRDefault="00F078C6">
            <w:pPr>
              <w:spacing w:before="0" w:after="0" w:line="240" w:lineRule="auto"/>
              <w:jc w:val="center"/>
              <w:rPr>
                <w:ins w:id="35528" w:author="pete jones" w:date="2022-01-04T11:06:00Z"/>
                <w:rFonts w:ascii="Calibri" w:hAnsi="Calibri" w:cs="Calibri"/>
                <w:color w:val="000000"/>
                <w:sz w:val="22"/>
                <w:szCs w:val="22"/>
              </w:rPr>
              <w:pPrChange w:id="35529" w:author="pete jones" w:date="2022-01-06T15:27:00Z">
                <w:pPr/>
              </w:pPrChange>
            </w:pPr>
          </w:p>
        </w:tc>
        <w:tc>
          <w:tcPr>
            <w:tcW w:w="960" w:type="dxa"/>
            <w:tcBorders>
              <w:top w:val="nil"/>
              <w:left w:val="nil"/>
              <w:bottom w:val="nil"/>
              <w:right w:val="nil"/>
            </w:tcBorders>
            <w:shd w:val="clear" w:color="auto" w:fill="auto"/>
            <w:noWrap/>
            <w:vAlign w:val="bottom"/>
            <w:hideMark/>
          </w:tcPr>
          <w:p w14:paraId="450760FB" w14:textId="77777777" w:rsidR="00F078C6" w:rsidRPr="00FF6A71" w:rsidRDefault="00F078C6">
            <w:pPr>
              <w:spacing w:before="0" w:after="0" w:line="240" w:lineRule="auto"/>
              <w:jc w:val="center"/>
              <w:rPr>
                <w:ins w:id="35530" w:author="pete jones" w:date="2022-01-04T11:06:00Z"/>
                <w:rFonts w:ascii="Times New Roman" w:hAnsi="Times New Roman" w:cs="Times New Roman"/>
                <w:sz w:val="20"/>
              </w:rPr>
              <w:pPrChange w:id="35531" w:author="pete jones" w:date="2022-01-06T15:27:00Z">
                <w:pPr>
                  <w:jc w:val="left"/>
                </w:pPr>
              </w:pPrChange>
            </w:pPr>
          </w:p>
        </w:tc>
        <w:tc>
          <w:tcPr>
            <w:tcW w:w="2880" w:type="dxa"/>
            <w:gridSpan w:val="3"/>
            <w:vMerge/>
            <w:tcBorders>
              <w:left w:val="nil"/>
            </w:tcBorders>
            <w:shd w:val="clear" w:color="auto" w:fill="auto"/>
            <w:noWrap/>
            <w:vAlign w:val="bottom"/>
            <w:hideMark/>
          </w:tcPr>
          <w:p w14:paraId="71BA78DF" w14:textId="77777777" w:rsidR="00F078C6" w:rsidRPr="00FF6A71" w:rsidRDefault="00F078C6">
            <w:pPr>
              <w:spacing w:before="0" w:after="0" w:line="240" w:lineRule="auto"/>
              <w:jc w:val="center"/>
              <w:rPr>
                <w:ins w:id="35532" w:author="pete jones" w:date="2022-01-04T11:06:00Z"/>
                <w:rFonts w:ascii="Times New Roman" w:hAnsi="Times New Roman" w:cs="Times New Roman"/>
                <w:sz w:val="20"/>
              </w:rPr>
              <w:pPrChange w:id="35533" w:author="pete jones" w:date="2022-01-06T15:27:00Z">
                <w:pPr>
                  <w:jc w:val="left"/>
                </w:pPr>
              </w:pPrChange>
            </w:pPr>
          </w:p>
        </w:tc>
      </w:tr>
      <w:tr w:rsidR="00F078C6" w:rsidRPr="00FF6A71" w14:paraId="77B4DAE6" w14:textId="77777777" w:rsidTr="00015922">
        <w:trPr>
          <w:trHeight w:val="300"/>
          <w:jc w:val="center"/>
          <w:ins w:id="35534" w:author="pete jones" w:date="2022-01-04T11:06:00Z"/>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59FCE785" w14:textId="77777777" w:rsidR="00F078C6" w:rsidRPr="00FF6A71" w:rsidRDefault="00F078C6">
            <w:pPr>
              <w:spacing w:before="0" w:after="0" w:line="240" w:lineRule="auto"/>
              <w:rPr>
                <w:ins w:id="35535" w:author="pete jones" w:date="2022-01-04T11:06:00Z"/>
                <w:rFonts w:ascii="Calibri" w:hAnsi="Calibri" w:cs="Calibri"/>
                <w:color w:val="000000"/>
                <w:sz w:val="22"/>
                <w:szCs w:val="22"/>
              </w:rPr>
              <w:pPrChange w:id="35536" w:author="pete jones" w:date="2022-01-04T11:14:00Z">
                <w:pPr/>
              </w:pPrChange>
            </w:pPr>
            <w:ins w:id="35537" w:author="pete jones" w:date="2022-01-04T11:06:00Z">
              <w:r w:rsidRPr="00FF6A71">
                <w:rPr>
                  <w:rFonts w:ascii="Calibri" w:hAnsi="Calibri" w:cs="Calibri"/>
                  <w:color w:val="000000"/>
                  <w:sz w:val="22"/>
                  <w:szCs w:val="22"/>
                </w:rPr>
                <w:t>70</w:t>
              </w:r>
            </w:ins>
          </w:p>
        </w:tc>
        <w:tc>
          <w:tcPr>
            <w:tcW w:w="1153" w:type="dxa"/>
            <w:tcBorders>
              <w:top w:val="nil"/>
              <w:left w:val="nil"/>
              <w:bottom w:val="single" w:sz="4" w:space="0" w:color="auto"/>
              <w:right w:val="single" w:sz="8" w:space="0" w:color="auto"/>
            </w:tcBorders>
            <w:shd w:val="clear" w:color="auto" w:fill="auto"/>
            <w:noWrap/>
            <w:vAlign w:val="center"/>
            <w:hideMark/>
          </w:tcPr>
          <w:p w14:paraId="564AC776" w14:textId="77777777" w:rsidR="00F078C6" w:rsidRPr="00FF6A71" w:rsidRDefault="00F078C6">
            <w:pPr>
              <w:spacing w:before="0" w:after="0" w:line="240" w:lineRule="auto"/>
              <w:jc w:val="center"/>
              <w:rPr>
                <w:ins w:id="35538" w:author="pete jones" w:date="2022-01-04T11:06:00Z"/>
                <w:rFonts w:ascii="Calibri" w:hAnsi="Calibri" w:cs="Calibri"/>
                <w:color w:val="000000"/>
                <w:sz w:val="22"/>
                <w:szCs w:val="22"/>
              </w:rPr>
              <w:pPrChange w:id="35539" w:author="pete jones" w:date="2022-01-06T15:27:00Z">
                <w:pPr/>
              </w:pPrChange>
            </w:pPr>
            <w:ins w:id="35540" w:author="pete jones" w:date="2022-01-04T11:06:00Z">
              <w:r w:rsidRPr="00FF6A71">
                <w:rPr>
                  <w:rFonts w:ascii="Calibri" w:hAnsi="Calibri" w:cs="Calibri"/>
                  <w:color w:val="000000"/>
                  <w:sz w:val="22"/>
                  <w:szCs w:val="22"/>
                </w:rPr>
                <w:t>10</w:t>
              </w:r>
            </w:ins>
          </w:p>
        </w:tc>
        <w:tc>
          <w:tcPr>
            <w:tcW w:w="960" w:type="dxa"/>
            <w:tcBorders>
              <w:top w:val="nil"/>
              <w:left w:val="nil"/>
              <w:bottom w:val="nil"/>
              <w:right w:val="nil"/>
            </w:tcBorders>
            <w:shd w:val="clear" w:color="auto" w:fill="auto"/>
            <w:noWrap/>
            <w:vAlign w:val="bottom"/>
            <w:hideMark/>
          </w:tcPr>
          <w:p w14:paraId="0DD2D429" w14:textId="77777777" w:rsidR="00F078C6" w:rsidRPr="00FF6A71" w:rsidRDefault="00F078C6">
            <w:pPr>
              <w:spacing w:before="0" w:after="0" w:line="240" w:lineRule="auto"/>
              <w:jc w:val="center"/>
              <w:rPr>
                <w:ins w:id="35541" w:author="pete jones" w:date="2022-01-04T11:06:00Z"/>
                <w:rFonts w:ascii="Calibri" w:hAnsi="Calibri" w:cs="Calibri"/>
                <w:color w:val="000000"/>
                <w:sz w:val="22"/>
                <w:szCs w:val="22"/>
              </w:rPr>
              <w:pPrChange w:id="35542" w:author="pete jones" w:date="2022-01-06T15:27:00Z">
                <w:pPr/>
              </w:pPrChange>
            </w:pPr>
          </w:p>
        </w:tc>
        <w:tc>
          <w:tcPr>
            <w:tcW w:w="960" w:type="dxa"/>
            <w:tcBorders>
              <w:top w:val="nil"/>
              <w:left w:val="nil"/>
              <w:bottom w:val="nil"/>
              <w:right w:val="nil"/>
            </w:tcBorders>
            <w:shd w:val="clear" w:color="auto" w:fill="auto"/>
            <w:noWrap/>
            <w:vAlign w:val="bottom"/>
            <w:hideMark/>
          </w:tcPr>
          <w:p w14:paraId="6C21D7A6" w14:textId="77777777" w:rsidR="00F078C6" w:rsidRPr="00FF6A71" w:rsidRDefault="00F078C6">
            <w:pPr>
              <w:spacing w:before="0" w:after="0" w:line="240" w:lineRule="auto"/>
              <w:jc w:val="center"/>
              <w:rPr>
                <w:ins w:id="35543" w:author="pete jones" w:date="2022-01-04T11:06:00Z"/>
                <w:rFonts w:ascii="Times New Roman" w:hAnsi="Times New Roman" w:cs="Times New Roman"/>
                <w:sz w:val="20"/>
              </w:rPr>
              <w:pPrChange w:id="35544" w:author="pete jones" w:date="2022-01-06T15:27:00Z">
                <w:pPr>
                  <w:jc w:val="left"/>
                </w:pPr>
              </w:pPrChange>
            </w:pPr>
          </w:p>
        </w:tc>
        <w:tc>
          <w:tcPr>
            <w:tcW w:w="2880" w:type="dxa"/>
            <w:gridSpan w:val="3"/>
            <w:vMerge/>
            <w:tcBorders>
              <w:left w:val="nil"/>
            </w:tcBorders>
            <w:shd w:val="clear" w:color="auto" w:fill="auto"/>
            <w:noWrap/>
            <w:vAlign w:val="bottom"/>
            <w:hideMark/>
          </w:tcPr>
          <w:p w14:paraId="2D88E48E" w14:textId="77777777" w:rsidR="00F078C6" w:rsidRPr="00FF6A71" w:rsidRDefault="00F078C6">
            <w:pPr>
              <w:spacing w:before="0" w:after="0" w:line="240" w:lineRule="auto"/>
              <w:jc w:val="center"/>
              <w:rPr>
                <w:ins w:id="35545" w:author="pete jones" w:date="2022-01-04T11:06:00Z"/>
                <w:rFonts w:ascii="Times New Roman" w:hAnsi="Times New Roman" w:cs="Times New Roman"/>
                <w:sz w:val="20"/>
              </w:rPr>
              <w:pPrChange w:id="35546" w:author="pete jones" w:date="2022-01-06T15:27:00Z">
                <w:pPr>
                  <w:jc w:val="left"/>
                </w:pPr>
              </w:pPrChange>
            </w:pPr>
          </w:p>
        </w:tc>
      </w:tr>
      <w:tr w:rsidR="00F078C6" w:rsidRPr="00FF6A71" w14:paraId="03C29474" w14:textId="77777777" w:rsidTr="00015922">
        <w:trPr>
          <w:trHeight w:val="300"/>
          <w:jc w:val="center"/>
          <w:ins w:id="35547" w:author="pete jones" w:date="2022-01-04T11:06:00Z"/>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703E960C" w14:textId="77777777" w:rsidR="00F078C6" w:rsidRPr="00FF6A71" w:rsidRDefault="00F078C6">
            <w:pPr>
              <w:spacing w:before="0" w:after="0" w:line="240" w:lineRule="auto"/>
              <w:rPr>
                <w:ins w:id="35548" w:author="pete jones" w:date="2022-01-04T11:06:00Z"/>
                <w:rFonts w:ascii="Calibri" w:hAnsi="Calibri" w:cs="Calibri"/>
                <w:color w:val="000000"/>
                <w:sz w:val="22"/>
                <w:szCs w:val="22"/>
              </w:rPr>
              <w:pPrChange w:id="35549" w:author="pete jones" w:date="2022-01-04T11:14:00Z">
                <w:pPr/>
              </w:pPrChange>
            </w:pPr>
            <w:ins w:id="35550" w:author="pete jones" w:date="2022-01-04T11:06:00Z">
              <w:r w:rsidRPr="00FF6A71">
                <w:rPr>
                  <w:rFonts w:ascii="Calibri" w:hAnsi="Calibri" w:cs="Calibri"/>
                  <w:color w:val="000000"/>
                  <w:sz w:val="22"/>
                  <w:szCs w:val="22"/>
                </w:rPr>
                <w:t>80</w:t>
              </w:r>
            </w:ins>
          </w:p>
        </w:tc>
        <w:tc>
          <w:tcPr>
            <w:tcW w:w="1153" w:type="dxa"/>
            <w:tcBorders>
              <w:top w:val="nil"/>
              <w:left w:val="nil"/>
              <w:bottom w:val="single" w:sz="4" w:space="0" w:color="auto"/>
              <w:right w:val="single" w:sz="8" w:space="0" w:color="auto"/>
            </w:tcBorders>
            <w:shd w:val="clear" w:color="auto" w:fill="auto"/>
            <w:noWrap/>
            <w:vAlign w:val="center"/>
            <w:hideMark/>
          </w:tcPr>
          <w:p w14:paraId="2C0F4B2A" w14:textId="77777777" w:rsidR="00F078C6" w:rsidRPr="00FF6A71" w:rsidRDefault="00F078C6">
            <w:pPr>
              <w:spacing w:before="0" w:after="0" w:line="240" w:lineRule="auto"/>
              <w:jc w:val="center"/>
              <w:rPr>
                <w:ins w:id="35551" w:author="pete jones" w:date="2022-01-04T11:06:00Z"/>
                <w:rFonts w:ascii="Calibri" w:hAnsi="Calibri" w:cs="Calibri"/>
                <w:color w:val="000000"/>
                <w:sz w:val="22"/>
                <w:szCs w:val="22"/>
              </w:rPr>
              <w:pPrChange w:id="35552" w:author="pete jones" w:date="2022-01-06T15:27:00Z">
                <w:pPr/>
              </w:pPrChange>
            </w:pPr>
            <w:ins w:id="35553" w:author="pete jones" w:date="2022-01-04T11:06:00Z">
              <w:r w:rsidRPr="00FF6A71">
                <w:rPr>
                  <w:rFonts w:ascii="Calibri" w:hAnsi="Calibri" w:cs="Calibri"/>
                  <w:color w:val="000000"/>
                  <w:sz w:val="22"/>
                  <w:szCs w:val="22"/>
                </w:rPr>
                <w:t>9</w:t>
              </w:r>
            </w:ins>
          </w:p>
        </w:tc>
        <w:tc>
          <w:tcPr>
            <w:tcW w:w="960" w:type="dxa"/>
            <w:tcBorders>
              <w:top w:val="nil"/>
              <w:left w:val="nil"/>
              <w:bottom w:val="nil"/>
              <w:right w:val="nil"/>
            </w:tcBorders>
            <w:shd w:val="clear" w:color="auto" w:fill="auto"/>
            <w:noWrap/>
            <w:vAlign w:val="bottom"/>
            <w:hideMark/>
          </w:tcPr>
          <w:p w14:paraId="61C34706" w14:textId="77777777" w:rsidR="00F078C6" w:rsidRPr="00FF6A71" w:rsidRDefault="00F078C6">
            <w:pPr>
              <w:spacing w:before="0" w:after="0" w:line="240" w:lineRule="auto"/>
              <w:jc w:val="center"/>
              <w:rPr>
                <w:ins w:id="35554" w:author="pete jones" w:date="2022-01-04T11:06:00Z"/>
                <w:rFonts w:ascii="Calibri" w:hAnsi="Calibri" w:cs="Calibri"/>
                <w:color w:val="000000"/>
                <w:sz w:val="22"/>
                <w:szCs w:val="22"/>
              </w:rPr>
              <w:pPrChange w:id="35555" w:author="pete jones" w:date="2022-01-06T15:27:00Z">
                <w:pPr/>
              </w:pPrChange>
            </w:pPr>
          </w:p>
        </w:tc>
        <w:tc>
          <w:tcPr>
            <w:tcW w:w="960" w:type="dxa"/>
            <w:tcBorders>
              <w:top w:val="nil"/>
              <w:left w:val="nil"/>
              <w:bottom w:val="nil"/>
              <w:right w:val="nil"/>
            </w:tcBorders>
            <w:shd w:val="clear" w:color="auto" w:fill="auto"/>
            <w:noWrap/>
            <w:vAlign w:val="bottom"/>
            <w:hideMark/>
          </w:tcPr>
          <w:p w14:paraId="1B8896EF" w14:textId="77777777" w:rsidR="00F078C6" w:rsidRPr="00FF6A71" w:rsidRDefault="00F078C6">
            <w:pPr>
              <w:spacing w:before="0" w:after="0" w:line="240" w:lineRule="auto"/>
              <w:jc w:val="center"/>
              <w:rPr>
                <w:ins w:id="35556" w:author="pete jones" w:date="2022-01-04T11:06:00Z"/>
                <w:rFonts w:ascii="Times New Roman" w:hAnsi="Times New Roman" w:cs="Times New Roman"/>
                <w:sz w:val="20"/>
              </w:rPr>
              <w:pPrChange w:id="35557" w:author="pete jones" w:date="2022-01-06T15:27:00Z">
                <w:pPr>
                  <w:jc w:val="left"/>
                </w:pPr>
              </w:pPrChange>
            </w:pPr>
          </w:p>
        </w:tc>
        <w:tc>
          <w:tcPr>
            <w:tcW w:w="2880" w:type="dxa"/>
            <w:gridSpan w:val="3"/>
            <w:vMerge/>
            <w:tcBorders>
              <w:left w:val="nil"/>
            </w:tcBorders>
            <w:shd w:val="clear" w:color="auto" w:fill="auto"/>
            <w:noWrap/>
            <w:vAlign w:val="bottom"/>
            <w:hideMark/>
          </w:tcPr>
          <w:p w14:paraId="69F8AAEF" w14:textId="77777777" w:rsidR="00F078C6" w:rsidRPr="00FF6A71" w:rsidRDefault="00F078C6">
            <w:pPr>
              <w:spacing w:before="0" w:after="0" w:line="240" w:lineRule="auto"/>
              <w:jc w:val="center"/>
              <w:rPr>
                <w:ins w:id="35558" w:author="pete jones" w:date="2022-01-04T11:06:00Z"/>
                <w:rFonts w:ascii="Times New Roman" w:hAnsi="Times New Roman" w:cs="Times New Roman"/>
                <w:sz w:val="20"/>
              </w:rPr>
              <w:pPrChange w:id="35559" w:author="pete jones" w:date="2022-01-06T15:27:00Z">
                <w:pPr>
                  <w:jc w:val="left"/>
                </w:pPr>
              </w:pPrChange>
            </w:pPr>
          </w:p>
        </w:tc>
      </w:tr>
      <w:tr w:rsidR="00F078C6" w:rsidRPr="00FF6A71" w14:paraId="436C095B" w14:textId="77777777" w:rsidTr="00015922">
        <w:trPr>
          <w:trHeight w:val="300"/>
          <w:jc w:val="center"/>
          <w:ins w:id="35560" w:author="pete jones" w:date="2022-01-04T11:06:00Z"/>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5AC5E2C2" w14:textId="77777777" w:rsidR="00F078C6" w:rsidRPr="00FF6A71" w:rsidRDefault="00F078C6">
            <w:pPr>
              <w:spacing w:before="0" w:after="0" w:line="240" w:lineRule="auto"/>
              <w:rPr>
                <w:ins w:id="35561" w:author="pete jones" w:date="2022-01-04T11:06:00Z"/>
                <w:rFonts w:ascii="Calibri" w:hAnsi="Calibri" w:cs="Calibri"/>
                <w:color w:val="000000"/>
                <w:sz w:val="22"/>
                <w:szCs w:val="22"/>
              </w:rPr>
              <w:pPrChange w:id="35562" w:author="pete jones" w:date="2022-01-04T11:14:00Z">
                <w:pPr/>
              </w:pPrChange>
            </w:pPr>
            <w:ins w:id="35563" w:author="pete jones" w:date="2022-01-04T11:06:00Z">
              <w:r w:rsidRPr="00FF6A71">
                <w:rPr>
                  <w:rFonts w:ascii="Calibri" w:hAnsi="Calibri" w:cs="Calibri"/>
                  <w:color w:val="000000"/>
                  <w:sz w:val="22"/>
                  <w:szCs w:val="22"/>
                </w:rPr>
                <w:t>90</w:t>
              </w:r>
            </w:ins>
          </w:p>
        </w:tc>
        <w:tc>
          <w:tcPr>
            <w:tcW w:w="1153" w:type="dxa"/>
            <w:tcBorders>
              <w:top w:val="nil"/>
              <w:left w:val="nil"/>
              <w:bottom w:val="single" w:sz="4" w:space="0" w:color="auto"/>
              <w:right w:val="single" w:sz="8" w:space="0" w:color="auto"/>
            </w:tcBorders>
            <w:shd w:val="clear" w:color="auto" w:fill="auto"/>
            <w:noWrap/>
            <w:vAlign w:val="center"/>
            <w:hideMark/>
          </w:tcPr>
          <w:p w14:paraId="7499044A" w14:textId="77777777" w:rsidR="00F078C6" w:rsidRPr="00FF6A71" w:rsidRDefault="00F078C6">
            <w:pPr>
              <w:spacing w:before="0" w:after="0" w:line="240" w:lineRule="auto"/>
              <w:jc w:val="center"/>
              <w:rPr>
                <w:ins w:id="35564" w:author="pete jones" w:date="2022-01-04T11:06:00Z"/>
                <w:rFonts w:ascii="Calibri" w:hAnsi="Calibri" w:cs="Calibri"/>
                <w:color w:val="000000"/>
                <w:sz w:val="22"/>
                <w:szCs w:val="22"/>
              </w:rPr>
              <w:pPrChange w:id="35565" w:author="pete jones" w:date="2022-01-06T15:27:00Z">
                <w:pPr/>
              </w:pPrChange>
            </w:pPr>
            <w:ins w:id="35566" w:author="pete jones" w:date="2022-01-04T11:06:00Z">
              <w:r w:rsidRPr="00FF6A71">
                <w:rPr>
                  <w:rFonts w:ascii="Calibri" w:hAnsi="Calibri" w:cs="Calibri"/>
                  <w:color w:val="000000"/>
                  <w:sz w:val="22"/>
                  <w:szCs w:val="22"/>
                </w:rPr>
                <w:t>0</w:t>
              </w:r>
            </w:ins>
          </w:p>
        </w:tc>
        <w:tc>
          <w:tcPr>
            <w:tcW w:w="960" w:type="dxa"/>
            <w:tcBorders>
              <w:top w:val="nil"/>
              <w:left w:val="nil"/>
              <w:bottom w:val="nil"/>
              <w:right w:val="nil"/>
            </w:tcBorders>
            <w:shd w:val="clear" w:color="auto" w:fill="auto"/>
            <w:noWrap/>
            <w:vAlign w:val="bottom"/>
            <w:hideMark/>
          </w:tcPr>
          <w:p w14:paraId="2D468697" w14:textId="77777777" w:rsidR="00F078C6" w:rsidRPr="00FF6A71" w:rsidRDefault="00F078C6">
            <w:pPr>
              <w:spacing w:before="0" w:after="0" w:line="240" w:lineRule="auto"/>
              <w:jc w:val="center"/>
              <w:rPr>
                <w:ins w:id="35567" w:author="pete jones" w:date="2022-01-04T11:06:00Z"/>
                <w:rFonts w:ascii="Calibri" w:hAnsi="Calibri" w:cs="Calibri"/>
                <w:color w:val="000000"/>
                <w:sz w:val="22"/>
                <w:szCs w:val="22"/>
              </w:rPr>
              <w:pPrChange w:id="35568" w:author="pete jones" w:date="2022-01-06T15:27:00Z">
                <w:pPr/>
              </w:pPrChange>
            </w:pPr>
          </w:p>
        </w:tc>
        <w:tc>
          <w:tcPr>
            <w:tcW w:w="960" w:type="dxa"/>
            <w:tcBorders>
              <w:top w:val="nil"/>
              <w:left w:val="nil"/>
              <w:bottom w:val="nil"/>
              <w:right w:val="nil"/>
            </w:tcBorders>
            <w:shd w:val="clear" w:color="auto" w:fill="auto"/>
            <w:noWrap/>
            <w:vAlign w:val="bottom"/>
            <w:hideMark/>
          </w:tcPr>
          <w:p w14:paraId="05A62481" w14:textId="77777777" w:rsidR="00F078C6" w:rsidRPr="00FF6A71" w:rsidRDefault="00F078C6">
            <w:pPr>
              <w:spacing w:before="0" w:after="0" w:line="240" w:lineRule="auto"/>
              <w:jc w:val="center"/>
              <w:rPr>
                <w:ins w:id="35569" w:author="pete jones" w:date="2022-01-04T11:06:00Z"/>
                <w:rFonts w:ascii="Times New Roman" w:hAnsi="Times New Roman" w:cs="Times New Roman"/>
                <w:sz w:val="20"/>
              </w:rPr>
              <w:pPrChange w:id="35570" w:author="pete jones" w:date="2022-01-06T15:27:00Z">
                <w:pPr>
                  <w:jc w:val="left"/>
                </w:pPr>
              </w:pPrChange>
            </w:pPr>
          </w:p>
        </w:tc>
        <w:tc>
          <w:tcPr>
            <w:tcW w:w="2880" w:type="dxa"/>
            <w:gridSpan w:val="3"/>
            <w:vMerge/>
            <w:tcBorders>
              <w:left w:val="nil"/>
            </w:tcBorders>
            <w:shd w:val="clear" w:color="auto" w:fill="auto"/>
            <w:noWrap/>
            <w:vAlign w:val="bottom"/>
            <w:hideMark/>
          </w:tcPr>
          <w:p w14:paraId="6C3B8BB8" w14:textId="77777777" w:rsidR="00F078C6" w:rsidRPr="00FF6A71" w:rsidRDefault="00F078C6">
            <w:pPr>
              <w:spacing w:before="0" w:after="0" w:line="240" w:lineRule="auto"/>
              <w:jc w:val="center"/>
              <w:rPr>
                <w:ins w:id="35571" w:author="pete jones" w:date="2022-01-04T11:06:00Z"/>
                <w:rFonts w:ascii="Times New Roman" w:hAnsi="Times New Roman" w:cs="Times New Roman"/>
                <w:sz w:val="20"/>
              </w:rPr>
              <w:pPrChange w:id="35572" w:author="pete jones" w:date="2022-01-06T15:27:00Z">
                <w:pPr>
                  <w:jc w:val="left"/>
                </w:pPr>
              </w:pPrChange>
            </w:pPr>
          </w:p>
        </w:tc>
      </w:tr>
      <w:tr w:rsidR="00F078C6" w:rsidRPr="00FF6A71" w14:paraId="7F5FCA58" w14:textId="77777777" w:rsidTr="00015922">
        <w:trPr>
          <w:trHeight w:val="315"/>
          <w:jc w:val="center"/>
          <w:ins w:id="35573" w:author="pete jones" w:date="2022-01-04T11:06:00Z"/>
        </w:trPr>
        <w:tc>
          <w:tcPr>
            <w:tcW w:w="960" w:type="dxa"/>
            <w:tcBorders>
              <w:top w:val="nil"/>
              <w:left w:val="single" w:sz="8" w:space="0" w:color="auto"/>
              <w:bottom w:val="single" w:sz="8" w:space="0" w:color="auto"/>
              <w:right w:val="single" w:sz="4" w:space="0" w:color="auto"/>
            </w:tcBorders>
            <w:shd w:val="clear" w:color="auto" w:fill="auto"/>
            <w:noWrap/>
            <w:vAlign w:val="center"/>
            <w:hideMark/>
          </w:tcPr>
          <w:p w14:paraId="22AFB71C" w14:textId="77777777" w:rsidR="00F078C6" w:rsidRPr="00FF6A71" w:rsidRDefault="00F078C6">
            <w:pPr>
              <w:spacing w:before="0" w:after="0" w:line="240" w:lineRule="auto"/>
              <w:rPr>
                <w:ins w:id="35574" w:author="pete jones" w:date="2022-01-04T11:06:00Z"/>
                <w:rFonts w:ascii="Calibri" w:hAnsi="Calibri" w:cs="Calibri"/>
                <w:color w:val="000000"/>
                <w:sz w:val="22"/>
                <w:szCs w:val="22"/>
              </w:rPr>
              <w:pPrChange w:id="35575" w:author="pete jones" w:date="2022-01-04T11:14:00Z">
                <w:pPr/>
              </w:pPrChange>
            </w:pPr>
            <w:ins w:id="35576" w:author="pete jones" w:date="2022-01-04T11:06:00Z">
              <w:r w:rsidRPr="00FF6A71">
                <w:rPr>
                  <w:rFonts w:ascii="Calibri" w:hAnsi="Calibri" w:cs="Calibri"/>
                  <w:color w:val="000000"/>
                  <w:sz w:val="22"/>
                  <w:szCs w:val="22"/>
                </w:rPr>
                <w:t>100</w:t>
              </w:r>
            </w:ins>
          </w:p>
        </w:tc>
        <w:tc>
          <w:tcPr>
            <w:tcW w:w="1153" w:type="dxa"/>
            <w:tcBorders>
              <w:top w:val="nil"/>
              <w:left w:val="nil"/>
              <w:bottom w:val="single" w:sz="8" w:space="0" w:color="auto"/>
              <w:right w:val="single" w:sz="8" w:space="0" w:color="auto"/>
            </w:tcBorders>
            <w:shd w:val="clear" w:color="auto" w:fill="auto"/>
            <w:noWrap/>
            <w:vAlign w:val="center"/>
            <w:hideMark/>
          </w:tcPr>
          <w:p w14:paraId="4A1078D9" w14:textId="77777777" w:rsidR="00F078C6" w:rsidRPr="00FF6A71" w:rsidRDefault="00F078C6">
            <w:pPr>
              <w:spacing w:before="0" w:after="0" w:line="240" w:lineRule="auto"/>
              <w:jc w:val="center"/>
              <w:rPr>
                <w:ins w:id="35577" w:author="pete jones" w:date="2022-01-04T11:06:00Z"/>
                <w:rFonts w:ascii="Calibri" w:hAnsi="Calibri" w:cs="Calibri"/>
                <w:color w:val="000000"/>
                <w:sz w:val="22"/>
                <w:szCs w:val="22"/>
              </w:rPr>
              <w:pPrChange w:id="35578" w:author="pete jones" w:date="2022-01-06T15:27:00Z">
                <w:pPr/>
              </w:pPrChange>
            </w:pPr>
            <w:ins w:id="35579" w:author="pete jones" w:date="2022-01-04T11:06:00Z">
              <w:r w:rsidRPr="00FF6A71">
                <w:rPr>
                  <w:rFonts w:ascii="Calibri" w:hAnsi="Calibri" w:cs="Calibri"/>
                  <w:color w:val="000000"/>
                  <w:sz w:val="22"/>
                  <w:szCs w:val="22"/>
                </w:rPr>
                <w:t>0</w:t>
              </w:r>
            </w:ins>
          </w:p>
        </w:tc>
        <w:tc>
          <w:tcPr>
            <w:tcW w:w="960" w:type="dxa"/>
            <w:tcBorders>
              <w:top w:val="nil"/>
              <w:left w:val="nil"/>
              <w:bottom w:val="nil"/>
              <w:right w:val="nil"/>
            </w:tcBorders>
            <w:shd w:val="clear" w:color="auto" w:fill="auto"/>
            <w:noWrap/>
            <w:vAlign w:val="bottom"/>
            <w:hideMark/>
          </w:tcPr>
          <w:p w14:paraId="74F90834" w14:textId="77777777" w:rsidR="00F078C6" w:rsidRPr="00FF6A71" w:rsidRDefault="00F078C6">
            <w:pPr>
              <w:spacing w:before="0" w:after="0" w:line="240" w:lineRule="auto"/>
              <w:jc w:val="center"/>
              <w:rPr>
                <w:ins w:id="35580" w:author="pete jones" w:date="2022-01-04T11:06:00Z"/>
                <w:rFonts w:ascii="Calibri" w:hAnsi="Calibri" w:cs="Calibri"/>
                <w:color w:val="000000"/>
                <w:sz w:val="22"/>
                <w:szCs w:val="22"/>
              </w:rPr>
              <w:pPrChange w:id="35581" w:author="pete jones" w:date="2022-01-06T15:27:00Z">
                <w:pPr/>
              </w:pPrChange>
            </w:pPr>
          </w:p>
        </w:tc>
        <w:tc>
          <w:tcPr>
            <w:tcW w:w="960" w:type="dxa"/>
            <w:tcBorders>
              <w:top w:val="nil"/>
              <w:left w:val="nil"/>
              <w:bottom w:val="nil"/>
              <w:right w:val="nil"/>
            </w:tcBorders>
            <w:shd w:val="clear" w:color="auto" w:fill="auto"/>
            <w:noWrap/>
            <w:vAlign w:val="bottom"/>
            <w:hideMark/>
          </w:tcPr>
          <w:p w14:paraId="10BC97E6" w14:textId="77777777" w:rsidR="00F078C6" w:rsidRPr="00FF6A71" w:rsidRDefault="00F078C6">
            <w:pPr>
              <w:spacing w:before="0" w:after="0" w:line="240" w:lineRule="auto"/>
              <w:jc w:val="center"/>
              <w:rPr>
                <w:ins w:id="35582" w:author="pete jones" w:date="2022-01-04T11:06:00Z"/>
                <w:rFonts w:ascii="Times New Roman" w:hAnsi="Times New Roman" w:cs="Times New Roman"/>
                <w:sz w:val="20"/>
              </w:rPr>
              <w:pPrChange w:id="35583" w:author="pete jones" w:date="2022-01-06T15:27:00Z">
                <w:pPr>
                  <w:jc w:val="left"/>
                </w:pPr>
              </w:pPrChange>
            </w:pPr>
          </w:p>
        </w:tc>
        <w:tc>
          <w:tcPr>
            <w:tcW w:w="2880" w:type="dxa"/>
            <w:gridSpan w:val="3"/>
            <w:vMerge/>
            <w:tcBorders>
              <w:left w:val="nil"/>
              <w:bottom w:val="nil"/>
            </w:tcBorders>
            <w:shd w:val="clear" w:color="auto" w:fill="auto"/>
            <w:noWrap/>
            <w:vAlign w:val="bottom"/>
            <w:hideMark/>
          </w:tcPr>
          <w:p w14:paraId="2559C177" w14:textId="77777777" w:rsidR="00F078C6" w:rsidRPr="00FF6A71" w:rsidRDefault="00F078C6">
            <w:pPr>
              <w:spacing w:before="0" w:after="0" w:line="240" w:lineRule="auto"/>
              <w:jc w:val="center"/>
              <w:rPr>
                <w:ins w:id="35584" w:author="pete jones" w:date="2022-01-04T11:06:00Z"/>
                <w:rFonts w:ascii="Times New Roman" w:hAnsi="Times New Roman" w:cs="Times New Roman"/>
                <w:sz w:val="20"/>
              </w:rPr>
              <w:pPrChange w:id="35585" w:author="pete jones" w:date="2022-01-06T15:27:00Z">
                <w:pPr>
                  <w:jc w:val="left"/>
                </w:pPr>
              </w:pPrChange>
            </w:pPr>
          </w:p>
        </w:tc>
      </w:tr>
    </w:tbl>
    <w:p w14:paraId="27EBCF77" w14:textId="673E1900" w:rsidR="00EF6EE1" w:rsidRPr="00FF6A71" w:rsidRDefault="00EF6EE1">
      <w:pPr>
        <w:jc w:val="center"/>
        <w:rPr>
          <w:ins w:id="35586" w:author="pete jones" w:date="2022-01-04T11:06:00Z"/>
        </w:rPr>
        <w:pPrChange w:id="35587" w:author="pete jones" w:date="2022-01-04T11:14:00Z">
          <w:pPr/>
        </w:pPrChange>
      </w:pPr>
    </w:p>
    <w:p w14:paraId="616FFD82" w14:textId="0A5F101D" w:rsidR="00EF6EE1" w:rsidRPr="00312F59" w:rsidRDefault="00EF6EE1">
      <w:pPr>
        <w:pStyle w:val="Heading3"/>
        <w:rPr>
          <w:ins w:id="35588" w:author="pete jones" w:date="2022-01-04T11:06:00Z"/>
        </w:rPr>
        <w:pPrChange w:id="35589" w:author="pete jones" w:date="2022-03-16T17:51:00Z">
          <w:pPr>
            <w:pStyle w:val="Heading2"/>
            <w:numPr>
              <w:numId w:val="93"/>
            </w:numPr>
            <w:spacing w:before="0" w:line="240" w:lineRule="auto"/>
            <w:ind w:left="1734" w:hanging="360"/>
            <w:jc w:val="left"/>
          </w:pPr>
        </w:pPrChange>
      </w:pPr>
      <w:bookmarkStart w:id="35590" w:name="_Toc99969879"/>
      <w:ins w:id="35591" w:author="pete jones" w:date="2022-01-04T11:06:00Z">
        <w:r w:rsidRPr="00C15005">
          <w:t xml:space="preserve">Observation study – engagement </w:t>
        </w:r>
      </w:ins>
      <w:ins w:id="35592" w:author="pete jones" w:date="2022-03-10T10:31:00Z">
        <w:r w:rsidR="004B149E">
          <w:t xml:space="preserve">KPI </w:t>
        </w:r>
      </w:ins>
      <w:ins w:id="35593" w:author="pete jones" w:date="2022-01-04T11:06:00Z">
        <w:r w:rsidRPr="00C15005">
          <w:t>and raw data</w:t>
        </w:r>
        <w:bookmarkEnd w:id="35590"/>
      </w:ins>
    </w:p>
    <w:p w14:paraId="47588619" w14:textId="5D160A56" w:rsidR="008E4B87" w:rsidRDefault="004B149E" w:rsidP="00EF6EE1">
      <w:pPr>
        <w:jc w:val="left"/>
        <w:rPr>
          <w:ins w:id="35594" w:author="pete jones" w:date="2022-03-10T14:33:00Z"/>
        </w:rPr>
      </w:pPr>
      <w:ins w:id="35595" w:author="pete jones" w:date="2022-03-10T10:31:00Z">
        <w:r>
          <w:t xml:space="preserve">The engagement </w:t>
        </w:r>
      </w:ins>
      <w:ins w:id="35596" w:author="pete jones" w:date="2022-03-10T10:32:00Z">
        <w:r>
          <w:t xml:space="preserve">KPI template is devised to provide a consistent guide for in-class observations of the activity. </w:t>
        </w:r>
      </w:ins>
      <w:ins w:id="35597" w:author="pete jones" w:date="2022-04-01T13:08:00Z">
        <w:r w:rsidR="00DA172B">
          <w:t>In this case, ten questions are created for each axis of the output metric, emotion, and cognition</w:t>
        </w:r>
      </w:ins>
      <w:ins w:id="35598" w:author="pete jones" w:date="2022-03-10T10:34:00Z">
        <w:r>
          <w:t xml:space="preserve">. </w:t>
        </w:r>
      </w:ins>
      <w:ins w:id="35599" w:author="pete jones" w:date="2022-03-10T17:55:00Z">
        <w:r w:rsidR="00455619">
          <w:t>Observations</w:t>
        </w:r>
      </w:ins>
      <w:ins w:id="35600" w:author="pete jones" w:date="2022-03-10T10:34:00Z">
        <w:r>
          <w:t xml:space="preserve"> were taken </w:t>
        </w:r>
      </w:ins>
      <w:ins w:id="35601" w:author="pete jones" w:date="2022-03-30T10:44:00Z">
        <w:r w:rsidR="002A65B6">
          <w:t>weekly</w:t>
        </w:r>
      </w:ins>
      <w:ins w:id="35602" w:author="pete jones" w:date="2022-03-10T17:55:00Z">
        <w:r w:rsidR="00455619">
          <w:t>,</w:t>
        </w:r>
      </w:ins>
      <w:ins w:id="35603" w:author="pete jones" w:date="2022-03-10T10:34:00Z">
        <w:r>
          <w:t xml:space="preserve"> but longer intervals may also be effective. E</w:t>
        </w:r>
      </w:ins>
      <w:ins w:id="35604" w:author="pete jones" w:date="2022-03-10T10:35:00Z">
        <w:r>
          <w:t>ach factor is scored on a scale from -5 to +5</w:t>
        </w:r>
      </w:ins>
      <w:ins w:id="35605" w:author="pete jones" w:date="2022-04-01T13:08:00Z">
        <w:r w:rsidR="00DA172B">
          <w:t>;</w:t>
        </w:r>
      </w:ins>
      <w:ins w:id="35606" w:author="pete jones" w:date="2022-03-10T10:36:00Z">
        <w:r>
          <w:t xml:space="preserve"> the less a KPI </w:t>
        </w:r>
      </w:ins>
      <w:ins w:id="35607" w:author="pete jones" w:date="2022-03-30T10:45:00Z">
        <w:r w:rsidR="002A65B6">
          <w:t>h</w:t>
        </w:r>
      </w:ins>
      <w:ins w:id="35608" w:author="pete jones" w:date="2022-03-10T10:36:00Z">
        <w:r>
          <w:t>as observed</w:t>
        </w:r>
      </w:ins>
      <w:ins w:id="35609" w:author="pete jones" w:date="2022-04-01T13:08:00Z">
        <w:r w:rsidR="00DA172B">
          <w:t>,</w:t>
        </w:r>
      </w:ins>
      <w:ins w:id="35610" w:author="pete jones" w:date="2022-03-10T10:36:00Z">
        <w:r>
          <w:t xml:space="preserve"> the lower the score. </w:t>
        </w:r>
      </w:ins>
      <w:ins w:id="35611" w:author="pete jones" w:date="2022-03-10T10:37:00Z">
        <w:r>
          <w:t>During the pilot study</w:t>
        </w:r>
      </w:ins>
      <w:ins w:id="35612" w:author="pete jones" w:date="2022-03-30T10:45:00Z">
        <w:r w:rsidR="002A65B6">
          <w:t>,</w:t>
        </w:r>
      </w:ins>
      <w:ins w:id="35613" w:author="pete jones" w:date="2022-03-10T10:37:00Z">
        <w:r>
          <w:t xml:space="preserve"> it was fortunate that the sessions had three tutors present</w:t>
        </w:r>
      </w:ins>
      <w:ins w:id="35614" w:author="pete jones" w:date="2022-04-01T13:08:00Z">
        <w:r w:rsidR="00DA172B">
          <w:t>,</w:t>
        </w:r>
      </w:ins>
      <w:ins w:id="35615" w:author="pete jones" w:date="2022-03-10T10:37:00Z">
        <w:r>
          <w:t xml:space="preserve"> enabl</w:t>
        </w:r>
      </w:ins>
      <w:ins w:id="35616" w:author="pete jones" w:date="2022-03-10T10:38:00Z">
        <w:r>
          <w:t xml:space="preserve">ing the observation process to be unimpeded by the </w:t>
        </w:r>
      </w:ins>
      <w:ins w:id="35617" w:author="pete jones" w:date="2022-03-10T10:39:00Z">
        <w:r>
          <w:t>regular facilitation requirements</w:t>
        </w:r>
      </w:ins>
      <w:ins w:id="35618" w:author="pete jones" w:date="2022-03-10T10:40:00Z">
        <w:r>
          <w:t xml:space="preserve">. </w:t>
        </w:r>
      </w:ins>
      <w:ins w:id="35619" w:author="pete jones" w:date="2022-04-01T13:09:00Z">
        <w:r w:rsidR="00DA172B">
          <w:t>In addition, t</w:t>
        </w:r>
      </w:ins>
      <w:ins w:id="35620" w:author="pete jones" w:date="2022-03-10T10:40:00Z">
        <w:r>
          <w:t>he activity was rich with student activity</w:t>
        </w:r>
      </w:ins>
      <w:ins w:id="35621" w:author="pete jones" w:date="2022-04-01T13:09:00Z">
        <w:r w:rsidR="00DA172B">
          <w:t>;</w:t>
        </w:r>
      </w:ins>
      <w:ins w:id="35622" w:author="pete jones" w:date="2022-03-10T10:40:00Z">
        <w:r>
          <w:t xml:space="preserve"> consequently</w:t>
        </w:r>
      </w:ins>
      <w:ins w:id="35623" w:author="pete jones" w:date="2022-03-30T10:45:00Z">
        <w:r w:rsidR="002A65B6">
          <w:t>,</w:t>
        </w:r>
      </w:ins>
      <w:ins w:id="35624" w:author="pete jones" w:date="2022-03-10T10:40:00Z">
        <w:r>
          <w:t xml:space="preserve"> </w:t>
        </w:r>
      </w:ins>
      <w:ins w:id="35625" w:author="pete jones" w:date="2022-03-10T10:41:00Z">
        <w:r>
          <w:t xml:space="preserve">this afforded adequate opportunities to undertake the observations. </w:t>
        </w:r>
      </w:ins>
      <w:ins w:id="35626" w:author="pete jones" w:date="2022-03-10T10:42:00Z">
        <w:r>
          <w:t xml:space="preserve">It is also important to note that sufficient awareness training of </w:t>
        </w:r>
      </w:ins>
      <w:ins w:id="35627" w:author="pete jones" w:date="2022-03-10T17:55:00Z">
        <w:r w:rsidR="00455619">
          <w:t>observers</w:t>
        </w:r>
      </w:ins>
      <w:ins w:id="35628" w:author="pete jones" w:date="2022-03-10T10:42:00Z">
        <w:r>
          <w:t xml:space="preserve"> is undertaken to e</w:t>
        </w:r>
      </w:ins>
      <w:ins w:id="35629" w:author="pete jones" w:date="2022-03-10T10:43:00Z">
        <w:r>
          <w:t>nsure a consistent approach</w:t>
        </w:r>
      </w:ins>
      <w:ins w:id="35630" w:author="pete jones" w:date="2022-03-10T10:44:00Z">
        <w:r>
          <w:t xml:space="preserve"> during each session and </w:t>
        </w:r>
      </w:ins>
      <w:ins w:id="35631" w:author="pete jones" w:date="2022-03-10T10:43:00Z">
        <w:r>
          <w:t>throughout the activity.</w:t>
        </w:r>
      </w:ins>
      <w:ins w:id="35632" w:author="pete jones" w:date="2022-03-10T10:44:00Z">
        <w:r>
          <w:t xml:space="preserve"> The KPI template</w:t>
        </w:r>
      </w:ins>
      <w:ins w:id="35633" w:author="pete jones" w:date="2022-04-01T13:09:00Z">
        <w:r w:rsidR="00DA172B">
          <w:t>,</w:t>
        </w:r>
      </w:ins>
      <w:ins w:id="35634" w:author="pete jones" w:date="2022-03-10T10:44:00Z">
        <w:r>
          <w:t xml:space="preserve"> </w:t>
        </w:r>
      </w:ins>
      <w:ins w:id="35635" w:author="pete jones" w:date="2022-03-10T14:34:00Z">
        <w:r w:rsidR="00D80304">
          <w:t>including the collected observation d</w:t>
        </w:r>
      </w:ins>
      <w:ins w:id="35636" w:author="pete jones" w:date="2022-03-10T10:45:00Z">
        <w:r w:rsidR="00DD0BCF">
          <w:t>ata</w:t>
        </w:r>
      </w:ins>
      <w:ins w:id="35637" w:author="pete jones" w:date="2022-04-01T13:09:00Z">
        <w:r w:rsidR="00DA172B">
          <w:t>,</w:t>
        </w:r>
      </w:ins>
      <w:ins w:id="35638" w:author="pete jones" w:date="2022-03-10T10:45:00Z">
        <w:r w:rsidR="00DD0BCF">
          <w:t xml:space="preserve"> </w:t>
        </w:r>
      </w:ins>
      <w:ins w:id="35639" w:author="pete jones" w:date="2022-03-10T10:44:00Z">
        <w:r>
          <w:t xml:space="preserve">is shown </w:t>
        </w:r>
      </w:ins>
      <w:ins w:id="35640" w:author="pete jones" w:date="2022-03-10T14:39:00Z">
        <w:r w:rsidR="00CE4F4E">
          <w:t xml:space="preserve">in </w:t>
        </w:r>
        <w:r w:rsidR="00CE4F4E">
          <w:fldChar w:fldCharType="begin"/>
        </w:r>
        <w:r w:rsidR="00CE4F4E">
          <w:instrText xml:space="preserve"> REF _Ref97815606 \h </w:instrText>
        </w:r>
      </w:ins>
      <w:r w:rsidR="00CE4F4E">
        <w:fldChar w:fldCharType="separate"/>
      </w:r>
      <w:ins w:id="35641" w:author="pete jones" w:date="2022-04-05T11:31:00Z">
        <w:r w:rsidR="00D94147">
          <w:t xml:space="preserve">Figure </w:t>
        </w:r>
        <w:r w:rsidR="00D94147">
          <w:rPr>
            <w:noProof/>
          </w:rPr>
          <w:t>11</w:t>
        </w:r>
        <w:r w:rsidR="00D94147">
          <w:noBreakHyphen/>
        </w:r>
        <w:r w:rsidR="00D94147">
          <w:rPr>
            <w:noProof/>
          </w:rPr>
          <w:t>14</w:t>
        </w:r>
      </w:ins>
      <w:ins w:id="35642" w:author="pete jones" w:date="2022-03-10T14:39:00Z">
        <w:r w:rsidR="00CE4F4E">
          <w:fldChar w:fldCharType="end"/>
        </w:r>
      </w:ins>
      <w:ins w:id="35643" w:author="pete jones" w:date="2022-03-10T14:40:00Z">
        <w:r w:rsidR="00CE4F4E">
          <w:t>.</w:t>
        </w:r>
      </w:ins>
      <w:ins w:id="35644" w:author="pete jones" w:date="2022-03-30T10:45:00Z">
        <w:r w:rsidR="002A65B6">
          <w:t xml:space="preserve"> </w:t>
        </w:r>
      </w:ins>
      <w:ins w:id="35645" w:author="pete jones" w:date="2022-03-10T14:41:00Z">
        <w:r w:rsidR="00CE4F4E">
          <w:t xml:space="preserve">The fluctuations are illustrated in </w:t>
        </w:r>
      </w:ins>
      <w:ins w:id="35646" w:author="pete jones" w:date="2022-03-10T14:40:00Z">
        <w:r w:rsidR="00CE4F4E">
          <w:fldChar w:fldCharType="begin"/>
        </w:r>
        <w:r w:rsidR="00CE4F4E">
          <w:instrText xml:space="preserve"> REF _Ref97815627 \h </w:instrText>
        </w:r>
      </w:ins>
      <w:r w:rsidR="00CE4F4E">
        <w:fldChar w:fldCharType="separate"/>
      </w:r>
      <w:ins w:id="35647" w:author="pete jones" w:date="2022-04-05T11:31:00Z">
        <w:r w:rsidR="00D94147">
          <w:t xml:space="preserve">Figure </w:t>
        </w:r>
        <w:r w:rsidR="00D94147">
          <w:rPr>
            <w:noProof/>
          </w:rPr>
          <w:t>11</w:t>
        </w:r>
        <w:r w:rsidR="00D94147">
          <w:noBreakHyphen/>
        </w:r>
        <w:r w:rsidR="00D94147">
          <w:rPr>
            <w:noProof/>
          </w:rPr>
          <w:t>15</w:t>
        </w:r>
      </w:ins>
      <w:ins w:id="35648" w:author="pete jones" w:date="2022-03-10T14:40:00Z">
        <w:r w:rsidR="00CE4F4E">
          <w:fldChar w:fldCharType="end"/>
        </w:r>
      </w:ins>
      <w:ins w:id="35649" w:author="pete jones" w:date="2022-03-10T10:44:00Z">
        <w:r>
          <w:t>.</w:t>
        </w:r>
      </w:ins>
      <w:ins w:id="35650" w:author="pete jones" w:date="2022-03-10T14:35:00Z">
        <w:r w:rsidR="00D80304">
          <w:t xml:space="preserve"> The week</w:t>
        </w:r>
      </w:ins>
      <w:ins w:id="35651" w:author="pete jones" w:date="2022-03-10T14:36:00Z">
        <w:r w:rsidR="00D80304">
          <w:t>ly observation score in the KPI engagement graphic</w:t>
        </w:r>
      </w:ins>
      <w:ins w:id="35652" w:author="pete jones" w:date="2022-03-10T14:40:00Z">
        <w:r w:rsidR="00CE4F4E">
          <w:t xml:space="preserve">, </w:t>
        </w:r>
        <w:r w:rsidR="00CE4F4E">
          <w:fldChar w:fldCharType="begin"/>
        </w:r>
        <w:r w:rsidR="00CE4F4E">
          <w:instrText xml:space="preserve"> REF _Ref97815635 \h </w:instrText>
        </w:r>
      </w:ins>
      <w:ins w:id="35653" w:author="pete jones" w:date="2022-03-10T14:40:00Z">
        <w:r w:rsidR="00CE4F4E">
          <w:fldChar w:fldCharType="separate"/>
        </w:r>
      </w:ins>
      <w:ins w:id="35654" w:author="pete jones" w:date="2022-04-05T11:31:00Z">
        <w:r w:rsidR="00D94147">
          <w:t xml:space="preserve">Figure </w:t>
        </w:r>
        <w:r w:rsidR="00D94147">
          <w:rPr>
            <w:noProof/>
          </w:rPr>
          <w:t>11</w:t>
        </w:r>
        <w:r w:rsidR="00D94147">
          <w:noBreakHyphen/>
        </w:r>
        <w:r w:rsidR="00D94147">
          <w:rPr>
            <w:noProof/>
          </w:rPr>
          <w:t>16</w:t>
        </w:r>
      </w:ins>
      <w:ins w:id="35655" w:author="pete jones" w:date="2022-03-10T14:40:00Z">
        <w:r w:rsidR="00CE4F4E">
          <w:fldChar w:fldCharType="end"/>
        </w:r>
      </w:ins>
      <w:ins w:id="35656" w:author="pete jones" w:date="2022-03-10T14:36:00Z">
        <w:r w:rsidR="00D80304">
          <w:t>.</w:t>
        </w:r>
      </w:ins>
    </w:p>
    <w:p w14:paraId="5F165247" w14:textId="3326F092" w:rsidR="00D80304" w:rsidRDefault="00D80304" w:rsidP="00EF6EE1">
      <w:pPr>
        <w:jc w:val="left"/>
        <w:rPr>
          <w:ins w:id="35657" w:author="pete jones" w:date="2022-03-10T14:33:00Z"/>
        </w:rPr>
      </w:pPr>
    </w:p>
    <w:p w14:paraId="3F825C14" w14:textId="225D9200" w:rsidR="00D80304" w:rsidRDefault="00D80304" w:rsidP="00EF6EE1">
      <w:pPr>
        <w:jc w:val="left"/>
        <w:rPr>
          <w:ins w:id="35658" w:author="pete jones" w:date="2022-03-10T14:36:00Z"/>
        </w:rPr>
      </w:pPr>
      <w:ins w:id="35659" w:author="pete jones" w:date="2022-03-10T14:33:00Z">
        <w:r w:rsidRPr="00D80304">
          <w:rPr>
            <w:noProof/>
          </w:rPr>
          <w:lastRenderedPageBreak/>
          <w:drawing>
            <wp:inline distT="0" distB="0" distL="0" distR="0" wp14:anchorId="7C60B0C0" wp14:editId="040A8BFC">
              <wp:extent cx="5579745" cy="3749040"/>
              <wp:effectExtent l="0" t="0" r="1905"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79745" cy="3749040"/>
                      </a:xfrm>
                      <a:prstGeom prst="rect">
                        <a:avLst/>
                      </a:prstGeom>
                      <a:noFill/>
                      <a:ln>
                        <a:noFill/>
                      </a:ln>
                    </pic:spPr>
                  </pic:pic>
                </a:graphicData>
              </a:graphic>
            </wp:inline>
          </w:drawing>
        </w:r>
      </w:ins>
    </w:p>
    <w:p w14:paraId="7AB6CCD5" w14:textId="4EB5F2FD" w:rsidR="00D80304" w:rsidRDefault="00D80304">
      <w:pPr>
        <w:pStyle w:val="Caption"/>
        <w:rPr>
          <w:ins w:id="35660" w:author="pete jones" w:date="2022-03-10T10:45:00Z"/>
        </w:rPr>
        <w:pPrChange w:id="35661" w:author="pete jones" w:date="2022-03-10T14:37:00Z">
          <w:pPr>
            <w:jc w:val="left"/>
          </w:pPr>
        </w:pPrChange>
      </w:pPr>
      <w:bookmarkStart w:id="35662" w:name="_Ref97815606"/>
      <w:bookmarkStart w:id="35663" w:name="_Toc99719341"/>
      <w:ins w:id="35664" w:author="pete jones" w:date="2022-03-10T14:37:00Z">
        <w:r>
          <w:t xml:space="preserve">Figure </w:t>
        </w:r>
      </w:ins>
      <w:ins w:id="35665" w:author="pete jones" w:date="2022-03-10T14:38:00Z">
        <w:r w:rsidR="00CE4F4E">
          <w:fldChar w:fldCharType="begin"/>
        </w:r>
        <w:r w:rsidR="00CE4F4E">
          <w:instrText xml:space="preserve"> STYLEREF 1 \s </w:instrText>
        </w:r>
      </w:ins>
      <w:r w:rsidR="00CE4F4E">
        <w:fldChar w:fldCharType="separate"/>
      </w:r>
      <w:r w:rsidR="00D94147">
        <w:rPr>
          <w:noProof/>
        </w:rPr>
        <w:t>11</w:t>
      </w:r>
      <w:ins w:id="35666"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5667" w:author="pete jones" w:date="2022-04-05T11:31:00Z">
        <w:r w:rsidR="00D94147">
          <w:rPr>
            <w:noProof/>
          </w:rPr>
          <w:t>14</w:t>
        </w:r>
      </w:ins>
      <w:ins w:id="35668" w:author="pete jones" w:date="2022-03-10T14:38:00Z">
        <w:r w:rsidR="00CE4F4E">
          <w:fldChar w:fldCharType="end"/>
        </w:r>
      </w:ins>
      <w:bookmarkEnd w:id="35662"/>
      <w:ins w:id="35669" w:author="pete jones" w:date="2022-03-10T14:37:00Z">
        <w:r>
          <w:t>: KPI Template and observation data</w:t>
        </w:r>
      </w:ins>
      <w:bookmarkEnd w:id="35663"/>
    </w:p>
    <w:p w14:paraId="72AD5DC0" w14:textId="3124B1B3" w:rsidR="00D80304" w:rsidRDefault="00D80304" w:rsidP="00D80304">
      <w:pPr>
        <w:jc w:val="center"/>
        <w:rPr>
          <w:ins w:id="35670" w:author="pete jones" w:date="2022-03-10T14:37:00Z"/>
        </w:rPr>
      </w:pPr>
      <w:ins w:id="35671" w:author="pete jones" w:date="2022-03-10T14:31:00Z">
        <w:r>
          <w:rPr>
            <w:noProof/>
          </w:rPr>
          <w:drawing>
            <wp:inline distT="0" distB="0" distL="0" distR="0" wp14:anchorId="3958B9AF" wp14:editId="1A2C5C1E">
              <wp:extent cx="5431790" cy="3267710"/>
              <wp:effectExtent l="0" t="0" r="0" b="889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431790" cy="3267710"/>
                      </a:xfrm>
                      <a:prstGeom prst="rect">
                        <a:avLst/>
                      </a:prstGeom>
                      <a:noFill/>
                    </pic:spPr>
                  </pic:pic>
                </a:graphicData>
              </a:graphic>
            </wp:inline>
          </w:drawing>
        </w:r>
      </w:ins>
    </w:p>
    <w:p w14:paraId="67C1F84A" w14:textId="2CE35405" w:rsidR="00D80304" w:rsidRDefault="00D80304">
      <w:pPr>
        <w:pStyle w:val="Caption"/>
        <w:rPr>
          <w:ins w:id="35672" w:author="pete jones" w:date="2022-03-10T14:31:00Z"/>
        </w:rPr>
        <w:pPrChange w:id="35673" w:author="pete jones" w:date="2022-03-10T14:38:00Z">
          <w:pPr>
            <w:jc w:val="left"/>
          </w:pPr>
        </w:pPrChange>
      </w:pPr>
      <w:bookmarkStart w:id="35674" w:name="_Ref97815627"/>
      <w:bookmarkStart w:id="35675" w:name="_Toc99719342"/>
      <w:ins w:id="35676" w:author="pete jones" w:date="2022-03-10T14:38:00Z">
        <w:r>
          <w:t xml:space="preserve">Figure </w:t>
        </w:r>
        <w:r w:rsidR="00CE4F4E">
          <w:fldChar w:fldCharType="begin"/>
        </w:r>
        <w:r w:rsidR="00CE4F4E">
          <w:instrText xml:space="preserve"> STYLEREF 1 \s </w:instrText>
        </w:r>
      </w:ins>
      <w:r w:rsidR="00CE4F4E">
        <w:fldChar w:fldCharType="separate"/>
      </w:r>
      <w:r w:rsidR="00D94147">
        <w:rPr>
          <w:noProof/>
        </w:rPr>
        <w:t>11</w:t>
      </w:r>
      <w:ins w:id="35677"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35678" w:author="pete jones" w:date="2022-04-05T11:31:00Z">
        <w:r w:rsidR="00D94147">
          <w:rPr>
            <w:noProof/>
          </w:rPr>
          <w:t>15</w:t>
        </w:r>
      </w:ins>
      <w:ins w:id="35679" w:author="pete jones" w:date="2022-03-10T14:38:00Z">
        <w:r w:rsidR="00CE4F4E">
          <w:fldChar w:fldCharType="end"/>
        </w:r>
        <w:bookmarkEnd w:id="35674"/>
        <w:r>
          <w:t>: KPI weekly fluctuations of categories</w:t>
        </w:r>
      </w:ins>
      <w:bookmarkEnd w:id="35675"/>
    </w:p>
    <w:p w14:paraId="1D11DCB0" w14:textId="6AD4EF41" w:rsidR="00D80304" w:rsidRDefault="00D80304">
      <w:pPr>
        <w:jc w:val="center"/>
        <w:rPr>
          <w:ins w:id="35680" w:author="pete jones" w:date="2022-03-09T07:59:00Z"/>
        </w:rPr>
        <w:pPrChange w:id="35681" w:author="pete jones" w:date="2022-03-10T14:33:00Z">
          <w:pPr>
            <w:jc w:val="left"/>
          </w:pPr>
        </w:pPrChange>
      </w:pPr>
    </w:p>
    <w:p w14:paraId="3273E735" w14:textId="1532918B" w:rsidR="004B149E" w:rsidRDefault="00D80304" w:rsidP="00D80304">
      <w:pPr>
        <w:jc w:val="center"/>
        <w:rPr>
          <w:ins w:id="35682" w:author="pete jones" w:date="2022-03-10T14:38:00Z"/>
        </w:rPr>
      </w:pPr>
      <w:ins w:id="35683" w:author="pete jones" w:date="2022-03-10T14:32:00Z">
        <w:r>
          <w:rPr>
            <w:noProof/>
          </w:rPr>
          <w:lastRenderedPageBreak/>
          <w:drawing>
            <wp:inline distT="0" distB="0" distL="0" distR="0" wp14:anchorId="1449A494" wp14:editId="2202D132">
              <wp:extent cx="4982903" cy="3683178"/>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995830" cy="3692733"/>
                      </a:xfrm>
                      <a:prstGeom prst="rect">
                        <a:avLst/>
                      </a:prstGeom>
                      <a:noFill/>
                    </pic:spPr>
                  </pic:pic>
                </a:graphicData>
              </a:graphic>
            </wp:inline>
          </w:drawing>
        </w:r>
      </w:ins>
    </w:p>
    <w:p w14:paraId="500639FE" w14:textId="4A13DD71" w:rsidR="00D80304" w:rsidRDefault="00CE4F4E" w:rsidP="00CE4F4E">
      <w:pPr>
        <w:pStyle w:val="Caption"/>
        <w:rPr>
          <w:ins w:id="35684" w:author="pete jones" w:date="2022-03-12T17:19:00Z"/>
        </w:rPr>
      </w:pPr>
      <w:bookmarkStart w:id="35685" w:name="_Ref97815635"/>
      <w:bookmarkStart w:id="35686" w:name="_Toc99719343"/>
      <w:ins w:id="35687" w:author="pete jones" w:date="2022-03-10T14:38:00Z">
        <w:r>
          <w:t xml:space="preserve">Figure </w:t>
        </w:r>
        <w:r>
          <w:fldChar w:fldCharType="begin"/>
        </w:r>
        <w:r>
          <w:instrText xml:space="preserve"> STYLEREF 1 \s </w:instrText>
        </w:r>
      </w:ins>
      <w:r>
        <w:fldChar w:fldCharType="separate"/>
      </w:r>
      <w:r w:rsidR="00D94147">
        <w:rPr>
          <w:noProof/>
        </w:rPr>
        <w:t>11</w:t>
      </w:r>
      <w:ins w:id="35688" w:author="pete jones" w:date="2022-03-10T14:38:00Z">
        <w:r>
          <w:fldChar w:fldCharType="end"/>
        </w:r>
        <w:r>
          <w:noBreakHyphen/>
        </w:r>
        <w:r>
          <w:fldChar w:fldCharType="begin"/>
        </w:r>
        <w:r>
          <w:instrText xml:space="preserve"> SEQ Figure \* ARABIC \s 1 </w:instrText>
        </w:r>
      </w:ins>
      <w:r>
        <w:fldChar w:fldCharType="separate"/>
      </w:r>
      <w:ins w:id="35689" w:author="pete jones" w:date="2022-04-05T11:31:00Z">
        <w:r w:rsidR="00D94147">
          <w:rPr>
            <w:noProof/>
          </w:rPr>
          <w:t>16</w:t>
        </w:r>
      </w:ins>
      <w:ins w:id="35690" w:author="pete jones" w:date="2022-03-10T14:38:00Z">
        <w:r>
          <w:fldChar w:fldCharType="end"/>
        </w:r>
        <w:bookmarkEnd w:id="35685"/>
        <w:r>
          <w:t>: KPI illustration graphic</w:t>
        </w:r>
      </w:ins>
      <w:bookmarkEnd w:id="35686"/>
    </w:p>
    <w:p w14:paraId="720BFCDB" w14:textId="56F9CEF7" w:rsidR="00024E26" w:rsidRPr="00024E26" w:rsidRDefault="00024E26">
      <w:pPr>
        <w:rPr>
          <w:ins w:id="35691" w:author="pete jones" w:date="2022-03-10T14:41:00Z"/>
        </w:rPr>
        <w:pPrChange w:id="35692" w:author="pete jones" w:date="2022-03-12T17:19:00Z">
          <w:pPr>
            <w:pStyle w:val="Caption"/>
          </w:pPr>
        </w:pPrChange>
      </w:pPr>
      <w:ins w:id="35693" w:author="pete jones" w:date="2022-03-12T17:19:00Z">
        <w:r>
          <w:t xml:space="preserve">Pearson Product-moment </w:t>
        </w:r>
      </w:ins>
      <w:ins w:id="35694" w:author="pete jones" w:date="2022-03-29T17:19:00Z">
        <w:r w:rsidR="004529D8">
          <w:t>correlation</w:t>
        </w:r>
      </w:ins>
      <w:ins w:id="35695" w:author="pete jones" w:date="2022-03-12T17:19:00Z">
        <w:r>
          <w:t xml:space="preserve"> of data</w:t>
        </w:r>
      </w:ins>
    </w:p>
    <w:p w14:paraId="0975E68F" w14:textId="07641B0F" w:rsidR="00CE4F4E" w:rsidRDefault="00455619" w:rsidP="00CE4F4E">
      <w:pPr>
        <w:rPr>
          <w:ins w:id="35696" w:author="pete jones" w:date="2022-03-10T17:53:00Z"/>
        </w:rPr>
      </w:pPr>
      <w:ins w:id="35697" w:author="pete jones" w:date="2022-03-10T17:53:00Z">
        <w:r>
          <w:rPr>
            <w:noProof/>
          </w:rPr>
          <w:drawing>
            <wp:inline distT="0" distB="0" distL="0" distR="0" wp14:anchorId="76808CE4" wp14:editId="1475A5F3">
              <wp:extent cx="5322570" cy="295656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322570" cy="2956560"/>
                      </a:xfrm>
                      <a:prstGeom prst="rect">
                        <a:avLst/>
                      </a:prstGeom>
                      <a:noFill/>
                    </pic:spPr>
                  </pic:pic>
                </a:graphicData>
              </a:graphic>
            </wp:inline>
          </w:drawing>
        </w:r>
      </w:ins>
    </w:p>
    <w:p w14:paraId="2AFC7E0D" w14:textId="61B300F1" w:rsidR="00455619" w:rsidRDefault="00455619" w:rsidP="00455619">
      <w:pPr>
        <w:pStyle w:val="Caption"/>
        <w:rPr>
          <w:ins w:id="35698" w:author="pete jones" w:date="2022-03-10T17:58:00Z"/>
        </w:rPr>
      </w:pPr>
      <w:bookmarkStart w:id="35699" w:name="_Toc99719344"/>
      <w:ins w:id="35700" w:author="pete jones" w:date="2022-03-10T17:54:00Z">
        <w:r>
          <w:t xml:space="preserve">Figure </w:t>
        </w:r>
        <w:r>
          <w:fldChar w:fldCharType="begin"/>
        </w:r>
        <w:r>
          <w:instrText xml:space="preserve"> STYLEREF 1 \s </w:instrText>
        </w:r>
        <w:r>
          <w:fldChar w:fldCharType="separate"/>
        </w:r>
      </w:ins>
      <w:r w:rsidR="00D94147">
        <w:rPr>
          <w:noProof/>
        </w:rPr>
        <w:t>11</w:t>
      </w:r>
      <w:ins w:id="35701" w:author="pete jones" w:date="2022-03-10T17:54:00Z">
        <w:r>
          <w:fldChar w:fldCharType="end"/>
        </w:r>
        <w:r>
          <w:noBreakHyphen/>
        </w:r>
        <w:r>
          <w:fldChar w:fldCharType="begin"/>
        </w:r>
        <w:r>
          <w:instrText xml:space="preserve"> SEQ Figure \* ARABIC \s 1 </w:instrText>
        </w:r>
        <w:r>
          <w:fldChar w:fldCharType="separate"/>
        </w:r>
      </w:ins>
      <w:ins w:id="35702" w:author="pete jones" w:date="2022-04-05T11:31:00Z">
        <w:r w:rsidR="00D94147">
          <w:rPr>
            <w:noProof/>
          </w:rPr>
          <w:t>17</w:t>
        </w:r>
      </w:ins>
      <w:ins w:id="35703" w:author="pete jones" w:date="2022-03-10T17:54:00Z">
        <w:r>
          <w:fldChar w:fldCharType="end"/>
        </w:r>
        <w:r>
          <w:t xml:space="preserve">: Pearson product-moment correlation between KPI </w:t>
        </w:r>
      </w:ins>
      <w:ins w:id="35704" w:author="pete jones" w:date="2022-03-10T17:55:00Z">
        <w:r>
          <w:t xml:space="preserve">factors </w:t>
        </w:r>
      </w:ins>
      <w:ins w:id="35705" w:author="pete jones" w:date="2022-03-10T17:58:00Z">
        <w:r>
          <w:t>–</w:t>
        </w:r>
      </w:ins>
      <w:ins w:id="35706" w:author="pete jones" w:date="2022-03-10T17:55:00Z">
        <w:r>
          <w:t xml:space="preserve"> DATA</w:t>
        </w:r>
      </w:ins>
      <w:bookmarkEnd w:id="35699"/>
    </w:p>
    <w:p w14:paraId="76E62D9D" w14:textId="487BEA8A" w:rsidR="00455619" w:rsidRDefault="00455619" w:rsidP="00455619">
      <w:pPr>
        <w:rPr>
          <w:ins w:id="35707" w:author="pete jones" w:date="2022-03-10T17:58:00Z"/>
        </w:rPr>
      </w:pPr>
    </w:p>
    <w:p w14:paraId="54E191FD" w14:textId="6CAA794A" w:rsidR="00455619" w:rsidRDefault="00455619" w:rsidP="00455619">
      <w:pPr>
        <w:rPr>
          <w:ins w:id="35708" w:author="pete jones" w:date="2022-03-10T17:58:00Z"/>
        </w:rPr>
      </w:pPr>
    </w:p>
    <w:p w14:paraId="62FBF8AD" w14:textId="5DA12857" w:rsidR="00455619" w:rsidRPr="00455619" w:rsidRDefault="00024E26">
      <w:pPr>
        <w:rPr>
          <w:ins w:id="35709" w:author="pete jones" w:date="2022-03-10T17:54:00Z"/>
        </w:rPr>
        <w:pPrChange w:id="35710" w:author="pete jones" w:date="2022-03-10T17:58:00Z">
          <w:pPr>
            <w:pStyle w:val="Caption"/>
          </w:pPr>
        </w:pPrChange>
      </w:pPr>
      <w:ins w:id="35711" w:author="pete jones" w:date="2022-03-12T17:20:00Z">
        <w:r>
          <w:lastRenderedPageBreak/>
          <w:t>Top 5 correlations for positive and negative pairs.</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4"/>
        <w:gridCol w:w="848"/>
        <w:gridCol w:w="6655"/>
      </w:tblGrid>
      <w:tr w:rsidR="00455619" w:rsidRPr="00455619" w14:paraId="76BDA8E5" w14:textId="77777777" w:rsidTr="00015922">
        <w:trPr>
          <w:ins w:id="35712" w:author="pete jones" w:date="2022-03-10T17:57:00Z"/>
        </w:trPr>
        <w:tc>
          <w:tcPr>
            <w:tcW w:w="1274" w:type="dxa"/>
            <w:shd w:val="clear" w:color="auto" w:fill="BDD6EE" w:themeFill="accent1" w:themeFillTint="66"/>
            <w:vAlign w:val="center"/>
          </w:tcPr>
          <w:p w14:paraId="76AB9B41" w14:textId="77777777" w:rsidR="00455619" w:rsidRPr="00455619" w:rsidRDefault="00455619" w:rsidP="00455619">
            <w:pPr>
              <w:spacing w:before="0" w:after="0" w:line="240" w:lineRule="auto"/>
              <w:jc w:val="center"/>
              <w:rPr>
                <w:ins w:id="35713" w:author="pete jones" w:date="2022-03-10T17:57:00Z"/>
                <w:rFonts w:cstheme="minorHAnsi"/>
                <w:b/>
                <w:bCs/>
                <w:sz w:val="20"/>
                <w:szCs w:val="20"/>
                <w:rPrChange w:id="35714" w:author="pete jones" w:date="2022-03-10T18:01:00Z">
                  <w:rPr>
                    <w:ins w:id="35715" w:author="pete jones" w:date="2022-03-10T17:57:00Z"/>
                    <w:rFonts w:cstheme="minorHAnsi"/>
                    <w:b/>
                    <w:bCs/>
                  </w:rPr>
                </w:rPrChange>
              </w:rPr>
            </w:pPr>
            <w:ins w:id="35716" w:author="pete jones" w:date="2022-03-10T17:57:00Z">
              <w:r w:rsidRPr="00455619">
                <w:rPr>
                  <w:rFonts w:cstheme="minorHAnsi"/>
                  <w:b/>
                  <w:bCs/>
                  <w:sz w:val="20"/>
                  <w:szCs w:val="20"/>
                  <w:rPrChange w:id="35717" w:author="pete jones" w:date="2022-03-10T18:01:00Z">
                    <w:rPr>
                      <w:rFonts w:cstheme="minorHAnsi"/>
                      <w:b/>
                      <w:bCs/>
                    </w:rPr>
                  </w:rPrChange>
                </w:rPr>
                <w:t>Correlated Pair</w:t>
              </w:r>
            </w:ins>
          </w:p>
        </w:tc>
        <w:tc>
          <w:tcPr>
            <w:tcW w:w="848" w:type="dxa"/>
            <w:shd w:val="clear" w:color="auto" w:fill="BDD6EE" w:themeFill="accent1" w:themeFillTint="66"/>
            <w:vAlign w:val="center"/>
          </w:tcPr>
          <w:p w14:paraId="306FFD02" w14:textId="77777777" w:rsidR="00455619" w:rsidRPr="00455619" w:rsidRDefault="00455619" w:rsidP="00455619">
            <w:pPr>
              <w:spacing w:before="0" w:after="0" w:line="240" w:lineRule="auto"/>
              <w:jc w:val="center"/>
              <w:rPr>
                <w:ins w:id="35718" w:author="pete jones" w:date="2022-03-10T17:57:00Z"/>
                <w:rFonts w:cstheme="minorHAnsi"/>
                <w:b/>
                <w:bCs/>
                <w:sz w:val="20"/>
                <w:szCs w:val="20"/>
                <w:rPrChange w:id="35719" w:author="pete jones" w:date="2022-03-10T18:01:00Z">
                  <w:rPr>
                    <w:ins w:id="35720" w:author="pete jones" w:date="2022-03-10T17:57:00Z"/>
                    <w:rFonts w:cstheme="minorHAnsi"/>
                    <w:b/>
                    <w:bCs/>
                  </w:rPr>
                </w:rPrChange>
              </w:rPr>
            </w:pPr>
            <w:ins w:id="35721" w:author="pete jones" w:date="2022-03-10T17:57:00Z">
              <w:r w:rsidRPr="00455619">
                <w:rPr>
                  <w:rFonts w:cstheme="minorHAnsi"/>
                  <w:b/>
                  <w:bCs/>
                  <w:sz w:val="20"/>
                  <w:szCs w:val="20"/>
                  <w:rPrChange w:id="35722" w:author="pete jones" w:date="2022-03-10T18:01:00Z">
                    <w:rPr>
                      <w:rFonts w:cstheme="minorHAnsi"/>
                      <w:b/>
                      <w:bCs/>
                    </w:rPr>
                  </w:rPrChange>
                </w:rPr>
                <w:t>R (80)</w:t>
              </w:r>
            </w:ins>
          </w:p>
          <w:p w14:paraId="5349FAE2" w14:textId="77777777" w:rsidR="00455619" w:rsidRPr="00455619" w:rsidRDefault="00455619" w:rsidP="00455619">
            <w:pPr>
              <w:spacing w:before="0" w:after="0" w:line="240" w:lineRule="auto"/>
              <w:jc w:val="center"/>
              <w:rPr>
                <w:ins w:id="35723" w:author="pete jones" w:date="2022-03-10T17:57:00Z"/>
                <w:rFonts w:cstheme="minorHAnsi"/>
                <w:b/>
                <w:bCs/>
                <w:sz w:val="20"/>
                <w:szCs w:val="20"/>
                <w:rPrChange w:id="35724" w:author="pete jones" w:date="2022-03-10T18:01:00Z">
                  <w:rPr>
                    <w:ins w:id="35725" w:author="pete jones" w:date="2022-03-10T17:57:00Z"/>
                    <w:rFonts w:cstheme="minorHAnsi"/>
                    <w:b/>
                    <w:bCs/>
                  </w:rPr>
                </w:rPrChange>
              </w:rPr>
            </w:pPr>
            <w:ins w:id="35726" w:author="pete jones" w:date="2022-03-10T17:57:00Z">
              <w:r w:rsidRPr="00455619">
                <w:rPr>
                  <w:rFonts w:cstheme="minorHAnsi"/>
                  <w:b/>
                  <w:bCs/>
                  <w:sz w:val="20"/>
                  <w:szCs w:val="20"/>
                  <w:rPrChange w:id="35727" w:author="pete jones" w:date="2022-03-10T18:01:00Z">
                    <w:rPr>
                      <w:rFonts w:cstheme="minorHAnsi"/>
                      <w:b/>
                      <w:bCs/>
                    </w:rPr>
                  </w:rPrChange>
                </w:rPr>
                <w:t>Value</w:t>
              </w:r>
            </w:ins>
          </w:p>
        </w:tc>
        <w:tc>
          <w:tcPr>
            <w:tcW w:w="6655" w:type="dxa"/>
            <w:shd w:val="clear" w:color="auto" w:fill="BDD6EE" w:themeFill="accent1" w:themeFillTint="66"/>
            <w:vAlign w:val="center"/>
          </w:tcPr>
          <w:p w14:paraId="582AA30A" w14:textId="77777777" w:rsidR="00455619" w:rsidRPr="00455619" w:rsidRDefault="00455619" w:rsidP="00455619">
            <w:pPr>
              <w:spacing w:before="0" w:after="0" w:line="240" w:lineRule="auto"/>
              <w:jc w:val="center"/>
              <w:rPr>
                <w:ins w:id="35728" w:author="pete jones" w:date="2022-03-10T17:57:00Z"/>
                <w:rFonts w:cstheme="minorHAnsi"/>
                <w:b/>
                <w:bCs/>
                <w:sz w:val="20"/>
                <w:szCs w:val="20"/>
                <w:rPrChange w:id="35729" w:author="pete jones" w:date="2022-03-10T18:01:00Z">
                  <w:rPr>
                    <w:ins w:id="35730" w:author="pete jones" w:date="2022-03-10T17:57:00Z"/>
                    <w:rFonts w:cstheme="minorHAnsi"/>
                    <w:b/>
                    <w:bCs/>
                  </w:rPr>
                </w:rPrChange>
              </w:rPr>
            </w:pPr>
            <w:ins w:id="35731" w:author="pete jones" w:date="2022-03-10T17:57:00Z">
              <w:r w:rsidRPr="00455619">
                <w:rPr>
                  <w:rFonts w:cstheme="minorHAnsi"/>
                  <w:b/>
                  <w:bCs/>
                  <w:sz w:val="20"/>
                  <w:szCs w:val="20"/>
                  <w:rPrChange w:id="35732" w:author="pete jones" w:date="2022-03-10T18:01:00Z">
                    <w:rPr>
                      <w:rFonts w:cstheme="minorHAnsi"/>
                      <w:b/>
                      <w:bCs/>
                    </w:rPr>
                  </w:rPrChange>
                </w:rPr>
                <w:t>Statement - There was a strong POSITIVE correlation between…</w:t>
              </w:r>
            </w:ins>
          </w:p>
        </w:tc>
      </w:tr>
      <w:tr w:rsidR="00455619" w:rsidRPr="00455619" w14:paraId="0102266B" w14:textId="77777777" w:rsidTr="00015922">
        <w:trPr>
          <w:ins w:id="35733" w:author="pete jones" w:date="2022-03-10T17:57:00Z"/>
        </w:trPr>
        <w:tc>
          <w:tcPr>
            <w:tcW w:w="1274" w:type="dxa"/>
          </w:tcPr>
          <w:p w14:paraId="65055977" w14:textId="77777777" w:rsidR="00455619" w:rsidRPr="00455619" w:rsidRDefault="00455619" w:rsidP="00455619">
            <w:pPr>
              <w:spacing w:before="0" w:after="0" w:line="240" w:lineRule="auto"/>
              <w:jc w:val="center"/>
              <w:rPr>
                <w:ins w:id="35734" w:author="pete jones" w:date="2022-03-10T17:57:00Z"/>
                <w:rFonts w:cstheme="minorHAnsi"/>
                <w:sz w:val="20"/>
                <w:szCs w:val="20"/>
                <w:rPrChange w:id="35735" w:author="pete jones" w:date="2022-03-10T18:01:00Z">
                  <w:rPr>
                    <w:ins w:id="35736" w:author="pete jones" w:date="2022-03-10T17:57:00Z"/>
                    <w:rFonts w:cstheme="minorHAnsi"/>
                  </w:rPr>
                </w:rPrChange>
              </w:rPr>
            </w:pPr>
            <w:ins w:id="35737" w:author="pete jones" w:date="2022-03-10T17:57:00Z">
              <w:r w:rsidRPr="00455619">
                <w:rPr>
                  <w:rFonts w:cstheme="minorHAnsi"/>
                  <w:sz w:val="20"/>
                  <w:szCs w:val="20"/>
                  <w:rPrChange w:id="35738" w:author="pete jones" w:date="2022-03-10T18:01:00Z">
                    <w:rPr>
                      <w:rFonts w:cstheme="minorHAnsi"/>
                    </w:rPr>
                  </w:rPrChange>
                </w:rPr>
                <w:t>E8-E6</w:t>
              </w:r>
            </w:ins>
          </w:p>
        </w:tc>
        <w:tc>
          <w:tcPr>
            <w:tcW w:w="848" w:type="dxa"/>
          </w:tcPr>
          <w:p w14:paraId="1946293D" w14:textId="77777777" w:rsidR="00455619" w:rsidRPr="00455619" w:rsidRDefault="00455619" w:rsidP="00455619">
            <w:pPr>
              <w:spacing w:before="0" w:after="0" w:line="240" w:lineRule="auto"/>
              <w:jc w:val="center"/>
              <w:rPr>
                <w:ins w:id="35739" w:author="pete jones" w:date="2022-03-10T17:57:00Z"/>
                <w:rFonts w:cstheme="minorHAnsi"/>
                <w:sz w:val="20"/>
                <w:szCs w:val="20"/>
                <w:rPrChange w:id="35740" w:author="pete jones" w:date="2022-03-10T18:01:00Z">
                  <w:rPr>
                    <w:ins w:id="35741" w:author="pete jones" w:date="2022-03-10T17:57:00Z"/>
                    <w:rFonts w:cstheme="minorHAnsi"/>
                  </w:rPr>
                </w:rPrChange>
              </w:rPr>
            </w:pPr>
            <w:ins w:id="35742" w:author="pete jones" w:date="2022-03-10T17:57:00Z">
              <w:r w:rsidRPr="00455619">
                <w:rPr>
                  <w:rFonts w:cstheme="minorHAnsi"/>
                  <w:sz w:val="20"/>
                  <w:szCs w:val="20"/>
                  <w:rPrChange w:id="35743" w:author="pete jones" w:date="2022-03-10T18:01:00Z">
                    <w:rPr>
                      <w:rFonts w:cstheme="minorHAnsi"/>
                    </w:rPr>
                  </w:rPrChange>
                </w:rPr>
                <w:t>0.7</w:t>
              </w:r>
            </w:ins>
          </w:p>
        </w:tc>
        <w:tc>
          <w:tcPr>
            <w:tcW w:w="6655" w:type="dxa"/>
          </w:tcPr>
          <w:p w14:paraId="33A8B811" w14:textId="576713ED" w:rsidR="00455619" w:rsidRPr="00455619" w:rsidRDefault="00455619" w:rsidP="00455619">
            <w:pPr>
              <w:spacing w:before="0" w:after="0" w:line="240" w:lineRule="auto"/>
              <w:jc w:val="center"/>
              <w:rPr>
                <w:ins w:id="35744" w:author="pete jones" w:date="2022-03-10T17:57:00Z"/>
                <w:rFonts w:cstheme="minorHAnsi"/>
                <w:color w:val="000000"/>
                <w:sz w:val="20"/>
                <w:szCs w:val="20"/>
                <w:rPrChange w:id="35745" w:author="pete jones" w:date="2022-03-10T18:01:00Z">
                  <w:rPr>
                    <w:ins w:id="35746" w:author="pete jones" w:date="2022-03-10T17:57:00Z"/>
                    <w:rFonts w:ascii="Calibri" w:hAnsi="Calibri" w:cs="Calibri"/>
                    <w:color w:val="000000"/>
                    <w:sz w:val="22"/>
                    <w:szCs w:val="22"/>
                  </w:rPr>
                </w:rPrChange>
              </w:rPr>
            </w:pPr>
            <w:ins w:id="35747" w:author="pete jones" w:date="2022-03-10T17:57:00Z">
              <w:r w:rsidRPr="00455619">
                <w:rPr>
                  <w:rFonts w:cstheme="minorHAnsi"/>
                  <w:color w:val="000000"/>
                  <w:sz w:val="20"/>
                  <w:szCs w:val="20"/>
                  <w:rPrChange w:id="35748" w:author="pete jones" w:date="2022-03-10T18:01:00Z">
                    <w:rPr>
                      <w:rFonts w:ascii="Calibri" w:hAnsi="Calibri" w:cs="Calibri"/>
                      <w:color w:val="000000"/>
                      <w:sz w:val="22"/>
                      <w:szCs w:val="22"/>
                    </w:rPr>
                  </w:rPrChange>
                </w:rPr>
                <w:t>Levels of boredom or distracted - using phone, doing other work</w:t>
              </w:r>
            </w:ins>
            <w:ins w:id="35749" w:author="pete jones" w:date="2022-03-10T17:59:00Z">
              <w:r w:rsidRPr="00455619">
                <w:rPr>
                  <w:rFonts w:cstheme="minorHAnsi"/>
                  <w:color w:val="000000"/>
                  <w:sz w:val="20"/>
                  <w:szCs w:val="20"/>
                  <w:rPrChange w:id="35750" w:author="pete jones" w:date="2022-03-10T18:01:00Z">
                    <w:rPr>
                      <w:rFonts w:ascii="Calibri" w:hAnsi="Calibri" w:cs="Calibri"/>
                      <w:color w:val="000000"/>
                      <w:sz w:val="22"/>
                      <w:szCs w:val="22"/>
                    </w:rPr>
                  </w:rPrChange>
                </w:rPr>
                <w:t xml:space="preserve"> -&amp;-</w:t>
              </w:r>
            </w:ins>
          </w:p>
          <w:p w14:paraId="1E6AC487" w14:textId="77777777" w:rsidR="00455619" w:rsidRPr="00455619" w:rsidRDefault="00455619" w:rsidP="00455619">
            <w:pPr>
              <w:spacing w:before="0" w:after="0" w:line="240" w:lineRule="auto"/>
              <w:jc w:val="center"/>
              <w:rPr>
                <w:ins w:id="35751" w:author="pete jones" w:date="2022-03-10T17:57:00Z"/>
                <w:rFonts w:cstheme="minorHAnsi"/>
                <w:sz w:val="20"/>
                <w:szCs w:val="20"/>
                <w:rPrChange w:id="35752" w:author="pete jones" w:date="2022-03-10T18:01:00Z">
                  <w:rPr>
                    <w:ins w:id="35753" w:author="pete jones" w:date="2022-03-10T17:57:00Z"/>
                    <w:rFonts w:cstheme="minorHAnsi"/>
                  </w:rPr>
                </w:rPrChange>
              </w:rPr>
            </w:pPr>
            <w:ins w:id="35754" w:author="pete jones" w:date="2022-03-10T17:57:00Z">
              <w:r w:rsidRPr="00455619">
                <w:rPr>
                  <w:rFonts w:cstheme="minorHAnsi"/>
                  <w:color w:val="000000"/>
                  <w:sz w:val="20"/>
                  <w:szCs w:val="20"/>
                  <w:rPrChange w:id="35755" w:author="pete jones" w:date="2022-03-10T18:01:00Z">
                    <w:rPr>
                      <w:rFonts w:ascii="Calibri" w:hAnsi="Calibri" w:cs="Calibri"/>
                      <w:color w:val="000000"/>
                      <w:sz w:val="22"/>
                      <w:szCs w:val="22"/>
                    </w:rPr>
                  </w:rPrChange>
                </w:rPr>
                <w:t>Level of engagement from support staff</w:t>
              </w:r>
            </w:ins>
          </w:p>
        </w:tc>
      </w:tr>
      <w:tr w:rsidR="00455619" w:rsidRPr="00455619" w14:paraId="375D339C" w14:textId="77777777" w:rsidTr="00015922">
        <w:trPr>
          <w:ins w:id="35756" w:author="pete jones" w:date="2022-03-10T17:57:00Z"/>
        </w:trPr>
        <w:tc>
          <w:tcPr>
            <w:tcW w:w="1274" w:type="dxa"/>
          </w:tcPr>
          <w:p w14:paraId="614F2634" w14:textId="77777777" w:rsidR="00455619" w:rsidRPr="00455619" w:rsidRDefault="00455619" w:rsidP="00455619">
            <w:pPr>
              <w:spacing w:before="0" w:after="0" w:line="240" w:lineRule="auto"/>
              <w:jc w:val="center"/>
              <w:rPr>
                <w:ins w:id="35757" w:author="pete jones" w:date="2022-03-10T17:57:00Z"/>
                <w:rFonts w:cstheme="minorHAnsi"/>
                <w:sz w:val="20"/>
                <w:szCs w:val="20"/>
                <w:rPrChange w:id="35758" w:author="pete jones" w:date="2022-03-10T18:01:00Z">
                  <w:rPr>
                    <w:ins w:id="35759" w:author="pete jones" w:date="2022-03-10T17:57:00Z"/>
                    <w:rFonts w:cstheme="minorHAnsi"/>
                  </w:rPr>
                </w:rPrChange>
              </w:rPr>
            </w:pPr>
            <w:ins w:id="35760" w:author="pete jones" w:date="2022-03-10T17:57:00Z">
              <w:r w:rsidRPr="00455619">
                <w:rPr>
                  <w:rFonts w:cstheme="minorHAnsi"/>
                  <w:sz w:val="20"/>
                  <w:szCs w:val="20"/>
                  <w:rPrChange w:id="35761" w:author="pete jones" w:date="2022-03-10T18:01:00Z">
                    <w:rPr>
                      <w:rFonts w:cstheme="minorHAnsi"/>
                    </w:rPr>
                  </w:rPrChange>
                </w:rPr>
                <w:t>C5-E6</w:t>
              </w:r>
            </w:ins>
          </w:p>
        </w:tc>
        <w:tc>
          <w:tcPr>
            <w:tcW w:w="848" w:type="dxa"/>
          </w:tcPr>
          <w:p w14:paraId="34798BC2" w14:textId="77777777" w:rsidR="00455619" w:rsidRPr="00455619" w:rsidRDefault="00455619" w:rsidP="00455619">
            <w:pPr>
              <w:spacing w:before="0" w:after="0" w:line="240" w:lineRule="auto"/>
              <w:jc w:val="center"/>
              <w:rPr>
                <w:ins w:id="35762" w:author="pete jones" w:date="2022-03-10T17:57:00Z"/>
                <w:rFonts w:cstheme="minorHAnsi"/>
                <w:sz w:val="20"/>
                <w:szCs w:val="20"/>
                <w:rPrChange w:id="35763" w:author="pete jones" w:date="2022-03-10T18:01:00Z">
                  <w:rPr>
                    <w:ins w:id="35764" w:author="pete jones" w:date="2022-03-10T17:57:00Z"/>
                    <w:rFonts w:cstheme="minorHAnsi"/>
                  </w:rPr>
                </w:rPrChange>
              </w:rPr>
            </w:pPr>
            <w:ins w:id="35765" w:author="pete jones" w:date="2022-03-10T17:57:00Z">
              <w:r w:rsidRPr="00455619">
                <w:rPr>
                  <w:rFonts w:cstheme="minorHAnsi"/>
                  <w:sz w:val="20"/>
                  <w:szCs w:val="20"/>
                  <w:rPrChange w:id="35766" w:author="pete jones" w:date="2022-03-10T18:01:00Z">
                    <w:rPr>
                      <w:rFonts w:cstheme="minorHAnsi"/>
                    </w:rPr>
                  </w:rPrChange>
                </w:rPr>
                <w:t>0.6</w:t>
              </w:r>
            </w:ins>
          </w:p>
        </w:tc>
        <w:tc>
          <w:tcPr>
            <w:tcW w:w="6655" w:type="dxa"/>
            <w:vAlign w:val="bottom"/>
          </w:tcPr>
          <w:p w14:paraId="5346D82E" w14:textId="4B203325" w:rsidR="00455619" w:rsidRPr="00455619" w:rsidRDefault="00455619" w:rsidP="00455619">
            <w:pPr>
              <w:spacing w:before="0" w:after="0" w:line="240" w:lineRule="auto"/>
              <w:jc w:val="center"/>
              <w:rPr>
                <w:ins w:id="35767" w:author="pete jones" w:date="2022-03-10T17:57:00Z"/>
                <w:rFonts w:cstheme="minorHAnsi"/>
                <w:color w:val="000000"/>
                <w:sz w:val="20"/>
                <w:szCs w:val="20"/>
                <w:rPrChange w:id="35768" w:author="pete jones" w:date="2022-03-10T18:01:00Z">
                  <w:rPr>
                    <w:ins w:id="35769" w:author="pete jones" w:date="2022-03-10T17:57:00Z"/>
                    <w:rFonts w:ascii="Calibri" w:hAnsi="Calibri" w:cs="Calibri"/>
                    <w:color w:val="000000"/>
                    <w:sz w:val="22"/>
                    <w:szCs w:val="22"/>
                  </w:rPr>
                </w:rPrChange>
              </w:rPr>
            </w:pPr>
            <w:ins w:id="35770" w:author="pete jones" w:date="2022-03-10T17:57:00Z">
              <w:r w:rsidRPr="00455619">
                <w:rPr>
                  <w:rFonts w:cstheme="minorHAnsi"/>
                  <w:color w:val="000000"/>
                  <w:sz w:val="20"/>
                  <w:szCs w:val="20"/>
                  <w:rPrChange w:id="35771" w:author="pete jones" w:date="2022-03-10T18:01:00Z">
                    <w:rPr>
                      <w:rFonts w:ascii="Calibri" w:hAnsi="Calibri" w:cs="Calibri"/>
                      <w:color w:val="000000"/>
                      <w:sz w:val="22"/>
                      <w:szCs w:val="22"/>
                    </w:rPr>
                  </w:rPrChange>
                </w:rPr>
                <w:t>use of self-learning resources.</w:t>
              </w:r>
            </w:ins>
            <w:ins w:id="35772" w:author="pete jones" w:date="2022-03-10T18:00:00Z">
              <w:r w:rsidRPr="00455619">
                <w:rPr>
                  <w:rFonts w:cstheme="minorHAnsi"/>
                  <w:color w:val="000000"/>
                  <w:sz w:val="20"/>
                  <w:szCs w:val="20"/>
                  <w:rPrChange w:id="35773" w:author="pete jones" w:date="2022-03-10T18:01:00Z">
                    <w:rPr>
                      <w:rFonts w:ascii="Calibri" w:hAnsi="Calibri" w:cs="Calibri"/>
                      <w:color w:val="000000"/>
                      <w:sz w:val="22"/>
                      <w:szCs w:val="22"/>
                    </w:rPr>
                  </w:rPrChange>
                </w:rPr>
                <w:t xml:space="preserve"> -</w:t>
              </w:r>
            </w:ins>
            <w:ins w:id="35774" w:author="pete jones" w:date="2022-03-10T17:57:00Z">
              <w:r w:rsidRPr="00455619">
                <w:rPr>
                  <w:rFonts w:cstheme="minorHAnsi"/>
                  <w:color w:val="000000"/>
                  <w:sz w:val="20"/>
                  <w:szCs w:val="20"/>
                  <w:rPrChange w:id="35775" w:author="pete jones" w:date="2022-03-10T18:01:00Z">
                    <w:rPr>
                      <w:rFonts w:ascii="Calibri" w:hAnsi="Calibri" w:cs="Calibri"/>
                      <w:color w:val="000000"/>
                      <w:sz w:val="22"/>
                      <w:szCs w:val="22"/>
                    </w:rPr>
                  </w:rPrChange>
                </w:rPr>
                <w:t>&amp;</w:t>
              </w:r>
            </w:ins>
            <w:ins w:id="35776" w:author="pete jones" w:date="2022-03-10T18:00:00Z">
              <w:r w:rsidRPr="00455619">
                <w:rPr>
                  <w:rFonts w:cstheme="minorHAnsi"/>
                  <w:color w:val="000000"/>
                  <w:sz w:val="20"/>
                  <w:szCs w:val="20"/>
                  <w:rPrChange w:id="35777" w:author="pete jones" w:date="2022-03-10T18:01:00Z">
                    <w:rPr>
                      <w:rFonts w:ascii="Calibri" w:hAnsi="Calibri" w:cs="Calibri"/>
                      <w:color w:val="000000"/>
                      <w:sz w:val="22"/>
                      <w:szCs w:val="22"/>
                    </w:rPr>
                  </w:rPrChange>
                </w:rPr>
                <w:t>-</w:t>
              </w:r>
            </w:ins>
          </w:p>
          <w:p w14:paraId="5FE034FA" w14:textId="77777777" w:rsidR="00455619" w:rsidRPr="00455619" w:rsidRDefault="00455619" w:rsidP="00455619">
            <w:pPr>
              <w:spacing w:before="0" w:after="0" w:line="240" w:lineRule="auto"/>
              <w:jc w:val="center"/>
              <w:rPr>
                <w:ins w:id="35778" w:author="pete jones" w:date="2022-03-10T17:57:00Z"/>
                <w:rFonts w:cstheme="minorHAnsi"/>
                <w:sz w:val="20"/>
                <w:szCs w:val="20"/>
                <w:rPrChange w:id="35779" w:author="pete jones" w:date="2022-03-10T18:01:00Z">
                  <w:rPr>
                    <w:ins w:id="35780" w:author="pete jones" w:date="2022-03-10T17:57:00Z"/>
                    <w:rFonts w:cstheme="minorHAnsi"/>
                  </w:rPr>
                </w:rPrChange>
              </w:rPr>
            </w:pPr>
            <w:ins w:id="35781" w:author="pete jones" w:date="2022-03-10T17:57:00Z">
              <w:r w:rsidRPr="00455619">
                <w:rPr>
                  <w:rFonts w:cstheme="minorHAnsi"/>
                  <w:color w:val="000000"/>
                  <w:sz w:val="20"/>
                  <w:szCs w:val="20"/>
                  <w:rPrChange w:id="35782" w:author="pete jones" w:date="2022-03-10T18:01:00Z">
                    <w:rPr>
                      <w:rFonts w:ascii="Calibri" w:hAnsi="Calibri" w:cs="Calibri"/>
                      <w:color w:val="000000"/>
                      <w:sz w:val="22"/>
                      <w:szCs w:val="22"/>
                    </w:rPr>
                  </w:rPrChange>
                </w:rPr>
                <w:t>Level of engagement from support staff</w:t>
              </w:r>
            </w:ins>
          </w:p>
        </w:tc>
      </w:tr>
      <w:tr w:rsidR="00455619" w:rsidRPr="00455619" w14:paraId="54C3E98A" w14:textId="77777777" w:rsidTr="00015922">
        <w:trPr>
          <w:ins w:id="35783" w:author="pete jones" w:date="2022-03-10T17:57:00Z"/>
        </w:trPr>
        <w:tc>
          <w:tcPr>
            <w:tcW w:w="1274" w:type="dxa"/>
          </w:tcPr>
          <w:p w14:paraId="6141E80F" w14:textId="77777777" w:rsidR="00455619" w:rsidRPr="00455619" w:rsidRDefault="00455619" w:rsidP="00455619">
            <w:pPr>
              <w:spacing w:before="0" w:after="0" w:line="240" w:lineRule="auto"/>
              <w:jc w:val="center"/>
              <w:rPr>
                <w:ins w:id="35784" w:author="pete jones" w:date="2022-03-10T17:57:00Z"/>
                <w:rFonts w:cstheme="minorHAnsi"/>
                <w:sz w:val="20"/>
                <w:szCs w:val="20"/>
                <w:rPrChange w:id="35785" w:author="pete jones" w:date="2022-03-10T18:01:00Z">
                  <w:rPr>
                    <w:ins w:id="35786" w:author="pete jones" w:date="2022-03-10T17:57:00Z"/>
                    <w:rFonts w:cstheme="minorHAnsi"/>
                  </w:rPr>
                </w:rPrChange>
              </w:rPr>
            </w:pPr>
            <w:ins w:id="35787" w:author="pete jones" w:date="2022-03-10T17:57:00Z">
              <w:r w:rsidRPr="00455619">
                <w:rPr>
                  <w:rFonts w:cstheme="minorHAnsi"/>
                  <w:sz w:val="20"/>
                  <w:szCs w:val="20"/>
                  <w:rPrChange w:id="35788" w:author="pete jones" w:date="2022-03-10T18:01:00Z">
                    <w:rPr>
                      <w:rFonts w:cstheme="minorHAnsi"/>
                    </w:rPr>
                  </w:rPrChange>
                </w:rPr>
                <w:t>C5-C1</w:t>
              </w:r>
            </w:ins>
          </w:p>
        </w:tc>
        <w:tc>
          <w:tcPr>
            <w:tcW w:w="848" w:type="dxa"/>
          </w:tcPr>
          <w:p w14:paraId="38708481" w14:textId="77777777" w:rsidR="00455619" w:rsidRPr="00455619" w:rsidRDefault="00455619" w:rsidP="00455619">
            <w:pPr>
              <w:spacing w:before="0" w:after="0" w:line="240" w:lineRule="auto"/>
              <w:jc w:val="center"/>
              <w:rPr>
                <w:ins w:id="35789" w:author="pete jones" w:date="2022-03-10T17:57:00Z"/>
                <w:rFonts w:cstheme="minorHAnsi"/>
                <w:sz w:val="20"/>
                <w:szCs w:val="20"/>
                <w:rPrChange w:id="35790" w:author="pete jones" w:date="2022-03-10T18:01:00Z">
                  <w:rPr>
                    <w:ins w:id="35791" w:author="pete jones" w:date="2022-03-10T17:57:00Z"/>
                    <w:rFonts w:cstheme="minorHAnsi"/>
                  </w:rPr>
                </w:rPrChange>
              </w:rPr>
            </w:pPr>
            <w:ins w:id="35792" w:author="pete jones" w:date="2022-03-10T17:57:00Z">
              <w:r w:rsidRPr="00455619">
                <w:rPr>
                  <w:rFonts w:cstheme="minorHAnsi"/>
                  <w:sz w:val="20"/>
                  <w:szCs w:val="20"/>
                  <w:rPrChange w:id="35793" w:author="pete jones" w:date="2022-03-10T18:01:00Z">
                    <w:rPr>
                      <w:rFonts w:cstheme="minorHAnsi"/>
                    </w:rPr>
                  </w:rPrChange>
                </w:rPr>
                <w:t>0.7</w:t>
              </w:r>
            </w:ins>
          </w:p>
        </w:tc>
        <w:tc>
          <w:tcPr>
            <w:tcW w:w="6655" w:type="dxa"/>
          </w:tcPr>
          <w:p w14:paraId="124C9FF3" w14:textId="58C0E7EE" w:rsidR="00455619" w:rsidRPr="00455619" w:rsidRDefault="00455619" w:rsidP="00455619">
            <w:pPr>
              <w:spacing w:before="0" w:after="0" w:line="240" w:lineRule="auto"/>
              <w:jc w:val="center"/>
              <w:rPr>
                <w:ins w:id="35794" w:author="pete jones" w:date="2022-03-10T18:00:00Z"/>
                <w:rFonts w:cstheme="minorHAnsi"/>
                <w:color w:val="000000"/>
                <w:sz w:val="20"/>
                <w:szCs w:val="20"/>
                <w:rPrChange w:id="35795" w:author="pete jones" w:date="2022-03-10T18:01:00Z">
                  <w:rPr>
                    <w:ins w:id="35796" w:author="pete jones" w:date="2022-03-10T18:00:00Z"/>
                    <w:rFonts w:ascii="Calibri" w:hAnsi="Calibri" w:cs="Calibri"/>
                    <w:color w:val="000000"/>
                    <w:sz w:val="22"/>
                    <w:szCs w:val="22"/>
                  </w:rPr>
                </w:rPrChange>
              </w:rPr>
            </w:pPr>
            <w:ins w:id="35797" w:author="pete jones" w:date="2022-03-10T17:57:00Z">
              <w:r w:rsidRPr="00455619">
                <w:rPr>
                  <w:rFonts w:cstheme="minorHAnsi"/>
                  <w:color w:val="000000"/>
                  <w:sz w:val="20"/>
                  <w:szCs w:val="20"/>
                  <w:rPrChange w:id="35798" w:author="pete jones" w:date="2022-03-10T18:01:00Z">
                    <w:rPr>
                      <w:rFonts w:ascii="Calibri" w:hAnsi="Calibri" w:cs="Calibri"/>
                      <w:color w:val="000000"/>
                      <w:sz w:val="22"/>
                      <w:szCs w:val="22"/>
                    </w:rPr>
                  </w:rPrChange>
                </w:rPr>
                <w:t>use of self-learning resources.</w:t>
              </w:r>
            </w:ins>
            <w:ins w:id="35799" w:author="pete jones" w:date="2022-03-10T18:00:00Z">
              <w:r w:rsidRPr="00455619">
                <w:rPr>
                  <w:rFonts w:cstheme="minorHAnsi"/>
                  <w:color w:val="000000"/>
                  <w:sz w:val="20"/>
                  <w:szCs w:val="20"/>
                  <w:rPrChange w:id="35800" w:author="pete jones" w:date="2022-03-10T18:01:00Z">
                    <w:rPr>
                      <w:rFonts w:ascii="Calibri" w:hAnsi="Calibri" w:cs="Calibri"/>
                      <w:color w:val="000000"/>
                      <w:sz w:val="22"/>
                      <w:szCs w:val="22"/>
                    </w:rPr>
                  </w:rPrChange>
                </w:rPr>
                <w:t xml:space="preserve"> -&amp;-</w:t>
              </w:r>
            </w:ins>
          </w:p>
          <w:p w14:paraId="727A3158" w14:textId="77777777" w:rsidR="00455619" w:rsidRPr="00455619" w:rsidRDefault="00455619" w:rsidP="00455619">
            <w:pPr>
              <w:spacing w:before="0" w:after="0" w:line="240" w:lineRule="auto"/>
              <w:jc w:val="center"/>
              <w:rPr>
                <w:ins w:id="35801" w:author="pete jones" w:date="2022-03-10T17:57:00Z"/>
                <w:rFonts w:cstheme="minorHAnsi"/>
                <w:sz w:val="20"/>
                <w:szCs w:val="20"/>
                <w:rPrChange w:id="35802" w:author="pete jones" w:date="2022-03-10T18:01:00Z">
                  <w:rPr>
                    <w:ins w:id="35803" w:author="pete jones" w:date="2022-03-10T17:57:00Z"/>
                    <w:rFonts w:cstheme="minorHAnsi"/>
                  </w:rPr>
                </w:rPrChange>
              </w:rPr>
            </w:pPr>
            <w:ins w:id="35804" w:author="pete jones" w:date="2022-03-10T17:57:00Z">
              <w:r w:rsidRPr="00455619">
                <w:rPr>
                  <w:rFonts w:cstheme="minorHAnsi"/>
                  <w:color w:val="000000"/>
                  <w:sz w:val="20"/>
                  <w:szCs w:val="20"/>
                  <w:rPrChange w:id="35805" w:author="pete jones" w:date="2022-03-10T18:01:00Z">
                    <w:rPr>
                      <w:rFonts w:ascii="Calibri" w:hAnsi="Calibri" w:cs="Calibri"/>
                      <w:color w:val="000000"/>
                      <w:sz w:val="22"/>
                      <w:szCs w:val="22"/>
                    </w:rPr>
                  </w:rPrChange>
                </w:rPr>
                <w:t>Supporting others</w:t>
              </w:r>
            </w:ins>
          </w:p>
        </w:tc>
      </w:tr>
      <w:tr w:rsidR="00455619" w:rsidRPr="00455619" w14:paraId="177A9C99" w14:textId="77777777" w:rsidTr="00015922">
        <w:trPr>
          <w:ins w:id="35806" w:author="pete jones" w:date="2022-03-10T17:57:00Z"/>
        </w:trPr>
        <w:tc>
          <w:tcPr>
            <w:tcW w:w="1274" w:type="dxa"/>
          </w:tcPr>
          <w:p w14:paraId="653BE239" w14:textId="77777777" w:rsidR="00455619" w:rsidRPr="00455619" w:rsidRDefault="00455619" w:rsidP="00455619">
            <w:pPr>
              <w:spacing w:before="0" w:after="0" w:line="240" w:lineRule="auto"/>
              <w:jc w:val="center"/>
              <w:rPr>
                <w:ins w:id="35807" w:author="pete jones" w:date="2022-03-10T17:57:00Z"/>
                <w:rFonts w:cstheme="minorHAnsi"/>
                <w:sz w:val="20"/>
                <w:szCs w:val="20"/>
                <w:rPrChange w:id="35808" w:author="pete jones" w:date="2022-03-10T18:01:00Z">
                  <w:rPr>
                    <w:ins w:id="35809" w:author="pete jones" w:date="2022-03-10T17:57:00Z"/>
                    <w:rFonts w:cstheme="minorHAnsi"/>
                  </w:rPr>
                </w:rPrChange>
              </w:rPr>
            </w:pPr>
            <w:ins w:id="35810" w:author="pete jones" w:date="2022-03-10T17:57:00Z">
              <w:r w:rsidRPr="00455619">
                <w:rPr>
                  <w:rFonts w:cstheme="minorHAnsi"/>
                  <w:sz w:val="20"/>
                  <w:szCs w:val="20"/>
                  <w:rPrChange w:id="35811" w:author="pete jones" w:date="2022-03-10T18:01:00Z">
                    <w:rPr>
                      <w:rFonts w:cstheme="minorHAnsi"/>
                    </w:rPr>
                  </w:rPrChange>
                </w:rPr>
                <w:t>C6-E10</w:t>
              </w:r>
            </w:ins>
          </w:p>
        </w:tc>
        <w:tc>
          <w:tcPr>
            <w:tcW w:w="848" w:type="dxa"/>
          </w:tcPr>
          <w:p w14:paraId="45629938" w14:textId="77777777" w:rsidR="00455619" w:rsidRPr="00455619" w:rsidRDefault="00455619" w:rsidP="00455619">
            <w:pPr>
              <w:spacing w:before="0" w:after="0" w:line="240" w:lineRule="auto"/>
              <w:jc w:val="center"/>
              <w:rPr>
                <w:ins w:id="35812" w:author="pete jones" w:date="2022-03-10T17:57:00Z"/>
                <w:rFonts w:cstheme="minorHAnsi"/>
                <w:sz w:val="20"/>
                <w:szCs w:val="20"/>
                <w:rPrChange w:id="35813" w:author="pete jones" w:date="2022-03-10T18:01:00Z">
                  <w:rPr>
                    <w:ins w:id="35814" w:author="pete jones" w:date="2022-03-10T17:57:00Z"/>
                    <w:rFonts w:cstheme="minorHAnsi"/>
                  </w:rPr>
                </w:rPrChange>
              </w:rPr>
            </w:pPr>
            <w:ins w:id="35815" w:author="pete jones" w:date="2022-03-10T17:57:00Z">
              <w:r w:rsidRPr="00455619">
                <w:rPr>
                  <w:rFonts w:cstheme="minorHAnsi"/>
                  <w:sz w:val="20"/>
                  <w:szCs w:val="20"/>
                  <w:rPrChange w:id="35816" w:author="pete jones" w:date="2022-03-10T18:01:00Z">
                    <w:rPr>
                      <w:rFonts w:cstheme="minorHAnsi"/>
                    </w:rPr>
                  </w:rPrChange>
                </w:rPr>
                <w:t>0.6</w:t>
              </w:r>
            </w:ins>
          </w:p>
        </w:tc>
        <w:tc>
          <w:tcPr>
            <w:tcW w:w="6655" w:type="dxa"/>
          </w:tcPr>
          <w:p w14:paraId="64F65124" w14:textId="77777777" w:rsidR="00455619" w:rsidRPr="00455619" w:rsidRDefault="00455619" w:rsidP="00455619">
            <w:pPr>
              <w:spacing w:before="0" w:after="0" w:line="240" w:lineRule="auto"/>
              <w:jc w:val="center"/>
              <w:rPr>
                <w:ins w:id="35817" w:author="pete jones" w:date="2022-03-10T18:00:00Z"/>
                <w:rFonts w:cstheme="minorHAnsi"/>
                <w:color w:val="000000"/>
                <w:sz w:val="20"/>
                <w:szCs w:val="20"/>
                <w:rPrChange w:id="35818" w:author="pete jones" w:date="2022-03-10T18:01:00Z">
                  <w:rPr>
                    <w:ins w:id="35819" w:author="pete jones" w:date="2022-03-10T18:00:00Z"/>
                    <w:rFonts w:ascii="Calibri" w:hAnsi="Calibri" w:cs="Calibri"/>
                    <w:color w:val="000000"/>
                    <w:sz w:val="22"/>
                    <w:szCs w:val="22"/>
                  </w:rPr>
                </w:rPrChange>
              </w:rPr>
            </w:pPr>
            <w:ins w:id="35820" w:author="pete jones" w:date="2022-03-10T17:57:00Z">
              <w:r w:rsidRPr="00455619">
                <w:rPr>
                  <w:rFonts w:cstheme="minorHAnsi"/>
                  <w:color w:val="000000"/>
                  <w:sz w:val="20"/>
                  <w:szCs w:val="20"/>
                  <w:rPrChange w:id="35821" w:author="pete jones" w:date="2022-03-10T18:01:00Z">
                    <w:rPr>
                      <w:rFonts w:ascii="Calibri" w:hAnsi="Calibri" w:cs="Calibri"/>
                      <w:color w:val="000000"/>
                      <w:sz w:val="22"/>
                      <w:szCs w:val="22"/>
                    </w:rPr>
                  </w:rPrChange>
                </w:rPr>
                <w:t>evidence of effective research</w:t>
              </w:r>
            </w:ins>
            <w:ins w:id="35822" w:author="pete jones" w:date="2022-03-10T18:00:00Z">
              <w:r w:rsidRPr="00455619">
                <w:rPr>
                  <w:rFonts w:cstheme="minorHAnsi"/>
                  <w:color w:val="000000"/>
                  <w:sz w:val="20"/>
                  <w:szCs w:val="20"/>
                  <w:rPrChange w:id="35823" w:author="pete jones" w:date="2022-03-10T18:01:00Z">
                    <w:rPr>
                      <w:rFonts w:ascii="Calibri" w:hAnsi="Calibri" w:cs="Calibri"/>
                      <w:color w:val="000000"/>
                      <w:sz w:val="22"/>
                      <w:szCs w:val="22"/>
                    </w:rPr>
                  </w:rPrChange>
                </w:rPr>
                <w:t>. -&amp;-</w:t>
              </w:r>
            </w:ins>
          </w:p>
          <w:p w14:paraId="07F685E0" w14:textId="77777777" w:rsidR="00455619" w:rsidRPr="00455619" w:rsidRDefault="00455619" w:rsidP="00455619">
            <w:pPr>
              <w:spacing w:before="0" w:after="0" w:line="240" w:lineRule="auto"/>
              <w:jc w:val="center"/>
              <w:rPr>
                <w:ins w:id="35824" w:author="pete jones" w:date="2022-03-10T17:57:00Z"/>
                <w:rFonts w:cstheme="minorHAnsi"/>
                <w:sz w:val="20"/>
                <w:szCs w:val="20"/>
                <w:rPrChange w:id="35825" w:author="pete jones" w:date="2022-03-10T18:01:00Z">
                  <w:rPr>
                    <w:ins w:id="35826" w:author="pete jones" w:date="2022-03-10T17:57:00Z"/>
                    <w:rFonts w:cstheme="minorHAnsi"/>
                  </w:rPr>
                </w:rPrChange>
              </w:rPr>
            </w:pPr>
            <w:ins w:id="35827" w:author="pete jones" w:date="2022-03-10T17:57:00Z">
              <w:r w:rsidRPr="00455619">
                <w:rPr>
                  <w:rFonts w:cstheme="minorHAnsi"/>
                  <w:color w:val="000000"/>
                  <w:sz w:val="20"/>
                  <w:szCs w:val="20"/>
                  <w:rPrChange w:id="35828" w:author="pete jones" w:date="2022-03-10T18:01:00Z">
                    <w:rPr>
                      <w:rFonts w:ascii="Calibri" w:hAnsi="Calibri" w:cs="Calibri"/>
                      <w:color w:val="000000"/>
                      <w:sz w:val="22"/>
                      <w:szCs w:val="22"/>
                    </w:rPr>
                  </w:rPrChange>
                </w:rPr>
                <w:t>level of attendance at the start of the session</w:t>
              </w:r>
            </w:ins>
          </w:p>
        </w:tc>
      </w:tr>
      <w:tr w:rsidR="00455619" w:rsidRPr="00455619" w14:paraId="33520C89" w14:textId="77777777" w:rsidTr="00015922">
        <w:trPr>
          <w:ins w:id="35829" w:author="pete jones" w:date="2022-03-10T17:57:00Z"/>
        </w:trPr>
        <w:tc>
          <w:tcPr>
            <w:tcW w:w="1274" w:type="dxa"/>
          </w:tcPr>
          <w:p w14:paraId="7426AB1B" w14:textId="77777777" w:rsidR="00455619" w:rsidRPr="00455619" w:rsidRDefault="00455619" w:rsidP="00455619">
            <w:pPr>
              <w:spacing w:before="0" w:after="0" w:line="240" w:lineRule="auto"/>
              <w:jc w:val="center"/>
              <w:rPr>
                <w:ins w:id="35830" w:author="pete jones" w:date="2022-03-10T17:57:00Z"/>
                <w:rFonts w:cstheme="minorHAnsi"/>
                <w:sz w:val="20"/>
                <w:szCs w:val="20"/>
                <w:rPrChange w:id="35831" w:author="pete jones" w:date="2022-03-10T18:01:00Z">
                  <w:rPr>
                    <w:ins w:id="35832" w:author="pete jones" w:date="2022-03-10T17:57:00Z"/>
                    <w:rFonts w:cstheme="minorHAnsi"/>
                  </w:rPr>
                </w:rPrChange>
              </w:rPr>
            </w:pPr>
            <w:ins w:id="35833" w:author="pete jones" w:date="2022-03-10T17:57:00Z">
              <w:r w:rsidRPr="00455619">
                <w:rPr>
                  <w:rFonts w:cstheme="minorHAnsi"/>
                  <w:sz w:val="20"/>
                  <w:szCs w:val="20"/>
                  <w:rPrChange w:id="35834" w:author="pete jones" w:date="2022-03-10T18:01:00Z">
                    <w:rPr>
                      <w:rFonts w:cstheme="minorHAnsi"/>
                    </w:rPr>
                  </w:rPrChange>
                </w:rPr>
                <w:t>C9-E4</w:t>
              </w:r>
            </w:ins>
          </w:p>
        </w:tc>
        <w:tc>
          <w:tcPr>
            <w:tcW w:w="848" w:type="dxa"/>
          </w:tcPr>
          <w:p w14:paraId="0A7F12E3" w14:textId="77777777" w:rsidR="00455619" w:rsidRPr="00455619" w:rsidRDefault="00455619" w:rsidP="00455619">
            <w:pPr>
              <w:spacing w:before="0" w:after="0" w:line="240" w:lineRule="auto"/>
              <w:jc w:val="center"/>
              <w:rPr>
                <w:ins w:id="35835" w:author="pete jones" w:date="2022-03-10T17:57:00Z"/>
                <w:rFonts w:cstheme="minorHAnsi"/>
                <w:sz w:val="20"/>
                <w:szCs w:val="20"/>
                <w:rPrChange w:id="35836" w:author="pete jones" w:date="2022-03-10T18:01:00Z">
                  <w:rPr>
                    <w:ins w:id="35837" w:author="pete jones" w:date="2022-03-10T17:57:00Z"/>
                    <w:rFonts w:cstheme="minorHAnsi"/>
                  </w:rPr>
                </w:rPrChange>
              </w:rPr>
            </w:pPr>
            <w:ins w:id="35838" w:author="pete jones" w:date="2022-03-10T17:57:00Z">
              <w:r w:rsidRPr="00455619">
                <w:rPr>
                  <w:rFonts w:cstheme="minorHAnsi"/>
                  <w:sz w:val="20"/>
                  <w:szCs w:val="20"/>
                  <w:rPrChange w:id="35839" w:author="pete jones" w:date="2022-03-10T18:01:00Z">
                    <w:rPr>
                      <w:rFonts w:cstheme="minorHAnsi"/>
                    </w:rPr>
                  </w:rPrChange>
                </w:rPr>
                <w:t>0.6</w:t>
              </w:r>
            </w:ins>
          </w:p>
        </w:tc>
        <w:tc>
          <w:tcPr>
            <w:tcW w:w="6655" w:type="dxa"/>
          </w:tcPr>
          <w:p w14:paraId="6A8B054D" w14:textId="77777777" w:rsidR="00455619" w:rsidRPr="00455619" w:rsidRDefault="00455619" w:rsidP="00455619">
            <w:pPr>
              <w:spacing w:before="0" w:after="0" w:line="240" w:lineRule="auto"/>
              <w:jc w:val="center"/>
              <w:rPr>
                <w:ins w:id="35840" w:author="pete jones" w:date="2022-03-10T18:00:00Z"/>
                <w:rFonts w:cstheme="minorHAnsi"/>
                <w:color w:val="000000"/>
                <w:sz w:val="20"/>
                <w:szCs w:val="20"/>
                <w:rPrChange w:id="35841" w:author="pete jones" w:date="2022-03-10T18:01:00Z">
                  <w:rPr>
                    <w:ins w:id="35842" w:author="pete jones" w:date="2022-03-10T18:00:00Z"/>
                    <w:rFonts w:ascii="Calibri" w:hAnsi="Calibri" w:cs="Calibri"/>
                    <w:color w:val="000000"/>
                    <w:sz w:val="22"/>
                    <w:szCs w:val="22"/>
                  </w:rPr>
                </w:rPrChange>
              </w:rPr>
            </w:pPr>
            <w:ins w:id="35843" w:author="pete jones" w:date="2022-03-10T17:57:00Z">
              <w:r w:rsidRPr="00455619">
                <w:rPr>
                  <w:rFonts w:cstheme="minorHAnsi"/>
                  <w:color w:val="000000"/>
                  <w:sz w:val="20"/>
                  <w:szCs w:val="20"/>
                  <w:rPrChange w:id="35844" w:author="pete jones" w:date="2022-03-10T18:01:00Z">
                    <w:rPr>
                      <w:rFonts w:ascii="Calibri" w:hAnsi="Calibri" w:cs="Calibri"/>
                      <w:color w:val="000000"/>
                      <w:sz w:val="22"/>
                      <w:szCs w:val="22"/>
                    </w:rPr>
                  </w:rPrChange>
                </w:rPr>
                <w:t>Students using skills on other modules.</w:t>
              </w:r>
            </w:ins>
            <w:ins w:id="35845" w:author="pete jones" w:date="2022-03-10T18:00:00Z">
              <w:r w:rsidRPr="00455619">
                <w:rPr>
                  <w:rFonts w:cstheme="minorHAnsi"/>
                  <w:color w:val="000000"/>
                  <w:sz w:val="20"/>
                  <w:szCs w:val="20"/>
                  <w:rPrChange w:id="35846" w:author="pete jones" w:date="2022-03-10T18:01:00Z">
                    <w:rPr>
                      <w:rFonts w:ascii="Calibri" w:hAnsi="Calibri" w:cs="Calibri"/>
                      <w:color w:val="000000"/>
                      <w:sz w:val="22"/>
                      <w:szCs w:val="22"/>
                    </w:rPr>
                  </w:rPrChange>
                </w:rPr>
                <w:t xml:space="preserve"> -&amp;-</w:t>
              </w:r>
            </w:ins>
          </w:p>
          <w:p w14:paraId="4405F342" w14:textId="77777777" w:rsidR="00455619" w:rsidRPr="00455619" w:rsidRDefault="00455619" w:rsidP="00455619">
            <w:pPr>
              <w:spacing w:before="0" w:after="0" w:line="240" w:lineRule="auto"/>
              <w:jc w:val="center"/>
              <w:rPr>
                <w:ins w:id="35847" w:author="pete jones" w:date="2022-03-10T17:57:00Z"/>
                <w:rFonts w:cstheme="minorHAnsi"/>
                <w:sz w:val="20"/>
                <w:szCs w:val="20"/>
                <w:rPrChange w:id="35848" w:author="pete jones" w:date="2022-03-10T18:01:00Z">
                  <w:rPr>
                    <w:ins w:id="35849" w:author="pete jones" w:date="2022-03-10T17:57:00Z"/>
                    <w:rFonts w:cstheme="minorHAnsi"/>
                  </w:rPr>
                </w:rPrChange>
              </w:rPr>
            </w:pPr>
            <w:ins w:id="35850" w:author="pete jones" w:date="2022-03-10T17:57:00Z">
              <w:r w:rsidRPr="00455619">
                <w:rPr>
                  <w:rFonts w:cstheme="minorHAnsi"/>
                  <w:color w:val="000000"/>
                  <w:sz w:val="20"/>
                  <w:szCs w:val="20"/>
                  <w:rPrChange w:id="35851" w:author="pete jones" w:date="2022-03-10T18:01:00Z">
                    <w:rPr>
                      <w:rFonts w:ascii="Calibri" w:hAnsi="Calibri" w:cs="Calibri"/>
                      <w:color w:val="000000"/>
                      <w:sz w:val="22"/>
                      <w:szCs w:val="22"/>
                    </w:rPr>
                  </w:rPrChange>
                </w:rPr>
                <w:t>Students working autonomously</w:t>
              </w:r>
            </w:ins>
          </w:p>
        </w:tc>
      </w:tr>
      <w:tr w:rsidR="00455619" w:rsidRPr="00455619" w14:paraId="64ADB791" w14:textId="77777777" w:rsidTr="00015922">
        <w:trPr>
          <w:ins w:id="35852" w:author="pete jones" w:date="2022-03-10T17:57:00Z"/>
        </w:trPr>
        <w:tc>
          <w:tcPr>
            <w:tcW w:w="1274" w:type="dxa"/>
            <w:shd w:val="clear" w:color="auto" w:fill="C5E0B3" w:themeFill="accent6" w:themeFillTint="66"/>
            <w:vAlign w:val="center"/>
          </w:tcPr>
          <w:p w14:paraId="0281E092" w14:textId="77777777" w:rsidR="00455619" w:rsidRPr="00455619" w:rsidRDefault="00455619" w:rsidP="00455619">
            <w:pPr>
              <w:spacing w:before="0" w:after="0" w:line="240" w:lineRule="auto"/>
              <w:jc w:val="center"/>
              <w:rPr>
                <w:ins w:id="35853" w:author="pete jones" w:date="2022-03-10T17:57:00Z"/>
                <w:rFonts w:cstheme="minorHAnsi"/>
                <w:b/>
                <w:bCs/>
                <w:sz w:val="20"/>
                <w:szCs w:val="20"/>
                <w:rPrChange w:id="35854" w:author="pete jones" w:date="2022-03-10T18:01:00Z">
                  <w:rPr>
                    <w:ins w:id="35855" w:author="pete jones" w:date="2022-03-10T17:57:00Z"/>
                    <w:rFonts w:cstheme="minorHAnsi"/>
                    <w:b/>
                    <w:bCs/>
                  </w:rPr>
                </w:rPrChange>
              </w:rPr>
            </w:pPr>
            <w:ins w:id="35856" w:author="pete jones" w:date="2022-03-10T17:57:00Z">
              <w:r w:rsidRPr="00455619">
                <w:rPr>
                  <w:rFonts w:cstheme="minorHAnsi"/>
                  <w:b/>
                  <w:bCs/>
                  <w:sz w:val="20"/>
                  <w:szCs w:val="20"/>
                  <w:rPrChange w:id="35857" w:author="pete jones" w:date="2022-03-10T18:01:00Z">
                    <w:rPr>
                      <w:rFonts w:cstheme="minorHAnsi"/>
                      <w:b/>
                      <w:bCs/>
                    </w:rPr>
                  </w:rPrChange>
                </w:rPr>
                <w:t>Correlated Pair</w:t>
              </w:r>
            </w:ins>
          </w:p>
        </w:tc>
        <w:tc>
          <w:tcPr>
            <w:tcW w:w="848" w:type="dxa"/>
            <w:shd w:val="clear" w:color="auto" w:fill="C5E0B3" w:themeFill="accent6" w:themeFillTint="66"/>
            <w:vAlign w:val="center"/>
          </w:tcPr>
          <w:p w14:paraId="4B90FB55" w14:textId="2BDBEFAE" w:rsidR="00455619" w:rsidRPr="00455619" w:rsidRDefault="00455619" w:rsidP="00455619">
            <w:pPr>
              <w:spacing w:before="0" w:after="0" w:line="240" w:lineRule="auto"/>
              <w:jc w:val="center"/>
              <w:rPr>
                <w:ins w:id="35858" w:author="pete jones" w:date="2022-03-10T17:57:00Z"/>
                <w:rFonts w:cstheme="minorHAnsi"/>
                <w:b/>
                <w:bCs/>
                <w:sz w:val="20"/>
                <w:szCs w:val="20"/>
                <w:rPrChange w:id="35859" w:author="pete jones" w:date="2022-03-10T18:01:00Z">
                  <w:rPr>
                    <w:ins w:id="35860" w:author="pete jones" w:date="2022-03-10T17:57:00Z"/>
                    <w:rFonts w:cstheme="minorHAnsi"/>
                    <w:b/>
                    <w:bCs/>
                  </w:rPr>
                </w:rPrChange>
              </w:rPr>
            </w:pPr>
            <w:ins w:id="35861" w:author="pete jones" w:date="2022-03-10T17:57:00Z">
              <w:r w:rsidRPr="00455619">
                <w:rPr>
                  <w:rFonts w:cstheme="minorHAnsi"/>
                  <w:b/>
                  <w:bCs/>
                  <w:sz w:val="20"/>
                  <w:szCs w:val="20"/>
                  <w:rPrChange w:id="35862" w:author="pete jones" w:date="2022-03-10T18:01:00Z">
                    <w:rPr>
                      <w:rFonts w:cstheme="minorHAnsi"/>
                      <w:b/>
                      <w:bCs/>
                    </w:rPr>
                  </w:rPrChange>
                </w:rPr>
                <w:t>R</w:t>
              </w:r>
            </w:ins>
            <w:ins w:id="35863" w:author="pete jones" w:date="2022-03-30T10:45:00Z">
              <w:r w:rsidR="002A65B6">
                <w:rPr>
                  <w:rFonts w:cstheme="minorHAnsi"/>
                  <w:b/>
                  <w:bCs/>
                  <w:sz w:val="20"/>
                  <w:szCs w:val="20"/>
                </w:rPr>
                <w:t>-</w:t>
              </w:r>
            </w:ins>
            <w:ins w:id="35864" w:author="pete jones" w:date="2022-03-10T17:57:00Z">
              <w:r w:rsidRPr="00455619">
                <w:rPr>
                  <w:rFonts w:cstheme="minorHAnsi"/>
                  <w:b/>
                  <w:bCs/>
                  <w:sz w:val="20"/>
                  <w:szCs w:val="20"/>
                  <w:rPrChange w:id="35865" w:author="pete jones" w:date="2022-03-10T18:01:00Z">
                    <w:rPr>
                      <w:rFonts w:cstheme="minorHAnsi"/>
                      <w:b/>
                      <w:bCs/>
                    </w:rPr>
                  </w:rPrChange>
                </w:rPr>
                <w:t>Value</w:t>
              </w:r>
            </w:ins>
          </w:p>
        </w:tc>
        <w:tc>
          <w:tcPr>
            <w:tcW w:w="6655" w:type="dxa"/>
            <w:shd w:val="clear" w:color="auto" w:fill="C5E0B3" w:themeFill="accent6" w:themeFillTint="66"/>
            <w:vAlign w:val="center"/>
          </w:tcPr>
          <w:p w14:paraId="1406D1DD" w14:textId="77777777" w:rsidR="00455619" w:rsidRPr="00455619" w:rsidRDefault="00455619" w:rsidP="00455619">
            <w:pPr>
              <w:spacing w:before="0" w:after="0" w:line="240" w:lineRule="auto"/>
              <w:jc w:val="center"/>
              <w:rPr>
                <w:ins w:id="35866" w:author="pete jones" w:date="2022-03-10T17:57:00Z"/>
                <w:rFonts w:cstheme="minorHAnsi"/>
                <w:b/>
                <w:bCs/>
                <w:sz w:val="20"/>
                <w:szCs w:val="20"/>
                <w:rPrChange w:id="35867" w:author="pete jones" w:date="2022-03-10T18:01:00Z">
                  <w:rPr>
                    <w:ins w:id="35868" w:author="pete jones" w:date="2022-03-10T17:57:00Z"/>
                    <w:rFonts w:cstheme="minorHAnsi"/>
                    <w:b/>
                    <w:bCs/>
                  </w:rPr>
                </w:rPrChange>
              </w:rPr>
            </w:pPr>
            <w:ins w:id="35869" w:author="pete jones" w:date="2022-03-10T17:57:00Z">
              <w:r w:rsidRPr="00455619">
                <w:rPr>
                  <w:rFonts w:cstheme="minorHAnsi"/>
                  <w:b/>
                  <w:bCs/>
                  <w:sz w:val="20"/>
                  <w:szCs w:val="20"/>
                  <w:rPrChange w:id="35870" w:author="pete jones" w:date="2022-03-10T18:01:00Z">
                    <w:rPr>
                      <w:rFonts w:cstheme="minorHAnsi"/>
                      <w:b/>
                      <w:bCs/>
                    </w:rPr>
                  </w:rPrChange>
                </w:rPr>
                <w:t>Statement - There was a strong NEGATIVE correlation between…</w:t>
              </w:r>
            </w:ins>
          </w:p>
        </w:tc>
      </w:tr>
      <w:tr w:rsidR="00455619" w:rsidRPr="00455619" w14:paraId="1DC6F647" w14:textId="77777777" w:rsidTr="00015922">
        <w:trPr>
          <w:ins w:id="35871" w:author="pete jones" w:date="2022-03-10T17:57:00Z"/>
        </w:trPr>
        <w:tc>
          <w:tcPr>
            <w:tcW w:w="1274" w:type="dxa"/>
          </w:tcPr>
          <w:p w14:paraId="77681CED" w14:textId="77777777" w:rsidR="00455619" w:rsidRPr="00455619" w:rsidRDefault="00455619" w:rsidP="00455619">
            <w:pPr>
              <w:spacing w:before="0" w:after="0" w:line="240" w:lineRule="auto"/>
              <w:jc w:val="center"/>
              <w:rPr>
                <w:ins w:id="35872" w:author="pete jones" w:date="2022-03-10T17:57:00Z"/>
                <w:rFonts w:cstheme="minorHAnsi"/>
                <w:sz w:val="20"/>
                <w:szCs w:val="20"/>
                <w:rPrChange w:id="35873" w:author="pete jones" w:date="2022-03-10T18:01:00Z">
                  <w:rPr>
                    <w:ins w:id="35874" w:author="pete jones" w:date="2022-03-10T17:57:00Z"/>
                    <w:rFonts w:cstheme="minorHAnsi"/>
                  </w:rPr>
                </w:rPrChange>
              </w:rPr>
            </w:pPr>
            <w:ins w:id="35875" w:author="pete jones" w:date="2022-03-10T17:57:00Z">
              <w:r w:rsidRPr="00455619">
                <w:rPr>
                  <w:rFonts w:cstheme="minorHAnsi"/>
                  <w:sz w:val="20"/>
                  <w:szCs w:val="20"/>
                  <w:rPrChange w:id="35876" w:author="pete jones" w:date="2022-03-10T18:01:00Z">
                    <w:rPr>
                      <w:rFonts w:cstheme="minorHAnsi"/>
                    </w:rPr>
                  </w:rPrChange>
                </w:rPr>
                <w:t>E9-E2</w:t>
              </w:r>
            </w:ins>
          </w:p>
        </w:tc>
        <w:tc>
          <w:tcPr>
            <w:tcW w:w="848" w:type="dxa"/>
          </w:tcPr>
          <w:p w14:paraId="702A9579" w14:textId="77777777" w:rsidR="00455619" w:rsidRPr="00455619" w:rsidRDefault="00455619" w:rsidP="00455619">
            <w:pPr>
              <w:spacing w:before="0" w:after="0" w:line="240" w:lineRule="auto"/>
              <w:jc w:val="center"/>
              <w:rPr>
                <w:ins w:id="35877" w:author="pete jones" w:date="2022-03-10T17:57:00Z"/>
                <w:rFonts w:cstheme="minorHAnsi"/>
                <w:sz w:val="20"/>
                <w:szCs w:val="20"/>
                <w:rPrChange w:id="35878" w:author="pete jones" w:date="2022-03-10T18:01:00Z">
                  <w:rPr>
                    <w:ins w:id="35879" w:author="pete jones" w:date="2022-03-10T17:57:00Z"/>
                    <w:rFonts w:cstheme="minorHAnsi"/>
                  </w:rPr>
                </w:rPrChange>
              </w:rPr>
            </w:pPr>
            <w:ins w:id="35880" w:author="pete jones" w:date="2022-03-10T17:57:00Z">
              <w:r w:rsidRPr="00455619">
                <w:rPr>
                  <w:rFonts w:cstheme="minorHAnsi"/>
                  <w:sz w:val="20"/>
                  <w:szCs w:val="20"/>
                  <w:rPrChange w:id="35881" w:author="pete jones" w:date="2022-03-10T18:01:00Z">
                    <w:rPr>
                      <w:rFonts w:cstheme="minorHAnsi"/>
                    </w:rPr>
                  </w:rPrChange>
                </w:rPr>
                <w:t>-1</w:t>
              </w:r>
            </w:ins>
          </w:p>
        </w:tc>
        <w:tc>
          <w:tcPr>
            <w:tcW w:w="6655" w:type="dxa"/>
          </w:tcPr>
          <w:p w14:paraId="334FF778" w14:textId="77777777" w:rsidR="00455619" w:rsidRPr="00455619" w:rsidRDefault="00455619" w:rsidP="00455619">
            <w:pPr>
              <w:spacing w:before="0" w:after="0" w:line="240" w:lineRule="auto"/>
              <w:jc w:val="center"/>
              <w:rPr>
                <w:ins w:id="35882" w:author="pete jones" w:date="2022-03-10T18:00:00Z"/>
                <w:rFonts w:cstheme="minorHAnsi"/>
                <w:color w:val="000000"/>
                <w:sz w:val="20"/>
                <w:szCs w:val="20"/>
                <w:rPrChange w:id="35883" w:author="pete jones" w:date="2022-03-10T18:01:00Z">
                  <w:rPr>
                    <w:ins w:id="35884" w:author="pete jones" w:date="2022-03-10T18:00:00Z"/>
                    <w:rFonts w:ascii="Calibri" w:hAnsi="Calibri" w:cs="Calibri"/>
                    <w:color w:val="000000"/>
                    <w:sz w:val="22"/>
                    <w:szCs w:val="22"/>
                  </w:rPr>
                </w:rPrChange>
              </w:rPr>
            </w:pPr>
            <w:ins w:id="35885" w:author="pete jones" w:date="2022-03-10T17:57:00Z">
              <w:r w:rsidRPr="00455619">
                <w:rPr>
                  <w:rFonts w:cstheme="minorHAnsi"/>
                  <w:color w:val="000000"/>
                  <w:sz w:val="20"/>
                  <w:szCs w:val="20"/>
                  <w:rPrChange w:id="35886" w:author="pete jones" w:date="2022-03-10T18:01:00Z">
                    <w:rPr>
                      <w:rFonts w:ascii="Calibri" w:hAnsi="Calibri" w:cs="Calibri"/>
                      <w:color w:val="000000"/>
                      <w:sz w:val="22"/>
                      <w:szCs w:val="22"/>
                    </w:rPr>
                  </w:rPrChange>
                </w:rPr>
                <w:t>level of attendance at the end of the session</w:t>
              </w:r>
            </w:ins>
            <w:ins w:id="35887" w:author="pete jones" w:date="2022-03-10T18:00:00Z">
              <w:r w:rsidRPr="00455619">
                <w:rPr>
                  <w:rFonts w:cstheme="minorHAnsi"/>
                  <w:color w:val="000000"/>
                  <w:sz w:val="20"/>
                  <w:szCs w:val="20"/>
                  <w:rPrChange w:id="35888" w:author="pete jones" w:date="2022-03-10T18:01:00Z">
                    <w:rPr>
                      <w:rFonts w:ascii="Calibri" w:hAnsi="Calibri" w:cs="Calibri"/>
                      <w:color w:val="000000"/>
                      <w:sz w:val="22"/>
                      <w:szCs w:val="22"/>
                    </w:rPr>
                  </w:rPrChange>
                </w:rPr>
                <w:t>. -&amp;-</w:t>
              </w:r>
            </w:ins>
          </w:p>
          <w:p w14:paraId="3F7F9D6B" w14:textId="77777777" w:rsidR="00455619" w:rsidRPr="00455619" w:rsidRDefault="00455619" w:rsidP="00455619">
            <w:pPr>
              <w:spacing w:before="0" w:after="0" w:line="240" w:lineRule="auto"/>
              <w:jc w:val="center"/>
              <w:rPr>
                <w:ins w:id="35889" w:author="pete jones" w:date="2022-03-10T17:57:00Z"/>
                <w:rFonts w:cstheme="minorHAnsi"/>
                <w:sz w:val="20"/>
                <w:szCs w:val="20"/>
                <w:rPrChange w:id="35890" w:author="pete jones" w:date="2022-03-10T18:01:00Z">
                  <w:rPr>
                    <w:ins w:id="35891" w:author="pete jones" w:date="2022-03-10T17:57:00Z"/>
                    <w:rFonts w:cstheme="minorHAnsi"/>
                  </w:rPr>
                </w:rPrChange>
              </w:rPr>
            </w:pPr>
            <w:ins w:id="35892" w:author="pete jones" w:date="2022-03-10T17:57:00Z">
              <w:r w:rsidRPr="00455619">
                <w:rPr>
                  <w:rFonts w:cstheme="minorHAnsi"/>
                  <w:color w:val="000000"/>
                  <w:sz w:val="20"/>
                  <w:szCs w:val="20"/>
                  <w:rPrChange w:id="35893" w:author="pete jones" w:date="2022-03-10T18:01:00Z">
                    <w:rPr>
                      <w:rFonts w:ascii="Calibri" w:hAnsi="Calibri" w:cs="Calibri"/>
                      <w:color w:val="000000"/>
                      <w:sz w:val="22"/>
                      <w:szCs w:val="22"/>
                    </w:rPr>
                  </w:rPrChange>
                </w:rPr>
                <w:t>asking questions</w:t>
              </w:r>
            </w:ins>
          </w:p>
        </w:tc>
      </w:tr>
      <w:tr w:rsidR="00455619" w:rsidRPr="00455619" w14:paraId="706F7983" w14:textId="77777777" w:rsidTr="00015922">
        <w:trPr>
          <w:ins w:id="35894" w:author="pete jones" w:date="2022-03-10T17:57:00Z"/>
        </w:trPr>
        <w:tc>
          <w:tcPr>
            <w:tcW w:w="1274" w:type="dxa"/>
          </w:tcPr>
          <w:p w14:paraId="734032E4" w14:textId="77777777" w:rsidR="00455619" w:rsidRPr="00455619" w:rsidRDefault="00455619" w:rsidP="00455619">
            <w:pPr>
              <w:spacing w:before="0" w:after="0" w:line="240" w:lineRule="auto"/>
              <w:jc w:val="center"/>
              <w:rPr>
                <w:ins w:id="35895" w:author="pete jones" w:date="2022-03-10T17:57:00Z"/>
                <w:rFonts w:cstheme="minorHAnsi"/>
                <w:sz w:val="20"/>
                <w:szCs w:val="20"/>
                <w:rPrChange w:id="35896" w:author="pete jones" w:date="2022-03-10T18:01:00Z">
                  <w:rPr>
                    <w:ins w:id="35897" w:author="pete jones" w:date="2022-03-10T17:57:00Z"/>
                    <w:rFonts w:cstheme="minorHAnsi"/>
                  </w:rPr>
                </w:rPrChange>
              </w:rPr>
            </w:pPr>
            <w:ins w:id="35898" w:author="pete jones" w:date="2022-03-10T17:57:00Z">
              <w:r w:rsidRPr="00455619">
                <w:rPr>
                  <w:rFonts w:cstheme="minorHAnsi"/>
                  <w:sz w:val="20"/>
                  <w:szCs w:val="20"/>
                  <w:rPrChange w:id="35899" w:author="pete jones" w:date="2022-03-10T18:01:00Z">
                    <w:rPr>
                      <w:rFonts w:cstheme="minorHAnsi"/>
                    </w:rPr>
                  </w:rPrChange>
                </w:rPr>
                <w:t>E10-E7</w:t>
              </w:r>
            </w:ins>
          </w:p>
        </w:tc>
        <w:tc>
          <w:tcPr>
            <w:tcW w:w="848" w:type="dxa"/>
          </w:tcPr>
          <w:p w14:paraId="00ED570F" w14:textId="77777777" w:rsidR="00455619" w:rsidRPr="00455619" w:rsidRDefault="00455619" w:rsidP="00455619">
            <w:pPr>
              <w:spacing w:before="0" w:after="0" w:line="240" w:lineRule="auto"/>
              <w:jc w:val="center"/>
              <w:rPr>
                <w:ins w:id="35900" w:author="pete jones" w:date="2022-03-10T17:57:00Z"/>
                <w:rFonts w:cstheme="minorHAnsi"/>
                <w:sz w:val="20"/>
                <w:szCs w:val="20"/>
                <w:rPrChange w:id="35901" w:author="pete jones" w:date="2022-03-10T18:01:00Z">
                  <w:rPr>
                    <w:ins w:id="35902" w:author="pete jones" w:date="2022-03-10T17:57:00Z"/>
                    <w:rFonts w:cstheme="minorHAnsi"/>
                  </w:rPr>
                </w:rPrChange>
              </w:rPr>
            </w:pPr>
            <w:ins w:id="35903" w:author="pete jones" w:date="2022-03-10T17:57:00Z">
              <w:r w:rsidRPr="00455619">
                <w:rPr>
                  <w:rFonts w:cstheme="minorHAnsi"/>
                  <w:sz w:val="20"/>
                  <w:szCs w:val="20"/>
                  <w:rPrChange w:id="35904" w:author="pete jones" w:date="2022-03-10T18:01:00Z">
                    <w:rPr>
                      <w:rFonts w:cstheme="minorHAnsi"/>
                    </w:rPr>
                  </w:rPrChange>
                </w:rPr>
                <w:t>-0.7</w:t>
              </w:r>
            </w:ins>
          </w:p>
        </w:tc>
        <w:tc>
          <w:tcPr>
            <w:tcW w:w="6655" w:type="dxa"/>
            <w:vAlign w:val="bottom"/>
          </w:tcPr>
          <w:p w14:paraId="6B4A2164" w14:textId="77777777" w:rsidR="00455619" w:rsidRPr="00455619" w:rsidRDefault="00455619" w:rsidP="00455619">
            <w:pPr>
              <w:spacing w:before="0" w:after="0" w:line="240" w:lineRule="auto"/>
              <w:jc w:val="center"/>
              <w:rPr>
                <w:ins w:id="35905" w:author="pete jones" w:date="2022-03-10T18:00:00Z"/>
                <w:rFonts w:cstheme="minorHAnsi"/>
                <w:color w:val="000000"/>
                <w:sz w:val="20"/>
                <w:szCs w:val="20"/>
                <w:rPrChange w:id="35906" w:author="pete jones" w:date="2022-03-10T18:01:00Z">
                  <w:rPr>
                    <w:ins w:id="35907" w:author="pete jones" w:date="2022-03-10T18:00:00Z"/>
                    <w:rFonts w:ascii="Calibri" w:hAnsi="Calibri" w:cs="Calibri"/>
                    <w:color w:val="000000"/>
                    <w:sz w:val="22"/>
                    <w:szCs w:val="22"/>
                  </w:rPr>
                </w:rPrChange>
              </w:rPr>
            </w:pPr>
            <w:ins w:id="35908" w:author="pete jones" w:date="2022-03-10T17:57:00Z">
              <w:r w:rsidRPr="00455619">
                <w:rPr>
                  <w:rFonts w:cstheme="minorHAnsi"/>
                  <w:color w:val="000000"/>
                  <w:sz w:val="20"/>
                  <w:szCs w:val="20"/>
                  <w:rPrChange w:id="35909" w:author="pete jones" w:date="2022-03-10T18:01:00Z">
                    <w:rPr>
                      <w:rFonts w:ascii="Calibri" w:hAnsi="Calibri" w:cs="Calibri"/>
                      <w:color w:val="000000"/>
                      <w:sz w:val="22"/>
                      <w:szCs w:val="22"/>
                    </w:rPr>
                  </w:rPrChange>
                </w:rPr>
                <w:t>level of attendance at the start of the session</w:t>
              </w:r>
            </w:ins>
            <w:ins w:id="35910" w:author="pete jones" w:date="2022-03-10T18:00:00Z">
              <w:r w:rsidRPr="00455619">
                <w:rPr>
                  <w:rFonts w:cstheme="minorHAnsi"/>
                  <w:color w:val="000000"/>
                  <w:sz w:val="20"/>
                  <w:szCs w:val="20"/>
                  <w:rPrChange w:id="35911" w:author="pete jones" w:date="2022-03-10T18:01:00Z">
                    <w:rPr>
                      <w:rFonts w:ascii="Calibri" w:hAnsi="Calibri" w:cs="Calibri"/>
                      <w:color w:val="000000"/>
                      <w:sz w:val="22"/>
                      <w:szCs w:val="22"/>
                    </w:rPr>
                  </w:rPrChange>
                </w:rPr>
                <w:t>. -&amp;-</w:t>
              </w:r>
            </w:ins>
          </w:p>
          <w:p w14:paraId="025E22F3" w14:textId="77777777" w:rsidR="00455619" w:rsidRPr="00455619" w:rsidRDefault="00455619" w:rsidP="00455619">
            <w:pPr>
              <w:spacing w:before="0" w:after="0" w:line="240" w:lineRule="auto"/>
              <w:jc w:val="center"/>
              <w:rPr>
                <w:ins w:id="35912" w:author="pete jones" w:date="2022-03-10T17:57:00Z"/>
                <w:rFonts w:cstheme="minorHAnsi"/>
                <w:sz w:val="20"/>
                <w:szCs w:val="20"/>
                <w:rPrChange w:id="35913" w:author="pete jones" w:date="2022-03-10T18:01:00Z">
                  <w:rPr>
                    <w:ins w:id="35914" w:author="pete jones" w:date="2022-03-10T17:57:00Z"/>
                    <w:rFonts w:cstheme="minorHAnsi"/>
                  </w:rPr>
                </w:rPrChange>
              </w:rPr>
            </w:pPr>
            <w:ins w:id="35915" w:author="pete jones" w:date="2022-03-10T17:57:00Z">
              <w:r w:rsidRPr="00455619">
                <w:rPr>
                  <w:rFonts w:cstheme="minorHAnsi"/>
                  <w:color w:val="000000"/>
                  <w:sz w:val="20"/>
                  <w:szCs w:val="20"/>
                  <w:rPrChange w:id="35916" w:author="pete jones" w:date="2022-03-10T18:01:00Z">
                    <w:rPr>
                      <w:rFonts w:ascii="Calibri" w:hAnsi="Calibri" w:cs="Calibri"/>
                      <w:color w:val="000000"/>
                      <w:sz w:val="22"/>
                      <w:szCs w:val="22"/>
                    </w:rPr>
                  </w:rPrChange>
                </w:rPr>
                <w:t>Evidence of frustration or anxiety with the task</w:t>
              </w:r>
            </w:ins>
          </w:p>
        </w:tc>
      </w:tr>
      <w:tr w:rsidR="00455619" w:rsidRPr="00455619" w14:paraId="2C5666F0" w14:textId="77777777" w:rsidTr="00015922">
        <w:trPr>
          <w:ins w:id="35917" w:author="pete jones" w:date="2022-03-10T17:57:00Z"/>
        </w:trPr>
        <w:tc>
          <w:tcPr>
            <w:tcW w:w="1274" w:type="dxa"/>
          </w:tcPr>
          <w:p w14:paraId="6EF47F4F" w14:textId="77777777" w:rsidR="00455619" w:rsidRPr="00455619" w:rsidRDefault="00455619" w:rsidP="00455619">
            <w:pPr>
              <w:spacing w:before="0" w:after="0" w:line="240" w:lineRule="auto"/>
              <w:jc w:val="center"/>
              <w:rPr>
                <w:ins w:id="35918" w:author="pete jones" w:date="2022-03-10T17:57:00Z"/>
                <w:rFonts w:cstheme="minorHAnsi"/>
                <w:sz w:val="20"/>
                <w:szCs w:val="20"/>
                <w:rPrChange w:id="35919" w:author="pete jones" w:date="2022-03-10T18:01:00Z">
                  <w:rPr>
                    <w:ins w:id="35920" w:author="pete jones" w:date="2022-03-10T17:57:00Z"/>
                    <w:rFonts w:cstheme="minorHAnsi"/>
                  </w:rPr>
                </w:rPrChange>
              </w:rPr>
            </w:pPr>
            <w:ins w:id="35921" w:author="pete jones" w:date="2022-03-10T17:57:00Z">
              <w:r w:rsidRPr="00455619">
                <w:rPr>
                  <w:rFonts w:cstheme="minorHAnsi"/>
                  <w:sz w:val="20"/>
                  <w:szCs w:val="20"/>
                  <w:rPrChange w:id="35922" w:author="pete jones" w:date="2022-03-10T18:01:00Z">
                    <w:rPr>
                      <w:rFonts w:cstheme="minorHAnsi"/>
                    </w:rPr>
                  </w:rPrChange>
                </w:rPr>
                <w:t>C1-E1</w:t>
              </w:r>
            </w:ins>
          </w:p>
        </w:tc>
        <w:tc>
          <w:tcPr>
            <w:tcW w:w="848" w:type="dxa"/>
          </w:tcPr>
          <w:p w14:paraId="34C4FA94" w14:textId="77777777" w:rsidR="00455619" w:rsidRPr="00455619" w:rsidRDefault="00455619" w:rsidP="00455619">
            <w:pPr>
              <w:spacing w:before="0" w:after="0" w:line="240" w:lineRule="auto"/>
              <w:jc w:val="center"/>
              <w:rPr>
                <w:ins w:id="35923" w:author="pete jones" w:date="2022-03-10T17:57:00Z"/>
                <w:rFonts w:cstheme="minorHAnsi"/>
                <w:sz w:val="20"/>
                <w:szCs w:val="20"/>
                <w:rPrChange w:id="35924" w:author="pete jones" w:date="2022-03-10T18:01:00Z">
                  <w:rPr>
                    <w:ins w:id="35925" w:author="pete jones" w:date="2022-03-10T17:57:00Z"/>
                    <w:rFonts w:cstheme="minorHAnsi"/>
                  </w:rPr>
                </w:rPrChange>
              </w:rPr>
            </w:pPr>
            <w:ins w:id="35926" w:author="pete jones" w:date="2022-03-10T17:57:00Z">
              <w:r w:rsidRPr="00455619">
                <w:rPr>
                  <w:rFonts w:cstheme="minorHAnsi"/>
                  <w:sz w:val="20"/>
                  <w:szCs w:val="20"/>
                  <w:rPrChange w:id="35927" w:author="pete jones" w:date="2022-03-10T18:01:00Z">
                    <w:rPr>
                      <w:rFonts w:cstheme="minorHAnsi"/>
                    </w:rPr>
                  </w:rPrChange>
                </w:rPr>
                <w:t>-1</w:t>
              </w:r>
            </w:ins>
          </w:p>
        </w:tc>
        <w:tc>
          <w:tcPr>
            <w:tcW w:w="6655" w:type="dxa"/>
          </w:tcPr>
          <w:p w14:paraId="7DD6BCEE" w14:textId="77777777" w:rsidR="00455619" w:rsidRPr="00455619" w:rsidRDefault="00455619" w:rsidP="00455619">
            <w:pPr>
              <w:spacing w:before="0" w:after="0" w:line="240" w:lineRule="auto"/>
              <w:jc w:val="center"/>
              <w:rPr>
                <w:ins w:id="35928" w:author="pete jones" w:date="2022-03-10T18:01:00Z"/>
                <w:rFonts w:cstheme="minorHAnsi"/>
                <w:color w:val="000000"/>
                <w:sz w:val="20"/>
                <w:szCs w:val="20"/>
                <w:rPrChange w:id="35929" w:author="pete jones" w:date="2022-03-10T18:01:00Z">
                  <w:rPr>
                    <w:ins w:id="35930" w:author="pete jones" w:date="2022-03-10T18:01:00Z"/>
                    <w:rFonts w:ascii="Calibri" w:hAnsi="Calibri" w:cs="Calibri"/>
                    <w:color w:val="000000"/>
                    <w:sz w:val="22"/>
                    <w:szCs w:val="22"/>
                  </w:rPr>
                </w:rPrChange>
              </w:rPr>
            </w:pPr>
            <w:ins w:id="35931" w:author="pete jones" w:date="2022-03-10T17:57:00Z">
              <w:r w:rsidRPr="00455619">
                <w:rPr>
                  <w:rFonts w:cstheme="minorHAnsi"/>
                  <w:color w:val="000000"/>
                  <w:sz w:val="20"/>
                  <w:szCs w:val="20"/>
                  <w:rPrChange w:id="35932" w:author="pete jones" w:date="2022-03-10T18:01:00Z">
                    <w:rPr>
                      <w:rFonts w:ascii="Calibri" w:hAnsi="Calibri" w:cs="Calibri"/>
                      <w:color w:val="000000"/>
                      <w:sz w:val="22"/>
                      <w:szCs w:val="22"/>
                    </w:rPr>
                  </w:rPrChange>
                </w:rPr>
                <w:t>Supporting others</w:t>
              </w:r>
            </w:ins>
            <w:ins w:id="35933" w:author="pete jones" w:date="2022-03-10T18:01:00Z">
              <w:r w:rsidRPr="00455619">
                <w:rPr>
                  <w:rFonts w:cstheme="minorHAnsi"/>
                  <w:color w:val="000000"/>
                  <w:sz w:val="20"/>
                  <w:szCs w:val="20"/>
                  <w:rPrChange w:id="35934" w:author="pete jones" w:date="2022-03-10T18:01:00Z">
                    <w:rPr>
                      <w:rFonts w:ascii="Calibri" w:hAnsi="Calibri" w:cs="Calibri"/>
                      <w:color w:val="000000"/>
                      <w:sz w:val="22"/>
                      <w:szCs w:val="22"/>
                    </w:rPr>
                  </w:rPrChange>
                </w:rPr>
                <w:t>. -&amp;-</w:t>
              </w:r>
            </w:ins>
          </w:p>
          <w:p w14:paraId="07CF0744" w14:textId="77777777" w:rsidR="00455619" w:rsidRPr="00455619" w:rsidRDefault="00455619" w:rsidP="00455619">
            <w:pPr>
              <w:spacing w:before="0" w:after="0" w:line="240" w:lineRule="auto"/>
              <w:jc w:val="center"/>
              <w:rPr>
                <w:ins w:id="35935" w:author="pete jones" w:date="2022-03-10T17:57:00Z"/>
                <w:rFonts w:cstheme="minorHAnsi"/>
                <w:sz w:val="20"/>
                <w:szCs w:val="20"/>
                <w:rPrChange w:id="35936" w:author="pete jones" w:date="2022-03-10T18:01:00Z">
                  <w:rPr>
                    <w:ins w:id="35937" w:author="pete jones" w:date="2022-03-10T17:57:00Z"/>
                    <w:rFonts w:cstheme="minorHAnsi"/>
                  </w:rPr>
                </w:rPrChange>
              </w:rPr>
            </w:pPr>
            <w:ins w:id="35938" w:author="pete jones" w:date="2022-03-10T17:57:00Z">
              <w:r w:rsidRPr="00455619">
                <w:rPr>
                  <w:rFonts w:cstheme="minorHAnsi"/>
                  <w:color w:val="000000"/>
                  <w:sz w:val="20"/>
                  <w:szCs w:val="20"/>
                  <w:rPrChange w:id="35939" w:author="pete jones" w:date="2022-03-10T18:01:00Z">
                    <w:rPr>
                      <w:rFonts w:ascii="Calibri" w:hAnsi="Calibri" w:cs="Calibri"/>
                      <w:color w:val="000000"/>
                      <w:sz w:val="22"/>
                      <w:szCs w:val="22"/>
                    </w:rPr>
                  </w:rPrChange>
                </w:rPr>
                <w:t>evidence of activity planning - preparedness</w:t>
              </w:r>
            </w:ins>
          </w:p>
        </w:tc>
      </w:tr>
      <w:tr w:rsidR="00455619" w:rsidRPr="00455619" w14:paraId="6432D10B" w14:textId="77777777" w:rsidTr="00015922">
        <w:trPr>
          <w:ins w:id="35940" w:author="pete jones" w:date="2022-03-10T17:57:00Z"/>
        </w:trPr>
        <w:tc>
          <w:tcPr>
            <w:tcW w:w="1274" w:type="dxa"/>
          </w:tcPr>
          <w:p w14:paraId="1AD8E132" w14:textId="77777777" w:rsidR="00455619" w:rsidRPr="00455619" w:rsidRDefault="00455619" w:rsidP="00455619">
            <w:pPr>
              <w:spacing w:before="0" w:after="0" w:line="240" w:lineRule="auto"/>
              <w:jc w:val="center"/>
              <w:rPr>
                <w:ins w:id="35941" w:author="pete jones" w:date="2022-03-10T17:57:00Z"/>
                <w:rFonts w:cstheme="minorHAnsi"/>
                <w:sz w:val="20"/>
                <w:szCs w:val="20"/>
                <w:rPrChange w:id="35942" w:author="pete jones" w:date="2022-03-10T18:01:00Z">
                  <w:rPr>
                    <w:ins w:id="35943" w:author="pete jones" w:date="2022-03-10T17:57:00Z"/>
                    <w:rFonts w:cstheme="minorHAnsi"/>
                  </w:rPr>
                </w:rPrChange>
              </w:rPr>
            </w:pPr>
            <w:ins w:id="35944" w:author="pete jones" w:date="2022-03-10T17:57:00Z">
              <w:r w:rsidRPr="00455619">
                <w:rPr>
                  <w:rFonts w:cstheme="minorHAnsi"/>
                  <w:sz w:val="20"/>
                  <w:szCs w:val="20"/>
                  <w:rPrChange w:id="35945" w:author="pete jones" w:date="2022-03-10T18:01:00Z">
                    <w:rPr>
                      <w:rFonts w:cstheme="minorHAnsi"/>
                    </w:rPr>
                  </w:rPrChange>
                </w:rPr>
                <w:t>C4-C1</w:t>
              </w:r>
            </w:ins>
          </w:p>
        </w:tc>
        <w:tc>
          <w:tcPr>
            <w:tcW w:w="848" w:type="dxa"/>
          </w:tcPr>
          <w:p w14:paraId="0D440AD1" w14:textId="77777777" w:rsidR="00455619" w:rsidRPr="00455619" w:rsidRDefault="00455619" w:rsidP="00455619">
            <w:pPr>
              <w:spacing w:before="0" w:after="0" w:line="240" w:lineRule="auto"/>
              <w:jc w:val="center"/>
              <w:rPr>
                <w:ins w:id="35946" w:author="pete jones" w:date="2022-03-10T17:57:00Z"/>
                <w:rFonts w:cstheme="minorHAnsi"/>
                <w:sz w:val="20"/>
                <w:szCs w:val="20"/>
                <w:rPrChange w:id="35947" w:author="pete jones" w:date="2022-03-10T18:01:00Z">
                  <w:rPr>
                    <w:ins w:id="35948" w:author="pete jones" w:date="2022-03-10T17:57:00Z"/>
                    <w:rFonts w:cstheme="minorHAnsi"/>
                  </w:rPr>
                </w:rPrChange>
              </w:rPr>
            </w:pPr>
            <w:ins w:id="35949" w:author="pete jones" w:date="2022-03-10T17:57:00Z">
              <w:r w:rsidRPr="00455619">
                <w:rPr>
                  <w:rFonts w:cstheme="minorHAnsi"/>
                  <w:sz w:val="20"/>
                  <w:szCs w:val="20"/>
                  <w:rPrChange w:id="35950" w:author="pete jones" w:date="2022-03-10T18:01:00Z">
                    <w:rPr>
                      <w:rFonts w:cstheme="minorHAnsi"/>
                    </w:rPr>
                  </w:rPrChange>
                </w:rPr>
                <w:t>-1</w:t>
              </w:r>
            </w:ins>
          </w:p>
        </w:tc>
        <w:tc>
          <w:tcPr>
            <w:tcW w:w="6655" w:type="dxa"/>
          </w:tcPr>
          <w:p w14:paraId="065FAAA1" w14:textId="121D7AE9" w:rsidR="00455619" w:rsidRPr="00455619" w:rsidRDefault="00455619" w:rsidP="00455619">
            <w:pPr>
              <w:spacing w:before="0" w:after="0" w:line="240" w:lineRule="auto"/>
              <w:jc w:val="center"/>
              <w:rPr>
                <w:ins w:id="35951" w:author="pete jones" w:date="2022-03-10T17:57:00Z"/>
                <w:rFonts w:cstheme="minorHAnsi"/>
                <w:color w:val="000000"/>
                <w:sz w:val="20"/>
                <w:szCs w:val="20"/>
                <w:rPrChange w:id="35952" w:author="pete jones" w:date="2022-03-10T18:01:00Z">
                  <w:rPr>
                    <w:ins w:id="35953" w:author="pete jones" w:date="2022-03-10T17:57:00Z"/>
                    <w:rFonts w:ascii="Calibri" w:hAnsi="Calibri" w:cs="Calibri"/>
                    <w:color w:val="000000"/>
                    <w:sz w:val="22"/>
                    <w:szCs w:val="22"/>
                  </w:rPr>
                </w:rPrChange>
              </w:rPr>
            </w:pPr>
            <w:ins w:id="35954" w:author="pete jones" w:date="2022-03-10T17:57:00Z">
              <w:r w:rsidRPr="00455619">
                <w:rPr>
                  <w:rFonts w:cstheme="minorHAnsi"/>
                  <w:color w:val="000000"/>
                  <w:sz w:val="20"/>
                  <w:szCs w:val="20"/>
                  <w:rPrChange w:id="35955" w:author="pete jones" w:date="2022-03-10T18:01:00Z">
                    <w:rPr>
                      <w:rFonts w:ascii="Calibri" w:hAnsi="Calibri" w:cs="Calibri"/>
                      <w:color w:val="000000"/>
                      <w:sz w:val="22"/>
                      <w:szCs w:val="22"/>
                    </w:rPr>
                  </w:rPrChange>
                </w:rPr>
                <w:t>Use of or questions related to higher engineering software functions.</w:t>
              </w:r>
            </w:ins>
            <w:ins w:id="35956" w:author="pete jones" w:date="2022-03-10T18:01:00Z">
              <w:r w:rsidRPr="00455619">
                <w:rPr>
                  <w:rFonts w:cstheme="minorHAnsi"/>
                  <w:color w:val="000000"/>
                  <w:sz w:val="20"/>
                  <w:szCs w:val="20"/>
                  <w:rPrChange w:id="35957" w:author="pete jones" w:date="2022-03-10T18:01:00Z">
                    <w:rPr>
                      <w:rFonts w:ascii="Calibri" w:hAnsi="Calibri" w:cs="Calibri"/>
                      <w:color w:val="000000"/>
                      <w:sz w:val="22"/>
                      <w:szCs w:val="22"/>
                    </w:rPr>
                  </w:rPrChange>
                </w:rPr>
                <w:t xml:space="preserve"> </w:t>
              </w:r>
            </w:ins>
          </w:p>
          <w:p w14:paraId="1F218688" w14:textId="58733245" w:rsidR="00455619" w:rsidRPr="00455619" w:rsidRDefault="00455619" w:rsidP="00455619">
            <w:pPr>
              <w:spacing w:before="0" w:after="0" w:line="240" w:lineRule="auto"/>
              <w:jc w:val="center"/>
              <w:rPr>
                <w:ins w:id="35958" w:author="pete jones" w:date="2022-03-10T17:57:00Z"/>
                <w:rFonts w:cstheme="minorHAnsi"/>
                <w:sz w:val="20"/>
                <w:szCs w:val="20"/>
                <w:rPrChange w:id="35959" w:author="pete jones" w:date="2022-03-10T18:01:00Z">
                  <w:rPr>
                    <w:ins w:id="35960" w:author="pete jones" w:date="2022-03-10T17:57:00Z"/>
                    <w:rFonts w:cstheme="minorHAnsi"/>
                  </w:rPr>
                </w:rPrChange>
              </w:rPr>
            </w:pPr>
            <w:ins w:id="35961" w:author="pete jones" w:date="2022-03-10T18:01:00Z">
              <w:r w:rsidRPr="00455619">
                <w:rPr>
                  <w:rFonts w:cstheme="minorHAnsi"/>
                  <w:color w:val="000000"/>
                  <w:sz w:val="20"/>
                  <w:szCs w:val="20"/>
                  <w:rPrChange w:id="35962" w:author="pete jones" w:date="2022-03-10T18:01:00Z">
                    <w:rPr>
                      <w:rFonts w:ascii="Calibri" w:hAnsi="Calibri" w:cs="Calibri"/>
                      <w:color w:val="000000"/>
                      <w:sz w:val="22"/>
                      <w:szCs w:val="22"/>
                    </w:rPr>
                  </w:rPrChange>
                </w:rPr>
                <w:t>-&amp;- S</w:t>
              </w:r>
            </w:ins>
            <w:ins w:id="35963" w:author="pete jones" w:date="2022-03-10T17:57:00Z">
              <w:r w:rsidRPr="00455619">
                <w:rPr>
                  <w:rFonts w:cstheme="minorHAnsi"/>
                  <w:color w:val="000000"/>
                  <w:sz w:val="20"/>
                  <w:szCs w:val="20"/>
                  <w:rPrChange w:id="35964" w:author="pete jones" w:date="2022-03-10T18:01:00Z">
                    <w:rPr>
                      <w:rFonts w:ascii="Calibri" w:hAnsi="Calibri" w:cs="Calibri"/>
                      <w:color w:val="000000"/>
                      <w:sz w:val="22"/>
                      <w:szCs w:val="22"/>
                    </w:rPr>
                  </w:rPrChange>
                </w:rPr>
                <w:t>upporting others</w:t>
              </w:r>
            </w:ins>
          </w:p>
        </w:tc>
      </w:tr>
      <w:tr w:rsidR="00455619" w:rsidRPr="00455619" w14:paraId="49D09269" w14:textId="77777777" w:rsidTr="00015922">
        <w:trPr>
          <w:ins w:id="35965" w:author="pete jones" w:date="2022-03-10T17:57:00Z"/>
        </w:trPr>
        <w:tc>
          <w:tcPr>
            <w:tcW w:w="1274" w:type="dxa"/>
          </w:tcPr>
          <w:p w14:paraId="1B08D057" w14:textId="77777777" w:rsidR="00455619" w:rsidRPr="00455619" w:rsidRDefault="00455619" w:rsidP="00455619">
            <w:pPr>
              <w:spacing w:before="0" w:after="0" w:line="240" w:lineRule="auto"/>
              <w:jc w:val="center"/>
              <w:rPr>
                <w:ins w:id="35966" w:author="pete jones" w:date="2022-03-10T17:57:00Z"/>
                <w:rFonts w:cstheme="minorHAnsi"/>
                <w:sz w:val="20"/>
                <w:szCs w:val="20"/>
                <w:rPrChange w:id="35967" w:author="pete jones" w:date="2022-03-10T18:01:00Z">
                  <w:rPr>
                    <w:ins w:id="35968" w:author="pete jones" w:date="2022-03-10T17:57:00Z"/>
                    <w:rFonts w:cstheme="minorHAnsi"/>
                  </w:rPr>
                </w:rPrChange>
              </w:rPr>
            </w:pPr>
            <w:ins w:id="35969" w:author="pete jones" w:date="2022-03-10T17:57:00Z">
              <w:r w:rsidRPr="00455619">
                <w:rPr>
                  <w:rFonts w:cstheme="minorHAnsi"/>
                  <w:sz w:val="20"/>
                  <w:szCs w:val="20"/>
                  <w:rPrChange w:id="35970" w:author="pete jones" w:date="2022-03-10T18:01:00Z">
                    <w:rPr>
                      <w:rFonts w:cstheme="minorHAnsi"/>
                    </w:rPr>
                  </w:rPrChange>
                </w:rPr>
                <w:t>C9-C6</w:t>
              </w:r>
            </w:ins>
          </w:p>
        </w:tc>
        <w:tc>
          <w:tcPr>
            <w:tcW w:w="848" w:type="dxa"/>
          </w:tcPr>
          <w:p w14:paraId="3C2D57F2" w14:textId="77777777" w:rsidR="00455619" w:rsidRPr="00455619" w:rsidRDefault="00455619" w:rsidP="00455619">
            <w:pPr>
              <w:spacing w:before="0" w:after="0" w:line="240" w:lineRule="auto"/>
              <w:jc w:val="center"/>
              <w:rPr>
                <w:ins w:id="35971" w:author="pete jones" w:date="2022-03-10T17:57:00Z"/>
                <w:rFonts w:cstheme="minorHAnsi"/>
                <w:sz w:val="20"/>
                <w:szCs w:val="20"/>
                <w:rPrChange w:id="35972" w:author="pete jones" w:date="2022-03-10T18:01:00Z">
                  <w:rPr>
                    <w:ins w:id="35973" w:author="pete jones" w:date="2022-03-10T17:57:00Z"/>
                    <w:rFonts w:cstheme="minorHAnsi"/>
                  </w:rPr>
                </w:rPrChange>
              </w:rPr>
            </w:pPr>
            <w:ins w:id="35974" w:author="pete jones" w:date="2022-03-10T17:57:00Z">
              <w:r w:rsidRPr="00455619">
                <w:rPr>
                  <w:rFonts w:cstheme="minorHAnsi"/>
                  <w:sz w:val="20"/>
                  <w:szCs w:val="20"/>
                  <w:rPrChange w:id="35975" w:author="pete jones" w:date="2022-03-10T18:01:00Z">
                    <w:rPr>
                      <w:rFonts w:cstheme="minorHAnsi"/>
                    </w:rPr>
                  </w:rPrChange>
                </w:rPr>
                <w:t>-1</w:t>
              </w:r>
            </w:ins>
          </w:p>
        </w:tc>
        <w:tc>
          <w:tcPr>
            <w:tcW w:w="6655" w:type="dxa"/>
          </w:tcPr>
          <w:p w14:paraId="7A73B626" w14:textId="77777777" w:rsidR="00455619" w:rsidRPr="00455619" w:rsidRDefault="00455619" w:rsidP="00455619">
            <w:pPr>
              <w:spacing w:before="0" w:after="0" w:line="240" w:lineRule="auto"/>
              <w:jc w:val="center"/>
              <w:rPr>
                <w:ins w:id="35976" w:author="pete jones" w:date="2022-03-10T18:01:00Z"/>
                <w:rFonts w:cstheme="minorHAnsi"/>
                <w:color w:val="000000"/>
                <w:sz w:val="20"/>
                <w:szCs w:val="20"/>
                <w:rPrChange w:id="35977" w:author="pete jones" w:date="2022-03-10T18:01:00Z">
                  <w:rPr>
                    <w:ins w:id="35978" w:author="pete jones" w:date="2022-03-10T18:01:00Z"/>
                    <w:rFonts w:ascii="Calibri" w:hAnsi="Calibri" w:cs="Calibri"/>
                    <w:color w:val="000000"/>
                    <w:sz w:val="22"/>
                    <w:szCs w:val="22"/>
                  </w:rPr>
                </w:rPrChange>
              </w:rPr>
            </w:pPr>
            <w:ins w:id="35979" w:author="pete jones" w:date="2022-03-10T17:57:00Z">
              <w:r w:rsidRPr="00455619">
                <w:rPr>
                  <w:rFonts w:cstheme="minorHAnsi"/>
                  <w:color w:val="000000"/>
                  <w:sz w:val="20"/>
                  <w:szCs w:val="20"/>
                  <w:rPrChange w:id="35980" w:author="pete jones" w:date="2022-03-10T18:01:00Z">
                    <w:rPr>
                      <w:rFonts w:ascii="Calibri" w:hAnsi="Calibri" w:cs="Calibri"/>
                      <w:color w:val="000000"/>
                      <w:sz w:val="22"/>
                      <w:szCs w:val="22"/>
                    </w:rPr>
                  </w:rPrChange>
                </w:rPr>
                <w:t>Students using skills on other modules.</w:t>
              </w:r>
            </w:ins>
            <w:ins w:id="35981" w:author="pete jones" w:date="2022-03-10T18:01:00Z">
              <w:r w:rsidRPr="00455619">
                <w:rPr>
                  <w:rFonts w:cstheme="minorHAnsi"/>
                  <w:color w:val="000000"/>
                  <w:sz w:val="20"/>
                  <w:szCs w:val="20"/>
                  <w:rPrChange w:id="35982" w:author="pete jones" w:date="2022-03-10T18:01:00Z">
                    <w:rPr>
                      <w:rFonts w:ascii="Calibri" w:hAnsi="Calibri" w:cs="Calibri"/>
                      <w:color w:val="000000"/>
                      <w:sz w:val="22"/>
                      <w:szCs w:val="22"/>
                    </w:rPr>
                  </w:rPrChange>
                </w:rPr>
                <w:t xml:space="preserve"> -&amp;-</w:t>
              </w:r>
            </w:ins>
          </w:p>
          <w:p w14:paraId="68DB8D82" w14:textId="77777777" w:rsidR="00455619" w:rsidRPr="00455619" w:rsidRDefault="00455619" w:rsidP="00455619">
            <w:pPr>
              <w:spacing w:before="0" w:after="0" w:line="240" w:lineRule="auto"/>
              <w:jc w:val="center"/>
              <w:rPr>
                <w:ins w:id="35983" w:author="pete jones" w:date="2022-03-10T17:57:00Z"/>
                <w:rFonts w:cstheme="minorHAnsi"/>
                <w:sz w:val="20"/>
                <w:szCs w:val="20"/>
                <w:rPrChange w:id="35984" w:author="pete jones" w:date="2022-03-10T18:01:00Z">
                  <w:rPr>
                    <w:ins w:id="35985" w:author="pete jones" w:date="2022-03-10T17:57:00Z"/>
                    <w:rFonts w:cstheme="minorHAnsi"/>
                  </w:rPr>
                </w:rPrChange>
              </w:rPr>
            </w:pPr>
            <w:ins w:id="35986" w:author="pete jones" w:date="2022-03-10T17:57:00Z">
              <w:r w:rsidRPr="00455619">
                <w:rPr>
                  <w:rFonts w:cstheme="minorHAnsi"/>
                  <w:color w:val="000000"/>
                  <w:sz w:val="20"/>
                  <w:szCs w:val="20"/>
                  <w:rPrChange w:id="35987" w:author="pete jones" w:date="2022-03-10T18:01:00Z">
                    <w:rPr>
                      <w:rFonts w:ascii="Calibri" w:hAnsi="Calibri" w:cs="Calibri"/>
                      <w:color w:val="000000"/>
                      <w:sz w:val="22"/>
                      <w:szCs w:val="22"/>
                    </w:rPr>
                  </w:rPrChange>
                </w:rPr>
                <w:t>evidence of effective research</w:t>
              </w:r>
            </w:ins>
          </w:p>
        </w:tc>
      </w:tr>
    </w:tbl>
    <w:p w14:paraId="123A2749" w14:textId="3B0A59F9" w:rsidR="00D53121" w:rsidRDefault="00D53121">
      <w:pPr>
        <w:pStyle w:val="Heading3"/>
        <w:rPr>
          <w:ins w:id="35988" w:author="pete jones" w:date="2022-03-12T08:40:00Z"/>
        </w:rPr>
        <w:pPrChange w:id="35989" w:author="pete jones" w:date="2022-03-16T17:51:00Z">
          <w:pPr>
            <w:pStyle w:val="Heading8"/>
          </w:pPr>
        </w:pPrChange>
      </w:pPr>
      <w:bookmarkStart w:id="35990" w:name="_Toc99969880"/>
      <w:ins w:id="35991" w:author="pete jones" w:date="2022-03-12T08:28:00Z">
        <w:r w:rsidRPr="00FF6A71">
          <w:t>Opp</w:t>
        </w:r>
        <w:r>
          <w:t xml:space="preserve">ortunity </w:t>
        </w:r>
        <w:r w:rsidRPr="00FF6A71">
          <w:t>Index</w:t>
        </w:r>
      </w:ins>
      <w:ins w:id="35992" w:author="pete jones" w:date="2022-03-12T08:40:00Z">
        <w:r w:rsidR="007149DB">
          <w:t xml:space="preserve"> - </w:t>
        </w:r>
      </w:ins>
      <w:ins w:id="35993" w:author="pete jones" w:date="2022-03-12T08:39:00Z">
        <w:r w:rsidR="007149DB">
          <w:t>Using the model</w:t>
        </w:r>
      </w:ins>
      <w:bookmarkEnd w:id="35990"/>
    </w:p>
    <w:p w14:paraId="172A6D51" w14:textId="51A29FE5" w:rsidR="007149DB" w:rsidRDefault="007149DB" w:rsidP="007149DB">
      <w:pPr>
        <w:rPr>
          <w:ins w:id="35994" w:author="pete jones" w:date="2022-03-12T08:45:00Z"/>
        </w:rPr>
      </w:pPr>
      <w:ins w:id="35995" w:author="pete jones" w:date="2022-03-12T08:41:00Z">
        <w:r>
          <w:t xml:space="preserve">The model contains 4 scales or </w:t>
        </w:r>
      </w:ins>
      <w:ins w:id="35996" w:author="pete jones" w:date="2022-03-12T08:43:00Z">
        <w:r>
          <w:t>modes</w:t>
        </w:r>
      </w:ins>
      <w:ins w:id="35997" w:author="pete jones" w:date="2022-04-01T13:10:00Z">
        <w:r w:rsidR="00DA172B">
          <w:t>,</w:t>
        </w:r>
      </w:ins>
      <w:ins w:id="35998" w:author="pete jones" w:date="2022-03-12T08:45:00Z">
        <w:r w:rsidR="005376E1">
          <w:t xml:space="preserve"> each with an associated set of KPI</w:t>
        </w:r>
      </w:ins>
      <w:ins w:id="35999" w:author="pete jones" w:date="2022-03-12T08:46:00Z">
        <w:r w:rsidR="005376E1">
          <w:t>s</w:t>
        </w:r>
      </w:ins>
      <w:ins w:id="36000" w:author="pete jones" w:date="2022-03-12T08:42:00Z">
        <w:r>
          <w:t>.</w:t>
        </w:r>
      </w:ins>
      <w:ins w:id="36001" w:author="pete jones" w:date="2022-03-12T08:43:00Z">
        <w:r>
          <w:t xml:space="preserve"> </w:t>
        </w:r>
      </w:ins>
      <w:ins w:id="36002" w:author="pete jones" w:date="2022-04-01T13:10:00Z">
        <w:r w:rsidR="00DA172B">
          <w:t>T</w:t>
        </w:r>
      </w:ins>
      <w:ins w:id="36003" w:author="pete jones" w:date="2022-03-12T08:43:00Z">
        <w:r>
          <w:t>here are 9</w:t>
        </w:r>
      </w:ins>
      <w:ins w:id="36004" w:author="pete jones" w:date="2022-03-12T08:55:00Z">
        <w:r w:rsidR="006B63F2">
          <w:t>7</w:t>
        </w:r>
      </w:ins>
      <w:ins w:id="36005" w:author="pete jones" w:date="2022-03-12T08:43:00Z">
        <w:r>
          <w:t xml:space="preserve"> KPIs</w:t>
        </w:r>
      </w:ins>
      <w:ins w:id="36006" w:author="pete jones" w:date="2022-03-12T08:44:00Z">
        <w:r>
          <w:t xml:space="preserve"> </w:t>
        </w:r>
      </w:ins>
      <w:ins w:id="36007" w:author="pete jones" w:date="2022-03-12T08:47:00Z">
        <w:r w:rsidR="005376E1">
          <w:t xml:space="preserve">scored on a scale of 0 to 7, </w:t>
        </w:r>
      </w:ins>
      <w:ins w:id="36008" w:author="pete jones" w:date="2022-03-12T08:48:00Z">
        <w:r w:rsidR="005376E1">
          <w:t xml:space="preserve">resulting </w:t>
        </w:r>
      </w:ins>
      <w:ins w:id="36009" w:author="pete jones" w:date="2022-03-12T08:55:00Z">
        <w:r w:rsidR="006B63F2">
          <w:t>in a</w:t>
        </w:r>
      </w:ins>
      <w:ins w:id="36010" w:author="pete jones" w:date="2022-03-12T08:48:00Z">
        <w:r w:rsidR="005376E1">
          <w:t xml:space="preserve"> maximum score of 679 points.</w:t>
        </w:r>
      </w:ins>
      <w:ins w:id="36011" w:author="pete jones" w:date="2022-03-12T08:44:00Z">
        <w:r>
          <w:t xml:space="preserve"> </w:t>
        </w:r>
      </w:ins>
      <w:ins w:id="36012" w:author="pete jones" w:date="2022-03-12T08:56:00Z">
        <w:r w:rsidR="006B63F2">
          <w:t xml:space="preserve">The maximum </w:t>
        </w:r>
      </w:ins>
      <w:ins w:id="36013" w:author="pete jones" w:date="2022-03-12T08:57:00Z">
        <w:r w:rsidR="006B63F2">
          <w:t>number</w:t>
        </w:r>
      </w:ins>
      <w:ins w:id="36014" w:author="pete jones" w:date="2022-03-12T08:56:00Z">
        <w:r w:rsidR="006B63F2">
          <w:t xml:space="preserve"> of points </w:t>
        </w:r>
      </w:ins>
      <w:ins w:id="36015" w:author="pete jones" w:date="2022-03-12T08:57:00Z">
        <w:r w:rsidR="006B63F2">
          <w:t xml:space="preserve">determines the weighting for each range of KPIs based upon a simple distribution, </w:t>
        </w:r>
      </w:ins>
      <w:ins w:id="36016" w:author="pete jones" w:date="2022-03-12T08:58:00Z">
        <w:r w:rsidR="006B63F2">
          <w:t>i.e.,</w:t>
        </w:r>
      </w:ins>
      <w:ins w:id="36017" w:author="pete jones" w:date="2022-03-12T08:57:00Z">
        <w:r w:rsidR="006B63F2">
          <w:t xml:space="preserve"> all sect</w:t>
        </w:r>
      </w:ins>
      <w:ins w:id="36018" w:author="pete jones" w:date="2022-03-12T08:58:00Z">
        <w:r w:rsidR="006B63F2">
          <w:t>ions are weighted based upon the total number of KPIs in each.</w:t>
        </w:r>
      </w:ins>
      <w:ins w:id="36019" w:author="pete jones" w:date="2022-03-12T09:00:00Z">
        <w:r w:rsidR="00BD7A83">
          <w:t xml:space="preserve"> </w:t>
        </w:r>
      </w:ins>
      <w:ins w:id="36020" w:author="pete jones" w:date="2022-03-12T09:01:00Z">
        <w:r w:rsidR="00BD7A83">
          <w:t xml:space="preserve">Each scale is subdivided </w:t>
        </w:r>
      </w:ins>
      <w:ins w:id="36021" w:author="pete jones" w:date="2022-03-12T09:02:00Z">
        <w:r w:rsidR="00BD7A83">
          <w:t xml:space="preserve">into five </w:t>
        </w:r>
      </w:ins>
      <w:ins w:id="36022" w:author="pete jones" w:date="2022-03-12T09:05:00Z">
        <w:r w:rsidR="00BD7A83">
          <w:t xml:space="preserve">equal </w:t>
        </w:r>
        <w:r w:rsidR="00A3319C">
          <w:t>proportions</w:t>
        </w:r>
      </w:ins>
      <w:ins w:id="36023" w:author="pete jones" w:date="2022-03-12T09:02:00Z">
        <w:r w:rsidR="00BD7A83">
          <w:t xml:space="preserve"> </w:t>
        </w:r>
      </w:ins>
      <w:ins w:id="36024" w:author="pete jones" w:date="2022-03-12T09:01:00Z">
        <w:r w:rsidR="00BD7A83">
          <w:t xml:space="preserve">such that the </w:t>
        </w:r>
      </w:ins>
      <w:ins w:id="36025" w:author="pete jones" w:date="2022-03-12T09:02:00Z">
        <w:r w:rsidR="00BD7A83">
          <w:t>weighting</w:t>
        </w:r>
      </w:ins>
      <w:ins w:id="36026" w:author="pete jones" w:date="2022-03-12T09:01:00Z">
        <w:r w:rsidR="00BD7A83">
          <w:t xml:space="preserve"> </w:t>
        </w:r>
      </w:ins>
      <w:ins w:id="36027" w:author="pete jones" w:date="2022-03-12T09:05:00Z">
        <w:r w:rsidR="00A3319C">
          <w:t>may</w:t>
        </w:r>
      </w:ins>
      <w:ins w:id="36028" w:author="pete jones" w:date="2022-03-12T09:06:00Z">
        <w:r w:rsidR="00A3319C">
          <w:t xml:space="preserve"> be combined into a range for an overall </w:t>
        </w:r>
      </w:ins>
      <w:ins w:id="36029" w:author="pete jones" w:date="2022-03-12T09:08:00Z">
        <w:r w:rsidR="00A3319C">
          <w:t>“</w:t>
        </w:r>
      </w:ins>
      <w:ins w:id="36030" w:author="pete jones" w:date="2022-03-12T09:06:00Z">
        <w:r w:rsidR="00A3319C">
          <w:t>indication</w:t>
        </w:r>
      </w:ins>
      <w:ins w:id="36031" w:author="pete jones" w:date="2022-03-12T09:08:00Z">
        <w:r w:rsidR="00A3319C">
          <w:t>”</w:t>
        </w:r>
      </w:ins>
      <w:ins w:id="36032" w:author="pete jones" w:date="2022-03-12T09:06:00Z">
        <w:r w:rsidR="00A3319C">
          <w:t xml:space="preserve"> of </w:t>
        </w:r>
      </w:ins>
      <w:ins w:id="36033" w:author="pete jones" w:date="2022-03-12T09:07:00Z">
        <w:r w:rsidR="00A3319C">
          <w:t>applicability</w:t>
        </w:r>
      </w:ins>
      <w:ins w:id="36034" w:author="pete jones" w:date="2022-03-12T09:06:00Z">
        <w:r w:rsidR="00A3319C">
          <w:t xml:space="preserve"> for CDE </w:t>
        </w:r>
      </w:ins>
      <w:ins w:id="36035" w:author="pete jones" w:date="2022-03-12T09:07:00Z">
        <w:r w:rsidR="00A3319C">
          <w:t>integration</w:t>
        </w:r>
      </w:ins>
      <w:ins w:id="36036" w:author="pete jones" w:date="2022-03-12T09:10:00Z">
        <w:r w:rsidR="00A3319C">
          <w:t xml:space="preserve">, </w:t>
        </w:r>
        <w:r w:rsidR="00A3319C">
          <w:fldChar w:fldCharType="begin"/>
        </w:r>
        <w:r w:rsidR="00A3319C">
          <w:instrText xml:space="preserve"> REF _Ref97968675 \h </w:instrText>
        </w:r>
      </w:ins>
      <w:r w:rsidR="00A3319C">
        <w:fldChar w:fldCharType="separate"/>
      </w:r>
      <w:ins w:id="36037" w:author="pete jones" w:date="2022-04-05T11:31:00Z">
        <w:r w:rsidR="00D94147">
          <w:t xml:space="preserve">Table </w:t>
        </w:r>
        <w:r w:rsidR="00D94147">
          <w:rPr>
            <w:noProof/>
          </w:rPr>
          <w:t>11</w:t>
        </w:r>
        <w:r w:rsidR="00D94147">
          <w:noBreakHyphen/>
        </w:r>
        <w:r w:rsidR="00D94147">
          <w:rPr>
            <w:noProof/>
          </w:rPr>
          <w:t>1</w:t>
        </w:r>
      </w:ins>
      <w:ins w:id="36038" w:author="pete jones" w:date="2022-03-12T09:10:00Z">
        <w:r w:rsidR="00A3319C">
          <w:fldChar w:fldCharType="end"/>
        </w:r>
      </w:ins>
      <w:ins w:id="36039" w:author="pete jones" w:date="2022-03-12T09:07:00Z">
        <w:r w:rsidR="00A3319C">
          <w:t>.</w:t>
        </w:r>
      </w:ins>
      <w:ins w:id="36040" w:author="pete jones" w:date="2022-03-12T09:01:00Z">
        <w:r w:rsidR="00BD7A83">
          <w:t xml:space="preserve"> </w:t>
        </w:r>
      </w:ins>
    </w:p>
    <w:p w14:paraId="66325985" w14:textId="105E7758" w:rsidR="002752A1" w:rsidRDefault="0012647B" w:rsidP="0012647B">
      <w:pPr>
        <w:jc w:val="center"/>
        <w:rPr>
          <w:ins w:id="36041" w:author="pete jones" w:date="2022-03-12T09:08:00Z"/>
        </w:rPr>
      </w:pPr>
      <w:ins w:id="36042" w:author="pete jones" w:date="2022-03-10T18:44:00Z">
        <w:r w:rsidRPr="00C15005">
          <w:rPr>
            <w:noProof/>
          </w:rPr>
          <w:drawing>
            <wp:inline distT="0" distB="0" distL="0" distR="0" wp14:anchorId="4B8D6371" wp14:editId="6332A5C0">
              <wp:extent cx="3829050" cy="1363948"/>
              <wp:effectExtent l="0" t="0" r="0"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6">
                        <a:extLst>
                          <a:ext uri="{28A0092B-C50C-407E-A947-70E740481C1C}">
                            <a14:useLocalDpi xmlns:a14="http://schemas.microsoft.com/office/drawing/2010/main" val="0"/>
                          </a:ext>
                        </a:extLst>
                      </a:blip>
                      <a:srcRect b="9064"/>
                      <a:stretch/>
                    </pic:blipFill>
                    <pic:spPr bwMode="auto">
                      <a:xfrm>
                        <a:off x="0" y="0"/>
                        <a:ext cx="3876467" cy="1380838"/>
                      </a:xfrm>
                      <a:prstGeom prst="rect">
                        <a:avLst/>
                      </a:prstGeom>
                      <a:noFill/>
                      <a:ln>
                        <a:noFill/>
                      </a:ln>
                      <a:extLst>
                        <a:ext uri="{53640926-AAD7-44D8-BBD7-CCE9431645EC}">
                          <a14:shadowObscured xmlns:a14="http://schemas.microsoft.com/office/drawing/2010/main"/>
                        </a:ext>
                      </a:extLst>
                    </pic:spPr>
                  </pic:pic>
                </a:graphicData>
              </a:graphic>
            </wp:inline>
          </w:drawing>
        </w:r>
      </w:ins>
    </w:p>
    <w:p w14:paraId="13151A2D" w14:textId="4FCD0829" w:rsidR="00A3319C" w:rsidRDefault="00A3319C" w:rsidP="00A3319C">
      <w:pPr>
        <w:pStyle w:val="Caption"/>
        <w:rPr>
          <w:ins w:id="36043" w:author="pete jones" w:date="2022-03-12T09:10:00Z"/>
        </w:rPr>
      </w:pPr>
      <w:bookmarkStart w:id="36044" w:name="_Ref97968675"/>
      <w:bookmarkStart w:id="36045" w:name="_Ref97968667"/>
      <w:bookmarkStart w:id="36046" w:name="_Toc99719371"/>
      <w:ins w:id="36047" w:author="pete jones" w:date="2022-03-12T09:10:00Z">
        <w:r>
          <w:t xml:space="preserve">Table </w:t>
        </w:r>
      </w:ins>
      <w:ins w:id="36048" w:author="pete jones" w:date="2022-03-12T09:33:00Z">
        <w:r w:rsidR="00D62441">
          <w:fldChar w:fldCharType="begin"/>
        </w:r>
        <w:r w:rsidR="00D62441">
          <w:instrText xml:space="preserve"> STYLEREF 1 \s </w:instrText>
        </w:r>
      </w:ins>
      <w:r w:rsidR="00D62441">
        <w:fldChar w:fldCharType="separate"/>
      </w:r>
      <w:r w:rsidR="00D94147">
        <w:rPr>
          <w:noProof/>
        </w:rPr>
        <w:t>11</w:t>
      </w:r>
      <w:ins w:id="36049"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36050" w:author="pete jones" w:date="2022-04-05T11:31:00Z">
        <w:r w:rsidR="00D94147">
          <w:rPr>
            <w:noProof/>
          </w:rPr>
          <w:t>1</w:t>
        </w:r>
      </w:ins>
      <w:ins w:id="36051" w:author="pete jones" w:date="2022-03-12T09:33:00Z">
        <w:r w:rsidR="00D62441">
          <w:fldChar w:fldCharType="end"/>
        </w:r>
      </w:ins>
      <w:bookmarkEnd w:id="36044"/>
      <w:ins w:id="36052" w:author="pete jones" w:date="2022-03-12T09:10:00Z">
        <w:r>
          <w:t>: OPP-INDEX KPI Indication weightings</w:t>
        </w:r>
        <w:bookmarkEnd w:id="36045"/>
        <w:bookmarkEnd w:id="36046"/>
      </w:ins>
    </w:p>
    <w:p w14:paraId="0CF0B4E8" w14:textId="690E7FBF" w:rsidR="00A3319C" w:rsidRPr="00A3319C" w:rsidRDefault="00A3319C">
      <w:pPr>
        <w:rPr>
          <w:ins w:id="36053" w:author="pete jones" w:date="2022-03-10T18:47:00Z"/>
        </w:rPr>
        <w:pPrChange w:id="36054" w:author="pete jones" w:date="2022-03-12T09:10:00Z">
          <w:pPr>
            <w:jc w:val="center"/>
          </w:pPr>
        </w:pPrChange>
      </w:pPr>
      <w:ins w:id="36055" w:author="pete jones" w:date="2022-03-12T09:12:00Z">
        <w:r>
          <w:lastRenderedPageBreak/>
          <w:t xml:space="preserve">A reference table, </w:t>
        </w:r>
        <w:r>
          <w:fldChar w:fldCharType="begin"/>
        </w:r>
        <w:r>
          <w:instrText xml:space="preserve"> REF _Ref97968789 \h </w:instrText>
        </w:r>
      </w:ins>
      <w:r>
        <w:fldChar w:fldCharType="separate"/>
      </w:r>
      <w:ins w:id="36056" w:author="pete jones" w:date="2022-04-05T11:31:00Z">
        <w:r w:rsidR="00D94147">
          <w:t xml:space="preserve">Table </w:t>
        </w:r>
        <w:r w:rsidR="00D94147">
          <w:rPr>
            <w:noProof/>
          </w:rPr>
          <w:t>11</w:t>
        </w:r>
        <w:r w:rsidR="00D94147">
          <w:noBreakHyphen/>
        </w:r>
        <w:r w:rsidR="00D94147">
          <w:rPr>
            <w:noProof/>
          </w:rPr>
          <w:t>2</w:t>
        </w:r>
      </w:ins>
      <w:ins w:id="36057" w:author="pete jones" w:date="2022-03-12T09:12:00Z">
        <w:r>
          <w:fldChar w:fldCharType="end"/>
        </w:r>
        <w:r>
          <w:t>, i</w:t>
        </w:r>
      </w:ins>
      <w:ins w:id="36058" w:author="pete jones" w:date="2022-04-01T13:10:00Z">
        <w:r w:rsidR="00DA172B">
          <w:t>llustrates</w:t>
        </w:r>
      </w:ins>
      <w:ins w:id="36059" w:author="pete jones" w:date="2022-03-12T09:13:00Z">
        <w:r>
          <w:t xml:space="preserve"> the proportional breakdown indications for each </w:t>
        </w:r>
      </w:ins>
      <w:ins w:id="36060" w:author="pete jones" w:date="2022-04-01T14:59:00Z">
        <w:r w:rsidR="00726256">
          <w:t>index scale</w:t>
        </w:r>
      </w:ins>
      <w:ins w:id="36061" w:author="pete jones" w:date="2022-03-12T09:13:00Z">
        <w:r>
          <w:t>, assist</w:t>
        </w:r>
      </w:ins>
      <w:ins w:id="36062" w:author="pete jones" w:date="2022-03-12T09:14:00Z">
        <w:r>
          <w:t>ing</w:t>
        </w:r>
      </w:ins>
      <w:ins w:id="36063" w:author="pete jones" w:date="2022-03-12T09:13:00Z">
        <w:r>
          <w:t xml:space="preserve"> the scoring pr</w:t>
        </w:r>
      </w:ins>
      <w:ins w:id="36064" w:author="pete jones" w:date="2022-03-12T09:14:00Z">
        <w:r>
          <w:t>ocess.</w:t>
        </w:r>
      </w:ins>
      <w:ins w:id="36065" w:author="pete jones" w:date="2022-03-12T09:12:00Z">
        <w:r>
          <w:t xml:space="preserve"> </w:t>
        </w:r>
      </w:ins>
    </w:p>
    <w:p w14:paraId="08C7A4B3" w14:textId="27C7A114" w:rsidR="00EC05AB" w:rsidRDefault="00EC05AB">
      <w:pPr>
        <w:jc w:val="center"/>
        <w:rPr>
          <w:ins w:id="36066" w:author="pete jones" w:date="2022-03-12T09:12:00Z"/>
        </w:rPr>
      </w:pPr>
      <w:ins w:id="36067" w:author="pete jones" w:date="2022-03-10T18:48:00Z">
        <w:r w:rsidRPr="00EC05AB">
          <w:rPr>
            <w:noProof/>
          </w:rPr>
          <w:drawing>
            <wp:inline distT="0" distB="0" distL="0" distR="0" wp14:anchorId="15D11330" wp14:editId="0B9B0C9B">
              <wp:extent cx="5579745" cy="4586605"/>
              <wp:effectExtent l="0" t="0" r="190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579745" cy="4586605"/>
                      </a:xfrm>
                      <a:prstGeom prst="rect">
                        <a:avLst/>
                      </a:prstGeom>
                      <a:noFill/>
                      <a:ln>
                        <a:noFill/>
                      </a:ln>
                    </pic:spPr>
                  </pic:pic>
                </a:graphicData>
              </a:graphic>
            </wp:inline>
          </w:drawing>
        </w:r>
      </w:ins>
    </w:p>
    <w:p w14:paraId="307B40FA" w14:textId="2A61C86E" w:rsidR="00A3319C" w:rsidRDefault="00A3319C" w:rsidP="00A3319C">
      <w:pPr>
        <w:pStyle w:val="Caption"/>
        <w:rPr>
          <w:ins w:id="36068" w:author="pete jones" w:date="2022-03-12T09:14:00Z"/>
        </w:rPr>
      </w:pPr>
      <w:bookmarkStart w:id="36069" w:name="_Ref97968789"/>
      <w:bookmarkStart w:id="36070" w:name="_Toc99719372"/>
      <w:ins w:id="36071" w:author="pete jones" w:date="2022-03-12T09:12:00Z">
        <w:r>
          <w:t xml:space="preserve">Table </w:t>
        </w:r>
      </w:ins>
      <w:ins w:id="36072" w:author="pete jones" w:date="2022-03-12T09:33:00Z">
        <w:r w:rsidR="00D62441">
          <w:fldChar w:fldCharType="begin"/>
        </w:r>
        <w:r w:rsidR="00D62441">
          <w:instrText xml:space="preserve"> STYLEREF 1 \s </w:instrText>
        </w:r>
      </w:ins>
      <w:r w:rsidR="00D62441">
        <w:fldChar w:fldCharType="separate"/>
      </w:r>
      <w:r w:rsidR="00D94147">
        <w:rPr>
          <w:noProof/>
        </w:rPr>
        <w:t>11</w:t>
      </w:r>
      <w:ins w:id="36073" w:author="pete jones" w:date="2022-03-12T09:33:00Z">
        <w:r w:rsidR="00D62441">
          <w:fldChar w:fldCharType="end"/>
        </w:r>
        <w:r w:rsidR="00D62441">
          <w:noBreakHyphen/>
        </w:r>
        <w:r w:rsidR="00D62441">
          <w:fldChar w:fldCharType="begin"/>
        </w:r>
        <w:r w:rsidR="00D62441">
          <w:instrText xml:space="preserve"> SEQ Table \* ARABIC \s 1 </w:instrText>
        </w:r>
      </w:ins>
      <w:r w:rsidR="00D62441">
        <w:fldChar w:fldCharType="separate"/>
      </w:r>
      <w:ins w:id="36074" w:author="pete jones" w:date="2022-04-05T11:31:00Z">
        <w:r w:rsidR="00D94147">
          <w:rPr>
            <w:noProof/>
          </w:rPr>
          <w:t>2</w:t>
        </w:r>
      </w:ins>
      <w:ins w:id="36075" w:author="pete jones" w:date="2022-03-12T09:33:00Z">
        <w:r w:rsidR="00D62441">
          <w:fldChar w:fldCharType="end"/>
        </w:r>
      </w:ins>
      <w:bookmarkEnd w:id="36069"/>
      <w:ins w:id="36076" w:author="pete jones" w:date="2022-03-12T09:12:00Z">
        <w:r>
          <w:t>: OPP-INDEX reference table</w:t>
        </w:r>
      </w:ins>
      <w:bookmarkEnd w:id="36070"/>
    </w:p>
    <w:p w14:paraId="584AA389" w14:textId="5E82CD48" w:rsidR="00A3319C" w:rsidRDefault="001E2EB9" w:rsidP="00A3319C">
      <w:pPr>
        <w:rPr>
          <w:ins w:id="36077" w:author="pete jones" w:date="2022-03-12T09:14:00Z"/>
        </w:rPr>
      </w:pPr>
      <w:ins w:id="36078" w:author="pete jones" w:date="2022-03-12T09:19:00Z">
        <w:r>
          <w:t>The scoring sheet contains a list of all KPIs grouped into their scales</w:t>
        </w:r>
      </w:ins>
      <w:ins w:id="36079" w:author="pete jones" w:date="2022-04-01T13:10:00Z">
        <w:r w:rsidR="00DA172B">
          <w:t xml:space="preserve">. </w:t>
        </w:r>
      </w:ins>
      <w:ins w:id="36080" w:author="pete jones" w:date="2022-04-01T13:12:00Z">
        <w:r w:rsidR="00DA172B">
          <w:t>In addition, a</w:t>
        </w:r>
      </w:ins>
      <w:ins w:id="36081" w:author="pete jones" w:date="2022-03-12T09:19:00Z">
        <w:r>
          <w:t xml:space="preserve"> definition or brief description is included for each </w:t>
        </w:r>
      </w:ins>
      <w:ins w:id="36082" w:author="pete jones" w:date="2022-03-12T09:20:00Z">
        <w:r>
          <w:t xml:space="preserve">KPI to illustrate the focus of </w:t>
        </w:r>
      </w:ins>
      <w:ins w:id="36083" w:author="pete jones" w:date="2022-04-01T13:12:00Z">
        <w:r w:rsidR="00DA172B">
          <w:t xml:space="preserve">the </w:t>
        </w:r>
      </w:ins>
      <w:ins w:id="36084" w:author="pete jones" w:date="2022-03-12T09:20:00Z">
        <w:r>
          <w:t>data investigation that supports either objective or subjective analysis</w:t>
        </w:r>
      </w:ins>
      <w:ins w:id="36085" w:author="pete jones" w:date="2022-03-12T09:21:00Z">
        <w:r>
          <w:t xml:space="preserve">. </w:t>
        </w:r>
      </w:ins>
      <w:ins w:id="36086" w:author="pete jones" w:date="2022-04-01T13:12:00Z">
        <w:r w:rsidR="00DA172B">
          <w:t>First, e</w:t>
        </w:r>
      </w:ins>
      <w:ins w:id="36087" w:author="pete jones" w:date="2022-03-12T09:21:00Z">
        <w:r>
          <w:t xml:space="preserve">ach KPI is analysed and scored on a 0-7 </w:t>
        </w:r>
      </w:ins>
      <w:ins w:id="36088" w:author="pete jones" w:date="2022-03-12T09:23:00Z">
        <w:r>
          <w:t>Likert</w:t>
        </w:r>
      </w:ins>
      <w:ins w:id="36089" w:author="pete jones" w:date="2022-03-12T09:21:00Z">
        <w:r>
          <w:t xml:space="preserve"> scale</w:t>
        </w:r>
      </w:ins>
      <w:ins w:id="36090" w:author="pete jones" w:date="2022-03-12T09:23:00Z">
        <w:r>
          <w:t xml:space="preserve">, where objective KPIs are </w:t>
        </w:r>
      </w:ins>
      <w:ins w:id="36091" w:author="pete jones" w:date="2022-03-12T09:24:00Z">
        <w:r>
          <w:t>scored on sliding scales as indicated</w:t>
        </w:r>
      </w:ins>
      <w:ins w:id="36092" w:author="pete jones" w:date="2022-04-01T13:11:00Z">
        <w:r w:rsidR="00DA172B">
          <w:t>,</w:t>
        </w:r>
      </w:ins>
      <w:ins w:id="36093" w:author="pete jones" w:date="2022-03-12T09:24:00Z">
        <w:r>
          <w:t xml:space="preserve"> and subjective KPIs generally follow</w:t>
        </w:r>
      </w:ins>
      <w:ins w:id="36094" w:author="pete jones" w:date="2022-03-12T09:25:00Z">
        <w:r>
          <w:t xml:space="preserve"> a pattern </w:t>
        </w:r>
      </w:ins>
      <w:ins w:id="36095" w:author="pete jones" w:date="2022-03-12T09:30:00Z">
        <w:r w:rsidR="00D62441">
          <w:t>of “</w:t>
        </w:r>
      </w:ins>
      <w:ins w:id="36096" w:author="pete jones" w:date="2022-03-12T09:24:00Z">
        <w:r w:rsidRPr="001E2EB9">
          <w:t>Not at all = 0, Partly = 3, Fully = 7</w:t>
        </w:r>
      </w:ins>
      <w:ins w:id="36097" w:author="pete jones" w:date="2022-03-12T09:25:00Z">
        <w:r>
          <w:t xml:space="preserve">”. The scores are then </w:t>
        </w:r>
      </w:ins>
      <w:ins w:id="36098" w:author="pete jones" w:date="2022-03-12T09:27:00Z">
        <w:r>
          <w:t xml:space="preserve">added vertically by score range and </w:t>
        </w:r>
      </w:ins>
      <w:ins w:id="36099" w:author="pete jones" w:date="2022-03-12T09:28:00Z">
        <w:r>
          <w:t xml:space="preserve">totalled to arrive at a total score for each </w:t>
        </w:r>
      </w:ins>
      <w:ins w:id="36100" w:author="pete jones" w:date="2022-04-01T13:11:00Z">
        <w:r w:rsidR="00DA172B">
          <w:t>significant</w:t>
        </w:r>
      </w:ins>
      <w:ins w:id="36101" w:author="pete jones" w:date="2022-03-12T09:28:00Z">
        <w:r>
          <w:t xml:space="preserve"> KPI </w:t>
        </w:r>
      </w:ins>
      <w:ins w:id="36102" w:author="pete jones" w:date="2022-03-12T09:30:00Z">
        <w:r w:rsidR="00D62441">
          <w:t>scale</w:t>
        </w:r>
      </w:ins>
      <w:ins w:id="36103" w:author="pete jones" w:date="2022-03-12T09:28:00Z">
        <w:r>
          <w:t xml:space="preserve">. </w:t>
        </w:r>
      </w:ins>
      <w:ins w:id="36104" w:author="pete jones" w:date="2022-04-01T13:11:00Z">
        <w:r w:rsidR="00DA172B">
          <w:t>Next, a</w:t>
        </w:r>
      </w:ins>
      <w:ins w:id="36105" w:author="pete jones" w:date="2022-03-12T09:28:00Z">
        <w:r>
          <w:t xml:space="preserve"> compliance percentage is computed from </w:t>
        </w:r>
      </w:ins>
      <w:ins w:id="36106" w:author="pete jones" w:date="2022-03-12T09:29:00Z">
        <w:r>
          <w:t>(</w:t>
        </w:r>
      </w:ins>
      <w:ins w:id="36107" w:author="pete jones" w:date="2022-03-30T10:45:00Z">
        <w:r w:rsidR="002A65B6">
          <w:t xml:space="preserve">the </w:t>
        </w:r>
      </w:ins>
      <w:ins w:id="36108" w:author="pete jones" w:date="2022-04-01T13:12:00Z">
        <w:r w:rsidR="00DA172B">
          <w:t>entire</w:t>
        </w:r>
      </w:ins>
      <w:ins w:id="36109" w:author="pete jones" w:date="2022-03-12T09:28:00Z">
        <w:r>
          <w:t xml:space="preserve"> range / </w:t>
        </w:r>
      </w:ins>
      <w:ins w:id="36110" w:author="pete jones" w:date="2022-03-12T09:29:00Z">
        <w:r>
          <w:t>maximum range score)</w:t>
        </w:r>
      </w:ins>
      <w:ins w:id="36111" w:author="pete jones" w:date="2022-03-12T09:27:00Z">
        <w:r>
          <w:t xml:space="preserve"> </w:t>
        </w:r>
      </w:ins>
      <w:ins w:id="36112" w:author="pete jones" w:date="2022-03-12T09:30:00Z">
        <w:r w:rsidR="00D62441">
          <w:t>for each scale</w:t>
        </w:r>
      </w:ins>
      <w:ins w:id="36113" w:author="pete jones" w:date="2022-03-12T09:31:00Z">
        <w:r w:rsidR="00D62441">
          <w:t xml:space="preserve">. </w:t>
        </w:r>
      </w:ins>
      <w:ins w:id="36114" w:author="pete jones" w:date="2022-04-01T13:11:00Z">
        <w:r w:rsidR="00DA172B">
          <w:t>Finally, t</w:t>
        </w:r>
      </w:ins>
      <w:ins w:id="36115" w:author="pete jones" w:date="2022-03-12T09:31:00Z">
        <w:r w:rsidR="00D62441">
          <w:t>he overall index score is derived from the total number of points</w:t>
        </w:r>
      </w:ins>
      <w:ins w:id="36116" w:author="pete jones" w:date="2022-04-01T13:12:00Z">
        <w:r w:rsidR="00DA172B">
          <w:t>,</w:t>
        </w:r>
      </w:ins>
      <w:ins w:id="36117" w:author="pete jones" w:date="2022-03-12T09:31:00Z">
        <w:r w:rsidR="00D62441">
          <w:t xml:space="preserve"> and a percentage is computed by dividing by the maximum number of points</w:t>
        </w:r>
      </w:ins>
      <w:ins w:id="36118" w:author="pete jones" w:date="2022-04-01T13:12:00Z">
        <w:r w:rsidR="00DA172B">
          <w:t>,</w:t>
        </w:r>
      </w:ins>
      <w:ins w:id="36119" w:author="pete jones" w:date="2022-03-12T09:31:00Z">
        <w:r w:rsidR="00D62441">
          <w:t xml:space="preserve"> </w:t>
        </w:r>
      </w:ins>
      <w:ins w:id="36120" w:author="pete jones" w:date="2022-04-05T11:10:00Z">
        <w:r w:rsidR="00FE3061">
          <w:t>i.e.,</w:t>
        </w:r>
      </w:ins>
      <w:ins w:id="36121" w:author="pete jones" w:date="2022-03-12T09:32:00Z">
        <w:r w:rsidR="00D62441">
          <w:t xml:space="preserve"> 679</w:t>
        </w:r>
      </w:ins>
      <w:ins w:id="36122" w:author="pete jones" w:date="2022-03-12T09:33:00Z">
        <w:r w:rsidR="00D62441">
          <w:t xml:space="preserve">, </w:t>
        </w:r>
      </w:ins>
      <w:ins w:id="36123" w:author="pete jones" w:date="2022-03-12T09:34:00Z">
        <w:r w:rsidR="00D62441">
          <w:fldChar w:fldCharType="begin"/>
        </w:r>
        <w:r w:rsidR="00D62441">
          <w:instrText xml:space="preserve"> REF _Ref97970059 \h </w:instrText>
        </w:r>
      </w:ins>
      <w:r w:rsidR="00D62441">
        <w:fldChar w:fldCharType="separate"/>
      </w:r>
      <w:ins w:id="36124" w:author="pete jones" w:date="2022-04-05T11:31:00Z">
        <w:r w:rsidR="00D94147">
          <w:t xml:space="preserve">Table </w:t>
        </w:r>
        <w:r w:rsidR="00D94147">
          <w:rPr>
            <w:noProof/>
          </w:rPr>
          <w:t>11</w:t>
        </w:r>
        <w:r w:rsidR="00D94147">
          <w:noBreakHyphen/>
        </w:r>
        <w:r w:rsidR="00D94147">
          <w:rPr>
            <w:noProof/>
          </w:rPr>
          <w:t>3</w:t>
        </w:r>
      </w:ins>
      <w:ins w:id="36125" w:author="pete jones" w:date="2022-03-12T09:34:00Z">
        <w:r w:rsidR="00D62441">
          <w:fldChar w:fldCharType="end"/>
        </w:r>
      </w:ins>
      <w:ins w:id="36126" w:author="pete jones" w:date="2022-03-12T09:32:00Z">
        <w:r w:rsidR="00D62441">
          <w:t>.</w:t>
        </w:r>
      </w:ins>
    </w:p>
    <w:p w14:paraId="74818B81" w14:textId="03E9EA1E" w:rsidR="00A3319C" w:rsidRDefault="00D62441" w:rsidP="00D62441">
      <w:pPr>
        <w:jc w:val="center"/>
        <w:rPr>
          <w:ins w:id="36127" w:author="pete jones" w:date="2022-03-12T09:33:00Z"/>
        </w:rPr>
      </w:pPr>
      <w:ins w:id="36128" w:author="pete jones" w:date="2022-03-12T09:32:00Z">
        <w:r>
          <w:rPr>
            <w:noProof/>
          </w:rPr>
          <w:lastRenderedPageBreak/>
          <w:drawing>
            <wp:inline distT="0" distB="0" distL="0" distR="0" wp14:anchorId="4874FC5B" wp14:editId="09337857">
              <wp:extent cx="4021282" cy="783022"/>
              <wp:effectExtent l="0" t="0" r="0" b="0"/>
              <wp:docPr id="91" name="Picture 9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able&#10;&#10;Description automatically generated"/>
                      <pic:cNvPicPr/>
                    </pic:nvPicPr>
                    <pic:blipFill>
                      <a:blip r:embed="rId192"/>
                      <a:stretch>
                        <a:fillRect/>
                      </a:stretch>
                    </pic:blipFill>
                    <pic:spPr>
                      <a:xfrm>
                        <a:off x="0" y="0"/>
                        <a:ext cx="4074502" cy="793385"/>
                      </a:xfrm>
                      <a:prstGeom prst="rect">
                        <a:avLst/>
                      </a:prstGeom>
                    </pic:spPr>
                  </pic:pic>
                </a:graphicData>
              </a:graphic>
            </wp:inline>
          </w:drawing>
        </w:r>
      </w:ins>
    </w:p>
    <w:p w14:paraId="3FC7296F" w14:textId="651F0C41" w:rsidR="00D62441" w:rsidRDefault="00D62441" w:rsidP="00D62441">
      <w:pPr>
        <w:pStyle w:val="Caption"/>
        <w:rPr>
          <w:ins w:id="36129" w:author="pete jones" w:date="2022-03-12T09:39:00Z"/>
        </w:rPr>
      </w:pPr>
      <w:bookmarkStart w:id="36130" w:name="_Ref97970059"/>
      <w:bookmarkStart w:id="36131" w:name="_Toc99719373"/>
      <w:ins w:id="36132" w:author="pete jones" w:date="2022-03-12T09:33:00Z">
        <w:r>
          <w:t xml:space="preserve">Table </w:t>
        </w:r>
        <w:r>
          <w:fldChar w:fldCharType="begin"/>
        </w:r>
        <w:r>
          <w:instrText xml:space="preserve"> STYLEREF 1 \s </w:instrText>
        </w:r>
      </w:ins>
      <w:r>
        <w:fldChar w:fldCharType="separate"/>
      </w:r>
      <w:r w:rsidR="00D94147">
        <w:rPr>
          <w:noProof/>
        </w:rPr>
        <w:t>11</w:t>
      </w:r>
      <w:ins w:id="36133" w:author="pete jones" w:date="2022-03-12T09:33:00Z">
        <w:r>
          <w:fldChar w:fldCharType="end"/>
        </w:r>
        <w:r>
          <w:noBreakHyphen/>
        </w:r>
        <w:r>
          <w:fldChar w:fldCharType="begin"/>
        </w:r>
        <w:r>
          <w:instrText xml:space="preserve"> SEQ Table \* ARABIC \s 1 </w:instrText>
        </w:r>
      </w:ins>
      <w:r>
        <w:fldChar w:fldCharType="separate"/>
      </w:r>
      <w:ins w:id="36134" w:author="pete jones" w:date="2022-04-05T11:31:00Z">
        <w:r w:rsidR="00D94147">
          <w:rPr>
            <w:noProof/>
          </w:rPr>
          <w:t>3</w:t>
        </w:r>
      </w:ins>
      <w:ins w:id="36135" w:author="pete jones" w:date="2022-03-12T09:33:00Z">
        <w:r>
          <w:fldChar w:fldCharType="end"/>
        </w:r>
        <w:bookmarkEnd w:id="36130"/>
        <w:r>
          <w:t xml:space="preserve">: Opp-INDEX computation of </w:t>
        </w:r>
      </w:ins>
      <w:ins w:id="36136" w:author="pete jones" w:date="2022-03-30T10:45:00Z">
        <w:r w:rsidR="002A65B6">
          <w:t xml:space="preserve">the </w:t>
        </w:r>
      </w:ins>
      <w:ins w:id="36137" w:author="pete jones" w:date="2022-03-12T09:33:00Z">
        <w:r>
          <w:t>overall score</w:t>
        </w:r>
      </w:ins>
      <w:bookmarkEnd w:id="36131"/>
    </w:p>
    <w:p w14:paraId="32FC5E12" w14:textId="73B74233" w:rsidR="00D62441" w:rsidRDefault="00D62441" w:rsidP="00D62441">
      <w:pPr>
        <w:rPr>
          <w:ins w:id="36138" w:author="pete jones" w:date="2022-03-12T09:42:00Z"/>
        </w:rPr>
      </w:pPr>
      <w:ins w:id="36139" w:author="pete jones" w:date="2022-03-12T09:39:00Z">
        <w:r>
          <w:t xml:space="preserve">The scoring table and definitions of the </w:t>
        </w:r>
      </w:ins>
      <w:ins w:id="36140" w:author="pete jones" w:date="2022-03-12T09:40:00Z">
        <w:r>
          <w:t>KPIs are illustrated in the following tables (Mode refers to the instrument scale:</w:t>
        </w:r>
      </w:ins>
    </w:p>
    <w:p w14:paraId="5997E7AD" w14:textId="768678EE" w:rsidR="00D62441" w:rsidRDefault="00D62441">
      <w:pPr>
        <w:jc w:val="center"/>
        <w:rPr>
          <w:ins w:id="36141" w:author="pete jones" w:date="2022-03-12T09:42:00Z"/>
        </w:rPr>
        <w:pPrChange w:id="36142" w:author="pete jones" w:date="2022-03-12T09:42:00Z">
          <w:pPr/>
        </w:pPrChange>
      </w:pPr>
      <w:ins w:id="36143" w:author="pete jones" w:date="2022-03-12T09:42:00Z">
        <w:r w:rsidRPr="00D62441">
          <w:rPr>
            <w:noProof/>
          </w:rPr>
          <w:drawing>
            <wp:inline distT="0" distB="0" distL="0" distR="0" wp14:anchorId="207A42ED" wp14:editId="1734C5AA">
              <wp:extent cx="1356014" cy="677788"/>
              <wp:effectExtent l="0" t="0" r="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1382906" cy="691230"/>
                      </a:xfrm>
                      <a:prstGeom prst="rect">
                        <a:avLst/>
                      </a:prstGeom>
                      <a:noFill/>
                      <a:ln>
                        <a:noFill/>
                      </a:ln>
                    </pic:spPr>
                  </pic:pic>
                </a:graphicData>
              </a:graphic>
            </wp:inline>
          </w:drawing>
        </w:r>
      </w:ins>
    </w:p>
    <w:tbl>
      <w:tblPr>
        <w:tblStyle w:val="TableGrid"/>
        <w:tblW w:w="0" w:type="auto"/>
        <w:tblLook w:val="04A0" w:firstRow="1" w:lastRow="0" w:firstColumn="1" w:lastColumn="0" w:noHBand="0" w:noVBand="1"/>
      </w:tblPr>
      <w:tblGrid>
        <w:gridCol w:w="960"/>
        <w:gridCol w:w="2012"/>
        <w:gridCol w:w="5805"/>
        <w:tblGridChange w:id="36144">
          <w:tblGrid>
            <w:gridCol w:w="960"/>
            <w:gridCol w:w="2012"/>
            <w:gridCol w:w="5805"/>
          </w:tblGrid>
        </w:tblGridChange>
      </w:tblGrid>
      <w:tr w:rsidR="00AC36AB" w:rsidRPr="00AC36AB" w14:paraId="3E6D7172" w14:textId="77777777" w:rsidTr="007A05CA">
        <w:trPr>
          <w:trHeight w:val="315"/>
          <w:ins w:id="36145" w:author="pete jones" w:date="2022-03-12T09:36:00Z"/>
        </w:trPr>
        <w:tc>
          <w:tcPr>
            <w:tcW w:w="960" w:type="dxa"/>
            <w:noWrap/>
            <w:hideMark/>
          </w:tcPr>
          <w:p w14:paraId="1CF095F3" w14:textId="77777777" w:rsidR="00D62441" w:rsidRPr="00D62441" w:rsidRDefault="00D62441">
            <w:pPr>
              <w:spacing w:before="0" w:after="0" w:line="240" w:lineRule="auto"/>
              <w:jc w:val="center"/>
              <w:rPr>
                <w:ins w:id="36146" w:author="pete jones" w:date="2022-03-12T09:36:00Z"/>
                <w:b/>
                <w:bCs/>
                <w:sz w:val="16"/>
                <w:szCs w:val="16"/>
                <w:rPrChange w:id="36147" w:author="pete jones" w:date="2022-03-12T09:37:00Z">
                  <w:rPr>
                    <w:ins w:id="36148" w:author="pete jones" w:date="2022-03-12T09:36:00Z"/>
                    <w:b/>
                    <w:bCs/>
                  </w:rPr>
                </w:rPrChange>
              </w:rPr>
              <w:pPrChange w:id="36149" w:author="pete jones" w:date="2022-03-12T09:39:00Z">
                <w:pPr/>
              </w:pPrChange>
            </w:pPr>
            <w:ins w:id="36150" w:author="pete jones" w:date="2022-03-12T09:36:00Z">
              <w:r w:rsidRPr="00D62441">
                <w:rPr>
                  <w:b/>
                  <w:bCs/>
                  <w:sz w:val="16"/>
                  <w:szCs w:val="16"/>
                  <w:rPrChange w:id="36151" w:author="pete jones" w:date="2022-03-12T09:37:00Z">
                    <w:rPr>
                      <w:b/>
                      <w:bCs/>
                    </w:rPr>
                  </w:rPrChange>
                </w:rPr>
                <w:t>Mode</w:t>
              </w:r>
            </w:ins>
          </w:p>
        </w:tc>
        <w:tc>
          <w:tcPr>
            <w:tcW w:w="2012" w:type="dxa"/>
            <w:hideMark/>
          </w:tcPr>
          <w:p w14:paraId="54B54C77" w14:textId="77777777" w:rsidR="00D62441" w:rsidRPr="00D62441" w:rsidRDefault="00D62441">
            <w:pPr>
              <w:spacing w:before="0" w:after="0" w:line="240" w:lineRule="auto"/>
              <w:rPr>
                <w:ins w:id="36152" w:author="pete jones" w:date="2022-03-12T09:36:00Z"/>
                <w:b/>
                <w:bCs/>
                <w:sz w:val="16"/>
                <w:szCs w:val="16"/>
                <w:rPrChange w:id="36153" w:author="pete jones" w:date="2022-03-12T09:37:00Z">
                  <w:rPr>
                    <w:ins w:id="36154" w:author="pete jones" w:date="2022-03-12T09:36:00Z"/>
                    <w:b/>
                    <w:bCs/>
                  </w:rPr>
                </w:rPrChange>
              </w:rPr>
              <w:pPrChange w:id="36155" w:author="pete jones" w:date="2022-03-12T09:37:00Z">
                <w:pPr/>
              </w:pPrChange>
            </w:pPr>
            <w:ins w:id="36156" w:author="pete jones" w:date="2022-03-12T09:36:00Z">
              <w:r w:rsidRPr="00D62441">
                <w:rPr>
                  <w:b/>
                  <w:bCs/>
                  <w:sz w:val="16"/>
                  <w:szCs w:val="16"/>
                  <w:rPrChange w:id="36157" w:author="pete jones" w:date="2022-03-12T09:37:00Z">
                    <w:rPr>
                      <w:b/>
                      <w:bCs/>
                    </w:rPr>
                  </w:rPrChange>
                </w:rPr>
                <w:t>KPI</w:t>
              </w:r>
            </w:ins>
          </w:p>
        </w:tc>
        <w:tc>
          <w:tcPr>
            <w:tcW w:w="5805" w:type="dxa"/>
            <w:hideMark/>
          </w:tcPr>
          <w:p w14:paraId="4A434C1E" w14:textId="77777777" w:rsidR="00D62441" w:rsidRPr="00D62441" w:rsidRDefault="00D62441">
            <w:pPr>
              <w:spacing w:before="0" w:after="0" w:line="240" w:lineRule="auto"/>
              <w:rPr>
                <w:ins w:id="36158" w:author="pete jones" w:date="2022-03-12T09:36:00Z"/>
                <w:b/>
                <w:bCs/>
                <w:sz w:val="16"/>
                <w:szCs w:val="16"/>
                <w:rPrChange w:id="36159" w:author="pete jones" w:date="2022-03-12T09:37:00Z">
                  <w:rPr>
                    <w:ins w:id="36160" w:author="pete jones" w:date="2022-03-12T09:36:00Z"/>
                    <w:b/>
                    <w:bCs/>
                  </w:rPr>
                </w:rPrChange>
              </w:rPr>
              <w:pPrChange w:id="36161" w:author="pete jones" w:date="2022-03-12T09:37:00Z">
                <w:pPr/>
              </w:pPrChange>
            </w:pPr>
            <w:ins w:id="36162" w:author="pete jones" w:date="2022-03-12T09:36:00Z">
              <w:r w:rsidRPr="00D62441">
                <w:rPr>
                  <w:b/>
                  <w:bCs/>
                  <w:sz w:val="16"/>
                  <w:szCs w:val="16"/>
                  <w:rPrChange w:id="36163" w:author="pete jones" w:date="2022-03-12T09:37:00Z">
                    <w:rPr>
                      <w:b/>
                      <w:bCs/>
                    </w:rPr>
                  </w:rPrChange>
                </w:rPr>
                <w:t>Definition / Description</w:t>
              </w:r>
            </w:ins>
          </w:p>
        </w:tc>
      </w:tr>
      <w:tr w:rsidR="00AC36AB" w:rsidRPr="00AC36AB" w14:paraId="5854F560" w14:textId="77777777" w:rsidTr="007A05CA">
        <w:trPr>
          <w:trHeight w:val="300"/>
          <w:ins w:id="36164" w:author="pete jones" w:date="2022-03-12T09:36:00Z"/>
        </w:trPr>
        <w:tc>
          <w:tcPr>
            <w:tcW w:w="960" w:type="dxa"/>
            <w:noWrap/>
            <w:hideMark/>
          </w:tcPr>
          <w:p w14:paraId="375E927A" w14:textId="77777777" w:rsidR="00D62441" w:rsidRPr="00D62441" w:rsidRDefault="00D62441">
            <w:pPr>
              <w:spacing w:before="0" w:after="0" w:line="240" w:lineRule="auto"/>
              <w:jc w:val="center"/>
              <w:rPr>
                <w:ins w:id="36165" w:author="pete jones" w:date="2022-03-12T09:36:00Z"/>
                <w:sz w:val="16"/>
                <w:szCs w:val="16"/>
                <w:rPrChange w:id="36166" w:author="pete jones" w:date="2022-03-12T09:37:00Z">
                  <w:rPr>
                    <w:ins w:id="36167" w:author="pete jones" w:date="2022-03-12T09:36:00Z"/>
                  </w:rPr>
                </w:rPrChange>
              </w:rPr>
              <w:pPrChange w:id="36168" w:author="pete jones" w:date="2022-03-12T09:39:00Z">
                <w:pPr/>
              </w:pPrChange>
            </w:pPr>
            <w:ins w:id="36169" w:author="pete jones" w:date="2022-03-12T09:36:00Z">
              <w:r w:rsidRPr="00D62441">
                <w:rPr>
                  <w:sz w:val="16"/>
                  <w:szCs w:val="16"/>
                  <w:rPrChange w:id="36170" w:author="pete jones" w:date="2022-03-12T09:37:00Z">
                    <w:rPr/>
                  </w:rPrChange>
                </w:rPr>
                <w:t>1</w:t>
              </w:r>
            </w:ins>
          </w:p>
        </w:tc>
        <w:tc>
          <w:tcPr>
            <w:tcW w:w="2012" w:type="dxa"/>
            <w:hideMark/>
          </w:tcPr>
          <w:p w14:paraId="422625CA" w14:textId="77777777" w:rsidR="00D62441" w:rsidRPr="00D62441" w:rsidRDefault="00D62441">
            <w:pPr>
              <w:spacing w:before="0" w:after="0" w:line="240" w:lineRule="auto"/>
              <w:rPr>
                <w:ins w:id="36171" w:author="pete jones" w:date="2022-03-12T09:36:00Z"/>
                <w:sz w:val="16"/>
                <w:szCs w:val="16"/>
                <w:rPrChange w:id="36172" w:author="pete jones" w:date="2022-03-12T09:37:00Z">
                  <w:rPr>
                    <w:ins w:id="36173" w:author="pete jones" w:date="2022-03-12T09:36:00Z"/>
                  </w:rPr>
                </w:rPrChange>
              </w:rPr>
              <w:pPrChange w:id="36174" w:author="pete jones" w:date="2022-03-12T09:37:00Z">
                <w:pPr/>
              </w:pPrChange>
            </w:pPr>
            <w:ins w:id="36175" w:author="pete jones" w:date="2022-03-12T09:36:00Z">
              <w:r w:rsidRPr="00D62441">
                <w:rPr>
                  <w:sz w:val="16"/>
                  <w:szCs w:val="16"/>
                  <w:rPrChange w:id="36176" w:author="pete jones" w:date="2022-03-12T09:37:00Z">
                    <w:rPr/>
                  </w:rPrChange>
                </w:rPr>
                <w:t>Module handbook</w:t>
              </w:r>
            </w:ins>
          </w:p>
        </w:tc>
        <w:tc>
          <w:tcPr>
            <w:tcW w:w="5805" w:type="dxa"/>
            <w:hideMark/>
          </w:tcPr>
          <w:p w14:paraId="4C849D8F" w14:textId="570AE5FA" w:rsidR="00D62441" w:rsidRPr="00D62441" w:rsidRDefault="00D62441">
            <w:pPr>
              <w:spacing w:before="0" w:after="0" w:line="240" w:lineRule="auto"/>
              <w:rPr>
                <w:ins w:id="36177" w:author="pete jones" w:date="2022-03-12T09:36:00Z"/>
                <w:sz w:val="16"/>
                <w:szCs w:val="16"/>
                <w:rPrChange w:id="36178" w:author="pete jones" w:date="2022-03-12T09:37:00Z">
                  <w:rPr>
                    <w:ins w:id="36179" w:author="pete jones" w:date="2022-03-12T09:36:00Z"/>
                  </w:rPr>
                </w:rPrChange>
              </w:rPr>
              <w:pPrChange w:id="36180" w:author="pete jones" w:date="2022-03-12T09:37:00Z">
                <w:pPr/>
              </w:pPrChange>
            </w:pPr>
            <w:ins w:id="36181" w:author="pete jones" w:date="2022-03-12T09:36:00Z">
              <w:r w:rsidRPr="00D62441">
                <w:rPr>
                  <w:sz w:val="16"/>
                  <w:szCs w:val="16"/>
                  <w:rPrChange w:id="36182" w:author="pete jones" w:date="2022-03-12T09:37:00Z">
                    <w:rPr/>
                  </w:rPrChange>
                </w:rPr>
                <w:t xml:space="preserve">in place and </w:t>
              </w:r>
            </w:ins>
            <w:ins w:id="36183" w:author="pete jones" w:date="2022-03-29T17:18:00Z">
              <w:r w:rsidR="00F743B3" w:rsidRPr="00D62441">
                <w:rPr>
                  <w:sz w:val="16"/>
                  <w:szCs w:val="16"/>
                </w:rPr>
                <w:t>UpToDate</w:t>
              </w:r>
            </w:ins>
          </w:p>
        </w:tc>
      </w:tr>
      <w:tr w:rsidR="00D62441" w:rsidRPr="00D62441" w14:paraId="64D7DB1E" w14:textId="77777777" w:rsidTr="007A05CA">
        <w:trPr>
          <w:trHeight w:val="482"/>
          <w:ins w:id="36184" w:author="pete jones" w:date="2022-03-12T09:36:00Z"/>
        </w:trPr>
        <w:tc>
          <w:tcPr>
            <w:tcW w:w="960" w:type="dxa"/>
            <w:noWrap/>
            <w:hideMark/>
          </w:tcPr>
          <w:p w14:paraId="2CE07F2B" w14:textId="77777777" w:rsidR="00D62441" w:rsidRPr="00D62441" w:rsidRDefault="00D62441">
            <w:pPr>
              <w:spacing w:before="0" w:after="0" w:line="240" w:lineRule="auto"/>
              <w:jc w:val="center"/>
              <w:rPr>
                <w:ins w:id="36185" w:author="pete jones" w:date="2022-03-12T09:36:00Z"/>
                <w:sz w:val="16"/>
                <w:szCs w:val="16"/>
                <w:rPrChange w:id="36186" w:author="pete jones" w:date="2022-03-12T09:37:00Z">
                  <w:rPr>
                    <w:ins w:id="36187" w:author="pete jones" w:date="2022-03-12T09:36:00Z"/>
                  </w:rPr>
                </w:rPrChange>
              </w:rPr>
              <w:pPrChange w:id="36188" w:author="pete jones" w:date="2022-03-12T09:39:00Z">
                <w:pPr/>
              </w:pPrChange>
            </w:pPr>
            <w:ins w:id="36189" w:author="pete jones" w:date="2022-03-12T09:36:00Z">
              <w:r w:rsidRPr="00D62441">
                <w:rPr>
                  <w:sz w:val="16"/>
                  <w:szCs w:val="16"/>
                  <w:rPrChange w:id="36190" w:author="pete jones" w:date="2022-03-12T09:37:00Z">
                    <w:rPr/>
                  </w:rPrChange>
                </w:rPr>
                <w:t>1</w:t>
              </w:r>
            </w:ins>
          </w:p>
        </w:tc>
        <w:tc>
          <w:tcPr>
            <w:tcW w:w="2012" w:type="dxa"/>
            <w:hideMark/>
          </w:tcPr>
          <w:p w14:paraId="3B7B58CE" w14:textId="77777777" w:rsidR="00D62441" w:rsidRPr="00D62441" w:rsidRDefault="00D62441">
            <w:pPr>
              <w:spacing w:before="0" w:after="0" w:line="240" w:lineRule="auto"/>
              <w:rPr>
                <w:ins w:id="36191" w:author="pete jones" w:date="2022-03-12T09:36:00Z"/>
                <w:sz w:val="16"/>
                <w:szCs w:val="16"/>
                <w:rPrChange w:id="36192" w:author="pete jones" w:date="2022-03-12T09:37:00Z">
                  <w:rPr>
                    <w:ins w:id="36193" w:author="pete jones" w:date="2022-03-12T09:36:00Z"/>
                  </w:rPr>
                </w:rPrChange>
              </w:rPr>
              <w:pPrChange w:id="36194" w:author="pete jones" w:date="2022-03-12T09:37:00Z">
                <w:pPr/>
              </w:pPrChange>
            </w:pPr>
            <w:ins w:id="36195" w:author="pete jones" w:date="2022-03-12T09:36:00Z">
              <w:r w:rsidRPr="00D62441">
                <w:rPr>
                  <w:sz w:val="16"/>
                  <w:szCs w:val="16"/>
                  <w:rPrChange w:id="36196" w:author="pete jones" w:date="2022-03-12T09:37:00Z">
                    <w:rPr/>
                  </w:rPrChange>
                </w:rPr>
                <w:t>Module descriptor</w:t>
              </w:r>
            </w:ins>
          </w:p>
        </w:tc>
        <w:tc>
          <w:tcPr>
            <w:tcW w:w="5805" w:type="dxa"/>
            <w:hideMark/>
          </w:tcPr>
          <w:p w14:paraId="060ABBEB" w14:textId="6283710C" w:rsidR="00D62441" w:rsidRPr="00D62441" w:rsidRDefault="00D62441">
            <w:pPr>
              <w:spacing w:before="0" w:after="0" w:line="240" w:lineRule="auto"/>
              <w:rPr>
                <w:ins w:id="36197" w:author="pete jones" w:date="2022-03-12T09:36:00Z"/>
                <w:sz w:val="16"/>
                <w:szCs w:val="16"/>
                <w:rPrChange w:id="36198" w:author="pete jones" w:date="2022-03-12T09:37:00Z">
                  <w:rPr>
                    <w:ins w:id="36199" w:author="pete jones" w:date="2022-03-12T09:36:00Z"/>
                  </w:rPr>
                </w:rPrChange>
              </w:rPr>
              <w:pPrChange w:id="36200" w:author="pete jones" w:date="2022-03-12T09:37:00Z">
                <w:pPr/>
              </w:pPrChange>
            </w:pPr>
            <w:ins w:id="36201" w:author="pete jones" w:date="2022-03-12T09:36:00Z">
              <w:r w:rsidRPr="00D62441">
                <w:rPr>
                  <w:sz w:val="16"/>
                  <w:szCs w:val="16"/>
                  <w:rPrChange w:id="36202" w:author="pete jones" w:date="2022-03-12T09:37:00Z">
                    <w:rPr/>
                  </w:rPrChange>
                </w:rPr>
                <w:t xml:space="preserve">Handbooks for all modules are up-to-date </w:t>
              </w:r>
            </w:ins>
            <w:ins w:id="36203" w:author="pete jones" w:date="2022-04-01T14:59:00Z">
              <w:r w:rsidR="00726256">
                <w:rPr>
                  <w:sz w:val="16"/>
                  <w:szCs w:val="16"/>
                </w:rPr>
                <w:t xml:space="preserve">and </w:t>
              </w:r>
            </w:ins>
            <w:ins w:id="36204" w:author="pete jones" w:date="2022-03-12T09:36:00Z">
              <w:r w:rsidRPr="00D62441">
                <w:rPr>
                  <w:sz w:val="16"/>
                  <w:szCs w:val="16"/>
                  <w:rPrChange w:id="36205" w:author="pete jones" w:date="2022-03-12T09:37:00Z">
                    <w:rPr/>
                  </w:rPrChange>
                </w:rPr>
                <w:t>correctly referenced against valid course texts and accreditation body outcomes. Scoring, poor = low, excellent = high</w:t>
              </w:r>
            </w:ins>
          </w:p>
        </w:tc>
      </w:tr>
      <w:tr w:rsidR="00D62441" w:rsidRPr="00D62441" w14:paraId="3D81C535" w14:textId="77777777" w:rsidTr="007A05CA">
        <w:trPr>
          <w:trHeight w:val="43"/>
          <w:ins w:id="36206" w:author="pete jones" w:date="2022-03-12T09:36:00Z"/>
        </w:trPr>
        <w:tc>
          <w:tcPr>
            <w:tcW w:w="960" w:type="dxa"/>
            <w:noWrap/>
            <w:hideMark/>
          </w:tcPr>
          <w:p w14:paraId="47FE094E" w14:textId="77777777" w:rsidR="00D62441" w:rsidRPr="00D62441" w:rsidRDefault="00D62441">
            <w:pPr>
              <w:spacing w:before="0" w:after="0" w:line="240" w:lineRule="auto"/>
              <w:jc w:val="center"/>
              <w:rPr>
                <w:ins w:id="36207" w:author="pete jones" w:date="2022-03-12T09:36:00Z"/>
                <w:sz w:val="16"/>
                <w:szCs w:val="16"/>
                <w:rPrChange w:id="36208" w:author="pete jones" w:date="2022-03-12T09:37:00Z">
                  <w:rPr>
                    <w:ins w:id="36209" w:author="pete jones" w:date="2022-03-12T09:36:00Z"/>
                  </w:rPr>
                </w:rPrChange>
              </w:rPr>
              <w:pPrChange w:id="36210" w:author="pete jones" w:date="2022-03-12T09:39:00Z">
                <w:pPr/>
              </w:pPrChange>
            </w:pPr>
            <w:ins w:id="36211" w:author="pete jones" w:date="2022-03-12T09:36:00Z">
              <w:r w:rsidRPr="00D62441">
                <w:rPr>
                  <w:sz w:val="16"/>
                  <w:szCs w:val="16"/>
                  <w:rPrChange w:id="36212" w:author="pete jones" w:date="2022-03-12T09:37:00Z">
                    <w:rPr/>
                  </w:rPrChange>
                </w:rPr>
                <w:t>1</w:t>
              </w:r>
            </w:ins>
          </w:p>
        </w:tc>
        <w:tc>
          <w:tcPr>
            <w:tcW w:w="2012" w:type="dxa"/>
            <w:hideMark/>
          </w:tcPr>
          <w:p w14:paraId="77B7D564" w14:textId="77777777" w:rsidR="00D62441" w:rsidRPr="00D62441" w:rsidRDefault="00D62441">
            <w:pPr>
              <w:spacing w:before="0" w:after="0" w:line="240" w:lineRule="auto"/>
              <w:rPr>
                <w:ins w:id="36213" w:author="pete jones" w:date="2022-03-12T09:36:00Z"/>
                <w:sz w:val="16"/>
                <w:szCs w:val="16"/>
                <w:rPrChange w:id="36214" w:author="pete jones" w:date="2022-03-12T09:37:00Z">
                  <w:rPr>
                    <w:ins w:id="36215" w:author="pete jones" w:date="2022-03-12T09:36:00Z"/>
                  </w:rPr>
                </w:rPrChange>
              </w:rPr>
              <w:pPrChange w:id="36216" w:author="pete jones" w:date="2022-03-12T09:37:00Z">
                <w:pPr/>
              </w:pPrChange>
            </w:pPr>
            <w:ins w:id="36217" w:author="pete jones" w:date="2022-03-12T09:36:00Z">
              <w:r w:rsidRPr="00D62441">
                <w:rPr>
                  <w:sz w:val="16"/>
                  <w:szCs w:val="16"/>
                  <w:rPrChange w:id="36218" w:author="pete jones" w:date="2022-03-12T09:37:00Z">
                    <w:rPr/>
                  </w:rPrChange>
                </w:rPr>
                <w:t>Course descriptions</w:t>
              </w:r>
            </w:ins>
          </w:p>
        </w:tc>
        <w:tc>
          <w:tcPr>
            <w:tcW w:w="5805" w:type="dxa"/>
            <w:hideMark/>
          </w:tcPr>
          <w:p w14:paraId="62825849" w14:textId="77777777" w:rsidR="00D62441" w:rsidRPr="00D62441" w:rsidRDefault="00D62441">
            <w:pPr>
              <w:spacing w:before="0" w:after="0" w:line="240" w:lineRule="auto"/>
              <w:rPr>
                <w:ins w:id="36219" w:author="pete jones" w:date="2022-03-12T09:36:00Z"/>
                <w:sz w:val="16"/>
                <w:szCs w:val="16"/>
                <w:rPrChange w:id="36220" w:author="pete jones" w:date="2022-03-12T09:37:00Z">
                  <w:rPr>
                    <w:ins w:id="36221" w:author="pete jones" w:date="2022-03-12T09:36:00Z"/>
                  </w:rPr>
                </w:rPrChange>
              </w:rPr>
              <w:pPrChange w:id="36222" w:author="pete jones" w:date="2022-03-12T09:37:00Z">
                <w:pPr/>
              </w:pPrChange>
            </w:pPr>
            <w:ins w:id="36223" w:author="pete jones" w:date="2022-03-12T09:36:00Z">
              <w:r w:rsidRPr="00D62441">
                <w:rPr>
                  <w:sz w:val="16"/>
                  <w:szCs w:val="16"/>
                  <w:rPrChange w:id="36224" w:author="pete jones" w:date="2022-03-12T09:37:00Z">
                    <w:rPr/>
                  </w:rPrChange>
                </w:rPr>
                <w:t>Course handbooks should be readily accessible to students, accurate, up-to-date, and provide clear detail to understand module and topic relationships</w:t>
              </w:r>
            </w:ins>
          </w:p>
        </w:tc>
      </w:tr>
      <w:tr w:rsidR="00D62441" w:rsidRPr="00D62441" w14:paraId="21D6F7D5" w14:textId="77777777" w:rsidTr="007A05CA">
        <w:trPr>
          <w:trHeight w:val="568"/>
          <w:ins w:id="36225" w:author="pete jones" w:date="2022-03-12T09:36:00Z"/>
        </w:trPr>
        <w:tc>
          <w:tcPr>
            <w:tcW w:w="960" w:type="dxa"/>
            <w:noWrap/>
            <w:hideMark/>
          </w:tcPr>
          <w:p w14:paraId="3677502E" w14:textId="77777777" w:rsidR="00D62441" w:rsidRPr="00D62441" w:rsidRDefault="00D62441">
            <w:pPr>
              <w:spacing w:before="0" w:after="0" w:line="240" w:lineRule="auto"/>
              <w:jc w:val="center"/>
              <w:rPr>
                <w:ins w:id="36226" w:author="pete jones" w:date="2022-03-12T09:36:00Z"/>
                <w:sz w:val="16"/>
                <w:szCs w:val="16"/>
                <w:rPrChange w:id="36227" w:author="pete jones" w:date="2022-03-12T09:37:00Z">
                  <w:rPr>
                    <w:ins w:id="36228" w:author="pete jones" w:date="2022-03-12T09:36:00Z"/>
                  </w:rPr>
                </w:rPrChange>
              </w:rPr>
              <w:pPrChange w:id="36229" w:author="pete jones" w:date="2022-03-12T09:39:00Z">
                <w:pPr/>
              </w:pPrChange>
            </w:pPr>
            <w:ins w:id="36230" w:author="pete jones" w:date="2022-03-12T09:36:00Z">
              <w:r w:rsidRPr="00D62441">
                <w:rPr>
                  <w:sz w:val="16"/>
                  <w:szCs w:val="16"/>
                  <w:rPrChange w:id="36231" w:author="pete jones" w:date="2022-03-12T09:37:00Z">
                    <w:rPr/>
                  </w:rPrChange>
                </w:rPr>
                <w:t>1</w:t>
              </w:r>
            </w:ins>
          </w:p>
        </w:tc>
        <w:tc>
          <w:tcPr>
            <w:tcW w:w="2012" w:type="dxa"/>
            <w:hideMark/>
          </w:tcPr>
          <w:p w14:paraId="1A4BCAF5" w14:textId="617AB0BC" w:rsidR="00D62441" w:rsidRPr="00D62441" w:rsidRDefault="00D62441">
            <w:pPr>
              <w:spacing w:before="0" w:after="0" w:line="240" w:lineRule="auto"/>
              <w:rPr>
                <w:ins w:id="36232" w:author="pete jones" w:date="2022-03-12T09:36:00Z"/>
                <w:sz w:val="16"/>
                <w:szCs w:val="16"/>
                <w:rPrChange w:id="36233" w:author="pete jones" w:date="2022-03-12T09:37:00Z">
                  <w:rPr>
                    <w:ins w:id="36234" w:author="pete jones" w:date="2022-03-12T09:36:00Z"/>
                  </w:rPr>
                </w:rPrChange>
              </w:rPr>
              <w:pPrChange w:id="36235" w:author="pete jones" w:date="2022-03-12T09:37:00Z">
                <w:pPr/>
              </w:pPrChange>
            </w:pPr>
            <w:ins w:id="36236" w:author="pete jones" w:date="2022-03-12T09:36:00Z">
              <w:r w:rsidRPr="00D62441">
                <w:rPr>
                  <w:sz w:val="16"/>
                  <w:szCs w:val="16"/>
                  <w:rPrChange w:id="36237" w:author="pete jones" w:date="2022-03-12T09:37:00Z">
                    <w:rPr/>
                  </w:rPrChange>
                </w:rPr>
                <w:t>Outcome mapping - course,</w:t>
              </w:r>
            </w:ins>
            <w:ins w:id="36238" w:author="pete jones" w:date="2022-03-12T09:42:00Z">
              <w:r>
                <w:rPr>
                  <w:sz w:val="16"/>
                  <w:szCs w:val="16"/>
                </w:rPr>
                <w:t xml:space="preserve"> and </w:t>
              </w:r>
            </w:ins>
            <w:ins w:id="36239" w:author="pete jones" w:date="2022-03-12T09:36:00Z">
              <w:r w:rsidRPr="00D62441">
                <w:rPr>
                  <w:sz w:val="16"/>
                  <w:szCs w:val="16"/>
                  <w:rPrChange w:id="36240" w:author="pete jones" w:date="2022-03-12T09:37:00Z">
                    <w:rPr/>
                  </w:rPrChange>
                </w:rPr>
                <w:t>module</w:t>
              </w:r>
            </w:ins>
          </w:p>
        </w:tc>
        <w:tc>
          <w:tcPr>
            <w:tcW w:w="5805" w:type="dxa"/>
            <w:hideMark/>
          </w:tcPr>
          <w:p w14:paraId="68B5CF1A" w14:textId="58738913" w:rsidR="00D62441" w:rsidRPr="00D62441" w:rsidRDefault="00F743B3">
            <w:pPr>
              <w:spacing w:before="0" w:after="0" w:line="240" w:lineRule="auto"/>
              <w:rPr>
                <w:ins w:id="36241" w:author="pete jones" w:date="2022-03-12T09:36:00Z"/>
                <w:sz w:val="16"/>
                <w:szCs w:val="16"/>
                <w:rPrChange w:id="36242" w:author="pete jones" w:date="2022-03-12T09:37:00Z">
                  <w:rPr>
                    <w:ins w:id="36243" w:author="pete jones" w:date="2022-03-12T09:36:00Z"/>
                  </w:rPr>
                </w:rPrChange>
              </w:rPr>
              <w:pPrChange w:id="36244" w:author="pete jones" w:date="2022-03-12T09:37:00Z">
                <w:pPr/>
              </w:pPrChange>
            </w:pPr>
            <w:ins w:id="36245" w:author="pete jones" w:date="2022-03-29T17:18:00Z">
              <w:r w:rsidRPr="00D62441">
                <w:rPr>
                  <w:sz w:val="16"/>
                  <w:szCs w:val="16"/>
                </w:rPr>
                <w:t>Outcome</w:t>
              </w:r>
            </w:ins>
            <w:ins w:id="36246" w:author="pete jones" w:date="2022-03-12T09:36:00Z">
              <w:r w:rsidR="00D62441" w:rsidRPr="00D62441">
                <w:rPr>
                  <w:sz w:val="16"/>
                  <w:szCs w:val="16"/>
                  <w:rPrChange w:id="36247" w:author="pete jones" w:date="2022-03-12T09:37:00Z">
                    <w:rPr/>
                  </w:rPrChange>
                </w:rPr>
                <w:t xml:space="preserve"> mapping to accreditation documentation should be provided and clear to students. Mapping should be linked to all formative and summative work</w:t>
              </w:r>
            </w:ins>
            <w:ins w:id="36248" w:author="pete jones" w:date="2022-04-01T13:13:00Z">
              <w:r w:rsidR="00DA172B">
                <w:rPr>
                  <w:sz w:val="16"/>
                  <w:szCs w:val="16"/>
                </w:rPr>
                <w:t>,</w:t>
              </w:r>
            </w:ins>
            <w:ins w:id="36249" w:author="pete jones" w:date="2022-03-12T09:36:00Z">
              <w:r w:rsidR="00D62441" w:rsidRPr="00D62441">
                <w:rPr>
                  <w:sz w:val="16"/>
                  <w:szCs w:val="16"/>
                  <w:rPrChange w:id="36250" w:author="pete jones" w:date="2022-03-12T09:37:00Z">
                    <w:rPr/>
                  </w:rPrChange>
                </w:rPr>
                <w:t xml:space="preserve"> and students should be encouraged to use the mapping to build individual development </w:t>
              </w:r>
            </w:ins>
            <w:ins w:id="36251" w:author="pete jones" w:date="2022-03-29T17:18:00Z">
              <w:r w:rsidRPr="00D62441">
                <w:rPr>
                  <w:sz w:val="16"/>
                  <w:szCs w:val="16"/>
                </w:rPr>
                <w:t>journals</w:t>
              </w:r>
            </w:ins>
            <w:ins w:id="36252" w:author="pete jones" w:date="2022-03-12T09:36:00Z">
              <w:r w:rsidR="00D62441" w:rsidRPr="00D62441">
                <w:rPr>
                  <w:sz w:val="16"/>
                  <w:szCs w:val="16"/>
                  <w:rPrChange w:id="36253" w:author="pete jones" w:date="2022-03-12T09:37:00Z">
                    <w:rPr/>
                  </w:rPrChange>
                </w:rPr>
                <w:t xml:space="preserve"> throughout their course. Scoring, poor = low, excellent = high</w:t>
              </w:r>
            </w:ins>
          </w:p>
        </w:tc>
      </w:tr>
      <w:tr w:rsidR="00D62441" w:rsidRPr="00D62441" w14:paraId="6C69BC99" w14:textId="77777777" w:rsidTr="007A05CA">
        <w:trPr>
          <w:trHeight w:val="299"/>
          <w:ins w:id="36254" w:author="pete jones" w:date="2022-03-12T09:36:00Z"/>
        </w:trPr>
        <w:tc>
          <w:tcPr>
            <w:tcW w:w="960" w:type="dxa"/>
            <w:noWrap/>
            <w:hideMark/>
          </w:tcPr>
          <w:p w14:paraId="4EEE629F" w14:textId="77777777" w:rsidR="00D62441" w:rsidRPr="00D62441" w:rsidRDefault="00D62441">
            <w:pPr>
              <w:spacing w:before="0" w:after="0" w:line="240" w:lineRule="auto"/>
              <w:jc w:val="center"/>
              <w:rPr>
                <w:ins w:id="36255" w:author="pete jones" w:date="2022-03-12T09:36:00Z"/>
                <w:sz w:val="16"/>
                <w:szCs w:val="16"/>
                <w:rPrChange w:id="36256" w:author="pete jones" w:date="2022-03-12T09:37:00Z">
                  <w:rPr>
                    <w:ins w:id="36257" w:author="pete jones" w:date="2022-03-12T09:36:00Z"/>
                  </w:rPr>
                </w:rPrChange>
              </w:rPr>
              <w:pPrChange w:id="36258" w:author="pete jones" w:date="2022-03-12T09:39:00Z">
                <w:pPr/>
              </w:pPrChange>
            </w:pPr>
            <w:ins w:id="36259" w:author="pete jones" w:date="2022-03-12T09:36:00Z">
              <w:r w:rsidRPr="00D62441">
                <w:rPr>
                  <w:sz w:val="16"/>
                  <w:szCs w:val="16"/>
                  <w:rPrChange w:id="36260" w:author="pete jones" w:date="2022-03-12T09:37:00Z">
                    <w:rPr/>
                  </w:rPrChange>
                </w:rPr>
                <w:t>1</w:t>
              </w:r>
            </w:ins>
          </w:p>
        </w:tc>
        <w:tc>
          <w:tcPr>
            <w:tcW w:w="2012" w:type="dxa"/>
            <w:hideMark/>
          </w:tcPr>
          <w:p w14:paraId="2A4A491A" w14:textId="77777777" w:rsidR="00D62441" w:rsidRPr="00D62441" w:rsidRDefault="00D62441">
            <w:pPr>
              <w:spacing w:before="0" w:after="0" w:line="240" w:lineRule="auto"/>
              <w:rPr>
                <w:ins w:id="36261" w:author="pete jones" w:date="2022-03-12T09:36:00Z"/>
                <w:sz w:val="16"/>
                <w:szCs w:val="16"/>
                <w:rPrChange w:id="36262" w:author="pete jones" w:date="2022-03-12T09:37:00Z">
                  <w:rPr>
                    <w:ins w:id="36263" w:author="pete jones" w:date="2022-03-12T09:36:00Z"/>
                  </w:rPr>
                </w:rPrChange>
              </w:rPr>
              <w:pPrChange w:id="36264" w:author="pete jones" w:date="2022-03-12T09:37:00Z">
                <w:pPr/>
              </w:pPrChange>
            </w:pPr>
            <w:ins w:id="36265" w:author="pete jones" w:date="2022-03-12T09:36:00Z">
              <w:r w:rsidRPr="00D62441">
                <w:rPr>
                  <w:sz w:val="16"/>
                  <w:szCs w:val="16"/>
                  <w:rPrChange w:id="36266" w:author="pete jones" w:date="2022-03-12T09:37:00Z">
                    <w:rPr/>
                  </w:rPrChange>
                </w:rPr>
                <w:t>Student choice</w:t>
              </w:r>
            </w:ins>
          </w:p>
        </w:tc>
        <w:tc>
          <w:tcPr>
            <w:tcW w:w="5805" w:type="dxa"/>
            <w:hideMark/>
          </w:tcPr>
          <w:p w14:paraId="7EE32E07" w14:textId="67C9B9AF" w:rsidR="00D62441" w:rsidRPr="00D62441" w:rsidRDefault="00D62441">
            <w:pPr>
              <w:spacing w:before="0" w:after="0" w:line="240" w:lineRule="auto"/>
              <w:rPr>
                <w:ins w:id="36267" w:author="pete jones" w:date="2022-03-12T09:36:00Z"/>
                <w:sz w:val="16"/>
                <w:szCs w:val="16"/>
                <w:rPrChange w:id="36268" w:author="pete jones" w:date="2022-03-12T09:37:00Z">
                  <w:rPr>
                    <w:ins w:id="36269" w:author="pete jones" w:date="2022-03-12T09:36:00Z"/>
                  </w:rPr>
                </w:rPrChange>
              </w:rPr>
              <w:pPrChange w:id="36270" w:author="pete jones" w:date="2022-03-12T09:37:00Z">
                <w:pPr/>
              </w:pPrChange>
            </w:pPr>
            <w:ins w:id="36271" w:author="pete jones" w:date="2022-03-12T09:36:00Z">
              <w:r w:rsidRPr="00D62441">
                <w:rPr>
                  <w:sz w:val="16"/>
                  <w:szCs w:val="16"/>
                  <w:rPrChange w:id="36272" w:author="pete jones" w:date="2022-03-12T09:37:00Z">
                    <w:rPr/>
                  </w:rPrChange>
                </w:rPr>
                <w:t>Students have the opportunity to build their personalised assess</w:t>
              </w:r>
            </w:ins>
            <w:ins w:id="36273" w:author="pete jones" w:date="2022-03-30T10:45:00Z">
              <w:r w:rsidR="002A65B6">
                <w:rPr>
                  <w:sz w:val="16"/>
                  <w:szCs w:val="16"/>
                </w:rPr>
                <w:t>me</w:t>
              </w:r>
            </w:ins>
            <w:ins w:id="36274" w:author="pete jones" w:date="2022-03-12T09:36:00Z">
              <w:r w:rsidRPr="00D62441">
                <w:rPr>
                  <w:sz w:val="16"/>
                  <w:szCs w:val="16"/>
                  <w:rPrChange w:id="36275" w:author="pete jones" w:date="2022-03-12T09:37:00Z">
                    <w:rPr/>
                  </w:rPrChange>
                </w:rPr>
                <w:t>nt portfolio linked to their choice of modules and outcome pathways. Scoring, poor = low, excellent = high</w:t>
              </w:r>
            </w:ins>
          </w:p>
        </w:tc>
      </w:tr>
      <w:tr w:rsidR="00D62441" w:rsidRPr="00D62441" w14:paraId="2174E378" w14:textId="77777777" w:rsidTr="007A05CA">
        <w:trPr>
          <w:trHeight w:val="910"/>
          <w:ins w:id="36276" w:author="pete jones" w:date="2022-03-12T09:36:00Z"/>
        </w:trPr>
        <w:tc>
          <w:tcPr>
            <w:tcW w:w="960" w:type="dxa"/>
            <w:noWrap/>
            <w:hideMark/>
          </w:tcPr>
          <w:p w14:paraId="2F7535BD" w14:textId="77777777" w:rsidR="00D62441" w:rsidRPr="00D62441" w:rsidRDefault="00D62441">
            <w:pPr>
              <w:spacing w:before="0" w:after="0" w:line="240" w:lineRule="auto"/>
              <w:jc w:val="center"/>
              <w:rPr>
                <w:ins w:id="36277" w:author="pete jones" w:date="2022-03-12T09:36:00Z"/>
                <w:sz w:val="16"/>
                <w:szCs w:val="16"/>
                <w:rPrChange w:id="36278" w:author="pete jones" w:date="2022-03-12T09:37:00Z">
                  <w:rPr>
                    <w:ins w:id="36279" w:author="pete jones" w:date="2022-03-12T09:36:00Z"/>
                  </w:rPr>
                </w:rPrChange>
              </w:rPr>
              <w:pPrChange w:id="36280" w:author="pete jones" w:date="2022-03-12T09:39:00Z">
                <w:pPr/>
              </w:pPrChange>
            </w:pPr>
            <w:ins w:id="36281" w:author="pete jones" w:date="2022-03-12T09:36:00Z">
              <w:r w:rsidRPr="00D62441">
                <w:rPr>
                  <w:sz w:val="16"/>
                  <w:szCs w:val="16"/>
                  <w:rPrChange w:id="36282" w:author="pete jones" w:date="2022-03-12T09:37:00Z">
                    <w:rPr/>
                  </w:rPrChange>
                </w:rPr>
                <w:t>1</w:t>
              </w:r>
            </w:ins>
          </w:p>
        </w:tc>
        <w:tc>
          <w:tcPr>
            <w:tcW w:w="2012" w:type="dxa"/>
            <w:hideMark/>
          </w:tcPr>
          <w:p w14:paraId="3E9B6CC0" w14:textId="77777777" w:rsidR="00D62441" w:rsidRPr="00D62441" w:rsidRDefault="00D62441">
            <w:pPr>
              <w:spacing w:before="0" w:after="0" w:line="240" w:lineRule="auto"/>
              <w:rPr>
                <w:ins w:id="36283" w:author="pete jones" w:date="2022-03-12T09:36:00Z"/>
                <w:sz w:val="16"/>
                <w:szCs w:val="16"/>
                <w:rPrChange w:id="36284" w:author="pete jones" w:date="2022-03-12T09:37:00Z">
                  <w:rPr>
                    <w:ins w:id="36285" w:author="pete jones" w:date="2022-03-12T09:36:00Z"/>
                  </w:rPr>
                </w:rPrChange>
              </w:rPr>
              <w:pPrChange w:id="36286" w:author="pete jones" w:date="2022-03-12T09:37:00Z">
                <w:pPr/>
              </w:pPrChange>
            </w:pPr>
            <w:ins w:id="36287" w:author="pete jones" w:date="2022-03-12T09:36:00Z">
              <w:r w:rsidRPr="00D62441">
                <w:rPr>
                  <w:sz w:val="16"/>
                  <w:szCs w:val="16"/>
                  <w:rPrChange w:id="36288" w:author="pete jones" w:date="2022-03-12T09:37:00Z">
                    <w:rPr/>
                  </w:rPrChange>
                </w:rPr>
                <w:t>Schemes of Work</w:t>
              </w:r>
            </w:ins>
          </w:p>
        </w:tc>
        <w:tc>
          <w:tcPr>
            <w:tcW w:w="5805" w:type="dxa"/>
            <w:hideMark/>
          </w:tcPr>
          <w:p w14:paraId="6BA7DA76" w14:textId="40E55EAB" w:rsidR="00D62441" w:rsidRPr="00D62441" w:rsidRDefault="00D62441">
            <w:pPr>
              <w:spacing w:before="0" w:after="0" w:line="240" w:lineRule="auto"/>
              <w:rPr>
                <w:ins w:id="36289" w:author="pete jones" w:date="2022-03-12T09:36:00Z"/>
                <w:sz w:val="16"/>
                <w:szCs w:val="16"/>
                <w:rPrChange w:id="36290" w:author="pete jones" w:date="2022-03-12T09:37:00Z">
                  <w:rPr>
                    <w:ins w:id="36291" w:author="pete jones" w:date="2022-03-12T09:36:00Z"/>
                  </w:rPr>
                </w:rPrChange>
              </w:rPr>
              <w:pPrChange w:id="36292" w:author="pete jones" w:date="2022-03-12T09:37:00Z">
                <w:pPr/>
              </w:pPrChange>
            </w:pPr>
            <w:ins w:id="36293" w:author="pete jones" w:date="2022-03-12T09:36:00Z">
              <w:r w:rsidRPr="00D62441">
                <w:rPr>
                  <w:sz w:val="16"/>
                  <w:szCs w:val="16"/>
                  <w:rPrChange w:id="36294" w:author="pete jones" w:date="2022-03-12T09:37:00Z">
                    <w:rPr/>
                  </w:rPrChange>
                </w:rPr>
                <w:t xml:space="preserve">VLE should provide a standard template for SOW. All modules must provide a sufficiently detailed scheme. A comprehensive course scheme for each semester of study should be available to students indicating enrichment programmes and additional access to associated resources. SOW must also provide x-refs to outcomes and </w:t>
              </w:r>
            </w:ins>
            <w:ins w:id="36295" w:author="pete jones" w:date="2022-03-29T17:18:00Z">
              <w:r w:rsidR="00F743B3" w:rsidRPr="00D62441">
                <w:rPr>
                  <w:sz w:val="16"/>
                  <w:szCs w:val="16"/>
                </w:rPr>
                <w:t>assessments</w:t>
              </w:r>
            </w:ins>
            <w:ins w:id="36296" w:author="pete jones" w:date="2022-03-12T09:36:00Z">
              <w:r w:rsidRPr="00D62441">
                <w:rPr>
                  <w:sz w:val="16"/>
                  <w:szCs w:val="16"/>
                  <w:rPrChange w:id="36297" w:author="pete jones" w:date="2022-03-12T09:37:00Z">
                    <w:rPr/>
                  </w:rPrChange>
                </w:rPr>
                <w:t xml:space="preserve">. Evaluation and revision evidence must be uploaded to external examiner </w:t>
              </w:r>
            </w:ins>
            <w:ins w:id="36298" w:author="pete jones" w:date="2022-03-29T17:18:00Z">
              <w:r w:rsidR="00F743B3" w:rsidRPr="00D62441">
                <w:rPr>
                  <w:sz w:val="16"/>
                  <w:szCs w:val="16"/>
                </w:rPr>
                <w:t>locations</w:t>
              </w:r>
            </w:ins>
            <w:ins w:id="36299" w:author="pete jones" w:date="2022-03-12T09:36:00Z">
              <w:r w:rsidRPr="00D62441">
                <w:rPr>
                  <w:sz w:val="16"/>
                  <w:szCs w:val="16"/>
                  <w:rPrChange w:id="36300" w:author="pete jones" w:date="2022-03-12T09:37:00Z">
                    <w:rPr/>
                  </w:rPrChange>
                </w:rPr>
                <w:t xml:space="preserve"> in each module VLE instance.</w:t>
              </w:r>
            </w:ins>
          </w:p>
        </w:tc>
      </w:tr>
      <w:tr w:rsidR="00D62441" w:rsidRPr="00D62441" w14:paraId="29F5887B" w14:textId="77777777" w:rsidTr="007A05CA">
        <w:tblPrEx>
          <w:tblW w:w="0" w:type="auto"/>
          <w:tblPrExChange w:id="36301" w:author="pete jones" w:date="2022-03-12T09:37:00Z">
            <w:tblPrEx>
              <w:tblW w:w="0" w:type="auto"/>
            </w:tblPrEx>
          </w:tblPrExChange>
        </w:tblPrEx>
        <w:trPr>
          <w:trHeight w:val="431"/>
          <w:ins w:id="36302" w:author="pete jones" w:date="2022-03-12T09:36:00Z"/>
          <w:trPrChange w:id="36303" w:author="pete jones" w:date="2022-03-12T09:37:00Z">
            <w:trPr>
              <w:trHeight w:val="714"/>
            </w:trPr>
          </w:trPrChange>
        </w:trPr>
        <w:tc>
          <w:tcPr>
            <w:tcW w:w="960" w:type="dxa"/>
            <w:noWrap/>
            <w:hideMark/>
            <w:tcPrChange w:id="36304" w:author="pete jones" w:date="2022-03-12T09:37:00Z">
              <w:tcPr>
                <w:tcW w:w="960" w:type="dxa"/>
                <w:noWrap/>
                <w:hideMark/>
              </w:tcPr>
            </w:tcPrChange>
          </w:tcPr>
          <w:p w14:paraId="1C473D26" w14:textId="77777777" w:rsidR="00D62441" w:rsidRPr="00D62441" w:rsidRDefault="00D62441">
            <w:pPr>
              <w:spacing w:before="0" w:after="0" w:line="240" w:lineRule="auto"/>
              <w:jc w:val="center"/>
              <w:rPr>
                <w:ins w:id="36305" w:author="pete jones" w:date="2022-03-12T09:36:00Z"/>
                <w:sz w:val="16"/>
                <w:szCs w:val="16"/>
                <w:rPrChange w:id="36306" w:author="pete jones" w:date="2022-03-12T09:37:00Z">
                  <w:rPr>
                    <w:ins w:id="36307" w:author="pete jones" w:date="2022-03-12T09:36:00Z"/>
                  </w:rPr>
                </w:rPrChange>
              </w:rPr>
              <w:pPrChange w:id="36308" w:author="pete jones" w:date="2022-03-12T09:39:00Z">
                <w:pPr/>
              </w:pPrChange>
            </w:pPr>
            <w:ins w:id="36309" w:author="pete jones" w:date="2022-03-12T09:36:00Z">
              <w:r w:rsidRPr="00D62441">
                <w:rPr>
                  <w:sz w:val="16"/>
                  <w:szCs w:val="16"/>
                  <w:rPrChange w:id="36310" w:author="pete jones" w:date="2022-03-12T09:37:00Z">
                    <w:rPr/>
                  </w:rPrChange>
                </w:rPr>
                <w:t>1</w:t>
              </w:r>
            </w:ins>
          </w:p>
        </w:tc>
        <w:tc>
          <w:tcPr>
            <w:tcW w:w="2012" w:type="dxa"/>
            <w:hideMark/>
            <w:tcPrChange w:id="36311" w:author="pete jones" w:date="2022-03-12T09:37:00Z">
              <w:tcPr>
                <w:tcW w:w="2012" w:type="dxa"/>
                <w:hideMark/>
              </w:tcPr>
            </w:tcPrChange>
          </w:tcPr>
          <w:p w14:paraId="7401AA60" w14:textId="77777777" w:rsidR="00D62441" w:rsidRPr="00D62441" w:rsidRDefault="00D62441">
            <w:pPr>
              <w:spacing w:before="0" w:after="0" w:line="240" w:lineRule="auto"/>
              <w:rPr>
                <w:ins w:id="36312" w:author="pete jones" w:date="2022-03-12T09:36:00Z"/>
                <w:sz w:val="16"/>
                <w:szCs w:val="16"/>
                <w:rPrChange w:id="36313" w:author="pete jones" w:date="2022-03-12T09:37:00Z">
                  <w:rPr>
                    <w:ins w:id="36314" w:author="pete jones" w:date="2022-03-12T09:36:00Z"/>
                  </w:rPr>
                </w:rPrChange>
              </w:rPr>
              <w:pPrChange w:id="36315" w:author="pete jones" w:date="2022-03-12T09:37:00Z">
                <w:pPr/>
              </w:pPrChange>
            </w:pPr>
            <w:ins w:id="36316" w:author="pete jones" w:date="2022-03-12T09:36:00Z">
              <w:r w:rsidRPr="00D62441">
                <w:rPr>
                  <w:sz w:val="16"/>
                  <w:szCs w:val="16"/>
                  <w:rPrChange w:id="36317" w:author="pete jones" w:date="2022-03-12T09:37:00Z">
                    <w:rPr/>
                  </w:rPrChange>
                </w:rPr>
                <w:t>Lesson planning</w:t>
              </w:r>
            </w:ins>
          </w:p>
        </w:tc>
        <w:tc>
          <w:tcPr>
            <w:tcW w:w="5805" w:type="dxa"/>
            <w:hideMark/>
            <w:tcPrChange w:id="36318" w:author="pete jones" w:date="2022-03-12T09:37:00Z">
              <w:tcPr>
                <w:tcW w:w="5805" w:type="dxa"/>
                <w:hideMark/>
              </w:tcPr>
            </w:tcPrChange>
          </w:tcPr>
          <w:p w14:paraId="7EF22154" w14:textId="3BD9720A" w:rsidR="00D62441" w:rsidRPr="00D62441" w:rsidRDefault="00D62441">
            <w:pPr>
              <w:spacing w:before="0" w:after="0" w:line="240" w:lineRule="auto"/>
              <w:rPr>
                <w:ins w:id="36319" w:author="pete jones" w:date="2022-03-12T09:36:00Z"/>
                <w:sz w:val="16"/>
                <w:szCs w:val="16"/>
                <w:rPrChange w:id="36320" w:author="pete jones" w:date="2022-03-12T09:37:00Z">
                  <w:rPr>
                    <w:ins w:id="36321" w:author="pete jones" w:date="2022-03-12T09:36:00Z"/>
                  </w:rPr>
                </w:rPrChange>
              </w:rPr>
              <w:pPrChange w:id="36322" w:author="pete jones" w:date="2022-03-12T09:37:00Z">
                <w:pPr/>
              </w:pPrChange>
            </w:pPr>
            <w:ins w:id="36323" w:author="pete jones" w:date="2022-03-12T09:36:00Z">
              <w:r w:rsidRPr="00D62441">
                <w:rPr>
                  <w:sz w:val="16"/>
                  <w:szCs w:val="16"/>
                  <w:rPrChange w:id="36324" w:author="pete jones" w:date="2022-03-12T09:37:00Z">
                    <w:rPr/>
                  </w:rPrChange>
                </w:rPr>
                <w:t xml:space="preserve">All learning opportunities must be accompanied and documented by detailed </w:t>
              </w:r>
            </w:ins>
            <w:ins w:id="36325" w:author="pete jones" w:date="2022-03-29T17:18:00Z">
              <w:r w:rsidR="00F743B3" w:rsidRPr="00D62441">
                <w:rPr>
                  <w:sz w:val="16"/>
                  <w:szCs w:val="16"/>
                </w:rPr>
                <w:t>planning,</w:t>
              </w:r>
            </w:ins>
            <w:ins w:id="36326" w:author="pete jones" w:date="2022-03-12T09:36:00Z">
              <w:r w:rsidRPr="00D62441">
                <w:rPr>
                  <w:sz w:val="16"/>
                  <w:szCs w:val="16"/>
                  <w:rPrChange w:id="36327" w:author="pete jones" w:date="2022-03-12T09:37:00Z">
                    <w:rPr/>
                  </w:rPrChange>
                </w:rPr>
                <w:t xml:space="preserve"> including reference to outcomes, aim, objectives, methods, additional consolidation activity, and evaluation. Revi</w:t>
              </w:r>
            </w:ins>
            <w:ins w:id="36328" w:author="pete jones" w:date="2022-03-29T17:18:00Z">
              <w:r w:rsidR="00F743B3">
                <w:rPr>
                  <w:sz w:val="16"/>
                  <w:szCs w:val="16"/>
                </w:rPr>
                <w:t>si</w:t>
              </w:r>
            </w:ins>
            <w:ins w:id="36329" w:author="pete jones" w:date="2022-03-12T09:36:00Z">
              <w:r w:rsidRPr="00D62441">
                <w:rPr>
                  <w:sz w:val="16"/>
                  <w:szCs w:val="16"/>
                  <w:rPrChange w:id="36330" w:author="pete jones" w:date="2022-03-12T09:37:00Z">
                    <w:rPr/>
                  </w:rPrChange>
                </w:rPr>
                <w:t>ons and enhancement</w:t>
              </w:r>
            </w:ins>
            <w:ins w:id="36331" w:author="pete jones" w:date="2022-03-30T10:46:00Z">
              <w:r w:rsidR="002A65B6">
                <w:rPr>
                  <w:sz w:val="16"/>
                  <w:szCs w:val="16"/>
                </w:rPr>
                <w:t>s</w:t>
              </w:r>
            </w:ins>
            <w:ins w:id="36332" w:author="pete jones" w:date="2022-03-12T09:36:00Z">
              <w:r w:rsidRPr="00D62441">
                <w:rPr>
                  <w:sz w:val="16"/>
                  <w:szCs w:val="16"/>
                  <w:rPrChange w:id="36333" w:author="pete jones" w:date="2022-03-12T09:37:00Z">
                    <w:rPr/>
                  </w:rPrChange>
                </w:rPr>
                <w:t xml:space="preserve"> following </w:t>
              </w:r>
            </w:ins>
            <w:ins w:id="36334" w:author="pete jones" w:date="2022-03-29T17:18:00Z">
              <w:r w:rsidR="00F743B3" w:rsidRPr="00D62441">
                <w:rPr>
                  <w:sz w:val="16"/>
                  <w:szCs w:val="16"/>
                </w:rPr>
                <w:t>evaluations</w:t>
              </w:r>
            </w:ins>
            <w:ins w:id="36335" w:author="pete jones" w:date="2022-03-12T09:36:00Z">
              <w:r w:rsidRPr="00D62441">
                <w:rPr>
                  <w:sz w:val="16"/>
                  <w:szCs w:val="16"/>
                  <w:rPrChange w:id="36336" w:author="pete jones" w:date="2022-03-12T09:37:00Z">
                    <w:rPr/>
                  </w:rPrChange>
                </w:rPr>
                <w:t xml:space="preserve"> must be provided in </w:t>
              </w:r>
            </w:ins>
            <w:ins w:id="36337" w:author="pete jones" w:date="2022-03-30T10:46:00Z">
              <w:r w:rsidR="002A65B6">
                <w:rPr>
                  <w:sz w:val="16"/>
                  <w:szCs w:val="16"/>
                </w:rPr>
                <w:t xml:space="preserve">the </w:t>
              </w:r>
            </w:ins>
            <w:ins w:id="36338" w:author="pete jones" w:date="2022-03-12T09:36:00Z">
              <w:r w:rsidRPr="00D62441">
                <w:rPr>
                  <w:sz w:val="16"/>
                  <w:szCs w:val="16"/>
                  <w:rPrChange w:id="36339" w:author="pete jones" w:date="2022-03-12T09:37:00Z">
                    <w:rPr/>
                  </w:rPrChange>
                </w:rPr>
                <w:t>staff area of each VLE module</w:t>
              </w:r>
            </w:ins>
          </w:p>
        </w:tc>
      </w:tr>
      <w:tr w:rsidR="00D62441" w:rsidRPr="00D62441" w14:paraId="644F0EC5" w14:textId="77777777" w:rsidTr="007A05CA">
        <w:trPr>
          <w:trHeight w:val="60"/>
          <w:ins w:id="36340" w:author="pete jones" w:date="2022-03-12T09:36:00Z"/>
        </w:trPr>
        <w:tc>
          <w:tcPr>
            <w:tcW w:w="960" w:type="dxa"/>
            <w:noWrap/>
            <w:hideMark/>
          </w:tcPr>
          <w:p w14:paraId="4B819EFD" w14:textId="77777777" w:rsidR="00D62441" w:rsidRPr="00D62441" w:rsidRDefault="00D62441">
            <w:pPr>
              <w:spacing w:before="0" w:after="0" w:line="240" w:lineRule="auto"/>
              <w:jc w:val="center"/>
              <w:rPr>
                <w:ins w:id="36341" w:author="pete jones" w:date="2022-03-12T09:36:00Z"/>
                <w:sz w:val="16"/>
                <w:szCs w:val="16"/>
                <w:rPrChange w:id="36342" w:author="pete jones" w:date="2022-03-12T09:37:00Z">
                  <w:rPr>
                    <w:ins w:id="36343" w:author="pete jones" w:date="2022-03-12T09:36:00Z"/>
                  </w:rPr>
                </w:rPrChange>
              </w:rPr>
              <w:pPrChange w:id="36344" w:author="pete jones" w:date="2022-03-12T09:39:00Z">
                <w:pPr/>
              </w:pPrChange>
            </w:pPr>
            <w:ins w:id="36345" w:author="pete jones" w:date="2022-03-12T09:36:00Z">
              <w:r w:rsidRPr="00D62441">
                <w:rPr>
                  <w:sz w:val="16"/>
                  <w:szCs w:val="16"/>
                  <w:rPrChange w:id="36346" w:author="pete jones" w:date="2022-03-12T09:37:00Z">
                    <w:rPr/>
                  </w:rPrChange>
                </w:rPr>
                <w:t>1</w:t>
              </w:r>
            </w:ins>
          </w:p>
        </w:tc>
        <w:tc>
          <w:tcPr>
            <w:tcW w:w="2012" w:type="dxa"/>
            <w:hideMark/>
          </w:tcPr>
          <w:p w14:paraId="46BD349D" w14:textId="77777777" w:rsidR="00D62441" w:rsidRPr="00D62441" w:rsidRDefault="00D62441">
            <w:pPr>
              <w:spacing w:before="0" w:after="0" w:line="240" w:lineRule="auto"/>
              <w:rPr>
                <w:ins w:id="36347" w:author="pete jones" w:date="2022-03-12T09:36:00Z"/>
                <w:sz w:val="16"/>
                <w:szCs w:val="16"/>
                <w:rPrChange w:id="36348" w:author="pete jones" w:date="2022-03-12T09:37:00Z">
                  <w:rPr>
                    <w:ins w:id="36349" w:author="pete jones" w:date="2022-03-12T09:36:00Z"/>
                  </w:rPr>
                </w:rPrChange>
              </w:rPr>
              <w:pPrChange w:id="36350" w:author="pete jones" w:date="2022-03-12T09:37:00Z">
                <w:pPr/>
              </w:pPrChange>
            </w:pPr>
            <w:ins w:id="36351" w:author="pete jones" w:date="2022-03-12T09:36:00Z">
              <w:r w:rsidRPr="00D62441">
                <w:rPr>
                  <w:sz w:val="16"/>
                  <w:szCs w:val="16"/>
                  <w:rPrChange w:id="36352" w:author="pete jones" w:date="2022-03-12T09:37:00Z">
                    <w:rPr/>
                  </w:rPrChange>
                </w:rPr>
                <w:t>Project work at L3</w:t>
              </w:r>
            </w:ins>
          </w:p>
        </w:tc>
        <w:tc>
          <w:tcPr>
            <w:tcW w:w="5805" w:type="dxa"/>
            <w:vMerge w:val="restart"/>
            <w:hideMark/>
          </w:tcPr>
          <w:p w14:paraId="639849AB" w14:textId="3E80EFD4" w:rsidR="00D62441" w:rsidRPr="00D62441" w:rsidRDefault="00D62441">
            <w:pPr>
              <w:spacing w:before="0" w:after="0" w:line="240" w:lineRule="auto"/>
              <w:rPr>
                <w:ins w:id="36353" w:author="pete jones" w:date="2022-03-12T09:36:00Z"/>
                <w:sz w:val="16"/>
                <w:szCs w:val="16"/>
                <w:rPrChange w:id="36354" w:author="pete jones" w:date="2022-03-12T09:37:00Z">
                  <w:rPr>
                    <w:ins w:id="36355" w:author="pete jones" w:date="2022-03-12T09:36:00Z"/>
                  </w:rPr>
                </w:rPrChange>
              </w:rPr>
              <w:pPrChange w:id="36356" w:author="pete jones" w:date="2022-03-12T09:37:00Z">
                <w:pPr/>
              </w:pPrChange>
            </w:pPr>
            <w:ins w:id="36357" w:author="pete jones" w:date="2022-03-12T09:36:00Z">
              <w:r w:rsidRPr="00D62441">
                <w:rPr>
                  <w:sz w:val="16"/>
                  <w:szCs w:val="16"/>
                  <w:rPrChange w:id="36358" w:author="pete jones" w:date="2022-03-12T09:37:00Z">
                    <w:rPr/>
                  </w:rPrChange>
                </w:rPr>
                <w:t>The %age of project work opportunities for formative and summative assessment at each level and within each module of study should be assessed. Higher values = higher scores for each level of study.</w:t>
              </w:r>
              <w:r w:rsidRPr="00D62441">
                <w:rPr>
                  <w:sz w:val="16"/>
                  <w:szCs w:val="16"/>
                  <w:rPrChange w:id="36359" w:author="pete jones" w:date="2022-03-12T09:37:00Z">
                    <w:rPr/>
                  </w:rPrChange>
                </w:rPr>
                <w:br/>
                <w:t>Similarly</w:t>
              </w:r>
            </w:ins>
            <w:ins w:id="36360" w:author="pete jones" w:date="2022-03-30T10:46:00Z">
              <w:r w:rsidR="002A65B6">
                <w:rPr>
                  <w:sz w:val="16"/>
                  <w:szCs w:val="16"/>
                </w:rPr>
                <w:t>,</w:t>
              </w:r>
            </w:ins>
            <w:ins w:id="36361" w:author="pete jones" w:date="2022-03-12T09:36:00Z">
              <w:r w:rsidRPr="00D62441">
                <w:rPr>
                  <w:sz w:val="16"/>
                  <w:szCs w:val="16"/>
                  <w:rPrChange w:id="36362" w:author="pete jones" w:date="2022-03-12T09:37:00Z">
                    <w:rPr/>
                  </w:rPrChange>
                </w:rPr>
                <w:t xml:space="preserve"> team activities should be assessed</w:t>
              </w:r>
            </w:ins>
          </w:p>
        </w:tc>
      </w:tr>
      <w:tr w:rsidR="00D62441" w:rsidRPr="00D62441" w14:paraId="2DB8F265" w14:textId="77777777" w:rsidTr="007A05CA">
        <w:trPr>
          <w:trHeight w:val="43"/>
          <w:ins w:id="36363" w:author="pete jones" w:date="2022-03-12T09:36:00Z"/>
        </w:trPr>
        <w:tc>
          <w:tcPr>
            <w:tcW w:w="960" w:type="dxa"/>
            <w:noWrap/>
            <w:hideMark/>
          </w:tcPr>
          <w:p w14:paraId="47F679C0" w14:textId="77777777" w:rsidR="00D62441" w:rsidRPr="00D62441" w:rsidRDefault="00D62441">
            <w:pPr>
              <w:spacing w:before="0" w:after="0" w:line="240" w:lineRule="auto"/>
              <w:jc w:val="center"/>
              <w:rPr>
                <w:ins w:id="36364" w:author="pete jones" w:date="2022-03-12T09:36:00Z"/>
                <w:sz w:val="16"/>
                <w:szCs w:val="16"/>
                <w:rPrChange w:id="36365" w:author="pete jones" w:date="2022-03-12T09:37:00Z">
                  <w:rPr>
                    <w:ins w:id="36366" w:author="pete jones" w:date="2022-03-12T09:36:00Z"/>
                  </w:rPr>
                </w:rPrChange>
              </w:rPr>
              <w:pPrChange w:id="36367" w:author="pete jones" w:date="2022-03-12T09:39:00Z">
                <w:pPr/>
              </w:pPrChange>
            </w:pPr>
            <w:ins w:id="36368" w:author="pete jones" w:date="2022-03-12T09:36:00Z">
              <w:r w:rsidRPr="00D62441">
                <w:rPr>
                  <w:sz w:val="16"/>
                  <w:szCs w:val="16"/>
                  <w:rPrChange w:id="36369" w:author="pete jones" w:date="2022-03-12T09:37:00Z">
                    <w:rPr/>
                  </w:rPrChange>
                </w:rPr>
                <w:t>1</w:t>
              </w:r>
            </w:ins>
          </w:p>
        </w:tc>
        <w:tc>
          <w:tcPr>
            <w:tcW w:w="2012" w:type="dxa"/>
            <w:hideMark/>
          </w:tcPr>
          <w:p w14:paraId="55A9A0F4" w14:textId="77777777" w:rsidR="00D62441" w:rsidRPr="00D62441" w:rsidRDefault="00D62441">
            <w:pPr>
              <w:spacing w:before="0" w:after="0" w:line="240" w:lineRule="auto"/>
              <w:rPr>
                <w:ins w:id="36370" w:author="pete jones" w:date="2022-03-12T09:36:00Z"/>
                <w:sz w:val="16"/>
                <w:szCs w:val="16"/>
                <w:rPrChange w:id="36371" w:author="pete jones" w:date="2022-03-12T09:37:00Z">
                  <w:rPr>
                    <w:ins w:id="36372" w:author="pete jones" w:date="2022-03-12T09:36:00Z"/>
                  </w:rPr>
                </w:rPrChange>
              </w:rPr>
              <w:pPrChange w:id="36373" w:author="pete jones" w:date="2022-03-12T09:37:00Z">
                <w:pPr/>
              </w:pPrChange>
            </w:pPr>
            <w:ins w:id="36374" w:author="pete jones" w:date="2022-03-12T09:36:00Z">
              <w:r w:rsidRPr="00D62441">
                <w:rPr>
                  <w:sz w:val="16"/>
                  <w:szCs w:val="16"/>
                  <w:rPrChange w:id="36375" w:author="pete jones" w:date="2022-03-12T09:37:00Z">
                    <w:rPr/>
                  </w:rPrChange>
                </w:rPr>
                <w:t>Project work at L4</w:t>
              </w:r>
            </w:ins>
          </w:p>
        </w:tc>
        <w:tc>
          <w:tcPr>
            <w:tcW w:w="5805" w:type="dxa"/>
            <w:vMerge/>
            <w:hideMark/>
          </w:tcPr>
          <w:p w14:paraId="67908130" w14:textId="77777777" w:rsidR="00D62441" w:rsidRPr="00D62441" w:rsidRDefault="00D62441">
            <w:pPr>
              <w:spacing w:before="0" w:after="0" w:line="240" w:lineRule="auto"/>
              <w:rPr>
                <w:ins w:id="36376" w:author="pete jones" w:date="2022-03-12T09:36:00Z"/>
                <w:sz w:val="16"/>
                <w:szCs w:val="16"/>
                <w:rPrChange w:id="36377" w:author="pete jones" w:date="2022-03-12T09:37:00Z">
                  <w:rPr>
                    <w:ins w:id="36378" w:author="pete jones" w:date="2022-03-12T09:36:00Z"/>
                  </w:rPr>
                </w:rPrChange>
              </w:rPr>
              <w:pPrChange w:id="36379" w:author="pete jones" w:date="2022-03-12T09:37:00Z">
                <w:pPr/>
              </w:pPrChange>
            </w:pPr>
          </w:p>
        </w:tc>
      </w:tr>
      <w:tr w:rsidR="00D62441" w:rsidRPr="00D62441" w14:paraId="2CF0147B" w14:textId="77777777" w:rsidTr="007A05CA">
        <w:trPr>
          <w:trHeight w:val="154"/>
          <w:ins w:id="36380" w:author="pete jones" w:date="2022-03-12T09:36:00Z"/>
        </w:trPr>
        <w:tc>
          <w:tcPr>
            <w:tcW w:w="960" w:type="dxa"/>
            <w:noWrap/>
            <w:hideMark/>
          </w:tcPr>
          <w:p w14:paraId="2B37CC02" w14:textId="77777777" w:rsidR="00D62441" w:rsidRPr="00D62441" w:rsidRDefault="00D62441">
            <w:pPr>
              <w:spacing w:before="0" w:after="0" w:line="240" w:lineRule="auto"/>
              <w:jc w:val="center"/>
              <w:rPr>
                <w:ins w:id="36381" w:author="pete jones" w:date="2022-03-12T09:36:00Z"/>
                <w:sz w:val="16"/>
                <w:szCs w:val="16"/>
                <w:rPrChange w:id="36382" w:author="pete jones" w:date="2022-03-12T09:37:00Z">
                  <w:rPr>
                    <w:ins w:id="36383" w:author="pete jones" w:date="2022-03-12T09:36:00Z"/>
                  </w:rPr>
                </w:rPrChange>
              </w:rPr>
              <w:pPrChange w:id="36384" w:author="pete jones" w:date="2022-03-12T09:39:00Z">
                <w:pPr/>
              </w:pPrChange>
            </w:pPr>
            <w:ins w:id="36385" w:author="pete jones" w:date="2022-03-12T09:36:00Z">
              <w:r w:rsidRPr="00D62441">
                <w:rPr>
                  <w:sz w:val="16"/>
                  <w:szCs w:val="16"/>
                  <w:rPrChange w:id="36386" w:author="pete jones" w:date="2022-03-12T09:37:00Z">
                    <w:rPr/>
                  </w:rPrChange>
                </w:rPr>
                <w:t>1</w:t>
              </w:r>
            </w:ins>
          </w:p>
        </w:tc>
        <w:tc>
          <w:tcPr>
            <w:tcW w:w="2012" w:type="dxa"/>
            <w:hideMark/>
          </w:tcPr>
          <w:p w14:paraId="169A2EDD" w14:textId="77777777" w:rsidR="00D62441" w:rsidRPr="00D62441" w:rsidRDefault="00D62441">
            <w:pPr>
              <w:spacing w:before="0" w:after="0" w:line="240" w:lineRule="auto"/>
              <w:rPr>
                <w:ins w:id="36387" w:author="pete jones" w:date="2022-03-12T09:36:00Z"/>
                <w:sz w:val="16"/>
                <w:szCs w:val="16"/>
                <w:rPrChange w:id="36388" w:author="pete jones" w:date="2022-03-12T09:37:00Z">
                  <w:rPr>
                    <w:ins w:id="36389" w:author="pete jones" w:date="2022-03-12T09:36:00Z"/>
                  </w:rPr>
                </w:rPrChange>
              </w:rPr>
              <w:pPrChange w:id="36390" w:author="pete jones" w:date="2022-03-12T09:37:00Z">
                <w:pPr/>
              </w:pPrChange>
            </w:pPr>
            <w:ins w:id="36391" w:author="pete jones" w:date="2022-03-12T09:36:00Z">
              <w:r w:rsidRPr="00D62441">
                <w:rPr>
                  <w:sz w:val="16"/>
                  <w:szCs w:val="16"/>
                  <w:rPrChange w:id="36392" w:author="pete jones" w:date="2022-03-12T09:37:00Z">
                    <w:rPr/>
                  </w:rPrChange>
                </w:rPr>
                <w:t>Project work at L5</w:t>
              </w:r>
            </w:ins>
          </w:p>
        </w:tc>
        <w:tc>
          <w:tcPr>
            <w:tcW w:w="5805" w:type="dxa"/>
            <w:vMerge/>
            <w:hideMark/>
          </w:tcPr>
          <w:p w14:paraId="3404885D" w14:textId="77777777" w:rsidR="00D62441" w:rsidRPr="00D62441" w:rsidRDefault="00D62441">
            <w:pPr>
              <w:spacing w:before="0" w:after="0" w:line="240" w:lineRule="auto"/>
              <w:rPr>
                <w:ins w:id="36393" w:author="pete jones" w:date="2022-03-12T09:36:00Z"/>
                <w:sz w:val="16"/>
                <w:szCs w:val="16"/>
                <w:rPrChange w:id="36394" w:author="pete jones" w:date="2022-03-12T09:37:00Z">
                  <w:rPr>
                    <w:ins w:id="36395" w:author="pete jones" w:date="2022-03-12T09:36:00Z"/>
                  </w:rPr>
                </w:rPrChange>
              </w:rPr>
              <w:pPrChange w:id="36396" w:author="pete jones" w:date="2022-03-12T09:37:00Z">
                <w:pPr/>
              </w:pPrChange>
            </w:pPr>
          </w:p>
        </w:tc>
      </w:tr>
      <w:tr w:rsidR="00D62441" w:rsidRPr="00D62441" w14:paraId="65FCEFC8" w14:textId="77777777" w:rsidTr="007A05CA">
        <w:tblPrEx>
          <w:tblW w:w="0" w:type="auto"/>
          <w:tblPrExChange w:id="36397" w:author="pete jones" w:date="2022-03-12T09:37:00Z">
            <w:tblPrEx>
              <w:tblW w:w="0" w:type="auto"/>
            </w:tblPrEx>
          </w:tblPrExChange>
        </w:tblPrEx>
        <w:trPr>
          <w:trHeight w:val="43"/>
          <w:ins w:id="36398" w:author="pete jones" w:date="2022-03-12T09:36:00Z"/>
          <w:trPrChange w:id="36399" w:author="pete jones" w:date="2022-03-12T09:37:00Z">
            <w:trPr>
              <w:trHeight w:val="43"/>
            </w:trPr>
          </w:trPrChange>
        </w:trPr>
        <w:tc>
          <w:tcPr>
            <w:tcW w:w="960" w:type="dxa"/>
            <w:noWrap/>
            <w:hideMark/>
            <w:tcPrChange w:id="36400" w:author="pete jones" w:date="2022-03-12T09:37:00Z">
              <w:tcPr>
                <w:tcW w:w="960" w:type="dxa"/>
                <w:noWrap/>
                <w:hideMark/>
              </w:tcPr>
            </w:tcPrChange>
          </w:tcPr>
          <w:p w14:paraId="114E6B1C" w14:textId="77777777" w:rsidR="00D62441" w:rsidRPr="00D62441" w:rsidRDefault="00D62441">
            <w:pPr>
              <w:spacing w:before="0" w:after="0" w:line="240" w:lineRule="auto"/>
              <w:jc w:val="center"/>
              <w:rPr>
                <w:ins w:id="36401" w:author="pete jones" w:date="2022-03-12T09:36:00Z"/>
                <w:sz w:val="16"/>
                <w:szCs w:val="16"/>
                <w:rPrChange w:id="36402" w:author="pete jones" w:date="2022-03-12T09:37:00Z">
                  <w:rPr>
                    <w:ins w:id="36403" w:author="pete jones" w:date="2022-03-12T09:36:00Z"/>
                  </w:rPr>
                </w:rPrChange>
              </w:rPr>
              <w:pPrChange w:id="36404" w:author="pete jones" w:date="2022-03-12T09:39:00Z">
                <w:pPr/>
              </w:pPrChange>
            </w:pPr>
            <w:ins w:id="36405" w:author="pete jones" w:date="2022-03-12T09:36:00Z">
              <w:r w:rsidRPr="00D62441">
                <w:rPr>
                  <w:sz w:val="16"/>
                  <w:szCs w:val="16"/>
                  <w:rPrChange w:id="36406" w:author="pete jones" w:date="2022-03-12T09:37:00Z">
                    <w:rPr/>
                  </w:rPrChange>
                </w:rPr>
                <w:t>1</w:t>
              </w:r>
            </w:ins>
          </w:p>
        </w:tc>
        <w:tc>
          <w:tcPr>
            <w:tcW w:w="2012" w:type="dxa"/>
            <w:hideMark/>
            <w:tcPrChange w:id="36407" w:author="pete jones" w:date="2022-03-12T09:37:00Z">
              <w:tcPr>
                <w:tcW w:w="2012" w:type="dxa"/>
                <w:hideMark/>
              </w:tcPr>
            </w:tcPrChange>
          </w:tcPr>
          <w:p w14:paraId="086FBC09" w14:textId="77777777" w:rsidR="00D62441" w:rsidRPr="00D62441" w:rsidRDefault="00D62441">
            <w:pPr>
              <w:spacing w:before="0" w:after="0" w:line="240" w:lineRule="auto"/>
              <w:rPr>
                <w:ins w:id="36408" w:author="pete jones" w:date="2022-03-12T09:36:00Z"/>
                <w:sz w:val="16"/>
                <w:szCs w:val="16"/>
                <w:rPrChange w:id="36409" w:author="pete jones" w:date="2022-03-12T09:37:00Z">
                  <w:rPr>
                    <w:ins w:id="36410" w:author="pete jones" w:date="2022-03-12T09:36:00Z"/>
                  </w:rPr>
                </w:rPrChange>
              </w:rPr>
              <w:pPrChange w:id="36411" w:author="pete jones" w:date="2022-03-12T09:37:00Z">
                <w:pPr/>
              </w:pPrChange>
            </w:pPr>
            <w:ins w:id="36412" w:author="pete jones" w:date="2022-03-12T09:36:00Z">
              <w:r w:rsidRPr="00D62441">
                <w:rPr>
                  <w:sz w:val="16"/>
                  <w:szCs w:val="16"/>
                  <w:rPrChange w:id="36413" w:author="pete jones" w:date="2022-03-12T09:37:00Z">
                    <w:rPr/>
                  </w:rPrChange>
                </w:rPr>
                <w:t>Team activities</w:t>
              </w:r>
            </w:ins>
          </w:p>
        </w:tc>
        <w:tc>
          <w:tcPr>
            <w:tcW w:w="5805" w:type="dxa"/>
            <w:vMerge/>
            <w:hideMark/>
            <w:tcPrChange w:id="36414" w:author="pete jones" w:date="2022-03-12T09:37:00Z">
              <w:tcPr>
                <w:tcW w:w="5805" w:type="dxa"/>
                <w:vMerge/>
                <w:hideMark/>
              </w:tcPr>
            </w:tcPrChange>
          </w:tcPr>
          <w:p w14:paraId="418D54D9" w14:textId="77777777" w:rsidR="00D62441" w:rsidRPr="00D62441" w:rsidRDefault="00D62441">
            <w:pPr>
              <w:spacing w:before="0" w:after="0" w:line="240" w:lineRule="auto"/>
              <w:rPr>
                <w:ins w:id="36415" w:author="pete jones" w:date="2022-03-12T09:36:00Z"/>
                <w:sz w:val="16"/>
                <w:szCs w:val="16"/>
                <w:rPrChange w:id="36416" w:author="pete jones" w:date="2022-03-12T09:37:00Z">
                  <w:rPr>
                    <w:ins w:id="36417" w:author="pete jones" w:date="2022-03-12T09:36:00Z"/>
                  </w:rPr>
                </w:rPrChange>
              </w:rPr>
              <w:pPrChange w:id="36418" w:author="pete jones" w:date="2022-03-12T09:37:00Z">
                <w:pPr/>
              </w:pPrChange>
            </w:pPr>
          </w:p>
        </w:tc>
      </w:tr>
      <w:tr w:rsidR="00D62441" w:rsidRPr="00D62441" w14:paraId="766FCAC4" w14:textId="77777777" w:rsidTr="007A05CA">
        <w:trPr>
          <w:trHeight w:val="511"/>
          <w:ins w:id="36419" w:author="pete jones" w:date="2022-03-12T09:36:00Z"/>
        </w:trPr>
        <w:tc>
          <w:tcPr>
            <w:tcW w:w="960" w:type="dxa"/>
            <w:noWrap/>
            <w:hideMark/>
          </w:tcPr>
          <w:p w14:paraId="3387BB86" w14:textId="77777777" w:rsidR="00D62441" w:rsidRPr="00D62441" w:rsidRDefault="00D62441">
            <w:pPr>
              <w:spacing w:before="0" w:after="0" w:line="240" w:lineRule="auto"/>
              <w:jc w:val="center"/>
              <w:rPr>
                <w:ins w:id="36420" w:author="pete jones" w:date="2022-03-12T09:36:00Z"/>
                <w:sz w:val="16"/>
                <w:szCs w:val="16"/>
                <w:rPrChange w:id="36421" w:author="pete jones" w:date="2022-03-12T09:37:00Z">
                  <w:rPr>
                    <w:ins w:id="36422" w:author="pete jones" w:date="2022-03-12T09:36:00Z"/>
                  </w:rPr>
                </w:rPrChange>
              </w:rPr>
              <w:pPrChange w:id="36423" w:author="pete jones" w:date="2022-03-12T09:39:00Z">
                <w:pPr/>
              </w:pPrChange>
            </w:pPr>
            <w:ins w:id="36424" w:author="pete jones" w:date="2022-03-12T09:36:00Z">
              <w:r w:rsidRPr="00D62441">
                <w:rPr>
                  <w:sz w:val="16"/>
                  <w:szCs w:val="16"/>
                  <w:rPrChange w:id="36425" w:author="pete jones" w:date="2022-03-12T09:37:00Z">
                    <w:rPr/>
                  </w:rPrChange>
                </w:rPr>
                <w:t>1</w:t>
              </w:r>
            </w:ins>
          </w:p>
        </w:tc>
        <w:tc>
          <w:tcPr>
            <w:tcW w:w="2012" w:type="dxa"/>
            <w:hideMark/>
          </w:tcPr>
          <w:p w14:paraId="7931E4C9" w14:textId="4742FB98" w:rsidR="00D62441" w:rsidRPr="00D62441" w:rsidRDefault="00D62441">
            <w:pPr>
              <w:spacing w:before="0" w:after="0" w:line="240" w:lineRule="auto"/>
              <w:rPr>
                <w:ins w:id="36426" w:author="pete jones" w:date="2022-03-12T09:36:00Z"/>
                <w:sz w:val="16"/>
                <w:szCs w:val="16"/>
                <w:rPrChange w:id="36427" w:author="pete jones" w:date="2022-03-12T09:37:00Z">
                  <w:rPr>
                    <w:ins w:id="36428" w:author="pete jones" w:date="2022-03-12T09:36:00Z"/>
                  </w:rPr>
                </w:rPrChange>
              </w:rPr>
              <w:pPrChange w:id="36429" w:author="pete jones" w:date="2022-03-12T09:37:00Z">
                <w:pPr/>
              </w:pPrChange>
            </w:pPr>
            <w:ins w:id="36430" w:author="pete jones" w:date="2022-03-12T09:36:00Z">
              <w:r w:rsidRPr="00D62441">
                <w:rPr>
                  <w:sz w:val="16"/>
                  <w:szCs w:val="16"/>
                  <w:rPrChange w:id="36431" w:author="pete jones" w:date="2022-03-12T09:37:00Z">
                    <w:rPr/>
                  </w:rPrChange>
                </w:rPr>
                <w:t xml:space="preserve">Monitoring </w:t>
              </w:r>
            </w:ins>
            <w:ins w:id="36432" w:author="pete jones" w:date="2022-03-29T17:18:00Z">
              <w:r w:rsidR="00F743B3" w:rsidRPr="00D62441">
                <w:rPr>
                  <w:sz w:val="16"/>
                  <w:szCs w:val="16"/>
                </w:rPr>
                <w:t>self-study</w:t>
              </w:r>
            </w:ins>
          </w:p>
        </w:tc>
        <w:tc>
          <w:tcPr>
            <w:tcW w:w="5805" w:type="dxa"/>
            <w:hideMark/>
          </w:tcPr>
          <w:p w14:paraId="0A22DC72" w14:textId="594841B2" w:rsidR="00D62441" w:rsidRPr="00D62441" w:rsidRDefault="00D62441">
            <w:pPr>
              <w:spacing w:before="0" w:after="0" w:line="240" w:lineRule="auto"/>
              <w:rPr>
                <w:ins w:id="36433" w:author="pete jones" w:date="2022-03-12T09:36:00Z"/>
                <w:sz w:val="16"/>
                <w:szCs w:val="16"/>
                <w:rPrChange w:id="36434" w:author="pete jones" w:date="2022-03-12T09:37:00Z">
                  <w:rPr>
                    <w:ins w:id="36435" w:author="pete jones" w:date="2022-03-12T09:36:00Z"/>
                  </w:rPr>
                </w:rPrChange>
              </w:rPr>
              <w:pPrChange w:id="36436" w:author="pete jones" w:date="2022-03-12T09:37:00Z">
                <w:pPr/>
              </w:pPrChange>
            </w:pPr>
            <w:ins w:id="36437" w:author="pete jones" w:date="2022-03-12T09:36:00Z">
              <w:r w:rsidRPr="00D62441">
                <w:rPr>
                  <w:sz w:val="16"/>
                  <w:szCs w:val="16"/>
                  <w:rPrChange w:id="36438" w:author="pete jones" w:date="2022-03-12T09:37:00Z">
                    <w:rPr/>
                  </w:rPrChange>
                </w:rPr>
                <w:t xml:space="preserve">Assessment of self-directed study hours and how it is monitored. Most semesters include 12hrs /week tutorial / lecture. Leaving </w:t>
              </w:r>
            </w:ins>
            <w:ins w:id="36439" w:author="pete jones" w:date="2022-03-29T17:18:00Z">
              <w:r w:rsidR="00F743B3" w:rsidRPr="00D62441">
                <w:rPr>
                  <w:sz w:val="16"/>
                  <w:szCs w:val="16"/>
                </w:rPr>
                <w:t>up to</w:t>
              </w:r>
            </w:ins>
            <w:ins w:id="36440" w:author="pete jones" w:date="2022-03-12T09:36:00Z">
              <w:r w:rsidRPr="00D62441">
                <w:rPr>
                  <w:sz w:val="16"/>
                  <w:szCs w:val="16"/>
                  <w:rPrChange w:id="36441" w:author="pete jones" w:date="2022-03-12T09:37:00Z">
                    <w:rPr/>
                  </w:rPrChange>
                </w:rPr>
                <w:t xml:space="preserve"> 36hrs of SDS, how is this being used by students and tracked by course tutors.</w:t>
              </w:r>
            </w:ins>
          </w:p>
        </w:tc>
      </w:tr>
      <w:tr w:rsidR="00D62441" w:rsidRPr="00D62441" w14:paraId="1DD13485" w14:textId="77777777" w:rsidTr="007A05CA">
        <w:trPr>
          <w:trHeight w:val="207"/>
          <w:ins w:id="36442" w:author="pete jones" w:date="2022-03-12T09:36:00Z"/>
        </w:trPr>
        <w:tc>
          <w:tcPr>
            <w:tcW w:w="960" w:type="dxa"/>
            <w:noWrap/>
            <w:hideMark/>
          </w:tcPr>
          <w:p w14:paraId="39C2BABD" w14:textId="77777777" w:rsidR="00D62441" w:rsidRPr="00D62441" w:rsidRDefault="00D62441">
            <w:pPr>
              <w:spacing w:before="0" w:after="0" w:line="240" w:lineRule="auto"/>
              <w:jc w:val="center"/>
              <w:rPr>
                <w:ins w:id="36443" w:author="pete jones" w:date="2022-03-12T09:36:00Z"/>
                <w:sz w:val="16"/>
                <w:szCs w:val="16"/>
                <w:rPrChange w:id="36444" w:author="pete jones" w:date="2022-03-12T09:37:00Z">
                  <w:rPr>
                    <w:ins w:id="36445" w:author="pete jones" w:date="2022-03-12T09:36:00Z"/>
                  </w:rPr>
                </w:rPrChange>
              </w:rPr>
              <w:pPrChange w:id="36446" w:author="pete jones" w:date="2022-03-12T09:39:00Z">
                <w:pPr/>
              </w:pPrChange>
            </w:pPr>
            <w:ins w:id="36447" w:author="pete jones" w:date="2022-03-12T09:36:00Z">
              <w:r w:rsidRPr="00D62441">
                <w:rPr>
                  <w:sz w:val="16"/>
                  <w:szCs w:val="16"/>
                  <w:rPrChange w:id="36448" w:author="pete jones" w:date="2022-03-12T09:37:00Z">
                    <w:rPr/>
                  </w:rPrChange>
                </w:rPr>
                <w:t>1</w:t>
              </w:r>
            </w:ins>
          </w:p>
        </w:tc>
        <w:tc>
          <w:tcPr>
            <w:tcW w:w="2012" w:type="dxa"/>
            <w:hideMark/>
          </w:tcPr>
          <w:p w14:paraId="7E82B01C" w14:textId="77777777" w:rsidR="00D62441" w:rsidRPr="00D62441" w:rsidRDefault="00D62441">
            <w:pPr>
              <w:spacing w:before="0" w:after="0" w:line="240" w:lineRule="auto"/>
              <w:rPr>
                <w:ins w:id="36449" w:author="pete jones" w:date="2022-03-12T09:36:00Z"/>
                <w:sz w:val="16"/>
                <w:szCs w:val="16"/>
                <w:rPrChange w:id="36450" w:author="pete jones" w:date="2022-03-12T09:37:00Z">
                  <w:rPr>
                    <w:ins w:id="36451" w:author="pete jones" w:date="2022-03-12T09:36:00Z"/>
                  </w:rPr>
                </w:rPrChange>
              </w:rPr>
              <w:pPrChange w:id="36452" w:author="pete jones" w:date="2022-03-12T09:37:00Z">
                <w:pPr/>
              </w:pPrChange>
            </w:pPr>
            <w:ins w:id="36453" w:author="pete jones" w:date="2022-03-12T09:36:00Z">
              <w:r w:rsidRPr="00D62441">
                <w:rPr>
                  <w:sz w:val="16"/>
                  <w:szCs w:val="16"/>
                  <w:rPrChange w:id="36454" w:author="pete jones" w:date="2022-03-12T09:37:00Z">
                    <w:rPr/>
                  </w:rPrChange>
                </w:rPr>
                <w:t>Timetabling</w:t>
              </w:r>
            </w:ins>
          </w:p>
        </w:tc>
        <w:tc>
          <w:tcPr>
            <w:tcW w:w="5805" w:type="dxa"/>
            <w:hideMark/>
          </w:tcPr>
          <w:p w14:paraId="76AB1F00" w14:textId="79ACD659" w:rsidR="00D62441" w:rsidRPr="00D62441" w:rsidRDefault="00D62441">
            <w:pPr>
              <w:spacing w:before="0" w:after="0" w:line="240" w:lineRule="auto"/>
              <w:rPr>
                <w:ins w:id="36455" w:author="pete jones" w:date="2022-03-12T09:36:00Z"/>
                <w:sz w:val="16"/>
                <w:szCs w:val="16"/>
                <w:rPrChange w:id="36456" w:author="pete jones" w:date="2022-03-12T09:37:00Z">
                  <w:rPr>
                    <w:ins w:id="36457" w:author="pete jones" w:date="2022-03-12T09:36:00Z"/>
                  </w:rPr>
                </w:rPrChange>
              </w:rPr>
              <w:pPrChange w:id="36458" w:author="pete jones" w:date="2022-03-12T09:37:00Z">
                <w:pPr/>
              </w:pPrChange>
            </w:pPr>
            <w:ins w:id="36459" w:author="pete jones" w:date="2022-03-12T09:36:00Z">
              <w:r w:rsidRPr="00D62441">
                <w:rPr>
                  <w:sz w:val="16"/>
                  <w:szCs w:val="16"/>
                  <w:rPrChange w:id="36460" w:author="pete jones" w:date="2022-03-12T09:37:00Z">
                    <w:rPr/>
                  </w:rPrChange>
                </w:rPr>
                <w:t xml:space="preserve">How balanced are individual </w:t>
              </w:r>
            </w:ins>
            <w:ins w:id="36461" w:author="pete jones" w:date="2022-03-29T17:18:00Z">
              <w:r w:rsidR="00F743B3" w:rsidRPr="00D62441">
                <w:rPr>
                  <w:sz w:val="16"/>
                  <w:szCs w:val="16"/>
                </w:rPr>
                <w:t>timetables?</w:t>
              </w:r>
            </w:ins>
            <w:ins w:id="36462" w:author="pete jones" w:date="2022-03-12T09:36:00Z">
              <w:r w:rsidRPr="00D62441">
                <w:rPr>
                  <w:sz w:val="16"/>
                  <w:szCs w:val="16"/>
                  <w:rPrChange w:id="36463" w:author="pete jones" w:date="2022-03-12T09:37:00Z">
                    <w:rPr/>
                  </w:rPrChange>
                </w:rPr>
                <w:t xml:space="preserve"> Blocks of Maths or science within large lectures without </w:t>
              </w:r>
            </w:ins>
            <w:ins w:id="36464" w:author="pete jones" w:date="2022-03-29T17:18:00Z">
              <w:r w:rsidR="00F743B3" w:rsidRPr="00D62441">
                <w:rPr>
                  <w:sz w:val="16"/>
                  <w:szCs w:val="16"/>
                </w:rPr>
                <w:t>reflection</w:t>
              </w:r>
            </w:ins>
            <w:ins w:id="36465" w:author="pete jones" w:date="2022-03-12T09:36:00Z">
              <w:r w:rsidRPr="00D62441">
                <w:rPr>
                  <w:sz w:val="16"/>
                  <w:szCs w:val="16"/>
                  <w:rPrChange w:id="36466" w:author="pete jones" w:date="2022-03-12T09:37:00Z">
                    <w:rPr/>
                  </w:rPrChange>
                </w:rPr>
                <w:t xml:space="preserve"> opportunities.</w:t>
              </w:r>
            </w:ins>
          </w:p>
        </w:tc>
      </w:tr>
      <w:tr w:rsidR="00D62441" w:rsidRPr="00D62441" w14:paraId="7AE343D8" w14:textId="77777777" w:rsidTr="007A05CA">
        <w:trPr>
          <w:trHeight w:val="227"/>
          <w:ins w:id="36467" w:author="pete jones" w:date="2022-03-12T09:36:00Z"/>
        </w:trPr>
        <w:tc>
          <w:tcPr>
            <w:tcW w:w="960" w:type="dxa"/>
            <w:noWrap/>
            <w:hideMark/>
          </w:tcPr>
          <w:p w14:paraId="7DD88CFB" w14:textId="77777777" w:rsidR="00D62441" w:rsidRPr="00D62441" w:rsidRDefault="00D62441">
            <w:pPr>
              <w:spacing w:before="0" w:after="0" w:line="240" w:lineRule="auto"/>
              <w:jc w:val="center"/>
              <w:rPr>
                <w:ins w:id="36468" w:author="pete jones" w:date="2022-03-12T09:36:00Z"/>
                <w:sz w:val="16"/>
                <w:szCs w:val="16"/>
                <w:rPrChange w:id="36469" w:author="pete jones" w:date="2022-03-12T09:37:00Z">
                  <w:rPr>
                    <w:ins w:id="36470" w:author="pete jones" w:date="2022-03-12T09:36:00Z"/>
                  </w:rPr>
                </w:rPrChange>
              </w:rPr>
              <w:pPrChange w:id="36471" w:author="pete jones" w:date="2022-03-12T09:39:00Z">
                <w:pPr/>
              </w:pPrChange>
            </w:pPr>
            <w:ins w:id="36472" w:author="pete jones" w:date="2022-03-12T09:36:00Z">
              <w:r w:rsidRPr="00D62441">
                <w:rPr>
                  <w:sz w:val="16"/>
                  <w:szCs w:val="16"/>
                  <w:rPrChange w:id="36473" w:author="pete jones" w:date="2022-03-12T09:37:00Z">
                    <w:rPr/>
                  </w:rPrChange>
                </w:rPr>
                <w:t>1</w:t>
              </w:r>
            </w:ins>
          </w:p>
        </w:tc>
        <w:tc>
          <w:tcPr>
            <w:tcW w:w="2012" w:type="dxa"/>
            <w:hideMark/>
          </w:tcPr>
          <w:p w14:paraId="77A58200" w14:textId="77777777" w:rsidR="00D62441" w:rsidRPr="00D62441" w:rsidRDefault="00D62441">
            <w:pPr>
              <w:spacing w:before="0" w:after="0" w:line="240" w:lineRule="auto"/>
              <w:rPr>
                <w:ins w:id="36474" w:author="pete jones" w:date="2022-03-12T09:36:00Z"/>
                <w:sz w:val="16"/>
                <w:szCs w:val="16"/>
                <w:rPrChange w:id="36475" w:author="pete jones" w:date="2022-03-12T09:37:00Z">
                  <w:rPr>
                    <w:ins w:id="36476" w:author="pete jones" w:date="2022-03-12T09:36:00Z"/>
                  </w:rPr>
                </w:rPrChange>
              </w:rPr>
              <w:pPrChange w:id="36477" w:author="pete jones" w:date="2022-03-12T09:37:00Z">
                <w:pPr/>
              </w:pPrChange>
            </w:pPr>
            <w:ins w:id="36478" w:author="pete jones" w:date="2022-03-12T09:36:00Z">
              <w:r w:rsidRPr="00D62441">
                <w:rPr>
                  <w:sz w:val="16"/>
                  <w:szCs w:val="16"/>
                  <w:rPrChange w:id="36479" w:author="pete jones" w:date="2022-03-12T09:37:00Z">
                    <w:rPr/>
                  </w:rPrChange>
                </w:rPr>
                <w:t>Opportunities for practical work</w:t>
              </w:r>
            </w:ins>
          </w:p>
        </w:tc>
        <w:tc>
          <w:tcPr>
            <w:tcW w:w="5805" w:type="dxa"/>
            <w:vMerge w:val="restart"/>
            <w:hideMark/>
          </w:tcPr>
          <w:p w14:paraId="23792DEB" w14:textId="7DDF9027" w:rsidR="00D62441" w:rsidRPr="00D62441" w:rsidRDefault="00D62441">
            <w:pPr>
              <w:spacing w:before="0" w:after="0" w:line="240" w:lineRule="auto"/>
              <w:rPr>
                <w:ins w:id="36480" w:author="pete jones" w:date="2022-03-12T09:36:00Z"/>
                <w:sz w:val="16"/>
                <w:szCs w:val="16"/>
                <w:rPrChange w:id="36481" w:author="pete jones" w:date="2022-03-12T09:37:00Z">
                  <w:rPr>
                    <w:ins w:id="36482" w:author="pete jones" w:date="2022-03-12T09:36:00Z"/>
                  </w:rPr>
                </w:rPrChange>
              </w:rPr>
              <w:pPrChange w:id="36483" w:author="pete jones" w:date="2022-03-12T09:37:00Z">
                <w:pPr/>
              </w:pPrChange>
            </w:pPr>
            <w:ins w:id="36484" w:author="pete jones" w:date="2022-03-12T09:36:00Z">
              <w:r w:rsidRPr="00D62441">
                <w:rPr>
                  <w:sz w:val="16"/>
                  <w:szCs w:val="16"/>
                  <w:rPrChange w:id="36485" w:author="pete jones" w:date="2022-03-12T09:37:00Z">
                    <w:rPr/>
                  </w:rPrChange>
                </w:rPr>
                <w:t xml:space="preserve">Quality and </w:t>
              </w:r>
            </w:ins>
            <w:ins w:id="36486" w:author="pete jones" w:date="2022-03-29T17:18:00Z">
              <w:r w:rsidR="00F743B3" w:rsidRPr="00D62441">
                <w:rPr>
                  <w:sz w:val="16"/>
                  <w:szCs w:val="16"/>
                </w:rPr>
                <w:t>availability</w:t>
              </w:r>
            </w:ins>
            <w:ins w:id="36487" w:author="pete jones" w:date="2022-03-12T09:36:00Z">
              <w:r w:rsidRPr="00D62441">
                <w:rPr>
                  <w:sz w:val="16"/>
                  <w:szCs w:val="16"/>
                  <w:rPrChange w:id="36488" w:author="pete jones" w:date="2022-03-12T09:37:00Z">
                    <w:rPr/>
                  </w:rPrChange>
                </w:rPr>
                <w:t xml:space="preserve"> of enrichment and </w:t>
              </w:r>
            </w:ins>
            <w:ins w:id="36489" w:author="pete jones" w:date="2022-03-29T17:18:00Z">
              <w:r w:rsidR="00F743B3" w:rsidRPr="00D62441">
                <w:rPr>
                  <w:sz w:val="16"/>
                  <w:szCs w:val="16"/>
                </w:rPr>
                <w:t>practical</w:t>
              </w:r>
            </w:ins>
            <w:ins w:id="36490" w:author="pete jones" w:date="2022-03-12T09:36:00Z">
              <w:r w:rsidRPr="00D62441">
                <w:rPr>
                  <w:sz w:val="16"/>
                  <w:szCs w:val="16"/>
                  <w:rPrChange w:id="36491" w:author="pete jones" w:date="2022-03-12T09:37:00Z">
                    <w:rPr/>
                  </w:rPrChange>
                </w:rPr>
                <w:t xml:space="preserve"> consolidation of concepts and theory. Are students supported to timetable their access</w:t>
              </w:r>
            </w:ins>
          </w:p>
        </w:tc>
      </w:tr>
      <w:tr w:rsidR="00AC36AB" w:rsidRPr="00AC36AB" w14:paraId="71978A9D" w14:textId="77777777" w:rsidTr="007A05CA">
        <w:trPr>
          <w:trHeight w:val="300"/>
          <w:ins w:id="36492" w:author="pete jones" w:date="2022-03-12T09:36:00Z"/>
        </w:trPr>
        <w:tc>
          <w:tcPr>
            <w:tcW w:w="960" w:type="dxa"/>
            <w:noWrap/>
            <w:hideMark/>
          </w:tcPr>
          <w:p w14:paraId="7BAEAD80" w14:textId="77777777" w:rsidR="00D62441" w:rsidRPr="00D62441" w:rsidRDefault="00D62441">
            <w:pPr>
              <w:spacing w:before="0" w:after="0" w:line="240" w:lineRule="auto"/>
              <w:jc w:val="center"/>
              <w:rPr>
                <w:ins w:id="36493" w:author="pete jones" w:date="2022-03-12T09:36:00Z"/>
                <w:sz w:val="16"/>
                <w:szCs w:val="16"/>
                <w:rPrChange w:id="36494" w:author="pete jones" w:date="2022-03-12T09:37:00Z">
                  <w:rPr>
                    <w:ins w:id="36495" w:author="pete jones" w:date="2022-03-12T09:36:00Z"/>
                  </w:rPr>
                </w:rPrChange>
              </w:rPr>
              <w:pPrChange w:id="36496" w:author="pete jones" w:date="2022-03-12T09:39:00Z">
                <w:pPr/>
              </w:pPrChange>
            </w:pPr>
            <w:ins w:id="36497" w:author="pete jones" w:date="2022-03-12T09:36:00Z">
              <w:r w:rsidRPr="00D62441">
                <w:rPr>
                  <w:sz w:val="16"/>
                  <w:szCs w:val="16"/>
                  <w:rPrChange w:id="36498" w:author="pete jones" w:date="2022-03-12T09:37:00Z">
                    <w:rPr/>
                  </w:rPrChange>
                </w:rPr>
                <w:t>1</w:t>
              </w:r>
            </w:ins>
          </w:p>
        </w:tc>
        <w:tc>
          <w:tcPr>
            <w:tcW w:w="2012" w:type="dxa"/>
            <w:hideMark/>
          </w:tcPr>
          <w:p w14:paraId="77430766" w14:textId="0AA34D3D" w:rsidR="00D62441" w:rsidRPr="00D62441" w:rsidRDefault="00F743B3">
            <w:pPr>
              <w:spacing w:before="0" w:after="0" w:line="240" w:lineRule="auto"/>
              <w:rPr>
                <w:ins w:id="36499" w:author="pete jones" w:date="2022-03-12T09:36:00Z"/>
                <w:sz w:val="16"/>
                <w:szCs w:val="16"/>
                <w:rPrChange w:id="36500" w:author="pete jones" w:date="2022-03-12T09:37:00Z">
                  <w:rPr>
                    <w:ins w:id="36501" w:author="pete jones" w:date="2022-03-12T09:36:00Z"/>
                  </w:rPr>
                </w:rPrChange>
              </w:rPr>
              <w:pPrChange w:id="36502" w:author="pete jones" w:date="2022-03-12T09:37:00Z">
                <w:pPr/>
              </w:pPrChange>
            </w:pPr>
            <w:ins w:id="36503" w:author="pete jones" w:date="2022-03-29T17:18:00Z">
              <w:r w:rsidRPr="00D62441">
                <w:rPr>
                  <w:sz w:val="16"/>
                  <w:szCs w:val="16"/>
                </w:rPr>
                <w:t>Availability</w:t>
              </w:r>
            </w:ins>
            <w:ins w:id="36504" w:author="pete jones" w:date="2022-03-12T09:36:00Z">
              <w:r w:rsidR="00D62441" w:rsidRPr="00D62441">
                <w:rPr>
                  <w:sz w:val="16"/>
                  <w:szCs w:val="16"/>
                  <w:rPrChange w:id="36505" w:author="pete jones" w:date="2022-03-12T09:37:00Z">
                    <w:rPr/>
                  </w:rPrChange>
                </w:rPr>
                <w:t xml:space="preserve"> of labs and workshops</w:t>
              </w:r>
            </w:ins>
          </w:p>
        </w:tc>
        <w:tc>
          <w:tcPr>
            <w:tcW w:w="5805" w:type="dxa"/>
            <w:vMerge/>
            <w:hideMark/>
          </w:tcPr>
          <w:p w14:paraId="617FD6A7" w14:textId="77777777" w:rsidR="00D62441" w:rsidRPr="00D62441" w:rsidRDefault="00D62441">
            <w:pPr>
              <w:spacing w:before="0" w:after="0" w:line="240" w:lineRule="auto"/>
              <w:rPr>
                <w:ins w:id="36506" w:author="pete jones" w:date="2022-03-12T09:36:00Z"/>
                <w:sz w:val="16"/>
                <w:szCs w:val="16"/>
                <w:rPrChange w:id="36507" w:author="pete jones" w:date="2022-03-12T09:37:00Z">
                  <w:rPr>
                    <w:ins w:id="36508" w:author="pete jones" w:date="2022-03-12T09:36:00Z"/>
                  </w:rPr>
                </w:rPrChange>
              </w:rPr>
              <w:pPrChange w:id="36509" w:author="pete jones" w:date="2022-03-12T09:37:00Z">
                <w:pPr/>
              </w:pPrChange>
            </w:pPr>
          </w:p>
        </w:tc>
      </w:tr>
      <w:tr w:rsidR="00D62441" w:rsidRPr="00D62441" w14:paraId="1D0109A7" w14:textId="77777777" w:rsidTr="007A05CA">
        <w:trPr>
          <w:trHeight w:val="43"/>
          <w:ins w:id="36510" w:author="pete jones" w:date="2022-03-12T09:36:00Z"/>
        </w:trPr>
        <w:tc>
          <w:tcPr>
            <w:tcW w:w="960" w:type="dxa"/>
            <w:noWrap/>
            <w:hideMark/>
          </w:tcPr>
          <w:p w14:paraId="32F50B11" w14:textId="77777777" w:rsidR="00D62441" w:rsidRPr="00D62441" w:rsidRDefault="00D62441">
            <w:pPr>
              <w:spacing w:before="0" w:after="0" w:line="240" w:lineRule="auto"/>
              <w:jc w:val="center"/>
              <w:rPr>
                <w:ins w:id="36511" w:author="pete jones" w:date="2022-03-12T09:36:00Z"/>
                <w:sz w:val="16"/>
                <w:szCs w:val="16"/>
                <w:rPrChange w:id="36512" w:author="pete jones" w:date="2022-03-12T09:37:00Z">
                  <w:rPr>
                    <w:ins w:id="36513" w:author="pete jones" w:date="2022-03-12T09:36:00Z"/>
                  </w:rPr>
                </w:rPrChange>
              </w:rPr>
              <w:pPrChange w:id="36514" w:author="pete jones" w:date="2022-03-12T09:39:00Z">
                <w:pPr/>
              </w:pPrChange>
            </w:pPr>
            <w:ins w:id="36515" w:author="pete jones" w:date="2022-03-12T09:36:00Z">
              <w:r w:rsidRPr="00D62441">
                <w:rPr>
                  <w:sz w:val="16"/>
                  <w:szCs w:val="16"/>
                  <w:rPrChange w:id="36516" w:author="pete jones" w:date="2022-03-12T09:37:00Z">
                    <w:rPr/>
                  </w:rPrChange>
                </w:rPr>
                <w:t>1</w:t>
              </w:r>
            </w:ins>
          </w:p>
        </w:tc>
        <w:tc>
          <w:tcPr>
            <w:tcW w:w="2012" w:type="dxa"/>
            <w:hideMark/>
          </w:tcPr>
          <w:p w14:paraId="7DB66144" w14:textId="3247726A" w:rsidR="00D62441" w:rsidRPr="00D62441" w:rsidRDefault="002A65B6">
            <w:pPr>
              <w:spacing w:before="0" w:after="0" w:line="240" w:lineRule="auto"/>
              <w:rPr>
                <w:ins w:id="36517" w:author="pete jones" w:date="2022-03-12T09:36:00Z"/>
                <w:sz w:val="16"/>
                <w:szCs w:val="16"/>
                <w:rPrChange w:id="36518" w:author="pete jones" w:date="2022-03-12T09:37:00Z">
                  <w:rPr>
                    <w:ins w:id="36519" w:author="pete jones" w:date="2022-03-12T09:36:00Z"/>
                  </w:rPr>
                </w:rPrChange>
              </w:rPr>
              <w:pPrChange w:id="36520" w:author="pete jones" w:date="2022-03-12T09:37:00Z">
                <w:pPr/>
              </w:pPrChange>
            </w:pPr>
            <w:ins w:id="36521" w:author="pete jones" w:date="2022-03-30T10:46:00Z">
              <w:r>
                <w:rPr>
                  <w:sz w:val="16"/>
                  <w:szCs w:val="16"/>
                </w:rPr>
                <w:t>The c</w:t>
              </w:r>
            </w:ins>
            <w:ins w:id="36522" w:author="pete jones" w:date="2022-03-12T09:36:00Z">
              <w:r w:rsidR="00D62441" w:rsidRPr="00D62441">
                <w:rPr>
                  <w:sz w:val="16"/>
                  <w:szCs w:val="16"/>
                  <w:rPrChange w:id="36523" w:author="pete jones" w:date="2022-03-12T09:37:00Z">
                    <w:rPr/>
                  </w:rPrChange>
                </w:rPr>
                <w:t>redit value of modules L3</w:t>
              </w:r>
            </w:ins>
          </w:p>
        </w:tc>
        <w:tc>
          <w:tcPr>
            <w:tcW w:w="5805" w:type="dxa"/>
            <w:vMerge w:val="restart"/>
            <w:hideMark/>
          </w:tcPr>
          <w:p w14:paraId="58BE70FA" w14:textId="237BA122" w:rsidR="00D62441" w:rsidRPr="00D62441" w:rsidRDefault="00D62441">
            <w:pPr>
              <w:spacing w:before="0" w:after="0" w:line="240" w:lineRule="auto"/>
              <w:rPr>
                <w:ins w:id="36524" w:author="pete jones" w:date="2022-03-12T09:36:00Z"/>
                <w:sz w:val="16"/>
                <w:szCs w:val="16"/>
                <w:rPrChange w:id="36525" w:author="pete jones" w:date="2022-03-12T09:37:00Z">
                  <w:rPr>
                    <w:ins w:id="36526" w:author="pete jones" w:date="2022-03-12T09:36:00Z"/>
                  </w:rPr>
                </w:rPrChange>
              </w:rPr>
              <w:pPrChange w:id="36527" w:author="pete jones" w:date="2022-03-12T09:37:00Z">
                <w:pPr/>
              </w:pPrChange>
            </w:pPr>
            <w:ins w:id="36528" w:author="pete jones" w:date="2022-03-12T09:36:00Z">
              <w:r w:rsidRPr="00D62441">
                <w:rPr>
                  <w:sz w:val="16"/>
                  <w:szCs w:val="16"/>
                  <w:rPrChange w:id="36529" w:author="pete jones" w:date="2022-03-12T09:37:00Z">
                    <w:rPr/>
                  </w:rPrChange>
                </w:rPr>
                <w:t>Percentage of 30 credit modules especially in Maths and Engineering principles. The higher the granularity (5,10,15, and 20 credit modules) the more opportunity exists to discover syn</w:t>
              </w:r>
            </w:ins>
            <w:ins w:id="36530" w:author="pete jones" w:date="2022-04-01T13:14:00Z">
              <w:r w:rsidR="00DA172B">
                <w:rPr>
                  <w:sz w:val="16"/>
                  <w:szCs w:val="16"/>
                </w:rPr>
                <w:t>a</w:t>
              </w:r>
            </w:ins>
            <w:ins w:id="36531" w:author="pete jones" w:date="2022-03-12T09:36:00Z">
              <w:r w:rsidRPr="00D62441">
                <w:rPr>
                  <w:sz w:val="16"/>
                  <w:szCs w:val="16"/>
                  <w:rPrChange w:id="36532" w:author="pete jones" w:date="2022-03-12T09:37:00Z">
                    <w:rPr/>
                  </w:rPrChange>
                </w:rPr>
                <w:t>ptic pathways between topics.</w:t>
              </w:r>
            </w:ins>
          </w:p>
        </w:tc>
      </w:tr>
      <w:tr w:rsidR="00D62441" w:rsidRPr="00D62441" w14:paraId="126ECBF4" w14:textId="77777777" w:rsidTr="007A05CA">
        <w:trPr>
          <w:trHeight w:val="43"/>
          <w:ins w:id="36533" w:author="pete jones" w:date="2022-03-12T09:36:00Z"/>
        </w:trPr>
        <w:tc>
          <w:tcPr>
            <w:tcW w:w="960" w:type="dxa"/>
            <w:noWrap/>
            <w:hideMark/>
          </w:tcPr>
          <w:p w14:paraId="4BDC158C" w14:textId="77777777" w:rsidR="00D62441" w:rsidRPr="00D62441" w:rsidRDefault="00D62441">
            <w:pPr>
              <w:spacing w:before="0" w:after="0" w:line="240" w:lineRule="auto"/>
              <w:jc w:val="center"/>
              <w:rPr>
                <w:ins w:id="36534" w:author="pete jones" w:date="2022-03-12T09:36:00Z"/>
                <w:sz w:val="16"/>
                <w:szCs w:val="16"/>
                <w:rPrChange w:id="36535" w:author="pete jones" w:date="2022-03-12T09:37:00Z">
                  <w:rPr>
                    <w:ins w:id="36536" w:author="pete jones" w:date="2022-03-12T09:36:00Z"/>
                  </w:rPr>
                </w:rPrChange>
              </w:rPr>
              <w:pPrChange w:id="36537" w:author="pete jones" w:date="2022-03-12T09:39:00Z">
                <w:pPr/>
              </w:pPrChange>
            </w:pPr>
            <w:ins w:id="36538" w:author="pete jones" w:date="2022-03-12T09:36:00Z">
              <w:r w:rsidRPr="00D62441">
                <w:rPr>
                  <w:sz w:val="16"/>
                  <w:szCs w:val="16"/>
                  <w:rPrChange w:id="36539" w:author="pete jones" w:date="2022-03-12T09:37:00Z">
                    <w:rPr/>
                  </w:rPrChange>
                </w:rPr>
                <w:t>1</w:t>
              </w:r>
            </w:ins>
          </w:p>
        </w:tc>
        <w:tc>
          <w:tcPr>
            <w:tcW w:w="2012" w:type="dxa"/>
            <w:hideMark/>
          </w:tcPr>
          <w:p w14:paraId="55337972" w14:textId="7DACAD69" w:rsidR="00D62441" w:rsidRPr="00D62441" w:rsidRDefault="002A65B6">
            <w:pPr>
              <w:spacing w:before="0" w:after="0" w:line="240" w:lineRule="auto"/>
              <w:rPr>
                <w:ins w:id="36540" w:author="pete jones" w:date="2022-03-12T09:36:00Z"/>
                <w:sz w:val="16"/>
                <w:szCs w:val="16"/>
                <w:rPrChange w:id="36541" w:author="pete jones" w:date="2022-03-12T09:37:00Z">
                  <w:rPr>
                    <w:ins w:id="36542" w:author="pete jones" w:date="2022-03-12T09:36:00Z"/>
                  </w:rPr>
                </w:rPrChange>
              </w:rPr>
              <w:pPrChange w:id="36543" w:author="pete jones" w:date="2022-03-12T09:37:00Z">
                <w:pPr/>
              </w:pPrChange>
            </w:pPr>
            <w:ins w:id="36544" w:author="pete jones" w:date="2022-03-30T10:46:00Z">
              <w:r>
                <w:rPr>
                  <w:sz w:val="16"/>
                  <w:szCs w:val="16"/>
                </w:rPr>
                <w:t>The c</w:t>
              </w:r>
            </w:ins>
            <w:ins w:id="36545" w:author="pete jones" w:date="2022-03-12T09:36:00Z">
              <w:r w:rsidR="00D62441" w:rsidRPr="00D62441">
                <w:rPr>
                  <w:sz w:val="16"/>
                  <w:szCs w:val="16"/>
                  <w:rPrChange w:id="36546" w:author="pete jones" w:date="2022-03-12T09:37:00Z">
                    <w:rPr/>
                  </w:rPrChange>
                </w:rPr>
                <w:t>redit value of modules L4</w:t>
              </w:r>
            </w:ins>
          </w:p>
        </w:tc>
        <w:tc>
          <w:tcPr>
            <w:tcW w:w="5805" w:type="dxa"/>
            <w:vMerge/>
            <w:hideMark/>
          </w:tcPr>
          <w:p w14:paraId="32C6DF3C" w14:textId="77777777" w:rsidR="00D62441" w:rsidRPr="00D62441" w:rsidRDefault="00D62441">
            <w:pPr>
              <w:spacing w:before="0" w:after="0" w:line="240" w:lineRule="auto"/>
              <w:rPr>
                <w:ins w:id="36547" w:author="pete jones" w:date="2022-03-12T09:36:00Z"/>
                <w:sz w:val="16"/>
                <w:szCs w:val="16"/>
                <w:rPrChange w:id="36548" w:author="pete jones" w:date="2022-03-12T09:37:00Z">
                  <w:rPr>
                    <w:ins w:id="36549" w:author="pete jones" w:date="2022-03-12T09:36:00Z"/>
                  </w:rPr>
                </w:rPrChange>
              </w:rPr>
              <w:pPrChange w:id="36550" w:author="pete jones" w:date="2022-03-12T09:37:00Z">
                <w:pPr/>
              </w:pPrChange>
            </w:pPr>
          </w:p>
        </w:tc>
      </w:tr>
      <w:tr w:rsidR="00D62441" w:rsidRPr="00D62441" w14:paraId="21877E73" w14:textId="77777777" w:rsidTr="007A05CA">
        <w:trPr>
          <w:trHeight w:val="43"/>
          <w:ins w:id="36551" w:author="pete jones" w:date="2022-03-12T09:36:00Z"/>
        </w:trPr>
        <w:tc>
          <w:tcPr>
            <w:tcW w:w="960" w:type="dxa"/>
            <w:noWrap/>
            <w:hideMark/>
          </w:tcPr>
          <w:p w14:paraId="3F930A3C" w14:textId="77777777" w:rsidR="00D62441" w:rsidRPr="00D62441" w:rsidRDefault="00D62441">
            <w:pPr>
              <w:spacing w:before="0" w:after="0" w:line="240" w:lineRule="auto"/>
              <w:jc w:val="center"/>
              <w:rPr>
                <w:ins w:id="36552" w:author="pete jones" w:date="2022-03-12T09:36:00Z"/>
                <w:sz w:val="16"/>
                <w:szCs w:val="16"/>
                <w:rPrChange w:id="36553" w:author="pete jones" w:date="2022-03-12T09:37:00Z">
                  <w:rPr>
                    <w:ins w:id="36554" w:author="pete jones" w:date="2022-03-12T09:36:00Z"/>
                  </w:rPr>
                </w:rPrChange>
              </w:rPr>
              <w:pPrChange w:id="36555" w:author="pete jones" w:date="2022-03-12T09:39:00Z">
                <w:pPr/>
              </w:pPrChange>
            </w:pPr>
            <w:ins w:id="36556" w:author="pete jones" w:date="2022-03-12T09:36:00Z">
              <w:r w:rsidRPr="00D62441">
                <w:rPr>
                  <w:sz w:val="16"/>
                  <w:szCs w:val="16"/>
                  <w:rPrChange w:id="36557" w:author="pete jones" w:date="2022-03-12T09:37:00Z">
                    <w:rPr/>
                  </w:rPrChange>
                </w:rPr>
                <w:t>1</w:t>
              </w:r>
            </w:ins>
          </w:p>
        </w:tc>
        <w:tc>
          <w:tcPr>
            <w:tcW w:w="2012" w:type="dxa"/>
            <w:hideMark/>
          </w:tcPr>
          <w:p w14:paraId="06FC7B4A" w14:textId="707DAE95" w:rsidR="00D62441" w:rsidRPr="00D62441" w:rsidRDefault="002A65B6">
            <w:pPr>
              <w:spacing w:before="0" w:after="0" w:line="240" w:lineRule="auto"/>
              <w:rPr>
                <w:ins w:id="36558" w:author="pete jones" w:date="2022-03-12T09:36:00Z"/>
                <w:sz w:val="16"/>
                <w:szCs w:val="16"/>
                <w:rPrChange w:id="36559" w:author="pete jones" w:date="2022-03-12T09:37:00Z">
                  <w:rPr>
                    <w:ins w:id="36560" w:author="pete jones" w:date="2022-03-12T09:36:00Z"/>
                  </w:rPr>
                </w:rPrChange>
              </w:rPr>
              <w:pPrChange w:id="36561" w:author="pete jones" w:date="2022-03-12T09:37:00Z">
                <w:pPr/>
              </w:pPrChange>
            </w:pPr>
            <w:ins w:id="36562" w:author="pete jones" w:date="2022-03-30T10:46:00Z">
              <w:r>
                <w:rPr>
                  <w:sz w:val="16"/>
                  <w:szCs w:val="16"/>
                </w:rPr>
                <w:t>The c</w:t>
              </w:r>
            </w:ins>
            <w:ins w:id="36563" w:author="pete jones" w:date="2022-03-12T09:36:00Z">
              <w:r w:rsidR="00D62441" w:rsidRPr="00D62441">
                <w:rPr>
                  <w:sz w:val="16"/>
                  <w:szCs w:val="16"/>
                  <w:rPrChange w:id="36564" w:author="pete jones" w:date="2022-03-12T09:37:00Z">
                    <w:rPr/>
                  </w:rPrChange>
                </w:rPr>
                <w:t>redit value of modules L5</w:t>
              </w:r>
            </w:ins>
          </w:p>
        </w:tc>
        <w:tc>
          <w:tcPr>
            <w:tcW w:w="5805" w:type="dxa"/>
            <w:vMerge/>
            <w:hideMark/>
          </w:tcPr>
          <w:p w14:paraId="1F12710B" w14:textId="77777777" w:rsidR="00D62441" w:rsidRPr="00D62441" w:rsidRDefault="00D62441">
            <w:pPr>
              <w:spacing w:before="0" w:after="0" w:line="240" w:lineRule="auto"/>
              <w:rPr>
                <w:ins w:id="36565" w:author="pete jones" w:date="2022-03-12T09:36:00Z"/>
                <w:sz w:val="16"/>
                <w:szCs w:val="16"/>
                <w:rPrChange w:id="36566" w:author="pete jones" w:date="2022-03-12T09:37:00Z">
                  <w:rPr>
                    <w:ins w:id="36567" w:author="pete jones" w:date="2022-03-12T09:36:00Z"/>
                  </w:rPr>
                </w:rPrChange>
              </w:rPr>
              <w:pPrChange w:id="36568" w:author="pete jones" w:date="2022-03-12T09:37:00Z">
                <w:pPr/>
              </w:pPrChange>
            </w:pPr>
          </w:p>
        </w:tc>
      </w:tr>
      <w:tr w:rsidR="00AC36AB" w:rsidRPr="00AC36AB" w14:paraId="4A50EC51" w14:textId="77777777" w:rsidTr="007A05CA">
        <w:trPr>
          <w:trHeight w:val="600"/>
          <w:ins w:id="36569" w:author="pete jones" w:date="2022-03-12T09:36:00Z"/>
        </w:trPr>
        <w:tc>
          <w:tcPr>
            <w:tcW w:w="960" w:type="dxa"/>
            <w:noWrap/>
            <w:hideMark/>
          </w:tcPr>
          <w:p w14:paraId="660AD83E" w14:textId="77777777" w:rsidR="00D62441" w:rsidRPr="00D62441" w:rsidRDefault="00D62441">
            <w:pPr>
              <w:spacing w:before="0" w:after="0" w:line="240" w:lineRule="auto"/>
              <w:jc w:val="center"/>
              <w:rPr>
                <w:ins w:id="36570" w:author="pete jones" w:date="2022-03-12T09:36:00Z"/>
                <w:sz w:val="16"/>
                <w:szCs w:val="16"/>
                <w:rPrChange w:id="36571" w:author="pete jones" w:date="2022-03-12T09:37:00Z">
                  <w:rPr>
                    <w:ins w:id="36572" w:author="pete jones" w:date="2022-03-12T09:36:00Z"/>
                  </w:rPr>
                </w:rPrChange>
              </w:rPr>
              <w:pPrChange w:id="36573" w:author="pete jones" w:date="2022-03-12T09:39:00Z">
                <w:pPr/>
              </w:pPrChange>
            </w:pPr>
            <w:ins w:id="36574" w:author="pete jones" w:date="2022-03-12T09:36:00Z">
              <w:r w:rsidRPr="00D62441">
                <w:rPr>
                  <w:sz w:val="16"/>
                  <w:szCs w:val="16"/>
                  <w:rPrChange w:id="36575" w:author="pete jones" w:date="2022-03-12T09:37:00Z">
                    <w:rPr/>
                  </w:rPrChange>
                </w:rPr>
                <w:t>1</w:t>
              </w:r>
            </w:ins>
          </w:p>
        </w:tc>
        <w:tc>
          <w:tcPr>
            <w:tcW w:w="2012" w:type="dxa"/>
            <w:hideMark/>
          </w:tcPr>
          <w:p w14:paraId="4916B3E4" w14:textId="209F7055" w:rsidR="00D62441" w:rsidRPr="00D62441" w:rsidRDefault="00D62441">
            <w:pPr>
              <w:spacing w:before="0" w:after="0" w:line="240" w:lineRule="auto"/>
              <w:rPr>
                <w:ins w:id="36576" w:author="pete jones" w:date="2022-03-12T09:36:00Z"/>
                <w:sz w:val="16"/>
                <w:szCs w:val="16"/>
                <w:rPrChange w:id="36577" w:author="pete jones" w:date="2022-03-12T09:37:00Z">
                  <w:rPr>
                    <w:ins w:id="36578" w:author="pete jones" w:date="2022-03-12T09:36:00Z"/>
                  </w:rPr>
                </w:rPrChange>
              </w:rPr>
              <w:pPrChange w:id="36579" w:author="pete jones" w:date="2022-03-12T09:37:00Z">
                <w:pPr/>
              </w:pPrChange>
            </w:pPr>
            <w:ins w:id="36580" w:author="pete jones" w:date="2022-03-12T09:36:00Z">
              <w:r w:rsidRPr="00D62441">
                <w:rPr>
                  <w:sz w:val="16"/>
                  <w:szCs w:val="16"/>
                  <w:rPrChange w:id="36581" w:author="pete jones" w:date="2022-03-12T09:37:00Z">
                    <w:rPr/>
                  </w:rPrChange>
                </w:rPr>
                <w:t>Percentage of course</w:t>
              </w:r>
            </w:ins>
            <w:ins w:id="36582" w:author="pete jones" w:date="2022-03-30T10:46:00Z">
              <w:r w:rsidR="002A65B6">
                <w:rPr>
                  <w:sz w:val="16"/>
                  <w:szCs w:val="16"/>
                </w:rPr>
                <w:t>s</w:t>
              </w:r>
            </w:ins>
            <w:ins w:id="36583" w:author="pete jones" w:date="2022-03-12T09:36:00Z">
              <w:r w:rsidRPr="00D62441">
                <w:rPr>
                  <w:sz w:val="16"/>
                  <w:szCs w:val="16"/>
                  <w:rPrChange w:id="36584" w:author="pete jones" w:date="2022-03-12T09:37:00Z">
                    <w:rPr/>
                  </w:rPrChange>
                </w:rPr>
                <w:t xml:space="preserve"> dedicated to Maths and Science L3</w:t>
              </w:r>
            </w:ins>
          </w:p>
        </w:tc>
        <w:tc>
          <w:tcPr>
            <w:tcW w:w="5805" w:type="dxa"/>
            <w:vMerge w:val="restart"/>
            <w:hideMark/>
          </w:tcPr>
          <w:p w14:paraId="070004DA" w14:textId="599C11AE" w:rsidR="00D62441" w:rsidRPr="00D62441" w:rsidRDefault="00D62441">
            <w:pPr>
              <w:spacing w:before="0" w:after="0" w:line="240" w:lineRule="auto"/>
              <w:rPr>
                <w:ins w:id="36585" w:author="pete jones" w:date="2022-03-12T09:36:00Z"/>
                <w:sz w:val="16"/>
                <w:szCs w:val="16"/>
                <w:rPrChange w:id="36586" w:author="pete jones" w:date="2022-03-12T09:37:00Z">
                  <w:rPr>
                    <w:ins w:id="36587" w:author="pete jones" w:date="2022-03-12T09:36:00Z"/>
                  </w:rPr>
                </w:rPrChange>
              </w:rPr>
              <w:pPrChange w:id="36588" w:author="pete jones" w:date="2022-03-12T09:37:00Z">
                <w:pPr/>
              </w:pPrChange>
            </w:pPr>
            <w:ins w:id="36589" w:author="pete jones" w:date="2022-03-12T09:36:00Z">
              <w:r w:rsidRPr="00D62441">
                <w:rPr>
                  <w:sz w:val="16"/>
                  <w:szCs w:val="16"/>
                  <w:rPrChange w:id="36590" w:author="pete jones" w:date="2022-03-12T09:37:00Z">
                    <w:rPr/>
                  </w:rPrChange>
                </w:rPr>
                <w:t xml:space="preserve">Maths and Science (Eng Principles) often exceeds 50% of course content using </w:t>
              </w:r>
            </w:ins>
            <w:ins w:id="36591" w:author="pete jones" w:date="2022-03-29T17:17:00Z">
              <w:r w:rsidR="00F743B3" w:rsidRPr="00D62441">
                <w:rPr>
                  <w:sz w:val="16"/>
                  <w:szCs w:val="16"/>
                </w:rPr>
                <w:t>disproportionate</w:t>
              </w:r>
            </w:ins>
            <w:ins w:id="36592" w:author="pete jones" w:date="2022-03-12T09:36:00Z">
              <w:r w:rsidRPr="00D62441">
                <w:rPr>
                  <w:sz w:val="16"/>
                  <w:szCs w:val="16"/>
                  <w:rPrChange w:id="36593" w:author="pete jones" w:date="2022-03-12T09:37:00Z">
                    <w:rPr/>
                  </w:rPrChange>
                </w:rPr>
                <w:t xml:space="preserve"> contact time delivered in silos. These modules restrict opportunities for syn</w:t>
              </w:r>
            </w:ins>
            <w:ins w:id="36594" w:author="pete jones" w:date="2022-04-01T13:14:00Z">
              <w:r w:rsidR="00DA172B">
                <w:rPr>
                  <w:sz w:val="16"/>
                  <w:szCs w:val="16"/>
                </w:rPr>
                <w:t>a</w:t>
              </w:r>
            </w:ins>
            <w:ins w:id="36595" w:author="pete jones" w:date="2022-03-12T09:36:00Z">
              <w:r w:rsidRPr="00D62441">
                <w:rPr>
                  <w:sz w:val="16"/>
                  <w:szCs w:val="16"/>
                  <w:rPrChange w:id="36596" w:author="pete jones" w:date="2022-03-12T09:37:00Z">
                    <w:rPr/>
                  </w:rPrChange>
                </w:rPr>
                <w:t>ptic pathways. Higher %ages = Lower scores</w:t>
              </w:r>
            </w:ins>
          </w:p>
        </w:tc>
      </w:tr>
      <w:tr w:rsidR="00AC36AB" w:rsidRPr="00AC36AB" w14:paraId="384CD3E7" w14:textId="77777777" w:rsidTr="007A05CA">
        <w:trPr>
          <w:trHeight w:val="600"/>
          <w:ins w:id="36597" w:author="pete jones" w:date="2022-03-12T09:36:00Z"/>
        </w:trPr>
        <w:tc>
          <w:tcPr>
            <w:tcW w:w="960" w:type="dxa"/>
            <w:noWrap/>
            <w:hideMark/>
          </w:tcPr>
          <w:p w14:paraId="36085116" w14:textId="77777777" w:rsidR="00D62441" w:rsidRPr="00D62441" w:rsidRDefault="00D62441">
            <w:pPr>
              <w:spacing w:before="0" w:after="0" w:line="240" w:lineRule="auto"/>
              <w:jc w:val="center"/>
              <w:rPr>
                <w:ins w:id="36598" w:author="pete jones" w:date="2022-03-12T09:36:00Z"/>
                <w:sz w:val="16"/>
                <w:szCs w:val="16"/>
                <w:rPrChange w:id="36599" w:author="pete jones" w:date="2022-03-12T09:37:00Z">
                  <w:rPr>
                    <w:ins w:id="36600" w:author="pete jones" w:date="2022-03-12T09:36:00Z"/>
                  </w:rPr>
                </w:rPrChange>
              </w:rPr>
              <w:pPrChange w:id="36601" w:author="pete jones" w:date="2022-03-12T09:39:00Z">
                <w:pPr/>
              </w:pPrChange>
            </w:pPr>
            <w:ins w:id="36602" w:author="pete jones" w:date="2022-03-12T09:36:00Z">
              <w:r w:rsidRPr="00D62441">
                <w:rPr>
                  <w:sz w:val="16"/>
                  <w:szCs w:val="16"/>
                  <w:rPrChange w:id="36603" w:author="pete jones" w:date="2022-03-12T09:37:00Z">
                    <w:rPr/>
                  </w:rPrChange>
                </w:rPr>
                <w:lastRenderedPageBreak/>
                <w:t>1</w:t>
              </w:r>
            </w:ins>
          </w:p>
        </w:tc>
        <w:tc>
          <w:tcPr>
            <w:tcW w:w="2012" w:type="dxa"/>
            <w:hideMark/>
          </w:tcPr>
          <w:p w14:paraId="781B8B7C" w14:textId="1FA53D6E" w:rsidR="00D62441" w:rsidRPr="00D62441" w:rsidRDefault="00D62441">
            <w:pPr>
              <w:spacing w:before="0" w:after="0" w:line="240" w:lineRule="auto"/>
              <w:rPr>
                <w:ins w:id="36604" w:author="pete jones" w:date="2022-03-12T09:36:00Z"/>
                <w:sz w:val="16"/>
                <w:szCs w:val="16"/>
                <w:rPrChange w:id="36605" w:author="pete jones" w:date="2022-03-12T09:37:00Z">
                  <w:rPr>
                    <w:ins w:id="36606" w:author="pete jones" w:date="2022-03-12T09:36:00Z"/>
                  </w:rPr>
                </w:rPrChange>
              </w:rPr>
              <w:pPrChange w:id="36607" w:author="pete jones" w:date="2022-03-12T09:37:00Z">
                <w:pPr/>
              </w:pPrChange>
            </w:pPr>
            <w:ins w:id="36608" w:author="pete jones" w:date="2022-03-12T09:36:00Z">
              <w:r w:rsidRPr="00D62441">
                <w:rPr>
                  <w:sz w:val="16"/>
                  <w:szCs w:val="16"/>
                  <w:rPrChange w:id="36609" w:author="pete jones" w:date="2022-03-12T09:37:00Z">
                    <w:rPr/>
                  </w:rPrChange>
                </w:rPr>
                <w:t>Percentage of course</w:t>
              </w:r>
            </w:ins>
            <w:ins w:id="36610" w:author="pete jones" w:date="2022-03-30T10:46:00Z">
              <w:r w:rsidR="002A65B6">
                <w:rPr>
                  <w:sz w:val="16"/>
                  <w:szCs w:val="16"/>
                </w:rPr>
                <w:t>s</w:t>
              </w:r>
            </w:ins>
            <w:ins w:id="36611" w:author="pete jones" w:date="2022-03-12T09:36:00Z">
              <w:r w:rsidRPr="00D62441">
                <w:rPr>
                  <w:sz w:val="16"/>
                  <w:szCs w:val="16"/>
                  <w:rPrChange w:id="36612" w:author="pete jones" w:date="2022-03-12T09:37:00Z">
                    <w:rPr/>
                  </w:rPrChange>
                </w:rPr>
                <w:t xml:space="preserve"> dedicated to Maths and Science L4</w:t>
              </w:r>
            </w:ins>
          </w:p>
        </w:tc>
        <w:tc>
          <w:tcPr>
            <w:tcW w:w="5805" w:type="dxa"/>
            <w:vMerge/>
            <w:hideMark/>
          </w:tcPr>
          <w:p w14:paraId="53C313B9" w14:textId="77777777" w:rsidR="00D62441" w:rsidRPr="00D62441" w:rsidRDefault="00D62441">
            <w:pPr>
              <w:spacing w:before="0" w:after="0" w:line="240" w:lineRule="auto"/>
              <w:rPr>
                <w:ins w:id="36613" w:author="pete jones" w:date="2022-03-12T09:36:00Z"/>
                <w:sz w:val="16"/>
                <w:szCs w:val="16"/>
                <w:rPrChange w:id="36614" w:author="pete jones" w:date="2022-03-12T09:37:00Z">
                  <w:rPr>
                    <w:ins w:id="36615" w:author="pete jones" w:date="2022-03-12T09:36:00Z"/>
                  </w:rPr>
                </w:rPrChange>
              </w:rPr>
              <w:pPrChange w:id="36616" w:author="pete jones" w:date="2022-03-12T09:37:00Z">
                <w:pPr/>
              </w:pPrChange>
            </w:pPr>
          </w:p>
        </w:tc>
      </w:tr>
      <w:tr w:rsidR="00AC36AB" w:rsidRPr="00AC36AB" w14:paraId="10D90EF1" w14:textId="77777777" w:rsidTr="007A05CA">
        <w:trPr>
          <w:trHeight w:val="600"/>
          <w:ins w:id="36617" w:author="pete jones" w:date="2022-03-12T09:36:00Z"/>
        </w:trPr>
        <w:tc>
          <w:tcPr>
            <w:tcW w:w="960" w:type="dxa"/>
            <w:noWrap/>
            <w:hideMark/>
          </w:tcPr>
          <w:p w14:paraId="77C5CDE3" w14:textId="77777777" w:rsidR="00D62441" w:rsidRPr="00D62441" w:rsidRDefault="00D62441">
            <w:pPr>
              <w:spacing w:before="0" w:after="0" w:line="240" w:lineRule="auto"/>
              <w:jc w:val="center"/>
              <w:rPr>
                <w:ins w:id="36618" w:author="pete jones" w:date="2022-03-12T09:36:00Z"/>
                <w:sz w:val="16"/>
                <w:szCs w:val="16"/>
                <w:rPrChange w:id="36619" w:author="pete jones" w:date="2022-03-12T09:37:00Z">
                  <w:rPr>
                    <w:ins w:id="36620" w:author="pete jones" w:date="2022-03-12T09:36:00Z"/>
                  </w:rPr>
                </w:rPrChange>
              </w:rPr>
              <w:pPrChange w:id="36621" w:author="pete jones" w:date="2022-03-12T09:39:00Z">
                <w:pPr/>
              </w:pPrChange>
            </w:pPr>
            <w:ins w:id="36622" w:author="pete jones" w:date="2022-03-12T09:36:00Z">
              <w:r w:rsidRPr="00D62441">
                <w:rPr>
                  <w:sz w:val="16"/>
                  <w:szCs w:val="16"/>
                  <w:rPrChange w:id="36623" w:author="pete jones" w:date="2022-03-12T09:37:00Z">
                    <w:rPr/>
                  </w:rPrChange>
                </w:rPr>
                <w:t>1</w:t>
              </w:r>
            </w:ins>
          </w:p>
        </w:tc>
        <w:tc>
          <w:tcPr>
            <w:tcW w:w="2012" w:type="dxa"/>
            <w:hideMark/>
          </w:tcPr>
          <w:p w14:paraId="7A786F94" w14:textId="2132628E" w:rsidR="00D62441" w:rsidRPr="00D62441" w:rsidRDefault="00D62441">
            <w:pPr>
              <w:spacing w:before="0" w:after="0" w:line="240" w:lineRule="auto"/>
              <w:rPr>
                <w:ins w:id="36624" w:author="pete jones" w:date="2022-03-12T09:36:00Z"/>
                <w:sz w:val="16"/>
                <w:szCs w:val="16"/>
                <w:rPrChange w:id="36625" w:author="pete jones" w:date="2022-03-12T09:37:00Z">
                  <w:rPr>
                    <w:ins w:id="36626" w:author="pete jones" w:date="2022-03-12T09:36:00Z"/>
                  </w:rPr>
                </w:rPrChange>
              </w:rPr>
              <w:pPrChange w:id="36627" w:author="pete jones" w:date="2022-03-12T09:37:00Z">
                <w:pPr/>
              </w:pPrChange>
            </w:pPr>
            <w:ins w:id="36628" w:author="pete jones" w:date="2022-03-12T09:36:00Z">
              <w:r w:rsidRPr="00D62441">
                <w:rPr>
                  <w:sz w:val="16"/>
                  <w:szCs w:val="16"/>
                  <w:rPrChange w:id="36629" w:author="pete jones" w:date="2022-03-12T09:37:00Z">
                    <w:rPr/>
                  </w:rPrChange>
                </w:rPr>
                <w:t>Percentage of course</w:t>
              </w:r>
            </w:ins>
            <w:ins w:id="36630" w:author="pete jones" w:date="2022-03-30T10:46:00Z">
              <w:r w:rsidR="002A65B6">
                <w:rPr>
                  <w:sz w:val="16"/>
                  <w:szCs w:val="16"/>
                </w:rPr>
                <w:t>s</w:t>
              </w:r>
            </w:ins>
            <w:ins w:id="36631" w:author="pete jones" w:date="2022-03-12T09:36:00Z">
              <w:r w:rsidRPr="00D62441">
                <w:rPr>
                  <w:sz w:val="16"/>
                  <w:szCs w:val="16"/>
                  <w:rPrChange w:id="36632" w:author="pete jones" w:date="2022-03-12T09:37:00Z">
                    <w:rPr/>
                  </w:rPrChange>
                </w:rPr>
                <w:t xml:space="preserve"> dedicated to Maths and Science L5</w:t>
              </w:r>
            </w:ins>
          </w:p>
        </w:tc>
        <w:tc>
          <w:tcPr>
            <w:tcW w:w="5805" w:type="dxa"/>
            <w:vMerge/>
            <w:hideMark/>
          </w:tcPr>
          <w:p w14:paraId="795D732E" w14:textId="77777777" w:rsidR="00D62441" w:rsidRPr="00D62441" w:rsidRDefault="00D62441">
            <w:pPr>
              <w:spacing w:before="0" w:after="0" w:line="240" w:lineRule="auto"/>
              <w:rPr>
                <w:ins w:id="36633" w:author="pete jones" w:date="2022-03-12T09:36:00Z"/>
                <w:sz w:val="16"/>
                <w:szCs w:val="16"/>
                <w:rPrChange w:id="36634" w:author="pete jones" w:date="2022-03-12T09:37:00Z">
                  <w:rPr>
                    <w:ins w:id="36635" w:author="pete jones" w:date="2022-03-12T09:36:00Z"/>
                  </w:rPr>
                </w:rPrChange>
              </w:rPr>
              <w:pPrChange w:id="36636" w:author="pete jones" w:date="2022-03-12T09:37:00Z">
                <w:pPr/>
              </w:pPrChange>
            </w:pPr>
          </w:p>
        </w:tc>
      </w:tr>
      <w:tr w:rsidR="00D62441" w:rsidRPr="00D62441" w14:paraId="04A54B21" w14:textId="77777777" w:rsidTr="007A05CA">
        <w:trPr>
          <w:trHeight w:val="43"/>
          <w:ins w:id="36637" w:author="pete jones" w:date="2022-03-12T09:36:00Z"/>
        </w:trPr>
        <w:tc>
          <w:tcPr>
            <w:tcW w:w="960" w:type="dxa"/>
            <w:noWrap/>
            <w:hideMark/>
          </w:tcPr>
          <w:p w14:paraId="76E4ABA7" w14:textId="77777777" w:rsidR="00D62441" w:rsidRPr="00D62441" w:rsidRDefault="00D62441">
            <w:pPr>
              <w:spacing w:before="0" w:after="0" w:line="240" w:lineRule="auto"/>
              <w:jc w:val="center"/>
              <w:rPr>
                <w:ins w:id="36638" w:author="pete jones" w:date="2022-03-12T09:36:00Z"/>
                <w:sz w:val="16"/>
                <w:szCs w:val="16"/>
                <w:rPrChange w:id="36639" w:author="pete jones" w:date="2022-03-12T09:37:00Z">
                  <w:rPr>
                    <w:ins w:id="36640" w:author="pete jones" w:date="2022-03-12T09:36:00Z"/>
                  </w:rPr>
                </w:rPrChange>
              </w:rPr>
              <w:pPrChange w:id="36641" w:author="pete jones" w:date="2022-03-12T09:39:00Z">
                <w:pPr/>
              </w:pPrChange>
            </w:pPr>
            <w:ins w:id="36642" w:author="pete jones" w:date="2022-03-12T09:36:00Z">
              <w:r w:rsidRPr="00D62441">
                <w:rPr>
                  <w:sz w:val="16"/>
                  <w:szCs w:val="16"/>
                  <w:rPrChange w:id="36643" w:author="pete jones" w:date="2022-03-12T09:37:00Z">
                    <w:rPr/>
                  </w:rPrChange>
                </w:rPr>
                <w:t>1</w:t>
              </w:r>
            </w:ins>
          </w:p>
        </w:tc>
        <w:tc>
          <w:tcPr>
            <w:tcW w:w="2012" w:type="dxa"/>
            <w:hideMark/>
          </w:tcPr>
          <w:p w14:paraId="3D9A24E6" w14:textId="77777777" w:rsidR="00D62441" w:rsidRPr="00D62441" w:rsidRDefault="00D62441">
            <w:pPr>
              <w:spacing w:before="0" w:after="0" w:line="240" w:lineRule="auto"/>
              <w:rPr>
                <w:ins w:id="36644" w:author="pete jones" w:date="2022-03-12T09:36:00Z"/>
                <w:sz w:val="16"/>
                <w:szCs w:val="16"/>
                <w:rPrChange w:id="36645" w:author="pete jones" w:date="2022-03-12T09:37:00Z">
                  <w:rPr>
                    <w:ins w:id="36646" w:author="pete jones" w:date="2022-03-12T09:36:00Z"/>
                  </w:rPr>
                </w:rPrChange>
              </w:rPr>
              <w:pPrChange w:id="36647" w:author="pete jones" w:date="2022-03-12T09:37:00Z">
                <w:pPr/>
              </w:pPrChange>
            </w:pPr>
            <w:ins w:id="36648" w:author="pete jones" w:date="2022-03-12T09:36:00Z">
              <w:r w:rsidRPr="00D62441">
                <w:rPr>
                  <w:sz w:val="16"/>
                  <w:szCs w:val="16"/>
                  <w:rPrChange w:id="36649" w:author="pete jones" w:date="2022-03-12T09:37:00Z">
                    <w:rPr/>
                  </w:rPrChange>
                </w:rPr>
                <w:t>Synoptic Learning activities</w:t>
              </w:r>
            </w:ins>
          </w:p>
        </w:tc>
        <w:tc>
          <w:tcPr>
            <w:tcW w:w="5805" w:type="dxa"/>
            <w:vMerge w:val="restart"/>
            <w:hideMark/>
          </w:tcPr>
          <w:p w14:paraId="5D864F83" w14:textId="535F3147" w:rsidR="00D62441" w:rsidRPr="00D62441" w:rsidRDefault="00D62441">
            <w:pPr>
              <w:spacing w:before="0" w:after="0" w:line="240" w:lineRule="auto"/>
              <w:rPr>
                <w:ins w:id="36650" w:author="pete jones" w:date="2022-03-12T09:36:00Z"/>
                <w:sz w:val="16"/>
                <w:szCs w:val="16"/>
                <w:rPrChange w:id="36651" w:author="pete jones" w:date="2022-03-12T09:37:00Z">
                  <w:rPr>
                    <w:ins w:id="36652" w:author="pete jones" w:date="2022-03-12T09:36:00Z"/>
                  </w:rPr>
                </w:rPrChange>
              </w:rPr>
              <w:pPrChange w:id="36653" w:author="pete jones" w:date="2022-03-12T09:37:00Z">
                <w:pPr/>
              </w:pPrChange>
            </w:pPr>
            <w:ins w:id="36654" w:author="pete jones" w:date="2022-03-12T09:36:00Z">
              <w:r w:rsidRPr="00D62441">
                <w:rPr>
                  <w:sz w:val="16"/>
                  <w:szCs w:val="16"/>
                  <w:rPrChange w:id="36655" w:author="pete jones" w:date="2022-03-12T09:37:00Z">
                    <w:rPr/>
                  </w:rPrChange>
                </w:rPr>
                <w:t>Are synoptic (PBL or otherwise) opportunities provided within the learning strategy</w:t>
              </w:r>
            </w:ins>
            <w:ins w:id="36656" w:author="pete jones" w:date="2022-03-30T10:46:00Z">
              <w:r w:rsidR="002A65B6">
                <w:rPr>
                  <w:sz w:val="16"/>
                  <w:szCs w:val="16"/>
                </w:rPr>
                <w:t>?</w:t>
              </w:r>
            </w:ins>
            <w:ins w:id="36657" w:author="pete jones" w:date="2022-03-12T09:36:00Z">
              <w:r w:rsidRPr="00D62441">
                <w:rPr>
                  <w:sz w:val="16"/>
                  <w:szCs w:val="16"/>
                  <w:rPrChange w:id="36658" w:author="pete jones" w:date="2022-03-12T09:37:00Z">
                    <w:rPr/>
                  </w:rPrChange>
                </w:rPr>
                <w:t xml:space="preserve"> The more they exist then</w:t>
              </w:r>
            </w:ins>
            <w:ins w:id="36659" w:author="pete jones" w:date="2022-04-01T13:14:00Z">
              <w:r w:rsidR="00DA172B">
                <w:rPr>
                  <w:sz w:val="16"/>
                  <w:szCs w:val="16"/>
                </w:rPr>
                <w:t>,</w:t>
              </w:r>
            </w:ins>
            <w:ins w:id="36660" w:author="pete jones" w:date="2022-03-12T09:36:00Z">
              <w:r w:rsidRPr="00D62441">
                <w:rPr>
                  <w:sz w:val="16"/>
                  <w:szCs w:val="16"/>
                  <w:rPrChange w:id="36661" w:author="pete jones" w:date="2022-03-12T09:37:00Z">
                    <w:rPr/>
                  </w:rPrChange>
                </w:rPr>
                <w:t xml:space="preserve"> the higher the score</w:t>
              </w:r>
            </w:ins>
          </w:p>
        </w:tc>
      </w:tr>
      <w:tr w:rsidR="00D62441" w:rsidRPr="00D62441" w14:paraId="203FAED5" w14:textId="77777777" w:rsidTr="007A05CA">
        <w:trPr>
          <w:trHeight w:val="43"/>
          <w:ins w:id="36662" w:author="pete jones" w:date="2022-03-12T09:36:00Z"/>
        </w:trPr>
        <w:tc>
          <w:tcPr>
            <w:tcW w:w="960" w:type="dxa"/>
            <w:noWrap/>
            <w:hideMark/>
          </w:tcPr>
          <w:p w14:paraId="543FF21A" w14:textId="77777777" w:rsidR="00D62441" w:rsidRPr="00D62441" w:rsidRDefault="00D62441">
            <w:pPr>
              <w:spacing w:before="0" w:after="0" w:line="240" w:lineRule="auto"/>
              <w:jc w:val="center"/>
              <w:rPr>
                <w:ins w:id="36663" w:author="pete jones" w:date="2022-03-12T09:36:00Z"/>
                <w:sz w:val="16"/>
                <w:szCs w:val="16"/>
                <w:rPrChange w:id="36664" w:author="pete jones" w:date="2022-03-12T09:37:00Z">
                  <w:rPr>
                    <w:ins w:id="36665" w:author="pete jones" w:date="2022-03-12T09:36:00Z"/>
                  </w:rPr>
                </w:rPrChange>
              </w:rPr>
              <w:pPrChange w:id="36666" w:author="pete jones" w:date="2022-03-12T09:39:00Z">
                <w:pPr/>
              </w:pPrChange>
            </w:pPr>
            <w:ins w:id="36667" w:author="pete jones" w:date="2022-03-12T09:36:00Z">
              <w:r w:rsidRPr="00D62441">
                <w:rPr>
                  <w:sz w:val="16"/>
                  <w:szCs w:val="16"/>
                  <w:rPrChange w:id="36668" w:author="pete jones" w:date="2022-03-12T09:37:00Z">
                    <w:rPr/>
                  </w:rPrChange>
                </w:rPr>
                <w:t>1</w:t>
              </w:r>
            </w:ins>
          </w:p>
        </w:tc>
        <w:tc>
          <w:tcPr>
            <w:tcW w:w="2012" w:type="dxa"/>
            <w:hideMark/>
          </w:tcPr>
          <w:p w14:paraId="3437A35E" w14:textId="77777777" w:rsidR="00D62441" w:rsidRPr="00D62441" w:rsidRDefault="00D62441">
            <w:pPr>
              <w:spacing w:before="0" w:after="0" w:line="240" w:lineRule="auto"/>
              <w:rPr>
                <w:ins w:id="36669" w:author="pete jones" w:date="2022-03-12T09:36:00Z"/>
                <w:sz w:val="16"/>
                <w:szCs w:val="16"/>
                <w:rPrChange w:id="36670" w:author="pete jones" w:date="2022-03-12T09:37:00Z">
                  <w:rPr>
                    <w:ins w:id="36671" w:author="pete jones" w:date="2022-03-12T09:36:00Z"/>
                  </w:rPr>
                </w:rPrChange>
              </w:rPr>
              <w:pPrChange w:id="36672" w:author="pete jones" w:date="2022-03-12T09:37:00Z">
                <w:pPr/>
              </w:pPrChange>
            </w:pPr>
            <w:ins w:id="36673" w:author="pete jones" w:date="2022-03-12T09:36:00Z">
              <w:r w:rsidRPr="00D62441">
                <w:rPr>
                  <w:sz w:val="16"/>
                  <w:szCs w:val="16"/>
                  <w:rPrChange w:id="36674" w:author="pete jones" w:date="2022-03-12T09:37:00Z">
                    <w:rPr/>
                  </w:rPrChange>
                </w:rPr>
                <w:t>PBL activities in place</w:t>
              </w:r>
            </w:ins>
          </w:p>
        </w:tc>
        <w:tc>
          <w:tcPr>
            <w:tcW w:w="5805" w:type="dxa"/>
            <w:vMerge/>
            <w:hideMark/>
          </w:tcPr>
          <w:p w14:paraId="55831168" w14:textId="77777777" w:rsidR="00D62441" w:rsidRPr="00D62441" w:rsidRDefault="00D62441">
            <w:pPr>
              <w:spacing w:before="0" w:after="0" w:line="240" w:lineRule="auto"/>
              <w:rPr>
                <w:ins w:id="36675" w:author="pete jones" w:date="2022-03-12T09:36:00Z"/>
                <w:sz w:val="16"/>
                <w:szCs w:val="16"/>
                <w:rPrChange w:id="36676" w:author="pete jones" w:date="2022-03-12T09:37:00Z">
                  <w:rPr>
                    <w:ins w:id="36677" w:author="pete jones" w:date="2022-03-12T09:36:00Z"/>
                  </w:rPr>
                </w:rPrChange>
              </w:rPr>
              <w:pPrChange w:id="36678" w:author="pete jones" w:date="2022-03-12T09:37:00Z">
                <w:pPr/>
              </w:pPrChange>
            </w:pPr>
          </w:p>
        </w:tc>
      </w:tr>
      <w:tr w:rsidR="00D62441" w:rsidRPr="00D62441" w14:paraId="2253942D" w14:textId="77777777" w:rsidTr="007A05CA">
        <w:trPr>
          <w:trHeight w:val="109"/>
          <w:ins w:id="36679" w:author="pete jones" w:date="2022-03-12T09:36:00Z"/>
        </w:trPr>
        <w:tc>
          <w:tcPr>
            <w:tcW w:w="960" w:type="dxa"/>
            <w:noWrap/>
            <w:hideMark/>
          </w:tcPr>
          <w:p w14:paraId="4622D202" w14:textId="77777777" w:rsidR="00D62441" w:rsidRPr="00D62441" w:rsidRDefault="00D62441">
            <w:pPr>
              <w:spacing w:before="0" w:after="0" w:line="240" w:lineRule="auto"/>
              <w:jc w:val="center"/>
              <w:rPr>
                <w:ins w:id="36680" w:author="pete jones" w:date="2022-03-12T09:36:00Z"/>
                <w:sz w:val="16"/>
                <w:szCs w:val="16"/>
                <w:rPrChange w:id="36681" w:author="pete jones" w:date="2022-03-12T09:37:00Z">
                  <w:rPr>
                    <w:ins w:id="36682" w:author="pete jones" w:date="2022-03-12T09:36:00Z"/>
                  </w:rPr>
                </w:rPrChange>
              </w:rPr>
              <w:pPrChange w:id="36683" w:author="pete jones" w:date="2022-03-12T09:39:00Z">
                <w:pPr/>
              </w:pPrChange>
            </w:pPr>
            <w:ins w:id="36684" w:author="pete jones" w:date="2022-03-12T09:36:00Z">
              <w:r w:rsidRPr="00D62441">
                <w:rPr>
                  <w:sz w:val="16"/>
                  <w:szCs w:val="16"/>
                  <w:rPrChange w:id="36685" w:author="pete jones" w:date="2022-03-12T09:37:00Z">
                    <w:rPr/>
                  </w:rPrChange>
                </w:rPr>
                <w:t>1</w:t>
              </w:r>
            </w:ins>
          </w:p>
        </w:tc>
        <w:tc>
          <w:tcPr>
            <w:tcW w:w="2012" w:type="dxa"/>
            <w:hideMark/>
          </w:tcPr>
          <w:p w14:paraId="40DF6C25" w14:textId="77777777" w:rsidR="00D62441" w:rsidRPr="00D62441" w:rsidRDefault="00D62441">
            <w:pPr>
              <w:spacing w:before="0" w:after="0" w:line="240" w:lineRule="auto"/>
              <w:rPr>
                <w:ins w:id="36686" w:author="pete jones" w:date="2022-03-12T09:36:00Z"/>
                <w:sz w:val="16"/>
                <w:szCs w:val="16"/>
                <w:rPrChange w:id="36687" w:author="pete jones" w:date="2022-03-12T09:37:00Z">
                  <w:rPr>
                    <w:ins w:id="36688" w:author="pete jones" w:date="2022-03-12T09:36:00Z"/>
                  </w:rPr>
                </w:rPrChange>
              </w:rPr>
              <w:pPrChange w:id="36689" w:author="pete jones" w:date="2022-03-12T09:37:00Z">
                <w:pPr/>
              </w:pPrChange>
            </w:pPr>
            <w:ins w:id="36690" w:author="pete jones" w:date="2022-03-12T09:36:00Z">
              <w:r w:rsidRPr="00D62441">
                <w:rPr>
                  <w:sz w:val="16"/>
                  <w:szCs w:val="16"/>
                  <w:rPrChange w:id="36691" w:author="pete jones" w:date="2022-03-12T09:37:00Z">
                    <w:rPr/>
                  </w:rPrChange>
                </w:rPr>
                <w:t>Balance of lecture to tutorial</w:t>
              </w:r>
            </w:ins>
          </w:p>
        </w:tc>
        <w:tc>
          <w:tcPr>
            <w:tcW w:w="5805" w:type="dxa"/>
            <w:hideMark/>
          </w:tcPr>
          <w:p w14:paraId="5644A3FA" w14:textId="1133A40A" w:rsidR="00D62441" w:rsidRPr="00D62441" w:rsidRDefault="00D62441">
            <w:pPr>
              <w:spacing w:before="0" w:after="0" w:line="240" w:lineRule="auto"/>
              <w:rPr>
                <w:ins w:id="36692" w:author="pete jones" w:date="2022-03-12T09:36:00Z"/>
                <w:sz w:val="16"/>
                <w:szCs w:val="16"/>
                <w:rPrChange w:id="36693" w:author="pete jones" w:date="2022-03-12T09:37:00Z">
                  <w:rPr>
                    <w:ins w:id="36694" w:author="pete jones" w:date="2022-03-12T09:36:00Z"/>
                  </w:rPr>
                </w:rPrChange>
              </w:rPr>
              <w:pPrChange w:id="36695" w:author="pete jones" w:date="2022-03-12T09:37:00Z">
                <w:pPr/>
              </w:pPrChange>
            </w:pPr>
            <w:ins w:id="36696" w:author="pete jones" w:date="2022-03-12T09:36:00Z">
              <w:r w:rsidRPr="00D62441">
                <w:rPr>
                  <w:sz w:val="16"/>
                  <w:szCs w:val="16"/>
                  <w:rPrChange w:id="36697" w:author="pete jones" w:date="2022-03-12T09:37:00Z">
                    <w:rPr/>
                  </w:rPrChange>
                </w:rPr>
                <w:t>I</w:t>
              </w:r>
            </w:ins>
            <w:ins w:id="36698" w:author="pete jones" w:date="2022-04-01T13:14:00Z">
              <w:r w:rsidR="00DA172B">
                <w:rPr>
                  <w:sz w:val="16"/>
                  <w:szCs w:val="16"/>
                </w:rPr>
                <w:t>s</w:t>
              </w:r>
            </w:ins>
            <w:ins w:id="36699" w:author="pete jones" w:date="2022-03-12T09:36:00Z">
              <w:r w:rsidRPr="00D62441">
                <w:rPr>
                  <w:sz w:val="16"/>
                  <w:szCs w:val="16"/>
                  <w:rPrChange w:id="36700" w:author="pete jones" w:date="2022-03-12T09:37:00Z">
                    <w:rPr/>
                  </w:rPrChange>
                </w:rPr>
                <w:t xml:space="preserve"> there an equal balance </w:t>
              </w:r>
            </w:ins>
            <w:ins w:id="36701" w:author="pete jones" w:date="2022-03-30T10:47:00Z">
              <w:r w:rsidR="002A65B6">
                <w:rPr>
                  <w:sz w:val="16"/>
                  <w:szCs w:val="16"/>
                </w:rPr>
                <w:t>between</w:t>
              </w:r>
            </w:ins>
            <w:ins w:id="36702" w:author="pete jones" w:date="2022-03-12T09:36:00Z">
              <w:r w:rsidRPr="00D62441">
                <w:rPr>
                  <w:sz w:val="16"/>
                  <w:szCs w:val="16"/>
                  <w:rPrChange w:id="36703" w:author="pete jones" w:date="2022-03-12T09:37:00Z">
                    <w:rPr/>
                  </w:rPrChange>
                </w:rPr>
                <w:t xml:space="preserve"> </w:t>
              </w:r>
            </w:ins>
            <w:ins w:id="36704" w:author="pete jones" w:date="2022-03-30T10:47:00Z">
              <w:r w:rsidR="002A65B6">
                <w:rPr>
                  <w:sz w:val="16"/>
                  <w:szCs w:val="16"/>
                </w:rPr>
                <w:t xml:space="preserve">a </w:t>
              </w:r>
            </w:ins>
            <w:ins w:id="36705" w:author="pete jones" w:date="2022-03-29T17:17:00Z">
              <w:r w:rsidR="00F743B3" w:rsidRPr="00D62441">
                <w:rPr>
                  <w:sz w:val="16"/>
                  <w:szCs w:val="16"/>
                </w:rPr>
                <w:t>lecture</w:t>
              </w:r>
            </w:ins>
            <w:ins w:id="36706" w:author="pete jones" w:date="2022-03-12T09:36:00Z">
              <w:r w:rsidRPr="00D62441">
                <w:rPr>
                  <w:sz w:val="16"/>
                  <w:szCs w:val="16"/>
                  <w:rPrChange w:id="36707" w:author="pete jones" w:date="2022-03-12T09:37:00Z">
                    <w:rPr/>
                  </w:rPrChange>
                </w:rPr>
                <w:t xml:space="preserve"> to </w:t>
              </w:r>
            </w:ins>
            <w:ins w:id="36708" w:author="pete jones" w:date="2022-03-30T10:46:00Z">
              <w:r w:rsidR="002A65B6">
                <w:rPr>
                  <w:sz w:val="16"/>
                  <w:szCs w:val="16"/>
                </w:rPr>
                <w:t xml:space="preserve">a </w:t>
              </w:r>
            </w:ins>
            <w:ins w:id="36709" w:author="pete jones" w:date="2022-03-12T09:36:00Z">
              <w:r w:rsidRPr="00D62441">
                <w:rPr>
                  <w:sz w:val="16"/>
                  <w:szCs w:val="16"/>
                  <w:rPrChange w:id="36710" w:author="pete jones" w:date="2022-03-12T09:37:00Z">
                    <w:rPr/>
                  </w:rPrChange>
                </w:rPr>
                <w:t>tutorial</w:t>
              </w:r>
            </w:ins>
            <w:ins w:id="36711" w:author="pete jones" w:date="2022-03-30T10:47:00Z">
              <w:r w:rsidR="002A65B6">
                <w:rPr>
                  <w:sz w:val="16"/>
                  <w:szCs w:val="16"/>
                </w:rPr>
                <w:t>?</w:t>
              </w:r>
            </w:ins>
            <w:ins w:id="36712" w:author="pete jones" w:date="2022-03-12T09:36:00Z">
              <w:r w:rsidRPr="00D62441">
                <w:rPr>
                  <w:sz w:val="16"/>
                  <w:szCs w:val="16"/>
                  <w:rPrChange w:id="36713" w:author="pete jones" w:date="2022-03-12T09:37:00Z">
                    <w:rPr/>
                  </w:rPrChange>
                </w:rPr>
                <w:t xml:space="preserve"> The higher the </w:t>
              </w:r>
            </w:ins>
            <w:ins w:id="36714" w:author="pete jones" w:date="2022-04-01T13:14:00Z">
              <w:r w:rsidR="00DA172B">
                <w:rPr>
                  <w:sz w:val="16"/>
                  <w:szCs w:val="16"/>
                </w:rPr>
                <w:t>ratio</w:t>
              </w:r>
            </w:ins>
            <w:ins w:id="36715" w:author="pete jones" w:date="2022-03-12T09:36:00Z">
              <w:r w:rsidRPr="00D62441">
                <w:rPr>
                  <w:sz w:val="16"/>
                  <w:szCs w:val="16"/>
                  <w:rPrChange w:id="36716" w:author="pete jones" w:date="2022-03-12T09:37:00Z">
                    <w:rPr/>
                  </w:rPrChange>
                </w:rPr>
                <w:t xml:space="preserve"> of lecture time (often to simplify timetabling issues) then</w:t>
              </w:r>
            </w:ins>
            <w:ins w:id="36717" w:author="pete jones" w:date="2022-04-01T13:14:00Z">
              <w:r w:rsidR="00DA172B">
                <w:rPr>
                  <w:sz w:val="16"/>
                  <w:szCs w:val="16"/>
                </w:rPr>
                <w:t>,</w:t>
              </w:r>
            </w:ins>
            <w:ins w:id="36718" w:author="pete jones" w:date="2022-03-12T09:36:00Z">
              <w:r w:rsidRPr="00D62441">
                <w:rPr>
                  <w:sz w:val="16"/>
                  <w:szCs w:val="16"/>
                  <w:rPrChange w:id="36719" w:author="pete jones" w:date="2022-03-12T09:37:00Z">
                    <w:rPr/>
                  </w:rPrChange>
                </w:rPr>
                <w:t xml:space="preserve"> the lower the score</w:t>
              </w:r>
            </w:ins>
          </w:p>
        </w:tc>
      </w:tr>
      <w:tr w:rsidR="00D62441" w:rsidRPr="00D62441" w14:paraId="36A78D4B" w14:textId="77777777" w:rsidTr="007A05CA">
        <w:trPr>
          <w:trHeight w:val="43"/>
          <w:ins w:id="36720" w:author="pete jones" w:date="2022-03-12T09:36:00Z"/>
        </w:trPr>
        <w:tc>
          <w:tcPr>
            <w:tcW w:w="960" w:type="dxa"/>
            <w:noWrap/>
            <w:hideMark/>
          </w:tcPr>
          <w:p w14:paraId="7B683A77" w14:textId="77777777" w:rsidR="00D62441" w:rsidRPr="00D62441" w:rsidRDefault="00D62441">
            <w:pPr>
              <w:spacing w:before="0" w:after="0" w:line="240" w:lineRule="auto"/>
              <w:jc w:val="center"/>
              <w:rPr>
                <w:ins w:id="36721" w:author="pete jones" w:date="2022-03-12T09:36:00Z"/>
                <w:sz w:val="16"/>
                <w:szCs w:val="16"/>
                <w:rPrChange w:id="36722" w:author="pete jones" w:date="2022-03-12T09:37:00Z">
                  <w:rPr>
                    <w:ins w:id="36723" w:author="pete jones" w:date="2022-03-12T09:36:00Z"/>
                  </w:rPr>
                </w:rPrChange>
              </w:rPr>
              <w:pPrChange w:id="36724" w:author="pete jones" w:date="2022-03-12T09:39:00Z">
                <w:pPr/>
              </w:pPrChange>
            </w:pPr>
            <w:ins w:id="36725" w:author="pete jones" w:date="2022-03-12T09:36:00Z">
              <w:r w:rsidRPr="00D62441">
                <w:rPr>
                  <w:sz w:val="16"/>
                  <w:szCs w:val="16"/>
                  <w:rPrChange w:id="36726" w:author="pete jones" w:date="2022-03-12T09:37:00Z">
                    <w:rPr/>
                  </w:rPrChange>
                </w:rPr>
                <w:t>1</w:t>
              </w:r>
            </w:ins>
          </w:p>
        </w:tc>
        <w:tc>
          <w:tcPr>
            <w:tcW w:w="2012" w:type="dxa"/>
            <w:hideMark/>
          </w:tcPr>
          <w:p w14:paraId="6897E94E" w14:textId="4BF75D10" w:rsidR="00D62441" w:rsidRPr="00D62441" w:rsidRDefault="002A65B6">
            <w:pPr>
              <w:spacing w:before="0" w:after="0" w:line="240" w:lineRule="auto"/>
              <w:rPr>
                <w:ins w:id="36727" w:author="pete jones" w:date="2022-03-12T09:36:00Z"/>
                <w:sz w:val="16"/>
                <w:szCs w:val="16"/>
                <w:rPrChange w:id="36728" w:author="pete jones" w:date="2022-03-12T09:37:00Z">
                  <w:rPr>
                    <w:ins w:id="36729" w:author="pete jones" w:date="2022-03-12T09:36:00Z"/>
                  </w:rPr>
                </w:rPrChange>
              </w:rPr>
              <w:pPrChange w:id="36730" w:author="pete jones" w:date="2022-03-12T09:37:00Z">
                <w:pPr/>
              </w:pPrChange>
            </w:pPr>
            <w:ins w:id="36731" w:author="pete jones" w:date="2022-03-30T10:47:00Z">
              <w:r>
                <w:rPr>
                  <w:sz w:val="16"/>
                  <w:szCs w:val="16"/>
                </w:rPr>
                <w:t>The a</w:t>
              </w:r>
            </w:ins>
            <w:ins w:id="36732" w:author="pete jones" w:date="2022-03-12T09:36:00Z">
              <w:r w:rsidR="00D62441" w:rsidRPr="00D62441">
                <w:rPr>
                  <w:sz w:val="16"/>
                  <w:szCs w:val="16"/>
                  <w:rPrChange w:id="36733" w:author="pete jones" w:date="2022-03-12T09:37:00Z">
                    <w:rPr/>
                  </w:rPrChange>
                </w:rPr>
                <w:t>verage number of students per lecture</w:t>
              </w:r>
            </w:ins>
          </w:p>
        </w:tc>
        <w:tc>
          <w:tcPr>
            <w:tcW w:w="5805" w:type="dxa"/>
            <w:hideMark/>
          </w:tcPr>
          <w:p w14:paraId="26DE3BC4" w14:textId="0528D367" w:rsidR="00D62441" w:rsidRPr="00D62441" w:rsidRDefault="00D62441">
            <w:pPr>
              <w:spacing w:before="0" w:after="0" w:line="240" w:lineRule="auto"/>
              <w:rPr>
                <w:ins w:id="36734" w:author="pete jones" w:date="2022-03-12T09:36:00Z"/>
                <w:sz w:val="16"/>
                <w:szCs w:val="16"/>
                <w:rPrChange w:id="36735" w:author="pete jones" w:date="2022-03-12T09:37:00Z">
                  <w:rPr>
                    <w:ins w:id="36736" w:author="pete jones" w:date="2022-03-12T09:36:00Z"/>
                  </w:rPr>
                </w:rPrChange>
              </w:rPr>
              <w:pPrChange w:id="36737" w:author="pete jones" w:date="2022-03-12T09:37:00Z">
                <w:pPr/>
              </w:pPrChange>
            </w:pPr>
            <w:ins w:id="36738" w:author="pete jones" w:date="2022-03-12T09:36:00Z">
              <w:r w:rsidRPr="00D62441">
                <w:rPr>
                  <w:sz w:val="16"/>
                  <w:szCs w:val="16"/>
                  <w:rPrChange w:id="36739" w:author="pete jones" w:date="2022-03-12T09:37:00Z">
                    <w:rPr/>
                  </w:rPrChange>
                </w:rPr>
                <w:t xml:space="preserve">The higher the number of students on </w:t>
              </w:r>
            </w:ins>
            <w:ins w:id="36740" w:author="pete jones" w:date="2022-03-30T10:47:00Z">
              <w:r w:rsidR="002A65B6">
                <w:rPr>
                  <w:sz w:val="16"/>
                  <w:szCs w:val="16"/>
                </w:rPr>
                <w:t xml:space="preserve">the </w:t>
              </w:r>
            </w:ins>
            <w:ins w:id="36741" w:author="pete jones" w:date="2022-03-12T09:36:00Z">
              <w:r w:rsidRPr="00D62441">
                <w:rPr>
                  <w:sz w:val="16"/>
                  <w:szCs w:val="16"/>
                  <w:rPrChange w:id="36742" w:author="pete jones" w:date="2022-03-12T09:37:00Z">
                    <w:rPr/>
                  </w:rPrChange>
                </w:rPr>
                <w:t>roll per learning opportunity then</w:t>
              </w:r>
            </w:ins>
            <w:ins w:id="36743" w:author="pete jones" w:date="2022-04-01T13:14:00Z">
              <w:r w:rsidR="00DA172B">
                <w:rPr>
                  <w:sz w:val="16"/>
                  <w:szCs w:val="16"/>
                </w:rPr>
                <w:t>,</w:t>
              </w:r>
            </w:ins>
            <w:ins w:id="36744" w:author="pete jones" w:date="2022-03-12T09:36:00Z">
              <w:r w:rsidRPr="00D62441">
                <w:rPr>
                  <w:sz w:val="16"/>
                  <w:szCs w:val="16"/>
                  <w:rPrChange w:id="36745" w:author="pete jones" w:date="2022-03-12T09:37:00Z">
                    <w:rPr/>
                  </w:rPrChange>
                </w:rPr>
                <w:t xml:space="preserve"> the lower the score</w:t>
              </w:r>
            </w:ins>
          </w:p>
        </w:tc>
      </w:tr>
      <w:tr w:rsidR="00D62441" w:rsidRPr="00D62441" w14:paraId="046495F3" w14:textId="77777777" w:rsidTr="007A05CA">
        <w:trPr>
          <w:trHeight w:val="43"/>
          <w:ins w:id="36746" w:author="pete jones" w:date="2022-03-12T09:36:00Z"/>
        </w:trPr>
        <w:tc>
          <w:tcPr>
            <w:tcW w:w="960" w:type="dxa"/>
            <w:noWrap/>
            <w:hideMark/>
          </w:tcPr>
          <w:p w14:paraId="54E44DD6" w14:textId="77777777" w:rsidR="00D62441" w:rsidRPr="00D62441" w:rsidRDefault="00D62441">
            <w:pPr>
              <w:spacing w:before="0" w:after="0" w:line="240" w:lineRule="auto"/>
              <w:jc w:val="center"/>
              <w:rPr>
                <w:ins w:id="36747" w:author="pete jones" w:date="2022-03-12T09:36:00Z"/>
                <w:sz w:val="16"/>
                <w:szCs w:val="16"/>
                <w:rPrChange w:id="36748" w:author="pete jones" w:date="2022-03-12T09:37:00Z">
                  <w:rPr>
                    <w:ins w:id="36749" w:author="pete jones" w:date="2022-03-12T09:36:00Z"/>
                  </w:rPr>
                </w:rPrChange>
              </w:rPr>
              <w:pPrChange w:id="36750" w:author="pete jones" w:date="2022-03-12T09:39:00Z">
                <w:pPr/>
              </w:pPrChange>
            </w:pPr>
            <w:ins w:id="36751" w:author="pete jones" w:date="2022-03-12T09:36:00Z">
              <w:r w:rsidRPr="00D62441">
                <w:rPr>
                  <w:sz w:val="16"/>
                  <w:szCs w:val="16"/>
                  <w:rPrChange w:id="36752" w:author="pete jones" w:date="2022-03-12T09:37:00Z">
                    <w:rPr/>
                  </w:rPrChange>
                </w:rPr>
                <w:t>1</w:t>
              </w:r>
            </w:ins>
          </w:p>
        </w:tc>
        <w:tc>
          <w:tcPr>
            <w:tcW w:w="2012" w:type="dxa"/>
            <w:hideMark/>
          </w:tcPr>
          <w:p w14:paraId="558AF18B" w14:textId="77777777" w:rsidR="00D62441" w:rsidRPr="00D62441" w:rsidRDefault="00D62441">
            <w:pPr>
              <w:spacing w:before="0" w:after="0" w:line="240" w:lineRule="auto"/>
              <w:rPr>
                <w:ins w:id="36753" w:author="pete jones" w:date="2022-03-12T09:36:00Z"/>
                <w:sz w:val="16"/>
                <w:szCs w:val="16"/>
                <w:rPrChange w:id="36754" w:author="pete jones" w:date="2022-03-12T09:37:00Z">
                  <w:rPr>
                    <w:ins w:id="36755" w:author="pete jones" w:date="2022-03-12T09:36:00Z"/>
                  </w:rPr>
                </w:rPrChange>
              </w:rPr>
              <w:pPrChange w:id="36756" w:author="pete jones" w:date="2022-03-12T09:37:00Z">
                <w:pPr/>
              </w:pPrChange>
            </w:pPr>
            <w:ins w:id="36757" w:author="pete jones" w:date="2022-03-12T09:36:00Z">
              <w:r w:rsidRPr="00D62441">
                <w:rPr>
                  <w:sz w:val="16"/>
                  <w:szCs w:val="16"/>
                  <w:rPrChange w:id="36758" w:author="pete jones" w:date="2022-03-12T09:37:00Z">
                    <w:rPr/>
                  </w:rPrChange>
                </w:rPr>
                <w:t>Effective attendance monitoring</w:t>
              </w:r>
            </w:ins>
          </w:p>
        </w:tc>
        <w:tc>
          <w:tcPr>
            <w:tcW w:w="5805" w:type="dxa"/>
            <w:hideMark/>
          </w:tcPr>
          <w:p w14:paraId="4E61436D" w14:textId="77777777" w:rsidR="00D62441" w:rsidRPr="00D62441" w:rsidRDefault="00D62441">
            <w:pPr>
              <w:spacing w:before="0" w:after="0" w:line="240" w:lineRule="auto"/>
              <w:rPr>
                <w:ins w:id="36759" w:author="pete jones" w:date="2022-03-12T09:36:00Z"/>
                <w:sz w:val="16"/>
                <w:szCs w:val="16"/>
                <w:rPrChange w:id="36760" w:author="pete jones" w:date="2022-03-12T09:37:00Z">
                  <w:rPr>
                    <w:ins w:id="36761" w:author="pete jones" w:date="2022-03-12T09:36:00Z"/>
                  </w:rPr>
                </w:rPrChange>
              </w:rPr>
              <w:pPrChange w:id="36762" w:author="pete jones" w:date="2022-03-12T09:37:00Z">
                <w:pPr/>
              </w:pPrChange>
            </w:pPr>
            <w:ins w:id="36763" w:author="pete jones" w:date="2022-03-12T09:36:00Z">
              <w:r w:rsidRPr="00D62441">
                <w:rPr>
                  <w:sz w:val="16"/>
                  <w:szCs w:val="16"/>
                  <w:rPrChange w:id="36764" w:author="pete jones" w:date="2022-03-12T09:37:00Z">
                    <w:rPr/>
                  </w:rPrChange>
                </w:rPr>
                <w:t>Is attendance monitored and used to predict emotional engagement in a topic. How is sporadic attendance managed and its effects minimised on engaged students</w:t>
              </w:r>
            </w:ins>
          </w:p>
        </w:tc>
      </w:tr>
      <w:tr w:rsidR="00D62441" w:rsidRPr="00D62441" w14:paraId="0A8B4585" w14:textId="77777777" w:rsidTr="007A05CA">
        <w:trPr>
          <w:trHeight w:val="43"/>
          <w:ins w:id="36765" w:author="pete jones" w:date="2022-03-12T09:36:00Z"/>
        </w:trPr>
        <w:tc>
          <w:tcPr>
            <w:tcW w:w="960" w:type="dxa"/>
            <w:noWrap/>
            <w:hideMark/>
          </w:tcPr>
          <w:p w14:paraId="21D94D97" w14:textId="77777777" w:rsidR="00D62441" w:rsidRPr="00D62441" w:rsidRDefault="00D62441">
            <w:pPr>
              <w:spacing w:before="0" w:after="0" w:line="240" w:lineRule="auto"/>
              <w:jc w:val="center"/>
              <w:rPr>
                <w:ins w:id="36766" w:author="pete jones" w:date="2022-03-12T09:36:00Z"/>
                <w:sz w:val="16"/>
                <w:szCs w:val="16"/>
                <w:rPrChange w:id="36767" w:author="pete jones" w:date="2022-03-12T09:37:00Z">
                  <w:rPr>
                    <w:ins w:id="36768" w:author="pete jones" w:date="2022-03-12T09:36:00Z"/>
                  </w:rPr>
                </w:rPrChange>
              </w:rPr>
              <w:pPrChange w:id="36769" w:author="pete jones" w:date="2022-03-12T09:39:00Z">
                <w:pPr/>
              </w:pPrChange>
            </w:pPr>
            <w:ins w:id="36770" w:author="pete jones" w:date="2022-03-12T09:36:00Z">
              <w:r w:rsidRPr="00D62441">
                <w:rPr>
                  <w:sz w:val="16"/>
                  <w:szCs w:val="16"/>
                  <w:rPrChange w:id="36771" w:author="pete jones" w:date="2022-03-12T09:37:00Z">
                    <w:rPr/>
                  </w:rPrChange>
                </w:rPr>
                <w:t>1</w:t>
              </w:r>
            </w:ins>
          </w:p>
        </w:tc>
        <w:tc>
          <w:tcPr>
            <w:tcW w:w="2012" w:type="dxa"/>
            <w:hideMark/>
          </w:tcPr>
          <w:p w14:paraId="28826A2E" w14:textId="42586114" w:rsidR="00D62441" w:rsidRPr="00D62441" w:rsidRDefault="002A65B6">
            <w:pPr>
              <w:spacing w:before="0" w:after="0" w:line="240" w:lineRule="auto"/>
              <w:rPr>
                <w:ins w:id="36772" w:author="pete jones" w:date="2022-03-12T09:36:00Z"/>
                <w:sz w:val="16"/>
                <w:szCs w:val="16"/>
                <w:rPrChange w:id="36773" w:author="pete jones" w:date="2022-03-12T09:37:00Z">
                  <w:rPr>
                    <w:ins w:id="36774" w:author="pete jones" w:date="2022-03-12T09:36:00Z"/>
                  </w:rPr>
                </w:rPrChange>
              </w:rPr>
              <w:pPrChange w:id="36775" w:author="pete jones" w:date="2022-03-12T09:37:00Z">
                <w:pPr/>
              </w:pPrChange>
            </w:pPr>
            <w:ins w:id="36776" w:author="pete jones" w:date="2022-03-30T10:47:00Z">
              <w:r>
                <w:rPr>
                  <w:sz w:val="16"/>
                  <w:szCs w:val="16"/>
                </w:rPr>
                <w:t>The a</w:t>
              </w:r>
            </w:ins>
            <w:ins w:id="36777" w:author="pete jones" w:date="2022-03-12T09:36:00Z">
              <w:r w:rsidR="00D62441" w:rsidRPr="00D62441">
                <w:rPr>
                  <w:sz w:val="16"/>
                  <w:szCs w:val="16"/>
                  <w:rPrChange w:id="36778" w:author="pete jones" w:date="2022-03-12T09:37:00Z">
                    <w:rPr/>
                  </w:rPrChange>
                </w:rPr>
                <w:t>verage number of students per tutorial group</w:t>
              </w:r>
            </w:ins>
          </w:p>
        </w:tc>
        <w:tc>
          <w:tcPr>
            <w:tcW w:w="5805" w:type="dxa"/>
            <w:hideMark/>
          </w:tcPr>
          <w:p w14:paraId="2E3035C3" w14:textId="0A42B9A3" w:rsidR="00D62441" w:rsidRPr="00D62441" w:rsidRDefault="00D62441">
            <w:pPr>
              <w:spacing w:before="0" w:after="0" w:line="240" w:lineRule="auto"/>
              <w:rPr>
                <w:ins w:id="36779" w:author="pete jones" w:date="2022-03-12T09:36:00Z"/>
                <w:sz w:val="16"/>
                <w:szCs w:val="16"/>
                <w:rPrChange w:id="36780" w:author="pete jones" w:date="2022-03-12T09:37:00Z">
                  <w:rPr>
                    <w:ins w:id="36781" w:author="pete jones" w:date="2022-03-12T09:36:00Z"/>
                  </w:rPr>
                </w:rPrChange>
              </w:rPr>
              <w:pPrChange w:id="36782" w:author="pete jones" w:date="2022-03-12T09:37:00Z">
                <w:pPr/>
              </w:pPrChange>
            </w:pPr>
            <w:ins w:id="36783" w:author="pete jones" w:date="2022-03-12T09:36:00Z">
              <w:r w:rsidRPr="00D62441">
                <w:rPr>
                  <w:sz w:val="16"/>
                  <w:szCs w:val="16"/>
                  <w:rPrChange w:id="36784" w:author="pete jones" w:date="2022-03-12T09:37:00Z">
                    <w:rPr/>
                  </w:rPrChange>
                </w:rPr>
                <w:t xml:space="preserve">The higher the number of students on </w:t>
              </w:r>
            </w:ins>
            <w:ins w:id="36785" w:author="pete jones" w:date="2022-03-30T10:47:00Z">
              <w:r w:rsidR="002A65B6">
                <w:rPr>
                  <w:sz w:val="16"/>
                  <w:szCs w:val="16"/>
                </w:rPr>
                <w:t xml:space="preserve">the </w:t>
              </w:r>
            </w:ins>
            <w:ins w:id="36786" w:author="pete jones" w:date="2022-03-12T09:36:00Z">
              <w:r w:rsidRPr="00D62441">
                <w:rPr>
                  <w:sz w:val="16"/>
                  <w:szCs w:val="16"/>
                  <w:rPrChange w:id="36787" w:author="pete jones" w:date="2022-03-12T09:37:00Z">
                    <w:rPr/>
                  </w:rPrChange>
                </w:rPr>
                <w:t>roll per learning opportunity then</w:t>
              </w:r>
            </w:ins>
            <w:ins w:id="36788" w:author="pete jones" w:date="2022-04-01T13:15:00Z">
              <w:r w:rsidR="00DA172B">
                <w:rPr>
                  <w:sz w:val="16"/>
                  <w:szCs w:val="16"/>
                </w:rPr>
                <w:t>,</w:t>
              </w:r>
            </w:ins>
            <w:ins w:id="36789" w:author="pete jones" w:date="2022-03-12T09:36:00Z">
              <w:r w:rsidRPr="00D62441">
                <w:rPr>
                  <w:sz w:val="16"/>
                  <w:szCs w:val="16"/>
                  <w:rPrChange w:id="36790" w:author="pete jones" w:date="2022-03-12T09:37:00Z">
                    <w:rPr/>
                  </w:rPrChange>
                </w:rPr>
                <w:t xml:space="preserve"> the lower the score</w:t>
              </w:r>
            </w:ins>
          </w:p>
        </w:tc>
      </w:tr>
      <w:tr w:rsidR="00AC36AB" w:rsidRPr="00AC36AB" w14:paraId="5D858D14" w14:textId="77777777" w:rsidTr="007A05CA">
        <w:trPr>
          <w:trHeight w:val="300"/>
          <w:ins w:id="36791" w:author="pete jones" w:date="2022-03-12T09:36:00Z"/>
        </w:trPr>
        <w:tc>
          <w:tcPr>
            <w:tcW w:w="960" w:type="dxa"/>
            <w:noWrap/>
            <w:hideMark/>
          </w:tcPr>
          <w:p w14:paraId="1BF6C454" w14:textId="77777777" w:rsidR="00D62441" w:rsidRPr="00D62441" w:rsidRDefault="00D62441">
            <w:pPr>
              <w:spacing w:before="0" w:after="0" w:line="240" w:lineRule="auto"/>
              <w:jc w:val="center"/>
              <w:rPr>
                <w:ins w:id="36792" w:author="pete jones" w:date="2022-03-12T09:36:00Z"/>
                <w:sz w:val="16"/>
                <w:szCs w:val="16"/>
                <w:rPrChange w:id="36793" w:author="pete jones" w:date="2022-03-12T09:37:00Z">
                  <w:rPr>
                    <w:ins w:id="36794" w:author="pete jones" w:date="2022-03-12T09:36:00Z"/>
                  </w:rPr>
                </w:rPrChange>
              </w:rPr>
              <w:pPrChange w:id="36795" w:author="pete jones" w:date="2022-03-12T09:39:00Z">
                <w:pPr/>
              </w:pPrChange>
            </w:pPr>
            <w:ins w:id="36796" w:author="pete jones" w:date="2022-03-12T09:36:00Z">
              <w:r w:rsidRPr="00D62441">
                <w:rPr>
                  <w:sz w:val="16"/>
                  <w:szCs w:val="16"/>
                  <w:rPrChange w:id="36797" w:author="pete jones" w:date="2022-03-12T09:37:00Z">
                    <w:rPr/>
                  </w:rPrChange>
                </w:rPr>
                <w:t>1</w:t>
              </w:r>
            </w:ins>
          </w:p>
        </w:tc>
        <w:tc>
          <w:tcPr>
            <w:tcW w:w="2012" w:type="dxa"/>
            <w:hideMark/>
          </w:tcPr>
          <w:p w14:paraId="64D68927" w14:textId="77777777" w:rsidR="00D62441" w:rsidRPr="00D62441" w:rsidRDefault="00D62441">
            <w:pPr>
              <w:spacing w:before="0" w:after="0" w:line="240" w:lineRule="auto"/>
              <w:rPr>
                <w:ins w:id="36798" w:author="pete jones" w:date="2022-03-12T09:36:00Z"/>
                <w:sz w:val="16"/>
                <w:szCs w:val="16"/>
                <w:rPrChange w:id="36799" w:author="pete jones" w:date="2022-03-12T09:37:00Z">
                  <w:rPr>
                    <w:ins w:id="36800" w:author="pete jones" w:date="2022-03-12T09:36:00Z"/>
                  </w:rPr>
                </w:rPrChange>
              </w:rPr>
              <w:pPrChange w:id="36801" w:author="pete jones" w:date="2022-03-12T09:37:00Z">
                <w:pPr/>
              </w:pPrChange>
            </w:pPr>
            <w:ins w:id="36802" w:author="pete jones" w:date="2022-03-12T09:36:00Z">
              <w:r w:rsidRPr="00D62441">
                <w:rPr>
                  <w:sz w:val="16"/>
                  <w:szCs w:val="16"/>
                  <w:rPrChange w:id="36803" w:author="pete jones" w:date="2022-03-12T09:37:00Z">
                    <w:rPr/>
                  </w:rPrChange>
                </w:rPr>
                <w:t>Number of large lectures per week/semester</w:t>
              </w:r>
            </w:ins>
          </w:p>
        </w:tc>
        <w:tc>
          <w:tcPr>
            <w:tcW w:w="5805" w:type="dxa"/>
            <w:hideMark/>
          </w:tcPr>
          <w:p w14:paraId="155897AE" w14:textId="3CD863ED" w:rsidR="00D62441" w:rsidRPr="00D62441" w:rsidRDefault="00D62441">
            <w:pPr>
              <w:spacing w:before="0" w:after="0" w:line="240" w:lineRule="auto"/>
              <w:rPr>
                <w:ins w:id="36804" w:author="pete jones" w:date="2022-03-12T09:36:00Z"/>
                <w:sz w:val="16"/>
                <w:szCs w:val="16"/>
                <w:rPrChange w:id="36805" w:author="pete jones" w:date="2022-03-12T09:37:00Z">
                  <w:rPr>
                    <w:ins w:id="36806" w:author="pete jones" w:date="2022-03-12T09:36:00Z"/>
                  </w:rPr>
                </w:rPrChange>
              </w:rPr>
              <w:pPrChange w:id="36807" w:author="pete jones" w:date="2022-03-12T09:37:00Z">
                <w:pPr/>
              </w:pPrChange>
            </w:pPr>
            <w:ins w:id="36808" w:author="pete jones" w:date="2022-03-12T09:36:00Z">
              <w:r w:rsidRPr="00D62441">
                <w:rPr>
                  <w:sz w:val="16"/>
                  <w:szCs w:val="16"/>
                  <w:rPrChange w:id="36809" w:author="pete jones" w:date="2022-03-12T09:37:00Z">
                    <w:rPr/>
                  </w:rPrChange>
                </w:rPr>
                <w:t>The higher the ratio of large lectures</w:t>
              </w:r>
            </w:ins>
            <w:ins w:id="36810" w:author="pete jones" w:date="2022-04-01T13:15:00Z">
              <w:r w:rsidR="00DA172B">
                <w:rPr>
                  <w:sz w:val="16"/>
                  <w:szCs w:val="16"/>
                </w:rPr>
                <w:t>,</w:t>
              </w:r>
            </w:ins>
            <w:ins w:id="36811" w:author="pete jones" w:date="2022-03-12T09:36:00Z">
              <w:r w:rsidRPr="00D62441">
                <w:rPr>
                  <w:sz w:val="16"/>
                  <w:szCs w:val="16"/>
                  <w:rPrChange w:id="36812" w:author="pete jones" w:date="2022-03-12T09:37:00Z">
                    <w:rPr/>
                  </w:rPrChange>
                </w:rPr>
                <w:t xml:space="preserve"> the lower the score. (</w:t>
              </w:r>
            </w:ins>
            <w:ins w:id="36813" w:author="pete jones" w:date="2022-03-29T17:17:00Z">
              <w:r w:rsidR="00F743B3" w:rsidRPr="00D62441">
                <w:rPr>
                  <w:sz w:val="16"/>
                  <w:szCs w:val="16"/>
                </w:rPr>
                <w:t>Similar</w:t>
              </w:r>
            </w:ins>
            <w:ins w:id="36814" w:author="pete jones" w:date="2022-03-12T09:36:00Z">
              <w:r w:rsidRPr="00D62441">
                <w:rPr>
                  <w:sz w:val="16"/>
                  <w:szCs w:val="16"/>
                  <w:rPrChange w:id="36815" w:author="pete jones" w:date="2022-03-12T09:37:00Z">
                    <w:rPr/>
                  </w:rPrChange>
                </w:rPr>
                <w:t xml:space="preserve"> to above)</w:t>
              </w:r>
            </w:ins>
          </w:p>
        </w:tc>
      </w:tr>
      <w:tr w:rsidR="00D62441" w:rsidRPr="00D62441" w14:paraId="4E9FA963" w14:textId="77777777" w:rsidTr="007A05CA">
        <w:trPr>
          <w:trHeight w:val="96"/>
          <w:ins w:id="36816" w:author="pete jones" w:date="2022-03-12T09:36:00Z"/>
        </w:trPr>
        <w:tc>
          <w:tcPr>
            <w:tcW w:w="960" w:type="dxa"/>
            <w:noWrap/>
            <w:hideMark/>
          </w:tcPr>
          <w:p w14:paraId="0C90CFC7" w14:textId="77777777" w:rsidR="00D62441" w:rsidRPr="00D62441" w:rsidRDefault="00D62441">
            <w:pPr>
              <w:spacing w:before="0" w:after="0" w:line="240" w:lineRule="auto"/>
              <w:jc w:val="center"/>
              <w:rPr>
                <w:ins w:id="36817" w:author="pete jones" w:date="2022-03-12T09:36:00Z"/>
                <w:sz w:val="16"/>
                <w:szCs w:val="16"/>
                <w:rPrChange w:id="36818" w:author="pete jones" w:date="2022-03-12T09:37:00Z">
                  <w:rPr>
                    <w:ins w:id="36819" w:author="pete jones" w:date="2022-03-12T09:36:00Z"/>
                  </w:rPr>
                </w:rPrChange>
              </w:rPr>
              <w:pPrChange w:id="36820" w:author="pete jones" w:date="2022-03-12T09:39:00Z">
                <w:pPr/>
              </w:pPrChange>
            </w:pPr>
            <w:ins w:id="36821" w:author="pete jones" w:date="2022-03-12T09:36:00Z">
              <w:r w:rsidRPr="00D62441">
                <w:rPr>
                  <w:sz w:val="16"/>
                  <w:szCs w:val="16"/>
                  <w:rPrChange w:id="36822" w:author="pete jones" w:date="2022-03-12T09:37:00Z">
                    <w:rPr/>
                  </w:rPrChange>
                </w:rPr>
                <w:t>1</w:t>
              </w:r>
            </w:ins>
          </w:p>
        </w:tc>
        <w:tc>
          <w:tcPr>
            <w:tcW w:w="2012" w:type="dxa"/>
            <w:hideMark/>
          </w:tcPr>
          <w:p w14:paraId="2A7FB70D" w14:textId="7D831893" w:rsidR="00D62441" w:rsidRPr="00D62441" w:rsidRDefault="002A65B6">
            <w:pPr>
              <w:spacing w:before="0" w:after="0" w:line="240" w:lineRule="auto"/>
              <w:rPr>
                <w:ins w:id="36823" w:author="pete jones" w:date="2022-03-12T09:36:00Z"/>
                <w:sz w:val="16"/>
                <w:szCs w:val="16"/>
                <w:rPrChange w:id="36824" w:author="pete jones" w:date="2022-03-12T09:37:00Z">
                  <w:rPr>
                    <w:ins w:id="36825" w:author="pete jones" w:date="2022-03-12T09:36:00Z"/>
                  </w:rPr>
                </w:rPrChange>
              </w:rPr>
              <w:pPrChange w:id="36826" w:author="pete jones" w:date="2022-03-12T09:37:00Z">
                <w:pPr/>
              </w:pPrChange>
            </w:pPr>
            <w:ins w:id="36827" w:author="pete jones" w:date="2022-03-30T10:47:00Z">
              <w:r>
                <w:rPr>
                  <w:sz w:val="16"/>
                  <w:szCs w:val="16"/>
                </w:rPr>
                <w:t xml:space="preserve">the </w:t>
              </w:r>
            </w:ins>
            <w:ins w:id="36828" w:author="pete jones" w:date="2022-03-12T09:36:00Z">
              <w:r w:rsidR="00D62441" w:rsidRPr="00D62441">
                <w:rPr>
                  <w:sz w:val="16"/>
                  <w:szCs w:val="16"/>
                  <w:rPrChange w:id="36829" w:author="pete jones" w:date="2022-03-12T09:37:00Z">
                    <w:rPr/>
                  </w:rPrChange>
                </w:rPr>
                <w:t>average number of contact hours per academic</w:t>
              </w:r>
            </w:ins>
          </w:p>
        </w:tc>
        <w:tc>
          <w:tcPr>
            <w:tcW w:w="5805" w:type="dxa"/>
            <w:hideMark/>
          </w:tcPr>
          <w:p w14:paraId="009E2936" w14:textId="2952C5AD" w:rsidR="00D62441" w:rsidRPr="00D62441" w:rsidRDefault="00D62441">
            <w:pPr>
              <w:spacing w:before="0" w:after="0" w:line="240" w:lineRule="auto"/>
              <w:rPr>
                <w:ins w:id="36830" w:author="pete jones" w:date="2022-03-12T09:36:00Z"/>
                <w:sz w:val="16"/>
                <w:szCs w:val="16"/>
                <w:rPrChange w:id="36831" w:author="pete jones" w:date="2022-03-12T09:37:00Z">
                  <w:rPr>
                    <w:ins w:id="36832" w:author="pete jones" w:date="2022-03-12T09:36:00Z"/>
                  </w:rPr>
                </w:rPrChange>
              </w:rPr>
              <w:pPrChange w:id="36833" w:author="pete jones" w:date="2022-03-12T09:37:00Z">
                <w:pPr/>
              </w:pPrChange>
            </w:pPr>
            <w:ins w:id="36834" w:author="pete jones" w:date="2022-03-12T09:36:00Z">
              <w:r w:rsidRPr="00D62441">
                <w:rPr>
                  <w:sz w:val="16"/>
                  <w:szCs w:val="16"/>
                  <w:rPrChange w:id="36835" w:author="pete jones" w:date="2022-03-12T09:37:00Z">
                    <w:rPr/>
                  </w:rPrChange>
                </w:rPr>
                <w:t xml:space="preserve">What is the average contact loading for </w:t>
              </w:r>
            </w:ins>
            <w:ins w:id="36836" w:author="pete jones" w:date="2022-03-30T10:48:00Z">
              <w:r w:rsidR="002A65B6">
                <w:rPr>
                  <w:sz w:val="16"/>
                  <w:szCs w:val="16"/>
                </w:rPr>
                <w:t xml:space="preserve">the </w:t>
              </w:r>
            </w:ins>
            <w:ins w:id="36837" w:author="pete jones" w:date="2022-03-12T09:36:00Z">
              <w:r w:rsidRPr="00D62441">
                <w:rPr>
                  <w:sz w:val="16"/>
                  <w:szCs w:val="16"/>
                  <w:rPrChange w:id="36838" w:author="pete jones" w:date="2022-03-12T09:37:00Z">
                    <w:rPr/>
                  </w:rPrChange>
                </w:rPr>
                <w:t xml:space="preserve">academic </w:t>
              </w:r>
            </w:ins>
            <w:ins w:id="36839" w:author="pete jones" w:date="2022-03-29T17:17:00Z">
              <w:r w:rsidR="00F743B3" w:rsidRPr="00D62441">
                <w:rPr>
                  <w:sz w:val="16"/>
                  <w:szCs w:val="16"/>
                </w:rPr>
                <w:t>team?</w:t>
              </w:r>
            </w:ins>
            <w:ins w:id="36840" w:author="pete jones" w:date="2022-03-12T09:36:00Z">
              <w:r w:rsidRPr="00D62441">
                <w:rPr>
                  <w:sz w:val="16"/>
                  <w:szCs w:val="16"/>
                  <w:rPrChange w:id="36841" w:author="pete jones" w:date="2022-03-12T09:37:00Z">
                    <w:rPr/>
                  </w:rPrChange>
                </w:rPr>
                <w:t xml:space="preserve"> %</w:t>
              </w:r>
            </w:ins>
            <w:ins w:id="36842" w:author="pete jones" w:date="2022-03-29T17:17:00Z">
              <w:r w:rsidR="00F743B3">
                <w:rPr>
                  <w:sz w:val="16"/>
                  <w:szCs w:val="16"/>
                </w:rPr>
                <w:t xml:space="preserve"> </w:t>
              </w:r>
            </w:ins>
            <w:ins w:id="36843" w:author="pete jones" w:date="2022-03-12T09:36:00Z">
              <w:r w:rsidRPr="00D62441">
                <w:rPr>
                  <w:sz w:val="16"/>
                  <w:szCs w:val="16"/>
                  <w:rPrChange w:id="36844" w:author="pete jones" w:date="2022-03-12T09:37:00Z">
                    <w:rPr/>
                  </w:rPrChange>
                </w:rPr>
                <w:t>of time spent for individual support. Lower values = lower score</w:t>
              </w:r>
            </w:ins>
          </w:p>
        </w:tc>
      </w:tr>
      <w:tr w:rsidR="00AC36AB" w:rsidRPr="00AC36AB" w14:paraId="42B30F07" w14:textId="77777777" w:rsidTr="007A05CA">
        <w:trPr>
          <w:trHeight w:val="600"/>
          <w:ins w:id="36845" w:author="pete jones" w:date="2022-03-12T09:36:00Z"/>
        </w:trPr>
        <w:tc>
          <w:tcPr>
            <w:tcW w:w="960" w:type="dxa"/>
            <w:noWrap/>
            <w:hideMark/>
          </w:tcPr>
          <w:p w14:paraId="5E3215F7" w14:textId="77777777" w:rsidR="00D62441" w:rsidRPr="00D62441" w:rsidRDefault="00D62441">
            <w:pPr>
              <w:spacing w:before="0" w:after="0" w:line="240" w:lineRule="auto"/>
              <w:jc w:val="center"/>
              <w:rPr>
                <w:ins w:id="36846" w:author="pete jones" w:date="2022-03-12T09:36:00Z"/>
                <w:sz w:val="16"/>
                <w:szCs w:val="16"/>
                <w:rPrChange w:id="36847" w:author="pete jones" w:date="2022-03-12T09:37:00Z">
                  <w:rPr>
                    <w:ins w:id="36848" w:author="pete jones" w:date="2022-03-12T09:36:00Z"/>
                  </w:rPr>
                </w:rPrChange>
              </w:rPr>
              <w:pPrChange w:id="36849" w:author="pete jones" w:date="2022-03-12T09:39:00Z">
                <w:pPr/>
              </w:pPrChange>
            </w:pPr>
            <w:ins w:id="36850" w:author="pete jones" w:date="2022-03-12T09:36:00Z">
              <w:r w:rsidRPr="00D62441">
                <w:rPr>
                  <w:sz w:val="16"/>
                  <w:szCs w:val="16"/>
                  <w:rPrChange w:id="36851" w:author="pete jones" w:date="2022-03-12T09:37:00Z">
                    <w:rPr/>
                  </w:rPrChange>
                </w:rPr>
                <w:t>1</w:t>
              </w:r>
            </w:ins>
          </w:p>
        </w:tc>
        <w:tc>
          <w:tcPr>
            <w:tcW w:w="2012" w:type="dxa"/>
            <w:hideMark/>
          </w:tcPr>
          <w:p w14:paraId="42818E01" w14:textId="77777777" w:rsidR="00D62441" w:rsidRPr="00D62441" w:rsidRDefault="00D62441">
            <w:pPr>
              <w:spacing w:before="0" w:after="0" w:line="240" w:lineRule="auto"/>
              <w:rPr>
                <w:ins w:id="36852" w:author="pete jones" w:date="2022-03-12T09:36:00Z"/>
                <w:sz w:val="16"/>
                <w:szCs w:val="16"/>
                <w:rPrChange w:id="36853" w:author="pete jones" w:date="2022-03-12T09:37:00Z">
                  <w:rPr>
                    <w:ins w:id="36854" w:author="pete jones" w:date="2022-03-12T09:36:00Z"/>
                  </w:rPr>
                </w:rPrChange>
              </w:rPr>
              <w:pPrChange w:id="36855" w:author="pete jones" w:date="2022-03-12T09:37:00Z">
                <w:pPr/>
              </w:pPrChange>
            </w:pPr>
            <w:ins w:id="36856" w:author="pete jones" w:date="2022-03-12T09:36:00Z">
              <w:r w:rsidRPr="00D62441">
                <w:rPr>
                  <w:sz w:val="16"/>
                  <w:szCs w:val="16"/>
                  <w:rPrChange w:id="36857" w:author="pete jones" w:date="2022-03-12T09:37:00Z">
                    <w:rPr/>
                  </w:rPrChange>
                </w:rPr>
                <w:t>Timetabled practical activity</w:t>
              </w:r>
            </w:ins>
          </w:p>
        </w:tc>
        <w:tc>
          <w:tcPr>
            <w:tcW w:w="5805" w:type="dxa"/>
            <w:hideMark/>
          </w:tcPr>
          <w:p w14:paraId="7F319E11" w14:textId="348E409C" w:rsidR="00D62441" w:rsidRPr="00D62441" w:rsidRDefault="00D62441">
            <w:pPr>
              <w:spacing w:before="0" w:after="0" w:line="240" w:lineRule="auto"/>
              <w:rPr>
                <w:ins w:id="36858" w:author="pete jones" w:date="2022-03-12T09:36:00Z"/>
                <w:sz w:val="16"/>
                <w:szCs w:val="16"/>
                <w:rPrChange w:id="36859" w:author="pete jones" w:date="2022-03-12T09:37:00Z">
                  <w:rPr>
                    <w:ins w:id="36860" w:author="pete jones" w:date="2022-03-12T09:36:00Z"/>
                  </w:rPr>
                </w:rPrChange>
              </w:rPr>
              <w:pPrChange w:id="36861" w:author="pete jones" w:date="2022-03-12T09:37:00Z">
                <w:pPr/>
              </w:pPrChange>
            </w:pPr>
            <w:ins w:id="36862" w:author="pete jones" w:date="2022-03-12T09:36:00Z">
              <w:r w:rsidRPr="00D62441">
                <w:rPr>
                  <w:sz w:val="16"/>
                  <w:szCs w:val="16"/>
                  <w:rPrChange w:id="36863" w:author="pete jones" w:date="2022-03-12T09:37:00Z">
                    <w:rPr/>
                  </w:rPrChange>
                </w:rPr>
                <w:t xml:space="preserve">Is practical </w:t>
              </w:r>
            </w:ins>
            <w:ins w:id="36864" w:author="pete jones" w:date="2022-03-29T17:17:00Z">
              <w:r w:rsidR="00F743B3" w:rsidRPr="00D62441">
                <w:rPr>
                  <w:sz w:val="16"/>
                  <w:szCs w:val="16"/>
                </w:rPr>
                <w:t>lab work</w:t>
              </w:r>
            </w:ins>
            <w:ins w:id="36865" w:author="pete jones" w:date="2022-03-12T09:36:00Z">
              <w:r w:rsidRPr="00D62441">
                <w:rPr>
                  <w:sz w:val="16"/>
                  <w:szCs w:val="16"/>
                  <w:rPrChange w:id="36866" w:author="pete jones" w:date="2022-03-12T09:37:00Z">
                    <w:rPr/>
                  </w:rPrChange>
                </w:rPr>
                <w:t xml:space="preserve"> timetabled (specifically where HSS supervision is required)</w:t>
              </w:r>
            </w:ins>
          </w:p>
        </w:tc>
      </w:tr>
      <w:tr w:rsidR="00D62441" w:rsidRPr="00D62441" w14:paraId="0927F487" w14:textId="77777777" w:rsidTr="007A05CA">
        <w:trPr>
          <w:trHeight w:val="43"/>
          <w:ins w:id="36867" w:author="pete jones" w:date="2022-03-12T09:36:00Z"/>
        </w:trPr>
        <w:tc>
          <w:tcPr>
            <w:tcW w:w="960" w:type="dxa"/>
            <w:noWrap/>
            <w:hideMark/>
          </w:tcPr>
          <w:p w14:paraId="1F554E4D" w14:textId="77777777" w:rsidR="00D62441" w:rsidRPr="00D62441" w:rsidRDefault="00D62441">
            <w:pPr>
              <w:spacing w:before="0" w:after="0" w:line="240" w:lineRule="auto"/>
              <w:jc w:val="center"/>
              <w:rPr>
                <w:ins w:id="36868" w:author="pete jones" w:date="2022-03-12T09:36:00Z"/>
                <w:sz w:val="16"/>
                <w:szCs w:val="16"/>
                <w:rPrChange w:id="36869" w:author="pete jones" w:date="2022-03-12T09:37:00Z">
                  <w:rPr>
                    <w:ins w:id="36870" w:author="pete jones" w:date="2022-03-12T09:36:00Z"/>
                  </w:rPr>
                </w:rPrChange>
              </w:rPr>
              <w:pPrChange w:id="36871" w:author="pete jones" w:date="2022-03-12T09:39:00Z">
                <w:pPr/>
              </w:pPrChange>
            </w:pPr>
            <w:ins w:id="36872" w:author="pete jones" w:date="2022-03-12T09:36:00Z">
              <w:r w:rsidRPr="00D62441">
                <w:rPr>
                  <w:sz w:val="16"/>
                  <w:szCs w:val="16"/>
                  <w:rPrChange w:id="36873" w:author="pete jones" w:date="2022-03-12T09:37:00Z">
                    <w:rPr/>
                  </w:rPrChange>
                </w:rPr>
                <w:t>1</w:t>
              </w:r>
            </w:ins>
          </w:p>
        </w:tc>
        <w:tc>
          <w:tcPr>
            <w:tcW w:w="2012" w:type="dxa"/>
            <w:hideMark/>
          </w:tcPr>
          <w:p w14:paraId="26A98FC7" w14:textId="77777777" w:rsidR="00D62441" w:rsidRPr="00D62441" w:rsidRDefault="00D62441">
            <w:pPr>
              <w:spacing w:before="0" w:after="0" w:line="240" w:lineRule="auto"/>
              <w:rPr>
                <w:ins w:id="36874" w:author="pete jones" w:date="2022-03-12T09:36:00Z"/>
                <w:sz w:val="16"/>
                <w:szCs w:val="16"/>
                <w:rPrChange w:id="36875" w:author="pete jones" w:date="2022-03-12T09:37:00Z">
                  <w:rPr>
                    <w:ins w:id="36876" w:author="pete jones" w:date="2022-03-12T09:36:00Z"/>
                  </w:rPr>
                </w:rPrChange>
              </w:rPr>
              <w:pPrChange w:id="36877" w:author="pete jones" w:date="2022-03-12T09:37:00Z">
                <w:pPr/>
              </w:pPrChange>
            </w:pPr>
            <w:ins w:id="36878" w:author="pete jones" w:date="2022-03-12T09:36:00Z">
              <w:r w:rsidRPr="00D62441">
                <w:rPr>
                  <w:sz w:val="16"/>
                  <w:szCs w:val="16"/>
                  <w:rPrChange w:id="36879" w:author="pete jones" w:date="2022-03-12T09:37:00Z">
                    <w:rPr/>
                  </w:rPrChange>
                </w:rPr>
                <w:t>Differentiation - discipline</w:t>
              </w:r>
            </w:ins>
          </w:p>
        </w:tc>
        <w:tc>
          <w:tcPr>
            <w:tcW w:w="5805" w:type="dxa"/>
            <w:hideMark/>
          </w:tcPr>
          <w:p w14:paraId="51FD9AC9" w14:textId="4BDA611D" w:rsidR="00D62441" w:rsidRPr="00D62441" w:rsidRDefault="00D62441">
            <w:pPr>
              <w:spacing w:before="0" w:after="0" w:line="240" w:lineRule="auto"/>
              <w:rPr>
                <w:ins w:id="36880" w:author="pete jones" w:date="2022-03-12T09:36:00Z"/>
                <w:sz w:val="16"/>
                <w:szCs w:val="16"/>
                <w:rPrChange w:id="36881" w:author="pete jones" w:date="2022-03-12T09:37:00Z">
                  <w:rPr>
                    <w:ins w:id="36882" w:author="pete jones" w:date="2022-03-12T09:36:00Z"/>
                  </w:rPr>
                </w:rPrChange>
              </w:rPr>
              <w:pPrChange w:id="36883" w:author="pete jones" w:date="2022-03-12T09:37:00Z">
                <w:pPr/>
              </w:pPrChange>
            </w:pPr>
            <w:ins w:id="36884" w:author="pete jones" w:date="2022-03-12T09:36:00Z">
              <w:r w:rsidRPr="00D62441">
                <w:rPr>
                  <w:sz w:val="16"/>
                  <w:szCs w:val="16"/>
                  <w:rPrChange w:id="36885" w:author="pete jones" w:date="2022-03-12T09:37:00Z">
                    <w:rPr/>
                  </w:rPrChange>
                </w:rPr>
                <w:t xml:space="preserve">Are modules differentiated by discipline - </w:t>
              </w:r>
            </w:ins>
            <w:ins w:id="36886" w:author="pete jones" w:date="2022-04-05T11:10:00Z">
              <w:r w:rsidR="00FE3061" w:rsidRPr="00D62441">
                <w:rPr>
                  <w:sz w:val="16"/>
                  <w:szCs w:val="16"/>
                </w:rPr>
                <w:t>i.e.,</w:t>
              </w:r>
            </w:ins>
            <w:ins w:id="36887" w:author="pete jones" w:date="2022-03-12T09:36:00Z">
              <w:r w:rsidRPr="00D62441">
                <w:rPr>
                  <w:sz w:val="16"/>
                  <w:szCs w:val="16"/>
                  <w:rPrChange w:id="36888" w:author="pete jones" w:date="2022-03-12T09:37:00Z">
                    <w:rPr/>
                  </w:rPrChange>
                </w:rPr>
                <w:t xml:space="preserve"> what percentage of the course is common. Less differentiation = lower scores</w:t>
              </w:r>
            </w:ins>
          </w:p>
        </w:tc>
      </w:tr>
      <w:tr w:rsidR="00D62441" w:rsidRPr="00D62441" w14:paraId="69F616E8" w14:textId="77777777" w:rsidTr="007A05CA">
        <w:trPr>
          <w:trHeight w:val="43"/>
          <w:ins w:id="36889" w:author="pete jones" w:date="2022-03-12T09:36:00Z"/>
        </w:trPr>
        <w:tc>
          <w:tcPr>
            <w:tcW w:w="960" w:type="dxa"/>
            <w:noWrap/>
            <w:hideMark/>
          </w:tcPr>
          <w:p w14:paraId="5CDC9AE9" w14:textId="77777777" w:rsidR="00D62441" w:rsidRPr="00D62441" w:rsidRDefault="00D62441">
            <w:pPr>
              <w:spacing w:before="0" w:after="0" w:line="240" w:lineRule="auto"/>
              <w:jc w:val="center"/>
              <w:rPr>
                <w:ins w:id="36890" w:author="pete jones" w:date="2022-03-12T09:36:00Z"/>
                <w:sz w:val="16"/>
                <w:szCs w:val="16"/>
                <w:rPrChange w:id="36891" w:author="pete jones" w:date="2022-03-12T09:37:00Z">
                  <w:rPr>
                    <w:ins w:id="36892" w:author="pete jones" w:date="2022-03-12T09:36:00Z"/>
                  </w:rPr>
                </w:rPrChange>
              </w:rPr>
              <w:pPrChange w:id="36893" w:author="pete jones" w:date="2022-03-12T09:39:00Z">
                <w:pPr/>
              </w:pPrChange>
            </w:pPr>
            <w:ins w:id="36894" w:author="pete jones" w:date="2022-03-12T09:36:00Z">
              <w:r w:rsidRPr="00D62441">
                <w:rPr>
                  <w:sz w:val="16"/>
                  <w:szCs w:val="16"/>
                  <w:rPrChange w:id="36895" w:author="pete jones" w:date="2022-03-12T09:37:00Z">
                    <w:rPr/>
                  </w:rPrChange>
                </w:rPr>
                <w:t>1</w:t>
              </w:r>
            </w:ins>
          </w:p>
        </w:tc>
        <w:tc>
          <w:tcPr>
            <w:tcW w:w="2012" w:type="dxa"/>
            <w:hideMark/>
          </w:tcPr>
          <w:p w14:paraId="162FBB82" w14:textId="77777777" w:rsidR="00D62441" w:rsidRPr="00D62441" w:rsidRDefault="00D62441">
            <w:pPr>
              <w:spacing w:before="0" w:after="0" w:line="240" w:lineRule="auto"/>
              <w:rPr>
                <w:ins w:id="36896" w:author="pete jones" w:date="2022-03-12T09:36:00Z"/>
                <w:sz w:val="16"/>
                <w:szCs w:val="16"/>
                <w:rPrChange w:id="36897" w:author="pete jones" w:date="2022-03-12T09:37:00Z">
                  <w:rPr>
                    <w:ins w:id="36898" w:author="pete jones" w:date="2022-03-12T09:36:00Z"/>
                  </w:rPr>
                </w:rPrChange>
              </w:rPr>
              <w:pPrChange w:id="36899" w:author="pete jones" w:date="2022-03-12T09:37:00Z">
                <w:pPr/>
              </w:pPrChange>
            </w:pPr>
            <w:ins w:id="36900" w:author="pete jones" w:date="2022-03-12T09:36:00Z">
              <w:r w:rsidRPr="00D62441">
                <w:rPr>
                  <w:sz w:val="16"/>
                  <w:szCs w:val="16"/>
                  <w:rPrChange w:id="36901" w:author="pete jones" w:date="2022-03-12T09:37:00Z">
                    <w:rPr/>
                  </w:rPrChange>
                </w:rPr>
                <w:t>Differentiation - Ability</w:t>
              </w:r>
            </w:ins>
          </w:p>
        </w:tc>
        <w:tc>
          <w:tcPr>
            <w:tcW w:w="5805" w:type="dxa"/>
            <w:vMerge w:val="restart"/>
            <w:hideMark/>
          </w:tcPr>
          <w:p w14:paraId="40391C0E" w14:textId="3F2EEDB8" w:rsidR="00D62441" w:rsidRPr="00D62441" w:rsidRDefault="00D62441">
            <w:pPr>
              <w:spacing w:before="0" w:after="0" w:line="240" w:lineRule="auto"/>
              <w:rPr>
                <w:ins w:id="36902" w:author="pete jones" w:date="2022-03-12T09:36:00Z"/>
                <w:sz w:val="16"/>
                <w:szCs w:val="16"/>
                <w:rPrChange w:id="36903" w:author="pete jones" w:date="2022-03-12T09:37:00Z">
                  <w:rPr>
                    <w:ins w:id="36904" w:author="pete jones" w:date="2022-03-12T09:36:00Z"/>
                  </w:rPr>
                </w:rPrChange>
              </w:rPr>
              <w:pPrChange w:id="36905" w:author="pete jones" w:date="2022-03-12T09:37:00Z">
                <w:pPr/>
              </w:pPrChange>
            </w:pPr>
            <w:ins w:id="36906" w:author="pete jones" w:date="2022-03-12T09:36:00Z">
              <w:r w:rsidRPr="00D62441">
                <w:rPr>
                  <w:sz w:val="16"/>
                  <w:szCs w:val="16"/>
                  <w:rPrChange w:id="36907" w:author="pete jones" w:date="2022-03-12T09:37:00Z">
                    <w:rPr/>
                  </w:rPrChange>
                </w:rPr>
                <w:t>Are any specific strategies applied to group learners by abilities assessed from previous studies ability, learning styles, streaming or self-direction</w:t>
              </w:r>
            </w:ins>
            <w:ins w:id="36908" w:author="pete jones" w:date="2022-03-30T10:48:00Z">
              <w:r w:rsidR="002A65B6">
                <w:rPr>
                  <w:sz w:val="16"/>
                  <w:szCs w:val="16"/>
                </w:rPr>
                <w:t>/</w:t>
              </w:r>
            </w:ins>
            <w:ins w:id="36909" w:author="pete jones" w:date="2022-03-12T09:36:00Z">
              <w:r w:rsidRPr="00D62441">
                <w:rPr>
                  <w:sz w:val="16"/>
                  <w:szCs w:val="16"/>
                  <w:rPrChange w:id="36910" w:author="pete jones" w:date="2022-03-12T09:37:00Z">
                    <w:rPr/>
                  </w:rPrChange>
                </w:rPr>
                <w:t>distance support</w:t>
              </w:r>
            </w:ins>
          </w:p>
        </w:tc>
      </w:tr>
      <w:tr w:rsidR="00D62441" w:rsidRPr="00D62441" w14:paraId="6F9AE4B3" w14:textId="77777777" w:rsidTr="007A05CA">
        <w:trPr>
          <w:trHeight w:val="64"/>
          <w:ins w:id="36911" w:author="pete jones" w:date="2022-03-12T09:36:00Z"/>
        </w:trPr>
        <w:tc>
          <w:tcPr>
            <w:tcW w:w="960" w:type="dxa"/>
            <w:noWrap/>
            <w:hideMark/>
          </w:tcPr>
          <w:p w14:paraId="20D9A99C" w14:textId="77777777" w:rsidR="00D62441" w:rsidRPr="00D62441" w:rsidRDefault="00D62441">
            <w:pPr>
              <w:spacing w:before="0" w:after="0" w:line="240" w:lineRule="auto"/>
              <w:jc w:val="center"/>
              <w:rPr>
                <w:ins w:id="36912" w:author="pete jones" w:date="2022-03-12T09:36:00Z"/>
                <w:sz w:val="16"/>
                <w:szCs w:val="16"/>
                <w:rPrChange w:id="36913" w:author="pete jones" w:date="2022-03-12T09:37:00Z">
                  <w:rPr>
                    <w:ins w:id="36914" w:author="pete jones" w:date="2022-03-12T09:36:00Z"/>
                  </w:rPr>
                </w:rPrChange>
              </w:rPr>
              <w:pPrChange w:id="36915" w:author="pete jones" w:date="2022-03-12T09:39:00Z">
                <w:pPr/>
              </w:pPrChange>
            </w:pPr>
            <w:ins w:id="36916" w:author="pete jones" w:date="2022-03-12T09:36:00Z">
              <w:r w:rsidRPr="00D62441">
                <w:rPr>
                  <w:sz w:val="16"/>
                  <w:szCs w:val="16"/>
                  <w:rPrChange w:id="36917" w:author="pete jones" w:date="2022-03-12T09:37:00Z">
                    <w:rPr/>
                  </w:rPrChange>
                </w:rPr>
                <w:t>1</w:t>
              </w:r>
            </w:ins>
          </w:p>
        </w:tc>
        <w:tc>
          <w:tcPr>
            <w:tcW w:w="2012" w:type="dxa"/>
            <w:hideMark/>
          </w:tcPr>
          <w:p w14:paraId="594C8BA7" w14:textId="77777777" w:rsidR="00D62441" w:rsidRPr="00D62441" w:rsidRDefault="00D62441">
            <w:pPr>
              <w:spacing w:before="0" w:after="0" w:line="240" w:lineRule="auto"/>
              <w:rPr>
                <w:ins w:id="36918" w:author="pete jones" w:date="2022-03-12T09:36:00Z"/>
                <w:sz w:val="16"/>
                <w:szCs w:val="16"/>
                <w:rPrChange w:id="36919" w:author="pete jones" w:date="2022-03-12T09:37:00Z">
                  <w:rPr>
                    <w:ins w:id="36920" w:author="pete jones" w:date="2022-03-12T09:36:00Z"/>
                  </w:rPr>
                </w:rPrChange>
              </w:rPr>
              <w:pPrChange w:id="36921" w:author="pete jones" w:date="2022-03-12T09:37:00Z">
                <w:pPr/>
              </w:pPrChange>
            </w:pPr>
            <w:ins w:id="36922" w:author="pete jones" w:date="2022-03-12T09:36:00Z">
              <w:r w:rsidRPr="00D62441">
                <w:rPr>
                  <w:sz w:val="16"/>
                  <w:szCs w:val="16"/>
                  <w:rPrChange w:id="36923" w:author="pete jones" w:date="2022-03-12T09:37:00Z">
                    <w:rPr/>
                  </w:rPrChange>
                </w:rPr>
                <w:t>Differentiation - Learning styles</w:t>
              </w:r>
            </w:ins>
          </w:p>
        </w:tc>
        <w:tc>
          <w:tcPr>
            <w:tcW w:w="5805" w:type="dxa"/>
            <w:vMerge/>
            <w:hideMark/>
          </w:tcPr>
          <w:p w14:paraId="68967888" w14:textId="77777777" w:rsidR="00D62441" w:rsidRPr="00D62441" w:rsidRDefault="00D62441">
            <w:pPr>
              <w:spacing w:before="0" w:after="0" w:line="240" w:lineRule="auto"/>
              <w:rPr>
                <w:ins w:id="36924" w:author="pete jones" w:date="2022-03-12T09:36:00Z"/>
                <w:sz w:val="16"/>
                <w:szCs w:val="16"/>
                <w:rPrChange w:id="36925" w:author="pete jones" w:date="2022-03-12T09:37:00Z">
                  <w:rPr>
                    <w:ins w:id="36926" w:author="pete jones" w:date="2022-03-12T09:36:00Z"/>
                  </w:rPr>
                </w:rPrChange>
              </w:rPr>
              <w:pPrChange w:id="36927" w:author="pete jones" w:date="2022-03-12T09:37:00Z">
                <w:pPr/>
              </w:pPrChange>
            </w:pPr>
          </w:p>
        </w:tc>
      </w:tr>
      <w:tr w:rsidR="00D62441" w:rsidRPr="00D62441" w14:paraId="6EC38D25" w14:textId="77777777" w:rsidTr="007A05CA">
        <w:trPr>
          <w:trHeight w:val="43"/>
          <w:ins w:id="36928" w:author="pete jones" w:date="2022-03-12T09:36:00Z"/>
        </w:trPr>
        <w:tc>
          <w:tcPr>
            <w:tcW w:w="960" w:type="dxa"/>
            <w:noWrap/>
            <w:hideMark/>
          </w:tcPr>
          <w:p w14:paraId="2444AB6D" w14:textId="77777777" w:rsidR="00D62441" w:rsidRPr="00D62441" w:rsidRDefault="00D62441">
            <w:pPr>
              <w:spacing w:before="0" w:after="0" w:line="240" w:lineRule="auto"/>
              <w:jc w:val="center"/>
              <w:rPr>
                <w:ins w:id="36929" w:author="pete jones" w:date="2022-03-12T09:36:00Z"/>
                <w:sz w:val="16"/>
                <w:szCs w:val="16"/>
                <w:rPrChange w:id="36930" w:author="pete jones" w:date="2022-03-12T09:37:00Z">
                  <w:rPr>
                    <w:ins w:id="36931" w:author="pete jones" w:date="2022-03-12T09:36:00Z"/>
                  </w:rPr>
                </w:rPrChange>
              </w:rPr>
              <w:pPrChange w:id="36932" w:author="pete jones" w:date="2022-03-12T09:39:00Z">
                <w:pPr/>
              </w:pPrChange>
            </w:pPr>
            <w:ins w:id="36933" w:author="pete jones" w:date="2022-03-12T09:36:00Z">
              <w:r w:rsidRPr="00D62441">
                <w:rPr>
                  <w:sz w:val="16"/>
                  <w:szCs w:val="16"/>
                  <w:rPrChange w:id="36934" w:author="pete jones" w:date="2022-03-12T09:37:00Z">
                    <w:rPr/>
                  </w:rPrChange>
                </w:rPr>
                <w:t>1</w:t>
              </w:r>
            </w:ins>
          </w:p>
        </w:tc>
        <w:tc>
          <w:tcPr>
            <w:tcW w:w="2012" w:type="dxa"/>
            <w:hideMark/>
          </w:tcPr>
          <w:p w14:paraId="79714CEF" w14:textId="77777777" w:rsidR="00D62441" w:rsidRPr="00D62441" w:rsidRDefault="00D62441">
            <w:pPr>
              <w:spacing w:before="0" w:after="0" w:line="240" w:lineRule="auto"/>
              <w:rPr>
                <w:ins w:id="36935" w:author="pete jones" w:date="2022-03-12T09:36:00Z"/>
                <w:sz w:val="16"/>
                <w:szCs w:val="16"/>
                <w:rPrChange w:id="36936" w:author="pete jones" w:date="2022-03-12T09:37:00Z">
                  <w:rPr>
                    <w:ins w:id="36937" w:author="pete jones" w:date="2022-03-12T09:36:00Z"/>
                  </w:rPr>
                </w:rPrChange>
              </w:rPr>
              <w:pPrChange w:id="36938" w:author="pete jones" w:date="2022-03-12T09:37:00Z">
                <w:pPr/>
              </w:pPrChange>
            </w:pPr>
            <w:ins w:id="36939" w:author="pete jones" w:date="2022-03-12T09:36:00Z">
              <w:r w:rsidRPr="00D62441">
                <w:rPr>
                  <w:sz w:val="16"/>
                  <w:szCs w:val="16"/>
                  <w:rPrChange w:id="36940" w:author="pete jones" w:date="2022-03-12T09:37:00Z">
                    <w:rPr/>
                  </w:rPrChange>
                </w:rPr>
                <w:t>Differentiation - Streaming</w:t>
              </w:r>
            </w:ins>
          </w:p>
        </w:tc>
        <w:tc>
          <w:tcPr>
            <w:tcW w:w="5805" w:type="dxa"/>
            <w:vMerge/>
            <w:hideMark/>
          </w:tcPr>
          <w:p w14:paraId="0AA172F3" w14:textId="77777777" w:rsidR="00D62441" w:rsidRPr="00D62441" w:rsidRDefault="00D62441">
            <w:pPr>
              <w:spacing w:before="0" w:after="0" w:line="240" w:lineRule="auto"/>
              <w:rPr>
                <w:ins w:id="36941" w:author="pete jones" w:date="2022-03-12T09:36:00Z"/>
                <w:sz w:val="16"/>
                <w:szCs w:val="16"/>
                <w:rPrChange w:id="36942" w:author="pete jones" w:date="2022-03-12T09:37:00Z">
                  <w:rPr>
                    <w:ins w:id="36943" w:author="pete jones" w:date="2022-03-12T09:36:00Z"/>
                  </w:rPr>
                </w:rPrChange>
              </w:rPr>
              <w:pPrChange w:id="36944" w:author="pete jones" w:date="2022-03-12T09:37:00Z">
                <w:pPr/>
              </w:pPrChange>
            </w:pPr>
          </w:p>
        </w:tc>
      </w:tr>
      <w:tr w:rsidR="00D62441" w:rsidRPr="00D62441" w14:paraId="63FE309D" w14:textId="77777777" w:rsidTr="007A05CA">
        <w:trPr>
          <w:trHeight w:val="43"/>
          <w:ins w:id="36945" w:author="pete jones" w:date="2022-03-12T09:36:00Z"/>
        </w:trPr>
        <w:tc>
          <w:tcPr>
            <w:tcW w:w="960" w:type="dxa"/>
            <w:noWrap/>
            <w:hideMark/>
          </w:tcPr>
          <w:p w14:paraId="5F0ABF79" w14:textId="77777777" w:rsidR="00D62441" w:rsidRPr="00D62441" w:rsidRDefault="00D62441">
            <w:pPr>
              <w:spacing w:before="0" w:after="0" w:line="240" w:lineRule="auto"/>
              <w:jc w:val="center"/>
              <w:rPr>
                <w:ins w:id="36946" w:author="pete jones" w:date="2022-03-12T09:36:00Z"/>
                <w:sz w:val="16"/>
                <w:szCs w:val="16"/>
                <w:rPrChange w:id="36947" w:author="pete jones" w:date="2022-03-12T09:37:00Z">
                  <w:rPr>
                    <w:ins w:id="36948" w:author="pete jones" w:date="2022-03-12T09:36:00Z"/>
                  </w:rPr>
                </w:rPrChange>
              </w:rPr>
              <w:pPrChange w:id="36949" w:author="pete jones" w:date="2022-03-12T09:39:00Z">
                <w:pPr/>
              </w:pPrChange>
            </w:pPr>
            <w:ins w:id="36950" w:author="pete jones" w:date="2022-03-12T09:36:00Z">
              <w:r w:rsidRPr="00D62441">
                <w:rPr>
                  <w:sz w:val="16"/>
                  <w:szCs w:val="16"/>
                  <w:rPrChange w:id="36951" w:author="pete jones" w:date="2022-03-12T09:37:00Z">
                    <w:rPr/>
                  </w:rPrChange>
                </w:rPr>
                <w:t>1</w:t>
              </w:r>
            </w:ins>
          </w:p>
        </w:tc>
        <w:tc>
          <w:tcPr>
            <w:tcW w:w="2012" w:type="dxa"/>
            <w:hideMark/>
          </w:tcPr>
          <w:p w14:paraId="3A6068B0" w14:textId="77777777" w:rsidR="00D62441" w:rsidRPr="00D62441" w:rsidRDefault="00D62441">
            <w:pPr>
              <w:spacing w:before="0" w:after="0" w:line="240" w:lineRule="auto"/>
              <w:rPr>
                <w:ins w:id="36952" w:author="pete jones" w:date="2022-03-12T09:36:00Z"/>
                <w:sz w:val="16"/>
                <w:szCs w:val="16"/>
                <w:rPrChange w:id="36953" w:author="pete jones" w:date="2022-03-12T09:37:00Z">
                  <w:rPr>
                    <w:ins w:id="36954" w:author="pete jones" w:date="2022-03-12T09:36:00Z"/>
                  </w:rPr>
                </w:rPrChange>
              </w:rPr>
              <w:pPrChange w:id="36955" w:author="pete jones" w:date="2022-03-12T09:37:00Z">
                <w:pPr/>
              </w:pPrChange>
            </w:pPr>
            <w:ins w:id="36956" w:author="pete jones" w:date="2022-03-12T09:36:00Z">
              <w:r w:rsidRPr="00D62441">
                <w:rPr>
                  <w:sz w:val="16"/>
                  <w:szCs w:val="16"/>
                  <w:rPrChange w:id="36957" w:author="pete jones" w:date="2022-03-12T09:37:00Z">
                    <w:rPr/>
                  </w:rPrChange>
                </w:rPr>
                <w:t>Interdisciplinarity</w:t>
              </w:r>
            </w:ins>
          </w:p>
        </w:tc>
        <w:tc>
          <w:tcPr>
            <w:tcW w:w="5805" w:type="dxa"/>
            <w:hideMark/>
          </w:tcPr>
          <w:p w14:paraId="1F9CF8B6" w14:textId="019D0F31" w:rsidR="00D62441" w:rsidRPr="00D62441" w:rsidRDefault="00D62441">
            <w:pPr>
              <w:spacing w:before="0" w:after="0" w:line="240" w:lineRule="auto"/>
              <w:rPr>
                <w:ins w:id="36958" w:author="pete jones" w:date="2022-03-12T09:36:00Z"/>
                <w:sz w:val="16"/>
                <w:szCs w:val="16"/>
                <w:rPrChange w:id="36959" w:author="pete jones" w:date="2022-03-12T09:37:00Z">
                  <w:rPr>
                    <w:ins w:id="36960" w:author="pete jones" w:date="2022-03-12T09:36:00Z"/>
                  </w:rPr>
                </w:rPrChange>
              </w:rPr>
              <w:pPrChange w:id="36961" w:author="pete jones" w:date="2022-03-12T09:37:00Z">
                <w:pPr/>
              </w:pPrChange>
            </w:pPr>
            <w:ins w:id="36962" w:author="pete jones" w:date="2022-03-12T09:36:00Z">
              <w:r w:rsidRPr="00D62441">
                <w:rPr>
                  <w:sz w:val="16"/>
                  <w:szCs w:val="16"/>
                  <w:rPrChange w:id="36963" w:author="pete jones" w:date="2022-03-12T09:37:00Z">
                    <w:rPr/>
                  </w:rPrChange>
                </w:rPr>
                <w:t>Are there opportunities</w:t>
              </w:r>
            </w:ins>
            <w:ins w:id="36964" w:author="pete jones" w:date="2022-03-30T10:48:00Z">
              <w:r w:rsidR="002A65B6">
                <w:rPr>
                  <w:sz w:val="16"/>
                  <w:szCs w:val="16"/>
                </w:rPr>
                <w:t>/</w:t>
              </w:r>
            </w:ins>
            <w:ins w:id="36965" w:author="pete jones" w:date="2022-03-12T09:36:00Z">
              <w:r w:rsidRPr="00D62441">
                <w:rPr>
                  <w:sz w:val="16"/>
                  <w:szCs w:val="16"/>
                  <w:rPrChange w:id="36966" w:author="pete jones" w:date="2022-03-12T09:37:00Z">
                    <w:rPr/>
                  </w:rPrChange>
                </w:rPr>
                <w:t xml:space="preserve">appetite for teaching or learning across topics, </w:t>
              </w:r>
            </w:ins>
            <w:ins w:id="36967" w:author="pete jones" w:date="2022-04-05T11:21:00Z">
              <w:r w:rsidR="00E06CA9" w:rsidRPr="00D62441">
                <w:rPr>
                  <w:sz w:val="16"/>
                  <w:szCs w:val="16"/>
                </w:rPr>
                <w:t>modules,</w:t>
              </w:r>
            </w:ins>
            <w:ins w:id="36968" w:author="pete jones" w:date="2022-03-12T09:36:00Z">
              <w:r w:rsidRPr="00D62441">
                <w:rPr>
                  <w:sz w:val="16"/>
                  <w:szCs w:val="16"/>
                  <w:rPrChange w:id="36969" w:author="pete jones" w:date="2022-03-12T09:37:00Z">
                    <w:rPr/>
                  </w:rPrChange>
                </w:rPr>
                <w:t xml:space="preserve"> or disciplines</w:t>
              </w:r>
            </w:ins>
          </w:p>
        </w:tc>
      </w:tr>
      <w:tr w:rsidR="007A05CA" w:rsidRPr="007A05CA" w14:paraId="25E2F02B" w14:textId="77777777" w:rsidTr="007A05CA">
        <w:trPr>
          <w:trHeight w:val="315"/>
          <w:ins w:id="36970" w:author="pete jones" w:date="2022-03-12T09:43:00Z"/>
        </w:trPr>
        <w:tc>
          <w:tcPr>
            <w:tcW w:w="960" w:type="dxa"/>
            <w:noWrap/>
            <w:hideMark/>
          </w:tcPr>
          <w:p w14:paraId="3B048B13" w14:textId="77777777" w:rsidR="00C56B6E" w:rsidRPr="00A32CF8" w:rsidRDefault="00C56B6E">
            <w:pPr>
              <w:spacing w:before="0" w:after="0" w:line="240" w:lineRule="auto"/>
              <w:jc w:val="center"/>
              <w:rPr>
                <w:ins w:id="36971" w:author="pete jones" w:date="2022-03-12T09:43:00Z"/>
                <w:b/>
                <w:bCs/>
                <w:sz w:val="16"/>
                <w:szCs w:val="16"/>
                <w:rPrChange w:id="36972" w:author="pete jones" w:date="2022-03-12T11:07:00Z">
                  <w:rPr>
                    <w:ins w:id="36973" w:author="pete jones" w:date="2022-03-12T09:43:00Z"/>
                    <w:b/>
                    <w:bCs/>
                  </w:rPr>
                </w:rPrChange>
              </w:rPr>
              <w:pPrChange w:id="36974" w:author="pete jones" w:date="2022-03-12T11:10:00Z">
                <w:pPr/>
              </w:pPrChange>
            </w:pPr>
            <w:ins w:id="36975" w:author="pete jones" w:date="2022-03-12T09:43:00Z">
              <w:r w:rsidRPr="00A32CF8">
                <w:rPr>
                  <w:b/>
                  <w:bCs/>
                  <w:sz w:val="16"/>
                  <w:szCs w:val="16"/>
                  <w:rPrChange w:id="36976" w:author="pete jones" w:date="2022-03-12T11:07:00Z">
                    <w:rPr>
                      <w:b/>
                      <w:bCs/>
                    </w:rPr>
                  </w:rPrChange>
                </w:rPr>
                <w:t>Mode</w:t>
              </w:r>
            </w:ins>
          </w:p>
        </w:tc>
        <w:tc>
          <w:tcPr>
            <w:tcW w:w="2012" w:type="dxa"/>
            <w:hideMark/>
          </w:tcPr>
          <w:p w14:paraId="38583676" w14:textId="77777777" w:rsidR="00C56B6E" w:rsidRPr="00A32CF8" w:rsidRDefault="00C56B6E">
            <w:pPr>
              <w:spacing w:before="0" w:after="0" w:line="240" w:lineRule="auto"/>
              <w:rPr>
                <w:ins w:id="36977" w:author="pete jones" w:date="2022-03-12T09:43:00Z"/>
                <w:b/>
                <w:bCs/>
                <w:sz w:val="16"/>
                <w:szCs w:val="16"/>
                <w:rPrChange w:id="36978" w:author="pete jones" w:date="2022-03-12T11:07:00Z">
                  <w:rPr>
                    <w:ins w:id="36979" w:author="pete jones" w:date="2022-03-12T09:43:00Z"/>
                    <w:b/>
                    <w:bCs/>
                  </w:rPr>
                </w:rPrChange>
              </w:rPr>
              <w:pPrChange w:id="36980" w:author="pete jones" w:date="2022-03-12T11:07:00Z">
                <w:pPr/>
              </w:pPrChange>
            </w:pPr>
            <w:ins w:id="36981" w:author="pete jones" w:date="2022-03-12T09:43:00Z">
              <w:r w:rsidRPr="00A32CF8">
                <w:rPr>
                  <w:b/>
                  <w:bCs/>
                  <w:sz w:val="16"/>
                  <w:szCs w:val="16"/>
                  <w:rPrChange w:id="36982" w:author="pete jones" w:date="2022-03-12T11:07:00Z">
                    <w:rPr>
                      <w:b/>
                      <w:bCs/>
                    </w:rPr>
                  </w:rPrChange>
                </w:rPr>
                <w:t>KPI</w:t>
              </w:r>
            </w:ins>
          </w:p>
        </w:tc>
        <w:tc>
          <w:tcPr>
            <w:tcW w:w="5805" w:type="dxa"/>
            <w:hideMark/>
          </w:tcPr>
          <w:p w14:paraId="2B2E2F8D" w14:textId="77777777" w:rsidR="00C56B6E" w:rsidRPr="00A32CF8" w:rsidRDefault="00C56B6E">
            <w:pPr>
              <w:spacing w:before="0" w:after="0" w:line="240" w:lineRule="auto"/>
              <w:rPr>
                <w:ins w:id="36983" w:author="pete jones" w:date="2022-03-12T09:43:00Z"/>
                <w:b/>
                <w:bCs/>
                <w:sz w:val="16"/>
                <w:szCs w:val="16"/>
                <w:rPrChange w:id="36984" w:author="pete jones" w:date="2022-03-12T11:07:00Z">
                  <w:rPr>
                    <w:ins w:id="36985" w:author="pete jones" w:date="2022-03-12T09:43:00Z"/>
                    <w:b/>
                    <w:bCs/>
                  </w:rPr>
                </w:rPrChange>
              </w:rPr>
              <w:pPrChange w:id="36986" w:author="pete jones" w:date="2022-03-12T11:07:00Z">
                <w:pPr/>
              </w:pPrChange>
            </w:pPr>
            <w:ins w:id="36987" w:author="pete jones" w:date="2022-03-12T09:43:00Z">
              <w:r w:rsidRPr="00A32CF8">
                <w:rPr>
                  <w:b/>
                  <w:bCs/>
                  <w:sz w:val="16"/>
                  <w:szCs w:val="16"/>
                  <w:rPrChange w:id="36988" w:author="pete jones" w:date="2022-03-12T11:07:00Z">
                    <w:rPr>
                      <w:b/>
                      <w:bCs/>
                    </w:rPr>
                  </w:rPrChange>
                </w:rPr>
                <w:t>Definition / Description</w:t>
              </w:r>
            </w:ins>
          </w:p>
        </w:tc>
      </w:tr>
      <w:tr w:rsidR="007A05CA" w:rsidRPr="007A05CA" w14:paraId="5EAB8D88" w14:textId="77777777" w:rsidTr="007A05CA">
        <w:trPr>
          <w:trHeight w:val="590"/>
          <w:ins w:id="36989" w:author="pete jones" w:date="2022-03-12T09:43:00Z"/>
        </w:trPr>
        <w:tc>
          <w:tcPr>
            <w:tcW w:w="960" w:type="dxa"/>
            <w:noWrap/>
            <w:hideMark/>
          </w:tcPr>
          <w:p w14:paraId="0E246117" w14:textId="77777777" w:rsidR="00C56B6E" w:rsidRPr="00A32CF8" w:rsidRDefault="00C56B6E">
            <w:pPr>
              <w:spacing w:before="0" w:after="0" w:line="240" w:lineRule="auto"/>
              <w:jc w:val="center"/>
              <w:rPr>
                <w:ins w:id="36990" w:author="pete jones" w:date="2022-03-12T09:43:00Z"/>
                <w:sz w:val="16"/>
                <w:szCs w:val="16"/>
                <w:rPrChange w:id="36991" w:author="pete jones" w:date="2022-03-12T11:07:00Z">
                  <w:rPr>
                    <w:ins w:id="36992" w:author="pete jones" w:date="2022-03-12T09:43:00Z"/>
                  </w:rPr>
                </w:rPrChange>
              </w:rPr>
              <w:pPrChange w:id="36993" w:author="pete jones" w:date="2022-03-12T11:10:00Z">
                <w:pPr/>
              </w:pPrChange>
            </w:pPr>
            <w:ins w:id="36994" w:author="pete jones" w:date="2022-03-12T09:43:00Z">
              <w:r w:rsidRPr="00A32CF8">
                <w:rPr>
                  <w:sz w:val="16"/>
                  <w:szCs w:val="16"/>
                  <w:rPrChange w:id="36995" w:author="pete jones" w:date="2022-03-12T11:07:00Z">
                    <w:rPr/>
                  </w:rPrChange>
                </w:rPr>
                <w:t>2</w:t>
              </w:r>
            </w:ins>
          </w:p>
        </w:tc>
        <w:tc>
          <w:tcPr>
            <w:tcW w:w="2012" w:type="dxa"/>
            <w:hideMark/>
          </w:tcPr>
          <w:p w14:paraId="24AD5D10" w14:textId="77777777" w:rsidR="00C56B6E" w:rsidRPr="00A32CF8" w:rsidRDefault="00C56B6E">
            <w:pPr>
              <w:spacing w:before="0" w:after="0" w:line="240" w:lineRule="auto"/>
              <w:rPr>
                <w:ins w:id="36996" w:author="pete jones" w:date="2022-03-12T09:43:00Z"/>
                <w:sz w:val="16"/>
                <w:szCs w:val="16"/>
                <w:rPrChange w:id="36997" w:author="pete jones" w:date="2022-03-12T11:07:00Z">
                  <w:rPr>
                    <w:ins w:id="36998" w:author="pete jones" w:date="2022-03-12T09:43:00Z"/>
                  </w:rPr>
                </w:rPrChange>
              </w:rPr>
              <w:pPrChange w:id="36999" w:author="pete jones" w:date="2022-03-12T11:07:00Z">
                <w:pPr/>
              </w:pPrChange>
            </w:pPr>
            <w:ins w:id="37000" w:author="pete jones" w:date="2022-03-12T09:43:00Z">
              <w:r w:rsidRPr="00A32CF8">
                <w:rPr>
                  <w:sz w:val="16"/>
                  <w:szCs w:val="16"/>
                  <w:rPrChange w:id="37001" w:author="pete jones" w:date="2022-03-12T11:07:00Z">
                    <w:rPr/>
                  </w:rPrChange>
                </w:rPr>
                <w:t>Average UCAS entry score</w:t>
              </w:r>
            </w:ins>
          </w:p>
        </w:tc>
        <w:tc>
          <w:tcPr>
            <w:tcW w:w="5805" w:type="dxa"/>
            <w:hideMark/>
          </w:tcPr>
          <w:p w14:paraId="29D80103" w14:textId="68DFB695" w:rsidR="00C56B6E" w:rsidRPr="00A32CF8" w:rsidRDefault="00C56B6E">
            <w:pPr>
              <w:spacing w:before="0" w:after="0" w:line="240" w:lineRule="auto"/>
              <w:rPr>
                <w:ins w:id="37002" w:author="pete jones" w:date="2022-03-12T09:43:00Z"/>
                <w:sz w:val="16"/>
                <w:szCs w:val="16"/>
                <w:rPrChange w:id="37003" w:author="pete jones" w:date="2022-03-12T11:07:00Z">
                  <w:rPr>
                    <w:ins w:id="37004" w:author="pete jones" w:date="2022-03-12T09:43:00Z"/>
                  </w:rPr>
                </w:rPrChange>
              </w:rPr>
              <w:pPrChange w:id="37005" w:author="pete jones" w:date="2022-03-12T11:07:00Z">
                <w:pPr/>
              </w:pPrChange>
            </w:pPr>
            <w:ins w:id="37006" w:author="pete jones" w:date="2022-03-12T09:43:00Z">
              <w:r w:rsidRPr="00A32CF8">
                <w:rPr>
                  <w:sz w:val="16"/>
                  <w:szCs w:val="16"/>
                  <w:rPrChange w:id="37007" w:author="pete jones" w:date="2022-03-12T11:07:00Z">
                    <w:rPr/>
                  </w:rPrChange>
                </w:rPr>
                <w:t>0=24,1=48,2=72,3=98,4=112,5=124,6=148,7=168</w:t>
              </w:r>
              <w:r w:rsidRPr="00A32CF8">
                <w:rPr>
                  <w:sz w:val="16"/>
                  <w:szCs w:val="16"/>
                  <w:rPrChange w:id="37008" w:author="pete jones" w:date="2022-03-12T11:07:00Z">
                    <w:rPr/>
                  </w:rPrChange>
                </w:rPr>
                <w:br/>
                <w:t xml:space="preserve">Use this scale to score. </w:t>
              </w:r>
            </w:ins>
            <w:ins w:id="37009" w:author="pete jones" w:date="2022-03-30T10:48:00Z">
              <w:r w:rsidR="002A65B6">
                <w:rPr>
                  <w:sz w:val="16"/>
                  <w:szCs w:val="16"/>
                </w:rPr>
                <w:t>The r</w:t>
              </w:r>
            </w:ins>
            <w:ins w:id="37010" w:author="pete jones" w:date="2022-03-12T09:43:00Z">
              <w:r w:rsidRPr="00A32CF8">
                <w:rPr>
                  <w:sz w:val="16"/>
                  <w:szCs w:val="16"/>
                  <w:rPrChange w:id="37011" w:author="pete jones" w:date="2022-03-12T11:07:00Z">
                    <w:rPr/>
                  </w:rPrChange>
                </w:rPr>
                <w:t>ationale is that the higher the average GROUP score then</w:t>
              </w:r>
            </w:ins>
            <w:ins w:id="37012" w:author="pete jones" w:date="2022-04-01T13:15:00Z">
              <w:r w:rsidR="00DA172B">
                <w:rPr>
                  <w:sz w:val="16"/>
                  <w:szCs w:val="16"/>
                </w:rPr>
                <w:t>,</w:t>
              </w:r>
            </w:ins>
            <w:ins w:id="37013" w:author="pete jones" w:date="2022-03-12T09:43:00Z">
              <w:r w:rsidRPr="00A32CF8">
                <w:rPr>
                  <w:sz w:val="16"/>
                  <w:szCs w:val="16"/>
                  <w:rPrChange w:id="37014" w:author="pete jones" w:date="2022-03-12T11:07:00Z">
                    <w:rPr/>
                  </w:rPrChange>
                </w:rPr>
                <w:t xml:space="preserve"> the more likely the group will cope with concepts allowing different learning styles to be adopted without affecting </w:t>
              </w:r>
            </w:ins>
            <w:ins w:id="37015" w:author="pete jones" w:date="2022-04-01T13:15:00Z">
              <w:r w:rsidR="00DA172B">
                <w:rPr>
                  <w:sz w:val="16"/>
                  <w:szCs w:val="16"/>
                </w:rPr>
                <w:t>essential</w:t>
              </w:r>
            </w:ins>
            <w:ins w:id="37016" w:author="pete jones" w:date="2022-03-12T09:43:00Z">
              <w:r w:rsidRPr="00A32CF8">
                <w:rPr>
                  <w:sz w:val="16"/>
                  <w:szCs w:val="16"/>
                  <w:rPrChange w:id="37017" w:author="pete jones" w:date="2022-03-12T11:07:00Z">
                    <w:rPr/>
                  </w:rPrChange>
                </w:rPr>
                <w:t xml:space="preserve"> </w:t>
              </w:r>
            </w:ins>
            <w:ins w:id="37018" w:author="pete jones" w:date="2022-03-29T17:17:00Z">
              <w:r w:rsidR="00F743B3" w:rsidRPr="00A32CF8">
                <w:rPr>
                  <w:sz w:val="16"/>
                  <w:szCs w:val="16"/>
                </w:rPr>
                <w:t>compliance</w:t>
              </w:r>
            </w:ins>
            <w:ins w:id="37019" w:author="pete jones" w:date="2022-03-12T09:43:00Z">
              <w:r w:rsidRPr="00A32CF8">
                <w:rPr>
                  <w:sz w:val="16"/>
                  <w:szCs w:val="16"/>
                  <w:rPrChange w:id="37020" w:author="pete jones" w:date="2022-03-12T11:07:00Z">
                    <w:rPr/>
                  </w:rPrChange>
                </w:rPr>
                <w:t xml:space="preserve"> with learning outcome</w:t>
              </w:r>
            </w:ins>
            <w:ins w:id="37021" w:author="pete jones" w:date="2022-03-30T10:48:00Z">
              <w:r w:rsidR="002A65B6">
                <w:rPr>
                  <w:sz w:val="16"/>
                  <w:szCs w:val="16"/>
                </w:rPr>
                <w:t>s</w:t>
              </w:r>
            </w:ins>
            <w:ins w:id="37022" w:author="pete jones" w:date="2022-03-12T09:43:00Z">
              <w:r w:rsidRPr="00A32CF8">
                <w:rPr>
                  <w:sz w:val="16"/>
                  <w:szCs w:val="16"/>
                  <w:rPrChange w:id="37023" w:author="pete jones" w:date="2022-03-12T11:07:00Z">
                    <w:rPr/>
                  </w:rPrChange>
                </w:rPr>
                <w:t xml:space="preserve"> and standards</w:t>
              </w:r>
            </w:ins>
          </w:p>
        </w:tc>
      </w:tr>
      <w:tr w:rsidR="007A05CA" w:rsidRPr="007A05CA" w14:paraId="307FB2E5" w14:textId="77777777" w:rsidTr="007A05CA">
        <w:trPr>
          <w:trHeight w:val="43"/>
          <w:ins w:id="37024" w:author="pete jones" w:date="2022-03-12T09:43:00Z"/>
        </w:trPr>
        <w:tc>
          <w:tcPr>
            <w:tcW w:w="960" w:type="dxa"/>
            <w:noWrap/>
            <w:hideMark/>
          </w:tcPr>
          <w:p w14:paraId="76617225" w14:textId="77777777" w:rsidR="00C56B6E" w:rsidRPr="00A32CF8" w:rsidRDefault="00C56B6E">
            <w:pPr>
              <w:spacing w:before="0" w:after="0" w:line="240" w:lineRule="auto"/>
              <w:jc w:val="center"/>
              <w:rPr>
                <w:ins w:id="37025" w:author="pete jones" w:date="2022-03-12T09:43:00Z"/>
                <w:sz w:val="16"/>
                <w:szCs w:val="16"/>
                <w:rPrChange w:id="37026" w:author="pete jones" w:date="2022-03-12T11:07:00Z">
                  <w:rPr>
                    <w:ins w:id="37027" w:author="pete jones" w:date="2022-03-12T09:43:00Z"/>
                  </w:rPr>
                </w:rPrChange>
              </w:rPr>
              <w:pPrChange w:id="37028" w:author="pete jones" w:date="2022-03-12T11:10:00Z">
                <w:pPr/>
              </w:pPrChange>
            </w:pPr>
            <w:ins w:id="37029" w:author="pete jones" w:date="2022-03-12T09:43:00Z">
              <w:r w:rsidRPr="00A32CF8">
                <w:rPr>
                  <w:sz w:val="16"/>
                  <w:szCs w:val="16"/>
                  <w:rPrChange w:id="37030" w:author="pete jones" w:date="2022-03-12T11:07:00Z">
                    <w:rPr/>
                  </w:rPrChange>
                </w:rPr>
                <w:t>2</w:t>
              </w:r>
            </w:ins>
          </w:p>
        </w:tc>
        <w:tc>
          <w:tcPr>
            <w:tcW w:w="2012" w:type="dxa"/>
            <w:hideMark/>
          </w:tcPr>
          <w:p w14:paraId="1364EA2F" w14:textId="77777777" w:rsidR="00C56B6E" w:rsidRPr="00A32CF8" w:rsidRDefault="00C56B6E">
            <w:pPr>
              <w:spacing w:before="0" w:after="0" w:line="240" w:lineRule="auto"/>
              <w:rPr>
                <w:ins w:id="37031" w:author="pete jones" w:date="2022-03-12T09:43:00Z"/>
                <w:sz w:val="16"/>
                <w:szCs w:val="16"/>
                <w:rPrChange w:id="37032" w:author="pete jones" w:date="2022-03-12T11:07:00Z">
                  <w:rPr>
                    <w:ins w:id="37033" w:author="pete jones" w:date="2022-03-12T09:43:00Z"/>
                  </w:rPr>
                </w:rPrChange>
              </w:rPr>
              <w:pPrChange w:id="37034" w:author="pete jones" w:date="2022-03-12T11:07:00Z">
                <w:pPr/>
              </w:pPrChange>
            </w:pPr>
            <w:ins w:id="37035" w:author="pete jones" w:date="2022-03-12T09:43:00Z">
              <w:r w:rsidRPr="00A32CF8">
                <w:rPr>
                  <w:sz w:val="16"/>
                  <w:szCs w:val="16"/>
                  <w:rPrChange w:id="37036" w:author="pete jones" w:date="2022-03-12T11:07:00Z">
                    <w:rPr/>
                  </w:rPrChange>
                </w:rPr>
                <w:t>Average progression score L3</w:t>
              </w:r>
            </w:ins>
          </w:p>
        </w:tc>
        <w:tc>
          <w:tcPr>
            <w:tcW w:w="5805" w:type="dxa"/>
            <w:vMerge w:val="restart"/>
            <w:hideMark/>
          </w:tcPr>
          <w:p w14:paraId="2178C08D" w14:textId="77777777" w:rsidR="00C56B6E" w:rsidRPr="00A32CF8" w:rsidRDefault="00C56B6E">
            <w:pPr>
              <w:spacing w:before="0" w:after="0" w:line="240" w:lineRule="auto"/>
              <w:rPr>
                <w:ins w:id="37037" w:author="pete jones" w:date="2022-03-12T09:43:00Z"/>
                <w:sz w:val="16"/>
                <w:szCs w:val="16"/>
                <w:rPrChange w:id="37038" w:author="pete jones" w:date="2022-03-12T11:07:00Z">
                  <w:rPr>
                    <w:ins w:id="37039" w:author="pete jones" w:date="2022-03-12T09:43:00Z"/>
                  </w:rPr>
                </w:rPrChange>
              </w:rPr>
              <w:pPrChange w:id="37040" w:author="pete jones" w:date="2022-03-12T11:07:00Z">
                <w:pPr/>
              </w:pPrChange>
            </w:pPr>
            <w:ins w:id="37041" w:author="pete jones" w:date="2022-03-12T09:43:00Z">
              <w:r w:rsidRPr="00A32CF8">
                <w:rPr>
                  <w:sz w:val="16"/>
                  <w:szCs w:val="16"/>
                  <w:rPrChange w:id="37042" w:author="pete jones" w:date="2022-03-12T11:07:00Z">
                    <w:rPr/>
                  </w:rPrChange>
                </w:rPr>
                <w:t>Average progression scores indicate a fertile environment to adopt modern learning strategies. 40%=0, 45%=1,50%=2,55%=3,60%=4,65%=5,70%=6, &lt;=75%=7</w:t>
              </w:r>
            </w:ins>
          </w:p>
        </w:tc>
      </w:tr>
      <w:tr w:rsidR="007A05CA" w:rsidRPr="007A05CA" w14:paraId="3463C38A" w14:textId="77777777" w:rsidTr="007A05CA">
        <w:trPr>
          <w:trHeight w:val="43"/>
          <w:ins w:id="37043" w:author="pete jones" w:date="2022-03-12T09:43:00Z"/>
        </w:trPr>
        <w:tc>
          <w:tcPr>
            <w:tcW w:w="960" w:type="dxa"/>
            <w:noWrap/>
            <w:hideMark/>
          </w:tcPr>
          <w:p w14:paraId="2DFED495" w14:textId="77777777" w:rsidR="00C56B6E" w:rsidRPr="00A32CF8" w:rsidRDefault="00C56B6E">
            <w:pPr>
              <w:spacing w:before="0" w:after="0" w:line="240" w:lineRule="auto"/>
              <w:jc w:val="center"/>
              <w:rPr>
                <w:ins w:id="37044" w:author="pete jones" w:date="2022-03-12T09:43:00Z"/>
                <w:sz w:val="16"/>
                <w:szCs w:val="16"/>
                <w:rPrChange w:id="37045" w:author="pete jones" w:date="2022-03-12T11:07:00Z">
                  <w:rPr>
                    <w:ins w:id="37046" w:author="pete jones" w:date="2022-03-12T09:43:00Z"/>
                  </w:rPr>
                </w:rPrChange>
              </w:rPr>
              <w:pPrChange w:id="37047" w:author="pete jones" w:date="2022-03-12T11:10:00Z">
                <w:pPr/>
              </w:pPrChange>
            </w:pPr>
            <w:ins w:id="37048" w:author="pete jones" w:date="2022-03-12T09:43:00Z">
              <w:r w:rsidRPr="00A32CF8">
                <w:rPr>
                  <w:sz w:val="16"/>
                  <w:szCs w:val="16"/>
                  <w:rPrChange w:id="37049" w:author="pete jones" w:date="2022-03-12T11:07:00Z">
                    <w:rPr/>
                  </w:rPrChange>
                </w:rPr>
                <w:t>2</w:t>
              </w:r>
            </w:ins>
          </w:p>
        </w:tc>
        <w:tc>
          <w:tcPr>
            <w:tcW w:w="2012" w:type="dxa"/>
            <w:hideMark/>
          </w:tcPr>
          <w:p w14:paraId="242E265B" w14:textId="77777777" w:rsidR="00C56B6E" w:rsidRPr="00A32CF8" w:rsidRDefault="00C56B6E">
            <w:pPr>
              <w:spacing w:before="0" w:after="0" w:line="240" w:lineRule="auto"/>
              <w:rPr>
                <w:ins w:id="37050" w:author="pete jones" w:date="2022-03-12T09:43:00Z"/>
                <w:sz w:val="16"/>
                <w:szCs w:val="16"/>
                <w:rPrChange w:id="37051" w:author="pete jones" w:date="2022-03-12T11:07:00Z">
                  <w:rPr>
                    <w:ins w:id="37052" w:author="pete jones" w:date="2022-03-12T09:43:00Z"/>
                  </w:rPr>
                </w:rPrChange>
              </w:rPr>
              <w:pPrChange w:id="37053" w:author="pete jones" w:date="2022-03-12T11:07:00Z">
                <w:pPr/>
              </w:pPrChange>
            </w:pPr>
            <w:ins w:id="37054" w:author="pete jones" w:date="2022-03-12T09:43:00Z">
              <w:r w:rsidRPr="00A32CF8">
                <w:rPr>
                  <w:sz w:val="16"/>
                  <w:szCs w:val="16"/>
                  <w:rPrChange w:id="37055" w:author="pete jones" w:date="2022-03-12T11:07:00Z">
                    <w:rPr/>
                  </w:rPrChange>
                </w:rPr>
                <w:t>Average progression score L4</w:t>
              </w:r>
            </w:ins>
          </w:p>
        </w:tc>
        <w:tc>
          <w:tcPr>
            <w:tcW w:w="5805" w:type="dxa"/>
            <w:vMerge/>
            <w:hideMark/>
          </w:tcPr>
          <w:p w14:paraId="19823CD0" w14:textId="77777777" w:rsidR="00C56B6E" w:rsidRPr="00A32CF8" w:rsidRDefault="00C56B6E">
            <w:pPr>
              <w:spacing w:before="0" w:after="0" w:line="240" w:lineRule="auto"/>
              <w:rPr>
                <w:ins w:id="37056" w:author="pete jones" w:date="2022-03-12T09:43:00Z"/>
                <w:sz w:val="16"/>
                <w:szCs w:val="16"/>
                <w:rPrChange w:id="37057" w:author="pete jones" w:date="2022-03-12T11:07:00Z">
                  <w:rPr>
                    <w:ins w:id="37058" w:author="pete jones" w:date="2022-03-12T09:43:00Z"/>
                  </w:rPr>
                </w:rPrChange>
              </w:rPr>
              <w:pPrChange w:id="37059" w:author="pete jones" w:date="2022-03-12T11:07:00Z">
                <w:pPr/>
              </w:pPrChange>
            </w:pPr>
          </w:p>
        </w:tc>
      </w:tr>
      <w:tr w:rsidR="007A05CA" w:rsidRPr="007A05CA" w14:paraId="4D371186" w14:textId="77777777" w:rsidTr="007A05CA">
        <w:trPr>
          <w:trHeight w:val="43"/>
          <w:ins w:id="37060" w:author="pete jones" w:date="2022-03-12T09:43:00Z"/>
        </w:trPr>
        <w:tc>
          <w:tcPr>
            <w:tcW w:w="960" w:type="dxa"/>
            <w:noWrap/>
            <w:hideMark/>
          </w:tcPr>
          <w:p w14:paraId="72516603" w14:textId="77777777" w:rsidR="00C56B6E" w:rsidRPr="00A32CF8" w:rsidRDefault="00C56B6E">
            <w:pPr>
              <w:spacing w:before="0" w:after="0" w:line="240" w:lineRule="auto"/>
              <w:jc w:val="center"/>
              <w:rPr>
                <w:ins w:id="37061" w:author="pete jones" w:date="2022-03-12T09:43:00Z"/>
                <w:sz w:val="16"/>
                <w:szCs w:val="16"/>
                <w:rPrChange w:id="37062" w:author="pete jones" w:date="2022-03-12T11:07:00Z">
                  <w:rPr>
                    <w:ins w:id="37063" w:author="pete jones" w:date="2022-03-12T09:43:00Z"/>
                  </w:rPr>
                </w:rPrChange>
              </w:rPr>
              <w:pPrChange w:id="37064" w:author="pete jones" w:date="2022-03-12T11:10:00Z">
                <w:pPr/>
              </w:pPrChange>
            </w:pPr>
            <w:ins w:id="37065" w:author="pete jones" w:date="2022-03-12T09:43:00Z">
              <w:r w:rsidRPr="00A32CF8">
                <w:rPr>
                  <w:sz w:val="16"/>
                  <w:szCs w:val="16"/>
                  <w:rPrChange w:id="37066" w:author="pete jones" w:date="2022-03-12T11:07:00Z">
                    <w:rPr/>
                  </w:rPrChange>
                </w:rPr>
                <w:t>2</w:t>
              </w:r>
            </w:ins>
          </w:p>
        </w:tc>
        <w:tc>
          <w:tcPr>
            <w:tcW w:w="2012" w:type="dxa"/>
            <w:hideMark/>
          </w:tcPr>
          <w:p w14:paraId="37C37BF9" w14:textId="77777777" w:rsidR="00C56B6E" w:rsidRPr="00A32CF8" w:rsidRDefault="00C56B6E">
            <w:pPr>
              <w:spacing w:before="0" w:after="0" w:line="240" w:lineRule="auto"/>
              <w:rPr>
                <w:ins w:id="37067" w:author="pete jones" w:date="2022-03-12T09:43:00Z"/>
                <w:sz w:val="16"/>
                <w:szCs w:val="16"/>
                <w:rPrChange w:id="37068" w:author="pete jones" w:date="2022-03-12T11:07:00Z">
                  <w:rPr>
                    <w:ins w:id="37069" w:author="pete jones" w:date="2022-03-12T09:43:00Z"/>
                  </w:rPr>
                </w:rPrChange>
              </w:rPr>
              <w:pPrChange w:id="37070" w:author="pete jones" w:date="2022-03-12T11:07:00Z">
                <w:pPr/>
              </w:pPrChange>
            </w:pPr>
            <w:ins w:id="37071" w:author="pete jones" w:date="2022-03-12T09:43:00Z">
              <w:r w:rsidRPr="00A32CF8">
                <w:rPr>
                  <w:sz w:val="16"/>
                  <w:szCs w:val="16"/>
                  <w:rPrChange w:id="37072" w:author="pete jones" w:date="2022-03-12T11:07:00Z">
                    <w:rPr/>
                  </w:rPrChange>
                </w:rPr>
                <w:t>Average progression score L5</w:t>
              </w:r>
            </w:ins>
          </w:p>
        </w:tc>
        <w:tc>
          <w:tcPr>
            <w:tcW w:w="5805" w:type="dxa"/>
            <w:vMerge/>
            <w:hideMark/>
          </w:tcPr>
          <w:p w14:paraId="6177D519" w14:textId="77777777" w:rsidR="00C56B6E" w:rsidRPr="00A32CF8" w:rsidRDefault="00C56B6E">
            <w:pPr>
              <w:spacing w:before="0" w:after="0" w:line="240" w:lineRule="auto"/>
              <w:rPr>
                <w:ins w:id="37073" w:author="pete jones" w:date="2022-03-12T09:43:00Z"/>
                <w:sz w:val="16"/>
                <w:szCs w:val="16"/>
                <w:rPrChange w:id="37074" w:author="pete jones" w:date="2022-03-12T11:07:00Z">
                  <w:rPr>
                    <w:ins w:id="37075" w:author="pete jones" w:date="2022-03-12T09:43:00Z"/>
                  </w:rPr>
                </w:rPrChange>
              </w:rPr>
              <w:pPrChange w:id="37076" w:author="pete jones" w:date="2022-03-12T11:07:00Z">
                <w:pPr/>
              </w:pPrChange>
            </w:pPr>
          </w:p>
        </w:tc>
      </w:tr>
      <w:tr w:rsidR="007A05CA" w:rsidRPr="007A05CA" w14:paraId="442D4D9A" w14:textId="77777777" w:rsidTr="007A05CA">
        <w:trPr>
          <w:trHeight w:val="117"/>
          <w:ins w:id="37077" w:author="pete jones" w:date="2022-03-12T09:43:00Z"/>
        </w:trPr>
        <w:tc>
          <w:tcPr>
            <w:tcW w:w="960" w:type="dxa"/>
            <w:noWrap/>
            <w:hideMark/>
          </w:tcPr>
          <w:p w14:paraId="54A81BAB" w14:textId="77777777" w:rsidR="00C56B6E" w:rsidRPr="00A32CF8" w:rsidRDefault="00C56B6E">
            <w:pPr>
              <w:spacing w:before="0" w:after="0" w:line="240" w:lineRule="auto"/>
              <w:jc w:val="center"/>
              <w:rPr>
                <w:ins w:id="37078" w:author="pete jones" w:date="2022-03-12T09:43:00Z"/>
                <w:sz w:val="16"/>
                <w:szCs w:val="16"/>
                <w:rPrChange w:id="37079" w:author="pete jones" w:date="2022-03-12T11:07:00Z">
                  <w:rPr>
                    <w:ins w:id="37080" w:author="pete jones" w:date="2022-03-12T09:43:00Z"/>
                  </w:rPr>
                </w:rPrChange>
              </w:rPr>
              <w:pPrChange w:id="37081" w:author="pete jones" w:date="2022-03-12T11:10:00Z">
                <w:pPr/>
              </w:pPrChange>
            </w:pPr>
            <w:ins w:id="37082" w:author="pete jones" w:date="2022-03-12T09:43:00Z">
              <w:r w:rsidRPr="00A32CF8">
                <w:rPr>
                  <w:sz w:val="16"/>
                  <w:szCs w:val="16"/>
                  <w:rPrChange w:id="37083" w:author="pete jones" w:date="2022-03-12T11:07:00Z">
                    <w:rPr/>
                  </w:rPrChange>
                </w:rPr>
                <w:t>2</w:t>
              </w:r>
            </w:ins>
          </w:p>
        </w:tc>
        <w:tc>
          <w:tcPr>
            <w:tcW w:w="2012" w:type="dxa"/>
            <w:hideMark/>
          </w:tcPr>
          <w:p w14:paraId="503A4EBB" w14:textId="77777777" w:rsidR="00C56B6E" w:rsidRPr="00A32CF8" w:rsidRDefault="00C56B6E">
            <w:pPr>
              <w:spacing w:before="0" w:after="0" w:line="240" w:lineRule="auto"/>
              <w:rPr>
                <w:ins w:id="37084" w:author="pete jones" w:date="2022-03-12T09:43:00Z"/>
                <w:sz w:val="16"/>
                <w:szCs w:val="16"/>
                <w:rPrChange w:id="37085" w:author="pete jones" w:date="2022-03-12T11:07:00Z">
                  <w:rPr>
                    <w:ins w:id="37086" w:author="pete jones" w:date="2022-03-12T09:43:00Z"/>
                  </w:rPr>
                </w:rPrChange>
              </w:rPr>
              <w:pPrChange w:id="37087" w:author="pete jones" w:date="2022-03-12T11:07:00Z">
                <w:pPr/>
              </w:pPrChange>
            </w:pPr>
            <w:ins w:id="37088" w:author="pete jones" w:date="2022-03-12T09:43:00Z">
              <w:r w:rsidRPr="00A32CF8">
                <w:rPr>
                  <w:sz w:val="16"/>
                  <w:szCs w:val="16"/>
                  <w:rPrChange w:id="37089" w:author="pete jones" w:date="2022-03-12T11:07:00Z">
                    <w:rPr/>
                  </w:rPrChange>
                </w:rPr>
                <w:t>Progression monitoring</w:t>
              </w:r>
            </w:ins>
          </w:p>
        </w:tc>
        <w:tc>
          <w:tcPr>
            <w:tcW w:w="5805" w:type="dxa"/>
            <w:hideMark/>
          </w:tcPr>
          <w:p w14:paraId="67EB2D14" w14:textId="48C17DBD" w:rsidR="00C56B6E" w:rsidRPr="00A32CF8" w:rsidRDefault="00C56B6E">
            <w:pPr>
              <w:spacing w:before="0" w:after="0" w:line="240" w:lineRule="auto"/>
              <w:rPr>
                <w:ins w:id="37090" w:author="pete jones" w:date="2022-03-12T09:43:00Z"/>
                <w:sz w:val="16"/>
                <w:szCs w:val="16"/>
                <w:rPrChange w:id="37091" w:author="pete jones" w:date="2022-03-12T11:07:00Z">
                  <w:rPr>
                    <w:ins w:id="37092" w:author="pete jones" w:date="2022-03-12T09:43:00Z"/>
                  </w:rPr>
                </w:rPrChange>
              </w:rPr>
              <w:pPrChange w:id="37093" w:author="pete jones" w:date="2022-03-12T11:07:00Z">
                <w:pPr/>
              </w:pPrChange>
            </w:pPr>
            <w:ins w:id="37094" w:author="pete jones" w:date="2022-03-12T09:43:00Z">
              <w:r w:rsidRPr="00A32CF8">
                <w:rPr>
                  <w:sz w:val="16"/>
                  <w:szCs w:val="16"/>
                  <w:rPrChange w:id="37095" w:author="pete jones" w:date="2022-03-12T11:07:00Z">
                    <w:rPr/>
                  </w:rPrChange>
                </w:rPr>
                <w:t>Is progression monitoring used as a strategy to structure and facilitate learning</w:t>
              </w:r>
            </w:ins>
            <w:ins w:id="37096" w:author="pete jones" w:date="2022-03-30T10:48:00Z">
              <w:r w:rsidR="002A65B6">
                <w:rPr>
                  <w:sz w:val="16"/>
                  <w:szCs w:val="16"/>
                </w:rPr>
                <w:t>?</w:t>
              </w:r>
            </w:ins>
            <w:ins w:id="37097" w:author="pete jones" w:date="2022-03-12T09:43:00Z">
              <w:r w:rsidRPr="00A32CF8">
                <w:rPr>
                  <w:sz w:val="16"/>
                  <w:szCs w:val="16"/>
                  <w:rPrChange w:id="37098" w:author="pete jones" w:date="2022-03-12T11:07:00Z">
                    <w:rPr/>
                  </w:rPrChange>
                </w:rPr>
                <w:t xml:space="preserve"> Not at all = 0, Partly = 3, Fully = 7</w:t>
              </w:r>
            </w:ins>
          </w:p>
        </w:tc>
      </w:tr>
      <w:tr w:rsidR="007A05CA" w:rsidRPr="007A05CA" w14:paraId="51D7D429" w14:textId="77777777" w:rsidTr="007A05CA">
        <w:trPr>
          <w:trHeight w:val="279"/>
          <w:ins w:id="37099" w:author="pete jones" w:date="2022-03-12T09:43:00Z"/>
        </w:trPr>
        <w:tc>
          <w:tcPr>
            <w:tcW w:w="960" w:type="dxa"/>
            <w:noWrap/>
            <w:hideMark/>
          </w:tcPr>
          <w:p w14:paraId="1906F805" w14:textId="77777777" w:rsidR="00C56B6E" w:rsidRPr="00A32CF8" w:rsidRDefault="00C56B6E">
            <w:pPr>
              <w:spacing w:before="0" w:after="0" w:line="240" w:lineRule="auto"/>
              <w:jc w:val="center"/>
              <w:rPr>
                <w:ins w:id="37100" w:author="pete jones" w:date="2022-03-12T09:43:00Z"/>
                <w:sz w:val="16"/>
                <w:szCs w:val="16"/>
                <w:rPrChange w:id="37101" w:author="pete jones" w:date="2022-03-12T11:07:00Z">
                  <w:rPr>
                    <w:ins w:id="37102" w:author="pete jones" w:date="2022-03-12T09:43:00Z"/>
                  </w:rPr>
                </w:rPrChange>
              </w:rPr>
              <w:pPrChange w:id="37103" w:author="pete jones" w:date="2022-03-12T11:10:00Z">
                <w:pPr/>
              </w:pPrChange>
            </w:pPr>
            <w:ins w:id="37104" w:author="pete jones" w:date="2022-03-12T09:43:00Z">
              <w:r w:rsidRPr="00A32CF8">
                <w:rPr>
                  <w:sz w:val="16"/>
                  <w:szCs w:val="16"/>
                  <w:rPrChange w:id="37105" w:author="pete jones" w:date="2022-03-12T11:07:00Z">
                    <w:rPr/>
                  </w:rPrChange>
                </w:rPr>
                <w:t>2</w:t>
              </w:r>
            </w:ins>
          </w:p>
        </w:tc>
        <w:tc>
          <w:tcPr>
            <w:tcW w:w="2012" w:type="dxa"/>
            <w:hideMark/>
          </w:tcPr>
          <w:p w14:paraId="3B65A0F2" w14:textId="34CD21FC" w:rsidR="00C56B6E" w:rsidRPr="00A32CF8" w:rsidRDefault="00C56B6E">
            <w:pPr>
              <w:spacing w:before="0" w:after="0" w:line="240" w:lineRule="auto"/>
              <w:rPr>
                <w:ins w:id="37106" w:author="pete jones" w:date="2022-03-12T09:43:00Z"/>
                <w:sz w:val="16"/>
                <w:szCs w:val="16"/>
                <w:rPrChange w:id="37107" w:author="pete jones" w:date="2022-03-12T11:07:00Z">
                  <w:rPr>
                    <w:ins w:id="37108" w:author="pete jones" w:date="2022-03-12T09:43:00Z"/>
                  </w:rPr>
                </w:rPrChange>
              </w:rPr>
              <w:pPrChange w:id="37109" w:author="pete jones" w:date="2022-03-12T11:07:00Z">
                <w:pPr/>
              </w:pPrChange>
            </w:pPr>
            <w:ins w:id="37110" w:author="pete jones" w:date="2022-03-12T09:43:00Z">
              <w:r w:rsidRPr="00A32CF8">
                <w:rPr>
                  <w:sz w:val="16"/>
                  <w:szCs w:val="16"/>
                  <w:rPrChange w:id="37111" w:author="pete jones" w:date="2022-03-12T11:07:00Z">
                    <w:rPr/>
                  </w:rPrChange>
                </w:rPr>
                <w:t xml:space="preserve">Percentage of </w:t>
              </w:r>
            </w:ins>
            <w:ins w:id="37112" w:author="pete jones" w:date="2022-03-29T17:17:00Z">
              <w:r w:rsidR="00F743B3" w:rsidRPr="00A32CF8">
                <w:rPr>
                  <w:sz w:val="16"/>
                  <w:szCs w:val="16"/>
                </w:rPr>
                <w:t>students with</w:t>
              </w:r>
            </w:ins>
            <w:ins w:id="37113" w:author="pete jones" w:date="2022-03-12T09:43:00Z">
              <w:r w:rsidRPr="00A32CF8">
                <w:rPr>
                  <w:sz w:val="16"/>
                  <w:szCs w:val="16"/>
                  <w:rPrChange w:id="37114" w:author="pete jones" w:date="2022-03-12T11:07:00Z">
                    <w:rPr/>
                  </w:rPrChange>
                </w:rPr>
                <w:t xml:space="preserve"> UCAS scores below 80</w:t>
              </w:r>
            </w:ins>
          </w:p>
        </w:tc>
        <w:tc>
          <w:tcPr>
            <w:tcW w:w="5805" w:type="dxa"/>
            <w:vMerge w:val="restart"/>
            <w:hideMark/>
          </w:tcPr>
          <w:p w14:paraId="44DC488B" w14:textId="4CEED3E1" w:rsidR="00C56B6E" w:rsidRPr="00A32CF8" w:rsidRDefault="00C56B6E">
            <w:pPr>
              <w:spacing w:before="0" w:after="0" w:line="240" w:lineRule="auto"/>
              <w:rPr>
                <w:ins w:id="37115" w:author="pete jones" w:date="2022-03-12T09:43:00Z"/>
                <w:sz w:val="16"/>
                <w:szCs w:val="16"/>
                <w:rPrChange w:id="37116" w:author="pete jones" w:date="2022-03-12T11:07:00Z">
                  <w:rPr>
                    <w:ins w:id="37117" w:author="pete jones" w:date="2022-03-12T09:43:00Z"/>
                  </w:rPr>
                </w:rPrChange>
              </w:rPr>
              <w:pPrChange w:id="37118" w:author="pete jones" w:date="2022-03-12T11:07:00Z">
                <w:pPr/>
              </w:pPrChange>
            </w:pPr>
            <w:ins w:id="37119" w:author="pete jones" w:date="2022-03-12T09:43:00Z">
              <w:r w:rsidRPr="00A32CF8">
                <w:rPr>
                  <w:sz w:val="16"/>
                  <w:szCs w:val="16"/>
                  <w:rPrChange w:id="37120" w:author="pete jones" w:date="2022-03-12T11:07:00Z">
                    <w:rPr/>
                  </w:rPrChange>
                </w:rPr>
                <w:t xml:space="preserve">Entry UCAS score and the percentage of a cohort in a </w:t>
              </w:r>
            </w:ins>
            <w:ins w:id="37121" w:author="pete jones" w:date="2022-03-29T17:17:00Z">
              <w:r w:rsidR="00F743B3" w:rsidRPr="00A32CF8">
                <w:rPr>
                  <w:sz w:val="16"/>
                  <w:szCs w:val="16"/>
                </w:rPr>
                <w:t>specific</w:t>
              </w:r>
            </w:ins>
            <w:ins w:id="37122" w:author="pete jones" w:date="2022-03-12T09:43:00Z">
              <w:r w:rsidRPr="00A32CF8">
                <w:rPr>
                  <w:sz w:val="16"/>
                  <w:szCs w:val="16"/>
                  <w:rPrChange w:id="37123" w:author="pete jones" w:date="2022-03-12T11:07:00Z">
                    <w:rPr/>
                  </w:rPrChange>
                </w:rPr>
                <w:t xml:space="preserve"> range will influence emotional engagement and cognition to a greater or lesser degree.</w:t>
              </w:r>
              <w:r w:rsidRPr="00A32CF8">
                <w:rPr>
                  <w:sz w:val="16"/>
                  <w:szCs w:val="16"/>
                  <w:rPrChange w:id="37124" w:author="pete jones" w:date="2022-03-12T11:07:00Z">
                    <w:rPr/>
                  </w:rPrChange>
                </w:rPr>
                <w:br/>
                <w:t xml:space="preserve">A high percentage of students with scores below 80 in a cohort will lower the opportunities for creative learning strategies. The same is true for </w:t>
              </w:r>
            </w:ins>
            <w:ins w:id="37125" w:author="pete jones" w:date="2022-04-01T13:15:00Z">
              <w:r w:rsidR="00DA172B">
                <w:rPr>
                  <w:sz w:val="16"/>
                  <w:szCs w:val="16"/>
                </w:rPr>
                <w:t>increased</w:t>
              </w:r>
            </w:ins>
            <w:ins w:id="37126" w:author="pete jones" w:date="2022-03-12T09:43:00Z">
              <w:r w:rsidRPr="00A32CF8">
                <w:rPr>
                  <w:sz w:val="16"/>
                  <w:szCs w:val="16"/>
                  <w:rPrChange w:id="37127" w:author="pete jones" w:date="2022-03-12T11:07:00Z">
                    <w:rPr/>
                  </w:rPrChange>
                </w:rPr>
                <w:t xml:space="preserve"> numbers of UCAS </w:t>
              </w:r>
            </w:ins>
            <w:ins w:id="37128" w:author="pete jones" w:date="2022-03-29T17:17:00Z">
              <w:r w:rsidR="00F743B3" w:rsidRPr="00A32CF8">
                <w:rPr>
                  <w:sz w:val="16"/>
                  <w:szCs w:val="16"/>
                </w:rPr>
                <w:t>scores at</w:t>
              </w:r>
            </w:ins>
            <w:ins w:id="37129" w:author="pete jones" w:date="2022-03-12T09:43:00Z">
              <w:r w:rsidRPr="00A32CF8">
                <w:rPr>
                  <w:sz w:val="16"/>
                  <w:szCs w:val="16"/>
                  <w:rPrChange w:id="37130" w:author="pete jones" w:date="2022-03-12T11:07:00Z">
                    <w:rPr/>
                  </w:rPrChange>
                </w:rPr>
                <w:t xml:space="preserve"> ZERO. The higher the %age of students in these ranges then</w:t>
              </w:r>
            </w:ins>
            <w:ins w:id="37131" w:author="pete jones" w:date="2022-04-01T13:15:00Z">
              <w:r w:rsidR="00DA172B">
                <w:rPr>
                  <w:sz w:val="16"/>
                  <w:szCs w:val="16"/>
                </w:rPr>
                <w:t>,</w:t>
              </w:r>
            </w:ins>
            <w:ins w:id="37132" w:author="pete jones" w:date="2022-03-12T09:43:00Z">
              <w:r w:rsidRPr="00A32CF8">
                <w:rPr>
                  <w:sz w:val="16"/>
                  <w:szCs w:val="16"/>
                  <w:rPrChange w:id="37133" w:author="pete jones" w:date="2022-03-12T11:07:00Z">
                    <w:rPr/>
                  </w:rPrChange>
                </w:rPr>
                <w:t xml:space="preserve"> the lower the score</w:t>
              </w:r>
            </w:ins>
          </w:p>
        </w:tc>
      </w:tr>
      <w:tr w:rsidR="007A05CA" w:rsidRPr="007A05CA" w14:paraId="0E4E7F36" w14:textId="77777777" w:rsidTr="007A05CA">
        <w:trPr>
          <w:trHeight w:val="299"/>
          <w:ins w:id="37134" w:author="pete jones" w:date="2022-03-12T09:43:00Z"/>
        </w:trPr>
        <w:tc>
          <w:tcPr>
            <w:tcW w:w="960" w:type="dxa"/>
            <w:noWrap/>
            <w:hideMark/>
          </w:tcPr>
          <w:p w14:paraId="5FF316AA" w14:textId="77777777" w:rsidR="00C56B6E" w:rsidRPr="00A32CF8" w:rsidRDefault="00C56B6E">
            <w:pPr>
              <w:spacing w:before="0" w:after="0" w:line="240" w:lineRule="auto"/>
              <w:jc w:val="center"/>
              <w:rPr>
                <w:ins w:id="37135" w:author="pete jones" w:date="2022-03-12T09:43:00Z"/>
                <w:sz w:val="16"/>
                <w:szCs w:val="16"/>
                <w:rPrChange w:id="37136" w:author="pete jones" w:date="2022-03-12T11:07:00Z">
                  <w:rPr>
                    <w:ins w:id="37137" w:author="pete jones" w:date="2022-03-12T09:43:00Z"/>
                  </w:rPr>
                </w:rPrChange>
              </w:rPr>
              <w:pPrChange w:id="37138" w:author="pete jones" w:date="2022-03-12T11:10:00Z">
                <w:pPr/>
              </w:pPrChange>
            </w:pPr>
            <w:ins w:id="37139" w:author="pete jones" w:date="2022-03-12T09:43:00Z">
              <w:r w:rsidRPr="00A32CF8">
                <w:rPr>
                  <w:sz w:val="16"/>
                  <w:szCs w:val="16"/>
                  <w:rPrChange w:id="37140" w:author="pete jones" w:date="2022-03-12T11:07:00Z">
                    <w:rPr/>
                  </w:rPrChange>
                </w:rPr>
                <w:t>2</w:t>
              </w:r>
            </w:ins>
          </w:p>
        </w:tc>
        <w:tc>
          <w:tcPr>
            <w:tcW w:w="2012" w:type="dxa"/>
            <w:hideMark/>
          </w:tcPr>
          <w:p w14:paraId="0BB95592" w14:textId="00FA0A87" w:rsidR="00C56B6E" w:rsidRPr="00A32CF8" w:rsidRDefault="00C56B6E">
            <w:pPr>
              <w:spacing w:before="0" w:after="0" w:line="240" w:lineRule="auto"/>
              <w:rPr>
                <w:ins w:id="37141" w:author="pete jones" w:date="2022-03-12T09:43:00Z"/>
                <w:sz w:val="16"/>
                <w:szCs w:val="16"/>
                <w:rPrChange w:id="37142" w:author="pete jones" w:date="2022-03-12T11:07:00Z">
                  <w:rPr>
                    <w:ins w:id="37143" w:author="pete jones" w:date="2022-03-12T09:43:00Z"/>
                  </w:rPr>
                </w:rPrChange>
              </w:rPr>
              <w:pPrChange w:id="37144" w:author="pete jones" w:date="2022-03-12T11:07:00Z">
                <w:pPr/>
              </w:pPrChange>
            </w:pPr>
            <w:ins w:id="37145" w:author="pete jones" w:date="2022-03-12T09:43:00Z">
              <w:r w:rsidRPr="00A32CF8">
                <w:rPr>
                  <w:sz w:val="16"/>
                  <w:szCs w:val="16"/>
                  <w:rPrChange w:id="37146" w:author="pete jones" w:date="2022-03-12T11:07:00Z">
                    <w:rPr/>
                  </w:rPrChange>
                </w:rPr>
                <w:t xml:space="preserve">Percentage of </w:t>
              </w:r>
            </w:ins>
            <w:ins w:id="37147" w:author="pete jones" w:date="2022-03-29T17:17:00Z">
              <w:r w:rsidR="00F743B3" w:rsidRPr="00A32CF8">
                <w:rPr>
                  <w:sz w:val="16"/>
                  <w:szCs w:val="16"/>
                </w:rPr>
                <w:t>students with</w:t>
              </w:r>
            </w:ins>
            <w:ins w:id="37148" w:author="pete jones" w:date="2022-03-12T09:43:00Z">
              <w:r w:rsidRPr="00A32CF8">
                <w:rPr>
                  <w:sz w:val="16"/>
                  <w:szCs w:val="16"/>
                  <w:rPrChange w:id="37149" w:author="pete jones" w:date="2022-03-12T11:07:00Z">
                    <w:rPr/>
                  </w:rPrChange>
                </w:rPr>
                <w:t xml:space="preserve"> UCAS scores at zero</w:t>
              </w:r>
            </w:ins>
          </w:p>
        </w:tc>
        <w:tc>
          <w:tcPr>
            <w:tcW w:w="5805" w:type="dxa"/>
            <w:vMerge/>
            <w:hideMark/>
          </w:tcPr>
          <w:p w14:paraId="60148566" w14:textId="77777777" w:rsidR="00C56B6E" w:rsidRPr="00A32CF8" w:rsidRDefault="00C56B6E">
            <w:pPr>
              <w:spacing w:before="0" w:after="0" w:line="240" w:lineRule="auto"/>
              <w:rPr>
                <w:ins w:id="37150" w:author="pete jones" w:date="2022-03-12T09:43:00Z"/>
                <w:sz w:val="16"/>
                <w:szCs w:val="16"/>
                <w:rPrChange w:id="37151" w:author="pete jones" w:date="2022-03-12T11:07:00Z">
                  <w:rPr>
                    <w:ins w:id="37152" w:author="pete jones" w:date="2022-03-12T09:43:00Z"/>
                  </w:rPr>
                </w:rPrChange>
              </w:rPr>
              <w:pPrChange w:id="37153" w:author="pete jones" w:date="2022-03-12T11:07:00Z">
                <w:pPr/>
              </w:pPrChange>
            </w:pPr>
          </w:p>
        </w:tc>
      </w:tr>
      <w:tr w:rsidR="007A05CA" w:rsidRPr="007A05CA" w14:paraId="2F011873" w14:textId="77777777" w:rsidTr="007A05CA">
        <w:trPr>
          <w:trHeight w:val="381"/>
          <w:ins w:id="37154" w:author="pete jones" w:date="2022-03-12T09:43:00Z"/>
        </w:trPr>
        <w:tc>
          <w:tcPr>
            <w:tcW w:w="960" w:type="dxa"/>
            <w:noWrap/>
            <w:hideMark/>
          </w:tcPr>
          <w:p w14:paraId="7472F655" w14:textId="77777777" w:rsidR="00C56B6E" w:rsidRPr="00A32CF8" w:rsidRDefault="00C56B6E">
            <w:pPr>
              <w:spacing w:before="0" w:after="0" w:line="240" w:lineRule="auto"/>
              <w:jc w:val="center"/>
              <w:rPr>
                <w:ins w:id="37155" w:author="pete jones" w:date="2022-03-12T09:43:00Z"/>
                <w:sz w:val="16"/>
                <w:szCs w:val="16"/>
                <w:rPrChange w:id="37156" w:author="pete jones" w:date="2022-03-12T11:07:00Z">
                  <w:rPr>
                    <w:ins w:id="37157" w:author="pete jones" w:date="2022-03-12T09:43:00Z"/>
                  </w:rPr>
                </w:rPrChange>
              </w:rPr>
              <w:pPrChange w:id="37158" w:author="pete jones" w:date="2022-03-12T11:10:00Z">
                <w:pPr/>
              </w:pPrChange>
            </w:pPr>
            <w:ins w:id="37159" w:author="pete jones" w:date="2022-03-12T09:43:00Z">
              <w:r w:rsidRPr="00A32CF8">
                <w:rPr>
                  <w:sz w:val="16"/>
                  <w:szCs w:val="16"/>
                  <w:rPrChange w:id="37160" w:author="pete jones" w:date="2022-03-12T11:07:00Z">
                    <w:rPr/>
                  </w:rPrChange>
                </w:rPr>
                <w:t>2</w:t>
              </w:r>
            </w:ins>
          </w:p>
        </w:tc>
        <w:tc>
          <w:tcPr>
            <w:tcW w:w="2012" w:type="dxa"/>
            <w:hideMark/>
          </w:tcPr>
          <w:p w14:paraId="79611229" w14:textId="77777777" w:rsidR="00C56B6E" w:rsidRPr="00A32CF8" w:rsidRDefault="00C56B6E">
            <w:pPr>
              <w:spacing w:before="0" w:after="0" w:line="240" w:lineRule="auto"/>
              <w:rPr>
                <w:ins w:id="37161" w:author="pete jones" w:date="2022-03-12T09:43:00Z"/>
                <w:sz w:val="16"/>
                <w:szCs w:val="16"/>
                <w:rPrChange w:id="37162" w:author="pete jones" w:date="2022-03-12T11:07:00Z">
                  <w:rPr>
                    <w:ins w:id="37163" w:author="pete jones" w:date="2022-03-12T09:43:00Z"/>
                  </w:rPr>
                </w:rPrChange>
              </w:rPr>
              <w:pPrChange w:id="37164" w:author="pete jones" w:date="2022-03-12T11:07:00Z">
                <w:pPr/>
              </w:pPrChange>
            </w:pPr>
            <w:ins w:id="37165" w:author="pete jones" w:date="2022-03-12T09:43:00Z">
              <w:r w:rsidRPr="00A32CF8">
                <w:rPr>
                  <w:sz w:val="16"/>
                  <w:szCs w:val="16"/>
                  <w:rPrChange w:id="37166" w:author="pete jones" w:date="2022-03-12T11:07:00Z">
                    <w:rPr/>
                  </w:rPrChange>
                </w:rPr>
                <w:t>Percentage of students with UCAS scores above 120</w:t>
              </w:r>
            </w:ins>
          </w:p>
        </w:tc>
        <w:tc>
          <w:tcPr>
            <w:tcW w:w="5805" w:type="dxa"/>
            <w:hideMark/>
          </w:tcPr>
          <w:p w14:paraId="1C02B5B1" w14:textId="01432B65" w:rsidR="00C56B6E" w:rsidRPr="00A32CF8" w:rsidRDefault="00C56B6E">
            <w:pPr>
              <w:spacing w:before="0" w:after="0" w:line="240" w:lineRule="auto"/>
              <w:rPr>
                <w:ins w:id="37167" w:author="pete jones" w:date="2022-03-12T09:43:00Z"/>
                <w:sz w:val="16"/>
                <w:szCs w:val="16"/>
                <w:rPrChange w:id="37168" w:author="pete jones" w:date="2022-03-12T11:07:00Z">
                  <w:rPr>
                    <w:ins w:id="37169" w:author="pete jones" w:date="2022-03-12T09:43:00Z"/>
                  </w:rPr>
                </w:rPrChange>
              </w:rPr>
              <w:pPrChange w:id="37170" w:author="pete jones" w:date="2022-03-12T11:07:00Z">
                <w:pPr/>
              </w:pPrChange>
            </w:pPr>
            <w:ins w:id="37171" w:author="pete jones" w:date="2022-03-12T09:43:00Z">
              <w:r w:rsidRPr="00A32CF8">
                <w:rPr>
                  <w:sz w:val="16"/>
                  <w:szCs w:val="16"/>
                  <w:rPrChange w:id="37172" w:author="pete jones" w:date="2022-03-12T11:07:00Z">
                    <w:rPr/>
                  </w:rPrChange>
                </w:rPr>
                <w:t xml:space="preserve">This factor must be read in </w:t>
              </w:r>
            </w:ins>
            <w:ins w:id="37173" w:author="pete jones" w:date="2022-03-29T17:17:00Z">
              <w:r w:rsidR="00F743B3" w:rsidRPr="00A32CF8">
                <w:rPr>
                  <w:sz w:val="16"/>
                  <w:szCs w:val="16"/>
                </w:rPr>
                <w:t>conjunction</w:t>
              </w:r>
            </w:ins>
            <w:ins w:id="37174" w:author="pete jones" w:date="2022-03-12T09:43:00Z">
              <w:r w:rsidRPr="00A32CF8">
                <w:rPr>
                  <w:sz w:val="16"/>
                  <w:szCs w:val="16"/>
                  <w:rPrChange w:id="37175" w:author="pete jones" w:date="2022-03-12T11:07:00Z">
                    <w:rPr/>
                  </w:rPrChange>
                </w:rPr>
                <w:t xml:space="preserve"> with entry routes options. As a raw value</w:t>
              </w:r>
            </w:ins>
            <w:ins w:id="37176" w:author="pete jones" w:date="2022-04-01T13:15:00Z">
              <w:r w:rsidR="00DA172B">
                <w:rPr>
                  <w:sz w:val="16"/>
                  <w:szCs w:val="16"/>
                </w:rPr>
                <w:t>,</w:t>
              </w:r>
            </w:ins>
            <w:ins w:id="37177" w:author="pete jones" w:date="2022-03-12T09:43:00Z">
              <w:r w:rsidRPr="00A32CF8">
                <w:rPr>
                  <w:sz w:val="16"/>
                  <w:szCs w:val="16"/>
                  <w:rPrChange w:id="37178" w:author="pete jones" w:date="2022-03-12T11:07:00Z">
                    <w:rPr/>
                  </w:rPrChange>
                </w:rPr>
                <w:t xml:space="preserve"> the higher the score indicates a higher acceptance of modified teaching strategies</w:t>
              </w:r>
            </w:ins>
          </w:p>
        </w:tc>
      </w:tr>
      <w:tr w:rsidR="007A05CA" w:rsidRPr="007A05CA" w14:paraId="0A34424A" w14:textId="77777777" w:rsidTr="007A05CA">
        <w:trPr>
          <w:trHeight w:val="205"/>
          <w:ins w:id="37179" w:author="pete jones" w:date="2022-03-12T09:43:00Z"/>
        </w:trPr>
        <w:tc>
          <w:tcPr>
            <w:tcW w:w="960" w:type="dxa"/>
            <w:noWrap/>
            <w:hideMark/>
          </w:tcPr>
          <w:p w14:paraId="5813C2C0" w14:textId="77777777" w:rsidR="00C56B6E" w:rsidRPr="00A32CF8" w:rsidRDefault="00C56B6E">
            <w:pPr>
              <w:spacing w:before="0" w:after="0" w:line="240" w:lineRule="auto"/>
              <w:jc w:val="center"/>
              <w:rPr>
                <w:ins w:id="37180" w:author="pete jones" w:date="2022-03-12T09:43:00Z"/>
                <w:sz w:val="16"/>
                <w:szCs w:val="16"/>
                <w:rPrChange w:id="37181" w:author="pete jones" w:date="2022-03-12T11:07:00Z">
                  <w:rPr>
                    <w:ins w:id="37182" w:author="pete jones" w:date="2022-03-12T09:43:00Z"/>
                  </w:rPr>
                </w:rPrChange>
              </w:rPr>
              <w:pPrChange w:id="37183" w:author="pete jones" w:date="2022-03-12T11:10:00Z">
                <w:pPr/>
              </w:pPrChange>
            </w:pPr>
            <w:ins w:id="37184" w:author="pete jones" w:date="2022-03-12T09:43:00Z">
              <w:r w:rsidRPr="00A32CF8">
                <w:rPr>
                  <w:sz w:val="16"/>
                  <w:szCs w:val="16"/>
                  <w:rPrChange w:id="37185" w:author="pete jones" w:date="2022-03-12T11:07:00Z">
                    <w:rPr/>
                  </w:rPrChange>
                </w:rPr>
                <w:t>2</w:t>
              </w:r>
            </w:ins>
          </w:p>
        </w:tc>
        <w:tc>
          <w:tcPr>
            <w:tcW w:w="2012" w:type="dxa"/>
            <w:hideMark/>
          </w:tcPr>
          <w:p w14:paraId="09232AD4" w14:textId="420195CD" w:rsidR="00C56B6E" w:rsidRPr="00A32CF8" w:rsidRDefault="00C56B6E">
            <w:pPr>
              <w:spacing w:before="0" w:after="0" w:line="240" w:lineRule="auto"/>
              <w:rPr>
                <w:ins w:id="37186" w:author="pete jones" w:date="2022-03-12T09:43:00Z"/>
                <w:sz w:val="16"/>
                <w:szCs w:val="16"/>
                <w:rPrChange w:id="37187" w:author="pete jones" w:date="2022-03-12T11:07:00Z">
                  <w:rPr>
                    <w:ins w:id="37188" w:author="pete jones" w:date="2022-03-12T09:43:00Z"/>
                  </w:rPr>
                </w:rPrChange>
              </w:rPr>
              <w:pPrChange w:id="37189" w:author="pete jones" w:date="2022-03-12T11:07:00Z">
                <w:pPr/>
              </w:pPrChange>
            </w:pPr>
            <w:ins w:id="37190" w:author="pete jones" w:date="2022-03-12T09:43:00Z">
              <w:r w:rsidRPr="00A32CF8">
                <w:rPr>
                  <w:sz w:val="16"/>
                  <w:szCs w:val="16"/>
                  <w:rPrChange w:id="37191" w:author="pete jones" w:date="2022-03-12T11:07:00Z">
                    <w:rPr/>
                  </w:rPrChange>
                </w:rPr>
                <w:t xml:space="preserve">Percentage of students from </w:t>
              </w:r>
            </w:ins>
            <w:ins w:id="37192" w:author="pete jones" w:date="2022-03-30T10:48:00Z">
              <w:r w:rsidR="002A65B6">
                <w:rPr>
                  <w:sz w:val="16"/>
                  <w:szCs w:val="16"/>
                </w:rPr>
                <w:t xml:space="preserve">the </w:t>
              </w:r>
            </w:ins>
            <w:ins w:id="37193" w:author="pete jones" w:date="2022-03-12T09:43:00Z">
              <w:r w:rsidRPr="00A32CF8">
                <w:rPr>
                  <w:sz w:val="16"/>
                  <w:szCs w:val="16"/>
                  <w:rPrChange w:id="37194" w:author="pete jones" w:date="2022-03-12T11:07:00Z">
                    <w:rPr/>
                  </w:rPrChange>
                </w:rPr>
                <w:t>L3 progression route</w:t>
              </w:r>
            </w:ins>
          </w:p>
        </w:tc>
        <w:tc>
          <w:tcPr>
            <w:tcW w:w="5805" w:type="dxa"/>
            <w:hideMark/>
          </w:tcPr>
          <w:p w14:paraId="252EA9C9" w14:textId="180C15F0" w:rsidR="00C56B6E" w:rsidRPr="00A32CF8" w:rsidRDefault="002A65B6">
            <w:pPr>
              <w:spacing w:before="0" w:after="0" w:line="240" w:lineRule="auto"/>
              <w:rPr>
                <w:ins w:id="37195" w:author="pete jones" w:date="2022-03-12T09:43:00Z"/>
                <w:sz w:val="16"/>
                <w:szCs w:val="16"/>
                <w:rPrChange w:id="37196" w:author="pete jones" w:date="2022-03-12T11:07:00Z">
                  <w:rPr>
                    <w:ins w:id="37197" w:author="pete jones" w:date="2022-03-12T09:43:00Z"/>
                  </w:rPr>
                </w:rPrChange>
              </w:rPr>
              <w:pPrChange w:id="37198" w:author="pete jones" w:date="2022-03-12T11:07:00Z">
                <w:pPr/>
              </w:pPrChange>
            </w:pPr>
            <w:ins w:id="37199" w:author="pete jones" w:date="2022-03-30T10:48:00Z">
              <w:r>
                <w:rPr>
                  <w:sz w:val="16"/>
                  <w:szCs w:val="16"/>
                </w:rPr>
                <w:t>A</w:t>
              </w:r>
            </w:ins>
            <w:ins w:id="37200" w:author="pete jones" w:date="2022-03-12T09:43:00Z">
              <w:r w:rsidR="00C56B6E" w:rsidRPr="00A32CF8">
                <w:rPr>
                  <w:sz w:val="16"/>
                  <w:szCs w:val="16"/>
                  <w:rPrChange w:id="37201" w:author="pete jones" w:date="2022-03-12T11:07:00Z">
                    <w:rPr/>
                  </w:rPrChange>
                </w:rPr>
                <w:t xml:space="preserve"> higher the %age of students entering from foundation routes indicates a higher acceptance of modified teaching strategies</w:t>
              </w:r>
            </w:ins>
          </w:p>
        </w:tc>
      </w:tr>
      <w:tr w:rsidR="007A05CA" w:rsidRPr="007A05CA" w14:paraId="4922DB84" w14:textId="77777777" w:rsidTr="007A05CA">
        <w:trPr>
          <w:trHeight w:val="367"/>
          <w:ins w:id="37202" w:author="pete jones" w:date="2022-03-12T09:43:00Z"/>
        </w:trPr>
        <w:tc>
          <w:tcPr>
            <w:tcW w:w="960" w:type="dxa"/>
            <w:noWrap/>
            <w:hideMark/>
          </w:tcPr>
          <w:p w14:paraId="11DFC230" w14:textId="77777777" w:rsidR="00C56B6E" w:rsidRPr="00A32CF8" w:rsidRDefault="00C56B6E">
            <w:pPr>
              <w:spacing w:before="0" w:after="0" w:line="240" w:lineRule="auto"/>
              <w:jc w:val="center"/>
              <w:rPr>
                <w:ins w:id="37203" w:author="pete jones" w:date="2022-03-12T09:43:00Z"/>
                <w:sz w:val="16"/>
                <w:szCs w:val="16"/>
                <w:rPrChange w:id="37204" w:author="pete jones" w:date="2022-03-12T11:07:00Z">
                  <w:rPr>
                    <w:ins w:id="37205" w:author="pete jones" w:date="2022-03-12T09:43:00Z"/>
                  </w:rPr>
                </w:rPrChange>
              </w:rPr>
              <w:pPrChange w:id="37206" w:author="pete jones" w:date="2022-03-12T11:10:00Z">
                <w:pPr/>
              </w:pPrChange>
            </w:pPr>
            <w:ins w:id="37207" w:author="pete jones" w:date="2022-03-12T09:43:00Z">
              <w:r w:rsidRPr="00A32CF8">
                <w:rPr>
                  <w:sz w:val="16"/>
                  <w:szCs w:val="16"/>
                  <w:rPrChange w:id="37208" w:author="pete jones" w:date="2022-03-12T11:07:00Z">
                    <w:rPr/>
                  </w:rPrChange>
                </w:rPr>
                <w:t>2</w:t>
              </w:r>
            </w:ins>
          </w:p>
        </w:tc>
        <w:tc>
          <w:tcPr>
            <w:tcW w:w="2012" w:type="dxa"/>
            <w:hideMark/>
          </w:tcPr>
          <w:p w14:paraId="502972D8" w14:textId="22B267EA" w:rsidR="00C56B6E" w:rsidRPr="00A32CF8" w:rsidRDefault="00C56B6E">
            <w:pPr>
              <w:spacing w:before="0" w:after="0" w:line="240" w:lineRule="auto"/>
              <w:rPr>
                <w:ins w:id="37209" w:author="pete jones" w:date="2022-03-12T09:43:00Z"/>
                <w:sz w:val="16"/>
                <w:szCs w:val="16"/>
                <w:rPrChange w:id="37210" w:author="pete jones" w:date="2022-03-12T11:07:00Z">
                  <w:rPr>
                    <w:ins w:id="37211" w:author="pete jones" w:date="2022-03-12T09:43:00Z"/>
                  </w:rPr>
                </w:rPrChange>
              </w:rPr>
              <w:pPrChange w:id="37212" w:author="pete jones" w:date="2022-03-12T11:07:00Z">
                <w:pPr/>
              </w:pPrChange>
            </w:pPr>
            <w:ins w:id="37213" w:author="pete jones" w:date="2022-03-12T09:43:00Z">
              <w:r w:rsidRPr="00A32CF8">
                <w:rPr>
                  <w:sz w:val="16"/>
                  <w:szCs w:val="16"/>
                  <w:rPrChange w:id="37214" w:author="pete jones" w:date="2022-03-12T11:07:00Z">
                    <w:rPr/>
                  </w:rPrChange>
                </w:rPr>
                <w:t xml:space="preserve">percentage of students from </w:t>
              </w:r>
            </w:ins>
            <w:ins w:id="37215" w:author="pete jones" w:date="2022-03-30T10:48:00Z">
              <w:r w:rsidR="002A65B6">
                <w:rPr>
                  <w:sz w:val="16"/>
                  <w:szCs w:val="16"/>
                </w:rPr>
                <w:t xml:space="preserve">the </w:t>
              </w:r>
            </w:ins>
            <w:ins w:id="37216" w:author="pete jones" w:date="2022-03-12T09:43:00Z">
              <w:r w:rsidRPr="00A32CF8">
                <w:rPr>
                  <w:sz w:val="16"/>
                  <w:szCs w:val="16"/>
                  <w:rPrChange w:id="37217" w:author="pete jones" w:date="2022-03-12T11:07:00Z">
                    <w:rPr/>
                  </w:rPrChange>
                </w:rPr>
                <w:t>A-Level route</w:t>
              </w:r>
            </w:ins>
          </w:p>
        </w:tc>
        <w:tc>
          <w:tcPr>
            <w:tcW w:w="5805" w:type="dxa"/>
            <w:hideMark/>
          </w:tcPr>
          <w:p w14:paraId="6127A647" w14:textId="77777777" w:rsidR="00C56B6E" w:rsidRPr="00A32CF8" w:rsidRDefault="00C56B6E">
            <w:pPr>
              <w:spacing w:before="0" w:after="0" w:line="240" w:lineRule="auto"/>
              <w:rPr>
                <w:ins w:id="37218" w:author="pete jones" w:date="2022-03-12T09:43:00Z"/>
                <w:sz w:val="16"/>
                <w:szCs w:val="16"/>
                <w:rPrChange w:id="37219" w:author="pete jones" w:date="2022-03-12T11:07:00Z">
                  <w:rPr>
                    <w:ins w:id="37220" w:author="pete jones" w:date="2022-03-12T09:43:00Z"/>
                  </w:rPr>
                </w:rPrChange>
              </w:rPr>
              <w:pPrChange w:id="37221" w:author="pete jones" w:date="2022-03-12T11:07:00Z">
                <w:pPr/>
              </w:pPrChange>
            </w:pPr>
            <w:ins w:id="37222" w:author="pete jones" w:date="2022-03-12T09:43:00Z">
              <w:r w:rsidRPr="00A32CF8">
                <w:rPr>
                  <w:sz w:val="16"/>
                  <w:szCs w:val="16"/>
                  <w:rPrChange w:id="37223" w:author="pete jones" w:date="2022-03-12T11:07:00Z">
                    <w:rPr/>
                  </w:rPrChange>
                </w:rPr>
                <w:t>The higher the %age of students entering from A-Level routes indicates a lower acceptance of modified teaching and learning strategies due to the silo-based and traditional teaching and assessment pattern</w:t>
              </w:r>
            </w:ins>
          </w:p>
        </w:tc>
      </w:tr>
      <w:tr w:rsidR="007A05CA" w:rsidRPr="007A05CA" w14:paraId="481D162F" w14:textId="77777777" w:rsidTr="007A05CA">
        <w:trPr>
          <w:trHeight w:val="347"/>
          <w:ins w:id="37224" w:author="pete jones" w:date="2022-03-12T09:43:00Z"/>
        </w:trPr>
        <w:tc>
          <w:tcPr>
            <w:tcW w:w="960" w:type="dxa"/>
            <w:noWrap/>
            <w:hideMark/>
          </w:tcPr>
          <w:p w14:paraId="594C3C1B" w14:textId="77777777" w:rsidR="00C56B6E" w:rsidRPr="00A32CF8" w:rsidRDefault="00C56B6E">
            <w:pPr>
              <w:spacing w:before="0" w:after="0" w:line="240" w:lineRule="auto"/>
              <w:jc w:val="center"/>
              <w:rPr>
                <w:ins w:id="37225" w:author="pete jones" w:date="2022-03-12T09:43:00Z"/>
                <w:sz w:val="16"/>
                <w:szCs w:val="16"/>
                <w:rPrChange w:id="37226" w:author="pete jones" w:date="2022-03-12T11:07:00Z">
                  <w:rPr>
                    <w:ins w:id="37227" w:author="pete jones" w:date="2022-03-12T09:43:00Z"/>
                  </w:rPr>
                </w:rPrChange>
              </w:rPr>
              <w:pPrChange w:id="37228" w:author="pete jones" w:date="2022-03-12T11:10:00Z">
                <w:pPr/>
              </w:pPrChange>
            </w:pPr>
            <w:ins w:id="37229" w:author="pete jones" w:date="2022-03-12T09:43:00Z">
              <w:r w:rsidRPr="00A32CF8">
                <w:rPr>
                  <w:sz w:val="16"/>
                  <w:szCs w:val="16"/>
                  <w:rPrChange w:id="37230" w:author="pete jones" w:date="2022-03-12T11:07:00Z">
                    <w:rPr/>
                  </w:rPrChange>
                </w:rPr>
                <w:t>2</w:t>
              </w:r>
            </w:ins>
          </w:p>
        </w:tc>
        <w:tc>
          <w:tcPr>
            <w:tcW w:w="2012" w:type="dxa"/>
            <w:hideMark/>
          </w:tcPr>
          <w:p w14:paraId="5CAAB9E3" w14:textId="77777777" w:rsidR="00C56B6E" w:rsidRPr="00A32CF8" w:rsidRDefault="00C56B6E">
            <w:pPr>
              <w:spacing w:before="0" w:after="0" w:line="240" w:lineRule="auto"/>
              <w:rPr>
                <w:ins w:id="37231" w:author="pete jones" w:date="2022-03-12T09:43:00Z"/>
                <w:sz w:val="16"/>
                <w:szCs w:val="16"/>
                <w:rPrChange w:id="37232" w:author="pete jones" w:date="2022-03-12T11:07:00Z">
                  <w:rPr>
                    <w:ins w:id="37233" w:author="pete jones" w:date="2022-03-12T09:43:00Z"/>
                  </w:rPr>
                </w:rPrChange>
              </w:rPr>
              <w:pPrChange w:id="37234" w:author="pete jones" w:date="2022-03-12T11:07:00Z">
                <w:pPr/>
              </w:pPrChange>
            </w:pPr>
            <w:ins w:id="37235" w:author="pete jones" w:date="2022-03-12T09:43:00Z">
              <w:r w:rsidRPr="00A32CF8">
                <w:rPr>
                  <w:sz w:val="16"/>
                  <w:szCs w:val="16"/>
                  <w:rPrChange w:id="37236" w:author="pete jones" w:date="2022-03-12T11:07:00Z">
                    <w:rPr/>
                  </w:rPrChange>
                </w:rPr>
                <w:t>Percentage of students from BTEC - Extended Diploma route</w:t>
              </w:r>
            </w:ins>
          </w:p>
        </w:tc>
        <w:tc>
          <w:tcPr>
            <w:tcW w:w="5805" w:type="dxa"/>
            <w:hideMark/>
          </w:tcPr>
          <w:p w14:paraId="1CAA30C1" w14:textId="3E647052" w:rsidR="00C56B6E" w:rsidRPr="00A32CF8" w:rsidRDefault="00C56B6E">
            <w:pPr>
              <w:spacing w:before="0" w:after="0" w:line="240" w:lineRule="auto"/>
              <w:rPr>
                <w:ins w:id="37237" w:author="pete jones" w:date="2022-03-12T09:43:00Z"/>
                <w:sz w:val="16"/>
                <w:szCs w:val="16"/>
                <w:rPrChange w:id="37238" w:author="pete jones" w:date="2022-03-12T11:07:00Z">
                  <w:rPr>
                    <w:ins w:id="37239" w:author="pete jones" w:date="2022-03-12T09:43:00Z"/>
                  </w:rPr>
                </w:rPrChange>
              </w:rPr>
              <w:pPrChange w:id="37240" w:author="pete jones" w:date="2022-03-12T11:07:00Z">
                <w:pPr/>
              </w:pPrChange>
            </w:pPr>
            <w:ins w:id="37241" w:author="pete jones" w:date="2022-03-12T09:43:00Z">
              <w:r w:rsidRPr="00A32CF8">
                <w:rPr>
                  <w:sz w:val="16"/>
                  <w:szCs w:val="16"/>
                  <w:rPrChange w:id="37242" w:author="pete jones" w:date="2022-03-12T11:07:00Z">
                    <w:rPr/>
                  </w:rPrChange>
                </w:rPr>
                <w:t xml:space="preserve">The higher the </w:t>
              </w:r>
            </w:ins>
            <w:ins w:id="37243" w:author="pete jones" w:date="2022-04-01T13:15:00Z">
              <w:r w:rsidR="00DA172B">
                <w:rPr>
                  <w:sz w:val="16"/>
                  <w:szCs w:val="16"/>
                </w:rPr>
                <w:t>rat</w:t>
              </w:r>
            </w:ins>
            <w:ins w:id="37244" w:author="pete jones" w:date="2022-03-12T09:43:00Z">
              <w:r w:rsidRPr="00A32CF8">
                <w:rPr>
                  <w:sz w:val="16"/>
                  <w:szCs w:val="16"/>
                  <w:rPrChange w:id="37245" w:author="pete jones" w:date="2022-03-12T11:07:00Z">
                    <w:rPr/>
                  </w:rPrChange>
                </w:rPr>
                <w:t xml:space="preserve">e of students from a BTEC route indicates a higher acceptance </w:t>
              </w:r>
            </w:ins>
            <w:ins w:id="37246" w:author="pete jones" w:date="2022-03-29T17:16:00Z">
              <w:r w:rsidR="00F743B3" w:rsidRPr="00A32CF8">
                <w:rPr>
                  <w:sz w:val="16"/>
                  <w:szCs w:val="16"/>
                </w:rPr>
                <w:t>of modified</w:t>
              </w:r>
            </w:ins>
            <w:ins w:id="37247" w:author="pete jones" w:date="2022-03-12T09:43:00Z">
              <w:r w:rsidRPr="00A32CF8">
                <w:rPr>
                  <w:sz w:val="16"/>
                  <w:szCs w:val="16"/>
                  <w:rPrChange w:id="37248" w:author="pete jones" w:date="2022-03-12T11:07:00Z">
                    <w:rPr/>
                  </w:rPrChange>
                </w:rPr>
                <w:t xml:space="preserve"> teaching and learning strategies due to </w:t>
              </w:r>
            </w:ins>
            <w:ins w:id="37249" w:author="pete jones" w:date="2022-03-30T10:48:00Z">
              <w:r w:rsidR="002A65B6">
                <w:rPr>
                  <w:sz w:val="16"/>
                  <w:szCs w:val="16"/>
                </w:rPr>
                <w:t xml:space="preserve">the </w:t>
              </w:r>
            </w:ins>
            <w:ins w:id="37250" w:author="pete jones" w:date="2022-03-12T09:43:00Z">
              <w:r w:rsidRPr="00A32CF8">
                <w:rPr>
                  <w:sz w:val="16"/>
                  <w:szCs w:val="16"/>
                  <w:rPrChange w:id="37251" w:author="pete jones" w:date="2022-03-12T11:07:00Z">
                    <w:rPr/>
                  </w:rPrChange>
                </w:rPr>
                <w:t>cohesive nature of the course and assess</w:t>
              </w:r>
            </w:ins>
            <w:ins w:id="37252" w:author="pete jones" w:date="2022-03-30T10:48:00Z">
              <w:r w:rsidR="002A65B6">
                <w:rPr>
                  <w:sz w:val="16"/>
                  <w:szCs w:val="16"/>
                </w:rPr>
                <w:t>me</w:t>
              </w:r>
            </w:ins>
            <w:ins w:id="37253" w:author="pete jones" w:date="2022-03-12T09:43:00Z">
              <w:r w:rsidRPr="00A32CF8">
                <w:rPr>
                  <w:sz w:val="16"/>
                  <w:szCs w:val="16"/>
                  <w:rPrChange w:id="37254" w:author="pete jones" w:date="2022-03-12T11:07:00Z">
                    <w:rPr/>
                  </w:rPrChange>
                </w:rPr>
                <w:t>nt methods which often include PBL and teamwork elements</w:t>
              </w:r>
            </w:ins>
          </w:p>
        </w:tc>
      </w:tr>
      <w:tr w:rsidR="007A05CA" w:rsidRPr="007A05CA" w14:paraId="5EFDD272" w14:textId="77777777" w:rsidTr="007A05CA">
        <w:trPr>
          <w:trHeight w:val="117"/>
          <w:ins w:id="37255" w:author="pete jones" w:date="2022-03-12T09:43:00Z"/>
        </w:trPr>
        <w:tc>
          <w:tcPr>
            <w:tcW w:w="960" w:type="dxa"/>
            <w:noWrap/>
            <w:hideMark/>
          </w:tcPr>
          <w:p w14:paraId="1EE8DA26" w14:textId="77777777" w:rsidR="00C56B6E" w:rsidRPr="00A32CF8" w:rsidRDefault="00C56B6E">
            <w:pPr>
              <w:spacing w:before="0" w:after="0" w:line="240" w:lineRule="auto"/>
              <w:jc w:val="center"/>
              <w:rPr>
                <w:ins w:id="37256" w:author="pete jones" w:date="2022-03-12T09:43:00Z"/>
                <w:sz w:val="16"/>
                <w:szCs w:val="16"/>
                <w:rPrChange w:id="37257" w:author="pete jones" w:date="2022-03-12T11:07:00Z">
                  <w:rPr>
                    <w:ins w:id="37258" w:author="pete jones" w:date="2022-03-12T09:43:00Z"/>
                  </w:rPr>
                </w:rPrChange>
              </w:rPr>
              <w:pPrChange w:id="37259" w:author="pete jones" w:date="2022-03-12T11:10:00Z">
                <w:pPr/>
              </w:pPrChange>
            </w:pPr>
            <w:ins w:id="37260" w:author="pete jones" w:date="2022-03-12T09:43:00Z">
              <w:r w:rsidRPr="00A32CF8">
                <w:rPr>
                  <w:sz w:val="16"/>
                  <w:szCs w:val="16"/>
                  <w:rPrChange w:id="37261" w:author="pete jones" w:date="2022-03-12T11:07:00Z">
                    <w:rPr/>
                  </w:rPrChange>
                </w:rPr>
                <w:t>2</w:t>
              </w:r>
            </w:ins>
          </w:p>
        </w:tc>
        <w:tc>
          <w:tcPr>
            <w:tcW w:w="2012" w:type="dxa"/>
            <w:hideMark/>
          </w:tcPr>
          <w:p w14:paraId="6605ABCF" w14:textId="77777777" w:rsidR="00C56B6E" w:rsidRPr="00A32CF8" w:rsidRDefault="00C56B6E">
            <w:pPr>
              <w:spacing w:before="0" w:after="0" w:line="240" w:lineRule="auto"/>
              <w:rPr>
                <w:ins w:id="37262" w:author="pete jones" w:date="2022-03-12T09:43:00Z"/>
                <w:sz w:val="16"/>
                <w:szCs w:val="16"/>
                <w:rPrChange w:id="37263" w:author="pete jones" w:date="2022-03-12T11:07:00Z">
                  <w:rPr>
                    <w:ins w:id="37264" w:author="pete jones" w:date="2022-03-12T09:43:00Z"/>
                  </w:rPr>
                </w:rPrChange>
              </w:rPr>
              <w:pPrChange w:id="37265" w:author="pete jones" w:date="2022-03-12T11:07:00Z">
                <w:pPr/>
              </w:pPrChange>
            </w:pPr>
            <w:ins w:id="37266" w:author="pete jones" w:date="2022-03-12T09:43:00Z">
              <w:r w:rsidRPr="00A32CF8">
                <w:rPr>
                  <w:sz w:val="16"/>
                  <w:szCs w:val="16"/>
                  <w:rPrChange w:id="37267" w:author="pete jones" w:date="2022-03-12T11:07:00Z">
                    <w:rPr/>
                  </w:rPrChange>
                </w:rPr>
                <w:t>Percentage of students who have studied Maths to L3</w:t>
              </w:r>
            </w:ins>
          </w:p>
        </w:tc>
        <w:tc>
          <w:tcPr>
            <w:tcW w:w="5805" w:type="dxa"/>
            <w:vMerge w:val="restart"/>
            <w:hideMark/>
          </w:tcPr>
          <w:p w14:paraId="029D1366" w14:textId="08865787" w:rsidR="00C56B6E" w:rsidRPr="00A32CF8" w:rsidRDefault="00C56B6E">
            <w:pPr>
              <w:spacing w:before="0" w:after="0" w:line="240" w:lineRule="auto"/>
              <w:rPr>
                <w:ins w:id="37268" w:author="pete jones" w:date="2022-03-12T09:43:00Z"/>
                <w:sz w:val="16"/>
                <w:szCs w:val="16"/>
                <w:rPrChange w:id="37269" w:author="pete jones" w:date="2022-03-12T11:07:00Z">
                  <w:rPr>
                    <w:ins w:id="37270" w:author="pete jones" w:date="2022-03-12T09:43:00Z"/>
                  </w:rPr>
                </w:rPrChange>
              </w:rPr>
              <w:pPrChange w:id="37271" w:author="pete jones" w:date="2022-03-12T11:07:00Z">
                <w:pPr/>
              </w:pPrChange>
            </w:pPr>
            <w:ins w:id="37272" w:author="pete jones" w:date="2022-03-12T09:43:00Z">
              <w:r w:rsidRPr="00A32CF8">
                <w:rPr>
                  <w:sz w:val="16"/>
                  <w:szCs w:val="16"/>
                  <w:rPrChange w:id="37273" w:author="pete jones" w:date="2022-03-12T11:07:00Z">
                    <w:rPr/>
                  </w:rPrChange>
                </w:rPr>
                <w:t>These factor</w:t>
              </w:r>
            </w:ins>
            <w:ins w:id="37274" w:author="pete jones" w:date="2022-03-30T10:48:00Z">
              <w:r w:rsidR="002A65B6">
                <w:rPr>
                  <w:sz w:val="16"/>
                  <w:szCs w:val="16"/>
                </w:rPr>
                <w:t>s</w:t>
              </w:r>
            </w:ins>
            <w:ins w:id="37275" w:author="pete jones" w:date="2022-03-12T09:43:00Z">
              <w:r w:rsidRPr="00A32CF8">
                <w:rPr>
                  <w:sz w:val="16"/>
                  <w:szCs w:val="16"/>
                  <w:rPrChange w:id="37276" w:author="pete jones" w:date="2022-03-12T11:07:00Z">
                    <w:rPr/>
                  </w:rPrChange>
                </w:rPr>
                <w:t xml:space="preserve"> do not associate </w:t>
              </w:r>
            </w:ins>
            <w:ins w:id="37277" w:author="pete jones" w:date="2022-03-30T10:48:00Z">
              <w:r w:rsidR="002A65B6">
                <w:rPr>
                  <w:sz w:val="16"/>
                  <w:szCs w:val="16"/>
                </w:rPr>
                <w:t>with</w:t>
              </w:r>
            </w:ins>
            <w:ins w:id="37278" w:author="pete jones" w:date="2022-03-12T09:43:00Z">
              <w:r w:rsidRPr="00A32CF8">
                <w:rPr>
                  <w:sz w:val="16"/>
                  <w:szCs w:val="16"/>
                  <w:rPrChange w:id="37279" w:author="pete jones" w:date="2022-03-12T11:07:00Z">
                    <w:rPr/>
                  </w:rPrChange>
                </w:rPr>
                <w:t xml:space="preserve"> a BTEC route</w:t>
              </w:r>
            </w:ins>
            <w:ins w:id="37280" w:author="pete jones" w:date="2022-04-01T13:15:00Z">
              <w:r w:rsidR="00DA172B">
                <w:rPr>
                  <w:sz w:val="16"/>
                  <w:szCs w:val="16"/>
                </w:rPr>
                <w:t>,</w:t>
              </w:r>
            </w:ins>
            <w:ins w:id="37281" w:author="pete jones" w:date="2022-03-12T09:43:00Z">
              <w:r w:rsidRPr="00A32CF8">
                <w:rPr>
                  <w:sz w:val="16"/>
                  <w:szCs w:val="16"/>
                  <w:rPrChange w:id="37282" w:author="pete jones" w:date="2022-03-12T11:07:00Z">
                    <w:rPr/>
                  </w:rPrChange>
                </w:rPr>
                <w:t xml:space="preserve"> but </w:t>
              </w:r>
            </w:ins>
            <w:ins w:id="37283" w:author="pete jones" w:date="2022-04-01T13:15:00Z">
              <w:r w:rsidR="00DA172B">
                <w:rPr>
                  <w:sz w:val="16"/>
                  <w:szCs w:val="16"/>
                </w:rPr>
                <w:t>specific</w:t>
              </w:r>
            </w:ins>
            <w:ins w:id="37284" w:author="pete jones" w:date="2022-03-12T09:43:00Z">
              <w:r w:rsidRPr="00A32CF8">
                <w:rPr>
                  <w:sz w:val="16"/>
                  <w:szCs w:val="16"/>
                  <w:rPrChange w:id="37285" w:author="pete jones" w:date="2022-03-12T11:07:00Z">
                    <w:rPr/>
                  </w:rPrChange>
                </w:rPr>
                <w:t xml:space="preserve"> A-level </w:t>
              </w:r>
            </w:ins>
            <w:ins w:id="37286" w:author="pete jones" w:date="2022-04-01T13:16:00Z">
              <w:r w:rsidR="00DA172B">
                <w:rPr>
                  <w:sz w:val="16"/>
                  <w:szCs w:val="16"/>
                </w:rPr>
                <w:t>cours</w:t>
              </w:r>
            </w:ins>
            <w:ins w:id="37287" w:author="pete jones" w:date="2022-03-12T09:43:00Z">
              <w:r w:rsidRPr="00A32CF8">
                <w:rPr>
                  <w:sz w:val="16"/>
                  <w:szCs w:val="16"/>
                  <w:rPrChange w:id="37288" w:author="pete jones" w:date="2022-03-12T11:07:00Z">
                    <w:rPr/>
                  </w:rPrChange>
                </w:rPr>
                <w:t>es in engineering may not include Maths and Science topics. The lower the %age</w:t>
              </w:r>
            </w:ins>
            <w:ins w:id="37289" w:author="pete jones" w:date="2022-04-01T13:16:00Z">
              <w:r w:rsidR="00DA172B">
                <w:rPr>
                  <w:sz w:val="16"/>
                  <w:szCs w:val="16"/>
                </w:rPr>
                <w:t>,</w:t>
              </w:r>
            </w:ins>
            <w:ins w:id="37290" w:author="pete jones" w:date="2022-03-12T09:43:00Z">
              <w:r w:rsidRPr="00A32CF8">
                <w:rPr>
                  <w:sz w:val="16"/>
                  <w:szCs w:val="16"/>
                  <w:rPrChange w:id="37291" w:author="pete jones" w:date="2022-03-12T11:07:00Z">
                    <w:rPr/>
                  </w:rPrChange>
                </w:rPr>
                <w:t xml:space="preserve"> the lower the score due to the volume of catch-up necessary may cause students to lose focus on additional modules</w:t>
              </w:r>
            </w:ins>
          </w:p>
        </w:tc>
      </w:tr>
      <w:tr w:rsidR="007A05CA" w:rsidRPr="007A05CA" w14:paraId="2057F509" w14:textId="77777777" w:rsidTr="007A05CA">
        <w:trPr>
          <w:trHeight w:val="43"/>
          <w:ins w:id="37292" w:author="pete jones" w:date="2022-03-12T09:43:00Z"/>
        </w:trPr>
        <w:tc>
          <w:tcPr>
            <w:tcW w:w="960" w:type="dxa"/>
            <w:noWrap/>
            <w:hideMark/>
          </w:tcPr>
          <w:p w14:paraId="4A7F4791" w14:textId="77777777" w:rsidR="00C56B6E" w:rsidRPr="00A32CF8" w:rsidRDefault="00C56B6E">
            <w:pPr>
              <w:spacing w:before="0" w:after="0" w:line="240" w:lineRule="auto"/>
              <w:jc w:val="center"/>
              <w:rPr>
                <w:ins w:id="37293" w:author="pete jones" w:date="2022-03-12T09:43:00Z"/>
                <w:sz w:val="16"/>
                <w:szCs w:val="16"/>
                <w:rPrChange w:id="37294" w:author="pete jones" w:date="2022-03-12T11:07:00Z">
                  <w:rPr>
                    <w:ins w:id="37295" w:author="pete jones" w:date="2022-03-12T09:43:00Z"/>
                  </w:rPr>
                </w:rPrChange>
              </w:rPr>
              <w:pPrChange w:id="37296" w:author="pete jones" w:date="2022-03-12T11:10:00Z">
                <w:pPr/>
              </w:pPrChange>
            </w:pPr>
            <w:ins w:id="37297" w:author="pete jones" w:date="2022-03-12T09:43:00Z">
              <w:r w:rsidRPr="00A32CF8">
                <w:rPr>
                  <w:sz w:val="16"/>
                  <w:szCs w:val="16"/>
                  <w:rPrChange w:id="37298" w:author="pete jones" w:date="2022-03-12T11:07:00Z">
                    <w:rPr/>
                  </w:rPrChange>
                </w:rPr>
                <w:t>2</w:t>
              </w:r>
            </w:ins>
          </w:p>
        </w:tc>
        <w:tc>
          <w:tcPr>
            <w:tcW w:w="2012" w:type="dxa"/>
            <w:hideMark/>
          </w:tcPr>
          <w:p w14:paraId="0FE96297" w14:textId="77777777" w:rsidR="00C56B6E" w:rsidRPr="00A32CF8" w:rsidRDefault="00C56B6E">
            <w:pPr>
              <w:spacing w:before="0" w:after="0" w:line="240" w:lineRule="auto"/>
              <w:rPr>
                <w:ins w:id="37299" w:author="pete jones" w:date="2022-03-12T09:43:00Z"/>
                <w:sz w:val="16"/>
                <w:szCs w:val="16"/>
                <w:rPrChange w:id="37300" w:author="pete jones" w:date="2022-03-12T11:07:00Z">
                  <w:rPr>
                    <w:ins w:id="37301" w:author="pete jones" w:date="2022-03-12T09:43:00Z"/>
                  </w:rPr>
                </w:rPrChange>
              </w:rPr>
              <w:pPrChange w:id="37302" w:author="pete jones" w:date="2022-03-12T11:07:00Z">
                <w:pPr/>
              </w:pPrChange>
            </w:pPr>
            <w:ins w:id="37303" w:author="pete jones" w:date="2022-03-12T09:43:00Z">
              <w:r w:rsidRPr="00A32CF8">
                <w:rPr>
                  <w:sz w:val="16"/>
                  <w:szCs w:val="16"/>
                  <w:rPrChange w:id="37304" w:author="pete jones" w:date="2022-03-12T11:07:00Z">
                    <w:rPr/>
                  </w:rPrChange>
                </w:rPr>
                <w:t>Percentage of students who have studied Science to L3</w:t>
              </w:r>
            </w:ins>
          </w:p>
        </w:tc>
        <w:tc>
          <w:tcPr>
            <w:tcW w:w="5805" w:type="dxa"/>
            <w:vMerge/>
            <w:hideMark/>
          </w:tcPr>
          <w:p w14:paraId="0777F754" w14:textId="77777777" w:rsidR="00C56B6E" w:rsidRPr="00A32CF8" w:rsidRDefault="00C56B6E">
            <w:pPr>
              <w:spacing w:before="0" w:after="0" w:line="240" w:lineRule="auto"/>
              <w:rPr>
                <w:ins w:id="37305" w:author="pete jones" w:date="2022-03-12T09:43:00Z"/>
                <w:sz w:val="16"/>
                <w:szCs w:val="16"/>
                <w:rPrChange w:id="37306" w:author="pete jones" w:date="2022-03-12T11:07:00Z">
                  <w:rPr>
                    <w:ins w:id="37307" w:author="pete jones" w:date="2022-03-12T09:43:00Z"/>
                  </w:rPr>
                </w:rPrChange>
              </w:rPr>
              <w:pPrChange w:id="37308" w:author="pete jones" w:date="2022-03-12T11:07:00Z">
                <w:pPr/>
              </w:pPrChange>
            </w:pPr>
          </w:p>
        </w:tc>
      </w:tr>
      <w:tr w:rsidR="007A05CA" w:rsidRPr="007A05CA" w14:paraId="5D1F6278" w14:textId="77777777" w:rsidTr="007A05CA">
        <w:trPr>
          <w:trHeight w:val="455"/>
          <w:ins w:id="37309" w:author="pete jones" w:date="2022-03-12T09:43:00Z"/>
        </w:trPr>
        <w:tc>
          <w:tcPr>
            <w:tcW w:w="960" w:type="dxa"/>
            <w:noWrap/>
            <w:hideMark/>
          </w:tcPr>
          <w:p w14:paraId="6960117D" w14:textId="77777777" w:rsidR="00C56B6E" w:rsidRPr="00A32CF8" w:rsidRDefault="00C56B6E">
            <w:pPr>
              <w:spacing w:before="0" w:after="0" w:line="240" w:lineRule="auto"/>
              <w:jc w:val="center"/>
              <w:rPr>
                <w:ins w:id="37310" w:author="pete jones" w:date="2022-03-12T09:43:00Z"/>
                <w:sz w:val="16"/>
                <w:szCs w:val="16"/>
                <w:rPrChange w:id="37311" w:author="pete jones" w:date="2022-03-12T11:07:00Z">
                  <w:rPr>
                    <w:ins w:id="37312" w:author="pete jones" w:date="2022-03-12T09:43:00Z"/>
                  </w:rPr>
                </w:rPrChange>
              </w:rPr>
              <w:pPrChange w:id="37313" w:author="pete jones" w:date="2022-03-12T11:10:00Z">
                <w:pPr/>
              </w:pPrChange>
            </w:pPr>
            <w:ins w:id="37314" w:author="pete jones" w:date="2022-03-12T09:43:00Z">
              <w:r w:rsidRPr="00A32CF8">
                <w:rPr>
                  <w:sz w:val="16"/>
                  <w:szCs w:val="16"/>
                  <w:rPrChange w:id="37315" w:author="pete jones" w:date="2022-03-12T11:07:00Z">
                    <w:rPr/>
                  </w:rPrChange>
                </w:rPr>
                <w:lastRenderedPageBreak/>
                <w:t>2</w:t>
              </w:r>
            </w:ins>
          </w:p>
        </w:tc>
        <w:tc>
          <w:tcPr>
            <w:tcW w:w="2012" w:type="dxa"/>
            <w:hideMark/>
          </w:tcPr>
          <w:p w14:paraId="258BE398" w14:textId="77777777" w:rsidR="00C56B6E" w:rsidRPr="00A32CF8" w:rsidRDefault="00C56B6E">
            <w:pPr>
              <w:spacing w:before="0" w:after="0" w:line="240" w:lineRule="auto"/>
              <w:rPr>
                <w:ins w:id="37316" w:author="pete jones" w:date="2022-03-12T09:43:00Z"/>
                <w:sz w:val="16"/>
                <w:szCs w:val="16"/>
                <w:rPrChange w:id="37317" w:author="pete jones" w:date="2022-03-12T11:07:00Z">
                  <w:rPr>
                    <w:ins w:id="37318" w:author="pete jones" w:date="2022-03-12T09:43:00Z"/>
                  </w:rPr>
                </w:rPrChange>
              </w:rPr>
              <w:pPrChange w:id="37319" w:author="pete jones" w:date="2022-03-12T11:07:00Z">
                <w:pPr/>
              </w:pPrChange>
            </w:pPr>
            <w:ins w:id="37320" w:author="pete jones" w:date="2022-03-12T09:43:00Z">
              <w:r w:rsidRPr="00A32CF8">
                <w:rPr>
                  <w:sz w:val="16"/>
                  <w:szCs w:val="16"/>
                  <w:rPrChange w:id="37321" w:author="pete jones" w:date="2022-03-12T11:07:00Z">
                    <w:rPr/>
                  </w:rPrChange>
                </w:rPr>
                <w:t>Percentage of students who have studied an engineering qualification at L3</w:t>
              </w:r>
            </w:ins>
          </w:p>
        </w:tc>
        <w:tc>
          <w:tcPr>
            <w:tcW w:w="5805" w:type="dxa"/>
            <w:hideMark/>
          </w:tcPr>
          <w:p w14:paraId="02A70960" w14:textId="77777777" w:rsidR="00C56B6E" w:rsidRPr="00A32CF8" w:rsidRDefault="00C56B6E">
            <w:pPr>
              <w:spacing w:before="0" w:after="0" w:line="240" w:lineRule="auto"/>
              <w:rPr>
                <w:ins w:id="37322" w:author="pete jones" w:date="2022-03-12T09:43:00Z"/>
                <w:sz w:val="16"/>
                <w:szCs w:val="16"/>
                <w:rPrChange w:id="37323" w:author="pete jones" w:date="2022-03-12T11:07:00Z">
                  <w:rPr>
                    <w:ins w:id="37324" w:author="pete jones" w:date="2022-03-12T09:43:00Z"/>
                  </w:rPr>
                </w:rPrChange>
              </w:rPr>
              <w:pPrChange w:id="37325" w:author="pete jones" w:date="2022-03-12T11:07:00Z">
                <w:pPr/>
              </w:pPrChange>
            </w:pPr>
            <w:ins w:id="37326" w:author="pete jones" w:date="2022-03-12T09:43:00Z">
              <w:r w:rsidRPr="00A32CF8">
                <w:rPr>
                  <w:sz w:val="16"/>
                  <w:szCs w:val="16"/>
                  <w:rPrChange w:id="37327" w:author="pete jones" w:date="2022-03-12T11:07:00Z">
                    <w:rPr/>
                  </w:rPrChange>
                </w:rPr>
                <w:t>Traditionally this number will be quite low but will attract a higher score because these students may be better able to assess engineering problem contexts</w:t>
              </w:r>
            </w:ins>
          </w:p>
        </w:tc>
      </w:tr>
      <w:tr w:rsidR="007A05CA" w:rsidRPr="007A05CA" w14:paraId="011001D1" w14:textId="77777777" w:rsidTr="007A05CA">
        <w:trPr>
          <w:trHeight w:val="43"/>
          <w:ins w:id="37328" w:author="pete jones" w:date="2022-03-12T09:43:00Z"/>
        </w:trPr>
        <w:tc>
          <w:tcPr>
            <w:tcW w:w="960" w:type="dxa"/>
            <w:noWrap/>
            <w:hideMark/>
          </w:tcPr>
          <w:p w14:paraId="18117116" w14:textId="77777777" w:rsidR="00C56B6E" w:rsidRPr="00A32CF8" w:rsidRDefault="00C56B6E">
            <w:pPr>
              <w:spacing w:before="0" w:after="0" w:line="240" w:lineRule="auto"/>
              <w:jc w:val="center"/>
              <w:rPr>
                <w:ins w:id="37329" w:author="pete jones" w:date="2022-03-12T09:43:00Z"/>
                <w:sz w:val="16"/>
                <w:szCs w:val="16"/>
                <w:rPrChange w:id="37330" w:author="pete jones" w:date="2022-03-12T11:07:00Z">
                  <w:rPr>
                    <w:ins w:id="37331" w:author="pete jones" w:date="2022-03-12T09:43:00Z"/>
                  </w:rPr>
                </w:rPrChange>
              </w:rPr>
              <w:pPrChange w:id="37332" w:author="pete jones" w:date="2022-03-12T11:10:00Z">
                <w:pPr/>
              </w:pPrChange>
            </w:pPr>
            <w:ins w:id="37333" w:author="pete jones" w:date="2022-03-12T09:43:00Z">
              <w:r w:rsidRPr="00A32CF8">
                <w:rPr>
                  <w:sz w:val="16"/>
                  <w:szCs w:val="16"/>
                  <w:rPrChange w:id="37334" w:author="pete jones" w:date="2022-03-12T11:07:00Z">
                    <w:rPr/>
                  </w:rPrChange>
                </w:rPr>
                <w:t>2</w:t>
              </w:r>
            </w:ins>
          </w:p>
        </w:tc>
        <w:tc>
          <w:tcPr>
            <w:tcW w:w="2012" w:type="dxa"/>
            <w:hideMark/>
          </w:tcPr>
          <w:p w14:paraId="702C1B27" w14:textId="77777777" w:rsidR="00C56B6E" w:rsidRPr="00A32CF8" w:rsidRDefault="00C56B6E">
            <w:pPr>
              <w:spacing w:before="0" w:after="0" w:line="240" w:lineRule="auto"/>
              <w:rPr>
                <w:ins w:id="37335" w:author="pete jones" w:date="2022-03-12T09:43:00Z"/>
                <w:sz w:val="16"/>
                <w:szCs w:val="16"/>
                <w:rPrChange w:id="37336" w:author="pete jones" w:date="2022-03-12T11:07:00Z">
                  <w:rPr>
                    <w:ins w:id="37337" w:author="pete jones" w:date="2022-03-12T09:43:00Z"/>
                  </w:rPr>
                </w:rPrChange>
              </w:rPr>
              <w:pPrChange w:id="37338" w:author="pete jones" w:date="2022-03-12T11:07:00Z">
                <w:pPr/>
              </w:pPrChange>
            </w:pPr>
            <w:ins w:id="37339" w:author="pete jones" w:date="2022-03-12T09:43:00Z">
              <w:r w:rsidRPr="00A32CF8">
                <w:rPr>
                  <w:sz w:val="16"/>
                  <w:szCs w:val="16"/>
                  <w:rPrChange w:id="37340" w:author="pete jones" w:date="2022-03-12T11:07:00Z">
                    <w:rPr/>
                  </w:rPrChange>
                </w:rPr>
                <w:t>Percentage of students failing L3</w:t>
              </w:r>
            </w:ins>
          </w:p>
        </w:tc>
        <w:tc>
          <w:tcPr>
            <w:tcW w:w="5805" w:type="dxa"/>
            <w:vMerge w:val="restart"/>
            <w:hideMark/>
          </w:tcPr>
          <w:p w14:paraId="671A8FEA" w14:textId="249B35C9" w:rsidR="00C56B6E" w:rsidRPr="00A32CF8" w:rsidRDefault="00C56B6E">
            <w:pPr>
              <w:spacing w:before="0" w:after="0" w:line="240" w:lineRule="auto"/>
              <w:rPr>
                <w:ins w:id="37341" w:author="pete jones" w:date="2022-03-12T09:43:00Z"/>
                <w:sz w:val="16"/>
                <w:szCs w:val="16"/>
                <w:rPrChange w:id="37342" w:author="pete jones" w:date="2022-03-12T11:07:00Z">
                  <w:rPr>
                    <w:ins w:id="37343" w:author="pete jones" w:date="2022-03-12T09:43:00Z"/>
                  </w:rPr>
                </w:rPrChange>
              </w:rPr>
              <w:pPrChange w:id="37344" w:author="pete jones" w:date="2022-03-12T11:07:00Z">
                <w:pPr/>
              </w:pPrChange>
            </w:pPr>
            <w:ins w:id="37345" w:author="pete jones" w:date="2022-03-12T09:43:00Z">
              <w:r w:rsidRPr="00A32CF8">
                <w:rPr>
                  <w:sz w:val="16"/>
                  <w:szCs w:val="16"/>
                  <w:rPrChange w:id="37346" w:author="pete jones" w:date="2022-03-12T11:07:00Z">
                    <w:rPr/>
                  </w:rPrChange>
                </w:rPr>
                <w:t xml:space="preserve">These factors relate to the number of students requiring reworks to previous study levels. The higher number of referrals progressing to higher levels </w:t>
              </w:r>
            </w:ins>
            <w:ins w:id="37347" w:author="pete jones" w:date="2022-03-30T10:49:00Z">
              <w:r w:rsidR="002A65B6">
                <w:rPr>
                  <w:sz w:val="16"/>
                  <w:szCs w:val="16"/>
                </w:rPr>
                <w:t>a</w:t>
              </w:r>
            </w:ins>
            <w:ins w:id="37348" w:author="pete jones" w:date="2022-03-12T09:43:00Z">
              <w:r w:rsidRPr="00A32CF8">
                <w:rPr>
                  <w:sz w:val="16"/>
                  <w:szCs w:val="16"/>
                  <w:rPrChange w:id="37349" w:author="pete jones" w:date="2022-03-12T11:07:00Z">
                    <w:rPr/>
                  </w:rPrChange>
                </w:rPr>
                <w:t xml:space="preserve">ffects or indicates </w:t>
              </w:r>
            </w:ins>
            <w:ins w:id="37350" w:author="pete jones" w:date="2022-03-29T17:16:00Z">
              <w:r w:rsidR="00F743B3" w:rsidRPr="00A32CF8">
                <w:rPr>
                  <w:sz w:val="16"/>
                  <w:szCs w:val="16"/>
                </w:rPr>
                <w:t>pre-existing</w:t>
              </w:r>
            </w:ins>
            <w:ins w:id="37351" w:author="pete jones" w:date="2022-03-12T09:43:00Z">
              <w:r w:rsidRPr="00A32CF8">
                <w:rPr>
                  <w:sz w:val="16"/>
                  <w:szCs w:val="16"/>
                  <w:rPrChange w:id="37352" w:author="pete jones" w:date="2022-03-12T11:07:00Z">
                    <w:rPr/>
                  </w:rPrChange>
                </w:rPr>
                <w:t xml:space="preserve"> intrinsic levels of motivation which detract from creative learning styles. Higher %age = lower scores</w:t>
              </w:r>
            </w:ins>
          </w:p>
        </w:tc>
      </w:tr>
      <w:tr w:rsidR="007A05CA" w:rsidRPr="007A05CA" w14:paraId="4F765930" w14:textId="77777777" w:rsidTr="007A05CA">
        <w:trPr>
          <w:trHeight w:val="43"/>
          <w:ins w:id="37353" w:author="pete jones" w:date="2022-03-12T09:43:00Z"/>
        </w:trPr>
        <w:tc>
          <w:tcPr>
            <w:tcW w:w="960" w:type="dxa"/>
            <w:noWrap/>
            <w:hideMark/>
          </w:tcPr>
          <w:p w14:paraId="5E22616D" w14:textId="77777777" w:rsidR="00C56B6E" w:rsidRPr="00A32CF8" w:rsidRDefault="00C56B6E">
            <w:pPr>
              <w:spacing w:before="0" w:after="0" w:line="240" w:lineRule="auto"/>
              <w:jc w:val="center"/>
              <w:rPr>
                <w:ins w:id="37354" w:author="pete jones" w:date="2022-03-12T09:43:00Z"/>
                <w:sz w:val="16"/>
                <w:szCs w:val="16"/>
                <w:rPrChange w:id="37355" w:author="pete jones" w:date="2022-03-12T11:07:00Z">
                  <w:rPr>
                    <w:ins w:id="37356" w:author="pete jones" w:date="2022-03-12T09:43:00Z"/>
                  </w:rPr>
                </w:rPrChange>
              </w:rPr>
              <w:pPrChange w:id="37357" w:author="pete jones" w:date="2022-03-12T11:10:00Z">
                <w:pPr/>
              </w:pPrChange>
            </w:pPr>
            <w:ins w:id="37358" w:author="pete jones" w:date="2022-03-12T09:43:00Z">
              <w:r w:rsidRPr="00A32CF8">
                <w:rPr>
                  <w:sz w:val="16"/>
                  <w:szCs w:val="16"/>
                  <w:rPrChange w:id="37359" w:author="pete jones" w:date="2022-03-12T11:07:00Z">
                    <w:rPr/>
                  </w:rPrChange>
                </w:rPr>
                <w:t>2</w:t>
              </w:r>
            </w:ins>
          </w:p>
        </w:tc>
        <w:tc>
          <w:tcPr>
            <w:tcW w:w="2012" w:type="dxa"/>
            <w:hideMark/>
          </w:tcPr>
          <w:p w14:paraId="68007CC5" w14:textId="77777777" w:rsidR="00C56B6E" w:rsidRPr="00A32CF8" w:rsidRDefault="00C56B6E">
            <w:pPr>
              <w:spacing w:before="0" w:after="0" w:line="240" w:lineRule="auto"/>
              <w:rPr>
                <w:ins w:id="37360" w:author="pete jones" w:date="2022-03-12T09:43:00Z"/>
                <w:sz w:val="16"/>
                <w:szCs w:val="16"/>
                <w:rPrChange w:id="37361" w:author="pete jones" w:date="2022-03-12T11:07:00Z">
                  <w:rPr>
                    <w:ins w:id="37362" w:author="pete jones" w:date="2022-03-12T09:43:00Z"/>
                  </w:rPr>
                </w:rPrChange>
              </w:rPr>
              <w:pPrChange w:id="37363" w:author="pete jones" w:date="2022-03-12T11:07:00Z">
                <w:pPr/>
              </w:pPrChange>
            </w:pPr>
            <w:ins w:id="37364" w:author="pete jones" w:date="2022-03-12T09:43:00Z">
              <w:r w:rsidRPr="00A32CF8">
                <w:rPr>
                  <w:sz w:val="16"/>
                  <w:szCs w:val="16"/>
                  <w:rPrChange w:id="37365" w:author="pete jones" w:date="2022-03-12T11:07:00Z">
                    <w:rPr/>
                  </w:rPrChange>
                </w:rPr>
                <w:t>Percentage of students failing L4</w:t>
              </w:r>
            </w:ins>
          </w:p>
        </w:tc>
        <w:tc>
          <w:tcPr>
            <w:tcW w:w="5805" w:type="dxa"/>
            <w:vMerge/>
            <w:hideMark/>
          </w:tcPr>
          <w:p w14:paraId="75BF85A1" w14:textId="77777777" w:rsidR="00C56B6E" w:rsidRPr="00A32CF8" w:rsidRDefault="00C56B6E">
            <w:pPr>
              <w:spacing w:before="0" w:after="0" w:line="240" w:lineRule="auto"/>
              <w:rPr>
                <w:ins w:id="37366" w:author="pete jones" w:date="2022-03-12T09:43:00Z"/>
                <w:sz w:val="16"/>
                <w:szCs w:val="16"/>
                <w:rPrChange w:id="37367" w:author="pete jones" w:date="2022-03-12T11:07:00Z">
                  <w:rPr>
                    <w:ins w:id="37368" w:author="pete jones" w:date="2022-03-12T09:43:00Z"/>
                  </w:rPr>
                </w:rPrChange>
              </w:rPr>
              <w:pPrChange w:id="37369" w:author="pete jones" w:date="2022-03-12T11:07:00Z">
                <w:pPr/>
              </w:pPrChange>
            </w:pPr>
          </w:p>
        </w:tc>
      </w:tr>
      <w:tr w:rsidR="007A05CA" w:rsidRPr="007A05CA" w14:paraId="56F23D8A" w14:textId="77777777" w:rsidTr="007A05CA">
        <w:trPr>
          <w:trHeight w:val="43"/>
          <w:ins w:id="37370" w:author="pete jones" w:date="2022-03-12T09:43:00Z"/>
        </w:trPr>
        <w:tc>
          <w:tcPr>
            <w:tcW w:w="960" w:type="dxa"/>
            <w:noWrap/>
            <w:hideMark/>
          </w:tcPr>
          <w:p w14:paraId="0A486F44" w14:textId="77777777" w:rsidR="00C56B6E" w:rsidRPr="00A32CF8" w:rsidRDefault="00C56B6E">
            <w:pPr>
              <w:spacing w:before="0" w:after="0" w:line="240" w:lineRule="auto"/>
              <w:jc w:val="center"/>
              <w:rPr>
                <w:ins w:id="37371" w:author="pete jones" w:date="2022-03-12T09:43:00Z"/>
                <w:sz w:val="16"/>
                <w:szCs w:val="16"/>
                <w:rPrChange w:id="37372" w:author="pete jones" w:date="2022-03-12T11:07:00Z">
                  <w:rPr>
                    <w:ins w:id="37373" w:author="pete jones" w:date="2022-03-12T09:43:00Z"/>
                  </w:rPr>
                </w:rPrChange>
              </w:rPr>
              <w:pPrChange w:id="37374" w:author="pete jones" w:date="2022-03-12T11:10:00Z">
                <w:pPr/>
              </w:pPrChange>
            </w:pPr>
            <w:ins w:id="37375" w:author="pete jones" w:date="2022-03-12T09:43:00Z">
              <w:r w:rsidRPr="00A32CF8">
                <w:rPr>
                  <w:sz w:val="16"/>
                  <w:szCs w:val="16"/>
                  <w:rPrChange w:id="37376" w:author="pete jones" w:date="2022-03-12T11:07:00Z">
                    <w:rPr/>
                  </w:rPrChange>
                </w:rPr>
                <w:t>2</w:t>
              </w:r>
            </w:ins>
          </w:p>
        </w:tc>
        <w:tc>
          <w:tcPr>
            <w:tcW w:w="2012" w:type="dxa"/>
            <w:hideMark/>
          </w:tcPr>
          <w:p w14:paraId="17E13B9A" w14:textId="77777777" w:rsidR="00C56B6E" w:rsidRPr="00A32CF8" w:rsidRDefault="00C56B6E">
            <w:pPr>
              <w:spacing w:before="0" w:after="0" w:line="240" w:lineRule="auto"/>
              <w:rPr>
                <w:ins w:id="37377" w:author="pete jones" w:date="2022-03-12T09:43:00Z"/>
                <w:sz w:val="16"/>
                <w:szCs w:val="16"/>
                <w:rPrChange w:id="37378" w:author="pete jones" w:date="2022-03-12T11:07:00Z">
                  <w:rPr>
                    <w:ins w:id="37379" w:author="pete jones" w:date="2022-03-12T09:43:00Z"/>
                  </w:rPr>
                </w:rPrChange>
              </w:rPr>
              <w:pPrChange w:id="37380" w:author="pete jones" w:date="2022-03-12T11:07:00Z">
                <w:pPr/>
              </w:pPrChange>
            </w:pPr>
            <w:ins w:id="37381" w:author="pete jones" w:date="2022-03-12T09:43:00Z">
              <w:r w:rsidRPr="00A32CF8">
                <w:rPr>
                  <w:sz w:val="16"/>
                  <w:szCs w:val="16"/>
                  <w:rPrChange w:id="37382" w:author="pete jones" w:date="2022-03-12T11:07:00Z">
                    <w:rPr/>
                  </w:rPrChange>
                </w:rPr>
                <w:t>Percentage of students failing L5</w:t>
              </w:r>
            </w:ins>
          </w:p>
        </w:tc>
        <w:tc>
          <w:tcPr>
            <w:tcW w:w="5805" w:type="dxa"/>
            <w:vMerge/>
            <w:hideMark/>
          </w:tcPr>
          <w:p w14:paraId="36B849C1" w14:textId="77777777" w:rsidR="00C56B6E" w:rsidRPr="00A32CF8" w:rsidRDefault="00C56B6E">
            <w:pPr>
              <w:spacing w:before="0" w:after="0" w:line="240" w:lineRule="auto"/>
              <w:rPr>
                <w:ins w:id="37383" w:author="pete jones" w:date="2022-03-12T09:43:00Z"/>
                <w:sz w:val="16"/>
                <w:szCs w:val="16"/>
                <w:rPrChange w:id="37384" w:author="pete jones" w:date="2022-03-12T11:07:00Z">
                  <w:rPr>
                    <w:ins w:id="37385" w:author="pete jones" w:date="2022-03-12T09:43:00Z"/>
                  </w:rPr>
                </w:rPrChange>
              </w:rPr>
              <w:pPrChange w:id="37386" w:author="pete jones" w:date="2022-03-12T11:07:00Z">
                <w:pPr/>
              </w:pPrChange>
            </w:pPr>
          </w:p>
        </w:tc>
      </w:tr>
      <w:tr w:rsidR="007A05CA" w:rsidRPr="007A05CA" w14:paraId="2E5514DA" w14:textId="77777777" w:rsidTr="007A05CA">
        <w:trPr>
          <w:trHeight w:val="90"/>
          <w:ins w:id="37387" w:author="pete jones" w:date="2022-03-12T09:43:00Z"/>
        </w:trPr>
        <w:tc>
          <w:tcPr>
            <w:tcW w:w="960" w:type="dxa"/>
            <w:noWrap/>
            <w:hideMark/>
          </w:tcPr>
          <w:p w14:paraId="262FBB77" w14:textId="77777777" w:rsidR="00C56B6E" w:rsidRPr="00A32CF8" w:rsidRDefault="00C56B6E">
            <w:pPr>
              <w:spacing w:before="0" w:after="0" w:line="240" w:lineRule="auto"/>
              <w:jc w:val="center"/>
              <w:rPr>
                <w:ins w:id="37388" w:author="pete jones" w:date="2022-03-12T09:43:00Z"/>
                <w:sz w:val="16"/>
                <w:szCs w:val="16"/>
                <w:rPrChange w:id="37389" w:author="pete jones" w:date="2022-03-12T11:07:00Z">
                  <w:rPr>
                    <w:ins w:id="37390" w:author="pete jones" w:date="2022-03-12T09:43:00Z"/>
                  </w:rPr>
                </w:rPrChange>
              </w:rPr>
              <w:pPrChange w:id="37391" w:author="pete jones" w:date="2022-03-12T11:10:00Z">
                <w:pPr/>
              </w:pPrChange>
            </w:pPr>
            <w:ins w:id="37392" w:author="pete jones" w:date="2022-03-12T09:43:00Z">
              <w:r w:rsidRPr="00A32CF8">
                <w:rPr>
                  <w:sz w:val="16"/>
                  <w:szCs w:val="16"/>
                  <w:rPrChange w:id="37393" w:author="pete jones" w:date="2022-03-12T11:07:00Z">
                    <w:rPr/>
                  </w:rPrChange>
                </w:rPr>
                <w:t>2</w:t>
              </w:r>
            </w:ins>
          </w:p>
        </w:tc>
        <w:tc>
          <w:tcPr>
            <w:tcW w:w="2012" w:type="dxa"/>
            <w:hideMark/>
          </w:tcPr>
          <w:p w14:paraId="10378007" w14:textId="77777777" w:rsidR="00C56B6E" w:rsidRPr="00A32CF8" w:rsidRDefault="00C56B6E">
            <w:pPr>
              <w:spacing w:before="0" w:after="0" w:line="240" w:lineRule="auto"/>
              <w:rPr>
                <w:ins w:id="37394" w:author="pete jones" w:date="2022-03-12T09:43:00Z"/>
                <w:sz w:val="16"/>
                <w:szCs w:val="16"/>
                <w:rPrChange w:id="37395" w:author="pete jones" w:date="2022-03-12T11:07:00Z">
                  <w:rPr>
                    <w:ins w:id="37396" w:author="pete jones" w:date="2022-03-12T09:43:00Z"/>
                  </w:rPr>
                </w:rPrChange>
              </w:rPr>
              <w:pPrChange w:id="37397" w:author="pete jones" w:date="2022-03-12T11:07:00Z">
                <w:pPr/>
              </w:pPrChange>
            </w:pPr>
            <w:ins w:id="37398" w:author="pete jones" w:date="2022-03-12T09:43:00Z">
              <w:r w:rsidRPr="00A32CF8">
                <w:rPr>
                  <w:sz w:val="16"/>
                  <w:szCs w:val="16"/>
                  <w:rPrChange w:id="37399" w:author="pete jones" w:date="2022-03-12T11:07:00Z">
                    <w:rPr/>
                  </w:rPrChange>
                </w:rPr>
                <w:t>Total number of resists required at L3</w:t>
              </w:r>
            </w:ins>
          </w:p>
        </w:tc>
        <w:tc>
          <w:tcPr>
            <w:tcW w:w="5805" w:type="dxa"/>
            <w:vMerge/>
            <w:hideMark/>
          </w:tcPr>
          <w:p w14:paraId="3C373E12" w14:textId="77777777" w:rsidR="00C56B6E" w:rsidRPr="00A32CF8" w:rsidRDefault="00C56B6E">
            <w:pPr>
              <w:spacing w:before="0" w:after="0" w:line="240" w:lineRule="auto"/>
              <w:rPr>
                <w:ins w:id="37400" w:author="pete jones" w:date="2022-03-12T09:43:00Z"/>
                <w:sz w:val="16"/>
                <w:szCs w:val="16"/>
                <w:rPrChange w:id="37401" w:author="pete jones" w:date="2022-03-12T11:07:00Z">
                  <w:rPr>
                    <w:ins w:id="37402" w:author="pete jones" w:date="2022-03-12T09:43:00Z"/>
                  </w:rPr>
                </w:rPrChange>
              </w:rPr>
              <w:pPrChange w:id="37403" w:author="pete jones" w:date="2022-03-12T11:07:00Z">
                <w:pPr/>
              </w:pPrChange>
            </w:pPr>
          </w:p>
        </w:tc>
      </w:tr>
      <w:tr w:rsidR="007A05CA" w:rsidRPr="007A05CA" w14:paraId="1D891A12" w14:textId="77777777" w:rsidTr="007A05CA">
        <w:trPr>
          <w:trHeight w:val="43"/>
          <w:ins w:id="37404" w:author="pete jones" w:date="2022-03-12T09:43:00Z"/>
        </w:trPr>
        <w:tc>
          <w:tcPr>
            <w:tcW w:w="960" w:type="dxa"/>
            <w:noWrap/>
            <w:hideMark/>
          </w:tcPr>
          <w:p w14:paraId="110DC0A5" w14:textId="77777777" w:rsidR="00C56B6E" w:rsidRPr="00A32CF8" w:rsidRDefault="00C56B6E">
            <w:pPr>
              <w:spacing w:before="0" w:after="0" w:line="240" w:lineRule="auto"/>
              <w:jc w:val="center"/>
              <w:rPr>
                <w:ins w:id="37405" w:author="pete jones" w:date="2022-03-12T09:43:00Z"/>
                <w:sz w:val="16"/>
                <w:szCs w:val="16"/>
                <w:rPrChange w:id="37406" w:author="pete jones" w:date="2022-03-12T11:07:00Z">
                  <w:rPr>
                    <w:ins w:id="37407" w:author="pete jones" w:date="2022-03-12T09:43:00Z"/>
                  </w:rPr>
                </w:rPrChange>
              </w:rPr>
              <w:pPrChange w:id="37408" w:author="pete jones" w:date="2022-03-12T11:10:00Z">
                <w:pPr/>
              </w:pPrChange>
            </w:pPr>
            <w:ins w:id="37409" w:author="pete jones" w:date="2022-03-12T09:43:00Z">
              <w:r w:rsidRPr="00A32CF8">
                <w:rPr>
                  <w:sz w:val="16"/>
                  <w:szCs w:val="16"/>
                  <w:rPrChange w:id="37410" w:author="pete jones" w:date="2022-03-12T11:07:00Z">
                    <w:rPr/>
                  </w:rPrChange>
                </w:rPr>
                <w:t>2</w:t>
              </w:r>
            </w:ins>
          </w:p>
        </w:tc>
        <w:tc>
          <w:tcPr>
            <w:tcW w:w="2012" w:type="dxa"/>
            <w:hideMark/>
          </w:tcPr>
          <w:p w14:paraId="57A43E6D" w14:textId="77777777" w:rsidR="00C56B6E" w:rsidRPr="00A32CF8" w:rsidRDefault="00C56B6E">
            <w:pPr>
              <w:spacing w:before="0" w:after="0" w:line="240" w:lineRule="auto"/>
              <w:rPr>
                <w:ins w:id="37411" w:author="pete jones" w:date="2022-03-12T09:43:00Z"/>
                <w:sz w:val="16"/>
                <w:szCs w:val="16"/>
                <w:rPrChange w:id="37412" w:author="pete jones" w:date="2022-03-12T11:07:00Z">
                  <w:rPr>
                    <w:ins w:id="37413" w:author="pete jones" w:date="2022-03-12T09:43:00Z"/>
                  </w:rPr>
                </w:rPrChange>
              </w:rPr>
              <w:pPrChange w:id="37414" w:author="pete jones" w:date="2022-03-12T11:07:00Z">
                <w:pPr/>
              </w:pPrChange>
            </w:pPr>
            <w:ins w:id="37415" w:author="pete jones" w:date="2022-03-12T09:43:00Z">
              <w:r w:rsidRPr="00A32CF8">
                <w:rPr>
                  <w:sz w:val="16"/>
                  <w:szCs w:val="16"/>
                  <w:rPrChange w:id="37416" w:author="pete jones" w:date="2022-03-12T11:07:00Z">
                    <w:rPr/>
                  </w:rPrChange>
                </w:rPr>
                <w:t>Total number of resists required at L4</w:t>
              </w:r>
            </w:ins>
          </w:p>
        </w:tc>
        <w:tc>
          <w:tcPr>
            <w:tcW w:w="5805" w:type="dxa"/>
            <w:vMerge w:val="restart"/>
            <w:hideMark/>
          </w:tcPr>
          <w:p w14:paraId="52FBB62F" w14:textId="24D89A14" w:rsidR="00C56B6E" w:rsidRPr="00A32CF8" w:rsidRDefault="00C56B6E">
            <w:pPr>
              <w:spacing w:before="0" w:after="0" w:line="240" w:lineRule="auto"/>
              <w:rPr>
                <w:ins w:id="37417" w:author="pete jones" w:date="2022-03-12T09:43:00Z"/>
                <w:sz w:val="16"/>
                <w:szCs w:val="16"/>
                <w:rPrChange w:id="37418" w:author="pete jones" w:date="2022-03-12T11:07:00Z">
                  <w:rPr>
                    <w:ins w:id="37419" w:author="pete jones" w:date="2022-03-12T09:43:00Z"/>
                  </w:rPr>
                </w:rPrChange>
              </w:rPr>
              <w:pPrChange w:id="37420" w:author="pete jones" w:date="2022-03-12T11:07:00Z">
                <w:pPr/>
              </w:pPrChange>
            </w:pPr>
            <w:ins w:id="37421" w:author="pete jones" w:date="2022-03-12T09:43:00Z">
              <w:r w:rsidRPr="00A32CF8">
                <w:rPr>
                  <w:sz w:val="16"/>
                  <w:szCs w:val="16"/>
                  <w:rPrChange w:id="37422" w:author="pete jones" w:date="2022-03-12T11:07:00Z">
                    <w:rPr/>
                  </w:rPrChange>
                </w:rPr>
                <w:t>These factors are related to others but assessed on their merit indicate lower levels of intrinsic motivat</w:t>
              </w:r>
            </w:ins>
            <w:ins w:id="37423" w:author="pete jones" w:date="2022-03-30T10:49:00Z">
              <w:r w:rsidR="002A65B6">
                <w:rPr>
                  <w:sz w:val="16"/>
                  <w:szCs w:val="16"/>
                </w:rPr>
                <w:t>ion</w:t>
              </w:r>
            </w:ins>
            <w:ins w:id="37424" w:author="pete jones" w:date="2022-04-01T13:16:00Z">
              <w:r w:rsidR="00DA172B">
                <w:rPr>
                  <w:sz w:val="16"/>
                  <w:szCs w:val="16"/>
                </w:rPr>
                <w:t>,</w:t>
              </w:r>
            </w:ins>
            <w:ins w:id="37425" w:author="pete jones" w:date="2022-03-12T09:43:00Z">
              <w:r w:rsidRPr="00A32CF8">
                <w:rPr>
                  <w:sz w:val="16"/>
                  <w:szCs w:val="16"/>
                  <w:rPrChange w:id="37426" w:author="pete jones" w:date="2022-03-12T11:07:00Z">
                    <w:rPr/>
                  </w:rPrChange>
                </w:rPr>
                <w:t xml:space="preserve"> which equate to lower scores</w:t>
              </w:r>
            </w:ins>
          </w:p>
        </w:tc>
      </w:tr>
      <w:tr w:rsidR="007A05CA" w:rsidRPr="007A05CA" w14:paraId="1FBFCAC2" w14:textId="77777777" w:rsidTr="007A05CA">
        <w:trPr>
          <w:trHeight w:val="110"/>
          <w:ins w:id="37427" w:author="pete jones" w:date="2022-03-12T09:43:00Z"/>
        </w:trPr>
        <w:tc>
          <w:tcPr>
            <w:tcW w:w="960" w:type="dxa"/>
            <w:noWrap/>
            <w:hideMark/>
          </w:tcPr>
          <w:p w14:paraId="2FB9D4B8" w14:textId="77777777" w:rsidR="00C56B6E" w:rsidRPr="00A32CF8" w:rsidRDefault="00C56B6E">
            <w:pPr>
              <w:spacing w:before="0" w:after="0" w:line="240" w:lineRule="auto"/>
              <w:jc w:val="center"/>
              <w:rPr>
                <w:ins w:id="37428" w:author="pete jones" w:date="2022-03-12T09:43:00Z"/>
                <w:sz w:val="16"/>
                <w:szCs w:val="16"/>
                <w:rPrChange w:id="37429" w:author="pete jones" w:date="2022-03-12T11:07:00Z">
                  <w:rPr>
                    <w:ins w:id="37430" w:author="pete jones" w:date="2022-03-12T09:43:00Z"/>
                  </w:rPr>
                </w:rPrChange>
              </w:rPr>
              <w:pPrChange w:id="37431" w:author="pete jones" w:date="2022-03-12T11:10:00Z">
                <w:pPr/>
              </w:pPrChange>
            </w:pPr>
            <w:ins w:id="37432" w:author="pete jones" w:date="2022-03-12T09:43:00Z">
              <w:r w:rsidRPr="00A32CF8">
                <w:rPr>
                  <w:sz w:val="16"/>
                  <w:szCs w:val="16"/>
                  <w:rPrChange w:id="37433" w:author="pete jones" w:date="2022-03-12T11:07:00Z">
                    <w:rPr/>
                  </w:rPrChange>
                </w:rPr>
                <w:t>2</w:t>
              </w:r>
            </w:ins>
          </w:p>
        </w:tc>
        <w:tc>
          <w:tcPr>
            <w:tcW w:w="2012" w:type="dxa"/>
            <w:hideMark/>
          </w:tcPr>
          <w:p w14:paraId="072268D2" w14:textId="77777777" w:rsidR="00C56B6E" w:rsidRPr="00A32CF8" w:rsidRDefault="00C56B6E">
            <w:pPr>
              <w:spacing w:before="0" w:after="0" w:line="240" w:lineRule="auto"/>
              <w:rPr>
                <w:ins w:id="37434" w:author="pete jones" w:date="2022-03-12T09:43:00Z"/>
                <w:sz w:val="16"/>
                <w:szCs w:val="16"/>
                <w:rPrChange w:id="37435" w:author="pete jones" w:date="2022-03-12T11:07:00Z">
                  <w:rPr>
                    <w:ins w:id="37436" w:author="pete jones" w:date="2022-03-12T09:43:00Z"/>
                  </w:rPr>
                </w:rPrChange>
              </w:rPr>
              <w:pPrChange w:id="37437" w:author="pete jones" w:date="2022-03-12T11:07:00Z">
                <w:pPr/>
              </w:pPrChange>
            </w:pPr>
            <w:ins w:id="37438" w:author="pete jones" w:date="2022-03-12T09:43:00Z">
              <w:r w:rsidRPr="00A32CF8">
                <w:rPr>
                  <w:sz w:val="16"/>
                  <w:szCs w:val="16"/>
                  <w:rPrChange w:id="37439" w:author="pete jones" w:date="2022-03-12T11:07:00Z">
                    <w:rPr/>
                  </w:rPrChange>
                </w:rPr>
                <w:t>Total number of resists required at L5</w:t>
              </w:r>
            </w:ins>
          </w:p>
        </w:tc>
        <w:tc>
          <w:tcPr>
            <w:tcW w:w="5805" w:type="dxa"/>
            <w:vMerge/>
            <w:hideMark/>
          </w:tcPr>
          <w:p w14:paraId="4E1BE8D3" w14:textId="77777777" w:rsidR="00C56B6E" w:rsidRPr="00A32CF8" w:rsidRDefault="00C56B6E">
            <w:pPr>
              <w:spacing w:before="0" w:after="0" w:line="240" w:lineRule="auto"/>
              <w:rPr>
                <w:ins w:id="37440" w:author="pete jones" w:date="2022-03-12T09:43:00Z"/>
                <w:sz w:val="16"/>
                <w:szCs w:val="16"/>
                <w:rPrChange w:id="37441" w:author="pete jones" w:date="2022-03-12T11:07:00Z">
                  <w:rPr>
                    <w:ins w:id="37442" w:author="pete jones" w:date="2022-03-12T09:43:00Z"/>
                  </w:rPr>
                </w:rPrChange>
              </w:rPr>
              <w:pPrChange w:id="37443" w:author="pete jones" w:date="2022-03-12T11:07:00Z">
                <w:pPr/>
              </w:pPrChange>
            </w:pPr>
          </w:p>
        </w:tc>
      </w:tr>
      <w:tr w:rsidR="007A05CA" w:rsidRPr="007A05CA" w14:paraId="5D266931" w14:textId="77777777" w:rsidTr="007A05CA">
        <w:trPr>
          <w:trHeight w:val="132"/>
          <w:ins w:id="37444" w:author="pete jones" w:date="2022-03-12T09:43:00Z"/>
        </w:trPr>
        <w:tc>
          <w:tcPr>
            <w:tcW w:w="960" w:type="dxa"/>
            <w:noWrap/>
            <w:hideMark/>
          </w:tcPr>
          <w:p w14:paraId="1BD241BB" w14:textId="77777777" w:rsidR="00C56B6E" w:rsidRPr="00A32CF8" w:rsidRDefault="00C56B6E">
            <w:pPr>
              <w:spacing w:before="0" w:after="0" w:line="240" w:lineRule="auto"/>
              <w:jc w:val="center"/>
              <w:rPr>
                <w:ins w:id="37445" w:author="pete jones" w:date="2022-03-12T09:43:00Z"/>
                <w:sz w:val="16"/>
                <w:szCs w:val="16"/>
                <w:rPrChange w:id="37446" w:author="pete jones" w:date="2022-03-12T11:07:00Z">
                  <w:rPr>
                    <w:ins w:id="37447" w:author="pete jones" w:date="2022-03-12T09:43:00Z"/>
                  </w:rPr>
                </w:rPrChange>
              </w:rPr>
              <w:pPrChange w:id="37448" w:author="pete jones" w:date="2022-03-12T11:10:00Z">
                <w:pPr/>
              </w:pPrChange>
            </w:pPr>
            <w:ins w:id="37449" w:author="pete jones" w:date="2022-03-12T09:43:00Z">
              <w:r w:rsidRPr="00A32CF8">
                <w:rPr>
                  <w:sz w:val="16"/>
                  <w:szCs w:val="16"/>
                  <w:rPrChange w:id="37450" w:author="pete jones" w:date="2022-03-12T11:07:00Z">
                    <w:rPr/>
                  </w:rPrChange>
                </w:rPr>
                <w:t>2</w:t>
              </w:r>
            </w:ins>
          </w:p>
        </w:tc>
        <w:tc>
          <w:tcPr>
            <w:tcW w:w="2012" w:type="dxa"/>
            <w:hideMark/>
          </w:tcPr>
          <w:p w14:paraId="6C3060D2" w14:textId="77777777" w:rsidR="00C56B6E" w:rsidRPr="00A32CF8" w:rsidRDefault="00C56B6E">
            <w:pPr>
              <w:spacing w:before="0" w:after="0" w:line="240" w:lineRule="auto"/>
              <w:rPr>
                <w:ins w:id="37451" w:author="pete jones" w:date="2022-03-12T09:43:00Z"/>
                <w:sz w:val="16"/>
                <w:szCs w:val="16"/>
                <w:rPrChange w:id="37452" w:author="pete jones" w:date="2022-03-12T11:07:00Z">
                  <w:rPr>
                    <w:ins w:id="37453" w:author="pete jones" w:date="2022-03-12T09:43:00Z"/>
                  </w:rPr>
                </w:rPrChange>
              </w:rPr>
              <w:pPrChange w:id="37454" w:author="pete jones" w:date="2022-03-12T11:07:00Z">
                <w:pPr/>
              </w:pPrChange>
            </w:pPr>
            <w:ins w:id="37455" w:author="pete jones" w:date="2022-03-12T09:43:00Z">
              <w:r w:rsidRPr="00A32CF8">
                <w:rPr>
                  <w:sz w:val="16"/>
                  <w:szCs w:val="16"/>
                  <w:rPrChange w:id="37456" w:author="pete jones" w:date="2022-03-12T11:07:00Z">
                    <w:rPr/>
                  </w:rPrChange>
                </w:rPr>
                <w:t>Direct entry above L4</w:t>
              </w:r>
            </w:ins>
          </w:p>
        </w:tc>
        <w:tc>
          <w:tcPr>
            <w:tcW w:w="5805" w:type="dxa"/>
            <w:hideMark/>
          </w:tcPr>
          <w:p w14:paraId="16FF59D8" w14:textId="2EF74448" w:rsidR="00C56B6E" w:rsidRPr="00A32CF8" w:rsidRDefault="00C56B6E">
            <w:pPr>
              <w:spacing w:before="0" w:after="0" w:line="240" w:lineRule="auto"/>
              <w:rPr>
                <w:ins w:id="37457" w:author="pete jones" w:date="2022-03-12T09:43:00Z"/>
                <w:sz w:val="16"/>
                <w:szCs w:val="16"/>
                <w:rPrChange w:id="37458" w:author="pete jones" w:date="2022-03-12T11:07:00Z">
                  <w:rPr>
                    <w:ins w:id="37459" w:author="pete jones" w:date="2022-03-12T09:43:00Z"/>
                  </w:rPr>
                </w:rPrChange>
              </w:rPr>
              <w:pPrChange w:id="37460" w:author="pete jones" w:date="2022-03-12T11:07:00Z">
                <w:pPr/>
              </w:pPrChange>
            </w:pPr>
            <w:ins w:id="37461" w:author="pete jones" w:date="2022-03-12T09:43:00Z">
              <w:r w:rsidRPr="00A32CF8">
                <w:rPr>
                  <w:sz w:val="16"/>
                  <w:szCs w:val="16"/>
                  <w:rPrChange w:id="37462" w:author="pete jones" w:date="2022-03-12T11:07:00Z">
                    <w:rPr/>
                  </w:rPrChange>
                </w:rPr>
                <w:t xml:space="preserve">Direct entry onto undergraduate programmes </w:t>
              </w:r>
            </w:ins>
            <w:ins w:id="37463" w:author="pete jones" w:date="2022-03-29T17:16:00Z">
              <w:r w:rsidR="00F743B3" w:rsidRPr="00A32CF8">
                <w:rPr>
                  <w:sz w:val="16"/>
                  <w:szCs w:val="16"/>
                </w:rPr>
                <w:t>suggests</w:t>
              </w:r>
            </w:ins>
            <w:ins w:id="37464" w:author="pete jones" w:date="2022-03-12T09:43:00Z">
              <w:r w:rsidRPr="00A32CF8">
                <w:rPr>
                  <w:sz w:val="16"/>
                  <w:szCs w:val="16"/>
                  <w:rPrChange w:id="37465" w:author="pete jones" w:date="2022-03-12T11:07:00Z">
                    <w:rPr/>
                  </w:rPrChange>
                </w:rPr>
                <w:t xml:space="preserve"> alternative APL criteria (including mature students)</w:t>
              </w:r>
            </w:ins>
            <w:ins w:id="37466" w:author="pete jones" w:date="2022-04-01T13:16:00Z">
              <w:r w:rsidR="00DA172B">
                <w:rPr>
                  <w:sz w:val="16"/>
                  <w:szCs w:val="16"/>
                </w:rPr>
                <w:t>.</w:t>
              </w:r>
            </w:ins>
            <w:ins w:id="37467" w:author="pete jones" w:date="2022-03-12T09:43:00Z">
              <w:r w:rsidRPr="00A32CF8">
                <w:rPr>
                  <w:sz w:val="16"/>
                  <w:szCs w:val="16"/>
                  <w:rPrChange w:id="37468" w:author="pete jones" w:date="2022-03-12T11:07:00Z">
                    <w:rPr/>
                  </w:rPrChange>
                </w:rPr>
                <w:t xml:space="preserve"> </w:t>
              </w:r>
            </w:ins>
            <w:ins w:id="37469" w:author="pete jones" w:date="2022-04-01T13:16:00Z">
              <w:r w:rsidR="00DA172B">
                <w:rPr>
                  <w:sz w:val="16"/>
                  <w:szCs w:val="16"/>
                </w:rPr>
                <w:t>G</w:t>
              </w:r>
            </w:ins>
            <w:ins w:id="37470" w:author="pete jones" w:date="2022-03-12T09:43:00Z">
              <w:r w:rsidRPr="00A32CF8">
                <w:rPr>
                  <w:sz w:val="16"/>
                  <w:szCs w:val="16"/>
                  <w:rPrChange w:id="37471" w:author="pete jones" w:date="2022-03-12T11:07:00Z">
                    <w:rPr/>
                  </w:rPrChange>
                </w:rPr>
                <w:t>enerally</w:t>
              </w:r>
            </w:ins>
            <w:ins w:id="37472" w:author="pete jones" w:date="2022-04-01T13:16:00Z">
              <w:r w:rsidR="00DA172B">
                <w:rPr>
                  <w:sz w:val="16"/>
                  <w:szCs w:val="16"/>
                </w:rPr>
                <w:t>,</w:t>
              </w:r>
            </w:ins>
            <w:ins w:id="37473" w:author="pete jones" w:date="2022-03-12T09:43:00Z">
              <w:r w:rsidRPr="00A32CF8">
                <w:rPr>
                  <w:sz w:val="16"/>
                  <w:szCs w:val="16"/>
                  <w:rPrChange w:id="37474" w:author="pete jones" w:date="2022-03-12T11:07:00Z">
                    <w:rPr/>
                  </w:rPrChange>
                </w:rPr>
                <w:t xml:space="preserve"> this group would </w:t>
              </w:r>
            </w:ins>
            <w:ins w:id="37475" w:author="pete jones" w:date="2022-04-01T13:16:00Z">
              <w:r w:rsidR="00DA172B">
                <w:rPr>
                  <w:sz w:val="16"/>
                  <w:szCs w:val="16"/>
                </w:rPr>
                <w:t>accept</w:t>
              </w:r>
            </w:ins>
            <w:ins w:id="37476" w:author="pete jones" w:date="2022-03-12T09:43:00Z">
              <w:r w:rsidRPr="00A32CF8">
                <w:rPr>
                  <w:sz w:val="16"/>
                  <w:szCs w:val="16"/>
                  <w:rPrChange w:id="37477" w:author="pete jones" w:date="2022-03-12T11:07:00Z">
                    <w:rPr/>
                  </w:rPrChange>
                </w:rPr>
                <w:t xml:space="preserve"> tailored learning strategies</w:t>
              </w:r>
            </w:ins>
            <w:ins w:id="37478" w:author="pete jones" w:date="2022-04-01T13:16:00Z">
              <w:r w:rsidR="00DA172B">
                <w:rPr>
                  <w:sz w:val="16"/>
                  <w:szCs w:val="16"/>
                </w:rPr>
                <w:t>,</w:t>
              </w:r>
            </w:ins>
            <w:ins w:id="37479" w:author="pete jones" w:date="2022-03-12T09:43:00Z">
              <w:r w:rsidRPr="00A32CF8">
                <w:rPr>
                  <w:sz w:val="16"/>
                  <w:szCs w:val="16"/>
                  <w:rPrChange w:id="37480" w:author="pete jones" w:date="2022-03-12T11:07:00Z">
                    <w:rPr/>
                  </w:rPrChange>
                </w:rPr>
                <w:t xml:space="preserve"> including PBL and collaborative creativity. Higher %age = higher scores. </w:t>
              </w:r>
            </w:ins>
            <w:ins w:id="37481" w:author="pete jones" w:date="2022-03-30T10:49:00Z">
              <w:r w:rsidR="002A65B6">
                <w:rPr>
                  <w:sz w:val="16"/>
                  <w:szCs w:val="16"/>
                </w:rPr>
                <w:t>The v</w:t>
              </w:r>
            </w:ins>
            <w:ins w:id="37482" w:author="pete jones" w:date="2022-03-12T09:43:00Z">
              <w:r w:rsidRPr="00A32CF8">
                <w:rPr>
                  <w:sz w:val="16"/>
                  <w:szCs w:val="16"/>
                  <w:rPrChange w:id="37483" w:author="pete jones" w:date="2022-03-12T11:07:00Z">
                    <w:rPr/>
                  </w:rPrChange>
                </w:rPr>
                <w:t>alue should include an assess</w:t>
              </w:r>
            </w:ins>
            <w:ins w:id="37484" w:author="pete jones" w:date="2022-03-30T10:49:00Z">
              <w:r w:rsidR="002A65B6">
                <w:rPr>
                  <w:sz w:val="16"/>
                  <w:szCs w:val="16"/>
                </w:rPr>
                <w:t>me</w:t>
              </w:r>
            </w:ins>
            <w:ins w:id="37485" w:author="pete jones" w:date="2022-03-12T09:43:00Z">
              <w:r w:rsidRPr="00A32CF8">
                <w:rPr>
                  <w:sz w:val="16"/>
                  <w:szCs w:val="16"/>
                  <w:rPrChange w:id="37486" w:author="pete jones" w:date="2022-03-12T11:07:00Z">
                    <w:rPr/>
                  </w:rPrChange>
                </w:rPr>
                <w:t>nt of Average UCAS equivalent scores for direct entry</w:t>
              </w:r>
            </w:ins>
          </w:p>
        </w:tc>
      </w:tr>
      <w:tr w:rsidR="007A05CA" w:rsidRPr="007A05CA" w14:paraId="58FE3A32" w14:textId="77777777" w:rsidTr="007A05CA">
        <w:trPr>
          <w:trHeight w:val="315"/>
          <w:ins w:id="37487" w:author="pete jones" w:date="2022-03-12T11:11:00Z"/>
        </w:trPr>
        <w:tc>
          <w:tcPr>
            <w:tcW w:w="960" w:type="dxa"/>
            <w:noWrap/>
            <w:hideMark/>
          </w:tcPr>
          <w:p w14:paraId="52F41467" w14:textId="77777777" w:rsidR="007A05CA" w:rsidRPr="007A05CA" w:rsidRDefault="007A05CA" w:rsidP="007A05CA">
            <w:pPr>
              <w:spacing w:before="0" w:after="0" w:line="240" w:lineRule="auto"/>
              <w:jc w:val="center"/>
              <w:rPr>
                <w:ins w:id="37488" w:author="pete jones" w:date="2022-03-12T11:11:00Z"/>
                <w:rFonts w:ascii="Calibri" w:hAnsi="Calibri" w:cs="Calibri"/>
                <w:b/>
                <w:bCs/>
                <w:color w:val="000000"/>
                <w:sz w:val="16"/>
                <w:szCs w:val="16"/>
                <w:rPrChange w:id="37489" w:author="pete jones" w:date="2022-03-12T11:11:00Z">
                  <w:rPr>
                    <w:ins w:id="37490" w:author="pete jones" w:date="2022-03-12T11:11:00Z"/>
                    <w:rFonts w:ascii="Calibri" w:hAnsi="Calibri" w:cs="Calibri"/>
                    <w:b/>
                    <w:bCs/>
                    <w:color w:val="000000"/>
                    <w:sz w:val="22"/>
                    <w:szCs w:val="22"/>
                  </w:rPr>
                </w:rPrChange>
              </w:rPr>
            </w:pPr>
            <w:ins w:id="37491" w:author="pete jones" w:date="2022-03-12T11:11:00Z">
              <w:r w:rsidRPr="007A05CA">
                <w:rPr>
                  <w:rFonts w:ascii="Calibri" w:hAnsi="Calibri" w:cs="Calibri"/>
                  <w:b/>
                  <w:bCs/>
                  <w:color w:val="000000"/>
                  <w:sz w:val="16"/>
                  <w:szCs w:val="16"/>
                  <w:rPrChange w:id="37492" w:author="pete jones" w:date="2022-03-12T11:11:00Z">
                    <w:rPr>
                      <w:rFonts w:ascii="Calibri" w:hAnsi="Calibri" w:cs="Calibri"/>
                      <w:b/>
                      <w:bCs/>
                      <w:color w:val="000000"/>
                      <w:sz w:val="22"/>
                      <w:szCs w:val="22"/>
                    </w:rPr>
                  </w:rPrChange>
                </w:rPr>
                <w:t>Mode</w:t>
              </w:r>
            </w:ins>
          </w:p>
        </w:tc>
        <w:tc>
          <w:tcPr>
            <w:tcW w:w="2012" w:type="dxa"/>
            <w:hideMark/>
          </w:tcPr>
          <w:p w14:paraId="78BF9AAB" w14:textId="77777777" w:rsidR="007A05CA" w:rsidRPr="007A05CA" w:rsidRDefault="007A05CA" w:rsidP="007A05CA">
            <w:pPr>
              <w:spacing w:before="0" w:after="0" w:line="240" w:lineRule="auto"/>
              <w:jc w:val="left"/>
              <w:rPr>
                <w:ins w:id="37493" w:author="pete jones" w:date="2022-03-12T11:11:00Z"/>
                <w:rFonts w:ascii="Calibri" w:hAnsi="Calibri" w:cs="Calibri"/>
                <w:b/>
                <w:bCs/>
                <w:color w:val="000000"/>
                <w:sz w:val="16"/>
                <w:szCs w:val="16"/>
                <w:rPrChange w:id="37494" w:author="pete jones" w:date="2022-03-12T11:11:00Z">
                  <w:rPr>
                    <w:ins w:id="37495" w:author="pete jones" w:date="2022-03-12T11:11:00Z"/>
                    <w:rFonts w:ascii="Calibri" w:hAnsi="Calibri" w:cs="Calibri"/>
                    <w:b/>
                    <w:bCs/>
                    <w:color w:val="000000"/>
                    <w:sz w:val="22"/>
                    <w:szCs w:val="22"/>
                  </w:rPr>
                </w:rPrChange>
              </w:rPr>
            </w:pPr>
            <w:ins w:id="37496" w:author="pete jones" w:date="2022-03-12T11:11:00Z">
              <w:r w:rsidRPr="007A05CA">
                <w:rPr>
                  <w:rFonts w:ascii="Calibri" w:hAnsi="Calibri" w:cs="Calibri"/>
                  <w:b/>
                  <w:bCs/>
                  <w:color w:val="000000"/>
                  <w:sz w:val="16"/>
                  <w:szCs w:val="16"/>
                  <w:rPrChange w:id="37497" w:author="pete jones" w:date="2022-03-12T11:11:00Z">
                    <w:rPr>
                      <w:rFonts w:ascii="Calibri" w:hAnsi="Calibri" w:cs="Calibri"/>
                      <w:b/>
                      <w:bCs/>
                      <w:color w:val="000000"/>
                      <w:sz w:val="22"/>
                      <w:szCs w:val="22"/>
                    </w:rPr>
                  </w:rPrChange>
                </w:rPr>
                <w:t>KPI</w:t>
              </w:r>
            </w:ins>
          </w:p>
        </w:tc>
        <w:tc>
          <w:tcPr>
            <w:tcW w:w="5805" w:type="dxa"/>
            <w:hideMark/>
          </w:tcPr>
          <w:p w14:paraId="699D777F" w14:textId="77777777" w:rsidR="007A05CA" w:rsidRPr="007A05CA" w:rsidRDefault="007A05CA" w:rsidP="007A05CA">
            <w:pPr>
              <w:spacing w:before="0" w:after="0" w:line="240" w:lineRule="auto"/>
              <w:jc w:val="left"/>
              <w:rPr>
                <w:ins w:id="37498" w:author="pete jones" w:date="2022-03-12T11:11:00Z"/>
                <w:rFonts w:ascii="Calibri" w:hAnsi="Calibri" w:cs="Calibri"/>
                <w:b/>
                <w:bCs/>
                <w:color w:val="000000"/>
                <w:sz w:val="16"/>
                <w:szCs w:val="16"/>
                <w:rPrChange w:id="37499" w:author="pete jones" w:date="2022-03-12T11:11:00Z">
                  <w:rPr>
                    <w:ins w:id="37500" w:author="pete jones" w:date="2022-03-12T11:11:00Z"/>
                    <w:rFonts w:ascii="Calibri" w:hAnsi="Calibri" w:cs="Calibri"/>
                    <w:b/>
                    <w:bCs/>
                    <w:color w:val="000000"/>
                    <w:sz w:val="22"/>
                    <w:szCs w:val="22"/>
                  </w:rPr>
                </w:rPrChange>
              </w:rPr>
            </w:pPr>
            <w:ins w:id="37501" w:author="pete jones" w:date="2022-03-12T11:11:00Z">
              <w:r w:rsidRPr="007A05CA">
                <w:rPr>
                  <w:rFonts w:ascii="Calibri" w:hAnsi="Calibri" w:cs="Calibri"/>
                  <w:b/>
                  <w:bCs/>
                  <w:color w:val="000000"/>
                  <w:sz w:val="16"/>
                  <w:szCs w:val="16"/>
                  <w:rPrChange w:id="37502" w:author="pete jones" w:date="2022-03-12T11:11:00Z">
                    <w:rPr>
                      <w:rFonts w:ascii="Calibri" w:hAnsi="Calibri" w:cs="Calibri"/>
                      <w:b/>
                      <w:bCs/>
                      <w:color w:val="000000"/>
                      <w:sz w:val="22"/>
                      <w:szCs w:val="22"/>
                    </w:rPr>
                  </w:rPrChange>
                </w:rPr>
                <w:t>Definition / Description</w:t>
              </w:r>
            </w:ins>
          </w:p>
        </w:tc>
      </w:tr>
      <w:tr w:rsidR="007A05CA" w:rsidRPr="007A05CA" w14:paraId="2ABAA6B6" w14:textId="77777777" w:rsidTr="007A05CA">
        <w:trPr>
          <w:trHeight w:val="300"/>
          <w:ins w:id="37503" w:author="pete jones" w:date="2022-03-12T11:11:00Z"/>
        </w:trPr>
        <w:tc>
          <w:tcPr>
            <w:tcW w:w="960" w:type="dxa"/>
            <w:noWrap/>
            <w:hideMark/>
          </w:tcPr>
          <w:p w14:paraId="2C0B820E" w14:textId="77777777" w:rsidR="007A05CA" w:rsidRPr="007A05CA" w:rsidRDefault="007A05CA" w:rsidP="007A05CA">
            <w:pPr>
              <w:spacing w:before="0" w:after="0" w:line="240" w:lineRule="auto"/>
              <w:jc w:val="center"/>
              <w:rPr>
                <w:ins w:id="37504" w:author="pete jones" w:date="2022-03-12T11:11:00Z"/>
                <w:rFonts w:ascii="Calibri" w:hAnsi="Calibri" w:cs="Calibri"/>
                <w:color w:val="000000"/>
                <w:sz w:val="16"/>
                <w:szCs w:val="16"/>
                <w:rPrChange w:id="37505" w:author="pete jones" w:date="2022-03-12T11:11:00Z">
                  <w:rPr>
                    <w:ins w:id="37506" w:author="pete jones" w:date="2022-03-12T11:11:00Z"/>
                    <w:rFonts w:ascii="Calibri" w:hAnsi="Calibri" w:cs="Calibri"/>
                    <w:color w:val="000000"/>
                    <w:sz w:val="22"/>
                    <w:szCs w:val="22"/>
                  </w:rPr>
                </w:rPrChange>
              </w:rPr>
            </w:pPr>
            <w:ins w:id="37507" w:author="pete jones" w:date="2022-03-12T11:11:00Z">
              <w:r w:rsidRPr="007A05CA">
                <w:rPr>
                  <w:rFonts w:ascii="Calibri" w:hAnsi="Calibri" w:cs="Calibri"/>
                  <w:color w:val="000000"/>
                  <w:sz w:val="16"/>
                  <w:szCs w:val="16"/>
                  <w:rPrChange w:id="37508" w:author="pete jones" w:date="2022-03-12T11:11:00Z">
                    <w:rPr>
                      <w:rFonts w:ascii="Calibri" w:hAnsi="Calibri" w:cs="Calibri"/>
                      <w:color w:val="000000"/>
                      <w:sz w:val="22"/>
                      <w:szCs w:val="22"/>
                    </w:rPr>
                  </w:rPrChange>
                </w:rPr>
                <w:t>3</w:t>
              </w:r>
            </w:ins>
          </w:p>
        </w:tc>
        <w:tc>
          <w:tcPr>
            <w:tcW w:w="2012" w:type="dxa"/>
            <w:hideMark/>
          </w:tcPr>
          <w:p w14:paraId="50893085" w14:textId="53216D6B" w:rsidR="007A05CA" w:rsidRPr="007A05CA" w:rsidRDefault="007A05CA" w:rsidP="007A05CA">
            <w:pPr>
              <w:spacing w:before="0" w:after="0" w:line="240" w:lineRule="auto"/>
              <w:jc w:val="left"/>
              <w:rPr>
                <w:ins w:id="37509" w:author="pete jones" w:date="2022-03-12T11:11:00Z"/>
                <w:rFonts w:ascii="Calibri" w:hAnsi="Calibri" w:cs="Calibri"/>
                <w:color w:val="000000"/>
                <w:sz w:val="16"/>
                <w:szCs w:val="16"/>
                <w:rPrChange w:id="37510" w:author="pete jones" w:date="2022-03-12T11:11:00Z">
                  <w:rPr>
                    <w:ins w:id="37511" w:author="pete jones" w:date="2022-03-12T11:11:00Z"/>
                    <w:rFonts w:ascii="Calibri" w:hAnsi="Calibri" w:cs="Calibri"/>
                    <w:color w:val="000000"/>
                    <w:sz w:val="22"/>
                    <w:szCs w:val="22"/>
                  </w:rPr>
                </w:rPrChange>
              </w:rPr>
            </w:pPr>
            <w:ins w:id="37512" w:author="pete jones" w:date="2022-03-12T11:11:00Z">
              <w:r w:rsidRPr="007A05CA">
                <w:rPr>
                  <w:rFonts w:ascii="Calibri" w:hAnsi="Calibri" w:cs="Calibri"/>
                  <w:color w:val="000000"/>
                  <w:sz w:val="16"/>
                  <w:szCs w:val="16"/>
                  <w:rPrChange w:id="37513" w:author="pete jones" w:date="2022-03-12T11:11:00Z">
                    <w:rPr>
                      <w:rFonts w:ascii="Calibri" w:hAnsi="Calibri" w:cs="Calibri"/>
                      <w:color w:val="000000"/>
                      <w:sz w:val="22"/>
                      <w:szCs w:val="22"/>
                    </w:rPr>
                  </w:rPrChange>
                </w:rPr>
                <w:t xml:space="preserve">Percentage </w:t>
              </w:r>
            </w:ins>
            <w:ins w:id="37514" w:author="pete jones" w:date="2022-03-29T17:16:00Z">
              <w:r w:rsidR="00F743B3" w:rsidRPr="007A05CA">
                <w:rPr>
                  <w:rFonts w:ascii="Calibri" w:hAnsi="Calibri" w:cs="Calibri"/>
                  <w:color w:val="000000"/>
                  <w:sz w:val="16"/>
                  <w:szCs w:val="16"/>
                </w:rPr>
                <w:t>of assessment</w:t>
              </w:r>
            </w:ins>
            <w:ins w:id="37515" w:author="pete jones" w:date="2022-03-12T11:11:00Z">
              <w:r w:rsidRPr="007A05CA">
                <w:rPr>
                  <w:rFonts w:ascii="Calibri" w:hAnsi="Calibri" w:cs="Calibri"/>
                  <w:color w:val="000000"/>
                  <w:sz w:val="16"/>
                  <w:szCs w:val="16"/>
                  <w:rPrChange w:id="37516" w:author="pete jones" w:date="2022-03-12T11:11:00Z">
                    <w:rPr>
                      <w:rFonts w:ascii="Calibri" w:hAnsi="Calibri" w:cs="Calibri"/>
                      <w:color w:val="000000"/>
                      <w:sz w:val="22"/>
                      <w:szCs w:val="22"/>
                    </w:rPr>
                  </w:rPrChange>
                </w:rPr>
                <w:t xml:space="preserve"> - continuous</w:t>
              </w:r>
            </w:ins>
          </w:p>
        </w:tc>
        <w:tc>
          <w:tcPr>
            <w:tcW w:w="5805" w:type="dxa"/>
            <w:vMerge w:val="restart"/>
            <w:hideMark/>
          </w:tcPr>
          <w:p w14:paraId="3A174B90" w14:textId="609BC279" w:rsidR="007A05CA" w:rsidRPr="007A05CA" w:rsidRDefault="007A05CA" w:rsidP="007A05CA">
            <w:pPr>
              <w:spacing w:before="0" w:after="0" w:line="240" w:lineRule="auto"/>
              <w:jc w:val="left"/>
              <w:rPr>
                <w:ins w:id="37517" w:author="pete jones" w:date="2022-03-12T11:11:00Z"/>
                <w:rFonts w:ascii="Calibri" w:hAnsi="Calibri" w:cs="Calibri"/>
                <w:color w:val="000000"/>
                <w:sz w:val="16"/>
                <w:szCs w:val="16"/>
                <w:rPrChange w:id="37518" w:author="pete jones" w:date="2022-03-12T11:11:00Z">
                  <w:rPr>
                    <w:ins w:id="37519" w:author="pete jones" w:date="2022-03-12T11:11:00Z"/>
                    <w:rFonts w:ascii="Calibri" w:hAnsi="Calibri" w:cs="Calibri"/>
                    <w:color w:val="000000"/>
                    <w:sz w:val="22"/>
                    <w:szCs w:val="22"/>
                  </w:rPr>
                </w:rPrChange>
              </w:rPr>
            </w:pPr>
            <w:ins w:id="37520" w:author="pete jones" w:date="2022-03-12T11:11:00Z">
              <w:r w:rsidRPr="007A05CA">
                <w:rPr>
                  <w:rFonts w:ascii="Calibri" w:hAnsi="Calibri" w:cs="Calibri"/>
                  <w:color w:val="000000"/>
                  <w:sz w:val="16"/>
                  <w:szCs w:val="16"/>
                  <w:rPrChange w:id="37521" w:author="pete jones" w:date="2022-03-12T11:11:00Z">
                    <w:rPr>
                      <w:rFonts w:ascii="Calibri" w:hAnsi="Calibri" w:cs="Calibri"/>
                      <w:color w:val="000000"/>
                      <w:sz w:val="22"/>
                      <w:szCs w:val="22"/>
                    </w:rPr>
                  </w:rPrChange>
                </w:rPr>
                <w:t xml:space="preserve">% </w:t>
              </w:r>
            </w:ins>
            <w:ins w:id="37522" w:author="pete jones" w:date="2022-03-29T17:16:00Z">
              <w:r w:rsidR="00F743B3" w:rsidRPr="007A05CA">
                <w:rPr>
                  <w:rFonts w:ascii="Calibri" w:hAnsi="Calibri" w:cs="Calibri"/>
                  <w:color w:val="000000"/>
                  <w:sz w:val="16"/>
                  <w:szCs w:val="16"/>
                </w:rPr>
                <w:t>of course,</w:t>
              </w:r>
            </w:ins>
            <w:ins w:id="37523" w:author="pete jones" w:date="2022-03-12T11:11:00Z">
              <w:r w:rsidRPr="007A05CA">
                <w:rPr>
                  <w:rFonts w:ascii="Calibri" w:hAnsi="Calibri" w:cs="Calibri"/>
                  <w:color w:val="000000"/>
                  <w:sz w:val="16"/>
                  <w:szCs w:val="16"/>
                  <w:rPrChange w:id="37524" w:author="pete jones" w:date="2022-03-12T11:11:00Z">
                    <w:rPr>
                      <w:rFonts w:ascii="Calibri" w:hAnsi="Calibri" w:cs="Calibri"/>
                      <w:color w:val="000000"/>
                      <w:sz w:val="22"/>
                      <w:szCs w:val="22"/>
                    </w:rPr>
                  </w:rPrChange>
                </w:rPr>
                <w:t xml:space="preserve"> assess</w:t>
              </w:r>
            </w:ins>
            <w:ins w:id="37525" w:author="pete jones" w:date="2022-03-30T10:49:00Z">
              <w:r w:rsidR="002A65B6">
                <w:rPr>
                  <w:rFonts w:ascii="Calibri" w:hAnsi="Calibri" w:cs="Calibri"/>
                  <w:color w:val="000000"/>
                  <w:sz w:val="16"/>
                  <w:szCs w:val="16"/>
                </w:rPr>
                <w:t>ments</w:t>
              </w:r>
            </w:ins>
            <w:ins w:id="37526" w:author="pete jones" w:date="2022-03-12T11:11:00Z">
              <w:r w:rsidRPr="007A05CA">
                <w:rPr>
                  <w:rFonts w:ascii="Calibri" w:hAnsi="Calibri" w:cs="Calibri"/>
                  <w:color w:val="000000"/>
                  <w:sz w:val="16"/>
                  <w:szCs w:val="16"/>
                  <w:rPrChange w:id="37527" w:author="pete jones" w:date="2022-03-12T11:11:00Z">
                    <w:rPr>
                      <w:rFonts w:ascii="Calibri" w:hAnsi="Calibri" w:cs="Calibri"/>
                      <w:color w:val="000000"/>
                      <w:sz w:val="22"/>
                      <w:szCs w:val="22"/>
                    </w:rPr>
                  </w:rPrChange>
                </w:rPr>
                <w:t xml:space="preserve"> by </w:t>
              </w:r>
            </w:ins>
            <w:ins w:id="37528" w:author="pete jones" w:date="2022-03-30T10:49:00Z">
              <w:r w:rsidR="002A65B6">
                <w:rPr>
                  <w:rFonts w:ascii="Calibri" w:hAnsi="Calibri" w:cs="Calibri"/>
                  <w:color w:val="000000"/>
                  <w:sz w:val="16"/>
                  <w:szCs w:val="16"/>
                </w:rPr>
                <w:t xml:space="preserve">a </w:t>
              </w:r>
            </w:ins>
            <w:ins w:id="37529" w:author="pete jones" w:date="2022-03-12T11:11:00Z">
              <w:r w:rsidRPr="007A05CA">
                <w:rPr>
                  <w:rFonts w:ascii="Calibri" w:hAnsi="Calibri" w:cs="Calibri"/>
                  <w:color w:val="000000"/>
                  <w:sz w:val="16"/>
                  <w:szCs w:val="16"/>
                  <w:rPrChange w:id="37530" w:author="pete jones" w:date="2022-03-12T11:11:00Z">
                    <w:rPr>
                      <w:rFonts w:ascii="Calibri" w:hAnsi="Calibri" w:cs="Calibri"/>
                      <w:color w:val="000000"/>
                      <w:sz w:val="22"/>
                      <w:szCs w:val="22"/>
                    </w:rPr>
                  </w:rPrChange>
                </w:rPr>
                <w:t xml:space="preserve">variety of strategies. Higher values indicate greater </w:t>
              </w:r>
            </w:ins>
            <w:ins w:id="37531" w:author="pete jones" w:date="2022-03-29T17:16:00Z">
              <w:r w:rsidR="00F743B3" w:rsidRPr="007A05CA">
                <w:rPr>
                  <w:rFonts w:ascii="Calibri" w:hAnsi="Calibri" w:cs="Calibri"/>
                  <w:color w:val="000000"/>
                  <w:sz w:val="16"/>
                  <w:szCs w:val="16"/>
                </w:rPr>
                <w:t>opportunities</w:t>
              </w:r>
            </w:ins>
            <w:ins w:id="37532" w:author="pete jones" w:date="2022-03-12T11:11:00Z">
              <w:r w:rsidRPr="007A05CA">
                <w:rPr>
                  <w:rFonts w:ascii="Calibri" w:hAnsi="Calibri" w:cs="Calibri"/>
                  <w:color w:val="000000"/>
                  <w:sz w:val="16"/>
                  <w:szCs w:val="16"/>
                  <w:rPrChange w:id="37533" w:author="pete jones" w:date="2022-03-12T11:11:00Z">
                    <w:rPr>
                      <w:rFonts w:ascii="Calibri" w:hAnsi="Calibri" w:cs="Calibri"/>
                      <w:color w:val="000000"/>
                      <w:sz w:val="22"/>
                      <w:szCs w:val="22"/>
                    </w:rPr>
                  </w:rPrChange>
                </w:rPr>
                <w:t xml:space="preserve"> for choice, project work, PBL and teaming.</w:t>
              </w:r>
            </w:ins>
          </w:p>
        </w:tc>
      </w:tr>
      <w:tr w:rsidR="007A05CA" w:rsidRPr="007A05CA" w14:paraId="44BE02CE" w14:textId="77777777" w:rsidTr="007A05CA">
        <w:trPr>
          <w:trHeight w:val="300"/>
          <w:ins w:id="37534" w:author="pete jones" w:date="2022-03-12T11:11:00Z"/>
        </w:trPr>
        <w:tc>
          <w:tcPr>
            <w:tcW w:w="960" w:type="dxa"/>
            <w:noWrap/>
            <w:hideMark/>
          </w:tcPr>
          <w:p w14:paraId="559A4DF6" w14:textId="77777777" w:rsidR="007A05CA" w:rsidRPr="007A05CA" w:rsidRDefault="007A05CA" w:rsidP="007A05CA">
            <w:pPr>
              <w:spacing w:before="0" w:after="0" w:line="240" w:lineRule="auto"/>
              <w:jc w:val="center"/>
              <w:rPr>
                <w:ins w:id="37535" w:author="pete jones" w:date="2022-03-12T11:11:00Z"/>
                <w:rFonts w:ascii="Calibri" w:hAnsi="Calibri" w:cs="Calibri"/>
                <w:color w:val="000000"/>
                <w:sz w:val="16"/>
                <w:szCs w:val="16"/>
                <w:rPrChange w:id="37536" w:author="pete jones" w:date="2022-03-12T11:11:00Z">
                  <w:rPr>
                    <w:ins w:id="37537" w:author="pete jones" w:date="2022-03-12T11:11:00Z"/>
                    <w:rFonts w:ascii="Calibri" w:hAnsi="Calibri" w:cs="Calibri"/>
                    <w:color w:val="000000"/>
                    <w:sz w:val="22"/>
                    <w:szCs w:val="22"/>
                  </w:rPr>
                </w:rPrChange>
              </w:rPr>
            </w:pPr>
            <w:ins w:id="37538" w:author="pete jones" w:date="2022-03-12T11:11:00Z">
              <w:r w:rsidRPr="007A05CA">
                <w:rPr>
                  <w:rFonts w:ascii="Calibri" w:hAnsi="Calibri" w:cs="Calibri"/>
                  <w:color w:val="000000"/>
                  <w:sz w:val="16"/>
                  <w:szCs w:val="16"/>
                  <w:rPrChange w:id="37539" w:author="pete jones" w:date="2022-03-12T11:11:00Z">
                    <w:rPr>
                      <w:rFonts w:ascii="Calibri" w:hAnsi="Calibri" w:cs="Calibri"/>
                      <w:color w:val="000000"/>
                      <w:sz w:val="22"/>
                      <w:szCs w:val="22"/>
                    </w:rPr>
                  </w:rPrChange>
                </w:rPr>
                <w:t>3</w:t>
              </w:r>
            </w:ins>
          </w:p>
        </w:tc>
        <w:tc>
          <w:tcPr>
            <w:tcW w:w="2012" w:type="dxa"/>
            <w:hideMark/>
          </w:tcPr>
          <w:p w14:paraId="1BADB8E7" w14:textId="4B1075CE" w:rsidR="007A05CA" w:rsidRPr="007A05CA" w:rsidRDefault="007A05CA" w:rsidP="007A05CA">
            <w:pPr>
              <w:spacing w:before="0" w:after="0" w:line="240" w:lineRule="auto"/>
              <w:jc w:val="left"/>
              <w:rPr>
                <w:ins w:id="37540" w:author="pete jones" w:date="2022-03-12T11:11:00Z"/>
                <w:rFonts w:ascii="Calibri" w:hAnsi="Calibri" w:cs="Calibri"/>
                <w:color w:val="000000"/>
                <w:sz w:val="16"/>
                <w:szCs w:val="16"/>
                <w:rPrChange w:id="37541" w:author="pete jones" w:date="2022-03-12T11:11:00Z">
                  <w:rPr>
                    <w:ins w:id="37542" w:author="pete jones" w:date="2022-03-12T11:11:00Z"/>
                    <w:rFonts w:ascii="Calibri" w:hAnsi="Calibri" w:cs="Calibri"/>
                    <w:color w:val="000000"/>
                    <w:sz w:val="22"/>
                    <w:szCs w:val="22"/>
                  </w:rPr>
                </w:rPrChange>
              </w:rPr>
            </w:pPr>
            <w:ins w:id="37543" w:author="pete jones" w:date="2022-03-12T11:11:00Z">
              <w:r w:rsidRPr="007A05CA">
                <w:rPr>
                  <w:rFonts w:ascii="Calibri" w:hAnsi="Calibri" w:cs="Calibri"/>
                  <w:color w:val="000000"/>
                  <w:sz w:val="16"/>
                  <w:szCs w:val="16"/>
                  <w:rPrChange w:id="37544" w:author="pete jones" w:date="2022-03-12T11:11:00Z">
                    <w:rPr>
                      <w:rFonts w:ascii="Calibri" w:hAnsi="Calibri" w:cs="Calibri"/>
                      <w:color w:val="000000"/>
                      <w:sz w:val="22"/>
                      <w:szCs w:val="22"/>
                    </w:rPr>
                  </w:rPrChange>
                </w:rPr>
                <w:t xml:space="preserve">Percentage </w:t>
              </w:r>
            </w:ins>
            <w:ins w:id="37545" w:author="pete jones" w:date="2022-03-29T17:16:00Z">
              <w:r w:rsidR="00F743B3" w:rsidRPr="007A05CA">
                <w:rPr>
                  <w:rFonts w:ascii="Calibri" w:hAnsi="Calibri" w:cs="Calibri"/>
                  <w:color w:val="000000"/>
                  <w:sz w:val="16"/>
                  <w:szCs w:val="16"/>
                </w:rPr>
                <w:t>of assessment</w:t>
              </w:r>
            </w:ins>
            <w:ins w:id="37546" w:author="pete jones" w:date="2022-03-12T11:11:00Z">
              <w:r w:rsidRPr="007A05CA">
                <w:rPr>
                  <w:rFonts w:ascii="Calibri" w:hAnsi="Calibri" w:cs="Calibri"/>
                  <w:color w:val="000000"/>
                  <w:sz w:val="16"/>
                  <w:szCs w:val="16"/>
                  <w:rPrChange w:id="37547" w:author="pete jones" w:date="2022-03-12T11:11:00Z">
                    <w:rPr>
                      <w:rFonts w:ascii="Calibri" w:hAnsi="Calibri" w:cs="Calibri"/>
                      <w:color w:val="000000"/>
                      <w:sz w:val="22"/>
                      <w:szCs w:val="22"/>
                    </w:rPr>
                  </w:rPrChange>
                </w:rPr>
                <w:t xml:space="preserve"> - examination</w:t>
              </w:r>
            </w:ins>
          </w:p>
        </w:tc>
        <w:tc>
          <w:tcPr>
            <w:tcW w:w="5805" w:type="dxa"/>
            <w:vMerge/>
            <w:hideMark/>
          </w:tcPr>
          <w:p w14:paraId="729B23EC" w14:textId="77777777" w:rsidR="007A05CA" w:rsidRPr="007A05CA" w:rsidRDefault="007A05CA" w:rsidP="007A05CA">
            <w:pPr>
              <w:spacing w:before="0" w:after="0" w:line="240" w:lineRule="auto"/>
              <w:jc w:val="left"/>
              <w:rPr>
                <w:ins w:id="37548" w:author="pete jones" w:date="2022-03-12T11:11:00Z"/>
                <w:rFonts w:ascii="Calibri" w:hAnsi="Calibri" w:cs="Calibri"/>
                <w:color w:val="000000"/>
                <w:sz w:val="16"/>
                <w:szCs w:val="16"/>
                <w:rPrChange w:id="37549" w:author="pete jones" w:date="2022-03-12T11:11:00Z">
                  <w:rPr>
                    <w:ins w:id="37550" w:author="pete jones" w:date="2022-03-12T11:11:00Z"/>
                    <w:rFonts w:ascii="Calibri" w:hAnsi="Calibri" w:cs="Calibri"/>
                    <w:color w:val="000000"/>
                    <w:sz w:val="22"/>
                    <w:szCs w:val="22"/>
                  </w:rPr>
                </w:rPrChange>
              </w:rPr>
            </w:pPr>
          </w:p>
        </w:tc>
      </w:tr>
      <w:tr w:rsidR="007A05CA" w:rsidRPr="007A05CA" w14:paraId="0F30AF8B" w14:textId="77777777" w:rsidTr="007A05CA">
        <w:trPr>
          <w:trHeight w:val="300"/>
          <w:ins w:id="37551" w:author="pete jones" w:date="2022-03-12T11:11:00Z"/>
        </w:trPr>
        <w:tc>
          <w:tcPr>
            <w:tcW w:w="960" w:type="dxa"/>
            <w:noWrap/>
            <w:hideMark/>
          </w:tcPr>
          <w:p w14:paraId="487E6C3B" w14:textId="77777777" w:rsidR="007A05CA" w:rsidRPr="007A05CA" w:rsidRDefault="007A05CA" w:rsidP="007A05CA">
            <w:pPr>
              <w:spacing w:before="0" w:after="0" w:line="240" w:lineRule="auto"/>
              <w:jc w:val="center"/>
              <w:rPr>
                <w:ins w:id="37552" w:author="pete jones" w:date="2022-03-12T11:11:00Z"/>
                <w:rFonts w:ascii="Calibri" w:hAnsi="Calibri" w:cs="Calibri"/>
                <w:color w:val="000000"/>
                <w:sz w:val="16"/>
                <w:szCs w:val="16"/>
                <w:rPrChange w:id="37553" w:author="pete jones" w:date="2022-03-12T11:11:00Z">
                  <w:rPr>
                    <w:ins w:id="37554" w:author="pete jones" w:date="2022-03-12T11:11:00Z"/>
                    <w:rFonts w:ascii="Calibri" w:hAnsi="Calibri" w:cs="Calibri"/>
                    <w:color w:val="000000"/>
                    <w:sz w:val="22"/>
                    <w:szCs w:val="22"/>
                  </w:rPr>
                </w:rPrChange>
              </w:rPr>
            </w:pPr>
            <w:ins w:id="37555" w:author="pete jones" w:date="2022-03-12T11:11:00Z">
              <w:r w:rsidRPr="007A05CA">
                <w:rPr>
                  <w:rFonts w:ascii="Calibri" w:hAnsi="Calibri" w:cs="Calibri"/>
                  <w:color w:val="000000"/>
                  <w:sz w:val="16"/>
                  <w:szCs w:val="16"/>
                  <w:rPrChange w:id="37556" w:author="pete jones" w:date="2022-03-12T11:11:00Z">
                    <w:rPr>
                      <w:rFonts w:ascii="Calibri" w:hAnsi="Calibri" w:cs="Calibri"/>
                      <w:color w:val="000000"/>
                      <w:sz w:val="22"/>
                      <w:szCs w:val="22"/>
                    </w:rPr>
                  </w:rPrChange>
                </w:rPr>
                <w:t>3</w:t>
              </w:r>
            </w:ins>
          </w:p>
        </w:tc>
        <w:tc>
          <w:tcPr>
            <w:tcW w:w="2012" w:type="dxa"/>
            <w:hideMark/>
          </w:tcPr>
          <w:p w14:paraId="350AF3A4" w14:textId="59016F61" w:rsidR="007A05CA" w:rsidRPr="007A05CA" w:rsidRDefault="007A05CA" w:rsidP="007A05CA">
            <w:pPr>
              <w:spacing w:before="0" w:after="0" w:line="240" w:lineRule="auto"/>
              <w:jc w:val="left"/>
              <w:rPr>
                <w:ins w:id="37557" w:author="pete jones" w:date="2022-03-12T11:11:00Z"/>
                <w:rFonts w:ascii="Calibri" w:hAnsi="Calibri" w:cs="Calibri"/>
                <w:color w:val="000000"/>
                <w:sz w:val="16"/>
                <w:szCs w:val="16"/>
                <w:rPrChange w:id="37558" w:author="pete jones" w:date="2022-03-12T11:11:00Z">
                  <w:rPr>
                    <w:ins w:id="37559" w:author="pete jones" w:date="2022-03-12T11:11:00Z"/>
                    <w:rFonts w:ascii="Calibri" w:hAnsi="Calibri" w:cs="Calibri"/>
                    <w:color w:val="000000"/>
                    <w:sz w:val="22"/>
                    <w:szCs w:val="22"/>
                  </w:rPr>
                </w:rPrChange>
              </w:rPr>
            </w:pPr>
            <w:ins w:id="37560" w:author="pete jones" w:date="2022-03-12T11:11:00Z">
              <w:r w:rsidRPr="007A05CA">
                <w:rPr>
                  <w:rFonts w:ascii="Calibri" w:hAnsi="Calibri" w:cs="Calibri"/>
                  <w:color w:val="000000"/>
                  <w:sz w:val="16"/>
                  <w:szCs w:val="16"/>
                  <w:rPrChange w:id="37561" w:author="pete jones" w:date="2022-03-12T11:11:00Z">
                    <w:rPr>
                      <w:rFonts w:ascii="Calibri" w:hAnsi="Calibri" w:cs="Calibri"/>
                      <w:color w:val="000000"/>
                      <w:sz w:val="22"/>
                      <w:szCs w:val="22"/>
                    </w:rPr>
                  </w:rPrChange>
                </w:rPr>
                <w:t xml:space="preserve">Percentage </w:t>
              </w:r>
            </w:ins>
            <w:ins w:id="37562" w:author="pete jones" w:date="2022-03-29T17:16:00Z">
              <w:r w:rsidR="00F743B3" w:rsidRPr="007A05CA">
                <w:rPr>
                  <w:rFonts w:ascii="Calibri" w:hAnsi="Calibri" w:cs="Calibri"/>
                  <w:color w:val="000000"/>
                  <w:sz w:val="16"/>
                  <w:szCs w:val="16"/>
                </w:rPr>
                <w:t>of assessment</w:t>
              </w:r>
            </w:ins>
            <w:ins w:id="37563" w:author="pete jones" w:date="2022-03-12T11:11:00Z">
              <w:r w:rsidRPr="007A05CA">
                <w:rPr>
                  <w:rFonts w:ascii="Calibri" w:hAnsi="Calibri" w:cs="Calibri"/>
                  <w:color w:val="000000"/>
                  <w:sz w:val="16"/>
                  <w:szCs w:val="16"/>
                  <w:rPrChange w:id="37564" w:author="pete jones" w:date="2022-03-12T11:11:00Z">
                    <w:rPr>
                      <w:rFonts w:ascii="Calibri" w:hAnsi="Calibri" w:cs="Calibri"/>
                      <w:color w:val="000000"/>
                      <w:sz w:val="22"/>
                      <w:szCs w:val="22"/>
                    </w:rPr>
                  </w:rPrChange>
                </w:rPr>
                <w:t xml:space="preserve"> - written assignment</w:t>
              </w:r>
            </w:ins>
          </w:p>
        </w:tc>
        <w:tc>
          <w:tcPr>
            <w:tcW w:w="5805" w:type="dxa"/>
            <w:vMerge/>
            <w:hideMark/>
          </w:tcPr>
          <w:p w14:paraId="0031BD1D" w14:textId="77777777" w:rsidR="007A05CA" w:rsidRPr="007A05CA" w:rsidRDefault="007A05CA" w:rsidP="007A05CA">
            <w:pPr>
              <w:spacing w:before="0" w:after="0" w:line="240" w:lineRule="auto"/>
              <w:jc w:val="left"/>
              <w:rPr>
                <w:ins w:id="37565" w:author="pete jones" w:date="2022-03-12T11:11:00Z"/>
                <w:rFonts w:ascii="Calibri" w:hAnsi="Calibri" w:cs="Calibri"/>
                <w:color w:val="000000"/>
                <w:sz w:val="16"/>
                <w:szCs w:val="16"/>
                <w:rPrChange w:id="37566" w:author="pete jones" w:date="2022-03-12T11:11:00Z">
                  <w:rPr>
                    <w:ins w:id="37567" w:author="pete jones" w:date="2022-03-12T11:11:00Z"/>
                    <w:rFonts w:ascii="Calibri" w:hAnsi="Calibri" w:cs="Calibri"/>
                    <w:color w:val="000000"/>
                    <w:sz w:val="22"/>
                    <w:szCs w:val="22"/>
                  </w:rPr>
                </w:rPrChange>
              </w:rPr>
            </w:pPr>
          </w:p>
        </w:tc>
      </w:tr>
      <w:tr w:rsidR="007A05CA" w:rsidRPr="007A05CA" w14:paraId="3F2D69B7" w14:textId="77777777" w:rsidTr="007A05CA">
        <w:trPr>
          <w:trHeight w:val="300"/>
          <w:ins w:id="37568" w:author="pete jones" w:date="2022-03-12T11:11:00Z"/>
        </w:trPr>
        <w:tc>
          <w:tcPr>
            <w:tcW w:w="960" w:type="dxa"/>
            <w:noWrap/>
            <w:hideMark/>
          </w:tcPr>
          <w:p w14:paraId="59CB2F34" w14:textId="77777777" w:rsidR="007A05CA" w:rsidRPr="007A05CA" w:rsidRDefault="007A05CA" w:rsidP="007A05CA">
            <w:pPr>
              <w:spacing w:before="0" w:after="0" w:line="240" w:lineRule="auto"/>
              <w:jc w:val="center"/>
              <w:rPr>
                <w:ins w:id="37569" w:author="pete jones" w:date="2022-03-12T11:11:00Z"/>
                <w:rFonts w:ascii="Calibri" w:hAnsi="Calibri" w:cs="Calibri"/>
                <w:color w:val="000000"/>
                <w:sz w:val="16"/>
                <w:szCs w:val="16"/>
                <w:rPrChange w:id="37570" w:author="pete jones" w:date="2022-03-12T11:11:00Z">
                  <w:rPr>
                    <w:ins w:id="37571" w:author="pete jones" w:date="2022-03-12T11:11:00Z"/>
                    <w:rFonts w:ascii="Calibri" w:hAnsi="Calibri" w:cs="Calibri"/>
                    <w:color w:val="000000"/>
                    <w:sz w:val="22"/>
                    <w:szCs w:val="22"/>
                  </w:rPr>
                </w:rPrChange>
              </w:rPr>
            </w:pPr>
            <w:ins w:id="37572" w:author="pete jones" w:date="2022-03-12T11:11:00Z">
              <w:r w:rsidRPr="007A05CA">
                <w:rPr>
                  <w:rFonts w:ascii="Calibri" w:hAnsi="Calibri" w:cs="Calibri"/>
                  <w:color w:val="000000"/>
                  <w:sz w:val="16"/>
                  <w:szCs w:val="16"/>
                  <w:rPrChange w:id="37573" w:author="pete jones" w:date="2022-03-12T11:11:00Z">
                    <w:rPr>
                      <w:rFonts w:ascii="Calibri" w:hAnsi="Calibri" w:cs="Calibri"/>
                      <w:color w:val="000000"/>
                      <w:sz w:val="22"/>
                      <w:szCs w:val="22"/>
                    </w:rPr>
                  </w:rPrChange>
                </w:rPr>
                <w:t>3</w:t>
              </w:r>
            </w:ins>
          </w:p>
        </w:tc>
        <w:tc>
          <w:tcPr>
            <w:tcW w:w="2012" w:type="dxa"/>
            <w:hideMark/>
          </w:tcPr>
          <w:p w14:paraId="62DEBF94" w14:textId="49F28A78" w:rsidR="007A05CA" w:rsidRPr="007A05CA" w:rsidRDefault="007A05CA" w:rsidP="007A05CA">
            <w:pPr>
              <w:spacing w:before="0" w:after="0" w:line="240" w:lineRule="auto"/>
              <w:jc w:val="left"/>
              <w:rPr>
                <w:ins w:id="37574" w:author="pete jones" w:date="2022-03-12T11:11:00Z"/>
                <w:rFonts w:ascii="Calibri" w:hAnsi="Calibri" w:cs="Calibri"/>
                <w:color w:val="000000"/>
                <w:sz w:val="16"/>
                <w:szCs w:val="16"/>
                <w:rPrChange w:id="37575" w:author="pete jones" w:date="2022-03-12T11:11:00Z">
                  <w:rPr>
                    <w:ins w:id="37576" w:author="pete jones" w:date="2022-03-12T11:11:00Z"/>
                    <w:rFonts w:ascii="Calibri" w:hAnsi="Calibri" w:cs="Calibri"/>
                    <w:color w:val="000000"/>
                    <w:sz w:val="22"/>
                    <w:szCs w:val="22"/>
                  </w:rPr>
                </w:rPrChange>
              </w:rPr>
            </w:pPr>
            <w:ins w:id="37577" w:author="pete jones" w:date="2022-03-12T11:11:00Z">
              <w:r w:rsidRPr="007A05CA">
                <w:rPr>
                  <w:rFonts w:ascii="Calibri" w:hAnsi="Calibri" w:cs="Calibri"/>
                  <w:color w:val="000000"/>
                  <w:sz w:val="16"/>
                  <w:szCs w:val="16"/>
                  <w:rPrChange w:id="37578" w:author="pete jones" w:date="2022-03-12T11:11:00Z">
                    <w:rPr>
                      <w:rFonts w:ascii="Calibri" w:hAnsi="Calibri" w:cs="Calibri"/>
                      <w:color w:val="000000"/>
                      <w:sz w:val="22"/>
                      <w:szCs w:val="22"/>
                    </w:rPr>
                  </w:rPrChange>
                </w:rPr>
                <w:t xml:space="preserve">Percentage </w:t>
              </w:r>
            </w:ins>
            <w:ins w:id="37579" w:author="pete jones" w:date="2022-03-29T17:16:00Z">
              <w:r w:rsidR="00F743B3" w:rsidRPr="007A05CA">
                <w:rPr>
                  <w:rFonts w:ascii="Calibri" w:hAnsi="Calibri" w:cs="Calibri"/>
                  <w:color w:val="000000"/>
                  <w:sz w:val="16"/>
                  <w:szCs w:val="16"/>
                </w:rPr>
                <w:t>of assessment</w:t>
              </w:r>
            </w:ins>
            <w:ins w:id="37580" w:author="pete jones" w:date="2022-03-12T11:11:00Z">
              <w:r w:rsidRPr="007A05CA">
                <w:rPr>
                  <w:rFonts w:ascii="Calibri" w:hAnsi="Calibri" w:cs="Calibri"/>
                  <w:color w:val="000000"/>
                  <w:sz w:val="16"/>
                  <w:szCs w:val="16"/>
                  <w:rPrChange w:id="37581" w:author="pete jones" w:date="2022-03-12T11:11:00Z">
                    <w:rPr>
                      <w:rFonts w:ascii="Calibri" w:hAnsi="Calibri" w:cs="Calibri"/>
                      <w:color w:val="000000"/>
                      <w:sz w:val="22"/>
                      <w:szCs w:val="22"/>
                    </w:rPr>
                  </w:rPrChange>
                </w:rPr>
                <w:t xml:space="preserve"> - Case study</w:t>
              </w:r>
            </w:ins>
          </w:p>
        </w:tc>
        <w:tc>
          <w:tcPr>
            <w:tcW w:w="5805" w:type="dxa"/>
            <w:vMerge/>
            <w:hideMark/>
          </w:tcPr>
          <w:p w14:paraId="16686D15" w14:textId="77777777" w:rsidR="007A05CA" w:rsidRPr="007A05CA" w:rsidRDefault="007A05CA" w:rsidP="007A05CA">
            <w:pPr>
              <w:spacing w:before="0" w:after="0" w:line="240" w:lineRule="auto"/>
              <w:jc w:val="left"/>
              <w:rPr>
                <w:ins w:id="37582" w:author="pete jones" w:date="2022-03-12T11:11:00Z"/>
                <w:rFonts w:ascii="Calibri" w:hAnsi="Calibri" w:cs="Calibri"/>
                <w:color w:val="000000"/>
                <w:sz w:val="16"/>
                <w:szCs w:val="16"/>
                <w:rPrChange w:id="37583" w:author="pete jones" w:date="2022-03-12T11:11:00Z">
                  <w:rPr>
                    <w:ins w:id="37584" w:author="pete jones" w:date="2022-03-12T11:11:00Z"/>
                    <w:rFonts w:ascii="Calibri" w:hAnsi="Calibri" w:cs="Calibri"/>
                    <w:color w:val="000000"/>
                    <w:sz w:val="22"/>
                    <w:szCs w:val="22"/>
                  </w:rPr>
                </w:rPrChange>
              </w:rPr>
            </w:pPr>
          </w:p>
        </w:tc>
      </w:tr>
      <w:tr w:rsidR="007A05CA" w:rsidRPr="007A05CA" w14:paraId="6FD91A69" w14:textId="77777777" w:rsidTr="007A05CA">
        <w:trPr>
          <w:trHeight w:val="300"/>
          <w:ins w:id="37585" w:author="pete jones" w:date="2022-03-12T11:11:00Z"/>
        </w:trPr>
        <w:tc>
          <w:tcPr>
            <w:tcW w:w="960" w:type="dxa"/>
            <w:noWrap/>
            <w:hideMark/>
          </w:tcPr>
          <w:p w14:paraId="4C3D55F7" w14:textId="77777777" w:rsidR="007A05CA" w:rsidRPr="007A05CA" w:rsidRDefault="007A05CA" w:rsidP="007A05CA">
            <w:pPr>
              <w:spacing w:before="0" w:after="0" w:line="240" w:lineRule="auto"/>
              <w:jc w:val="center"/>
              <w:rPr>
                <w:ins w:id="37586" w:author="pete jones" w:date="2022-03-12T11:11:00Z"/>
                <w:rFonts w:ascii="Calibri" w:hAnsi="Calibri" w:cs="Calibri"/>
                <w:color w:val="000000"/>
                <w:sz w:val="16"/>
                <w:szCs w:val="16"/>
                <w:rPrChange w:id="37587" w:author="pete jones" w:date="2022-03-12T11:11:00Z">
                  <w:rPr>
                    <w:ins w:id="37588" w:author="pete jones" w:date="2022-03-12T11:11:00Z"/>
                    <w:rFonts w:ascii="Calibri" w:hAnsi="Calibri" w:cs="Calibri"/>
                    <w:color w:val="000000"/>
                    <w:sz w:val="22"/>
                    <w:szCs w:val="22"/>
                  </w:rPr>
                </w:rPrChange>
              </w:rPr>
            </w:pPr>
            <w:ins w:id="37589" w:author="pete jones" w:date="2022-03-12T11:11:00Z">
              <w:r w:rsidRPr="007A05CA">
                <w:rPr>
                  <w:rFonts w:ascii="Calibri" w:hAnsi="Calibri" w:cs="Calibri"/>
                  <w:color w:val="000000"/>
                  <w:sz w:val="16"/>
                  <w:szCs w:val="16"/>
                  <w:rPrChange w:id="37590" w:author="pete jones" w:date="2022-03-12T11:11:00Z">
                    <w:rPr>
                      <w:rFonts w:ascii="Calibri" w:hAnsi="Calibri" w:cs="Calibri"/>
                      <w:color w:val="000000"/>
                      <w:sz w:val="22"/>
                      <w:szCs w:val="22"/>
                    </w:rPr>
                  </w:rPrChange>
                </w:rPr>
                <w:t>3</w:t>
              </w:r>
            </w:ins>
          </w:p>
        </w:tc>
        <w:tc>
          <w:tcPr>
            <w:tcW w:w="2012" w:type="dxa"/>
            <w:hideMark/>
          </w:tcPr>
          <w:p w14:paraId="6817BF51" w14:textId="1C7EC32C" w:rsidR="007A05CA" w:rsidRPr="007A05CA" w:rsidRDefault="007A05CA" w:rsidP="007A05CA">
            <w:pPr>
              <w:spacing w:before="0" w:after="0" w:line="240" w:lineRule="auto"/>
              <w:jc w:val="left"/>
              <w:rPr>
                <w:ins w:id="37591" w:author="pete jones" w:date="2022-03-12T11:11:00Z"/>
                <w:rFonts w:ascii="Calibri" w:hAnsi="Calibri" w:cs="Calibri"/>
                <w:color w:val="000000"/>
                <w:sz w:val="16"/>
                <w:szCs w:val="16"/>
                <w:rPrChange w:id="37592" w:author="pete jones" w:date="2022-03-12T11:11:00Z">
                  <w:rPr>
                    <w:ins w:id="37593" w:author="pete jones" w:date="2022-03-12T11:11:00Z"/>
                    <w:rFonts w:ascii="Calibri" w:hAnsi="Calibri" w:cs="Calibri"/>
                    <w:color w:val="000000"/>
                    <w:sz w:val="22"/>
                    <w:szCs w:val="22"/>
                  </w:rPr>
                </w:rPrChange>
              </w:rPr>
            </w:pPr>
            <w:ins w:id="37594" w:author="pete jones" w:date="2022-03-12T11:11:00Z">
              <w:r w:rsidRPr="007A05CA">
                <w:rPr>
                  <w:rFonts w:ascii="Calibri" w:hAnsi="Calibri" w:cs="Calibri"/>
                  <w:color w:val="000000"/>
                  <w:sz w:val="16"/>
                  <w:szCs w:val="16"/>
                  <w:rPrChange w:id="37595" w:author="pete jones" w:date="2022-03-12T11:11:00Z">
                    <w:rPr>
                      <w:rFonts w:ascii="Calibri" w:hAnsi="Calibri" w:cs="Calibri"/>
                      <w:color w:val="000000"/>
                      <w:sz w:val="22"/>
                      <w:szCs w:val="22"/>
                    </w:rPr>
                  </w:rPrChange>
                </w:rPr>
                <w:t xml:space="preserve">Percentage </w:t>
              </w:r>
            </w:ins>
            <w:ins w:id="37596" w:author="pete jones" w:date="2022-03-29T17:16:00Z">
              <w:r w:rsidR="00F743B3" w:rsidRPr="007A05CA">
                <w:rPr>
                  <w:rFonts w:ascii="Calibri" w:hAnsi="Calibri" w:cs="Calibri"/>
                  <w:color w:val="000000"/>
                  <w:sz w:val="16"/>
                  <w:szCs w:val="16"/>
                </w:rPr>
                <w:t>of assessment</w:t>
              </w:r>
            </w:ins>
            <w:ins w:id="37597" w:author="pete jones" w:date="2022-03-12T11:11:00Z">
              <w:r w:rsidRPr="007A05CA">
                <w:rPr>
                  <w:rFonts w:ascii="Calibri" w:hAnsi="Calibri" w:cs="Calibri"/>
                  <w:color w:val="000000"/>
                  <w:sz w:val="16"/>
                  <w:szCs w:val="16"/>
                  <w:rPrChange w:id="37598" w:author="pete jones" w:date="2022-03-12T11:11:00Z">
                    <w:rPr>
                      <w:rFonts w:ascii="Calibri" w:hAnsi="Calibri" w:cs="Calibri"/>
                      <w:color w:val="000000"/>
                      <w:sz w:val="22"/>
                      <w:szCs w:val="22"/>
                    </w:rPr>
                  </w:rPrChange>
                </w:rPr>
                <w:t xml:space="preserve"> - Presentation</w:t>
              </w:r>
            </w:ins>
          </w:p>
        </w:tc>
        <w:tc>
          <w:tcPr>
            <w:tcW w:w="5805" w:type="dxa"/>
            <w:vMerge/>
            <w:hideMark/>
          </w:tcPr>
          <w:p w14:paraId="7213776A" w14:textId="77777777" w:rsidR="007A05CA" w:rsidRPr="007A05CA" w:rsidRDefault="007A05CA" w:rsidP="007A05CA">
            <w:pPr>
              <w:spacing w:before="0" w:after="0" w:line="240" w:lineRule="auto"/>
              <w:jc w:val="left"/>
              <w:rPr>
                <w:ins w:id="37599" w:author="pete jones" w:date="2022-03-12T11:11:00Z"/>
                <w:rFonts w:ascii="Calibri" w:hAnsi="Calibri" w:cs="Calibri"/>
                <w:color w:val="000000"/>
                <w:sz w:val="16"/>
                <w:szCs w:val="16"/>
                <w:rPrChange w:id="37600" w:author="pete jones" w:date="2022-03-12T11:11:00Z">
                  <w:rPr>
                    <w:ins w:id="37601" w:author="pete jones" w:date="2022-03-12T11:11:00Z"/>
                    <w:rFonts w:ascii="Calibri" w:hAnsi="Calibri" w:cs="Calibri"/>
                    <w:color w:val="000000"/>
                    <w:sz w:val="22"/>
                    <w:szCs w:val="22"/>
                  </w:rPr>
                </w:rPrChange>
              </w:rPr>
            </w:pPr>
          </w:p>
        </w:tc>
      </w:tr>
      <w:tr w:rsidR="007A05CA" w:rsidRPr="007A05CA" w14:paraId="3B3A6003" w14:textId="77777777" w:rsidTr="007A05CA">
        <w:trPr>
          <w:trHeight w:val="300"/>
          <w:ins w:id="37602" w:author="pete jones" w:date="2022-03-12T11:11:00Z"/>
        </w:trPr>
        <w:tc>
          <w:tcPr>
            <w:tcW w:w="960" w:type="dxa"/>
            <w:noWrap/>
            <w:hideMark/>
          </w:tcPr>
          <w:p w14:paraId="76D7268D" w14:textId="77777777" w:rsidR="007A05CA" w:rsidRPr="007A05CA" w:rsidRDefault="007A05CA" w:rsidP="007A05CA">
            <w:pPr>
              <w:spacing w:before="0" w:after="0" w:line="240" w:lineRule="auto"/>
              <w:jc w:val="center"/>
              <w:rPr>
                <w:ins w:id="37603" w:author="pete jones" w:date="2022-03-12T11:11:00Z"/>
                <w:rFonts w:ascii="Calibri" w:hAnsi="Calibri" w:cs="Calibri"/>
                <w:color w:val="000000"/>
                <w:sz w:val="16"/>
                <w:szCs w:val="16"/>
                <w:rPrChange w:id="37604" w:author="pete jones" w:date="2022-03-12T11:11:00Z">
                  <w:rPr>
                    <w:ins w:id="37605" w:author="pete jones" w:date="2022-03-12T11:11:00Z"/>
                    <w:rFonts w:ascii="Calibri" w:hAnsi="Calibri" w:cs="Calibri"/>
                    <w:color w:val="000000"/>
                    <w:sz w:val="22"/>
                    <w:szCs w:val="22"/>
                  </w:rPr>
                </w:rPrChange>
              </w:rPr>
            </w:pPr>
            <w:ins w:id="37606" w:author="pete jones" w:date="2022-03-12T11:11:00Z">
              <w:r w:rsidRPr="007A05CA">
                <w:rPr>
                  <w:rFonts w:ascii="Calibri" w:hAnsi="Calibri" w:cs="Calibri"/>
                  <w:color w:val="000000"/>
                  <w:sz w:val="16"/>
                  <w:szCs w:val="16"/>
                  <w:rPrChange w:id="37607" w:author="pete jones" w:date="2022-03-12T11:11:00Z">
                    <w:rPr>
                      <w:rFonts w:ascii="Calibri" w:hAnsi="Calibri" w:cs="Calibri"/>
                      <w:color w:val="000000"/>
                      <w:sz w:val="22"/>
                      <w:szCs w:val="22"/>
                    </w:rPr>
                  </w:rPrChange>
                </w:rPr>
                <w:t>3</w:t>
              </w:r>
            </w:ins>
          </w:p>
        </w:tc>
        <w:tc>
          <w:tcPr>
            <w:tcW w:w="2012" w:type="dxa"/>
            <w:hideMark/>
          </w:tcPr>
          <w:p w14:paraId="36EEEB88" w14:textId="4510A8E1" w:rsidR="007A05CA" w:rsidRPr="007A05CA" w:rsidRDefault="007A05CA" w:rsidP="007A05CA">
            <w:pPr>
              <w:spacing w:before="0" w:after="0" w:line="240" w:lineRule="auto"/>
              <w:jc w:val="left"/>
              <w:rPr>
                <w:ins w:id="37608" w:author="pete jones" w:date="2022-03-12T11:11:00Z"/>
                <w:rFonts w:ascii="Calibri" w:hAnsi="Calibri" w:cs="Calibri"/>
                <w:color w:val="000000"/>
                <w:sz w:val="16"/>
                <w:szCs w:val="16"/>
                <w:rPrChange w:id="37609" w:author="pete jones" w:date="2022-03-12T11:11:00Z">
                  <w:rPr>
                    <w:ins w:id="37610" w:author="pete jones" w:date="2022-03-12T11:11:00Z"/>
                    <w:rFonts w:ascii="Calibri" w:hAnsi="Calibri" w:cs="Calibri"/>
                    <w:color w:val="000000"/>
                    <w:sz w:val="22"/>
                    <w:szCs w:val="22"/>
                  </w:rPr>
                </w:rPrChange>
              </w:rPr>
            </w:pPr>
            <w:ins w:id="37611" w:author="pete jones" w:date="2022-03-12T11:11:00Z">
              <w:r w:rsidRPr="007A05CA">
                <w:rPr>
                  <w:rFonts w:ascii="Calibri" w:hAnsi="Calibri" w:cs="Calibri"/>
                  <w:color w:val="000000"/>
                  <w:sz w:val="16"/>
                  <w:szCs w:val="16"/>
                  <w:rPrChange w:id="37612" w:author="pete jones" w:date="2022-03-12T11:11:00Z">
                    <w:rPr>
                      <w:rFonts w:ascii="Calibri" w:hAnsi="Calibri" w:cs="Calibri"/>
                      <w:color w:val="000000"/>
                      <w:sz w:val="22"/>
                      <w:szCs w:val="22"/>
                    </w:rPr>
                  </w:rPrChange>
                </w:rPr>
                <w:t xml:space="preserve">Percentage </w:t>
              </w:r>
            </w:ins>
            <w:ins w:id="37613" w:author="pete jones" w:date="2022-03-29T17:16:00Z">
              <w:r w:rsidR="00F743B3" w:rsidRPr="007A05CA">
                <w:rPr>
                  <w:rFonts w:ascii="Calibri" w:hAnsi="Calibri" w:cs="Calibri"/>
                  <w:color w:val="000000"/>
                  <w:sz w:val="16"/>
                  <w:szCs w:val="16"/>
                </w:rPr>
                <w:t>of assessment</w:t>
              </w:r>
            </w:ins>
            <w:ins w:id="37614" w:author="pete jones" w:date="2022-03-12T11:11:00Z">
              <w:r w:rsidRPr="007A05CA">
                <w:rPr>
                  <w:rFonts w:ascii="Calibri" w:hAnsi="Calibri" w:cs="Calibri"/>
                  <w:color w:val="000000"/>
                  <w:sz w:val="16"/>
                  <w:szCs w:val="16"/>
                  <w:rPrChange w:id="37615" w:author="pete jones" w:date="2022-03-12T11:11:00Z">
                    <w:rPr>
                      <w:rFonts w:ascii="Calibri" w:hAnsi="Calibri" w:cs="Calibri"/>
                      <w:color w:val="000000"/>
                      <w:sz w:val="22"/>
                      <w:szCs w:val="22"/>
                    </w:rPr>
                  </w:rPrChange>
                </w:rPr>
                <w:t xml:space="preserve"> - Case study</w:t>
              </w:r>
            </w:ins>
          </w:p>
        </w:tc>
        <w:tc>
          <w:tcPr>
            <w:tcW w:w="5805" w:type="dxa"/>
            <w:vMerge/>
            <w:hideMark/>
          </w:tcPr>
          <w:p w14:paraId="06CE8113" w14:textId="77777777" w:rsidR="007A05CA" w:rsidRPr="007A05CA" w:rsidRDefault="007A05CA" w:rsidP="007A05CA">
            <w:pPr>
              <w:spacing w:before="0" w:after="0" w:line="240" w:lineRule="auto"/>
              <w:jc w:val="left"/>
              <w:rPr>
                <w:ins w:id="37616" w:author="pete jones" w:date="2022-03-12T11:11:00Z"/>
                <w:rFonts w:ascii="Calibri" w:hAnsi="Calibri" w:cs="Calibri"/>
                <w:color w:val="000000"/>
                <w:sz w:val="16"/>
                <w:szCs w:val="16"/>
                <w:rPrChange w:id="37617" w:author="pete jones" w:date="2022-03-12T11:11:00Z">
                  <w:rPr>
                    <w:ins w:id="37618" w:author="pete jones" w:date="2022-03-12T11:11:00Z"/>
                    <w:rFonts w:ascii="Calibri" w:hAnsi="Calibri" w:cs="Calibri"/>
                    <w:color w:val="000000"/>
                    <w:sz w:val="22"/>
                    <w:szCs w:val="22"/>
                  </w:rPr>
                </w:rPrChange>
              </w:rPr>
            </w:pPr>
          </w:p>
        </w:tc>
      </w:tr>
      <w:tr w:rsidR="007A05CA" w:rsidRPr="007A05CA" w14:paraId="338134C4" w14:textId="77777777" w:rsidTr="007A05CA">
        <w:trPr>
          <w:trHeight w:val="600"/>
          <w:ins w:id="37619" w:author="pete jones" w:date="2022-03-12T11:11:00Z"/>
        </w:trPr>
        <w:tc>
          <w:tcPr>
            <w:tcW w:w="960" w:type="dxa"/>
            <w:noWrap/>
            <w:hideMark/>
          </w:tcPr>
          <w:p w14:paraId="49823013" w14:textId="77777777" w:rsidR="007A05CA" w:rsidRPr="007A05CA" w:rsidRDefault="007A05CA" w:rsidP="007A05CA">
            <w:pPr>
              <w:spacing w:before="0" w:after="0" w:line="240" w:lineRule="auto"/>
              <w:jc w:val="center"/>
              <w:rPr>
                <w:ins w:id="37620" w:author="pete jones" w:date="2022-03-12T11:11:00Z"/>
                <w:rFonts w:ascii="Calibri" w:hAnsi="Calibri" w:cs="Calibri"/>
                <w:color w:val="000000"/>
                <w:sz w:val="16"/>
                <w:szCs w:val="16"/>
                <w:rPrChange w:id="37621" w:author="pete jones" w:date="2022-03-12T11:11:00Z">
                  <w:rPr>
                    <w:ins w:id="37622" w:author="pete jones" w:date="2022-03-12T11:11:00Z"/>
                    <w:rFonts w:ascii="Calibri" w:hAnsi="Calibri" w:cs="Calibri"/>
                    <w:color w:val="000000"/>
                    <w:sz w:val="22"/>
                    <w:szCs w:val="22"/>
                  </w:rPr>
                </w:rPrChange>
              </w:rPr>
            </w:pPr>
            <w:ins w:id="37623" w:author="pete jones" w:date="2022-03-12T11:11:00Z">
              <w:r w:rsidRPr="007A05CA">
                <w:rPr>
                  <w:rFonts w:ascii="Calibri" w:hAnsi="Calibri" w:cs="Calibri"/>
                  <w:color w:val="000000"/>
                  <w:sz w:val="16"/>
                  <w:szCs w:val="16"/>
                  <w:rPrChange w:id="37624" w:author="pete jones" w:date="2022-03-12T11:11:00Z">
                    <w:rPr>
                      <w:rFonts w:ascii="Calibri" w:hAnsi="Calibri" w:cs="Calibri"/>
                      <w:color w:val="000000"/>
                      <w:sz w:val="22"/>
                      <w:szCs w:val="22"/>
                    </w:rPr>
                  </w:rPrChange>
                </w:rPr>
                <w:t>3</w:t>
              </w:r>
            </w:ins>
          </w:p>
        </w:tc>
        <w:tc>
          <w:tcPr>
            <w:tcW w:w="2012" w:type="dxa"/>
            <w:hideMark/>
          </w:tcPr>
          <w:p w14:paraId="227B32B4" w14:textId="3B1502B6" w:rsidR="007A05CA" w:rsidRPr="007A05CA" w:rsidRDefault="00F743B3" w:rsidP="007A05CA">
            <w:pPr>
              <w:spacing w:before="0" w:after="0" w:line="240" w:lineRule="auto"/>
              <w:jc w:val="left"/>
              <w:rPr>
                <w:ins w:id="37625" w:author="pete jones" w:date="2022-03-12T11:11:00Z"/>
                <w:rFonts w:ascii="Calibri" w:hAnsi="Calibri" w:cs="Calibri"/>
                <w:color w:val="000000"/>
                <w:sz w:val="16"/>
                <w:szCs w:val="16"/>
                <w:rPrChange w:id="37626" w:author="pete jones" w:date="2022-03-12T11:11:00Z">
                  <w:rPr>
                    <w:ins w:id="37627" w:author="pete jones" w:date="2022-03-12T11:11:00Z"/>
                    <w:rFonts w:ascii="Calibri" w:hAnsi="Calibri" w:cs="Calibri"/>
                    <w:color w:val="000000"/>
                    <w:sz w:val="22"/>
                    <w:szCs w:val="22"/>
                  </w:rPr>
                </w:rPrChange>
              </w:rPr>
            </w:pPr>
            <w:ins w:id="37628" w:author="pete jones" w:date="2022-03-29T17:15:00Z">
              <w:r w:rsidRPr="007A05CA">
                <w:rPr>
                  <w:rFonts w:ascii="Calibri" w:hAnsi="Calibri" w:cs="Calibri"/>
                  <w:color w:val="000000"/>
                  <w:sz w:val="16"/>
                  <w:szCs w:val="16"/>
                </w:rPr>
                <w:t>Plagiarism</w:t>
              </w:r>
            </w:ins>
            <w:ins w:id="37629" w:author="pete jones" w:date="2022-03-12T11:11:00Z">
              <w:r w:rsidR="007A05CA" w:rsidRPr="007A05CA">
                <w:rPr>
                  <w:rFonts w:ascii="Calibri" w:hAnsi="Calibri" w:cs="Calibri"/>
                  <w:color w:val="000000"/>
                  <w:sz w:val="16"/>
                  <w:szCs w:val="16"/>
                  <w:rPrChange w:id="37630" w:author="pete jones" w:date="2022-03-12T11:11:00Z">
                    <w:rPr>
                      <w:rFonts w:ascii="Calibri" w:hAnsi="Calibri" w:cs="Calibri"/>
                      <w:color w:val="000000"/>
                      <w:sz w:val="22"/>
                      <w:szCs w:val="22"/>
                    </w:rPr>
                  </w:rPrChange>
                </w:rPr>
                <w:t xml:space="preserve"> </w:t>
              </w:r>
            </w:ins>
            <w:ins w:id="37631" w:author="pete jones" w:date="2022-03-29T17:16:00Z">
              <w:r w:rsidRPr="007A05CA">
                <w:rPr>
                  <w:rFonts w:ascii="Calibri" w:hAnsi="Calibri" w:cs="Calibri"/>
                  <w:color w:val="000000"/>
                  <w:sz w:val="16"/>
                  <w:szCs w:val="16"/>
                </w:rPr>
                <w:t>occurrences</w:t>
              </w:r>
            </w:ins>
          </w:p>
        </w:tc>
        <w:tc>
          <w:tcPr>
            <w:tcW w:w="5805" w:type="dxa"/>
            <w:hideMark/>
          </w:tcPr>
          <w:p w14:paraId="6B54E926" w14:textId="77777777" w:rsidR="007A05CA" w:rsidRPr="007A05CA" w:rsidRDefault="007A05CA" w:rsidP="007A05CA">
            <w:pPr>
              <w:spacing w:before="0" w:after="0" w:line="240" w:lineRule="auto"/>
              <w:jc w:val="left"/>
              <w:rPr>
                <w:ins w:id="37632" w:author="pete jones" w:date="2022-03-12T11:11:00Z"/>
                <w:rFonts w:ascii="Calibri" w:hAnsi="Calibri" w:cs="Calibri"/>
                <w:color w:val="000000"/>
                <w:sz w:val="16"/>
                <w:szCs w:val="16"/>
                <w:rPrChange w:id="37633" w:author="pete jones" w:date="2022-03-12T11:11:00Z">
                  <w:rPr>
                    <w:ins w:id="37634" w:author="pete jones" w:date="2022-03-12T11:11:00Z"/>
                    <w:rFonts w:ascii="Calibri" w:hAnsi="Calibri" w:cs="Calibri"/>
                    <w:color w:val="000000"/>
                    <w:sz w:val="22"/>
                    <w:szCs w:val="22"/>
                  </w:rPr>
                </w:rPrChange>
              </w:rPr>
            </w:pPr>
            <w:ins w:id="37635" w:author="pete jones" w:date="2022-03-12T11:11:00Z">
              <w:r w:rsidRPr="007A05CA">
                <w:rPr>
                  <w:rFonts w:ascii="Calibri" w:hAnsi="Calibri" w:cs="Calibri"/>
                  <w:color w:val="000000"/>
                  <w:sz w:val="16"/>
                  <w:szCs w:val="16"/>
                  <w:rPrChange w:id="37636" w:author="pete jones" w:date="2022-03-12T11:11:00Z">
                    <w:rPr>
                      <w:rFonts w:ascii="Calibri" w:hAnsi="Calibri" w:cs="Calibri"/>
                      <w:color w:val="000000"/>
                      <w:sz w:val="22"/>
                      <w:szCs w:val="22"/>
                    </w:rPr>
                  </w:rPrChange>
                </w:rPr>
                <w:t>What is the incidence of plagiarism in assessment - higher number of cases indicates less intrinsic motivation and an individual to focus on goals</w:t>
              </w:r>
            </w:ins>
          </w:p>
        </w:tc>
      </w:tr>
      <w:tr w:rsidR="007A05CA" w:rsidRPr="007A05CA" w14:paraId="79AC0DD8" w14:textId="77777777" w:rsidTr="007A05CA">
        <w:trPr>
          <w:trHeight w:val="300"/>
          <w:ins w:id="37637" w:author="pete jones" w:date="2022-03-12T11:11:00Z"/>
        </w:trPr>
        <w:tc>
          <w:tcPr>
            <w:tcW w:w="960" w:type="dxa"/>
            <w:noWrap/>
            <w:hideMark/>
          </w:tcPr>
          <w:p w14:paraId="7ED214A6" w14:textId="77777777" w:rsidR="007A05CA" w:rsidRPr="007A05CA" w:rsidRDefault="007A05CA" w:rsidP="007A05CA">
            <w:pPr>
              <w:spacing w:before="0" w:after="0" w:line="240" w:lineRule="auto"/>
              <w:jc w:val="center"/>
              <w:rPr>
                <w:ins w:id="37638" w:author="pete jones" w:date="2022-03-12T11:11:00Z"/>
                <w:rFonts w:ascii="Calibri" w:hAnsi="Calibri" w:cs="Calibri"/>
                <w:color w:val="000000"/>
                <w:sz w:val="16"/>
                <w:szCs w:val="16"/>
                <w:rPrChange w:id="37639" w:author="pete jones" w:date="2022-03-12T11:11:00Z">
                  <w:rPr>
                    <w:ins w:id="37640" w:author="pete jones" w:date="2022-03-12T11:11:00Z"/>
                    <w:rFonts w:ascii="Calibri" w:hAnsi="Calibri" w:cs="Calibri"/>
                    <w:color w:val="000000"/>
                    <w:sz w:val="22"/>
                    <w:szCs w:val="22"/>
                  </w:rPr>
                </w:rPrChange>
              </w:rPr>
            </w:pPr>
            <w:ins w:id="37641" w:author="pete jones" w:date="2022-03-12T11:11:00Z">
              <w:r w:rsidRPr="007A05CA">
                <w:rPr>
                  <w:rFonts w:ascii="Calibri" w:hAnsi="Calibri" w:cs="Calibri"/>
                  <w:color w:val="000000"/>
                  <w:sz w:val="16"/>
                  <w:szCs w:val="16"/>
                  <w:rPrChange w:id="37642" w:author="pete jones" w:date="2022-03-12T11:11:00Z">
                    <w:rPr>
                      <w:rFonts w:ascii="Calibri" w:hAnsi="Calibri" w:cs="Calibri"/>
                      <w:color w:val="000000"/>
                      <w:sz w:val="22"/>
                      <w:szCs w:val="22"/>
                    </w:rPr>
                  </w:rPrChange>
                </w:rPr>
                <w:t>3</w:t>
              </w:r>
            </w:ins>
          </w:p>
        </w:tc>
        <w:tc>
          <w:tcPr>
            <w:tcW w:w="2012" w:type="dxa"/>
            <w:hideMark/>
          </w:tcPr>
          <w:p w14:paraId="5C6F0F27" w14:textId="77777777" w:rsidR="007A05CA" w:rsidRPr="007A05CA" w:rsidRDefault="007A05CA" w:rsidP="007A05CA">
            <w:pPr>
              <w:spacing w:before="0" w:after="0" w:line="240" w:lineRule="auto"/>
              <w:jc w:val="left"/>
              <w:rPr>
                <w:ins w:id="37643" w:author="pete jones" w:date="2022-03-12T11:11:00Z"/>
                <w:rFonts w:ascii="Calibri" w:hAnsi="Calibri" w:cs="Calibri"/>
                <w:color w:val="000000"/>
                <w:sz w:val="16"/>
                <w:szCs w:val="16"/>
                <w:rPrChange w:id="37644" w:author="pete jones" w:date="2022-03-12T11:11:00Z">
                  <w:rPr>
                    <w:ins w:id="37645" w:author="pete jones" w:date="2022-03-12T11:11:00Z"/>
                    <w:rFonts w:ascii="Calibri" w:hAnsi="Calibri" w:cs="Calibri"/>
                    <w:color w:val="000000"/>
                    <w:sz w:val="22"/>
                    <w:szCs w:val="22"/>
                  </w:rPr>
                </w:rPrChange>
              </w:rPr>
            </w:pPr>
            <w:ins w:id="37646" w:author="pete jones" w:date="2022-03-12T11:11:00Z">
              <w:r w:rsidRPr="007A05CA">
                <w:rPr>
                  <w:rFonts w:ascii="Calibri" w:hAnsi="Calibri" w:cs="Calibri"/>
                  <w:color w:val="000000"/>
                  <w:sz w:val="16"/>
                  <w:szCs w:val="16"/>
                  <w:rPrChange w:id="37647" w:author="pete jones" w:date="2022-03-12T11:11:00Z">
                    <w:rPr>
                      <w:rFonts w:ascii="Calibri" w:hAnsi="Calibri" w:cs="Calibri"/>
                      <w:color w:val="000000"/>
                      <w:sz w:val="22"/>
                      <w:szCs w:val="22"/>
                    </w:rPr>
                  </w:rPrChange>
                </w:rPr>
                <w:t>Number of resits MATHS - L3</w:t>
              </w:r>
            </w:ins>
          </w:p>
        </w:tc>
        <w:tc>
          <w:tcPr>
            <w:tcW w:w="5805" w:type="dxa"/>
            <w:vMerge w:val="restart"/>
            <w:hideMark/>
          </w:tcPr>
          <w:p w14:paraId="2BA525E8" w14:textId="1B632B09" w:rsidR="007A05CA" w:rsidRPr="007A05CA" w:rsidRDefault="007A05CA" w:rsidP="007A05CA">
            <w:pPr>
              <w:spacing w:before="0" w:after="0" w:line="240" w:lineRule="auto"/>
              <w:jc w:val="left"/>
              <w:rPr>
                <w:ins w:id="37648" w:author="pete jones" w:date="2022-03-12T11:11:00Z"/>
                <w:rFonts w:ascii="Calibri" w:hAnsi="Calibri" w:cs="Calibri"/>
                <w:color w:val="000000"/>
                <w:sz w:val="16"/>
                <w:szCs w:val="16"/>
                <w:rPrChange w:id="37649" w:author="pete jones" w:date="2022-03-12T11:11:00Z">
                  <w:rPr>
                    <w:ins w:id="37650" w:author="pete jones" w:date="2022-03-12T11:11:00Z"/>
                    <w:rFonts w:ascii="Calibri" w:hAnsi="Calibri" w:cs="Calibri"/>
                    <w:color w:val="000000"/>
                    <w:sz w:val="22"/>
                    <w:szCs w:val="22"/>
                  </w:rPr>
                </w:rPrChange>
              </w:rPr>
            </w:pPr>
            <w:ins w:id="37651" w:author="pete jones" w:date="2022-03-12T11:11:00Z">
              <w:r w:rsidRPr="007A05CA">
                <w:rPr>
                  <w:rFonts w:ascii="Calibri" w:hAnsi="Calibri" w:cs="Calibri"/>
                  <w:color w:val="000000"/>
                  <w:sz w:val="16"/>
                  <w:szCs w:val="16"/>
                  <w:rPrChange w:id="37652" w:author="pete jones" w:date="2022-03-12T11:11:00Z">
                    <w:rPr>
                      <w:rFonts w:ascii="Calibri" w:hAnsi="Calibri" w:cs="Calibri"/>
                      <w:color w:val="000000"/>
                      <w:sz w:val="22"/>
                      <w:szCs w:val="22"/>
                    </w:rPr>
                  </w:rPrChange>
                </w:rPr>
                <w:t>The higher the requirement for resits and remedial work indicate</w:t>
              </w:r>
            </w:ins>
            <w:ins w:id="37653" w:author="pete jones" w:date="2022-03-30T12:36:00Z">
              <w:r w:rsidR="00042512">
                <w:rPr>
                  <w:rFonts w:ascii="Calibri" w:hAnsi="Calibri" w:cs="Calibri"/>
                  <w:color w:val="000000"/>
                  <w:sz w:val="16"/>
                  <w:szCs w:val="16"/>
                </w:rPr>
                <w:t>s</w:t>
              </w:r>
            </w:ins>
            <w:ins w:id="37654" w:author="pete jones" w:date="2022-03-12T11:11:00Z">
              <w:r w:rsidRPr="007A05CA">
                <w:rPr>
                  <w:rFonts w:ascii="Calibri" w:hAnsi="Calibri" w:cs="Calibri"/>
                  <w:color w:val="000000"/>
                  <w:sz w:val="16"/>
                  <w:szCs w:val="16"/>
                  <w:rPrChange w:id="37655" w:author="pete jones" w:date="2022-03-12T11:11:00Z">
                    <w:rPr>
                      <w:rFonts w:ascii="Calibri" w:hAnsi="Calibri" w:cs="Calibri"/>
                      <w:color w:val="000000"/>
                      <w:sz w:val="22"/>
                      <w:szCs w:val="22"/>
                    </w:rPr>
                  </w:rPrChange>
                </w:rPr>
                <w:t xml:space="preserve"> a reduced intrinsic motivation</w:t>
              </w:r>
            </w:ins>
          </w:p>
        </w:tc>
      </w:tr>
      <w:tr w:rsidR="007A05CA" w:rsidRPr="007A05CA" w14:paraId="08DA3CA1" w14:textId="77777777" w:rsidTr="007A05CA">
        <w:trPr>
          <w:trHeight w:val="300"/>
          <w:ins w:id="37656" w:author="pete jones" w:date="2022-03-12T11:11:00Z"/>
        </w:trPr>
        <w:tc>
          <w:tcPr>
            <w:tcW w:w="960" w:type="dxa"/>
            <w:noWrap/>
            <w:hideMark/>
          </w:tcPr>
          <w:p w14:paraId="589C0C22" w14:textId="77777777" w:rsidR="007A05CA" w:rsidRPr="007A05CA" w:rsidRDefault="007A05CA" w:rsidP="007A05CA">
            <w:pPr>
              <w:spacing w:before="0" w:after="0" w:line="240" w:lineRule="auto"/>
              <w:jc w:val="center"/>
              <w:rPr>
                <w:ins w:id="37657" w:author="pete jones" w:date="2022-03-12T11:11:00Z"/>
                <w:rFonts w:ascii="Calibri" w:hAnsi="Calibri" w:cs="Calibri"/>
                <w:color w:val="000000"/>
                <w:sz w:val="16"/>
                <w:szCs w:val="16"/>
                <w:rPrChange w:id="37658" w:author="pete jones" w:date="2022-03-12T11:11:00Z">
                  <w:rPr>
                    <w:ins w:id="37659" w:author="pete jones" w:date="2022-03-12T11:11:00Z"/>
                    <w:rFonts w:ascii="Calibri" w:hAnsi="Calibri" w:cs="Calibri"/>
                    <w:color w:val="000000"/>
                    <w:sz w:val="22"/>
                    <w:szCs w:val="22"/>
                  </w:rPr>
                </w:rPrChange>
              </w:rPr>
            </w:pPr>
            <w:ins w:id="37660" w:author="pete jones" w:date="2022-03-12T11:11:00Z">
              <w:r w:rsidRPr="007A05CA">
                <w:rPr>
                  <w:rFonts w:ascii="Calibri" w:hAnsi="Calibri" w:cs="Calibri"/>
                  <w:color w:val="000000"/>
                  <w:sz w:val="16"/>
                  <w:szCs w:val="16"/>
                  <w:rPrChange w:id="37661" w:author="pete jones" w:date="2022-03-12T11:11:00Z">
                    <w:rPr>
                      <w:rFonts w:ascii="Calibri" w:hAnsi="Calibri" w:cs="Calibri"/>
                      <w:color w:val="000000"/>
                      <w:sz w:val="22"/>
                      <w:szCs w:val="22"/>
                    </w:rPr>
                  </w:rPrChange>
                </w:rPr>
                <w:t>3</w:t>
              </w:r>
            </w:ins>
          </w:p>
        </w:tc>
        <w:tc>
          <w:tcPr>
            <w:tcW w:w="2012" w:type="dxa"/>
            <w:hideMark/>
          </w:tcPr>
          <w:p w14:paraId="758A4725" w14:textId="77777777" w:rsidR="007A05CA" w:rsidRPr="007A05CA" w:rsidRDefault="007A05CA" w:rsidP="007A05CA">
            <w:pPr>
              <w:spacing w:before="0" w:after="0" w:line="240" w:lineRule="auto"/>
              <w:jc w:val="left"/>
              <w:rPr>
                <w:ins w:id="37662" w:author="pete jones" w:date="2022-03-12T11:11:00Z"/>
                <w:rFonts w:ascii="Calibri" w:hAnsi="Calibri" w:cs="Calibri"/>
                <w:color w:val="000000"/>
                <w:sz w:val="16"/>
                <w:szCs w:val="16"/>
                <w:rPrChange w:id="37663" w:author="pete jones" w:date="2022-03-12T11:11:00Z">
                  <w:rPr>
                    <w:ins w:id="37664" w:author="pete jones" w:date="2022-03-12T11:11:00Z"/>
                    <w:rFonts w:ascii="Calibri" w:hAnsi="Calibri" w:cs="Calibri"/>
                    <w:color w:val="000000"/>
                    <w:sz w:val="22"/>
                    <w:szCs w:val="22"/>
                  </w:rPr>
                </w:rPrChange>
              </w:rPr>
            </w:pPr>
            <w:ins w:id="37665" w:author="pete jones" w:date="2022-03-12T11:11:00Z">
              <w:r w:rsidRPr="007A05CA">
                <w:rPr>
                  <w:rFonts w:ascii="Calibri" w:hAnsi="Calibri" w:cs="Calibri"/>
                  <w:color w:val="000000"/>
                  <w:sz w:val="16"/>
                  <w:szCs w:val="16"/>
                  <w:rPrChange w:id="37666" w:author="pete jones" w:date="2022-03-12T11:11:00Z">
                    <w:rPr>
                      <w:rFonts w:ascii="Calibri" w:hAnsi="Calibri" w:cs="Calibri"/>
                      <w:color w:val="000000"/>
                      <w:sz w:val="22"/>
                      <w:szCs w:val="22"/>
                    </w:rPr>
                  </w:rPrChange>
                </w:rPr>
                <w:t>Number of resits MATHS - L4</w:t>
              </w:r>
            </w:ins>
          </w:p>
        </w:tc>
        <w:tc>
          <w:tcPr>
            <w:tcW w:w="5805" w:type="dxa"/>
            <w:vMerge/>
            <w:hideMark/>
          </w:tcPr>
          <w:p w14:paraId="54D84BA1" w14:textId="77777777" w:rsidR="007A05CA" w:rsidRPr="007A05CA" w:rsidRDefault="007A05CA" w:rsidP="007A05CA">
            <w:pPr>
              <w:spacing w:before="0" w:after="0" w:line="240" w:lineRule="auto"/>
              <w:jc w:val="left"/>
              <w:rPr>
                <w:ins w:id="37667" w:author="pete jones" w:date="2022-03-12T11:11:00Z"/>
                <w:rFonts w:ascii="Calibri" w:hAnsi="Calibri" w:cs="Calibri"/>
                <w:color w:val="000000"/>
                <w:sz w:val="16"/>
                <w:szCs w:val="16"/>
                <w:rPrChange w:id="37668" w:author="pete jones" w:date="2022-03-12T11:11:00Z">
                  <w:rPr>
                    <w:ins w:id="37669" w:author="pete jones" w:date="2022-03-12T11:11:00Z"/>
                    <w:rFonts w:ascii="Calibri" w:hAnsi="Calibri" w:cs="Calibri"/>
                    <w:color w:val="000000"/>
                    <w:sz w:val="22"/>
                    <w:szCs w:val="22"/>
                  </w:rPr>
                </w:rPrChange>
              </w:rPr>
            </w:pPr>
          </w:p>
        </w:tc>
      </w:tr>
      <w:tr w:rsidR="007A05CA" w:rsidRPr="007A05CA" w14:paraId="7FB2EC82" w14:textId="77777777" w:rsidTr="007A05CA">
        <w:trPr>
          <w:trHeight w:val="300"/>
          <w:ins w:id="37670" w:author="pete jones" w:date="2022-03-12T11:11:00Z"/>
        </w:trPr>
        <w:tc>
          <w:tcPr>
            <w:tcW w:w="960" w:type="dxa"/>
            <w:noWrap/>
            <w:hideMark/>
          </w:tcPr>
          <w:p w14:paraId="3754977F" w14:textId="77777777" w:rsidR="007A05CA" w:rsidRPr="007A05CA" w:rsidRDefault="007A05CA" w:rsidP="007A05CA">
            <w:pPr>
              <w:spacing w:before="0" w:after="0" w:line="240" w:lineRule="auto"/>
              <w:jc w:val="center"/>
              <w:rPr>
                <w:ins w:id="37671" w:author="pete jones" w:date="2022-03-12T11:11:00Z"/>
                <w:rFonts w:ascii="Calibri" w:hAnsi="Calibri" w:cs="Calibri"/>
                <w:color w:val="000000"/>
                <w:sz w:val="16"/>
                <w:szCs w:val="16"/>
                <w:rPrChange w:id="37672" w:author="pete jones" w:date="2022-03-12T11:11:00Z">
                  <w:rPr>
                    <w:ins w:id="37673" w:author="pete jones" w:date="2022-03-12T11:11:00Z"/>
                    <w:rFonts w:ascii="Calibri" w:hAnsi="Calibri" w:cs="Calibri"/>
                    <w:color w:val="000000"/>
                    <w:sz w:val="22"/>
                    <w:szCs w:val="22"/>
                  </w:rPr>
                </w:rPrChange>
              </w:rPr>
            </w:pPr>
            <w:ins w:id="37674" w:author="pete jones" w:date="2022-03-12T11:11:00Z">
              <w:r w:rsidRPr="007A05CA">
                <w:rPr>
                  <w:rFonts w:ascii="Calibri" w:hAnsi="Calibri" w:cs="Calibri"/>
                  <w:color w:val="000000"/>
                  <w:sz w:val="16"/>
                  <w:szCs w:val="16"/>
                  <w:rPrChange w:id="37675" w:author="pete jones" w:date="2022-03-12T11:11:00Z">
                    <w:rPr>
                      <w:rFonts w:ascii="Calibri" w:hAnsi="Calibri" w:cs="Calibri"/>
                      <w:color w:val="000000"/>
                      <w:sz w:val="22"/>
                      <w:szCs w:val="22"/>
                    </w:rPr>
                  </w:rPrChange>
                </w:rPr>
                <w:t>3</w:t>
              </w:r>
            </w:ins>
          </w:p>
        </w:tc>
        <w:tc>
          <w:tcPr>
            <w:tcW w:w="2012" w:type="dxa"/>
            <w:hideMark/>
          </w:tcPr>
          <w:p w14:paraId="4344C704" w14:textId="77777777" w:rsidR="007A05CA" w:rsidRPr="007A05CA" w:rsidRDefault="007A05CA" w:rsidP="007A05CA">
            <w:pPr>
              <w:spacing w:before="0" w:after="0" w:line="240" w:lineRule="auto"/>
              <w:jc w:val="left"/>
              <w:rPr>
                <w:ins w:id="37676" w:author="pete jones" w:date="2022-03-12T11:11:00Z"/>
                <w:rFonts w:ascii="Calibri" w:hAnsi="Calibri" w:cs="Calibri"/>
                <w:color w:val="000000"/>
                <w:sz w:val="16"/>
                <w:szCs w:val="16"/>
                <w:rPrChange w:id="37677" w:author="pete jones" w:date="2022-03-12T11:11:00Z">
                  <w:rPr>
                    <w:ins w:id="37678" w:author="pete jones" w:date="2022-03-12T11:11:00Z"/>
                    <w:rFonts w:ascii="Calibri" w:hAnsi="Calibri" w:cs="Calibri"/>
                    <w:color w:val="000000"/>
                    <w:sz w:val="22"/>
                    <w:szCs w:val="22"/>
                  </w:rPr>
                </w:rPrChange>
              </w:rPr>
            </w:pPr>
            <w:ins w:id="37679" w:author="pete jones" w:date="2022-03-12T11:11:00Z">
              <w:r w:rsidRPr="007A05CA">
                <w:rPr>
                  <w:rFonts w:ascii="Calibri" w:hAnsi="Calibri" w:cs="Calibri"/>
                  <w:color w:val="000000"/>
                  <w:sz w:val="16"/>
                  <w:szCs w:val="16"/>
                  <w:rPrChange w:id="37680" w:author="pete jones" w:date="2022-03-12T11:11:00Z">
                    <w:rPr>
                      <w:rFonts w:ascii="Calibri" w:hAnsi="Calibri" w:cs="Calibri"/>
                      <w:color w:val="000000"/>
                      <w:sz w:val="22"/>
                      <w:szCs w:val="22"/>
                    </w:rPr>
                  </w:rPrChange>
                </w:rPr>
                <w:t>Number of resits MATHS - L5</w:t>
              </w:r>
            </w:ins>
          </w:p>
        </w:tc>
        <w:tc>
          <w:tcPr>
            <w:tcW w:w="5805" w:type="dxa"/>
            <w:vMerge/>
            <w:hideMark/>
          </w:tcPr>
          <w:p w14:paraId="4093C32A" w14:textId="77777777" w:rsidR="007A05CA" w:rsidRPr="007A05CA" w:rsidRDefault="007A05CA" w:rsidP="007A05CA">
            <w:pPr>
              <w:spacing w:before="0" w:after="0" w:line="240" w:lineRule="auto"/>
              <w:jc w:val="left"/>
              <w:rPr>
                <w:ins w:id="37681" w:author="pete jones" w:date="2022-03-12T11:11:00Z"/>
                <w:rFonts w:ascii="Calibri" w:hAnsi="Calibri" w:cs="Calibri"/>
                <w:color w:val="000000"/>
                <w:sz w:val="16"/>
                <w:szCs w:val="16"/>
                <w:rPrChange w:id="37682" w:author="pete jones" w:date="2022-03-12T11:11:00Z">
                  <w:rPr>
                    <w:ins w:id="37683" w:author="pete jones" w:date="2022-03-12T11:11:00Z"/>
                    <w:rFonts w:ascii="Calibri" w:hAnsi="Calibri" w:cs="Calibri"/>
                    <w:color w:val="000000"/>
                    <w:sz w:val="22"/>
                    <w:szCs w:val="22"/>
                  </w:rPr>
                </w:rPrChange>
              </w:rPr>
            </w:pPr>
          </w:p>
        </w:tc>
      </w:tr>
      <w:tr w:rsidR="007A05CA" w:rsidRPr="007A05CA" w14:paraId="46600523" w14:textId="77777777" w:rsidTr="007A05CA">
        <w:trPr>
          <w:trHeight w:val="300"/>
          <w:ins w:id="37684" w:author="pete jones" w:date="2022-03-12T11:11:00Z"/>
        </w:trPr>
        <w:tc>
          <w:tcPr>
            <w:tcW w:w="960" w:type="dxa"/>
            <w:noWrap/>
            <w:hideMark/>
          </w:tcPr>
          <w:p w14:paraId="0E2837A8" w14:textId="77777777" w:rsidR="007A05CA" w:rsidRPr="007A05CA" w:rsidRDefault="007A05CA" w:rsidP="007A05CA">
            <w:pPr>
              <w:spacing w:before="0" w:after="0" w:line="240" w:lineRule="auto"/>
              <w:jc w:val="center"/>
              <w:rPr>
                <w:ins w:id="37685" w:author="pete jones" w:date="2022-03-12T11:11:00Z"/>
                <w:rFonts w:ascii="Calibri" w:hAnsi="Calibri" w:cs="Calibri"/>
                <w:color w:val="000000"/>
                <w:sz w:val="16"/>
                <w:szCs w:val="16"/>
                <w:rPrChange w:id="37686" w:author="pete jones" w:date="2022-03-12T11:11:00Z">
                  <w:rPr>
                    <w:ins w:id="37687" w:author="pete jones" w:date="2022-03-12T11:11:00Z"/>
                    <w:rFonts w:ascii="Calibri" w:hAnsi="Calibri" w:cs="Calibri"/>
                    <w:color w:val="000000"/>
                    <w:sz w:val="22"/>
                    <w:szCs w:val="22"/>
                  </w:rPr>
                </w:rPrChange>
              </w:rPr>
            </w:pPr>
            <w:ins w:id="37688" w:author="pete jones" w:date="2022-03-12T11:11:00Z">
              <w:r w:rsidRPr="007A05CA">
                <w:rPr>
                  <w:rFonts w:ascii="Calibri" w:hAnsi="Calibri" w:cs="Calibri"/>
                  <w:color w:val="000000"/>
                  <w:sz w:val="16"/>
                  <w:szCs w:val="16"/>
                  <w:rPrChange w:id="37689" w:author="pete jones" w:date="2022-03-12T11:11:00Z">
                    <w:rPr>
                      <w:rFonts w:ascii="Calibri" w:hAnsi="Calibri" w:cs="Calibri"/>
                      <w:color w:val="000000"/>
                      <w:sz w:val="22"/>
                      <w:szCs w:val="22"/>
                    </w:rPr>
                  </w:rPrChange>
                </w:rPr>
                <w:t>3</w:t>
              </w:r>
            </w:ins>
          </w:p>
        </w:tc>
        <w:tc>
          <w:tcPr>
            <w:tcW w:w="2012" w:type="dxa"/>
            <w:hideMark/>
          </w:tcPr>
          <w:p w14:paraId="37EBE865" w14:textId="77777777" w:rsidR="007A05CA" w:rsidRPr="007A05CA" w:rsidRDefault="007A05CA" w:rsidP="007A05CA">
            <w:pPr>
              <w:spacing w:before="0" w:after="0" w:line="240" w:lineRule="auto"/>
              <w:jc w:val="left"/>
              <w:rPr>
                <w:ins w:id="37690" w:author="pete jones" w:date="2022-03-12T11:11:00Z"/>
                <w:rFonts w:ascii="Calibri" w:hAnsi="Calibri" w:cs="Calibri"/>
                <w:color w:val="000000"/>
                <w:sz w:val="16"/>
                <w:szCs w:val="16"/>
                <w:rPrChange w:id="37691" w:author="pete jones" w:date="2022-03-12T11:11:00Z">
                  <w:rPr>
                    <w:ins w:id="37692" w:author="pete jones" w:date="2022-03-12T11:11:00Z"/>
                    <w:rFonts w:ascii="Calibri" w:hAnsi="Calibri" w:cs="Calibri"/>
                    <w:color w:val="000000"/>
                    <w:sz w:val="22"/>
                    <w:szCs w:val="22"/>
                  </w:rPr>
                </w:rPrChange>
              </w:rPr>
            </w:pPr>
            <w:ins w:id="37693" w:author="pete jones" w:date="2022-03-12T11:11:00Z">
              <w:r w:rsidRPr="007A05CA">
                <w:rPr>
                  <w:rFonts w:ascii="Calibri" w:hAnsi="Calibri" w:cs="Calibri"/>
                  <w:color w:val="000000"/>
                  <w:sz w:val="16"/>
                  <w:szCs w:val="16"/>
                  <w:rPrChange w:id="37694" w:author="pete jones" w:date="2022-03-12T11:11:00Z">
                    <w:rPr>
                      <w:rFonts w:ascii="Calibri" w:hAnsi="Calibri" w:cs="Calibri"/>
                      <w:color w:val="000000"/>
                      <w:sz w:val="22"/>
                      <w:szCs w:val="22"/>
                    </w:rPr>
                  </w:rPrChange>
                </w:rPr>
                <w:t>Number of resits ENG Principles - L3</w:t>
              </w:r>
            </w:ins>
          </w:p>
        </w:tc>
        <w:tc>
          <w:tcPr>
            <w:tcW w:w="5805" w:type="dxa"/>
            <w:vMerge/>
            <w:hideMark/>
          </w:tcPr>
          <w:p w14:paraId="703F45A7" w14:textId="77777777" w:rsidR="007A05CA" w:rsidRPr="007A05CA" w:rsidRDefault="007A05CA" w:rsidP="007A05CA">
            <w:pPr>
              <w:spacing w:before="0" w:after="0" w:line="240" w:lineRule="auto"/>
              <w:jc w:val="left"/>
              <w:rPr>
                <w:ins w:id="37695" w:author="pete jones" w:date="2022-03-12T11:11:00Z"/>
                <w:rFonts w:ascii="Calibri" w:hAnsi="Calibri" w:cs="Calibri"/>
                <w:color w:val="000000"/>
                <w:sz w:val="16"/>
                <w:szCs w:val="16"/>
                <w:rPrChange w:id="37696" w:author="pete jones" w:date="2022-03-12T11:11:00Z">
                  <w:rPr>
                    <w:ins w:id="37697" w:author="pete jones" w:date="2022-03-12T11:11:00Z"/>
                    <w:rFonts w:ascii="Calibri" w:hAnsi="Calibri" w:cs="Calibri"/>
                    <w:color w:val="000000"/>
                    <w:sz w:val="22"/>
                    <w:szCs w:val="22"/>
                  </w:rPr>
                </w:rPrChange>
              </w:rPr>
            </w:pPr>
          </w:p>
        </w:tc>
      </w:tr>
      <w:tr w:rsidR="007A05CA" w:rsidRPr="007A05CA" w14:paraId="1BFC82B7" w14:textId="77777777" w:rsidTr="007A05CA">
        <w:trPr>
          <w:trHeight w:val="300"/>
          <w:ins w:id="37698" w:author="pete jones" w:date="2022-03-12T11:11:00Z"/>
        </w:trPr>
        <w:tc>
          <w:tcPr>
            <w:tcW w:w="960" w:type="dxa"/>
            <w:noWrap/>
            <w:hideMark/>
          </w:tcPr>
          <w:p w14:paraId="6CB1F816" w14:textId="77777777" w:rsidR="007A05CA" w:rsidRPr="007A05CA" w:rsidRDefault="007A05CA" w:rsidP="007A05CA">
            <w:pPr>
              <w:spacing w:before="0" w:after="0" w:line="240" w:lineRule="auto"/>
              <w:jc w:val="center"/>
              <w:rPr>
                <w:ins w:id="37699" w:author="pete jones" w:date="2022-03-12T11:11:00Z"/>
                <w:rFonts w:ascii="Calibri" w:hAnsi="Calibri" w:cs="Calibri"/>
                <w:color w:val="000000"/>
                <w:sz w:val="16"/>
                <w:szCs w:val="16"/>
                <w:rPrChange w:id="37700" w:author="pete jones" w:date="2022-03-12T11:11:00Z">
                  <w:rPr>
                    <w:ins w:id="37701" w:author="pete jones" w:date="2022-03-12T11:11:00Z"/>
                    <w:rFonts w:ascii="Calibri" w:hAnsi="Calibri" w:cs="Calibri"/>
                    <w:color w:val="000000"/>
                    <w:sz w:val="22"/>
                    <w:szCs w:val="22"/>
                  </w:rPr>
                </w:rPrChange>
              </w:rPr>
            </w:pPr>
            <w:ins w:id="37702" w:author="pete jones" w:date="2022-03-12T11:11:00Z">
              <w:r w:rsidRPr="007A05CA">
                <w:rPr>
                  <w:rFonts w:ascii="Calibri" w:hAnsi="Calibri" w:cs="Calibri"/>
                  <w:color w:val="000000"/>
                  <w:sz w:val="16"/>
                  <w:szCs w:val="16"/>
                  <w:rPrChange w:id="37703" w:author="pete jones" w:date="2022-03-12T11:11:00Z">
                    <w:rPr>
                      <w:rFonts w:ascii="Calibri" w:hAnsi="Calibri" w:cs="Calibri"/>
                      <w:color w:val="000000"/>
                      <w:sz w:val="22"/>
                      <w:szCs w:val="22"/>
                    </w:rPr>
                  </w:rPrChange>
                </w:rPr>
                <w:t>3</w:t>
              </w:r>
            </w:ins>
          </w:p>
        </w:tc>
        <w:tc>
          <w:tcPr>
            <w:tcW w:w="2012" w:type="dxa"/>
            <w:hideMark/>
          </w:tcPr>
          <w:p w14:paraId="0287652C" w14:textId="77777777" w:rsidR="007A05CA" w:rsidRPr="007A05CA" w:rsidRDefault="007A05CA" w:rsidP="007A05CA">
            <w:pPr>
              <w:spacing w:before="0" w:after="0" w:line="240" w:lineRule="auto"/>
              <w:jc w:val="left"/>
              <w:rPr>
                <w:ins w:id="37704" w:author="pete jones" w:date="2022-03-12T11:11:00Z"/>
                <w:rFonts w:ascii="Calibri" w:hAnsi="Calibri" w:cs="Calibri"/>
                <w:color w:val="000000"/>
                <w:sz w:val="16"/>
                <w:szCs w:val="16"/>
                <w:rPrChange w:id="37705" w:author="pete jones" w:date="2022-03-12T11:11:00Z">
                  <w:rPr>
                    <w:ins w:id="37706" w:author="pete jones" w:date="2022-03-12T11:11:00Z"/>
                    <w:rFonts w:ascii="Calibri" w:hAnsi="Calibri" w:cs="Calibri"/>
                    <w:color w:val="000000"/>
                    <w:sz w:val="22"/>
                    <w:szCs w:val="22"/>
                  </w:rPr>
                </w:rPrChange>
              </w:rPr>
            </w:pPr>
            <w:ins w:id="37707" w:author="pete jones" w:date="2022-03-12T11:11:00Z">
              <w:r w:rsidRPr="007A05CA">
                <w:rPr>
                  <w:rFonts w:ascii="Calibri" w:hAnsi="Calibri" w:cs="Calibri"/>
                  <w:color w:val="000000"/>
                  <w:sz w:val="16"/>
                  <w:szCs w:val="16"/>
                  <w:rPrChange w:id="37708" w:author="pete jones" w:date="2022-03-12T11:11:00Z">
                    <w:rPr>
                      <w:rFonts w:ascii="Calibri" w:hAnsi="Calibri" w:cs="Calibri"/>
                      <w:color w:val="000000"/>
                      <w:sz w:val="22"/>
                      <w:szCs w:val="22"/>
                    </w:rPr>
                  </w:rPrChange>
                </w:rPr>
                <w:t>Number of resits ENG Principles - L4</w:t>
              </w:r>
            </w:ins>
          </w:p>
        </w:tc>
        <w:tc>
          <w:tcPr>
            <w:tcW w:w="5805" w:type="dxa"/>
            <w:vMerge/>
            <w:hideMark/>
          </w:tcPr>
          <w:p w14:paraId="1F410228" w14:textId="77777777" w:rsidR="007A05CA" w:rsidRPr="007A05CA" w:rsidRDefault="007A05CA" w:rsidP="007A05CA">
            <w:pPr>
              <w:spacing w:before="0" w:after="0" w:line="240" w:lineRule="auto"/>
              <w:jc w:val="left"/>
              <w:rPr>
                <w:ins w:id="37709" w:author="pete jones" w:date="2022-03-12T11:11:00Z"/>
                <w:rFonts w:ascii="Calibri" w:hAnsi="Calibri" w:cs="Calibri"/>
                <w:color w:val="000000"/>
                <w:sz w:val="16"/>
                <w:szCs w:val="16"/>
                <w:rPrChange w:id="37710" w:author="pete jones" w:date="2022-03-12T11:11:00Z">
                  <w:rPr>
                    <w:ins w:id="37711" w:author="pete jones" w:date="2022-03-12T11:11:00Z"/>
                    <w:rFonts w:ascii="Calibri" w:hAnsi="Calibri" w:cs="Calibri"/>
                    <w:color w:val="000000"/>
                    <w:sz w:val="22"/>
                    <w:szCs w:val="22"/>
                  </w:rPr>
                </w:rPrChange>
              </w:rPr>
            </w:pPr>
          </w:p>
        </w:tc>
      </w:tr>
      <w:tr w:rsidR="007A05CA" w:rsidRPr="007A05CA" w14:paraId="07006164" w14:textId="77777777" w:rsidTr="007A05CA">
        <w:trPr>
          <w:trHeight w:val="300"/>
          <w:ins w:id="37712" w:author="pete jones" w:date="2022-03-12T11:11:00Z"/>
        </w:trPr>
        <w:tc>
          <w:tcPr>
            <w:tcW w:w="960" w:type="dxa"/>
            <w:noWrap/>
            <w:hideMark/>
          </w:tcPr>
          <w:p w14:paraId="412F6A37" w14:textId="77777777" w:rsidR="007A05CA" w:rsidRPr="007A05CA" w:rsidRDefault="007A05CA" w:rsidP="007A05CA">
            <w:pPr>
              <w:spacing w:before="0" w:after="0" w:line="240" w:lineRule="auto"/>
              <w:jc w:val="center"/>
              <w:rPr>
                <w:ins w:id="37713" w:author="pete jones" w:date="2022-03-12T11:11:00Z"/>
                <w:rFonts w:ascii="Calibri" w:hAnsi="Calibri" w:cs="Calibri"/>
                <w:color w:val="000000"/>
                <w:sz w:val="16"/>
                <w:szCs w:val="16"/>
                <w:rPrChange w:id="37714" w:author="pete jones" w:date="2022-03-12T11:11:00Z">
                  <w:rPr>
                    <w:ins w:id="37715" w:author="pete jones" w:date="2022-03-12T11:11:00Z"/>
                    <w:rFonts w:ascii="Calibri" w:hAnsi="Calibri" w:cs="Calibri"/>
                    <w:color w:val="000000"/>
                    <w:sz w:val="22"/>
                    <w:szCs w:val="22"/>
                  </w:rPr>
                </w:rPrChange>
              </w:rPr>
            </w:pPr>
            <w:ins w:id="37716" w:author="pete jones" w:date="2022-03-12T11:11:00Z">
              <w:r w:rsidRPr="007A05CA">
                <w:rPr>
                  <w:rFonts w:ascii="Calibri" w:hAnsi="Calibri" w:cs="Calibri"/>
                  <w:color w:val="000000"/>
                  <w:sz w:val="16"/>
                  <w:szCs w:val="16"/>
                  <w:rPrChange w:id="37717" w:author="pete jones" w:date="2022-03-12T11:11:00Z">
                    <w:rPr>
                      <w:rFonts w:ascii="Calibri" w:hAnsi="Calibri" w:cs="Calibri"/>
                      <w:color w:val="000000"/>
                      <w:sz w:val="22"/>
                      <w:szCs w:val="22"/>
                    </w:rPr>
                  </w:rPrChange>
                </w:rPr>
                <w:t>3</w:t>
              </w:r>
            </w:ins>
          </w:p>
        </w:tc>
        <w:tc>
          <w:tcPr>
            <w:tcW w:w="2012" w:type="dxa"/>
            <w:hideMark/>
          </w:tcPr>
          <w:p w14:paraId="530AA19C" w14:textId="77777777" w:rsidR="007A05CA" w:rsidRPr="007A05CA" w:rsidRDefault="007A05CA" w:rsidP="007A05CA">
            <w:pPr>
              <w:spacing w:before="0" w:after="0" w:line="240" w:lineRule="auto"/>
              <w:jc w:val="left"/>
              <w:rPr>
                <w:ins w:id="37718" w:author="pete jones" w:date="2022-03-12T11:11:00Z"/>
                <w:rFonts w:ascii="Calibri" w:hAnsi="Calibri" w:cs="Calibri"/>
                <w:color w:val="000000"/>
                <w:sz w:val="16"/>
                <w:szCs w:val="16"/>
                <w:rPrChange w:id="37719" w:author="pete jones" w:date="2022-03-12T11:11:00Z">
                  <w:rPr>
                    <w:ins w:id="37720" w:author="pete jones" w:date="2022-03-12T11:11:00Z"/>
                    <w:rFonts w:ascii="Calibri" w:hAnsi="Calibri" w:cs="Calibri"/>
                    <w:color w:val="000000"/>
                    <w:sz w:val="22"/>
                    <w:szCs w:val="22"/>
                  </w:rPr>
                </w:rPrChange>
              </w:rPr>
            </w:pPr>
            <w:ins w:id="37721" w:author="pete jones" w:date="2022-03-12T11:11:00Z">
              <w:r w:rsidRPr="007A05CA">
                <w:rPr>
                  <w:rFonts w:ascii="Calibri" w:hAnsi="Calibri" w:cs="Calibri"/>
                  <w:color w:val="000000"/>
                  <w:sz w:val="16"/>
                  <w:szCs w:val="16"/>
                  <w:rPrChange w:id="37722" w:author="pete jones" w:date="2022-03-12T11:11:00Z">
                    <w:rPr>
                      <w:rFonts w:ascii="Calibri" w:hAnsi="Calibri" w:cs="Calibri"/>
                      <w:color w:val="000000"/>
                      <w:sz w:val="22"/>
                      <w:szCs w:val="22"/>
                    </w:rPr>
                  </w:rPrChange>
                </w:rPr>
                <w:t>Number of resits ENG Principles - L5</w:t>
              </w:r>
            </w:ins>
          </w:p>
        </w:tc>
        <w:tc>
          <w:tcPr>
            <w:tcW w:w="5805" w:type="dxa"/>
            <w:vMerge/>
            <w:hideMark/>
          </w:tcPr>
          <w:p w14:paraId="59E6D182" w14:textId="77777777" w:rsidR="007A05CA" w:rsidRPr="007A05CA" w:rsidRDefault="007A05CA" w:rsidP="007A05CA">
            <w:pPr>
              <w:spacing w:before="0" w:after="0" w:line="240" w:lineRule="auto"/>
              <w:jc w:val="left"/>
              <w:rPr>
                <w:ins w:id="37723" w:author="pete jones" w:date="2022-03-12T11:11:00Z"/>
                <w:rFonts w:ascii="Calibri" w:hAnsi="Calibri" w:cs="Calibri"/>
                <w:color w:val="000000"/>
                <w:sz w:val="16"/>
                <w:szCs w:val="16"/>
                <w:rPrChange w:id="37724" w:author="pete jones" w:date="2022-03-12T11:11:00Z">
                  <w:rPr>
                    <w:ins w:id="37725" w:author="pete jones" w:date="2022-03-12T11:11:00Z"/>
                    <w:rFonts w:ascii="Calibri" w:hAnsi="Calibri" w:cs="Calibri"/>
                    <w:color w:val="000000"/>
                    <w:sz w:val="22"/>
                    <w:szCs w:val="22"/>
                  </w:rPr>
                </w:rPrChange>
              </w:rPr>
            </w:pPr>
          </w:p>
        </w:tc>
      </w:tr>
      <w:tr w:rsidR="007A05CA" w:rsidRPr="007A05CA" w14:paraId="275EBDD2" w14:textId="77777777" w:rsidTr="007A05CA">
        <w:trPr>
          <w:trHeight w:val="300"/>
          <w:ins w:id="37726" w:author="pete jones" w:date="2022-03-12T11:11:00Z"/>
        </w:trPr>
        <w:tc>
          <w:tcPr>
            <w:tcW w:w="960" w:type="dxa"/>
            <w:noWrap/>
            <w:hideMark/>
          </w:tcPr>
          <w:p w14:paraId="34A4E1CA" w14:textId="77777777" w:rsidR="007A05CA" w:rsidRPr="007A05CA" w:rsidRDefault="007A05CA" w:rsidP="007A05CA">
            <w:pPr>
              <w:spacing w:before="0" w:after="0" w:line="240" w:lineRule="auto"/>
              <w:jc w:val="center"/>
              <w:rPr>
                <w:ins w:id="37727" w:author="pete jones" w:date="2022-03-12T11:11:00Z"/>
                <w:rFonts w:ascii="Calibri" w:hAnsi="Calibri" w:cs="Calibri"/>
                <w:color w:val="000000"/>
                <w:sz w:val="16"/>
                <w:szCs w:val="16"/>
                <w:rPrChange w:id="37728" w:author="pete jones" w:date="2022-03-12T11:11:00Z">
                  <w:rPr>
                    <w:ins w:id="37729" w:author="pete jones" w:date="2022-03-12T11:11:00Z"/>
                    <w:rFonts w:ascii="Calibri" w:hAnsi="Calibri" w:cs="Calibri"/>
                    <w:color w:val="000000"/>
                    <w:sz w:val="22"/>
                    <w:szCs w:val="22"/>
                  </w:rPr>
                </w:rPrChange>
              </w:rPr>
            </w:pPr>
            <w:ins w:id="37730" w:author="pete jones" w:date="2022-03-12T11:11:00Z">
              <w:r w:rsidRPr="007A05CA">
                <w:rPr>
                  <w:rFonts w:ascii="Calibri" w:hAnsi="Calibri" w:cs="Calibri"/>
                  <w:color w:val="000000"/>
                  <w:sz w:val="16"/>
                  <w:szCs w:val="16"/>
                  <w:rPrChange w:id="37731" w:author="pete jones" w:date="2022-03-12T11:11:00Z">
                    <w:rPr>
                      <w:rFonts w:ascii="Calibri" w:hAnsi="Calibri" w:cs="Calibri"/>
                      <w:color w:val="000000"/>
                      <w:sz w:val="22"/>
                      <w:szCs w:val="22"/>
                    </w:rPr>
                  </w:rPrChange>
                </w:rPr>
                <w:t>3</w:t>
              </w:r>
            </w:ins>
          </w:p>
        </w:tc>
        <w:tc>
          <w:tcPr>
            <w:tcW w:w="2012" w:type="dxa"/>
            <w:hideMark/>
          </w:tcPr>
          <w:p w14:paraId="3476DF85" w14:textId="77777777" w:rsidR="007A05CA" w:rsidRPr="007A05CA" w:rsidRDefault="007A05CA" w:rsidP="007A05CA">
            <w:pPr>
              <w:spacing w:before="0" w:after="0" w:line="240" w:lineRule="auto"/>
              <w:jc w:val="left"/>
              <w:rPr>
                <w:ins w:id="37732" w:author="pete jones" w:date="2022-03-12T11:11:00Z"/>
                <w:rFonts w:ascii="Calibri" w:hAnsi="Calibri" w:cs="Calibri"/>
                <w:color w:val="000000"/>
                <w:sz w:val="16"/>
                <w:szCs w:val="16"/>
                <w:rPrChange w:id="37733" w:author="pete jones" w:date="2022-03-12T11:11:00Z">
                  <w:rPr>
                    <w:ins w:id="37734" w:author="pete jones" w:date="2022-03-12T11:11:00Z"/>
                    <w:rFonts w:ascii="Calibri" w:hAnsi="Calibri" w:cs="Calibri"/>
                    <w:color w:val="000000"/>
                    <w:sz w:val="22"/>
                    <w:szCs w:val="22"/>
                  </w:rPr>
                </w:rPrChange>
              </w:rPr>
            </w:pPr>
            <w:ins w:id="37735" w:author="pete jones" w:date="2022-03-12T11:11:00Z">
              <w:r w:rsidRPr="007A05CA">
                <w:rPr>
                  <w:rFonts w:ascii="Calibri" w:hAnsi="Calibri" w:cs="Calibri"/>
                  <w:color w:val="000000"/>
                  <w:sz w:val="16"/>
                  <w:szCs w:val="16"/>
                  <w:rPrChange w:id="37736" w:author="pete jones" w:date="2022-03-12T11:11:00Z">
                    <w:rPr>
                      <w:rFonts w:ascii="Calibri" w:hAnsi="Calibri" w:cs="Calibri"/>
                      <w:color w:val="000000"/>
                      <w:sz w:val="22"/>
                      <w:szCs w:val="22"/>
                    </w:rPr>
                  </w:rPrChange>
                </w:rPr>
                <w:t>Number of resits ENG DESIGN - L3</w:t>
              </w:r>
            </w:ins>
          </w:p>
        </w:tc>
        <w:tc>
          <w:tcPr>
            <w:tcW w:w="5805" w:type="dxa"/>
            <w:vMerge/>
            <w:hideMark/>
          </w:tcPr>
          <w:p w14:paraId="4F69C2B0" w14:textId="77777777" w:rsidR="007A05CA" w:rsidRPr="007A05CA" w:rsidRDefault="007A05CA" w:rsidP="007A05CA">
            <w:pPr>
              <w:spacing w:before="0" w:after="0" w:line="240" w:lineRule="auto"/>
              <w:jc w:val="left"/>
              <w:rPr>
                <w:ins w:id="37737" w:author="pete jones" w:date="2022-03-12T11:11:00Z"/>
                <w:rFonts w:ascii="Calibri" w:hAnsi="Calibri" w:cs="Calibri"/>
                <w:color w:val="000000"/>
                <w:sz w:val="16"/>
                <w:szCs w:val="16"/>
                <w:rPrChange w:id="37738" w:author="pete jones" w:date="2022-03-12T11:11:00Z">
                  <w:rPr>
                    <w:ins w:id="37739" w:author="pete jones" w:date="2022-03-12T11:11:00Z"/>
                    <w:rFonts w:ascii="Calibri" w:hAnsi="Calibri" w:cs="Calibri"/>
                    <w:color w:val="000000"/>
                    <w:sz w:val="22"/>
                    <w:szCs w:val="22"/>
                  </w:rPr>
                </w:rPrChange>
              </w:rPr>
            </w:pPr>
          </w:p>
        </w:tc>
      </w:tr>
      <w:tr w:rsidR="007A05CA" w:rsidRPr="007A05CA" w14:paraId="5B8DC07A" w14:textId="77777777" w:rsidTr="007A05CA">
        <w:trPr>
          <w:trHeight w:val="300"/>
          <w:ins w:id="37740" w:author="pete jones" w:date="2022-03-12T11:11:00Z"/>
        </w:trPr>
        <w:tc>
          <w:tcPr>
            <w:tcW w:w="960" w:type="dxa"/>
            <w:noWrap/>
            <w:hideMark/>
          </w:tcPr>
          <w:p w14:paraId="78A4D9A2" w14:textId="77777777" w:rsidR="007A05CA" w:rsidRPr="007A05CA" w:rsidRDefault="007A05CA" w:rsidP="007A05CA">
            <w:pPr>
              <w:spacing w:before="0" w:after="0" w:line="240" w:lineRule="auto"/>
              <w:jc w:val="center"/>
              <w:rPr>
                <w:ins w:id="37741" w:author="pete jones" w:date="2022-03-12T11:11:00Z"/>
                <w:rFonts w:ascii="Calibri" w:hAnsi="Calibri" w:cs="Calibri"/>
                <w:color w:val="000000"/>
                <w:sz w:val="16"/>
                <w:szCs w:val="16"/>
                <w:rPrChange w:id="37742" w:author="pete jones" w:date="2022-03-12T11:11:00Z">
                  <w:rPr>
                    <w:ins w:id="37743" w:author="pete jones" w:date="2022-03-12T11:11:00Z"/>
                    <w:rFonts w:ascii="Calibri" w:hAnsi="Calibri" w:cs="Calibri"/>
                    <w:color w:val="000000"/>
                    <w:sz w:val="22"/>
                    <w:szCs w:val="22"/>
                  </w:rPr>
                </w:rPrChange>
              </w:rPr>
            </w:pPr>
            <w:ins w:id="37744" w:author="pete jones" w:date="2022-03-12T11:11:00Z">
              <w:r w:rsidRPr="007A05CA">
                <w:rPr>
                  <w:rFonts w:ascii="Calibri" w:hAnsi="Calibri" w:cs="Calibri"/>
                  <w:color w:val="000000"/>
                  <w:sz w:val="16"/>
                  <w:szCs w:val="16"/>
                  <w:rPrChange w:id="37745" w:author="pete jones" w:date="2022-03-12T11:11:00Z">
                    <w:rPr>
                      <w:rFonts w:ascii="Calibri" w:hAnsi="Calibri" w:cs="Calibri"/>
                      <w:color w:val="000000"/>
                      <w:sz w:val="22"/>
                      <w:szCs w:val="22"/>
                    </w:rPr>
                  </w:rPrChange>
                </w:rPr>
                <w:t>3</w:t>
              </w:r>
            </w:ins>
          </w:p>
        </w:tc>
        <w:tc>
          <w:tcPr>
            <w:tcW w:w="2012" w:type="dxa"/>
            <w:hideMark/>
          </w:tcPr>
          <w:p w14:paraId="673E0C77" w14:textId="77777777" w:rsidR="007A05CA" w:rsidRPr="007A05CA" w:rsidRDefault="007A05CA" w:rsidP="007A05CA">
            <w:pPr>
              <w:spacing w:before="0" w:after="0" w:line="240" w:lineRule="auto"/>
              <w:jc w:val="left"/>
              <w:rPr>
                <w:ins w:id="37746" w:author="pete jones" w:date="2022-03-12T11:11:00Z"/>
                <w:rFonts w:ascii="Calibri" w:hAnsi="Calibri" w:cs="Calibri"/>
                <w:color w:val="000000"/>
                <w:sz w:val="16"/>
                <w:szCs w:val="16"/>
                <w:rPrChange w:id="37747" w:author="pete jones" w:date="2022-03-12T11:11:00Z">
                  <w:rPr>
                    <w:ins w:id="37748" w:author="pete jones" w:date="2022-03-12T11:11:00Z"/>
                    <w:rFonts w:ascii="Calibri" w:hAnsi="Calibri" w:cs="Calibri"/>
                    <w:color w:val="000000"/>
                    <w:sz w:val="22"/>
                    <w:szCs w:val="22"/>
                  </w:rPr>
                </w:rPrChange>
              </w:rPr>
            </w:pPr>
            <w:ins w:id="37749" w:author="pete jones" w:date="2022-03-12T11:11:00Z">
              <w:r w:rsidRPr="007A05CA">
                <w:rPr>
                  <w:rFonts w:ascii="Calibri" w:hAnsi="Calibri" w:cs="Calibri"/>
                  <w:color w:val="000000"/>
                  <w:sz w:val="16"/>
                  <w:szCs w:val="16"/>
                  <w:rPrChange w:id="37750" w:author="pete jones" w:date="2022-03-12T11:11:00Z">
                    <w:rPr>
                      <w:rFonts w:ascii="Calibri" w:hAnsi="Calibri" w:cs="Calibri"/>
                      <w:color w:val="000000"/>
                      <w:sz w:val="22"/>
                      <w:szCs w:val="22"/>
                    </w:rPr>
                  </w:rPrChange>
                </w:rPr>
                <w:t>Number of resits ENG DESIGN - L4</w:t>
              </w:r>
            </w:ins>
          </w:p>
        </w:tc>
        <w:tc>
          <w:tcPr>
            <w:tcW w:w="5805" w:type="dxa"/>
            <w:vMerge/>
            <w:hideMark/>
          </w:tcPr>
          <w:p w14:paraId="527131BB" w14:textId="77777777" w:rsidR="007A05CA" w:rsidRPr="007A05CA" w:rsidRDefault="007A05CA" w:rsidP="007A05CA">
            <w:pPr>
              <w:spacing w:before="0" w:after="0" w:line="240" w:lineRule="auto"/>
              <w:jc w:val="left"/>
              <w:rPr>
                <w:ins w:id="37751" w:author="pete jones" w:date="2022-03-12T11:11:00Z"/>
                <w:rFonts w:ascii="Calibri" w:hAnsi="Calibri" w:cs="Calibri"/>
                <w:color w:val="000000"/>
                <w:sz w:val="16"/>
                <w:szCs w:val="16"/>
                <w:rPrChange w:id="37752" w:author="pete jones" w:date="2022-03-12T11:11:00Z">
                  <w:rPr>
                    <w:ins w:id="37753" w:author="pete jones" w:date="2022-03-12T11:11:00Z"/>
                    <w:rFonts w:ascii="Calibri" w:hAnsi="Calibri" w:cs="Calibri"/>
                    <w:color w:val="000000"/>
                    <w:sz w:val="22"/>
                    <w:szCs w:val="22"/>
                  </w:rPr>
                </w:rPrChange>
              </w:rPr>
            </w:pPr>
          </w:p>
        </w:tc>
      </w:tr>
      <w:tr w:rsidR="007A05CA" w:rsidRPr="007A05CA" w14:paraId="3A7F4865" w14:textId="77777777" w:rsidTr="007A05CA">
        <w:trPr>
          <w:trHeight w:val="300"/>
          <w:ins w:id="37754" w:author="pete jones" w:date="2022-03-12T11:11:00Z"/>
        </w:trPr>
        <w:tc>
          <w:tcPr>
            <w:tcW w:w="960" w:type="dxa"/>
            <w:noWrap/>
            <w:hideMark/>
          </w:tcPr>
          <w:p w14:paraId="681DF796" w14:textId="77777777" w:rsidR="007A05CA" w:rsidRPr="007A05CA" w:rsidRDefault="007A05CA" w:rsidP="007A05CA">
            <w:pPr>
              <w:spacing w:before="0" w:after="0" w:line="240" w:lineRule="auto"/>
              <w:jc w:val="center"/>
              <w:rPr>
                <w:ins w:id="37755" w:author="pete jones" w:date="2022-03-12T11:11:00Z"/>
                <w:rFonts w:ascii="Calibri" w:hAnsi="Calibri" w:cs="Calibri"/>
                <w:color w:val="000000"/>
                <w:sz w:val="16"/>
                <w:szCs w:val="16"/>
                <w:rPrChange w:id="37756" w:author="pete jones" w:date="2022-03-12T11:11:00Z">
                  <w:rPr>
                    <w:ins w:id="37757" w:author="pete jones" w:date="2022-03-12T11:11:00Z"/>
                    <w:rFonts w:ascii="Calibri" w:hAnsi="Calibri" w:cs="Calibri"/>
                    <w:color w:val="000000"/>
                    <w:sz w:val="22"/>
                    <w:szCs w:val="22"/>
                  </w:rPr>
                </w:rPrChange>
              </w:rPr>
            </w:pPr>
            <w:ins w:id="37758" w:author="pete jones" w:date="2022-03-12T11:11:00Z">
              <w:r w:rsidRPr="007A05CA">
                <w:rPr>
                  <w:rFonts w:ascii="Calibri" w:hAnsi="Calibri" w:cs="Calibri"/>
                  <w:color w:val="000000"/>
                  <w:sz w:val="16"/>
                  <w:szCs w:val="16"/>
                  <w:rPrChange w:id="37759" w:author="pete jones" w:date="2022-03-12T11:11:00Z">
                    <w:rPr>
                      <w:rFonts w:ascii="Calibri" w:hAnsi="Calibri" w:cs="Calibri"/>
                      <w:color w:val="000000"/>
                      <w:sz w:val="22"/>
                      <w:szCs w:val="22"/>
                    </w:rPr>
                  </w:rPrChange>
                </w:rPr>
                <w:t>3</w:t>
              </w:r>
            </w:ins>
          </w:p>
        </w:tc>
        <w:tc>
          <w:tcPr>
            <w:tcW w:w="2012" w:type="dxa"/>
            <w:hideMark/>
          </w:tcPr>
          <w:p w14:paraId="60B02B94" w14:textId="77777777" w:rsidR="007A05CA" w:rsidRPr="007A05CA" w:rsidRDefault="007A05CA" w:rsidP="007A05CA">
            <w:pPr>
              <w:spacing w:before="0" w:after="0" w:line="240" w:lineRule="auto"/>
              <w:jc w:val="left"/>
              <w:rPr>
                <w:ins w:id="37760" w:author="pete jones" w:date="2022-03-12T11:11:00Z"/>
                <w:rFonts w:ascii="Calibri" w:hAnsi="Calibri" w:cs="Calibri"/>
                <w:color w:val="000000"/>
                <w:sz w:val="16"/>
                <w:szCs w:val="16"/>
                <w:rPrChange w:id="37761" w:author="pete jones" w:date="2022-03-12T11:11:00Z">
                  <w:rPr>
                    <w:ins w:id="37762" w:author="pete jones" w:date="2022-03-12T11:11:00Z"/>
                    <w:rFonts w:ascii="Calibri" w:hAnsi="Calibri" w:cs="Calibri"/>
                    <w:color w:val="000000"/>
                    <w:sz w:val="22"/>
                    <w:szCs w:val="22"/>
                  </w:rPr>
                </w:rPrChange>
              </w:rPr>
            </w:pPr>
            <w:ins w:id="37763" w:author="pete jones" w:date="2022-03-12T11:11:00Z">
              <w:r w:rsidRPr="007A05CA">
                <w:rPr>
                  <w:rFonts w:ascii="Calibri" w:hAnsi="Calibri" w:cs="Calibri"/>
                  <w:color w:val="000000"/>
                  <w:sz w:val="16"/>
                  <w:szCs w:val="16"/>
                  <w:rPrChange w:id="37764" w:author="pete jones" w:date="2022-03-12T11:11:00Z">
                    <w:rPr>
                      <w:rFonts w:ascii="Calibri" w:hAnsi="Calibri" w:cs="Calibri"/>
                      <w:color w:val="000000"/>
                      <w:sz w:val="22"/>
                      <w:szCs w:val="22"/>
                    </w:rPr>
                  </w:rPrChange>
                </w:rPr>
                <w:t>Number of resits ENG DESIGN - L5</w:t>
              </w:r>
            </w:ins>
          </w:p>
        </w:tc>
        <w:tc>
          <w:tcPr>
            <w:tcW w:w="5805" w:type="dxa"/>
            <w:vMerge/>
            <w:hideMark/>
          </w:tcPr>
          <w:p w14:paraId="6184B0CB" w14:textId="77777777" w:rsidR="007A05CA" w:rsidRPr="007A05CA" w:rsidRDefault="007A05CA" w:rsidP="007A05CA">
            <w:pPr>
              <w:spacing w:before="0" w:after="0" w:line="240" w:lineRule="auto"/>
              <w:jc w:val="left"/>
              <w:rPr>
                <w:ins w:id="37765" w:author="pete jones" w:date="2022-03-12T11:11:00Z"/>
                <w:rFonts w:ascii="Calibri" w:hAnsi="Calibri" w:cs="Calibri"/>
                <w:color w:val="000000"/>
                <w:sz w:val="16"/>
                <w:szCs w:val="16"/>
                <w:rPrChange w:id="37766" w:author="pete jones" w:date="2022-03-12T11:11:00Z">
                  <w:rPr>
                    <w:ins w:id="37767" w:author="pete jones" w:date="2022-03-12T11:11:00Z"/>
                    <w:rFonts w:ascii="Calibri" w:hAnsi="Calibri" w:cs="Calibri"/>
                    <w:color w:val="000000"/>
                    <w:sz w:val="22"/>
                    <w:szCs w:val="22"/>
                  </w:rPr>
                </w:rPrChange>
              </w:rPr>
            </w:pPr>
          </w:p>
        </w:tc>
      </w:tr>
      <w:tr w:rsidR="007A05CA" w:rsidRPr="007A05CA" w14:paraId="1E3191C7" w14:textId="77777777" w:rsidTr="007A05CA">
        <w:trPr>
          <w:trHeight w:val="300"/>
          <w:ins w:id="37768" w:author="pete jones" w:date="2022-03-12T11:11:00Z"/>
        </w:trPr>
        <w:tc>
          <w:tcPr>
            <w:tcW w:w="960" w:type="dxa"/>
            <w:noWrap/>
            <w:hideMark/>
          </w:tcPr>
          <w:p w14:paraId="40090CB4" w14:textId="77777777" w:rsidR="007A05CA" w:rsidRPr="007A05CA" w:rsidRDefault="007A05CA" w:rsidP="007A05CA">
            <w:pPr>
              <w:spacing w:before="0" w:after="0" w:line="240" w:lineRule="auto"/>
              <w:jc w:val="center"/>
              <w:rPr>
                <w:ins w:id="37769" w:author="pete jones" w:date="2022-03-12T11:11:00Z"/>
                <w:rFonts w:ascii="Calibri" w:hAnsi="Calibri" w:cs="Calibri"/>
                <w:color w:val="000000"/>
                <w:sz w:val="16"/>
                <w:szCs w:val="16"/>
                <w:rPrChange w:id="37770" w:author="pete jones" w:date="2022-03-12T11:11:00Z">
                  <w:rPr>
                    <w:ins w:id="37771" w:author="pete jones" w:date="2022-03-12T11:11:00Z"/>
                    <w:rFonts w:ascii="Calibri" w:hAnsi="Calibri" w:cs="Calibri"/>
                    <w:color w:val="000000"/>
                    <w:sz w:val="22"/>
                    <w:szCs w:val="22"/>
                  </w:rPr>
                </w:rPrChange>
              </w:rPr>
            </w:pPr>
            <w:ins w:id="37772" w:author="pete jones" w:date="2022-03-12T11:11:00Z">
              <w:r w:rsidRPr="007A05CA">
                <w:rPr>
                  <w:rFonts w:ascii="Calibri" w:hAnsi="Calibri" w:cs="Calibri"/>
                  <w:color w:val="000000"/>
                  <w:sz w:val="16"/>
                  <w:szCs w:val="16"/>
                  <w:rPrChange w:id="37773" w:author="pete jones" w:date="2022-03-12T11:11:00Z">
                    <w:rPr>
                      <w:rFonts w:ascii="Calibri" w:hAnsi="Calibri" w:cs="Calibri"/>
                      <w:color w:val="000000"/>
                      <w:sz w:val="22"/>
                      <w:szCs w:val="22"/>
                    </w:rPr>
                  </w:rPrChange>
                </w:rPr>
                <w:t>3</w:t>
              </w:r>
            </w:ins>
          </w:p>
        </w:tc>
        <w:tc>
          <w:tcPr>
            <w:tcW w:w="2012" w:type="dxa"/>
            <w:hideMark/>
          </w:tcPr>
          <w:p w14:paraId="36393034" w14:textId="77777777" w:rsidR="007A05CA" w:rsidRPr="007A05CA" w:rsidRDefault="007A05CA" w:rsidP="007A05CA">
            <w:pPr>
              <w:spacing w:before="0" w:after="0" w:line="240" w:lineRule="auto"/>
              <w:jc w:val="left"/>
              <w:rPr>
                <w:ins w:id="37774" w:author="pete jones" w:date="2022-03-12T11:11:00Z"/>
                <w:rFonts w:ascii="Calibri" w:hAnsi="Calibri" w:cs="Calibri"/>
                <w:color w:val="000000"/>
                <w:sz w:val="16"/>
                <w:szCs w:val="16"/>
                <w:rPrChange w:id="37775" w:author="pete jones" w:date="2022-03-12T11:11:00Z">
                  <w:rPr>
                    <w:ins w:id="37776" w:author="pete jones" w:date="2022-03-12T11:11:00Z"/>
                    <w:rFonts w:ascii="Calibri" w:hAnsi="Calibri" w:cs="Calibri"/>
                    <w:color w:val="000000"/>
                    <w:sz w:val="22"/>
                    <w:szCs w:val="22"/>
                  </w:rPr>
                </w:rPrChange>
              </w:rPr>
            </w:pPr>
            <w:ins w:id="37777" w:author="pete jones" w:date="2022-03-12T11:11:00Z">
              <w:r w:rsidRPr="007A05CA">
                <w:rPr>
                  <w:rFonts w:ascii="Calibri" w:hAnsi="Calibri" w:cs="Calibri"/>
                  <w:color w:val="000000"/>
                  <w:sz w:val="16"/>
                  <w:szCs w:val="16"/>
                  <w:rPrChange w:id="37778" w:author="pete jones" w:date="2022-03-12T11:11:00Z">
                    <w:rPr>
                      <w:rFonts w:ascii="Calibri" w:hAnsi="Calibri" w:cs="Calibri"/>
                      <w:color w:val="000000"/>
                      <w:sz w:val="22"/>
                      <w:szCs w:val="22"/>
                    </w:rPr>
                  </w:rPrChange>
                </w:rPr>
                <w:t>Number of resits OTHER - L3</w:t>
              </w:r>
            </w:ins>
          </w:p>
        </w:tc>
        <w:tc>
          <w:tcPr>
            <w:tcW w:w="5805" w:type="dxa"/>
            <w:vMerge/>
            <w:hideMark/>
          </w:tcPr>
          <w:p w14:paraId="4AFB1A6D" w14:textId="77777777" w:rsidR="007A05CA" w:rsidRPr="007A05CA" w:rsidRDefault="007A05CA" w:rsidP="007A05CA">
            <w:pPr>
              <w:spacing w:before="0" w:after="0" w:line="240" w:lineRule="auto"/>
              <w:jc w:val="left"/>
              <w:rPr>
                <w:ins w:id="37779" w:author="pete jones" w:date="2022-03-12T11:11:00Z"/>
                <w:rFonts w:ascii="Calibri" w:hAnsi="Calibri" w:cs="Calibri"/>
                <w:color w:val="000000"/>
                <w:sz w:val="16"/>
                <w:szCs w:val="16"/>
                <w:rPrChange w:id="37780" w:author="pete jones" w:date="2022-03-12T11:11:00Z">
                  <w:rPr>
                    <w:ins w:id="37781" w:author="pete jones" w:date="2022-03-12T11:11:00Z"/>
                    <w:rFonts w:ascii="Calibri" w:hAnsi="Calibri" w:cs="Calibri"/>
                    <w:color w:val="000000"/>
                    <w:sz w:val="22"/>
                    <w:szCs w:val="22"/>
                  </w:rPr>
                </w:rPrChange>
              </w:rPr>
            </w:pPr>
          </w:p>
        </w:tc>
      </w:tr>
      <w:tr w:rsidR="007A05CA" w:rsidRPr="007A05CA" w14:paraId="3B7D5704" w14:textId="77777777" w:rsidTr="007A05CA">
        <w:trPr>
          <w:trHeight w:val="300"/>
          <w:ins w:id="37782" w:author="pete jones" w:date="2022-03-12T11:11:00Z"/>
        </w:trPr>
        <w:tc>
          <w:tcPr>
            <w:tcW w:w="960" w:type="dxa"/>
            <w:noWrap/>
            <w:hideMark/>
          </w:tcPr>
          <w:p w14:paraId="6EB25263" w14:textId="77777777" w:rsidR="007A05CA" w:rsidRPr="007A05CA" w:rsidRDefault="007A05CA" w:rsidP="007A05CA">
            <w:pPr>
              <w:spacing w:before="0" w:after="0" w:line="240" w:lineRule="auto"/>
              <w:jc w:val="center"/>
              <w:rPr>
                <w:ins w:id="37783" w:author="pete jones" w:date="2022-03-12T11:11:00Z"/>
                <w:rFonts w:ascii="Calibri" w:hAnsi="Calibri" w:cs="Calibri"/>
                <w:color w:val="000000"/>
                <w:sz w:val="16"/>
                <w:szCs w:val="16"/>
                <w:rPrChange w:id="37784" w:author="pete jones" w:date="2022-03-12T11:11:00Z">
                  <w:rPr>
                    <w:ins w:id="37785" w:author="pete jones" w:date="2022-03-12T11:11:00Z"/>
                    <w:rFonts w:ascii="Calibri" w:hAnsi="Calibri" w:cs="Calibri"/>
                    <w:color w:val="000000"/>
                    <w:sz w:val="22"/>
                    <w:szCs w:val="22"/>
                  </w:rPr>
                </w:rPrChange>
              </w:rPr>
            </w:pPr>
            <w:ins w:id="37786" w:author="pete jones" w:date="2022-03-12T11:11:00Z">
              <w:r w:rsidRPr="007A05CA">
                <w:rPr>
                  <w:rFonts w:ascii="Calibri" w:hAnsi="Calibri" w:cs="Calibri"/>
                  <w:color w:val="000000"/>
                  <w:sz w:val="16"/>
                  <w:szCs w:val="16"/>
                  <w:rPrChange w:id="37787" w:author="pete jones" w:date="2022-03-12T11:11:00Z">
                    <w:rPr>
                      <w:rFonts w:ascii="Calibri" w:hAnsi="Calibri" w:cs="Calibri"/>
                      <w:color w:val="000000"/>
                      <w:sz w:val="22"/>
                      <w:szCs w:val="22"/>
                    </w:rPr>
                  </w:rPrChange>
                </w:rPr>
                <w:t>3</w:t>
              </w:r>
            </w:ins>
          </w:p>
        </w:tc>
        <w:tc>
          <w:tcPr>
            <w:tcW w:w="2012" w:type="dxa"/>
            <w:hideMark/>
          </w:tcPr>
          <w:p w14:paraId="4A0F8AAA" w14:textId="77777777" w:rsidR="007A05CA" w:rsidRPr="007A05CA" w:rsidRDefault="007A05CA" w:rsidP="007A05CA">
            <w:pPr>
              <w:spacing w:before="0" w:after="0" w:line="240" w:lineRule="auto"/>
              <w:jc w:val="left"/>
              <w:rPr>
                <w:ins w:id="37788" w:author="pete jones" w:date="2022-03-12T11:11:00Z"/>
                <w:rFonts w:ascii="Calibri" w:hAnsi="Calibri" w:cs="Calibri"/>
                <w:color w:val="000000"/>
                <w:sz w:val="16"/>
                <w:szCs w:val="16"/>
                <w:rPrChange w:id="37789" w:author="pete jones" w:date="2022-03-12T11:11:00Z">
                  <w:rPr>
                    <w:ins w:id="37790" w:author="pete jones" w:date="2022-03-12T11:11:00Z"/>
                    <w:rFonts w:ascii="Calibri" w:hAnsi="Calibri" w:cs="Calibri"/>
                    <w:color w:val="000000"/>
                    <w:sz w:val="22"/>
                    <w:szCs w:val="22"/>
                  </w:rPr>
                </w:rPrChange>
              </w:rPr>
            </w:pPr>
            <w:ins w:id="37791" w:author="pete jones" w:date="2022-03-12T11:11:00Z">
              <w:r w:rsidRPr="007A05CA">
                <w:rPr>
                  <w:rFonts w:ascii="Calibri" w:hAnsi="Calibri" w:cs="Calibri"/>
                  <w:color w:val="000000"/>
                  <w:sz w:val="16"/>
                  <w:szCs w:val="16"/>
                  <w:rPrChange w:id="37792" w:author="pete jones" w:date="2022-03-12T11:11:00Z">
                    <w:rPr>
                      <w:rFonts w:ascii="Calibri" w:hAnsi="Calibri" w:cs="Calibri"/>
                      <w:color w:val="000000"/>
                      <w:sz w:val="22"/>
                      <w:szCs w:val="22"/>
                    </w:rPr>
                  </w:rPrChange>
                </w:rPr>
                <w:t>Number of resits OTHER - L4</w:t>
              </w:r>
            </w:ins>
          </w:p>
        </w:tc>
        <w:tc>
          <w:tcPr>
            <w:tcW w:w="5805" w:type="dxa"/>
            <w:vMerge/>
            <w:hideMark/>
          </w:tcPr>
          <w:p w14:paraId="51476869" w14:textId="77777777" w:rsidR="007A05CA" w:rsidRPr="007A05CA" w:rsidRDefault="007A05CA" w:rsidP="007A05CA">
            <w:pPr>
              <w:spacing w:before="0" w:after="0" w:line="240" w:lineRule="auto"/>
              <w:jc w:val="left"/>
              <w:rPr>
                <w:ins w:id="37793" w:author="pete jones" w:date="2022-03-12T11:11:00Z"/>
                <w:rFonts w:ascii="Calibri" w:hAnsi="Calibri" w:cs="Calibri"/>
                <w:color w:val="000000"/>
                <w:sz w:val="16"/>
                <w:szCs w:val="16"/>
                <w:rPrChange w:id="37794" w:author="pete jones" w:date="2022-03-12T11:11:00Z">
                  <w:rPr>
                    <w:ins w:id="37795" w:author="pete jones" w:date="2022-03-12T11:11:00Z"/>
                    <w:rFonts w:ascii="Calibri" w:hAnsi="Calibri" w:cs="Calibri"/>
                    <w:color w:val="000000"/>
                    <w:sz w:val="22"/>
                    <w:szCs w:val="22"/>
                  </w:rPr>
                </w:rPrChange>
              </w:rPr>
            </w:pPr>
          </w:p>
        </w:tc>
      </w:tr>
      <w:tr w:rsidR="007A05CA" w:rsidRPr="007A05CA" w14:paraId="1790301E" w14:textId="77777777" w:rsidTr="007A05CA">
        <w:trPr>
          <w:trHeight w:val="300"/>
          <w:ins w:id="37796" w:author="pete jones" w:date="2022-03-12T11:11:00Z"/>
        </w:trPr>
        <w:tc>
          <w:tcPr>
            <w:tcW w:w="960" w:type="dxa"/>
            <w:noWrap/>
            <w:hideMark/>
          </w:tcPr>
          <w:p w14:paraId="52800A3F" w14:textId="77777777" w:rsidR="007A05CA" w:rsidRPr="007A05CA" w:rsidRDefault="007A05CA" w:rsidP="007A05CA">
            <w:pPr>
              <w:spacing w:before="0" w:after="0" w:line="240" w:lineRule="auto"/>
              <w:jc w:val="center"/>
              <w:rPr>
                <w:ins w:id="37797" w:author="pete jones" w:date="2022-03-12T11:11:00Z"/>
                <w:rFonts w:ascii="Calibri" w:hAnsi="Calibri" w:cs="Calibri"/>
                <w:color w:val="000000"/>
                <w:sz w:val="16"/>
                <w:szCs w:val="16"/>
                <w:rPrChange w:id="37798" w:author="pete jones" w:date="2022-03-12T11:11:00Z">
                  <w:rPr>
                    <w:ins w:id="37799" w:author="pete jones" w:date="2022-03-12T11:11:00Z"/>
                    <w:rFonts w:ascii="Calibri" w:hAnsi="Calibri" w:cs="Calibri"/>
                    <w:color w:val="000000"/>
                    <w:sz w:val="22"/>
                    <w:szCs w:val="22"/>
                  </w:rPr>
                </w:rPrChange>
              </w:rPr>
            </w:pPr>
            <w:ins w:id="37800" w:author="pete jones" w:date="2022-03-12T11:11:00Z">
              <w:r w:rsidRPr="007A05CA">
                <w:rPr>
                  <w:rFonts w:ascii="Calibri" w:hAnsi="Calibri" w:cs="Calibri"/>
                  <w:color w:val="000000"/>
                  <w:sz w:val="16"/>
                  <w:szCs w:val="16"/>
                  <w:rPrChange w:id="37801" w:author="pete jones" w:date="2022-03-12T11:11:00Z">
                    <w:rPr>
                      <w:rFonts w:ascii="Calibri" w:hAnsi="Calibri" w:cs="Calibri"/>
                      <w:color w:val="000000"/>
                      <w:sz w:val="22"/>
                      <w:szCs w:val="22"/>
                    </w:rPr>
                  </w:rPrChange>
                </w:rPr>
                <w:t>3</w:t>
              </w:r>
            </w:ins>
          </w:p>
        </w:tc>
        <w:tc>
          <w:tcPr>
            <w:tcW w:w="2012" w:type="dxa"/>
            <w:hideMark/>
          </w:tcPr>
          <w:p w14:paraId="1515EBE8" w14:textId="77777777" w:rsidR="007A05CA" w:rsidRPr="007A05CA" w:rsidRDefault="007A05CA" w:rsidP="007A05CA">
            <w:pPr>
              <w:spacing w:before="0" w:after="0" w:line="240" w:lineRule="auto"/>
              <w:jc w:val="left"/>
              <w:rPr>
                <w:ins w:id="37802" w:author="pete jones" w:date="2022-03-12T11:11:00Z"/>
                <w:rFonts w:ascii="Calibri" w:hAnsi="Calibri" w:cs="Calibri"/>
                <w:color w:val="000000"/>
                <w:sz w:val="16"/>
                <w:szCs w:val="16"/>
                <w:rPrChange w:id="37803" w:author="pete jones" w:date="2022-03-12T11:11:00Z">
                  <w:rPr>
                    <w:ins w:id="37804" w:author="pete jones" w:date="2022-03-12T11:11:00Z"/>
                    <w:rFonts w:ascii="Calibri" w:hAnsi="Calibri" w:cs="Calibri"/>
                    <w:color w:val="000000"/>
                    <w:sz w:val="22"/>
                    <w:szCs w:val="22"/>
                  </w:rPr>
                </w:rPrChange>
              </w:rPr>
            </w:pPr>
            <w:ins w:id="37805" w:author="pete jones" w:date="2022-03-12T11:11:00Z">
              <w:r w:rsidRPr="007A05CA">
                <w:rPr>
                  <w:rFonts w:ascii="Calibri" w:hAnsi="Calibri" w:cs="Calibri"/>
                  <w:color w:val="000000"/>
                  <w:sz w:val="16"/>
                  <w:szCs w:val="16"/>
                  <w:rPrChange w:id="37806" w:author="pete jones" w:date="2022-03-12T11:11:00Z">
                    <w:rPr>
                      <w:rFonts w:ascii="Calibri" w:hAnsi="Calibri" w:cs="Calibri"/>
                      <w:color w:val="000000"/>
                      <w:sz w:val="22"/>
                      <w:szCs w:val="22"/>
                    </w:rPr>
                  </w:rPrChange>
                </w:rPr>
                <w:t>Number of resits OTHER - L5</w:t>
              </w:r>
            </w:ins>
          </w:p>
        </w:tc>
        <w:tc>
          <w:tcPr>
            <w:tcW w:w="5805" w:type="dxa"/>
            <w:vMerge/>
            <w:hideMark/>
          </w:tcPr>
          <w:p w14:paraId="0507CEAB" w14:textId="77777777" w:rsidR="007A05CA" w:rsidRPr="007A05CA" w:rsidRDefault="007A05CA" w:rsidP="007A05CA">
            <w:pPr>
              <w:spacing w:before="0" w:after="0" w:line="240" w:lineRule="auto"/>
              <w:jc w:val="left"/>
              <w:rPr>
                <w:ins w:id="37807" w:author="pete jones" w:date="2022-03-12T11:11:00Z"/>
                <w:rFonts w:ascii="Calibri" w:hAnsi="Calibri" w:cs="Calibri"/>
                <w:color w:val="000000"/>
                <w:sz w:val="16"/>
                <w:szCs w:val="16"/>
                <w:rPrChange w:id="37808" w:author="pete jones" w:date="2022-03-12T11:11:00Z">
                  <w:rPr>
                    <w:ins w:id="37809" w:author="pete jones" w:date="2022-03-12T11:11:00Z"/>
                    <w:rFonts w:ascii="Calibri" w:hAnsi="Calibri" w:cs="Calibri"/>
                    <w:color w:val="000000"/>
                    <w:sz w:val="22"/>
                    <w:szCs w:val="22"/>
                  </w:rPr>
                </w:rPrChange>
              </w:rPr>
            </w:pPr>
          </w:p>
        </w:tc>
      </w:tr>
      <w:tr w:rsidR="007A05CA" w:rsidRPr="007A05CA" w14:paraId="760C04B5" w14:textId="77777777" w:rsidTr="007A05CA">
        <w:trPr>
          <w:trHeight w:val="300"/>
          <w:ins w:id="37810" w:author="pete jones" w:date="2022-03-12T11:11:00Z"/>
        </w:trPr>
        <w:tc>
          <w:tcPr>
            <w:tcW w:w="960" w:type="dxa"/>
            <w:noWrap/>
            <w:hideMark/>
          </w:tcPr>
          <w:p w14:paraId="1192B901" w14:textId="77777777" w:rsidR="007A05CA" w:rsidRPr="007A05CA" w:rsidRDefault="007A05CA" w:rsidP="007A05CA">
            <w:pPr>
              <w:spacing w:before="0" w:after="0" w:line="240" w:lineRule="auto"/>
              <w:jc w:val="center"/>
              <w:rPr>
                <w:ins w:id="37811" w:author="pete jones" w:date="2022-03-12T11:11:00Z"/>
                <w:rFonts w:ascii="Calibri" w:hAnsi="Calibri" w:cs="Calibri"/>
                <w:color w:val="000000"/>
                <w:sz w:val="16"/>
                <w:szCs w:val="16"/>
                <w:rPrChange w:id="37812" w:author="pete jones" w:date="2022-03-12T11:11:00Z">
                  <w:rPr>
                    <w:ins w:id="37813" w:author="pete jones" w:date="2022-03-12T11:11:00Z"/>
                    <w:rFonts w:ascii="Calibri" w:hAnsi="Calibri" w:cs="Calibri"/>
                    <w:color w:val="000000"/>
                    <w:sz w:val="22"/>
                    <w:szCs w:val="22"/>
                  </w:rPr>
                </w:rPrChange>
              </w:rPr>
            </w:pPr>
            <w:ins w:id="37814" w:author="pete jones" w:date="2022-03-12T11:11:00Z">
              <w:r w:rsidRPr="007A05CA">
                <w:rPr>
                  <w:rFonts w:ascii="Calibri" w:hAnsi="Calibri" w:cs="Calibri"/>
                  <w:color w:val="000000"/>
                  <w:sz w:val="16"/>
                  <w:szCs w:val="16"/>
                  <w:rPrChange w:id="37815" w:author="pete jones" w:date="2022-03-12T11:11:00Z">
                    <w:rPr>
                      <w:rFonts w:ascii="Calibri" w:hAnsi="Calibri" w:cs="Calibri"/>
                      <w:color w:val="000000"/>
                      <w:sz w:val="22"/>
                      <w:szCs w:val="22"/>
                    </w:rPr>
                  </w:rPrChange>
                </w:rPr>
                <w:t>3</w:t>
              </w:r>
            </w:ins>
          </w:p>
        </w:tc>
        <w:tc>
          <w:tcPr>
            <w:tcW w:w="2012" w:type="dxa"/>
            <w:hideMark/>
          </w:tcPr>
          <w:p w14:paraId="44D0277E" w14:textId="77777777" w:rsidR="007A05CA" w:rsidRPr="007A05CA" w:rsidRDefault="007A05CA" w:rsidP="007A05CA">
            <w:pPr>
              <w:spacing w:before="0" w:after="0" w:line="240" w:lineRule="auto"/>
              <w:jc w:val="left"/>
              <w:rPr>
                <w:ins w:id="37816" w:author="pete jones" w:date="2022-03-12T11:11:00Z"/>
                <w:rFonts w:ascii="Calibri" w:hAnsi="Calibri" w:cs="Calibri"/>
                <w:color w:val="000000"/>
                <w:sz w:val="16"/>
                <w:szCs w:val="16"/>
                <w:rPrChange w:id="37817" w:author="pete jones" w:date="2022-03-12T11:11:00Z">
                  <w:rPr>
                    <w:ins w:id="37818" w:author="pete jones" w:date="2022-03-12T11:11:00Z"/>
                    <w:rFonts w:ascii="Calibri" w:hAnsi="Calibri" w:cs="Calibri"/>
                    <w:color w:val="000000"/>
                    <w:sz w:val="22"/>
                    <w:szCs w:val="22"/>
                  </w:rPr>
                </w:rPrChange>
              </w:rPr>
            </w:pPr>
            <w:ins w:id="37819" w:author="pete jones" w:date="2022-03-12T11:11:00Z">
              <w:r w:rsidRPr="007A05CA">
                <w:rPr>
                  <w:rFonts w:ascii="Calibri" w:hAnsi="Calibri" w:cs="Calibri"/>
                  <w:color w:val="000000"/>
                  <w:sz w:val="16"/>
                  <w:szCs w:val="16"/>
                  <w:rPrChange w:id="37820" w:author="pete jones" w:date="2022-03-12T11:11:00Z">
                    <w:rPr>
                      <w:rFonts w:ascii="Calibri" w:hAnsi="Calibri" w:cs="Calibri"/>
                      <w:color w:val="000000"/>
                      <w:sz w:val="22"/>
                      <w:szCs w:val="22"/>
                    </w:rPr>
                  </w:rPrChange>
                </w:rPr>
                <w:t>Average grades achieved - MATHS</w:t>
              </w:r>
            </w:ins>
          </w:p>
        </w:tc>
        <w:tc>
          <w:tcPr>
            <w:tcW w:w="5805" w:type="dxa"/>
            <w:vMerge w:val="restart"/>
            <w:hideMark/>
          </w:tcPr>
          <w:p w14:paraId="0087D53C" w14:textId="35DC7709" w:rsidR="007A05CA" w:rsidRPr="007A05CA" w:rsidRDefault="007A05CA" w:rsidP="007A05CA">
            <w:pPr>
              <w:spacing w:before="0" w:after="0" w:line="240" w:lineRule="auto"/>
              <w:jc w:val="left"/>
              <w:rPr>
                <w:ins w:id="37821" w:author="pete jones" w:date="2022-03-12T11:11:00Z"/>
                <w:rFonts w:ascii="Calibri" w:hAnsi="Calibri" w:cs="Calibri"/>
                <w:color w:val="000000"/>
                <w:sz w:val="16"/>
                <w:szCs w:val="16"/>
                <w:rPrChange w:id="37822" w:author="pete jones" w:date="2022-03-12T11:11:00Z">
                  <w:rPr>
                    <w:ins w:id="37823" w:author="pete jones" w:date="2022-03-12T11:11:00Z"/>
                    <w:rFonts w:ascii="Calibri" w:hAnsi="Calibri" w:cs="Calibri"/>
                    <w:color w:val="000000"/>
                    <w:sz w:val="22"/>
                    <w:szCs w:val="22"/>
                  </w:rPr>
                </w:rPrChange>
              </w:rPr>
            </w:pPr>
            <w:ins w:id="37824" w:author="pete jones" w:date="2022-03-12T11:11:00Z">
              <w:r w:rsidRPr="007A05CA">
                <w:rPr>
                  <w:rFonts w:ascii="Calibri" w:hAnsi="Calibri" w:cs="Calibri"/>
                  <w:color w:val="000000"/>
                  <w:sz w:val="16"/>
                  <w:szCs w:val="16"/>
                  <w:rPrChange w:id="37825" w:author="pete jones" w:date="2022-03-12T11:11:00Z">
                    <w:rPr>
                      <w:rFonts w:ascii="Calibri" w:hAnsi="Calibri" w:cs="Calibri"/>
                      <w:color w:val="000000"/>
                      <w:sz w:val="22"/>
                      <w:szCs w:val="22"/>
                    </w:rPr>
                  </w:rPrChange>
                </w:rPr>
                <w:t xml:space="preserve">Higher grades and pass rates in transition and outcomes indicate </w:t>
              </w:r>
            </w:ins>
            <w:ins w:id="37826" w:author="pete jones" w:date="2022-03-30T10:49:00Z">
              <w:r w:rsidR="002A65B6">
                <w:rPr>
                  <w:rFonts w:ascii="Calibri" w:hAnsi="Calibri" w:cs="Calibri"/>
                  <w:color w:val="000000"/>
                  <w:sz w:val="16"/>
                  <w:szCs w:val="16"/>
                </w:rPr>
                <w:t xml:space="preserve">a </w:t>
              </w:r>
            </w:ins>
            <w:ins w:id="37827" w:author="pete jones" w:date="2022-03-12T11:11:00Z">
              <w:r w:rsidRPr="007A05CA">
                <w:rPr>
                  <w:rFonts w:ascii="Calibri" w:hAnsi="Calibri" w:cs="Calibri"/>
                  <w:color w:val="000000"/>
                  <w:sz w:val="16"/>
                  <w:szCs w:val="16"/>
                  <w:rPrChange w:id="37828" w:author="pete jones" w:date="2022-03-12T11:11:00Z">
                    <w:rPr>
                      <w:rFonts w:ascii="Calibri" w:hAnsi="Calibri" w:cs="Calibri"/>
                      <w:color w:val="000000"/>
                      <w:sz w:val="22"/>
                      <w:szCs w:val="22"/>
                    </w:rPr>
                  </w:rPrChange>
                </w:rPr>
                <w:t xml:space="preserve">higher focus on achievement and motivation. A higher score may </w:t>
              </w:r>
            </w:ins>
            <w:ins w:id="37829" w:author="pete jones" w:date="2022-04-01T13:16:00Z">
              <w:r w:rsidR="00DA172B">
                <w:rPr>
                  <w:rFonts w:ascii="Calibri" w:hAnsi="Calibri" w:cs="Calibri"/>
                  <w:color w:val="000000"/>
                  <w:sz w:val="16"/>
                  <w:szCs w:val="16"/>
                </w:rPr>
                <w:t>show</w:t>
              </w:r>
            </w:ins>
            <w:ins w:id="37830" w:author="pete jones" w:date="2022-03-12T11:11:00Z">
              <w:r w:rsidRPr="007A05CA">
                <w:rPr>
                  <w:rFonts w:ascii="Calibri" w:hAnsi="Calibri" w:cs="Calibri"/>
                  <w:color w:val="000000"/>
                  <w:sz w:val="16"/>
                  <w:szCs w:val="16"/>
                  <w:rPrChange w:id="37831" w:author="pete jones" w:date="2022-03-12T11:11:00Z">
                    <w:rPr>
                      <w:rFonts w:ascii="Calibri" w:hAnsi="Calibri" w:cs="Calibri"/>
                      <w:color w:val="000000"/>
                      <w:sz w:val="22"/>
                      <w:szCs w:val="22"/>
                    </w:rPr>
                  </w:rPrChange>
                </w:rPr>
                <w:t xml:space="preserve"> </w:t>
              </w:r>
            </w:ins>
            <w:ins w:id="37832" w:author="pete jones" w:date="2022-04-01T13:16:00Z">
              <w:r w:rsidR="00DA172B">
                <w:rPr>
                  <w:rFonts w:ascii="Calibri" w:hAnsi="Calibri" w:cs="Calibri"/>
                  <w:color w:val="000000"/>
                  <w:sz w:val="16"/>
                  <w:szCs w:val="16"/>
                </w:rPr>
                <w:t>more significant</w:t>
              </w:r>
            </w:ins>
            <w:ins w:id="37833" w:author="pete jones" w:date="2022-03-12T11:11:00Z">
              <w:r w:rsidRPr="007A05CA">
                <w:rPr>
                  <w:rFonts w:ascii="Calibri" w:hAnsi="Calibri" w:cs="Calibri"/>
                  <w:color w:val="000000"/>
                  <w:sz w:val="16"/>
                  <w:szCs w:val="16"/>
                  <w:rPrChange w:id="37834" w:author="pete jones" w:date="2022-03-12T11:11:00Z">
                    <w:rPr>
                      <w:rFonts w:ascii="Calibri" w:hAnsi="Calibri" w:cs="Calibri"/>
                      <w:color w:val="000000"/>
                      <w:sz w:val="22"/>
                      <w:szCs w:val="22"/>
                    </w:rPr>
                  </w:rPrChange>
                </w:rPr>
                <w:t xml:space="preserve"> opportunities for enhanced learning strategies </w:t>
              </w:r>
            </w:ins>
            <w:ins w:id="37835" w:author="pete jones" w:date="2022-04-01T13:16:00Z">
              <w:r w:rsidR="00DA172B">
                <w:rPr>
                  <w:rFonts w:ascii="Calibri" w:hAnsi="Calibri" w:cs="Calibri"/>
                  <w:color w:val="000000"/>
                  <w:sz w:val="16"/>
                  <w:szCs w:val="16"/>
                </w:rPr>
                <w:t>and</w:t>
              </w:r>
            </w:ins>
            <w:ins w:id="37836" w:author="pete jones" w:date="2022-03-12T11:11:00Z">
              <w:r w:rsidRPr="007A05CA">
                <w:rPr>
                  <w:rFonts w:ascii="Calibri" w:hAnsi="Calibri" w:cs="Calibri"/>
                  <w:color w:val="000000"/>
                  <w:sz w:val="16"/>
                  <w:szCs w:val="16"/>
                  <w:rPrChange w:id="37837" w:author="pete jones" w:date="2022-03-12T11:11:00Z">
                    <w:rPr>
                      <w:rFonts w:ascii="Calibri" w:hAnsi="Calibri" w:cs="Calibri"/>
                      <w:color w:val="000000"/>
                      <w:sz w:val="22"/>
                      <w:szCs w:val="22"/>
                    </w:rPr>
                  </w:rPrChange>
                </w:rPr>
                <w:t xml:space="preserve"> a reluctance to change. Higher averages = higher scores</w:t>
              </w:r>
            </w:ins>
          </w:p>
        </w:tc>
      </w:tr>
      <w:tr w:rsidR="007A05CA" w:rsidRPr="007A05CA" w14:paraId="6C333B42" w14:textId="77777777" w:rsidTr="007A05CA">
        <w:trPr>
          <w:trHeight w:val="300"/>
          <w:ins w:id="37838" w:author="pete jones" w:date="2022-03-12T11:11:00Z"/>
        </w:trPr>
        <w:tc>
          <w:tcPr>
            <w:tcW w:w="960" w:type="dxa"/>
            <w:noWrap/>
            <w:hideMark/>
          </w:tcPr>
          <w:p w14:paraId="461D9083" w14:textId="77777777" w:rsidR="007A05CA" w:rsidRPr="007A05CA" w:rsidRDefault="007A05CA" w:rsidP="007A05CA">
            <w:pPr>
              <w:spacing w:before="0" w:after="0" w:line="240" w:lineRule="auto"/>
              <w:jc w:val="center"/>
              <w:rPr>
                <w:ins w:id="37839" w:author="pete jones" w:date="2022-03-12T11:11:00Z"/>
                <w:rFonts w:ascii="Calibri" w:hAnsi="Calibri" w:cs="Calibri"/>
                <w:color w:val="000000"/>
                <w:sz w:val="16"/>
                <w:szCs w:val="16"/>
                <w:rPrChange w:id="37840" w:author="pete jones" w:date="2022-03-12T11:11:00Z">
                  <w:rPr>
                    <w:ins w:id="37841" w:author="pete jones" w:date="2022-03-12T11:11:00Z"/>
                    <w:rFonts w:ascii="Calibri" w:hAnsi="Calibri" w:cs="Calibri"/>
                    <w:color w:val="000000"/>
                    <w:sz w:val="22"/>
                    <w:szCs w:val="22"/>
                  </w:rPr>
                </w:rPrChange>
              </w:rPr>
            </w:pPr>
            <w:ins w:id="37842" w:author="pete jones" w:date="2022-03-12T11:11:00Z">
              <w:r w:rsidRPr="007A05CA">
                <w:rPr>
                  <w:rFonts w:ascii="Calibri" w:hAnsi="Calibri" w:cs="Calibri"/>
                  <w:color w:val="000000"/>
                  <w:sz w:val="16"/>
                  <w:szCs w:val="16"/>
                  <w:rPrChange w:id="37843" w:author="pete jones" w:date="2022-03-12T11:11:00Z">
                    <w:rPr>
                      <w:rFonts w:ascii="Calibri" w:hAnsi="Calibri" w:cs="Calibri"/>
                      <w:color w:val="000000"/>
                      <w:sz w:val="22"/>
                      <w:szCs w:val="22"/>
                    </w:rPr>
                  </w:rPrChange>
                </w:rPr>
                <w:t>3</w:t>
              </w:r>
            </w:ins>
          </w:p>
        </w:tc>
        <w:tc>
          <w:tcPr>
            <w:tcW w:w="2012" w:type="dxa"/>
            <w:hideMark/>
          </w:tcPr>
          <w:p w14:paraId="773DC13C" w14:textId="77777777" w:rsidR="007A05CA" w:rsidRPr="007A05CA" w:rsidRDefault="007A05CA" w:rsidP="007A05CA">
            <w:pPr>
              <w:spacing w:before="0" w:after="0" w:line="240" w:lineRule="auto"/>
              <w:jc w:val="left"/>
              <w:rPr>
                <w:ins w:id="37844" w:author="pete jones" w:date="2022-03-12T11:11:00Z"/>
                <w:rFonts w:ascii="Calibri" w:hAnsi="Calibri" w:cs="Calibri"/>
                <w:color w:val="000000"/>
                <w:sz w:val="16"/>
                <w:szCs w:val="16"/>
                <w:rPrChange w:id="37845" w:author="pete jones" w:date="2022-03-12T11:11:00Z">
                  <w:rPr>
                    <w:ins w:id="37846" w:author="pete jones" w:date="2022-03-12T11:11:00Z"/>
                    <w:rFonts w:ascii="Calibri" w:hAnsi="Calibri" w:cs="Calibri"/>
                    <w:color w:val="000000"/>
                    <w:sz w:val="22"/>
                    <w:szCs w:val="22"/>
                  </w:rPr>
                </w:rPrChange>
              </w:rPr>
            </w:pPr>
            <w:ins w:id="37847" w:author="pete jones" w:date="2022-03-12T11:11:00Z">
              <w:r w:rsidRPr="007A05CA">
                <w:rPr>
                  <w:rFonts w:ascii="Calibri" w:hAnsi="Calibri" w:cs="Calibri"/>
                  <w:color w:val="000000"/>
                  <w:sz w:val="16"/>
                  <w:szCs w:val="16"/>
                  <w:rPrChange w:id="37848" w:author="pete jones" w:date="2022-03-12T11:11:00Z">
                    <w:rPr>
                      <w:rFonts w:ascii="Calibri" w:hAnsi="Calibri" w:cs="Calibri"/>
                      <w:color w:val="000000"/>
                      <w:sz w:val="22"/>
                      <w:szCs w:val="22"/>
                    </w:rPr>
                  </w:rPrChange>
                </w:rPr>
                <w:t>Average grades achieved - ENG PRINCIPLES</w:t>
              </w:r>
            </w:ins>
          </w:p>
        </w:tc>
        <w:tc>
          <w:tcPr>
            <w:tcW w:w="5805" w:type="dxa"/>
            <w:vMerge/>
            <w:hideMark/>
          </w:tcPr>
          <w:p w14:paraId="172B1E39" w14:textId="77777777" w:rsidR="007A05CA" w:rsidRPr="007A05CA" w:rsidRDefault="007A05CA" w:rsidP="007A05CA">
            <w:pPr>
              <w:spacing w:before="0" w:after="0" w:line="240" w:lineRule="auto"/>
              <w:jc w:val="left"/>
              <w:rPr>
                <w:ins w:id="37849" w:author="pete jones" w:date="2022-03-12T11:11:00Z"/>
                <w:rFonts w:ascii="Calibri" w:hAnsi="Calibri" w:cs="Calibri"/>
                <w:color w:val="000000"/>
                <w:sz w:val="16"/>
                <w:szCs w:val="16"/>
                <w:rPrChange w:id="37850" w:author="pete jones" w:date="2022-03-12T11:11:00Z">
                  <w:rPr>
                    <w:ins w:id="37851" w:author="pete jones" w:date="2022-03-12T11:11:00Z"/>
                    <w:rFonts w:ascii="Calibri" w:hAnsi="Calibri" w:cs="Calibri"/>
                    <w:color w:val="000000"/>
                    <w:sz w:val="22"/>
                    <w:szCs w:val="22"/>
                  </w:rPr>
                </w:rPrChange>
              </w:rPr>
            </w:pPr>
          </w:p>
        </w:tc>
      </w:tr>
      <w:tr w:rsidR="007A05CA" w:rsidRPr="007A05CA" w14:paraId="6513B380" w14:textId="77777777" w:rsidTr="007A05CA">
        <w:trPr>
          <w:trHeight w:val="300"/>
          <w:ins w:id="37852" w:author="pete jones" w:date="2022-03-12T11:11:00Z"/>
        </w:trPr>
        <w:tc>
          <w:tcPr>
            <w:tcW w:w="960" w:type="dxa"/>
            <w:noWrap/>
            <w:hideMark/>
          </w:tcPr>
          <w:p w14:paraId="047548EB" w14:textId="77777777" w:rsidR="007A05CA" w:rsidRPr="007A05CA" w:rsidRDefault="007A05CA" w:rsidP="007A05CA">
            <w:pPr>
              <w:spacing w:before="0" w:after="0" w:line="240" w:lineRule="auto"/>
              <w:jc w:val="center"/>
              <w:rPr>
                <w:ins w:id="37853" w:author="pete jones" w:date="2022-03-12T11:11:00Z"/>
                <w:rFonts w:ascii="Calibri" w:hAnsi="Calibri" w:cs="Calibri"/>
                <w:color w:val="000000"/>
                <w:sz w:val="16"/>
                <w:szCs w:val="16"/>
                <w:rPrChange w:id="37854" w:author="pete jones" w:date="2022-03-12T11:11:00Z">
                  <w:rPr>
                    <w:ins w:id="37855" w:author="pete jones" w:date="2022-03-12T11:11:00Z"/>
                    <w:rFonts w:ascii="Calibri" w:hAnsi="Calibri" w:cs="Calibri"/>
                    <w:color w:val="000000"/>
                    <w:sz w:val="22"/>
                    <w:szCs w:val="22"/>
                  </w:rPr>
                </w:rPrChange>
              </w:rPr>
            </w:pPr>
            <w:ins w:id="37856" w:author="pete jones" w:date="2022-03-12T11:11:00Z">
              <w:r w:rsidRPr="007A05CA">
                <w:rPr>
                  <w:rFonts w:ascii="Calibri" w:hAnsi="Calibri" w:cs="Calibri"/>
                  <w:color w:val="000000"/>
                  <w:sz w:val="16"/>
                  <w:szCs w:val="16"/>
                  <w:rPrChange w:id="37857" w:author="pete jones" w:date="2022-03-12T11:11:00Z">
                    <w:rPr>
                      <w:rFonts w:ascii="Calibri" w:hAnsi="Calibri" w:cs="Calibri"/>
                      <w:color w:val="000000"/>
                      <w:sz w:val="22"/>
                      <w:szCs w:val="22"/>
                    </w:rPr>
                  </w:rPrChange>
                </w:rPr>
                <w:t>3</w:t>
              </w:r>
            </w:ins>
          </w:p>
        </w:tc>
        <w:tc>
          <w:tcPr>
            <w:tcW w:w="2012" w:type="dxa"/>
            <w:hideMark/>
          </w:tcPr>
          <w:p w14:paraId="227B0F41" w14:textId="77777777" w:rsidR="007A05CA" w:rsidRPr="007A05CA" w:rsidRDefault="007A05CA" w:rsidP="007A05CA">
            <w:pPr>
              <w:spacing w:before="0" w:after="0" w:line="240" w:lineRule="auto"/>
              <w:jc w:val="left"/>
              <w:rPr>
                <w:ins w:id="37858" w:author="pete jones" w:date="2022-03-12T11:11:00Z"/>
                <w:rFonts w:ascii="Calibri" w:hAnsi="Calibri" w:cs="Calibri"/>
                <w:color w:val="000000"/>
                <w:sz w:val="16"/>
                <w:szCs w:val="16"/>
                <w:rPrChange w:id="37859" w:author="pete jones" w:date="2022-03-12T11:11:00Z">
                  <w:rPr>
                    <w:ins w:id="37860" w:author="pete jones" w:date="2022-03-12T11:11:00Z"/>
                    <w:rFonts w:ascii="Calibri" w:hAnsi="Calibri" w:cs="Calibri"/>
                    <w:color w:val="000000"/>
                    <w:sz w:val="22"/>
                    <w:szCs w:val="22"/>
                  </w:rPr>
                </w:rPrChange>
              </w:rPr>
            </w:pPr>
            <w:ins w:id="37861" w:author="pete jones" w:date="2022-03-12T11:11:00Z">
              <w:r w:rsidRPr="007A05CA">
                <w:rPr>
                  <w:rFonts w:ascii="Calibri" w:hAnsi="Calibri" w:cs="Calibri"/>
                  <w:color w:val="000000"/>
                  <w:sz w:val="16"/>
                  <w:szCs w:val="16"/>
                  <w:rPrChange w:id="37862" w:author="pete jones" w:date="2022-03-12T11:11:00Z">
                    <w:rPr>
                      <w:rFonts w:ascii="Calibri" w:hAnsi="Calibri" w:cs="Calibri"/>
                      <w:color w:val="000000"/>
                      <w:sz w:val="22"/>
                      <w:szCs w:val="22"/>
                    </w:rPr>
                  </w:rPrChange>
                </w:rPr>
                <w:t>Average grades achieved - ENGINEERING DESIGN</w:t>
              </w:r>
            </w:ins>
          </w:p>
        </w:tc>
        <w:tc>
          <w:tcPr>
            <w:tcW w:w="5805" w:type="dxa"/>
            <w:vMerge/>
            <w:hideMark/>
          </w:tcPr>
          <w:p w14:paraId="6604E6B6" w14:textId="77777777" w:rsidR="007A05CA" w:rsidRPr="007A05CA" w:rsidRDefault="007A05CA" w:rsidP="007A05CA">
            <w:pPr>
              <w:spacing w:before="0" w:after="0" w:line="240" w:lineRule="auto"/>
              <w:jc w:val="left"/>
              <w:rPr>
                <w:ins w:id="37863" w:author="pete jones" w:date="2022-03-12T11:11:00Z"/>
                <w:rFonts w:ascii="Calibri" w:hAnsi="Calibri" w:cs="Calibri"/>
                <w:color w:val="000000"/>
                <w:sz w:val="16"/>
                <w:szCs w:val="16"/>
                <w:rPrChange w:id="37864" w:author="pete jones" w:date="2022-03-12T11:11:00Z">
                  <w:rPr>
                    <w:ins w:id="37865" w:author="pete jones" w:date="2022-03-12T11:11:00Z"/>
                    <w:rFonts w:ascii="Calibri" w:hAnsi="Calibri" w:cs="Calibri"/>
                    <w:color w:val="000000"/>
                    <w:sz w:val="22"/>
                    <w:szCs w:val="22"/>
                  </w:rPr>
                </w:rPrChange>
              </w:rPr>
            </w:pPr>
          </w:p>
        </w:tc>
      </w:tr>
      <w:tr w:rsidR="007A05CA" w:rsidRPr="007A05CA" w14:paraId="2C012806" w14:textId="77777777" w:rsidTr="007A05CA">
        <w:trPr>
          <w:trHeight w:val="300"/>
          <w:ins w:id="37866" w:author="pete jones" w:date="2022-03-12T11:11:00Z"/>
        </w:trPr>
        <w:tc>
          <w:tcPr>
            <w:tcW w:w="960" w:type="dxa"/>
            <w:noWrap/>
            <w:hideMark/>
          </w:tcPr>
          <w:p w14:paraId="3FDA181B" w14:textId="77777777" w:rsidR="007A05CA" w:rsidRPr="007A05CA" w:rsidRDefault="007A05CA" w:rsidP="007A05CA">
            <w:pPr>
              <w:spacing w:before="0" w:after="0" w:line="240" w:lineRule="auto"/>
              <w:jc w:val="center"/>
              <w:rPr>
                <w:ins w:id="37867" w:author="pete jones" w:date="2022-03-12T11:11:00Z"/>
                <w:rFonts w:ascii="Calibri" w:hAnsi="Calibri" w:cs="Calibri"/>
                <w:color w:val="000000"/>
                <w:sz w:val="16"/>
                <w:szCs w:val="16"/>
                <w:rPrChange w:id="37868" w:author="pete jones" w:date="2022-03-12T11:11:00Z">
                  <w:rPr>
                    <w:ins w:id="37869" w:author="pete jones" w:date="2022-03-12T11:11:00Z"/>
                    <w:rFonts w:ascii="Calibri" w:hAnsi="Calibri" w:cs="Calibri"/>
                    <w:color w:val="000000"/>
                    <w:sz w:val="22"/>
                    <w:szCs w:val="22"/>
                  </w:rPr>
                </w:rPrChange>
              </w:rPr>
            </w:pPr>
            <w:ins w:id="37870" w:author="pete jones" w:date="2022-03-12T11:11:00Z">
              <w:r w:rsidRPr="007A05CA">
                <w:rPr>
                  <w:rFonts w:ascii="Calibri" w:hAnsi="Calibri" w:cs="Calibri"/>
                  <w:color w:val="000000"/>
                  <w:sz w:val="16"/>
                  <w:szCs w:val="16"/>
                  <w:rPrChange w:id="37871" w:author="pete jones" w:date="2022-03-12T11:11:00Z">
                    <w:rPr>
                      <w:rFonts w:ascii="Calibri" w:hAnsi="Calibri" w:cs="Calibri"/>
                      <w:color w:val="000000"/>
                      <w:sz w:val="22"/>
                      <w:szCs w:val="22"/>
                    </w:rPr>
                  </w:rPrChange>
                </w:rPr>
                <w:t>3</w:t>
              </w:r>
            </w:ins>
          </w:p>
        </w:tc>
        <w:tc>
          <w:tcPr>
            <w:tcW w:w="2012" w:type="dxa"/>
            <w:hideMark/>
          </w:tcPr>
          <w:p w14:paraId="2CDB9F26" w14:textId="77777777" w:rsidR="007A05CA" w:rsidRPr="007A05CA" w:rsidRDefault="007A05CA" w:rsidP="007A05CA">
            <w:pPr>
              <w:spacing w:before="0" w:after="0" w:line="240" w:lineRule="auto"/>
              <w:jc w:val="left"/>
              <w:rPr>
                <w:ins w:id="37872" w:author="pete jones" w:date="2022-03-12T11:11:00Z"/>
                <w:rFonts w:ascii="Calibri" w:hAnsi="Calibri" w:cs="Calibri"/>
                <w:color w:val="000000"/>
                <w:sz w:val="16"/>
                <w:szCs w:val="16"/>
                <w:rPrChange w:id="37873" w:author="pete jones" w:date="2022-03-12T11:11:00Z">
                  <w:rPr>
                    <w:ins w:id="37874" w:author="pete jones" w:date="2022-03-12T11:11:00Z"/>
                    <w:rFonts w:ascii="Calibri" w:hAnsi="Calibri" w:cs="Calibri"/>
                    <w:color w:val="000000"/>
                    <w:sz w:val="22"/>
                    <w:szCs w:val="22"/>
                  </w:rPr>
                </w:rPrChange>
              </w:rPr>
            </w:pPr>
            <w:ins w:id="37875" w:author="pete jones" w:date="2022-03-12T11:11:00Z">
              <w:r w:rsidRPr="007A05CA">
                <w:rPr>
                  <w:rFonts w:ascii="Calibri" w:hAnsi="Calibri" w:cs="Calibri"/>
                  <w:color w:val="000000"/>
                  <w:sz w:val="16"/>
                  <w:szCs w:val="16"/>
                  <w:rPrChange w:id="37876" w:author="pete jones" w:date="2022-03-12T11:11:00Z">
                    <w:rPr>
                      <w:rFonts w:ascii="Calibri" w:hAnsi="Calibri" w:cs="Calibri"/>
                      <w:color w:val="000000"/>
                      <w:sz w:val="22"/>
                      <w:szCs w:val="22"/>
                    </w:rPr>
                  </w:rPrChange>
                </w:rPr>
                <w:t>Average grades achieved - OTHER</w:t>
              </w:r>
            </w:ins>
          </w:p>
        </w:tc>
        <w:tc>
          <w:tcPr>
            <w:tcW w:w="5805" w:type="dxa"/>
            <w:vMerge/>
            <w:hideMark/>
          </w:tcPr>
          <w:p w14:paraId="00753865" w14:textId="77777777" w:rsidR="007A05CA" w:rsidRPr="007A05CA" w:rsidRDefault="007A05CA" w:rsidP="007A05CA">
            <w:pPr>
              <w:spacing w:before="0" w:after="0" w:line="240" w:lineRule="auto"/>
              <w:jc w:val="left"/>
              <w:rPr>
                <w:ins w:id="37877" w:author="pete jones" w:date="2022-03-12T11:11:00Z"/>
                <w:rFonts w:ascii="Calibri" w:hAnsi="Calibri" w:cs="Calibri"/>
                <w:color w:val="000000"/>
                <w:sz w:val="16"/>
                <w:szCs w:val="16"/>
                <w:rPrChange w:id="37878" w:author="pete jones" w:date="2022-03-12T11:11:00Z">
                  <w:rPr>
                    <w:ins w:id="37879" w:author="pete jones" w:date="2022-03-12T11:11:00Z"/>
                    <w:rFonts w:ascii="Calibri" w:hAnsi="Calibri" w:cs="Calibri"/>
                    <w:color w:val="000000"/>
                    <w:sz w:val="22"/>
                    <w:szCs w:val="22"/>
                  </w:rPr>
                </w:rPrChange>
              </w:rPr>
            </w:pPr>
          </w:p>
        </w:tc>
      </w:tr>
      <w:tr w:rsidR="007A05CA" w:rsidRPr="007A05CA" w14:paraId="69733EB2" w14:textId="77777777" w:rsidTr="007A05CA">
        <w:trPr>
          <w:trHeight w:val="300"/>
          <w:ins w:id="37880" w:author="pete jones" w:date="2022-03-12T11:11:00Z"/>
        </w:trPr>
        <w:tc>
          <w:tcPr>
            <w:tcW w:w="960" w:type="dxa"/>
            <w:noWrap/>
            <w:hideMark/>
          </w:tcPr>
          <w:p w14:paraId="436943E6" w14:textId="77777777" w:rsidR="007A05CA" w:rsidRPr="007A05CA" w:rsidRDefault="007A05CA" w:rsidP="007A05CA">
            <w:pPr>
              <w:spacing w:before="0" w:after="0" w:line="240" w:lineRule="auto"/>
              <w:jc w:val="center"/>
              <w:rPr>
                <w:ins w:id="37881" w:author="pete jones" w:date="2022-03-12T11:11:00Z"/>
                <w:rFonts w:ascii="Calibri" w:hAnsi="Calibri" w:cs="Calibri"/>
                <w:color w:val="000000"/>
                <w:sz w:val="16"/>
                <w:szCs w:val="16"/>
                <w:rPrChange w:id="37882" w:author="pete jones" w:date="2022-03-12T11:11:00Z">
                  <w:rPr>
                    <w:ins w:id="37883" w:author="pete jones" w:date="2022-03-12T11:11:00Z"/>
                    <w:rFonts w:ascii="Calibri" w:hAnsi="Calibri" w:cs="Calibri"/>
                    <w:color w:val="000000"/>
                    <w:sz w:val="22"/>
                    <w:szCs w:val="22"/>
                  </w:rPr>
                </w:rPrChange>
              </w:rPr>
            </w:pPr>
            <w:ins w:id="37884" w:author="pete jones" w:date="2022-03-12T11:11:00Z">
              <w:r w:rsidRPr="007A05CA">
                <w:rPr>
                  <w:rFonts w:ascii="Calibri" w:hAnsi="Calibri" w:cs="Calibri"/>
                  <w:color w:val="000000"/>
                  <w:sz w:val="16"/>
                  <w:szCs w:val="16"/>
                  <w:rPrChange w:id="37885" w:author="pete jones" w:date="2022-03-12T11:11:00Z">
                    <w:rPr>
                      <w:rFonts w:ascii="Calibri" w:hAnsi="Calibri" w:cs="Calibri"/>
                      <w:color w:val="000000"/>
                      <w:sz w:val="22"/>
                      <w:szCs w:val="22"/>
                    </w:rPr>
                  </w:rPrChange>
                </w:rPr>
                <w:lastRenderedPageBreak/>
                <w:t>3</w:t>
              </w:r>
            </w:ins>
          </w:p>
        </w:tc>
        <w:tc>
          <w:tcPr>
            <w:tcW w:w="2012" w:type="dxa"/>
            <w:hideMark/>
          </w:tcPr>
          <w:p w14:paraId="385EAC1A" w14:textId="77777777" w:rsidR="007A05CA" w:rsidRPr="007A05CA" w:rsidRDefault="007A05CA" w:rsidP="007A05CA">
            <w:pPr>
              <w:spacing w:before="0" w:after="0" w:line="240" w:lineRule="auto"/>
              <w:jc w:val="left"/>
              <w:rPr>
                <w:ins w:id="37886" w:author="pete jones" w:date="2022-03-12T11:11:00Z"/>
                <w:rFonts w:ascii="Calibri" w:hAnsi="Calibri" w:cs="Calibri"/>
                <w:color w:val="000000"/>
                <w:sz w:val="16"/>
                <w:szCs w:val="16"/>
                <w:rPrChange w:id="37887" w:author="pete jones" w:date="2022-03-12T11:11:00Z">
                  <w:rPr>
                    <w:ins w:id="37888" w:author="pete jones" w:date="2022-03-12T11:11:00Z"/>
                    <w:rFonts w:ascii="Calibri" w:hAnsi="Calibri" w:cs="Calibri"/>
                    <w:color w:val="000000"/>
                    <w:sz w:val="22"/>
                    <w:szCs w:val="22"/>
                  </w:rPr>
                </w:rPrChange>
              </w:rPr>
            </w:pPr>
            <w:ins w:id="37889" w:author="pete jones" w:date="2022-03-12T11:11:00Z">
              <w:r w:rsidRPr="007A05CA">
                <w:rPr>
                  <w:rFonts w:ascii="Calibri" w:hAnsi="Calibri" w:cs="Calibri"/>
                  <w:color w:val="000000"/>
                  <w:sz w:val="16"/>
                  <w:szCs w:val="16"/>
                  <w:rPrChange w:id="37890" w:author="pete jones" w:date="2022-03-12T11:11:00Z">
                    <w:rPr>
                      <w:rFonts w:ascii="Calibri" w:hAnsi="Calibri" w:cs="Calibri"/>
                      <w:color w:val="000000"/>
                      <w:sz w:val="22"/>
                      <w:szCs w:val="22"/>
                    </w:rPr>
                  </w:rPrChange>
                </w:rPr>
                <w:t>Average grades achieved - FYP - L6</w:t>
              </w:r>
            </w:ins>
          </w:p>
        </w:tc>
        <w:tc>
          <w:tcPr>
            <w:tcW w:w="5805" w:type="dxa"/>
            <w:vMerge/>
            <w:hideMark/>
          </w:tcPr>
          <w:p w14:paraId="22FD4600" w14:textId="77777777" w:rsidR="007A05CA" w:rsidRPr="007A05CA" w:rsidRDefault="007A05CA" w:rsidP="007A05CA">
            <w:pPr>
              <w:spacing w:before="0" w:after="0" w:line="240" w:lineRule="auto"/>
              <w:jc w:val="left"/>
              <w:rPr>
                <w:ins w:id="37891" w:author="pete jones" w:date="2022-03-12T11:11:00Z"/>
                <w:rFonts w:ascii="Calibri" w:hAnsi="Calibri" w:cs="Calibri"/>
                <w:color w:val="000000"/>
                <w:sz w:val="16"/>
                <w:szCs w:val="16"/>
                <w:rPrChange w:id="37892" w:author="pete jones" w:date="2022-03-12T11:11:00Z">
                  <w:rPr>
                    <w:ins w:id="37893" w:author="pete jones" w:date="2022-03-12T11:11:00Z"/>
                    <w:rFonts w:ascii="Calibri" w:hAnsi="Calibri" w:cs="Calibri"/>
                    <w:color w:val="000000"/>
                    <w:sz w:val="22"/>
                    <w:szCs w:val="22"/>
                  </w:rPr>
                </w:rPrChange>
              </w:rPr>
            </w:pPr>
          </w:p>
        </w:tc>
      </w:tr>
      <w:tr w:rsidR="007A05CA" w:rsidRPr="007A05CA" w14:paraId="7F12D35B" w14:textId="77777777" w:rsidTr="007A05CA">
        <w:trPr>
          <w:trHeight w:val="600"/>
          <w:ins w:id="37894" w:author="pete jones" w:date="2022-03-12T11:11:00Z"/>
        </w:trPr>
        <w:tc>
          <w:tcPr>
            <w:tcW w:w="960" w:type="dxa"/>
            <w:noWrap/>
            <w:hideMark/>
          </w:tcPr>
          <w:p w14:paraId="0539248F" w14:textId="77777777" w:rsidR="007A05CA" w:rsidRPr="007A05CA" w:rsidRDefault="007A05CA" w:rsidP="007A05CA">
            <w:pPr>
              <w:spacing w:before="0" w:after="0" w:line="240" w:lineRule="auto"/>
              <w:jc w:val="center"/>
              <w:rPr>
                <w:ins w:id="37895" w:author="pete jones" w:date="2022-03-12T11:11:00Z"/>
                <w:rFonts w:ascii="Calibri" w:hAnsi="Calibri" w:cs="Calibri"/>
                <w:color w:val="000000"/>
                <w:sz w:val="16"/>
                <w:szCs w:val="16"/>
                <w:rPrChange w:id="37896" w:author="pete jones" w:date="2022-03-12T11:11:00Z">
                  <w:rPr>
                    <w:ins w:id="37897" w:author="pete jones" w:date="2022-03-12T11:11:00Z"/>
                    <w:rFonts w:ascii="Calibri" w:hAnsi="Calibri" w:cs="Calibri"/>
                    <w:color w:val="000000"/>
                    <w:sz w:val="22"/>
                    <w:szCs w:val="22"/>
                  </w:rPr>
                </w:rPrChange>
              </w:rPr>
            </w:pPr>
            <w:ins w:id="37898" w:author="pete jones" w:date="2022-03-12T11:11:00Z">
              <w:r w:rsidRPr="007A05CA">
                <w:rPr>
                  <w:rFonts w:ascii="Calibri" w:hAnsi="Calibri" w:cs="Calibri"/>
                  <w:color w:val="000000"/>
                  <w:sz w:val="16"/>
                  <w:szCs w:val="16"/>
                  <w:rPrChange w:id="37899" w:author="pete jones" w:date="2022-03-12T11:11:00Z">
                    <w:rPr>
                      <w:rFonts w:ascii="Calibri" w:hAnsi="Calibri" w:cs="Calibri"/>
                      <w:color w:val="000000"/>
                      <w:sz w:val="22"/>
                      <w:szCs w:val="22"/>
                    </w:rPr>
                  </w:rPrChange>
                </w:rPr>
                <w:t>3</w:t>
              </w:r>
            </w:ins>
          </w:p>
        </w:tc>
        <w:tc>
          <w:tcPr>
            <w:tcW w:w="2012" w:type="dxa"/>
            <w:hideMark/>
          </w:tcPr>
          <w:p w14:paraId="7C3C3905" w14:textId="77777777" w:rsidR="007A05CA" w:rsidRPr="007A05CA" w:rsidRDefault="007A05CA" w:rsidP="007A05CA">
            <w:pPr>
              <w:spacing w:before="0" w:after="0" w:line="240" w:lineRule="auto"/>
              <w:jc w:val="left"/>
              <w:rPr>
                <w:ins w:id="37900" w:author="pete jones" w:date="2022-03-12T11:11:00Z"/>
                <w:rFonts w:ascii="Calibri" w:hAnsi="Calibri" w:cs="Calibri"/>
                <w:color w:val="000000"/>
                <w:sz w:val="16"/>
                <w:szCs w:val="16"/>
                <w:rPrChange w:id="37901" w:author="pete jones" w:date="2022-03-12T11:11:00Z">
                  <w:rPr>
                    <w:ins w:id="37902" w:author="pete jones" w:date="2022-03-12T11:11:00Z"/>
                    <w:rFonts w:ascii="Calibri" w:hAnsi="Calibri" w:cs="Calibri"/>
                    <w:color w:val="000000"/>
                    <w:sz w:val="22"/>
                    <w:szCs w:val="22"/>
                  </w:rPr>
                </w:rPrChange>
              </w:rPr>
            </w:pPr>
            <w:ins w:id="37903" w:author="pete jones" w:date="2022-03-12T11:11:00Z">
              <w:r w:rsidRPr="007A05CA">
                <w:rPr>
                  <w:rFonts w:ascii="Calibri" w:hAnsi="Calibri" w:cs="Calibri"/>
                  <w:color w:val="000000"/>
                  <w:sz w:val="16"/>
                  <w:szCs w:val="16"/>
                  <w:rPrChange w:id="37904" w:author="pete jones" w:date="2022-03-12T11:11:00Z">
                    <w:rPr>
                      <w:rFonts w:ascii="Calibri" w:hAnsi="Calibri" w:cs="Calibri"/>
                      <w:color w:val="000000"/>
                      <w:sz w:val="22"/>
                      <w:szCs w:val="22"/>
                    </w:rPr>
                  </w:rPrChange>
                </w:rPr>
                <w:t>Opportunities for negotiated formative and summative assessment</w:t>
              </w:r>
            </w:ins>
          </w:p>
        </w:tc>
        <w:tc>
          <w:tcPr>
            <w:tcW w:w="5805" w:type="dxa"/>
            <w:hideMark/>
          </w:tcPr>
          <w:p w14:paraId="2D646210" w14:textId="01D847C2" w:rsidR="007A05CA" w:rsidRPr="007A05CA" w:rsidRDefault="007A05CA" w:rsidP="007A05CA">
            <w:pPr>
              <w:spacing w:before="0" w:after="0" w:line="240" w:lineRule="auto"/>
              <w:jc w:val="left"/>
              <w:rPr>
                <w:ins w:id="37905" w:author="pete jones" w:date="2022-03-12T11:11:00Z"/>
                <w:rFonts w:ascii="Calibri" w:hAnsi="Calibri" w:cs="Calibri"/>
                <w:color w:val="000000"/>
                <w:sz w:val="16"/>
                <w:szCs w:val="16"/>
                <w:rPrChange w:id="37906" w:author="pete jones" w:date="2022-03-12T11:11:00Z">
                  <w:rPr>
                    <w:ins w:id="37907" w:author="pete jones" w:date="2022-03-12T11:11:00Z"/>
                    <w:rFonts w:ascii="Calibri" w:hAnsi="Calibri" w:cs="Calibri"/>
                    <w:color w:val="000000"/>
                    <w:sz w:val="22"/>
                    <w:szCs w:val="22"/>
                  </w:rPr>
                </w:rPrChange>
              </w:rPr>
            </w:pPr>
            <w:ins w:id="37908" w:author="pete jones" w:date="2022-03-12T11:11:00Z">
              <w:r w:rsidRPr="007A05CA">
                <w:rPr>
                  <w:rFonts w:ascii="Calibri" w:hAnsi="Calibri" w:cs="Calibri"/>
                  <w:color w:val="000000"/>
                  <w:sz w:val="16"/>
                  <w:szCs w:val="16"/>
                  <w:rPrChange w:id="37909" w:author="pete jones" w:date="2022-03-12T11:11:00Z">
                    <w:rPr>
                      <w:rFonts w:ascii="Calibri" w:hAnsi="Calibri" w:cs="Calibri"/>
                      <w:color w:val="000000"/>
                      <w:sz w:val="22"/>
                      <w:szCs w:val="22"/>
                    </w:rPr>
                  </w:rPrChange>
                </w:rPr>
                <w:t>Number of modules or opportunities in which students can design and negotiate their outcomes and competencies</w:t>
              </w:r>
            </w:ins>
          </w:p>
        </w:tc>
      </w:tr>
      <w:tr w:rsidR="007A05CA" w:rsidRPr="007A05CA" w14:paraId="547059F9" w14:textId="77777777" w:rsidTr="007A05CA">
        <w:trPr>
          <w:trHeight w:val="315"/>
          <w:ins w:id="37910" w:author="pete jones" w:date="2022-03-12T11:11:00Z"/>
        </w:trPr>
        <w:tc>
          <w:tcPr>
            <w:tcW w:w="960" w:type="dxa"/>
            <w:noWrap/>
            <w:hideMark/>
          </w:tcPr>
          <w:p w14:paraId="10433835" w14:textId="77777777" w:rsidR="007A05CA" w:rsidRPr="007A05CA" w:rsidRDefault="007A05CA" w:rsidP="007A05CA">
            <w:pPr>
              <w:spacing w:before="0" w:after="0" w:line="240" w:lineRule="auto"/>
              <w:jc w:val="center"/>
              <w:rPr>
                <w:ins w:id="37911" w:author="pete jones" w:date="2022-03-12T11:11:00Z"/>
                <w:rFonts w:ascii="Calibri" w:hAnsi="Calibri" w:cs="Calibri"/>
                <w:color w:val="000000"/>
                <w:sz w:val="16"/>
                <w:szCs w:val="16"/>
                <w:rPrChange w:id="37912" w:author="pete jones" w:date="2022-03-12T11:11:00Z">
                  <w:rPr>
                    <w:ins w:id="37913" w:author="pete jones" w:date="2022-03-12T11:11:00Z"/>
                    <w:rFonts w:ascii="Calibri" w:hAnsi="Calibri" w:cs="Calibri"/>
                    <w:color w:val="000000"/>
                    <w:sz w:val="22"/>
                    <w:szCs w:val="22"/>
                  </w:rPr>
                </w:rPrChange>
              </w:rPr>
            </w:pPr>
            <w:ins w:id="37914" w:author="pete jones" w:date="2022-03-12T11:11:00Z">
              <w:r w:rsidRPr="007A05CA">
                <w:rPr>
                  <w:rFonts w:ascii="Calibri" w:hAnsi="Calibri" w:cs="Calibri"/>
                  <w:color w:val="000000"/>
                  <w:sz w:val="16"/>
                  <w:szCs w:val="16"/>
                  <w:rPrChange w:id="37915" w:author="pete jones" w:date="2022-03-12T11:11:00Z">
                    <w:rPr>
                      <w:rFonts w:ascii="Calibri" w:hAnsi="Calibri" w:cs="Calibri"/>
                      <w:color w:val="000000"/>
                      <w:sz w:val="22"/>
                      <w:szCs w:val="22"/>
                    </w:rPr>
                  </w:rPrChange>
                </w:rPr>
                <w:t>3</w:t>
              </w:r>
            </w:ins>
          </w:p>
        </w:tc>
        <w:tc>
          <w:tcPr>
            <w:tcW w:w="2012" w:type="dxa"/>
            <w:hideMark/>
          </w:tcPr>
          <w:p w14:paraId="7DCFFD53" w14:textId="77777777" w:rsidR="007A05CA" w:rsidRPr="007A05CA" w:rsidRDefault="007A05CA" w:rsidP="007A05CA">
            <w:pPr>
              <w:spacing w:before="0" w:after="0" w:line="240" w:lineRule="auto"/>
              <w:jc w:val="left"/>
              <w:rPr>
                <w:ins w:id="37916" w:author="pete jones" w:date="2022-03-12T11:11:00Z"/>
                <w:rFonts w:ascii="Calibri" w:hAnsi="Calibri" w:cs="Calibri"/>
                <w:color w:val="000000"/>
                <w:sz w:val="16"/>
                <w:szCs w:val="16"/>
                <w:rPrChange w:id="37917" w:author="pete jones" w:date="2022-03-12T11:11:00Z">
                  <w:rPr>
                    <w:ins w:id="37918" w:author="pete jones" w:date="2022-03-12T11:11:00Z"/>
                    <w:rFonts w:ascii="Calibri" w:hAnsi="Calibri" w:cs="Calibri"/>
                    <w:color w:val="000000"/>
                    <w:sz w:val="22"/>
                    <w:szCs w:val="22"/>
                  </w:rPr>
                </w:rPrChange>
              </w:rPr>
            </w:pPr>
            <w:ins w:id="37919" w:author="pete jones" w:date="2022-03-12T11:11:00Z">
              <w:r w:rsidRPr="007A05CA">
                <w:rPr>
                  <w:rFonts w:ascii="Calibri" w:hAnsi="Calibri" w:cs="Calibri"/>
                  <w:color w:val="000000"/>
                  <w:sz w:val="16"/>
                  <w:szCs w:val="16"/>
                  <w:rPrChange w:id="37920" w:author="pete jones" w:date="2022-03-12T11:11:00Z">
                    <w:rPr>
                      <w:rFonts w:ascii="Calibri" w:hAnsi="Calibri" w:cs="Calibri"/>
                      <w:color w:val="000000"/>
                      <w:sz w:val="22"/>
                      <w:szCs w:val="22"/>
                    </w:rPr>
                  </w:rPrChange>
                </w:rPr>
                <w:t>Frequency of refreshed assessment - overall</w:t>
              </w:r>
            </w:ins>
          </w:p>
        </w:tc>
        <w:tc>
          <w:tcPr>
            <w:tcW w:w="5805" w:type="dxa"/>
            <w:hideMark/>
          </w:tcPr>
          <w:p w14:paraId="2F366292" w14:textId="3E47BCF1" w:rsidR="007A05CA" w:rsidRPr="007A05CA" w:rsidRDefault="007A05CA" w:rsidP="007A05CA">
            <w:pPr>
              <w:spacing w:before="0" w:after="0" w:line="240" w:lineRule="auto"/>
              <w:jc w:val="left"/>
              <w:rPr>
                <w:ins w:id="37921" w:author="pete jones" w:date="2022-03-12T11:11:00Z"/>
                <w:rFonts w:ascii="Calibri" w:hAnsi="Calibri" w:cs="Calibri"/>
                <w:color w:val="000000"/>
                <w:sz w:val="16"/>
                <w:szCs w:val="16"/>
                <w:rPrChange w:id="37922" w:author="pete jones" w:date="2022-03-12T11:11:00Z">
                  <w:rPr>
                    <w:ins w:id="37923" w:author="pete jones" w:date="2022-03-12T11:11:00Z"/>
                    <w:rFonts w:ascii="Calibri" w:hAnsi="Calibri" w:cs="Calibri"/>
                    <w:color w:val="000000"/>
                    <w:sz w:val="22"/>
                    <w:szCs w:val="22"/>
                  </w:rPr>
                </w:rPrChange>
              </w:rPr>
            </w:pPr>
            <w:ins w:id="37924" w:author="pete jones" w:date="2022-03-12T11:11:00Z">
              <w:r w:rsidRPr="007A05CA">
                <w:rPr>
                  <w:rFonts w:ascii="Calibri" w:hAnsi="Calibri" w:cs="Calibri"/>
                  <w:color w:val="000000"/>
                  <w:sz w:val="16"/>
                  <w:szCs w:val="16"/>
                  <w:rPrChange w:id="37925" w:author="pete jones" w:date="2022-03-12T11:11:00Z">
                    <w:rPr>
                      <w:rFonts w:ascii="Calibri" w:hAnsi="Calibri" w:cs="Calibri"/>
                      <w:color w:val="000000"/>
                      <w:sz w:val="22"/>
                      <w:szCs w:val="22"/>
                    </w:rPr>
                  </w:rPrChange>
                </w:rPr>
                <w:t xml:space="preserve">How often are </w:t>
              </w:r>
            </w:ins>
            <w:ins w:id="37926" w:author="pete jones" w:date="2022-03-29T17:15:00Z">
              <w:r w:rsidR="00F743B3" w:rsidRPr="007A05CA">
                <w:rPr>
                  <w:rFonts w:ascii="Calibri" w:hAnsi="Calibri" w:cs="Calibri"/>
                  <w:color w:val="000000"/>
                  <w:sz w:val="16"/>
                  <w:szCs w:val="16"/>
                </w:rPr>
                <w:t>assessments</w:t>
              </w:r>
            </w:ins>
            <w:ins w:id="37927" w:author="pete jones" w:date="2022-03-12T11:11:00Z">
              <w:r w:rsidRPr="007A05CA">
                <w:rPr>
                  <w:rFonts w:ascii="Calibri" w:hAnsi="Calibri" w:cs="Calibri"/>
                  <w:color w:val="000000"/>
                  <w:sz w:val="16"/>
                  <w:szCs w:val="16"/>
                  <w:rPrChange w:id="37928" w:author="pete jones" w:date="2022-03-12T11:11:00Z">
                    <w:rPr>
                      <w:rFonts w:ascii="Calibri" w:hAnsi="Calibri" w:cs="Calibri"/>
                      <w:color w:val="000000"/>
                      <w:sz w:val="22"/>
                      <w:szCs w:val="22"/>
                    </w:rPr>
                  </w:rPrChange>
                </w:rPr>
                <w:t xml:space="preserve"> refreshed - higher frequency = higher score</w:t>
              </w:r>
            </w:ins>
          </w:p>
        </w:tc>
      </w:tr>
      <w:tr w:rsidR="007A05CA" w:rsidRPr="007A05CA" w14:paraId="48D3C825" w14:textId="77777777" w:rsidTr="007A05CA">
        <w:trPr>
          <w:trHeight w:val="315"/>
          <w:ins w:id="37929" w:author="pete jones" w:date="2022-03-12T11:12:00Z"/>
        </w:trPr>
        <w:tc>
          <w:tcPr>
            <w:tcW w:w="960" w:type="dxa"/>
            <w:noWrap/>
            <w:hideMark/>
          </w:tcPr>
          <w:p w14:paraId="6A9A770E" w14:textId="77777777" w:rsidR="007A05CA" w:rsidRPr="007A05CA" w:rsidRDefault="007A05CA" w:rsidP="007A05CA">
            <w:pPr>
              <w:spacing w:before="0" w:after="0" w:line="240" w:lineRule="auto"/>
              <w:jc w:val="center"/>
              <w:rPr>
                <w:ins w:id="37930" w:author="pete jones" w:date="2022-03-12T11:12:00Z"/>
                <w:rFonts w:ascii="Calibri" w:hAnsi="Calibri" w:cs="Calibri"/>
                <w:b/>
                <w:bCs/>
                <w:color w:val="000000"/>
                <w:sz w:val="16"/>
                <w:szCs w:val="16"/>
                <w:rPrChange w:id="37931" w:author="pete jones" w:date="2022-03-12T11:12:00Z">
                  <w:rPr>
                    <w:ins w:id="37932" w:author="pete jones" w:date="2022-03-12T11:12:00Z"/>
                    <w:rFonts w:ascii="Calibri" w:hAnsi="Calibri" w:cs="Calibri"/>
                    <w:b/>
                    <w:bCs/>
                    <w:color w:val="000000"/>
                    <w:sz w:val="22"/>
                    <w:szCs w:val="22"/>
                  </w:rPr>
                </w:rPrChange>
              </w:rPr>
            </w:pPr>
            <w:ins w:id="37933" w:author="pete jones" w:date="2022-03-12T11:12:00Z">
              <w:r w:rsidRPr="007A05CA">
                <w:rPr>
                  <w:rFonts w:ascii="Calibri" w:hAnsi="Calibri" w:cs="Calibri"/>
                  <w:b/>
                  <w:bCs/>
                  <w:color w:val="000000"/>
                  <w:sz w:val="16"/>
                  <w:szCs w:val="16"/>
                  <w:rPrChange w:id="37934" w:author="pete jones" w:date="2022-03-12T11:12:00Z">
                    <w:rPr>
                      <w:rFonts w:ascii="Calibri" w:hAnsi="Calibri" w:cs="Calibri"/>
                      <w:b/>
                      <w:bCs/>
                      <w:color w:val="000000"/>
                      <w:sz w:val="22"/>
                      <w:szCs w:val="22"/>
                    </w:rPr>
                  </w:rPrChange>
                </w:rPr>
                <w:t>Mode</w:t>
              </w:r>
            </w:ins>
          </w:p>
        </w:tc>
        <w:tc>
          <w:tcPr>
            <w:tcW w:w="2012" w:type="dxa"/>
            <w:hideMark/>
          </w:tcPr>
          <w:p w14:paraId="42D63139" w14:textId="77777777" w:rsidR="007A05CA" w:rsidRPr="007A05CA" w:rsidRDefault="007A05CA" w:rsidP="007A05CA">
            <w:pPr>
              <w:spacing w:before="0" w:after="0" w:line="240" w:lineRule="auto"/>
              <w:jc w:val="left"/>
              <w:rPr>
                <w:ins w:id="37935" w:author="pete jones" w:date="2022-03-12T11:12:00Z"/>
                <w:rFonts w:ascii="Calibri" w:hAnsi="Calibri" w:cs="Calibri"/>
                <w:b/>
                <w:bCs/>
                <w:color w:val="000000"/>
                <w:sz w:val="16"/>
                <w:szCs w:val="16"/>
                <w:rPrChange w:id="37936" w:author="pete jones" w:date="2022-03-12T11:12:00Z">
                  <w:rPr>
                    <w:ins w:id="37937" w:author="pete jones" w:date="2022-03-12T11:12:00Z"/>
                    <w:rFonts w:ascii="Calibri" w:hAnsi="Calibri" w:cs="Calibri"/>
                    <w:b/>
                    <w:bCs/>
                    <w:color w:val="000000"/>
                    <w:sz w:val="22"/>
                    <w:szCs w:val="22"/>
                  </w:rPr>
                </w:rPrChange>
              </w:rPr>
            </w:pPr>
            <w:ins w:id="37938" w:author="pete jones" w:date="2022-03-12T11:12:00Z">
              <w:r w:rsidRPr="007A05CA">
                <w:rPr>
                  <w:rFonts w:ascii="Calibri" w:hAnsi="Calibri" w:cs="Calibri"/>
                  <w:b/>
                  <w:bCs/>
                  <w:color w:val="000000"/>
                  <w:sz w:val="16"/>
                  <w:szCs w:val="16"/>
                  <w:rPrChange w:id="37939" w:author="pete jones" w:date="2022-03-12T11:12:00Z">
                    <w:rPr>
                      <w:rFonts w:ascii="Calibri" w:hAnsi="Calibri" w:cs="Calibri"/>
                      <w:b/>
                      <w:bCs/>
                      <w:color w:val="000000"/>
                      <w:sz w:val="22"/>
                      <w:szCs w:val="22"/>
                    </w:rPr>
                  </w:rPrChange>
                </w:rPr>
                <w:t>KPI</w:t>
              </w:r>
            </w:ins>
          </w:p>
        </w:tc>
        <w:tc>
          <w:tcPr>
            <w:tcW w:w="5805" w:type="dxa"/>
            <w:hideMark/>
          </w:tcPr>
          <w:p w14:paraId="2E2B2915" w14:textId="77777777" w:rsidR="007A05CA" w:rsidRPr="007A05CA" w:rsidRDefault="007A05CA" w:rsidP="007A05CA">
            <w:pPr>
              <w:spacing w:before="0" w:after="0" w:line="240" w:lineRule="auto"/>
              <w:jc w:val="left"/>
              <w:rPr>
                <w:ins w:id="37940" w:author="pete jones" w:date="2022-03-12T11:12:00Z"/>
                <w:rFonts w:ascii="Calibri" w:hAnsi="Calibri" w:cs="Calibri"/>
                <w:b/>
                <w:bCs/>
                <w:color w:val="000000"/>
                <w:sz w:val="16"/>
                <w:szCs w:val="16"/>
                <w:rPrChange w:id="37941" w:author="pete jones" w:date="2022-03-12T11:12:00Z">
                  <w:rPr>
                    <w:ins w:id="37942" w:author="pete jones" w:date="2022-03-12T11:12:00Z"/>
                    <w:rFonts w:ascii="Calibri" w:hAnsi="Calibri" w:cs="Calibri"/>
                    <w:b/>
                    <w:bCs/>
                    <w:color w:val="000000"/>
                    <w:sz w:val="22"/>
                    <w:szCs w:val="22"/>
                  </w:rPr>
                </w:rPrChange>
              </w:rPr>
            </w:pPr>
            <w:ins w:id="37943" w:author="pete jones" w:date="2022-03-12T11:12:00Z">
              <w:r w:rsidRPr="007A05CA">
                <w:rPr>
                  <w:rFonts w:ascii="Calibri" w:hAnsi="Calibri" w:cs="Calibri"/>
                  <w:b/>
                  <w:bCs/>
                  <w:color w:val="000000"/>
                  <w:sz w:val="16"/>
                  <w:szCs w:val="16"/>
                  <w:rPrChange w:id="37944" w:author="pete jones" w:date="2022-03-12T11:12:00Z">
                    <w:rPr>
                      <w:rFonts w:ascii="Calibri" w:hAnsi="Calibri" w:cs="Calibri"/>
                      <w:b/>
                      <w:bCs/>
                      <w:color w:val="000000"/>
                      <w:sz w:val="22"/>
                      <w:szCs w:val="22"/>
                    </w:rPr>
                  </w:rPrChange>
                </w:rPr>
                <w:t>Definition / Description</w:t>
              </w:r>
            </w:ins>
          </w:p>
        </w:tc>
      </w:tr>
      <w:tr w:rsidR="007A05CA" w:rsidRPr="007A05CA" w14:paraId="17C2FB22" w14:textId="77777777" w:rsidTr="007A05CA">
        <w:trPr>
          <w:trHeight w:val="600"/>
          <w:ins w:id="37945" w:author="pete jones" w:date="2022-03-12T11:12:00Z"/>
        </w:trPr>
        <w:tc>
          <w:tcPr>
            <w:tcW w:w="960" w:type="dxa"/>
            <w:noWrap/>
            <w:hideMark/>
          </w:tcPr>
          <w:p w14:paraId="7FB21226" w14:textId="77777777" w:rsidR="007A05CA" w:rsidRPr="007A05CA" w:rsidRDefault="007A05CA" w:rsidP="007A05CA">
            <w:pPr>
              <w:spacing w:before="0" w:after="0" w:line="240" w:lineRule="auto"/>
              <w:jc w:val="center"/>
              <w:rPr>
                <w:ins w:id="37946" w:author="pete jones" w:date="2022-03-12T11:12:00Z"/>
                <w:rFonts w:ascii="Calibri" w:hAnsi="Calibri" w:cs="Calibri"/>
                <w:color w:val="000000"/>
                <w:sz w:val="16"/>
                <w:szCs w:val="16"/>
                <w:rPrChange w:id="37947" w:author="pete jones" w:date="2022-03-12T11:12:00Z">
                  <w:rPr>
                    <w:ins w:id="37948" w:author="pete jones" w:date="2022-03-12T11:12:00Z"/>
                    <w:rFonts w:ascii="Calibri" w:hAnsi="Calibri" w:cs="Calibri"/>
                    <w:color w:val="000000"/>
                    <w:sz w:val="22"/>
                    <w:szCs w:val="22"/>
                  </w:rPr>
                </w:rPrChange>
              </w:rPr>
            </w:pPr>
            <w:ins w:id="37949" w:author="pete jones" w:date="2022-03-12T11:12:00Z">
              <w:r w:rsidRPr="007A05CA">
                <w:rPr>
                  <w:rFonts w:ascii="Calibri" w:hAnsi="Calibri" w:cs="Calibri"/>
                  <w:color w:val="000000"/>
                  <w:sz w:val="16"/>
                  <w:szCs w:val="16"/>
                  <w:rPrChange w:id="37950" w:author="pete jones" w:date="2022-03-12T11:12:00Z">
                    <w:rPr>
                      <w:rFonts w:ascii="Calibri" w:hAnsi="Calibri" w:cs="Calibri"/>
                      <w:color w:val="000000"/>
                      <w:sz w:val="22"/>
                      <w:szCs w:val="22"/>
                    </w:rPr>
                  </w:rPrChange>
                </w:rPr>
                <w:t>4</w:t>
              </w:r>
            </w:ins>
          </w:p>
        </w:tc>
        <w:tc>
          <w:tcPr>
            <w:tcW w:w="2012" w:type="dxa"/>
            <w:hideMark/>
          </w:tcPr>
          <w:p w14:paraId="6D6F2C6B" w14:textId="77777777" w:rsidR="007A05CA" w:rsidRPr="007A05CA" w:rsidRDefault="007A05CA" w:rsidP="007A05CA">
            <w:pPr>
              <w:spacing w:before="0" w:after="0" w:line="240" w:lineRule="auto"/>
              <w:jc w:val="left"/>
              <w:rPr>
                <w:ins w:id="37951" w:author="pete jones" w:date="2022-03-12T11:12:00Z"/>
                <w:rFonts w:ascii="Calibri" w:hAnsi="Calibri" w:cs="Calibri"/>
                <w:color w:val="000000"/>
                <w:sz w:val="16"/>
                <w:szCs w:val="16"/>
                <w:rPrChange w:id="37952" w:author="pete jones" w:date="2022-03-12T11:12:00Z">
                  <w:rPr>
                    <w:ins w:id="37953" w:author="pete jones" w:date="2022-03-12T11:12:00Z"/>
                    <w:rFonts w:ascii="Calibri" w:hAnsi="Calibri" w:cs="Calibri"/>
                    <w:color w:val="000000"/>
                    <w:sz w:val="22"/>
                    <w:szCs w:val="22"/>
                  </w:rPr>
                </w:rPrChange>
              </w:rPr>
            </w:pPr>
            <w:ins w:id="37954" w:author="pete jones" w:date="2022-03-12T11:12:00Z">
              <w:r w:rsidRPr="007A05CA">
                <w:rPr>
                  <w:rFonts w:ascii="Calibri" w:hAnsi="Calibri" w:cs="Calibri"/>
                  <w:color w:val="000000"/>
                  <w:sz w:val="16"/>
                  <w:szCs w:val="16"/>
                  <w:rPrChange w:id="37955" w:author="pete jones" w:date="2022-03-12T11:12:00Z">
                    <w:rPr>
                      <w:rFonts w:ascii="Calibri" w:hAnsi="Calibri" w:cs="Calibri"/>
                      <w:color w:val="000000"/>
                      <w:sz w:val="22"/>
                      <w:szCs w:val="22"/>
                    </w:rPr>
                  </w:rPrChange>
                </w:rPr>
                <w:t>Enrichment programmes</w:t>
              </w:r>
            </w:ins>
          </w:p>
        </w:tc>
        <w:tc>
          <w:tcPr>
            <w:tcW w:w="5805" w:type="dxa"/>
            <w:hideMark/>
          </w:tcPr>
          <w:p w14:paraId="5D08055F" w14:textId="14F7DAEE" w:rsidR="007A05CA" w:rsidRPr="007A05CA" w:rsidRDefault="007A05CA" w:rsidP="007A05CA">
            <w:pPr>
              <w:spacing w:before="0" w:after="0" w:line="240" w:lineRule="auto"/>
              <w:jc w:val="left"/>
              <w:rPr>
                <w:ins w:id="37956" w:author="pete jones" w:date="2022-03-12T11:12:00Z"/>
                <w:rFonts w:ascii="Calibri" w:hAnsi="Calibri" w:cs="Calibri"/>
                <w:color w:val="000000"/>
                <w:sz w:val="16"/>
                <w:szCs w:val="16"/>
                <w:rPrChange w:id="37957" w:author="pete jones" w:date="2022-03-12T11:12:00Z">
                  <w:rPr>
                    <w:ins w:id="37958" w:author="pete jones" w:date="2022-03-12T11:12:00Z"/>
                    <w:rFonts w:ascii="Calibri" w:hAnsi="Calibri" w:cs="Calibri"/>
                    <w:color w:val="000000"/>
                    <w:sz w:val="22"/>
                    <w:szCs w:val="22"/>
                  </w:rPr>
                </w:rPrChange>
              </w:rPr>
            </w:pPr>
            <w:ins w:id="37959" w:author="pete jones" w:date="2022-03-12T11:12:00Z">
              <w:r w:rsidRPr="007A05CA">
                <w:rPr>
                  <w:rFonts w:ascii="Calibri" w:hAnsi="Calibri" w:cs="Calibri"/>
                  <w:color w:val="000000"/>
                  <w:sz w:val="16"/>
                  <w:szCs w:val="16"/>
                  <w:rPrChange w:id="37960" w:author="pete jones" w:date="2022-03-12T11:12:00Z">
                    <w:rPr>
                      <w:rFonts w:ascii="Calibri" w:hAnsi="Calibri" w:cs="Calibri"/>
                      <w:color w:val="000000"/>
                      <w:sz w:val="22"/>
                      <w:szCs w:val="22"/>
                    </w:rPr>
                  </w:rPrChange>
                </w:rPr>
                <w:t>Overall assess</w:t>
              </w:r>
            </w:ins>
            <w:ins w:id="37961" w:author="pete jones" w:date="2022-03-30T10:50:00Z">
              <w:r w:rsidR="002A65B6">
                <w:rPr>
                  <w:rFonts w:ascii="Calibri" w:hAnsi="Calibri" w:cs="Calibri"/>
                  <w:color w:val="000000"/>
                  <w:sz w:val="16"/>
                  <w:szCs w:val="16"/>
                </w:rPr>
                <w:t>me</w:t>
              </w:r>
            </w:ins>
            <w:ins w:id="37962" w:author="pete jones" w:date="2022-03-12T11:12:00Z">
              <w:r w:rsidRPr="007A05CA">
                <w:rPr>
                  <w:rFonts w:ascii="Calibri" w:hAnsi="Calibri" w:cs="Calibri"/>
                  <w:color w:val="000000"/>
                  <w:sz w:val="16"/>
                  <w:szCs w:val="16"/>
                  <w:rPrChange w:id="37963" w:author="pete jones" w:date="2022-03-12T11:12:00Z">
                    <w:rPr>
                      <w:rFonts w:ascii="Calibri" w:hAnsi="Calibri" w:cs="Calibri"/>
                      <w:color w:val="000000"/>
                      <w:sz w:val="22"/>
                      <w:szCs w:val="22"/>
                    </w:rPr>
                  </w:rPrChange>
                </w:rPr>
                <w:t xml:space="preserve">nt of evidence, years of running, evaluation of success and contribution to </w:t>
              </w:r>
            </w:ins>
            <w:ins w:id="37964" w:author="pete jones" w:date="2022-03-30T10:50:00Z">
              <w:r w:rsidR="002A65B6">
                <w:rPr>
                  <w:rFonts w:ascii="Calibri" w:hAnsi="Calibri" w:cs="Calibri"/>
                  <w:color w:val="000000"/>
                  <w:sz w:val="16"/>
                  <w:szCs w:val="16"/>
                </w:rPr>
                <w:t xml:space="preserve">the </w:t>
              </w:r>
            </w:ins>
            <w:ins w:id="37965" w:author="pete jones" w:date="2022-03-12T11:12:00Z">
              <w:r w:rsidRPr="007A05CA">
                <w:rPr>
                  <w:rFonts w:ascii="Calibri" w:hAnsi="Calibri" w:cs="Calibri"/>
                  <w:color w:val="000000"/>
                  <w:sz w:val="16"/>
                  <w:szCs w:val="16"/>
                  <w:rPrChange w:id="37966" w:author="pete jones" w:date="2022-03-12T11:12:00Z">
                    <w:rPr>
                      <w:rFonts w:ascii="Calibri" w:hAnsi="Calibri" w:cs="Calibri"/>
                      <w:color w:val="000000"/>
                      <w:sz w:val="22"/>
                      <w:szCs w:val="22"/>
                    </w:rPr>
                  </w:rPrChange>
                </w:rPr>
                <w:t>student experience</w:t>
              </w:r>
            </w:ins>
          </w:p>
        </w:tc>
      </w:tr>
      <w:tr w:rsidR="007A05CA" w:rsidRPr="007A05CA" w14:paraId="4FA67E97" w14:textId="77777777" w:rsidTr="007A05CA">
        <w:trPr>
          <w:trHeight w:val="300"/>
          <w:ins w:id="37967" w:author="pete jones" w:date="2022-03-12T11:12:00Z"/>
        </w:trPr>
        <w:tc>
          <w:tcPr>
            <w:tcW w:w="960" w:type="dxa"/>
            <w:noWrap/>
            <w:hideMark/>
          </w:tcPr>
          <w:p w14:paraId="2E29173A" w14:textId="77777777" w:rsidR="007A05CA" w:rsidRPr="007A05CA" w:rsidRDefault="007A05CA" w:rsidP="007A05CA">
            <w:pPr>
              <w:spacing w:before="0" w:after="0" w:line="240" w:lineRule="auto"/>
              <w:jc w:val="center"/>
              <w:rPr>
                <w:ins w:id="37968" w:author="pete jones" w:date="2022-03-12T11:12:00Z"/>
                <w:rFonts w:ascii="Calibri" w:hAnsi="Calibri" w:cs="Calibri"/>
                <w:color w:val="000000"/>
                <w:sz w:val="16"/>
                <w:szCs w:val="16"/>
                <w:rPrChange w:id="37969" w:author="pete jones" w:date="2022-03-12T11:12:00Z">
                  <w:rPr>
                    <w:ins w:id="37970" w:author="pete jones" w:date="2022-03-12T11:12:00Z"/>
                    <w:rFonts w:ascii="Calibri" w:hAnsi="Calibri" w:cs="Calibri"/>
                    <w:color w:val="000000"/>
                    <w:sz w:val="22"/>
                    <w:szCs w:val="22"/>
                  </w:rPr>
                </w:rPrChange>
              </w:rPr>
            </w:pPr>
            <w:ins w:id="37971" w:author="pete jones" w:date="2022-03-12T11:12:00Z">
              <w:r w:rsidRPr="007A05CA">
                <w:rPr>
                  <w:rFonts w:ascii="Calibri" w:hAnsi="Calibri" w:cs="Calibri"/>
                  <w:color w:val="000000"/>
                  <w:sz w:val="16"/>
                  <w:szCs w:val="16"/>
                  <w:rPrChange w:id="37972" w:author="pete jones" w:date="2022-03-12T11:12:00Z">
                    <w:rPr>
                      <w:rFonts w:ascii="Calibri" w:hAnsi="Calibri" w:cs="Calibri"/>
                      <w:color w:val="000000"/>
                      <w:sz w:val="22"/>
                      <w:szCs w:val="22"/>
                    </w:rPr>
                  </w:rPrChange>
                </w:rPr>
                <w:t>4</w:t>
              </w:r>
            </w:ins>
          </w:p>
        </w:tc>
        <w:tc>
          <w:tcPr>
            <w:tcW w:w="2012" w:type="dxa"/>
            <w:hideMark/>
          </w:tcPr>
          <w:p w14:paraId="796CD7AB" w14:textId="77777777" w:rsidR="007A05CA" w:rsidRPr="007A05CA" w:rsidRDefault="007A05CA" w:rsidP="007A05CA">
            <w:pPr>
              <w:spacing w:before="0" w:after="0" w:line="240" w:lineRule="auto"/>
              <w:jc w:val="left"/>
              <w:rPr>
                <w:ins w:id="37973" w:author="pete jones" w:date="2022-03-12T11:12:00Z"/>
                <w:rFonts w:ascii="Calibri" w:hAnsi="Calibri" w:cs="Calibri"/>
                <w:color w:val="000000"/>
                <w:sz w:val="16"/>
                <w:szCs w:val="16"/>
                <w:rPrChange w:id="37974" w:author="pete jones" w:date="2022-03-12T11:12:00Z">
                  <w:rPr>
                    <w:ins w:id="37975" w:author="pete jones" w:date="2022-03-12T11:12:00Z"/>
                    <w:rFonts w:ascii="Calibri" w:hAnsi="Calibri" w:cs="Calibri"/>
                    <w:color w:val="000000"/>
                    <w:sz w:val="22"/>
                    <w:szCs w:val="22"/>
                  </w:rPr>
                </w:rPrChange>
              </w:rPr>
            </w:pPr>
            <w:ins w:id="37976" w:author="pete jones" w:date="2022-03-12T11:12:00Z">
              <w:r w:rsidRPr="007A05CA">
                <w:rPr>
                  <w:rFonts w:ascii="Calibri" w:hAnsi="Calibri" w:cs="Calibri"/>
                  <w:color w:val="000000"/>
                  <w:sz w:val="16"/>
                  <w:szCs w:val="16"/>
                  <w:rPrChange w:id="37977" w:author="pete jones" w:date="2022-03-12T11:12:00Z">
                    <w:rPr>
                      <w:rFonts w:ascii="Calibri" w:hAnsi="Calibri" w:cs="Calibri"/>
                      <w:color w:val="000000"/>
                      <w:sz w:val="22"/>
                      <w:szCs w:val="22"/>
                    </w:rPr>
                  </w:rPrChange>
                </w:rPr>
                <w:t>Formula Student</w:t>
              </w:r>
            </w:ins>
          </w:p>
        </w:tc>
        <w:tc>
          <w:tcPr>
            <w:tcW w:w="5805" w:type="dxa"/>
            <w:vMerge w:val="restart"/>
            <w:hideMark/>
          </w:tcPr>
          <w:p w14:paraId="5F9AC5E3" w14:textId="0BC949DB" w:rsidR="007A05CA" w:rsidRPr="007A05CA" w:rsidRDefault="007A05CA" w:rsidP="007A05CA">
            <w:pPr>
              <w:spacing w:before="0" w:after="0" w:line="240" w:lineRule="auto"/>
              <w:jc w:val="left"/>
              <w:rPr>
                <w:ins w:id="37978" w:author="pete jones" w:date="2022-03-12T11:12:00Z"/>
                <w:rFonts w:ascii="Calibri" w:hAnsi="Calibri" w:cs="Calibri"/>
                <w:color w:val="000000"/>
                <w:sz w:val="16"/>
                <w:szCs w:val="16"/>
                <w:rPrChange w:id="37979" w:author="pete jones" w:date="2022-03-12T11:12:00Z">
                  <w:rPr>
                    <w:ins w:id="37980" w:author="pete jones" w:date="2022-03-12T11:12:00Z"/>
                    <w:rFonts w:ascii="Calibri" w:hAnsi="Calibri" w:cs="Calibri"/>
                    <w:color w:val="000000"/>
                    <w:sz w:val="22"/>
                    <w:szCs w:val="22"/>
                  </w:rPr>
                </w:rPrChange>
              </w:rPr>
            </w:pPr>
            <w:ins w:id="37981" w:author="pete jones" w:date="2022-03-12T11:12:00Z">
              <w:r w:rsidRPr="007A05CA">
                <w:rPr>
                  <w:rFonts w:ascii="Calibri" w:hAnsi="Calibri" w:cs="Calibri"/>
                  <w:color w:val="000000"/>
                  <w:sz w:val="16"/>
                  <w:szCs w:val="16"/>
                  <w:rPrChange w:id="37982" w:author="pete jones" w:date="2022-03-12T11:12:00Z">
                    <w:rPr>
                      <w:rFonts w:ascii="Calibri" w:hAnsi="Calibri" w:cs="Calibri"/>
                      <w:color w:val="000000"/>
                      <w:sz w:val="22"/>
                      <w:szCs w:val="22"/>
                    </w:rPr>
                  </w:rPrChange>
                </w:rPr>
                <w:t>Are any of th</w:t>
              </w:r>
            </w:ins>
            <w:ins w:id="37983" w:author="pete jones" w:date="2022-03-30T10:50:00Z">
              <w:r w:rsidR="002A65B6">
                <w:rPr>
                  <w:rFonts w:ascii="Calibri" w:hAnsi="Calibri" w:cs="Calibri"/>
                  <w:color w:val="000000"/>
                  <w:sz w:val="16"/>
                  <w:szCs w:val="16"/>
                </w:rPr>
                <w:t>is</w:t>
              </w:r>
            </w:ins>
            <w:ins w:id="37984" w:author="pete jones" w:date="2022-03-12T11:12:00Z">
              <w:r w:rsidRPr="007A05CA">
                <w:rPr>
                  <w:rFonts w:ascii="Calibri" w:hAnsi="Calibri" w:cs="Calibri"/>
                  <w:color w:val="000000"/>
                  <w:sz w:val="16"/>
                  <w:szCs w:val="16"/>
                  <w:rPrChange w:id="37985" w:author="pete jones" w:date="2022-03-12T11:12:00Z">
                    <w:rPr>
                      <w:rFonts w:ascii="Calibri" w:hAnsi="Calibri" w:cs="Calibri"/>
                      <w:color w:val="000000"/>
                      <w:sz w:val="22"/>
                      <w:szCs w:val="22"/>
                    </w:rPr>
                  </w:rPrChange>
                </w:rPr>
                <w:t xml:space="preserve"> national and international initiative</w:t>
              </w:r>
            </w:ins>
            <w:ins w:id="37986" w:author="pete jones" w:date="2022-03-30T10:50:00Z">
              <w:r w:rsidR="002A65B6">
                <w:rPr>
                  <w:rFonts w:ascii="Calibri" w:hAnsi="Calibri" w:cs="Calibri"/>
                  <w:color w:val="000000"/>
                  <w:sz w:val="16"/>
                  <w:szCs w:val="16"/>
                </w:rPr>
                <w:t>s</w:t>
              </w:r>
            </w:ins>
            <w:ins w:id="37987" w:author="pete jones" w:date="2022-03-12T11:12:00Z">
              <w:r w:rsidRPr="007A05CA">
                <w:rPr>
                  <w:rFonts w:ascii="Calibri" w:hAnsi="Calibri" w:cs="Calibri"/>
                  <w:color w:val="000000"/>
                  <w:sz w:val="16"/>
                  <w:szCs w:val="16"/>
                  <w:rPrChange w:id="37988" w:author="pete jones" w:date="2022-03-12T11:12:00Z">
                    <w:rPr>
                      <w:rFonts w:ascii="Calibri" w:hAnsi="Calibri" w:cs="Calibri"/>
                      <w:color w:val="000000"/>
                      <w:sz w:val="22"/>
                      <w:szCs w:val="22"/>
                    </w:rPr>
                  </w:rPrChange>
                </w:rPr>
                <w:t xml:space="preserve"> </w:t>
              </w:r>
            </w:ins>
            <w:ins w:id="37989" w:author="pete jones" w:date="2022-03-29T17:15:00Z">
              <w:r w:rsidR="00F743B3" w:rsidRPr="007A05CA">
                <w:rPr>
                  <w:rFonts w:ascii="Calibri" w:hAnsi="Calibri" w:cs="Calibri"/>
                  <w:color w:val="000000"/>
                  <w:sz w:val="16"/>
                  <w:szCs w:val="16"/>
                </w:rPr>
                <w:t>available</w:t>
              </w:r>
            </w:ins>
            <w:ins w:id="37990" w:author="pete jones" w:date="2022-03-12T11:12:00Z">
              <w:r w:rsidRPr="007A05CA">
                <w:rPr>
                  <w:rFonts w:ascii="Calibri" w:hAnsi="Calibri" w:cs="Calibri"/>
                  <w:color w:val="000000"/>
                  <w:sz w:val="16"/>
                  <w:szCs w:val="16"/>
                  <w:rPrChange w:id="37991" w:author="pete jones" w:date="2022-03-12T11:12:00Z">
                    <w:rPr>
                      <w:rFonts w:ascii="Calibri" w:hAnsi="Calibri" w:cs="Calibri"/>
                      <w:color w:val="000000"/>
                      <w:sz w:val="22"/>
                      <w:szCs w:val="22"/>
                    </w:rPr>
                  </w:rPrChange>
                </w:rPr>
                <w:t xml:space="preserve"> and supported by the university. </w:t>
              </w:r>
            </w:ins>
          </w:p>
        </w:tc>
      </w:tr>
      <w:tr w:rsidR="007A05CA" w:rsidRPr="007A05CA" w14:paraId="46E92EA7" w14:textId="77777777" w:rsidTr="007A05CA">
        <w:trPr>
          <w:trHeight w:val="300"/>
          <w:ins w:id="37992" w:author="pete jones" w:date="2022-03-12T11:12:00Z"/>
        </w:trPr>
        <w:tc>
          <w:tcPr>
            <w:tcW w:w="960" w:type="dxa"/>
            <w:noWrap/>
            <w:hideMark/>
          </w:tcPr>
          <w:p w14:paraId="41533AA0" w14:textId="77777777" w:rsidR="007A05CA" w:rsidRPr="007A05CA" w:rsidRDefault="007A05CA" w:rsidP="007A05CA">
            <w:pPr>
              <w:spacing w:before="0" w:after="0" w:line="240" w:lineRule="auto"/>
              <w:jc w:val="center"/>
              <w:rPr>
                <w:ins w:id="37993" w:author="pete jones" w:date="2022-03-12T11:12:00Z"/>
                <w:rFonts w:ascii="Calibri" w:hAnsi="Calibri" w:cs="Calibri"/>
                <w:color w:val="000000"/>
                <w:sz w:val="16"/>
                <w:szCs w:val="16"/>
                <w:rPrChange w:id="37994" w:author="pete jones" w:date="2022-03-12T11:12:00Z">
                  <w:rPr>
                    <w:ins w:id="37995" w:author="pete jones" w:date="2022-03-12T11:12:00Z"/>
                    <w:rFonts w:ascii="Calibri" w:hAnsi="Calibri" w:cs="Calibri"/>
                    <w:color w:val="000000"/>
                    <w:sz w:val="22"/>
                    <w:szCs w:val="22"/>
                  </w:rPr>
                </w:rPrChange>
              </w:rPr>
            </w:pPr>
            <w:ins w:id="37996" w:author="pete jones" w:date="2022-03-12T11:12:00Z">
              <w:r w:rsidRPr="007A05CA">
                <w:rPr>
                  <w:rFonts w:ascii="Calibri" w:hAnsi="Calibri" w:cs="Calibri"/>
                  <w:color w:val="000000"/>
                  <w:sz w:val="16"/>
                  <w:szCs w:val="16"/>
                  <w:rPrChange w:id="37997" w:author="pete jones" w:date="2022-03-12T11:12:00Z">
                    <w:rPr>
                      <w:rFonts w:ascii="Calibri" w:hAnsi="Calibri" w:cs="Calibri"/>
                      <w:color w:val="000000"/>
                      <w:sz w:val="22"/>
                      <w:szCs w:val="22"/>
                    </w:rPr>
                  </w:rPrChange>
                </w:rPr>
                <w:t>4</w:t>
              </w:r>
            </w:ins>
          </w:p>
        </w:tc>
        <w:tc>
          <w:tcPr>
            <w:tcW w:w="2012" w:type="dxa"/>
            <w:hideMark/>
          </w:tcPr>
          <w:p w14:paraId="30FCE8D0" w14:textId="77777777" w:rsidR="007A05CA" w:rsidRPr="007A05CA" w:rsidRDefault="007A05CA" w:rsidP="007A05CA">
            <w:pPr>
              <w:spacing w:before="0" w:after="0" w:line="240" w:lineRule="auto"/>
              <w:jc w:val="left"/>
              <w:rPr>
                <w:ins w:id="37998" w:author="pete jones" w:date="2022-03-12T11:12:00Z"/>
                <w:rFonts w:ascii="Calibri" w:hAnsi="Calibri" w:cs="Calibri"/>
                <w:color w:val="000000"/>
                <w:sz w:val="16"/>
                <w:szCs w:val="16"/>
                <w:rPrChange w:id="37999" w:author="pete jones" w:date="2022-03-12T11:12:00Z">
                  <w:rPr>
                    <w:ins w:id="38000" w:author="pete jones" w:date="2022-03-12T11:12:00Z"/>
                    <w:rFonts w:ascii="Calibri" w:hAnsi="Calibri" w:cs="Calibri"/>
                    <w:color w:val="000000"/>
                    <w:sz w:val="22"/>
                    <w:szCs w:val="22"/>
                  </w:rPr>
                </w:rPrChange>
              </w:rPr>
            </w:pPr>
            <w:ins w:id="38001" w:author="pete jones" w:date="2022-03-12T11:12:00Z">
              <w:r w:rsidRPr="007A05CA">
                <w:rPr>
                  <w:rFonts w:ascii="Calibri" w:hAnsi="Calibri" w:cs="Calibri"/>
                  <w:color w:val="000000"/>
                  <w:sz w:val="16"/>
                  <w:szCs w:val="16"/>
                  <w:rPrChange w:id="38002" w:author="pete jones" w:date="2022-03-12T11:12:00Z">
                    <w:rPr>
                      <w:rFonts w:ascii="Calibri" w:hAnsi="Calibri" w:cs="Calibri"/>
                      <w:color w:val="000000"/>
                      <w:sz w:val="22"/>
                      <w:szCs w:val="22"/>
                    </w:rPr>
                  </w:rPrChange>
                </w:rPr>
                <w:t>UAS Challenge</w:t>
              </w:r>
            </w:ins>
          </w:p>
        </w:tc>
        <w:tc>
          <w:tcPr>
            <w:tcW w:w="5805" w:type="dxa"/>
            <w:vMerge/>
            <w:hideMark/>
          </w:tcPr>
          <w:p w14:paraId="717C417C" w14:textId="77777777" w:rsidR="007A05CA" w:rsidRPr="007A05CA" w:rsidRDefault="007A05CA" w:rsidP="007A05CA">
            <w:pPr>
              <w:spacing w:before="0" w:after="0" w:line="240" w:lineRule="auto"/>
              <w:jc w:val="left"/>
              <w:rPr>
                <w:ins w:id="38003" w:author="pete jones" w:date="2022-03-12T11:12:00Z"/>
                <w:rFonts w:ascii="Calibri" w:hAnsi="Calibri" w:cs="Calibri"/>
                <w:color w:val="000000"/>
                <w:sz w:val="16"/>
                <w:szCs w:val="16"/>
                <w:rPrChange w:id="38004" w:author="pete jones" w:date="2022-03-12T11:12:00Z">
                  <w:rPr>
                    <w:ins w:id="38005" w:author="pete jones" w:date="2022-03-12T11:12:00Z"/>
                    <w:rFonts w:ascii="Calibri" w:hAnsi="Calibri" w:cs="Calibri"/>
                    <w:color w:val="000000"/>
                    <w:sz w:val="22"/>
                    <w:szCs w:val="22"/>
                  </w:rPr>
                </w:rPrChange>
              </w:rPr>
            </w:pPr>
          </w:p>
        </w:tc>
      </w:tr>
      <w:tr w:rsidR="007A05CA" w:rsidRPr="007A05CA" w14:paraId="0517C32F" w14:textId="77777777" w:rsidTr="007A05CA">
        <w:trPr>
          <w:trHeight w:val="300"/>
          <w:ins w:id="38006" w:author="pete jones" w:date="2022-03-12T11:12:00Z"/>
        </w:trPr>
        <w:tc>
          <w:tcPr>
            <w:tcW w:w="960" w:type="dxa"/>
            <w:noWrap/>
            <w:hideMark/>
          </w:tcPr>
          <w:p w14:paraId="7AAF9933" w14:textId="77777777" w:rsidR="007A05CA" w:rsidRPr="007A05CA" w:rsidRDefault="007A05CA" w:rsidP="007A05CA">
            <w:pPr>
              <w:spacing w:before="0" w:after="0" w:line="240" w:lineRule="auto"/>
              <w:jc w:val="center"/>
              <w:rPr>
                <w:ins w:id="38007" w:author="pete jones" w:date="2022-03-12T11:12:00Z"/>
                <w:rFonts w:ascii="Calibri" w:hAnsi="Calibri" w:cs="Calibri"/>
                <w:color w:val="000000"/>
                <w:sz w:val="16"/>
                <w:szCs w:val="16"/>
                <w:rPrChange w:id="38008" w:author="pete jones" w:date="2022-03-12T11:12:00Z">
                  <w:rPr>
                    <w:ins w:id="38009" w:author="pete jones" w:date="2022-03-12T11:12:00Z"/>
                    <w:rFonts w:ascii="Calibri" w:hAnsi="Calibri" w:cs="Calibri"/>
                    <w:color w:val="000000"/>
                    <w:sz w:val="22"/>
                    <w:szCs w:val="22"/>
                  </w:rPr>
                </w:rPrChange>
              </w:rPr>
            </w:pPr>
            <w:ins w:id="38010" w:author="pete jones" w:date="2022-03-12T11:12:00Z">
              <w:r w:rsidRPr="007A05CA">
                <w:rPr>
                  <w:rFonts w:ascii="Calibri" w:hAnsi="Calibri" w:cs="Calibri"/>
                  <w:color w:val="000000"/>
                  <w:sz w:val="16"/>
                  <w:szCs w:val="16"/>
                  <w:rPrChange w:id="38011" w:author="pete jones" w:date="2022-03-12T11:12:00Z">
                    <w:rPr>
                      <w:rFonts w:ascii="Calibri" w:hAnsi="Calibri" w:cs="Calibri"/>
                      <w:color w:val="000000"/>
                      <w:sz w:val="22"/>
                      <w:szCs w:val="22"/>
                    </w:rPr>
                  </w:rPrChange>
                </w:rPr>
                <w:t>4</w:t>
              </w:r>
            </w:ins>
          </w:p>
        </w:tc>
        <w:tc>
          <w:tcPr>
            <w:tcW w:w="2012" w:type="dxa"/>
            <w:hideMark/>
          </w:tcPr>
          <w:p w14:paraId="3D95463E" w14:textId="635D4267" w:rsidR="007A05CA" w:rsidRPr="007A05CA" w:rsidRDefault="007A05CA" w:rsidP="007A05CA">
            <w:pPr>
              <w:spacing w:before="0" w:after="0" w:line="240" w:lineRule="auto"/>
              <w:jc w:val="left"/>
              <w:rPr>
                <w:ins w:id="38012" w:author="pete jones" w:date="2022-03-12T11:12:00Z"/>
                <w:rFonts w:ascii="Calibri" w:hAnsi="Calibri" w:cs="Calibri"/>
                <w:color w:val="000000"/>
                <w:sz w:val="16"/>
                <w:szCs w:val="16"/>
                <w:rPrChange w:id="38013" w:author="pete jones" w:date="2022-03-12T11:12:00Z">
                  <w:rPr>
                    <w:ins w:id="38014" w:author="pete jones" w:date="2022-03-12T11:12:00Z"/>
                    <w:rFonts w:ascii="Calibri" w:hAnsi="Calibri" w:cs="Calibri"/>
                    <w:color w:val="000000"/>
                    <w:sz w:val="22"/>
                    <w:szCs w:val="22"/>
                  </w:rPr>
                </w:rPrChange>
              </w:rPr>
            </w:pPr>
            <w:ins w:id="38015" w:author="pete jones" w:date="2022-03-12T11:12:00Z">
              <w:r w:rsidRPr="007A05CA">
                <w:rPr>
                  <w:rFonts w:ascii="Calibri" w:hAnsi="Calibri" w:cs="Calibri"/>
                  <w:color w:val="000000"/>
                  <w:sz w:val="16"/>
                  <w:szCs w:val="16"/>
                  <w:rPrChange w:id="38016" w:author="pete jones" w:date="2022-03-12T11:12:00Z">
                    <w:rPr>
                      <w:rFonts w:ascii="Calibri" w:hAnsi="Calibri" w:cs="Calibri"/>
                      <w:color w:val="000000"/>
                      <w:sz w:val="22"/>
                      <w:szCs w:val="22"/>
                    </w:rPr>
                  </w:rPrChange>
                </w:rPr>
                <w:t>IM</w:t>
              </w:r>
            </w:ins>
            <w:ins w:id="38017" w:author="pete jones" w:date="2022-03-30T10:50:00Z">
              <w:r w:rsidR="002A65B6">
                <w:rPr>
                  <w:rFonts w:ascii="Calibri" w:hAnsi="Calibri" w:cs="Calibri"/>
                  <w:color w:val="000000"/>
                  <w:sz w:val="16"/>
                  <w:szCs w:val="16"/>
                </w:rPr>
                <w:t>ech</w:t>
              </w:r>
            </w:ins>
            <w:ins w:id="38018" w:author="pete jones" w:date="2022-03-12T11:12:00Z">
              <w:r w:rsidRPr="007A05CA">
                <w:rPr>
                  <w:rFonts w:ascii="Calibri" w:hAnsi="Calibri" w:cs="Calibri"/>
                  <w:color w:val="000000"/>
                  <w:sz w:val="16"/>
                  <w:szCs w:val="16"/>
                  <w:rPrChange w:id="38019" w:author="pete jones" w:date="2022-03-12T11:12:00Z">
                    <w:rPr>
                      <w:rFonts w:ascii="Calibri" w:hAnsi="Calibri" w:cs="Calibri"/>
                      <w:color w:val="000000"/>
                      <w:sz w:val="22"/>
                      <w:szCs w:val="22"/>
                    </w:rPr>
                  </w:rPrChange>
                </w:rPr>
                <w:t>E Design Challenge</w:t>
              </w:r>
            </w:ins>
          </w:p>
        </w:tc>
        <w:tc>
          <w:tcPr>
            <w:tcW w:w="5805" w:type="dxa"/>
            <w:vMerge/>
            <w:hideMark/>
          </w:tcPr>
          <w:p w14:paraId="22B49729" w14:textId="77777777" w:rsidR="007A05CA" w:rsidRPr="007A05CA" w:rsidRDefault="007A05CA" w:rsidP="007A05CA">
            <w:pPr>
              <w:spacing w:before="0" w:after="0" w:line="240" w:lineRule="auto"/>
              <w:jc w:val="left"/>
              <w:rPr>
                <w:ins w:id="38020" w:author="pete jones" w:date="2022-03-12T11:12:00Z"/>
                <w:rFonts w:ascii="Calibri" w:hAnsi="Calibri" w:cs="Calibri"/>
                <w:color w:val="000000"/>
                <w:sz w:val="16"/>
                <w:szCs w:val="16"/>
                <w:rPrChange w:id="38021" w:author="pete jones" w:date="2022-03-12T11:12:00Z">
                  <w:rPr>
                    <w:ins w:id="38022" w:author="pete jones" w:date="2022-03-12T11:12:00Z"/>
                    <w:rFonts w:ascii="Calibri" w:hAnsi="Calibri" w:cs="Calibri"/>
                    <w:color w:val="000000"/>
                    <w:sz w:val="22"/>
                    <w:szCs w:val="22"/>
                  </w:rPr>
                </w:rPrChange>
              </w:rPr>
            </w:pPr>
          </w:p>
        </w:tc>
      </w:tr>
      <w:tr w:rsidR="007A05CA" w:rsidRPr="007A05CA" w14:paraId="4BCA7B1D" w14:textId="77777777" w:rsidTr="007A05CA">
        <w:trPr>
          <w:trHeight w:val="300"/>
          <w:ins w:id="38023" w:author="pete jones" w:date="2022-03-12T11:12:00Z"/>
        </w:trPr>
        <w:tc>
          <w:tcPr>
            <w:tcW w:w="960" w:type="dxa"/>
            <w:noWrap/>
            <w:hideMark/>
          </w:tcPr>
          <w:p w14:paraId="7BA799E4" w14:textId="77777777" w:rsidR="007A05CA" w:rsidRPr="007A05CA" w:rsidRDefault="007A05CA" w:rsidP="007A05CA">
            <w:pPr>
              <w:spacing w:before="0" w:after="0" w:line="240" w:lineRule="auto"/>
              <w:jc w:val="center"/>
              <w:rPr>
                <w:ins w:id="38024" w:author="pete jones" w:date="2022-03-12T11:12:00Z"/>
                <w:rFonts w:ascii="Calibri" w:hAnsi="Calibri" w:cs="Calibri"/>
                <w:color w:val="000000"/>
                <w:sz w:val="16"/>
                <w:szCs w:val="16"/>
                <w:rPrChange w:id="38025" w:author="pete jones" w:date="2022-03-12T11:12:00Z">
                  <w:rPr>
                    <w:ins w:id="38026" w:author="pete jones" w:date="2022-03-12T11:12:00Z"/>
                    <w:rFonts w:ascii="Calibri" w:hAnsi="Calibri" w:cs="Calibri"/>
                    <w:color w:val="000000"/>
                    <w:sz w:val="22"/>
                    <w:szCs w:val="22"/>
                  </w:rPr>
                </w:rPrChange>
              </w:rPr>
            </w:pPr>
            <w:ins w:id="38027" w:author="pete jones" w:date="2022-03-12T11:12:00Z">
              <w:r w:rsidRPr="007A05CA">
                <w:rPr>
                  <w:rFonts w:ascii="Calibri" w:hAnsi="Calibri" w:cs="Calibri"/>
                  <w:color w:val="000000"/>
                  <w:sz w:val="16"/>
                  <w:szCs w:val="16"/>
                  <w:rPrChange w:id="38028" w:author="pete jones" w:date="2022-03-12T11:12:00Z">
                    <w:rPr>
                      <w:rFonts w:ascii="Calibri" w:hAnsi="Calibri" w:cs="Calibri"/>
                      <w:color w:val="000000"/>
                      <w:sz w:val="22"/>
                      <w:szCs w:val="22"/>
                    </w:rPr>
                  </w:rPrChange>
                </w:rPr>
                <w:t>4</w:t>
              </w:r>
            </w:ins>
          </w:p>
        </w:tc>
        <w:tc>
          <w:tcPr>
            <w:tcW w:w="2012" w:type="dxa"/>
            <w:hideMark/>
          </w:tcPr>
          <w:p w14:paraId="67C7CC64" w14:textId="77777777" w:rsidR="007A05CA" w:rsidRPr="007A05CA" w:rsidRDefault="007A05CA" w:rsidP="007A05CA">
            <w:pPr>
              <w:spacing w:before="0" w:after="0" w:line="240" w:lineRule="auto"/>
              <w:jc w:val="left"/>
              <w:rPr>
                <w:ins w:id="38029" w:author="pete jones" w:date="2022-03-12T11:12:00Z"/>
                <w:rFonts w:ascii="Calibri" w:hAnsi="Calibri" w:cs="Calibri"/>
                <w:color w:val="000000"/>
                <w:sz w:val="16"/>
                <w:szCs w:val="16"/>
                <w:rPrChange w:id="38030" w:author="pete jones" w:date="2022-03-12T11:12:00Z">
                  <w:rPr>
                    <w:ins w:id="38031" w:author="pete jones" w:date="2022-03-12T11:12:00Z"/>
                    <w:rFonts w:ascii="Calibri" w:hAnsi="Calibri" w:cs="Calibri"/>
                    <w:color w:val="000000"/>
                    <w:sz w:val="22"/>
                    <w:szCs w:val="22"/>
                  </w:rPr>
                </w:rPrChange>
              </w:rPr>
            </w:pPr>
            <w:ins w:id="38032" w:author="pete jones" w:date="2022-03-12T11:12:00Z">
              <w:r w:rsidRPr="007A05CA">
                <w:rPr>
                  <w:rFonts w:ascii="Calibri" w:hAnsi="Calibri" w:cs="Calibri"/>
                  <w:color w:val="000000"/>
                  <w:sz w:val="16"/>
                  <w:szCs w:val="16"/>
                  <w:rPrChange w:id="38033" w:author="pete jones" w:date="2022-03-12T11:12:00Z">
                    <w:rPr>
                      <w:rFonts w:ascii="Calibri" w:hAnsi="Calibri" w:cs="Calibri"/>
                      <w:color w:val="000000"/>
                      <w:sz w:val="22"/>
                      <w:szCs w:val="22"/>
                    </w:rPr>
                  </w:rPrChange>
                </w:rPr>
                <w:t>Railway challenge</w:t>
              </w:r>
            </w:ins>
          </w:p>
        </w:tc>
        <w:tc>
          <w:tcPr>
            <w:tcW w:w="5805" w:type="dxa"/>
            <w:vMerge/>
            <w:hideMark/>
          </w:tcPr>
          <w:p w14:paraId="76F90F3C" w14:textId="77777777" w:rsidR="007A05CA" w:rsidRPr="007A05CA" w:rsidRDefault="007A05CA" w:rsidP="007A05CA">
            <w:pPr>
              <w:spacing w:before="0" w:after="0" w:line="240" w:lineRule="auto"/>
              <w:jc w:val="left"/>
              <w:rPr>
                <w:ins w:id="38034" w:author="pete jones" w:date="2022-03-12T11:12:00Z"/>
                <w:rFonts w:ascii="Calibri" w:hAnsi="Calibri" w:cs="Calibri"/>
                <w:color w:val="000000"/>
                <w:sz w:val="16"/>
                <w:szCs w:val="16"/>
                <w:rPrChange w:id="38035" w:author="pete jones" w:date="2022-03-12T11:12:00Z">
                  <w:rPr>
                    <w:ins w:id="38036" w:author="pete jones" w:date="2022-03-12T11:12:00Z"/>
                    <w:rFonts w:ascii="Calibri" w:hAnsi="Calibri" w:cs="Calibri"/>
                    <w:color w:val="000000"/>
                    <w:sz w:val="22"/>
                    <w:szCs w:val="22"/>
                  </w:rPr>
                </w:rPrChange>
              </w:rPr>
            </w:pPr>
          </w:p>
        </w:tc>
      </w:tr>
      <w:tr w:rsidR="007A05CA" w:rsidRPr="007A05CA" w14:paraId="197BC2EC" w14:textId="77777777" w:rsidTr="007A05CA">
        <w:trPr>
          <w:trHeight w:val="600"/>
          <w:ins w:id="38037" w:author="pete jones" w:date="2022-03-12T11:12:00Z"/>
        </w:trPr>
        <w:tc>
          <w:tcPr>
            <w:tcW w:w="960" w:type="dxa"/>
            <w:noWrap/>
            <w:hideMark/>
          </w:tcPr>
          <w:p w14:paraId="31E1ED5D" w14:textId="77777777" w:rsidR="007A05CA" w:rsidRPr="007A05CA" w:rsidRDefault="007A05CA" w:rsidP="007A05CA">
            <w:pPr>
              <w:spacing w:before="0" w:after="0" w:line="240" w:lineRule="auto"/>
              <w:jc w:val="center"/>
              <w:rPr>
                <w:ins w:id="38038" w:author="pete jones" w:date="2022-03-12T11:12:00Z"/>
                <w:rFonts w:ascii="Calibri" w:hAnsi="Calibri" w:cs="Calibri"/>
                <w:color w:val="000000"/>
                <w:sz w:val="16"/>
                <w:szCs w:val="16"/>
                <w:rPrChange w:id="38039" w:author="pete jones" w:date="2022-03-12T11:12:00Z">
                  <w:rPr>
                    <w:ins w:id="38040" w:author="pete jones" w:date="2022-03-12T11:12:00Z"/>
                    <w:rFonts w:ascii="Calibri" w:hAnsi="Calibri" w:cs="Calibri"/>
                    <w:color w:val="000000"/>
                    <w:sz w:val="22"/>
                    <w:szCs w:val="22"/>
                  </w:rPr>
                </w:rPrChange>
              </w:rPr>
            </w:pPr>
            <w:ins w:id="38041" w:author="pete jones" w:date="2022-03-12T11:12:00Z">
              <w:r w:rsidRPr="007A05CA">
                <w:rPr>
                  <w:rFonts w:ascii="Calibri" w:hAnsi="Calibri" w:cs="Calibri"/>
                  <w:color w:val="000000"/>
                  <w:sz w:val="16"/>
                  <w:szCs w:val="16"/>
                  <w:rPrChange w:id="38042" w:author="pete jones" w:date="2022-03-12T11:12:00Z">
                    <w:rPr>
                      <w:rFonts w:ascii="Calibri" w:hAnsi="Calibri" w:cs="Calibri"/>
                      <w:color w:val="000000"/>
                      <w:sz w:val="22"/>
                      <w:szCs w:val="22"/>
                    </w:rPr>
                  </w:rPrChange>
                </w:rPr>
                <w:t>4</w:t>
              </w:r>
            </w:ins>
          </w:p>
        </w:tc>
        <w:tc>
          <w:tcPr>
            <w:tcW w:w="2012" w:type="dxa"/>
            <w:hideMark/>
          </w:tcPr>
          <w:p w14:paraId="435BDCDB" w14:textId="77777777" w:rsidR="007A05CA" w:rsidRPr="007A05CA" w:rsidRDefault="007A05CA" w:rsidP="007A05CA">
            <w:pPr>
              <w:spacing w:before="0" w:after="0" w:line="240" w:lineRule="auto"/>
              <w:jc w:val="left"/>
              <w:rPr>
                <w:ins w:id="38043" w:author="pete jones" w:date="2022-03-12T11:12:00Z"/>
                <w:rFonts w:ascii="Calibri" w:hAnsi="Calibri" w:cs="Calibri"/>
                <w:color w:val="000000"/>
                <w:sz w:val="16"/>
                <w:szCs w:val="16"/>
                <w:rPrChange w:id="38044" w:author="pete jones" w:date="2022-03-12T11:12:00Z">
                  <w:rPr>
                    <w:ins w:id="38045" w:author="pete jones" w:date="2022-03-12T11:12:00Z"/>
                    <w:rFonts w:ascii="Calibri" w:hAnsi="Calibri" w:cs="Calibri"/>
                    <w:color w:val="000000"/>
                    <w:sz w:val="22"/>
                    <w:szCs w:val="22"/>
                  </w:rPr>
                </w:rPrChange>
              </w:rPr>
            </w:pPr>
            <w:ins w:id="38046" w:author="pete jones" w:date="2022-03-12T11:12:00Z">
              <w:r w:rsidRPr="007A05CA">
                <w:rPr>
                  <w:rFonts w:ascii="Calibri" w:hAnsi="Calibri" w:cs="Calibri"/>
                  <w:color w:val="000000"/>
                  <w:sz w:val="16"/>
                  <w:szCs w:val="16"/>
                  <w:rPrChange w:id="38047" w:author="pete jones" w:date="2022-03-12T11:12:00Z">
                    <w:rPr>
                      <w:rFonts w:ascii="Calibri" w:hAnsi="Calibri" w:cs="Calibri"/>
                      <w:color w:val="000000"/>
                      <w:sz w:val="22"/>
                      <w:szCs w:val="22"/>
                    </w:rPr>
                  </w:rPrChange>
                </w:rPr>
                <w:t>Integration of other national or international challenges</w:t>
              </w:r>
            </w:ins>
          </w:p>
        </w:tc>
        <w:tc>
          <w:tcPr>
            <w:tcW w:w="5805" w:type="dxa"/>
            <w:vMerge/>
            <w:hideMark/>
          </w:tcPr>
          <w:p w14:paraId="36348FC1" w14:textId="77777777" w:rsidR="007A05CA" w:rsidRPr="007A05CA" w:rsidRDefault="007A05CA" w:rsidP="007A05CA">
            <w:pPr>
              <w:spacing w:before="0" w:after="0" w:line="240" w:lineRule="auto"/>
              <w:jc w:val="left"/>
              <w:rPr>
                <w:ins w:id="38048" w:author="pete jones" w:date="2022-03-12T11:12:00Z"/>
                <w:rFonts w:ascii="Calibri" w:hAnsi="Calibri" w:cs="Calibri"/>
                <w:color w:val="000000"/>
                <w:sz w:val="16"/>
                <w:szCs w:val="16"/>
                <w:rPrChange w:id="38049" w:author="pete jones" w:date="2022-03-12T11:12:00Z">
                  <w:rPr>
                    <w:ins w:id="38050" w:author="pete jones" w:date="2022-03-12T11:12:00Z"/>
                    <w:rFonts w:ascii="Calibri" w:hAnsi="Calibri" w:cs="Calibri"/>
                    <w:color w:val="000000"/>
                    <w:sz w:val="22"/>
                    <w:szCs w:val="22"/>
                  </w:rPr>
                </w:rPrChange>
              </w:rPr>
            </w:pPr>
          </w:p>
        </w:tc>
      </w:tr>
      <w:tr w:rsidR="007A05CA" w:rsidRPr="007A05CA" w14:paraId="1FD05DFB" w14:textId="77777777" w:rsidTr="007A05CA">
        <w:trPr>
          <w:trHeight w:val="300"/>
          <w:ins w:id="38051" w:author="pete jones" w:date="2022-03-12T11:12:00Z"/>
        </w:trPr>
        <w:tc>
          <w:tcPr>
            <w:tcW w:w="960" w:type="dxa"/>
            <w:noWrap/>
            <w:hideMark/>
          </w:tcPr>
          <w:p w14:paraId="3BF1891D" w14:textId="77777777" w:rsidR="007A05CA" w:rsidRPr="007A05CA" w:rsidRDefault="007A05CA" w:rsidP="007A05CA">
            <w:pPr>
              <w:spacing w:before="0" w:after="0" w:line="240" w:lineRule="auto"/>
              <w:jc w:val="center"/>
              <w:rPr>
                <w:ins w:id="38052" w:author="pete jones" w:date="2022-03-12T11:12:00Z"/>
                <w:rFonts w:ascii="Calibri" w:hAnsi="Calibri" w:cs="Calibri"/>
                <w:color w:val="000000"/>
                <w:sz w:val="16"/>
                <w:szCs w:val="16"/>
                <w:rPrChange w:id="38053" w:author="pete jones" w:date="2022-03-12T11:12:00Z">
                  <w:rPr>
                    <w:ins w:id="38054" w:author="pete jones" w:date="2022-03-12T11:12:00Z"/>
                    <w:rFonts w:ascii="Calibri" w:hAnsi="Calibri" w:cs="Calibri"/>
                    <w:color w:val="000000"/>
                    <w:sz w:val="22"/>
                    <w:szCs w:val="22"/>
                  </w:rPr>
                </w:rPrChange>
              </w:rPr>
            </w:pPr>
            <w:ins w:id="38055" w:author="pete jones" w:date="2022-03-12T11:12:00Z">
              <w:r w:rsidRPr="007A05CA">
                <w:rPr>
                  <w:rFonts w:ascii="Calibri" w:hAnsi="Calibri" w:cs="Calibri"/>
                  <w:color w:val="000000"/>
                  <w:sz w:val="16"/>
                  <w:szCs w:val="16"/>
                  <w:rPrChange w:id="38056" w:author="pete jones" w:date="2022-03-12T11:12:00Z">
                    <w:rPr>
                      <w:rFonts w:ascii="Calibri" w:hAnsi="Calibri" w:cs="Calibri"/>
                      <w:color w:val="000000"/>
                      <w:sz w:val="22"/>
                      <w:szCs w:val="22"/>
                    </w:rPr>
                  </w:rPrChange>
                </w:rPr>
                <w:t>4</w:t>
              </w:r>
            </w:ins>
          </w:p>
        </w:tc>
        <w:tc>
          <w:tcPr>
            <w:tcW w:w="2012" w:type="dxa"/>
            <w:hideMark/>
          </w:tcPr>
          <w:p w14:paraId="3C25EBE9" w14:textId="77777777" w:rsidR="007A05CA" w:rsidRPr="007A05CA" w:rsidRDefault="007A05CA" w:rsidP="007A05CA">
            <w:pPr>
              <w:spacing w:before="0" w:after="0" w:line="240" w:lineRule="auto"/>
              <w:jc w:val="left"/>
              <w:rPr>
                <w:ins w:id="38057" w:author="pete jones" w:date="2022-03-12T11:12:00Z"/>
                <w:rFonts w:ascii="Calibri" w:hAnsi="Calibri" w:cs="Calibri"/>
                <w:color w:val="000000"/>
                <w:sz w:val="16"/>
                <w:szCs w:val="16"/>
                <w:rPrChange w:id="38058" w:author="pete jones" w:date="2022-03-12T11:12:00Z">
                  <w:rPr>
                    <w:ins w:id="38059" w:author="pete jones" w:date="2022-03-12T11:12:00Z"/>
                    <w:rFonts w:ascii="Calibri" w:hAnsi="Calibri" w:cs="Calibri"/>
                    <w:color w:val="000000"/>
                    <w:sz w:val="22"/>
                    <w:szCs w:val="22"/>
                  </w:rPr>
                </w:rPrChange>
              </w:rPr>
            </w:pPr>
            <w:ins w:id="38060" w:author="pete jones" w:date="2022-03-12T11:12:00Z">
              <w:r w:rsidRPr="007A05CA">
                <w:rPr>
                  <w:rFonts w:ascii="Calibri" w:hAnsi="Calibri" w:cs="Calibri"/>
                  <w:color w:val="000000"/>
                  <w:sz w:val="16"/>
                  <w:szCs w:val="16"/>
                  <w:rPrChange w:id="38061" w:author="pete jones" w:date="2022-03-12T11:12:00Z">
                    <w:rPr>
                      <w:rFonts w:ascii="Calibri" w:hAnsi="Calibri" w:cs="Calibri"/>
                      <w:color w:val="000000"/>
                      <w:sz w:val="22"/>
                      <w:szCs w:val="22"/>
                    </w:rPr>
                  </w:rPrChange>
                </w:rPr>
                <w:t>Collaboration with STEM activity in schools</w:t>
              </w:r>
            </w:ins>
          </w:p>
        </w:tc>
        <w:tc>
          <w:tcPr>
            <w:tcW w:w="5805" w:type="dxa"/>
            <w:hideMark/>
          </w:tcPr>
          <w:p w14:paraId="15D82356" w14:textId="77777777" w:rsidR="007A05CA" w:rsidRPr="007A05CA" w:rsidRDefault="007A05CA" w:rsidP="007A05CA">
            <w:pPr>
              <w:spacing w:before="0" w:after="0" w:line="240" w:lineRule="auto"/>
              <w:jc w:val="left"/>
              <w:rPr>
                <w:ins w:id="38062" w:author="pete jones" w:date="2022-03-12T11:12:00Z"/>
                <w:rFonts w:ascii="Calibri" w:hAnsi="Calibri" w:cs="Calibri"/>
                <w:color w:val="000000"/>
                <w:sz w:val="16"/>
                <w:szCs w:val="16"/>
                <w:rPrChange w:id="38063" w:author="pete jones" w:date="2022-03-12T11:12:00Z">
                  <w:rPr>
                    <w:ins w:id="38064" w:author="pete jones" w:date="2022-03-12T11:12:00Z"/>
                    <w:rFonts w:ascii="Calibri" w:hAnsi="Calibri" w:cs="Calibri"/>
                    <w:color w:val="000000"/>
                    <w:sz w:val="22"/>
                    <w:szCs w:val="22"/>
                  </w:rPr>
                </w:rPrChange>
              </w:rPr>
            </w:pPr>
            <w:ins w:id="38065" w:author="pete jones" w:date="2022-03-12T11:12:00Z">
              <w:r w:rsidRPr="007A05CA">
                <w:rPr>
                  <w:rFonts w:ascii="Calibri" w:hAnsi="Calibri" w:cs="Calibri"/>
                  <w:color w:val="000000"/>
                  <w:sz w:val="16"/>
                  <w:szCs w:val="16"/>
                  <w:rPrChange w:id="38066" w:author="pete jones" w:date="2022-03-12T11:12:00Z">
                    <w:rPr>
                      <w:rFonts w:ascii="Calibri" w:hAnsi="Calibri" w:cs="Calibri"/>
                      <w:color w:val="000000"/>
                      <w:sz w:val="22"/>
                      <w:szCs w:val="22"/>
                    </w:rPr>
                  </w:rPrChange>
                </w:rPr>
                <w:t>Either by academic participation or by undergraduate leadership</w:t>
              </w:r>
            </w:ins>
          </w:p>
        </w:tc>
      </w:tr>
      <w:tr w:rsidR="007A05CA" w:rsidRPr="007A05CA" w14:paraId="59FF58FD" w14:textId="77777777" w:rsidTr="007A05CA">
        <w:trPr>
          <w:trHeight w:val="600"/>
          <w:ins w:id="38067" w:author="pete jones" w:date="2022-03-12T11:12:00Z"/>
        </w:trPr>
        <w:tc>
          <w:tcPr>
            <w:tcW w:w="960" w:type="dxa"/>
            <w:noWrap/>
            <w:hideMark/>
          </w:tcPr>
          <w:p w14:paraId="17B22174" w14:textId="77777777" w:rsidR="007A05CA" w:rsidRPr="007A05CA" w:rsidRDefault="007A05CA" w:rsidP="007A05CA">
            <w:pPr>
              <w:spacing w:before="0" w:after="0" w:line="240" w:lineRule="auto"/>
              <w:jc w:val="center"/>
              <w:rPr>
                <w:ins w:id="38068" w:author="pete jones" w:date="2022-03-12T11:12:00Z"/>
                <w:rFonts w:ascii="Calibri" w:hAnsi="Calibri" w:cs="Calibri"/>
                <w:color w:val="000000"/>
                <w:sz w:val="16"/>
                <w:szCs w:val="16"/>
                <w:rPrChange w:id="38069" w:author="pete jones" w:date="2022-03-12T11:12:00Z">
                  <w:rPr>
                    <w:ins w:id="38070" w:author="pete jones" w:date="2022-03-12T11:12:00Z"/>
                    <w:rFonts w:ascii="Calibri" w:hAnsi="Calibri" w:cs="Calibri"/>
                    <w:color w:val="000000"/>
                    <w:sz w:val="22"/>
                    <w:szCs w:val="22"/>
                  </w:rPr>
                </w:rPrChange>
              </w:rPr>
            </w:pPr>
            <w:ins w:id="38071" w:author="pete jones" w:date="2022-03-12T11:12:00Z">
              <w:r w:rsidRPr="007A05CA">
                <w:rPr>
                  <w:rFonts w:ascii="Calibri" w:hAnsi="Calibri" w:cs="Calibri"/>
                  <w:color w:val="000000"/>
                  <w:sz w:val="16"/>
                  <w:szCs w:val="16"/>
                  <w:rPrChange w:id="38072" w:author="pete jones" w:date="2022-03-12T11:12:00Z">
                    <w:rPr>
                      <w:rFonts w:ascii="Calibri" w:hAnsi="Calibri" w:cs="Calibri"/>
                      <w:color w:val="000000"/>
                      <w:sz w:val="22"/>
                      <w:szCs w:val="22"/>
                    </w:rPr>
                  </w:rPrChange>
                </w:rPr>
                <w:t>4</w:t>
              </w:r>
            </w:ins>
          </w:p>
        </w:tc>
        <w:tc>
          <w:tcPr>
            <w:tcW w:w="2012" w:type="dxa"/>
            <w:hideMark/>
          </w:tcPr>
          <w:p w14:paraId="27BA2C9E" w14:textId="0AA71CA3" w:rsidR="007A05CA" w:rsidRPr="007A05CA" w:rsidRDefault="00DA172B" w:rsidP="007A05CA">
            <w:pPr>
              <w:spacing w:before="0" w:after="0" w:line="240" w:lineRule="auto"/>
              <w:jc w:val="left"/>
              <w:rPr>
                <w:ins w:id="38073" w:author="pete jones" w:date="2022-03-12T11:12:00Z"/>
                <w:rFonts w:ascii="Calibri" w:hAnsi="Calibri" w:cs="Calibri"/>
                <w:color w:val="000000"/>
                <w:sz w:val="16"/>
                <w:szCs w:val="16"/>
                <w:rPrChange w:id="38074" w:author="pete jones" w:date="2022-03-12T11:12:00Z">
                  <w:rPr>
                    <w:ins w:id="38075" w:author="pete jones" w:date="2022-03-12T11:12:00Z"/>
                    <w:rFonts w:ascii="Calibri" w:hAnsi="Calibri" w:cs="Calibri"/>
                    <w:color w:val="000000"/>
                    <w:sz w:val="22"/>
                    <w:szCs w:val="22"/>
                  </w:rPr>
                </w:rPrChange>
              </w:rPr>
            </w:pPr>
            <w:ins w:id="38076" w:author="pete jones" w:date="2022-04-01T13:17:00Z">
              <w:r>
                <w:rPr>
                  <w:rFonts w:ascii="Calibri" w:hAnsi="Calibri" w:cs="Calibri"/>
                  <w:color w:val="000000"/>
                  <w:sz w:val="16"/>
                  <w:szCs w:val="16"/>
                </w:rPr>
                <w:t>Favourabl</w:t>
              </w:r>
            </w:ins>
            <w:ins w:id="38077" w:author="pete jones" w:date="2022-03-12T11:12:00Z">
              <w:r w:rsidR="007A05CA" w:rsidRPr="007A05CA">
                <w:rPr>
                  <w:rFonts w:ascii="Calibri" w:hAnsi="Calibri" w:cs="Calibri"/>
                  <w:color w:val="000000"/>
                  <w:sz w:val="16"/>
                  <w:szCs w:val="16"/>
                  <w:rPrChange w:id="38078" w:author="pete jones" w:date="2022-03-12T11:12:00Z">
                    <w:rPr>
                      <w:rFonts w:ascii="Calibri" w:hAnsi="Calibri" w:cs="Calibri"/>
                      <w:color w:val="000000"/>
                      <w:sz w:val="22"/>
                      <w:szCs w:val="22"/>
                    </w:rPr>
                  </w:rPrChange>
                </w:rPr>
                <w:t>e environment for curriculum development</w:t>
              </w:r>
            </w:ins>
          </w:p>
        </w:tc>
        <w:tc>
          <w:tcPr>
            <w:tcW w:w="5805" w:type="dxa"/>
            <w:vMerge w:val="restart"/>
            <w:hideMark/>
          </w:tcPr>
          <w:p w14:paraId="2C4E7C32" w14:textId="77777777" w:rsidR="007A05CA" w:rsidRPr="007A05CA" w:rsidRDefault="007A05CA" w:rsidP="007A05CA">
            <w:pPr>
              <w:spacing w:before="0" w:after="0" w:line="240" w:lineRule="auto"/>
              <w:jc w:val="left"/>
              <w:rPr>
                <w:ins w:id="38079" w:author="pete jones" w:date="2022-03-12T11:12:00Z"/>
                <w:rFonts w:ascii="Calibri" w:hAnsi="Calibri" w:cs="Calibri"/>
                <w:color w:val="000000"/>
                <w:sz w:val="16"/>
                <w:szCs w:val="16"/>
                <w:rPrChange w:id="38080" w:author="pete jones" w:date="2022-03-12T11:12:00Z">
                  <w:rPr>
                    <w:ins w:id="38081" w:author="pete jones" w:date="2022-03-12T11:12:00Z"/>
                    <w:rFonts w:ascii="Calibri" w:hAnsi="Calibri" w:cs="Calibri"/>
                    <w:color w:val="000000"/>
                    <w:sz w:val="22"/>
                    <w:szCs w:val="22"/>
                  </w:rPr>
                </w:rPrChange>
              </w:rPr>
            </w:pPr>
            <w:ins w:id="38082" w:author="pete jones" w:date="2022-03-12T11:12:00Z">
              <w:r w:rsidRPr="007A05CA">
                <w:rPr>
                  <w:rFonts w:ascii="Calibri" w:hAnsi="Calibri" w:cs="Calibri"/>
                  <w:color w:val="000000"/>
                  <w:sz w:val="16"/>
                  <w:szCs w:val="16"/>
                  <w:rPrChange w:id="38083" w:author="pete jones" w:date="2022-03-12T11:12:00Z">
                    <w:rPr>
                      <w:rFonts w:ascii="Calibri" w:hAnsi="Calibri" w:cs="Calibri"/>
                      <w:color w:val="000000"/>
                      <w:sz w:val="22"/>
                      <w:szCs w:val="22"/>
                    </w:rPr>
                  </w:rPrChange>
                </w:rPr>
                <w:t>Attitudes to change and development within the faculty</w:t>
              </w:r>
            </w:ins>
          </w:p>
        </w:tc>
      </w:tr>
      <w:tr w:rsidR="007A05CA" w:rsidRPr="007A05CA" w14:paraId="2555AF46" w14:textId="77777777" w:rsidTr="007A05CA">
        <w:trPr>
          <w:trHeight w:val="600"/>
          <w:ins w:id="38084" w:author="pete jones" w:date="2022-03-12T11:12:00Z"/>
        </w:trPr>
        <w:tc>
          <w:tcPr>
            <w:tcW w:w="960" w:type="dxa"/>
            <w:noWrap/>
            <w:hideMark/>
          </w:tcPr>
          <w:p w14:paraId="3405BF0C" w14:textId="77777777" w:rsidR="007A05CA" w:rsidRPr="007A05CA" w:rsidRDefault="007A05CA" w:rsidP="007A05CA">
            <w:pPr>
              <w:spacing w:before="0" w:after="0" w:line="240" w:lineRule="auto"/>
              <w:jc w:val="center"/>
              <w:rPr>
                <w:ins w:id="38085" w:author="pete jones" w:date="2022-03-12T11:12:00Z"/>
                <w:rFonts w:ascii="Calibri" w:hAnsi="Calibri" w:cs="Calibri"/>
                <w:color w:val="000000"/>
                <w:sz w:val="16"/>
                <w:szCs w:val="16"/>
                <w:rPrChange w:id="38086" w:author="pete jones" w:date="2022-03-12T11:12:00Z">
                  <w:rPr>
                    <w:ins w:id="38087" w:author="pete jones" w:date="2022-03-12T11:12:00Z"/>
                    <w:rFonts w:ascii="Calibri" w:hAnsi="Calibri" w:cs="Calibri"/>
                    <w:color w:val="000000"/>
                    <w:sz w:val="22"/>
                    <w:szCs w:val="22"/>
                  </w:rPr>
                </w:rPrChange>
              </w:rPr>
            </w:pPr>
            <w:ins w:id="38088" w:author="pete jones" w:date="2022-03-12T11:12:00Z">
              <w:r w:rsidRPr="007A05CA">
                <w:rPr>
                  <w:rFonts w:ascii="Calibri" w:hAnsi="Calibri" w:cs="Calibri"/>
                  <w:color w:val="000000"/>
                  <w:sz w:val="16"/>
                  <w:szCs w:val="16"/>
                  <w:rPrChange w:id="38089" w:author="pete jones" w:date="2022-03-12T11:12:00Z">
                    <w:rPr>
                      <w:rFonts w:ascii="Calibri" w:hAnsi="Calibri" w:cs="Calibri"/>
                      <w:color w:val="000000"/>
                      <w:sz w:val="22"/>
                      <w:szCs w:val="22"/>
                    </w:rPr>
                  </w:rPrChange>
                </w:rPr>
                <w:t>4</w:t>
              </w:r>
            </w:ins>
          </w:p>
        </w:tc>
        <w:tc>
          <w:tcPr>
            <w:tcW w:w="2012" w:type="dxa"/>
            <w:hideMark/>
          </w:tcPr>
          <w:p w14:paraId="5B7F00BB" w14:textId="64DC12CB" w:rsidR="007A05CA" w:rsidRPr="007A05CA" w:rsidRDefault="00F743B3" w:rsidP="007A05CA">
            <w:pPr>
              <w:spacing w:before="0" w:after="0" w:line="240" w:lineRule="auto"/>
              <w:jc w:val="left"/>
              <w:rPr>
                <w:ins w:id="38090" w:author="pete jones" w:date="2022-03-12T11:12:00Z"/>
                <w:rFonts w:ascii="Calibri" w:hAnsi="Calibri" w:cs="Calibri"/>
                <w:color w:val="000000"/>
                <w:sz w:val="16"/>
                <w:szCs w:val="16"/>
                <w:rPrChange w:id="38091" w:author="pete jones" w:date="2022-03-12T11:12:00Z">
                  <w:rPr>
                    <w:ins w:id="38092" w:author="pete jones" w:date="2022-03-12T11:12:00Z"/>
                    <w:rFonts w:ascii="Calibri" w:hAnsi="Calibri" w:cs="Calibri"/>
                    <w:color w:val="000000"/>
                    <w:sz w:val="22"/>
                    <w:szCs w:val="22"/>
                  </w:rPr>
                </w:rPrChange>
              </w:rPr>
            </w:pPr>
            <w:ins w:id="38093" w:author="pete jones" w:date="2022-03-29T17:15:00Z">
              <w:r w:rsidRPr="007A05CA">
                <w:rPr>
                  <w:rFonts w:ascii="Calibri" w:hAnsi="Calibri" w:cs="Calibri"/>
                  <w:color w:val="000000"/>
                  <w:sz w:val="16"/>
                  <w:szCs w:val="16"/>
                </w:rPr>
                <w:t>Attitude</w:t>
              </w:r>
            </w:ins>
            <w:ins w:id="38094" w:author="pete jones" w:date="2022-03-12T11:12:00Z">
              <w:r w:rsidR="007A05CA" w:rsidRPr="007A05CA">
                <w:rPr>
                  <w:rFonts w:ascii="Calibri" w:hAnsi="Calibri" w:cs="Calibri"/>
                  <w:color w:val="000000"/>
                  <w:sz w:val="16"/>
                  <w:szCs w:val="16"/>
                  <w:rPrChange w:id="38095" w:author="pete jones" w:date="2022-03-12T11:12:00Z">
                    <w:rPr>
                      <w:rFonts w:ascii="Calibri" w:hAnsi="Calibri" w:cs="Calibri"/>
                      <w:color w:val="000000"/>
                      <w:sz w:val="22"/>
                      <w:szCs w:val="22"/>
                    </w:rPr>
                  </w:rPrChange>
                </w:rPr>
                <w:t xml:space="preserve"> to change - academics and management</w:t>
              </w:r>
            </w:ins>
          </w:p>
        </w:tc>
        <w:tc>
          <w:tcPr>
            <w:tcW w:w="5805" w:type="dxa"/>
            <w:vMerge/>
            <w:hideMark/>
          </w:tcPr>
          <w:p w14:paraId="324BE9D0" w14:textId="77777777" w:rsidR="007A05CA" w:rsidRPr="007A05CA" w:rsidRDefault="007A05CA" w:rsidP="007A05CA">
            <w:pPr>
              <w:spacing w:before="0" w:after="0" w:line="240" w:lineRule="auto"/>
              <w:jc w:val="left"/>
              <w:rPr>
                <w:ins w:id="38096" w:author="pete jones" w:date="2022-03-12T11:12:00Z"/>
                <w:rFonts w:ascii="Calibri" w:hAnsi="Calibri" w:cs="Calibri"/>
                <w:color w:val="000000"/>
                <w:sz w:val="16"/>
                <w:szCs w:val="16"/>
                <w:rPrChange w:id="38097" w:author="pete jones" w:date="2022-03-12T11:12:00Z">
                  <w:rPr>
                    <w:ins w:id="38098" w:author="pete jones" w:date="2022-03-12T11:12:00Z"/>
                    <w:rFonts w:ascii="Calibri" w:hAnsi="Calibri" w:cs="Calibri"/>
                    <w:color w:val="000000"/>
                    <w:sz w:val="22"/>
                    <w:szCs w:val="22"/>
                  </w:rPr>
                </w:rPrChange>
              </w:rPr>
            </w:pPr>
          </w:p>
        </w:tc>
      </w:tr>
      <w:tr w:rsidR="007A05CA" w:rsidRPr="007A05CA" w14:paraId="6A0A8CC5" w14:textId="77777777" w:rsidTr="007A05CA">
        <w:trPr>
          <w:trHeight w:val="600"/>
          <w:ins w:id="38099" w:author="pete jones" w:date="2022-03-12T11:12:00Z"/>
        </w:trPr>
        <w:tc>
          <w:tcPr>
            <w:tcW w:w="960" w:type="dxa"/>
            <w:noWrap/>
            <w:hideMark/>
          </w:tcPr>
          <w:p w14:paraId="6331DAAF" w14:textId="77777777" w:rsidR="007A05CA" w:rsidRPr="007A05CA" w:rsidRDefault="007A05CA" w:rsidP="007A05CA">
            <w:pPr>
              <w:spacing w:before="0" w:after="0" w:line="240" w:lineRule="auto"/>
              <w:jc w:val="center"/>
              <w:rPr>
                <w:ins w:id="38100" w:author="pete jones" w:date="2022-03-12T11:12:00Z"/>
                <w:rFonts w:ascii="Calibri" w:hAnsi="Calibri" w:cs="Calibri"/>
                <w:color w:val="000000"/>
                <w:sz w:val="16"/>
                <w:szCs w:val="16"/>
                <w:rPrChange w:id="38101" w:author="pete jones" w:date="2022-03-12T11:12:00Z">
                  <w:rPr>
                    <w:ins w:id="38102" w:author="pete jones" w:date="2022-03-12T11:12:00Z"/>
                    <w:rFonts w:ascii="Calibri" w:hAnsi="Calibri" w:cs="Calibri"/>
                    <w:color w:val="000000"/>
                    <w:sz w:val="22"/>
                    <w:szCs w:val="22"/>
                  </w:rPr>
                </w:rPrChange>
              </w:rPr>
            </w:pPr>
            <w:ins w:id="38103" w:author="pete jones" w:date="2022-03-12T11:12:00Z">
              <w:r w:rsidRPr="007A05CA">
                <w:rPr>
                  <w:rFonts w:ascii="Calibri" w:hAnsi="Calibri" w:cs="Calibri"/>
                  <w:color w:val="000000"/>
                  <w:sz w:val="16"/>
                  <w:szCs w:val="16"/>
                  <w:rPrChange w:id="38104" w:author="pete jones" w:date="2022-03-12T11:12:00Z">
                    <w:rPr>
                      <w:rFonts w:ascii="Calibri" w:hAnsi="Calibri" w:cs="Calibri"/>
                      <w:color w:val="000000"/>
                      <w:sz w:val="22"/>
                      <w:szCs w:val="22"/>
                    </w:rPr>
                  </w:rPrChange>
                </w:rPr>
                <w:t>4</w:t>
              </w:r>
            </w:ins>
          </w:p>
        </w:tc>
        <w:tc>
          <w:tcPr>
            <w:tcW w:w="2012" w:type="dxa"/>
            <w:hideMark/>
          </w:tcPr>
          <w:p w14:paraId="0A9F45A4" w14:textId="77777777" w:rsidR="007A05CA" w:rsidRPr="007A05CA" w:rsidRDefault="007A05CA" w:rsidP="007A05CA">
            <w:pPr>
              <w:spacing w:before="0" w:after="0" w:line="240" w:lineRule="auto"/>
              <w:jc w:val="left"/>
              <w:rPr>
                <w:ins w:id="38105" w:author="pete jones" w:date="2022-03-12T11:12:00Z"/>
                <w:rFonts w:ascii="Calibri" w:hAnsi="Calibri" w:cs="Calibri"/>
                <w:color w:val="000000"/>
                <w:sz w:val="16"/>
                <w:szCs w:val="16"/>
                <w:rPrChange w:id="38106" w:author="pete jones" w:date="2022-03-12T11:12:00Z">
                  <w:rPr>
                    <w:ins w:id="38107" w:author="pete jones" w:date="2022-03-12T11:12:00Z"/>
                    <w:rFonts w:ascii="Calibri" w:hAnsi="Calibri" w:cs="Calibri"/>
                    <w:color w:val="000000"/>
                    <w:sz w:val="22"/>
                    <w:szCs w:val="22"/>
                  </w:rPr>
                </w:rPrChange>
              </w:rPr>
            </w:pPr>
            <w:ins w:id="38108" w:author="pete jones" w:date="2022-03-12T11:12:00Z">
              <w:r w:rsidRPr="007A05CA">
                <w:rPr>
                  <w:rFonts w:ascii="Calibri" w:hAnsi="Calibri" w:cs="Calibri"/>
                  <w:color w:val="000000"/>
                  <w:sz w:val="16"/>
                  <w:szCs w:val="16"/>
                  <w:rPrChange w:id="38109" w:author="pete jones" w:date="2022-03-12T11:12:00Z">
                    <w:rPr>
                      <w:rFonts w:ascii="Calibri" w:hAnsi="Calibri" w:cs="Calibri"/>
                      <w:color w:val="000000"/>
                      <w:sz w:val="22"/>
                      <w:szCs w:val="22"/>
                    </w:rPr>
                  </w:rPrChange>
                </w:rPr>
                <w:t>Integration of project challenges - credit towards summative assessment</w:t>
              </w:r>
            </w:ins>
          </w:p>
        </w:tc>
        <w:tc>
          <w:tcPr>
            <w:tcW w:w="5805" w:type="dxa"/>
            <w:vMerge w:val="restart"/>
            <w:hideMark/>
          </w:tcPr>
          <w:p w14:paraId="1B3F64CB" w14:textId="420A4FFC" w:rsidR="007A05CA" w:rsidRPr="007A05CA" w:rsidRDefault="007A05CA" w:rsidP="007A05CA">
            <w:pPr>
              <w:spacing w:before="0" w:after="0" w:line="240" w:lineRule="auto"/>
              <w:jc w:val="left"/>
              <w:rPr>
                <w:ins w:id="38110" w:author="pete jones" w:date="2022-03-12T11:12:00Z"/>
                <w:rFonts w:ascii="Calibri" w:hAnsi="Calibri" w:cs="Calibri"/>
                <w:color w:val="000000"/>
                <w:sz w:val="16"/>
                <w:szCs w:val="16"/>
                <w:rPrChange w:id="38111" w:author="pete jones" w:date="2022-03-12T11:12:00Z">
                  <w:rPr>
                    <w:ins w:id="38112" w:author="pete jones" w:date="2022-03-12T11:12:00Z"/>
                    <w:rFonts w:ascii="Calibri" w:hAnsi="Calibri" w:cs="Calibri"/>
                    <w:color w:val="000000"/>
                    <w:sz w:val="22"/>
                    <w:szCs w:val="22"/>
                  </w:rPr>
                </w:rPrChange>
              </w:rPr>
            </w:pPr>
            <w:ins w:id="38113" w:author="pete jones" w:date="2022-03-12T11:12:00Z">
              <w:r w:rsidRPr="007A05CA">
                <w:rPr>
                  <w:rFonts w:ascii="Calibri" w:hAnsi="Calibri" w:cs="Calibri"/>
                  <w:color w:val="000000"/>
                  <w:sz w:val="16"/>
                  <w:szCs w:val="16"/>
                  <w:rPrChange w:id="38114" w:author="pete jones" w:date="2022-03-12T11:12:00Z">
                    <w:rPr>
                      <w:rFonts w:ascii="Calibri" w:hAnsi="Calibri" w:cs="Calibri"/>
                      <w:color w:val="000000"/>
                      <w:sz w:val="22"/>
                      <w:szCs w:val="22"/>
                    </w:rPr>
                  </w:rPrChange>
                </w:rPr>
                <w:t xml:space="preserve">To what extent do external projects support student choice, how do such projects influence and integrate with the general curriculum delivery </w:t>
              </w:r>
            </w:ins>
            <w:ins w:id="38115" w:author="pete jones" w:date="2022-03-29T17:15:00Z">
              <w:r w:rsidR="00F743B3" w:rsidRPr="007A05CA">
                <w:rPr>
                  <w:rFonts w:ascii="Calibri" w:hAnsi="Calibri" w:cs="Calibri"/>
                  <w:color w:val="000000"/>
                  <w:sz w:val="16"/>
                  <w:szCs w:val="16"/>
                </w:rPr>
                <w:t>planning</w:t>
              </w:r>
            </w:ins>
            <w:ins w:id="38116" w:author="pete jones" w:date="2022-03-12T11:12:00Z">
              <w:r w:rsidRPr="007A05CA">
                <w:rPr>
                  <w:rFonts w:ascii="Calibri" w:hAnsi="Calibri" w:cs="Calibri"/>
                  <w:color w:val="000000"/>
                  <w:sz w:val="16"/>
                  <w:szCs w:val="16"/>
                  <w:rPrChange w:id="38117" w:author="pete jones" w:date="2022-03-12T11:12:00Z">
                    <w:rPr>
                      <w:rFonts w:ascii="Calibri" w:hAnsi="Calibri" w:cs="Calibri"/>
                      <w:color w:val="000000"/>
                      <w:sz w:val="22"/>
                      <w:szCs w:val="22"/>
                    </w:rPr>
                  </w:rPrChange>
                </w:rPr>
                <w:t xml:space="preserve"> and </w:t>
              </w:r>
            </w:ins>
            <w:ins w:id="38118" w:author="pete jones" w:date="2022-03-29T17:15:00Z">
              <w:r w:rsidR="00F743B3" w:rsidRPr="007A05CA">
                <w:rPr>
                  <w:rFonts w:ascii="Calibri" w:hAnsi="Calibri" w:cs="Calibri"/>
                  <w:color w:val="000000"/>
                  <w:sz w:val="16"/>
                  <w:szCs w:val="16"/>
                </w:rPr>
                <w:t>assessment</w:t>
              </w:r>
            </w:ins>
            <w:ins w:id="38119" w:author="pete jones" w:date="2022-03-12T11:12:00Z">
              <w:r w:rsidRPr="007A05CA">
                <w:rPr>
                  <w:rFonts w:ascii="Calibri" w:hAnsi="Calibri" w:cs="Calibri"/>
                  <w:color w:val="000000"/>
                  <w:sz w:val="16"/>
                  <w:szCs w:val="16"/>
                  <w:rPrChange w:id="38120" w:author="pete jones" w:date="2022-03-12T11:12:00Z">
                    <w:rPr>
                      <w:rFonts w:ascii="Calibri" w:hAnsi="Calibri" w:cs="Calibri"/>
                      <w:color w:val="000000"/>
                      <w:sz w:val="22"/>
                      <w:szCs w:val="22"/>
                    </w:rPr>
                  </w:rPrChange>
                </w:rPr>
                <w:t xml:space="preserve"> models</w:t>
              </w:r>
            </w:ins>
          </w:p>
        </w:tc>
      </w:tr>
      <w:tr w:rsidR="007A05CA" w:rsidRPr="007A05CA" w14:paraId="17173010" w14:textId="77777777" w:rsidTr="007A05CA">
        <w:trPr>
          <w:trHeight w:val="645"/>
          <w:ins w:id="38121" w:author="pete jones" w:date="2022-03-12T11:12:00Z"/>
        </w:trPr>
        <w:tc>
          <w:tcPr>
            <w:tcW w:w="960" w:type="dxa"/>
            <w:noWrap/>
            <w:hideMark/>
          </w:tcPr>
          <w:p w14:paraId="31C75748" w14:textId="77777777" w:rsidR="007A05CA" w:rsidRPr="007A05CA" w:rsidRDefault="007A05CA" w:rsidP="007A05CA">
            <w:pPr>
              <w:spacing w:before="0" w:after="0" w:line="240" w:lineRule="auto"/>
              <w:jc w:val="center"/>
              <w:rPr>
                <w:ins w:id="38122" w:author="pete jones" w:date="2022-03-12T11:12:00Z"/>
                <w:rFonts w:ascii="Calibri" w:hAnsi="Calibri" w:cs="Calibri"/>
                <w:color w:val="000000"/>
                <w:sz w:val="16"/>
                <w:szCs w:val="16"/>
                <w:rPrChange w:id="38123" w:author="pete jones" w:date="2022-03-12T11:12:00Z">
                  <w:rPr>
                    <w:ins w:id="38124" w:author="pete jones" w:date="2022-03-12T11:12:00Z"/>
                    <w:rFonts w:ascii="Calibri" w:hAnsi="Calibri" w:cs="Calibri"/>
                    <w:color w:val="000000"/>
                    <w:sz w:val="22"/>
                    <w:szCs w:val="22"/>
                  </w:rPr>
                </w:rPrChange>
              </w:rPr>
            </w:pPr>
            <w:ins w:id="38125" w:author="pete jones" w:date="2022-03-12T11:12:00Z">
              <w:r w:rsidRPr="007A05CA">
                <w:rPr>
                  <w:rFonts w:ascii="Calibri" w:hAnsi="Calibri" w:cs="Calibri"/>
                  <w:color w:val="000000"/>
                  <w:sz w:val="16"/>
                  <w:szCs w:val="16"/>
                  <w:rPrChange w:id="38126" w:author="pete jones" w:date="2022-03-12T11:12:00Z">
                    <w:rPr>
                      <w:rFonts w:ascii="Calibri" w:hAnsi="Calibri" w:cs="Calibri"/>
                      <w:color w:val="000000"/>
                      <w:sz w:val="22"/>
                      <w:szCs w:val="22"/>
                    </w:rPr>
                  </w:rPrChange>
                </w:rPr>
                <w:t>4</w:t>
              </w:r>
            </w:ins>
          </w:p>
        </w:tc>
        <w:tc>
          <w:tcPr>
            <w:tcW w:w="2012" w:type="dxa"/>
            <w:hideMark/>
          </w:tcPr>
          <w:p w14:paraId="476C2658" w14:textId="77777777" w:rsidR="007A05CA" w:rsidRPr="007A05CA" w:rsidRDefault="007A05CA" w:rsidP="007A05CA">
            <w:pPr>
              <w:spacing w:before="0" w:after="0" w:line="240" w:lineRule="auto"/>
              <w:jc w:val="left"/>
              <w:rPr>
                <w:ins w:id="38127" w:author="pete jones" w:date="2022-03-12T11:12:00Z"/>
                <w:rFonts w:ascii="Calibri" w:hAnsi="Calibri" w:cs="Calibri"/>
                <w:color w:val="000000"/>
                <w:sz w:val="16"/>
                <w:szCs w:val="16"/>
                <w:rPrChange w:id="38128" w:author="pete jones" w:date="2022-03-12T11:12:00Z">
                  <w:rPr>
                    <w:ins w:id="38129" w:author="pete jones" w:date="2022-03-12T11:12:00Z"/>
                    <w:rFonts w:ascii="Calibri" w:hAnsi="Calibri" w:cs="Calibri"/>
                    <w:color w:val="000000"/>
                    <w:sz w:val="22"/>
                    <w:szCs w:val="22"/>
                  </w:rPr>
                </w:rPrChange>
              </w:rPr>
            </w:pPr>
            <w:ins w:id="38130" w:author="pete jones" w:date="2022-03-12T11:12:00Z">
              <w:r w:rsidRPr="007A05CA">
                <w:rPr>
                  <w:rFonts w:ascii="Calibri" w:hAnsi="Calibri" w:cs="Calibri"/>
                  <w:color w:val="000000"/>
                  <w:sz w:val="16"/>
                  <w:szCs w:val="16"/>
                  <w:rPrChange w:id="38131" w:author="pete jones" w:date="2022-03-12T11:12:00Z">
                    <w:rPr>
                      <w:rFonts w:ascii="Calibri" w:hAnsi="Calibri" w:cs="Calibri"/>
                      <w:color w:val="000000"/>
                      <w:sz w:val="22"/>
                      <w:szCs w:val="22"/>
                    </w:rPr>
                  </w:rPrChange>
                </w:rPr>
                <w:t>Integration of project challenges - learning opportunities integrated into module content</w:t>
              </w:r>
            </w:ins>
          </w:p>
        </w:tc>
        <w:tc>
          <w:tcPr>
            <w:tcW w:w="5805" w:type="dxa"/>
            <w:vMerge/>
            <w:hideMark/>
          </w:tcPr>
          <w:p w14:paraId="1B07D8DC" w14:textId="77777777" w:rsidR="007A05CA" w:rsidRPr="007A05CA" w:rsidRDefault="007A05CA" w:rsidP="007A05CA">
            <w:pPr>
              <w:spacing w:before="0" w:after="0" w:line="240" w:lineRule="auto"/>
              <w:jc w:val="left"/>
              <w:rPr>
                <w:ins w:id="38132" w:author="pete jones" w:date="2022-03-12T11:12:00Z"/>
                <w:rFonts w:ascii="Calibri" w:hAnsi="Calibri" w:cs="Calibri"/>
                <w:color w:val="000000"/>
                <w:sz w:val="16"/>
                <w:szCs w:val="16"/>
                <w:rPrChange w:id="38133" w:author="pete jones" w:date="2022-03-12T11:12:00Z">
                  <w:rPr>
                    <w:ins w:id="38134" w:author="pete jones" w:date="2022-03-12T11:12:00Z"/>
                    <w:rFonts w:ascii="Calibri" w:hAnsi="Calibri" w:cs="Calibri"/>
                    <w:color w:val="000000"/>
                    <w:sz w:val="22"/>
                    <w:szCs w:val="22"/>
                  </w:rPr>
                </w:rPrChange>
              </w:rPr>
            </w:pPr>
          </w:p>
        </w:tc>
      </w:tr>
      <w:tr w:rsidR="007A05CA" w:rsidRPr="007A05CA" w14:paraId="596A2C12" w14:textId="77777777" w:rsidTr="007A05CA">
        <w:trPr>
          <w:trHeight w:val="630"/>
          <w:ins w:id="38135" w:author="pete jones" w:date="2022-03-12T11:12:00Z"/>
        </w:trPr>
        <w:tc>
          <w:tcPr>
            <w:tcW w:w="960" w:type="dxa"/>
            <w:noWrap/>
            <w:hideMark/>
          </w:tcPr>
          <w:p w14:paraId="6F9B9BDE" w14:textId="77777777" w:rsidR="007A05CA" w:rsidRPr="007A05CA" w:rsidRDefault="007A05CA" w:rsidP="007A05CA">
            <w:pPr>
              <w:spacing w:before="0" w:after="0" w:line="240" w:lineRule="auto"/>
              <w:jc w:val="center"/>
              <w:rPr>
                <w:ins w:id="38136" w:author="pete jones" w:date="2022-03-12T11:12:00Z"/>
                <w:rFonts w:ascii="Calibri" w:hAnsi="Calibri" w:cs="Calibri"/>
                <w:color w:val="000000"/>
                <w:sz w:val="16"/>
                <w:szCs w:val="16"/>
                <w:rPrChange w:id="38137" w:author="pete jones" w:date="2022-03-12T11:12:00Z">
                  <w:rPr>
                    <w:ins w:id="38138" w:author="pete jones" w:date="2022-03-12T11:12:00Z"/>
                    <w:rFonts w:ascii="Calibri" w:hAnsi="Calibri" w:cs="Calibri"/>
                    <w:color w:val="000000"/>
                    <w:sz w:val="22"/>
                    <w:szCs w:val="22"/>
                  </w:rPr>
                </w:rPrChange>
              </w:rPr>
            </w:pPr>
            <w:ins w:id="38139" w:author="pete jones" w:date="2022-03-12T11:12:00Z">
              <w:r w:rsidRPr="007A05CA">
                <w:rPr>
                  <w:rFonts w:ascii="Calibri" w:hAnsi="Calibri" w:cs="Calibri"/>
                  <w:color w:val="000000"/>
                  <w:sz w:val="16"/>
                  <w:szCs w:val="16"/>
                  <w:rPrChange w:id="38140" w:author="pete jones" w:date="2022-03-12T11:12:00Z">
                    <w:rPr>
                      <w:rFonts w:ascii="Calibri" w:hAnsi="Calibri" w:cs="Calibri"/>
                      <w:color w:val="000000"/>
                      <w:sz w:val="22"/>
                      <w:szCs w:val="22"/>
                    </w:rPr>
                  </w:rPrChange>
                </w:rPr>
                <w:t>4</w:t>
              </w:r>
            </w:ins>
          </w:p>
        </w:tc>
        <w:tc>
          <w:tcPr>
            <w:tcW w:w="2012" w:type="dxa"/>
            <w:hideMark/>
          </w:tcPr>
          <w:p w14:paraId="3FB78D7B" w14:textId="7748ADBB" w:rsidR="007A05CA" w:rsidRPr="007A05CA" w:rsidRDefault="007A05CA" w:rsidP="007A05CA">
            <w:pPr>
              <w:spacing w:before="0" w:after="0" w:line="240" w:lineRule="auto"/>
              <w:jc w:val="left"/>
              <w:rPr>
                <w:ins w:id="38141" w:author="pete jones" w:date="2022-03-12T11:12:00Z"/>
                <w:rFonts w:ascii="Calibri" w:hAnsi="Calibri" w:cs="Calibri"/>
                <w:color w:val="000000"/>
                <w:sz w:val="16"/>
                <w:szCs w:val="16"/>
                <w:rPrChange w:id="38142" w:author="pete jones" w:date="2022-03-12T11:12:00Z">
                  <w:rPr>
                    <w:ins w:id="38143" w:author="pete jones" w:date="2022-03-12T11:12:00Z"/>
                    <w:rFonts w:ascii="Calibri" w:hAnsi="Calibri" w:cs="Calibri"/>
                    <w:color w:val="000000"/>
                    <w:sz w:val="22"/>
                    <w:szCs w:val="22"/>
                  </w:rPr>
                </w:rPrChange>
              </w:rPr>
            </w:pPr>
            <w:ins w:id="38144" w:author="pete jones" w:date="2022-03-12T11:12:00Z">
              <w:r w:rsidRPr="007A05CA">
                <w:rPr>
                  <w:rFonts w:ascii="Calibri" w:hAnsi="Calibri" w:cs="Calibri"/>
                  <w:color w:val="000000"/>
                  <w:sz w:val="16"/>
                  <w:szCs w:val="16"/>
                  <w:rPrChange w:id="38145" w:author="pete jones" w:date="2022-03-12T11:12:00Z">
                    <w:rPr>
                      <w:rFonts w:ascii="Calibri" w:hAnsi="Calibri" w:cs="Calibri"/>
                      <w:color w:val="000000"/>
                      <w:sz w:val="22"/>
                      <w:szCs w:val="22"/>
                    </w:rPr>
                  </w:rPrChange>
                </w:rPr>
                <w:t>Alignment of 21st</w:t>
              </w:r>
            </w:ins>
            <w:ins w:id="38146" w:author="pete jones" w:date="2022-03-30T10:50:00Z">
              <w:r w:rsidR="002A65B6">
                <w:rPr>
                  <w:rFonts w:ascii="Calibri" w:hAnsi="Calibri" w:cs="Calibri"/>
                  <w:color w:val="000000"/>
                  <w:sz w:val="16"/>
                  <w:szCs w:val="16"/>
                </w:rPr>
                <w:t>-</w:t>
              </w:r>
            </w:ins>
            <w:ins w:id="38147" w:author="pete jones" w:date="2022-03-12T11:12:00Z">
              <w:r w:rsidRPr="007A05CA">
                <w:rPr>
                  <w:rFonts w:ascii="Calibri" w:hAnsi="Calibri" w:cs="Calibri"/>
                  <w:color w:val="000000"/>
                  <w:sz w:val="16"/>
                  <w:szCs w:val="16"/>
                  <w:rPrChange w:id="38148" w:author="pete jones" w:date="2022-03-12T11:12:00Z">
                    <w:rPr>
                      <w:rFonts w:ascii="Calibri" w:hAnsi="Calibri" w:cs="Calibri"/>
                      <w:color w:val="000000"/>
                      <w:sz w:val="22"/>
                      <w:szCs w:val="22"/>
                    </w:rPr>
                  </w:rPrChange>
                </w:rPr>
                <w:t xml:space="preserve">century skills to </w:t>
              </w:r>
            </w:ins>
            <w:ins w:id="38149" w:author="pete jones" w:date="2022-03-30T10:50:00Z">
              <w:r w:rsidR="002A65B6">
                <w:rPr>
                  <w:rFonts w:ascii="Calibri" w:hAnsi="Calibri" w:cs="Calibri"/>
                  <w:color w:val="000000"/>
                  <w:sz w:val="16"/>
                  <w:szCs w:val="16"/>
                </w:rPr>
                <w:t xml:space="preserve">a </w:t>
              </w:r>
            </w:ins>
            <w:ins w:id="38150" w:author="pete jones" w:date="2022-03-12T11:12:00Z">
              <w:r w:rsidRPr="007A05CA">
                <w:rPr>
                  <w:rFonts w:ascii="Calibri" w:hAnsi="Calibri" w:cs="Calibri"/>
                  <w:color w:val="000000"/>
                  <w:sz w:val="16"/>
                  <w:szCs w:val="16"/>
                  <w:rPrChange w:id="38151" w:author="pete jones" w:date="2022-03-12T11:12:00Z">
                    <w:rPr>
                      <w:rFonts w:ascii="Calibri" w:hAnsi="Calibri" w:cs="Calibri"/>
                      <w:color w:val="000000"/>
                      <w:sz w:val="22"/>
                      <w:szCs w:val="22"/>
                    </w:rPr>
                  </w:rPrChange>
                </w:rPr>
                <w:t>learning experience</w:t>
              </w:r>
            </w:ins>
          </w:p>
        </w:tc>
        <w:tc>
          <w:tcPr>
            <w:tcW w:w="5805" w:type="dxa"/>
            <w:hideMark/>
          </w:tcPr>
          <w:p w14:paraId="7FBB8F02" w14:textId="7016B0F2" w:rsidR="007A05CA" w:rsidRPr="007A05CA" w:rsidRDefault="007A05CA" w:rsidP="007A05CA">
            <w:pPr>
              <w:spacing w:before="0" w:after="0" w:line="240" w:lineRule="auto"/>
              <w:jc w:val="left"/>
              <w:rPr>
                <w:ins w:id="38152" w:author="pete jones" w:date="2022-03-12T11:12:00Z"/>
                <w:rFonts w:ascii="Calibri" w:hAnsi="Calibri" w:cs="Calibri"/>
                <w:color w:val="000000"/>
                <w:sz w:val="16"/>
                <w:szCs w:val="16"/>
                <w:rPrChange w:id="38153" w:author="pete jones" w:date="2022-03-12T11:12:00Z">
                  <w:rPr>
                    <w:ins w:id="38154" w:author="pete jones" w:date="2022-03-12T11:12:00Z"/>
                    <w:rFonts w:ascii="Calibri" w:hAnsi="Calibri" w:cs="Calibri"/>
                    <w:color w:val="000000"/>
                    <w:sz w:val="22"/>
                    <w:szCs w:val="22"/>
                  </w:rPr>
                </w:rPrChange>
              </w:rPr>
            </w:pPr>
            <w:ins w:id="38155" w:author="pete jones" w:date="2022-03-12T11:12:00Z">
              <w:r w:rsidRPr="007A05CA">
                <w:rPr>
                  <w:rFonts w:ascii="Calibri" w:hAnsi="Calibri" w:cs="Calibri"/>
                  <w:color w:val="000000"/>
                  <w:sz w:val="16"/>
                  <w:szCs w:val="16"/>
                  <w:rPrChange w:id="38156" w:author="pete jones" w:date="2022-03-12T11:12:00Z">
                    <w:rPr>
                      <w:rFonts w:ascii="Calibri" w:hAnsi="Calibri" w:cs="Calibri"/>
                      <w:color w:val="000000"/>
                      <w:sz w:val="22"/>
                      <w:szCs w:val="22"/>
                    </w:rPr>
                  </w:rPrChange>
                </w:rPr>
                <w:t>How much emphasis does 21st</w:t>
              </w:r>
            </w:ins>
            <w:ins w:id="38157" w:author="pete jones" w:date="2022-03-30T10:50:00Z">
              <w:r w:rsidR="002A65B6">
                <w:rPr>
                  <w:rFonts w:ascii="Calibri" w:hAnsi="Calibri" w:cs="Calibri"/>
                  <w:color w:val="000000"/>
                  <w:sz w:val="16"/>
                  <w:szCs w:val="16"/>
                </w:rPr>
                <w:t>-</w:t>
              </w:r>
            </w:ins>
            <w:ins w:id="38158" w:author="pete jones" w:date="2022-03-12T11:12:00Z">
              <w:r w:rsidRPr="007A05CA">
                <w:rPr>
                  <w:rFonts w:ascii="Calibri" w:hAnsi="Calibri" w:cs="Calibri"/>
                  <w:color w:val="000000"/>
                  <w:sz w:val="16"/>
                  <w:szCs w:val="16"/>
                  <w:rPrChange w:id="38159" w:author="pete jones" w:date="2022-03-12T11:12:00Z">
                    <w:rPr>
                      <w:rFonts w:ascii="Calibri" w:hAnsi="Calibri" w:cs="Calibri"/>
                      <w:color w:val="000000"/>
                      <w:sz w:val="22"/>
                      <w:szCs w:val="22"/>
                    </w:rPr>
                  </w:rPrChange>
                </w:rPr>
                <w:t>century skills in curriculum development</w:t>
              </w:r>
            </w:ins>
          </w:p>
        </w:tc>
      </w:tr>
      <w:tr w:rsidR="007A05CA" w:rsidRPr="007A05CA" w14:paraId="4EA4F1A0" w14:textId="77777777" w:rsidTr="007A05CA">
        <w:trPr>
          <w:trHeight w:val="600"/>
          <w:ins w:id="38160" w:author="pete jones" w:date="2022-03-12T11:12:00Z"/>
        </w:trPr>
        <w:tc>
          <w:tcPr>
            <w:tcW w:w="960" w:type="dxa"/>
            <w:noWrap/>
            <w:hideMark/>
          </w:tcPr>
          <w:p w14:paraId="5929A18E" w14:textId="77777777" w:rsidR="007A05CA" w:rsidRPr="007A05CA" w:rsidRDefault="007A05CA" w:rsidP="007A05CA">
            <w:pPr>
              <w:spacing w:before="0" w:after="0" w:line="240" w:lineRule="auto"/>
              <w:jc w:val="center"/>
              <w:rPr>
                <w:ins w:id="38161" w:author="pete jones" w:date="2022-03-12T11:12:00Z"/>
                <w:rFonts w:ascii="Calibri" w:hAnsi="Calibri" w:cs="Calibri"/>
                <w:color w:val="000000"/>
                <w:sz w:val="16"/>
                <w:szCs w:val="16"/>
                <w:rPrChange w:id="38162" w:author="pete jones" w:date="2022-03-12T11:12:00Z">
                  <w:rPr>
                    <w:ins w:id="38163" w:author="pete jones" w:date="2022-03-12T11:12:00Z"/>
                    <w:rFonts w:ascii="Calibri" w:hAnsi="Calibri" w:cs="Calibri"/>
                    <w:color w:val="000000"/>
                    <w:sz w:val="22"/>
                    <w:szCs w:val="22"/>
                  </w:rPr>
                </w:rPrChange>
              </w:rPr>
            </w:pPr>
            <w:ins w:id="38164" w:author="pete jones" w:date="2022-03-12T11:12:00Z">
              <w:r w:rsidRPr="007A05CA">
                <w:rPr>
                  <w:rFonts w:ascii="Calibri" w:hAnsi="Calibri" w:cs="Calibri"/>
                  <w:color w:val="000000"/>
                  <w:sz w:val="16"/>
                  <w:szCs w:val="16"/>
                  <w:rPrChange w:id="38165" w:author="pete jones" w:date="2022-03-12T11:12:00Z">
                    <w:rPr>
                      <w:rFonts w:ascii="Calibri" w:hAnsi="Calibri" w:cs="Calibri"/>
                      <w:color w:val="000000"/>
                      <w:sz w:val="22"/>
                      <w:szCs w:val="22"/>
                    </w:rPr>
                  </w:rPrChange>
                </w:rPr>
                <w:t>4</w:t>
              </w:r>
            </w:ins>
          </w:p>
        </w:tc>
        <w:tc>
          <w:tcPr>
            <w:tcW w:w="2012" w:type="dxa"/>
            <w:hideMark/>
          </w:tcPr>
          <w:p w14:paraId="2D279775" w14:textId="5BDDEB18" w:rsidR="007A05CA" w:rsidRPr="007A05CA" w:rsidRDefault="007A05CA" w:rsidP="007A05CA">
            <w:pPr>
              <w:spacing w:before="0" w:after="0" w:line="240" w:lineRule="auto"/>
              <w:jc w:val="left"/>
              <w:rPr>
                <w:ins w:id="38166" w:author="pete jones" w:date="2022-03-12T11:12:00Z"/>
                <w:rFonts w:ascii="Calibri" w:hAnsi="Calibri" w:cs="Calibri"/>
                <w:color w:val="000000"/>
                <w:sz w:val="16"/>
                <w:szCs w:val="16"/>
                <w:rPrChange w:id="38167" w:author="pete jones" w:date="2022-03-12T11:12:00Z">
                  <w:rPr>
                    <w:ins w:id="38168" w:author="pete jones" w:date="2022-03-12T11:12:00Z"/>
                    <w:rFonts w:ascii="Calibri" w:hAnsi="Calibri" w:cs="Calibri"/>
                    <w:color w:val="000000"/>
                    <w:sz w:val="22"/>
                    <w:szCs w:val="22"/>
                  </w:rPr>
                </w:rPrChange>
              </w:rPr>
            </w:pPr>
            <w:ins w:id="38169" w:author="pete jones" w:date="2022-03-12T11:12:00Z">
              <w:r w:rsidRPr="007A05CA">
                <w:rPr>
                  <w:rFonts w:ascii="Calibri" w:hAnsi="Calibri" w:cs="Calibri"/>
                  <w:color w:val="000000"/>
                  <w:sz w:val="16"/>
                  <w:szCs w:val="16"/>
                  <w:rPrChange w:id="38170" w:author="pete jones" w:date="2022-03-12T11:12:00Z">
                    <w:rPr>
                      <w:rFonts w:ascii="Calibri" w:hAnsi="Calibri" w:cs="Calibri"/>
                      <w:color w:val="000000"/>
                      <w:sz w:val="22"/>
                      <w:szCs w:val="22"/>
                    </w:rPr>
                  </w:rPrChange>
                </w:rPr>
                <w:t>Industry support - curriculum advisors</w:t>
              </w:r>
            </w:ins>
            <w:ins w:id="38171" w:author="pete jones" w:date="2022-03-30T10:50:00Z">
              <w:r w:rsidR="002A65B6">
                <w:rPr>
                  <w:rFonts w:ascii="Calibri" w:hAnsi="Calibri" w:cs="Calibri"/>
                  <w:color w:val="000000"/>
                  <w:sz w:val="16"/>
                  <w:szCs w:val="16"/>
                </w:rPr>
                <w:t>/</w:t>
              </w:r>
            </w:ins>
            <w:ins w:id="38172" w:author="pete jones" w:date="2022-03-12T11:12:00Z">
              <w:r w:rsidRPr="007A05CA">
                <w:rPr>
                  <w:rFonts w:ascii="Calibri" w:hAnsi="Calibri" w:cs="Calibri"/>
                  <w:color w:val="000000"/>
                  <w:sz w:val="16"/>
                  <w:szCs w:val="16"/>
                  <w:rPrChange w:id="38173" w:author="pete jones" w:date="2022-03-12T11:12:00Z">
                    <w:rPr>
                      <w:rFonts w:ascii="Calibri" w:hAnsi="Calibri" w:cs="Calibri"/>
                      <w:color w:val="000000"/>
                      <w:sz w:val="22"/>
                      <w:szCs w:val="22"/>
                    </w:rPr>
                  </w:rPrChange>
                </w:rPr>
                <w:t>specialist guests or assessors</w:t>
              </w:r>
            </w:ins>
          </w:p>
        </w:tc>
        <w:tc>
          <w:tcPr>
            <w:tcW w:w="5805" w:type="dxa"/>
            <w:hideMark/>
          </w:tcPr>
          <w:p w14:paraId="62EA394C" w14:textId="48023CF5" w:rsidR="007A05CA" w:rsidRPr="007A05CA" w:rsidRDefault="007A05CA" w:rsidP="007A05CA">
            <w:pPr>
              <w:spacing w:before="0" w:after="0" w:line="240" w:lineRule="auto"/>
              <w:jc w:val="left"/>
              <w:rPr>
                <w:ins w:id="38174" w:author="pete jones" w:date="2022-03-12T11:12:00Z"/>
                <w:rFonts w:ascii="Calibri" w:hAnsi="Calibri" w:cs="Calibri"/>
                <w:color w:val="000000"/>
                <w:sz w:val="16"/>
                <w:szCs w:val="16"/>
                <w:rPrChange w:id="38175" w:author="pete jones" w:date="2022-03-12T11:12:00Z">
                  <w:rPr>
                    <w:ins w:id="38176" w:author="pete jones" w:date="2022-03-12T11:12:00Z"/>
                    <w:rFonts w:ascii="Calibri" w:hAnsi="Calibri" w:cs="Calibri"/>
                    <w:color w:val="000000"/>
                    <w:sz w:val="22"/>
                    <w:szCs w:val="22"/>
                  </w:rPr>
                </w:rPrChange>
              </w:rPr>
            </w:pPr>
            <w:ins w:id="38177" w:author="pete jones" w:date="2022-03-12T11:12:00Z">
              <w:r w:rsidRPr="007A05CA">
                <w:rPr>
                  <w:rFonts w:ascii="Calibri" w:hAnsi="Calibri" w:cs="Calibri"/>
                  <w:color w:val="000000"/>
                  <w:sz w:val="16"/>
                  <w:szCs w:val="16"/>
                  <w:rPrChange w:id="38178" w:author="pete jones" w:date="2022-03-12T11:12:00Z">
                    <w:rPr>
                      <w:rFonts w:ascii="Calibri" w:hAnsi="Calibri" w:cs="Calibri"/>
                      <w:color w:val="000000"/>
                      <w:sz w:val="22"/>
                      <w:szCs w:val="22"/>
                    </w:rPr>
                  </w:rPrChange>
                </w:rPr>
                <w:t>How much industrial collaboration is there</w:t>
              </w:r>
            </w:ins>
            <w:ins w:id="38179" w:author="pete jones" w:date="2022-04-01T13:17:00Z">
              <w:r w:rsidR="00DA172B">
                <w:rPr>
                  <w:rFonts w:ascii="Calibri" w:hAnsi="Calibri" w:cs="Calibri"/>
                  <w:color w:val="000000"/>
                  <w:sz w:val="16"/>
                  <w:szCs w:val="16"/>
                </w:rPr>
                <w:t>,</w:t>
              </w:r>
            </w:ins>
            <w:ins w:id="38180" w:author="pete jones" w:date="2022-03-12T11:12:00Z">
              <w:r w:rsidRPr="007A05CA">
                <w:rPr>
                  <w:rFonts w:ascii="Calibri" w:hAnsi="Calibri" w:cs="Calibri"/>
                  <w:color w:val="000000"/>
                  <w:sz w:val="16"/>
                  <w:szCs w:val="16"/>
                  <w:rPrChange w:id="38181" w:author="pete jones" w:date="2022-03-12T11:12:00Z">
                    <w:rPr>
                      <w:rFonts w:ascii="Calibri" w:hAnsi="Calibri" w:cs="Calibri"/>
                      <w:color w:val="000000"/>
                      <w:sz w:val="22"/>
                      <w:szCs w:val="22"/>
                    </w:rPr>
                  </w:rPrChange>
                </w:rPr>
                <w:t xml:space="preserve"> and to what extent </w:t>
              </w:r>
            </w:ins>
            <w:ins w:id="38182" w:author="pete jones" w:date="2022-03-30T10:50:00Z">
              <w:r w:rsidR="002A65B6">
                <w:rPr>
                  <w:rFonts w:ascii="Calibri" w:hAnsi="Calibri" w:cs="Calibri"/>
                  <w:color w:val="000000"/>
                  <w:sz w:val="16"/>
                  <w:szCs w:val="16"/>
                </w:rPr>
                <w:t xml:space="preserve">does </w:t>
              </w:r>
            </w:ins>
            <w:ins w:id="38183" w:author="pete jones" w:date="2022-03-12T11:12:00Z">
              <w:r w:rsidRPr="007A05CA">
                <w:rPr>
                  <w:rFonts w:ascii="Calibri" w:hAnsi="Calibri" w:cs="Calibri"/>
                  <w:color w:val="000000"/>
                  <w:sz w:val="16"/>
                  <w:szCs w:val="16"/>
                  <w:rPrChange w:id="38184" w:author="pete jones" w:date="2022-03-12T11:12:00Z">
                    <w:rPr>
                      <w:rFonts w:ascii="Calibri" w:hAnsi="Calibri" w:cs="Calibri"/>
                      <w:color w:val="000000"/>
                      <w:sz w:val="22"/>
                      <w:szCs w:val="22"/>
                    </w:rPr>
                  </w:rPrChange>
                </w:rPr>
                <w:t>it influences the received curriculum</w:t>
              </w:r>
            </w:ins>
          </w:p>
        </w:tc>
      </w:tr>
      <w:tr w:rsidR="007A05CA" w:rsidRPr="007A05CA" w14:paraId="39814287" w14:textId="77777777" w:rsidTr="007A05CA">
        <w:trPr>
          <w:trHeight w:val="600"/>
          <w:ins w:id="38185" w:author="pete jones" w:date="2022-03-12T11:12:00Z"/>
        </w:trPr>
        <w:tc>
          <w:tcPr>
            <w:tcW w:w="960" w:type="dxa"/>
            <w:noWrap/>
            <w:hideMark/>
          </w:tcPr>
          <w:p w14:paraId="28D658E0" w14:textId="77777777" w:rsidR="007A05CA" w:rsidRPr="007A05CA" w:rsidRDefault="007A05CA" w:rsidP="007A05CA">
            <w:pPr>
              <w:spacing w:before="0" w:after="0" w:line="240" w:lineRule="auto"/>
              <w:jc w:val="center"/>
              <w:rPr>
                <w:ins w:id="38186" w:author="pete jones" w:date="2022-03-12T11:12:00Z"/>
                <w:rFonts w:ascii="Calibri" w:hAnsi="Calibri" w:cs="Calibri"/>
                <w:color w:val="000000"/>
                <w:sz w:val="16"/>
                <w:szCs w:val="16"/>
                <w:rPrChange w:id="38187" w:author="pete jones" w:date="2022-03-12T11:12:00Z">
                  <w:rPr>
                    <w:ins w:id="38188" w:author="pete jones" w:date="2022-03-12T11:12:00Z"/>
                    <w:rFonts w:ascii="Calibri" w:hAnsi="Calibri" w:cs="Calibri"/>
                    <w:color w:val="000000"/>
                    <w:sz w:val="22"/>
                    <w:szCs w:val="22"/>
                  </w:rPr>
                </w:rPrChange>
              </w:rPr>
            </w:pPr>
            <w:ins w:id="38189" w:author="pete jones" w:date="2022-03-12T11:12:00Z">
              <w:r w:rsidRPr="007A05CA">
                <w:rPr>
                  <w:rFonts w:ascii="Calibri" w:hAnsi="Calibri" w:cs="Calibri"/>
                  <w:color w:val="000000"/>
                  <w:sz w:val="16"/>
                  <w:szCs w:val="16"/>
                  <w:rPrChange w:id="38190" w:author="pete jones" w:date="2022-03-12T11:12:00Z">
                    <w:rPr>
                      <w:rFonts w:ascii="Calibri" w:hAnsi="Calibri" w:cs="Calibri"/>
                      <w:color w:val="000000"/>
                      <w:sz w:val="22"/>
                      <w:szCs w:val="22"/>
                    </w:rPr>
                  </w:rPrChange>
                </w:rPr>
                <w:t>4</w:t>
              </w:r>
            </w:ins>
          </w:p>
        </w:tc>
        <w:tc>
          <w:tcPr>
            <w:tcW w:w="2012" w:type="dxa"/>
            <w:hideMark/>
          </w:tcPr>
          <w:p w14:paraId="421C435F" w14:textId="77777777" w:rsidR="007A05CA" w:rsidRPr="007A05CA" w:rsidRDefault="007A05CA" w:rsidP="007A05CA">
            <w:pPr>
              <w:spacing w:before="0" w:after="0" w:line="240" w:lineRule="auto"/>
              <w:jc w:val="left"/>
              <w:rPr>
                <w:ins w:id="38191" w:author="pete jones" w:date="2022-03-12T11:12:00Z"/>
                <w:rFonts w:ascii="Calibri" w:hAnsi="Calibri" w:cs="Calibri"/>
                <w:color w:val="000000"/>
                <w:sz w:val="16"/>
                <w:szCs w:val="16"/>
                <w:rPrChange w:id="38192" w:author="pete jones" w:date="2022-03-12T11:12:00Z">
                  <w:rPr>
                    <w:ins w:id="38193" w:author="pete jones" w:date="2022-03-12T11:12:00Z"/>
                    <w:rFonts w:ascii="Calibri" w:hAnsi="Calibri" w:cs="Calibri"/>
                    <w:color w:val="000000"/>
                    <w:sz w:val="22"/>
                    <w:szCs w:val="22"/>
                  </w:rPr>
                </w:rPrChange>
              </w:rPr>
            </w:pPr>
            <w:ins w:id="38194" w:author="pete jones" w:date="2022-03-12T11:12:00Z">
              <w:r w:rsidRPr="007A05CA">
                <w:rPr>
                  <w:rFonts w:ascii="Calibri" w:hAnsi="Calibri" w:cs="Calibri"/>
                  <w:color w:val="000000"/>
                  <w:sz w:val="16"/>
                  <w:szCs w:val="16"/>
                  <w:rPrChange w:id="38195" w:author="pete jones" w:date="2022-03-12T11:12:00Z">
                    <w:rPr>
                      <w:rFonts w:ascii="Calibri" w:hAnsi="Calibri" w:cs="Calibri"/>
                      <w:color w:val="000000"/>
                      <w:sz w:val="22"/>
                      <w:szCs w:val="22"/>
                    </w:rPr>
                  </w:rPrChange>
                </w:rPr>
                <w:t>Integrated research into learning experiences for all</w:t>
              </w:r>
            </w:ins>
          </w:p>
        </w:tc>
        <w:tc>
          <w:tcPr>
            <w:tcW w:w="5805" w:type="dxa"/>
            <w:vMerge w:val="restart"/>
            <w:hideMark/>
          </w:tcPr>
          <w:p w14:paraId="51515D9D" w14:textId="22DD02D6" w:rsidR="007A05CA" w:rsidRPr="007A05CA" w:rsidRDefault="002A65B6" w:rsidP="007A05CA">
            <w:pPr>
              <w:spacing w:before="0" w:after="0" w:line="240" w:lineRule="auto"/>
              <w:jc w:val="left"/>
              <w:rPr>
                <w:ins w:id="38196" w:author="pete jones" w:date="2022-03-12T11:12:00Z"/>
                <w:rFonts w:ascii="Calibri" w:hAnsi="Calibri" w:cs="Calibri"/>
                <w:color w:val="000000"/>
                <w:sz w:val="16"/>
                <w:szCs w:val="16"/>
                <w:rPrChange w:id="38197" w:author="pete jones" w:date="2022-03-12T11:12:00Z">
                  <w:rPr>
                    <w:ins w:id="38198" w:author="pete jones" w:date="2022-03-12T11:12:00Z"/>
                    <w:rFonts w:ascii="Calibri" w:hAnsi="Calibri" w:cs="Calibri"/>
                    <w:color w:val="000000"/>
                    <w:sz w:val="22"/>
                    <w:szCs w:val="22"/>
                  </w:rPr>
                </w:rPrChange>
              </w:rPr>
            </w:pPr>
            <w:ins w:id="38199" w:author="pete jones" w:date="2022-03-30T10:50:00Z">
              <w:r>
                <w:rPr>
                  <w:rFonts w:ascii="Calibri" w:hAnsi="Calibri" w:cs="Calibri"/>
                  <w:color w:val="000000"/>
                  <w:sz w:val="16"/>
                  <w:szCs w:val="16"/>
                </w:rPr>
                <w:t>The e</w:t>
              </w:r>
            </w:ins>
            <w:ins w:id="38200" w:author="pete jones" w:date="2022-03-12T11:12:00Z">
              <w:r w:rsidR="007A05CA" w:rsidRPr="007A05CA">
                <w:rPr>
                  <w:rFonts w:ascii="Calibri" w:hAnsi="Calibri" w:cs="Calibri"/>
                  <w:color w:val="000000"/>
                  <w:sz w:val="16"/>
                  <w:szCs w:val="16"/>
                  <w:rPrChange w:id="38201" w:author="pete jones" w:date="2022-03-12T11:12:00Z">
                    <w:rPr>
                      <w:rFonts w:ascii="Calibri" w:hAnsi="Calibri" w:cs="Calibri"/>
                      <w:color w:val="000000"/>
                      <w:sz w:val="22"/>
                      <w:szCs w:val="22"/>
                    </w:rPr>
                  </w:rPrChange>
                </w:rPr>
                <w:t>xtent of research into curriculum development and management guidance to support such research and piloting</w:t>
              </w:r>
            </w:ins>
          </w:p>
        </w:tc>
      </w:tr>
      <w:tr w:rsidR="007A05CA" w:rsidRPr="007A05CA" w14:paraId="3B5566F9" w14:textId="77777777" w:rsidTr="007A05CA">
        <w:trPr>
          <w:trHeight w:val="315"/>
          <w:ins w:id="38202" w:author="pete jones" w:date="2022-03-12T11:12:00Z"/>
        </w:trPr>
        <w:tc>
          <w:tcPr>
            <w:tcW w:w="960" w:type="dxa"/>
            <w:noWrap/>
            <w:hideMark/>
          </w:tcPr>
          <w:p w14:paraId="2EE1FD80" w14:textId="77777777" w:rsidR="007A05CA" w:rsidRPr="007A05CA" w:rsidRDefault="007A05CA" w:rsidP="007A05CA">
            <w:pPr>
              <w:spacing w:before="0" w:after="0" w:line="240" w:lineRule="auto"/>
              <w:jc w:val="center"/>
              <w:rPr>
                <w:ins w:id="38203" w:author="pete jones" w:date="2022-03-12T11:12:00Z"/>
                <w:rFonts w:ascii="Calibri" w:hAnsi="Calibri" w:cs="Calibri"/>
                <w:color w:val="000000"/>
                <w:sz w:val="16"/>
                <w:szCs w:val="16"/>
                <w:rPrChange w:id="38204" w:author="pete jones" w:date="2022-03-12T11:12:00Z">
                  <w:rPr>
                    <w:ins w:id="38205" w:author="pete jones" w:date="2022-03-12T11:12:00Z"/>
                    <w:rFonts w:ascii="Calibri" w:hAnsi="Calibri" w:cs="Calibri"/>
                    <w:color w:val="000000"/>
                    <w:sz w:val="22"/>
                    <w:szCs w:val="22"/>
                  </w:rPr>
                </w:rPrChange>
              </w:rPr>
            </w:pPr>
            <w:ins w:id="38206" w:author="pete jones" w:date="2022-03-12T11:12:00Z">
              <w:r w:rsidRPr="007A05CA">
                <w:rPr>
                  <w:rFonts w:ascii="Calibri" w:hAnsi="Calibri" w:cs="Calibri"/>
                  <w:color w:val="000000"/>
                  <w:sz w:val="16"/>
                  <w:szCs w:val="16"/>
                  <w:rPrChange w:id="38207" w:author="pete jones" w:date="2022-03-12T11:12:00Z">
                    <w:rPr>
                      <w:rFonts w:ascii="Calibri" w:hAnsi="Calibri" w:cs="Calibri"/>
                      <w:color w:val="000000"/>
                      <w:sz w:val="22"/>
                      <w:szCs w:val="22"/>
                    </w:rPr>
                  </w:rPrChange>
                </w:rPr>
                <w:t>4</w:t>
              </w:r>
            </w:ins>
          </w:p>
        </w:tc>
        <w:tc>
          <w:tcPr>
            <w:tcW w:w="2012" w:type="dxa"/>
            <w:hideMark/>
          </w:tcPr>
          <w:p w14:paraId="2EC6E3C7" w14:textId="77777777" w:rsidR="007A05CA" w:rsidRPr="007A05CA" w:rsidRDefault="007A05CA" w:rsidP="007A05CA">
            <w:pPr>
              <w:spacing w:before="0" w:after="0" w:line="240" w:lineRule="auto"/>
              <w:jc w:val="left"/>
              <w:rPr>
                <w:ins w:id="38208" w:author="pete jones" w:date="2022-03-12T11:12:00Z"/>
                <w:rFonts w:ascii="Calibri" w:hAnsi="Calibri" w:cs="Calibri"/>
                <w:color w:val="000000"/>
                <w:sz w:val="16"/>
                <w:szCs w:val="16"/>
                <w:rPrChange w:id="38209" w:author="pete jones" w:date="2022-03-12T11:12:00Z">
                  <w:rPr>
                    <w:ins w:id="38210" w:author="pete jones" w:date="2022-03-12T11:12:00Z"/>
                    <w:rFonts w:ascii="Calibri" w:hAnsi="Calibri" w:cs="Calibri"/>
                    <w:color w:val="000000"/>
                    <w:sz w:val="22"/>
                    <w:szCs w:val="22"/>
                  </w:rPr>
                </w:rPrChange>
              </w:rPr>
            </w:pPr>
            <w:ins w:id="38211" w:author="pete jones" w:date="2022-03-12T11:12:00Z">
              <w:r w:rsidRPr="007A05CA">
                <w:rPr>
                  <w:rFonts w:ascii="Calibri" w:hAnsi="Calibri" w:cs="Calibri"/>
                  <w:color w:val="000000"/>
                  <w:sz w:val="16"/>
                  <w:szCs w:val="16"/>
                  <w:rPrChange w:id="38212" w:author="pete jones" w:date="2022-03-12T11:12:00Z">
                    <w:rPr>
                      <w:rFonts w:ascii="Calibri" w:hAnsi="Calibri" w:cs="Calibri"/>
                      <w:color w:val="000000"/>
                      <w:sz w:val="22"/>
                      <w:szCs w:val="22"/>
                    </w:rPr>
                  </w:rPrChange>
                </w:rPr>
                <w:t>Staff Development planning</w:t>
              </w:r>
            </w:ins>
          </w:p>
        </w:tc>
        <w:tc>
          <w:tcPr>
            <w:tcW w:w="5805" w:type="dxa"/>
            <w:vMerge/>
            <w:hideMark/>
          </w:tcPr>
          <w:p w14:paraId="1F1D1FB0" w14:textId="77777777" w:rsidR="007A05CA" w:rsidRPr="007A05CA" w:rsidRDefault="007A05CA" w:rsidP="007A05CA">
            <w:pPr>
              <w:spacing w:before="0" w:after="0" w:line="240" w:lineRule="auto"/>
              <w:jc w:val="left"/>
              <w:rPr>
                <w:ins w:id="38213" w:author="pete jones" w:date="2022-03-12T11:12:00Z"/>
                <w:rFonts w:ascii="Calibri" w:hAnsi="Calibri" w:cs="Calibri"/>
                <w:color w:val="000000"/>
                <w:sz w:val="16"/>
                <w:szCs w:val="16"/>
                <w:rPrChange w:id="38214" w:author="pete jones" w:date="2022-03-12T11:12:00Z">
                  <w:rPr>
                    <w:ins w:id="38215" w:author="pete jones" w:date="2022-03-12T11:12:00Z"/>
                    <w:rFonts w:ascii="Calibri" w:hAnsi="Calibri" w:cs="Calibri"/>
                    <w:color w:val="000000"/>
                    <w:sz w:val="22"/>
                    <w:szCs w:val="22"/>
                  </w:rPr>
                </w:rPrChange>
              </w:rPr>
            </w:pPr>
          </w:p>
        </w:tc>
      </w:tr>
    </w:tbl>
    <w:p w14:paraId="4F11C11D" w14:textId="4212371B" w:rsidR="007A05CA" w:rsidRDefault="007A05CA">
      <w:pPr>
        <w:pStyle w:val="Heading3"/>
        <w:rPr>
          <w:ins w:id="38216" w:author="pete jones" w:date="2022-03-12T11:14:00Z"/>
        </w:rPr>
        <w:pPrChange w:id="38217" w:author="pete jones" w:date="2022-03-16T17:51:00Z">
          <w:pPr>
            <w:pStyle w:val="Heading8"/>
          </w:pPr>
        </w:pPrChange>
      </w:pPr>
      <w:bookmarkStart w:id="38218" w:name="_Toc99969881"/>
      <w:ins w:id="38219" w:author="pete jones" w:date="2022-03-12T11:13:00Z">
        <w:r>
          <w:t>Opportunity Index – study data</w:t>
        </w:r>
      </w:ins>
      <w:bookmarkEnd w:id="38218"/>
    </w:p>
    <w:p w14:paraId="4FD8D5B5" w14:textId="7DBDD6A3" w:rsidR="007A05CA" w:rsidRPr="007A05CA" w:rsidRDefault="007A05CA" w:rsidP="007A05CA">
      <w:pPr>
        <w:rPr>
          <w:ins w:id="38220" w:author="pete jones" w:date="2022-03-12T11:14:00Z"/>
        </w:rPr>
      </w:pPr>
      <w:ins w:id="38221" w:author="pete jones" w:date="2022-03-12T11:18:00Z">
        <w:r>
          <w:t xml:space="preserve">Scores for the </w:t>
        </w:r>
      </w:ins>
      <w:ins w:id="38222" w:author="pete jones" w:date="2022-03-12T11:19:00Z">
        <w:r>
          <w:t xml:space="preserve">97 </w:t>
        </w:r>
      </w:ins>
      <w:ins w:id="38223" w:author="pete jones" w:date="2022-03-12T11:18:00Z">
        <w:r>
          <w:t>KPI</w:t>
        </w:r>
      </w:ins>
      <w:ins w:id="38224" w:author="pete jones" w:date="2022-03-12T11:19:00Z">
        <w:r>
          <w:t xml:space="preserve"> collated from the research environment are shown in the following table:</w:t>
        </w:r>
      </w:ins>
    </w:p>
    <w:tbl>
      <w:tblPr>
        <w:tblStyle w:val="TableGrid"/>
        <w:tblW w:w="0" w:type="auto"/>
        <w:tblLook w:val="04A0" w:firstRow="1" w:lastRow="0" w:firstColumn="1" w:lastColumn="0" w:noHBand="0" w:noVBand="1"/>
      </w:tblPr>
      <w:tblGrid>
        <w:gridCol w:w="750"/>
        <w:gridCol w:w="749"/>
        <w:gridCol w:w="6285"/>
        <w:gridCol w:w="993"/>
      </w:tblGrid>
      <w:tr w:rsidR="00CE6EF3" w:rsidRPr="00CE6EF3" w14:paraId="70F8E876" w14:textId="77777777" w:rsidTr="00CE6EF3">
        <w:trPr>
          <w:trHeight w:val="435"/>
          <w:ins w:id="38225" w:author="pete jones" w:date="2022-03-12T12:01:00Z"/>
        </w:trPr>
        <w:tc>
          <w:tcPr>
            <w:tcW w:w="960" w:type="dxa"/>
            <w:shd w:val="clear" w:color="auto" w:fill="E7E6E6" w:themeFill="background2"/>
            <w:noWrap/>
            <w:hideMark/>
          </w:tcPr>
          <w:p w14:paraId="4A59B045" w14:textId="77777777" w:rsidR="00CE6EF3" w:rsidRPr="00CE6EF3" w:rsidRDefault="00CE6EF3">
            <w:pPr>
              <w:spacing w:before="0" w:after="0" w:line="240" w:lineRule="auto"/>
              <w:jc w:val="center"/>
              <w:rPr>
                <w:ins w:id="38226" w:author="pete jones" w:date="2022-03-12T12:01:00Z"/>
                <w:sz w:val="16"/>
                <w:szCs w:val="16"/>
                <w:rPrChange w:id="38227" w:author="pete jones" w:date="2022-03-12T12:01:00Z">
                  <w:rPr>
                    <w:ins w:id="38228" w:author="pete jones" w:date="2022-03-12T12:01:00Z"/>
                  </w:rPr>
                </w:rPrChange>
              </w:rPr>
              <w:pPrChange w:id="38229" w:author="pete jones" w:date="2022-03-12T12:02:00Z">
                <w:pPr/>
              </w:pPrChange>
            </w:pPr>
          </w:p>
        </w:tc>
        <w:tc>
          <w:tcPr>
            <w:tcW w:w="960" w:type="dxa"/>
            <w:shd w:val="clear" w:color="auto" w:fill="E7E6E6" w:themeFill="background2"/>
            <w:noWrap/>
            <w:hideMark/>
          </w:tcPr>
          <w:p w14:paraId="6DCC124B" w14:textId="77777777" w:rsidR="00CE6EF3" w:rsidRPr="00CE6EF3" w:rsidRDefault="00CE6EF3">
            <w:pPr>
              <w:spacing w:before="0" w:after="0" w:line="240" w:lineRule="auto"/>
              <w:jc w:val="center"/>
              <w:rPr>
                <w:ins w:id="38230" w:author="pete jones" w:date="2022-03-12T12:01:00Z"/>
                <w:sz w:val="16"/>
                <w:szCs w:val="16"/>
                <w:rPrChange w:id="38231" w:author="pete jones" w:date="2022-03-12T12:01:00Z">
                  <w:rPr>
                    <w:ins w:id="38232" w:author="pete jones" w:date="2022-03-12T12:01:00Z"/>
                  </w:rPr>
                </w:rPrChange>
              </w:rPr>
              <w:pPrChange w:id="38233" w:author="pete jones" w:date="2022-03-12T12:02:00Z">
                <w:pPr/>
              </w:pPrChange>
            </w:pPr>
          </w:p>
        </w:tc>
        <w:tc>
          <w:tcPr>
            <w:tcW w:w="8680" w:type="dxa"/>
            <w:shd w:val="clear" w:color="auto" w:fill="E7E6E6" w:themeFill="background2"/>
            <w:hideMark/>
          </w:tcPr>
          <w:p w14:paraId="48E6AF2C" w14:textId="77777777" w:rsidR="00CE6EF3" w:rsidRPr="00CE6EF3" w:rsidRDefault="00CE6EF3">
            <w:pPr>
              <w:spacing w:before="0" w:after="0" w:line="240" w:lineRule="auto"/>
              <w:rPr>
                <w:ins w:id="38234" w:author="pete jones" w:date="2022-03-12T12:01:00Z"/>
                <w:b/>
                <w:bCs/>
                <w:sz w:val="16"/>
                <w:szCs w:val="16"/>
                <w:rPrChange w:id="38235" w:author="pete jones" w:date="2022-03-12T12:01:00Z">
                  <w:rPr>
                    <w:ins w:id="38236" w:author="pete jones" w:date="2022-03-12T12:01:00Z"/>
                    <w:b/>
                    <w:bCs/>
                  </w:rPr>
                </w:rPrChange>
              </w:rPr>
              <w:pPrChange w:id="38237" w:author="pete jones" w:date="2022-03-12T12:01:00Z">
                <w:pPr/>
              </w:pPrChange>
            </w:pPr>
            <w:ins w:id="38238" w:author="pete jones" w:date="2022-03-12T12:01:00Z">
              <w:r w:rsidRPr="00CE6EF3">
                <w:rPr>
                  <w:b/>
                  <w:bCs/>
                  <w:sz w:val="16"/>
                  <w:szCs w:val="16"/>
                  <w:rPrChange w:id="38239" w:author="pete jones" w:date="2022-03-12T12:01:00Z">
                    <w:rPr>
                      <w:b/>
                      <w:bCs/>
                    </w:rPr>
                  </w:rPrChange>
                </w:rPr>
                <w:t>Overall Weighted score</w:t>
              </w:r>
            </w:ins>
          </w:p>
        </w:tc>
        <w:tc>
          <w:tcPr>
            <w:tcW w:w="1300" w:type="dxa"/>
            <w:shd w:val="clear" w:color="auto" w:fill="E7E6E6" w:themeFill="background2"/>
            <w:noWrap/>
            <w:hideMark/>
          </w:tcPr>
          <w:p w14:paraId="54DB026D" w14:textId="77777777" w:rsidR="00CE6EF3" w:rsidRPr="00CE6EF3" w:rsidRDefault="00CE6EF3">
            <w:pPr>
              <w:spacing w:before="0" w:after="0" w:line="240" w:lineRule="auto"/>
              <w:jc w:val="center"/>
              <w:rPr>
                <w:ins w:id="38240" w:author="pete jones" w:date="2022-03-12T12:01:00Z"/>
                <w:b/>
                <w:bCs/>
                <w:sz w:val="16"/>
                <w:szCs w:val="16"/>
                <w:rPrChange w:id="38241" w:author="pete jones" w:date="2022-03-12T12:01:00Z">
                  <w:rPr>
                    <w:ins w:id="38242" w:author="pete jones" w:date="2022-03-12T12:01:00Z"/>
                    <w:b/>
                    <w:bCs/>
                  </w:rPr>
                </w:rPrChange>
              </w:rPr>
              <w:pPrChange w:id="38243" w:author="pete jones" w:date="2022-03-12T12:02:00Z">
                <w:pPr/>
              </w:pPrChange>
            </w:pPr>
            <w:ins w:id="38244" w:author="pete jones" w:date="2022-03-12T12:01:00Z">
              <w:r w:rsidRPr="00CE6EF3">
                <w:rPr>
                  <w:b/>
                  <w:bCs/>
                  <w:sz w:val="16"/>
                  <w:szCs w:val="16"/>
                  <w:rPrChange w:id="38245" w:author="pete jones" w:date="2022-03-12T12:01:00Z">
                    <w:rPr>
                      <w:b/>
                      <w:bCs/>
                    </w:rPr>
                  </w:rPrChange>
                </w:rPr>
                <w:t>32%</w:t>
              </w:r>
            </w:ins>
          </w:p>
        </w:tc>
      </w:tr>
      <w:tr w:rsidR="00CE6EF3" w:rsidRPr="00CE6EF3" w14:paraId="2F753C30" w14:textId="77777777" w:rsidTr="00CE6EF3">
        <w:trPr>
          <w:trHeight w:val="915"/>
          <w:ins w:id="38246" w:author="pete jones" w:date="2022-03-12T12:01:00Z"/>
        </w:trPr>
        <w:tc>
          <w:tcPr>
            <w:tcW w:w="960" w:type="dxa"/>
            <w:noWrap/>
            <w:hideMark/>
          </w:tcPr>
          <w:p w14:paraId="17FAE10B" w14:textId="0F708B10" w:rsidR="00CE6EF3" w:rsidRPr="00CE6EF3" w:rsidRDefault="00CE6EF3">
            <w:pPr>
              <w:spacing w:before="0" w:after="0" w:line="240" w:lineRule="auto"/>
              <w:jc w:val="center"/>
              <w:rPr>
                <w:ins w:id="38247" w:author="pete jones" w:date="2022-03-12T12:01:00Z"/>
                <w:b/>
                <w:bCs/>
                <w:sz w:val="16"/>
                <w:szCs w:val="16"/>
                <w:rPrChange w:id="38248" w:author="pete jones" w:date="2022-03-12T12:01:00Z">
                  <w:rPr>
                    <w:ins w:id="38249" w:author="pete jones" w:date="2022-03-12T12:01:00Z"/>
                    <w:b/>
                    <w:bCs/>
                  </w:rPr>
                </w:rPrChange>
              </w:rPr>
              <w:pPrChange w:id="38250" w:author="pete jones" w:date="2022-03-12T12:02:00Z">
                <w:pPr/>
              </w:pPrChange>
            </w:pPr>
            <w:ins w:id="38251" w:author="pete jones" w:date="2022-03-12T12:01:00Z">
              <w:r w:rsidRPr="00CE6EF3">
                <w:rPr>
                  <w:b/>
                  <w:bCs/>
                  <w:sz w:val="16"/>
                  <w:szCs w:val="16"/>
                  <w:rPrChange w:id="38252" w:author="pete jones" w:date="2022-03-12T12:01:00Z">
                    <w:rPr>
                      <w:b/>
                      <w:bCs/>
                    </w:rPr>
                  </w:rPrChange>
                </w:rPr>
                <w:t>COUNT</w:t>
              </w:r>
            </w:ins>
          </w:p>
        </w:tc>
        <w:tc>
          <w:tcPr>
            <w:tcW w:w="960" w:type="dxa"/>
            <w:noWrap/>
            <w:hideMark/>
          </w:tcPr>
          <w:p w14:paraId="0E982550" w14:textId="77777777" w:rsidR="00CE6EF3" w:rsidRPr="00CE6EF3" w:rsidRDefault="00CE6EF3">
            <w:pPr>
              <w:spacing w:before="0" w:after="0" w:line="240" w:lineRule="auto"/>
              <w:jc w:val="center"/>
              <w:rPr>
                <w:ins w:id="38253" w:author="pete jones" w:date="2022-03-12T12:01:00Z"/>
                <w:b/>
                <w:bCs/>
                <w:sz w:val="16"/>
                <w:szCs w:val="16"/>
                <w:rPrChange w:id="38254" w:author="pete jones" w:date="2022-03-12T12:01:00Z">
                  <w:rPr>
                    <w:ins w:id="38255" w:author="pete jones" w:date="2022-03-12T12:01:00Z"/>
                    <w:b/>
                    <w:bCs/>
                  </w:rPr>
                </w:rPrChange>
              </w:rPr>
              <w:pPrChange w:id="38256" w:author="pete jones" w:date="2022-03-12T12:02:00Z">
                <w:pPr/>
              </w:pPrChange>
            </w:pPr>
            <w:ins w:id="38257" w:author="pete jones" w:date="2022-03-12T12:01:00Z">
              <w:r w:rsidRPr="00CE6EF3">
                <w:rPr>
                  <w:b/>
                  <w:bCs/>
                  <w:sz w:val="16"/>
                  <w:szCs w:val="16"/>
                  <w:rPrChange w:id="38258" w:author="pete jones" w:date="2022-03-12T12:01:00Z">
                    <w:rPr>
                      <w:b/>
                      <w:bCs/>
                    </w:rPr>
                  </w:rPrChange>
                </w:rPr>
                <w:t>Mode</w:t>
              </w:r>
            </w:ins>
          </w:p>
        </w:tc>
        <w:tc>
          <w:tcPr>
            <w:tcW w:w="8680" w:type="dxa"/>
            <w:noWrap/>
            <w:hideMark/>
          </w:tcPr>
          <w:p w14:paraId="7DDC1805" w14:textId="77777777" w:rsidR="00CE6EF3" w:rsidRPr="00CE6EF3" w:rsidRDefault="00CE6EF3">
            <w:pPr>
              <w:spacing w:before="0" w:after="0" w:line="240" w:lineRule="auto"/>
              <w:rPr>
                <w:ins w:id="38259" w:author="pete jones" w:date="2022-03-12T12:01:00Z"/>
                <w:b/>
                <w:bCs/>
                <w:sz w:val="16"/>
                <w:szCs w:val="16"/>
                <w:rPrChange w:id="38260" w:author="pete jones" w:date="2022-03-12T12:01:00Z">
                  <w:rPr>
                    <w:ins w:id="38261" w:author="pete jones" w:date="2022-03-12T12:01:00Z"/>
                    <w:b/>
                    <w:bCs/>
                  </w:rPr>
                </w:rPrChange>
              </w:rPr>
              <w:pPrChange w:id="38262" w:author="pete jones" w:date="2022-03-12T12:01:00Z">
                <w:pPr/>
              </w:pPrChange>
            </w:pPr>
            <w:ins w:id="38263" w:author="pete jones" w:date="2022-03-12T12:01:00Z">
              <w:r w:rsidRPr="00CE6EF3">
                <w:rPr>
                  <w:b/>
                  <w:bCs/>
                  <w:sz w:val="16"/>
                  <w:szCs w:val="16"/>
                  <w:rPrChange w:id="38264" w:author="pete jones" w:date="2022-03-12T12:01:00Z">
                    <w:rPr>
                      <w:b/>
                      <w:bCs/>
                    </w:rPr>
                  </w:rPrChange>
                </w:rPr>
                <w:t>Contributing Factors</w:t>
              </w:r>
            </w:ins>
          </w:p>
        </w:tc>
        <w:tc>
          <w:tcPr>
            <w:tcW w:w="1300" w:type="dxa"/>
            <w:hideMark/>
          </w:tcPr>
          <w:p w14:paraId="7F926D3A" w14:textId="77777777" w:rsidR="00CE6EF3" w:rsidRPr="00CE6EF3" w:rsidRDefault="00CE6EF3">
            <w:pPr>
              <w:spacing w:before="0" w:after="0" w:line="240" w:lineRule="auto"/>
              <w:jc w:val="center"/>
              <w:rPr>
                <w:ins w:id="38265" w:author="pete jones" w:date="2022-03-12T12:01:00Z"/>
                <w:b/>
                <w:bCs/>
                <w:sz w:val="16"/>
                <w:szCs w:val="16"/>
                <w:rPrChange w:id="38266" w:author="pete jones" w:date="2022-03-12T12:01:00Z">
                  <w:rPr>
                    <w:ins w:id="38267" w:author="pete jones" w:date="2022-03-12T12:01:00Z"/>
                    <w:b/>
                    <w:bCs/>
                  </w:rPr>
                </w:rPrChange>
              </w:rPr>
              <w:pPrChange w:id="38268" w:author="pete jones" w:date="2022-03-12T12:02:00Z">
                <w:pPr/>
              </w:pPrChange>
            </w:pPr>
            <w:ins w:id="38269" w:author="pete jones" w:date="2022-03-12T12:01:00Z">
              <w:r w:rsidRPr="00CE6EF3">
                <w:rPr>
                  <w:b/>
                  <w:bCs/>
                  <w:sz w:val="16"/>
                  <w:szCs w:val="16"/>
                  <w:rPrChange w:id="38270" w:author="pete jones" w:date="2022-03-12T12:01:00Z">
                    <w:rPr>
                      <w:b/>
                      <w:bCs/>
                    </w:rPr>
                  </w:rPrChange>
                </w:rPr>
                <w:t>Score Counts</w:t>
              </w:r>
              <w:r w:rsidRPr="00CE6EF3">
                <w:rPr>
                  <w:b/>
                  <w:bCs/>
                  <w:sz w:val="16"/>
                  <w:szCs w:val="16"/>
                  <w:rPrChange w:id="38271" w:author="pete jones" w:date="2022-03-12T12:01:00Z">
                    <w:rPr>
                      <w:b/>
                      <w:bCs/>
                    </w:rPr>
                  </w:rPrChange>
                </w:rPr>
                <w:br/>
                <w:t>(% of max range)</w:t>
              </w:r>
            </w:ins>
          </w:p>
        </w:tc>
      </w:tr>
      <w:tr w:rsidR="00CE6EF3" w:rsidRPr="00CE6EF3" w14:paraId="0C9BB4A4" w14:textId="77777777" w:rsidTr="00CE6EF3">
        <w:trPr>
          <w:trHeight w:val="300"/>
          <w:ins w:id="38272" w:author="pete jones" w:date="2022-03-12T12:01:00Z"/>
        </w:trPr>
        <w:tc>
          <w:tcPr>
            <w:tcW w:w="960" w:type="dxa"/>
            <w:hideMark/>
          </w:tcPr>
          <w:p w14:paraId="3F92C97D" w14:textId="77777777" w:rsidR="00CE6EF3" w:rsidRPr="00CE6EF3" w:rsidRDefault="00CE6EF3">
            <w:pPr>
              <w:spacing w:before="0" w:after="0" w:line="240" w:lineRule="auto"/>
              <w:jc w:val="center"/>
              <w:rPr>
                <w:ins w:id="38273" w:author="pete jones" w:date="2022-03-12T12:01:00Z"/>
                <w:sz w:val="16"/>
                <w:szCs w:val="16"/>
                <w:rPrChange w:id="38274" w:author="pete jones" w:date="2022-03-12T12:01:00Z">
                  <w:rPr>
                    <w:ins w:id="38275" w:author="pete jones" w:date="2022-03-12T12:01:00Z"/>
                  </w:rPr>
                </w:rPrChange>
              </w:rPr>
              <w:pPrChange w:id="38276" w:author="pete jones" w:date="2022-03-12T12:02:00Z">
                <w:pPr/>
              </w:pPrChange>
            </w:pPr>
            <w:ins w:id="38277" w:author="pete jones" w:date="2022-03-12T12:01:00Z">
              <w:r w:rsidRPr="00CE6EF3">
                <w:rPr>
                  <w:sz w:val="16"/>
                  <w:szCs w:val="16"/>
                  <w:rPrChange w:id="38278" w:author="pete jones" w:date="2022-03-12T12:01:00Z">
                    <w:rPr/>
                  </w:rPrChange>
                </w:rPr>
                <w:t>35</w:t>
              </w:r>
            </w:ins>
          </w:p>
        </w:tc>
        <w:tc>
          <w:tcPr>
            <w:tcW w:w="960" w:type="dxa"/>
            <w:noWrap/>
            <w:hideMark/>
          </w:tcPr>
          <w:p w14:paraId="7D48A842" w14:textId="77777777" w:rsidR="00CE6EF3" w:rsidRPr="00CE6EF3" w:rsidRDefault="00CE6EF3">
            <w:pPr>
              <w:spacing w:before="0" w:after="0" w:line="240" w:lineRule="auto"/>
              <w:jc w:val="center"/>
              <w:rPr>
                <w:ins w:id="38279" w:author="pete jones" w:date="2022-03-12T12:01:00Z"/>
                <w:sz w:val="16"/>
                <w:szCs w:val="16"/>
                <w:rPrChange w:id="38280" w:author="pete jones" w:date="2022-03-12T12:01:00Z">
                  <w:rPr>
                    <w:ins w:id="38281" w:author="pete jones" w:date="2022-03-12T12:01:00Z"/>
                  </w:rPr>
                </w:rPrChange>
              </w:rPr>
              <w:pPrChange w:id="38282" w:author="pete jones" w:date="2022-03-12T12:02:00Z">
                <w:pPr/>
              </w:pPrChange>
            </w:pPr>
            <w:ins w:id="38283" w:author="pete jones" w:date="2022-03-12T12:01:00Z">
              <w:r w:rsidRPr="00CE6EF3">
                <w:rPr>
                  <w:sz w:val="16"/>
                  <w:szCs w:val="16"/>
                  <w:rPrChange w:id="38284" w:author="pete jones" w:date="2022-03-12T12:01:00Z">
                    <w:rPr/>
                  </w:rPrChange>
                </w:rPr>
                <w:t>1</w:t>
              </w:r>
            </w:ins>
          </w:p>
        </w:tc>
        <w:tc>
          <w:tcPr>
            <w:tcW w:w="8680" w:type="dxa"/>
            <w:noWrap/>
            <w:hideMark/>
          </w:tcPr>
          <w:p w14:paraId="676BE2BC" w14:textId="77777777" w:rsidR="00CE6EF3" w:rsidRPr="00CE6EF3" w:rsidRDefault="00CE6EF3">
            <w:pPr>
              <w:spacing w:before="0" w:after="0" w:line="240" w:lineRule="auto"/>
              <w:rPr>
                <w:ins w:id="38285" w:author="pete jones" w:date="2022-03-12T12:01:00Z"/>
                <w:sz w:val="16"/>
                <w:szCs w:val="16"/>
                <w:rPrChange w:id="38286" w:author="pete jones" w:date="2022-03-12T12:01:00Z">
                  <w:rPr>
                    <w:ins w:id="38287" w:author="pete jones" w:date="2022-03-12T12:01:00Z"/>
                  </w:rPr>
                </w:rPrChange>
              </w:rPr>
              <w:pPrChange w:id="38288" w:author="pete jones" w:date="2022-03-12T12:01:00Z">
                <w:pPr/>
              </w:pPrChange>
            </w:pPr>
            <w:ins w:id="38289" w:author="pete jones" w:date="2022-03-12T12:01:00Z">
              <w:r w:rsidRPr="00CE6EF3">
                <w:rPr>
                  <w:sz w:val="16"/>
                  <w:szCs w:val="16"/>
                  <w:rPrChange w:id="38290" w:author="pete jones" w:date="2022-03-12T12:01:00Z">
                    <w:rPr/>
                  </w:rPrChange>
                </w:rPr>
                <w:t>Learning model</w:t>
              </w:r>
            </w:ins>
          </w:p>
        </w:tc>
        <w:tc>
          <w:tcPr>
            <w:tcW w:w="1300" w:type="dxa"/>
            <w:noWrap/>
            <w:hideMark/>
          </w:tcPr>
          <w:p w14:paraId="30E642C1" w14:textId="77777777" w:rsidR="00CE6EF3" w:rsidRPr="00CE6EF3" w:rsidRDefault="00CE6EF3">
            <w:pPr>
              <w:spacing w:before="0" w:after="0" w:line="240" w:lineRule="auto"/>
              <w:jc w:val="center"/>
              <w:rPr>
                <w:ins w:id="38291" w:author="pete jones" w:date="2022-03-12T12:01:00Z"/>
                <w:sz w:val="16"/>
                <w:szCs w:val="16"/>
                <w:rPrChange w:id="38292" w:author="pete jones" w:date="2022-03-12T12:01:00Z">
                  <w:rPr>
                    <w:ins w:id="38293" w:author="pete jones" w:date="2022-03-12T12:01:00Z"/>
                  </w:rPr>
                </w:rPrChange>
              </w:rPr>
              <w:pPrChange w:id="38294" w:author="pete jones" w:date="2022-03-12T12:02:00Z">
                <w:pPr/>
              </w:pPrChange>
            </w:pPr>
            <w:ins w:id="38295" w:author="pete jones" w:date="2022-03-12T12:01:00Z">
              <w:r w:rsidRPr="00CE6EF3">
                <w:rPr>
                  <w:sz w:val="16"/>
                  <w:szCs w:val="16"/>
                  <w:rPrChange w:id="38296" w:author="pete jones" w:date="2022-03-12T12:01:00Z">
                    <w:rPr/>
                  </w:rPrChange>
                </w:rPr>
                <w:t>60 (24%)</w:t>
              </w:r>
            </w:ins>
          </w:p>
        </w:tc>
      </w:tr>
      <w:tr w:rsidR="00CE6EF3" w:rsidRPr="00CE6EF3" w14:paraId="220A6306" w14:textId="77777777" w:rsidTr="00CE6EF3">
        <w:trPr>
          <w:trHeight w:val="300"/>
          <w:ins w:id="38297" w:author="pete jones" w:date="2022-03-12T12:01:00Z"/>
        </w:trPr>
        <w:tc>
          <w:tcPr>
            <w:tcW w:w="960" w:type="dxa"/>
            <w:hideMark/>
          </w:tcPr>
          <w:p w14:paraId="4C6DB8D7" w14:textId="77777777" w:rsidR="00CE6EF3" w:rsidRPr="00CE6EF3" w:rsidRDefault="00CE6EF3">
            <w:pPr>
              <w:spacing w:before="0" w:after="0" w:line="240" w:lineRule="auto"/>
              <w:jc w:val="center"/>
              <w:rPr>
                <w:ins w:id="38298" w:author="pete jones" w:date="2022-03-12T12:01:00Z"/>
                <w:sz w:val="16"/>
                <w:szCs w:val="16"/>
                <w:rPrChange w:id="38299" w:author="pete jones" w:date="2022-03-12T12:01:00Z">
                  <w:rPr>
                    <w:ins w:id="38300" w:author="pete jones" w:date="2022-03-12T12:01:00Z"/>
                  </w:rPr>
                </w:rPrChange>
              </w:rPr>
              <w:pPrChange w:id="38301" w:author="pete jones" w:date="2022-03-12T12:02:00Z">
                <w:pPr/>
              </w:pPrChange>
            </w:pPr>
            <w:ins w:id="38302" w:author="pete jones" w:date="2022-03-12T12:01:00Z">
              <w:r w:rsidRPr="00CE6EF3">
                <w:rPr>
                  <w:sz w:val="16"/>
                  <w:szCs w:val="16"/>
                  <w:rPrChange w:id="38303" w:author="pete jones" w:date="2022-03-12T12:01:00Z">
                    <w:rPr/>
                  </w:rPrChange>
                </w:rPr>
                <w:t>21</w:t>
              </w:r>
            </w:ins>
          </w:p>
        </w:tc>
        <w:tc>
          <w:tcPr>
            <w:tcW w:w="960" w:type="dxa"/>
            <w:noWrap/>
            <w:hideMark/>
          </w:tcPr>
          <w:p w14:paraId="2858F1F7" w14:textId="77777777" w:rsidR="00CE6EF3" w:rsidRPr="00CE6EF3" w:rsidRDefault="00CE6EF3">
            <w:pPr>
              <w:spacing w:before="0" w:after="0" w:line="240" w:lineRule="auto"/>
              <w:jc w:val="center"/>
              <w:rPr>
                <w:ins w:id="38304" w:author="pete jones" w:date="2022-03-12T12:01:00Z"/>
                <w:sz w:val="16"/>
                <w:szCs w:val="16"/>
                <w:rPrChange w:id="38305" w:author="pete jones" w:date="2022-03-12T12:01:00Z">
                  <w:rPr>
                    <w:ins w:id="38306" w:author="pete jones" w:date="2022-03-12T12:01:00Z"/>
                  </w:rPr>
                </w:rPrChange>
              </w:rPr>
              <w:pPrChange w:id="38307" w:author="pete jones" w:date="2022-03-12T12:02:00Z">
                <w:pPr/>
              </w:pPrChange>
            </w:pPr>
            <w:ins w:id="38308" w:author="pete jones" w:date="2022-03-12T12:01:00Z">
              <w:r w:rsidRPr="00CE6EF3">
                <w:rPr>
                  <w:sz w:val="16"/>
                  <w:szCs w:val="16"/>
                  <w:rPrChange w:id="38309" w:author="pete jones" w:date="2022-03-12T12:01:00Z">
                    <w:rPr/>
                  </w:rPrChange>
                </w:rPr>
                <w:t>2</w:t>
              </w:r>
            </w:ins>
          </w:p>
        </w:tc>
        <w:tc>
          <w:tcPr>
            <w:tcW w:w="8680" w:type="dxa"/>
            <w:noWrap/>
            <w:hideMark/>
          </w:tcPr>
          <w:p w14:paraId="77474CBF" w14:textId="77777777" w:rsidR="00CE6EF3" w:rsidRPr="00CE6EF3" w:rsidRDefault="00CE6EF3">
            <w:pPr>
              <w:spacing w:before="0" w:after="0" w:line="240" w:lineRule="auto"/>
              <w:rPr>
                <w:ins w:id="38310" w:author="pete jones" w:date="2022-03-12T12:01:00Z"/>
                <w:sz w:val="16"/>
                <w:szCs w:val="16"/>
                <w:rPrChange w:id="38311" w:author="pete jones" w:date="2022-03-12T12:01:00Z">
                  <w:rPr>
                    <w:ins w:id="38312" w:author="pete jones" w:date="2022-03-12T12:01:00Z"/>
                  </w:rPr>
                </w:rPrChange>
              </w:rPr>
              <w:pPrChange w:id="38313" w:author="pete jones" w:date="2022-03-12T12:01:00Z">
                <w:pPr/>
              </w:pPrChange>
            </w:pPr>
            <w:ins w:id="38314" w:author="pete jones" w:date="2022-03-12T12:01:00Z">
              <w:r w:rsidRPr="00CE6EF3">
                <w:rPr>
                  <w:sz w:val="16"/>
                  <w:szCs w:val="16"/>
                  <w:rPrChange w:id="38315" w:author="pete jones" w:date="2022-03-12T12:01:00Z">
                    <w:rPr/>
                  </w:rPrChange>
                </w:rPr>
                <w:t>Entry quals</w:t>
              </w:r>
            </w:ins>
          </w:p>
        </w:tc>
        <w:tc>
          <w:tcPr>
            <w:tcW w:w="1300" w:type="dxa"/>
            <w:noWrap/>
            <w:hideMark/>
          </w:tcPr>
          <w:p w14:paraId="05582830" w14:textId="77777777" w:rsidR="00CE6EF3" w:rsidRPr="00CE6EF3" w:rsidRDefault="00CE6EF3">
            <w:pPr>
              <w:spacing w:before="0" w:after="0" w:line="240" w:lineRule="auto"/>
              <w:jc w:val="center"/>
              <w:rPr>
                <w:ins w:id="38316" w:author="pete jones" w:date="2022-03-12T12:01:00Z"/>
                <w:sz w:val="16"/>
                <w:szCs w:val="16"/>
                <w:rPrChange w:id="38317" w:author="pete jones" w:date="2022-03-12T12:01:00Z">
                  <w:rPr>
                    <w:ins w:id="38318" w:author="pete jones" w:date="2022-03-12T12:01:00Z"/>
                  </w:rPr>
                </w:rPrChange>
              </w:rPr>
              <w:pPrChange w:id="38319" w:author="pete jones" w:date="2022-03-12T12:02:00Z">
                <w:pPr/>
              </w:pPrChange>
            </w:pPr>
            <w:ins w:id="38320" w:author="pete jones" w:date="2022-03-12T12:01:00Z">
              <w:r w:rsidRPr="00CE6EF3">
                <w:rPr>
                  <w:sz w:val="16"/>
                  <w:szCs w:val="16"/>
                  <w:rPrChange w:id="38321" w:author="pete jones" w:date="2022-03-12T12:01:00Z">
                    <w:rPr/>
                  </w:rPrChange>
                </w:rPr>
                <w:t>51 (35%)</w:t>
              </w:r>
            </w:ins>
          </w:p>
        </w:tc>
      </w:tr>
      <w:tr w:rsidR="00CE6EF3" w:rsidRPr="00CE6EF3" w14:paraId="255021FD" w14:textId="77777777" w:rsidTr="00CE6EF3">
        <w:trPr>
          <w:trHeight w:val="300"/>
          <w:ins w:id="38322" w:author="pete jones" w:date="2022-03-12T12:01:00Z"/>
        </w:trPr>
        <w:tc>
          <w:tcPr>
            <w:tcW w:w="960" w:type="dxa"/>
            <w:hideMark/>
          </w:tcPr>
          <w:p w14:paraId="0385AFC1" w14:textId="77777777" w:rsidR="00CE6EF3" w:rsidRPr="00CE6EF3" w:rsidRDefault="00CE6EF3">
            <w:pPr>
              <w:spacing w:before="0" w:after="0" w:line="240" w:lineRule="auto"/>
              <w:jc w:val="center"/>
              <w:rPr>
                <w:ins w:id="38323" w:author="pete jones" w:date="2022-03-12T12:01:00Z"/>
                <w:sz w:val="16"/>
                <w:szCs w:val="16"/>
                <w:rPrChange w:id="38324" w:author="pete jones" w:date="2022-03-12T12:01:00Z">
                  <w:rPr>
                    <w:ins w:id="38325" w:author="pete jones" w:date="2022-03-12T12:01:00Z"/>
                  </w:rPr>
                </w:rPrChange>
              </w:rPr>
              <w:pPrChange w:id="38326" w:author="pete jones" w:date="2022-03-12T12:02:00Z">
                <w:pPr/>
              </w:pPrChange>
            </w:pPr>
            <w:ins w:id="38327" w:author="pete jones" w:date="2022-03-12T12:01:00Z">
              <w:r w:rsidRPr="00CE6EF3">
                <w:rPr>
                  <w:sz w:val="16"/>
                  <w:szCs w:val="16"/>
                  <w:rPrChange w:id="38328" w:author="pete jones" w:date="2022-03-12T12:01:00Z">
                    <w:rPr/>
                  </w:rPrChange>
                </w:rPr>
                <w:t>26</w:t>
              </w:r>
            </w:ins>
          </w:p>
        </w:tc>
        <w:tc>
          <w:tcPr>
            <w:tcW w:w="960" w:type="dxa"/>
            <w:noWrap/>
            <w:hideMark/>
          </w:tcPr>
          <w:p w14:paraId="3AB43909" w14:textId="77777777" w:rsidR="00CE6EF3" w:rsidRPr="00CE6EF3" w:rsidRDefault="00CE6EF3">
            <w:pPr>
              <w:spacing w:before="0" w:after="0" w:line="240" w:lineRule="auto"/>
              <w:jc w:val="center"/>
              <w:rPr>
                <w:ins w:id="38329" w:author="pete jones" w:date="2022-03-12T12:01:00Z"/>
                <w:sz w:val="16"/>
                <w:szCs w:val="16"/>
                <w:rPrChange w:id="38330" w:author="pete jones" w:date="2022-03-12T12:01:00Z">
                  <w:rPr>
                    <w:ins w:id="38331" w:author="pete jones" w:date="2022-03-12T12:01:00Z"/>
                  </w:rPr>
                </w:rPrChange>
              </w:rPr>
              <w:pPrChange w:id="38332" w:author="pete jones" w:date="2022-03-12T12:02:00Z">
                <w:pPr/>
              </w:pPrChange>
            </w:pPr>
            <w:ins w:id="38333" w:author="pete jones" w:date="2022-03-12T12:01:00Z">
              <w:r w:rsidRPr="00CE6EF3">
                <w:rPr>
                  <w:sz w:val="16"/>
                  <w:szCs w:val="16"/>
                  <w:rPrChange w:id="38334" w:author="pete jones" w:date="2022-03-12T12:01:00Z">
                    <w:rPr/>
                  </w:rPrChange>
                </w:rPr>
                <w:t>3</w:t>
              </w:r>
            </w:ins>
          </w:p>
        </w:tc>
        <w:tc>
          <w:tcPr>
            <w:tcW w:w="8680" w:type="dxa"/>
            <w:noWrap/>
            <w:hideMark/>
          </w:tcPr>
          <w:p w14:paraId="2EFCD168" w14:textId="3E8CAE82" w:rsidR="00CE6EF3" w:rsidRPr="00CE6EF3" w:rsidRDefault="00F743B3">
            <w:pPr>
              <w:spacing w:before="0" w:after="0" w:line="240" w:lineRule="auto"/>
              <w:rPr>
                <w:ins w:id="38335" w:author="pete jones" w:date="2022-03-12T12:01:00Z"/>
                <w:sz w:val="16"/>
                <w:szCs w:val="16"/>
                <w:rPrChange w:id="38336" w:author="pete jones" w:date="2022-03-12T12:01:00Z">
                  <w:rPr>
                    <w:ins w:id="38337" w:author="pete jones" w:date="2022-03-12T12:01:00Z"/>
                  </w:rPr>
                </w:rPrChange>
              </w:rPr>
              <w:pPrChange w:id="38338" w:author="pete jones" w:date="2022-03-12T12:01:00Z">
                <w:pPr/>
              </w:pPrChange>
            </w:pPr>
            <w:ins w:id="38339" w:author="pete jones" w:date="2022-03-29T17:15:00Z">
              <w:r w:rsidRPr="00CE6EF3">
                <w:rPr>
                  <w:sz w:val="16"/>
                  <w:szCs w:val="16"/>
                </w:rPr>
                <w:t>Assessment</w:t>
              </w:r>
            </w:ins>
            <w:ins w:id="38340" w:author="pete jones" w:date="2022-03-12T12:01:00Z">
              <w:r w:rsidR="00CE6EF3" w:rsidRPr="00CE6EF3">
                <w:rPr>
                  <w:sz w:val="16"/>
                  <w:szCs w:val="16"/>
                  <w:rPrChange w:id="38341" w:author="pete jones" w:date="2022-03-12T12:01:00Z">
                    <w:rPr/>
                  </w:rPrChange>
                </w:rPr>
                <w:t xml:space="preserve"> model</w:t>
              </w:r>
            </w:ins>
          </w:p>
        </w:tc>
        <w:tc>
          <w:tcPr>
            <w:tcW w:w="1300" w:type="dxa"/>
            <w:noWrap/>
            <w:hideMark/>
          </w:tcPr>
          <w:p w14:paraId="33FA5308" w14:textId="77777777" w:rsidR="00CE6EF3" w:rsidRPr="00CE6EF3" w:rsidRDefault="00CE6EF3">
            <w:pPr>
              <w:spacing w:before="0" w:after="0" w:line="240" w:lineRule="auto"/>
              <w:jc w:val="center"/>
              <w:rPr>
                <w:ins w:id="38342" w:author="pete jones" w:date="2022-03-12T12:01:00Z"/>
                <w:sz w:val="16"/>
                <w:szCs w:val="16"/>
                <w:rPrChange w:id="38343" w:author="pete jones" w:date="2022-03-12T12:01:00Z">
                  <w:rPr>
                    <w:ins w:id="38344" w:author="pete jones" w:date="2022-03-12T12:01:00Z"/>
                  </w:rPr>
                </w:rPrChange>
              </w:rPr>
              <w:pPrChange w:id="38345" w:author="pete jones" w:date="2022-03-12T12:02:00Z">
                <w:pPr/>
              </w:pPrChange>
            </w:pPr>
            <w:ins w:id="38346" w:author="pete jones" w:date="2022-03-12T12:01:00Z">
              <w:r w:rsidRPr="00CE6EF3">
                <w:rPr>
                  <w:sz w:val="16"/>
                  <w:szCs w:val="16"/>
                  <w:rPrChange w:id="38347" w:author="pete jones" w:date="2022-03-12T12:01:00Z">
                    <w:rPr/>
                  </w:rPrChange>
                </w:rPr>
                <w:t>71 (39%)</w:t>
              </w:r>
            </w:ins>
          </w:p>
        </w:tc>
      </w:tr>
      <w:tr w:rsidR="00CE6EF3" w:rsidRPr="00CE6EF3" w14:paraId="72C23000" w14:textId="77777777" w:rsidTr="00CE6EF3">
        <w:trPr>
          <w:trHeight w:val="315"/>
          <w:ins w:id="38348" w:author="pete jones" w:date="2022-03-12T12:01:00Z"/>
        </w:trPr>
        <w:tc>
          <w:tcPr>
            <w:tcW w:w="960" w:type="dxa"/>
            <w:hideMark/>
          </w:tcPr>
          <w:p w14:paraId="0E34B6B6" w14:textId="77777777" w:rsidR="00CE6EF3" w:rsidRPr="00CE6EF3" w:rsidRDefault="00CE6EF3">
            <w:pPr>
              <w:spacing w:before="0" w:after="0" w:line="240" w:lineRule="auto"/>
              <w:jc w:val="center"/>
              <w:rPr>
                <w:ins w:id="38349" w:author="pete jones" w:date="2022-03-12T12:01:00Z"/>
                <w:sz w:val="16"/>
                <w:szCs w:val="16"/>
                <w:rPrChange w:id="38350" w:author="pete jones" w:date="2022-03-12T12:01:00Z">
                  <w:rPr>
                    <w:ins w:id="38351" w:author="pete jones" w:date="2022-03-12T12:01:00Z"/>
                  </w:rPr>
                </w:rPrChange>
              </w:rPr>
              <w:pPrChange w:id="38352" w:author="pete jones" w:date="2022-03-12T12:02:00Z">
                <w:pPr/>
              </w:pPrChange>
            </w:pPr>
            <w:ins w:id="38353" w:author="pete jones" w:date="2022-03-12T12:01:00Z">
              <w:r w:rsidRPr="00CE6EF3">
                <w:rPr>
                  <w:sz w:val="16"/>
                  <w:szCs w:val="16"/>
                  <w:rPrChange w:id="38354" w:author="pete jones" w:date="2022-03-12T12:01:00Z">
                    <w:rPr/>
                  </w:rPrChange>
                </w:rPr>
                <w:lastRenderedPageBreak/>
                <w:t>15</w:t>
              </w:r>
            </w:ins>
          </w:p>
        </w:tc>
        <w:tc>
          <w:tcPr>
            <w:tcW w:w="960" w:type="dxa"/>
            <w:noWrap/>
            <w:hideMark/>
          </w:tcPr>
          <w:p w14:paraId="175228C1" w14:textId="77777777" w:rsidR="00CE6EF3" w:rsidRPr="00CE6EF3" w:rsidRDefault="00CE6EF3">
            <w:pPr>
              <w:spacing w:before="0" w:after="0" w:line="240" w:lineRule="auto"/>
              <w:jc w:val="center"/>
              <w:rPr>
                <w:ins w:id="38355" w:author="pete jones" w:date="2022-03-12T12:01:00Z"/>
                <w:sz w:val="16"/>
                <w:szCs w:val="16"/>
                <w:rPrChange w:id="38356" w:author="pete jones" w:date="2022-03-12T12:01:00Z">
                  <w:rPr>
                    <w:ins w:id="38357" w:author="pete jones" w:date="2022-03-12T12:01:00Z"/>
                  </w:rPr>
                </w:rPrChange>
              </w:rPr>
              <w:pPrChange w:id="38358" w:author="pete jones" w:date="2022-03-12T12:02:00Z">
                <w:pPr/>
              </w:pPrChange>
            </w:pPr>
            <w:ins w:id="38359" w:author="pete jones" w:date="2022-03-12T12:01:00Z">
              <w:r w:rsidRPr="00CE6EF3">
                <w:rPr>
                  <w:sz w:val="16"/>
                  <w:szCs w:val="16"/>
                  <w:rPrChange w:id="38360" w:author="pete jones" w:date="2022-03-12T12:01:00Z">
                    <w:rPr/>
                  </w:rPrChange>
                </w:rPr>
                <w:t>4</w:t>
              </w:r>
            </w:ins>
          </w:p>
        </w:tc>
        <w:tc>
          <w:tcPr>
            <w:tcW w:w="8680" w:type="dxa"/>
            <w:noWrap/>
            <w:hideMark/>
          </w:tcPr>
          <w:p w14:paraId="45F23646" w14:textId="77777777" w:rsidR="00CE6EF3" w:rsidRPr="00CE6EF3" w:rsidRDefault="00CE6EF3">
            <w:pPr>
              <w:spacing w:before="0" w:after="0" w:line="240" w:lineRule="auto"/>
              <w:rPr>
                <w:ins w:id="38361" w:author="pete jones" w:date="2022-03-12T12:01:00Z"/>
                <w:sz w:val="16"/>
                <w:szCs w:val="16"/>
                <w:rPrChange w:id="38362" w:author="pete jones" w:date="2022-03-12T12:01:00Z">
                  <w:rPr>
                    <w:ins w:id="38363" w:author="pete jones" w:date="2022-03-12T12:01:00Z"/>
                  </w:rPr>
                </w:rPrChange>
              </w:rPr>
              <w:pPrChange w:id="38364" w:author="pete jones" w:date="2022-03-12T12:01:00Z">
                <w:pPr/>
              </w:pPrChange>
            </w:pPr>
            <w:ins w:id="38365" w:author="pete jones" w:date="2022-03-12T12:01:00Z">
              <w:r w:rsidRPr="00CE6EF3">
                <w:rPr>
                  <w:sz w:val="16"/>
                  <w:szCs w:val="16"/>
                  <w:rPrChange w:id="38366" w:author="pete jones" w:date="2022-03-12T12:01:00Z">
                    <w:rPr/>
                  </w:rPrChange>
                </w:rPr>
                <w:t>External Factors</w:t>
              </w:r>
            </w:ins>
          </w:p>
        </w:tc>
        <w:tc>
          <w:tcPr>
            <w:tcW w:w="1300" w:type="dxa"/>
            <w:noWrap/>
            <w:hideMark/>
          </w:tcPr>
          <w:p w14:paraId="7819042D" w14:textId="77777777" w:rsidR="00CE6EF3" w:rsidRPr="00CE6EF3" w:rsidRDefault="00CE6EF3">
            <w:pPr>
              <w:spacing w:before="0" w:after="0" w:line="240" w:lineRule="auto"/>
              <w:jc w:val="center"/>
              <w:rPr>
                <w:ins w:id="38367" w:author="pete jones" w:date="2022-03-12T12:01:00Z"/>
                <w:sz w:val="16"/>
                <w:szCs w:val="16"/>
                <w:rPrChange w:id="38368" w:author="pete jones" w:date="2022-03-12T12:01:00Z">
                  <w:rPr>
                    <w:ins w:id="38369" w:author="pete jones" w:date="2022-03-12T12:01:00Z"/>
                  </w:rPr>
                </w:rPrChange>
              </w:rPr>
              <w:pPrChange w:id="38370" w:author="pete jones" w:date="2022-03-12T12:02:00Z">
                <w:pPr/>
              </w:pPrChange>
            </w:pPr>
            <w:ins w:id="38371" w:author="pete jones" w:date="2022-03-12T12:01:00Z">
              <w:r w:rsidRPr="00CE6EF3">
                <w:rPr>
                  <w:sz w:val="16"/>
                  <w:szCs w:val="16"/>
                  <w:rPrChange w:id="38372" w:author="pete jones" w:date="2022-03-12T12:01:00Z">
                    <w:rPr/>
                  </w:rPrChange>
                </w:rPr>
                <w:t>32 (32%)</w:t>
              </w:r>
            </w:ins>
          </w:p>
        </w:tc>
      </w:tr>
      <w:tr w:rsidR="00CE6EF3" w:rsidRPr="00CE6EF3" w14:paraId="4D72924B" w14:textId="77777777" w:rsidTr="00CE6EF3">
        <w:trPr>
          <w:trHeight w:val="315"/>
          <w:ins w:id="38373" w:author="pete jones" w:date="2022-03-12T12:01:00Z"/>
        </w:trPr>
        <w:tc>
          <w:tcPr>
            <w:tcW w:w="960" w:type="dxa"/>
            <w:noWrap/>
            <w:hideMark/>
          </w:tcPr>
          <w:p w14:paraId="1EB8615E" w14:textId="77777777" w:rsidR="00CE6EF3" w:rsidRPr="00CE6EF3" w:rsidRDefault="00CE6EF3">
            <w:pPr>
              <w:spacing w:before="0" w:after="0" w:line="240" w:lineRule="auto"/>
              <w:jc w:val="center"/>
              <w:rPr>
                <w:ins w:id="38374" w:author="pete jones" w:date="2022-03-12T12:01:00Z"/>
                <w:sz w:val="16"/>
                <w:szCs w:val="16"/>
                <w:rPrChange w:id="38375" w:author="pete jones" w:date="2022-03-12T12:01:00Z">
                  <w:rPr>
                    <w:ins w:id="38376" w:author="pete jones" w:date="2022-03-12T12:01:00Z"/>
                  </w:rPr>
                </w:rPrChange>
              </w:rPr>
              <w:pPrChange w:id="38377" w:author="pete jones" w:date="2022-03-12T12:02:00Z">
                <w:pPr/>
              </w:pPrChange>
            </w:pPr>
          </w:p>
        </w:tc>
        <w:tc>
          <w:tcPr>
            <w:tcW w:w="960" w:type="dxa"/>
            <w:noWrap/>
            <w:hideMark/>
          </w:tcPr>
          <w:p w14:paraId="227C263F" w14:textId="77777777" w:rsidR="00CE6EF3" w:rsidRPr="00CE6EF3" w:rsidRDefault="00CE6EF3">
            <w:pPr>
              <w:spacing w:before="0" w:after="0" w:line="240" w:lineRule="auto"/>
              <w:jc w:val="center"/>
              <w:rPr>
                <w:ins w:id="38378" w:author="pete jones" w:date="2022-03-12T12:01:00Z"/>
                <w:sz w:val="16"/>
                <w:szCs w:val="16"/>
                <w:rPrChange w:id="38379" w:author="pete jones" w:date="2022-03-12T12:01:00Z">
                  <w:rPr>
                    <w:ins w:id="38380" w:author="pete jones" w:date="2022-03-12T12:01:00Z"/>
                  </w:rPr>
                </w:rPrChange>
              </w:rPr>
              <w:pPrChange w:id="38381" w:author="pete jones" w:date="2022-03-12T12:02:00Z">
                <w:pPr/>
              </w:pPrChange>
            </w:pPr>
          </w:p>
        </w:tc>
        <w:tc>
          <w:tcPr>
            <w:tcW w:w="8680" w:type="dxa"/>
            <w:noWrap/>
            <w:hideMark/>
          </w:tcPr>
          <w:p w14:paraId="0FD40339" w14:textId="77777777" w:rsidR="00CE6EF3" w:rsidRPr="00CE6EF3" w:rsidRDefault="00CE6EF3">
            <w:pPr>
              <w:spacing w:before="0" w:after="0" w:line="240" w:lineRule="auto"/>
              <w:rPr>
                <w:ins w:id="38382" w:author="pete jones" w:date="2022-03-12T12:01:00Z"/>
                <w:b/>
                <w:bCs/>
                <w:i/>
                <w:iCs/>
                <w:sz w:val="16"/>
                <w:szCs w:val="16"/>
                <w:rPrChange w:id="38383" w:author="pete jones" w:date="2022-03-12T12:01:00Z">
                  <w:rPr>
                    <w:ins w:id="38384" w:author="pete jones" w:date="2022-03-12T12:01:00Z"/>
                    <w:b/>
                    <w:bCs/>
                    <w:i/>
                    <w:iCs/>
                  </w:rPr>
                </w:rPrChange>
              </w:rPr>
              <w:pPrChange w:id="38385" w:author="pete jones" w:date="2022-03-12T12:01:00Z">
                <w:pPr/>
              </w:pPrChange>
            </w:pPr>
            <w:ins w:id="38386" w:author="pete jones" w:date="2022-03-12T12:01:00Z">
              <w:r w:rsidRPr="00CE6EF3">
                <w:rPr>
                  <w:b/>
                  <w:bCs/>
                  <w:i/>
                  <w:iCs/>
                  <w:sz w:val="16"/>
                  <w:szCs w:val="16"/>
                  <w:rPrChange w:id="38387" w:author="pete jones" w:date="2022-03-12T12:01:00Z">
                    <w:rPr>
                      <w:b/>
                      <w:bCs/>
                      <w:i/>
                      <w:iCs/>
                    </w:rPr>
                  </w:rPrChange>
                </w:rPr>
                <w:t>Combined</w:t>
              </w:r>
            </w:ins>
          </w:p>
        </w:tc>
        <w:tc>
          <w:tcPr>
            <w:tcW w:w="1300" w:type="dxa"/>
            <w:noWrap/>
            <w:hideMark/>
          </w:tcPr>
          <w:p w14:paraId="538C6E5C" w14:textId="77777777" w:rsidR="00CE6EF3" w:rsidRPr="00CE6EF3" w:rsidRDefault="00CE6EF3">
            <w:pPr>
              <w:spacing w:before="0" w:after="0" w:line="240" w:lineRule="auto"/>
              <w:jc w:val="center"/>
              <w:rPr>
                <w:ins w:id="38388" w:author="pete jones" w:date="2022-03-12T12:01:00Z"/>
                <w:b/>
                <w:bCs/>
                <w:sz w:val="16"/>
                <w:szCs w:val="16"/>
                <w:rPrChange w:id="38389" w:author="pete jones" w:date="2022-03-12T12:01:00Z">
                  <w:rPr>
                    <w:ins w:id="38390" w:author="pete jones" w:date="2022-03-12T12:01:00Z"/>
                    <w:b/>
                    <w:bCs/>
                  </w:rPr>
                </w:rPrChange>
              </w:rPr>
              <w:pPrChange w:id="38391" w:author="pete jones" w:date="2022-03-12T12:02:00Z">
                <w:pPr/>
              </w:pPrChange>
            </w:pPr>
            <w:ins w:id="38392" w:author="pete jones" w:date="2022-03-12T12:01:00Z">
              <w:r w:rsidRPr="00CE6EF3">
                <w:rPr>
                  <w:b/>
                  <w:bCs/>
                  <w:sz w:val="16"/>
                  <w:szCs w:val="16"/>
                  <w:rPrChange w:id="38393" w:author="pete jones" w:date="2022-03-12T12:01:00Z">
                    <w:rPr>
                      <w:b/>
                      <w:bCs/>
                    </w:rPr>
                  </w:rPrChange>
                </w:rPr>
                <w:t>214</w:t>
              </w:r>
            </w:ins>
          </w:p>
        </w:tc>
      </w:tr>
      <w:tr w:rsidR="00CE6EF3" w:rsidRPr="00CE6EF3" w14:paraId="1A64BDBC" w14:textId="77777777" w:rsidTr="00CE6EF3">
        <w:trPr>
          <w:trHeight w:val="315"/>
          <w:ins w:id="38394" w:author="pete jones" w:date="2022-03-12T12:01:00Z"/>
        </w:trPr>
        <w:tc>
          <w:tcPr>
            <w:tcW w:w="960" w:type="dxa"/>
            <w:shd w:val="clear" w:color="auto" w:fill="E7E6E6" w:themeFill="background2"/>
            <w:noWrap/>
            <w:hideMark/>
          </w:tcPr>
          <w:p w14:paraId="3F631D0A" w14:textId="77777777" w:rsidR="00CE6EF3" w:rsidRPr="00CE6EF3" w:rsidRDefault="00CE6EF3">
            <w:pPr>
              <w:spacing w:before="0" w:after="0" w:line="240" w:lineRule="auto"/>
              <w:jc w:val="center"/>
              <w:rPr>
                <w:ins w:id="38395" w:author="pete jones" w:date="2022-03-12T12:01:00Z"/>
                <w:b/>
                <w:bCs/>
                <w:sz w:val="16"/>
                <w:szCs w:val="16"/>
                <w:rPrChange w:id="38396" w:author="pete jones" w:date="2022-03-12T12:03:00Z">
                  <w:rPr>
                    <w:ins w:id="38397" w:author="pete jones" w:date="2022-03-12T12:01:00Z"/>
                  </w:rPr>
                </w:rPrChange>
              </w:rPr>
              <w:pPrChange w:id="38398" w:author="pete jones" w:date="2022-03-12T12:02:00Z">
                <w:pPr/>
              </w:pPrChange>
            </w:pPr>
            <w:ins w:id="38399" w:author="pete jones" w:date="2022-03-12T12:01:00Z">
              <w:r w:rsidRPr="00CE6EF3">
                <w:rPr>
                  <w:b/>
                  <w:bCs/>
                  <w:sz w:val="16"/>
                  <w:szCs w:val="16"/>
                  <w:rPrChange w:id="38400" w:author="pete jones" w:date="2022-03-12T12:03:00Z">
                    <w:rPr/>
                  </w:rPrChange>
                </w:rPr>
                <w:t>KPI No.</w:t>
              </w:r>
            </w:ins>
          </w:p>
        </w:tc>
        <w:tc>
          <w:tcPr>
            <w:tcW w:w="960" w:type="dxa"/>
            <w:shd w:val="clear" w:color="auto" w:fill="E7E6E6" w:themeFill="background2"/>
            <w:noWrap/>
            <w:hideMark/>
          </w:tcPr>
          <w:p w14:paraId="585DE1A5" w14:textId="77777777" w:rsidR="00CE6EF3" w:rsidRPr="00CE6EF3" w:rsidRDefault="00CE6EF3">
            <w:pPr>
              <w:spacing w:before="0" w:after="0" w:line="240" w:lineRule="auto"/>
              <w:jc w:val="center"/>
              <w:rPr>
                <w:ins w:id="38401" w:author="pete jones" w:date="2022-03-12T12:01:00Z"/>
                <w:b/>
                <w:bCs/>
                <w:sz w:val="16"/>
                <w:szCs w:val="16"/>
                <w:rPrChange w:id="38402" w:author="pete jones" w:date="2022-03-12T12:01:00Z">
                  <w:rPr>
                    <w:ins w:id="38403" w:author="pete jones" w:date="2022-03-12T12:01:00Z"/>
                    <w:b/>
                    <w:bCs/>
                  </w:rPr>
                </w:rPrChange>
              </w:rPr>
              <w:pPrChange w:id="38404" w:author="pete jones" w:date="2022-03-12T12:02:00Z">
                <w:pPr/>
              </w:pPrChange>
            </w:pPr>
            <w:ins w:id="38405" w:author="pete jones" w:date="2022-03-12T12:01:00Z">
              <w:r w:rsidRPr="00CE6EF3">
                <w:rPr>
                  <w:b/>
                  <w:bCs/>
                  <w:sz w:val="16"/>
                  <w:szCs w:val="16"/>
                  <w:rPrChange w:id="38406" w:author="pete jones" w:date="2022-03-12T12:01:00Z">
                    <w:rPr>
                      <w:b/>
                      <w:bCs/>
                    </w:rPr>
                  </w:rPrChange>
                </w:rPr>
                <w:t>Mode</w:t>
              </w:r>
            </w:ins>
          </w:p>
        </w:tc>
        <w:tc>
          <w:tcPr>
            <w:tcW w:w="8680" w:type="dxa"/>
            <w:shd w:val="clear" w:color="auto" w:fill="E7E6E6" w:themeFill="background2"/>
            <w:hideMark/>
          </w:tcPr>
          <w:p w14:paraId="24A66F0E" w14:textId="77777777" w:rsidR="00CE6EF3" w:rsidRPr="00CE6EF3" w:rsidRDefault="00CE6EF3">
            <w:pPr>
              <w:spacing w:before="0" w:after="0" w:line="240" w:lineRule="auto"/>
              <w:rPr>
                <w:ins w:id="38407" w:author="pete jones" w:date="2022-03-12T12:01:00Z"/>
                <w:b/>
                <w:bCs/>
                <w:sz w:val="16"/>
                <w:szCs w:val="16"/>
                <w:rPrChange w:id="38408" w:author="pete jones" w:date="2022-03-12T12:01:00Z">
                  <w:rPr>
                    <w:ins w:id="38409" w:author="pete jones" w:date="2022-03-12T12:01:00Z"/>
                    <w:b/>
                    <w:bCs/>
                  </w:rPr>
                </w:rPrChange>
              </w:rPr>
              <w:pPrChange w:id="38410" w:author="pete jones" w:date="2022-03-12T12:01:00Z">
                <w:pPr/>
              </w:pPrChange>
            </w:pPr>
            <w:ins w:id="38411" w:author="pete jones" w:date="2022-03-12T12:01:00Z">
              <w:r w:rsidRPr="00CE6EF3">
                <w:rPr>
                  <w:b/>
                  <w:bCs/>
                  <w:sz w:val="16"/>
                  <w:szCs w:val="16"/>
                  <w:rPrChange w:id="38412" w:author="pete jones" w:date="2022-03-12T12:01:00Z">
                    <w:rPr>
                      <w:b/>
                      <w:bCs/>
                    </w:rPr>
                  </w:rPrChange>
                </w:rPr>
                <w:t>KPI</w:t>
              </w:r>
            </w:ins>
          </w:p>
        </w:tc>
        <w:tc>
          <w:tcPr>
            <w:tcW w:w="1300" w:type="dxa"/>
            <w:shd w:val="clear" w:color="auto" w:fill="E7E6E6" w:themeFill="background2"/>
            <w:noWrap/>
            <w:hideMark/>
          </w:tcPr>
          <w:p w14:paraId="1FFF2615" w14:textId="77777777" w:rsidR="00CE6EF3" w:rsidRPr="00CE6EF3" w:rsidRDefault="00CE6EF3">
            <w:pPr>
              <w:spacing w:before="0" w:after="0" w:line="240" w:lineRule="auto"/>
              <w:jc w:val="center"/>
              <w:rPr>
                <w:ins w:id="38413" w:author="pete jones" w:date="2022-03-12T12:01:00Z"/>
                <w:b/>
                <w:bCs/>
                <w:sz w:val="16"/>
                <w:szCs w:val="16"/>
                <w:rPrChange w:id="38414" w:author="pete jones" w:date="2022-03-12T12:01:00Z">
                  <w:rPr>
                    <w:ins w:id="38415" w:author="pete jones" w:date="2022-03-12T12:01:00Z"/>
                    <w:b/>
                    <w:bCs/>
                  </w:rPr>
                </w:rPrChange>
              </w:rPr>
              <w:pPrChange w:id="38416" w:author="pete jones" w:date="2022-03-12T12:02:00Z">
                <w:pPr/>
              </w:pPrChange>
            </w:pPr>
            <w:ins w:id="38417" w:author="pete jones" w:date="2022-03-12T12:01:00Z">
              <w:r w:rsidRPr="00CE6EF3">
                <w:rPr>
                  <w:b/>
                  <w:bCs/>
                  <w:sz w:val="16"/>
                  <w:szCs w:val="16"/>
                  <w:rPrChange w:id="38418" w:author="pete jones" w:date="2022-03-12T12:01:00Z">
                    <w:rPr>
                      <w:b/>
                      <w:bCs/>
                    </w:rPr>
                  </w:rPrChange>
                </w:rPr>
                <w:t>SCORE</w:t>
              </w:r>
            </w:ins>
          </w:p>
        </w:tc>
      </w:tr>
      <w:tr w:rsidR="00CE6EF3" w:rsidRPr="00CE6EF3" w14:paraId="0F3F6AC0" w14:textId="77777777" w:rsidTr="00CE6EF3">
        <w:trPr>
          <w:trHeight w:val="300"/>
          <w:ins w:id="38419" w:author="pete jones" w:date="2022-03-12T12:01:00Z"/>
        </w:trPr>
        <w:tc>
          <w:tcPr>
            <w:tcW w:w="960" w:type="dxa"/>
            <w:noWrap/>
            <w:hideMark/>
          </w:tcPr>
          <w:p w14:paraId="25CFA16D" w14:textId="77777777" w:rsidR="00CE6EF3" w:rsidRPr="00CE6EF3" w:rsidRDefault="00CE6EF3">
            <w:pPr>
              <w:spacing w:before="0" w:after="0" w:line="240" w:lineRule="auto"/>
              <w:jc w:val="center"/>
              <w:rPr>
                <w:ins w:id="38420" w:author="pete jones" w:date="2022-03-12T12:01:00Z"/>
                <w:sz w:val="16"/>
                <w:szCs w:val="16"/>
                <w:rPrChange w:id="38421" w:author="pete jones" w:date="2022-03-12T12:01:00Z">
                  <w:rPr>
                    <w:ins w:id="38422" w:author="pete jones" w:date="2022-03-12T12:01:00Z"/>
                  </w:rPr>
                </w:rPrChange>
              </w:rPr>
              <w:pPrChange w:id="38423" w:author="pete jones" w:date="2022-03-12T12:02:00Z">
                <w:pPr/>
              </w:pPrChange>
            </w:pPr>
            <w:ins w:id="38424" w:author="pete jones" w:date="2022-03-12T12:01:00Z">
              <w:r w:rsidRPr="00CE6EF3">
                <w:rPr>
                  <w:sz w:val="16"/>
                  <w:szCs w:val="16"/>
                  <w:rPrChange w:id="38425" w:author="pete jones" w:date="2022-03-12T12:01:00Z">
                    <w:rPr/>
                  </w:rPrChange>
                </w:rPr>
                <w:t>1.1</w:t>
              </w:r>
            </w:ins>
          </w:p>
        </w:tc>
        <w:tc>
          <w:tcPr>
            <w:tcW w:w="960" w:type="dxa"/>
            <w:noWrap/>
            <w:hideMark/>
          </w:tcPr>
          <w:p w14:paraId="29709B0E" w14:textId="77777777" w:rsidR="00CE6EF3" w:rsidRPr="00CE6EF3" w:rsidRDefault="00CE6EF3">
            <w:pPr>
              <w:spacing w:before="0" w:after="0" w:line="240" w:lineRule="auto"/>
              <w:jc w:val="center"/>
              <w:rPr>
                <w:ins w:id="38426" w:author="pete jones" w:date="2022-03-12T12:01:00Z"/>
                <w:sz w:val="16"/>
                <w:szCs w:val="16"/>
                <w:rPrChange w:id="38427" w:author="pete jones" w:date="2022-03-12T12:01:00Z">
                  <w:rPr>
                    <w:ins w:id="38428" w:author="pete jones" w:date="2022-03-12T12:01:00Z"/>
                  </w:rPr>
                </w:rPrChange>
              </w:rPr>
              <w:pPrChange w:id="38429" w:author="pete jones" w:date="2022-03-12T12:02:00Z">
                <w:pPr/>
              </w:pPrChange>
            </w:pPr>
            <w:ins w:id="38430" w:author="pete jones" w:date="2022-03-12T12:01:00Z">
              <w:r w:rsidRPr="00CE6EF3">
                <w:rPr>
                  <w:sz w:val="16"/>
                  <w:szCs w:val="16"/>
                  <w:rPrChange w:id="38431" w:author="pete jones" w:date="2022-03-12T12:01:00Z">
                    <w:rPr/>
                  </w:rPrChange>
                </w:rPr>
                <w:t>1</w:t>
              </w:r>
            </w:ins>
          </w:p>
        </w:tc>
        <w:tc>
          <w:tcPr>
            <w:tcW w:w="8680" w:type="dxa"/>
            <w:hideMark/>
          </w:tcPr>
          <w:p w14:paraId="5FF9345C" w14:textId="77777777" w:rsidR="00CE6EF3" w:rsidRPr="00CE6EF3" w:rsidRDefault="00CE6EF3">
            <w:pPr>
              <w:spacing w:before="0" w:after="0" w:line="240" w:lineRule="auto"/>
              <w:rPr>
                <w:ins w:id="38432" w:author="pete jones" w:date="2022-03-12T12:01:00Z"/>
                <w:sz w:val="16"/>
                <w:szCs w:val="16"/>
                <w:rPrChange w:id="38433" w:author="pete jones" w:date="2022-03-12T12:01:00Z">
                  <w:rPr>
                    <w:ins w:id="38434" w:author="pete jones" w:date="2022-03-12T12:01:00Z"/>
                  </w:rPr>
                </w:rPrChange>
              </w:rPr>
              <w:pPrChange w:id="38435" w:author="pete jones" w:date="2022-03-12T12:01:00Z">
                <w:pPr/>
              </w:pPrChange>
            </w:pPr>
            <w:ins w:id="38436" w:author="pete jones" w:date="2022-03-12T12:01:00Z">
              <w:r w:rsidRPr="00CE6EF3">
                <w:rPr>
                  <w:sz w:val="16"/>
                  <w:szCs w:val="16"/>
                  <w:rPrChange w:id="38437" w:author="pete jones" w:date="2022-03-12T12:01:00Z">
                    <w:rPr/>
                  </w:rPrChange>
                </w:rPr>
                <w:t>Module handbook</w:t>
              </w:r>
            </w:ins>
          </w:p>
        </w:tc>
        <w:tc>
          <w:tcPr>
            <w:tcW w:w="1300" w:type="dxa"/>
            <w:noWrap/>
            <w:hideMark/>
          </w:tcPr>
          <w:p w14:paraId="765AAA2D" w14:textId="77777777" w:rsidR="00CE6EF3" w:rsidRPr="00CE6EF3" w:rsidRDefault="00CE6EF3">
            <w:pPr>
              <w:spacing w:before="0" w:after="0" w:line="240" w:lineRule="auto"/>
              <w:jc w:val="center"/>
              <w:rPr>
                <w:ins w:id="38438" w:author="pete jones" w:date="2022-03-12T12:01:00Z"/>
                <w:sz w:val="16"/>
                <w:szCs w:val="16"/>
                <w:rPrChange w:id="38439" w:author="pete jones" w:date="2022-03-12T12:01:00Z">
                  <w:rPr>
                    <w:ins w:id="38440" w:author="pete jones" w:date="2022-03-12T12:01:00Z"/>
                  </w:rPr>
                </w:rPrChange>
              </w:rPr>
              <w:pPrChange w:id="38441" w:author="pete jones" w:date="2022-03-12T12:02:00Z">
                <w:pPr/>
              </w:pPrChange>
            </w:pPr>
            <w:ins w:id="38442" w:author="pete jones" w:date="2022-03-12T12:01:00Z">
              <w:r w:rsidRPr="00CE6EF3">
                <w:rPr>
                  <w:sz w:val="16"/>
                  <w:szCs w:val="16"/>
                  <w:rPrChange w:id="38443" w:author="pete jones" w:date="2022-03-12T12:01:00Z">
                    <w:rPr/>
                  </w:rPrChange>
                </w:rPr>
                <w:t>1</w:t>
              </w:r>
            </w:ins>
          </w:p>
        </w:tc>
      </w:tr>
      <w:tr w:rsidR="00CE6EF3" w:rsidRPr="00CE6EF3" w14:paraId="7E258143" w14:textId="77777777" w:rsidTr="00CE6EF3">
        <w:trPr>
          <w:trHeight w:val="300"/>
          <w:ins w:id="38444" w:author="pete jones" w:date="2022-03-12T12:01:00Z"/>
        </w:trPr>
        <w:tc>
          <w:tcPr>
            <w:tcW w:w="960" w:type="dxa"/>
            <w:noWrap/>
            <w:hideMark/>
          </w:tcPr>
          <w:p w14:paraId="0EEEF888" w14:textId="77777777" w:rsidR="00CE6EF3" w:rsidRPr="00CE6EF3" w:rsidRDefault="00CE6EF3">
            <w:pPr>
              <w:spacing w:before="0" w:after="0" w:line="240" w:lineRule="auto"/>
              <w:jc w:val="center"/>
              <w:rPr>
                <w:ins w:id="38445" w:author="pete jones" w:date="2022-03-12T12:01:00Z"/>
                <w:sz w:val="16"/>
                <w:szCs w:val="16"/>
                <w:rPrChange w:id="38446" w:author="pete jones" w:date="2022-03-12T12:01:00Z">
                  <w:rPr>
                    <w:ins w:id="38447" w:author="pete jones" w:date="2022-03-12T12:01:00Z"/>
                  </w:rPr>
                </w:rPrChange>
              </w:rPr>
              <w:pPrChange w:id="38448" w:author="pete jones" w:date="2022-03-12T12:02:00Z">
                <w:pPr/>
              </w:pPrChange>
            </w:pPr>
            <w:ins w:id="38449" w:author="pete jones" w:date="2022-03-12T12:01:00Z">
              <w:r w:rsidRPr="00CE6EF3">
                <w:rPr>
                  <w:sz w:val="16"/>
                  <w:szCs w:val="16"/>
                  <w:rPrChange w:id="38450" w:author="pete jones" w:date="2022-03-12T12:01:00Z">
                    <w:rPr/>
                  </w:rPrChange>
                </w:rPr>
                <w:t>1.2</w:t>
              </w:r>
            </w:ins>
          </w:p>
        </w:tc>
        <w:tc>
          <w:tcPr>
            <w:tcW w:w="960" w:type="dxa"/>
            <w:noWrap/>
            <w:hideMark/>
          </w:tcPr>
          <w:p w14:paraId="00C13667" w14:textId="77777777" w:rsidR="00CE6EF3" w:rsidRPr="00CE6EF3" w:rsidRDefault="00CE6EF3">
            <w:pPr>
              <w:spacing w:before="0" w:after="0" w:line="240" w:lineRule="auto"/>
              <w:jc w:val="center"/>
              <w:rPr>
                <w:ins w:id="38451" w:author="pete jones" w:date="2022-03-12T12:01:00Z"/>
                <w:sz w:val="16"/>
                <w:szCs w:val="16"/>
                <w:rPrChange w:id="38452" w:author="pete jones" w:date="2022-03-12T12:01:00Z">
                  <w:rPr>
                    <w:ins w:id="38453" w:author="pete jones" w:date="2022-03-12T12:01:00Z"/>
                  </w:rPr>
                </w:rPrChange>
              </w:rPr>
              <w:pPrChange w:id="38454" w:author="pete jones" w:date="2022-03-12T12:02:00Z">
                <w:pPr/>
              </w:pPrChange>
            </w:pPr>
            <w:ins w:id="38455" w:author="pete jones" w:date="2022-03-12T12:01:00Z">
              <w:r w:rsidRPr="00CE6EF3">
                <w:rPr>
                  <w:sz w:val="16"/>
                  <w:szCs w:val="16"/>
                  <w:rPrChange w:id="38456" w:author="pete jones" w:date="2022-03-12T12:01:00Z">
                    <w:rPr/>
                  </w:rPrChange>
                </w:rPr>
                <w:t>1</w:t>
              </w:r>
            </w:ins>
          </w:p>
        </w:tc>
        <w:tc>
          <w:tcPr>
            <w:tcW w:w="8680" w:type="dxa"/>
            <w:hideMark/>
          </w:tcPr>
          <w:p w14:paraId="0F50BB5A" w14:textId="77777777" w:rsidR="00CE6EF3" w:rsidRPr="00CE6EF3" w:rsidRDefault="00CE6EF3">
            <w:pPr>
              <w:spacing w:before="0" w:after="0" w:line="240" w:lineRule="auto"/>
              <w:rPr>
                <w:ins w:id="38457" w:author="pete jones" w:date="2022-03-12T12:01:00Z"/>
                <w:sz w:val="16"/>
                <w:szCs w:val="16"/>
                <w:rPrChange w:id="38458" w:author="pete jones" w:date="2022-03-12T12:01:00Z">
                  <w:rPr>
                    <w:ins w:id="38459" w:author="pete jones" w:date="2022-03-12T12:01:00Z"/>
                  </w:rPr>
                </w:rPrChange>
              </w:rPr>
              <w:pPrChange w:id="38460" w:author="pete jones" w:date="2022-03-12T12:01:00Z">
                <w:pPr/>
              </w:pPrChange>
            </w:pPr>
            <w:ins w:id="38461" w:author="pete jones" w:date="2022-03-12T12:01:00Z">
              <w:r w:rsidRPr="00CE6EF3">
                <w:rPr>
                  <w:sz w:val="16"/>
                  <w:szCs w:val="16"/>
                  <w:rPrChange w:id="38462" w:author="pete jones" w:date="2022-03-12T12:01:00Z">
                    <w:rPr/>
                  </w:rPrChange>
                </w:rPr>
                <w:t>Module descriptor</w:t>
              </w:r>
            </w:ins>
          </w:p>
        </w:tc>
        <w:tc>
          <w:tcPr>
            <w:tcW w:w="1300" w:type="dxa"/>
            <w:noWrap/>
            <w:hideMark/>
          </w:tcPr>
          <w:p w14:paraId="27302C70" w14:textId="77777777" w:rsidR="00CE6EF3" w:rsidRPr="00CE6EF3" w:rsidRDefault="00CE6EF3">
            <w:pPr>
              <w:spacing w:before="0" w:after="0" w:line="240" w:lineRule="auto"/>
              <w:jc w:val="center"/>
              <w:rPr>
                <w:ins w:id="38463" w:author="pete jones" w:date="2022-03-12T12:01:00Z"/>
                <w:sz w:val="16"/>
                <w:szCs w:val="16"/>
                <w:rPrChange w:id="38464" w:author="pete jones" w:date="2022-03-12T12:01:00Z">
                  <w:rPr>
                    <w:ins w:id="38465" w:author="pete jones" w:date="2022-03-12T12:01:00Z"/>
                  </w:rPr>
                </w:rPrChange>
              </w:rPr>
              <w:pPrChange w:id="38466" w:author="pete jones" w:date="2022-03-12T12:02:00Z">
                <w:pPr/>
              </w:pPrChange>
            </w:pPr>
            <w:ins w:id="38467" w:author="pete jones" w:date="2022-03-12T12:01:00Z">
              <w:r w:rsidRPr="00CE6EF3">
                <w:rPr>
                  <w:sz w:val="16"/>
                  <w:szCs w:val="16"/>
                  <w:rPrChange w:id="38468" w:author="pete jones" w:date="2022-03-12T12:01:00Z">
                    <w:rPr/>
                  </w:rPrChange>
                </w:rPr>
                <w:t>2</w:t>
              </w:r>
            </w:ins>
          </w:p>
        </w:tc>
      </w:tr>
      <w:tr w:rsidR="00CE6EF3" w:rsidRPr="00CE6EF3" w14:paraId="0D4C5F04" w14:textId="77777777" w:rsidTr="00CE6EF3">
        <w:trPr>
          <w:trHeight w:val="300"/>
          <w:ins w:id="38469" w:author="pete jones" w:date="2022-03-12T12:01:00Z"/>
        </w:trPr>
        <w:tc>
          <w:tcPr>
            <w:tcW w:w="960" w:type="dxa"/>
            <w:noWrap/>
            <w:hideMark/>
          </w:tcPr>
          <w:p w14:paraId="7FDCF537" w14:textId="77777777" w:rsidR="00CE6EF3" w:rsidRPr="00CE6EF3" w:rsidRDefault="00CE6EF3">
            <w:pPr>
              <w:spacing w:before="0" w:after="0" w:line="240" w:lineRule="auto"/>
              <w:jc w:val="center"/>
              <w:rPr>
                <w:ins w:id="38470" w:author="pete jones" w:date="2022-03-12T12:01:00Z"/>
                <w:sz w:val="16"/>
                <w:szCs w:val="16"/>
                <w:rPrChange w:id="38471" w:author="pete jones" w:date="2022-03-12T12:01:00Z">
                  <w:rPr>
                    <w:ins w:id="38472" w:author="pete jones" w:date="2022-03-12T12:01:00Z"/>
                  </w:rPr>
                </w:rPrChange>
              </w:rPr>
              <w:pPrChange w:id="38473" w:author="pete jones" w:date="2022-03-12T12:02:00Z">
                <w:pPr/>
              </w:pPrChange>
            </w:pPr>
            <w:ins w:id="38474" w:author="pete jones" w:date="2022-03-12T12:01:00Z">
              <w:r w:rsidRPr="00CE6EF3">
                <w:rPr>
                  <w:sz w:val="16"/>
                  <w:szCs w:val="16"/>
                  <w:rPrChange w:id="38475" w:author="pete jones" w:date="2022-03-12T12:01:00Z">
                    <w:rPr/>
                  </w:rPrChange>
                </w:rPr>
                <w:t>1.3</w:t>
              </w:r>
            </w:ins>
          </w:p>
        </w:tc>
        <w:tc>
          <w:tcPr>
            <w:tcW w:w="960" w:type="dxa"/>
            <w:noWrap/>
            <w:hideMark/>
          </w:tcPr>
          <w:p w14:paraId="5AB8299A" w14:textId="77777777" w:rsidR="00CE6EF3" w:rsidRPr="00CE6EF3" w:rsidRDefault="00CE6EF3">
            <w:pPr>
              <w:spacing w:before="0" w:after="0" w:line="240" w:lineRule="auto"/>
              <w:jc w:val="center"/>
              <w:rPr>
                <w:ins w:id="38476" w:author="pete jones" w:date="2022-03-12T12:01:00Z"/>
                <w:sz w:val="16"/>
                <w:szCs w:val="16"/>
                <w:rPrChange w:id="38477" w:author="pete jones" w:date="2022-03-12T12:01:00Z">
                  <w:rPr>
                    <w:ins w:id="38478" w:author="pete jones" w:date="2022-03-12T12:01:00Z"/>
                  </w:rPr>
                </w:rPrChange>
              </w:rPr>
              <w:pPrChange w:id="38479" w:author="pete jones" w:date="2022-03-12T12:02:00Z">
                <w:pPr/>
              </w:pPrChange>
            </w:pPr>
            <w:ins w:id="38480" w:author="pete jones" w:date="2022-03-12T12:01:00Z">
              <w:r w:rsidRPr="00CE6EF3">
                <w:rPr>
                  <w:sz w:val="16"/>
                  <w:szCs w:val="16"/>
                  <w:rPrChange w:id="38481" w:author="pete jones" w:date="2022-03-12T12:01:00Z">
                    <w:rPr/>
                  </w:rPrChange>
                </w:rPr>
                <w:t>1</w:t>
              </w:r>
            </w:ins>
          </w:p>
        </w:tc>
        <w:tc>
          <w:tcPr>
            <w:tcW w:w="8680" w:type="dxa"/>
            <w:hideMark/>
          </w:tcPr>
          <w:p w14:paraId="6620E511" w14:textId="77777777" w:rsidR="00CE6EF3" w:rsidRPr="00CE6EF3" w:rsidRDefault="00CE6EF3">
            <w:pPr>
              <w:spacing w:before="0" w:after="0" w:line="240" w:lineRule="auto"/>
              <w:rPr>
                <w:ins w:id="38482" w:author="pete jones" w:date="2022-03-12T12:01:00Z"/>
                <w:sz w:val="16"/>
                <w:szCs w:val="16"/>
                <w:rPrChange w:id="38483" w:author="pete jones" w:date="2022-03-12T12:01:00Z">
                  <w:rPr>
                    <w:ins w:id="38484" w:author="pete jones" w:date="2022-03-12T12:01:00Z"/>
                  </w:rPr>
                </w:rPrChange>
              </w:rPr>
              <w:pPrChange w:id="38485" w:author="pete jones" w:date="2022-03-12T12:01:00Z">
                <w:pPr/>
              </w:pPrChange>
            </w:pPr>
            <w:ins w:id="38486" w:author="pete jones" w:date="2022-03-12T12:01:00Z">
              <w:r w:rsidRPr="00CE6EF3">
                <w:rPr>
                  <w:sz w:val="16"/>
                  <w:szCs w:val="16"/>
                  <w:rPrChange w:id="38487" w:author="pete jones" w:date="2022-03-12T12:01:00Z">
                    <w:rPr/>
                  </w:rPrChange>
                </w:rPr>
                <w:t>Course descriptions</w:t>
              </w:r>
            </w:ins>
          </w:p>
        </w:tc>
        <w:tc>
          <w:tcPr>
            <w:tcW w:w="1300" w:type="dxa"/>
            <w:noWrap/>
            <w:hideMark/>
          </w:tcPr>
          <w:p w14:paraId="17009B24" w14:textId="77777777" w:rsidR="00CE6EF3" w:rsidRPr="00CE6EF3" w:rsidRDefault="00CE6EF3">
            <w:pPr>
              <w:spacing w:before="0" w:after="0" w:line="240" w:lineRule="auto"/>
              <w:jc w:val="center"/>
              <w:rPr>
                <w:ins w:id="38488" w:author="pete jones" w:date="2022-03-12T12:01:00Z"/>
                <w:sz w:val="16"/>
                <w:szCs w:val="16"/>
                <w:rPrChange w:id="38489" w:author="pete jones" w:date="2022-03-12T12:01:00Z">
                  <w:rPr>
                    <w:ins w:id="38490" w:author="pete jones" w:date="2022-03-12T12:01:00Z"/>
                  </w:rPr>
                </w:rPrChange>
              </w:rPr>
              <w:pPrChange w:id="38491" w:author="pete jones" w:date="2022-03-12T12:02:00Z">
                <w:pPr/>
              </w:pPrChange>
            </w:pPr>
            <w:ins w:id="38492" w:author="pete jones" w:date="2022-03-12T12:01:00Z">
              <w:r w:rsidRPr="00CE6EF3">
                <w:rPr>
                  <w:sz w:val="16"/>
                  <w:szCs w:val="16"/>
                  <w:rPrChange w:id="38493" w:author="pete jones" w:date="2022-03-12T12:01:00Z">
                    <w:rPr/>
                  </w:rPrChange>
                </w:rPr>
                <w:t>2</w:t>
              </w:r>
            </w:ins>
          </w:p>
        </w:tc>
      </w:tr>
      <w:tr w:rsidR="00CE6EF3" w:rsidRPr="00CE6EF3" w14:paraId="7C1E5021" w14:textId="77777777" w:rsidTr="00CE6EF3">
        <w:trPr>
          <w:trHeight w:val="300"/>
          <w:ins w:id="38494" w:author="pete jones" w:date="2022-03-12T12:01:00Z"/>
        </w:trPr>
        <w:tc>
          <w:tcPr>
            <w:tcW w:w="960" w:type="dxa"/>
            <w:noWrap/>
            <w:hideMark/>
          </w:tcPr>
          <w:p w14:paraId="45E5D300" w14:textId="77777777" w:rsidR="00CE6EF3" w:rsidRPr="00CE6EF3" w:rsidRDefault="00CE6EF3">
            <w:pPr>
              <w:spacing w:before="0" w:after="0" w:line="240" w:lineRule="auto"/>
              <w:jc w:val="center"/>
              <w:rPr>
                <w:ins w:id="38495" w:author="pete jones" w:date="2022-03-12T12:01:00Z"/>
                <w:sz w:val="16"/>
                <w:szCs w:val="16"/>
                <w:rPrChange w:id="38496" w:author="pete jones" w:date="2022-03-12T12:01:00Z">
                  <w:rPr>
                    <w:ins w:id="38497" w:author="pete jones" w:date="2022-03-12T12:01:00Z"/>
                  </w:rPr>
                </w:rPrChange>
              </w:rPr>
              <w:pPrChange w:id="38498" w:author="pete jones" w:date="2022-03-12T12:02:00Z">
                <w:pPr/>
              </w:pPrChange>
            </w:pPr>
            <w:ins w:id="38499" w:author="pete jones" w:date="2022-03-12T12:01:00Z">
              <w:r w:rsidRPr="00CE6EF3">
                <w:rPr>
                  <w:sz w:val="16"/>
                  <w:szCs w:val="16"/>
                  <w:rPrChange w:id="38500" w:author="pete jones" w:date="2022-03-12T12:01:00Z">
                    <w:rPr/>
                  </w:rPrChange>
                </w:rPr>
                <w:t>1.4</w:t>
              </w:r>
            </w:ins>
          </w:p>
        </w:tc>
        <w:tc>
          <w:tcPr>
            <w:tcW w:w="960" w:type="dxa"/>
            <w:noWrap/>
            <w:hideMark/>
          </w:tcPr>
          <w:p w14:paraId="1CDC89D5" w14:textId="77777777" w:rsidR="00CE6EF3" w:rsidRPr="00CE6EF3" w:rsidRDefault="00CE6EF3">
            <w:pPr>
              <w:spacing w:before="0" w:after="0" w:line="240" w:lineRule="auto"/>
              <w:jc w:val="center"/>
              <w:rPr>
                <w:ins w:id="38501" w:author="pete jones" w:date="2022-03-12T12:01:00Z"/>
                <w:sz w:val="16"/>
                <w:szCs w:val="16"/>
                <w:rPrChange w:id="38502" w:author="pete jones" w:date="2022-03-12T12:01:00Z">
                  <w:rPr>
                    <w:ins w:id="38503" w:author="pete jones" w:date="2022-03-12T12:01:00Z"/>
                  </w:rPr>
                </w:rPrChange>
              </w:rPr>
              <w:pPrChange w:id="38504" w:author="pete jones" w:date="2022-03-12T12:02:00Z">
                <w:pPr/>
              </w:pPrChange>
            </w:pPr>
            <w:ins w:id="38505" w:author="pete jones" w:date="2022-03-12T12:01:00Z">
              <w:r w:rsidRPr="00CE6EF3">
                <w:rPr>
                  <w:sz w:val="16"/>
                  <w:szCs w:val="16"/>
                  <w:rPrChange w:id="38506" w:author="pete jones" w:date="2022-03-12T12:01:00Z">
                    <w:rPr/>
                  </w:rPrChange>
                </w:rPr>
                <w:t>1</w:t>
              </w:r>
            </w:ins>
          </w:p>
        </w:tc>
        <w:tc>
          <w:tcPr>
            <w:tcW w:w="8680" w:type="dxa"/>
            <w:hideMark/>
          </w:tcPr>
          <w:p w14:paraId="53A07A42" w14:textId="4C74F085" w:rsidR="00CE6EF3" w:rsidRPr="00CE6EF3" w:rsidRDefault="00CE6EF3">
            <w:pPr>
              <w:spacing w:before="0" w:after="0" w:line="240" w:lineRule="auto"/>
              <w:rPr>
                <w:ins w:id="38507" w:author="pete jones" w:date="2022-03-12T12:01:00Z"/>
                <w:sz w:val="16"/>
                <w:szCs w:val="16"/>
                <w:rPrChange w:id="38508" w:author="pete jones" w:date="2022-03-12T12:01:00Z">
                  <w:rPr>
                    <w:ins w:id="38509" w:author="pete jones" w:date="2022-03-12T12:01:00Z"/>
                  </w:rPr>
                </w:rPrChange>
              </w:rPr>
              <w:pPrChange w:id="38510" w:author="pete jones" w:date="2022-03-12T12:01:00Z">
                <w:pPr/>
              </w:pPrChange>
            </w:pPr>
            <w:ins w:id="38511" w:author="pete jones" w:date="2022-03-12T12:01:00Z">
              <w:r w:rsidRPr="00CE6EF3">
                <w:rPr>
                  <w:sz w:val="16"/>
                  <w:szCs w:val="16"/>
                  <w:rPrChange w:id="38512" w:author="pete jones" w:date="2022-03-12T12:01:00Z">
                    <w:rPr/>
                  </w:rPrChange>
                </w:rPr>
                <w:t xml:space="preserve">Outcome mapping - </w:t>
              </w:r>
            </w:ins>
            <w:ins w:id="38513" w:author="pete jones" w:date="2022-03-29T17:15:00Z">
              <w:r w:rsidR="00F743B3" w:rsidRPr="00CE6EF3">
                <w:rPr>
                  <w:sz w:val="16"/>
                  <w:szCs w:val="16"/>
                </w:rPr>
                <w:t>course, module</w:t>
              </w:r>
            </w:ins>
          </w:p>
        </w:tc>
        <w:tc>
          <w:tcPr>
            <w:tcW w:w="1300" w:type="dxa"/>
            <w:noWrap/>
            <w:hideMark/>
          </w:tcPr>
          <w:p w14:paraId="4E7F1390" w14:textId="77777777" w:rsidR="00CE6EF3" w:rsidRPr="00CE6EF3" w:rsidRDefault="00CE6EF3">
            <w:pPr>
              <w:spacing w:before="0" w:after="0" w:line="240" w:lineRule="auto"/>
              <w:jc w:val="center"/>
              <w:rPr>
                <w:ins w:id="38514" w:author="pete jones" w:date="2022-03-12T12:01:00Z"/>
                <w:sz w:val="16"/>
                <w:szCs w:val="16"/>
                <w:rPrChange w:id="38515" w:author="pete jones" w:date="2022-03-12T12:01:00Z">
                  <w:rPr>
                    <w:ins w:id="38516" w:author="pete jones" w:date="2022-03-12T12:01:00Z"/>
                  </w:rPr>
                </w:rPrChange>
              </w:rPr>
              <w:pPrChange w:id="38517" w:author="pete jones" w:date="2022-03-12T12:02:00Z">
                <w:pPr/>
              </w:pPrChange>
            </w:pPr>
            <w:ins w:id="38518" w:author="pete jones" w:date="2022-03-12T12:01:00Z">
              <w:r w:rsidRPr="00CE6EF3">
                <w:rPr>
                  <w:sz w:val="16"/>
                  <w:szCs w:val="16"/>
                  <w:rPrChange w:id="38519" w:author="pete jones" w:date="2022-03-12T12:01:00Z">
                    <w:rPr/>
                  </w:rPrChange>
                </w:rPr>
                <w:t>2</w:t>
              </w:r>
            </w:ins>
          </w:p>
        </w:tc>
      </w:tr>
      <w:tr w:rsidR="00CE6EF3" w:rsidRPr="00CE6EF3" w14:paraId="64043B94" w14:textId="77777777" w:rsidTr="00CE6EF3">
        <w:trPr>
          <w:trHeight w:val="300"/>
          <w:ins w:id="38520" w:author="pete jones" w:date="2022-03-12T12:01:00Z"/>
        </w:trPr>
        <w:tc>
          <w:tcPr>
            <w:tcW w:w="960" w:type="dxa"/>
            <w:noWrap/>
            <w:hideMark/>
          </w:tcPr>
          <w:p w14:paraId="31F4F381" w14:textId="77777777" w:rsidR="00CE6EF3" w:rsidRPr="00CE6EF3" w:rsidRDefault="00CE6EF3">
            <w:pPr>
              <w:spacing w:before="0" w:after="0" w:line="240" w:lineRule="auto"/>
              <w:jc w:val="center"/>
              <w:rPr>
                <w:ins w:id="38521" w:author="pete jones" w:date="2022-03-12T12:01:00Z"/>
                <w:sz w:val="16"/>
                <w:szCs w:val="16"/>
                <w:rPrChange w:id="38522" w:author="pete jones" w:date="2022-03-12T12:01:00Z">
                  <w:rPr>
                    <w:ins w:id="38523" w:author="pete jones" w:date="2022-03-12T12:01:00Z"/>
                  </w:rPr>
                </w:rPrChange>
              </w:rPr>
              <w:pPrChange w:id="38524" w:author="pete jones" w:date="2022-03-12T12:02:00Z">
                <w:pPr/>
              </w:pPrChange>
            </w:pPr>
            <w:ins w:id="38525" w:author="pete jones" w:date="2022-03-12T12:01:00Z">
              <w:r w:rsidRPr="00CE6EF3">
                <w:rPr>
                  <w:sz w:val="16"/>
                  <w:szCs w:val="16"/>
                  <w:rPrChange w:id="38526" w:author="pete jones" w:date="2022-03-12T12:01:00Z">
                    <w:rPr/>
                  </w:rPrChange>
                </w:rPr>
                <w:t>1.5</w:t>
              </w:r>
            </w:ins>
          </w:p>
        </w:tc>
        <w:tc>
          <w:tcPr>
            <w:tcW w:w="960" w:type="dxa"/>
            <w:noWrap/>
            <w:hideMark/>
          </w:tcPr>
          <w:p w14:paraId="1D2E7CE6" w14:textId="77777777" w:rsidR="00CE6EF3" w:rsidRPr="00CE6EF3" w:rsidRDefault="00CE6EF3">
            <w:pPr>
              <w:spacing w:before="0" w:after="0" w:line="240" w:lineRule="auto"/>
              <w:jc w:val="center"/>
              <w:rPr>
                <w:ins w:id="38527" w:author="pete jones" w:date="2022-03-12T12:01:00Z"/>
                <w:sz w:val="16"/>
                <w:szCs w:val="16"/>
                <w:rPrChange w:id="38528" w:author="pete jones" w:date="2022-03-12T12:01:00Z">
                  <w:rPr>
                    <w:ins w:id="38529" w:author="pete jones" w:date="2022-03-12T12:01:00Z"/>
                  </w:rPr>
                </w:rPrChange>
              </w:rPr>
              <w:pPrChange w:id="38530" w:author="pete jones" w:date="2022-03-12T12:02:00Z">
                <w:pPr/>
              </w:pPrChange>
            </w:pPr>
            <w:ins w:id="38531" w:author="pete jones" w:date="2022-03-12T12:01:00Z">
              <w:r w:rsidRPr="00CE6EF3">
                <w:rPr>
                  <w:sz w:val="16"/>
                  <w:szCs w:val="16"/>
                  <w:rPrChange w:id="38532" w:author="pete jones" w:date="2022-03-12T12:01:00Z">
                    <w:rPr/>
                  </w:rPrChange>
                </w:rPr>
                <w:t>1</w:t>
              </w:r>
            </w:ins>
          </w:p>
        </w:tc>
        <w:tc>
          <w:tcPr>
            <w:tcW w:w="8680" w:type="dxa"/>
            <w:hideMark/>
          </w:tcPr>
          <w:p w14:paraId="1B7A3FA6" w14:textId="77777777" w:rsidR="00CE6EF3" w:rsidRPr="00CE6EF3" w:rsidRDefault="00CE6EF3">
            <w:pPr>
              <w:spacing w:before="0" w:after="0" w:line="240" w:lineRule="auto"/>
              <w:rPr>
                <w:ins w:id="38533" w:author="pete jones" w:date="2022-03-12T12:01:00Z"/>
                <w:sz w:val="16"/>
                <w:szCs w:val="16"/>
                <w:rPrChange w:id="38534" w:author="pete jones" w:date="2022-03-12T12:01:00Z">
                  <w:rPr>
                    <w:ins w:id="38535" w:author="pete jones" w:date="2022-03-12T12:01:00Z"/>
                  </w:rPr>
                </w:rPrChange>
              </w:rPr>
              <w:pPrChange w:id="38536" w:author="pete jones" w:date="2022-03-12T12:01:00Z">
                <w:pPr/>
              </w:pPrChange>
            </w:pPr>
            <w:ins w:id="38537" w:author="pete jones" w:date="2022-03-12T12:01:00Z">
              <w:r w:rsidRPr="00CE6EF3">
                <w:rPr>
                  <w:sz w:val="16"/>
                  <w:szCs w:val="16"/>
                  <w:rPrChange w:id="38538" w:author="pete jones" w:date="2022-03-12T12:01:00Z">
                    <w:rPr/>
                  </w:rPrChange>
                </w:rPr>
                <w:t>Student choice</w:t>
              </w:r>
            </w:ins>
          </w:p>
        </w:tc>
        <w:tc>
          <w:tcPr>
            <w:tcW w:w="1300" w:type="dxa"/>
            <w:noWrap/>
            <w:hideMark/>
          </w:tcPr>
          <w:p w14:paraId="3BE890B5" w14:textId="77777777" w:rsidR="00CE6EF3" w:rsidRPr="00CE6EF3" w:rsidRDefault="00CE6EF3">
            <w:pPr>
              <w:spacing w:before="0" w:after="0" w:line="240" w:lineRule="auto"/>
              <w:jc w:val="center"/>
              <w:rPr>
                <w:ins w:id="38539" w:author="pete jones" w:date="2022-03-12T12:01:00Z"/>
                <w:sz w:val="16"/>
                <w:szCs w:val="16"/>
                <w:rPrChange w:id="38540" w:author="pete jones" w:date="2022-03-12T12:01:00Z">
                  <w:rPr>
                    <w:ins w:id="38541" w:author="pete jones" w:date="2022-03-12T12:01:00Z"/>
                  </w:rPr>
                </w:rPrChange>
              </w:rPr>
              <w:pPrChange w:id="38542" w:author="pete jones" w:date="2022-03-12T12:02:00Z">
                <w:pPr/>
              </w:pPrChange>
            </w:pPr>
            <w:ins w:id="38543" w:author="pete jones" w:date="2022-03-12T12:01:00Z">
              <w:r w:rsidRPr="00CE6EF3">
                <w:rPr>
                  <w:sz w:val="16"/>
                  <w:szCs w:val="16"/>
                  <w:rPrChange w:id="38544" w:author="pete jones" w:date="2022-03-12T12:01:00Z">
                    <w:rPr/>
                  </w:rPrChange>
                </w:rPr>
                <w:t>3</w:t>
              </w:r>
            </w:ins>
          </w:p>
        </w:tc>
      </w:tr>
      <w:tr w:rsidR="00CE6EF3" w:rsidRPr="00CE6EF3" w14:paraId="55FCD738" w14:textId="77777777" w:rsidTr="00CE6EF3">
        <w:trPr>
          <w:trHeight w:val="300"/>
          <w:ins w:id="38545" w:author="pete jones" w:date="2022-03-12T12:01:00Z"/>
        </w:trPr>
        <w:tc>
          <w:tcPr>
            <w:tcW w:w="960" w:type="dxa"/>
            <w:noWrap/>
            <w:hideMark/>
          </w:tcPr>
          <w:p w14:paraId="116E9614" w14:textId="77777777" w:rsidR="00CE6EF3" w:rsidRPr="00CE6EF3" w:rsidRDefault="00CE6EF3">
            <w:pPr>
              <w:spacing w:before="0" w:after="0" w:line="240" w:lineRule="auto"/>
              <w:jc w:val="center"/>
              <w:rPr>
                <w:ins w:id="38546" w:author="pete jones" w:date="2022-03-12T12:01:00Z"/>
                <w:sz w:val="16"/>
                <w:szCs w:val="16"/>
                <w:rPrChange w:id="38547" w:author="pete jones" w:date="2022-03-12T12:01:00Z">
                  <w:rPr>
                    <w:ins w:id="38548" w:author="pete jones" w:date="2022-03-12T12:01:00Z"/>
                  </w:rPr>
                </w:rPrChange>
              </w:rPr>
              <w:pPrChange w:id="38549" w:author="pete jones" w:date="2022-03-12T12:02:00Z">
                <w:pPr/>
              </w:pPrChange>
            </w:pPr>
            <w:ins w:id="38550" w:author="pete jones" w:date="2022-03-12T12:01:00Z">
              <w:r w:rsidRPr="00CE6EF3">
                <w:rPr>
                  <w:sz w:val="16"/>
                  <w:szCs w:val="16"/>
                  <w:rPrChange w:id="38551" w:author="pete jones" w:date="2022-03-12T12:01:00Z">
                    <w:rPr/>
                  </w:rPrChange>
                </w:rPr>
                <w:t>1.6</w:t>
              </w:r>
            </w:ins>
          </w:p>
        </w:tc>
        <w:tc>
          <w:tcPr>
            <w:tcW w:w="960" w:type="dxa"/>
            <w:noWrap/>
            <w:hideMark/>
          </w:tcPr>
          <w:p w14:paraId="5A8033AA" w14:textId="77777777" w:rsidR="00CE6EF3" w:rsidRPr="00CE6EF3" w:rsidRDefault="00CE6EF3">
            <w:pPr>
              <w:spacing w:before="0" w:after="0" w:line="240" w:lineRule="auto"/>
              <w:jc w:val="center"/>
              <w:rPr>
                <w:ins w:id="38552" w:author="pete jones" w:date="2022-03-12T12:01:00Z"/>
                <w:sz w:val="16"/>
                <w:szCs w:val="16"/>
                <w:rPrChange w:id="38553" w:author="pete jones" w:date="2022-03-12T12:01:00Z">
                  <w:rPr>
                    <w:ins w:id="38554" w:author="pete jones" w:date="2022-03-12T12:01:00Z"/>
                  </w:rPr>
                </w:rPrChange>
              </w:rPr>
              <w:pPrChange w:id="38555" w:author="pete jones" w:date="2022-03-12T12:02:00Z">
                <w:pPr/>
              </w:pPrChange>
            </w:pPr>
            <w:ins w:id="38556" w:author="pete jones" w:date="2022-03-12T12:01:00Z">
              <w:r w:rsidRPr="00CE6EF3">
                <w:rPr>
                  <w:sz w:val="16"/>
                  <w:szCs w:val="16"/>
                  <w:rPrChange w:id="38557" w:author="pete jones" w:date="2022-03-12T12:01:00Z">
                    <w:rPr/>
                  </w:rPrChange>
                </w:rPr>
                <w:t>1</w:t>
              </w:r>
            </w:ins>
          </w:p>
        </w:tc>
        <w:tc>
          <w:tcPr>
            <w:tcW w:w="8680" w:type="dxa"/>
            <w:hideMark/>
          </w:tcPr>
          <w:p w14:paraId="034AD5A8" w14:textId="77777777" w:rsidR="00CE6EF3" w:rsidRPr="00CE6EF3" w:rsidRDefault="00CE6EF3">
            <w:pPr>
              <w:spacing w:before="0" w:after="0" w:line="240" w:lineRule="auto"/>
              <w:rPr>
                <w:ins w:id="38558" w:author="pete jones" w:date="2022-03-12T12:01:00Z"/>
                <w:sz w:val="16"/>
                <w:szCs w:val="16"/>
                <w:rPrChange w:id="38559" w:author="pete jones" w:date="2022-03-12T12:01:00Z">
                  <w:rPr>
                    <w:ins w:id="38560" w:author="pete jones" w:date="2022-03-12T12:01:00Z"/>
                  </w:rPr>
                </w:rPrChange>
              </w:rPr>
              <w:pPrChange w:id="38561" w:author="pete jones" w:date="2022-03-12T12:01:00Z">
                <w:pPr/>
              </w:pPrChange>
            </w:pPr>
            <w:ins w:id="38562" w:author="pete jones" w:date="2022-03-12T12:01:00Z">
              <w:r w:rsidRPr="00CE6EF3">
                <w:rPr>
                  <w:sz w:val="16"/>
                  <w:szCs w:val="16"/>
                  <w:rPrChange w:id="38563" w:author="pete jones" w:date="2022-03-12T12:01:00Z">
                    <w:rPr/>
                  </w:rPrChange>
                </w:rPr>
                <w:t>Schemes of Work</w:t>
              </w:r>
            </w:ins>
          </w:p>
        </w:tc>
        <w:tc>
          <w:tcPr>
            <w:tcW w:w="1300" w:type="dxa"/>
            <w:noWrap/>
            <w:hideMark/>
          </w:tcPr>
          <w:p w14:paraId="68F339CA" w14:textId="77777777" w:rsidR="00CE6EF3" w:rsidRPr="00CE6EF3" w:rsidRDefault="00CE6EF3">
            <w:pPr>
              <w:spacing w:before="0" w:after="0" w:line="240" w:lineRule="auto"/>
              <w:jc w:val="center"/>
              <w:rPr>
                <w:ins w:id="38564" w:author="pete jones" w:date="2022-03-12T12:01:00Z"/>
                <w:sz w:val="16"/>
                <w:szCs w:val="16"/>
                <w:rPrChange w:id="38565" w:author="pete jones" w:date="2022-03-12T12:01:00Z">
                  <w:rPr>
                    <w:ins w:id="38566" w:author="pete jones" w:date="2022-03-12T12:01:00Z"/>
                  </w:rPr>
                </w:rPrChange>
              </w:rPr>
              <w:pPrChange w:id="38567" w:author="pete jones" w:date="2022-03-12T12:02:00Z">
                <w:pPr/>
              </w:pPrChange>
            </w:pPr>
            <w:ins w:id="38568" w:author="pete jones" w:date="2022-03-12T12:01:00Z">
              <w:r w:rsidRPr="00CE6EF3">
                <w:rPr>
                  <w:sz w:val="16"/>
                  <w:szCs w:val="16"/>
                  <w:rPrChange w:id="38569" w:author="pete jones" w:date="2022-03-12T12:01:00Z">
                    <w:rPr/>
                  </w:rPrChange>
                </w:rPr>
                <w:t>1</w:t>
              </w:r>
            </w:ins>
          </w:p>
        </w:tc>
      </w:tr>
      <w:tr w:rsidR="00CE6EF3" w:rsidRPr="00CE6EF3" w14:paraId="1EE10451" w14:textId="77777777" w:rsidTr="00CE6EF3">
        <w:trPr>
          <w:trHeight w:val="300"/>
          <w:ins w:id="38570" w:author="pete jones" w:date="2022-03-12T12:01:00Z"/>
        </w:trPr>
        <w:tc>
          <w:tcPr>
            <w:tcW w:w="960" w:type="dxa"/>
            <w:noWrap/>
            <w:hideMark/>
          </w:tcPr>
          <w:p w14:paraId="5FD97235" w14:textId="77777777" w:rsidR="00CE6EF3" w:rsidRPr="00CE6EF3" w:rsidRDefault="00CE6EF3">
            <w:pPr>
              <w:spacing w:before="0" w:after="0" w:line="240" w:lineRule="auto"/>
              <w:jc w:val="center"/>
              <w:rPr>
                <w:ins w:id="38571" w:author="pete jones" w:date="2022-03-12T12:01:00Z"/>
                <w:sz w:val="16"/>
                <w:szCs w:val="16"/>
                <w:rPrChange w:id="38572" w:author="pete jones" w:date="2022-03-12T12:01:00Z">
                  <w:rPr>
                    <w:ins w:id="38573" w:author="pete jones" w:date="2022-03-12T12:01:00Z"/>
                  </w:rPr>
                </w:rPrChange>
              </w:rPr>
              <w:pPrChange w:id="38574" w:author="pete jones" w:date="2022-03-12T12:02:00Z">
                <w:pPr/>
              </w:pPrChange>
            </w:pPr>
            <w:ins w:id="38575" w:author="pete jones" w:date="2022-03-12T12:01:00Z">
              <w:r w:rsidRPr="00CE6EF3">
                <w:rPr>
                  <w:sz w:val="16"/>
                  <w:szCs w:val="16"/>
                  <w:rPrChange w:id="38576" w:author="pete jones" w:date="2022-03-12T12:01:00Z">
                    <w:rPr/>
                  </w:rPrChange>
                </w:rPr>
                <w:t>1.7</w:t>
              </w:r>
            </w:ins>
          </w:p>
        </w:tc>
        <w:tc>
          <w:tcPr>
            <w:tcW w:w="960" w:type="dxa"/>
            <w:noWrap/>
            <w:hideMark/>
          </w:tcPr>
          <w:p w14:paraId="33FF468D" w14:textId="77777777" w:rsidR="00CE6EF3" w:rsidRPr="00CE6EF3" w:rsidRDefault="00CE6EF3">
            <w:pPr>
              <w:spacing w:before="0" w:after="0" w:line="240" w:lineRule="auto"/>
              <w:jc w:val="center"/>
              <w:rPr>
                <w:ins w:id="38577" w:author="pete jones" w:date="2022-03-12T12:01:00Z"/>
                <w:sz w:val="16"/>
                <w:szCs w:val="16"/>
                <w:rPrChange w:id="38578" w:author="pete jones" w:date="2022-03-12T12:01:00Z">
                  <w:rPr>
                    <w:ins w:id="38579" w:author="pete jones" w:date="2022-03-12T12:01:00Z"/>
                  </w:rPr>
                </w:rPrChange>
              </w:rPr>
              <w:pPrChange w:id="38580" w:author="pete jones" w:date="2022-03-12T12:02:00Z">
                <w:pPr/>
              </w:pPrChange>
            </w:pPr>
            <w:ins w:id="38581" w:author="pete jones" w:date="2022-03-12T12:01:00Z">
              <w:r w:rsidRPr="00CE6EF3">
                <w:rPr>
                  <w:sz w:val="16"/>
                  <w:szCs w:val="16"/>
                  <w:rPrChange w:id="38582" w:author="pete jones" w:date="2022-03-12T12:01:00Z">
                    <w:rPr/>
                  </w:rPrChange>
                </w:rPr>
                <w:t>1</w:t>
              </w:r>
            </w:ins>
          </w:p>
        </w:tc>
        <w:tc>
          <w:tcPr>
            <w:tcW w:w="8680" w:type="dxa"/>
            <w:hideMark/>
          </w:tcPr>
          <w:p w14:paraId="63426D41" w14:textId="77777777" w:rsidR="00CE6EF3" w:rsidRPr="00CE6EF3" w:rsidRDefault="00CE6EF3">
            <w:pPr>
              <w:spacing w:before="0" w:after="0" w:line="240" w:lineRule="auto"/>
              <w:rPr>
                <w:ins w:id="38583" w:author="pete jones" w:date="2022-03-12T12:01:00Z"/>
                <w:sz w:val="16"/>
                <w:szCs w:val="16"/>
                <w:rPrChange w:id="38584" w:author="pete jones" w:date="2022-03-12T12:01:00Z">
                  <w:rPr>
                    <w:ins w:id="38585" w:author="pete jones" w:date="2022-03-12T12:01:00Z"/>
                  </w:rPr>
                </w:rPrChange>
              </w:rPr>
              <w:pPrChange w:id="38586" w:author="pete jones" w:date="2022-03-12T12:01:00Z">
                <w:pPr/>
              </w:pPrChange>
            </w:pPr>
            <w:ins w:id="38587" w:author="pete jones" w:date="2022-03-12T12:01:00Z">
              <w:r w:rsidRPr="00CE6EF3">
                <w:rPr>
                  <w:sz w:val="16"/>
                  <w:szCs w:val="16"/>
                  <w:rPrChange w:id="38588" w:author="pete jones" w:date="2022-03-12T12:01:00Z">
                    <w:rPr/>
                  </w:rPrChange>
                </w:rPr>
                <w:t>Lesson planning</w:t>
              </w:r>
            </w:ins>
          </w:p>
        </w:tc>
        <w:tc>
          <w:tcPr>
            <w:tcW w:w="1300" w:type="dxa"/>
            <w:noWrap/>
            <w:hideMark/>
          </w:tcPr>
          <w:p w14:paraId="0666553F" w14:textId="77777777" w:rsidR="00CE6EF3" w:rsidRPr="00CE6EF3" w:rsidRDefault="00CE6EF3">
            <w:pPr>
              <w:spacing w:before="0" w:after="0" w:line="240" w:lineRule="auto"/>
              <w:jc w:val="center"/>
              <w:rPr>
                <w:ins w:id="38589" w:author="pete jones" w:date="2022-03-12T12:01:00Z"/>
                <w:sz w:val="16"/>
                <w:szCs w:val="16"/>
                <w:rPrChange w:id="38590" w:author="pete jones" w:date="2022-03-12T12:01:00Z">
                  <w:rPr>
                    <w:ins w:id="38591" w:author="pete jones" w:date="2022-03-12T12:01:00Z"/>
                  </w:rPr>
                </w:rPrChange>
              </w:rPr>
              <w:pPrChange w:id="38592" w:author="pete jones" w:date="2022-03-12T12:02:00Z">
                <w:pPr/>
              </w:pPrChange>
            </w:pPr>
            <w:ins w:id="38593" w:author="pete jones" w:date="2022-03-12T12:01:00Z">
              <w:r w:rsidRPr="00CE6EF3">
                <w:rPr>
                  <w:sz w:val="16"/>
                  <w:szCs w:val="16"/>
                  <w:rPrChange w:id="38594" w:author="pete jones" w:date="2022-03-12T12:01:00Z">
                    <w:rPr/>
                  </w:rPrChange>
                </w:rPr>
                <w:t>0</w:t>
              </w:r>
            </w:ins>
          </w:p>
        </w:tc>
      </w:tr>
      <w:tr w:rsidR="00CE6EF3" w:rsidRPr="00CE6EF3" w14:paraId="00424F28" w14:textId="77777777" w:rsidTr="00CE6EF3">
        <w:trPr>
          <w:trHeight w:val="300"/>
          <w:ins w:id="38595" w:author="pete jones" w:date="2022-03-12T12:01:00Z"/>
        </w:trPr>
        <w:tc>
          <w:tcPr>
            <w:tcW w:w="960" w:type="dxa"/>
            <w:noWrap/>
            <w:hideMark/>
          </w:tcPr>
          <w:p w14:paraId="396F5445" w14:textId="77777777" w:rsidR="00CE6EF3" w:rsidRPr="00CE6EF3" w:rsidRDefault="00CE6EF3">
            <w:pPr>
              <w:spacing w:before="0" w:after="0" w:line="240" w:lineRule="auto"/>
              <w:jc w:val="center"/>
              <w:rPr>
                <w:ins w:id="38596" w:author="pete jones" w:date="2022-03-12T12:01:00Z"/>
                <w:sz w:val="16"/>
                <w:szCs w:val="16"/>
                <w:rPrChange w:id="38597" w:author="pete jones" w:date="2022-03-12T12:01:00Z">
                  <w:rPr>
                    <w:ins w:id="38598" w:author="pete jones" w:date="2022-03-12T12:01:00Z"/>
                  </w:rPr>
                </w:rPrChange>
              </w:rPr>
              <w:pPrChange w:id="38599" w:author="pete jones" w:date="2022-03-12T12:02:00Z">
                <w:pPr/>
              </w:pPrChange>
            </w:pPr>
            <w:ins w:id="38600" w:author="pete jones" w:date="2022-03-12T12:01:00Z">
              <w:r w:rsidRPr="00CE6EF3">
                <w:rPr>
                  <w:sz w:val="16"/>
                  <w:szCs w:val="16"/>
                  <w:rPrChange w:id="38601" w:author="pete jones" w:date="2022-03-12T12:01:00Z">
                    <w:rPr/>
                  </w:rPrChange>
                </w:rPr>
                <w:t>1.8</w:t>
              </w:r>
            </w:ins>
          </w:p>
        </w:tc>
        <w:tc>
          <w:tcPr>
            <w:tcW w:w="960" w:type="dxa"/>
            <w:noWrap/>
            <w:hideMark/>
          </w:tcPr>
          <w:p w14:paraId="7F00A16C" w14:textId="77777777" w:rsidR="00CE6EF3" w:rsidRPr="00CE6EF3" w:rsidRDefault="00CE6EF3">
            <w:pPr>
              <w:spacing w:before="0" w:after="0" w:line="240" w:lineRule="auto"/>
              <w:jc w:val="center"/>
              <w:rPr>
                <w:ins w:id="38602" w:author="pete jones" w:date="2022-03-12T12:01:00Z"/>
                <w:sz w:val="16"/>
                <w:szCs w:val="16"/>
                <w:rPrChange w:id="38603" w:author="pete jones" w:date="2022-03-12T12:01:00Z">
                  <w:rPr>
                    <w:ins w:id="38604" w:author="pete jones" w:date="2022-03-12T12:01:00Z"/>
                  </w:rPr>
                </w:rPrChange>
              </w:rPr>
              <w:pPrChange w:id="38605" w:author="pete jones" w:date="2022-03-12T12:02:00Z">
                <w:pPr/>
              </w:pPrChange>
            </w:pPr>
            <w:ins w:id="38606" w:author="pete jones" w:date="2022-03-12T12:01:00Z">
              <w:r w:rsidRPr="00CE6EF3">
                <w:rPr>
                  <w:sz w:val="16"/>
                  <w:szCs w:val="16"/>
                  <w:rPrChange w:id="38607" w:author="pete jones" w:date="2022-03-12T12:01:00Z">
                    <w:rPr/>
                  </w:rPrChange>
                </w:rPr>
                <w:t>1</w:t>
              </w:r>
            </w:ins>
          </w:p>
        </w:tc>
        <w:tc>
          <w:tcPr>
            <w:tcW w:w="8680" w:type="dxa"/>
            <w:hideMark/>
          </w:tcPr>
          <w:p w14:paraId="563D9B94" w14:textId="77777777" w:rsidR="00CE6EF3" w:rsidRPr="00CE6EF3" w:rsidRDefault="00CE6EF3">
            <w:pPr>
              <w:spacing w:before="0" w:after="0" w:line="240" w:lineRule="auto"/>
              <w:rPr>
                <w:ins w:id="38608" w:author="pete jones" w:date="2022-03-12T12:01:00Z"/>
                <w:sz w:val="16"/>
                <w:szCs w:val="16"/>
                <w:rPrChange w:id="38609" w:author="pete jones" w:date="2022-03-12T12:01:00Z">
                  <w:rPr>
                    <w:ins w:id="38610" w:author="pete jones" w:date="2022-03-12T12:01:00Z"/>
                  </w:rPr>
                </w:rPrChange>
              </w:rPr>
              <w:pPrChange w:id="38611" w:author="pete jones" w:date="2022-03-12T12:01:00Z">
                <w:pPr/>
              </w:pPrChange>
            </w:pPr>
            <w:ins w:id="38612" w:author="pete jones" w:date="2022-03-12T12:01:00Z">
              <w:r w:rsidRPr="00CE6EF3">
                <w:rPr>
                  <w:sz w:val="16"/>
                  <w:szCs w:val="16"/>
                  <w:rPrChange w:id="38613" w:author="pete jones" w:date="2022-03-12T12:01:00Z">
                    <w:rPr/>
                  </w:rPrChange>
                </w:rPr>
                <w:t>Project work at L3</w:t>
              </w:r>
            </w:ins>
          </w:p>
        </w:tc>
        <w:tc>
          <w:tcPr>
            <w:tcW w:w="1300" w:type="dxa"/>
            <w:noWrap/>
            <w:hideMark/>
          </w:tcPr>
          <w:p w14:paraId="1486539C" w14:textId="77777777" w:rsidR="00CE6EF3" w:rsidRPr="00CE6EF3" w:rsidRDefault="00CE6EF3">
            <w:pPr>
              <w:spacing w:before="0" w:after="0" w:line="240" w:lineRule="auto"/>
              <w:jc w:val="center"/>
              <w:rPr>
                <w:ins w:id="38614" w:author="pete jones" w:date="2022-03-12T12:01:00Z"/>
                <w:sz w:val="16"/>
                <w:szCs w:val="16"/>
                <w:rPrChange w:id="38615" w:author="pete jones" w:date="2022-03-12T12:01:00Z">
                  <w:rPr>
                    <w:ins w:id="38616" w:author="pete jones" w:date="2022-03-12T12:01:00Z"/>
                  </w:rPr>
                </w:rPrChange>
              </w:rPr>
              <w:pPrChange w:id="38617" w:author="pete jones" w:date="2022-03-12T12:02:00Z">
                <w:pPr/>
              </w:pPrChange>
            </w:pPr>
            <w:ins w:id="38618" w:author="pete jones" w:date="2022-03-12T12:01:00Z">
              <w:r w:rsidRPr="00CE6EF3">
                <w:rPr>
                  <w:sz w:val="16"/>
                  <w:szCs w:val="16"/>
                  <w:rPrChange w:id="38619" w:author="pete jones" w:date="2022-03-12T12:01:00Z">
                    <w:rPr/>
                  </w:rPrChange>
                </w:rPr>
                <w:t>1</w:t>
              </w:r>
            </w:ins>
          </w:p>
        </w:tc>
      </w:tr>
      <w:tr w:rsidR="00CE6EF3" w:rsidRPr="00CE6EF3" w14:paraId="419DF106" w14:textId="77777777" w:rsidTr="00CE6EF3">
        <w:trPr>
          <w:trHeight w:val="300"/>
          <w:ins w:id="38620" w:author="pete jones" w:date="2022-03-12T12:01:00Z"/>
        </w:trPr>
        <w:tc>
          <w:tcPr>
            <w:tcW w:w="960" w:type="dxa"/>
            <w:noWrap/>
            <w:hideMark/>
          </w:tcPr>
          <w:p w14:paraId="0AE36FF3" w14:textId="77777777" w:rsidR="00CE6EF3" w:rsidRPr="00CE6EF3" w:rsidRDefault="00CE6EF3">
            <w:pPr>
              <w:spacing w:before="0" w:after="0" w:line="240" w:lineRule="auto"/>
              <w:jc w:val="center"/>
              <w:rPr>
                <w:ins w:id="38621" w:author="pete jones" w:date="2022-03-12T12:01:00Z"/>
                <w:sz w:val="16"/>
                <w:szCs w:val="16"/>
                <w:rPrChange w:id="38622" w:author="pete jones" w:date="2022-03-12T12:01:00Z">
                  <w:rPr>
                    <w:ins w:id="38623" w:author="pete jones" w:date="2022-03-12T12:01:00Z"/>
                  </w:rPr>
                </w:rPrChange>
              </w:rPr>
              <w:pPrChange w:id="38624" w:author="pete jones" w:date="2022-03-12T12:02:00Z">
                <w:pPr/>
              </w:pPrChange>
            </w:pPr>
            <w:ins w:id="38625" w:author="pete jones" w:date="2022-03-12T12:01:00Z">
              <w:r w:rsidRPr="00CE6EF3">
                <w:rPr>
                  <w:sz w:val="16"/>
                  <w:szCs w:val="16"/>
                  <w:rPrChange w:id="38626" w:author="pete jones" w:date="2022-03-12T12:01:00Z">
                    <w:rPr/>
                  </w:rPrChange>
                </w:rPr>
                <w:t>1.9</w:t>
              </w:r>
            </w:ins>
          </w:p>
        </w:tc>
        <w:tc>
          <w:tcPr>
            <w:tcW w:w="960" w:type="dxa"/>
            <w:noWrap/>
            <w:hideMark/>
          </w:tcPr>
          <w:p w14:paraId="524A7C84" w14:textId="77777777" w:rsidR="00CE6EF3" w:rsidRPr="00CE6EF3" w:rsidRDefault="00CE6EF3">
            <w:pPr>
              <w:spacing w:before="0" w:after="0" w:line="240" w:lineRule="auto"/>
              <w:jc w:val="center"/>
              <w:rPr>
                <w:ins w:id="38627" w:author="pete jones" w:date="2022-03-12T12:01:00Z"/>
                <w:sz w:val="16"/>
                <w:szCs w:val="16"/>
                <w:rPrChange w:id="38628" w:author="pete jones" w:date="2022-03-12T12:01:00Z">
                  <w:rPr>
                    <w:ins w:id="38629" w:author="pete jones" w:date="2022-03-12T12:01:00Z"/>
                  </w:rPr>
                </w:rPrChange>
              </w:rPr>
              <w:pPrChange w:id="38630" w:author="pete jones" w:date="2022-03-12T12:02:00Z">
                <w:pPr/>
              </w:pPrChange>
            </w:pPr>
            <w:ins w:id="38631" w:author="pete jones" w:date="2022-03-12T12:01:00Z">
              <w:r w:rsidRPr="00CE6EF3">
                <w:rPr>
                  <w:sz w:val="16"/>
                  <w:szCs w:val="16"/>
                  <w:rPrChange w:id="38632" w:author="pete jones" w:date="2022-03-12T12:01:00Z">
                    <w:rPr/>
                  </w:rPrChange>
                </w:rPr>
                <w:t>1</w:t>
              </w:r>
            </w:ins>
          </w:p>
        </w:tc>
        <w:tc>
          <w:tcPr>
            <w:tcW w:w="8680" w:type="dxa"/>
            <w:hideMark/>
          </w:tcPr>
          <w:p w14:paraId="0E97C7DC" w14:textId="77777777" w:rsidR="00CE6EF3" w:rsidRPr="00CE6EF3" w:rsidRDefault="00CE6EF3">
            <w:pPr>
              <w:spacing w:before="0" w:after="0" w:line="240" w:lineRule="auto"/>
              <w:rPr>
                <w:ins w:id="38633" w:author="pete jones" w:date="2022-03-12T12:01:00Z"/>
                <w:sz w:val="16"/>
                <w:szCs w:val="16"/>
                <w:rPrChange w:id="38634" w:author="pete jones" w:date="2022-03-12T12:01:00Z">
                  <w:rPr>
                    <w:ins w:id="38635" w:author="pete jones" w:date="2022-03-12T12:01:00Z"/>
                  </w:rPr>
                </w:rPrChange>
              </w:rPr>
              <w:pPrChange w:id="38636" w:author="pete jones" w:date="2022-03-12T12:01:00Z">
                <w:pPr/>
              </w:pPrChange>
            </w:pPr>
            <w:ins w:id="38637" w:author="pete jones" w:date="2022-03-12T12:01:00Z">
              <w:r w:rsidRPr="00CE6EF3">
                <w:rPr>
                  <w:sz w:val="16"/>
                  <w:szCs w:val="16"/>
                  <w:rPrChange w:id="38638" w:author="pete jones" w:date="2022-03-12T12:01:00Z">
                    <w:rPr/>
                  </w:rPrChange>
                </w:rPr>
                <w:t>Project work at L4</w:t>
              </w:r>
            </w:ins>
          </w:p>
        </w:tc>
        <w:tc>
          <w:tcPr>
            <w:tcW w:w="1300" w:type="dxa"/>
            <w:noWrap/>
            <w:hideMark/>
          </w:tcPr>
          <w:p w14:paraId="6FDB0D66" w14:textId="77777777" w:rsidR="00CE6EF3" w:rsidRPr="00CE6EF3" w:rsidRDefault="00CE6EF3">
            <w:pPr>
              <w:spacing w:before="0" w:after="0" w:line="240" w:lineRule="auto"/>
              <w:jc w:val="center"/>
              <w:rPr>
                <w:ins w:id="38639" w:author="pete jones" w:date="2022-03-12T12:01:00Z"/>
                <w:sz w:val="16"/>
                <w:szCs w:val="16"/>
                <w:rPrChange w:id="38640" w:author="pete jones" w:date="2022-03-12T12:01:00Z">
                  <w:rPr>
                    <w:ins w:id="38641" w:author="pete jones" w:date="2022-03-12T12:01:00Z"/>
                  </w:rPr>
                </w:rPrChange>
              </w:rPr>
              <w:pPrChange w:id="38642" w:author="pete jones" w:date="2022-03-12T12:02:00Z">
                <w:pPr/>
              </w:pPrChange>
            </w:pPr>
            <w:ins w:id="38643" w:author="pete jones" w:date="2022-03-12T12:01:00Z">
              <w:r w:rsidRPr="00CE6EF3">
                <w:rPr>
                  <w:sz w:val="16"/>
                  <w:szCs w:val="16"/>
                  <w:rPrChange w:id="38644" w:author="pete jones" w:date="2022-03-12T12:01:00Z">
                    <w:rPr/>
                  </w:rPrChange>
                </w:rPr>
                <w:t>3</w:t>
              </w:r>
            </w:ins>
          </w:p>
        </w:tc>
      </w:tr>
      <w:tr w:rsidR="00CE6EF3" w:rsidRPr="00CE6EF3" w14:paraId="6BE93F24" w14:textId="77777777" w:rsidTr="00CE6EF3">
        <w:trPr>
          <w:trHeight w:val="300"/>
          <w:ins w:id="38645" w:author="pete jones" w:date="2022-03-12T12:01:00Z"/>
        </w:trPr>
        <w:tc>
          <w:tcPr>
            <w:tcW w:w="960" w:type="dxa"/>
            <w:noWrap/>
            <w:hideMark/>
          </w:tcPr>
          <w:p w14:paraId="63344D77" w14:textId="77777777" w:rsidR="00CE6EF3" w:rsidRPr="00CE6EF3" w:rsidRDefault="00CE6EF3">
            <w:pPr>
              <w:spacing w:before="0" w:after="0" w:line="240" w:lineRule="auto"/>
              <w:jc w:val="center"/>
              <w:rPr>
                <w:ins w:id="38646" w:author="pete jones" w:date="2022-03-12T12:01:00Z"/>
                <w:sz w:val="16"/>
                <w:szCs w:val="16"/>
                <w:rPrChange w:id="38647" w:author="pete jones" w:date="2022-03-12T12:01:00Z">
                  <w:rPr>
                    <w:ins w:id="38648" w:author="pete jones" w:date="2022-03-12T12:01:00Z"/>
                  </w:rPr>
                </w:rPrChange>
              </w:rPr>
              <w:pPrChange w:id="38649" w:author="pete jones" w:date="2022-03-12T12:02:00Z">
                <w:pPr/>
              </w:pPrChange>
            </w:pPr>
            <w:ins w:id="38650" w:author="pete jones" w:date="2022-03-12T12:01:00Z">
              <w:r w:rsidRPr="00CE6EF3">
                <w:rPr>
                  <w:sz w:val="16"/>
                  <w:szCs w:val="16"/>
                  <w:rPrChange w:id="38651" w:author="pete jones" w:date="2022-03-12T12:01:00Z">
                    <w:rPr/>
                  </w:rPrChange>
                </w:rPr>
                <w:t>1.10</w:t>
              </w:r>
            </w:ins>
          </w:p>
        </w:tc>
        <w:tc>
          <w:tcPr>
            <w:tcW w:w="960" w:type="dxa"/>
            <w:noWrap/>
            <w:hideMark/>
          </w:tcPr>
          <w:p w14:paraId="688CC9B6" w14:textId="77777777" w:rsidR="00CE6EF3" w:rsidRPr="00CE6EF3" w:rsidRDefault="00CE6EF3">
            <w:pPr>
              <w:spacing w:before="0" w:after="0" w:line="240" w:lineRule="auto"/>
              <w:jc w:val="center"/>
              <w:rPr>
                <w:ins w:id="38652" w:author="pete jones" w:date="2022-03-12T12:01:00Z"/>
                <w:sz w:val="16"/>
                <w:szCs w:val="16"/>
                <w:rPrChange w:id="38653" w:author="pete jones" w:date="2022-03-12T12:01:00Z">
                  <w:rPr>
                    <w:ins w:id="38654" w:author="pete jones" w:date="2022-03-12T12:01:00Z"/>
                  </w:rPr>
                </w:rPrChange>
              </w:rPr>
              <w:pPrChange w:id="38655" w:author="pete jones" w:date="2022-03-12T12:02:00Z">
                <w:pPr/>
              </w:pPrChange>
            </w:pPr>
            <w:ins w:id="38656" w:author="pete jones" w:date="2022-03-12T12:01:00Z">
              <w:r w:rsidRPr="00CE6EF3">
                <w:rPr>
                  <w:sz w:val="16"/>
                  <w:szCs w:val="16"/>
                  <w:rPrChange w:id="38657" w:author="pete jones" w:date="2022-03-12T12:01:00Z">
                    <w:rPr/>
                  </w:rPrChange>
                </w:rPr>
                <w:t>1</w:t>
              </w:r>
            </w:ins>
          </w:p>
        </w:tc>
        <w:tc>
          <w:tcPr>
            <w:tcW w:w="8680" w:type="dxa"/>
            <w:hideMark/>
          </w:tcPr>
          <w:p w14:paraId="7C233224" w14:textId="77777777" w:rsidR="00CE6EF3" w:rsidRPr="00CE6EF3" w:rsidRDefault="00CE6EF3">
            <w:pPr>
              <w:spacing w:before="0" w:after="0" w:line="240" w:lineRule="auto"/>
              <w:rPr>
                <w:ins w:id="38658" w:author="pete jones" w:date="2022-03-12T12:01:00Z"/>
                <w:sz w:val="16"/>
                <w:szCs w:val="16"/>
                <w:rPrChange w:id="38659" w:author="pete jones" w:date="2022-03-12T12:01:00Z">
                  <w:rPr>
                    <w:ins w:id="38660" w:author="pete jones" w:date="2022-03-12T12:01:00Z"/>
                  </w:rPr>
                </w:rPrChange>
              </w:rPr>
              <w:pPrChange w:id="38661" w:author="pete jones" w:date="2022-03-12T12:01:00Z">
                <w:pPr/>
              </w:pPrChange>
            </w:pPr>
            <w:ins w:id="38662" w:author="pete jones" w:date="2022-03-12T12:01:00Z">
              <w:r w:rsidRPr="00CE6EF3">
                <w:rPr>
                  <w:sz w:val="16"/>
                  <w:szCs w:val="16"/>
                  <w:rPrChange w:id="38663" w:author="pete jones" w:date="2022-03-12T12:01:00Z">
                    <w:rPr/>
                  </w:rPrChange>
                </w:rPr>
                <w:t>Project work at L5</w:t>
              </w:r>
            </w:ins>
          </w:p>
        </w:tc>
        <w:tc>
          <w:tcPr>
            <w:tcW w:w="1300" w:type="dxa"/>
            <w:noWrap/>
            <w:hideMark/>
          </w:tcPr>
          <w:p w14:paraId="6D4785E9" w14:textId="77777777" w:rsidR="00CE6EF3" w:rsidRPr="00CE6EF3" w:rsidRDefault="00CE6EF3">
            <w:pPr>
              <w:spacing w:before="0" w:after="0" w:line="240" w:lineRule="auto"/>
              <w:jc w:val="center"/>
              <w:rPr>
                <w:ins w:id="38664" w:author="pete jones" w:date="2022-03-12T12:01:00Z"/>
                <w:sz w:val="16"/>
                <w:szCs w:val="16"/>
                <w:rPrChange w:id="38665" w:author="pete jones" w:date="2022-03-12T12:01:00Z">
                  <w:rPr>
                    <w:ins w:id="38666" w:author="pete jones" w:date="2022-03-12T12:01:00Z"/>
                  </w:rPr>
                </w:rPrChange>
              </w:rPr>
              <w:pPrChange w:id="38667" w:author="pete jones" w:date="2022-03-12T12:02:00Z">
                <w:pPr/>
              </w:pPrChange>
            </w:pPr>
            <w:ins w:id="38668" w:author="pete jones" w:date="2022-03-12T12:01:00Z">
              <w:r w:rsidRPr="00CE6EF3">
                <w:rPr>
                  <w:sz w:val="16"/>
                  <w:szCs w:val="16"/>
                  <w:rPrChange w:id="38669" w:author="pete jones" w:date="2022-03-12T12:01:00Z">
                    <w:rPr/>
                  </w:rPrChange>
                </w:rPr>
                <w:t>3</w:t>
              </w:r>
            </w:ins>
          </w:p>
        </w:tc>
      </w:tr>
      <w:tr w:rsidR="00CE6EF3" w:rsidRPr="00CE6EF3" w14:paraId="3C80CA3F" w14:textId="77777777" w:rsidTr="00CE6EF3">
        <w:trPr>
          <w:trHeight w:val="300"/>
          <w:ins w:id="38670" w:author="pete jones" w:date="2022-03-12T12:01:00Z"/>
        </w:trPr>
        <w:tc>
          <w:tcPr>
            <w:tcW w:w="960" w:type="dxa"/>
            <w:noWrap/>
            <w:hideMark/>
          </w:tcPr>
          <w:p w14:paraId="6E283FE3" w14:textId="77777777" w:rsidR="00CE6EF3" w:rsidRPr="00CE6EF3" w:rsidRDefault="00CE6EF3">
            <w:pPr>
              <w:spacing w:before="0" w:after="0" w:line="240" w:lineRule="auto"/>
              <w:jc w:val="center"/>
              <w:rPr>
                <w:ins w:id="38671" w:author="pete jones" w:date="2022-03-12T12:01:00Z"/>
                <w:sz w:val="16"/>
                <w:szCs w:val="16"/>
                <w:rPrChange w:id="38672" w:author="pete jones" w:date="2022-03-12T12:01:00Z">
                  <w:rPr>
                    <w:ins w:id="38673" w:author="pete jones" w:date="2022-03-12T12:01:00Z"/>
                  </w:rPr>
                </w:rPrChange>
              </w:rPr>
              <w:pPrChange w:id="38674" w:author="pete jones" w:date="2022-03-12T12:02:00Z">
                <w:pPr/>
              </w:pPrChange>
            </w:pPr>
            <w:ins w:id="38675" w:author="pete jones" w:date="2022-03-12T12:01:00Z">
              <w:r w:rsidRPr="00CE6EF3">
                <w:rPr>
                  <w:sz w:val="16"/>
                  <w:szCs w:val="16"/>
                  <w:rPrChange w:id="38676" w:author="pete jones" w:date="2022-03-12T12:01:00Z">
                    <w:rPr/>
                  </w:rPrChange>
                </w:rPr>
                <w:t>1.11</w:t>
              </w:r>
            </w:ins>
          </w:p>
        </w:tc>
        <w:tc>
          <w:tcPr>
            <w:tcW w:w="960" w:type="dxa"/>
            <w:noWrap/>
            <w:hideMark/>
          </w:tcPr>
          <w:p w14:paraId="1927D264" w14:textId="77777777" w:rsidR="00CE6EF3" w:rsidRPr="00CE6EF3" w:rsidRDefault="00CE6EF3">
            <w:pPr>
              <w:spacing w:before="0" w:after="0" w:line="240" w:lineRule="auto"/>
              <w:jc w:val="center"/>
              <w:rPr>
                <w:ins w:id="38677" w:author="pete jones" w:date="2022-03-12T12:01:00Z"/>
                <w:sz w:val="16"/>
                <w:szCs w:val="16"/>
                <w:rPrChange w:id="38678" w:author="pete jones" w:date="2022-03-12T12:01:00Z">
                  <w:rPr>
                    <w:ins w:id="38679" w:author="pete jones" w:date="2022-03-12T12:01:00Z"/>
                  </w:rPr>
                </w:rPrChange>
              </w:rPr>
              <w:pPrChange w:id="38680" w:author="pete jones" w:date="2022-03-12T12:02:00Z">
                <w:pPr/>
              </w:pPrChange>
            </w:pPr>
            <w:ins w:id="38681" w:author="pete jones" w:date="2022-03-12T12:01:00Z">
              <w:r w:rsidRPr="00CE6EF3">
                <w:rPr>
                  <w:sz w:val="16"/>
                  <w:szCs w:val="16"/>
                  <w:rPrChange w:id="38682" w:author="pete jones" w:date="2022-03-12T12:01:00Z">
                    <w:rPr/>
                  </w:rPrChange>
                </w:rPr>
                <w:t>1</w:t>
              </w:r>
            </w:ins>
          </w:p>
        </w:tc>
        <w:tc>
          <w:tcPr>
            <w:tcW w:w="8680" w:type="dxa"/>
            <w:hideMark/>
          </w:tcPr>
          <w:p w14:paraId="27BF0199" w14:textId="77777777" w:rsidR="00CE6EF3" w:rsidRPr="00CE6EF3" w:rsidRDefault="00CE6EF3">
            <w:pPr>
              <w:spacing w:before="0" w:after="0" w:line="240" w:lineRule="auto"/>
              <w:rPr>
                <w:ins w:id="38683" w:author="pete jones" w:date="2022-03-12T12:01:00Z"/>
                <w:sz w:val="16"/>
                <w:szCs w:val="16"/>
                <w:rPrChange w:id="38684" w:author="pete jones" w:date="2022-03-12T12:01:00Z">
                  <w:rPr>
                    <w:ins w:id="38685" w:author="pete jones" w:date="2022-03-12T12:01:00Z"/>
                  </w:rPr>
                </w:rPrChange>
              </w:rPr>
              <w:pPrChange w:id="38686" w:author="pete jones" w:date="2022-03-12T12:01:00Z">
                <w:pPr/>
              </w:pPrChange>
            </w:pPr>
            <w:ins w:id="38687" w:author="pete jones" w:date="2022-03-12T12:01:00Z">
              <w:r w:rsidRPr="00CE6EF3">
                <w:rPr>
                  <w:sz w:val="16"/>
                  <w:szCs w:val="16"/>
                  <w:rPrChange w:id="38688" w:author="pete jones" w:date="2022-03-12T12:01:00Z">
                    <w:rPr/>
                  </w:rPrChange>
                </w:rPr>
                <w:t>Team activities</w:t>
              </w:r>
            </w:ins>
          </w:p>
        </w:tc>
        <w:tc>
          <w:tcPr>
            <w:tcW w:w="1300" w:type="dxa"/>
            <w:noWrap/>
            <w:hideMark/>
          </w:tcPr>
          <w:p w14:paraId="65AD180E" w14:textId="77777777" w:rsidR="00CE6EF3" w:rsidRPr="00CE6EF3" w:rsidRDefault="00CE6EF3">
            <w:pPr>
              <w:spacing w:before="0" w:after="0" w:line="240" w:lineRule="auto"/>
              <w:jc w:val="center"/>
              <w:rPr>
                <w:ins w:id="38689" w:author="pete jones" w:date="2022-03-12T12:01:00Z"/>
                <w:sz w:val="16"/>
                <w:szCs w:val="16"/>
                <w:rPrChange w:id="38690" w:author="pete jones" w:date="2022-03-12T12:01:00Z">
                  <w:rPr>
                    <w:ins w:id="38691" w:author="pete jones" w:date="2022-03-12T12:01:00Z"/>
                  </w:rPr>
                </w:rPrChange>
              </w:rPr>
              <w:pPrChange w:id="38692" w:author="pete jones" w:date="2022-03-12T12:02:00Z">
                <w:pPr/>
              </w:pPrChange>
            </w:pPr>
            <w:ins w:id="38693" w:author="pete jones" w:date="2022-03-12T12:01:00Z">
              <w:r w:rsidRPr="00CE6EF3">
                <w:rPr>
                  <w:sz w:val="16"/>
                  <w:szCs w:val="16"/>
                  <w:rPrChange w:id="38694" w:author="pete jones" w:date="2022-03-12T12:01:00Z">
                    <w:rPr/>
                  </w:rPrChange>
                </w:rPr>
                <w:t>4</w:t>
              </w:r>
            </w:ins>
          </w:p>
        </w:tc>
      </w:tr>
      <w:tr w:rsidR="00CE6EF3" w:rsidRPr="00CE6EF3" w14:paraId="6F0F7D4E" w14:textId="77777777" w:rsidTr="00CE6EF3">
        <w:trPr>
          <w:trHeight w:val="315"/>
          <w:ins w:id="38695" w:author="pete jones" w:date="2022-03-12T12:01:00Z"/>
        </w:trPr>
        <w:tc>
          <w:tcPr>
            <w:tcW w:w="960" w:type="dxa"/>
            <w:noWrap/>
            <w:hideMark/>
          </w:tcPr>
          <w:p w14:paraId="33DBA1B6" w14:textId="77777777" w:rsidR="00CE6EF3" w:rsidRPr="00CE6EF3" w:rsidRDefault="00CE6EF3">
            <w:pPr>
              <w:spacing w:before="0" w:after="0" w:line="240" w:lineRule="auto"/>
              <w:jc w:val="center"/>
              <w:rPr>
                <w:ins w:id="38696" w:author="pete jones" w:date="2022-03-12T12:01:00Z"/>
                <w:sz w:val="16"/>
                <w:szCs w:val="16"/>
                <w:rPrChange w:id="38697" w:author="pete jones" w:date="2022-03-12T12:01:00Z">
                  <w:rPr>
                    <w:ins w:id="38698" w:author="pete jones" w:date="2022-03-12T12:01:00Z"/>
                  </w:rPr>
                </w:rPrChange>
              </w:rPr>
              <w:pPrChange w:id="38699" w:author="pete jones" w:date="2022-03-12T12:02:00Z">
                <w:pPr/>
              </w:pPrChange>
            </w:pPr>
            <w:ins w:id="38700" w:author="pete jones" w:date="2022-03-12T12:01:00Z">
              <w:r w:rsidRPr="00CE6EF3">
                <w:rPr>
                  <w:sz w:val="16"/>
                  <w:szCs w:val="16"/>
                  <w:rPrChange w:id="38701" w:author="pete jones" w:date="2022-03-12T12:01:00Z">
                    <w:rPr/>
                  </w:rPrChange>
                </w:rPr>
                <w:t>1.12</w:t>
              </w:r>
            </w:ins>
          </w:p>
        </w:tc>
        <w:tc>
          <w:tcPr>
            <w:tcW w:w="960" w:type="dxa"/>
            <w:noWrap/>
            <w:hideMark/>
          </w:tcPr>
          <w:p w14:paraId="0BD7A042" w14:textId="77777777" w:rsidR="00CE6EF3" w:rsidRPr="00CE6EF3" w:rsidRDefault="00CE6EF3">
            <w:pPr>
              <w:spacing w:before="0" w:after="0" w:line="240" w:lineRule="auto"/>
              <w:jc w:val="center"/>
              <w:rPr>
                <w:ins w:id="38702" w:author="pete jones" w:date="2022-03-12T12:01:00Z"/>
                <w:sz w:val="16"/>
                <w:szCs w:val="16"/>
                <w:rPrChange w:id="38703" w:author="pete jones" w:date="2022-03-12T12:01:00Z">
                  <w:rPr>
                    <w:ins w:id="38704" w:author="pete jones" w:date="2022-03-12T12:01:00Z"/>
                  </w:rPr>
                </w:rPrChange>
              </w:rPr>
              <w:pPrChange w:id="38705" w:author="pete jones" w:date="2022-03-12T12:02:00Z">
                <w:pPr/>
              </w:pPrChange>
            </w:pPr>
            <w:ins w:id="38706" w:author="pete jones" w:date="2022-03-12T12:01:00Z">
              <w:r w:rsidRPr="00CE6EF3">
                <w:rPr>
                  <w:sz w:val="16"/>
                  <w:szCs w:val="16"/>
                  <w:rPrChange w:id="38707" w:author="pete jones" w:date="2022-03-12T12:01:00Z">
                    <w:rPr/>
                  </w:rPrChange>
                </w:rPr>
                <w:t>1</w:t>
              </w:r>
            </w:ins>
          </w:p>
        </w:tc>
        <w:tc>
          <w:tcPr>
            <w:tcW w:w="8680" w:type="dxa"/>
            <w:hideMark/>
          </w:tcPr>
          <w:p w14:paraId="6A2BAEFC" w14:textId="2437F811" w:rsidR="00CE6EF3" w:rsidRPr="00CE6EF3" w:rsidRDefault="00CE6EF3">
            <w:pPr>
              <w:spacing w:before="0" w:after="0" w:line="240" w:lineRule="auto"/>
              <w:rPr>
                <w:ins w:id="38708" w:author="pete jones" w:date="2022-03-12T12:01:00Z"/>
                <w:sz w:val="16"/>
                <w:szCs w:val="16"/>
                <w:rPrChange w:id="38709" w:author="pete jones" w:date="2022-03-12T12:01:00Z">
                  <w:rPr>
                    <w:ins w:id="38710" w:author="pete jones" w:date="2022-03-12T12:01:00Z"/>
                  </w:rPr>
                </w:rPrChange>
              </w:rPr>
              <w:pPrChange w:id="38711" w:author="pete jones" w:date="2022-03-12T12:01:00Z">
                <w:pPr/>
              </w:pPrChange>
            </w:pPr>
            <w:ins w:id="38712" w:author="pete jones" w:date="2022-03-12T12:01:00Z">
              <w:r w:rsidRPr="00CE6EF3">
                <w:rPr>
                  <w:sz w:val="16"/>
                  <w:szCs w:val="16"/>
                  <w:rPrChange w:id="38713" w:author="pete jones" w:date="2022-03-12T12:01:00Z">
                    <w:rPr/>
                  </w:rPrChange>
                </w:rPr>
                <w:t xml:space="preserve">Monitoring </w:t>
              </w:r>
            </w:ins>
            <w:ins w:id="38714" w:author="pete jones" w:date="2022-03-29T17:15:00Z">
              <w:r w:rsidR="00F743B3" w:rsidRPr="00CE6EF3">
                <w:rPr>
                  <w:sz w:val="16"/>
                  <w:szCs w:val="16"/>
                </w:rPr>
                <w:t>self-study</w:t>
              </w:r>
            </w:ins>
          </w:p>
        </w:tc>
        <w:tc>
          <w:tcPr>
            <w:tcW w:w="1300" w:type="dxa"/>
            <w:noWrap/>
            <w:hideMark/>
          </w:tcPr>
          <w:p w14:paraId="28E4DD6E" w14:textId="77777777" w:rsidR="00CE6EF3" w:rsidRPr="00CE6EF3" w:rsidRDefault="00CE6EF3">
            <w:pPr>
              <w:spacing w:before="0" w:after="0" w:line="240" w:lineRule="auto"/>
              <w:jc w:val="center"/>
              <w:rPr>
                <w:ins w:id="38715" w:author="pete jones" w:date="2022-03-12T12:01:00Z"/>
                <w:sz w:val="16"/>
                <w:szCs w:val="16"/>
                <w:rPrChange w:id="38716" w:author="pete jones" w:date="2022-03-12T12:01:00Z">
                  <w:rPr>
                    <w:ins w:id="38717" w:author="pete jones" w:date="2022-03-12T12:01:00Z"/>
                  </w:rPr>
                </w:rPrChange>
              </w:rPr>
              <w:pPrChange w:id="38718" w:author="pete jones" w:date="2022-03-12T12:02:00Z">
                <w:pPr/>
              </w:pPrChange>
            </w:pPr>
            <w:ins w:id="38719" w:author="pete jones" w:date="2022-03-12T12:01:00Z">
              <w:r w:rsidRPr="00CE6EF3">
                <w:rPr>
                  <w:sz w:val="16"/>
                  <w:szCs w:val="16"/>
                  <w:rPrChange w:id="38720" w:author="pete jones" w:date="2022-03-12T12:01:00Z">
                    <w:rPr/>
                  </w:rPrChange>
                </w:rPr>
                <w:t>5</w:t>
              </w:r>
            </w:ins>
          </w:p>
        </w:tc>
      </w:tr>
      <w:tr w:rsidR="00CE6EF3" w:rsidRPr="00CE6EF3" w14:paraId="3C841046" w14:textId="77777777" w:rsidTr="00CE6EF3">
        <w:trPr>
          <w:trHeight w:val="300"/>
          <w:ins w:id="38721" w:author="pete jones" w:date="2022-03-12T12:01:00Z"/>
        </w:trPr>
        <w:tc>
          <w:tcPr>
            <w:tcW w:w="960" w:type="dxa"/>
            <w:noWrap/>
            <w:hideMark/>
          </w:tcPr>
          <w:p w14:paraId="404709F4" w14:textId="77777777" w:rsidR="00CE6EF3" w:rsidRPr="00CE6EF3" w:rsidRDefault="00CE6EF3">
            <w:pPr>
              <w:spacing w:before="0" w:after="0" w:line="240" w:lineRule="auto"/>
              <w:jc w:val="center"/>
              <w:rPr>
                <w:ins w:id="38722" w:author="pete jones" w:date="2022-03-12T12:01:00Z"/>
                <w:sz w:val="16"/>
                <w:szCs w:val="16"/>
                <w:rPrChange w:id="38723" w:author="pete jones" w:date="2022-03-12T12:01:00Z">
                  <w:rPr>
                    <w:ins w:id="38724" w:author="pete jones" w:date="2022-03-12T12:01:00Z"/>
                  </w:rPr>
                </w:rPrChange>
              </w:rPr>
              <w:pPrChange w:id="38725" w:author="pete jones" w:date="2022-03-12T12:02:00Z">
                <w:pPr/>
              </w:pPrChange>
            </w:pPr>
            <w:ins w:id="38726" w:author="pete jones" w:date="2022-03-12T12:01:00Z">
              <w:r w:rsidRPr="00CE6EF3">
                <w:rPr>
                  <w:sz w:val="16"/>
                  <w:szCs w:val="16"/>
                  <w:rPrChange w:id="38727" w:author="pete jones" w:date="2022-03-12T12:01:00Z">
                    <w:rPr/>
                  </w:rPrChange>
                </w:rPr>
                <w:t>1.13</w:t>
              </w:r>
            </w:ins>
          </w:p>
        </w:tc>
        <w:tc>
          <w:tcPr>
            <w:tcW w:w="960" w:type="dxa"/>
            <w:noWrap/>
            <w:hideMark/>
          </w:tcPr>
          <w:p w14:paraId="0055AFC9" w14:textId="77777777" w:rsidR="00CE6EF3" w:rsidRPr="00CE6EF3" w:rsidRDefault="00CE6EF3">
            <w:pPr>
              <w:spacing w:before="0" w:after="0" w:line="240" w:lineRule="auto"/>
              <w:jc w:val="center"/>
              <w:rPr>
                <w:ins w:id="38728" w:author="pete jones" w:date="2022-03-12T12:01:00Z"/>
                <w:sz w:val="16"/>
                <w:szCs w:val="16"/>
                <w:rPrChange w:id="38729" w:author="pete jones" w:date="2022-03-12T12:01:00Z">
                  <w:rPr>
                    <w:ins w:id="38730" w:author="pete jones" w:date="2022-03-12T12:01:00Z"/>
                  </w:rPr>
                </w:rPrChange>
              </w:rPr>
              <w:pPrChange w:id="38731" w:author="pete jones" w:date="2022-03-12T12:02:00Z">
                <w:pPr/>
              </w:pPrChange>
            </w:pPr>
            <w:ins w:id="38732" w:author="pete jones" w:date="2022-03-12T12:01:00Z">
              <w:r w:rsidRPr="00CE6EF3">
                <w:rPr>
                  <w:sz w:val="16"/>
                  <w:szCs w:val="16"/>
                  <w:rPrChange w:id="38733" w:author="pete jones" w:date="2022-03-12T12:01:00Z">
                    <w:rPr/>
                  </w:rPrChange>
                </w:rPr>
                <w:t>1</w:t>
              </w:r>
            </w:ins>
          </w:p>
        </w:tc>
        <w:tc>
          <w:tcPr>
            <w:tcW w:w="8680" w:type="dxa"/>
            <w:hideMark/>
          </w:tcPr>
          <w:p w14:paraId="724552D6" w14:textId="77777777" w:rsidR="00CE6EF3" w:rsidRPr="00CE6EF3" w:rsidRDefault="00CE6EF3">
            <w:pPr>
              <w:spacing w:before="0" w:after="0" w:line="240" w:lineRule="auto"/>
              <w:rPr>
                <w:ins w:id="38734" w:author="pete jones" w:date="2022-03-12T12:01:00Z"/>
                <w:sz w:val="16"/>
                <w:szCs w:val="16"/>
                <w:rPrChange w:id="38735" w:author="pete jones" w:date="2022-03-12T12:01:00Z">
                  <w:rPr>
                    <w:ins w:id="38736" w:author="pete jones" w:date="2022-03-12T12:01:00Z"/>
                  </w:rPr>
                </w:rPrChange>
              </w:rPr>
              <w:pPrChange w:id="38737" w:author="pete jones" w:date="2022-03-12T12:01:00Z">
                <w:pPr/>
              </w:pPrChange>
            </w:pPr>
            <w:ins w:id="38738" w:author="pete jones" w:date="2022-03-12T12:01:00Z">
              <w:r w:rsidRPr="00CE6EF3">
                <w:rPr>
                  <w:sz w:val="16"/>
                  <w:szCs w:val="16"/>
                  <w:rPrChange w:id="38739" w:author="pete jones" w:date="2022-03-12T12:01:00Z">
                    <w:rPr/>
                  </w:rPrChange>
                </w:rPr>
                <w:t>Timetabling</w:t>
              </w:r>
            </w:ins>
          </w:p>
        </w:tc>
        <w:tc>
          <w:tcPr>
            <w:tcW w:w="1300" w:type="dxa"/>
            <w:noWrap/>
            <w:hideMark/>
          </w:tcPr>
          <w:p w14:paraId="6887CB03" w14:textId="77777777" w:rsidR="00CE6EF3" w:rsidRPr="00CE6EF3" w:rsidRDefault="00CE6EF3">
            <w:pPr>
              <w:spacing w:before="0" w:after="0" w:line="240" w:lineRule="auto"/>
              <w:jc w:val="center"/>
              <w:rPr>
                <w:ins w:id="38740" w:author="pete jones" w:date="2022-03-12T12:01:00Z"/>
                <w:sz w:val="16"/>
                <w:szCs w:val="16"/>
                <w:rPrChange w:id="38741" w:author="pete jones" w:date="2022-03-12T12:01:00Z">
                  <w:rPr>
                    <w:ins w:id="38742" w:author="pete jones" w:date="2022-03-12T12:01:00Z"/>
                  </w:rPr>
                </w:rPrChange>
              </w:rPr>
              <w:pPrChange w:id="38743" w:author="pete jones" w:date="2022-03-12T12:02:00Z">
                <w:pPr/>
              </w:pPrChange>
            </w:pPr>
            <w:ins w:id="38744" w:author="pete jones" w:date="2022-03-12T12:01:00Z">
              <w:r w:rsidRPr="00CE6EF3">
                <w:rPr>
                  <w:sz w:val="16"/>
                  <w:szCs w:val="16"/>
                  <w:rPrChange w:id="38745" w:author="pete jones" w:date="2022-03-12T12:01:00Z">
                    <w:rPr/>
                  </w:rPrChange>
                </w:rPr>
                <w:t>5</w:t>
              </w:r>
            </w:ins>
          </w:p>
        </w:tc>
      </w:tr>
      <w:tr w:rsidR="00CE6EF3" w:rsidRPr="00CE6EF3" w14:paraId="4D4CF0EA" w14:textId="77777777" w:rsidTr="00CE6EF3">
        <w:trPr>
          <w:trHeight w:val="300"/>
          <w:ins w:id="38746" w:author="pete jones" w:date="2022-03-12T12:01:00Z"/>
        </w:trPr>
        <w:tc>
          <w:tcPr>
            <w:tcW w:w="960" w:type="dxa"/>
            <w:noWrap/>
            <w:hideMark/>
          </w:tcPr>
          <w:p w14:paraId="317133A2" w14:textId="77777777" w:rsidR="00CE6EF3" w:rsidRPr="00CE6EF3" w:rsidRDefault="00CE6EF3">
            <w:pPr>
              <w:spacing w:before="0" w:after="0" w:line="240" w:lineRule="auto"/>
              <w:jc w:val="center"/>
              <w:rPr>
                <w:ins w:id="38747" w:author="pete jones" w:date="2022-03-12T12:01:00Z"/>
                <w:sz w:val="16"/>
                <w:szCs w:val="16"/>
                <w:rPrChange w:id="38748" w:author="pete jones" w:date="2022-03-12T12:01:00Z">
                  <w:rPr>
                    <w:ins w:id="38749" w:author="pete jones" w:date="2022-03-12T12:01:00Z"/>
                  </w:rPr>
                </w:rPrChange>
              </w:rPr>
              <w:pPrChange w:id="38750" w:author="pete jones" w:date="2022-03-12T12:02:00Z">
                <w:pPr/>
              </w:pPrChange>
            </w:pPr>
            <w:ins w:id="38751" w:author="pete jones" w:date="2022-03-12T12:01:00Z">
              <w:r w:rsidRPr="00CE6EF3">
                <w:rPr>
                  <w:sz w:val="16"/>
                  <w:szCs w:val="16"/>
                  <w:rPrChange w:id="38752" w:author="pete jones" w:date="2022-03-12T12:01:00Z">
                    <w:rPr/>
                  </w:rPrChange>
                </w:rPr>
                <w:t>1.14</w:t>
              </w:r>
            </w:ins>
          </w:p>
        </w:tc>
        <w:tc>
          <w:tcPr>
            <w:tcW w:w="960" w:type="dxa"/>
            <w:noWrap/>
            <w:hideMark/>
          </w:tcPr>
          <w:p w14:paraId="5ED69E66" w14:textId="77777777" w:rsidR="00CE6EF3" w:rsidRPr="00CE6EF3" w:rsidRDefault="00CE6EF3">
            <w:pPr>
              <w:spacing w:before="0" w:after="0" w:line="240" w:lineRule="auto"/>
              <w:jc w:val="center"/>
              <w:rPr>
                <w:ins w:id="38753" w:author="pete jones" w:date="2022-03-12T12:01:00Z"/>
                <w:sz w:val="16"/>
                <w:szCs w:val="16"/>
                <w:rPrChange w:id="38754" w:author="pete jones" w:date="2022-03-12T12:01:00Z">
                  <w:rPr>
                    <w:ins w:id="38755" w:author="pete jones" w:date="2022-03-12T12:01:00Z"/>
                  </w:rPr>
                </w:rPrChange>
              </w:rPr>
              <w:pPrChange w:id="38756" w:author="pete jones" w:date="2022-03-12T12:02:00Z">
                <w:pPr/>
              </w:pPrChange>
            </w:pPr>
            <w:ins w:id="38757" w:author="pete jones" w:date="2022-03-12T12:01:00Z">
              <w:r w:rsidRPr="00CE6EF3">
                <w:rPr>
                  <w:sz w:val="16"/>
                  <w:szCs w:val="16"/>
                  <w:rPrChange w:id="38758" w:author="pete jones" w:date="2022-03-12T12:01:00Z">
                    <w:rPr/>
                  </w:rPrChange>
                </w:rPr>
                <w:t>1</w:t>
              </w:r>
            </w:ins>
          </w:p>
        </w:tc>
        <w:tc>
          <w:tcPr>
            <w:tcW w:w="8680" w:type="dxa"/>
            <w:hideMark/>
          </w:tcPr>
          <w:p w14:paraId="6A879302" w14:textId="77777777" w:rsidR="00CE6EF3" w:rsidRPr="00CE6EF3" w:rsidRDefault="00CE6EF3">
            <w:pPr>
              <w:spacing w:before="0" w:after="0" w:line="240" w:lineRule="auto"/>
              <w:rPr>
                <w:ins w:id="38759" w:author="pete jones" w:date="2022-03-12T12:01:00Z"/>
                <w:sz w:val="16"/>
                <w:szCs w:val="16"/>
                <w:rPrChange w:id="38760" w:author="pete jones" w:date="2022-03-12T12:01:00Z">
                  <w:rPr>
                    <w:ins w:id="38761" w:author="pete jones" w:date="2022-03-12T12:01:00Z"/>
                  </w:rPr>
                </w:rPrChange>
              </w:rPr>
              <w:pPrChange w:id="38762" w:author="pete jones" w:date="2022-03-12T12:01:00Z">
                <w:pPr/>
              </w:pPrChange>
            </w:pPr>
            <w:ins w:id="38763" w:author="pete jones" w:date="2022-03-12T12:01:00Z">
              <w:r w:rsidRPr="00CE6EF3">
                <w:rPr>
                  <w:sz w:val="16"/>
                  <w:szCs w:val="16"/>
                  <w:rPrChange w:id="38764" w:author="pete jones" w:date="2022-03-12T12:01:00Z">
                    <w:rPr/>
                  </w:rPrChange>
                </w:rPr>
                <w:t>Opportunities for practical work</w:t>
              </w:r>
            </w:ins>
          </w:p>
        </w:tc>
        <w:tc>
          <w:tcPr>
            <w:tcW w:w="1300" w:type="dxa"/>
            <w:noWrap/>
            <w:hideMark/>
          </w:tcPr>
          <w:p w14:paraId="6E1F9967" w14:textId="77777777" w:rsidR="00CE6EF3" w:rsidRPr="00CE6EF3" w:rsidRDefault="00CE6EF3">
            <w:pPr>
              <w:spacing w:before="0" w:after="0" w:line="240" w:lineRule="auto"/>
              <w:jc w:val="center"/>
              <w:rPr>
                <w:ins w:id="38765" w:author="pete jones" w:date="2022-03-12T12:01:00Z"/>
                <w:sz w:val="16"/>
                <w:szCs w:val="16"/>
                <w:rPrChange w:id="38766" w:author="pete jones" w:date="2022-03-12T12:01:00Z">
                  <w:rPr>
                    <w:ins w:id="38767" w:author="pete jones" w:date="2022-03-12T12:01:00Z"/>
                  </w:rPr>
                </w:rPrChange>
              </w:rPr>
              <w:pPrChange w:id="38768" w:author="pete jones" w:date="2022-03-12T12:02:00Z">
                <w:pPr/>
              </w:pPrChange>
            </w:pPr>
            <w:ins w:id="38769" w:author="pete jones" w:date="2022-03-12T12:01:00Z">
              <w:r w:rsidRPr="00CE6EF3">
                <w:rPr>
                  <w:sz w:val="16"/>
                  <w:szCs w:val="16"/>
                  <w:rPrChange w:id="38770" w:author="pete jones" w:date="2022-03-12T12:01:00Z">
                    <w:rPr/>
                  </w:rPrChange>
                </w:rPr>
                <w:t>6</w:t>
              </w:r>
            </w:ins>
          </w:p>
        </w:tc>
      </w:tr>
      <w:tr w:rsidR="00CE6EF3" w:rsidRPr="00CE6EF3" w14:paraId="1F1143D0" w14:textId="77777777" w:rsidTr="00CE6EF3">
        <w:trPr>
          <w:trHeight w:val="300"/>
          <w:ins w:id="38771" w:author="pete jones" w:date="2022-03-12T12:01:00Z"/>
        </w:trPr>
        <w:tc>
          <w:tcPr>
            <w:tcW w:w="960" w:type="dxa"/>
            <w:noWrap/>
            <w:hideMark/>
          </w:tcPr>
          <w:p w14:paraId="1BC31B73" w14:textId="77777777" w:rsidR="00CE6EF3" w:rsidRPr="00CE6EF3" w:rsidRDefault="00CE6EF3">
            <w:pPr>
              <w:spacing w:before="0" w:after="0" w:line="240" w:lineRule="auto"/>
              <w:jc w:val="center"/>
              <w:rPr>
                <w:ins w:id="38772" w:author="pete jones" w:date="2022-03-12T12:01:00Z"/>
                <w:sz w:val="16"/>
                <w:szCs w:val="16"/>
                <w:rPrChange w:id="38773" w:author="pete jones" w:date="2022-03-12T12:01:00Z">
                  <w:rPr>
                    <w:ins w:id="38774" w:author="pete jones" w:date="2022-03-12T12:01:00Z"/>
                  </w:rPr>
                </w:rPrChange>
              </w:rPr>
              <w:pPrChange w:id="38775" w:author="pete jones" w:date="2022-03-12T12:02:00Z">
                <w:pPr/>
              </w:pPrChange>
            </w:pPr>
            <w:ins w:id="38776" w:author="pete jones" w:date="2022-03-12T12:01:00Z">
              <w:r w:rsidRPr="00CE6EF3">
                <w:rPr>
                  <w:sz w:val="16"/>
                  <w:szCs w:val="16"/>
                  <w:rPrChange w:id="38777" w:author="pete jones" w:date="2022-03-12T12:01:00Z">
                    <w:rPr/>
                  </w:rPrChange>
                </w:rPr>
                <w:t>1.15</w:t>
              </w:r>
            </w:ins>
          </w:p>
        </w:tc>
        <w:tc>
          <w:tcPr>
            <w:tcW w:w="960" w:type="dxa"/>
            <w:noWrap/>
            <w:hideMark/>
          </w:tcPr>
          <w:p w14:paraId="2700C779" w14:textId="77777777" w:rsidR="00CE6EF3" w:rsidRPr="00CE6EF3" w:rsidRDefault="00CE6EF3">
            <w:pPr>
              <w:spacing w:before="0" w:after="0" w:line="240" w:lineRule="auto"/>
              <w:jc w:val="center"/>
              <w:rPr>
                <w:ins w:id="38778" w:author="pete jones" w:date="2022-03-12T12:01:00Z"/>
                <w:sz w:val="16"/>
                <w:szCs w:val="16"/>
                <w:rPrChange w:id="38779" w:author="pete jones" w:date="2022-03-12T12:01:00Z">
                  <w:rPr>
                    <w:ins w:id="38780" w:author="pete jones" w:date="2022-03-12T12:01:00Z"/>
                  </w:rPr>
                </w:rPrChange>
              </w:rPr>
              <w:pPrChange w:id="38781" w:author="pete jones" w:date="2022-03-12T12:02:00Z">
                <w:pPr/>
              </w:pPrChange>
            </w:pPr>
            <w:ins w:id="38782" w:author="pete jones" w:date="2022-03-12T12:01:00Z">
              <w:r w:rsidRPr="00CE6EF3">
                <w:rPr>
                  <w:sz w:val="16"/>
                  <w:szCs w:val="16"/>
                  <w:rPrChange w:id="38783" w:author="pete jones" w:date="2022-03-12T12:01:00Z">
                    <w:rPr/>
                  </w:rPrChange>
                </w:rPr>
                <w:t>1</w:t>
              </w:r>
            </w:ins>
          </w:p>
        </w:tc>
        <w:tc>
          <w:tcPr>
            <w:tcW w:w="8680" w:type="dxa"/>
            <w:hideMark/>
          </w:tcPr>
          <w:p w14:paraId="63F12560" w14:textId="20D75749" w:rsidR="00CE6EF3" w:rsidRPr="00CE6EF3" w:rsidRDefault="00F743B3">
            <w:pPr>
              <w:spacing w:before="0" w:after="0" w:line="240" w:lineRule="auto"/>
              <w:rPr>
                <w:ins w:id="38784" w:author="pete jones" w:date="2022-03-12T12:01:00Z"/>
                <w:sz w:val="16"/>
                <w:szCs w:val="16"/>
                <w:rPrChange w:id="38785" w:author="pete jones" w:date="2022-03-12T12:01:00Z">
                  <w:rPr>
                    <w:ins w:id="38786" w:author="pete jones" w:date="2022-03-12T12:01:00Z"/>
                  </w:rPr>
                </w:rPrChange>
              </w:rPr>
              <w:pPrChange w:id="38787" w:author="pete jones" w:date="2022-03-12T12:01:00Z">
                <w:pPr/>
              </w:pPrChange>
            </w:pPr>
            <w:ins w:id="38788" w:author="pete jones" w:date="2022-03-29T17:15:00Z">
              <w:r w:rsidRPr="00CE6EF3">
                <w:rPr>
                  <w:sz w:val="16"/>
                  <w:szCs w:val="16"/>
                </w:rPr>
                <w:t>Availability</w:t>
              </w:r>
            </w:ins>
            <w:ins w:id="38789" w:author="pete jones" w:date="2022-03-12T12:01:00Z">
              <w:r w:rsidR="00CE6EF3" w:rsidRPr="00CE6EF3">
                <w:rPr>
                  <w:sz w:val="16"/>
                  <w:szCs w:val="16"/>
                  <w:rPrChange w:id="38790" w:author="pete jones" w:date="2022-03-12T12:01:00Z">
                    <w:rPr/>
                  </w:rPrChange>
                </w:rPr>
                <w:t xml:space="preserve"> of labs and workshops</w:t>
              </w:r>
            </w:ins>
          </w:p>
        </w:tc>
        <w:tc>
          <w:tcPr>
            <w:tcW w:w="1300" w:type="dxa"/>
            <w:noWrap/>
            <w:hideMark/>
          </w:tcPr>
          <w:p w14:paraId="3533CB76" w14:textId="77777777" w:rsidR="00CE6EF3" w:rsidRPr="00CE6EF3" w:rsidRDefault="00CE6EF3">
            <w:pPr>
              <w:spacing w:before="0" w:after="0" w:line="240" w:lineRule="auto"/>
              <w:jc w:val="center"/>
              <w:rPr>
                <w:ins w:id="38791" w:author="pete jones" w:date="2022-03-12T12:01:00Z"/>
                <w:sz w:val="16"/>
                <w:szCs w:val="16"/>
                <w:rPrChange w:id="38792" w:author="pete jones" w:date="2022-03-12T12:01:00Z">
                  <w:rPr>
                    <w:ins w:id="38793" w:author="pete jones" w:date="2022-03-12T12:01:00Z"/>
                  </w:rPr>
                </w:rPrChange>
              </w:rPr>
              <w:pPrChange w:id="38794" w:author="pete jones" w:date="2022-03-12T12:02:00Z">
                <w:pPr/>
              </w:pPrChange>
            </w:pPr>
            <w:ins w:id="38795" w:author="pete jones" w:date="2022-03-12T12:01:00Z">
              <w:r w:rsidRPr="00CE6EF3">
                <w:rPr>
                  <w:sz w:val="16"/>
                  <w:szCs w:val="16"/>
                  <w:rPrChange w:id="38796" w:author="pete jones" w:date="2022-03-12T12:01:00Z">
                    <w:rPr/>
                  </w:rPrChange>
                </w:rPr>
                <w:t>2</w:t>
              </w:r>
            </w:ins>
          </w:p>
        </w:tc>
      </w:tr>
      <w:tr w:rsidR="00CE6EF3" w:rsidRPr="00CE6EF3" w14:paraId="3C8B1654" w14:textId="77777777" w:rsidTr="00CE6EF3">
        <w:trPr>
          <w:trHeight w:val="300"/>
          <w:ins w:id="38797" w:author="pete jones" w:date="2022-03-12T12:01:00Z"/>
        </w:trPr>
        <w:tc>
          <w:tcPr>
            <w:tcW w:w="960" w:type="dxa"/>
            <w:noWrap/>
            <w:hideMark/>
          </w:tcPr>
          <w:p w14:paraId="74634326" w14:textId="77777777" w:rsidR="00CE6EF3" w:rsidRPr="00CE6EF3" w:rsidRDefault="00CE6EF3">
            <w:pPr>
              <w:spacing w:before="0" w:after="0" w:line="240" w:lineRule="auto"/>
              <w:jc w:val="center"/>
              <w:rPr>
                <w:ins w:id="38798" w:author="pete jones" w:date="2022-03-12T12:01:00Z"/>
                <w:sz w:val="16"/>
                <w:szCs w:val="16"/>
                <w:rPrChange w:id="38799" w:author="pete jones" w:date="2022-03-12T12:01:00Z">
                  <w:rPr>
                    <w:ins w:id="38800" w:author="pete jones" w:date="2022-03-12T12:01:00Z"/>
                  </w:rPr>
                </w:rPrChange>
              </w:rPr>
              <w:pPrChange w:id="38801" w:author="pete jones" w:date="2022-03-12T12:02:00Z">
                <w:pPr/>
              </w:pPrChange>
            </w:pPr>
            <w:ins w:id="38802" w:author="pete jones" w:date="2022-03-12T12:01:00Z">
              <w:r w:rsidRPr="00CE6EF3">
                <w:rPr>
                  <w:sz w:val="16"/>
                  <w:szCs w:val="16"/>
                  <w:rPrChange w:id="38803" w:author="pete jones" w:date="2022-03-12T12:01:00Z">
                    <w:rPr/>
                  </w:rPrChange>
                </w:rPr>
                <w:t>1.16</w:t>
              </w:r>
            </w:ins>
          </w:p>
        </w:tc>
        <w:tc>
          <w:tcPr>
            <w:tcW w:w="960" w:type="dxa"/>
            <w:noWrap/>
            <w:hideMark/>
          </w:tcPr>
          <w:p w14:paraId="1F13F8AD" w14:textId="77777777" w:rsidR="00CE6EF3" w:rsidRPr="00CE6EF3" w:rsidRDefault="00CE6EF3">
            <w:pPr>
              <w:spacing w:before="0" w:after="0" w:line="240" w:lineRule="auto"/>
              <w:jc w:val="center"/>
              <w:rPr>
                <w:ins w:id="38804" w:author="pete jones" w:date="2022-03-12T12:01:00Z"/>
                <w:sz w:val="16"/>
                <w:szCs w:val="16"/>
                <w:rPrChange w:id="38805" w:author="pete jones" w:date="2022-03-12T12:01:00Z">
                  <w:rPr>
                    <w:ins w:id="38806" w:author="pete jones" w:date="2022-03-12T12:01:00Z"/>
                  </w:rPr>
                </w:rPrChange>
              </w:rPr>
              <w:pPrChange w:id="38807" w:author="pete jones" w:date="2022-03-12T12:02:00Z">
                <w:pPr/>
              </w:pPrChange>
            </w:pPr>
            <w:ins w:id="38808" w:author="pete jones" w:date="2022-03-12T12:01:00Z">
              <w:r w:rsidRPr="00CE6EF3">
                <w:rPr>
                  <w:sz w:val="16"/>
                  <w:szCs w:val="16"/>
                  <w:rPrChange w:id="38809" w:author="pete jones" w:date="2022-03-12T12:01:00Z">
                    <w:rPr/>
                  </w:rPrChange>
                </w:rPr>
                <w:t>1</w:t>
              </w:r>
            </w:ins>
          </w:p>
        </w:tc>
        <w:tc>
          <w:tcPr>
            <w:tcW w:w="8680" w:type="dxa"/>
            <w:hideMark/>
          </w:tcPr>
          <w:p w14:paraId="5C37BFAA" w14:textId="04904C41" w:rsidR="00CE6EF3" w:rsidRPr="00CE6EF3" w:rsidRDefault="006E7D7D">
            <w:pPr>
              <w:spacing w:before="0" w:after="0" w:line="240" w:lineRule="auto"/>
              <w:rPr>
                <w:ins w:id="38810" w:author="pete jones" w:date="2022-03-12T12:01:00Z"/>
                <w:sz w:val="16"/>
                <w:szCs w:val="16"/>
                <w:rPrChange w:id="38811" w:author="pete jones" w:date="2022-03-12T12:01:00Z">
                  <w:rPr>
                    <w:ins w:id="38812" w:author="pete jones" w:date="2022-03-12T12:01:00Z"/>
                  </w:rPr>
                </w:rPrChange>
              </w:rPr>
              <w:pPrChange w:id="38813" w:author="pete jones" w:date="2022-03-12T12:01:00Z">
                <w:pPr/>
              </w:pPrChange>
            </w:pPr>
            <w:ins w:id="38814" w:author="pete jones" w:date="2022-03-30T12:24:00Z">
              <w:r>
                <w:rPr>
                  <w:sz w:val="16"/>
                  <w:szCs w:val="16"/>
                </w:rPr>
                <w:t>The c</w:t>
              </w:r>
            </w:ins>
            <w:ins w:id="38815" w:author="pete jones" w:date="2022-03-12T12:01:00Z">
              <w:r w:rsidR="00CE6EF3" w:rsidRPr="00CE6EF3">
                <w:rPr>
                  <w:sz w:val="16"/>
                  <w:szCs w:val="16"/>
                  <w:rPrChange w:id="38816" w:author="pete jones" w:date="2022-03-12T12:01:00Z">
                    <w:rPr/>
                  </w:rPrChange>
                </w:rPr>
                <w:t>redit value of modules L3</w:t>
              </w:r>
            </w:ins>
          </w:p>
        </w:tc>
        <w:tc>
          <w:tcPr>
            <w:tcW w:w="1300" w:type="dxa"/>
            <w:noWrap/>
            <w:hideMark/>
          </w:tcPr>
          <w:p w14:paraId="61C0CD26" w14:textId="77777777" w:rsidR="00CE6EF3" w:rsidRPr="00CE6EF3" w:rsidRDefault="00CE6EF3">
            <w:pPr>
              <w:spacing w:before="0" w:after="0" w:line="240" w:lineRule="auto"/>
              <w:jc w:val="center"/>
              <w:rPr>
                <w:ins w:id="38817" w:author="pete jones" w:date="2022-03-12T12:01:00Z"/>
                <w:sz w:val="16"/>
                <w:szCs w:val="16"/>
                <w:rPrChange w:id="38818" w:author="pete jones" w:date="2022-03-12T12:01:00Z">
                  <w:rPr>
                    <w:ins w:id="38819" w:author="pete jones" w:date="2022-03-12T12:01:00Z"/>
                  </w:rPr>
                </w:rPrChange>
              </w:rPr>
              <w:pPrChange w:id="38820" w:author="pete jones" w:date="2022-03-12T12:02:00Z">
                <w:pPr/>
              </w:pPrChange>
            </w:pPr>
            <w:ins w:id="38821" w:author="pete jones" w:date="2022-03-12T12:01:00Z">
              <w:r w:rsidRPr="00CE6EF3">
                <w:rPr>
                  <w:sz w:val="16"/>
                  <w:szCs w:val="16"/>
                  <w:rPrChange w:id="38822" w:author="pete jones" w:date="2022-03-12T12:01:00Z">
                    <w:rPr/>
                  </w:rPrChange>
                </w:rPr>
                <w:t>2</w:t>
              </w:r>
            </w:ins>
          </w:p>
        </w:tc>
      </w:tr>
      <w:tr w:rsidR="00CE6EF3" w:rsidRPr="00CE6EF3" w14:paraId="4CE41BAE" w14:textId="77777777" w:rsidTr="00CE6EF3">
        <w:trPr>
          <w:trHeight w:val="300"/>
          <w:ins w:id="38823" w:author="pete jones" w:date="2022-03-12T12:01:00Z"/>
        </w:trPr>
        <w:tc>
          <w:tcPr>
            <w:tcW w:w="960" w:type="dxa"/>
            <w:noWrap/>
            <w:hideMark/>
          </w:tcPr>
          <w:p w14:paraId="3EE46118" w14:textId="77777777" w:rsidR="00CE6EF3" w:rsidRPr="00CE6EF3" w:rsidRDefault="00CE6EF3">
            <w:pPr>
              <w:spacing w:before="0" w:after="0" w:line="240" w:lineRule="auto"/>
              <w:jc w:val="center"/>
              <w:rPr>
                <w:ins w:id="38824" w:author="pete jones" w:date="2022-03-12T12:01:00Z"/>
                <w:sz w:val="16"/>
                <w:szCs w:val="16"/>
                <w:rPrChange w:id="38825" w:author="pete jones" w:date="2022-03-12T12:01:00Z">
                  <w:rPr>
                    <w:ins w:id="38826" w:author="pete jones" w:date="2022-03-12T12:01:00Z"/>
                  </w:rPr>
                </w:rPrChange>
              </w:rPr>
              <w:pPrChange w:id="38827" w:author="pete jones" w:date="2022-03-12T12:02:00Z">
                <w:pPr/>
              </w:pPrChange>
            </w:pPr>
            <w:ins w:id="38828" w:author="pete jones" w:date="2022-03-12T12:01:00Z">
              <w:r w:rsidRPr="00CE6EF3">
                <w:rPr>
                  <w:sz w:val="16"/>
                  <w:szCs w:val="16"/>
                  <w:rPrChange w:id="38829" w:author="pete jones" w:date="2022-03-12T12:01:00Z">
                    <w:rPr/>
                  </w:rPrChange>
                </w:rPr>
                <w:t>1.17</w:t>
              </w:r>
            </w:ins>
          </w:p>
        </w:tc>
        <w:tc>
          <w:tcPr>
            <w:tcW w:w="960" w:type="dxa"/>
            <w:noWrap/>
            <w:hideMark/>
          </w:tcPr>
          <w:p w14:paraId="5A6DA19F" w14:textId="77777777" w:rsidR="00CE6EF3" w:rsidRPr="00CE6EF3" w:rsidRDefault="00CE6EF3">
            <w:pPr>
              <w:spacing w:before="0" w:after="0" w:line="240" w:lineRule="auto"/>
              <w:jc w:val="center"/>
              <w:rPr>
                <w:ins w:id="38830" w:author="pete jones" w:date="2022-03-12T12:01:00Z"/>
                <w:sz w:val="16"/>
                <w:szCs w:val="16"/>
                <w:rPrChange w:id="38831" w:author="pete jones" w:date="2022-03-12T12:01:00Z">
                  <w:rPr>
                    <w:ins w:id="38832" w:author="pete jones" w:date="2022-03-12T12:01:00Z"/>
                  </w:rPr>
                </w:rPrChange>
              </w:rPr>
              <w:pPrChange w:id="38833" w:author="pete jones" w:date="2022-03-12T12:02:00Z">
                <w:pPr/>
              </w:pPrChange>
            </w:pPr>
            <w:ins w:id="38834" w:author="pete jones" w:date="2022-03-12T12:01:00Z">
              <w:r w:rsidRPr="00CE6EF3">
                <w:rPr>
                  <w:sz w:val="16"/>
                  <w:szCs w:val="16"/>
                  <w:rPrChange w:id="38835" w:author="pete jones" w:date="2022-03-12T12:01:00Z">
                    <w:rPr/>
                  </w:rPrChange>
                </w:rPr>
                <w:t>1</w:t>
              </w:r>
            </w:ins>
          </w:p>
        </w:tc>
        <w:tc>
          <w:tcPr>
            <w:tcW w:w="8680" w:type="dxa"/>
            <w:hideMark/>
          </w:tcPr>
          <w:p w14:paraId="3ADE2AAD" w14:textId="04149CC4" w:rsidR="00CE6EF3" w:rsidRPr="00CE6EF3" w:rsidRDefault="006E7D7D">
            <w:pPr>
              <w:spacing w:before="0" w:after="0" w:line="240" w:lineRule="auto"/>
              <w:rPr>
                <w:ins w:id="38836" w:author="pete jones" w:date="2022-03-12T12:01:00Z"/>
                <w:sz w:val="16"/>
                <w:szCs w:val="16"/>
                <w:rPrChange w:id="38837" w:author="pete jones" w:date="2022-03-12T12:01:00Z">
                  <w:rPr>
                    <w:ins w:id="38838" w:author="pete jones" w:date="2022-03-12T12:01:00Z"/>
                  </w:rPr>
                </w:rPrChange>
              </w:rPr>
              <w:pPrChange w:id="38839" w:author="pete jones" w:date="2022-03-12T12:01:00Z">
                <w:pPr/>
              </w:pPrChange>
            </w:pPr>
            <w:ins w:id="38840" w:author="pete jones" w:date="2022-03-30T12:24:00Z">
              <w:r>
                <w:rPr>
                  <w:sz w:val="16"/>
                  <w:szCs w:val="16"/>
                </w:rPr>
                <w:t>The c</w:t>
              </w:r>
            </w:ins>
            <w:ins w:id="38841" w:author="pete jones" w:date="2022-03-12T12:01:00Z">
              <w:r w:rsidR="00CE6EF3" w:rsidRPr="00CE6EF3">
                <w:rPr>
                  <w:sz w:val="16"/>
                  <w:szCs w:val="16"/>
                  <w:rPrChange w:id="38842" w:author="pete jones" w:date="2022-03-12T12:01:00Z">
                    <w:rPr/>
                  </w:rPrChange>
                </w:rPr>
                <w:t>redit value of modules L4</w:t>
              </w:r>
            </w:ins>
          </w:p>
        </w:tc>
        <w:tc>
          <w:tcPr>
            <w:tcW w:w="1300" w:type="dxa"/>
            <w:noWrap/>
            <w:hideMark/>
          </w:tcPr>
          <w:p w14:paraId="7818077C" w14:textId="77777777" w:rsidR="00CE6EF3" w:rsidRPr="00CE6EF3" w:rsidRDefault="00CE6EF3">
            <w:pPr>
              <w:spacing w:before="0" w:after="0" w:line="240" w:lineRule="auto"/>
              <w:jc w:val="center"/>
              <w:rPr>
                <w:ins w:id="38843" w:author="pete jones" w:date="2022-03-12T12:01:00Z"/>
                <w:sz w:val="16"/>
                <w:szCs w:val="16"/>
                <w:rPrChange w:id="38844" w:author="pete jones" w:date="2022-03-12T12:01:00Z">
                  <w:rPr>
                    <w:ins w:id="38845" w:author="pete jones" w:date="2022-03-12T12:01:00Z"/>
                  </w:rPr>
                </w:rPrChange>
              </w:rPr>
              <w:pPrChange w:id="38846" w:author="pete jones" w:date="2022-03-12T12:02:00Z">
                <w:pPr/>
              </w:pPrChange>
            </w:pPr>
            <w:ins w:id="38847" w:author="pete jones" w:date="2022-03-12T12:01:00Z">
              <w:r w:rsidRPr="00CE6EF3">
                <w:rPr>
                  <w:sz w:val="16"/>
                  <w:szCs w:val="16"/>
                  <w:rPrChange w:id="38848" w:author="pete jones" w:date="2022-03-12T12:01:00Z">
                    <w:rPr/>
                  </w:rPrChange>
                </w:rPr>
                <w:t>2</w:t>
              </w:r>
            </w:ins>
          </w:p>
        </w:tc>
      </w:tr>
      <w:tr w:rsidR="00CE6EF3" w:rsidRPr="00CE6EF3" w14:paraId="0CA08DB4" w14:textId="77777777" w:rsidTr="00CE6EF3">
        <w:trPr>
          <w:trHeight w:val="300"/>
          <w:ins w:id="38849" w:author="pete jones" w:date="2022-03-12T12:01:00Z"/>
        </w:trPr>
        <w:tc>
          <w:tcPr>
            <w:tcW w:w="960" w:type="dxa"/>
            <w:noWrap/>
            <w:hideMark/>
          </w:tcPr>
          <w:p w14:paraId="6606B0F5" w14:textId="77777777" w:rsidR="00CE6EF3" w:rsidRPr="00CE6EF3" w:rsidRDefault="00CE6EF3">
            <w:pPr>
              <w:spacing w:before="0" w:after="0" w:line="240" w:lineRule="auto"/>
              <w:jc w:val="center"/>
              <w:rPr>
                <w:ins w:id="38850" w:author="pete jones" w:date="2022-03-12T12:01:00Z"/>
                <w:sz w:val="16"/>
                <w:szCs w:val="16"/>
                <w:rPrChange w:id="38851" w:author="pete jones" w:date="2022-03-12T12:01:00Z">
                  <w:rPr>
                    <w:ins w:id="38852" w:author="pete jones" w:date="2022-03-12T12:01:00Z"/>
                  </w:rPr>
                </w:rPrChange>
              </w:rPr>
              <w:pPrChange w:id="38853" w:author="pete jones" w:date="2022-03-12T12:02:00Z">
                <w:pPr/>
              </w:pPrChange>
            </w:pPr>
            <w:ins w:id="38854" w:author="pete jones" w:date="2022-03-12T12:01:00Z">
              <w:r w:rsidRPr="00CE6EF3">
                <w:rPr>
                  <w:sz w:val="16"/>
                  <w:szCs w:val="16"/>
                  <w:rPrChange w:id="38855" w:author="pete jones" w:date="2022-03-12T12:01:00Z">
                    <w:rPr/>
                  </w:rPrChange>
                </w:rPr>
                <w:t>1.18</w:t>
              </w:r>
            </w:ins>
          </w:p>
        </w:tc>
        <w:tc>
          <w:tcPr>
            <w:tcW w:w="960" w:type="dxa"/>
            <w:noWrap/>
            <w:hideMark/>
          </w:tcPr>
          <w:p w14:paraId="29BFA389" w14:textId="77777777" w:rsidR="00CE6EF3" w:rsidRPr="00CE6EF3" w:rsidRDefault="00CE6EF3">
            <w:pPr>
              <w:spacing w:before="0" w:after="0" w:line="240" w:lineRule="auto"/>
              <w:jc w:val="center"/>
              <w:rPr>
                <w:ins w:id="38856" w:author="pete jones" w:date="2022-03-12T12:01:00Z"/>
                <w:sz w:val="16"/>
                <w:szCs w:val="16"/>
                <w:rPrChange w:id="38857" w:author="pete jones" w:date="2022-03-12T12:01:00Z">
                  <w:rPr>
                    <w:ins w:id="38858" w:author="pete jones" w:date="2022-03-12T12:01:00Z"/>
                  </w:rPr>
                </w:rPrChange>
              </w:rPr>
              <w:pPrChange w:id="38859" w:author="pete jones" w:date="2022-03-12T12:02:00Z">
                <w:pPr/>
              </w:pPrChange>
            </w:pPr>
            <w:ins w:id="38860" w:author="pete jones" w:date="2022-03-12T12:01:00Z">
              <w:r w:rsidRPr="00CE6EF3">
                <w:rPr>
                  <w:sz w:val="16"/>
                  <w:szCs w:val="16"/>
                  <w:rPrChange w:id="38861" w:author="pete jones" w:date="2022-03-12T12:01:00Z">
                    <w:rPr/>
                  </w:rPrChange>
                </w:rPr>
                <w:t>1</w:t>
              </w:r>
            </w:ins>
          </w:p>
        </w:tc>
        <w:tc>
          <w:tcPr>
            <w:tcW w:w="8680" w:type="dxa"/>
            <w:hideMark/>
          </w:tcPr>
          <w:p w14:paraId="37F19443" w14:textId="0109C299" w:rsidR="00CE6EF3" w:rsidRPr="00CE6EF3" w:rsidRDefault="006E7D7D">
            <w:pPr>
              <w:spacing w:before="0" w:after="0" w:line="240" w:lineRule="auto"/>
              <w:rPr>
                <w:ins w:id="38862" w:author="pete jones" w:date="2022-03-12T12:01:00Z"/>
                <w:sz w:val="16"/>
                <w:szCs w:val="16"/>
                <w:rPrChange w:id="38863" w:author="pete jones" w:date="2022-03-12T12:01:00Z">
                  <w:rPr>
                    <w:ins w:id="38864" w:author="pete jones" w:date="2022-03-12T12:01:00Z"/>
                  </w:rPr>
                </w:rPrChange>
              </w:rPr>
              <w:pPrChange w:id="38865" w:author="pete jones" w:date="2022-03-12T12:01:00Z">
                <w:pPr/>
              </w:pPrChange>
            </w:pPr>
            <w:ins w:id="38866" w:author="pete jones" w:date="2022-03-30T12:24:00Z">
              <w:r>
                <w:rPr>
                  <w:sz w:val="16"/>
                  <w:szCs w:val="16"/>
                </w:rPr>
                <w:t>The c</w:t>
              </w:r>
            </w:ins>
            <w:ins w:id="38867" w:author="pete jones" w:date="2022-03-12T12:01:00Z">
              <w:r w:rsidR="00CE6EF3" w:rsidRPr="00CE6EF3">
                <w:rPr>
                  <w:sz w:val="16"/>
                  <w:szCs w:val="16"/>
                  <w:rPrChange w:id="38868" w:author="pete jones" w:date="2022-03-12T12:01:00Z">
                    <w:rPr/>
                  </w:rPrChange>
                </w:rPr>
                <w:t>redit value of modules L5</w:t>
              </w:r>
            </w:ins>
          </w:p>
        </w:tc>
        <w:tc>
          <w:tcPr>
            <w:tcW w:w="1300" w:type="dxa"/>
            <w:noWrap/>
            <w:hideMark/>
          </w:tcPr>
          <w:p w14:paraId="49D1B1D8" w14:textId="77777777" w:rsidR="00CE6EF3" w:rsidRPr="00CE6EF3" w:rsidRDefault="00CE6EF3">
            <w:pPr>
              <w:spacing w:before="0" w:after="0" w:line="240" w:lineRule="auto"/>
              <w:jc w:val="center"/>
              <w:rPr>
                <w:ins w:id="38869" w:author="pete jones" w:date="2022-03-12T12:01:00Z"/>
                <w:sz w:val="16"/>
                <w:szCs w:val="16"/>
                <w:rPrChange w:id="38870" w:author="pete jones" w:date="2022-03-12T12:01:00Z">
                  <w:rPr>
                    <w:ins w:id="38871" w:author="pete jones" w:date="2022-03-12T12:01:00Z"/>
                  </w:rPr>
                </w:rPrChange>
              </w:rPr>
              <w:pPrChange w:id="38872" w:author="pete jones" w:date="2022-03-12T12:02:00Z">
                <w:pPr/>
              </w:pPrChange>
            </w:pPr>
            <w:ins w:id="38873" w:author="pete jones" w:date="2022-03-12T12:01:00Z">
              <w:r w:rsidRPr="00CE6EF3">
                <w:rPr>
                  <w:sz w:val="16"/>
                  <w:szCs w:val="16"/>
                  <w:rPrChange w:id="38874" w:author="pete jones" w:date="2022-03-12T12:01:00Z">
                    <w:rPr/>
                  </w:rPrChange>
                </w:rPr>
                <w:t>2</w:t>
              </w:r>
            </w:ins>
          </w:p>
        </w:tc>
      </w:tr>
      <w:tr w:rsidR="00CE6EF3" w:rsidRPr="00CE6EF3" w14:paraId="474CBFA9" w14:textId="77777777" w:rsidTr="00CE6EF3">
        <w:trPr>
          <w:trHeight w:val="300"/>
          <w:ins w:id="38875" w:author="pete jones" w:date="2022-03-12T12:01:00Z"/>
        </w:trPr>
        <w:tc>
          <w:tcPr>
            <w:tcW w:w="960" w:type="dxa"/>
            <w:noWrap/>
            <w:hideMark/>
          </w:tcPr>
          <w:p w14:paraId="0668EAE4" w14:textId="77777777" w:rsidR="00CE6EF3" w:rsidRPr="00CE6EF3" w:rsidRDefault="00CE6EF3">
            <w:pPr>
              <w:spacing w:before="0" w:after="0" w:line="240" w:lineRule="auto"/>
              <w:jc w:val="center"/>
              <w:rPr>
                <w:ins w:id="38876" w:author="pete jones" w:date="2022-03-12T12:01:00Z"/>
                <w:sz w:val="16"/>
                <w:szCs w:val="16"/>
                <w:rPrChange w:id="38877" w:author="pete jones" w:date="2022-03-12T12:01:00Z">
                  <w:rPr>
                    <w:ins w:id="38878" w:author="pete jones" w:date="2022-03-12T12:01:00Z"/>
                  </w:rPr>
                </w:rPrChange>
              </w:rPr>
              <w:pPrChange w:id="38879" w:author="pete jones" w:date="2022-03-12T12:02:00Z">
                <w:pPr/>
              </w:pPrChange>
            </w:pPr>
            <w:ins w:id="38880" w:author="pete jones" w:date="2022-03-12T12:01:00Z">
              <w:r w:rsidRPr="00CE6EF3">
                <w:rPr>
                  <w:sz w:val="16"/>
                  <w:szCs w:val="16"/>
                  <w:rPrChange w:id="38881" w:author="pete jones" w:date="2022-03-12T12:01:00Z">
                    <w:rPr/>
                  </w:rPrChange>
                </w:rPr>
                <w:t>1.19</w:t>
              </w:r>
            </w:ins>
          </w:p>
        </w:tc>
        <w:tc>
          <w:tcPr>
            <w:tcW w:w="960" w:type="dxa"/>
            <w:noWrap/>
            <w:hideMark/>
          </w:tcPr>
          <w:p w14:paraId="0207DEA9" w14:textId="77777777" w:rsidR="00CE6EF3" w:rsidRPr="00CE6EF3" w:rsidRDefault="00CE6EF3">
            <w:pPr>
              <w:spacing w:before="0" w:after="0" w:line="240" w:lineRule="auto"/>
              <w:jc w:val="center"/>
              <w:rPr>
                <w:ins w:id="38882" w:author="pete jones" w:date="2022-03-12T12:01:00Z"/>
                <w:sz w:val="16"/>
                <w:szCs w:val="16"/>
                <w:rPrChange w:id="38883" w:author="pete jones" w:date="2022-03-12T12:01:00Z">
                  <w:rPr>
                    <w:ins w:id="38884" w:author="pete jones" w:date="2022-03-12T12:01:00Z"/>
                  </w:rPr>
                </w:rPrChange>
              </w:rPr>
              <w:pPrChange w:id="38885" w:author="pete jones" w:date="2022-03-12T12:02:00Z">
                <w:pPr/>
              </w:pPrChange>
            </w:pPr>
            <w:ins w:id="38886" w:author="pete jones" w:date="2022-03-12T12:01:00Z">
              <w:r w:rsidRPr="00CE6EF3">
                <w:rPr>
                  <w:sz w:val="16"/>
                  <w:szCs w:val="16"/>
                  <w:rPrChange w:id="38887" w:author="pete jones" w:date="2022-03-12T12:01:00Z">
                    <w:rPr/>
                  </w:rPrChange>
                </w:rPr>
                <w:t>1</w:t>
              </w:r>
            </w:ins>
          </w:p>
        </w:tc>
        <w:tc>
          <w:tcPr>
            <w:tcW w:w="8680" w:type="dxa"/>
            <w:hideMark/>
          </w:tcPr>
          <w:p w14:paraId="02F5A4DB" w14:textId="79318A2B" w:rsidR="00CE6EF3" w:rsidRPr="00CE6EF3" w:rsidRDefault="00CE6EF3">
            <w:pPr>
              <w:spacing w:before="0" w:after="0" w:line="240" w:lineRule="auto"/>
              <w:rPr>
                <w:ins w:id="38888" w:author="pete jones" w:date="2022-03-12T12:01:00Z"/>
                <w:sz w:val="16"/>
                <w:szCs w:val="16"/>
                <w:rPrChange w:id="38889" w:author="pete jones" w:date="2022-03-12T12:01:00Z">
                  <w:rPr>
                    <w:ins w:id="38890" w:author="pete jones" w:date="2022-03-12T12:01:00Z"/>
                  </w:rPr>
                </w:rPrChange>
              </w:rPr>
              <w:pPrChange w:id="38891" w:author="pete jones" w:date="2022-03-12T12:01:00Z">
                <w:pPr/>
              </w:pPrChange>
            </w:pPr>
            <w:ins w:id="38892" w:author="pete jones" w:date="2022-03-12T12:01:00Z">
              <w:r w:rsidRPr="00CE6EF3">
                <w:rPr>
                  <w:sz w:val="16"/>
                  <w:szCs w:val="16"/>
                  <w:rPrChange w:id="38893" w:author="pete jones" w:date="2022-03-12T12:01:00Z">
                    <w:rPr/>
                  </w:rPrChange>
                </w:rPr>
                <w:t>Percentage of course</w:t>
              </w:r>
            </w:ins>
            <w:ins w:id="38894" w:author="pete jones" w:date="2022-03-30T12:24:00Z">
              <w:r w:rsidR="006E7D7D">
                <w:rPr>
                  <w:sz w:val="16"/>
                  <w:szCs w:val="16"/>
                </w:rPr>
                <w:t>s</w:t>
              </w:r>
            </w:ins>
            <w:ins w:id="38895" w:author="pete jones" w:date="2022-03-12T12:01:00Z">
              <w:r w:rsidRPr="00CE6EF3">
                <w:rPr>
                  <w:sz w:val="16"/>
                  <w:szCs w:val="16"/>
                  <w:rPrChange w:id="38896" w:author="pete jones" w:date="2022-03-12T12:01:00Z">
                    <w:rPr/>
                  </w:rPrChange>
                </w:rPr>
                <w:t xml:space="preserve"> dedicated to Maths and Science L3</w:t>
              </w:r>
            </w:ins>
          </w:p>
        </w:tc>
        <w:tc>
          <w:tcPr>
            <w:tcW w:w="1300" w:type="dxa"/>
            <w:noWrap/>
            <w:hideMark/>
          </w:tcPr>
          <w:p w14:paraId="24C22687" w14:textId="77777777" w:rsidR="00CE6EF3" w:rsidRPr="00CE6EF3" w:rsidRDefault="00CE6EF3">
            <w:pPr>
              <w:spacing w:before="0" w:after="0" w:line="240" w:lineRule="auto"/>
              <w:jc w:val="center"/>
              <w:rPr>
                <w:ins w:id="38897" w:author="pete jones" w:date="2022-03-12T12:01:00Z"/>
                <w:sz w:val="16"/>
                <w:szCs w:val="16"/>
                <w:rPrChange w:id="38898" w:author="pete jones" w:date="2022-03-12T12:01:00Z">
                  <w:rPr>
                    <w:ins w:id="38899" w:author="pete jones" w:date="2022-03-12T12:01:00Z"/>
                  </w:rPr>
                </w:rPrChange>
              </w:rPr>
              <w:pPrChange w:id="38900" w:author="pete jones" w:date="2022-03-12T12:02:00Z">
                <w:pPr/>
              </w:pPrChange>
            </w:pPr>
            <w:ins w:id="38901" w:author="pete jones" w:date="2022-03-12T12:01:00Z">
              <w:r w:rsidRPr="00CE6EF3">
                <w:rPr>
                  <w:sz w:val="16"/>
                  <w:szCs w:val="16"/>
                  <w:rPrChange w:id="38902" w:author="pete jones" w:date="2022-03-12T12:01:00Z">
                    <w:rPr/>
                  </w:rPrChange>
                </w:rPr>
                <w:t>2</w:t>
              </w:r>
            </w:ins>
          </w:p>
        </w:tc>
      </w:tr>
      <w:tr w:rsidR="00CE6EF3" w:rsidRPr="00CE6EF3" w14:paraId="1C4095A5" w14:textId="77777777" w:rsidTr="00CE6EF3">
        <w:trPr>
          <w:trHeight w:val="300"/>
          <w:ins w:id="38903" w:author="pete jones" w:date="2022-03-12T12:01:00Z"/>
        </w:trPr>
        <w:tc>
          <w:tcPr>
            <w:tcW w:w="960" w:type="dxa"/>
            <w:noWrap/>
            <w:hideMark/>
          </w:tcPr>
          <w:p w14:paraId="6661988C" w14:textId="77777777" w:rsidR="00CE6EF3" w:rsidRPr="00CE6EF3" w:rsidRDefault="00CE6EF3">
            <w:pPr>
              <w:spacing w:before="0" w:after="0" w:line="240" w:lineRule="auto"/>
              <w:jc w:val="center"/>
              <w:rPr>
                <w:ins w:id="38904" w:author="pete jones" w:date="2022-03-12T12:01:00Z"/>
                <w:sz w:val="16"/>
                <w:szCs w:val="16"/>
                <w:rPrChange w:id="38905" w:author="pete jones" w:date="2022-03-12T12:01:00Z">
                  <w:rPr>
                    <w:ins w:id="38906" w:author="pete jones" w:date="2022-03-12T12:01:00Z"/>
                  </w:rPr>
                </w:rPrChange>
              </w:rPr>
              <w:pPrChange w:id="38907" w:author="pete jones" w:date="2022-03-12T12:02:00Z">
                <w:pPr/>
              </w:pPrChange>
            </w:pPr>
            <w:ins w:id="38908" w:author="pete jones" w:date="2022-03-12T12:01:00Z">
              <w:r w:rsidRPr="00CE6EF3">
                <w:rPr>
                  <w:sz w:val="16"/>
                  <w:szCs w:val="16"/>
                  <w:rPrChange w:id="38909" w:author="pete jones" w:date="2022-03-12T12:01:00Z">
                    <w:rPr/>
                  </w:rPrChange>
                </w:rPr>
                <w:t>1.20</w:t>
              </w:r>
            </w:ins>
          </w:p>
        </w:tc>
        <w:tc>
          <w:tcPr>
            <w:tcW w:w="960" w:type="dxa"/>
            <w:noWrap/>
            <w:hideMark/>
          </w:tcPr>
          <w:p w14:paraId="4926311D" w14:textId="77777777" w:rsidR="00CE6EF3" w:rsidRPr="00CE6EF3" w:rsidRDefault="00CE6EF3">
            <w:pPr>
              <w:spacing w:before="0" w:after="0" w:line="240" w:lineRule="auto"/>
              <w:jc w:val="center"/>
              <w:rPr>
                <w:ins w:id="38910" w:author="pete jones" w:date="2022-03-12T12:01:00Z"/>
                <w:sz w:val="16"/>
                <w:szCs w:val="16"/>
                <w:rPrChange w:id="38911" w:author="pete jones" w:date="2022-03-12T12:01:00Z">
                  <w:rPr>
                    <w:ins w:id="38912" w:author="pete jones" w:date="2022-03-12T12:01:00Z"/>
                  </w:rPr>
                </w:rPrChange>
              </w:rPr>
              <w:pPrChange w:id="38913" w:author="pete jones" w:date="2022-03-12T12:02:00Z">
                <w:pPr/>
              </w:pPrChange>
            </w:pPr>
            <w:ins w:id="38914" w:author="pete jones" w:date="2022-03-12T12:01:00Z">
              <w:r w:rsidRPr="00CE6EF3">
                <w:rPr>
                  <w:sz w:val="16"/>
                  <w:szCs w:val="16"/>
                  <w:rPrChange w:id="38915" w:author="pete jones" w:date="2022-03-12T12:01:00Z">
                    <w:rPr/>
                  </w:rPrChange>
                </w:rPr>
                <w:t>1</w:t>
              </w:r>
            </w:ins>
          </w:p>
        </w:tc>
        <w:tc>
          <w:tcPr>
            <w:tcW w:w="8680" w:type="dxa"/>
            <w:hideMark/>
          </w:tcPr>
          <w:p w14:paraId="593701D8" w14:textId="672E604E" w:rsidR="00CE6EF3" w:rsidRPr="00CE6EF3" w:rsidRDefault="00CE6EF3">
            <w:pPr>
              <w:spacing w:before="0" w:after="0" w:line="240" w:lineRule="auto"/>
              <w:rPr>
                <w:ins w:id="38916" w:author="pete jones" w:date="2022-03-12T12:01:00Z"/>
                <w:sz w:val="16"/>
                <w:szCs w:val="16"/>
                <w:rPrChange w:id="38917" w:author="pete jones" w:date="2022-03-12T12:01:00Z">
                  <w:rPr>
                    <w:ins w:id="38918" w:author="pete jones" w:date="2022-03-12T12:01:00Z"/>
                  </w:rPr>
                </w:rPrChange>
              </w:rPr>
              <w:pPrChange w:id="38919" w:author="pete jones" w:date="2022-03-12T12:01:00Z">
                <w:pPr/>
              </w:pPrChange>
            </w:pPr>
            <w:ins w:id="38920" w:author="pete jones" w:date="2022-03-12T12:01:00Z">
              <w:r w:rsidRPr="00CE6EF3">
                <w:rPr>
                  <w:sz w:val="16"/>
                  <w:szCs w:val="16"/>
                  <w:rPrChange w:id="38921" w:author="pete jones" w:date="2022-03-12T12:01:00Z">
                    <w:rPr/>
                  </w:rPrChange>
                </w:rPr>
                <w:t>Percentage of course</w:t>
              </w:r>
            </w:ins>
            <w:ins w:id="38922" w:author="pete jones" w:date="2022-03-30T12:24:00Z">
              <w:r w:rsidR="006E7D7D">
                <w:rPr>
                  <w:sz w:val="16"/>
                  <w:szCs w:val="16"/>
                </w:rPr>
                <w:t>s</w:t>
              </w:r>
            </w:ins>
            <w:ins w:id="38923" w:author="pete jones" w:date="2022-03-12T12:01:00Z">
              <w:r w:rsidRPr="00CE6EF3">
                <w:rPr>
                  <w:sz w:val="16"/>
                  <w:szCs w:val="16"/>
                  <w:rPrChange w:id="38924" w:author="pete jones" w:date="2022-03-12T12:01:00Z">
                    <w:rPr/>
                  </w:rPrChange>
                </w:rPr>
                <w:t xml:space="preserve"> dedicated to Maths and Science L4</w:t>
              </w:r>
            </w:ins>
          </w:p>
        </w:tc>
        <w:tc>
          <w:tcPr>
            <w:tcW w:w="1300" w:type="dxa"/>
            <w:noWrap/>
            <w:hideMark/>
          </w:tcPr>
          <w:p w14:paraId="2E4EB348" w14:textId="77777777" w:rsidR="00CE6EF3" w:rsidRPr="00CE6EF3" w:rsidRDefault="00CE6EF3">
            <w:pPr>
              <w:spacing w:before="0" w:after="0" w:line="240" w:lineRule="auto"/>
              <w:jc w:val="center"/>
              <w:rPr>
                <w:ins w:id="38925" w:author="pete jones" w:date="2022-03-12T12:01:00Z"/>
                <w:sz w:val="16"/>
                <w:szCs w:val="16"/>
                <w:rPrChange w:id="38926" w:author="pete jones" w:date="2022-03-12T12:01:00Z">
                  <w:rPr>
                    <w:ins w:id="38927" w:author="pete jones" w:date="2022-03-12T12:01:00Z"/>
                  </w:rPr>
                </w:rPrChange>
              </w:rPr>
              <w:pPrChange w:id="38928" w:author="pete jones" w:date="2022-03-12T12:02:00Z">
                <w:pPr/>
              </w:pPrChange>
            </w:pPr>
            <w:ins w:id="38929" w:author="pete jones" w:date="2022-03-12T12:01:00Z">
              <w:r w:rsidRPr="00CE6EF3">
                <w:rPr>
                  <w:sz w:val="16"/>
                  <w:szCs w:val="16"/>
                  <w:rPrChange w:id="38930" w:author="pete jones" w:date="2022-03-12T12:01:00Z">
                    <w:rPr/>
                  </w:rPrChange>
                </w:rPr>
                <w:t>2</w:t>
              </w:r>
            </w:ins>
          </w:p>
        </w:tc>
      </w:tr>
      <w:tr w:rsidR="00CE6EF3" w:rsidRPr="00CE6EF3" w14:paraId="61470ABE" w14:textId="77777777" w:rsidTr="00CE6EF3">
        <w:trPr>
          <w:trHeight w:val="300"/>
          <w:ins w:id="38931" w:author="pete jones" w:date="2022-03-12T12:01:00Z"/>
        </w:trPr>
        <w:tc>
          <w:tcPr>
            <w:tcW w:w="960" w:type="dxa"/>
            <w:noWrap/>
            <w:hideMark/>
          </w:tcPr>
          <w:p w14:paraId="74B98F2A" w14:textId="77777777" w:rsidR="00CE6EF3" w:rsidRPr="00CE6EF3" w:rsidRDefault="00CE6EF3">
            <w:pPr>
              <w:spacing w:before="0" w:after="0" w:line="240" w:lineRule="auto"/>
              <w:jc w:val="center"/>
              <w:rPr>
                <w:ins w:id="38932" w:author="pete jones" w:date="2022-03-12T12:01:00Z"/>
                <w:sz w:val="16"/>
                <w:szCs w:val="16"/>
                <w:rPrChange w:id="38933" w:author="pete jones" w:date="2022-03-12T12:01:00Z">
                  <w:rPr>
                    <w:ins w:id="38934" w:author="pete jones" w:date="2022-03-12T12:01:00Z"/>
                  </w:rPr>
                </w:rPrChange>
              </w:rPr>
              <w:pPrChange w:id="38935" w:author="pete jones" w:date="2022-03-12T12:02:00Z">
                <w:pPr/>
              </w:pPrChange>
            </w:pPr>
            <w:ins w:id="38936" w:author="pete jones" w:date="2022-03-12T12:01:00Z">
              <w:r w:rsidRPr="00CE6EF3">
                <w:rPr>
                  <w:sz w:val="16"/>
                  <w:szCs w:val="16"/>
                  <w:rPrChange w:id="38937" w:author="pete jones" w:date="2022-03-12T12:01:00Z">
                    <w:rPr/>
                  </w:rPrChange>
                </w:rPr>
                <w:t>1.21</w:t>
              </w:r>
            </w:ins>
          </w:p>
        </w:tc>
        <w:tc>
          <w:tcPr>
            <w:tcW w:w="960" w:type="dxa"/>
            <w:noWrap/>
            <w:hideMark/>
          </w:tcPr>
          <w:p w14:paraId="0DB62F41" w14:textId="77777777" w:rsidR="00CE6EF3" w:rsidRPr="00CE6EF3" w:rsidRDefault="00CE6EF3">
            <w:pPr>
              <w:spacing w:before="0" w:after="0" w:line="240" w:lineRule="auto"/>
              <w:jc w:val="center"/>
              <w:rPr>
                <w:ins w:id="38938" w:author="pete jones" w:date="2022-03-12T12:01:00Z"/>
                <w:sz w:val="16"/>
                <w:szCs w:val="16"/>
                <w:rPrChange w:id="38939" w:author="pete jones" w:date="2022-03-12T12:01:00Z">
                  <w:rPr>
                    <w:ins w:id="38940" w:author="pete jones" w:date="2022-03-12T12:01:00Z"/>
                  </w:rPr>
                </w:rPrChange>
              </w:rPr>
              <w:pPrChange w:id="38941" w:author="pete jones" w:date="2022-03-12T12:02:00Z">
                <w:pPr/>
              </w:pPrChange>
            </w:pPr>
            <w:ins w:id="38942" w:author="pete jones" w:date="2022-03-12T12:01:00Z">
              <w:r w:rsidRPr="00CE6EF3">
                <w:rPr>
                  <w:sz w:val="16"/>
                  <w:szCs w:val="16"/>
                  <w:rPrChange w:id="38943" w:author="pete jones" w:date="2022-03-12T12:01:00Z">
                    <w:rPr/>
                  </w:rPrChange>
                </w:rPr>
                <w:t>1</w:t>
              </w:r>
            </w:ins>
          </w:p>
        </w:tc>
        <w:tc>
          <w:tcPr>
            <w:tcW w:w="8680" w:type="dxa"/>
            <w:hideMark/>
          </w:tcPr>
          <w:p w14:paraId="213F80CB" w14:textId="3091DF40" w:rsidR="00CE6EF3" w:rsidRPr="00CE6EF3" w:rsidRDefault="00CE6EF3">
            <w:pPr>
              <w:spacing w:before="0" w:after="0" w:line="240" w:lineRule="auto"/>
              <w:rPr>
                <w:ins w:id="38944" w:author="pete jones" w:date="2022-03-12T12:01:00Z"/>
                <w:sz w:val="16"/>
                <w:szCs w:val="16"/>
                <w:rPrChange w:id="38945" w:author="pete jones" w:date="2022-03-12T12:01:00Z">
                  <w:rPr>
                    <w:ins w:id="38946" w:author="pete jones" w:date="2022-03-12T12:01:00Z"/>
                  </w:rPr>
                </w:rPrChange>
              </w:rPr>
              <w:pPrChange w:id="38947" w:author="pete jones" w:date="2022-03-12T12:01:00Z">
                <w:pPr/>
              </w:pPrChange>
            </w:pPr>
            <w:ins w:id="38948" w:author="pete jones" w:date="2022-03-12T12:01:00Z">
              <w:r w:rsidRPr="00CE6EF3">
                <w:rPr>
                  <w:sz w:val="16"/>
                  <w:szCs w:val="16"/>
                  <w:rPrChange w:id="38949" w:author="pete jones" w:date="2022-03-12T12:01:00Z">
                    <w:rPr/>
                  </w:rPrChange>
                </w:rPr>
                <w:t>Percentage of course</w:t>
              </w:r>
            </w:ins>
            <w:ins w:id="38950" w:author="pete jones" w:date="2022-03-30T12:24:00Z">
              <w:r w:rsidR="006E7D7D">
                <w:rPr>
                  <w:sz w:val="16"/>
                  <w:szCs w:val="16"/>
                </w:rPr>
                <w:t>s</w:t>
              </w:r>
            </w:ins>
            <w:ins w:id="38951" w:author="pete jones" w:date="2022-03-12T12:01:00Z">
              <w:r w:rsidRPr="00CE6EF3">
                <w:rPr>
                  <w:sz w:val="16"/>
                  <w:szCs w:val="16"/>
                  <w:rPrChange w:id="38952" w:author="pete jones" w:date="2022-03-12T12:01:00Z">
                    <w:rPr/>
                  </w:rPrChange>
                </w:rPr>
                <w:t xml:space="preserve"> dedicated to Maths and Science L5</w:t>
              </w:r>
            </w:ins>
          </w:p>
        </w:tc>
        <w:tc>
          <w:tcPr>
            <w:tcW w:w="1300" w:type="dxa"/>
            <w:noWrap/>
            <w:hideMark/>
          </w:tcPr>
          <w:p w14:paraId="1C3CBDB8" w14:textId="77777777" w:rsidR="00CE6EF3" w:rsidRPr="00CE6EF3" w:rsidRDefault="00CE6EF3">
            <w:pPr>
              <w:spacing w:before="0" w:after="0" w:line="240" w:lineRule="auto"/>
              <w:jc w:val="center"/>
              <w:rPr>
                <w:ins w:id="38953" w:author="pete jones" w:date="2022-03-12T12:01:00Z"/>
                <w:sz w:val="16"/>
                <w:szCs w:val="16"/>
                <w:rPrChange w:id="38954" w:author="pete jones" w:date="2022-03-12T12:01:00Z">
                  <w:rPr>
                    <w:ins w:id="38955" w:author="pete jones" w:date="2022-03-12T12:01:00Z"/>
                  </w:rPr>
                </w:rPrChange>
              </w:rPr>
              <w:pPrChange w:id="38956" w:author="pete jones" w:date="2022-03-12T12:02:00Z">
                <w:pPr/>
              </w:pPrChange>
            </w:pPr>
            <w:ins w:id="38957" w:author="pete jones" w:date="2022-03-12T12:01:00Z">
              <w:r w:rsidRPr="00CE6EF3">
                <w:rPr>
                  <w:sz w:val="16"/>
                  <w:szCs w:val="16"/>
                  <w:rPrChange w:id="38958" w:author="pete jones" w:date="2022-03-12T12:01:00Z">
                    <w:rPr/>
                  </w:rPrChange>
                </w:rPr>
                <w:t>1</w:t>
              </w:r>
            </w:ins>
          </w:p>
        </w:tc>
      </w:tr>
      <w:tr w:rsidR="00CE6EF3" w:rsidRPr="00CE6EF3" w14:paraId="6FFDCDB7" w14:textId="77777777" w:rsidTr="00CE6EF3">
        <w:trPr>
          <w:trHeight w:val="300"/>
          <w:ins w:id="38959" w:author="pete jones" w:date="2022-03-12T12:01:00Z"/>
        </w:trPr>
        <w:tc>
          <w:tcPr>
            <w:tcW w:w="960" w:type="dxa"/>
            <w:noWrap/>
            <w:hideMark/>
          </w:tcPr>
          <w:p w14:paraId="7D73FF20" w14:textId="77777777" w:rsidR="00CE6EF3" w:rsidRPr="00CE6EF3" w:rsidRDefault="00CE6EF3">
            <w:pPr>
              <w:spacing w:before="0" w:after="0" w:line="240" w:lineRule="auto"/>
              <w:jc w:val="center"/>
              <w:rPr>
                <w:ins w:id="38960" w:author="pete jones" w:date="2022-03-12T12:01:00Z"/>
                <w:sz w:val="16"/>
                <w:szCs w:val="16"/>
                <w:rPrChange w:id="38961" w:author="pete jones" w:date="2022-03-12T12:01:00Z">
                  <w:rPr>
                    <w:ins w:id="38962" w:author="pete jones" w:date="2022-03-12T12:01:00Z"/>
                  </w:rPr>
                </w:rPrChange>
              </w:rPr>
              <w:pPrChange w:id="38963" w:author="pete jones" w:date="2022-03-12T12:02:00Z">
                <w:pPr/>
              </w:pPrChange>
            </w:pPr>
            <w:ins w:id="38964" w:author="pete jones" w:date="2022-03-12T12:01:00Z">
              <w:r w:rsidRPr="00CE6EF3">
                <w:rPr>
                  <w:sz w:val="16"/>
                  <w:szCs w:val="16"/>
                  <w:rPrChange w:id="38965" w:author="pete jones" w:date="2022-03-12T12:01:00Z">
                    <w:rPr/>
                  </w:rPrChange>
                </w:rPr>
                <w:t>1.22</w:t>
              </w:r>
            </w:ins>
          </w:p>
        </w:tc>
        <w:tc>
          <w:tcPr>
            <w:tcW w:w="960" w:type="dxa"/>
            <w:noWrap/>
            <w:hideMark/>
          </w:tcPr>
          <w:p w14:paraId="660F623D" w14:textId="77777777" w:rsidR="00CE6EF3" w:rsidRPr="00CE6EF3" w:rsidRDefault="00CE6EF3">
            <w:pPr>
              <w:spacing w:before="0" w:after="0" w:line="240" w:lineRule="auto"/>
              <w:jc w:val="center"/>
              <w:rPr>
                <w:ins w:id="38966" w:author="pete jones" w:date="2022-03-12T12:01:00Z"/>
                <w:sz w:val="16"/>
                <w:szCs w:val="16"/>
                <w:rPrChange w:id="38967" w:author="pete jones" w:date="2022-03-12T12:01:00Z">
                  <w:rPr>
                    <w:ins w:id="38968" w:author="pete jones" w:date="2022-03-12T12:01:00Z"/>
                  </w:rPr>
                </w:rPrChange>
              </w:rPr>
              <w:pPrChange w:id="38969" w:author="pete jones" w:date="2022-03-12T12:02:00Z">
                <w:pPr/>
              </w:pPrChange>
            </w:pPr>
            <w:ins w:id="38970" w:author="pete jones" w:date="2022-03-12T12:01:00Z">
              <w:r w:rsidRPr="00CE6EF3">
                <w:rPr>
                  <w:sz w:val="16"/>
                  <w:szCs w:val="16"/>
                  <w:rPrChange w:id="38971" w:author="pete jones" w:date="2022-03-12T12:01:00Z">
                    <w:rPr/>
                  </w:rPrChange>
                </w:rPr>
                <w:t>1</w:t>
              </w:r>
            </w:ins>
          </w:p>
        </w:tc>
        <w:tc>
          <w:tcPr>
            <w:tcW w:w="8680" w:type="dxa"/>
            <w:hideMark/>
          </w:tcPr>
          <w:p w14:paraId="7738A27C" w14:textId="77777777" w:rsidR="00CE6EF3" w:rsidRPr="00CE6EF3" w:rsidRDefault="00CE6EF3">
            <w:pPr>
              <w:spacing w:before="0" w:after="0" w:line="240" w:lineRule="auto"/>
              <w:rPr>
                <w:ins w:id="38972" w:author="pete jones" w:date="2022-03-12T12:01:00Z"/>
                <w:sz w:val="16"/>
                <w:szCs w:val="16"/>
                <w:rPrChange w:id="38973" w:author="pete jones" w:date="2022-03-12T12:01:00Z">
                  <w:rPr>
                    <w:ins w:id="38974" w:author="pete jones" w:date="2022-03-12T12:01:00Z"/>
                  </w:rPr>
                </w:rPrChange>
              </w:rPr>
              <w:pPrChange w:id="38975" w:author="pete jones" w:date="2022-03-12T12:01:00Z">
                <w:pPr/>
              </w:pPrChange>
            </w:pPr>
            <w:ins w:id="38976" w:author="pete jones" w:date="2022-03-12T12:01:00Z">
              <w:r w:rsidRPr="00CE6EF3">
                <w:rPr>
                  <w:sz w:val="16"/>
                  <w:szCs w:val="16"/>
                  <w:rPrChange w:id="38977" w:author="pete jones" w:date="2022-03-12T12:01:00Z">
                    <w:rPr/>
                  </w:rPrChange>
                </w:rPr>
                <w:t>Synoptic Learning activities</w:t>
              </w:r>
            </w:ins>
          </w:p>
        </w:tc>
        <w:tc>
          <w:tcPr>
            <w:tcW w:w="1300" w:type="dxa"/>
            <w:noWrap/>
            <w:hideMark/>
          </w:tcPr>
          <w:p w14:paraId="52BE7791" w14:textId="77777777" w:rsidR="00CE6EF3" w:rsidRPr="00CE6EF3" w:rsidRDefault="00CE6EF3">
            <w:pPr>
              <w:spacing w:before="0" w:after="0" w:line="240" w:lineRule="auto"/>
              <w:jc w:val="center"/>
              <w:rPr>
                <w:ins w:id="38978" w:author="pete jones" w:date="2022-03-12T12:01:00Z"/>
                <w:sz w:val="16"/>
                <w:szCs w:val="16"/>
                <w:rPrChange w:id="38979" w:author="pete jones" w:date="2022-03-12T12:01:00Z">
                  <w:rPr>
                    <w:ins w:id="38980" w:author="pete jones" w:date="2022-03-12T12:01:00Z"/>
                  </w:rPr>
                </w:rPrChange>
              </w:rPr>
              <w:pPrChange w:id="38981" w:author="pete jones" w:date="2022-03-12T12:02:00Z">
                <w:pPr/>
              </w:pPrChange>
            </w:pPr>
            <w:ins w:id="38982" w:author="pete jones" w:date="2022-03-12T12:01:00Z">
              <w:r w:rsidRPr="00CE6EF3">
                <w:rPr>
                  <w:sz w:val="16"/>
                  <w:szCs w:val="16"/>
                  <w:rPrChange w:id="38983" w:author="pete jones" w:date="2022-03-12T12:01:00Z">
                    <w:rPr/>
                  </w:rPrChange>
                </w:rPr>
                <w:t>3</w:t>
              </w:r>
            </w:ins>
          </w:p>
        </w:tc>
      </w:tr>
      <w:tr w:rsidR="00CE6EF3" w:rsidRPr="00CE6EF3" w14:paraId="2ABAC6C0" w14:textId="77777777" w:rsidTr="00CE6EF3">
        <w:trPr>
          <w:trHeight w:val="300"/>
          <w:ins w:id="38984" w:author="pete jones" w:date="2022-03-12T12:01:00Z"/>
        </w:trPr>
        <w:tc>
          <w:tcPr>
            <w:tcW w:w="960" w:type="dxa"/>
            <w:noWrap/>
            <w:hideMark/>
          </w:tcPr>
          <w:p w14:paraId="76C9CFBA" w14:textId="77777777" w:rsidR="00CE6EF3" w:rsidRPr="00CE6EF3" w:rsidRDefault="00CE6EF3">
            <w:pPr>
              <w:spacing w:before="0" w:after="0" w:line="240" w:lineRule="auto"/>
              <w:jc w:val="center"/>
              <w:rPr>
                <w:ins w:id="38985" w:author="pete jones" w:date="2022-03-12T12:01:00Z"/>
                <w:sz w:val="16"/>
                <w:szCs w:val="16"/>
                <w:rPrChange w:id="38986" w:author="pete jones" w:date="2022-03-12T12:01:00Z">
                  <w:rPr>
                    <w:ins w:id="38987" w:author="pete jones" w:date="2022-03-12T12:01:00Z"/>
                  </w:rPr>
                </w:rPrChange>
              </w:rPr>
              <w:pPrChange w:id="38988" w:author="pete jones" w:date="2022-03-12T12:02:00Z">
                <w:pPr/>
              </w:pPrChange>
            </w:pPr>
            <w:ins w:id="38989" w:author="pete jones" w:date="2022-03-12T12:01:00Z">
              <w:r w:rsidRPr="00CE6EF3">
                <w:rPr>
                  <w:sz w:val="16"/>
                  <w:szCs w:val="16"/>
                  <w:rPrChange w:id="38990" w:author="pete jones" w:date="2022-03-12T12:01:00Z">
                    <w:rPr/>
                  </w:rPrChange>
                </w:rPr>
                <w:t>1.23</w:t>
              </w:r>
            </w:ins>
          </w:p>
        </w:tc>
        <w:tc>
          <w:tcPr>
            <w:tcW w:w="960" w:type="dxa"/>
            <w:noWrap/>
            <w:hideMark/>
          </w:tcPr>
          <w:p w14:paraId="3733024A" w14:textId="77777777" w:rsidR="00CE6EF3" w:rsidRPr="00CE6EF3" w:rsidRDefault="00CE6EF3">
            <w:pPr>
              <w:spacing w:before="0" w:after="0" w:line="240" w:lineRule="auto"/>
              <w:jc w:val="center"/>
              <w:rPr>
                <w:ins w:id="38991" w:author="pete jones" w:date="2022-03-12T12:01:00Z"/>
                <w:sz w:val="16"/>
                <w:szCs w:val="16"/>
                <w:rPrChange w:id="38992" w:author="pete jones" w:date="2022-03-12T12:01:00Z">
                  <w:rPr>
                    <w:ins w:id="38993" w:author="pete jones" w:date="2022-03-12T12:01:00Z"/>
                  </w:rPr>
                </w:rPrChange>
              </w:rPr>
              <w:pPrChange w:id="38994" w:author="pete jones" w:date="2022-03-12T12:02:00Z">
                <w:pPr/>
              </w:pPrChange>
            </w:pPr>
            <w:ins w:id="38995" w:author="pete jones" w:date="2022-03-12T12:01:00Z">
              <w:r w:rsidRPr="00CE6EF3">
                <w:rPr>
                  <w:sz w:val="16"/>
                  <w:szCs w:val="16"/>
                  <w:rPrChange w:id="38996" w:author="pete jones" w:date="2022-03-12T12:01:00Z">
                    <w:rPr/>
                  </w:rPrChange>
                </w:rPr>
                <w:t>1</w:t>
              </w:r>
            </w:ins>
          </w:p>
        </w:tc>
        <w:tc>
          <w:tcPr>
            <w:tcW w:w="8680" w:type="dxa"/>
            <w:hideMark/>
          </w:tcPr>
          <w:p w14:paraId="3AEBA421" w14:textId="77777777" w:rsidR="00CE6EF3" w:rsidRPr="00CE6EF3" w:rsidRDefault="00CE6EF3">
            <w:pPr>
              <w:spacing w:before="0" w:after="0" w:line="240" w:lineRule="auto"/>
              <w:rPr>
                <w:ins w:id="38997" w:author="pete jones" w:date="2022-03-12T12:01:00Z"/>
                <w:sz w:val="16"/>
                <w:szCs w:val="16"/>
                <w:rPrChange w:id="38998" w:author="pete jones" w:date="2022-03-12T12:01:00Z">
                  <w:rPr>
                    <w:ins w:id="38999" w:author="pete jones" w:date="2022-03-12T12:01:00Z"/>
                  </w:rPr>
                </w:rPrChange>
              </w:rPr>
              <w:pPrChange w:id="39000" w:author="pete jones" w:date="2022-03-12T12:01:00Z">
                <w:pPr/>
              </w:pPrChange>
            </w:pPr>
            <w:ins w:id="39001" w:author="pete jones" w:date="2022-03-12T12:01:00Z">
              <w:r w:rsidRPr="00CE6EF3">
                <w:rPr>
                  <w:sz w:val="16"/>
                  <w:szCs w:val="16"/>
                  <w:rPrChange w:id="39002" w:author="pete jones" w:date="2022-03-12T12:01:00Z">
                    <w:rPr/>
                  </w:rPrChange>
                </w:rPr>
                <w:t>PBL activities in place</w:t>
              </w:r>
            </w:ins>
          </w:p>
        </w:tc>
        <w:tc>
          <w:tcPr>
            <w:tcW w:w="1300" w:type="dxa"/>
            <w:noWrap/>
            <w:hideMark/>
          </w:tcPr>
          <w:p w14:paraId="7D045842" w14:textId="77777777" w:rsidR="00CE6EF3" w:rsidRPr="00CE6EF3" w:rsidRDefault="00CE6EF3">
            <w:pPr>
              <w:spacing w:before="0" w:after="0" w:line="240" w:lineRule="auto"/>
              <w:jc w:val="center"/>
              <w:rPr>
                <w:ins w:id="39003" w:author="pete jones" w:date="2022-03-12T12:01:00Z"/>
                <w:sz w:val="16"/>
                <w:szCs w:val="16"/>
                <w:rPrChange w:id="39004" w:author="pete jones" w:date="2022-03-12T12:01:00Z">
                  <w:rPr>
                    <w:ins w:id="39005" w:author="pete jones" w:date="2022-03-12T12:01:00Z"/>
                  </w:rPr>
                </w:rPrChange>
              </w:rPr>
              <w:pPrChange w:id="39006" w:author="pete jones" w:date="2022-03-12T12:02:00Z">
                <w:pPr/>
              </w:pPrChange>
            </w:pPr>
            <w:ins w:id="39007" w:author="pete jones" w:date="2022-03-12T12:01:00Z">
              <w:r w:rsidRPr="00CE6EF3">
                <w:rPr>
                  <w:sz w:val="16"/>
                  <w:szCs w:val="16"/>
                  <w:rPrChange w:id="39008" w:author="pete jones" w:date="2022-03-12T12:01:00Z">
                    <w:rPr/>
                  </w:rPrChange>
                </w:rPr>
                <w:t>3</w:t>
              </w:r>
            </w:ins>
          </w:p>
        </w:tc>
      </w:tr>
      <w:tr w:rsidR="00CE6EF3" w:rsidRPr="00CE6EF3" w14:paraId="1FB1ABB8" w14:textId="77777777" w:rsidTr="00CE6EF3">
        <w:trPr>
          <w:trHeight w:val="300"/>
          <w:ins w:id="39009" w:author="pete jones" w:date="2022-03-12T12:01:00Z"/>
        </w:trPr>
        <w:tc>
          <w:tcPr>
            <w:tcW w:w="960" w:type="dxa"/>
            <w:noWrap/>
            <w:hideMark/>
          </w:tcPr>
          <w:p w14:paraId="5A678772" w14:textId="77777777" w:rsidR="00CE6EF3" w:rsidRPr="00CE6EF3" w:rsidRDefault="00CE6EF3">
            <w:pPr>
              <w:spacing w:before="0" w:after="0" w:line="240" w:lineRule="auto"/>
              <w:jc w:val="center"/>
              <w:rPr>
                <w:ins w:id="39010" w:author="pete jones" w:date="2022-03-12T12:01:00Z"/>
                <w:sz w:val="16"/>
                <w:szCs w:val="16"/>
                <w:rPrChange w:id="39011" w:author="pete jones" w:date="2022-03-12T12:01:00Z">
                  <w:rPr>
                    <w:ins w:id="39012" w:author="pete jones" w:date="2022-03-12T12:01:00Z"/>
                  </w:rPr>
                </w:rPrChange>
              </w:rPr>
              <w:pPrChange w:id="39013" w:author="pete jones" w:date="2022-03-12T12:02:00Z">
                <w:pPr/>
              </w:pPrChange>
            </w:pPr>
            <w:ins w:id="39014" w:author="pete jones" w:date="2022-03-12T12:01:00Z">
              <w:r w:rsidRPr="00CE6EF3">
                <w:rPr>
                  <w:sz w:val="16"/>
                  <w:szCs w:val="16"/>
                  <w:rPrChange w:id="39015" w:author="pete jones" w:date="2022-03-12T12:01:00Z">
                    <w:rPr/>
                  </w:rPrChange>
                </w:rPr>
                <w:t>1.24</w:t>
              </w:r>
            </w:ins>
          </w:p>
        </w:tc>
        <w:tc>
          <w:tcPr>
            <w:tcW w:w="960" w:type="dxa"/>
            <w:noWrap/>
            <w:hideMark/>
          </w:tcPr>
          <w:p w14:paraId="50C3F622" w14:textId="77777777" w:rsidR="00CE6EF3" w:rsidRPr="00CE6EF3" w:rsidRDefault="00CE6EF3">
            <w:pPr>
              <w:spacing w:before="0" w:after="0" w:line="240" w:lineRule="auto"/>
              <w:jc w:val="center"/>
              <w:rPr>
                <w:ins w:id="39016" w:author="pete jones" w:date="2022-03-12T12:01:00Z"/>
                <w:sz w:val="16"/>
                <w:szCs w:val="16"/>
                <w:rPrChange w:id="39017" w:author="pete jones" w:date="2022-03-12T12:01:00Z">
                  <w:rPr>
                    <w:ins w:id="39018" w:author="pete jones" w:date="2022-03-12T12:01:00Z"/>
                  </w:rPr>
                </w:rPrChange>
              </w:rPr>
              <w:pPrChange w:id="39019" w:author="pete jones" w:date="2022-03-12T12:02:00Z">
                <w:pPr/>
              </w:pPrChange>
            </w:pPr>
            <w:ins w:id="39020" w:author="pete jones" w:date="2022-03-12T12:01:00Z">
              <w:r w:rsidRPr="00CE6EF3">
                <w:rPr>
                  <w:sz w:val="16"/>
                  <w:szCs w:val="16"/>
                  <w:rPrChange w:id="39021" w:author="pete jones" w:date="2022-03-12T12:01:00Z">
                    <w:rPr/>
                  </w:rPrChange>
                </w:rPr>
                <w:t>1</w:t>
              </w:r>
            </w:ins>
          </w:p>
        </w:tc>
        <w:tc>
          <w:tcPr>
            <w:tcW w:w="8680" w:type="dxa"/>
            <w:hideMark/>
          </w:tcPr>
          <w:p w14:paraId="08C64867" w14:textId="77777777" w:rsidR="00CE6EF3" w:rsidRPr="00CE6EF3" w:rsidRDefault="00CE6EF3">
            <w:pPr>
              <w:spacing w:before="0" w:after="0" w:line="240" w:lineRule="auto"/>
              <w:rPr>
                <w:ins w:id="39022" w:author="pete jones" w:date="2022-03-12T12:01:00Z"/>
                <w:sz w:val="16"/>
                <w:szCs w:val="16"/>
                <w:rPrChange w:id="39023" w:author="pete jones" w:date="2022-03-12T12:01:00Z">
                  <w:rPr>
                    <w:ins w:id="39024" w:author="pete jones" w:date="2022-03-12T12:01:00Z"/>
                  </w:rPr>
                </w:rPrChange>
              </w:rPr>
              <w:pPrChange w:id="39025" w:author="pete jones" w:date="2022-03-12T12:01:00Z">
                <w:pPr/>
              </w:pPrChange>
            </w:pPr>
            <w:ins w:id="39026" w:author="pete jones" w:date="2022-03-12T12:01:00Z">
              <w:r w:rsidRPr="00CE6EF3">
                <w:rPr>
                  <w:sz w:val="16"/>
                  <w:szCs w:val="16"/>
                  <w:rPrChange w:id="39027" w:author="pete jones" w:date="2022-03-12T12:01:00Z">
                    <w:rPr/>
                  </w:rPrChange>
                </w:rPr>
                <w:t>Balance of lecture to tutorial</w:t>
              </w:r>
            </w:ins>
          </w:p>
        </w:tc>
        <w:tc>
          <w:tcPr>
            <w:tcW w:w="1300" w:type="dxa"/>
            <w:noWrap/>
            <w:hideMark/>
          </w:tcPr>
          <w:p w14:paraId="39D446EC" w14:textId="77777777" w:rsidR="00CE6EF3" w:rsidRPr="00CE6EF3" w:rsidRDefault="00CE6EF3">
            <w:pPr>
              <w:spacing w:before="0" w:after="0" w:line="240" w:lineRule="auto"/>
              <w:jc w:val="center"/>
              <w:rPr>
                <w:ins w:id="39028" w:author="pete jones" w:date="2022-03-12T12:01:00Z"/>
                <w:sz w:val="16"/>
                <w:szCs w:val="16"/>
                <w:rPrChange w:id="39029" w:author="pete jones" w:date="2022-03-12T12:01:00Z">
                  <w:rPr>
                    <w:ins w:id="39030" w:author="pete jones" w:date="2022-03-12T12:01:00Z"/>
                  </w:rPr>
                </w:rPrChange>
              </w:rPr>
              <w:pPrChange w:id="39031" w:author="pete jones" w:date="2022-03-12T12:02:00Z">
                <w:pPr/>
              </w:pPrChange>
            </w:pPr>
            <w:ins w:id="39032" w:author="pete jones" w:date="2022-03-12T12:01:00Z">
              <w:r w:rsidRPr="00CE6EF3">
                <w:rPr>
                  <w:sz w:val="16"/>
                  <w:szCs w:val="16"/>
                  <w:rPrChange w:id="39033" w:author="pete jones" w:date="2022-03-12T12:01:00Z">
                    <w:rPr/>
                  </w:rPrChange>
                </w:rPr>
                <w:t>3</w:t>
              </w:r>
            </w:ins>
          </w:p>
        </w:tc>
      </w:tr>
      <w:tr w:rsidR="00CE6EF3" w:rsidRPr="00CE6EF3" w14:paraId="265C0A51" w14:textId="77777777" w:rsidTr="00CE6EF3">
        <w:trPr>
          <w:trHeight w:val="300"/>
          <w:ins w:id="39034" w:author="pete jones" w:date="2022-03-12T12:01:00Z"/>
        </w:trPr>
        <w:tc>
          <w:tcPr>
            <w:tcW w:w="960" w:type="dxa"/>
            <w:noWrap/>
            <w:hideMark/>
          </w:tcPr>
          <w:p w14:paraId="7E157F77" w14:textId="77777777" w:rsidR="00CE6EF3" w:rsidRPr="00CE6EF3" w:rsidRDefault="00CE6EF3">
            <w:pPr>
              <w:spacing w:before="0" w:after="0" w:line="240" w:lineRule="auto"/>
              <w:jc w:val="center"/>
              <w:rPr>
                <w:ins w:id="39035" w:author="pete jones" w:date="2022-03-12T12:01:00Z"/>
                <w:sz w:val="16"/>
                <w:szCs w:val="16"/>
                <w:rPrChange w:id="39036" w:author="pete jones" w:date="2022-03-12T12:01:00Z">
                  <w:rPr>
                    <w:ins w:id="39037" w:author="pete jones" w:date="2022-03-12T12:01:00Z"/>
                  </w:rPr>
                </w:rPrChange>
              </w:rPr>
              <w:pPrChange w:id="39038" w:author="pete jones" w:date="2022-03-12T12:02:00Z">
                <w:pPr/>
              </w:pPrChange>
            </w:pPr>
            <w:ins w:id="39039" w:author="pete jones" w:date="2022-03-12T12:01:00Z">
              <w:r w:rsidRPr="00CE6EF3">
                <w:rPr>
                  <w:sz w:val="16"/>
                  <w:szCs w:val="16"/>
                  <w:rPrChange w:id="39040" w:author="pete jones" w:date="2022-03-12T12:01:00Z">
                    <w:rPr/>
                  </w:rPrChange>
                </w:rPr>
                <w:t>1.25</w:t>
              </w:r>
            </w:ins>
          </w:p>
        </w:tc>
        <w:tc>
          <w:tcPr>
            <w:tcW w:w="960" w:type="dxa"/>
            <w:noWrap/>
            <w:hideMark/>
          </w:tcPr>
          <w:p w14:paraId="19C7FF54" w14:textId="77777777" w:rsidR="00CE6EF3" w:rsidRPr="00CE6EF3" w:rsidRDefault="00CE6EF3">
            <w:pPr>
              <w:spacing w:before="0" w:after="0" w:line="240" w:lineRule="auto"/>
              <w:jc w:val="center"/>
              <w:rPr>
                <w:ins w:id="39041" w:author="pete jones" w:date="2022-03-12T12:01:00Z"/>
                <w:sz w:val="16"/>
                <w:szCs w:val="16"/>
                <w:rPrChange w:id="39042" w:author="pete jones" w:date="2022-03-12T12:01:00Z">
                  <w:rPr>
                    <w:ins w:id="39043" w:author="pete jones" w:date="2022-03-12T12:01:00Z"/>
                  </w:rPr>
                </w:rPrChange>
              </w:rPr>
              <w:pPrChange w:id="39044" w:author="pete jones" w:date="2022-03-12T12:02:00Z">
                <w:pPr/>
              </w:pPrChange>
            </w:pPr>
            <w:ins w:id="39045" w:author="pete jones" w:date="2022-03-12T12:01:00Z">
              <w:r w:rsidRPr="00CE6EF3">
                <w:rPr>
                  <w:sz w:val="16"/>
                  <w:szCs w:val="16"/>
                  <w:rPrChange w:id="39046" w:author="pete jones" w:date="2022-03-12T12:01:00Z">
                    <w:rPr/>
                  </w:rPrChange>
                </w:rPr>
                <w:t>1</w:t>
              </w:r>
            </w:ins>
          </w:p>
        </w:tc>
        <w:tc>
          <w:tcPr>
            <w:tcW w:w="8680" w:type="dxa"/>
            <w:hideMark/>
          </w:tcPr>
          <w:p w14:paraId="289B002D" w14:textId="6FDDF1CB" w:rsidR="00CE6EF3" w:rsidRPr="00CE6EF3" w:rsidRDefault="006E7D7D">
            <w:pPr>
              <w:spacing w:before="0" w:after="0" w:line="240" w:lineRule="auto"/>
              <w:rPr>
                <w:ins w:id="39047" w:author="pete jones" w:date="2022-03-12T12:01:00Z"/>
                <w:sz w:val="16"/>
                <w:szCs w:val="16"/>
                <w:rPrChange w:id="39048" w:author="pete jones" w:date="2022-03-12T12:01:00Z">
                  <w:rPr>
                    <w:ins w:id="39049" w:author="pete jones" w:date="2022-03-12T12:01:00Z"/>
                  </w:rPr>
                </w:rPrChange>
              </w:rPr>
              <w:pPrChange w:id="39050" w:author="pete jones" w:date="2022-03-12T12:01:00Z">
                <w:pPr/>
              </w:pPrChange>
            </w:pPr>
            <w:ins w:id="39051" w:author="pete jones" w:date="2022-03-30T12:24:00Z">
              <w:r>
                <w:rPr>
                  <w:sz w:val="16"/>
                  <w:szCs w:val="16"/>
                </w:rPr>
                <w:t>The a</w:t>
              </w:r>
            </w:ins>
            <w:ins w:id="39052" w:author="pete jones" w:date="2022-03-12T12:01:00Z">
              <w:r w:rsidR="00CE6EF3" w:rsidRPr="00CE6EF3">
                <w:rPr>
                  <w:sz w:val="16"/>
                  <w:szCs w:val="16"/>
                  <w:rPrChange w:id="39053" w:author="pete jones" w:date="2022-03-12T12:01:00Z">
                    <w:rPr/>
                  </w:rPrChange>
                </w:rPr>
                <w:t>verage number of students per lecture</w:t>
              </w:r>
            </w:ins>
          </w:p>
        </w:tc>
        <w:tc>
          <w:tcPr>
            <w:tcW w:w="1300" w:type="dxa"/>
            <w:noWrap/>
            <w:hideMark/>
          </w:tcPr>
          <w:p w14:paraId="5D627CD6" w14:textId="77777777" w:rsidR="00CE6EF3" w:rsidRPr="00CE6EF3" w:rsidRDefault="00CE6EF3">
            <w:pPr>
              <w:spacing w:before="0" w:after="0" w:line="240" w:lineRule="auto"/>
              <w:jc w:val="center"/>
              <w:rPr>
                <w:ins w:id="39054" w:author="pete jones" w:date="2022-03-12T12:01:00Z"/>
                <w:sz w:val="16"/>
                <w:szCs w:val="16"/>
                <w:rPrChange w:id="39055" w:author="pete jones" w:date="2022-03-12T12:01:00Z">
                  <w:rPr>
                    <w:ins w:id="39056" w:author="pete jones" w:date="2022-03-12T12:01:00Z"/>
                  </w:rPr>
                </w:rPrChange>
              </w:rPr>
              <w:pPrChange w:id="39057" w:author="pete jones" w:date="2022-03-12T12:02:00Z">
                <w:pPr/>
              </w:pPrChange>
            </w:pPr>
            <w:ins w:id="39058" w:author="pete jones" w:date="2022-03-12T12:01:00Z">
              <w:r w:rsidRPr="00CE6EF3">
                <w:rPr>
                  <w:sz w:val="16"/>
                  <w:szCs w:val="16"/>
                  <w:rPrChange w:id="39059" w:author="pete jones" w:date="2022-03-12T12:01:00Z">
                    <w:rPr/>
                  </w:rPrChange>
                </w:rPr>
                <w:t>1</w:t>
              </w:r>
            </w:ins>
          </w:p>
        </w:tc>
      </w:tr>
      <w:tr w:rsidR="00CE6EF3" w:rsidRPr="00CE6EF3" w14:paraId="3A74EC8F" w14:textId="77777777" w:rsidTr="00CE6EF3">
        <w:trPr>
          <w:trHeight w:val="300"/>
          <w:ins w:id="39060" w:author="pete jones" w:date="2022-03-12T12:01:00Z"/>
        </w:trPr>
        <w:tc>
          <w:tcPr>
            <w:tcW w:w="960" w:type="dxa"/>
            <w:noWrap/>
            <w:hideMark/>
          </w:tcPr>
          <w:p w14:paraId="34048078" w14:textId="77777777" w:rsidR="00CE6EF3" w:rsidRPr="00CE6EF3" w:rsidRDefault="00CE6EF3">
            <w:pPr>
              <w:spacing w:before="0" w:after="0" w:line="240" w:lineRule="auto"/>
              <w:jc w:val="center"/>
              <w:rPr>
                <w:ins w:id="39061" w:author="pete jones" w:date="2022-03-12T12:01:00Z"/>
                <w:sz w:val="16"/>
                <w:szCs w:val="16"/>
                <w:rPrChange w:id="39062" w:author="pete jones" w:date="2022-03-12T12:01:00Z">
                  <w:rPr>
                    <w:ins w:id="39063" w:author="pete jones" w:date="2022-03-12T12:01:00Z"/>
                  </w:rPr>
                </w:rPrChange>
              </w:rPr>
              <w:pPrChange w:id="39064" w:author="pete jones" w:date="2022-03-12T12:02:00Z">
                <w:pPr/>
              </w:pPrChange>
            </w:pPr>
            <w:ins w:id="39065" w:author="pete jones" w:date="2022-03-12T12:01:00Z">
              <w:r w:rsidRPr="00CE6EF3">
                <w:rPr>
                  <w:sz w:val="16"/>
                  <w:szCs w:val="16"/>
                  <w:rPrChange w:id="39066" w:author="pete jones" w:date="2022-03-12T12:01:00Z">
                    <w:rPr/>
                  </w:rPrChange>
                </w:rPr>
                <w:t>1.26</w:t>
              </w:r>
            </w:ins>
          </w:p>
        </w:tc>
        <w:tc>
          <w:tcPr>
            <w:tcW w:w="960" w:type="dxa"/>
            <w:noWrap/>
            <w:hideMark/>
          </w:tcPr>
          <w:p w14:paraId="2BC15A88" w14:textId="77777777" w:rsidR="00CE6EF3" w:rsidRPr="00CE6EF3" w:rsidRDefault="00CE6EF3">
            <w:pPr>
              <w:spacing w:before="0" w:after="0" w:line="240" w:lineRule="auto"/>
              <w:jc w:val="center"/>
              <w:rPr>
                <w:ins w:id="39067" w:author="pete jones" w:date="2022-03-12T12:01:00Z"/>
                <w:sz w:val="16"/>
                <w:szCs w:val="16"/>
                <w:rPrChange w:id="39068" w:author="pete jones" w:date="2022-03-12T12:01:00Z">
                  <w:rPr>
                    <w:ins w:id="39069" w:author="pete jones" w:date="2022-03-12T12:01:00Z"/>
                  </w:rPr>
                </w:rPrChange>
              </w:rPr>
              <w:pPrChange w:id="39070" w:author="pete jones" w:date="2022-03-12T12:02:00Z">
                <w:pPr/>
              </w:pPrChange>
            </w:pPr>
            <w:ins w:id="39071" w:author="pete jones" w:date="2022-03-12T12:01:00Z">
              <w:r w:rsidRPr="00CE6EF3">
                <w:rPr>
                  <w:sz w:val="16"/>
                  <w:szCs w:val="16"/>
                  <w:rPrChange w:id="39072" w:author="pete jones" w:date="2022-03-12T12:01:00Z">
                    <w:rPr/>
                  </w:rPrChange>
                </w:rPr>
                <w:t>1</w:t>
              </w:r>
            </w:ins>
          </w:p>
        </w:tc>
        <w:tc>
          <w:tcPr>
            <w:tcW w:w="8680" w:type="dxa"/>
            <w:hideMark/>
          </w:tcPr>
          <w:p w14:paraId="33BACC34" w14:textId="77777777" w:rsidR="00CE6EF3" w:rsidRPr="00CE6EF3" w:rsidRDefault="00CE6EF3">
            <w:pPr>
              <w:spacing w:before="0" w:after="0" w:line="240" w:lineRule="auto"/>
              <w:rPr>
                <w:ins w:id="39073" w:author="pete jones" w:date="2022-03-12T12:01:00Z"/>
                <w:sz w:val="16"/>
                <w:szCs w:val="16"/>
                <w:rPrChange w:id="39074" w:author="pete jones" w:date="2022-03-12T12:01:00Z">
                  <w:rPr>
                    <w:ins w:id="39075" w:author="pete jones" w:date="2022-03-12T12:01:00Z"/>
                  </w:rPr>
                </w:rPrChange>
              </w:rPr>
              <w:pPrChange w:id="39076" w:author="pete jones" w:date="2022-03-12T12:01:00Z">
                <w:pPr/>
              </w:pPrChange>
            </w:pPr>
            <w:ins w:id="39077" w:author="pete jones" w:date="2022-03-12T12:01:00Z">
              <w:r w:rsidRPr="00CE6EF3">
                <w:rPr>
                  <w:sz w:val="16"/>
                  <w:szCs w:val="16"/>
                  <w:rPrChange w:id="39078" w:author="pete jones" w:date="2022-03-12T12:01:00Z">
                    <w:rPr/>
                  </w:rPrChange>
                </w:rPr>
                <w:t>Effective attendance monitoring</w:t>
              </w:r>
            </w:ins>
          </w:p>
        </w:tc>
        <w:tc>
          <w:tcPr>
            <w:tcW w:w="1300" w:type="dxa"/>
            <w:noWrap/>
            <w:hideMark/>
          </w:tcPr>
          <w:p w14:paraId="2038B498" w14:textId="77777777" w:rsidR="00CE6EF3" w:rsidRPr="00CE6EF3" w:rsidRDefault="00CE6EF3">
            <w:pPr>
              <w:spacing w:before="0" w:after="0" w:line="240" w:lineRule="auto"/>
              <w:jc w:val="center"/>
              <w:rPr>
                <w:ins w:id="39079" w:author="pete jones" w:date="2022-03-12T12:01:00Z"/>
                <w:sz w:val="16"/>
                <w:szCs w:val="16"/>
                <w:rPrChange w:id="39080" w:author="pete jones" w:date="2022-03-12T12:01:00Z">
                  <w:rPr>
                    <w:ins w:id="39081" w:author="pete jones" w:date="2022-03-12T12:01:00Z"/>
                  </w:rPr>
                </w:rPrChange>
              </w:rPr>
              <w:pPrChange w:id="39082" w:author="pete jones" w:date="2022-03-12T12:02:00Z">
                <w:pPr/>
              </w:pPrChange>
            </w:pPr>
            <w:ins w:id="39083" w:author="pete jones" w:date="2022-03-12T12:01:00Z">
              <w:r w:rsidRPr="00CE6EF3">
                <w:rPr>
                  <w:sz w:val="16"/>
                  <w:szCs w:val="16"/>
                  <w:rPrChange w:id="39084" w:author="pete jones" w:date="2022-03-12T12:01:00Z">
                    <w:rPr/>
                  </w:rPrChange>
                </w:rPr>
                <w:t>1</w:t>
              </w:r>
            </w:ins>
          </w:p>
        </w:tc>
      </w:tr>
      <w:tr w:rsidR="00CE6EF3" w:rsidRPr="00CE6EF3" w14:paraId="2FFB317D" w14:textId="77777777" w:rsidTr="00CE6EF3">
        <w:trPr>
          <w:trHeight w:val="300"/>
          <w:ins w:id="39085" w:author="pete jones" w:date="2022-03-12T12:01:00Z"/>
        </w:trPr>
        <w:tc>
          <w:tcPr>
            <w:tcW w:w="960" w:type="dxa"/>
            <w:noWrap/>
            <w:hideMark/>
          </w:tcPr>
          <w:p w14:paraId="32A3EC69" w14:textId="77777777" w:rsidR="00CE6EF3" w:rsidRPr="00CE6EF3" w:rsidRDefault="00CE6EF3">
            <w:pPr>
              <w:spacing w:before="0" w:after="0" w:line="240" w:lineRule="auto"/>
              <w:jc w:val="center"/>
              <w:rPr>
                <w:ins w:id="39086" w:author="pete jones" w:date="2022-03-12T12:01:00Z"/>
                <w:sz w:val="16"/>
                <w:szCs w:val="16"/>
                <w:rPrChange w:id="39087" w:author="pete jones" w:date="2022-03-12T12:01:00Z">
                  <w:rPr>
                    <w:ins w:id="39088" w:author="pete jones" w:date="2022-03-12T12:01:00Z"/>
                  </w:rPr>
                </w:rPrChange>
              </w:rPr>
              <w:pPrChange w:id="39089" w:author="pete jones" w:date="2022-03-12T12:02:00Z">
                <w:pPr/>
              </w:pPrChange>
            </w:pPr>
            <w:ins w:id="39090" w:author="pete jones" w:date="2022-03-12T12:01:00Z">
              <w:r w:rsidRPr="00CE6EF3">
                <w:rPr>
                  <w:sz w:val="16"/>
                  <w:szCs w:val="16"/>
                  <w:rPrChange w:id="39091" w:author="pete jones" w:date="2022-03-12T12:01:00Z">
                    <w:rPr/>
                  </w:rPrChange>
                </w:rPr>
                <w:t>1.27</w:t>
              </w:r>
            </w:ins>
          </w:p>
        </w:tc>
        <w:tc>
          <w:tcPr>
            <w:tcW w:w="960" w:type="dxa"/>
            <w:noWrap/>
            <w:hideMark/>
          </w:tcPr>
          <w:p w14:paraId="55B15667" w14:textId="77777777" w:rsidR="00CE6EF3" w:rsidRPr="00CE6EF3" w:rsidRDefault="00CE6EF3">
            <w:pPr>
              <w:spacing w:before="0" w:after="0" w:line="240" w:lineRule="auto"/>
              <w:jc w:val="center"/>
              <w:rPr>
                <w:ins w:id="39092" w:author="pete jones" w:date="2022-03-12T12:01:00Z"/>
                <w:sz w:val="16"/>
                <w:szCs w:val="16"/>
                <w:rPrChange w:id="39093" w:author="pete jones" w:date="2022-03-12T12:01:00Z">
                  <w:rPr>
                    <w:ins w:id="39094" w:author="pete jones" w:date="2022-03-12T12:01:00Z"/>
                  </w:rPr>
                </w:rPrChange>
              </w:rPr>
              <w:pPrChange w:id="39095" w:author="pete jones" w:date="2022-03-12T12:02:00Z">
                <w:pPr/>
              </w:pPrChange>
            </w:pPr>
            <w:ins w:id="39096" w:author="pete jones" w:date="2022-03-12T12:01:00Z">
              <w:r w:rsidRPr="00CE6EF3">
                <w:rPr>
                  <w:sz w:val="16"/>
                  <w:szCs w:val="16"/>
                  <w:rPrChange w:id="39097" w:author="pete jones" w:date="2022-03-12T12:01:00Z">
                    <w:rPr/>
                  </w:rPrChange>
                </w:rPr>
                <w:t>1</w:t>
              </w:r>
            </w:ins>
          </w:p>
        </w:tc>
        <w:tc>
          <w:tcPr>
            <w:tcW w:w="8680" w:type="dxa"/>
            <w:hideMark/>
          </w:tcPr>
          <w:p w14:paraId="0F4C9A97" w14:textId="02F3BBEE" w:rsidR="00CE6EF3" w:rsidRPr="00CE6EF3" w:rsidRDefault="006E7D7D">
            <w:pPr>
              <w:spacing w:before="0" w:after="0" w:line="240" w:lineRule="auto"/>
              <w:rPr>
                <w:ins w:id="39098" w:author="pete jones" w:date="2022-03-12T12:01:00Z"/>
                <w:sz w:val="16"/>
                <w:szCs w:val="16"/>
                <w:rPrChange w:id="39099" w:author="pete jones" w:date="2022-03-12T12:01:00Z">
                  <w:rPr>
                    <w:ins w:id="39100" w:author="pete jones" w:date="2022-03-12T12:01:00Z"/>
                  </w:rPr>
                </w:rPrChange>
              </w:rPr>
              <w:pPrChange w:id="39101" w:author="pete jones" w:date="2022-03-12T12:01:00Z">
                <w:pPr/>
              </w:pPrChange>
            </w:pPr>
            <w:ins w:id="39102" w:author="pete jones" w:date="2022-03-30T12:24:00Z">
              <w:r>
                <w:rPr>
                  <w:sz w:val="16"/>
                  <w:szCs w:val="16"/>
                </w:rPr>
                <w:t>The a</w:t>
              </w:r>
            </w:ins>
            <w:ins w:id="39103" w:author="pete jones" w:date="2022-03-12T12:01:00Z">
              <w:r w:rsidR="00CE6EF3" w:rsidRPr="00CE6EF3">
                <w:rPr>
                  <w:sz w:val="16"/>
                  <w:szCs w:val="16"/>
                  <w:rPrChange w:id="39104" w:author="pete jones" w:date="2022-03-12T12:01:00Z">
                    <w:rPr/>
                  </w:rPrChange>
                </w:rPr>
                <w:t>verage number of students per tutorial group</w:t>
              </w:r>
            </w:ins>
          </w:p>
        </w:tc>
        <w:tc>
          <w:tcPr>
            <w:tcW w:w="1300" w:type="dxa"/>
            <w:noWrap/>
            <w:hideMark/>
          </w:tcPr>
          <w:p w14:paraId="08D35F49" w14:textId="77777777" w:rsidR="00CE6EF3" w:rsidRPr="00CE6EF3" w:rsidRDefault="00CE6EF3">
            <w:pPr>
              <w:spacing w:before="0" w:after="0" w:line="240" w:lineRule="auto"/>
              <w:jc w:val="center"/>
              <w:rPr>
                <w:ins w:id="39105" w:author="pete jones" w:date="2022-03-12T12:01:00Z"/>
                <w:sz w:val="16"/>
                <w:szCs w:val="16"/>
                <w:rPrChange w:id="39106" w:author="pete jones" w:date="2022-03-12T12:01:00Z">
                  <w:rPr>
                    <w:ins w:id="39107" w:author="pete jones" w:date="2022-03-12T12:01:00Z"/>
                  </w:rPr>
                </w:rPrChange>
              </w:rPr>
              <w:pPrChange w:id="39108" w:author="pete jones" w:date="2022-03-12T12:02:00Z">
                <w:pPr/>
              </w:pPrChange>
            </w:pPr>
            <w:ins w:id="39109" w:author="pete jones" w:date="2022-03-12T12:01:00Z">
              <w:r w:rsidRPr="00CE6EF3">
                <w:rPr>
                  <w:sz w:val="16"/>
                  <w:szCs w:val="16"/>
                  <w:rPrChange w:id="39110" w:author="pete jones" w:date="2022-03-12T12:01:00Z">
                    <w:rPr/>
                  </w:rPrChange>
                </w:rPr>
                <w:t>2</w:t>
              </w:r>
            </w:ins>
          </w:p>
        </w:tc>
      </w:tr>
      <w:tr w:rsidR="00CE6EF3" w:rsidRPr="00CE6EF3" w14:paraId="11C0E9FC" w14:textId="77777777" w:rsidTr="00CE6EF3">
        <w:trPr>
          <w:trHeight w:val="300"/>
          <w:ins w:id="39111" w:author="pete jones" w:date="2022-03-12T12:01:00Z"/>
        </w:trPr>
        <w:tc>
          <w:tcPr>
            <w:tcW w:w="960" w:type="dxa"/>
            <w:noWrap/>
            <w:hideMark/>
          </w:tcPr>
          <w:p w14:paraId="52A64434" w14:textId="77777777" w:rsidR="00CE6EF3" w:rsidRPr="00CE6EF3" w:rsidRDefault="00CE6EF3">
            <w:pPr>
              <w:spacing w:before="0" w:after="0" w:line="240" w:lineRule="auto"/>
              <w:jc w:val="center"/>
              <w:rPr>
                <w:ins w:id="39112" w:author="pete jones" w:date="2022-03-12T12:01:00Z"/>
                <w:sz w:val="16"/>
                <w:szCs w:val="16"/>
                <w:rPrChange w:id="39113" w:author="pete jones" w:date="2022-03-12T12:01:00Z">
                  <w:rPr>
                    <w:ins w:id="39114" w:author="pete jones" w:date="2022-03-12T12:01:00Z"/>
                  </w:rPr>
                </w:rPrChange>
              </w:rPr>
              <w:pPrChange w:id="39115" w:author="pete jones" w:date="2022-03-12T12:02:00Z">
                <w:pPr/>
              </w:pPrChange>
            </w:pPr>
            <w:ins w:id="39116" w:author="pete jones" w:date="2022-03-12T12:01:00Z">
              <w:r w:rsidRPr="00CE6EF3">
                <w:rPr>
                  <w:sz w:val="16"/>
                  <w:szCs w:val="16"/>
                  <w:rPrChange w:id="39117" w:author="pete jones" w:date="2022-03-12T12:01:00Z">
                    <w:rPr/>
                  </w:rPrChange>
                </w:rPr>
                <w:t>1.28</w:t>
              </w:r>
            </w:ins>
          </w:p>
        </w:tc>
        <w:tc>
          <w:tcPr>
            <w:tcW w:w="960" w:type="dxa"/>
            <w:noWrap/>
            <w:hideMark/>
          </w:tcPr>
          <w:p w14:paraId="4F9356C8" w14:textId="77777777" w:rsidR="00CE6EF3" w:rsidRPr="00CE6EF3" w:rsidRDefault="00CE6EF3">
            <w:pPr>
              <w:spacing w:before="0" w:after="0" w:line="240" w:lineRule="auto"/>
              <w:jc w:val="center"/>
              <w:rPr>
                <w:ins w:id="39118" w:author="pete jones" w:date="2022-03-12T12:01:00Z"/>
                <w:sz w:val="16"/>
                <w:szCs w:val="16"/>
                <w:rPrChange w:id="39119" w:author="pete jones" w:date="2022-03-12T12:01:00Z">
                  <w:rPr>
                    <w:ins w:id="39120" w:author="pete jones" w:date="2022-03-12T12:01:00Z"/>
                  </w:rPr>
                </w:rPrChange>
              </w:rPr>
              <w:pPrChange w:id="39121" w:author="pete jones" w:date="2022-03-12T12:02:00Z">
                <w:pPr/>
              </w:pPrChange>
            </w:pPr>
            <w:ins w:id="39122" w:author="pete jones" w:date="2022-03-12T12:01:00Z">
              <w:r w:rsidRPr="00CE6EF3">
                <w:rPr>
                  <w:sz w:val="16"/>
                  <w:szCs w:val="16"/>
                  <w:rPrChange w:id="39123" w:author="pete jones" w:date="2022-03-12T12:01:00Z">
                    <w:rPr/>
                  </w:rPrChange>
                </w:rPr>
                <w:t>1</w:t>
              </w:r>
            </w:ins>
          </w:p>
        </w:tc>
        <w:tc>
          <w:tcPr>
            <w:tcW w:w="8680" w:type="dxa"/>
            <w:hideMark/>
          </w:tcPr>
          <w:p w14:paraId="627512F7" w14:textId="77777777" w:rsidR="00CE6EF3" w:rsidRPr="00CE6EF3" w:rsidRDefault="00CE6EF3">
            <w:pPr>
              <w:spacing w:before="0" w:after="0" w:line="240" w:lineRule="auto"/>
              <w:rPr>
                <w:ins w:id="39124" w:author="pete jones" w:date="2022-03-12T12:01:00Z"/>
                <w:sz w:val="16"/>
                <w:szCs w:val="16"/>
                <w:rPrChange w:id="39125" w:author="pete jones" w:date="2022-03-12T12:01:00Z">
                  <w:rPr>
                    <w:ins w:id="39126" w:author="pete jones" w:date="2022-03-12T12:01:00Z"/>
                  </w:rPr>
                </w:rPrChange>
              </w:rPr>
              <w:pPrChange w:id="39127" w:author="pete jones" w:date="2022-03-12T12:01:00Z">
                <w:pPr/>
              </w:pPrChange>
            </w:pPr>
            <w:ins w:id="39128" w:author="pete jones" w:date="2022-03-12T12:01:00Z">
              <w:r w:rsidRPr="00CE6EF3">
                <w:rPr>
                  <w:sz w:val="16"/>
                  <w:szCs w:val="16"/>
                  <w:rPrChange w:id="39129" w:author="pete jones" w:date="2022-03-12T12:01:00Z">
                    <w:rPr/>
                  </w:rPrChange>
                </w:rPr>
                <w:t>Number of large lectures per week/semester</w:t>
              </w:r>
            </w:ins>
          </w:p>
        </w:tc>
        <w:tc>
          <w:tcPr>
            <w:tcW w:w="1300" w:type="dxa"/>
            <w:noWrap/>
            <w:hideMark/>
          </w:tcPr>
          <w:p w14:paraId="4065858B" w14:textId="77777777" w:rsidR="00CE6EF3" w:rsidRPr="00CE6EF3" w:rsidRDefault="00CE6EF3">
            <w:pPr>
              <w:spacing w:before="0" w:after="0" w:line="240" w:lineRule="auto"/>
              <w:jc w:val="center"/>
              <w:rPr>
                <w:ins w:id="39130" w:author="pete jones" w:date="2022-03-12T12:01:00Z"/>
                <w:sz w:val="16"/>
                <w:szCs w:val="16"/>
                <w:rPrChange w:id="39131" w:author="pete jones" w:date="2022-03-12T12:01:00Z">
                  <w:rPr>
                    <w:ins w:id="39132" w:author="pete jones" w:date="2022-03-12T12:01:00Z"/>
                  </w:rPr>
                </w:rPrChange>
              </w:rPr>
              <w:pPrChange w:id="39133" w:author="pete jones" w:date="2022-03-12T12:02:00Z">
                <w:pPr/>
              </w:pPrChange>
            </w:pPr>
            <w:ins w:id="39134" w:author="pete jones" w:date="2022-03-12T12:01:00Z">
              <w:r w:rsidRPr="00CE6EF3">
                <w:rPr>
                  <w:sz w:val="16"/>
                  <w:szCs w:val="16"/>
                  <w:rPrChange w:id="39135" w:author="pete jones" w:date="2022-03-12T12:01:00Z">
                    <w:rPr/>
                  </w:rPrChange>
                </w:rPr>
                <w:t>2</w:t>
              </w:r>
            </w:ins>
          </w:p>
        </w:tc>
      </w:tr>
      <w:tr w:rsidR="00CE6EF3" w:rsidRPr="00CE6EF3" w14:paraId="51270349" w14:textId="77777777" w:rsidTr="00CE6EF3">
        <w:trPr>
          <w:trHeight w:val="300"/>
          <w:ins w:id="39136" w:author="pete jones" w:date="2022-03-12T12:01:00Z"/>
        </w:trPr>
        <w:tc>
          <w:tcPr>
            <w:tcW w:w="960" w:type="dxa"/>
            <w:noWrap/>
            <w:hideMark/>
          </w:tcPr>
          <w:p w14:paraId="30DD1CC6" w14:textId="77777777" w:rsidR="00CE6EF3" w:rsidRPr="00CE6EF3" w:rsidRDefault="00CE6EF3">
            <w:pPr>
              <w:spacing w:before="0" w:after="0" w:line="240" w:lineRule="auto"/>
              <w:jc w:val="center"/>
              <w:rPr>
                <w:ins w:id="39137" w:author="pete jones" w:date="2022-03-12T12:01:00Z"/>
                <w:sz w:val="16"/>
                <w:szCs w:val="16"/>
                <w:rPrChange w:id="39138" w:author="pete jones" w:date="2022-03-12T12:01:00Z">
                  <w:rPr>
                    <w:ins w:id="39139" w:author="pete jones" w:date="2022-03-12T12:01:00Z"/>
                  </w:rPr>
                </w:rPrChange>
              </w:rPr>
              <w:pPrChange w:id="39140" w:author="pete jones" w:date="2022-03-12T12:02:00Z">
                <w:pPr/>
              </w:pPrChange>
            </w:pPr>
            <w:ins w:id="39141" w:author="pete jones" w:date="2022-03-12T12:01:00Z">
              <w:r w:rsidRPr="00CE6EF3">
                <w:rPr>
                  <w:sz w:val="16"/>
                  <w:szCs w:val="16"/>
                  <w:rPrChange w:id="39142" w:author="pete jones" w:date="2022-03-12T12:01:00Z">
                    <w:rPr/>
                  </w:rPrChange>
                </w:rPr>
                <w:t>1.29</w:t>
              </w:r>
            </w:ins>
          </w:p>
        </w:tc>
        <w:tc>
          <w:tcPr>
            <w:tcW w:w="960" w:type="dxa"/>
            <w:noWrap/>
            <w:hideMark/>
          </w:tcPr>
          <w:p w14:paraId="2DA5A28F" w14:textId="77777777" w:rsidR="00CE6EF3" w:rsidRPr="00CE6EF3" w:rsidRDefault="00CE6EF3">
            <w:pPr>
              <w:spacing w:before="0" w:after="0" w:line="240" w:lineRule="auto"/>
              <w:jc w:val="center"/>
              <w:rPr>
                <w:ins w:id="39143" w:author="pete jones" w:date="2022-03-12T12:01:00Z"/>
                <w:sz w:val="16"/>
                <w:szCs w:val="16"/>
                <w:rPrChange w:id="39144" w:author="pete jones" w:date="2022-03-12T12:01:00Z">
                  <w:rPr>
                    <w:ins w:id="39145" w:author="pete jones" w:date="2022-03-12T12:01:00Z"/>
                  </w:rPr>
                </w:rPrChange>
              </w:rPr>
              <w:pPrChange w:id="39146" w:author="pete jones" w:date="2022-03-12T12:02:00Z">
                <w:pPr/>
              </w:pPrChange>
            </w:pPr>
            <w:ins w:id="39147" w:author="pete jones" w:date="2022-03-12T12:01:00Z">
              <w:r w:rsidRPr="00CE6EF3">
                <w:rPr>
                  <w:sz w:val="16"/>
                  <w:szCs w:val="16"/>
                  <w:rPrChange w:id="39148" w:author="pete jones" w:date="2022-03-12T12:01:00Z">
                    <w:rPr/>
                  </w:rPrChange>
                </w:rPr>
                <w:t>1</w:t>
              </w:r>
            </w:ins>
          </w:p>
        </w:tc>
        <w:tc>
          <w:tcPr>
            <w:tcW w:w="8680" w:type="dxa"/>
            <w:hideMark/>
          </w:tcPr>
          <w:p w14:paraId="465A1E7E" w14:textId="77777777" w:rsidR="00CE6EF3" w:rsidRPr="00CE6EF3" w:rsidRDefault="00CE6EF3">
            <w:pPr>
              <w:spacing w:before="0" w:after="0" w:line="240" w:lineRule="auto"/>
              <w:rPr>
                <w:ins w:id="39149" w:author="pete jones" w:date="2022-03-12T12:01:00Z"/>
                <w:sz w:val="16"/>
                <w:szCs w:val="16"/>
                <w:rPrChange w:id="39150" w:author="pete jones" w:date="2022-03-12T12:01:00Z">
                  <w:rPr>
                    <w:ins w:id="39151" w:author="pete jones" w:date="2022-03-12T12:01:00Z"/>
                  </w:rPr>
                </w:rPrChange>
              </w:rPr>
              <w:pPrChange w:id="39152" w:author="pete jones" w:date="2022-03-12T12:01:00Z">
                <w:pPr/>
              </w:pPrChange>
            </w:pPr>
            <w:ins w:id="39153" w:author="pete jones" w:date="2022-03-12T12:01:00Z">
              <w:r w:rsidRPr="00CE6EF3">
                <w:rPr>
                  <w:sz w:val="16"/>
                  <w:szCs w:val="16"/>
                  <w:rPrChange w:id="39154" w:author="pete jones" w:date="2022-03-12T12:01:00Z">
                    <w:rPr/>
                  </w:rPrChange>
                </w:rPr>
                <w:t>average number of contact hours per academic</w:t>
              </w:r>
            </w:ins>
          </w:p>
        </w:tc>
        <w:tc>
          <w:tcPr>
            <w:tcW w:w="1300" w:type="dxa"/>
            <w:noWrap/>
            <w:hideMark/>
          </w:tcPr>
          <w:p w14:paraId="0A5099C0" w14:textId="77777777" w:rsidR="00CE6EF3" w:rsidRPr="00CE6EF3" w:rsidRDefault="00CE6EF3">
            <w:pPr>
              <w:spacing w:before="0" w:after="0" w:line="240" w:lineRule="auto"/>
              <w:jc w:val="center"/>
              <w:rPr>
                <w:ins w:id="39155" w:author="pete jones" w:date="2022-03-12T12:01:00Z"/>
                <w:sz w:val="16"/>
                <w:szCs w:val="16"/>
                <w:rPrChange w:id="39156" w:author="pete jones" w:date="2022-03-12T12:01:00Z">
                  <w:rPr>
                    <w:ins w:id="39157" w:author="pete jones" w:date="2022-03-12T12:01:00Z"/>
                  </w:rPr>
                </w:rPrChange>
              </w:rPr>
              <w:pPrChange w:id="39158" w:author="pete jones" w:date="2022-03-12T12:02:00Z">
                <w:pPr/>
              </w:pPrChange>
            </w:pPr>
            <w:ins w:id="39159" w:author="pete jones" w:date="2022-03-12T12:01:00Z">
              <w:r w:rsidRPr="00CE6EF3">
                <w:rPr>
                  <w:sz w:val="16"/>
                  <w:szCs w:val="16"/>
                  <w:rPrChange w:id="39160" w:author="pete jones" w:date="2022-03-12T12:01:00Z">
                    <w:rPr/>
                  </w:rPrChange>
                </w:rPr>
                <w:t>2</w:t>
              </w:r>
            </w:ins>
          </w:p>
        </w:tc>
      </w:tr>
      <w:tr w:rsidR="00CE6EF3" w:rsidRPr="00CE6EF3" w14:paraId="4810906F" w14:textId="77777777" w:rsidTr="00CE6EF3">
        <w:trPr>
          <w:trHeight w:val="300"/>
          <w:ins w:id="39161" w:author="pete jones" w:date="2022-03-12T12:01:00Z"/>
        </w:trPr>
        <w:tc>
          <w:tcPr>
            <w:tcW w:w="960" w:type="dxa"/>
            <w:noWrap/>
            <w:hideMark/>
          </w:tcPr>
          <w:p w14:paraId="60B5EB9F" w14:textId="77777777" w:rsidR="00CE6EF3" w:rsidRPr="00CE6EF3" w:rsidRDefault="00CE6EF3">
            <w:pPr>
              <w:spacing w:before="0" w:after="0" w:line="240" w:lineRule="auto"/>
              <w:jc w:val="center"/>
              <w:rPr>
                <w:ins w:id="39162" w:author="pete jones" w:date="2022-03-12T12:01:00Z"/>
                <w:sz w:val="16"/>
                <w:szCs w:val="16"/>
                <w:rPrChange w:id="39163" w:author="pete jones" w:date="2022-03-12T12:01:00Z">
                  <w:rPr>
                    <w:ins w:id="39164" w:author="pete jones" w:date="2022-03-12T12:01:00Z"/>
                  </w:rPr>
                </w:rPrChange>
              </w:rPr>
              <w:pPrChange w:id="39165" w:author="pete jones" w:date="2022-03-12T12:02:00Z">
                <w:pPr/>
              </w:pPrChange>
            </w:pPr>
            <w:ins w:id="39166" w:author="pete jones" w:date="2022-03-12T12:01:00Z">
              <w:r w:rsidRPr="00CE6EF3">
                <w:rPr>
                  <w:sz w:val="16"/>
                  <w:szCs w:val="16"/>
                  <w:rPrChange w:id="39167" w:author="pete jones" w:date="2022-03-12T12:01:00Z">
                    <w:rPr/>
                  </w:rPrChange>
                </w:rPr>
                <w:t>1.30</w:t>
              </w:r>
            </w:ins>
          </w:p>
        </w:tc>
        <w:tc>
          <w:tcPr>
            <w:tcW w:w="960" w:type="dxa"/>
            <w:noWrap/>
            <w:hideMark/>
          </w:tcPr>
          <w:p w14:paraId="3E1D2660" w14:textId="77777777" w:rsidR="00CE6EF3" w:rsidRPr="00CE6EF3" w:rsidRDefault="00CE6EF3">
            <w:pPr>
              <w:spacing w:before="0" w:after="0" w:line="240" w:lineRule="auto"/>
              <w:jc w:val="center"/>
              <w:rPr>
                <w:ins w:id="39168" w:author="pete jones" w:date="2022-03-12T12:01:00Z"/>
                <w:sz w:val="16"/>
                <w:szCs w:val="16"/>
                <w:rPrChange w:id="39169" w:author="pete jones" w:date="2022-03-12T12:01:00Z">
                  <w:rPr>
                    <w:ins w:id="39170" w:author="pete jones" w:date="2022-03-12T12:01:00Z"/>
                  </w:rPr>
                </w:rPrChange>
              </w:rPr>
              <w:pPrChange w:id="39171" w:author="pete jones" w:date="2022-03-12T12:02:00Z">
                <w:pPr/>
              </w:pPrChange>
            </w:pPr>
            <w:ins w:id="39172" w:author="pete jones" w:date="2022-03-12T12:01:00Z">
              <w:r w:rsidRPr="00CE6EF3">
                <w:rPr>
                  <w:sz w:val="16"/>
                  <w:szCs w:val="16"/>
                  <w:rPrChange w:id="39173" w:author="pete jones" w:date="2022-03-12T12:01:00Z">
                    <w:rPr/>
                  </w:rPrChange>
                </w:rPr>
                <w:t>1</w:t>
              </w:r>
            </w:ins>
          </w:p>
        </w:tc>
        <w:tc>
          <w:tcPr>
            <w:tcW w:w="8680" w:type="dxa"/>
            <w:hideMark/>
          </w:tcPr>
          <w:p w14:paraId="7F561520" w14:textId="77777777" w:rsidR="00CE6EF3" w:rsidRPr="00CE6EF3" w:rsidRDefault="00CE6EF3">
            <w:pPr>
              <w:spacing w:before="0" w:after="0" w:line="240" w:lineRule="auto"/>
              <w:rPr>
                <w:ins w:id="39174" w:author="pete jones" w:date="2022-03-12T12:01:00Z"/>
                <w:sz w:val="16"/>
                <w:szCs w:val="16"/>
                <w:rPrChange w:id="39175" w:author="pete jones" w:date="2022-03-12T12:01:00Z">
                  <w:rPr>
                    <w:ins w:id="39176" w:author="pete jones" w:date="2022-03-12T12:01:00Z"/>
                  </w:rPr>
                </w:rPrChange>
              </w:rPr>
              <w:pPrChange w:id="39177" w:author="pete jones" w:date="2022-03-12T12:01:00Z">
                <w:pPr/>
              </w:pPrChange>
            </w:pPr>
            <w:ins w:id="39178" w:author="pete jones" w:date="2022-03-12T12:01:00Z">
              <w:r w:rsidRPr="00CE6EF3">
                <w:rPr>
                  <w:sz w:val="16"/>
                  <w:szCs w:val="16"/>
                  <w:rPrChange w:id="39179" w:author="pete jones" w:date="2022-03-12T12:01:00Z">
                    <w:rPr/>
                  </w:rPrChange>
                </w:rPr>
                <w:t>Timetabled practical activity</w:t>
              </w:r>
            </w:ins>
          </w:p>
        </w:tc>
        <w:tc>
          <w:tcPr>
            <w:tcW w:w="1300" w:type="dxa"/>
            <w:noWrap/>
            <w:hideMark/>
          </w:tcPr>
          <w:p w14:paraId="24756E2E" w14:textId="77777777" w:rsidR="00CE6EF3" w:rsidRPr="00CE6EF3" w:rsidRDefault="00CE6EF3">
            <w:pPr>
              <w:spacing w:before="0" w:after="0" w:line="240" w:lineRule="auto"/>
              <w:jc w:val="center"/>
              <w:rPr>
                <w:ins w:id="39180" w:author="pete jones" w:date="2022-03-12T12:01:00Z"/>
                <w:sz w:val="16"/>
                <w:szCs w:val="16"/>
                <w:rPrChange w:id="39181" w:author="pete jones" w:date="2022-03-12T12:01:00Z">
                  <w:rPr>
                    <w:ins w:id="39182" w:author="pete jones" w:date="2022-03-12T12:01:00Z"/>
                  </w:rPr>
                </w:rPrChange>
              </w:rPr>
              <w:pPrChange w:id="39183" w:author="pete jones" w:date="2022-03-12T12:02:00Z">
                <w:pPr/>
              </w:pPrChange>
            </w:pPr>
            <w:ins w:id="39184" w:author="pete jones" w:date="2022-03-12T12:01:00Z">
              <w:r w:rsidRPr="00CE6EF3">
                <w:rPr>
                  <w:sz w:val="16"/>
                  <w:szCs w:val="16"/>
                  <w:rPrChange w:id="39185" w:author="pete jones" w:date="2022-03-12T12:01:00Z">
                    <w:rPr/>
                  </w:rPrChange>
                </w:rPr>
                <w:t>2</w:t>
              </w:r>
            </w:ins>
          </w:p>
        </w:tc>
      </w:tr>
      <w:tr w:rsidR="00CE6EF3" w:rsidRPr="00CE6EF3" w14:paraId="0DB6AEA4" w14:textId="77777777" w:rsidTr="00CE6EF3">
        <w:trPr>
          <w:trHeight w:val="300"/>
          <w:ins w:id="39186" w:author="pete jones" w:date="2022-03-12T12:01:00Z"/>
        </w:trPr>
        <w:tc>
          <w:tcPr>
            <w:tcW w:w="960" w:type="dxa"/>
            <w:noWrap/>
            <w:hideMark/>
          </w:tcPr>
          <w:p w14:paraId="3E81D53B" w14:textId="77777777" w:rsidR="00CE6EF3" w:rsidRPr="00CE6EF3" w:rsidRDefault="00CE6EF3">
            <w:pPr>
              <w:spacing w:before="0" w:after="0" w:line="240" w:lineRule="auto"/>
              <w:jc w:val="center"/>
              <w:rPr>
                <w:ins w:id="39187" w:author="pete jones" w:date="2022-03-12T12:01:00Z"/>
                <w:sz w:val="16"/>
                <w:szCs w:val="16"/>
                <w:rPrChange w:id="39188" w:author="pete jones" w:date="2022-03-12T12:01:00Z">
                  <w:rPr>
                    <w:ins w:id="39189" w:author="pete jones" w:date="2022-03-12T12:01:00Z"/>
                  </w:rPr>
                </w:rPrChange>
              </w:rPr>
              <w:pPrChange w:id="39190" w:author="pete jones" w:date="2022-03-12T12:02:00Z">
                <w:pPr/>
              </w:pPrChange>
            </w:pPr>
            <w:ins w:id="39191" w:author="pete jones" w:date="2022-03-12T12:01:00Z">
              <w:r w:rsidRPr="00CE6EF3">
                <w:rPr>
                  <w:sz w:val="16"/>
                  <w:szCs w:val="16"/>
                  <w:rPrChange w:id="39192" w:author="pete jones" w:date="2022-03-12T12:01:00Z">
                    <w:rPr/>
                  </w:rPrChange>
                </w:rPr>
                <w:t>1.31</w:t>
              </w:r>
            </w:ins>
          </w:p>
        </w:tc>
        <w:tc>
          <w:tcPr>
            <w:tcW w:w="960" w:type="dxa"/>
            <w:noWrap/>
            <w:hideMark/>
          </w:tcPr>
          <w:p w14:paraId="15DE0949" w14:textId="77777777" w:rsidR="00CE6EF3" w:rsidRPr="00CE6EF3" w:rsidRDefault="00CE6EF3">
            <w:pPr>
              <w:spacing w:before="0" w:after="0" w:line="240" w:lineRule="auto"/>
              <w:jc w:val="center"/>
              <w:rPr>
                <w:ins w:id="39193" w:author="pete jones" w:date="2022-03-12T12:01:00Z"/>
                <w:sz w:val="16"/>
                <w:szCs w:val="16"/>
                <w:rPrChange w:id="39194" w:author="pete jones" w:date="2022-03-12T12:01:00Z">
                  <w:rPr>
                    <w:ins w:id="39195" w:author="pete jones" w:date="2022-03-12T12:01:00Z"/>
                  </w:rPr>
                </w:rPrChange>
              </w:rPr>
              <w:pPrChange w:id="39196" w:author="pete jones" w:date="2022-03-12T12:02:00Z">
                <w:pPr/>
              </w:pPrChange>
            </w:pPr>
            <w:ins w:id="39197" w:author="pete jones" w:date="2022-03-12T12:01:00Z">
              <w:r w:rsidRPr="00CE6EF3">
                <w:rPr>
                  <w:sz w:val="16"/>
                  <w:szCs w:val="16"/>
                  <w:rPrChange w:id="39198" w:author="pete jones" w:date="2022-03-12T12:01:00Z">
                    <w:rPr/>
                  </w:rPrChange>
                </w:rPr>
                <w:t>1</w:t>
              </w:r>
            </w:ins>
          </w:p>
        </w:tc>
        <w:tc>
          <w:tcPr>
            <w:tcW w:w="8680" w:type="dxa"/>
            <w:hideMark/>
          </w:tcPr>
          <w:p w14:paraId="0216E8A0" w14:textId="77777777" w:rsidR="00CE6EF3" w:rsidRPr="00CE6EF3" w:rsidRDefault="00CE6EF3">
            <w:pPr>
              <w:spacing w:before="0" w:after="0" w:line="240" w:lineRule="auto"/>
              <w:rPr>
                <w:ins w:id="39199" w:author="pete jones" w:date="2022-03-12T12:01:00Z"/>
                <w:sz w:val="16"/>
                <w:szCs w:val="16"/>
                <w:rPrChange w:id="39200" w:author="pete jones" w:date="2022-03-12T12:01:00Z">
                  <w:rPr>
                    <w:ins w:id="39201" w:author="pete jones" w:date="2022-03-12T12:01:00Z"/>
                  </w:rPr>
                </w:rPrChange>
              </w:rPr>
              <w:pPrChange w:id="39202" w:author="pete jones" w:date="2022-03-12T12:01:00Z">
                <w:pPr/>
              </w:pPrChange>
            </w:pPr>
            <w:ins w:id="39203" w:author="pete jones" w:date="2022-03-12T12:01:00Z">
              <w:r w:rsidRPr="00CE6EF3">
                <w:rPr>
                  <w:sz w:val="16"/>
                  <w:szCs w:val="16"/>
                  <w:rPrChange w:id="39204" w:author="pete jones" w:date="2022-03-12T12:01:00Z">
                    <w:rPr/>
                  </w:rPrChange>
                </w:rPr>
                <w:t>Differentiation - discipline</w:t>
              </w:r>
            </w:ins>
          </w:p>
        </w:tc>
        <w:tc>
          <w:tcPr>
            <w:tcW w:w="1300" w:type="dxa"/>
            <w:noWrap/>
            <w:hideMark/>
          </w:tcPr>
          <w:p w14:paraId="43E6F0F5" w14:textId="77777777" w:rsidR="00CE6EF3" w:rsidRPr="00CE6EF3" w:rsidRDefault="00CE6EF3">
            <w:pPr>
              <w:spacing w:before="0" w:after="0" w:line="240" w:lineRule="auto"/>
              <w:jc w:val="center"/>
              <w:rPr>
                <w:ins w:id="39205" w:author="pete jones" w:date="2022-03-12T12:01:00Z"/>
                <w:sz w:val="16"/>
                <w:szCs w:val="16"/>
                <w:rPrChange w:id="39206" w:author="pete jones" w:date="2022-03-12T12:01:00Z">
                  <w:rPr>
                    <w:ins w:id="39207" w:author="pete jones" w:date="2022-03-12T12:01:00Z"/>
                  </w:rPr>
                </w:rPrChange>
              </w:rPr>
              <w:pPrChange w:id="39208" w:author="pete jones" w:date="2022-03-12T12:02:00Z">
                <w:pPr/>
              </w:pPrChange>
            </w:pPr>
            <w:ins w:id="39209" w:author="pete jones" w:date="2022-03-12T12:01:00Z">
              <w:r w:rsidRPr="00CE6EF3">
                <w:rPr>
                  <w:sz w:val="16"/>
                  <w:szCs w:val="16"/>
                  <w:rPrChange w:id="39210" w:author="pete jones" w:date="2022-03-12T12:01:00Z">
                    <w:rPr/>
                  </w:rPrChange>
                </w:rPr>
                <w:t>2</w:t>
              </w:r>
            </w:ins>
          </w:p>
        </w:tc>
      </w:tr>
      <w:tr w:rsidR="00CE6EF3" w:rsidRPr="00CE6EF3" w14:paraId="69CBE0FD" w14:textId="77777777" w:rsidTr="00CE6EF3">
        <w:trPr>
          <w:trHeight w:val="300"/>
          <w:ins w:id="39211" w:author="pete jones" w:date="2022-03-12T12:01:00Z"/>
        </w:trPr>
        <w:tc>
          <w:tcPr>
            <w:tcW w:w="960" w:type="dxa"/>
            <w:noWrap/>
            <w:hideMark/>
          </w:tcPr>
          <w:p w14:paraId="34568692" w14:textId="77777777" w:rsidR="00CE6EF3" w:rsidRPr="00CE6EF3" w:rsidRDefault="00CE6EF3">
            <w:pPr>
              <w:spacing w:before="0" w:after="0" w:line="240" w:lineRule="auto"/>
              <w:jc w:val="center"/>
              <w:rPr>
                <w:ins w:id="39212" w:author="pete jones" w:date="2022-03-12T12:01:00Z"/>
                <w:sz w:val="16"/>
                <w:szCs w:val="16"/>
                <w:rPrChange w:id="39213" w:author="pete jones" w:date="2022-03-12T12:01:00Z">
                  <w:rPr>
                    <w:ins w:id="39214" w:author="pete jones" w:date="2022-03-12T12:01:00Z"/>
                  </w:rPr>
                </w:rPrChange>
              </w:rPr>
              <w:pPrChange w:id="39215" w:author="pete jones" w:date="2022-03-12T12:02:00Z">
                <w:pPr/>
              </w:pPrChange>
            </w:pPr>
            <w:ins w:id="39216" w:author="pete jones" w:date="2022-03-12T12:01:00Z">
              <w:r w:rsidRPr="00CE6EF3">
                <w:rPr>
                  <w:sz w:val="16"/>
                  <w:szCs w:val="16"/>
                  <w:rPrChange w:id="39217" w:author="pete jones" w:date="2022-03-12T12:01:00Z">
                    <w:rPr/>
                  </w:rPrChange>
                </w:rPr>
                <w:t>1.32</w:t>
              </w:r>
            </w:ins>
          </w:p>
        </w:tc>
        <w:tc>
          <w:tcPr>
            <w:tcW w:w="960" w:type="dxa"/>
            <w:noWrap/>
            <w:hideMark/>
          </w:tcPr>
          <w:p w14:paraId="76756355" w14:textId="77777777" w:rsidR="00CE6EF3" w:rsidRPr="00CE6EF3" w:rsidRDefault="00CE6EF3">
            <w:pPr>
              <w:spacing w:before="0" w:after="0" w:line="240" w:lineRule="auto"/>
              <w:jc w:val="center"/>
              <w:rPr>
                <w:ins w:id="39218" w:author="pete jones" w:date="2022-03-12T12:01:00Z"/>
                <w:sz w:val="16"/>
                <w:szCs w:val="16"/>
                <w:rPrChange w:id="39219" w:author="pete jones" w:date="2022-03-12T12:01:00Z">
                  <w:rPr>
                    <w:ins w:id="39220" w:author="pete jones" w:date="2022-03-12T12:01:00Z"/>
                  </w:rPr>
                </w:rPrChange>
              </w:rPr>
              <w:pPrChange w:id="39221" w:author="pete jones" w:date="2022-03-12T12:02:00Z">
                <w:pPr/>
              </w:pPrChange>
            </w:pPr>
            <w:ins w:id="39222" w:author="pete jones" w:date="2022-03-12T12:01:00Z">
              <w:r w:rsidRPr="00CE6EF3">
                <w:rPr>
                  <w:sz w:val="16"/>
                  <w:szCs w:val="16"/>
                  <w:rPrChange w:id="39223" w:author="pete jones" w:date="2022-03-12T12:01:00Z">
                    <w:rPr/>
                  </w:rPrChange>
                </w:rPr>
                <w:t>1</w:t>
              </w:r>
            </w:ins>
          </w:p>
        </w:tc>
        <w:tc>
          <w:tcPr>
            <w:tcW w:w="8680" w:type="dxa"/>
            <w:hideMark/>
          </w:tcPr>
          <w:p w14:paraId="10709AFC" w14:textId="77777777" w:rsidR="00CE6EF3" w:rsidRPr="00CE6EF3" w:rsidRDefault="00CE6EF3">
            <w:pPr>
              <w:spacing w:before="0" w:after="0" w:line="240" w:lineRule="auto"/>
              <w:rPr>
                <w:ins w:id="39224" w:author="pete jones" w:date="2022-03-12T12:01:00Z"/>
                <w:sz w:val="16"/>
                <w:szCs w:val="16"/>
                <w:rPrChange w:id="39225" w:author="pete jones" w:date="2022-03-12T12:01:00Z">
                  <w:rPr>
                    <w:ins w:id="39226" w:author="pete jones" w:date="2022-03-12T12:01:00Z"/>
                  </w:rPr>
                </w:rPrChange>
              </w:rPr>
              <w:pPrChange w:id="39227" w:author="pete jones" w:date="2022-03-12T12:01:00Z">
                <w:pPr/>
              </w:pPrChange>
            </w:pPr>
            <w:ins w:id="39228" w:author="pete jones" w:date="2022-03-12T12:01:00Z">
              <w:r w:rsidRPr="00CE6EF3">
                <w:rPr>
                  <w:sz w:val="16"/>
                  <w:szCs w:val="16"/>
                  <w:rPrChange w:id="39229" w:author="pete jones" w:date="2022-03-12T12:01:00Z">
                    <w:rPr/>
                  </w:rPrChange>
                </w:rPr>
                <w:t>Differentiation - Ability</w:t>
              </w:r>
            </w:ins>
          </w:p>
        </w:tc>
        <w:tc>
          <w:tcPr>
            <w:tcW w:w="1300" w:type="dxa"/>
            <w:noWrap/>
            <w:hideMark/>
          </w:tcPr>
          <w:p w14:paraId="4AF666A0" w14:textId="77777777" w:rsidR="00CE6EF3" w:rsidRPr="00CE6EF3" w:rsidRDefault="00CE6EF3">
            <w:pPr>
              <w:spacing w:before="0" w:after="0" w:line="240" w:lineRule="auto"/>
              <w:jc w:val="center"/>
              <w:rPr>
                <w:ins w:id="39230" w:author="pete jones" w:date="2022-03-12T12:01:00Z"/>
                <w:sz w:val="16"/>
                <w:szCs w:val="16"/>
                <w:rPrChange w:id="39231" w:author="pete jones" w:date="2022-03-12T12:01:00Z">
                  <w:rPr>
                    <w:ins w:id="39232" w:author="pete jones" w:date="2022-03-12T12:01:00Z"/>
                  </w:rPr>
                </w:rPrChange>
              </w:rPr>
              <w:pPrChange w:id="39233" w:author="pete jones" w:date="2022-03-12T12:02:00Z">
                <w:pPr/>
              </w:pPrChange>
            </w:pPr>
            <w:ins w:id="39234" w:author="pete jones" w:date="2022-03-12T12:01:00Z">
              <w:r w:rsidRPr="00CE6EF3">
                <w:rPr>
                  <w:sz w:val="16"/>
                  <w:szCs w:val="16"/>
                  <w:rPrChange w:id="39235" w:author="pete jones" w:date="2022-03-12T12:01:00Z">
                    <w:rPr/>
                  </w:rPrChange>
                </w:rPr>
                <w:t>2</w:t>
              </w:r>
            </w:ins>
          </w:p>
        </w:tc>
      </w:tr>
      <w:tr w:rsidR="00CE6EF3" w:rsidRPr="00CE6EF3" w14:paraId="28BE24E4" w14:textId="77777777" w:rsidTr="00CE6EF3">
        <w:trPr>
          <w:trHeight w:val="300"/>
          <w:ins w:id="39236" w:author="pete jones" w:date="2022-03-12T12:01:00Z"/>
        </w:trPr>
        <w:tc>
          <w:tcPr>
            <w:tcW w:w="960" w:type="dxa"/>
            <w:noWrap/>
            <w:hideMark/>
          </w:tcPr>
          <w:p w14:paraId="4D833415" w14:textId="77777777" w:rsidR="00CE6EF3" w:rsidRPr="00CE6EF3" w:rsidRDefault="00CE6EF3">
            <w:pPr>
              <w:spacing w:before="0" w:after="0" w:line="240" w:lineRule="auto"/>
              <w:jc w:val="center"/>
              <w:rPr>
                <w:ins w:id="39237" w:author="pete jones" w:date="2022-03-12T12:01:00Z"/>
                <w:sz w:val="16"/>
                <w:szCs w:val="16"/>
                <w:rPrChange w:id="39238" w:author="pete jones" w:date="2022-03-12T12:01:00Z">
                  <w:rPr>
                    <w:ins w:id="39239" w:author="pete jones" w:date="2022-03-12T12:01:00Z"/>
                  </w:rPr>
                </w:rPrChange>
              </w:rPr>
              <w:pPrChange w:id="39240" w:author="pete jones" w:date="2022-03-12T12:02:00Z">
                <w:pPr/>
              </w:pPrChange>
            </w:pPr>
            <w:ins w:id="39241" w:author="pete jones" w:date="2022-03-12T12:01:00Z">
              <w:r w:rsidRPr="00CE6EF3">
                <w:rPr>
                  <w:sz w:val="16"/>
                  <w:szCs w:val="16"/>
                  <w:rPrChange w:id="39242" w:author="pete jones" w:date="2022-03-12T12:01:00Z">
                    <w:rPr/>
                  </w:rPrChange>
                </w:rPr>
                <w:t>1.33</w:t>
              </w:r>
            </w:ins>
          </w:p>
        </w:tc>
        <w:tc>
          <w:tcPr>
            <w:tcW w:w="960" w:type="dxa"/>
            <w:noWrap/>
            <w:hideMark/>
          </w:tcPr>
          <w:p w14:paraId="3D71F23B" w14:textId="77777777" w:rsidR="00CE6EF3" w:rsidRPr="00CE6EF3" w:rsidRDefault="00CE6EF3">
            <w:pPr>
              <w:spacing w:before="0" w:after="0" w:line="240" w:lineRule="auto"/>
              <w:jc w:val="center"/>
              <w:rPr>
                <w:ins w:id="39243" w:author="pete jones" w:date="2022-03-12T12:01:00Z"/>
                <w:sz w:val="16"/>
                <w:szCs w:val="16"/>
                <w:rPrChange w:id="39244" w:author="pete jones" w:date="2022-03-12T12:01:00Z">
                  <w:rPr>
                    <w:ins w:id="39245" w:author="pete jones" w:date="2022-03-12T12:01:00Z"/>
                  </w:rPr>
                </w:rPrChange>
              </w:rPr>
              <w:pPrChange w:id="39246" w:author="pete jones" w:date="2022-03-12T12:02:00Z">
                <w:pPr/>
              </w:pPrChange>
            </w:pPr>
            <w:ins w:id="39247" w:author="pete jones" w:date="2022-03-12T12:01:00Z">
              <w:r w:rsidRPr="00CE6EF3">
                <w:rPr>
                  <w:sz w:val="16"/>
                  <w:szCs w:val="16"/>
                  <w:rPrChange w:id="39248" w:author="pete jones" w:date="2022-03-12T12:01:00Z">
                    <w:rPr/>
                  </w:rPrChange>
                </w:rPr>
                <w:t>1</w:t>
              </w:r>
            </w:ins>
          </w:p>
        </w:tc>
        <w:tc>
          <w:tcPr>
            <w:tcW w:w="8680" w:type="dxa"/>
            <w:hideMark/>
          </w:tcPr>
          <w:p w14:paraId="57668ACA" w14:textId="77777777" w:rsidR="00CE6EF3" w:rsidRPr="00CE6EF3" w:rsidRDefault="00CE6EF3">
            <w:pPr>
              <w:spacing w:before="0" w:after="0" w:line="240" w:lineRule="auto"/>
              <w:rPr>
                <w:ins w:id="39249" w:author="pete jones" w:date="2022-03-12T12:01:00Z"/>
                <w:sz w:val="16"/>
                <w:szCs w:val="16"/>
                <w:rPrChange w:id="39250" w:author="pete jones" w:date="2022-03-12T12:01:00Z">
                  <w:rPr>
                    <w:ins w:id="39251" w:author="pete jones" w:date="2022-03-12T12:01:00Z"/>
                  </w:rPr>
                </w:rPrChange>
              </w:rPr>
              <w:pPrChange w:id="39252" w:author="pete jones" w:date="2022-03-12T12:01:00Z">
                <w:pPr/>
              </w:pPrChange>
            </w:pPr>
            <w:ins w:id="39253" w:author="pete jones" w:date="2022-03-12T12:01:00Z">
              <w:r w:rsidRPr="00CE6EF3">
                <w:rPr>
                  <w:sz w:val="16"/>
                  <w:szCs w:val="16"/>
                  <w:rPrChange w:id="39254" w:author="pete jones" w:date="2022-03-12T12:01:00Z">
                    <w:rPr/>
                  </w:rPrChange>
                </w:rPr>
                <w:t>Differentiation - Learning styles</w:t>
              </w:r>
            </w:ins>
          </w:p>
        </w:tc>
        <w:tc>
          <w:tcPr>
            <w:tcW w:w="1300" w:type="dxa"/>
            <w:noWrap/>
            <w:hideMark/>
          </w:tcPr>
          <w:p w14:paraId="13E73A8E" w14:textId="77777777" w:rsidR="00CE6EF3" w:rsidRPr="00CE6EF3" w:rsidRDefault="00CE6EF3">
            <w:pPr>
              <w:spacing w:before="0" w:after="0" w:line="240" w:lineRule="auto"/>
              <w:jc w:val="center"/>
              <w:rPr>
                <w:ins w:id="39255" w:author="pete jones" w:date="2022-03-12T12:01:00Z"/>
                <w:sz w:val="16"/>
                <w:szCs w:val="16"/>
                <w:rPrChange w:id="39256" w:author="pete jones" w:date="2022-03-12T12:01:00Z">
                  <w:rPr>
                    <w:ins w:id="39257" w:author="pete jones" w:date="2022-03-12T12:01:00Z"/>
                  </w:rPr>
                </w:rPrChange>
              </w:rPr>
              <w:pPrChange w:id="39258" w:author="pete jones" w:date="2022-03-12T12:02:00Z">
                <w:pPr/>
              </w:pPrChange>
            </w:pPr>
            <w:ins w:id="39259" w:author="pete jones" w:date="2022-03-12T12:01:00Z">
              <w:r w:rsidRPr="00CE6EF3">
                <w:rPr>
                  <w:sz w:val="16"/>
                  <w:szCs w:val="16"/>
                  <w:rPrChange w:id="39260" w:author="pete jones" w:date="2022-03-12T12:01:00Z">
                    <w:rPr/>
                  </w:rPrChange>
                </w:rPr>
                <w:t>0</w:t>
              </w:r>
            </w:ins>
          </w:p>
        </w:tc>
      </w:tr>
      <w:tr w:rsidR="00CE6EF3" w:rsidRPr="00CE6EF3" w14:paraId="06CCE912" w14:textId="77777777" w:rsidTr="00CE6EF3">
        <w:trPr>
          <w:trHeight w:val="300"/>
          <w:ins w:id="39261" w:author="pete jones" w:date="2022-03-12T12:01:00Z"/>
        </w:trPr>
        <w:tc>
          <w:tcPr>
            <w:tcW w:w="960" w:type="dxa"/>
            <w:noWrap/>
            <w:hideMark/>
          </w:tcPr>
          <w:p w14:paraId="219A075C" w14:textId="77777777" w:rsidR="00CE6EF3" w:rsidRPr="00CE6EF3" w:rsidRDefault="00CE6EF3">
            <w:pPr>
              <w:spacing w:before="0" w:after="0" w:line="240" w:lineRule="auto"/>
              <w:jc w:val="center"/>
              <w:rPr>
                <w:ins w:id="39262" w:author="pete jones" w:date="2022-03-12T12:01:00Z"/>
                <w:sz w:val="16"/>
                <w:szCs w:val="16"/>
                <w:rPrChange w:id="39263" w:author="pete jones" w:date="2022-03-12T12:01:00Z">
                  <w:rPr>
                    <w:ins w:id="39264" w:author="pete jones" w:date="2022-03-12T12:01:00Z"/>
                  </w:rPr>
                </w:rPrChange>
              </w:rPr>
              <w:pPrChange w:id="39265" w:author="pete jones" w:date="2022-03-12T12:02:00Z">
                <w:pPr/>
              </w:pPrChange>
            </w:pPr>
            <w:ins w:id="39266" w:author="pete jones" w:date="2022-03-12T12:01:00Z">
              <w:r w:rsidRPr="00CE6EF3">
                <w:rPr>
                  <w:sz w:val="16"/>
                  <w:szCs w:val="16"/>
                  <w:rPrChange w:id="39267" w:author="pete jones" w:date="2022-03-12T12:01:00Z">
                    <w:rPr/>
                  </w:rPrChange>
                </w:rPr>
                <w:t>1.34</w:t>
              </w:r>
            </w:ins>
          </w:p>
        </w:tc>
        <w:tc>
          <w:tcPr>
            <w:tcW w:w="960" w:type="dxa"/>
            <w:noWrap/>
            <w:hideMark/>
          </w:tcPr>
          <w:p w14:paraId="2D1927AB" w14:textId="77777777" w:rsidR="00CE6EF3" w:rsidRPr="00CE6EF3" w:rsidRDefault="00CE6EF3">
            <w:pPr>
              <w:spacing w:before="0" w:after="0" w:line="240" w:lineRule="auto"/>
              <w:jc w:val="center"/>
              <w:rPr>
                <w:ins w:id="39268" w:author="pete jones" w:date="2022-03-12T12:01:00Z"/>
                <w:sz w:val="16"/>
                <w:szCs w:val="16"/>
                <w:rPrChange w:id="39269" w:author="pete jones" w:date="2022-03-12T12:01:00Z">
                  <w:rPr>
                    <w:ins w:id="39270" w:author="pete jones" w:date="2022-03-12T12:01:00Z"/>
                  </w:rPr>
                </w:rPrChange>
              </w:rPr>
              <w:pPrChange w:id="39271" w:author="pete jones" w:date="2022-03-12T12:02:00Z">
                <w:pPr/>
              </w:pPrChange>
            </w:pPr>
            <w:ins w:id="39272" w:author="pete jones" w:date="2022-03-12T12:01:00Z">
              <w:r w:rsidRPr="00CE6EF3">
                <w:rPr>
                  <w:sz w:val="16"/>
                  <w:szCs w:val="16"/>
                  <w:rPrChange w:id="39273" w:author="pete jones" w:date="2022-03-12T12:01:00Z">
                    <w:rPr/>
                  </w:rPrChange>
                </w:rPr>
                <w:t>1</w:t>
              </w:r>
            </w:ins>
          </w:p>
        </w:tc>
        <w:tc>
          <w:tcPr>
            <w:tcW w:w="8680" w:type="dxa"/>
            <w:hideMark/>
          </w:tcPr>
          <w:p w14:paraId="39139D65" w14:textId="77777777" w:rsidR="00CE6EF3" w:rsidRPr="00CE6EF3" w:rsidRDefault="00CE6EF3">
            <w:pPr>
              <w:spacing w:before="0" w:after="0" w:line="240" w:lineRule="auto"/>
              <w:rPr>
                <w:ins w:id="39274" w:author="pete jones" w:date="2022-03-12T12:01:00Z"/>
                <w:sz w:val="16"/>
                <w:szCs w:val="16"/>
                <w:rPrChange w:id="39275" w:author="pete jones" w:date="2022-03-12T12:01:00Z">
                  <w:rPr>
                    <w:ins w:id="39276" w:author="pete jones" w:date="2022-03-12T12:01:00Z"/>
                  </w:rPr>
                </w:rPrChange>
              </w:rPr>
              <w:pPrChange w:id="39277" w:author="pete jones" w:date="2022-03-12T12:01:00Z">
                <w:pPr/>
              </w:pPrChange>
            </w:pPr>
            <w:ins w:id="39278" w:author="pete jones" w:date="2022-03-12T12:01:00Z">
              <w:r w:rsidRPr="00CE6EF3">
                <w:rPr>
                  <w:sz w:val="16"/>
                  <w:szCs w:val="16"/>
                  <w:rPrChange w:id="39279" w:author="pete jones" w:date="2022-03-12T12:01:00Z">
                    <w:rPr/>
                  </w:rPrChange>
                </w:rPr>
                <w:t>Differentiation - Streaming</w:t>
              </w:r>
            </w:ins>
          </w:p>
        </w:tc>
        <w:tc>
          <w:tcPr>
            <w:tcW w:w="1300" w:type="dxa"/>
            <w:noWrap/>
            <w:hideMark/>
          </w:tcPr>
          <w:p w14:paraId="4089F01A" w14:textId="77777777" w:rsidR="00CE6EF3" w:rsidRPr="00CE6EF3" w:rsidRDefault="00CE6EF3">
            <w:pPr>
              <w:spacing w:before="0" w:after="0" w:line="240" w:lineRule="auto"/>
              <w:jc w:val="center"/>
              <w:rPr>
                <w:ins w:id="39280" w:author="pete jones" w:date="2022-03-12T12:01:00Z"/>
                <w:sz w:val="16"/>
                <w:szCs w:val="16"/>
                <w:rPrChange w:id="39281" w:author="pete jones" w:date="2022-03-12T12:01:00Z">
                  <w:rPr>
                    <w:ins w:id="39282" w:author="pete jones" w:date="2022-03-12T12:01:00Z"/>
                  </w:rPr>
                </w:rPrChange>
              </w:rPr>
              <w:pPrChange w:id="39283" w:author="pete jones" w:date="2022-03-12T12:02:00Z">
                <w:pPr/>
              </w:pPrChange>
            </w:pPr>
            <w:ins w:id="39284" w:author="pete jones" w:date="2022-03-12T12:01:00Z">
              <w:r w:rsidRPr="00CE6EF3">
                <w:rPr>
                  <w:sz w:val="16"/>
                  <w:szCs w:val="16"/>
                  <w:rPrChange w:id="39285" w:author="pete jones" w:date="2022-03-12T12:01:00Z">
                    <w:rPr/>
                  </w:rPrChange>
                </w:rPr>
                <w:t>1</w:t>
              </w:r>
            </w:ins>
          </w:p>
        </w:tc>
      </w:tr>
      <w:tr w:rsidR="00CE6EF3" w:rsidRPr="00CE6EF3" w14:paraId="38D23A22" w14:textId="77777777" w:rsidTr="00CE6EF3">
        <w:trPr>
          <w:trHeight w:val="315"/>
          <w:ins w:id="39286" w:author="pete jones" w:date="2022-03-12T12:01:00Z"/>
        </w:trPr>
        <w:tc>
          <w:tcPr>
            <w:tcW w:w="960" w:type="dxa"/>
            <w:noWrap/>
            <w:hideMark/>
          </w:tcPr>
          <w:p w14:paraId="7E15FFEC" w14:textId="77777777" w:rsidR="00CE6EF3" w:rsidRPr="00CE6EF3" w:rsidRDefault="00CE6EF3">
            <w:pPr>
              <w:spacing w:before="0" w:after="0" w:line="240" w:lineRule="auto"/>
              <w:jc w:val="center"/>
              <w:rPr>
                <w:ins w:id="39287" w:author="pete jones" w:date="2022-03-12T12:01:00Z"/>
                <w:sz w:val="16"/>
                <w:szCs w:val="16"/>
                <w:rPrChange w:id="39288" w:author="pete jones" w:date="2022-03-12T12:01:00Z">
                  <w:rPr>
                    <w:ins w:id="39289" w:author="pete jones" w:date="2022-03-12T12:01:00Z"/>
                  </w:rPr>
                </w:rPrChange>
              </w:rPr>
              <w:pPrChange w:id="39290" w:author="pete jones" w:date="2022-03-12T12:02:00Z">
                <w:pPr/>
              </w:pPrChange>
            </w:pPr>
            <w:ins w:id="39291" w:author="pete jones" w:date="2022-03-12T12:01:00Z">
              <w:r w:rsidRPr="00CE6EF3">
                <w:rPr>
                  <w:sz w:val="16"/>
                  <w:szCs w:val="16"/>
                  <w:rPrChange w:id="39292" w:author="pete jones" w:date="2022-03-12T12:01:00Z">
                    <w:rPr/>
                  </w:rPrChange>
                </w:rPr>
                <w:t>1.35</w:t>
              </w:r>
            </w:ins>
          </w:p>
        </w:tc>
        <w:tc>
          <w:tcPr>
            <w:tcW w:w="960" w:type="dxa"/>
            <w:noWrap/>
            <w:hideMark/>
          </w:tcPr>
          <w:p w14:paraId="2D07FD44" w14:textId="77777777" w:rsidR="00CE6EF3" w:rsidRPr="00CE6EF3" w:rsidRDefault="00CE6EF3">
            <w:pPr>
              <w:spacing w:before="0" w:after="0" w:line="240" w:lineRule="auto"/>
              <w:jc w:val="center"/>
              <w:rPr>
                <w:ins w:id="39293" w:author="pete jones" w:date="2022-03-12T12:01:00Z"/>
                <w:sz w:val="16"/>
                <w:szCs w:val="16"/>
                <w:rPrChange w:id="39294" w:author="pete jones" w:date="2022-03-12T12:01:00Z">
                  <w:rPr>
                    <w:ins w:id="39295" w:author="pete jones" w:date="2022-03-12T12:01:00Z"/>
                  </w:rPr>
                </w:rPrChange>
              </w:rPr>
              <w:pPrChange w:id="39296" w:author="pete jones" w:date="2022-03-12T12:02:00Z">
                <w:pPr/>
              </w:pPrChange>
            </w:pPr>
            <w:ins w:id="39297" w:author="pete jones" w:date="2022-03-12T12:01:00Z">
              <w:r w:rsidRPr="00CE6EF3">
                <w:rPr>
                  <w:sz w:val="16"/>
                  <w:szCs w:val="16"/>
                  <w:rPrChange w:id="39298" w:author="pete jones" w:date="2022-03-12T12:01:00Z">
                    <w:rPr/>
                  </w:rPrChange>
                </w:rPr>
                <w:t>1</w:t>
              </w:r>
            </w:ins>
          </w:p>
        </w:tc>
        <w:tc>
          <w:tcPr>
            <w:tcW w:w="8680" w:type="dxa"/>
            <w:hideMark/>
          </w:tcPr>
          <w:p w14:paraId="268BEF59" w14:textId="77777777" w:rsidR="00CE6EF3" w:rsidRPr="00CE6EF3" w:rsidRDefault="00CE6EF3">
            <w:pPr>
              <w:spacing w:before="0" w:after="0" w:line="240" w:lineRule="auto"/>
              <w:rPr>
                <w:ins w:id="39299" w:author="pete jones" w:date="2022-03-12T12:01:00Z"/>
                <w:sz w:val="16"/>
                <w:szCs w:val="16"/>
                <w:rPrChange w:id="39300" w:author="pete jones" w:date="2022-03-12T12:01:00Z">
                  <w:rPr>
                    <w:ins w:id="39301" w:author="pete jones" w:date="2022-03-12T12:01:00Z"/>
                  </w:rPr>
                </w:rPrChange>
              </w:rPr>
              <w:pPrChange w:id="39302" w:author="pete jones" w:date="2022-03-12T12:01:00Z">
                <w:pPr/>
              </w:pPrChange>
            </w:pPr>
            <w:ins w:id="39303" w:author="pete jones" w:date="2022-03-12T12:01:00Z">
              <w:r w:rsidRPr="00CE6EF3">
                <w:rPr>
                  <w:sz w:val="16"/>
                  <w:szCs w:val="16"/>
                  <w:rPrChange w:id="39304" w:author="pete jones" w:date="2022-03-12T12:01:00Z">
                    <w:rPr/>
                  </w:rPrChange>
                </w:rPr>
                <w:t>Interdisciplinarity</w:t>
              </w:r>
            </w:ins>
          </w:p>
        </w:tc>
        <w:tc>
          <w:tcPr>
            <w:tcW w:w="1300" w:type="dxa"/>
            <w:noWrap/>
            <w:hideMark/>
          </w:tcPr>
          <w:p w14:paraId="6169F469" w14:textId="77777777" w:rsidR="00CE6EF3" w:rsidRPr="00CE6EF3" w:rsidRDefault="00CE6EF3">
            <w:pPr>
              <w:spacing w:before="0" w:after="0" w:line="240" w:lineRule="auto"/>
              <w:jc w:val="center"/>
              <w:rPr>
                <w:ins w:id="39305" w:author="pete jones" w:date="2022-03-12T12:01:00Z"/>
                <w:sz w:val="16"/>
                <w:szCs w:val="16"/>
                <w:rPrChange w:id="39306" w:author="pete jones" w:date="2022-03-12T12:01:00Z">
                  <w:rPr>
                    <w:ins w:id="39307" w:author="pete jones" w:date="2022-03-12T12:01:00Z"/>
                  </w:rPr>
                </w:rPrChange>
              </w:rPr>
              <w:pPrChange w:id="39308" w:author="pete jones" w:date="2022-03-12T12:02:00Z">
                <w:pPr/>
              </w:pPrChange>
            </w:pPr>
            <w:ins w:id="39309" w:author="pete jones" w:date="2022-03-12T12:01:00Z">
              <w:r w:rsidRPr="00CE6EF3">
                <w:rPr>
                  <w:sz w:val="16"/>
                  <w:szCs w:val="16"/>
                  <w:rPrChange w:id="39310" w:author="pete jones" w:date="2022-03-12T12:01:00Z">
                    <w:rPr/>
                  </w:rPrChange>
                </w:rPr>
                <w:t>1</w:t>
              </w:r>
            </w:ins>
          </w:p>
        </w:tc>
      </w:tr>
      <w:tr w:rsidR="00CE6EF3" w:rsidRPr="00CE6EF3" w14:paraId="3EEBA301" w14:textId="77777777" w:rsidTr="00CE6EF3">
        <w:trPr>
          <w:trHeight w:val="300"/>
          <w:ins w:id="39311" w:author="pete jones" w:date="2022-03-12T12:01:00Z"/>
        </w:trPr>
        <w:tc>
          <w:tcPr>
            <w:tcW w:w="960" w:type="dxa"/>
            <w:noWrap/>
            <w:hideMark/>
          </w:tcPr>
          <w:p w14:paraId="740D09F5" w14:textId="77777777" w:rsidR="00CE6EF3" w:rsidRPr="00CE6EF3" w:rsidRDefault="00CE6EF3">
            <w:pPr>
              <w:spacing w:before="0" w:after="0" w:line="240" w:lineRule="auto"/>
              <w:jc w:val="center"/>
              <w:rPr>
                <w:ins w:id="39312" w:author="pete jones" w:date="2022-03-12T12:01:00Z"/>
                <w:sz w:val="16"/>
                <w:szCs w:val="16"/>
                <w:rPrChange w:id="39313" w:author="pete jones" w:date="2022-03-12T12:01:00Z">
                  <w:rPr>
                    <w:ins w:id="39314" w:author="pete jones" w:date="2022-03-12T12:01:00Z"/>
                  </w:rPr>
                </w:rPrChange>
              </w:rPr>
              <w:pPrChange w:id="39315" w:author="pete jones" w:date="2022-03-12T12:02:00Z">
                <w:pPr/>
              </w:pPrChange>
            </w:pPr>
            <w:ins w:id="39316" w:author="pete jones" w:date="2022-03-12T12:01:00Z">
              <w:r w:rsidRPr="00CE6EF3">
                <w:rPr>
                  <w:sz w:val="16"/>
                  <w:szCs w:val="16"/>
                  <w:rPrChange w:id="39317" w:author="pete jones" w:date="2022-03-12T12:01:00Z">
                    <w:rPr/>
                  </w:rPrChange>
                </w:rPr>
                <w:t>2.1</w:t>
              </w:r>
            </w:ins>
          </w:p>
        </w:tc>
        <w:tc>
          <w:tcPr>
            <w:tcW w:w="960" w:type="dxa"/>
            <w:noWrap/>
            <w:hideMark/>
          </w:tcPr>
          <w:p w14:paraId="3343F384" w14:textId="77777777" w:rsidR="00CE6EF3" w:rsidRPr="00CE6EF3" w:rsidRDefault="00CE6EF3">
            <w:pPr>
              <w:spacing w:before="0" w:after="0" w:line="240" w:lineRule="auto"/>
              <w:jc w:val="center"/>
              <w:rPr>
                <w:ins w:id="39318" w:author="pete jones" w:date="2022-03-12T12:01:00Z"/>
                <w:sz w:val="16"/>
                <w:szCs w:val="16"/>
                <w:rPrChange w:id="39319" w:author="pete jones" w:date="2022-03-12T12:01:00Z">
                  <w:rPr>
                    <w:ins w:id="39320" w:author="pete jones" w:date="2022-03-12T12:01:00Z"/>
                  </w:rPr>
                </w:rPrChange>
              </w:rPr>
              <w:pPrChange w:id="39321" w:author="pete jones" w:date="2022-03-12T12:02:00Z">
                <w:pPr/>
              </w:pPrChange>
            </w:pPr>
            <w:ins w:id="39322" w:author="pete jones" w:date="2022-03-12T12:01:00Z">
              <w:r w:rsidRPr="00CE6EF3">
                <w:rPr>
                  <w:sz w:val="16"/>
                  <w:szCs w:val="16"/>
                  <w:rPrChange w:id="39323" w:author="pete jones" w:date="2022-03-12T12:01:00Z">
                    <w:rPr/>
                  </w:rPrChange>
                </w:rPr>
                <w:t>2</w:t>
              </w:r>
            </w:ins>
          </w:p>
        </w:tc>
        <w:tc>
          <w:tcPr>
            <w:tcW w:w="8680" w:type="dxa"/>
            <w:hideMark/>
          </w:tcPr>
          <w:p w14:paraId="50E1DE00" w14:textId="77777777" w:rsidR="00CE6EF3" w:rsidRPr="00CE6EF3" w:rsidRDefault="00CE6EF3">
            <w:pPr>
              <w:spacing w:before="0" w:after="0" w:line="240" w:lineRule="auto"/>
              <w:rPr>
                <w:ins w:id="39324" w:author="pete jones" w:date="2022-03-12T12:01:00Z"/>
                <w:sz w:val="16"/>
                <w:szCs w:val="16"/>
                <w:rPrChange w:id="39325" w:author="pete jones" w:date="2022-03-12T12:01:00Z">
                  <w:rPr>
                    <w:ins w:id="39326" w:author="pete jones" w:date="2022-03-12T12:01:00Z"/>
                  </w:rPr>
                </w:rPrChange>
              </w:rPr>
              <w:pPrChange w:id="39327" w:author="pete jones" w:date="2022-03-12T12:01:00Z">
                <w:pPr/>
              </w:pPrChange>
            </w:pPr>
            <w:ins w:id="39328" w:author="pete jones" w:date="2022-03-12T12:01:00Z">
              <w:r w:rsidRPr="00CE6EF3">
                <w:rPr>
                  <w:sz w:val="16"/>
                  <w:szCs w:val="16"/>
                  <w:rPrChange w:id="39329" w:author="pete jones" w:date="2022-03-12T12:01:00Z">
                    <w:rPr/>
                  </w:rPrChange>
                </w:rPr>
                <w:t>Average UCAS entry score</w:t>
              </w:r>
            </w:ins>
          </w:p>
        </w:tc>
        <w:tc>
          <w:tcPr>
            <w:tcW w:w="1300" w:type="dxa"/>
            <w:noWrap/>
            <w:hideMark/>
          </w:tcPr>
          <w:p w14:paraId="040E980B" w14:textId="77777777" w:rsidR="00CE6EF3" w:rsidRPr="00CE6EF3" w:rsidRDefault="00CE6EF3">
            <w:pPr>
              <w:spacing w:before="0" w:after="0" w:line="240" w:lineRule="auto"/>
              <w:jc w:val="center"/>
              <w:rPr>
                <w:ins w:id="39330" w:author="pete jones" w:date="2022-03-12T12:01:00Z"/>
                <w:sz w:val="16"/>
                <w:szCs w:val="16"/>
                <w:rPrChange w:id="39331" w:author="pete jones" w:date="2022-03-12T12:01:00Z">
                  <w:rPr>
                    <w:ins w:id="39332" w:author="pete jones" w:date="2022-03-12T12:01:00Z"/>
                  </w:rPr>
                </w:rPrChange>
              </w:rPr>
              <w:pPrChange w:id="39333" w:author="pete jones" w:date="2022-03-12T12:02:00Z">
                <w:pPr/>
              </w:pPrChange>
            </w:pPr>
            <w:ins w:id="39334" w:author="pete jones" w:date="2022-03-12T12:01:00Z">
              <w:r w:rsidRPr="00CE6EF3">
                <w:rPr>
                  <w:sz w:val="16"/>
                  <w:szCs w:val="16"/>
                  <w:rPrChange w:id="39335" w:author="pete jones" w:date="2022-03-12T12:01:00Z">
                    <w:rPr/>
                  </w:rPrChange>
                </w:rPr>
                <w:t>6</w:t>
              </w:r>
            </w:ins>
          </w:p>
        </w:tc>
      </w:tr>
      <w:tr w:rsidR="00CE6EF3" w:rsidRPr="00CE6EF3" w14:paraId="51441005" w14:textId="77777777" w:rsidTr="00CE6EF3">
        <w:trPr>
          <w:trHeight w:val="300"/>
          <w:ins w:id="39336" w:author="pete jones" w:date="2022-03-12T12:01:00Z"/>
        </w:trPr>
        <w:tc>
          <w:tcPr>
            <w:tcW w:w="960" w:type="dxa"/>
            <w:noWrap/>
            <w:hideMark/>
          </w:tcPr>
          <w:p w14:paraId="70D9425D" w14:textId="77777777" w:rsidR="00CE6EF3" w:rsidRPr="00CE6EF3" w:rsidRDefault="00CE6EF3">
            <w:pPr>
              <w:spacing w:before="0" w:after="0" w:line="240" w:lineRule="auto"/>
              <w:jc w:val="center"/>
              <w:rPr>
                <w:ins w:id="39337" w:author="pete jones" w:date="2022-03-12T12:01:00Z"/>
                <w:sz w:val="16"/>
                <w:szCs w:val="16"/>
                <w:rPrChange w:id="39338" w:author="pete jones" w:date="2022-03-12T12:01:00Z">
                  <w:rPr>
                    <w:ins w:id="39339" w:author="pete jones" w:date="2022-03-12T12:01:00Z"/>
                  </w:rPr>
                </w:rPrChange>
              </w:rPr>
              <w:pPrChange w:id="39340" w:author="pete jones" w:date="2022-03-12T12:02:00Z">
                <w:pPr/>
              </w:pPrChange>
            </w:pPr>
            <w:ins w:id="39341" w:author="pete jones" w:date="2022-03-12T12:01:00Z">
              <w:r w:rsidRPr="00CE6EF3">
                <w:rPr>
                  <w:sz w:val="16"/>
                  <w:szCs w:val="16"/>
                  <w:rPrChange w:id="39342" w:author="pete jones" w:date="2022-03-12T12:01:00Z">
                    <w:rPr/>
                  </w:rPrChange>
                </w:rPr>
                <w:t>2.2</w:t>
              </w:r>
            </w:ins>
          </w:p>
        </w:tc>
        <w:tc>
          <w:tcPr>
            <w:tcW w:w="960" w:type="dxa"/>
            <w:noWrap/>
            <w:hideMark/>
          </w:tcPr>
          <w:p w14:paraId="59D3E44B" w14:textId="77777777" w:rsidR="00CE6EF3" w:rsidRPr="00CE6EF3" w:rsidRDefault="00CE6EF3">
            <w:pPr>
              <w:spacing w:before="0" w:after="0" w:line="240" w:lineRule="auto"/>
              <w:jc w:val="center"/>
              <w:rPr>
                <w:ins w:id="39343" w:author="pete jones" w:date="2022-03-12T12:01:00Z"/>
                <w:sz w:val="16"/>
                <w:szCs w:val="16"/>
                <w:rPrChange w:id="39344" w:author="pete jones" w:date="2022-03-12T12:01:00Z">
                  <w:rPr>
                    <w:ins w:id="39345" w:author="pete jones" w:date="2022-03-12T12:01:00Z"/>
                  </w:rPr>
                </w:rPrChange>
              </w:rPr>
              <w:pPrChange w:id="39346" w:author="pete jones" w:date="2022-03-12T12:02:00Z">
                <w:pPr/>
              </w:pPrChange>
            </w:pPr>
            <w:ins w:id="39347" w:author="pete jones" w:date="2022-03-12T12:01:00Z">
              <w:r w:rsidRPr="00CE6EF3">
                <w:rPr>
                  <w:sz w:val="16"/>
                  <w:szCs w:val="16"/>
                  <w:rPrChange w:id="39348" w:author="pete jones" w:date="2022-03-12T12:01:00Z">
                    <w:rPr/>
                  </w:rPrChange>
                </w:rPr>
                <w:t>2</w:t>
              </w:r>
            </w:ins>
          </w:p>
        </w:tc>
        <w:tc>
          <w:tcPr>
            <w:tcW w:w="8680" w:type="dxa"/>
            <w:hideMark/>
          </w:tcPr>
          <w:p w14:paraId="30E9EA7D" w14:textId="77777777" w:rsidR="00CE6EF3" w:rsidRPr="00CE6EF3" w:rsidRDefault="00CE6EF3">
            <w:pPr>
              <w:spacing w:before="0" w:after="0" w:line="240" w:lineRule="auto"/>
              <w:rPr>
                <w:ins w:id="39349" w:author="pete jones" w:date="2022-03-12T12:01:00Z"/>
                <w:sz w:val="16"/>
                <w:szCs w:val="16"/>
                <w:rPrChange w:id="39350" w:author="pete jones" w:date="2022-03-12T12:01:00Z">
                  <w:rPr>
                    <w:ins w:id="39351" w:author="pete jones" w:date="2022-03-12T12:01:00Z"/>
                  </w:rPr>
                </w:rPrChange>
              </w:rPr>
              <w:pPrChange w:id="39352" w:author="pete jones" w:date="2022-03-12T12:01:00Z">
                <w:pPr/>
              </w:pPrChange>
            </w:pPr>
            <w:ins w:id="39353" w:author="pete jones" w:date="2022-03-12T12:01:00Z">
              <w:r w:rsidRPr="00CE6EF3">
                <w:rPr>
                  <w:sz w:val="16"/>
                  <w:szCs w:val="16"/>
                  <w:rPrChange w:id="39354" w:author="pete jones" w:date="2022-03-12T12:01:00Z">
                    <w:rPr/>
                  </w:rPrChange>
                </w:rPr>
                <w:t>Average progression score L3</w:t>
              </w:r>
            </w:ins>
          </w:p>
        </w:tc>
        <w:tc>
          <w:tcPr>
            <w:tcW w:w="1300" w:type="dxa"/>
            <w:noWrap/>
            <w:hideMark/>
          </w:tcPr>
          <w:p w14:paraId="18D57DB4" w14:textId="77777777" w:rsidR="00CE6EF3" w:rsidRPr="00CE6EF3" w:rsidRDefault="00CE6EF3">
            <w:pPr>
              <w:spacing w:before="0" w:after="0" w:line="240" w:lineRule="auto"/>
              <w:jc w:val="center"/>
              <w:rPr>
                <w:ins w:id="39355" w:author="pete jones" w:date="2022-03-12T12:01:00Z"/>
                <w:sz w:val="16"/>
                <w:szCs w:val="16"/>
                <w:rPrChange w:id="39356" w:author="pete jones" w:date="2022-03-12T12:01:00Z">
                  <w:rPr>
                    <w:ins w:id="39357" w:author="pete jones" w:date="2022-03-12T12:01:00Z"/>
                  </w:rPr>
                </w:rPrChange>
              </w:rPr>
              <w:pPrChange w:id="39358" w:author="pete jones" w:date="2022-03-12T12:02:00Z">
                <w:pPr/>
              </w:pPrChange>
            </w:pPr>
            <w:ins w:id="39359" w:author="pete jones" w:date="2022-03-12T12:01:00Z">
              <w:r w:rsidRPr="00CE6EF3">
                <w:rPr>
                  <w:sz w:val="16"/>
                  <w:szCs w:val="16"/>
                  <w:rPrChange w:id="39360" w:author="pete jones" w:date="2022-03-12T12:01:00Z">
                    <w:rPr/>
                  </w:rPrChange>
                </w:rPr>
                <w:t>2</w:t>
              </w:r>
            </w:ins>
          </w:p>
        </w:tc>
      </w:tr>
      <w:tr w:rsidR="00CE6EF3" w:rsidRPr="00CE6EF3" w14:paraId="45349891" w14:textId="77777777" w:rsidTr="00CE6EF3">
        <w:trPr>
          <w:trHeight w:val="300"/>
          <w:ins w:id="39361" w:author="pete jones" w:date="2022-03-12T12:01:00Z"/>
        </w:trPr>
        <w:tc>
          <w:tcPr>
            <w:tcW w:w="960" w:type="dxa"/>
            <w:noWrap/>
            <w:hideMark/>
          </w:tcPr>
          <w:p w14:paraId="3B278169" w14:textId="77777777" w:rsidR="00CE6EF3" w:rsidRPr="00CE6EF3" w:rsidRDefault="00CE6EF3">
            <w:pPr>
              <w:spacing w:before="0" w:after="0" w:line="240" w:lineRule="auto"/>
              <w:jc w:val="center"/>
              <w:rPr>
                <w:ins w:id="39362" w:author="pete jones" w:date="2022-03-12T12:01:00Z"/>
                <w:sz w:val="16"/>
                <w:szCs w:val="16"/>
                <w:rPrChange w:id="39363" w:author="pete jones" w:date="2022-03-12T12:01:00Z">
                  <w:rPr>
                    <w:ins w:id="39364" w:author="pete jones" w:date="2022-03-12T12:01:00Z"/>
                  </w:rPr>
                </w:rPrChange>
              </w:rPr>
              <w:pPrChange w:id="39365" w:author="pete jones" w:date="2022-03-12T12:02:00Z">
                <w:pPr/>
              </w:pPrChange>
            </w:pPr>
            <w:ins w:id="39366" w:author="pete jones" w:date="2022-03-12T12:01:00Z">
              <w:r w:rsidRPr="00CE6EF3">
                <w:rPr>
                  <w:sz w:val="16"/>
                  <w:szCs w:val="16"/>
                  <w:rPrChange w:id="39367" w:author="pete jones" w:date="2022-03-12T12:01:00Z">
                    <w:rPr/>
                  </w:rPrChange>
                </w:rPr>
                <w:t>2.3</w:t>
              </w:r>
            </w:ins>
          </w:p>
        </w:tc>
        <w:tc>
          <w:tcPr>
            <w:tcW w:w="960" w:type="dxa"/>
            <w:noWrap/>
            <w:hideMark/>
          </w:tcPr>
          <w:p w14:paraId="759C5AB4" w14:textId="77777777" w:rsidR="00CE6EF3" w:rsidRPr="00CE6EF3" w:rsidRDefault="00CE6EF3">
            <w:pPr>
              <w:spacing w:before="0" w:after="0" w:line="240" w:lineRule="auto"/>
              <w:jc w:val="center"/>
              <w:rPr>
                <w:ins w:id="39368" w:author="pete jones" w:date="2022-03-12T12:01:00Z"/>
                <w:sz w:val="16"/>
                <w:szCs w:val="16"/>
                <w:rPrChange w:id="39369" w:author="pete jones" w:date="2022-03-12T12:01:00Z">
                  <w:rPr>
                    <w:ins w:id="39370" w:author="pete jones" w:date="2022-03-12T12:01:00Z"/>
                  </w:rPr>
                </w:rPrChange>
              </w:rPr>
              <w:pPrChange w:id="39371" w:author="pete jones" w:date="2022-03-12T12:02:00Z">
                <w:pPr/>
              </w:pPrChange>
            </w:pPr>
            <w:ins w:id="39372" w:author="pete jones" w:date="2022-03-12T12:01:00Z">
              <w:r w:rsidRPr="00CE6EF3">
                <w:rPr>
                  <w:sz w:val="16"/>
                  <w:szCs w:val="16"/>
                  <w:rPrChange w:id="39373" w:author="pete jones" w:date="2022-03-12T12:01:00Z">
                    <w:rPr/>
                  </w:rPrChange>
                </w:rPr>
                <w:t>2</w:t>
              </w:r>
            </w:ins>
          </w:p>
        </w:tc>
        <w:tc>
          <w:tcPr>
            <w:tcW w:w="8680" w:type="dxa"/>
            <w:hideMark/>
          </w:tcPr>
          <w:p w14:paraId="0A50A920" w14:textId="77777777" w:rsidR="00CE6EF3" w:rsidRPr="00CE6EF3" w:rsidRDefault="00CE6EF3">
            <w:pPr>
              <w:spacing w:before="0" w:after="0" w:line="240" w:lineRule="auto"/>
              <w:rPr>
                <w:ins w:id="39374" w:author="pete jones" w:date="2022-03-12T12:01:00Z"/>
                <w:sz w:val="16"/>
                <w:szCs w:val="16"/>
                <w:rPrChange w:id="39375" w:author="pete jones" w:date="2022-03-12T12:01:00Z">
                  <w:rPr>
                    <w:ins w:id="39376" w:author="pete jones" w:date="2022-03-12T12:01:00Z"/>
                  </w:rPr>
                </w:rPrChange>
              </w:rPr>
              <w:pPrChange w:id="39377" w:author="pete jones" w:date="2022-03-12T12:01:00Z">
                <w:pPr/>
              </w:pPrChange>
            </w:pPr>
            <w:ins w:id="39378" w:author="pete jones" w:date="2022-03-12T12:01:00Z">
              <w:r w:rsidRPr="00CE6EF3">
                <w:rPr>
                  <w:sz w:val="16"/>
                  <w:szCs w:val="16"/>
                  <w:rPrChange w:id="39379" w:author="pete jones" w:date="2022-03-12T12:01:00Z">
                    <w:rPr/>
                  </w:rPrChange>
                </w:rPr>
                <w:t>Average progression score L4</w:t>
              </w:r>
            </w:ins>
          </w:p>
        </w:tc>
        <w:tc>
          <w:tcPr>
            <w:tcW w:w="1300" w:type="dxa"/>
            <w:noWrap/>
            <w:hideMark/>
          </w:tcPr>
          <w:p w14:paraId="5374DC4F" w14:textId="77777777" w:rsidR="00CE6EF3" w:rsidRPr="00CE6EF3" w:rsidRDefault="00CE6EF3">
            <w:pPr>
              <w:spacing w:before="0" w:after="0" w:line="240" w:lineRule="auto"/>
              <w:jc w:val="center"/>
              <w:rPr>
                <w:ins w:id="39380" w:author="pete jones" w:date="2022-03-12T12:01:00Z"/>
                <w:sz w:val="16"/>
                <w:szCs w:val="16"/>
                <w:rPrChange w:id="39381" w:author="pete jones" w:date="2022-03-12T12:01:00Z">
                  <w:rPr>
                    <w:ins w:id="39382" w:author="pete jones" w:date="2022-03-12T12:01:00Z"/>
                  </w:rPr>
                </w:rPrChange>
              </w:rPr>
              <w:pPrChange w:id="39383" w:author="pete jones" w:date="2022-03-12T12:02:00Z">
                <w:pPr/>
              </w:pPrChange>
            </w:pPr>
            <w:ins w:id="39384" w:author="pete jones" w:date="2022-03-12T12:01:00Z">
              <w:r w:rsidRPr="00CE6EF3">
                <w:rPr>
                  <w:sz w:val="16"/>
                  <w:szCs w:val="16"/>
                  <w:rPrChange w:id="39385" w:author="pete jones" w:date="2022-03-12T12:01:00Z">
                    <w:rPr/>
                  </w:rPrChange>
                </w:rPr>
                <w:t>2</w:t>
              </w:r>
            </w:ins>
          </w:p>
        </w:tc>
      </w:tr>
      <w:tr w:rsidR="00CE6EF3" w:rsidRPr="00CE6EF3" w14:paraId="04A65EBA" w14:textId="77777777" w:rsidTr="00CE6EF3">
        <w:trPr>
          <w:trHeight w:val="300"/>
          <w:ins w:id="39386" w:author="pete jones" w:date="2022-03-12T12:01:00Z"/>
        </w:trPr>
        <w:tc>
          <w:tcPr>
            <w:tcW w:w="960" w:type="dxa"/>
            <w:noWrap/>
            <w:hideMark/>
          </w:tcPr>
          <w:p w14:paraId="0DCDD2AA" w14:textId="77777777" w:rsidR="00CE6EF3" w:rsidRPr="00CE6EF3" w:rsidRDefault="00CE6EF3">
            <w:pPr>
              <w:spacing w:before="0" w:after="0" w:line="240" w:lineRule="auto"/>
              <w:jc w:val="center"/>
              <w:rPr>
                <w:ins w:id="39387" w:author="pete jones" w:date="2022-03-12T12:01:00Z"/>
                <w:sz w:val="16"/>
                <w:szCs w:val="16"/>
                <w:rPrChange w:id="39388" w:author="pete jones" w:date="2022-03-12T12:01:00Z">
                  <w:rPr>
                    <w:ins w:id="39389" w:author="pete jones" w:date="2022-03-12T12:01:00Z"/>
                  </w:rPr>
                </w:rPrChange>
              </w:rPr>
              <w:pPrChange w:id="39390" w:author="pete jones" w:date="2022-03-12T12:02:00Z">
                <w:pPr/>
              </w:pPrChange>
            </w:pPr>
            <w:ins w:id="39391" w:author="pete jones" w:date="2022-03-12T12:01:00Z">
              <w:r w:rsidRPr="00CE6EF3">
                <w:rPr>
                  <w:sz w:val="16"/>
                  <w:szCs w:val="16"/>
                  <w:rPrChange w:id="39392" w:author="pete jones" w:date="2022-03-12T12:01:00Z">
                    <w:rPr/>
                  </w:rPrChange>
                </w:rPr>
                <w:t>2.4</w:t>
              </w:r>
            </w:ins>
          </w:p>
        </w:tc>
        <w:tc>
          <w:tcPr>
            <w:tcW w:w="960" w:type="dxa"/>
            <w:noWrap/>
            <w:hideMark/>
          </w:tcPr>
          <w:p w14:paraId="2C176B06" w14:textId="77777777" w:rsidR="00CE6EF3" w:rsidRPr="00CE6EF3" w:rsidRDefault="00CE6EF3">
            <w:pPr>
              <w:spacing w:before="0" w:after="0" w:line="240" w:lineRule="auto"/>
              <w:jc w:val="center"/>
              <w:rPr>
                <w:ins w:id="39393" w:author="pete jones" w:date="2022-03-12T12:01:00Z"/>
                <w:sz w:val="16"/>
                <w:szCs w:val="16"/>
                <w:rPrChange w:id="39394" w:author="pete jones" w:date="2022-03-12T12:01:00Z">
                  <w:rPr>
                    <w:ins w:id="39395" w:author="pete jones" w:date="2022-03-12T12:01:00Z"/>
                  </w:rPr>
                </w:rPrChange>
              </w:rPr>
              <w:pPrChange w:id="39396" w:author="pete jones" w:date="2022-03-12T12:02:00Z">
                <w:pPr/>
              </w:pPrChange>
            </w:pPr>
            <w:ins w:id="39397" w:author="pete jones" w:date="2022-03-12T12:01:00Z">
              <w:r w:rsidRPr="00CE6EF3">
                <w:rPr>
                  <w:sz w:val="16"/>
                  <w:szCs w:val="16"/>
                  <w:rPrChange w:id="39398" w:author="pete jones" w:date="2022-03-12T12:01:00Z">
                    <w:rPr/>
                  </w:rPrChange>
                </w:rPr>
                <w:t>2</w:t>
              </w:r>
            </w:ins>
          </w:p>
        </w:tc>
        <w:tc>
          <w:tcPr>
            <w:tcW w:w="8680" w:type="dxa"/>
            <w:hideMark/>
          </w:tcPr>
          <w:p w14:paraId="19717F8D" w14:textId="77777777" w:rsidR="00CE6EF3" w:rsidRPr="00CE6EF3" w:rsidRDefault="00CE6EF3">
            <w:pPr>
              <w:spacing w:before="0" w:after="0" w:line="240" w:lineRule="auto"/>
              <w:rPr>
                <w:ins w:id="39399" w:author="pete jones" w:date="2022-03-12T12:01:00Z"/>
                <w:sz w:val="16"/>
                <w:szCs w:val="16"/>
                <w:rPrChange w:id="39400" w:author="pete jones" w:date="2022-03-12T12:01:00Z">
                  <w:rPr>
                    <w:ins w:id="39401" w:author="pete jones" w:date="2022-03-12T12:01:00Z"/>
                  </w:rPr>
                </w:rPrChange>
              </w:rPr>
              <w:pPrChange w:id="39402" w:author="pete jones" w:date="2022-03-12T12:01:00Z">
                <w:pPr/>
              </w:pPrChange>
            </w:pPr>
            <w:ins w:id="39403" w:author="pete jones" w:date="2022-03-12T12:01:00Z">
              <w:r w:rsidRPr="00CE6EF3">
                <w:rPr>
                  <w:sz w:val="16"/>
                  <w:szCs w:val="16"/>
                  <w:rPrChange w:id="39404" w:author="pete jones" w:date="2022-03-12T12:01:00Z">
                    <w:rPr/>
                  </w:rPrChange>
                </w:rPr>
                <w:t>Average progression score L5</w:t>
              </w:r>
            </w:ins>
          </w:p>
        </w:tc>
        <w:tc>
          <w:tcPr>
            <w:tcW w:w="1300" w:type="dxa"/>
            <w:hideMark/>
          </w:tcPr>
          <w:p w14:paraId="32370ACE" w14:textId="77777777" w:rsidR="00CE6EF3" w:rsidRPr="00CE6EF3" w:rsidRDefault="00CE6EF3">
            <w:pPr>
              <w:spacing w:before="0" w:after="0" w:line="240" w:lineRule="auto"/>
              <w:jc w:val="center"/>
              <w:rPr>
                <w:ins w:id="39405" w:author="pete jones" w:date="2022-03-12T12:01:00Z"/>
                <w:sz w:val="16"/>
                <w:szCs w:val="16"/>
                <w:rPrChange w:id="39406" w:author="pete jones" w:date="2022-03-12T12:01:00Z">
                  <w:rPr>
                    <w:ins w:id="39407" w:author="pete jones" w:date="2022-03-12T12:01:00Z"/>
                  </w:rPr>
                </w:rPrChange>
              </w:rPr>
              <w:pPrChange w:id="39408" w:author="pete jones" w:date="2022-03-12T12:02:00Z">
                <w:pPr/>
              </w:pPrChange>
            </w:pPr>
            <w:ins w:id="39409" w:author="pete jones" w:date="2022-03-12T12:01:00Z">
              <w:r w:rsidRPr="00CE6EF3">
                <w:rPr>
                  <w:sz w:val="16"/>
                  <w:szCs w:val="16"/>
                  <w:rPrChange w:id="39410" w:author="pete jones" w:date="2022-03-12T12:01:00Z">
                    <w:rPr/>
                  </w:rPrChange>
                </w:rPr>
                <w:t>2</w:t>
              </w:r>
            </w:ins>
          </w:p>
        </w:tc>
      </w:tr>
      <w:tr w:rsidR="00CE6EF3" w:rsidRPr="00CE6EF3" w14:paraId="18637A28" w14:textId="77777777" w:rsidTr="00CE6EF3">
        <w:trPr>
          <w:trHeight w:val="300"/>
          <w:ins w:id="39411" w:author="pete jones" w:date="2022-03-12T12:01:00Z"/>
        </w:trPr>
        <w:tc>
          <w:tcPr>
            <w:tcW w:w="960" w:type="dxa"/>
            <w:noWrap/>
            <w:hideMark/>
          </w:tcPr>
          <w:p w14:paraId="7D8CA988" w14:textId="77777777" w:rsidR="00CE6EF3" w:rsidRPr="00CE6EF3" w:rsidRDefault="00CE6EF3">
            <w:pPr>
              <w:spacing w:before="0" w:after="0" w:line="240" w:lineRule="auto"/>
              <w:jc w:val="center"/>
              <w:rPr>
                <w:ins w:id="39412" w:author="pete jones" w:date="2022-03-12T12:01:00Z"/>
                <w:sz w:val="16"/>
                <w:szCs w:val="16"/>
                <w:rPrChange w:id="39413" w:author="pete jones" w:date="2022-03-12T12:01:00Z">
                  <w:rPr>
                    <w:ins w:id="39414" w:author="pete jones" w:date="2022-03-12T12:01:00Z"/>
                  </w:rPr>
                </w:rPrChange>
              </w:rPr>
              <w:pPrChange w:id="39415" w:author="pete jones" w:date="2022-03-12T12:02:00Z">
                <w:pPr/>
              </w:pPrChange>
            </w:pPr>
            <w:ins w:id="39416" w:author="pete jones" w:date="2022-03-12T12:01:00Z">
              <w:r w:rsidRPr="00CE6EF3">
                <w:rPr>
                  <w:sz w:val="16"/>
                  <w:szCs w:val="16"/>
                  <w:rPrChange w:id="39417" w:author="pete jones" w:date="2022-03-12T12:01:00Z">
                    <w:rPr/>
                  </w:rPrChange>
                </w:rPr>
                <w:t>2.5</w:t>
              </w:r>
            </w:ins>
          </w:p>
        </w:tc>
        <w:tc>
          <w:tcPr>
            <w:tcW w:w="960" w:type="dxa"/>
            <w:noWrap/>
            <w:hideMark/>
          </w:tcPr>
          <w:p w14:paraId="1850CDCE" w14:textId="77777777" w:rsidR="00CE6EF3" w:rsidRPr="00CE6EF3" w:rsidRDefault="00CE6EF3">
            <w:pPr>
              <w:spacing w:before="0" w:after="0" w:line="240" w:lineRule="auto"/>
              <w:jc w:val="center"/>
              <w:rPr>
                <w:ins w:id="39418" w:author="pete jones" w:date="2022-03-12T12:01:00Z"/>
                <w:sz w:val="16"/>
                <w:szCs w:val="16"/>
                <w:rPrChange w:id="39419" w:author="pete jones" w:date="2022-03-12T12:01:00Z">
                  <w:rPr>
                    <w:ins w:id="39420" w:author="pete jones" w:date="2022-03-12T12:01:00Z"/>
                  </w:rPr>
                </w:rPrChange>
              </w:rPr>
              <w:pPrChange w:id="39421" w:author="pete jones" w:date="2022-03-12T12:02:00Z">
                <w:pPr/>
              </w:pPrChange>
            </w:pPr>
            <w:ins w:id="39422" w:author="pete jones" w:date="2022-03-12T12:01:00Z">
              <w:r w:rsidRPr="00CE6EF3">
                <w:rPr>
                  <w:sz w:val="16"/>
                  <w:szCs w:val="16"/>
                  <w:rPrChange w:id="39423" w:author="pete jones" w:date="2022-03-12T12:01:00Z">
                    <w:rPr/>
                  </w:rPrChange>
                </w:rPr>
                <w:t>2</w:t>
              </w:r>
            </w:ins>
          </w:p>
        </w:tc>
        <w:tc>
          <w:tcPr>
            <w:tcW w:w="8680" w:type="dxa"/>
            <w:hideMark/>
          </w:tcPr>
          <w:p w14:paraId="6EF41400" w14:textId="77777777" w:rsidR="00CE6EF3" w:rsidRPr="00CE6EF3" w:rsidRDefault="00CE6EF3">
            <w:pPr>
              <w:spacing w:before="0" w:after="0" w:line="240" w:lineRule="auto"/>
              <w:rPr>
                <w:ins w:id="39424" w:author="pete jones" w:date="2022-03-12T12:01:00Z"/>
                <w:sz w:val="16"/>
                <w:szCs w:val="16"/>
                <w:rPrChange w:id="39425" w:author="pete jones" w:date="2022-03-12T12:01:00Z">
                  <w:rPr>
                    <w:ins w:id="39426" w:author="pete jones" w:date="2022-03-12T12:01:00Z"/>
                  </w:rPr>
                </w:rPrChange>
              </w:rPr>
              <w:pPrChange w:id="39427" w:author="pete jones" w:date="2022-03-12T12:01:00Z">
                <w:pPr/>
              </w:pPrChange>
            </w:pPr>
            <w:ins w:id="39428" w:author="pete jones" w:date="2022-03-12T12:01:00Z">
              <w:r w:rsidRPr="00CE6EF3">
                <w:rPr>
                  <w:sz w:val="16"/>
                  <w:szCs w:val="16"/>
                  <w:rPrChange w:id="39429" w:author="pete jones" w:date="2022-03-12T12:01:00Z">
                    <w:rPr/>
                  </w:rPrChange>
                </w:rPr>
                <w:t>Progression monitoring</w:t>
              </w:r>
            </w:ins>
          </w:p>
        </w:tc>
        <w:tc>
          <w:tcPr>
            <w:tcW w:w="1300" w:type="dxa"/>
            <w:noWrap/>
            <w:hideMark/>
          </w:tcPr>
          <w:p w14:paraId="24B03EBC" w14:textId="77777777" w:rsidR="00CE6EF3" w:rsidRPr="00CE6EF3" w:rsidRDefault="00CE6EF3">
            <w:pPr>
              <w:spacing w:before="0" w:after="0" w:line="240" w:lineRule="auto"/>
              <w:jc w:val="center"/>
              <w:rPr>
                <w:ins w:id="39430" w:author="pete jones" w:date="2022-03-12T12:01:00Z"/>
                <w:sz w:val="16"/>
                <w:szCs w:val="16"/>
                <w:rPrChange w:id="39431" w:author="pete jones" w:date="2022-03-12T12:01:00Z">
                  <w:rPr>
                    <w:ins w:id="39432" w:author="pete jones" w:date="2022-03-12T12:01:00Z"/>
                  </w:rPr>
                </w:rPrChange>
              </w:rPr>
              <w:pPrChange w:id="39433" w:author="pete jones" w:date="2022-03-12T12:02:00Z">
                <w:pPr/>
              </w:pPrChange>
            </w:pPr>
            <w:ins w:id="39434" w:author="pete jones" w:date="2022-03-12T12:01:00Z">
              <w:r w:rsidRPr="00CE6EF3">
                <w:rPr>
                  <w:sz w:val="16"/>
                  <w:szCs w:val="16"/>
                  <w:rPrChange w:id="39435" w:author="pete jones" w:date="2022-03-12T12:01:00Z">
                    <w:rPr/>
                  </w:rPrChange>
                </w:rPr>
                <w:t>1</w:t>
              </w:r>
            </w:ins>
          </w:p>
        </w:tc>
      </w:tr>
      <w:tr w:rsidR="00CE6EF3" w:rsidRPr="00CE6EF3" w14:paraId="4F59ABDC" w14:textId="77777777" w:rsidTr="00CE6EF3">
        <w:trPr>
          <w:trHeight w:val="300"/>
          <w:ins w:id="39436" w:author="pete jones" w:date="2022-03-12T12:01:00Z"/>
        </w:trPr>
        <w:tc>
          <w:tcPr>
            <w:tcW w:w="960" w:type="dxa"/>
            <w:noWrap/>
            <w:hideMark/>
          </w:tcPr>
          <w:p w14:paraId="3B520B6D" w14:textId="77777777" w:rsidR="00CE6EF3" w:rsidRPr="00CE6EF3" w:rsidRDefault="00CE6EF3">
            <w:pPr>
              <w:spacing w:before="0" w:after="0" w:line="240" w:lineRule="auto"/>
              <w:jc w:val="center"/>
              <w:rPr>
                <w:ins w:id="39437" w:author="pete jones" w:date="2022-03-12T12:01:00Z"/>
                <w:sz w:val="16"/>
                <w:szCs w:val="16"/>
                <w:rPrChange w:id="39438" w:author="pete jones" w:date="2022-03-12T12:01:00Z">
                  <w:rPr>
                    <w:ins w:id="39439" w:author="pete jones" w:date="2022-03-12T12:01:00Z"/>
                  </w:rPr>
                </w:rPrChange>
              </w:rPr>
              <w:pPrChange w:id="39440" w:author="pete jones" w:date="2022-03-12T12:02:00Z">
                <w:pPr/>
              </w:pPrChange>
            </w:pPr>
            <w:ins w:id="39441" w:author="pete jones" w:date="2022-03-12T12:01:00Z">
              <w:r w:rsidRPr="00CE6EF3">
                <w:rPr>
                  <w:sz w:val="16"/>
                  <w:szCs w:val="16"/>
                  <w:rPrChange w:id="39442" w:author="pete jones" w:date="2022-03-12T12:01:00Z">
                    <w:rPr/>
                  </w:rPrChange>
                </w:rPr>
                <w:t>2.6</w:t>
              </w:r>
            </w:ins>
          </w:p>
        </w:tc>
        <w:tc>
          <w:tcPr>
            <w:tcW w:w="960" w:type="dxa"/>
            <w:noWrap/>
            <w:hideMark/>
          </w:tcPr>
          <w:p w14:paraId="558D2598" w14:textId="77777777" w:rsidR="00CE6EF3" w:rsidRPr="00CE6EF3" w:rsidRDefault="00CE6EF3">
            <w:pPr>
              <w:spacing w:before="0" w:after="0" w:line="240" w:lineRule="auto"/>
              <w:jc w:val="center"/>
              <w:rPr>
                <w:ins w:id="39443" w:author="pete jones" w:date="2022-03-12T12:01:00Z"/>
                <w:sz w:val="16"/>
                <w:szCs w:val="16"/>
                <w:rPrChange w:id="39444" w:author="pete jones" w:date="2022-03-12T12:01:00Z">
                  <w:rPr>
                    <w:ins w:id="39445" w:author="pete jones" w:date="2022-03-12T12:01:00Z"/>
                  </w:rPr>
                </w:rPrChange>
              </w:rPr>
              <w:pPrChange w:id="39446" w:author="pete jones" w:date="2022-03-12T12:02:00Z">
                <w:pPr/>
              </w:pPrChange>
            </w:pPr>
            <w:ins w:id="39447" w:author="pete jones" w:date="2022-03-12T12:01:00Z">
              <w:r w:rsidRPr="00CE6EF3">
                <w:rPr>
                  <w:sz w:val="16"/>
                  <w:szCs w:val="16"/>
                  <w:rPrChange w:id="39448" w:author="pete jones" w:date="2022-03-12T12:01:00Z">
                    <w:rPr/>
                  </w:rPrChange>
                </w:rPr>
                <w:t>2</w:t>
              </w:r>
            </w:ins>
          </w:p>
        </w:tc>
        <w:tc>
          <w:tcPr>
            <w:tcW w:w="8680" w:type="dxa"/>
            <w:hideMark/>
          </w:tcPr>
          <w:p w14:paraId="22E81F9F" w14:textId="050ADCA7" w:rsidR="00CE6EF3" w:rsidRPr="00CE6EF3" w:rsidRDefault="00CE6EF3">
            <w:pPr>
              <w:spacing w:before="0" w:after="0" w:line="240" w:lineRule="auto"/>
              <w:rPr>
                <w:ins w:id="39449" w:author="pete jones" w:date="2022-03-12T12:01:00Z"/>
                <w:sz w:val="16"/>
                <w:szCs w:val="16"/>
                <w:rPrChange w:id="39450" w:author="pete jones" w:date="2022-03-12T12:01:00Z">
                  <w:rPr>
                    <w:ins w:id="39451" w:author="pete jones" w:date="2022-03-12T12:01:00Z"/>
                  </w:rPr>
                </w:rPrChange>
              </w:rPr>
              <w:pPrChange w:id="39452" w:author="pete jones" w:date="2022-03-12T12:01:00Z">
                <w:pPr/>
              </w:pPrChange>
            </w:pPr>
            <w:ins w:id="39453" w:author="pete jones" w:date="2022-03-12T12:01:00Z">
              <w:r w:rsidRPr="00CE6EF3">
                <w:rPr>
                  <w:sz w:val="16"/>
                  <w:szCs w:val="16"/>
                  <w:rPrChange w:id="39454" w:author="pete jones" w:date="2022-03-12T12:01:00Z">
                    <w:rPr/>
                  </w:rPrChange>
                </w:rPr>
                <w:t xml:space="preserve">Percentage of </w:t>
              </w:r>
            </w:ins>
            <w:ins w:id="39455" w:author="pete jones" w:date="2022-03-29T17:15:00Z">
              <w:r w:rsidR="00F743B3" w:rsidRPr="00CE6EF3">
                <w:rPr>
                  <w:sz w:val="16"/>
                  <w:szCs w:val="16"/>
                </w:rPr>
                <w:t>students with</w:t>
              </w:r>
            </w:ins>
            <w:ins w:id="39456" w:author="pete jones" w:date="2022-03-12T12:01:00Z">
              <w:r w:rsidRPr="00CE6EF3">
                <w:rPr>
                  <w:sz w:val="16"/>
                  <w:szCs w:val="16"/>
                  <w:rPrChange w:id="39457" w:author="pete jones" w:date="2022-03-12T12:01:00Z">
                    <w:rPr/>
                  </w:rPrChange>
                </w:rPr>
                <w:t xml:space="preserve"> UCAS scores below 80</w:t>
              </w:r>
            </w:ins>
          </w:p>
        </w:tc>
        <w:tc>
          <w:tcPr>
            <w:tcW w:w="1300" w:type="dxa"/>
            <w:noWrap/>
            <w:hideMark/>
          </w:tcPr>
          <w:p w14:paraId="3E11E3B7" w14:textId="77777777" w:rsidR="00CE6EF3" w:rsidRPr="00CE6EF3" w:rsidRDefault="00CE6EF3">
            <w:pPr>
              <w:spacing w:before="0" w:after="0" w:line="240" w:lineRule="auto"/>
              <w:jc w:val="center"/>
              <w:rPr>
                <w:ins w:id="39458" w:author="pete jones" w:date="2022-03-12T12:01:00Z"/>
                <w:sz w:val="16"/>
                <w:szCs w:val="16"/>
                <w:rPrChange w:id="39459" w:author="pete jones" w:date="2022-03-12T12:01:00Z">
                  <w:rPr>
                    <w:ins w:id="39460" w:author="pete jones" w:date="2022-03-12T12:01:00Z"/>
                  </w:rPr>
                </w:rPrChange>
              </w:rPr>
              <w:pPrChange w:id="39461" w:author="pete jones" w:date="2022-03-12T12:02:00Z">
                <w:pPr/>
              </w:pPrChange>
            </w:pPr>
            <w:ins w:id="39462" w:author="pete jones" w:date="2022-03-12T12:01:00Z">
              <w:r w:rsidRPr="00CE6EF3">
                <w:rPr>
                  <w:sz w:val="16"/>
                  <w:szCs w:val="16"/>
                  <w:rPrChange w:id="39463" w:author="pete jones" w:date="2022-03-12T12:01:00Z">
                    <w:rPr/>
                  </w:rPrChange>
                </w:rPr>
                <w:t>1</w:t>
              </w:r>
            </w:ins>
          </w:p>
        </w:tc>
      </w:tr>
      <w:tr w:rsidR="00CE6EF3" w:rsidRPr="00CE6EF3" w14:paraId="55218CB8" w14:textId="77777777" w:rsidTr="00CE6EF3">
        <w:trPr>
          <w:trHeight w:val="300"/>
          <w:ins w:id="39464" w:author="pete jones" w:date="2022-03-12T12:01:00Z"/>
        </w:trPr>
        <w:tc>
          <w:tcPr>
            <w:tcW w:w="960" w:type="dxa"/>
            <w:noWrap/>
            <w:hideMark/>
          </w:tcPr>
          <w:p w14:paraId="3E230298" w14:textId="77777777" w:rsidR="00CE6EF3" w:rsidRPr="00CE6EF3" w:rsidRDefault="00CE6EF3">
            <w:pPr>
              <w:spacing w:before="0" w:after="0" w:line="240" w:lineRule="auto"/>
              <w:jc w:val="center"/>
              <w:rPr>
                <w:ins w:id="39465" w:author="pete jones" w:date="2022-03-12T12:01:00Z"/>
                <w:sz w:val="16"/>
                <w:szCs w:val="16"/>
                <w:rPrChange w:id="39466" w:author="pete jones" w:date="2022-03-12T12:01:00Z">
                  <w:rPr>
                    <w:ins w:id="39467" w:author="pete jones" w:date="2022-03-12T12:01:00Z"/>
                  </w:rPr>
                </w:rPrChange>
              </w:rPr>
              <w:pPrChange w:id="39468" w:author="pete jones" w:date="2022-03-12T12:02:00Z">
                <w:pPr/>
              </w:pPrChange>
            </w:pPr>
            <w:ins w:id="39469" w:author="pete jones" w:date="2022-03-12T12:01:00Z">
              <w:r w:rsidRPr="00CE6EF3">
                <w:rPr>
                  <w:sz w:val="16"/>
                  <w:szCs w:val="16"/>
                  <w:rPrChange w:id="39470" w:author="pete jones" w:date="2022-03-12T12:01:00Z">
                    <w:rPr/>
                  </w:rPrChange>
                </w:rPr>
                <w:lastRenderedPageBreak/>
                <w:t>2.7</w:t>
              </w:r>
            </w:ins>
          </w:p>
        </w:tc>
        <w:tc>
          <w:tcPr>
            <w:tcW w:w="960" w:type="dxa"/>
            <w:noWrap/>
            <w:hideMark/>
          </w:tcPr>
          <w:p w14:paraId="60275BBB" w14:textId="77777777" w:rsidR="00CE6EF3" w:rsidRPr="00CE6EF3" w:rsidRDefault="00CE6EF3">
            <w:pPr>
              <w:spacing w:before="0" w:after="0" w:line="240" w:lineRule="auto"/>
              <w:jc w:val="center"/>
              <w:rPr>
                <w:ins w:id="39471" w:author="pete jones" w:date="2022-03-12T12:01:00Z"/>
                <w:sz w:val="16"/>
                <w:szCs w:val="16"/>
                <w:rPrChange w:id="39472" w:author="pete jones" w:date="2022-03-12T12:01:00Z">
                  <w:rPr>
                    <w:ins w:id="39473" w:author="pete jones" w:date="2022-03-12T12:01:00Z"/>
                  </w:rPr>
                </w:rPrChange>
              </w:rPr>
              <w:pPrChange w:id="39474" w:author="pete jones" w:date="2022-03-12T12:02:00Z">
                <w:pPr/>
              </w:pPrChange>
            </w:pPr>
            <w:ins w:id="39475" w:author="pete jones" w:date="2022-03-12T12:01:00Z">
              <w:r w:rsidRPr="00CE6EF3">
                <w:rPr>
                  <w:sz w:val="16"/>
                  <w:szCs w:val="16"/>
                  <w:rPrChange w:id="39476" w:author="pete jones" w:date="2022-03-12T12:01:00Z">
                    <w:rPr/>
                  </w:rPrChange>
                </w:rPr>
                <w:t>2</w:t>
              </w:r>
            </w:ins>
          </w:p>
        </w:tc>
        <w:tc>
          <w:tcPr>
            <w:tcW w:w="8680" w:type="dxa"/>
            <w:hideMark/>
          </w:tcPr>
          <w:p w14:paraId="60F6FEF5" w14:textId="2D75A0B6" w:rsidR="00CE6EF3" w:rsidRPr="00CE6EF3" w:rsidRDefault="00CE6EF3">
            <w:pPr>
              <w:spacing w:before="0" w:after="0" w:line="240" w:lineRule="auto"/>
              <w:rPr>
                <w:ins w:id="39477" w:author="pete jones" w:date="2022-03-12T12:01:00Z"/>
                <w:sz w:val="16"/>
                <w:szCs w:val="16"/>
                <w:rPrChange w:id="39478" w:author="pete jones" w:date="2022-03-12T12:01:00Z">
                  <w:rPr>
                    <w:ins w:id="39479" w:author="pete jones" w:date="2022-03-12T12:01:00Z"/>
                  </w:rPr>
                </w:rPrChange>
              </w:rPr>
              <w:pPrChange w:id="39480" w:author="pete jones" w:date="2022-03-12T12:01:00Z">
                <w:pPr/>
              </w:pPrChange>
            </w:pPr>
            <w:ins w:id="39481" w:author="pete jones" w:date="2022-03-12T12:01:00Z">
              <w:r w:rsidRPr="00CE6EF3">
                <w:rPr>
                  <w:sz w:val="16"/>
                  <w:szCs w:val="16"/>
                  <w:rPrChange w:id="39482" w:author="pete jones" w:date="2022-03-12T12:01:00Z">
                    <w:rPr/>
                  </w:rPrChange>
                </w:rPr>
                <w:t xml:space="preserve">Percentage of </w:t>
              </w:r>
            </w:ins>
            <w:ins w:id="39483" w:author="pete jones" w:date="2022-03-29T17:15:00Z">
              <w:r w:rsidR="00F743B3" w:rsidRPr="00CE6EF3">
                <w:rPr>
                  <w:sz w:val="16"/>
                  <w:szCs w:val="16"/>
                </w:rPr>
                <w:t>students with</w:t>
              </w:r>
            </w:ins>
            <w:ins w:id="39484" w:author="pete jones" w:date="2022-03-12T12:01:00Z">
              <w:r w:rsidRPr="00CE6EF3">
                <w:rPr>
                  <w:sz w:val="16"/>
                  <w:szCs w:val="16"/>
                  <w:rPrChange w:id="39485" w:author="pete jones" w:date="2022-03-12T12:01:00Z">
                    <w:rPr/>
                  </w:rPrChange>
                </w:rPr>
                <w:t xml:space="preserve"> UCAS scores at zero</w:t>
              </w:r>
            </w:ins>
          </w:p>
        </w:tc>
        <w:tc>
          <w:tcPr>
            <w:tcW w:w="1300" w:type="dxa"/>
            <w:noWrap/>
            <w:hideMark/>
          </w:tcPr>
          <w:p w14:paraId="7E9FD7AA" w14:textId="77777777" w:rsidR="00CE6EF3" w:rsidRPr="00CE6EF3" w:rsidRDefault="00CE6EF3">
            <w:pPr>
              <w:spacing w:before="0" w:after="0" w:line="240" w:lineRule="auto"/>
              <w:jc w:val="center"/>
              <w:rPr>
                <w:ins w:id="39486" w:author="pete jones" w:date="2022-03-12T12:01:00Z"/>
                <w:sz w:val="16"/>
                <w:szCs w:val="16"/>
                <w:rPrChange w:id="39487" w:author="pete jones" w:date="2022-03-12T12:01:00Z">
                  <w:rPr>
                    <w:ins w:id="39488" w:author="pete jones" w:date="2022-03-12T12:01:00Z"/>
                  </w:rPr>
                </w:rPrChange>
              </w:rPr>
              <w:pPrChange w:id="39489" w:author="pete jones" w:date="2022-03-12T12:02:00Z">
                <w:pPr/>
              </w:pPrChange>
            </w:pPr>
            <w:ins w:id="39490" w:author="pete jones" w:date="2022-03-12T12:01:00Z">
              <w:r w:rsidRPr="00CE6EF3">
                <w:rPr>
                  <w:sz w:val="16"/>
                  <w:szCs w:val="16"/>
                  <w:rPrChange w:id="39491" w:author="pete jones" w:date="2022-03-12T12:01:00Z">
                    <w:rPr/>
                  </w:rPrChange>
                </w:rPr>
                <w:t>3</w:t>
              </w:r>
            </w:ins>
          </w:p>
        </w:tc>
      </w:tr>
      <w:tr w:rsidR="00CE6EF3" w:rsidRPr="00CE6EF3" w14:paraId="7A2DB8BA" w14:textId="77777777" w:rsidTr="00CE6EF3">
        <w:trPr>
          <w:trHeight w:val="300"/>
          <w:ins w:id="39492" w:author="pete jones" w:date="2022-03-12T12:01:00Z"/>
        </w:trPr>
        <w:tc>
          <w:tcPr>
            <w:tcW w:w="960" w:type="dxa"/>
            <w:noWrap/>
            <w:hideMark/>
          </w:tcPr>
          <w:p w14:paraId="03204158" w14:textId="77777777" w:rsidR="00CE6EF3" w:rsidRPr="00CE6EF3" w:rsidRDefault="00CE6EF3">
            <w:pPr>
              <w:spacing w:before="0" w:after="0" w:line="240" w:lineRule="auto"/>
              <w:jc w:val="center"/>
              <w:rPr>
                <w:ins w:id="39493" w:author="pete jones" w:date="2022-03-12T12:01:00Z"/>
                <w:sz w:val="16"/>
                <w:szCs w:val="16"/>
                <w:rPrChange w:id="39494" w:author="pete jones" w:date="2022-03-12T12:01:00Z">
                  <w:rPr>
                    <w:ins w:id="39495" w:author="pete jones" w:date="2022-03-12T12:01:00Z"/>
                  </w:rPr>
                </w:rPrChange>
              </w:rPr>
              <w:pPrChange w:id="39496" w:author="pete jones" w:date="2022-03-12T12:02:00Z">
                <w:pPr/>
              </w:pPrChange>
            </w:pPr>
            <w:ins w:id="39497" w:author="pete jones" w:date="2022-03-12T12:01:00Z">
              <w:r w:rsidRPr="00CE6EF3">
                <w:rPr>
                  <w:sz w:val="16"/>
                  <w:szCs w:val="16"/>
                  <w:rPrChange w:id="39498" w:author="pete jones" w:date="2022-03-12T12:01:00Z">
                    <w:rPr/>
                  </w:rPrChange>
                </w:rPr>
                <w:t>2.8</w:t>
              </w:r>
            </w:ins>
          </w:p>
        </w:tc>
        <w:tc>
          <w:tcPr>
            <w:tcW w:w="960" w:type="dxa"/>
            <w:noWrap/>
            <w:hideMark/>
          </w:tcPr>
          <w:p w14:paraId="07777FEC" w14:textId="77777777" w:rsidR="00CE6EF3" w:rsidRPr="00CE6EF3" w:rsidRDefault="00CE6EF3">
            <w:pPr>
              <w:spacing w:before="0" w:after="0" w:line="240" w:lineRule="auto"/>
              <w:jc w:val="center"/>
              <w:rPr>
                <w:ins w:id="39499" w:author="pete jones" w:date="2022-03-12T12:01:00Z"/>
                <w:sz w:val="16"/>
                <w:szCs w:val="16"/>
                <w:rPrChange w:id="39500" w:author="pete jones" w:date="2022-03-12T12:01:00Z">
                  <w:rPr>
                    <w:ins w:id="39501" w:author="pete jones" w:date="2022-03-12T12:01:00Z"/>
                  </w:rPr>
                </w:rPrChange>
              </w:rPr>
              <w:pPrChange w:id="39502" w:author="pete jones" w:date="2022-03-12T12:02:00Z">
                <w:pPr/>
              </w:pPrChange>
            </w:pPr>
            <w:ins w:id="39503" w:author="pete jones" w:date="2022-03-12T12:01:00Z">
              <w:r w:rsidRPr="00CE6EF3">
                <w:rPr>
                  <w:sz w:val="16"/>
                  <w:szCs w:val="16"/>
                  <w:rPrChange w:id="39504" w:author="pete jones" w:date="2022-03-12T12:01:00Z">
                    <w:rPr/>
                  </w:rPrChange>
                </w:rPr>
                <w:t>2</w:t>
              </w:r>
            </w:ins>
          </w:p>
        </w:tc>
        <w:tc>
          <w:tcPr>
            <w:tcW w:w="8680" w:type="dxa"/>
            <w:hideMark/>
          </w:tcPr>
          <w:p w14:paraId="0E7347FF" w14:textId="77777777" w:rsidR="00CE6EF3" w:rsidRPr="00CE6EF3" w:rsidRDefault="00CE6EF3">
            <w:pPr>
              <w:spacing w:before="0" w:after="0" w:line="240" w:lineRule="auto"/>
              <w:rPr>
                <w:ins w:id="39505" w:author="pete jones" w:date="2022-03-12T12:01:00Z"/>
                <w:sz w:val="16"/>
                <w:szCs w:val="16"/>
                <w:rPrChange w:id="39506" w:author="pete jones" w:date="2022-03-12T12:01:00Z">
                  <w:rPr>
                    <w:ins w:id="39507" w:author="pete jones" w:date="2022-03-12T12:01:00Z"/>
                  </w:rPr>
                </w:rPrChange>
              </w:rPr>
              <w:pPrChange w:id="39508" w:author="pete jones" w:date="2022-03-12T12:01:00Z">
                <w:pPr/>
              </w:pPrChange>
            </w:pPr>
            <w:ins w:id="39509" w:author="pete jones" w:date="2022-03-12T12:01:00Z">
              <w:r w:rsidRPr="00CE6EF3">
                <w:rPr>
                  <w:sz w:val="16"/>
                  <w:szCs w:val="16"/>
                  <w:rPrChange w:id="39510" w:author="pete jones" w:date="2022-03-12T12:01:00Z">
                    <w:rPr/>
                  </w:rPrChange>
                </w:rPr>
                <w:t>Percentage of students with UCAS scores above 120</w:t>
              </w:r>
            </w:ins>
          </w:p>
        </w:tc>
        <w:tc>
          <w:tcPr>
            <w:tcW w:w="1300" w:type="dxa"/>
            <w:noWrap/>
            <w:hideMark/>
          </w:tcPr>
          <w:p w14:paraId="779DC223" w14:textId="77777777" w:rsidR="00CE6EF3" w:rsidRPr="00CE6EF3" w:rsidRDefault="00CE6EF3">
            <w:pPr>
              <w:spacing w:before="0" w:after="0" w:line="240" w:lineRule="auto"/>
              <w:jc w:val="center"/>
              <w:rPr>
                <w:ins w:id="39511" w:author="pete jones" w:date="2022-03-12T12:01:00Z"/>
                <w:sz w:val="16"/>
                <w:szCs w:val="16"/>
                <w:rPrChange w:id="39512" w:author="pete jones" w:date="2022-03-12T12:01:00Z">
                  <w:rPr>
                    <w:ins w:id="39513" w:author="pete jones" w:date="2022-03-12T12:01:00Z"/>
                  </w:rPr>
                </w:rPrChange>
              </w:rPr>
              <w:pPrChange w:id="39514" w:author="pete jones" w:date="2022-03-12T12:02:00Z">
                <w:pPr/>
              </w:pPrChange>
            </w:pPr>
            <w:ins w:id="39515" w:author="pete jones" w:date="2022-03-12T12:01:00Z">
              <w:r w:rsidRPr="00CE6EF3">
                <w:rPr>
                  <w:sz w:val="16"/>
                  <w:szCs w:val="16"/>
                  <w:rPrChange w:id="39516" w:author="pete jones" w:date="2022-03-12T12:01:00Z">
                    <w:rPr/>
                  </w:rPrChange>
                </w:rPr>
                <w:t>0</w:t>
              </w:r>
            </w:ins>
          </w:p>
        </w:tc>
      </w:tr>
      <w:tr w:rsidR="00CE6EF3" w:rsidRPr="00CE6EF3" w14:paraId="407A664C" w14:textId="77777777" w:rsidTr="00CE6EF3">
        <w:trPr>
          <w:trHeight w:val="300"/>
          <w:ins w:id="39517" w:author="pete jones" w:date="2022-03-12T12:01:00Z"/>
        </w:trPr>
        <w:tc>
          <w:tcPr>
            <w:tcW w:w="960" w:type="dxa"/>
            <w:noWrap/>
            <w:hideMark/>
          </w:tcPr>
          <w:p w14:paraId="4714B17B" w14:textId="77777777" w:rsidR="00CE6EF3" w:rsidRPr="00CE6EF3" w:rsidRDefault="00CE6EF3">
            <w:pPr>
              <w:spacing w:before="0" w:after="0" w:line="240" w:lineRule="auto"/>
              <w:jc w:val="center"/>
              <w:rPr>
                <w:ins w:id="39518" w:author="pete jones" w:date="2022-03-12T12:01:00Z"/>
                <w:sz w:val="16"/>
                <w:szCs w:val="16"/>
                <w:rPrChange w:id="39519" w:author="pete jones" w:date="2022-03-12T12:01:00Z">
                  <w:rPr>
                    <w:ins w:id="39520" w:author="pete jones" w:date="2022-03-12T12:01:00Z"/>
                  </w:rPr>
                </w:rPrChange>
              </w:rPr>
              <w:pPrChange w:id="39521" w:author="pete jones" w:date="2022-03-12T12:02:00Z">
                <w:pPr/>
              </w:pPrChange>
            </w:pPr>
            <w:ins w:id="39522" w:author="pete jones" w:date="2022-03-12T12:01:00Z">
              <w:r w:rsidRPr="00CE6EF3">
                <w:rPr>
                  <w:sz w:val="16"/>
                  <w:szCs w:val="16"/>
                  <w:rPrChange w:id="39523" w:author="pete jones" w:date="2022-03-12T12:01:00Z">
                    <w:rPr/>
                  </w:rPrChange>
                </w:rPr>
                <w:t>2.9</w:t>
              </w:r>
            </w:ins>
          </w:p>
        </w:tc>
        <w:tc>
          <w:tcPr>
            <w:tcW w:w="960" w:type="dxa"/>
            <w:noWrap/>
            <w:hideMark/>
          </w:tcPr>
          <w:p w14:paraId="7FE98389" w14:textId="77777777" w:rsidR="00CE6EF3" w:rsidRPr="00CE6EF3" w:rsidRDefault="00CE6EF3">
            <w:pPr>
              <w:spacing w:before="0" w:after="0" w:line="240" w:lineRule="auto"/>
              <w:jc w:val="center"/>
              <w:rPr>
                <w:ins w:id="39524" w:author="pete jones" w:date="2022-03-12T12:01:00Z"/>
                <w:sz w:val="16"/>
                <w:szCs w:val="16"/>
                <w:rPrChange w:id="39525" w:author="pete jones" w:date="2022-03-12T12:01:00Z">
                  <w:rPr>
                    <w:ins w:id="39526" w:author="pete jones" w:date="2022-03-12T12:01:00Z"/>
                  </w:rPr>
                </w:rPrChange>
              </w:rPr>
              <w:pPrChange w:id="39527" w:author="pete jones" w:date="2022-03-12T12:02:00Z">
                <w:pPr/>
              </w:pPrChange>
            </w:pPr>
            <w:ins w:id="39528" w:author="pete jones" w:date="2022-03-12T12:01:00Z">
              <w:r w:rsidRPr="00CE6EF3">
                <w:rPr>
                  <w:sz w:val="16"/>
                  <w:szCs w:val="16"/>
                  <w:rPrChange w:id="39529" w:author="pete jones" w:date="2022-03-12T12:01:00Z">
                    <w:rPr/>
                  </w:rPrChange>
                </w:rPr>
                <w:t>2</w:t>
              </w:r>
            </w:ins>
          </w:p>
        </w:tc>
        <w:tc>
          <w:tcPr>
            <w:tcW w:w="8680" w:type="dxa"/>
            <w:hideMark/>
          </w:tcPr>
          <w:p w14:paraId="3C682664" w14:textId="233B4675" w:rsidR="00CE6EF3" w:rsidRPr="00CE6EF3" w:rsidRDefault="00CE6EF3">
            <w:pPr>
              <w:spacing w:before="0" w:after="0" w:line="240" w:lineRule="auto"/>
              <w:rPr>
                <w:ins w:id="39530" w:author="pete jones" w:date="2022-03-12T12:01:00Z"/>
                <w:sz w:val="16"/>
                <w:szCs w:val="16"/>
                <w:rPrChange w:id="39531" w:author="pete jones" w:date="2022-03-12T12:01:00Z">
                  <w:rPr>
                    <w:ins w:id="39532" w:author="pete jones" w:date="2022-03-12T12:01:00Z"/>
                  </w:rPr>
                </w:rPrChange>
              </w:rPr>
              <w:pPrChange w:id="39533" w:author="pete jones" w:date="2022-03-12T12:01:00Z">
                <w:pPr/>
              </w:pPrChange>
            </w:pPr>
            <w:ins w:id="39534" w:author="pete jones" w:date="2022-03-12T12:01:00Z">
              <w:r w:rsidRPr="00CE6EF3">
                <w:rPr>
                  <w:sz w:val="16"/>
                  <w:szCs w:val="16"/>
                  <w:rPrChange w:id="39535" w:author="pete jones" w:date="2022-03-12T12:01:00Z">
                    <w:rPr/>
                  </w:rPrChange>
                </w:rPr>
                <w:t xml:space="preserve">Percentage of students from </w:t>
              </w:r>
            </w:ins>
            <w:ins w:id="39536" w:author="pete jones" w:date="2022-03-30T12:23:00Z">
              <w:r w:rsidR="006E7D7D">
                <w:rPr>
                  <w:sz w:val="16"/>
                  <w:szCs w:val="16"/>
                </w:rPr>
                <w:t xml:space="preserve">the </w:t>
              </w:r>
            </w:ins>
            <w:ins w:id="39537" w:author="pete jones" w:date="2022-03-12T12:01:00Z">
              <w:r w:rsidRPr="00CE6EF3">
                <w:rPr>
                  <w:sz w:val="16"/>
                  <w:szCs w:val="16"/>
                  <w:rPrChange w:id="39538" w:author="pete jones" w:date="2022-03-12T12:01:00Z">
                    <w:rPr/>
                  </w:rPrChange>
                </w:rPr>
                <w:t>L3 progression route</w:t>
              </w:r>
            </w:ins>
          </w:p>
        </w:tc>
        <w:tc>
          <w:tcPr>
            <w:tcW w:w="1300" w:type="dxa"/>
            <w:noWrap/>
            <w:hideMark/>
          </w:tcPr>
          <w:p w14:paraId="02959B7B" w14:textId="77777777" w:rsidR="00CE6EF3" w:rsidRPr="00CE6EF3" w:rsidRDefault="00CE6EF3">
            <w:pPr>
              <w:spacing w:before="0" w:after="0" w:line="240" w:lineRule="auto"/>
              <w:jc w:val="center"/>
              <w:rPr>
                <w:ins w:id="39539" w:author="pete jones" w:date="2022-03-12T12:01:00Z"/>
                <w:sz w:val="16"/>
                <w:szCs w:val="16"/>
                <w:rPrChange w:id="39540" w:author="pete jones" w:date="2022-03-12T12:01:00Z">
                  <w:rPr>
                    <w:ins w:id="39541" w:author="pete jones" w:date="2022-03-12T12:01:00Z"/>
                  </w:rPr>
                </w:rPrChange>
              </w:rPr>
              <w:pPrChange w:id="39542" w:author="pete jones" w:date="2022-03-12T12:02:00Z">
                <w:pPr/>
              </w:pPrChange>
            </w:pPr>
            <w:ins w:id="39543" w:author="pete jones" w:date="2022-03-12T12:01:00Z">
              <w:r w:rsidRPr="00CE6EF3">
                <w:rPr>
                  <w:sz w:val="16"/>
                  <w:szCs w:val="16"/>
                  <w:rPrChange w:id="39544" w:author="pete jones" w:date="2022-03-12T12:01:00Z">
                    <w:rPr/>
                  </w:rPrChange>
                </w:rPr>
                <w:t>1</w:t>
              </w:r>
            </w:ins>
          </w:p>
        </w:tc>
      </w:tr>
      <w:tr w:rsidR="00CE6EF3" w:rsidRPr="00CE6EF3" w14:paraId="3F471CC7" w14:textId="77777777" w:rsidTr="00CE6EF3">
        <w:trPr>
          <w:trHeight w:val="300"/>
          <w:ins w:id="39545" w:author="pete jones" w:date="2022-03-12T12:01:00Z"/>
        </w:trPr>
        <w:tc>
          <w:tcPr>
            <w:tcW w:w="960" w:type="dxa"/>
            <w:noWrap/>
            <w:hideMark/>
          </w:tcPr>
          <w:p w14:paraId="32B33652" w14:textId="77777777" w:rsidR="00CE6EF3" w:rsidRPr="00CE6EF3" w:rsidRDefault="00CE6EF3">
            <w:pPr>
              <w:spacing w:before="0" w:after="0" w:line="240" w:lineRule="auto"/>
              <w:jc w:val="center"/>
              <w:rPr>
                <w:ins w:id="39546" w:author="pete jones" w:date="2022-03-12T12:01:00Z"/>
                <w:sz w:val="16"/>
                <w:szCs w:val="16"/>
                <w:rPrChange w:id="39547" w:author="pete jones" w:date="2022-03-12T12:01:00Z">
                  <w:rPr>
                    <w:ins w:id="39548" w:author="pete jones" w:date="2022-03-12T12:01:00Z"/>
                  </w:rPr>
                </w:rPrChange>
              </w:rPr>
              <w:pPrChange w:id="39549" w:author="pete jones" w:date="2022-03-12T12:02:00Z">
                <w:pPr/>
              </w:pPrChange>
            </w:pPr>
            <w:ins w:id="39550" w:author="pete jones" w:date="2022-03-12T12:01:00Z">
              <w:r w:rsidRPr="00CE6EF3">
                <w:rPr>
                  <w:sz w:val="16"/>
                  <w:szCs w:val="16"/>
                  <w:rPrChange w:id="39551" w:author="pete jones" w:date="2022-03-12T12:01:00Z">
                    <w:rPr/>
                  </w:rPrChange>
                </w:rPr>
                <w:t>2.10</w:t>
              </w:r>
            </w:ins>
          </w:p>
        </w:tc>
        <w:tc>
          <w:tcPr>
            <w:tcW w:w="960" w:type="dxa"/>
            <w:noWrap/>
            <w:hideMark/>
          </w:tcPr>
          <w:p w14:paraId="2037C7ED" w14:textId="77777777" w:rsidR="00CE6EF3" w:rsidRPr="00CE6EF3" w:rsidRDefault="00CE6EF3">
            <w:pPr>
              <w:spacing w:before="0" w:after="0" w:line="240" w:lineRule="auto"/>
              <w:jc w:val="center"/>
              <w:rPr>
                <w:ins w:id="39552" w:author="pete jones" w:date="2022-03-12T12:01:00Z"/>
                <w:sz w:val="16"/>
                <w:szCs w:val="16"/>
                <w:rPrChange w:id="39553" w:author="pete jones" w:date="2022-03-12T12:01:00Z">
                  <w:rPr>
                    <w:ins w:id="39554" w:author="pete jones" w:date="2022-03-12T12:01:00Z"/>
                  </w:rPr>
                </w:rPrChange>
              </w:rPr>
              <w:pPrChange w:id="39555" w:author="pete jones" w:date="2022-03-12T12:02:00Z">
                <w:pPr/>
              </w:pPrChange>
            </w:pPr>
            <w:ins w:id="39556" w:author="pete jones" w:date="2022-03-12T12:01:00Z">
              <w:r w:rsidRPr="00CE6EF3">
                <w:rPr>
                  <w:sz w:val="16"/>
                  <w:szCs w:val="16"/>
                  <w:rPrChange w:id="39557" w:author="pete jones" w:date="2022-03-12T12:01:00Z">
                    <w:rPr/>
                  </w:rPrChange>
                </w:rPr>
                <w:t>2</w:t>
              </w:r>
            </w:ins>
          </w:p>
        </w:tc>
        <w:tc>
          <w:tcPr>
            <w:tcW w:w="8680" w:type="dxa"/>
            <w:hideMark/>
          </w:tcPr>
          <w:p w14:paraId="16FD844D" w14:textId="77701DFC" w:rsidR="00CE6EF3" w:rsidRPr="00CE6EF3" w:rsidRDefault="00CE6EF3">
            <w:pPr>
              <w:spacing w:before="0" w:after="0" w:line="240" w:lineRule="auto"/>
              <w:rPr>
                <w:ins w:id="39558" w:author="pete jones" w:date="2022-03-12T12:01:00Z"/>
                <w:sz w:val="16"/>
                <w:szCs w:val="16"/>
                <w:rPrChange w:id="39559" w:author="pete jones" w:date="2022-03-12T12:01:00Z">
                  <w:rPr>
                    <w:ins w:id="39560" w:author="pete jones" w:date="2022-03-12T12:01:00Z"/>
                  </w:rPr>
                </w:rPrChange>
              </w:rPr>
              <w:pPrChange w:id="39561" w:author="pete jones" w:date="2022-03-12T12:01:00Z">
                <w:pPr/>
              </w:pPrChange>
            </w:pPr>
            <w:ins w:id="39562" w:author="pete jones" w:date="2022-03-12T12:01:00Z">
              <w:r w:rsidRPr="00CE6EF3">
                <w:rPr>
                  <w:sz w:val="16"/>
                  <w:szCs w:val="16"/>
                  <w:rPrChange w:id="39563" w:author="pete jones" w:date="2022-03-12T12:01:00Z">
                    <w:rPr/>
                  </w:rPrChange>
                </w:rPr>
                <w:t xml:space="preserve">percentage of students from </w:t>
              </w:r>
            </w:ins>
            <w:ins w:id="39564" w:author="pete jones" w:date="2022-03-30T12:23:00Z">
              <w:r w:rsidR="006E7D7D">
                <w:rPr>
                  <w:sz w:val="16"/>
                  <w:szCs w:val="16"/>
                </w:rPr>
                <w:t xml:space="preserve">the </w:t>
              </w:r>
            </w:ins>
            <w:ins w:id="39565" w:author="pete jones" w:date="2022-03-12T12:01:00Z">
              <w:r w:rsidRPr="00CE6EF3">
                <w:rPr>
                  <w:sz w:val="16"/>
                  <w:szCs w:val="16"/>
                  <w:rPrChange w:id="39566" w:author="pete jones" w:date="2022-03-12T12:01:00Z">
                    <w:rPr/>
                  </w:rPrChange>
                </w:rPr>
                <w:t>A-Level route</w:t>
              </w:r>
            </w:ins>
          </w:p>
        </w:tc>
        <w:tc>
          <w:tcPr>
            <w:tcW w:w="1300" w:type="dxa"/>
            <w:noWrap/>
            <w:hideMark/>
          </w:tcPr>
          <w:p w14:paraId="16C9301A" w14:textId="77777777" w:rsidR="00CE6EF3" w:rsidRPr="00CE6EF3" w:rsidRDefault="00CE6EF3">
            <w:pPr>
              <w:spacing w:before="0" w:after="0" w:line="240" w:lineRule="auto"/>
              <w:jc w:val="center"/>
              <w:rPr>
                <w:ins w:id="39567" w:author="pete jones" w:date="2022-03-12T12:01:00Z"/>
                <w:sz w:val="16"/>
                <w:szCs w:val="16"/>
                <w:rPrChange w:id="39568" w:author="pete jones" w:date="2022-03-12T12:01:00Z">
                  <w:rPr>
                    <w:ins w:id="39569" w:author="pete jones" w:date="2022-03-12T12:01:00Z"/>
                  </w:rPr>
                </w:rPrChange>
              </w:rPr>
              <w:pPrChange w:id="39570" w:author="pete jones" w:date="2022-03-12T12:02:00Z">
                <w:pPr/>
              </w:pPrChange>
            </w:pPr>
            <w:ins w:id="39571" w:author="pete jones" w:date="2022-03-12T12:01:00Z">
              <w:r w:rsidRPr="00CE6EF3">
                <w:rPr>
                  <w:sz w:val="16"/>
                  <w:szCs w:val="16"/>
                  <w:rPrChange w:id="39572" w:author="pete jones" w:date="2022-03-12T12:01:00Z">
                    <w:rPr/>
                  </w:rPrChange>
                </w:rPr>
                <w:t>2</w:t>
              </w:r>
            </w:ins>
          </w:p>
        </w:tc>
      </w:tr>
      <w:tr w:rsidR="00CE6EF3" w:rsidRPr="00CE6EF3" w14:paraId="0AEFC9B3" w14:textId="77777777" w:rsidTr="00CE6EF3">
        <w:trPr>
          <w:trHeight w:val="300"/>
          <w:ins w:id="39573" w:author="pete jones" w:date="2022-03-12T12:01:00Z"/>
        </w:trPr>
        <w:tc>
          <w:tcPr>
            <w:tcW w:w="960" w:type="dxa"/>
            <w:noWrap/>
            <w:hideMark/>
          </w:tcPr>
          <w:p w14:paraId="2627D523" w14:textId="77777777" w:rsidR="00CE6EF3" w:rsidRPr="00CE6EF3" w:rsidRDefault="00CE6EF3">
            <w:pPr>
              <w:spacing w:before="0" w:after="0" w:line="240" w:lineRule="auto"/>
              <w:jc w:val="center"/>
              <w:rPr>
                <w:ins w:id="39574" w:author="pete jones" w:date="2022-03-12T12:01:00Z"/>
                <w:sz w:val="16"/>
                <w:szCs w:val="16"/>
                <w:rPrChange w:id="39575" w:author="pete jones" w:date="2022-03-12T12:01:00Z">
                  <w:rPr>
                    <w:ins w:id="39576" w:author="pete jones" w:date="2022-03-12T12:01:00Z"/>
                  </w:rPr>
                </w:rPrChange>
              </w:rPr>
              <w:pPrChange w:id="39577" w:author="pete jones" w:date="2022-03-12T12:02:00Z">
                <w:pPr/>
              </w:pPrChange>
            </w:pPr>
            <w:ins w:id="39578" w:author="pete jones" w:date="2022-03-12T12:01:00Z">
              <w:r w:rsidRPr="00CE6EF3">
                <w:rPr>
                  <w:sz w:val="16"/>
                  <w:szCs w:val="16"/>
                  <w:rPrChange w:id="39579" w:author="pete jones" w:date="2022-03-12T12:01:00Z">
                    <w:rPr/>
                  </w:rPrChange>
                </w:rPr>
                <w:t>2.11</w:t>
              </w:r>
            </w:ins>
          </w:p>
        </w:tc>
        <w:tc>
          <w:tcPr>
            <w:tcW w:w="960" w:type="dxa"/>
            <w:noWrap/>
            <w:hideMark/>
          </w:tcPr>
          <w:p w14:paraId="61286732" w14:textId="77777777" w:rsidR="00CE6EF3" w:rsidRPr="00CE6EF3" w:rsidRDefault="00CE6EF3">
            <w:pPr>
              <w:spacing w:before="0" w:after="0" w:line="240" w:lineRule="auto"/>
              <w:jc w:val="center"/>
              <w:rPr>
                <w:ins w:id="39580" w:author="pete jones" w:date="2022-03-12T12:01:00Z"/>
                <w:sz w:val="16"/>
                <w:szCs w:val="16"/>
                <w:rPrChange w:id="39581" w:author="pete jones" w:date="2022-03-12T12:01:00Z">
                  <w:rPr>
                    <w:ins w:id="39582" w:author="pete jones" w:date="2022-03-12T12:01:00Z"/>
                  </w:rPr>
                </w:rPrChange>
              </w:rPr>
              <w:pPrChange w:id="39583" w:author="pete jones" w:date="2022-03-12T12:02:00Z">
                <w:pPr/>
              </w:pPrChange>
            </w:pPr>
            <w:ins w:id="39584" w:author="pete jones" w:date="2022-03-12T12:01:00Z">
              <w:r w:rsidRPr="00CE6EF3">
                <w:rPr>
                  <w:sz w:val="16"/>
                  <w:szCs w:val="16"/>
                  <w:rPrChange w:id="39585" w:author="pete jones" w:date="2022-03-12T12:01:00Z">
                    <w:rPr/>
                  </w:rPrChange>
                </w:rPr>
                <w:t>2</w:t>
              </w:r>
            </w:ins>
          </w:p>
        </w:tc>
        <w:tc>
          <w:tcPr>
            <w:tcW w:w="8680" w:type="dxa"/>
            <w:hideMark/>
          </w:tcPr>
          <w:p w14:paraId="660BCDF1" w14:textId="77777777" w:rsidR="00CE6EF3" w:rsidRPr="00CE6EF3" w:rsidRDefault="00CE6EF3">
            <w:pPr>
              <w:spacing w:before="0" w:after="0" w:line="240" w:lineRule="auto"/>
              <w:rPr>
                <w:ins w:id="39586" w:author="pete jones" w:date="2022-03-12T12:01:00Z"/>
                <w:sz w:val="16"/>
                <w:szCs w:val="16"/>
                <w:rPrChange w:id="39587" w:author="pete jones" w:date="2022-03-12T12:01:00Z">
                  <w:rPr>
                    <w:ins w:id="39588" w:author="pete jones" w:date="2022-03-12T12:01:00Z"/>
                  </w:rPr>
                </w:rPrChange>
              </w:rPr>
              <w:pPrChange w:id="39589" w:author="pete jones" w:date="2022-03-12T12:01:00Z">
                <w:pPr/>
              </w:pPrChange>
            </w:pPr>
            <w:ins w:id="39590" w:author="pete jones" w:date="2022-03-12T12:01:00Z">
              <w:r w:rsidRPr="00CE6EF3">
                <w:rPr>
                  <w:sz w:val="16"/>
                  <w:szCs w:val="16"/>
                  <w:rPrChange w:id="39591" w:author="pete jones" w:date="2022-03-12T12:01:00Z">
                    <w:rPr/>
                  </w:rPrChange>
                </w:rPr>
                <w:t>Percentage of students from BTEC - Extended Diploma route</w:t>
              </w:r>
            </w:ins>
          </w:p>
        </w:tc>
        <w:tc>
          <w:tcPr>
            <w:tcW w:w="1300" w:type="dxa"/>
            <w:noWrap/>
            <w:hideMark/>
          </w:tcPr>
          <w:p w14:paraId="6DE87C27" w14:textId="77777777" w:rsidR="00CE6EF3" w:rsidRPr="00CE6EF3" w:rsidRDefault="00CE6EF3">
            <w:pPr>
              <w:spacing w:before="0" w:after="0" w:line="240" w:lineRule="auto"/>
              <w:jc w:val="center"/>
              <w:rPr>
                <w:ins w:id="39592" w:author="pete jones" w:date="2022-03-12T12:01:00Z"/>
                <w:sz w:val="16"/>
                <w:szCs w:val="16"/>
                <w:rPrChange w:id="39593" w:author="pete jones" w:date="2022-03-12T12:01:00Z">
                  <w:rPr>
                    <w:ins w:id="39594" w:author="pete jones" w:date="2022-03-12T12:01:00Z"/>
                  </w:rPr>
                </w:rPrChange>
              </w:rPr>
              <w:pPrChange w:id="39595" w:author="pete jones" w:date="2022-03-12T12:02:00Z">
                <w:pPr/>
              </w:pPrChange>
            </w:pPr>
            <w:ins w:id="39596" w:author="pete jones" w:date="2022-03-12T12:01:00Z">
              <w:r w:rsidRPr="00CE6EF3">
                <w:rPr>
                  <w:sz w:val="16"/>
                  <w:szCs w:val="16"/>
                  <w:rPrChange w:id="39597" w:author="pete jones" w:date="2022-03-12T12:01:00Z">
                    <w:rPr/>
                  </w:rPrChange>
                </w:rPr>
                <w:t>2</w:t>
              </w:r>
            </w:ins>
          </w:p>
        </w:tc>
      </w:tr>
      <w:tr w:rsidR="00CE6EF3" w:rsidRPr="00CE6EF3" w14:paraId="5928D193" w14:textId="77777777" w:rsidTr="00CE6EF3">
        <w:trPr>
          <w:trHeight w:val="300"/>
          <w:ins w:id="39598" w:author="pete jones" w:date="2022-03-12T12:01:00Z"/>
        </w:trPr>
        <w:tc>
          <w:tcPr>
            <w:tcW w:w="960" w:type="dxa"/>
            <w:noWrap/>
            <w:hideMark/>
          </w:tcPr>
          <w:p w14:paraId="2C19904D" w14:textId="77777777" w:rsidR="00CE6EF3" w:rsidRPr="00CE6EF3" w:rsidRDefault="00CE6EF3">
            <w:pPr>
              <w:spacing w:before="0" w:after="0" w:line="240" w:lineRule="auto"/>
              <w:jc w:val="center"/>
              <w:rPr>
                <w:ins w:id="39599" w:author="pete jones" w:date="2022-03-12T12:01:00Z"/>
                <w:sz w:val="16"/>
                <w:szCs w:val="16"/>
                <w:rPrChange w:id="39600" w:author="pete jones" w:date="2022-03-12T12:01:00Z">
                  <w:rPr>
                    <w:ins w:id="39601" w:author="pete jones" w:date="2022-03-12T12:01:00Z"/>
                  </w:rPr>
                </w:rPrChange>
              </w:rPr>
              <w:pPrChange w:id="39602" w:author="pete jones" w:date="2022-03-12T12:02:00Z">
                <w:pPr/>
              </w:pPrChange>
            </w:pPr>
            <w:ins w:id="39603" w:author="pete jones" w:date="2022-03-12T12:01:00Z">
              <w:r w:rsidRPr="00CE6EF3">
                <w:rPr>
                  <w:sz w:val="16"/>
                  <w:szCs w:val="16"/>
                  <w:rPrChange w:id="39604" w:author="pete jones" w:date="2022-03-12T12:01:00Z">
                    <w:rPr/>
                  </w:rPrChange>
                </w:rPr>
                <w:t>2.12</w:t>
              </w:r>
            </w:ins>
          </w:p>
        </w:tc>
        <w:tc>
          <w:tcPr>
            <w:tcW w:w="960" w:type="dxa"/>
            <w:noWrap/>
            <w:hideMark/>
          </w:tcPr>
          <w:p w14:paraId="6BC19D42" w14:textId="77777777" w:rsidR="00CE6EF3" w:rsidRPr="00CE6EF3" w:rsidRDefault="00CE6EF3">
            <w:pPr>
              <w:spacing w:before="0" w:after="0" w:line="240" w:lineRule="auto"/>
              <w:jc w:val="center"/>
              <w:rPr>
                <w:ins w:id="39605" w:author="pete jones" w:date="2022-03-12T12:01:00Z"/>
                <w:sz w:val="16"/>
                <w:szCs w:val="16"/>
                <w:rPrChange w:id="39606" w:author="pete jones" w:date="2022-03-12T12:01:00Z">
                  <w:rPr>
                    <w:ins w:id="39607" w:author="pete jones" w:date="2022-03-12T12:01:00Z"/>
                  </w:rPr>
                </w:rPrChange>
              </w:rPr>
              <w:pPrChange w:id="39608" w:author="pete jones" w:date="2022-03-12T12:02:00Z">
                <w:pPr/>
              </w:pPrChange>
            </w:pPr>
            <w:ins w:id="39609" w:author="pete jones" w:date="2022-03-12T12:01:00Z">
              <w:r w:rsidRPr="00CE6EF3">
                <w:rPr>
                  <w:sz w:val="16"/>
                  <w:szCs w:val="16"/>
                  <w:rPrChange w:id="39610" w:author="pete jones" w:date="2022-03-12T12:01:00Z">
                    <w:rPr/>
                  </w:rPrChange>
                </w:rPr>
                <w:t>2</w:t>
              </w:r>
            </w:ins>
          </w:p>
        </w:tc>
        <w:tc>
          <w:tcPr>
            <w:tcW w:w="8680" w:type="dxa"/>
            <w:hideMark/>
          </w:tcPr>
          <w:p w14:paraId="7DBACB28" w14:textId="77777777" w:rsidR="00CE6EF3" w:rsidRPr="00CE6EF3" w:rsidRDefault="00CE6EF3">
            <w:pPr>
              <w:spacing w:before="0" w:after="0" w:line="240" w:lineRule="auto"/>
              <w:rPr>
                <w:ins w:id="39611" w:author="pete jones" w:date="2022-03-12T12:01:00Z"/>
                <w:sz w:val="16"/>
                <w:szCs w:val="16"/>
                <w:rPrChange w:id="39612" w:author="pete jones" w:date="2022-03-12T12:01:00Z">
                  <w:rPr>
                    <w:ins w:id="39613" w:author="pete jones" w:date="2022-03-12T12:01:00Z"/>
                  </w:rPr>
                </w:rPrChange>
              </w:rPr>
              <w:pPrChange w:id="39614" w:author="pete jones" w:date="2022-03-12T12:01:00Z">
                <w:pPr/>
              </w:pPrChange>
            </w:pPr>
            <w:ins w:id="39615" w:author="pete jones" w:date="2022-03-12T12:01:00Z">
              <w:r w:rsidRPr="00CE6EF3">
                <w:rPr>
                  <w:sz w:val="16"/>
                  <w:szCs w:val="16"/>
                  <w:rPrChange w:id="39616" w:author="pete jones" w:date="2022-03-12T12:01:00Z">
                    <w:rPr/>
                  </w:rPrChange>
                </w:rPr>
                <w:t>Percentage of students who have studied Maths to L3</w:t>
              </w:r>
            </w:ins>
          </w:p>
        </w:tc>
        <w:tc>
          <w:tcPr>
            <w:tcW w:w="1300" w:type="dxa"/>
            <w:noWrap/>
            <w:hideMark/>
          </w:tcPr>
          <w:p w14:paraId="0210CA2D" w14:textId="77777777" w:rsidR="00CE6EF3" w:rsidRPr="00CE6EF3" w:rsidRDefault="00CE6EF3">
            <w:pPr>
              <w:spacing w:before="0" w:after="0" w:line="240" w:lineRule="auto"/>
              <w:jc w:val="center"/>
              <w:rPr>
                <w:ins w:id="39617" w:author="pete jones" w:date="2022-03-12T12:01:00Z"/>
                <w:sz w:val="16"/>
                <w:szCs w:val="16"/>
                <w:rPrChange w:id="39618" w:author="pete jones" w:date="2022-03-12T12:01:00Z">
                  <w:rPr>
                    <w:ins w:id="39619" w:author="pete jones" w:date="2022-03-12T12:01:00Z"/>
                  </w:rPr>
                </w:rPrChange>
              </w:rPr>
              <w:pPrChange w:id="39620" w:author="pete jones" w:date="2022-03-12T12:02:00Z">
                <w:pPr/>
              </w:pPrChange>
            </w:pPr>
            <w:ins w:id="39621" w:author="pete jones" w:date="2022-03-12T12:01:00Z">
              <w:r w:rsidRPr="00CE6EF3">
                <w:rPr>
                  <w:sz w:val="16"/>
                  <w:szCs w:val="16"/>
                  <w:rPrChange w:id="39622" w:author="pete jones" w:date="2022-03-12T12:01:00Z">
                    <w:rPr/>
                  </w:rPrChange>
                </w:rPr>
                <w:t>0</w:t>
              </w:r>
            </w:ins>
          </w:p>
        </w:tc>
      </w:tr>
      <w:tr w:rsidR="00CE6EF3" w:rsidRPr="00CE6EF3" w14:paraId="68A95A66" w14:textId="77777777" w:rsidTr="00CE6EF3">
        <w:trPr>
          <w:trHeight w:val="300"/>
          <w:ins w:id="39623" w:author="pete jones" w:date="2022-03-12T12:01:00Z"/>
        </w:trPr>
        <w:tc>
          <w:tcPr>
            <w:tcW w:w="960" w:type="dxa"/>
            <w:noWrap/>
            <w:hideMark/>
          </w:tcPr>
          <w:p w14:paraId="0DFCDB36" w14:textId="77777777" w:rsidR="00CE6EF3" w:rsidRPr="00CE6EF3" w:rsidRDefault="00CE6EF3">
            <w:pPr>
              <w:spacing w:before="0" w:after="0" w:line="240" w:lineRule="auto"/>
              <w:jc w:val="center"/>
              <w:rPr>
                <w:ins w:id="39624" w:author="pete jones" w:date="2022-03-12T12:01:00Z"/>
                <w:sz w:val="16"/>
                <w:szCs w:val="16"/>
                <w:rPrChange w:id="39625" w:author="pete jones" w:date="2022-03-12T12:01:00Z">
                  <w:rPr>
                    <w:ins w:id="39626" w:author="pete jones" w:date="2022-03-12T12:01:00Z"/>
                  </w:rPr>
                </w:rPrChange>
              </w:rPr>
              <w:pPrChange w:id="39627" w:author="pete jones" w:date="2022-03-12T12:02:00Z">
                <w:pPr/>
              </w:pPrChange>
            </w:pPr>
            <w:ins w:id="39628" w:author="pete jones" w:date="2022-03-12T12:01:00Z">
              <w:r w:rsidRPr="00CE6EF3">
                <w:rPr>
                  <w:sz w:val="16"/>
                  <w:szCs w:val="16"/>
                  <w:rPrChange w:id="39629" w:author="pete jones" w:date="2022-03-12T12:01:00Z">
                    <w:rPr/>
                  </w:rPrChange>
                </w:rPr>
                <w:t>2.13</w:t>
              </w:r>
            </w:ins>
          </w:p>
        </w:tc>
        <w:tc>
          <w:tcPr>
            <w:tcW w:w="960" w:type="dxa"/>
            <w:noWrap/>
            <w:hideMark/>
          </w:tcPr>
          <w:p w14:paraId="387252D3" w14:textId="77777777" w:rsidR="00CE6EF3" w:rsidRPr="00CE6EF3" w:rsidRDefault="00CE6EF3">
            <w:pPr>
              <w:spacing w:before="0" w:after="0" w:line="240" w:lineRule="auto"/>
              <w:jc w:val="center"/>
              <w:rPr>
                <w:ins w:id="39630" w:author="pete jones" w:date="2022-03-12T12:01:00Z"/>
                <w:sz w:val="16"/>
                <w:szCs w:val="16"/>
                <w:rPrChange w:id="39631" w:author="pete jones" w:date="2022-03-12T12:01:00Z">
                  <w:rPr>
                    <w:ins w:id="39632" w:author="pete jones" w:date="2022-03-12T12:01:00Z"/>
                  </w:rPr>
                </w:rPrChange>
              </w:rPr>
              <w:pPrChange w:id="39633" w:author="pete jones" w:date="2022-03-12T12:02:00Z">
                <w:pPr/>
              </w:pPrChange>
            </w:pPr>
            <w:ins w:id="39634" w:author="pete jones" w:date="2022-03-12T12:01:00Z">
              <w:r w:rsidRPr="00CE6EF3">
                <w:rPr>
                  <w:sz w:val="16"/>
                  <w:szCs w:val="16"/>
                  <w:rPrChange w:id="39635" w:author="pete jones" w:date="2022-03-12T12:01:00Z">
                    <w:rPr/>
                  </w:rPrChange>
                </w:rPr>
                <w:t>2</w:t>
              </w:r>
            </w:ins>
          </w:p>
        </w:tc>
        <w:tc>
          <w:tcPr>
            <w:tcW w:w="8680" w:type="dxa"/>
            <w:hideMark/>
          </w:tcPr>
          <w:p w14:paraId="14E048F0" w14:textId="77777777" w:rsidR="00CE6EF3" w:rsidRPr="00CE6EF3" w:rsidRDefault="00CE6EF3">
            <w:pPr>
              <w:spacing w:before="0" w:after="0" w:line="240" w:lineRule="auto"/>
              <w:rPr>
                <w:ins w:id="39636" w:author="pete jones" w:date="2022-03-12T12:01:00Z"/>
                <w:sz w:val="16"/>
                <w:szCs w:val="16"/>
                <w:rPrChange w:id="39637" w:author="pete jones" w:date="2022-03-12T12:01:00Z">
                  <w:rPr>
                    <w:ins w:id="39638" w:author="pete jones" w:date="2022-03-12T12:01:00Z"/>
                  </w:rPr>
                </w:rPrChange>
              </w:rPr>
              <w:pPrChange w:id="39639" w:author="pete jones" w:date="2022-03-12T12:01:00Z">
                <w:pPr/>
              </w:pPrChange>
            </w:pPr>
            <w:ins w:id="39640" w:author="pete jones" w:date="2022-03-12T12:01:00Z">
              <w:r w:rsidRPr="00CE6EF3">
                <w:rPr>
                  <w:sz w:val="16"/>
                  <w:szCs w:val="16"/>
                  <w:rPrChange w:id="39641" w:author="pete jones" w:date="2022-03-12T12:01:00Z">
                    <w:rPr/>
                  </w:rPrChange>
                </w:rPr>
                <w:t>Percentage of students who have studied Science to L3</w:t>
              </w:r>
            </w:ins>
          </w:p>
        </w:tc>
        <w:tc>
          <w:tcPr>
            <w:tcW w:w="1300" w:type="dxa"/>
            <w:noWrap/>
            <w:hideMark/>
          </w:tcPr>
          <w:p w14:paraId="7B5AE252" w14:textId="77777777" w:rsidR="00CE6EF3" w:rsidRPr="00CE6EF3" w:rsidRDefault="00CE6EF3">
            <w:pPr>
              <w:spacing w:before="0" w:after="0" w:line="240" w:lineRule="auto"/>
              <w:jc w:val="center"/>
              <w:rPr>
                <w:ins w:id="39642" w:author="pete jones" w:date="2022-03-12T12:01:00Z"/>
                <w:sz w:val="16"/>
                <w:szCs w:val="16"/>
                <w:rPrChange w:id="39643" w:author="pete jones" w:date="2022-03-12T12:01:00Z">
                  <w:rPr>
                    <w:ins w:id="39644" w:author="pete jones" w:date="2022-03-12T12:01:00Z"/>
                  </w:rPr>
                </w:rPrChange>
              </w:rPr>
              <w:pPrChange w:id="39645" w:author="pete jones" w:date="2022-03-12T12:02:00Z">
                <w:pPr/>
              </w:pPrChange>
            </w:pPr>
            <w:ins w:id="39646" w:author="pete jones" w:date="2022-03-12T12:01:00Z">
              <w:r w:rsidRPr="00CE6EF3">
                <w:rPr>
                  <w:sz w:val="16"/>
                  <w:szCs w:val="16"/>
                  <w:rPrChange w:id="39647" w:author="pete jones" w:date="2022-03-12T12:01:00Z">
                    <w:rPr/>
                  </w:rPrChange>
                </w:rPr>
                <w:t>2</w:t>
              </w:r>
            </w:ins>
          </w:p>
        </w:tc>
      </w:tr>
      <w:tr w:rsidR="00CE6EF3" w:rsidRPr="00CE6EF3" w14:paraId="6FC2525E" w14:textId="77777777" w:rsidTr="00CE6EF3">
        <w:trPr>
          <w:trHeight w:val="300"/>
          <w:ins w:id="39648" w:author="pete jones" w:date="2022-03-12T12:01:00Z"/>
        </w:trPr>
        <w:tc>
          <w:tcPr>
            <w:tcW w:w="960" w:type="dxa"/>
            <w:noWrap/>
            <w:hideMark/>
          </w:tcPr>
          <w:p w14:paraId="43FDE993" w14:textId="77777777" w:rsidR="00CE6EF3" w:rsidRPr="00CE6EF3" w:rsidRDefault="00CE6EF3">
            <w:pPr>
              <w:spacing w:before="0" w:after="0" w:line="240" w:lineRule="auto"/>
              <w:jc w:val="center"/>
              <w:rPr>
                <w:ins w:id="39649" w:author="pete jones" w:date="2022-03-12T12:01:00Z"/>
                <w:sz w:val="16"/>
                <w:szCs w:val="16"/>
                <w:rPrChange w:id="39650" w:author="pete jones" w:date="2022-03-12T12:01:00Z">
                  <w:rPr>
                    <w:ins w:id="39651" w:author="pete jones" w:date="2022-03-12T12:01:00Z"/>
                  </w:rPr>
                </w:rPrChange>
              </w:rPr>
              <w:pPrChange w:id="39652" w:author="pete jones" w:date="2022-03-12T12:02:00Z">
                <w:pPr/>
              </w:pPrChange>
            </w:pPr>
            <w:ins w:id="39653" w:author="pete jones" w:date="2022-03-12T12:01:00Z">
              <w:r w:rsidRPr="00CE6EF3">
                <w:rPr>
                  <w:sz w:val="16"/>
                  <w:szCs w:val="16"/>
                  <w:rPrChange w:id="39654" w:author="pete jones" w:date="2022-03-12T12:01:00Z">
                    <w:rPr/>
                  </w:rPrChange>
                </w:rPr>
                <w:t>2.14</w:t>
              </w:r>
            </w:ins>
          </w:p>
        </w:tc>
        <w:tc>
          <w:tcPr>
            <w:tcW w:w="960" w:type="dxa"/>
            <w:noWrap/>
            <w:hideMark/>
          </w:tcPr>
          <w:p w14:paraId="7EF6832A" w14:textId="77777777" w:rsidR="00CE6EF3" w:rsidRPr="00CE6EF3" w:rsidRDefault="00CE6EF3">
            <w:pPr>
              <w:spacing w:before="0" w:after="0" w:line="240" w:lineRule="auto"/>
              <w:jc w:val="center"/>
              <w:rPr>
                <w:ins w:id="39655" w:author="pete jones" w:date="2022-03-12T12:01:00Z"/>
                <w:sz w:val="16"/>
                <w:szCs w:val="16"/>
                <w:rPrChange w:id="39656" w:author="pete jones" w:date="2022-03-12T12:01:00Z">
                  <w:rPr>
                    <w:ins w:id="39657" w:author="pete jones" w:date="2022-03-12T12:01:00Z"/>
                  </w:rPr>
                </w:rPrChange>
              </w:rPr>
              <w:pPrChange w:id="39658" w:author="pete jones" w:date="2022-03-12T12:02:00Z">
                <w:pPr/>
              </w:pPrChange>
            </w:pPr>
            <w:ins w:id="39659" w:author="pete jones" w:date="2022-03-12T12:01:00Z">
              <w:r w:rsidRPr="00CE6EF3">
                <w:rPr>
                  <w:sz w:val="16"/>
                  <w:szCs w:val="16"/>
                  <w:rPrChange w:id="39660" w:author="pete jones" w:date="2022-03-12T12:01:00Z">
                    <w:rPr/>
                  </w:rPrChange>
                </w:rPr>
                <w:t>2</w:t>
              </w:r>
            </w:ins>
          </w:p>
        </w:tc>
        <w:tc>
          <w:tcPr>
            <w:tcW w:w="8680" w:type="dxa"/>
            <w:hideMark/>
          </w:tcPr>
          <w:p w14:paraId="5212EF7F" w14:textId="77777777" w:rsidR="00CE6EF3" w:rsidRPr="00CE6EF3" w:rsidRDefault="00CE6EF3">
            <w:pPr>
              <w:spacing w:before="0" w:after="0" w:line="240" w:lineRule="auto"/>
              <w:rPr>
                <w:ins w:id="39661" w:author="pete jones" w:date="2022-03-12T12:01:00Z"/>
                <w:sz w:val="16"/>
                <w:szCs w:val="16"/>
                <w:rPrChange w:id="39662" w:author="pete jones" w:date="2022-03-12T12:01:00Z">
                  <w:rPr>
                    <w:ins w:id="39663" w:author="pete jones" w:date="2022-03-12T12:01:00Z"/>
                  </w:rPr>
                </w:rPrChange>
              </w:rPr>
              <w:pPrChange w:id="39664" w:author="pete jones" w:date="2022-03-12T12:01:00Z">
                <w:pPr/>
              </w:pPrChange>
            </w:pPr>
            <w:ins w:id="39665" w:author="pete jones" w:date="2022-03-12T12:01:00Z">
              <w:r w:rsidRPr="00CE6EF3">
                <w:rPr>
                  <w:sz w:val="16"/>
                  <w:szCs w:val="16"/>
                  <w:rPrChange w:id="39666" w:author="pete jones" w:date="2022-03-12T12:01:00Z">
                    <w:rPr/>
                  </w:rPrChange>
                </w:rPr>
                <w:t>Percentage of students who have studied an engineering qualification at L3</w:t>
              </w:r>
            </w:ins>
          </w:p>
        </w:tc>
        <w:tc>
          <w:tcPr>
            <w:tcW w:w="1300" w:type="dxa"/>
            <w:noWrap/>
            <w:hideMark/>
          </w:tcPr>
          <w:p w14:paraId="3B7AC41D" w14:textId="77777777" w:rsidR="00CE6EF3" w:rsidRPr="00CE6EF3" w:rsidRDefault="00CE6EF3">
            <w:pPr>
              <w:spacing w:before="0" w:after="0" w:line="240" w:lineRule="auto"/>
              <w:jc w:val="center"/>
              <w:rPr>
                <w:ins w:id="39667" w:author="pete jones" w:date="2022-03-12T12:01:00Z"/>
                <w:sz w:val="16"/>
                <w:szCs w:val="16"/>
                <w:rPrChange w:id="39668" w:author="pete jones" w:date="2022-03-12T12:01:00Z">
                  <w:rPr>
                    <w:ins w:id="39669" w:author="pete jones" w:date="2022-03-12T12:01:00Z"/>
                  </w:rPr>
                </w:rPrChange>
              </w:rPr>
              <w:pPrChange w:id="39670" w:author="pete jones" w:date="2022-03-12T12:02:00Z">
                <w:pPr/>
              </w:pPrChange>
            </w:pPr>
            <w:ins w:id="39671" w:author="pete jones" w:date="2022-03-12T12:01:00Z">
              <w:r w:rsidRPr="00CE6EF3">
                <w:rPr>
                  <w:sz w:val="16"/>
                  <w:szCs w:val="16"/>
                  <w:rPrChange w:id="39672" w:author="pete jones" w:date="2022-03-12T12:01:00Z">
                    <w:rPr/>
                  </w:rPrChange>
                </w:rPr>
                <w:t>2</w:t>
              </w:r>
            </w:ins>
          </w:p>
        </w:tc>
      </w:tr>
      <w:tr w:rsidR="00CE6EF3" w:rsidRPr="00CE6EF3" w14:paraId="0D67C411" w14:textId="77777777" w:rsidTr="00CE6EF3">
        <w:trPr>
          <w:trHeight w:val="300"/>
          <w:ins w:id="39673" w:author="pete jones" w:date="2022-03-12T12:01:00Z"/>
        </w:trPr>
        <w:tc>
          <w:tcPr>
            <w:tcW w:w="960" w:type="dxa"/>
            <w:noWrap/>
            <w:hideMark/>
          </w:tcPr>
          <w:p w14:paraId="0CDEC515" w14:textId="77777777" w:rsidR="00CE6EF3" w:rsidRPr="00CE6EF3" w:rsidRDefault="00CE6EF3">
            <w:pPr>
              <w:spacing w:before="0" w:after="0" w:line="240" w:lineRule="auto"/>
              <w:jc w:val="center"/>
              <w:rPr>
                <w:ins w:id="39674" w:author="pete jones" w:date="2022-03-12T12:01:00Z"/>
                <w:sz w:val="16"/>
                <w:szCs w:val="16"/>
                <w:rPrChange w:id="39675" w:author="pete jones" w:date="2022-03-12T12:01:00Z">
                  <w:rPr>
                    <w:ins w:id="39676" w:author="pete jones" w:date="2022-03-12T12:01:00Z"/>
                  </w:rPr>
                </w:rPrChange>
              </w:rPr>
              <w:pPrChange w:id="39677" w:author="pete jones" w:date="2022-03-12T12:02:00Z">
                <w:pPr/>
              </w:pPrChange>
            </w:pPr>
            <w:ins w:id="39678" w:author="pete jones" w:date="2022-03-12T12:01:00Z">
              <w:r w:rsidRPr="00CE6EF3">
                <w:rPr>
                  <w:sz w:val="16"/>
                  <w:szCs w:val="16"/>
                  <w:rPrChange w:id="39679" w:author="pete jones" w:date="2022-03-12T12:01:00Z">
                    <w:rPr/>
                  </w:rPrChange>
                </w:rPr>
                <w:t>2.15</w:t>
              </w:r>
            </w:ins>
          </w:p>
        </w:tc>
        <w:tc>
          <w:tcPr>
            <w:tcW w:w="960" w:type="dxa"/>
            <w:noWrap/>
            <w:hideMark/>
          </w:tcPr>
          <w:p w14:paraId="593B5D84" w14:textId="77777777" w:rsidR="00CE6EF3" w:rsidRPr="00CE6EF3" w:rsidRDefault="00CE6EF3">
            <w:pPr>
              <w:spacing w:before="0" w:after="0" w:line="240" w:lineRule="auto"/>
              <w:jc w:val="center"/>
              <w:rPr>
                <w:ins w:id="39680" w:author="pete jones" w:date="2022-03-12T12:01:00Z"/>
                <w:sz w:val="16"/>
                <w:szCs w:val="16"/>
                <w:rPrChange w:id="39681" w:author="pete jones" w:date="2022-03-12T12:01:00Z">
                  <w:rPr>
                    <w:ins w:id="39682" w:author="pete jones" w:date="2022-03-12T12:01:00Z"/>
                  </w:rPr>
                </w:rPrChange>
              </w:rPr>
              <w:pPrChange w:id="39683" w:author="pete jones" w:date="2022-03-12T12:02:00Z">
                <w:pPr/>
              </w:pPrChange>
            </w:pPr>
            <w:ins w:id="39684" w:author="pete jones" w:date="2022-03-12T12:01:00Z">
              <w:r w:rsidRPr="00CE6EF3">
                <w:rPr>
                  <w:sz w:val="16"/>
                  <w:szCs w:val="16"/>
                  <w:rPrChange w:id="39685" w:author="pete jones" w:date="2022-03-12T12:01:00Z">
                    <w:rPr/>
                  </w:rPrChange>
                </w:rPr>
                <w:t>2</w:t>
              </w:r>
            </w:ins>
          </w:p>
        </w:tc>
        <w:tc>
          <w:tcPr>
            <w:tcW w:w="8680" w:type="dxa"/>
            <w:hideMark/>
          </w:tcPr>
          <w:p w14:paraId="557F7535" w14:textId="77777777" w:rsidR="00CE6EF3" w:rsidRPr="00CE6EF3" w:rsidRDefault="00CE6EF3">
            <w:pPr>
              <w:spacing w:before="0" w:after="0" w:line="240" w:lineRule="auto"/>
              <w:rPr>
                <w:ins w:id="39686" w:author="pete jones" w:date="2022-03-12T12:01:00Z"/>
                <w:sz w:val="16"/>
                <w:szCs w:val="16"/>
                <w:rPrChange w:id="39687" w:author="pete jones" w:date="2022-03-12T12:01:00Z">
                  <w:rPr>
                    <w:ins w:id="39688" w:author="pete jones" w:date="2022-03-12T12:01:00Z"/>
                  </w:rPr>
                </w:rPrChange>
              </w:rPr>
              <w:pPrChange w:id="39689" w:author="pete jones" w:date="2022-03-12T12:01:00Z">
                <w:pPr/>
              </w:pPrChange>
            </w:pPr>
            <w:ins w:id="39690" w:author="pete jones" w:date="2022-03-12T12:01:00Z">
              <w:r w:rsidRPr="00CE6EF3">
                <w:rPr>
                  <w:sz w:val="16"/>
                  <w:szCs w:val="16"/>
                  <w:rPrChange w:id="39691" w:author="pete jones" w:date="2022-03-12T12:01:00Z">
                    <w:rPr/>
                  </w:rPrChange>
                </w:rPr>
                <w:t>Percentage of students failing L3</w:t>
              </w:r>
            </w:ins>
          </w:p>
        </w:tc>
        <w:tc>
          <w:tcPr>
            <w:tcW w:w="1300" w:type="dxa"/>
            <w:noWrap/>
            <w:hideMark/>
          </w:tcPr>
          <w:p w14:paraId="15C04D72" w14:textId="77777777" w:rsidR="00CE6EF3" w:rsidRPr="00CE6EF3" w:rsidRDefault="00CE6EF3">
            <w:pPr>
              <w:spacing w:before="0" w:after="0" w:line="240" w:lineRule="auto"/>
              <w:jc w:val="center"/>
              <w:rPr>
                <w:ins w:id="39692" w:author="pete jones" w:date="2022-03-12T12:01:00Z"/>
                <w:sz w:val="16"/>
                <w:szCs w:val="16"/>
                <w:rPrChange w:id="39693" w:author="pete jones" w:date="2022-03-12T12:01:00Z">
                  <w:rPr>
                    <w:ins w:id="39694" w:author="pete jones" w:date="2022-03-12T12:01:00Z"/>
                  </w:rPr>
                </w:rPrChange>
              </w:rPr>
              <w:pPrChange w:id="39695" w:author="pete jones" w:date="2022-03-12T12:02:00Z">
                <w:pPr/>
              </w:pPrChange>
            </w:pPr>
            <w:ins w:id="39696" w:author="pete jones" w:date="2022-03-12T12:01:00Z">
              <w:r w:rsidRPr="00CE6EF3">
                <w:rPr>
                  <w:sz w:val="16"/>
                  <w:szCs w:val="16"/>
                  <w:rPrChange w:id="39697" w:author="pete jones" w:date="2022-03-12T12:01:00Z">
                    <w:rPr/>
                  </w:rPrChange>
                </w:rPr>
                <w:t>5</w:t>
              </w:r>
            </w:ins>
          </w:p>
        </w:tc>
      </w:tr>
      <w:tr w:rsidR="00CE6EF3" w:rsidRPr="00CE6EF3" w14:paraId="595B795E" w14:textId="77777777" w:rsidTr="00CE6EF3">
        <w:trPr>
          <w:trHeight w:val="300"/>
          <w:ins w:id="39698" w:author="pete jones" w:date="2022-03-12T12:01:00Z"/>
        </w:trPr>
        <w:tc>
          <w:tcPr>
            <w:tcW w:w="960" w:type="dxa"/>
            <w:noWrap/>
            <w:hideMark/>
          </w:tcPr>
          <w:p w14:paraId="60D975BF" w14:textId="77777777" w:rsidR="00CE6EF3" w:rsidRPr="00CE6EF3" w:rsidRDefault="00CE6EF3">
            <w:pPr>
              <w:spacing w:before="0" w:after="0" w:line="240" w:lineRule="auto"/>
              <w:jc w:val="center"/>
              <w:rPr>
                <w:ins w:id="39699" w:author="pete jones" w:date="2022-03-12T12:01:00Z"/>
                <w:sz w:val="16"/>
                <w:szCs w:val="16"/>
                <w:rPrChange w:id="39700" w:author="pete jones" w:date="2022-03-12T12:01:00Z">
                  <w:rPr>
                    <w:ins w:id="39701" w:author="pete jones" w:date="2022-03-12T12:01:00Z"/>
                  </w:rPr>
                </w:rPrChange>
              </w:rPr>
              <w:pPrChange w:id="39702" w:author="pete jones" w:date="2022-03-12T12:02:00Z">
                <w:pPr/>
              </w:pPrChange>
            </w:pPr>
            <w:ins w:id="39703" w:author="pete jones" w:date="2022-03-12T12:01:00Z">
              <w:r w:rsidRPr="00CE6EF3">
                <w:rPr>
                  <w:sz w:val="16"/>
                  <w:szCs w:val="16"/>
                  <w:rPrChange w:id="39704" w:author="pete jones" w:date="2022-03-12T12:01:00Z">
                    <w:rPr/>
                  </w:rPrChange>
                </w:rPr>
                <w:t>2.16</w:t>
              </w:r>
            </w:ins>
          </w:p>
        </w:tc>
        <w:tc>
          <w:tcPr>
            <w:tcW w:w="960" w:type="dxa"/>
            <w:noWrap/>
            <w:hideMark/>
          </w:tcPr>
          <w:p w14:paraId="11871BB9" w14:textId="77777777" w:rsidR="00CE6EF3" w:rsidRPr="00CE6EF3" w:rsidRDefault="00CE6EF3">
            <w:pPr>
              <w:spacing w:before="0" w:after="0" w:line="240" w:lineRule="auto"/>
              <w:jc w:val="center"/>
              <w:rPr>
                <w:ins w:id="39705" w:author="pete jones" w:date="2022-03-12T12:01:00Z"/>
                <w:sz w:val="16"/>
                <w:szCs w:val="16"/>
                <w:rPrChange w:id="39706" w:author="pete jones" w:date="2022-03-12T12:01:00Z">
                  <w:rPr>
                    <w:ins w:id="39707" w:author="pete jones" w:date="2022-03-12T12:01:00Z"/>
                  </w:rPr>
                </w:rPrChange>
              </w:rPr>
              <w:pPrChange w:id="39708" w:author="pete jones" w:date="2022-03-12T12:02:00Z">
                <w:pPr/>
              </w:pPrChange>
            </w:pPr>
            <w:ins w:id="39709" w:author="pete jones" w:date="2022-03-12T12:01:00Z">
              <w:r w:rsidRPr="00CE6EF3">
                <w:rPr>
                  <w:sz w:val="16"/>
                  <w:szCs w:val="16"/>
                  <w:rPrChange w:id="39710" w:author="pete jones" w:date="2022-03-12T12:01:00Z">
                    <w:rPr/>
                  </w:rPrChange>
                </w:rPr>
                <w:t>2</w:t>
              </w:r>
            </w:ins>
          </w:p>
        </w:tc>
        <w:tc>
          <w:tcPr>
            <w:tcW w:w="8680" w:type="dxa"/>
            <w:hideMark/>
          </w:tcPr>
          <w:p w14:paraId="073F3AF0" w14:textId="77777777" w:rsidR="00CE6EF3" w:rsidRPr="00CE6EF3" w:rsidRDefault="00CE6EF3">
            <w:pPr>
              <w:spacing w:before="0" w:after="0" w:line="240" w:lineRule="auto"/>
              <w:rPr>
                <w:ins w:id="39711" w:author="pete jones" w:date="2022-03-12T12:01:00Z"/>
                <w:sz w:val="16"/>
                <w:szCs w:val="16"/>
                <w:rPrChange w:id="39712" w:author="pete jones" w:date="2022-03-12T12:01:00Z">
                  <w:rPr>
                    <w:ins w:id="39713" w:author="pete jones" w:date="2022-03-12T12:01:00Z"/>
                  </w:rPr>
                </w:rPrChange>
              </w:rPr>
              <w:pPrChange w:id="39714" w:author="pete jones" w:date="2022-03-12T12:01:00Z">
                <w:pPr/>
              </w:pPrChange>
            </w:pPr>
            <w:ins w:id="39715" w:author="pete jones" w:date="2022-03-12T12:01:00Z">
              <w:r w:rsidRPr="00CE6EF3">
                <w:rPr>
                  <w:sz w:val="16"/>
                  <w:szCs w:val="16"/>
                  <w:rPrChange w:id="39716" w:author="pete jones" w:date="2022-03-12T12:01:00Z">
                    <w:rPr/>
                  </w:rPrChange>
                </w:rPr>
                <w:t>Percentage of students failing L4</w:t>
              </w:r>
            </w:ins>
          </w:p>
        </w:tc>
        <w:tc>
          <w:tcPr>
            <w:tcW w:w="1300" w:type="dxa"/>
            <w:noWrap/>
            <w:hideMark/>
          </w:tcPr>
          <w:p w14:paraId="1FC4BB8B" w14:textId="77777777" w:rsidR="00CE6EF3" w:rsidRPr="00CE6EF3" w:rsidRDefault="00CE6EF3">
            <w:pPr>
              <w:spacing w:before="0" w:after="0" w:line="240" w:lineRule="auto"/>
              <w:jc w:val="center"/>
              <w:rPr>
                <w:ins w:id="39717" w:author="pete jones" w:date="2022-03-12T12:01:00Z"/>
                <w:sz w:val="16"/>
                <w:szCs w:val="16"/>
                <w:rPrChange w:id="39718" w:author="pete jones" w:date="2022-03-12T12:01:00Z">
                  <w:rPr>
                    <w:ins w:id="39719" w:author="pete jones" w:date="2022-03-12T12:01:00Z"/>
                  </w:rPr>
                </w:rPrChange>
              </w:rPr>
              <w:pPrChange w:id="39720" w:author="pete jones" w:date="2022-03-12T12:02:00Z">
                <w:pPr/>
              </w:pPrChange>
            </w:pPr>
            <w:ins w:id="39721" w:author="pete jones" w:date="2022-03-12T12:01:00Z">
              <w:r w:rsidRPr="00CE6EF3">
                <w:rPr>
                  <w:sz w:val="16"/>
                  <w:szCs w:val="16"/>
                  <w:rPrChange w:id="39722" w:author="pete jones" w:date="2022-03-12T12:01:00Z">
                    <w:rPr/>
                  </w:rPrChange>
                </w:rPr>
                <w:t>2</w:t>
              </w:r>
            </w:ins>
          </w:p>
        </w:tc>
      </w:tr>
      <w:tr w:rsidR="00CE6EF3" w:rsidRPr="00CE6EF3" w14:paraId="656E5287" w14:textId="77777777" w:rsidTr="00CE6EF3">
        <w:trPr>
          <w:trHeight w:val="300"/>
          <w:ins w:id="39723" w:author="pete jones" w:date="2022-03-12T12:01:00Z"/>
        </w:trPr>
        <w:tc>
          <w:tcPr>
            <w:tcW w:w="960" w:type="dxa"/>
            <w:noWrap/>
            <w:hideMark/>
          </w:tcPr>
          <w:p w14:paraId="254BFBFE" w14:textId="77777777" w:rsidR="00CE6EF3" w:rsidRPr="00CE6EF3" w:rsidRDefault="00CE6EF3">
            <w:pPr>
              <w:spacing w:before="0" w:after="0" w:line="240" w:lineRule="auto"/>
              <w:jc w:val="center"/>
              <w:rPr>
                <w:ins w:id="39724" w:author="pete jones" w:date="2022-03-12T12:01:00Z"/>
                <w:sz w:val="16"/>
                <w:szCs w:val="16"/>
                <w:rPrChange w:id="39725" w:author="pete jones" w:date="2022-03-12T12:01:00Z">
                  <w:rPr>
                    <w:ins w:id="39726" w:author="pete jones" w:date="2022-03-12T12:01:00Z"/>
                  </w:rPr>
                </w:rPrChange>
              </w:rPr>
              <w:pPrChange w:id="39727" w:author="pete jones" w:date="2022-03-12T12:02:00Z">
                <w:pPr/>
              </w:pPrChange>
            </w:pPr>
            <w:ins w:id="39728" w:author="pete jones" w:date="2022-03-12T12:01:00Z">
              <w:r w:rsidRPr="00CE6EF3">
                <w:rPr>
                  <w:sz w:val="16"/>
                  <w:szCs w:val="16"/>
                  <w:rPrChange w:id="39729" w:author="pete jones" w:date="2022-03-12T12:01:00Z">
                    <w:rPr/>
                  </w:rPrChange>
                </w:rPr>
                <w:t>2.17</w:t>
              </w:r>
            </w:ins>
          </w:p>
        </w:tc>
        <w:tc>
          <w:tcPr>
            <w:tcW w:w="960" w:type="dxa"/>
            <w:noWrap/>
            <w:hideMark/>
          </w:tcPr>
          <w:p w14:paraId="6F0F07E0" w14:textId="77777777" w:rsidR="00CE6EF3" w:rsidRPr="00CE6EF3" w:rsidRDefault="00CE6EF3">
            <w:pPr>
              <w:spacing w:before="0" w:after="0" w:line="240" w:lineRule="auto"/>
              <w:jc w:val="center"/>
              <w:rPr>
                <w:ins w:id="39730" w:author="pete jones" w:date="2022-03-12T12:01:00Z"/>
                <w:sz w:val="16"/>
                <w:szCs w:val="16"/>
                <w:rPrChange w:id="39731" w:author="pete jones" w:date="2022-03-12T12:01:00Z">
                  <w:rPr>
                    <w:ins w:id="39732" w:author="pete jones" w:date="2022-03-12T12:01:00Z"/>
                  </w:rPr>
                </w:rPrChange>
              </w:rPr>
              <w:pPrChange w:id="39733" w:author="pete jones" w:date="2022-03-12T12:02:00Z">
                <w:pPr/>
              </w:pPrChange>
            </w:pPr>
            <w:ins w:id="39734" w:author="pete jones" w:date="2022-03-12T12:01:00Z">
              <w:r w:rsidRPr="00CE6EF3">
                <w:rPr>
                  <w:sz w:val="16"/>
                  <w:szCs w:val="16"/>
                  <w:rPrChange w:id="39735" w:author="pete jones" w:date="2022-03-12T12:01:00Z">
                    <w:rPr/>
                  </w:rPrChange>
                </w:rPr>
                <w:t>2</w:t>
              </w:r>
            </w:ins>
          </w:p>
        </w:tc>
        <w:tc>
          <w:tcPr>
            <w:tcW w:w="8680" w:type="dxa"/>
            <w:hideMark/>
          </w:tcPr>
          <w:p w14:paraId="2EAE1CF4" w14:textId="77777777" w:rsidR="00CE6EF3" w:rsidRPr="00CE6EF3" w:rsidRDefault="00CE6EF3">
            <w:pPr>
              <w:spacing w:before="0" w:after="0" w:line="240" w:lineRule="auto"/>
              <w:rPr>
                <w:ins w:id="39736" w:author="pete jones" w:date="2022-03-12T12:01:00Z"/>
                <w:sz w:val="16"/>
                <w:szCs w:val="16"/>
                <w:rPrChange w:id="39737" w:author="pete jones" w:date="2022-03-12T12:01:00Z">
                  <w:rPr>
                    <w:ins w:id="39738" w:author="pete jones" w:date="2022-03-12T12:01:00Z"/>
                  </w:rPr>
                </w:rPrChange>
              </w:rPr>
              <w:pPrChange w:id="39739" w:author="pete jones" w:date="2022-03-12T12:01:00Z">
                <w:pPr/>
              </w:pPrChange>
            </w:pPr>
            <w:ins w:id="39740" w:author="pete jones" w:date="2022-03-12T12:01:00Z">
              <w:r w:rsidRPr="00CE6EF3">
                <w:rPr>
                  <w:sz w:val="16"/>
                  <w:szCs w:val="16"/>
                  <w:rPrChange w:id="39741" w:author="pete jones" w:date="2022-03-12T12:01:00Z">
                    <w:rPr/>
                  </w:rPrChange>
                </w:rPr>
                <w:t>Percentage of students failing L5</w:t>
              </w:r>
            </w:ins>
          </w:p>
        </w:tc>
        <w:tc>
          <w:tcPr>
            <w:tcW w:w="1300" w:type="dxa"/>
            <w:noWrap/>
            <w:hideMark/>
          </w:tcPr>
          <w:p w14:paraId="68998ACA" w14:textId="77777777" w:rsidR="00CE6EF3" w:rsidRPr="00CE6EF3" w:rsidRDefault="00CE6EF3">
            <w:pPr>
              <w:spacing w:before="0" w:after="0" w:line="240" w:lineRule="auto"/>
              <w:jc w:val="center"/>
              <w:rPr>
                <w:ins w:id="39742" w:author="pete jones" w:date="2022-03-12T12:01:00Z"/>
                <w:sz w:val="16"/>
                <w:szCs w:val="16"/>
                <w:rPrChange w:id="39743" w:author="pete jones" w:date="2022-03-12T12:01:00Z">
                  <w:rPr>
                    <w:ins w:id="39744" w:author="pete jones" w:date="2022-03-12T12:01:00Z"/>
                  </w:rPr>
                </w:rPrChange>
              </w:rPr>
              <w:pPrChange w:id="39745" w:author="pete jones" w:date="2022-03-12T12:02:00Z">
                <w:pPr/>
              </w:pPrChange>
            </w:pPr>
            <w:ins w:id="39746" w:author="pete jones" w:date="2022-03-12T12:01:00Z">
              <w:r w:rsidRPr="00CE6EF3">
                <w:rPr>
                  <w:sz w:val="16"/>
                  <w:szCs w:val="16"/>
                  <w:rPrChange w:id="39747" w:author="pete jones" w:date="2022-03-12T12:01:00Z">
                    <w:rPr/>
                  </w:rPrChange>
                </w:rPr>
                <w:t>2</w:t>
              </w:r>
            </w:ins>
          </w:p>
        </w:tc>
      </w:tr>
      <w:tr w:rsidR="00CE6EF3" w:rsidRPr="00CE6EF3" w14:paraId="5E589229" w14:textId="77777777" w:rsidTr="00CE6EF3">
        <w:trPr>
          <w:trHeight w:val="300"/>
          <w:ins w:id="39748" w:author="pete jones" w:date="2022-03-12T12:01:00Z"/>
        </w:trPr>
        <w:tc>
          <w:tcPr>
            <w:tcW w:w="960" w:type="dxa"/>
            <w:noWrap/>
            <w:hideMark/>
          </w:tcPr>
          <w:p w14:paraId="5460FB81" w14:textId="77777777" w:rsidR="00CE6EF3" w:rsidRPr="00CE6EF3" w:rsidRDefault="00CE6EF3">
            <w:pPr>
              <w:spacing w:before="0" w:after="0" w:line="240" w:lineRule="auto"/>
              <w:jc w:val="center"/>
              <w:rPr>
                <w:ins w:id="39749" w:author="pete jones" w:date="2022-03-12T12:01:00Z"/>
                <w:sz w:val="16"/>
                <w:szCs w:val="16"/>
                <w:rPrChange w:id="39750" w:author="pete jones" w:date="2022-03-12T12:01:00Z">
                  <w:rPr>
                    <w:ins w:id="39751" w:author="pete jones" w:date="2022-03-12T12:01:00Z"/>
                  </w:rPr>
                </w:rPrChange>
              </w:rPr>
              <w:pPrChange w:id="39752" w:author="pete jones" w:date="2022-03-12T12:02:00Z">
                <w:pPr/>
              </w:pPrChange>
            </w:pPr>
            <w:ins w:id="39753" w:author="pete jones" w:date="2022-03-12T12:01:00Z">
              <w:r w:rsidRPr="00CE6EF3">
                <w:rPr>
                  <w:sz w:val="16"/>
                  <w:szCs w:val="16"/>
                  <w:rPrChange w:id="39754" w:author="pete jones" w:date="2022-03-12T12:01:00Z">
                    <w:rPr/>
                  </w:rPrChange>
                </w:rPr>
                <w:t>2.18</w:t>
              </w:r>
            </w:ins>
          </w:p>
        </w:tc>
        <w:tc>
          <w:tcPr>
            <w:tcW w:w="960" w:type="dxa"/>
            <w:noWrap/>
            <w:hideMark/>
          </w:tcPr>
          <w:p w14:paraId="279D645F" w14:textId="77777777" w:rsidR="00CE6EF3" w:rsidRPr="00CE6EF3" w:rsidRDefault="00CE6EF3">
            <w:pPr>
              <w:spacing w:before="0" w:after="0" w:line="240" w:lineRule="auto"/>
              <w:jc w:val="center"/>
              <w:rPr>
                <w:ins w:id="39755" w:author="pete jones" w:date="2022-03-12T12:01:00Z"/>
                <w:sz w:val="16"/>
                <w:szCs w:val="16"/>
                <w:rPrChange w:id="39756" w:author="pete jones" w:date="2022-03-12T12:01:00Z">
                  <w:rPr>
                    <w:ins w:id="39757" w:author="pete jones" w:date="2022-03-12T12:01:00Z"/>
                  </w:rPr>
                </w:rPrChange>
              </w:rPr>
              <w:pPrChange w:id="39758" w:author="pete jones" w:date="2022-03-12T12:02:00Z">
                <w:pPr/>
              </w:pPrChange>
            </w:pPr>
            <w:ins w:id="39759" w:author="pete jones" w:date="2022-03-12T12:01:00Z">
              <w:r w:rsidRPr="00CE6EF3">
                <w:rPr>
                  <w:sz w:val="16"/>
                  <w:szCs w:val="16"/>
                  <w:rPrChange w:id="39760" w:author="pete jones" w:date="2022-03-12T12:01:00Z">
                    <w:rPr/>
                  </w:rPrChange>
                </w:rPr>
                <w:t>2</w:t>
              </w:r>
            </w:ins>
          </w:p>
        </w:tc>
        <w:tc>
          <w:tcPr>
            <w:tcW w:w="8680" w:type="dxa"/>
            <w:hideMark/>
          </w:tcPr>
          <w:p w14:paraId="5C20688D" w14:textId="77777777" w:rsidR="00CE6EF3" w:rsidRPr="00CE6EF3" w:rsidRDefault="00CE6EF3">
            <w:pPr>
              <w:spacing w:before="0" w:after="0" w:line="240" w:lineRule="auto"/>
              <w:rPr>
                <w:ins w:id="39761" w:author="pete jones" w:date="2022-03-12T12:01:00Z"/>
                <w:sz w:val="16"/>
                <w:szCs w:val="16"/>
                <w:rPrChange w:id="39762" w:author="pete jones" w:date="2022-03-12T12:01:00Z">
                  <w:rPr>
                    <w:ins w:id="39763" w:author="pete jones" w:date="2022-03-12T12:01:00Z"/>
                  </w:rPr>
                </w:rPrChange>
              </w:rPr>
              <w:pPrChange w:id="39764" w:author="pete jones" w:date="2022-03-12T12:01:00Z">
                <w:pPr/>
              </w:pPrChange>
            </w:pPr>
            <w:ins w:id="39765" w:author="pete jones" w:date="2022-03-12T12:01:00Z">
              <w:r w:rsidRPr="00CE6EF3">
                <w:rPr>
                  <w:sz w:val="16"/>
                  <w:szCs w:val="16"/>
                  <w:rPrChange w:id="39766" w:author="pete jones" w:date="2022-03-12T12:01:00Z">
                    <w:rPr/>
                  </w:rPrChange>
                </w:rPr>
                <w:t>Total number of resists required at L3</w:t>
              </w:r>
            </w:ins>
          </w:p>
        </w:tc>
        <w:tc>
          <w:tcPr>
            <w:tcW w:w="1300" w:type="dxa"/>
            <w:noWrap/>
            <w:hideMark/>
          </w:tcPr>
          <w:p w14:paraId="6257D378" w14:textId="77777777" w:rsidR="00CE6EF3" w:rsidRPr="00CE6EF3" w:rsidRDefault="00CE6EF3">
            <w:pPr>
              <w:spacing w:before="0" w:after="0" w:line="240" w:lineRule="auto"/>
              <w:jc w:val="center"/>
              <w:rPr>
                <w:ins w:id="39767" w:author="pete jones" w:date="2022-03-12T12:01:00Z"/>
                <w:sz w:val="16"/>
                <w:szCs w:val="16"/>
                <w:rPrChange w:id="39768" w:author="pete jones" w:date="2022-03-12T12:01:00Z">
                  <w:rPr>
                    <w:ins w:id="39769" w:author="pete jones" w:date="2022-03-12T12:01:00Z"/>
                  </w:rPr>
                </w:rPrChange>
              </w:rPr>
              <w:pPrChange w:id="39770" w:author="pete jones" w:date="2022-03-12T12:02:00Z">
                <w:pPr/>
              </w:pPrChange>
            </w:pPr>
            <w:ins w:id="39771" w:author="pete jones" w:date="2022-03-12T12:01:00Z">
              <w:r w:rsidRPr="00CE6EF3">
                <w:rPr>
                  <w:sz w:val="16"/>
                  <w:szCs w:val="16"/>
                  <w:rPrChange w:id="39772" w:author="pete jones" w:date="2022-03-12T12:01:00Z">
                    <w:rPr/>
                  </w:rPrChange>
                </w:rPr>
                <w:t>0</w:t>
              </w:r>
            </w:ins>
          </w:p>
        </w:tc>
      </w:tr>
      <w:tr w:rsidR="00CE6EF3" w:rsidRPr="00CE6EF3" w14:paraId="76F276A2" w14:textId="77777777" w:rsidTr="00CE6EF3">
        <w:trPr>
          <w:trHeight w:val="300"/>
          <w:ins w:id="39773" w:author="pete jones" w:date="2022-03-12T12:01:00Z"/>
        </w:trPr>
        <w:tc>
          <w:tcPr>
            <w:tcW w:w="960" w:type="dxa"/>
            <w:noWrap/>
            <w:hideMark/>
          </w:tcPr>
          <w:p w14:paraId="06EC1A7F" w14:textId="77777777" w:rsidR="00CE6EF3" w:rsidRPr="00CE6EF3" w:rsidRDefault="00CE6EF3">
            <w:pPr>
              <w:spacing w:before="0" w:after="0" w:line="240" w:lineRule="auto"/>
              <w:jc w:val="center"/>
              <w:rPr>
                <w:ins w:id="39774" w:author="pete jones" w:date="2022-03-12T12:01:00Z"/>
                <w:sz w:val="16"/>
                <w:szCs w:val="16"/>
                <w:rPrChange w:id="39775" w:author="pete jones" w:date="2022-03-12T12:01:00Z">
                  <w:rPr>
                    <w:ins w:id="39776" w:author="pete jones" w:date="2022-03-12T12:01:00Z"/>
                  </w:rPr>
                </w:rPrChange>
              </w:rPr>
              <w:pPrChange w:id="39777" w:author="pete jones" w:date="2022-03-12T12:02:00Z">
                <w:pPr/>
              </w:pPrChange>
            </w:pPr>
            <w:ins w:id="39778" w:author="pete jones" w:date="2022-03-12T12:01:00Z">
              <w:r w:rsidRPr="00CE6EF3">
                <w:rPr>
                  <w:sz w:val="16"/>
                  <w:szCs w:val="16"/>
                  <w:rPrChange w:id="39779" w:author="pete jones" w:date="2022-03-12T12:01:00Z">
                    <w:rPr/>
                  </w:rPrChange>
                </w:rPr>
                <w:t>2.19</w:t>
              </w:r>
            </w:ins>
          </w:p>
        </w:tc>
        <w:tc>
          <w:tcPr>
            <w:tcW w:w="960" w:type="dxa"/>
            <w:noWrap/>
            <w:hideMark/>
          </w:tcPr>
          <w:p w14:paraId="2AC12752" w14:textId="77777777" w:rsidR="00CE6EF3" w:rsidRPr="00CE6EF3" w:rsidRDefault="00CE6EF3">
            <w:pPr>
              <w:spacing w:before="0" w:after="0" w:line="240" w:lineRule="auto"/>
              <w:jc w:val="center"/>
              <w:rPr>
                <w:ins w:id="39780" w:author="pete jones" w:date="2022-03-12T12:01:00Z"/>
                <w:sz w:val="16"/>
                <w:szCs w:val="16"/>
                <w:rPrChange w:id="39781" w:author="pete jones" w:date="2022-03-12T12:01:00Z">
                  <w:rPr>
                    <w:ins w:id="39782" w:author="pete jones" w:date="2022-03-12T12:01:00Z"/>
                  </w:rPr>
                </w:rPrChange>
              </w:rPr>
              <w:pPrChange w:id="39783" w:author="pete jones" w:date="2022-03-12T12:02:00Z">
                <w:pPr/>
              </w:pPrChange>
            </w:pPr>
            <w:ins w:id="39784" w:author="pete jones" w:date="2022-03-12T12:01:00Z">
              <w:r w:rsidRPr="00CE6EF3">
                <w:rPr>
                  <w:sz w:val="16"/>
                  <w:szCs w:val="16"/>
                  <w:rPrChange w:id="39785" w:author="pete jones" w:date="2022-03-12T12:01:00Z">
                    <w:rPr/>
                  </w:rPrChange>
                </w:rPr>
                <w:t>2</w:t>
              </w:r>
            </w:ins>
          </w:p>
        </w:tc>
        <w:tc>
          <w:tcPr>
            <w:tcW w:w="8680" w:type="dxa"/>
            <w:hideMark/>
          </w:tcPr>
          <w:p w14:paraId="4F0E3C92" w14:textId="77777777" w:rsidR="00CE6EF3" w:rsidRPr="00CE6EF3" w:rsidRDefault="00CE6EF3">
            <w:pPr>
              <w:spacing w:before="0" w:after="0" w:line="240" w:lineRule="auto"/>
              <w:rPr>
                <w:ins w:id="39786" w:author="pete jones" w:date="2022-03-12T12:01:00Z"/>
                <w:sz w:val="16"/>
                <w:szCs w:val="16"/>
                <w:rPrChange w:id="39787" w:author="pete jones" w:date="2022-03-12T12:01:00Z">
                  <w:rPr>
                    <w:ins w:id="39788" w:author="pete jones" w:date="2022-03-12T12:01:00Z"/>
                  </w:rPr>
                </w:rPrChange>
              </w:rPr>
              <w:pPrChange w:id="39789" w:author="pete jones" w:date="2022-03-12T12:01:00Z">
                <w:pPr/>
              </w:pPrChange>
            </w:pPr>
            <w:ins w:id="39790" w:author="pete jones" w:date="2022-03-12T12:01:00Z">
              <w:r w:rsidRPr="00CE6EF3">
                <w:rPr>
                  <w:sz w:val="16"/>
                  <w:szCs w:val="16"/>
                  <w:rPrChange w:id="39791" w:author="pete jones" w:date="2022-03-12T12:01:00Z">
                    <w:rPr/>
                  </w:rPrChange>
                </w:rPr>
                <w:t>Total number of resists required at L4</w:t>
              </w:r>
            </w:ins>
          </w:p>
        </w:tc>
        <w:tc>
          <w:tcPr>
            <w:tcW w:w="1300" w:type="dxa"/>
            <w:noWrap/>
            <w:hideMark/>
          </w:tcPr>
          <w:p w14:paraId="70368753" w14:textId="77777777" w:rsidR="00CE6EF3" w:rsidRPr="00CE6EF3" w:rsidRDefault="00CE6EF3">
            <w:pPr>
              <w:spacing w:before="0" w:after="0" w:line="240" w:lineRule="auto"/>
              <w:jc w:val="center"/>
              <w:rPr>
                <w:ins w:id="39792" w:author="pete jones" w:date="2022-03-12T12:01:00Z"/>
                <w:sz w:val="16"/>
                <w:szCs w:val="16"/>
                <w:rPrChange w:id="39793" w:author="pete jones" w:date="2022-03-12T12:01:00Z">
                  <w:rPr>
                    <w:ins w:id="39794" w:author="pete jones" w:date="2022-03-12T12:01:00Z"/>
                  </w:rPr>
                </w:rPrChange>
              </w:rPr>
              <w:pPrChange w:id="39795" w:author="pete jones" w:date="2022-03-12T12:02:00Z">
                <w:pPr/>
              </w:pPrChange>
            </w:pPr>
            <w:ins w:id="39796" w:author="pete jones" w:date="2022-03-12T12:01:00Z">
              <w:r w:rsidRPr="00CE6EF3">
                <w:rPr>
                  <w:sz w:val="16"/>
                  <w:szCs w:val="16"/>
                  <w:rPrChange w:id="39797" w:author="pete jones" w:date="2022-03-12T12:01:00Z">
                    <w:rPr/>
                  </w:rPrChange>
                </w:rPr>
                <w:t>0</w:t>
              </w:r>
            </w:ins>
          </w:p>
        </w:tc>
      </w:tr>
      <w:tr w:rsidR="00CE6EF3" w:rsidRPr="00CE6EF3" w14:paraId="33709517" w14:textId="77777777" w:rsidTr="00CE6EF3">
        <w:trPr>
          <w:trHeight w:val="300"/>
          <w:ins w:id="39798" w:author="pete jones" w:date="2022-03-12T12:01:00Z"/>
        </w:trPr>
        <w:tc>
          <w:tcPr>
            <w:tcW w:w="960" w:type="dxa"/>
            <w:noWrap/>
            <w:hideMark/>
          </w:tcPr>
          <w:p w14:paraId="4EBE0BE1" w14:textId="77777777" w:rsidR="00CE6EF3" w:rsidRPr="00CE6EF3" w:rsidRDefault="00CE6EF3">
            <w:pPr>
              <w:spacing w:before="0" w:after="0" w:line="240" w:lineRule="auto"/>
              <w:jc w:val="center"/>
              <w:rPr>
                <w:ins w:id="39799" w:author="pete jones" w:date="2022-03-12T12:01:00Z"/>
                <w:sz w:val="16"/>
                <w:szCs w:val="16"/>
                <w:rPrChange w:id="39800" w:author="pete jones" w:date="2022-03-12T12:01:00Z">
                  <w:rPr>
                    <w:ins w:id="39801" w:author="pete jones" w:date="2022-03-12T12:01:00Z"/>
                  </w:rPr>
                </w:rPrChange>
              </w:rPr>
              <w:pPrChange w:id="39802" w:author="pete jones" w:date="2022-03-12T12:02:00Z">
                <w:pPr/>
              </w:pPrChange>
            </w:pPr>
            <w:ins w:id="39803" w:author="pete jones" w:date="2022-03-12T12:01:00Z">
              <w:r w:rsidRPr="00CE6EF3">
                <w:rPr>
                  <w:sz w:val="16"/>
                  <w:szCs w:val="16"/>
                  <w:rPrChange w:id="39804" w:author="pete jones" w:date="2022-03-12T12:01:00Z">
                    <w:rPr/>
                  </w:rPrChange>
                </w:rPr>
                <w:t>2.20</w:t>
              </w:r>
            </w:ins>
          </w:p>
        </w:tc>
        <w:tc>
          <w:tcPr>
            <w:tcW w:w="960" w:type="dxa"/>
            <w:noWrap/>
            <w:hideMark/>
          </w:tcPr>
          <w:p w14:paraId="6BDA8749" w14:textId="77777777" w:rsidR="00CE6EF3" w:rsidRPr="00CE6EF3" w:rsidRDefault="00CE6EF3">
            <w:pPr>
              <w:spacing w:before="0" w:after="0" w:line="240" w:lineRule="auto"/>
              <w:jc w:val="center"/>
              <w:rPr>
                <w:ins w:id="39805" w:author="pete jones" w:date="2022-03-12T12:01:00Z"/>
                <w:sz w:val="16"/>
                <w:szCs w:val="16"/>
                <w:rPrChange w:id="39806" w:author="pete jones" w:date="2022-03-12T12:01:00Z">
                  <w:rPr>
                    <w:ins w:id="39807" w:author="pete jones" w:date="2022-03-12T12:01:00Z"/>
                  </w:rPr>
                </w:rPrChange>
              </w:rPr>
              <w:pPrChange w:id="39808" w:author="pete jones" w:date="2022-03-12T12:02:00Z">
                <w:pPr/>
              </w:pPrChange>
            </w:pPr>
            <w:ins w:id="39809" w:author="pete jones" w:date="2022-03-12T12:01:00Z">
              <w:r w:rsidRPr="00CE6EF3">
                <w:rPr>
                  <w:sz w:val="16"/>
                  <w:szCs w:val="16"/>
                  <w:rPrChange w:id="39810" w:author="pete jones" w:date="2022-03-12T12:01:00Z">
                    <w:rPr/>
                  </w:rPrChange>
                </w:rPr>
                <w:t>2</w:t>
              </w:r>
            </w:ins>
          </w:p>
        </w:tc>
        <w:tc>
          <w:tcPr>
            <w:tcW w:w="8680" w:type="dxa"/>
            <w:hideMark/>
          </w:tcPr>
          <w:p w14:paraId="3984DF79" w14:textId="77777777" w:rsidR="00CE6EF3" w:rsidRPr="00CE6EF3" w:rsidRDefault="00CE6EF3">
            <w:pPr>
              <w:spacing w:before="0" w:after="0" w:line="240" w:lineRule="auto"/>
              <w:rPr>
                <w:ins w:id="39811" w:author="pete jones" w:date="2022-03-12T12:01:00Z"/>
                <w:sz w:val="16"/>
                <w:szCs w:val="16"/>
                <w:rPrChange w:id="39812" w:author="pete jones" w:date="2022-03-12T12:01:00Z">
                  <w:rPr>
                    <w:ins w:id="39813" w:author="pete jones" w:date="2022-03-12T12:01:00Z"/>
                  </w:rPr>
                </w:rPrChange>
              </w:rPr>
              <w:pPrChange w:id="39814" w:author="pete jones" w:date="2022-03-12T12:01:00Z">
                <w:pPr/>
              </w:pPrChange>
            </w:pPr>
            <w:ins w:id="39815" w:author="pete jones" w:date="2022-03-12T12:01:00Z">
              <w:r w:rsidRPr="00CE6EF3">
                <w:rPr>
                  <w:sz w:val="16"/>
                  <w:szCs w:val="16"/>
                  <w:rPrChange w:id="39816" w:author="pete jones" w:date="2022-03-12T12:01:00Z">
                    <w:rPr/>
                  </w:rPrChange>
                </w:rPr>
                <w:t>Total number of resists required at L5</w:t>
              </w:r>
            </w:ins>
          </w:p>
        </w:tc>
        <w:tc>
          <w:tcPr>
            <w:tcW w:w="1300" w:type="dxa"/>
            <w:noWrap/>
            <w:hideMark/>
          </w:tcPr>
          <w:p w14:paraId="397E0AC9" w14:textId="77777777" w:rsidR="00CE6EF3" w:rsidRPr="00CE6EF3" w:rsidRDefault="00CE6EF3">
            <w:pPr>
              <w:spacing w:before="0" w:after="0" w:line="240" w:lineRule="auto"/>
              <w:jc w:val="center"/>
              <w:rPr>
                <w:ins w:id="39817" w:author="pete jones" w:date="2022-03-12T12:01:00Z"/>
                <w:sz w:val="16"/>
                <w:szCs w:val="16"/>
                <w:rPrChange w:id="39818" w:author="pete jones" w:date="2022-03-12T12:01:00Z">
                  <w:rPr>
                    <w:ins w:id="39819" w:author="pete jones" w:date="2022-03-12T12:01:00Z"/>
                  </w:rPr>
                </w:rPrChange>
              </w:rPr>
              <w:pPrChange w:id="39820" w:author="pete jones" w:date="2022-03-12T12:02:00Z">
                <w:pPr/>
              </w:pPrChange>
            </w:pPr>
            <w:ins w:id="39821" w:author="pete jones" w:date="2022-03-12T12:01:00Z">
              <w:r w:rsidRPr="00CE6EF3">
                <w:rPr>
                  <w:sz w:val="16"/>
                  <w:szCs w:val="16"/>
                  <w:rPrChange w:id="39822" w:author="pete jones" w:date="2022-03-12T12:01:00Z">
                    <w:rPr/>
                  </w:rPrChange>
                </w:rPr>
                <w:t>0</w:t>
              </w:r>
            </w:ins>
          </w:p>
        </w:tc>
      </w:tr>
      <w:tr w:rsidR="00CE6EF3" w:rsidRPr="00CE6EF3" w14:paraId="06D3D110" w14:textId="77777777" w:rsidTr="00CE6EF3">
        <w:trPr>
          <w:trHeight w:val="315"/>
          <w:ins w:id="39823" w:author="pete jones" w:date="2022-03-12T12:01:00Z"/>
        </w:trPr>
        <w:tc>
          <w:tcPr>
            <w:tcW w:w="960" w:type="dxa"/>
            <w:noWrap/>
            <w:hideMark/>
          </w:tcPr>
          <w:p w14:paraId="0114658E" w14:textId="77777777" w:rsidR="00CE6EF3" w:rsidRPr="00CE6EF3" w:rsidRDefault="00CE6EF3">
            <w:pPr>
              <w:spacing w:before="0" w:after="0" w:line="240" w:lineRule="auto"/>
              <w:jc w:val="center"/>
              <w:rPr>
                <w:ins w:id="39824" w:author="pete jones" w:date="2022-03-12T12:01:00Z"/>
                <w:sz w:val="16"/>
                <w:szCs w:val="16"/>
                <w:rPrChange w:id="39825" w:author="pete jones" w:date="2022-03-12T12:01:00Z">
                  <w:rPr>
                    <w:ins w:id="39826" w:author="pete jones" w:date="2022-03-12T12:01:00Z"/>
                  </w:rPr>
                </w:rPrChange>
              </w:rPr>
              <w:pPrChange w:id="39827" w:author="pete jones" w:date="2022-03-12T12:02:00Z">
                <w:pPr/>
              </w:pPrChange>
            </w:pPr>
            <w:ins w:id="39828" w:author="pete jones" w:date="2022-03-12T12:01:00Z">
              <w:r w:rsidRPr="00CE6EF3">
                <w:rPr>
                  <w:sz w:val="16"/>
                  <w:szCs w:val="16"/>
                  <w:rPrChange w:id="39829" w:author="pete jones" w:date="2022-03-12T12:01:00Z">
                    <w:rPr/>
                  </w:rPrChange>
                </w:rPr>
                <w:t>2.21</w:t>
              </w:r>
            </w:ins>
          </w:p>
        </w:tc>
        <w:tc>
          <w:tcPr>
            <w:tcW w:w="960" w:type="dxa"/>
            <w:noWrap/>
            <w:hideMark/>
          </w:tcPr>
          <w:p w14:paraId="0688B608" w14:textId="77777777" w:rsidR="00CE6EF3" w:rsidRPr="00CE6EF3" w:rsidRDefault="00CE6EF3">
            <w:pPr>
              <w:spacing w:before="0" w:after="0" w:line="240" w:lineRule="auto"/>
              <w:jc w:val="center"/>
              <w:rPr>
                <w:ins w:id="39830" w:author="pete jones" w:date="2022-03-12T12:01:00Z"/>
                <w:sz w:val="16"/>
                <w:szCs w:val="16"/>
                <w:rPrChange w:id="39831" w:author="pete jones" w:date="2022-03-12T12:01:00Z">
                  <w:rPr>
                    <w:ins w:id="39832" w:author="pete jones" w:date="2022-03-12T12:01:00Z"/>
                  </w:rPr>
                </w:rPrChange>
              </w:rPr>
              <w:pPrChange w:id="39833" w:author="pete jones" w:date="2022-03-12T12:02:00Z">
                <w:pPr/>
              </w:pPrChange>
            </w:pPr>
            <w:ins w:id="39834" w:author="pete jones" w:date="2022-03-12T12:01:00Z">
              <w:r w:rsidRPr="00CE6EF3">
                <w:rPr>
                  <w:sz w:val="16"/>
                  <w:szCs w:val="16"/>
                  <w:rPrChange w:id="39835" w:author="pete jones" w:date="2022-03-12T12:01:00Z">
                    <w:rPr/>
                  </w:rPrChange>
                </w:rPr>
                <w:t>2</w:t>
              </w:r>
            </w:ins>
          </w:p>
        </w:tc>
        <w:tc>
          <w:tcPr>
            <w:tcW w:w="8680" w:type="dxa"/>
            <w:hideMark/>
          </w:tcPr>
          <w:p w14:paraId="45BC0249" w14:textId="77777777" w:rsidR="00CE6EF3" w:rsidRPr="00CE6EF3" w:rsidRDefault="00CE6EF3">
            <w:pPr>
              <w:spacing w:before="0" w:after="0" w:line="240" w:lineRule="auto"/>
              <w:rPr>
                <w:ins w:id="39836" w:author="pete jones" w:date="2022-03-12T12:01:00Z"/>
                <w:sz w:val="16"/>
                <w:szCs w:val="16"/>
                <w:rPrChange w:id="39837" w:author="pete jones" w:date="2022-03-12T12:01:00Z">
                  <w:rPr>
                    <w:ins w:id="39838" w:author="pete jones" w:date="2022-03-12T12:01:00Z"/>
                  </w:rPr>
                </w:rPrChange>
              </w:rPr>
              <w:pPrChange w:id="39839" w:author="pete jones" w:date="2022-03-12T12:01:00Z">
                <w:pPr/>
              </w:pPrChange>
            </w:pPr>
            <w:ins w:id="39840" w:author="pete jones" w:date="2022-03-12T12:01:00Z">
              <w:r w:rsidRPr="00CE6EF3">
                <w:rPr>
                  <w:sz w:val="16"/>
                  <w:szCs w:val="16"/>
                  <w:rPrChange w:id="39841" w:author="pete jones" w:date="2022-03-12T12:01:00Z">
                    <w:rPr/>
                  </w:rPrChange>
                </w:rPr>
                <w:t>Direct entry above L4</w:t>
              </w:r>
            </w:ins>
          </w:p>
        </w:tc>
        <w:tc>
          <w:tcPr>
            <w:tcW w:w="1300" w:type="dxa"/>
            <w:noWrap/>
            <w:hideMark/>
          </w:tcPr>
          <w:p w14:paraId="58B08464" w14:textId="77777777" w:rsidR="00CE6EF3" w:rsidRPr="00CE6EF3" w:rsidRDefault="00CE6EF3">
            <w:pPr>
              <w:spacing w:before="0" w:after="0" w:line="240" w:lineRule="auto"/>
              <w:jc w:val="center"/>
              <w:rPr>
                <w:ins w:id="39842" w:author="pete jones" w:date="2022-03-12T12:01:00Z"/>
                <w:sz w:val="16"/>
                <w:szCs w:val="16"/>
                <w:rPrChange w:id="39843" w:author="pete jones" w:date="2022-03-12T12:01:00Z">
                  <w:rPr>
                    <w:ins w:id="39844" w:author="pete jones" w:date="2022-03-12T12:01:00Z"/>
                  </w:rPr>
                </w:rPrChange>
              </w:rPr>
              <w:pPrChange w:id="39845" w:author="pete jones" w:date="2022-03-12T12:02:00Z">
                <w:pPr/>
              </w:pPrChange>
            </w:pPr>
            <w:ins w:id="39846" w:author="pete jones" w:date="2022-03-12T12:01:00Z">
              <w:r w:rsidRPr="00CE6EF3">
                <w:rPr>
                  <w:sz w:val="16"/>
                  <w:szCs w:val="16"/>
                  <w:rPrChange w:id="39847" w:author="pete jones" w:date="2022-03-12T12:01:00Z">
                    <w:rPr/>
                  </w:rPrChange>
                </w:rPr>
                <w:t>0</w:t>
              </w:r>
            </w:ins>
          </w:p>
        </w:tc>
      </w:tr>
      <w:tr w:rsidR="00CE6EF3" w:rsidRPr="00CE6EF3" w14:paraId="10DFBE35" w14:textId="77777777" w:rsidTr="00CE6EF3">
        <w:trPr>
          <w:trHeight w:val="300"/>
          <w:ins w:id="39848" w:author="pete jones" w:date="2022-03-12T12:01:00Z"/>
        </w:trPr>
        <w:tc>
          <w:tcPr>
            <w:tcW w:w="960" w:type="dxa"/>
            <w:noWrap/>
            <w:hideMark/>
          </w:tcPr>
          <w:p w14:paraId="07081966" w14:textId="77777777" w:rsidR="00CE6EF3" w:rsidRPr="00CE6EF3" w:rsidRDefault="00CE6EF3">
            <w:pPr>
              <w:spacing w:before="0" w:after="0" w:line="240" w:lineRule="auto"/>
              <w:jc w:val="center"/>
              <w:rPr>
                <w:ins w:id="39849" w:author="pete jones" w:date="2022-03-12T12:01:00Z"/>
                <w:sz w:val="16"/>
                <w:szCs w:val="16"/>
                <w:rPrChange w:id="39850" w:author="pete jones" w:date="2022-03-12T12:01:00Z">
                  <w:rPr>
                    <w:ins w:id="39851" w:author="pete jones" w:date="2022-03-12T12:01:00Z"/>
                  </w:rPr>
                </w:rPrChange>
              </w:rPr>
              <w:pPrChange w:id="39852" w:author="pete jones" w:date="2022-03-12T12:02:00Z">
                <w:pPr/>
              </w:pPrChange>
            </w:pPr>
            <w:ins w:id="39853" w:author="pete jones" w:date="2022-03-12T12:01:00Z">
              <w:r w:rsidRPr="00CE6EF3">
                <w:rPr>
                  <w:sz w:val="16"/>
                  <w:szCs w:val="16"/>
                  <w:rPrChange w:id="39854" w:author="pete jones" w:date="2022-03-12T12:01:00Z">
                    <w:rPr/>
                  </w:rPrChange>
                </w:rPr>
                <w:t>3.1</w:t>
              </w:r>
            </w:ins>
          </w:p>
        </w:tc>
        <w:tc>
          <w:tcPr>
            <w:tcW w:w="960" w:type="dxa"/>
            <w:noWrap/>
            <w:hideMark/>
          </w:tcPr>
          <w:p w14:paraId="5CC31593" w14:textId="77777777" w:rsidR="00CE6EF3" w:rsidRPr="00CE6EF3" w:rsidRDefault="00CE6EF3">
            <w:pPr>
              <w:spacing w:before="0" w:after="0" w:line="240" w:lineRule="auto"/>
              <w:jc w:val="center"/>
              <w:rPr>
                <w:ins w:id="39855" w:author="pete jones" w:date="2022-03-12T12:01:00Z"/>
                <w:sz w:val="16"/>
                <w:szCs w:val="16"/>
                <w:rPrChange w:id="39856" w:author="pete jones" w:date="2022-03-12T12:01:00Z">
                  <w:rPr>
                    <w:ins w:id="39857" w:author="pete jones" w:date="2022-03-12T12:01:00Z"/>
                  </w:rPr>
                </w:rPrChange>
              </w:rPr>
              <w:pPrChange w:id="39858" w:author="pete jones" w:date="2022-03-12T12:02:00Z">
                <w:pPr/>
              </w:pPrChange>
            </w:pPr>
            <w:ins w:id="39859" w:author="pete jones" w:date="2022-03-12T12:01:00Z">
              <w:r w:rsidRPr="00CE6EF3">
                <w:rPr>
                  <w:sz w:val="16"/>
                  <w:szCs w:val="16"/>
                  <w:rPrChange w:id="39860" w:author="pete jones" w:date="2022-03-12T12:01:00Z">
                    <w:rPr/>
                  </w:rPrChange>
                </w:rPr>
                <w:t>3</w:t>
              </w:r>
            </w:ins>
          </w:p>
        </w:tc>
        <w:tc>
          <w:tcPr>
            <w:tcW w:w="8680" w:type="dxa"/>
            <w:hideMark/>
          </w:tcPr>
          <w:p w14:paraId="431F9918" w14:textId="0244F641" w:rsidR="00CE6EF3" w:rsidRPr="00CE6EF3" w:rsidRDefault="00CE6EF3">
            <w:pPr>
              <w:spacing w:before="0" w:after="0" w:line="240" w:lineRule="auto"/>
              <w:rPr>
                <w:ins w:id="39861" w:author="pete jones" w:date="2022-03-12T12:01:00Z"/>
                <w:sz w:val="16"/>
                <w:szCs w:val="16"/>
                <w:rPrChange w:id="39862" w:author="pete jones" w:date="2022-03-12T12:01:00Z">
                  <w:rPr>
                    <w:ins w:id="39863" w:author="pete jones" w:date="2022-03-12T12:01:00Z"/>
                  </w:rPr>
                </w:rPrChange>
              </w:rPr>
              <w:pPrChange w:id="39864" w:author="pete jones" w:date="2022-03-12T12:01:00Z">
                <w:pPr/>
              </w:pPrChange>
            </w:pPr>
            <w:ins w:id="39865" w:author="pete jones" w:date="2022-03-12T12:01:00Z">
              <w:r w:rsidRPr="00CE6EF3">
                <w:rPr>
                  <w:sz w:val="16"/>
                  <w:szCs w:val="16"/>
                  <w:rPrChange w:id="39866" w:author="pete jones" w:date="2022-03-12T12:01:00Z">
                    <w:rPr/>
                  </w:rPrChange>
                </w:rPr>
                <w:t xml:space="preserve">Percentage </w:t>
              </w:r>
            </w:ins>
            <w:ins w:id="39867" w:author="pete jones" w:date="2022-03-29T17:15:00Z">
              <w:r w:rsidR="00F743B3" w:rsidRPr="00CE6EF3">
                <w:rPr>
                  <w:sz w:val="16"/>
                  <w:szCs w:val="16"/>
                </w:rPr>
                <w:t>of assessment</w:t>
              </w:r>
            </w:ins>
            <w:ins w:id="39868" w:author="pete jones" w:date="2022-03-12T12:01:00Z">
              <w:r w:rsidRPr="00CE6EF3">
                <w:rPr>
                  <w:sz w:val="16"/>
                  <w:szCs w:val="16"/>
                  <w:rPrChange w:id="39869" w:author="pete jones" w:date="2022-03-12T12:01:00Z">
                    <w:rPr/>
                  </w:rPrChange>
                </w:rPr>
                <w:t xml:space="preserve"> - continuous</w:t>
              </w:r>
            </w:ins>
          </w:p>
        </w:tc>
        <w:tc>
          <w:tcPr>
            <w:tcW w:w="1300" w:type="dxa"/>
            <w:noWrap/>
            <w:hideMark/>
          </w:tcPr>
          <w:p w14:paraId="2E410EC1" w14:textId="77777777" w:rsidR="00CE6EF3" w:rsidRPr="00CE6EF3" w:rsidRDefault="00CE6EF3">
            <w:pPr>
              <w:spacing w:before="0" w:after="0" w:line="240" w:lineRule="auto"/>
              <w:jc w:val="center"/>
              <w:rPr>
                <w:ins w:id="39870" w:author="pete jones" w:date="2022-03-12T12:01:00Z"/>
                <w:sz w:val="16"/>
                <w:szCs w:val="16"/>
                <w:rPrChange w:id="39871" w:author="pete jones" w:date="2022-03-12T12:01:00Z">
                  <w:rPr>
                    <w:ins w:id="39872" w:author="pete jones" w:date="2022-03-12T12:01:00Z"/>
                  </w:rPr>
                </w:rPrChange>
              </w:rPr>
              <w:pPrChange w:id="39873" w:author="pete jones" w:date="2022-03-12T12:02:00Z">
                <w:pPr/>
              </w:pPrChange>
            </w:pPr>
            <w:ins w:id="39874" w:author="pete jones" w:date="2022-03-12T12:01:00Z">
              <w:r w:rsidRPr="00CE6EF3">
                <w:rPr>
                  <w:sz w:val="16"/>
                  <w:szCs w:val="16"/>
                  <w:rPrChange w:id="39875" w:author="pete jones" w:date="2022-03-12T12:01:00Z">
                    <w:rPr/>
                  </w:rPrChange>
                </w:rPr>
                <w:t>0</w:t>
              </w:r>
            </w:ins>
          </w:p>
        </w:tc>
      </w:tr>
      <w:tr w:rsidR="00CE6EF3" w:rsidRPr="00CE6EF3" w14:paraId="0F64040B" w14:textId="77777777" w:rsidTr="00CE6EF3">
        <w:trPr>
          <w:trHeight w:val="300"/>
          <w:ins w:id="39876" w:author="pete jones" w:date="2022-03-12T12:01:00Z"/>
        </w:trPr>
        <w:tc>
          <w:tcPr>
            <w:tcW w:w="960" w:type="dxa"/>
            <w:noWrap/>
            <w:hideMark/>
          </w:tcPr>
          <w:p w14:paraId="7290C4A7" w14:textId="77777777" w:rsidR="00CE6EF3" w:rsidRPr="00CE6EF3" w:rsidRDefault="00CE6EF3">
            <w:pPr>
              <w:spacing w:before="0" w:after="0" w:line="240" w:lineRule="auto"/>
              <w:jc w:val="center"/>
              <w:rPr>
                <w:ins w:id="39877" w:author="pete jones" w:date="2022-03-12T12:01:00Z"/>
                <w:sz w:val="16"/>
                <w:szCs w:val="16"/>
                <w:rPrChange w:id="39878" w:author="pete jones" w:date="2022-03-12T12:01:00Z">
                  <w:rPr>
                    <w:ins w:id="39879" w:author="pete jones" w:date="2022-03-12T12:01:00Z"/>
                  </w:rPr>
                </w:rPrChange>
              </w:rPr>
              <w:pPrChange w:id="39880" w:author="pete jones" w:date="2022-03-12T12:02:00Z">
                <w:pPr/>
              </w:pPrChange>
            </w:pPr>
            <w:ins w:id="39881" w:author="pete jones" w:date="2022-03-12T12:01:00Z">
              <w:r w:rsidRPr="00CE6EF3">
                <w:rPr>
                  <w:sz w:val="16"/>
                  <w:szCs w:val="16"/>
                  <w:rPrChange w:id="39882" w:author="pete jones" w:date="2022-03-12T12:01:00Z">
                    <w:rPr/>
                  </w:rPrChange>
                </w:rPr>
                <w:t>3.2</w:t>
              </w:r>
            </w:ins>
          </w:p>
        </w:tc>
        <w:tc>
          <w:tcPr>
            <w:tcW w:w="960" w:type="dxa"/>
            <w:noWrap/>
            <w:hideMark/>
          </w:tcPr>
          <w:p w14:paraId="36D52CDC" w14:textId="77777777" w:rsidR="00CE6EF3" w:rsidRPr="00CE6EF3" w:rsidRDefault="00CE6EF3">
            <w:pPr>
              <w:spacing w:before="0" w:after="0" w:line="240" w:lineRule="auto"/>
              <w:jc w:val="center"/>
              <w:rPr>
                <w:ins w:id="39883" w:author="pete jones" w:date="2022-03-12T12:01:00Z"/>
                <w:sz w:val="16"/>
                <w:szCs w:val="16"/>
                <w:rPrChange w:id="39884" w:author="pete jones" w:date="2022-03-12T12:01:00Z">
                  <w:rPr>
                    <w:ins w:id="39885" w:author="pete jones" w:date="2022-03-12T12:01:00Z"/>
                  </w:rPr>
                </w:rPrChange>
              </w:rPr>
              <w:pPrChange w:id="39886" w:author="pete jones" w:date="2022-03-12T12:02:00Z">
                <w:pPr/>
              </w:pPrChange>
            </w:pPr>
            <w:ins w:id="39887" w:author="pete jones" w:date="2022-03-12T12:01:00Z">
              <w:r w:rsidRPr="00CE6EF3">
                <w:rPr>
                  <w:sz w:val="16"/>
                  <w:szCs w:val="16"/>
                  <w:rPrChange w:id="39888" w:author="pete jones" w:date="2022-03-12T12:01:00Z">
                    <w:rPr/>
                  </w:rPrChange>
                </w:rPr>
                <w:t>3</w:t>
              </w:r>
            </w:ins>
          </w:p>
        </w:tc>
        <w:tc>
          <w:tcPr>
            <w:tcW w:w="8680" w:type="dxa"/>
            <w:hideMark/>
          </w:tcPr>
          <w:p w14:paraId="2B26C6DE" w14:textId="29A1AF2F" w:rsidR="00CE6EF3" w:rsidRPr="00CE6EF3" w:rsidRDefault="00CE6EF3">
            <w:pPr>
              <w:spacing w:before="0" w:after="0" w:line="240" w:lineRule="auto"/>
              <w:rPr>
                <w:ins w:id="39889" w:author="pete jones" w:date="2022-03-12T12:01:00Z"/>
                <w:sz w:val="16"/>
                <w:szCs w:val="16"/>
                <w:rPrChange w:id="39890" w:author="pete jones" w:date="2022-03-12T12:01:00Z">
                  <w:rPr>
                    <w:ins w:id="39891" w:author="pete jones" w:date="2022-03-12T12:01:00Z"/>
                  </w:rPr>
                </w:rPrChange>
              </w:rPr>
              <w:pPrChange w:id="39892" w:author="pete jones" w:date="2022-03-12T12:01:00Z">
                <w:pPr/>
              </w:pPrChange>
            </w:pPr>
            <w:ins w:id="39893" w:author="pete jones" w:date="2022-03-12T12:01:00Z">
              <w:r w:rsidRPr="00CE6EF3">
                <w:rPr>
                  <w:sz w:val="16"/>
                  <w:szCs w:val="16"/>
                  <w:rPrChange w:id="39894" w:author="pete jones" w:date="2022-03-12T12:01:00Z">
                    <w:rPr/>
                  </w:rPrChange>
                </w:rPr>
                <w:t xml:space="preserve">Percentage </w:t>
              </w:r>
            </w:ins>
            <w:ins w:id="39895" w:author="pete jones" w:date="2022-03-29T17:15:00Z">
              <w:r w:rsidR="00F743B3" w:rsidRPr="00CE6EF3">
                <w:rPr>
                  <w:sz w:val="16"/>
                  <w:szCs w:val="16"/>
                </w:rPr>
                <w:t>of assessment</w:t>
              </w:r>
            </w:ins>
            <w:ins w:id="39896" w:author="pete jones" w:date="2022-03-12T12:01:00Z">
              <w:r w:rsidRPr="00CE6EF3">
                <w:rPr>
                  <w:sz w:val="16"/>
                  <w:szCs w:val="16"/>
                  <w:rPrChange w:id="39897" w:author="pete jones" w:date="2022-03-12T12:01:00Z">
                    <w:rPr/>
                  </w:rPrChange>
                </w:rPr>
                <w:t xml:space="preserve"> - examination</w:t>
              </w:r>
            </w:ins>
          </w:p>
        </w:tc>
        <w:tc>
          <w:tcPr>
            <w:tcW w:w="1300" w:type="dxa"/>
            <w:noWrap/>
            <w:hideMark/>
          </w:tcPr>
          <w:p w14:paraId="09A80F6A" w14:textId="77777777" w:rsidR="00CE6EF3" w:rsidRPr="00CE6EF3" w:rsidRDefault="00CE6EF3">
            <w:pPr>
              <w:spacing w:before="0" w:after="0" w:line="240" w:lineRule="auto"/>
              <w:jc w:val="center"/>
              <w:rPr>
                <w:ins w:id="39898" w:author="pete jones" w:date="2022-03-12T12:01:00Z"/>
                <w:sz w:val="16"/>
                <w:szCs w:val="16"/>
                <w:rPrChange w:id="39899" w:author="pete jones" w:date="2022-03-12T12:01:00Z">
                  <w:rPr>
                    <w:ins w:id="39900" w:author="pete jones" w:date="2022-03-12T12:01:00Z"/>
                  </w:rPr>
                </w:rPrChange>
              </w:rPr>
              <w:pPrChange w:id="39901" w:author="pete jones" w:date="2022-03-12T12:02:00Z">
                <w:pPr/>
              </w:pPrChange>
            </w:pPr>
            <w:ins w:id="39902" w:author="pete jones" w:date="2022-03-12T12:01:00Z">
              <w:r w:rsidRPr="00CE6EF3">
                <w:rPr>
                  <w:sz w:val="16"/>
                  <w:szCs w:val="16"/>
                  <w:rPrChange w:id="39903" w:author="pete jones" w:date="2022-03-12T12:01:00Z">
                    <w:rPr/>
                  </w:rPrChange>
                </w:rPr>
                <w:t>2</w:t>
              </w:r>
            </w:ins>
          </w:p>
        </w:tc>
      </w:tr>
      <w:tr w:rsidR="00CE6EF3" w:rsidRPr="00CE6EF3" w14:paraId="0081D639" w14:textId="77777777" w:rsidTr="00CE6EF3">
        <w:trPr>
          <w:trHeight w:val="300"/>
          <w:ins w:id="39904" w:author="pete jones" w:date="2022-03-12T12:01:00Z"/>
        </w:trPr>
        <w:tc>
          <w:tcPr>
            <w:tcW w:w="960" w:type="dxa"/>
            <w:noWrap/>
            <w:hideMark/>
          </w:tcPr>
          <w:p w14:paraId="0AFBC5C2" w14:textId="77777777" w:rsidR="00CE6EF3" w:rsidRPr="00CE6EF3" w:rsidRDefault="00CE6EF3">
            <w:pPr>
              <w:spacing w:before="0" w:after="0" w:line="240" w:lineRule="auto"/>
              <w:jc w:val="center"/>
              <w:rPr>
                <w:ins w:id="39905" w:author="pete jones" w:date="2022-03-12T12:01:00Z"/>
                <w:sz w:val="16"/>
                <w:szCs w:val="16"/>
                <w:rPrChange w:id="39906" w:author="pete jones" w:date="2022-03-12T12:01:00Z">
                  <w:rPr>
                    <w:ins w:id="39907" w:author="pete jones" w:date="2022-03-12T12:01:00Z"/>
                  </w:rPr>
                </w:rPrChange>
              </w:rPr>
              <w:pPrChange w:id="39908" w:author="pete jones" w:date="2022-03-12T12:02:00Z">
                <w:pPr/>
              </w:pPrChange>
            </w:pPr>
            <w:ins w:id="39909" w:author="pete jones" w:date="2022-03-12T12:01:00Z">
              <w:r w:rsidRPr="00CE6EF3">
                <w:rPr>
                  <w:sz w:val="16"/>
                  <w:szCs w:val="16"/>
                  <w:rPrChange w:id="39910" w:author="pete jones" w:date="2022-03-12T12:01:00Z">
                    <w:rPr/>
                  </w:rPrChange>
                </w:rPr>
                <w:t>3.3</w:t>
              </w:r>
            </w:ins>
          </w:p>
        </w:tc>
        <w:tc>
          <w:tcPr>
            <w:tcW w:w="960" w:type="dxa"/>
            <w:noWrap/>
            <w:hideMark/>
          </w:tcPr>
          <w:p w14:paraId="77DE59F2" w14:textId="77777777" w:rsidR="00CE6EF3" w:rsidRPr="00CE6EF3" w:rsidRDefault="00CE6EF3">
            <w:pPr>
              <w:spacing w:before="0" w:after="0" w:line="240" w:lineRule="auto"/>
              <w:jc w:val="center"/>
              <w:rPr>
                <w:ins w:id="39911" w:author="pete jones" w:date="2022-03-12T12:01:00Z"/>
                <w:sz w:val="16"/>
                <w:szCs w:val="16"/>
                <w:rPrChange w:id="39912" w:author="pete jones" w:date="2022-03-12T12:01:00Z">
                  <w:rPr>
                    <w:ins w:id="39913" w:author="pete jones" w:date="2022-03-12T12:01:00Z"/>
                  </w:rPr>
                </w:rPrChange>
              </w:rPr>
              <w:pPrChange w:id="39914" w:author="pete jones" w:date="2022-03-12T12:02:00Z">
                <w:pPr/>
              </w:pPrChange>
            </w:pPr>
            <w:ins w:id="39915" w:author="pete jones" w:date="2022-03-12T12:01:00Z">
              <w:r w:rsidRPr="00CE6EF3">
                <w:rPr>
                  <w:sz w:val="16"/>
                  <w:szCs w:val="16"/>
                  <w:rPrChange w:id="39916" w:author="pete jones" w:date="2022-03-12T12:01:00Z">
                    <w:rPr/>
                  </w:rPrChange>
                </w:rPr>
                <w:t>3</w:t>
              </w:r>
            </w:ins>
          </w:p>
        </w:tc>
        <w:tc>
          <w:tcPr>
            <w:tcW w:w="8680" w:type="dxa"/>
            <w:hideMark/>
          </w:tcPr>
          <w:p w14:paraId="282D9B24" w14:textId="5894ACA4" w:rsidR="00CE6EF3" w:rsidRPr="00CE6EF3" w:rsidRDefault="00CE6EF3">
            <w:pPr>
              <w:spacing w:before="0" w:after="0" w:line="240" w:lineRule="auto"/>
              <w:rPr>
                <w:ins w:id="39917" w:author="pete jones" w:date="2022-03-12T12:01:00Z"/>
                <w:sz w:val="16"/>
                <w:szCs w:val="16"/>
                <w:rPrChange w:id="39918" w:author="pete jones" w:date="2022-03-12T12:01:00Z">
                  <w:rPr>
                    <w:ins w:id="39919" w:author="pete jones" w:date="2022-03-12T12:01:00Z"/>
                  </w:rPr>
                </w:rPrChange>
              </w:rPr>
              <w:pPrChange w:id="39920" w:author="pete jones" w:date="2022-03-12T12:01:00Z">
                <w:pPr/>
              </w:pPrChange>
            </w:pPr>
            <w:ins w:id="39921" w:author="pete jones" w:date="2022-03-12T12:01:00Z">
              <w:r w:rsidRPr="00CE6EF3">
                <w:rPr>
                  <w:sz w:val="16"/>
                  <w:szCs w:val="16"/>
                  <w:rPrChange w:id="39922" w:author="pete jones" w:date="2022-03-12T12:01:00Z">
                    <w:rPr/>
                  </w:rPrChange>
                </w:rPr>
                <w:t xml:space="preserve">Percentage </w:t>
              </w:r>
            </w:ins>
            <w:ins w:id="39923" w:author="pete jones" w:date="2022-03-29T17:15:00Z">
              <w:r w:rsidR="00F743B3" w:rsidRPr="00CE6EF3">
                <w:rPr>
                  <w:sz w:val="16"/>
                  <w:szCs w:val="16"/>
                </w:rPr>
                <w:t>of assessment</w:t>
              </w:r>
            </w:ins>
            <w:ins w:id="39924" w:author="pete jones" w:date="2022-03-12T12:01:00Z">
              <w:r w:rsidRPr="00CE6EF3">
                <w:rPr>
                  <w:sz w:val="16"/>
                  <w:szCs w:val="16"/>
                  <w:rPrChange w:id="39925" w:author="pete jones" w:date="2022-03-12T12:01:00Z">
                    <w:rPr/>
                  </w:rPrChange>
                </w:rPr>
                <w:t xml:space="preserve"> - written assignment</w:t>
              </w:r>
            </w:ins>
          </w:p>
        </w:tc>
        <w:tc>
          <w:tcPr>
            <w:tcW w:w="1300" w:type="dxa"/>
            <w:noWrap/>
            <w:hideMark/>
          </w:tcPr>
          <w:p w14:paraId="78A5823A" w14:textId="77777777" w:rsidR="00CE6EF3" w:rsidRPr="00CE6EF3" w:rsidRDefault="00CE6EF3">
            <w:pPr>
              <w:spacing w:before="0" w:after="0" w:line="240" w:lineRule="auto"/>
              <w:jc w:val="center"/>
              <w:rPr>
                <w:ins w:id="39926" w:author="pete jones" w:date="2022-03-12T12:01:00Z"/>
                <w:sz w:val="16"/>
                <w:szCs w:val="16"/>
                <w:rPrChange w:id="39927" w:author="pete jones" w:date="2022-03-12T12:01:00Z">
                  <w:rPr>
                    <w:ins w:id="39928" w:author="pete jones" w:date="2022-03-12T12:01:00Z"/>
                  </w:rPr>
                </w:rPrChange>
              </w:rPr>
              <w:pPrChange w:id="39929" w:author="pete jones" w:date="2022-03-12T12:02:00Z">
                <w:pPr/>
              </w:pPrChange>
            </w:pPr>
            <w:ins w:id="39930" w:author="pete jones" w:date="2022-03-12T12:01:00Z">
              <w:r w:rsidRPr="00CE6EF3">
                <w:rPr>
                  <w:sz w:val="16"/>
                  <w:szCs w:val="16"/>
                  <w:rPrChange w:id="39931" w:author="pete jones" w:date="2022-03-12T12:01:00Z">
                    <w:rPr/>
                  </w:rPrChange>
                </w:rPr>
                <w:t>3</w:t>
              </w:r>
            </w:ins>
          </w:p>
        </w:tc>
      </w:tr>
      <w:tr w:rsidR="00CE6EF3" w:rsidRPr="00CE6EF3" w14:paraId="22390006" w14:textId="77777777" w:rsidTr="00CE6EF3">
        <w:trPr>
          <w:trHeight w:val="300"/>
          <w:ins w:id="39932" w:author="pete jones" w:date="2022-03-12T12:01:00Z"/>
        </w:trPr>
        <w:tc>
          <w:tcPr>
            <w:tcW w:w="960" w:type="dxa"/>
            <w:noWrap/>
            <w:hideMark/>
          </w:tcPr>
          <w:p w14:paraId="1003F298" w14:textId="77777777" w:rsidR="00CE6EF3" w:rsidRPr="00CE6EF3" w:rsidRDefault="00CE6EF3">
            <w:pPr>
              <w:spacing w:before="0" w:after="0" w:line="240" w:lineRule="auto"/>
              <w:jc w:val="center"/>
              <w:rPr>
                <w:ins w:id="39933" w:author="pete jones" w:date="2022-03-12T12:01:00Z"/>
                <w:sz w:val="16"/>
                <w:szCs w:val="16"/>
                <w:rPrChange w:id="39934" w:author="pete jones" w:date="2022-03-12T12:01:00Z">
                  <w:rPr>
                    <w:ins w:id="39935" w:author="pete jones" w:date="2022-03-12T12:01:00Z"/>
                  </w:rPr>
                </w:rPrChange>
              </w:rPr>
              <w:pPrChange w:id="39936" w:author="pete jones" w:date="2022-03-12T12:02:00Z">
                <w:pPr/>
              </w:pPrChange>
            </w:pPr>
            <w:ins w:id="39937" w:author="pete jones" w:date="2022-03-12T12:01:00Z">
              <w:r w:rsidRPr="00CE6EF3">
                <w:rPr>
                  <w:sz w:val="16"/>
                  <w:szCs w:val="16"/>
                  <w:rPrChange w:id="39938" w:author="pete jones" w:date="2022-03-12T12:01:00Z">
                    <w:rPr/>
                  </w:rPrChange>
                </w:rPr>
                <w:t>3.4</w:t>
              </w:r>
            </w:ins>
          </w:p>
        </w:tc>
        <w:tc>
          <w:tcPr>
            <w:tcW w:w="960" w:type="dxa"/>
            <w:noWrap/>
            <w:hideMark/>
          </w:tcPr>
          <w:p w14:paraId="027E794E" w14:textId="77777777" w:rsidR="00CE6EF3" w:rsidRPr="00CE6EF3" w:rsidRDefault="00CE6EF3">
            <w:pPr>
              <w:spacing w:before="0" w:after="0" w:line="240" w:lineRule="auto"/>
              <w:jc w:val="center"/>
              <w:rPr>
                <w:ins w:id="39939" w:author="pete jones" w:date="2022-03-12T12:01:00Z"/>
                <w:sz w:val="16"/>
                <w:szCs w:val="16"/>
                <w:rPrChange w:id="39940" w:author="pete jones" w:date="2022-03-12T12:01:00Z">
                  <w:rPr>
                    <w:ins w:id="39941" w:author="pete jones" w:date="2022-03-12T12:01:00Z"/>
                  </w:rPr>
                </w:rPrChange>
              </w:rPr>
              <w:pPrChange w:id="39942" w:author="pete jones" w:date="2022-03-12T12:02:00Z">
                <w:pPr/>
              </w:pPrChange>
            </w:pPr>
            <w:ins w:id="39943" w:author="pete jones" w:date="2022-03-12T12:01:00Z">
              <w:r w:rsidRPr="00CE6EF3">
                <w:rPr>
                  <w:sz w:val="16"/>
                  <w:szCs w:val="16"/>
                  <w:rPrChange w:id="39944" w:author="pete jones" w:date="2022-03-12T12:01:00Z">
                    <w:rPr/>
                  </w:rPrChange>
                </w:rPr>
                <w:t>3</w:t>
              </w:r>
            </w:ins>
          </w:p>
        </w:tc>
        <w:tc>
          <w:tcPr>
            <w:tcW w:w="8680" w:type="dxa"/>
            <w:hideMark/>
          </w:tcPr>
          <w:p w14:paraId="49005A46" w14:textId="23E84A6E" w:rsidR="00CE6EF3" w:rsidRPr="00CE6EF3" w:rsidRDefault="00CE6EF3">
            <w:pPr>
              <w:spacing w:before="0" w:after="0" w:line="240" w:lineRule="auto"/>
              <w:rPr>
                <w:ins w:id="39945" w:author="pete jones" w:date="2022-03-12T12:01:00Z"/>
                <w:sz w:val="16"/>
                <w:szCs w:val="16"/>
                <w:rPrChange w:id="39946" w:author="pete jones" w:date="2022-03-12T12:01:00Z">
                  <w:rPr>
                    <w:ins w:id="39947" w:author="pete jones" w:date="2022-03-12T12:01:00Z"/>
                  </w:rPr>
                </w:rPrChange>
              </w:rPr>
              <w:pPrChange w:id="39948" w:author="pete jones" w:date="2022-03-12T12:01:00Z">
                <w:pPr/>
              </w:pPrChange>
            </w:pPr>
            <w:ins w:id="39949" w:author="pete jones" w:date="2022-03-12T12:01:00Z">
              <w:r w:rsidRPr="00CE6EF3">
                <w:rPr>
                  <w:sz w:val="16"/>
                  <w:szCs w:val="16"/>
                  <w:rPrChange w:id="39950" w:author="pete jones" w:date="2022-03-12T12:01:00Z">
                    <w:rPr/>
                  </w:rPrChange>
                </w:rPr>
                <w:t xml:space="preserve">Percentage </w:t>
              </w:r>
            </w:ins>
            <w:ins w:id="39951" w:author="pete jones" w:date="2022-03-29T17:15:00Z">
              <w:r w:rsidR="00F743B3" w:rsidRPr="00CE6EF3">
                <w:rPr>
                  <w:sz w:val="16"/>
                  <w:szCs w:val="16"/>
                </w:rPr>
                <w:t>of assessment</w:t>
              </w:r>
            </w:ins>
            <w:ins w:id="39952" w:author="pete jones" w:date="2022-03-12T12:01:00Z">
              <w:r w:rsidRPr="00CE6EF3">
                <w:rPr>
                  <w:sz w:val="16"/>
                  <w:szCs w:val="16"/>
                  <w:rPrChange w:id="39953" w:author="pete jones" w:date="2022-03-12T12:01:00Z">
                    <w:rPr/>
                  </w:rPrChange>
                </w:rPr>
                <w:t xml:space="preserve"> - Case study</w:t>
              </w:r>
            </w:ins>
          </w:p>
        </w:tc>
        <w:tc>
          <w:tcPr>
            <w:tcW w:w="1300" w:type="dxa"/>
            <w:noWrap/>
            <w:hideMark/>
          </w:tcPr>
          <w:p w14:paraId="2D9402B7" w14:textId="77777777" w:rsidR="00CE6EF3" w:rsidRPr="00CE6EF3" w:rsidRDefault="00CE6EF3">
            <w:pPr>
              <w:spacing w:before="0" w:after="0" w:line="240" w:lineRule="auto"/>
              <w:jc w:val="center"/>
              <w:rPr>
                <w:ins w:id="39954" w:author="pete jones" w:date="2022-03-12T12:01:00Z"/>
                <w:sz w:val="16"/>
                <w:szCs w:val="16"/>
                <w:rPrChange w:id="39955" w:author="pete jones" w:date="2022-03-12T12:01:00Z">
                  <w:rPr>
                    <w:ins w:id="39956" w:author="pete jones" w:date="2022-03-12T12:01:00Z"/>
                  </w:rPr>
                </w:rPrChange>
              </w:rPr>
              <w:pPrChange w:id="39957" w:author="pete jones" w:date="2022-03-12T12:02:00Z">
                <w:pPr/>
              </w:pPrChange>
            </w:pPr>
            <w:ins w:id="39958" w:author="pete jones" w:date="2022-03-12T12:01:00Z">
              <w:r w:rsidRPr="00CE6EF3">
                <w:rPr>
                  <w:sz w:val="16"/>
                  <w:szCs w:val="16"/>
                  <w:rPrChange w:id="39959" w:author="pete jones" w:date="2022-03-12T12:01:00Z">
                    <w:rPr/>
                  </w:rPrChange>
                </w:rPr>
                <w:t>5</w:t>
              </w:r>
            </w:ins>
          </w:p>
        </w:tc>
      </w:tr>
      <w:tr w:rsidR="00CE6EF3" w:rsidRPr="00CE6EF3" w14:paraId="3EC6D72F" w14:textId="77777777" w:rsidTr="00CE6EF3">
        <w:trPr>
          <w:trHeight w:val="300"/>
          <w:ins w:id="39960" w:author="pete jones" w:date="2022-03-12T12:01:00Z"/>
        </w:trPr>
        <w:tc>
          <w:tcPr>
            <w:tcW w:w="960" w:type="dxa"/>
            <w:noWrap/>
            <w:hideMark/>
          </w:tcPr>
          <w:p w14:paraId="7FC29BFA" w14:textId="77777777" w:rsidR="00CE6EF3" w:rsidRPr="00CE6EF3" w:rsidRDefault="00CE6EF3">
            <w:pPr>
              <w:spacing w:before="0" w:after="0" w:line="240" w:lineRule="auto"/>
              <w:jc w:val="center"/>
              <w:rPr>
                <w:ins w:id="39961" w:author="pete jones" w:date="2022-03-12T12:01:00Z"/>
                <w:sz w:val="16"/>
                <w:szCs w:val="16"/>
                <w:rPrChange w:id="39962" w:author="pete jones" w:date="2022-03-12T12:01:00Z">
                  <w:rPr>
                    <w:ins w:id="39963" w:author="pete jones" w:date="2022-03-12T12:01:00Z"/>
                  </w:rPr>
                </w:rPrChange>
              </w:rPr>
              <w:pPrChange w:id="39964" w:author="pete jones" w:date="2022-03-12T12:02:00Z">
                <w:pPr/>
              </w:pPrChange>
            </w:pPr>
            <w:ins w:id="39965" w:author="pete jones" w:date="2022-03-12T12:01:00Z">
              <w:r w:rsidRPr="00CE6EF3">
                <w:rPr>
                  <w:sz w:val="16"/>
                  <w:szCs w:val="16"/>
                  <w:rPrChange w:id="39966" w:author="pete jones" w:date="2022-03-12T12:01:00Z">
                    <w:rPr/>
                  </w:rPrChange>
                </w:rPr>
                <w:t>3.5</w:t>
              </w:r>
            </w:ins>
          </w:p>
        </w:tc>
        <w:tc>
          <w:tcPr>
            <w:tcW w:w="960" w:type="dxa"/>
            <w:noWrap/>
            <w:hideMark/>
          </w:tcPr>
          <w:p w14:paraId="67E6AFB1" w14:textId="77777777" w:rsidR="00CE6EF3" w:rsidRPr="00CE6EF3" w:rsidRDefault="00CE6EF3">
            <w:pPr>
              <w:spacing w:before="0" w:after="0" w:line="240" w:lineRule="auto"/>
              <w:jc w:val="center"/>
              <w:rPr>
                <w:ins w:id="39967" w:author="pete jones" w:date="2022-03-12T12:01:00Z"/>
                <w:sz w:val="16"/>
                <w:szCs w:val="16"/>
                <w:rPrChange w:id="39968" w:author="pete jones" w:date="2022-03-12T12:01:00Z">
                  <w:rPr>
                    <w:ins w:id="39969" w:author="pete jones" w:date="2022-03-12T12:01:00Z"/>
                  </w:rPr>
                </w:rPrChange>
              </w:rPr>
              <w:pPrChange w:id="39970" w:author="pete jones" w:date="2022-03-12T12:02:00Z">
                <w:pPr/>
              </w:pPrChange>
            </w:pPr>
            <w:ins w:id="39971" w:author="pete jones" w:date="2022-03-12T12:01:00Z">
              <w:r w:rsidRPr="00CE6EF3">
                <w:rPr>
                  <w:sz w:val="16"/>
                  <w:szCs w:val="16"/>
                  <w:rPrChange w:id="39972" w:author="pete jones" w:date="2022-03-12T12:01:00Z">
                    <w:rPr/>
                  </w:rPrChange>
                </w:rPr>
                <w:t>3</w:t>
              </w:r>
            </w:ins>
          </w:p>
        </w:tc>
        <w:tc>
          <w:tcPr>
            <w:tcW w:w="8680" w:type="dxa"/>
            <w:hideMark/>
          </w:tcPr>
          <w:p w14:paraId="17EF0C78" w14:textId="22B47B5D" w:rsidR="00CE6EF3" w:rsidRPr="00CE6EF3" w:rsidRDefault="00CE6EF3">
            <w:pPr>
              <w:spacing w:before="0" w:after="0" w:line="240" w:lineRule="auto"/>
              <w:rPr>
                <w:ins w:id="39973" w:author="pete jones" w:date="2022-03-12T12:01:00Z"/>
                <w:sz w:val="16"/>
                <w:szCs w:val="16"/>
                <w:rPrChange w:id="39974" w:author="pete jones" w:date="2022-03-12T12:01:00Z">
                  <w:rPr>
                    <w:ins w:id="39975" w:author="pete jones" w:date="2022-03-12T12:01:00Z"/>
                  </w:rPr>
                </w:rPrChange>
              </w:rPr>
              <w:pPrChange w:id="39976" w:author="pete jones" w:date="2022-03-12T12:01:00Z">
                <w:pPr/>
              </w:pPrChange>
            </w:pPr>
            <w:ins w:id="39977" w:author="pete jones" w:date="2022-03-12T12:01:00Z">
              <w:r w:rsidRPr="00CE6EF3">
                <w:rPr>
                  <w:sz w:val="16"/>
                  <w:szCs w:val="16"/>
                  <w:rPrChange w:id="39978" w:author="pete jones" w:date="2022-03-12T12:01:00Z">
                    <w:rPr/>
                  </w:rPrChange>
                </w:rPr>
                <w:t xml:space="preserve">Percentage </w:t>
              </w:r>
            </w:ins>
            <w:ins w:id="39979" w:author="pete jones" w:date="2022-03-29T17:15:00Z">
              <w:r w:rsidR="00F743B3" w:rsidRPr="00CE6EF3">
                <w:rPr>
                  <w:sz w:val="16"/>
                  <w:szCs w:val="16"/>
                </w:rPr>
                <w:t>of assessment</w:t>
              </w:r>
            </w:ins>
            <w:ins w:id="39980" w:author="pete jones" w:date="2022-03-12T12:01:00Z">
              <w:r w:rsidRPr="00CE6EF3">
                <w:rPr>
                  <w:sz w:val="16"/>
                  <w:szCs w:val="16"/>
                  <w:rPrChange w:id="39981" w:author="pete jones" w:date="2022-03-12T12:01:00Z">
                    <w:rPr/>
                  </w:rPrChange>
                </w:rPr>
                <w:t xml:space="preserve"> - Presentation</w:t>
              </w:r>
            </w:ins>
          </w:p>
        </w:tc>
        <w:tc>
          <w:tcPr>
            <w:tcW w:w="1300" w:type="dxa"/>
            <w:noWrap/>
            <w:hideMark/>
          </w:tcPr>
          <w:p w14:paraId="48BE120A" w14:textId="77777777" w:rsidR="00CE6EF3" w:rsidRPr="00CE6EF3" w:rsidRDefault="00CE6EF3">
            <w:pPr>
              <w:spacing w:before="0" w:after="0" w:line="240" w:lineRule="auto"/>
              <w:jc w:val="center"/>
              <w:rPr>
                <w:ins w:id="39982" w:author="pete jones" w:date="2022-03-12T12:01:00Z"/>
                <w:sz w:val="16"/>
                <w:szCs w:val="16"/>
                <w:rPrChange w:id="39983" w:author="pete jones" w:date="2022-03-12T12:01:00Z">
                  <w:rPr>
                    <w:ins w:id="39984" w:author="pete jones" w:date="2022-03-12T12:01:00Z"/>
                  </w:rPr>
                </w:rPrChange>
              </w:rPr>
              <w:pPrChange w:id="39985" w:author="pete jones" w:date="2022-03-12T12:02:00Z">
                <w:pPr/>
              </w:pPrChange>
            </w:pPr>
            <w:ins w:id="39986" w:author="pete jones" w:date="2022-03-12T12:01:00Z">
              <w:r w:rsidRPr="00CE6EF3">
                <w:rPr>
                  <w:sz w:val="16"/>
                  <w:szCs w:val="16"/>
                  <w:rPrChange w:id="39987" w:author="pete jones" w:date="2022-03-12T12:01:00Z">
                    <w:rPr/>
                  </w:rPrChange>
                </w:rPr>
                <w:t>3</w:t>
              </w:r>
            </w:ins>
          </w:p>
        </w:tc>
      </w:tr>
      <w:tr w:rsidR="00CE6EF3" w:rsidRPr="00CE6EF3" w14:paraId="6C8AF542" w14:textId="77777777" w:rsidTr="00CE6EF3">
        <w:trPr>
          <w:trHeight w:val="300"/>
          <w:ins w:id="39988" w:author="pete jones" w:date="2022-03-12T12:01:00Z"/>
        </w:trPr>
        <w:tc>
          <w:tcPr>
            <w:tcW w:w="960" w:type="dxa"/>
            <w:noWrap/>
            <w:hideMark/>
          </w:tcPr>
          <w:p w14:paraId="6D39FFD6" w14:textId="77777777" w:rsidR="00CE6EF3" w:rsidRPr="00CE6EF3" w:rsidRDefault="00CE6EF3">
            <w:pPr>
              <w:spacing w:before="0" w:after="0" w:line="240" w:lineRule="auto"/>
              <w:jc w:val="center"/>
              <w:rPr>
                <w:ins w:id="39989" w:author="pete jones" w:date="2022-03-12T12:01:00Z"/>
                <w:sz w:val="16"/>
                <w:szCs w:val="16"/>
                <w:rPrChange w:id="39990" w:author="pete jones" w:date="2022-03-12T12:01:00Z">
                  <w:rPr>
                    <w:ins w:id="39991" w:author="pete jones" w:date="2022-03-12T12:01:00Z"/>
                  </w:rPr>
                </w:rPrChange>
              </w:rPr>
              <w:pPrChange w:id="39992" w:author="pete jones" w:date="2022-03-12T12:02:00Z">
                <w:pPr/>
              </w:pPrChange>
            </w:pPr>
            <w:ins w:id="39993" w:author="pete jones" w:date="2022-03-12T12:01:00Z">
              <w:r w:rsidRPr="00CE6EF3">
                <w:rPr>
                  <w:sz w:val="16"/>
                  <w:szCs w:val="16"/>
                  <w:rPrChange w:id="39994" w:author="pete jones" w:date="2022-03-12T12:01:00Z">
                    <w:rPr/>
                  </w:rPrChange>
                </w:rPr>
                <w:t>3.6</w:t>
              </w:r>
            </w:ins>
          </w:p>
        </w:tc>
        <w:tc>
          <w:tcPr>
            <w:tcW w:w="960" w:type="dxa"/>
            <w:noWrap/>
            <w:hideMark/>
          </w:tcPr>
          <w:p w14:paraId="6518A5CF" w14:textId="77777777" w:rsidR="00CE6EF3" w:rsidRPr="00CE6EF3" w:rsidRDefault="00CE6EF3">
            <w:pPr>
              <w:spacing w:before="0" w:after="0" w:line="240" w:lineRule="auto"/>
              <w:jc w:val="center"/>
              <w:rPr>
                <w:ins w:id="39995" w:author="pete jones" w:date="2022-03-12T12:01:00Z"/>
                <w:sz w:val="16"/>
                <w:szCs w:val="16"/>
                <w:rPrChange w:id="39996" w:author="pete jones" w:date="2022-03-12T12:01:00Z">
                  <w:rPr>
                    <w:ins w:id="39997" w:author="pete jones" w:date="2022-03-12T12:01:00Z"/>
                  </w:rPr>
                </w:rPrChange>
              </w:rPr>
              <w:pPrChange w:id="39998" w:author="pete jones" w:date="2022-03-12T12:02:00Z">
                <w:pPr/>
              </w:pPrChange>
            </w:pPr>
            <w:ins w:id="39999" w:author="pete jones" w:date="2022-03-12T12:01:00Z">
              <w:r w:rsidRPr="00CE6EF3">
                <w:rPr>
                  <w:sz w:val="16"/>
                  <w:szCs w:val="16"/>
                  <w:rPrChange w:id="40000" w:author="pete jones" w:date="2022-03-12T12:01:00Z">
                    <w:rPr/>
                  </w:rPrChange>
                </w:rPr>
                <w:t>3</w:t>
              </w:r>
            </w:ins>
          </w:p>
        </w:tc>
        <w:tc>
          <w:tcPr>
            <w:tcW w:w="8680" w:type="dxa"/>
            <w:hideMark/>
          </w:tcPr>
          <w:p w14:paraId="7D9DD3C8" w14:textId="2B994497" w:rsidR="00CE6EF3" w:rsidRPr="00CE6EF3" w:rsidRDefault="00CE6EF3">
            <w:pPr>
              <w:spacing w:before="0" w:after="0" w:line="240" w:lineRule="auto"/>
              <w:rPr>
                <w:ins w:id="40001" w:author="pete jones" w:date="2022-03-12T12:01:00Z"/>
                <w:sz w:val="16"/>
                <w:szCs w:val="16"/>
                <w:rPrChange w:id="40002" w:author="pete jones" w:date="2022-03-12T12:01:00Z">
                  <w:rPr>
                    <w:ins w:id="40003" w:author="pete jones" w:date="2022-03-12T12:01:00Z"/>
                  </w:rPr>
                </w:rPrChange>
              </w:rPr>
              <w:pPrChange w:id="40004" w:author="pete jones" w:date="2022-03-12T12:01:00Z">
                <w:pPr/>
              </w:pPrChange>
            </w:pPr>
            <w:ins w:id="40005" w:author="pete jones" w:date="2022-03-12T12:01:00Z">
              <w:r w:rsidRPr="00CE6EF3">
                <w:rPr>
                  <w:sz w:val="16"/>
                  <w:szCs w:val="16"/>
                  <w:rPrChange w:id="40006" w:author="pete jones" w:date="2022-03-12T12:01:00Z">
                    <w:rPr/>
                  </w:rPrChange>
                </w:rPr>
                <w:t xml:space="preserve">Percentage </w:t>
              </w:r>
            </w:ins>
            <w:ins w:id="40007" w:author="pete jones" w:date="2022-03-29T17:15:00Z">
              <w:r w:rsidR="00F743B3" w:rsidRPr="00CE6EF3">
                <w:rPr>
                  <w:sz w:val="16"/>
                  <w:szCs w:val="16"/>
                </w:rPr>
                <w:t>of assessment</w:t>
              </w:r>
            </w:ins>
            <w:ins w:id="40008" w:author="pete jones" w:date="2022-03-12T12:01:00Z">
              <w:r w:rsidRPr="00CE6EF3">
                <w:rPr>
                  <w:sz w:val="16"/>
                  <w:szCs w:val="16"/>
                  <w:rPrChange w:id="40009" w:author="pete jones" w:date="2022-03-12T12:01:00Z">
                    <w:rPr/>
                  </w:rPrChange>
                </w:rPr>
                <w:t xml:space="preserve"> - Case study</w:t>
              </w:r>
            </w:ins>
          </w:p>
        </w:tc>
        <w:tc>
          <w:tcPr>
            <w:tcW w:w="1300" w:type="dxa"/>
            <w:noWrap/>
            <w:hideMark/>
          </w:tcPr>
          <w:p w14:paraId="2AD29AD7" w14:textId="77777777" w:rsidR="00CE6EF3" w:rsidRPr="00CE6EF3" w:rsidRDefault="00CE6EF3">
            <w:pPr>
              <w:spacing w:before="0" w:after="0" w:line="240" w:lineRule="auto"/>
              <w:jc w:val="center"/>
              <w:rPr>
                <w:ins w:id="40010" w:author="pete jones" w:date="2022-03-12T12:01:00Z"/>
                <w:sz w:val="16"/>
                <w:szCs w:val="16"/>
                <w:rPrChange w:id="40011" w:author="pete jones" w:date="2022-03-12T12:01:00Z">
                  <w:rPr>
                    <w:ins w:id="40012" w:author="pete jones" w:date="2022-03-12T12:01:00Z"/>
                  </w:rPr>
                </w:rPrChange>
              </w:rPr>
              <w:pPrChange w:id="40013" w:author="pete jones" w:date="2022-03-12T12:02:00Z">
                <w:pPr/>
              </w:pPrChange>
            </w:pPr>
            <w:ins w:id="40014" w:author="pete jones" w:date="2022-03-12T12:01:00Z">
              <w:r w:rsidRPr="00CE6EF3">
                <w:rPr>
                  <w:sz w:val="16"/>
                  <w:szCs w:val="16"/>
                  <w:rPrChange w:id="40015" w:author="pete jones" w:date="2022-03-12T12:01:00Z">
                    <w:rPr/>
                  </w:rPrChange>
                </w:rPr>
                <w:t>5</w:t>
              </w:r>
            </w:ins>
          </w:p>
        </w:tc>
      </w:tr>
      <w:tr w:rsidR="00CE6EF3" w:rsidRPr="00CE6EF3" w14:paraId="29C37A88" w14:textId="77777777" w:rsidTr="00CE6EF3">
        <w:trPr>
          <w:trHeight w:val="300"/>
          <w:ins w:id="40016" w:author="pete jones" w:date="2022-03-12T12:01:00Z"/>
        </w:trPr>
        <w:tc>
          <w:tcPr>
            <w:tcW w:w="960" w:type="dxa"/>
            <w:noWrap/>
            <w:hideMark/>
          </w:tcPr>
          <w:p w14:paraId="29EFC5EF" w14:textId="77777777" w:rsidR="00CE6EF3" w:rsidRPr="00CE6EF3" w:rsidRDefault="00CE6EF3">
            <w:pPr>
              <w:spacing w:before="0" w:after="0" w:line="240" w:lineRule="auto"/>
              <w:jc w:val="center"/>
              <w:rPr>
                <w:ins w:id="40017" w:author="pete jones" w:date="2022-03-12T12:01:00Z"/>
                <w:sz w:val="16"/>
                <w:szCs w:val="16"/>
                <w:rPrChange w:id="40018" w:author="pete jones" w:date="2022-03-12T12:01:00Z">
                  <w:rPr>
                    <w:ins w:id="40019" w:author="pete jones" w:date="2022-03-12T12:01:00Z"/>
                  </w:rPr>
                </w:rPrChange>
              </w:rPr>
              <w:pPrChange w:id="40020" w:author="pete jones" w:date="2022-03-12T12:02:00Z">
                <w:pPr/>
              </w:pPrChange>
            </w:pPr>
            <w:ins w:id="40021" w:author="pete jones" w:date="2022-03-12T12:01:00Z">
              <w:r w:rsidRPr="00CE6EF3">
                <w:rPr>
                  <w:sz w:val="16"/>
                  <w:szCs w:val="16"/>
                  <w:rPrChange w:id="40022" w:author="pete jones" w:date="2022-03-12T12:01:00Z">
                    <w:rPr/>
                  </w:rPrChange>
                </w:rPr>
                <w:t>3.7</w:t>
              </w:r>
            </w:ins>
          </w:p>
        </w:tc>
        <w:tc>
          <w:tcPr>
            <w:tcW w:w="960" w:type="dxa"/>
            <w:noWrap/>
            <w:hideMark/>
          </w:tcPr>
          <w:p w14:paraId="6E893D76" w14:textId="77777777" w:rsidR="00CE6EF3" w:rsidRPr="00CE6EF3" w:rsidRDefault="00CE6EF3">
            <w:pPr>
              <w:spacing w:before="0" w:after="0" w:line="240" w:lineRule="auto"/>
              <w:jc w:val="center"/>
              <w:rPr>
                <w:ins w:id="40023" w:author="pete jones" w:date="2022-03-12T12:01:00Z"/>
                <w:sz w:val="16"/>
                <w:szCs w:val="16"/>
                <w:rPrChange w:id="40024" w:author="pete jones" w:date="2022-03-12T12:01:00Z">
                  <w:rPr>
                    <w:ins w:id="40025" w:author="pete jones" w:date="2022-03-12T12:01:00Z"/>
                  </w:rPr>
                </w:rPrChange>
              </w:rPr>
              <w:pPrChange w:id="40026" w:author="pete jones" w:date="2022-03-12T12:02:00Z">
                <w:pPr/>
              </w:pPrChange>
            </w:pPr>
            <w:ins w:id="40027" w:author="pete jones" w:date="2022-03-12T12:01:00Z">
              <w:r w:rsidRPr="00CE6EF3">
                <w:rPr>
                  <w:sz w:val="16"/>
                  <w:szCs w:val="16"/>
                  <w:rPrChange w:id="40028" w:author="pete jones" w:date="2022-03-12T12:01:00Z">
                    <w:rPr/>
                  </w:rPrChange>
                </w:rPr>
                <w:t>3</w:t>
              </w:r>
            </w:ins>
          </w:p>
        </w:tc>
        <w:tc>
          <w:tcPr>
            <w:tcW w:w="8680" w:type="dxa"/>
            <w:hideMark/>
          </w:tcPr>
          <w:p w14:paraId="2207B754" w14:textId="4E2A6617" w:rsidR="00CE6EF3" w:rsidRPr="00CE6EF3" w:rsidRDefault="00F743B3">
            <w:pPr>
              <w:spacing w:before="0" w:after="0" w:line="240" w:lineRule="auto"/>
              <w:rPr>
                <w:ins w:id="40029" w:author="pete jones" w:date="2022-03-12T12:01:00Z"/>
                <w:sz w:val="16"/>
                <w:szCs w:val="16"/>
                <w:rPrChange w:id="40030" w:author="pete jones" w:date="2022-03-12T12:01:00Z">
                  <w:rPr>
                    <w:ins w:id="40031" w:author="pete jones" w:date="2022-03-12T12:01:00Z"/>
                  </w:rPr>
                </w:rPrChange>
              </w:rPr>
              <w:pPrChange w:id="40032" w:author="pete jones" w:date="2022-03-12T12:01:00Z">
                <w:pPr/>
              </w:pPrChange>
            </w:pPr>
            <w:ins w:id="40033" w:author="pete jones" w:date="2022-03-29T17:15:00Z">
              <w:r w:rsidRPr="00CE6EF3">
                <w:rPr>
                  <w:sz w:val="16"/>
                  <w:szCs w:val="16"/>
                </w:rPr>
                <w:t>Plagiarism</w:t>
              </w:r>
            </w:ins>
            <w:ins w:id="40034" w:author="pete jones" w:date="2022-03-12T12:01:00Z">
              <w:r w:rsidR="00CE6EF3" w:rsidRPr="00CE6EF3">
                <w:rPr>
                  <w:sz w:val="16"/>
                  <w:szCs w:val="16"/>
                  <w:rPrChange w:id="40035" w:author="pete jones" w:date="2022-03-12T12:01:00Z">
                    <w:rPr/>
                  </w:rPrChange>
                </w:rPr>
                <w:t xml:space="preserve"> </w:t>
              </w:r>
            </w:ins>
            <w:ins w:id="40036" w:author="pete jones" w:date="2022-03-29T17:15:00Z">
              <w:r w:rsidRPr="00CE6EF3">
                <w:rPr>
                  <w:sz w:val="16"/>
                  <w:szCs w:val="16"/>
                </w:rPr>
                <w:t>occurrences</w:t>
              </w:r>
            </w:ins>
          </w:p>
        </w:tc>
        <w:tc>
          <w:tcPr>
            <w:tcW w:w="1300" w:type="dxa"/>
            <w:noWrap/>
            <w:hideMark/>
          </w:tcPr>
          <w:p w14:paraId="1D10D4E1" w14:textId="77777777" w:rsidR="00CE6EF3" w:rsidRPr="00CE6EF3" w:rsidRDefault="00CE6EF3">
            <w:pPr>
              <w:spacing w:before="0" w:after="0" w:line="240" w:lineRule="auto"/>
              <w:jc w:val="center"/>
              <w:rPr>
                <w:ins w:id="40037" w:author="pete jones" w:date="2022-03-12T12:01:00Z"/>
                <w:sz w:val="16"/>
                <w:szCs w:val="16"/>
                <w:rPrChange w:id="40038" w:author="pete jones" w:date="2022-03-12T12:01:00Z">
                  <w:rPr>
                    <w:ins w:id="40039" w:author="pete jones" w:date="2022-03-12T12:01:00Z"/>
                  </w:rPr>
                </w:rPrChange>
              </w:rPr>
              <w:pPrChange w:id="40040" w:author="pete jones" w:date="2022-03-12T12:02:00Z">
                <w:pPr/>
              </w:pPrChange>
            </w:pPr>
            <w:ins w:id="40041" w:author="pete jones" w:date="2022-03-12T12:01:00Z">
              <w:r w:rsidRPr="00CE6EF3">
                <w:rPr>
                  <w:sz w:val="16"/>
                  <w:szCs w:val="16"/>
                  <w:rPrChange w:id="40042" w:author="pete jones" w:date="2022-03-12T12:01:00Z">
                    <w:rPr/>
                  </w:rPrChange>
                </w:rPr>
                <w:t>6</w:t>
              </w:r>
            </w:ins>
          </w:p>
        </w:tc>
      </w:tr>
      <w:tr w:rsidR="00CE6EF3" w:rsidRPr="00CE6EF3" w14:paraId="4FA9DCCA" w14:textId="77777777" w:rsidTr="00CE6EF3">
        <w:trPr>
          <w:trHeight w:val="300"/>
          <w:ins w:id="40043" w:author="pete jones" w:date="2022-03-12T12:01:00Z"/>
        </w:trPr>
        <w:tc>
          <w:tcPr>
            <w:tcW w:w="960" w:type="dxa"/>
            <w:noWrap/>
            <w:hideMark/>
          </w:tcPr>
          <w:p w14:paraId="4B406F20" w14:textId="77777777" w:rsidR="00CE6EF3" w:rsidRPr="00CE6EF3" w:rsidRDefault="00CE6EF3">
            <w:pPr>
              <w:spacing w:before="0" w:after="0" w:line="240" w:lineRule="auto"/>
              <w:jc w:val="center"/>
              <w:rPr>
                <w:ins w:id="40044" w:author="pete jones" w:date="2022-03-12T12:01:00Z"/>
                <w:sz w:val="16"/>
                <w:szCs w:val="16"/>
                <w:rPrChange w:id="40045" w:author="pete jones" w:date="2022-03-12T12:01:00Z">
                  <w:rPr>
                    <w:ins w:id="40046" w:author="pete jones" w:date="2022-03-12T12:01:00Z"/>
                  </w:rPr>
                </w:rPrChange>
              </w:rPr>
              <w:pPrChange w:id="40047" w:author="pete jones" w:date="2022-03-12T12:02:00Z">
                <w:pPr/>
              </w:pPrChange>
            </w:pPr>
            <w:ins w:id="40048" w:author="pete jones" w:date="2022-03-12T12:01:00Z">
              <w:r w:rsidRPr="00CE6EF3">
                <w:rPr>
                  <w:sz w:val="16"/>
                  <w:szCs w:val="16"/>
                  <w:rPrChange w:id="40049" w:author="pete jones" w:date="2022-03-12T12:01:00Z">
                    <w:rPr/>
                  </w:rPrChange>
                </w:rPr>
                <w:t>3.8</w:t>
              </w:r>
            </w:ins>
          </w:p>
        </w:tc>
        <w:tc>
          <w:tcPr>
            <w:tcW w:w="960" w:type="dxa"/>
            <w:noWrap/>
            <w:hideMark/>
          </w:tcPr>
          <w:p w14:paraId="01F3EF8D" w14:textId="77777777" w:rsidR="00CE6EF3" w:rsidRPr="00CE6EF3" w:rsidRDefault="00CE6EF3">
            <w:pPr>
              <w:spacing w:before="0" w:after="0" w:line="240" w:lineRule="auto"/>
              <w:jc w:val="center"/>
              <w:rPr>
                <w:ins w:id="40050" w:author="pete jones" w:date="2022-03-12T12:01:00Z"/>
                <w:sz w:val="16"/>
                <w:szCs w:val="16"/>
                <w:rPrChange w:id="40051" w:author="pete jones" w:date="2022-03-12T12:01:00Z">
                  <w:rPr>
                    <w:ins w:id="40052" w:author="pete jones" w:date="2022-03-12T12:01:00Z"/>
                  </w:rPr>
                </w:rPrChange>
              </w:rPr>
              <w:pPrChange w:id="40053" w:author="pete jones" w:date="2022-03-12T12:02:00Z">
                <w:pPr/>
              </w:pPrChange>
            </w:pPr>
            <w:ins w:id="40054" w:author="pete jones" w:date="2022-03-12T12:01:00Z">
              <w:r w:rsidRPr="00CE6EF3">
                <w:rPr>
                  <w:sz w:val="16"/>
                  <w:szCs w:val="16"/>
                  <w:rPrChange w:id="40055" w:author="pete jones" w:date="2022-03-12T12:01:00Z">
                    <w:rPr/>
                  </w:rPrChange>
                </w:rPr>
                <w:t>3</w:t>
              </w:r>
            </w:ins>
          </w:p>
        </w:tc>
        <w:tc>
          <w:tcPr>
            <w:tcW w:w="8680" w:type="dxa"/>
            <w:hideMark/>
          </w:tcPr>
          <w:p w14:paraId="0639AE4C" w14:textId="77777777" w:rsidR="00CE6EF3" w:rsidRPr="00CE6EF3" w:rsidRDefault="00CE6EF3">
            <w:pPr>
              <w:spacing w:before="0" w:after="0" w:line="240" w:lineRule="auto"/>
              <w:rPr>
                <w:ins w:id="40056" w:author="pete jones" w:date="2022-03-12T12:01:00Z"/>
                <w:sz w:val="16"/>
                <w:szCs w:val="16"/>
                <w:rPrChange w:id="40057" w:author="pete jones" w:date="2022-03-12T12:01:00Z">
                  <w:rPr>
                    <w:ins w:id="40058" w:author="pete jones" w:date="2022-03-12T12:01:00Z"/>
                  </w:rPr>
                </w:rPrChange>
              </w:rPr>
              <w:pPrChange w:id="40059" w:author="pete jones" w:date="2022-03-12T12:01:00Z">
                <w:pPr/>
              </w:pPrChange>
            </w:pPr>
            <w:ins w:id="40060" w:author="pete jones" w:date="2022-03-12T12:01:00Z">
              <w:r w:rsidRPr="00CE6EF3">
                <w:rPr>
                  <w:sz w:val="16"/>
                  <w:szCs w:val="16"/>
                  <w:rPrChange w:id="40061" w:author="pete jones" w:date="2022-03-12T12:01:00Z">
                    <w:rPr/>
                  </w:rPrChange>
                </w:rPr>
                <w:t>Number of resits MATHS - L3</w:t>
              </w:r>
            </w:ins>
          </w:p>
        </w:tc>
        <w:tc>
          <w:tcPr>
            <w:tcW w:w="1300" w:type="dxa"/>
            <w:noWrap/>
            <w:hideMark/>
          </w:tcPr>
          <w:p w14:paraId="6DE04452" w14:textId="77777777" w:rsidR="00CE6EF3" w:rsidRPr="00CE6EF3" w:rsidRDefault="00CE6EF3">
            <w:pPr>
              <w:spacing w:before="0" w:after="0" w:line="240" w:lineRule="auto"/>
              <w:jc w:val="center"/>
              <w:rPr>
                <w:ins w:id="40062" w:author="pete jones" w:date="2022-03-12T12:01:00Z"/>
                <w:sz w:val="16"/>
                <w:szCs w:val="16"/>
                <w:rPrChange w:id="40063" w:author="pete jones" w:date="2022-03-12T12:01:00Z">
                  <w:rPr>
                    <w:ins w:id="40064" w:author="pete jones" w:date="2022-03-12T12:01:00Z"/>
                  </w:rPr>
                </w:rPrChange>
              </w:rPr>
              <w:pPrChange w:id="40065" w:author="pete jones" w:date="2022-03-12T12:02:00Z">
                <w:pPr/>
              </w:pPrChange>
            </w:pPr>
            <w:ins w:id="40066" w:author="pete jones" w:date="2022-03-12T12:01:00Z">
              <w:r w:rsidRPr="00CE6EF3">
                <w:rPr>
                  <w:sz w:val="16"/>
                  <w:szCs w:val="16"/>
                  <w:rPrChange w:id="40067" w:author="pete jones" w:date="2022-03-12T12:01:00Z">
                    <w:rPr/>
                  </w:rPrChange>
                </w:rPr>
                <w:t>1</w:t>
              </w:r>
            </w:ins>
          </w:p>
        </w:tc>
      </w:tr>
      <w:tr w:rsidR="00CE6EF3" w:rsidRPr="00CE6EF3" w14:paraId="0DAC4F16" w14:textId="77777777" w:rsidTr="00CE6EF3">
        <w:trPr>
          <w:trHeight w:val="300"/>
          <w:ins w:id="40068" w:author="pete jones" w:date="2022-03-12T12:01:00Z"/>
        </w:trPr>
        <w:tc>
          <w:tcPr>
            <w:tcW w:w="960" w:type="dxa"/>
            <w:noWrap/>
            <w:hideMark/>
          </w:tcPr>
          <w:p w14:paraId="42880860" w14:textId="77777777" w:rsidR="00CE6EF3" w:rsidRPr="00CE6EF3" w:rsidRDefault="00CE6EF3">
            <w:pPr>
              <w:spacing w:before="0" w:after="0" w:line="240" w:lineRule="auto"/>
              <w:jc w:val="center"/>
              <w:rPr>
                <w:ins w:id="40069" w:author="pete jones" w:date="2022-03-12T12:01:00Z"/>
                <w:sz w:val="16"/>
                <w:szCs w:val="16"/>
                <w:rPrChange w:id="40070" w:author="pete jones" w:date="2022-03-12T12:01:00Z">
                  <w:rPr>
                    <w:ins w:id="40071" w:author="pete jones" w:date="2022-03-12T12:01:00Z"/>
                  </w:rPr>
                </w:rPrChange>
              </w:rPr>
              <w:pPrChange w:id="40072" w:author="pete jones" w:date="2022-03-12T12:02:00Z">
                <w:pPr/>
              </w:pPrChange>
            </w:pPr>
            <w:ins w:id="40073" w:author="pete jones" w:date="2022-03-12T12:01:00Z">
              <w:r w:rsidRPr="00CE6EF3">
                <w:rPr>
                  <w:sz w:val="16"/>
                  <w:szCs w:val="16"/>
                  <w:rPrChange w:id="40074" w:author="pete jones" w:date="2022-03-12T12:01:00Z">
                    <w:rPr/>
                  </w:rPrChange>
                </w:rPr>
                <w:t>3.9</w:t>
              </w:r>
            </w:ins>
          </w:p>
        </w:tc>
        <w:tc>
          <w:tcPr>
            <w:tcW w:w="960" w:type="dxa"/>
            <w:noWrap/>
            <w:hideMark/>
          </w:tcPr>
          <w:p w14:paraId="77B6204A" w14:textId="77777777" w:rsidR="00CE6EF3" w:rsidRPr="00CE6EF3" w:rsidRDefault="00CE6EF3">
            <w:pPr>
              <w:spacing w:before="0" w:after="0" w:line="240" w:lineRule="auto"/>
              <w:jc w:val="center"/>
              <w:rPr>
                <w:ins w:id="40075" w:author="pete jones" w:date="2022-03-12T12:01:00Z"/>
                <w:sz w:val="16"/>
                <w:szCs w:val="16"/>
                <w:rPrChange w:id="40076" w:author="pete jones" w:date="2022-03-12T12:01:00Z">
                  <w:rPr>
                    <w:ins w:id="40077" w:author="pete jones" w:date="2022-03-12T12:01:00Z"/>
                  </w:rPr>
                </w:rPrChange>
              </w:rPr>
              <w:pPrChange w:id="40078" w:author="pete jones" w:date="2022-03-12T12:02:00Z">
                <w:pPr/>
              </w:pPrChange>
            </w:pPr>
            <w:ins w:id="40079" w:author="pete jones" w:date="2022-03-12T12:01:00Z">
              <w:r w:rsidRPr="00CE6EF3">
                <w:rPr>
                  <w:sz w:val="16"/>
                  <w:szCs w:val="16"/>
                  <w:rPrChange w:id="40080" w:author="pete jones" w:date="2022-03-12T12:01:00Z">
                    <w:rPr/>
                  </w:rPrChange>
                </w:rPr>
                <w:t>3</w:t>
              </w:r>
            </w:ins>
          </w:p>
        </w:tc>
        <w:tc>
          <w:tcPr>
            <w:tcW w:w="8680" w:type="dxa"/>
            <w:hideMark/>
          </w:tcPr>
          <w:p w14:paraId="2101B9C9" w14:textId="77777777" w:rsidR="00CE6EF3" w:rsidRPr="00CE6EF3" w:rsidRDefault="00CE6EF3">
            <w:pPr>
              <w:spacing w:before="0" w:after="0" w:line="240" w:lineRule="auto"/>
              <w:rPr>
                <w:ins w:id="40081" w:author="pete jones" w:date="2022-03-12T12:01:00Z"/>
                <w:sz w:val="16"/>
                <w:szCs w:val="16"/>
                <w:rPrChange w:id="40082" w:author="pete jones" w:date="2022-03-12T12:01:00Z">
                  <w:rPr>
                    <w:ins w:id="40083" w:author="pete jones" w:date="2022-03-12T12:01:00Z"/>
                  </w:rPr>
                </w:rPrChange>
              </w:rPr>
              <w:pPrChange w:id="40084" w:author="pete jones" w:date="2022-03-12T12:01:00Z">
                <w:pPr/>
              </w:pPrChange>
            </w:pPr>
            <w:ins w:id="40085" w:author="pete jones" w:date="2022-03-12T12:01:00Z">
              <w:r w:rsidRPr="00CE6EF3">
                <w:rPr>
                  <w:sz w:val="16"/>
                  <w:szCs w:val="16"/>
                  <w:rPrChange w:id="40086" w:author="pete jones" w:date="2022-03-12T12:01:00Z">
                    <w:rPr/>
                  </w:rPrChange>
                </w:rPr>
                <w:t>Number of resits MATHS - L4</w:t>
              </w:r>
            </w:ins>
          </w:p>
        </w:tc>
        <w:tc>
          <w:tcPr>
            <w:tcW w:w="1300" w:type="dxa"/>
            <w:noWrap/>
            <w:hideMark/>
          </w:tcPr>
          <w:p w14:paraId="5A411415" w14:textId="77777777" w:rsidR="00CE6EF3" w:rsidRPr="00CE6EF3" w:rsidRDefault="00CE6EF3">
            <w:pPr>
              <w:spacing w:before="0" w:after="0" w:line="240" w:lineRule="auto"/>
              <w:jc w:val="center"/>
              <w:rPr>
                <w:ins w:id="40087" w:author="pete jones" w:date="2022-03-12T12:01:00Z"/>
                <w:sz w:val="16"/>
                <w:szCs w:val="16"/>
                <w:rPrChange w:id="40088" w:author="pete jones" w:date="2022-03-12T12:01:00Z">
                  <w:rPr>
                    <w:ins w:id="40089" w:author="pete jones" w:date="2022-03-12T12:01:00Z"/>
                  </w:rPr>
                </w:rPrChange>
              </w:rPr>
              <w:pPrChange w:id="40090" w:author="pete jones" w:date="2022-03-12T12:02:00Z">
                <w:pPr/>
              </w:pPrChange>
            </w:pPr>
            <w:ins w:id="40091" w:author="pete jones" w:date="2022-03-12T12:01:00Z">
              <w:r w:rsidRPr="00CE6EF3">
                <w:rPr>
                  <w:sz w:val="16"/>
                  <w:szCs w:val="16"/>
                  <w:rPrChange w:id="40092" w:author="pete jones" w:date="2022-03-12T12:01:00Z">
                    <w:rPr/>
                  </w:rPrChange>
                </w:rPr>
                <w:t>1</w:t>
              </w:r>
            </w:ins>
          </w:p>
        </w:tc>
      </w:tr>
      <w:tr w:rsidR="00CE6EF3" w:rsidRPr="00CE6EF3" w14:paraId="30DD0D99" w14:textId="77777777" w:rsidTr="00CE6EF3">
        <w:trPr>
          <w:trHeight w:val="300"/>
          <w:ins w:id="40093" w:author="pete jones" w:date="2022-03-12T12:01:00Z"/>
        </w:trPr>
        <w:tc>
          <w:tcPr>
            <w:tcW w:w="960" w:type="dxa"/>
            <w:noWrap/>
            <w:hideMark/>
          </w:tcPr>
          <w:p w14:paraId="2662B039" w14:textId="77777777" w:rsidR="00CE6EF3" w:rsidRPr="00CE6EF3" w:rsidRDefault="00CE6EF3">
            <w:pPr>
              <w:spacing w:before="0" w:after="0" w:line="240" w:lineRule="auto"/>
              <w:jc w:val="center"/>
              <w:rPr>
                <w:ins w:id="40094" w:author="pete jones" w:date="2022-03-12T12:01:00Z"/>
                <w:sz w:val="16"/>
                <w:szCs w:val="16"/>
                <w:rPrChange w:id="40095" w:author="pete jones" w:date="2022-03-12T12:01:00Z">
                  <w:rPr>
                    <w:ins w:id="40096" w:author="pete jones" w:date="2022-03-12T12:01:00Z"/>
                  </w:rPr>
                </w:rPrChange>
              </w:rPr>
              <w:pPrChange w:id="40097" w:author="pete jones" w:date="2022-03-12T12:02:00Z">
                <w:pPr/>
              </w:pPrChange>
            </w:pPr>
            <w:ins w:id="40098" w:author="pete jones" w:date="2022-03-12T12:01:00Z">
              <w:r w:rsidRPr="00CE6EF3">
                <w:rPr>
                  <w:sz w:val="16"/>
                  <w:szCs w:val="16"/>
                  <w:rPrChange w:id="40099" w:author="pete jones" w:date="2022-03-12T12:01:00Z">
                    <w:rPr/>
                  </w:rPrChange>
                </w:rPr>
                <w:t>3.10</w:t>
              </w:r>
            </w:ins>
          </w:p>
        </w:tc>
        <w:tc>
          <w:tcPr>
            <w:tcW w:w="960" w:type="dxa"/>
            <w:noWrap/>
            <w:hideMark/>
          </w:tcPr>
          <w:p w14:paraId="330F3B25" w14:textId="77777777" w:rsidR="00CE6EF3" w:rsidRPr="00CE6EF3" w:rsidRDefault="00CE6EF3">
            <w:pPr>
              <w:spacing w:before="0" w:after="0" w:line="240" w:lineRule="auto"/>
              <w:jc w:val="center"/>
              <w:rPr>
                <w:ins w:id="40100" w:author="pete jones" w:date="2022-03-12T12:01:00Z"/>
                <w:sz w:val="16"/>
                <w:szCs w:val="16"/>
                <w:rPrChange w:id="40101" w:author="pete jones" w:date="2022-03-12T12:01:00Z">
                  <w:rPr>
                    <w:ins w:id="40102" w:author="pete jones" w:date="2022-03-12T12:01:00Z"/>
                  </w:rPr>
                </w:rPrChange>
              </w:rPr>
              <w:pPrChange w:id="40103" w:author="pete jones" w:date="2022-03-12T12:02:00Z">
                <w:pPr/>
              </w:pPrChange>
            </w:pPr>
            <w:ins w:id="40104" w:author="pete jones" w:date="2022-03-12T12:01:00Z">
              <w:r w:rsidRPr="00CE6EF3">
                <w:rPr>
                  <w:sz w:val="16"/>
                  <w:szCs w:val="16"/>
                  <w:rPrChange w:id="40105" w:author="pete jones" w:date="2022-03-12T12:01:00Z">
                    <w:rPr/>
                  </w:rPrChange>
                </w:rPr>
                <w:t>3</w:t>
              </w:r>
            </w:ins>
          </w:p>
        </w:tc>
        <w:tc>
          <w:tcPr>
            <w:tcW w:w="8680" w:type="dxa"/>
            <w:hideMark/>
          </w:tcPr>
          <w:p w14:paraId="6A5CDC5F" w14:textId="77777777" w:rsidR="00CE6EF3" w:rsidRPr="00CE6EF3" w:rsidRDefault="00CE6EF3">
            <w:pPr>
              <w:spacing w:before="0" w:after="0" w:line="240" w:lineRule="auto"/>
              <w:rPr>
                <w:ins w:id="40106" w:author="pete jones" w:date="2022-03-12T12:01:00Z"/>
                <w:sz w:val="16"/>
                <w:szCs w:val="16"/>
                <w:rPrChange w:id="40107" w:author="pete jones" w:date="2022-03-12T12:01:00Z">
                  <w:rPr>
                    <w:ins w:id="40108" w:author="pete jones" w:date="2022-03-12T12:01:00Z"/>
                  </w:rPr>
                </w:rPrChange>
              </w:rPr>
              <w:pPrChange w:id="40109" w:author="pete jones" w:date="2022-03-12T12:01:00Z">
                <w:pPr/>
              </w:pPrChange>
            </w:pPr>
            <w:ins w:id="40110" w:author="pete jones" w:date="2022-03-12T12:01:00Z">
              <w:r w:rsidRPr="00CE6EF3">
                <w:rPr>
                  <w:sz w:val="16"/>
                  <w:szCs w:val="16"/>
                  <w:rPrChange w:id="40111" w:author="pete jones" w:date="2022-03-12T12:01:00Z">
                    <w:rPr/>
                  </w:rPrChange>
                </w:rPr>
                <w:t>Number of resits MATHS - L5</w:t>
              </w:r>
            </w:ins>
          </w:p>
        </w:tc>
        <w:tc>
          <w:tcPr>
            <w:tcW w:w="1300" w:type="dxa"/>
            <w:noWrap/>
            <w:hideMark/>
          </w:tcPr>
          <w:p w14:paraId="077F11DD" w14:textId="77777777" w:rsidR="00CE6EF3" w:rsidRPr="00CE6EF3" w:rsidRDefault="00CE6EF3">
            <w:pPr>
              <w:spacing w:before="0" w:after="0" w:line="240" w:lineRule="auto"/>
              <w:jc w:val="center"/>
              <w:rPr>
                <w:ins w:id="40112" w:author="pete jones" w:date="2022-03-12T12:01:00Z"/>
                <w:sz w:val="16"/>
                <w:szCs w:val="16"/>
                <w:rPrChange w:id="40113" w:author="pete jones" w:date="2022-03-12T12:01:00Z">
                  <w:rPr>
                    <w:ins w:id="40114" w:author="pete jones" w:date="2022-03-12T12:01:00Z"/>
                  </w:rPr>
                </w:rPrChange>
              </w:rPr>
              <w:pPrChange w:id="40115" w:author="pete jones" w:date="2022-03-12T12:02:00Z">
                <w:pPr/>
              </w:pPrChange>
            </w:pPr>
            <w:ins w:id="40116" w:author="pete jones" w:date="2022-03-12T12:01:00Z">
              <w:r w:rsidRPr="00CE6EF3">
                <w:rPr>
                  <w:sz w:val="16"/>
                  <w:szCs w:val="16"/>
                  <w:rPrChange w:id="40117" w:author="pete jones" w:date="2022-03-12T12:01:00Z">
                    <w:rPr/>
                  </w:rPrChange>
                </w:rPr>
                <w:t>2</w:t>
              </w:r>
            </w:ins>
          </w:p>
        </w:tc>
      </w:tr>
      <w:tr w:rsidR="00CE6EF3" w:rsidRPr="00CE6EF3" w14:paraId="0FACC303" w14:textId="77777777" w:rsidTr="00CE6EF3">
        <w:trPr>
          <w:trHeight w:val="300"/>
          <w:ins w:id="40118" w:author="pete jones" w:date="2022-03-12T12:01:00Z"/>
        </w:trPr>
        <w:tc>
          <w:tcPr>
            <w:tcW w:w="960" w:type="dxa"/>
            <w:noWrap/>
            <w:hideMark/>
          </w:tcPr>
          <w:p w14:paraId="2B5F76E8" w14:textId="77777777" w:rsidR="00CE6EF3" w:rsidRPr="00CE6EF3" w:rsidRDefault="00CE6EF3">
            <w:pPr>
              <w:spacing w:before="0" w:after="0" w:line="240" w:lineRule="auto"/>
              <w:jc w:val="center"/>
              <w:rPr>
                <w:ins w:id="40119" w:author="pete jones" w:date="2022-03-12T12:01:00Z"/>
                <w:sz w:val="16"/>
                <w:szCs w:val="16"/>
                <w:rPrChange w:id="40120" w:author="pete jones" w:date="2022-03-12T12:01:00Z">
                  <w:rPr>
                    <w:ins w:id="40121" w:author="pete jones" w:date="2022-03-12T12:01:00Z"/>
                  </w:rPr>
                </w:rPrChange>
              </w:rPr>
              <w:pPrChange w:id="40122" w:author="pete jones" w:date="2022-03-12T12:02:00Z">
                <w:pPr/>
              </w:pPrChange>
            </w:pPr>
            <w:ins w:id="40123" w:author="pete jones" w:date="2022-03-12T12:01:00Z">
              <w:r w:rsidRPr="00CE6EF3">
                <w:rPr>
                  <w:sz w:val="16"/>
                  <w:szCs w:val="16"/>
                  <w:rPrChange w:id="40124" w:author="pete jones" w:date="2022-03-12T12:01:00Z">
                    <w:rPr/>
                  </w:rPrChange>
                </w:rPr>
                <w:t>3.11</w:t>
              </w:r>
            </w:ins>
          </w:p>
        </w:tc>
        <w:tc>
          <w:tcPr>
            <w:tcW w:w="960" w:type="dxa"/>
            <w:noWrap/>
            <w:hideMark/>
          </w:tcPr>
          <w:p w14:paraId="08617156" w14:textId="77777777" w:rsidR="00CE6EF3" w:rsidRPr="00CE6EF3" w:rsidRDefault="00CE6EF3">
            <w:pPr>
              <w:spacing w:before="0" w:after="0" w:line="240" w:lineRule="auto"/>
              <w:jc w:val="center"/>
              <w:rPr>
                <w:ins w:id="40125" w:author="pete jones" w:date="2022-03-12T12:01:00Z"/>
                <w:sz w:val="16"/>
                <w:szCs w:val="16"/>
                <w:rPrChange w:id="40126" w:author="pete jones" w:date="2022-03-12T12:01:00Z">
                  <w:rPr>
                    <w:ins w:id="40127" w:author="pete jones" w:date="2022-03-12T12:01:00Z"/>
                  </w:rPr>
                </w:rPrChange>
              </w:rPr>
              <w:pPrChange w:id="40128" w:author="pete jones" w:date="2022-03-12T12:02:00Z">
                <w:pPr/>
              </w:pPrChange>
            </w:pPr>
            <w:ins w:id="40129" w:author="pete jones" w:date="2022-03-12T12:01:00Z">
              <w:r w:rsidRPr="00CE6EF3">
                <w:rPr>
                  <w:sz w:val="16"/>
                  <w:szCs w:val="16"/>
                  <w:rPrChange w:id="40130" w:author="pete jones" w:date="2022-03-12T12:01:00Z">
                    <w:rPr/>
                  </w:rPrChange>
                </w:rPr>
                <w:t>3</w:t>
              </w:r>
            </w:ins>
          </w:p>
        </w:tc>
        <w:tc>
          <w:tcPr>
            <w:tcW w:w="8680" w:type="dxa"/>
            <w:hideMark/>
          </w:tcPr>
          <w:p w14:paraId="1D45958F" w14:textId="77777777" w:rsidR="00CE6EF3" w:rsidRPr="00CE6EF3" w:rsidRDefault="00CE6EF3">
            <w:pPr>
              <w:spacing w:before="0" w:after="0" w:line="240" w:lineRule="auto"/>
              <w:rPr>
                <w:ins w:id="40131" w:author="pete jones" w:date="2022-03-12T12:01:00Z"/>
                <w:sz w:val="16"/>
                <w:szCs w:val="16"/>
                <w:rPrChange w:id="40132" w:author="pete jones" w:date="2022-03-12T12:01:00Z">
                  <w:rPr>
                    <w:ins w:id="40133" w:author="pete jones" w:date="2022-03-12T12:01:00Z"/>
                  </w:rPr>
                </w:rPrChange>
              </w:rPr>
              <w:pPrChange w:id="40134" w:author="pete jones" w:date="2022-03-12T12:01:00Z">
                <w:pPr/>
              </w:pPrChange>
            </w:pPr>
            <w:ins w:id="40135" w:author="pete jones" w:date="2022-03-12T12:01:00Z">
              <w:r w:rsidRPr="00CE6EF3">
                <w:rPr>
                  <w:sz w:val="16"/>
                  <w:szCs w:val="16"/>
                  <w:rPrChange w:id="40136" w:author="pete jones" w:date="2022-03-12T12:01:00Z">
                    <w:rPr/>
                  </w:rPrChange>
                </w:rPr>
                <w:t>Number of resits ENG Principles - L3</w:t>
              </w:r>
            </w:ins>
          </w:p>
        </w:tc>
        <w:tc>
          <w:tcPr>
            <w:tcW w:w="1300" w:type="dxa"/>
            <w:noWrap/>
            <w:hideMark/>
          </w:tcPr>
          <w:p w14:paraId="118753F6" w14:textId="77777777" w:rsidR="00CE6EF3" w:rsidRPr="00CE6EF3" w:rsidRDefault="00CE6EF3">
            <w:pPr>
              <w:spacing w:before="0" w:after="0" w:line="240" w:lineRule="auto"/>
              <w:jc w:val="center"/>
              <w:rPr>
                <w:ins w:id="40137" w:author="pete jones" w:date="2022-03-12T12:01:00Z"/>
                <w:sz w:val="16"/>
                <w:szCs w:val="16"/>
                <w:rPrChange w:id="40138" w:author="pete jones" w:date="2022-03-12T12:01:00Z">
                  <w:rPr>
                    <w:ins w:id="40139" w:author="pete jones" w:date="2022-03-12T12:01:00Z"/>
                  </w:rPr>
                </w:rPrChange>
              </w:rPr>
              <w:pPrChange w:id="40140" w:author="pete jones" w:date="2022-03-12T12:02:00Z">
                <w:pPr/>
              </w:pPrChange>
            </w:pPr>
            <w:ins w:id="40141" w:author="pete jones" w:date="2022-03-12T12:01:00Z">
              <w:r w:rsidRPr="00CE6EF3">
                <w:rPr>
                  <w:sz w:val="16"/>
                  <w:szCs w:val="16"/>
                  <w:rPrChange w:id="40142" w:author="pete jones" w:date="2022-03-12T12:01:00Z">
                    <w:rPr/>
                  </w:rPrChange>
                </w:rPr>
                <w:t>1</w:t>
              </w:r>
            </w:ins>
          </w:p>
        </w:tc>
      </w:tr>
      <w:tr w:rsidR="00CE6EF3" w:rsidRPr="00CE6EF3" w14:paraId="04268CD2" w14:textId="77777777" w:rsidTr="00CE6EF3">
        <w:trPr>
          <w:trHeight w:val="300"/>
          <w:ins w:id="40143" w:author="pete jones" w:date="2022-03-12T12:01:00Z"/>
        </w:trPr>
        <w:tc>
          <w:tcPr>
            <w:tcW w:w="960" w:type="dxa"/>
            <w:noWrap/>
            <w:hideMark/>
          </w:tcPr>
          <w:p w14:paraId="71C1F7DE" w14:textId="77777777" w:rsidR="00CE6EF3" w:rsidRPr="00CE6EF3" w:rsidRDefault="00CE6EF3">
            <w:pPr>
              <w:spacing w:before="0" w:after="0" w:line="240" w:lineRule="auto"/>
              <w:jc w:val="center"/>
              <w:rPr>
                <w:ins w:id="40144" w:author="pete jones" w:date="2022-03-12T12:01:00Z"/>
                <w:sz w:val="16"/>
                <w:szCs w:val="16"/>
                <w:rPrChange w:id="40145" w:author="pete jones" w:date="2022-03-12T12:01:00Z">
                  <w:rPr>
                    <w:ins w:id="40146" w:author="pete jones" w:date="2022-03-12T12:01:00Z"/>
                  </w:rPr>
                </w:rPrChange>
              </w:rPr>
              <w:pPrChange w:id="40147" w:author="pete jones" w:date="2022-03-12T12:02:00Z">
                <w:pPr/>
              </w:pPrChange>
            </w:pPr>
            <w:ins w:id="40148" w:author="pete jones" w:date="2022-03-12T12:01:00Z">
              <w:r w:rsidRPr="00CE6EF3">
                <w:rPr>
                  <w:sz w:val="16"/>
                  <w:szCs w:val="16"/>
                  <w:rPrChange w:id="40149" w:author="pete jones" w:date="2022-03-12T12:01:00Z">
                    <w:rPr/>
                  </w:rPrChange>
                </w:rPr>
                <w:t>3.12</w:t>
              </w:r>
            </w:ins>
          </w:p>
        </w:tc>
        <w:tc>
          <w:tcPr>
            <w:tcW w:w="960" w:type="dxa"/>
            <w:noWrap/>
            <w:hideMark/>
          </w:tcPr>
          <w:p w14:paraId="394EFF2D" w14:textId="77777777" w:rsidR="00CE6EF3" w:rsidRPr="00CE6EF3" w:rsidRDefault="00CE6EF3">
            <w:pPr>
              <w:spacing w:before="0" w:after="0" w:line="240" w:lineRule="auto"/>
              <w:jc w:val="center"/>
              <w:rPr>
                <w:ins w:id="40150" w:author="pete jones" w:date="2022-03-12T12:01:00Z"/>
                <w:sz w:val="16"/>
                <w:szCs w:val="16"/>
                <w:rPrChange w:id="40151" w:author="pete jones" w:date="2022-03-12T12:01:00Z">
                  <w:rPr>
                    <w:ins w:id="40152" w:author="pete jones" w:date="2022-03-12T12:01:00Z"/>
                  </w:rPr>
                </w:rPrChange>
              </w:rPr>
              <w:pPrChange w:id="40153" w:author="pete jones" w:date="2022-03-12T12:02:00Z">
                <w:pPr/>
              </w:pPrChange>
            </w:pPr>
            <w:ins w:id="40154" w:author="pete jones" w:date="2022-03-12T12:01:00Z">
              <w:r w:rsidRPr="00CE6EF3">
                <w:rPr>
                  <w:sz w:val="16"/>
                  <w:szCs w:val="16"/>
                  <w:rPrChange w:id="40155" w:author="pete jones" w:date="2022-03-12T12:01:00Z">
                    <w:rPr/>
                  </w:rPrChange>
                </w:rPr>
                <w:t>3</w:t>
              </w:r>
            </w:ins>
          </w:p>
        </w:tc>
        <w:tc>
          <w:tcPr>
            <w:tcW w:w="8680" w:type="dxa"/>
            <w:hideMark/>
          </w:tcPr>
          <w:p w14:paraId="26A0412F" w14:textId="77777777" w:rsidR="00CE6EF3" w:rsidRPr="00CE6EF3" w:rsidRDefault="00CE6EF3">
            <w:pPr>
              <w:spacing w:before="0" w:after="0" w:line="240" w:lineRule="auto"/>
              <w:rPr>
                <w:ins w:id="40156" w:author="pete jones" w:date="2022-03-12T12:01:00Z"/>
                <w:sz w:val="16"/>
                <w:szCs w:val="16"/>
                <w:rPrChange w:id="40157" w:author="pete jones" w:date="2022-03-12T12:01:00Z">
                  <w:rPr>
                    <w:ins w:id="40158" w:author="pete jones" w:date="2022-03-12T12:01:00Z"/>
                  </w:rPr>
                </w:rPrChange>
              </w:rPr>
              <w:pPrChange w:id="40159" w:author="pete jones" w:date="2022-03-12T12:01:00Z">
                <w:pPr/>
              </w:pPrChange>
            </w:pPr>
            <w:ins w:id="40160" w:author="pete jones" w:date="2022-03-12T12:01:00Z">
              <w:r w:rsidRPr="00CE6EF3">
                <w:rPr>
                  <w:sz w:val="16"/>
                  <w:szCs w:val="16"/>
                  <w:rPrChange w:id="40161" w:author="pete jones" w:date="2022-03-12T12:01:00Z">
                    <w:rPr/>
                  </w:rPrChange>
                </w:rPr>
                <w:t>Number of resits ENG Principles - L4</w:t>
              </w:r>
            </w:ins>
          </w:p>
        </w:tc>
        <w:tc>
          <w:tcPr>
            <w:tcW w:w="1300" w:type="dxa"/>
            <w:noWrap/>
            <w:hideMark/>
          </w:tcPr>
          <w:p w14:paraId="6CF167C3" w14:textId="77777777" w:rsidR="00CE6EF3" w:rsidRPr="00CE6EF3" w:rsidRDefault="00CE6EF3">
            <w:pPr>
              <w:spacing w:before="0" w:after="0" w:line="240" w:lineRule="auto"/>
              <w:jc w:val="center"/>
              <w:rPr>
                <w:ins w:id="40162" w:author="pete jones" w:date="2022-03-12T12:01:00Z"/>
                <w:sz w:val="16"/>
                <w:szCs w:val="16"/>
                <w:rPrChange w:id="40163" w:author="pete jones" w:date="2022-03-12T12:01:00Z">
                  <w:rPr>
                    <w:ins w:id="40164" w:author="pete jones" w:date="2022-03-12T12:01:00Z"/>
                  </w:rPr>
                </w:rPrChange>
              </w:rPr>
              <w:pPrChange w:id="40165" w:author="pete jones" w:date="2022-03-12T12:02:00Z">
                <w:pPr/>
              </w:pPrChange>
            </w:pPr>
            <w:ins w:id="40166" w:author="pete jones" w:date="2022-03-12T12:01:00Z">
              <w:r w:rsidRPr="00CE6EF3">
                <w:rPr>
                  <w:sz w:val="16"/>
                  <w:szCs w:val="16"/>
                  <w:rPrChange w:id="40167" w:author="pete jones" w:date="2022-03-12T12:01:00Z">
                    <w:rPr/>
                  </w:rPrChange>
                </w:rPr>
                <w:t>1</w:t>
              </w:r>
            </w:ins>
          </w:p>
        </w:tc>
      </w:tr>
      <w:tr w:rsidR="00CE6EF3" w:rsidRPr="00CE6EF3" w14:paraId="3ADFB990" w14:textId="77777777" w:rsidTr="00CE6EF3">
        <w:trPr>
          <w:trHeight w:val="300"/>
          <w:ins w:id="40168" w:author="pete jones" w:date="2022-03-12T12:01:00Z"/>
        </w:trPr>
        <w:tc>
          <w:tcPr>
            <w:tcW w:w="960" w:type="dxa"/>
            <w:noWrap/>
            <w:hideMark/>
          </w:tcPr>
          <w:p w14:paraId="55F4F3D5" w14:textId="77777777" w:rsidR="00CE6EF3" w:rsidRPr="00CE6EF3" w:rsidRDefault="00CE6EF3">
            <w:pPr>
              <w:spacing w:before="0" w:after="0" w:line="240" w:lineRule="auto"/>
              <w:jc w:val="center"/>
              <w:rPr>
                <w:ins w:id="40169" w:author="pete jones" w:date="2022-03-12T12:01:00Z"/>
                <w:sz w:val="16"/>
                <w:szCs w:val="16"/>
                <w:rPrChange w:id="40170" w:author="pete jones" w:date="2022-03-12T12:01:00Z">
                  <w:rPr>
                    <w:ins w:id="40171" w:author="pete jones" w:date="2022-03-12T12:01:00Z"/>
                  </w:rPr>
                </w:rPrChange>
              </w:rPr>
              <w:pPrChange w:id="40172" w:author="pete jones" w:date="2022-03-12T12:02:00Z">
                <w:pPr/>
              </w:pPrChange>
            </w:pPr>
            <w:ins w:id="40173" w:author="pete jones" w:date="2022-03-12T12:01:00Z">
              <w:r w:rsidRPr="00CE6EF3">
                <w:rPr>
                  <w:sz w:val="16"/>
                  <w:szCs w:val="16"/>
                  <w:rPrChange w:id="40174" w:author="pete jones" w:date="2022-03-12T12:01:00Z">
                    <w:rPr/>
                  </w:rPrChange>
                </w:rPr>
                <w:t>3.13</w:t>
              </w:r>
            </w:ins>
          </w:p>
        </w:tc>
        <w:tc>
          <w:tcPr>
            <w:tcW w:w="960" w:type="dxa"/>
            <w:noWrap/>
            <w:hideMark/>
          </w:tcPr>
          <w:p w14:paraId="313B1E47" w14:textId="77777777" w:rsidR="00CE6EF3" w:rsidRPr="00CE6EF3" w:rsidRDefault="00CE6EF3">
            <w:pPr>
              <w:spacing w:before="0" w:after="0" w:line="240" w:lineRule="auto"/>
              <w:jc w:val="center"/>
              <w:rPr>
                <w:ins w:id="40175" w:author="pete jones" w:date="2022-03-12T12:01:00Z"/>
                <w:sz w:val="16"/>
                <w:szCs w:val="16"/>
                <w:rPrChange w:id="40176" w:author="pete jones" w:date="2022-03-12T12:01:00Z">
                  <w:rPr>
                    <w:ins w:id="40177" w:author="pete jones" w:date="2022-03-12T12:01:00Z"/>
                  </w:rPr>
                </w:rPrChange>
              </w:rPr>
              <w:pPrChange w:id="40178" w:author="pete jones" w:date="2022-03-12T12:02:00Z">
                <w:pPr/>
              </w:pPrChange>
            </w:pPr>
            <w:ins w:id="40179" w:author="pete jones" w:date="2022-03-12T12:01:00Z">
              <w:r w:rsidRPr="00CE6EF3">
                <w:rPr>
                  <w:sz w:val="16"/>
                  <w:szCs w:val="16"/>
                  <w:rPrChange w:id="40180" w:author="pete jones" w:date="2022-03-12T12:01:00Z">
                    <w:rPr/>
                  </w:rPrChange>
                </w:rPr>
                <w:t>3</w:t>
              </w:r>
            </w:ins>
          </w:p>
        </w:tc>
        <w:tc>
          <w:tcPr>
            <w:tcW w:w="8680" w:type="dxa"/>
            <w:hideMark/>
          </w:tcPr>
          <w:p w14:paraId="440552D9" w14:textId="77777777" w:rsidR="00CE6EF3" w:rsidRPr="00CE6EF3" w:rsidRDefault="00CE6EF3">
            <w:pPr>
              <w:spacing w:before="0" w:after="0" w:line="240" w:lineRule="auto"/>
              <w:rPr>
                <w:ins w:id="40181" w:author="pete jones" w:date="2022-03-12T12:01:00Z"/>
                <w:sz w:val="16"/>
                <w:szCs w:val="16"/>
                <w:rPrChange w:id="40182" w:author="pete jones" w:date="2022-03-12T12:01:00Z">
                  <w:rPr>
                    <w:ins w:id="40183" w:author="pete jones" w:date="2022-03-12T12:01:00Z"/>
                  </w:rPr>
                </w:rPrChange>
              </w:rPr>
              <w:pPrChange w:id="40184" w:author="pete jones" w:date="2022-03-12T12:01:00Z">
                <w:pPr/>
              </w:pPrChange>
            </w:pPr>
            <w:ins w:id="40185" w:author="pete jones" w:date="2022-03-12T12:01:00Z">
              <w:r w:rsidRPr="00CE6EF3">
                <w:rPr>
                  <w:sz w:val="16"/>
                  <w:szCs w:val="16"/>
                  <w:rPrChange w:id="40186" w:author="pete jones" w:date="2022-03-12T12:01:00Z">
                    <w:rPr/>
                  </w:rPrChange>
                </w:rPr>
                <w:t>Number of resits ENG Principles - L5</w:t>
              </w:r>
            </w:ins>
          </w:p>
        </w:tc>
        <w:tc>
          <w:tcPr>
            <w:tcW w:w="1300" w:type="dxa"/>
            <w:noWrap/>
            <w:hideMark/>
          </w:tcPr>
          <w:p w14:paraId="1B482C7F" w14:textId="77777777" w:rsidR="00CE6EF3" w:rsidRPr="00CE6EF3" w:rsidRDefault="00CE6EF3">
            <w:pPr>
              <w:spacing w:before="0" w:after="0" w:line="240" w:lineRule="auto"/>
              <w:jc w:val="center"/>
              <w:rPr>
                <w:ins w:id="40187" w:author="pete jones" w:date="2022-03-12T12:01:00Z"/>
                <w:sz w:val="16"/>
                <w:szCs w:val="16"/>
                <w:rPrChange w:id="40188" w:author="pete jones" w:date="2022-03-12T12:01:00Z">
                  <w:rPr>
                    <w:ins w:id="40189" w:author="pete jones" w:date="2022-03-12T12:01:00Z"/>
                  </w:rPr>
                </w:rPrChange>
              </w:rPr>
              <w:pPrChange w:id="40190" w:author="pete jones" w:date="2022-03-12T12:02:00Z">
                <w:pPr/>
              </w:pPrChange>
            </w:pPr>
            <w:ins w:id="40191" w:author="pete jones" w:date="2022-03-12T12:01:00Z">
              <w:r w:rsidRPr="00CE6EF3">
                <w:rPr>
                  <w:sz w:val="16"/>
                  <w:szCs w:val="16"/>
                  <w:rPrChange w:id="40192" w:author="pete jones" w:date="2022-03-12T12:01:00Z">
                    <w:rPr/>
                  </w:rPrChange>
                </w:rPr>
                <w:t>2</w:t>
              </w:r>
            </w:ins>
          </w:p>
        </w:tc>
      </w:tr>
      <w:tr w:rsidR="00CE6EF3" w:rsidRPr="00CE6EF3" w14:paraId="2D6EC8AA" w14:textId="77777777" w:rsidTr="00CE6EF3">
        <w:trPr>
          <w:trHeight w:val="300"/>
          <w:ins w:id="40193" w:author="pete jones" w:date="2022-03-12T12:01:00Z"/>
        </w:trPr>
        <w:tc>
          <w:tcPr>
            <w:tcW w:w="960" w:type="dxa"/>
            <w:noWrap/>
            <w:hideMark/>
          </w:tcPr>
          <w:p w14:paraId="33DE9058" w14:textId="77777777" w:rsidR="00CE6EF3" w:rsidRPr="00CE6EF3" w:rsidRDefault="00CE6EF3">
            <w:pPr>
              <w:spacing w:before="0" w:after="0" w:line="240" w:lineRule="auto"/>
              <w:jc w:val="center"/>
              <w:rPr>
                <w:ins w:id="40194" w:author="pete jones" w:date="2022-03-12T12:01:00Z"/>
                <w:sz w:val="16"/>
                <w:szCs w:val="16"/>
                <w:rPrChange w:id="40195" w:author="pete jones" w:date="2022-03-12T12:01:00Z">
                  <w:rPr>
                    <w:ins w:id="40196" w:author="pete jones" w:date="2022-03-12T12:01:00Z"/>
                  </w:rPr>
                </w:rPrChange>
              </w:rPr>
              <w:pPrChange w:id="40197" w:author="pete jones" w:date="2022-03-12T12:02:00Z">
                <w:pPr/>
              </w:pPrChange>
            </w:pPr>
            <w:ins w:id="40198" w:author="pete jones" w:date="2022-03-12T12:01:00Z">
              <w:r w:rsidRPr="00CE6EF3">
                <w:rPr>
                  <w:sz w:val="16"/>
                  <w:szCs w:val="16"/>
                  <w:rPrChange w:id="40199" w:author="pete jones" w:date="2022-03-12T12:01:00Z">
                    <w:rPr/>
                  </w:rPrChange>
                </w:rPr>
                <w:t>3.14</w:t>
              </w:r>
            </w:ins>
          </w:p>
        </w:tc>
        <w:tc>
          <w:tcPr>
            <w:tcW w:w="960" w:type="dxa"/>
            <w:noWrap/>
            <w:hideMark/>
          </w:tcPr>
          <w:p w14:paraId="7C54614C" w14:textId="77777777" w:rsidR="00CE6EF3" w:rsidRPr="00CE6EF3" w:rsidRDefault="00CE6EF3">
            <w:pPr>
              <w:spacing w:before="0" w:after="0" w:line="240" w:lineRule="auto"/>
              <w:jc w:val="center"/>
              <w:rPr>
                <w:ins w:id="40200" w:author="pete jones" w:date="2022-03-12T12:01:00Z"/>
                <w:sz w:val="16"/>
                <w:szCs w:val="16"/>
                <w:rPrChange w:id="40201" w:author="pete jones" w:date="2022-03-12T12:01:00Z">
                  <w:rPr>
                    <w:ins w:id="40202" w:author="pete jones" w:date="2022-03-12T12:01:00Z"/>
                  </w:rPr>
                </w:rPrChange>
              </w:rPr>
              <w:pPrChange w:id="40203" w:author="pete jones" w:date="2022-03-12T12:02:00Z">
                <w:pPr/>
              </w:pPrChange>
            </w:pPr>
            <w:ins w:id="40204" w:author="pete jones" w:date="2022-03-12T12:01:00Z">
              <w:r w:rsidRPr="00CE6EF3">
                <w:rPr>
                  <w:sz w:val="16"/>
                  <w:szCs w:val="16"/>
                  <w:rPrChange w:id="40205" w:author="pete jones" w:date="2022-03-12T12:01:00Z">
                    <w:rPr/>
                  </w:rPrChange>
                </w:rPr>
                <w:t>3</w:t>
              </w:r>
            </w:ins>
          </w:p>
        </w:tc>
        <w:tc>
          <w:tcPr>
            <w:tcW w:w="8680" w:type="dxa"/>
            <w:hideMark/>
          </w:tcPr>
          <w:p w14:paraId="4C259EF0" w14:textId="77777777" w:rsidR="00CE6EF3" w:rsidRPr="00CE6EF3" w:rsidRDefault="00CE6EF3">
            <w:pPr>
              <w:spacing w:before="0" w:after="0" w:line="240" w:lineRule="auto"/>
              <w:rPr>
                <w:ins w:id="40206" w:author="pete jones" w:date="2022-03-12T12:01:00Z"/>
                <w:sz w:val="16"/>
                <w:szCs w:val="16"/>
                <w:rPrChange w:id="40207" w:author="pete jones" w:date="2022-03-12T12:01:00Z">
                  <w:rPr>
                    <w:ins w:id="40208" w:author="pete jones" w:date="2022-03-12T12:01:00Z"/>
                  </w:rPr>
                </w:rPrChange>
              </w:rPr>
              <w:pPrChange w:id="40209" w:author="pete jones" w:date="2022-03-12T12:01:00Z">
                <w:pPr/>
              </w:pPrChange>
            </w:pPr>
            <w:ins w:id="40210" w:author="pete jones" w:date="2022-03-12T12:01:00Z">
              <w:r w:rsidRPr="00CE6EF3">
                <w:rPr>
                  <w:sz w:val="16"/>
                  <w:szCs w:val="16"/>
                  <w:rPrChange w:id="40211" w:author="pete jones" w:date="2022-03-12T12:01:00Z">
                    <w:rPr/>
                  </w:rPrChange>
                </w:rPr>
                <w:t>Number of resits ENG DESIGN - L3</w:t>
              </w:r>
            </w:ins>
          </w:p>
        </w:tc>
        <w:tc>
          <w:tcPr>
            <w:tcW w:w="1300" w:type="dxa"/>
            <w:noWrap/>
            <w:hideMark/>
          </w:tcPr>
          <w:p w14:paraId="5A4F409E" w14:textId="77777777" w:rsidR="00CE6EF3" w:rsidRPr="00CE6EF3" w:rsidRDefault="00CE6EF3">
            <w:pPr>
              <w:spacing w:before="0" w:after="0" w:line="240" w:lineRule="auto"/>
              <w:jc w:val="center"/>
              <w:rPr>
                <w:ins w:id="40212" w:author="pete jones" w:date="2022-03-12T12:01:00Z"/>
                <w:sz w:val="16"/>
                <w:szCs w:val="16"/>
                <w:rPrChange w:id="40213" w:author="pete jones" w:date="2022-03-12T12:01:00Z">
                  <w:rPr>
                    <w:ins w:id="40214" w:author="pete jones" w:date="2022-03-12T12:01:00Z"/>
                  </w:rPr>
                </w:rPrChange>
              </w:rPr>
              <w:pPrChange w:id="40215" w:author="pete jones" w:date="2022-03-12T12:02:00Z">
                <w:pPr/>
              </w:pPrChange>
            </w:pPr>
            <w:ins w:id="40216" w:author="pete jones" w:date="2022-03-12T12:01:00Z">
              <w:r w:rsidRPr="00CE6EF3">
                <w:rPr>
                  <w:sz w:val="16"/>
                  <w:szCs w:val="16"/>
                  <w:rPrChange w:id="40217" w:author="pete jones" w:date="2022-03-12T12:01:00Z">
                    <w:rPr/>
                  </w:rPrChange>
                </w:rPr>
                <w:t>3</w:t>
              </w:r>
            </w:ins>
          </w:p>
        </w:tc>
      </w:tr>
      <w:tr w:rsidR="00CE6EF3" w:rsidRPr="00CE6EF3" w14:paraId="0F482BB4" w14:textId="77777777" w:rsidTr="00CE6EF3">
        <w:trPr>
          <w:trHeight w:val="300"/>
          <w:ins w:id="40218" w:author="pete jones" w:date="2022-03-12T12:01:00Z"/>
        </w:trPr>
        <w:tc>
          <w:tcPr>
            <w:tcW w:w="960" w:type="dxa"/>
            <w:noWrap/>
            <w:hideMark/>
          </w:tcPr>
          <w:p w14:paraId="0E14DE61" w14:textId="77777777" w:rsidR="00CE6EF3" w:rsidRPr="00CE6EF3" w:rsidRDefault="00CE6EF3">
            <w:pPr>
              <w:spacing w:before="0" w:after="0" w:line="240" w:lineRule="auto"/>
              <w:jc w:val="center"/>
              <w:rPr>
                <w:ins w:id="40219" w:author="pete jones" w:date="2022-03-12T12:01:00Z"/>
                <w:sz w:val="16"/>
                <w:szCs w:val="16"/>
                <w:rPrChange w:id="40220" w:author="pete jones" w:date="2022-03-12T12:01:00Z">
                  <w:rPr>
                    <w:ins w:id="40221" w:author="pete jones" w:date="2022-03-12T12:01:00Z"/>
                  </w:rPr>
                </w:rPrChange>
              </w:rPr>
              <w:pPrChange w:id="40222" w:author="pete jones" w:date="2022-03-12T12:02:00Z">
                <w:pPr/>
              </w:pPrChange>
            </w:pPr>
            <w:ins w:id="40223" w:author="pete jones" w:date="2022-03-12T12:01:00Z">
              <w:r w:rsidRPr="00CE6EF3">
                <w:rPr>
                  <w:sz w:val="16"/>
                  <w:szCs w:val="16"/>
                  <w:rPrChange w:id="40224" w:author="pete jones" w:date="2022-03-12T12:01:00Z">
                    <w:rPr/>
                  </w:rPrChange>
                </w:rPr>
                <w:t>3.15</w:t>
              </w:r>
            </w:ins>
          </w:p>
        </w:tc>
        <w:tc>
          <w:tcPr>
            <w:tcW w:w="960" w:type="dxa"/>
            <w:noWrap/>
            <w:hideMark/>
          </w:tcPr>
          <w:p w14:paraId="51A3E0B1" w14:textId="77777777" w:rsidR="00CE6EF3" w:rsidRPr="00CE6EF3" w:rsidRDefault="00CE6EF3">
            <w:pPr>
              <w:spacing w:before="0" w:after="0" w:line="240" w:lineRule="auto"/>
              <w:jc w:val="center"/>
              <w:rPr>
                <w:ins w:id="40225" w:author="pete jones" w:date="2022-03-12T12:01:00Z"/>
                <w:sz w:val="16"/>
                <w:szCs w:val="16"/>
                <w:rPrChange w:id="40226" w:author="pete jones" w:date="2022-03-12T12:01:00Z">
                  <w:rPr>
                    <w:ins w:id="40227" w:author="pete jones" w:date="2022-03-12T12:01:00Z"/>
                  </w:rPr>
                </w:rPrChange>
              </w:rPr>
              <w:pPrChange w:id="40228" w:author="pete jones" w:date="2022-03-12T12:02:00Z">
                <w:pPr/>
              </w:pPrChange>
            </w:pPr>
            <w:ins w:id="40229" w:author="pete jones" w:date="2022-03-12T12:01:00Z">
              <w:r w:rsidRPr="00CE6EF3">
                <w:rPr>
                  <w:sz w:val="16"/>
                  <w:szCs w:val="16"/>
                  <w:rPrChange w:id="40230" w:author="pete jones" w:date="2022-03-12T12:01:00Z">
                    <w:rPr/>
                  </w:rPrChange>
                </w:rPr>
                <w:t>3</w:t>
              </w:r>
            </w:ins>
          </w:p>
        </w:tc>
        <w:tc>
          <w:tcPr>
            <w:tcW w:w="8680" w:type="dxa"/>
            <w:hideMark/>
          </w:tcPr>
          <w:p w14:paraId="16EFBBA6" w14:textId="77777777" w:rsidR="00CE6EF3" w:rsidRPr="00CE6EF3" w:rsidRDefault="00CE6EF3">
            <w:pPr>
              <w:spacing w:before="0" w:after="0" w:line="240" w:lineRule="auto"/>
              <w:rPr>
                <w:ins w:id="40231" w:author="pete jones" w:date="2022-03-12T12:01:00Z"/>
                <w:sz w:val="16"/>
                <w:szCs w:val="16"/>
                <w:rPrChange w:id="40232" w:author="pete jones" w:date="2022-03-12T12:01:00Z">
                  <w:rPr>
                    <w:ins w:id="40233" w:author="pete jones" w:date="2022-03-12T12:01:00Z"/>
                  </w:rPr>
                </w:rPrChange>
              </w:rPr>
              <w:pPrChange w:id="40234" w:author="pete jones" w:date="2022-03-12T12:01:00Z">
                <w:pPr/>
              </w:pPrChange>
            </w:pPr>
            <w:ins w:id="40235" w:author="pete jones" w:date="2022-03-12T12:01:00Z">
              <w:r w:rsidRPr="00CE6EF3">
                <w:rPr>
                  <w:sz w:val="16"/>
                  <w:szCs w:val="16"/>
                  <w:rPrChange w:id="40236" w:author="pete jones" w:date="2022-03-12T12:01:00Z">
                    <w:rPr/>
                  </w:rPrChange>
                </w:rPr>
                <w:t>Number of resits ENG DESIGN - L4</w:t>
              </w:r>
            </w:ins>
          </w:p>
        </w:tc>
        <w:tc>
          <w:tcPr>
            <w:tcW w:w="1300" w:type="dxa"/>
            <w:noWrap/>
            <w:hideMark/>
          </w:tcPr>
          <w:p w14:paraId="05FE7E83" w14:textId="77777777" w:rsidR="00CE6EF3" w:rsidRPr="00CE6EF3" w:rsidRDefault="00CE6EF3">
            <w:pPr>
              <w:spacing w:before="0" w:after="0" w:line="240" w:lineRule="auto"/>
              <w:jc w:val="center"/>
              <w:rPr>
                <w:ins w:id="40237" w:author="pete jones" w:date="2022-03-12T12:01:00Z"/>
                <w:sz w:val="16"/>
                <w:szCs w:val="16"/>
                <w:rPrChange w:id="40238" w:author="pete jones" w:date="2022-03-12T12:01:00Z">
                  <w:rPr>
                    <w:ins w:id="40239" w:author="pete jones" w:date="2022-03-12T12:01:00Z"/>
                  </w:rPr>
                </w:rPrChange>
              </w:rPr>
              <w:pPrChange w:id="40240" w:author="pete jones" w:date="2022-03-12T12:02:00Z">
                <w:pPr/>
              </w:pPrChange>
            </w:pPr>
            <w:ins w:id="40241" w:author="pete jones" w:date="2022-03-12T12:01:00Z">
              <w:r w:rsidRPr="00CE6EF3">
                <w:rPr>
                  <w:sz w:val="16"/>
                  <w:szCs w:val="16"/>
                  <w:rPrChange w:id="40242" w:author="pete jones" w:date="2022-03-12T12:01:00Z">
                    <w:rPr/>
                  </w:rPrChange>
                </w:rPr>
                <w:t>4</w:t>
              </w:r>
            </w:ins>
          </w:p>
        </w:tc>
      </w:tr>
      <w:tr w:rsidR="00CE6EF3" w:rsidRPr="00CE6EF3" w14:paraId="7639850B" w14:textId="77777777" w:rsidTr="00CE6EF3">
        <w:trPr>
          <w:trHeight w:val="300"/>
          <w:ins w:id="40243" w:author="pete jones" w:date="2022-03-12T12:01:00Z"/>
        </w:trPr>
        <w:tc>
          <w:tcPr>
            <w:tcW w:w="960" w:type="dxa"/>
            <w:noWrap/>
            <w:hideMark/>
          </w:tcPr>
          <w:p w14:paraId="5EC15023" w14:textId="77777777" w:rsidR="00CE6EF3" w:rsidRPr="00CE6EF3" w:rsidRDefault="00CE6EF3">
            <w:pPr>
              <w:spacing w:before="0" w:after="0" w:line="240" w:lineRule="auto"/>
              <w:jc w:val="center"/>
              <w:rPr>
                <w:ins w:id="40244" w:author="pete jones" w:date="2022-03-12T12:01:00Z"/>
                <w:sz w:val="16"/>
                <w:szCs w:val="16"/>
                <w:rPrChange w:id="40245" w:author="pete jones" w:date="2022-03-12T12:01:00Z">
                  <w:rPr>
                    <w:ins w:id="40246" w:author="pete jones" w:date="2022-03-12T12:01:00Z"/>
                  </w:rPr>
                </w:rPrChange>
              </w:rPr>
              <w:pPrChange w:id="40247" w:author="pete jones" w:date="2022-03-12T12:02:00Z">
                <w:pPr/>
              </w:pPrChange>
            </w:pPr>
            <w:ins w:id="40248" w:author="pete jones" w:date="2022-03-12T12:01:00Z">
              <w:r w:rsidRPr="00CE6EF3">
                <w:rPr>
                  <w:sz w:val="16"/>
                  <w:szCs w:val="16"/>
                  <w:rPrChange w:id="40249" w:author="pete jones" w:date="2022-03-12T12:01:00Z">
                    <w:rPr/>
                  </w:rPrChange>
                </w:rPr>
                <w:t>3.16</w:t>
              </w:r>
            </w:ins>
          </w:p>
        </w:tc>
        <w:tc>
          <w:tcPr>
            <w:tcW w:w="960" w:type="dxa"/>
            <w:noWrap/>
            <w:hideMark/>
          </w:tcPr>
          <w:p w14:paraId="392C2DF3" w14:textId="77777777" w:rsidR="00CE6EF3" w:rsidRPr="00CE6EF3" w:rsidRDefault="00CE6EF3">
            <w:pPr>
              <w:spacing w:before="0" w:after="0" w:line="240" w:lineRule="auto"/>
              <w:jc w:val="center"/>
              <w:rPr>
                <w:ins w:id="40250" w:author="pete jones" w:date="2022-03-12T12:01:00Z"/>
                <w:sz w:val="16"/>
                <w:szCs w:val="16"/>
                <w:rPrChange w:id="40251" w:author="pete jones" w:date="2022-03-12T12:01:00Z">
                  <w:rPr>
                    <w:ins w:id="40252" w:author="pete jones" w:date="2022-03-12T12:01:00Z"/>
                  </w:rPr>
                </w:rPrChange>
              </w:rPr>
              <w:pPrChange w:id="40253" w:author="pete jones" w:date="2022-03-12T12:02:00Z">
                <w:pPr/>
              </w:pPrChange>
            </w:pPr>
            <w:ins w:id="40254" w:author="pete jones" w:date="2022-03-12T12:01:00Z">
              <w:r w:rsidRPr="00CE6EF3">
                <w:rPr>
                  <w:sz w:val="16"/>
                  <w:szCs w:val="16"/>
                  <w:rPrChange w:id="40255" w:author="pete jones" w:date="2022-03-12T12:01:00Z">
                    <w:rPr/>
                  </w:rPrChange>
                </w:rPr>
                <w:t>3</w:t>
              </w:r>
            </w:ins>
          </w:p>
        </w:tc>
        <w:tc>
          <w:tcPr>
            <w:tcW w:w="8680" w:type="dxa"/>
            <w:hideMark/>
          </w:tcPr>
          <w:p w14:paraId="6EEB97F2" w14:textId="77777777" w:rsidR="00CE6EF3" w:rsidRPr="00CE6EF3" w:rsidRDefault="00CE6EF3">
            <w:pPr>
              <w:spacing w:before="0" w:after="0" w:line="240" w:lineRule="auto"/>
              <w:rPr>
                <w:ins w:id="40256" w:author="pete jones" w:date="2022-03-12T12:01:00Z"/>
                <w:sz w:val="16"/>
                <w:szCs w:val="16"/>
                <w:rPrChange w:id="40257" w:author="pete jones" w:date="2022-03-12T12:01:00Z">
                  <w:rPr>
                    <w:ins w:id="40258" w:author="pete jones" w:date="2022-03-12T12:01:00Z"/>
                  </w:rPr>
                </w:rPrChange>
              </w:rPr>
              <w:pPrChange w:id="40259" w:author="pete jones" w:date="2022-03-12T12:01:00Z">
                <w:pPr/>
              </w:pPrChange>
            </w:pPr>
            <w:ins w:id="40260" w:author="pete jones" w:date="2022-03-12T12:01:00Z">
              <w:r w:rsidRPr="00CE6EF3">
                <w:rPr>
                  <w:sz w:val="16"/>
                  <w:szCs w:val="16"/>
                  <w:rPrChange w:id="40261" w:author="pete jones" w:date="2022-03-12T12:01:00Z">
                    <w:rPr/>
                  </w:rPrChange>
                </w:rPr>
                <w:t>Number of resits ENG DESIGN - L5</w:t>
              </w:r>
            </w:ins>
          </w:p>
        </w:tc>
        <w:tc>
          <w:tcPr>
            <w:tcW w:w="1300" w:type="dxa"/>
            <w:noWrap/>
            <w:hideMark/>
          </w:tcPr>
          <w:p w14:paraId="5F31027E" w14:textId="77777777" w:rsidR="00CE6EF3" w:rsidRPr="00CE6EF3" w:rsidRDefault="00CE6EF3">
            <w:pPr>
              <w:spacing w:before="0" w:after="0" w:line="240" w:lineRule="auto"/>
              <w:jc w:val="center"/>
              <w:rPr>
                <w:ins w:id="40262" w:author="pete jones" w:date="2022-03-12T12:01:00Z"/>
                <w:sz w:val="16"/>
                <w:szCs w:val="16"/>
                <w:rPrChange w:id="40263" w:author="pete jones" w:date="2022-03-12T12:01:00Z">
                  <w:rPr>
                    <w:ins w:id="40264" w:author="pete jones" w:date="2022-03-12T12:01:00Z"/>
                  </w:rPr>
                </w:rPrChange>
              </w:rPr>
              <w:pPrChange w:id="40265" w:author="pete jones" w:date="2022-03-12T12:02:00Z">
                <w:pPr/>
              </w:pPrChange>
            </w:pPr>
            <w:ins w:id="40266" w:author="pete jones" w:date="2022-03-12T12:01:00Z">
              <w:r w:rsidRPr="00CE6EF3">
                <w:rPr>
                  <w:sz w:val="16"/>
                  <w:szCs w:val="16"/>
                  <w:rPrChange w:id="40267" w:author="pete jones" w:date="2022-03-12T12:01:00Z">
                    <w:rPr/>
                  </w:rPrChange>
                </w:rPr>
                <w:t>5</w:t>
              </w:r>
            </w:ins>
          </w:p>
        </w:tc>
      </w:tr>
      <w:tr w:rsidR="00CE6EF3" w:rsidRPr="00CE6EF3" w14:paraId="12ECFA28" w14:textId="77777777" w:rsidTr="00CE6EF3">
        <w:trPr>
          <w:trHeight w:val="300"/>
          <w:ins w:id="40268" w:author="pete jones" w:date="2022-03-12T12:01:00Z"/>
        </w:trPr>
        <w:tc>
          <w:tcPr>
            <w:tcW w:w="960" w:type="dxa"/>
            <w:noWrap/>
            <w:hideMark/>
          </w:tcPr>
          <w:p w14:paraId="17B1FF12" w14:textId="77777777" w:rsidR="00CE6EF3" w:rsidRPr="00CE6EF3" w:rsidRDefault="00CE6EF3">
            <w:pPr>
              <w:spacing w:before="0" w:after="0" w:line="240" w:lineRule="auto"/>
              <w:jc w:val="center"/>
              <w:rPr>
                <w:ins w:id="40269" w:author="pete jones" w:date="2022-03-12T12:01:00Z"/>
                <w:sz w:val="16"/>
                <w:szCs w:val="16"/>
                <w:rPrChange w:id="40270" w:author="pete jones" w:date="2022-03-12T12:01:00Z">
                  <w:rPr>
                    <w:ins w:id="40271" w:author="pete jones" w:date="2022-03-12T12:01:00Z"/>
                  </w:rPr>
                </w:rPrChange>
              </w:rPr>
              <w:pPrChange w:id="40272" w:author="pete jones" w:date="2022-03-12T12:02:00Z">
                <w:pPr/>
              </w:pPrChange>
            </w:pPr>
            <w:ins w:id="40273" w:author="pete jones" w:date="2022-03-12T12:01:00Z">
              <w:r w:rsidRPr="00CE6EF3">
                <w:rPr>
                  <w:sz w:val="16"/>
                  <w:szCs w:val="16"/>
                  <w:rPrChange w:id="40274" w:author="pete jones" w:date="2022-03-12T12:01:00Z">
                    <w:rPr/>
                  </w:rPrChange>
                </w:rPr>
                <w:t>3.17</w:t>
              </w:r>
            </w:ins>
          </w:p>
        </w:tc>
        <w:tc>
          <w:tcPr>
            <w:tcW w:w="960" w:type="dxa"/>
            <w:noWrap/>
            <w:hideMark/>
          </w:tcPr>
          <w:p w14:paraId="2293039F" w14:textId="77777777" w:rsidR="00CE6EF3" w:rsidRPr="00CE6EF3" w:rsidRDefault="00CE6EF3">
            <w:pPr>
              <w:spacing w:before="0" w:after="0" w:line="240" w:lineRule="auto"/>
              <w:jc w:val="center"/>
              <w:rPr>
                <w:ins w:id="40275" w:author="pete jones" w:date="2022-03-12T12:01:00Z"/>
                <w:sz w:val="16"/>
                <w:szCs w:val="16"/>
                <w:rPrChange w:id="40276" w:author="pete jones" w:date="2022-03-12T12:01:00Z">
                  <w:rPr>
                    <w:ins w:id="40277" w:author="pete jones" w:date="2022-03-12T12:01:00Z"/>
                  </w:rPr>
                </w:rPrChange>
              </w:rPr>
              <w:pPrChange w:id="40278" w:author="pete jones" w:date="2022-03-12T12:02:00Z">
                <w:pPr/>
              </w:pPrChange>
            </w:pPr>
            <w:ins w:id="40279" w:author="pete jones" w:date="2022-03-12T12:01:00Z">
              <w:r w:rsidRPr="00CE6EF3">
                <w:rPr>
                  <w:sz w:val="16"/>
                  <w:szCs w:val="16"/>
                  <w:rPrChange w:id="40280" w:author="pete jones" w:date="2022-03-12T12:01:00Z">
                    <w:rPr/>
                  </w:rPrChange>
                </w:rPr>
                <w:t>3</w:t>
              </w:r>
            </w:ins>
          </w:p>
        </w:tc>
        <w:tc>
          <w:tcPr>
            <w:tcW w:w="8680" w:type="dxa"/>
            <w:hideMark/>
          </w:tcPr>
          <w:p w14:paraId="7CFEB96F" w14:textId="77777777" w:rsidR="00CE6EF3" w:rsidRPr="00CE6EF3" w:rsidRDefault="00CE6EF3">
            <w:pPr>
              <w:spacing w:before="0" w:after="0" w:line="240" w:lineRule="auto"/>
              <w:rPr>
                <w:ins w:id="40281" w:author="pete jones" w:date="2022-03-12T12:01:00Z"/>
                <w:sz w:val="16"/>
                <w:szCs w:val="16"/>
                <w:rPrChange w:id="40282" w:author="pete jones" w:date="2022-03-12T12:01:00Z">
                  <w:rPr>
                    <w:ins w:id="40283" w:author="pete jones" w:date="2022-03-12T12:01:00Z"/>
                  </w:rPr>
                </w:rPrChange>
              </w:rPr>
              <w:pPrChange w:id="40284" w:author="pete jones" w:date="2022-03-12T12:01:00Z">
                <w:pPr/>
              </w:pPrChange>
            </w:pPr>
            <w:ins w:id="40285" w:author="pete jones" w:date="2022-03-12T12:01:00Z">
              <w:r w:rsidRPr="00CE6EF3">
                <w:rPr>
                  <w:sz w:val="16"/>
                  <w:szCs w:val="16"/>
                  <w:rPrChange w:id="40286" w:author="pete jones" w:date="2022-03-12T12:01:00Z">
                    <w:rPr/>
                  </w:rPrChange>
                </w:rPr>
                <w:t>Number of resits OTHER - L3</w:t>
              </w:r>
            </w:ins>
          </w:p>
        </w:tc>
        <w:tc>
          <w:tcPr>
            <w:tcW w:w="1300" w:type="dxa"/>
            <w:noWrap/>
            <w:hideMark/>
          </w:tcPr>
          <w:p w14:paraId="531CCCE3" w14:textId="77777777" w:rsidR="00CE6EF3" w:rsidRPr="00CE6EF3" w:rsidRDefault="00CE6EF3">
            <w:pPr>
              <w:spacing w:before="0" w:after="0" w:line="240" w:lineRule="auto"/>
              <w:jc w:val="center"/>
              <w:rPr>
                <w:ins w:id="40287" w:author="pete jones" w:date="2022-03-12T12:01:00Z"/>
                <w:sz w:val="16"/>
                <w:szCs w:val="16"/>
                <w:rPrChange w:id="40288" w:author="pete jones" w:date="2022-03-12T12:01:00Z">
                  <w:rPr>
                    <w:ins w:id="40289" w:author="pete jones" w:date="2022-03-12T12:01:00Z"/>
                  </w:rPr>
                </w:rPrChange>
              </w:rPr>
              <w:pPrChange w:id="40290" w:author="pete jones" w:date="2022-03-12T12:02:00Z">
                <w:pPr/>
              </w:pPrChange>
            </w:pPr>
            <w:ins w:id="40291" w:author="pete jones" w:date="2022-03-12T12:01:00Z">
              <w:r w:rsidRPr="00CE6EF3">
                <w:rPr>
                  <w:sz w:val="16"/>
                  <w:szCs w:val="16"/>
                  <w:rPrChange w:id="40292" w:author="pete jones" w:date="2022-03-12T12:01:00Z">
                    <w:rPr/>
                  </w:rPrChange>
                </w:rPr>
                <w:t>3</w:t>
              </w:r>
            </w:ins>
          </w:p>
        </w:tc>
      </w:tr>
      <w:tr w:rsidR="00CE6EF3" w:rsidRPr="00CE6EF3" w14:paraId="48C87167" w14:textId="77777777" w:rsidTr="00CE6EF3">
        <w:trPr>
          <w:trHeight w:val="300"/>
          <w:ins w:id="40293" w:author="pete jones" w:date="2022-03-12T12:01:00Z"/>
        </w:trPr>
        <w:tc>
          <w:tcPr>
            <w:tcW w:w="960" w:type="dxa"/>
            <w:noWrap/>
            <w:hideMark/>
          </w:tcPr>
          <w:p w14:paraId="28459445" w14:textId="77777777" w:rsidR="00CE6EF3" w:rsidRPr="00CE6EF3" w:rsidRDefault="00CE6EF3">
            <w:pPr>
              <w:spacing w:before="0" w:after="0" w:line="240" w:lineRule="auto"/>
              <w:jc w:val="center"/>
              <w:rPr>
                <w:ins w:id="40294" w:author="pete jones" w:date="2022-03-12T12:01:00Z"/>
                <w:sz w:val="16"/>
                <w:szCs w:val="16"/>
                <w:rPrChange w:id="40295" w:author="pete jones" w:date="2022-03-12T12:01:00Z">
                  <w:rPr>
                    <w:ins w:id="40296" w:author="pete jones" w:date="2022-03-12T12:01:00Z"/>
                  </w:rPr>
                </w:rPrChange>
              </w:rPr>
              <w:pPrChange w:id="40297" w:author="pete jones" w:date="2022-03-12T12:02:00Z">
                <w:pPr/>
              </w:pPrChange>
            </w:pPr>
            <w:ins w:id="40298" w:author="pete jones" w:date="2022-03-12T12:01:00Z">
              <w:r w:rsidRPr="00CE6EF3">
                <w:rPr>
                  <w:sz w:val="16"/>
                  <w:szCs w:val="16"/>
                  <w:rPrChange w:id="40299" w:author="pete jones" w:date="2022-03-12T12:01:00Z">
                    <w:rPr/>
                  </w:rPrChange>
                </w:rPr>
                <w:t>3.18</w:t>
              </w:r>
            </w:ins>
          </w:p>
        </w:tc>
        <w:tc>
          <w:tcPr>
            <w:tcW w:w="960" w:type="dxa"/>
            <w:noWrap/>
            <w:hideMark/>
          </w:tcPr>
          <w:p w14:paraId="1055D657" w14:textId="77777777" w:rsidR="00CE6EF3" w:rsidRPr="00CE6EF3" w:rsidRDefault="00CE6EF3">
            <w:pPr>
              <w:spacing w:before="0" w:after="0" w:line="240" w:lineRule="auto"/>
              <w:jc w:val="center"/>
              <w:rPr>
                <w:ins w:id="40300" w:author="pete jones" w:date="2022-03-12T12:01:00Z"/>
                <w:sz w:val="16"/>
                <w:szCs w:val="16"/>
                <w:rPrChange w:id="40301" w:author="pete jones" w:date="2022-03-12T12:01:00Z">
                  <w:rPr>
                    <w:ins w:id="40302" w:author="pete jones" w:date="2022-03-12T12:01:00Z"/>
                  </w:rPr>
                </w:rPrChange>
              </w:rPr>
              <w:pPrChange w:id="40303" w:author="pete jones" w:date="2022-03-12T12:02:00Z">
                <w:pPr/>
              </w:pPrChange>
            </w:pPr>
            <w:ins w:id="40304" w:author="pete jones" w:date="2022-03-12T12:01:00Z">
              <w:r w:rsidRPr="00CE6EF3">
                <w:rPr>
                  <w:sz w:val="16"/>
                  <w:szCs w:val="16"/>
                  <w:rPrChange w:id="40305" w:author="pete jones" w:date="2022-03-12T12:01:00Z">
                    <w:rPr/>
                  </w:rPrChange>
                </w:rPr>
                <w:t>3</w:t>
              </w:r>
            </w:ins>
          </w:p>
        </w:tc>
        <w:tc>
          <w:tcPr>
            <w:tcW w:w="8680" w:type="dxa"/>
            <w:hideMark/>
          </w:tcPr>
          <w:p w14:paraId="480C6EB8" w14:textId="77777777" w:rsidR="00CE6EF3" w:rsidRPr="00CE6EF3" w:rsidRDefault="00CE6EF3">
            <w:pPr>
              <w:spacing w:before="0" w:after="0" w:line="240" w:lineRule="auto"/>
              <w:rPr>
                <w:ins w:id="40306" w:author="pete jones" w:date="2022-03-12T12:01:00Z"/>
                <w:sz w:val="16"/>
                <w:szCs w:val="16"/>
                <w:rPrChange w:id="40307" w:author="pete jones" w:date="2022-03-12T12:01:00Z">
                  <w:rPr>
                    <w:ins w:id="40308" w:author="pete jones" w:date="2022-03-12T12:01:00Z"/>
                  </w:rPr>
                </w:rPrChange>
              </w:rPr>
              <w:pPrChange w:id="40309" w:author="pete jones" w:date="2022-03-12T12:01:00Z">
                <w:pPr/>
              </w:pPrChange>
            </w:pPr>
            <w:ins w:id="40310" w:author="pete jones" w:date="2022-03-12T12:01:00Z">
              <w:r w:rsidRPr="00CE6EF3">
                <w:rPr>
                  <w:sz w:val="16"/>
                  <w:szCs w:val="16"/>
                  <w:rPrChange w:id="40311" w:author="pete jones" w:date="2022-03-12T12:01:00Z">
                    <w:rPr/>
                  </w:rPrChange>
                </w:rPr>
                <w:t>Number of resits OTHER - L4</w:t>
              </w:r>
            </w:ins>
          </w:p>
        </w:tc>
        <w:tc>
          <w:tcPr>
            <w:tcW w:w="1300" w:type="dxa"/>
            <w:noWrap/>
            <w:hideMark/>
          </w:tcPr>
          <w:p w14:paraId="20005BA4" w14:textId="77777777" w:rsidR="00CE6EF3" w:rsidRPr="00CE6EF3" w:rsidRDefault="00CE6EF3">
            <w:pPr>
              <w:spacing w:before="0" w:after="0" w:line="240" w:lineRule="auto"/>
              <w:jc w:val="center"/>
              <w:rPr>
                <w:ins w:id="40312" w:author="pete jones" w:date="2022-03-12T12:01:00Z"/>
                <w:sz w:val="16"/>
                <w:szCs w:val="16"/>
                <w:rPrChange w:id="40313" w:author="pete jones" w:date="2022-03-12T12:01:00Z">
                  <w:rPr>
                    <w:ins w:id="40314" w:author="pete jones" w:date="2022-03-12T12:01:00Z"/>
                  </w:rPr>
                </w:rPrChange>
              </w:rPr>
              <w:pPrChange w:id="40315" w:author="pete jones" w:date="2022-03-12T12:02:00Z">
                <w:pPr/>
              </w:pPrChange>
            </w:pPr>
            <w:ins w:id="40316" w:author="pete jones" w:date="2022-03-12T12:01:00Z">
              <w:r w:rsidRPr="00CE6EF3">
                <w:rPr>
                  <w:sz w:val="16"/>
                  <w:szCs w:val="16"/>
                  <w:rPrChange w:id="40317" w:author="pete jones" w:date="2022-03-12T12:01:00Z">
                    <w:rPr/>
                  </w:rPrChange>
                </w:rPr>
                <w:t>3</w:t>
              </w:r>
            </w:ins>
          </w:p>
        </w:tc>
      </w:tr>
      <w:tr w:rsidR="00CE6EF3" w:rsidRPr="00CE6EF3" w14:paraId="23574CD2" w14:textId="77777777" w:rsidTr="00CE6EF3">
        <w:trPr>
          <w:trHeight w:val="300"/>
          <w:ins w:id="40318" w:author="pete jones" w:date="2022-03-12T12:01:00Z"/>
        </w:trPr>
        <w:tc>
          <w:tcPr>
            <w:tcW w:w="960" w:type="dxa"/>
            <w:noWrap/>
            <w:hideMark/>
          </w:tcPr>
          <w:p w14:paraId="4CB3598E" w14:textId="77777777" w:rsidR="00CE6EF3" w:rsidRPr="00CE6EF3" w:rsidRDefault="00CE6EF3">
            <w:pPr>
              <w:spacing w:before="0" w:after="0" w:line="240" w:lineRule="auto"/>
              <w:jc w:val="center"/>
              <w:rPr>
                <w:ins w:id="40319" w:author="pete jones" w:date="2022-03-12T12:01:00Z"/>
                <w:sz w:val="16"/>
                <w:szCs w:val="16"/>
                <w:rPrChange w:id="40320" w:author="pete jones" w:date="2022-03-12T12:01:00Z">
                  <w:rPr>
                    <w:ins w:id="40321" w:author="pete jones" w:date="2022-03-12T12:01:00Z"/>
                  </w:rPr>
                </w:rPrChange>
              </w:rPr>
              <w:pPrChange w:id="40322" w:author="pete jones" w:date="2022-03-12T12:02:00Z">
                <w:pPr/>
              </w:pPrChange>
            </w:pPr>
            <w:ins w:id="40323" w:author="pete jones" w:date="2022-03-12T12:01:00Z">
              <w:r w:rsidRPr="00CE6EF3">
                <w:rPr>
                  <w:sz w:val="16"/>
                  <w:szCs w:val="16"/>
                  <w:rPrChange w:id="40324" w:author="pete jones" w:date="2022-03-12T12:01:00Z">
                    <w:rPr/>
                  </w:rPrChange>
                </w:rPr>
                <w:t>3.19</w:t>
              </w:r>
            </w:ins>
          </w:p>
        </w:tc>
        <w:tc>
          <w:tcPr>
            <w:tcW w:w="960" w:type="dxa"/>
            <w:noWrap/>
            <w:hideMark/>
          </w:tcPr>
          <w:p w14:paraId="177F6DF6" w14:textId="77777777" w:rsidR="00CE6EF3" w:rsidRPr="00CE6EF3" w:rsidRDefault="00CE6EF3">
            <w:pPr>
              <w:spacing w:before="0" w:after="0" w:line="240" w:lineRule="auto"/>
              <w:jc w:val="center"/>
              <w:rPr>
                <w:ins w:id="40325" w:author="pete jones" w:date="2022-03-12T12:01:00Z"/>
                <w:sz w:val="16"/>
                <w:szCs w:val="16"/>
                <w:rPrChange w:id="40326" w:author="pete jones" w:date="2022-03-12T12:01:00Z">
                  <w:rPr>
                    <w:ins w:id="40327" w:author="pete jones" w:date="2022-03-12T12:01:00Z"/>
                  </w:rPr>
                </w:rPrChange>
              </w:rPr>
              <w:pPrChange w:id="40328" w:author="pete jones" w:date="2022-03-12T12:02:00Z">
                <w:pPr/>
              </w:pPrChange>
            </w:pPr>
            <w:ins w:id="40329" w:author="pete jones" w:date="2022-03-12T12:01:00Z">
              <w:r w:rsidRPr="00CE6EF3">
                <w:rPr>
                  <w:sz w:val="16"/>
                  <w:szCs w:val="16"/>
                  <w:rPrChange w:id="40330" w:author="pete jones" w:date="2022-03-12T12:01:00Z">
                    <w:rPr/>
                  </w:rPrChange>
                </w:rPr>
                <w:t>3</w:t>
              </w:r>
            </w:ins>
          </w:p>
        </w:tc>
        <w:tc>
          <w:tcPr>
            <w:tcW w:w="8680" w:type="dxa"/>
            <w:hideMark/>
          </w:tcPr>
          <w:p w14:paraId="0EAA33E3" w14:textId="77777777" w:rsidR="00CE6EF3" w:rsidRPr="00CE6EF3" w:rsidRDefault="00CE6EF3">
            <w:pPr>
              <w:spacing w:before="0" w:after="0" w:line="240" w:lineRule="auto"/>
              <w:rPr>
                <w:ins w:id="40331" w:author="pete jones" w:date="2022-03-12T12:01:00Z"/>
                <w:sz w:val="16"/>
                <w:szCs w:val="16"/>
                <w:rPrChange w:id="40332" w:author="pete jones" w:date="2022-03-12T12:01:00Z">
                  <w:rPr>
                    <w:ins w:id="40333" w:author="pete jones" w:date="2022-03-12T12:01:00Z"/>
                  </w:rPr>
                </w:rPrChange>
              </w:rPr>
              <w:pPrChange w:id="40334" w:author="pete jones" w:date="2022-03-12T12:01:00Z">
                <w:pPr/>
              </w:pPrChange>
            </w:pPr>
            <w:ins w:id="40335" w:author="pete jones" w:date="2022-03-12T12:01:00Z">
              <w:r w:rsidRPr="00CE6EF3">
                <w:rPr>
                  <w:sz w:val="16"/>
                  <w:szCs w:val="16"/>
                  <w:rPrChange w:id="40336" w:author="pete jones" w:date="2022-03-12T12:01:00Z">
                    <w:rPr/>
                  </w:rPrChange>
                </w:rPr>
                <w:t>Number of resits OTHER - L5</w:t>
              </w:r>
            </w:ins>
          </w:p>
        </w:tc>
        <w:tc>
          <w:tcPr>
            <w:tcW w:w="1300" w:type="dxa"/>
            <w:noWrap/>
            <w:hideMark/>
          </w:tcPr>
          <w:p w14:paraId="329543D0" w14:textId="77777777" w:rsidR="00CE6EF3" w:rsidRPr="00CE6EF3" w:rsidRDefault="00CE6EF3">
            <w:pPr>
              <w:spacing w:before="0" w:after="0" w:line="240" w:lineRule="auto"/>
              <w:jc w:val="center"/>
              <w:rPr>
                <w:ins w:id="40337" w:author="pete jones" w:date="2022-03-12T12:01:00Z"/>
                <w:sz w:val="16"/>
                <w:szCs w:val="16"/>
                <w:rPrChange w:id="40338" w:author="pete jones" w:date="2022-03-12T12:01:00Z">
                  <w:rPr>
                    <w:ins w:id="40339" w:author="pete jones" w:date="2022-03-12T12:01:00Z"/>
                  </w:rPr>
                </w:rPrChange>
              </w:rPr>
              <w:pPrChange w:id="40340" w:author="pete jones" w:date="2022-03-12T12:02:00Z">
                <w:pPr/>
              </w:pPrChange>
            </w:pPr>
            <w:ins w:id="40341" w:author="pete jones" w:date="2022-03-12T12:01:00Z">
              <w:r w:rsidRPr="00CE6EF3">
                <w:rPr>
                  <w:sz w:val="16"/>
                  <w:szCs w:val="16"/>
                  <w:rPrChange w:id="40342" w:author="pete jones" w:date="2022-03-12T12:01:00Z">
                    <w:rPr/>
                  </w:rPrChange>
                </w:rPr>
                <w:t>3</w:t>
              </w:r>
            </w:ins>
          </w:p>
        </w:tc>
      </w:tr>
      <w:tr w:rsidR="00CE6EF3" w:rsidRPr="00CE6EF3" w14:paraId="5F03C7D2" w14:textId="77777777" w:rsidTr="00CE6EF3">
        <w:trPr>
          <w:trHeight w:val="300"/>
          <w:ins w:id="40343" w:author="pete jones" w:date="2022-03-12T12:01:00Z"/>
        </w:trPr>
        <w:tc>
          <w:tcPr>
            <w:tcW w:w="960" w:type="dxa"/>
            <w:noWrap/>
            <w:hideMark/>
          </w:tcPr>
          <w:p w14:paraId="672AC7FD" w14:textId="77777777" w:rsidR="00CE6EF3" w:rsidRPr="00CE6EF3" w:rsidRDefault="00CE6EF3">
            <w:pPr>
              <w:spacing w:before="0" w:after="0" w:line="240" w:lineRule="auto"/>
              <w:jc w:val="center"/>
              <w:rPr>
                <w:ins w:id="40344" w:author="pete jones" w:date="2022-03-12T12:01:00Z"/>
                <w:sz w:val="16"/>
                <w:szCs w:val="16"/>
                <w:rPrChange w:id="40345" w:author="pete jones" w:date="2022-03-12T12:01:00Z">
                  <w:rPr>
                    <w:ins w:id="40346" w:author="pete jones" w:date="2022-03-12T12:01:00Z"/>
                  </w:rPr>
                </w:rPrChange>
              </w:rPr>
              <w:pPrChange w:id="40347" w:author="pete jones" w:date="2022-03-12T12:02:00Z">
                <w:pPr/>
              </w:pPrChange>
            </w:pPr>
            <w:ins w:id="40348" w:author="pete jones" w:date="2022-03-12T12:01:00Z">
              <w:r w:rsidRPr="00CE6EF3">
                <w:rPr>
                  <w:sz w:val="16"/>
                  <w:szCs w:val="16"/>
                  <w:rPrChange w:id="40349" w:author="pete jones" w:date="2022-03-12T12:01:00Z">
                    <w:rPr/>
                  </w:rPrChange>
                </w:rPr>
                <w:t>3.20</w:t>
              </w:r>
            </w:ins>
          </w:p>
        </w:tc>
        <w:tc>
          <w:tcPr>
            <w:tcW w:w="960" w:type="dxa"/>
            <w:noWrap/>
            <w:hideMark/>
          </w:tcPr>
          <w:p w14:paraId="6F471B7C" w14:textId="77777777" w:rsidR="00CE6EF3" w:rsidRPr="00CE6EF3" w:rsidRDefault="00CE6EF3">
            <w:pPr>
              <w:spacing w:before="0" w:after="0" w:line="240" w:lineRule="auto"/>
              <w:jc w:val="center"/>
              <w:rPr>
                <w:ins w:id="40350" w:author="pete jones" w:date="2022-03-12T12:01:00Z"/>
                <w:sz w:val="16"/>
                <w:szCs w:val="16"/>
                <w:rPrChange w:id="40351" w:author="pete jones" w:date="2022-03-12T12:01:00Z">
                  <w:rPr>
                    <w:ins w:id="40352" w:author="pete jones" w:date="2022-03-12T12:01:00Z"/>
                  </w:rPr>
                </w:rPrChange>
              </w:rPr>
              <w:pPrChange w:id="40353" w:author="pete jones" w:date="2022-03-12T12:02:00Z">
                <w:pPr/>
              </w:pPrChange>
            </w:pPr>
            <w:ins w:id="40354" w:author="pete jones" w:date="2022-03-12T12:01:00Z">
              <w:r w:rsidRPr="00CE6EF3">
                <w:rPr>
                  <w:sz w:val="16"/>
                  <w:szCs w:val="16"/>
                  <w:rPrChange w:id="40355" w:author="pete jones" w:date="2022-03-12T12:01:00Z">
                    <w:rPr/>
                  </w:rPrChange>
                </w:rPr>
                <w:t>3</w:t>
              </w:r>
            </w:ins>
          </w:p>
        </w:tc>
        <w:tc>
          <w:tcPr>
            <w:tcW w:w="8680" w:type="dxa"/>
            <w:hideMark/>
          </w:tcPr>
          <w:p w14:paraId="15F65770" w14:textId="77777777" w:rsidR="00CE6EF3" w:rsidRPr="00CE6EF3" w:rsidRDefault="00CE6EF3">
            <w:pPr>
              <w:spacing w:before="0" w:after="0" w:line="240" w:lineRule="auto"/>
              <w:rPr>
                <w:ins w:id="40356" w:author="pete jones" w:date="2022-03-12T12:01:00Z"/>
                <w:sz w:val="16"/>
                <w:szCs w:val="16"/>
                <w:rPrChange w:id="40357" w:author="pete jones" w:date="2022-03-12T12:01:00Z">
                  <w:rPr>
                    <w:ins w:id="40358" w:author="pete jones" w:date="2022-03-12T12:01:00Z"/>
                  </w:rPr>
                </w:rPrChange>
              </w:rPr>
              <w:pPrChange w:id="40359" w:author="pete jones" w:date="2022-03-12T12:01:00Z">
                <w:pPr/>
              </w:pPrChange>
            </w:pPr>
            <w:ins w:id="40360" w:author="pete jones" w:date="2022-03-12T12:01:00Z">
              <w:r w:rsidRPr="00CE6EF3">
                <w:rPr>
                  <w:sz w:val="16"/>
                  <w:szCs w:val="16"/>
                  <w:rPrChange w:id="40361" w:author="pete jones" w:date="2022-03-12T12:01:00Z">
                    <w:rPr/>
                  </w:rPrChange>
                </w:rPr>
                <w:t>Average grades achieved - MATHS</w:t>
              </w:r>
            </w:ins>
          </w:p>
        </w:tc>
        <w:tc>
          <w:tcPr>
            <w:tcW w:w="1300" w:type="dxa"/>
            <w:noWrap/>
            <w:hideMark/>
          </w:tcPr>
          <w:p w14:paraId="2685330A" w14:textId="77777777" w:rsidR="00CE6EF3" w:rsidRPr="00CE6EF3" w:rsidRDefault="00CE6EF3">
            <w:pPr>
              <w:spacing w:before="0" w:after="0" w:line="240" w:lineRule="auto"/>
              <w:jc w:val="center"/>
              <w:rPr>
                <w:ins w:id="40362" w:author="pete jones" w:date="2022-03-12T12:01:00Z"/>
                <w:sz w:val="16"/>
                <w:szCs w:val="16"/>
                <w:rPrChange w:id="40363" w:author="pete jones" w:date="2022-03-12T12:01:00Z">
                  <w:rPr>
                    <w:ins w:id="40364" w:author="pete jones" w:date="2022-03-12T12:01:00Z"/>
                  </w:rPr>
                </w:rPrChange>
              </w:rPr>
              <w:pPrChange w:id="40365" w:author="pete jones" w:date="2022-03-12T12:02:00Z">
                <w:pPr/>
              </w:pPrChange>
            </w:pPr>
            <w:ins w:id="40366" w:author="pete jones" w:date="2022-03-12T12:01:00Z">
              <w:r w:rsidRPr="00CE6EF3">
                <w:rPr>
                  <w:sz w:val="16"/>
                  <w:szCs w:val="16"/>
                  <w:rPrChange w:id="40367" w:author="pete jones" w:date="2022-03-12T12:01:00Z">
                    <w:rPr/>
                  </w:rPrChange>
                </w:rPr>
                <w:t>3</w:t>
              </w:r>
            </w:ins>
          </w:p>
        </w:tc>
      </w:tr>
      <w:tr w:rsidR="00CE6EF3" w:rsidRPr="00CE6EF3" w14:paraId="6CA084AC" w14:textId="77777777" w:rsidTr="00CE6EF3">
        <w:trPr>
          <w:trHeight w:val="300"/>
          <w:ins w:id="40368" w:author="pete jones" w:date="2022-03-12T12:01:00Z"/>
        </w:trPr>
        <w:tc>
          <w:tcPr>
            <w:tcW w:w="960" w:type="dxa"/>
            <w:noWrap/>
            <w:hideMark/>
          </w:tcPr>
          <w:p w14:paraId="2F159E2E" w14:textId="77777777" w:rsidR="00CE6EF3" w:rsidRPr="00CE6EF3" w:rsidRDefault="00CE6EF3">
            <w:pPr>
              <w:spacing w:before="0" w:after="0" w:line="240" w:lineRule="auto"/>
              <w:jc w:val="center"/>
              <w:rPr>
                <w:ins w:id="40369" w:author="pete jones" w:date="2022-03-12T12:01:00Z"/>
                <w:sz w:val="16"/>
                <w:szCs w:val="16"/>
                <w:rPrChange w:id="40370" w:author="pete jones" w:date="2022-03-12T12:01:00Z">
                  <w:rPr>
                    <w:ins w:id="40371" w:author="pete jones" w:date="2022-03-12T12:01:00Z"/>
                  </w:rPr>
                </w:rPrChange>
              </w:rPr>
              <w:pPrChange w:id="40372" w:author="pete jones" w:date="2022-03-12T12:02:00Z">
                <w:pPr/>
              </w:pPrChange>
            </w:pPr>
            <w:ins w:id="40373" w:author="pete jones" w:date="2022-03-12T12:01:00Z">
              <w:r w:rsidRPr="00CE6EF3">
                <w:rPr>
                  <w:sz w:val="16"/>
                  <w:szCs w:val="16"/>
                  <w:rPrChange w:id="40374" w:author="pete jones" w:date="2022-03-12T12:01:00Z">
                    <w:rPr/>
                  </w:rPrChange>
                </w:rPr>
                <w:t>3.21</w:t>
              </w:r>
            </w:ins>
          </w:p>
        </w:tc>
        <w:tc>
          <w:tcPr>
            <w:tcW w:w="960" w:type="dxa"/>
            <w:noWrap/>
            <w:hideMark/>
          </w:tcPr>
          <w:p w14:paraId="6B620AD9" w14:textId="77777777" w:rsidR="00CE6EF3" w:rsidRPr="00CE6EF3" w:rsidRDefault="00CE6EF3">
            <w:pPr>
              <w:spacing w:before="0" w:after="0" w:line="240" w:lineRule="auto"/>
              <w:jc w:val="center"/>
              <w:rPr>
                <w:ins w:id="40375" w:author="pete jones" w:date="2022-03-12T12:01:00Z"/>
                <w:sz w:val="16"/>
                <w:szCs w:val="16"/>
                <w:rPrChange w:id="40376" w:author="pete jones" w:date="2022-03-12T12:01:00Z">
                  <w:rPr>
                    <w:ins w:id="40377" w:author="pete jones" w:date="2022-03-12T12:01:00Z"/>
                  </w:rPr>
                </w:rPrChange>
              </w:rPr>
              <w:pPrChange w:id="40378" w:author="pete jones" w:date="2022-03-12T12:02:00Z">
                <w:pPr/>
              </w:pPrChange>
            </w:pPr>
            <w:ins w:id="40379" w:author="pete jones" w:date="2022-03-12T12:01:00Z">
              <w:r w:rsidRPr="00CE6EF3">
                <w:rPr>
                  <w:sz w:val="16"/>
                  <w:szCs w:val="16"/>
                  <w:rPrChange w:id="40380" w:author="pete jones" w:date="2022-03-12T12:01:00Z">
                    <w:rPr/>
                  </w:rPrChange>
                </w:rPr>
                <w:t>3</w:t>
              </w:r>
            </w:ins>
          </w:p>
        </w:tc>
        <w:tc>
          <w:tcPr>
            <w:tcW w:w="8680" w:type="dxa"/>
            <w:hideMark/>
          </w:tcPr>
          <w:p w14:paraId="2B471341" w14:textId="77777777" w:rsidR="00CE6EF3" w:rsidRPr="00CE6EF3" w:rsidRDefault="00CE6EF3">
            <w:pPr>
              <w:spacing w:before="0" w:after="0" w:line="240" w:lineRule="auto"/>
              <w:rPr>
                <w:ins w:id="40381" w:author="pete jones" w:date="2022-03-12T12:01:00Z"/>
                <w:sz w:val="16"/>
                <w:szCs w:val="16"/>
                <w:rPrChange w:id="40382" w:author="pete jones" w:date="2022-03-12T12:01:00Z">
                  <w:rPr>
                    <w:ins w:id="40383" w:author="pete jones" w:date="2022-03-12T12:01:00Z"/>
                  </w:rPr>
                </w:rPrChange>
              </w:rPr>
              <w:pPrChange w:id="40384" w:author="pete jones" w:date="2022-03-12T12:01:00Z">
                <w:pPr/>
              </w:pPrChange>
            </w:pPr>
            <w:ins w:id="40385" w:author="pete jones" w:date="2022-03-12T12:01:00Z">
              <w:r w:rsidRPr="00CE6EF3">
                <w:rPr>
                  <w:sz w:val="16"/>
                  <w:szCs w:val="16"/>
                  <w:rPrChange w:id="40386" w:author="pete jones" w:date="2022-03-12T12:01:00Z">
                    <w:rPr/>
                  </w:rPrChange>
                </w:rPr>
                <w:t>Average grades achieved - ENG PRINCIPLES</w:t>
              </w:r>
            </w:ins>
          </w:p>
        </w:tc>
        <w:tc>
          <w:tcPr>
            <w:tcW w:w="1300" w:type="dxa"/>
            <w:noWrap/>
            <w:hideMark/>
          </w:tcPr>
          <w:p w14:paraId="60BA7828" w14:textId="77777777" w:rsidR="00CE6EF3" w:rsidRPr="00CE6EF3" w:rsidRDefault="00CE6EF3">
            <w:pPr>
              <w:spacing w:before="0" w:after="0" w:line="240" w:lineRule="auto"/>
              <w:jc w:val="center"/>
              <w:rPr>
                <w:ins w:id="40387" w:author="pete jones" w:date="2022-03-12T12:01:00Z"/>
                <w:sz w:val="16"/>
                <w:szCs w:val="16"/>
                <w:rPrChange w:id="40388" w:author="pete jones" w:date="2022-03-12T12:01:00Z">
                  <w:rPr>
                    <w:ins w:id="40389" w:author="pete jones" w:date="2022-03-12T12:01:00Z"/>
                  </w:rPr>
                </w:rPrChange>
              </w:rPr>
              <w:pPrChange w:id="40390" w:author="pete jones" w:date="2022-03-12T12:02:00Z">
                <w:pPr/>
              </w:pPrChange>
            </w:pPr>
            <w:ins w:id="40391" w:author="pete jones" w:date="2022-03-12T12:01:00Z">
              <w:r w:rsidRPr="00CE6EF3">
                <w:rPr>
                  <w:sz w:val="16"/>
                  <w:szCs w:val="16"/>
                  <w:rPrChange w:id="40392" w:author="pete jones" w:date="2022-03-12T12:01:00Z">
                    <w:rPr/>
                  </w:rPrChange>
                </w:rPr>
                <w:t>3</w:t>
              </w:r>
            </w:ins>
          </w:p>
        </w:tc>
      </w:tr>
      <w:tr w:rsidR="00CE6EF3" w:rsidRPr="00CE6EF3" w14:paraId="6788F044" w14:textId="77777777" w:rsidTr="00CE6EF3">
        <w:trPr>
          <w:trHeight w:val="300"/>
          <w:ins w:id="40393" w:author="pete jones" w:date="2022-03-12T12:01:00Z"/>
        </w:trPr>
        <w:tc>
          <w:tcPr>
            <w:tcW w:w="960" w:type="dxa"/>
            <w:noWrap/>
            <w:hideMark/>
          </w:tcPr>
          <w:p w14:paraId="650EBB22" w14:textId="77777777" w:rsidR="00CE6EF3" w:rsidRPr="00CE6EF3" w:rsidRDefault="00CE6EF3">
            <w:pPr>
              <w:spacing w:before="0" w:after="0" w:line="240" w:lineRule="auto"/>
              <w:jc w:val="center"/>
              <w:rPr>
                <w:ins w:id="40394" w:author="pete jones" w:date="2022-03-12T12:01:00Z"/>
                <w:sz w:val="16"/>
                <w:szCs w:val="16"/>
                <w:rPrChange w:id="40395" w:author="pete jones" w:date="2022-03-12T12:01:00Z">
                  <w:rPr>
                    <w:ins w:id="40396" w:author="pete jones" w:date="2022-03-12T12:01:00Z"/>
                  </w:rPr>
                </w:rPrChange>
              </w:rPr>
              <w:pPrChange w:id="40397" w:author="pete jones" w:date="2022-03-12T12:02:00Z">
                <w:pPr/>
              </w:pPrChange>
            </w:pPr>
            <w:ins w:id="40398" w:author="pete jones" w:date="2022-03-12T12:01:00Z">
              <w:r w:rsidRPr="00CE6EF3">
                <w:rPr>
                  <w:sz w:val="16"/>
                  <w:szCs w:val="16"/>
                  <w:rPrChange w:id="40399" w:author="pete jones" w:date="2022-03-12T12:01:00Z">
                    <w:rPr/>
                  </w:rPrChange>
                </w:rPr>
                <w:t>3.22</w:t>
              </w:r>
            </w:ins>
          </w:p>
        </w:tc>
        <w:tc>
          <w:tcPr>
            <w:tcW w:w="960" w:type="dxa"/>
            <w:noWrap/>
            <w:hideMark/>
          </w:tcPr>
          <w:p w14:paraId="012E02EA" w14:textId="77777777" w:rsidR="00CE6EF3" w:rsidRPr="00CE6EF3" w:rsidRDefault="00CE6EF3">
            <w:pPr>
              <w:spacing w:before="0" w:after="0" w:line="240" w:lineRule="auto"/>
              <w:jc w:val="center"/>
              <w:rPr>
                <w:ins w:id="40400" w:author="pete jones" w:date="2022-03-12T12:01:00Z"/>
                <w:sz w:val="16"/>
                <w:szCs w:val="16"/>
                <w:rPrChange w:id="40401" w:author="pete jones" w:date="2022-03-12T12:01:00Z">
                  <w:rPr>
                    <w:ins w:id="40402" w:author="pete jones" w:date="2022-03-12T12:01:00Z"/>
                  </w:rPr>
                </w:rPrChange>
              </w:rPr>
              <w:pPrChange w:id="40403" w:author="pete jones" w:date="2022-03-12T12:02:00Z">
                <w:pPr/>
              </w:pPrChange>
            </w:pPr>
            <w:ins w:id="40404" w:author="pete jones" w:date="2022-03-12T12:01:00Z">
              <w:r w:rsidRPr="00CE6EF3">
                <w:rPr>
                  <w:sz w:val="16"/>
                  <w:szCs w:val="16"/>
                  <w:rPrChange w:id="40405" w:author="pete jones" w:date="2022-03-12T12:01:00Z">
                    <w:rPr/>
                  </w:rPrChange>
                </w:rPr>
                <w:t>3</w:t>
              </w:r>
            </w:ins>
          </w:p>
        </w:tc>
        <w:tc>
          <w:tcPr>
            <w:tcW w:w="8680" w:type="dxa"/>
            <w:hideMark/>
          </w:tcPr>
          <w:p w14:paraId="5D326C46" w14:textId="77777777" w:rsidR="00CE6EF3" w:rsidRPr="00CE6EF3" w:rsidRDefault="00CE6EF3">
            <w:pPr>
              <w:spacing w:before="0" w:after="0" w:line="240" w:lineRule="auto"/>
              <w:rPr>
                <w:ins w:id="40406" w:author="pete jones" w:date="2022-03-12T12:01:00Z"/>
                <w:sz w:val="16"/>
                <w:szCs w:val="16"/>
                <w:rPrChange w:id="40407" w:author="pete jones" w:date="2022-03-12T12:01:00Z">
                  <w:rPr>
                    <w:ins w:id="40408" w:author="pete jones" w:date="2022-03-12T12:01:00Z"/>
                  </w:rPr>
                </w:rPrChange>
              </w:rPr>
              <w:pPrChange w:id="40409" w:author="pete jones" w:date="2022-03-12T12:01:00Z">
                <w:pPr/>
              </w:pPrChange>
            </w:pPr>
            <w:ins w:id="40410" w:author="pete jones" w:date="2022-03-12T12:01:00Z">
              <w:r w:rsidRPr="00CE6EF3">
                <w:rPr>
                  <w:sz w:val="16"/>
                  <w:szCs w:val="16"/>
                  <w:rPrChange w:id="40411" w:author="pete jones" w:date="2022-03-12T12:01:00Z">
                    <w:rPr/>
                  </w:rPrChange>
                </w:rPr>
                <w:t>Average grades achieved - ENGINEERING DESIGN</w:t>
              </w:r>
            </w:ins>
          </w:p>
        </w:tc>
        <w:tc>
          <w:tcPr>
            <w:tcW w:w="1300" w:type="dxa"/>
            <w:noWrap/>
            <w:hideMark/>
          </w:tcPr>
          <w:p w14:paraId="7270AC25" w14:textId="77777777" w:rsidR="00CE6EF3" w:rsidRPr="00CE6EF3" w:rsidRDefault="00CE6EF3">
            <w:pPr>
              <w:spacing w:before="0" w:after="0" w:line="240" w:lineRule="auto"/>
              <w:jc w:val="center"/>
              <w:rPr>
                <w:ins w:id="40412" w:author="pete jones" w:date="2022-03-12T12:01:00Z"/>
                <w:sz w:val="16"/>
                <w:szCs w:val="16"/>
                <w:rPrChange w:id="40413" w:author="pete jones" w:date="2022-03-12T12:01:00Z">
                  <w:rPr>
                    <w:ins w:id="40414" w:author="pete jones" w:date="2022-03-12T12:01:00Z"/>
                  </w:rPr>
                </w:rPrChange>
              </w:rPr>
              <w:pPrChange w:id="40415" w:author="pete jones" w:date="2022-03-12T12:02:00Z">
                <w:pPr/>
              </w:pPrChange>
            </w:pPr>
            <w:ins w:id="40416" w:author="pete jones" w:date="2022-03-12T12:01:00Z">
              <w:r w:rsidRPr="00CE6EF3">
                <w:rPr>
                  <w:sz w:val="16"/>
                  <w:szCs w:val="16"/>
                  <w:rPrChange w:id="40417" w:author="pete jones" w:date="2022-03-12T12:01:00Z">
                    <w:rPr/>
                  </w:rPrChange>
                </w:rPr>
                <w:t>3</w:t>
              </w:r>
            </w:ins>
          </w:p>
        </w:tc>
      </w:tr>
      <w:tr w:rsidR="00CE6EF3" w:rsidRPr="00CE6EF3" w14:paraId="39FA8152" w14:textId="77777777" w:rsidTr="00CE6EF3">
        <w:trPr>
          <w:trHeight w:val="300"/>
          <w:ins w:id="40418" w:author="pete jones" w:date="2022-03-12T12:01:00Z"/>
        </w:trPr>
        <w:tc>
          <w:tcPr>
            <w:tcW w:w="960" w:type="dxa"/>
            <w:noWrap/>
            <w:hideMark/>
          </w:tcPr>
          <w:p w14:paraId="0B763F0B" w14:textId="77777777" w:rsidR="00CE6EF3" w:rsidRPr="00CE6EF3" w:rsidRDefault="00CE6EF3">
            <w:pPr>
              <w:spacing w:before="0" w:after="0" w:line="240" w:lineRule="auto"/>
              <w:jc w:val="center"/>
              <w:rPr>
                <w:ins w:id="40419" w:author="pete jones" w:date="2022-03-12T12:01:00Z"/>
                <w:sz w:val="16"/>
                <w:szCs w:val="16"/>
                <w:rPrChange w:id="40420" w:author="pete jones" w:date="2022-03-12T12:01:00Z">
                  <w:rPr>
                    <w:ins w:id="40421" w:author="pete jones" w:date="2022-03-12T12:01:00Z"/>
                  </w:rPr>
                </w:rPrChange>
              </w:rPr>
              <w:pPrChange w:id="40422" w:author="pete jones" w:date="2022-03-12T12:02:00Z">
                <w:pPr/>
              </w:pPrChange>
            </w:pPr>
            <w:ins w:id="40423" w:author="pete jones" w:date="2022-03-12T12:01:00Z">
              <w:r w:rsidRPr="00CE6EF3">
                <w:rPr>
                  <w:sz w:val="16"/>
                  <w:szCs w:val="16"/>
                  <w:rPrChange w:id="40424" w:author="pete jones" w:date="2022-03-12T12:01:00Z">
                    <w:rPr/>
                  </w:rPrChange>
                </w:rPr>
                <w:t>3.23</w:t>
              </w:r>
            </w:ins>
          </w:p>
        </w:tc>
        <w:tc>
          <w:tcPr>
            <w:tcW w:w="960" w:type="dxa"/>
            <w:noWrap/>
            <w:hideMark/>
          </w:tcPr>
          <w:p w14:paraId="525D3068" w14:textId="77777777" w:rsidR="00CE6EF3" w:rsidRPr="00CE6EF3" w:rsidRDefault="00CE6EF3">
            <w:pPr>
              <w:spacing w:before="0" w:after="0" w:line="240" w:lineRule="auto"/>
              <w:jc w:val="center"/>
              <w:rPr>
                <w:ins w:id="40425" w:author="pete jones" w:date="2022-03-12T12:01:00Z"/>
                <w:sz w:val="16"/>
                <w:szCs w:val="16"/>
                <w:rPrChange w:id="40426" w:author="pete jones" w:date="2022-03-12T12:01:00Z">
                  <w:rPr>
                    <w:ins w:id="40427" w:author="pete jones" w:date="2022-03-12T12:01:00Z"/>
                  </w:rPr>
                </w:rPrChange>
              </w:rPr>
              <w:pPrChange w:id="40428" w:author="pete jones" w:date="2022-03-12T12:02:00Z">
                <w:pPr/>
              </w:pPrChange>
            </w:pPr>
            <w:ins w:id="40429" w:author="pete jones" w:date="2022-03-12T12:01:00Z">
              <w:r w:rsidRPr="00CE6EF3">
                <w:rPr>
                  <w:sz w:val="16"/>
                  <w:szCs w:val="16"/>
                  <w:rPrChange w:id="40430" w:author="pete jones" w:date="2022-03-12T12:01:00Z">
                    <w:rPr/>
                  </w:rPrChange>
                </w:rPr>
                <w:t>3</w:t>
              </w:r>
            </w:ins>
          </w:p>
        </w:tc>
        <w:tc>
          <w:tcPr>
            <w:tcW w:w="8680" w:type="dxa"/>
            <w:hideMark/>
          </w:tcPr>
          <w:p w14:paraId="5C16F473" w14:textId="77777777" w:rsidR="00CE6EF3" w:rsidRPr="00CE6EF3" w:rsidRDefault="00CE6EF3">
            <w:pPr>
              <w:spacing w:before="0" w:after="0" w:line="240" w:lineRule="auto"/>
              <w:rPr>
                <w:ins w:id="40431" w:author="pete jones" w:date="2022-03-12T12:01:00Z"/>
                <w:sz w:val="16"/>
                <w:szCs w:val="16"/>
                <w:rPrChange w:id="40432" w:author="pete jones" w:date="2022-03-12T12:01:00Z">
                  <w:rPr>
                    <w:ins w:id="40433" w:author="pete jones" w:date="2022-03-12T12:01:00Z"/>
                  </w:rPr>
                </w:rPrChange>
              </w:rPr>
              <w:pPrChange w:id="40434" w:author="pete jones" w:date="2022-03-12T12:01:00Z">
                <w:pPr/>
              </w:pPrChange>
            </w:pPr>
            <w:ins w:id="40435" w:author="pete jones" w:date="2022-03-12T12:01:00Z">
              <w:r w:rsidRPr="00CE6EF3">
                <w:rPr>
                  <w:sz w:val="16"/>
                  <w:szCs w:val="16"/>
                  <w:rPrChange w:id="40436" w:author="pete jones" w:date="2022-03-12T12:01:00Z">
                    <w:rPr/>
                  </w:rPrChange>
                </w:rPr>
                <w:t>Average grades achieved - OTHER</w:t>
              </w:r>
            </w:ins>
          </w:p>
        </w:tc>
        <w:tc>
          <w:tcPr>
            <w:tcW w:w="1300" w:type="dxa"/>
            <w:noWrap/>
            <w:hideMark/>
          </w:tcPr>
          <w:p w14:paraId="77ACC47A" w14:textId="77777777" w:rsidR="00CE6EF3" w:rsidRPr="00CE6EF3" w:rsidRDefault="00CE6EF3">
            <w:pPr>
              <w:spacing w:before="0" w:after="0" w:line="240" w:lineRule="auto"/>
              <w:jc w:val="center"/>
              <w:rPr>
                <w:ins w:id="40437" w:author="pete jones" w:date="2022-03-12T12:01:00Z"/>
                <w:sz w:val="16"/>
                <w:szCs w:val="16"/>
                <w:rPrChange w:id="40438" w:author="pete jones" w:date="2022-03-12T12:01:00Z">
                  <w:rPr>
                    <w:ins w:id="40439" w:author="pete jones" w:date="2022-03-12T12:01:00Z"/>
                  </w:rPr>
                </w:rPrChange>
              </w:rPr>
              <w:pPrChange w:id="40440" w:author="pete jones" w:date="2022-03-12T12:02:00Z">
                <w:pPr/>
              </w:pPrChange>
            </w:pPr>
            <w:ins w:id="40441" w:author="pete jones" w:date="2022-03-12T12:01:00Z">
              <w:r w:rsidRPr="00CE6EF3">
                <w:rPr>
                  <w:sz w:val="16"/>
                  <w:szCs w:val="16"/>
                  <w:rPrChange w:id="40442" w:author="pete jones" w:date="2022-03-12T12:01:00Z">
                    <w:rPr/>
                  </w:rPrChange>
                </w:rPr>
                <w:t>3</w:t>
              </w:r>
            </w:ins>
          </w:p>
        </w:tc>
      </w:tr>
      <w:tr w:rsidR="00CE6EF3" w:rsidRPr="00CE6EF3" w14:paraId="46F93671" w14:textId="77777777" w:rsidTr="00CE6EF3">
        <w:trPr>
          <w:trHeight w:val="300"/>
          <w:ins w:id="40443" w:author="pete jones" w:date="2022-03-12T12:01:00Z"/>
        </w:trPr>
        <w:tc>
          <w:tcPr>
            <w:tcW w:w="960" w:type="dxa"/>
            <w:noWrap/>
            <w:hideMark/>
          </w:tcPr>
          <w:p w14:paraId="5A3FEA26" w14:textId="77777777" w:rsidR="00CE6EF3" w:rsidRPr="00CE6EF3" w:rsidRDefault="00CE6EF3">
            <w:pPr>
              <w:spacing w:before="0" w:after="0" w:line="240" w:lineRule="auto"/>
              <w:jc w:val="center"/>
              <w:rPr>
                <w:ins w:id="40444" w:author="pete jones" w:date="2022-03-12T12:01:00Z"/>
                <w:sz w:val="16"/>
                <w:szCs w:val="16"/>
                <w:rPrChange w:id="40445" w:author="pete jones" w:date="2022-03-12T12:01:00Z">
                  <w:rPr>
                    <w:ins w:id="40446" w:author="pete jones" w:date="2022-03-12T12:01:00Z"/>
                  </w:rPr>
                </w:rPrChange>
              </w:rPr>
              <w:pPrChange w:id="40447" w:author="pete jones" w:date="2022-03-12T12:02:00Z">
                <w:pPr/>
              </w:pPrChange>
            </w:pPr>
            <w:ins w:id="40448" w:author="pete jones" w:date="2022-03-12T12:01:00Z">
              <w:r w:rsidRPr="00CE6EF3">
                <w:rPr>
                  <w:sz w:val="16"/>
                  <w:szCs w:val="16"/>
                  <w:rPrChange w:id="40449" w:author="pete jones" w:date="2022-03-12T12:01:00Z">
                    <w:rPr/>
                  </w:rPrChange>
                </w:rPr>
                <w:t>3.24</w:t>
              </w:r>
            </w:ins>
          </w:p>
        </w:tc>
        <w:tc>
          <w:tcPr>
            <w:tcW w:w="960" w:type="dxa"/>
            <w:noWrap/>
            <w:hideMark/>
          </w:tcPr>
          <w:p w14:paraId="610698F5" w14:textId="77777777" w:rsidR="00CE6EF3" w:rsidRPr="00CE6EF3" w:rsidRDefault="00CE6EF3">
            <w:pPr>
              <w:spacing w:before="0" w:after="0" w:line="240" w:lineRule="auto"/>
              <w:jc w:val="center"/>
              <w:rPr>
                <w:ins w:id="40450" w:author="pete jones" w:date="2022-03-12T12:01:00Z"/>
                <w:sz w:val="16"/>
                <w:szCs w:val="16"/>
                <w:rPrChange w:id="40451" w:author="pete jones" w:date="2022-03-12T12:01:00Z">
                  <w:rPr>
                    <w:ins w:id="40452" w:author="pete jones" w:date="2022-03-12T12:01:00Z"/>
                  </w:rPr>
                </w:rPrChange>
              </w:rPr>
              <w:pPrChange w:id="40453" w:author="pete jones" w:date="2022-03-12T12:02:00Z">
                <w:pPr/>
              </w:pPrChange>
            </w:pPr>
            <w:ins w:id="40454" w:author="pete jones" w:date="2022-03-12T12:01:00Z">
              <w:r w:rsidRPr="00CE6EF3">
                <w:rPr>
                  <w:sz w:val="16"/>
                  <w:szCs w:val="16"/>
                  <w:rPrChange w:id="40455" w:author="pete jones" w:date="2022-03-12T12:01:00Z">
                    <w:rPr/>
                  </w:rPrChange>
                </w:rPr>
                <w:t>3</w:t>
              </w:r>
            </w:ins>
          </w:p>
        </w:tc>
        <w:tc>
          <w:tcPr>
            <w:tcW w:w="8680" w:type="dxa"/>
            <w:hideMark/>
          </w:tcPr>
          <w:p w14:paraId="5526D116" w14:textId="77777777" w:rsidR="00CE6EF3" w:rsidRPr="00CE6EF3" w:rsidRDefault="00CE6EF3">
            <w:pPr>
              <w:spacing w:before="0" w:after="0" w:line="240" w:lineRule="auto"/>
              <w:rPr>
                <w:ins w:id="40456" w:author="pete jones" w:date="2022-03-12T12:01:00Z"/>
                <w:sz w:val="16"/>
                <w:szCs w:val="16"/>
                <w:rPrChange w:id="40457" w:author="pete jones" w:date="2022-03-12T12:01:00Z">
                  <w:rPr>
                    <w:ins w:id="40458" w:author="pete jones" w:date="2022-03-12T12:01:00Z"/>
                  </w:rPr>
                </w:rPrChange>
              </w:rPr>
              <w:pPrChange w:id="40459" w:author="pete jones" w:date="2022-03-12T12:01:00Z">
                <w:pPr/>
              </w:pPrChange>
            </w:pPr>
            <w:ins w:id="40460" w:author="pete jones" w:date="2022-03-12T12:01:00Z">
              <w:r w:rsidRPr="00CE6EF3">
                <w:rPr>
                  <w:sz w:val="16"/>
                  <w:szCs w:val="16"/>
                  <w:rPrChange w:id="40461" w:author="pete jones" w:date="2022-03-12T12:01:00Z">
                    <w:rPr/>
                  </w:rPrChange>
                </w:rPr>
                <w:t>Average grades achieved - FYP - L6</w:t>
              </w:r>
            </w:ins>
          </w:p>
        </w:tc>
        <w:tc>
          <w:tcPr>
            <w:tcW w:w="1300" w:type="dxa"/>
            <w:noWrap/>
            <w:hideMark/>
          </w:tcPr>
          <w:p w14:paraId="4D3009EA" w14:textId="77777777" w:rsidR="00CE6EF3" w:rsidRPr="00CE6EF3" w:rsidRDefault="00CE6EF3">
            <w:pPr>
              <w:spacing w:before="0" w:after="0" w:line="240" w:lineRule="auto"/>
              <w:jc w:val="center"/>
              <w:rPr>
                <w:ins w:id="40462" w:author="pete jones" w:date="2022-03-12T12:01:00Z"/>
                <w:sz w:val="16"/>
                <w:szCs w:val="16"/>
                <w:rPrChange w:id="40463" w:author="pete jones" w:date="2022-03-12T12:01:00Z">
                  <w:rPr>
                    <w:ins w:id="40464" w:author="pete jones" w:date="2022-03-12T12:01:00Z"/>
                  </w:rPr>
                </w:rPrChange>
              </w:rPr>
              <w:pPrChange w:id="40465" w:author="pete jones" w:date="2022-03-12T12:02:00Z">
                <w:pPr/>
              </w:pPrChange>
            </w:pPr>
            <w:ins w:id="40466" w:author="pete jones" w:date="2022-03-12T12:01:00Z">
              <w:r w:rsidRPr="00CE6EF3">
                <w:rPr>
                  <w:sz w:val="16"/>
                  <w:szCs w:val="16"/>
                  <w:rPrChange w:id="40467" w:author="pete jones" w:date="2022-03-12T12:01:00Z">
                    <w:rPr/>
                  </w:rPrChange>
                </w:rPr>
                <w:t>4</w:t>
              </w:r>
            </w:ins>
          </w:p>
        </w:tc>
      </w:tr>
      <w:tr w:rsidR="00CE6EF3" w:rsidRPr="00CE6EF3" w14:paraId="12D59CAB" w14:textId="77777777" w:rsidTr="00CE6EF3">
        <w:trPr>
          <w:trHeight w:val="300"/>
          <w:ins w:id="40468" w:author="pete jones" w:date="2022-03-12T12:01:00Z"/>
        </w:trPr>
        <w:tc>
          <w:tcPr>
            <w:tcW w:w="960" w:type="dxa"/>
            <w:noWrap/>
            <w:hideMark/>
          </w:tcPr>
          <w:p w14:paraId="61AA5E1F" w14:textId="77777777" w:rsidR="00CE6EF3" w:rsidRPr="00CE6EF3" w:rsidRDefault="00CE6EF3">
            <w:pPr>
              <w:spacing w:before="0" w:after="0" w:line="240" w:lineRule="auto"/>
              <w:jc w:val="center"/>
              <w:rPr>
                <w:ins w:id="40469" w:author="pete jones" w:date="2022-03-12T12:01:00Z"/>
                <w:sz w:val="16"/>
                <w:szCs w:val="16"/>
                <w:rPrChange w:id="40470" w:author="pete jones" w:date="2022-03-12T12:01:00Z">
                  <w:rPr>
                    <w:ins w:id="40471" w:author="pete jones" w:date="2022-03-12T12:01:00Z"/>
                  </w:rPr>
                </w:rPrChange>
              </w:rPr>
              <w:pPrChange w:id="40472" w:author="pete jones" w:date="2022-03-12T12:02:00Z">
                <w:pPr/>
              </w:pPrChange>
            </w:pPr>
            <w:ins w:id="40473" w:author="pete jones" w:date="2022-03-12T12:01:00Z">
              <w:r w:rsidRPr="00CE6EF3">
                <w:rPr>
                  <w:sz w:val="16"/>
                  <w:szCs w:val="16"/>
                  <w:rPrChange w:id="40474" w:author="pete jones" w:date="2022-03-12T12:01:00Z">
                    <w:rPr/>
                  </w:rPrChange>
                </w:rPr>
                <w:t>3.25</w:t>
              </w:r>
            </w:ins>
          </w:p>
        </w:tc>
        <w:tc>
          <w:tcPr>
            <w:tcW w:w="960" w:type="dxa"/>
            <w:noWrap/>
            <w:hideMark/>
          </w:tcPr>
          <w:p w14:paraId="5FE9B9A1" w14:textId="77777777" w:rsidR="00CE6EF3" w:rsidRPr="00CE6EF3" w:rsidRDefault="00CE6EF3">
            <w:pPr>
              <w:spacing w:before="0" w:after="0" w:line="240" w:lineRule="auto"/>
              <w:jc w:val="center"/>
              <w:rPr>
                <w:ins w:id="40475" w:author="pete jones" w:date="2022-03-12T12:01:00Z"/>
                <w:sz w:val="16"/>
                <w:szCs w:val="16"/>
                <w:rPrChange w:id="40476" w:author="pete jones" w:date="2022-03-12T12:01:00Z">
                  <w:rPr>
                    <w:ins w:id="40477" w:author="pete jones" w:date="2022-03-12T12:01:00Z"/>
                  </w:rPr>
                </w:rPrChange>
              </w:rPr>
              <w:pPrChange w:id="40478" w:author="pete jones" w:date="2022-03-12T12:02:00Z">
                <w:pPr/>
              </w:pPrChange>
            </w:pPr>
            <w:ins w:id="40479" w:author="pete jones" w:date="2022-03-12T12:01:00Z">
              <w:r w:rsidRPr="00CE6EF3">
                <w:rPr>
                  <w:sz w:val="16"/>
                  <w:szCs w:val="16"/>
                  <w:rPrChange w:id="40480" w:author="pete jones" w:date="2022-03-12T12:01:00Z">
                    <w:rPr/>
                  </w:rPrChange>
                </w:rPr>
                <w:t>3</w:t>
              </w:r>
            </w:ins>
          </w:p>
        </w:tc>
        <w:tc>
          <w:tcPr>
            <w:tcW w:w="8680" w:type="dxa"/>
            <w:hideMark/>
          </w:tcPr>
          <w:p w14:paraId="248344AF" w14:textId="77777777" w:rsidR="00CE6EF3" w:rsidRPr="00CE6EF3" w:rsidRDefault="00CE6EF3">
            <w:pPr>
              <w:spacing w:before="0" w:after="0" w:line="240" w:lineRule="auto"/>
              <w:rPr>
                <w:ins w:id="40481" w:author="pete jones" w:date="2022-03-12T12:01:00Z"/>
                <w:sz w:val="16"/>
                <w:szCs w:val="16"/>
                <w:rPrChange w:id="40482" w:author="pete jones" w:date="2022-03-12T12:01:00Z">
                  <w:rPr>
                    <w:ins w:id="40483" w:author="pete jones" w:date="2022-03-12T12:01:00Z"/>
                  </w:rPr>
                </w:rPrChange>
              </w:rPr>
              <w:pPrChange w:id="40484" w:author="pete jones" w:date="2022-03-12T12:01:00Z">
                <w:pPr/>
              </w:pPrChange>
            </w:pPr>
            <w:ins w:id="40485" w:author="pete jones" w:date="2022-03-12T12:01:00Z">
              <w:r w:rsidRPr="00CE6EF3">
                <w:rPr>
                  <w:sz w:val="16"/>
                  <w:szCs w:val="16"/>
                  <w:rPrChange w:id="40486" w:author="pete jones" w:date="2022-03-12T12:01:00Z">
                    <w:rPr/>
                  </w:rPrChange>
                </w:rPr>
                <w:t>Opportunities for negotiated formative and summative assessment</w:t>
              </w:r>
            </w:ins>
          </w:p>
        </w:tc>
        <w:tc>
          <w:tcPr>
            <w:tcW w:w="1300" w:type="dxa"/>
            <w:noWrap/>
            <w:hideMark/>
          </w:tcPr>
          <w:p w14:paraId="5AEEB654" w14:textId="77777777" w:rsidR="00CE6EF3" w:rsidRPr="00CE6EF3" w:rsidRDefault="00CE6EF3">
            <w:pPr>
              <w:spacing w:before="0" w:after="0" w:line="240" w:lineRule="auto"/>
              <w:jc w:val="center"/>
              <w:rPr>
                <w:ins w:id="40487" w:author="pete jones" w:date="2022-03-12T12:01:00Z"/>
                <w:sz w:val="16"/>
                <w:szCs w:val="16"/>
                <w:rPrChange w:id="40488" w:author="pete jones" w:date="2022-03-12T12:01:00Z">
                  <w:rPr>
                    <w:ins w:id="40489" w:author="pete jones" w:date="2022-03-12T12:01:00Z"/>
                  </w:rPr>
                </w:rPrChange>
              </w:rPr>
              <w:pPrChange w:id="40490" w:author="pete jones" w:date="2022-03-12T12:02:00Z">
                <w:pPr/>
              </w:pPrChange>
            </w:pPr>
            <w:ins w:id="40491" w:author="pete jones" w:date="2022-03-12T12:01:00Z">
              <w:r w:rsidRPr="00CE6EF3">
                <w:rPr>
                  <w:sz w:val="16"/>
                  <w:szCs w:val="16"/>
                  <w:rPrChange w:id="40492" w:author="pete jones" w:date="2022-03-12T12:01:00Z">
                    <w:rPr/>
                  </w:rPrChange>
                </w:rPr>
                <w:t>1</w:t>
              </w:r>
            </w:ins>
          </w:p>
        </w:tc>
      </w:tr>
      <w:tr w:rsidR="00CE6EF3" w:rsidRPr="00CE6EF3" w14:paraId="02C17E63" w14:textId="77777777" w:rsidTr="00CE6EF3">
        <w:trPr>
          <w:trHeight w:val="315"/>
          <w:ins w:id="40493" w:author="pete jones" w:date="2022-03-12T12:01:00Z"/>
        </w:trPr>
        <w:tc>
          <w:tcPr>
            <w:tcW w:w="960" w:type="dxa"/>
            <w:noWrap/>
            <w:hideMark/>
          </w:tcPr>
          <w:p w14:paraId="27E81208" w14:textId="77777777" w:rsidR="00CE6EF3" w:rsidRPr="00CE6EF3" w:rsidRDefault="00CE6EF3">
            <w:pPr>
              <w:spacing w:before="0" w:after="0" w:line="240" w:lineRule="auto"/>
              <w:jc w:val="center"/>
              <w:rPr>
                <w:ins w:id="40494" w:author="pete jones" w:date="2022-03-12T12:01:00Z"/>
                <w:sz w:val="16"/>
                <w:szCs w:val="16"/>
                <w:rPrChange w:id="40495" w:author="pete jones" w:date="2022-03-12T12:01:00Z">
                  <w:rPr>
                    <w:ins w:id="40496" w:author="pete jones" w:date="2022-03-12T12:01:00Z"/>
                  </w:rPr>
                </w:rPrChange>
              </w:rPr>
              <w:pPrChange w:id="40497" w:author="pete jones" w:date="2022-03-12T12:02:00Z">
                <w:pPr/>
              </w:pPrChange>
            </w:pPr>
            <w:ins w:id="40498" w:author="pete jones" w:date="2022-03-12T12:01:00Z">
              <w:r w:rsidRPr="00CE6EF3">
                <w:rPr>
                  <w:sz w:val="16"/>
                  <w:szCs w:val="16"/>
                  <w:rPrChange w:id="40499" w:author="pete jones" w:date="2022-03-12T12:01:00Z">
                    <w:rPr/>
                  </w:rPrChange>
                </w:rPr>
                <w:t>3.26</w:t>
              </w:r>
            </w:ins>
          </w:p>
        </w:tc>
        <w:tc>
          <w:tcPr>
            <w:tcW w:w="960" w:type="dxa"/>
            <w:noWrap/>
            <w:hideMark/>
          </w:tcPr>
          <w:p w14:paraId="0D088271" w14:textId="77777777" w:rsidR="00CE6EF3" w:rsidRPr="00CE6EF3" w:rsidRDefault="00CE6EF3">
            <w:pPr>
              <w:spacing w:before="0" w:after="0" w:line="240" w:lineRule="auto"/>
              <w:jc w:val="center"/>
              <w:rPr>
                <w:ins w:id="40500" w:author="pete jones" w:date="2022-03-12T12:01:00Z"/>
                <w:sz w:val="16"/>
                <w:szCs w:val="16"/>
                <w:rPrChange w:id="40501" w:author="pete jones" w:date="2022-03-12T12:01:00Z">
                  <w:rPr>
                    <w:ins w:id="40502" w:author="pete jones" w:date="2022-03-12T12:01:00Z"/>
                  </w:rPr>
                </w:rPrChange>
              </w:rPr>
              <w:pPrChange w:id="40503" w:author="pete jones" w:date="2022-03-12T12:02:00Z">
                <w:pPr/>
              </w:pPrChange>
            </w:pPr>
            <w:ins w:id="40504" w:author="pete jones" w:date="2022-03-12T12:01:00Z">
              <w:r w:rsidRPr="00CE6EF3">
                <w:rPr>
                  <w:sz w:val="16"/>
                  <w:szCs w:val="16"/>
                  <w:rPrChange w:id="40505" w:author="pete jones" w:date="2022-03-12T12:01:00Z">
                    <w:rPr/>
                  </w:rPrChange>
                </w:rPr>
                <w:t>3</w:t>
              </w:r>
            </w:ins>
          </w:p>
        </w:tc>
        <w:tc>
          <w:tcPr>
            <w:tcW w:w="8680" w:type="dxa"/>
            <w:hideMark/>
          </w:tcPr>
          <w:p w14:paraId="1A80F21C" w14:textId="77777777" w:rsidR="00CE6EF3" w:rsidRPr="00CE6EF3" w:rsidRDefault="00CE6EF3">
            <w:pPr>
              <w:spacing w:before="0" w:after="0" w:line="240" w:lineRule="auto"/>
              <w:rPr>
                <w:ins w:id="40506" w:author="pete jones" w:date="2022-03-12T12:01:00Z"/>
                <w:sz w:val="16"/>
                <w:szCs w:val="16"/>
                <w:rPrChange w:id="40507" w:author="pete jones" w:date="2022-03-12T12:01:00Z">
                  <w:rPr>
                    <w:ins w:id="40508" w:author="pete jones" w:date="2022-03-12T12:01:00Z"/>
                  </w:rPr>
                </w:rPrChange>
              </w:rPr>
              <w:pPrChange w:id="40509" w:author="pete jones" w:date="2022-03-12T12:01:00Z">
                <w:pPr/>
              </w:pPrChange>
            </w:pPr>
            <w:ins w:id="40510" w:author="pete jones" w:date="2022-03-12T12:01:00Z">
              <w:r w:rsidRPr="00CE6EF3">
                <w:rPr>
                  <w:sz w:val="16"/>
                  <w:szCs w:val="16"/>
                  <w:rPrChange w:id="40511" w:author="pete jones" w:date="2022-03-12T12:01:00Z">
                    <w:rPr/>
                  </w:rPrChange>
                </w:rPr>
                <w:t>Frequency of refreshed assessment - overall</w:t>
              </w:r>
            </w:ins>
          </w:p>
        </w:tc>
        <w:tc>
          <w:tcPr>
            <w:tcW w:w="1300" w:type="dxa"/>
            <w:noWrap/>
            <w:hideMark/>
          </w:tcPr>
          <w:p w14:paraId="5FD4D378" w14:textId="77777777" w:rsidR="00CE6EF3" w:rsidRPr="00CE6EF3" w:rsidRDefault="00CE6EF3">
            <w:pPr>
              <w:spacing w:before="0" w:after="0" w:line="240" w:lineRule="auto"/>
              <w:jc w:val="center"/>
              <w:rPr>
                <w:ins w:id="40512" w:author="pete jones" w:date="2022-03-12T12:01:00Z"/>
                <w:sz w:val="16"/>
                <w:szCs w:val="16"/>
                <w:rPrChange w:id="40513" w:author="pete jones" w:date="2022-03-12T12:01:00Z">
                  <w:rPr>
                    <w:ins w:id="40514" w:author="pete jones" w:date="2022-03-12T12:01:00Z"/>
                  </w:rPr>
                </w:rPrChange>
              </w:rPr>
              <w:pPrChange w:id="40515" w:author="pete jones" w:date="2022-03-12T12:02:00Z">
                <w:pPr/>
              </w:pPrChange>
            </w:pPr>
            <w:ins w:id="40516" w:author="pete jones" w:date="2022-03-12T12:01:00Z">
              <w:r w:rsidRPr="00CE6EF3">
                <w:rPr>
                  <w:sz w:val="16"/>
                  <w:szCs w:val="16"/>
                  <w:rPrChange w:id="40517" w:author="pete jones" w:date="2022-03-12T12:01:00Z">
                    <w:rPr/>
                  </w:rPrChange>
                </w:rPr>
                <w:t>1</w:t>
              </w:r>
            </w:ins>
          </w:p>
        </w:tc>
      </w:tr>
      <w:tr w:rsidR="00CE6EF3" w:rsidRPr="00CE6EF3" w14:paraId="5D2373C4" w14:textId="77777777" w:rsidTr="00CE6EF3">
        <w:trPr>
          <w:trHeight w:val="300"/>
          <w:ins w:id="40518" w:author="pete jones" w:date="2022-03-12T12:01:00Z"/>
        </w:trPr>
        <w:tc>
          <w:tcPr>
            <w:tcW w:w="960" w:type="dxa"/>
            <w:noWrap/>
            <w:hideMark/>
          </w:tcPr>
          <w:p w14:paraId="541A3CA2" w14:textId="77777777" w:rsidR="00CE6EF3" w:rsidRPr="00CE6EF3" w:rsidRDefault="00CE6EF3">
            <w:pPr>
              <w:spacing w:before="0" w:after="0" w:line="240" w:lineRule="auto"/>
              <w:jc w:val="center"/>
              <w:rPr>
                <w:ins w:id="40519" w:author="pete jones" w:date="2022-03-12T12:01:00Z"/>
                <w:sz w:val="16"/>
                <w:szCs w:val="16"/>
                <w:rPrChange w:id="40520" w:author="pete jones" w:date="2022-03-12T12:01:00Z">
                  <w:rPr>
                    <w:ins w:id="40521" w:author="pete jones" w:date="2022-03-12T12:01:00Z"/>
                  </w:rPr>
                </w:rPrChange>
              </w:rPr>
              <w:pPrChange w:id="40522" w:author="pete jones" w:date="2022-03-12T12:02:00Z">
                <w:pPr/>
              </w:pPrChange>
            </w:pPr>
            <w:ins w:id="40523" w:author="pete jones" w:date="2022-03-12T12:01:00Z">
              <w:r w:rsidRPr="00CE6EF3">
                <w:rPr>
                  <w:sz w:val="16"/>
                  <w:szCs w:val="16"/>
                  <w:rPrChange w:id="40524" w:author="pete jones" w:date="2022-03-12T12:01:00Z">
                    <w:rPr/>
                  </w:rPrChange>
                </w:rPr>
                <w:t>4.1</w:t>
              </w:r>
            </w:ins>
          </w:p>
        </w:tc>
        <w:tc>
          <w:tcPr>
            <w:tcW w:w="960" w:type="dxa"/>
            <w:noWrap/>
            <w:hideMark/>
          </w:tcPr>
          <w:p w14:paraId="0D94F430" w14:textId="77777777" w:rsidR="00CE6EF3" w:rsidRPr="00CE6EF3" w:rsidRDefault="00CE6EF3">
            <w:pPr>
              <w:spacing w:before="0" w:after="0" w:line="240" w:lineRule="auto"/>
              <w:jc w:val="center"/>
              <w:rPr>
                <w:ins w:id="40525" w:author="pete jones" w:date="2022-03-12T12:01:00Z"/>
                <w:sz w:val="16"/>
                <w:szCs w:val="16"/>
                <w:rPrChange w:id="40526" w:author="pete jones" w:date="2022-03-12T12:01:00Z">
                  <w:rPr>
                    <w:ins w:id="40527" w:author="pete jones" w:date="2022-03-12T12:01:00Z"/>
                  </w:rPr>
                </w:rPrChange>
              </w:rPr>
              <w:pPrChange w:id="40528" w:author="pete jones" w:date="2022-03-12T12:02:00Z">
                <w:pPr/>
              </w:pPrChange>
            </w:pPr>
            <w:ins w:id="40529" w:author="pete jones" w:date="2022-03-12T12:01:00Z">
              <w:r w:rsidRPr="00CE6EF3">
                <w:rPr>
                  <w:sz w:val="16"/>
                  <w:szCs w:val="16"/>
                  <w:rPrChange w:id="40530" w:author="pete jones" w:date="2022-03-12T12:01:00Z">
                    <w:rPr/>
                  </w:rPrChange>
                </w:rPr>
                <w:t>4</w:t>
              </w:r>
            </w:ins>
          </w:p>
        </w:tc>
        <w:tc>
          <w:tcPr>
            <w:tcW w:w="8680" w:type="dxa"/>
            <w:hideMark/>
          </w:tcPr>
          <w:p w14:paraId="26689E0B" w14:textId="77777777" w:rsidR="00CE6EF3" w:rsidRPr="00CE6EF3" w:rsidRDefault="00CE6EF3">
            <w:pPr>
              <w:spacing w:before="0" w:after="0" w:line="240" w:lineRule="auto"/>
              <w:rPr>
                <w:ins w:id="40531" w:author="pete jones" w:date="2022-03-12T12:01:00Z"/>
                <w:sz w:val="16"/>
                <w:szCs w:val="16"/>
                <w:rPrChange w:id="40532" w:author="pete jones" w:date="2022-03-12T12:01:00Z">
                  <w:rPr>
                    <w:ins w:id="40533" w:author="pete jones" w:date="2022-03-12T12:01:00Z"/>
                  </w:rPr>
                </w:rPrChange>
              </w:rPr>
              <w:pPrChange w:id="40534" w:author="pete jones" w:date="2022-03-12T12:01:00Z">
                <w:pPr/>
              </w:pPrChange>
            </w:pPr>
            <w:ins w:id="40535" w:author="pete jones" w:date="2022-03-12T12:01:00Z">
              <w:r w:rsidRPr="00CE6EF3">
                <w:rPr>
                  <w:sz w:val="16"/>
                  <w:szCs w:val="16"/>
                  <w:rPrChange w:id="40536" w:author="pete jones" w:date="2022-03-12T12:01:00Z">
                    <w:rPr/>
                  </w:rPrChange>
                </w:rPr>
                <w:t>Enrichment programmes</w:t>
              </w:r>
            </w:ins>
          </w:p>
        </w:tc>
        <w:tc>
          <w:tcPr>
            <w:tcW w:w="1300" w:type="dxa"/>
            <w:noWrap/>
            <w:hideMark/>
          </w:tcPr>
          <w:p w14:paraId="1683E636" w14:textId="77777777" w:rsidR="00CE6EF3" w:rsidRPr="00CE6EF3" w:rsidRDefault="00CE6EF3">
            <w:pPr>
              <w:spacing w:before="0" w:after="0" w:line="240" w:lineRule="auto"/>
              <w:jc w:val="center"/>
              <w:rPr>
                <w:ins w:id="40537" w:author="pete jones" w:date="2022-03-12T12:01:00Z"/>
                <w:sz w:val="16"/>
                <w:szCs w:val="16"/>
                <w:rPrChange w:id="40538" w:author="pete jones" w:date="2022-03-12T12:01:00Z">
                  <w:rPr>
                    <w:ins w:id="40539" w:author="pete jones" w:date="2022-03-12T12:01:00Z"/>
                  </w:rPr>
                </w:rPrChange>
              </w:rPr>
              <w:pPrChange w:id="40540" w:author="pete jones" w:date="2022-03-12T12:02:00Z">
                <w:pPr/>
              </w:pPrChange>
            </w:pPr>
            <w:ins w:id="40541" w:author="pete jones" w:date="2022-03-12T12:01:00Z">
              <w:r w:rsidRPr="00CE6EF3">
                <w:rPr>
                  <w:sz w:val="16"/>
                  <w:szCs w:val="16"/>
                  <w:rPrChange w:id="40542" w:author="pete jones" w:date="2022-03-12T12:01:00Z">
                    <w:rPr/>
                  </w:rPrChange>
                </w:rPr>
                <w:t>1</w:t>
              </w:r>
            </w:ins>
          </w:p>
        </w:tc>
      </w:tr>
      <w:tr w:rsidR="00CE6EF3" w:rsidRPr="00CE6EF3" w14:paraId="61081AEA" w14:textId="77777777" w:rsidTr="00CE6EF3">
        <w:trPr>
          <w:trHeight w:val="300"/>
          <w:ins w:id="40543" w:author="pete jones" w:date="2022-03-12T12:01:00Z"/>
        </w:trPr>
        <w:tc>
          <w:tcPr>
            <w:tcW w:w="960" w:type="dxa"/>
            <w:noWrap/>
            <w:hideMark/>
          </w:tcPr>
          <w:p w14:paraId="341D115A" w14:textId="77777777" w:rsidR="00CE6EF3" w:rsidRPr="00CE6EF3" w:rsidRDefault="00CE6EF3">
            <w:pPr>
              <w:spacing w:before="0" w:after="0" w:line="240" w:lineRule="auto"/>
              <w:jc w:val="center"/>
              <w:rPr>
                <w:ins w:id="40544" w:author="pete jones" w:date="2022-03-12T12:01:00Z"/>
                <w:sz w:val="16"/>
                <w:szCs w:val="16"/>
                <w:rPrChange w:id="40545" w:author="pete jones" w:date="2022-03-12T12:01:00Z">
                  <w:rPr>
                    <w:ins w:id="40546" w:author="pete jones" w:date="2022-03-12T12:01:00Z"/>
                  </w:rPr>
                </w:rPrChange>
              </w:rPr>
              <w:pPrChange w:id="40547" w:author="pete jones" w:date="2022-03-12T12:02:00Z">
                <w:pPr/>
              </w:pPrChange>
            </w:pPr>
            <w:ins w:id="40548" w:author="pete jones" w:date="2022-03-12T12:01:00Z">
              <w:r w:rsidRPr="00CE6EF3">
                <w:rPr>
                  <w:sz w:val="16"/>
                  <w:szCs w:val="16"/>
                  <w:rPrChange w:id="40549" w:author="pete jones" w:date="2022-03-12T12:01:00Z">
                    <w:rPr/>
                  </w:rPrChange>
                </w:rPr>
                <w:t>4.2</w:t>
              </w:r>
            </w:ins>
          </w:p>
        </w:tc>
        <w:tc>
          <w:tcPr>
            <w:tcW w:w="960" w:type="dxa"/>
            <w:noWrap/>
            <w:hideMark/>
          </w:tcPr>
          <w:p w14:paraId="5A2F79CB" w14:textId="77777777" w:rsidR="00CE6EF3" w:rsidRPr="00CE6EF3" w:rsidRDefault="00CE6EF3">
            <w:pPr>
              <w:spacing w:before="0" w:after="0" w:line="240" w:lineRule="auto"/>
              <w:jc w:val="center"/>
              <w:rPr>
                <w:ins w:id="40550" w:author="pete jones" w:date="2022-03-12T12:01:00Z"/>
                <w:sz w:val="16"/>
                <w:szCs w:val="16"/>
                <w:rPrChange w:id="40551" w:author="pete jones" w:date="2022-03-12T12:01:00Z">
                  <w:rPr>
                    <w:ins w:id="40552" w:author="pete jones" w:date="2022-03-12T12:01:00Z"/>
                  </w:rPr>
                </w:rPrChange>
              </w:rPr>
              <w:pPrChange w:id="40553" w:author="pete jones" w:date="2022-03-12T12:02:00Z">
                <w:pPr/>
              </w:pPrChange>
            </w:pPr>
            <w:ins w:id="40554" w:author="pete jones" w:date="2022-03-12T12:01:00Z">
              <w:r w:rsidRPr="00CE6EF3">
                <w:rPr>
                  <w:sz w:val="16"/>
                  <w:szCs w:val="16"/>
                  <w:rPrChange w:id="40555" w:author="pete jones" w:date="2022-03-12T12:01:00Z">
                    <w:rPr/>
                  </w:rPrChange>
                </w:rPr>
                <w:t>4</w:t>
              </w:r>
            </w:ins>
          </w:p>
        </w:tc>
        <w:tc>
          <w:tcPr>
            <w:tcW w:w="8680" w:type="dxa"/>
            <w:hideMark/>
          </w:tcPr>
          <w:p w14:paraId="6A604140" w14:textId="77777777" w:rsidR="00CE6EF3" w:rsidRPr="00CE6EF3" w:rsidRDefault="00CE6EF3">
            <w:pPr>
              <w:spacing w:before="0" w:after="0" w:line="240" w:lineRule="auto"/>
              <w:rPr>
                <w:ins w:id="40556" w:author="pete jones" w:date="2022-03-12T12:01:00Z"/>
                <w:sz w:val="16"/>
                <w:szCs w:val="16"/>
                <w:rPrChange w:id="40557" w:author="pete jones" w:date="2022-03-12T12:01:00Z">
                  <w:rPr>
                    <w:ins w:id="40558" w:author="pete jones" w:date="2022-03-12T12:01:00Z"/>
                  </w:rPr>
                </w:rPrChange>
              </w:rPr>
              <w:pPrChange w:id="40559" w:author="pete jones" w:date="2022-03-12T12:01:00Z">
                <w:pPr/>
              </w:pPrChange>
            </w:pPr>
            <w:ins w:id="40560" w:author="pete jones" w:date="2022-03-12T12:01:00Z">
              <w:r w:rsidRPr="00CE6EF3">
                <w:rPr>
                  <w:sz w:val="16"/>
                  <w:szCs w:val="16"/>
                  <w:rPrChange w:id="40561" w:author="pete jones" w:date="2022-03-12T12:01:00Z">
                    <w:rPr/>
                  </w:rPrChange>
                </w:rPr>
                <w:t>Formula Student</w:t>
              </w:r>
            </w:ins>
          </w:p>
        </w:tc>
        <w:tc>
          <w:tcPr>
            <w:tcW w:w="1300" w:type="dxa"/>
            <w:noWrap/>
            <w:hideMark/>
          </w:tcPr>
          <w:p w14:paraId="09B432A8" w14:textId="77777777" w:rsidR="00CE6EF3" w:rsidRPr="00CE6EF3" w:rsidRDefault="00CE6EF3">
            <w:pPr>
              <w:spacing w:before="0" w:after="0" w:line="240" w:lineRule="auto"/>
              <w:jc w:val="center"/>
              <w:rPr>
                <w:ins w:id="40562" w:author="pete jones" w:date="2022-03-12T12:01:00Z"/>
                <w:sz w:val="16"/>
                <w:szCs w:val="16"/>
                <w:rPrChange w:id="40563" w:author="pete jones" w:date="2022-03-12T12:01:00Z">
                  <w:rPr>
                    <w:ins w:id="40564" w:author="pete jones" w:date="2022-03-12T12:01:00Z"/>
                  </w:rPr>
                </w:rPrChange>
              </w:rPr>
              <w:pPrChange w:id="40565" w:author="pete jones" w:date="2022-03-12T12:02:00Z">
                <w:pPr/>
              </w:pPrChange>
            </w:pPr>
            <w:ins w:id="40566" w:author="pete jones" w:date="2022-03-12T12:01:00Z">
              <w:r w:rsidRPr="00CE6EF3">
                <w:rPr>
                  <w:sz w:val="16"/>
                  <w:szCs w:val="16"/>
                  <w:rPrChange w:id="40567" w:author="pete jones" w:date="2022-03-12T12:01:00Z">
                    <w:rPr/>
                  </w:rPrChange>
                </w:rPr>
                <w:t>7</w:t>
              </w:r>
            </w:ins>
          </w:p>
        </w:tc>
      </w:tr>
      <w:tr w:rsidR="00CE6EF3" w:rsidRPr="00CE6EF3" w14:paraId="2F5C63DE" w14:textId="77777777" w:rsidTr="00CE6EF3">
        <w:trPr>
          <w:trHeight w:val="300"/>
          <w:ins w:id="40568" w:author="pete jones" w:date="2022-03-12T12:01:00Z"/>
        </w:trPr>
        <w:tc>
          <w:tcPr>
            <w:tcW w:w="960" w:type="dxa"/>
            <w:noWrap/>
            <w:hideMark/>
          </w:tcPr>
          <w:p w14:paraId="0EFD7294" w14:textId="77777777" w:rsidR="00CE6EF3" w:rsidRPr="00CE6EF3" w:rsidRDefault="00CE6EF3">
            <w:pPr>
              <w:spacing w:before="0" w:after="0" w:line="240" w:lineRule="auto"/>
              <w:jc w:val="center"/>
              <w:rPr>
                <w:ins w:id="40569" w:author="pete jones" w:date="2022-03-12T12:01:00Z"/>
                <w:sz w:val="16"/>
                <w:szCs w:val="16"/>
                <w:rPrChange w:id="40570" w:author="pete jones" w:date="2022-03-12T12:01:00Z">
                  <w:rPr>
                    <w:ins w:id="40571" w:author="pete jones" w:date="2022-03-12T12:01:00Z"/>
                  </w:rPr>
                </w:rPrChange>
              </w:rPr>
              <w:pPrChange w:id="40572" w:author="pete jones" w:date="2022-03-12T12:02:00Z">
                <w:pPr/>
              </w:pPrChange>
            </w:pPr>
            <w:ins w:id="40573" w:author="pete jones" w:date="2022-03-12T12:01:00Z">
              <w:r w:rsidRPr="00CE6EF3">
                <w:rPr>
                  <w:sz w:val="16"/>
                  <w:szCs w:val="16"/>
                  <w:rPrChange w:id="40574" w:author="pete jones" w:date="2022-03-12T12:01:00Z">
                    <w:rPr/>
                  </w:rPrChange>
                </w:rPr>
                <w:t>4.3</w:t>
              </w:r>
            </w:ins>
          </w:p>
        </w:tc>
        <w:tc>
          <w:tcPr>
            <w:tcW w:w="960" w:type="dxa"/>
            <w:noWrap/>
            <w:hideMark/>
          </w:tcPr>
          <w:p w14:paraId="2C215D00" w14:textId="77777777" w:rsidR="00CE6EF3" w:rsidRPr="00CE6EF3" w:rsidRDefault="00CE6EF3">
            <w:pPr>
              <w:spacing w:before="0" w:after="0" w:line="240" w:lineRule="auto"/>
              <w:jc w:val="center"/>
              <w:rPr>
                <w:ins w:id="40575" w:author="pete jones" w:date="2022-03-12T12:01:00Z"/>
                <w:sz w:val="16"/>
                <w:szCs w:val="16"/>
                <w:rPrChange w:id="40576" w:author="pete jones" w:date="2022-03-12T12:01:00Z">
                  <w:rPr>
                    <w:ins w:id="40577" w:author="pete jones" w:date="2022-03-12T12:01:00Z"/>
                  </w:rPr>
                </w:rPrChange>
              </w:rPr>
              <w:pPrChange w:id="40578" w:author="pete jones" w:date="2022-03-12T12:02:00Z">
                <w:pPr/>
              </w:pPrChange>
            </w:pPr>
            <w:ins w:id="40579" w:author="pete jones" w:date="2022-03-12T12:01:00Z">
              <w:r w:rsidRPr="00CE6EF3">
                <w:rPr>
                  <w:sz w:val="16"/>
                  <w:szCs w:val="16"/>
                  <w:rPrChange w:id="40580" w:author="pete jones" w:date="2022-03-12T12:01:00Z">
                    <w:rPr/>
                  </w:rPrChange>
                </w:rPr>
                <w:t>4</w:t>
              </w:r>
            </w:ins>
          </w:p>
        </w:tc>
        <w:tc>
          <w:tcPr>
            <w:tcW w:w="8680" w:type="dxa"/>
            <w:hideMark/>
          </w:tcPr>
          <w:p w14:paraId="16F99C8C" w14:textId="77777777" w:rsidR="00CE6EF3" w:rsidRPr="00CE6EF3" w:rsidRDefault="00CE6EF3">
            <w:pPr>
              <w:spacing w:before="0" w:after="0" w:line="240" w:lineRule="auto"/>
              <w:rPr>
                <w:ins w:id="40581" w:author="pete jones" w:date="2022-03-12T12:01:00Z"/>
                <w:sz w:val="16"/>
                <w:szCs w:val="16"/>
                <w:rPrChange w:id="40582" w:author="pete jones" w:date="2022-03-12T12:01:00Z">
                  <w:rPr>
                    <w:ins w:id="40583" w:author="pete jones" w:date="2022-03-12T12:01:00Z"/>
                  </w:rPr>
                </w:rPrChange>
              </w:rPr>
              <w:pPrChange w:id="40584" w:author="pete jones" w:date="2022-03-12T12:01:00Z">
                <w:pPr/>
              </w:pPrChange>
            </w:pPr>
            <w:ins w:id="40585" w:author="pete jones" w:date="2022-03-12T12:01:00Z">
              <w:r w:rsidRPr="00CE6EF3">
                <w:rPr>
                  <w:sz w:val="16"/>
                  <w:szCs w:val="16"/>
                  <w:rPrChange w:id="40586" w:author="pete jones" w:date="2022-03-12T12:01:00Z">
                    <w:rPr/>
                  </w:rPrChange>
                </w:rPr>
                <w:t>UAS Challenge</w:t>
              </w:r>
            </w:ins>
          </w:p>
        </w:tc>
        <w:tc>
          <w:tcPr>
            <w:tcW w:w="1300" w:type="dxa"/>
            <w:noWrap/>
            <w:hideMark/>
          </w:tcPr>
          <w:p w14:paraId="00F76EA5" w14:textId="77777777" w:rsidR="00CE6EF3" w:rsidRPr="00CE6EF3" w:rsidRDefault="00CE6EF3">
            <w:pPr>
              <w:spacing w:before="0" w:after="0" w:line="240" w:lineRule="auto"/>
              <w:jc w:val="center"/>
              <w:rPr>
                <w:ins w:id="40587" w:author="pete jones" w:date="2022-03-12T12:01:00Z"/>
                <w:sz w:val="16"/>
                <w:szCs w:val="16"/>
                <w:rPrChange w:id="40588" w:author="pete jones" w:date="2022-03-12T12:01:00Z">
                  <w:rPr>
                    <w:ins w:id="40589" w:author="pete jones" w:date="2022-03-12T12:01:00Z"/>
                  </w:rPr>
                </w:rPrChange>
              </w:rPr>
              <w:pPrChange w:id="40590" w:author="pete jones" w:date="2022-03-12T12:02:00Z">
                <w:pPr/>
              </w:pPrChange>
            </w:pPr>
            <w:ins w:id="40591" w:author="pete jones" w:date="2022-03-12T12:01:00Z">
              <w:r w:rsidRPr="00CE6EF3">
                <w:rPr>
                  <w:sz w:val="16"/>
                  <w:szCs w:val="16"/>
                  <w:rPrChange w:id="40592" w:author="pete jones" w:date="2022-03-12T12:01:00Z">
                    <w:rPr/>
                  </w:rPrChange>
                </w:rPr>
                <w:t>0</w:t>
              </w:r>
            </w:ins>
          </w:p>
        </w:tc>
      </w:tr>
      <w:tr w:rsidR="00CE6EF3" w:rsidRPr="00CE6EF3" w14:paraId="39483BBD" w14:textId="77777777" w:rsidTr="00CE6EF3">
        <w:trPr>
          <w:trHeight w:val="300"/>
          <w:ins w:id="40593" w:author="pete jones" w:date="2022-03-12T12:01:00Z"/>
        </w:trPr>
        <w:tc>
          <w:tcPr>
            <w:tcW w:w="960" w:type="dxa"/>
            <w:noWrap/>
            <w:hideMark/>
          </w:tcPr>
          <w:p w14:paraId="067010C6" w14:textId="77777777" w:rsidR="00CE6EF3" w:rsidRPr="00CE6EF3" w:rsidRDefault="00CE6EF3">
            <w:pPr>
              <w:spacing w:before="0" w:after="0" w:line="240" w:lineRule="auto"/>
              <w:jc w:val="center"/>
              <w:rPr>
                <w:ins w:id="40594" w:author="pete jones" w:date="2022-03-12T12:01:00Z"/>
                <w:sz w:val="16"/>
                <w:szCs w:val="16"/>
                <w:rPrChange w:id="40595" w:author="pete jones" w:date="2022-03-12T12:01:00Z">
                  <w:rPr>
                    <w:ins w:id="40596" w:author="pete jones" w:date="2022-03-12T12:01:00Z"/>
                  </w:rPr>
                </w:rPrChange>
              </w:rPr>
              <w:pPrChange w:id="40597" w:author="pete jones" w:date="2022-03-12T12:02:00Z">
                <w:pPr/>
              </w:pPrChange>
            </w:pPr>
            <w:ins w:id="40598" w:author="pete jones" w:date="2022-03-12T12:01:00Z">
              <w:r w:rsidRPr="00CE6EF3">
                <w:rPr>
                  <w:sz w:val="16"/>
                  <w:szCs w:val="16"/>
                  <w:rPrChange w:id="40599" w:author="pete jones" w:date="2022-03-12T12:01:00Z">
                    <w:rPr/>
                  </w:rPrChange>
                </w:rPr>
                <w:lastRenderedPageBreak/>
                <w:t>4.4</w:t>
              </w:r>
            </w:ins>
          </w:p>
        </w:tc>
        <w:tc>
          <w:tcPr>
            <w:tcW w:w="960" w:type="dxa"/>
            <w:noWrap/>
            <w:hideMark/>
          </w:tcPr>
          <w:p w14:paraId="144021BC" w14:textId="77777777" w:rsidR="00CE6EF3" w:rsidRPr="00CE6EF3" w:rsidRDefault="00CE6EF3">
            <w:pPr>
              <w:spacing w:before="0" w:after="0" w:line="240" w:lineRule="auto"/>
              <w:jc w:val="center"/>
              <w:rPr>
                <w:ins w:id="40600" w:author="pete jones" w:date="2022-03-12T12:01:00Z"/>
                <w:sz w:val="16"/>
                <w:szCs w:val="16"/>
                <w:rPrChange w:id="40601" w:author="pete jones" w:date="2022-03-12T12:01:00Z">
                  <w:rPr>
                    <w:ins w:id="40602" w:author="pete jones" w:date="2022-03-12T12:01:00Z"/>
                  </w:rPr>
                </w:rPrChange>
              </w:rPr>
              <w:pPrChange w:id="40603" w:author="pete jones" w:date="2022-03-12T12:02:00Z">
                <w:pPr/>
              </w:pPrChange>
            </w:pPr>
            <w:ins w:id="40604" w:author="pete jones" w:date="2022-03-12T12:01:00Z">
              <w:r w:rsidRPr="00CE6EF3">
                <w:rPr>
                  <w:sz w:val="16"/>
                  <w:szCs w:val="16"/>
                  <w:rPrChange w:id="40605" w:author="pete jones" w:date="2022-03-12T12:01:00Z">
                    <w:rPr/>
                  </w:rPrChange>
                </w:rPr>
                <w:t>4</w:t>
              </w:r>
            </w:ins>
          </w:p>
        </w:tc>
        <w:tc>
          <w:tcPr>
            <w:tcW w:w="8680" w:type="dxa"/>
            <w:hideMark/>
          </w:tcPr>
          <w:p w14:paraId="7B5AE20D" w14:textId="2ACA9429" w:rsidR="00CE6EF3" w:rsidRPr="00CE6EF3" w:rsidRDefault="00CE6EF3">
            <w:pPr>
              <w:spacing w:before="0" w:after="0" w:line="240" w:lineRule="auto"/>
              <w:rPr>
                <w:ins w:id="40606" w:author="pete jones" w:date="2022-03-12T12:01:00Z"/>
                <w:sz w:val="16"/>
                <w:szCs w:val="16"/>
                <w:rPrChange w:id="40607" w:author="pete jones" w:date="2022-03-12T12:01:00Z">
                  <w:rPr>
                    <w:ins w:id="40608" w:author="pete jones" w:date="2022-03-12T12:01:00Z"/>
                  </w:rPr>
                </w:rPrChange>
              </w:rPr>
              <w:pPrChange w:id="40609" w:author="pete jones" w:date="2022-03-12T12:01:00Z">
                <w:pPr/>
              </w:pPrChange>
            </w:pPr>
            <w:ins w:id="40610" w:author="pete jones" w:date="2022-03-12T12:01:00Z">
              <w:r w:rsidRPr="00CE6EF3">
                <w:rPr>
                  <w:sz w:val="16"/>
                  <w:szCs w:val="16"/>
                  <w:rPrChange w:id="40611" w:author="pete jones" w:date="2022-03-12T12:01:00Z">
                    <w:rPr/>
                  </w:rPrChange>
                </w:rPr>
                <w:t>IM</w:t>
              </w:r>
            </w:ins>
            <w:ins w:id="40612" w:author="pete jones" w:date="2022-03-30T10:51:00Z">
              <w:r w:rsidR="002A65B6">
                <w:rPr>
                  <w:sz w:val="16"/>
                  <w:szCs w:val="16"/>
                </w:rPr>
                <w:t>ech</w:t>
              </w:r>
            </w:ins>
            <w:ins w:id="40613" w:author="pete jones" w:date="2022-03-12T12:01:00Z">
              <w:r w:rsidRPr="00CE6EF3">
                <w:rPr>
                  <w:sz w:val="16"/>
                  <w:szCs w:val="16"/>
                  <w:rPrChange w:id="40614" w:author="pete jones" w:date="2022-03-12T12:01:00Z">
                    <w:rPr/>
                  </w:rPrChange>
                </w:rPr>
                <w:t>E Design Challenge</w:t>
              </w:r>
            </w:ins>
          </w:p>
        </w:tc>
        <w:tc>
          <w:tcPr>
            <w:tcW w:w="1300" w:type="dxa"/>
            <w:noWrap/>
            <w:hideMark/>
          </w:tcPr>
          <w:p w14:paraId="689F107B" w14:textId="77777777" w:rsidR="00CE6EF3" w:rsidRPr="00CE6EF3" w:rsidRDefault="00CE6EF3">
            <w:pPr>
              <w:spacing w:before="0" w:after="0" w:line="240" w:lineRule="auto"/>
              <w:jc w:val="center"/>
              <w:rPr>
                <w:ins w:id="40615" w:author="pete jones" w:date="2022-03-12T12:01:00Z"/>
                <w:sz w:val="16"/>
                <w:szCs w:val="16"/>
                <w:rPrChange w:id="40616" w:author="pete jones" w:date="2022-03-12T12:01:00Z">
                  <w:rPr>
                    <w:ins w:id="40617" w:author="pete jones" w:date="2022-03-12T12:01:00Z"/>
                  </w:rPr>
                </w:rPrChange>
              </w:rPr>
              <w:pPrChange w:id="40618" w:author="pete jones" w:date="2022-03-12T12:02:00Z">
                <w:pPr/>
              </w:pPrChange>
            </w:pPr>
            <w:ins w:id="40619" w:author="pete jones" w:date="2022-03-12T12:01:00Z">
              <w:r w:rsidRPr="00CE6EF3">
                <w:rPr>
                  <w:sz w:val="16"/>
                  <w:szCs w:val="16"/>
                  <w:rPrChange w:id="40620" w:author="pete jones" w:date="2022-03-12T12:01:00Z">
                    <w:rPr/>
                  </w:rPrChange>
                </w:rPr>
                <w:t>4</w:t>
              </w:r>
            </w:ins>
          </w:p>
        </w:tc>
      </w:tr>
      <w:tr w:rsidR="00CE6EF3" w:rsidRPr="00CE6EF3" w14:paraId="73EFE715" w14:textId="77777777" w:rsidTr="00CE6EF3">
        <w:trPr>
          <w:trHeight w:val="300"/>
          <w:ins w:id="40621" w:author="pete jones" w:date="2022-03-12T12:01:00Z"/>
        </w:trPr>
        <w:tc>
          <w:tcPr>
            <w:tcW w:w="960" w:type="dxa"/>
            <w:noWrap/>
            <w:hideMark/>
          </w:tcPr>
          <w:p w14:paraId="2328A192" w14:textId="77777777" w:rsidR="00CE6EF3" w:rsidRPr="00CE6EF3" w:rsidRDefault="00CE6EF3">
            <w:pPr>
              <w:spacing w:before="0" w:after="0" w:line="240" w:lineRule="auto"/>
              <w:jc w:val="center"/>
              <w:rPr>
                <w:ins w:id="40622" w:author="pete jones" w:date="2022-03-12T12:01:00Z"/>
                <w:sz w:val="16"/>
                <w:szCs w:val="16"/>
                <w:rPrChange w:id="40623" w:author="pete jones" w:date="2022-03-12T12:01:00Z">
                  <w:rPr>
                    <w:ins w:id="40624" w:author="pete jones" w:date="2022-03-12T12:01:00Z"/>
                  </w:rPr>
                </w:rPrChange>
              </w:rPr>
              <w:pPrChange w:id="40625" w:author="pete jones" w:date="2022-03-12T12:02:00Z">
                <w:pPr/>
              </w:pPrChange>
            </w:pPr>
            <w:ins w:id="40626" w:author="pete jones" w:date="2022-03-12T12:01:00Z">
              <w:r w:rsidRPr="00CE6EF3">
                <w:rPr>
                  <w:sz w:val="16"/>
                  <w:szCs w:val="16"/>
                  <w:rPrChange w:id="40627" w:author="pete jones" w:date="2022-03-12T12:01:00Z">
                    <w:rPr/>
                  </w:rPrChange>
                </w:rPr>
                <w:t>4.5</w:t>
              </w:r>
            </w:ins>
          </w:p>
        </w:tc>
        <w:tc>
          <w:tcPr>
            <w:tcW w:w="960" w:type="dxa"/>
            <w:noWrap/>
            <w:hideMark/>
          </w:tcPr>
          <w:p w14:paraId="68CB24B2" w14:textId="77777777" w:rsidR="00CE6EF3" w:rsidRPr="00CE6EF3" w:rsidRDefault="00CE6EF3">
            <w:pPr>
              <w:spacing w:before="0" w:after="0" w:line="240" w:lineRule="auto"/>
              <w:jc w:val="center"/>
              <w:rPr>
                <w:ins w:id="40628" w:author="pete jones" w:date="2022-03-12T12:01:00Z"/>
                <w:sz w:val="16"/>
                <w:szCs w:val="16"/>
                <w:rPrChange w:id="40629" w:author="pete jones" w:date="2022-03-12T12:01:00Z">
                  <w:rPr>
                    <w:ins w:id="40630" w:author="pete jones" w:date="2022-03-12T12:01:00Z"/>
                  </w:rPr>
                </w:rPrChange>
              </w:rPr>
              <w:pPrChange w:id="40631" w:author="pete jones" w:date="2022-03-12T12:02:00Z">
                <w:pPr/>
              </w:pPrChange>
            </w:pPr>
            <w:ins w:id="40632" w:author="pete jones" w:date="2022-03-12T12:01:00Z">
              <w:r w:rsidRPr="00CE6EF3">
                <w:rPr>
                  <w:sz w:val="16"/>
                  <w:szCs w:val="16"/>
                  <w:rPrChange w:id="40633" w:author="pete jones" w:date="2022-03-12T12:01:00Z">
                    <w:rPr/>
                  </w:rPrChange>
                </w:rPr>
                <w:t>4</w:t>
              </w:r>
            </w:ins>
          </w:p>
        </w:tc>
        <w:tc>
          <w:tcPr>
            <w:tcW w:w="8680" w:type="dxa"/>
            <w:hideMark/>
          </w:tcPr>
          <w:p w14:paraId="544BA584" w14:textId="77777777" w:rsidR="00CE6EF3" w:rsidRPr="00CE6EF3" w:rsidRDefault="00CE6EF3">
            <w:pPr>
              <w:spacing w:before="0" w:after="0" w:line="240" w:lineRule="auto"/>
              <w:rPr>
                <w:ins w:id="40634" w:author="pete jones" w:date="2022-03-12T12:01:00Z"/>
                <w:sz w:val="16"/>
                <w:szCs w:val="16"/>
                <w:rPrChange w:id="40635" w:author="pete jones" w:date="2022-03-12T12:01:00Z">
                  <w:rPr>
                    <w:ins w:id="40636" w:author="pete jones" w:date="2022-03-12T12:01:00Z"/>
                  </w:rPr>
                </w:rPrChange>
              </w:rPr>
              <w:pPrChange w:id="40637" w:author="pete jones" w:date="2022-03-12T12:01:00Z">
                <w:pPr/>
              </w:pPrChange>
            </w:pPr>
            <w:ins w:id="40638" w:author="pete jones" w:date="2022-03-12T12:01:00Z">
              <w:r w:rsidRPr="00CE6EF3">
                <w:rPr>
                  <w:sz w:val="16"/>
                  <w:szCs w:val="16"/>
                  <w:rPrChange w:id="40639" w:author="pete jones" w:date="2022-03-12T12:01:00Z">
                    <w:rPr/>
                  </w:rPrChange>
                </w:rPr>
                <w:t>Railway challenge</w:t>
              </w:r>
            </w:ins>
          </w:p>
        </w:tc>
        <w:tc>
          <w:tcPr>
            <w:tcW w:w="1300" w:type="dxa"/>
            <w:noWrap/>
            <w:hideMark/>
          </w:tcPr>
          <w:p w14:paraId="7519A585" w14:textId="77777777" w:rsidR="00CE6EF3" w:rsidRPr="00CE6EF3" w:rsidRDefault="00CE6EF3">
            <w:pPr>
              <w:spacing w:before="0" w:after="0" w:line="240" w:lineRule="auto"/>
              <w:jc w:val="center"/>
              <w:rPr>
                <w:ins w:id="40640" w:author="pete jones" w:date="2022-03-12T12:01:00Z"/>
                <w:sz w:val="16"/>
                <w:szCs w:val="16"/>
                <w:rPrChange w:id="40641" w:author="pete jones" w:date="2022-03-12T12:01:00Z">
                  <w:rPr>
                    <w:ins w:id="40642" w:author="pete jones" w:date="2022-03-12T12:01:00Z"/>
                  </w:rPr>
                </w:rPrChange>
              </w:rPr>
              <w:pPrChange w:id="40643" w:author="pete jones" w:date="2022-03-12T12:02:00Z">
                <w:pPr/>
              </w:pPrChange>
            </w:pPr>
            <w:ins w:id="40644" w:author="pete jones" w:date="2022-03-12T12:01:00Z">
              <w:r w:rsidRPr="00CE6EF3">
                <w:rPr>
                  <w:sz w:val="16"/>
                  <w:szCs w:val="16"/>
                  <w:rPrChange w:id="40645" w:author="pete jones" w:date="2022-03-12T12:01:00Z">
                    <w:rPr/>
                  </w:rPrChange>
                </w:rPr>
                <w:t>0</w:t>
              </w:r>
            </w:ins>
          </w:p>
        </w:tc>
      </w:tr>
      <w:tr w:rsidR="00CE6EF3" w:rsidRPr="00CE6EF3" w14:paraId="1F9E44E4" w14:textId="77777777" w:rsidTr="00CE6EF3">
        <w:trPr>
          <w:trHeight w:val="300"/>
          <w:ins w:id="40646" w:author="pete jones" w:date="2022-03-12T12:01:00Z"/>
        </w:trPr>
        <w:tc>
          <w:tcPr>
            <w:tcW w:w="960" w:type="dxa"/>
            <w:noWrap/>
            <w:hideMark/>
          </w:tcPr>
          <w:p w14:paraId="558115ED" w14:textId="77777777" w:rsidR="00CE6EF3" w:rsidRPr="00CE6EF3" w:rsidRDefault="00CE6EF3">
            <w:pPr>
              <w:spacing w:before="0" w:after="0" w:line="240" w:lineRule="auto"/>
              <w:jc w:val="center"/>
              <w:rPr>
                <w:ins w:id="40647" w:author="pete jones" w:date="2022-03-12T12:01:00Z"/>
                <w:sz w:val="16"/>
                <w:szCs w:val="16"/>
                <w:rPrChange w:id="40648" w:author="pete jones" w:date="2022-03-12T12:01:00Z">
                  <w:rPr>
                    <w:ins w:id="40649" w:author="pete jones" w:date="2022-03-12T12:01:00Z"/>
                  </w:rPr>
                </w:rPrChange>
              </w:rPr>
              <w:pPrChange w:id="40650" w:author="pete jones" w:date="2022-03-12T12:02:00Z">
                <w:pPr/>
              </w:pPrChange>
            </w:pPr>
            <w:ins w:id="40651" w:author="pete jones" w:date="2022-03-12T12:01:00Z">
              <w:r w:rsidRPr="00CE6EF3">
                <w:rPr>
                  <w:sz w:val="16"/>
                  <w:szCs w:val="16"/>
                  <w:rPrChange w:id="40652" w:author="pete jones" w:date="2022-03-12T12:01:00Z">
                    <w:rPr/>
                  </w:rPrChange>
                </w:rPr>
                <w:t>4.6</w:t>
              </w:r>
            </w:ins>
          </w:p>
        </w:tc>
        <w:tc>
          <w:tcPr>
            <w:tcW w:w="960" w:type="dxa"/>
            <w:noWrap/>
            <w:hideMark/>
          </w:tcPr>
          <w:p w14:paraId="54330455" w14:textId="77777777" w:rsidR="00CE6EF3" w:rsidRPr="00CE6EF3" w:rsidRDefault="00CE6EF3">
            <w:pPr>
              <w:spacing w:before="0" w:after="0" w:line="240" w:lineRule="auto"/>
              <w:jc w:val="center"/>
              <w:rPr>
                <w:ins w:id="40653" w:author="pete jones" w:date="2022-03-12T12:01:00Z"/>
                <w:sz w:val="16"/>
                <w:szCs w:val="16"/>
                <w:rPrChange w:id="40654" w:author="pete jones" w:date="2022-03-12T12:01:00Z">
                  <w:rPr>
                    <w:ins w:id="40655" w:author="pete jones" w:date="2022-03-12T12:01:00Z"/>
                  </w:rPr>
                </w:rPrChange>
              </w:rPr>
              <w:pPrChange w:id="40656" w:author="pete jones" w:date="2022-03-12T12:02:00Z">
                <w:pPr/>
              </w:pPrChange>
            </w:pPr>
            <w:ins w:id="40657" w:author="pete jones" w:date="2022-03-12T12:01:00Z">
              <w:r w:rsidRPr="00CE6EF3">
                <w:rPr>
                  <w:sz w:val="16"/>
                  <w:szCs w:val="16"/>
                  <w:rPrChange w:id="40658" w:author="pete jones" w:date="2022-03-12T12:01:00Z">
                    <w:rPr/>
                  </w:rPrChange>
                </w:rPr>
                <w:t>4</w:t>
              </w:r>
            </w:ins>
          </w:p>
        </w:tc>
        <w:tc>
          <w:tcPr>
            <w:tcW w:w="8680" w:type="dxa"/>
            <w:hideMark/>
          </w:tcPr>
          <w:p w14:paraId="443A058C" w14:textId="77777777" w:rsidR="00CE6EF3" w:rsidRPr="00CE6EF3" w:rsidRDefault="00CE6EF3">
            <w:pPr>
              <w:spacing w:before="0" w:after="0" w:line="240" w:lineRule="auto"/>
              <w:rPr>
                <w:ins w:id="40659" w:author="pete jones" w:date="2022-03-12T12:01:00Z"/>
                <w:sz w:val="16"/>
                <w:szCs w:val="16"/>
                <w:rPrChange w:id="40660" w:author="pete jones" w:date="2022-03-12T12:01:00Z">
                  <w:rPr>
                    <w:ins w:id="40661" w:author="pete jones" w:date="2022-03-12T12:01:00Z"/>
                  </w:rPr>
                </w:rPrChange>
              </w:rPr>
              <w:pPrChange w:id="40662" w:author="pete jones" w:date="2022-03-12T12:01:00Z">
                <w:pPr/>
              </w:pPrChange>
            </w:pPr>
            <w:ins w:id="40663" w:author="pete jones" w:date="2022-03-12T12:01:00Z">
              <w:r w:rsidRPr="00CE6EF3">
                <w:rPr>
                  <w:sz w:val="16"/>
                  <w:szCs w:val="16"/>
                  <w:rPrChange w:id="40664" w:author="pete jones" w:date="2022-03-12T12:01:00Z">
                    <w:rPr/>
                  </w:rPrChange>
                </w:rPr>
                <w:t>Integration of other national or international challenges</w:t>
              </w:r>
            </w:ins>
          </w:p>
        </w:tc>
        <w:tc>
          <w:tcPr>
            <w:tcW w:w="1300" w:type="dxa"/>
            <w:noWrap/>
            <w:hideMark/>
          </w:tcPr>
          <w:p w14:paraId="00F3AF71" w14:textId="77777777" w:rsidR="00CE6EF3" w:rsidRPr="00CE6EF3" w:rsidRDefault="00CE6EF3">
            <w:pPr>
              <w:spacing w:before="0" w:after="0" w:line="240" w:lineRule="auto"/>
              <w:jc w:val="center"/>
              <w:rPr>
                <w:ins w:id="40665" w:author="pete jones" w:date="2022-03-12T12:01:00Z"/>
                <w:sz w:val="16"/>
                <w:szCs w:val="16"/>
                <w:rPrChange w:id="40666" w:author="pete jones" w:date="2022-03-12T12:01:00Z">
                  <w:rPr>
                    <w:ins w:id="40667" w:author="pete jones" w:date="2022-03-12T12:01:00Z"/>
                  </w:rPr>
                </w:rPrChange>
              </w:rPr>
              <w:pPrChange w:id="40668" w:author="pete jones" w:date="2022-03-12T12:02:00Z">
                <w:pPr/>
              </w:pPrChange>
            </w:pPr>
            <w:ins w:id="40669" w:author="pete jones" w:date="2022-03-12T12:01:00Z">
              <w:r w:rsidRPr="00CE6EF3">
                <w:rPr>
                  <w:sz w:val="16"/>
                  <w:szCs w:val="16"/>
                  <w:rPrChange w:id="40670" w:author="pete jones" w:date="2022-03-12T12:01:00Z">
                    <w:rPr/>
                  </w:rPrChange>
                </w:rPr>
                <w:t>0</w:t>
              </w:r>
            </w:ins>
          </w:p>
        </w:tc>
      </w:tr>
      <w:tr w:rsidR="00CE6EF3" w:rsidRPr="00CE6EF3" w14:paraId="2F0BC1DE" w14:textId="77777777" w:rsidTr="00CE6EF3">
        <w:trPr>
          <w:trHeight w:val="300"/>
          <w:ins w:id="40671" w:author="pete jones" w:date="2022-03-12T12:01:00Z"/>
        </w:trPr>
        <w:tc>
          <w:tcPr>
            <w:tcW w:w="960" w:type="dxa"/>
            <w:noWrap/>
            <w:hideMark/>
          </w:tcPr>
          <w:p w14:paraId="15C59335" w14:textId="77777777" w:rsidR="00CE6EF3" w:rsidRPr="00CE6EF3" w:rsidRDefault="00CE6EF3">
            <w:pPr>
              <w:spacing w:before="0" w:after="0" w:line="240" w:lineRule="auto"/>
              <w:jc w:val="center"/>
              <w:rPr>
                <w:ins w:id="40672" w:author="pete jones" w:date="2022-03-12T12:01:00Z"/>
                <w:sz w:val="16"/>
                <w:szCs w:val="16"/>
                <w:rPrChange w:id="40673" w:author="pete jones" w:date="2022-03-12T12:01:00Z">
                  <w:rPr>
                    <w:ins w:id="40674" w:author="pete jones" w:date="2022-03-12T12:01:00Z"/>
                  </w:rPr>
                </w:rPrChange>
              </w:rPr>
              <w:pPrChange w:id="40675" w:author="pete jones" w:date="2022-03-12T12:02:00Z">
                <w:pPr/>
              </w:pPrChange>
            </w:pPr>
            <w:ins w:id="40676" w:author="pete jones" w:date="2022-03-12T12:01:00Z">
              <w:r w:rsidRPr="00CE6EF3">
                <w:rPr>
                  <w:sz w:val="16"/>
                  <w:szCs w:val="16"/>
                  <w:rPrChange w:id="40677" w:author="pete jones" w:date="2022-03-12T12:01:00Z">
                    <w:rPr/>
                  </w:rPrChange>
                </w:rPr>
                <w:t>4.7</w:t>
              </w:r>
            </w:ins>
          </w:p>
        </w:tc>
        <w:tc>
          <w:tcPr>
            <w:tcW w:w="960" w:type="dxa"/>
            <w:noWrap/>
            <w:hideMark/>
          </w:tcPr>
          <w:p w14:paraId="57AD15F5" w14:textId="77777777" w:rsidR="00CE6EF3" w:rsidRPr="00CE6EF3" w:rsidRDefault="00CE6EF3">
            <w:pPr>
              <w:spacing w:before="0" w:after="0" w:line="240" w:lineRule="auto"/>
              <w:jc w:val="center"/>
              <w:rPr>
                <w:ins w:id="40678" w:author="pete jones" w:date="2022-03-12T12:01:00Z"/>
                <w:sz w:val="16"/>
                <w:szCs w:val="16"/>
                <w:rPrChange w:id="40679" w:author="pete jones" w:date="2022-03-12T12:01:00Z">
                  <w:rPr>
                    <w:ins w:id="40680" w:author="pete jones" w:date="2022-03-12T12:01:00Z"/>
                  </w:rPr>
                </w:rPrChange>
              </w:rPr>
              <w:pPrChange w:id="40681" w:author="pete jones" w:date="2022-03-12T12:02:00Z">
                <w:pPr/>
              </w:pPrChange>
            </w:pPr>
            <w:ins w:id="40682" w:author="pete jones" w:date="2022-03-12T12:01:00Z">
              <w:r w:rsidRPr="00CE6EF3">
                <w:rPr>
                  <w:sz w:val="16"/>
                  <w:szCs w:val="16"/>
                  <w:rPrChange w:id="40683" w:author="pete jones" w:date="2022-03-12T12:01:00Z">
                    <w:rPr/>
                  </w:rPrChange>
                </w:rPr>
                <w:t>4</w:t>
              </w:r>
            </w:ins>
          </w:p>
        </w:tc>
        <w:tc>
          <w:tcPr>
            <w:tcW w:w="8680" w:type="dxa"/>
            <w:hideMark/>
          </w:tcPr>
          <w:p w14:paraId="263034F4" w14:textId="77777777" w:rsidR="00CE6EF3" w:rsidRPr="00CE6EF3" w:rsidRDefault="00CE6EF3">
            <w:pPr>
              <w:spacing w:before="0" w:after="0" w:line="240" w:lineRule="auto"/>
              <w:rPr>
                <w:ins w:id="40684" w:author="pete jones" w:date="2022-03-12T12:01:00Z"/>
                <w:sz w:val="16"/>
                <w:szCs w:val="16"/>
                <w:rPrChange w:id="40685" w:author="pete jones" w:date="2022-03-12T12:01:00Z">
                  <w:rPr>
                    <w:ins w:id="40686" w:author="pete jones" w:date="2022-03-12T12:01:00Z"/>
                  </w:rPr>
                </w:rPrChange>
              </w:rPr>
              <w:pPrChange w:id="40687" w:author="pete jones" w:date="2022-03-12T12:01:00Z">
                <w:pPr/>
              </w:pPrChange>
            </w:pPr>
            <w:ins w:id="40688" w:author="pete jones" w:date="2022-03-12T12:01:00Z">
              <w:r w:rsidRPr="00CE6EF3">
                <w:rPr>
                  <w:sz w:val="16"/>
                  <w:szCs w:val="16"/>
                  <w:rPrChange w:id="40689" w:author="pete jones" w:date="2022-03-12T12:01:00Z">
                    <w:rPr/>
                  </w:rPrChange>
                </w:rPr>
                <w:t>Collaboration with STEM activity in schools</w:t>
              </w:r>
            </w:ins>
          </w:p>
        </w:tc>
        <w:tc>
          <w:tcPr>
            <w:tcW w:w="1300" w:type="dxa"/>
            <w:noWrap/>
            <w:hideMark/>
          </w:tcPr>
          <w:p w14:paraId="226C47D0" w14:textId="77777777" w:rsidR="00CE6EF3" w:rsidRPr="00CE6EF3" w:rsidRDefault="00CE6EF3">
            <w:pPr>
              <w:spacing w:before="0" w:after="0" w:line="240" w:lineRule="auto"/>
              <w:jc w:val="center"/>
              <w:rPr>
                <w:ins w:id="40690" w:author="pete jones" w:date="2022-03-12T12:01:00Z"/>
                <w:sz w:val="16"/>
                <w:szCs w:val="16"/>
                <w:rPrChange w:id="40691" w:author="pete jones" w:date="2022-03-12T12:01:00Z">
                  <w:rPr>
                    <w:ins w:id="40692" w:author="pete jones" w:date="2022-03-12T12:01:00Z"/>
                  </w:rPr>
                </w:rPrChange>
              </w:rPr>
              <w:pPrChange w:id="40693" w:author="pete jones" w:date="2022-03-12T12:02:00Z">
                <w:pPr/>
              </w:pPrChange>
            </w:pPr>
            <w:ins w:id="40694" w:author="pete jones" w:date="2022-03-12T12:01:00Z">
              <w:r w:rsidRPr="00CE6EF3">
                <w:rPr>
                  <w:sz w:val="16"/>
                  <w:szCs w:val="16"/>
                  <w:rPrChange w:id="40695" w:author="pete jones" w:date="2022-03-12T12:01:00Z">
                    <w:rPr/>
                  </w:rPrChange>
                </w:rPr>
                <w:t>5</w:t>
              </w:r>
            </w:ins>
          </w:p>
        </w:tc>
      </w:tr>
      <w:tr w:rsidR="00CE6EF3" w:rsidRPr="00CE6EF3" w14:paraId="76241E45" w14:textId="77777777" w:rsidTr="00CE6EF3">
        <w:trPr>
          <w:trHeight w:val="300"/>
          <w:ins w:id="40696" w:author="pete jones" w:date="2022-03-12T12:01:00Z"/>
        </w:trPr>
        <w:tc>
          <w:tcPr>
            <w:tcW w:w="960" w:type="dxa"/>
            <w:noWrap/>
            <w:hideMark/>
          </w:tcPr>
          <w:p w14:paraId="71192A2D" w14:textId="77777777" w:rsidR="00CE6EF3" w:rsidRPr="00CE6EF3" w:rsidRDefault="00CE6EF3">
            <w:pPr>
              <w:spacing w:before="0" w:after="0" w:line="240" w:lineRule="auto"/>
              <w:jc w:val="center"/>
              <w:rPr>
                <w:ins w:id="40697" w:author="pete jones" w:date="2022-03-12T12:01:00Z"/>
                <w:sz w:val="16"/>
                <w:szCs w:val="16"/>
                <w:rPrChange w:id="40698" w:author="pete jones" w:date="2022-03-12T12:01:00Z">
                  <w:rPr>
                    <w:ins w:id="40699" w:author="pete jones" w:date="2022-03-12T12:01:00Z"/>
                  </w:rPr>
                </w:rPrChange>
              </w:rPr>
              <w:pPrChange w:id="40700" w:author="pete jones" w:date="2022-03-12T12:02:00Z">
                <w:pPr/>
              </w:pPrChange>
            </w:pPr>
            <w:ins w:id="40701" w:author="pete jones" w:date="2022-03-12T12:01:00Z">
              <w:r w:rsidRPr="00CE6EF3">
                <w:rPr>
                  <w:sz w:val="16"/>
                  <w:szCs w:val="16"/>
                  <w:rPrChange w:id="40702" w:author="pete jones" w:date="2022-03-12T12:01:00Z">
                    <w:rPr/>
                  </w:rPrChange>
                </w:rPr>
                <w:t>4.8</w:t>
              </w:r>
            </w:ins>
          </w:p>
        </w:tc>
        <w:tc>
          <w:tcPr>
            <w:tcW w:w="960" w:type="dxa"/>
            <w:noWrap/>
            <w:hideMark/>
          </w:tcPr>
          <w:p w14:paraId="6D73F9F4" w14:textId="77777777" w:rsidR="00CE6EF3" w:rsidRPr="00CE6EF3" w:rsidRDefault="00CE6EF3">
            <w:pPr>
              <w:spacing w:before="0" w:after="0" w:line="240" w:lineRule="auto"/>
              <w:jc w:val="center"/>
              <w:rPr>
                <w:ins w:id="40703" w:author="pete jones" w:date="2022-03-12T12:01:00Z"/>
                <w:sz w:val="16"/>
                <w:szCs w:val="16"/>
                <w:rPrChange w:id="40704" w:author="pete jones" w:date="2022-03-12T12:01:00Z">
                  <w:rPr>
                    <w:ins w:id="40705" w:author="pete jones" w:date="2022-03-12T12:01:00Z"/>
                  </w:rPr>
                </w:rPrChange>
              </w:rPr>
              <w:pPrChange w:id="40706" w:author="pete jones" w:date="2022-03-12T12:02:00Z">
                <w:pPr/>
              </w:pPrChange>
            </w:pPr>
            <w:ins w:id="40707" w:author="pete jones" w:date="2022-03-12T12:01:00Z">
              <w:r w:rsidRPr="00CE6EF3">
                <w:rPr>
                  <w:sz w:val="16"/>
                  <w:szCs w:val="16"/>
                  <w:rPrChange w:id="40708" w:author="pete jones" w:date="2022-03-12T12:01:00Z">
                    <w:rPr/>
                  </w:rPrChange>
                </w:rPr>
                <w:t>4</w:t>
              </w:r>
            </w:ins>
          </w:p>
        </w:tc>
        <w:tc>
          <w:tcPr>
            <w:tcW w:w="8680" w:type="dxa"/>
            <w:hideMark/>
          </w:tcPr>
          <w:p w14:paraId="1548FE5A" w14:textId="77777777" w:rsidR="00CE6EF3" w:rsidRPr="00CE6EF3" w:rsidRDefault="00CE6EF3">
            <w:pPr>
              <w:spacing w:before="0" w:after="0" w:line="240" w:lineRule="auto"/>
              <w:rPr>
                <w:ins w:id="40709" w:author="pete jones" w:date="2022-03-12T12:01:00Z"/>
                <w:sz w:val="16"/>
                <w:szCs w:val="16"/>
                <w:rPrChange w:id="40710" w:author="pete jones" w:date="2022-03-12T12:01:00Z">
                  <w:rPr>
                    <w:ins w:id="40711" w:author="pete jones" w:date="2022-03-12T12:01:00Z"/>
                  </w:rPr>
                </w:rPrChange>
              </w:rPr>
              <w:pPrChange w:id="40712" w:author="pete jones" w:date="2022-03-12T12:01:00Z">
                <w:pPr/>
              </w:pPrChange>
            </w:pPr>
            <w:ins w:id="40713" w:author="pete jones" w:date="2022-03-12T12:01:00Z">
              <w:r w:rsidRPr="00CE6EF3">
                <w:rPr>
                  <w:sz w:val="16"/>
                  <w:szCs w:val="16"/>
                  <w:rPrChange w:id="40714" w:author="pete jones" w:date="2022-03-12T12:01:00Z">
                    <w:rPr/>
                  </w:rPrChange>
                </w:rPr>
                <w:t>Positive environment for curriculum development</w:t>
              </w:r>
            </w:ins>
          </w:p>
        </w:tc>
        <w:tc>
          <w:tcPr>
            <w:tcW w:w="1300" w:type="dxa"/>
            <w:noWrap/>
            <w:hideMark/>
          </w:tcPr>
          <w:p w14:paraId="2C528E26" w14:textId="77777777" w:rsidR="00CE6EF3" w:rsidRPr="00CE6EF3" w:rsidRDefault="00CE6EF3">
            <w:pPr>
              <w:spacing w:before="0" w:after="0" w:line="240" w:lineRule="auto"/>
              <w:jc w:val="center"/>
              <w:rPr>
                <w:ins w:id="40715" w:author="pete jones" w:date="2022-03-12T12:01:00Z"/>
                <w:sz w:val="16"/>
                <w:szCs w:val="16"/>
                <w:rPrChange w:id="40716" w:author="pete jones" w:date="2022-03-12T12:01:00Z">
                  <w:rPr>
                    <w:ins w:id="40717" w:author="pete jones" w:date="2022-03-12T12:01:00Z"/>
                  </w:rPr>
                </w:rPrChange>
              </w:rPr>
              <w:pPrChange w:id="40718" w:author="pete jones" w:date="2022-03-12T12:02:00Z">
                <w:pPr/>
              </w:pPrChange>
            </w:pPr>
            <w:ins w:id="40719" w:author="pete jones" w:date="2022-03-12T12:01:00Z">
              <w:r w:rsidRPr="00CE6EF3">
                <w:rPr>
                  <w:sz w:val="16"/>
                  <w:szCs w:val="16"/>
                  <w:rPrChange w:id="40720" w:author="pete jones" w:date="2022-03-12T12:01:00Z">
                    <w:rPr/>
                  </w:rPrChange>
                </w:rPr>
                <w:t>2</w:t>
              </w:r>
            </w:ins>
          </w:p>
        </w:tc>
      </w:tr>
      <w:tr w:rsidR="00CE6EF3" w:rsidRPr="00CE6EF3" w14:paraId="51FCD42C" w14:textId="77777777" w:rsidTr="00CE6EF3">
        <w:trPr>
          <w:trHeight w:val="300"/>
          <w:ins w:id="40721" w:author="pete jones" w:date="2022-03-12T12:01:00Z"/>
        </w:trPr>
        <w:tc>
          <w:tcPr>
            <w:tcW w:w="960" w:type="dxa"/>
            <w:noWrap/>
            <w:hideMark/>
          </w:tcPr>
          <w:p w14:paraId="62AA2E6E" w14:textId="77777777" w:rsidR="00CE6EF3" w:rsidRPr="00CE6EF3" w:rsidRDefault="00CE6EF3">
            <w:pPr>
              <w:spacing w:before="0" w:after="0" w:line="240" w:lineRule="auto"/>
              <w:jc w:val="center"/>
              <w:rPr>
                <w:ins w:id="40722" w:author="pete jones" w:date="2022-03-12T12:01:00Z"/>
                <w:sz w:val="16"/>
                <w:szCs w:val="16"/>
                <w:rPrChange w:id="40723" w:author="pete jones" w:date="2022-03-12T12:01:00Z">
                  <w:rPr>
                    <w:ins w:id="40724" w:author="pete jones" w:date="2022-03-12T12:01:00Z"/>
                  </w:rPr>
                </w:rPrChange>
              </w:rPr>
              <w:pPrChange w:id="40725" w:author="pete jones" w:date="2022-03-12T12:02:00Z">
                <w:pPr/>
              </w:pPrChange>
            </w:pPr>
            <w:ins w:id="40726" w:author="pete jones" w:date="2022-03-12T12:01:00Z">
              <w:r w:rsidRPr="00CE6EF3">
                <w:rPr>
                  <w:sz w:val="16"/>
                  <w:szCs w:val="16"/>
                  <w:rPrChange w:id="40727" w:author="pete jones" w:date="2022-03-12T12:01:00Z">
                    <w:rPr/>
                  </w:rPrChange>
                </w:rPr>
                <w:t>4.9</w:t>
              </w:r>
            </w:ins>
          </w:p>
        </w:tc>
        <w:tc>
          <w:tcPr>
            <w:tcW w:w="960" w:type="dxa"/>
            <w:noWrap/>
            <w:hideMark/>
          </w:tcPr>
          <w:p w14:paraId="35C42B6C" w14:textId="77777777" w:rsidR="00CE6EF3" w:rsidRPr="00CE6EF3" w:rsidRDefault="00CE6EF3">
            <w:pPr>
              <w:spacing w:before="0" w:after="0" w:line="240" w:lineRule="auto"/>
              <w:jc w:val="center"/>
              <w:rPr>
                <w:ins w:id="40728" w:author="pete jones" w:date="2022-03-12T12:01:00Z"/>
                <w:sz w:val="16"/>
                <w:szCs w:val="16"/>
                <w:rPrChange w:id="40729" w:author="pete jones" w:date="2022-03-12T12:01:00Z">
                  <w:rPr>
                    <w:ins w:id="40730" w:author="pete jones" w:date="2022-03-12T12:01:00Z"/>
                  </w:rPr>
                </w:rPrChange>
              </w:rPr>
              <w:pPrChange w:id="40731" w:author="pete jones" w:date="2022-03-12T12:02:00Z">
                <w:pPr/>
              </w:pPrChange>
            </w:pPr>
            <w:ins w:id="40732" w:author="pete jones" w:date="2022-03-12T12:01:00Z">
              <w:r w:rsidRPr="00CE6EF3">
                <w:rPr>
                  <w:sz w:val="16"/>
                  <w:szCs w:val="16"/>
                  <w:rPrChange w:id="40733" w:author="pete jones" w:date="2022-03-12T12:01:00Z">
                    <w:rPr/>
                  </w:rPrChange>
                </w:rPr>
                <w:t>4</w:t>
              </w:r>
            </w:ins>
          </w:p>
        </w:tc>
        <w:tc>
          <w:tcPr>
            <w:tcW w:w="8680" w:type="dxa"/>
            <w:hideMark/>
          </w:tcPr>
          <w:p w14:paraId="41C29292" w14:textId="3FA3A494" w:rsidR="00CE6EF3" w:rsidRPr="00CE6EF3" w:rsidRDefault="00F743B3">
            <w:pPr>
              <w:spacing w:before="0" w:after="0" w:line="240" w:lineRule="auto"/>
              <w:rPr>
                <w:ins w:id="40734" w:author="pete jones" w:date="2022-03-12T12:01:00Z"/>
                <w:sz w:val="16"/>
                <w:szCs w:val="16"/>
                <w:rPrChange w:id="40735" w:author="pete jones" w:date="2022-03-12T12:01:00Z">
                  <w:rPr>
                    <w:ins w:id="40736" w:author="pete jones" w:date="2022-03-12T12:01:00Z"/>
                  </w:rPr>
                </w:rPrChange>
              </w:rPr>
              <w:pPrChange w:id="40737" w:author="pete jones" w:date="2022-03-12T12:01:00Z">
                <w:pPr/>
              </w:pPrChange>
            </w:pPr>
            <w:ins w:id="40738" w:author="pete jones" w:date="2022-03-29T17:14:00Z">
              <w:r w:rsidRPr="00CE6EF3">
                <w:rPr>
                  <w:sz w:val="16"/>
                  <w:szCs w:val="16"/>
                </w:rPr>
                <w:t>Attitude</w:t>
              </w:r>
            </w:ins>
            <w:ins w:id="40739" w:author="pete jones" w:date="2022-03-12T12:01:00Z">
              <w:r w:rsidR="00CE6EF3" w:rsidRPr="00CE6EF3">
                <w:rPr>
                  <w:sz w:val="16"/>
                  <w:szCs w:val="16"/>
                  <w:rPrChange w:id="40740" w:author="pete jones" w:date="2022-03-12T12:01:00Z">
                    <w:rPr/>
                  </w:rPrChange>
                </w:rPr>
                <w:t xml:space="preserve"> to change - academics and management</w:t>
              </w:r>
            </w:ins>
          </w:p>
        </w:tc>
        <w:tc>
          <w:tcPr>
            <w:tcW w:w="1300" w:type="dxa"/>
            <w:noWrap/>
            <w:hideMark/>
          </w:tcPr>
          <w:p w14:paraId="607DB7B0" w14:textId="77777777" w:rsidR="00CE6EF3" w:rsidRPr="00CE6EF3" w:rsidRDefault="00CE6EF3">
            <w:pPr>
              <w:spacing w:before="0" w:after="0" w:line="240" w:lineRule="auto"/>
              <w:jc w:val="center"/>
              <w:rPr>
                <w:ins w:id="40741" w:author="pete jones" w:date="2022-03-12T12:01:00Z"/>
                <w:sz w:val="16"/>
                <w:szCs w:val="16"/>
                <w:rPrChange w:id="40742" w:author="pete jones" w:date="2022-03-12T12:01:00Z">
                  <w:rPr>
                    <w:ins w:id="40743" w:author="pete jones" w:date="2022-03-12T12:01:00Z"/>
                  </w:rPr>
                </w:rPrChange>
              </w:rPr>
              <w:pPrChange w:id="40744" w:author="pete jones" w:date="2022-03-12T12:02:00Z">
                <w:pPr/>
              </w:pPrChange>
            </w:pPr>
            <w:ins w:id="40745" w:author="pete jones" w:date="2022-03-12T12:01:00Z">
              <w:r w:rsidRPr="00CE6EF3">
                <w:rPr>
                  <w:sz w:val="16"/>
                  <w:szCs w:val="16"/>
                  <w:rPrChange w:id="40746" w:author="pete jones" w:date="2022-03-12T12:01:00Z">
                    <w:rPr/>
                  </w:rPrChange>
                </w:rPr>
                <w:t>1</w:t>
              </w:r>
            </w:ins>
          </w:p>
        </w:tc>
      </w:tr>
      <w:tr w:rsidR="00CE6EF3" w:rsidRPr="00CE6EF3" w14:paraId="3EB2F709" w14:textId="77777777" w:rsidTr="00CE6EF3">
        <w:trPr>
          <w:trHeight w:val="300"/>
          <w:ins w:id="40747" w:author="pete jones" w:date="2022-03-12T12:01:00Z"/>
        </w:trPr>
        <w:tc>
          <w:tcPr>
            <w:tcW w:w="960" w:type="dxa"/>
            <w:noWrap/>
            <w:hideMark/>
          </w:tcPr>
          <w:p w14:paraId="6B6471C6" w14:textId="77777777" w:rsidR="00CE6EF3" w:rsidRPr="00CE6EF3" w:rsidRDefault="00CE6EF3">
            <w:pPr>
              <w:spacing w:before="0" w:after="0" w:line="240" w:lineRule="auto"/>
              <w:jc w:val="center"/>
              <w:rPr>
                <w:ins w:id="40748" w:author="pete jones" w:date="2022-03-12T12:01:00Z"/>
                <w:sz w:val="16"/>
                <w:szCs w:val="16"/>
                <w:rPrChange w:id="40749" w:author="pete jones" w:date="2022-03-12T12:01:00Z">
                  <w:rPr>
                    <w:ins w:id="40750" w:author="pete jones" w:date="2022-03-12T12:01:00Z"/>
                  </w:rPr>
                </w:rPrChange>
              </w:rPr>
              <w:pPrChange w:id="40751" w:author="pete jones" w:date="2022-03-12T12:02:00Z">
                <w:pPr/>
              </w:pPrChange>
            </w:pPr>
            <w:ins w:id="40752" w:author="pete jones" w:date="2022-03-12T12:01:00Z">
              <w:r w:rsidRPr="00CE6EF3">
                <w:rPr>
                  <w:sz w:val="16"/>
                  <w:szCs w:val="16"/>
                  <w:rPrChange w:id="40753" w:author="pete jones" w:date="2022-03-12T12:01:00Z">
                    <w:rPr/>
                  </w:rPrChange>
                </w:rPr>
                <w:t>4.10</w:t>
              </w:r>
            </w:ins>
          </w:p>
        </w:tc>
        <w:tc>
          <w:tcPr>
            <w:tcW w:w="960" w:type="dxa"/>
            <w:noWrap/>
            <w:hideMark/>
          </w:tcPr>
          <w:p w14:paraId="076DB850" w14:textId="77777777" w:rsidR="00CE6EF3" w:rsidRPr="00CE6EF3" w:rsidRDefault="00CE6EF3">
            <w:pPr>
              <w:spacing w:before="0" w:after="0" w:line="240" w:lineRule="auto"/>
              <w:jc w:val="center"/>
              <w:rPr>
                <w:ins w:id="40754" w:author="pete jones" w:date="2022-03-12T12:01:00Z"/>
                <w:sz w:val="16"/>
                <w:szCs w:val="16"/>
                <w:rPrChange w:id="40755" w:author="pete jones" w:date="2022-03-12T12:01:00Z">
                  <w:rPr>
                    <w:ins w:id="40756" w:author="pete jones" w:date="2022-03-12T12:01:00Z"/>
                  </w:rPr>
                </w:rPrChange>
              </w:rPr>
              <w:pPrChange w:id="40757" w:author="pete jones" w:date="2022-03-12T12:02:00Z">
                <w:pPr/>
              </w:pPrChange>
            </w:pPr>
            <w:ins w:id="40758" w:author="pete jones" w:date="2022-03-12T12:01:00Z">
              <w:r w:rsidRPr="00CE6EF3">
                <w:rPr>
                  <w:sz w:val="16"/>
                  <w:szCs w:val="16"/>
                  <w:rPrChange w:id="40759" w:author="pete jones" w:date="2022-03-12T12:01:00Z">
                    <w:rPr/>
                  </w:rPrChange>
                </w:rPr>
                <w:t>4</w:t>
              </w:r>
            </w:ins>
          </w:p>
        </w:tc>
        <w:tc>
          <w:tcPr>
            <w:tcW w:w="8680" w:type="dxa"/>
            <w:hideMark/>
          </w:tcPr>
          <w:p w14:paraId="17448073" w14:textId="77777777" w:rsidR="00CE6EF3" w:rsidRPr="00CE6EF3" w:rsidRDefault="00CE6EF3">
            <w:pPr>
              <w:spacing w:before="0" w:after="0" w:line="240" w:lineRule="auto"/>
              <w:rPr>
                <w:ins w:id="40760" w:author="pete jones" w:date="2022-03-12T12:01:00Z"/>
                <w:sz w:val="16"/>
                <w:szCs w:val="16"/>
                <w:rPrChange w:id="40761" w:author="pete jones" w:date="2022-03-12T12:01:00Z">
                  <w:rPr>
                    <w:ins w:id="40762" w:author="pete jones" w:date="2022-03-12T12:01:00Z"/>
                  </w:rPr>
                </w:rPrChange>
              </w:rPr>
              <w:pPrChange w:id="40763" w:author="pete jones" w:date="2022-03-12T12:01:00Z">
                <w:pPr/>
              </w:pPrChange>
            </w:pPr>
            <w:ins w:id="40764" w:author="pete jones" w:date="2022-03-12T12:01:00Z">
              <w:r w:rsidRPr="00CE6EF3">
                <w:rPr>
                  <w:sz w:val="16"/>
                  <w:szCs w:val="16"/>
                  <w:rPrChange w:id="40765" w:author="pete jones" w:date="2022-03-12T12:01:00Z">
                    <w:rPr/>
                  </w:rPrChange>
                </w:rPr>
                <w:t>Integration of project challenges - credit towards summative assessment</w:t>
              </w:r>
            </w:ins>
          </w:p>
        </w:tc>
        <w:tc>
          <w:tcPr>
            <w:tcW w:w="1300" w:type="dxa"/>
            <w:noWrap/>
            <w:hideMark/>
          </w:tcPr>
          <w:p w14:paraId="3A0075C6" w14:textId="77777777" w:rsidR="00CE6EF3" w:rsidRPr="00CE6EF3" w:rsidRDefault="00CE6EF3">
            <w:pPr>
              <w:spacing w:before="0" w:after="0" w:line="240" w:lineRule="auto"/>
              <w:jc w:val="center"/>
              <w:rPr>
                <w:ins w:id="40766" w:author="pete jones" w:date="2022-03-12T12:01:00Z"/>
                <w:sz w:val="16"/>
                <w:szCs w:val="16"/>
                <w:rPrChange w:id="40767" w:author="pete jones" w:date="2022-03-12T12:01:00Z">
                  <w:rPr>
                    <w:ins w:id="40768" w:author="pete jones" w:date="2022-03-12T12:01:00Z"/>
                  </w:rPr>
                </w:rPrChange>
              </w:rPr>
              <w:pPrChange w:id="40769" w:author="pete jones" w:date="2022-03-12T12:02:00Z">
                <w:pPr/>
              </w:pPrChange>
            </w:pPr>
            <w:ins w:id="40770" w:author="pete jones" w:date="2022-03-12T12:01:00Z">
              <w:r w:rsidRPr="00CE6EF3">
                <w:rPr>
                  <w:sz w:val="16"/>
                  <w:szCs w:val="16"/>
                  <w:rPrChange w:id="40771" w:author="pete jones" w:date="2022-03-12T12:01:00Z">
                    <w:rPr/>
                  </w:rPrChange>
                </w:rPr>
                <w:t>1</w:t>
              </w:r>
            </w:ins>
          </w:p>
        </w:tc>
      </w:tr>
      <w:tr w:rsidR="00CE6EF3" w:rsidRPr="00CE6EF3" w14:paraId="0B5B6CED" w14:textId="77777777" w:rsidTr="00CE6EF3">
        <w:trPr>
          <w:trHeight w:val="300"/>
          <w:ins w:id="40772" w:author="pete jones" w:date="2022-03-12T12:01:00Z"/>
        </w:trPr>
        <w:tc>
          <w:tcPr>
            <w:tcW w:w="960" w:type="dxa"/>
            <w:noWrap/>
            <w:hideMark/>
          </w:tcPr>
          <w:p w14:paraId="72BBE065" w14:textId="77777777" w:rsidR="00CE6EF3" w:rsidRPr="00CE6EF3" w:rsidRDefault="00CE6EF3">
            <w:pPr>
              <w:spacing w:before="0" w:after="0" w:line="240" w:lineRule="auto"/>
              <w:jc w:val="center"/>
              <w:rPr>
                <w:ins w:id="40773" w:author="pete jones" w:date="2022-03-12T12:01:00Z"/>
                <w:sz w:val="16"/>
                <w:szCs w:val="16"/>
                <w:rPrChange w:id="40774" w:author="pete jones" w:date="2022-03-12T12:01:00Z">
                  <w:rPr>
                    <w:ins w:id="40775" w:author="pete jones" w:date="2022-03-12T12:01:00Z"/>
                  </w:rPr>
                </w:rPrChange>
              </w:rPr>
              <w:pPrChange w:id="40776" w:author="pete jones" w:date="2022-03-12T12:02:00Z">
                <w:pPr/>
              </w:pPrChange>
            </w:pPr>
            <w:ins w:id="40777" w:author="pete jones" w:date="2022-03-12T12:01:00Z">
              <w:r w:rsidRPr="00CE6EF3">
                <w:rPr>
                  <w:sz w:val="16"/>
                  <w:szCs w:val="16"/>
                  <w:rPrChange w:id="40778" w:author="pete jones" w:date="2022-03-12T12:01:00Z">
                    <w:rPr/>
                  </w:rPrChange>
                </w:rPr>
                <w:t>4.11</w:t>
              </w:r>
            </w:ins>
          </w:p>
        </w:tc>
        <w:tc>
          <w:tcPr>
            <w:tcW w:w="960" w:type="dxa"/>
            <w:noWrap/>
            <w:hideMark/>
          </w:tcPr>
          <w:p w14:paraId="2C9C7183" w14:textId="77777777" w:rsidR="00CE6EF3" w:rsidRPr="00CE6EF3" w:rsidRDefault="00CE6EF3">
            <w:pPr>
              <w:spacing w:before="0" w:after="0" w:line="240" w:lineRule="auto"/>
              <w:jc w:val="center"/>
              <w:rPr>
                <w:ins w:id="40779" w:author="pete jones" w:date="2022-03-12T12:01:00Z"/>
                <w:sz w:val="16"/>
                <w:szCs w:val="16"/>
                <w:rPrChange w:id="40780" w:author="pete jones" w:date="2022-03-12T12:01:00Z">
                  <w:rPr>
                    <w:ins w:id="40781" w:author="pete jones" w:date="2022-03-12T12:01:00Z"/>
                  </w:rPr>
                </w:rPrChange>
              </w:rPr>
              <w:pPrChange w:id="40782" w:author="pete jones" w:date="2022-03-12T12:02:00Z">
                <w:pPr/>
              </w:pPrChange>
            </w:pPr>
            <w:ins w:id="40783" w:author="pete jones" w:date="2022-03-12T12:01:00Z">
              <w:r w:rsidRPr="00CE6EF3">
                <w:rPr>
                  <w:sz w:val="16"/>
                  <w:szCs w:val="16"/>
                  <w:rPrChange w:id="40784" w:author="pete jones" w:date="2022-03-12T12:01:00Z">
                    <w:rPr/>
                  </w:rPrChange>
                </w:rPr>
                <w:t>4</w:t>
              </w:r>
            </w:ins>
          </w:p>
        </w:tc>
        <w:tc>
          <w:tcPr>
            <w:tcW w:w="8680" w:type="dxa"/>
            <w:hideMark/>
          </w:tcPr>
          <w:p w14:paraId="08BB7AF2" w14:textId="77777777" w:rsidR="00CE6EF3" w:rsidRPr="00CE6EF3" w:rsidRDefault="00CE6EF3">
            <w:pPr>
              <w:spacing w:before="0" w:after="0" w:line="240" w:lineRule="auto"/>
              <w:rPr>
                <w:ins w:id="40785" w:author="pete jones" w:date="2022-03-12T12:01:00Z"/>
                <w:sz w:val="16"/>
                <w:szCs w:val="16"/>
                <w:rPrChange w:id="40786" w:author="pete jones" w:date="2022-03-12T12:01:00Z">
                  <w:rPr>
                    <w:ins w:id="40787" w:author="pete jones" w:date="2022-03-12T12:01:00Z"/>
                  </w:rPr>
                </w:rPrChange>
              </w:rPr>
              <w:pPrChange w:id="40788" w:author="pete jones" w:date="2022-03-12T12:01:00Z">
                <w:pPr/>
              </w:pPrChange>
            </w:pPr>
            <w:ins w:id="40789" w:author="pete jones" w:date="2022-03-12T12:01:00Z">
              <w:r w:rsidRPr="00CE6EF3">
                <w:rPr>
                  <w:sz w:val="16"/>
                  <w:szCs w:val="16"/>
                  <w:rPrChange w:id="40790" w:author="pete jones" w:date="2022-03-12T12:01:00Z">
                    <w:rPr/>
                  </w:rPrChange>
                </w:rPr>
                <w:t>Integration of project challenges - learning opportunities integrated into module content</w:t>
              </w:r>
            </w:ins>
          </w:p>
        </w:tc>
        <w:tc>
          <w:tcPr>
            <w:tcW w:w="1300" w:type="dxa"/>
            <w:noWrap/>
            <w:hideMark/>
          </w:tcPr>
          <w:p w14:paraId="1B684CEA" w14:textId="77777777" w:rsidR="00CE6EF3" w:rsidRPr="00CE6EF3" w:rsidRDefault="00CE6EF3">
            <w:pPr>
              <w:spacing w:before="0" w:after="0" w:line="240" w:lineRule="auto"/>
              <w:jc w:val="center"/>
              <w:rPr>
                <w:ins w:id="40791" w:author="pete jones" w:date="2022-03-12T12:01:00Z"/>
                <w:sz w:val="16"/>
                <w:szCs w:val="16"/>
                <w:rPrChange w:id="40792" w:author="pete jones" w:date="2022-03-12T12:01:00Z">
                  <w:rPr>
                    <w:ins w:id="40793" w:author="pete jones" w:date="2022-03-12T12:01:00Z"/>
                  </w:rPr>
                </w:rPrChange>
              </w:rPr>
              <w:pPrChange w:id="40794" w:author="pete jones" w:date="2022-03-12T12:02:00Z">
                <w:pPr/>
              </w:pPrChange>
            </w:pPr>
            <w:ins w:id="40795" w:author="pete jones" w:date="2022-03-12T12:01:00Z">
              <w:r w:rsidRPr="00CE6EF3">
                <w:rPr>
                  <w:sz w:val="16"/>
                  <w:szCs w:val="16"/>
                  <w:rPrChange w:id="40796" w:author="pete jones" w:date="2022-03-12T12:01:00Z">
                    <w:rPr/>
                  </w:rPrChange>
                </w:rPr>
                <w:t>1</w:t>
              </w:r>
            </w:ins>
          </w:p>
        </w:tc>
      </w:tr>
      <w:tr w:rsidR="00CE6EF3" w:rsidRPr="00CE6EF3" w14:paraId="7E66BA58" w14:textId="77777777" w:rsidTr="00CE6EF3">
        <w:trPr>
          <w:trHeight w:val="300"/>
          <w:ins w:id="40797" w:author="pete jones" w:date="2022-03-12T12:01:00Z"/>
        </w:trPr>
        <w:tc>
          <w:tcPr>
            <w:tcW w:w="960" w:type="dxa"/>
            <w:noWrap/>
            <w:hideMark/>
          </w:tcPr>
          <w:p w14:paraId="4D6E7140" w14:textId="77777777" w:rsidR="00CE6EF3" w:rsidRPr="00CE6EF3" w:rsidRDefault="00CE6EF3">
            <w:pPr>
              <w:spacing w:before="0" w:after="0" w:line="240" w:lineRule="auto"/>
              <w:jc w:val="center"/>
              <w:rPr>
                <w:ins w:id="40798" w:author="pete jones" w:date="2022-03-12T12:01:00Z"/>
                <w:sz w:val="16"/>
                <w:szCs w:val="16"/>
                <w:rPrChange w:id="40799" w:author="pete jones" w:date="2022-03-12T12:01:00Z">
                  <w:rPr>
                    <w:ins w:id="40800" w:author="pete jones" w:date="2022-03-12T12:01:00Z"/>
                  </w:rPr>
                </w:rPrChange>
              </w:rPr>
              <w:pPrChange w:id="40801" w:author="pete jones" w:date="2022-03-12T12:02:00Z">
                <w:pPr/>
              </w:pPrChange>
            </w:pPr>
            <w:ins w:id="40802" w:author="pete jones" w:date="2022-03-12T12:01:00Z">
              <w:r w:rsidRPr="00CE6EF3">
                <w:rPr>
                  <w:sz w:val="16"/>
                  <w:szCs w:val="16"/>
                  <w:rPrChange w:id="40803" w:author="pete jones" w:date="2022-03-12T12:01:00Z">
                    <w:rPr/>
                  </w:rPrChange>
                </w:rPr>
                <w:t>4.12</w:t>
              </w:r>
            </w:ins>
          </w:p>
        </w:tc>
        <w:tc>
          <w:tcPr>
            <w:tcW w:w="960" w:type="dxa"/>
            <w:noWrap/>
            <w:hideMark/>
          </w:tcPr>
          <w:p w14:paraId="20FB8416" w14:textId="77777777" w:rsidR="00CE6EF3" w:rsidRPr="00CE6EF3" w:rsidRDefault="00CE6EF3">
            <w:pPr>
              <w:spacing w:before="0" w:after="0" w:line="240" w:lineRule="auto"/>
              <w:jc w:val="center"/>
              <w:rPr>
                <w:ins w:id="40804" w:author="pete jones" w:date="2022-03-12T12:01:00Z"/>
                <w:sz w:val="16"/>
                <w:szCs w:val="16"/>
                <w:rPrChange w:id="40805" w:author="pete jones" w:date="2022-03-12T12:01:00Z">
                  <w:rPr>
                    <w:ins w:id="40806" w:author="pete jones" w:date="2022-03-12T12:01:00Z"/>
                  </w:rPr>
                </w:rPrChange>
              </w:rPr>
              <w:pPrChange w:id="40807" w:author="pete jones" w:date="2022-03-12T12:02:00Z">
                <w:pPr/>
              </w:pPrChange>
            </w:pPr>
            <w:ins w:id="40808" w:author="pete jones" w:date="2022-03-12T12:01:00Z">
              <w:r w:rsidRPr="00CE6EF3">
                <w:rPr>
                  <w:sz w:val="16"/>
                  <w:szCs w:val="16"/>
                  <w:rPrChange w:id="40809" w:author="pete jones" w:date="2022-03-12T12:01:00Z">
                    <w:rPr/>
                  </w:rPrChange>
                </w:rPr>
                <w:t>4</w:t>
              </w:r>
            </w:ins>
          </w:p>
        </w:tc>
        <w:tc>
          <w:tcPr>
            <w:tcW w:w="8680" w:type="dxa"/>
            <w:hideMark/>
          </w:tcPr>
          <w:p w14:paraId="6C06FFAE" w14:textId="275D7795" w:rsidR="00CE6EF3" w:rsidRPr="00CE6EF3" w:rsidRDefault="00CE6EF3">
            <w:pPr>
              <w:spacing w:before="0" w:after="0" w:line="240" w:lineRule="auto"/>
              <w:rPr>
                <w:ins w:id="40810" w:author="pete jones" w:date="2022-03-12T12:01:00Z"/>
                <w:sz w:val="16"/>
                <w:szCs w:val="16"/>
                <w:rPrChange w:id="40811" w:author="pete jones" w:date="2022-03-12T12:01:00Z">
                  <w:rPr>
                    <w:ins w:id="40812" w:author="pete jones" w:date="2022-03-12T12:01:00Z"/>
                  </w:rPr>
                </w:rPrChange>
              </w:rPr>
              <w:pPrChange w:id="40813" w:author="pete jones" w:date="2022-03-12T12:01:00Z">
                <w:pPr/>
              </w:pPrChange>
            </w:pPr>
            <w:ins w:id="40814" w:author="pete jones" w:date="2022-03-12T12:01:00Z">
              <w:r w:rsidRPr="00CE6EF3">
                <w:rPr>
                  <w:sz w:val="16"/>
                  <w:szCs w:val="16"/>
                  <w:rPrChange w:id="40815" w:author="pete jones" w:date="2022-03-12T12:01:00Z">
                    <w:rPr/>
                  </w:rPrChange>
                </w:rPr>
                <w:t>Alignment of 21st</w:t>
              </w:r>
            </w:ins>
            <w:ins w:id="40816" w:author="pete jones" w:date="2022-03-30T10:51:00Z">
              <w:r w:rsidR="002A65B6">
                <w:rPr>
                  <w:sz w:val="16"/>
                  <w:szCs w:val="16"/>
                </w:rPr>
                <w:t>-</w:t>
              </w:r>
            </w:ins>
            <w:ins w:id="40817" w:author="pete jones" w:date="2022-03-12T12:01:00Z">
              <w:r w:rsidRPr="00CE6EF3">
                <w:rPr>
                  <w:sz w:val="16"/>
                  <w:szCs w:val="16"/>
                  <w:rPrChange w:id="40818" w:author="pete jones" w:date="2022-03-12T12:01:00Z">
                    <w:rPr/>
                  </w:rPrChange>
                </w:rPr>
                <w:t xml:space="preserve">century skills to </w:t>
              </w:r>
            </w:ins>
            <w:ins w:id="40819" w:author="pete jones" w:date="2022-03-30T10:51:00Z">
              <w:r w:rsidR="002A65B6">
                <w:rPr>
                  <w:sz w:val="16"/>
                  <w:szCs w:val="16"/>
                </w:rPr>
                <w:t xml:space="preserve">the </w:t>
              </w:r>
            </w:ins>
            <w:ins w:id="40820" w:author="pete jones" w:date="2022-03-12T12:01:00Z">
              <w:r w:rsidRPr="00CE6EF3">
                <w:rPr>
                  <w:sz w:val="16"/>
                  <w:szCs w:val="16"/>
                  <w:rPrChange w:id="40821" w:author="pete jones" w:date="2022-03-12T12:01:00Z">
                    <w:rPr/>
                  </w:rPrChange>
                </w:rPr>
                <w:t>learning experience</w:t>
              </w:r>
            </w:ins>
          </w:p>
        </w:tc>
        <w:tc>
          <w:tcPr>
            <w:tcW w:w="1300" w:type="dxa"/>
            <w:noWrap/>
            <w:hideMark/>
          </w:tcPr>
          <w:p w14:paraId="638B9F2F" w14:textId="77777777" w:rsidR="00CE6EF3" w:rsidRPr="00CE6EF3" w:rsidRDefault="00CE6EF3">
            <w:pPr>
              <w:spacing w:before="0" w:after="0" w:line="240" w:lineRule="auto"/>
              <w:jc w:val="center"/>
              <w:rPr>
                <w:ins w:id="40822" w:author="pete jones" w:date="2022-03-12T12:01:00Z"/>
                <w:sz w:val="16"/>
                <w:szCs w:val="16"/>
                <w:rPrChange w:id="40823" w:author="pete jones" w:date="2022-03-12T12:01:00Z">
                  <w:rPr>
                    <w:ins w:id="40824" w:author="pete jones" w:date="2022-03-12T12:01:00Z"/>
                  </w:rPr>
                </w:rPrChange>
              </w:rPr>
              <w:pPrChange w:id="40825" w:author="pete jones" w:date="2022-03-12T12:02:00Z">
                <w:pPr/>
              </w:pPrChange>
            </w:pPr>
            <w:ins w:id="40826" w:author="pete jones" w:date="2022-03-12T12:01:00Z">
              <w:r w:rsidRPr="00CE6EF3">
                <w:rPr>
                  <w:sz w:val="16"/>
                  <w:szCs w:val="16"/>
                  <w:rPrChange w:id="40827" w:author="pete jones" w:date="2022-03-12T12:01:00Z">
                    <w:rPr/>
                  </w:rPrChange>
                </w:rPr>
                <w:t>1</w:t>
              </w:r>
            </w:ins>
          </w:p>
        </w:tc>
      </w:tr>
      <w:tr w:rsidR="00CE6EF3" w:rsidRPr="00CE6EF3" w14:paraId="63058B9F" w14:textId="77777777" w:rsidTr="00CE6EF3">
        <w:trPr>
          <w:trHeight w:val="300"/>
          <w:ins w:id="40828" w:author="pete jones" w:date="2022-03-12T12:01:00Z"/>
        </w:trPr>
        <w:tc>
          <w:tcPr>
            <w:tcW w:w="960" w:type="dxa"/>
            <w:noWrap/>
            <w:hideMark/>
          </w:tcPr>
          <w:p w14:paraId="4607ADDE" w14:textId="77777777" w:rsidR="00CE6EF3" w:rsidRPr="00CE6EF3" w:rsidRDefault="00CE6EF3">
            <w:pPr>
              <w:spacing w:before="0" w:after="0" w:line="240" w:lineRule="auto"/>
              <w:jc w:val="center"/>
              <w:rPr>
                <w:ins w:id="40829" w:author="pete jones" w:date="2022-03-12T12:01:00Z"/>
                <w:sz w:val="16"/>
                <w:szCs w:val="16"/>
                <w:rPrChange w:id="40830" w:author="pete jones" w:date="2022-03-12T12:01:00Z">
                  <w:rPr>
                    <w:ins w:id="40831" w:author="pete jones" w:date="2022-03-12T12:01:00Z"/>
                  </w:rPr>
                </w:rPrChange>
              </w:rPr>
              <w:pPrChange w:id="40832" w:author="pete jones" w:date="2022-03-12T12:02:00Z">
                <w:pPr/>
              </w:pPrChange>
            </w:pPr>
            <w:ins w:id="40833" w:author="pete jones" w:date="2022-03-12T12:01:00Z">
              <w:r w:rsidRPr="00CE6EF3">
                <w:rPr>
                  <w:sz w:val="16"/>
                  <w:szCs w:val="16"/>
                  <w:rPrChange w:id="40834" w:author="pete jones" w:date="2022-03-12T12:01:00Z">
                    <w:rPr/>
                  </w:rPrChange>
                </w:rPr>
                <w:t>4.13</w:t>
              </w:r>
            </w:ins>
          </w:p>
        </w:tc>
        <w:tc>
          <w:tcPr>
            <w:tcW w:w="960" w:type="dxa"/>
            <w:noWrap/>
            <w:hideMark/>
          </w:tcPr>
          <w:p w14:paraId="2FA5E6B4" w14:textId="77777777" w:rsidR="00CE6EF3" w:rsidRPr="00CE6EF3" w:rsidRDefault="00CE6EF3">
            <w:pPr>
              <w:spacing w:before="0" w:after="0" w:line="240" w:lineRule="auto"/>
              <w:jc w:val="center"/>
              <w:rPr>
                <w:ins w:id="40835" w:author="pete jones" w:date="2022-03-12T12:01:00Z"/>
                <w:sz w:val="16"/>
                <w:szCs w:val="16"/>
                <w:rPrChange w:id="40836" w:author="pete jones" w:date="2022-03-12T12:01:00Z">
                  <w:rPr>
                    <w:ins w:id="40837" w:author="pete jones" w:date="2022-03-12T12:01:00Z"/>
                  </w:rPr>
                </w:rPrChange>
              </w:rPr>
              <w:pPrChange w:id="40838" w:author="pete jones" w:date="2022-03-12T12:02:00Z">
                <w:pPr/>
              </w:pPrChange>
            </w:pPr>
            <w:ins w:id="40839" w:author="pete jones" w:date="2022-03-12T12:01:00Z">
              <w:r w:rsidRPr="00CE6EF3">
                <w:rPr>
                  <w:sz w:val="16"/>
                  <w:szCs w:val="16"/>
                  <w:rPrChange w:id="40840" w:author="pete jones" w:date="2022-03-12T12:01:00Z">
                    <w:rPr/>
                  </w:rPrChange>
                </w:rPr>
                <w:t>4</w:t>
              </w:r>
            </w:ins>
          </w:p>
        </w:tc>
        <w:tc>
          <w:tcPr>
            <w:tcW w:w="8680" w:type="dxa"/>
            <w:hideMark/>
          </w:tcPr>
          <w:p w14:paraId="0A90650E" w14:textId="5F60E0BC" w:rsidR="00CE6EF3" w:rsidRPr="00CE6EF3" w:rsidRDefault="00CE6EF3">
            <w:pPr>
              <w:spacing w:before="0" w:after="0" w:line="240" w:lineRule="auto"/>
              <w:rPr>
                <w:ins w:id="40841" w:author="pete jones" w:date="2022-03-12T12:01:00Z"/>
                <w:sz w:val="16"/>
                <w:szCs w:val="16"/>
                <w:rPrChange w:id="40842" w:author="pete jones" w:date="2022-03-12T12:01:00Z">
                  <w:rPr>
                    <w:ins w:id="40843" w:author="pete jones" w:date="2022-03-12T12:01:00Z"/>
                  </w:rPr>
                </w:rPrChange>
              </w:rPr>
              <w:pPrChange w:id="40844" w:author="pete jones" w:date="2022-03-12T12:01:00Z">
                <w:pPr/>
              </w:pPrChange>
            </w:pPr>
            <w:ins w:id="40845" w:author="pete jones" w:date="2022-03-12T12:01:00Z">
              <w:r w:rsidRPr="00CE6EF3">
                <w:rPr>
                  <w:sz w:val="16"/>
                  <w:szCs w:val="16"/>
                  <w:rPrChange w:id="40846" w:author="pete jones" w:date="2022-03-12T12:01:00Z">
                    <w:rPr/>
                  </w:rPrChange>
                </w:rPr>
                <w:t>Industry support - curriculum advisors</w:t>
              </w:r>
            </w:ins>
            <w:ins w:id="40847" w:author="pete jones" w:date="2022-03-30T10:51:00Z">
              <w:r w:rsidR="002A65B6">
                <w:rPr>
                  <w:sz w:val="16"/>
                  <w:szCs w:val="16"/>
                </w:rPr>
                <w:t>/</w:t>
              </w:r>
            </w:ins>
            <w:ins w:id="40848" w:author="pete jones" w:date="2022-03-12T12:01:00Z">
              <w:r w:rsidRPr="00CE6EF3">
                <w:rPr>
                  <w:sz w:val="16"/>
                  <w:szCs w:val="16"/>
                  <w:rPrChange w:id="40849" w:author="pete jones" w:date="2022-03-12T12:01:00Z">
                    <w:rPr/>
                  </w:rPrChange>
                </w:rPr>
                <w:t>specialist guests or assessors</w:t>
              </w:r>
            </w:ins>
          </w:p>
        </w:tc>
        <w:tc>
          <w:tcPr>
            <w:tcW w:w="1300" w:type="dxa"/>
            <w:noWrap/>
            <w:hideMark/>
          </w:tcPr>
          <w:p w14:paraId="60817F82" w14:textId="77777777" w:rsidR="00CE6EF3" w:rsidRPr="00CE6EF3" w:rsidRDefault="00CE6EF3">
            <w:pPr>
              <w:spacing w:before="0" w:after="0" w:line="240" w:lineRule="auto"/>
              <w:jc w:val="center"/>
              <w:rPr>
                <w:ins w:id="40850" w:author="pete jones" w:date="2022-03-12T12:01:00Z"/>
                <w:sz w:val="16"/>
                <w:szCs w:val="16"/>
                <w:rPrChange w:id="40851" w:author="pete jones" w:date="2022-03-12T12:01:00Z">
                  <w:rPr>
                    <w:ins w:id="40852" w:author="pete jones" w:date="2022-03-12T12:01:00Z"/>
                  </w:rPr>
                </w:rPrChange>
              </w:rPr>
              <w:pPrChange w:id="40853" w:author="pete jones" w:date="2022-03-12T12:02:00Z">
                <w:pPr/>
              </w:pPrChange>
            </w:pPr>
            <w:ins w:id="40854" w:author="pete jones" w:date="2022-03-12T12:01:00Z">
              <w:r w:rsidRPr="00CE6EF3">
                <w:rPr>
                  <w:sz w:val="16"/>
                  <w:szCs w:val="16"/>
                  <w:rPrChange w:id="40855" w:author="pete jones" w:date="2022-03-12T12:01:00Z">
                    <w:rPr/>
                  </w:rPrChange>
                </w:rPr>
                <w:t>3</w:t>
              </w:r>
            </w:ins>
          </w:p>
        </w:tc>
      </w:tr>
      <w:tr w:rsidR="00CE6EF3" w:rsidRPr="00CE6EF3" w14:paraId="4A6BAF32" w14:textId="77777777" w:rsidTr="00CE6EF3">
        <w:trPr>
          <w:trHeight w:val="300"/>
          <w:ins w:id="40856" w:author="pete jones" w:date="2022-03-12T12:01:00Z"/>
        </w:trPr>
        <w:tc>
          <w:tcPr>
            <w:tcW w:w="960" w:type="dxa"/>
            <w:noWrap/>
            <w:hideMark/>
          </w:tcPr>
          <w:p w14:paraId="66CA3417" w14:textId="77777777" w:rsidR="00CE6EF3" w:rsidRPr="00CE6EF3" w:rsidRDefault="00CE6EF3">
            <w:pPr>
              <w:spacing w:before="0" w:after="0" w:line="240" w:lineRule="auto"/>
              <w:jc w:val="center"/>
              <w:rPr>
                <w:ins w:id="40857" w:author="pete jones" w:date="2022-03-12T12:01:00Z"/>
                <w:sz w:val="16"/>
                <w:szCs w:val="16"/>
                <w:rPrChange w:id="40858" w:author="pete jones" w:date="2022-03-12T12:01:00Z">
                  <w:rPr>
                    <w:ins w:id="40859" w:author="pete jones" w:date="2022-03-12T12:01:00Z"/>
                  </w:rPr>
                </w:rPrChange>
              </w:rPr>
              <w:pPrChange w:id="40860" w:author="pete jones" w:date="2022-03-12T12:02:00Z">
                <w:pPr/>
              </w:pPrChange>
            </w:pPr>
            <w:ins w:id="40861" w:author="pete jones" w:date="2022-03-12T12:01:00Z">
              <w:r w:rsidRPr="00CE6EF3">
                <w:rPr>
                  <w:sz w:val="16"/>
                  <w:szCs w:val="16"/>
                  <w:rPrChange w:id="40862" w:author="pete jones" w:date="2022-03-12T12:01:00Z">
                    <w:rPr/>
                  </w:rPrChange>
                </w:rPr>
                <w:t>4.14</w:t>
              </w:r>
            </w:ins>
          </w:p>
        </w:tc>
        <w:tc>
          <w:tcPr>
            <w:tcW w:w="960" w:type="dxa"/>
            <w:noWrap/>
            <w:hideMark/>
          </w:tcPr>
          <w:p w14:paraId="763D54AE" w14:textId="77777777" w:rsidR="00CE6EF3" w:rsidRPr="00CE6EF3" w:rsidRDefault="00CE6EF3">
            <w:pPr>
              <w:spacing w:before="0" w:after="0" w:line="240" w:lineRule="auto"/>
              <w:jc w:val="center"/>
              <w:rPr>
                <w:ins w:id="40863" w:author="pete jones" w:date="2022-03-12T12:01:00Z"/>
                <w:sz w:val="16"/>
                <w:szCs w:val="16"/>
                <w:rPrChange w:id="40864" w:author="pete jones" w:date="2022-03-12T12:01:00Z">
                  <w:rPr>
                    <w:ins w:id="40865" w:author="pete jones" w:date="2022-03-12T12:01:00Z"/>
                  </w:rPr>
                </w:rPrChange>
              </w:rPr>
              <w:pPrChange w:id="40866" w:author="pete jones" w:date="2022-03-12T12:02:00Z">
                <w:pPr/>
              </w:pPrChange>
            </w:pPr>
            <w:ins w:id="40867" w:author="pete jones" w:date="2022-03-12T12:01:00Z">
              <w:r w:rsidRPr="00CE6EF3">
                <w:rPr>
                  <w:sz w:val="16"/>
                  <w:szCs w:val="16"/>
                  <w:rPrChange w:id="40868" w:author="pete jones" w:date="2022-03-12T12:01:00Z">
                    <w:rPr/>
                  </w:rPrChange>
                </w:rPr>
                <w:t>4</w:t>
              </w:r>
            </w:ins>
          </w:p>
        </w:tc>
        <w:tc>
          <w:tcPr>
            <w:tcW w:w="8680" w:type="dxa"/>
            <w:hideMark/>
          </w:tcPr>
          <w:p w14:paraId="29E6A0DB" w14:textId="77777777" w:rsidR="00CE6EF3" w:rsidRPr="00CE6EF3" w:rsidRDefault="00CE6EF3">
            <w:pPr>
              <w:spacing w:before="0" w:after="0" w:line="240" w:lineRule="auto"/>
              <w:rPr>
                <w:ins w:id="40869" w:author="pete jones" w:date="2022-03-12T12:01:00Z"/>
                <w:sz w:val="16"/>
                <w:szCs w:val="16"/>
                <w:rPrChange w:id="40870" w:author="pete jones" w:date="2022-03-12T12:01:00Z">
                  <w:rPr>
                    <w:ins w:id="40871" w:author="pete jones" w:date="2022-03-12T12:01:00Z"/>
                  </w:rPr>
                </w:rPrChange>
              </w:rPr>
              <w:pPrChange w:id="40872" w:author="pete jones" w:date="2022-03-12T12:01:00Z">
                <w:pPr/>
              </w:pPrChange>
            </w:pPr>
            <w:ins w:id="40873" w:author="pete jones" w:date="2022-03-12T12:01:00Z">
              <w:r w:rsidRPr="00CE6EF3">
                <w:rPr>
                  <w:sz w:val="16"/>
                  <w:szCs w:val="16"/>
                  <w:rPrChange w:id="40874" w:author="pete jones" w:date="2022-03-12T12:01:00Z">
                    <w:rPr/>
                  </w:rPrChange>
                </w:rPr>
                <w:t>Integrated research into learning experiences for all</w:t>
              </w:r>
            </w:ins>
          </w:p>
        </w:tc>
        <w:tc>
          <w:tcPr>
            <w:tcW w:w="1300" w:type="dxa"/>
            <w:noWrap/>
            <w:hideMark/>
          </w:tcPr>
          <w:p w14:paraId="0FB5BEF6" w14:textId="77777777" w:rsidR="00CE6EF3" w:rsidRPr="00CE6EF3" w:rsidRDefault="00CE6EF3">
            <w:pPr>
              <w:spacing w:before="0" w:after="0" w:line="240" w:lineRule="auto"/>
              <w:jc w:val="center"/>
              <w:rPr>
                <w:ins w:id="40875" w:author="pete jones" w:date="2022-03-12T12:01:00Z"/>
                <w:sz w:val="16"/>
                <w:szCs w:val="16"/>
                <w:rPrChange w:id="40876" w:author="pete jones" w:date="2022-03-12T12:01:00Z">
                  <w:rPr>
                    <w:ins w:id="40877" w:author="pete jones" w:date="2022-03-12T12:01:00Z"/>
                  </w:rPr>
                </w:rPrChange>
              </w:rPr>
              <w:pPrChange w:id="40878" w:author="pete jones" w:date="2022-03-12T12:02:00Z">
                <w:pPr/>
              </w:pPrChange>
            </w:pPr>
            <w:ins w:id="40879" w:author="pete jones" w:date="2022-03-12T12:01:00Z">
              <w:r w:rsidRPr="00CE6EF3">
                <w:rPr>
                  <w:sz w:val="16"/>
                  <w:szCs w:val="16"/>
                  <w:rPrChange w:id="40880" w:author="pete jones" w:date="2022-03-12T12:01:00Z">
                    <w:rPr/>
                  </w:rPrChange>
                </w:rPr>
                <w:t>4</w:t>
              </w:r>
            </w:ins>
          </w:p>
        </w:tc>
      </w:tr>
      <w:tr w:rsidR="00CE6EF3" w:rsidRPr="00CE6EF3" w14:paraId="0E630B84" w14:textId="77777777" w:rsidTr="00CE6EF3">
        <w:trPr>
          <w:trHeight w:val="315"/>
          <w:ins w:id="40881" w:author="pete jones" w:date="2022-03-12T12:01:00Z"/>
        </w:trPr>
        <w:tc>
          <w:tcPr>
            <w:tcW w:w="960" w:type="dxa"/>
            <w:noWrap/>
            <w:hideMark/>
          </w:tcPr>
          <w:p w14:paraId="202CE41D" w14:textId="77777777" w:rsidR="00CE6EF3" w:rsidRPr="00CE6EF3" w:rsidRDefault="00CE6EF3">
            <w:pPr>
              <w:spacing w:before="0" w:after="0" w:line="240" w:lineRule="auto"/>
              <w:jc w:val="center"/>
              <w:rPr>
                <w:ins w:id="40882" w:author="pete jones" w:date="2022-03-12T12:01:00Z"/>
                <w:sz w:val="16"/>
                <w:szCs w:val="16"/>
                <w:rPrChange w:id="40883" w:author="pete jones" w:date="2022-03-12T12:01:00Z">
                  <w:rPr>
                    <w:ins w:id="40884" w:author="pete jones" w:date="2022-03-12T12:01:00Z"/>
                  </w:rPr>
                </w:rPrChange>
              </w:rPr>
              <w:pPrChange w:id="40885" w:author="pete jones" w:date="2022-03-12T12:02:00Z">
                <w:pPr/>
              </w:pPrChange>
            </w:pPr>
            <w:ins w:id="40886" w:author="pete jones" w:date="2022-03-12T12:01:00Z">
              <w:r w:rsidRPr="00CE6EF3">
                <w:rPr>
                  <w:sz w:val="16"/>
                  <w:szCs w:val="16"/>
                  <w:rPrChange w:id="40887" w:author="pete jones" w:date="2022-03-12T12:01:00Z">
                    <w:rPr/>
                  </w:rPrChange>
                </w:rPr>
                <w:t>4.15</w:t>
              </w:r>
            </w:ins>
          </w:p>
        </w:tc>
        <w:tc>
          <w:tcPr>
            <w:tcW w:w="960" w:type="dxa"/>
            <w:noWrap/>
            <w:hideMark/>
          </w:tcPr>
          <w:p w14:paraId="7537E2EE" w14:textId="77777777" w:rsidR="00CE6EF3" w:rsidRPr="00CE6EF3" w:rsidRDefault="00CE6EF3">
            <w:pPr>
              <w:spacing w:before="0" w:after="0" w:line="240" w:lineRule="auto"/>
              <w:jc w:val="center"/>
              <w:rPr>
                <w:ins w:id="40888" w:author="pete jones" w:date="2022-03-12T12:01:00Z"/>
                <w:sz w:val="16"/>
                <w:szCs w:val="16"/>
                <w:rPrChange w:id="40889" w:author="pete jones" w:date="2022-03-12T12:01:00Z">
                  <w:rPr>
                    <w:ins w:id="40890" w:author="pete jones" w:date="2022-03-12T12:01:00Z"/>
                  </w:rPr>
                </w:rPrChange>
              </w:rPr>
              <w:pPrChange w:id="40891" w:author="pete jones" w:date="2022-03-12T12:02:00Z">
                <w:pPr/>
              </w:pPrChange>
            </w:pPr>
            <w:ins w:id="40892" w:author="pete jones" w:date="2022-03-12T12:01:00Z">
              <w:r w:rsidRPr="00CE6EF3">
                <w:rPr>
                  <w:sz w:val="16"/>
                  <w:szCs w:val="16"/>
                  <w:rPrChange w:id="40893" w:author="pete jones" w:date="2022-03-12T12:01:00Z">
                    <w:rPr/>
                  </w:rPrChange>
                </w:rPr>
                <w:t>4</w:t>
              </w:r>
            </w:ins>
          </w:p>
        </w:tc>
        <w:tc>
          <w:tcPr>
            <w:tcW w:w="8680" w:type="dxa"/>
            <w:hideMark/>
          </w:tcPr>
          <w:p w14:paraId="7C09BFB7" w14:textId="77777777" w:rsidR="00CE6EF3" w:rsidRPr="00CE6EF3" w:rsidRDefault="00CE6EF3">
            <w:pPr>
              <w:spacing w:before="0" w:after="0" w:line="240" w:lineRule="auto"/>
              <w:rPr>
                <w:ins w:id="40894" w:author="pete jones" w:date="2022-03-12T12:01:00Z"/>
                <w:sz w:val="16"/>
                <w:szCs w:val="16"/>
                <w:rPrChange w:id="40895" w:author="pete jones" w:date="2022-03-12T12:01:00Z">
                  <w:rPr>
                    <w:ins w:id="40896" w:author="pete jones" w:date="2022-03-12T12:01:00Z"/>
                  </w:rPr>
                </w:rPrChange>
              </w:rPr>
              <w:pPrChange w:id="40897" w:author="pete jones" w:date="2022-03-12T12:01:00Z">
                <w:pPr/>
              </w:pPrChange>
            </w:pPr>
            <w:ins w:id="40898" w:author="pete jones" w:date="2022-03-12T12:01:00Z">
              <w:r w:rsidRPr="00CE6EF3">
                <w:rPr>
                  <w:sz w:val="16"/>
                  <w:szCs w:val="16"/>
                  <w:rPrChange w:id="40899" w:author="pete jones" w:date="2022-03-12T12:01:00Z">
                    <w:rPr/>
                  </w:rPrChange>
                </w:rPr>
                <w:t>Staff Development planning</w:t>
              </w:r>
            </w:ins>
          </w:p>
        </w:tc>
        <w:tc>
          <w:tcPr>
            <w:tcW w:w="1300" w:type="dxa"/>
            <w:noWrap/>
            <w:hideMark/>
          </w:tcPr>
          <w:p w14:paraId="1D0CC80B" w14:textId="77777777" w:rsidR="00CE6EF3" w:rsidRPr="00CE6EF3" w:rsidRDefault="00CE6EF3">
            <w:pPr>
              <w:spacing w:before="0" w:after="0" w:line="240" w:lineRule="auto"/>
              <w:jc w:val="center"/>
              <w:rPr>
                <w:ins w:id="40900" w:author="pete jones" w:date="2022-03-12T12:01:00Z"/>
                <w:sz w:val="16"/>
                <w:szCs w:val="16"/>
                <w:rPrChange w:id="40901" w:author="pete jones" w:date="2022-03-12T12:01:00Z">
                  <w:rPr>
                    <w:ins w:id="40902" w:author="pete jones" w:date="2022-03-12T12:01:00Z"/>
                  </w:rPr>
                </w:rPrChange>
              </w:rPr>
              <w:pPrChange w:id="40903" w:author="pete jones" w:date="2022-03-12T12:02:00Z">
                <w:pPr/>
              </w:pPrChange>
            </w:pPr>
            <w:ins w:id="40904" w:author="pete jones" w:date="2022-03-12T12:01:00Z">
              <w:r w:rsidRPr="00CE6EF3">
                <w:rPr>
                  <w:sz w:val="16"/>
                  <w:szCs w:val="16"/>
                  <w:rPrChange w:id="40905" w:author="pete jones" w:date="2022-03-12T12:01:00Z">
                    <w:rPr/>
                  </w:rPrChange>
                </w:rPr>
                <w:t>2</w:t>
              </w:r>
            </w:ins>
          </w:p>
        </w:tc>
      </w:tr>
    </w:tbl>
    <w:p w14:paraId="442A457C" w14:textId="639AA8B0" w:rsidR="007A05CA" w:rsidRDefault="00CE6EF3" w:rsidP="00D62441">
      <w:pPr>
        <w:rPr>
          <w:ins w:id="40906" w:author="pete jones" w:date="2022-03-12T12:07:00Z"/>
        </w:rPr>
      </w:pPr>
      <w:ins w:id="40907" w:author="pete jones" w:date="2022-03-12T12:05:00Z">
        <w:r>
          <w:t xml:space="preserve">The overall range scores are factor weighted proportional to the </w:t>
        </w:r>
      </w:ins>
      <w:ins w:id="40908" w:author="pete jones" w:date="2022-03-12T12:06:00Z">
        <w:r>
          <w:t>number of questions in the range</w:t>
        </w:r>
      </w:ins>
      <w:ins w:id="40909" w:author="pete jones" w:date="2022-03-12T12:07:00Z">
        <w:r>
          <w:t xml:space="preserve">, e.g., Mode 1 Learning model, 35 questions, max score 245, actual score 60 or </w:t>
        </w:r>
      </w:ins>
      <w:ins w:id="40910" w:author="pete jones" w:date="2022-03-12T12:08:00Z">
        <w:r>
          <w:t xml:space="preserve">24% of maximum. Learning model represents </w:t>
        </w:r>
      </w:ins>
      <w:ins w:id="40911" w:author="pete jones" w:date="2022-03-12T12:09:00Z">
        <w:r>
          <w:t>36% of total, therefore a score of 60 in this range is factored by 36%</w:t>
        </w:r>
      </w:ins>
      <w:ins w:id="40912" w:author="pete jones" w:date="2022-03-12T12:12:00Z">
        <w:r>
          <w:t xml:space="preserve"> (0.24</w:t>
        </w:r>
      </w:ins>
      <w:ins w:id="40913" w:author="pete jones" w:date="2022-03-12T12:13:00Z">
        <w:r>
          <w:t xml:space="preserve"> * 0.36 = 9%).</w:t>
        </w:r>
      </w:ins>
      <w:ins w:id="40914" w:author="pete jones" w:date="2022-03-12T12:14:00Z">
        <w:r>
          <w:t xml:space="preserve"> The resulting “MASTER SCORES” are then plotted onto the radar graph.</w:t>
        </w:r>
      </w:ins>
      <w:ins w:id="40915" w:author="pete jones" w:date="2022-03-12T12:15:00Z">
        <w:r>
          <w:t xml:space="preserve"> The overall INDEX FACTOR computed from this study </w:t>
        </w:r>
      </w:ins>
      <w:ins w:id="40916" w:author="pete jones" w:date="2022-03-12T12:16:00Z">
        <w:r>
          <w:t xml:space="preserve">(32%) </w:t>
        </w:r>
      </w:ins>
      <w:ins w:id="40917" w:author="pete jones" w:date="2022-03-12T12:15:00Z">
        <w:r>
          <w:t>indicate</w:t>
        </w:r>
      </w:ins>
      <w:ins w:id="40918" w:author="pete jones" w:date="2022-03-12T12:16:00Z">
        <w:r>
          <w:t>s that a v</w:t>
        </w:r>
        <w:r w:rsidRPr="00CE6EF3">
          <w:t>ery cautious and conservative integration at topic levels</w:t>
        </w:r>
        <w:r>
          <w:t xml:space="preserve"> should be adopted.</w:t>
        </w:r>
      </w:ins>
      <w:ins w:id="40919" w:author="pete jones" w:date="2022-03-12T12:15:00Z">
        <w:r>
          <w:t xml:space="preserve"> </w:t>
        </w:r>
      </w:ins>
    </w:p>
    <w:p w14:paraId="52577F7E" w14:textId="1D82370F" w:rsidR="00A32CF8" w:rsidRPr="00D62441" w:rsidRDefault="00CE6EF3">
      <w:pPr>
        <w:jc w:val="center"/>
        <w:rPr>
          <w:ins w:id="40920" w:author="pete jones" w:date="2022-03-10T18:44:00Z"/>
        </w:rPr>
        <w:pPrChange w:id="40921" w:author="pete jones" w:date="2022-03-12T12:14:00Z">
          <w:pPr>
            <w:jc w:val="left"/>
          </w:pPr>
        </w:pPrChange>
      </w:pPr>
      <w:ins w:id="40922" w:author="pete jones" w:date="2022-03-12T12:04:00Z">
        <w:r w:rsidRPr="00CE6EF3">
          <w:rPr>
            <w:noProof/>
          </w:rPr>
          <w:drawing>
            <wp:inline distT="0" distB="0" distL="0" distR="0" wp14:anchorId="4527669B" wp14:editId="3D1F856E">
              <wp:extent cx="1610591" cy="1582301"/>
              <wp:effectExtent l="0" t="0" r="889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1620760" cy="1592291"/>
                      </a:xfrm>
                      <a:prstGeom prst="rect">
                        <a:avLst/>
                      </a:prstGeom>
                      <a:noFill/>
                      <a:ln>
                        <a:noFill/>
                      </a:ln>
                    </pic:spPr>
                  </pic:pic>
                </a:graphicData>
              </a:graphic>
            </wp:inline>
          </w:drawing>
        </w:r>
      </w:ins>
      <w:ins w:id="40923" w:author="pete jones" w:date="2022-03-12T12:13:00Z">
        <w:r>
          <w:rPr>
            <w:noProof/>
          </w:rPr>
          <w:drawing>
            <wp:inline distT="0" distB="0" distL="0" distR="0" wp14:anchorId="27870142" wp14:editId="4BCBA161">
              <wp:extent cx="1776845" cy="1578728"/>
              <wp:effectExtent l="0" t="0" r="0" b="2540"/>
              <wp:docPr id="94" name="Picture 9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 radar chart&#10;&#10;Description automatically generated"/>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812980" cy="1610834"/>
                      </a:xfrm>
                      <a:prstGeom prst="rect">
                        <a:avLst/>
                      </a:prstGeom>
                      <a:noFill/>
                    </pic:spPr>
                  </pic:pic>
                </a:graphicData>
              </a:graphic>
            </wp:inline>
          </w:drawing>
        </w:r>
      </w:ins>
    </w:p>
    <w:p w14:paraId="537747A5" w14:textId="5D13E188" w:rsidR="00ED59F2" w:rsidRDefault="00ED59F2">
      <w:pPr>
        <w:pStyle w:val="Heading3"/>
        <w:rPr>
          <w:ins w:id="40924" w:author="pete jones" w:date="2022-03-12T17:27:00Z"/>
        </w:rPr>
        <w:pPrChange w:id="40925" w:author="pete jones" w:date="2022-03-16T17:51:00Z">
          <w:pPr>
            <w:pStyle w:val="Heading8"/>
          </w:pPr>
        </w:pPrChange>
      </w:pPr>
      <w:bookmarkStart w:id="40926" w:name="_Toc99969882"/>
      <w:ins w:id="40927" w:author="pete jones" w:date="2022-03-12T17:26:00Z">
        <w:r>
          <w:t xml:space="preserve">IMI – </w:t>
        </w:r>
      </w:ins>
      <w:ins w:id="40928" w:author="pete jones" w:date="2022-03-13T07:48:00Z">
        <w:r w:rsidR="006E15F6">
          <w:t>Managing</w:t>
        </w:r>
      </w:ins>
      <w:ins w:id="40929" w:author="pete jones" w:date="2022-03-12T17:26:00Z">
        <w:r>
          <w:t xml:space="preserve"> the instrument</w:t>
        </w:r>
      </w:ins>
      <w:bookmarkEnd w:id="40926"/>
    </w:p>
    <w:p w14:paraId="2C26A257" w14:textId="296787DF" w:rsidR="00ED59F2" w:rsidRDefault="006E15F6" w:rsidP="00ED59F2">
      <w:pPr>
        <w:rPr>
          <w:ins w:id="40930" w:author="pete jones" w:date="2022-03-13T07:54:00Z"/>
        </w:rPr>
      </w:pPr>
      <w:ins w:id="40931" w:author="pete jones" w:date="2022-03-13T07:48:00Z">
        <w:r>
          <w:t>The IMI instru</w:t>
        </w:r>
      </w:ins>
      <w:ins w:id="40932" w:author="pete jones" w:date="2022-03-29T17:14:00Z">
        <w:r w:rsidR="00F743B3">
          <w:t>men</w:t>
        </w:r>
      </w:ins>
      <w:ins w:id="40933" w:author="pete jones" w:date="2022-03-13T07:48:00Z">
        <w:r>
          <w:t xml:space="preserve">t is constructed from 45 questions in 7 </w:t>
        </w:r>
      </w:ins>
      <w:ins w:id="40934" w:author="pete jones" w:date="2022-03-13T10:43:00Z">
        <w:r w:rsidR="00E808A8">
          <w:t>sub-scales</w:t>
        </w:r>
      </w:ins>
      <w:ins w:id="40935" w:author="pete jones" w:date="2022-03-13T07:48:00Z">
        <w:r>
          <w:t>. Que</w:t>
        </w:r>
      </w:ins>
      <w:ins w:id="40936" w:author="pete jones" w:date="2022-03-13T07:49:00Z">
        <w:r>
          <w:t xml:space="preserve">stions can be modified, and the number of questions and </w:t>
        </w:r>
      </w:ins>
      <w:ins w:id="40937" w:author="pete jones" w:date="2022-03-13T10:43:00Z">
        <w:r w:rsidR="00E808A8">
          <w:t>sub-scales</w:t>
        </w:r>
      </w:ins>
      <w:ins w:id="40938" w:author="pete jones" w:date="2022-03-13T07:49:00Z">
        <w:r>
          <w:t xml:space="preserve"> may be reduced or omi</w:t>
        </w:r>
      </w:ins>
      <w:ins w:id="40939" w:author="pete jones" w:date="2022-03-13T07:50:00Z">
        <w:r>
          <w:t>tted</w:t>
        </w:r>
        <w:r w:rsidRPr="006E15F6">
          <w:t xml:space="preserve"> </w:t>
        </w:r>
        <w:r>
          <w:t>to suit specific conditions. In this example</w:t>
        </w:r>
      </w:ins>
      <w:ins w:id="40940" w:author="pete jones" w:date="2022-03-30T10:51:00Z">
        <w:r w:rsidR="002A65B6">
          <w:t>,</w:t>
        </w:r>
      </w:ins>
      <w:ins w:id="40941" w:author="pete jones" w:date="2022-03-13T07:50:00Z">
        <w:r>
          <w:t xml:space="preserve"> all questions and sections are included.</w:t>
        </w:r>
      </w:ins>
      <w:ins w:id="40942" w:author="pete jones" w:date="2022-03-13T07:51:00Z">
        <w:r>
          <w:t xml:space="preserve"> Questions are scored on a </w:t>
        </w:r>
      </w:ins>
      <w:ins w:id="40943" w:author="pete jones" w:date="2022-03-13T07:52:00Z">
        <w:r>
          <w:t>7-point</w:t>
        </w:r>
      </w:ins>
      <w:ins w:id="40944" w:author="pete jones" w:date="2022-03-13T07:51:00Z">
        <w:r>
          <w:t xml:space="preserve"> Likert scale from 1 </w:t>
        </w:r>
      </w:ins>
      <w:ins w:id="40945" w:author="pete jones" w:date="2022-03-13T07:52:00Z">
        <w:r>
          <w:t>“</w:t>
        </w:r>
      </w:ins>
      <w:ins w:id="40946" w:author="pete jones" w:date="2022-03-13T07:53:00Z">
        <w:r>
          <w:t xml:space="preserve">do </w:t>
        </w:r>
      </w:ins>
      <w:ins w:id="40947" w:author="pete jones" w:date="2022-03-13T07:52:00Z">
        <w:r>
          <w:t>not at all</w:t>
        </w:r>
      </w:ins>
      <w:ins w:id="40948" w:author="pete jones" w:date="2022-03-13T07:53:00Z">
        <w:r>
          <w:t xml:space="preserve"> agree</w:t>
        </w:r>
      </w:ins>
      <w:ins w:id="40949" w:author="pete jones" w:date="2022-03-13T07:52:00Z">
        <w:r>
          <w:t xml:space="preserve">” to </w:t>
        </w:r>
      </w:ins>
      <w:ins w:id="40950" w:author="pete jones" w:date="2022-03-13T07:53:00Z">
        <w:r>
          <w:t xml:space="preserve">7 “very much agree”. </w:t>
        </w:r>
      </w:ins>
      <w:ins w:id="40951" w:author="pete jones" w:date="2022-04-01T13:17:00Z">
        <w:r w:rsidR="00DA172B">
          <w:t xml:space="preserve">You must first </w:t>
        </w:r>
      </w:ins>
      <w:ins w:id="40952" w:author="pete jones" w:date="2022-04-05T11:11:00Z">
        <w:r w:rsidR="00FE3061">
          <w:t>reverse score</w:t>
        </w:r>
      </w:ins>
      <w:ins w:id="40953" w:author="pete jones" w:date="2022-04-01T13:17:00Z">
        <w:r w:rsidR="00DA172B">
          <w:t xml:space="preserve"> the items for which an (R) is shown after them to score this instrument</w:t>
        </w:r>
      </w:ins>
      <w:ins w:id="40954" w:author="pete jones" w:date="2022-03-13T07:53:00Z">
        <w:r w:rsidRPr="006E15F6">
          <w:t xml:space="preserve">. To do that, subtract the item response from 8, and use the resulting number </w:t>
        </w:r>
        <w:r w:rsidRPr="006E15F6">
          <w:lastRenderedPageBreak/>
          <w:t>as the item score. Then, calculate subscale scores by averaging all items on that subscale. The sub</w:t>
        </w:r>
      </w:ins>
      <w:ins w:id="40955" w:author="pete jones" w:date="2022-03-13T10:44:00Z">
        <w:r w:rsidR="00E808A8">
          <w:t>-</w:t>
        </w:r>
      </w:ins>
      <w:ins w:id="40956" w:author="pete jones" w:date="2022-03-13T07:53:00Z">
        <w:r w:rsidRPr="006E15F6">
          <w:t>scale scores are then used in the analyses of relevant questions.</w:t>
        </w:r>
      </w:ins>
    </w:p>
    <w:p w14:paraId="6A6AA0F3" w14:textId="1897DB07" w:rsidR="006E15F6" w:rsidRDefault="00F62537" w:rsidP="00ED59F2">
      <w:pPr>
        <w:rPr>
          <w:ins w:id="40957" w:author="pete jones" w:date="2022-03-13T08:14:00Z"/>
        </w:rPr>
      </w:pPr>
      <w:ins w:id="40958" w:author="pete jones" w:date="2022-03-13T07:57:00Z">
        <w:r>
          <w:t xml:space="preserve">When deploying each survey </w:t>
        </w:r>
      </w:ins>
      <w:ins w:id="40959" w:author="pete jones" w:date="2022-03-13T08:01:00Z">
        <w:r>
          <w:t>iteration,</w:t>
        </w:r>
      </w:ins>
      <w:ins w:id="40960" w:author="pete jones" w:date="2022-03-13T07:57:00Z">
        <w:r>
          <w:t xml:space="preserve"> it is important to randomise the questions </w:t>
        </w:r>
      </w:ins>
      <w:ins w:id="40961" w:author="pete jones" w:date="2022-03-13T08:03:00Z">
        <w:r>
          <w:t>and</w:t>
        </w:r>
      </w:ins>
      <w:ins w:id="40962" w:author="pete jones" w:date="2022-03-13T07:57:00Z">
        <w:r>
          <w:t xml:space="preserve"> omit the </w:t>
        </w:r>
      </w:ins>
      <w:ins w:id="40963" w:author="pete jones" w:date="2022-03-13T10:43:00Z">
        <w:r w:rsidR="00E808A8">
          <w:t>sub-scales</w:t>
        </w:r>
      </w:ins>
      <w:ins w:id="40964" w:author="pete jones" w:date="2022-03-13T08:04:00Z">
        <w:r>
          <w:t>;</w:t>
        </w:r>
      </w:ins>
      <w:ins w:id="40965" w:author="pete jones" w:date="2022-03-13T07:57:00Z">
        <w:r>
          <w:t xml:space="preserve"> the obje</w:t>
        </w:r>
      </w:ins>
      <w:ins w:id="40966" w:author="pete jones" w:date="2022-03-13T07:58:00Z">
        <w:r>
          <w:t>ctive of this tactic is to reduce the bias it may introduce.</w:t>
        </w:r>
      </w:ins>
    </w:p>
    <w:p w14:paraId="780A2F7A" w14:textId="3D48E71D" w:rsidR="00110831" w:rsidRDefault="00110831">
      <w:pPr>
        <w:jc w:val="center"/>
        <w:rPr>
          <w:ins w:id="40967" w:author="pete jones" w:date="2022-03-13T08:04:00Z"/>
        </w:rPr>
        <w:pPrChange w:id="40968" w:author="pete jones" w:date="2022-03-13T08:14:00Z">
          <w:pPr/>
        </w:pPrChange>
      </w:pPr>
      <w:ins w:id="40969" w:author="pete jones" w:date="2022-03-13T08:14:00Z">
        <w:r w:rsidRPr="00C15005">
          <w:rPr>
            <w:noProof/>
          </w:rPr>
          <w:drawing>
            <wp:inline distT="0" distB="0" distL="0" distR="0" wp14:anchorId="30D72744" wp14:editId="490A2C7A">
              <wp:extent cx="2956214" cy="1217782"/>
              <wp:effectExtent l="0" t="0" r="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9">
                        <a:extLst>
                          <a:ext uri="{28A0092B-C50C-407E-A947-70E740481C1C}">
                            <a14:useLocalDpi xmlns:a14="http://schemas.microsoft.com/office/drawing/2010/main" val="0"/>
                          </a:ext>
                        </a:extLst>
                      </a:blip>
                      <a:srcRect r="7776"/>
                      <a:stretch/>
                    </pic:blipFill>
                    <pic:spPr bwMode="auto">
                      <a:xfrm>
                        <a:off x="0" y="0"/>
                        <a:ext cx="2990735" cy="1232003"/>
                      </a:xfrm>
                      <a:prstGeom prst="rect">
                        <a:avLst/>
                      </a:prstGeom>
                      <a:noFill/>
                      <a:ln>
                        <a:noFill/>
                      </a:ln>
                      <a:extLst>
                        <a:ext uri="{53640926-AAD7-44D8-BBD7-CCE9431645EC}">
                          <a14:shadowObscured xmlns:a14="http://schemas.microsoft.com/office/drawing/2010/main"/>
                        </a:ext>
                      </a:extLst>
                    </pic:spPr>
                  </pic:pic>
                </a:graphicData>
              </a:graphic>
            </wp:inline>
          </w:drawing>
        </w:r>
      </w:ins>
    </w:p>
    <w:p w14:paraId="4DBE85CC" w14:textId="6368D2AD" w:rsidR="00F62537" w:rsidRDefault="00F62537" w:rsidP="00ED59F2">
      <w:pPr>
        <w:rPr>
          <w:ins w:id="40970" w:author="pete jones" w:date="2022-03-13T07:58:00Z"/>
        </w:rPr>
      </w:pPr>
      <w:ins w:id="40971" w:author="pete jones" w:date="2022-03-13T08:05:00Z">
        <w:r>
          <w:t xml:space="preserve">For </w:t>
        </w:r>
      </w:ins>
      <w:ins w:id="40972" w:author="pete jones" w:date="2022-03-13T08:07:00Z">
        <w:r>
          <w:t>the research</w:t>
        </w:r>
      </w:ins>
      <w:ins w:id="40973" w:author="pete jones" w:date="2022-03-30T10:51:00Z">
        <w:r w:rsidR="002A65B6">
          <w:t>,</w:t>
        </w:r>
      </w:ins>
      <w:ins w:id="40974" w:author="pete jones" w:date="2022-03-13T08:07:00Z">
        <w:r>
          <w:t xml:space="preserve"> the instrument was managed via email and excel</w:t>
        </w:r>
      </w:ins>
      <w:ins w:id="40975" w:author="pete jones" w:date="2022-04-01T13:18:00Z">
        <w:r w:rsidR="00DA172B">
          <w:t>. Still,</w:t>
        </w:r>
      </w:ins>
      <w:ins w:id="40976" w:author="pete jones" w:date="2022-03-13T08:07:00Z">
        <w:r>
          <w:t xml:space="preserve"> it may be </w:t>
        </w:r>
      </w:ins>
      <w:ins w:id="40977" w:author="pete jones" w:date="2022-03-13T08:08:00Z">
        <w:r>
          <w:t xml:space="preserve">more </w:t>
        </w:r>
      </w:ins>
      <w:ins w:id="40978" w:author="pete jones" w:date="2022-04-01T13:18:00Z">
        <w:r w:rsidR="00DA172B">
          <w:t>beneficia</w:t>
        </w:r>
      </w:ins>
      <w:ins w:id="40979" w:author="pete jones" w:date="2022-03-13T08:08:00Z">
        <w:r>
          <w:t>l to deliver each survey via “Qualtrics” or other online method</w:t>
        </w:r>
      </w:ins>
      <w:ins w:id="40980" w:author="pete jones" w:date="2022-03-30T10:52:00Z">
        <w:r w:rsidR="002A65B6">
          <w:t>s</w:t>
        </w:r>
      </w:ins>
      <w:ins w:id="40981" w:author="pete jones" w:date="2022-03-13T08:09:00Z">
        <w:r>
          <w:t xml:space="preserve">, </w:t>
        </w:r>
      </w:ins>
      <w:ins w:id="40982" w:author="pete jones" w:date="2022-04-01T13:18:00Z">
        <w:r w:rsidR="00DA172B">
          <w:t>making</w:t>
        </w:r>
      </w:ins>
      <w:ins w:id="40983" w:author="pete jones" w:date="2022-03-13T08:10:00Z">
        <w:r>
          <w:t xml:space="preserve"> it easier for students to complete</w:t>
        </w:r>
      </w:ins>
      <w:ins w:id="40984" w:author="pete jones" w:date="2022-03-13T08:11:00Z">
        <w:r>
          <w:t>. T</w:t>
        </w:r>
      </w:ins>
      <w:ins w:id="40985" w:author="pete jones" w:date="2022-04-01T13:18:00Z">
        <w:r w:rsidR="00DA172B">
          <w:t>herefore, t</w:t>
        </w:r>
      </w:ins>
      <w:ins w:id="40986" w:author="pete jones" w:date="2022-03-13T08:11:00Z">
        <w:r>
          <w:t xml:space="preserve">he excel method was adopted to facilitate some automation in </w:t>
        </w:r>
      </w:ins>
      <w:ins w:id="40987" w:author="pete jones" w:date="2022-03-13T08:12:00Z">
        <w:r>
          <w:t xml:space="preserve">collating the data. The following table lists all the questions, the </w:t>
        </w:r>
      </w:ins>
      <w:ins w:id="40988" w:author="pete jones" w:date="2022-03-13T10:43:00Z">
        <w:r w:rsidR="00E808A8">
          <w:t>sub-</w:t>
        </w:r>
      </w:ins>
      <w:ins w:id="40989" w:author="pete jones" w:date="2022-03-29T17:14:00Z">
        <w:r w:rsidR="00F743B3">
          <w:t>scales,</w:t>
        </w:r>
      </w:ins>
      <w:ins w:id="40990" w:author="pete jones" w:date="2022-03-13T08:12:00Z">
        <w:r>
          <w:t xml:space="preserve"> and the </w:t>
        </w:r>
      </w:ins>
      <w:ins w:id="40991" w:author="pete jones" w:date="2022-03-13T08:13:00Z">
        <w:r>
          <w:t>reversal status.</w:t>
        </w:r>
      </w:ins>
    </w:p>
    <w:tbl>
      <w:tblPr>
        <w:tblStyle w:val="TableGrid"/>
        <w:tblW w:w="0" w:type="auto"/>
        <w:jc w:val="center"/>
        <w:tblLook w:val="04A0" w:firstRow="1" w:lastRow="0" w:firstColumn="1" w:lastColumn="0" w:noHBand="0" w:noVBand="1"/>
        <w:tblPrChange w:id="40992" w:author="pete jones" w:date="2022-03-13T08:03:00Z">
          <w:tblPr>
            <w:tblStyle w:val="TableGrid"/>
            <w:tblW w:w="0" w:type="auto"/>
            <w:tblLook w:val="04A0" w:firstRow="1" w:lastRow="0" w:firstColumn="1" w:lastColumn="0" w:noHBand="0" w:noVBand="1"/>
          </w:tblPr>
        </w:tblPrChange>
      </w:tblPr>
      <w:tblGrid>
        <w:gridCol w:w="920"/>
        <w:gridCol w:w="533"/>
        <w:gridCol w:w="5065"/>
        <w:gridCol w:w="565"/>
        <w:tblGridChange w:id="40993">
          <w:tblGrid>
            <w:gridCol w:w="918"/>
            <w:gridCol w:w="1086"/>
            <w:gridCol w:w="5876"/>
            <w:gridCol w:w="897"/>
          </w:tblGrid>
        </w:tblGridChange>
      </w:tblGrid>
      <w:tr w:rsidR="00F62537" w:rsidRPr="00F62537" w14:paraId="7CDAC4CC" w14:textId="77777777" w:rsidTr="00F62537">
        <w:trPr>
          <w:trHeight w:val="315"/>
          <w:jc w:val="center"/>
          <w:ins w:id="40994" w:author="pete jones" w:date="2022-03-13T07:59:00Z"/>
          <w:trPrChange w:id="40995" w:author="pete jones" w:date="2022-03-13T08:03:00Z">
            <w:trPr>
              <w:trHeight w:val="315"/>
            </w:trPr>
          </w:trPrChange>
        </w:trPr>
        <w:tc>
          <w:tcPr>
            <w:tcW w:w="920" w:type="dxa"/>
            <w:noWrap/>
            <w:hideMark/>
            <w:tcPrChange w:id="40996" w:author="pete jones" w:date="2022-03-13T08:03:00Z">
              <w:tcPr>
                <w:tcW w:w="898" w:type="dxa"/>
                <w:noWrap/>
                <w:hideMark/>
              </w:tcPr>
            </w:tcPrChange>
          </w:tcPr>
          <w:p w14:paraId="3772F626" w14:textId="77777777" w:rsidR="00F62537" w:rsidRPr="00F62537" w:rsidRDefault="00F62537">
            <w:pPr>
              <w:spacing w:before="0" w:after="0" w:line="240" w:lineRule="auto"/>
              <w:jc w:val="center"/>
              <w:rPr>
                <w:ins w:id="40997" w:author="pete jones" w:date="2022-03-13T07:59:00Z"/>
                <w:b/>
                <w:bCs/>
                <w:sz w:val="16"/>
                <w:szCs w:val="16"/>
                <w:rPrChange w:id="40998" w:author="pete jones" w:date="2022-03-13T07:59:00Z">
                  <w:rPr>
                    <w:ins w:id="40999" w:author="pete jones" w:date="2022-03-13T07:59:00Z"/>
                    <w:b/>
                    <w:bCs/>
                  </w:rPr>
                </w:rPrChange>
              </w:rPr>
              <w:pPrChange w:id="41000" w:author="pete jones" w:date="2022-03-13T08:03:00Z">
                <w:pPr/>
              </w:pPrChange>
            </w:pPr>
            <w:ins w:id="41001" w:author="pete jones" w:date="2022-03-13T07:59:00Z">
              <w:r w:rsidRPr="00F62537">
                <w:rPr>
                  <w:b/>
                  <w:bCs/>
                  <w:sz w:val="16"/>
                  <w:szCs w:val="16"/>
                  <w:rPrChange w:id="41002" w:author="pete jones" w:date="2022-03-13T07:59:00Z">
                    <w:rPr>
                      <w:b/>
                      <w:bCs/>
                    </w:rPr>
                  </w:rPrChange>
                </w:rPr>
                <w:t>QUESTION</w:t>
              </w:r>
            </w:ins>
          </w:p>
        </w:tc>
        <w:tc>
          <w:tcPr>
            <w:tcW w:w="533" w:type="dxa"/>
            <w:noWrap/>
            <w:hideMark/>
            <w:tcPrChange w:id="41003" w:author="pete jones" w:date="2022-03-13T08:03:00Z">
              <w:tcPr>
                <w:tcW w:w="1088" w:type="dxa"/>
                <w:noWrap/>
                <w:hideMark/>
              </w:tcPr>
            </w:tcPrChange>
          </w:tcPr>
          <w:p w14:paraId="5059DE2E" w14:textId="77777777" w:rsidR="00F62537" w:rsidRPr="00F62537" w:rsidRDefault="00F62537">
            <w:pPr>
              <w:spacing w:before="0" w:after="0" w:line="240" w:lineRule="auto"/>
              <w:rPr>
                <w:ins w:id="41004" w:author="pete jones" w:date="2022-03-13T07:59:00Z"/>
                <w:b/>
                <w:bCs/>
                <w:sz w:val="16"/>
                <w:szCs w:val="16"/>
                <w:rPrChange w:id="41005" w:author="pete jones" w:date="2022-03-13T07:59:00Z">
                  <w:rPr>
                    <w:ins w:id="41006" w:author="pete jones" w:date="2022-03-13T07:59:00Z"/>
                    <w:b/>
                    <w:bCs/>
                  </w:rPr>
                </w:rPrChange>
              </w:rPr>
              <w:pPrChange w:id="41007" w:author="pete jones" w:date="2022-03-13T08:00:00Z">
                <w:pPr/>
              </w:pPrChange>
            </w:pPr>
            <w:ins w:id="41008" w:author="pete jones" w:date="2022-03-13T07:59:00Z">
              <w:r w:rsidRPr="00F62537">
                <w:rPr>
                  <w:b/>
                  <w:bCs/>
                  <w:sz w:val="16"/>
                  <w:szCs w:val="16"/>
                  <w:rPrChange w:id="41009" w:author="pete jones" w:date="2022-03-13T07:59:00Z">
                    <w:rPr>
                      <w:b/>
                      <w:bCs/>
                    </w:rPr>
                  </w:rPrChange>
                </w:rPr>
                <w:t>1.0</w:t>
              </w:r>
            </w:ins>
          </w:p>
        </w:tc>
        <w:tc>
          <w:tcPr>
            <w:tcW w:w="5065" w:type="dxa"/>
            <w:noWrap/>
            <w:hideMark/>
            <w:tcPrChange w:id="41010" w:author="pete jones" w:date="2022-03-13T08:03:00Z">
              <w:tcPr>
                <w:tcW w:w="5892" w:type="dxa"/>
                <w:noWrap/>
                <w:hideMark/>
              </w:tcPr>
            </w:tcPrChange>
          </w:tcPr>
          <w:p w14:paraId="22AD6467" w14:textId="77777777" w:rsidR="00F62537" w:rsidRPr="00F62537" w:rsidRDefault="00F62537">
            <w:pPr>
              <w:spacing w:before="0" w:after="0" w:line="240" w:lineRule="auto"/>
              <w:rPr>
                <w:ins w:id="41011" w:author="pete jones" w:date="2022-03-13T07:59:00Z"/>
                <w:b/>
                <w:bCs/>
                <w:sz w:val="16"/>
                <w:szCs w:val="16"/>
                <w:rPrChange w:id="41012" w:author="pete jones" w:date="2022-03-13T07:59:00Z">
                  <w:rPr>
                    <w:ins w:id="41013" w:author="pete jones" w:date="2022-03-13T07:59:00Z"/>
                    <w:b/>
                    <w:bCs/>
                  </w:rPr>
                </w:rPrChange>
              </w:rPr>
              <w:pPrChange w:id="41014" w:author="pete jones" w:date="2022-03-13T08:00:00Z">
                <w:pPr/>
              </w:pPrChange>
            </w:pPr>
            <w:ins w:id="41015" w:author="pete jones" w:date="2022-03-13T07:59:00Z">
              <w:r w:rsidRPr="00F62537">
                <w:rPr>
                  <w:b/>
                  <w:bCs/>
                  <w:sz w:val="16"/>
                  <w:szCs w:val="16"/>
                  <w:rPrChange w:id="41016" w:author="pete jones" w:date="2022-03-13T07:59:00Z">
                    <w:rPr>
                      <w:b/>
                      <w:bCs/>
                    </w:rPr>
                  </w:rPrChange>
                </w:rPr>
                <w:t>Interest/Enjoyment</w:t>
              </w:r>
            </w:ins>
          </w:p>
        </w:tc>
        <w:tc>
          <w:tcPr>
            <w:tcW w:w="565" w:type="dxa"/>
            <w:noWrap/>
            <w:hideMark/>
            <w:tcPrChange w:id="41017" w:author="pete jones" w:date="2022-03-13T08:03:00Z">
              <w:tcPr>
                <w:tcW w:w="899" w:type="dxa"/>
                <w:noWrap/>
                <w:hideMark/>
              </w:tcPr>
            </w:tcPrChange>
          </w:tcPr>
          <w:p w14:paraId="70F18727" w14:textId="2236EB5B" w:rsidR="00F62537" w:rsidRPr="00F62537" w:rsidRDefault="00F62537">
            <w:pPr>
              <w:spacing w:before="0" w:after="0" w:line="240" w:lineRule="auto"/>
              <w:jc w:val="center"/>
              <w:rPr>
                <w:ins w:id="41018" w:author="pete jones" w:date="2022-03-13T07:59:00Z"/>
                <w:b/>
                <w:bCs/>
                <w:sz w:val="16"/>
                <w:szCs w:val="16"/>
                <w:rPrChange w:id="41019" w:author="pete jones" w:date="2022-03-13T07:59:00Z">
                  <w:rPr>
                    <w:ins w:id="41020" w:author="pete jones" w:date="2022-03-13T07:59:00Z"/>
                    <w:b/>
                    <w:bCs/>
                  </w:rPr>
                </w:rPrChange>
              </w:rPr>
              <w:pPrChange w:id="41021" w:author="pete jones" w:date="2022-03-13T08:00:00Z">
                <w:pPr/>
              </w:pPrChange>
            </w:pPr>
            <w:ins w:id="41022" w:author="pete jones" w:date="2022-03-13T07:59:00Z">
              <w:r w:rsidRPr="00F62537">
                <w:rPr>
                  <w:b/>
                  <w:bCs/>
                  <w:sz w:val="16"/>
                  <w:szCs w:val="16"/>
                  <w:rPrChange w:id="41023" w:author="pete jones" w:date="2022-03-13T07:59:00Z">
                    <w:rPr>
                      <w:b/>
                      <w:bCs/>
                    </w:rPr>
                  </w:rPrChange>
                </w:rPr>
                <w:t>as</w:t>
              </w:r>
            </w:ins>
            <w:ins w:id="41024" w:author="pete jones" w:date="2022-03-30T10:52:00Z">
              <w:r w:rsidR="002A65B6">
                <w:rPr>
                  <w:b/>
                  <w:bCs/>
                  <w:sz w:val="16"/>
                  <w:szCs w:val="16"/>
                </w:rPr>
                <w:t>-</w:t>
              </w:r>
            </w:ins>
            <w:ins w:id="41025" w:author="pete jones" w:date="2022-03-13T07:59:00Z">
              <w:r w:rsidRPr="00F62537">
                <w:rPr>
                  <w:b/>
                  <w:bCs/>
                  <w:sz w:val="16"/>
                  <w:szCs w:val="16"/>
                  <w:rPrChange w:id="41026" w:author="pete jones" w:date="2022-03-13T07:59:00Z">
                    <w:rPr>
                      <w:b/>
                      <w:bCs/>
                    </w:rPr>
                  </w:rPrChange>
                </w:rPr>
                <w:t>is or rev</w:t>
              </w:r>
            </w:ins>
          </w:p>
        </w:tc>
      </w:tr>
      <w:tr w:rsidR="00F62537" w:rsidRPr="00F62537" w14:paraId="71C52796" w14:textId="77777777" w:rsidTr="00F62537">
        <w:trPr>
          <w:trHeight w:val="300"/>
          <w:jc w:val="center"/>
          <w:ins w:id="41027" w:author="pete jones" w:date="2022-03-13T07:59:00Z"/>
          <w:trPrChange w:id="41028" w:author="pete jones" w:date="2022-03-13T08:03:00Z">
            <w:trPr>
              <w:trHeight w:val="300"/>
            </w:trPr>
          </w:trPrChange>
        </w:trPr>
        <w:tc>
          <w:tcPr>
            <w:tcW w:w="920" w:type="dxa"/>
            <w:noWrap/>
            <w:hideMark/>
            <w:tcPrChange w:id="41029" w:author="pete jones" w:date="2022-03-13T08:03:00Z">
              <w:tcPr>
                <w:tcW w:w="898" w:type="dxa"/>
                <w:noWrap/>
                <w:hideMark/>
              </w:tcPr>
            </w:tcPrChange>
          </w:tcPr>
          <w:p w14:paraId="6FBCBA05" w14:textId="77777777" w:rsidR="00F62537" w:rsidRPr="00F62537" w:rsidRDefault="00F62537">
            <w:pPr>
              <w:spacing w:before="0" w:after="0" w:line="240" w:lineRule="auto"/>
              <w:jc w:val="center"/>
              <w:rPr>
                <w:ins w:id="41030" w:author="pete jones" w:date="2022-03-13T07:59:00Z"/>
                <w:sz w:val="16"/>
                <w:szCs w:val="16"/>
                <w:rPrChange w:id="41031" w:author="pete jones" w:date="2022-03-13T07:59:00Z">
                  <w:rPr>
                    <w:ins w:id="41032" w:author="pete jones" w:date="2022-03-13T07:59:00Z"/>
                  </w:rPr>
                </w:rPrChange>
              </w:rPr>
              <w:pPrChange w:id="41033" w:author="pete jones" w:date="2022-03-13T08:03:00Z">
                <w:pPr/>
              </w:pPrChange>
            </w:pPr>
            <w:ins w:id="41034" w:author="pete jones" w:date="2022-03-13T07:59:00Z">
              <w:r w:rsidRPr="00F62537">
                <w:rPr>
                  <w:sz w:val="16"/>
                  <w:szCs w:val="16"/>
                  <w:rPrChange w:id="41035" w:author="pete jones" w:date="2022-03-13T07:59:00Z">
                    <w:rPr/>
                  </w:rPrChange>
                </w:rPr>
                <w:t>1</w:t>
              </w:r>
            </w:ins>
          </w:p>
        </w:tc>
        <w:tc>
          <w:tcPr>
            <w:tcW w:w="533" w:type="dxa"/>
            <w:noWrap/>
            <w:hideMark/>
            <w:tcPrChange w:id="41036" w:author="pete jones" w:date="2022-03-13T08:03:00Z">
              <w:tcPr>
                <w:tcW w:w="1088" w:type="dxa"/>
                <w:noWrap/>
                <w:hideMark/>
              </w:tcPr>
            </w:tcPrChange>
          </w:tcPr>
          <w:p w14:paraId="36395205" w14:textId="77777777" w:rsidR="00F62537" w:rsidRPr="00F62537" w:rsidRDefault="00F62537">
            <w:pPr>
              <w:spacing w:before="0" w:after="0" w:line="240" w:lineRule="auto"/>
              <w:rPr>
                <w:ins w:id="41037" w:author="pete jones" w:date="2022-03-13T07:59:00Z"/>
                <w:sz w:val="16"/>
                <w:szCs w:val="16"/>
                <w:rPrChange w:id="41038" w:author="pete jones" w:date="2022-03-13T07:59:00Z">
                  <w:rPr>
                    <w:ins w:id="41039" w:author="pete jones" w:date="2022-03-13T07:59:00Z"/>
                  </w:rPr>
                </w:rPrChange>
              </w:rPr>
              <w:pPrChange w:id="41040" w:author="pete jones" w:date="2022-03-13T08:00:00Z">
                <w:pPr/>
              </w:pPrChange>
            </w:pPr>
            <w:ins w:id="41041" w:author="pete jones" w:date="2022-03-13T07:59:00Z">
              <w:r w:rsidRPr="00F62537">
                <w:rPr>
                  <w:sz w:val="16"/>
                  <w:szCs w:val="16"/>
                  <w:rPrChange w:id="41042" w:author="pete jones" w:date="2022-03-13T07:59:00Z">
                    <w:rPr/>
                  </w:rPrChange>
                </w:rPr>
                <w:t>1.1</w:t>
              </w:r>
            </w:ins>
          </w:p>
        </w:tc>
        <w:tc>
          <w:tcPr>
            <w:tcW w:w="5065" w:type="dxa"/>
            <w:noWrap/>
            <w:hideMark/>
            <w:tcPrChange w:id="41043" w:author="pete jones" w:date="2022-03-13T08:03:00Z">
              <w:tcPr>
                <w:tcW w:w="5892" w:type="dxa"/>
                <w:noWrap/>
                <w:hideMark/>
              </w:tcPr>
            </w:tcPrChange>
          </w:tcPr>
          <w:p w14:paraId="500C5B90" w14:textId="77777777" w:rsidR="00F62537" w:rsidRPr="00F62537" w:rsidRDefault="00F62537">
            <w:pPr>
              <w:spacing w:before="0" w:after="0" w:line="240" w:lineRule="auto"/>
              <w:rPr>
                <w:ins w:id="41044" w:author="pete jones" w:date="2022-03-13T07:59:00Z"/>
                <w:sz w:val="16"/>
                <w:szCs w:val="16"/>
                <w:rPrChange w:id="41045" w:author="pete jones" w:date="2022-03-13T07:59:00Z">
                  <w:rPr>
                    <w:ins w:id="41046" w:author="pete jones" w:date="2022-03-13T07:59:00Z"/>
                  </w:rPr>
                </w:rPrChange>
              </w:rPr>
              <w:pPrChange w:id="41047" w:author="pete jones" w:date="2022-03-13T08:00:00Z">
                <w:pPr/>
              </w:pPrChange>
            </w:pPr>
            <w:ins w:id="41048" w:author="pete jones" w:date="2022-03-13T07:59:00Z">
              <w:r w:rsidRPr="00F62537">
                <w:rPr>
                  <w:sz w:val="16"/>
                  <w:szCs w:val="16"/>
                  <w:rPrChange w:id="41049" w:author="pete jones" w:date="2022-03-13T07:59:00Z">
                    <w:rPr/>
                  </w:rPrChange>
                </w:rPr>
                <w:t>I enjoyed doing this activity very much</w:t>
              </w:r>
            </w:ins>
          </w:p>
        </w:tc>
        <w:tc>
          <w:tcPr>
            <w:tcW w:w="565" w:type="dxa"/>
            <w:noWrap/>
            <w:hideMark/>
            <w:tcPrChange w:id="41050" w:author="pete jones" w:date="2022-03-13T08:03:00Z">
              <w:tcPr>
                <w:tcW w:w="899" w:type="dxa"/>
                <w:noWrap/>
                <w:hideMark/>
              </w:tcPr>
            </w:tcPrChange>
          </w:tcPr>
          <w:p w14:paraId="052183AD" w14:textId="124E8604" w:rsidR="00F62537" w:rsidRPr="00F62537" w:rsidRDefault="00F62537">
            <w:pPr>
              <w:spacing w:before="0" w:after="0" w:line="240" w:lineRule="auto"/>
              <w:jc w:val="center"/>
              <w:rPr>
                <w:ins w:id="41051" w:author="pete jones" w:date="2022-03-13T07:59:00Z"/>
                <w:sz w:val="16"/>
                <w:szCs w:val="16"/>
                <w:rPrChange w:id="41052" w:author="pete jones" w:date="2022-03-13T07:59:00Z">
                  <w:rPr>
                    <w:ins w:id="41053" w:author="pete jones" w:date="2022-03-13T07:59:00Z"/>
                  </w:rPr>
                </w:rPrChange>
              </w:rPr>
              <w:pPrChange w:id="41054" w:author="pete jones" w:date="2022-03-13T08:00:00Z">
                <w:pPr/>
              </w:pPrChange>
            </w:pPr>
          </w:p>
        </w:tc>
      </w:tr>
      <w:tr w:rsidR="00F62537" w:rsidRPr="00F62537" w14:paraId="4F183E91" w14:textId="77777777" w:rsidTr="00F62537">
        <w:trPr>
          <w:trHeight w:val="300"/>
          <w:jc w:val="center"/>
          <w:ins w:id="41055" w:author="pete jones" w:date="2022-03-13T07:59:00Z"/>
          <w:trPrChange w:id="41056" w:author="pete jones" w:date="2022-03-13T08:03:00Z">
            <w:trPr>
              <w:trHeight w:val="300"/>
            </w:trPr>
          </w:trPrChange>
        </w:trPr>
        <w:tc>
          <w:tcPr>
            <w:tcW w:w="920" w:type="dxa"/>
            <w:noWrap/>
            <w:hideMark/>
            <w:tcPrChange w:id="41057" w:author="pete jones" w:date="2022-03-13T08:03:00Z">
              <w:tcPr>
                <w:tcW w:w="898" w:type="dxa"/>
                <w:noWrap/>
                <w:hideMark/>
              </w:tcPr>
            </w:tcPrChange>
          </w:tcPr>
          <w:p w14:paraId="338C97FC" w14:textId="77777777" w:rsidR="00F62537" w:rsidRPr="00F62537" w:rsidRDefault="00F62537">
            <w:pPr>
              <w:spacing w:before="0" w:after="0" w:line="240" w:lineRule="auto"/>
              <w:jc w:val="center"/>
              <w:rPr>
                <w:ins w:id="41058" w:author="pete jones" w:date="2022-03-13T07:59:00Z"/>
                <w:sz w:val="16"/>
                <w:szCs w:val="16"/>
                <w:rPrChange w:id="41059" w:author="pete jones" w:date="2022-03-13T07:59:00Z">
                  <w:rPr>
                    <w:ins w:id="41060" w:author="pete jones" w:date="2022-03-13T07:59:00Z"/>
                  </w:rPr>
                </w:rPrChange>
              </w:rPr>
              <w:pPrChange w:id="41061" w:author="pete jones" w:date="2022-03-13T08:03:00Z">
                <w:pPr/>
              </w:pPrChange>
            </w:pPr>
            <w:ins w:id="41062" w:author="pete jones" w:date="2022-03-13T07:59:00Z">
              <w:r w:rsidRPr="00F62537">
                <w:rPr>
                  <w:sz w:val="16"/>
                  <w:szCs w:val="16"/>
                  <w:rPrChange w:id="41063" w:author="pete jones" w:date="2022-03-13T07:59:00Z">
                    <w:rPr/>
                  </w:rPrChange>
                </w:rPr>
                <w:t>2</w:t>
              </w:r>
            </w:ins>
          </w:p>
        </w:tc>
        <w:tc>
          <w:tcPr>
            <w:tcW w:w="533" w:type="dxa"/>
            <w:noWrap/>
            <w:hideMark/>
            <w:tcPrChange w:id="41064" w:author="pete jones" w:date="2022-03-13T08:03:00Z">
              <w:tcPr>
                <w:tcW w:w="1088" w:type="dxa"/>
                <w:noWrap/>
                <w:hideMark/>
              </w:tcPr>
            </w:tcPrChange>
          </w:tcPr>
          <w:p w14:paraId="33AF6701" w14:textId="77777777" w:rsidR="00F62537" w:rsidRPr="00F62537" w:rsidRDefault="00F62537">
            <w:pPr>
              <w:spacing w:before="0" w:after="0" w:line="240" w:lineRule="auto"/>
              <w:rPr>
                <w:ins w:id="41065" w:author="pete jones" w:date="2022-03-13T07:59:00Z"/>
                <w:sz w:val="16"/>
                <w:szCs w:val="16"/>
                <w:rPrChange w:id="41066" w:author="pete jones" w:date="2022-03-13T07:59:00Z">
                  <w:rPr>
                    <w:ins w:id="41067" w:author="pete jones" w:date="2022-03-13T07:59:00Z"/>
                  </w:rPr>
                </w:rPrChange>
              </w:rPr>
              <w:pPrChange w:id="41068" w:author="pete jones" w:date="2022-03-13T08:00:00Z">
                <w:pPr/>
              </w:pPrChange>
            </w:pPr>
            <w:ins w:id="41069" w:author="pete jones" w:date="2022-03-13T07:59:00Z">
              <w:r w:rsidRPr="00F62537">
                <w:rPr>
                  <w:sz w:val="16"/>
                  <w:szCs w:val="16"/>
                  <w:rPrChange w:id="41070" w:author="pete jones" w:date="2022-03-13T07:59:00Z">
                    <w:rPr/>
                  </w:rPrChange>
                </w:rPr>
                <w:t>1.2</w:t>
              </w:r>
            </w:ins>
          </w:p>
        </w:tc>
        <w:tc>
          <w:tcPr>
            <w:tcW w:w="5065" w:type="dxa"/>
            <w:noWrap/>
            <w:hideMark/>
            <w:tcPrChange w:id="41071" w:author="pete jones" w:date="2022-03-13T08:03:00Z">
              <w:tcPr>
                <w:tcW w:w="5892" w:type="dxa"/>
                <w:noWrap/>
                <w:hideMark/>
              </w:tcPr>
            </w:tcPrChange>
          </w:tcPr>
          <w:p w14:paraId="6B0F5DA3" w14:textId="77777777" w:rsidR="00F62537" w:rsidRPr="00F62537" w:rsidRDefault="00F62537">
            <w:pPr>
              <w:spacing w:before="0" w:after="0" w:line="240" w:lineRule="auto"/>
              <w:rPr>
                <w:ins w:id="41072" w:author="pete jones" w:date="2022-03-13T07:59:00Z"/>
                <w:sz w:val="16"/>
                <w:szCs w:val="16"/>
                <w:rPrChange w:id="41073" w:author="pete jones" w:date="2022-03-13T07:59:00Z">
                  <w:rPr>
                    <w:ins w:id="41074" w:author="pete jones" w:date="2022-03-13T07:59:00Z"/>
                  </w:rPr>
                </w:rPrChange>
              </w:rPr>
              <w:pPrChange w:id="41075" w:author="pete jones" w:date="2022-03-13T08:00:00Z">
                <w:pPr/>
              </w:pPrChange>
            </w:pPr>
            <w:ins w:id="41076" w:author="pete jones" w:date="2022-03-13T07:59:00Z">
              <w:r w:rsidRPr="00F62537">
                <w:rPr>
                  <w:sz w:val="16"/>
                  <w:szCs w:val="16"/>
                  <w:rPrChange w:id="41077" w:author="pete jones" w:date="2022-03-13T07:59:00Z">
                    <w:rPr/>
                  </w:rPrChange>
                </w:rPr>
                <w:t>This activity was fun to do</w:t>
              </w:r>
            </w:ins>
          </w:p>
        </w:tc>
        <w:tc>
          <w:tcPr>
            <w:tcW w:w="565" w:type="dxa"/>
            <w:noWrap/>
            <w:hideMark/>
            <w:tcPrChange w:id="41078" w:author="pete jones" w:date="2022-03-13T08:03:00Z">
              <w:tcPr>
                <w:tcW w:w="899" w:type="dxa"/>
                <w:noWrap/>
                <w:hideMark/>
              </w:tcPr>
            </w:tcPrChange>
          </w:tcPr>
          <w:p w14:paraId="478832F8" w14:textId="697806C4" w:rsidR="00F62537" w:rsidRPr="00F62537" w:rsidRDefault="00F62537">
            <w:pPr>
              <w:spacing w:before="0" w:after="0" w:line="240" w:lineRule="auto"/>
              <w:jc w:val="center"/>
              <w:rPr>
                <w:ins w:id="41079" w:author="pete jones" w:date="2022-03-13T07:59:00Z"/>
                <w:sz w:val="16"/>
                <w:szCs w:val="16"/>
                <w:rPrChange w:id="41080" w:author="pete jones" w:date="2022-03-13T07:59:00Z">
                  <w:rPr>
                    <w:ins w:id="41081" w:author="pete jones" w:date="2022-03-13T07:59:00Z"/>
                  </w:rPr>
                </w:rPrChange>
              </w:rPr>
              <w:pPrChange w:id="41082" w:author="pete jones" w:date="2022-03-13T08:00:00Z">
                <w:pPr/>
              </w:pPrChange>
            </w:pPr>
          </w:p>
        </w:tc>
      </w:tr>
      <w:tr w:rsidR="00F62537" w:rsidRPr="00F62537" w14:paraId="76E06E62" w14:textId="77777777" w:rsidTr="00F62537">
        <w:trPr>
          <w:trHeight w:val="300"/>
          <w:jc w:val="center"/>
          <w:ins w:id="41083" w:author="pete jones" w:date="2022-03-13T07:59:00Z"/>
          <w:trPrChange w:id="41084" w:author="pete jones" w:date="2022-03-13T08:03:00Z">
            <w:trPr>
              <w:trHeight w:val="300"/>
            </w:trPr>
          </w:trPrChange>
        </w:trPr>
        <w:tc>
          <w:tcPr>
            <w:tcW w:w="920" w:type="dxa"/>
            <w:noWrap/>
            <w:hideMark/>
            <w:tcPrChange w:id="41085" w:author="pete jones" w:date="2022-03-13T08:03:00Z">
              <w:tcPr>
                <w:tcW w:w="898" w:type="dxa"/>
                <w:noWrap/>
                <w:hideMark/>
              </w:tcPr>
            </w:tcPrChange>
          </w:tcPr>
          <w:p w14:paraId="70251EC8" w14:textId="77777777" w:rsidR="00F62537" w:rsidRPr="00F62537" w:rsidRDefault="00F62537">
            <w:pPr>
              <w:spacing w:before="0" w:after="0" w:line="240" w:lineRule="auto"/>
              <w:jc w:val="center"/>
              <w:rPr>
                <w:ins w:id="41086" w:author="pete jones" w:date="2022-03-13T07:59:00Z"/>
                <w:sz w:val="16"/>
                <w:szCs w:val="16"/>
                <w:rPrChange w:id="41087" w:author="pete jones" w:date="2022-03-13T07:59:00Z">
                  <w:rPr>
                    <w:ins w:id="41088" w:author="pete jones" w:date="2022-03-13T07:59:00Z"/>
                  </w:rPr>
                </w:rPrChange>
              </w:rPr>
              <w:pPrChange w:id="41089" w:author="pete jones" w:date="2022-03-13T08:03:00Z">
                <w:pPr/>
              </w:pPrChange>
            </w:pPr>
            <w:ins w:id="41090" w:author="pete jones" w:date="2022-03-13T07:59:00Z">
              <w:r w:rsidRPr="00F62537">
                <w:rPr>
                  <w:sz w:val="16"/>
                  <w:szCs w:val="16"/>
                  <w:rPrChange w:id="41091" w:author="pete jones" w:date="2022-03-13T07:59:00Z">
                    <w:rPr/>
                  </w:rPrChange>
                </w:rPr>
                <w:t>3</w:t>
              </w:r>
            </w:ins>
          </w:p>
        </w:tc>
        <w:tc>
          <w:tcPr>
            <w:tcW w:w="533" w:type="dxa"/>
            <w:noWrap/>
            <w:hideMark/>
            <w:tcPrChange w:id="41092" w:author="pete jones" w:date="2022-03-13T08:03:00Z">
              <w:tcPr>
                <w:tcW w:w="1088" w:type="dxa"/>
                <w:noWrap/>
                <w:hideMark/>
              </w:tcPr>
            </w:tcPrChange>
          </w:tcPr>
          <w:p w14:paraId="5B1AE441" w14:textId="77777777" w:rsidR="00F62537" w:rsidRPr="00F62537" w:rsidRDefault="00F62537">
            <w:pPr>
              <w:spacing w:before="0" w:after="0" w:line="240" w:lineRule="auto"/>
              <w:rPr>
                <w:ins w:id="41093" w:author="pete jones" w:date="2022-03-13T07:59:00Z"/>
                <w:sz w:val="16"/>
                <w:szCs w:val="16"/>
                <w:rPrChange w:id="41094" w:author="pete jones" w:date="2022-03-13T07:59:00Z">
                  <w:rPr>
                    <w:ins w:id="41095" w:author="pete jones" w:date="2022-03-13T07:59:00Z"/>
                  </w:rPr>
                </w:rPrChange>
              </w:rPr>
              <w:pPrChange w:id="41096" w:author="pete jones" w:date="2022-03-13T08:00:00Z">
                <w:pPr/>
              </w:pPrChange>
            </w:pPr>
            <w:ins w:id="41097" w:author="pete jones" w:date="2022-03-13T07:59:00Z">
              <w:r w:rsidRPr="00F62537">
                <w:rPr>
                  <w:sz w:val="16"/>
                  <w:szCs w:val="16"/>
                  <w:rPrChange w:id="41098" w:author="pete jones" w:date="2022-03-13T07:59:00Z">
                    <w:rPr/>
                  </w:rPrChange>
                </w:rPr>
                <w:t>1.3</w:t>
              </w:r>
            </w:ins>
          </w:p>
        </w:tc>
        <w:tc>
          <w:tcPr>
            <w:tcW w:w="5065" w:type="dxa"/>
            <w:noWrap/>
            <w:hideMark/>
            <w:tcPrChange w:id="41099" w:author="pete jones" w:date="2022-03-13T08:03:00Z">
              <w:tcPr>
                <w:tcW w:w="5892" w:type="dxa"/>
                <w:noWrap/>
                <w:hideMark/>
              </w:tcPr>
            </w:tcPrChange>
          </w:tcPr>
          <w:p w14:paraId="31B3665C" w14:textId="5D30A579" w:rsidR="00F62537" w:rsidRPr="00F62537" w:rsidRDefault="00F62537">
            <w:pPr>
              <w:spacing w:before="0" w:after="0" w:line="240" w:lineRule="auto"/>
              <w:rPr>
                <w:ins w:id="41100" w:author="pete jones" w:date="2022-03-13T07:59:00Z"/>
                <w:sz w:val="16"/>
                <w:szCs w:val="16"/>
                <w:rPrChange w:id="41101" w:author="pete jones" w:date="2022-03-13T07:59:00Z">
                  <w:rPr>
                    <w:ins w:id="41102" w:author="pete jones" w:date="2022-03-13T07:59:00Z"/>
                  </w:rPr>
                </w:rPrChange>
              </w:rPr>
              <w:pPrChange w:id="41103" w:author="pete jones" w:date="2022-03-13T08:00:00Z">
                <w:pPr/>
              </w:pPrChange>
            </w:pPr>
            <w:ins w:id="41104" w:author="pete jones" w:date="2022-03-13T07:59:00Z">
              <w:r w:rsidRPr="00F62537">
                <w:rPr>
                  <w:sz w:val="16"/>
                  <w:szCs w:val="16"/>
                  <w:rPrChange w:id="41105" w:author="pete jones" w:date="2022-03-13T07:59:00Z">
                    <w:rPr/>
                  </w:rPrChange>
                </w:rPr>
                <w:t xml:space="preserve">I thought this was a </w:t>
              </w:r>
            </w:ins>
            <w:ins w:id="41106" w:author="pete jones" w:date="2022-04-01T13:18:00Z">
              <w:r w:rsidR="00DA172B">
                <w:rPr>
                  <w:sz w:val="16"/>
                  <w:szCs w:val="16"/>
                </w:rPr>
                <w:t>tedious</w:t>
              </w:r>
            </w:ins>
            <w:ins w:id="41107" w:author="pete jones" w:date="2022-03-13T07:59:00Z">
              <w:r w:rsidRPr="00F62537">
                <w:rPr>
                  <w:sz w:val="16"/>
                  <w:szCs w:val="16"/>
                  <w:rPrChange w:id="41108" w:author="pete jones" w:date="2022-03-13T07:59:00Z">
                    <w:rPr/>
                  </w:rPrChange>
                </w:rPr>
                <w:t xml:space="preserve"> activity</w:t>
              </w:r>
            </w:ins>
          </w:p>
        </w:tc>
        <w:tc>
          <w:tcPr>
            <w:tcW w:w="565" w:type="dxa"/>
            <w:noWrap/>
            <w:hideMark/>
            <w:tcPrChange w:id="41109" w:author="pete jones" w:date="2022-03-13T08:03:00Z">
              <w:tcPr>
                <w:tcW w:w="899" w:type="dxa"/>
                <w:noWrap/>
                <w:hideMark/>
              </w:tcPr>
            </w:tcPrChange>
          </w:tcPr>
          <w:p w14:paraId="4A6A9B9B" w14:textId="77777777" w:rsidR="00F62537" w:rsidRPr="00F62537" w:rsidRDefault="00F62537">
            <w:pPr>
              <w:spacing w:before="0" w:after="0" w:line="240" w:lineRule="auto"/>
              <w:jc w:val="center"/>
              <w:rPr>
                <w:ins w:id="41110" w:author="pete jones" w:date="2022-03-13T07:59:00Z"/>
                <w:sz w:val="16"/>
                <w:szCs w:val="16"/>
                <w:rPrChange w:id="41111" w:author="pete jones" w:date="2022-03-13T07:59:00Z">
                  <w:rPr>
                    <w:ins w:id="41112" w:author="pete jones" w:date="2022-03-13T07:59:00Z"/>
                  </w:rPr>
                </w:rPrChange>
              </w:rPr>
              <w:pPrChange w:id="41113" w:author="pete jones" w:date="2022-03-13T08:00:00Z">
                <w:pPr/>
              </w:pPrChange>
            </w:pPr>
            <w:ins w:id="41114" w:author="pete jones" w:date="2022-03-13T07:59:00Z">
              <w:r w:rsidRPr="00F62537">
                <w:rPr>
                  <w:sz w:val="16"/>
                  <w:szCs w:val="16"/>
                  <w:rPrChange w:id="41115" w:author="pete jones" w:date="2022-03-13T07:59:00Z">
                    <w:rPr/>
                  </w:rPrChange>
                </w:rPr>
                <w:t>R</w:t>
              </w:r>
            </w:ins>
          </w:p>
        </w:tc>
      </w:tr>
      <w:tr w:rsidR="00F62537" w:rsidRPr="00F62537" w14:paraId="29A6DB27" w14:textId="77777777" w:rsidTr="00F62537">
        <w:trPr>
          <w:trHeight w:val="300"/>
          <w:jc w:val="center"/>
          <w:ins w:id="41116" w:author="pete jones" w:date="2022-03-13T07:59:00Z"/>
          <w:trPrChange w:id="41117" w:author="pete jones" w:date="2022-03-13T08:03:00Z">
            <w:trPr>
              <w:trHeight w:val="300"/>
            </w:trPr>
          </w:trPrChange>
        </w:trPr>
        <w:tc>
          <w:tcPr>
            <w:tcW w:w="920" w:type="dxa"/>
            <w:noWrap/>
            <w:hideMark/>
            <w:tcPrChange w:id="41118" w:author="pete jones" w:date="2022-03-13T08:03:00Z">
              <w:tcPr>
                <w:tcW w:w="898" w:type="dxa"/>
                <w:noWrap/>
                <w:hideMark/>
              </w:tcPr>
            </w:tcPrChange>
          </w:tcPr>
          <w:p w14:paraId="1AF7A715" w14:textId="77777777" w:rsidR="00F62537" w:rsidRPr="00F62537" w:rsidRDefault="00F62537">
            <w:pPr>
              <w:spacing w:before="0" w:after="0" w:line="240" w:lineRule="auto"/>
              <w:jc w:val="center"/>
              <w:rPr>
                <w:ins w:id="41119" w:author="pete jones" w:date="2022-03-13T07:59:00Z"/>
                <w:sz w:val="16"/>
                <w:szCs w:val="16"/>
                <w:rPrChange w:id="41120" w:author="pete jones" w:date="2022-03-13T07:59:00Z">
                  <w:rPr>
                    <w:ins w:id="41121" w:author="pete jones" w:date="2022-03-13T07:59:00Z"/>
                  </w:rPr>
                </w:rPrChange>
              </w:rPr>
              <w:pPrChange w:id="41122" w:author="pete jones" w:date="2022-03-13T08:03:00Z">
                <w:pPr/>
              </w:pPrChange>
            </w:pPr>
            <w:ins w:id="41123" w:author="pete jones" w:date="2022-03-13T07:59:00Z">
              <w:r w:rsidRPr="00F62537">
                <w:rPr>
                  <w:sz w:val="16"/>
                  <w:szCs w:val="16"/>
                  <w:rPrChange w:id="41124" w:author="pete jones" w:date="2022-03-13T07:59:00Z">
                    <w:rPr/>
                  </w:rPrChange>
                </w:rPr>
                <w:t>4</w:t>
              </w:r>
            </w:ins>
          </w:p>
        </w:tc>
        <w:tc>
          <w:tcPr>
            <w:tcW w:w="533" w:type="dxa"/>
            <w:noWrap/>
            <w:hideMark/>
            <w:tcPrChange w:id="41125" w:author="pete jones" w:date="2022-03-13T08:03:00Z">
              <w:tcPr>
                <w:tcW w:w="1088" w:type="dxa"/>
                <w:noWrap/>
                <w:hideMark/>
              </w:tcPr>
            </w:tcPrChange>
          </w:tcPr>
          <w:p w14:paraId="29D17F50" w14:textId="77777777" w:rsidR="00F62537" w:rsidRPr="00F62537" w:rsidRDefault="00F62537">
            <w:pPr>
              <w:spacing w:before="0" w:after="0" w:line="240" w:lineRule="auto"/>
              <w:rPr>
                <w:ins w:id="41126" w:author="pete jones" w:date="2022-03-13T07:59:00Z"/>
                <w:sz w:val="16"/>
                <w:szCs w:val="16"/>
                <w:rPrChange w:id="41127" w:author="pete jones" w:date="2022-03-13T07:59:00Z">
                  <w:rPr>
                    <w:ins w:id="41128" w:author="pete jones" w:date="2022-03-13T07:59:00Z"/>
                  </w:rPr>
                </w:rPrChange>
              </w:rPr>
              <w:pPrChange w:id="41129" w:author="pete jones" w:date="2022-03-13T08:00:00Z">
                <w:pPr/>
              </w:pPrChange>
            </w:pPr>
            <w:ins w:id="41130" w:author="pete jones" w:date="2022-03-13T07:59:00Z">
              <w:r w:rsidRPr="00F62537">
                <w:rPr>
                  <w:sz w:val="16"/>
                  <w:szCs w:val="16"/>
                  <w:rPrChange w:id="41131" w:author="pete jones" w:date="2022-03-13T07:59:00Z">
                    <w:rPr/>
                  </w:rPrChange>
                </w:rPr>
                <w:t>1.4</w:t>
              </w:r>
            </w:ins>
          </w:p>
        </w:tc>
        <w:tc>
          <w:tcPr>
            <w:tcW w:w="5065" w:type="dxa"/>
            <w:noWrap/>
            <w:hideMark/>
            <w:tcPrChange w:id="41132" w:author="pete jones" w:date="2022-03-13T08:03:00Z">
              <w:tcPr>
                <w:tcW w:w="5892" w:type="dxa"/>
                <w:noWrap/>
                <w:hideMark/>
              </w:tcPr>
            </w:tcPrChange>
          </w:tcPr>
          <w:p w14:paraId="650DD9C1" w14:textId="77777777" w:rsidR="00F62537" w:rsidRPr="00F62537" w:rsidRDefault="00F62537">
            <w:pPr>
              <w:spacing w:before="0" w:after="0" w:line="240" w:lineRule="auto"/>
              <w:rPr>
                <w:ins w:id="41133" w:author="pete jones" w:date="2022-03-13T07:59:00Z"/>
                <w:sz w:val="16"/>
                <w:szCs w:val="16"/>
                <w:rPrChange w:id="41134" w:author="pete jones" w:date="2022-03-13T07:59:00Z">
                  <w:rPr>
                    <w:ins w:id="41135" w:author="pete jones" w:date="2022-03-13T07:59:00Z"/>
                  </w:rPr>
                </w:rPrChange>
              </w:rPr>
              <w:pPrChange w:id="41136" w:author="pete jones" w:date="2022-03-13T08:00:00Z">
                <w:pPr/>
              </w:pPrChange>
            </w:pPr>
            <w:ins w:id="41137" w:author="pete jones" w:date="2022-03-13T07:59:00Z">
              <w:r w:rsidRPr="00F62537">
                <w:rPr>
                  <w:sz w:val="16"/>
                  <w:szCs w:val="16"/>
                  <w:rPrChange w:id="41138" w:author="pete jones" w:date="2022-03-13T07:59:00Z">
                    <w:rPr/>
                  </w:rPrChange>
                </w:rPr>
                <w:t>This activity did not hold my attention at all</w:t>
              </w:r>
            </w:ins>
          </w:p>
        </w:tc>
        <w:tc>
          <w:tcPr>
            <w:tcW w:w="565" w:type="dxa"/>
            <w:noWrap/>
            <w:hideMark/>
            <w:tcPrChange w:id="41139" w:author="pete jones" w:date="2022-03-13T08:03:00Z">
              <w:tcPr>
                <w:tcW w:w="899" w:type="dxa"/>
                <w:noWrap/>
                <w:hideMark/>
              </w:tcPr>
            </w:tcPrChange>
          </w:tcPr>
          <w:p w14:paraId="5F67BC12" w14:textId="77777777" w:rsidR="00F62537" w:rsidRPr="00F62537" w:rsidRDefault="00F62537">
            <w:pPr>
              <w:spacing w:before="0" w:after="0" w:line="240" w:lineRule="auto"/>
              <w:jc w:val="center"/>
              <w:rPr>
                <w:ins w:id="41140" w:author="pete jones" w:date="2022-03-13T07:59:00Z"/>
                <w:sz w:val="16"/>
                <w:szCs w:val="16"/>
                <w:rPrChange w:id="41141" w:author="pete jones" w:date="2022-03-13T07:59:00Z">
                  <w:rPr>
                    <w:ins w:id="41142" w:author="pete jones" w:date="2022-03-13T07:59:00Z"/>
                  </w:rPr>
                </w:rPrChange>
              </w:rPr>
              <w:pPrChange w:id="41143" w:author="pete jones" w:date="2022-03-13T08:00:00Z">
                <w:pPr/>
              </w:pPrChange>
            </w:pPr>
            <w:ins w:id="41144" w:author="pete jones" w:date="2022-03-13T07:59:00Z">
              <w:r w:rsidRPr="00F62537">
                <w:rPr>
                  <w:sz w:val="16"/>
                  <w:szCs w:val="16"/>
                  <w:rPrChange w:id="41145" w:author="pete jones" w:date="2022-03-13T07:59:00Z">
                    <w:rPr/>
                  </w:rPrChange>
                </w:rPr>
                <w:t>R</w:t>
              </w:r>
            </w:ins>
          </w:p>
        </w:tc>
      </w:tr>
      <w:tr w:rsidR="00F62537" w:rsidRPr="00F62537" w14:paraId="1F2CBA4D" w14:textId="77777777" w:rsidTr="00F62537">
        <w:trPr>
          <w:trHeight w:val="300"/>
          <w:jc w:val="center"/>
          <w:ins w:id="41146" w:author="pete jones" w:date="2022-03-13T07:59:00Z"/>
          <w:trPrChange w:id="41147" w:author="pete jones" w:date="2022-03-13T08:03:00Z">
            <w:trPr>
              <w:trHeight w:val="300"/>
            </w:trPr>
          </w:trPrChange>
        </w:trPr>
        <w:tc>
          <w:tcPr>
            <w:tcW w:w="920" w:type="dxa"/>
            <w:noWrap/>
            <w:hideMark/>
            <w:tcPrChange w:id="41148" w:author="pete jones" w:date="2022-03-13T08:03:00Z">
              <w:tcPr>
                <w:tcW w:w="898" w:type="dxa"/>
                <w:noWrap/>
                <w:hideMark/>
              </w:tcPr>
            </w:tcPrChange>
          </w:tcPr>
          <w:p w14:paraId="01322E21" w14:textId="77777777" w:rsidR="00F62537" w:rsidRPr="00F62537" w:rsidRDefault="00F62537">
            <w:pPr>
              <w:spacing w:before="0" w:after="0" w:line="240" w:lineRule="auto"/>
              <w:jc w:val="center"/>
              <w:rPr>
                <w:ins w:id="41149" w:author="pete jones" w:date="2022-03-13T07:59:00Z"/>
                <w:sz w:val="16"/>
                <w:szCs w:val="16"/>
                <w:rPrChange w:id="41150" w:author="pete jones" w:date="2022-03-13T07:59:00Z">
                  <w:rPr>
                    <w:ins w:id="41151" w:author="pete jones" w:date="2022-03-13T07:59:00Z"/>
                  </w:rPr>
                </w:rPrChange>
              </w:rPr>
              <w:pPrChange w:id="41152" w:author="pete jones" w:date="2022-03-13T08:03:00Z">
                <w:pPr/>
              </w:pPrChange>
            </w:pPr>
            <w:ins w:id="41153" w:author="pete jones" w:date="2022-03-13T07:59:00Z">
              <w:r w:rsidRPr="00F62537">
                <w:rPr>
                  <w:sz w:val="16"/>
                  <w:szCs w:val="16"/>
                  <w:rPrChange w:id="41154" w:author="pete jones" w:date="2022-03-13T07:59:00Z">
                    <w:rPr/>
                  </w:rPrChange>
                </w:rPr>
                <w:t>5</w:t>
              </w:r>
            </w:ins>
          </w:p>
        </w:tc>
        <w:tc>
          <w:tcPr>
            <w:tcW w:w="533" w:type="dxa"/>
            <w:noWrap/>
            <w:hideMark/>
            <w:tcPrChange w:id="41155" w:author="pete jones" w:date="2022-03-13T08:03:00Z">
              <w:tcPr>
                <w:tcW w:w="1088" w:type="dxa"/>
                <w:noWrap/>
                <w:hideMark/>
              </w:tcPr>
            </w:tcPrChange>
          </w:tcPr>
          <w:p w14:paraId="7D205BFC" w14:textId="77777777" w:rsidR="00F62537" w:rsidRPr="00F62537" w:rsidRDefault="00F62537">
            <w:pPr>
              <w:spacing w:before="0" w:after="0" w:line="240" w:lineRule="auto"/>
              <w:rPr>
                <w:ins w:id="41156" w:author="pete jones" w:date="2022-03-13T07:59:00Z"/>
                <w:sz w:val="16"/>
                <w:szCs w:val="16"/>
                <w:rPrChange w:id="41157" w:author="pete jones" w:date="2022-03-13T07:59:00Z">
                  <w:rPr>
                    <w:ins w:id="41158" w:author="pete jones" w:date="2022-03-13T07:59:00Z"/>
                  </w:rPr>
                </w:rPrChange>
              </w:rPr>
              <w:pPrChange w:id="41159" w:author="pete jones" w:date="2022-03-13T08:00:00Z">
                <w:pPr/>
              </w:pPrChange>
            </w:pPr>
            <w:ins w:id="41160" w:author="pete jones" w:date="2022-03-13T07:59:00Z">
              <w:r w:rsidRPr="00F62537">
                <w:rPr>
                  <w:sz w:val="16"/>
                  <w:szCs w:val="16"/>
                  <w:rPrChange w:id="41161" w:author="pete jones" w:date="2022-03-13T07:59:00Z">
                    <w:rPr/>
                  </w:rPrChange>
                </w:rPr>
                <w:t>1.5</w:t>
              </w:r>
            </w:ins>
          </w:p>
        </w:tc>
        <w:tc>
          <w:tcPr>
            <w:tcW w:w="5065" w:type="dxa"/>
            <w:noWrap/>
            <w:hideMark/>
            <w:tcPrChange w:id="41162" w:author="pete jones" w:date="2022-03-13T08:03:00Z">
              <w:tcPr>
                <w:tcW w:w="5892" w:type="dxa"/>
                <w:noWrap/>
                <w:hideMark/>
              </w:tcPr>
            </w:tcPrChange>
          </w:tcPr>
          <w:p w14:paraId="5D75D4FF" w14:textId="77777777" w:rsidR="00F62537" w:rsidRPr="00F62537" w:rsidRDefault="00F62537">
            <w:pPr>
              <w:spacing w:before="0" w:after="0" w:line="240" w:lineRule="auto"/>
              <w:rPr>
                <w:ins w:id="41163" w:author="pete jones" w:date="2022-03-13T07:59:00Z"/>
                <w:sz w:val="16"/>
                <w:szCs w:val="16"/>
                <w:rPrChange w:id="41164" w:author="pete jones" w:date="2022-03-13T07:59:00Z">
                  <w:rPr>
                    <w:ins w:id="41165" w:author="pete jones" w:date="2022-03-13T07:59:00Z"/>
                  </w:rPr>
                </w:rPrChange>
              </w:rPr>
              <w:pPrChange w:id="41166" w:author="pete jones" w:date="2022-03-13T08:00:00Z">
                <w:pPr/>
              </w:pPrChange>
            </w:pPr>
            <w:ins w:id="41167" w:author="pete jones" w:date="2022-03-13T07:59:00Z">
              <w:r w:rsidRPr="00F62537">
                <w:rPr>
                  <w:sz w:val="16"/>
                  <w:szCs w:val="16"/>
                  <w:rPrChange w:id="41168" w:author="pete jones" w:date="2022-03-13T07:59:00Z">
                    <w:rPr/>
                  </w:rPrChange>
                </w:rPr>
                <w:t>I would describe this activity as very interesting</w:t>
              </w:r>
            </w:ins>
          </w:p>
        </w:tc>
        <w:tc>
          <w:tcPr>
            <w:tcW w:w="565" w:type="dxa"/>
            <w:noWrap/>
            <w:hideMark/>
            <w:tcPrChange w:id="41169" w:author="pete jones" w:date="2022-03-13T08:03:00Z">
              <w:tcPr>
                <w:tcW w:w="899" w:type="dxa"/>
                <w:noWrap/>
                <w:hideMark/>
              </w:tcPr>
            </w:tcPrChange>
          </w:tcPr>
          <w:p w14:paraId="0C792929" w14:textId="3CA879B3" w:rsidR="00F62537" w:rsidRPr="00F62537" w:rsidRDefault="00F62537">
            <w:pPr>
              <w:spacing w:before="0" w:after="0" w:line="240" w:lineRule="auto"/>
              <w:jc w:val="center"/>
              <w:rPr>
                <w:ins w:id="41170" w:author="pete jones" w:date="2022-03-13T07:59:00Z"/>
                <w:sz w:val="16"/>
                <w:szCs w:val="16"/>
                <w:rPrChange w:id="41171" w:author="pete jones" w:date="2022-03-13T07:59:00Z">
                  <w:rPr>
                    <w:ins w:id="41172" w:author="pete jones" w:date="2022-03-13T07:59:00Z"/>
                  </w:rPr>
                </w:rPrChange>
              </w:rPr>
              <w:pPrChange w:id="41173" w:author="pete jones" w:date="2022-03-13T08:00:00Z">
                <w:pPr/>
              </w:pPrChange>
            </w:pPr>
          </w:p>
        </w:tc>
      </w:tr>
      <w:tr w:rsidR="00F62537" w:rsidRPr="00F62537" w14:paraId="520A52CA" w14:textId="77777777" w:rsidTr="00F62537">
        <w:trPr>
          <w:trHeight w:val="300"/>
          <w:jc w:val="center"/>
          <w:ins w:id="41174" w:author="pete jones" w:date="2022-03-13T07:59:00Z"/>
          <w:trPrChange w:id="41175" w:author="pete jones" w:date="2022-03-13T08:03:00Z">
            <w:trPr>
              <w:trHeight w:val="300"/>
            </w:trPr>
          </w:trPrChange>
        </w:trPr>
        <w:tc>
          <w:tcPr>
            <w:tcW w:w="920" w:type="dxa"/>
            <w:noWrap/>
            <w:hideMark/>
            <w:tcPrChange w:id="41176" w:author="pete jones" w:date="2022-03-13T08:03:00Z">
              <w:tcPr>
                <w:tcW w:w="898" w:type="dxa"/>
                <w:noWrap/>
                <w:hideMark/>
              </w:tcPr>
            </w:tcPrChange>
          </w:tcPr>
          <w:p w14:paraId="11F3DC7D" w14:textId="77777777" w:rsidR="00F62537" w:rsidRPr="00F62537" w:rsidRDefault="00F62537">
            <w:pPr>
              <w:spacing w:before="0" w:after="0" w:line="240" w:lineRule="auto"/>
              <w:jc w:val="center"/>
              <w:rPr>
                <w:ins w:id="41177" w:author="pete jones" w:date="2022-03-13T07:59:00Z"/>
                <w:sz w:val="16"/>
                <w:szCs w:val="16"/>
                <w:rPrChange w:id="41178" w:author="pete jones" w:date="2022-03-13T07:59:00Z">
                  <w:rPr>
                    <w:ins w:id="41179" w:author="pete jones" w:date="2022-03-13T07:59:00Z"/>
                  </w:rPr>
                </w:rPrChange>
              </w:rPr>
              <w:pPrChange w:id="41180" w:author="pete jones" w:date="2022-03-13T08:03:00Z">
                <w:pPr/>
              </w:pPrChange>
            </w:pPr>
            <w:ins w:id="41181" w:author="pete jones" w:date="2022-03-13T07:59:00Z">
              <w:r w:rsidRPr="00F62537">
                <w:rPr>
                  <w:sz w:val="16"/>
                  <w:szCs w:val="16"/>
                  <w:rPrChange w:id="41182" w:author="pete jones" w:date="2022-03-13T07:59:00Z">
                    <w:rPr/>
                  </w:rPrChange>
                </w:rPr>
                <w:t>6</w:t>
              </w:r>
            </w:ins>
          </w:p>
        </w:tc>
        <w:tc>
          <w:tcPr>
            <w:tcW w:w="533" w:type="dxa"/>
            <w:noWrap/>
            <w:hideMark/>
            <w:tcPrChange w:id="41183" w:author="pete jones" w:date="2022-03-13T08:03:00Z">
              <w:tcPr>
                <w:tcW w:w="1088" w:type="dxa"/>
                <w:noWrap/>
                <w:hideMark/>
              </w:tcPr>
            </w:tcPrChange>
          </w:tcPr>
          <w:p w14:paraId="535E69F2" w14:textId="77777777" w:rsidR="00F62537" w:rsidRPr="00F62537" w:rsidRDefault="00F62537">
            <w:pPr>
              <w:spacing w:before="0" w:after="0" w:line="240" w:lineRule="auto"/>
              <w:rPr>
                <w:ins w:id="41184" w:author="pete jones" w:date="2022-03-13T07:59:00Z"/>
                <w:sz w:val="16"/>
                <w:szCs w:val="16"/>
                <w:rPrChange w:id="41185" w:author="pete jones" w:date="2022-03-13T07:59:00Z">
                  <w:rPr>
                    <w:ins w:id="41186" w:author="pete jones" w:date="2022-03-13T07:59:00Z"/>
                  </w:rPr>
                </w:rPrChange>
              </w:rPr>
              <w:pPrChange w:id="41187" w:author="pete jones" w:date="2022-03-13T08:00:00Z">
                <w:pPr/>
              </w:pPrChange>
            </w:pPr>
            <w:ins w:id="41188" w:author="pete jones" w:date="2022-03-13T07:59:00Z">
              <w:r w:rsidRPr="00F62537">
                <w:rPr>
                  <w:sz w:val="16"/>
                  <w:szCs w:val="16"/>
                  <w:rPrChange w:id="41189" w:author="pete jones" w:date="2022-03-13T07:59:00Z">
                    <w:rPr/>
                  </w:rPrChange>
                </w:rPr>
                <w:t>1.6</w:t>
              </w:r>
            </w:ins>
          </w:p>
        </w:tc>
        <w:tc>
          <w:tcPr>
            <w:tcW w:w="5065" w:type="dxa"/>
            <w:noWrap/>
            <w:hideMark/>
            <w:tcPrChange w:id="41190" w:author="pete jones" w:date="2022-03-13T08:03:00Z">
              <w:tcPr>
                <w:tcW w:w="5892" w:type="dxa"/>
                <w:noWrap/>
                <w:hideMark/>
              </w:tcPr>
            </w:tcPrChange>
          </w:tcPr>
          <w:p w14:paraId="68134E24" w14:textId="77777777" w:rsidR="00F62537" w:rsidRPr="00F62537" w:rsidRDefault="00F62537">
            <w:pPr>
              <w:spacing w:before="0" w:after="0" w:line="240" w:lineRule="auto"/>
              <w:rPr>
                <w:ins w:id="41191" w:author="pete jones" w:date="2022-03-13T07:59:00Z"/>
                <w:sz w:val="16"/>
                <w:szCs w:val="16"/>
                <w:rPrChange w:id="41192" w:author="pete jones" w:date="2022-03-13T07:59:00Z">
                  <w:rPr>
                    <w:ins w:id="41193" w:author="pete jones" w:date="2022-03-13T07:59:00Z"/>
                  </w:rPr>
                </w:rPrChange>
              </w:rPr>
              <w:pPrChange w:id="41194" w:author="pete jones" w:date="2022-03-13T08:00:00Z">
                <w:pPr/>
              </w:pPrChange>
            </w:pPr>
            <w:ins w:id="41195" w:author="pete jones" w:date="2022-03-13T07:59:00Z">
              <w:r w:rsidRPr="00F62537">
                <w:rPr>
                  <w:sz w:val="16"/>
                  <w:szCs w:val="16"/>
                  <w:rPrChange w:id="41196" w:author="pete jones" w:date="2022-03-13T07:59:00Z">
                    <w:rPr/>
                  </w:rPrChange>
                </w:rPr>
                <w:t>I thought this activity was quite enjoyable</w:t>
              </w:r>
            </w:ins>
          </w:p>
        </w:tc>
        <w:tc>
          <w:tcPr>
            <w:tcW w:w="565" w:type="dxa"/>
            <w:noWrap/>
            <w:hideMark/>
            <w:tcPrChange w:id="41197" w:author="pete jones" w:date="2022-03-13T08:03:00Z">
              <w:tcPr>
                <w:tcW w:w="899" w:type="dxa"/>
                <w:noWrap/>
                <w:hideMark/>
              </w:tcPr>
            </w:tcPrChange>
          </w:tcPr>
          <w:p w14:paraId="47A9A421" w14:textId="2651A278" w:rsidR="00F62537" w:rsidRPr="00F62537" w:rsidRDefault="00F62537">
            <w:pPr>
              <w:spacing w:before="0" w:after="0" w:line="240" w:lineRule="auto"/>
              <w:jc w:val="center"/>
              <w:rPr>
                <w:ins w:id="41198" w:author="pete jones" w:date="2022-03-13T07:59:00Z"/>
                <w:sz w:val="16"/>
                <w:szCs w:val="16"/>
                <w:rPrChange w:id="41199" w:author="pete jones" w:date="2022-03-13T07:59:00Z">
                  <w:rPr>
                    <w:ins w:id="41200" w:author="pete jones" w:date="2022-03-13T07:59:00Z"/>
                  </w:rPr>
                </w:rPrChange>
              </w:rPr>
              <w:pPrChange w:id="41201" w:author="pete jones" w:date="2022-03-13T08:00:00Z">
                <w:pPr/>
              </w:pPrChange>
            </w:pPr>
          </w:p>
        </w:tc>
      </w:tr>
      <w:tr w:rsidR="00F62537" w:rsidRPr="00F62537" w14:paraId="1E334C71" w14:textId="77777777" w:rsidTr="00F62537">
        <w:trPr>
          <w:trHeight w:val="315"/>
          <w:jc w:val="center"/>
          <w:ins w:id="41202" w:author="pete jones" w:date="2022-03-13T07:59:00Z"/>
          <w:trPrChange w:id="41203" w:author="pete jones" w:date="2022-03-13T08:03:00Z">
            <w:trPr>
              <w:trHeight w:val="315"/>
            </w:trPr>
          </w:trPrChange>
        </w:trPr>
        <w:tc>
          <w:tcPr>
            <w:tcW w:w="920" w:type="dxa"/>
            <w:noWrap/>
            <w:hideMark/>
            <w:tcPrChange w:id="41204" w:author="pete jones" w:date="2022-03-13T08:03:00Z">
              <w:tcPr>
                <w:tcW w:w="898" w:type="dxa"/>
                <w:noWrap/>
                <w:hideMark/>
              </w:tcPr>
            </w:tcPrChange>
          </w:tcPr>
          <w:p w14:paraId="7116F030" w14:textId="77777777" w:rsidR="00F62537" w:rsidRPr="00F62537" w:rsidRDefault="00F62537">
            <w:pPr>
              <w:spacing w:before="0" w:after="0" w:line="240" w:lineRule="auto"/>
              <w:jc w:val="center"/>
              <w:rPr>
                <w:ins w:id="41205" w:author="pete jones" w:date="2022-03-13T07:59:00Z"/>
                <w:sz w:val="16"/>
                <w:szCs w:val="16"/>
                <w:rPrChange w:id="41206" w:author="pete jones" w:date="2022-03-13T07:59:00Z">
                  <w:rPr>
                    <w:ins w:id="41207" w:author="pete jones" w:date="2022-03-13T07:59:00Z"/>
                  </w:rPr>
                </w:rPrChange>
              </w:rPr>
              <w:pPrChange w:id="41208" w:author="pete jones" w:date="2022-03-13T08:03:00Z">
                <w:pPr/>
              </w:pPrChange>
            </w:pPr>
            <w:ins w:id="41209" w:author="pete jones" w:date="2022-03-13T07:59:00Z">
              <w:r w:rsidRPr="00F62537">
                <w:rPr>
                  <w:sz w:val="16"/>
                  <w:szCs w:val="16"/>
                  <w:rPrChange w:id="41210" w:author="pete jones" w:date="2022-03-13T07:59:00Z">
                    <w:rPr/>
                  </w:rPrChange>
                </w:rPr>
                <w:t>7</w:t>
              </w:r>
            </w:ins>
          </w:p>
        </w:tc>
        <w:tc>
          <w:tcPr>
            <w:tcW w:w="533" w:type="dxa"/>
            <w:noWrap/>
            <w:hideMark/>
            <w:tcPrChange w:id="41211" w:author="pete jones" w:date="2022-03-13T08:03:00Z">
              <w:tcPr>
                <w:tcW w:w="1088" w:type="dxa"/>
                <w:noWrap/>
                <w:hideMark/>
              </w:tcPr>
            </w:tcPrChange>
          </w:tcPr>
          <w:p w14:paraId="1809555B" w14:textId="77777777" w:rsidR="00F62537" w:rsidRPr="00F62537" w:rsidRDefault="00F62537">
            <w:pPr>
              <w:spacing w:before="0" w:after="0" w:line="240" w:lineRule="auto"/>
              <w:rPr>
                <w:ins w:id="41212" w:author="pete jones" w:date="2022-03-13T07:59:00Z"/>
                <w:sz w:val="16"/>
                <w:szCs w:val="16"/>
                <w:rPrChange w:id="41213" w:author="pete jones" w:date="2022-03-13T07:59:00Z">
                  <w:rPr>
                    <w:ins w:id="41214" w:author="pete jones" w:date="2022-03-13T07:59:00Z"/>
                  </w:rPr>
                </w:rPrChange>
              </w:rPr>
              <w:pPrChange w:id="41215" w:author="pete jones" w:date="2022-03-13T08:00:00Z">
                <w:pPr/>
              </w:pPrChange>
            </w:pPr>
            <w:ins w:id="41216" w:author="pete jones" w:date="2022-03-13T07:59:00Z">
              <w:r w:rsidRPr="00F62537">
                <w:rPr>
                  <w:sz w:val="16"/>
                  <w:szCs w:val="16"/>
                  <w:rPrChange w:id="41217" w:author="pete jones" w:date="2022-03-13T07:59:00Z">
                    <w:rPr/>
                  </w:rPrChange>
                </w:rPr>
                <w:t>1.7</w:t>
              </w:r>
            </w:ins>
          </w:p>
        </w:tc>
        <w:tc>
          <w:tcPr>
            <w:tcW w:w="5065" w:type="dxa"/>
            <w:noWrap/>
            <w:hideMark/>
            <w:tcPrChange w:id="41218" w:author="pete jones" w:date="2022-03-13T08:03:00Z">
              <w:tcPr>
                <w:tcW w:w="5892" w:type="dxa"/>
                <w:noWrap/>
                <w:hideMark/>
              </w:tcPr>
            </w:tcPrChange>
          </w:tcPr>
          <w:p w14:paraId="391C3789" w14:textId="77777777" w:rsidR="00F62537" w:rsidRPr="00F62537" w:rsidRDefault="00F62537">
            <w:pPr>
              <w:spacing w:before="0" w:after="0" w:line="240" w:lineRule="auto"/>
              <w:rPr>
                <w:ins w:id="41219" w:author="pete jones" w:date="2022-03-13T07:59:00Z"/>
                <w:sz w:val="16"/>
                <w:szCs w:val="16"/>
                <w:rPrChange w:id="41220" w:author="pete jones" w:date="2022-03-13T07:59:00Z">
                  <w:rPr>
                    <w:ins w:id="41221" w:author="pete jones" w:date="2022-03-13T07:59:00Z"/>
                  </w:rPr>
                </w:rPrChange>
              </w:rPr>
              <w:pPrChange w:id="41222" w:author="pete jones" w:date="2022-03-13T08:00:00Z">
                <w:pPr/>
              </w:pPrChange>
            </w:pPr>
            <w:ins w:id="41223" w:author="pete jones" w:date="2022-03-13T07:59:00Z">
              <w:r w:rsidRPr="00F62537">
                <w:rPr>
                  <w:sz w:val="16"/>
                  <w:szCs w:val="16"/>
                  <w:rPrChange w:id="41224" w:author="pete jones" w:date="2022-03-13T07:59:00Z">
                    <w:rPr/>
                  </w:rPrChange>
                </w:rPr>
                <w:t>While I was doing this activity, I was thinking about how much I enjoyed it</w:t>
              </w:r>
            </w:ins>
          </w:p>
        </w:tc>
        <w:tc>
          <w:tcPr>
            <w:tcW w:w="565" w:type="dxa"/>
            <w:noWrap/>
            <w:hideMark/>
            <w:tcPrChange w:id="41225" w:author="pete jones" w:date="2022-03-13T08:03:00Z">
              <w:tcPr>
                <w:tcW w:w="899" w:type="dxa"/>
                <w:noWrap/>
                <w:hideMark/>
              </w:tcPr>
            </w:tcPrChange>
          </w:tcPr>
          <w:p w14:paraId="0A8B5472" w14:textId="24D2924A" w:rsidR="00F62537" w:rsidRPr="00F62537" w:rsidRDefault="00F62537">
            <w:pPr>
              <w:spacing w:before="0" w:after="0" w:line="240" w:lineRule="auto"/>
              <w:jc w:val="center"/>
              <w:rPr>
                <w:ins w:id="41226" w:author="pete jones" w:date="2022-03-13T07:59:00Z"/>
                <w:sz w:val="16"/>
                <w:szCs w:val="16"/>
                <w:rPrChange w:id="41227" w:author="pete jones" w:date="2022-03-13T07:59:00Z">
                  <w:rPr>
                    <w:ins w:id="41228" w:author="pete jones" w:date="2022-03-13T07:59:00Z"/>
                  </w:rPr>
                </w:rPrChange>
              </w:rPr>
              <w:pPrChange w:id="41229" w:author="pete jones" w:date="2022-03-13T08:00:00Z">
                <w:pPr/>
              </w:pPrChange>
            </w:pPr>
          </w:p>
        </w:tc>
      </w:tr>
      <w:tr w:rsidR="00F62537" w:rsidRPr="00F62537" w14:paraId="723C6D4B" w14:textId="77777777" w:rsidTr="00F62537">
        <w:trPr>
          <w:trHeight w:val="300"/>
          <w:jc w:val="center"/>
          <w:ins w:id="41230" w:author="pete jones" w:date="2022-03-13T07:59:00Z"/>
          <w:trPrChange w:id="41231" w:author="pete jones" w:date="2022-03-13T08:03:00Z">
            <w:trPr>
              <w:trHeight w:val="300"/>
            </w:trPr>
          </w:trPrChange>
        </w:trPr>
        <w:tc>
          <w:tcPr>
            <w:tcW w:w="920" w:type="dxa"/>
            <w:noWrap/>
            <w:hideMark/>
            <w:tcPrChange w:id="41232" w:author="pete jones" w:date="2022-03-13T08:03:00Z">
              <w:tcPr>
                <w:tcW w:w="898" w:type="dxa"/>
                <w:noWrap/>
                <w:hideMark/>
              </w:tcPr>
            </w:tcPrChange>
          </w:tcPr>
          <w:p w14:paraId="0D492975" w14:textId="0B8D5FA6" w:rsidR="00F62537" w:rsidRPr="00F62537" w:rsidRDefault="00F62537">
            <w:pPr>
              <w:spacing w:before="0" w:after="0" w:line="240" w:lineRule="auto"/>
              <w:jc w:val="center"/>
              <w:rPr>
                <w:ins w:id="41233" w:author="pete jones" w:date="2022-03-13T07:59:00Z"/>
                <w:b/>
                <w:bCs/>
                <w:sz w:val="16"/>
                <w:szCs w:val="16"/>
                <w:rPrChange w:id="41234" w:author="pete jones" w:date="2022-03-13T07:59:00Z">
                  <w:rPr>
                    <w:ins w:id="41235" w:author="pete jones" w:date="2022-03-13T07:59:00Z"/>
                    <w:b/>
                    <w:bCs/>
                  </w:rPr>
                </w:rPrChange>
              </w:rPr>
              <w:pPrChange w:id="41236" w:author="pete jones" w:date="2022-03-13T08:03:00Z">
                <w:pPr/>
              </w:pPrChange>
            </w:pPr>
          </w:p>
        </w:tc>
        <w:tc>
          <w:tcPr>
            <w:tcW w:w="533" w:type="dxa"/>
            <w:noWrap/>
            <w:hideMark/>
            <w:tcPrChange w:id="41237" w:author="pete jones" w:date="2022-03-13T08:03:00Z">
              <w:tcPr>
                <w:tcW w:w="1088" w:type="dxa"/>
                <w:noWrap/>
                <w:hideMark/>
              </w:tcPr>
            </w:tcPrChange>
          </w:tcPr>
          <w:p w14:paraId="4AC83476" w14:textId="77777777" w:rsidR="00F62537" w:rsidRPr="00F62537" w:rsidRDefault="00F62537">
            <w:pPr>
              <w:spacing w:before="0" w:after="0" w:line="240" w:lineRule="auto"/>
              <w:rPr>
                <w:ins w:id="41238" w:author="pete jones" w:date="2022-03-13T07:59:00Z"/>
                <w:b/>
                <w:bCs/>
                <w:sz w:val="16"/>
                <w:szCs w:val="16"/>
                <w:rPrChange w:id="41239" w:author="pete jones" w:date="2022-03-13T07:59:00Z">
                  <w:rPr>
                    <w:ins w:id="41240" w:author="pete jones" w:date="2022-03-13T07:59:00Z"/>
                    <w:b/>
                    <w:bCs/>
                  </w:rPr>
                </w:rPrChange>
              </w:rPr>
              <w:pPrChange w:id="41241" w:author="pete jones" w:date="2022-03-13T08:00:00Z">
                <w:pPr/>
              </w:pPrChange>
            </w:pPr>
            <w:ins w:id="41242" w:author="pete jones" w:date="2022-03-13T07:59:00Z">
              <w:r w:rsidRPr="00F62537">
                <w:rPr>
                  <w:b/>
                  <w:bCs/>
                  <w:sz w:val="16"/>
                  <w:szCs w:val="16"/>
                  <w:rPrChange w:id="41243" w:author="pete jones" w:date="2022-03-13T07:59:00Z">
                    <w:rPr>
                      <w:b/>
                      <w:bCs/>
                    </w:rPr>
                  </w:rPrChange>
                </w:rPr>
                <w:t>2.0</w:t>
              </w:r>
            </w:ins>
          </w:p>
        </w:tc>
        <w:tc>
          <w:tcPr>
            <w:tcW w:w="5065" w:type="dxa"/>
            <w:noWrap/>
            <w:hideMark/>
            <w:tcPrChange w:id="41244" w:author="pete jones" w:date="2022-03-13T08:03:00Z">
              <w:tcPr>
                <w:tcW w:w="5892" w:type="dxa"/>
                <w:noWrap/>
                <w:hideMark/>
              </w:tcPr>
            </w:tcPrChange>
          </w:tcPr>
          <w:p w14:paraId="7D916D3A" w14:textId="77777777" w:rsidR="00F62537" w:rsidRPr="00F62537" w:rsidRDefault="00F62537">
            <w:pPr>
              <w:spacing w:before="0" w:after="0" w:line="240" w:lineRule="auto"/>
              <w:rPr>
                <w:ins w:id="41245" w:author="pete jones" w:date="2022-03-13T07:59:00Z"/>
                <w:b/>
                <w:bCs/>
                <w:sz w:val="16"/>
                <w:szCs w:val="16"/>
                <w:rPrChange w:id="41246" w:author="pete jones" w:date="2022-03-13T07:59:00Z">
                  <w:rPr>
                    <w:ins w:id="41247" w:author="pete jones" w:date="2022-03-13T07:59:00Z"/>
                    <w:b/>
                    <w:bCs/>
                  </w:rPr>
                </w:rPrChange>
              </w:rPr>
              <w:pPrChange w:id="41248" w:author="pete jones" w:date="2022-03-13T08:00:00Z">
                <w:pPr/>
              </w:pPrChange>
            </w:pPr>
            <w:ins w:id="41249" w:author="pete jones" w:date="2022-03-13T07:59:00Z">
              <w:r w:rsidRPr="00F62537">
                <w:rPr>
                  <w:b/>
                  <w:bCs/>
                  <w:sz w:val="16"/>
                  <w:szCs w:val="16"/>
                  <w:rPrChange w:id="41250" w:author="pete jones" w:date="2022-03-13T07:59:00Z">
                    <w:rPr>
                      <w:b/>
                      <w:bCs/>
                    </w:rPr>
                  </w:rPrChange>
                </w:rPr>
                <w:t>Perceived Competence</w:t>
              </w:r>
            </w:ins>
          </w:p>
        </w:tc>
        <w:tc>
          <w:tcPr>
            <w:tcW w:w="565" w:type="dxa"/>
            <w:noWrap/>
            <w:hideMark/>
            <w:tcPrChange w:id="41251" w:author="pete jones" w:date="2022-03-13T08:03:00Z">
              <w:tcPr>
                <w:tcW w:w="899" w:type="dxa"/>
                <w:noWrap/>
                <w:hideMark/>
              </w:tcPr>
            </w:tcPrChange>
          </w:tcPr>
          <w:p w14:paraId="4F184C85" w14:textId="3D42D94E" w:rsidR="00F62537" w:rsidRPr="00F62537" w:rsidRDefault="00F62537">
            <w:pPr>
              <w:spacing w:before="0" w:after="0" w:line="240" w:lineRule="auto"/>
              <w:jc w:val="center"/>
              <w:rPr>
                <w:ins w:id="41252" w:author="pete jones" w:date="2022-03-13T07:59:00Z"/>
                <w:b/>
                <w:bCs/>
                <w:sz w:val="16"/>
                <w:szCs w:val="16"/>
                <w:rPrChange w:id="41253" w:author="pete jones" w:date="2022-03-13T07:59:00Z">
                  <w:rPr>
                    <w:ins w:id="41254" w:author="pete jones" w:date="2022-03-13T07:59:00Z"/>
                    <w:b/>
                    <w:bCs/>
                  </w:rPr>
                </w:rPrChange>
              </w:rPr>
              <w:pPrChange w:id="41255" w:author="pete jones" w:date="2022-03-13T08:00:00Z">
                <w:pPr/>
              </w:pPrChange>
            </w:pPr>
          </w:p>
        </w:tc>
      </w:tr>
      <w:tr w:rsidR="00F62537" w:rsidRPr="00F62537" w14:paraId="34BDF09F" w14:textId="77777777" w:rsidTr="00F62537">
        <w:trPr>
          <w:trHeight w:val="300"/>
          <w:jc w:val="center"/>
          <w:ins w:id="41256" w:author="pete jones" w:date="2022-03-13T07:59:00Z"/>
          <w:trPrChange w:id="41257" w:author="pete jones" w:date="2022-03-13T08:03:00Z">
            <w:trPr>
              <w:trHeight w:val="300"/>
            </w:trPr>
          </w:trPrChange>
        </w:trPr>
        <w:tc>
          <w:tcPr>
            <w:tcW w:w="920" w:type="dxa"/>
            <w:noWrap/>
            <w:hideMark/>
            <w:tcPrChange w:id="41258" w:author="pete jones" w:date="2022-03-13T08:03:00Z">
              <w:tcPr>
                <w:tcW w:w="898" w:type="dxa"/>
                <w:noWrap/>
                <w:hideMark/>
              </w:tcPr>
            </w:tcPrChange>
          </w:tcPr>
          <w:p w14:paraId="1339D46E" w14:textId="77777777" w:rsidR="00F62537" w:rsidRPr="00F62537" w:rsidRDefault="00F62537">
            <w:pPr>
              <w:spacing w:before="0" w:after="0" w:line="240" w:lineRule="auto"/>
              <w:jc w:val="center"/>
              <w:rPr>
                <w:ins w:id="41259" w:author="pete jones" w:date="2022-03-13T07:59:00Z"/>
                <w:sz w:val="16"/>
                <w:szCs w:val="16"/>
                <w:rPrChange w:id="41260" w:author="pete jones" w:date="2022-03-13T07:59:00Z">
                  <w:rPr>
                    <w:ins w:id="41261" w:author="pete jones" w:date="2022-03-13T07:59:00Z"/>
                  </w:rPr>
                </w:rPrChange>
              </w:rPr>
              <w:pPrChange w:id="41262" w:author="pete jones" w:date="2022-03-13T08:03:00Z">
                <w:pPr/>
              </w:pPrChange>
            </w:pPr>
            <w:ins w:id="41263" w:author="pete jones" w:date="2022-03-13T07:59:00Z">
              <w:r w:rsidRPr="00F62537">
                <w:rPr>
                  <w:sz w:val="16"/>
                  <w:szCs w:val="16"/>
                  <w:rPrChange w:id="41264" w:author="pete jones" w:date="2022-03-13T07:59:00Z">
                    <w:rPr/>
                  </w:rPrChange>
                </w:rPr>
                <w:t>8</w:t>
              </w:r>
            </w:ins>
          </w:p>
        </w:tc>
        <w:tc>
          <w:tcPr>
            <w:tcW w:w="533" w:type="dxa"/>
            <w:noWrap/>
            <w:hideMark/>
            <w:tcPrChange w:id="41265" w:author="pete jones" w:date="2022-03-13T08:03:00Z">
              <w:tcPr>
                <w:tcW w:w="1088" w:type="dxa"/>
                <w:noWrap/>
                <w:hideMark/>
              </w:tcPr>
            </w:tcPrChange>
          </w:tcPr>
          <w:p w14:paraId="2C972EF1" w14:textId="77777777" w:rsidR="00F62537" w:rsidRPr="00F62537" w:rsidRDefault="00F62537">
            <w:pPr>
              <w:spacing w:before="0" w:after="0" w:line="240" w:lineRule="auto"/>
              <w:rPr>
                <w:ins w:id="41266" w:author="pete jones" w:date="2022-03-13T07:59:00Z"/>
                <w:sz w:val="16"/>
                <w:szCs w:val="16"/>
                <w:rPrChange w:id="41267" w:author="pete jones" w:date="2022-03-13T07:59:00Z">
                  <w:rPr>
                    <w:ins w:id="41268" w:author="pete jones" w:date="2022-03-13T07:59:00Z"/>
                  </w:rPr>
                </w:rPrChange>
              </w:rPr>
              <w:pPrChange w:id="41269" w:author="pete jones" w:date="2022-03-13T08:00:00Z">
                <w:pPr/>
              </w:pPrChange>
            </w:pPr>
            <w:ins w:id="41270" w:author="pete jones" w:date="2022-03-13T07:59:00Z">
              <w:r w:rsidRPr="00F62537">
                <w:rPr>
                  <w:sz w:val="16"/>
                  <w:szCs w:val="16"/>
                  <w:rPrChange w:id="41271" w:author="pete jones" w:date="2022-03-13T07:59:00Z">
                    <w:rPr/>
                  </w:rPrChange>
                </w:rPr>
                <w:t>2.1</w:t>
              </w:r>
            </w:ins>
          </w:p>
        </w:tc>
        <w:tc>
          <w:tcPr>
            <w:tcW w:w="5065" w:type="dxa"/>
            <w:noWrap/>
            <w:hideMark/>
            <w:tcPrChange w:id="41272" w:author="pete jones" w:date="2022-03-13T08:03:00Z">
              <w:tcPr>
                <w:tcW w:w="5892" w:type="dxa"/>
                <w:noWrap/>
                <w:hideMark/>
              </w:tcPr>
            </w:tcPrChange>
          </w:tcPr>
          <w:p w14:paraId="3EF0A91F" w14:textId="77777777" w:rsidR="00F62537" w:rsidRPr="00F62537" w:rsidRDefault="00F62537">
            <w:pPr>
              <w:spacing w:before="0" w:after="0" w:line="240" w:lineRule="auto"/>
              <w:rPr>
                <w:ins w:id="41273" w:author="pete jones" w:date="2022-03-13T07:59:00Z"/>
                <w:sz w:val="16"/>
                <w:szCs w:val="16"/>
                <w:rPrChange w:id="41274" w:author="pete jones" w:date="2022-03-13T07:59:00Z">
                  <w:rPr>
                    <w:ins w:id="41275" w:author="pete jones" w:date="2022-03-13T07:59:00Z"/>
                  </w:rPr>
                </w:rPrChange>
              </w:rPr>
              <w:pPrChange w:id="41276" w:author="pete jones" w:date="2022-03-13T08:00:00Z">
                <w:pPr/>
              </w:pPrChange>
            </w:pPr>
            <w:ins w:id="41277" w:author="pete jones" w:date="2022-03-13T07:59:00Z">
              <w:r w:rsidRPr="00F62537">
                <w:rPr>
                  <w:sz w:val="16"/>
                  <w:szCs w:val="16"/>
                  <w:rPrChange w:id="41278" w:author="pete jones" w:date="2022-03-13T07:59:00Z">
                    <w:rPr/>
                  </w:rPrChange>
                </w:rPr>
                <w:t>I think I am good at this activity.</w:t>
              </w:r>
            </w:ins>
          </w:p>
        </w:tc>
        <w:tc>
          <w:tcPr>
            <w:tcW w:w="565" w:type="dxa"/>
            <w:noWrap/>
            <w:hideMark/>
            <w:tcPrChange w:id="41279" w:author="pete jones" w:date="2022-03-13T08:03:00Z">
              <w:tcPr>
                <w:tcW w:w="899" w:type="dxa"/>
                <w:noWrap/>
                <w:hideMark/>
              </w:tcPr>
            </w:tcPrChange>
          </w:tcPr>
          <w:p w14:paraId="3194CE5F" w14:textId="4897568F" w:rsidR="00F62537" w:rsidRPr="00F62537" w:rsidRDefault="00F62537">
            <w:pPr>
              <w:spacing w:before="0" w:after="0" w:line="240" w:lineRule="auto"/>
              <w:jc w:val="center"/>
              <w:rPr>
                <w:ins w:id="41280" w:author="pete jones" w:date="2022-03-13T07:59:00Z"/>
                <w:sz w:val="16"/>
                <w:szCs w:val="16"/>
                <w:rPrChange w:id="41281" w:author="pete jones" w:date="2022-03-13T07:59:00Z">
                  <w:rPr>
                    <w:ins w:id="41282" w:author="pete jones" w:date="2022-03-13T07:59:00Z"/>
                  </w:rPr>
                </w:rPrChange>
              </w:rPr>
              <w:pPrChange w:id="41283" w:author="pete jones" w:date="2022-03-13T08:00:00Z">
                <w:pPr/>
              </w:pPrChange>
            </w:pPr>
          </w:p>
        </w:tc>
      </w:tr>
      <w:tr w:rsidR="00F62537" w:rsidRPr="00F62537" w14:paraId="253F95C7" w14:textId="77777777" w:rsidTr="00F62537">
        <w:trPr>
          <w:trHeight w:val="300"/>
          <w:jc w:val="center"/>
          <w:ins w:id="41284" w:author="pete jones" w:date="2022-03-13T07:59:00Z"/>
          <w:trPrChange w:id="41285" w:author="pete jones" w:date="2022-03-13T08:03:00Z">
            <w:trPr>
              <w:trHeight w:val="300"/>
            </w:trPr>
          </w:trPrChange>
        </w:trPr>
        <w:tc>
          <w:tcPr>
            <w:tcW w:w="920" w:type="dxa"/>
            <w:noWrap/>
            <w:hideMark/>
            <w:tcPrChange w:id="41286" w:author="pete jones" w:date="2022-03-13T08:03:00Z">
              <w:tcPr>
                <w:tcW w:w="898" w:type="dxa"/>
                <w:noWrap/>
                <w:hideMark/>
              </w:tcPr>
            </w:tcPrChange>
          </w:tcPr>
          <w:p w14:paraId="75C4E2FE" w14:textId="77777777" w:rsidR="00F62537" w:rsidRPr="00F62537" w:rsidRDefault="00F62537">
            <w:pPr>
              <w:spacing w:before="0" w:after="0" w:line="240" w:lineRule="auto"/>
              <w:jc w:val="center"/>
              <w:rPr>
                <w:ins w:id="41287" w:author="pete jones" w:date="2022-03-13T07:59:00Z"/>
                <w:sz w:val="16"/>
                <w:szCs w:val="16"/>
                <w:rPrChange w:id="41288" w:author="pete jones" w:date="2022-03-13T07:59:00Z">
                  <w:rPr>
                    <w:ins w:id="41289" w:author="pete jones" w:date="2022-03-13T07:59:00Z"/>
                  </w:rPr>
                </w:rPrChange>
              </w:rPr>
              <w:pPrChange w:id="41290" w:author="pete jones" w:date="2022-03-13T08:03:00Z">
                <w:pPr/>
              </w:pPrChange>
            </w:pPr>
            <w:ins w:id="41291" w:author="pete jones" w:date="2022-03-13T07:59:00Z">
              <w:r w:rsidRPr="00F62537">
                <w:rPr>
                  <w:sz w:val="16"/>
                  <w:szCs w:val="16"/>
                  <w:rPrChange w:id="41292" w:author="pete jones" w:date="2022-03-13T07:59:00Z">
                    <w:rPr/>
                  </w:rPrChange>
                </w:rPr>
                <w:t>9</w:t>
              </w:r>
            </w:ins>
          </w:p>
        </w:tc>
        <w:tc>
          <w:tcPr>
            <w:tcW w:w="533" w:type="dxa"/>
            <w:noWrap/>
            <w:hideMark/>
            <w:tcPrChange w:id="41293" w:author="pete jones" w:date="2022-03-13T08:03:00Z">
              <w:tcPr>
                <w:tcW w:w="1088" w:type="dxa"/>
                <w:noWrap/>
                <w:hideMark/>
              </w:tcPr>
            </w:tcPrChange>
          </w:tcPr>
          <w:p w14:paraId="1D45254F" w14:textId="77777777" w:rsidR="00F62537" w:rsidRPr="00F62537" w:rsidRDefault="00F62537">
            <w:pPr>
              <w:spacing w:before="0" w:after="0" w:line="240" w:lineRule="auto"/>
              <w:rPr>
                <w:ins w:id="41294" w:author="pete jones" w:date="2022-03-13T07:59:00Z"/>
                <w:sz w:val="16"/>
                <w:szCs w:val="16"/>
                <w:rPrChange w:id="41295" w:author="pete jones" w:date="2022-03-13T07:59:00Z">
                  <w:rPr>
                    <w:ins w:id="41296" w:author="pete jones" w:date="2022-03-13T07:59:00Z"/>
                  </w:rPr>
                </w:rPrChange>
              </w:rPr>
              <w:pPrChange w:id="41297" w:author="pete jones" w:date="2022-03-13T08:00:00Z">
                <w:pPr/>
              </w:pPrChange>
            </w:pPr>
            <w:ins w:id="41298" w:author="pete jones" w:date="2022-03-13T07:59:00Z">
              <w:r w:rsidRPr="00F62537">
                <w:rPr>
                  <w:sz w:val="16"/>
                  <w:szCs w:val="16"/>
                  <w:rPrChange w:id="41299" w:author="pete jones" w:date="2022-03-13T07:59:00Z">
                    <w:rPr/>
                  </w:rPrChange>
                </w:rPr>
                <w:t>2.2</w:t>
              </w:r>
            </w:ins>
          </w:p>
        </w:tc>
        <w:tc>
          <w:tcPr>
            <w:tcW w:w="5065" w:type="dxa"/>
            <w:noWrap/>
            <w:hideMark/>
            <w:tcPrChange w:id="41300" w:author="pete jones" w:date="2022-03-13T08:03:00Z">
              <w:tcPr>
                <w:tcW w:w="5892" w:type="dxa"/>
                <w:noWrap/>
                <w:hideMark/>
              </w:tcPr>
            </w:tcPrChange>
          </w:tcPr>
          <w:p w14:paraId="00B50512" w14:textId="2E48EE39" w:rsidR="00F62537" w:rsidRPr="00F62537" w:rsidRDefault="00F62537">
            <w:pPr>
              <w:spacing w:before="0" w:after="0" w:line="240" w:lineRule="auto"/>
              <w:rPr>
                <w:ins w:id="41301" w:author="pete jones" w:date="2022-03-13T07:59:00Z"/>
                <w:sz w:val="16"/>
                <w:szCs w:val="16"/>
                <w:rPrChange w:id="41302" w:author="pete jones" w:date="2022-03-13T07:59:00Z">
                  <w:rPr>
                    <w:ins w:id="41303" w:author="pete jones" w:date="2022-03-13T07:59:00Z"/>
                  </w:rPr>
                </w:rPrChange>
              </w:rPr>
              <w:pPrChange w:id="41304" w:author="pete jones" w:date="2022-03-13T08:00:00Z">
                <w:pPr/>
              </w:pPrChange>
            </w:pPr>
            <w:ins w:id="41305" w:author="pete jones" w:date="2022-03-13T07:59:00Z">
              <w:r w:rsidRPr="00F62537">
                <w:rPr>
                  <w:sz w:val="16"/>
                  <w:szCs w:val="16"/>
                  <w:rPrChange w:id="41306" w:author="pete jones" w:date="2022-03-13T07:59:00Z">
                    <w:rPr/>
                  </w:rPrChange>
                </w:rPr>
                <w:t xml:space="preserve">I think I did well at this activity compared to </w:t>
              </w:r>
            </w:ins>
            <w:ins w:id="41307" w:author="pete jones" w:date="2022-03-13T08:02:00Z">
              <w:r w:rsidRPr="00F62537">
                <w:rPr>
                  <w:sz w:val="16"/>
                  <w:szCs w:val="16"/>
                </w:rPr>
                <w:t>other team</w:t>
              </w:r>
            </w:ins>
            <w:ins w:id="41308" w:author="pete jones" w:date="2022-03-13T07:59:00Z">
              <w:r w:rsidRPr="00F62537">
                <w:rPr>
                  <w:sz w:val="16"/>
                  <w:szCs w:val="16"/>
                  <w:rPrChange w:id="41309" w:author="pete jones" w:date="2022-03-13T07:59:00Z">
                    <w:rPr/>
                  </w:rPrChange>
                </w:rPr>
                <w:t xml:space="preserve"> members</w:t>
              </w:r>
            </w:ins>
          </w:p>
        </w:tc>
        <w:tc>
          <w:tcPr>
            <w:tcW w:w="565" w:type="dxa"/>
            <w:noWrap/>
            <w:hideMark/>
            <w:tcPrChange w:id="41310" w:author="pete jones" w:date="2022-03-13T08:03:00Z">
              <w:tcPr>
                <w:tcW w:w="899" w:type="dxa"/>
                <w:noWrap/>
                <w:hideMark/>
              </w:tcPr>
            </w:tcPrChange>
          </w:tcPr>
          <w:p w14:paraId="3B902DF3" w14:textId="70E081E4" w:rsidR="00F62537" w:rsidRPr="00F62537" w:rsidRDefault="00F62537">
            <w:pPr>
              <w:spacing w:before="0" w:after="0" w:line="240" w:lineRule="auto"/>
              <w:jc w:val="center"/>
              <w:rPr>
                <w:ins w:id="41311" w:author="pete jones" w:date="2022-03-13T07:59:00Z"/>
                <w:sz w:val="16"/>
                <w:szCs w:val="16"/>
                <w:rPrChange w:id="41312" w:author="pete jones" w:date="2022-03-13T07:59:00Z">
                  <w:rPr>
                    <w:ins w:id="41313" w:author="pete jones" w:date="2022-03-13T07:59:00Z"/>
                  </w:rPr>
                </w:rPrChange>
              </w:rPr>
              <w:pPrChange w:id="41314" w:author="pete jones" w:date="2022-03-13T08:00:00Z">
                <w:pPr/>
              </w:pPrChange>
            </w:pPr>
          </w:p>
        </w:tc>
      </w:tr>
      <w:tr w:rsidR="00F62537" w:rsidRPr="00F62537" w14:paraId="38018C67" w14:textId="77777777" w:rsidTr="00F62537">
        <w:trPr>
          <w:trHeight w:val="300"/>
          <w:jc w:val="center"/>
          <w:ins w:id="41315" w:author="pete jones" w:date="2022-03-13T07:59:00Z"/>
          <w:trPrChange w:id="41316" w:author="pete jones" w:date="2022-03-13T08:03:00Z">
            <w:trPr>
              <w:trHeight w:val="300"/>
            </w:trPr>
          </w:trPrChange>
        </w:trPr>
        <w:tc>
          <w:tcPr>
            <w:tcW w:w="920" w:type="dxa"/>
            <w:noWrap/>
            <w:hideMark/>
            <w:tcPrChange w:id="41317" w:author="pete jones" w:date="2022-03-13T08:03:00Z">
              <w:tcPr>
                <w:tcW w:w="898" w:type="dxa"/>
                <w:noWrap/>
                <w:hideMark/>
              </w:tcPr>
            </w:tcPrChange>
          </w:tcPr>
          <w:p w14:paraId="1361B1B6" w14:textId="77777777" w:rsidR="00F62537" w:rsidRPr="00F62537" w:rsidRDefault="00F62537">
            <w:pPr>
              <w:spacing w:before="0" w:after="0" w:line="240" w:lineRule="auto"/>
              <w:jc w:val="center"/>
              <w:rPr>
                <w:ins w:id="41318" w:author="pete jones" w:date="2022-03-13T07:59:00Z"/>
                <w:sz w:val="16"/>
                <w:szCs w:val="16"/>
                <w:rPrChange w:id="41319" w:author="pete jones" w:date="2022-03-13T07:59:00Z">
                  <w:rPr>
                    <w:ins w:id="41320" w:author="pete jones" w:date="2022-03-13T07:59:00Z"/>
                  </w:rPr>
                </w:rPrChange>
              </w:rPr>
              <w:pPrChange w:id="41321" w:author="pete jones" w:date="2022-03-13T08:03:00Z">
                <w:pPr/>
              </w:pPrChange>
            </w:pPr>
            <w:ins w:id="41322" w:author="pete jones" w:date="2022-03-13T07:59:00Z">
              <w:r w:rsidRPr="00F62537">
                <w:rPr>
                  <w:sz w:val="16"/>
                  <w:szCs w:val="16"/>
                  <w:rPrChange w:id="41323" w:author="pete jones" w:date="2022-03-13T07:59:00Z">
                    <w:rPr/>
                  </w:rPrChange>
                </w:rPr>
                <w:t>10</w:t>
              </w:r>
            </w:ins>
          </w:p>
        </w:tc>
        <w:tc>
          <w:tcPr>
            <w:tcW w:w="533" w:type="dxa"/>
            <w:noWrap/>
            <w:hideMark/>
            <w:tcPrChange w:id="41324" w:author="pete jones" w:date="2022-03-13T08:03:00Z">
              <w:tcPr>
                <w:tcW w:w="1088" w:type="dxa"/>
                <w:noWrap/>
                <w:hideMark/>
              </w:tcPr>
            </w:tcPrChange>
          </w:tcPr>
          <w:p w14:paraId="25EB525C" w14:textId="77777777" w:rsidR="00F62537" w:rsidRPr="00F62537" w:rsidRDefault="00F62537">
            <w:pPr>
              <w:spacing w:before="0" w:after="0" w:line="240" w:lineRule="auto"/>
              <w:rPr>
                <w:ins w:id="41325" w:author="pete jones" w:date="2022-03-13T07:59:00Z"/>
                <w:sz w:val="16"/>
                <w:szCs w:val="16"/>
                <w:rPrChange w:id="41326" w:author="pete jones" w:date="2022-03-13T07:59:00Z">
                  <w:rPr>
                    <w:ins w:id="41327" w:author="pete jones" w:date="2022-03-13T07:59:00Z"/>
                  </w:rPr>
                </w:rPrChange>
              </w:rPr>
              <w:pPrChange w:id="41328" w:author="pete jones" w:date="2022-03-13T08:00:00Z">
                <w:pPr/>
              </w:pPrChange>
            </w:pPr>
            <w:ins w:id="41329" w:author="pete jones" w:date="2022-03-13T07:59:00Z">
              <w:r w:rsidRPr="00F62537">
                <w:rPr>
                  <w:sz w:val="16"/>
                  <w:szCs w:val="16"/>
                  <w:rPrChange w:id="41330" w:author="pete jones" w:date="2022-03-13T07:59:00Z">
                    <w:rPr/>
                  </w:rPrChange>
                </w:rPr>
                <w:t>2.3</w:t>
              </w:r>
            </w:ins>
          </w:p>
        </w:tc>
        <w:tc>
          <w:tcPr>
            <w:tcW w:w="5065" w:type="dxa"/>
            <w:noWrap/>
            <w:hideMark/>
            <w:tcPrChange w:id="41331" w:author="pete jones" w:date="2022-03-13T08:03:00Z">
              <w:tcPr>
                <w:tcW w:w="5892" w:type="dxa"/>
                <w:noWrap/>
                <w:hideMark/>
              </w:tcPr>
            </w:tcPrChange>
          </w:tcPr>
          <w:p w14:paraId="4FC35296" w14:textId="337C2C72" w:rsidR="00F62537" w:rsidRPr="00F62537" w:rsidRDefault="00F62537">
            <w:pPr>
              <w:spacing w:before="0" w:after="0" w:line="240" w:lineRule="auto"/>
              <w:rPr>
                <w:ins w:id="41332" w:author="pete jones" w:date="2022-03-13T07:59:00Z"/>
                <w:sz w:val="16"/>
                <w:szCs w:val="16"/>
                <w:rPrChange w:id="41333" w:author="pete jones" w:date="2022-03-13T07:59:00Z">
                  <w:rPr>
                    <w:ins w:id="41334" w:author="pete jones" w:date="2022-03-13T07:59:00Z"/>
                  </w:rPr>
                </w:rPrChange>
              </w:rPr>
              <w:pPrChange w:id="41335" w:author="pete jones" w:date="2022-03-13T08:00:00Z">
                <w:pPr/>
              </w:pPrChange>
            </w:pPr>
            <w:ins w:id="41336" w:author="pete jones" w:date="2022-03-13T07:59:00Z">
              <w:r w:rsidRPr="00F62537">
                <w:rPr>
                  <w:sz w:val="16"/>
                  <w:szCs w:val="16"/>
                  <w:rPrChange w:id="41337" w:author="pete jones" w:date="2022-03-13T07:59:00Z">
                    <w:rPr/>
                  </w:rPrChange>
                </w:rPr>
                <w:t xml:space="preserve">After working </w:t>
              </w:r>
            </w:ins>
            <w:ins w:id="41338" w:author="pete jones" w:date="2022-03-30T10:52:00Z">
              <w:r w:rsidR="002A65B6">
                <w:rPr>
                  <w:sz w:val="16"/>
                  <w:szCs w:val="16"/>
                </w:rPr>
                <w:t>on</w:t>
              </w:r>
            </w:ins>
            <w:ins w:id="41339" w:author="pete jones" w:date="2022-03-13T07:59:00Z">
              <w:r w:rsidRPr="00F62537">
                <w:rPr>
                  <w:sz w:val="16"/>
                  <w:szCs w:val="16"/>
                  <w:rPrChange w:id="41340" w:author="pete jones" w:date="2022-03-13T07:59:00Z">
                    <w:rPr/>
                  </w:rPrChange>
                </w:rPr>
                <w:t xml:space="preserve"> this activity, I felt quite competent</w:t>
              </w:r>
            </w:ins>
          </w:p>
        </w:tc>
        <w:tc>
          <w:tcPr>
            <w:tcW w:w="565" w:type="dxa"/>
            <w:noWrap/>
            <w:hideMark/>
            <w:tcPrChange w:id="41341" w:author="pete jones" w:date="2022-03-13T08:03:00Z">
              <w:tcPr>
                <w:tcW w:w="899" w:type="dxa"/>
                <w:noWrap/>
                <w:hideMark/>
              </w:tcPr>
            </w:tcPrChange>
          </w:tcPr>
          <w:p w14:paraId="1344230E" w14:textId="6FE3EEC7" w:rsidR="00F62537" w:rsidRPr="00F62537" w:rsidRDefault="00F62537">
            <w:pPr>
              <w:spacing w:before="0" w:after="0" w:line="240" w:lineRule="auto"/>
              <w:jc w:val="center"/>
              <w:rPr>
                <w:ins w:id="41342" w:author="pete jones" w:date="2022-03-13T07:59:00Z"/>
                <w:sz w:val="16"/>
                <w:szCs w:val="16"/>
                <w:rPrChange w:id="41343" w:author="pete jones" w:date="2022-03-13T07:59:00Z">
                  <w:rPr>
                    <w:ins w:id="41344" w:author="pete jones" w:date="2022-03-13T07:59:00Z"/>
                  </w:rPr>
                </w:rPrChange>
              </w:rPr>
              <w:pPrChange w:id="41345" w:author="pete jones" w:date="2022-03-13T08:00:00Z">
                <w:pPr/>
              </w:pPrChange>
            </w:pPr>
          </w:p>
        </w:tc>
      </w:tr>
      <w:tr w:rsidR="00F62537" w:rsidRPr="00F62537" w14:paraId="2E635847" w14:textId="77777777" w:rsidTr="00F62537">
        <w:trPr>
          <w:trHeight w:val="300"/>
          <w:jc w:val="center"/>
          <w:ins w:id="41346" w:author="pete jones" w:date="2022-03-13T07:59:00Z"/>
          <w:trPrChange w:id="41347" w:author="pete jones" w:date="2022-03-13T08:03:00Z">
            <w:trPr>
              <w:trHeight w:val="300"/>
            </w:trPr>
          </w:trPrChange>
        </w:trPr>
        <w:tc>
          <w:tcPr>
            <w:tcW w:w="920" w:type="dxa"/>
            <w:noWrap/>
            <w:hideMark/>
            <w:tcPrChange w:id="41348" w:author="pete jones" w:date="2022-03-13T08:03:00Z">
              <w:tcPr>
                <w:tcW w:w="898" w:type="dxa"/>
                <w:noWrap/>
                <w:hideMark/>
              </w:tcPr>
            </w:tcPrChange>
          </w:tcPr>
          <w:p w14:paraId="2E742DBA" w14:textId="77777777" w:rsidR="00F62537" w:rsidRPr="00F62537" w:rsidRDefault="00F62537">
            <w:pPr>
              <w:spacing w:before="0" w:after="0" w:line="240" w:lineRule="auto"/>
              <w:jc w:val="center"/>
              <w:rPr>
                <w:ins w:id="41349" w:author="pete jones" w:date="2022-03-13T07:59:00Z"/>
                <w:sz w:val="16"/>
                <w:szCs w:val="16"/>
                <w:rPrChange w:id="41350" w:author="pete jones" w:date="2022-03-13T07:59:00Z">
                  <w:rPr>
                    <w:ins w:id="41351" w:author="pete jones" w:date="2022-03-13T07:59:00Z"/>
                  </w:rPr>
                </w:rPrChange>
              </w:rPr>
              <w:pPrChange w:id="41352" w:author="pete jones" w:date="2022-03-13T08:03:00Z">
                <w:pPr/>
              </w:pPrChange>
            </w:pPr>
            <w:ins w:id="41353" w:author="pete jones" w:date="2022-03-13T07:59:00Z">
              <w:r w:rsidRPr="00F62537">
                <w:rPr>
                  <w:sz w:val="16"/>
                  <w:szCs w:val="16"/>
                  <w:rPrChange w:id="41354" w:author="pete jones" w:date="2022-03-13T07:59:00Z">
                    <w:rPr/>
                  </w:rPrChange>
                </w:rPr>
                <w:t>11</w:t>
              </w:r>
            </w:ins>
          </w:p>
        </w:tc>
        <w:tc>
          <w:tcPr>
            <w:tcW w:w="533" w:type="dxa"/>
            <w:noWrap/>
            <w:hideMark/>
            <w:tcPrChange w:id="41355" w:author="pete jones" w:date="2022-03-13T08:03:00Z">
              <w:tcPr>
                <w:tcW w:w="1088" w:type="dxa"/>
                <w:noWrap/>
                <w:hideMark/>
              </w:tcPr>
            </w:tcPrChange>
          </w:tcPr>
          <w:p w14:paraId="3A0AF809" w14:textId="77777777" w:rsidR="00F62537" w:rsidRPr="00F62537" w:rsidRDefault="00F62537">
            <w:pPr>
              <w:spacing w:before="0" w:after="0" w:line="240" w:lineRule="auto"/>
              <w:rPr>
                <w:ins w:id="41356" w:author="pete jones" w:date="2022-03-13T07:59:00Z"/>
                <w:sz w:val="16"/>
                <w:szCs w:val="16"/>
                <w:rPrChange w:id="41357" w:author="pete jones" w:date="2022-03-13T07:59:00Z">
                  <w:rPr>
                    <w:ins w:id="41358" w:author="pete jones" w:date="2022-03-13T07:59:00Z"/>
                  </w:rPr>
                </w:rPrChange>
              </w:rPr>
              <w:pPrChange w:id="41359" w:author="pete jones" w:date="2022-03-13T08:00:00Z">
                <w:pPr/>
              </w:pPrChange>
            </w:pPr>
            <w:ins w:id="41360" w:author="pete jones" w:date="2022-03-13T07:59:00Z">
              <w:r w:rsidRPr="00F62537">
                <w:rPr>
                  <w:sz w:val="16"/>
                  <w:szCs w:val="16"/>
                  <w:rPrChange w:id="41361" w:author="pete jones" w:date="2022-03-13T07:59:00Z">
                    <w:rPr/>
                  </w:rPrChange>
                </w:rPr>
                <w:t>2.4</w:t>
              </w:r>
            </w:ins>
          </w:p>
        </w:tc>
        <w:tc>
          <w:tcPr>
            <w:tcW w:w="5065" w:type="dxa"/>
            <w:noWrap/>
            <w:hideMark/>
            <w:tcPrChange w:id="41362" w:author="pete jones" w:date="2022-03-13T08:03:00Z">
              <w:tcPr>
                <w:tcW w:w="5892" w:type="dxa"/>
                <w:noWrap/>
                <w:hideMark/>
              </w:tcPr>
            </w:tcPrChange>
          </w:tcPr>
          <w:p w14:paraId="51DA4557" w14:textId="77777777" w:rsidR="00F62537" w:rsidRPr="00F62537" w:rsidRDefault="00F62537">
            <w:pPr>
              <w:spacing w:before="0" w:after="0" w:line="240" w:lineRule="auto"/>
              <w:rPr>
                <w:ins w:id="41363" w:author="pete jones" w:date="2022-03-13T07:59:00Z"/>
                <w:sz w:val="16"/>
                <w:szCs w:val="16"/>
                <w:rPrChange w:id="41364" w:author="pete jones" w:date="2022-03-13T07:59:00Z">
                  <w:rPr>
                    <w:ins w:id="41365" w:author="pete jones" w:date="2022-03-13T07:59:00Z"/>
                  </w:rPr>
                </w:rPrChange>
              </w:rPr>
              <w:pPrChange w:id="41366" w:author="pete jones" w:date="2022-03-13T08:00:00Z">
                <w:pPr/>
              </w:pPrChange>
            </w:pPr>
            <w:ins w:id="41367" w:author="pete jones" w:date="2022-03-13T07:59:00Z">
              <w:r w:rsidRPr="00F62537">
                <w:rPr>
                  <w:sz w:val="16"/>
                  <w:szCs w:val="16"/>
                  <w:rPrChange w:id="41368" w:author="pete jones" w:date="2022-03-13T07:59:00Z">
                    <w:rPr/>
                  </w:rPrChange>
                </w:rPr>
                <w:t>I am satisfied with my performance on this project</w:t>
              </w:r>
            </w:ins>
          </w:p>
        </w:tc>
        <w:tc>
          <w:tcPr>
            <w:tcW w:w="565" w:type="dxa"/>
            <w:noWrap/>
            <w:hideMark/>
            <w:tcPrChange w:id="41369" w:author="pete jones" w:date="2022-03-13T08:03:00Z">
              <w:tcPr>
                <w:tcW w:w="899" w:type="dxa"/>
                <w:noWrap/>
                <w:hideMark/>
              </w:tcPr>
            </w:tcPrChange>
          </w:tcPr>
          <w:p w14:paraId="3DA2ECCD" w14:textId="164C3850" w:rsidR="00F62537" w:rsidRPr="00F62537" w:rsidRDefault="00F62537">
            <w:pPr>
              <w:spacing w:before="0" w:after="0" w:line="240" w:lineRule="auto"/>
              <w:jc w:val="center"/>
              <w:rPr>
                <w:ins w:id="41370" w:author="pete jones" w:date="2022-03-13T07:59:00Z"/>
                <w:sz w:val="16"/>
                <w:szCs w:val="16"/>
                <w:rPrChange w:id="41371" w:author="pete jones" w:date="2022-03-13T07:59:00Z">
                  <w:rPr>
                    <w:ins w:id="41372" w:author="pete jones" w:date="2022-03-13T07:59:00Z"/>
                  </w:rPr>
                </w:rPrChange>
              </w:rPr>
              <w:pPrChange w:id="41373" w:author="pete jones" w:date="2022-03-13T08:00:00Z">
                <w:pPr/>
              </w:pPrChange>
            </w:pPr>
          </w:p>
        </w:tc>
      </w:tr>
      <w:tr w:rsidR="00F62537" w:rsidRPr="00F62537" w14:paraId="644EF79F" w14:textId="77777777" w:rsidTr="00F62537">
        <w:trPr>
          <w:trHeight w:val="300"/>
          <w:jc w:val="center"/>
          <w:ins w:id="41374" w:author="pete jones" w:date="2022-03-13T07:59:00Z"/>
          <w:trPrChange w:id="41375" w:author="pete jones" w:date="2022-03-13T08:03:00Z">
            <w:trPr>
              <w:trHeight w:val="300"/>
            </w:trPr>
          </w:trPrChange>
        </w:trPr>
        <w:tc>
          <w:tcPr>
            <w:tcW w:w="920" w:type="dxa"/>
            <w:noWrap/>
            <w:hideMark/>
            <w:tcPrChange w:id="41376" w:author="pete jones" w:date="2022-03-13T08:03:00Z">
              <w:tcPr>
                <w:tcW w:w="898" w:type="dxa"/>
                <w:noWrap/>
                <w:hideMark/>
              </w:tcPr>
            </w:tcPrChange>
          </w:tcPr>
          <w:p w14:paraId="343E7389" w14:textId="77777777" w:rsidR="00F62537" w:rsidRPr="00F62537" w:rsidRDefault="00F62537">
            <w:pPr>
              <w:spacing w:before="0" w:after="0" w:line="240" w:lineRule="auto"/>
              <w:jc w:val="center"/>
              <w:rPr>
                <w:ins w:id="41377" w:author="pete jones" w:date="2022-03-13T07:59:00Z"/>
                <w:sz w:val="16"/>
                <w:szCs w:val="16"/>
                <w:rPrChange w:id="41378" w:author="pete jones" w:date="2022-03-13T07:59:00Z">
                  <w:rPr>
                    <w:ins w:id="41379" w:author="pete jones" w:date="2022-03-13T07:59:00Z"/>
                  </w:rPr>
                </w:rPrChange>
              </w:rPr>
              <w:pPrChange w:id="41380" w:author="pete jones" w:date="2022-03-13T08:03:00Z">
                <w:pPr/>
              </w:pPrChange>
            </w:pPr>
            <w:ins w:id="41381" w:author="pete jones" w:date="2022-03-13T07:59:00Z">
              <w:r w:rsidRPr="00F62537">
                <w:rPr>
                  <w:sz w:val="16"/>
                  <w:szCs w:val="16"/>
                  <w:rPrChange w:id="41382" w:author="pete jones" w:date="2022-03-13T07:59:00Z">
                    <w:rPr/>
                  </w:rPrChange>
                </w:rPr>
                <w:t>12</w:t>
              </w:r>
            </w:ins>
          </w:p>
        </w:tc>
        <w:tc>
          <w:tcPr>
            <w:tcW w:w="533" w:type="dxa"/>
            <w:noWrap/>
            <w:hideMark/>
            <w:tcPrChange w:id="41383" w:author="pete jones" w:date="2022-03-13T08:03:00Z">
              <w:tcPr>
                <w:tcW w:w="1088" w:type="dxa"/>
                <w:noWrap/>
                <w:hideMark/>
              </w:tcPr>
            </w:tcPrChange>
          </w:tcPr>
          <w:p w14:paraId="5AE31D25" w14:textId="77777777" w:rsidR="00F62537" w:rsidRPr="00F62537" w:rsidRDefault="00F62537">
            <w:pPr>
              <w:spacing w:before="0" w:after="0" w:line="240" w:lineRule="auto"/>
              <w:rPr>
                <w:ins w:id="41384" w:author="pete jones" w:date="2022-03-13T07:59:00Z"/>
                <w:sz w:val="16"/>
                <w:szCs w:val="16"/>
                <w:rPrChange w:id="41385" w:author="pete jones" w:date="2022-03-13T07:59:00Z">
                  <w:rPr>
                    <w:ins w:id="41386" w:author="pete jones" w:date="2022-03-13T07:59:00Z"/>
                  </w:rPr>
                </w:rPrChange>
              </w:rPr>
              <w:pPrChange w:id="41387" w:author="pete jones" w:date="2022-03-13T08:00:00Z">
                <w:pPr/>
              </w:pPrChange>
            </w:pPr>
            <w:ins w:id="41388" w:author="pete jones" w:date="2022-03-13T07:59:00Z">
              <w:r w:rsidRPr="00F62537">
                <w:rPr>
                  <w:sz w:val="16"/>
                  <w:szCs w:val="16"/>
                  <w:rPrChange w:id="41389" w:author="pete jones" w:date="2022-03-13T07:59:00Z">
                    <w:rPr/>
                  </w:rPrChange>
                </w:rPr>
                <w:t>2.5</w:t>
              </w:r>
            </w:ins>
          </w:p>
        </w:tc>
        <w:tc>
          <w:tcPr>
            <w:tcW w:w="5065" w:type="dxa"/>
            <w:noWrap/>
            <w:hideMark/>
            <w:tcPrChange w:id="41390" w:author="pete jones" w:date="2022-03-13T08:03:00Z">
              <w:tcPr>
                <w:tcW w:w="5892" w:type="dxa"/>
                <w:noWrap/>
                <w:hideMark/>
              </w:tcPr>
            </w:tcPrChange>
          </w:tcPr>
          <w:p w14:paraId="55E1EE21" w14:textId="77777777" w:rsidR="00F62537" w:rsidRPr="00F62537" w:rsidRDefault="00F62537">
            <w:pPr>
              <w:spacing w:before="0" w:after="0" w:line="240" w:lineRule="auto"/>
              <w:rPr>
                <w:ins w:id="41391" w:author="pete jones" w:date="2022-03-13T07:59:00Z"/>
                <w:sz w:val="16"/>
                <w:szCs w:val="16"/>
                <w:rPrChange w:id="41392" w:author="pete jones" w:date="2022-03-13T07:59:00Z">
                  <w:rPr>
                    <w:ins w:id="41393" w:author="pete jones" w:date="2022-03-13T07:59:00Z"/>
                  </w:rPr>
                </w:rPrChange>
              </w:rPr>
              <w:pPrChange w:id="41394" w:author="pete jones" w:date="2022-03-13T08:00:00Z">
                <w:pPr/>
              </w:pPrChange>
            </w:pPr>
            <w:ins w:id="41395" w:author="pete jones" w:date="2022-03-13T07:59:00Z">
              <w:r w:rsidRPr="00F62537">
                <w:rPr>
                  <w:sz w:val="16"/>
                  <w:szCs w:val="16"/>
                  <w:rPrChange w:id="41396" w:author="pete jones" w:date="2022-03-13T07:59:00Z">
                    <w:rPr/>
                  </w:rPrChange>
                </w:rPr>
                <w:t>I was quite skilled at this activity</w:t>
              </w:r>
            </w:ins>
          </w:p>
        </w:tc>
        <w:tc>
          <w:tcPr>
            <w:tcW w:w="565" w:type="dxa"/>
            <w:noWrap/>
            <w:hideMark/>
            <w:tcPrChange w:id="41397" w:author="pete jones" w:date="2022-03-13T08:03:00Z">
              <w:tcPr>
                <w:tcW w:w="899" w:type="dxa"/>
                <w:noWrap/>
                <w:hideMark/>
              </w:tcPr>
            </w:tcPrChange>
          </w:tcPr>
          <w:p w14:paraId="57795216" w14:textId="05191DD2" w:rsidR="00F62537" w:rsidRPr="00F62537" w:rsidRDefault="00F62537">
            <w:pPr>
              <w:spacing w:before="0" w:after="0" w:line="240" w:lineRule="auto"/>
              <w:jc w:val="center"/>
              <w:rPr>
                <w:ins w:id="41398" w:author="pete jones" w:date="2022-03-13T07:59:00Z"/>
                <w:sz w:val="16"/>
                <w:szCs w:val="16"/>
                <w:rPrChange w:id="41399" w:author="pete jones" w:date="2022-03-13T07:59:00Z">
                  <w:rPr>
                    <w:ins w:id="41400" w:author="pete jones" w:date="2022-03-13T07:59:00Z"/>
                  </w:rPr>
                </w:rPrChange>
              </w:rPr>
              <w:pPrChange w:id="41401" w:author="pete jones" w:date="2022-03-13T08:00:00Z">
                <w:pPr/>
              </w:pPrChange>
            </w:pPr>
          </w:p>
        </w:tc>
      </w:tr>
      <w:tr w:rsidR="00F62537" w:rsidRPr="00F62537" w14:paraId="33E1978B" w14:textId="77777777" w:rsidTr="00F62537">
        <w:trPr>
          <w:trHeight w:val="315"/>
          <w:jc w:val="center"/>
          <w:ins w:id="41402" w:author="pete jones" w:date="2022-03-13T07:59:00Z"/>
          <w:trPrChange w:id="41403" w:author="pete jones" w:date="2022-03-13T08:03:00Z">
            <w:trPr>
              <w:trHeight w:val="315"/>
            </w:trPr>
          </w:trPrChange>
        </w:trPr>
        <w:tc>
          <w:tcPr>
            <w:tcW w:w="920" w:type="dxa"/>
            <w:noWrap/>
            <w:hideMark/>
            <w:tcPrChange w:id="41404" w:author="pete jones" w:date="2022-03-13T08:03:00Z">
              <w:tcPr>
                <w:tcW w:w="898" w:type="dxa"/>
                <w:noWrap/>
                <w:hideMark/>
              </w:tcPr>
            </w:tcPrChange>
          </w:tcPr>
          <w:p w14:paraId="447E829A" w14:textId="77777777" w:rsidR="00F62537" w:rsidRPr="00F62537" w:rsidRDefault="00F62537">
            <w:pPr>
              <w:spacing w:before="0" w:after="0" w:line="240" w:lineRule="auto"/>
              <w:jc w:val="center"/>
              <w:rPr>
                <w:ins w:id="41405" w:author="pete jones" w:date="2022-03-13T07:59:00Z"/>
                <w:sz w:val="16"/>
                <w:szCs w:val="16"/>
                <w:rPrChange w:id="41406" w:author="pete jones" w:date="2022-03-13T07:59:00Z">
                  <w:rPr>
                    <w:ins w:id="41407" w:author="pete jones" w:date="2022-03-13T07:59:00Z"/>
                  </w:rPr>
                </w:rPrChange>
              </w:rPr>
              <w:pPrChange w:id="41408" w:author="pete jones" w:date="2022-03-13T08:03:00Z">
                <w:pPr/>
              </w:pPrChange>
            </w:pPr>
            <w:ins w:id="41409" w:author="pete jones" w:date="2022-03-13T07:59:00Z">
              <w:r w:rsidRPr="00F62537">
                <w:rPr>
                  <w:sz w:val="16"/>
                  <w:szCs w:val="16"/>
                  <w:rPrChange w:id="41410" w:author="pete jones" w:date="2022-03-13T07:59:00Z">
                    <w:rPr/>
                  </w:rPrChange>
                </w:rPr>
                <w:t>13</w:t>
              </w:r>
            </w:ins>
          </w:p>
        </w:tc>
        <w:tc>
          <w:tcPr>
            <w:tcW w:w="533" w:type="dxa"/>
            <w:noWrap/>
            <w:hideMark/>
            <w:tcPrChange w:id="41411" w:author="pete jones" w:date="2022-03-13T08:03:00Z">
              <w:tcPr>
                <w:tcW w:w="1088" w:type="dxa"/>
                <w:noWrap/>
                <w:hideMark/>
              </w:tcPr>
            </w:tcPrChange>
          </w:tcPr>
          <w:p w14:paraId="446520BE" w14:textId="77777777" w:rsidR="00F62537" w:rsidRPr="00F62537" w:rsidRDefault="00F62537">
            <w:pPr>
              <w:spacing w:before="0" w:after="0" w:line="240" w:lineRule="auto"/>
              <w:rPr>
                <w:ins w:id="41412" w:author="pete jones" w:date="2022-03-13T07:59:00Z"/>
                <w:sz w:val="16"/>
                <w:szCs w:val="16"/>
                <w:rPrChange w:id="41413" w:author="pete jones" w:date="2022-03-13T07:59:00Z">
                  <w:rPr>
                    <w:ins w:id="41414" w:author="pete jones" w:date="2022-03-13T07:59:00Z"/>
                  </w:rPr>
                </w:rPrChange>
              </w:rPr>
              <w:pPrChange w:id="41415" w:author="pete jones" w:date="2022-03-13T08:00:00Z">
                <w:pPr/>
              </w:pPrChange>
            </w:pPr>
            <w:ins w:id="41416" w:author="pete jones" w:date="2022-03-13T07:59:00Z">
              <w:r w:rsidRPr="00F62537">
                <w:rPr>
                  <w:sz w:val="16"/>
                  <w:szCs w:val="16"/>
                  <w:rPrChange w:id="41417" w:author="pete jones" w:date="2022-03-13T07:59:00Z">
                    <w:rPr/>
                  </w:rPrChange>
                </w:rPr>
                <w:t>2.6</w:t>
              </w:r>
            </w:ins>
          </w:p>
        </w:tc>
        <w:tc>
          <w:tcPr>
            <w:tcW w:w="5065" w:type="dxa"/>
            <w:noWrap/>
            <w:hideMark/>
            <w:tcPrChange w:id="41418" w:author="pete jones" w:date="2022-03-13T08:03:00Z">
              <w:tcPr>
                <w:tcW w:w="5892" w:type="dxa"/>
                <w:noWrap/>
                <w:hideMark/>
              </w:tcPr>
            </w:tcPrChange>
          </w:tcPr>
          <w:p w14:paraId="76A5E7D8" w14:textId="77777777" w:rsidR="00F62537" w:rsidRPr="00F62537" w:rsidRDefault="00F62537">
            <w:pPr>
              <w:spacing w:before="0" w:after="0" w:line="240" w:lineRule="auto"/>
              <w:rPr>
                <w:ins w:id="41419" w:author="pete jones" w:date="2022-03-13T07:59:00Z"/>
                <w:sz w:val="16"/>
                <w:szCs w:val="16"/>
                <w:rPrChange w:id="41420" w:author="pete jones" w:date="2022-03-13T07:59:00Z">
                  <w:rPr>
                    <w:ins w:id="41421" w:author="pete jones" w:date="2022-03-13T07:59:00Z"/>
                  </w:rPr>
                </w:rPrChange>
              </w:rPr>
              <w:pPrChange w:id="41422" w:author="pete jones" w:date="2022-03-13T08:00:00Z">
                <w:pPr/>
              </w:pPrChange>
            </w:pPr>
            <w:ins w:id="41423" w:author="pete jones" w:date="2022-03-13T07:59:00Z">
              <w:r w:rsidRPr="00F62537">
                <w:rPr>
                  <w:sz w:val="16"/>
                  <w:szCs w:val="16"/>
                  <w:rPrChange w:id="41424" w:author="pete jones" w:date="2022-03-13T07:59:00Z">
                    <w:rPr/>
                  </w:rPrChange>
                </w:rPr>
                <w:t>This was an activity that I couldn't do very well</w:t>
              </w:r>
            </w:ins>
          </w:p>
        </w:tc>
        <w:tc>
          <w:tcPr>
            <w:tcW w:w="565" w:type="dxa"/>
            <w:noWrap/>
            <w:hideMark/>
            <w:tcPrChange w:id="41425" w:author="pete jones" w:date="2022-03-13T08:03:00Z">
              <w:tcPr>
                <w:tcW w:w="899" w:type="dxa"/>
                <w:noWrap/>
                <w:hideMark/>
              </w:tcPr>
            </w:tcPrChange>
          </w:tcPr>
          <w:p w14:paraId="55BC4CF8" w14:textId="77777777" w:rsidR="00F62537" w:rsidRPr="00F62537" w:rsidRDefault="00F62537">
            <w:pPr>
              <w:spacing w:before="0" w:after="0" w:line="240" w:lineRule="auto"/>
              <w:jc w:val="center"/>
              <w:rPr>
                <w:ins w:id="41426" w:author="pete jones" w:date="2022-03-13T07:59:00Z"/>
                <w:sz w:val="16"/>
                <w:szCs w:val="16"/>
                <w:rPrChange w:id="41427" w:author="pete jones" w:date="2022-03-13T07:59:00Z">
                  <w:rPr>
                    <w:ins w:id="41428" w:author="pete jones" w:date="2022-03-13T07:59:00Z"/>
                  </w:rPr>
                </w:rPrChange>
              </w:rPr>
              <w:pPrChange w:id="41429" w:author="pete jones" w:date="2022-03-13T08:00:00Z">
                <w:pPr/>
              </w:pPrChange>
            </w:pPr>
            <w:ins w:id="41430" w:author="pete jones" w:date="2022-03-13T07:59:00Z">
              <w:r w:rsidRPr="00F62537">
                <w:rPr>
                  <w:sz w:val="16"/>
                  <w:szCs w:val="16"/>
                  <w:rPrChange w:id="41431" w:author="pete jones" w:date="2022-03-13T07:59:00Z">
                    <w:rPr/>
                  </w:rPrChange>
                </w:rPr>
                <w:t>R</w:t>
              </w:r>
            </w:ins>
          </w:p>
        </w:tc>
      </w:tr>
      <w:tr w:rsidR="00F62537" w:rsidRPr="00F62537" w14:paraId="427E7D19" w14:textId="77777777" w:rsidTr="00F62537">
        <w:trPr>
          <w:trHeight w:val="300"/>
          <w:jc w:val="center"/>
          <w:ins w:id="41432" w:author="pete jones" w:date="2022-03-13T07:59:00Z"/>
          <w:trPrChange w:id="41433" w:author="pete jones" w:date="2022-03-13T08:03:00Z">
            <w:trPr>
              <w:trHeight w:val="300"/>
            </w:trPr>
          </w:trPrChange>
        </w:trPr>
        <w:tc>
          <w:tcPr>
            <w:tcW w:w="920" w:type="dxa"/>
            <w:noWrap/>
            <w:hideMark/>
            <w:tcPrChange w:id="41434" w:author="pete jones" w:date="2022-03-13T08:03:00Z">
              <w:tcPr>
                <w:tcW w:w="898" w:type="dxa"/>
                <w:noWrap/>
                <w:hideMark/>
              </w:tcPr>
            </w:tcPrChange>
          </w:tcPr>
          <w:p w14:paraId="4431157D" w14:textId="499B2252" w:rsidR="00F62537" w:rsidRPr="00F62537" w:rsidRDefault="00F62537">
            <w:pPr>
              <w:spacing w:before="0" w:after="0" w:line="240" w:lineRule="auto"/>
              <w:jc w:val="center"/>
              <w:rPr>
                <w:ins w:id="41435" w:author="pete jones" w:date="2022-03-13T07:59:00Z"/>
                <w:b/>
                <w:bCs/>
                <w:sz w:val="16"/>
                <w:szCs w:val="16"/>
                <w:rPrChange w:id="41436" w:author="pete jones" w:date="2022-03-13T07:59:00Z">
                  <w:rPr>
                    <w:ins w:id="41437" w:author="pete jones" w:date="2022-03-13T07:59:00Z"/>
                    <w:b/>
                    <w:bCs/>
                  </w:rPr>
                </w:rPrChange>
              </w:rPr>
              <w:pPrChange w:id="41438" w:author="pete jones" w:date="2022-03-13T08:03:00Z">
                <w:pPr/>
              </w:pPrChange>
            </w:pPr>
          </w:p>
        </w:tc>
        <w:tc>
          <w:tcPr>
            <w:tcW w:w="533" w:type="dxa"/>
            <w:noWrap/>
            <w:hideMark/>
            <w:tcPrChange w:id="41439" w:author="pete jones" w:date="2022-03-13T08:03:00Z">
              <w:tcPr>
                <w:tcW w:w="1088" w:type="dxa"/>
                <w:noWrap/>
                <w:hideMark/>
              </w:tcPr>
            </w:tcPrChange>
          </w:tcPr>
          <w:p w14:paraId="2A123CFF" w14:textId="77777777" w:rsidR="00F62537" w:rsidRPr="00F62537" w:rsidRDefault="00F62537">
            <w:pPr>
              <w:spacing w:before="0" w:after="0" w:line="240" w:lineRule="auto"/>
              <w:rPr>
                <w:ins w:id="41440" w:author="pete jones" w:date="2022-03-13T07:59:00Z"/>
                <w:b/>
                <w:bCs/>
                <w:sz w:val="16"/>
                <w:szCs w:val="16"/>
                <w:rPrChange w:id="41441" w:author="pete jones" w:date="2022-03-13T07:59:00Z">
                  <w:rPr>
                    <w:ins w:id="41442" w:author="pete jones" w:date="2022-03-13T07:59:00Z"/>
                    <w:b/>
                    <w:bCs/>
                  </w:rPr>
                </w:rPrChange>
              </w:rPr>
              <w:pPrChange w:id="41443" w:author="pete jones" w:date="2022-03-13T08:00:00Z">
                <w:pPr/>
              </w:pPrChange>
            </w:pPr>
            <w:ins w:id="41444" w:author="pete jones" w:date="2022-03-13T07:59:00Z">
              <w:r w:rsidRPr="00F62537">
                <w:rPr>
                  <w:b/>
                  <w:bCs/>
                  <w:sz w:val="16"/>
                  <w:szCs w:val="16"/>
                  <w:rPrChange w:id="41445" w:author="pete jones" w:date="2022-03-13T07:59:00Z">
                    <w:rPr>
                      <w:b/>
                      <w:bCs/>
                    </w:rPr>
                  </w:rPrChange>
                </w:rPr>
                <w:t>3.0</w:t>
              </w:r>
            </w:ins>
          </w:p>
        </w:tc>
        <w:tc>
          <w:tcPr>
            <w:tcW w:w="5065" w:type="dxa"/>
            <w:noWrap/>
            <w:hideMark/>
            <w:tcPrChange w:id="41446" w:author="pete jones" w:date="2022-03-13T08:03:00Z">
              <w:tcPr>
                <w:tcW w:w="5892" w:type="dxa"/>
                <w:noWrap/>
                <w:hideMark/>
              </w:tcPr>
            </w:tcPrChange>
          </w:tcPr>
          <w:p w14:paraId="18BABB49" w14:textId="77777777" w:rsidR="00F62537" w:rsidRPr="00F62537" w:rsidRDefault="00F62537">
            <w:pPr>
              <w:spacing w:before="0" w:after="0" w:line="240" w:lineRule="auto"/>
              <w:rPr>
                <w:ins w:id="41447" w:author="pete jones" w:date="2022-03-13T07:59:00Z"/>
                <w:b/>
                <w:bCs/>
                <w:sz w:val="16"/>
                <w:szCs w:val="16"/>
                <w:rPrChange w:id="41448" w:author="pete jones" w:date="2022-03-13T07:59:00Z">
                  <w:rPr>
                    <w:ins w:id="41449" w:author="pete jones" w:date="2022-03-13T07:59:00Z"/>
                    <w:b/>
                    <w:bCs/>
                  </w:rPr>
                </w:rPrChange>
              </w:rPr>
              <w:pPrChange w:id="41450" w:author="pete jones" w:date="2022-03-13T08:00:00Z">
                <w:pPr/>
              </w:pPrChange>
            </w:pPr>
            <w:ins w:id="41451" w:author="pete jones" w:date="2022-03-13T07:59:00Z">
              <w:r w:rsidRPr="00F62537">
                <w:rPr>
                  <w:b/>
                  <w:bCs/>
                  <w:sz w:val="16"/>
                  <w:szCs w:val="16"/>
                  <w:rPrChange w:id="41452" w:author="pete jones" w:date="2022-03-13T07:59:00Z">
                    <w:rPr>
                      <w:b/>
                      <w:bCs/>
                    </w:rPr>
                  </w:rPrChange>
                </w:rPr>
                <w:t>Effort/Importance</w:t>
              </w:r>
            </w:ins>
          </w:p>
        </w:tc>
        <w:tc>
          <w:tcPr>
            <w:tcW w:w="565" w:type="dxa"/>
            <w:noWrap/>
            <w:hideMark/>
            <w:tcPrChange w:id="41453" w:author="pete jones" w:date="2022-03-13T08:03:00Z">
              <w:tcPr>
                <w:tcW w:w="899" w:type="dxa"/>
                <w:noWrap/>
                <w:hideMark/>
              </w:tcPr>
            </w:tcPrChange>
          </w:tcPr>
          <w:p w14:paraId="4EAF9F48" w14:textId="38DD9C2D" w:rsidR="00F62537" w:rsidRPr="00F62537" w:rsidRDefault="00F62537">
            <w:pPr>
              <w:spacing w:before="0" w:after="0" w:line="240" w:lineRule="auto"/>
              <w:jc w:val="center"/>
              <w:rPr>
                <w:ins w:id="41454" w:author="pete jones" w:date="2022-03-13T07:59:00Z"/>
                <w:b/>
                <w:bCs/>
                <w:sz w:val="16"/>
                <w:szCs w:val="16"/>
                <w:rPrChange w:id="41455" w:author="pete jones" w:date="2022-03-13T07:59:00Z">
                  <w:rPr>
                    <w:ins w:id="41456" w:author="pete jones" w:date="2022-03-13T07:59:00Z"/>
                    <w:b/>
                    <w:bCs/>
                  </w:rPr>
                </w:rPrChange>
              </w:rPr>
              <w:pPrChange w:id="41457" w:author="pete jones" w:date="2022-03-13T08:00:00Z">
                <w:pPr/>
              </w:pPrChange>
            </w:pPr>
          </w:p>
        </w:tc>
      </w:tr>
      <w:tr w:rsidR="00F62537" w:rsidRPr="00F62537" w14:paraId="6E2DAC7A" w14:textId="77777777" w:rsidTr="00F62537">
        <w:trPr>
          <w:trHeight w:val="300"/>
          <w:jc w:val="center"/>
          <w:ins w:id="41458" w:author="pete jones" w:date="2022-03-13T07:59:00Z"/>
          <w:trPrChange w:id="41459" w:author="pete jones" w:date="2022-03-13T08:03:00Z">
            <w:trPr>
              <w:trHeight w:val="300"/>
            </w:trPr>
          </w:trPrChange>
        </w:trPr>
        <w:tc>
          <w:tcPr>
            <w:tcW w:w="920" w:type="dxa"/>
            <w:noWrap/>
            <w:hideMark/>
            <w:tcPrChange w:id="41460" w:author="pete jones" w:date="2022-03-13T08:03:00Z">
              <w:tcPr>
                <w:tcW w:w="898" w:type="dxa"/>
                <w:noWrap/>
                <w:hideMark/>
              </w:tcPr>
            </w:tcPrChange>
          </w:tcPr>
          <w:p w14:paraId="09921029" w14:textId="77777777" w:rsidR="00F62537" w:rsidRPr="00F62537" w:rsidRDefault="00F62537">
            <w:pPr>
              <w:spacing w:before="0" w:after="0" w:line="240" w:lineRule="auto"/>
              <w:jc w:val="center"/>
              <w:rPr>
                <w:ins w:id="41461" w:author="pete jones" w:date="2022-03-13T07:59:00Z"/>
                <w:sz w:val="16"/>
                <w:szCs w:val="16"/>
                <w:rPrChange w:id="41462" w:author="pete jones" w:date="2022-03-13T07:59:00Z">
                  <w:rPr>
                    <w:ins w:id="41463" w:author="pete jones" w:date="2022-03-13T07:59:00Z"/>
                  </w:rPr>
                </w:rPrChange>
              </w:rPr>
              <w:pPrChange w:id="41464" w:author="pete jones" w:date="2022-03-13T08:03:00Z">
                <w:pPr/>
              </w:pPrChange>
            </w:pPr>
            <w:ins w:id="41465" w:author="pete jones" w:date="2022-03-13T07:59:00Z">
              <w:r w:rsidRPr="00F62537">
                <w:rPr>
                  <w:sz w:val="16"/>
                  <w:szCs w:val="16"/>
                  <w:rPrChange w:id="41466" w:author="pete jones" w:date="2022-03-13T07:59:00Z">
                    <w:rPr/>
                  </w:rPrChange>
                </w:rPr>
                <w:t>14</w:t>
              </w:r>
            </w:ins>
          </w:p>
        </w:tc>
        <w:tc>
          <w:tcPr>
            <w:tcW w:w="533" w:type="dxa"/>
            <w:noWrap/>
            <w:hideMark/>
            <w:tcPrChange w:id="41467" w:author="pete jones" w:date="2022-03-13T08:03:00Z">
              <w:tcPr>
                <w:tcW w:w="1088" w:type="dxa"/>
                <w:noWrap/>
                <w:hideMark/>
              </w:tcPr>
            </w:tcPrChange>
          </w:tcPr>
          <w:p w14:paraId="4382B3D6" w14:textId="77777777" w:rsidR="00F62537" w:rsidRPr="00F62537" w:rsidRDefault="00F62537">
            <w:pPr>
              <w:spacing w:before="0" w:after="0" w:line="240" w:lineRule="auto"/>
              <w:rPr>
                <w:ins w:id="41468" w:author="pete jones" w:date="2022-03-13T07:59:00Z"/>
                <w:sz w:val="16"/>
                <w:szCs w:val="16"/>
                <w:rPrChange w:id="41469" w:author="pete jones" w:date="2022-03-13T07:59:00Z">
                  <w:rPr>
                    <w:ins w:id="41470" w:author="pete jones" w:date="2022-03-13T07:59:00Z"/>
                  </w:rPr>
                </w:rPrChange>
              </w:rPr>
              <w:pPrChange w:id="41471" w:author="pete jones" w:date="2022-03-13T08:00:00Z">
                <w:pPr/>
              </w:pPrChange>
            </w:pPr>
            <w:ins w:id="41472" w:author="pete jones" w:date="2022-03-13T07:59:00Z">
              <w:r w:rsidRPr="00F62537">
                <w:rPr>
                  <w:sz w:val="16"/>
                  <w:szCs w:val="16"/>
                  <w:rPrChange w:id="41473" w:author="pete jones" w:date="2022-03-13T07:59:00Z">
                    <w:rPr/>
                  </w:rPrChange>
                </w:rPr>
                <w:t>3.1</w:t>
              </w:r>
            </w:ins>
          </w:p>
        </w:tc>
        <w:tc>
          <w:tcPr>
            <w:tcW w:w="5065" w:type="dxa"/>
            <w:noWrap/>
            <w:hideMark/>
            <w:tcPrChange w:id="41474" w:author="pete jones" w:date="2022-03-13T08:03:00Z">
              <w:tcPr>
                <w:tcW w:w="5892" w:type="dxa"/>
                <w:noWrap/>
                <w:hideMark/>
              </w:tcPr>
            </w:tcPrChange>
          </w:tcPr>
          <w:p w14:paraId="0839E267" w14:textId="77777777" w:rsidR="00F62537" w:rsidRPr="00F62537" w:rsidRDefault="00F62537">
            <w:pPr>
              <w:spacing w:before="0" w:after="0" w:line="240" w:lineRule="auto"/>
              <w:rPr>
                <w:ins w:id="41475" w:author="pete jones" w:date="2022-03-13T07:59:00Z"/>
                <w:sz w:val="16"/>
                <w:szCs w:val="16"/>
                <w:rPrChange w:id="41476" w:author="pete jones" w:date="2022-03-13T07:59:00Z">
                  <w:rPr>
                    <w:ins w:id="41477" w:author="pete jones" w:date="2022-03-13T07:59:00Z"/>
                  </w:rPr>
                </w:rPrChange>
              </w:rPr>
              <w:pPrChange w:id="41478" w:author="pete jones" w:date="2022-03-13T08:00:00Z">
                <w:pPr/>
              </w:pPrChange>
            </w:pPr>
            <w:ins w:id="41479" w:author="pete jones" w:date="2022-03-13T07:59:00Z">
              <w:r w:rsidRPr="00F62537">
                <w:rPr>
                  <w:sz w:val="16"/>
                  <w:szCs w:val="16"/>
                  <w:rPrChange w:id="41480" w:author="pete jones" w:date="2022-03-13T07:59:00Z">
                    <w:rPr/>
                  </w:rPrChange>
                </w:rPr>
                <w:t>I put a lot of effort into this project activity</w:t>
              </w:r>
            </w:ins>
          </w:p>
        </w:tc>
        <w:tc>
          <w:tcPr>
            <w:tcW w:w="565" w:type="dxa"/>
            <w:noWrap/>
            <w:hideMark/>
            <w:tcPrChange w:id="41481" w:author="pete jones" w:date="2022-03-13T08:03:00Z">
              <w:tcPr>
                <w:tcW w:w="899" w:type="dxa"/>
                <w:noWrap/>
                <w:hideMark/>
              </w:tcPr>
            </w:tcPrChange>
          </w:tcPr>
          <w:p w14:paraId="2FAF2BBD" w14:textId="28BD2FE2" w:rsidR="00F62537" w:rsidRPr="00F62537" w:rsidRDefault="00F62537">
            <w:pPr>
              <w:spacing w:before="0" w:after="0" w:line="240" w:lineRule="auto"/>
              <w:jc w:val="center"/>
              <w:rPr>
                <w:ins w:id="41482" w:author="pete jones" w:date="2022-03-13T07:59:00Z"/>
                <w:sz w:val="16"/>
                <w:szCs w:val="16"/>
                <w:rPrChange w:id="41483" w:author="pete jones" w:date="2022-03-13T07:59:00Z">
                  <w:rPr>
                    <w:ins w:id="41484" w:author="pete jones" w:date="2022-03-13T07:59:00Z"/>
                  </w:rPr>
                </w:rPrChange>
              </w:rPr>
              <w:pPrChange w:id="41485" w:author="pete jones" w:date="2022-03-13T08:00:00Z">
                <w:pPr/>
              </w:pPrChange>
            </w:pPr>
          </w:p>
        </w:tc>
      </w:tr>
      <w:tr w:rsidR="00F62537" w:rsidRPr="00F62537" w14:paraId="3AD3273D" w14:textId="77777777" w:rsidTr="00F62537">
        <w:trPr>
          <w:trHeight w:val="300"/>
          <w:jc w:val="center"/>
          <w:ins w:id="41486" w:author="pete jones" w:date="2022-03-13T07:59:00Z"/>
          <w:trPrChange w:id="41487" w:author="pete jones" w:date="2022-03-13T08:03:00Z">
            <w:trPr>
              <w:trHeight w:val="300"/>
            </w:trPr>
          </w:trPrChange>
        </w:trPr>
        <w:tc>
          <w:tcPr>
            <w:tcW w:w="920" w:type="dxa"/>
            <w:noWrap/>
            <w:hideMark/>
            <w:tcPrChange w:id="41488" w:author="pete jones" w:date="2022-03-13T08:03:00Z">
              <w:tcPr>
                <w:tcW w:w="898" w:type="dxa"/>
                <w:noWrap/>
                <w:hideMark/>
              </w:tcPr>
            </w:tcPrChange>
          </w:tcPr>
          <w:p w14:paraId="693EB4B6" w14:textId="77777777" w:rsidR="00F62537" w:rsidRPr="00F62537" w:rsidRDefault="00F62537">
            <w:pPr>
              <w:spacing w:before="0" w:after="0" w:line="240" w:lineRule="auto"/>
              <w:jc w:val="center"/>
              <w:rPr>
                <w:ins w:id="41489" w:author="pete jones" w:date="2022-03-13T07:59:00Z"/>
                <w:sz w:val="16"/>
                <w:szCs w:val="16"/>
                <w:rPrChange w:id="41490" w:author="pete jones" w:date="2022-03-13T07:59:00Z">
                  <w:rPr>
                    <w:ins w:id="41491" w:author="pete jones" w:date="2022-03-13T07:59:00Z"/>
                  </w:rPr>
                </w:rPrChange>
              </w:rPr>
              <w:pPrChange w:id="41492" w:author="pete jones" w:date="2022-03-13T08:03:00Z">
                <w:pPr/>
              </w:pPrChange>
            </w:pPr>
            <w:ins w:id="41493" w:author="pete jones" w:date="2022-03-13T07:59:00Z">
              <w:r w:rsidRPr="00F62537">
                <w:rPr>
                  <w:sz w:val="16"/>
                  <w:szCs w:val="16"/>
                  <w:rPrChange w:id="41494" w:author="pete jones" w:date="2022-03-13T07:59:00Z">
                    <w:rPr/>
                  </w:rPrChange>
                </w:rPr>
                <w:t>15</w:t>
              </w:r>
            </w:ins>
          </w:p>
        </w:tc>
        <w:tc>
          <w:tcPr>
            <w:tcW w:w="533" w:type="dxa"/>
            <w:noWrap/>
            <w:hideMark/>
            <w:tcPrChange w:id="41495" w:author="pete jones" w:date="2022-03-13T08:03:00Z">
              <w:tcPr>
                <w:tcW w:w="1088" w:type="dxa"/>
                <w:noWrap/>
                <w:hideMark/>
              </w:tcPr>
            </w:tcPrChange>
          </w:tcPr>
          <w:p w14:paraId="25A795A4" w14:textId="77777777" w:rsidR="00F62537" w:rsidRPr="00F62537" w:rsidRDefault="00F62537">
            <w:pPr>
              <w:spacing w:before="0" w:after="0" w:line="240" w:lineRule="auto"/>
              <w:rPr>
                <w:ins w:id="41496" w:author="pete jones" w:date="2022-03-13T07:59:00Z"/>
                <w:sz w:val="16"/>
                <w:szCs w:val="16"/>
                <w:rPrChange w:id="41497" w:author="pete jones" w:date="2022-03-13T07:59:00Z">
                  <w:rPr>
                    <w:ins w:id="41498" w:author="pete jones" w:date="2022-03-13T07:59:00Z"/>
                  </w:rPr>
                </w:rPrChange>
              </w:rPr>
              <w:pPrChange w:id="41499" w:author="pete jones" w:date="2022-03-13T08:00:00Z">
                <w:pPr/>
              </w:pPrChange>
            </w:pPr>
            <w:ins w:id="41500" w:author="pete jones" w:date="2022-03-13T07:59:00Z">
              <w:r w:rsidRPr="00F62537">
                <w:rPr>
                  <w:sz w:val="16"/>
                  <w:szCs w:val="16"/>
                  <w:rPrChange w:id="41501" w:author="pete jones" w:date="2022-03-13T07:59:00Z">
                    <w:rPr/>
                  </w:rPrChange>
                </w:rPr>
                <w:t>3.2</w:t>
              </w:r>
            </w:ins>
          </w:p>
        </w:tc>
        <w:tc>
          <w:tcPr>
            <w:tcW w:w="5065" w:type="dxa"/>
            <w:noWrap/>
            <w:hideMark/>
            <w:tcPrChange w:id="41502" w:author="pete jones" w:date="2022-03-13T08:03:00Z">
              <w:tcPr>
                <w:tcW w:w="5892" w:type="dxa"/>
                <w:noWrap/>
                <w:hideMark/>
              </w:tcPr>
            </w:tcPrChange>
          </w:tcPr>
          <w:p w14:paraId="29248128" w14:textId="531D51C7" w:rsidR="00F62537" w:rsidRPr="00F62537" w:rsidRDefault="00F62537">
            <w:pPr>
              <w:spacing w:before="0" w:after="0" w:line="240" w:lineRule="auto"/>
              <w:rPr>
                <w:ins w:id="41503" w:author="pete jones" w:date="2022-03-13T07:59:00Z"/>
                <w:sz w:val="16"/>
                <w:szCs w:val="16"/>
                <w:rPrChange w:id="41504" w:author="pete jones" w:date="2022-03-13T07:59:00Z">
                  <w:rPr>
                    <w:ins w:id="41505" w:author="pete jones" w:date="2022-03-13T07:59:00Z"/>
                  </w:rPr>
                </w:rPrChange>
              </w:rPr>
              <w:pPrChange w:id="41506" w:author="pete jones" w:date="2022-03-13T08:00:00Z">
                <w:pPr/>
              </w:pPrChange>
            </w:pPr>
            <w:ins w:id="41507" w:author="pete jones" w:date="2022-03-13T07:59:00Z">
              <w:r w:rsidRPr="00F62537">
                <w:rPr>
                  <w:sz w:val="16"/>
                  <w:szCs w:val="16"/>
                  <w:rPrChange w:id="41508" w:author="pete jones" w:date="2022-03-13T07:59:00Z">
                    <w:rPr/>
                  </w:rPrChange>
                </w:rPr>
                <w:t xml:space="preserve">I didn't try very hard to do well </w:t>
              </w:r>
            </w:ins>
            <w:ins w:id="41509" w:author="pete jones" w:date="2022-03-30T10:52:00Z">
              <w:r w:rsidR="002A65B6">
                <w:rPr>
                  <w:sz w:val="16"/>
                  <w:szCs w:val="16"/>
                </w:rPr>
                <w:t>in</w:t>
              </w:r>
            </w:ins>
            <w:ins w:id="41510" w:author="pete jones" w:date="2022-03-13T07:59:00Z">
              <w:r w:rsidRPr="00F62537">
                <w:rPr>
                  <w:sz w:val="16"/>
                  <w:szCs w:val="16"/>
                  <w:rPrChange w:id="41511" w:author="pete jones" w:date="2022-03-13T07:59:00Z">
                    <w:rPr/>
                  </w:rPrChange>
                </w:rPr>
                <w:t xml:space="preserve"> this project activity</w:t>
              </w:r>
            </w:ins>
          </w:p>
        </w:tc>
        <w:tc>
          <w:tcPr>
            <w:tcW w:w="565" w:type="dxa"/>
            <w:noWrap/>
            <w:hideMark/>
            <w:tcPrChange w:id="41512" w:author="pete jones" w:date="2022-03-13T08:03:00Z">
              <w:tcPr>
                <w:tcW w:w="899" w:type="dxa"/>
                <w:noWrap/>
                <w:hideMark/>
              </w:tcPr>
            </w:tcPrChange>
          </w:tcPr>
          <w:p w14:paraId="787BA76E" w14:textId="77777777" w:rsidR="00F62537" w:rsidRPr="00F62537" w:rsidRDefault="00F62537">
            <w:pPr>
              <w:spacing w:before="0" w:after="0" w:line="240" w:lineRule="auto"/>
              <w:jc w:val="center"/>
              <w:rPr>
                <w:ins w:id="41513" w:author="pete jones" w:date="2022-03-13T07:59:00Z"/>
                <w:sz w:val="16"/>
                <w:szCs w:val="16"/>
                <w:rPrChange w:id="41514" w:author="pete jones" w:date="2022-03-13T07:59:00Z">
                  <w:rPr>
                    <w:ins w:id="41515" w:author="pete jones" w:date="2022-03-13T07:59:00Z"/>
                  </w:rPr>
                </w:rPrChange>
              </w:rPr>
              <w:pPrChange w:id="41516" w:author="pete jones" w:date="2022-03-13T08:00:00Z">
                <w:pPr/>
              </w:pPrChange>
            </w:pPr>
            <w:ins w:id="41517" w:author="pete jones" w:date="2022-03-13T07:59:00Z">
              <w:r w:rsidRPr="00F62537">
                <w:rPr>
                  <w:sz w:val="16"/>
                  <w:szCs w:val="16"/>
                  <w:rPrChange w:id="41518" w:author="pete jones" w:date="2022-03-13T07:59:00Z">
                    <w:rPr/>
                  </w:rPrChange>
                </w:rPr>
                <w:t>R</w:t>
              </w:r>
            </w:ins>
          </w:p>
        </w:tc>
      </w:tr>
      <w:tr w:rsidR="00F62537" w:rsidRPr="00F62537" w14:paraId="748C51CA" w14:textId="77777777" w:rsidTr="00F62537">
        <w:trPr>
          <w:trHeight w:val="300"/>
          <w:jc w:val="center"/>
          <w:ins w:id="41519" w:author="pete jones" w:date="2022-03-13T07:59:00Z"/>
          <w:trPrChange w:id="41520" w:author="pete jones" w:date="2022-03-13T08:03:00Z">
            <w:trPr>
              <w:trHeight w:val="300"/>
            </w:trPr>
          </w:trPrChange>
        </w:trPr>
        <w:tc>
          <w:tcPr>
            <w:tcW w:w="920" w:type="dxa"/>
            <w:noWrap/>
            <w:hideMark/>
            <w:tcPrChange w:id="41521" w:author="pete jones" w:date="2022-03-13T08:03:00Z">
              <w:tcPr>
                <w:tcW w:w="898" w:type="dxa"/>
                <w:noWrap/>
                <w:hideMark/>
              </w:tcPr>
            </w:tcPrChange>
          </w:tcPr>
          <w:p w14:paraId="519527CD" w14:textId="77777777" w:rsidR="00F62537" w:rsidRPr="00F62537" w:rsidRDefault="00F62537">
            <w:pPr>
              <w:spacing w:before="0" w:after="0" w:line="240" w:lineRule="auto"/>
              <w:jc w:val="center"/>
              <w:rPr>
                <w:ins w:id="41522" w:author="pete jones" w:date="2022-03-13T07:59:00Z"/>
                <w:sz w:val="16"/>
                <w:szCs w:val="16"/>
                <w:rPrChange w:id="41523" w:author="pete jones" w:date="2022-03-13T07:59:00Z">
                  <w:rPr>
                    <w:ins w:id="41524" w:author="pete jones" w:date="2022-03-13T07:59:00Z"/>
                  </w:rPr>
                </w:rPrChange>
              </w:rPr>
              <w:pPrChange w:id="41525" w:author="pete jones" w:date="2022-03-13T08:03:00Z">
                <w:pPr/>
              </w:pPrChange>
            </w:pPr>
            <w:ins w:id="41526" w:author="pete jones" w:date="2022-03-13T07:59:00Z">
              <w:r w:rsidRPr="00F62537">
                <w:rPr>
                  <w:sz w:val="16"/>
                  <w:szCs w:val="16"/>
                  <w:rPrChange w:id="41527" w:author="pete jones" w:date="2022-03-13T07:59:00Z">
                    <w:rPr/>
                  </w:rPrChange>
                </w:rPr>
                <w:t>16</w:t>
              </w:r>
            </w:ins>
          </w:p>
        </w:tc>
        <w:tc>
          <w:tcPr>
            <w:tcW w:w="533" w:type="dxa"/>
            <w:noWrap/>
            <w:hideMark/>
            <w:tcPrChange w:id="41528" w:author="pete jones" w:date="2022-03-13T08:03:00Z">
              <w:tcPr>
                <w:tcW w:w="1088" w:type="dxa"/>
                <w:noWrap/>
                <w:hideMark/>
              </w:tcPr>
            </w:tcPrChange>
          </w:tcPr>
          <w:p w14:paraId="6224B8BD" w14:textId="77777777" w:rsidR="00F62537" w:rsidRPr="00F62537" w:rsidRDefault="00F62537">
            <w:pPr>
              <w:spacing w:before="0" w:after="0" w:line="240" w:lineRule="auto"/>
              <w:rPr>
                <w:ins w:id="41529" w:author="pete jones" w:date="2022-03-13T07:59:00Z"/>
                <w:sz w:val="16"/>
                <w:szCs w:val="16"/>
                <w:rPrChange w:id="41530" w:author="pete jones" w:date="2022-03-13T07:59:00Z">
                  <w:rPr>
                    <w:ins w:id="41531" w:author="pete jones" w:date="2022-03-13T07:59:00Z"/>
                  </w:rPr>
                </w:rPrChange>
              </w:rPr>
              <w:pPrChange w:id="41532" w:author="pete jones" w:date="2022-03-13T08:00:00Z">
                <w:pPr/>
              </w:pPrChange>
            </w:pPr>
            <w:ins w:id="41533" w:author="pete jones" w:date="2022-03-13T07:59:00Z">
              <w:r w:rsidRPr="00F62537">
                <w:rPr>
                  <w:sz w:val="16"/>
                  <w:szCs w:val="16"/>
                  <w:rPrChange w:id="41534" w:author="pete jones" w:date="2022-03-13T07:59:00Z">
                    <w:rPr/>
                  </w:rPrChange>
                </w:rPr>
                <w:t>3.3</w:t>
              </w:r>
            </w:ins>
          </w:p>
        </w:tc>
        <w:tc>
          <w:tcPr>
            <w:tcW w:w="5065" w:type="dxa"/>
            <w:noWrap/>
            <w:hideMark/>
            <w:tcPrChange w:id="41535" w:author="pete jones" w:date="2022-03-13T08:03:00Z">
              <w:tcPr>
                <w:tcW w:w="5892" w:type="dxa"/>
                <w:noWrap/>
                <w:hideMark/>
              </w:tcPr>
            </w:tcPrChange>
          </w:tcPr>
          <w:p w14:paraId="35D01FA0" w14:textId="77777777" w:rsidR="00F62537" w:rsidRPr="00F62537" w:rsidRDefault="00F62537">
            <w:pPr>
              <w:spacing w:before="0" w:after="0" w:line="240" w:lineRule="auto"/>
              <w:rPr>
                <w:ins w:id="41536" w:author="pete jones" w:date="2022-03-13T07:59:00Z"/>
                <w:sz w:val="16"/>
                <w:szCs w:val="16"/>
                <w:rPrChange w:id="41537" w:author="pete jones" w:date="2022-03-13T07:59:00Z">
                  <w:rPr>
                    <w:ins w:id="41538" w:author="pete jones" w:date="2022-03-13T07:59:00Z"/>
                  </w:rPr>
                </w:rPrChange>
              </w:rPr>
              <w:pPrChange w:id="41539" w:author="pete jones" w:date="2022-03-13T08:00:00Z">
                <w:pPr/>
              </w:pPrChange>
            </w:pPr>
            <w:ins w:id="41540" w:author="pete jones" w:date="2022-03-13T07:59:00Z">
              <w:r w:rsidRPr="00F62537">
                <w:rPr>
                  <w:sz w:val="16"/>
                  <w:szCs w:val="16"/>
                  <w:rPrChange w:id="41541" w:author="pete jones" w:date="2022-03-13T07:59:00Z">
                    <w:rPr/>
                  </w:rPrChange>
                </w:rPr>
                <w:t>I tried very hard on this project activity</w:t>
              </w:r>
            </w:ins>
          </w:p>
        </w:tc>
        <w:tc>
          <w:tcPr>
            <w:tcW w:w="565" w:type="dxa"/>
            <w:noWrap/>
            <w:hideMark/>
            <w:tcPrChange w:id="41542" w:author="pete jones" w:date="2022-03-13T08:03:00Z">
              <w:tcPr>
                <w:tcW w:w="899" w:type="dxa"/>
                <w:noWrap/>
                <w:hideMark/>
              </w:tcPr>
            </w:tcPrChange>
          </w:tcPr>
          <w:p w14:paraId="0C5A055C" w14:textId="7CE2BA27" w:rsidR="00F62537" w:rsidRPr="00F62537" w:rsidRDefault="00F62537">
            <w:pPr>
              <w:spacing w:before="0" w:after="0" w:line="240" w:lineRule="auto"/>
              <w:jc w:val="center"/>
              <w:rPr>
                <w:ins w:id="41543" w:author="pete jones" w:date="2022-03-13T07:59:00Z"/>
                <w:sz w:val="16"/>
                <w:szCs w:val="16"/>
                <w:rPrChange w:id="41544" w:author="pete jones" w:date="2022-03-13T07:59:00Z">
                  <w:rPr>
                    <w:ins w:id="41545" w:author="pete jones" w:date="2022-03-13T07:59:00Z"/>
                  </w:rPr>
                </w:rPrChange>
              </w:rPr>
              <w:pPrChange w:id="41546" w:author="pete jones" w:date="2022-03-13T08:00:00Z">
                <w:pPr/>
              </w:pPrChange>
            </w:pPr>
          </w:p>
        </w:tc>
      </w:tr>
      <w:tr w:rsidR="00F62537" w:rsidRPr="00F62537" w14:paraId="602CF237" w14:textId="77777777" w:rsidTr="00F62537">
        <w:trPr>
          <w:trHeight w:val="300"/>
          <w:jc w:val="center"/>
          <w:ins w:id="41547" w:author="pete jones" w:date="2022-03-13T07:59:00Z"/>
          <w:trPrChange w:id="41548" w:author="pete jones" w:date="2022-03-13T08:03:00Z">
            <w:trPr>
              <w:trHeight w:val="300"/>
            </w:trPr>
          </w:trPrChange>
        </w:trPr>
        <w:tc>
          <w:tcPr>
            <w:tcW w:w="920" w:type="dxa"/>
            <w:noWrap/>
            <w:hideMark/>
            <w:tcPrChange w:id="41549" w:author="pete jones" w:date="2022-03-13T08:03:00Z">
              <w:tcPr>
                <w:tcW w:w="898" w:type="dxa"/>
                <w:noWrap/>
                <w:hideMark/>
              </w:tcPr>
            </w:tcPrChange>
          </w:tcPr>
          <w:p w14:paraId="462ABB80" w14:textId="77777777" w:rsidR="00F62537" w:rsidRPr="00F62537" w:rsidRDefault="00F62537">
            <w:pPr>
              <w:spacing w:before="0" w:after="0" w:line="240" w:lineRule="auto"/>
              <w:jc w:val="center"/>
              <w:rPr>
                <w:ins w:id="41550" w:author="pete jones" w:date="2022-03-13T07:59:00Z"/>
                <w:sz w:val="16"/>
                <w:szCs w:val="16"/>
                <w:rPrChange w:id="41551" w:author="pete jones" w:date="2022-03-13T07:59:00Z">
                  <w:rPr>
                    <w:ins w:id="41552" w:author="pete jones" w:date="2022-03-13T07:59:00Z"/>
                  </w:rPr>
                </w:rPrChange>
              </w:rPr>
              <w:pPrChange w:id="41553" w:author="pete jones" w:date="2022-03-13T08:03:00Z">
                <w:pPr/>
              </w:pPrChange>
            </w:pPr>
            <w:ins w:id="41554" w:author="pete jones" w:date="2022-03-13T07:59:00Z">
              <w:r w:rsidRPr="00F62537">
                <w:rPr>
                  <w:sz w:val="16"/>
                  <w:szCs w:val="16"/>
                  <w:rPrChange w:id="41555" w:author="pete jones" w:date="2022-03-13T07:59:00Z">
                    <w:rPr/>
                  </w:rPrChange>
                </w:rPr>
                <w:t>17</w:t>
              </w:r>
            </w:ins>
          </w:p>
        </w:tc>
        <w:tc>
          <w:tcPr>
            <w:tcW w:w="533" w:type="dxa"/>
            <w:noWrap/>
            <w:hideMark/>
            <w:tcPrChange w:id="41556" w:author="pete jones" w:date="2022-03-13T08:03:00Z">
              <w:tcPr>
                <w:tcW w:w="1088" w:type="dxa"/>
                <w:noWrap/>
                <w:hideMark/>
              </w:tcPr>
            </w:tcPrChange>
          </w:tcPr>
          <w:p w14:paraId="706806EC" w14:textId="77777777" w:rsidR="00F62537" w:rsidRPr="00F62537" w:rsidRDefault="00F62537">
            <w:pPr>
              <w:spacing w:before="0" w:after="0" w:line="240" w:lineRule="auto"/>
              <w:rPr>
                <w:ins w:id="41557" w:author="pete jones" w:date="2022-03-13T07:59:00Z"/>
                <w:sz w:val="16"/>
                <w:szCs w:val="16"/>
                <w:rPrChange w:id="41558" w:author="pete jones" w:date="2022-03-13T07:59:00Z">
                  <w:rPr>
                    <w:ins w:id="41559" w:author="pete jones" w:date="2022-03-13T07:59:00Z"/>
                  </w:rPr>
                </w:rPrChange>
              </w:rPr>
              <w:pPrChange w:id="41560" w:author="pete jones" w:date="2022-03-13T08:00:00Z">
                <w:pPr/>
              </w:pPrChange>
            </w:pPr>
            <w:ins w:id="41561" w:author="pete jones" w:date="2022-03-13T07:59:00Z">
              <w:r w:rsidRPr="00F62537">
                <w:rPr>
                  <w:sz w:val="16"/>
                  <w:szCs w:val="16"/>
                  <w:rPrChange w:id="41562" w:author="pete jones" w:date="2022-03-13T07:59:00Z">
                    <w:rPr/>
                  </w:rPrChange>
                </w:rPr>
                <w:t>3.4</w:t>
              </w:r>
            </w:ins>
          </w:p>
        </w:tc>
        <w:tc>
          <w:tcPr>
            <w:tcW w:w="5065" w:type="dxa"/>
            <w:noWrap/>
            <w:hideMark/>
            <w:tcPrChange w:id="41563" w:author="pete jones" w:date="2022-03-13T08:03:00Z">
              <w:tcPr>
                <w:tcW w:w="5892" w:type="dxa"/>
                <w:noWrap/>
                <w:hideMark/>
              </w:tcPr>
            </w:tcPrChange>
          </w:tcPr>
          <w:p w14:paraId="61DE7B60" w14:textId="77777777" w:rsidR="00F62537" w:rsidRPr="00F62537" w:rsidRDefault="00F62537">
            <w:pPr>
              <w:spacing w:before="0" w:after="0" w:line="240" w:lineRule="auto"/>
              <w:rPr>
                <w:ins w:id="41564" w:author="pete jones" w:date="2022-03-13T07:59:00Z"/>
                <w:sz w:val="16"/>
                <w:szCs w:val="16"/>
                <w:rPrChange w:id="41565" w:author="pete jones" w:date="2022-03-13T07:59:00Z">
                  <w:rPr>
                    <w:ins w:id="41566" w:author="pete jones" w:date="2022-03-13T07:59:00Z"/>
                  </w:rPr>
                </w:rPrChange>
              </w:rPr>
              <w:pPrChange w:id="41567" w:author="pete jones" w:date="2022-03-13T08:00:00Z">
                <w:pPr/>
              </w:pPrChange>
            </w:pPr>
            <w:ins w:id="41568" w:author="pete jones" w:date="2022-03-13T07:59:00Z">
              <w:r w:rsidRPr="00F62537">
                <w:rPr>
                  <w:sz w:val="16"/>
                  <w:szCs w:val="16"/>
                  <w:rPrChange w:id="41569" w:author="pete jones" w:date="2022-03-13T07:59:00Z">
                    <w:rPr/>
                  </w:rPrChange>
                </w:rPr>
                <w:t>It was important to me to do well on the project</w:t>
              </w:r>
            </w:ins>
          </w:p>
        </w:tc>
        <w:tc>
          <w:tcPr>
            <w:tcW w:w="565" w:type="dxa"/>
            <w:noWrap/>
            <w:hideMark/>
            <w:tcPrChange w:id="41570" w:author="pete jones" w:date="2022-03-13T08:03:00Z">
              <w:tcPr>
                <w:tcW w:w="899" w:type="dxa"/>
                <w:noWrap/>
                <w:hideMark/>
              </w:tcPr>
            </w:tcPrChange>
          </w:tcPr>
          <w:p w14:paraId="2F300497" w14:textId="210C6E32" w:rsidR="00F62537" w:rsidRPr="00F62537" w:rsidRDefault="00F62537">
            <w:pPr>
              <w:spacing w:before="0" w:after="0" w:line="240" w:lineRule="auto"/>
              <w:jc w:val="center"/>
              <w:rPr>
                <w:ins w:id="41571" w:author="pete jones" w:date="2022-03-13T07:59:00Z"/>
                <w:sz w:val="16"/>
                <w:szCs w:val="16"/>
                <w:rPrChange w:id="41572" w:author="pete jones" w:date="2022-03-13T07:59:00Z">
                  <w:rPr>
                    <w:ins w:id="41573" w:author="pete jones" w:date="2022-03-13T07:59:00Z"/>
                  </w:rPr>
                </w:rPrChange>
              </w:rPr>
              <w:pPrChange w:id="41574" w:author="pete jones" w:date="2022-03-13T08:00:00Z">
                <w:pPr/>
              </w:pPrChange>
            </w:pPr>
          </w:p>
        </w:tc>
      </w:tr>
      <w:tr w:rsidR="00F62537" w:rsidRPr="00F62537" w14:paraId="2001F066" w14:textId="77777777" w:rsidTr="00F62537">
        <w:trPr>
          <w:trHeight w:val="315"/>
          <w:jc w:val="center"/>
          <w:ins w:id="41575" w:author="pete jones" w:date="2022-03-13T07:59:00Z"/>
          <w:trPrChange w:id="41576" w:author="pete jones" w:date="2022-03-13T08:03:00Z">
            <w:trPr>
              <w:trHeight w:val="315"/>
            </w:trPr>
          </w:trPrChange>
        </w:trPr>
        <w:tc>
          <w:tcPr>
            <w:tcW w:w="920" w:type="dxa"/>
            <w:noWrap/>
            <w:hideMark/>
            <w:tcPrChange w:id="41577" w:author="pete jones" w:date="2022-03-13T08:03:00Z">
              <w:tcPr>
                <w:tcW w:w="898" w:type="dxa"/>
                <w:noWrap/>
                <w:hideMark/>
              </w:tcPr>
            </w:tcPrChange>
          </w:tcPr>
          <w:p w14:paraId="37550E42" w14:textId="77777777" w:rsidR="00F62537" w:rsidRPr="00F62537" w:rsidRDefault="00F62537">
            <w:pPr>
              <w:spacing w:before="0" w:after="0" w:line="240" w:lineRule="auto"/>
              <w:jc w:val="center"/>
              <w:rPr>
                <w:ins w:id="41578" w:author="pete jones" w:date="2022-03-13T07:59:00Z"/>
                <w:sz w:val="16"/>
                <w:szCs w:val="16"/>
                <w:rPrChange w:id="41579" w:author="pete jones" w:date="2022-03-13T07:59:00Z">
                  <w:rPr>
                    <w:ins w:id="41580" w:author="pete jones" w:date="2022-03-13T07:59:00Z"/>
                  </w:rPr>
                </w:rPrChange>
              </w:rPr>
              <w:pPrChange w:id="41581" w:author="pete jones" w:date="2022-03-13T08:03:00Z">
                <w:pPr/>
              </w:pPrChange>
            </w:pPr>
            <w:ins w:id="41582" w:author="pete jones" w:date="2022-03-13T07:59:00Z">
              <w:r w:rsidRPr="00F62537">
                <w:rPr>
                  <w:sz w:val="16"/>
                  <w:szCs w:val="16"/>
                  <w:rPrChange w:id="41583" w:author="pete jones" w:date="2022-03-13T07:59:00Z">
                    <w:rPr/>
                  </w:rPrChange>
                </w:rPr>
                <w:t>18</w:t>
              </w:r>
            </w:ins>
          </w:p>
        </w:tc>
        <w:tc>
          <w:tcPr>
            <w:tcW w:w="533" w:type="dxa"/>
            <w:noWrap/>
            <w:hideMark/>
            <w:tcPrChange w:id="41584" w:author="pete jones" w:date="2022-03-13T08:03:00Z">
              <w:tcPr>
                <w:tcW w:w="1088" w:type="dxa"/>
                <w:noWrap/>
                <w:hideMark/>
              </w:tcPr>
            </w:tcPrChange>
          </w:tcPr>
          <w:p w14:paraId="5510D17E" w14:textId="77777777" w:rsidR="00F62537" w:rsidRPr="00F62537" w:rsidRDefault="00F62537">
            <w:pPr>
              <w:spacing w:before="0" w:after="0" w:line="240" w:lineRule="auto"/>
              <w:rPr>
                <w:ins w:id="41585" w:author="pete jones" w:date="2022-03-13T07:59:00Z"/>
                <w:sz w:val="16"/>
                <w:szCs w:val="16"/>
                <w:rPrChange w:id="41586" w:author="pete jones" w:date="2022-03-13T07:59:00Z">
                  <w:rPr>
                    <w:ins w:id="41587" w:author="pete jones" w:date="2022-03-13T07:59:00Z"/>
                  </w:rPr>
                </w:rPrChange>
              </w:rPr>
              <w:pPrChange w:id="41588" w:author="pete jones" w:date="2022-03-13T08:00:00Z">
                <w:pPr/>
              </w:pPrChange>
            </w:pPr>
            <w:ins w:id="41589" w:author="pete jones" w:date="2022-03-13T07:59:00Z">
              <w:r w:rsidRPr="00F62537">
                <w:rPr>
                  <w:sz w:val="16"/>
                  <w:szCs w:val="16"/>
                  <w:rPrChange w:id="41590" w:author="pete jones" w:date="2022-03-13T07:59:00Z">
                    <w:rPr/>
                  </w:rPrChange>
                </w:rPr>
                <w:t>3.5</w:t>
              </w:r>
            </w:ins>
          </w:p>
        </w:tc>
        <w:tc>
          <w:tcPr>
            <w:tcW w:w="5065" w:type="dxa"/>
            <w:noWrap/>
            <w:hideMark/>
            <w:tcPrChange w:id="41591" w:author="pete jones" w:date="2022-03-13T08:03:00Z">
              <w:tcPr>
                <w:tcW w:w="5892" w:type="dxa"/>
                <w:noWrap/>
                <w:hideMark/>
              </w:tcPr>
            </w:tcPrChange>
          </w:tcPr>
          <w:p w14:paraId="0141AE9C" w14:textId="77777777" w:rsidR="00F62537" w:rsidRPr="00F62537" w:rsidRDefault="00F62537">
            <w:pPr>
              <w:spacing w:before="0" w:after="0" w:line="240" w:lineRule="auto"/>
              <w:rPr>
                <w:ins w:id="41592" w:author="pete jones" w:date="2022-03-13T07:59:00Z"/>
                <w:sz w:val="16"/>
                <w:szCs w:val="16"/>
                <w:rPrChange w:id="41593" w:author="pete jones" w:date="2022-03-13T07:59:00Z">
                  <w:rPr>
                    <w:ins w:id="41594" w:author="pete jones" w:date="2022-03-13T07:59:00Z"/>
                  </w:rPr>
                </w:rPrChange>
              </w:rPr>
              <w:pPrChange w:id="41595" w:author="pete jones" w:date="2022-03-13T08:00:00Z">
                <w:pPr/>
              </w:pPrChange>
            </w:pPr>
            <w:ins w:id="41596" w:author="pete jones" w:date="2022-03-13T07:59:00Z">
              <w:r w:rsidRPr="00F62537">
                <w:rPr>
                  <w:sz w:val="16"/>
                  <w:szCs w:val="16"/>
                  <w:rPrChange w:id="41597" w:author="pete jones" w:date="2022-03-13T07:59:00Z">
                    <w:rPr/>
                  </w:rPrChange>
                </w:rPr>
                <w:t>I didn't put much energy into this</w:t>
              </w:r>
            </w:ins>
          </w:p>
        </w:tc>
        <w:tc>
          <w:tcPr>
            <w:tcW w:w="565" w:type="dxa"/>
            <w:noWrap/>
            <w:hideMark/>
            <w:tcPrChange w:id="41598" w:author="pete jones" w:date="2022-03-13T08:03:00Z">
              <w:tcPr>
                <w:tcW w:w="899" w:type="dxa"/>
                <w:noWrap/>
                <w:hideMark/>
              </w:tcPr>
            </w:tcPrChange>
          </w:tcPr>
          <w:p w14:paraId="4FD4565C" w14:textId="77777777" w:rsidR="00F62537" w:rsidRPr="00F62537" w:rsidRDefault="00F62537">
            <w:pPr>
              <w:spacing w:before="0" w:after="0" w:line="240" w:lineRule="auto"/>
              <w:jc w:val="center"/>
              <w:rPr>
                <w:ins w:id="41599" w:author="pete jones" w:date="2022-03-13T07:59:00Z"/>
                <w:sz w:val="16"/>
                <w:szCs w:val="16"/>
                <w:rPrChange w:id="41600" w:author="pete jones" w:date="2022-03-13T07:59:00Z">
                  <w:rPr>
                    <w:ins w:id="41601" w:author="pete jones" w:date="2022-03-13T07:59:00Z"/>
                  </w:rPr>
                </w:rPrChange>
              </w:rPr>
              <w:pPrChange w:id="41602" w:author="pete jones" w:date="2022-03-13T08:00:00Z">
                <w:pPr/>
              </w:pPrChange>
            </w:pPr>
            <w:ins w:id="41603" w:author="pete jones" w:date="2022-03-13T07:59:00Z">
              <w:r w:rsidRPr="00F62537">
                <w:rPr>
                  <w:sz w:val="16"/>
                  <w:szCs w:val="16"/>
                  <w:rPrChange w:id="41604" w:author="pete jones" w:date="2022-03-13T07:59:00Z">
                    <w:rPr/>
                  </w:rPrChange>
                </w:rPr>
                <w:t>R</w:t>
              </w:r>
            </w:ins>
          </w:p>
        </w:tc>
      </w:tr>
      <w:tr w:rsidR="00F62537" w:rsidRPr="00F62537" w14:paraId="47E4B84C" w14:textId="77777777" w:rsidTr="00F62537">
        <w:trPr>
          <w:trHeight w:val="300"/>
          <w:jc w:val="center"/>
          <w:ins w:id="41605" w:author="pete jones" w:date="2022-03-13T07:59:00Z"/>
          <w:trPrChange w:id="41606" w:author="pete jones" w:date="2022-03-13T08:03:00Z">
            <w:trPr>
              <w:trHeight w:val="300"/>
            </w:trPr>
          </w:trPrChange>
        </w:trPr>
        <w:tc>
          <w:tcPr>
            <w:tcW w:w="920" w:type="dxa"/>
            <w:noWrap/>
            <w:hideMark/>
            <w:tcPrChange w:id="41607" w:author="pete jones" w:date="2022-03-13T08:03:00Z">
              <w:tcPr>
                <w:tcW w:w="898" w:type="dxa"/>
                <w:noWrap/>
                <w:hideMark/>
              </w:tcPr>
            </w:tcPrChange>
          </w:tcPr>
          <w:p w14:paraId="225513AD" w14:textId="5F807469" w:rsidR="00F62537" w:rsidRPr="00F62537" w:rsidRDefault="00F62537">
            <w:pPr>
              <w:spacing w:before="0" w:after="0" w:line="240" w:lineRule="auto"/>
              <w:jc w:val="center"/>
              <w:rPr>
                <w:ins w:id="41608" w:author="pete jones" w:date="2022-03-13T07:59:00Z"/>
                <w:sz w:val="16"/>
                <w:szCs w:val="16"/>
                <w:rPrChange w:id="41609" w:author="pete jones" w:date="2022-03-13T07:59:00Z">
                  <w:rPr>
                    <w:ins w:id="41610" w:author="pete jones" w:date="2022-03-13T07:59:00Z"/>
                  </w:rPr>
                </w:rPrChange>
              </w:rPr>
              <w:pPrChange w:id="41611" w:author="pete jones" w:date="2022-03-13T08:03:00Z">
                <w:pPr/>
              </w:pPrChange>
            </w:pPr>
          </w:p>
        </w:tc>
        <w:tc>
          <w:tcPr>
            <w:tcW w:w="533" w:type="dxa"/>
            <w:noWrap/>
            <w:hideMark/>
            <w:tcPrChange w:id="41612" w:author="pete jones" w:date="2022-03-13T08:03:00Z">
              <w:tcPr>
                <w:tcW w:w="1088" w:type="dxa"/>
                <w:noWrap/>
                <w:hideMark/>
              </w:tcPr>
            </w:tcPrChange>
          </w:tcPr>
          <w:p w14:paraId="34E09F00" w14:textId="77777777" w:rsidR="00F62537" w:rsidRPr="00F62537" w:rsidRDefault="00F62537">
            <w:pPr>
              <w:spacing w:before="0" w:after="0" w:line="240" w:lineRule="auto"/>
              <w:rPr>
                <w:ins w:id="41613" w:author="pete jones" w:date="2022-03-13T07:59:00Z"/>
                <w:b/>
                <w:bCs/>
                <w:sz w:val="16"/>
                <w:szCs w:val="16"/>
                <w:rPrChange w:id="41614" w:author="pete jones" w:date="2022-03-13T07:59:00Z">
                  <w:rPr>
                    <w:ins w:id="41615" w:author="pete jones" w:date="2022-03-13T07:59:00Z"/>
                    <w:b/>
                    <w:bCs/>
                  </w:rPr>
                </w:rPrChange>
              </w:rPr>
              <w:pPrChange w:id="41616" w:author="pete jones" w:date="2022-03-13T08:00:00Z">
                <w:pPr/>
              </w:pPrChange>
            </w:pPr>
            <w:ins w:id="41617" w:author="pete jones" w:date="2022-03-13T07:59:00Z">
              <w:r w:rsidRPr="00F62537">
                <w:rPr>
                  <w:b/>
                  <w:bCs/>
                  <w:sz w:val="16"/>
                  <w:szCs w:val="16"/>
                  <w:rPrChange w:id="41618" w:author="pete jones" w:date="2022-03-13T07:59:00Z">
                    <w:rPr>
                      <w:b/>
                      <w:bCs/>
                    </w:rPr>
                  </w:rPrChange>
                </w:rPr>
                <w:t>4.0</w:t>
              </w:r>
            </w:ins>
          </w:p>
        </w:tc>
        <w:tc>
          <w:tcPr>
            <w:tcW w:w="5065" w:type="dxa"/>
            <w:noWrap/>
            <w:hideMark/>
            <w:tcPrChange w:id="41619" w:author="pete jones" w:date="2022-03-13T08:03:00Z">
              <w:tcPr>
                <w:tcW w:w="5892" w:type="dxa"/>
                <w:noWrap/>
                <w:hideMark/>
              </w:tcPr>
            </w:tcPrChange>
          </w:tcPr>
          <w:p w14:paraId="2840A3F5" w14:textId="77777777" w:rsidR="00F62537" w:rsidRPr="00F62537" w:rsidRDefault="00F62537">
            <w:pPr>
              <w:spacing w:before="0" w:after="0" w:line="240" w:lineRule="auto"/>
              <w:rPr>
                <w:ins w:id="41620" w:author="pete jones" w:date="2022-03-13T07:59:00Z"/>
                <w:b/>
                <w:bCs/>
                <w:sz w:val="16"/>
                <w:szCs w:val="16"/>
                <w:rPrChange w:id="41621" w:author="pete jones" w:date="2022-03-13T07:59:00Z">
                  <w:rPr>
                    <w:ins w:id="41622" w:author="pete jones" w:date="2022-03-13T07:59:00Z"/>
                    <w:b/>
                    <w:bCs/>
                  </w:rPr>
                </w:rPrChange>
              </w:rPr>
              <w:pPrChange w:id="41623" w:author="pete jones" w:date="2022-03-13T08:00:00Z">
                <w:pPr/>
              </w:pPrChange>
            </w:pPr>
            <w:ins w:id="41624" w:author="pete jones" w:date="2022-03-13T07:59:00Z">
              <w:r w:rsidRPr="00F62537">
                <w:rPr>
                  <w:b/>
                  <w:bCs/>
                  <w:sz w:val="16"/>
                  <w:szCs w:val="16"/>
                  <w:rPrChange w:id="41625" w:author="pete jones" w:date="2022-03-13T07:59:00Z">
                    <w:rPr>
                      <w:b/>
                      <w:bCs/>
                    </w:rPr>
                  </w:rPrChange>
                </w:rPr>
                <w:t>Pressure/Tension</w:t>
              </w:r>
            </w:ins>
          </w:p>
        </w:tc>
        <w:tc>
          <w:tcPr>
            <w:tcW w:w="565" w:type="dxa"/>
            <w:noWrap/>
            <w:hideMark/>
            <w:tcPrChange w:id="41626" w:author="pete jones" w:date="2022-03-13T08:03:00Z">
              <w:tcPr>
                <w:tcW w:w="899" w:type="dxa"/>
                <w:noWrap/>
                <w:hideMark/>
              </w:tcPr>
            </w:tcPrChange>
          </w:tcPr>
          <w:p w14:paraId="52DEC97E" w14:textId="230A0CA2" w:rsidR="00F62537" w:rsidRPr="00F62537" w:rsidRDefault="00F62537">
            <w:pPr>
              <w:spacing w:before="0" w:after="0" w:line="240" w:lineRule="auto"/>
              <w:jc w:val="center"/>
              <w:rPr>
                <w:ins w:id="41627" w:author="pete jones" w:date="2022-03-13T07:59:00Z"/>
                <w:b/>
                <w:bCs/>
                <w:sz w:val="16"/>
                <w:szCs w:val="16"/>
                <w:rPrChange w:id="41628" w:author="pete jones" w:date="2022-03-13T07:59:00Z">
                  <w:rPr>
                    <w:ins w:id="41629" w:author="pete jones" w:date="2022-03-13T07:59:00Z"/>
                    <w:b/>
                    <w:bCs/>
                  </w:rPr>
                </w:rPrChange>
              </w:rPr>
              <w:pPrChange w:id="41630" w:author="pete jones" w:date="2022-03-13T08:00:00Z">
                <w:pPr/>
              </w:pPrChange>
            </w:pPr>
          </w:p>
        </w:tc>
      </w:tr>
      <w:tr w:rsidR="00F62537" w:rsidRPr="00F62537" w14:paraId="4CF48FBD" w14:textId="77777777" w:rsidTr="00F62537">
        <w:trPr>
          <w:trHeight w:val="300"/>
          <w:jc w:val="center"/>
          <w:ins w:id="41631" w:author="pete jones" w:date="2022-03-13T07:59:00Z"/>
          <w:trPrChange w:id="41632" w:author="pete jones" w:date="2022-03-13T08:03:00Z">
            <w:trPr>
              <w:trHeight w:val="300"/>
            </w:trPr>
          </w:trPrChange>
        </w:trPr>
        <w:tc>
          <w:tcPr>
            <w:tcW w:w="920" w:type="dxa"/>
            <w:noWrap/>
            <w:hideMark/>
            <w:tcPrChange w:id="41633" w:author="pete jones" w:date="2022-03-13T08:03:00Z">
              <w:tcPr>
                <w:tcW w:w="898" w:type="dxa"/>
                <w:noWrap/>
                <w:hideMark/>
              </w:tcPr>
            </w:tcPrChange>
          </w:tcPr>
          <w:p w14:paraId="2C7F0710" w14:textId="77777777" w:rsidR="00F62537" w:rsidRPr="00F62537" w:rsidRDefault="00F62537">
            <w:pPr>
              <w:spacing w:before="0" w:after="0" w:line="240" w:lineRule="auto"/>
              <w:jc w:val="center"/>
              <w:rPr>
                <w:ins w:id="41634" w:author="pete jones" w:date="2022-03-13T07:59:00Z"/>
                <w:sz w:val="16"/>
                <w:szCs w:val="16"/>
                <w:rPrChange w:id="41635" w:author="pete jones" w:date="2022-03-13T07:59:00Z">
                  <w:rPr>
                    <w:ins w:id="41636" w:author="pete jones" w:date="2022-03-13T07:59:00Z"/>
                  </w:rPr>
                </w:rPrChange>
              </w:rPr>
              <w:pPrChange w:id="41637" w:author="pete jones" w:date="2022-03-13T08:03:00Z">
                <w:pPr/>
              </w:pPrChange>
            </w:pPr>
            <w:ins w:id="41638" w:author="pete jones" w:date="2022-03-13T07:59:00Z">
              <w:r w:rsidRPr="00F62537">
                <w:rPr>
                  <w:sz w:val="16"/>
                  <w:szCs w:val="16"/>
                  <w:rPrChange w:id="41639" w:author="pete jones" w:date="2022-03-13T07:59:00Z">
                    <w:rPr/>
                  </w:rPrChange>
                </w:rPr>
                <w:t>19</w:t>
              </w:r>
            </w:ins>
          </w:p>
        </w:tc>
        <w:tc>
          <w:tcPr>
            <w:tcW w:w="533" w:type="dxa"/>
            <w:noWrap/>
            <w:hideMark/>
            <w:tcPrChange w:id="41640" w:author="pete jones" w:date="2022-03-13T08:03:00Z">
              <w:tcPr>
                <w:tcW w:w="1088" w:type="dxa"/>
                <w:noWrap/>
                <w:hideMark/>
              </w:tcPr>
            </w:tcPrChange>
          </w:tcPr>
          <w:p w14:paraId="203EC748" w14:textId="77777777" w:rsidR="00F62537" w:rsidRPr="00F62537" w:rsidRDefault="00F62537">
            <w:pPr>
              <w:spacing w:before="0" w:after="0" w:line="240" w:lineRule="auto"/>
              <w:rPr>
                <w:ins w:id="41641" w:author="pete jones" w:date="2022-03-13T07:59:00Z"/>
                <w:sz w:val="16"/>
                <w:szCs w:val="16"/>
                <w:rPrChange w:id="41642" w:author="pete jones" w:date="2022-03-13T07:59:00Z">
                  <w:rPr>
                    <w:ins w:id="41643" w:author="pete jones" w:date="2022-03-13T07:59:00Z"/>
                  </w:rPr>
                </w:rPrChange>
              </w:rPr>
              <w:pPrChange w:id="41644" w:author="pete jones" w:date="2022-03-13T08:00:00Z">
                <w:pPr/>
              </w:pPrChange>
            </w:pPr>
            <w:ins w:id="41645" w:author="pete jones" w:date="2022-03-13T07:59:00Z">
              <w:r w:rsidRPr="00F62537">
                <w:rPr>
                  <w:sz w:val="16"/>
                  <w:szCs w:val="16"/>
                  <w:rPrChange w:id="41646" w:author="pete jones" w:date="2022-03-13T07:59:00Z">
                    <w:rPr/>
                  </w:rPrChange>
                </w:rPr>
                <w:t>4.1</w:t>
              </w:r>
            </w:ins>
          </w:p>
        </w:tc>
        <w:tc>
          <w:tcPr>
            <w:tcW w:w="5065" w:type="dxa"/>
            <w:noWrap/>
            <w:hideMark/>
            <w:tcPrChange w:id="41647" w:author="pete jones" w:date="2022-03-13T08:03:00Z">
              <w:tcPr>
                <w:tcW w:w="5892" w:type="dxa"/>
                <w:noWrap/>
                <w:hideMark/>
              </w:tcPr>
            </w:tcPrChange>
          </w:tcPr>
          <w:p w14:paraId="236FE029" w14:textId="6999E58F" w:rsidR="00F62537" w:rsidRPr="00F62537" w:rsidRDefault="00F62537">
            <w:pPr>
              <w:spacing w:before="0" w:after="0" w:line="240" w:lineRule="auto"/>
              <w:rPr>
                <w:ins w:id="41648" w:author="pete jones" w:date="2022-03-13T07:59:00Z"/>
                <w:sz w:val="16"/>
                <w:szCs w:val="16"/>
                <w:rPrChange w:id="41649" w:author="pete jones" w:date="2022-03-13T07:59:00Z">
                  <w:rPr>
                    <w:ins w:id="41650" w:author="pete jones" w:date="2022-03-13T07:59:00Z"/>
                  </w:rPr>
                </w:rPrChange>
              </w:rPr>
              <w:pPrChange w:id="41651" w:author="pete jones" w:date="2022-03-13T08:00:00Z">
                <w:pPr/>
              </w:pPrChange>
            </w:pPr>
            <w:ins w:id="41652" w:author="pete jones" w:date="2022-03-13T07:59:00Z">
              <w:r w:rsidRPr="00F62537">
                <w:rPr>
                  <w:sz w:val="16"/>
                  <w:szCs w:val="16"/>
                  <w:rPrChange w:id="41653" w:author="pete jones" w:date="2022-03-13T07:59:00Z">
                    <w:rPr/>
                  </w:rPrChange>
                </w:rPr>
                <w:t xml:space="preserve">I did not feel nervous at all </w:t>
              </w:r>
            </w:ins>
            <w:ins w:id="41654" w:author="pete jones" w:date="2022-03-29T17:14:00Z">
              <w:r w:rsidR="00F743B3" w:rsidRPr="00F62537">
                <w:rPr>
                  <w:sz w:val="16"/>
                  <w:szCs w:val="16"/>
                </w:rPr>
                <w:t>while working</w:t>
              </w:r>
            </w:ins>
            <w:ins w:id="41655" w:author="pete jones" w:date="2022-03-13T07:59:00Z">
              <w:r w:rsidRPr="00F62537">
                <w:rPr>
                  <w:sz w:val="16"/>
                  <w:szCs w:val="16"/>
                  <w:rPrChange w:id="41656" w:author="pete jones" w:date="2022-03-13T07:59:00Z">
                    <w:rPr/>
                  </w:rPrChange>
                </w:rPr>
                <w:t xml:space="preserve"> on the project</w:t>
              </w:r>
            </w:ins>
          </w:p>
        </w:tc>
        <w:tc>
          <w:tcPr>
            <w:tcW w:w="565" w:type="dxa"/>
            <w:noWrap/>
            <w:hideMark/>
            <w:tcPrChange w:id="41657" w:author="pete jones" w:date="2022-03-13T08:03:00Z">
              <w:tcPr>
                <w:tcW w:w="899" w:type="dxa"/>
                <w:noWrap/>
                <w:hideMark/>
              </w:tcPr>
            </w:tcPrChange>
          </w:tcPr>
          <w:p w14:paraId="15F757EB" w14:textId="77777777" w:rsidR="00F62537" w:rsidRPr="00F62537" w:rsidRDefault="00F62537">
            <w:pPr>
              <w:spacing w:before="0" w:after="0" w:line="240" w:lineRule="auto"/>
              <w:jc w:val="center"/>
              <w:rPr>
                <w:ins w:id="41658" w:author="pete jones" w:date="2022-03-13T07:59:00Z"/>
                <w:sz w:val="16"/>
                <w:szCs w:val="16"/>
                <w:rPrChange w:id="41659" w:author="pete jones" w:date="2022-03-13T07:59:00Z">
                  <w:rPr>
                    <w:ins w:id="41660" w:author="pete jones" w:date="2022-03-13T07:59:00Z"/>
                  </w:rPr>
                </w:rPrChange>
              </w:rPr>
              <w:pPrChange w:id="41661" w:author="pete jones" w:date="2022-03-13T08:00:00Z">
                <w:pPr/>
              </w:pPrChange>
            </w:pPr>
            <w:ins w:id="41662" w:author="pete jones" w:date="2022-03-13T07:59:00Z">
              <w:r w:rsidRPr="00F62537">
                <w:rPr>
                  <w:sz w:val="16"/>
                  <w:szCs w:val="16"/>
                  <w:rPrChange w:id="41663" w:author="pete jones" w:date="2022-03-13T07:59:00Z">
                    <w:rPr/>
                  </w:rPrChange>
                </w:rPr>
                <w:t>R</w:t>
              </w:r>
            </w:ins>
          </w:p>
        </w:tc>
      </w:tr>
      <w:tr w:rsidR="00F62537" w:rsidRPr="00F62537" w14:paraId="153FBA8D" w14:textId="77777777" w:rsidTr="00F62537">
        <w:trPr>
          <w:trHeight w:val="300"/>
          <w:jc w:val="center"/>
          <w:ins w:id="41664" w:author="pete jones" w:date="2022-03-13T07:59:00Z"/>
          <w:trPrChange w:id="41665" w:author="pete jones" w:date="2022-03-13T08:03:00Z">
            <w:trPr>
              <w:trHeight w:val="300"/>
            </w:trPr>
          </w:trPrChange>
        </w:trPr>
        <w:tc>
          <w:tcPr>
            <w:tcW w:w="920" w:type="dxa"/>
            <w:noWrap/>
            <w:hideMark/>
            <w:tcPrChange w:id="41666" w:author="pete jones" w:date="2022-03-13T08:03:00Z">
              <w:tcPr>
                <w:tcW w:w="898" w:type="dxa"/>
                <w:noWrap/>
                <w:hideMark/>
              </w:tcPr>
            </w:tcPrChange>
          </w:tcPr>
          <w:p w14:paraId="5D3B166E" w14:textId="77777777" w:rsidR="00F62537" w:rsidRPr="00F62537" w:rsidRDefault="00F62537">
            <w:pPr>
              <w:spacing w:before="0" w:after="0" w:line="240" w:lineRule="auto"/>
              <w:jc w:val="center"/>
              <w:rPr>
                <w:ins w:id="41667" w:author="pete jones" w:date="2022-03-13T07:59:00Z"/>
                <w:sz w:val="16"/>
                <w:szCs w:val="16"/>
                <w:rPrChange w:id="41668" w:author="pete jones" w:date="2022-03-13T07:59:00Z">
                  <w:rPr>
                    <w:ins w:id="41669" w:author="pete jones" w:date="2022-03-13T07:59:00Z"/>
                  </w:rPr>
                </w:rPrChange>
              </w:rPr>
              <w:pPrChange w:id="41670" w:author="pete jones" w:date="2022-03-13T08:03:00Z">
                <w:pPr/>
              </w:pPrChange>
            </w:pPr>
            <w:ins w:id="41671" w:author="pete jones" w:date="2022-03-13T07:59:00Z">
              <w:r w:rsidRPr="00F62537">
                <w:rPr>
                  <w:sz w:val="16"/>
                  <w:szCs w:val="16"/>
                  <w:rPrChange w:id="41672" w:author="pete jones" w:date="2022-03-13T07:59:00Z">
                    <w:rPr/>
                  </w:rPrChange>
                </w:rPr>
                <w:t>20</w:t>
              </w:r>
            </w:ins>
          </w:p>
        </w:tc>
        <w:tc>
          <w:tcPr>
            <w:tcW w:w="533" w:type="dxa"/>
            <w:noWrap/>
            <w:hideMark/>
            <w:tcPrChange w:id="41673" w:author="pete jones" w:date="2022-03-13T08:03:00Z">
              <w:tcPr>
                <w:tcW w:w="1088" w:type="dxa"/>
                <w:noWrap/>
                <w:hideMark/>
              </w:tcPr>
            </w:tcPrChange>
          </w:tcPr>
          <w:p w14:paraId="3ED872D2" w14:textId="77777777" w:rsidR="00F62537" w:rsidRPr="00F62537" w:rsidRDefault="00F62537">
            <w:pPr>
              <w:spacing w:before="0" w:after="0" w:line="240" w:lineRule="auto"/>
              <w:rPr>
                <w:ins w:id="41674" w:author="pete jones" w:date="2022-03-13T07:59:00Z"/>
                <w:sz w:val="16"/>
                <w:szCs w:val="16"/>
                <w:rPrChange w:id="41675" w:author="pete jones" w:date="2022-03-13T07:59:00Z">
                  <w:rPr>
                    <w:ins w:id="41676" w:author="pete jones" w:date="2022-03-13T07:59:00Z"/>
                  </w:rPr>
                </w:rPrChange>
              </w:rPr>
              <w:pPrChange w:id="41677" w:author="pete jones" w:date="2022-03-13T08:00:00Z">
                <w:pPr/>
              </w:pPrChange>
            </w:pPr>
            <w:ins w:id="41678" w:author="pete jones" w:date="2022-03-13T07:59:00Z">
              <w:r w:rsidRPr="00F62537">
                <w:rPr>
                  <w:sz w:val="16"/>
                  <w:szCs w:val="16"/>
                  <w:rPrChange w:id="41679" w:author="pete jones" w:date="2022-03-13T07:59:00Z">
                    <w:rPr/>
                  </w:rPrChange>
                </w:rPr>
                <w:t>4.2</w:t>
              </w:r>
            </w:ins>
          </w:p>
        </w:tc>
        <w:tc>
          <w:tcPr>
            <w:tcW w:w="5065" w:type="dxa"/>
            <w:noWrap/>
            <w:hideMark/>
            <w:tcPrChange w:id="41680" w:author="pete jones" w:date="2022-03-13T08:03:00Z">
              <w:tcPr>
                <w:tcW w:w="5892" w:type="dxa"/>
                <w:noWrap/>
                <w:hideMark/>
              </w:tcPr>
            </w:tcPrChange>
          </w:tcPr>
          <w:p w14:paraId="10B9BB9B" w14:textId="6DE5110C" w:rsidR="00F62537" w:rsidRPr="00F62537" w:rsidRDefault="00F62537">
            <w:pPr>
              <w:spacing w:before="0" w:after="0" w:line="240" w:lineRule="auto"/>
              <w:rPr>
                <w:ins w:id="41681" w:author="pete jones" w:date="2022-03-13T07:59:00Z"/>
                <w:sz w:val="16"/>
                <w:szCs w:val="16"/>
                <w:rPrChange w:id="41682" w:author="pete jones" w:date="2022-03-13T07:59:00Z">
                  <w:rPr>
                    <w:ins w:id="41683" w:author="pete jones" w:date="2022-03-13T07:59:00Z"/>
                  </w:rPr>
                </w:rPrChange>
              </w:rPr>
              <w:pPrChange w:id="41684" w:author="pete jones" w:date="2022-03-13T08:00:00Z">
                <w:pPr/>
              </w:pPrChange>
            </w:pPr>
            <w:ins w:id="41685" w:author="pete jones" w:date="2022-03-13T07:59:00Z">
              <w:r w:rsidRPr="00F62537">
                <w:rPr>
                  <w:sz w:val="16"/>
                  <w:szCs w:val="16"/>
                  <w:rPrChange w:id="41686" w:author="pete jones" w:date="2022-03-13T07:59:00Z">
                    <w:rPr/>
                  </w:rPrChange>
                </w:rPr>
                <w:t xml:space="preserve">I felt </w:t>
              </w:r>
            </w:ins>
            <w:ins w:id="41687" w:author="pete jones" w:date="2022-04-01T15:25:00Z">
              <w:r w:rsidR="009D7356">
                <w:rPr>
                  <w:sz w:val="16"/>
                  <w:szCs w:val="16"/>
                </w:rPr>
                <w:t>agitated</w:t>
              </w:r>
            </w:ins>
            <w:ins w:id="41688" w:author="pete jones" w:date="2022-03-13T07:59:00Z">
              <w:r w:rsidRPr="00F62537">
                <w:rPr>
                  <w:sz w:val="16"/>
                  <w:szCs w:val="16"/>
                  <w:rPrChange w:id="41689" w:author="pete jones" w:date="2022-03-13T07:59:00Z">
                    <w:rPr/>
                  </w:rPrChange>
                </w:rPr>
                <w:t xml:space="preserve"> while doing working on the project</w:t>
              </w:r>
            </w:ins>
          </w:p>
        </w:tc>
        <w:tc>
          <w:tcPr>
            <w:tcW w:w="565" w:type="dxa"/>
            <w:noWrap/>
            <w:hideMark/>
            <w:tcPrChange w:id="41690" w:author="pete jones" w:date="2022-03-13T08:03:00Z">
              <w:tcPr>
                <w:tcW w:w="899" w:type="dxa"/>
                <w:noWrap/>
                <w:hideMark/>
              </w:tcPr>
            </w:tcPrChange>
          </w:tcPr>
          <w:p w14:paraId="405EF091" w14:textId="539355BA" w:rsidR="00F62537" w:rsidRPr="00F62537" w:rsidRDefault="00F62537">
            <w:pPr>
              <w:spacing w:before="0" w:after="0" w:line="240" w:lineRule="auto"/>
              <w:jc w:val="center"/>
              <w:rPr>
                <w:ins w:id="41691" w:author="pete jones" w:date="2022-03-13T07:59:00Z"/>
                <w:sz w:val="16"/>
                <w:szCs w:val="16"/>
                <w:rPrChange w:id="41692" w:author="pete jones" w:date="2022-03-13T07:59:00Z">
                  <w:rPr>
                    <w:ins w:id="41693" w:author="pete jones" w:date="2022-03-13T07:59:00Z"/>
                  </w:rPr>
                </w:rPrChange>
              </w:rPr>
              <w:pPrChange w:id="41694" w:author="pete jones" w:date="2022-03-13T08:00:00Z">
                <w:pPr/>
              </w:pPrChange>
            </w:pPr>
          </w:p>
        </w:tc>
      </w:tr>
      <w:tr w:rsidR="00F62537" w:rsidRPr="00F62537" w14:paraId="564D1C26" w14:textId="77777777" w:rsidTr="00F62537">
        <w:trPr>
          <w:trHeight w:val="300"/>
          <w:jc w:val="center"/>
          <w:ins w:id="41695" w:author="pete jones" w:date="2022-03-13T07:59:00Z"/>
          <w:trPrChange w:id="41696" w:author="pete jones" w:date="2022-03-13T08:03:00Z">
            <w:trPr>
              <w:trHeight w:val="300"/>
            </w:trPr>
          </w:trPrChange>
        </w:trPr>
        <w:tc>
          <w:tcPr>
            <w:tcW w:w="920" w:type="dxa"/>
            <w:noWrap/>
            <w:hideMark/>
            <w:tcPrChange w:id="41697" w:author="pete jones" w:date="2022-03-13T08:03:00Z">
              <w:tcPr>
                <w:tcW w:w="898" w:type="dxa"/>
                <w:noWrap/>
                <w:hideMark/>
              </w:tcPr>
            </w:tcPrChange>
          </w:tcPr>
          <w:p w14:paraId="48E47ED3" w14:textId="77777777" w:rsidR="00F62537" w:rsidRPr="00F62537" w:rsidRDefault="00F62537">
            <w:pPr>
              <w:spacing w:before="0" w:after="0" w:line="240" w:lineRule="auto"/>
              <w:jc w:val="center"/>
              <w:rPr>
                <w:ins w:id="41698" w:author="pete jones" w:date="2022-03-13T07:59:00Z"/>
                <w:sz w:val="16"/>
                <w:szCs w:val="16"/>
                <w:rPrChange w:id="41699" w:author="pete jones" w:date="2022-03-13T07:59:00Z">
                  <w:rPr>
                    <w:ins w:id="41700" w:author="pete jones" w:date="2022-03-13T07:59:00Z"/>
                  </w:rPr>
                </w:rPrChange>
              </w:rPr>
              <w:pPrChange w:id="41701" w:author="pete jones" w:date="2022-03-13T08:03:00Z">
                <w:pPr/>
              </w:pPrChange>
            </w:pPr>
            <w:ins w:id="41702" w:author="pete jones" w:date="2022-03-13T07:59:00Z">
              <w:r w:rsidRPr="00F62537">
                <w:rPr>
                  <w:sz w:val="16"/>
                  <w:szCs w:val="16"/>
                  <w:rPrChange w:id="41703" w:author="pete jones" w:date="2022-03-13T07:59:00Z">
                    <w:rPr/>
                  </w:rPrChange>
                </w:rPr>
                <w:t>21</w:t>
              </w:r>
            </w:ins>
          </w:p>
        </w:tc>
        <w:tc>
          <w:tcPr>
            <w:tcW w:w="533" w:type="dxa"/>
            <w:noWrap/>
            <w:hideMark/>
            <w:tcPrChange w:id="41704" w:author="pete jones" w:date="2022-03-13T08:03:00Z">
              <w:tcPr>
                <w:tcW w:w="1088" w:type="dxa"/>
                <w:noWrap/>
                <w:hideMark/>
              </w:tcPr>
            </w:tcPrChange>
          </w:tcPr>
          <w:p w14:paraId="00E2490F" w14:textId="77777777" w:rsidR="00F62537" w:rsidRPr="00F62537" w:rsidRDefault="00F62537">
            <w:pPr>
              <w:spacing w:before="0" w:after="0" w:line="240" w:lineRule="auto"/>
              <w:rPr>
                <w:ins w:id="41705" w:author="pete jones" w:date="2022-03-13T07:59:00Z"/>
                <w:sz w:val="16"/>
                <w:szCs w:val="16"/>
                <w:rPrChange w:id="41706" w:author="pete jones" w:date="2022-03-13T07:59:00Z">
                  <w:rPr>
                    <w:ins w:id="41707" w:author="pete jones" w:date="2022-03-13T07:59:00Z"/>
                  </w:rPr>
                </w:rPrChange>
              </w:rPr>
              <w:pPrChange w:id="41708" w:author="pete jones" w:date="2022-03-13T08:00:00Z">
                <w:pPr/>
              </w:pPrChange>
            </w:pPr>
            <w:ins w:id="41709" w:author="pete jones" w:date="2022-03-13T07:59:00Z">
              <w:r w:rsidRPr="00F62537">
                <w:rPr>
                  <w:sz w:val="16"/>
                  <w:szCs w:val="16"/>
                  <w:rPrChange w:id="41710" w:author="pete jones" w:date="2022-03-13T07:59:00Z">
                    <w:rPr/>
                  </w:rPrChange>
                </w:rPr>
                <w:t>4.3</w:t>
              </w:r>
            </w:ins>
          </w:p>
        </w:tc>
        <w:tc>
          <w:tcPr>
            <w:tcW w:w="5065" w:type="dxa"/>
            <w:noWrap/>
            <w:hideMark/>
            <w:tcPrChange w:id="41711" w:author="pete jones" w:date="2022-03-13T08:03:00Z">
              <w:tcPr>
                <w:tcW w:w="5892" w:type="dxa"/>
                <w:noWrap/>
                <w:hideMark/>
              </w:tcPr>
            </w:tcPrChange>
          </w:tcPr>
          <w:p w14:paraId="04198737" w14:textId="77777777" w:rsidR="00F62537" w:rsidRPr="00F62537" w:rsidRDefault="00F62537">
            <w:pPr>
              <w:spacing w:before="0" w:after="0" w:line="240" w:lineRule="auto"/>
              <w:rPr>
                <w:ins w:id="41712" w:author="pete jones" w:date="2022-03-13T07:59:00Z"/>
                <w:sz w:val="16"/>
                <w:szCs w:val="16"/>
                <w:rPrChange w:id="41713" w:author="pete jones" w:date="2022-03-13T07:59:00Z">
                  <w:rPr>
                    <w:ins w:id="41714" w:author="pete jones" w:date="2022-03-13T07:59:00Z"/>
                  </w:rPr>
                </w:rPrChange>
              </w:rPr>
              <w:pPrChange w:id="41715" w:author="pete jones" w:date="2022-03-13T08:00:00Z">
                <w:pPr/>
              </w:pPrChange>
            </w:pPr>
            <w:ins w:id="41716" w:author="pete jones" w:date="2022-03-13T07:59:00Z">
              <w:r w:rsidRPr="00F62537">
                <w:rPr>
                  <w:sz w:val="16"/>
                  <w:szCs w:val="16"/>
                  <w:rPrChange w:id="41717" w:author="pete jones" w:date="2022-03-13T07:59:00Z">
                    <w:rPr/>
                  </w:rPrChange>
                </w:rPr>
                <w:t>I was very relaxed while working with the project team</w:t>
              </w:r>
            </w:ins>
          </w:p>
        </w:tc>
        <w:tc>
          <w:tcPr>
            <w:tcW w:w="565" w:type="dxa"/>
            <w:noWrap/>
            <w:hideMark/>
            <w:tcPrChange w:id="41718" w:author="pete jones" w:date="2022-03-13T08:03:00Z">
              <w:tcPr>
                <w:tcW w:w="899" w:type="dxa"/>
                <w:noWrap/>
                <w:hideMark/>
              </w:tcPr>
            </w:tcPrChange>
          </w:tcPr>
          <w:p w14:paraId="6264F663" w14:textId="564CA739" w:rsidR="00F62537" w:rsidRPr="00F62537" w:rsidRDefault="00F62537">
            <w:pPr>
              <w:spacing w:before="0" w:after="0" w:line="240" w:lineRule="auto"/>
              <w:jc w:val="center"/>
              <w:rPr>
                <w:ins w:id="41719" w:author="pete jones" w:date="2022-03-13T07:59:00Z"/>
                <w:sz w:val="16"/>
                <w:szCs w:val="16"/>
                <w:rPrChange w:id="41720" w:author="pete jones" w:date="2022-03-13T07:59:00Z">
                  <w:rPr>
                    <w:ins w:id="41721" w:author="pete jones" w:date="2022-03-13T07:59:00Z"/>
                  </w:rPr>
                </w:rPrChange>
              </w:rPr>
              <w:pPrChange w:id="41722" w:author="pete jones" w:date="2022-03-13T08:00:00Z">
                <w:pPr/>
              </w:pPrChange>
            </w:pPr>
          </w:p>
        </w:tc>
      </w:tr>
      <w:tr w:rsidR="00F62537" w:rsidRPr="00F62537" w14:paraId="4EE3F06B" w14:textId="77777777" w:rsidTr="00F62537">
        <w:trPr>
          <w:trHeight w:val="300"/>
          <w:jc w:val="center"/>
          <w:ins w:id="41723" w:author="pete jones" w:date="2022-03-13T07:59:00Z"/>
          <w:trPrChange w:id="41724" w:author="pete jones" w:date="2022-03-13T08:03:00Z">
            <w:trPr>
              <w:trHeight w:val="300"/>
            </w:trPr>
          </w:trPrChange>
        </w:trPr>
        <w:tc>
          <w:tcPr>
            <w:tcW w:w="920" w:type="dxa"/>
            <w:noWrap/>
            <w:hideMark/>
            <w:tcPrChange w:id="41725" w:author="pete jones" w:date="2022-03-13T08:03:00Z">
              <w:tcPr>
                <w:tcW w:w="898" w:type="dxa"/>
                <w:noWrap/>
                <w:hideMark/>
              </w:tcPr>
            </w:tcPrChange>
          </w:tcPr>
          <w:p w14:paraId="673DB2C5" w14:textId="77777777" w:rsidR="00F62537" w:rsidRPr="00F62537" w:rsidRDefault="00F62537">
            <w:pPr>
              <w:spacing w:before="0" w:after="0" w:line="240" w:lineRule="auto"/>
              <w:jc w:val="center"/>
              <w:rPr>
                <w:ins w:id="41726" w:author="pete jones" w:date="2022-03-13T07:59:00Z"/>
                <w:sz w:val="16"/>
                <w:szCs w:val="16"/>
                <w:rPrChange w:id="41727" w:author="pete jones" w:date="2022-03-13T07:59:00Z">
                  <w:rPr>
                    <w:ins w:id="41728" w:author="pete jones" w:date="2022-03-13T07:59:00Z"/>
                  </w:rPr>
                </w:rPrChange>
              </w:rPr>
              <w:pPrChange w:id="41729" w:author="pete jones" w:date="2022-03-13T08:03:00Z">
                <w:pPr/>
              </w:pPrChange>
            </w:pPr>
            <w:ins w:id="41730" w:author="pete jones" w:date="2022-03-13T07:59:00Z">
              <w:r w:rsidRPr="00F62537">
                <w:rPr>
                  <w:sz w:val="16"/>
                  <w:szCs w:val="16"/>
                  <w:rPrChange w:id="41731" w:author="pete jones" w:date="2022-03-13T07:59:00Z">
                    <w:rPr/>
                  </w:rPrChange>
                </w:rPr>
                <w:t>22</w:t>
              </w:r>
            </w:ins>
          </w:p>
        </w:tc>
        <w:tc>
          <w:tcPr>
            <w:tcW w:w="533" w:type="dxa"/>
            <w:noWrap/>
            <w:hideMark/>
            <w:tcPrChange w:id="41732" w:author="pete jones" w:date="2022-03-13T08:03:00Z">
              <w:tcPr>
                <w:tcW w:w="1088" w:type="dxa"/>
                <w:noWrap/>
                <w:hideMark/>
              </w:tcPr>
            </w:tcPrChange>
          </w:tcPr>
          <w:p w14:paraId="45002F05" w14:textId="77777777" w:rsidR="00F62537" w:rsidRPr="00F62537" w:rsidRDefault="00F62537">
            <w:pPr>
              <w:spacing w:before="0" w:after="0" w:line="240" w:lineRule="auto"/>
              <w:rPr>
                <w:ins w:id="41733" w:author="pete jones" w:date="2022-03-13T07:59:00Z"/>
                <w:sz w:val="16"/>
                <w:szCs w:val="16"/>
                <w:rPrChange w:id="41734" w:author="pete jones" w:date="2022-03-13T07:59:00Z">
                  <w:rPr>
                    <w:ins w:id="41735" w:author="pete jones" w:date="2022-03-13T07:59:00Z"/>
                  </w:rPr>
                </w:rPrChange>
              </w:rPr>
              <w:pPrChange w:id="41736" w:author="pete jones" w:date="2022-03-13T08:00:00Z">
                <w:pPr/>
              </w:pPrChange>
            </w:pPr>
            <w:ins w:id="41737" w:author="pete jones" w:date="2022-03-13T07:59:00Z">
              <w:r w:rsidRPr="00F62537">
                <w:rPr>
                  <w:sz w:val="16"/>
                  <w:szCs w:val="16"/>
                  <w:rPrChange w:id="41738" w:author="pete jones" w:date="2022-03-13T07:59:00Z">
                    <w:rPr/>
                  </w:rPrChange>
                </w:rPr>
                <w:t>4.4</w:t>
              </w:r>
            </w:ins>
          </w:p>
        </w:tc>
        <w:tc>
          <w:tcPr>
            <w:tcW w:w="5065" w:type="dxa"/>
            <w:noWrap/>
            <w:hideMark/>
            <w:tcPrChange w:id="41739" w:author="pete jones" w:date="2022-03-13T08:03:00Z">
              <w:tcPr>
                <w:tcW w:w="5892" w:type="dxa"/>
                <w:noWrap/>
                <w:hideMark/>
              </w:tcPr>
            </w:tcPrChange>
          </w:tcPr>
          <w:p w14:paraId="3318AB88" w14:textId="77777777" w:rsidR="00F62537" w:rsidRPr="00F62537" w:rsidRDefault="00F62537">
            <w:pPr>
              <w:spacing w:before="0" w:after="0" w:line="240" w:lineRule="auto"/>
              <w:rPr>
                <w:ins w:id="41740" w:author="pete jones" w:date="2022-03-13T07:59:00Z"/>
                <w:sz w:val="16"/>
                <w:szCs w:val="16"/>
                <w:rPrChange w:id="41741" w:author="pete jones" w:date="2022-03-13T07:59:00Z">
                  <w:rPr>
                    <w:ins w:id="41742" w:author="pete jones" w:date="2022-03-13T07:59:00Z"/>
                  </w:rPr>
                </w:rPrChange>
              </w:rPr>
              <w:pPrChange w:id="41743" w:author="pete jones" w:date="2022-03-13T08:00:00Z">
                <w:pPr/>
              </w:pPrChange>
            </w:pPr>
            <w:ins w:id="41744" w:author="pete jones" w:date="2022-03-13T07:59:00Z">
              <w:r w:rsidRPr="00F62537">
                <w:rPr>
                  <w:sz w:val="16"/>
                  <w:szCs w:val="16"/>
                  <w:rPrChange w:id="41745" w:author="pete jones" w:date="2022-03-13T07:59:00Z">
                    <w:rPr/>
                  </w:rPrChange>
                </w:rPr>
                <w:t>I was anxious while working on this project team</w:t>
              </w:r>
            </w:ins>
          </w:p>
        </w:tc>
        <w:tc>
          <w:tcPr>
            <w:tcW w:w="565" w:type="dxa"/>
            <w:noWrap/>
            <w:hideMark/>
            <w:tcPrChange w:id="41746" w:author="pete jones" w:date="2022-03-13T08:03:00Z">
              <w:tcPr>
                <w:tcW w:w="899" w:type="dxa"/>
                <w:noWrap/>
                <w:hideMark/>
              </w:tcPr>
            </w:tcPrChange>
          </w:tcPr>
          <w:p w14:paraId="54795CA4" w14:textId="77777777" w:rsidR="00F62537" w:rsidRPr="00F62537" w:rsidRDefault="00F62537">
            <w:pPr>
              <w:spacing w:before="0" w:after="0" w:line="240" w:lineRule="auto"/>
              <w:jc w:val="center"/>
              <w:rPr>
                <w:ins w:id="41747" w:author="pete jones" w:date="2022-03-13T07:59:00Z"/>
                <w:sz w:val="16"/>
                <w:szCs w:val="16"/>
                <w:rPrChange w:id="41748" w:author="pete jones" w:date="2022-03-13T07:59:00Z">
                  <w:rPr>
                    <w:ins w:id="41749" w:author="pete jones" w:date="2022-03-13T07:59:00Z"/>
                  </w:rPr>
                </w:rPrChange>
              </w:rPr>
              <w:pPrChange w:id="41750" w:author="pete jones" w:date="2022-03-13T08:00:00Z">
                <w:pPr/>
              </w:pPrChange>
            </w:pPr>
            <w:ins w:id="41751" w:author="pete jones" w:date="2022-03-13T07:59:00Z">
              <w:r w:rsidRPr="00F62537">
                <w:rPr>
                  <w:sz w:val="16"/>
                  <w:szCs w:val="16"/>
                  <w:rPrChange w:id="41752" w:author="pete jones" w:date="2022-03-13T07:59:00Z">
                    <w:rPr/>
                  </w:rPrChange>
                </w:rPr>
                <w:t>R</w:t>
              </w:r>
            </w:ins>
          </w:p>
        </w:tc>
      </w:tr>
      <w:tr w:rsidR="00F62537" w:rsidRPr="00F62537" w14:paraId="7E530D56" w14:textId="77777777" w:rsidTr="00F62537">
        <w:trPr>
          <w:trHeight w:val="315"/>
          <w:jc w:val="center"/>
          <w:ins w:id="41753" w:author="pete jones" w:date="2022-03-13T07:59:00Z"/>
          <w:trPrChange w:id="41754" w:author="pete jones" w:date="2022-03-13T08:03:00Z">
            <w:trPr>
              <w:trHeight w:val="315"/>
            </w:trPr>
          </w:trPrChange>
        </w:trPr>
        <w:tc>
          <w:tcPr>
            <w:tcW w:w="920" w:type="dxa"/>
            <w:noWrap/>
            <w:hideMark/>
            <w:tcPrChange w:id="41755" w:author="pete jones" w:date="2022-03-13T08:03:00Z">
              <w:tcPr>
                <w:tcW w:w="898" w:type="dxa"/>
                <w:noWrap/>
                <w:hideMark/>
              </w:tcPr>
            </w:tcPrChange>
          </w:tcPr>
          <w:p w14:paraId="198B27D8" w14:textId="77777777" w:rsidR="00F62537" w:rsidRPr="00F62537" w:rsidRDefault="00F62537">
            <w:pPr>
              <w:spacing w:before="0" w:after="0" w:line="240" w:lineRule="auto"/>
              <w:jc w:val="center"/>
              <w:rPr>
                <w:ins w:id="41756" w:author="pete jones" w:date="2022-03-13T07:59:00Z"/>
                <w:sz w:val="16"/>
                <w:szCs w:val="16"/>
                <w:rPrChange w:id="41757" w:author="pete jones" w:date="2022-03-13T07:59:00Z">
                  <w:rPr>
                    <w:ins w:id="41758" w:author="pete jones" w:date="2022-03-13T07:59:00Z"/>
                  </w:rPr>
                </w:rPrChange>
              </w:rPr>
              <w:pPrChange w:id="41759" w:author="pete jones" w:date="2022-03-13T08:03:00Z">
                <w:pPr/>
              </w:pPrChange>
            </w:pPr>
            <w:ins w:id="41760" w:author="pete jones" w:date="2022-03-13T07:59:00Z">
              <w:r w:rsidRPr="00F62537">
                <w:rPr>
                  <w:sz w:val="16"/>
                  <w:szCs w:val="16"/>
                  <w:rPrChange w:id="41761" w:author="pete jones" w:date="2022-03-13T07:59:00Z">
                    <w:rPr/>
                  </w:rPrChange>
                </w:rPr>
                <w:t>23</w:t>
              </w:r>
            </w:ins>
          </w:p>
        </w:tc>
        <w:tc>
          <w:tcPr>
            <w:tcW w:w="533" w:type="dxa"/>
            <w:noWrap/>
            <w:hideMark/>
            <w:tcPrChange w:id="41762" w:author="pete jones" w:date="2022-03-13T08:03:00Z">
              <w:tcPr>
                <w:tcW w:w="1088" w:type="dxa"/>
                <w:noWrap/>
                <w:hideMark/>
              </w:tcPr>
            </w:tcPrChange>
          </w:tcPr>
          <w:p w14:paraId="0A843D53" w14:textId="77777777" w:rsidR="00F62537" w:rsidRPr="00F62537" w:rsidRDefault="00F62537">
            <w:pPr>
              <w:spacing w:before="0" w:after="0" w:line="240" w:lineRule="auto"/>
              <w:rPr>
                <w:ins w:id="41763" w:author="pete jones" w:date="2022-03-13T07:59:00Z"/>
                <w:sz w:val="16"/>
                <w:szCs w:val="16"/>
                <w:rPrChange w:id="41764" w:author="pete jones" w:date="2022-03-13T07:59:00Z">
                  <w:rPr>
                    <w:ins w:id="41765" w:author="pete jones" w:date="2022-03-13T07:59:00Z"/>
                  </w:rPr>
                </w:rPrChange>
              </w:rPr>
              <w:pPrChange w:id="41766" w:author="pete jones" w:date="2022-03-13T08:00:00Z">
                <w:pPr/>
              </w:pPrChange>
            </w:pPr>
            <w:ins w:id="41767" w:author="pete jones" w:date="2022-03-13T07:59:00Z">
              <w:r w:rsidRPr="00F62537">
                <w:rPr>
                  <w:sz w:val="16"/>
                  <w:szCs w:val="16"/>
                  <w:rPrChange w:id="41768" w:author="pete jones" w:date="2022-03-13T07:59:00Z">
                    <w:rPr/>
                  </w:rPrChange>
                </w:rPr>
                <w:t>4.5</w:t>
              </w:r>
            </w:ins>
          </w:p>
        </w:tc>
        <w:tc>
          <w:tcPr>
            <w:tcW w:w="5065" w:type="dxa"/>
            <w:noWrap/>
            <w:hideMark/>
            <w:tcPrChange w:id="41769" w:author="pete jones" w:date="2022-03-13T08:03:00Z">
              <w:tcPr>
                <w:tcW w:w="5892" w:type="dxa"/>
                <w:noWrap/>
                <w:hideMark/>
              </w:tcPr>
            </w:tcPrChange>
          </w:tcPr>
          <w:p w14:paraId="0E3140F1" w14:textId="77777777" w:rsidR="00F62537" w:rsidRPr="00F62537" w:rsidRDefault="00F62537">
            <w:pPr>
              <w:spacing w:before="0" w:after="0" w:line="240" w:lineRule="auto"/>
              <w:rPr>
                <w:ins w:id="41770" w:author="pete jones" w:date="2022-03-13T07:59:00Z"/>
                <w:sz w:val="16"/>
                <w:szCs w:val="16"/>
                <w:rPrChange w:id="41771" w:author="pete jones" w:date="2022-03-13T07:59:00Z">
                  <w:rPr>
                    <w:ins w:id="41772" w:author="pete jones" w:date="2022-03-13T07:59:00Z"/>
                  </w:rPr>
                </w:rPrChange>
              </w:rPr>
              <w:pPrChange w:id="41773" w:author="pete jones" w:date="2022-03-13T08:00:00Z">
                <w:pPr/>
              </w:pPrChange>
            </w:pPr>
            <w:ins w:id="41774" w:author="pete jones" w:date="2022-03-13T07:59:00Z">
              <w:r w:rsidRPr="00F62537">
                <w:rPr>
                  <w:sz w:val="16"/>
                  <w:szCs w:val="16"/>
                  <w:rPrChange w:id="41775" w:author="pete jones" w:date="2022-03-13T07:59:00Z">
                    <w:rPr/>
                  </w:rPrChange>
                </w:rPr>
                <w:t>I felt pressured while working with the team</w:t>
              </w:r>
            </w:ins>
          </w:p>
        </w:tc>
        <w:tc>
          <w:tcPr>
            <w:tcW w:w="565" w:type="dxa"/>
            <w:noWrap/>
            <w:hideMark/>
            <w:tcPrChange w:id="41776" w:author="pete jones" w:date="2022-03-13T08:03:00Z">
              <w:tcPr>
                <w:tcW w:w="899" w:type="dxa"/>
                <w:noWrap/>
                <w:hideMark/>
              </w:tcPr>
            </w:tcPrChange>
          </w:tcPr>
          <w:p w14:paraId="12952257" w14:textId="55B809B3" w:rsidR="00F62537" w:rsidRPr="00F62537" w:rsidRDefault="00F62537">
            <w:pPr>
              <w:spacing w:before="0" w:after="0" w:line="240" w:lineRule="auto"/>
              <w:jc w:val="center"/>
              <w:rPr>
                <w:ins w:id="41777" w:author="pete jones" w:date="2022-03-13T07:59:00Z"/>
                <w:sz w:val="16"/>
                <w:szCs w:val="16"/>
                <w:rPrChange w:id="41778" w:author="pete jones" w:date="2022-03-13T07:59:00Z">
                  <w:rPr>
                    <w:ins w:id="41779" w:author="pete jones" w:date="2022-03-13T07:59:00Z"/>
                  </w:rPr>
                </w:rPrChange>
              </w:rPr>
              <w:pPrChange w:id="41780" w:author="pete jones" w:date="2022-03-13T08:00:00Z">
                <w:pPr/>
              </w:pPrChange>
            </w:pPr>
          </w:p>
        </w:tc>
      </w:tr>
      <w:tr w:rsidR="00F62537" w:rsidRPr="00F62537" w14:paraId="512EFEF6" w14:textId="77777777" w:rsidTr="00F62537">
        <w:trPr>
          <w:trHeight w:val="300"/>
          <w:jc w:val="center"/>
          <w:ins w:id="41781" w:author="pete jones" w:date="2022-03-13T07:59:00Z"/>
          <w:trPrChange w:id="41782" w:author="pete jones" w:date="2022-03-13T08:03:00Z">
            <w:trPr>
              <w:trHeight w:val="300"/>
            </w:trPr>
          </w:trPrChange>
        </w:trPr>
        <w:tc>
          <w:tcPr>
            <w:tcW w:w="920" w:type="dxa"/>
            <w:noWrap/>
            <w:hideMark/>
            <w:tcPrChange w:id="41783" w:author="pete jones" w:date="2022-03-13T08:03:00Z">
              <w:tcPr>
                <w:tcW w:w="898" w:type="dxa"/>
                <w:noWrap/>
                <w:hideMark/>
              </w:tcPr>
            </w:tcPrChange>
          </w:tcPr>
          <w:p w14:paraId="1A9D9900" w14:textId="5DFECB11" w:rsidR="00F62537" w:rsidRPr="00F62537" w:rsidRDefault="00F62537">
            <w:pPr>
              <w:spacing w:before="0" w:after="0" w:line="240" w:lineRule="auto"/>
              <w:jc w:val="center"/>
              <w:rPr>
                <w:ins w:id="41784" w:author="pete jones" w:date="2022-03-13T07:59:00Z"/>
                <w:sz w:val="16"/>
                <w:szCs w:val="16"/>
                <w:rPrChange w:id="41785" w:author="pete jones" w:date="2022-03-13T07:59:00Z">
                  <w:rPr>
                    <w:ins w:id="41786" w:author="pete jones" w:date="2022-03-13T07:59:00Z"/>
                  </w:rPr>
                </w:rPrChange>
              </w:rPr>
              <w:pPrChange w:id="41787" w:author="pete jones" w:date="2022-03-13T08:03:00Z">
                <w:pPr/>
              </w:pPrChange>
            </w:pPr>
          </w:p>
        </w:tc>
        <w:tc>
          <w:tcPr>
            <w:tcW w:w="533" w:type="dxa"/>
            <w:noWrap/>
            <w:hideMark/>
            <w:tcPrChange w:id="41788" w:author="pete jones" w:date="2022-03-13T08:03:00Z">
              <w:tcPr>
                <w:tcW w:w="1088" w:type="dxa"/>
                <w:noWrap/>
                <w:hideMark/>
              </w:tcPr>
            </w:tcPrChange>
          </w:tcPr>
          <w:p w14:paraId="2B035D88" w14:textId="77777777" w:rsidR="00F62537" w:rsidRPr="00F62537" w:rsidRDefault="00F62537">
            <w:pPr>
              <w:spacing w:before="0" w:after="0" w:line="240" w:lineRule="auto"/>
              <w:rPr>
                <w:ins w:id="41789" w:author="pete jones" w:date="2022-03-13T07:59:00Z"/>
                <w:b/>
                <w:bCs/>
                <w:sz w:val="16"/>
                <w:szCs w:val="16"/>
                <w:rPrChange w:id="41790" w:author="pete jones" w:date="2022-03-13T07:59:00Z">
                  <w:rPr>
                    <w:ins w:id="41791" w:author="pete jones" w:date="2022-03-13T07:59:00Z"/>
                    <w:b/>
                    <w:bCs/>
                  </w:rPr>
                </w:rPrChange>
              </w:rPr>
              <w:pPrChange w:id="41792" w:author="pete jones" w:date="2022-03-13T08:00:00Z">
                <w:pPr/>
              </w:pPrChange>
            </w:pPr>
            <w:ins w:id="41793" w:author="pete jones" w:date="2022-03-13T07:59:00Z">
              <w:r w:rsidRPr="00F62537">
                <w:rPr>
                  <w:b/>
                  <w:bCs/>
                  <w:sz w:val="16"/>
                  <w:szCs w:val="16"/>
                  <w:rPrChange w:id="41794" w:author="pete jones" w:date="2022-03-13T07:59:00Z">
                    <w:rPr>
                      <w:b/>
                      <w:bCs/>
                    </w:rPr>
                  </w:rPrChange>
                </w:rPr>
                <w:t>5.0</w:t>
              </w:r>
            </w:ins>
          </w:p>
        </w:tc>
        <w:tc>
          <w:tcPr>
            <w:tcW w:w="5065" w:type="dxa"/>
            <w:noWrap/>
            <w:hideMark/>
            <w:tcPrChange w:id="41795" w:author="pete jones" w:date="2022-03-13T08:03:00Z">
              <w:tcPr>
                <w:tcW w:w="5892" w:type="dxa"/>
                <w:noWrap/>
                <w:hideMark/>
              </w:tcPr>
            </w:tcPrChange>
          </w:tcPr>
          <w:p w14:paraId="3B27FDA7" w14:textId="77777777" w:rsidR="00F62537" w:rsidRPr="00F62537" w:rsidRDefault="00F62537">
            <w:pPr>
              <w:spacing w:before="0" w:after="0" w:line="240" w:lineRule="auto"/>
              <w:rPr>
                <w:ins w:id="41796" w:author="pete jones" w:date="2022-03-13T07:59:00Z"/>
                <w:b/>
                <w:bCs/>
                <w:sz w:val="16"/>
                <w:szCs w:val="16"/>
                <w:rPrChange w:id="41797" w:author="pete jones" w:date="2022-03-13T07:59:00Z">
                  <w:rPr>
                    <w:ins w:id="41798" w:author="pete jones" w:date="2022-03-13T07:59:00Z"/>
                    <w:b/>
                    <w:bCs/>
                  </w:rPr>
                </w:rPrChange>
              </w:rPr>
              <w:pPrChange w:id="41799" w:author="pete jones" w:date="2022-03-13T08:00:00Z">
                <w:pPr/>
              </w:pPrChange>
            </w:pPr>
            <w:ins w:id="41800" w:author="pete jones" w:date="2022-03-13T07:59:00Z">
              <w:r w:rsidRPr="00F62537">
                <w:rPr>
                  <w:b/>
                  <w:bCs/>
                  <w:sz w:val="16"/>
                  <w:szCs w:val="16"/>
                  <w:rPrChange w:id="41801" w:author="pete jones" w:date="2022-03-13T07:59:00Z">
                    <w:rPr>
                      <w:b/>
                      <w:bCs/>
                    </w:rPr>
                  </w:rPrChange>
                </w:rPr>
                <w:t>Perceived Choice</w:t>
              </w:r>
            </w:ins>
          </w:p>
        </w:tc>
        <w:tc>
          <w:tcPr>
            <w:tcW w:w="565" w:type="dxa"/>
            <w:noWrap/>
            <w:hideMark/>
            <w:tcPrChange w:id="41802" w:author="pete jones" w:date="2022-03-13T08:03:00Z">
              <w:tcPr>
                <w:tcW w:w="899" w:type="dxa"/>
                <w:noWrap/>
                <w:hideMark/>
              </w:tcPr>
            </w:tcPrChange>
          </w:tcPr>
          <w:p w14:paraId="083AC1F1" w14:textId="42D2DA53" w:rsidR="00F62537" w:rsidRPr="00F62537" w:rsidRDefault="00F62537">
            <w:pPr>
              <w:spacing w:before="0" w:after="0" w:line="240" w:lineRule="auto"/>
              <w:jc w:val="center"/>
              <w:rPr>
                <w:ins w:id="41803" w:author="pete jones" w:date="2022-03-13T07:59:00Z"/>
                <w:b/>
                <w:bCs/>
                <w:sz w:val="16"/>
                <w:szCs w:val="16"/>
                <w:rPrChange w:id="41804" w:author="pete jones" w:date="2022-03-13T07:59:00Z">
                  <w:rPr>
                    <w:ins w:id="41805" w:author="pete jones" w:date="2022-03-13T07:59:00Z"/>
                    <w:b/>
                    <w:bCs/>
                  </w:rPr>
                </w:rPrChange>
              </w:rPr>
              <w:pPrChange w:id="41806" w:author="pete jones" w:date="2022-03-13T08:00:00Z">
                <w:pPr/>
              </w:pPrChange>
            </w:pPr>
          </w:p>
        </w:tc>
      </w:tr>
      <w:tr w:rsidR="00F62537" w:rsidRPr="00F62537" w14:paraId="76A48657" w14:textId="77777777" w:rsidTr="00F62537">
        <w:trPr>
          <w:trHeight w:val="300"/>
          <w:jc w:val="center"/>
          <w:ins w:id="41807" w:author="pete jones" w:date="2022-03-13T07:59:00Z"/>
          <w:trPrChange w:id="41808" w:author="pete jones" w:date="2022-03-13T08:03:00Z">
            <w:trPr>
              <w:trHeight w:val="300"/>
            </w:trPr>
          </w:trPrChange>
        </w:trPr>
        <w:tc>
          <w:tcPr>
            <w:tcW w:w="920" w:type="dxa"/>
            <w:noWrap/>
            <w:hideMark/>
            <w:tcPrChange w:id="41809" w:author="pete jones" w:date="2022-03-13T08:03:00Z">
              <w:tcPr>
                <w:tcW w:w="898" w:type="dxa"/>
                <w:noWrap/>
                <w:hideMark/>
              </w:tcPr>
            </w:tcPrChange>
          </w:tcPr>
          <w:p w14:paraId="12F7F6FE" w14:textId="77777777" w:rsidR="00F62537" w:rsidRPr="00F62537" w:rsidRDefault="00F62537">
            <w:pPr>
              <w:spacing w:before="0" w:after="0" w:line="240" w:lineRule="auto"/>
              <w:jc w:val="center"/>
              <w:rPr>
                <w:ins w:id="41810" w:author="pete jones" w:date="2022-03-13T07:59:00Z"/>
                <w:sz w:val="16"/>
                <w:szCs w:val="16"/>
                <w:rPrChange w:id="41811" w:author="pete jones" w:date="2022-03-13T07:59:00Z">
                  <w:rPr>
                    <w:ins w:id="41812" w:author="pete jones" w:date="2022-03-13T07:59:00Z"/>
                  </w:rPr>
                </w:rPrChange>
              </w:rPr>
              <w:pPrChange w:id="41813" w:author="pete jones" w:date="2022-03-13T08:03:00Z">
                <w:pPr/>
              </w:pPrChange>
            </w:pPr>
            <w:ins w:id="41814" w:author="pete jones" w:date="2022-03-13T07:59:00Z">
              <w:r w:rsidRPr="00F62537">
                <w:rPr>
                  <w:sz w:val="16"/>
                  <w:szCs w:val="16"/>
                  <w:rPrChange w:id="41815" w:author="pete jones" w:date="2022-03-13T07:59:00Z">
                    <w:rPr/>
                  </w:rPrChange>
                </w:rPr>
                <w:t>24</w:t>
              </w:r>
            </w:ins>
          </w:p>
        </w:tc>
        <w:tc>
          <w:tcPr>
            <w:tcW w:w="533" w:type="dxa"/>
            <w:noWrap/>
            <w:hideMark/>
            <w:tcPrChange w:id="41816" w:author="pete jones" w:date="2022-03-13T08:03:00Z">
              <w:tcPr>
                <w:tcW w:w="1088" w:type="dxa"/>
                <w:noWrap/>
                <w:hideMark/>
              </w:tcPr>
            </w:tcPrChange>
          </w:tcPr>
          <w:p w14:paraId="4DCB16A9" w14:textId="77777777" w:rsidR="00F62537" w:rsidRPr="00F62537" w:rsidRDefault="00F62537">
            <w:pPr>
              <w:spacing w:before="0" w:after="0" w:line="240" w:lineRule="auto"/>
              <w:rPr>
                <w:ins w:id="41817" w:author="pete jones" w:date="2022-03-13T07:59:00Z"/>
                <w:sz w:val="16"/>
                <w:szCs w:val="16"/>
                <w:rPrChange w:id="41818" w:author="pete jones" w:date="2022-03-13T07:59:00Z">
                  <w:rPr>
                    <w:ins w:id="41819" w:author="pete jones" w:date="2022-03-13T07:59:00Z"/>
                  </w:rPr>
                </w:rPrChange>
              </w:rPr>
              <w:pPrChange w:id="41820" w:author="pete jones" w:date="2022-03-13T08:00:00Z">
                <w:pPr/>
              </w:pPrChange>
            </w:pPr>
            <w:ins w:id="41821" w:author="pete jones" w:date="2022-03-13T07:59:00Z">
              <w:r w:rsidRPr="00F62537">
                <w:rPr>
                  <w:sz w:val="16"/>
                  <w:szCs w:val="16"/>
                  <w:rPrChange w:id="41822" w:author="pete jones" w:date="2022-03-13T07:59:00Z">
                    <w:rPr/>
                  </w:rPrChange>
                </w:rPr>
                <w:t>5.1</w:t>
              </w:r>
            </w:ins>
          </w:p>
        </w:tc>
        <w:tc>
          <w:tcPr>
            <w:tcW w:w="5065" w:type="dxa"/>
            <w:noWrap/>
            <w:hideMark/>
            <w:tcPrChange w:id="41823" w:author="pete jones" w:date="2022-03-13T08:03:00Z">
              <w:tcPr>
                <w:tcW w:w="5892" w:type="dxa"/>
                <w:noWrap/>
                <w:hideMark/>
              </w:tcPr>
            </w:tcPrChange>
          </w:tcPr>
          <w:p w14:paraId="03312791" w14:textId="26D714DD" w:rsidR="00F62537" w:rsidRPr="00F62537" w:rsidRDefault="00F62537">
            <w:pPr>
              <w:spacing w:before="0" w:after="0" w:line="240" w:lineRule="auto"/>
              <w:rPr>
                <w:ins w:id="41824" w:author="pete jones" w:date="2022-03-13T07:59:00Z"/>
                <w:sz w:val="16"/>
                <w:szCs w:val="16"/>
                <w:rPrChange w:id="41825" w:author="pete jones" w:date="2022-03-13T07:59:00Z">
                  <w:rPr>
                    <w:ins w:id="41826" w:author="pete jones" w:date="2022-03-13T07:59:00Z"/>
                  </w:rPr>
                </w:rPrChange>
              </w:rPr>
              <w:pPrChange w:id="41827" w:author="pete jones" w:date="2022-03-13T08:00:00Z">
                <w:pPr/>
              </w:pPrChange>
            </w:pPr>
            <w:ins w:id="41828" w:author="pete jones" w:date="2022-03-13T07:59:00Z">
              <w:r w:rsidRPr="00F62537">
                <w:rPr>
                  <w:sz w:val="16"/>
                  <w:szCs w:val="16"/>
                  <w:rPrChange w:id="41829" w:author="pete jones" w:date="2022-03-13T07:59:00Z">
                    <w:rPr/>
                  </w:rPrChange>
                </w:rPr>
                <w:t>I believe I had some choice</w:t>
              </w:r>
            </w:ins>
            <w:ins w:id="41830" w:author="pete jones" w:date="2022-03-30T10:52:00Z">
              <w:r w:rsidR="002A65B6">
                <w:rPr>
                  <w:sz w:val="16"/>
                  <w:szCs w:val="16"/>
                </w:rPr>
                <w:t>s</w:t>
              </w:r>
            </w:ins>
            <w:ins w:id="41831" w:author="pete jones" w:date="2022-03-13T07:59:00Z">
              <w:r w:rsidRPr="00F62537">
                <w:rPr>
                  <w:sz w:val="16"/>
                  <w:szCs w:val="16"/>
                  <w:rPrChange w:id="41832" w:author="pete jones" w:date="2022-03-13T07:59:00Z">
                    <w:rPr/>
                  </w:rPrChange>
                </w:rPr>
                <w:t xml:space="preserve"> while working on the project</w:t>
              </w:r>
            </w:ins>
          </w:p>
        </w:tc>
        <w:tc>
          <w:tcPr>
            <w:tcW w:w="565" w:type="dxa"/>
            <w:noWrap/>
            <w:hideMark/>
            <w:tcPrChange w:id="41833" w:author="pete jones" w:date="2022-03-13T08:03:00Z">
              <w:tcPr>
                <w:tcW w:w="899" w:type="dxa"/>
                <w:noWrap/>
                <w:hideMark/>
              </w:tcPr>
            </w:tcPrChange>
          </w:tcPr>
          <w:p w14:paraId="0FC794CF" w14:textId="2E0E7985" w:rsidR="00F62537" w:rsidRPr="00F62537" w:rsidRDefault="00F62537">
            <w:pPr>
              <w:spacing w:before="0" w:after="0" w:line="240" w:lineRule="auto"/>
              <w:jc w:val="center"/>
              <w:rPr>
                <w:ins w:id="41834" w:author="pete jones" w:date="2022-03-13T07:59:00Z"/>
                <w:sz w:val="16"/>
                <w:szCs w:val="16"/>
                <w:rPrChange w:id="41835" w:author="pete jones" w:date="2022-03-13T07:59:00Z">
                  <w:rPr>
                    <w:ins w:id="41836" w:author="pete jones" w:date="2022-03-13T07:59:00Z"/>
                  </w:rPr>
                </w:rPrChange>
              </w:rPr>
              <w:pPrChange w:id="41837" w:author="pete jones" w:date="2022-03-13T08:00:00Z">
                <w:pPr/>
              </w:pPrChange>
            </w:pPr>
          </w:p>
        </w:tc>
      </w:tr>
      <w:tr w:rsidR="00F62537" w:rsidRPr="00F62537" w14:paraId="1ECB0ADC" w14:textId="77777777" w:rsidTr="00F62537">
        <w:trPr>
          <w:trHeight w:val="300"/>
          <w:jc w:val="center"/>
          <w:ins w:id="41838" w:author="pete jones" w:date="2022-03-13T07:59:00Z"/>
          <w:trPrChange w:id="41839" w:author="pete jones" w:date="2022-03-13T08:03:00Z">
            <w:trPr>
              <w:trHeight w:val="300"/>
            </w:trPr>
          </w:trPrChange>
        </w:trPr>
        <w:tc>
          <w:tcPr>
            <w:tcW w:w="920" w:type="dxa"/>
            <w:noWrap/>
            <w:hideMark/>
            <w:tcPrChange w:id="41840" w:author="pete jones" w:date="2022-03-13T08:03:00Z">
              <w:tcPr>
                <w:tcW w:w="898" w:type="dxa"/>
                <w:noWrap/>
                <w:hideMark/>
              </w:tcPr>
            </w:tcPrChange>
          </w:tcPr>
          <w:p w14:paraId="20C2B0D7" w14:textId="77777777" w:rsidR="00F62537" w:rsidRPr="00F62537" w:rsidRDefault="00F62537">
            <w:pPr>
              <w:spacing w:before="0" w:after="0" w:line="240" w:lineRule="auto"/>
              <w:jc w:val="center"/>
              <w:rPr>
                <w:ins w:id="41841" w:author="pete jones" w:date="2022-03-13T07:59:00Z"/>
                <w:sz w:val="16"/>
                <w:szCs w:val="16"/>
                <w:rPrChange w:id="41842" w:author="pete jones" w:date="2022-03-13T07:59:00Z">
                  <w:rPr>
                    <w:ins w:id="41843" w:author="pete jones" w:date="2022-03-13T07:59:00Z"/>
                  </w:rPr>
                </w:rPrChange>
              </w:rPr>
              <w:pPrChange w:id="41844" w:author="pete jones" w:date="2022-03-13T08:03:00Z">
                <w:pPr/>
              </w:pPrChange>
            </w:pPr>
            <w:ins w:id="41845" w:author="pete jones" w:date="2022-03-13T07:59:00Z">
              <w:r w:rsidRPr="00F62537">
                <w:rPr>
                  <w:sz w:val="16"/>
                  <w:szCs w:val="16"/>
                  <w:rPrChange w:id="41846" w:author="pete jones" w:date="2022-03-13T07:59:00Z">
                    <w:rPr/>
                  </w:rPrChange>
                </w:rPr>
                <w:t>25</w:t>
              </w:r>
            </w:ins>
          </w:p>
        </w:tc>
        <w:tc>
          <w:tcPr>
            <w:tcW w:w="533" w:type="dxa"/>
            <w:noWrap/>
            <w:hideMark/>
            <w:tcPrChange w:id="41847" w:author="pete jones" w:date="2022-03-13T08:03:00Z">
              <w:tcPr>
                <w:tcW w:w="1088" w:type="dxa"/>
                <w:noWrap/>
                <w:hideMark/>
              </w:tcPr>
            </w:tcPrChange>
          </w:tcPr>
          <w:p w14:paraId="6806FE0C" w14:textId="77777777" w:rsidR="00F62537" w:rsidRPr="00F62537" w:rsidRDefault="00F62537">
            <w:pPr>
              <w:spacing w:before="0" w:after="0" w:line="240" w:lineRule="auto"/>
              <w:rPr>
                <w:ins w:id="41848" w:author="pete jones" w:date="2022-03-13T07:59:00Z"/>
                <w:sz w:val="16"/>
                <w:szCs w:val="16"/>
                <w:rPrChange w:id="41849" w:author="pete jones" w:date="2022-03-13T07:59:00Z">
                  <w:rPr>
                    <w:ins w:id="41850" w:author="pete jones" w:date="2022-03-13T07:59:00Z"/>
                  </w:rPr>
                </w:rPrChange>
              </w:rPr>
              <w:pPrChange w:id="41851" w:author="pete jones" w:date="2022-03-13T08:00:00Z">
                <w:pPr/>
              </w:pPrChange>
            </w:pPr>
            <w:ins w:id="41852" w:author="pete jones" w:date="2022-03-13T07:59:00Z">
              <w:r w:rsidRPr="00F62537">
                <w:rPr>
                  <w:sz w:val="16"/>
                  <w:szCs w:val="16"/>
                  <w:rPrChange w:id="41853" w:author="pete jones" w:date="2022-03-13T07:59:00Z">
                    <w:rPr/>
                  </w:rPrChange>
                </w:rPr>
                <w:t>5.2</w:t>
              </w:r>
            </w:ins>
          </w:p>
        </w:tc>
        <w:tc>
          <w:tcPr>
            <w:tcW w:w="5065" w:type="dxa"/>
            <w:noWrap/>
            <w:hideMark/>
            <w:tcPrChange w:id="41854" w:author="pete jones" w:date="2022-03-13T08:03:00Z">
              <w:tcPr>
                <w:tcW w:w="5892" w:type="dxa"/>
                <w:noWrap/>
                <w:hideMark/>
              </w:tcPr>
            </w:tcPrChange>
          </w:tcPr>
          <w:p w14:paraId="6F4CF94F" w14:textId="77777777" w:rsidR="00F62537" w:rsidRPr="00F62537" w:rsidRDefault="00F62537">
            <w:pPr>
              <w:spacing w:before="0" w:after="0" w:line="240" w:lineRule="auto"/>
              <w:rPr>
                <w:ins w:id="41855" w:author="pete jones" w:date="2022-03-13T07:59:00Z"/>
                <w:sz w:val="16"/>
                <w:szCs w:val="16"/>
                <w:rPrChange w:id="41856" w:author="pete jones" w:date="2022-03-13T07:59:00Z">
                  <w:rPr>
                    <w:ins w:id="41857" w:author="pete jones" w:date="2022-03-13T07:59:00Z"/>
                  </w:rPr>
                </w:rPrChange>
              </w:rPr>
              <w:pPrChange w:id="41858" w:author="pete jones" w:date="2022-03-13T08:00:00Z">
                <w:pPr/>
              </w:pPrChange>
            </w:pPr>
            <w:ins w:id="41859" w:author="pete jones" w:date="2022-03-13T07:59:00Z">
              <w:r w:rsidRPr="00F62537">
                <w:rPr>
                  <w:sz w:val="16"/>
                  <w:szCs w:val="16"/>
                  <w:rPrChange w:id="41860" w:author="pete jones" w:date="2022-03-13T07:59:00Z">
                    <w:rPr/>
                  </w:rPrChange>
                </w:rPr>
                <w:t>I felt like it was not my own choice of project or team</w:t>
              </w:r>
            </w:ins>
          </w:p>
        </w:tc>
        <w:tc>
          <w:tcPr>
            <w:tcW w:w="565" w:type="dxa"/>
            <w:noWrap/>
            <w:hideMark/>
            <w:tcPrChange w:id="41861" w:author="pete jones" w:date="2022-03-13T08:03:00Z">
              <w:tcPr>
                <w:tcW w:w="899" w:type="dxa"/>
                <w:noWrap/>
                <w:hideMark/>
              </w:tcPr>
            </w:tcPrChange>
          </w:tcPr>
          <w:p w14:paraId="77053B90" w14:textId="77777777" w:rsidR="00F62537" w:rsidRPr="00F62537" w:rsidRDefault="00F62537">
            <w:pPr>
              <w:spacing w:before="0" w:after="0" w:line="240" w:lineRule="auto"/>
              <w:jc w:val="center"/>
              <w:rPr>
                <w:ins w:id="41862" w:author="pete jones" w:date="2022-03-13T07:59:00Z"/>
                <w:sz w:val="16"/>
                <w:szCs w:val="16"/>
                <w:rPrChange w:id="41863" w:author="pete jones" w:date="2022-03-13T07:59:00Z">
                  <w:rPr>
                    <w:ins w:id="41864" w:author="pete jones" w:date="2022-03-13T07:59:00Z"/>
                  </w:rPr>
                </w:rPrChange>
              </w:rPr>
              <w:pPrChange w:id="41865" w:author="pete jones" w:date="2022-03-13T08:00:00Z">
                <w:pPr/>
              </w:pPrChange>
            </w:pPr>
            <w:ins w:id="41866" w:author="pete jones" w:date="2022-03-13T07:59:00Z">
              <w:r w:rsidRPr="00F62537">
                <w:rPr>
                  <w:sz w:val="16"/>
                  <w:szCs w:val="16"/>
                  <w:rPrChange w:id="41867" w:author="pete jones" w:date="2022-03-13T07:59:00Z">
                    <w:rPr/>
                  </w:rPrChange>
                </w:rPr>
                <w:t>R</w:t>
              </w:r>
            </w:ins>
          </w:p>
        </w:tc>
      </w:tr>
      <w:tr w:rsidR="00F62537" w:rsidRPr="00F62537" w14:paraId="1B619A69" w14:textId="77777777" w:rsidTr="00F62537">
        <w:trPr>
          <w:trHeight w:val="300"/>
          <w:jc w:val="center"/>
          <w:ins w:id="41868" w:author="pete jones" w:date="2022-03-13T07:59:00Z"/>
          <w:trPrChange w:id="41869" w:author="pete jones" w:date="2022-03-13T08:03:00Z">
            <w:trPr>
              <w:trHeight w:val="300"/>
            </w:trPr>
          </w:trPrChange>
        </w:trPr>
        <w:tc>
          <w:tcPr>
            <w:tcW w:w="920" w:type="dxa"/>
            <w:noWrap/>
            <w:hideMark/>
            <w:tcPrChange w:id="41870" w:author="pete jones" w:date="2022-03-13T08:03:00Z">
              <w:tcPr>
                <w:tcW w:w="898" w:type="dxa"/>
                <w:noWrap/>
                <w:hideMark/>
              </w:tcPr>
            </w:tcPrChange>
          </w:tcPr>
          <w:p w14:paraId="6E6C6406" w14:textId="77777777" w:rsidR="00F62537" w:rsidRPr="00F62537" w:rsidRDefault="00F62537">
            <w:pPr>
              <w:spacing w:before="0" w:after="0" w:line="240" w:lineRule="auto"/>
              <w:jc w:val="center"/>
              <w:rPr>
                <w:ins w:id="41871" w:author="pete jones" w:date="2022-03-13T07:59:00Z"/>
                <w:sz w:val="16"/>
                <w:szCs w:val="16"/>
                <w:rPrChange w:id="41872" w:author="pete jones" w:date="2022-03-13T07:59:00Z">
                  <w:rPr>
                    <w:ins w:id="41873" w:author="pete jones" w:date="2022-03-13T07:59:00Z"/>
                  </w:rPr>
                </w:rPrChange>
              </w:rPr>
              <w:pPrChange w:id="41874" w:author="pete jones" w:date="2022-03-13T08:03:00Z">
                <w:pPr/>
              </w:pPrChange>
            </w:pPr>
            <w:ins w:id="41875" w:author="pete jones" w:date="2022-03-13T07:59:00Z">
              <w:r w:rsidRPr="00F62537">
                <w:rPr>
                  <w:sz w:val="16"/>
                  <w:szCs w:val="16"/>
                  <w:rPrChange w:id="41876" w:author="pete jones" w:date="2022-03-13T07:59:00Z">
                    <w:rPr/>
                  </w:rPrChange>
                </w:rPr>
                <w:t>26</w:t>
              </w:r>
            </w:ins>
          </w:p>
        </w:tc>
        <w:tc>
          <w:tcPr>
            <w:tcW w:w="533" w:type="dxa"/>
            <w:noWrap/>
            <w:hideMark/>
            <w:tcPrChange w:id="41877" w:author="pete jones" w:date="2022-03-13T08:03:00Z">
              <w:tcPr>
                <w:tcW w:w="1088" w:type="dxa"/>
                <w:noWrap/>
                <w:hideMark/>
              </w:tcPr>
            </w:tcPrChange>
          </w:tcPr>
          <w:p w14:paraId="4F462CAB" w14:textId="77777777" w:rsidR="00F62537" w:rsidRPr="00F62537" w:rsidRDefault="00F62537">
            <w:pPr>
              <w:spacing w:before="0" w:after="0" w:line="240" w:lineRule="auto"/>
              <w:rPr>
                <w:ins w:id="41878" w:author="pete jones" w:date="2022-03-13T07:59:00Z"/>
                <w:sz w:val="16"/>
                <w:szCs w:val="16"/>
                <w:rPrChange w:id="41879" w:author="pete jones" w:date="2022-03-13T07:59:00Z">
                  <w:rPr>
                    <w:ins w:id="41880" w:author="pete jones" w:date="2022-03-13T07:59:00Z"/>
                  </w:rPr>
                </w:rPrChange>
              </w:rPr>
              <w:pPrChange w:id="41881" w:author="pete jones" w:date="2022-03-13T08:00:00Z">
                <w:pPr/>
              </w:pPrChange>
            </w:pPr>
            <w:ins w:id="41882" w:author="pete jones" w:date="2022-03-13T07:59:00Z">
              <w:r w:rsidRPr="00F62537">
                <w:rPr>
                  <w:sz w:val="16"/>
                  <w:szCs w:val="16"/>
                  <w:rPrChange w:id="41883" w:author="pete jones" w:date="2022-03-13T07:59:00Z">
                    <w:rPr/>
                  </w:rPrChange>
                </w:rPr>
                <w:t>5.3</w:t>
              </w:r>
            </w:ins>
          </w:p>
        </w:tc>
        <w:tc>
          <w:tcPr>
            <w:tcW w:w="5065" w:type="dxa"/>
            <w:noWrap/>
            <w:hideMark/>
            <w:tcPrChange w:id="41884" w:author="pete jones" w:date="2022-03-13T08:03:00Z">
              <w:tcPr>
                <w:tcW w:w="5892" w:type="dxa"/>
                <w:noWrap/>
                <w:hideMark/>
              </w:tcPr>
            </w:tcPrChange>
          </w:tcPr>
          <w:p w14:paraId="522C8AF0" w14:textId="24482666" w:rsidR="00F62537" w:rsidRPr="00F62537" w:rsidRDefault="00F62537">
            <w:pPr>
              <w:spacing w:before="0" w:after="0" w:line="240" w:lineRule="auto"/>
              <w:rPr>
                <w:ins w:id="41885" w:author="pete jones" w:date="2022-03-13T07:59:00Z"/>
                <w:sz w:val="16"/>
                <w:szCs w:val="16"/>
                <w:rPrChange w:id="41886" w:author="pete jones" w:date="2022-03-13T07:59:00Z">
                  <w:rPr>
                    <w:ins w:id="41887" w:author="pete jones" w:date="2022-03-13T07:59:00Z"/>
                  </w:rPr>
                </w:rPrChange>
              </w:rPr>
              <w:pPrChange w:id="41888" w:author="pete jones" w:date="2022-03-13T08:00:00Z">
                <w:pPr/>
              </w:pPrChange>
            </w:pPr>
            <w:ins w:id="41889" w:author="pete jones" w:date="2022-03-13T07:59:00Z">
              <w:r w:rsidRPr="00F62537">
                <w:rPr>
                  <w:sz w:val="16"/>
                  <w:szCs w:val="16"/>
                  <w:rPrChange w:id="41890" w:author="pete jones" w:date="2022-03-13T07:59:00Z">
                    <w:rPr/>
                  </w:rPrChange>
                </w:rPr>
                <w:t>I didn't have a choice about distributed tasks</w:t>
              </w:r>
            </w:ins>
          </w:p>
        </w:tc>
        <w:tc>
          <w:tcPr>
            <w:tcW w:w="565" w:type="dxa"/>
            <w:noWrap/>
            <w:hideMark/>
            <w:tcPrChange w:id="41891" w:author="pete jones" w:date="2022-03-13T08:03:00Z">
              <w:tcPr>
                <w:tcW w:w="899" w:type="dxa"/>
                <w:noWrap/>
                <w:hideMark/>
              </w:tcPr>
            </w:tcPrChange>
          </w:tcPr>
          <w:p w14:paraId="11DB0BD5" w14:textId="77777777" w:rsidR="00F62537" w:rsidRPr="00F62537" w:rsidRDefault="00F62537">
            <w:pPr>
              <w:spacing w:before="0" w:after="0" w:line="240" w:lineRule="auto"/>
              <w:jc w:val="center"/>
              <w:rPr>
                <w:ins w:id="41892" w:author="pete jones" w:date="2022-03-13T07:59:00Z"/>
                <w:sz w:val="16"/>
                <w:szCs w:val="16"/>
                <w:rPrChange w:id="41893" w:author="pete jones" w:date="2022-03-13T07:59:00Z">
                  <w:rPr>
                    <w:ins w:id="41894" w:author="pete jones" w:date="2022-03-13T07:59:00Z"/>
                  </w:rPr>
                </w:rPrChange>
              </w:rPr>
              <w:pPrChange w:id="41895" w:author="pete jones" w:date="2022-03-13T08:00:00Z">
                <w:pPr/>
              </w:pPrChange>
            </w:pPr>
            <w:ins w:id="41896" w:author="pete jones" w:date="2022-03-13T07:59:00Z">
              <w:r w:rsidRPr="00F62537">
                <w:rPr>
                  <w:sz w:val="16"/>
                  <w:szCs w:val="16"/>
                  <w:rPrChange w:id="41897" w:author="pete jones" w:date="2022-03-13T07:59:00Z">
                    <w:rPr/>
                  </w:rPrChange>
                </w:rPr>
                <w:t>R</w:t>
              </w:r>
            </w:ins>
          </w:p>
        </w:tc>
      </w:tr>
      <w:tr w:rsidR="00F62537" w:rsidRPr="00F62537" w14:paraId="4A21E70E" w14:textId="77777777" w:rsidTr="00F62537">
        <w:trPr>
          <w:trHeight w:val="300"/>
          <w:jc w:val="center"/>
          <w:ins w:id="41898" w:author="pete jones" w:date="2022-03-13T07:59:00Z"/>
          <w:trPrChange w:id="41899" w:author="pete jones" w:date="2022-03-13T08:03:00Z">
            <w:trPr>
              <w:trHeight w:val="300"/>
            </w:trPr>
          </w:trPrChange>
        </w:trPr>
        <w:tc>
          <w:tcPr>
            <w:tcW w:w="920" w:type="dxa"/>
            <w:noWrap/>
            <w:hideMark/>
            <w:tcPrChange w:id="41900" w:author="pete jones" w:date="2022-03-13T08:03:00Z">
              <w:tcPr>
                <w:tcW w:w="898" w:type="dxa"/>
                <w:noWrap/>
                <w:hideMark/>
              </w:tcPr>
            </w:tcPrChange>
          </w:tcPr>
          <w:p w14:paraId="0A6D722F" w14:textId="77777777" w:rsidR="00F62537" w:rsidRPr="00F62537" w:rsidRDefault="00F62537">
            <w:pPr>
              <w:spacing w:before="0" w:after="0" w:line="240" w:lineRule="auto"/>
              <w:jc w:val="center"/>
              <w:rPr>
                <w:ins w:id="41901" w:author="pete jones" w:date="2022-03-13T07:59:00Z"/>
                <w:sz w:val="16"/>
                <w:szCs w:val="16"/>
                <w:rPrChange w:id="41902" w:author="pete jones" w:date="2022-03-13T07:59:00Z">
                  <w:rPr>
                    <w:ins w:id="41903" w:author="pete jones" w:date="2022-03-13T07:59:00Z"/>
                  </w:rPr>
                </w:rPrChange>
              </w:rPr>
              <w:pPrChange w:id="41904" w:author="pete jones" w:date="2022-03-13T08:03:00Z">
                <w:pPr/>
              </w:pPrChange>
            </w:pPr>
            <w:ins w:id="41905" w:author="pete jones" w:date="2022-03-13T07:59:00Z">
              <w:r w:rsidRPr="00F62537">
                <w:rPr>
                  <w:sz w:val="16"/>
                  <w:szCs w:val="16"/>
                  <w:rPrChange w:id="41906" w:author="pete jones" w:date="2022-03-13T07:59:00Z">
                    <w:rPr/>
                  </w:rPrChange>
                </w:rPr>
                <w:t>27</w:t>
              </w:r>
            </w:ins>
          </w:p>
        </w:tc>
        <w:tc>
          <w:tcPr>
            <w:tcW w:w="533" w:type="dxa"/>
            <w:noWrap/>
            <w:hideMark/>
            <w:tcPrChange w:id="41907" w:author="pete jones" w:date="2022-03-13T08:03:00Z">
              <w:tcPr>
                <w:tcW w:w="1088" w:type="dxa"/>
                <w:noWrap/>
                <w:hideMark/>
              </w:tcPr>
            </w:tcPrChange>
          </w:tcPr>
          <w:p w14:paraId="23C225DB" w14:textId="77777777" w:rsidR="00F62537" w:rsidRPr="00F62537" w:rsidRDefault="00F62537">
            <w:pPr>
              <w:spacing w:before="0" w:after="0" w:line="240" w:lineRule="auto"/>
              <w:rPr>
                <w:ins w:id="41908" w:author="pete jones" w:date="2022-03-13T07:59:00Z"/>
                <w:sz w:val="16"/>
                <w:szCs w:val="16"/>
                <w:rPrChange w:id="41909" w:author="pete jones" w:date="2022-03-13T07:59:00Z">
                  <w:rPr>
                    <w:ins w:id="41910" w:author="pete jones" w:date="2022-03-13T07:59:00Z"/>
                  </w:rPr>
                </w:rPrChange>
              </w:rPr>
              <w:pPrChange w:id="41911" w:author="pete jones" w:date="2022-03-13T08:00:00Z">
                <w:pPr/>
              </w:pPrChange>
            </w:pPr>
            <w:ins w:id="41912" w:author="pete jones" w:date="2022-03-13T07:59:00Z">
              <w:r w:rsidRPr="00F62537">
                <w:rPr>
                  <w:sz w:val="16"/>
                  <w:szCs w:val="16"/>
                  <w:rPrChange w:id="41913" w:author="pete jones" w:date="2022-03-13T07:59:00Z">
                    <w:rPr/>
                  </w:rPrChange>
                </w:rPr>
                <w:t>5.4</w:t>
              </w:r>
            </w:ins>
          </w:p>
        </w:tc>
        <w:tc>
          <w:tcPr>
            <w:tcW w:w="5065" w:type="dxa"/>
            <w:noWrap/>
            <w:hideMark/>
            <w:tcPrChange w:id="41914" w:author="pete jones" w:date="2022-03-13T08:03:00Z">
              <w:tcPr>
                <w:tcW w:w="5892" w:type="dxa"/>
                <w:noWrap/>
                <w:hideMark/>
              </w:tcPr>
            </w:tcPrChange>
          </w:tcPr>
          <w:p w14:paraId="6A32FF8C" w14:textId="77777777" w:rsidR="00F62537" w:rsidRPr="00F62537" w:rsidRDefault="00F62537">
            <w:pPr>
              <w:spacing w:before="0" w:after="0" w:line="240" w:lineRule="auto"/>
              <w:rPr>
                <w:ins w:id="41915" w:author="pete jones" w:date="2022-03-13T07:59:00Z"/>
                <w:sz w:val="16"/>
                <w:szCs w:val="16"/>
                <w:rPrChange w:id="41916" w:author="pete jones" w:date="2022-03-13T07:59:00Z">
                  <w:rPr>
                    <w:ins w:id="41917" w:author="pete jones" w:date="2022-03-13T07:59:00Z"/>
                  </w:rPr>
                </w:rPrChange>
              </w:rPr>
              <w:pPrChange w:id="41918" w:author="pete jones" w:date="2022-03-13T08:00:00Z">
                <w:pPr/>
              </w:pPrChange>
            </w:pPr>
            <w:ins w:id="41919" w:author="pete jones" w:date="2022-03-13T07:59:00Z">
              <w:r w:rsidRPr="00F62537">
                <w:rPr>
                  <w:sz w:val="16"/>
                  <w:szCs w:val="16"/>
                  <w:rPrChange w:id="41920" w:author="pete jones" w:date="2022-03-13T07:59:00Z">
                    <w:rPr/>
                  </w:rPrChange>
                </w:rPr>
                <w:t>I felt like I had to do this</w:t>
              </w:r>
            </w:ins>
          </w:p>
        </w:tc>
        <w:tc>
          <w:tcPr>
            <w:tcW w:w="565" w:type="dxa"/>
            <w:noWrap/>
            <w:hideMark/>
            <w:tcPrChange w:id="41921" w:author="pete jones" w:date="2022-03-13T08:03:00Z">
              <w:tcPr>
                <w:tcW w:w="899" w:type="dxa"/>
                <w:noWrap/>
                <w:hideMark/>
              </w:tcPr>
            </w:tcPrChange>
          </w:tcPr>
          <w:p w14:paraId="41829884" w14:textId="77777777" w:rsidR="00F62537" w:rsidRPr="00F62537" w:rsidRDefault="00F62537">
            <w:pPr>
              <w:spacing w:before="0" w:after="0" w:line="240" w:lineRule="auto"/>
              <w:jc w:val="center"/>
              <w:rPr>
                <w:ins w:id="41922" w:author="pete jones" w:date="2022-03-13T07:59:00Z"/>
                <w:sz w:val="16"/>
                <w:szCs w:val="16"/>
                <w:rPrChange w:id="41923" w:author="pete jones" w:date="2022-03-13T07:59:00Z">
                  <w:rPr>
                    <w:ins w:id="41924" w:author="pete jones" w:date="2022-03-13T07:59:00Z"/>
                  </w:rPr>
                </w:rPrChange>
              </w:rPr>
              <w:pPrChange w:id="41925" w:author="pete jones" w:date="2022-03-13T08:00:00Z">
                <w:pPr/>
              </w:pPrChange>
            </w:pPr>
            <w:ins w:id="41926" w:author="pete jones" w:date="2022-03-13T07:59:00Z">
              <w:r w:rsidRPr="00F62537">
                <w:rPr>
                  <w:sz w:val="16"/>
                  <w:szCs w:val="16"/>
                  <w:rPrChange w:id="41927" w:author="pete jones" w:date="2022-03-13T07:59:00Z">
                    <w:rPr/>
                  </w:rPrChange>
                </w:rPr>
                <w:t>R</w:t>
              </w:r>
            </w:ins>
          </w:p>
        </w:tc>
      </w:tr>
      <w:tr w:rsidR="00F62537" w:rsidRPr="00F62537" w14:paraId="7C51EC60" w14:textId="77777777" w:rsidTr="00F62537">
        <w:trPr>
          <w:trHeight w:val="300"/>
          <w:jc w:val="center"/>
          <w:ins w:id="41928" w:author="pete jones" w:date="2022-03-13T07:59:00Z"/>
          <w:trPrChange w:id="41929" w:author="pete jones" w:date="2022-03-13T08:03:00Z">
            <w:trPr>
              <w:trHeight w:val="300"/>
            </w:trPr>
          </w:trPrChange>
        </w:trPr>
        <w:tc>
          <w:tcPr>
            <w:tcW w:w="920" w:type="dxa"/>
            <w:noWrap/>
            <w:hideMark/>
            <w:tcPrChange w:id="41930" w:author="pete jones" w:date="2022-03-13T08:03:00Z">
              <w:tcPr>
                <w:tcW w:w="898" w:type="dxa"/>
                <w:noWrap/>
                <w:hideMark/>
              </w:tcPr>
            </w:tcPrChange>
          </w:tcPr>
          <w:p w14:paraId="11A9DB88" w14:textId="77777777" w:rsidR="00F62537" w:rsidRPr="00F62537" w:rsidRDefault="00F62537">
            <w:pPr>
              <w:spacing w:before="0" w:after="0" w:line="240" w:lineRule="auto"/>
              <w:jc w:val="center"/>
              <w:rPr>
                <w:ins w:id="41931" w:author="pete jones" w:date="2022-03-13T07:59:00Z"/>
                <w:sz w:val="16"/>
                <w:szCs w:val="16"/>
                <w:rPrChange w:id="41932" w:author="pete jones" w:date="2022-03-13T07:59:00Z">
                  <w:rPr>
                    <w:ins w:id="41933" w:author="pete jones" w:date="2022-03-13T07:59:00Z"/>
                  </w:rPr>
                </w:rPrChange>
              </w:rPr>
              <w:pPrChange w:id="41934" w:author="pete jones" w:date="2022-03-13T08:03:00Z">
                <w:pPr/>
              </w:pPrChange>
            </w:pPr>
            <w:ins w:id="41935" w:author="pete jones" w:date="2022-03-13T07:59:00Z">
              <w:r w:rsidRPr="00F62537">
                <w:rPr>
                  <w:sz w:val="16"/>
                  <w:szCs w:val="16"/>
                  <w:rPrChange w:id="41936" w:author="pete jones" w:date="2022-03-13T07:59:00Z">
                    <w:rPr/>
                  </w:rPrChange>
                </w:rPr>
                <w:t>28</w:t>
              </w:r>
            </w:ins>
          </w:p>
        </w:tc>
        <w:tc>
          <w:tcPr>
            <w:tcW w:w="533" w:type="dxa"/>
            <w:noWrap/>
            <w:hideMark/>
            <w:tcPrChange w:id="41937" w:author="pete jones" w:date="2022-03-13T08:03:00Z">
              <w:tcPr>
                <w:tcW w:w="1088" w:type="dxa"/>
                <w:noWrap/>
                <w:hideMark/>
              </w:tcPr>
            </w:tcPrChange>
          </w:tcPr>
          <w:p w14:paraId="3C57A2E9" w14:textId="77777777" w:rsidR="00F62537" w:rsidRPr="00F62537" w:rsidRDefault="00F62537">
            <w:pPr>
              <w:spacing w:before="0" w:after="0" w:line="240" w:lineRule="auto"/>
              <w:rPr>
                <w:ins w:id="41938" w:author="pete jones" w:date="2022-03-13T07:59:00Z"/>
                <w:sz w:val="16"/>
                <w:szCs w:val="16"/>
                <w:rPrChange w:id="41939" w:author="pete jones" w:date="2022-03-13T07:59:00Z">
                  <w:rPr>
                    <w:ins w:id="41940" w:author="pete jones" w:date="2022-03-13T07:59:00Z"/>
                  </w:rPr>
                </w:rPrChange>
              </w:rPr>
              <w:pPrChange w:id="41941" w:author="pete jones" w:date="2022-03-13T08:00:00Z">
                <w:pPr/>
              </w:pPrChange>
            </w:pPr>
            <w:ins w:id="41942" w:author="pete jones" w:date="2022-03-13T07:59:00Z">
              <w:r w:rsidRPr="00F62537">
                <w:rPr>
                  <w:sz w:val="16"/>
                  <w:szCs w:val="16"/>
                  <w:rPrChange w:id="41943" w:author="pete jones" w:date="2022-03-13T07:59:00Z">
                    <w:rPr/>
                  </w:rPrChange>
                </w:rPr>
                <w:t>5.5</w:t>
              </w:r>
            </w:ins>
          </w:p>
        </w:tc>
        <w:tc>
          <w:tcPr>
            <w:tcW w:w="5065" w:type="dxa"/>
            <w:noWrap/>
            <w:hideMark/>
            <w:tcPrChange w:id="41944" w:author="pete jones" w:date="2022-03-13T08:03:00Z">
              <w:tcPr>
                <w:tcW w:w="5892" w:type="dxa"/>
                <w:noWrap/>
                <w:hideMark/>
              </w:tcPr>
            </w:tcPrChange>
          </w:tcPr>
          <w:p w14:paraId="09118875" w14:textId="77777777" w:rsidR="00F62537" w:rsidRPr="00F62537" w:rsidRDefault="00F62537">
            <w:pPr>
              <w:spacing w:before="0" w:after="0" w:line="240" w:lineRule="auto"/>
              <w:rPr>
                <w:ins w:id="41945" w:author="pete jones" w:date="2022-03-13T07:59:00Z"/>
                <w:sz w:val="16"/>
                <w:szCs w:val="16"/>
                <w:rPrChange w:id="41946" w:author="pete jones" w:date="2022-03-13T07:59:00Z">
                  <w:rPr>
                    <w:ins w:id="41947" w:author="pete jones" w:date="2022-03-13T07:59:00Z"/>
                  </w:rPr>
                </w:rPrChange>
              </w:rPr>
              <w:pPrChange w:id="41948" w:author="pete jones" w:date="2022-03-13T08:00:00Z">
                <w:pPr/>
              </w:pPrChange>
            </w:pPr>
            <w:ins w:id="41949" w:author="pete jones" w:date="2022-03-13T07:59:00Z">
              <w:r w:rsidRPr="00F62537">
                <w:rPr>
                  <w:sz w:val="16"/>
                  <w:szCs w:val="16"/>
                  <w:rPrChange w:id="41950" w:author="pete jones" w:date="2022-03-13T07:59:00Z">
                    <w:rPr/>
                  </w:rPrChange>
                </w:rPr>
                <w:t>I did this activity because I had no choice</w:t>
              </w:r>
            </w:ins>
          </w:p>
        </w:tc>
        <w:tc>
          <w:tcPr>
            <w:tcW w:w="565" w:type="dxa"/>
            <w:noWrap/>
            <w:hideMark/>
            <w:tcPrChange w:id="41951" w:author="pete jones" w:date="2022-03-13T08:03:00Z">
              <w:tcPr>
                <w:tcW w:w="899" w:type="dxa"/>
                <w:noWrap/>
                <w:hideMark/>
              </w:tcPr>
            </w:tcPrChange>
          </w:tcPr>
          <w:p w14:paraId="00ACB2BF" w14:textId="77777777" w:rsidR="00F62537" w:rsidRPr="00F62537" w:rsidRDefault="00F62537">
            <w:pPr>
              <w:spacing w:before="0" w:after="0" w:line="240" w:lineRule="auto"/>
              <w:jc w:val="center"/>
              <w:rPr>
                <w:ins w:id="41952" w:author="pete jones" w:date="2022-03-13T07:59:00Z"/>
                <w:sz w:val="16"/>
                <w:szCs w:val="16"/>
                <w:rPrChange w:id="41953" w:author="pete jones" w:date="2022-03-13T07:59:00Z">
                  <w:rPr>
                    <w:ins w:id="41954" w:author="pete jones" w:date="2022-03-13T07:59:00Z"/>
                  </w:rPr>
                </w:rPrChange>
              </w:rPr>
              <w:pPrChange w:id="41955" w:author="pete jones" w:date="2022-03-13T08:00:00Z">
                <w:pPr/>
              </w:pPrChange>
            </w:pPr>
            <w:ins w:id="41956" w:author="pete jones" w:date="2022-03-13T07:59:00Z">
              <w:r w:rsidRPr="00F62537">
                <w:rPr>
                  <w:sz w:val="16"/>
                  <w:szCs w:val="16"/>
                  <w:rPrChange w:id="41957" w:author="pete jones" w:date="2022-03-13T07:59:00Z">
                    <w:rPr/>
                  </w:rPrChange>
                </w:rPr>
                <w:t>R</w:t>
              </w:r>
            </w:ins>
          </w:p>
        </w:tc>
      </w:tr>
      <w:tr w:rsidR="00F62537" w:rsidRPr="00F62537" w14:paraId="5878834D" w14:textId="77777777" w:rsidTr="00F62537">
        <w:trPr>
          <w:trHeight w:val="300"/>
          <w:jc w:val="center"/>
          <w:ins w:id="41958" w:author="pete jones" w:date="2022-03-13T07:59:00Z"/>
          <w:trPrChange w:id="41959" w:author="pete jones" w:date="2022-03-13T08:03:00Z">
            <w:trPr>
              <w:trHeight w:val="300"/>
            </w:trPr>
          </w:trPrChange>
        </w:trPr>
        <w:tc>
          <w:tcPr>
            <w:tcW w:w="920" w:type="dxa"/>
            <w:noWrap/>
            <w:hideMark/>
            <w:tcPrChange w:id="41960" w:author="pete jones" w:date="2022-03-13T08:03:00Z">
              <w:tcPr>
                <w:tcW w:w="898" w:type="dxa"/>
                <w:noWrap/>
                <w:hideMark/>
              </w:tcPr>
            </w:tcPrChange>
          </w:tcPr>
          <w:p w14:paraId="6DE61868" w14:textId="77777777" w:rsidR="00F62537" w:rsidRPr="00F62537" w:rsidRDefault="00F62537">
            <w:pPr>
              <w:spacing w:before="0" w:after="0" w:line="240" w:lineRule="auto"/>
              <w:jc w:val="center"/>
              <w:rPr>
                <w:ins w:id="41961" w:author="pete jones" w:date="2022-03-13T07:59:00Z"/>
                <w:sz w:val="16"/>
                <w:szCs w:val="16"/>
                <w:rPrChange w:id="41962" w:author="pete jones" w:date="2022-03-13T07:59:00Z">
                  <w:rPr>
                    <w:ins w:id="41963" w:author="pete jones" w:date="2022-03-13T07:59:00Z"/>
                  </w:rPr>
                </w:rPrChange>
              </w:rPr>
              <w:pPrChange w:id="41964" w:author="pete jones" w:date="2022-03-13T08:03:00Z">
                <w:pPr/>
              </w:pPrChange>
            </w:pPr>
            <w:ins w:id="41965" w:author="pete jones" w:date="2022-03-13T07:59:00Z">
              <w:r w:rsidRPr="00F62537">
                <w:rPr>
                  <w:sz w:val="16"/>
                  <w:szCs w:val="16"/>
                  <w:rPrChange w:id="41966" w:author="pete jones" w:date="2022-03-13T07:59:00Z">
                    <w:rPr/>
                  </w:rPrChange>
                </w:rPr>
                <w:t>29</w:t>
              </w:r>
            </w:ins>
          </w:p>
        </w:tc>
        <w:tc>
          <w:tcPr>
            <w:tcW w:w="533" w:type="dxa"/>
            <w:noWrap/>
            <w:hideMark/>
            <w:tcPrChange w:id="41967" w:author="pete jones" w:date="2022-03-13T08:03:00Z">
              <w:tcPr>
                <w:tcW w:w="1088" w:type="dxa"/>
                <w:noWrap/>
                <w:hideMark/>
              </w:tcPr>
            </w:tcPrChange>
          </w:tcPr>
          <w:p w14:paraId="2F434AFD" w14:textId="77777777" w:rsidR="00F62537" w:rsidRPr="00F62537" w:rsidRDefault="00F62537">
            <w:pPr>
              <w:spacing w:before="0" w:after="0" w:line="240" w:lineRule="auto"/>
              <w:rPr>
                <w:ins w:id="41968" w:author="pete jones" w:date="2022-03-13T07:59:00Z"/>
                <w:sz w:val="16"/>
                <w:szCs w:val="16"/>
                <w:rPrChange w:id="41969" w:author="pete jones" w:date="2022-03-13T07:59:00Z">
                  <w:rPr>
                    <w:ins w:id="41970" w:author="pete jones" w:date="2022-03-13T07:59:00Z"/>
                  </w:rPr>
                </w:rPrChange>
              </w:rPr>
              <w:pPrChange w:id="41971" w:author="pete jones" w:date="2022-03-13T08:00:00Z">
                <w:pPr/>
              </w:pPrChange>
            </w:pPr>
            <w:ins w:id="41972" w:author="pete jones" w:date="2022-03-13T07:59:00Z">
              <w:r w:rsidRPr="00F62537">
                <w:rPr>
                  <w:sz w:val="16"/>
                  <w:szCs w:val="16"/>
                  <w:rPrChange w:id="41973" w:author="pete jones" w:date="2022-03-13T07:59:00Z">
                    <w:rPr/>
                  </w:rPrChange>
                </w:rPr>
                <w:t>5.6</w:t>
              </w:r>
            </w:ins>
          </w:p>
        </w:tc>
        <w:tc>
          <w:tcPr>
            <w:tcW w:w="5065" w:type="dxa"/>
            <w:noWrap/>
            <w:hideMark/>
            <w:tcPrChange w:id="41974" w:author="pete jones" w:date="2022-03-13T08:03:00Z">
              <w:tcPr>
                <w:tcW w:w="5892" w:type="dxa"/>
                <w:noWrap/>
                <w:hideMark/>
              </w:tcPr>
            </w:tcPrChange>
          </w:tcPr>
          <w:p w14:paraId="43A09377" w14:textId="77777777" w:rsidR="00F62537" w:rsidRPr="00F62537" w:rsidRDefault="00F62537">
            <w:pPr>
              <w:spacing w:before="0" w:after="0" w:line="240" w:lineRule="auto"/>
              <w:rPr>
                <w:ins w:id="41975" w:author="pete jones" w:date="2022-03-13T07:59:00Z"/>
                <w:sz w:val="16"/>
                <w:szCs w:val="16"/>
                <w:rPrChange w:id="41976" w:author="pete jones" w:date="2022-03-13T07:59:00Z">
                  <w:rPr>
                    <w:ins w:id="41977" w:author="pete jones" w:date="2022-03-13T07:59:00Z"/>
                  </w:rPr>
                </w:rPrChange>
              </w:rPr>
              <w:pPrChange w:id="41978" w:author="pete jones" w:date="2022-03-13T08:00:00Z">
                <w:pPr/>
              </w:pPrChange>
            </w:pPr>
            <w:ins w:id="41979" w:author="pete jones" w:date="2022-03-13T07:59:00Z">
              <w:r w:rsidRPr="00F62537">
                <w:rPr>
                  <w:sz w:val="16"/>
                  <w:szCs w:val="16"/>
                  <w:rPrChange w:id="41980" w:author="pete jones" w:date="2022-03-13T07:59:00Z">
                    <w:rPr/>
                  </w:rPrChange>
                </w:rPr>
                <w:t>I did this activity because I wanted to</w:t>
              </w:r>
            </w:ins>
          </w:p>
        </w:tc>
        <w:tc>
          <w:tcPr>
            <w:tcW w:w="565" w:type="dxa"/>
            <w:noWrap/>
            <w:hideMark/>
            <w:tcPrChange w:id="41981" w:author="pete jones" w:date="2022-03-13T08:03:00Z">
              <w:tcPr>
                <w:tcW w:w="899" w:type="dxa"/>
                <w:noWrap/>
                <w:hideMark/>
              </w:tcPr>
            </w:tcPrChange>
          </w:tcPr>
          <w:p w14:paraId="024627FB" w14:textId="7C58B536" w:rsidR="00F62537" w:rsidRPr="00F62537" w:rsidRDefault="00F62537">
            <w:pPr>
              <w:spacing w:before="0" w:after="0" w:line="240" w:lineRule="auto"/>
              <w:jc w:val="center"/>
              <w:rPr>
                <w:ins w:id="41982" w:author="pete jones" w:date="2022-03-13T07:59:00Z"/>
                <w:sz w:val="16"/>
                <w:szCs w:val="16"/>
                <w:rPrChange w:id="41983" w:author="pete jones" w:date="2022-03-13T07:59:00Z">
                  <w:rPr>
                    <w:ins w:id="41984" w:author="pete jones" w:date="2022-03-13T07:59:00Z"/>
                  </w:rPr>
                </w:rPrChange>
              </w:rPr>
              <w:pPrChange w:id="41985" w:author="pete jones" w:date="2022-03-13T08:00:00Z">
                <w:pPr/>
              </w:pPrChange>
            </w:pPr>
          </w:p>
        </w:tc>
      </w:tr>
      <w:tr w:rsidR="00F62537" w:rsidRPr="00F62537" w14:paraId="02D7632C" w14:textId="77777777" w:rsidTr="00F62537">
        <w:trPr>
          <w:trHeight w:val="315"/>
          <w:jc w:val="center"/>
          <w:ins w:id="41986" w:author="pete jones" w:date="2022-03-13T07:59:00Z"/>
          <w:trPrChange w:id="41987" w:author="pete jones" w:date="2022-03-13T08:03:00Z">
            <w:trPr>
              <w:trHeight w:val="315"/>
            </w:trPr>
          </w:trPrChange>
        </w:trPr>
        <w:tc>
          <w:tcPr>
            <w:tcW w:w="920" w:type="dxa"/>
            <w:noWrap/>
            <w:hideMark/>
            <w:tcPrChange w:id="41988" w:author="pete jones" w:date="2022-03-13T08:03:00Z">
              <w:tcPr>
                <w:tcW w:w="898" w:type="dxa"/>
                <w:noWrap/>
                <w:hideMark/>
              </w:tcPr>
            </w:tcPrChange>
          </w:tcPr>
          <w:p w14:paraId="225206E1" w14:textId="77777777" w:rsidR="00F62537" w:rsidRPr="00F62537" w:rsidRDefault="00F62537">
            <w:pPr>
              <w:spacing w:before="0" w:after="0" w:line="240" w:lineRule="auto"/>
              <w:jc w:val="center"/>
              <w:rPr>
                <w:ins w:id="41989" w:author="pete jones" w:date="2022-03-13T07:59:00Z"/>
                <w:sz w:val="16"/>
                <w:szCs w:val="16"/>
                <w:rPrChange w:id="41990" w:author="pete jones" w:date="2022-03-13T07:59:00Z">
                  <w:rPr>
                    <w:ins w:id="41991" w:author="pete jones" w:date="2022-03-13T07:59:00Z"/>
                  </w:rPr>
                </w:rPrChange>
              </w:rPr>
              <w:pPrChange w:id="41992" w:author="pete jones" w:date="2022-03-13T08:03:00Z">
                <w:pPr/>
              </w:pPrChange>
            </w:pPr>
            <w:ins w:id="41993" w:author="pete jones" w:date="2022-03-13T07:59:00Z">
              <w:r w:rsidRPr="00F62537">
                <w:rPr>
                  <w:sz w:val="16"/>
                  <w:szCs w:val="16"/>
                  <w:rPrChange w:id="41994" w:author="pete jones" w:date="2022-03-13T07:59:00Z">
                    <w:rPr/>
                  </w:rPrChange>
                </w:rPr>
                <w:t>30</w:t>
              </w:r>
            </w:ins>
          </w:p>
        </w:tc>
        <w:tc>
          <w:tcPr>
            <w:tcW w:w="533" w:type="dxa"/>
            <w:noWrap/>
            <w:hideMark/>
            <w:tcPrChange w:id="41995" w:author="pete jones" w:date="2022-03-13T08:03:00Z">
              <w:tcPr>
                <w:tcW w:w="1088" w:type="dxa"/>
                <w:noWrap/>
                <w:hideMark/>
              </w:tcPr>
            </w:tcPrChange>
          </w:tcPr>
          <w:p w14:paraId="3FDEB16B" w14:textId="77777777" w:rsidR="00F62537" w:rsidRPr="00F62537" w:rsidRDefault="00F62537">
            <w:pPr>
              <w:spacing w:before="0" w:after="0" w:line="240" w:lineRule="auto"/>
              <w:rPr>
                <w:ins w:id="41996" w:author="pete jones" w:date="2022-03-13T07:59:00Z"/>
                <w:sz w:val="16"/>
                <w:szCs w:val="16"/>
                <w:rPrChange w:id="41997" w:author="pete jones" w:date="2022-03-13T07:59:00Z">
                  <w:rPr>
                    <w:ins w:id="41998" w:author="pete jones" w:date="2022-03-13T07:59:00Z"/>
                  </w:rPr>
                </w:rPrChange>
              </w:rPr>
              <w:pPrChange w:id="41999" w:author="pete jones" w:date="2022-03-13T08:00:00Z">
                <w:pPr/>
              </w:pPrChange>
            </w:pPr>
            <w:ins w:id="42000" w:author="pete jones" w:date="2022-03-13T07:59:00Z">
              <w:r w:rsidRPr="00F62537">
                <w:rPr>
                  <w:sz w:val="16"/>
                  <w:szCs w:val="16"/>
                  <w:rPrChange w:id="42001" w:author="pete jones" w:date="2022-03-13T07:59:00Z">
                    <w:rPr/>
                  </w:rPrChange>
                </w:rPr>
                <w:t>5.7</w:t>
              </w:r>
            </w:ins>
          </w:p>
        </w:tc>
        <w:tc>
          <w:tcPr>
            <w:tcW w:w="5065" w:type="dxa"/>
            <w:noWrap/>
            <w:hideMark/>
            <w:tcPrChange w:id="42002" w:author="pete jones" w:date="2022-03-13T08:03:00Z">
              <w:tcPr>
                <w:tcW w:w="5892" w:type="dxa"/>
                <w:noWrap/>
                <w:hideMark/>
              </w:tcPr>
            </w:tcPrChange>
          </w:tcPr>
          <w:p w14:paraId="5D491AE1" w14:textId="77777777" w:rsidR="00F62537" w:rsidRPr="00F62537" w:rsidRDefault="00F62537">
            <w:pPr>
              <w:spacing w:before="0" w:after="0" w:line="240" w:lineRule="auto"/>
              <w:rPr>
                <w:ins w:id="42003" w:author="pete jones" w:date="2022-03-13T07:59:00Z"/>
                <w:sz w:val="16"/>
                <w:szCs w:val="16"/>
                <w:rPrChange w:id="42004" w:author="pete jones" w:date="2022-03-13T07:59:00Z">
                  <w:rPr>
                    <w:ins w:id="42005" w:author="pete jones" w:date="2022-03-13T07:59:00Z"/>
                  </w:rPr>
                </w:rPrChange>
              </w:rPr>
              <w:pPrChange w:id="42006" w:author="pete jones" w:date="2022-03-13T08:00:00Z">
                <w:pPr/>
              </w:pPrChange>
            </w:pPr>
            <w:ins w:id="42007" w:author="pete jones" w:date="2022-03-13T07:59:00Z">
              <w:r w:rsidRPr="00F62537">
                <w:rPr>
                  <w:sz w:val="16"/>
                  <w:szCs w:val="16"/>
                  <w:rPrChange w:id="42008" w:author="pete jones" w:date="2022-03-13T07:59:00Z">
                    <w:rPr/>
                  </w:rPrChange>
                </w:rPr>
                <w:t>I did this activity because I had to</w:t>
              </w:r>
            </w:ins>
          </w:p>
        </w:tc>
        <w:tc>
          <w:tcPr>
            <w:tcW w:w="565" w:type="dxa"/>
            <w:noWrap/>
            <w:hideMark/>
            <w:tcPrChange w:id="42009" w:author="pete jones" w:date="2022-03-13T08:03:00Z">
              <w:tcPr>
                <w:tcW w:w="899" w:type="dxa"/>
                <w:noWrap/>
                <w:hideMark/>
              </w:tcPr>
            </w:tcPrChange>
          </w:tcPr>
          <w:p w14:paraId="58990EBE" w14:textId="77777777" w:rsidR="00F62537" w:rsidRPr="00F62537" w:rsidRDefault="00F62537">
            <w:pPr>
              <w:spacing w:before="0" w:after="0" w:line="240" w:lineRule="auto"/>
              <w:jc w:val="center"/>
              <w:rPr>
                <w:ins w:id="42010" w:author="pete jones" w:date="2022-03-13T07:59:00Z"/>
                <w:sz w:val="16"/>
                <w:szCs w:val="16"/>
                <w:rPrChange w:id="42011" w:author="pete jones" w:date="2022-03-13T07:59:00Z">
                  <w:rPr>
                    <w:ins w:id="42012" w:author="pete jones" w:date="2022-03-13T07:59:00Z"/>
                  </w:rPr>
                </w:rPrChange>
              </w:rPr>
              <w:pPrChange w:id="42013" w:author="pete jones" w:date="2022-03-13T08:00:00Z">
                <w:pPr/>
              </w:pPrChange>
            </w:pPr>
            <w:ins w:id="42014" w:author="pete jones" w:date="2022-03-13T07:59:00Z">
              <w:r w:rsidRPr="00F62537">
                <w:rPr>
                  <w:sz w:val="16"/>
                  <w:szCs w:val="16"/>
                  <w:rPrChange w:id="42015" w:author="pete jones" w:date="2022-03-13T07:59:00Z">
                    <w:rPr/>
                  </w:rPrChange>
                </w:rPr>
                <w:t>R</w:t>
              </w:r>
            </w:ins>
          </w:p>
        </w:tc>
      </w:tr>
      <w:tr w:rsidR="00F62537" w:rsidRPr="00F62537" w14:paraId="12473860" w14:textId="77777777" w:rsidTr="00F62537">
        <w:trPr>
          <w:trHeight w:val="300"/>
          <w:jc w:val="center"/>
          <w:ins w:id="42016" w:author="pete jones" w:date="2022-03-13T07:59:00Z"/>
          <w:trPrChange w:id="42017" w:author="pete jones" w:date="2022-03-13T08:03:00Z">
            <w:trPr>
              <w:trHeight w:val="300"/>
            </w:trPr>
          </w:trPrChange>
        </w:trPr>
        <w:tc>
          <w:tcPr>
            <w:tcW w:w="920" w:type="dxa"/>
            <w:noWrap/>
            <w:hideMark/>
            <w:tcPrChange w:id="42018" w:author="pete jones" w:date="2022-03-13T08:03:00Z">
              <w:tcPr>
                <w:tcW w:w="898" w:type="dxa"/>
                <w:noWrap/>
                <w:hideMark/>
              </w:tcPr>
            </w:tcPrChange>
          </w:tcPr>
          <w:p w14:paraId="7941B827" w14:textId="12C12CBC" w:rsidR="00F62537" w:rsidRPr="00F62537" w:rsidRDefault="00F62537">
            <w:pPr>
              <w:spacing w:before="0" w:after="0" w:line="240" w:lineRule="auto"/>
              <w:jc w:val="center"/>
              <w:rPr>
                <w:ins w:id="42019" w:author="pete jones" w:date="2022-03-13T07:59:00Z"/>
                <w:sz w:val="16"/>
                <w:szCs w:val="16"/>
                <w:rPrChange w:id="42020" w:author="pete jones" w:date="2022-03-13T07:59:00Z">
                  <w:rPr>
                    <w:ins w:id="42021" w:author="pete jones" w:date="2022-03-13T07:59:00Z"/>
                  </w:rPr>
                </w:rPrChange>
              </w:rPr>
              <w:pPrChange w:id="42022" w:author="pete jones" w:date="2022-03-13T08:03:00Z">
                <w:pPr/>
              </w:pPrChange>
            </w:pPr>
          </w:p>
        </w:tc>
        <w:tc>
          <w:tcPr>
            <w:tcW w:w="533" w:type="dxa"/>
            <w:noWrap/>
            <w:hideMark/>
            <w:tcPrChange w:id="42023" w:author="pete jones" w:date="2022-03-13T08:03:00Z">
              <w:tcPr>
                <w:tcW w:w="1088" w:type="dxa"/>
                <w:noWrap/>
                <w:hideMark/>
              </w:tcPr>
            </w:tcPrChange>
          </w:tcPr>
          <w:p w14:paraId="69429E4F" w14:textId="77777777" w:rsidR="00F62537" w:rsidRPr="00F62537" w:rsidRDefault="00F62537">
            <w:pPr>
              <w:spacing w:before="0" w:after="0" w:line="240" w:lineRule="auto"/>
              <w:rPr>
                <w:ins w:id="42024" w:author="pete jones" w:date="2022-03-13T07:59:00Z"/>
                <w:b/>
                <w:bCs/>
                <w:sz w:val="16"/>
                <w:szCs w:val="16"/>
                <w:rPrChange w:id="42025" w:author="pete jones" w:date="2022-03-13T07:59:00Z">
                  <w:rPr>
                    <w:ins w:id="42026" w:author="pete jones" w:date="2022-03-13T07:59:00Z"/>
                    <w:b/>
                    <w:bCs/>
                  </w:rPr>
                </w:rPrChange>
              </w:rPr>
              <w:pPrChange w:id="42027" w:author="pete jones" w:date="2022-03-13T08:00:00Z">
                <w:pPr/>
              </w:pPrChange>
            </w:pPr>
            <w:ins w:id="42028" w:author="pete jones" w:date="2022-03-13T07:59:00Z">
              <w:r w:rsidRPr="00F62537">
                <w:rPr>
                  <w:b/>
                  <w:bCs/>
                  <w:sz w:val="16"/>
                  <w:szCs w:val="16"/>
                  <w:rPrChange w:id="42029" w:author="pete jones" w:date="2022-03-13T07:59:00Z">
                    <w:rPr>
                      <w:b/>
                      <w:bCs/>
                    </w:rPr>
                  </w:rPrChange>
                </w:rPr>
                <w:t>6.0</w:t>
              </w:r>
            </w:ins>
          </w:p>
        </w:tc>
        <w:tc>
          <w:tcPr>
            <w:tcW w:w="5065" w:type="dxa"/>
            <w:noWrap/>
            <w:hideMark/>
            <w:tcPrChange w:id="42030" w:author="pete jones" w:date="2022-03-13T08:03:00Z">
              <w:tcPr>
                <w:tcW w:w="5892" w:type="dxa"/>
                <w:noWrap/>
                <w:hideMark/>
              </w:tcPr>
            </w:tcPrChange>
          </w:tcPr>
          <w:p w14:paraId="3BC03D80" w14:textId="77777777" w:rsidR="00F62537" w:rsidRPr="00F62537" w:rsidRDefault="00F62537">
            <w:pPr>
              <w:spacing w:before="0" w:after="0" w:line="240" w:lineRule="auto"/>
              <w:rPr>
                <w:ins w:id="42031" w:author="pete jones" w:date="2022-03-13T07:59:00Z"/>
                <w:b/>
                <w:bCs/>
                <w:sz w:val="16"/>
                <w:szCs w:val="16"/>
                <w:rPrChange w:id="42032" w:author="pete jones" w:date="2022-03-13T07:59:00Z">
                  <w:rPr>
                    <w:ins w:id="42033" w:author="pete jones" w:date="2022-03-13T07:59:00Z"/>
                    <w:b/>
                    <w:bCs/>
                  </w:rPr>
                </w:rPrChange>
              </w:rPr>
              <w:pPrChange w:id="42034" w:author="pete jones" w:date="2022-03-13T08:00:00Z">
                <w:pPr/>
              </w:pPrChange>
            </w:pPr>
            <w:ins w:id="42035" w:author="pete jones" w:date="2022-03-13T07:59:00Z">
              <w:r w:rsidRPr="00F62537">
                <w:rPr>
                  <w:b/>
                  <w:bCs/>
                  <w:sz w:val="16"/>
                  <w:szCs w:val="16"/>
                  <w:rPrChange w:id="42036" w:author="pete jones" w:date="2022-03-13T07:59:00Z">
                    <w:rPr>
                      <w:b/>
                      <w:bCs/>
                    </w:rPr>
                  </w:rPrChange>
                </w:rPr>
                <w:t>Value/Usefulness</w:t>
              </w:r>
            </w:ins>
          </w:p>
        </w:tc>
        <w:tc>
          <w:tcPr>
            <w:tcW w:w="565" w:type="dxa"/>
            <w:noWrap/>
            <w:hideMark/>
            <w:tcPrChange w:id="42037" w:author="pete jones" w:date="2022-03-13T08:03:00Z">
              <w:tcPr>
                <w:tcW w:w="899" w:type="dxa"/>
                <w:noWrap/>
                <w:hideMark/>
              </w:tcPr>
            </w:tcPrChange>
          </w:tcPr>
          <w:p w14:paraId="59043A8E" w14:textId="3AD7C0DF" w:rsidR="00F62537" w:rsidRPr="00F62537" w:rsidRDefault="00F62537">
            <w:pPr>
              <w:spacing w:before="0" w:after="0" w:line="240" w:lineRule="auto"/>
              <w:jc w:val="center"/>
              <w:rPr>
                <w:ins w:id="42038" w:author="pete jones" w:date="2022-03-13T07:59:00Z"/>
                <w:b/>
                <w:bCs/>
                <w:sz w:val="16"/>
                <w:szCs w:val="16"/>
                <w:rPrChange w:id="42039" w:author="pete jones" w:date="2022-03-13T07:59:00Z">
                  <w:rPr>
                    <w:ins w:id="42040" w:author="pete jones" w:date="2022-03-13T07:59:00Z"/>
                    <w:b/>
                    <w:bCs/>
                  </w:rPr>
                </w:rPrChange>
              </w:rPr>
              <w:pPrChange w:id="42041" w:author="pete jones" w:date="2022-03-13T08:00:00Z">
                <w:pPr/>
              </w:pPrChange>
            </w:pPr>
          </w:p>
        </w:tc>
      </w:tr>
      <w:tr w:rsidR="00F62537" w:rsidRPr="00F62537" w14:paraId="5E7DDCBD" w14:textId="77777777" w:rsidTr="00F62537">
        <w:trPr>
          <w:trHeight w:val="300"/>
          <w:jc w:val="center"/>
          <w:ins w:id="42042" w:author="pete jones" w:date="2022-03-13T07:59:00Z"/>
          <w:trPrChange w:id="42043" w:author="pete jones" w:date="2022-03-13T08:03:00Z">
            <w:trPr>
              <w:trHeight w:val="300"/>
            </w:trPr>
          </w:trPrChange>
        </w:trPr>
        <w:tc>
          <w:tcPr>
            <w:tcW w:w="920" w:type="dxa"/>
            <w:noWrap/>
            <w:hideMark/>
            <w:tcPrChange w:id="42044" w:author="pete jones" w:date="2022-03-13T08:03:00Z">
              <w:tcPr>
                <w:tcW w:w="898" w:type="dxa"/>
                <w:noWrap/>
                <w:hideMark/>
              </w:tcPr>
            </w:tcPrChange>
          </w:tcPr>
          <w:p w14:paraId="514A65BC" w14:textId="77777777" w:rsidR="00F62537" w:rsidRPr="00F62537" w:rsidRDefault="00F62537">
            <w:pPr>
              <w:spacing w:before="0" w:after="0" w:line="240" w:lineRule="auto"/>
              <w:jc w:val="center"/>
              <w:rPr>
                <w:ins w:id="42045" w:author="pete jones" w:date="2022-03-13T07:59:00Z"/>
                <w:sz w:val="16"/>
                <w:szCs w:val="16"/>
                <w:rPrChange w:id="42046" w:author="pete jones" w:date="2022-03-13T07:59:00Z">
                  <w:rPr>
                    <w:ins w:id="42047" w:author="pete jones" w:date="2022-03-13T07:59:00Z"/>
                  </w:rPr>
                </w:rPrChange>
              </w:rPr>
              <w:pPrChange w:id="42048" w:author="pete jones" w:date="2022-03-13T08:03:00Z">
                <w:pPr/>
              </w:pPrChange>
            </w:pPr>
            <w:ins w:id="42049" w:author="pete jones" w:date="2022-03-13T07:59:00Z">
              <w:r w:rsidRPr="00F62537">
                <w:rPr>
                  <w:sz w:val="16"/>
                  <w:szCs w:val="16"/>
                  <w:rPrChange w:id="42050" w:author="pete jones" w:date="2022-03-13T07:59:00Z">
                    <w:rPr/>
                  </w:rPrChange>
                </w:rPr>
                <w:t>31</w:t>
              </w:r>
            </w:ins>
          </w:p>
        </w:tc>
        <w:tc>
          <w:tcPr>
            <w:tcW w:w="533" w:type="dxa"/>
            <w:noWrap/>
            <w:hideMark/>
            <w:tcPrChange w:id="42051" w:author="pete jones" w:date="2022-03-13T08:03:00Z">
              <w:tcPr>
                <w:tcW w:w="1088" w:type="dxa"/>
                <w:noWrap/>
                <w:hideMark/>
              </w:tcPr>
            </w:tcPrChange>
          </w:tcPr>
          <w:p w14:paraId="2E2DB33E" w14:textId="77777777" w:rsidR="00F62537" w:rsidRPr="00F62537" w:rsidRDefault="00F62537">
            <w:pPr>
              <w:spacing w:before="0" w:after="0" w:line="240" w:lineRule="auto"/>
              <w:rPr>
                <w:ins w:id="42052" w:author="pete jones" w:date="2022-03-13T07:59:00Z"/>
                <w:sz w:val="16"/>
                <w:szCs w:val="16"/>
                <w:rPrChange w:id="42053" w:author="pete jones" w:date="2022-03-13T07:59:00Z">
                  <w:rPr>
                    <w:ins w:id="42054" w:author="pete jones" w:date="2022-03-13T07:59:00Z"/>
                  </w:rPr>
                </w:rPrChange>
              </w:rPr>
              <w:pPrChange w:id="42055" w:author="pete jones" w:date="2022-03-13T08:00:00Z">
                <w:pPr/>
              </w:pPrChange>
            </w:pPr>
            <w:ins w:id="42056" w:author="pete jones" w:date="2022-03-13T07:59:00Z">
              <w:r w:rsidRPr="00F62537">
                <w:rPr>
                  <w:sz w:val="16"/>
                  <w:szCs w:val="16"/>
                  <w:rPrChange w:id="42057" w:author="pete jones" w:date="2022-03-13T07:59:00Z">
                    <w:rPr/>
                  </w:rPrChange>
                </w:rPr>
                <w:t>6.1</w:t>
              </w:r>
            </w:ins>
          </w:p>
        </w:tc>
        <w:tc>
          <w:tcPr>
            <w:tcW w:w="5065" w:type="dxa"/>
            <w:noWrap/>
            <w:hideMark/>
            <w:tcPrChange w:id="42058" w:author="pete jones" w:date="2022-03-13T08:03:00Z">
              <w:tcPr>
                <w:tcW w:w="5892" w:type="dxa"/>
                <w:noWrap/>
                <w:hideMark/>
              </w:tcPr>
            </w:tcPrChange>
          </w:tcPr>
          <w:p w14:paraId="2A42121D" w14:textId="77777777" w:rsidR="00F62537" w:rsidRPr="00F62537" w:rsidRDefault="00F62537">
            <w:pPr>
              <w:spacing w:before="0" w:after="0" w:line="240" w:lineRule="auto"/>
              <w:rPr>
                <w:ins w:id="42059" w:author="pete jones" w:date="2022-03-13T07:59:00Z"/>
                <w:sz w:val="16"/>
                <w:szCs w:val="16"/>
                <w:rPrChange w:id="42060" w:author="pete jones" w:date="2022-03-13T07:59:00Z">
                  <w:rPr>
                    <w:ins w:id="42061" w:author="pete jones" w:date="2022-03-13T07:59:00Z"/>
                  </w:rPr>
                </w:rPrChange>
              </w:rPr>
              <w:pPrChange w:id="42062" w:author="pete jones" w:date="2022-03-13T08:00:00Z">
                <w:pPr/>
              </w:pPrChange>
            </w:pPr>
            <w:ins w:id="42063" w:author="pete jones" w:date="2022-03-13T07:59:00Z">
              <w:r w:rsidRPr="00F62537">
                <w:rPr>
                  <w:sz w:val="16"/>
                  <w:szCs w:val="16"/>
                  <w:rPrChange w:id="42064" w:author="pete jones" w:date="2022-03-13T07:59:00Z">
                    <w:rPr/>
                  </w:rPrChange>
                </w:rPr>
                <w:t>I believe this project could be of some value to me</w:t>
              </w:r>
            </w:ins>
          </w:p>
        </w:tc>
        <w:tc>
          <w:tcPr>
            <w:tcW w:w="565" w:type="dxa"/>
            <w:noWrap/>
            <w:hideMark/>
            <w:tcPrChange w:id="42065" w:author="pete jones" w:date="2022-03-13T08:03:00Z">
              <w:tcPr>
                <w:tcW w:w="899" w:type="dxa"/>
                <w:noWrap/>
                <w:hideMark/>
              </w:tcPr>
            </w:tcPrChange>
          </w:tcPr>
          <w:p w14:paraId="43BDAC0A" w14:textId="020EF7F8" w:rsidR="00F62537" w:rsidRPr="00F62537" w:rsidRDefault="00F62537">
            <w:pPr>
              <w:spacing w:before="0" w:after="0" w:line="240" w:lineRule="auto"/>
              <w:jc w:val="center"/>
              <w:rPr>
                <w:ins w:id="42066" w:author="pete jones" w:date="2022-03-13T07:59:00Z"/>
                <w:sz w:val="16"/>
                <w:szCs w:val="16"/>
                <w:rPrChange w:id="42067" w:author="pete jones" w:date="2022-03-13T07:59:00Z">
                  <w:rPr>
                    <w:ins w:id="42068" w:author="pete jones" w:date="2022-03-13T07:59:00Z"/>
                  </w:rPr>
                </w:rPrChange>
              </w:rPr>
              <w:pPrChange w:id="42069" w:author="pete jones" w:date="2022-03-13T08:00:00Z">
                <w:pPr/>
              </w:pPrChange>
            </w:pPr>
          </w:p>
        </w:tc>
      </w:tr>
      <w:tr w:rsidR="00F62537" w:rsidRPr="00F62537" w14:paraId="009CCBF4" w14:textId="77777777" w:rsidTr="00F62537">
        <w:trPr>
          <w:trHeight w:val="300"/>
          <w:jc w:val="center"/>
          <w:ins w:id="42070" w:author="pete jones" w:date="2022-03-13T07:59:00Z"/>
          <w:trPrChange w:id="42071" w:author="pete jones" w:date="2022-03-13T08:03:00Z">
            <w:trPr>
              <w:trHeight w:val="300"/>
            </w:trPr>
          </w:trPrChange>
        </w:trPr>
        <w:tc>
          <w:tcPr>
            <w:tcW w:w="920" w:type="dxa"/>
            <w:noWrap/>
            <w:hideMark/>
            <w:tcPrChange w:id="42072" w:author="pete jones" w:date="2022-03-13T08:03:00Z">
              <w:tcPr>
                <w:tcW w:w="898" w:type="dxa"/>
                <w:noWrap/>
                <w:hideMark/>
              </w:tcPr>
            </w:tcPrChange>
          </w:tcPr>
          <w:p w14:paraId="1D8A2816" w14:textId="77777777" w:rsidR="00F62537" w:rsidRPr="00F62537" w:rsidRDefault="00F62537">
            <w:pPr>
              <w:spacing w:before="0" w:after="0" w:line="240" w:lineRule="auto"/>
              <w:jc w:val="center"/>
              <w:rPr>
                <w:ins w:id="42073" w:author="pete jones" w:date="2022-03-13T07:59:00Z"/>
                <w:sz w:val="16"/>
                <w:szCs w:val="16"/>
                <w:rPrChange w:id="42074" w:author="pete jones" w:date="2022-03-13T07:59:00Z">
                  <w:rPr>
                    <w:ins w:id="42075" w:author="pete jones" w:date="2022-03-13T07:59:00Z"/>
                  </w:rPr>
                </w:rPrChange>
              </w:rPr>
              <w:pPrChange w:id="42076" w:author="pete jones" w:date="2022-03-13T08:03:00Z">
                <w:pPr/>
              </w:pPrChange>
            </w:pPr>
            <w:ins w:id="42077" w:author="pete jones" w:date="2022-03-13T07:59:00Z">
              <w:r w:rsidRPr="00F62537">
                <w:rPr>
                  <w:sz w:val="16"/>
                  <w:szCs w:val="16"/>
                  <w:rPrChange w:id="42078" w:author="pete jones" w:date="2022-03-13T07:59:00Z">
                    <w:rPr/>
                  </w:rPrChange>
                </w:rPr>
                <w:t>32</w:t>
              </w:r>
            </w:ins>
          </w:p>
        </w:tc>
        <w:tc>
          <w:tcPr>
            <w:tcW w:w="533" w:type="dxa"/>
            <w:noWrap/>
            <w:hideMark/>
            <w:tcPrChange w:id="42079" w:author="pete jones" w:date="2022-03-13T08:03:00Z">
              <w:tcPr>
                <w:tcW w:w="1088" w:type="dxa"/>
                <w:noWrap/>
                <w:hideMark/>
              </w:tcPr>
            </w:tcPrChange>
          </w:tcPr>
          <w:p w14:paraId="58309D45" w14:textId="77777777" w:rsidR="00F62537" w:rsidRPr="00F62537" w:rsidRDefault="00F62537">
            <w:pPr>
              <w:spacing w:before="0" w:after="0" w:line="240" w:lineRule="auto"/>
              <w:rPr>
                <w:ins w:id="42080" w:author="pete jones" w:date="2022-03-13T07:59:00Z"/>
                <w:sz w:val="16"/>
                <w:szCs w:val="16"/>
                <w:rPrChange w:id="42081" w:author="pete jones" w:date="2022-03-13T07:59:00Z">
                  <w:rPr>
                    <w:ins w:id="42082" w:author="pete jones" w:date="2022-03-13T07:59:00Z"/>
                  </w:rPr>
                </w:rPrChange>
              </w:rPr>
              <w:pPrChange w:id="42083" w:author="pete jones" w:date="2022-03-13T08:00:00Z">
                <w:pPr/>
              </w:pPrChange>
            </w:pPr>
            <w:ins w:id="42084" w:author="pete jones" w:date="2022-03-13T07:59:00Z">
              <w:r w:rsidRPr="00F62537">
                <w:rPr>
                  <w:sz w:val="16"/>
                  <w:szCs w:val="16"/>
                  <w:rPrChange w:id="42085" w:author="pete jones" w:date="2022-03-13T07:59:00Z">
                    <w:rPr/>
                  </w:rPrChange>
                </w:rPr>
                <w:t>6.2</w:t>
              </w:r>
            </w:ins>
          </w:p>
        </w:tc>
        <w:tc>
          <w:tcPr>
            <w:tcW w:w="5065" w:type="dxa"/>
            <w:noWrap/>
            <w:hideMark/>
            <w:tcPrChange w:id="42086" w:author="pete jones" w:date="2022-03-13T08:03:00Z">
              <w:tcPr>
                <w:tcW w:w="5892" w:type="dxa"/>
                <w:noWrap/>
                <w:hideMark/>
              </w:tcPr>
            </w:tcPrChange>
          </w:tcPr>
          <w:p w14:paraId="5C0E52A1" w14:textId="1C601E37" w:rsidR="00F62537" w:rsidRPr="00F62537" w:rsidRDefault="00F62537">
            <w:pPr>
              <w:spacing w:before="0" w:after="0" w:line="240" w:lineRule="auto"/>
              <w:rPr>
                <w:ins w:id="42087" w:author="pete jones" w:date="2022-03-13T07:59:00Z"/>
                <w:sz w:val="16"/>
                <w:szCs w:val="16"/>
                <w:rPrChange w:id="42088" w:author="pete jones" w:date="2022-03-13T07:59:00Z">
                  <w:rPr>
                    <w:ins w:id="42089" w:author="pete jones" w:date="2022-03-13T07:59:00Z"/>
                  </w:rPr>
                </w:rPrChange>
              </w:rPr>
              <w:pPrChange w:id="42090" w:author="pete jones" w:date="2022-03-13T08:00:00Z">
                <w:pPr/>
              </w:pPrChange>
            </w:pPr>
            <w:ins w:id="42091" w:author="pete jones" w:date="2022-03-13T07:59:00Z">
              <w:r w:rsidRPr="00F62537">
                <w:rPr>
                  <w:sz w:val="16"/>
                  <w:szCs w:val="16"/>
                  <w:rPrChange w:id="42092" w:author="pete jones" w:date="2022-03-13T07:59:00Z">
                    <w:rPr/>
                  </w:rPrChange>
                </w:rPr>
                <w:t xml:space="preserve">I think that doing this activity </w:t>
              </w:r>
            </w:ins>
            <w:ins w:id="42093" w:author="pete jones" w:date="2022-04-01T15:25:00Z">
              <w:r w:rsidR="009D7356">
                <w:rPr>
                  <w:sz w:val="16"/>
                  <w:szCs w:val="16"/>
                </w:rPr>
                <w:t>helps consolidate</w:t>
              </w:r>
            </w:ins>
            <w:ins w:id="42094" w:author="pete jones" w:date="2022-03-13T07:59:00Z">
              <w:r w:rsidRPr="00F62537">
                <w:rPr>
                  <w:sz w:val="16"/>
                  <w:szCs w:val="16"/>
                  <w:rPrChange w:id="42095" w:author="pete jones" w:date="2022-03-13T07:59:00Z">
                    <w:rPr/>
                  </w:rPrChange>
                </w:rPr>
                <w:t xml:space="preserve"> studies</w:t>
              </w:r>
            </w:ins>
          </w:p>
        </w:tc>
        <w:tc>
          <w:tcPr>
            <w:tcW w:w="565" w:type="dxa"/>
            <w:noWrap/>
            <w:hideMark/>
            <w:tcPrChange w:id="42096" w:author="pete jones" w:date="2022-03-13T08:03:00Z">
              <w:tcPr>
                <w:tcW w:w="899" w:type="dxa"/>
                <w:noWrap/>
                <w:hideMark/>
              </w:tcPr>
            </w:tcPrChange>
          </w:tcPr>
          <w:p w14:paraId="2C84E047" w14:textId="134B871D" w:rsidR="00F62537" w:rsidRPr="00F62537" w:rsidRDefault="00F62537">
            <w:pPr>
              <w:spacing w:before="0" w:after="0" w:line="240" w:lineRule="auto"/>
              <w:jc w:val="center"/>
              <w:rPr>
                <w:ins w:id="42097" w:author="pete jones" w:date="2022-03-13T07:59:00Z"/>
                <w:sz w:val="16"/>
                <w:szCs w:val="16"/>
                <w:rPrChange w:id="42098" w:author="pete jones" w:date="2022-03-13T07:59:00Z">
                  <w:rPr>
                    <w:ins w:id="42099" w:author="pete jones" w:date="2022-03-13T07:59:00Z"/>
                  </w:rPr>
                </w:rPrChange>
              </w:rPr>
              <w:pPrChange w:id="42100" w:author="pete jones" w:date="2022-03-13T08:00:00Z">
                <w:pPr/>
              </w:pPrChange>
            </w:pPr>
          </w:p>
        </w:tc>
      </w:tr>
      <w:tr w:rsidR="00F62537" w:rsidRPr="00F62537" w14:paraId="48685C37" w14:textId="77777777" w:rsidTr="00F62537">
        <w:trPr>
          <w:trHeight w:val="300"/>
          <w:jc w:val="center"/>
          <w:ins w:id="42101" w:author="pete jones" w:date="2022-03-13T07:59:00Z"/>
          <w:trPrChange w:id="42102" w:author="pete jones" w:date="2022-03-13T08:03:00Z">
            <w:trPr>
              <w:trHeight w:val="300"/>
            </w:trPr>
          </w:trPrChange>
        </w:trPr>
        <w:tc>
          <w:tcPr>
            <w:tcW w:w="920" w:type="dxa"/>
            <w:noWrap/>
            <w:hideMark/>
            <w:tcPrChange w:id="42103" w:author="pete jones" w:date="2022-03-13T08:03:00Z">
              <w:tcPr>
                <w:tcW w:w="898" w:type="dxa"/>
                <w:noWrap/>
                <w:hideMark/>
              </w:tcPr>
            </w:tcPrChange>
          </w:tcPr>
          <w:p w14:paraId="1A49000C" w14:textId="77777777" w:rsidR="00F62537" w:rsidRPr="00F62537" w:rsidRDefault="00F62537">
            <w:pPr>
              <w:spacing w:before="0" w:after="0" w:line="240" w:lineRule="auto"/>
              <w:jc w:val="center"/>
              <w:rPr>
                <w:ins w:id="42104" w:author="pete jones" w:date="2022-03-13T07:59:00Z"/>
                <w:sz w:val="16"/>
                <w:szCs w:val="16"/>
                <w:rPrChange w:id="42105" w:author="pete jones" w:date="2022-03-13T07:59:00Z">
                  <w:rPr>
                    <w:ins w:id="42106" w:author="pete jones" w:date="2022-03-13T07:59:00Z"/>
                  </w:rPr>
                </w:rPrChange>
              </w:rPr>
              <w:pPrChange w:id="42107" w:author="pete jones" w:date="2022-03-13T08:03:00Z">
                <w:pPr/>
              </w:pPrChange>
            </w:pPr>
            <w:ins w:id="42108" w:author="pete jones" w:date="2022-03-13T07:59:00Z">
              <w:r w:rsidRPr="00F62537">
                <w:rPr>
                  <w:sz w:val="16"/>
                  <w:szCs w:val="16"/>
                  <w:rPrChange w:id="42109" w:author="pete jones" w:date="2022-03-13T07:59:00Z">
                    <w:rPr/>
                  </w:rPrChange>
                </w:rPr>
                <w:t>33</w:t>
              </w:r>
            </w:ins>
          </w:p>
        </w:tc>
        <w:tc>
          <w:tcPr>
            <w:tcW w:w="533" w:type="dxa"/>
            <w:noWrap/>
            <w:hideMark/>
            <w:tcPrChange w:id="42110" w:author="pete jones" w:date="2022-03-13T08:03:00Z">
              <w:tcPr>
                <w:tcW w:w="1088" w:type="dxa"/>
                <w:noWrap/>
                <w:hideMark/>
              </w:tcPr>
            </w:tcPrChange>
          </w:tcPr>
          <w:p w14:paraId="7D938CDF" w14:textId="77777777" w:rsidR="00F62537" w:rsidRPr="00F62537" w:rsidRDefault="00F62537">
            <w:pPr>
              <w:spacing w:before="0" w:after="0" w:line="240" w:lineRule="auto"/>
              <w:rPr>
                <w:ins w:id="42111" w:author="pete jones" w:date="2022-03-13T07:59:00Z"/>
                <w:sz w:val="16"/>
                <w:szCs w:val="16"/>
                <w:rPrChange w:id="42112" w:author="pete jones" w:date="2022-03-13T07:59:00Z">
                  <w:rPr>
                    <w:ins w:id="42113" w:author="pete jones" w:date="2022-03-13T07:59:00Z"/>
                  </w:rPr>
                </w:rPrChange>
              </w:rPr>
              <w:pPrChange w:id="42114" w:author="pete jones" w:date="2022-03-13T08:00:00Z">
                <w:pPr/>
              </w:pPrChange>
            </w:pPr>
            <w:ins w:id="42115" w:author="pete jones" w:date="2022-03-13T07:59:00Z">
              <w:r w:rsidRPr="00F62537">
                <w:rPr>
                  <w:sz w:val="16"/>
                  <w:szCs w:val="16"/>
                  <w:rPrChange w:id="42116" w:author="pete jones" w:date="2022-03-13T07:59:00Z">
                    <w:rPr/>
                  </w:rPrChange>
                </w:rPr>
                <w:t>6.3</w:t>
              </w:r>
            </w:ins>
          </w:p>
        </w:tc>
        <w:tc>
          <w:tcPr>
            <w:tcW w:w="5065" w:type="dxa"/>
            <w:noWrap/>
            <w:hideMark/>
            <w:tcPrChange w:id="42117" w:author="pete jones" w:date="2022-03-13T08:03:00Z">
              <w:tcPr>
                <w:tcW w:w="5892" w:type="dxa"/>
                <w:noWrap/>
                <w:hideMark/>
              </w:tcPr>
            </w:tcPrChange>
          </w:tcPr>
          <w:p w14:paraId="20903B6A" w14:textId="77777777" w:rsidR="00F62537" w:rsidRPr="00F62537" w:rsidRDefault="00F62537">
            <w:pPr>
              <w:spacing w:before="0" w:after="0" w:line="240" w:lineRule="auto"/>
              <w:rPr>
                <w:ins w:id="42118" w:author="pete jones" w:date="2022-03-13T07:59:00Z"/>
                <w:sz w:val="16"/>
                <w:szCs w:val="16"/>
                <w:rPrChange w:id="42119" w:author="pete jones" w:date="2022-03-13T07:59:00Z">
                  <w:rPr>
                    <w:ins w:id="42120" w:author="pete jones" w:date="2022-03-13T07:59:00Z"/>
                  </w:rPr>
                </w:rPrChange>
              </w:rPr>
              <w:pPrChange w:id="42121" w:author="pete jones" w:date="2022-03-13T08:00:00Z">
                <w:pPr/>
              </w:pPrChange>
            </w:pPr>
            <w:ins w:id="42122" w:author="pete jones" w:date="2022-03-13T07:59:00Z">
              <w:r w:rsidRPr="00F62537">
                <w:rPr>
                  <w:sz w:val="16"/>
                  <w:szCs w:val="16"/>
                  <w:rPrChange w:id="42123" w:author="pete jones" w:date="2022-03-13T07:59:00Z">
                    <w:rPr/>
                  </w:rPrChange>
                </w:rPr>
                <w:t xml:space="preserve">I think this is important to do </w:t>
              </w:r>
            </w:ins>
          </w:p>
        </w:tc>
        <w:tc>
          <w:tcPr>
            <w:tcW w:w="565" w:type="dxa"/>
            <w:noWrap/>
            <w:hideMark/>
            <w:tcPrChange w:id="42124" w:author="pete jones" w:date="2022-03-13T08:03:00Z">
              <w:tcPr>
                <w:tcW w:w="899" w:type="dxa"/>
                <w:noWrap/>
                <w:hideMark/>
              </w:tcPr>
            </w:tcPrChange>
          </w:tcPr>
          <w:p w14:paraId="58441F0F" w14:textId="538B28D8" w:rsidR="00F62537" w:rsidRPr="00F62537" w:rsidRDefault="00F62537">
            <w:pPr>
              <w:spacing w:before="0" w:after="0" w:line="240" w:lineRule="auto"/>
              <w:jc w:val="center"/>
              <w:rPr>
                <w:ins w:id="42125" w:author="pete jones" w:date="2022-03-13T07:59:00Z"/>
                <w:sz w:val="16"/>
                <w:szCs w:val="16"/>
                <w:rPrChange w:id="42126" w:author="pete jones" w:date="2022-03-13T07:59:00Z">
                  <w:rPr>
                    <w:ins w:id="42127" w:author="pete jones" w:date="2022-03-13T07:59:00Z"/>
                  </w:rPr>
                </w:rPrChange>
              </w:rPr>
              <w:pPrChange w:id="42128" w:author="pete jones" w:date="2022-03-13T08:00:00Z">
                <w:pPr/>
              </w:pPrChange>
            </w:pPr>
          </w:p>
        </w:tc>
      </w:tr>
      <w:tr w:rsidR="00F62537" w:rsidRPr="00F62537" w14:paraId="45A57A9B" w14:textId="77777777" w:rsidTr="00F62537">
        <w:trPr>
          <w:trHeight w:val="300"/>
          <w:jc w:val="center"/>
          <w:ins w:id="42129" w:author="pete jones" w:date="2022-03-13T07:59:00Z"/>
          <w:trPrChange w:id="42130" w:author="pete jones" w:date="2022-03-13T08:03:00Z">
            <w:trPr>
              <w:trHeight w:val="300"/>
            </w:trPr>
          </w:trPrChange>
        </w:trPr>
        <w:tc>
          <w:tcPr>
            <w:tcW w:w="920" w:type="dxa"/>
            <w:noWrap/>
            <w:hideMark/>
            <w:tcPrChange w:id="42131" w:author="pete jones" w:date="2022-03-13T08:03:00Z">
              <w:tcPr>
                <w:tcW w:w="898" w:type="dxa"/>
                <w:noWrap/>
                <w:hideMark/>
              </w:tcPr>
            </w:tcPrChange>
          </w:tcPr>
          <w:p w14:paraId="66A674AF" w14:textId="77777777" w:rsidR="00F62537" w:rsidRPr="00F62537" w:rsidRDefault="00F62537">
            <w:pPr>
              <w:spacing w:before="0" w:after="0" w:line="240" w:lineRule="auto"/>
              <w:jc w:val="center"/>
              <w:rPr>
                <w:ins w:id="42132" w:author="pete jones" w:date="2022-03-13T07:59:00Z"/>
                <w:sz w:val="16"/>
                <w:szCs w:val="16"/>
                <w:rPrChange w:id="42133" w:author="pete jones" w:date="2022-03-13T07:59:00Z">
                  <w:rPr>
                    <w:ins w:id="42134" w:author="pete jones" w:date="2022-03-13T07:59:00Z"/>
                  </w:rPr>
                </w:rPrChange>
              </w:rPr>
              <w:pPrChange w:id="42135" w:author="pete jones" w:date="2022-03-13T08:03:00Z">
                <w:pPr/>
              </w:pPrChange>
            </w:pPr>
            <w:ins w:id="42136" w:author="pete jones" w:date="2022-03-13T07:59:00Z">
              <w:r w:rsidRPr="00F62537">
                <w:rPr>
                  <w:sz w:val="16"/>
                  <w:szCs w:val="16"/>
                  <w:rPrChange w:id="42137" w:author="pete jones" w:date="2022-03-13T07:59:00Z">
                    <w:rPr/>
                  </w:rPrChange>
                </w:rPr>
                <w:t>34</w:t>
              </w:r>
            </w:ins>
          </w:p>
        </w:tc>
        <w:tc>
          <w:tcPr>
            <w:tcW w:w="533" w:type="dxa"/>
            <w:noWrap/>
            <w:hideMark/>
            <w:tcPrChange w:id="42138" w:author="pete jones" w:date="2022-03-13T08:03:00Z">
              <w:tcPr>
                <w:tcW w:w="1088" w:type="dxa"/>
                <w:noWrap/>
                <w:hideMark/>
              </w:tcPr>
            </w:tcPrChange>
          </w:tcPr>
          <w:p w14:paraId="1AD73B16" w14:textId="77777777" w:rsidR="00F62537" w:rsidRPr="00F62537" w:rsidRDefault="00F62537">
            <w:pPr>
              <w:spacing w:before="0" w:after="0" w:line="240" w:lineRule="auto"/>
              <w:rPr>
                <w:ins w:id="42139" w:author="pete jones" w:date="2022-03-13T07:59:00Z"/>
                <w:sz w:val="16"/>
                <w:szCs w:val="16"/>
                <w:rPrChange w:id="42140" w:author="pete jones" w:date="2022-03-13T07:59:00Z">
                  <w:rPr>
                    <w:ins w:id="42141" w:author="pete jones" w:date="2022-03-13T07:59:00Z"/>
                  </w:rPr>
                </w:rPrChange>
              </w:rPr>
              <w:pPrChange w:id="42142" w:author="pete jones" w:date="2022-03-13T08:00:00Z">
                <w:pPr/>
              </w:pPrChange>
            </w:pPr>
            <w:ins w:id="42143" w:author="pete jones" w:date="2022-03-13T07:59:00Z">
              <w:r w:rsidRPr="00F62537">
                <w:rPr>
                  <w:sz w:val="16"/>
                  <w:szCs w:val="16"/>
                  <w:rPrChange w:id="42144" w:author="pete jones" w:date="2022-03-13T07:59:00Z">
                    <w:rPr/>
                  </w:rPrChange>
                </w:rPr>
                <w:t>6.4</w:t>
              </w:r>
            </w:ins>
          </w:p>
        </w:tc>
        <w:tc>
          <w:tcPr>
            <w:tcW w:w="5065" w:type="dxa"/>
            <w:noWrap/>
            <w:hideMark/>
            <w:tcPrChange w:id="42145" w:author="pete jones" w:date="2022-03-13T08:03:00Z">
              <w:tcPr>
                <w:tcW w:w="5892" w:type="dxa"/>
                <w:noWrap/>
                <w:hideMark/>
              </w:tcPr>
            </w:tcPrChange>
          </w:tcPr>
          <w:p w14:paraId="4E0288D8" w14:textId="77777777" w:rsidR="00F62537" w:rsidRPr="00F62537" w:rsidRDefault="00F62537">
            <w:pPr>
              <w:spacing w:before="0" w:after="0" w:line="240" w:lineRule="auto"/>
              <w:rPr>
                <w:ins w:id="42146" w:author="pete jones" w:date="2022-03-13T07:59:00Z"/>
                <w:sz w:val="16"/>
                <w:szCs w:val="16"/>
                <w:rPrChange w:id="42147" w:author="pete jones" w:date="2022-03-13T07:59:00Z">
                  <w:rPr>
                    <w:ins w:id="42148" w:author="pete jones" w:date="2022-03-13T07:59:00Z"/>
                  </w:rPr>
                </w:rPrChange>
              </w:rPr>
              <w:pPrChange w:id="42149" w:author="pete jones" w:date="2022-03-13T08:00:00Z">
                <w:pPr/>
              </w:pPrChange>
            </w:pPr>
            <w:ins w:id="42150" w:author="pete jones" w:date="2022-03-13T07:59:00Z">
              <w:r w:rsidRPr="00F62537">
                <w:rPr>
                  <w:sz w:val="16"/>
                  <w:szCs w:val="16"/>
                  <w:rPrChange w:id="42151" w:author="pete jones" w:date="2022-03-13T07:59:00Z">
                    <w:rPr/>
                  </w:rPrChange>
                </w:rPr>
                <w:t>I would be willing to do this again because it has some value to me</w:t>
              </w:r>
            </w:ins>
          </w:p>
        </w:tc>
        <w:tc>
          <w:tcPr>
            <w:tcW w:w="565" w:type="dxa"/>
            <w:noWrap/>
            <w:hideMark/>
            <w:tcPrChange w:id="42152" w:author="pete jones" w:date="2022-03-13T08:03:00Z">
              <w:tcPr>
                <w:tcW w:w="899" w:type="dxa"/>
                <w:noWrap/>
                <w:hideMark/>
              </w:tcPr>
            </w:tcPrChange>
          </w:tcPr>
          <w:p w14:paraId="524895BE" w14:textId="1CAAD7FD" w:rsidR="00F62537" w:rsidRPr="00F62537" w:rsidRDefault="00F62537">
            <w:pPr>
              <w:spacing w:before="0" w:after="0" w:line="240" w:lineRule="auto"/>
              <w:jc w:val="center"/>
              <w:rPr>
                <w:ins w:id="42153" w:author="pete jones" w:date="2022-03-13T07:59:00Z"/>
                <w:sz w:val="16"/>
                <w:szCs w:val="16"/>
                <w:rPrChange w:id="42154" w:author="pete jones" w:date="2022-03-13T07:59:00Z">
                  <w:rPr>
                    <w:ins w:id="42155" w:author="pete jones" w:date="2022-03-13T07:59:00Z"/>
                  </w:rPr>
                </w:rPrChange>
              </w:rPr>
              <w:pPrChange w:id="42156" w:author="pete jones" w:date="2022-03-13T08:00:00Z">
                <w:pPr/>
              </w:pPrChange>
            </w:pPr>
          </w:p>
        </w:tc>
      </w:tr>
      <w:tr w:rsidR="00F62537" w:rsidRPr="00F62537" w14:paraId="180E743A" w14:textId="77777777" w:rsidTr="00F62537">
        <w:trPr>
          <w:trHeight w:val="300"/>
          <w:jc w:val="center"/>
          <w:ins w:id="42157" w:author="pete jones" w:date="2022-03-13T07:59:00Z"/>
          <w:trPrChange w:id="42158" w:author="pete jones" w:date="2022-03-13T08:03:00Z">
            <w:trPr>
              <w:trHeight w:val="300"/>
            </w:trPr>
          </w:trPrChange>
        </w:trPr>
        <w:tc>
          <w:tcPr>
            <w:tcW w:w="920" w:type="dxa"/>
            <w:noWrap/>
            <w:hideMark/>
            <w:tcPrChange w:id="42159" w:author="pete jones" w:date="2022-03-13T08:03:00Z">
              <w:tcPr>
                <w:tcW w:w="898" w:type="dxa"/>
                <w:noWrap/>
                <w:hideMark/>
              </w:tcPr>
            </w:tcPrChange>
          </w:tcPr>
          <w:p w14:paraId="785D6B51" w14:textId="77777777" w:rsidR="00F62537" w:rsidRPr="00F62537" w:rsidRDefault="00F62537">
            <w:pPr>
              <w:spacing w:before="0" w:after="0" w:line="240" w:lineRule="auto"/>
              <w:jc w:val="center"/>
              <w:rPr>
                <w:ins w:id="42160" w:author="pete jones" w:date="2022-03-13T07:59:00Z"/>
                <w:sz w:val="16"/>
                <w:szCs w:val="16"/>
                <w:rPrChange w:id="42161" w:author="pete jones" w:date="2022-03-13T07:59:00Z">
                  <w:rPr>
                    <w:ins w:id="42162" w:author="pete jones" w:date="2022-03-13T07:59:00Z"/>
                  </w:rPr>
                </w:rPrChange>
              </w:rPr>
              <w:pPrChange w:id="42163" w:author="pete jones" w:date="2022-03-13T08:03:00Z">
                <w:pPr/>
              </w:pPrChange>
            </w:pPr>
            <w:ins w:id="42164" w:author="pete jones" w:date="2022-03-13T07:59:00Z">
              <w:r w:rsidRPr="00F62537">
                <w:rPr>
                  <w:sz w:val="16"/>
                  <w:szCs w:val="16"/>
                  <w:rPrChange w:id="42165" w:author="pete jones" w:date="2022-03-13T07:59:00Z">
                    <w:rPr/>
                  </w:rPrChange>
                </w:rPr>
                <w:t>35</w:t>
              </w:r>
            </w:ins>
          </w:p>
        </w:tc>
        <w:tc>
          <w:tcPr>
            <w:tcW w:w="533" w:type="dxa"/>
            <w:noWrap/>
            <w:hideMark/>
            <w:tcPrChange w:id="42166" w:author="pete jones" w:date="2022-03-13T08:03:00Z">
              <w:tcPr>
                <w:tcW w:w="1088" w:type="dxa"/>
                <w:noWrap/>
                <w:hideMark/>
              </w:tcPr>
            </w:tcPrChange>
          </w:tcPr>
          <w:p w14:paraId="32EAE88E" w14:textId="77777777" w:rsidR="00F62537" w:rsidRPr="00F62537" w:rsidRDefault="00F62537">
            <w:pPr>
              <w:spacing w:before="0" w:after="0" w:line="240" w:lineRule="auto"/>
              <w:rPr>
                <w:ins w:id="42167" w:author="pete jones" w:date="2022-03-13T07:59:00Z"/>
                <w:sz w:val="16"/>
                <w:szCs w:val="16"/>
                <w:rPrChange w:id="42168" w:author="pete jones" w:date="2022-03-13T07:59:00Z">
                  <w:rPr>
                    <w:ins w:id="42169" w:author="pete jones" w:date="2022-03-13T07:59:00Z"/>
                  </w:rPr>
                </w:rPrChange>
              </w:rPr>
              <w:pPrChange w:id="42170" w:author="pete jones" w:date="2022-03-13T08:00:00Z">
                <w:pPr/>
              </w:pPrChange>
            </w:pPr>
            <w:ins w:id="42171" w:author="pete jones" w:date="2022-03-13T07:59:00Z">
              <w:r w:rsidRPr="00F62537">
                <w:rPr>
                  <w:sz w:val="16"/>
                  <w:szCs w:val="16"/>
                  <w:rPrChange w:id="42172" w:author="pete jones" w:date="2022-03-13T07:59:00Z">
                    <w:rPr/>
                  </w:rPrChange>
                </w:rPr>
                <w:t>6.5</w:t>
              </w:r>
            </w:ins>
          </w:p>
        </w:tc>
        <w:tc>
          <w:tcPr>
            <w:tcW w:w="5065" w:type="dxa"/>
            <w:noWrap/>
            <w:hideMark/>
            <w:tcPrChange w:id="42173" w:author="pete jones" w:date="2022-03-13T08:03:00Z">
              <w:tcPr>
                <w:tcW w:w="5892" w:type="dxa"/>
                <w:noWrap/>
                <w:hideMark/>
              </w:tcPr>
            </w:tcPrChange>
          </w:tcPr>
          <w:p w14:paraId="78E8593D" w14:textId="370B6DB5" w:rsidR="00F62537" w:rsidRPr="00F62537" w:rsidRDefault="00F62537">
            <w:pPr>
              <w:spacing w:before="0" w:after="0" w:line="240" w:lineRule="auto"/>
              <w:rPr>
                <w:ins w:id="42174" w:author="pete jones" w:date="2022-03-13T07:59:00Z"/>
                <w:sz w:val="16"/>
                <w:szCs w:val="16"/>
                <w:rPrChange w:id="42175" w:author="pete jones" w:date="2022-03-13T07:59:00Z">
                  <w:rPr>
                    <w:ins w:id="42176" w:author="pete jones" w:date="2022-03-13T07:59:00Z"/>
                  </w:rPr>
                </w:rPrChange>
              </w:rPr>
              <w:pPrChange w:id="42177" w:author="pete jones" w:date="2022-03-13T08:00:00Z">
                <w:pPr/>
              </w:pPrChange>
            </w:pPr>
            <w:ins w:id="42178" w:author="pete jones" w:date="2022-03-13T07:59:00Z">
              <w:r w:rsidRPr="00F62537">
                <w:rPr>
                  <w:sz w:val="16"/>
                  <w:szCs w:val="16"/>
                  <w:rPrChange w:id="42179" w:author="pete jones" w:date="2022-03-13T07:59:00Z">
                    <w:rPr/>
                  </w:rPrChange>
                </w:rPr>
                <w:t xml:space="preserve">I think doing this activity could help me to improve </w:t>
              </w:r>
            </w:ins>
            <w:ins w:id="42180" w:author="pete jones" w:date="2022-03-30T10:52:00Z">
              <w:r w:rsidR="002A65B6">
                <w:rPr>
                  <w:sz w:val="16"/>
                  <w:szCs w:val="16"/>
                </w:rPr>
                <w:t xml:space="preserve">my </w:t>
              </w:r>
            </w:ins>
            <w:ins w:id="42181" w:author="pete jones" w:date="2022-03-13T07:59:00Z">
              <w:r w:rsidRPr="00F62537">
                <w:rPr>
                  <w:sz w:val="16"/>
                  <w:szCs w:val="16"/>
                  <w:rPrChange w:id="42182" w:author="pete jones" w:date="2022-03-13T07:59:00Z">
                    <w:rPr/>
                  </w:rPrChange>
                </w:rPr>
                <w:t>employability</w:t>
              </w:r>
            </w:ins>
          </w:p>
        </w:tc>
        <w:tc>
          <w:tcPr>
            <w:tcW w:w="565" w:type="dxa"/>
            <w:noWrap/>
            <w:hideMark/>
            <w:tcPrChange w:id="42183" w:author="pete jones" w:date="2022-03-13T08:03:00Z">
              <w:tcPr>
                <w:tcW w:w="899" w:type="dxa"/>
                <w:noWrap/>
                <w:hideMark/>
              </w:tcPr>
            </w:tcPrChange>
          </w:tcPr>
          <w:p w14:paraId="04B46835" w14:textId="612CBF81" w:rsidR="00F62537" w:rsidRPr="00F62537" w:rsidRDefault="00F62537">
            <w:pPr>
              <w:spacing w:before="0" w:after="0" w:line="240" w:lineRule="auto"/>
              <w:jc w:val="center"/>
              <w:rPr>
                <w:ins w:id="42184" w:author="pete jones" w:date="2022-03-13T07:59:00Z"/>
                <w:sz w:val="16"/>
                <w:szCs w:val="16"/>
                <w:rPrChange w:id="42185" w:author="pete jones" w:date="2022-03-13T07:59:00Z">
                  <w:rPr>
                    <w:ins w:id="42186" w:author="pete jones" w:date="2022-03-13T07:59:00Z"/>
                  </w:rPr>
                </w:rPrChange>
              </w:rPr>
              <w:pPrChange w:id="42187" w:author="pete jones" w:date="2022-03-13T08:00:00Z">
                <w:pPr/>
              </w:pPrChange>
            </w:pPr>
          </w:p>
        </w:tc>
      </w:tr>
      <w:tr w:rsidR="00F62537" w:rsidRPr="00F62537" w14:paraId="52E27EA9" w14:textId="77777777" w:rsidTr="00F62537">
        <w:trPr>
          <w:trHeight w:val="300"/>
          <w:jc w:val="center"/>
          <w:ins w:id="42188" w:author="pete jones" w:date="2022-03-13T07:59:00Z"/>
          <w:trPrChange w:id="42189" w:author="pete jones" w:date="2022-03-13T08:03:00Z">
            <w:trPr>
              <w:trHeight w:val="300"/>
            </w:trPr>
          </w:trPrChange>
        </w:trPr>
        <w:tc>
          <w:tcPr>
            <w:tcW w:w="920" w:type="dxa"/>
            <w:noWrap/>
            <w:hideMark/>
            <w:tcPrChange w:id="42190" w:author="pete jones" w:date="2022-03-13T08:03:00Z">
              <w:tcPr>
                <w:tcW w:w="898" w:type="dxa"/>
                <w:noWrap/>
                <w:hideMark/>
              </w:tcPr>
            </w:tcPrChange>
          </w:tcPr>
          <w:p w14:paraId="7D8D86AB" w14:textId="77777777" w:rsidR="00F62537" w:rsidRPr="00F62537" w:rsidRDefault="00F62537">
            <w:pPr>
              <w:spacing w:before="0" w:after="0" w:line="240" w:lineRule="auto"/>
              <w:jc w:val="center"/>
              <w:rPr>
                <w:ins w:id="42191" w:author="pete jones" w:date="2022-03-13T07:59:00Z"/>
                <w:sz w:val="16"/>
                <w:szCs w:val="16"/>
                <w:rPrChange w:id="42192" w:author="pete jones" w:date="2022-03-13T07:59:00Z">
                  <w:rPr>
                    <w:ins w:id="42193" w:author="pete jones" w:date="2022-03-13T07:59:00Z"/>
                  </w:rPr>
                </w:rPrChange>
              </w:rPr>
              <w:pPrChange w:id="42194" w:author="pete jones" w:date="2022-03-13T08:03:00Z">
                <w:pPr/>
              </w:pPrChange>
            </w:pPr>
            <w:ins w:id="42195" w:author="pete jones" w:date="2022-03-13T07:59:00Z">
              <w:r w:rsidRPr="00F62537">
                <w:rPr>
                  <w:sz w:val="16"/>
                  <w:szCs w:val="16"/>
                  <w:rPrChange w:id="42196" w:author="pete jones" w:date="2022-03-13T07:59:00Z">
                    <w:rPr/>
                  </w:rPrChange>
                </w:rPr>
                <w:t>36</w:t>
              </w:r>
            </w:ins>
          </w:p>
        </w:tc>
        <w:tc>
          <w:tcPr>
            <w:tcW w:w="533" w:type="dxa"/>
            <w:noWrap/>
            <w:hideMark/>
            <w:tcPrChange w:id="42197" w:author="pete jones" w:date="2022-03-13T08:03:00Z">
              <w:tcPr>
                <w:tcW w:w="1088" w:type="dxa"/>
                <w:noWrap/>
                <w:hideMark/>
              </w:tcPr>
            </w:tcPrChange>
          </w:tcPr>
          <w:p w14:paraId="397457C4" w14:textId="77777777" w:rsidR="00F62537" w:rsidRPr="00F62537" w:rsidRDefault="00F62537">
            <w:pPr>
              <w:spacing w:before="0" w:after="0" w:line="240" w:lineRule="auto"/>
              <w:rPr>
                <w:ins w:id="42198" w:author="pete jones" w:date="2022-03-13T07:59:00Z"/>
                <w:sz w:val="16"/>
                <w:szCs w:val="16"/>
                <w:rPrChange w:id="42199" w:author="pete jones" w:date="2022-03-13T07:59:00Z">
                  <w:rPr>
                    <w:ins w:id="42200" w:author="pete jones" w:date="2022-03-13T07:59:00Z"/>
                  </w:rPr>
                </w:rPrChange>
              </w:rPr>
              <w:pPrChange w:id="42201" w:author="pete jones" w:date="2022-03-13T08:00:00Z">
                <w:pPr/>
              </w:pPrChange>
            </w:pPr>
            <w:ins w:id="42202" w:author="pete jones" w:date="2022-03-13T07:59:00Z">
              <w:r w:rsidRPr="00F62537">
                <w:rPr>
                  <w:sz w:val="16"/>
                  <w:szCs w:val="16"/>
                  <w:rPrChange w:id="42203" w:author="pete jones" w:date="2022-03-13T07:59:00Z">
                    <w:rPr/>
                  </w:rPrChange>
                </w:rPr>
                <w:t>6.6</w:t>
              </w:r>
            </w:ins>
          </w:p>
        </w:tc>
        <w:tc>
          <w:tcPr>
            <w:tcW w:w="5065" w:type="dxa"/>
            <w:noWrap/>
            <w:hideMark/>
            <w:tcPrChange w:id="42204" w:author="pete jones" w:date="2022-03-13T08:03:00Z">
              <w:tcPr>
                <w:tcW w:w="5892" w:type="dxa"/>
                <w:noWrap/>
                <w:hideMark/>
              </w:tcPr>
            </w:tcPrChange>
          </w:tcPr>
          <w:p w14:paraId="3F57C79B" w14:textId="77777777" w:rsidR="00F62537" w:rsidRPr="00F62537" w:rsidRDefault="00F62537">
            <w:pPr>
              <w:spacing w:before="0" w:after="0" w:line="240" w:lineRule="auto"/>
              <w:rPr>
                <w:ins w:id="42205" w:author="pete jones" w:date="2022-03-13T07:59:00Z"/>
                <w:sz w:val="16"/>
                <w:szCs w:val="16"/>
                <w:rPrChange w:id="42206" w:author="pete jones" w:date="2022-03-13T07:59:00Z">
                  <w:rPr>
                    <w:ins w:id="42207" w:author="pete jones" w:date="2022-03-13T07:59:00Z"/>
                  </w:rPr>
                </w:rPrChange>
              </w:rPr>
              <w:pPrChange w:id="42208" w:author="pete jones" w:date="2022-03-13T08:00:00Z">
                <w:pPr/>
              </w:pPrChange>
            </w:pPr>
            <w:ins w:id="42209" w:author="pete jones" w:date="2022-03-13T07:59:00Z">
              <w:r w:rsidRPr="00F62537">
                <w:rPr>
                  <w:sz w:val="16"/>
                  <w:szCs w:val="16"/>
                  <w:rPrChange w:id="42210" w:author="pete jones" w:date="2022-03-13T07:59:00Z">
                    <w:rPr/>
                  </w:rPrChange>
                </w:rPr>
                <w:t>I believe doing this activity could be beneficial to me</w:t>
              </w:r>
            </w:ins>
          </w:p>
        </w:tc>
        <w:tc>
          <w:tcPr>
            <w:tcW w:w="565" w:type="dxa"/>
            <w:noWrap/>
            <w:hideMark/>
            <w:tcPrChange w:id="42211" w:author="pete jones" w:date="2022-03-13T08:03:00Z">
              <w:tcPr>
                <w:tcW w:w="899" w:type="dxa"/>
                <w:noWrap/>
                <w:hideMark/>
              </w:tcPr>
            </w:tcPrChange>
          </w:tcPr>
          <w:p w14:paraId="25915123" w14:textId="0CBB935B" w:rsidR="00F62537" w:rsidRPr="00F62537" w:rsidRDefault="00F62537">
            <w:pPr>
              <w:spacing w:before="0" w:after="0" w:line="240" w:lineRule="auto"/>
              <w:jc w:val="center"/>
              <w:rPr>
                <w:ins w:id="42212" w:author="pete jones" w:date="2022-03-13T07:59:00Z"/>
                <w:sz w:val="16"/>
                <w:szCs w:val="16"/>
                <w:rPrChange w:id="42213" w:author="pete jones" w:date="2022-03-13T07:59:00Z">
                  <w:rPr>
                    <w:ins w:id="42214" w:author="pete jones" w:date="2022-03-13T07:59:00Z"/>
                  </w:rPr>
                </w:rPrChange>
              </w:rPr>
              <w:pPrChange w:id="42215" w:author="pete jones" w:date="2022-03-13T08:00:00Z">
                <w:pPr/>
              </w:pPrChange>
            </w:pPr>
          </w:p>
        </w:tc>
      </w:tr>
      <w:tr w:rsidR="00F62537" w:rsidRPr="00F62537" w14:paraId="42E9D626" w14:textId="77777777" w:rsidTr="00F62537">
        <w:trPr>
          <w:trHeight w:val="315"/>
          <w:jc w:val="center"/>
          <w:ins w:id="42216" w:author="pete jones" w:date="2022-03-13T07:59:00Z"/>
          <w:trPrChange w:id="42217" w:author="pete jones" w:date="2022-03-13T08:03:00Z">
            <w:trPr>
              <w:trHeight w:val="315"/>
            </w:trPr>
          </w:trPrChange>
        </w:trPr>
        <w:tc>
          <w:tcPr>
            <w:tcW w:w="920" w:type="dxa"/>
            <w:noWrap/>
            <w:hideMark/>
            <w:tcPrChange w:id="42218" w:author="pete jones" w:date="2022-03-13T08:03:00Z">
              <w:tcPr>
                <w:tcW w:w="898" w:type="dxa"/>
                <w:noWrap/>
                <w:hideMark/>
              </w:tcPr>
            </w:tcPrChange>
          </w:tcPr>
          <w:p w14:paraId="5621F628" w14:textId="77777777" w:rsidR="00F62537" w:rsidRPr="00F62537" w:rsidRDefault="00F62537">
            <w:pPr>
              <w:spacing w:before="0" w:after="0" w:line="240" w:lineRule="auto"/>
              <w:jc w:val="center"/>
              <w:rPr>
                <w:ins w:id="42219" w:author="pete jones" w:date="2022-03-13T07:59:00Z"/>
                <w:sz w:val="16"/>
                <w:szCs w:val="16"/>
                <w:rPrChange w:id="42220" w:author="pete jones" w:date="2022-03-13T07:59:00Z">
                  <w:rPr>
                    <w:ins w:id="42221" w:author="pete jones" w:date="2022-03-13T07:59:00Z"/>
                  </w:rPr>
                </w:rPrChange>
              </w:rPr>
              <w:pPrChange w:id="42222" w:author="pete jones" w:date="2022-03-13T08:03:00Z">
                <w:pPr/>
              </w:pPrChange>
            </w:pPr>
            <w:ins w:id="42223" w:author="pete jones" w:date="2022-03-13T07:59:00Z">
              <w:r w:rsidRPr="00F62537">
                <w:rPr>
                  <w:sz w:val="16"/>
                  <w:szCs w:val="16"/>
                  <w:rPrChange w:id="42224" w:author="pete jones" w:date="2022-03-13T07:59:00Z">
                    <w:rPr/>
                  </w:rPrChange>
                </w:rPr>
                <w:t>37</w:t>
              </w:r>
            </w:ins>
          </w:p>
        </w:tc>
        <w:tc>
          <w:tcPr>
            <w:tcW w:w="533" w:type="dxa"/>
            <w:noWrap/>
            <w:hideMark/>
            <w:tcPrChange w:id="42225" w:author="pete jones" w:date="2022-03-13T08:03:00Z">
              <w:tcPr>
                <w:tcW w:w="1088" w:type="dxa"/>
                <w:noWrap/>
                <w:hideMark/>
              </w:tcPr>
            </w:tcPrChange>
          </w:tcPr>
          <w:p w14:paraId="6FED316C" w14:textId="77777777" w:rsidR="00F62537" w:rsidRPr="00F62537" w:rsidRDefault="00F62537">
            <w:pPr>
              <w:spacing w:before="0" w:after="0" w:line="240" w:lineRule="auto"/>
              <w:rPr>
                <w:ins w:id="42226" w:author="pete jones" w:date="2022-03-13T07:59:00Z"/>
                <w:sz w:val="16"/>
                <w:szCs w:val="16"/>
                <w:rPrChange w:id="42227" w:author="pete jones" w:date="2022-03-13T07:59:00Z">
                  <w:rPr>
                    <w:ins w:id="42228" w:author="pete jones" w:date="2022-03-13T07:59:00Z"/>
                  </w:rPr>
                </w:rPrChange>
              </w:rPr>
              <w:pPrChange w:id="42229" w:author="pete jones" w:date="2022-03-13T08:00:00Z">
                <w:pPr/>
              </w:pPrChange>
            </w:pPr>
            <w:ins w:id="42230" w:author="pete jones" w:date="2022-03-13T07:59:00Z">
              <w:r w:rsidRPr="00F62537">
                <w:rPr>
                  <w:sz w:val="16"/>
                  <w:szCs w:val="16"/>
                  <w:rPrChange w:id="42231" w:author="pete jones" w:date="2022-03-13T07:59:00Z">
                    <w:rPr/>
                  </w:rPrChange>
                </w:rPr>
                <w:t>6.7</w:t>
              </w:r>
            </w:ins>
          </w:p>
        </w:tc>
        <w:tc>
          <w:tcPr>
            <w:tcW w:w="5065" w:type="dxa"/>
            <w:noWrap/>
            <w:hideMark/>
            <w:tcPrChange w:id="42232" w:author="pete jones" w:date="2022-03-13T08:03:00Z">
              <w:tcPr>
                <w:tcW w:w="5892" w:type="dxa"/>
                <w:noWrap/>
                <w:hideMark/>
              </w:tcPr>
            </w:tcPrChange>
          </w:tcPr>
          <w:p w14:paraId="798DF4B7" w14:textId="77777777" w:rsidR="00F62537" w:rsidRPr="00F62537" w:rsidRDefault="00F62537">
            <w:pPr>
              <w:spacing w:before="0" w:after="0" w:line="240" w:lineRule="auto"/>
              <w:rPr>
                <w:ins w:id="42233" w:author="pete jones" w:date="2022-03-13T07:59:00Z"/>
                <w:sz w:val="16"/>
                <w:szCs w:val="16"/>
                <w:rPrChange w:id="42234" w:author="pete jones" w:date="2022-03-13T07:59:00Z">
                  <w:rPr>
                    <w:ins w:id="42235" w:author="pete jones" w:date="2022-03-13T07:59:00Z"/>
                  </w:rPr>
                </w:rPrChange>
              </w:rPr>
              <w:pPrChange w:id="42236" w:author="pete jones" w:date="2022-03-13T08:00:00Z">
                <w:pPr/>
              </w:pPrChange>
            </w:pPr>
            <w:ins w:id="42237" w:author="pete jones" w:date="2022-03-13T07:59:00Z">
              <w:r w:rsidRPr="00F62537">
                <w:rPr>
                  <w:sz w:val="16"/>
                  <w:szCs w:val="16"/>
                  <w:rPrChange w:id="42238" w:author="pete jones" w:date="2022-03-13T07:59:00Z">
                    <w:rPr/>
                  </w:rPrChange>
                </w:rPr>
                <w:t>I think this is an important activity</w:t>
              </w:r>
            </w:ins>
          </w:p>
        </w:tc>
        <w:tc>
          <w:tcPr>
            <w:tcW w:w="565" w:type="dxa"/>
            <w:noWrap/>
            <w:hideMark/>
            <w:tcPrChange w:id="42239" w:author="pete jones" w:date="2022-03-13T08:03:00Z">
              <w:tcPr>
                <w:tcW w:w="899" w:type="dxa"/>
                <w:noWrap/>
                <w:hideMark/>
              </w:tcPr>
            </w:tcPrChange>
          </w:tcPr>
          <w:p w14:paraId="55F213AE" w14:textId="1310B538" w:rsidR="00F62537" w:rsidRPr="00F62537" w:rsidRDefault="00F62537">
            <w:pPr>
              <w:spacing w:before="0" w:after="0" w:line="240" w:lineRule="auto"/>
              <w:jc w:val="center"/>
              <w:rPr>
                <w:ins w:id="42240" w:author="pete jones" w:date="2022-03-13T07:59:00Z"/>
                <w:sz w:val="16"/>
                <w:szCs w:val="16"/>
                <w:rPrChange w:id="42241" w:author="pete jones" w:date="2022-03-13T07:59:00Z">
                  <w:rPr>
                    <w:ins w:id="42242" w:author="pete jones" w:date="2022-03-13T07:59:00Z"/>
                  </w:rPr>
                </w:rPrChange>
              </w:rPr>
              <w:pPrChange w:id="42243" w:author="pete jones" w:date="2022-03-13T08:00:00Z">
                <w:pPr/>
              </w:pPrChange>
            </w:pPr>
          </w:p>
        </w:tc>
      </w:tr>
      <w:tr w:rsidR="00F62537" w:rsidRPr="00F62537" w14:paraId="3F295757" w14:textId="77777777" w:rsidTr="00F62537">
        <w:trPr>
          <w:trHeight w:val="300"/>
          <w:jc w:val="center"/>
          <w:ins w:id="42244" w:author="pete jones" w:date="2022-03-13T07:59:00Z"/>
          <w:trPrChange w:id="42245" w:author="pete jones" w:date="2022-03-13T08:03:00Z">
            <w:trPr>
              <w:trHeight w:val="300"/>
            </w:trPr>
          </w:trPrChange>
        </w:trPr>
        <w:tc>
          <w:tcPr>
            <w:tcW w:w="920" w:type="dxa"/>
            <w:noWrap/>
            <w:hideMark/>
            <w:tcPrChange w:id="42246" w:author="pete jones" w:date="2022-03-13T08:03:00Z">
              <w:tcPr>
                <w:tcW w:w="898" w:type="dxa"/>
                <w:noWrap/>
                <w:hideMark/>
              </w:tcPr>
            </w:tcPrChange>
          </w:tcPr>
          <w:p w14:paraId="2DF951D7" w14:textId="17DDEECF" w:rsidR="00F62537" w:rsidRPr="00F62537" w:rsidRDefault="00F62537">
            <w:pPr>
              <w:spacing w:before="0" w:after="0" w:line="240" w:lineRule="auto"/>
              <w:jc w:val="center"/>
              <w:rPr>
                <w:ins w:id="42247" w:author="pete jones" w:date="2022-03-13T07:59:00Z"/>
                <w:sz w:val="16"/>
                <w:szCs w:val="16"/>
                <w:rPrChange w:id="42248" w:author="pete jones" w:date="2022-03-13T07:59:00Z">
                  <w:rPr>
                    <w:ins w:id="42249" w:author="pete jones" w:date="2022-03-13T07:59:00Z"/>
                  </w:rPr>
                </w:rPrChange>
              </w:rPr>
              <w:pPrChange w:id="42250" w:author="pete jones" w:date="2022-03-13T08:03:00Z">
                <w:pPr/>
              </w:pPrChange>
            </w:pPr>
          </w:p>
        </w:tc>
        <w:tc>
          <w:tcPr>
            <w:tcW w:w="533" w:type="dxa"/>
            <w:noWrap/>
            <w:hideMark/>
            <w:tcPrChange w:id="42251" w:author="pete jones" w:date="2022-03-13T08:03:00Z">
              <w:tcPr>
                <w:tcW w:w="1088" w:type="dxa"/>
                <w:noWrap/>
                <w:hideMark/>
              </w:tcPr>
            </w:tcPrChange>
          </w:tcPr>
          <w:p w14:paraId="50C57F52" w14:textId="77777777" w:rsidR="00F62537" w:rsidRPr="00F62537" w:rsidRDefault="00F62537">
            <w:pPr>
              <w:spacing w:before="0" w:after="0" w:line="240" w:lineRule="auto"/>
              <w:rPr>
                <w:ins w:id="42252" w:author="pete jones" w:date="2022-03-13T07:59:00Z"/>
                <w:b/>
                <w:bCs/>
                <w:sz w:val="16"/>
                <w:szCs w:val="16"/>
                <w:rPrChange w:id="42253" w:author="pete jones" w:date="2022-03-13T07:59:00Z">
                  <w:rPr>
                    <w:ins w:id="42254" w:author="pete jones" w:date="2022-03-13T07:59:00Z"/>
                    <w:b/>
                    <w:bCs/>
                  </w:rPr>
                </w:rPrChange>
              </w:rPr>
              <w:pPrChange w:id="42255" w:author="pete jones" w:date="2022-03-13T08:00:00Z">
                <w:pPr/>
              </w:pPrChange>
            </w:pPr>
            <w:ins w:id="42256" w:author="pete jones" w:date="2022-03-13T07:59:00Z">
              <w:r w:rsidRPr="00F62537">
                <w:rPr>
                  <w:b/>
                  <w:bCs/>
                  <w:sz w:val="16"/>
                  <w:szCs w:val="16"/>
                  <w:rPrChange w:id="42257" w:author="pete jones" w:date="2022-03-13T07:59:00Z">
                    <w:rPr>
                      <w:b/>
                      <w:bCs/>
                    </w:rPr>
                  </w:rPrChange>
                </w:rPr>
                <w:t>7.0</w:t>
              </w:r>
            </w:ins>
          </w:p>
        </w:tc>
        <w:tc>
          <w:tcPr>
            <w:tcW w:w="5065" w:type="dxa"/>
            <w:noWrap/>
            <w:hideMark/>
            <w:tcPrChange w:id="42258" w:author="pete jones" w:date="2022-03-13T08:03:00Z">
              <w:tcPr>
                <w:tcW w:w="5892" w:type="dxa"/>
                <w:noWrap/>
                <w:hideMark/>
              </w:tcPr>
            </w:tcPrChange>
          </w:tcPr>
          <w:p w14:paraId="43B23AF0" w14:textId="77777777" w:rsidR="00F62537" w:rsidRPr="00F62537" w:rsidRDefault="00F62537">
            <w:pPr>
              <w:spacing w:before="0" w:after="0" w:line="240" w:lineRule="auto"/>
              <w:rPr>
                <w:ins w:id="42259" w:author="pete jones" w:date="2022-03-13T07:59:00Z"/>
                <w:b/>
                <w:bCs/>
                <w:sz w:val="16"/>
                <w:szCs w:val="16"/>
                <w:rPrChange w:id="42260" w:author="pete jones" w:date="2022-03-13T07:59:00Z">
                  <w:rPr>
                    <w:ins w:id="42261" w:author="pete jones" w:date="2022-03-13T07:59:00Z"/>
                    <w:b/>
                    <w:bCs/>
                  </w:rPr>
                </w:rPrChange>
              </w:rPr>
              <w:pPrChange w:id="42262" w:author="pete jones" w:date="2022-03-13T08:00:00Z">
                <w:pPr/>
              </w:pPrChange>
            </w:pPr>
            <w:ins w:id="42263" w:author="pete jones" w:date="2022-03-13T07:59:00Z">
              <w:r w:rsidRPr="00F62537">
                <w:rPr>
                  <w:b/>
                  <w:bCs/>
                  <w:sz w:val="16"/>
                  <w:szCs w:val="16"/>
                  <w:rPrChange w:id="42264" w:author="pete jones" w:date="2022-03-13T07:59:00Z">
                    <w:rPr>
                      <w:b/>
                      <w:bCs/>
                    </w:rPr>
                  </w:rPrChange>
                </w:rPr>
                <w:t>Relatedness</w:t>
              </w:r>
            </w:ins>
          </w:p>
        </w:tc>
        <w:tc>
          <w:tcPr>
            <w:tcW w:w="565" w:type="dxa"/>
            <w:noWrap/>
            <w:hideMark/>
            <w:tcPrChange w:id="42265" w:author="pete jones" w:date="2022-03-13T08:03:00Z">
              <w:tcPr>
                <w:tcW w:w="899" w:type="dxa"/>
                <w:noWrap/>
                <w:hideMark/>
              </w:tcPr>
            </w:tcPrChange>
          </w:tcPr>
          <w:p w14:paraId="278BF456" w14:textId="6F969893" w:rsidR="00F62537" w:rsidRPr="00F62537" w:rsidRDefault="00F62537">
            <w:pPr>
              <w:spacing w:before="0" w:after="0" w:line="240" w:lineRule="auto"/>
              <w:jc w:val="center"/>
              <w:rPr>
                <w:ins w:id="42266" w:author="pete jones" w:date="2022-03-13T07:59:00Z"/>
                <w:b/>
                <w:bCs/>
                <w:sz w:val="16"/>
                <w:szCs w:val="16"/>
                <w:rPrChange w:id="42267" w:author="pete jones" w:date="2022-03-13T07:59:00Z">
                  <w:rPr>
                    <w:ins w:id="42268" w:author="pete jones" w:date="2022-03-13T07:59:00Z"/>
                    <w:b/>
                    <w:bCs/>
                  </w:rPr>
                </w:rPrChange>
              </w:rPr>
              <w:pPrChange w:id="42269" w:author="pete jones" w:date="2022-03-13T08:00:00Z">
                <w:pPr/>
              </w:pPrChange>
            </w:pPr>
          </w:p>
        </w:tc>
      </w:tr>
      <w:tr w:rsidR="00F62537" w:rsidRPr="00F62537" w14:paraId="474E479C" w14:textId="77777777" w:rsidTr="00F62537">
        <w:trPr>
          <w:trHeight w:val="300"/>
          <w:jc w:val="center"/>
          <w:ins w:id="42270" w:author="pete jones" w:date="2022-03-13T07:59:00Z"/>
          <w:trPrChange w:id="42271" w:author="pete jones" w:date="2022-03-13T08:03:00Z">
            <w:trPr>
              <w:trHeight w:val="300"/>
            </w:trPr>
          </w:trPrChange>
        </w:trPr>
        <w:tc>
          <w:tcPr>
            <w:tcW w:w="920" w:type="dxa"/>
            <w:noWrap/>
            <w:hideMark/>
            <w:tcPrChange w:id="42272" w:author="pete jones" w:date="2022-03-13T08:03:00Z">
              <w:tcPr>
                <w:tcW w:w="898" w:type="dxa"/>
                <w:noWrap/>
                <w:hideMark/>
              </w:tcPr>
            </w:tcPrChange>
          </w:tcPr>
          <w:p w14:paraId="3008851D" w14:textId="77777777" w:rsidR="00F62537" w:rsidRPr="00F62537" w:rsidRDefault="00F62537">
            <w:pPr>
              <w:spacing w:before="0" w:after="0" w:line="240" w:lineRule="auto"/>
              <w:jc w:val="center"/>
              <w:rPr>
                <w:ins w:id="42273" w:author="pete jones" w:date="2022-03-13T07:59:00Z"/>
                <w:sz w:val="16"/>
                <w:szCs w:val="16"/>
                <w:rPrChange w:id="42274" w:author="pete jones" w:date="2022-03-13T07:59:00Z">
                  <w:rPr>
                    <w:ins w:id="42275" w:author="pete jones" w:date="2022-03-13T07:59:00Z"/>
                  </w:rPr>
                </w:rPrChange>
              </w:rPr>
              <w:pPrChange w:id="42276" w:author="pete jones" w:date="2022-03-13T08:03:00Z">
                <w:pPr/>
              </w:pPrChange>
            </w:pPr>
            <w:ins w:id="42277" w:author="pete jones" w:date="2022-03-13T07:59:00Z">
              <w:r w:rsidRPr="00F62537">
                <w:rPr>
                  <w:sz w:val="16"/>
                  <w:szCs w:val="16"/>
                  <w:rPrChange w:id="42278" w:author="pete jones" w:date="2022-03-13T07:59:00Z">
                    <w:rPr/>
                  </w:rPrChange>
                </w:rPr>
                <w:t>38</w:t>
              </w:r>
            </w:ins>
          </w:p>
        </w:tc>
        <w:tc>
          <w:tcPr>
            <w:tcW w:w="533" w:type="dxa"/>
            <w:noWrap/>
            <w:hideMark/>
            <w:tcPrChange w:id="42279" w:author="pete jones" w:date="2022-03-13T08:03:00Z">
              <w:tcPr>
                <w:tcW w:w="1088" w:type="dxa"/>
                <w:noWrap/>
                <w:hideMark/>
              </w:tcPr>
            </w:tcPrChange>
          </w:tcPr>
          <w:p w14:paraId="51E78193" w14:textId="77777777" w:rsidR="00F62537" w:rsidRPr="00F62537" w:rsidRDefault="00F62537">
            <w:pPr>
              <w:spacing w:before="0" w:after="0" w:line="240" w:lineRule="auto"/>
              <w:rPr>
                <w:ins w:id="42280" w:author="pete jones" w:date="2022-03-13T07:59:00Z"/>
                <w:sz w:val="16"/>
                <w:szCs w:val="16"/>
                <w:rPrChange w:id="42281" w:author="pete jones" w:date="2022-03-13T07:59:00Z">
                  <w:rPr>
                    <w:ins w:id="42282" w:author="pete jones" w:date="2022-03-13T07:59:00Z"/>
                  </w:rPr>
                </w:rPrChange>
              </w:rPr>
              <w:pPrChange w:id="42283" w:author="pete jones" w:date="2022-03-13T08:00:00Z">
                <w:pPr/>
              </w:pPrChange>
            </w:pPr>
            <w:ins w:id="42284" w:author="pete jones" w:date="2022-03-13T07:59:00Z">
              <w:r w:rsidRPr="00F62537">
                <w:rPr>
                  <w:sz w:val="16"/>
                  <w:szCs w:val="16"/>
                  <w:rPrChange w:id="42285" w:author="pete jones" w:date="2022-03-13T07:59:00Z">
                    <w:rPr/>
                  </w:rPrChange>
                </w:rPr>
                <w:t>7.1</w:t>
              </w:r>
            </w:ins>
          </w:p>
        </w:tc>
        <w:tc>
          <w:tcPr>
            <w:tcW w:w="5065" w:type="dxa"/>
            <w:noWrap/>
            <w:hideMark/>
            <w:tcPrChange w:id="42286" w:author="pete jones" w:date="2022-03-13T08:03:00Z">
              <w:tcPr>
                <w:tcW w:w="5892" w:type="dxa"/>
                <w:noWrap/>
                <w:hideMark/>
              </w:tcPr>
            </w:tcPrChange>
          </w:tcPr>
          <w:p w14:paraId="3962CEA7" w14:textId="614D2BAF" w:rsidR="00F62537" w:rsidRPr="00F62537" w:rsidRDefault="00F62537">
            <w:pPr>
              <w:spacing w:before="0" w:after="0" w:line="240" w:lineRule="auto"/>
              <w:rPr>
                <w:ins w:id="42287" w:author="pete jones" w:date="2022-03-13T07:59:00Z"/>
                <w:sz w:val="16"/>
                <w:szCs w:val="16"/>
                <w:rPrChange w:id="42288" w:author="pete jones" w:date="2022-03-13T07:59:00Z">
                  <w:rPr>
                    <w:ins w:id="42289" w:author="pete jones" w:date="2022-03-13T07:59:00Z"/>
                  </w:rPr>
                </w:rPrChange>
              </w:rPr>
              <w:pPrChange w:id="42290" w:author="pete jones" w:date="2022-03-13T08:00:00Z">
                <w:pPr/>
              </w:pPrChange>
            </w:pPr>
            <w:ins w:id="42291" w:author="pete jones" w:date="2022-03-13T07:59:00Z">
              <w:r w:rsidRPr="00F62537">
                <w:rPr>
                  <w:sz w:val="16"/>
                  <w:szCs w:val="16"/>
                  <w:rPrChange w:id="42292" w:author="pete jones" w:date="2022-03-13T07:59:00Z">
                    <w:rPr/>
                  </w:rPrChange>
                </w:rPr>
                <w:t xml:space="preserve">I felt really distant </w:t>
              </w:r>
            </w:ins>
            <w:ins w:id="42293" w:author="pete jones" w:date="2022-03-30T10:52:00Z">
              <w:r w:rsidR="002A65B6">
                <w:rPr>
                  <w:sz w:val="16"/>
                  <w:szCs w:val="16"/>
                </w:rPr>
                <w:t>from</w:t>
              </w:r>
            </w:ins>
            <w:ins w:id="42294" w:author="pete jones" w:date="2022-03-13T07:59:00Z">
              <w:r w:rsidRPr="00F62537">
                <w:rPr>
                  <w:sz w:val="16"/>
                  <w:szCs w:val="16"/>
                  <w:rPrChange w:id="42295" w:author="pete jones" w:date="2022-03-13T07:59:00Z">
                    <w:rPr/>
                  </w:rPrChange>
                </w:rPr>
                <w:t xml:space="preserve"> the team</w:t>
              </w:r>
            </w:ins>
          </w:p>
        </w:tc>
        <w:tc>
          <w:tcPr>
            <w:tcW w:w="565" w:type="dxa"/>
            <w:noWrap/>
            <w:hideMark/>
            <w:tcPrChange w:id="42296" w:author="pete jones" w:date="2022-03-13T08:03:00Z">
              <w:tcPr>
                <w:tcW w:w="899" w:type="dxa"/>
                <w:noWrap/>
                <w:hideMark/>
              </w:tcPr>
            </w:tcPrChange>
          </w:tcPr>
          <w:p w14:paraId="1E9EA5E0" w14:textId="77777777" w:rsidR="00F62537" w:rsidRPr="00F62537" w:rsidRDefault="00F62537">
            <w:pPr>
              <w:spacing w:before="0" w:after="0" w:line="240" w:lineRule="auto"/>
              <w:jc w:val="center"/>
              <w:rPr>
                <w:ins w:id="42297" w:author="pete jones" w:date="2022-03-13T07:59:00Z"/>
                <w:sz w:val="16"/>
                <w:szCs w:val="16"/>
                <w:rPrChange w:id="42298" w:author="pete jones" w:date="2022-03-13T07:59:00Z">
                  <w:rPr>
                    <w:ins w:id="42299" w:author="pete jones" w:date="2022-03-13T07:59:00Z"/>
                  </w:rPr>
                </w:rPrChange>
              </w:rPr>
              <w:pPrChange w:id="42300" w:author="pete jones" w:date="2022-03-13T08:00:00Z">
                <w:pPr/>
              </w:pPrChange>
            </w:pPr>
            <w:ins w:id="42301" w:author="pete jones" w:date="2022-03-13T07:59:00Z">
              <w:r w:rsidRPr="00F62537">
                <w:rPr>
                  <w:sz w:val="16"/>
                  <w:szCs w:val="16"/>
                  <w:rPrChange w:id="42302" w:author="pete jones" w:date="2022-03-13T07:59:00Z">
                    <w:rPr/>
                  </w:rPrChange>
                </w:rPr>
                <w:t>R</w:t>
              </w:r>
            </w:ins>
          </w:p>
        </w:tc>
      </w:tr>
      <w:tr w:rsidR="00F62537" w:rsidRPr="00F62537" w14:paraId="4B27D8A7" w14:textId="77777777" w:rsidTr="00F62537">
        <w:trPr>
          <w:trHeight w:val="300"/>
          <w:jc w:val="center"/>
          <w:ins w:id="42303" w:author="pete jones" w:date="2022-03-13T07:59:00Z"/>
          <w:trPrChange w:id="42304" w:author="pete jones" w:date="2022-03-13T08:03:00Z">
            <w:trPr>
              <w:trHeight w:val="300"/>
            </w:trPr>
          </w:trPrChange>
        </w:trPr>
        <w:tc>
          <w:tcPr>
            <w:tcW w:w="920" w:type="dxa"/>
            <w:noWrap/>
            <w:hideMark/>
            <w:tcPrChange w:id="42305" w:author="pete jones" w:date="2022-03-13T08:03:00Z">
              <w:tcPr>
                <w:tcW w:w="898" w:type="dxa"/>
                <w:noWrap/>
                <w:hideMark/>
              </w:tcPr>
            </w:tcPrChange>
          </w:tcPr>
          <w:p w14:paraId="211DFF38" w14:textId="77777777" w:rsidR="00F62537" w:rsidRPr="00F62537" w:rsidRDefault="00F62537">
            <w:pPr>
              <w:spacing w:before="0" w:after="0" w:line="240" w:lineRule="auto"/>
              <w:jc w:val="center"/>
              <w:rPr>
                <w:ins w:id="42306" w:author="pete jones" w:date="2022-03-13T07:59:00Z"/>
                <w:sz w:val="16"/>
                <w:szCs w:val="16"/>
                <w:rPrChange w:id="42307" w:author="pete jones" w:date="2022-03-13T07:59:00Z">
                  <w:rPr>
                    <w:ins w:id="42308" w:author="pete jones" w:date="2022-03-13T07:59:00Z"/>
                  </w:rPr>
                </w:rPrChange>
              </w:rPr>
              <w:pPrChange w:id="42309" w:author="pete jones" w:date="2022-03-13T08:03:00Z">
                <w:pPr/>
              </w:pPrChange>
            </w:pPr>
            <w:ins w:id="42310" w:author="pete jones" w:date="2022-03-13T07:59:00Z">
              <w:r w:rsidRPr="00F62537">
                <w:rPr>
                  <w:sz w:val="16"/>
                  <w:szCs w:val="16"/>
                  <w:rPrChange w:id="42311" w:author="pete jones" w:date="2022-03-13T07:59:00Z">
                    <w:rPr/>
                  </w:rPrChange>
                </w:rPr>
                <w:t>39</w:t>
              </w:r>
            </w:ins>
          </w:p>
        </w:tc>
        <w:tc>
          <w:tcPr>
            <w:tcW w:w="533" w:type="dxa"/>
            <w:noWrap/>
            <w:hideMark/>
            <w:tcPrChange w:id="42312" w:author="pete jones" w:date="2022-03-13T08:03:00Z">
              <w:tcPr>
                <w:tcW w:w="1088" w:type="dxa"/>
                <w:noWrap/>
                <w:hideMark/>
              </w:tcPr>
            </w:tcPrChange>
          </w:tcPr>
          <w:p w14:paraId="16D4CF21" w14:textId="77777777" w:rsidR="00F62537" w:rsidRPr="00F62537" w:rsidRDefault="00F62537">
            <w:pPr>
              <w:spacing w:before="0" w:after="0" w:line="240" w:lineRule="auto"/>
              <w:rPr>
                <w:ins w:id="42313" w:author="pete jones" w:date="2022-03-13T07:59:00Z"/>
                <w:sz w:val="16"/>
                <w:szCs w:val="16"/>
                <w:rPrChange w:id="42314" w:author="pete jones" w:date="2022-03-13T07:59:00Z">
                  <w:rPr>
                    <w:ins w:id="42315" w:author="pete jones" w:date="2022-03-13T07:59:00Z"/>
                  </w:rPr>
                </w:rPrChange>
              </w:rPr>
              <w:pPrChange w:id="42316" w:author="pete jones" w:date="2022-03-13T08:00:00Z">
                <w:pPr/>
              </w:pPrChange>
            </w:pPr>
            <w:ins w:id="42317" w:author="pete jones" w:date="2022-03-13T07:59:00Z">
              <w:r w:rsidRPr="00F62537">
                <w:rPr>
                  <w:sz w:val="16"/>
                  <w:szCs w:val="16"/>
                  <w:rPrChange w:id="42318" w:author="pete jones" w:date="2022-03-13T07:59:00Z">
                    <w:rPr/>
                  </w:rPrChange>
                </w:rPr>
                <w:t>7.2</w:t>
              </w:r>
            </w:ins>
          </w:p>
        </w:tc>
        <w:tc>
          <w:tcPr>
            <w:tcW w:w="5065" w:type="dxa"/>
            <w:noWrap/>
            <w:hideMark/>
            <w:tcPrChange w:id="42319" w:author="pete jones" w:date="2022-03-13T08:03:00Z">
              <w:tcPr>
                <w:tcW w:w="5892" w:type="dxa"/>
                <w:noWrap/>
                <w:hideMark/>
              </w:tcPr>
            </w:tcPrChange>
          </w:tcPr>
          <w:p w14:paraId="7D1AD8E9" w14:textId="77777777" w:rsidR="00F62537" w:rsidRPr="00F62537" w:rsidRDefault="00F62537">
            <w:pPr>
              <w:spacing w:before="0" w:after="0" w:line="240" w:lineRule="auto"/>
              <w:rPr>
                <w:ins w:id="42320" w:author="pete jones" w:date="2022-03-13T07:59:00Z"/>
                <w:sz w:val="16"/>
                <w:szCs w:val="16"/>
                <w:rPrChange w:id="42321" w:author="pete jones" w:date="2022-03-13T07:59:00Z">
                  <w:rPr>
                    <w:ins w:id="42322" w:author="pete jones" w:date="2022-03-13T07:59:00Z"/>
                  </w:rPr>
                </w:rPrChange>
              </w:rPr>
              <w:pPrChange w:id="42323" w:author="pete jones" w:date="2022-03-13T08:00:00Z">
                <w:pPr/>
              </w:pPrChange>
            </w:pPr>
            <w:ins w:id="42324" w:author="pete jones" w:date="2022-03-13T07:59:00Z">
              <w:r w:rsidRPr="00F62537">
                <w:rPr>
                  <w:sz w:val="16"/>
                  <w:szCs w:val="16"/>
                  <w:rPrChange w:id="42325" w:author="pete jones" w:date="2022-03-13T07:59:00Z">
                    <w:rPr/>
                  </w:rPrChange>
                </w:rPr>
                <w:t>I really doubt that my teammates and I would ever be friends</w:t>
              </w:r>
            </w:ins>
          </w:p>
        </w:tc>
        <w:tc>
          <w:tcPr>
            <w:tcW w:w="565" w:type="dxa"/>
            <w:noWrap/>
            <w:hideMark/>
            <w:tcPrChange w:id="42326" w:author="pete jones" w:date="2022-03-13T08:03:00Z">
              <w:tcPr>
                <w:tcW w:w="899" w:type="dxa"/>
                <w:noWrap/>
                <w:hideMark/>
              </w:tcPr>
            </w:tcPrChange>
          </w:tcPr>
          <w:p w14:paraId="0A005E21" w14:textId="77777777" w:rsidR="00F62537" w:rsidRPr="00F62537" w:rsidRDefault="00F62537">
            <w:pPr>
              <w:spacing w:before="0" w:after="0" w:line="240" w:lineRule="auto"/>
              <w:jc w:val="center"/>
              <w:rPr>
                <w:ins w:id="42327" w:author="pete jones" w:date="2022-03-13T07:59:00Z"/>
                <w:sz w:val="16"/>
                <w:szCs w:val="16"/>
                <w:rPrChange w:id="42328" w:author="pete jones" w:date="2022-03-13T07:59:00Z">
                  <w:rPr>
                    <w:ins w:id="42329" w:author="pete jones" w:date="2022-03-13T07:59:00Z"/>
                  </w:rPr>
                </w:rPrChange>
              </w:rPr>
              <w:pPrChange w:id="42330" w:author="pete jones" w:date="2022-03-13T08:00:00Z">
                <w:pPr/>
              </w:pPrChange>
            </w:pPr>
            <w:ins w:id="42331" w:author="pete jones" w:date="2022-03-13T07:59:00Z">
              <w:r w:rsidRPr="00F62537">
                <w:rPr>
                  <w:sz w:val="16"/>
                  <w:szCs w:val="16"/>
                  <w:rPrChange w:id="42332" w:author="pete jones" w:date="2022-03-13T07:59:00Z">
                    <w:rPr/>
                  </w:rPrChange>
                </w:rPr>
                <w:t>R</w:t>
              </w:r>
            </w:ins>
          </w:p>
        </w:tc>
      </w:tr>
      <w:tr w:rsidR="00F62537" w:rsidRPr="00F62537" w14:paraId="72CEB5C7" w14:textId="77777777" w:rsidTr="00F62537">
        <w:trPr>
          <w:trHeight w:val="300"/>
          <w:jc w:val="center"/>
          <w:ins w:id="42333" w:author="pete jones" w:date="2022-03-13T07:59:00Z"/>
          <w:trPrChange w:id="42334" w:author="pete jones" w:date="2022-03-13T08:03:00Z">
            <w:trPr>
              <w:trHeight w:val="300"/>
            </w:trPr>
          </w:trPrChange>
        </w:trPr>
        <w:tc>
          <w:tcPr>
            <w:tcW w:w="920" w:type="dxa"/>
            <w:noWrap/>
            <w:hideMark/>
            <w:tcPrChange w:id="42335" w:author="pete jones" w:date="2022-03-13T08:03:00Z">
              <w:tcPr>
                <w:tcW w:w="898" w:type="dxa"/>
                <w:noWrap/>
                <w:hideMark/>
              </w:tcPr>
            </w:tcPrChange>
          </w:tcPr>
          <w:p w14:paraId="52AF4F24" w14:textId="77777777" w:rsidR="00F62537" w:rsidRPr="00F62537" w:rsidRDefault="00F62537">
            <w:pPr>
              <w:spacing w:before="0" w:after="0" w:line="240" w:lineRule="auto"/>
              <w:jc w:val="center"/>
              <w:rPr>
                <w:ins w:id="42336" w:author="pete jones" w:date="2022-03-13T07:59:00Z"/>
                <w:sz w:val="16"/>
                <w:szCs w:val="16"/>
                <w:rPrChange w:id="42337" w:author="pete jones" w:date="2022-03-13T07:59:00Z">
                  <w:rPr>
                    <w:ins w:id="42338" w:author="pete jones" w:date="2022-03-13T07:59:00Z"/>
                  </w:rPr>
                </w:rPrChange>
              </w:rPr>
              <w:pPrChange w:id="42339" w:author="pete jones" w:date="2022-03-13T08:03:00Z">
                <w:pPr/>
              </w:pPrChange>
            </w:pPr>
            <w:ins w:id="42340" w:author="pete jones" w:date="2022-03-13T07:59:00Z">
              <w:r w:rsidRPr="00F62537">
                <w:rPr>
                  <w:sz w:val="16"/>
                  <w:szCs w:val="16"/>
                  <w:rPrChange w:id="42341" w:author="pete jones" w:date="2022-03-13T07:59:00Z">
                    <w:rPr/>
                  </w:rPrChange>
                </w:rPr>
                <w:t>40</w:t>
              </w:r>
            </w:ins>
          </w:p>
        </w:tc>
        <w:tc>
          <w:tcPr>
            <w:tcW w:w="533" w:type="dxa"/>
            <w:noWrap/>
            <w:hideMark/>
            <w:tcPrChange w:id="42342" w:author="pete jones" w:date="2022-03-13T08:03:00Z">
              <w:tcPr>
                <w:tcW w:w="1088" w:type="dxa"/>
                <w:noWrap/>
                <w:hideMark/>
              </w:tcPr>
            </w:tcPrChange>
          </w:tcPr>
          <w:p w14:paraId="2A7BF511" w14:textId="77777777" w:rsidR="00F62537" w:rsidRPr="00F62537" w:rsidRDefault="00F62537">
            <w:pPr>
              <w:spacing w:before="0" w:after="0" w:line="240" w:lineRule="auto"/>
              <w:rPr>
                <w:ins w:id="42343" w:author="pete jones" w:date="2022-03-13T07:59:00Z"/>
                <w:sz w:val="16"/>
                <w:szCs w:val="16"/>
                <w:rPrChange w:id="42344" w:author="pete jones" w:date="2022-03-13T07:59:00Z">
                  <w:rPr>
                    <w:ins w:id="42345" w:author="pete jones" w:date="2022-03-13T07:59:00Z"/>
                  </w:rPr>
                </w:rPrChange>
              </w:rPr>
              <w:pPrChange w:id="42346" w:author="pete jones" w:date="2022-03-13T08:00:00Z">
                <w:pPr/>
              </w:pPrChange>
            </w:pPr>
            <w:ins w:id="42347" w:author="pete jones" w:date="2022-03-13T07:59:00Z">
              <w:r w:rsidRPr="00F62537">
                <w:rPr>
                  <w:sz w:val="16"/>
                  <w:szCs w:val="16"/>
                  <w:rPrChange w:id="42348" w:author="pete jones" w:date="2022-03-13T07:59:00Z">
                    <w:rPr/>
                  </w:rPrChange>
                </w:rPr>
                <w:t>7.3</w:t>
              </w:r>
            </w:ins>
          </w:p>
        </w:tc>
        <w:tc>
          <w:tcPr>
            <w:tcW w:w="5065" w:type="dxa"/>
            <w:noWrap/>
            <w:hideMark/>
            <w:tcPrChange w:id="42349" w:author="pete jones" w:date="2022-03-13T08:03:00Z">
              <w:tcPr>
                <w:tcW w:w="5892" w:type="dxa"/>
                <w:noWrap/>
                <w:hideMark/>
              </w:tcPr>
            </w:tcPrChange>
          </w:tcPr>
          <w:p w14:paraId="7075509C" w14:textId="77777777" w:rsidR="00F62537" w:rsidRPr="00F62537" w:rsidRDefault="00F62537">
            <w:pPr>
              <w:spacing w:before="0" w:after="0" w:line="240" w:lineRule="auto"/>
              <w:rPr>
                <w:ins w:id="42350" w:author="pete jones" w:date="2022-03-13T07:59:00Z"/>
                <w:sz w:val="16"/>
                <w:szCs w:val="16"/>
                <w:rPrChange w:id="42351" w:author="pete jones" w:date="2022-03-13T07:59:00Z">
                  <w:rPr>
                    <w:ins w:id="42352" w:author="pete jones" w:date="2022-03-13T07:59:00Z"/>
                  </w:rPr>
                </w:rPrChange>
              </w:rPr>
              <w:pPrChange w:id="42353" w:author="pete jones" w:date="2022-03-13T08:00:00Z">
                <w:pPr/>
              </w:pPrChange>
            </w:pPr>
            <w:ins w:id="42354" w:author="pete jones" w:date="2022-03-13T07:59:00Z">
              <w:r w:rsidRPr="00F62537">
                <w:rPr>
                  <w:sz w:val="16"/>
                  <w:szCs w:val="16"/>
                  <w:rPrChange w:id="42355" w:author="pete jones" w:date="2022-03-13T07:59:00Z">
                    <w:rPr/>
                  </w:rPrChange>
                </w:rPr>
                <w:t>I felt like I could really trust my teammates</w:t>
              </w:r>
            </w:ins>
          </w:p>
        </w:tc>
        <w:tc>
          <w:tcPr>
            <w:tcW w:w="565" w:type="dxa"/>
            <w:noWrap/>
            <w:hideMark/>
            <w:tcPrChange w:id="42356" w:author="pete jones" w:date="2022-03-13T08:03:00Z">
              <w:tcPr>
                <w:tcW w:w="899" w:type="dxa"/>
                <w:noWrap/>
                <w:hideMark/>
              </w:tcPr>
            </w:tcPrChange>
          </w:tcPr>
          <w:p w14:paraId="5FA25CCB" w14:textId="7F6830C5" w:rsidR="00F62537" w:rsidRPr="00F62537" w:rsidRDefault="00F62537">
            <w:pPr>
              <w:spacing w:before="0" w:after="0" w:line="240" w:lineRule="auto"/>
              <w:jc w:val="center"/>
              <w:rPr>
                <w:ins w:id="42357" w:author="pete jones" w:date="2022-03-13T07:59:00Z"/>
                <w:sz w:val="16"/>
                <w:szCs w:val="16"/>
                <w:rPrChange w:id="42358" w:author="pete jones" w:date="2022-03-13T07:59:00Z">
                  <w:rPr>
                    <w:ins w:id="42359" w:author="pete jones" w:date="2022-03-13T07:59:00Z"/>
                  </w:rPr>
                </w:rPrChange>
              </w:rPr>
              <w:pPrChange w:id="42360" w:author="pete jones" w:date="2022-03-13T08:00:00Z">
                <w:pPr/>
              </w:pPrChange>
            </w:pPr>
          </w:p>
        </w:tc>
      </w:tr>
      <w:tr w:rsidR="00F62537" w:rsidRPr="00F62537" w14:paraId="065231EF" w14:textId="77777777" w:rsidTr="00F62537">
        <w:trPr>
          <w:trHeight w:val="300"/>
          <w:jc w:val="center"/>
          <w:ins w:id="42361" w:author="pete jones" w:date="2022-03-13T07:59:00Z"/>
          <w:trPrChange w:id="42362" w:author="pete jones" w:date="2022-03-13T08:03:00Z">
            <w:trPr>
              <w:trHeight w:val="300"/>
            </w:trPr>
          </w:trPrChange>
        </w:trPr>
        <w:tc>
          <w:tcPr>
            <w:tcW w:w="920" w:type="dxa"/>
            <w:noWrap/>
            <w:hideMark/>
            <w:tcPrChange w:id="42363" w:author="pete jones" w:date="2022-03-13T08:03:00Z">
              <w:tcPr>
                <w:tcW w:w="898" w:type="dxa"/>
                <w:noWrap/>
                <w:hideMark/>
              </w:tcPr>
            </w:tcPrChange>
          </w:tcPr>
          <w:p w14:paraId="7F2091EB" w14:textId="77777777" w:rsidR="00F62537" w:rsidRPr="00F62537" w:rsidRDefault="00F62537">
            <w:pPr>
              <w:spacing w:before="0" w:after="0" w:line="240" w:lineRule="auto"/>
              <w:jc w:val="center"/>
              <w:rPr>
                <w:ins w:id="42364" w:author="pete jones" w:date="2022-03-13T07:59:00Z"/>
                <w:sz w:val="16"/>
                <w:szCs w:val="16"/>
                <w:rPrChange w:id="42365" w:author="pete jones" w:date="2022-03-13T07:59:00Z">
                  <w:rPr>
                    <w:ins w:id="42366" w:author="pete jones" w:date="2022-03-13T07:59:00Z"/>
                  </w:rPr>
                </w:rPrChange>
              </w:rPr>
              <w:pPrChange w:id="42367" w:author="pete jones" w:date="2022-03-13T08:03:00Z">
                <w:pPr/>
              </w:pPrChange>
            </w:pPr>
            <w:ins w:id="42368" w:author="pete jones" w:date="2022-03-13T07:59:00Z">
              <w:r w:rsidRPr="00F62537">
                <w:rPr>
                  <w:sz w:val="16"/>
                  <w:szCs w:val="16"/>
                  <w:rPrChange w:id="42369" w:author="pete jones" w:date="2022-03-13T07:59:00Z">
                    <w:rPr/>
                  </w:rPrChange>
                </w:rPr>
                <w:t>41</w:t>
              </w:r>
            </w:ins>
          </w:p>
        </w:tc>
        <w:tc>
          <w:tcPr>
            <w:tcW w:w="533" w:type="dxa"/>
            <w:noWrap/>
            <w:hideMark/>
            <w:tcPrChange w:id="42370" w:author="pete jones" w:date="2022-03-13T08:03:00Z">
              <w:tcPr>
                <w:tcW w:w="1088" w:type="dxa"/>
                <w:noWrap/>
                <w:hideMark/>
              </w:tcPr>
            </w:tcPrChange>
          </w:tcPr>
          <w:p w14:paraId="1F8AE3AD" w14:textId="77777777" w:rsidR="00F62537" w:rsidRPr="00F62537" w:rsidRDefault="00F62537">
            <w:pPr>
              <w:spacing w:before="0" w:after="0" w:line="240" w:lineRule="auto"/>
              <w:rPr>
                <w:ins w:id="42371" w:author="pete jones" w:date="2022-03-13T07:59:00Z"/>
                <w:sz w:val="16"/>
                <w:szCs w:val="16"/>
                <w:rPrChange w:id="42372" w:author="pete jones" w:date="2022-03-13T07:59:00Z">
                  <w:rPr>
                    <w:ins w:id="42373" w:author="pete jones" w:date="2022-03-13T07:59:00Z"/>
                  </w:rPr>
                </w:rPrChange>
              </w:rPr>
              <w:pPrChange w:id="42374" w:author="pete jones" w:date="2022-03-13T08:00:00Z">
                <w:pPr/>
              </w:pPrChange>
            </w:pPr>
            <w:ins w:id="42375" w:author="pete jones" w:date="2022-03-13T07:59:00Z">
              <w:r w:rsidRPr="00F62537">
                <w:rPr>
                  <w:sz w:val="16"/>
                  <w:szCs w:val="16"/>
                  <w:rPrChange w:id="42376" w:author="pete jones" w:date="2022-03-13T07:59:00Z">
                    <w:rPr/>
                  </w:rPrChange>
                </w:rPr>
                <w:t>7.4</w:t>
              </w:r>
            </w:ins>
          </w:p>
        </w:tc>
        <w:tc>
          <w:tcPr>
            <w:tcW w:w="5065" w:type="dxa"/>
            <w:noWrap/>
            <w:hideMark/>
            <w:tcPrChange w:id="42377" w:author="pete jones" w:date="2022-03-13T08:03:00Z">
              <w:tcPr>
                <w:tcW w:w="5892" w:type="dxa"/>
                <w:noWrap/>
                <w:hideMark/>
              </w:tcPr>
            </w:tcPrChange>
          </w:tcPr>
          <w:p w14:paraId="2E4D2EB4" w14:textId="77777777" w:rsidR="00F62537" w:rsidRPr="00F62537" w:rsidRDefault="00F62537">
            <w:pPr>
              <w:spacing w:before="0" w:after="0" w:line="240" w:lineRule="auto"/>
              <w:rPr>
                <w:ins w:id="42378" w:author="pete jones" w:date="2022-03-13T07:59:00Z"/>
                <w:sz w:val="16"/>
                <w:szCs w:val="16"/>
                <w:rPrChange w:id="42379" w:author="pete jones" w:date="2022-03-13T07:59:00Z">
                  <w:rPr>
                    <w:ins w:id="42380" w:author="pete jones" w:date="2022-03-13T07:59:00Z"/>
                  </w:rPr>
                </w:rPrChange>
              </w:rPr>
              <w:pPrChange w:id="42381" w:author="pete jones" w:date="2022-03-13T08:00:00Z">
                <w:pPr/>
              </w:pPrChange>
            </w:pPr>
            <w:ins w:id="42382" w:author="pete jones" w:date="2022-03-13T07:59:00Z">
              <w:r w:rsidRPr="00F62537">
                <w:rPr>
                  <w:sz w:val="16"/>
                  <w:szCs w:val="16"/>
                  <w:rPrChange w:id="42383" w:author="pete jones" w:date="2022-03-13T07:59:00Z">
                    <w:rPr/>
                  </w:rPrChange>
                </w:rPr>
                <w:t>I'd like a chance to interact with this team more often</w:t>
              </w:r>
            </w:ins>
          </w:p>
        </w:tc>
        <w:tc>
          <w:tcPr>
            <w:tcW w:w="565" w:type="dxa"/>
            <w:noWrap/>
            <w:hideMark/>
            <w:tcPrChange w:id="42384" w:author="pete jones" w:date="2022-03-13T08:03:00Z">
              <w:tcPr>
                <w:tcW w:w="899" w:type="dxa"/>
                <w:noWrap/>
                <w:hideMark/>
              </w:tcPr>
            </w:tcPrChange>
          </w:tcPr>
          <w:p w14:paraId="62057479" w14:textId="5B23DF97" w:rsidR="00F62537" w:rsidRPr="00F62537" w:rsidRDefault="00F62537">
            <w:pPr>
              <w:spacing w:before="0" w:after="0" w:line="240" w:lineRule="auto"/>
              <w:jc w:val="center"/>
              <w:rPr>
                <w:ins w:id="42385" w:author="pete jones" w:date="2022-03-13T07:59:00Z"/>
                <w:sz w:val="16"/>
                <w:szCs w:val="16"/>
                <w:rPrChange w:id="42386" w:author="pete jones" w:date="2022-03-13T07:59:00Z">
                  <w:rPr>
                    <w:ins w:id="42387" w:author="pete jones" w:date="2022-03-13T07:59:00Z"/>
                  </w:rPr>
                </w:rPrChange>
              </w:rPr>
              <w:pPrChange w:id="42388" w:author="pete jones" w:date="2022-03-13T08:00:00Z">
                <w:pPr/>
              </w:pPrChange>
            </w:pPr>
          </w:p>
        </w:tc>
      </w:tr>
      <w:tr w:rsidR="00F62537" w:rsidRPr="00F62537" w14:paraId="60107439" w14:textId="77777777" w:rsidTr="00F62537">
        <w:trPr>
          <w:trHeight w:val="300"/>
          <w:jc w:val="center"/>
          <w:ins w:id="42389" w:author="pete jones" w:date="2022-03-13T07:59:00Z"/>
          <w:trPrChange w:id="42390" w:author="pete jones" w:date="2022-03-13T08:03:00Z">
            <w:trPr>
              <w:trHeight w:val="300"/>
            </w:trPr>
          </w:trPrChange>
        </w:trPr>
        <w:tc>
          <w:tcPr>
            <w:tcW w:w="920" w:type="dxa"/>
            <w:noWrap/>
            <w:hideMark/>
            <w:tcPrChange w:id="42391" w:author="pete jones" w:date="2022-03-13T08:03:00Z">
              <w:tcPr>
                <w:tcW w:w="898" w:type="dxa"/>
                <w:noWrap/>
                <w:hideMark/>
              </w:tcPr>
            </w:tcPrChange>
          </w:tcPr>
          <w:p w14:paraId="1A52477D" w14:textId="77777777" w:rsidR="00F62537" w:rsidRPr="00F62537" w:rsidRDefault="00F62537">
            <w:pPr>
              <w:spacing w:before="0" w:after="0" w:line="240" w:lineRule="auto"/>
              <w:jc w:val="center"/>
              <w:rPr>
                <w:ins w:id="42392" w:author="pete jones" w:date="2022-03-13T07:59:00Z"/>
                <w:sz w:val="16"/>
                <w:szCs w:val="16"/>
                <w:rPrChange w:id="42393" w:author="pete jones" w:date="2022-03-13T07:59:00Z">
                  <w:rPr>
                    <w:ins w:id="42394" w:author="pete jones" w:date="2022-03-13T07:59:00Z"/>
                  </w:rPr>
                </w:rPrChange>
              </w:rPr>
              <w:pPrChange w:id="42395" w:author="pete jones" w:date="2022-03-13T08:03:00Z">
                <w:pPr/>
              </w:pPrChange>
            </w:pPr>
            <w:ins w:id="42396" w:author="pete jones" w:date="2022-03-13T07:59:00Z">
              <w:r w:rsidRPr="00F62537">
                <w:rPr>
                  <w:sz w:val="16"/>
                  <w:szCs w:val="16"/>
                  <w:rPrChange w:id="42397" w:author="pete jones" w:date="2022-03-13T07:59:00Z">
                    <w:rPr/>
                  </w:rPrChange>
                </w:rPr>
                <w:t>42</w:t>
              </w:r>
            </w:ins>
          </w:p>
        </w:tc>
        <w:tc>
          <w:tcPr>
            <w:tcW w:w="533" w:type="dxa"/>
            <w:noWrap/>
            <w:hideMark/>
            <w:tcPrChange w:id="42398" w:author="pete jones" w:date="2022-03-13T08:03:00Z">
              <w:tcPr>
                <w:tcW w:w="1088" w:type="dxa"/>
                <w:noWrap/>
                <w:hideMark/>
              </w:tcPr>
            </w:tcPrChange>
          </w:tcPr>
          <w:p w14:paraId="618D3996" w14:textId="77777777" w:rsidR="00F62537" w:rsidRPr="00F62537" w:rsidRDefault="00F62537">
            <w:pPr>
              <w:spacing w:before="0" w:after="0" w:line="240" w:lineRule="auto"/>
              <w:rPr>
                <w:ins w:id="42399" w:author="pete jones" w:date="2022-03-13T07:59:00Z"/>
                <w:sz w:val="16"/>
                <w:szCs w:val="16"/>
                <w:rPrChange w:id="42400" w:author="pete jones" w:date="2022-03-13T07:59:00Z">
                  <w:rPr>
                    <w:ins w:id="42401" w:author="pete jones" w:date="2022-03-13T07:59:00Z"/>
                  </w:rPr>
                </w:rPrChange>
              </w:rPr>
              <w:pPrChange w:id="42402" w:author="pete jones" w:date="2022-03-13T08:00:00Z">
                <w:pPr/>
              </w:pPrChange>
            </w:pPr>
            <w:ins w:id="42403" w:author="pete jones" w:date="2022-03-13T07:59:00Z">
              <w:r w:rsidRPr="00F62537">
                <w:rPr>
                  <w:sz w:val="16"/>
                  <w:szCs w:val="16"/>
                  <w:rPrChange w:id="42404" w:author="pete jones" w:date="2022-03-13T07:59:00Z">
                    <w:rPr/>
                  </w:rPrChange>
                </w:rPr>
                <w:t>7.5</w:t>
              </w:r>
            </w:ins>
          </w:p>
        </w:tc>
        <w:tc>
          <w:tcPr>
            <w:tcW w:w="5065" w:type="dxa"/>
            <w:noWrap/>
            <w:hideMark/>
            <w:tcPrChange w:id="42405" w:author="pete jones" w:date="2022-03-13T08:03:00Z">
              <w:tcPr>
                <w:tcW w:w="5892" w:type="dxa"/>
                <w:noWrap/>
                <w:hideMark/>
              </w:tcPr>
            </w:tcPrChange>
          </w:tcPr>
          <w:p w14:paraId="01E70BA8" w14:textId="77777777" w:rsidR="00F62537" w:rsidRPr="00F62537" w:rsidRDefault="00F62537">
            <w:pPr>
              <w:spacing w:before="0" w:after="0" w:line="240" w:lineRule="auto"/>
              <w:rPr>
                <w:ins w:id="42406" w:author="pete jones" w:date="2022-03-13T07:59:00Z"/>
                <w:sz w:val="16"/>
                <w:szCs w:val="16"/>
                <w:rPrChange w:id="42407" w:author="pete jones" w:date="2022-03-13T07:59:00Z">
                  <w:rPr>
                    <w:ins w:id="42408" w:author="pete jones" w:date="2022-03-13T07:59:00Z"/>
                  </w:rPr>
                </w:rPrChange>
              </w:rPr>
              <w:pPrChange w:id="42409" w:author="pete jones" w:date="2022-03-13T08:00:00Z">
                <w:pPr/>
              </w:pPrChange>
            </w:pPr>
            <w:ins w:id="42410" w:author="pete jones" w:date="2022-03-13T07:59:00Z">
              <w:r w:rsidRPr="00F62537">
                <w:rPr>
                  <w:sz w:val="16"/>
                  <w:szCs w:val="16"/>
                  <w:rPrChange w:id="42411" w:author="pete jones" w:date="2022-03-13T07:59:00Z">
                    <w:rPr/>
                  </w:rPrChange>
                </w:rPr>
                <w:t>I'd really prefer not to interact with this team in the future</w:t>
              </w:r>
            </w:ins>
          </w:p>
        </w:tc>
        <w:tc>
          <w:tcPr>
            <w:tcW w:w="565" w:type="dxa"/>
            <w:noWrap/>
            <w:hideMark/>
            <w:tcPrChange w:id="42412" w:author="pete jones" w:date="2022-03-13T08:03:00Z">
              <w:tcPr>
                <w:tcW w:w="899" w:type="dxa"/>
                <w:noWrap/>
                <w:hideMark/>
              </w:tcPr>
            </w:tcPrChange>
          </w:tcPr>
          <w:p w14:paraId="17B6EF8B" w14:textId="77777777" w:rsidR="00F62537" w:rsidRPr="00F62537" w:rsidRDefault="00F62537">
            <w:pPr>
              <w:spacing w:before="0" w:after="0" w:line="240" w:lineRule="auto"/>
              <w:jc w:val="center"/>
              <w:rPr>
                <w:ins w:id="42413" w:author="pete jones" w:date="2022-03-13T07:59:00Z"/>
                <w:sz w:val="16"/>
                <w:szCs w:val="16"/>
                <w:rPrChange w:id="42414" w:author="pete jones" w:date="2022-03-13T07:59:00Z">
                  <w:rPr>
                    <w:ins w:id="42415" w:author="pete jones" w:date="2022-03-13T07:59:00Z"/>
                  </w:rPr>
                </w:rPrChange>
              </w:rPr>
              <w:pPrChange w:id="42416" w:author="pete jones" w:date="2022-03-13T08:00:00Z">
                <w:pPr/>
              </w:pPrChange>
            </w:pPr>
            <w:ins w:id="42417" w:author="pete jones" w:date="2022-03-13T07:59:00Z">
              <w:r w:rsidRPr="00F62537">
                <w:rPr>
                  <w:sz w:val="16"/>
                  <w:szCs w:val="16"/>
                  <w:rPrChange w:id="42418" w:author="pete jones" w:date="2022-03-13T07:59:00Z">
                    <w:rPr/>
                  </w:rPrChange>
                </w:rPr>
                <w:t>R</w:t>
              </w:r>
            </w:ins>
          </w:p>
        </w:tc>
      </w:tr>
      <w:tr w:rsidR="00F62537" w:rsidRPr="00F62537" w14:paraId="0D53CD2C" w14:textId="77777777" w:rsidTr="00F62537">
        <w:trPr>
          <w:trHeight w:val="300"/>
          <w:jc w:val="center"/>
          <w:ins w:id="42419" w:author="pete jones" w:date="2022-03-13T07:59:00Z"/>
          <w:trPrChange w:id="42420" w:author="pete jones" w:date="2022-03-13T08:03:00Z">
            <w:trPr>
              <w:trHeight w:val="300"/>
            </w:trPr>
          </w:trPrChange>
        </w:trPr>
        <w:tc>
          <w:tcPr>
            <w:tcW w:w="920" w:type="dxa"/>
            <w:noWrap/>
            <w:hideMark/>
            <w:tcPrChange w:id="42421" w:author="pete jones" w:date="2022-03-13T08:03:00Z">
              <w:tcPr>
                <w:tcW w:w="898" w:type="dxa"/>
                <w:noWrap/>
                <w:hideMark/>
              </w:tcPr>
            </w:tcPrChange>
          </w:tcPr>
          <w:p w14:paraId="72479F8C" w14:textId="77777777" w:rsidR="00F62537" w:rsidRPr="00F62537" w:rsidRDefault="00F62537">
            <w:pPr>
              <w:spacing w:before="0" w:after="0" w:line="240" w:lineRule="auto"/>
              <w:jc w:val="center"/>
              <w:rPr>
                <w:ins w:id="42422" w:author="pete jones" w:date="2022-03-13T07:59:00Z"/>
                <w:sz w:val="16"/>
                <w:szCs w:val="16"/>
                <w:rPrChange w:id="42423" w:author="pete jones" w:date="2022-03-13T07:59:00Z">
                  <w:rPr>
                    <w:ins w:id="42424" w:author="pete jones" w:date="2022-03-13T07:59:00Z"/>
                  </w:rPr>
                </w:rPrChange>
              </w:rPr>
              <w:pPrChange w:id="42425" w:author="pete jones" w:date="2022-03-13T08:03:00Z">
                <w:pPr/>
              </w:pPrChange>
            </w:pPr>
            <w:ins w:id="42426" w:author="pete jones" w:date="2022-03-13T07:59:00Z">
              <w:r w:rsidRPr="00F62537">
                <w:rPr>
                  <w:sz w:val="16"/>
                  <w:szCs w:val="16"/>
                  <w:rPrChange w:id="42427" w:author="pete jones" w:date="2022-03-13T07:59:00Z">
                    <w:rPr/>
                  </w:rPrChange>
                </w:rPr>
                <w:t>43</w:t>
              </w:r>
            </w:ins>
          </w:p>
        </w:tc>
        <w:tc>
          <w:tcPr>
            <w:tcW w:w="533" w:type="dxa"/>
            <w:noWrap/>
            <w:hideMark/>
            <w:tcPrChange w:id="42428" w:author="pete jones" w:date="2022-03-13T08:03:00Z">
              <w:tcPr>
                <w:tcW w:w="1088" w:type="dxa"/>
                <w:noWrap/>
                <w:hideMark/>
              </w:tcPr>
            </w:tcPrChange>
          </w:tcPr>
          <w:p w14:paraId="40C0ACD4" w14:textId="77777777" w:rsidR="00F62537" w:rsidRPr="00F62537" w:rsidRDefault="00F62537">
            <w:pPr>
              <w:spacing w:before="0" w:after="0" w:line="240" w:lineRule="auto"/>
              <w:rPr>
                <w:ins w:id="42429" w:author="pete jones" w:date="2022-03-13T07:59:00Z"/>
                <w:sz w:val="16"/>
                <w:szCs w:val="16"/>
                <w:rPrChange w:id="42430" w:author="pete jones" w:date="2022-03-13T07:59:00Z">
                  <w:rPr>
                    <w:ins w:id="42431" w:author="pete jones" w:date="2022-03-13T07:59:00Z"/>
                  </w:rPr>
                </w:rPrChange>
              </w:rPr>
              <w:pPrChange w:id="42432" w:author="pete jones" w:date="2022-03-13T08:00:00Z">
                <w:pPr/>
              </w:pPrChange>
            </w:pPr>
            <w:ins w:id="42433" w:author="pete jones" w:date="2022-03-13T07:59:00Z">
              <w:r w:rsidRPr="00F62537">
                <w:rPr>
                  <w:sz w:val="16"/>
                  <w:szCs w:val="16"/>
                  <w:rPrChange w:id="42434" w:author="pete jones" w:date="2022-03-13T07:59:00Z">
                    <w:rPr/>
                  </w:rPrChange>
                </w:rPr>
                <w:t>7.6</w:t>
              </w:r>
            </w:ins>
          </w:p>
        </w:tc>
        <w:tc>
          <w:tcPr>
            <w:tcW w:w="5065" w:type="dxa"/>
            <w:noWrap/>
            <w:hideMark/>
            <w:tcPrChange w:id="42435" w:author="pete jones" w:date="2022-03-13T08:03:00Z">
              <w:tcPr>
                <w:tcW w:w="5892" w:type="dxa"/>
                <w:noWrap/>
                <w:hideMark/>
              </w:tcPr>
            </w:tcPrChange>
          </w:tcPr>
          <w:p w14:paraId="3AB31B4E" w14:textId="77777777" w:rsidR="00F62537" w:rsidRPr="00F62537" w:rsidRDefault="00F62537">
            <w:pPr>
              <w:spacing w:before="0" w:after="0" w:line="240" w:lineRule="auto"/>
              <w:rPr>
                <w:ins w:id="42436" w:author="pete jones" w:date="2022-03-13T07:59:00Z"/>
                <w:sz w:val="16"/>
                <w:szCs w:val="16"/>
                <w:rPrChange w:id="42437" w:author="pete jones" w:date="2022-03-13T07:59:00Z">
                  <w:rPr>
                    <w:ins w:id="42438" w:author="pete jones" w:date="2022-03-13T07:59:00Z"/>
                  </w:rPr>
                </w:rPrChange>
              </w:rPr>
              <w:pPrChange w:id="42439" w:author="pete jones" w:date="2022-03-13T08:00:00Z">
                <w:pPr/>
              </w:pPrChange>
            </w:pPr>
            <w:ins w:id="42440" w:author="pete jones" w:date="2022-03-13T07:59:00Z">
              <w:r w:rsidRPr="00F62537">
                <w:rPr>
                  <w:sz w:val="16"/>
                  <w:szCs w:val="16"/>
                  <w:rPrChange w:id="42441" w:author="pete jones" w:date="2022-03-13T07:59:00Z">
                    <w:rPr/>
                  </w:rPrChange>
                </w:rPr>
                <w:t>I don't feel like I could really trust my teammates</w:t>
              </w:r>
            </w:ins>
          </w:p>
        </w:tc>
        <w:tc>
          <w:tcPr>
            <w:tcW w:w="565" w:type="dxa"/>
            <w:noWrap/>
            <w:hideMark/>
            <w:tcPrChange w:id="42442" w:author="pete jones" w:date="2022-03-13T08:03:00Z">
              <w:tcPr>
                <w:tcW w:w="899" w:type="dxa"/>
                <w:noWrap/>
                <w:hideMark/>
              </w:tcPr>
            </w:tcPrChange>
          </w:tcPr>
          <w:p w14:paraId="042B5475" w14:textId="77777777" w:rsidR="00F62537" w:rsidRPr="00F62537" w:rsidRDefault="00F62537">
            <w:pPr>
              <w:spacing w:before="0" w:after="0" w:line="240" w:lineRule="auto"/>
              <w:jc w:val="center"/>
              <w:rPr>
                <w:ins w:id="42443" w:author="pete jones" w:date="2022-03-13T07:59:00Z"/>
                <w:sz w:val="16"/>
                <w:szCs w:val="16"/>
                <w:rPrChange w:id="42444" w:author="pete jones" w:date="2022-03-13T07:59:00Z">
                  <w:rPr>
                    <w:ins w:id="42445" w:author="pete jones" w:date="2022-03-13T07:59:00Z"/>
                  </w:rPr>
                </w:rPrChange>
              </w:rPr>
              <w:pPrChange w:id="42446" w:author="pete jones" w:date="2022-03-13T08:00:00Z">
                <w:pPr/>
              </w:pPrChange>
            </w:pPr>
            <w:ins w:id="42447" w:author="pete jones" w:date="2022-03-13T07:59:00Z">
              <w:r w:rsidRPr="00F62537">
                <w:rPr>
                  <w:sz w:val="16"/>
                  <w:szCs w:val="16"/>
                  <w:rPrChange w:id="42448" w:author="pete jones" w:date="2022-03-13T07:59:00Z">
                    <w:rPr/>
                  </w:rPrChange>
                </w:rPr>
                <w:t>R</w:t>
              </w:r>
            </w:ins>
          </w:p>
        </w:tc>
      </w:tr>
      <w:tr w:rsidR="00F62537" w:rsidRPr="00F62537" w14:paraId="32C903E9" w14:textId="77777777" w:rsidTr="00F62537">
        <w:trPr>
          <w:trHeight w:val="300"/>
          <w:jc w:val="center"/>
          <w:ins w:id="42449" w:author="pete jones" w:date="2022-03-13T07:59:00Z"/>
          <w:trPrChange w:id="42450" w:author="pete jones" w:date="2022-03-13T08:03:00Z">
            <w:trPr>
              <w:trHeight w:val="300"/>
            </w:trPr>
          </w:trPrChange>
        </w:trPr>
        <w:tc>
          <w:tcPr>
            <w:tcW w:w="920" w:type="dxa"/>
            <w:noWrap/>
            <w:hideMark/>
            <w:tcPrChange w:id="42451" w:author="pete jones" w:date="2022-03-13T08:03:00Z">
              <w:tcPr>
                <w:tcW w:w="898" w:type="dxa"/>
                <w:noWrap/>
                <w:hideMark/>
              </w:tcPr>
            </w:tcPrChange>
          </w:tcPr>
          <w:p w14:paraId="62F2BB18" w14:textId="77777777" w:rsidR="00F62537" w:rsidRPr="00F62537" w:rsidRDefault="00F62537">
            <w:pPr>
              <w:spacing w:before="0" w:after="0" w:line="240" w:lineRule="auto"/>
              <w:jc w:val="center"/>
              <w:rPr>
                <w:ins w:id="42452" w:author="pete jones" w:date="2022-03-13T07:59:00Z"/>
                <w:sz w:val="16"/>
                <w:szCs w:val="16"/>
                <w:rPrChange w:id="42453" w:author="pete jones" w:date="2022-03-13T07:59:00Z">
                  <w:rPr>
                    <w:ins w:id="42454" w:author="pete jones" w:date="2022-03-13T07:59:00Z"/>
                  </w:rPr>
                </w:rPrChange>
              </w:rPr>
              <w:pPrChange w:id="42455" w:author="pete jones" w:date="2022-03-13T08:03:00Z">
                <w:pPr/>
              </w:pPrChange>
            </w:pPr>
            <w:ins w:id="42456" w:author="pete jones" w:date="2022-03-13T07:59:00Z">
              <w:r w:rsidRPr="00F62537">
                <w:rPr>
                  <w:sz w:val="16"/>
                  <w:szCs w:val="16"/>
                  <w:rPrChange w:id="42457" w:author="pete jones" w:date="2022-03-13T07:59:00Z">
                    <w:rPr/>
                  </w:rPrChange>
                </w:rPr>
                <w:t>44</w:t>
              </w:r>
            </w:ins>
          </w:p>
        </w:tc>
        <w:tc>
          <w:tcPr>
            <w:tcW w:w="533" w:type="dxa"/>
            <w:noWrap/>
            <w:hideMark/>
            <w:tcPrChange w:id="42458" w:author="pete jones" w:date="2022-03-13T08:03:00Z">
              <w:tcPr>
                <w:tcW w:w="1088" w:type="dxa"/>
                <w:noWrap/>
                <w:hideMark/>
              </w:tcPr>
            </w:tcPrChange>
          </w:tcPr>
          <w:p w14:paraId="150064B5" w14:textId="77777777" w:rsidR="00F62537" w:rsidRPr="00F62537" w:rsidRDefault="00F62537">
            <w:pPr>
              <w:spacing w:before="0" w:after="0" w:line="240" w:lineRule="auto"/>
              <w:rPr>
                <w:ins w:id="42459" w:author="pete jones" w:date="2022-03-13T07:59:00Z"/>
                <w:sz w:val="16"/>
                <w:szCs w:val="16"/>
                <w:rPrChange w:id="42460" w:author="pete jones" w:date="2022-03-13T07:59:00Z">
                  <w:rPr>
                    <w:ins w:id="42461" w:author="pete jones" w:date="2022-03-13T07:59:00Z"/>
                  </w:rPr>
                </w:rPrChange>
              </w:rPr>
              <w:pPrChange w:id="42462" w:author="pete jones" w:date="2022-03-13T08:00:00Z">
                <w:pPr/>
              </w:pPrChange>
            </w:pPr>
            <w:ins w:id="42463" w:author="pete jones" w:date="2022-03-13T07:59:00Z">
              <w:r w:rsidRPr="00F62537">
                <w:rPr>
                  <w:sz w:val="16"/>
                  <w:szCs w:val="16"/>
                  <w:rPrChange w:id="42464" w:author="pete jones" w:date="2022-03-13T07:59:00Z">
                    <w:rPr/>
                  </w:rPrChange>
                </w:rPr>
                <w:t>7.7</w:t>
              </w:r>
            </w:ins>
          </w:p>
        </w:tc>
        <w:tc>
          <w:tcPr>
            <w:tcW w:w="5065" w:type="dxa"/>
            <w:noWrap/>
            <w:hideMark/>
            <w:tcPrChange w:id="42465" w:author="pete jones" w:date="2022-03-13T08:03:00Z">
              <w:tcPr>
                <w:tcW w:w="5892" w:type="dxa"/>
                <w:noWrap/>
                <w:hideMark/>
              </w:tcPr>
            </w:tcPrChange>
          </w:tcPr>
          <w:p w14:paraId="4B243730" w14:textId="3A258AC8" w:rsidR="00F62537" w:rsidRPr="00F62537" w:rsidRDefault="002A65B6">
            <w:pPr>
              <w:spacing w:before="0" w:after="0" w:line="240" w:lineRule="auto"/>
              <w:rPr>
                <w:ins w:id="42466" w:author="pete jones" w:date="2022-03-13T07:59:00Z"/>
                <w:sz w:val="16"/>
                <w:szCs w:val="16"/>
                <w:rPrChange w:id="42467" w:author="pete jones" w:date="2022-03-13T07:59:00Z">
                  <w:rPr>
                    <w:ins w:id="42468" w:author="pete jones" w:date="2022-03-13T07:59:00Z"/>
                  </w:rPr>
                </w:rPrChange>
              </w:rPr>
              <w:pPrChange w:id="42469" w:author="pete jones" w:date="2022-03-13T08:00:00Z">
                <w:pPr/>
              </w:pPrChange>
            </w:pPr>
            <w:ins w:id="42470" w:author="pete jones" w:date="2022-03-30T10:53:00Z">
              <w:r>
                <w:rPr>
                  <w:sz w:val="16"/>
                  <w:szCs w:val="16"/>
                </w:rPr>
                <w:t>My teammates and I could likely</w:t>
              </w:r>
            </w:ins>
            <w:ins w:id="42471" w:author="pete jones" w:date="2022-03-13T07:59:00Z">
              <w:r w:rsidR="00F62537" w:rsidRPr="00F62537">
                <w:rPr>
                  <w:sz w:val="16"/>
                  <w:szCs w:val="16"/>
                  <w:rPrChange w:id="42472" w:author="pete jones" w:date="2022-03-13T07:59:00Z">
                    <w:rPr/>
                  </w:rPrChange>
                </w:rPr>
                <w:t xml:space="preserve"> become friends if we interacted a lot.</w:t>
              </w:r>
            </w:ins>
          </w:p>
        </w:tc>
        <w:tc>
          <w:tcPr>
            <w:tcW w:w="565" w:type="dxa"/>
            <w:noWrap/>
            <w:hideMark/>
            <w:tcPrChange w:id="42473" w:author="pete jones" w:date="2022-03-13T08:03:00Z">
              <w:tcPr>
                <w:tcW w:w="899" w:type="dxa"/>
                <w:noWrap/>
                <w:hideMark/>
              </w:tcPr>
            </w:tcPrChange>
          </w:tcPr>
          <w:p w14:paraId="4766188F" w14:textId="0A457E99" w:rsidR="00F62537" w:rsidRPr="00F62537" w:rsidRDefault="00F62537">
            <w:pPr>
              <w:spacing w:before="0" w:after="0" w:line="240" w:lineRule="auto"/>
              <w:jc w:val="center"/>
              <w:rPr>
                <w:ins w:id="42474" w:author="pete jones" w:date="2022-03-13T07:59:00Z"/>
                <w:sz w:val="16"/>
                <w:szCs w:val="16"/>
                <w:rPrChange w:id="42475" w:author="pete jones" w:date="2022-03-13T07:59:00Z">
                  <w:rPr>
                    <w:ins w:id="42476" w:author="pete jones" w:date="2022-03-13T07:59:00Z"/>
                  </w:rPr>
                </w:rPrChange>
              </w:rPr>
              <w:pPrChange w:id="42477" w:author="pete jones" w:date="2022-03-13T08:00:00Z">
                <w:pPr/>
              </w:pPrChange>
            </w:pPr>
          </w:p>
        </w:tc>
      </w:tr>
      <w:tr w:rsidR="00F62537" w:rsidRPr="00F62537" w14:paraId="308D7ADE" w14:textId="77777777" w:rsidTr="00F62537">
        <w:trPr>
          <w:trHeight w:val="315"/>
          <w:jc w:val="center"/>
          <w:ins w:id="42478" w:author="pete jones" w:date="2022-03-13T07:59:00Z"/>
          <w:trPrChange w:id="42479" w:author="pete jones" w:date="2022-03-13T08:03:00Z">
            <w:trPr>
              <w:trHeight w:val="315"/>
            </w:trPr>
          </w:trPrChange>
        </w:trPr>
        <w:tc>
          <w:tcPr>
            <w:tcW w:w="920" w:type="dxa"/>
            <w:noWrap/>
            <w:hideMark/>
            <w:tcPrChange w:id="42480" w:author="pete jones" w:date="2022-03-13T08:03:00Z">
              <w:tcPr>
                <w:tcW w:w="898" w:type="dxa"/>
                <w:noWrap/>
                <w:hideMark/>
              </w:tcPr>
            </w:tcPrChange>
          </w:tcPr>
          <w:p w14:paraId="64A7D2F1" w14:textId="77777777" w:rsidR="00F62537" w:rsidRPr="00F62537" w:rsidRDefault="00F62537">
            <w:pPr>
              <w:spacing w:before="0" w:after="0" w:line="240" w:lineRule="auto"/>
              <w:jc w:val="center"/>
              <w:rPr>
                <w:ins w:id="42481" w:author="pete jones" w:date="2022-03-13T07:59:00Z"/>
                <w:sz w:val="16"/>
                <w:szCs w:val="16"/>
                <w:rPrChange w:id="42482" w:author="pete jones" w:date="2022-03-13T07:59:00Z">
                  <w:rPr>
                    <w:ins w:id="42483" w:author="pete jones" w:date="2022-03-13T07:59:00Z"/>
                  </w:rPr>
                </w:rPrChange>
              </w:rPr>
              <w:pPrChange w:id="42484" w:author="pete jones" w:date="2022-03-13T08:03:00Z">
                <w:pPr/>
              </w:pPrChange>
            </w:pPr>
            <w:ins w:id="42485" w:author="pete jones" w:date="2022-03-13T07:59:00Z">
              <w:r w:rsidRPr="00F62537">
                <w:rPr>
                  <w:sz w:val="16"/>
                  <w:szCs w:val="16"/>
                  <w:rPrChange w:id="42486" w:author="pete jones" w:date="2022-03-13T07:59:00Z">
                    <w:rPr/>
                  </w:rPrChange>
                </w:rPr>
                <w:t>45</w:t>
              </w:r>
            </w:ins>
          </w:p>
        </w:tc>
        <w:tc>
          <w:tcPr>
            <w:tcW w:w="533" w:type="dxa"/>
            <w:noWrap/>
            <w:hideMark/>
            <w:tcPrChange w:id="42487" w:author="pete jones" w:date="2022-03-13T08:03:00Z">
              <w:tcPr>
                <w:tcW w:w="1088" w:type="dxa"/>
                <w:noWrap/>
                <w:hideMark/>
              </w:tcPr>
            </w:tcPrChange>
          </w:tcPr>
          <w:p w14:paraId="15544477" w14:textId="77777777" w:rsidR="00F62537" w:rsidRPr="00F62537" w:rsidRDefault="00F62537">
            <w:pPr>
              <w:spacing w:before="0" w:after="0" w:line="240" w:lineRule="auto"/>
              <w:rPr>
                <w:ins w:id="42488" w:author="pete jones" w:date="2022-03-13T07:59:00Z"/>
                <w:sz w:val="16"/>
                <w:szCs w:val="16"/>
                <w:rPrChange w:id="42489" w:author="pete jones" w:date="2022-03-13T07:59:00Z">
                  <w:rPr>
                    <w:ins w:id="42490" w:author="pete jones" w:date="2022-03-13T07:59:00Z"/>
                  </w:rPr>
                </w:rPrChange>
              </w:rPr>
              <w:pPrChange w:id="42491" w:author="pete jones" w:date="2022-03-13T08:00:00Z">
                <w:pPr/>
              </w:pPrChange>
            </w:pPr>
            <w:ins w:id="42492" w:author="pete jones" w:date="2022-03-13T07:59:00Z">
              <w:r w:rsidRPr="00F62537">
                <w:rPr>
                  <w:sz w:val="16"/>
                  <w:szCs w:val="16"/>
                  <w:rPrChange w:id="42493" w:author="pete jones" w:date="2022-03-13T07:59:00Z">
                    <w:rPr/>
                  </w:rPrChange>
                </w:rPr>
                <w:t>7.8</w:t>
              </w:r>
            </w:ins>
          </w:p>
        </w:tc>
        <w:tc>
          <w:tcPr>
            <w:tcW w:w="5065" w:type="dxa"/>
            <w:noWrap/>
            <w:hideMark/>
            <w:tcPrChange w:id="42494" w:author="pete jones" w:date="2022-03-13T08:03:00Z">
              <w:tcPr>
                <w:tcW w:w="5892" w:type="dxa"/>
                <w:noWrap/>
                <w:hideMark/>
              </w:tcPr>
            </w:tcPrChange>
          </w:tcPr>
          <w:p w14:paraId="5CD345B2" w14:textId="77777777" w:rsidR="00F62537" w:rsidRPr="00F62537" w:rsidRDefault="00F62537">
            <w:pPr>
              <w:spacing w:before="0" w:after="0" w:line="240" w:lineRule="auto"/>
              <w:rPr>
                <w:ins w:id="42495" w:author="pete jones" w:date="2022-03-13T07:59:00Z"/>
                <w:sz w:val="16"/>
                <w:szCs w:val="16"/>
                <w:rPrChange w:id="42496" w:author="pete jones" w:date="2022-03-13T07:59:00Z">
                  <w:rPr>
                    <w:ins w:id="42497" w:author="pete jones" w:date="2022-03-13T07:59:00Z"/>
                  </w:rPr>
                </w:rPrChange>
              </w:rPr>
              <w:pPrChange w:id="42498" w:author="pete jones" w:date="2022-03-13T08:00:00Z">
                <w:pPr/>
              </w:pPrChange>
            </w:pPr>
            <w:ins w:id="42499" w:author="pete jones" w:date="2022-03-13T07:59:00Z">
              <w:r w:rsidRPr="00F62537">
                <w:rPr>
                  <w:sz w:val="16"/>
                  <w:szCs w:val="16"/>
                  <w:rPrChange w:id="42500" w:author="pete jones" w:date="2022-03-13T07:59:00Z">
                    <w:rPr/>
                  </w:rPrChange>
                </w:rPr>
                <w:t>I feel close to this team</w:t>
              </w:r>
            </w:ins>
          </w:p>
        </w:tc>
        <w:tc>
          <w:tcPr>
            <w:tcW w:w="565" w:type="dxa"/>
            <w:noWrap/>
            <w:hideMark/>
            <w:tcPrChange w:id="42501" w:author="pete jones" w:date="2022-03-13T08:03:00Z">
              <w:tcPr>
                <w:tcW w:w="899" w:type="dxa"/>
                <w:noWrap/>
                <w:hideMark/>
              </w:tcPr>
            </w:tcPrChange>
          </w:tcPr>
          <w:p w14:paraId="3025ADE8" w14:textId="271665C9" w:rsidR="00F62537" w:rsidRPr="00F62537" w:rsidRDefault="00F62537">
            <w:pPr>
              <w:spacing w:before="0" w:after="0" w:line="240" w:lineRule="auto"/>
              <w:jc w:val="center"/>
              <w:rPr>
                <w:ins w:id="42502" w:author="pete jones" w:date="2022-03-13T07:59:00Z"/>
                <w:sz w:val="16"/>
                <w:szCs w:val="16"/>
                <w:rPrChange w:id="42503" w:author="pete jones" w:date="2022-03-13T07:59:00Z">
                  <w:rPr>
                    <w:ins w:id="42504" w:author="pete jones" w:date="2022-03-13T07:59:00Z"/>
                  </w:rPr>
                </w:rPrChange>
              </w:rPr>
              <w:pPrChange w:id="42505" w:author="pete jones" w:date="2022-03-13T08:00:00Z">
                <w:pPr/>
              </w:pPrChange>
            </w:pPr>
          </w:p>
        </w:tc>
      </w:tr>
    </w:tbl>
    <w:p w14:paraId="58587868" w14:textId="5E93B141" w:rsidR="001D511B" w:rsidRDefault="001D511B" w:rsidP="001D511B">
      <w:pPr>
        <w:jc w:val="left"/>
        <w:rPr>
          <w:ins w:id="42506" w:author="pete jones" w:date="2022-03-13T13:46:00Z"/>
        </w:rPr>
      </w:pPr>
      <w:ins w:id="42507" w:author="pete jones" w:date="2022-03-13T13:47:00Z">
        <w:r>
          <w:t xml:space="preserve">Data is collected </w:t>
        </w:r>
      </w:ins>
      <w:ins w:id="42508" w:author="pete jones" w:date="2022-04-01T13:19:00Z">
        <w:r w:rsidR="00DA172B">
          <w:t>conveniently</w:t>
        </w:r>
      </w:ins>
      <w:ins w:id="42509" w:author="pete jones" w:date="2022-03-13T13:47:00Z">
        <w:r>
          <w:t xml:space="preserve"> and transferred to a toolset such as excel for analysis. </w:t>
        </w:r>
      </w:ins>
      <w:ins w:id="42510" w:author="pete jones" w:date="2022-03-13T13:48:00Z">
        <w:r>
          <w:t xml:space="preserve">All responses per sub-scale </w:t>
        </w:r>
      </w:ins>
      <w:ins w:id="42511" w:author="pete jones" w:date="2022-03-30T10:53:00Z">
        <w:r w:rsidR="002A65B6">
          <w:t>are</w:t>
        </w:r>
      </w:ins>
      <w:ins w:id="42512" w:author="pete jones" w:date="2022-03-13T13:48:00Z">
        <w:r>
          <w:t xml:space="preserve"> </w:t>
        </w:r>
      </w:ins>
      <w:ins w:id="42513" w:author="pete jones" w:date="2022-03-13T13:49:00Z">
        <w:r>
          <w:t xml:space="preserve">then </w:t>
        </w:r>
      </w:ins>
      <w:ins w:id="42514" w:author="pete jones" w:date="2022-03-13T13:48:00Z">
        <w:r>
          <w:t xml:space="preserve">averaged to </w:t>
        </w:r>
      </w:ins>
      <w:ins w:id="42515" w:author="pete jones" w:date="2022-03-13T13:49:00Z">
        <w:r>
          <w:t>compute a score</w:t>
        </w:r>
      </w:ins>
      <w:ins w:id="42516" w:author="pete jones" w:date="2022-04-01T13:19:00Z">
        <w:r w:rsidR="00DA172B">
          <w:t>;</w:t>
        </w:r>
      </w:ins>
      <w:ins w:id="42517" w:author="pete jones" w:date="2022-03-13T13:52:00Z">
        <w:r>
          <w:t xml:space="preserve"> a higher score suggests </w:t>
        </w:r>
      </w:ins>
      <w:ins w:id="42518" w:author="pete jones" w:date="2022-03-13T15:25:00Z">
        <w:r>
          <w:t>a higher</w:t>
        </w:r>
      </w:ins>
      <w:ins w:id="42519" w:author="pete jones" w:date="2022-03-13T13:52:00Z">
        <w:r>
          <w:t xml:space="preserve"> level of intrinsic motivation for each sub-scale</w:t>
        </w:r>
      </w:ins>
      <w:ins w:id="42520" w:author="pete jones" w:date="2022-03-13T13:56:00Z">
        <w:r>
          <w:t>.</w:t>
        </w:r>
      </w:ins>
    </w:p>
    <w:p w14:paraId="47417610" w14:textId="05298EAF" w:rsidR="00ED59F2" w:rsidRDefault="001D511B" w:rsidP="001D511B">
      <w:pPr>
        <w:jc w:val="center"/>
        <w:rPr>
          <w:ins w:id="42521" w:author="pete jones" w:date="2022-03-13T16:01:00Z"/>
        </w:rPr>
      </w:pPr>
      <w:ins w:id="42522" w:author="pete jones" w:date="2022-03-13T13:55:00Z">
        <w:r w:rsidRPr="001D511B">
          <w:rPr>
            <w:noProof/>
          </w:rPr>
          <w:drawing>
            <wp:inline distT="0" distB="0" distL="0" distR="0" wp14:anchorId="6BCC3BEB" wp14:editId="29191468">
              <wp:extent cx="5579745" cy="1519555"/>
              <wp:effectExtent l="0" t="0" r="1905" b="4445"/>
              <wp:docPr id="111" name="Picture 1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Calendar&#10;&#10;Description automatically generated"/>
                      <pic:cNvPicPr/>
                    </pic:nvPicPr>
                    <pic:blipFill>
                      <a:blip r:embed="rId196"/>
                      <a:stretch>
                        <a:fillRect/>
                      </a:stretch>
                    </pic:blipFill>
                    <pic:spPr>
                      <a:xfrm>
                        <a:off x="0" y="0"/>
                        <a:ext cx="5579745" cy="1519555"/>
                      </a:xfrm>
                      <a:prstGeom prst="rect">
                        <a:avLst/>
                      </a:prstGeom>
                    </pic:spPr>
                  </pic:pic>
                </a:graphicData>
              </a:graphic>
            </wp:inline>
          </w:drawing>
        </w:r>
      </w:ins>
    </w:p>
    <w:p w14:paraId="6A594DF4" w14:textId="4B2863AE" w:rsidR="00C91AE6" w:rsidRDefault="00C91AE6" w:rsidP="00C91AE6">
      <w:pPr>
        <w:jc w:val="left"/>
        <w:rPr>
          <w:ins w:id="42523" w:author="pete jones" w:date="2022-03-13T16:08:00Z"/>
        </w:rPr>
      </w:pPr>
      <w:ins w:id="42524" w:author="pete jones" w:date="2022-03-13T16:01:00Z">
        <w:r>
          <w:lastRenderedPageBreak/>
          <w:t>The next step is to organise the data to enable an assessment of correlations.</w:t>
        </w:r>
      </w:ins>
      <w:ins w:id="42525" w:author="pete jones" w:date="2022-03-13T16:02:00Z">
        <w:r>
          <w:t xml:space="preserve"> F</w:t>
        </w:r>
      </w:ins>
      <w:ins w:id="42526" w:author="pete jones" w:date="2022-04-01T13:19:00Z">
        <w:r w:rsidR="00DA172B">
          <w:t>irst, f</w:t>
        </w:r>
      </w:ins>
      <w:ins w:id="42527" w:author="pete jones" w:date="2022-03-13T16:02:00Z">
        <w:r>
          <w:t>or each survey respondent</w:t>
        </w:r>
      </w:ins>
      <w:ins w:id="42528" w:author="pete jones" w:date="2022-04-01T13:19:00Z">
        <w:r w:rsidR="00DA172B">
          <w:t>,</w:t>
        </w:r>
      </w:ins>
      <w:ins w:id="42529" w:author="pete jones" w:date="2022-03-13T16:02:00Z">
        <w:r>
          <w:t xml:space="preserve"> average the score by sub-sc</w:t>
        </w:r>
      </w:ins>
      <w:ins w:id="42530" w:author="pete jones" w:date="2022-03-13T16:03:00Z">
        <w:r>
          <w:t>ale, then average over the number of surveys completed</w:t>
        </w:r>
      </w:ins>
      <w:ins w:id="42531" w:author="pete jones" w:date="2022-03-13T16:07:00Z">
        <w:r>
          <w:t>; to ob</w:t>
        </w:r>
      </w:ins>
      <w:ins w:id="42532" w:author="pete jones" w:date="2022-03-13T16:08:00Z">
        <w:r>
          <w:t>tain the data organised as shown in the table</w:t>
        </w:r>
      </w:ins>
    </w:p>
    <w:p w14:paraId="1E4CF262" w14:textId="44D8F0B6" w:rsidR="00C91AE6" w:rsidRDefault="00C91AE6" w:rsidP="00C91AE6">
      <w:pPr>
        <w:jc w:val="center"/>
        <w:rPr>
          <w:ins w:id="42533" w:author="pete jones" w:date="2022-03-13T16:08:00Z"/>
        </w:rPr>
      </w:pPr>
      <w:ins w:id="42534" w:author="pete jones" w:date="2022-03-13T16:08:00Z">
        <w:r w:rsidRPr="00C91AE6">
          <w:rPr>
            <w:noProof/>
          </w:rPr>
          <w:drawing>
            <wp:inline distT="0" distB="0" distL="0" distR="0" wp14:anchorId="4DB0DA79" wp14:editId="15F560FE">
              <wp:extent cx="3362154" cy="3505257"/>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77448" cy="3521202"/>
                      </a:xfrm>
                      <a:prstGeom prst="rect">
                        <a:avLst/>
                      </a:prstGeom>
                      <a:noFill/>
                      <a:ln>
                        <a:noFill/>
                      </a:ln>
                    </pic:spPr>
                  </pic:pic>
                </a:graphicData>
              </a:graphic>
            </wp:inline>
          </w:drawing>
        </w:r>
      </w:ins>
    </w:p>
    <w:p w14:paraId="519751FB" w14:textId="6D120CF6" w:rsidR="00C91AE6" w:rsidRDefault="00C91AE6">
      <w:pPr>
        <w:jc w:val="left"/>
        <w:rPr>
          <w:ins w:id="42535" w:author="pete jones" w:date="2022-03-12T17:26:00Z"/>
        </w:rPr>
        <w:pPrChange w:id="42536" w:author="pete jones" w:date="2022-03-13T16:10:00Z">
          <w:pPr>
            <w:pStyle w:val="Heading8"/>
          </w:pPr>
        </w:pPrChange>
      </w:pPr>
      <w:ins w:id="42537" w:author="pete jones" w:date="2022-03-13T16:10:00Z">
        <w:r>
          <w:t xml:space="preserve">This table </w:t>
        </w:r>
      </w:ins>
      <w:ins w:id="42538" w:author="pete jones" w:date="2022-03-13T16:11:00Z">
        <w:r>
          <w:t>also provides the overall average scores for each sub-scale.</w:t>
        </w:r>
      </w:ins>
    </w:p>
    <w:p w14:paraId="556437AB" w14:textId="728DCE95" w:rsidR="0012647B" w:rsidRDefault="0012647B">
      <w:pPr>
        <w:pStyle w:val="Heading3"/>
        <w:rPr>
          <w:ins w:id="42539" w:author="pete jones" w:date="2022-03-12T17:25:00Z"/>
        </w:rPr>
        <w:pPrChange w:id="42540" w:author="pete jones" w:date="2022-03-16T17:51:00Z">
          <w:pPr>
            <w:pStyle w:val="Heading8"/>
          </w:pPr>
        </w:pPrChange>
      </w:pPr>
      <w:bookmarkStart w:id="42541" w:name="_Toc99969883"/>
      <w:ins w:id="42542" w:author="pete jones" w:date="2022-03-10T18:43:00Z">
        <w:r>
          <w:t>IMI – Student</w:t>
        </w:r>
      </w:ins>
      <w:ins w:id="42543" w:author="pete jones" w:date="2022-03-30T10:53:00Z">
        <w:r w:rsidR="002A65B6">
          <w:t>s</w:t>
        </w:r>
      </w:ins>
      <w:ins w:id="42544" w:author="pete jones" w:date="2022-03-10T18:43:00Z">
        <w:r>
          <w:t xml:space="preserve"> self-assess</w:t>
        </w:r>
      </w:ins>
      <w:ins w:id="42545" w:author="pete jones" w:date="2022-03-12T17:26:00Z">
        <w:r w:rsidR="00ED59F2">
          <w:t xml:space="preserve"> study data</w:t>
        </w:r>
      </w:ins>
      <w:bookmarkEnd w:id="42541"/>
    </w:p>
    <w:p w14:paraId="39BFB3A6" w14:textId="6741A99F" w:rsidR="001D511B" w:rsidRPr="00ED59F2" w:rsidRDefault="001D511B" w:rsidP="001D511B">
      <w:pPr>
        <w:rPr>
          <w:ins w:id="42546" w:author="pete jones" w:date="2022-03-13T13:39:00Z"/>
        </w:rPr>
      </w:pPr>
      <w:ins w:id="42547" w:author="pete jones" w:date="2022-03-13T13:39:00Z">
        <w:r>
          <w:t xml:space="preserve">The survey was distributed to 20 purposefully selected students </w:t>
        </w:r>
      </w:ins>
      <w:ins w:id="42548" w:author="pete jones" w:date="2022-03-13T17:03:00Z">
        <w:r w:rsidR="007D367E">
          <w:t xml:space="preserve">(N20) </w:t>
        </w:r>
      </w:ins>
      <w:ins w:id="42549" w:author="pete jones" w:date="2022-03-13T13:39:00Z">
        <w:r>
          <w:t>at 3 intervals during the semester at weeks 1, 7 and 12, generating 60 data sets for analysis.</w:t>
        </w:r>
      </w:ins>
      <w:ins w:id="42550" w:author="pete jones" w:date="2022-03-13T17:02:00Z">
        <w:r w:rsidR="007D367E">
          <w:t xml:space="preserve"> Averaging results are shown in the table below for the start, mid, and end </w:t>
        </w:r>
      </w:ins>
      <w:ins w:id="42551" w:author="pete jones" w:date="2022-03-13T17:03:00Z">
        <w:r w:rsidR="007D367E">
          <w:t xml:space="preserve">survey distributions. The overall averages per sub-scale </w:t>
        </w:r>
      </w:ins>
      <w:ins w:id="42552" w:author="pete jones" w:date="2022-03-30T10:53:00Z">
        <w:r w:rsidR="002A65B6">
          <w:t>are</w:t>
        </w:r>
      </w:ins>
      <w:ins w:id="42553" w:author="pete jones" w:date="2022-03-13T17:03:00Z">
        <w:r w:rsidR="007D367E">
          <w:t xml:space="preserve"> also </w:t>
        </w:r>
      </w:ins>
      <w:ins w:id="42554" w:author="pete jones" w:date="2022-04-01T13:19:00Z">
        <w:r w:rsidR="00DA172B">
          <w:t>displayed</w:t>
        </w:r>
      </w:ins>
      <w:ins w:id="42555" w:author="pete jones" w:date="2022-03-13T17:03:00Z">
        <w:r w:rsidR="007D367E">
          <w:t>.</w:t>
        </w:r>
      </w:ins>
      <w:ins w:id="42556" w:author="pete jones" w:date="2022-03-13T17:04:00Z">
        <w:r w:rsidR="007D367E">
          <w:t xml:space="preserve"> Note that the maximum score per question factored </w:t>
        </w:r>
      </w:ins>
      <w:ins w:id="42557" w:author="pete jones" w:date="2022-03-13T17:10:00Z">
        <w:r w:rsidR="00BE5A5E">
          <w:t>for</w:t>
        </w:r>
      </w:ins>
      <w:ins w:id="42558" w:author="pete jones" w:date="2022-03-13T17:04:00Z">
        <w:r w:rsidR="007D367E">
          <w:t xml:space="preserve"> negatives is 7.</w:t>
        </w:r>
      </w:ins>
    </w:p>
    <w:p w14:paraId="5BCDA6CA" w14:textId="0869A51C" w:rsidR="00024E26" w:rsidRPr="00024E26" w:rsidRDefault="007D367E">
      <w:pPr>
        <w:jc w:val="center"/>
        <w:rPr>
          <w:ins w:id="42559" w:author="pete jones" w:date="2022-03-12T17:24:00Z"/>
        </w:rPr>
        <w:pPrChange w:id="42560" w:author="pete jones" w:date="2022-03-12T17:25:00Z">
          <w:pPr>
            <w:pStyle w:val="Heading8"/>
          </w:pPr>
        </w:pPrChange>
      </w:pPr>
      <w:ins w:id="42561" w:author="pete jones" w:date="2022-03-13T17:01:00Z">
        <w:r w:rsidRPr="007D367E">
          <w:rPr>
            <w:noProof/>
          </w:rPr>
          <w:drawing>
            <wp:inline distT="0" distB="0" distL="0" distR="0" wp14:anchorId="02CD5B2A" wp14:editId="3B7C0B6F">
              <wp:extent cx="3034146" cy="103140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055998" cy="1038837"/>
                      </a:xfrm>
                      <a:prstGeom prst="rect">
                        <a:avLst/>
                      </a:prstGeom>
                      <a:noFill/>
                      <a:ln>
                        <a:noFill/>
                      </a:ln>
                    </pic:spPr>
                  </pic:pic>
                </a:graphicData>
              </a:graphic>
            </wp:inline>
          </w:drawing>
        </w:r>
      </w:ins>
      <w:ins w:id="42562" w:author="pete jones" w:date="2022-03-13T17:09:00Z">
        <w:r w:rsidR="00BE5A5E">
          <w:rPr>
            <w:noProof/>
          </w:rPr>
          <w:drawing>
            <wp:inline distT="0" distB="0" distL="0" distR="0" wp14:anchorId="56A61ABF" wp14:editId="2E753A93">
              <wp:extent cx="2285627" cy="1373909"/>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299148" cy="1382036"/>
                      </a:xfrm>
                      <a:prstGeom prst="rect">
                        <a:avLst/>
                      </a:prstGeom>
                      <a:noFill/>
                    </pic:spPr>
                  </pic:pic>
                </a:graphicData>
              </a:graphic>
            </wp:inline>
          </w:drawing>
        </w:r>
      </w:ins>
    </w:p>
    <w:p w14:paraId="7CE7CC94" w14:textId="0D9D168E" w:rsidR="00024E26" w:rsidRPr="00024E26" w:rsidRDefault="00024E26">
      <w:pPr>
        <w:jc w:val="center"/>
        <w:rPr>
          <w:ins w:id="42563" w:author="pete jones" w:date="2022-03-12T17:24:00Z"/>
        </w:rPr>
        <w:pPrChange w:id="42564" w:author="pete jones" w:date="2022-03-12T17:24:00Z">
          <w:pPr>
            <w:pStyle w:val="Heading8"/>
          </w:pPr>
        </w:pPrChange>
      </w:pPr>
    </w:p>
    <w:p w14:paraId="13F63419" w14:textId="327D2A18" w:rsidR="00024E26" w:rsidRPr="00024E26" w:rsidRDefault="00BE5A5E">
      <w:pPr>
        <w:jc w:val="left"/>
        <w:rPr>
          <w:ins w:id="42565" w:author="pete jones" w:date="2022-03-12T17:23:00Z"/>
        </w:rPr>
        <w:pPrChange w:id="42566" w:author="pete jones" w:date="2022-03-13T17:11:00Z">
          <w:pPr>
            <w:pStyle w:val="Heading8"/>
          </w:pPr>
        </w:pPrChange>
      </w:pPr>
      <w:ins w:id="42567" w:author="pete jones" w:date="2022-03-13T17:12:00Z">
        <w:r>
          <w:t xml:space="preserve">Organising the data as shown enables a </w:t>
        </w:r>
      </w:ins>
      <w:ins w:id="42568" w:author="pete jones" w:date="2022-03-30T10:53:00Z">
        <w:r w:rsidR="002A65B6">
          <w:t>Pear</w:t>
        </w:r>
      </w:ins>
      <w:ins w:id="42569" w:author="pete jones" w:date="2022-03-13T17:12:00Z">
        <w:r>
          <w:t>son product-moment co</w:t>
        </w:r>
      </w:ins>
      <w:ins w:id="42570" w:author="pete jones" w:date="2022-03-30T10:53:00Z">
        <w:r w:rsidR="002A65B6">
          <w:t>r</w:t>
        </w:r>
      </w:ins>
      <w:ins w:id="42571" w:author="pete jones" w:date="2022-03-13T17:12:00Z">
        <w:r>
          <w:t>relation of sub-scales</w:t>
        </w:r>
      </w:ins>
      <w:ins w:id="42572" w:author="pete jones" w:date="2022-03-13T17:13:00Z">
        <w:r>
          <w:t xml:space="preserve">, but it should be recognised that such an </w:t>
        </w:r>
      </w:ins>
      <w:ins w:id="42573" w:author="pete jones" w:date="2022-03-13T17:14:00Z">
        <w:r>
          <w:t xml:space="preserve">analysis is subjective. </w:t>
        </w:r>
      </w:ins>
      <w:ins w:id="42574" w:author="pete jones" w:date="2022-04-01T13:20:00Z">
        <w:r w:rsidR="00DA172B">
          <w:t>Moreover, this type of analysis may only infer intrinsic motivation;</w:t>
        </w:r>
      </w:ins>
      <w:ins w:id="42575" w:author="pete jones" w:date="2022-03-13T17:15:00Z">
        <w:r>
          <w:t xml:space="preserve"> the measure is indicated within each sub-scale as above.</w:t>
        </w:r>
      </w:ins>
      <w:ins w:id="42576" w:author="pete jones" w:date="2022-03-13T17:16:00Z">
        <w:r>
          <w:t xml:space="preserve"> However, it remains of interest to perform the analysis.</w:t>
        </w:r>
      </w:ins>
      <w:ins w:id="42577" w:author="pete jones" w:date="2022-03-13T17:13:00Z">
        <w:r>
          <w:t xml:space="preserve"> </w:t>
        </w:r>
      </w:ins>
    </w:p>
    <w:p w14:paraId="640BB6DA" w14:textId="1DAEA5E9" w:rsidR="00024E26" w:rsidRPr="00024E26" w:rsidRDefault="00024E26">
      <w:pPr>
        <w:jc w:val="center"/>
        <w:rPr>
          <w:ins w:id="42578" w:author="pete jones" w:date="2022-03-12T17:18:00Z"/>
        </w:rPr>
        <w:pPrChange w:id="42579" w:author="pete jones" w:date="2022-03-12T17:24:00Z">
          <w:pPr>
            <w:pStyle w:val="Heading8"/>
          </w:pPr>
        </w:pPrChange>
      </w:pPr>
      <w:ins w:id="42580" w:author="pete jones" w:date="2022-03-12T17:23:00Z">
        <w:r w:rsidRPr="00C15005">
          <w:rPr>
            <w:noProof/>
          </w:rPr>
          <w:drawing>
            <wp:inline distT="0" distB="0" distL="0" distR="0" wp14:anchorId="501FA9DE" wp14:editId="0294F9D6">
              <wp:extent cx="5433201" cy="12477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65621" cy="1255220"/>
                      </a:xfrm>
                      <a:prstGeom prst="rect">
                        <a:avLst/>
                      </a:prstGeom>
                      <a:noFill/>
                      <a:ln>
                        <a:noFill/>
                      </a:ln>
                    </pic:spPr>
                  </pic:pic>
                </a:graphicData>
              </a:graphic>
            </wp:inline>
          </w:drawing>
        </w:r>
      </w:ins>
    </w:p>
    <w:p w14:paraId="7AE45B26" w14:textId="6BE0AD84" w:rsidR="00024E26" w:rsidRPr="00455619" w:rsidRDefault="00024E26" w:rsidP="00024E26">
      <w:pPr>
        <w:rPr>
          <w:ins w:id="42581" w:author="pete jones" w:date="2022-03-12T17:21:00Z"/>
        </w:rPr>
      </w:pPr>
      <w:ins w:id="42582" w:author="pete jones" w:date="2022-03-12T17:21:00Z">
        <w:r>
          <w:t>Top 3 correlations for positive and negative pairs.</w:t>
        </w:r>
      </w:ins>
    </w:p>
    <w:tbl>
      <w:tblPr>
        <w:tblW w:w="0" w:type="auto"/>
        <w:tblLook w:val="04A0" w:firstRow="1" w:lastRow="0" w:firstColumn="1" w:lastColumn="0" w:noHBand="0" w:noVBand="1"/>
      </w:tblPr>
      <w:tblGrid>
        <w:gridCol w:w="1274"/>
        <w:gridCol w:w="848"/>
        <w:gridCol w:w="6655"/>
      </w:tblGrid>
      <w:tr w:rsidR="00024E26" w:rsidRPr="00FF6A71" w14:paraId="1E248E79" w14:textId="77777777" w:rsidTr="00015922">
        <w:trPr>
          <w:ins w:id="42583" w:author="pete jones" w:date="2022-03-12T17:18:00Z"/>
        </w:trPr>
        <w:tc>
          <w:tcPr>
            <w:tcW w:w="1274"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59BE6CBD" w14:textId="77777777" w:rsidR="00024E26" w:rsidRPr="00FF6A71" w:rsidRDefault="00024E26" w:rsidP="00015922">
            <w:pPr>
              <w:spacing w:before="0" w:after="0" w:line="240" w:lineRule="auto"/>
              <w:jc w:val="center"/>
              <w:rPr>
                <w:ins w:id="42584" w:author="pete jones" w:date="2022-03-12T17:18:00Z"/>
                <w:rFonts w:cstheme="minorHAnsi"/>
                <w:b/>
                <w:bCs/>
              </w:rPr>
            </w:pPr>
            <w:ins w:id="42585" w:author="pete jones" w:date="2022-03-12T17:18:00Z">
              <w:r w:rsidRPr="00FF6A71">
                <w:rPr>
                  <w:rFonts w:cstheme="minorHAnsi"/>
                  <w:b/>
                  <w:bCs/>
                </w:rPr>
                <w:t>Correlated Pair</w:t>
              </w:r>
            </w:ins>
          </w:p>
        </w:tc>
        <w:tc>
          <w:tcPr>
            <w:tcW w:w="84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795E65B9" w14:textId="77777777" w:rsidR="00024E26" w:rsidRPr="00FF6A71" w:rsidRDefault="00024E26" w:rsidP="00015922">
            <w:pPr>
              <w:spacing w:before="0" w:after="0" w:line="240" w:lineRule="auto"/>
              <w:jc w:val="center"/>
              <w:rPr>
                <w:ins w:id="42586" w:author="pete jones" w:date="2022-03-12T17:18:00Z"/>
                <w:rFonts w:cstheme="minorHAnsi"/>
                <w:b/>
                <w:bCs/>
              </w:rPr>
            </w:pPr>
            <w:ins w:id="42587" w:author="pete jones" w:date="2022-03-12T17:18:00Z">
              <w:r w:rsidRPr="00FF6A71">
                <w:rPr>
                  <w:rFonts w:cstheme="minorHAnsi"/>
                  <w:b/>
                  <w:bCs/>
                </w:rPr>
                <w:t>R (20)</w:t>
              </w:r>
            </w:ins>
          </w:p>
          <w:p w14:paraId="35716CF5" w14:textId="77777777" w:rsidR="00024E26" w:rsidRPr="00FF6A71" w:rsidRDefault="00024E26" w:rsidP="00015922">
            <w:pPr>
              <w:spacing w:before="0" w:after="0" w:line="240" w:lineRule="auto"/>
              <w:jc w:val="center"/>
              <w:rPr>
                <w:ins w:id="42588" w:author="pete jones" w:date="2022-03-12T17:18:00Z"/>
                <w:rFonts w:cstheme="minorHAnsi"/>
                <w:b/>
                <w:bCs/>
              </w:rPr>
            </w:pPr>
            <w:ins w:id="42589" w:author="pete jones" w:date="2022-03-12T17:18:00Z">
              <w:r w:rsidRPr="00FF6A71">
                <w:rPr>
                  <w:rFonts w:cstheme="minorHAnsi"/>
                  <w:b/>
                  <w:bCs/>
                </w:rPr>
                <w:t>Value</w:t>
              </w:r>
            </w:ins>
          </w:p>
        </w:tc>
        <w:tc>
          <w:tcPr>
            <w:tcW w:w="665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5B6DCB7E" w14:textId="77777777" w:rsidR="00024E26" w:rsidRPr="00FF6A71" w:rsidRDefault="00024E26" w:rsidP="00015922">
            <w:pPr>
              <w:spacing w:before="0" w:after="0" w:line="240" w:lineRule="auto"/>
              <w:jc w:val="center"/>
              <w:rPr>
                <w:ins w:id="42590" w:author="pete jones" w:date="2022-03-12T17:18:00Z"/>
                <w:rFonts w:cstheme="minorHAnsi"/>
                <w:b/>
                <w:bCs/>
              </w:rPr>
            </w:pPr>
            <w:ins w:id="42591" w:author="pete jones" w:date="2022-03-12T17:18:00Z">
              <w:r w:rsidRPr="00FF6A71">
                <w:rPr>
                  <w:rFonts w:cstheme="minorHAnsi"/>
                  <w:b/>
                  <w:bCs/>
                </w:rPr>
                <w:t>Statement - There was a stronger POSITIVE correlation between…</w:t>
              </w:r>
            </w:ins>
          </w:p>
        </w:tc>
      </w:tr>
      <w:tr w:rsidR="00024E26" w:rsidRPr="00FF6A71" w14:paraId="20164467" w14:textId="77777777" w:rsidTr="00015922">
        <w:trPr>
          <w:ins w:id="42592"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7B7A686F" w14:textId="77777777" w:rsidR="00024E26" w:rsidRPr="00FF6A71" w:rsidRDefault="00024E26" w:rsidP="00015922">
            <w:pPr>
              <w:spacing w:before="0" w:after="0" w:line="240" w:lineRule="auto"/>
              <w:jc w:val="center"/>
              <w:rPr>
                <w:ins w:id="42593" w:author="pete jones" w:date="2022-03-12T17:18:00Z"/>
                <w:rFonts w:cstheme="minorHAnsi"/>
              </w:rPr>
            </w:pPr>
            <w:ins w:id="42594" w:author="pete jones" w:date="2022-03-12T17:18:00Z">
              <w:r w:rsidRPr="00FF6A71">
                <w:rPr>
                  <w:rFonts w:cstheme="minorHAnsi"/>
                </w:rPr>
                <w:t>6</w:t>
              </w:r>
            </w:ins>
          </w:p>
        </w:tc>
        <w:tc>
          <w:tcPr>
            <w:tcW w:w="848" w:type="dxa"/>
            <w:vMerge w:val="restart"/>
            <w:tcBorders>
              <w:top w:val="single" w:sz="4" w:space="0" w:color="auto"/>
              <w:left w:val="single" w:sz="4" w:space="0" w:color="auto"/>
              <w:bottom w:val="single" w:sz="4" w:space="0" w:color="auto"/>
              <w:right w:val="single" w:sz="4" w:space="0" w:color="auto"/>
            </w:tcBorders>
            <w:vAlign w:val="center"/>
          </w:tcPr>
          <w:p w14:paraId="2205582C" w14:textId="77777777" w:rsidR="00024E26" w:rsidRPr="00FF6A71" w:rsidRDefault="00024E26" w:rsidP="00015922">
            <w:pPr>
              <w:spacing w:before="0" w:after="0" w:line="240" w:lineRule="auto"/>
              <w:jc w:val="center"/>
              <w:rPr>
                <w:ins w:id="42595" w:author="pete jones" w:date="2022-03-12T17:18:00Z"/>
                <w:rFonts w:cstheme="minorHAnsi"/>
              </w:rPr>
            </w:pPr>
            <w:ins w:id="42596" w:author="pete jones" w:date="2022-03-12T17:18:00Z">
              <w:r w:rsidRPr="00FF6A71">
                <w:rPr>
                  <w:rFonts w:cstheme="minorHAnsi"/>
                </w:rPr>
                <w:t>0.763</w:t>
              </w:r>
            </w:ins>
          </w:p>
        </w:tc>
        <w:tc>
          <w:tcPr>
            <w:tcW w:w="6655" w:type="dxa"/>
            <w:tcBorders>
              <w:top w:val="single" w:sz="4" w:space="0" w:color="auto"/>
              <w:left w:val="single" w:sz="4" w:space="0" w:color="auto"/>
              <w:bottom w:val="single" w:sz="4" w:space="0" w:color="auto"/>
              <w:right w:val="single" w:sz="4" w:space="0" w:color="auto"/>
            </w:tcBorders>
          </w:tcPr>
          <w:p w14:paraId="42144E8D" w14:textId="77777777" w:rsidR="00024E26" w:rsidRPr="00FF6A71" w:rsidRDefault="00024E26" w:rsidP="00015922">
            <w:pPr>
              <w:spacing w:before="0" w:after="0" w:line="240" w:lineRule="auto"/>
              <w:jc w:val="center"/>
              <w:rPr>
                <w:ins w:id="42597" w:author="pete jones" w:date="2022-03-12T17:18:00Z"/>
                <w:rFonts w:cstheme="minorHAnsi"/>
              </w:rPr>
            </w:pPr>
            <w:ins w:id="42598" w:author="pete jones" w:date="2022-03-12T17:18:00Z">
              <w:r w:rsidRPr="00FF6A71">
                <w:rPr>
                  <w:rFonts w:cstheme="minorHAnsi"/>
                </w:rPr>
                <w:t xml:space="preserve">Value/Usefulness </w:t>
              </w:r>
            </w:ins>
          </w:p>
        </w:tc>
      </w:tr>
      <w:tr w:rsidR="00024E26" w:rsidRPr="00FF6A71" w14:paraId="16FBBF7A" w14:textId="77777777" w:rsidTr="00015922">
        <w:trPr>
          <w:ins w:id="42599"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114ADA58" w14:textId="77777777" w:rsidR="00024E26" w:rsidRPr="00FF6A71" w:rsidRDefault="00024E26" w:rsidP="00015922">
            <w:pPr>
              <w:spacing w:before="0" w:after="0" w:line="240" w:lineRule="auto"/>
              <w:jc w:val="center"/>
              <w:rPr>
                <w:ins w:id="42600" w:author="pete jones" w:date="2022-03-12T17:18:00Z"/>
                <w:rFonts w:cstheme="minorHAnsi"/>
              </w:rPr>
            </w:pPr>
            <w:ins w:id="42601" w:author="pete jones" w:date="2022-03-12T17:18:00Z">
              <w:r w:rsidRPr="00FF6A71">
                <w:rPr>
                  <w:rFonts w:cstheme="minorHAnsi"/>
                </w:rPr>
                <w:t>2</w:t>
              </w:r>
            </w:ins>
          </w:p>
        </w:tc>
        <w:tc>
          <w:tcPr>
            <w:tcW w:w="848" w:type="dxa"/>
            <w:vMerge/>
            <w:tcBorders>
              <w:top w:val="single" w:sz="4" w:space="0" w:color="auto"/>
              <w:left w:val="single" w:sz="4" w:space="0" w:color="auto"/>
              <w:bottom w:val="single" w:sz="4" w:space="0" w:color="auto"/>
              <w:right w:val="single" w:sz="4" w:space="0" w:color="auto"/>
            </w:tcBorders>
          </w:tcPr>
          <w:p w14:paraId="7FA71AE9" w14:textId="77777777" w:rsidR="00024E26" w:rsidRPr="00FF6A71" w:rsidRDefault="00024E26" w:rsidP="00015922">
            <w:pPr>
              <w:spacing w:before="0" w:after="0" w:line="240" w:lineRule="auto"/>
              <w:jc w:val="center"/>
              <w:rPr>
                <w:ins w:id="42602" w:author="pete jones" w:date="2022-03-12T17:18:00Z"/>
                <w:rFonts w:cstheme="minorHAnsi"/>
              </w:rPr>
            </w:pPr>
          </w:p>
        </w:tc>
        <w:tc>
          <w:tcPr>
            <w:tcW w:w="6655" w:type="dxa"/>
            <w:tcBorders>
              <w:top w:val="single" w:sz="4" w:space="0" w:color="auto"/>
              <w:left w:val="single" w:sz="4" w:space="0" w:color="auto"/>
              <w:bottom w:val="single" w:sz="4" w:space="0" w:color="auto"/>
              <w:right w:val="single" w:sz="4" w:space="0" w:color="auto"/>
            </w:tcBorders>
          </w:tcPr>
          <w:p w14:paraId="48C05EA5" w14:textId="77777777" w:rsidR="00024E26" w:rsidRPr="00FF6A71" w:rsidRDefault="00024E26" w:rsidP="00015922">
            <w:pPr>
              <w:spacing w:before="0" w:after="0" w:line="240" w:lineRule="auto"/>
              <w:jc w:val="center"/>
              <w:rPr>
                <w:ins w:id="42603" w:author="pete jones" w:date="2022-03-12T17:18:00Z"/>
                <w:rFonts w:cstheme="minorHAnsi"/>
              </w:rPr>
            </w:pPr>
            <w:ins w:id="42604" w:author="pete jones" w:date="2022-03-12T17:18:00Z">
              <w:r w:rsidRPr="00FF6A71">
                <w:rPr>
                  <w:rFonts w:cstheme="minorHAnsi"/>
                </w:rPr>
                <w:t>Perceived Competence</w:t>
              </w:r>
            </w:ins>
          </w:p>
        </w:tc>
      </w:tr>
      <w:tr w:rsidR="00024E26" w:rsidRPr="00FF6A71" w14:paraId="606E9863" w14:textId="77777777" w:rsidTr="00015922">
        <w:trPr>
          <w:ins w:id="42605"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6CBBEBEA" w14:textId="77777777" w:rsidR="00024E26" w:rsidRPr="00FF6A71" w:rsidRDefault="00024E26" w:rsidP="00015922">
            <w:pPr>
              <w:spacing w:before="0" w:after="0" w:line="240" w:lineRule="auto"/>
              <w:jc w:val="center"/>
              <w:rPr>
                <w:ins w:id="42606" w:author="pete jones" w:date="2022-03-12T17:18:00Z"/>
                <w:rFonts w:cstheme="minorHAnsi"/>
              </w:rPr>
            </w:pPr>
            <w:ins w:id="42607" w:author="pete jones" w:date="2022-03-12T17:18:00Z">
              <w:r w:rsidRPr="00FF6A71">
                <w:rPr>
                  <w:rFonts w:cstheme="minorHAnsi"/>
                </w:rPr>
                <w:t>4</w:t>
              </w:r>
            </w:ins>
          </w:p>
        </w:tc>
        <w:tc>
          <w:tcPr>
            <w:tcW w:w="848" w:type="dxa"/>
            <w:vMerge w:val="restart"/>
            <w:tcBorders>
              <w:top w:val="single" w:sz="4" w:space="0" w:color="auto"/>
              <w:left w:val="single" w:sz="4" w:space="0" w:color="auto"/>
              <w:bottom w:val="single" w:sz="4" w:space="0" w:color="auto"/>
              <w:right w:val="single" w:sz="4" w:space="0" w:color="auto"/>
            </w:tcBorders>
            <w:vAlign w:val="center"/>
          </w:tcPr>
          <w:p w14:paraId="00566307" w14:textId="77777777" w:rsidR="00024E26" w:rsidRPr="00FF6A71" w:rsidRDefault="00024E26" w:rsidP="00015922">
            <w:pPr>
              <w:spacing w:before="0" w:after="0" w:line="240" w:lineRule="auto"/>
              <w:jc w:val="center"/>
              <w:rPr>
                <w:ins w:id="42608" w:author="pete jones" w:date="2022-03-12T17:18:00Z"/>
                <w:rFonts w:cstheme="minorHAnsi"/>
              </w:rPr>
            </w:pPr>
            <w:ins w:id="42609" w:author="pete jones" w:date="2022-03-12T17:18:00Z">
              <w:r w:rsidRPr="00FF6A71">
                <w:rPr>
                  <w:rFonts w:cstheme="minorHAnsi"/>
                </w:rPr>
                <w:t>0.601</w:t>
              </w:r>
            </w:ins>
          </w:p>
        </w:tc>
        <w:tc>
          <w:tcPr>
            <w:tcW w:w="6655" w:type="dxa"/>
            <w:tcBorders>
              <w:top w:val="single" w:sz="4" w:space="0" w:color="auto"/>
              <w:left w:val="single" w:sz="4" w:space="0" w:color="auto"/>
              <w:bottom w:val="single" w:sz="4" w:space="0" w:color="auto"/>
              <w:right w:val="single" w:sz="4" w:space="0" w:color="auto"/>
            </w:tcBorders>
            <w:vAlign w:val="bottom"/>
          </w:tcPr>
          <w:p w14:paraId="0D21B021" w14:textId="77777777" w:rsidR="00024E26" w:rsidRPr="00FF6A71" w:rsidRDefault="00024E26" w:rsidP="00015922">
            <w:pPr>
              <w:spacing w:before="0" w:after="0" w:line="240" w:lineRule="auto"/>
              <w:jc w:val="center"/>
              <w:rPr>
                <w:ins w:id="42610" w:author="pete jones" w:date="2022-03-12T17:18:00Z"/>
                <w:rFonts w:cstheme="minorHAnsi"/>
              </w:rPr>
            </w:pPr>
            <w:ins w:id="42611" w:author="pete jones" w:date="2022-03-12T17:18:00Z">
              <w:r w:rsidRPr="00FF6A71">
                <w:rPr>
                  <w:rFonts w:cstheme="minorHAnsi"/>
                </w:rPr>
                <w:t>Pressure/Tension</w:t>
              </w:r>
            </w:ins>
          </w:p>
        </w:tc>
      </w:tr>
      <w:tr w:rsidR="00024E26" w:rsidRPr="00FF6A71" w14:paraId="6D183A6F" w14:textId="77777777" w:rsidTr="00015922">
        <w:trPr>
          <w:ins w:id="42612"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0DD8F13D" w14:textId="77777777" w:rsidR="00024E26" w:rsidRPr="00FF6A71" w:rsidRDefault="00024E26" w:rsidP="00015922">
            <w:pPr>
              <w:spacing w:before="0" w:after="0" w:line="240" w:lineRule="auto"/>
              <w:jc w:val="center"/>
              <w:rPr>
                <w:ins w:id="42613" w:author="pete jones" w:date="2022-03-12T17:18:00Z"/>
                <w:rFonts w:cstheme="minorHAnsi"/>
              </w:rPr>
            </w:pPr>
            <w:ins w:id="42614" w:author="pete jones" w:date="2022-03-12T17:18:00Z">
              <w:r w:rsidRPr="00FF6A71">
                <w:rPr>
                  <w:rFonts w:cstheme="minorHAnsi"/>
                </w:rPr>
                <w:t>1</w:t>
              </w:r>
            </w:ins>
          </w:p>
        </w:tc>
        <w:tc>
          <w:tcPr>
            <w:tcW w:w="848" w:type="dxa"/>
            <w:vMerge/>
            <w:tcBorders>
              <w:top w:val="single" w:sz="4" w:space="0" w:color="auto"/>
              <w:left w:val="single" w:sz="4" w:space="0" w:color="auto"/>
              <w:bottom w:val="single" w:sz="4" w:space="0" w:color="auto"/>
              <w:right w:val="single" w:sz="4" w:space="0" w:color="auto"/>
            </w:tcBorders>
          </w:tcPr>
          <w:p w14:paraId="56AB6F33" w14:textId="77777777" w:rsidR="00024E26" w:rsidRPr="00FF6A71" w:rsidRDefault="00024E26" w:rsidP="00015922">
            <w:pPr>
              <w:spacing w:before="0" w:after="0" w:line="240" w:lineRule="auto"/>
              <w:jc w:val="center"/>
              <w:rPr>
                <w:ins w:id="42615" w:author="pete jones" w:date="2022-03-12T17:18:00Z"/>
                <w:rFonts w:cstheme="minorHAnsi"/>
              </w:rPr>
            </w:pPr>
          </w:p>
        </w:tc>
        <w:tc>
          <w:tcPr>
            <w:tcW w:w="6655" w:type="dxa"/>
            <w:tcBorders>
              <w:top w:val="single" w:sz="4" w:space="0" w:color="auto"/>
              <w:left w:val="single" w:sz="4" w:space="0" w:color="auto"/>
              <w:bottom w:val="single" w:sz="4" w:space="0" w:color="auto"/>
              <w:right w:val="single" w:sz="4" w:space="0" w:color="auto"/>
            </w:tcBorders>
            <w:vAlign w:val="bottom"/>
          </w:tcPr>
          <w:p w14:paraId="09D5E0A8" w14:textId="77777777" w:rsidR="00024E26" w:rsidRPr="00FF6A71" w:rsidRDefault="00024E26" w:rsidP="00015922">
            <w:pPr>
              <w:spacing w:before="0" w:after="0" w:line="240" w:lineRule="auto"/>
              <w:jc w:val="center"/>
              <w:rPr>
                <w:ins w:id="42616" w:author="pete jones" w:date="2022-03-12T17:18:00Z"/>
                <w:rFonts w:cstheme="minorHAnsi"/>
              </w:rPr>
            </w:pPr>
            <w:ins w:id="42617" w:author="pete jones" w:date="2022-03-12T17:18:00Z">
              <w:r w:rsidRPr="00FF6A71">
                <w:rPr>
                  <w:rFonts w:cstheme="minorHAnsi"/>
                </w:rPr>
                <w:t>Interest/Enjoyment</w:t>
              </w:r>
            </w:ins>
          </w:p>
        </w:tc>
      </w:tr>
      <w:tr w:rsidR="00024E26" w:rsidRPr="00FF6A71" w14:paraId="3834FFCD" w14:textId="77777777" w:rsidTr="00015922">
        <w:trPr>
          <w:ins w:id="42618"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220F8D97" w14:textId="77777777" w:rsidR="00024E26" w:rsidRPr="00FF6A71" w:rsidRDefault="00024E26" w:rsidP="00015922">
            <w:pPr>
              <w:spacing w:before="0" w:after="0" w:line="240" w:lineRule="auto"/>
              <w:jc w:val="center"/>
              <w:rPr>
                <w:ins w:id="42619" w:author="pete jones" w:date="2022-03-12T17:18:00Z"/>
                <w:rFonts w:cstheme="minorHAnsi"/>
              </w:rPr>
            </w:pPr>
            <w:ins w:id="42620" w:author="pete jones" w:date="2022-03-12T17:18:00Z">
              <w:r w:rsidRPr="00FF6A71">
                <w:rPr>
                  <w:rFonts w:cstheme="minorHAnsi"/>
                </w:rPr>
                <w:t>5</w:t>
              </w:r>
            </w:ins>
          </w:p>
        </w:tc>
        <w:tc>
          <w:tcPr>
            <w:tcW w:w="848" w:type="dxa"/>
            <w:vMerge w:val="restart"/>
            <w:tcBorders>
              <w:top w:val="single" w:sz="4" w:space="0" w:color="auto"/>
              <w:left w:val="single" w:sz="4" w:space="0" w:color="auto"/>
              <w:bottom w:val="single" w:sz="4" w:space="0" w:color="auto"/>
              <w:right w:val="single" w:sz="4" w:space="0" w:color="auto"/>
            </w:tcBorders>
            <w:vAlign w:val="center"/>
          </w:tcPr>
          <w:p w14:paraId="49B78BD5" w14:textId="77777777" w:rsidR="00024E26" w:rsidRPr="00FF6A71" w:rsidRDefault="00024E26" w:rsidP="00015922">
            <w:pPr>
              <w:spacing w:before="0" w:after="0" w:line="240" w:lineRule="auto"/>
              <w:jc w:val="center"/>
              <w:rPr>
                <w:ins w:id="42621" w:author="pete jones" w:date="2022-03-12T17:18:00Z"/>
                <w:rFonts w:cstheme="minorHAnsi"/>
              </w:rPr>
            </w:pPr>
            <w:ins w:id="42622" w:author="pete jones" w:date="2022-03-12T17:18:00Z">
              <w:r w:rsidRPr="00FF6A71">
                <w:rPr>
                  <w:rFonts w:cstheme="minorHAnsi"/>
                </w:rPr>
                <w:t>0.467</w:t>
              </w:r>
            </w:ins>
          </w:p>
        </w:tc>
        <w:tc>
          <w:tcPr>
            <w:tcW w:w="6655" w:type="dxa"/>
            <w:tcBorders>
              <w:top w:val="single" w:sz="4" w:space="0" w:color="auto"/>
              <w:left w:val="single" w:sz="4" w:space="0" w:color="auto"/>
              <w:bottom w:val="single" w:sz="4" w:space="0" w:color="auto"/>
              <w:right w:val="single" w:sz="4" w:space="0" w:color="auto"/>
            </w:tcBorders>
          </w:tcPr>
          <w:p w14:paraId="217C4A24" w14:textId="77777777" w:rsidR="00024E26" w:rsidRPr="00FF6A71" w:rsidRDefault="00024E26" w:rsidP="00015922">
            <w:pPr>
              <w:spacing w:before="0" w:after="0" w:line="240" w:lineRule="auto"/>
              <w:jc w:val="center"/>
              <w:rPr>
                <w:ins w:id="42623" w:author="pete jones" w:date="2022-03-12T17:18:00Z"/>
                <w:rFonts w:cstheme="minorHAnsi"/>
              </w:rPr>
            </w:pPr>
            <w:ins w:id="42624" w:author="pete jones" w:date="2022-03-12T17:18:00Z">
              <w:r w:rsidRPr="00FF6A71">
                <w:rPr>
                  <w:rFonts w:cstheme="minorHAnsi"/>
                </w:rPr>
                <w:t>Perceived Choice</w:t>
              </w:r>
            </w:ins>
          </w:p>
        </w:tc>
      </w:tr>
      <w:tr w:rsidR="00024E26" w:rsidRPr="00FF6A71" w14:paraId="0D1EE29C" w14:textId="77777777" w:rsidTr="00015922">
        <w:trPr>
          <w:ins w:id="42625"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64462234" w14:textId="77777777" w:rsidR="00024E26" w:rsidRPr="00FF6A71" w:rsidRDefault="00024E26" w:rsidP="00015922">
            <w:pPr>
              <w:spacing w:before="0" w:after="0" w:line="240" w:lineRule="auto"/>
              <w:jc w:val="center"/>
              <w:rPr>
                <w:ins w:id="42626" w:author="pete jones" w:date="2022-03-12T17:18:00Z"/>
                <w:rFonts w:cstheme="minorHAnsi"/>
              </w:rPr>
            </w:pPr>
            <w:ins w:id="42627" w:author="pete jones" w:date="2022-03-12T17:18:00Z">
              <w:r w:rsidRPr="00FF6A71">
                <w:rPr>
                  <w:rFonts w:cstheme="minorHAnsi"/>
                </w:rPr>
                <w:t>2</w:t>
              </w:r>
            </w:ins>
          </w:p>
        </w:tc>
        <w:tc>
          <w:tcPr>
            <w:tcW w:w="848" w:type="dxa"/>
            <w:vMerge/>
            <w:tcBorders>
              <w:top w:val="single" w:sz="4" w:space="0" w:color="auto"/>
              <w:left w:val="single" w:sz="4" w:space="0" w:color="auto"/>
              <w:bottom w:val="single" w:sz="4" w:space="0" w:color="auto"/>
              <w:right w:val="single" w:sz="4" w:space="0" w:color="auto"/>
            </w:tcBorders>
          </w:tcPr>
          <w:p w14:paraId="719B10B6" w14:textId="77777777" w:rsidR="00024E26" w:rsidRPr="00FF6A71" w:rsidRDefault="00024E26" w:rsidP="00015922">
            <w:pPr>
              <w:spacing w:before="0" w:after="0" w:line="240" w:lineRule="auto"/>
              <w:jc w:val="center"/>
              <w:rPr>
                <w:ins w:id="42628" w:author="pete jones" w:date="2022-03-12T17:18:00Z"/>
                <w:rFonts w:cstheme="minorHAnsi"/>
              </w:rPr>
            </w:pPr>
          </w:p>
        </w:tc>
        <w:tc>
          <w:tcPr>
            <w:tcW w:w="6655" w:type="dxa"/>
            <w:tcBorders>
              <w:top w:val="single" w:sz="4" w:space="0" w:color="auto"/>
              <w:left w:val="single" w:sz="4" w:space="0" w:color="auto"/>
              <w:bottom w:val="single" w:sz="4" w:space="0" w:color="auto"/>
              <w:right w:val="single" w:sz="4" w:space="0" w:color="auto"/>
            </w:tcBorders>
          </w:tcPr>
          <w:p w14:paraId="64DCFE91" w14:textId="77777777" w:rsidR="00024E26" w:rsidRPr="00FF6A71" w:rsidRDefault="00024E26" w:rsidP="00015922">
            <w:pPr>
              <w:spacing w:before="0" w:after="0" w:line="240" w:lineRule="auto"/>
              <w:jc w:val="center"/>
              <w:rPr>
                <w:ins w:id="42629" w:author="pete jones" w:date="2022-03-12T17:18:00Z"/>
                <w:rFonts w:cstheme="minorHAnsi"/>
              </w:rPr>
            </w:pPr>
            <w:ins w:id="42630" w:author="pete jones" w:date="2022-03-12T17:18:00Z">
              <w:r w:rsidRPr="00FF6A71">
                <w:rPr>
                  <w:rFonts w:cstheme="minorHAnsi"/>
                </w:rPr>
                <w:t>Perceived Competence</w:t>
              </w:r>
            </w:ins>
          </w:p>
        </w:tc>
      </w:tr>
      <w:tr w:rsidR="00024E26" w:rsidRPr="00FF6A71" w14:paraId="0A27812C" w14:textId="77777777" w:rsidTr="00015922">
        <w:trPr>
          <w:ins w:id="42631" w:author="pete jones" w:date="2022-03-12T17:18:00Z"/>
        </w:trPr>
        <w:tc>
          <w:tcPr>
            <w:tcW w:w="1274"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617C7626" w14:textId="77777777" w:rsidR="00024E26" w:rsidRPr="00FF6A71" w:rsidRDefault="00024E26" w:rsidP="00015922">
            <w:pPr>
              <w:spacing w:before="0" w:after="0" w:line="240" w:lineRule="auto"/>
              <w:jc w:val="center"/>
              <w:rPr>
                <w:ins w:id="42632" w:author="pete jones" w:date="2022-03-12T17:18:00Z"/>
                <w:rFonts w:cstheme="minorHAnsi"/>
                <w:b/>
                <w:bCs/>
              </w:rPr>
            </w:pPr>
            <w:ins w:id="42633" w:author="pete jones" w:date="2022-03-12T17:18:00Z">
              <w:r w:rsidRPr="00FF6A71">
                <w:rPr>
                  <w:rFonts w:cstheme="minorHAnsi"/>
                  <w:b/>
                  <w:bCs/>
                </w:rPr>
                <w:t>Correlated Pair</w:t>
              </w:r>
            </w:ins>
          </w:p>
        </w:tc>
        <w:tc>
          <w:tcPr>
            <w:tcW w:w="848"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7ECD8C2F" w14:textId="77777777" w:rsidR="00024E26" w:rsidRPr="00FF6A71" w:rsidRDefault="00024E26" w:rsidP="00015922">
            <w:pPr>
              <w:spacing w:before="0" w:after="0" w:line="240" w:lineRule="auto"/>
              <w:jc w:val="center"/>
              <w:rPr>
                <w:ins w:id="42634" w:author="pete jones" w:date="2022-03-12T17:18:00Z"/>
                <w:rFonts w:cstheme="minorHAnsi"/>
                <w:b/>
                <w:bCs/>
              </w:rPr>
            </w:pPr>
            <w:ins w:id="42635" w:author="pete jones" w:date="2022-03-12T17:18:00Z">
              <w:r w:rsidRPr="00FF6A71">
                <w:rPr>
                  <w:rFonts w:cstheme="minorHAnsi"/>
                  <w:b/>
                  <w:bCs/>
                </w:rPr>
                <w:t>R (20)</w:t>
              </w:r>
            </w:ins>
          </w:p>
          <w:p w14:paraId="2E87D4FF" w14:textId="77777777" w:rsidR="00024E26" w:rsidRPr="00FF6A71" w:rsidRDefault="00024E26" w:rsidP="00015922">
            <w:pPr>
              <w:spacing w:before="0" w:after="0" w:line="240" w:lineRule="auto"/>
              <w:jc w:val="center"/>
              <w:rPr>
                <w:ins w:id="42636" w:author="pete jones" w:date="2022-03-12T17:18:00Z"/>
                <w:rFonts w:cstheme="minorHAnsi"/>
                <w:b/>
                <w:bCs/>
              </w:rPr>
            </w:pPr>
            <w:ins w:id="42637" w:author="pete jones" w:date="2022-03-12T17:18:00Z">
              <w:r w:rsidRPr="00FF6A71">
                <w:rPr>
                  <w:rFonts w:cstheme="minorHAnsi"/>
                  <w:b/>
                  <w:bCs/>
                </w:rPr>
                <w:t>Value</w:t>
              </w:r>
            </w:ins>
          </w:p>
        </w:tc>
        <w:tc>
          <w:tcPr>
            <w:tcW w:w="6655"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2C030019" w14:textId="77777777" w:rsidR="00024E26" w:rsidRPr="00FF6A71" w:rsidRDefault="00024E26" w:rsidP="00015922">
            <w:pPr>
              <w:spacing w:before="0" w:after="0" w:line="240" w:lineRule="auto"/>
              <w:jc w:val="center"/>
              <w:rPr>
                <w:ins w:id="42638" w:author="pete jones" w:date="2022-03-12T17:18:00Z"/>
                <w:rFonts w:cstheme="minorHAnsi"/>
                <w:b/>
                <w:bCs/>
              </w:rPr>
            </w:pPr>
            <w:ins w:id="42639" w:author="pete jones" w:date="2022-03-12T17:18:00Z">
              <w:r w:rsidRPr="00FF6A71">
                <w:rPr>
                  <w:rFonts w:cstheme="minorHAnsi"/>
                  <w:b/>
                  <w:bCs/>
                </w:rPr>
                <w:t>Statement - There was a stronger NEGATIVE correlation between…</w:t>
              </w:r>
            </w:ins>
          </w:p>
        </w:tc>
      </w:tr>
      <w:tr w:rsidR="00024E26" w:rsidRPr="00FF6A71" w14:paraId="57846B66" w14:textId="77777777" w:rsidTr="00015922">
        <w:trPr>
          <w:ins w:id="42640"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28933067" w14:textId="77777777" w:rsidR="00024E26" w:rsidRPr="00FF6A71" w:rsidRDefault="00024E26" w:rsidP="00015922">
            <w:pPr>
              <w:spacing w:before="0" w:after="0" w:line="240" w:lineRule="auto"/>
              <w:jc w:val="center"/>
              <w:rPr>
                <w:ins w:id="42641" w:author="pete jones" w:date="2022-03-12T17:18:00Z"/>
                <w:rFonts w:cstheme="minorHAnsi"/>
              </w:rPr>
            </w:pPr>
            <w:ins w:id="42642" w:author="pete jones" w:date="2022-03-12T17:18:00Z">
              <w:r w:rsidRPr="00FF6A71">
                <w:rPr>
                  <w:rFonts w:cstheme="minorHAnsi"/>
                </w:rPr>
                <w:t>7</w:t>
              </w:r>
            </w:ins>
          </w:p>
        </w:tc>
        <w:tc>
          <w:tcPr>
            <w:tcW w:w="848" w:type="dxa"/>
            <w:vMerge w:val="restart"/>
            <w:tcBorders>
              <w:top w:val="single" w:sz="4" w:space="0" w:color="auto"/>
              <w:left w:val="single" w:sz="4" w:space="0" w:color="auto"/>
              <w:bottom w:val="single" w:sz="4" w:space="0" w:color="auto"/>
              <w:right w:val="single" w:sz="4" w:space="0" w:color="auto"/>
            </w:tcBorders>
            <w:vAlign w:val="center"/>
          </w:tcPr>
          <w:p w14:paraId="31B4BAD5" w14:textId="77777777" w:rsidR="00024E26" w:rsidRPr="00FF6A71" w:rsidRDefault="00024E26" w:rsidP="00015922">
            <w:pPr>
              <w:spacing w:before="0" w:after="0" w:line="240" w:lineRule="auto"/>
              <w:jc w:val="center"/>
              <w:rPr>
                <w:ins w:id="42643" w:author="pete jones" w:date="2022-03-12T17:18:00Z"/>
                <w:rFonts w:cstheme="minorHAnsi"/>
              </w:rPr>
            </w:pPr>
            <w:ins w:id="42644" w:author="pete jones" w:date="2022-03-12T17:18:00Z">
              <w:r w:rsidRPr="00FF6A71">
                <w:rPr>
                  <w:rFonts w:cstheme="minorHAnsi"/>
                </w:rPr>
                <w:t>-0.557</w:t>
              </w:r>
            </w:ins>
          </w:p>
        </w:tc>
        <w:tc>
          <w:tcPr>
            <w:tcW w:w="6655" w:type="dxa"/>
            <w:tcBorders>
              <w:top w:val="single" w:sz="4" w:space="0" w:color="auto"/>
              <w:left w:val="single" w:sz="4" w:space="0" w:color="auto"/>
              <w:bottom w:val="single" w:sz="4" w:space="0" w:color="auto"/>
              <w:right w:val="single" w:sz="4" w:space="0" w:color="auto"/>
            </w:tcBorders>
          </w:tcPr>
          <w:p w14:paraId="7D7047EE" w14:textId="77777777" w:rsidR="00024E26" w:rsidRPr="00FF6A71" w:rsidRDefault="00024E26" w:rsidP="00015922">
            <w:pPr>
              <w:spacing w:before="0" w:after="0" w:line="240" w:lineRule="auto"/>
              <w:jc w:val="center"/>
              <w:rPr>
                <w:ins w:id="42645" w:author="pete jones" w:date="2022-03-12T17:18:00Z"/>
                <w:rFonts w:cstheme="minorHAnsi"/>
              </w:rPr>
            </w:pPr>
            <w:ins w:id="42646" w:author="pete jones" w:date="2022-03-12T17:18:00Z">
              <w:r w:rsidRPr="00FF6A71">
                <w:rPr>
                  <w:rFonts w:cstheme="minorHAnsi"/>
                </w:rPr>
                <w:t>Relatedness</w:t>
              </w:r>
            </w:ins>
          </w:p>
        </w:tc>
      </w:tr>
      <w:tr w:rsidR="00024E26" w:rsidRPr="00FF6A71" w14:paraId="5395236A" w14:textId="77777777" w:rsidTr="00015922">
        <w:trPr>
          <w:ins w:id="42647"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0E18FE4D" w14:textId="77777777" w:rsidR="00024E26" w:rsidRPr="00FF6A71" w:rsidRDefault="00024E26" w:rsidP="00015922">
            <w:pPr>
              <w:spacing w:before="0" w:after="0" w:line="240" w:lineRule="auto"/>
              <w:jc w:val="center"/>
              <w:rPr>
                <w:ins w:id="42648" w:author="pete jones" w:date="2022-03-12T17:18:00Z"/>
                <w:rFonts w:cstheme="minorHAnsi"/>
              </w:rPr>
            </w:pPr>
            <w:ins w:id="42649" w:author="pete jones" w:date="2022-03-12T17:18:00Z">
              <w:r w:rsidRPr="00FF6A71">
                <w:rPr>
                  <w:rFonts w:cstheme="minorHAnsi"/>
                </w:rPr>
                <w:t>2</w:t>
              </w:r>
            </w:ins>
          </w:p>
        </w:tc>
        <w:tc>
          <w:tcPr>
            <w:tcW w:w="848" w:type="dxa"/>
            <w:vMerge/>
            <w:tcBorders>
              <w:top w:val="single" w:sz="4" w:space="0" w:color="auto"/>
              <w:left w:val="single" w:sz="4" w:space="0" w:color="auto"/>
              <w:bottom w:val="single" w:sz="4" w:space="0" w:color="auto"/>
              <w:right w:val="single" w:sz="4" w:space="0" w:color="auto"/>
            </w:tcBorders>
            <w:vAlign w:val="center"/>
          </w:tcPr>
          <w:p w14:paraId="6FE08611" w14:textId="77777777" w:rsidR="00024E26" w:rsidRPr="00FF6A71" w:rsidRDefault="00024E26" w:rsidP="00015922">
            <w:pPr>
              <w:spacing w:before="0" w:after="0" w:line="240" w:lineRule="auto"/>
              <w:jc w:val="center"/>
              <w:rPr>
                <w:ins w:id="42650" w:author="pete jones" w:date="2022-03-12T17:18:00Z"/>
                <w:rFonts w:cstheme="minorHAnsi"/>
              </w:rPr>
            </w:pPr>
          </w:p>
        </w:tc>
        <w:tc>
          <w:tcPr>
            <w:tcW w:w="6655" w:type="dxa"/>
            <w:tcBorders>
              <w:top w:val="single" w:sz="4" w:space="0" w:color="auto"/>
              <w:left w:val="single" w:sz="4" w:space="0" w:color="auto"/>
              <w:bottom w:val="single" w:sz="4" w:space="0" w:color="auto"/>
              <w:right w:val="single" w:sz="4" w:space="0" w:color="auto"/>
            </w:tcBorders>
          </w:tcPr>
          <w:p w14:paraId="13843FED" w14:textId="77777777" w:rsidR="00024E26" w:rsidRPr="00FF6A71" w:rsidRDefault="00024E26" w:rsidP="00015922">
            <w:pPr>
              <w:spacing w:before="0" w:after="0" w:line="240" w:lineRule="auto"/>
              <w:jc w:val="center"/>
              <w:rPr>
                <w:ins w:id="42651" w:author="pete jones" w:date="2022-03-12T17:18:00Z"/>
                <w:rFonts w:cstheme="minorHAnsi"/>
              </w:rPr>
            </w:pPr>
            <w:ins w:id="42652" w:author="pete jones" w:date="2022-03-12T17:18:00Z">
              <w:r w:rsidRPr="00FF6A71">
                <w:rPr>
                  <w:rFonts w:cstheme="minorHAnsi"/>
                </w:rPr>
                <w:t>Perceived Competence</w:t>
              </w:r>
            </w:ins>
          </w:p>
        </w:tc>
      </w:tr>
      <w:tr w:rsidR="00024E26" w:rsidRPr="00FF6A71" w14:paraId="28E9A2D4" w14:textId="77777777" w:rsidTr="00015922">
        <w:trPr>
          <w:ins w:id="42653"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452F9066" w14:textId="77777777" w:rsidR="00024E26" w:rsidRPr="00FF6A71" w:rsidRDefault="00024E26" w:rsidP="00015922">
            <w:pPr>
              <w:spacing w:before="0" w:after="0" w:line="240" w:lineRule="auto"/>
              <w:jc w:val="center"/>
              <w:rPr>
                <w:ins w:id="42654" w:author="pete jones" w:date="2022-03-12T17:18:00Z"/>
                <w:rFonts w:cstheme="minorHAnsi"/>
              </w:rPr>
            </w:pPr>
            <w:ins w:id="42655" w:author="pete jones" w:date="2022-03-12T17:18:00Z">
              <w:r w:rsidRPr="00FF6A71">
                <w:rPr>
                  <w:rFonts w:cstheme="minorHAnsi"/>
                </w:rPr>
                <w:t>6</w:t>
              </w:r>
            </w:ins>
          </w:p>
        </w:tc>
        <w:tc>
          <w:tcPr>
            <w:tcW w:w="848" w:type="dxa"/>
            <w:vMerge w:val="restart"/>
            <w:tcBorders>
              <w:top w:val="single" w:sz="4" w:space="0" w:color="auto"/>
              <w:left w:val="single" w:sz="4" w:space="0" w:color="auto"/>
              <w:bottom w:val="single" w:sz="4" w:space="0" w:color="auto"/>
              <w:right w:val="single" w:sz="4" w:space="0" w:color="auto"/>
            </w:tcBorders>
            <w:vAlign w:val="center"/>
          </w:tcPr>
          <w:p w14:paraId="4CC36B40" w14:textId="77777777" w:rsidR="00024E26" w:rsidRPr="00FF6A71" w:rsidRDefault="00024E26" w:rsidP="00015922">
            <w:pPr>
              <w:spacing w:before="0" w:after="0" w:line="240" w:lineRule="auto"/>
              <w:jc w:val="center"/>
              <w:rPr>
                <w:ins w:id="42656" w:author="pete jones" w:date="2022-03-12T17:18:00Z"/>
                <w:rFonts w:cstheme="minorHAnsi"/>
              </w:rPr>
            </w:pPr>
            <w:ins w:id="42657" w:author="pete jones" w:date="2022-03-12T17:18:00Z">
              <w:r w:rsidRPr="00FF6A71">
                <w:rPr>
                  <w:rFonts w:cstheme="minorHAnsi"/>
                </w:rPr>
                <w:t>-0.675</w:t>
              </w:r>
            </w:ins>
          </w:p>
        </w:tc>
        <w:tc>
          <w:tcPr>
            <w:tcW w:w="6655" w:type="dxa"/>
            <w:tcBorders>
              <w:top w:val="single" w:sz="4" w:space="0" w:color="auto"/>
              <w:left w:val="single" w:sz="4" w:space="0" w:color="auto"/>
              <w:bottom w:val="single" w:sz="4" w:space="0" w:color="auto"/>
              <w:right w:val="single" w:sz="4" w:space="0" w:color="auto"/>
            </w:tcBorders>
            <w:vAlign w:val="bottom"/>
          </w:tcPr>
          <w:p w14:paraId="7FF65A0D" w14:textId="77777777" w:rsidR="00024E26" w:rsidRPr="00FF6A71" w:rsidRDefault="00024E26" w:rsidP="00015922">
            <w:pPr>
              <w:spacing w:before="0" w:after="0" w:line="240" w:lineRule="auto"/>
              <w:jc w:val="center"/>
              <w:rPr>
                <w:ins w:id="42658" w:author="pete jones" w:date="2022-03-12T17:18:00Z"/>
                <w:rFonts w:cstheme="minorHAnsi"/>
              </w:rPr>
            </w:pPr>
            <w:ins w:id="42659" w:author="pete jones" w:date="2022-03-12T17:18:00Z">
              <w:r w:rsidRPr="00FF6A71">
                <w:rPr>
                  <w:rFonts w:cstheme="minorHAnsi"/>
                </w:rPr>
                <w:t>Value/Usefulness</w:t>
              </w:r>
            </w:ins>
          </w:p>
        </w:tc>
      </w:tr>
      <w:tr w:rsidR="00024E26" w:rsidRPr="00FF6A71" w14:paraId="1E44110F" w14:textId="77777777" w:rsidTr="00015922">
        <w:trPr>
          <w:ins w:id="42660"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26186D78" w14:textId="77777777" w:rsidR="00024E26" w:rsidRPr="00FF6A71" w:rsidRDefault="00024E26" w:rsidP="00015922">
            <w:pPr>
              <w:spacing w:before="0" w:after="0" w:line="240" w:lineRule="auto"/>
              <w:jc w:val="center"/>
              <w:rPr>
                <w:ins w:id="42661" w:author="pete jones" w:date="2022-03-12T17:18:00Z"/>
                <w:rFonts w:cstheme="minorHAnsi"/>
              </w:rPr>
            </w:pPr>
            <w:ins w:id="42662" w:author="pete jones" w:date="2022-03-12T17:18:00Z">
              <w:r w:rsidRPr="00FF6A71">
                <w:rPr>
                  <w:rFonts w:cstheme="minorHAnsi"/>
                </w:rPr>
                <w:t>4</w:t>
              </w:r>
            </w:ins>
          </w:p>
        </w:tc>
        <w:tc>
          <w:tcPr>
            <w:tcW w:w="848" w:type="dxa"/>
            <w:vMerge/>
            <w:tcBorders>
              <w:top w:val="single" w:sz="4" w:space="0" w:color="auto"/>
              <w:left w:val="single" w:sz="4" w:space="0" w:color="auto"/>
              <w:bottom w:val="single" w:sz="4" w:space="0" w:color="auto"/>
              <w:right w:val="single" w:sz="4" w:space="0" w:color="auto"/>
            </w:tcBorders>
            <w:vAlign w:val="center"/>
          </w:tcPr>
          <w:p w14:paraId="122C4EE4" w14:textId="77777777" w:rsidR="00024E26" w:rsidRPr="00FF6A71" w:rsidRDefault="00024E26" w:rsidP="00015922">
            <w:pPr>
              <w:spacing w:before="0" w:after="0" w:line="240" w:lineRule="auto"/>
              <w:jc w:val="center"/>
              <w:rPr>
                <w:ins w:id="42663" w:author="pete jones" w:date="2022-03-12T17:18:00Z"/>
                <w:rFonts w:cstheme="minorHAnsi"/>
              </w:rPr>
            </w:pPr>
          </w:p>
        </w:tc>
        <w:tc>
          <w:tcPr>
            <w:tcW w:w="6655" w:type="dxa"/>
            <w:tcBorders>
              <w:top w:val="single" w:sz="4" w:space="0" w:color="auto"/>
              <w:left w:val="single" w:sz="4" w:space="0" w:color="auto"/>
              <w:bottom w:val="single" w:sz="4" w:space="0" w:color="auto"/>
              <w:right w:val="single" w:sz="4" w:space="0" w:color="auto"/>
            </w:tcBorders>
            <w:vAlign w:val="bottom"/>
          </w:tcPr>
          <w:p w14:paraId="48DB4071" w14:textId="77777777" w:rsidR="00024E26" w:rsidRPr="00FF6A71" w:rsidRDefault="00024E26" w:rsidP="00015922">
            <w:pPr>
              <w:spacing w:before="0" w:after="0" w:line="240" w:lineRule="auto"/>
              <w:jc w:val="center"/>
              <w:rPr>
                <w:ins w:id="42664" w:author="pete jones" w:date="2022-03-12T17:18:00Z"/>
                <w:rFonts w:cstheme="minorHAnsi"/>
              </w:rPr>
            </w:pPr>
            <w:ins w:id="42665" w:author="pete jones" w:date="2022-03-12T17:18:00Z">
              <w:r w:rsidRPr="00FF6A71">
                <w:rPr>
                  <w:rFonts w:cstheme="minorHAnsi"/>
                </w:rPr>
                <w:t>Pressure/Tension</w:t>
              </w:r>
            </w:ins>
          </w:p>
        </w:tc>
      </w:tr>
      <w:tr w:rsidR="00024E26" w:rsidRPr="00FF6A71" w14:paraId="1DFAF76D" w14:textId="77777777" w:rsidTr="00015922">
        <w:trPr>
          <w:ins w:id="42666"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7FDDAE27" w14:textId="77777777" w:rsidR="00024E26" w:rsidRPr="00FF6A71" w:rsidRDefault="00024E26" w:rsidP="00015922">
            <w:pPr>
              <w:spacing w:before="0" w:after="0" w:line="240" w:lineRule="auto"/>
              <w:jc w:val="center"/>
              <w:rPr>
                <w:ins w:id="42667" w:author="pete jones" w:date="2022-03-12T17:18:00Z"/>
                <w:rFonts w:cstheme="minorHAnsi"/>
              </w:rPr>
            </w:pPr>
            <w:ins w:id="42668" w:author="pete jones" w:date="2022-03-12T17:18:00Z">
              <w:r w:rsidRPr="00FF6A71">
                <w:rPr>
                  <w:rFonts w:cstheme="minorHAnsi"/>
                </w:rPr>
                <w:t>4</w:t>
              </w:r>
            </w:ins>
          </w:p>
        </w:tc>
        <w:tc>
          <w:tcPr>
            <w:tcW w:w="848" w:type="dxa"/>
            <w:vMerge w:val="restart"/>
            <w:tcBorders>
              <w:top w:val="single" w:sz="4" w:space="0" w:color="auto"/>
              <w:left w:val="single" w:sz="4" w:space="0" w:color="auto"/>
              <w:bottom w:val="single" w:sz="4" w:space="0" w:color="auto"/>
              <w:right w:val="single" w:sz="4" w:space="0" w:color="auto"/>
            </w:tcBorders>
            <w:vAlign w:val="center"/>
          </w:tcPr>
          <w:p w14:paraId="766F000E" w14:textId="77777777" w:rsidR="00024E26" w:rsidRPr="00FF6A71" w:rsidRDefault="00024E26" w:rsidP="00015922">
            <w:pPr>
              <w:spacing w:before="0" w:after="0" w:line="240" w:lineRule="auto"/>
              <w:jc w:val="center"/>
              <w:rPr>
                <w:ins w:id="42669" w:author="pete jones" w:date="2022-03-12T17:18:00Z"/>
                <w:rFonts w:cstheme="minorHAnsi"/>
              </w:rPr>
            </w:pPr>
            <w:ins w:id="42670" w:author="pete jones" w:date="2022-03-12T17:18:00Z">
              <w:r w:rsidRPr="00FF6A71">
                <w:rPr>
                  <w:rFonts w:cstheme="minorHAnsi"/>
                </w:rPr>
                <w:t>-0.861</w:t>
              </w:r>
            </w:ins>
          </w:p>
        </w:tc>
        <w:tc>
          <w:tcPr>
            <w:tcW w:w="6655" w:type="dxa"/>
            <w:tcBorders>
              <w:top w:val="single" w:sz="4" w:space="0" w:color="auto"/>
              <w:left w:val="single" w:sz="4" w:space="0" w:color="auto"/>
              <w:bottom w:val="single" w:sz="4" w:space="0" w:color="auto"/>
              <w:right w:val="single" w:sz="4" w:space="0" w:color="auto"/>
            </w:tcBorders>
          </w:tcPr>
          <w:p w14:paraId="1B621CE3" w14:textId="77777777" w:rsidR="00024E26" w:rsidRPr="00FF6A71" w:rsidRDefault="00024E26" w:rsidP="00015922">
            <w:pPr>
              <w:spacing w:before="0" w:after="0" w:line="240" w:lineRule="auto"/>
              <w:jc w:val="center"/>
              <w:rPr>
                <w:ins w:id="42671" w:author="pete jones" w:date="2022-03-12T17:18:00Z"/>
                <w:rFonts w:cstheme="minorHAnsi"/>
              </w:rPr>
            </w:pPr>
            <w:ins w:id="42672" w:author="pete jones" w:date="2022-03-12T17:18:00Z">
              <w:r w:rsidRPr="00FF6A71">
                <w:rPr>
                  <w:rFonts w:cstheme="minorHAnsi"/>
                </w:rPr>
                <w:t>Pressure/Tension</w:t>
              </w:r>
            </w:ins>
          </w:p>
        </w:tc>
      </w:tr>
      <w:tr w:rsidR="00024E26" w:rsidRPr="00FF6A71" w14:paraId="55D91964" w14:textId="77777777" w:rsidTr="00015922">
        <w:trPr>
          <w:ins w:id="42673" w:author="pete jones" w:date="2022-03-12T17:18:00Z"/>
        </w:trPr>
        <w:tc>
          <w:tcPr>
            <w:tcW w:w="1274" w:type="dxa"/>
            <w:tcBorders>
              <w:top w:val="single" w:sz="4" w:space="0" w:color="auto"/>
              <w:left w:val="single" w:sz="4" w:space="0" w:color="auto"/>
              <w:bottom w:val="single" w:sz="4" w:space="0" w:color="auto"/>
              <w:right w:val="single" w:sz="4" w:space="0" w:color="auto"/>
            </w:tcBorders>
          </w:tcPr>
          <w:p w14:paraId="3FF2C499" w14:textId="77777777" w:rsidR="00024E26" w:rsidRPr="00FF6A71" w:rsidRDefault="00024E26" w:rsidP="00015922">
            <w:pPr>
              <w:spacing w:before="0" w:after="0" w:line="240" w:lineRule="auto"/>
              <w:jc w:val="center"/>
              <w:rPr>
                <w:ins w:id="42674" w:author="pete jones" w:date="2022-03-12T17:18:00Z"/>
                <w:rFonts w:cstheme="minorHAnsi"/>
              </w:rPr>
            </w:pPr>
            <w:ins w:id="42675" w:author="pete jones" w:date="2022-03-12T17:18:00Z">
              <w:r w:rsidRPr="00FF6A71">
                <w:rPr>
                  <w:rFonts w:cstheme="minorHAnsi"/>
                </w:rPr>
                <w:t>2</w:t>
              </w:r>
            </w:ins>
          </w:p>
        </w:tc>
        <w:tc>
          <w:tcPr>
            <w:tcW w:w="848" w:type="dxa"/>
            <w:vMerge/>
            <w:tcBorders>
              <w:top w:val="single" w:sz="4" w:space="0" w:color="auto"/>
              <w:left w:val="single" w:sz="4" w:space="0" w:color="auto"/>
              <w:bottom w:val="single" w:sz="4" w:space="0" w:color="auto"/>
              <w:right w:val="single" w:sz="4" w:space="0" w:color="auto"/>
            </w:tcBorders>
          </w:tcPr>
          <w:p w14:paraId="5F6CFDAB" w14:textId="77777777" w:rsidR="00024E26" w:rsidRPr="00FF6A71" w:rsidRDefault="00024E26" w:rsidP="00015922">
            <w:pPr>
              <w:spacing w:before="0" w:after="0" w:line="240" w:lineRule="auto"/>
              <w:jc w:val="center"/>
              <w:rPr>
                <w:ins w:id="42676" w:author="pete jones" w:date="2022-03-12T17:18:00Z"/>
                <w:rFonts w:cstheme="minorHAnsi"/>
              </w:rPr>
            </w:pPr>
          </w:p>
        </w:tc>
        <w:tc>
          <w:tcPr>
            <w:tcW w:w="6655" w:type="dxa"/>
            <w:tcBorders>
              <w:top w:val="single" w:sz="4" w:space="0" w:color="auto"/>
              <w:left w:val="single" w:sz="4" w:space="0" w:color="auto"/>
              <w:bottom w:val="single" w:sz="4" w:space="0" w:color="auto"/>
              <w:right w:val="single" w:sz="4" w:space="0" w:color="auto"/>
            </w:tcBorders>
          </w:tcPr>
          <w:p w14:paraId="734C6C06" w14:textId="77777777" w:rsidR="00024E26" w:rsidRPr="00FF6A71" w:rsidRDefault="00024E26" w:rsidP="00015922">
            <w:pPr>
              <w:spacing w:before="0" w:after="0" w:line="240" w:lineRule="auto"/>
              <w:jc w:val="center"/>
              <w:rPr>
                <w:ins w:id="42677" w:author="pete jones" w:date="2022-03-12T17:18:00Z"/>
                <w:rFonts w:cstheme="minorHAnsi"/>
              </w:rPr>
            </w:pPr>
            <w:ins w:id="42678" w:author="pete jones" w:date="2022-03-12T17:18:00Z">
              <w:r w:rsidRPr="00FF6A71">
                <w:rPr>
                  <w:rFonts w:cstheme="minorHAnsi"/>
                </w:rPr>
                <w:t>Perceived Competence</w:t>
              </w:r>
            </w:ins>
          </w:p>
        </w:tc>
      </w:tr>
    </w:tbl>
    <w:p w14:paraId="3A8F54F2" w14:textId="69CC70A5" w:rsidR="00B31263" w:rsidRDefault="00B31263" w:rsidP="0012647B">
      <w:pPr>
        <w:jc w:val="left"/>
        <w:rPr>
          <w:ins w:id="42679" w:author="pete jones" w:date="2022-03-15T18:43:00Z"/>
        </w:rPr>
      </w:pPr>
    </w:p>
    <w:p w14:paraId="630A5889" w14:textId="66042644" w:rsidR="00170A84" w:rsidRDefault="00170A84" w:rsidP="0012647B">
      <w:pPr>
        <w:jc w:val="left"/>
        <w:rPr>
          <w:ins w:id="42680" w:author="pete jones" w:date="2022-03-15T18:43:00Z"/>
        </w:rPr>
      </w:pPr>
    </w:p>
    <w:p w14:paraId="483CDA1E" w14:textId="462AD18A" w:rsidR="00170A84" w:rsidRDefault="00170A84" w:rsidP="0012647B">
      <w:pPr>
        <w:jc w:val="left"/>
        <w:rPr>
          <w:ins w:id="42681" w:author="pete jones" w:date="2022-03-15T18:43:00Z"/>
        </w:rPr>
      </w:pPr>
    </w:p>
    <w:p w14:paraId="73B57E7C" w14:textId="266182A2" w:rsidR="00170A84" w:rsidRDefault="00170A84" w:rsidP="0012647B">
      <w:pPr>
        <w:jc w:val="left"/>
        <w:rPr>
          <w:ins w:id="42682" w:author="pete jones" w:date="2022-03-15T18:43:00Z"/>
        </w:rPr>
      </w:pPr>
    </w:p>
    <w:p w14:paraId="05DD3AA0" w14:textId="77777777" w:rsidR="00170A84" w:rsidRDefault="00170A84" w:rsidP="0012647B">
      <w:pPr>
        <w:jc w:val="left"/>
        <w:rPr>
          <w:ins w:id="42683" w:author="pete jones" w:date="2022-03-15T16:03:00Z"/>
        </w:rPr>
      </w:pPr>
    </w:p>
    <w:p w14:paraId="06CEEF02" w14:textId="2B3D4A87" w:rsidR="004A03C8" w:rsidRDefault="004A03C8">
      <w:pPr>
        <w:pStyle w:val="Heading3"/>
        <w:rPr>
          <w:ins w:id="42684" w:author="pete jones" w:date="2022-03-10T18:43:00Z"/>
        </w:rPr>
        <w:pPrChange w:id="42685" w:author="pete jones" w:date="2022-03-16T17:51:00Z">
          <w:pPr>
            <w:jc w:val="left"/>
          </w:pPr>
        </w:pPrChange>
      </w:pPr>
      <w:bookmarkStart w:id="42686" w:name="APPendix"/>
      <w:bookmarkStart w:id="42687" w:name="_Ref98252730"/>
      <w:bookmarkStart w:id="42688" w:name="_Toc99969884"/>
      <w:ins w:id="42689" w:author="pete jones" w:date="2022-03-15T16:03:00Z">
        <w:r w:rsidRPr="004A03C8">
          <w:rPr>
            <w:rFonts w:eastAsiaTheme="minorEastAsia"/>
            <w:lang w:eastAsia="en-US"/>
            <w:rPrChange w:id="42690" w:author="pete jones" w:date="2022-03-15T16:03:00Z">
              <w:rPr>
                <w:b/>
                <w:bCs/>
              </w:rPr>
            </w:rPrChange>
          </w:rPr>
          <w:lastRenderedPageBreak/>
          <w:t xml:space="preserve">Engagement </w:t>
        </w:r>
      </w:ins>
      <w:bookmarkEnd w:id="42686"/>
      <w:ins w:id="42691" w:author="pete jones" w:date="2022-03-15T18:44:00Z">
        <w:r w:rsidR="00170A84">
          <w:rPr>
            <w:rFonts w:eastAsiaTheme="minorEastAsia"/>
            <w:lang w:eastAsia="en-US"/>
          </w:rPr>
          <w:t>KPIs</w:t>
        </w:r>
      </w:ins>
      <w:ins w:id="42692" w:author="pete jones" w:date="2022-03-15T16:03:00Z">
        <w:r w:rsidRPr="004A03C8">
          <w:rPr>
            <w:rFonts w:eastAsiaTheme="minorEastAsia"/>
            <w:lang w:eastAsia="en-US"/>
            <w:rPrChange w:id="42693" w:author="pete jones" w:date="2022-03-15T16:03:00Z">
              <w:rPr>
                <w:b/>
                <w:bCs/>
              </w:rPr>
            </w:rPrChange>
          </w:rPr>
          <w:t xml:space="preserve"> instrument – reliability analysis output data</w:t>
        </w:r>
        <w:r>
          <w:t>.</w:t>
        </w:r>
      </w:ins>
      <w:bookmarkEnd w:id="42687"/>
      <w:bookmarkEnd w:id="42688"/>
    </w:p>
    <w:p w14:paraId="0F6E6F90" w14:textId="77777777" w:rsidR="00170A84" w:rsidRDefault="00170A84" w:rsidP="00170A84">
      <w:pPr>
        <w:spacing w:before="0" w:after="0" w:line="240" w:lineRule="auto"/>
        <w:jc w:val="center"/>
        <w:rPr>
          <w:ins w:id="42694" w:author="pete jones" w:date="2022-03-15T18:42:00Z"/>
        </w:rPr>
      </w:pPr>
      <w:ins w:id="42695" w:author="pete jones" w:date="2022-03-15T18:42:00Z">
        <w:r w:rsidRPr="00170A84">
          <w:rPr>
            <w:noProof/>
          </w:rPr>
          <w:drawing>
            <wp:inline distT="0" distB="0" distL="0" distR="0" wp14:anchorId="56604559" wp14:editId="354F8191">
              <wp:extent cx="4156191" cy="2032452"/>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170310" cy="2039357"/>
                      </a:xfrm>
                      <a:prstGeom prst="rect">
                        <a:avLst/>
                      </a:prstGeom>
                      <a:noFill/>
                      <a:ln>
                        <a:noFill/>
                      </a:ln>
                    </pic:spPr>
                  </pic:pic>
                </a:graphicData>
              </a:graphic>
            </wp:inline>
          </w:drawing>
        </w:r>
      </w:ins>
    </w:p>
    <w:p w14:paraId="5683FD61" w14:textId="77777777" w:rsidR="00170A84" w:rsidRDefault="00170A84" w:rsidP="00170A84">
      <w:pPr>
        <w:spacing w:before="0" w:after="0" w:line="240" w:lineRule="auto"/>
        <w:jc w:val="center"/>
        <w:rPr>
          <w:ins w:id="42696" w:author="pete jones" w:date="2022-03-15T18:43:00Z"/>
        </w:rPr>
      </w:pPr>
      <w:ins w:id="42697" w:author="pete jones" w:date="2022-03-15T18:42:00Z">
        <w:r w:rsidRPr="00170A84">
          <w:rPr>
            <w:noProof/>
          </w:rPr>
          <w:drawing>
            <wp:inline distT="0" distB="0" distL="0" distR="0" wp14:anchorId="50872520" wp14:editId="180D7FC8">
              <wp:extent cx="4145468" cy="2027208"/>
              <wp:effectExtent l="0" t="0" r="762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4164169" cy="2036353"/>
                      </a:xfrm>
                      <a:prstGeom prst="rect">
                        <a:avLst/>
                      </a:prstGeom>
                      <a:noFill/>
                      <a:ln>
                        <a:noFill/>
                      </a:ln>
                    </pic:spPr>
                  </pic:pic>
                </a:graphicData>
              </a:graphic>
            </wp:inline>
          </w:drawing>
        </w:r>
      </w:ins>
    </w:p>
    <w:p w14:paraId="3CBB0CF9" w14:textId="77777777" w:rsidR="00170A84" w:rsidRDefault="00170A84" w:rsidP="00170A84">
      <w:pPr>
        <w:spacing w:before="0" w:after="0" w:line="240" w:lineRule="auto"/>
        <w:jc w:val="center"/>
        <w:rPr>
          <w:ins w:id="42698" w:author="pete jones" w:date="2022-03-15T18:44:00Z"/>
        </w:rPr>
      </w:pPr>
      <w:ins w:id="42699" w:author="pete jones" w:date="2022-03-15T18:43:00Z">
        <w:r w:rsidRPr="00170A84">
          <w:rPr>
            <w:noProof/>
          </w:rPr>
          <w:drawing>
            <wp:inline distT="0" distB="0" distL="0" distR="0" wp14:anchorId="23DB37ED" wp14:editId="52803A43">
              <wp:extent cx="4129522" cy="3269499"/>
              <wp:effectExtent l="0" t="0" r="4445"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143612" cy="3280655"/>
                      </a:xfrm>
                      <a:prstGeom prst="rect">
                        <a:avLst/>
                      </a:prstGeom>
                      <a:noFill/>
                      <a:ln>
                        <a:noFill/>
                      </a:ln>
                    </pic:spPr>
                  </pic:pic>
                </a:graphicData>
              </a:graphic>
            </wp:inline>
          </w:drawing>
        </w:r>
      </w:ins>
    </w:p>
    <w:p w14:paraId="3D6DDB79" w14:textId="4B4F0FDB" w:rsidR="00170A84" w:rsidRDefault="00170A84" w:rsidP="00170A84">
      <w:pPr>
        <w:spacing w:before="0" w:after="0" w:line="240" w:lineRule="auto"/>
        <w:jc w:val="center"/>
        <w:rPr>
          <w:ins w:id="42700" w:author="pete jones" w:date="2022-03-15T18:45:00Z"/>
        </w:rPr>
      </w:pPr>
    </w:p>
    <w:p w14:paraId="332021B2" w14:textId="30C2A882" w:rsidR="00170A84" w:rsidRDefault="00170A84" w:rsidP="00170A84">
      <w:pPr>
        <w:spacing w:before="0" w:after="0" w:line="240" w:lineRule="auto"/>
        <w:jc w:val="center"/>
        <w:rPr>
          <w:ins w:id="42701" w:author="pete jones" w:date="2022-03-15T18:45:00Z"/>
        </w:rPr>
      </w:pPr>
    </w:p>
    <w:p w14:paraId="36C73F52" w14:textId="14D4FA31" w:rsidR="00170A84" w:rsidRDefault="00170A84" w:rsidP="00170A84">
      <w:pPr>
        <w:spacing w:before="0" w:after="0" w:line="240" w:lineRule="auto"/>
        <w:jc w:val="center"/>
        <w:rPr>
          <w:ins w:id="42702" w:author="pete jones" w:date="2022-03-15T18:45:00Z"/>
        </w:rPr>
      </w:pPr>
    </w:p>
    <w:p w14:paraId="498EF5A1" w14:textId="58730C85" w:rsidR="00170A84" w:rsidRDefault="00170A84" w:rsidP="00170A84">
      <w:pPr>
        <w:spacing w:before="0" w:after="0" w:line="240" w:lineRule="auto"/>
        <w:jc w:val="center"/>
        <w:rPr>
          <w:ins w:id="42703" w:author="pete jones" w:date="2022-03-15T18:45:00Z"/>
        </w:rPr>
      </w:pPr>
    </w:p>
    <w:p w14:paraId="50B42128" w14:textId="77777777" w:rsidR="00170A84" w:rsidRDefault="00170A84" w:rsidP="00170A84">
      <w:pPr>
        <w:spacing w:before="0" w:after="0" w:line="240" w:lineRule="auto"/>
        <w:jc w:val="center"/>
        <w:rPr>
          <w:ins w:id="42704" w:author="pete jones" w:date="2022-03-15T18:44:00Z"/>
        </w:rPr>
      </w:pPr>
    </w:p>
    <w:p w14:paraId="15A3C7EB" w14:textId="633988EA" w:rsidR="00170A84" w:rsidRDefault="00170A84">
      <w:pPr>
        <w:pStyle w:val="Heading3"/>
        <w:rPr>
          <w:ins w:id="42705" w:author="pete jones" w:date="2022-03-15T18:44:00Z"/>
        </w:rPr>
        <w:pPrChange w:id="42706" w:author="pete jones" w:date="2022-03-16T17:51:00Z">
          <w:pPr>
            <w:pStyle w:val="Heading8"/>
          </w:pPr>
        </w:pPrChange>
      </w:pPr>
      <w:bookmarkStart w:id="42707" w:name="_Toc99969885"/>
      <w:ins w:id="42708" w:author="pete jones" w:date="2022-03-15T18:45:00Z">
        <w:r>
          <w:rPr>
            <w:rFonts w:eastAsiaTheme="minorEastAsia"/>
            <w:lang w:eastAsia="en-US"/>
          </w:rPr>
          <w:lastRenderedPageBreak/>
          <w:t>IMI</w:t>
        </w:r>
      </w:ins>
      <w:ins w:id="42709" w:author="pete jones" w:date="2022-03-15T18:44:00Z">
        <w:r w:rsidRPr="00D7314E">
          <w:rPr>
            <w:rFonts w:eastAsiaTheme="minorEastAsia"/>
            <w:lang w:eastAsia="en-US"/>
          </w:rPr>
          <w:t xml:space="preserve"> instrument – reliability analysis output data</w:t>
        </w:r>
        <w:r>
          <w:t>.</w:t>
        </w:r>
        <w:bookmarkEnd w:id="42707"/>
      </w:ins>
    </w:p>
    <w:p w14:paraId="01387F01" w14:textId="377834DA" w:rsidR="002A5458" w:rsidRDefault="002A5458">
      <w:pPr>
        <w:spacing w:before="0" w:after="0" w:line="240" w:lineRule="auto"/>
        <w:jc w:val="center"/>
        <w:rPr>
          <w:ins w:id="42710" w:author="pete jones" w:date="2022-03-15T19:17:00Z"/>
        </w:rPr>
        <w:pPrChange w:id="42711" w:author="pete jones" w:date="2022-03-15T19:26:00Z">
          <w:pPr>
            <w:spacing w:before="0" w:after="0" w:line="240" w:lineRule="auto"/>
            <w:jc w:val="left"/>
          </w:pPr>
        </w:pPrChange>
      </w:pPr>
      <w:ins w:id="42712" w:author="pete jones" w:date="2022-03-15T19:17:00Z">
        <w:r w:rsidRPr="002A5458">
          <w:rPr>
            <w:noProof/>
          </w:rPr>
          <w:drawing>
            <wp:inline distT="0" distB="0" distL="0" distR="0" wp14:anchorId="5A687255" wp14:editId="44D41E0A">
              <wp:extent cx="3070514" cy="1076619"/>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3130979" cy="1097820"/>
                      </a:xfrm>
                      <a:prstGeom prst="rect">
                        <a:avLst/>
                      </a:prstGeom>
                      <a:noFill/>
                      <a:ln>
                        <a:noFill/>
                      </a:ln>
                    </pic:spPr>
                  </pic:pic>
                </a:graphicData>
              </a:graphic>
            </wp:inline>
          </w:drawing>
        </w:r>
        <w:r w:rsidRPr="002A5458">
          <w:rPr>
            <w:noProof/>
          </w:rPr>
          <w:drawing>
            <wp:inline distT="0" distB="0" distL="0" distR="0" wp14:anchorId="020166FD" wp14:editId="3D12887F">
              <wp:extent cx="3086100" cy="1090513"/>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3155029" cy="1114870"/>
                      </a:xfrm>
                      <a:prstGeom prst="rect">
                        <a:avLst/>
                      </a:prstGeom>
                      <a:noFill/>
                      <a:ln>
                        <a:noFill/>
                      </a:ln>
                    </pic:spPr>
                  </pic:pic>
                </a:graphicData>
              </a:graphic>
            </wp:inline>
          </w:drawing>
        </w:r>
      </w:ins>
    </w:p>
    <w:p w14:paraId="72A61F99" w14:textId="342EE0CE" w:rsidR="002A5458" w:rsidRDefault="002A5458">
      <w:pPr>
        <w:spacing w:before="0" w:after="0" w:line="240" w:lineRule="auto"/>
        <w:jc w:val="center"/>
        <w:rPr>
          <w:ins w:id="42713" w:author="pete jones" w:date="2022-03-15T19:18:00Z"/>
        </w:rPr>
        <w:pPrChange w:id="42714" w:author="pete jones" w:date="2022-03-15T19:26:00Z">
          <w:pPr>
            <w:spacing w:before="0" w:after="0" w:line="240" w:lineRule="auto"/>
            <w:jc w:val="left"/>
          </w:pPr>
        </w:pPrChange>
      </w:pPr>
      <w:ins w:id="42715" w:author="pete jones" w:date="2022-03-15T19:17:00Z">
        <w:r w:rsidRPr="002A5458">
          <w:rPr>
            <w:noProof/>
          </w:rPr>
          <w:drawing>
            <wp:inline distT="0" distB="0" distL="0" distR="0" wp14:anchorId="77149010" wp14:editId="722BE722">
              <wp:extent cx="3096491" cy="1012871"/>
              <wp:effectExtent l="0" t="0" r="889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203878" cy="1047998"/>
                      </a:xfrm>
                      <a:prstGeom prst="rect">
                        <a:avLst/>
                      </a:prstGeom>
                      <a:noFill/>
                      <a:ln>
                        <a:noFill/>
                      </a:ln>
                    </pic:spPr>
                  </pic:pic>
                </a:graphicData>
              </a:graphic>
            </wp:inline>
          </w:drawing>
        </w:r>
      </w:ins>
      <w:ins w:id="42716" w:author="pete jones" w:date="2022-03-15T19:18:00Z">
        <w:r w:rsidRPr="002A5458">
          <w:rPr>
            <w:noProof/>
          </w:rPr>
          <w:drawing>
            <wp:inline distT="0" distB="0" distL="0" distR="0" wp14:anchorId="1CEA0C95" wp14:editId="0C5CFD09">
              <wp:extent cx="3061449" cy="992332"/>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090601" cy="1001781"/>
                      </a:xfrm>
                      <a:prstGeom prst="rect">
                        <a:avLst/>
                      </a:prstGeom>
                      <a:noFill/>
                      <a:ln>
                        <a:noFill/>
                      </a:ln>
                    </pic:spPr>
                  </pic:pic>
                </a:graphicData>
              </a:graphic>
            </wp:inline>
          </w:drawing>
        </w:r>
      </w:ins>
    </w:p>
    <w:p w14:paraId="5709DDA3" w14:textId="42A5C4BA" w:rsidR="002A5458" w:rsidRDefault="002A5458">
      <w:pPr>
        <w:spacing w:before="0" w:after="0" w:line="240" w:lineRule="auto"/>
        <w:jc w:val="center"/>
        <w:rPr>
          <w:ins w:id="42717" w:author="pete jones" w:date="2022-03-15T19:18:00Z"/>
        </w:rPr>
        <w:pPrChange w:id="42718" w:author="pete jones" w:date="2022-03-15T19:26:00Z">
          <w:pPr>
            <w:spacing w:before="0" w:after="0" w:line="240" w:lineRule="auto"/>
            <w:jc w:val="left"/>
          </w:pPr>
        </w:pPrChange>
      </w:pPr>
      <w:ins w:id="42719" w:author="pete jones" w:date="2022-03-15T19:18:00Z">
        <w:r w:rsidRPr="002A5458">
          <w:rPr>
            <w:noProof/>
          </w:rPr>
          <w:drawing>
            <wp:inline distT="0" distB="0" distL="0" distR="0" wp14:anchorId="054AE939" wp14:editId="30E5CC46">
              <wp:extent cx="3053675" cy="11430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133596" cy="1172915"/>
                      </a:xfrm>
                      <a:prstGeom prst="rect">
                        <a:avLst/>
                      </a:prstGeom>
                      <a:noFill/>
                      <a:ln>
                        <a:noFill/>
                      </a:ln>
                    </pic:spPr>
                  </pic:pic>
                </a:graphicData>
              </a:graphic>
            </wp:inline>
          </w:drawing>
        </w:r>
        <w:r w:rsidRPr="002A5458">
          <w:rPr>
            <w:noProof/>
          </w:rPr>
          <w:drawing>
            <wp:inline distT="0" distB="0" distL="0" distR="0" wp14:anchorId="11ABC35E" wp14:editId="3A7DA266">
              <wp:extent cx="3053677" cy="114300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62689" cy="1183804"/>
                      </a:xfrm>
                      <a:prstGeom prst="rect">
                        <a:avLst/>
                      </a:prstGeom>
                      <a:noFill/>
                      <a:ln>
                        <a:noFill/>
                      </a:ln>
                    </pic:spPr>
                  </pic:pic>
                </a:graphicData>
              </a:graphic>
            </wp:inline>
          </w:drawing>
        </w:r>
      </w:ins>
    </w:p>
    <w:p w14:paraId="59D9EB08" w14:textId="77777777" w:rsidR="002A5458" w:rsidRDefault="002A5458" w:rsidP="002A5458">
      <w:pPr>
        <w:spacing w:before="0" w:after="0" w:line="240" w:lineRule="auto"/>
        <w:jc w:val="center"/>
        <w:rPr>
          <w:ins w:id="42720" w:author="pete jones" w:date="2022-03-15T19:22:00Z"/>
        </w:rPr>
      </w:pPr>
      <w:ins w:id="42721" w:author="pete jones" w:date="2022-03-15T19:18:00Z">
        <w:r w:rsidRPr="002A5458">
          <w:rPr>
            <w:noProof/>
          </w:rPr>
          <w:drawing>
            <wp:inline distT="0" distB="0" distL="0" distR="0" wp14:anchorId="1660F39A" wp14:editId="0C2E6C14">
              <wp:extent cx="3049581" cy="1215736"/>
              <wp:effectExtent l="0" t="0" r="0" b="381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135948" cy="1250167"/>
                      </a:xfrm>
                      <a:prstGeom prst="rect">
                        <a:avLst/>
                      </a:prstGeom>
                      <a:noFill/>
                      <a:ln>
                        <a:noFill/>
                      </a:ln>
                    </pic:spPr>
                  </pic:pic>
                </a:graphicData>
              </a:graphic>
            </wp:inline>
          </w:drawing>
        </w:r>
      </w:ins>
    </w:p>
    <w:p w14:paraId="795AD45F" w14:textId="77777777" w:rsidR="002A5458" w:rsidRDefault="002A5458" w:rsidP="002A5458">
      <w:pPr>
        <w:spacing w:before="0" w:after="0" w:line="240" w:lineRule="auto"/>
        <w:jc w:val="center"/>
        <w:rPr>
          <w:ins w:id="42722" w:author="pete jones" w:date="2022-03-15T19:22:00Z"/>
        </w:rPr>
      </w:pPr>
    </w:p>
    <w:p w14:paraId="27D1120F" w14:textId="77777777" w:rsidR="00BF2725" w:rsidRDefault="00BF2725" w:rsidP="002A5458">
      <w:pPr>
        <w:spacing w:before="0" w:after="0" w:line="240" w:lineRule="auto"/>
        <w:jc w:val="center"/>
        <w:rPr>
          <w:ins w:id="42723" w:author="pete jones" w:date="2022-03-15T19:23:00Z"/>
        </w:rPr>
      </w:pPr>
      <w:ins w:id="42724" w:author="pete jones" w:date="2022-03-15T19:22:00Z">
        <w:r w:rsidRPr="00BF2725">
          <w:rPr>
            <w:noProof/>
          </w:rPr>
          <w:lastRenderedPageBreak/>
          <w:drawing>
            <wp:inline distT="0" distB="0" distL="0" distR="0" wp14:anchorId="24DE175E" wp14:editId="2B189CC4">
              <wp:extent cx="5579745" cy="7404735"/>
              <wp:effectExtent l="0" t="0" r="1905" b="571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579745" cy="7404735"/>
                      </a:xfrm>
                      <a:prstGeom prst="rect">
                        <a:avLst/>
                      </a:prstGeom>
                      <a:noFill/>
                      <a:ln>
                        <a:noFill/>
                      </a:ln>
                    </pic:spPr>
                  </pic:pic>
                </a:graphicData>
              </a:graphic>
            </wp:inline>
          </w:drawing>
        </w:r>
      </w:ins>
    </w:p>
    <w:p w14:paraId="7A44DD96" w14:textId="77777777" w:rsidR="00BF2725" w:rsidRDefault="00BF2725" w:rsidP="002A5458">
      <w:pPr>
        <w:spacing w:before="0" w:after="0" w:line="240" w:lineRule="auto"/>
        <w:jc w:val="center"/>
        <w:rPr>
          <w:ins w:id="42725" w:author="pete jones" w:date="2022-03-15T19:23:00Z"/>
        </w:rPr>
      </w:pPr>
    </w:p>
    <w:p w14:paraId="2392E955" w14:textId="77777777" w:rsidR="00BF2725" w:rsidRDefault="00BF2725">
      <w:pPr>
        <w:spacing w:before="0" w:after="0" w:line="240" w:lineRule="auto"/>
        <w:jc w:val="left"/>
        <w:rPr>
          <w:ins w:id="42726" w:author="pete jones" w:date="2022-03-15T19:25:00Z"/>
        </w:rPr>
      </w:pPr>
      <w:ins w:id="42727" w:author="pete jones" w:date="2022-03-15T19:25:00Z">
        <w:r>
          <w:br w:type="page"/>
        </w:r>
      </w:ins>
    </w:p>
    <w:p w14:paraId="268C772D" w14:textId="0FC21456" w:rsidR="00BF2725" w:rsidRDefault="00BF2725" w:rsidP="00BF2725">
      <w:pPr>
        <w:spacing w:before="0" w:after="0" w:line="240" w:lineRule="auto"/>
        <w:jc w:val="left"/>
        <w:rPr>
          <w:ins w:id="42728" w:author="pete jones" w:date="2022-03-15T19:24:00Z"/>
        </w:rPr>
      </w:pPr>
      <w:ins w:id="42729" w:author="pete jones" w:date="2022-03-15T19:23:00Z">
        <w:r>
          <w:lastRenderedPageBreak/>
          <w:t>IMI Confirmatory Factor Analysis</w:t>
        </w:r>
      </w:ins>
    </w:p>
    <w:p w14:paraId="530625DE" w14:textId="1343B1E2" w:rsidR="00BF2725" w:rsidRDefault="00BF2725">
      <w:pPr>
        <w:spacing w:before="0" w:after="0" w:line="240" w:lineRule="auto"/>
        <w:jc w:val="center"/>
        <w:rPr>
          <w:ins w:id="42730" w:author="pete jones" w:date="2022-03-15T19:24:00Z"/>
          <w:noProof/>
        </w:rPr>
        <w:pPrChange w:id="42731" w:author="pete jones" w:date="2022-03-15T19:25:00Z">
          <w:pPr>
            <w:spacing w:before="0" w:after="0" w:line="240" w:lineRule="auto"/>
            <w:jc w:val="left"/>
          </w:pPr>
        </w:pPrChange>
      </w:pPr>
      <w:ins w:id="42732" w:author="pete jones" w:date="2022-03-15T19:24:00Z">
        <w:r>
          <w:rPr>
            <w:noProof/>
          </w:rPr>
          <w:drawing>
            <wp:inline distT="0" distB="0" distL="0" distR="0" wp14:anchorId="4057BE3E" wp14:editId="248511D9">
              <wp:extent cx="2995038" cy="3658062"/>
              <wp:effectExtent l="0" t="0" r="0" b="0"/>
              <wp:docPr id="139" name="Picture 23" descr="Table&#10;&#10;Description automatically generated">
                <a:extLst xmlns:a="http://schemas.openxmlformats.org/drawingml/2006/main">
                  <a:ext uri="{FF2B5EF4-FFF2-40B4-BE49-F238E27FC236}">
                    <a16:creationId xmlns:a16="http://schemas.microsoft.com/office/drawing/2014/main" id="{85666794-8006-4A30-9083-3A2CFFD6CF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23" descr="Table&#10;&#10;Description automatically generated">
                        <a:extLst>
                          <a:ext uri="{FF2B5EF4-FFF2-40B4-BE49-F238E27FC236}">
                            <a16:creationId xmlns:a16="http://schemas.microsoft.com/office/drawing/2014/main" id="{85666794-8006-4A30-9083-3A2CFFD6CF40}"/>
                          </a:ext>
                        </a:extLst>
                      </pic:cNvPr>
                      <pic:cNvPicPr>
                        <a:picLocks noChangeAspect="1"/>
                      </pic:cNvPicPr>
                    </pic:nvPicPr>
                    <pic:blipFill>
                      <a:blip r:embed="rId211"/>
                      <a:stretch>
                        <a:fillRect/>
                      </a:stretch>
                    </pic:blipFill>
                    <pic:spPr>
                      <a:xfrm>
                        <a:off x="0" y="0"/>
                        <a:ext cx="3004649" cy="3669800"/>
                      </a:xfrm>
                      <a:prstGeom prst="rect">
                        <a:avLst/>
                      </a:prstGeom>
                    </pic:spPr>
                  </pic:pic>
                </a:graphicData>
              </a:graphic>
            </wp:inline>
          </w:drawing>
        </w:r>
        <w:r>
          <w:rPr>
            <w:noProof/>
          </w:rPr>
          <w:drawing>
            <wp:inline distT="0" distB="0" distL="0" distR="0" wp14:anchorId="45A737ED" wp14:editId="049095E1">
              <wp:extent cx="2015836" cy="1534442"/>
              <wp:effectExtent l="0" t="0" r="3810" b="8890"/>
              <wp:docPr id="140" name="Picture 20">
                <a:extLst xmlns:a="http://schemas.openxmlformats.org/drawingml/2006/main">
                  <a:ext uri="{FF2B5EF4-FFF2-40B4-BE49-F238E27FC236}">
                    <a16:creationId xmlns:a16="http://schemas.microsoft.com/office/drawing/2014/main" id="{70242A06-0384-4667-A306-DF574FC07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20">
                        <a:extLst>
                          <a:ext uri="{FF2B5EF4-FFF2-40B4-BE49-F238E27FC236}">
                            <a16:creationId xmlns:a16="http://schemas.microsoft.com/office/drawing/2014/main" id="{70242A06-0384-4667-A306-DF574FC07397}"/>
                          </a:ext>
                        </a:extLst>
                      </pic:cNvPr>
                      <pic:cNvPicPr>
                        <a:picLocks noChangeAspect="1"/>
                      </pic:cNvPicPr>
                    </pic:nvPicPr>
                    <pic:blipFill>
                      <a:blip r:embed="rId212"/>
                      <a:stretch>
                        <a:fillRect/>
                      </a:stretch>
                    </pic:blipFill>
                    <pic:spPr>
                      <a:xfrm>
                        <a:off x="0" y="0"/>
                        <a:ext cx="2025297" cy="1541643"/>
                      </a:xfrm>
                      <a:prstGeom prst="rect">
                        <a:avLst/>
                      </a:prstGeom>
                    </pic:spPr>
                  </pic:pic>
                </a:graphicData>
              </a:graphic>
            </wp:inline>
          </w:drawing>
        </w:r>
      </w:ins>
    </w:p>
    <w:p w14:paraId="7FBAD06E" w14:textId="77777777" w:rsidR="00BF2725" w:rsidRDefault="00BF2725" w:rsidP="00BF2725">
      <w:pPr>
        <w:spacing w:before="0" w:after="0" w:line="240" w:lineRule="auto"/>
        <w:jc w:val="left"/>
        <w:rPr>
          <w:ins w:id="42733" w:author="pete jones" w:date="2022-03-15T19:24:00Z"/>
          <w:noProof/>
        </w:rPr>
      </w:pPr>
    </w:p>
    <w:p w14:paraId="4317DFC8" w14:textId="4A81D683" w:rsidR="008E4B87" w:rsidRPr="00FF6A71" w:rsidRDefault="00BF2725">
      <w:pPr>
        <w:spacing w:before="0" w:after="0" w:line="240" w:lineRule="auto"/>
        <w:jc w:val="center"/>
        <w:rPr>
          <w:ins w:id="42734" w:author="pete jones" w:date="2022-01-04T11:18:00Z"/>
        </w:rPr>
        <w:pPrChange w:id="42735" w:author="pete jones" w:date="2022-03-15T19:25:00Z">
          <w:pPr>
            <w:spacing w:before="0" w:after="0" w:line="240" w:lineRule="auto"/>
            <w:jc w:val="left"/>
          </w:pPr>
        </w:pPrChange>
      </w:pPr>
      <w:ins w:id="42736" w:author="pete jones" w:date="2022-03-15T19:24:00Z">
        <w:r>
          <w:rPr>
            <w:noProof/>
          </w:rPr>
          <w:drawing>
            <wp:inline distT="0" distB="0" distL="0" distR="0" wp14:anchorId="720F2AAA" wp14:editId="29A364F4">
              <wp:extent cx="2618148" cy="3631623"/>
              <wp:effectExtent l="0" t="0" r="0" b="6985"/>
              <wp:docPr id="141" name="Picture 22">
                <a:extLst xmlns:a="http://schemas.openxmlformats.org/drawingml/2006/main">
                  <a:ext uri="{FF2B5EF4-FFF2-40B4-BE49-F238E27FC236}">
                    <a16:creationId xmlns:a16="http://schemas.microsoft.com/office/drawing/2014/main" id="{4FC4CE0F-203E-4044-A8C4-043EF451E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4FC4CE0F-203E-4044-A8C4-043EF451EC1B}"/>
                          </a:ext>
                        </a:extLst>
                      </pic:cNvPr>
                      <pic:cNvPicPr>
                        <a:picLocks noChangeAspect="1"/>
                      </pic:cNvPicPr>
                    </pic:nvPicPr>
                    <pic:blipFill>
                      <a:blip r:embed="rId213"/>
                      <a:stretch>
                        <a:fillRect/>
                      </a:stretch>
                    </pic:blipFill>
                    <pic:spPr>
                      <a:xfrm>
                        <a:off x="0" y="0"/>
                        <a:ext cx="2634038" cy="3653664"/>
                      </a:xfrm>
                      <a:prstGeom prst="rect">
                        <a:avLst/>
                      </a:prstGeom>
                    </pic:spPr>
                  </pic:pic>
                </a:graphicData>
              </a:graphic>
            </wp:inline>
          </w:drawing>
        </w:r>
      </w:ins>
      <w:ins w:id="42737" w:author="pete jones" w:date="2022-01-04T11:18:00Z">
        <w:r w:rsidR="008E4B87" w:rsidRPr="00FF6A71">
          <w:br w:type="page"/>
        </w:r>
      </w:ins>
    </w:p>
    <w:p w14:paraId="260C40CA" w14:textId="77777777" w:rsidR="008E4B87" w:rsidRPr="00312F59" w:rsidRDefault="008E4B87">
      <w:pPr>
        <w:pStyle w:val="Heading2"/>
        <w:rPr>
          <w:ins w:id="42738" w:author="pete jones" w:date="2022-01-04T11:19:00Z"/>
        </w:rPr>
        <w:pPrChange w:id="42739" w:author="pete jones" w:date="2022-03-16T17:52:00Z">
          <w:pPr>
            <w:pStyle w:val="Heading1"/>
          </w:pPr>
        </w:pPrChange>
      </w:pPr>
      <w:bookmarkStart w:id="42740" w:name="_Ref92197777"/>
      <w:bookmarkStart w:id="42741" w:name="_Toc99969886"/>
      <w:ins w:id="42742" w:author="pete jones" w:date="2022-01-04T11:19:00Z">
        <w:r w:rsidRPr="00C15005">
          <w:lastRenderedPageBreak/>
          <w:t>ACADEMIC VOICE - HE PRACTITIONERS</w:t>
        </w:r>
        <w:bookmarkEnd w:id="42740"/>
        <w:bookmarkEnd w:id="42741"/>
      </w:ins>
    </w:p>
    <w:p w14:paraId="3F1E50C3" w14:textId="77777777" w:rsidR="008E4B87" w:rsidRPr="00FF6A71" w:rsidRDefault="008E4B87" w:rsidP="008E4B87">
      <w:pPr>
        <w:rPr>
          <w:ins w:id="42743" w:author="pete jones" w:date="2022-01-04T11:19:00Z"/>
          <w:rFonts w:cstheme="minorHAnsi"/>
        </w:rPr>
      </w:pPr>
      <w:ins w:id="42744" w:author="pete jones" w:date="2022-01-04T11:19:00Z">
        <w:r w:rsidRPr="00FF6A71">
          <w:rPr>
            <w:rFonts w:cstheme="minorHAnsi"/>
          </w:rPr>
          <w:t>There were 39 respondents to the survey.</w:t>
        </w:r>
      </w:ins>
    </w:p>
    <w:p w14:paraId="090D1858" w14:textId="77777777" w:rsidR="008E4B87" w:rsidRPr="00FF6A71" w:rsidRDefault="008E4B87" w:rsidP="008E4B87">
      <w:pPr>
        <w:pStyle w:val="H2"/>
        <w:rPr>
          <w:ins w:id="42745" w:author="pete jones" w:date="2022-01-04T11:19:00Z"/>
          <w:rFonts w:cstheme="minorHAnsi"/>
          <w:sz w:val="24"/>
          <w:szCs w:val="24"/>
          <w:lang w:val="en-GB"/>
        </w:rPr>
      </w:pPr>
      <w:ins w:id="42746" w:author="pete jones" w:date="2022-01-04T11:19:00Z">
        <w:r w:rsidRPr="00FF6A71">
          <w:rPr>
            <w:rFonts w:cstheme="minorHAnsi"/>
            <w:sz w:val="24"/>
            <w:szCs w:val="24"/>
            <w:lang w:val="en-GB"/>
          </w:rPr>
          <w:t>Survey Flow</w:t>
        </w:r>
      </w:ins>
    </w:p>
    <w:p w14:paraId="566B90BB" w14:textId="77777777" w:rsidR="008E4B87" w:rsidRPr="00FF6A71" w:rsidRDefault="008E4B87" w:rsidP="008E4B87">
      <w:pPr>
        <w:numPr>
          <w:ilvl w:val="0"/>
          <w:numId w:val="94"/>
        </w:numPr>
        <w:spacing w:before="0" w:line="276" w:lineRule="auto"/>
        <w:jc w:val="left"/>
        <w:rPr>
          <w:ins w:id="42747" w:author="pete jones" w:date="2022-01-04T11:19:00Z"/>
          <w:rFonts w:cstheme="minorHAnsi"/>
        </w:rPr>
      </w:pPr>
      <w:ins w:id="42748" w:author="pete jones" w:date="2022-01-04T11:19:00Z">
        <w:r w:rsidRPr="00FF6A71">
          <w:rPr>
            <w:rFonts w:cstheme="minorHAnsi"/>
          </w:rPr>
          <w:t>Introduction - (5 Questions)</w:t>
        </w:r>
      </w:ins>
    </w:p>
    <w:p w14:paraId="779C2894" w14:textId="77777777" w:rsidR="008E4B87" w:rsidRPr="00FF6A71" w:rsidRDefault="008E4B87" w:rsidP="008E4B87">
      <w:pPr>
        <w:numPr>
          <w:ilvl w:val="0"/>
          <w:numId w:val="94"/>
        </w:numPr>
        <w:spacing w:before="0" w:line="276" w:lineRule="auto"/>
        <w:jc w:val="left"/>
        <w:rPr>
          <w:ins w:id="42749" w:author="pete jones" w:date="2022-01-04T11:19:00Z"/>
          <w:rFonts w:cstheme="minorHAnsi"/>
        </w:rPr>
      </w:pPr>
      <w:ins w:id="42750" w:author="pete jones" w:date="2022-01-04T11:19:00Z">
        <w:r w:rsidRPr="00FF6A71">
          <w:rPr>
            <w:rFonts w:cstheme="minorHAnsi"/>
          </w:rPr>
          <w:t>Section 1 – 21st Century Skills and Industry 4 (28 Questions)</w:t>
        </w:r>
      </w:ins>
    </w:p>
    <w:p w14:paraId="3CCD9D04" w14:textId="77777777" w:rsidR="008E4B87" w:rsidRPr="00FF6A71" w:rsidRDefault="008E4B87" w:rsidP="008E4B87">
      <w:pPr>
        <w:numPr>
          <w:ilvl w:val="0"/>
          <w:numId w:val="94"/>
        </w:numPr>
        <w:spacing w:before="0" w:line="276" w:lineRule="auto"/>
        <w:jc w:val="left"/>
        <w:rPr>
          <w:ins w:id="42751" w:author="pete jones" w:date="2022-01-04T11:19:00Z"/>
          <w:rFonts w:cstheme="minorHAnsi"/>
        </w:rPr>
      </w:pPr>
      <w:ins w:id="42752" w:author="pete jones" w:date="2022-01-04T11:19:00Z">
        <w:r w:rsidRPr="00FF6A71">
          <w:rPr>
            <w:rFonts w:cstheme="minorHAnsi"/>
          </w:rPr>
          <w:t>Section 2 – Learning strategies and student engagement (11 Questions)</w:t>
        </w:r>
      </w:ins>
    </w:p>
    <w:p w14:paraId="370D87FB" w14:textId="77777777" w:rsidR="008E4B87" w:rsidRPr="00FF6A71" w:rsidRDefault="008E4B87" w:rsidP="008E4B87">
      <w:pPr>
        <w:numPr>
          <w:ilvl w:val="0"/>
          <w:numId w:val="94"/>
        </w:numPr>
        <w:spacing w:before="0" w:line="276" w:lineRule="auto"/>
        <w:jc w:val="left"/>
        <w:rPr>
          <w:ins w:id="42753" w:author="pete jones" w:date="2022-01-04T11:19:00Z"/>
          <w:rFonts w:cstheme="minorHAnsi"/>
        </w:rPr>
      </w:pPr>
      <w:ins w:id="42754" w:author="pete jones" w:date="2022-01-04T11:19:00Z">
        <w:r w:rsidRPr="00FF6A71">
          <w:rPr>
            <w:rFonts w:cstheme="minorHAnsi"/>
          </w:rPr>
          <w:t>Section 3 – Curriculum development and change (22 Questions)</w:t>
        </w:r>
      </w:ins>
    </w:p>
    <w:p w14:paraId="1D2686BF" w14:textId="77777777" w:rsidR="008E4B87" w:rsidRPr="00FF6A71" w:rsidRDefault="008E4B87" w:rsidP="008E4B87">
      <w:pPr>
        <w:numPr>
          <w:ilvl w:val="0"/>
          <w:numId w:val="94"/>
        </w:numPr>
        <w:spacing w:before="0" w:line="276" w:lineRule="auto"/>
        <w:jc w:val="left"/>
        <w:rPr>
          <w:ins w:id="42755" w:author="pete jones" w:date="2022-01-04T11:19:00Z"/>
          <w:rFonts w:cstheme="minorHAnsi"/>
        </w:rPr>
      </w:pPr>
      <w:ins w:id="42756" w:author="pete jones" w:date="2022-01-04T11:19:00Z">
        <w:r w:rsidRPr="00FF6A71">
          <w:rPr>
            <w:rFonts w:cstheme="minorHAnsi"/>
          </w:rPr>
          <w:t>Section 4 – Technology (10 Questions)</w:t>
        </w:r>
      </w:ins>
    </w:p>
    <w:p w14:paraId="6A0C09B4" w14:textId="77777777" w:rsidR="008E4B87" w:rsidRPr="00FF6A71" w:rsidRDefault="008E4B87" w:rsidP="008E4B87">
      <w:pPr>
        <w:numPr>
          <w:ilvl w:val="0"/>
          <w:numId w:val="94"/>
        </w:numPr>
        <w:spacing w:before="0" w:line="276" w:lineRule="auto"/>
        <w:jc w:val="left"/>
        <w:rPr>
          <w:ins w:id="42757" w:author="pete jones" w:date="2022-01-04T11:19:00Z"/>
          <w:rFonts w:cstheme="minorHAnsi"/>
        </w:rPr>
      </w:pPr>
      <w:ins w:id="42758" w:author="pete jones" w:date="2022-01-04T11:19:00Z">
        <w:r w:rsidRPr="00FF6A71">
          <w:rPr>
            <w:rFonts w:cstheme="minorHAnsi"/>
          </w:rPr>
          <w:t>Section 5 - Specific Engineering Technology (10 Questions)</w:t>
        </w:r>
      </w:ins>
    </w:p>
    <w:p w14:paraId="403C327E" w14:textId="77777777" w:rsidR="008E4B87" w:rsidRPr="00FF6A71" w:rsidRDefault="008E4B87" w:rsidP="008E4B87">
      <w:pPr>
        <w:rPr>
          <w:ins w:id="42759" w:author="pete jones" w:date="2022-01-04T11:19:00Z"/>
          <w:rFonts w:cstheme="minorHAnsi"/>
        </w:rPr>
      </w:pPr>
      <w:ins w:id="42760" w:author="pete jones" w:date="2022-01-04T11:19:00Z">
        <w:r w:rsidRPr="00FF6A71">
          <w:rPr>
            <w:rFonts w:cstheme="minorHAnsi"/>
          </w:rPr>
          <w:t xml:space="preserve">The following question ranges: </w:t>
        </w:r>
      </w:ins>
    </w:p>
    <w:p w14:paraId="6069DFEB" w14:textId="77777777" w:rsidR="008E4B87" w:rsidRPr="00FF6A71" w:rsidRDefault="008E4B87" w:rsidP="008E4B87">
      <w:pPr>
        <w:numPr>
          <w:ilvl w:val="0"/>
          <w:numId w:val="96"/>
        </w:numPr>
        <w:spacing w:before="0" w:line="276" w:lineRule="auto"/>
        <w:jc w:val="left"/>
        <w:rPr>
          <w:ins w:id="42761" w:author="pete jones" w:date="2022-01-04T11:19:00Z"/>
          <w:rFonts w:cstheme="minorHAnsi"/>
        </w:rPr>
      </w:pPr>
      <w:ins w:id="42762" w:author="pete jones" w:date="2022-01-04T11:19:00Z">
        <w:r w:rsidRPr="00FF6A71">
          <w:rPr>
            <w:rFonts w:cstheme="minorHAnsi"/>
          </w:rPr>
          <w:t>2.4 to 2.27</w:t>
        </w:r>
      </w:ins>
    </w:p>
    <w:p w14:paraId="58C01389" w14:textId="77777777" w:rsidR="008E4B87" w:rsidRPr="00FF6A71" w:rsidRDefault="008E4B87" w:rsidP="008E4B87">
      <w:pPr>
        <w:numPr>
          <w:ilvl w:val="0"/>
          <w:numId w:val="96"/>
        </w:numPr>
        <w:spacing w:before="0" w:line="276" w:lineRule="auto"/>
        <w:jc w:val="left"/>
        <w:rPr>
          <w:ins w:id="42763" w:author="pete jones" w:date="2022-01-04T11:19:00Z"/>
          <w:rFonts w:cstheme="minorHAnsi"/>
        </w:rPr>
      </w:pPr>
      <w:ins w:id="42764" w:author="pete jones" w:date="2022-01-04T11:19:00Z">
        <w:r w:rsidRPr="00FF6A71">
          <w:rPr>
            <w:rFonts w:cstheme="minorHAnsi"/>
          </w:rPr>
          <w:t>3.2 to 3.10</w:t>
        </w:r>
      </w:ins>
    </w:p>
    <w:p w14:paraId="5BBA4E74" w14:textId="77777777" w:rsidR="008E4B87" w:rsidRPr="00FF6A71" w:rsidRDefault="008E4B87" w:rsidP="008E4B87">
      <w:pPr>
        <w:numPr>
          <w:ilvl w:val="0"/>
          <w:numId w:val="96"/>
        </w:numPr>
        <w:spacing w:before="0" w:line="276" w:lineRule="auto"/>
        <w:jc w:val="left"/>
        <w:rPr>
          <w:ins w:id="42765" w:author="pete jones" w:date="2022-01-04T11:19:00Z"/>
          <w:rFonts w:cstheme="minorHAnsi"/>
        </w:rPr>
      </w:pPr>
      <w:ins w:id="42766" w:author="pete jones" w:date="2022-01-04T11:19:00Z">
        <w:r w:rsidRPr="00FF6A71">
          <w:rPr>
            <w:rFonts w:cstheme="minorHAnsi"/>
          </w:rPr>
          <w:t>4.2 to 4.21</w:t>
        </w:r>
      </w:ins>
    </w:p>
    <w:p w14:paraId="15609042" w14:textId="77777777" w:rsidR="008E4B87" w:rsidRPr="00FF6A71" w:rsidRDefault="008E4B87" w:rsidP="008E4B87">
      <w:pPr>
        <w:numPr>
          <w:ilvl w:val="0"/>
          <w:numId w:val="96"/>
        </w:numPr>
        <w:spacing w:before="0" w:line="276" w:lineRule="auto"/>
        <w:jc w:val="left"/>
        <w:rPr>
          <w:ins w:id="42767" w:author="pete jones" w:date="2022-01-04T11:19:00Z"/>
          <w:rFonts w:cstheme="minorHAnsi"/>
        </w:rPr>
      </w:pPr>
      <w:ins w:id="42768" w:author="pete jones" w:date="2022-01-04T11:19:00Z">
        <w:r w:rsidRPr="00FF6A71">
          <w:rPr>
            <w:rFonts w:cstheme="minorHAnsi"/>
          </w:rPr>
          <w:t>5.2 to 5.10</w:t>
        </w:r>
      </w:ins>
    </w:p>
    <w:p w14:paraId="348AFED5" w14:textId="77777777" w:rsidR="008E4B87" w:rsidRPr="00FF6A71" w:rsidRDefault="008E4B87" w:rsidP="008E4B87">
      <w:pPr>
        <w:numPr>
          <w:ilvl w:val="0"/>
          <w:numId w:val="96"/>
        </w:numPr>
        <w:spacing w:before="0" w:line="276" w:lineRule="auto"/>
        <w:jc w:val="left"/>
        <w:rPr>
          <w:ins w:id="42769" w:author="pete jones" w:date="2022-01-04T11:19:00Z"/>
          <w:rFonts w:cstheme="minorHAnsi"/>
        </w:rPr>
      </w:pPr>
      <w:ins w:id="42770" w:author="pete jones" w:date="2022-01-04T11:19:00Z">
        <w:r w:rsidRPr="00FF6A71">
          <w:rPr>
            <w:rFonts w:cstheme="minorHAnsi"/>
          </w:rPr>
          <w:t>6.4 to 6.7</w:t>
        </w:r>
      </w:ins>
    </w:p>
    <w:p w14:paraId="535EF676" w14:textId="32361B89" w:rsidR="008E4B87" w:rsidRPr="00FF6A71" w:rsidRDefault="008E4B87" w:rsidP="008E4B87">
      <w:pPr>
        <w:rPr>
          <w:ins w:id="42771" w:author="pete jones" w:date="2022-01-04T11:19:00Z"/>
          <w:rFonts w:cstheme="minorHAnsi"/>
        </w:rPr>
      </w:pPr>
      <w:ins w:id="42772" w:author="pete jones" w:date="2022-01-04T11:19:00Z">
        <w:r w:rsidRPr="00FF6A71">
          <w:rPr>
            <w:rFonts w:cstheme="minorHAnsi"/>
          </w:rPr>
          <w:t>use the same7 point Likert scale as follows:</w:t>
        </w:r>
      </w:ins>
    </w:p>
    <w:p w14:paraId="7D21F8D6" w14:textId="77777777" w:rsidR="008E4B87" w:rsidRPr="00FF6A71" w:rsidRDefault="008E4B87" w:rsidP="008E4B87">
      <w:pPr>
        <w:numPr>
          <w:ilvl w:val="0"/>
          <w:numId w:val="95"/>
        </w:numPr>
        <w:spacing w:before="0" w:line="276" w:lineRule="auto"/>
        <w:jc w:val="left"/>
        <w:rPr>
          <w:ins w:id="42773" w:author="pete jones" w:date="2022-01-04T11:19:00Z"/>
          <w:rFonts w:cstheme="minorHAnsi"/>
        </w:rPr>
      </w:pPr>
      <w:ins w:id="42774" w:author="pete jones" w:date="2022-01-04T11:19:00Z">
        <w:r w:rsidRPr="00FF6A71">
          <w:rPr>
            <w:rFonts w:cstheme="minorHAnsi"/>
          </w:rPr>
          <w:t>Strongly agree</w:t>
        </w:r>
      </w:ins>
    </w:p>
    <w:p w14:paraId="1B542022" w14:textId="77777777" w:rsidR="008E4B87" w:rsidRPr="00FF6A71" w:rsidRDefault="008E4B87" w:rsidP="008E4B87">
      <w:pPr>
        <w:numPr>
          <w:ilvl w:val="0"/>
          <w:numId w:val="95"/>
        </w:numPr>
        <w:spacing w:before="0" w:line="276" w:lineRule="auto"/>
        <w:jc w:val="left"/>
        <w:rPr>
          <w:ins w:id="42775" w:author="pete jones" w:date="2022-01-04T11:19:00Z"/>
          <w:rFonts w:cstheme="minorHAnsi"/>
        </w:rPr>
      </w:pPr>
      <w:ins w:id="42776" w:author="pete jones" w:date="2022-01-04T11:19:00Z">
        <w:r w:rsidRPr="00FF6A71">
          <w:rPr>
            <w:rFonts w:cstheme="minorHAnsi"/>
          </w:rPr>
          <w:t>Agree</w:t>
        </w:r>
      </w:ins>
    </w:p>
    <w:p w14:paraId="05616B88" w14:textId="77777777" w:rsidR="008E4B87" w:rsidRPr="00FF6A71" w:rsidRDefault="008E4B87" w:rsidP="008E4B87">
      <w:pPr>
        <w:numPr>
          <w:ilvl w:val="0"/>
          <w:numId w:val="95"/>
        </w:numPr>
        <w:spacing w:before="0" w:line="276" w:lineRule="auto"/>
        <w:jc w:val="left"/>
        <w:rPr>
          <w:ins w:id="42777" w:author="pete jones" w:date="2022-01-04T11:19:00Z"/>
          <w:rFonts w:cstheme="minorHAnsi"/>
        </w:rPr>
      </w:pPr>
      <w:ins w:id="42778" w:author="pete jones" w:date="2022-01-04T11:19:00Z">
        <w:r w:rsidRPr="00FF6A71">
          <w:rPr>
            <w:rFonts w:cstheme="minorHAnsi"/>
          </w:rPr>
          <w:t xml:space="preserve">Somewhat agree </w:t>
        </w:r>
      </w:ins>
    </w:p>
    <w:p w14:paraId="0566F635" w14:textId="77777777" w:rsidR="008E4B87" w:rsidRPr="00FF6A71" w:rsidRDefault="008E4B87" w:rsidP="008E4B87">
      <w:pPr>
        <w:numPr>
          <w:ilvl w:val="0"/>
          <w:numId w:val="95"/>
        </w:numPr>
        <w:spacing w:before="0" w:line="276" w:lineRule="auto"/>
        <w:jc w:val="left"/>
        <w:rPr>
          <w:ins w:id="42779" w:author="pete jones" w:date="2022-01-04T11:19:00Z"/>
          <w:rFonts w:cstheme="minorHAnsi"/>
        </w:rPr>
      </w:pPr>
      <w:ins w:id="42780" w:author="pete jones" w:date="2022-01-04T11:19:00Z">
        <w:r w:rsidRPr="00FF6A71">
          <w:rPr>
            <w:rFonts w:cstheme="minorHAnsi"/>
          </w:rPr>
          <w:t>Neither agree nor disagree</w:t>
        </w:r>
      </w:ins>
    </w:p>
    <w:p w14:paraId="5A0012C3" w14:textId="77777777" w:rsidR="008E4B87" w:rsidRPr="00FF6A71" w:rsidRDefault="008E4B87" w:rsidP="008E4B87">
      <w:pPr>
        <w:numPr>
          <w:ilvl w:val="0"/>
          <w:numId w:val="95"/>
        </w:numPr>
        <w:spacing w:before="0" w:line="276" w:lineRule="auto"/>
        <w:jc w:val="left"/>
        <w:rPr>
          <w:ins w:id="42781" w:author="pete jones" w:date="2022-01-04T11:19:00Z"/>
          <w:rFonts w:cstheme="minorHAnsi"/>
        </w:rPr>
      </w:pPr>
      <w:ins w:id="42782" w:author="pete jones" w:date="2022-01-04T11:19:00Z">
        <w:r w:rsidRPr="00FF6A71">
          <w:rPr>
            <w:rFonts w:cstheme="minorHAnsi"/>
          </w:rPr>
          <w:t>Somewhat disagree</w:t>
        </w:r>
      </w:ins>
    </w:p>
    <w:p w14:paraId="4FDCB5EE" w14:textId="77777777" w:rsidR="008E4B87" w:rsidRPr="00FF6A71" w:rsidRDefault="008E4B87" w:rsidP="008E4B87">
      <w:pPr>
        <w:numPr>
          <w:ilvl w:val="0"/>
          <w:numId w:val="95"/>
        </w:numPr>
        <w:spacing w:before="0" w:line="276" w:lineRule="auto"/>
        <w:jc w:val="left"/>
        <w:rPr>
          <w:ins w:id="42783" w:author="pete jones" w:date="2022-01-04T11:19:00Z"/>
          <w:rFonts w:cstheme="minorHAnsi"/>
        </w:rPr>
      </w:pPr>
      <w:ins w:id="42784" w:author="pete jones" w:date="2022-01-04T11:19:00Z">
        <w:r w:rsidRPr="00FF6A71">
          <w:rPr>
            <w:rFonts w:cstheme="minorHAnsi"/>
          </w:rPr>
          <w:t>Disagree</w:t>
        </w:r>
      </w:ins>
    </w:p>
    <w:p w14:paraId="613C454C" w14:textId="77777777" w:rsidR="008E4B87" w:rsidRPr="00FF6A71" w:rsidRDefault="008E4B87" w:rsidP="008E4B87">
      <w:pPr>
        <w:numPr>
          <w:ilvl w:val="0"/>
          <w:numId w:val="95"/>
        </w:numPr>
        <w:spacing w:before="0" w:line="276" w:lineRule="auto"/>
        <w:jc w:val="left"/>
        <w:rPr>
          <w:ins w:id="42785" w:author="pete jones" w:date="2022-01-04T11:19:00Z"/>
          <w:rFonts w:cstheme="minorHAnsi"/>
        </w:rPr>
      </w:pPr>
      <w:ins w:id="42786" w:author="pete jones" w:date="2022-01-04T11:19:00Z">
        <w:r w:rsidRPr="00FF6A71">
          <w:rPr>
            <w:rFonts w:cstheme="minorHAnsi"/>
          </w:rPr>
          <w:t>Strongly disagree</w:t>
        </w:r>
      </w:ins>
    </w:p>
    <w:p w14:paraId="603B6CA5" w14:textId="77777777" w:rsidR="008E4B87" w:rsidRPr="00FF6A71" w:rsidRDefault="008E4B87" w:rsidP="008E4B87">
      <w:pPr>
        <w:rPr>
          <w:ins w:id="42787" w:author="pete jones" w:date="2022-01-04T11:19:00Z"/>
          <w:rFonts w:cstheme="minorHAnsi"/>
        </w:rPr>
      </w:pPr>
    </w:p>
    <w:p w14:paraId="62C3CF54" w14:textId="77777777" w:rsidR="008E4B87" w:rsidRPr="00FF6A71" w:rsidRDefault="008E4B87" w:rsidP="008E4B87">
      <w:pPr>
        <w:rPr>
          <w:ins w:id="42788" w:author="pete jones" w:date="2022-01-04T11:19:00Z"/>
          <w:rFonts w:cstheme="minorHAnsi"/>
        </w:rPr>
      </w:pPr>
    </w:p>
    <w:p w14:paraId="0CF5BE1C" w14:textId="77777777" w:rsidR="008E4B87" w:rsidRPr="00FF6A71" w:rsidRDefault="008E4B87" w:rsidP="008E4B87">
      <w:pPr>
        <w:rPr>
          <w:ins w:id="42789" w:author="pete jones" w:date="2022-01-04T11:19:00Z"/>
          <w:rFonts w:cstheme="minorHAnsi"/>
        </w:rPr>
      </w:pPr>
      <w:ins w:id="42790" w:author="pete jones" w:date="2022-01-04T11:19:00Z">
        <w:r w:rsidRPr="00FF6A71">
          <w:rPr>
            <w:rFonts w:cstheme="minorHAnsi"/>
          </w:rPr>
          <w:br w:type="page"/>
        </w:r>
      </w:ins>
    </w:p>
    <w:p w14:paraId="4A8ADD90" w14:textId="0FCC743F" w:rsidR="008E4B87" w:rsidRPr="00862EE0" w:rsidRDefault="00BF7D99">
      <w:pPr>
        <w:pStyle w:val="Heading3"/>
        <w:rPr>
          <w:ins w:id="42791" w:author="pete jones" w:date="2022-01-04T11:19:00Z"/>
        </w:rPr>
        <w:pPrChange w:id="42792" w:author="pete jones" w:date="2022-03-16T17:52:00Z">
          <w:pPr>
            <w:pStyle w:val="Heading2"/>
          </w:pPr>
        </w:pPrChange>
      </w:pPr>
      <w:bookmarkStart w:id="42793" w:name="_Toc99969887"/>
      <w:ins w:id="42794" w:author="pete jones" w:date="2022-01-04T11:44:00Z">
        <w:r w:rsidRPr="00C15005">
          <w:lastRenderedPageBreak/>
          <w:t>Section 1 - I</w:t>
        </w:r>
      </w:ins>
      <w:ins w:id="42795" w:author="pete jones" w:date="2022-01-04T11:19:00Z">
        <w:r w:rsidRPr="00312F59">
          <w:t>ntroduction</w:t>
        </w:r>
        <w:bookmarkEnd w:id="42793"/>
      </w:ins>
    </w:p>
    <w:p w14:paraId="00055CC5" w14:textId="77777777" w:rsidR="008E4B87" w:rsidRPr="00FF6A71" w:rsidRDefault="008E4B87">
      <w:pPr>
        <w:keepNext/>
        <w:jc w:val="left"/>
        <w:rPr>
          <w:ins w:id="42796" w:author="pete jones" w:date="2022-01-04T11:19:00Z"/>
          <w:rFonts w:cstheme="minorHAnsi"/>
        </w:rPr>
        <w:pPrChange w:id="42797" w:author="pete jones" w:date="2022-01-04T11:20:00Z">
          <w:pPr>
            <w:keepNext/>
          </w:pPr>
        </w:pPrChange>
      </w:pPr>
      <w:ins w:id="42798" w:author="pete jones" w:date="2022-01-04T11:19:00Z">
        <w:r w:rsidRPr="00FF6A71">
          <w:rPr>
            <w:rFonts w:cstheme="minorHAnsi"/>
          </w:rPr>
          <w:t xml:space="preserve">Q1.1 </w:t>
        </w:r>
        <w:r w:rsidRPr="00FF6A71">
          <w:rPr>
            <w:rFonts w:cstheme="minorHAnsi"/>
            <w:b/>
            <w:u w:val="single"/>
          </w:rPr>
          <w:t>The Application of Collaborative Digital Engineering (CDE) Process and Tools Within a Higher Educational Environment</w:t>
        </w:r>
        <w:r w:rsidRPr="00FF6A71">
          <w:rPr>
            <w:rFonts w:cstheme="minorHAnsi"/>
          </w:rPr>
          <w:t xml:space="preserve"> </w:t>
        </w:r>
        <w:r w:rsidRPr="00FF6A71">
          <w:rPr>
            <w:rFonts w:cstheme="minorHAnsi"/>
          </w:rPr>
          <w:br/>
          <w:t>This survey is a precursor to an in-depth narrative interview. If you would like to participate in the interview process, please indicate a response at the end of this survey</w:t>
        </w:r>
      </w:ins>
    </w:p>
    <w:p w14:paraId="68C49FB8" w14:textId="5D4EF19B" w:rsidR="008E4B87" w:rsidRPr="00FF6A71" w:rsidRDefault="008E4B87">
      <w:pPr>
        <w:keepNext/>
        <w:jc w:val="left"/>
        <w:rPr>
          <w:ins w:id="42799" w:author="pete jones" w:date="2022-01-04T11:19:00Z"/>
          <w:rFonts w:cstheme="minorHAnsi"/>
        </w:rPr>
        <w:pPrChange w:id="42800" w:author="pete jones" w:date="2022-01-04T11:20:00Z">
          <w:pPr>
            <w:keepNext/>
          </w:pPr>
        </w:pPrChange>
      </w:pPr>
      <w:ins w:id="42801" w:author="pete jones" w:date="2022-01-04T11:19:00Z">
        <w:r w:rsidRPr="00FF6A71">
          <w:rPr>
            <w:rFonts w:cstheme="minorHAnsi"/>
          </w:rPr>
          <w:t xml:space="preserve">Q1.2 </w:t>
        </w:r>
        <w:r w:rsidRPr="00FF6A71">
          <w:rPr>
            <w:rFonts w:cstheme="minorHAnsi"/>
            <w:b/>
            <w:u w:val="single"/>
          </w:rPr>
          <w:t>What is the purpose of the study?</w:t>
        </w:r>
        <w:r w:rsidRPr="00FF6A71">
          <w:rPr>
            <w:rFonts w:cstheme="minorHAnsi"/>
          </w:rPr>
          <w:t xml:space="preserve">  Th</w:t>
        </w:r>
      </w:ins>
      <w:ins w:id="42802" w:author="pete jones" w:date="2022-03-30T12:05:00Z">
        <w:r w:rsidR="006E7D7D">
          <w:rPr>
            <w:rFonts w:cstheme="minorHAnsi"/>
          </w:rPr>
          <w:t>is research aim</w:t>
        </w:r>
      </w:ins>
      <w:ins w:id="42803" w:author="pete jones" w:date="2022-01-04T11:19:00Z">
        <w:r w:rsidRPr="00FF6A71">
          <w:rPr>
            <w:rFonts w:cstheme="minorHAnsi"/>
          </w:rPr>
          <w:t>s to define how a collaborative digital environment (CDE) may be implemented in higher education to enhance student learning and experiences and prepare students for their chosen careers in engineering.</w:t>
        </w:r>
        <w:r w:rsidRPr="00FF6A71">
          <w:rPr>
            <w:rFonts w:cstheme="minorHAnsi"/>
          </w:rPr>
          <w:br/>
          <w:t xml:space="preserve"> The focus will be to investigate opportunities to improve student experience within current curriculum frameworks while exploring opportunities to suggest </w:t>
        </w:r>
      </w:ins>
      <w:ins w:id="42804" w:author="pete jones" w:date="2022-03-30T12:05:00Z">
        <w:r w:rsidR="006E7D7D">
          <w:rPr>
            <w:rFonts w:cstheme="minorHAnsi"/>
          </w:rPr>
          <w:t xml:space="preserve">a </w:t>
        </w:r>
      </w:ins>
      <w:ins w:id="42805" w:author="pete jones" w:date="2022-01-04T11:19:00Z">
        <w:r w:rsidRPr="00FF6A71">
          <w:rPr>
            <w:rFonts w:cstheme="minorHAnsi"/>
          </w:rPr>
          <w:t xml:space="preserve">positive change in the light of </w:t>
        </w:r>
      </w:ins>
      <w:ins w:id="42806" w:author="pete jones" w:date="2022-04-01T14:22:00Z">
        <w:r w:rsidR="00580BEA">
          <w:rPr>
            <w:rFonts w:cstheme="minorHAnsi"/>
          </w:rPr>
          <w:t>rec</w:t>
        </w:r>
      </w:ins>
      <w:ins w:id="42807" w:author="pete jones" w:date="2022-01-04T11:19:00Z">
        <w:r w:rsidRPr="00FF6A71">
          <w:rPr>
            <w:rFonts w:cstheme="minorHAnsi"/>
          </w:rPr>
          <w:t xml:space="preserve">ent developments in education and impact on </w:t>
        </w:r>
      </w:ins>
      <w:ins w:id="42808" w:author="pete jones" w:date="2022-03-30T12:05:00Z">
        <w:r w:rsidR="006E7D7D">
          <w:rPr>
            <w:rFonts w:cstheme="minorHAnsi"/>
          </w:rPr>
          <w:t xml:space="preserve">the </w:t>
        </w:r>
      </w:ins>
      <w:ins w:id="42809" w:author="pete jones" w:date="2022-01-04T11:19:00Z">
        <w:r w:rsidRPr="00FF6A71">
          <w:rPr>
            <w:rFonts w:cstheme="minorHAnsi"/>
          </w:rPr>
          <w:t>‘received’ curriculum post</w:t>
        </w:r>
      </w:ins>
      <w:ins w:id="42810" w:author="pete jones" w:date="2022-03-30T12:05:00Z">
        <w:r w:rsidR="006E7D7D">
          <w:rPr>
            <w:rFonts w:cstheme="minorHAnsi"/>
          </w:rPr>
          <w:t>-</w:t>
        </w:r>
      </w:ins>
      <w:ins w:id="42811" w:author="pete jones" w:date="2022-01-04T11:19:00Z">
        <w:r w:rsidRPr="00FF6A71">
          <w:rPr>
            <w:rFonts w:cstheme="minorHAnsi"/>
          </w:rPr>
          <w:t xml:space="preserve">2020. </w:t>
        </w:r>
      </w:ins>
      <w:ins w:id="42812" w:author="pete jones" w:date="2022-04-01T14:22:00Z">
        <w:r w:rsidR="00580BEA">
          <w:rPr>
            <w:rFonts w:cstheme="minorHAnsi"/>
          </w:rPr>
          <w:t>In addition, t</w:t>
        </w:r>
      </w:ins>
      <w:ins w:id="42813" w:author="pete jones" w:date="2022-01-04T11:19:00Z">
        <w:r w:rsidRPr="00FF6A71">
          <w:rPr>
            <w:rFonts w:cstheme="minorHAnsi"/>
          </w:rPr>
          <w:t xml:space="preserve">o help bring </w:t>
        </w:r>
      </w:ins>
      <w:ins w:id="42814" w:author="pete jones" w:date="2022-04-01T14:22:00Z">
        <w:r w:rsidR="00580BEA">
          <w:rPr>
            <w:rFonts w:cstheme="minorHAnsi"/>
          </w:rPr>
          <w:t>a possible “missed opportunity” for higher education into focus</w:t>
        </w:r>
      </w:ins>
      <w:ins w:id="42815" w:author="pete jones" w:date="2022-01-04T11:19:00Z">
        <w:r w:rsidRPr="00FF6A71">
          <w:rPr>
            <w:rFonts w:cstheme="minorHAnsi"/>
          </w:rPr>
          <w:t>.</w:t>
        </w:r>
        <w:r w:rsidRPr="00FF6A71">
          <w:rPr>
            <w:rFonts w:cstheme="minorHAnsi"/>
          </w:rPr>
          <w:br/>
          <w:t xml:space="preserve">The curricula for mechanical engineering have largely remained unchanged over the last 30 years. Modes of study and assessment have progressed, but the content remains driven </w:t>
        </w:r>
      </w:ins>
      <w:ins w:id="42816" w:author="pete jones" w:date="2022-03-30T12:05:00Z">
        <w:r w:rsidR="006E7D7D">
          <w:rPr>
            <w:rFonts w:cstheme="minorHAnsi"/>
          </w:rPr>
          <w:t>by</w:t>
        </w:r>
      </w:ins>
      <w:ins w:id="42817" w:author="pete jones" w:date="2022-01-04T11:19:00Z">
        <w:r w:rsidRPr="00FF6A71">
          <w:rPr>
            <w:rFonts w:cstheme="minorHAnsi"/>
          </w:rPr>
          <w:t xml:space="preserve"> </w:t>
        </w:r>
      </w:ins>
      <w:ins w:id="42818" w:author="pete jones" w:date="2022-03-30T12:05:00Z">
        <w:r w:rsidR="006E7D7D">
          <w:rPr>
            <w:rFonts w:cstheme="minorHAnsi"/>
          </w:rPr>
          <w:t xml:space="preserve">the </w:t>
        </w:r>
      </w:ins>
      <w:ins w:id="42819" w:author="pete jones" w:date="2022-01-04T11:19:00Z">
        <w:r w:rsidRPr="00FF6A71">
          <w:rPr>
            <w:rFonts w:cstheme="minorHAnsi"/>
          </w:rPr>
          <w:t xml:space="preserve">industrial needs of the previous decades. Delivery methods have not kept pace with the rapid change </w:t>
        </w:r>
      </w:ins>
      <w:ins w:id="42820" w:author="pete jones" w:date="2022-03-30T12:06:00Z">
        <w:r w:rsidR="006E7D7D">
          <w:rPr>
            <w:rFonts w:cstheme="minorHAnsi"/>
          </w:rPr>
          <w:t>in</w:t>
        </w:r>
      </w:ins>
      <w:ins w:id="42821" w:author="pete jones" w:date="2022-01-04T11:19:00Z">
        <w:r w:rsidRPr="00FF6A71">
          <w:rPr>
            <w:rFonts w:cstheme="minorHAnsi"/>
          </w:rPr>
          <w:t xml:space="preserve"> expectations and experiences for the post</w:t>
        </w:r>
      </w:ins>
      <w:ins w:id="42822" w:author="pete jones" w:date="2022-03-30T12:06:00Z">
        <w:r w:rsidR="006E7D7D">
          <w:rPr>
            <w:rFonts w:cstheme="minorHAnsi"/>
          </w:rPr>
          <w:t>-</w:t>
        </w:r>
      </w:ins>
      <w:ins w:id="42823" w:author="pete jones" w:date="2022-01-04T11:19:00Z">
        <w:r w:rsidRPr="00FF6A71">
          <w:rPr>
            <w:rFonts w:cstheme="minorHAnsi"/>
          </w:rPr>
          <w:t>millennial population and industry.</w:t>
        </w:r>
      </w:ins>
    </w:p>
    <w:p w14:paraId="5A3051DA" w14:textId="2214A622" w:rsidR="008E4B87" w:rsidRPr="00FF6A71" w:rsidRDefault="008E4B87">
      <w:pPr>
        <w:keepNext/>
        <w:jc w:val="left"/>
        <w:rPr>
          <w:ins w:id="42824" w:author="pete jones" w:date="2022-01-04T11:19:00Z"/>
          <w:rFonts w:cstheme="minorHAnsi"/>
        </w:rPr>
        <w:pPrChange w:id="42825" w:author="pete jones" w:date="2022-01-04T11:20:00Z">
          <w:pPr>
            <w:keepNext/>
          </w:pPr>
        </w:pPrChange>
      </w:pPr>
      <w:ins w:id="42826" w:author="pete jones" w:date="2022-01-04T11:19:00Z">
        <w:r w:rsidRPr="00FF6A71">
          <w:rPr>
            <w:rFonts w:cstheme="minorHAnsi"/>
          </w:rPr>
          <w:t xml:space="preserve">Q1.3 </w:t>
        </w:r>
        <w:r w:rsidRPr="00FF6A71">
          <w:rPr>
            <w:rFonts w:cstheme="minorHAnsi"/>
            <w:b/>
            <w:u w:val="single"/>
          </w:rPr>
          <w:t>Why have you been invited to take part?</w:t>
        </w:r>
        <w:r w:rsidRPr="00FF6A71">
          <w:rPr>
            <w:rFonts w:cstheme="minorHAnsi"/>
          </w:rPr>
          <w:t xml:space="preserve">  Tomorrow’s students </w:t>
        </w:r>
      </w:ins>
      <w:ins w:id="42827" w:author="pete jones" w:date="2022-04-01T14:22:00Z">
        <w:r w:rsidR="00580BEA">
          <w:rPr>
            <w:rFonts w:cstheme="minorHAnsi"/>
          </w:rPr>
          <w:t>will increasingly</w:t>
        </w:r>
      </w:ins>
      <w:ins w:id="42828" w:author="pete jones" w:date="2022-01-04T11:19:00Z">
        <w:r w:rsidRPr="00FF6A71">
          <w:rPr>
            <w:rFonts w:cstheme="minorHAnsi"/>
          </w:rPr>
          <w:t xml:space="preserve"> meet CDE methodologies and require learning experiences that improve their employability. Deploying modern working practices using CDE functionality within an engineering education experience will </w:t>
        </w:r>
      </w:ins>
      <w:ins w:id="42829" w:author="pete jones" w:date="2022-04-01T14:22:00Z">
        <w:r w:rsidR="00580BEA">
          <w:rPr>
            <w:rFonts w:cstheme="minorHAnsi"/>
          </w:rPr>
          <w:t>allow</w:t>
        </w:r>
      </w:ins>
      <w:ins w:id="42830" w:author="pete jones" w:date="2022-01-04T11:19:00Z">
        <w:r w:rsidRPr="00FF6A71">
          <w:rPr>
            <w:rFonts w:cstheme="minorHAnsi"/>
          </w:rPr>
          <w:t xml:space="preserve"> learners in higher education to gain this experience during their studies.</w:t>
        </w:r>
        <w:r w:rsidRPr="00FF6A71">
          <w:rPr>
            <w:rFonts w:cstheme="minorHAnsi"/>
          </w:rPr>
          <w:br/>
          <w:t xml:space="preserve"> The voice of education specialists is an essential element in this research</w:t>
        </w:r>
      </w:ins>
      <w:ins w:id="42831" w:author="pete jones" w:date="2022-04-01T14:22:00Z">
        <w:r w:rsidR="00580BEA">
          <w:rPr>
            <w:rFonts w:cstheme="minorHAnsi"/>
          </w:rPr>
          <w:t>,</w:t>
        </w:r>
      </w:ins>
      <w:ins w:id="42832" w:author="pete jones" w:date="2022-01-04T11:19:00Z">
        <w:r w:rsidRPr="00FF6A71">
          <w:rPr>
            <w:rFonts w:cstheme="minorHAnsi"/>
          </w:rPr>
          <w:t xml:space="preserve"> and your professional input will be valuable.</w:t>
        </w:r>
      </w:ins>
    </w:p>
    <w:p w14:paraId="0AC0F124" w14:textId="21A3EC67" w:rsidR="008E4B87" w:rsidRPr="00FF6A71" w:rsidRDefault="008E4B87">
      <w:pPr>
        <w:keepNext/>
        <w:jc w:val="left"/>
        <w:rPr>
          <w:ins w:id="42833" w:author="pete jones" w:date="2022-01-04T11:19:00Z"/>
          <w:rFonts w:cstheme="minorHAnsi"/>
        </w:rPr>
        <w:pPrChange w:id="42834" w:author="pete jones" w:date="2022-01-04T11:20:00Z">
          <w:pPr>
            <w:keepNext/>
          </w:pPr>
        </w:pPrChange>
      </w:pPr>
      <w:ins w:id="42835" w:author="pete jones" w:date="2022-01-04T11:19:00Z">
        <w:r w:rsidRPr="00FF6A71">
          <w:rPr>
            <w:rFonts w:cstheme="minorHAnsi"/>
          </w:rPr>
          <w:t xml:space="preserve">Q1.4 This document contains more detailed descriptions of the research aims. </w:t>
        </w:r>
        <w:r w:rsidRPr="00FF6A71">
          <w:rPr>
            <w:rFonts w:cstheme="minorHAnsi"/>
          </w:rPr>
          <w:br/>
        </w:r>
        <w:r w:rsidRPr="00FF6A71">
          <w:rPr>
            <w:rFonts w:cstheme="minorHAnsi"/>
            <w:i/>
          </w:rPr>
          <w:t>(Click the link to open it or bypass</w:t>
        </w:r>
      </w:ins>
      <w:ins w:id="42836" w:author="pete jones" w:date="2022-03-30T12:06:00Z">
        <w:r w:rsidR="006E7D7D">
          <w:rPr>
            <w:rFonts w:cstheme="minorHAnsi"/>
            <w:i/>
          </w:rPr>
          <w:t xml:space="preserve"> it</w:t>
        </w:r>
      </w:ins>
      <w:ins w:id="42837" w:author="pete jones" w:date="2022-01-04T11:19:00Z">
        <w:r w:rsidRPr="00FF6A71">
          <w:rPr>
            <w:rFonts w:cstheme="minorHAnsi"/>
            <w:i/>
          </w:rPr>
          <w:t>.)</w:t>
        </w:r>
      </w:ins>
    </w:p>
    <w:p w14:paraId="26EF967F" w14:textId="77777777" w:rsidR="008E4B87" w:rsidRPr="00FF6A71" w:rsidRDefault="008E4B87">
      <w:pPr>
        <w:keepNext/>
        <w:jc w:val="left"/>
        <w:rPr>
          <w:ins w:id="42838" w:author="pete jones" w:date="2022-01-04T11:19:00Z"/>
          <w:rFonts w:cstheme="minorHAnsi"/>
          <w:b/>
        </w:rPr>
        <w:pPrChange w:id="42839" w:author="pete jones" w:date="2022-01-04T11:20:00Z">
          <w:pPr>
            <w:keepNext/>
          </w:pPr>
        </w:pPrChange>
      </w:pPr>
      <w:ins w:id="42840" w:author="pete jones" w:date="2022-01-04T11:19:00Z">
        <w:r w:rsidRPr="00FF6A71">
          <w:rPr>
            <w:rFonts w:cstheme="minorHAnsi"/>
          </w:rPr>
          <w:t xml:space="preserve">Q1.5 </w:t>
        </w:r>
        <w:r w:rsidRPr="00FF6A71">
          <w:rPr>
            <w:rFonts w:cstheme="minorHAnsi"/>
            <w:b/>
          </w:rPr>
          <w:t>Research plan graphic</w:t>
        </w:r>
      </w:ins>
    </w:p>
    <w:p w14:paraId="506D4440" w14:textId="77777777" w:rsidR="008E4B87" w:rsidRPr="00FF6A71" w:rsidRDefault="008E4B87">
      <w:pPr>
        <w:spacing w:after="160" w:line="259" w:lineRule="auto"/>
        <w:jc w:val="left"/>
        <w:rPr>
          <w:ins w:id="42841" w:author="pete jones" w:date="2022-01-04T11:19:00Z"/>
          <w:rFonts w:cstheme="minorHAnsi"/>
          <w:b/>
        </w:rPr>
        <w:pPrChange w:id="42842" w:author="pete jones" w:date="2022-01-04T11:20:00Z">
          <w:pPr>
            <w:spacing w:after="160" w:line="259" w:lineRule="auto"/>
          </w:pPr>
        </w:pPrChange>
      </w:pPr>
      <w:ins w:id="42843" w:author="pete jones" w:date="2022-01-04T11:19:00Z">
        <w:r w:rsidRPr="00FF6A71">
          <w:rPr>
            <w:rFonts w:cstheme="minorHAnsi"/>
            <w:b/>
          </w:rPr>
          <w:br w:type="page"/>
        </w:r>
      </w:ins>
    </w:p>
    <w:p w14:paraId="0AE03B59" w14:textId="77777777" w:rsidR="008E4B87" w:rsidRPr="00FF6A71" w:rsidRDefault="008E4B87">
      <w:pPr>
        <w:keepNext/>
        <w:jc w:val="left"/>
        <w:rPr>
          <w:ins w:id="42844" w:author="pete jones" w:date="2022-01-04T11:19:00Z"/>
          <w:rFonts w:cstheme="minorHAnsi"/>
        </w:rPr>
        <w:pPrChange w:id="42845" w:author="pete jones" w:date="2022-01-04T11:20:00Z">
          <w:pPr>
            <w:keepNext/>
          </w:pPr>
        </w:pPrChange>
      </w:pPr>
      <w:ins w:id="42846" w:author="pete jones" w:date="2022-01-04T11:19:00Z">
        <w:r w:rsidRPr="00FF6A71">
          <w:rPr>
            <w:rFonts w:cstheme="minorHAnsi"/>
          </w:rPr>
          <w:lastRenderedPageBreak/>
          <w:t xml:space="preserve">Q2.1 </w:t>
        </w:r>
        <w:r w:rsidRPr="00FF6A71">
          <w:rPr>
            <w:rFonts w:cstheme="minorHAnsi"/>
            <w:b/>
          </w:rPr>
          <w:t>Section 1 – 21st Century Skills and Industry 4</w:t>
        </w:r>
      </w:ins>
    </w:p>
    <w:p w14:paraId="57516E9E" w14:textId="77777777" w:rsidR="008E4B87" w:rsidRPr="00FF6A71" w:rsidRDefault="008E4B87">
      <w:pPr>
        <w:keepNext/>
        <w:jc w:val="left"/>
        <w:rPr>
          <w:ins w:id="42847" w:author="pete jones" w:date="2022-01-04T11:19:00Z"/>
          <w:rFonts w:cstheme="minorHAnsi"/>
        </w:rPr>
        <w:pPrChange w:id="42848" w:author="pete jones" w:date="2022-01-04T11:20:00Z">
          <w:pPr>
            <w:keepNext/>
          </w:pPr>
        </w:pPrChange>
      </w:pPr>
      <w:ins w:id="42849" w:author="pete jones" w:date="2022-01-04T11:19:00Z">
        <w:r w:rsidRPr="00FF6A71">
          <w:rPr>
            <w:rFonts w:cstheme="minorHAnsi"/>
          </w:rPr>
          <w:t>Q2.2 Subject specialism and areas of expertise</w:t>
        </w:r>
      </w:ins>
    </w:p>
    <w:tbl>
      <w:tblPr>
        <w:tblW w:w="82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2850" w:author="pete jones" w:date="2022-01-04T11:26:00Z">
          <w:tblPr>
            <w:tblW w:w="8270" w:type="dxa"/>
            <w:tblInd w:w="1080" w:type="dxa"/>
            <w:tblLook w:val="04A0" w:firstRow="1" w:lastRow="0" w:firstColumn="1" w:lastColumn="0" w:noHBand="0" w:noVBand="1"/>
          </w:tblPr>
        </w:tblPrChange>
      </w:tblPr>
      <w:tblGrid>
        <w:gridCol w:w="501"/>
        <w:gridCol w:w="2809"/>
        <w:gridCol w:w="2760"/>
        <w:gridCol w:w="2200"/>
        <w:tblGridChange w:id="42851">
          <w:tblGrid>
            <w:gridCol w:w="501"/>
            <w:gridCol w:w="2809"/>
            <w:gridCol w:w="2760"/>
            <w:gridCol w:w="2200"/>
          </w:tblGrid>
        </w:tblGridChange>
      </w:tblGrid>
      <w:tr w:rsidR="008E4B87" w:rsidRPr="00FF6A71" w14:paraId="3DDF455E" w14:textId="77777777" w:rsidTr="00120CAC">
        <w:trPr>
          <w:jc w:val="center"/>
          <w:ins w:id="42852" w:author="pete jones" w:date="2022-01-04T11:19:00Z"/>
        </w:trPr>
        <w:tc>
          <w:tcPr>
            <w:tcW w:w="501" w:type="dxa"/>
            <w:vAlign w:val="center"/>
            <w:tcPrChange w:id="42853" w:author="pete jones" w:date="2022-01-04T11:26:00Z">
              <w:tcPr>
                <w:tcW w:w="501" w:type="dxa"/>
                <w:vAlign w:val="center"/>
              </w:tcPr>
            </w:tcPrChange>
          </w:tcPr>
          <w:p w14:paraId="6A0D8075" w14:textId="77777777" w:rsidR="008E4B87" w:rsidRPr="00FF6A71" w:rsidRDefault="008E4B87">
            <w:pPr>
              <w:spacing w:before="0" w:after="0" w:line="240" w:lineRule="auto"/>
              <w:jc w:val="center"/>
              <w:rPr>
                <w:ins w:id="42854" w:author="pete jones" w:date="2022-01-04T11:19:00Z"/>
                <w:rFonts w:cstheme="minorHAnsi"/>
                <w:b/>
                <w:bCs/>
              </w:rPr>
              <w:pPrChange w:id="42855" w:author="pete jones" w:date="2022-01-04T11:25:00Z">
                <w:pPr>
                  <w:spacing w:line="240" w:lineRule="auto"/>
                  <w:jc w:val="center"/>
                </w:pPr>
              </w:pPrChange>
            </w:pPr>
            <w:ins w:id="42856" w:author="pete jones" w:date="2022-01-04T11:19:00Z">
              <w:r w:rsidRPr="00FF6A71">
                <w:rPr>
                  <w:rFonts w:cstheme="minorHAnsi"/>
                  <w:b/>
                  <w:bCs/>
                </w:rPr>
                <w:t>Q</w:t>
              </w:r>
            </w:ins>
          </w:p>
        </w:tc>
        <w:tc>
          <w:tcPr>
            <w:tcW w:w="2809" w:type="dxa"/>
            <w:tcPrChange w:id="42857" w:author="pete jones" w:date="2022-01-04T11:26:00Z">
              <w:tcPr>
                <w:tcW w:w="2809" w:type="dxa"/>
              </w:tcPr>
            </w:tcPrChange>
          </w:tcPr>
          <w:p w14:paraId="2305F946" w14:textId="77777777" w:rsidR="008E4B87" w:rsidRPr="00FF6A71" w:rsidRDefault="008E4B87">
            <w:pPr>
              <w:spacing w:before="0" w:after="0" w:line="240" w:lineRule="auto"/>
              <w:jc w:val="center"/>
              <w:rPr>
                <w:ins w:id="42858" w:author="pete jones" w:date="2022-01-04T11:19:00Z"/>
                <w:rFonts w:cstheme="minorHAnsi"/>
                <w:b/>
                <w:bCs/>
              </w:rPr>
              <w:pPrChange w:id="42859" w:author="pete jones" w:date="2022-01-04T11:25:00Z">
                <w:pPr>
                  <w:spacing w:line="240" w:lineRule="auto"/>
                  <w:jc w:val="center"/>
                </w:pPr>
              </w:pPrChange>
            </w:pPr>
            <w:ins w:id="42860" w:author="pete jones" w:date="2022-01-04T11:19:00Z">
              <w:r w:rsidRPr="00FF6A71">
                <w:rPr>
                  <w:rFonts w:cstheme="minorHAnsi"/>
                  <w:b/>
                  <w:bCs/>
                </w:rPr>
                <w:t>Option</w:t>
              </w:r>
            </w:ins>
          </w:p>
        </w:tc>
        <w:tc>
          <w:tcPr>
            <w:tcW w:w="2760" w:type="dxa"/>
            <w:tcPrChange w:id="42861" w:author="pete jones" w:date="2022-01-04T11:26:00Z">
              <w:tcPr>
                <w:tcW w:w="2760" w:type="dxa"/>
              </w:tcPr>
            </w:tcPrChange>
          </w:tcPr>
          <w:p w14:paraId="3738B411" w14:textId="77777777" w:rsidR="008E4B87" w:rsidRPr="00FF6A71" w:rsidRDefault="008E4B87">
            <w:pPr>
              <w:spacing w:before="0" w:after="0" w:line="240" w:lineRule="auto"/>
              <w:jc w:val="center"/>
              <w:rPr>
                <w:ins w:id="42862" w:author="pete jones" w:date="2022-01-04T11:19:00Z"/>
                <w:rFonts w:cstheme="minorHAnsi"/>
                <w:b/>
                <w:bCs/>
              </w:rPr>
              <w:pPrChange w:id="42863" w:author="pete jones" w:date="2022-01-04T11:25:00Z">
                <w:pPr>
                  <w:spacing w:line="240" w:lineRule="auto"/>
                  <w:jc w:val="center"/>
                </w:pPr>
              </w:pPrChange>
            </w:pPr>
            <w:ins w:id="42864" w:author="pete jones" w:date="2022-01-04T11:19:00Z">
              <w:r w:rsidRPr="00FF6A71">
                <w:rPr>
                  <w:rFonts w:cstheme="minorHAnsi"/>
                  <w:b/>
                  <w:bCs/>
                </w:rPr>
                <w:t>%</w:t>
              </w:r>
            </w:ins>
          </w:p>
        </w:tc>
        <w:tc>
          <w:tcPr>
            <w:tcW w:w="2200" w:type="dxa"/>
            <w:tcPrChange w:id="42865" w:author="pete jones" w:date="2022-01-04T11:26:00Z">
              <w:tcPr>
                <w:tcW w:w="2200" w:type="dxa"/>
              </w:tcPr>
            </w:tcPrChange>
          </w:tcPr>
          <w:p w14:paraId="1560CE83" w14:textId="77777777" w:rsidR="008E4B87" w:rsidRPr="00FF6A71" w:rsidRDefault="008E4B87">
            <w:pPr>
              <w:spacing w:before="0" w:after="0" w:line="240" w:lineRule="auto"/>
              <w:jc w:val="center"/>
              <w:rPr>
                <w:ins w:id="42866" w:author="pete jones" w:date="2022-01-04T11:19:00Z"/>
                <w:rFonts w:cstheme="minorHAnsi"/>
                <w:b/>
                <w:bCs/>
              </w:rPr>
              <w:pPrChange w:id="42867" w:author="pete jones" w:date="2022-01-04T11:25:00Z">
                <w:pPr>
                  <w:spacing w:line="240" w:lineRule="auto"/>
                  <w:jc w:val="center"/>
                </w:pPr>
              </w:pPrChange>
            </w:pPr>
            <w:ins w:id="42868" w:author="pete jones" w:date="2022-01-04T11:19:00Z">
              <w:r w:rsidRPr="00FF6A71">
                <w:rPr>
                  <w:rFonts w:cstheme="minorHAnsi"/>
                  <w:b/>
                  <w:bCs/>
                </w:rPr>
                <w:t>Count</w:t>
              </w:r>
            </w:ins>
          </w:p>
        </w:tc>
      </w:tr>
      <w:tr w:rsidR="008E4B87" w:rsidRPr="00FF6A71" w14:paraId="635B0BE7" w14:textId="77777777" w:rsidTr="00120CAC">
        <w:trPr>
          <w:jc w:val="center"/>
          <w:ins w:id="42869" w:author="pete jones" w:date="2022-01-04T11:19:00Z"/>
        </w:trPr>
        <w:tc>
          <w:tcPr>
            <w:tcW w:w="501" w:type="dxa"/>
            <w:vAlign w:val="center"/>
            <w:tcPrChange w:id="42870" w:author="pete jones" w:date="2022-01-04T11:26:00Z">
              <w:tcPr>
                <w:tcW w:w="501" w:type="dxa"/>
                <w:vAlign w:val="center"/>
              </w:tcPr>
            </w:tcPrChange>
          </w:tcPr>
          <w:p w14:paraId="3974EF74" w14:textId="77777777" w:rsidR="008E4B87" w:rsidRPr="00FF6A71" w:rsidRDefault="008E4B87">
            <w:pPr>
              <w:spacing w:before="0" w:after="0" w:line="240" w:lineRule="auto"/>
              <w:jc w:val="center"/>
              <w:rPr>
                <w:ins w:id="42871" w:author="pete jones" w:date="2022-01-04T11:19:00Z"/>
                <w:rFonts w:cstheme="minorHAnsi"/>
              </w:rPr>
              <w:pPrChange w:id="42872" w:author="pete jones" w:date="2022-01-04T11:25:00Z">
                <w:pPr>
                  <w:spacing w:line="240" w:lineRule="auto"/>
                  <w:jc w:val="center"/>
                </w:pPr>
              </w:pPrChange>
            </w:pPr>
            <w:ins w:id="42873" w:author="pete jones" w:date="2022-01-04T11:19:00Z">
              <w:r w:rsidRPr="00FF6A71">
                <w:rPr>
                  <w:rFonts w:cstheme="minorHAnsi"/>
                </w:rPr>
                <w:t>1</w:t>
              </w:r>
            </w:ins>
          </w:p>
        </w:tc>
        <w:tc>
          <w:tcPr>
            <w:tcW w:w="2809" w:type="dxa"/>
            <w:tcPrChange w:id="42874" w:author="pete jones" w:date="2022-01-04T11:26:00Z">
              <w:tcPr>
                <w:tcW w:w="2809" w:type="dxa"/>
              </w:tcPr>
            </w:tcPrChange>
          </w:tcPr>
          <w:p w14:paraId="561319D8" w14:textId="77777777" w:rsidR="008E4B87" w:rsidRPr="00FF6A71" w:rsidRDefault="008E4B87">
            <w:pPr>
              <w:spacing w:before="0" w:after="0" w:line="240" w:lineRule="auto"/>
              <w:rPr>
                <w:ins w:id="42875" w:author="pete jones" w:date="2022-01-04T11:19:00Z"/>
                <w:rFonts w:cstheme="minorHAnsi"/>
              </w:rPr>
              <w:pPrChange w:id="42876" w:author="pete jones" w:date="2022-01-04T11:25:00Z">
                <w:pPr>
                  <w:spacing w:line="240" w:lineRule="auto"/>
                </w:pPr>
              </w:pPrChange>
            </w:pPr>
            <w:ins w:id="42877" w:author="pete jones" w:date="2022-01-04T11:19:00Z">
              <w:r w:rsidRPr="00FF6A71">
                <w:rPr>
                  <w:rFonts w:cstheme="minorHAnsi"/>
                </w:rPr>
                <w:t>MECHANICAL</w:t>
              </w:r>
            </w:ins>
          </w:p>
        </w:tc>
        <w:tc>
          <w:tcPr>
            <w:tcW w:w="2760" w:type="dxa"/>
            <w:shd w:val="clear" w:color="auto" w:fill="auto"/>
            <w:vAlign w:val="bottom"/>
            <w:tcPrChange w:id="42878" w:author="pete jones" w:date="2022-01-04T11:26:00Z">
              <w:tcPr>
                <w:tcW w:w="2760" w:type="dxa"/>
                <w:shd w:val="clear" w:color="auto" w:fill="auto"/>
                <w:vAlign w:val="bottom"/>
              </w:tcPr>
            </w:tcPrChange>
          </w:tcPr>
          <w:p w14:paraId="35D3521B" w14:textId="77777777" w:rsidR="008E4B87" w:rsidRPr="00FF6A71" w:rsidRDefault="008E4B87">
            <w:pPr>
              <w:spacing w:before="0" w:after="0" w:line="240" w:lineRule="auto"/>
              <w:jc w:val="center"/>
              <w:rPr>
                <w:ins w:id="42879" w:author="pete jones" w:date="2022-01-04T11:19:00Z"/>
                <w:rFonts w:cstheme="minorHAnsi"/>
              </w:rPr>
              <w:pPrChange w:id="42880" w:author="pete jones" w:date="2022-01-04T11:25:00Z">
                <w:pPr>
                  <w:spacing w:line="240" w:lineRule="auto"/>
                  <w:jc w:val="center"/>
                </w:pPr>
              </w:pPrChange>
            </w:pPr>
            <w:ins w:id="42881" w:author="pete jones" w:date="2022-01-04T11:19:00Z">
              <w:r w:rsidRPr="00FF6A71">
                <w:rPr>
                  <w:rFonts w:cstheme="minorHAnsi"/>
                  <w:color w:val="000000"/>
                </w:rPr>
                <w:t>18.33%</w:t>
              </w:r>
            </w:ins>
          </w:p>
        </w:tc>
        <w:tc>
          <w:tcPr>
            <w:tcW w:w="2200" w:type="dxa"/>
            <w:shd w:val="clear" w:color="auto" w:fill="auto"/>
            <w:vAlign w:val="bottom"/>
            <w:tcPrChange w:id="42882" w:author="pete jones" w:date="2022-01-04T11:26:00Z">
              <w:tcPr>
                <w:tcW w:w="2200" w:type="dxa"/>
                <w:shd w:val="clear" w:color="auto" w:fill="auto"/>
                <w:vAlign w:val="bottom"/>
              </w:tcPr>
            </w:tcPrChange>
          </w:tcPr>
          <w:p w14:paraId="07019919" w14:textId="77777777" w:rsidR="008E4B87" w:rsidRPr="00FF6A71" w:rsidRDefault="008E4B87">
            <w:pPr>
              <w:spacing w:before="0" w:after="0" w:line="240" w:lineRule="auto"/>
              <w:jc w:val="center"/>
              <w:rPr>
                <w:ins w:id="42883" w:author="pete jones" w:date="2022-01-04T11:19:00Z"/>
                <w:rFonts w:cstheme="minorHAnsi"/>
              </w:rPr>
              <w:pPrChange w:id="42884" w:author="pete jones" w:date="2022-01-04T11:25:00Z">
                <w:pPr>
                  <w:spacing w:line="240" w:lineRule="auto"/>
                  <w:jc w:val="center"/>
                </w:pPr>
              </w:pPrChange>
            </w:pPr>
            <w:ins w:id="42885" w:author="pete jones" w:date="2022-01-04T11:19:00Z">
              <w:r w:rsidRPr="00FF6A71">
                <w:rPr>
                  <w:rFonts w:cstheme="minorHAnsi"/>
                  <w:color w:val="000000"/>
                </w:rPr>
                <w:t>11</w:t>
              </w:r>
            </w:ins>
          </w:p>
        </w:tc>
      </w:tr>
      <w:tr w:rsidR="008E4B87" w:rsidRPr="00FF6A71" w14:paraId="0B91E0B6" w14:textId="77777777" w:rsidTr="00120CAC">
        <w:trPr>
          <w:jc w:val="center"/>
          <w:ins w:id="42886" w:author="pete jones" w:date="2022-01-04T11:19:00Z"/>
        </w:trPr>
        <w:tc>
          <w:tcPr>
            <w:tcW w:w="501" w:type="dxa"/>
            <w:vAlign w:val="center"/>
            <w:tcPrChange w:id="42887" w:author="pete jones" w:date="2022-01-04T11:26:00Z">
              <w:tcPr>
                <w:tcW w:w="501" w:type="dxa"/>
                <w:vAlign w:val="center"/>
              </w:tcPr>
            </w:tcPrChange>
          </w:tcPr>
          <w:p w14:paraId="36E4831F" w14:textId="77777777" w:rsidR="008E4B87" w:rsidRPr="00FF6A71" w:rsidRDefault="008E4B87">
            <w:pPr>
              <w:spacing w:before="0" w:after="0" w:line="240" w:lineRule="auto"/>
              <w:jc w:val="center"/>
              <w:rPr>
                <w:ins w:id="42888" w:author="pete jones" w:date="2022-01-04T11:19:00Z"/>
                <w:rFonts w:cstheme="minorHAnsi"/>
              </w:rPr>
              <w:pPrChange w:id="42889" w:author="pete jones" w:date="2022-01-04T11:25:00Z">
                <w:pPr>
                  <w:spacing w:line="240" w:lineRule="auto"/>
                  <w:jc w:val="center"/>
                </w:pPr>
              </w:pPrChange>
            </w:pPr>
            <w:ins w:id="42890" w:author="pete jones" w:date="2022-01-04T11:19:00Z">
              <w:r w:rsidRPr="00FF6A71">
                <w:rPr>
                  <w:rFonts w:cstheme="minorHAnsi"/>
                </w:rPr>
                <w:t>2</w:t>
              </w:r>
            </w:ins>
          </w:p>
        </w:tc>
        <w:tc>
          <w:tcPr>
            <w:tcW w:w="2809" w:type="dxa"/>
            <w:tcPrChange w:id="42891" w:author="pete jones" w:date="2022-01-04T11:26:00Z">
              <w:tcPr>
                <w:tcW w:w="2809" w:type="dxa"/>
              </w:tcPr>
            </w:tcPrChange>
          </w:tcPr>
          <w:p w14:paraId="77870CCE" w14:textId="77777777" w:rsidR="008E4B87" w:rsidRPr="00FF6A71" w:rsidRDefault="008E4B87">
            <w:pPr>
              <w:spacing w:before="0" w:after="0" w:line="240" w:lineRule="auto"/>
              <w:rPr>
                <w:ins w:id="42892" w:author="pete jones" w:date="2022-01-04T11:19:00Z"/>
                <w:rFonts w:cstheme="minorHAnsi"/>
              </w:rPr>
              <w:pPrChange w:id="42893" w:author="pete jones" w:date="2022-01-04T11:25:00Z">
                <w:pPr>
                  <w:spacing w:line="240" w:lineRule="auto"/>
                </w:pPr>
              </w:pPrChange>
            </w:pPr>
            <w:ins w:id="42894" w:author="pete jones" w:date="2022-01-04T11:19:00Z">
              <w:r w:rsidRPr="00FF6A71">
                <w:rPr>
                  <w:rFonts w:cstheme="minorHAnsi"/>
                </w:rPr>
                <w:t>ELECTRICAL</w:t>
              </w:r>
            </w:ins>
          </w:p>
        </w:tc>
        <w:tc>
          <w:tcPr>
            <w:tcW w:w="2760" w:type="dxa"/>
            <w:shd w:val="clear" w:color="auto" w:fill="auto"/>
            <w:vAlign w:val="bottom"/>
            <w:tcPrChange w:id="42895" w:author="pete jones" w:date="2022-01-04T11:26:00Z">
              <w:tcPr>
                <w:tcW w:w="2760" w:type="dxa"/>
                <w:shd w:val="clear" w:color="auto" w:fill="auto"/>
                <w:vAlign w:val="bottom"/>
              </w:tcPr>
            </w:tcPrChange>
          </w:tcPr>
          <w:p w14:paraId="13034528" w14:textId="77777777" w:rsidR="008E4B87" w:rsidRPr="00FF6A71" w:rsidRDefault="008E4B87">
            <w:pPr>
              <w:spacing w:before="0" w:after="0" w:line="240" w:lineRule="auto"/>
              <w:jc w:val="center"/>
              <w:rPr>
                <w:ins w:id="42896" w:author="pete jones" w:date="2022-01-04T11:19:00Z"/>
                <w:rFonts w:cstheme="minorHAnsi"/>
              </w:rPr>
              <w:pPrChange w:id="42897" w:author="pete jones" w:date="2022-01-04T11:25:00Z">
                <w:pPr>
                  <w:spacing w:line="240" w:lineRule="auto"/>
                  <w:jc w:val="center"/>
                </w:pPr>
              </w:pPrChange>
            </w:pPr>
            <w:ins w:id="42898" w:author="pete jones" w:date="2022-01-04T11:19:00Z">
              <w:r w:rsidRPr="00FF6A71">
                <w:rPr>
                  <w:rFonts w:cstheme="minorHAnsi"/>
                  <w:color w:val="000000"/>
                </w:rPr>
                <w:t>10.00%</w:t>
              </w:r>
            </w:ins>
          </w:p>
        </w:tc>
        <w:tc>
          <w:tcPr>
            <w:tcW w:w="2200" w:type="dxa"/>
            <w:shd w:val="clear" w:color="auto" w:fill="auto"/>
            <w:vAlign w:val="bottom"/>
            <w:tcPrChange w:id="42899" w:author="pete jones" w:date="2022-01-04T11:26:00Z">
              <w:tcPr>
                <w:tcW w:w="2200" w:type="dxa"/>
                <w:shd w:val="clear" w:color="auto" w:fill="auto"/>
                <w:vAlign w:val="bottom"/>
              </w:tcPr>
            </w:tcPrChange>
          </w:tcPr>
          <w:p w14:paraId="7F80CEFE" w14:textId="77777777" w:rsidR="008E4B87" w:rsidRPr="00FF6A71" w:rsidRDefault="008E4B87">
            <w:pPr>
              <w:spacing w:before="0" w:after="0" w:line="240" w:lineRule="auto"/>
              <w:jc w:val="center"/>
              <w:rPr>
                <w:ins w:id="42900" w:author="pete jones" w:date="2022-01-04T11:19:00Z"/>
                <w:rFonts w:cstheme="minorHAnsi"/>
              </w:rPr>
              <w:pPrChange w:id="42901" w:author="pete jones" w:date="2022-01-04T11:25:00Z">
                <w:pPr>
                  <w:spacing w:line="240" w:lineRule="auto"/>
                  <w:jc w:val="center"/>
                </w:pPr>
              </w:pPrChange>
            </w:pPr>
            <w:ins w:id="42902" w:author="pete jones" w:date="2022-01-04T11:19:00Z">
              <w:r w:rsidRPr="00FF6A71">
                <w:rPr>
                  <w:rFonts w:cstheme="minorHAnsi"/>
                  <w:color w:val="000000"/>
                </w:rPr>
                <w:t>6</w:t>
              </w:r>
            </w:ins>
          </w:p>
        </w:tc>
      </w:tr>
      <w:tr w:rsidR="008E4B87" w:rsidRPr="00FF6A71" w14:paraId="7CA84EAC" w14:textId="77777777" w:rsidTr="00120CAC">
        <w:trPr>
          <w:jc w:val="center"/>
          <w:ins w:id="42903" w:author="pete jones" w:date="2022-01-04T11:19:00Z"/>
        </w:trPr>
        <w:tc>
          <w:tcPr>
            <w:tcW w:w="501" w:type="dxa"/>
            <w:vAlign w:val="center"/>
            <w:tcPrChange w:id="42904" w:author="pete jones" w:date="2022-01-04T11:26:00Z">
              <w:tcPr>
                <w:tcW w:w="501" w:type="dxa"/>
                <w:vAlign w:val="center"/>
              </w:tcPr>
            </w:tcPrChange>
          </w:tcPr>
          <w:p w14:paraId="76665219" w14:textId="77777777" w:rsidR="008E4B87" w:rsidRPr="00FF6A71" w:rsidRDefault="008E4B87">
            <w:pPr>
              <w:spacing w:before="0" w:after="0" w:line="240" w:lineRule="auto"/>
              <w:jc w:val="center"/>
              <w:rPr>
                <w:ins w:id="42905" w:author="pete jones" w:date="2022-01-04T11:19:00Z"/>
                <w:rFonts w:cstheme="minorHAnsi"/>
              </w:rPr>
              <w:pPrChange w:id="42906" w:author="pete jones" w:date="2022-01-04T11:25:00Z">
                <w:pPr>
                  <w:spacing w:line="240" w:lineRule="auto"/>
                  <w:jc w:val="center"/>
                </w:pPr>
              </w:pPrChange>
            </w:pPr>
            <w:ins w:id="42907" w:author="pete jones" w:date="2022-01-04T11:19:00Z">
              <w:r w:rsidRPr="00FF6A71">
                <w:rPr>
                  <w:rFonts w:cstheme="minorHAnsi"/>
                </w:rPr>
                <w:t>3</w:t>
              </w:r>
            </w:ins>
          </w:p>
        </w:tc>
        <w:tc>
          <w:tcPr>
            <w:tcW w:w="2809" w:type="dxa"/>
            <w:tcPrChange w:id="42908" w:author="pete jones" w:date="2022-01-04T11:26:00Z">
              <w:tcPr>
                <w:tcW w:w="2809" w:type="dxa"/>
              </w:tcPr>
            </w:tcPrChange>
          </w:tcPr>
          <w:p w14:paraId="4E687AD3" w14:textId="77777777" w:rsidR="008E4B87" w:rsidRPr="00FF6A71" w:rsidRDefault="008E4B87">
            <w:pPr>
              <w:spacing w:before="0" w:after="0" w:line="240" w:lineRule="auto"/>
              <w:rPr>
                <w:ins w:id="42909" w:author="pete jones" w:date="2022-01-04T11:19:00Z"/>
                <w:rFonts w:cstheme="minorHAnsi"/>
              </w:rPr>
              <w:pPrChange w:id="42910" w:author="pete jones" w:date="2022-01-04T11:25:00Z">
                <w:pPr>
                  <w:spacing w:line="240" w:lineRule="auto"/>
                </w:pPr>
              </w:pPrChange>
            </w:pPr>
            <w:ins w:id="42911" w:author="pete jones" w:date="2022-01-04T11:19:00Z">
              <w:r w:rsidRPr="00FF6A71">
                <w:rPr>
                  <w:rFonts w:cstheme="minorHAnsi"/>
                </w:rPr>
                <w:t>MECHATRONICS</w:t>
              </w:r>
            </w:ins>
          </w:p>
        </w:tc>
        <w:tc>
          <w:tcPr>
            <w:tcW w:w="2760" w:type="dxa"/>
            <w:shd w:val="clear" w:color="auto" w:fill="auto"/>
            <w:vAlign w:val="bottom"/>
            <w:tcPrChange w:id="42912" w:author="pete jones" w:date="2022-01-04T11:26:00Z">
              <w:tcPr>
                <w:tcW w:w="2760" w:type="dxa"/>
                <w:shd w:val="clear" w:color="auto" w:fill="auto"/>
                <w:vAlign w:val="bottom"/>
              </w:tcPr>
            </w:tcPrChange>
          </w:tcPr>
          <w:p w14:paraId="193CC04E" w14:textId="77777777" w:rsidR="008E4B87" w:rsidRPr="00FF6A71" w:rsidRDefault="008E4B87">
            <w:pPr>
              <w:spacing w:before="0" w:after="0" w:line="240" w:lineRule="auto"/>
              <w:jc w:val="center"/>
              <w:rPr>
                <w:ins w:id="42913" w:author="pete jones" w:date="2022-01-04T11:19:00Z"/>
                <w:rFonts w:cstheme="minorHAnsi"/>
              </w:rPr>
              <w:pPrChange w:id="42914" w:author="pete jones" w:date="2022-01-04T11:25:00Z">
                <w:pPr>
                  <w:spacing w:line="240" w:lineRule="auto"/>
                  <w:jc w:val="center"/>
                </w:pPr>
              </w:pPrChange>
            </w:pPr>
            <w:ins w:id="42915" w:author="pete jones" w:date="2022-01-04T11:19:00Z">
              <w:r w:rsidRPr="00FF6A71">
                <w:rPr>
                  <w:rFonts w:cstheme="minorHAnsi"/>
                  <w:color w:val="000000"/>
                </w:rPr>
                <w:t>6.67%</w:t>
              </w:r>
            </w:ins>
          </w:p>
        </w:tc>
        <w:tc>
          <w:tcPr>
            <w:tcW w:w="2200" w:type="dxa"/>
            <w:shd w:val="clear" w:color="auto" w:fill="auto"/>
            <w:vAlign w:val="bottom"/>
            <w:tcPrChange w:id="42916" w:author="pete jones" w:date="2022-01-04T11:26:00Z">
              <w:tcPr>
                <w:tcW w:w="2200" w:type="dxa"/>
                <w:shd w:val="clear" w:color="auto" w:fill="auto"/>
                <w:vAlign w:val="bottom"/>
              </w:tcPr>
            </w:tcPrChange>
          </w:tcPr>
          <w:p w14:paraId="4AAA2709" w14:textId="77777777" w:rsidR="008E4B87" w:rsidRPr="00FF6A71" w:rsidRDefault="008E4B87">
            <w:pPr>
              <w:spacing w:before="0" w:after="0" w:line="240" w:lineRule="auto"/>
              <w:jc w:val="center"/>
              <w:rPr>
                <w:ins w:id="42917" w:author="pete jones" w:date="2022-01-04T11:19:00Z"/>
                <w:rFonts w:cstheme="minorHAnsi"/>
              </w:rPr>
              <w:pPrChange w:id="42918" w:author="pete jones" w:date="2022-01-04T11:25:00Z">
                <w:pPr>
                  <w:spacing w:line="240" w:lineRule="auto"/>
                  <w:jc w:val="center"/>
                </w:pPr>
              </w:pPrChange>
            </w:pPr>
            <w:ins w:id="42919" w:author="pete jones" w:date="2022-01-04T11:19:00Z">
              <w:r w:rsidRPr="00FF6A71">
                <w:rPr>
                  <w:rFonts w:cstheme="minorHAnsi"/>
                  <w:color w:val="000000"/>
                </w:rPr>
                <w:t>4</w:t>
              </w:r>
            </w:ins>
          </w:p>
        </w:tc>
      </w:tr>
      <w:tr w:rsidR="008E4B87" w:rsidRPr="00FF6A71" w14:paraId="3B15CE33" w14:textId="77777777" w:rsidTr="00120CAC">
        <w:trPr>
          <w:jc w:val="center"/>
          <w:ins w:id="42920" w:author="pete jones" w:date="2022-01-04T11:19:00Z"/>
        </w:trPr>
        <w:tc>
          <w:tcPr>
            <w:tcW w:w="501" w:type="dxa"/>
            <w:vAlign w:val="center"/>
            <w:tcPrChange w:id="42921" w:author="pete jones" w:date="2022-01-04T11:26:00Z">
              <w:tcPr>
                <w:tcW w:w="501" w:type="dxa"/>
                <w:vAlign w:val="center"/>
              </w:tcPr>
            </w:tcPrChange>
          </w:tcPr>
          <w:p w14:paraId="5FDF047C" w14:textId="77777777" w:rsidR="008E4B87" w:rsidRPr="00FF6A71" w:rsidRDefault="008E4B87">
            <w:pPr>
              <w:spacing w:before="0" w:after="0" w:line="240" w:lineRule="auto"/>
              <w:jc w:val="center"/>
              <w:rPr>
                <w:ins w:id="42922" w:author="pete jones" w:date="2022-01-04T11:19:00Z"/>
                <w:rFonts w:cstheme="minorHAnsi"/>
              </w:rPr>
              <w:pPrChange w:id="42923" w:author="pete jones" w:date="2022-01-04T11:25:00Z">
                <w:pPr>
                  <w:spacing w:line="240" w:lineRule="auto"/>
                  <w:jc w:val="center"/>
                </w:pPr>
              </w:pPrChange>
            </w:pPr>
            <w:ins w:id="42924" w:author="pete jones" w:date="2022-01-04T11:19:00Z">
              <w:r w:rsidRPr="00FF6A71">
                <w:rPr>
                  <w:rFonts w:cstheme="minorHAnsi"/>
                </w:rPr>
                <w:t>4</w:t>
              </w:r>
            </w:ins>
          </w:p>
        </w:tc>
        <w:tc>
          <w:tcPr>
            <w:tcW w:w="2809" w:type="dxa"/>
            <w:tcPrChange w:id="42925" w:author="pete jones" w:date="2022-01-04T11:26:00Z">
              <w:tcPr>
                <w:tcW w:w="2809" w:type="dxa"/>
              </w:tcPr>
            </w:tcPrChange>
          </w:tcPr>
          <w:p w14:paraId="09BBE763" w14:textId="77777777" w:rsidR="008E4B87" w:rsidRPr="00FF6A71" w:rsidRDefault="008E4B87">
            <w:pPr>
              <w:spacing w:before="0" w:after="0" w:line="240" w:lineRule="auto"/>
              <w:rPr>
                <w:ins w:id="42926" w:author="pete jones" w:date="2022-01-04T11:19:00Z"/>
                <w:rFonts w:cstheme="minorHAnsi"/>
              </w:rPr>
              <w:pPrChange w:id="42927" w:author="pete jones" w:date="2022-01-04T11:25:00Z">
                <w:pPr>
                  <w:spacing w:line="240" w:lineRule="auto"/>
                </w:pPr>
              </w:pPrChange>
            </w:pPr>
            <w:ins w:id="42928" w:author="pete jones" w:date="2022-01-04T11:19:00Z">
              <w:r w:rsidRPr="00FF6A71">
                <w:rPr>
                  <w:rFonts w:cstheme="minorHAnsi"/>
                </w:rPr>
                <w:t>TELECOMMS</w:t>
              </w:r>
            </w:ins>
          </w:p>
        </w:tc>
        <w:tc>
          <w:tcPr>
            <w:tcW w:w="2760" w:type="dxa"/>
            <w:shd w:val="clear" w:color="auto" w:fill="auto"/>
            <w:vAlign w:val="bottom"/>
            <w:tcPrChange w:id="42929" w:author="pete jones" w:date="2022-01-04T11:26:00Z">
              <w:tcPr>
                <w:tcW w:w="2760" w:type="dxa"/>
                <w:shd w:val="clear" w:color="auto" w:fill="auto"/>
                <w:vAlign w:val="bottom"/>
              </w:tcPr>
            </w:tcPrChange>
          </w:tcPr>
          <w:p w14:paraId="08A86861" w14:textId="77777777" w:rsidR="008E4B87" w:rsidRPr="00FF6A71" w:rsidRDefault="008E4B87">
            <w:pPr>
              <w:spacing w:before="0" w:after="0" w:line="240" w:lineRule="auto"/>
              <w:jc w:val="center"/>
              <w:rPr>
                <w:ins w:id="42930" w:author="pete jones" w:date="2022-01-04T11:19:00Z"/>
                <w:rFonts w:cstheme="minorHAnsi"/>
              </w:rPr>
              <w:pPrChange w:id="42931" w:author="pete jones" w:date="2022-01-04T11:25:00Z">
                <w:pPr>
                  <w:spacing w:line="240" w:lineRule="auto"/>
                  <w:jc w:val="center"/>
                </w:pPr>
              </w:pPrChange>
            </w:pPr>
            <w:ins w:id="42932" w:author="pete jones" w:date="2022-01-04T11:19:00Z">
              <w:r w:rsidRPr="00FF6A71">
                <w:rPr>
                  <w:rFonts w:cstheme="minorHAnsi"/>
                  <w:color w:val="000000"/>
                </w:rPr>
                <w:t>3.33%</w:t>
              </w:r>
            </w:ins>
          </w:p>
        </w:tc>
        <w:tc>
          <w:tcPr>
            <w:tcW w:w="2200" w:type="dxa"/>
            <w:shd w:val="clear" w:color="auto" w:fill="auto"/>
            <w:vAlign w:val="bottom"/>
            <w:tcPrChange w:id="42933" w:author="pete jones" w:date="2022-01-04T11:26:00Z">
              <w:tcPr>
                <w:tcW w:w="2200" w:type="dxa"/>
                <w:shd w:val="clear" w:color="auto" w:fill="auto"/>
                <w:vAlign w:val="bottom"/>
              </w:tcPr>
            </w:tcPrChange>
          </w:tcPr>
          <w:p w14:paraId="3FB9198B" w14:textId="77777777" w:rsidR="008E4B87" w:rsidRPr="00FF6A71" w:rsidRDefault="008E4B87">
            <w:pPr>
              <w:spacing w:before="0" w:after="0" w:line="240" w:lineRule="auto"/>
              <w:jc w:val="center"/>
              <w:rPr>
                <w:ins w:id="42934" w:author="pete jones" w:date="2022-01-04T11:19:00Z"/>
                <w:rFonts w:cstheme="minorHAnsi"/>
              </w:rPr>
              <w:pPrChange w:id="42935" w:author="pete jones" w:date="2022-01-04T11:25:00Z">
                <w:pPr>
                  <w:spacing w:line="240" w:lineRule="auto"/>
                  <w:jc w:val="center"/>
                </w:pPr>
              </w:pPrChange>
            </w:pPr>
            <w:ins w:id="42936" w:author="pete jones" w:date="2022-01-04T11:19:00Z">
              <w:r w:rsidRPr="00FF6A71">
                <w:rPr>
                  <w:rFonts w:cstheme="minorHAnsi"/>
                  <w:color w:val="000000"/>
                </w:rPr>
                <w:t>2</w:t>
              </w:r>
            </w:ins>
          </w:p>
        </w:tc>
      </w:tr>
      <w:tr w:rsidR="008E4B87" w:rsidRPr="00FF6A71" w14:paraId="2854D90F" w14:textId="77777777" w:rsidTr="00120CAC">
        <w:trPr>
          <w:jc w:val="center"/>
          <w:ins w:id="42937" w:author="pete jones" w:date="2022-01-04T11:19:00Z"/>
        </w:trPr>
        <w:tc>
          <w:tcPr>
            <w:tcW w:w="501" w:type="dxa"/>
            <w:vAlign w:val="center"/>
            <w:tcPrChange w:id="42938" w:author="pete jones" w:date="2022-01-04T11:26:00Z">
              <w:tcPr>
                <w:tcW w:w="501" w:type="dxa"/>
                <w:vAlign w:val="center"/>
              </w:tcPr>
            </w:tcPrChange>
          </w:tcPr>
          <w:p w14:paraId="4E945929" w14:textId="77777777" w:rsidR="008E4B87" w:rsidRPr="00FF6A71" w:rsidRDefault="008E4B87">
            <w:pPr>
              <w:spacing w:before="0" w:after="0" w:line="240" w:lineRule="auto"/>
              <w:jc w:val="center"/>
              <w:rPr>
                <w:ins w:id="42939" w:author="pete jones" w:date="2022-01-04T11:19:00Z"/>
                <w:rFonts w:cstheme="minorHAnsi"/>
              </w:rPr>
              <w:pPrChange w:id="42940" w:author="pete jones" w:date="2022-01-04T11:25:00Z">
                <w:pPr>
                  <w:spacing w:line="240" w:lineRule="auto"/>
                  <w:jc w:val="center"/>
                </w:pPr>
              </w:pPrChange>
            </w:pPr>
            <w:ins w:id="42941" w:author="pete jones" w:date="2022-01-04T11:19:00Z">
              <w:r w:rsidRPr="00FF6A71">
                <w:rPr>
                  <w:rFonts w:cstheme="minorHAnsi"/>
                </w:rPr>
                <w:t>5</w:t>
              </w:r>
            </w:ins>
          </w:p>
        </w:tc>
        <w:tc>
          <w:tcPr>
            <w:tcW w:w="2809" w:type="dxa"/>
            <w:tcPrChange w:id="42942" w:author="pete jones" w:date="2022-01-04T11:26:00Z">
              <w:tcPr>
                <w:tcW w:w="2809" w:type="dxa"/>
              </w:tcPr>
            </w:tcPrChange>
          </w:tcPr>
          <w:p w14:paraId="2C2D638C" w14:textId="77777777" w:rsidR="008E4B87" w:rsidRPr="00FF6A71" w:rsidRDefault="008E4B87">
            <w:pPr>
              <w:spacing w:before="0" w:after="0" w:line="240" w:lineRule="auto"/>
              <w:rPr>
                <w:ins w:id="42943" w:author="pete jones" w:date="2022-01-04T11:19:00Z"/>
                <w:rFonts w:cstheme="minorHAnsi"/>
              </w:rPr>
              <w:pPrChange w:id="42944" w:author="pete jones" w:date="2022-01-04T11:25:00Z">
                <w:pPr>
                  <w:spacing w:line="240" w:lineRule="auto"/>
                </w:pPr>
              </w:pPrChange>
            </w:pPr>
            <w:ins w:id="42945" w:author="pete jones" w:date="2022-01-04T11:19:00Z">
              <w:r w:rsidRPr="00FF6A71">
                <w:rPr>
                  <w:rFonts w:cstheme="minorHAnsi"/>
                </w:rPr>
                <w:t>AUTOMOTIVE</w:t>
              </w:r>
            </w:ins>
          </w:p>
        </w:tc>
        <w:tc>
          <w:tcPr>
            <w:tcW w:w="2760" w:type="dxa"/>
            <w:shd w:val="clear" w:color="auto" w:fill="auto"/>
            <w:vAlign w:val="bottom"/>
            <w:tcPrChange w:id="42946" w:author="pete jones" w:date="2022-01-04T11:26:00Z">
              <w:tcPr>
                <w:tcW w:w="2760" w:type="dxa"/>
                <w:shd w:val="clear" w:color="auto" w:fill="auto"/>
                <w:vAlign w:val="bottom"/>
              </w:tcPr>
            </w:tcPrChange>
          </w:tcPr>
          <w:p w14:paraId="6450A9AE" w14:textId="77777777" w:rsidR="008E4B87" w:rsidRPr="00FF6A71" w:rsidRDefault="008E4B87">
            <w:pPr>
              <w:spacing w:before="0" w:after="0" w:line="240" w:lineRule="auto"/>
              <w:jc w:val="center"/>
              <w:rPr>
                <w:ins w:id="42947" w:author="pete jones" w:date="2022-01-04T11:19:00Z"/>
                <w:rFonts w:cstheme="minorHAnsi"/>
              </w:rPr>
              <w:pPrChange w:id="42948" w:author="pete jones" w:date="2022-01-04T11:25:00Z">
                <w:pPr>
                  <w:spacing w:line="240" w:lineRule="auto"/>
                  <w:jc w:val="center"/>
                </w:pPr>
              </w:pPrChange>
            </w:pPr>
            <w:ins w:id="42949" w:author="pete jones" w:date="2022-01-04T11:19:00Z">
              <w:r w:rsidRPr="00FF6A71">
                <w:rPr>
                  <w:rFonts w:cstheme="minorHAnsi"/>
                  <w:color w:val="000000"/>
                </w:rPr>
                <w:t>8.33%</w:t>
              </w:r>
            </w:ins>
          </w:p>
        </w:tc>
        <w:tc>
          <w:tcPr>
            <w:tcW w:w="2200" w:type="dxa"/>
            <w:shd w:val="clear" w:color="auto" w:fill="auto"/>
            <w:vAlign w:val="bottom"/>
            <w:tcPrChange w:id="42950" w:author="pete jones" w:date="2022-01-04T11:26:00Z">
              <w:tcPr>
                <w:tcW w:w="2200" w:type="dxa"/>
                <w:shd w:val="clear" w:color="auto" w:fill="auto"/>
                <w:vAlign w:val="bottom"/>
              </w:tcPr>
            </w:tcPrChange>
          </w:tcPr>
          <w:p w14:paraId="058A5E6B" w14:textId="77777777" w:rsidR="008E4B87" w:rsidRPr="00FF6A71" w:rsidRDefault="008E4B87">
            <w:pPr>
              <w:spacing w:before="0" w:after="0" w:line="240" w:lineRule="auto"/>
              <w:jc w:val="center"/>
              <w:rPr>
                <w:ins w:id="42951" w:author="pete jones" w:date="2022-01-04T11:19:00Z"/>
                <w:rFonts w:cstheme="minorHAnsi"/>
              </w:rPr>
              <w:pPrChange w:id="42952" w:author="pete jones" w:date="2022-01-04T11:25:00Z">
                <w:pPr>
                  <w:spacing w:line="240" w:lineRule="auto"/>
                  <w:jc w:val="center"/>
                </w:pPr>
              </w:pPrChange>
            </w:pPr>
            <w:ins w:id="42953" w:author="pete jones" w:date="2022-01-04T11:19:00Z">
              <w:r w:rsidRPr="00FF6A71">
                <w:rPr>
                  <w:rFonts w:cstheme="minorHAnsi"/>
                  <w:color w:val="000000"/>
                </w:rPr>
                <w:t>5</w:t>
              </w:r>
            </w:ins>
          </w:p>
        </w:tc>
      </w:tr>
      <w:tr w:rsidR="008E4B87" w:rsidRPr="00FF6A71" w14:paraId="6A207500" w14:textId="77777777" w:rsidTr="00120CAC">
        <w:trPr>
          <w:jc w:val="center"/>
          <w:ins w:id="42954" w:author="pete jones" w:date="2022-01-04T11:19:00Z"/>
        </w:trPr>
        <w:tc>
          <w:tcPr>
            <w:tcW w:w="501" w:type="dxa"/>
            <w:vAlign w:val="center"/>
            <w:tcPrChange w:id="42955" w:author="pete jones" w:date="2022-01-04T11:26:00Z">
              <w:tcPr>
                <w:tcW w:w="501" w:type="dxa"/>
                <w:vAlign w:val="center"/>
              </w:tcPr>
            </w:tcPrChange>
          </w:tcPr>
          <w:p w14:paraId="5A17D20A" w14:textId="77777777" w:rsidR="008E4B87" w:rsidRPr="00FF6A71" w:rsidRDefault="008E4B87">
            <w:pPr>
              <w:spacing w:before="0" w:after="0" w:line="240" w:lineRule="auto"/>
              <w:jc w:val="center"/>
              <w:rPr>
                <w:ins w:id="42956" w:author="pete jones" w:date="2022-01-04T11:19:00Z"/>
                <w:rFonts w:cstheme="minorHAnsi"/>
              </w:rPr>
              <w:pPrChange w:id="42957" w:author="pete jones" w:date="2022-01-04T11:25:00Z">
                <w:pPr>
                  <w:spacing w:line="240" w:lineRule="auto"/>
                  <w:jc w:val="center"/>
                </w:pPr>
              </w:pPrChange>
            </w:pPr>
            <w:ins w:id="42958" w:author="pete jones" w:date="2022-01-04T11:19:00Z">
              <w:r w:rsidRPr="00FF6A71">
                <w:rPr>
                  <w:rFonts w:cstheme="minorHAnsi"/>
                </w:rPr>
                <w:t>6</w:t>
              </w:r>
            </w:ins>
          </w:p>
        </w:tc>
        <w:tc>
          <w:tcPr>
            <w:tcW w:w="2809" w:type="dxa"/>
            <w:tcPrChange w:id="42959" w:author="pete jones" w:date="2022-01-04T11:26:00Z">
              <w:tcPr>
                <w:tcW w:w="2809" w:type="dxa"/>
              </w:tcPr>
            </w:tcPrChange>
          </w:tcPr>
          <w:p w14:paraId="5EE1AF4F" w14:textId="77777777" w:rsidR="008E4B87" w:rsidRPr="00FF6A71" w:rsidRDefault="008E4B87">
            <w:pPr>
              <w:spacing w:before="0" w:after="0" w:line="240" w:lineRule="auto"/>
              <w:rPr>
                <w:ins w:id="42960" w:author="pete jones" w:date="2022-01-04T11:19:00Z"/>
                <w:rFonts w:cstheme="minorHAnsi"/>
              </w:rPr>
              <w:pPrChange w:id="42961" w:author="pete jones" w:date="2022-01-04T11:25:00Z">
                <w:pPr>
                  <w:spacing w:line="240" w:lineRule="auto"/>
                </w:pPr>
              </w:pPrChange>
            </w:pPr>
            <w:ins w:id="42962" w:author="pete jones" w:date="2022-01-04T11:19:00Z">
              <w:r w:rsidRPr="00FF6A71">
                <w:rPr>
                  <w:rFonts w:cstheme="minorHAnsi"/>
                </w:rPr>
                <w:t xml:space="preserve">AEROSPACE </w:t>
              </w:r>
            </w:ins>
          </w:p>
        </w:tc>
        <w:tc>
          <w:tcPr>
            <w:tcW w:w="2760" w:type="dxa"/>
            <w:shd w:val="clear" w:color="auto" w:fill="auto"/>
            <w:vAlign w:val="bottom"/>
            <w:tcPrChange w:id="42963" w:author="pete jones" w:date="2022-01-04T11:26:00Z">
              <w:tcPr>
                <w:tcW w:w="2760" w:type="dxa"/>
                <w:shd w:val="clear" w:color="auto" w:fill="auto"/>
                <w:vAlign w:val="bottom"/>
              </w:tcPr>
            </w:tcPrChange>
          </w:tcPr>
          <w:p w14:paraId="130F5633" w14:textId="77777777" w:rsidR="008E4B87" w:rsidRPr="00FF6A71" w:rsidRDefault="008E4B87">
            <w:pPr>
              <w:spacing w:before="0" w:after="0" w:line="240" w:lineRule="auto"/>
              <w:jc w:val="center"/>
              <w:rPr>
                <w:ins w:id="42964" w:author="pete jones" w:date="2022-01-04T11:19:00Z"/>
                <w:rFonts w:cstheme="minorHAnsi"/>
              </w:rPr>
              <w:pPrChange w:id="42965" w:author="pete jones" w:date="2022-01-04T11:25:00Z">
                <w:pPr>
                  <w:spacing w:line="240" w:lineRule="auto"/>
                  <w:jc w:val="center"/>
                </w:pPr>
              </w:pPrChange>
            </w:pPr>
            <w:ins w:id="42966" w:author="pete jones" w:date="2022-01-04T11:19:00Z">
              <w:r w:rsidRPr="00FF6A71">
                <w:rPr>
                  <w:rFonts w:cstheme="minorHAnsi"/>
                  <w:color w:val="000000"/>
                </w:rPr>
                <w:t>8.33%</w:t>
              </w:r>
            </w:ins>
          </w:p>
        </w:tc>
        <w:tc>
          <w:tcPr>
            <w:tcW w:w="2200" w:type="dxa"/>
            <w:shd w:val="clear" w:color="auto" w:fill="auto"/>
            <w:vAlign w:val="bottom"/>
            <w:tcPrChange w:id="42967" w:author="pete jones" w:date="2022-01-04T11:26:00Z">
              <w:tcPr>
                <w:tcW w:w="2200" w:type="dxa"/>
                <w:shd w:val="clear" w:color="auto" w:fill="auto"/>
                <w:vAlign w:val="bottom"/>
              </w:tcPr>
            </w:tcPrChange>
          </w:tcPr>
          <w:p w14:paraId="4E6A969A" w14:textId="77777777" w:rsidR="008E4B87" w:rsidRPr="00FF6A71" w:rsidRDefault="008E4B87">
            <w:pPr>
              <w:spacing w:before="0" w:after="0" w:line="240" w:lineRule="auto"/>
              <w:jc w:val="center"/>
              <w:rPr>
                <w:ins w:id="42968" w:author="pete jones" w:date="2022-01-04T11:19:00Z"/>
                <w:rFonts w:cstheme="minorHAnsi"/>
              </w:rPr>
              <w:pPrChange w:id="42969" w:author="pete jones" w:date="2022-01-04T11:25:00Z">
                <w:pPr>
                  <w:spacing w:line="240" w:lineRule="auto"/>
                  <w:jc w:val="center"/>
                </w:pPr>
              </w:pPrChange>
            </w:pPr>
            <w:ins w:id="42970" w:author="pete jones" w:date="2022-01-04T11:19:00Z">
              <w:r w:rsidRPr="00FF6A71">
                <w:rPr>
                  <w:rFonts w:cstheme="minorHAnsi"/>
                  <w:color w:val="000000"/>
                </w:rPr>
                <w:t>5</w:t>
              </w:r>
            </w:ins>
          </w:p>
        </w:tc>
      </w:tr>
      <w:tr w:rsidR="008E4B87" w:rsidRPr="00FF6A71" w14:paraId="014A5F74" w14:textId="77777777" w:rsidTr="00120CAC">
        <w:trPr>
          <w:jc w:val="center"/>
          <w:ins w:id="42971" w:author="pete jones" w:date="2022-01-04T11:19:00Z"/>
        </w:trPr>
        <w:tc>
          <w:tcPr>
            <w:tcW w:w="501" w:type="dxa"/>
            <w:vAlign w:val="center"/>
            <w:tcPrChange w:id="42972" w:author="pete jones" w:date="2022-01-04T11:26:00Z">
              <w:tcPr>
                <w:tcW w:w="501" w:type="dxa"/>
                <w:vAlign w:val="center"/>
              </w:tcPr>
            </w:tcPrChange>
          </w:tcPr>
          <w:p w14:paraId="7A355FC8" w14:textId="77777777" w:rsidR="008E4B87" w:rsidRPr="00FF6A71" w:rsidRDefault="008E4B87">
            <w:pPr>
              <w:spacing w:before="0" w:after="0" w:line="240" w:lineRule="auto"/>
              <w:jc w:val="center"/>
              <w:rPr>
                <w:ins w:id="42973" w:author="pete jones" w:date="2022-01-04T11:19:00Z"/>
                <w:rFonts w:cstheme="minorHAnsi"/>
              </w:rPr>
              <w:pPrChange w:id="42974" w:author="pete jones" w:date="2022-01-04T11:25:00Z">
                <w:pPr>
                  <w:spacing w:line="240" w:lineRule="auto"/>
                  <w:jc w:val="center"/>
                </w:pPr>
              </w:pPrChange>
            </w:pPr>
            <w:ins w:id="42975" w:author="pete jones" w:date="2022-01-04T11:19:00Z">
              <w:r w:rsidRPr="00FF6A71">
                <w:rPr>
                  <w:rFonts w:cstheme="minorHAnsi"/>
                </w:rPr>
                <w:t>7</w:t>
              </w:r>
            </w:ins>
          </w:p>
        </w:tc>
        <w:tc>
          <w:tcPr>
            <w:tcW w:w="2809" w:type="dxa"/>
            <w:tcPrChange w:id="42976" w:author="pete jones" w:date="2022-01-04T11:26:00Z">
              <w:tcPr>
                <w:tcW w:w="2809" w:type="dxa"/>
              </w:tcPr>
            </w:tcPrChange>
          </w:tcPr>
          <w:p w14:paraId="6CA8733D" w14:textId="77777777" w:rsidR="008E4B87" w:rsidRPr="00FF6A71" w:rsidRDefault="008E4B87">
            <w:pPr>
              <w:spacing w:before="0" w:after="0" w:line="240" w:lineRule="auto"/>
              <w:rPr>
                <w:ins w:id="42977" w:author="pete jones" w:date="2022-01-04T11:19:00Z"/>
                <w:rFonts w:cstheme="minorHAnsi"/>
              </w:rPr>
              <w:pPrChange w:id="42978" w:author="pete jones" w:date="2022-01-04T11:25:00Z">
                <w:pPr>
                  <w:spacing w:line="240" w:lineRule="auto"/>
                </w:pPr>
              </w:pPrChange>
            </w:pPr>
            <w:ins w:id="42979" w:author="pete jones" w:date="2022-01-04T11:19:00Z">
              <w:r w:rsidRPr="00FF6A71">
                <w:rPr>
                  <w:rFonts w:cstheme="minorHAnsi"/>
                </w:rPr>
                <w:t>Other Engineering</w:t>
              </w:r>
            </w:ins>
          </w:p>
        </w:tc>
        <w:tc>
          <w:tcPr>
            <w:tcW w:w="2760" w:type="dxa"/>
            <w:shd w:val="clear" w:color="auto" w:fill="auto"/>
            <w:vAlign w:val="bottom"/>
            <w:tcPrChange w:id="42980" w:author="pete jones" w:date="2022-01-04T11:26:00Z">
              <w:tcPr>
                <w:tcW w:w="2760" w:type="dxa"/>
                <w:shd w:val="clear" w:color="auto" w:fill="auto"/>
                <w:vAlign w:val="bottom"/>
              </w:tcPr>
            </w:tcPrChange>
          </w:tcPr>
          <w:p w14:paraId="1559E778" w14:textId="77777777" w:rsidR="008E4B87" w:rsidRPr="00FF6A71" w:rsidRDefault="008E4B87">
            <w:pPr>
              <w:spacing w:before="0" w:after="0" w:line="240" w:lineRule="auto"/>
              <w:jc w:val="center"/>
              <w:rPr>
                <w:ins w:id="42981" w:author="pete jones" w:date="2022-01-04T11:19:00Z"/>
                <w:rFonts w:cstheme="minorHAnsi"/>
              </w:rPr>
              <w:pPrChange w:id="42982" w:author="pete jones" w:date="2022-01-04T11:25:00Z">
                <w:pPr>
                  <w:spacing w:line="240" w:lineRule="auto"/>
                  <w:jc w:val="center"/>
                </w:pPr>
              </w:pPrChange>
            </w:pPr>
            <w:ins w:id="42983" w:author="pete jones" w:date="2022-01-04T11:19:00Z">
              <w:r w:rsidRPr="00FF6A71">
                <w:rPr>
                  <w:rFonts w:cstheme="minorHAnsi"/>
                  <w:color w:val="000000"/>
                </w:rPr>
                <w:t>11.67%</w:t>
              </w:r>
            </w:ins>
          </w:p>
        </w:tc>
        <w:tc>
          <w:tcPr>
            <w:tcW w:w="2200" w:type="dxa"/>
            <w:shd w:val="clear" w:color="auto" w:fill="auto"/>
            <w:vAlign w:val="bottom"/>
            <w:tcPrChange w:id="42984" w:author="pete jones" w:date="2022-01-04T11:26:00Z">
              <w:tcPr>
                <w:tcW w:w="2200" w:type="dxa"/>
                <w:shd w:val="clear" w:color="auto" w:fill="auto"/>
                <w:vAlign w:val="bottom"/>
              </w:tcPr>
            </w:tcPrChange>
          </w:tcPr>
          <w:p w14:paraId="3511A742" w14:textId="77777777" w:rsidR="008E4B87" w:rsidRPr="00FF6A71" w:rsidRDefault="008E4B87">
            <w:pPr>
              <w:spacing w:before="0" w:after="0" w:line="240" w:lineRule="auto"/>
              <w:jc w:val="center"/>
              <w:rPr>
                <w:ins w:id="42985" w:author="pete jones" w:date="2022-01-04T11:19:00Z"/>
                <w:rFonts w:cstheme="minorHAnsi"/>
              </w:rPr>
              <w:pPrChange w:id="42986" w:author="pete jones" w:date="2022-01-04T11:25:00Z">
                <w:pPr>
                  <w:spacing w:line="240" w:lineRule="auto"/>
                  <w:jc w:val="center"/>
                </w:pPr>
              </w:pPrChange>
            </w:pPr>
            <w:ins w:id="42987" w:author="pete jones" w:date="2022-01-04T11:19:00Z">
              <w:r w:rsidRPr="00FF6A71">
                <w:rPr>
                  <w:rFonts w:cstheme="minorHAnsi"/>
                  <w:color w:val="000000"/>
                </w:rPr>
                <w:t>7</w:t>
              </w:r>
            </w:ins>
          </w:p>
        </w:tc>
      </w:tr>
      <w:tr w:rsidR="008E4B87" w:rsidRPr="00FF6A71" w14:paraId="4891BD57" w14:textId="77777777" w:rsidTr="00120CAC">
        <w:trPr>
          <w:jc w:val="center"/>
          <w:ins w:id="42988" w:author="pete jones" w:date="2022-01-04T11:19:00Z"/>
        </w:trPr>
        <w:tc>
          <w:tcPr>
            <w:tcW w:w="501" w:type="dxa"/>
            <w:vAlign w:val="center"/>
            <w:tcPrChange w:id="42989" w:author="pete jones" w:date="2022-01-04T11:26:00Z">
              <w:tcPr>
                <w:tcW w:w="501" w:type="dxa"/>
                <w:vAlign w:val="center"/>
              </w:tcPr>
            </w:tcPrChange>
          </w:tcPr>
          <w:p w14:paraId="1D3C9BC4" w14:textId="77777777" w:rsidR="008E4B87" w:rsidRPr="00FF6A71" w:rsidRDefault="008E4B87">
            <w:pPr>
              <w:spacing w:before="0" w:after="0" w:line="240" w:lineRule="auto"/>
              <w:jc w:val="center"/>
              <w:rPr>
                <w:ins w:id="42990" w:author="pete jones" w:date="2022-01-04T11:19:00Z"/>
                <w:rFonts w:cstheme="minorHAnsi"/>
              </w:rPr>
              <w:pPrChange w:id="42991" w:author="pete jones" w:date="2022-01-04T11:25:00Z">
                <w:pPr>
                  <w:spacing w:line="240" w:lineRule="auto"/>
                  <w:jc w:val="center"/>
                </w:pPr>
              </w:pPrChange>
            </w:pPr>
            <w:ins w:id="42992" w:author="pete jones" w:date="2022-01-04T11:19:00Z">
              <w:r w:rsidRPr="00FF6A71">
                <w:rPr>
                  <w:rFonts w:cstheme="minorHAnsi"/>
                </w:rPr>
                <w:t>8</w:t>
              </w:r>
            </w:ins>
          </w:p>
        </w:tc>
        <w:tc>
          <w:tcPr>
            <w:tcW w:w="2809" w:type="dxa"/>
            <w:tcPrChange w:id="42993" w:author="pete jones" w:date="2022-01-04T11:26:00Z">
              <w:tcPr>
                <w:tcW w:w="2809" w:type="dxa"/>
              </w:tcPr>
            </w:tcPrChange>
          </w:tcPr>
          <w:p w14:paraId="393071A4" w14:textId="77777777" w:rsidR="008E4B87" w:rsidRPr="00FF6A71" w:rsidRDefault="008E4B87">
            <w:pPr>
              <w:spacing w:before="0" w:after="0" w:line="240" w:lineRule="auto"/>
              <w:rPr>
                <w:ins w:id="42994" w:author="pete jones" w:date="2022-01-04T11:19:00Z"/>
                <w:rFonts w:cstheme="minorHAnsi"/>
              </w:rPr>
              <w:pPrChange w:id="42995" w:author="pete jones" w:date="2022-01-04T11:25:00Z">
                <w:pPr>
                  <w:spacing w:line="240" w:lineRule="auto"/>
                </w:pPr>
              </w:pPrChange>
            </w:pPr>
            <w:ins w:id="42996" w:author="pete jones" w:date="2022-01-04T11:19:00Z">
              <w:r w:rsidRPr="00FF6A71">
                <w:rPr>
                  <w:rFonts w:cstheme="minorHAnsi"/>
                </w:rPr>
                <w:t>Other CAE</w:t>
              </w:r>
            </w:ins>
          </w:p>
        </w:tc>
        <w:tc>
          <w:tcPr>
            <w:tcW w:w="2760" w:type="dxa"/>
            <w:shd w:val="clear" w:color="auto" w:fill="auto"/>
            <w:vAlign w:val="bottom"/>
            <w:tcPrChange w:id="42997" w:author="pete jones" w:date="2022-01-04T11:26:00Z">
              <w:tcPr>
                <w:tcW w:w="2760" w:type="dxa"/>
                <w:shd w:val="clear" w:color="auto" w:fill="auto"/>
                <w:vAlign w:val="bottom"/>
              </w:tcPr>
            </w:tcPrChange>
          </w:tcPr>
          <w:p w14:paraId="128471D7" w14:textId="77777777" w:rsidR="008E4B87" w:rsidRPr="00FF6A71" w:rsidRDefault="008E4B87">
            <w:pPr>
              <w:spacing w:before="0" w:after="0" w:line="240" w:lineRule="auto"/>
              <w:jc w:val="center"/>
              <w:rPr>
                <w:ins w:id="42998" w:author="pete jones" w:date="2022-01-04T11:19:00Z"/>
                <w:rFonts w:cstheme="minorHAnsi"/>
              </w:rPr>
              <w:pPrChange w:id="42999" w:author="pete jones" w:date="2022-01-04T11:25:00Z">
                <w:pPr>
                  <w:spacing w:line="240" w:lineRule="auto"/>
                  <w:jc w:val="center"/>
                </w:pPr>
              </w:pPrChange>
            </w:pPr>
            <w:ins w:id="43000" w:author="pete jones" w:date="2022-01-04T11:19:00Z">
              <w:r w:rsidRPr="00FF6A71">
                <w:rPr>
                  <w:rFonts w:cstheme="minorHAnsi"/>
                  <w:color w:val="000000"/>
                </w:rPr>
                <w:t>10.00%</w:t>
              </w:r>
            </w:ins>
          </w:p>
        </w:tc>
        <w:tc>
          <w:tcPr>
            <w:tcW w:w="2200" w:type="dxa"/>
            <w:shd w:val="clear" w:color="auto" w:fill="auto"/>
            <w:vAlign w:val="bottom"/>
            <w:tcPrChange w:id="43001" w:author="pete jones" w:date="2022-01-04T11:26:00Z">
              <w:tcPr>
                <w:tcW w:w="2200" w:type="dxa"/>
                <w:shd w:val="clear" w:color="auto" w:fill="auto"/>
                <w:vAlign w:val="bottom"/>
              </w:tcPr>
            </w:tcPrChange>
          </w:tcPr>
          <w:p w14:paraId="7E100B62" w14:textId="77777777" w:rsidR="008E4B87" w:rsidRPr="00FF6A71" w:rsidRDefault="008E4B87">
            <w:pPr>
              <w:spacing w:before="0" w:after="0" w:line="240" w:lineRule="auto"/>
              <w:jc w:val="center"/>
              <w:rPr>
                <w:ins w:id="43002" w:author="pete jones" w:date="2022-01-04T11:19:00Z"/>
                <w:rFonts w:cstheme="minorHAnsi"/>
              </w:rPr>
              <w:pPrChange w:id="43003" w:author="pete jones" w:date="2022-01-04T11:25:00Z">
                <w:pPr>
                  <w:spacing w:line="240" w:lineRule="auto"/>
                  <w:jc w:val="center"/>
                </w:pPr>
              </w:pPrChange>
            </w:pPr>
            <w:ins w:id="43004" w:author="pete jones" w:date="2022-01-04T11:19:00Z">
              <w:r w:rsidRPr="00FF6A71">
                <w:rPr>
                  <w:rFonts w:cstheme="minorHAnsi"/>
                  <w:color w:val="000000"/>
                </w:rPr>
                <w:t>6</w:t>
              </w:r>
            </w:ins>
          </w:p>
        </w:tc>
      </w:tr>
      <w:tr w:rsidR="008E4B87" w:rsidRPr="00FF6A71" w14:paraId="0ABD9CF0" w14:textId="77777777" w:rsidTr="00120CAC">
        <w:trPr>
          <w:jc w:val="center"/>
          <w:ins w:id="43005" w:author="pete jones" w:date="2022-01-04T11:19:00Z"/>
        </w:trPr>
        <w:tc>
          <w:tcPr>
            <w:tcW w:w="501" w:type="dxa"/>
            <w:vAlign w:val="center"/>
            <w:tcPrChange w:id="43006" w:author="pete jones" w:date="2022-01-04T11:26:00Z">
              <w:tcPr>
                <w:tcW w:w="501" w:type="dxa"/>
                <w:vAlign w:val="center"/>
              </w:tcPr>
            </w:tcPrChange>
          </w:tcPr>
          <w:p w14:paraId="1A198D7F" w14:textId="77777777" w:rsidR="008E4B87" w:rsidRPr="00FF6A71" w:rsidRDefault="008E4B87">
            <w:pPr>
              <w:spacing w:before="0" w:after="0" w:line="240" w:lineRule="auto"/>
              <w:jc w:val="center"/>
              <w:rPr>
                <w:ins w:id="43007" w:author="pete jones" w:date="2022-01-04T11:19:00Z"/>
                <w:rFonts w:cstheme="minorHAnsi"/>
              </w:rPr>
              <w:pPrChange w:id="43008" w:author="pete jones" w:date="2022-01-04T11:25:00Z">
                <w:pPr>
                  <w:spacing w:line="240" w:lineRule="auto"/>
                  <w:jc w:val="center"/>
                </w:pPr>
              </w:pPrChange>
            </w:pPr>
            <w:ins w:id="43009" w:author="pete jones" w:date="2022-01-04T11:19:00Z">
              <w:r w:rsidRPr="00FF6A71">
                <w:rPr>
                  <w:rFonts w:cstheme="minorHAnsi"/>
                </w:rPr>
                <w:t>9</w:t>
              </w:r>
            </w:ins>
          </w:p>
        </w:tc>
        <w:tc>
          <w:tcPr>
            <w:tcW w:w="2809" w:type="dxa"/>
            <w:tcPrChange w:id="43010" w:author="pete jones" w:date="2022-01-04T11:26:00Z">
              <w:tcPr>
                <w:tcW w:w="2809" w:type="dxa"/>
              </w:tcPr>
            </w:tcPrChange>
          </w:tcPr>
          <w:p w14:paraId="61560146" w14:textId="77777777" w:rsidR="008E4B87" w:rsidRPr="00FF6A71" w:rsidRDefault="008E4B87">
            <w:pPr>
              <w:spacing w:before="0" w:after="0" w:line="240" w:lineRule="auto"/>
              <w:rPr>
                <w:ins w:id="43011" w:author="pete jones" w:date="2022-01-04T11:19:00Z"/>
                <w:rFonts w:cstheme="minorHAnsi"/>
              </w:rPr>
              <w:pPrChange w:id="43012" w:author="pete jones" w:date="2022-01-04T11:25:00Z">
                <w:pPr>
                  <w:spacing w:line="240" w:lineRule="auto"/>
                </w:pPr>
              </w:pPrChange>
            </w:pPr>
            <w:ins w:id="43013" w:author="pete jones" w:date="2022-01-04T11:19:00Z">
              <w:r w:rsidRPr="00FF6A71">
                <w:rPr>
                  <w:rFonts w:cstheme="minorHAnsi"/>
                </w:rPr>
                <w:t>Non-Engineering</w:t>
              </w:r>
            </w:ins>
          </w:p>
        </w:tc>
        <w:tc>
          <w:tcPr>
            <w:tcW w:w="2760" w:type="dxa"/>
            <w:shd w:val="clear" w:color="auto" w:fill="auto"/>
            <w:vAlign w:val="bottom"/>
            <w:tcPrChange w:id="43014" w:author="pete jones" w:date="2022-01-04T11:26:00Z">
              <w:tcPr>
                <w:tcW w:w="2760" w:type="dxa"/>
                <w:shd w:val="clear" w:color="auto" w:fill="auto"/>
                <w:vAlign w:val="bottom"/>
              </w:tcPr>
            </w:tcPrChange>
          </w:tcPr>
          <w:p w14:paraId="3B7BC6DA" w14:textId="77777777" w:rsidR="008E4B87" w:rsidRPr="00FF6A71" w:rsidRDefault="008E4B87">
            <w:pPr>
              <w:spacing w:before="0" w:after="0" w:line="240" w:lineRule="auto"/>
              <w:jc w:val="center"/>
              <w:rPr>
                <w:ins w:id="43015" w:author="pete jones" w:date="2022-01-04T11:19:00Z"/>
                <w:rFonts w:cstheme="minorHAnsi"/>
              </w:rPr>
              <w:pPrChange w:id="43016" w:author="pete jones" w:date="2022-01-04T11:25:00Z">
                <w:pPr>
                  <w:spacing w:line="240" w:lineRule="auto"/>
                  <w:jc w:val="center"/>
                </w:pPr>
              </w:pPrChange>
            </w:pPr>
            <w:ins w:id="43017" w:author="pete jones" w:date="2022-01-04T11:19:00Z">
              <w:r w:rsidRPr="00FF6A71">
                <w:rPr>
                  <w:rFonts w:cstheme="minorHAnsi"/>
                  <w:color w:val="000000"/>
                </w:rPr>
                <w:t>11.67%</w:t>
              </w:r>
            </w:ins>
          </w:p>
        </w:tc>
        <w:tc>
          <w:tcPr>
            <w:tcW w:w="2200" w:type="dxa"/>
            <w:shd w:val="clear" w:color="auto" w:fill="auto"/>
            <w:vAlign w:val="bottom"/>
            <w:tcPrChange w:id="43018" w:author="pete jones" w:date="2022-01-04T11:26:00Z">
              <w:tcPr>
                <w:tcW w:w="2200" w:type="dxa"/>
                <w:shd w:val="clear" w:color="auto" w:fill="auto"/>
                <w:vAlign w:val="bottom"/>
              </w:tcPr>
            </w:tcPrChange>
          </w:tcPr>
          <w:p w14:paraId="16886CAB" w14:textId="77777777" w:rsidR="008E4B87" w:rsidRPr="00FF6A71" w:rsidRDefault="008E4B87">
            <w:pPr>
              <w:spacing w:before="0" w:after="0" w:line="240" w:lineRule="auto"/>
              <w:jc w:val="center"/>
              <w:rPr>
                <w:ins w:id="43019" w:author="pete jones" w:date="2022-01-04T11:19:00Z"/>
                <w:rFonts w:cstheme="minorHAnsi"/>
              </w:rPr>
              <w:pPrChange w:id="43020" w:author="pete jones" w:date="2022-01-04T11:25:00Z">
                <w:pPr>
                  <w:spacing w:line="240" w:lineRule="auto"/>
                  <w:jc w:val="center"/>
                </w:pPr>
              </w:pPrChange>
            </w:pPr>
            <w:ins w:id="43021" w:author="pete jones" w:date="2022-01-04T11:19:00Z">
              <w:r w:rsidRPr="00FF6A71">
                <w:rPr>
                  <w:rFonts w:cstheme="minorHAnsi"/>
                  <w:color w:val="000000"/>
                </w:rPr>
                <w:t>7</w:t>
              </w:r>
            </w:ins>
          </w:p>
        </w:tc>
      </w:tr>
      <w:tr w:rsidR="008E4B87" w:rsidRPr="00FF6A71" w14:paraId="4E66C712" w14:textId="77777777" w:rsidTr="00120CAC">
        <w:trPr>
          <w:jc w:val="center"/>
          <w:ins w:id="43022" w:author="pete jones" w:date="2022-01-04T11:19:00Z"/>
        </w:trPr>
        <w:tc>
          <w:tcPr>
            <w:tcW w:w="501" w:type="dxa"/>
            <w:vAlign w:val="center"/>
            <w:tcPrChange w:id="43023" w:author="pete jones" w:date="2022-01-04T11:26:00Z">
              <w:tcPr>
                <w:tcW w:w="501" w:type="dxa"/>
                <w:vAlign w:val="center"/>
              </w:tcPr>
            </w:tcPrChange>
          </w:tcPr>
          <w:p w14:paraId="273A5B3C" w14:textId="77777777" w:rsidR="008E4B87" w:rsidRPr="00FF6A71" w:rsidRDefault="008E4B87">
            <w:pPr>
              <w:spacing w:before="0" w:after="0" w:line="240" w:lineRule="auto"/>
              <w:jc w:val="center"/>
              <w:rPr>
                <w:ins w:id="43024" w:author="pete jones" w:date="2022-01-04T11:19:00Z"/>
                <w:rFonts w:cstheme="minorHAnsi"/>
              </w:rPr>
              <w:pPrChange w:id="43025" w:author="pete jones" w:date="2022-01-04T11:25:00Z">
                <w:pPr>
                  <w:spacing w:line="240" w:lineRule="auto"/>
                  <w:jc w:val="center"/>
                </w:pPr>
              </w:pPrChange>
            </w:pPr>
            <w:ins w:id="43026" w:author="pete jones" w:date="2022-01-04T11:19:00Z">
              <w:r w:rsidRPr="00FF6A71">
                <w:rPr>
                  <w:rFonts w:cstheme="minorHAnsi"/>
                </w:rPr>
                <w:t>10</w:t>
              </w:r>
            </w:ins>
          </w:p>
        </w:tc>
        <w:tc>
          <w:tcPr>
            <w:tcW w:w="2809" w:type="dxa"/>
            <w:tcPrChange w:id="43027" w:author="pete jones" w:date="2022-01-04T11:26:00Z">
              <w:tcPr>
                <w:tcW w:w="2809" w:type="dxa"/>
              </w:tcPr>
            </w:tcPrChange>
          </w:tcPr>
          <w:p w14:paraId="04CAE18B" w14:textId="77777777" w:rsidR="008E4B87" w:rsidRPr="00FF6A71" w:rsidRDefault="008E4B87">
            <w:pPr>
              <w:spacing w:before="0" w:after="0" w:line="240" w:lineRule="auto"/>
              <w:rPr>
                <w:ins w:id="43028" w:author="pete jones" w:date="2022-01-04T11:19:00Z"/>
                <w:rFonts w:cstheme="minorHAnsi"/>
              </w:rPr>
              <w:pPrChange w:id="43029" w:author="pete jones" w:date="2022-01-04T11:25:00Z">
                <w:pPr>
                  <w:spacing w:line="240" w:lineRule="auto"/>
                </w:pPr>
              </w:pPrChange>
            </w:pPr>
            <w:ins w:id="43030" w:author="pete jones" w:date="2022-01-04T11:19:00Z">
              <w:r w:rsidRPr="00FF6A71">
                <w:rPr>
                  <w:rFonts w:cstheme="minorHAnsi"/>
                </w:rPr>
                <w:t>Other</w:t>
              </w:r>
            </w:ins>
          </w:p>
        </w:tc>
        <w:tc>
          <w:tcPr>
            <w:tcW w:w="2760" w:type="dxa"/>
            <w:shd w:val="clear" w:color="auto" w:fill="auto"/>
            <w:vAlign w:val="bottom"/>
            <w:tcPrChange w:id="43031" w:author="pete jones" w:date="2022-01-04T11:26:00Z">
              <w:tcPr>
                <w:tcW w:w="2760" w:type="dxa"/>
                <w:shd w:val="clear" w:color="auto" w:fill="auto"/>
                <w:vAlign w:val="bottom"/>
              </w:tcPr>
            </w:tcPrChange>
          </w:tcPr>
          <w:p w14:paraId="763B55AE" w14:textId="77777777" w:rsidR="008E4B87" w:rsidRPr="00FF6A71" w:rsidRDefault="008E4B87">
            <w:pPr>
              <w:spacing w:before="0" w:after="0" w:line="240" w:lineRule="auto"/>
              <w:jc w:val="center"/>
              <w:rPr>
                <w:ins w:id="43032" w:author="pete jones" w:date="2022-01-04T11:19:00Z"/>
                <w:rFonts w:cstheme="minorHAnsi"/>
              </w:rPr>
              <w:pPrChange w:id="43033" w:author="pete jones" w:date="2022-01-04T11:25:00Z">
                <w:pPr>
                  <w:spacing w:line="240" w:lineRule="auto"/>
                  <w:jc w:val="center"/>
                </w:pPr>
              </w:pPrChange>
            </w:pPr>
            <w:ins w:id="43034" w:author="pete jones" w:date="2022-01-04T11:19:00Z">
              <w:r w:rsidRPr="00FF6A71">
                <w:rPr>
                  <w:rFonts w:cstheme="minorHAnsi"/>
                  <w:color w:val="000000"/>
                </w:rPr>
                <w:t>11.67%</w:t>
              </w:r>
            </w:ins>
          </w:p>
        </w:tc>
        <w:tc>
          <w:tcPr>
            <w:tcW w:w="2200" w:type="dxa"/>
            <w:shd w:val="clear" w:color="auto" w:fill="auto"/>
            <w:vAlign w:val="bottom"/>
            <w:tcPrChange w:id="43035" w:author="pete jones" w:date="2022-01-04T11:26:00Z">
              <w:tcPr>
                <w:tcW w:w="2200" w:type="dxa"/>
                <w:shd w:val="clear" w:color="auto" w:fill="auto"/>
                <w:vAlign w:val="bottom"/>
              </w:tcPr>
            </w:tcPrChange>
          </w:tcPr>
          <w:p w14:paraId="5D52D94A" w14:textId="77777777" w:rsidR="008E4B87" w:rsidRPr="00FF6A71" w:rsidRDefault="008E4B87">
            <w:pPr>
              <w:spacing w:before="0" w:after="0" w:line="240" w:lineRule="auto"/>
              <w:jc w:val="center"/>
              <w:rPr>
                <w:ins w:id="43036" w:author="pete jones" w:date="2022-01-04T11:19:00Z"/>
                <w:rFonts w:cstheme="minorHAnsi"/>
              </w:rPr>
              <w:pPrChange w:id="43037" w:author="pete jones" w:date="2022-01-04T11:25:00Z">
                <w:pPr>
                  <w:spacing w:line="240" w:lineRule="auto"/>
                  <w:jc w:val="center"/>
                </w:pPr>
              </w:pPrChange>
            </w:pPr>
            <w:ins w:id="43038" w:author="pete jones" w:date="2022-01-04T11:19:00Z">
              <w:r w:rsidRPr="00FF6A71">
                <w:rPr>
                  <w:rFonts w:cstheme="minorHAnsi"/>
                  <w:color w:val="000000"/>
                </w:rPr>
                <w:t>7</w:t>
              </w:r>
            </w:ins>
          </w:p>
        </w:tc>
      </w:tr>
      <w:tr w:rsidR="008E4B87" w:rsidRPr="00FF6A71" w14:paraId="5EB84E60" w14:textId="77777777" w:rsidTr="00120CAC">
        <w:trPr>
          <w:jc w:val="center"/>
          <w:ins w:id="43039" w:author="pete jones" w:date="2022-01-04T11:19:00Z"/>
        </w:trPr>
        <w:tc>
          <w:tcPr>
            <w:tcW w:w="3310" w:type="dxa"/>
            <w:gridSpan w:val="2"/>
            <w:vAlign w:val="center"/>
            <w:tcPrChange w:id="43040" w:author="pete jones" w:date="2022-01-04T11:26:00Z">
              <w:tcPr>
                <w:tcW w:w="3310" w:type="dxa"/>
                <w:gridSpan w:val="2"/>
                <w:vAlign w:val="center"/>
              </w:tcPr>
            </w:tcPrChange>
          </w:tcPr>
          <w:p w14:paraId="57EFD98D" w14:textId="77777777" w:rsidR="008E4B87" w:rsidRPr="00FF6A71" w:rsidRDefault="008E4B87">
            <w:pPr>
              <w:spacing w:before="0" w:after="0" w:line="240" w:lineRule="auto"/>
              <w:jc w:val="right"/>
              <w:rPr>
                <w:ins w:id="43041" w:author="pete jones" w:date="2022-01-04T11:19:00Z"/>
                <w:rFonts w:cstheme="minorHAnsi"/>
              </w:rPr>
              <w:pPrChange w:id="43042" w:author="pete jones" w:date="2022-01-04T11:25:00Z">
                <w:pPr>
                  <w:spacing w:line="240" w:lineRule="auto"/>
                  <w:jc w:val="right"/>
                </w:pPr>
              </w:pPrChange>
            </w:pPr>
            <w:ins w:id="43043" w:author="pete jones" w:date="2022-01-04T11:19:00Z">
              <w:r w:rsidRPr="00FF6A71">
                <w:rPr>
                  <w:rFonts w:cstheme="minorHAnsi"/>
                </w:rPr>
                <w:t>Totals</w:t>
              </w:r>
            </w:ins>
          </w:p>
        </w:tc>
        <w:tc>
          <w:tcPr>
            <w:tcW w:w="2760" w:type="dxa"/>
            <w:vAlign w:val="bottom"/>
            <w:tcPrChange w:id="43044" w:author="pete jones" w:date="2022-01-04T11:26:00Z">
              <w:tcPr>
                <w:tcW w:w="2760" w:type="dxa"/>
                <w:vAlign w:val="bottom"/>
              </w:tcPr>
            </w:tcPrChange>
          </w:tcPr>
          <w:p w14:paraId="2779D229" w14:textId="77777777" w:rsidR="008E4B87" w:rsidRPr="00FF6A71" w:rsidRDefault="008E4B87">
            <w:pPr>
              <w:spacing w:before="0" w:after="0" w:line="240" w:lineRule="auto"/>
              <w:jc w:val="center"/>
              <w:rPr>
                <w:ins w:id="43045" w:author="pete jones" w:date="2022-01-04T11:19:00Z"/>
                <w:rFonts w:cstheme="minorHAnsi"/>
              </w:rPr>
              <w:pPrChange w:id="43046" w:author="pete jones" w:date="2022-01-04T11:25:00Z">
                <w:pPr>
                  <w:spacing w:line="240" w:lineRule="auto"/>
                  <w:jc w:val="center"/>
                </w:pPr>
              </w:pPrChange>
            </w:pPr>
            <w:ins w:id="43047" w:author="pete jones" w:date="2022-01-04T11:19:00Z">
              <w:r w:rsidRPr="00FF6A71">
                <w:rPr>
                  <w:rFonts w:cstheme="minorHAnsi"/>
                  <w:color w:val="000000"/>
                </w:rPr>
                <w:t>100%</w:t>
              </w:r>
            </w:ins>
          </w:p>
        </w:tc>
        <w:tc>
          <w:tcPr>
            <w:tcW w:w="2200" w:type="dxa"/>
            <w:shd w:val="clear" w:color="auto" w:fill="auto"/>
            <w:vAlign w:val="bottom"/>
            <w:tcPrChange w:id="43048" w:author="pete jones" w:date="2022-01-04T11:26:00Z">
              <w:tcPr>
                <w:tcW w:w="2200" w:type="dxa"/>
                <w:shd w:val="clear" w:color="auto" w:fill="auto"/>
                <w:vAlign w:val="bottom"/>
              </w:tcPr>
            </w:tcPrChange>
          </w:tcPr>
          <w:p w14:paraId="078043DE" w14:textId="77777777" w:rsidR="008E4B87" w:rsidRPr="00FF6A71" w:rsidRDefault="008E4B87">
            <w:pPr>
              <w:spacing w:before="0" w:after="0" w:line="240" w:lineRule="auto"/>
              <w:jc w:val="center"/>
              <w:rPr>
                <w:ins w:id="43049" w:author="pete jones" w:date="2022-01-04T11:19:00Z"/>
                <w:rFonts w:cstheme="minorHAnsi"/>
              </w:rPr>
              <w:pPrChange w:id="43050" w:author="pete jones" w:date="2022-01-04T11:25:00Z">
                <w:pPr>
                  <w:spacing w:line="240" w:lineRule="auto"/>
                  <w:jc w:val="center"/>
                </w:pPr>
              </w:pPrChange>
            </w:pPr>
            <w:ins w:id="43051" w:author="pete jones" w:date="2022-01-04T11:19:00Z">
              <w:r w:rsidRPr="00FF6A71">
                <w:rPr>
                  <w:rFonts w:cstheme="minorHAnsi"/>
                  <w:color w:val="000000"/>
                </w:rPr>
                <w:t>60</w:t>
              </w:r>
            </w:ins>
          </w:p>
        </w:tc>
      </w:tr>
    </w:tbl>
    <w:p w14:paraId="21152A18" w14:textId="77777777" w:rsidR="008E4B87" w:rsidRPr="00FF6A71" w:rsidRDefault="008E4B87" w:rsidP="008E4B87">
      <w:pPr>
        <w:keepNext/>
        <w:rPr>
          <w:ins w:id="43052" w:author="pete jones" w:date="2022-01-04T11:19:00Z"/>
          <w:rFonts w:cstheme="minorHAnsi"/>
        </w:rPr>
      </w:pPr>
      <w:ins w:id="43053" w:author="pete jones" w:date="2022-01-04T11:19:00Z">
        <w:r w:rsidRPr="00FF6A71">
          <w:rPr>
            <w:rFonts w:cstheme="minorHAnsi"/>
          </w:rPr>
          <w:t>Q2.3 I am familiar with CAD and Collaborative Digital Engineering practice</w:t>
        </w:r>
      </w:ins>
    </w:p>
    <w:tbl>
      <w:tblPr>
        <w:tblW w:w="82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3054" w:author="pete jones" w:date="2022-01-04T11:26:00Z">
          <w:tblPr>
            <w:tblW w:w="8270" w:type="dxa"/>
            <w:tblInd w:w="1080" w:type="dxa"/>
            <w:tblLook w:val="04A0" w:firstRow="1" w:lastRow="0" w:firstColumn="1" w:lastColumn="0" w:noHBand="0" w:noVBand="1"/>
          </w:tblPr>
        </w:tblPrChange>
      </w:tblPr>
      <w:tblGrid>
        <w:gridCol w:w="501"/>
        <w:gridCol w:w="2809"/>
        <w:gridCol w:w="2760"/>
        <w:gridCol w:w="2200"/>
        <w:tblGridChange w:id="43055">
          <w:tblGrid>
            <w:gridCol w:w="501"/>
            <w:gridCol w:w="2809"/>
            <w:gridCol w:w="2760"/>
            <w:gridCol w:w="2200"/>
          </w:tblGrid>
        </w:tblGridChange>
      </w:tblGrid>
      <w:tr w:rsidR="008E4B87" w:rsidRPr="00FF6A71" w14:paraId="40DCC9E0" w14:textId="77777777" w:rsidTr="00120CAC">
        <w:trPr>
          <w:jc w:val="center"/>
          <w:ins w:id="43056" w:author="pete jones" w:date="2022-01-04T11:19:00Z"/>
        </w:trPr>
        <w:tc>
          <w:tcPr>
            <w:tcW w:w="501" w:type="dxa"/>
            <w:vAlign w:val="center"/>
            <w:tcPrChange w:id="43057" w:author="pete jones" w:date="2022-01-04T11:26:00Z">
              <w:tcPr>
                <w:tcW w:w="501" w:type="dxa"/>
                <w:vAlign w:val="center"/>
              </w:tcPr>
            </w:tcPrChange>
          </w:tcPr>
          <w:p w14:paraId="43FCA533" w14:textId="77777777" w:rsidR="008E4B87" w:rsidRPr="00FF6A71" w:rsidRDefault="008E4B87">
            <w:pPr>
              <w:spacing w:before="0" w:after="0" w:line="240" w:lineRule="auto"/>
              <w:jc w:val="center"/>
              <w:rPr>
                <w:ins w:id="43058" w:author="pete jones" w:date="2022-01-04T11:19:00Z"/>
                <w:rFonts w:cstheme="minorHAnsi"/>
                <w:b/>
                <w:bCs/>
              </w:rPr>
              <w:pPrChange w:id="43059" w:author="pete jones" w:date="2022-01-04T11:26:00Z">
                <w:pPr>
                  <w:spacing w:line="240" w:lineRule="auto"/>
                  <w:jc w:val="center"/>
                </w:pPr>
              </w:pPrChange>
            </w:pPr>
            <w:ins w:id="43060" w:author="pete jones" w:date="2022-01-04T11:19:00Z">
              <w:r w:rsidRPr="00FF6A71">
                <w:rPr>
                  <w:rFonts w:cstheme="minorHAnsi"/>
                  <w:b/>
                  <w:bCs/>
                </w:rPr>
                <w:t>Q</w:t>
              </w:r>
            </w:ins>
          </w:p>
        </w:tc>
        <w:tc>
          <w:tcPr>
            <w:tcW w:w="2809" w:type="dxa"/>
            <w:tcPrChange w:id="43061" w:author="pete jones" w:date="2022-01-04T11:26:00Z">
              <w:tcPr>
                <w:tcW w:w="2809" w:type="dxa"/>
              </w:tcPr>
            </w:tcPrChange>
          </w:tcPr>
          <w:p w14:paraId="4E5A5E22" w14:textId="77777777" w:rsidR="008E4B87" w:rsidRPr="00FF6A71" w:rsidRDefault="008E4B87">
            <w:pPr>
              <w:spacing w:before="0" w:after="0" w:line="240" w:lineRule="auto"/>
              <w:jc w:val="center"/>
              <w:rPr>
                <w:ins w:id="43062" w:author="pete jones" w:date="2022-01-04T11:19:00Z"/>
                <w:rFonts w:cstheme="minorHAnsi"/>
                <w:b/>
                <w:bCs/>
              </w:rPr>
              <w:pPrChange w:id="43063" w:author="pete jones" w:date="2022-01-04T11:26:00Z">
                <w:pPr>
                  <w:spacing w:line="240" w:lineRule="auto"/>
                  <w:jc w:val="center"/>
                </w:pPr>
              </w:pPrChange>
            </w:pPr>
            <w:ins w:id="43064" w:author="pete jones" w:date="2022-01-04T11:19:00Z">
              <w:r w:rsidRPr="00FF6A71">
                <w:rPr>
                  <w:rFonts w:cstheme="minorHAnsi"/>
                  <w:b/>
                  <w:bCs/>
                </w:rPr>
                <w:t>Option</w:t>
              </w:r>
            </w:ins>
          </w:p>
        </w:tc>
        <w:tc>
          <w:tcPr>
            <w:tcW w:w="2760" w:type="dxa"/>
            <w:tcPrChange w:id="43065" w:author="pete jones" w:date="2022-01-04T11:26:00Z">
              <w:tcPr>
                <w:tcW w:w="2760" w:type="dxa"/>
              </w:tcPr>
            </w:tcPrChange>
          </w:tcPr>
          <w:p w14:paraId="7BDA1890" w14:textId="77777777" w:rsidR="008E4B87" w:rsidRPr="00FF6A71" w:rsidRDefault="008E4B87">
            <w:pPr>
              <w:spacing w:before="0" w:after="0" w:line="240" w:lineRule="auto"/>
              <w:jc w:val="center"/>
              <w:rPr>
                <w:ins w:id="43066" w:author="pete jones" w:date="2022-01-04T11:19:00Z"/>
                <w:rFonts w:cstheme="minorHAnsi"/>
                <w:b/>
                <w:bCs/>
              </w:rPr>
              <w:pPrChange w:id="43067" w:author="pete jones" w:date="2022-01-04T11:26:00Z">
                <w:pPr>
                  <w:spacing w:line="240" w:lineRule="auto"/>
                  <w:jc w:val="center"/>
                </w:pPr>
              </w:pPrChange>
            </w:pPr>
            <w:ins w:id="43068" w:author="pete jones" w:date="2022-01-04T11:19:00Z">
              <w:r w:rsidRPr="00FF6A71">
                <w:rPr>
                  <w:rFonts w:cstheme="minorHAnsi"/>
                  <w:b/>
                  <w:bCs/>
                </w:rPr>
                <w:t>%</w:t>
              </w:r>
            </w:ins>
          </w:p>
        </w:tc>
        <w:tc>
          <w:tcPr>
            <w:tcW w:w="2200" w:type="dxa"/>
            <w:tcPrChange w:id="43069" w:author="pete jones" w:date="2022-01-04T11:26:00Z">
              <w:tcPr>
                <w:tcW w:w="2200" w:type="dxa"/>
              </w:tcPr>
            </w:tcPrChange>
          </w:tcPr>
          <w:p w14:paraId="78ED40D3" w14:textId="77777777" w:rsidR="008E4B87" w:rsidRPr="00FF6A71" w:rsidRDefault="008E4B87">
            <w:pPr>
              <w:spacing w:before="0" w:after="0" w:line="240" w:lineRule="auto"/>
              <w:jc w:val="center"/>
              <w:rPr>
                <w:ins w:id="43070" w:author="pete jones" w:date="2022-01-04T11:19:00Z"/>
                <w:rFonts w:cstheme="minorHAnsi"/>
                <w:b/>
                <w:bCs/>
              </w:rPr>
              <w:pPrChange w:id="43071" w:author="pete jones" w:date="2022-01-04T11:26:00Z">
                <w:pPr>
                  <w:spacing w:line="240" w:lineRule="auto"/>
                  <w:jc w:val="center"/>
                </w:pPr>
              </w:pPrChange>
            </w:pPr>
            <w:ins w:id="43072" w:author="pete jones" w:date="2022-01-04T11:19:00Z">
              <w:r w:rsidRPr="00FF6A71">
                <w:rPr>
                  <w:rFonts w:cstheme="minorHAnsi"/>
                  <w:b/>
                  <w:bCs/>
                </w:rPr>
                <w:t>Count</w:t>
              </w:r>
            </w:ins>
          </w:p>
        </w:tc>
      </w:tr>
      <w:tr w:rsidR="008E4B87" w:rsidRPr="00FF6A71" w14:paraId="64AD973F" w14:textId="77777777" w:rsidTr="00120CAC">
        <w:trPr>
          <w:jc w:val="center"/>
          <w:ins w:id="43073" w:author="pete jones" w:date="2022-01-04T11:19:00Z"/>
        </w:trPr>
        <w:tc>
          <w:tcPr>
            <w:tcW w:w="501" w:type="dxa"/>
            <w:shd w:val="clear" w:color="auto" w:fill="auto"/>
            <w:vAlign w:val="bottom"/>
            <w:tcPrChange w:id="43074" w:author="pete jones" w:date="2022-01-04T11:26:00Z">
              <w:tcPr>
                <w:tcW w:w="501" w:type="dxa"/>
                <w:shd w:val="clear" w:color="auto" w:fill="auto"/>
                <w:vAlign w:val="bottom"/>
              </w:tcPr>
            </w:tcPrChange>
          </w:tcPr>
          <w:p w14:paraId="71396D84" w14:textId="77777777" w:rsidR="008E4B87" w:rsidRPr="00FF6A71" w:rsidRDefault="008E4B87">
            <w:pPr>
              <w:spacing w:before="0" w:after="0" w:line="240" w:lineRule="auto"/>
              <w:jc w:val="center"/>
              <w:rPr>
                <w:ins w:id="43075" w:author="pete jones" w:date="2022-01-04T11:19:00Z"/>
                <w:rFonts w:cstheme="minorHAnsi"/>
              </w:rPr>
              <w:pPrChange w:id="43076" w:author="pete jones" w:date="2022-01-04T11:26:00Z">
                <w:pPr>
                  <w:spacing w:line="240" w:lineRule="auto"/>
                  <w:jc w:val="center"/>
                </w:pPr>
              </w:pPrChange>
            </w:pPr>
            <w:ins w:id="43077" w:author="pete jones" w:date="2022-01-04T11:19:00Z">
              <w:r w:rsidRPr="00FF6A71">
                <w:rPr>
                  <w:rFonts w:ascii="Calibri" w:hAnsi="Calibri" w:cs="Calibri"/>
                  <w:color w:val="000000"/>
                </w:rPr>
                <w:t>1</w:t>
              </w:r>
            </w:ins>
          </w:p>
        </w:tc>
        <w:tc>
          <w:tcPr>
            <w:tcW w:w="2809" w:type="dxa"/>
            <w:shd w:val="clear" w:color="auto" w:fill="auto"/>
            <w:vAlign w:val="bottom"/>
            <w:tcPrChange w:id="43078" w:author="pete jones" w:date="2022-01-04T11:26:00Z">
              <w:tcPr>
                <w:tcW w:w="2809" w:type="dxa"/>
                <w:shd w:val="clear" w:color="auto" w:fill="auto"/>
                <w:vAlign w:val="bottom"/>
              </w:tcPr>
            </w:tcPrChange>
          </w:tcPr>
          <w:p w14:paraId="432B444F" w14:textId="77777777" w:rsidR="008E4B87" w:rsidRPr="00FF6A71" w:rsidRDefault="008E4B87">
            <w:pPr>
              <w:spacing w:before="0" w:after="0" w:line="240" w:lineRule="auto"/>
              <w:rPr>
                <w:ins w:id="43079" w:author="pete jones" w:date="2022-01-04T11:19:00Z"/>
                <w:rFonts w:cstheme="minorHAnsi"/>
              </w:rPr>
              <w:pPrChange w:id="43080" w:author="pete jones" w:date="2022-01-04T11:26:00Z">
                <w:pPr>
                  <w:spacing w:line="240" w:lineRule="auto"/>
                </w:pPr>
              </w:pPrChange>
            </w:pPr>
            <w:ins w:id="43081" w:author="pete jones" w:date="2022-01-04T11:19:00Z">
              <w:r w:rsidRPr="00FF6A71">
                <w:rPr>
                  <w:rFonts w:ascii="Calibri" w:hAnsi="Calibri" w:cs="Calibri"/>
                  <w:color w:val="000000"/>
                </w:rPr>
                <w:t>Expert</w:t>
              </w:r>
            </w:ins>
          </w:p>
        </w:tc>
        <w:tc>
          <w:tcPr>
            <w:tcW w:w="2760" w:type="dxa"/>
            <w:shd w:val="clear" w:color="auto" w:fill="auto"/>
            <w:vAlign w:val="bottom"/>
            <w:tcPrChange w:id="43082" w:author="pete jones" w:date="2022-01-04T11:26:00Z">
              <w:tcPr>
                <w:tcW w:w="2760" w:type="dxa"/>
                <w:shd w:val="clear" w:color="auto" w:fill="auto"/>
                <w:vAlign w:val="bottom"/>
              </w:tcPr>
            </w:tcPrChange>
          </w:tcPr>
          <w:p w14:paraId="6DE85F24" w14:textId="77777777" w:rsidR="008E4B87" w:rsidRPr="00FF6A71" w:rsidRDefault="008E4B87">
            <w:pPr>
              <w:spacing w:before="0" w:after="0" w:line="240" w:lineRule="auto"/>
              <w:jc w:val="center"/>
              <w:rPr>
                <w:ins w:id="43083" w:author="pete jones" w:date="2022-01-04T11:19:00Z"/>
                <w:rFonts w:cstheme="minorHAnsi"/>
              </w:rPr>
              <w:pPrChange w:id="43084" w:author="pete jones" w:date="2022-01-04T11:26:00Z">
                <w:pPr>
                  <w:spacing w:line="240" w:lineRule="auto"/>
                  <w:jc w:val="center"/>
                </w:pPr>
              </w:pPrChange>
            </w:pPr>
            <w:ins w:id="43085" w:author="pete jones" w:date="2022-01-04T11:19:00Z">
              <w:r w:rsidRPr="00FF6A71">
                <w:rPr>
                  <w:rFonts w:ascii="Calibri" w:hAnsi="Calibri" w:cs="Calibri"/>
                  <w:color w:val="000000"/>
                </w:rPr>
                <w:t>12.90%</w:t>
              </w:r>
            </w:ins>
          </w:p>
        </w:tc>
        <w:tc>
          <w:tcPr>
            <w:tcW w:w="2200" w:type="dxa"/>
            <w:shd w:val="clear" w:color="auto" w:fill="auto"/>
            <w:vAlign w:val="bottom"/>
            <w:tcPrChange w:id="43086" w:author="pete jones" w:date="2022-01-04T11:26:00Z">
              <w:tcPr>
                <w:tcW w:w="2200" w:type="dxa"/>
                <w:shd w:val="clear" w:color="auto" w:fill="auto"/>
                <w:vAlign w:val="bottom"/>
              </w:tcPr>
            </w:tcPrChange>
          </w:tcPr>
          <w:p w14:paraId="0696DD1F" w14:textId="77777777" w:rsidR="008E4B87" w:rsidRPr="00FF6A71" w:rsidRDefault="008E4B87">
            <w:pPr>
              <w:spacing w:before="0" w:after="0" w:line="240" w:lineRule="auto"/>
              <w:jc w:val="center"/>
              <w:rPr>
                <w:ins w:id="43087" w:author="pete jones" w:date="2022-01-04T11:19:00Z"/>
                <w:rFonts w:cstheme="minorHAnsi"/>
              </w:rPr>
              <w:pPrChange w:id="43088" w:author="pete jones" w:date="2022-01-04T11:26:00Z">
                <w:pPr>
                  <w:spacing w:line="240" w:lineRule="auto"/>
                  <w:jc w:val="center"/>
                </w:pPr>
              </w:pPrChange>
            </w:pPr>
            <w:ins w:id="43089" w:author="pete jones" w:date="2022-01-04T11:19:00Z">
              <w:r w:rsidRPr="00FF6A71">
                <w:rPr>
                  <w:rFonts w:ascii="Calibri" w:hAnsi="Calibri" w:cs="Calibri"/>
                  <w:color w:val="000000"/>
                </w:rPr>
                <w:t>4</w:t>
              </w:r>
            </w:ins>
          </w:p>
        </w:tc>
      </w:tr>
      <w:tr w:rsidR="008E4B87" w:rsidRPr="00FF6A71" w14:paraId="56B14FF7" w14:textId="77777777" w:rsidTr="00120CAC">
        <w:trPr>
          <w:jc w:val="center"/>
          <w:ins w:id="43090" w:author="pete jones" w:date="2022-01-04T11:19:00Z"/>
        </w:trPr>
        <w:tc>
          <w:tcPr>
            <w:tcW w:w="501" w:type="dxa"/>
            <w:shd w:val="clear" w:color="auto" w:fill="auto"/>
            <w:vAlign w:val="bottom"/>
            <w:tcPrChange w:id="43091" w:author="pete jones" w:date="2022-01-04T11:26:00Z">
              <w:tcPr>
                <w:tcW w:w="501" w:type="dxa"/>
                <w:shd w:val="clear" w:color="auto" w:fill="auto"/>
                <w:vAlign w:val="bottom"/>
              </w:tcPr>
            </w:tcPrChange>
          </w:tcPr>
          <w:p w14:paraId="7290336F" w14:textId="77777777" w:rsidR="008E4B87" w:rsidRPr="00FF6A71" w:rsidRDefault="008E4B87">
            <w:pPr>
              <w:spacing w:before="0" w:after="0" w:line="240" w:lineRule="auto"/>
              <w:jc w:val="center"/>
              <w:rPr>
                <w:ins w:id="43092" w:author="pete jones" w:date="2022-01-04T11:19:00Z"/>
                <w:rFonts w:cstheme="minorHAnsi"/>
              </w:rPr>
              <w:pPrChange w:id="43093" w:author="pete jones" w:date="2022-01-04T11:26:00Z">
                <w:pPr>
                  <w:spacing w:line="240" w:lineRule="auto"/>
                  <w:jc w:val="center"/>
                </w:pPr>
              </w:pPrChange>
            </w:pPr>
            <w:ins w:id="43094" w:author="pete jones" w:date="2022-01-04T11:19:00Z">
              <w:r w:rsidRPr="00FF6A71">
                <w:rPr>
                  <w:rFonts w:ascii="Calibri" w:hAnsi="Calibri" w:cs="Calibri"/>
                  <w:color w:val="000000"/>
                </w:rPr>
                <w:t>2</w:t>
              </w:r>
            </w:ins>
          </w:p>
        </w:tc>
        <w:tc>
          <w:tcPr>
            <w:tcW w:w="2809" w:type="dxa"/>
            <w:shd w:val="clear" w:color="auto" w:fill="auto"/>
            <w:vAlign w:val="bottom"/>
            <w:tcPrChange w:id="43095" w:author="pete jones" w:date="2022-01-04T11:26:00Z">
              <w:tcPr>
                <w:tcW w:w="2809" w:type="dxa"/>
                <w:shd w:val="clear" w:color="auto" w:fill="auto"/>
                <w:vAlign w:val="bottom"/>
              </w:tcPr>
            </w:tcPrChange>
          </w:tcPr>
          <w:p w14:paraId="21122A94" w14:textId="77777777" w:rsidR="008E4B87" w:rsidRPr="00FF6A71" w:rsidRDefault="008E4B87">
            <w:pPr>
              <w:spacing w:before="0" w:after="0" w:line="240" w:lineRule="auto"/>
              <w:rPr>
                <w:ins w:id="43096" w:author="pete jones" w:date="2022-01-04T11:19:00Z"/>
                <w:rFonts w:cstheme="minorHAnsi"/>
              </w:rPr>
              <w:pPrChange w:id="43097" w:author="pete jones" w:date="2022-01-04T11:26:00Z">
                <w:pPr>
                  <w:spacing w:line="240" w:lineRule="auto"/>
                </w:pPr>
              </w:pPrChange>
            </w:pPr>
            <w:ins w:id="43098" w:author="pete jones" w:date="2022-01-04T11:19:00Z">
              <w:r w:rsidRPr="00FF6A71">
                <w:rPr>
                  <w:rFonts w:ascii="Calibri" w:hAnsi="Calibri" w:cs="Calibri"/>
                  <w:color w:val="000000"/>
                </w:rPr>
                <w:t>Advanced CAD user</w:t>
              </w:r>
            </w:ins>
          </w:p>
        </w:tc>
        <w:tc>
          <w:tcPr>
            <w:tcW w:w="2760" w:type="dxa"/>
            <w:shd w:val="clear" w:color="auto" w:fill="auto"/>
            <w:vAlign w:val="bottom"/>
            <w:tcPrChange w:id="43099" w:author="pete jones" w:date="2022-01-04T11:26:00Z">
              <w:tcPr>
                <w:tcW w:w="2760" w:type="dxa"/>
                <w:shd w:val="clear" w:color="auto" w:fill="auto"/>
                <w:vAlign w:val="bottom"/>
              </w:tcPr>
            </w:tcPrChange>
          </w:tcPr>
          <w:p w14:paraId="50F82FFA" w14:textId="77777777" w:rsidR="008E4B87" w:rsidRPr="00FF6A71" w:rsidRDefault="008E4B87">
            <w:pPr>
              <w:spacing w:before="0" w:after="0" w:line="240" w:lineRule="auto"/>
              <w:jc w:val="center"/>
              <w:rPr>
                <w:ins w:id="43100" w:author="pete jones" w:date="2022-01-04T11:19:00Z"/>
                <w:rFonts w:cstheme="minorHAnsi"/>
              </w:rPr>
              <w:pPrChange w:id="43101" w:author="pete jones" w:date="2022-01-04T11:26:00Z">
                <w:pPr>
                  <w:spacing w:line="240" w:lineRule="auto"/>
                  <w:jc w:val="center"/>
                </w:pPr>
              </w:pPrChange>
            </w:pPr>
            <w:ins w:id="43102" w:author="pete jones" w:date="2022-01-04T11:19:00Z">
              <w:r w:rsidRPr="00FF6A71">
                <w:rPr>
                  <w:rFonts w:ascii="Calibri" w:hAnsi="Calibri" w:cs="Calibri"/>
                  <w:color w:val="000000"/>
                </w:rPr>
                <w:t>3.23%</w:t>
              </w:r>
            </w:ins>
          </w:p>
        </w:tc>
        <w:tc>
          <w:tcPr>
            <w:tcW w:w="2200" w:type="dxa"/>
            <w:shd w:val="clear" w:color="auto" w:fill="auto"/>
            <w:vAlign w:val="bottom"/>
            <w:tcPrChange w:id="43103" w:author="pete jones" w:date="2022-01-04T11:26:00Z">
              <w:tcPr>
                <w:tcW w:w="2200" w:type="dxa"/>
                <w:shd w:val="clear" w:color="auto" w:fill="auto"/>
                <w:vAlign w:val="bottom"/>
              </w:tcPr>
            </w:tcPrChange>
          </w:tcPr>
          <w:p w14:paraId="5C557D35" w14:textId="77777777" w:rsidR="008E4B87" w:rsidRPr="00FF6A71" w:rsidRDefault="008E4B87">
            <w:pPr>
              <w:spacing w:before="0" w:after="0" w:line="240" w:lineRule="auto"/>
              <w:jc w:val="center"/>
              <w:rPr>
                <w:ins w:id="43104" w:author="pete jones" w:date="2022-01-04T11:19:00Z"/>
                <w:rFonts w:cstheme="minorHAnsi"/>
              </w:rPr>
              <w:pPrChange w:id="43105" w:author="pete jones" w:date="2022-01-04T11:26:00Z">
                <w:pPr>
                  <w:spacing w:line="240" w:lineRule="auto"/>
                  <w:jc w:val="center"/>
                </w:pPr>
              </w:pPrChange>
            </w:pPr>
            <w:ins w:id="43106" w:author="pete jones" w:date="2022-01-04T11:19:00Z">
              <w:r w:rsidRPr="00FF6A71">
                <w:rPr>
                  <w:rFonts w:ascii="Calibri" w:hAnsi="Calibri" w:cs="Calibri"/>
                  <w:color w:val="000000"/>
                </w:rPr>
                <w:t>1</w:t>
              </w:r>
            </w:ins>
          </w:p>
        </w:tc>
      </w:tr>
      <w:tr w:rsidR="008E4B87" w:rsidRPr="00FF6A71" w14:paraId="64DA724F" w14:textId="77777777" w:rsidTr="00120CAC">
        <w:trPr>
          <w:jc w:val="center"/>
          <w:ins w:id="43107" w:author="pete jones" w:date="2022-01-04T11:19:00Z"/>
        </w:trPr>
        <w:tc>
          <w:tcPr>
            <w:tcW w:w="501" w:type="dxa"/>
            <w:shd w:val="clear" w:color="auto" w:fill="auto"/>
            <w:vAlign w:val="bottom"/>
            <w:tcPrChange w:id="43108" w:author="pete jones" w:date="2022-01-04T11:26:00Z">
              <w:tcPr>
                <w:tcW w:w="501" w:type="dxa"/>
                <w:shd w:val="clear" w:color="auto" w:fill="auto"/>
                <w:vAlign w:val="bottom"/>
              </w:tcPr>
            </w:tcPrChange>
          </w:tcPr>
          <w:p w14:paraId="6B559E47" w14:textId="77777777" w:rsidR="008E4B87" w:rsidRPr="00FF6A71" w:rsidRDefault="008E4B87">
            <w:pPr>
              <w:spacing w:before="0" w:after="0" w:line="240" w:lineRule="auto"/>
              <w:jc w:val="center"/>
              <w:rPr>
                <w:ins w:id="43109" w:author="pete jones" w:date="2022-01-04T11:19:00Z"/>
                <w:rFonts w:cstheme="minorHAnsi"/>
              </w:rPr>
              <w:pPrChange w:id="43110" w:author="pete jones" w:date="2022-01-04T11:26:00Z">
                <w:pPr>
                  <w:spacing w:line="240" w:lineRule="auto"/>
                  <w:jc w:val="center"/>
                </w:pPr>
              </w:pPrChange>
            </w:pPr>
            <w:ins w:id="43111" w:author="pete jones" w:date="2022-01-04T11:19:00Z">
              <w:r w:rsidRPr="00FF6A71">
                <w:rPr>
                  <w:rFonts w:ascii="Calibri" w:hAnsi="Calibri" w:cs="Calibri"/>
                  <w:color w:val="000000"/>
                </w:rPr>
                <w:t>3</w:t>
              </w:r>
            </w:ins>
          </w:p>
        </w:tc>
        <w:tc>
          <w:tcPr>
            <w:tcW w:w="2809" w:type="dxa"/>
            <w:shd w:val="clear" w:color="auto" w:fill="auto"/>
            <w:vAlign w:val="bottom"/>
            <w:tcPrChange w:id="43112" w:author="pete jones" w:date="2022-01-04T11:26:00Z">
              <w:tcPr>
                <w:tcW w:w="2809" w:type="dxa"/>
                <w:shd w:val="clear" w:color="auto" w:fill="auto"/>
                <w:vAlign w:val="bottom"/>
              </w:tcPr>
            </w:tcPrChange>
          </w:tcPr>
          <w:p w14:paraId="4EA60B0B" w14:textId="77777777" w:rsidR="008E4B87" w:rsidRPr="00FF6A71" w:rsidRDefault="008E4B87">
            <w:pPr>
              <w:spacing w:before="0" w:after="0" w:line="240" w:lineRule="auto"/>
              <w:rPr>
                <w:ins w:id="43113" w:author="pete jones" w:date="2022-01-04T11:19:00Z"/>
                <w:rFonts w:cstheme="minorHAnsi"/>
              </w:rPr>
              <w:pPrChange w:id="43114" w:author="pete jones" w:date="2022-01-04T11:26:00Z">
                <w:pPr>
                  <w:spacing w:line="240" w:lineRule="auto"/>
                </w:pPr>
              </w:pPrChange>
            </w:pPr>
            <w:ins w:id="43115" w:author="pete jones" w:date="2022-01-04T11:19:00Z">
              <w:r w:rsidRPr="00FF6A71">
                <w:rPr>
                  <w:rFonts w:ascii="Calibri" w:hAnsi="Calibri" w:cs="Calibri"/>
                  <w:color w:val="000000"/>
                </w:rPr>
                <w:t>CAD User</w:t>
              </w:r>
            </w:ins>
          </w:p>
        </w:tc>
        <w:tc>
          <w:tcPr>
            <w:tcW w:w="2760" w:type="dxa"/>
            <w:shd w:val="clear" w:color="auto" w:fill="auto"/>
            <w:vAlign w:val="bottom"/>
            <w:tcPrChange w:id="43116" w:author="pete jones" w:date="2022-01-04T11:26:00Z">
              <w:tcPr>
                <w:tcW w:w="2760" w:type="dxa"/>
                <w:shd w:val="clear" w:color="auto" w:fill="auto"/>
                <w:vAlign w:val="bottom"/>
              </w:tcPr>
            </w:tcPrChange>
          </w:tcPr>
          <w:p w14:paraId="53028B92" w14:textId="77777777" w:rsidR="008E4B87" w:rsidRPr="00FF6A71" w:rsidRDefault="008E4B87">
            <w:pPr>
              <w:spacing w:before="0" w:after="0" w:line="240" w:lineRule="auto"/>
              <w:jc w:val="center"/>
              <w:rPr>
                <w:ins w:id="43117" w:author="pete jones" w:date="2022-01-04T11:19:00Z"/>
                <w:rFonts w:cstheme="minorHAnsi"/>
              </w:rPr>
              <w:pPrChange w:id="43118" w:author="pete jones" w:date="2022-01-04T11:26:00Z">
                <w:pPr>
                  <w:spacing w:line="240" w:lineRule="auto"/>
                  <w:jc w:val="center"/>
                </w:pPr>
              </w:pPrChange>
            </w:pPr>
            <w:ins w:id="43119" w:author="pete jones" w:date="2022-01-04T11:19:00Z">
              <w:r w:rsidRPr="00FF6A71">
                <w:rPr>
                  <w:rFonts w:ascii="Calibri" w:hAnsi="Calibri" w:cs="Calibri"/>
                  <w:color w:val="000000"/>
                </w:rPr>
                <w:t>12.90%</w:t>
              </w:r>
            </w:ins>
          </w:p>
        </w:tc>
        <w:tc>
          <w:tcPr>
            <w:tcW w:w="2200" w:type="dxa"/>
            <w:shd w:val="clear" w:color="auto" w:fill="auto"/>
            <w:vAlign w:val="bottom"/>
            <w:tcPrChange w:id="43120" w:author="pete jones" w:date="2022-01-04T11:26:00Z">
              <w:tcPr>
                <w:tcW w:w="2200" w:type="dxa"/>
                <w:shd w:val="clear" w:color="auto" w:fill="auto"/>
                <w:vAlign w:val="bottom"/>
              </w:tcPr>
            </w:tcPrChange>
          </w:tcPr>
          <w:p w14:paraId="23B1536E" w14:textId="77777777" w:rsidR="008E4B87" w:rsidRPr="00FF6A71" w:rsidRDefault="008E4B87">
            <w:pPr>
              <w:spacing w:before="0" w:after="0" w:line="240" w:lineRule="auto"/>
              <w:jc w:val="center"/>
              <w:rPr>
                <w:ins w:id="43121" w:author="pete jones" w:date="2022-01-04T11:19:00Z"/>
                <w:rFonts w:cstheme="minorHAnsi"/>
              </w:rPr>
              <w:pPrChange w:id="43122" w:author="pete jones" w:date="2022-01-04T11:26:00Z">
                <w:pPr>
                  <w:spacing w:line="240" w:lineRule="auto"/>
                  <w:jc w:val="center"/>
                </w:pPr>
              </w:pPrChange>
            </w:pPr>
            <w:ins w:id="43123" w:author="pete jones" w:date="2022-01-04T11:19:00Z">
              <w:r w:rsidRPr="00FF6A71">
                <w:rPr>
                  <w:rFonts w:ascii="Calibri" w:hAnsi="Calibri" w:cs="Calibri"/>
                  <w:color w:val="000000"/>
                </w:rPr>
                <w:t>4</w:t>
              </w:r>
            </w:ins>
          </w:p>
        </w:tc>
      </w:tr>
      <w:tr w:rsidR="008E4B87" w:rsidRPr="00FF6A71" w14:paraId="77B173E3" w14:textId="77777777" w:rsidTr="00120CAC">
        <w:trPr>
          <w:jc w:val="center"/>
          <w:ins w:id="43124" w:author="pete jones" w:date="2022-01-04T11:19:00Z"/>
        </w:trPr>
        <w:tc>
          <w:tcPr>
            <w:tcW w:w="501" w:type="dxa"/>
            <w:shd w:val="clear" w:color="auto" w:fill="auto"/>
            <w:vAlign w:val="bottom"/>
            <w:tcPrChange w:id="43125" w:author="pete jones" w:date="2022-01-04T11:26:00Z">
              <w:tcPr>
                <w:tcW w:w="501" w:type="dxa"/>
                <w:shd w:val="clear" w:color="auto" w:fill="auto"/>
                <w:vAlign w:val="bottom"/>
              </w:tcPr>
            </w:tcPrChange>
          </w:tcPr>
          <w:p w14:paraId="2B602840" w14:textId="77777777" w:rsidR="008E4B87" w:rsidRPr="00FF6A71" w:rsidRDefault="008E4B87">
            <w:pPr>
              <w:spacing w:before="0" w:after="0" w:line="240" w:lineRule="auto"/>
              <w:jc w:val="center"/>
              <w:rPr>
                <w:ins w:id="43126" w:author="pete jones" w:date="2022-01-04T11:19:00Z"/>
                <w:rFonts w:cstheme="minorHAnsi"/>
              </w:rPr>
              <w:pPrChange w:id="43127" w:author="pete jones" w:date="2022-01-04T11:26:00Z">
                <w:pPr>
                  <w:spacing w:line="240" w:lineRule="auto"/>
                  <w:jc w:val="center"/>
                </w:pPr>
              </w:pPrChange>
            </w:pPr>
            <w:ins w:id="43128" w:author="pete jones" w:date="2022-01-04T11:19:00Z">
              <w:r w:rsidRPr="00FF6A71">
                <w:rPr>
                  <w:rFonts w:ascii="Calibri" w:hAnsi="Calibri" w:cs="Calibri"/>
                  <w:color w:val="000000"/>
                </w:rPr>
                <w:t>4</w:t>
              </w:r>
            </w:ins>
          </w:p>
        </w:tc>
        <w:tc>
          <w:tcPr>
            <w:tcW w:w="2809" w:type="dxa"/>
            <w:shd w:val="clear" w:color="auto" w:fill="auto"/>
            <w:vAlign w:val="bottom"/>
            <w:tcPrChange w:id="43129" w:author="pete jones" w:date="2022-01-04T11:26:00Z">
              <w:tcPr>
                <w:tcW w:w="2809" w:type="dxa"/>
                <w:shd w:val="clear" w:color="auto" w:fill="auto"/>
                <w:vAlign w:val="bottom"/>
              </w:tcPr>
            </w:tcPrChange>
          </w:tcPr>
          <w:p w14:paraId="22F4FA24" w14:textId="77777777" w:rsidR="008E4B87" w:rsidRPr="00FF6A71" w:rsidRDefault="008E4B87">
            <w:pPr>
              <w:spacing w:before="0" w:after="0" w:line="240" w:lineRule="auto"/>
              <w:rPr>
                <w:ins w:id="43130" w:author="pete jones" w:date="2022-01-04T11:19:00Z"/>
                <w:rFonts w:cstheme="minorHAnsi"/>
              </w:rPr>
              <w:pPrChange w:id="43131" w:author="pete jones" w:date="2022-01-04T11:26:00Z">
                <w:pPr>
                  <w:spacing w:line="240" w:lineRule="auto"/>
                </w:pPr>
              </w:pPrChange>
            </w:pPr>
            <w:ins w:id="43132" w:author="pete jones" w:date="2022-01-04T11:19:00Z">
              <w:r w:rsidRPr="00FF6A71">
                <w:rPr>
                  <w:rFonts w:ascii="Calibri" w:hAnsi="Calibri" w:cs="Calibri"/>
                  <w:color w:val="000000"/>
                </w:rPr>
                <w:t>Novice</w:t>
              </w:r>
            </w:ins>
          </w:p>
        </w:tc>
        <w:tc>
          <w:tcPr>
            <w:tcW w:w="2760" w:type="dxa"/>
            <w:shd w:val="clear" w:color="auto" w:fill="auto"/>
            <w:vAlign w:val="bottom"/>
            <w:tcPrChange w:id="43133" w:author="pete jones" w:date="2022-01-04T11:26:00Z">
              <w:tcPr>
                <w:tcW w:w="2760" w:type="dxa"/>
                <w:shd w:val="clear" w:color="auto" w:fill="auto"/>
                <w:vAlign w:val="bottom"/>
              </w:tcPr>
            </w:tcPrChange>
          </w:tcPr>
          <w:p w14:paraId="2B2CF738" w14:textId="77777777" w:rsidR="008E4B87" w:rsidRPr="00FF6A71" w:rsidRDefault="008E4B87">
            <w:pPr>
              <w:spacing w:before="0" w:after="0" w:line="240" w:lineRule="auto"/>
              <w:jc w:val="center"/>
              <w:rPr>
                <w:ins w:id="43134" w:author="pete jones" w:date="2022-01-04T11:19:00Z"/>
                <w:rFonts w:cstheme="minorHAnsi"/>
              </w:rPr>
              <w:pPrChange w:id="43135" w:author="pete jones" w:date="2022-01-04T11:26:00Z">
                <w:pPr>
                  <w:spacing w:line="240" w:lineRule="auto"/>
                  <w:jc w:val="center"/>
                </w:pPr>
              </w:pPrChange>
            </w:pPr>
            <w:ins w:id="43136" w:author="pete jones" w:date="2022-01-04T11:19:00Z">
              <w:r w:rsidRPr="00FF6A71">
                <w:rPr>
                  <w:rFonts w:ascii="Calibri" w:hAnsi="Calibri" w:cs="Calibri"/>
                  <w:color w:val="000000"/>
                </w:rPr>
                <w:t>22.58%</w:t>
              </w:r>
            </w:ins>
          </w:p>
        </w:tc>
        <w:tc>
          <w:tcPr>
            <w:tcW w:w="2200" w:type="dxa"/>
            <w:shd w:val="clear" w:color="auto" w:fill="auto"/>
            <w:vAlign w:val="bottom"/>
            <w:tcPrChange w:id="43137" w:author="pete jones" w:date="2022-01-04T11:26:00Z">
              <w:tcPr>
                <w:tcW w:w="2200" w:type="dxa"/>
                <w:shd w:val="clear" w:color="auto" w:fill="auto"/>
                <w:vAlign w:val="bottom"/>
              </w:tcPr>
            </w:tcPrChange>
          </w:tcPr>
          <w:p w14:paraId="7714E566" w14:textId="77777777" w:rsidR="008E4B87" w:rsidRPr="00FF6A71" w:rsidRDefault="008E4B87">
            <w:pPr>
              <w:spacing w:before="0" w:after="0" w:line="240" w:lineRule="auto"/>
              <w:jc w:val="center"/>
              <w:rPr>
                <w:ins w:id="43138" w:author="pete jones" w:date="2022-01-04T11:19:00Z"/>
                <w:rFonts w:cstheme="minorHAnsi"/>
              </w:rPr>
              <w:pPrChange w:id="43139" w:author="pete jones" w:date="2022-01-04T11:26:00Z">
                <w:pPr>
                  <w:spacing w:line="240" w:lineRule="auto"/>
                  <w:jc w:val="center"/>
                </w:pPr>
              </w:pPrChange>
            </w:pPr>
            <w:ins w:id="43140" w:author="pete jones" w:date="2022-01-04T11:19:00Z">
              <w:r w:rsidRPr="00FF6A71">
                <w:rPr>
                  <w:rFonts w:ascii="Calibri" w:hAnsi="Calibri" w:cs="Calibri"/>
                  <w:color w:val="000000"/>
                </w:rPr>
                <w:t>7</w:t>
              </w:r>
            </w:ins>
          </w:p>
        </w:tc>
      </w:tr>
      <w:tr w:rsidR="008E4B87" w:rsidRPr="00FF6A71" w14:paraId="522ECE0A" w14:textId="77777777" w:rsidTr="00120CAC">
        <w:trPr>
          <w:jc w:val="center"/>
          <w:ins w:id="43141" w:author="pete jones" w:date="2022-01-04T11:19:00Z"/>
        </w:trPr>
        <w:tc>
          <w:tcPr>
            <w:tcW w:w="501" w:type="dxa"/>
            <w:shd w:val="clear" w:color="auto" w:fill="auto"/>
            <w:vAlign w:val="bottom"/>
            <w:tcPrChange w:id="43142" w:author="pete jones" w:date="2022-01-04T11:26:00Z">
              <w:tcPr>
                <w:tcW w:w="501" w:type="dxa"/>
                <w:shd w:val="clear" w:color="auto" w:fill="auto"/>
                <w:vAlign w:val="bottom"/>
              </w:tcPr>
            </w:tcPrChange>
          </w:tcPr>
          <w:p w14:paraId="6DB7B2CA" w14:textId="77777777" w:rsidR="008E4B87" w:rsidRPr="00FF6A71" w:rsidRDefault="008E4B87">
            <w:pPr>
              <w:spacing w:before="0" w:after="0" w:line="240" w:lineRule="auto"/>
              <w:jc w:val="center"/>
              <w:rPr>
                <w:ins w:id="43143" w:author="pete jones" w:date="2022-01-04T11:19:00Z"/>
                <w:rFonts w:cstheme="minorHAnsi"/>
              </w:rPr>
              <w:pPrChange w:id="43144" w:author="pete jones" w:date="2022-01-04T11:26:00Z">
                <w:pPr>
                  <w:spacing w:line="240" w:lineRule="auto"/>
                  <w:jc w:val="center"/>
                </w:pPr>
              </w:pPrChange>
            </w:pPr>
            <w:ins w:id="43145" w:author="pete jones" w:date="2022-01-04T11:19:00Z">
              <w:r w:rsidRPr="00FF6A71">
                <w:rPr>
                  <w:rFonts w:ascii="Calibri" w:hAnsi="Calibri" w:cs="Calibri"/>
                  <w:color w:val="000000"/>
                </w:rPr>
                <w:t>5</w:t>
              </w:r>
            </w:ins>
          </w:p>
        </w:tc>
        <w:tc>
          <w:tcPr>
            <w:tcW w:w="2809" w:type="dxa"/>
            <w:shd w:val="clear" w:color="auto" w:fill="auto"/>
            <w:vAlign w:val="bottom"/>
            <w:tcPrChange w:id="43146" w:author="pete jones" w:date="2022-01-04T11:26:00Z">
              <w:tcPr>
                <w:tcW w:w="2809" w:type="dxa"/>
                <w:shd w:val="clear" w:color="auto" w:fill="auto"/>
                <w:vAlign w:val="bottom"/>
              </w:tcPr>
            </w:tcPrChange>
          </w:tcPr>
          <w:p w14:paraId="3B52DBCE" w14:textId="77777777" w:rsidR="008E4B87" w:rsidRPr="00FF6A71" w:rsidRDefault="008E4B87">
            <w:pPr>
              <w:spacing w:before="0" w:after="0" w:line="240" w:lineRule="auto"/>
              <w:rPr>
                <w:ins w:id="43147" w:author="pete jones" w:date="2022-01-04T11:19:00Z"/>
                <w:rFonts w:cstheme="minorHAnsi"/>
              </w:rPr>
              <w:pPrChange w:id="43148" w:author="pete jones" w:date="2022-01-04T11:26:00Z">
                <w:pPr>
                  <w:spacing w:line="240" w:lineRule="auto"/>
                </w:pPr>
              </w:pPrChange>
            </w:pPr>
            <w:ins w:id="43149" w:author="pete jones" w:date="2022-01-04T11:19:00Z">
              <w:r w:rsidRPr="00FF6A71">
                <w:rPr>
                  <w:rFonts w:ascii="Calibri" w:hAnsi="Calibri" w:cs="Calibri"/>
                  <w:color w:val="000000"/>
                </w:rPr>
                <w:t>Interested to learn more</w:t>
              </w:r>
            </w:ins>
          </w:p>
        </w:tc>
        <w:tc>
          <w:tcPr>
            <w:tcW w:w="2760" w:type="dxa"/>
            <w:shd w:val="clear" w:color="auto" w:fill="auto"/>
            <w:vAlign w:val="bottom"/>
            <w:tcPrChange w:id="43150" w:author="pete jones" w:date="2022-01-04T11:26:00Z">
              <w:tcPr>
                <w:tcW w:w="2760" w:type="dxa"/>
                <w:shd w:val="clear" w:color="auto" w:fill="auto"/>
                <w:vAlign w:val="bottom"/>
              </w:tcPr>
            </w:tcPrChange>
          </w:tcPr>
          <w:p w14:paraId="74C74161" w14:textId="77777777" w:rsidR="008E4B87" w:rsidRPr="00FF6A71" w:rsidRDefault="008E4B87">
            <w:pPr>
              <w:spacing w:before="0" w:after="0" w:line="240" w:lineRule="auto"/>
              <w:jc w:val="center"/>
              <w:rPr>
                <w:ins w:id="43151" w:author="pete jones" w:date="2022-01-04T11:19:00Z"/>
                <w:rFonts w:cstheme="minorHAnsi"/>
              </w:rPr>
              <w:pPrChange w:id="43152" w:author="pete jones" w:date="2022-01-04T11:26:00Z">
                <w:pPr>
                  <w:spacing w:line="240" w:lineRule="auto"/>
                  <w:jc w:val="center"/>
                </w:pPr>
              </w:pPrChange>
            </w:pPr>
            <w:ins w:id="43153" w:author="pete jones" w:date="2022-01-04T11:19:00Z">
              <w:r w:rsidRPr="00FF6A71">
                <w:rPr>
                  <w:rFonts w:ascii="Calibri" w:hAnsi="Calibri" w:cs="Calibri"/>
                  <w:color w:val="000000"/>
                </w:rPr>
                <w:t>19.35%</w:t>
              </w:r>
            </w:ins>
          </w:p>
        </w:tc>
        <w:tc>
          <w:tcPr>
            <w:tcW w:w="2200" w:type="dxa"/>
            <w:shd w:val="clear" w:color="auto" w:fill="auto"/>
            <w:vAlign w:val="bottom"/>
            <w:tcPrChange w:id="43154" w:author="pete jones" w:date="2022-01-04T11:26:00Z">
              <w:tcPr>
                <w:tcW w:w="2200" w:type="dxa"/>
                <w:shd w:val="clear" w:color="auto" w:fill="auto"/>
                <w:vAlign w:val="bottom"/>
              </w:tcPr>
            </w:tcPrChange>
          </w:tcPr>
          <w:p w14:paraId="1B241463" w14:textId="77777777" w:rsidR="008E4B87" w:rsidRPr="00FF6A71" w:rsidRDefault="008E4B87">
            <w:pPr>
              <w:spacing w:before="0" w:after="0" w:line="240" w:lineRule="auto"/>
              <w:jc w:val="center"/>
              <w:rPr>
                <w:ins w:id="43155" w:author="pete jones" w:date="2022-01-04T11:19:00Z"/>
                <w:rFonts w:cstheme="minorHAnsi"/>
              </w:rPr>
              <w:pPrChange w:id="43156" w:author="pete jones" w:date="2022-01-04T11:26:00Z">
                <w:pPr>
                  <w:spacing w:line="240" w:lineRule="auto"/>
                  <w:jc w:val="center"/>
                </w:pPr>
              </w:pPrChange>
            </w:pPr>
            <w:ins w:id="43157" w:author="pete jones" w:date="2022-01-04T11:19:00Z">
              <w:r w:rsidRPr="00FF6A71">
                <w:rPr>
                  <w:rFonts w:ascii="Calibri" w:hAnsi="Calibri" w:cs="Calibri"/>
                  <w:color w:val="000000"/>
                </w:rPr>
                <w:t>6</w:t>
              </w:r>
            </w:ins>
          </w:p>
        </w:tc>
      </w:tr>
      <w:tr w:rsidR="008E4B87" w:rsidRPr="00FF6A71" w14:paraId="688F39DE" w14:textId="77777777" w:rsidTr="00120CAC">
        <w:trPr>
          <w:jc w:val="center"/>
          <w:ins w:id="43158" w:author="pete jones" w:date="2022-01-04T11:19:00Z"/>
        </w:trPr>
        <w:tc>
          <w:tcPr>
            <w:tcW w:w="501" w:type="dxa"/>
            <w:shd w:val="clear" w:color="auto" w:fill="auto"/>
            <w:vAlign w:val="bottom"/>
            <w:tcPrChange w:id="43159" w:author="pete jones" w:date="2022-01-04T11:26:00Z">
              <w:tcPr>
                <w:tcW w:w="501" w:type="dxa"/>
                <w:shd w:val="clear" w:color="auto" w:fill="auto"/>
                <w:vAlign w:val="bottom"/>
              </w:tcPr>
            </w:tcPrChange>
          </w:tcPr>
          <w:p w14:paraId="68A338B0" w14:textId="77777777" w:rsidR="008E4B87" w:rsidRPr="00FF6A71" w:rsidRDefault="008E4B87">
            <w:pPr>
              <w:spacing w:before="0" w:after="0" w:line="240" w:lineRule="auto"/>
              <w:jc w:val="center"/>
              <w:rPr>
                <w:ins w:id="43160" w:author="pete jones" w:date="2022-01-04T11:19:00Z"/>
                <w:rFonts w:cstheme="minorHAnsi"/>
              </w:rPr>
              <w:pPrChange w:id="43161" w:author="pete jones" w:date="2022-01-04T11:26:00Z">
                <w:pPr>
                  <w:spacing w:line="240" w:lineRule="auto"/>
                  <w:jc w:val="center"/>
                </w:pPr>
              </w:pPrChange>
            </w:pPr>
            <w:ins w:id="43162" w:author="pete jones" w:date="2022-01-04T11:19:00Z">
              <w:r w:rsidRPr="00FF6A71">
                <w:rPr>
                  <w:rFonts w:ascii="Calibri" w:hAnsi="Calibri" w:cs="Calibri"/>
                  <w:color w:val="000000"/>
                </w:rPr>
                <w:t>6</w:t>
              </w:r>
            </w:ins>
          </w:p>
        </w:tc>
        <w:tc>
          <w:tcPr>
            <w:tcW w:w="2809" w:type="dxa"/>
            <w:shd w:val="clear" w:color="auto" w:fill="auto"/>
            <w:vAlign w:val="bottom"/>
            <w:tcPrChange w:id="43163" w:author="pete jones" w:date="2022-01-04T11:26:00Z">
              <w:tcPr>
                <w:tcW w:w="2809" w:type="dxa"/>
                <w:shd w:val="clear" w:color="auto" w:fill="auto"/>
                <w:vAlign w:val="bottom"/>
              </w:tcPr>
            </w:tcPrChange>
          </w:tcPr>
          <w:p w14:paraId="58C296B8" w14:textId="77777777" w:rsidR="008E4B87" w:rsidRPr="00FF6A71" w:rsidRDefault="008E4B87">
            <w:pPr>
              <w:spacing w:before="0" w:after="0" w:line="240" w:lineRule="auto"/>
              <w:rPr>
                <w:ins w:id="43164" w:author="pete jones" w:date="2022-01-04T11:19:00Z"/>
                <w:rFonts w:cstheme="minorHAnsi"/>
              </w:rPr>
              <w:pPrChange w:id="43165" w:author="pete jones" w:date="2022-01-04T11:26:00Z">
                <w:pPr>
                  <w:spacing w:line="240" w:lineRule="auto"/>
                </w:pPr>
              </w:pPrChange>
            </w:pPr>
            <w:ins w:id="43166" w:author="pete jones" w:date="2022-01-04T11:19:00Z">
              <w:r w:rsidRPr="00FF6A71">
                <w:rPr>
                  <w:rFonts w:ascii="Calibri" w:hAnsi="Calibri" w:cs="Calibri"/>
                  <w:color w:val="000000"/>
                </w:rPr>
                <w:t>Knowledge of concepts</w:t>
              </w:r>
            </w:ins>
          </w:p>
        </w:tc>
        <w:tc>
          <w:tcPr>
            <w:tcW w:w="2760" w:type="dxa"/>
            <w:shd w:val="clear" w:color="auto" w:fill="auto"/>
            <w:vAlign w:val="bottom"/>
            <w:tcPrChange w:id="43167" w:author="pete jones" w:date="2022-01-04T11:26:00Z">
              <w:tcPr>
                <w:tcW w:w="2760" w:type="dxa"/>
                <w:shd w:val="clear" w:color="auto" w:fill="auto"/>
                <w:vAlign w:val="bottom"/>
              </w:tcPr>
            </w:tcPrChange>
          </w:tcPr>
          <w:p w14:paraId="3C1D086E" w14:textId="77777777" w:rsidR="008E4B87" w:rsidRPr="00FF6A71" w:rsidRDefault="008E4B87">
            <w:pPr>
              <w:spacing w:before="0" w:after="0" w:line="240" w:lineRule="auto"/>
              <w:jc w:val="center"/>
              <w:rPr>
                <w:ins w:id="43168" w:author="pete jones" w:date="2022-01-04T11:19:00Z"/>
                <w:rFonts w:cstheme="minorHAnsi"/>
              </w:rPr>
              <w:pPrChange w:id="43169" w:author="pete jones" w:date="2022-01-04T11:26:00Z">
                <w:pPr>
                  <w:spacing w:line="240" w:lineRule="auto"/>
                  <w:jc w:val="center"/>
                </w:pPr>
              </w:pPrChange>
            </w:pPr>
            <w:ins w:id="43170" w:author="pete jones" w:date="2022-01-04T11:19:00Z">
              <w:r w:rsidRPr="00FF6A71">
                <w:rPr>
                  <w:rFonts w:ascii="Calibri" w:hAnsi="Calibri" w:cs="Calibri"/>
                  <w:color w:val="000000"/>
                </w:rPr>
                <w:t>3.23%</w:t>
              </w:r>
            </w:ins>
          </w:p>
        </w:tc>
        <w:tc>
          <w:tcPr>
            <w:tcW w:w="2200" w:type="dxa"/>
            <w:shd w:val="clear" w:color="auto" w:fill="auto"/>
            <w:vAlign w:val="bottom"/>
            <w:tcPrChange w:id="43171" w:author="pete jones" w:date="2022-01-04T11:26:00Z">
              <w:tcPr>
                <w:tcW w:w="2200" w:type="dxa"/>
                <w:shd w:val="clear" w:color="auto" w:fill="auto"/>
                <w:vAlign w:val="bottom"/>
              </w:tcPr>
            </w:tcPrChange>
          </w:tcPr>
          <w:p w14:paraId="40D939E7" w14:textId="77777777" w:rsidR="008E4B87" w:rsidRPr="00FF6A71" w:rsidRDefault="008E4B87">
            <w:pPr>
              <w:spacing w:before="0" w:after="0" w:line="240" w:lineRule="auto"/>
              <w:jc w:val="center"/>
              <w:rPr>
                <w:ins w:id="43172" w:author="pete jones" w:date="2022-01-04T11:19:00Z"/>
                <w:rFonts w:cstheme="minorHAnsi"/>
              </w:rPr>
              <w:pPrChange w:id="43173" w:author="pete jones" w:date="2022-01-04T11:26:00Z">
                <w:pPr>
                  <w:spacing w:line="240" w:lineRule="auto"/>
                  <w:jc w:val="center"/>
                </w:pPr>
              </w:pPrChange>
            </w:pPr>
            <w:ins w:id="43174" w:author="pete jones" w:date="2022-01-04T11:19:00Z">
              <w:r w:rsidRPr="00FF6A71">
                <w:rPr>
                  <w:rFonts w:ascii="Calibri" w:hAnsi="Calibri" w:cs="Calibri"/>
                  <w:color w:val="000000"/>
                </w:rPr>
                <w:t>1</w:t>
              </w:r>
            </w:ins>
          </w:p>
        </w:tc>
      </w:tr>
      <w:tr w:rsidR="008E4B87" w:rsidRPr="00FF6A71" w14:paraId="7A8A9961" w14:textId="77777777" w:rsidTr="00120CAC">
        <w:trPr>
          <w:jc w:val="center"/>
          <w:ins w:id="43175" w:author="pete jones" w:date="2022-01-04T11:19:00Z"/>
        </w:trPr>
        <w:tc>
          <w:tcPr>
            <w:tcW w:w="501" w:type="dxa"/>
            <w:shd w:val="clear" w:color="auto" w:fill="auto"/>
            <w:vAlign w:val="bottom"/>
            <w:tcPrChange w:id="43176" w:author="pete jones" w:date="2022-01-04T11:26:00Z">
              <w:tcPr>
                <w:tcW w:w="501" w:type="dxa"/>
                <w:shd w:val="clear" w:color="auto" w:fill="auto"/>
                <w:vAlign w:val="bottom"/>
              </w:tcPr>
            </w:tcPrChange>
          </w:tcPr>
          <w:p w14:paraId="59ABE984" w14:textId="77777777" w:rsidR="008E4B87" w:rsidRPr="00FF6A71" w:rsidRDefault="008E4B87">
            <w:pPr>
              <w:spacing w:before="0" w:after="0" w:line="240" w:lineRule="auto"/>
              <w:jc w:val="center"/>
              <w:rPr>
                <w:ins w:id="43177" w:author="pete jones" w:date="2022-01-04T11:19:00Z"/>
                <w:rFonts w:cstheme="minorHAnsi"/>
              </w:rPr>
              <w:pPrChange w:id="43178" w:author="pete jones" w:date="2022-01-04T11:26:00Z">
                <w:pPr>
                  <w:spacing w:line="240" w:lineRule="auto"/>
                  <w:jc w:val="center"/>
                </w:pPr>
              </w:pPrChange>
            </w:pPr>
            <w:ins w:id="43179" w:author="pete jones" w:date="2022-01-04T11:19:00Z">
              <w:r w:rsidRPr="00FF6A71">
                <w:rPr>
                  <w:rFonts w:ascii="Calibri" w:hAnsi="Calibri" w:cs="Calibri"/>
                  <w:color w:val="000000"/>
                </w:rPr>
                <w:t>7</w:t>
              </w:r>
            </w:ins>
          </w:p>
        </w:tc>
        <w:tc>
          <w:tcPr>
            <w:tcW w:w="2809" w:type="dxa"/>
            <w:shd w:val="clear" w:color="auto" w:fill="auto"/>
            <w:vAlign w:val="bottom"/>
            <w:tcPrChange w:id="43180" w:author="pete jones" w:date="2022-01-04T11:26:00Z">
              <w:tcPr>
                <w:tcW w:w="2809" w:type="dxa"/>
                <w:shd w:val="clear" w:color="auto" w:fill="auto"/>
                <w:vAlign w:val="bottom"/>
              </w:tcPr>
            </w:tcPrChange>
          </w:tcPr>
          <w:p w14:paraId="332A4E10" w14:textId="77777777" w:rsidR="008E4B87" w:rsidRPr="00FF6A71" w:rsidRDefault="008E4B87">
            <w:pPr>
              <w:spacing w:before="0" w:after="0" w:line="240" w:lineRule="auto"/>
              <w:rPr>
                <w:ins w:id="43181" w:author="pete jones" w:date="2022-01-04T11:19:00Z"/>
                <w:rFonts w:cstheme="minorHAnsi"/>
              </w:rPr>
              <w:pPrChange w:id="43182" w:author="pete jones" w:date="2022-01-04T11:26:00Z">
                <w:pPr>
                  <w:spacing w:line="240" w:lineRule="auto"/>
                </w:pPr>
              </w:pPrChange>
            </w:pPr>
            <w:ins w:id="43183" w:author="pete jones" w:date="2022-01-04T11:19:00Z">
              <w:r w:rsidRPr="00FF6A71">
                <w:rPr>
                  <w:rFonts w:ascii="Calibri" w:hAnsi="Calibri" w:cs="Calibri"/>
                  <w:color w:val="000000"/>
                </w:rPr>
                <w:t>Not at all</w:t>
              </w:r>
            </w:ins>
          </w:p>
        </w:tc>
        <w:tc>
          <w:tcPr>
            <w:tcW w:w="2760" w:type="dxa"/>
            <w:shd w:val="clear" w:color="auto" w:fill="auto"/>
            <w:vAlign w:val="bottom"/>
            <w:tcPrChange w:id="43184" w:author="pete jones" w:date="2022-01-04T11:26:00Z">
              <w:tcPr>
                <w:tcW w:w="2760" w:type="dxa"/>
                <w:shd w:val="clear" w:color="auto" w:fill="auto"/>
                <w:vAlign w:val="bottom"/>
              </w:tcPr>
            </w:tcPrChange>
          </w:tcPr>
          <w:p w14:paraId="79017EDF" w14:textId="77777777" w:rsidR="008E4B87" w:rsidRPr="00FF6A71" w:rsidRDefault="008E4B87">
            <w:pPr>
              <w:spacing w:before="0" w:after="0" w:line="240" w:lineRule="auto"/>
              <w:jc w:val="center"/>
              <w:rPr>
                <w:ins w:id="43185" w:author="pete jones" w:date="2022-01-04T11:19:00Z"/>
                <w:rFonts w:cstheme="minorHAnsi"/>
              </w:rPr>
              <w:pPrChange w:id="43186" w:author="pete jones" w:date="2022-01-04T11:26:00Z">
                <w:pPr>
                  <w:spacing w:line="240" w:lineRule="auto"/>
                  <w:jc w:val="center"/>
                </w:pPr>
              </w:pPrChange>
            </w:pPr>
            <w:ins w:id="43187" w:author="pete jones" w:date="2022-01-04T11:19:00Z">
              <w:r w:rsidRPr="00FF6A71">
                <w:rPr>
                  <w:rFonts w:ascii="Calibri" w:hAnsi="Calibri" w:cs="Calibri"/>
                  <w:color w:val="000000"/>
                </w:rPr>
                <w:t>25.81%</w:t>
              </w:r>
            </w:ins>
          </w:p>
        </w:tc>
        <w:tc>
          <w:tcPr>
            <w:tcW w:w="2200" w:type="dxa"/>
            <w:shd w:val="clear" w:color="auto" w:fill="auto"/>
            <w:vAlign w:val="bottom"/>
            <w:tcPrChange w:id="43188" w:author="pete jones" w:date="2022-01-04T11:26:00Z">
              <w:tcPr>
                <w:tcW w:w="2200" w:type="dxa"/>
                <w:shd w:val="clear" w:color="auto" w:fill="auto"/>
                <w:vAlign w:val="bottom"/>
              </w:tcPr>
            </w:tcPrChange>
          </w:tcPr>
          <w:p w14:paraId="496D20A8" w14:textId="77777777" w:rsidR="008E4B87" w:rsidRPr="00FF6A71" w:rsidRDefault="008E4B87">
            <w:pPr>
              <w:spacing w:before="0" w:after="0" w:line="240" w:lineRule="auto"/>
              <w:jc w:val="center"/>
              <w:rPr>
                <w:ins w:id="43189" w:author="pete jones" w:date="2022-01-04T11:19:00Z"/>
                <w:rFonts w:cstheme="minorHAnsi"/>
              </w:rPr>
              <w:pPrChange w:id="43190" w:author="pete jones" w:date="2022-01-04T11:26:00Z">
                <w:pPr>
                  <w:spacing w:line="240" w:lineRule="auto"/>
                  <w:jc w:val="center"/>
                </w:pPr>
              </w:pPrChange>
            </w:pPr>
            <w:ins w:id="43191" w:author="pete jones" w:date="2022-01-04T11:19:00Z">
              <w:r w:rsidRPr="00FF6A71">
                <w:rPr>
                  <w:rFonts w:ascii="Calibri" w:hAnsi="Calibri" w:cs="Calibri"/>
                  <w:color w:val="000000"/>
                </w:rPr>
                <w:t>8</w:t>
              </w:r>
            </w:ins>
          </w:p>
        </w:tc>
      </w:tr>
      <w:tr w:rsidR="008E4B87" w:rsidRPr="00FF6A71" w14:paraId="5B7FA91E" w14:textId="77777777" w:rsidTr="00120CAC">
        <w:trPr>
          <w:jc w:val="center"/>
          <w:ins w:id="43192" w:author="pete jones" w:date="2022-01-04T11:19:00Z"/>
        </w:trPr>
        <w:tc>
          <w:tcPr>
            <w:tcW w:w="3310" w:type="dxa"/>
            <w:gridSpan w:val="2"/>
            <w:shd w:val="clear" w:color="auto" w:fill="auto"/>
            <w:vAlign w:val="bottom"/>
            <w:tcPrChange w:id="43193" w:author="pete jones" w:date="2022-01-04T11:26:00Z">
              <w:tcPr>
                <w:tcW w:w="3310" w:type="dxa"/>
                <w:gridSpan w:val="2"/>
                <w:shd w:val="clear" w:color="auto" w:fill="auto"/>
                <w:vAlign w:val="bottom"/>
              </w:tcPr>
            </w:tcPrChange>
          </w:tcPr>
          <w:p w14:paraId="322B21F7" w14:textId="77777777" w:rsidR="008E4B87" w:rsidRPr="00FF6A71" w:rsidRDefault="008E4B87">
            <w:pPr>
              <w:spacing w:before="0" w:after="0" w:line="240" w:lineRule="auto"/>
              <w:jc w:val="right"/>
              <w:rPr>
                <w:ins w:id="43194" w:author="pete jones" w:date="2022-01-04T11:19:00Z"/>
                <w:rFonts w:cstheme="minorHAnsi"/>
              </w:rPr>
              <w:pPrChange w:id="43195" w:author="pete jones" w:date="2022-01-04T11:26:00Z">
                <w:pPr>
                  <w:spacing w:line="240" w:lineRule="auto"/>
                  <w:jc w:val="right"/>
                </w:pPr>
              </w:pPrChange>
            </w:pPr>
            <w:ins w:id="43196" w:author="pete jones" w:date="2022-01-04T11:19:00Z">
              <w:r w:rsidRPr="00FF6A71">
                <w:rPr>
                  <w:rFonts w:ascii="Calibri" w:hAnsi="Calibri" w:cs="Calibri"/>
                  <w:color w:val="000000"/>
                </w:rPr>
                <w:t>Total</w:t>
              </w:r>
            </w:ins>
          </w:p>
        </w:tc>
        <w:tc>
          <w:tcPr>
            <w:tcW w:w="2760" w:type="dxa"/>
            <w:shd w:val="clear" w:color="auto" w:fill="auto"/>
            <w:vAlign w:val="bottom"/>
            <w:tcPrChange w:id="43197" w:author="pete jones" w:date="2022-01-04T11:26:00Z">
              <w:tcPr>
                <w:tcW w:w="2760" w:type="dxa"/>
                <w:shd w:val="clear" w:color="auto" w:fill="auto"/>
                <w:vAlign w:val="bottom"/>
              </w:tcPr>
            </w:tcPrChange>
          </w:tcPr>
          <w:p w14:paraId="3BC2C0CB" w14:textId="77777777" w:rsidR="008E4B87" w:rsidRPr="00FF6A71" w:rsidRDefault="008E4B87">
            <w:pPr>
              <w:spacing w:before="0" w:after="0" w:line="240" w:lineRule="auto"/>
              <w:jc w:val="center"/>
              <w:rPr>
                <w:ins w:id="43198" w:author="pete jones" w:date="2022-01-04T11:19:00Z"/>
                <w:rFonts w:cstheme="minorHAnsi"/>
              </w:rPr>
              <w:pPrChange w:id="43199" w:author="pete jones" w:date="2022-01-04T11:26:00Z">
                <w:pPr>
                  <w:spacing w:line="240" w:lineRule="auto"/>
                  <w:jc w:val="center"/>
                </w:pPr>
              </w:pPrChange>
            </w:pPr>
            <w:ins w:id="43200" w:author="pete jones" w:date="2022-01-04T11:19:00Z">
              <w:r w:rsidRPr="00FF6A71">
                <w:rPr>
                  <w:rFonts w:ascii="Calibri" w:hAnsi="Calibri" w:cs="Calibri"/>
                  <w:color w:val="000000"/>
                </w:rPr>
                <w:t>100%</w:t>
              </w:r>
            </w:ins>
          </w:p>
        </w:tc>
        <w:tc>
          <w:tcPr>
            <w:tcW w:w="2200" w:type="dxa"/>
            <w:shd w:val="clear" w:color="auto" w:fill="auto"/>
            <w:vAlign w:val="bottom"/>
            <w:tcPrChange w:id="43201" w:author="pete jones" w:date="2022-01-04T11:26:00Z">
              <w:tcPr>
                <w:tcW w:w="2200" w:type="dxa"/>
                <w:shd w:val="clear" w:color="auto" w:fill="auto"/>
                <w:vAlign w:val="bottom"/>
              </w:tcPr>
            </w:tcPrChange>
          </w:tcPr>
          <w:p w14:paraId="396B1133" w14:textId="77777777" w:rsidR="008E4B87" w:rsidRPr="00FF6A71" w:rsidRDefault="008E4B87">
            <w:pPr>
              <w:spacing w:before="0" w:after="0" w:line="240" w:lineRule="auto"/>
              <w:jc w:val="center"/>
              <w:rPr>
                <w:ins w:id="43202" w:author="pete jones" w:date="2022-01-04T11:19:00Z"/>
                <w:rFonts w:cstheme="minorHAnsi"/>
              </w:rPr>
              <w:pPrChange w:id="43203" w:author="pete jones" w:date="2022-01-04T11:26:00Z">
                <w:pPr>
                  <w:spacing w:line="240" w:lineRule="auto"/>
                  <w:jc w:val="center"/>
                </w:pPr>
              </w:pPrChange>
            </w:pPr>
            <w:ins w:id="43204" w:author="pete jones" w:date="2022-01-04T11:19:00Z">
              <w:r w:rsidRPr="00FF6A71">
                <w:rPr>
                  <w:rFonts w:ascii="Calibri" w:hAnsi="Calibri" w:cs="Calibri"/>
                  <w:color w:val="000000"/>
                </w:rPr>
                <w:t>31</w:t>
              </w:r>
            </w:ins>
          </w:p>
        </w:tc>
      </w:tr>
    </w:tbl>
    <w:p w14:paraId="21884FF0" w14:textId="77777777" w:rsidR="00120CAC" w:rsidRPr="00FF6A71" w:rsidRDefault="00120CAC" w:rsidP="00120CAC">
      <w:pPr>
        <w:tabs>
          <w:tab w:val="left" w:pos="3423"/>
          <w:tab w:val="left" w:pos="6183"/>
        </w:tabs>
        <w:spacing w:before="0" w:after="0" w:line="240" w:lineRule="auto"/>
        <w:ind w:left="113"/>
        <w:jc w:val="left"/>
        <w:rPr>
          <w:ins w:id="43205" w:author="pete jones" w:date="2022-01-04T11:27:00Z"/>
          <w:rFonts w:ascii="Calibri" w:hAnsi="Calibri" w:cs="Calibri"/>
          <w:color w:val="000000"/>
        </w:rPr>
      </w:pPr>
    </w:p>
    <w:p w14:paraId="4B87CAB3" w14:textId="28B0F932" w:rsidR="008E4B87" w:rsidRPr="00FF6A71" w:rsidRDefault="008E4B87" w:rsidP="008E4B87">
      <w:pPr>
        <w:keepNext/>
        <w:rPr>
          <w:ins w:id="43206" w:author="pete jones" w:date="2022-01-04T11:19:00Z"/>
          <w:rFonts w:cstheme="minorHAnsi"/>
        </w:rPr>
      </w:pPr>
      <w:ins w:id="43207" w:author="pete jones" w:date="2022-01-04T11:19:00Z">
        <w:r w:rsidRPr="00FF6A71">
          <w:rPr>
            <w:rFonts w:cstheme="minorHAnsi"/>
          </w:rPr>
          <w:lastRenderedPageBreak/>
          <w:t>Q2.4 Technological innovation is fundamentally transforming education and updating the skills required for the contemporary workplac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3208" w:author="pete jones" w:date="2022-01-04T11:26:00Z">
          <w:tblPr>
            <w:tblW w:w="0" w:type="auto"/>
            <w:jc w:val="center"/>
            <w:tblLook w:val="04A0" w:firstRow="1" w:lastRow="0" w:firstColumn="1" w:lastColumn="0" w:noHBand="0" w:noVBand="1"/>
          </w:tblPr>
        </w:tblPrChange>
      </w:tblPr>
      <w:tblGrid>
        <w:gridCol w:w="3220"/>
        <w:gridCol w:w="956"/>
        <w:gridCol w:w="804"/>
        <w:tblGridChange w:id="43209">
          <w:tblGrid>
            <w:gridCol w:w="3220"/>
            <w:gridCol w:w="956"/>
            <w:gridCol w:w="804"/>
          </w:tblGrid>
        </w:tblGridChange>
      </w:tblGrid>
      <w:tr w:rsidR="008E4B87" w:rsidRPr="00FF6A71" w14:paraId="304ECBD6" w14:textId="77777777" w:rsidTr="00120CAC">
        <w:trPr>
          <w:trHeight w:val="300"/>
          <w:jc w:val="center"/>
          <w:ins w:id="43210" w:author="pete jones" w:date="2022-01-04T11:19:00Z"/>
          <w:trPrChange w:id="43211" w:author="pete jones" w:date="2022-01-04T11:26:00Z">
            <w:trPr>
              <w:trHeight w:val="300"/>
              <w:jc w:val="center"/>
            </w:trPr>
          </w:trPrChange>
        </w:trPr>
        <w:tc>
          <w:tcPr>
            <w:tcW w:w="3220" w:type="dxa"/>
            <w:noWrap/>
            <w:hideMark/>
            <w:tcPrChange w:id="43212" w:author="pete jones" w:date="2022-01-04T11:26:00Z">
              <w:tcPr>
                <w:tcW w:w="3220" w:type="dxa"/>
                <w:noWrap/>
                <w:hideMark/>
              </w:tcPr>
            </w:tcPrChange>
          </w:tcPr>
          <w:p w14:paraId="337816F6" w14:textId="77777777" w:rsidR="008E4B87" w:rsidRPr="00FF6A71" w:rsidRDefault="008E4B87">
            <w:pPr>
              <w:keepNext/>
              <w:spacing w:before="0" w:after="0" w:line="240" w:lineRule="auto"/>
              <w:rPr>
                <w:ins w:id="43213" w:author="pete jones" w:date="2022-01-04T11:19:00Z"/>
                <w:rFonts w:cstheme="minorHAnsi"/>
              </w:rPr>
              <w:pPrChange w:id="43214" w:author="pete jones" w:date="2022-01-04T11:26:00Z">
                <w:pPr>
                  <w:keepNext/>
                </w:pPr>
              </w:pPrChange>
            </w:pPr>
            <w:ins w:id="43215" w:author="pete jones" w:date="2022-01-04T11:19:00Z">
              <w:r w:rsidRPr="00FF6A71">
                <w:rPr>
                  <w:rFonts w:cstheme="minorHAnsi"/>
                </w:rPr>
                <w:t>Answer</w:t>
              </w:r>
            </w:ins>
          </w:p>
        </w:tc>
        <w:tc>
          <w:tcPr>
            <w:tcW w:w="956" w:type="dxa"/>
            <w:noWrap/>
            <w:hideMark/>
            <w:tcPrChange w:id="43216" w:author="pete jones" w:date="2022-01-04T11:26:00Z">
              <w:tcPr>
                <w:tcW w:w="956" w:type="dxa"/>
                <w:noWrap/>
                <w:hideMark/>
              </w:tcPr>
            </w:tcPrChange>
          </w:tcPr>
          <w:p w14:paraId="21159E5B" w14:textId="77777777" w:rsidR="008E4B87" w:rsidRPr="00FF6A71" w:rsidRDefault="008E4B87">
            <w:pPr>
              <w:keepNext/>
              <w:spacing w:before="0" w:after="0" w:line="240" w:lineRule="auto"/>
              <w:rPr>
                <w:ins w:id="43217" w:author="pete jones" w:date="2022-01-04T11:19:00Z"/>
                <w:rFonts w:cstheme="minorHAnsi"/>
              </w:rPr>
              <w:pPrChange w:id="43218" w:author="pete jones" w:date="2022-01-04T11:26:00Z">
                <w:pPr>
                  <w:keepNext/>
                </w:pPr>
              </w:pPrChange>
            </w:pPr>
            <w:ins w:id="43219" w:author="pete jones" w:date="2022-01-04T11:19:00Z">
              <w:r w:rsidRPr="00FF6A71">
                <w:rPr>
                  <w:rFonts w:cstheme="minorHAnsi"/>
                </w:rPr>
                <w:t>%</w:t>
              </w:r>
            </w:ins>
          </w:p>
        </w:tc>
        <w:tc>
          <w:tcPr>
            <w:tcW w:w="803" w:type="dxa"/>
            <w:noWrap/>
            <w:hideMark/>
            <w:tcPrChange w:id="43220" w:author="pete jones" w:date="2022-01-04T11:26:00Z">
              <w:tcPr>
                <w:tcW w:w="803" w:type="dxa"/>
                <w:noWrap/>
                <w:hideMark/>
              </w:tcPr>
            </w:tcPrChange>
          </w:tcPr>
          <w:p w14:paraId="5568CB5F" w14:textId="77777777" w:rsidR="008E4B87" w:rsidRPr="00FF6A71" w:rsidRDefault="008E4B87">
            <w:pPr>
              <w:keepNext/>
              <w:spacing w:before="0" w:after="0" w:line="240" w:lineRule="auto"/>
              <w:rPr>
                <w:ins w:id="43221" w:author="pete jones" w:date="2022-01-04T11:19:00Z"/>
                <w:rFonts w:cstheme="minorHAnsi"/>
              </w:rPr>
              <w:pPrChange w:id="43222" w:author="pete jones" w:date="2022-01-04T11:26:00Z">
                <w:pPr>
                  <w:keepNext/>
                </w:pPr>
              </w:pPrChange>
            </w:pPr>
            <w:ins w:id="43223" w:author="pete jones" w:date="2022-01-04T11:19:00Z">
              <w:r w:rsidRPr="00FF6A71">
                <w:rPr>
                  <w:rFonts w:cstheme="minorHAnsi"/>
                </w:rPr>
                <w:t>Count</w:t>
              </w:r>
            </w:ins>
          </w:p>
        </w:tc>
      </w:tr>
      <w:tr w:rsidR="008E4B87" w:rsidRPr="00FF6A71" w14:paraId="46FCDB50" w14:textId="77777777" w:rsidTr="00120CAC">
        <w:trPr>
          <w:trHeight w:val="300"/>
          <w:jc w:val="center"/>
          <w:ins w:id="43224" w:author="pete jones" w:date="2022-01-04T11:19:00Z"/>
          <w:trPrChange w:id="43225" w:author="pete jones" w:date="2022-01-04T11:26:00Z">
            <w:trPr>
              <w:trHeight w:val="300"/>
              <w:jc w:val="center"/>
            </w:trPr>
          </w:trPrChange>
        </w:trPr>
        <w:tc>
          <w:tcPr>
            <w:tcW w:w="3220" w:type="dxa"/>
            <w:noWrap/>
            <w:hideMark/>
            <w:tcPrChange w:id="43226" w:author="pete jones" w:date="2022-01-04T11:26:00Z">
              <w:tcPr>
                <w:tcW w:w="3220" w:type="dxa"/>
                <w:noWrap/>
                <w:hideMark/>
              </w:tcPr>
            </w:tcPrChange>
          </w:tcPr>
          <w:p w14:paraId="59EE9FCA" w14:textId="77777777" w:rsidR="008E4B87" w:rsidRPr="00FF6A71" w:rsidRDefault="008E4B87">
            <w:pPr>
              <w:keepNext/>
              <w:spacing w:before="0" w:after="0" w:line="240" w:lineRule="auto"/>
              <w:rPr>
                <w:ins w:id="43227" w:author="pete jones" w:date="2022-01-04T11:19:00Z"/>
                <w:rFonts w:cstheme="minorHAnsi"/>
              </w:rPr>
              <w:pPrChange w:id="43228" w:author="pete jones" w:date="2022-01-04T11:26:00Z">
                <w:pPr>
                  <w:keepNext/>
                </w:pPr>
              </w:pPrChange>
            </w:pPr>
            <w:ins w:id="43229" w:author="pete jones" w:date="2022-01-04T11:19:00Z">
              <w:r w:rsidRPr="00FF6A71">
                <w:rPr>
                  <w:rFonts w:cstheme="minorHAnsi"/>
                </w:rPr>
                <w:t>Strongly agree</w:t>
              </w:r>
            </w:ins>
          </w:p>
        </w:tc>
        <w:tc>
          <w:tcPr>
            <w:tcW w:w="956" w:type="dxa"/>
            <w:noWrap/>
            <w:hideMark/>
            <w:tcPrChange w:id="43230" w:author="pete jones" w:date="2022-01-04T11:26:00Z">
              <w:tcPr>
                <w:tcW w:w="956" w:type="dxa"/>
                <w:noWrap/>
                <w:hideMark/>
              </w:tcPr>
            </w:tcPrChange>
          </w:tcPr>
          <w:p w14:paraId="3274FA6D" w14:textId="77777777" w:rsidR="008E4B87" w:rsidRPr="00FF6A71" w:rsidRDefault="008E4B87">
            <w:pPr>
              <w:keepNext/>
              <w:spacing w:before="0" w:after="0" w:line="240" w:lineRule="auto"/>
              <w:rPr>
                <w:ins w:id="43231" w:author="pete jones" w:date="2022-01-04T11:19:00Z"/>
                <w:rFonts w:cstheme="minorHAnsi"/>
              </w:rPr>
              <w:pPrChange w:id="43232" w:author="pete jones" w:date="2022-01-04T11:26:00Z">
                <w:pPr>
                  <w:keepNext/>
                </w:pPr>
              </w:pPrChange>
            </w:pPr>
            <w:ins w:id="43233" w:author="pete jones" w:date="2022-01-04T11:19:00Z">
              <w:r w:rsidRPr="00FF6A71">
                <w:rPr>
                  <w:rFonts w:cstheme="minorHAnsi"/>
                </w:rPr>
                <w:t>44.83%</w:t>
              </w:r>
            </w:ins>
          </w:p>
        </w:tc>
        <w:tc>
          <w:tcPr>
            <w:tcW w:w="803" w:type="dxa"/>
            <w:noWrap/>
            <w:hideMark/>
            <w:tcPrChange w:id="43234" w:author="pete jones" w:date="2022-01-04T11:26:00Z">
              <w:tcPr>
                <w:tcW w:w="803" w:type="dxa"/>
                <w:noWrap/>
                <w:hideMark/>
              </w:tcPr>
            </w:tcPrChange>
          </w:tcPr>
          <w:p w14:paraId="4CB7EC9B" w14:textId="77777777" w:rsidR="008E4B87" w:rsidRPr="00FF6A71" w:rsidRDefault="008E4B87">
            <w:pPr>
              <w:keepNext/>
              <w:spacing w:before="0" w:after="0" w:line="240" w:lineRule="auto"/>
              <w:rPr>
                <w:ins w:id="43235" w:author="pete jones" w:date="2022-01-04T11:19:00Z"/>
                <w:rFonts w:cstheme="minorHAnsi"/>
              </w:rPr>
              <w:pPrChange w:id="43236" w:author="pete jones" w:date="2022-01-04T11:26:00Z">
                <w:pPr>
                  <w:keepNext/>
                </w:pPr>
              </w:pPrChange>
            </w:pPr>
            <w:ins w:id="43237" w:author="pete jones" w:date="2022-01-04T11:19:00Z">
              <w:r w:rsidRPr="00FF6A71">
                <w:rPr>
                  <w:rFonts w:cstheme="minorHAnsi"/>
                </w:rPr>
                <w:t>13</w:t>
              </w:r>
            </w:ins>
          </w:p>
        </w:tc>
      </w:tr>
      <w:tr w:rsidR="008E4B87" w:rsidRPr="00FF6A71" w14:paraId="4FDCA184" w14:textId="77777777" w:rsidTr="00120CAC">
        <w:trPr>
          <w:trHeight w:val="300"/>
          <w:jc w:val="center"/>
          <w:ins w:id="43238" w:author="pete jones" w:date="2022-01-04T11:19:00Z"/>
          <w:trPrChange w:id="43239" w:author="pete jones" w:date="2022-01-04T11:26:00Z">
            <w:trPr>
              <w:trHeight w:val="300"/>
              <w:jc w:val="center"/>
            </w:trPr>
          </w:trPrChange>
        </w:trPr>
        <w:tc>
          <w:tcPr>
            <w:tcW w:w="3220" w:type="dxa"/>
            <w:noWrap/>
            <w:hideMark/>
            <w:tcPrChange w:id="43240" w:author="pete jones" w:date="2022-01-04T11:26:00Z">
              <w:tcPr>
                <w:tcW w:w="3220" w:type="dxa"/>
                <w:noWrap/>
                <w:hideMark/>
              </w:tcPr>
            </w:tcPrChange>
          </w:tcPr>
          <w:p w14:paraId="6D766034" w14:textId="77777777" w:rsidR="008E4B87" w:rsidRPr="00FF6A71" w:rsidRDefault="008E4B87">
            <w:pPr>
              <w:keepNext/>
              <w:spacing w:before="0" w:after="0" w:line="240" w:lineRule="auto"/>
              <w:rPr>
                <w:ins w:id="43241" w:author="pete jones" w:date="2022-01-04T11:19:00Z"/>
                <w:rFonts w:cstheme="minorHAnsi"/>
              </w:rPr>
              <w:pPrChange w:id="43242" w:author="pete jones" w:date="2022-01-04T11:26:00Z">
                <w:pPr>
                  <w:keepNext/>
                </w:pPr>
              </w:pPrChange>
            </w:pPr>
            <w:ins w:id="43243" w:author="pete jones" w:date="2022-01-04T11:19:00Z">
              <w:r w:rsidRPr="00FF6A71">
                <w:rPr>
                  <w:rFonts w:cstheme="minorHAnsi"/>
                </w:rPr>
                <w:t>Agree</w:t>
              </w:r>
            </w:ins>
          </w:p>
        </w:tc>
        <w:tc>
          <w:tcPr>
            <w:tcW w:w="956" w:type="dxa"/>
            <w:noWrap/>
            <w:hideMark/>
            <w:tcPrChange w:id="43244" w:author="pete jones" w:date="2022-01-04T11:26:00Z">
              <w:tcPr>
                <w:tcW w:w="956" w:type="dxa"/>
                <w:noWrap/>
                <w:hideMark/>
              </w:tcPr>
            </w:tcPrChange>
          </w:tcPr>
          <w:p w14:paraId="7155AA6A" w14:textId="77777777" w:rsidR="008E4B87" w:rsidRPr="00FF6A71" w:rsidRDefault="008E4B87">
            <w:pPr>
              <w:keepNext/>
              <w:spacing w:before="0" w:after="0" w:line="240" w:lineRule="auto"/>
              <w:rPr>
                <w:ins w:id="43245" w:author="pete jones" w:date="2022-01-04T11:19:00Z"/>
                <w:rFonts w:cstheme="minorHAnsi"/>
              </w:rPr>
              <w:pPrChange w:id="43246" w:author="pete jones" w:date="2022-01-04T11:26:00Z">
                <w:pPr>
                  <w:keepNext/>
                </w:pPr>
              </w:pPrChange>
            </w:pPr>
            <w:ins w:id="43247" w:author="pete jones" w:date="2022-01-04T11:19:00Z">
              <w:r w:rsidRPr="00FF6A71">
                <w:rPr>
                  <w:rFonts w:cstheme="minorHAnsi"/>
                </w:rPr>
                <w:t>24.14%</w:t>
              </w:r>
            </w:ins>
          </w:p>
        </w:tc>
        <w:tc>
          <w:tcPr>
            <w:tcW w:w="803" w:type="dxa"/>
            <w:noWrap/>
            <w:hideMark/>
            <w:tcPrChange w:id="43248" w:author="pete jones" w:date="2022-01-04T11:26:00Z">
              <w:tcPr>
                <w:tcW w:w="803" w:type="dxa"/>
                <w:noWrap/>
                <w:hideMark/>
              </w:tcPr>
            </w:tcPrChange>
          </w:tcPr>
          <w:p w14:paraId="7E77AAB3" w14:textId="77777777" w:rsidR="008E4B87" w:rsidRPr="00FF6A71" w:rsidRDefault="008E4B87">
            <w:pPr>
              <w:keepNext/>
              <w:spacing w:before="0" w:after="0" w:line="240" w:lineRule="auto"/>
              <w:rPr>
                <w:ins w:id="43249" w:author="pete jones" w:date="2022-01-04T11:19:00Z"/>
                <w:rFonts w:cstheme="minorHAnsi"/>
              </w:rPr>
              <w:pPrChange w:id="43250" w:author="pete jones" w:date="2022-01-04T11:26:00Z">
                <w:pPr>
                  <w:keepNext/>
                </w:pPr>
              </w:pPrChange>
            </w:pPr>
            <w:ins w:id="43251" w:author="pete jones" w:date="2022-01-04T11:19:00Z">
              <w:r w:rsidRPr="00FF6A71">
                <w:rPr>
                  <w:rFonts w:cstheme="minorHAnsi"/>
                </w:rPr>
                <w:t>7</w:t>
              </w:r>
            </w:ins>
          </w:p>
        </w:tc>
      </w:tr>
      <w:tr w:rsidR="008E4B87" w:rsidRPr="00FF6A71" w14:paraId="22AB2996" w14:textId="77777777" w:rsidTr="00120CAC">
        <w:trPr>
          <w:trHeight w:val="300"/>
          <w:jc w:val="center"/>
          <w:ins w:id="43252" w:author="pete jones" w:date="2022-01-04T11:19:00Z"/>
          <w:trPrChange w:id="43253" w:author="pete jones" w:date="2022-01-04T11:26:00Z">
            <w:trPr>
              <w:trHeight w:val="300"/>
              <w:jc w:val="center"/>
            </w:trPr>
          </w:trPrChange>
        </w:trPr>
        <w:tc>
          <w:tcPr>
            <w:tcW w:w="3220" w:type="dxa"/>
            <w:noWrap/>
            <w:hideMark/>
            <w:tcPrChange w:id="43254" w:author="pete jones" w:date="2022-01-04T11:26:00Z">
              <w:tcPr>
                <w:tcW w:w="3220" w:type="dxa"/>
                <w:noWrap/>
                <w:hideMark/>
              </w:tcPr>
            </w:tcPrChange>
          </w:tcPr>
          <w:p w14:paraId="5E2D34F8" w14:textId="77777777" w:rsidR="008E4B87" w:rsidRPr="00FF6A71" w:rsidRDefault="008E4B87">
            <w:pPr>
              <w:keepNext/>
              <w:spacing w:before="0" w:after="0" w:line="240" w:lineRule="auto"/>
              <w:rPr>
                <w:ins w:id="43255" w:author="pete jones" w:date="2022-01-04T11:19:00Z"/>
                <w:rFonts w:cstheme="minorHAnsi"/>
              </w:rPr>
              <w:pPrChange w:id="43256" w:author="pete jones" w:date="2022-01-04T11:26:00Z">
                <w:pPr>
                  <w:keepNext/>
                </w:pPr>
              </w:pPrChange>
            </w:pPr>
            <w:ins w:id="43257" w:author="pete jones" w:date="2022-01-04T11:19:00Z">
              <w:r w:rsidRPr="00FF6A71">
                <w:rPr>
                  <w:rFonts w:cstheme="minorHAnsi"/>
                </w:rPr>
                <w:t>Somewhat agree</w:t>
              </w:r>
            </w:ins>
          </w:p>
        </w:tc>
        <w:tc>
          <w:tcPr>
            <w:tcW w:w="956" w:type="dxa"/>
            <w:noWrap/>
            <w:hideMark/>
            <w:tcPrChange w:id="43258" w:author="pete jones" w:date="2022-01-04T11:26:00Z">
              <w:tcPr>
                <w:tcW w:w="956" w:type="dxa"/>
                <w:noWrap/>
                <w:hideMark/>
              </w:tcPr>
            </w:tcPrChange>
          </w:tcPr>
          <w:p w14:paraId="0755FD24" w14:textId="77777777" w:rsidR="008E4B87" w:rsidRPr="00FF6A71" w:rsidRDefault="008E4B87">
            <w:pPr>
              <w:keepNext/>
              <w:spacing w:before="0" w:after="0" w:line="240" w:lineRule="auto"/>
              <w:rPr>
                <w:ins w:id="43259" w:author="pete jones" w:date="2022-01-04T11:19:00Z"/>
                <w:rFonts w:cstheme="minorHAnsi"/>
              </w:rPr>
              <w:pPrChange w:id="43260" w:author="pete jones" w:date="2022-01-04T11:26:00Z">
                <w:pPr>
                  <w:keepNext/>
                </w:pPr>
              </w:pPrChange>
            </w:pPr>
            <w:ins w:id="43261" w:author="pete jones" w:date="2022-01-04T11:19:00Z">
              <w:r w:rsidRPr="00FF6A71">
                <w:rPr>
                  <w:rFonts w:cstheme="minorHAnsi"/>
                </w:rPr>
                <w:t>20.69%</w:t>
              </w:r>
            </w:ins>
          </w:p>
        </w:tc>
        <w:tc>
          <w:tcPr>
            <w:tcW w:w="803" w:type="dxa"/>
            <w:noWrap/>
            <w:hideMark/>
            <w:tcPrChange w:id="43262" w:author="pete jones" w:date="2022-01-04T11:26:00Z">
              <w:tcPr>
                <w:tcW w:w="803" w:type="dxa"/>
                <w:noWrap/>
                <w:hideMark/>
              </w:tcPr>
            </w:tcPrChange>
          </w:tcPr>
          <w:p w14:paraId="08DD08E7" w14:textId="77777777" w:rsidR="008E4B87" w:rsidRPr="00FF6A71" w:rsidRDefault="008E4B87">
            <w:pPr>
              <w:keepNext/>
              <w:spacing w:before="0" w:after="0" w:line="240" w:lineRule="auto"/>
              <w:rPr>
                <w:ins w:id="43263" w:author="pete jones" w:date="2022-01-04T11:19:00Z"/>
                <w:rFonts w:cstheme="minorHAnsi"/>
              </w:rPr>
              <w:pPrChange w:id="43264" w:author="pete jones" w:date="2022-01-04T11:26:00Z">
                <w:pPr>
                  <w:keepNext/>
                </w:pPr>
              </w:pPrChange>
            </w:pPr>
            <w:ins w:id="43265" w:author="pete jones" w:date="2022-01-04T11:19:00Z">
              <w:r w:rsidRPr="00FF6A71">
                <w:rPr>
                  <w:rFonts w:cstheme="minorHAnsi"/>
                </w:rPr>
                <w:t>6</w:t>
              </w:r>
            </w:ins>
          </w:p>
        </w:tc>
      </w:tr>
      <w:tr w:rsidR="008E4B87" w:rsidRPr="00FF6A71" w14:paraId="32C44A4C" w14:textId="77777777" w:rsidTr="00120CAC">
        <w:trPr>
          <w:trHeight w:val="300"/>
          <w:jc w:val="center"/>
          <w:ins w:id="43266" w:author="pete jones" w:date="2022-01-04T11:19:00Z"/>
          <w:trPrChange w:id="43267" w:author="pete jones" w:date="2022-01-04T11:26:00Z">
            <w:trPr>
              <w:trHeight w:val="300"/>
              <w:jc w:val="center"/>
            </w:trPr>
          </w:trPrChange>
        </w:trPr>
        <w:tc>
          <w:tcPr>
            <w:tcW w:w="3220" w:type="dxa"/>
            <w:noWrap/>
            <w:hideMark/>
            <w:tcPrChange w:id="43268" w:author="pete jones" w:date="2022-01-04T11:26:00Z">
              <w:tcPr>
                <w:tcW w:w="3220" w:type="dxa"/>
                <w:noWrap/>
                <w:hideMark/>
              </w:tcPr>
            </w:tcPrChange>
          </w:tcPr>
          <w:p w14:paraId="1B6724A7" w14:textId="77777777" w:rsidR="008E4B87" w:rsidRPr="00FF6A71" w:rsidRDefault="008E4B87">
            <w:pPr>
              <w:keepNext/>
              <w:spacing w:before="0" w:after="0" w:line="240" w:lineRule="auto"/>
              <w:rPr>
                <w:ins w:id="43269" w:author="pete jones" w:date="2022-01-04T11:19:00Z"/>
                <w:rFonts w:cstheme="minorHAnsi"/>
              </w:rPr>
              <w:pPrChange w:id="43270" w:author="pete jones" w:date="2022-01-04T11:26:00Z">
                <w:pPr>
                  <w:keepNext/>
                </w:pPr>
              </w:pPrChange>
            </w:pPr>
            <w:ins w:id="43271" w:author="pete jones" w:date="2022-01-04T11:19:00Z">
              <w:r w:rsidRPr="00FF6A71">
                <w:rPr>
                  <w:rFonts w:cstheme="minorHAnsi"/>
                </w:rPr>
                <w:t>Neither agree nor disagree</w:t>
              </w:r>
            </w:ins>
          </w:p>
        </w:tc>
        <w:tc>
          <w:tcPr>
            <w:tcW w:w="956" w:type="dxa"/>
            <w:noWrap/>
            <w:hideMark/>
            <w:tcPrChange w:id="43272" w:author="pete jones" w:date="2022-01-04T11:26:00Z">
              <w:tcPr>
                <w:tcW w:w="956" w:type="dxa"/>
                <w:noWrap/>
                <w:hideMark/>
              </w:tcPr>
            </w:tcPrChange>
          </w:tcPr>
          <w:p w14:paraId="5EF5E73E" w14:textId="77777777" w:rsidR="008E4B87" w:rsidRPr="00FF6A71" w:rsidRDefault="008E4B87">
            <w:pPr>
              <w:keepNext/>
              <w:spacing w:before="0" w:after="0" w:line="240" w:lineRule="auto"/>
              <w:rPr>
                <w:ins w:id="43273" w:author="pete jones" w:date="2022-01-04T11:19:00Z"/>
                <w:rFonts w:cstheme="minorHAnsi"/>
              </w:rPr>
              <w:pPrChange w:id="43274" w:author="pete jones" w:date="2022-01-04T11:26:00Z">
                <w:pPr>
                  <w:keepNext/>
                </w:pPr>
              </w:pPrChange>
            </w:pPr>
            <w:ins w:id="43275" w:author="pete jones" w:date="2022-01-04T11:19:00Z">
              <w:r w:rsidRPr="00FF6A71">
                <w:rPr>
                  <w:rFonts w:cstheme="minorHAnsi"/>
                </w:rPr>
                <w:t>6.90%</w:t>
              </w:r>
            </w:ins>
          </w:p>
        </w:tc>
        <w:tc>
          <w:tcPr>
            <w:tcW w:w="803" w:type="dxa"/>
            <w:noWrap/>
            <w:hideMark/>
            <w:tcPrChange w:id="43276" w:author="pete jones" w:date="2022-01-04T11:26:00Z">
              <w:tcPr>
                <w:tcW w:w="803" w:type="dxa"/>
                <w:noWrap/>
                <w:hideMark/>
              </w:tcPr>
            </w:tcPrChange>
          </w:tcPr>
          <w:p w14:paraId="1AB527CB" w14:textId="77777777" w:rsidR="008E4B87" w:rsidRPr="00FF6A71" w:rsidRDefault="008E4B87">
            <w:pPr>
              <w:keepNext/>
              <w:spacing w:before="0" w:after="0" w:line="240" w:lineRule="auto"/>
              <w:rPr>
                <w:ins w:id="43277" w:author="pete jones" w:date="2022-01-04T11:19:00Z"/>
                <w:rFonts w:cstheme="minorHAnsi"/>
              </w:rPr>
              <w:pPrChange w:id="43278" w:author="pete jones" w:date="2022-01-04T11:26:00Z">
                <w:pPr>
                  <w:keepNext/>
                </w:pPr>
              </w:pPrChange>
            </w:pPr>
            <w:ins w:id="43279" w:author="pete jones" w:date="2022-01-04T11:19:00Z">
              <w:r w:rsidRPr="00FF6A71">
                <w:rPr>
                  <w:rFonts w:cstheme="minorHAnsi"/>
                </w:rPr>
                <w:t>2</w:t>
              </w:r>
            </w:ins>
          </w:p>
        </w:tc>
      </w:tr>
      <w:tr w:rsidR="008E4B87" w:rsidRPr="00FF6A71" w14:paraId="4EB2AD9A" w14:textId="77777777" w:rsidTr="00120CAC">
        <w:trPr>
          <w:trHeight w:val="300"/>
          <w:jc w:val="center"/>
          <w:ins w:id="43280" w:author="pete jones" w:date="2022-01-04T11:19:00Z"/>
          <w:trPrChange w:id="43281" w:author="pete jones" w:date="2022-01-04T11:26:00Z">
            <w:trPr>
              <w:trHeight w:val="300"/>
              <w:jc w:val="center"/>
            </w:trPr>
          </w:trPrChange>
        </w:trPr>
        <w:tc>
          <w:tcPr>
            <w:tcW w:w="3220" w:type="dxa"/>
            <w:noWrap/>
            <w:hideMark/>
            <w:tcPrChange w:id="43282" w:author="pete jones" w:date="2022-01-04T11:26:00Z">
              <w:tcPr>
                <w:tcW w:w="3220" w:type="dxa"/>
                <w:noWrap/>
                <w:hideMark/>
              </w:tcPr>
            </w:tcPrChange>
          </w:tcPr>
          <w:p w14:paraId="2F631E40" w14:textId="77777777" w:rsidR="008E4B87" w:rsidRPr="00FF6A71" w:rsidRDefault="008E4B87">
            <w:pPr>
              <w:keepNext/>
              <w:spacing w:before="0" w:after="0" w:line="240" w:lineRule="auto"/>
              <w:rPr>
                <w:ins w:id="43283" w:author="pete jones" w:date="2022-01-04T11:19:00Z"/>
                <w:rFonts w:cstheme="minorHAnsi"/>
              </w:rPr>
              <w:pPrChange w:id="43284" w:author="pete jones" w:date="2022-01-04T11:26:00Z">
                <w:pPr>
                  <w:keepNext/>
                </w:pPr>
              </w:pPrChange>
            </w:pPr>
            <w:ins w:id="43285" w:author="pete jones" w:date="2022-01-04T11:19:00Z">
              <w:r w:rsidRPr="00FF6A71">
                <w:rPr>
                  <w:rFonts w:cstheme="minorHAnsi"/>
                </w:rPr>
                <w:t>Somewhat disagree</w:t>
              </w:r>
            </w:ins>
          </w:p>
        </w:tc>
        <w:tc>
          <w:tcPr>
            <w:tcW w:w="956" w:type="dxa"/>
            <w:noWrap/>
            <w:hideMark/>
            <w:tcPrChange w:id="43286" w:author="pete jones" w:date="2022-01-04T11:26:00Z">
              <w:tcPr>
                <w:tcW w:w="956" w:type="dxa"/>
                <w:noWrap/>
                <w:hideMark/>
              </w:tcPr>
            </w:tcPrChange>
          </w:tcPr>
          <w:p w14:paraId="088C5286" w14:textId="77777777" w:rsidR="008E4B87" w:rsidRPr="00FF6A71" w:rsidRDefault="008E4B87">
            <w:pPr>
              <w:keepNext/>
              <w:spacing w:before="0" w:after="0" w:line="240" w:lineRule="auto"/>
              <w:rPr>
                <w:ins w:id="43287" w:author="pete jones" w:date="2022-01-04T11:19:00Z"/>
                <w:rFonts w:cstheme="minorHAnsi"/>
              </w:rPr>
              <w:pPrChange w:id="43288" w:author="pete jones" w:date="2022-01-04T11:26:00Z">
                <w:pPr>
                  <w:keepNext/>
                </w:pPr>
              </w:pPrChange>
            </w:pPr>
            <w:ins w:id="43289" w:author="pete jones" w:date="2022-01-04T11:19:00Z">
              <w:r w:rsidRPr="00FF6A71">
                <w:rPr>
                  <w:rFonts w:cstheme="minorHAnsi"/>
                </w:rPr>
                <w:t>3.45%</w:t>
              </w:r>
            </w:ins>
          </w:p>
        </w:tc>
        <w:tc>
          <w:tcPr>
            <w:tcW w:w="803" w:type="dxa"/>
            <w:noWrap/>
            <w:hideMark/>
            <w:tcPrChange w:id="43290" w:author="pete jones" w:date="2022-01-04T11:26:00Z">
              <w:tcPr>
                <w:tcW w:w="803" w:type="dxa"/>
                <w:noWrap/>
                <w:hideMark/>
              </w:tcPr>
            </w:tcPrChange>
          </w:tcPr>
          <w:p w14:paraId="0A4686EB" w14:textId="77777777" w:rsidR="008E4B87" w:rsidRPr="00FF6A71" w:rsidRDefault="008E4B87">
            <w:pPr>
              <w:keepNext/>
              <w:spacing w:before="0" w:after="0" w:line="240" w:lineRule="auto"/>
              <w:rPr>
                <w:ins w:id="43291" w:author="pete jones" w:date="2022-01-04T11:19:00Z"/>
                <w:rFonts w:cstheme="minorHAnsi"/>
              </w:rPr>
              <w:pPrChange w:id="43292" w:author="pete jones" w:date="2022-01-04T11:26:00Z">
                <w:pPr>
                  <w:keepNext/>
                </w:pPr>
              </w:pPrChange>
            </w:pPr>
            <w:ins w:id="43293" w:author="pete jones" w:date="2022-01-04T11:19:00Z">
              <w:r w:rsidRPr="00FF6A71">
                <w:rPr>
                  <w:rFonts w:cstheme="minorHAnsi"/>
                </w:rPr>
                <w:t>1</w:t>
              </w:r>
            </w:ins>
          </w:p>
        </w:tc>
      </w:tr>
      <w:tr w:rsidR="008E4B87" w:rsidRPr="00FF6A71" w14:paraId="474B7012" w14:textId="77777777" w:rsidTr="00120CAC">
        <w:trPr>
          <w:trHeight w:val="300"/>
          <w:jc w:val="center"/>
          <w:ins w:id="43294" w:author="pete jones" w:date="2022-01-04T11:19:00Z"/>
          <w:trPrChange w:id="43295" w:author="pete jones" w:date="2022-01-04T11:26:00Z">
            <w:trPr>
              <w:trHeight w:val="300"/>
              <w:jc w:val="center"/>
            </w:trPr>
          </w:trPrChange>
        </w:trPr>
        <w:tc>
          <w:tcPr>
            <w:tcW w:w="3220" w:type="dxa"/>
            <w:noWrap/>
            <w:hideMark/>
            <w:tcPrChange w:id="43296" w:author="pete jones" w:date="2022-01-04T11:26:00Z">
              <w:tcPr>
                <w:tcW w:w="3220" w:type="dxa"/>
                <w:noWrap/>
                <w:hideMark/>
              </w:tcPr>
            </w:tcPrChange>
          </w:tcPr>
          <w:p w14:paraId="37BACAAE" w14:textId="77777777" w:rsidR="008E4B87" w:rsidRPr="00FF6A71" w:rsidRDefault="008E4B87">
            <w:pPr>
              <w:keepNext/>
              <w:spacing w:before="0" w:after="0" w:line="240" w:lineRule="auto"/>
              <w:rPr>
                <w:ins w:id="43297" w:author="pete jones" w:date="2022-01-04T11:19:00Z"/>
                <w:rFonts w:cstheme="minorHAnsi"/>
              </w:rPr>
              <w:pPrChange w:id="43298" w:author="pete jones" w:date="2022-01-04T11:26:00Z">
                <w:pPr>
                  <w:keepNext/>
                </w:pPr>
              </w:pPrChange>
            </w:pPr>
            <w:ins w:id="43299" w:author="pete jones" w:date="2022-01-04T11:19:00Z">
              <w:r w:rsidRPr="00FF6A71">
                <w:rPr>
                  <w:rFonts w:cstheme="minorHAnsi"/>
                </w:rPr>
                <w:t>Disagree</w:t>
              </w:r>
            </w:ins>
          </w:p>
        </w:tc>
        <w:tc>
          <w:tcPr>
            <w:tcW w:w="956" w:type="dxa"/>
            <w:noWrap/>
            <w:hideMark/>
            <w:tcPrChange w:id="43300" w:author="pete jones" w:date="2022-01-04T11:26:00Z">
              <w:tcPr>
                <w:tcW w:w="956" w:type="dxa"/>
                <w:noWrap/>
                <w:hideMark/>
              </w:tcPr>
            </w:tcPrChange>
          </w:tcPr>
          <w:p w14:paraId="13FE57F8" w14:textId="77777777" w:rsidR="008E4B87" w:rsidRPr="00FF6A71" w:rsidRDefault="008E4B87">
            <w:pPr>
              <w:keepNext/>
              <w:spacing w:before="0" w:after="0" w:line="240" w:lineRule="auto"/>
              <w:rPr>
                <w:ins w:id="43301" w:author="pete jones" w:date="2022-01-04T11:19:00Z"/>
                <w:rFonts w:cstheme="minorHAnsi"/>
              </w:rPr>
              <w:pPrChange w:id="43302" w:author="pete jones" w:date="2022-01-04T11:26:00Z">
                <w:pPr>
                  <w:keepNext/>
                </w:pPr>
              </w:pPrChange>
            </w:pPr>
            <w:ins w:id="43303" w:author="pete jones" w:date="2022-01-04T11:19:00Z">
              <w:r w:rsidRPr="00FF6A71">
                <w:rPr>
                  <w:rFonts w:cstheme="minorHAnsi"/>
                </w:rPr>
                <w:t>0.00%</w:t>
              </w:r>
            </w:ins>
          </w:p>
        </w:tc>
        <w:tc>
          <w:tcPr>
            <w:tcW w:w="803" w:type="dxa"/>
            <w:noWrap/>
            <w:hideMark/>
            <w:tcPrChange w:id="43304" w:author="pete jones" w:date="2022-01-04T11:26:00Z">
              <w:tcPr>
                <w:tcW w:w="803" w:type="dxa"/>
                <w:noWrap/>
                <w:hideMark/>
              </w:tcPr>
            </w:tcPrChange>
          </w:tcPr>
          <w:p w14:paraId="1F818802" w14:textId="77777777" w:rsidR="008E4B87" w:rsidRPr="00FF6A71" w:rsidRDefault="008E4B87">
            <w:pPr>
              <w:keepNext/>
              <w:spacing w:before="0" w:after="0" w:line="240" w:lineRule="auto"/>
              <w:rPr>
                <w:ins w:id="43305" w:author="pete jones" w:date="2022-01-04T11:19:00Z"/>
                <w:rFonts w:cstheme="minorHAnsi"/>
              </w:rPr>
              <w:pPrChange w:id="43306" w:author="pete jones" w:date="2022-01-04T11:26:00Z">
                <w:pPr>
                  <w:keepNext/>
                </w:pPr>
              </w:pPrChange>
            </w:pPr>
            <w:ins w:id="43307" w:author="pete jones" w:date="2022-01-04T11:19:00Z">
              <w:r w:rsidRPr="00FF6A71">
                <w:rPr>
                  <w:rFonts w:cstheme="minorHAnsi"/>
                </w:rPr>
                <w:t>0</w:t>
              </w:r>
            </w:ins>
          </w:p>
        </w:tc>
      </w:tr>
      <w:tr w:rsidR="008E4B87" w:rsidRPr="00FF6A71" w14:paraId="6449A2F8" w14:textId="77777777" w:rsidTr="00120CAC">
        <w:trPr>
          <w:trHeight w:val="300"/>
          <w:jc w:val="center"/>
          <w:ins w:id="43308" w:author="pete jones" w:date="2022-01-04T11:19:00Z"/>
          <w:trPrChange w:id="43309" w:author="pete jones" w:date="2022-01-04T11:26:00Z">
            <w:trPr>
              <w:trHeight w:val="300"/>
              <w:jc w:val="center"/>
            </w:trPr>
          </w:trPrChange>
        </w:trPr>
        <w:tc>
          <w:tcPr>
            <w:tcW w:w="3220" w:type="dxa"/>
            <w:noWrap/>
            <w:hideMark/>
            <w:tcPrChange w:id="43310" w:author="pete jones" w:date="2022-01-04T11:26:00Z">
              <w:tcPr>
                <w:tcW w:w="3220" w:type="dxa"/>
                <w:noWrap/>
                <w:hideMark/>
              </w:tcPr>
            </w:tcPrChange>
          </w:tcPr>
          <w:p w14:paraId="341736FC" w14:textId="77777777" w:rsidR="008E4B87" w:rsidRPr="00FF6A71" w:rsidRDefault="008E4B87">
            <w:pPr>
              <w:keepNext/>
              <w:spacing w:before="0" w:after="0" w:line="240" w:lineRule="auto"/>
              <w:rPr>
                <w:ins w:id="43311" w:author="pete jones" w:date="2022-01-04T11:19:00Z"/>
                <w:rFonts w:cstheme="minorHAnsi"/>
              </w:rPr>
              <w:pPrChange w:id="43312" w:author="pete jones" w:date="2022-01-04T11:26:00Z">
                <w:pPr>
                  <w:keepNext/>
                </w:pPr>
              </w:pPrChange>
            </w:pPr>
            <w:ins w:id="43313" w:author="pete jones" w:date="2022-01-04T11:19:00Z">
              <w:r w:rsidRPr="00FF6A71">
                <w:rPr>
                  <w:rFonts w:cstheme="minorHAnsi"/>
                </w:rPr>
                <w:t>Strongly disagree</w:t>
              </w:r>
            </w:ins>
          </w:p>
        </w:tc>
        <w:tc>
          <w:tcPr>
            <w:tcW w:w="956" w:type="dxa"/>
            <w:noWrap/>
            <w:hideMark/>
            <w:tcPrChange w:id="43314" w:author="pete jones" w:date="2022-01-04T11:26:00Z">
              <w:tcPr>
                <w:tcW w:w="956" w:type="dxa"/>
                <w:noWrap/>
                <w:hideMark/>
              </w:tcPr>
            </w:tcPrChange>
          </w:tcPr>
          <w:p w14:paraId="79A53038" w14:textId="77777777" w:rsidR="008E4B87" w:rsidRPr="00FF6A71" w:rsidRDefault="008E4B87">
            <w:pPr>
              <w:keepNext/>
              <w:spacing w:before="0" w:after="0" w:line="240" w:lineRule="auto"/>
              <w:rPr>
                <w:ins w:id="43315" w:author="pete jones" w:date="2022-01-04T11:19:00Z"/>
                <w:rFonts w:cstheme="minorHAnsi"/>
              </w:rPr>
              <w:pPrChange w:id="43316" w:author="pete jones" w:date="2022-01-04T11:26:00Z">
                <w:pPr>
                  <w:keepNext/>
                </w:pPr>
              </w:pPrChange>
            </w:pPr>
            <w:ins w:id="43317" w:author="pete jones" w:date="2022-01-04T11:19:00Z">
              <w:r w:rsidRPr="00FF6A71">
                <w:rPr>
                  <w:rFonts w:cstheme="minorHAnsi"/>
                </w:rPr>
                <w:t>0.00%</w:t>
              </w:r>
            </w:ins>
          </w:p>
        </w:tc>
        <w:tc>
          <w:tcPr>
            <w:tcW w:w="803" w:type="dxa"/>
            <w:noWrap/>
            <w:hideMark/>
            <w:tcPrChange w:id="43318" w:author="pete jones" w:date="2022-01-04T11:26:00Z">
              <w:tcPr>
                <w:tcW w:w="803" w:type="dxa"/>
                <w:noWrap/>
                <w:hideMark/>
              </w:tcPr>
            </w:tcPrChange>
          </w:tcPr>
          <w:p w14:paraId="5137C9E8" w14:textId="77777777" w:rsidR="008E4B87" w:rsidRPr="00FF6A71" w:rsidRDefault="008E4B87">
            <w:pPr>
              <w:keepNext/>
              <w:spacing w:before="0" w:after="0" w:line="240" w:lineRule="auto"/>
              <w:rPr>
                <w:ins w:id="43319" w:author="pete jones" w:date="2022-01-04T11:19:00Z"/>
                <w:rFonts w:cstheme="minorHAnsi"/>
              </w:rPr>
              <w:pPrChange w:id="43320" w:author="pete jones" w:date="2022-01-04T11:26:00Z">
                <w:pPr>
                  <w:keepNext/>
                </w:pPr>
              </w:pPrChange>
            </w:pPr>
            <w:ins w:id="43321" w:author="pete jones" w:date="2022-01-04T11:19:00Z">
              <w:r w:rsidRPr="00FF6A71">
                <w:rPr>
                  <w:rFonts w:cstheme="minorHAnsi"/>
                </w:rPr>
                <w:t>0</w:t>
              </w:r>
            </w:ins>
          </w:p>
        </w:tc>
      </w:tr>
      <w:tr w:rsidR="008E4B87" w:rsidRPr="00FF6A71" w14:paraId="6F352523" w14:textId="77777777" w:rsidTr="00120CAC">
        <w:trPr>
          <w:trHeight w:val="300"/>
          <w:jc w:val="center"/>
          <w:ins w:id="43322" w:author="pete jones" w:date="2022-01-04T11:19:00Z"/>
          <w:trPrChange w:id="43323" w:author="pete jones" w:date="2022-01-04T11:26:00Z">
            <w:trPr>
              <w:trHeight w:val="300"/>
              <w:jc w:val="center"/>
            </w:trPr>
          </w:trPrChange>
        </w:trPr>
        <w:tc>
          <w:tcPr>
            <w:tcW w:w="3220" w:type="dxa"/>
            <w:noWrap/>
            <w:hideMark/>
            <w:tcPrChange w:id="43324" w:author="pete jones" w:date="2022-01-04T11:26:00Z">
              <w:tcPr>
                <w:tcW w:w="3220" w:type="dxa"/>
                <w:noWrap/>
                <w:hideMark/>
              </w:tcPr>
            </w:tcPrChange>
          </w:tcPr>
          <w:p w14:paraId="77FDEE30" w14:textId="77777777" w:rsidR="008E4B87" w:rsidRPr="00FF6A71" w:rsidRDefault="008E4B87">
            <w:pPr>
              <w:keepNext/>
              <w:spacing w:before="0" w:after="0" w:line="240" w:lineRule="auto"/>
              <w:rPr>
                <w:ins w:id="43325" w:author="pete jones" w:date="2022-01-04T11:19:00Z"/>
                <w:rFonts w:cstheme="minorHAnsi"/>
              </w:rPr>
              <w:pPrChange w:id="43326" w:author="pete jones" w:date="2022-01-04T11:26:00Z">
                <w:pPr>
                  <w:keepNext/>
                </w:pPr>
              </w:pPrChange>
            </w:pPr>
            <w:ins w:id="43327" w:author="pete jones" w:date="2022-01-04T11:19:00Z">
              <w:r w:rsidRPr="00FF6A71">
                <w:rPr>
                  <w:rFonts w:cstheme="minorHAnsi"/>
                </w:rPr>
                <w:t>Total</w:t>
              </w:r>
            </w:ins>
          </w:p>
        </w:tc>
        <w:tc>
          <w:tcPr>
            <w:tcW w:w="956" w:type="dxa"/>
            <w:noWrap/>
            <w:hideMark/>
            <w:tcPrChange w:id="43328" w:author="pete jones" w:date="2022-01-04T11:26:00Z">
              <w:tcPr>
                <w:tcW w:w="956" w:type="dxa"/>
                <w:noWrap/>
                <w:hideMark/>
              </w:tcPr>
            </w:tcPrChange>
          </w:tcPr>
          <w:p w14:paraId="63A7AF6E" w14:textId="77777777" w:rsidR="008E4B87" w:rsidRPr="00FF6A71" w:rsidRDefault="008E4B87">
            <w:pPr>
              <w:keepNext/>
              <w:spacing w:before="0" w:after="0" w:line="240" w:lineRule="auto"/>
              <w:rPr>
                <w:ins w:id="43329" w:author="pete jones" w:date="2022-01-04T11:19:00Z"/>
                <w:rFonts w:cstheme="minorHAnsi"/>
              </w:rPr>
              <w:pPrChange w:id="43330" w:author="pete jones" w:date="2022-01-04T11:26:00Z">
                <w:pPr>
                  <w:keepNext/>
                </w:pPr>
              </w:pPrChange>
            </w:pPr>
            <w:ins w:id="43331" w:author="pete jones" w:date="2022-01-04T11:19:00Z">
              <w:r w:rsidRPr="00FF6A71">
                <w:rPr>
                  <w:rFonts w:cstheme="minorHAnsi"/>
                </w:rPr>
                <w:t>100%</w:t>
              </w:r>
            </w:ins>
          </w:p>
        </w:tc>
        <w:tc>
          <w:tcPr>
            <w:tcW w:w="803" w:type="dxa"/>
            <w:noWrap/>
            <w:hideMark/>
            <w:tcPrChange w:id="43332" w:author="pete jones" w:date="2022-01-04T11:26:00Z">
              <w:tcPr>
                <w:tcW w:w="803" w:type="dxa"/>
                <w:noWrap/>
                <w:hideMark/>
              </w:tcPr>
            </w:tcPrChange>
          </w:tcPr>
          <w:p w14:paraId="330202E0" w14:textId="77777777" w:rsidR="008E4B87" w:rsidRPr="00FF6A71" w:rsidRDefault="008E4B87">
            <w:pPr>
              <w:keepNext/>
              <w:spacing w:before="0" w:after="0" w:line="240" w:lineRule="auto"/>
              <w:rPr>
                <w:ins w:id="43333" w:author="pete jones" w:date="2022-01-04T11:19:00Z"/>
                <w:rFonts w:cstheme="minorHAnsi"/>
              </w:rPr>
              <w:pPrChange w:id="43334" w:author="pete jones" w:date="2022-01-04T11:26:00Z">
                <w:pPr>
                  <w:keepNext/>
                </w:pPr>
              </w:pPrChange>
            </w:pPr>
            <w:ins w:id="43335" w:author="pete jones" w:date="2022-01-04T11:19:00Z">
              <w:r w:rsidRPr="00FF6A71">
                <w:rPr>
                  <w:rFonts w:cstheme="minorHAnsi"/>
                </w:rPr>
                <w:t>29</w:t>
              </w:r>
            </w:ins>
          </w:p>
        </w:tc>
      </w:tr>
    </w:tbl>
    <w:p w14:paraId="4BCAF63E" w14:textId="75754FDB" w:rsidR="008E4B87" w:rsidRPr="00FF6A71" w:rsidRDefault="008E4B87" w:rsidP="008E4B87">
      <w:pPr>
        <w:keepNext/>
        <w:rPr>
          <w:ins w:id="43336" w:author="pete jones" w:date="2022-01-04T11:19:00Z"/>
          <w:rFonts w:cstheme="minorHAnsi"/>
        </w:rPr>
      </w:pPr>
      <w:ins w:id="43337" w:author="pete jones" w:date="2022-01-04T11:19:00Z">
        <w:r w:rsidRPr="00FF6A71">
          <w:rPr>
            <w:rFonts w:cstheme="minorHAnsi"/>
          </w:rPr>
          <w:t>Q2.5 Specialised education should provide in-demand skills and address the disconnect between employer needs and existing instruction</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3338" w:author="pete jones" w:date="2022-01-04T11:27: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3339">
          <w:tblGrid>
            <w:gridCol w:w="814"/>
            <w:gridCol w:w="814"/>
            <w:gridCol w:w="814"/>
            <w:gridCol w:w="814"/>
            <w:gridCol w:w="692"/>
            <w:gridCol w:w="692"/>
            <w:gridCol w:w="692"/>
            <w:gridCol w:w="692"/>
          </w:tblGrid>
        </w:tblGridChange>
      </w:tblGrid>
      <w:tr w:rsidR="008E4B87" w:rsidRPr="00FF6A71" w14:paraId="42D51488" w14:textId="77777777" w:rsidTr="00120CAC">
        <w:trPr>
          <w:trHeight w:val="300"/>
          <w:jc w:val="center"/>
          <w:ins w:id="43340" w:author="pete jones" w:date="2022-01-04T11:19:00Z"/>
          <w:trPrChange w:id="43341" w:author="pete jones" w:date="2022-01-04T11:27:00Z">
            <w:trPr>
              <w:trHeight w:val="300"/>
              <w:jc w:val="center"/>
            </w:trPr>
          </w:trPrChange>
        </w:trPr>
        <w:tc>
          <w:tcPr>
            <w:tcW w:w="814" w:type="dxa"/>
            <w:shd w:val="clear" w:color="auto" w:fill="E7E6E6" w:themeFill="background2"/>
            <w:vAlign w:val="center"/>
            <w:tcPrChange w:id="43342" w:author="pete jones" w:date="2022-01-04T11:27:00Z">
              <w:tcPr>
                <w:tcW w:w="814" w:type="dxa"/>
                <w:tcBorders>
                  <w:bottom w:val="single" w:sz="4" w:space="0" w:color="auto"/>
                </w:tcBorders>
                <w:shd w:val="clear" w:color="auto" w:fill="E7E6E6" w:themeFill="background2"/>
                <w:vAlign w:val="center"/>
              </w:tcPr>
            </w:tcPrChange>
          </w:tcPr>
          <w:p w14:paraId="44557D58" w14:textId="77777777" w:rsidR="008E4B87" w:rsidRPr="00FF6A71" w:rsidRDefault="008E4B87">
            <w:pPr>
              <w:keepNext/>
              <w:spacing w:before="0" w:after="0" w:line="240" w:lineRule="auto"/>
              <w:jc w:val="center"/>
              <w:rPr>
                <w:ins w:id="43343" w:author="pete jones" w:date="2022-01-04T11:19:00Z"/>
                <w:rFonts w:cstheme="minorHAnsi"/>
                <w:b/>
                <w:bCs/>
              </w:rPr>
              <w:pPrChange w:id="43344" w:author="pete jones" w:date="2022-01-04T11:27:00Z">
                <w:pPr>
                  <w:keepNext/>
                  <w:jc w:val="center"/>
                </w:pPr>
              </w:pPrChange>
            </w:pPr>
            <w:ins w:id="43345" w:author="pete jones" w:date="2022-01-04T11:19:00Z">
              <w:r w:rsidRPr="00FF6A71">
                <w:rPr>
                  <w:rFonts w:cstheme="minorHAnsi"/>
                  <w:b/>
                  <w:bCs/>
                </w:rPr>
                <w:t>scale</w:t>
              </w:r>
            </w:ins>
          </w:p>
        </w:tc>
        <w:tc>
          <w:tcPr>
            <w:tcW w:w="814" w:type="dxa"/>
            <w:shd w:val="clear" w:color="auto" w:fill="E7E6E6" w:themeFill="background2"/>
            <w:noWrap/>
            <w:vAlign w:val="center"/>
            <w:tcPrChange w:id="43346" w:author="pete jones" w:date="2022-01-04T11:27:00Z">
              <w:tcPr>
                <w:tcW w:w="814" w:type="dxa"/>
                <w:tcBorders>
                  <w:bottom w:val="single" w:sz="4" w:space="0" w:color="auto"/>
                </w:tcBorders>
                <w:shd w:val="clear" w:color="auto" w:fill="E7E6E6" w:themeFill="background2"/>
                <w:noWrap/>
                <w:vAlign w:val="center"/>
              </w:tcPr>
            </w:tcPrChange>
          </w:tcPr>
          <w:p w14:paraId="1EB66420" w14:textId="77777777" w:rsidR="008E4B87" w:rsidRPr="00FF6A71" w:rsidRDefault="008E4B87">
            <w:pPr>
              <w:keepNext/>
              <w:spacing w:before="0" w:after="0" w:line="240" w:lineRule="auto"/>
              <w:jc w:val="center"/>
              <w:rPr>
                <w:ins w:id="43347" w:author="pete jones" w:date="2022-01-04T11:19:00Z"/>
                <w:rFonts w:cstheme="minorHAnsi"/>
                <w:b/>
                <w:bCs/>
              </w:rPr>
              <w:pPrChange w:id="43348" w:author="pete jones" w:date="2022-01-04T11:27:00Z">
                <w:pPr>
                  <w:keepNext/>
                  <w:jc w:val="center"/>
                </w:pPr>
              </w:pPrChange>
            </w:pPr>
            <w:ins w:id="43349" w:author="pete jones" w:date="2022-01-04T11:19:00Z">
              <w:r w:rsidRPr="00FF6A71">
                <w:rPr>
                  <w:rFonts w:cstheme="minorHAnsi"/>
                  <w:b/>
                  <w:bCs/>
                </w:rPr>
                <w:t>1</w:t>
              </w:r>
            </w:ins>
          </w:p>
        </w:tc>
        <w:tc>
          <w:tcPr>
            <w:tcW w:w="814" w:type="dxa"/>
            <w:shd w:val="clear" w:color="auto" w:fill="E7E6E6" w:themeFill="background2"/>
            <w:noWrap/>
            <w:vAlign w:val="center"/>
            <w:tcPrChange w:id="43350" w:author="pete jones" w:date="2022-01-04T11:27:00Z">
              <w:tcPr>
                <w:tcW w:w="814" w:type="dxa"/>
                <w:tcBorders>
                  <w:bottom w:val="single" w:sz="4" w:space="0" w:color="auto"/>
                </w:tcBorders>
                <w:shd w:val="clear" w:color="auto" w:fill="E7E6E6" w:themeFill="background2"/>
                <w:noWrap/>
                <w:vAlign w:val="center"/>
              </w:tcPr>
            </w:tcPrChange>
          </w:tcPr>
          <w:p w14:paraId="562BDA38" w14:textId="77777777" w:rsidR="008E4B87" w:rsidRPr="00FF6A71" w:rsidRDefault="008E4B87">
            <w:pPr>
              <w:keepNext/>
              <w:spacing w:before="0" w:after="0" w:line="240" w:lineRule="auto"/>
              <w:jc w:val="center"/>
              <w:rPr>
                <w:ins w:id="43351" w:author="pete jones" w:date="2022-01-04T11:19:00Z"/>
                <w:rFonts w:cstheme="minorHAnsi"/>
                <w:b/>
                <w:bCs/>
              </w:rPr>
              <w:pPrChange w:id="43352" w:author="pete jones" w:date="2022-01-04T11:27:00Z">
                <w:pPr>
                  <w:keepNext/>
                  <w:jc w:val="center"/>
                </w:pPr>
              </w:pPrChange>
            </w:pPr>
            <w:ins w:id="43353" w:author="pete jones" w:date="2022-01-04T11:19:00Z">
              <w:r w:rsidRPr="00FF6A71">
                <w:rPr>
                  <w:rFonts w:cstheme="minorHAnsi"/>
                  <w:b/>
                  <w:bCs/>
                </w:rPr>
                <w:t>2</w:t>
              </w:r>
            </w:ins>
          </w:p>
        </w:tc>
        <w:tc>
          <w:tcPr>
            <w:tcW w:w="814" w:type="dxa"/>
            <w:shd w:val="clear" w:color="auto" w:fill="E7E6E6" w:themeFill="background2"/>
            <w:noWrap/>
            <w:vAlign w:val="center"/>
            <w:tcPrChange w:id="43354" w:author="pete jones" w:date="2022-01-04T11:27:00Z">
              <w:tcPr>
                <w:tcW w:w="814" w:type="dxa"/>
                <w:tcBorders>
                  <w:bottom w:val="single" w:sz="4" w:space="0" w:color="auto"/>
                </w:tcBorders>
                <w:shd w:val="clear" w:color="auto" w:fill="E7E6E6" w:themeFill="background2"/>
                <w:noWrap/>
                <w:vAlign w:val="center"/>
              </w:tcPr>
            </w:tcPrChange>
          </w:tcPr>
          <w:p w14:paraId="6B5F71D4" w14:textId="77777777" w:rsidR="008E4B87" w:rsidRPr="00FF6A71" w:rsidRDefault="008E4B87">
            <w:pPr>
              <w:keepNext/>
              <w:spacing w:before="0" w:after="0" w:line="240" w:lineRule="auto"/>
              <w:jc w:val="center"/>
              <w:rPr>
                <w:ins w:id="43355" w:author="pete jones" w:date="2022-01-04T11:19:00Z"/>
                <w:rFonts w:cstheme="minorHAnsi"/>
                <w:b/>
                <w:bCs/>
              </w:rPr>
              <w:pPrChange w:id="43356" w:author="pete jones" w:date="2022-01-04T11:27:00Z">
                <w:pPr>
                  <w:keepNext/>
                  <w:jc w:val="center"/>
                </w:pPr>
              </w:pPrChange>
            </w:pPr>
            <w:ins w:id="43357" w:author="pete jones" w:date="2022-01-04T11:19:00Z">
              <w:r w:rsidRPr="00FF6A71">
                <w:rPr>
                  <w:rFonts w:cstheme="minorHAnsi"/>
                  <w:b/>
                  <w:bCs/>
                </w:rPr>
                <w:t>3</w:t>
              </w:r>
            </w:ins>
          </w:p>
        </w:tc>
        <w:tc>
          <w:tcPr>
            <w:tcW w:w="692" w:type="dxa"/>
            <w:shd w:val="clear" w:color="auto" w:fill="E7E6E6" w:themeFill="background2"/>
            <w:noWrap/>
            <w:vAlign w:val="center"/>
            <w:tcPrChange w:id="43358" w:author="pete jones" w:date="2022-01-04T11:27:00Z">
              <w:tcPr>
                <w:tcW w:w="692" w:type="dxa"/>
                <w:tcBorders>
                  <w:bottom w:val="single" w:sz="4" w:space="0" w:color="auto"/>
                </w:tcBorders>
                <w:shd w:val="clear" w:color="auto" w:fill="E7E6E6" w:themeFill="background2"/>
                <w:noWrap/>
                <w:vAlign w:val="center"/>
              </w:tcPr>
            </w:tcPrChange>
          </w:tcPr>
          <w:p w14:paraId="479EC9E7" w14:textId="77777777" w:rsidR="008E4B87" w:rsidRPr="00FF6A71" w:rsidRDefault="008E4B87">
            <w:pPr>
              <w:keepNext/>
              <w:spacing w:before="0" w:after="0" w:line="240" w:lineRule="auto"/>
              <w:jc w:val="center"/>
              <w:rPr>
                <w:ins w:id="43359" w:author="pete jones" w:date="2022-01-04T11:19:00Z"/>
                <w:rFonts w:cstheme="minorHAnsi"/>
                <w:b/>
                <w:bCs/>
              </w:rPr>
              <w:pPrChange w:id="43360" w:author="pete jones" w:date="2022-01-04T11:27:00Z">
                <w:pPr>
                  <w:keepNext/>
                  <w:jc w:val="center"/>
                </w:pPr>
              </w:pPrChange>
            </w:pPr>
            <w:ins w:id="43361" w:author="pete jones" w:date="2022-01-04T11:19:00Z">
              <w:r w:rsidRPr="00FF6A71">
                <w:rPr>
                  <w:rFonts w:cstheme="minorHAnsi"/>
                  <w:b/>
                  <w:bCs/>
                </w:rPr>
                <w:t>4</w:t>
              </w:r>
            </w:ins>
          </w:p>
        </w:tc>
        <w:tc>
          <w:tcPr>
            <w:tcW w:w="692" w:type="dxa"/>
            <w:shd w:val="clear" w:color="auto" w:fill="E7E6E6" w:themeFill="background2"/>
            <w:noWrap/>
            <w:vAlign w:val="center"/>
            <w:tcPrChange w:id="43362" w:author="pete jones" w:date="2022-01-04T11:27:00Z">
              <w:tcPr>
                <w:tcW w:w="692" w:type="dxa"/>
                <w:tcBorders>
                  <w:bottom w:val="single" w:sz="4" w:space="0" w:color="auto"/>
                </w:tcBorders>
                <w:shd w:val="clear" w:color="auto" w:fill="E7E6E6" w:themeFill="background2"/>
                <w:noWrap/>
                <w:vAlign w:val="center"/>
              </w:tcPr>
            </w:tcPrChange>
          </w:tcPr>
          <w:p w14:paraId="31B46E5F" w14:textId="77777777" w:rsidR="008E4B87" w:rsidRPr="00FF6A71" w:rsidRDefault="008E4B87">
            <w:pPr>
              <w:keepNext/>
              <w:spacing w:before="0" w:after="0" w:line="240" w:lineRule="auto"/>
              <w:jc w:val="center"/>
              <w:rPr>
                <w:ins w:id="43363" w:author="pete jones" w:date="2022-01-04T11:19:00Z"/>
                <w:rFonts w:cstheme="minorHAnsi"/>
                <w:b/>
                <w:bCs/>
              </w:rPr>
              <w:pPrChange w:id="43364" w:author="pete jones" w:date="2022-01-04T11:27:00Z">
                <w:pPr>
                  <w:keepNext/>
                  <w:jc w:val="center"/>
                </w:pPr>
              </w:pPrChange>
            </w:pPr>
            <w:ins w:id="43365" w:author="pete jones" w:date="2022-01-04T11:19:00Z">
              <w:r w:rsidRPr="00FF6A71">
                <w:rPr>
                  <w:rFonts w:cstheme="minorHAnsi"/>
                  <w:b/>
                  <w:bCs/>
                </w:rPr>
                <w:t>5</w:t>
              </w:r>
            </w:ins>
          </w:p>
        </w:tc>
        <w:tc>
          <w:tcPr>
            <w:tcW w:w="692" w:type="dxa"/>
            <w:shd w:val="clear" w:color="auto" w:fill="E7E6E6" w:themeFill="background2"/>
            <w:noWrap/>
            <w:vAlign w:val="center"/>
            <w:tcPrChange w:id="43366" w:author="pete jones" w:date="2022-01-04T11:27:00Z">
              <w:tcPr>
                <w:tcW w:w="692" w:type="dxa"/>
                <w:tcBorders>
                  <w:bottom w:val="single" w:sz="4" w:space="0" w:color="auto"/>
                </w:tcBorders>
                <w:shd w:val="clear" w:color="auto" w:fill="E7E6E6" w:themeFill="background2"/>
                <w:noWrap/>
                <w:vAlign w:val="center"/>
              </w:tcPr>
            </w:tcPrChange>
          </w:tcPr>
          <w:p w14:paraId="71FB08FA" w14:textId="77777777" w:rsidR="008E4B87" w:rsidRPr="00FF6A71" w:rsidRDefault="008E4B87">
            <w:pPr>
              <w:keepNext/>
              <w:spacing w:before="0" w:after="0" w:line="240" w:lineRule="auto"/>
              <w:jc w:val="center"/>
              <w:rPr>
                <w:ins w:id="43367" w:author="pete jones" w:date="2022-01-04T11:19:00Z"/>
                <w:rFonts w:cstheme="minorHAnsi"/>
                <w:b/>
                <w:bCs/>
              </w:rPr>
              <w:pPrChange w:id="43368" w:author="pete jones" w:date="2022-01-04T11:27:00Z">
                <w:pPr>
                  <w:keepNext/>
                  <w:jc w:val="center"/>
                </w:pPr>
              </w:pPrChange>
            </w:pPr>
            <w:ins w:id="43369" w:author="pete jones" w:date="2022-01-04T11:19:00Z">
              <w:r w:rsidRPr="00FF6A71">
                <w:rPr>
                  <w:rFonts w:cstheme="minorHAnsi"/>
                  <w:b/>
                  <w:bCs/>
                </w:rPr>
                <w:t>6</w:t>
              </w:r>
            </w:ins>
          </w:p>
        </w:tc>
        <w:tc>
          <w:tcPr>
            <w:tcW w:w="692" w:type="dxa"/>
            <w:shd w:val="clear" w:color="auto" w:fill="E7E6E6" w:themeFill="background2"/>
            <w:noWrap/>
            <w:vAlign w:val="center"/>
            <w:tcPrChange w:id="43370" w:author="pete jones" w:date="2022-01-04T11:27:00Z">
              <w:tcPr>
                <w:tcW w:w="692" w:type="dxa"/>
                <w:tcBorders>
                  <w:bottom w:val="single" w:sz="4" w:space="0" w:color="auto"/>
                </w:tcBorders>
                <w:shd w:val="clear" w:color="auto" w:fill="E7E6E6" w:themeFill="background2"/>
                <w:noWrap/>
                <w:vAlign w:val="center"/>
              </w:tcPr>
            </w:tcPrChange>
          </w:tcPr>
          <w:p w14:paraId="46945030" w14:textId="77777777" w:rsidR="008E4B87" w:rsidRPr="00FF6A71" w:rsidRDefault="008E4B87">
            <w:pPr>
              <w:keepNext/>
              <w:spacing w:before="0" w:after="0" w:line="240" w:lineRule="auto"/>
              <w:jc w:val="center"/>
              <w:rPr>
                <w:ins w:id="43371" w:author="pete jones" w:date="2022-01-04T11:19:00Z"/>
                <w:rFonts w:cstheme="minorHAnsi"/>
                <w:b/>
                <w:bCs/>
              </w:rPr>
              <w:pPrChange w:id="43372" w:author="pete jones" w:date="2022-01-04T11:27:00Z">
                <w:pPr>
                  <w:keepNext/>
                  <w:jc w:val="center"/>
                </w:pPr>
              </w:pPrChange>
            </w:pPr>
            <w:ins w:id="43373" w:author="pete jones" w:date="2022-01-04T11:19:00Z">
              <w:r w:rsidRPr="00FF6A71">
                <w:rPr>
                  <w:rFonts w:cstheme="minorHAnsi"/>
                  <w:b/>
                  <w:bCs/>
                </w:rPr>
                <w:t>7</w:t>
              </w:r>
            </w:ins>
          </w:p>
        </w:tc>
      </w:tr>
      <w:tr w:rsidR="008E4B87" w:rsidRPr="00FF6A71" w14:paraId="2D65EB8F" w14:textId="77777777" w:rsidTr="00120CAC">
        <w:trPr>
          <w:trHeight w:val="300"/>
          <w:jc w:val="center"/>
          <w:ins w:id="43374" w:author="pete jones" w:date="2022-01-04T11:19:00Z"/>
          <w:trPrChange w:id="43375" w:author="pete jones" w:date="2022-01-04T11:27:00Z">
            <w:trPr>
              <w:trHeight w:val="300"/>
              <w:jc w:val="center"/>
            </w:trPr>
          </w:trPrChange>
        </w:trPr>
        <w:tc>
          <w:tcPr>
            <w:tcW w:w="814" w:type="dxa"/>
            <w:vAlign w:val="center"/>
            <w:tcPrChange w:id="43376" w:author="pete jones" w:date="2022-01-04T11:27:00Z">
              <w:tcPr>
                <w:tcW w:w="814" w:type="dxa"/>
                <w:tcBorders>
                  <w:right w:val="single" w:sz="4" w:space="0" w:color="auto"/>
                </w:tcBorders>
                <w:vAlign w:val="center"/>
              </w:tcPr>
            </w:tcPrChange>
          </w:tcPr>
          <w:p w14:paraId="0381901C" w14:textId="77777777" w:rsidR="008E4B87" w:rsidRPr="00FF6A71" w:rsidRDefault="008E4B87">
            <w:pPr>
              <w:keepNext/>
              <w:spacing w:before="0" w:after="0" w:line="240" w:lineRule="auto"/>
              <w:jc w:val="center"/>
              <w:rPr>
                <w:ins w:id="43377" w:author="pete jones" w:date="2022-01-04T11:19:00Z"/>
                <w:rFonts w:cstheme="minorHAnsi"/>
                <w:b/>
                <w:bCs/>
              </w:rPr>
              <w:pPrChange w:id="43378" w:author="pete jones" w:date="2022-01-04T11:27:00Z">
                <w:pPr>
                  <w:keepNext/>
                  <w:jc w:val="center"/>
                </w:pPr>
              </w:pPrChange>
            </w:pPr>
            <w:ins w:id="43379" w:author="pete jones" w:date="2022-01-04T11:19:00Z">
              <w:r w:rsidRPr="00FF6A71">
                <w:rPr>
                  <w:rFonts w:cstheme="minorHAnsi"/>
                  <w:b/>
                  <w:bCs/>
                </w:rPr>
                <w:t>%</w:t>
              </w:r>
            </w:ins>
          </w:p>
        </w:tc>
        <w:tc>
          <w:tcPr>
            <w:tcW w:w="814" w:type="dxa"/>
            <w:noWrap/>
            <w:vAlign w:val="center"/>
            <w:tcPrChange w:id="43380" w:author="pete jones" w:date="2022-01-04T11:27:00Z">
              <w:tcPr>
                <w:tcW w:w="814" w:type="dxa"/>
                <w:tcBorders>
                  <w:top w:val="single" w:sz="4" w:space="0" w:color="auto"/>
                  <w:left w:val="single" w:sz="4" w:space="0" w:color="auto"/>
                  <w:bottom w:val="nil"/>
                  <w:right w:val="nil"/>
                </w:tcBorders>
                <w:noWrap/>
                <w:vAlign w:val="center"/>
              </w:tcPr>
            </w:tcPrChange>
          </w:tcPr>
          <w:p w14:paraId="1C822876" w14:textId="77777777" w:rsidR="008E4B87" w:rsidRPr="00FF6A71" w:rsidRDefault="008E4B87">
            <w:pPr>
              <w:keepNext/>
              <w:spacing w:before="0" w:after="0" w:line="240" w:lineRule="auto"/>
              <w:jc w:val="center"/>
              <w:rPr>
                <w:ins w:id="43381" w:author="pete jones" w:date="2022-01-04T11:19:00Z"/>
                <w:rFonts w:ascii="Calibri" w:hAnsi="Calibri" w:cs="Calibri"/>
                <w:color w:val="000000"/>
                <w:sz w:val="22"/>
                <w:szCs w:val="22"/>
              </w:rPr>
              <w:pPrChange w:id="43382" w:author="pete jones" w:date="2022-01-04T11:27:00Z">
                <w:pPr>
                  <w:keepNext/>
                  <w:jc w:val="center"/>
                </w:pPr>
              </w:pPrChange>
            </w:pPr>
            <w:ins w:id="43383" w:author="pete jones" w:date="2022-01-04T11:19:00Z">
              <w:r w:rsidRPr="00FF6A71">
                <w:rPr>
                  <w:rFonts w:ascii="Calibri" w:hAnsi="Calibri" w:cs="Calibri"/>
                  <w:color w:val="000000"/>
                  <w:sz w:val="22"/>
                  <w:szCs w:val="22"/>
                </w:rPr>
                <w:t>44.8%</w:t>
              </w:r>
            </w:ins>
          </w:p>
        </w:tc>
        <w:tc>
          <w:tcPr>
            <w:tcW w:w="814" w:type="dxa"/>
            <w:noWrap/>
            <w:vAlign w:val="center"/>
            <w:tcPrChange w:id="43384" w:author="pete jones" w:date="2022-01-04T11:27:00Z">
              <w:tcPr>
                <w:tcW w:w="814" w:type="dxa"/>
                <w:tcBorders>
                  <w:top w:val="single" w:sz="4" w:space="0" w:color="auto"/>
                  <w:left w:val="nil"/>
                  <w:bottom w:val="nil"/>
                  <w:right w:val="nil"/>
                </w:tcBorders>
                <w:noWrap/>
                <w:vAlign w:val="center"/>
              </w:tcPr>
            </w:tcPrChange>
          </w:tcPr>
          <w:p w14:paraId="485709BD" w14:textId="77777777" w:rsidR="008E4B87" w:rsidRPr="00FF6A71" w:rsidRDefault="008E4B87">
            <w:pPr>
              <w:keepNext/>
              <w:spacing w:before="0" w:after="0" w:line="240" w:lineRule="auto"/>
              <w:jc w:val="center"/>
              <w:rPr>
                <w:ins w:id="43385" w:author="pete jones" w:date="2022-01-04T11:19:00Z"/>
                <w:rFonts w:ascii="Calibri" w:hAnsi="Calibri" w:cs="Calibri"/>
                <w:color w:val="000000"/>
                <w:sz w:val="22"/>
                <w:szCs w:val="22"/>
              </w:rPr>
              <w:pPrChange w:id="43386" w:author="pete jones" w:date="2022-01-04T11:27:00Z">
                <w:pPr>
                  <w:keepNext/>
                  <w:jc w:val="center"/>
                </w:pPr>
              </w:pPrChange>
            </w:pPr>
            <w:ins w:id="43387" w:author="pete jones" w:date="2022-01-04T11:19:00Z">
              <w:r w:rsidRPr="00FF6A71">
                <w:rPr>
                  <w:rFonts w:ascii="Calibri" w:hAnsi="Calibri" w:cs="Calibri"/>
                  <w:color w:val="000000"/>
                  <w:sz w:val="22"/>
                  <w:szCs w:val="22"/>
                </w:rPr>
                <w:t>24.1%</w:t>
              </w:r>
            </w:ins>
          </w:p>
        </w:tc>
        <w:tc>
          <w:tcPr>
            <w:tcW w:w="814" w:type="dxa"/>
            <w:noWrap/>
            <w:vAlign w:val="center"/>
            <w:tcPrChange w:id="43388" w:author="pete jones" w:date="2022-01-04T11:27:00Z">
              <w:tcPr>
                <w:tcW w:w="814" w:type="dxa"/>
                <w:tcBorders>
                  <w:top w:val="single" w:sz="4" w:space="0" w:color="auto"/>
                  <w:left w:val="nil"/>
                  <w:bottom w:val="nil"/>
                  <w:right w:val="nil"/>
                </w:tcBorders>
                <w:noWrap/>
                <w:vAlign w:val="center"/>
              </w:tcPr>
            </w:tcPrChange>
          </w:tcPr>
          <w:p w14:paraId="4E1D6D74" w14:textId="77777777" w:rsidR="008E4B87" w:rsidRPr="00FF6A71" w:rsidRDefault="008E4B87">
            <w:pPr>
              <w:keepNext/>
              <w:spacing w:before="0" w:after="0" w:line="240" w:lineRule="auto"/>
              <w:jc w:val="center"/>
              <w:rPr>
                <w:ins w:id="43389" w:author="pete jones" w:date="2022-01-04T11:19:00Z"/>
                <w:rFonts w:ascii="Calibri" w:hAnsi="Calibri" w:cs="Calibri"/>
                <w:color w:val="000000"/>
                <w:sz w:val="22"/>
                <w:szCs w:val="22"/>
              </w:rPr>
              <w:pPrChange w:id="43390" w:author="pete jones" w:date="2022-01-04T11:27:00Z">
                <w:pPr>
                  <w:keepNext/>
                  <w:jc w:val="center"/>
                </w:pPr>
              </w:pPrChange>
            </w:pPr>
            <w:ins w:id="43391" w:author="pete jones" w:date="2022-01-04T11:19:00Z">
              <w:r w:rsidRPr="00FF6A71">
                <w:rPr>
                  <w:rFonts w:ascii="Calibri" w:hAnsi="Calibri" w:cs="Calibri"/>
                  <w:color w:val="000000"/>
                  <w:sz w:val="22"/>
                  <w:szCs w:val="22"/>
                </w:rPr>
                <w:t>20.7%</w:t>
              </w:r>
            </w:ins>
          </w:p>
        </w:tc>
        <w:tc>
          <w:tcPr>
            <w:tcW w:w="692" w:type="dxa"/>
            <w:noWrap/>
            <w:vAlign w:val="center"/>
            <w:tcPrChange w:id="43392" w:author="pete jones" w:date="2022-01-04T11:27:00Z">
              <w:tcPr>
                <w:tcW w:w="692" w:type="dxa"/>
                <w:tcBorders>
                  <w:top w:val="single" w:sz="4" w:space="0" w:color="auto"/>
                  <w:left w:val="nil"/>
                  <w:bottom w:val="nil"/>
                  <w:right w:val="nil"/>
                </w:tcBorders>
                <w:noWrap/>
                <w:vAlign w:val="center"/>
              </w:tcPr>
            </w:tcPrChange>
          </w:tcPr>
          <w:p w14:paraId="59FCD427" w14:textId="77777777" w:rsidR="008E4B87" w:rsidRPr="00FF6A71" w:rsidRDefault="008E4B87">
            <w:pPr>
              <w:keepNext/>
              <w:spacing w:before="0" w:after="0" w:line="240" w:lineRule="auto"/>
              <w:jc w:val="center"/>
              <w:rPr>
                <w:ins w:id="43393" w:author="pete jones" w:date="2022-01-04T11:19:00Z"/>
                <w:rFonts w:ascii="Calibri" w:hAnsi="Calibri" w:cs="Calibri"/>
                <w:color w:val="000000"/>
                <w:sz w:val="22"/>
                <w:szCs w:val="22"/>
              </w:rPr>
              <w:pPrChange w:id="43394" w:author="pete jones" w:date="2022-01-04T11:27:00Z">
                <w:pPr>
                  <w:keepNext/>
                  <w:jc w:val="center"/>
                </w:pPr>
              </w:pPrChange>
            </w:pPr>
            <w:ins w:id="43395" w:author="pete jones" w:date="2022-01-04T11:19:00Z">
              <w:r w:rsidRPr="00FF6A71">
                <w:rPr>
                  <w:rFonts w:ascii="Calibri" w:hAnsi="Calibri" w:cs="Calibri"/>
                  <w:color w:val="000000"/>
                  <w:sz w:val="22"/>
                  <w:szCs w:val="22"/>
                </w:rPr>
                <w:t>6.9%</w:t>
              </w:r>
            </w:ins>
          </w:p>
        </w:tc>
        <w:tc>
          <w:tcPr>
            <w:tcW w:w="692" w:type="dxa"/>
            <w:noWrap/>
            <w:vAlign w:val="center"/>
            <w:tcPrChange w:id="43396" w:author="pete jones" w:date="2022-01-04T11:27:00Z">
              <w:tcPr>
                <w:tcW w:w="692" w:type="dxa"/>
                <w:tcBorders>
                  <w:top w:val="single" w:sz="4" w:space="0" w:color="auto"/>
                  <w:left w:val="nil"/>
                  <w:bottom w:val="nil"/>
                  <w:right w:val="nil"/>
                </w:tcBorders>
                <w:noWrap/>
                <w:vAlign w:val="center"/>
              </w:tcPr>
            </w:tcPrChange>
          </w:tcPr>
          <w:p w14:paraId="5363D447" w14:textId="77777777" w:rsidR="008E4B87" w:rsidRPr="00FF6A71" w:rsidRDefault="008E4B87">
            <w:pPr>
              <w:keepNext/>
              <w:spacing w:before="0" w:after="0" w:line="240" w:lineRule="auto"/>
              <w:jc w:val="center"/>
              <w:rPr>
                <w:ins w:id="43397" w:author="pete jones" w:date="2022-01-04T11:19:00Z"/>
                <w:rFonts w:ascii="Calibri" w:hAnsi="Calibri" w:cs="Calibri"/>
                <w:color w:val="000000"/>
                <w:sz w:val="22"/>
                <w:szCs w:val="22"/>
              </w:rPr>
              <w:pPrChange w:id="43398" w:author="pete jones" w:date="2022-01-04T11:27:00Z">
                <w:pPr>
                  <w:keepNext/>
                  <w:jc w:val="center"/>
                </w:pPr>
              </w:pPrChange>
            </w:pPr>
            <w:ins w:id="43399" w:author="pete jones" w:date="2022-01-04T11:19:00Z">
              <w:r w:rsidRPr="00FF6A71">
                <w:rPr>
                  <w:rFonts w:ascii="Calibri" w:hAnsi="Calibri" w:cs="Calibri"/>
                  <w:color w:val="000000"/>
                  <w:sz w:val="22"/>
                  <w:szCs w:val="22"/>
                </w:rPr>
                <w:t>3.5%</w:t>
              </w:r>
            </w:ins>
          </w:p>
        </w:tc>
        <w:tc>
          <w:tcPr>
            <w:tcW w:w="692" w:type="dxa"/>
            <w:noWrap/>
            <w:vAlign w:val="center"/>
            <w:tcPrChange w:id="43400" w:author="pete jones" w:date="2022-01-04T11:27:00Z">
              <w:tcPr>
                <w:tcW w:w="692" w:type="dxa"/>
                <w:tcBorders>
                  <w:top w:val="single" w:sz="4" w:space="0" w:color="auto"/>
                  <w:left w:val="nil"/>
                  <w:bottom w:val="nil"/>
                  <w:right w:val="nil"/>
                </w:tcBorders>
                <w:noWrap/>
                <w:vAlign w:val="center"/>
              </w:tcPr>
            </w:tcPrChange>
          </w:tcPr>
          <w:p w14:paraId="37D38827" w14:textId="77777777" w:rsidR="008E4B87" w:rsidRPr="00FF6A71" w:rsidRDefault="008E4B87">
            <w:pPr>
              <w:keepNext/>
              <w:spacing w:before="0" w:after="0" w:line="240" w:lineRule="auto"/>
              <w:jc w:val="center"/>
              <w:rPr>
                <w:ins w:id="43401" w:author="pete jones" w:date="2022-01-04T11:19:00Z"/>
                <w:rFonts w:ascii="Calibri" w:hAnsi="Calibri" w:cs="Calibri"/>
                <w:color w:val="000000"/>
                <w:sz w:val="22"/>
                <w:szCs w:val="22"/>
              </w:rPr>
              <w:pPrChange w:id="43402" w:author="pete jones" w:date="2022-01-04T11:27:00Z">
                <w:pPr>
                  <w:keepNext/>
                  <w:jc w:val="center"/>
                </w:pPr>
              </w:pPrChange>
            </w:pPr>
            <w:ins w:id="43403" w:author="pete jones" w:date="2022-01-04T11:19:00Z">
              <w:r w:rsidRPr="00FF6A71">
                <w:rPr>
                  <w:rFonts w:ascii="Calibri" w:hAnsi="Calibri" w:cs="Calibri"/>
                  <w:color w:val="000000"/>
                  <w:sz w:val="22"/>
                  <w:szCs w:val="22"/>
                </w:rPr>
                <w:t>0.0%</w:t>
              </w:r>
            </w:ins>
          </w:p>
        </w:tc>
        <w:tc>
          <w:tcPr>
            <w:tcW w:w="692" w:type="dxa"/>
            <w:noWrap/>
            <w:vAlign w:val="center"/>
            <w:tcPrChange w:id="43404" w:author="pete jones" w:date="2022-01-04T11:27:00Z">
              <w:tcPr>
                <w:tcW w:w="692" w:type="dxa"/>
                <w:tcBorders>
                  <w:top w:val="single" w:sz="4" w:space="0" w:color="auto"/>
                  <w:left w:val="nil"/>
                  <w:bottom w:val="nil"/>
                  <w:right w:val="nil"/>
                </w:tcBorders>
                <w:noWrap/>
                <w:vAlign w:val="center"/>
              </w:tcPr>
            </w:tcPrChange>
          </w:tcPr>
          <w:p w14:paraId="491B0A46" w14:textId="77777777" w:rsidR="008E4B87" w:rsidRPr="00FF6A71" w:rsidRDefault="008E4B87">
            <w:pPr>
              <w:keepNext/>
              <w:spacing w:before="0" w:after="0" w:line="240" w:lineRule="auto"/>
              <w:jc w:val="center"/>
              <w:rPr>
                <w:ins w:id="43405" w:author="pete jones" w:date="2022-01-04T11:19:00Z"/>
                <w:rFonts w:ascii="Calibri" w:hAnsi="Calibri" w:cs="Calibri"/>
                <w:color w:val="000000"/>
                <w:sz w:val="22"/>
                <w:szCs w:val="22"/>
              </w:rPr>
              <w:pPrChange w:id="43406" w:author="pete jones" w:date="2022-01-04T11:27:00Z">
                <w:pPr>
                  <w:keepNext/>
                  <w:jc w:val="center"/>
                </w:pPr>
              </w:pPrChange>
            </w:pPr>
            <w:ins w:id="43407" w:author="pete jones" w:date="2022-01-04T11:19:00Z">
              <w:r w:rsidRPr="00FF6A71">
                <w:rPr>
                  <w:rFonts w:ascii="Calibri" w:hAnsi="Calibri" w:cs="Calibri"/>
                  <w:color w:val="000000"/>
                  <w:sz w:val="22"/>
                  <w:szCs w:val="22"/>
                </w:rPr>
                <w:t>0.0%</w:t>
              </w:r>
            </w:ins>
          </w:p>
        </w:tc>
      </w:tr>
      <w:tr w:rsidR="008E4B87" w:rsidRPr="00FF6A71" w14:paraId="26118C05" w14:textId="77777777" w:rsidTr="00120CAC">
        <w:trPr>
          <w:trHeight w:val="300"/>
          <w:jc w:val="center"/>
          <w:ins w:id="43408" w:author="pete jones" w:date="2022-01-04T11:19:00Z"/>
          <w:trPrChange w:id="43409" w:author="pete jones" w:date="2022-01-04T11:27:00Z">
            <w:trPr>
              <w:trHeight w:val="300"/>
              <w:jc w:val="center"/>
            </w:trPr>
          </w:trPrChange>
        </w:trPr>
        <w:tc>
          <w:tcPr>
            <w:tcW w:w="814" w:type="dxa"/>
            <w:vAlign w:val="center"/>
            <w:tcPrChange w:id="43410" w:author="pete jones" w:date="2022-01-04T11:27:00Z">
              <w:tcPr>
                <w:tcW w:w="814" w:type="dxa"/>
                <w:tcBorders>
                  <w:right w:val="single" w:sz="4" w:space="0" w:color="auto"/>
                </w:tcBorders>
                <w:vAlign w:val="center"/>
              </w:tcPr>
            </w:tcPrChange>
          </w:tcPr>
          <w:p w14:paraId="3A0A9568" w14:textId="77777777" w:rsidR="008E4B87" w:rsidRPr="00FF6A71" w:rsidRDefault="008E4B87">
            <w:pPr>
              <w:keepNext/>
              <w:spacing w:before="0" w:after="0" w:line="240" w:lineRule="auto"/>
              <w:jc w:val="center"/>
              <w:rPr>
                <w:ins w:id="43411" w:author="pete jones" w:date="2022-01-04T11:19:00Z"/>
                <w:rFonts w:cstheme="minorHAnsi"/>
                <w:b/>
                <w:bCs/>
              </w:rPr>
              <w:pPrChange w:id="43412" w:author="pete jones" w:date="2022-01-04T11:27:00Z">
                <w:pPr>
                  <w:keepNext/>
                  <w:jc w:val="center"/>
                </w:pPr>
              </w:pPrChange>
            </w:pPr>
            <w:ins w:id="43413" w:author="pete jones" w:date="2022-01-04T11:19:00Z">
              <w:r w:rsidRPr="00FF6A71">
                <w:rPr>
                  <w:rFonts w:cstheme="minorHAnsi"/>
                  <w:b/>
                  <w:bCs/>
                </w:rPr>
                <w:t>Count</w:t>
              </w:r>
            </w:ins>
          </w:p>
        </w:tc>
        <w:tc>
          <w:tcPr>
            <w:tcW w:w="814" w:type="dxa"/>
            <w:noWrap/>
            <w:vAlign w:val="center"/>
            <w:hideMark/>
            <w:tcPrChange w:id="43414" w:author="pete jones" w:date="2022-01-04T11:27:00Z">
              <w:tcPr>
                <w:tcW w:w="814" w:type="dxa"/>
                <w:tcBorders>
                  <w:top w:val="nil"/>
                  <w:left w:val="single" w:sz="4" w:space="0" w:color="auto"/>
                  <w:bottom w:val="nil"/>
                  <w:right w:val="nil"/>
                </w:tcBorders>
                <w:noWrap/>
                <w:vAlign w:val="center"/>
                <w:hideMark/>
              </w:tcPr>
            </w:tcPrChange>
          </w:tcPr>
          <w:p w14:paraId="4312830F" w14:textId="77777777" w:rsidR="008E4B87" w:rsidRPr="00FF6A71" w:rsidRDefault="008E4B87">
            <w:pPr>
              <w:keepNext/>
              <w:spacing w:before="0" w:after="0" w:line="240" w:lineRule="auto"/>
              <w:jc w:val="center"/>
              <w:rPr>
                <w:ins w:id="43415" w:author="pete jones" w:date="2022-01-04T11:19:00Z"/>
                <w:rFonts w:ascii="Calibri" w:hAnsi="Calibri" w:cs="Calibri"/>
                <w:color w:val="000000"/>
                <w:sz w:val="22"/>
                <w:szCs w:val="22"/>
              </w:rPr>
              <w:pPrChange w:id="43416" w:author="pete jones" w:date="2022-01-04T11:27:00Z">
                <w:pPr>
                  <w:keepNext/>
                  <w:jc w:val="center"/>
                </w:pPr>
              </w:pPrChange>
            </w:pPr>
            <w:ins w:id="43417" w:author="pete jones" w:date="2022-01-04T11:19:00Z">
              <w:r w:rsidRPr="00FF6A71">
                <w:rPr>
                  <w:rFonts w:ascii="Calibri" w:hAnsi="Calibri" w:cs="Calibri"/>
                  <w:color w:val="000000"/>
                  <w:sz w:val="22"/>
                  <w:szCs w:val="22"/>
                </w:rPr>
                <w:t>13</w:t>
              </w:r>
            </w:ins>
          </w:p>
        </w:tc>
        <w:tc>
          <w:tcPr>
            <w:tcW w:w="814" w:type="dxa"/>
            <w:noWrap/>
            <w:vAlign w:val="center"/>
            <w:hideMark/>
            <w:tcPrChange w:id="43418" w:author="pete jones" w:date="2022-01-04T11:27:00Z">
              <w:tcPr>
                <w:tcW w:w="814" w:type="dxa"/>
                <w:tcBorders>
                  <w:top w:val="nil"/>
                  <w:left w:val="nil"/>
                  <w:bottom w:val="nil"/>
                  <w:right w:val="nil"/>
                </w:tcBorders>
                <w:noWrap/>
                <w:vAlign w:val="center"/>
                <w:hideMark/>
              </w:tcPr>
            </w:tcPrChange>
          </w:tcPr>
          <w:p w14:paraId="383AACD8" w14:textId="77777777" w:rsidR="008E4B87" w:rsidRPr="00FF6A71" w:rsidRDefault="008E4B87">
            <w:pPr>
              <w:keepNext/>
              <w:spacing w:before="0" w:after="0" w:line="240" w:lineRule="auto"/>
              <w:jc w:val="center"/>
              <w:rPr>
                <w:ins w:id="43419" w:author="pete jones" w:date="2022-01-04T11:19:00Z"/>
                <w:rFonts w:ascii="Calibri" w:hAnsi="Calibri" w:cs="Calibri"/>
                <w:color w:val="000000"/>
                <w:sz w:val="22"/>
                <w:szCs w:val="22"/>
              </w:rPr>
              <w:pPrChange w:id="43420" w:author="pete jones" w:date="2022-01-04T11:27:00Z">
                <w:pPr>
                  <w:keepNext/>
                  <w:jc w:val="center"/>
                </w:pPr>
              </w:pPrChange>
            </w:pPr>
            <w:ins w:id="43421" w:author="pete jones" w:date="2022-01-04T11:19:00Z">
              <w:r w:rsidRPr="00FF6A71">
                <w:rPr>
                  <w:rFonts w:ascii="Calibri" w:hAnsi="Calibri" w:cs="Calibri"/>
                  <w:color w:val="000000"/>
                  <w:sz w:val="22"/>
                  <w:szCs w:val="22"/>
                </w:rPr>
                <w:t>7</w:t>
              </w:r>
            </w:ins>
          </w:p>
        </w:tc>
        <w:tc>
          <w:tcPr>
            <w:tcW w:w="814" w:type="dxa"/>
            <w:noWrap/>
            <w:vAlign w:val="center"/>
            <w:hideMark/>
            <w:tcPrChange w:id="43422" w:author="pete jones" w:date="2022-01-04T11:27:00Z">
              <w:tcPr>
                <w:tcW w:w="814" w:type="dxa"/>
                <w:tcBorders>
                  <w:top w:val="nil"/>
                  <w:left w:val="nil"/>
                  <w:bottom w:val="nil"/>
                  <w:right w:val="nil"/>
                </w:tcBorders>
                <w:noWrap/>
                <w:vAlign w:val="center"/>
                <w:hideMark/>
              </w:tcPr>
            </w:tcPrChange>
          </w:tcPr>
          <w:p w14:paraId="3E059E81" w14:textId="77777777" w:rsidR="008E4B87" w:rsidRPr="00FF6A71" w:rsidRDefault="008E4B87">
            <w:pPr>
              <w:keepNext/>
              <w:spacing w:before="0" w:after="0" w:line="240" w:lineRule="auto"/>
              <w:jc w:val="center"/>
              <w:rPr>
                <w:ins w:id="43423" w:author="pete jones" w:date="2022-01-04T11:19:00Z"/>
                <w:rFonts w:ascii="Calibri" w:hAnsi="Calibri" w:cs="Calibri"/>
                <w:color w:val="000000"/>
                <w:sz w:val="22"/>
                <w:szCs w:val="22"/>
              </w:rPr>
              <w:pPrChange w:id="43424" w:author="pete jones" w:date="2022-01-04T11:27:00Z">
                <w:pPr>
                  <w:keepNext/>
                  <w:jc w:val="center"/>
                </w:pPr>
              </w:pPrChange>
            </w:pPr>
            <w:ins w:id="43425" w:author="pete jones" w:date="2022-01-04T11:19:00Z">
              <w:r w:rsidRPr="00FF6A71">
                <w:rPr>
                  <w:rFonts w:ascii="Calibri" w:hAnsi="Calibri" w:cs="Calibri"/>
                  <w:color w:val="000000"/>
                  <w:sz w:val="22"/>
                  <w:szCs w:val="22"/>
                </w:rPr>
                <w:t>6</w:t>
              </w:r>
            </w:ins>
          </w:p>
        </w:tc>
        <w:tc>
          <w:tcPr>
            <w:tcW w:w="692" w:type="dxa"/>
            <w:noWrap/>
            <w:vAlign w:val="center"/>
            <w:hideMark/>
            <w:tcPrChange w:id="43426" w:author="pete jones" w:date="2022-01-04T11:27:00Z">
              <w:tcPr>
                <w:tcW w:w="692" w:type="dxa"/>
                <w:tcBorders>
                  <w:top w:val="nil"/>
                  <w:left w:val="nil"/>
                  <w:bottom w:val="nil"/>
                  <w:right w:val="nil"/>
                </w:tcBorders>
                <w:noWrap/>
                <w:vAlign w:val="center"/>
                <w:hideMark/>
              </w:tcPr>
            </w:tcPrChange>
          </w:tcPr>
          <w:p w14:paraId="789E9200" w14:textId="77777777" w:rsidR="008E4B87" w:rsidRPr="00FF6A71" w:rsidRDefault="008E4B87">
            <w:pPr>
              <w:keepNext/>
              <w:spacing w:before="0" w:after="0" w:line="240" w:lineRule="auto"/>
              <w:jc w:val="center"/>
              <w:rPr>
                <w:ins w:id="43427" w:author="pete jones" w:date="2022-01-04T11:19:00Z"/>
                <w:rFonts w:ascii="Calibri" w:hAnsi="Calibri" w:cs="Calibri"/>
                <w:color w:val="000000"/>
                <w:sz w:val="22"/>
                <w:szCs w:val="22"/>
              </w:rPr>
              <w:pPrChange w:id="43428" w:author="pete jones" w:date="2022-01-04T11:27:00Z">
                <w:pPr>
                  <w:keepNext/>
                  <w:jc w:val="center"/>
                </w:pPr>
              </w:pPrChange>
            </w:pPr>
            <w:ins w:id="43429" w:author="pete jones" w:date="2022-01-04T11:19:00Z">
              <w:r w:rsidRPr="00FF6A71">
                <w:rPr>
                  <w:rFonts w:ascii="Calibri" w:hAnsi="Calibri" w:cs="Calibri"/>
                  <w:color w:val="000000"/>
                  <w:sz w:val="22"/>
                  <w:szCs w:val="22"/>
                </w:rPr>
                <w:t>2</w:t>
              </w:r>
            </w:ins>
          </w:p>
        </w:tc>
        <w:tc>
          <w:tcPr>
            <w:tcW w:w="692" w:type="dxa"/>
            <w:noWrap/>
            <w:vAlign w:val="center"/>
            <w:hideMark/>
            <w:tcPrChange w:id="43430" w:author="pete jones" w:date="2022-01-04T11:27:00Z">
              <w:tcPr>
                <w:tcW w:w="692" w:type="dxa"/>
                <w:tcBorders>
                  <w:top w:val="nil"/>
                  <w:left w:val="nil"/>
                  <w:bottom w:val="nil"/>
                  <w:right w:val="nil"/>
                </w:tcBorders>
                <w:noWrap/>
                <w:vAlign w:val="center"/>
                <w:hideMark/>
              </w:tcPr>
            </w:tcPrChange>
          </w:tcPr>
          <w:p w14:paraId="765413B7" w14:textId="77777777" w:rsidR="008E4B87" w:rsidRPr="00FF6A71" w:rsidRDefault="008E4B87">
            <w:pPr>
              <w:keepNext/>
              <w:spacing w:before="0" w:after="0" w:line="240" w:lineRule="auto"/>
              <w:jc w:val="center"/>
              <w:rPr>
                <w:ins w:id="43431" w:author="pete jones" w:date="2022-01-04T11:19:00Z"/>
                <w:rFonts w:ascii="Calibri" w:hAnsi="Calibri" w:cs="Calibri"/>
                <w:color w:val="000000"/>
                <w:sz w:val="22"/>
                <w:szCs w:val="22"/>
              </w:rPr>
              <w:pPrChange w:id="43432" w:author="pete jones" w:date="2022-01-04T11:27:00Z">
                <w:pPr>
                  <w:keepNext/>
                  <w:jc w:val="center"/>
                </w:pPr>
              </w:pPrChange>
            </w:pPr>
            <w:ins w:id="43433" w:author="pete jones" w:date="2022-01-04T11:19:00Z">
              <w:r w:rsidRPr="00FF6A71">
                <w:rPr>
                  <w:rFonts w:ascii="Calibri" w:hAnsi="Calibri" w:cs="Calibri"/>
                  <w:color w:val="000000"/>
                  <w:sz w:val="22"/>
                  <w:szCs w:val="22"/>
                </w:rPr>
                <w:t>1</w:t>
              </w:r>
            </w:ins>
          </w:p>
        </w:tc>
        <w:tc>
          <w:tcPr>
            <w:tcW w:w="692" w:type="dxa"/>
            <w:noWrap/>
            <w:vAlign w:val="center"/>
            <w:hideMark/>
            <w:tcPrChange w:id="43434" w:author="pete jones" w:date="2022-01-04T11:27:00Z">
              <w:tcPr>
                <w:tcW w:w="692" w:type="dxa"/>
                <w:tcBorders>
                  <w:top w:val="nil"/>
                  <w:left w:val="nil"/>
                  <w:bottom w:val="nil"/>
                  <w:right w:val="nil"/>
                </w:tcBorders>
                <w:noWrap/>
                <w:vAlign w:val="center"/>
                <w:hideMark/>
              </w:tcPr>
            </w:tcPrChange>
          </w:tcPr>
          <w:p w14:paraId="12854E4B" w14:textId="77777777" w:rsidR="008E4B87" w:rsidRPr="00FF6A71" w:rsidRDefault="008E4B87">
            <w:pPr>
              <w:keepNext/>
              <w:spacing w:before="0" w:after="0" w:line="240" w:lineRule="auto"/>
              <w:jc w:val="center"/>
              <w:rPr>
                <w:ins w:id="43435" w:author="pete jones" w:date="2022-01-04T11:19:00Z"/>
                <w:rFonts w:ascii="Calibri" w:hAnsi="Calibri" w:cs="Calibri"/>
                <w:color w:val="000000"/>
                <w:sz w:val="22"/>
                <w:szCs w:val="22"/>
              </w:rPr>
              <w:pPrChange w:id="43436" w:author="pete jones" w:date="2022-01-04T11:27:00Z">
                <w:pPr>
                  <w:keepNext/>
                  <w:jc w:val="center"/>
                </w:pPr>
              </w:pPrChange>
            </w:pPr>
            <w:ins w:id="43437" w:author="pete jones" w:date="2022-01-04T11:19:00Z">
              <w:r w:rsidRPr="00FF6A71">
                <w:rPr>
                  <w:rFonts w:ascii="Calibri" w:hAnsi="Calibri" w:cs="Calibri"/>
                  <w:color w:val="000000"/>
                  <w:sz w:val="22"/>
                  <w:szCs w:val="22"/>
                </w:rPr>
                <w:t>0</w:t>
              </w:r>
            </w:ins>
          </w:p>
        </w:tc>
        <w:tc>
          <w:tcPr>
            <w:tcW w:w="692" w:type="dxa"/>
            <w:noWrap/>
            <w:vAlign w:val="center"/>
            <w:hideMark/>
            <w:tcPrChange w:id="43438" w:author="pete jones" w:date="2022-01-04T11:27:00Z">
              <w:tcPr>
                <w:tcW w:w="692" w:type="dxa"/>
                <w:tcBorders>
                  <w:top w:val="nil"/>
                  <w:left w:val="nil"/>
                  <w:bottom w:val="nil"/>
                  <w:right w:val="nil"/>
                </w:tcBorders>
                <w:noWrap/>
                <w:vAlign w:val="center"/>
                <w:hideMark/>
              </w:tcPr>
            </w:tcPrChange>
          </w:tcPr>
          <w:p w14:paraId="1F193BA3" w14:textId="77777777" w:rsidR="008E4B87" w:rsidRPr="00FF6A71" w:rsidRDefault="008E4B87">
            <w:pPr>
              <w:keepNext/>
              <w:spacing w:before="0" w:after="0" w:line="240" w:lineRule="auto"/>
              <w:jc w:val="center"/>
              <w:rPr>
                <w:ins w:id="43439" w:author="pete jones" w:date="2022-01-04T11:19:00Z"/>
                <w:rFonts w:ascii="Calibri" w:hAnsi="Calibri" w:cs="Calibri"/>
                <w:color w:val="000000"/>
                <w:sz w:val="22"/>
                <w:szCs w:val="22"/>
              </w:rPr>
              <w:pPrChange w:id="43440" w:author="pete jones" w:date="2022-01-04T11:27:00Z">
                <w:pPr>
                  <w:keepNext/>
                  <w:jc w:val="center"/>
                </w:pPr>
              </w:pPrChange>
            </w:pPr>
            <w:ins w:id="43441" w:author="pete jones" w:date="2022-01-04T11:19:00Z">
              <w:r w:rsidRPr="00FF6A71">
                <w:rPr>
                  <w:rFonts w:ascii="Calibri" w:hAnsi="Calibri" w:cs="Calibri"/>
                  <w:color w:val="000000"/>
                  <w:sz w:val="22"/>
                  <w:szCs w:val="22"/>
                </w:rPr>
                <w:t>0</w:t>
              </w:r>
            </w:ins>
          </w:p>
        </w:tc>
      </w:tr>
    </w:tbl>
    <w:p w14:paraId="3F48C734" w14:textId="77777777" w:rsidR="008E4B87" w:rsidRPr="00FF6A71" w:rsidRDefault="008E4B87" w:rsidP="008E4B87">
      <w:pPr>
        <w:keepNext/>
        <w:rPr>
          <w:ins w:id="43442" w:author="pete jones" w:date="2022-01-04T11:19:00Z"/>
          <w:rFonts w:cstheme="minorHAnsi"/>
        </w:rPr>
      </w:pPr>
      <w:ins w:id="43443" w:author="pete jones" w:date="2022-01-04T11:19:00Z">
        <w:r w:rsidRPr="00FF6A71">
          <w:rPr>
            <w:rFonts w:cstheme="minorHAnsi"/>
          </w:rPr>
          <w:t>Q2.6 Educational curricula that impart the knowledge and skills that are relevant to the modern workplace are essential</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3444" w:author="pete jones" w:date="2022-01-04T11:27: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3445">
          <w:tblGrid>
            <w:gridCol w:w="814"/>
            <w:gridCol w:w="814"/>
            <w:gridCol w:w="814"/>
            <w:gridCol w:w="814"/>
            <w:gridCol w:w="692"/>
            <w:gridCol w:w="692"/>
            <w:gridCol w:w="692"/>
            <w:gridCol w:w="692"/>
          </w:tblGrid>
        </w:tblGridChange>
      </w:tblGrid>
      <w:tr w:rsidR="008E4B87" w:rsidRPr="00FF6A71" w14:paraId="5D5CDA63" w14:textId="77777777" w:rsidTr="00120CAC">
        <w:trPr>
          <w:trHeight w:val="300"/>
          <w:jc w:val="center"/>
          <w:ins w:id="43446" w:author="pete jones" w:date="2022-01-04T11:19:00Z"/>
          <w:trPrChange w:id="43447" w:author="pete jones" w:date="2022-01-04T11:27:00Z">
            <w:trPr>
              <w:trHeight w:val="300"/>
              <w:jc w:val="center"/>
            </w:trPr>
          </w:trPrChange>
        </w:trPr>
        <w:tc>
          <w:tcPr>
            <w:tcW w:w="814" w:type="dxa"/>
            <w:shd w:val="clear" w:color="auto" w:fill="E7E6E6" w:themeFill="background2"/>
            <w:vAlign w:val="center"/>
            <w:tcPrChange w:id="43448" w:author="pete jones" w:date="2022-01-04T11:27:00Z">
              <w:tcPr>
                <w:tcW w:w="814" w:type="dxa"/>
                <w:shd w:val="clear" w:color="auto" w:fill="E7E6E6" w:themeFill="background2"/>
                <w:vAlign w:val="center"/>
              </w:tcPr>
            </w:tcPrChange>
          </w:tcPr>
          <w:p w14:paraId="660EF81F" w14:textId="77777777" w:rsidR="008E4B87" w:rsidRPr="00FF6A71" w:rsidRDefault="008E4B87">
            <w:pPr>
              <w:keepNext/>
              <w:spacing w:before="0" w:after="0" w:line="240" w:lineRule="auto"/>
              <w:jc w:val="center"/>
              <w:rPr>
                <w:ins w:id="43449" w:author="pete jones" w:date="2022-01-04T11:19:00Z"/>
                <w:rFonts w:cstheme="minorHAnsi"/>
                <w:b/>
                <w:bCs/>
              </w:rPr>
              <w:pPrChange w:id="43450" w:author="pete jones" w:date="2022-01-04T11:27:00Z">
                <w:pPr>
                  <w:keepNext/>
                  <w:jc w:val="center"/>
                </w:pPr>
              </w:pPrChange>
            </w:pPr>
            <w:ins w:id="43451" w:author="pete jones" w:date="2022-01-04T11:19:00Z">
              <w:r w:rsidRPr="00FF6A71">
                <w:rPr>
                  <w:rFonts w:cstheme="minorHAnsi"/>
                  <w:b/>
                  <w:bCs/>
                </w:rPr>
                <w:t>scale</w:t>
              </w:r>
            </w:ins>
          </w:p>
        </w:tc>
        <w:tc>
          <w:tcPr>
            <w:tcW w:w="814" w:type="dxa"/>
            <w:shd w:val="clear" w:color="auto" w:fill="E7E6E6" w:themeFill="background2"/>
            <w:noWrap/>
            <w:vAlign w:val="center"/>
            <w:tcPrChange w:id="43452" w:author="pete jones" w:date="2022-01-04T11:27:00Z">
              <w:tcPr>
                <w:tcW w:w="814" w:type="dxa"/>
                <w:shd w:val="clear" w:color="auto" w:fill="E7E6E6" w:themeFill="background2"/>
                <w:noWrap/>
                <w:vAlign w:val="center"/>
              </w:tcPr>
            </w:tcPrChange>
          </w:tcPr>
          <w:p w14:paraId="67519C1E" w14:textId="77777777" w:rsidR="008E4B87" w:rsidRPr="00FF6A71" w:rsidRDefault="008E4B87">
            <w:pPr>
              <w:keepNext/>
              <w:spacing w:before="0" w:after="0" w:line="240" w:lineRule="auto"/>
              <w:jc w:val="center"/>
              <w:rPr>
                <w:ins w:id="43453" w:author="pete jones" w:date="2022-01-04T11:19:00Z"/>
                <w:rFonts w:cstheme="minorHAnsi"/>
                <w:b/>
                <w:bCs/>
              </w:rPr>
              <w:pPrChange w:id="43454" w:author="pete jones" w:date="2022-01-04T11:27:00Z">
                <w:pPr>
                  <w:keepNext/>
                  <w:jc w:val="center"/>
                </w:pPr>
              </w:pPrChange>
            </w:pPr>
            <w:ins w:id="43455" w:author="pete jones" w:date="2022-01-04T11:19:00Z">
              <w:r w:rsidRPr="00FF6A71">
                <w:rPr>
                  <w:rFonts w:cstheme="minorHAnsi"/>
                  <w:b/>
                  <w:bCs/>
                </w:rPr>
                <w:t>1</w:t>
              </w:r>
            </w:ins>
          </w:p>
        </w:tc>
        <w:tc>
          <w:tcPr>
            <w:tcW w:w="814" w:type="dxa"/>
            <w:shd w:val="clear" w:color="auto" w:fill="E7E6E6" w:themeFill="background2"/>
            <w:noWrap/>
            <w:vAlign w:val="center"/>
            <w:tcPrChange w:id="43456" w:author="pete jones" w:date="2022-01-04T11:27:00Z">
              <w:tcPr>
                <w:tcW w:w="814" w:type="dxa"/>
                <w:shd w:val="clear" w:color="auto" w:fill="E7E6E6" w:themeFill="background2"/>
                <w:noWrap/>
                <w:vAlign w:val="center"/>
              </w:tcPr>
            </w:tcPrChange>
          </w:tcPr>
          <w:p w14:paraId="40DF2974" w14:textId="77777777" w:rsidR="008E4B87" w:rsidRPr="00FF6A71" w:rsidRDefault="008E4B87">
            <w:pPr>
              <w:keepNext/>
              <w:spacing w:before="0" w:after="0" w:line="240" w:lineRule="auto"/>
              <w:jc w:val="center"/>
              <w:rPr>
                <w:ins w:id="43457" w:author="pete jones" w:date="2022-01-04T11:19:00Z"/>
                <w:rFonts w:cstheme="minorHAnsi"/>
                <w:b/>
                <w:bCs/>
              </w:rPr>
              <w:pPrChange w:id="43458" w:author="pete jones" w:date="2022-01-04T11:27:00Z">
                <w:pPr>
                  <w:keepNext/>
                  <w:jc w:val="center"/>
                </w:pPr>
              </w:pPrChange>
            </w:pPr>
            <w:ins w:id="43459" w:author="pete jones" w:date="2022-01-04T11:19:00Z">
              <w:r w:rsidRPr="00FF6A71">
                <w:rPr>
                  <w:rFonts w:cstheme="minorHAnsi"/>
                  <w:b/>
                  <w:bCs/>
                </w:rPr>
                <w:t>2</w:t>
              </w:r>
            </w:ins>
          </w:p>
        </w:tc>
        <w:tc>
          <w:tcPr>
            <w:tcW w:w="814" w:type="dxa"/>
            <w:shd w:val="clear" w:color="auto" w:fill="E7E6E6" w:themeFill="background2"/>
            <w:noWrap/>
            <w:vAlign w:val="center"/>
            <w:tcPrChange w:id="43460" w:author="pete jones" w:date="2022-01-04T11:27:00Z">
              <w:tcPr>
                <w:tcW w:w="814" w:type="dxa"/>
                <w:shd w:val="clear" w:color="auto" w:fill="E7E6E6" w:themeFill="background2"/>
                <w:noWrap/>
                <w:vAlign w:val="center"/>
              </w:tcPr>
            </w:tcPrChange>
          </w:tcPr>
          <w:p w14:paraId="4C4618F6" w14:textId="77777777" w:rsidR="008E4B87" w:rsidRPr="00FF6A71" w:rsidRDefault="008E4B87">
            <w:pPr>
              <w:keepNext/>
              <w:spacing w:before="0" w:after="0" w:line="240" w:lineRule="auto"/>
              <w:jc w:val="center"/>
              <w:rPr>
                <w:ins w:id="43461" w:author="pete jones" w:date="2022-01-04T11:19:00Z"/>
                <w:rFonts w:cstheme="minorHAnsi"/>
                <w:b/>
                <w:bCs/>
              </w:rPr>
              <w:pPrChange w:id="43462" w:author="pete jones" w:date="2022-01-04T11:27:00Z">
                <w:pPr>
                  <w:keepNext/>
                  <w:jc w:val="center"/>
                </w:pPr>
              </w:pPrChange>
            </w:pPr>
            <w:ins w:id="43463" w:author="pete jones" w:date="2022-01-04T11:19:00Z">
              <w:r w:rsidRPr="00FF6A71">
                <w:rPr>
                  <w:rFonts w:cstheme="minorHAnsi"/>
                  <w:b/>
                  <w:bCs/>
                </w:rPr>
                <w:t>3</w:t>
              </w:r>
            </w:ins>
          </w:p>
        </w:tc>
        <w:tc>
          <w:tcPr>
            <w:tcW w:w="692" w:type="dxa"/>
            <w:shd w:val="clear" w:color="auto" w:fill="E7E6E6" w:themeFill="background2"/>
            <w:noWrap/>
            <w:vAlign w:val="center"/>
            <w:tcPrChange w:id="43464" w:author="pete jones" w:date="2022-01-04T11:27:00Z">
              <w:tcPr>
                <w:tcW w:w="692" w:type="dxa"/>
                <w:shd w:val="clear" w:color="auto" w:fill="E7E6E6" w:themeFill="background2"/>
                <w:noWrap/>
                <w:vAlign w:val="center"/>
              </w:tcPr>
            </w:tcPrChange>
          </w:tcPr>
          <w:p w14:paraId="38387CB2" w14:textId="77777777" w:rsidR="008E4B87" w:rsidRPr="00FF6A71" w:rsidRDefault="008E4B87">
            <w:pPr>
              <w:keepNext/>
              <w:spacing w:before="0" w:after="0" w:line="240" w:lineRule="auto"/>
              <w:jc w:val="center"/>
              <w:rPr>
                <w:ins w:id="43465" w:author="pete jones" w:date="2022-01-04T11:19:00Z"/>
                <w:rFonts w:cstheme="minorHAnsi"/>
                <w:b/>
                <w:bCs/>
              </w:rPr>
              <w:pPrChange w:id="43466" w:author="pete jones" w:date="2022-01-04T11:27:00Z">
                <w:pPr>
                  <w:keepNext/>
                  <w:jc w:val="center"/>
                </w:pPr>
              </w:pPrChange>
            </w:pPr>
            <w:ins w:id="43467" w:author="pete jones" w:date="2022-01-04T11:19:00Z">
              <w:r w:rsidRPr="00FF6A71">
                <w:rPr>
                  <w:rFonts w:cstheme="minorHAnsi"/>
                  <w:b/>
                  <w:bCs/>
                </w:rPr>
                <w:t>4</w:t>
              </w:r>
            </w:ins>
          </w:p>
        </w:tc>
        <w:tc>
          <w:tcPr>
            <w:tcW w:w="692" w:type="dxa"/>
            <w:shd w:val="clear" w:color="auto" w:fill="E7E6E6" w:themeFill="background2"/>
            <w:noWrap/>
            <w:vAlign w:val="center"/>
            <w:tcPrChange w:id="43468" w:author="pete jones" w:date="2022-01-04T11:27:00Z">
              <w:tcPr>
                <w:tcW w:w="692" w:type="dxa"/>
                <w:shd w:val="clear" w:color="auto" w:fill="E7E6E6" w:themeFill="background2"/>
                <w:noWrap/>
                <w:vAlign w:val="center"/>
              </w:tcPr>
            </w:tcPrChange>
          </w:tcPr>
          <w:p w14:paraId="6A147EA5" w14:textId="77777777" w:rsidR="008E4B87" w:rsidRPr="00FF6A71" w:rsidRDefault="008E4B87">
            <w:pPr>
              <w:keepNext/>
              <w:spacing w:before="0" w:after="0" w:line="240" w:lineRule="auto"/>
              <w:jc w:val="center"/>
              <w:rPr>
                <w:ins w:id="43469" w:author="pete jones" w:date="2022-01-04T11:19:00Z"/>
                <w:rFonts w:cstheme="minorHAnsi"/>
                <w:b/>
                <w:bCs/>
              </w:rPr>
              <w:pPrChange w:id="43470" w:author="pete jones" w:date="2022-01-04T11:27:00Z">
                <w:pPr>
                  <w:keepNext/>
                  <w:jc w:val="center"/>
                </w:pPr>
              </w:pPrChange>
            </w:pPr>
            <w:ins w:id="43471" w:author="pete jones" w:date="2022-01-04T11:19:00Z">
              <w:r w:rsidRPr="00FF6A71">
                <w:rPr>
                  <w:rFonts w:cstheme="minorHAnsi"/>
                  <w:b/>
                  <w:bCs/>
                </w:rPr>
                <w:t>5</w:t>
              </w:r>
            </w:ins>
          </w:p>
        </w:tc>
        <w:tc>
          <w:tcPr>
            <w:tcW w:w="692" w:type="dxa"/>
            <w:shd w:val="clear" w:color="auto" w:fill="E7E6E6" w:themeFill="background2"/>
            <w:noWrap/>
            <w:vAlign w:val="center"/>
            <w:tcPrChange w:id="43472" w:author="pete jones" w:date="2022-01-04T11:27:00Z">
              <w:tcPr>
                <w:tcW w:w="692" w:type="dxa"/>
                <w:shd w:val="clear" w:color="auto" w:fill="E7E6E6" w:themeFill="background2"/>
                <w:noWrap/>
                <w:vAlign w:val="center"/>
              </w:tcPr>
            </w:tcPrChange>
          </w:tcPr>
          <w:p w14:paraId="2F4B72CF" w14:textId="77777777" w:rsidR="008E4B87" w:rsidRPr="00FF6A71" w:rsidRDefault="008E4B87">
            <w:pPr>
              <w:keepNext/>
              <w:spacing w:before="0" w:after="0" w:line="240" w:lineRule="auto"/>
              <w:jc w:val="center"/>
              <w:rPr>
                <w:ins w:id="43473" w:author="pete jones" w:date="2022-01-04T11:19:00Z"/>
                <w:rFonts w:cstheme="minorHAnsi"/>
                <w:b/>
                <w:bCs/>
              </w:rPr>
              <w:pPrChange w:id="43474" w:author="pete jones" w:date="2022-01-04T11:27:00Z">
                <w:pPr>
                  <w:keepNext/>
                  <w:jc w:val="center"/>
                </w:pPr>
              </w:pPrChange>
            </w:pPr>
            <w:ins w:id="43475" w:author="pete jones" w:date="2022-01-04T11:19:00Z">
              <w:r w:rsidRPr="00FF6A71">
                <w:rPr>
                  <w:rFonts w:cstheme="minorHAnsi"/>
                  <w:b/>
                  <w:bCs/>
                </w:rPr>
                <w:t>6</w:t>
              </w:r>
            </w:ins>
          </w:p>
        </w:tc>
        <w:tc>
          <w:tcPr>
            <w:tcW w:w="692" w:type="dxa"/>
            <w:shd w:val="clear" w:color="auto" w:fill="E7E6E6" w:themeFill="background2"/>
            <w:noWrap/>
            <w:vAlign w:val="center"/>
            <w:tcPrChange w:id="43476" w:author="pete jones" w:date="2022-01-04T11:27:00Z">
              <w:tcPr>
                <w:tcW w:w="692" w:type="dxa"/>
                <w:shd w:val="clear" w:color="auto" w:fill="E7E6E6" w:themeFill="background2"/>
                <w:noWrap/>
                <w:vAlign w:val="center"/>
              </w:tcPr>
            </w:tcPrChange>
          </w:tcPr>
          <w:p w14:paraId="7C803421" w14:textId="77777777" w:rsidR="008E4B87" w:rsidRPr="00FF6A71" w:rsidRDefault="008E4B87">
            <w:pPr>
              <w:keepNext/>
              <w:spacing w:before="0" w:after="0" w:line="240" w:lineRule="auto"/>
              <w:jc w:val="center"/>
              <w:rPr>
                <w:ins w:id="43477" w:author="pete jones" w:date="2022-01-04T11:19:00Z"/>
                <w:rFonts w:cstheme="minorHAnsi"/>
                <w:b/>
                <w:bCs/>
              </w:rPr>
              <w:pPrChange w:id="43478" w:author="pete jones" w:date="2022-01-04T11:27:00Z">
                <w:pPr>
                  <w:keepNext/>
                  <w:jc w:val="center"/>
                </w:pPr>
              </w:pPrChange>
            </w:pPr>
            <w:ins w:id="43479" w:author="pete jones" w:date="2022-01-04T11:19:00Z">
              <w:r w:rsidRPr="00FF6A71">
                <w:rPr>
                  <w:rFonts w:cstheme="minorHAnsi"/>
                  <w:b/>
                  <w:bCs/>
                </w:rPr>
                <w:t>7</w:t>
              </w:r>
            </w:ins>
          </w:p>
        </w:tc>
      </w:tr>
      <w:tr w:rsidR="008E4B87" w:rsidRPr="00FF6A71" w14:paraId="15ECA307" w14:textId="77777777" w:rsidTr="00120CAC">
        <w:trPr>
          <w:trHeight w:val="300"/>
          <w:jc w:val="center"/>
          <w:ins w:id="43480" w:author="pete jones" w:date="2022-01-04T11:19:00Z"/>
          <w:trPrChange w:id="43481" w:author="pete jones" w:date="2022-01-04T11:27:00Z">
            <w:trPr>
              <w:trHeight w:val="300"/>
              <w:jc w:val="center"/>
            </w:trPr>
          </w:trPrChange>
        </w:trPr>
        <w:tc>
          <w:tcPr>
            <w:tcW w:w="814" w:type="dxa"/>
            <w:vAlign w:val="center"/>
            <w:tcPrChange w:id="43482" w:author="pete jones" w:date="2022-01-04T11:27:00Z">
              <w:tcPr>
                <w:tcW w:w="814" w:type="dxa"/>
                <w:vAlign w:val="center"/>
              </w:tcPr>
            </w:tcPrChange>
          </w:tcPr>
          <w:p w14:paraId="4E32E04E" w14:textId="77777777" w:rsidR="008E4B87" w:rsidRPr="00FF6A71" w:rsidRDefault="008E4B87">
            <w:pPr>
              <w:keepNext/>
              <w:spacing w:before="0" w:after="0" w:line="240" w:lineRule="auto"/>
              <w:jc w:val="center"/>
              <w:rPr>
                <w:ins w:id="43483" w:author="pete jones" w:date="2022-01-04T11:19:00Z"/>
                <w:rFonts w:cstheme="minorHAnsi"/>
                <w:b/>
                <w:bCs/>
              </w:rPr>
              <w:pPrChange w:id="43484" w:author="pete jones" w:date="2022-01-04T11:27:00Z">
                <w:pPr>
                  <w:keepNext/>
                  <w:jc w:val="center"/>
                </w:pPr>
              </w:pPrChange>
            </w:pPr>
            <w:ins w:id="43485" w:author="pete jones" w:date="2022-01-04T11:19:00Z">
              <w:r w:rsidRPr="00FF6A71">
                <w:rPr>
                  <w:rFonts w:cstheme="minorHAnsi"/>
                  <w:b/>
                  <w:bCs/>
                </w:rPr>
                <w:t>%</w:t>
              </w:r>
            </w:ins>
          </w:p>
        </w:tc>
        <w:tc>
          <w:tcPr>
            <w:tcW w:w="814" w:type="dxa"/>
            <w:shd w:val="clear" w:color="auto" w:fill="auto"/>
            <w:noWrap/>
            <w:vAlign w:val="bottom"/>
            <w:tcPrChange w:id="43486" w:author="pete jones" w:date="2022-01-04T11:27:00Z">
              <w:tcPr>
                <w:tcW w:w="814" w:type="dxa"/>
                <w:tcBorders>
                  <w:top w:val="nil"/>
                  <w:left w:val="nil"/>
                  <w:bottom w:val="nil"/>
                  <w:right w:val="nil"/>
                </w:tcBorders>
                <w:shd w:val="clear" w:color="auto" w:fill="auto"/>
                <w:noWrap/>
                <w:vAlign w:val="bottom"/>
              </w:tcPr>
            </w:tcPrChange>
          </w:tcPr>
          <w:p w14:paraId="10D3F019" w14:textId="77777777" w:rsidR="008E4B87" w:rsidRPr="00FF6A71" w:rsidRDefault="008E4B87">
            <w:pPr>
              <w:keepNext/>
              <w:spacing w:before="0" w:after="0" w:line="240" w:lineRule="auto"/>
              <w:jc w:val="center"/>
              <w:rPr>
                <w:ins w:id="43487" w:author="pete jones" w:date="2022-01-04T11:19:00Z"/>
                <w:rFonts w:cstheme="minorHAnsi"/>
              </w:rPr>
              <w:pPrChange w:id="43488" w:author="pete jones" w:date="2022-01-04T11:27:00Z">
                <w:pPr>
                  <w:keepNext/>
                  <w:jc w:val="center"/>
                </w:pPr>
              </w:pPrChange>
            </w:pPr>
            <w:ins w:id="43489" w:author="pete jones" w:date="2022-01-04T11:19:00Z">
              <w:r w:rsidRPr="00FF6A71">
                <w:rPr>
                  <w:rFonts w:ascii="Calibri" w:hAnsi="Calibri" w:cs="Calibri"/>
                  <w:color w:val="000000"/>
                  <w:sz w:val="22"/>
                  <w:szCs w:val="22"/>
                </w:rPr>
                <w:t>66%</w:t>
              </w:r>
            </w:ins>
          </w:p>
        </w:tc>
        <w:tc>
          <w:tcPr>
            <w:tcW w:w="814" w:type="dxa"/>
            <w:shd w:val="clear" w:color="auto" w:fill="auto"/>
            <w:noWrap/>
            <w:vAlign w:val="bottom"/>
            <w:tcPrChange w:id="43490" w:author="pete jones" w:date="2022-01-04T11:27:00Z">
              <w:tcPr>
                <w:tcW w:w="814" w:type="dxa"/>
                <w:tcBorders>
                  <w:top w:val="nil"/>
                  <w:left w:val="nil"/>
                  <w:bottom w:val="nil"/>
                  <w:right w:val="nil"/>
                </w:tcBorders>
                <w:shd w:val="clear" w:color="auto" w:fill="auto"/>
                <w:noWrap/>
                <w:vAlign w:val="bottom"/>
              </w:tcPr>
            </w:tcPrChange>
          </w:tcPr>
          <w:p w14:paraId="2DAEA7CE" w14:textId="77777777" w:rsidR="008E4B87" w:rsidRPr="00FF6A71" w:rsidRDefault="008E4B87">
            <w:pPr>
              <w:keepNext/>
              <w:spacing w:before="0" w:after="0" w:line="240" w:lineRule="auto"/>
              <w:jc w:val="center"/>
              <w:rPr>
                <w:ins w:id="43491" w:author="pete jones" w:date="2022-01-04T11:19:00Z"/>
                <w:rFonts w:cstheme="minorHAnsi"/>
              </w:rPr>
              <w:pPrChange w:id="43492" w:author="pete jones" w:date="2022-01-04T11:27:00Z">
                <w:pPr>
                  <w:keepNext/>
                  <w:jc w:val="center"/>
                </w:pPr>
              </w:pPrChange>
            </w:pPr>
            <w:ins w:id="43493" w:author="pete jones" w:date="2022-01-04T11:19:00Z">
              <w:r w:rsidRPr="00FF6A71">
                <w:rPr>
                  <w:rFonts w:ascii="Calibri" w:hAnsi="Calibri" w:cs="Calibri"/>
                  <w:color w:val="000000"/>
                  <w:sz w:val="22"/>
                  <w:szCs w:val="22"/>
                </w:rPr>
                <w:t>28%</w:t>
              </w:r>
            </w:ins>
          </w:p>
        </w:tc>
        <w:tc>
          <w:tcPr>
            <w:tcW w:w="814" w:type="dxa"/>
            <w:shd w:val="clear" w:color="auto" w:fill="auto"/>
            <w:noWrap/>
            <w:vAlign w:val="bottom"/>
            <w:tcPrChange w:id="43494" w:author="pete jones" w:date="2022-01-04T11:27:00Z">
              <w:tcPr>
                <w:tcW w:w="814" w:type="dxa"/>
                <w:tcBorders>
                  <w:top w:val="nil"/>
                  <w:left w:val="nil"/>
                  <w:bottom w:val="nil"/>
                  <w:right w:val="nil"/>
                </w:tcBorders>
                <w:shd w:val="clear" w:color="auto" w:fill="auto"/>
                <w:noWrap/>
                <w:vAlign w:val="bottom"/>
              </w:tcPr>
            </w:tcPrChange>
          </w:tcPr>
          <w:p w14:paraId="20685092" w14:textId="77777777" w:rsidR="008E4B87" w:rsidRPr="00FF6A71" w:rsidRDefault="008E4B87">
            <w:pPr>
              <w:keepNext/>
              <w:spacing w:before="0" w:after="0" w:line="240" w:lineRule="auto"/>
              <w:jc w:val="center"/>
              <w:rPr>
                <w:ins w:id="43495" w:author="pete jones" w:date="2022-01-04T11:19:00Z"/>
                <w:rFonts w:cstheme="minorHAnsi"/>
              </w:rPr>
              <w:pPrChange w:id="43496" w:author="pete jones" w:date="2022-01-04T11:27:00Z">
                <w:pPr>
                  <w:keepNext/>
                  <w:jc w:val="center"/>
                </w:pPr>
              </w:pPrChange>
            </w:pPr>
            <w:ins w:id="43497"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3498" w:author="pete jones" w:date="2022-01-04T11:27:00Z">
              <w:tcPr>
                <w:tcW w:w="692" w:type="dxa"/>
                <w:tcBorders>
                  <w:top w:val="nil"/>
                  <w:left w:val="nil"/>
                  <w:bottom w:val="nil"/>
                  <w:right w:val="nil"/>
                </w:tcBorders>
                <w:shd w:val="clear" w:color="auto" w:fill="auto"/>
                <w:noWrap/>
                <w:vAlign w:val="bottom"/>
              </w:tcPr>
            </w:tcPrChange>
          </w:tcPr>
          <w:p w14:paraId="5CE7B67F" w14:textId="77777777" w:rsidR="008E4B87" w:rsidRPr="00FF6A71" w:rsidRDefault="008E4B87">
            <w:pPr>
              <w:keepNext/>
              <w:spacing w:before="0" w:after="0" w:line="240" w:lineRule="auto"/>
              <w:jc w:val="center"/>
              <w:rPr>
                <w:ins w:id="43499" w:author="pete jones" w:date="2022-01-04T11:19:00Z"/>
                <w:rFonts w:cstheme="minorHAnsi"/>
              </w:rPr>
              <w:pPrChange w:id="43500" w:author="pete jones" w:date="2022-01-04T11:27:00Z">
                <w:pPr>
                  <w:keepNext/>
                  <w:jc w:val="center"/>
                </w:pPr>
              </w:pPrChange>
            </w:pPr>
            <w:ins w:id="4350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502" w:author="pete jones" w:date="2022-01-04T11:27:00Z">
              <w:tcPr>
                <w:tcW w:w="692" w:type="dxa"/>
                <w:tcBorders>
                  <w:top w:val="nil"/>
                  <w:left w:val="nil"/>
                  <w:bottom w:val="nil"/>
                  <w:right w:val="nil"/>
                </w:tcBorders>
                <w:shd w:val="clear" w:color="auto" w:fill="auto"/>
                <w:noWrap/>
                <w:vAlign w:val="bottom"/>
              </w:tcPr>
            </w:tcPrChange>
          </w:tcPr>
          <w:p w14:paraId="40510E96" w14:textId="77777777" w:rsidR="008E4B87" w:rsidRPr="00FF6A71" w:rsidRDefault="008E4B87">
            <w:pPr>
              <w:keepNext/>
              <w:spacing w:before="0" w:after="0" w:line="240" w:lineRule="auto"/>
              <w:jc w:val="center"/>
              <w:rPr>
                <w:ins w:id="43503" w:author="pete jones" w:date="2022-01-04T11:19:00Z"/>
                <w:rFonts w:cstheme="minorHAnsi"/>
              </w:rPr>
              <w:pPrChange w:id="43504" w:author="pete jones" w:date="2022-01-04T11:27:00Z">
                <w:pPr>
                  <w:keepNext/>
                  <w:jc w:val="center"/>
                </w:pPr>
              </w:pPrChange>
            </w:pPr>
            <w:ins w:id="43505"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3506" w:author="pete jones" w:date="2022-01-04T11:27:00Z">
              <w:tcPr>
                <w:tcW w:w="692" w:type="dxa"/>
                <w:tcBorders>
                  <w:top w:val="nil"/>
                  <w:left w:val="nil"/>
                  <w:bottom w:val="nil"/>
                  <w:right w:val="nil"/>
                </w:tcBorders>
                <w:shd w:val="clear" w:color="auto" w:fill="auto"/>
                <w:noWrap/>
                <w:vAlign w:val="bottom"/>
              </w:tcPr>
            </w:tcPrChange>
          </w:tcPr>
          <w:p w14:paraId="00A97247" w14:textId="77777777" w:rsidR="008E4B87" w:rsidRPr="00FF6A71" w:rsidRDefault="008E4B87">
            <w:pPr>
              <w:keepNext/>
              <w:spacing w:before="0" w:after="0" w:line="240" w:lineRule="auto"/>
              <w:jc w:val="center"/>
              <w:rPr>
                <w:ins w:id="43507" w:author="pete jones" w:date="2022-01-04T11:19:00Z"/>
                <w:rFonts w:cstheme="minorHAnsi"/>
              </w:rPr>
              <w:pPrChange w:id="43508" w:author="pete jones" w:date="2022-01-04T11:27:00Z">
                <w:pPr>
                  <w:keepNext/>
                  <w:jc w:val="center"/>
                </w:pPr>
              </w:pPrChange>
            </w:pPr>
            <w:ins w:id="43509"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510" w:author="pete jones" w:date="2022-01-04T11:27:00Z">
              <w:tcPr>
                <w:tcW w:w="692" w:type="dxa"/>
                <w:tcBorders>
                  <w:top w:val="nil"/>
                  <w:left w:val="nil"/>
                  <w:bottom w:val="nil"/>
                  <w:right w:val="nil"/>
                </w:tcBorders>
                <w:shd w:val="clear" w:color="auto" w:fill="auto"/>
                <w:noWrap/>
                <w:vAlign w:val="bottom"/>
              </w:tcPr>
            </w:tcPrChange>
          </w:tcPr>
          <w:p w14:paraId="7F91C2D7" w14:textId="77777777" w:rsidR="008E4B87" w:rsidRPr="00FF6A71" w:rsidRDefault="008E4B87">
            <w:pPr>
              <w:keepNext/>
              <w:spacing w:before="0" w:after="0" w:line="240" w:lineRule="auto"/>
              <w:jc w:val="center"/>
              <w:rPr>
                <w:ins w:id="43511" w:author="pete jones" w:date="2022-01-04T11:19:00Z"/>
                <w:rFonts w:cstheme="minorHAnsi"/>
              </w:rPr>
              <w:pPrChange w:id="43512" w:author="pete jones" w:date="2022-01-04T11:27:00Z">
                <w:pPr>
                  <w:keepNext/>
                  <w:jc w:val="center"/>
                </w:pPr>
              </w:pPrChange>
            </w:pPr>
            <w:ins w:id="43513" w:author="pete jones" w:date="2022-01-04T11:19:00Z">
              <w:r w:rsidRPr="00FF6A71">
                <w:rPr>
                  <w:rFonts w:ascii="Calibri" w:hAnsi="Calibri" w:cs="Calibri"/>
                  <w:color w:val="000000"/>
                  <w:sz w:val="22"/>
                  <w:szCs w:val="22"/>
                </w:rPr>
                <w:t>0%</w:t>
              </w:r>
            </w:ins>
          </w:p>
        </w:tc>
      </w:tr>
      <w:tr w:rsidR="008E4B87" w:rsidRPr="00FF6A71" w14:paraId="0ED37C74" w14:textId="77777777" w:rsidTr="00120CAC">
        <w:trPr>
          <w:trHeight w:val="300"/>
          <w:jc w:val="center"/>
          <w:ins w:id="43514" w:author="pete jones" w:date="2022-01-04T11:19:00Z"/>
          <w:trPrChange w:id="43515" w:author="pete jones" w:date="2022-01-04T11:27:00Z">
            <w:trPr>
              <w:trHeight w:val="300"/>
              <w:jc w:val="center"/>
            </w:trPr>
          </w:trPrChange>
        </w:trPr>
        <w:tc>
          <w:tcPr>
            <w:tcW w:w="814" w:type="dxa"/>
            <w:vAlign w:val="center"/>
            <w:tcPrChange w:id="43516" w:author="pete jones" w:date="2022-01-04T11:27:00Z">
              <w:tcPr>
                <w:tcW w:w="814" w:type="dxa"/>
                <w:vAlign w:val="center"/>
              </w:tcPr>
            </w:tcPrChange>
          </w:tcPr>
          <w:p w14:paraId="3236F85E" w14:textId="77777777" w:rsidR="008E4B87" w:rsidRPr="00FF6A71" w:rsidRDefault="008E4B87">
            <w:pPr>
              <w:keepNext/>
              <w:spacing w:before="0" w:after="0" w:line="240" w:lineRule="auto"/>
              <w:jc w:val="center"/>
              <w:rPr>
                <w:ins w:id="43517" w:author="pete jones" w:date="2022-01-04T11:19:00Z"/>
                <w:rFonts w:cstheme="minorHAnsi"/>
                <w:b/>
                <w:bCs/>
              </w:rPr>
              <w:pPrChange w:id="43518" w:author="pete jones" w:date="2022-01-04T11:27:00Z">
                <w:pPr>
                  <w:keepNext/>
                  <w:jc w:val="center"/>
                </w:pPr>
              </w:pPrChange>
            </w:pPr>
            <w:ins w:id="43519" w:author="pete jones" w:date="2022-01-04T11:19:00Z">
              <w:r w:rsidRPr="00FF6A71">
                <w:rPr>
                  <w:rFonts w:cstheme="minorHAnsi"/>
                  <w:b/>
                  <w:bCs/>
                </w:rPr>
                <w:t>Count</w:t>
              </w:r>
            </w:ins>
          </w:p>
        </w:tc>
        <w:tc>
          <w:tcPr>
            <w:tcW w:w="814" w:type="dxa"/>
            <w:shd w:val="clear" w:color="auto" w:fill="auto"/>
            <w:noWrap/>
            <w:vAlign w:val="bottom"/>
            <w:tcPrChange w:id="43520" w:author="pete jones" w:date="2022-01-04T11:27:00Z">
              <w:tcPr>
                <w:tcW w:w="814" w:type="dxa"/>
                <w:tcBorders>
                  <w:top w:val="nil"/>
                  <w:left w:val="nil"/>
                  <w:bottom w:val="nil"/>
                  <w:right w:val="nil"/>
                </w:tcBorders>
                <w:shd w:val="clear" w:color="auto" w:fill="auto"/>
                <w:noWrap/>
                <w:vAlign w:val="bottom"/>
              </w:tcPr>
            </w:tcPrChange>
          </w:tcPr>
          <w:p w14:paraId="01E30A2A" w14:textId="77777777" w:rsidR="008E4B87" w:rsidRPr="00FF6A71" w:rsidRDefault="008E4B87">
            <w:pPr>
              <w:keepNext/>
              <w:spacing w:before="0" w:after="0" w:line="240" w:lineRule="auto"/>
              <w:jc w:val="center"/>
              <w:rPr>
                <w:ins w:id="43521" w:author="pete jones" w:date="2022-01-04T11:19:00Z"/>
                <w:rFonts w:cstheme="minorHAnsi"/>
              </w:rPr>
              <w:pPrChange w:id="43522" w:author="pete jones" w:date="2022-01-04T11:27:00Z">
                <w:pPr>
                  <w:keepNext/>
                  <w:jc w:val="center"/>
                </w:pPr>
              </w:pPrChange>
            </w:pPr>
            <w:ins w:id="43523" w:author="pete jones" w:date="2022-01-04T11:19:00Z">
              <w:r w:rsidRPr="00FF6A71">
                <w:rPr>
                  <w:rFonts w:ascii="Calibri" w:hAnsi="Calibri" w:cs="Calibri"/>
                  <w:color w:val="000000"/>
                  <w:sz w:val="22"/>
                  <w:szCs w:val="22"/>
                </w:rPr>
                <w:t>19</w:t>
              </w:r>
            </w:ins>
          </w:p>
        </w:tc>
        <w:tc>
          <w:tcPr>
            <w:tcW w:w="814" w:type="dxa"/>
            <w:shd w:val="clear" w:color="auto" w:fill="auto"/>
            <w:noWrap/>
            <w:vAlign w:val="bottom"/>
            <w:tcPrChange w:id="43524" w:author="pete jones" w:date="2022-01-04T11:27:00Z">
              <w:tcPr>
                <w:tcW w:w="814" w:type="dxa"/>
                <w:tcBorders>
                  <w:top w:val="nil"/>
                  <w:left w:val="nil"/>
                  <w:bottom w:val="nil"/>
                  <w:right w:val="nil"/>
                </w:tcBorders>
                <w:shd w:val="clear" w:color="auto" w:fill="auto"/>
                <w:noWrap/>
                <w:vAlign w:val="bottom"/>
              </w:tcPr>
            </w:tcPrChange>
          </w:tcPr>
          <w:p w14:paraId="7E09A2D4" w14:textId="77777777" w:rsidR="008E4B87" w:rsidRPr="00FF6A71" w:rsidRDefault="008E4B87">
            <w:pPr>
              <w:keepNext/>
              <w:spacing w:before="0" w:after="0" w:line="240" w:lineRule="auto"/>
              <w:jc w:val="center"/>
              <w:rPr>
                <w:ins w:id="43525" w:author="pete jones" w:date="2022-01-04T11:19:00Z"/>
                <w:rFonts w:cstheme="minorHAnsi"/>
              </w:rPr>
              <w:pPrChange w:id="43526" w:author="pete jones" w:date="2022-01-04T11:27:00Z">
                <w:pPr>
                  <w:keepNext/>
                  <w:jc w:val="center"/>
                </w:pPr>
              </w:pPrChange>
            </w:pPr>
            <w:ins w:id="43527"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3528" w:author="pete jones" w:date="2022-01-04T11:27:00Z">
              <w:tcPr>
                <w:tcW w:w="814" w:type="dxa"/>
                <w:tcBorders>
                  <w:top w:val="nil"/>
                  <w:left w:val="nil"/>
                  <w:bottom w:val="nil"/>
                  <w:right w:val="nil"/>
                </w:tcBorders>
                <w:shd w:val="clear" w:color="auto" w:fill="auto"/>
                <w:noWrap/>
                <w:vAlign w:val="bottom"/>
              </w:tcPr>
            </w:tcPrChange>
          </w:tcPr>
          <w:p w14:paraId="52B89A59" w14:textId="77777777" w:rsidR="008E4B87" w:rsidRPr="00FF6A71" w:rsidRDefault="008E4B87">
            <w:pPr>
              <w:keepNext/>
              <w:spacing w:before="0" w:after="0" w:line="240" w:lineRule="auto"/>
              <w:jc w:val="center"/>
              <w:rPr>
                <w:ins w:id="43529" w:author="pete jones" w:date="2022-01-04T11:19:00Z"/>
                <w:rFonts w:cstheme="minorHAnsi"/>
              </w:rPr>
              <w:pPrChange w:id="43530" w:author="pete jones" w:date="2022-01-04T11:27:00Z">
                <w:pPr>
                  <w:keepNext/>
                  <w:jc w:val="center"/>
                </w:pPr>
              </w:pPrChange>
            </w:pPr>
            <w:ins w:id="43531"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3532" w:author="pete jones" w:date="2022-01-04T11:27:00Z">
              <w:tcPr>
                <w:tcW w:w="692" w:type="dxa"/>
                <w:tcBorders>
                  <w:top w:val="nil"/>
                  <w:left w:val="nil"/>
                  <w:bottom w:val="nil"/>
                  <w:right w:val="nil"/>
                </w:tcBorders>
                <w:shd w:val="clear" w:color="auto" w:fill="auto"/>
                <w:noWrap/>
                <w:vAlign w:val="bottom"/>
              </w:tcPr>
            </w:tcPrChange>
          </w:tcPr>
          <w:p w14:paraId="0F063881" w14:textId="77777777" w:rsidR="008E4B87" w:rsidRPr="00FF6A71" w:rsidRDefault="008E4B87">
            <w:pPr>
              <w:keepNext/>
              <w:spacing w:before="0" w:after="0" w:line="240" w:lineRule="auto"/>
              <w:jc w:val="center"/>
              <w:rPr>
                <w:ins w:id="43533" w:author="pete jones" w:date="2022-01-04T11:19:00Z"/>
                <w:rFonts w:cstheme="minorHAnsi"/>
              </w:rPr>
              <w:pPrChange w:id="43534" w:author="pete jones" w:date="2022-01-04T11:27:00Z">
                <w:pPr>
                  <w:keepNext/>
                  <w:jc w:val="center"/>
                </w:pPr>
              </w:pPrChange>
            </w:pPr>
            <w:ins w:id="43535"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536" w:author="pete jones" w:date="2022-01-04T11:27:00Z">
              <w:tcPr>
                <w:tcW w:w="692" w:type="dxa"/>
                <w:tcBorders>
                  <w:top w:val="nil"/>
                  <w:left w:val="nil"/>
                  <w:bottom w:val="nil"/>
                  <w:right w:val="nil"/>
                </w:tcBorders>
                <w:shd w:val="clear" w:color="auto" w:fill="auto"/>
                <w:noWrap/>
                <w:vAlign w:val="bottom"/>
              </w:tcPr>
            </w:tcPrChange>
          </w:tcPr>
          <w:p w14:paraId="7CB25D1D" w14:textId="77777777" w:rsidR="008E4B87" w:rsidRPr="00FF6A71" w:rsidRDefault="008E4B87">
            <w:pPr>
              <w:keepNext/>
              <w:spacing w:before="0" w:after="0" w:line="240" w:lineRule="auto"/>
              <w:jc w:val="center"/>
              <w:rPr>
                <w:ins w:id="43537" w:author="pete jones" w:date="2022-01-04T11:19:00Z"/>
                <w:rFonts w:cstheme="minorHAnsi"/>
              </w:rPr>
              <w:pPrChange w:id="43538" w:author="pete jones" w:date="2022-01-04T11:27:00Z">
                <w:pPr>
                  <w:keepNext/>
                  <w:jc w:val="center"/>
                </w:pPr>
              </w:pPrChange>
            </w:pPr>
            <w:ins w:id="43539"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3540" w:author="pete jones" w:date="2022-01-04T11:27:00Z">
              <w:tcPr>
                <w:tcW w:w="692" w:type="dxa"/>
                <w:tcBorders>
                  <w:top w:val="nil"/>
                  <w:left w:val="nil"/>
                  <w:bottom w:val="nil"/>
                  <w:right w:val="nil"/>
                </w:tcBorders>
                <w:shd w:val="clear" w:color="auto" w:fill="auto"/>
                <w:noWrap/>
                <w:vAlign w:val="bottom"/>
              </w:tcPr>
            </w:tcPrChange>
          </w:tcPr>
          <w:p w14:paraId="61AB20D6" w14:textId="77777777" w:rsidR="008E4B87" w:rsidRPr="00FF6A71" w:rsidRDefault="008E4B87">
            <w:pPr>
              <w:keepNext/>
              <w:spacing w:before="0" w:after="0" w:line="240" w:lineRule="auto"/>
              <w:jc w:val="center"/>
              <w:rPr>
                <w:ins w:id="43541" w:author="pete jones" w:date="2022-01-04T11:19:00Z"/>
                <w:rFonts w:cstheme="minorHAnsi"/>
              </w:rPr>
              <w:pPrChange w:id="43542" w:author="pete jones" w:date="2022-01-04T11:27:00Z">
                <w:pPr>
                  <w:keepNext/>
                  <w:jc w:val="center"/>
                </w:pPr>
              </w:pPrChange>
            </w:pPr>
            <w:ins w:id="4354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544" w:author="pete jones" w:date="2022-01-04T11:27:00Z">
              <w:tcPr>
                <w:tcW w:w="692" w:type="dxa"/>
                <w:tcBorders>
                  <w:top w:val="nil"/>
                  <w:left w:val="nil"/>
                  <w:bottom w:val="nil"/>
                  <w:right w:val="nil"/>
                </w:tcBorders>
                <w:shd w:val="clear" w:color="auto" w:fill="auto"/>
                <w:noWrap/>
                <w:vAlign w:val="bottom"/>
              </w:tcPr>
            </w:tcPrChange>
          </w:tcPr>
          <w:p w14:paraId="7D17A2F5" w14:textId="77777777" w:rsidR="008E4B87" w:rsidRPr="00FF6A71" w:rsidRDefault="008E4B87">
            <w:pPr>
              <w:keepNext/>
              <w:spacing w:before="0" w:after="0" w:line="240" w:lineRule="auto"/>
              <w:jc w:val="center"/>
              <w:rPr>
                <w:ins w:id="43545" w:author="pete jones" w:date="2022-01-04T11:19:00Z"/>
                <w:rFonts w:cstheme="minorHAnsi"/>
              </w:rPr>
              <w:pPrChange w:id="43546" w:author="pete jones" w:date="2022-01-04T11:27:00Z">
                <w:pPr>
                  <w:keepNext/>
                  <w:jc w:val="center"/>
                </w:pPr>
              </w:pPrChange>
            </w:pPr>
            <w:ins w:id="43547" w:author="pete jones" w:date="2022-01-04T11:19:00Z">
              <w:r w:rsidRPr="00FF6A71">
                <w:rPr>
                  <w:rFonts w:ascii="Calibri" w:hAnsi="Calibri" w:cs="Calibri"/>
                  <w:color w:val="000000"/>
                  <w:sz w:val="22"/>
                  <w:szCs w:val="22"/>
                </w:rPr>
                <w:t>0</w:t>
              </w:r>
            </w:ins>
          </w:p>
        </w:tc>
      </w:tr>
    </w:tbl>
    <w:p w14:paraId="1458E187" w14:textId="2854BB79" w:rsidR="008E4B87" w:rsidRPr="00FF6A71" w:rsidRDefault="008E4B87" w:rsidP="008E4B87">
      <w:pPr>
        <w:keepNext/>
        <w:rPr>
          <w:ins w:id="43548" w:author="pete jones" w:date="2022-01-04T11:19:00Z"/>
          <w:rFonts w:cstheme="minorHAnsi"/>
        </w:rPr>
      </w:pPr>
      <w:ins w:id="43549" w:author="pete jones" w:date="2022-01-04T11:19:00Z">
        <w:r w:rsidRPr="00FF6A71">
          <w:rPr>
            <w:rFonts w:cstheme="minorHAnsi"/>
          </w:rPr>
          <w:t>Q2.7 Educational institutions need to provide both in-depth subject knowledge and an ability to make inter-disciplinary connection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3550" w:author="pete jones" w:date="2022-01-04T11:28: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3551">
          <w:tblGrid>
            <w:gridCol w:w="814"/>
            <w:gridCol w:w="814"/>
            <w:gridCol w:w="814"/>
            <w:gridCol w:w="814"/>
            <w:gridCol w:w="692"/>
            <w:gridCol w:w="692"/>
            <w:gridCol w:w="692"/>
            <w:gridCol w:w="692"/>
          </w:tblGrid>
        </w:tblGridChange>
      </w:tblGrid>
      <w:tr w:rsidR="008E4B87" w:rsidRPr="00FF6A71" w14:paraId="0A203829" w14:textId="77777777" w:rsidTr="00120CAC">
        <w:trPr>
          <w:trHeight w:val="300"/>
          <w:jc w:val="center"/>
          <w:ins w:id="43552" w:author="pete jones" w:date="2022-01-04T11:19:00Z"/>
          <w:trPrChange w:id="43553" w:author="pete jones" w:date="2022-01-04T11:28:00Z">
            <w:trPr>
              <w:trHeight w:val="300"/>
              <w:jc w:val="center"/>
            </w:trPr>
          </w:trPrChange>
        </w:trPr>
        <w:tc>
          <w:tcPr>
            <w:tcW w:w="814" w:type="dxa"/>
            <w:shd w:val="clear" w:color="auto" w:fill="E7E6E6" w:themeFill="background2"/>
            <w:vAlign w:val="center"/>
            <w:tcPrChange w:id="43554" w:author="pete jones" w:date="2022-01-04T11:28:00Z">
              <w:tcPr>
                <w:tcW w:w="814" w:type="dxa"/>
                <w:shd w:val="clear" w:color="auto" w:fill="E7E6E6" w:themeFill="background2"/>
                <w:vAlign w:val="center"/>
              </w:tcPr>
            </w:tcPrChange>
          </w:tcPr>
          <w:p w14:paraId="30D0B63C" w14:textId="77777777" w:rsidR="008E4B87" w:rsidRPr="00FF6A71" w:rsidRDefault="008E4B87">
            <w:pPr>
              <w:keepNext/>
              <w:spacing w:before="0" w:after="0" w:line="240" w:lineRule="auto"/>
              <w:jc w:val="center"/>
              <w:rPr>
                <w:ins w:id="43555" w:author="pete jones" w:date="2022-01-04T11:19:00Z"/>
                <w:rFonts w:cstheme="minorHAnsi"/>
                <w:b/>
                <w:bCs/>
              </w:rPr>
              <w:pPrChange w:id="43556" w:author="pete jones" w:date="2022-01-04T11:28:00Z">
                <w:pPr>
                  <w:keepNext/>
                  <w:jc w:val="center"/>
                </w:pPr>
              </w:pPrChange>
            </w:pPr>
            <w:ins w:id="43557" w:author="pete jones" w:date="2022-01-04T11:19:00Z">
              <w:r w:rsidRPr="00FF6A71">
                <w:rPr>
                  <w:rFonts w:cstheme="minorHAnsi"/>
                  <w:b/>
                  <w:bCs/>
                </w:rPr>
                <w:t>scale</w:t>
              </w:r>
            </w:ins>
          </w:p>
        </w:tc>
        <w:tc>
          <w:tcPr>
            <w:tcW w:w="814" w:type="dxa"/>
            <w:shd w:val="clear" w:color="auto" w:fill="E7E6E6" w:themeFill="background2"/>
            <w:noWrap/>
            <w:vAlign w:val="center"/>
            <w:tcPrChange w:id="43558" w:author="pete jones" w:date="2022-01-04T11:28:00Z">
              <w:tcPr>
                <w:tcW w:w="814" w:type="dxa"/>
                <w:shd w:val="clear" w:color="auto" w:fill="E7E6E6" w:themeFill="background2"/>
                <w:noWrap/>
                <w:vAlign w:val="center"/>
              </w:tcPr>
            </w:tcPrChange>
          </w:tcPr>
          <w:p w14:paraId="51EBEC7E" w14:textId="77777777" w:rsidR="008E4B87" w:rsidRPr="00FF6A71" w:rsidRDefault="008E4B87">
            <w:pPr>
              <w:keepNext/>
              <w:spacing w:before="0" w:after="0" w:line="240" w:lineRule="auto"/>
              <w:jc w:val="center"/>
              <w:rPr>
                <w:ins w:id="43559" w:author="pete jones" w:date="2022-01-04T11:19:00Z"/>
                <w:rFonts w:cstheme="minorHAnsi"/>
                <w:b/>
                <w:bCs/>
              </w:rPr>
              <w:pPrChange w:id="43560" w:author="pete jones" w:date="2022-01-04T11:28:00Z">
                <w:pPr>
                  <w:keepNext/>
                  <w:jc w:val="center"/>
                </w:pPr>
              </w:pPrChange>
            </w:pPr>
            <w:ins w:id="43561" w:author="pete jones" w:date="2022-01-04T11:19:00Z">
              <w:r w:rsidRPr="00FF6A71">
                <w:rPr>
                  <w:rFonts w:cstheme="minorHAnsi"/>
                  <w:b/>
                  <w:bCs/>
                </w:rPr>
                <w:t>1</w:t>
              </w:r>
            </w:ins>
          </w:p>
        </w:tc>
        <w:tc>
          <w:tcPr>
            <w:tcW w:w="814" w:type="dxa"/>
            <w:shd w:val="clear" w:color="auto" w:fill="E7E6E6" w:themeFill="background2"/>
            <w:noWrap/>
            <w:vAlign w:val="center"/>
            <w:tcPrChange w:id="43562" w:author="pete jones" w:date="2022-01-04T11:28:00Z">
              <w:tcPr>
                <w:tcW w:w="814" w:type="dxa"/>
                <w:shd w:val="clear" w:color="auto" w:fill="E7E6E6" w:themeFill="background2"/>
                <w:noWrap/>
                <w:vAlign w:val="center"/>
              </w:tcPr>
            </w:tcPrChange>
          </w:tcPr>
          <w:p w14:paraId="62DC8FAA" w14:textId="77777777" w:rsidR="008E4B87" w:rsidRPr="00FF6A71" w:rsidRDefault="008E4B87">
            <w:pPr>
              <w:keepNext/>
              <w:spacing w:before="0" w:after="0" w:line="240" w:lineRule="auto"/>
              <w:jc w:val="center"/>
              <w:rPr>
                <w:ins w:id="43563" w:author="pete jones" w:date="2022-01-04T11:19:00Z"/>
                <w:rFonts w:cstheme="minorHAnsi"/>
                <w:b/>
                <w:bCs/>
              </w:rPr>
              <w:pPrChange w:id="43564" w:author="pete jones" w:date="2022-01-04T11:28:00Z">
                <w:pPr>
                  <w:keepNext/>
                  <w:jc w:val="center"/>
                </w:pPr>
              </w:pPrChange>
            </w:pPr>
            <w:ins w:id="43565" w:author="pete jones" w:date="2022-01-04T11:19:00Z">
              <w:r w:rsidRPr="00FF6A71">
                <w:rPr>
                  <w:rFonts w:cstheme="minorHAnsi"/>
                  <w:b/>
                  <w:bCs/>
                </w:rPr>
                <w:t>2</w:t>
              </w:r>
            </w:ins>
          </w:p>
        </w:tc>
        <w:tc>
          <w:tcPr>
            <w:tcW w:w="814" w:type="dxa"/>
            <w:shd w:val="clear" w:color="auto" w:fill="E7E6E6" w:themeFill="background2"/>
            <w:noWrap/>
            <w:vAlign w:val="center"/>
            <w:tcPrChange w:id="43566" w:author="pete jones" w:date="2022-01-04T11:28:00Z">
              <w:tcPr>
                <w:tcW w:w="814" w:type="dxa"/>
                <w:shd w:val="clear" w:color="auto" w:fill="E7E6E6" w:themeFill="background2"/>
                <w:noWrap/>
                <w:vAlign w:val="center"/>
              </w:tcPr>
            </w:tcPrChange>
          </w:tcPr>
          <w:p w14:paraId="42804A32" w14:textId="77777777" w:rsidR="008E4B87" w:rsidRPr="00FF6A71" w:rsidRDefault="008E4B87">
            <w:pPr>
              <w:keepNext/>
              <w:spacing w:before="0" w:after="0" w:line="240" w:lineRule="auto"/>
              <w:jc w:val="center"/>
              <w:rPr>
                <w:ins w:id="43567" w:author="pete jones" w:date="2022-01-04T11:19:00Z"/>
                <w:rFonts w:cstheme="minorHAnsi"/>
                <w:b/>
                <w:bCs/>
              </w:rPr>
              <w:pPrChange w:id="43568" w:author="pete jones" w:date="2022-01-04T11:28:00Z">
                <w:pPr>
                  <w:keepNext/>
                  <w:jc w:val="center"/>
                </w:pPr>
              </w:pPrChange>
            </w:pPr>
            <w:ins w:id="43569" w:author="pete jones" w:date="2022-01-04T11:19:00Z">
              <w:r w:rsidRPr="00FF6A71">
                <w:rPr>
                  <w:rFonts w:cstheme="minorHAnsi"/>
                  <w:b/>
                  <w:bCs/>
                </w:rPr>
                <w:t>3</w:t>
              </w:r>
            </w:ins>
          </w:p>
        </w:tc>
        <w:tc>
          <w:tcPr>
            <w:tcW w:w="692" w:type="dxa"/>
            <w:shd w:val="clear" w:color="auto" w:fill="E7E6E6" w:themeFill="background2"/>
            <w:noWrap/>
            <w:vAlign w:val="center"/>
            <w:tcPrChange w:id="43570" w:author="pete jones" w:date="2022-01-04T11:28:00Z">
              <w:tcPr>
                <w:tcW w:w="692" w:type="dxa"/>
                <w:shd w:val="clear" w:color="auto" w:fill="E7E6E6" w:themeFill="background2"/>
                <w:noWrap/>
                <w:vAlign w:val="center"/>
              </w:tcPr>
            </w:tcPrChange>
          </w:tcPr>
          <w:p w14:paraId="4EAB270C" w14:textId="77777777" w:rsidR="008E4B87" w:rsidRPr="00FF6A71" w:rsidRDefault="008E4B87">
            <w:pPr>
              <w:keepNext/>
              <w:spacing w:before="0" w:after="0" w:line="240" w:lineRule="auto"/>
              <w:jc w:val="center"/>
              <w:rPr>
                <w:ins w:id="43571" w:author="pete jones" w:date="2022-01-04T11:19:00Z"/>
                <w:rFonts w:cstheme="minorHAnsi"/>
                <w:b/>
                <w:bCs/>
              </w:rPr>
              <w:pPrChange w:id="43572" w:author="pete jones" w:date="2022-01-04T11:28:00Z">
                <w:pPr>
                  <w:keepNext/>
                  <w:jc w:val="center"/>
                </w:pPr>
              </w:pPrChange>
            </w:pPr>
            <w:ins w:id="43573" w:author="pete jones" w:date="2022-01-04T11:19:00Z">
              <w:r w:rsidRPr="00FF6A71">
                <w:rPr>
                  <w:rFonts w:cstheme="minorHAnsi"/>
                  <w:b/>
                  <w:bCs/>
                </w:rPr>
                <w:t>4</w:t>
              </w:r>
            </w:ins>
          </w:p>
        </w:tc>
        <w:tc>
          <w:tcPr>
            <w:tcW w:w="692" w:type="dxa"/>
            <w:shd w:val="clear" w:color="auto" w:fill="E7E6E6" w:themeFill="background2"/>
            <w:noWrap/>
            <w:vAlign w:val="center"/>
            <w:tcPrChange w:id="43574" w:author="pete jones" w:date="2022-01-04T11:28:00Z">
              <w:tcPr>
                <w:tcW w:w="692" w:type="dxa"/>
                <w:shd w:val="clear" w:color="auto" w:fill="E7E6E6" w:themeFill="background2"/>
                <w:noWrap/>
                <w:vAlign w:val="center"/>
              </w:tcPr>
            </w:tcPrChange>
          </w:tcPr>
          <w:p w14:paraId="1705CAC2" w14:textId="77777777" w:rsidR="008E4B87" w:rsidRPr="00FF6A71" w:rsidRDefault="008E4B87">
            <w:pPr>
              <w:keepNext/>
              <w:spacing w:before="0" w:after="0" w:line="240" w:lineRule="auto"/>
              <w:jc w:val="center"/>
              <w:rPr>
                <w:ins w:id="43575" w:author="pete jones" w:date="2022-01-04T11:19:00Z"/>
                <w:rFonts w:cstheme="minorHAnsi"/>
                <w:b/>
                <w:bCs/>
              </w:rPr>
              <w:pPrChange w:id="43576" w:author="pete jones" w:date="2022-01-04T11:28:00Z">
                <w:pPr>
                  <w:keepNext/>
                  <w:jc w:val="center"/>
                </w:pPr>
              </w:pPrChange>
            </w:pPr>
            <w:ins w:id="43577" w:author="pete jones" w:date="2022-01-04T11:19:00Z">
              <w:r w:rsidRPr="00FF6A71">
                <w:rPr>
                  <w:rFonts w:cstheme="minorHAnsi"/>
                  <w:b/>
                  <w:bCs/>
                </w:rPr>
                <w:t>5</w:t>
              </w:r>
            </w:ins>
          </w:p>
        </w:tc>
        <w:tc>
          <w:tcPr>
            <w:tcW w:w="692" w:type="dxa"/>
            <w:shd w:val="clear" w:color="auto" w:fill="E7E6E6" w:themeFill="background2"/>
            <w:noWrap/>
            <w:vAlign w:val="center"/>
            <w:tcPrChange w:id="43578" w:author="pete jones" w:date="2022-01-04T11:28:00Z">
              <w:tcPr>
                <w:tcW w:w="692" w:type="dxa"/>
                <w:shd w:val="clear" w:color="auto" w:fill="E7E6E6" w:themeFill="background2"/>
                <w:noWrap/>
                <w:vAlign w:val="center"/>
              </w:tcPr>
            </w:tcPrChange>
          </w:tcPr>
          <w:p w14:paraId="54402E52" w14:textId="77777777" w:rsidR="008E4B87" w:rsidRPr="00FF6A71" w:rsidRDefault="008E4B87">
            <w:pPr>
              <w:keepNext/>
              <w:spacing w:before="0" w:after="0" w:line="240" w:lineRule="auto"/>
              <w:jc w:val="center"/>
              <w:rPr>
                <w:ins w:id="43579" w:author="pete jones" w:date="2022-01-04T11:19:00Z"/>
                <w:rFonts w:cstheme="minorHAnsi"/>
                <w:b/>
                <w:bCs/>
              </w:rPr>
              <w:pPrChange w:id="43580" w:author="pete jones" w:date="2022-01-04T11:28:00Z">
                <w:pPr>
                  <w:keepNext/>
                  <w:jc w:val="center"/>
                </w:pPr>
              </w:pPrChange>
            </w:pPr>
            <w:ins w:id="43581" w:author="pete jones" w:date="2022-01-04T11:19:00Z">
              <w:r w:rsidRPr="00FF6A71">
                <w:rPr>
                  <w:rFonts w:cstheme="minorHAnsi"/>
                  <w:b/>
                  <w:bCs/>
                </w:rPr>
                <w:t>6</w:t>
              </w:r>
            </w:ins>
          </w:p>
        </w:tc>
        <w:tc>
          <w:tcPr>
            <w:tcW w:w="692" w:type="dxa"/>
            <w:shd w:val="clear" w:color="auto" w:fill="E7E6E6" w:themeFill="background2"/>
            <w:noWrap/>
            <w:vAlign w:val="center"/>
            <w:tcPrChange w:id="43582" w:author="pete jones" w:date="2022-01-04T11:28:00Z">
              <w:tcPr>
                <w:tcW w:w="692" w:type="dxa"/>
                <w:shd w:val="clear" w:color="auto" w:fill="E7E6E6" w:themeFill="background2"/>
                <w:noWrap/>
                <w:vAlign w:val="center"/>
              </w:tcPr>
            </w:tcPrChange>
          </w:tcPr>
          <w:p w14:paraId="3D3DE252" w14:textId="77777777" w:rsidR="008E4B87" w:rsidRPr="00FF6A71" w:rsidRDefault="008E4B87">
            <w:pPr>
              <w:keepNext/>
              <w:spacing w:before="0" w:after="0" w:line="240" w:lineRule="auto"/>
              <w:jc w:val="center"/>
              <w:rPr>
                <w:ins w:id="43583" w:author="pete jones" w:date="2022-01-04T11:19:00Z"/>
                <w:rFonts w:cstheme="minorHAnsi"/>
                <w:b/>
                <w:bCs/>
              </w:rPr>
              <w:pPrChange w:id="43584" w:author="pete jones" w:date="2022-01-04T11:28:00Z">
                <w:pPr>
                  <w:keepNext/>
                  <w:jc w:val="center"/>
                </w:pPr>
              </w:pPrChange>
            </w:pPr>
            <w:ins w:id="43585" w:author="pete jones" w:date="2022-01-04T11:19:00Z">
              <w:r w:rsidRPr="00FF6A71">
                <w:rPr>
                  <w:rFonts w:cstheme="minorHAnsi"/>
                  <w:b/>
                  <w:bCs/>
                </w:rPr>
                <w:t>7</w:t>
              </w:r>
            </w:ins>
          </w:p>
        </w:tc>
      </w:tr>
      <w:tr w:rsidR="008E4B87" w:rsidRPr="00FF6A71" w14:paraId="4271B596" w14:textId="77777777" w:rsidTr="00120CAC">
        <w:trPr>
          <w:trHeight w:val="300"/>
          <w:jc w:val="center"/>
          <w:ins w:id="43586" w:author="pete jones" w:date="2022-01-04T11:19:00Z"/>
          <w:trPrChange w:id="43587" w:author="pete jones" w:date="2022-01-04T11:28:00Z">
            <w:trPr>
              <w:trHeight w:val="300"/>
              <w:jc w:val="center"/>
            </w:trPr>
          </w:trPrChange>
        </w:trPr>
        <w:tc>
          <w:tcPr>
            <w:tcW w:w="814" w:type="dxa"/>
            <w:vAlign w:val="center"/>
            <w:tcPrChange w:id="43588" w:author="pete jones" w:date="2022-01-04T11:28:00Z">
              <w:tcPr>
                <w:tcW w:w="814" w:type="dxa"/>
                <w:vAlign w:val="center"/>
              </w:tcPr>
            </w:tcPrChange>
          </w:tcPr>
          <w:p w14:paraId="1117449B" w14:textId="77777777" w:rsidR="008E4B87" w:rsidRPr="00FF6A71" w:rsidRDefault="008E4B87">
            <w:pPr>
              <w:keepNext/>
              <w:spacing w:before="0" w:after="0" w:line="240" w:lineRule="auto"/>
              <w:jc w:val="center"/>
              <w:rPr>
                <w:ins w:id="43589" w:author="pete jones" w:date="2022-01-04T11:19:00Z"/>
                <w:rFonts w:cstheme="minorHAnsi"/>
                <w:b/>
                <w:bCs/>
              </w:rPr>
              <w:pPrChange w:id="43590" w:author="pete jones" w:date="2022-01-04T11:28:00Z">
                <w:pPr>
                  <w:keepNext/>
                  <w:jc w:val="center"/>
                </w:pPr>
              </w:pPrChange>
            </w:pPr>
            <w:ins w:id="43591" w:author="pete jones" w:date="2022-01-04T11:19:00Z">
              <w:r w:rsidRPr="00FF6A71">
                <w:rPr>
                  <w:rFonts w:cstheme="minorHAnsi"/>
                  <w:b/>
                  <w:bCs/>
                </w:rPr>
                <w:t>%</w:t>
              </w:r>
            </w:ins>
          </w:p>
        </w:tc>
        <w:tc>
          <w:tcPr>
            <w:tcW w:w="814" w:type="dxa"/>
            <w:shd w:val="clear" w:color="auto" w:fill="auto"/>
            <w:noWrap/>
            <w:vAlign w:val="bottom"/>
            <w:tcPrChange w:id="43592" w:author="pete jones" w:date="2022-01-04T11:28:00Z">
              <w:tcPr>
                <w:tcW w:w="814" w:type="dxa"/>
                <w:tcBorders>
                  <w:top w:val="nil"/>
                  <w:left w:val="nil"/>
                  <w:bottom w:val="nil"/>
                  <w:right w:val="nil"/>
                </w:tcBorders>
                <w:shd w:val="clear" w:color="auto" w:fill="auto"/>
                <w:noWrap/>
                <w:vAlign w:val="bottom"/>
              </w:tcPr>
            </w:tcPrChange>
          </w:tcPr>
          <w:p w14:paraId="44AF9B44" w14:textId="77777777" w:rsidR="008E4B87" w:rsidRPr="00FF6A71" w:rsidRDefault="008E4B87">
            <w:pPr>
              <w:keepNext/>
              <w:spacing w:before="0" w:after="0" w:line="240" w:lineRule="auto"/>
              <w:jc w:val="center"/>
              <w:rPr>
                <w:ins w:id="43593" w:author="pete jones" w:date="2022-01-04T11:19:00Z"/>
                <w:rFonts w:cstheme="minorHAnsi"/>
              </w:rPr>
              <w:pPrChange w:id="43594" w:author="pete jones" w:date="2022-01-04T11:28:00Z">
                <w:pPr>
                  <w:keepNext/>
                  <w:jc w:val="center"/>
                </w:pPr>
              </w:pPrChange>
            </w:pPr>
            <w:ins w:id="43595" w:author="pete jones" w:date="2022-01-04T11:19:00Z">
              <w:r w:rsidRPr="00FF6A71">
                <w:rPr>
                  <w:rFonts w:ascii="Calibri" w:hAnsi="Calibri" w:cs="Calibri"/>
                  <w:color w:val="000000"/>
                  <w:sz w:val="22"/>
                  <w:szCs w:val="22"/>
                </w:rPr>
                <w:t>55%</w:t>
              </w:r>
            </w:ins>
          </w:p>
        </w:tc>
        <w:tc>
          <w:tcPr>
            <w:tcW w:w="814" w:type="dxa"/>
            <w:shd w:val="clear" w:color="auto" w:fill="auto"/>
            <w:noWrap/>
            <w:vAlign w:val="bottom"/>
            <w:tcPrChange w:id="43596" w:author="pete jones" w:date="2022-01-04T11:28:00Z">
              <w:tcPr>
                <w:tcW w:w="814" w:type="dxa"/>
                <w:tcBorders>
                  <w:top w:val="nil"/>
                  <w:left w:val="nil"/>
                  <w:bottom w:val="nil"/>
                  <w:right w:val="nil"/>
                </w:tcBorders>
                <w:shd w:val="clear" w:color="auto" w:fill="auto"/>
                <w:noWrap/>
                <w:vAlign w:val="bottom"/>
              </w:tcPr>
            </w:tcPrChange>
          </w:tcPr>
          <w:p w14:paraId="1FE458F2" w14:textId="77777777" w:rsidR="008E4B87" w:rsidRPr="00FF6A71" w:rsidRDefault="008E4B87">
            <w:pPr>
              <w:keepNext/>
              <w:spacing w:before="0" w:after="0" w:line="240" w:lineRule="auto"/>
              <w:jc w:val="center"/>
              <w:rPr>
                <w:ins w:id="43597" w:author="pete jones" w:date="2022-01-04T11:19:00Z"/>
                <w:rFonts w:cstheme="minorHAnsi"/>
              </w:rPr>
              <w:pPrChange w:id="43598" w:author="pete jones" w:date="2022-01-04T11:28:00Z">
                <w:pPr>
                  <w:keepNext/>
                  <w:jc w:val="center"/>
                </w:pPr>
              </w:pPrChange>
            </w:pPr>
            <w:ins w:id="43599" w:author="pete jones" w:date="2022-01-04T11:19:00Z">
              <w:r w:rsidRPr="00FF6A71">
                <w:rPr>
                  <w:rFonts w:ascii="Calibri" w:hAnsi="Calibri" w:cs="Calibri"/>
                  <w:color w:val="000000"/>
                  <w:sz w:val="22"/>
                  <w:szCs w:val="22"/>
                </w:rPr>
                <w:t>21%</w:t>
              </w:r>
            </w:ins>
          </w:p>
        </w:tc>
        <w:tc>
          <w:tcPr>
            <w:tcW w:w="814" w:type="dxa"/>
            <w:shd w:val="clear" w:color="auto" w:fill="auto"/>
            <w:noWrap/>
            <w:vAlign w:val="bottom"/>
            <w:tcPrChange w:id="43600" w:author="pete jones" w:date="2022-01-04T11:28:00Z">
              <w:tcPr>
                <w:tcW w:w="814" w:type="dxa"/>
                <w:tcBorders>
                  <w:top w:val="nil"/>
                  <w:left w:val="nil"/>
                  <w:bottom w:val="nil"/>
                  <w:right w:val="nil"/>
                </w:tcBorders>
                <w:shd w:val="clear" w:color="auto" w:fill="auto"/>
                <w:noWrap/>
                <w:vAlign w:val="bottom"/>
              </w:tcPr>
            </w:tcPrChange>
          </w:tcPr>
          <w:p w14:paraId="1634FC35" w14:textId="77777777" w:rsidR="008E4B87" w:rsidRPr="00FF6A71" w:rsidRDefault="008E4B87">
            <w:pPr>
              <w:keepNext/>
              <w:spacing w:before="0" w:after="0" w:line="240" w:lineRule="auto"/>
              <w:jc w:val="center"/>
              <w:rPr>
                <w:ins w:id="43601" w:author="pete jones" w:date="2022-01-04T11:19:00Z"/>
                <w:rFonts w:cstheme="minorHAnsi"/>
              </w:rPr>
              <w:pPrChange w:id="43602" w:author="pete jones" w:date="2022-01-04T11:28:00Z">
                <w:pPr>
                  <w:keepNext/>
                  <w:jc w:val="center"/>
                </w:pPr>
              </w:pPrChange>
            </w:pPr>
            <w:ins w:id="43603" w:author="pete jones" w:date="2022-01-04T11:19:00Z">
              <w:r w:rsidRPr="00FF6A71">
                <w:rPr>
                  <w:rFonts w:ascii="Calibri" w:hAnsi="Calibri" w:cs="Calibri"/>
                  <w:color w:val="000000"/>
                  <w:sz w:val="22"/>
                  <w:szCs w:val="22"/>
                </w:rPr>
                <w:t>21%</w:t>
              </w:r>
            </w:ins>
          </w:p>
        </w:tc>
        <w:tc>
          <w:tcPr>
            <w:tcW w:w="692" w:type="dxa"/>
            <w:shd w:val="clear" w:color="auto" w:fill="auto"/>
            <w:noWrap/>
            <w:vAlign w:val="bottom"/>
            <w:tcPrChange w:id="43604" w:author="pete jones" w:date="2022-01-04T11:28:00Z">
              <w:tcPr>
                <w:tcW w:w="692" w:type="dxa"/>
                <w:tcBorders>
                  <w:top w:val="nil"/>
                  <w:left w:val="nil"/>
                  <w:bottom w:val="nil"/>
                  <w:right w:val="nil"/>
                </w:tcBorders>
                <w:shd w:val="clear" w:color="auto" w:fill="auto"/>
                <w:noWrap/>
                <w:vAlign w:val="bottom"/>
              </w:tcPr>
            </w:tcPrChange>
          </w:tcPr>
          <w:p w14:paraId="09BC2AE4" w14:textId="77777777" w:rsidR="008E4B87" w:rsidRPr="00FF6A71" w:rsidRDefault="008E4B87">
            <w:pPr>
              <w:keepNext/>
              <w:spacing w:before="0" w:after="0" w:line="240" w:lineRule="auto"/>
              <w:jc w:val="center"/>
              <w:rPr>
                <w:ins w:id="43605" w:author="pete jones" w:date="2022-01-04T11:19:00Z"/>
                <w:rFonts w:cstheme="minorHAnsi"/>
              </w:rPr>
              <w:pPrChange w:id="43606" w:author="pete jones" w:date="2022-01-04T11:28:00Z">
                <w:pPr>
                  <w:keepNext/>
                  <w:jc w:val="center"/>
                </w:pPr>
              </w:pPrChange>
            </w:pPr>
            <w:ins w:id="43607"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3608" w:author="pete jones" w:date="2022-01-04T11:28:00Z">
              <w:tcPr>
                <w:tcW w:w="692" w:type="dxa"/>
                <w:tcBorders>
                  <w:top w:val="nil"/>
                  <w:left w:val="nil"/>
                  <w:bottom w:val="nil"/>
                  <w:right w:val="nil"/>
                </w:tcBorders>
                <w:shd w:val="clear" w:color="auto" w:fill="auto"/>
                <w:noWrap/>
                <w:vAlign w:val="bottom"/>
              </w:tcPr>
            </w:tcPrChange>
          </w:tcPr>
          <w:p w14:paraId="12C611B2" w14:textId="77777777" w:rsidR="008E4B87" w:rsidRPr="00FF6A71" w:rsidRDefault="008E4B87">
            <w:pPr>
              <w:keepNext/>
              <w:spacing w:before="0" w:after="0" w:line="240" w:lineRule="auto"/>
              <w:jc w:val="center"/>
              <w:rPr>
                <w:ins w:id="43609" w:author="pete jones" w:date="2022-01-04T11:19:00Z"/>
                <w:rFonts w:cstheme="minorHAnsi"/>
              </w:rPr>
              <w:pPrChange w:id="43610" w:author="pete jones" w:date="2022-01-04T11:28:00Z">
                <w:pPr>
                  <w:keepNext/>
                  <w:jc w:val="center"/>
                </w:pPr>
              </w:pPrChange>
            </w:pPr>
            <w:ins w:id="4361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612" w:author="pete jones" w:date="2022-01-04T11:28:00Z">
              <w:tcPr>
                <w:tcW w:w="692" w:type="dxa"/>
                <w:tcBorders>
                  <w:top w:val="nil"/>
                  <w:left w:val="nil"/>
                  <w:bottom w:val="nil"/>
                  <w:right w:val="nil"/>
                </w:tcBorders>
                <w:shd w:val="clear" w:color="auto" w:fill="auto"/>
                <w:noWrap/>
                <w:vAlign w:val="bottom"/>
              </w:tcPr>
            </w:tcPrChange>
          </w:tcPr>
          <w:p w14:paraId="53A19B3A" w14:textId="77777777" w:rsidR="008E4B87" w:rsidRPr="00FF6A71" w:rsidRDefault="008E4B87">
            <w:pPr>
              <w:keepNext/>
              <w:spacing w:before="0" w:after="0" w:line="240" w:lineRule="auto"/>
              <w:jc w:val="center"/>
              <w:rPr>
                <w:ins w:id="43613" w:author="pete jones" w:date="2022-01-04T11:19:00Z"/>
                <w:rFonts w:cstheme="minorHAnsi"/>
              </w:rPr>
              <w:pPrChange w:id="43614" w:author="pete jones" w:date="2022-01-04T11:28:00Z">
                <w:pPr>
                  <w:keepNext/>
                  <w:jc w:val="center"/>
                </w:pPr>
              </w:pPrChange>
            </w:pPr>
            <w:ins w:id="43615"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616" w:author="pete jones" w:date="2022-01-04T11:28:00Z">
              <w:tcPr>
                <w:tcW w:w="692" w:type="dxa"/>
                <w:tcBorders>
                  <w:top w:val="nil"/>
                  <w:left w:val="nil"/>
                  <w:bottom w:val="nil"/>
                  <w:right w:val="nil"/>
                </w:tcBorders>
                <w:shd w:val="clear" w:color="auto" w:fill="auto"/>
                <w:noWrap/>
                <w:vAlign w:val="bottom"/>
              </w:tcPr>
            </w:tcPrChange>
          </w:tcPr>
          <w:p w14:paraId="79CCD76F" w14:textId="77777777" w:rsidR="008E4B87" w:rsidRPr="00FF6A71" w:rsidRDefault="008E4B87">
            <w:pPr>
              <w:keepNext/>
              <w:spacing w:before="0" w:after="0" w:line="240" w:lineRule="auto"/>
              <w:jc w:val="center"/>
              <w:rPr>
                <w:ins w:id="43617" w:author="pete jones" w:date="2022-01-04T11:19:00Z"/>
                <w:rFonts w:cstheme="minorHAnsi"/>
              </w:rPr>
              <w:pPrChange w:id="43618" w:author="pete jones" w:date="2022-01-04T11:28:00Z">
                <w:pPr>
                  <w:keepNext/>
                  <w:jc w:val="center"/>
                </w:pPr>
              </w:pPrChange>
            </w:pPr>
            <w:ins w:id="43619" w:author="pete jones" w:date="2022-01-04T11:19:00Z">
              <w:r w:rsidRPr="00FF6A71">
                <w:rPr>
                  <w:rFonts w:ascii="Calibri" w:hAnsi="Calibri" w:cs="Calibri"/>
                  <w:color w:val="000000"/>
                  <w:sz w:val="22"/>
                  <w:szCs w:val="22"/>
                </w:rPr>
                <w:t>0%</w:t>
              </w:r>
            </w:ins>
          </w:p>
        </w:tc>
      </w:tr>
      <w:tr w:rsidR="008E4B87" w:rsidRPr="00FF6A71" w14:paraId="409A22DE" w14:textId="77777777" w:rsidTr="00120CAC">
        <w:trPr>
          <w:trHeight w:val="300"/>
          <w:jc w:val="center"/>
          <w:ins w:id="43620" w:author="pete jones" w:date="2022-01-04T11:19:00Z"/>
          <w:trPrChange w:id="43621" w:author="pete jones" w:date="2022-01-04T11:28:00Z">
            <w:trPr>
              <w:trHeight w:val="300"/>
              <w:jc w:val="center"/>
            </w:trPr>
          </w:trPrChange>
        </w:trPr>
        <w:tc>
          <w:tcPr>
            <w:tcW w:w="814" w:type="dxa"/>
            <w:vAlign w:val="center"/>
            <w:tcPrChange w:id="43622" w:author="pete jones" w:date="2022-01-04T11:28:00Z">
              <w:tcPr>
                <w:tcW w:w="814" w:type="dxa"/>
                <w:vAlign w:val="center"/>
              </w:tcPr>
            </w:tcPrChange>
          </w:tcPr>
          <w:p w14:paraId="1F500380" w14:textId="77777777" w:rsidR="008E4B87" w:rsidRPr="00FF6A71" w:rsidRDefault="008E4B87">
            <w:pPr>
              <w:keepNext/>
              <w:spacing w:before="0" w:after="0" w:line="240" w:lineRule="auto"/>
              <w:jc w:val="center"/>
              <w:rPr>
                <w:ins w:id="43623" w:author="pete jones" w:date="2022-01-04T11:19:00Z"/>
                <w:rFonts w:cstheme="minorHAnsi"/>
                <w:b/>
                <w:bCs/>
              </w:rPr>
              <w:pPrChange w:id="43624" w:author="pete jones" w:date="2022-01-04T11:28:00Z">
                <w:pPr>
                  <w:keepNext/>
                  <w:jc w:val="center"/>
                </w:pPr>
              </w:pPrChange>
            </w:pPr>
            <w:ins w:id="43625" w:author="pete jones" w:date="2022-01-04T11:19:00Z">
              <w:r w:rsidRPr="00FF6A71">
                <w:rPr>
                  <w:rFonts w:cstheme="minorHAnsi"/>
                  <w:b/>
                  <w:bCs/>
                </w:rPr>
                <w:t>Count</w:t>
              </w:r>
            </w:ins>
          </w:p>
        </w:tc>
        <w:tc>
          <w:tcPr>
            <w:tcW w:w="814" w:type="dxa"/>
            <w:shd w:val="clear" w:color="auto" w:fill="auto"/>
            <w:noWrap/>
            <w:vAlign w:val="bottom"/>
            <w:tcPrChange w:id="43626" w:author="pete jones" w:date="2022-01-04T11:28:00Z">
              <w:tcPr>
                <w:tcW w:w="814" w:type="dxa"/>
                <w:tcBorders>
                  <w:top w:val="nil"/>
                  <w:left w:val="nil"/>
                  <w:bottom w:val="nil"/>
                  <w:right w:val="nil"/>
                </w:tcBorders>
                <w:shd w:val="clear" w:color="auto" w:fill="auto"/>
                <w:noWrap/>
                <w:vAlign w:val="bottom"/>
              </w:tcPr>
            </w:tcPrChange>
          </w:tcPr>
          <w:p w14:paraId="5BA30E54" w14:textId="77777777" w:rsidR="008E4B87" w:rsidRPr="00FF6A71" w:rsidRDefault="008E4B87">
            <w:pPr>
              <w:keepNext/>
              <w:spacing w:before="0" w:after="0" w:line="240" w:lineRule="auto"/>
              <w:jc w:val="center"/>
              <w:rPr>
                <w:ins w:id="43627" w:author="pete jones" w:date="2022-01-04T11:19:00Z"/>
                <w:rFonts w:cstheme="minorHAnsi"/>
              </w:rPr>
              <w:pPrChange w:id="43628" w:author="pete jones" w:date="2022-01-04T11:28:00Z">
                <w:pPr>
                  <w:keepNext/>
                  <w:jc w:val="center"/>
                </w:pPr>
              </w:pPrChange>
            </w:pPr>
            <w:ins w:id="43629" w:author="pete jones" w:date="2022-01-04T11:19:00Z">
              <w:r w:rsidRPr="00FF6A71">
                <w:rPr>
                  <w:rFonts w:ascii="Calibri" w:hAnsi="Calibri" w:cs="Calibri"/>
                  <w:color w:val="000000"/>
                  <w:sz w:val="22"/>
                  <w:szCs w:val="22"/>
                </w:rPr>
                <w:t>16</w:t>
              </w:r>
            </w:ins>
          </w:p>
        </w:tc>
        <w:tc>
          <w:tcPr>
            <w:tcW w:w="814" w:type="dxa"/>
            <w:shd w:val="clear" w:color="auto" w:fill="auto"/>
            <w:noWrap/>
            <w:vAlign w:val="bottom"/>
            <w:tcPrChange w:id="43630" w:author="pete jones" w:date="2022-01-04T11:28:00Z">
              <w:tcPr>
                <w:tcW w:w="814" w:type="dxa"/>
                <w:tcBorders>
                  <w:top w:val="nil"/>
                  <w:left w:val="nil"/>
                  <w:bottom w:val="nil"/>
                  <w:right w:val="nil"/>
                </w:tcBorders>
                <w:shd w:val="clear" w:color="auto" w:fill="auto"/>
                <w:noWrap/>
                <w:vAlign w:val="bottom"/>
              </w:tcPr>
            </w:tcPrChange>
          </w:tcPr>
          <w:p w14:paraId="19699BA3" w14:textId="77777777" w:rsidR="008E4B87" w:rsidRPr="00FF6A71" w:rsidRDefault="008E4B87">
            <w:pPr>
              <w:keepNext/>
              <w:spacing w:before="0" w:after="0" w:line="240" w:lineRule="auto"/>
              <w:jc w:val="center"/>
              <w:rPr>
                <w:ins w:id="43631" w:author="pete jones" w:date="2022-01-04T11:19:00Z"/>
                <w:rFonts w:cstheme="minorHAnsi"/>
              </w:rPr>
              <w:pPrChange w:id="43632" w:author="pete jones" w:date="2022-01-04T11:28:00Z">
                <w:pPr>
                  <w:keepNext/>
                  <w:jc w:val="center"/>
                </w:pPr>
              </w:pPrChange>
            </w:pPr>
            <w:ins w:id="43633"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3634" w:author="pete jones" w:date="2022-01-04T11:28:00Z">
              <w:tcPr>
                <w:tcW w:w="814" w:type="dxa"/>
                <w:tcBorders>
                  <w:top w:val="nil"/>
                  <w:left w:val="nil"/>
                  <w:bottom w:val="nil"/>
                  <w:right w:val="nil"/>
                </w:tcBorders>
                <w:shd w:val="clear" w:color="auto" w:fill="auto"/>
                <w:noWrap/>
                <w:vAlign w:val="bottom"/>
              </w:tcPr>
            </w:tcPrChange>
          </w:tcPr>
          <w:p w14:paraId="03847E02" w14:textId="77777777" w:rsidR="008E4B87" w:rsidRPr="00FF6A71" w:rsidRDefault="008E4B87">
            <w:pPr>
              <w:keepNext/>
              <w:spacing w:before="0" w:after="0" w:line="240" w:lineRule="auto"/>
              <w:jc w:val="center"/>
              <w:rPr>
                <w:ins w:id="43635" w:author="pete jones" w:date="2022-01-04T11:19:00Z"/>
                <w:rFonts w:cstheme="minorHAnsi"/>
              </w:rPr>
              <w:pPrChange w:id="43636" w:author="pete jones" w:date="2022-01-04T11:28:00Z">
                <w:pPr>
                  <w:keepNext/>
                  <w:jc w:val="center"/>
                </w:pPr>
              </w:pPrChange>
            </w:pPr>
            <w:ins w:id="43637"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3638" w:author="pete jones" w:date="2022-01-04T11:28:00Z">
              <w:tcPr>
                <w:tcW w:w="692" w:type="dxa"/>
                <w:tcBorders>
                  <w:top w:val="nil"/>
                  <w:left w:val="nil"/>
                  <w:bottom w:val="nil"/>
                  <w:right w:val="nil"/>
                </w:tcBorders>
                <w:shd w:val="clear" w:color="auto" w:fill="auto"/>
                <w:noWrap/>
                <w:vAlign w:val="bottom"/>
              </w:tcPr>
            </w:tcPrChange>
          </w:tcPr>
          <w:p w14:paraId="0CE2B246" w14:textId="77777777" w:rsidR="008E4B87" w:rsidRPr="00FF6A71" w:rsidRDefault="008E4B87">
            <w:pPr>
              <w:keepNext/>
              <w:spacing w:before="0" w:after="0" w:line="240" w:lineRule="auto"/>
              <w:jc w:val="center"/>
              <w:rPr>
                <w:ins w:id="43639" w:author="pete jones" w:date="2022-01-04T11:19:00Z"/>
                <w:rFonts w:cstheme="minorHAnsi"/>
              </w:rPr>
              <w:pPrChange w:id="43640" w:author="pete jones" w:date="2022-01-04T11:28:00Z">
                <w:pPr>
                  <w:keepNext/>
                  <w:jc w:val="center"/>
                </w:pPr>
              </w:pPrChange>
            </w:pPr>
            <w:ins w:id="43641"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3642" w:author="pete jones" w:date="2022-01-04T11:28:00Z">
              <w:tcPr>
                <w:tcW w:w="692" w:type="dxa"/>
                <w:tcBorders>
                  <w:top w:val="nil"/>
                  <w:left w:val="nil"/>
                  <w:bottom w:val="nil"/>
                  <w:right w:val="nil"/>
                </w:tcBorders>
                <w:shd w:val="clear" w:color="auto" w:fill="auto"/>
                <w:noWrap/>
                <w:vAlign w:val="bottom"/>
              </w:tcPr>
            </w:tcPrChange>
          </w:tcPr>
          <w:p w14:paraId="6FDDECF6" w14:textId="77777777" w:rsidR="008E4B87" w:rsidRPr="00FF6A71" w:rsidRDefault="008E4B87">
            <w:pPr>
              <w:keepNext/>
              <w:spacing w:before="0" w:after="0" w:line="240" w:lineRule="auto"/>
              <w:jc w:val="center"/>
              <w:rPr>
                <w:ins w:id="43643" w:author="pete jones" w:date="2022-01-04T11:19:00Z"/>
                <w:rFonts w:cstheme="minorHAnsi"/>
              </w:rPr>
              <w:pPrChange w:id="43644" w:author="pete jones" w:date="2022-01-04T11:28:00Z">
                <w:pPr>
                  <w:keepNext/>
                  <w:jc w:val="center"/>
                </w:pPr>
              </w:pPrChange>
            </w:pPr>
            <w:ins w:id="43645"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646" w:author="pete jones" w:date="2022-01-04T11:28:00Z">
              <w:tcPr>
                <w:tcW w:w="692" w:type="dxa"/>
                <w:tcBorders>
                  <w:top w:val="nil"/>
                  <w:left w:val="nil"/>
                  <w:bottom w:val="nil"/>
                  <w:right w:val="nil"/>
                </w:tcBorders>
                <w:shd w:val="clear" w:color="auto" w:fill="auto"/>
                <w:noWrap/>
                <w:vAlign w:val="bottom"/>
              </w:tcPr>
            </w:tcPrChange>
          </w:tcPr>
          <w:p w14:paraId="2FD888C9" w14:textId="77777777" w:rsidR="008E4B87" w:rsidRPr="00FF6A71" w:rsidRDefault="008E4B87">
            <w:pPr>
              <w:keepNext/>
              <w:spacing w:before="0" w:after="0" w:line="240" w:lineRule="auto"/>
              <w:jc w:val="center"/>
              <w:rPr>
                <w:ins w:id="43647" w:author="pete jones" w:date="2022-01-04T11:19:00Z"/>
                <w:rFonts w:cstheme="minorHAnsi"/>
              </w:rPr>
              <w:pPrChange w:id="43648" w:author="pete jones" w:date="2022-01-04T11:28:00Z">
                <w:pPr>
                  <w:keepNext/>
                  <w:jc w:val="center"/>
                </w:pPr>
              </w:pPrChange>
            </w:pPr>
            <w:ins w:id="43649"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650" w:author="pete jones" w:date="2022-01-04T11:28:00Z">
              <w:tcPr>
                <w:tcW w:w="692" w:type="dxa"/>
                <w:tcBorders>
                  <w:top w:val="nil"/>
                  <w:left w:val="nil"/>
                  <w:bottom w:val="nil"/>
                  <w:right w:val="nil"/>
                </w:tcBorders>
                <w:shd w:val="clear" w:color="auto" w:fill="auto"/>
                <w:noWrap/>
                <w:vAlign w:val="bottom"/>
              </w:tcPr>
            </w:tcPrChange>
          </w:tcPr>
          <w:p w14:paraId="210464C2" w14:textId="77777777" w:rsidR="008E4B87" w:rsidRPr="00FF6A71" w:rsidRDefault="008E4B87">
            <w:pPr>
              <w:keepNext/>
              <w:spacing w:before="0" w:after="0" w:line="240" w:lineRule="auto"/>
              <w:jc w:val="center"/>
              <w:rPr>
                <w:ins w:id="43651" w:author="pete jones" w:date="2022-01-04T11:19:00Z"/>
                <w:rFonts w:cstheme="minorHAnsi"/>
              </w:rPr>
              <w:pPrChange w:id="43652" w:author="pete jones" w:date="2022-01-04T11:28:00Z">
                <w:pPr>
                  <w:keepNext/>
                  <w:jc w:val="center"/>
                </w:pPr>
              </w:pPrChange>
            </w:pPr>
            <w:ins w:id="43653" w:author="pete jones" w:date="2022-01-04T11:19:00Z">
              <w:r w:rsidRPr="00FF6A71">
                <w:rPr>
                  <w:rFonts w:ascii="Calibri" w:hAnsi="Calibri" w:cs="Calibri"/>
                  <w:color w:val="000000"/>
                  <w:sz w:val="22"/>
                  <w:szCs w:val="22"/>
                </w:rPr>
                <w:t>0</w:t>
              </w:r>
            </w:ins>
          </w:p>
        </w:tc>
      </w:tr>
    </w:tbl>
    <w:p w14:paraId="37C34A71" w14:textId="308572C8" w:rsidR="008E4B87" w:rsidRPr="00FF6A71" w:rsidRDefault="008E4B87" w:rsidP="008E4B87">
      <w:pPr>
        <w:keepNext/>
        <w:rPr>
          <w:ins w:id="43654" w:author="pete jones" w:date="2022-01-04T11:19:00Z"/>
          <w:rFonts w:cstheme="minorHAnsi"/>
        </w:rPr>
      </w:pPr>
      <w:ins w:id="43655" w:author="pete jones" w:date="2022-01-04T11:19:00Z">
        <w:r w:rsidRPr="00FF6A71">
          <w:rPr>
            <w:rFonts w:cstheme="minorHAnsi"/>
          </w:rPr>
          <w:t>Q2.8 To realise Human Potential in the Fourth Industrial Revolution, educational curricula cannot remain fixed because career paths change faster and are less linear than ever befor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3656" w:author="pete jones" w:date="2022-01-04T11:28: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3657">
          <w:tblGrid>
            <w:gridCol w:w="814"/>
            <w:gridCol w:w="814"/>
            <w:gridCol w:w="814"/>
            <w:gridCol w:w="814"/>
            <w:gridCol w:w="692"/>
            <w:gridCol w:w="692"/>
            <w:gridCol w:w="692"/>
            <w:gridCol w:w="692"/>
          </w:tblGrid>
        </w:tblGridChange>
      </w:tblGrid>
      <w:tr w:rsidR="008E4B87" w:rsidRPr="00FF6A71" w14:paraId="12B7DC3F" w14:textId="77777777" w:rsidTr="00120CAC">
        <w:trPr>
          <w:trHeight w:val="300"/>
          <w:jc w:val="center"/>
          <w:ins w:id="43658" w:author="pete jones" w:date="2022-01-04T11:19:00Z"/>
          <w:trPrChange w:id="43659" w:author="pete jones" w:date="2022-01-04T11:28:00Z">
            <w:trPr>
              <w:trHeight w:val="300"/>
              <w:jc w:val="center"/>
            </w:trPr>
          </w:trPrChange>
        </w:trPr>
        <w:tc>
          <w:tcPr>
            <w:tcW w:w="814" w:type="dxa"/>
            <w:shd w:val="clear" w:color="auto" w:fill="E7E6E6" w:themeFill="background2"/>
            <w:vAlign w:val="center"/>
            <w:tcPrChange w:id="43660" w:author="pete jones" w:date="2022-01-04T11:28:00Z">
              <w:tcPr>
                <w:tcW w:w="814" w:type="dxa"/>
                <w:shd w:val="clear" w:color="auto" w:fill="E7E6E6" w:themeFill="background2"/>
                <w:vAlign w:val="center"/>
              </w:tcPr>
            </w:tcPrChange>
          </w:tcPr>
          <w:p w14:paraId="5A0BA57E" w14:textId="77777777" w:rsidR="008E4B87" w:rsidRPr="00FF6A71" w:rsidRDefault="008E4B87">
            <w:pPr>
              <w:keepNext/>
              <w:spacing w:before="0" w:after="0" w:line="240" w:lineRule="auto"/>
              <w:jc w:val="center"/>
              <w:rPr>
                <w:ins w:id="43661" w:author="pete jones" w:date="2022-01-04T11:19:00Z"/>
                <w:rFonts w:cstheme="minorHAnsi"/>
                <w:b/>
                <w:bCs/>
              </w:rPr>
              <w:pPrChange w:id="43662" w:author="pete jones" w:date="2022-01-04T11:28:00Z">
                <w:pPr>
                  <w:keepNext/>
                  <w:jc w:val="center"/>
                </w:pPr>
              </w:pPrChange>
            </w:pPr>
            <w:ins w:id="43663" w:author="pete jones" w:date="2022-01-04T11:19:00Z">
              <w:r w:rsidRPr="00FF6A71">
                <w:rPr>
                  <w:rFonts w:cstheme="minorHAnsi"/>
                  <w:b/>
                  <w:bCs/>
                </w:rPr>
                <w:t>scale</w:t>
              </w:r>
            </w:ins>
          </w:p>
        </w:tc>
        <w:tc>
          <w:tcPr>
            <w:tcW w:w="814" w:type="dxa"/>
            <w:shd w:val="clear" w:color="auto" w:fill="E7E6E6" w:themeFill="background2"/>
            <w:noWrap/>
            <w:vAlign w:val="center"/>
            <w:tcPrChange w:id="43664" w:author="pete jones" w:date="2022-01-04T11:28:00Z">
              <w:tcPr>
                <w:tcW w:w="814" w:type="dxa"/>
                <w:shd w:val="clear" w:color="auto" w:fill="E7E6E6" w:themeFill="background2"/>
                <w:noWrap/>
                <w:vAlign w:val="center"/>
              </w:tcPr>
            </w:tcPrChange>
          </w:tcPr>
          <w:p w14:paraId="0BD8C7D1" w14:textId="77777777" w:rsidR="008E4B87" w:rsidRPr="00FF6A71" w:rsidRDefault="008E4B87">
            <w:pPr>
              <w:keepNext/>
              <w:spacing w:before="0" w:after="0" w:line="240" w:lineRule="auto"/>
              <w:jc w:val="center"/>
              <w:rPr>
                <w:ins w:id="43665" w:author="pete jones" w:date="2022-01-04T11:19:00Z"/>
                <w:rFonts w:cstheme="minorHAnsi"/>
                <w:b/>
                <w:bCs/>
              </w:rPr>
              <w:pPrChange w:id="43666" w:author="pete jones" w:date="2022-01-04T11:28:00Z">
                <w:pPr>
                  <w:keepNext/>
                  <w:jc w:val="center"/>
                </w:pPr>
              </w:pPrChange>
            </w:pPr>
            <w:ins w:id="43667" w:author="pete jones" w:date="2022-01-04T11:19:00Z">
              <w:r w:rsidRPr="00FF6A71">
                <w:rPr>
                  <w:rFonts w:cstheme="minorHAnsi"/>
                  <w:b/>
                  <w:bCs/>
                </w:rPr>
                <w:t>1</w:t>
              </w:r>
            </w:ins>
          </w:p>
        </w:tc>
        <w:tc>
          <w:tcPr>
            <w:tcW w:w="814" w:type="dxa"/>
            <w:shd w:val="clear" w:color="auto" w:fill="E7E6E6" w:themeFill="background2"/>
            <w:noWrap/>
            <w:vAlign w:val="center"/>
            <w:tcPrChange w:id="43668" w:author="pete jones" w:date="2022-01-04T11:28:00Z">
              <w:tcPr>
                <w:tcW w:w="814" w:type="dxa"/>
                <w:shd w:val="clear" w:color="auto" w:fill="E7E6E6" w:themeFill="background2"/>
                <w:noWrap/>
                <w:vAlign w:val="center"/>
              </w:tcPr>
            </w:tcPrChange>
          </w:tcPr>
          <w:p w14:paraId="167645C4" w14:textId="77777777" w:rsidR="008E4B87" w:rsidRPr="00FF6A71" w:rsidRDefault="008E4B87">
            <w:pPr>
              <w:keepNext/>
              <w:spacing w:before="0" w:after="0" w:line="240" w:lineRule="auto"/>
              <w:jc w:val="center"/>
              <w:rPr>
                <w:ins w:id="43669" w:author="pete jones" w:date="2022-01-04T11:19:00Z"/>
                <w:rFonts w:cstheme="minorHAnsi"/>
                <w:b/>
                <w:bCs/>
              </w:rPr>
              <w:pPrChange w:id="43670" w:author="pete jones" w:date="2022-01-04T11:28:00Z">
                <w:pPr>
                  <w:keepNext/>
                  <w:jc w:val="center"/>
                </w:pPr>
              </w:pPrChange>
            </w:pPr>
            <w:ins w:id="43671" w:author="pete jones" w:date="2022-01-04T11:19:00Z">
              <w:r w:rsidRPr="00FF6A71">
                <w:rPr>
                  <w:rFonts w:cstheme="minorHAnsi"/>
                  <w:b/>
                  <w:bCs/>
                </w:rPr>
                <w:t>2</w:t>
              </w:r>
            </w:ins>
          </w:p>
        </w:tc>
        <w:tc>
          <w:tcPr>
            <w:tcW w:w="814" w:type="dxa"/>
            <w:shd w:val="clear" w:color="auto" w:fill="E7E6E6" w:themeFill="background2"/>
            <w:noWrap/>
            <w:vAlign w:val="center"/>
            <w:tcPrChange w:id="43672" w:author="pete jones" w:date="2022-01-04T11:28:00Z">
              <w:tcPr>
                <w:tcW w:w="814" w:type="dxa"/>
                <w:shd w:val="clear" w:color="auto" w:fill="E7E6E6" w:themeFill="background2"/>
                <w:noWrap/>
                <w:vAlign w:val="center"/>
              </w:tcPr>
            </w:tcPrChange>
          </w:tcPr>
          <w:p w14:paraId="525F2374" w14:textId="77777777" w:rsidR="008E4B87" w:rsidRPr="00FF6A71" w:rsidRDefault="008E4B87">
            <w:pPr>
              <w:keepNext/>
              <w:spacing w:before="0" w:after="0" w:line="240" w:lineRule="auto"/>
              <w:jc w:val="center"/>
              <w:rPr>
                <w:ins w:id="43673" w:author="pete jones" w:date="2022-01-04T11:19:00Z"/>
                <w:rFonts w:cstheme="minorHAnsi"/>
                <w:b/>
                <w:bCs/>
              </w:rPr>
              <w:pPrChange w:id="43674" w:author="pete jones" w:date="2022-01-04T11:28:00Z">
                <w:pPr>
                  <w:keepNext/>
                  <w:jc w:val="center"/>
                </w:pPr>
              </w:pPrChange>
            </w:pPr>
            <w:ins w:id="43675" w:author="pete jones" w:date="2022-01-04T11:19:00Z">
              <w:r w:rsidRPr="00FF6A71">
                <w:rPr>
                  <w:rFonts w:cstheme="minorHAnsi"/>
                  <w:b/>
                  <w:bCs/>
                </w:rPr>
                <w:t>3</w:t>
              </w:r>
            </w:ins>
          </w:p>
        </w:tc>
        <w:tc>
          <w:tcPr>
            <w:tcW w:w="692" w:type="dxa"/>
            <w:shd w:val="clear" w:color="auto" w:fill="E7E6E6" w:themeFill="background2"/>
            <w:noWrap/>
            <w:vAlign w:val="center"/>
            <w:tcPrChange w:id="43676" w:author="pete jones" w:date="2022-01-04T11:28:00Z">
              <w:tcPr>
                <w:tcW w:w="692" w:type="dxa"/>
                <w:shd w:val="clear" w:color="auto" w:fill="E7E6E6" w:themeFill="background2"/>
                <w:noWrap/>
                <w:vAlign w:val="center"/>
              </w:tcPr>
            </w:tcPrChange>
          </w:tcPr>
          <w:p w14:paraId="26DFFC46" w14:textId="77777777" w:rsidR="008E4B87" w:rsidRPr="00FF6A71" w:rsidRDefault="008E4B87">
            <w:pPr>
              <w:keepNext/>
              <w:spacing w:before="0" w:after="0" w:line="240" w:lineRule="auto"/>
              <w:jc w:val="center"/>
              <w:rPr>
                <w:ins w:id="43677" w:author="pete jones" w:date="2022-01-04T11:19:00Z"/>
                <w:rFonts w:cstheme="minorHAnsi"/>
                <w:b/>
                <w:bCs/>
              </w:rPr>
              <w:pPrChange w:id="43678" w:author="pete jones" w:date="2022-01-04T11:28:00Z">
                <w:pPr>
                  <w:keepNext/>
                  <w:jc w:val="center"/>
                </w:pPr>
              </w:pPrChange>
            </w:pPr>
            <w:ins w:id="43679" w:author="pete jones" w:date="2022-01-04T11:19:00Z">
              <w:r w:rsidRPr="00FF6A71">
                <w:rPr>
                  <w:rFonts w:cstheme="minorHAnsi"/>
                  <w:b/>
                  <w:bCs/>
                </w:rPr>
                <w:t>4</w:t>
              </w:r>
            </w:ins>
          </w:p>
        </w:tc>
        <w:tc>
          <w:tcPr>
            <w:tcW w:w="692" w:type="dxa"/>
            <w:shd w:val="clear" w:color="auto" w:fill="E7E6E6" w:themeFill="background2"/>
            <w:noWrap/>
            <w:vAlign w:val="center"/>
            <w:tcPrChange w:id="43680" w:author="pete jones" w:date="2022-01-04T11:28:00Z">
              <w:tcPr>
                <w:tcW w:w="692" w:type="dxa"/>
                <w:shd w:val="clear" w:color="auto" w:fill="E7E6E6" w:themeFill="background2"/>
                <w:noWrap/>
                <w:vAlign w:val="center"/>
              </w:tcPr>
            </w:tcPrChange>
          </w:tcPr>
          <w:p w14:paraId="79DDC8D1" w14:textId="77777777" w:rsidR="008E4B87" w:rsidRPr="00FF6A71" w:rsidRDefault="008E4B87">
            <w:pPr>
              <w:keepNext/>
              <w:spacing w:before="0" w:after="0" w:line="240" w:lineRule="auto"/>
              <w:jc w:val="center"/>
              <w:rPr>
                <w:ins w:id="43681" w:author="pete jones" w:date="2022-01-04T11:19:00Z"/>
                <w:rFonts w:cstheme="minorHAnsi"/>
                <w:b/>
                <w:bCs/>
              </w:rPr>
              <w:pPrChange w:id="43682" w:author="pete jones" w:date="2022-01-04T11:28:00Z">
                <w:pPr>
                  <w:keepNext/>
                  <w:jc w:val="center"/>
                </w:pPr>
              </w:pPrChange>
            </w:pPr>
            <w:ins w:id="43683" w:author="pete jones" w:date="2022-01-04T11:19:00Z">
              <w:r w:rsidRPr="00FF6A71">
                <w:rPr>
                  <w:rFonts w:cstheme="minorHAnsi"/>
                  <w:b/>
                  <w:bCs/>
                </w:rPr>
                <w:t>5</w:t>
              </w:r>
            </w:ins>
          </w:p>
        </w:tc>
        <w:tc>
          <w:tcPr>
            <w:tcW w:w="692" w:type="dxa"/>
            <w:shd w:val="clear" w:color="auto" w:fill="E7E6E6" w:themeFill="background2"/>
            <w:noWrap/>
            <w:vAlign w:val="center"/>
            <w:tcPrChange w:id="43684" w:author="pete jones" w:date="2022-01-04T11:28:00Z">
              <w:tcPr>
                <w:tcW w:w="692" w:type="dxa"/>
                <w:shd w:val="clear" w:color="auto" w:fill="E7E6E6" w:themeFill="background2"/>
                <w:noWrap/>
                <w:vAlign w:val="center"/>
              </w:tcPr>
            </w:tcPrChange>
          </w:tcPr>
          <w:p w14:paraId="4C6DED64" w14:textId="77777777" w:rsidR="008E4B87" w:rsidRPr="00FF6A71" w:rsidRDefault="008E4B87">
            <w:pPr>
              <w:keepNext/>
              <w:spacing w:before="0" w:after="0" w:line="240" w:lineRule="auto"/>
              <w:jc w:val="center"/>
              <w:rPr>
                <w:ins w:id="43685" w:author="pete jones" w:date="2022-01-04T11:19:00Z"/>
                <w:rFonts w:cstheme="minorHAnsi"/>
                <w:b/>
                <w:bCs/>
              </w:rPr>
              <w:pPrChange w:id="43686" w:author="pete jones" w:date="2022-01-04T11:28:00Z">
                <w:pPr>
                  <w:keepNext/>
                  <w:jc w:val="center"/>
                </w:pPr>
              </w:pPrChange>
            </w:pPr>
            <w:ins w:id="43687" w:author="pete jones" w:date="2022-01-04T11:19:00Z">
              <w:r w:rsidRPr="00FF6A71">
                <w:rPr>
                  <w:rFonts w:cstheme="minorHAnsi"/>
                  <w:b/>
                  <w:bCs/>
                </w:rPr>
                <w:t>6</w:t>
              </w:r>
            </w:ins>
          </w:p>
        </w:tc>
        <w:tc>
          <w:tcPr>
            <w:tcW w:w="692" w:type="dxa"/>
            <w:shd w:val="clear" w:color="auto" w:fill="E7E6E6" w:themeFill="background2"/>
            <w:noWrap/>
            <w:vAlign w:val="center"/>
            <w:tcPrChange w:id="43688" w:author="pete jones" w:date="2022-01-04T11:28:00Z">
              <w:tcPr>
                <w:tcW w:w="692" w:type="dxa"/>
                <w:shd w:val="clear" w:color="auto" w:fill="E7E6E6" w:themeFill="background2"/>
                <w:noWrap/>
                <w:vAlign w:val="center"/>
              </w:tcPr>
            </w:tcPrChange>
          </w:tcPr>
          <w:p w14:paraId="3038EBB9" w14:textId="77777777" w:rsidR="008E4B87" w:rsidRPr="00FF6A71" w:rsidRDefault="008E4B87">
            <w:pPr>
              <w:keepNext/>
              <w:spacing w:before="0" w:after="0" w:line="240" w:lineRule="auto"/>
              <w:jc w:val="center"/>
              <w:rPr>
                <w:ins w:id="43689" w:author="pete jones" w:date="2022-01-04T11:19:00Z"/>
                <w:rFonts w:cstheme="minorHAnsi"/>
                <w:b/>
                <w:bCs/>
              </w:rPr>
              <w:pPrChange w:id="43690" w:author="pete jones" w:date="2022-01-04T11:28:00Z">
                <w:pPr>
                  <w:keepNext/>
                  <w:jc w:val="center"/>
                </w:pPr>
              </w:pPrChange>
            </w:pPr>
            <w:ins w:id="43691" w:author="pete jones" w:date="2022-01-04T11:19:00Z">
              <w:r w:rsidRPr="00FF6A71">
                <w:rPr>
                  <w:rFonts w:cstheme="minorHAnsi"/>
                  <w:b/>
                  <w:bCs/>
                </w:rPr>
                <w:t>7</w:t>
              </w:r>
            </w:ins>
          </w:p>
        </w:tc>
      </w:tr>
      <w:tr w:rsidR="008E4B87" w:rsidRPr="00FF6A71" w14:paraId="62513630" w14:textId="77777777" w:rsidTr="00120CAC">
        <w:trPr>
          <w:trHeight w:val="300"/>
          <w:jc w:val="center"/>
          <w:ins w:id="43692" w:author="pete jones" w:date="2022-01-04T11:19:00Z"/>
          <w:trPrChange w:id="43693" w:author="pete jones" w:date="2022-01-04T11:28:00Z">
            <w:trPr>
              <w:trHeight w:val="300"/>
              <w:jc w:val="center"/>
            </w:trPr>
          </w:trPrChange>
        </w:trPr>
        <w:tc>
          <w:tcPr>
            <w:tcW w:w="814" w:type="dxa"/>
            <w:vAlign w:val="center"/>
            <w:tcPrChange w:id="43694" w:author="pete jones" w:date="2022-01-04T11:28:00Z">
              <w:tcPr>
                <w:tcW w:w="814" w:type="dxa"/>
                <w:vAlign w:val="center"/>
              </w:tcPr>
            </w:tcPrChange>
          </w:tcPr>
          <w:p w14:paraId="32890DAB" w14:textId="77777777" w:rsidR="008E4B87" w:rsidRPr="00FF6A71" w:rsidRDefault="008E4B87">
            <w:pPr>
              <w:keepNext/>
              <w:spacing w:before="0" w:after="0" w:line="240" w:lineRule="auto"/>
              <w:jc w:val="center"/>
              <w:rPr>
                <w:ins w:id="43695" w:author="pete jones" w:date="2022-01-04T11:19:00Z"/>
                <w:rFonts w:cstheme="minorHAnsi"/>
                <w:b/>
                <w:bCs/>
              </w:rPr>
              <w:pPrChange w:id="43696" w:author="pete jones" w:date="2022-01-04T11:28:00Z">
                <w:pPr>
                  <w:keepNext/>
                  <w:jc w:val="center"/>
                </w:pPr>
              </w:pPrChange>
            </w:pPr>
            <w:ins w:id="43697" w:author="pete jones" w:date="2022-01-04T11:19:00Z">
              <w:r w:rsidRPr="00FF6A71">
                <w:rPr>
                  <w:rFonts w:cstheme="minorHAnsi"/>
                  <w:b/>
                  <w:bCs/>
                </w:rPr>
                <w:t>%</w:t>
              </w:r>
            </w:ins>
          </w:p>
        </w:tc>
        <w:tc>
          <w:tcPr>
            <w:tcW w:w="814" w:type="dxa"/>
            <w:shd w:val="clear" w:color="auto" w:fill="auto"/>
            <w:noWrap/>
            <w:vAlign w:val="bottom"/>
            <w:tcPrChange w:id="43698" w:author="pete jones" w:date="2022-01-04T11:28:00Z">
              <w:tcPr>
                <w:tcW w:w="814" w:type="dxa"/>
                <w:tcBorders>
                  <w:top w:val="nil"/>
                  <w:left w:val="nil"/>
                  <w:bottom w:val="nil"/>
                  <w:right w:val="nil"/>
                </w:tcBorders>
                <w:shd w:val="clear" w:color="auto" w:fill="auto"/>
                <w:noWrap/>
                <w:vAlign w:val="bottom"/>
              </w:tcPr>
            </w:tcPrChange>
          </w:tcPr>
          <w:p w14:paraId="4EDE161D" w14:textId="77777777" w:rsidR="008E4B87" w:rsidRPr="00FF6A71" w:rsidRDefault="008E4B87">
            <w:pPr>
              <w:keepNext/>
              <w:spacing w:before="0" w:after="0" w:line="240" w:lineRule="auto"/>
              <w:jc w:val="center"/>
              <w:rPr>
                <w:ins w:id="43699" w:author="pete jones" w:date="2022-01-04T11:19:00Z"/>
                <w:rFonts w:cstheme="minorHAnsi"/>
              </w:rPr>
              <w:pPrChange w:id="43700" w:author="pete jones" w:date="2022-01-04T11:28:00Z">
                <w:pPr>
                  <w:keepNext/>
                  <w:jc w:val="center"/>
                </w:pPr>
              </w:pPrChange>
            </w:pPr>
            <w:ins w:id="43701" w:author="pete jones" w:date="2022-01-04T11:19:00Z">
              <w:r w:rsidRPr="00FF6A71">
                <w:rPr>
                  <w:rFonts w:ascii="Calibri" w:hAnsi="Calibri" w:cs="Calibri"/>
                  <w:color w:val="000000"/>
                  <w:sz w:val="22"/>
                  <w:szCs w:val="22"/>
                </w:rPr>
                <w:t>52%</w:t>
              </w:r>
            </w:ins>
          </w:p>
        </w:tc>
        <w:tc>
          <w:tcPr>
            <w:tcW w:w="814" w:type="dxa"/>
            <w:shd w:val="clear" w:color="auto" w:fill="auto"/>
            <w:noWrap/>
            <w:vAlign w:val="bottom"/>
            <w:tcPrChange w:id="43702" w:author="pete jones" w:date="2022-01-04T11:28:00Z">
              <w:tcPr>
                <w:tcW w:w="814" w:type="dxa"/>
                <w:tcBorders>
                  <w:top w:val="nil"/>
                  <w:left w:val="nil"/>
                  <w:bottom w:val="nil"/>
                  <w:right w:val="nil"/>
                </w:tcBorders>
                <w:shd w:val="clear" w:color="auto" w:fill="auto"/>
                <w:noWrap/>
                <w:vAlign w:val="bottom"/>
              </w:tcPr>
            </w:tcPrChange>
          </w:tcPr>
          <w:p w14:paraId="39032AD5" w14:textId="77777777" w:rsidR="008E4B87" w:rsidRPr="00FF6A71" w:rsidRDefault="008E4B87">
            <w:pPr>
              <w:keepNext/>
              <w:spacing w:before="0" w:after="0" w:line="240" w:lineRule="auto"/>
              <w:jc w:val="center"/>
              <w:rPr>
                <w:ins w:id="43703" w:author="pete jones" w:date="2022-01-04T11:19:00Z"/>
                <w:rFonts w:cstheme="minorHAnsi"/>
              </w:rPr>
              <w:pPrChange w:id="43704" w:author="pete jones" w:date="2022-01-04T11:28:00Z">
                <w:pPr>
                  <w:keepNext/>
                  <w:jc w:val="center"/>
                </w:pPr>
              </w:pPrChange>
            </w:pPr>
            <w:ins w:id="43705" w:author="pete jones" w:date="2022-01-04T11:19:00Z">
              <w:r w:rsidRPr="00FF6A71">
                <w:rPr>
                  <w:rFonts w:ascii="Calibri" w:hAnsi="Calibri" w:cs="Calibri"/>
                  <w:color w:val="000000"/>
                  <w:sz w:val="22"/>
                  <w:szCs w:val="22"/>
                </w:rPr>
                <w:t>34%</w:t>
              </w:r>
            </w:ins>
          </w:p>
        </w:tc>
        <w:tc>
          <w:tcPr>
            <w:tcW w:w="814" w:type="dxa"/>
            <w:shd w:val="clear" w:color="auto" w:fill="auto"/>
            <w:noWrap/>
            <w:vAlign w:val="bottom"/>
            <w:tcPrChange w:id="43706" w:author="pete jones" w:date="2022-01-04T11:28:00Z">
              <w:tcPr>
                <w:tcW w:w="814" w:type="dxa"/>
                <w:tcBorders>
                  <w:top w:val="nil"/>
                  <w:left w:val="nil"/>
                  <w:bottom w:val="nil"/>
                  <w:right w:val="nil"/>
                </w:tcBorders>
                <w:shd w:val="clear" w:color="auto" w:fill="auto"/>
                <w:noWrap/>
                <w:vAlign w:val="bottom"/>
              </w:tcPr>
            </w:tcPrChange>
          </w:tcPr>
          <w:p w14:paraId="498EEE1E" w14:textId="77777777" w:rsidR="008E4B87" w:rsidRPr="00FF6A71" w:rsidRDefault="008E4B87">
            <w:pPr>
              <w:keepNext/>
              <w:spacing w:before="0" w:after="0" w:line="240" w:lineRule="auto"/>
              <w:jc w:val="center"/>
              <w:rPr>
                <w:ins w:id="43707" w:author="pete jones" w:date="2022-01-04T11:19:00Z"/>
                <w:rFonts w:cstheme="minorHAnsi"/>
              </w:rPr>
              <w:pPrChange w:id="43708" w:author="pete jones" w:date="2022-01-04T11:28:00Z">
                <w:pPr>
                  <w:keepNext/>
                  <w:jc w:val="center"/>
                </w:pPr>
              </w:pPrChange>
            </w:pPr>
            <w:ins w:id="43709" w:author="pete jones" w:date="2022-01-04T11:19:00Z">
              <w:r w:rsidRPr="00FF6A71">
                <w:rPr>
                  <w:rFonts w:ascii="Calibri" w:hAnsi="Calibri" w:cs="Calibri"/>
                  <w:color w:val="000000"/>
                  <w:sz w:val="22"/>
                  <w:szCs w:val="22"/>
                </w:rPr>
                <w:t>14%</w:t>
              </w:r>
            </w:ins>
          </w:p>
        </w:tc>
        <w:tc>
          <w:tcPr>
            <w:tcW w:w="692" w:type="dxa"/>
            <w:shd w:val="clear" w:color="auto" w:fill="auto"/>
            <w:noWrap/>
            <w:vAlign w:val="bottom"/>
            <w:tcPrChange w:id="43710" w:author="pete jones" w:date="2022-01-04T11:28:00Z">
              <w:tcPr>
                <w:tcW w:w="692" w:type="dxa"/>
                <w:tcBorders>
                  <w:top w:val="nil"/>
                  <w:left w:val="nil"/>
                  <w:bottom w:val="nil"/>
                  <w:right w:val="nil"/>
                </w:tcBorders>
                <w:shd w:val="clear" w:color="auto" w:fill="auto"/>
                <w:noWrap/>
                <w:vAlign w:val="bottom"/>
              </w:tcPr>
            </w:tcPrChange>
          </w:tcPr>
          <w:p w14:paraId="0B51CC58" w14:textId="77777777" w:rsidR="008E4B87" w:rsidRPr="00FF6A71" w:rsidRDefault="008E4B87">
            <w:pPr>
              <w:keepNext/>
              <w:spacing w:before="0" w:after="0" w:line="240" w:lineRule="auto"/>
              <w:jc w:val="center"/>
              <w:rPr>
                <w:ins w:id="43711" w:author="pete jones" w:date="2022-01-04T11:19:00Z"/>
                <w:rFonts w:cstheme="minorHAnsi"/>
              </w:rPr>
              <w:pPrChange w:id="43712" w:author="pete jones" w:date="2022-01-04T11:28:00Z">
                <w:pPr>
                  <w:keepNext/>
                  <w:jc w:val="center"/>
                </w:pPr>
              </w:pPrChange>
            </w:pPr>
            <w:ins w:id="4371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714" w:author="pete jones" w:date="2022-01-04T11:28:00Z">
              <w:tcPr>
                <w:tcW w:w="692" w:type="dxa"/>
                <w:tcBorders>
                  <w:top w:val="nil"/>
                  <w:left w:val="nil"/>
                  <w:bottom w:val="nil"/>
                  <w:right w:val="nil"/>
                </w:tcBorders>
                <w:shd w:val="clear" w:color="auto" w:fill="auto"/>
                <w:noWrap/>
                <w:vAlign w:val="bottom"/>
              </w:tcPr>
            </w:tcPrChange>
          </w:tcPr>
          <w:p w14:paraId="5C18FE78" w14:textId="77777777" w:rsidR="008E4B87" w:rsidRPr="00FF6A71" w:rsidRDefault="008E4B87">
            <w:pPr>
              <w:keepNext/>
              <w:spacing w:before="0" w:after="0" w:line="240" w:lineRule="auto"/>
              <w:jc w:val="center"/>
              <w:rPr>
                <w:ins w:id="43715" w:author="pete jones" w:date="2022-01-04T11:19:00Z"/>
                <w:rFonts w:cstheme="minorHAnsi"/>
              </w:rPr>
              <w:pPrChange w:id="43716" w:author="pete jones" w:date="2022-01-04T11:28:00Z">
                <w:pPr>
                  <w:keepNext/>
                  <w:jc w:val="center"/>
                </w:pPr>
              </w:pPrChange>
            </w:pPr>
            <w:ins w:id="4371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718" w:author="pete jones" w:date="2022-01-04T11:28:00Z">
              <w:tcPr>
                <w:tcW w:w="692" w:type="dxa"/>
                <w:tcBorders>
                  <w:top w:val="nil"/>
                  <w:left w:val="nil"/>
                  <w:bottom w:val="nil"/>
                  <w:right w:val="nil"/>
                </w:tcBorders>
                <w:shd w:val="clear" w:color="auto" w:fill="auto"/>
                <w:noWrap/>
                <w:vAlign w:val="bottom"/>
              </w:tcPr>
            </w:tcPrChange>
          </w:tcPr>
          <w:p w14:paraId="45E72BC4" w14:textId="77777777" w:rsidR="008E4B87" w:rsidRPr="00FF6A71" w:rsidRDefault="008E4B87">
            <w:pPr>
              <w:keepNext/>
              <w:spacing w:before="0" w:after="0" w:line="240" w:lineRule="auto"/>
              <w:jc w:val="center"/>
              <w:rPr>
                <w:ins w:id="43719" w:author="pete jones" w:date="2022-01-04T11:19:00Z"/>
                <w:rFonts w:cstheme="minorHAnsi"/>
              </w:rPr>
              <w:pPrChange w:id="43720" w:author="pete jones" w:date="2022-01-04T11:28:00Z">
                <w:pPr>
                  <w:keepNext/>
                  <w:jc w:val="center"/>
                </w:pPr>
              </w:pPrChange>
            </w:pPr>
            <w:ins w:id="4372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722" w:author="pete jones" w:date="2022-01-04T11:28:00Z">
              <w:tcPr>
                <w:tcW w:w="692" w:type="dxa"/>
                <w:tcBorders>
                  <w:top w:val="nil"/>
                  <w:left w:val="nil"/>
                  <w:bottom w:val="nil"/>
                  <w:right w:val="nil"/>
                </w:tcBorders>
                <w:shd w:val="clear" w:color="auto" w:fill="auto"/>
                <w:noWrap/>
                <w:vAlign w:val="bottom"/>
              </w:tcPr>
            </w:tcPrChange>
          </w:tcPr>
          <w:p w14:paraId="5086E6CD" w14:textId="77777777" w:rsidR="008E4B87" w:rsidRPr="00FF6A71" w:rsidRDefault="008E4B87">
            <w:pPr>
              <w:keepNext/>
              <w:spacing w:before="0" w:after="0" w:line="240" w:lineRule="auto"/>
              <w:jc w:val="center"/>
              <w:rPr>
                <w:ins w:id="43723" w:author="pete jones" w:date="2022-01-04T11:19:00Z"/>
                <w:rFonts w:cstheme="minorHAnsi"/>
              </w:rPr>
              <w:pPrChange w:id="43724" w:author="pete jones" w:date="2022-01-04T11:28:00Z">
                <w:pPr>
                  <w:keepNext/>
                  <w:jc w:val="center"/>
                </w:pPr>
              </w:pPrChange>
            </w:pPr>
            <w:ins w:id="43725" w:author="pete jones" w:date="2022-01-04T11:19:00Z">
              <w:r w:rsidRPr="00FF6A71">
                <w:rPr>
                  <w:rFonts w:ascii="Calibri" w:hAnsi="Calibri" w:cs="Calibri"/>
                  <w:color w:val="000000"/>
                  <w:sz w:val="22"/>
                  <w:szCs w:val="22"/>
                </w:rPr>
                <w:t>0%</w:t>
              </w:r>
            </w:ins>
          </w:p>
        </w:tc>
      </w:tr>
      <w:tr w:rsidR="008E4B87" w:rsidRPr="00FF6A71" w14:paraId="310FD68F" w14:textId="77777777" w:rsidTr="00120CAC">
        <w:trPr>
          <w:trHeight w:val="300"/>
          <w:jc w:val="center"/>
          <w:ins w:id="43726" w:author="pete jones" w:date="2022-01-04T11:19:00Z"/>
          <w:trPrChange w:id="43727" w:author="pete jones" w:date="2022-01-04T11:28:00Z">
            <w:trPr>
              <w:trHeight w:val="300"/>
              <w:jc w:val="center"/>
            </w:trPr>
          </w:trPrChange>
        </w:trPr>
        <w:tc>
          <w:tcPr>
            <w:tcW w:w="814" w:type="dxa"/>
            <w:vAlign w:val="center"/>
            <w:tcPrChange w:id="43728" w:author="pete jones" w:date="2022-01-04T11:28:00Z">
              <w:tcPr>
                <w:tcW w:w="814" w:type="dxa"/>
                <w:vAlign w:val="center"/>
              </w:tcPr>
            </w:tcPrChange>
          </w:tcPr>
          <w:p w14:paraId="6098C8F8" w14:textId="77777777" w:rsidR="008E4B87" w:rsidRPr="00FF6A71" w:rsidRDefault="008E4B87">
            <w:pPr>
              <w:keepNext/>
              <w:spacing w:before="0" w:after="0" w:line="240" w:lineRule="auto"/>
              <w:jc w:val="center"/>
              <w:rPr>
                <w:ins w:id="43729" w:author="pete jones" w:date="2022-01-04T11:19:00Z"/>
                <w:rFonts w:cstheme="minorHAnsi"/>
                <w:b/>
                <w:bCs/>
              </w:rPr>
              <w:pPrChange w:id="43730" w:author="pete jones" w:date="2022-01-04T11:28:00Z">
                <w:pPr>
                  <w:keepNext/>
                  <w:jc w:val="center"/>
                </w:pPr>
              </w:pPrChange>
            </w:pPr>
            <w:ins w:id="43731" w:author="pete jones" w:date="2022-01-04T11:19:00Z">
              <w:r w:rsidRPr="00FF6A71">
                <w:rPr>
                  <w:rFonts w:cstheme="minorHAnsi"/>
                  <w:b/>
                  <w:bCs/>
                </w:rPr>
                <w:t xml:space="preserve">Count </w:t>
              </w:r>
            </w:ins>
          </w:p>
        </w:tc>
        <w:tc>
          <w:tcPr>
            <w:tcW w:w="814" w:type="dxa"/>
            <w:shd w:val="clear" w:color="auto" w:fill="auto"/>
            <w:noWrap/>
            <w:vAlign w:val="bottom"/>
            <w:tcPrChange w:id="43732" w:author="pete jones" w:date="2022-01-04T11:28:00Z">
              <w:tcPr>
                <w:tcW w:w="814" w:type="dxa"/>
                <w:tcBorders>
                  <w:top w:val="nil"/>
                  <w:left w:val="nil"/>
                  <w:bottom w:val="nil"/>
                  <w:right w:val="nil"/>
                </w:tcBorders>
                <w:shd w:val="clear" w:color="auto" w:fill="auto"/>
                <w:noWrap/>
                <w:vAlign w:val="bottom"/>
              </w:tcPr>
            </w:tcPrChange>
          </w:tcPr>
          <w:p w14:paraId="6062C3C2" w14:textId="77777777" w:rsidR="008E4B87" w:rsidRPr="00FF6A71" w:rsidRDefault="008E4B87">
            <w:pPr>
              <w:keepNext/>
              <w:spacing w:before="0" w:after="0" w:line="240" w:lineRule="auto"/>
              <w:jc w:val="center"/>
              <w:rPr>
                <w:ins w:id="43733" w:author="pete jones" w:date="2022-01-04T11:19:00Z"/>
                <w:rFonts w:cstheme="minorHAnsi"/>
              </w:rPr>
              <w:pPrChange w:id="43734" w:author="pete jones" w:date="2022-01-04T11:28:00Z">
                <w:pPr>
                  <w:keepNext/>
                  <w:jc w:val="center"/>
                </w:pPr>
              </w:pPrChange>
            </w:pPr>
            <w:ins w:id="43735"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43736" w:author="pete jones" w:date="2022-01-04T11:28:00Z">
              <w:tcPr>
                <w:tcW w:w="814" w:type="dxa"/>
                <w:tcBorders>
                  <w:top w:val="nil"/>
                  <w:left w:val="nil"/>
                  <w:bottom w:val="nil"/>
                  <w:right w:val="nil"/>
                </w:tcBorders>
                <w:shd w:val="clear" w:color="auto" w:fill="auto"/>
                <w:noWrap/>
                <w:vAlign w:val="bottom"/>
              </w:tcPr>
            </w:tcPrChange>
          </w:tcPr>
          <w:p w14:paraId="47FCD85F" w14:textId="77777777" w:rsidR="008E4B87" w:rsidRPr="00FF6A71" w:rsidRDefault="008E4B87">
            <w:pPr>
              <w:keepNext/>
              <w:spacing w:before="0" w:after="0" w:line="240" w:lineRule="auto"/>
              <w:jc w:val="center"/>
              <w:rPr>
                <w:ins w:id="43737" w:author="pete jones" w:date="2022-01-04T11:19:00Z"/>
                <w:rFonts w:cstheme="minorHAnsi"/>
              </w:rPr>
              <w:pPrChange w:id="43738" w:author="pete jones" w:date="2022-01-04T11:28:00Z">
                <w:pPr>
                  <w:keepNext/>
                  <w:jc w:val="center"/>
                </w:pPr>
              </w:pPrChange>
            </w:pPr>
            <w:ins w:id="43739" w:author="pete jones" w:date="2022-01-04T11:19:00Z">
              <w:r w:rsidRPr="00FF6A71">
                <w:rPr>
                  <w:rFonts w:ascii="Calibri" w:hAnsi="Calibri" w:cs="Calibri"/>
                  <w:color w:val="000000"/>
                  <w:sz w:val="22"/>
                  <w:szCs w:val="22"/>
                </w:rPr>
                <w:t>10</w:t>
              </w:r>
            </w:ins>
          </w:p>
        </w:tc>
        <w:tc>
          <w:tcPr>
            <w:tcW w:w="814" w:type="dxa"/>
            <w:shd w:val="clear" w:color="auto" w:fill="auto"/>
            <w:noWrap/>
            <w:vAlign w:val="bottom"/>
            <w:tcPrChange w:id="43740" w:author="pete jones" w:date="2022-01-04T11:28:00Z">
              <w:tcPr>
                <w:tcW w:w="814" w:type="dxa"/>
                <w:tcBorders>
                  <w:top w:val="nil"/>
                  <w:left w:val="nil"/>
                  <w:bottom w:val="nil"/>
                  <w:right w:val="nil"/>
                </w:tcBorders>
                <w:shd w:val="clear" w:color="auto" w:fill="auto"/>
                <w:noWrap/>
                <w:vAlign w:val="bottom"/>
              </w:tcPr>
            </w:tcPrChange>
          </w:tcPr>
          <w:p w14:paraId="4A0587C2" w14:textId="77777777" w:rsidR="008E4B87" w:rsidRPr="00FF6A71" w:rsidRDefault="008E4B87">
            <w:pPr>
              <w:keepNext/>
              <w:spacing w:before="0" w:after="0" w:line="240" w:lineRule="auto"/>
              <w:jc w:val="center"/>
              <w:rPr>
                <w:ins w:id="43741" w:author="pete jones" w:date="2022-01-04T11:19:00Z"/>
                <w:rFonts w:cstheme="minorHAnsi"/>
              </w:rPr>
              <w:pPrChange w:id="43742" w:author="pete jones" w:date="2022-01-04T11:28:00Z">
                <w:pPr>
                  <w:keepNext/>
                  <w:jc w:val="center"/>
                </w:pPr>
              </w:pPrChange>
            </w:pPr>
            <w:ins w:id="43743"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3744" w:author="pete jones" w:date="2022-01-04T11:28:00Z">
              <w:tcPr>
                <w:tcW w:w="692" w:type="dxa"/>
                <w:tcBorders>
                  <w:top w:val="nil"/>
                  <w:left w:val="nil"/>
                  <w:bottom w:val="nil"/>
                  <w:right w:val="nil"/>
                </w:tcBorders>
                <w:shd w:val="clear" w:color="auto" w:fill="auto"/>
                <w:noWrap/>
                <w:vAlign w:val="bottom"/>
              </w:tcPr>
            </w:tcPrChange>
          </w:tcPr>
          <w:p w14:paraId="5135EFBF" w14:textId="77777777" w:rsidR="008E4B87" w:rsidRPr="00FF6A71" w:rsidRDefault="008E4B87">
            <w:pPr>
              <w:keepNext/>
              <w:spacing w:before="0" w:after="0" w:line="240" w:lineRule="auto"/>
              <w:jc w:val="center"/>
              <w:rPr>
                <w:ins w:id="43745" w:author="pete jones" w:date="2022-01-04T11:19:00Z"/>
                <w:rFonts w:cstheme="minorHAnsi"/>
              </w:rPr>
              <w:pPrChange w:id="43746" w:author="pete jones" w:date="2022-01-04T11:28:00Z">
                <w:pPr>
                  <w:keepNext/>
                  <w:jc w:val="center"/>
                </w:pPr>
              </w:pPrChange>
            </w:pPr>
            <w:ins w:id="4374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748" w:author="pete jones" w:date="2022-01-04T11:28:00Z">
              <w:tcPr>
                <w:tcW w:w="692" w:type="dxa"/>
                <w:tcBorders>
                  <w:top w:val="nil"/>
                  <w:left w:val="nil"/>
                  <w:bottom w:val="nil"/>
                  <w:right w:val="nil"/>
                </w:tcBorders>
                <w:shd w:val="clear" w:color="auto" w:fill="auto"/>
                <w:noWrap/>
                <w:vAlign w:val="bottom"/>
              </w:tcPr>
            </w:tcPrChange>
          </w:tcPr>
          <w:p w14:paraId="1D3B5D29" w14:textId="77777777" w:rsidR="008E4B87" w:rsidRPr="00FF6A71" w:rsidRDefault="008E4B87">
            <w:pPr>
              <w:keepNext/>
              <w:spacing w:before="0" w:after="0" w:line="240" w:lineRule="auto"/>
              <w:jc w:val="center"/>
              <w:rPr>
                <w:ins w:id="43749" w:author="pete jones" w:date="2022-01-04T11:19:00Z"/>
                <w:rFonts w:cstheme="minorHAnsi"/>
              </w:rPr>
              <w:pPrChange w:id="43750" w:author="pete jones" w:date="2022-01-04T11:28:00Z">
                <w:pPr>
                  <w:keepNext/>
                  <w:jc w:val="center"/>
                </w:pPr>
              </w:pPrChange>
            </w:pPr>
            <w:ins w:id="4375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752" w:author="pete jones" w:date="2022-01-04T11:28:00Z">
              <w:tcPr>
                <w:tcW w:w="692" w:type="dxa"/>
                <w:tcBorders>
                  <w:top w:val="nil"/>
                  <w:left w:val="nil"/>
                  <w:bottom w:val="nil"/>
                  <w:right w:val="nil"/>
                </w:tcBorders>
                <w:shd w:val="clear" w:color="auto" w:fill="auto"/>
                <w:noWrap/>
                <w:vAlign w:val="bottom"/>
              </w:tcPr>
            </w:tcPrChange>
          </w:tcPr>
          <w:p w14:paraId="0971C185" w14:textId="77777777" w:rsidR="008E4B87" w:rsidRPr="00FF6A71" w:rsidRDefault="008E4B87">
            <w:pPr>
              <w:keepNext/>
              <w:spacing w:before="0" w:after="0" w:line="240" w:lineRule="auto"/>
              <w:jc w:val="center"/>
              <w:rPr>
                <w:ins w:id="43753" w:author="pete jones" w:date="2022-01-04T11:19:00Z"/>
                <w:rFonts w:cstheme="minorHAnsi"/>
              </w:rPr>
              <w:pPrChange w:id="43754" w:author="pete jones" w:date="2022-01-04T11:28:00Z">
                <w:pPr>
                  <w:keepNext/>
                  <w:jc w:val="center"/>
                </w:pPr>
              </w:pPrChange>
            </w:pPr>
            <w:ins w:id="43755"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756" w:author="pete jones" w:date="2022-01-04T11:28:00Z">
              <w:tcPr>
                <w:tcW w:w="692" w:type="dxa"/>
                <w:tcBorders>
                  <w:top w:val="nil"/>
                  <w:left w:val="nil"/>
                  <w:bottom w:val="nil"/>
                  <w:right w:val="nil"/>
                </w:tcBorders>
                <w:shd w:val="clear" w:color="auto" w:fill="auto"/>
                <w:noWrap/>
                <w:vAlign w:val="bottom"/>
              </w:tcPr>
            </w:tcPrChange>
          </w:tcPr>
          <w:p w14:paraId="6C19B3B3" w14:textId="77777777" w:rsidR="008E4B87" w:rsidRPr="00FF6A71" w:rsidRDefault="008E4B87">
            <w:pPr>
              <w:keepNext/>
              <w:spacing w:before="0" w:after="0" w:line="240" w:lineRule="auto"/>
              <w:jc w:val="center"/>
              <w:rPr>
                <w:ins w:id="43757" w:author="pete jones" w:date="2022-01-04T11:19:00Z"/>
                <w:rFonts w:cstheme="minorHAnsi"/>
              </w:rPr>
              <w:pPrChange w:id="43758" w:author="pete jones" w:date="2022-01-04T11:28:00Z">
                <w:pPr>
                  <w:keepNext/>
                  <w:jc w:val="center"/>
                </w:pPr>
              </w:pPrChange>
            </w:pPr>
            <w:ins w:id="43759" w:author="pete jones" w:date="2022-01-04T11:19:00Z">
              <w:r w:rsidRPr="00FF6A71">
                <w:rPr>
                  <w:rFonts w:ascii="Calibri" w:hAnsi="Calibri" w:cs="Calibri"/>
                  <w:color w:val="000000"/>
                  <w:sz w:val="22"/>
                  <w:szCs w:val="22"/>
                </w:rPr>
                <w:t>0</w:t>
              </w:r>
            </w:ins>
          </w:p>
        </w:tc>
      </w:tr>
    </w:tbl>
    <w:p w14:paraId="0324A6CF" w14:textId="77777777" w:rsidR="00120CAC" w:rsidRPr="00FF6A71" w:rsidRDefault="00120CAC" w:rsidP="008E4B87">
      <w:pPr>
        <w:keepNext/>
        <w:rPr>
          <w:ins w:id="43760" w:author="pete jones" w:date="2022-01-04T11:28:00Z"/>
          <w:rFonts w:cstheme="minorHAnsi"/>
        </w:rPr>
      </w:pPr>
    </w:p>
    <w:p w14:paraId="6CF4EF4B" w14:textId="5510460F" w:rsidR="008E4B87" w:rsidRPr="00FF6A71" w:rsidRDefault="008E4B87" w:rsidP="008E4B87">
      <w:pPr>
        <w:keepNext/>
        <w:rPr>
          <w:ins w:id="43761" w:author="pete jones" w:date="2022-01-04T11:19:00Z"/>
          <w:rFonts w:cstheme="minorHAnsi"/>
        </w:rPr>
      </w:pPr>
      <w:ins w:id="43762" w:author="pete jones" w:date="2022-01-04T11:19:00Z">
        <w:r w:rsidRPr="00FF6A71">
          <w:rPr>
            <w:rFonts w:cstheme="minorHAnsi"/>
          </w:rPr>
          <w:lastRenderedPageBreak/>
          <w:t xml:space="preserve">Q2.9 No single skill </w:t>
        </w:r>
      </w:ins>
      <w:ins w:id="43763" w:author="pete jones" w:date="2022-04-05T11:11:00Z">
        <w:r w:rsidR="00FE3061" w:rsidRPr="00FF6A71">
          <w:rPr>
            <w:rFonts w:cstheme="minorHAnsi"/>
          </w:rPr>
          <w:t>set,</w:t>
        </w:r>
      </w:ins>
      <w:ins w:id="43764" w:author="pete jones" w:date="2022-01-04T11:19:00Z">
        <w:r w:rsidRPr="00FF6A71">
          <w:rPr>
            <w:rFonts w:cstheme="minorHAnsi"/>
          </w:rPr>
          <w:t xml:space="preserve"> or area of expertise is likely to be able to sustain a long-term career in the economies of the futur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3765" w:author="pete jones" w:date="2022-01-04T11:28: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3766">
          <w:tblGrid>
            <w:gridCol w:w="814"/>
            <w:gridCol w:w="814"/>
            <w:gridCol w:w="814"/>
            <w:gridCol w:w="814"/>
            <w:gridCol w:w="692"/>
            <w:gridCol w:w="692"/>
            <w:gridCol w:w="692"/>
            <w:gridCol w:w="692"/>
          </w:tblGrid>
        </w:tblGridChange>
      </w:tblGrid>
      <w:tr w:rsidR="008E4B87" w:rsidRPr="00FF6A71" w14:paraId="3B95486B" w14:textId="77777777" w:rsidTr="00120CAC">
        <w:trPr>
          <w:trHeight w:val="300"/>
          <w:jc w:val="center"/>
          <w:ins w:id="43767" w:author="pete jones" w:date="2022-01-04T11:19:00Z"/>
          <w:trPrChange w:id="43768" w:author="pete jones" w:date="2022-01-04T11:28:00Z">
            <w:trPr>
              <w:trHeight w:val="300"/>
              <w:jc w:val="center"/>
            </w:trPr>
          </w:trPrChange>
        </w:trPr>
        <w:tc>
          <w:tcPr>
            <w:tcW w:w="814" w:type="dxa"/>
            <w:shd w:val="clear" w:color="auto" w:fill="E7E6E6" w:themeFill="background2"/>
            <w:vAlign w:val="center"/>
            <w:tcPrChange w:id="43769" w:author="pete jones" w:date="2022-01-04T11:28:00Z">
              <w:tcPr>
                <w:tcW w:w="814" w:type="dxa"/>
                <w:shd w:val="clear" w:color="auto" w:fill="E7E6E6" w:themeFill="background2"/>
                <w:vAlign w:val="center"/>
              </w:tcPr>
            </w:tcPrChange>
          </w:tcPr>
          <w:p w14:paraId="0B8D109A" w14:textId="77777777" w:rsidR="008E4B87" w:rsidRPr="00FF6A71" w:rsidRDefault="008E4B87">
            <w:pPr>
              <w:keepNext/>
              <w:spacing w:before="0" w:after="0" w:line="240" w:lineRule="auto"/>
              <w:jc w:val="center"/>
              <w:rPr>
                <w:ins w:id="43770" w:author="pete jones" w:date="2022-01-04T11:19:00Z"/>
                <w:rFonts w:cstheme="minorHAnsi"/>
                <w:b/>
                <w:bCs/>
              </w:rPr>
              <w:pPrChange w:id="43771" w:author="pete jones" w:date="2022-01-04T11:28:00Z">
                <w:pPr>
                  <w:keepNext/>
                  <w:jc w:val="center"/>
                </w:pPr>
              </w:pPrChange>
            </w:pPr>
            <w:ins w:id="43772" w:author="pete jones" w:date="2022-01-04T11:19:00Z">
              <w:r w:rsidRPr="00FF6A71">
                <w:rPr>
                  <w:rFonts w:cstheme="minorHAnsi"/>
                  <w:b/>
                  <w:bCs/>
                </w:rPr>
                <w:t>scale</w:t>
              </w:r>
            </w:ins>
          </w:p>
        </w:tc>
        <w:tc>
          <w:tcPr>
            <w:tcW w:w="814" w:type="dxa"/>
            <w:shd w:val="clear" w:color="auto" w:fill="E7E6E6" w:themeFill="background2"/>
            <w:noWrap/>
            <w:vAlign w:val="center"/>
            <w:tcPrChange w:id="43773" w:author="pete jones" w:date="2022-01-04T11:28:00Z">
              <w:tcPr>
                <w:tcW w:w="814" w:type="dxa"/>
                <w:shd w:val="clear" w:color="auto" w:fill="E7E6E6" w:themeFill="background2"/>
                <w:noWrap/>
                <w:vAlign w:val="center"/>
              </w:tcPr>
            </w:tcPrChange>
          </w:tcPr>
          <w:p w14:paraId="3DC29D44" w14:textId="77777777" w:rsidR="008E4B87" w:rsidRPr="00FF6A71" w:rsidRDefault="008E4B87">
            <w:pPr>
              <w:keepNext/>
              <w:spacing w:before="0" w:after="0" w:line="240" w:lineRule="auto"/>
              <w:jc w:val="center"/>
              <w:rPr>
                <w:ins w:id="43774" w:author="pete jones" w:date="2022-01-04T11:19:00Z"/>
                <w:rFonts w:cstheme="minorHAnsi"/>
                <w:b/>
                <w:bCs/>
              </w:rPr>
              <w:pPrChange w:id="43775" w:author="pete jones" w:date="2022-01-04T11:28:00Z">
                <w:pPr>
                  <w:keepNext/>
                  <w:jc w:val="center"/>
                </w:pPr>
              </w:pPrChange>
            </w:pPr>
            <w:ins w:id="43776" w:author="pete jones" w:date="2022-01-04T11:19:00Z">
              <w:r w:rsidRPr="00FF6A71">
                <w:rPr>
                  <w:rFonts w:cstheme="minorHAnsi"/>
                  <w:b/>
                  <w:bCs/>
                </w:rPr>
                <w:t>1</w:t>
              </w:r>
            </w:ins>
          </w:p>
        </w:tc>
        <w:tc>
          <w:tcPr>
            <w:tcW w:w="814" w:type="dxa"/>
            <w:shd w:val="clear" w:color="auto" w:fill="E7E6E6" w:themeFill="background2"/>
            <w:noWrap/>
            <w:vAlign w:val="center"/>
            <w:tcPrChange w:id="43777" w:author="pete jones" w:date="2022-01-04T11:28:00Z">
              <w:tcPr>
                <w:tcW w:w="814" w:type="dxa"/>
                <w:shd w:val="clear" w:color="auto" w:fill="E7E6E6" w:themeFill="background2"/>
                <w:noWrap/>
                <w:vAlign w:val="center"/>
              </w:tcPr>
            </w:tcPrChange>
          </w:tcPr>
          <w:p w14:paraId="6E1811D1" w14:textId="77777777" w:rsidR="008E4B87" w:rsidRPr="00FF6A71" w:rsidRDefault="008E4B87">
            <w:pPr>
              <w:keepNext/>
              <w:spacing w:before="0" w:after="0" w:line="240" w:lineRule="auto"/>
              <w:jc w:val="center"/>
              <w:rPr>
                <w:ins w:id="43778" w:author="pete jones" w:date="2022-01-04T11:19:00Z"/>
                <w:rFonts w:cstheme="minorHAnsi"/>
                <w:b/>
                <w:bCs/>
              </w:rPr>
              <w:pPrChange w:id="43779" w:author="pete jones" w:date="2022-01-04T11:28:00Z">
                <w:pPr>
                  <w:keepNext/>
                  <w:jc w:val="center"/>
                </w:pPr>
              </w:pPrChange>
            </w:pPr>
            <w:ins w:id="43780" w:author="pete jones" w:date="2022-01-04T11:19:00Z">
              <w:r w:rsidRPr="00FF6A71">
                <w:rPr>
                  <w:rFonts w:cstheme="minorHAnsi"/>
                  <w:b/>
                  <w:bCs/>
                </w:rPr>
                <w:t>2</w:t>
              </w:r>
            </w:ins>
          </w:p>
        </w:tc>
        <w:tc>
          <w:tcPr>
            <w:tcW w:w="814" w:type="dxa"/>
            <w:shd w:val="clear" w:color="auto" w:fill="E7E6E6" w:themeFill="background2"/>
            <w:noWrap/>
            <w:vAlign w:val="center"/>
            <w:tcPrChange w:id="43781" w:author="pete jones" w:date="2022-01-04T11:28:00Z">
              <w:tcPr>
                <w:tcW w:w="814" w:type="dxa"/>
                <w:shd w:val="clear" w:color="auto" w:fill="E7E6E6" w:themeFill="background2"/>
                <w:noWrap/>
                <w:vAlign w:val="center"/>
              </w:tcPr>
            </w:tcPrChange>
          </w:tcPr>
          <w:p w14:paraId="2C707025" w14:textId="77777777" w:rsidR="008E4B87" w:rsidRPr="00FF6A71" w:rsidRDefault="008E4B87">
            <w:pPr>
              <w:keepNext/>
              <w:spacing w:before="0" w:after="0" w:line="240" w:lineRule="auto"/>
              <w:jc w:val="center"/>
              <w:rPr>
                <w:ins w:id="43782" w:author="pete jones" w:date="2022-01-04T11:19:00Z"/>
                <w:rFonts w:cstheme="minorHAnsi"/>
                <w:b/>
                <w:bCs/>
              </w:rPr>
              <w:pPrChange w:id="43783" w:author="pete jones" w:date="2022-01-04T11:28:00Z">
                <w:pPr>
                  <w:keepNext/>
                  <w:jc w:val="center"/>
                </w:pPr>
              </w:pPrChange>
            </w:pPr>
            <w:ins w:id="43784" w:author="pete jones" w:date="2022-01-04T11:19:00Z">
              <w:r w:rsidRPr="00FF6A71">
                <w:rPr>
                  <w:rFonts w:cstheme="minorHAnsi"/>
                  <w:b/>
                  <w:bCs/>
                </w:rPr>
                <w:t>3</w:t>
              </w:r>
            </w:ins>
          </w:p>
        </w:tc>
        <w:tc>
          <w:tcPr>
            <w:tcW w:w="692" w:type="dxa"/>
            <w:shd w:val="clear" w:color="auto" w:fill="E7E6E6" w:themeFill="background2"/>
            <w:noWrap/>
            <w:vAlign w:val="center"/>
            <w:tcPrChange w:id="43785" w:author="pete jones" w:date="2022-01-04T11:28:00Z">
              <w:tcPr>
                <w:tcW w:w="692" w:type="dxa"/>
                <w:shd w:val="clear" w:color="auto" w:fill="E7E6E6" w:themeFill="background2"/>
                <w:noWrap/>
                <w:vAlign w:val="center"/>
              </w:tcPr>
            </w:tcPrChange>
          </w:tcPr>
          <w:p w14:paraId="708B0099" w14:textId="77777777" w:rsidR="008E4B87" w:rsidRPr="00FF6A71" w:rsidRDefault="008E4B87">
            <w:pPr>
              <w:keepNext/>
              <w:spacing w:before="0" w:after="0" w:line="240" w:lineRule="auto"/>
              <w:jc w:val="center"/>
              <w:rPr>
                <w:ins w:id="43786" w:author="pete jones" w:date="2022-01-04T11:19:00Z"/>
                <w:rFonts w:cstheme="minorHAnsi"/>
                <w:b/>
                <w:bCs/>
              </w:rPr>
              <w:pPrChange w:id="43787" w:author="pete jones" w:date="2022-01-04T11:28:00Z">
                <w:pPr>
                  <w:keepNext/>
                  <w:jc w:val="center"/>
                </w:pPr>
              </w:pPrChange>
            </w:pPr>
            <w:ins w:id="43788" w:author="pete jones" w:date="2022-01-04T11:19:00Z">
              <w:r w:rsidRPr="00FF6A71">
                <w:rPr>
                  <w:rFonts w:cstheme="minorHAnsi"/>
                  <w:b/>
                  <w:bCs/>
                </w:rPr>
                <w:t>4</w:t>
              </w:r>
            </w:ins>
          </w:p>
        </w:tc>
        <w:tc>
          <w:tcPr>
            <w:tcW w:w="692" w:type="dxa"/>
            <w:shd w:val="clear" w:color="auto" w:fill="E7E6E6" w:themeFill="background2"/>
            <w:noWrap/>
            <w:vAlign w:val="center"/>
            <w:tcPrChange w:id="43789" w:author="pete jones" w:date="2022-01-04T11:28:00Z">
              <w:tcPr>
                <w:tcW w:w="692" w:type="dxa"/>
                <w:shd w:val="clear" w:color="auto" w:fill="E7E6E6" w:themeFill="background2"/>
                <w:noWrap/>
                <w:vAlign w:val="center"/>
              </w:tcPr>
            </w:tcPrChange>
          </w:tcPr>
          <w:p w14:paraId="1FA2E086" w14:textId="77777777" w:rsidR="008E4B87" w:rsidRPr="00FF6A71" w:rsidRDefault="008E4B87">
            <w:pPr>
              <w:keepNext/>
              <w:spacing w:before="0" w:after="0" w:line="240" w:lineRule="auto"/>
              <w:jc w:val="center"/>
              <w:rPr>
                <w:ins w:id="43790" w:author="pete jones" w:date="2022-01-04T11:19:00Z"/>
                <w:rFonts w:cstheme="minorHAnsi"/>
                <w:b/>
                <w:bCs/>
              </w:rPr>
              <w:pPrChange w:id="43791" w:author="pete jones" w:date="2022-01-04T11:28:00Z">
                <w:pPr>
                  <w:keepNext/>
                  <w:jc w:val="center"/>
                </w:pPr>
              </w:pPrChange>
            </w:pPr>
            <w:ins w:id="43792" w:author="pete jones" w:date="2022-01-04T11:19:00Z">
              <w:r w:rsidRPr="00FF6A71">
                <w:rPr>
                  <w:rFonts w:cstheme="minorHAnsi"/>
                  <w:b/>
                  <w:bCs/>
                </w:rPr>
                <w:t>5</w:t>
              </w:r>
            </w:ins>
          </w:p>
        </w:tc>
        <w:tc>
          <w:tcPr>
            <w:tcW w:w="692" w:type="dxa"/>
            <w:shd w:val="clear" w:color="auto" w:fill="E7E6E6" w:themeFill="background2"/>
            <w:noWrap/>
            <w:vAlign w:val="center"/>
            <w:tcPrChange w:id="43793" w:author="pete jones" w:date="2022-01-04T11:28:00Z">
              <w:tcPr>
                <w:tcW w:w="692" w:type="dxa"/>
                <w:shd w:val="clear" w:color="auto" w:fill="E7E6E6" w:themeFill="background2"/>
                <w:noWrap/>
                <w:vAlign w:val="center"/>
              </w:tcPr>
            </w:tcPrChange>
          </w:tcPr>
          <w:p w14:paraId="468C40BB" w14:textId="77777777" w:rsidR="008E4B87" w:rsidRPr="00FF6A71" w:rsidRDefault="008E4B87">
            <w:pPr>
              <w:keepNext/>
              <w:spacing w:before="0" w:after="0" w:line="240" w:lineRule="auto"/>
              <w:jc w:val="center"/>
              <w:rPr>
                <w:ins w:id="43794" w:author="pete jones" w:date="2022-01-04T11:19:00Z"/>
                <w:rFonts w:cstheme="minorHAnsi"/>
                <w:b/>
                <w:bCs/>
              </w:rPr>
              <w:pPrChange w:id="43795" w:author="pete jones" w:date="2022-01-04T11:28:00Z">
                <w:pPr>
                  <w:keepNext/>
                  <w:jc w:val="center"/>
                </w:pPr>
              </w:pPrChange>
            </w:pPr>
            <w:ins w:id="43796" w:author="pete jones" w:date="2022-01-04T11:19:00Z">
              <w:r w:rsidRPr="00FF6A71">
                <w:rPr>
                  <w:rFonts w:cstheme="minorHAnsi"/>
                  <w:b/>
                  <w:bCs/>
                </w:rPr>
                <w:t>6</w:t>
              </w:r>
            </w:ins>
          </w:p>
        </w:tc>
        <w:tc>
          <w:tcPr>
            <w:tcW w:w="692" w:type="dxa"/>
            <w:shd w:val="clear" w:color="auto" w:fill="E7E6E6" w:themeFill="background2"/>
            <w:noWrap/>
            <w:vAlign w:val="center"/>
            <w:tcPrChange w:id="43797" w:author="pete jones" w:date="2022-01-04T11:28:00Z">
              <w:tcPr>
                <w:tcW w:w="692" w:type="dxa"/>
                <w:shd w:val="clear" w:color="auto" w:fill="E7E6E6" w:themeFill="background2"/>
                <w:noWrap/>
                <w:vAlign w:val="center"/>
              </w:tcPr>
            </w:tcPrChange>
          </w:tcPr>
          <w:p w14:paraId="0D9C2DCA" w14:textId="77777777" w:rsidR="008E4B87" w:rsidRPr="00FF6A71" w:rsidRDefault="008E4B87">
            <w:pPr>
              <w:keepNext/>
              <w:spacing w:before="0" w:after="0" w:line="240" w:lineRule="auto"/>
              <w:jc w:val="center"/>
              <w:rPr>
                <w:ins w:id="43798" w:author="pete jones" w:date="2022-01-04T11:19:00Z"/>
                <w:rFonts w:cstheme="minorHAnsi"/>
                <w:b/>
                <w:bCs/>
              </w:rPr>
              <w:pPrChange w:id="43799" w:author="pete jones" w:date="2022-01-04T11:28:00Z">
                <w:pPr>
                  <w:keepNext/>
                  <w:jc w:val="center"/>
                </w:pPr>
              </w:pPrChange>
            </w:pPr>
            <w:ins w:id="43800" w:author="pete jones" w:date="2022-01-04T11:19:00Z">
              <w:r w:rsidRPr="00FF6A71">
                <w:rPr>
                  <w:rFonts w:cstheme="minorHAnsi"/>
                  <w:b/>
                  <w:bCs/>
                </w:rPr>
                <w:t>7</w:t>
              </w:r>
            </w:ins>
          </w:p>
        </w:tc>
      </w:tr>
      <w:tr w:rsidR="008E4B87" w:rsidRPr="00FF6A71" w14:paraId="3EB3CF02" w14:textId="77777777" w:rsidTr="00120CAC">
        <w:trPr>
          <w:trHeight w:val="300"/>
          <w:jc w:val="center"/>
          <w:ins w:id="43801" w:author="pete jones" w:date="2022-01-04T11:19:00Z"/>
          <w:trPrChange w:id="43802" w:author="pete jones" w:date="2022-01-04T11:28:00Z">
            <w:trPr>
              <w:trHeight w:val="300"/>
              <w:jc w:val="center"/>
            </w:trPr>
          </w:trPrChange>
        </w:trPr>
        <w:tc>
          <w:tcPr>
            <w:tcW w:w="814" w:type="dxa"/>
            <w:vAlign w:val="center"/>
            <w:tcPrChange w:id="43803" w:author="pete jones" w:date="2022-01-04T11:28:00Z">
              <w:tcPr>
                <w:tcW w:w="814" w:type="dxa"/>
                <w:vAlign w:val="center"/>
              </w:tcPr>
            </w:tcPrChange>
          </w:tcPr>
          <w:p w14:paraId="690806E3" w14:textId="77777777" w:rsidR="008E4B87" w:rsidRPr="00FF6A71" w:rsidRDefault="008E4B87">
            <w:pPr>
              <w:keepNext/>
              <w:spacing w:before="0" w:after="0" w:line="240" w:lineRule="auto"/>
              <w:jc w:val="center"/>
              <w:rPr>
                <w:ins w:id="43804" w:author="pete jones" w:date="2022-01-04T11:19:00Z"/>
                <w:rFonts w:cstheme="minorHAnsi"/>
                <w:b/>
                <w:bCs/>
              </w:rPr>
              <w:pPrChange w:id="43805" w:author="pete jones" w:date="2022-01-04T11:28:00Z">
                <w:pPr>
                  <w:keepNext/>
                  <w:jc w:val="center"/>
                </w:pPr>
              </w:pPrChange>
            </w:pPr>
            <w:ins w:id="43806" w:author="pete jones" w:date="2022-01-04T11:19:00Z">
              <w:r w:rsidRPr="00FF6A71">
                <w:rPr>
                  <w:rFonts w:cstheme="minorHAnsi"/>
                  <w:b/>
                  <w:bCs/>
                </w:rPr>
                <w:t>%</w:t>
              </w:r>
            </w:ins>
          </w:p>
        </w:tc>
        <w:tc>
          <w:tcPr>
            <w:tcW w:w="814" w:type="dxa"/>
            <w:shd w:val="clear" w:color="auto" w:fill="auto"/>
            <w:noWrap/>
            <w:vAlign w:val="bottom"/>
            <w:tcPrChange w:id="43807" w:author="pete jones" w:date="2022-01-04T11:28:00Z">
              <w:tcPr>
                <w:tcW w:w="814" w:type="dxa"/>
                <w:tcBorders>
                  <w:top w:val="nil"/>
                  <w:left w:val="nil"/>
                  <w:bottom w:val="nil"/>
                  <w:right w:val="nil"/>
                </w:tcBorders>
                <w:shd w:val="clear" w:color="auto" w:fill="auto"/>
                <w:noWrap/>
                <w:vAlign w:val="bottom"/>
              </w:tcPr>
            </w:tcPrChange>
          </w:tcPr>
          <w:p w14:paraId="73FD2062" w14:textId="77777777" w:rsidR="008E4B87" w:rsidRPr="00FF6A71" w:rsidRDefault="008E4B87">
            <w:pPr>
              <w:keepNext/>
              <w:spacing w:before="0" w:after="0" w:line="240" w:lineRule="auto"/>
              <w:jc w:val="center"/>
              <w:rPr>
                <w:ins w:id="43808" w:author="pete jones" w:date="2022-01-04T11:19:00Z"/>
                <w:rFonts w:cstheme="minorHAnsi"/>
              </w:rPr>
              <w:pPrChange w:id="43809" w:author="pete jones" w:date="2022-01-04T11:28:00Z">
                <w:pPr>
                  <w:keepNext/>
                  <w:jc w:val="center"/>
                </w:pPr>
              </w:pPrChange>
            </w:pPr>
            <w:ins w:id="43810" w:author="pete jones" w:date="2022-01-04T11:19:00Z">
              <w:r w:rsidRPr="00FF6A71">
                <w:rPr>
                  <w:rFonts w:ascii="Calibri" w:hAnsi="Calibri" w:cs="Calibri"/>
                  <w:color w:val="000000"/>
                  <w:sz w:val="22"/>
                  <w:szCs w:val="22"/>
                </w:rPr>
                <w:t>45%</w:t>
              </w:r>
            </w:ins>
          </w:p>
        </w:tc>
        <w:tc>
          <w:tcPr>
            <w:tcW w:w="814" w:type="dxa"/>
            <w:shd w:val="clear" w:color="auto" w:fill="auto"/>
            <w:noWrap/>
            <w:vAlign w:val="bottom"/>
            <w:tcPrChange w:id="43811" w:author="pete jones" w:date="2022-01-04T11:28:00Z">
              <w:tcPr>
                <w:tcW w:w="814" w:type="dxa"/>
                <w:tcBorders>
                  <w:top w:val="nil"/>
                  <w:left w:val="nil"/>
                  <w:bottom w:val="nil"/>
                  <w:right w:val="nil"/>
                </w:tcBorders>
                <w:shd w:val="clear" w:color="auto" w:fill="auto"/>
                <w:noWrap/>
                <w:vAlign w:val="bottom"/>
              </w:tcPr>
            </w:tcPrChange>
          </w:tcPr>
          <w:p w14:paraId="50D03B59" w14:textId="77777777" w:rsidR="008E4B87" w:rsidRPr="00FF6A71" w:rsidRDefault="008E4B87">
            <w:pPr>
              <w:keepNext/>
              <w:spacing w:before="0" w:after="0" w:line="240" w:lineRule="auto"/>
              <w:jc w:val="center"/>
              <w:rPr>
                <w:ins w:id="43812" w:author="pete jones" w:date="2022-01-04T11:19:00Z"/>
                <w:rFonts w:cstheme="minorHAnsi"/>
              </w:rPr>
              <w:pPrChange w:id="43813" w:author="pete jones" w:date="2022-01-04T11:28:00Z">
                <w:pPr>
                  <w:keepNext/>
                  <w:jc w:val="center"/>
                </w:pPr>
              </w:pPrChange>
            </w:pPr>
            <w:ins w:id="43814" w:author="pete jones" w:date="2022-01-04T11:19:00Z">
              <w:r w:rsidRPr="00FF6A71">
                <w:rPr>
                  <w:rFonts w:ascii="Calibri" w:hAnsi="Calibri" w:cs="Calibri"/>
                  <w:color w:val="000000"/>
                  <w:sz w:val="22"/>
                  <w:szCs w:val="22"/>
                </w:rPr>
                <w:t>24%</w:t>
              </w:r>
            </w:ins>
          </w:p>
        </w:tc>
        <w:tc>
          <w:tcPr>
            <w:tcW w:w="814" w:type="dxa"/>
            <w:shd w:val="clear" w:color="auto" w:fill="auto"/>
            <w:noWrap/>
            <w:vAlign w:val="bottom"/>
            <w:tcPrChange w:id="43815" w:author="pete jones" w:date="2022-01-04T11:28:00Z">
              <w:tcPr>
                <w:tcW w:w="814" w:type="dxa"/>
                <w:tcBorders>
                  <w:top w:val="nil"/>
                  <w:left w:val="nil"/>
                  <w:bottom w:val="nil"/>
                  <w:right w:val="nil"/>
                </w:tcBorders>
                <w:shd w:val="clear" w:color="auto" w:fill="auto"/>
                <w:noWrap/>
                <w:vAlign w:val="bottom"/>
              </w:tcPr>
            </w:tcPrChange>
          </w:tcPr>
          <w:p w14:paraId="5F81A6F6" w14:textId="77777777" w:rsidR="008E4B87" w:rsidRPr="00FF6A71" w:rsidRDefault="008E4B87">
            <w:pPr>
              <w:keepNext/>
              <w:spacing w:before="0" w:after="0" w:line="240" w:lineRule="auto"/>
              <w:jc w:val="center"/>
              <w:rPr>
                <w:ins w:id="43816" w:author="pete jones" w:date="2022-01-04T11:19:00Z"/>
                <w:rFonts w:cstheme="minorHAnsi"/>
              </w:rPr>
              <w:pPrChange w:id="43817" w:author="pete jones" w:date="2022-01-04T11:28:00Z">
                <w:pPr>
                  <w:keepNext/>
                  <w:jc w:val="center"/>
                </w:pPr>
              </w:pPrChange>
            </w:pPr>
            <w:ins w:id="43818" w:author="pete jones" w:date="2022-01-04T11:19:00Z">
              <w:r w:rsidRPr="00FF6A71">
                <w:rPr>
                  <w:rFonts w:ascii="Calibri" w:hAnsi="Calibri" w:cs="Calibri"/>
                  <w:color w:val="000000"/>
                  <w:sz w:val="22"/>
                  <w:szCs w:val="22"/>
                </w:rPr>
                <w:t>14%</w:t>
              </w:r>
            </w:ins>
          </w:p>
        </w:tc>
        <w:tc>
          <w:tcPr>
            <w:tcW w:w="692" w:type="dxa"/>
            <w:shd w:val="clear" w:color="auto" w:fill="auto"/>
            <w:noWrap/>
            <w:vAlign w:val="bottom"/>
            <w:tcPrChange w:id="43819" w:author="pete jones" w:date="2022-01-04T11:28:00Z">
              <w:tcPr>
                <w:tcW w:w="692" w:type="dxa"/>
                <w:tcBorders>
                  <w:top w:val="nil"/>
                  <w:left w:val="nil"/>
                  <w:bottom w:val="nil"/>
                  <w:right w:val="nil"/>
                </w:tcBorders>
                <w:shd w:val="clear" w:color="auto" w:fill="auto"/>
                <w:noWrap/>
                <w:vAlign w:val="bottom"/>
              </w:tcPr>
            </w:tcPrChange>
          </w:tcPr>
          <w:p w14:paraId="0BEF1F36" w14:textId="77777777" w:rsidR="008E4B87" w:rsidRPr="00FF6A71" w:rsidRDefault="008E4B87">
            <w:pPr>
              <w:keepNext/>
              <w:spacing w:before="0" w:after="0" w:line="240" w:lineRule="auto"/>
              <w:jc w:val="center"/>
              <w:rPr>
                <w:ins w:id="43820" w:author="pete jones" w:date="2022-01-04T11:19:00Z"/>
                <w:rFonts w:cstheme="minorHAnsi"/>
              </w:rPr>
              <w:pPrChange w:id="43821" w:author="pete jones" w:date="2022-01-04T11:28:00Z">
                <w:pPr>
                  <w:keepNext/>
                  <w:jc w:val="center"/>
                </w:pPr>
              </w:pPrChange>
            </w:pPr>
            <w:ins w:id="43822"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3823" w:author="pete jones" w:date="2022-01-04T11:28:00Z">
              <w:tcPr>
                <w:tcW w:w="692" w:type="dxa"/>
                <w:tcBorders>
                  <w:top w:val="nil"/>
                  <w:left w:val="nil"/>
                  <w:bottom w:val="nil"/>
                  <w:right w:val="nil"/>
                </w:tcBorders>
                <w:shd w:val="clear" w:color="auto" w:fill="auto"/>
                <w:noWrap/>
                <w:vAlign w:val="bottom"/>
              </w:tcPr>
            </w:tcPrChange>
          </w:tcPr>
          <w:p w14:paraId="6F8D070C" w14:textId="77777777" w:rsidR="008E4B87" w:rsidRPr="00FF6A71" w:rsidRDefault="008E4B87">
            <w:pPr>
              <w:keepNext/>
              <w:spacing w:before="0" w:after="0" w:line="240" w:lineRule="auto"/>
              <w:jc w:val="center"/>
              <w:rPr>
                <w:ins w:id="43824" w:author="pete jones" w:date="2022-01-04T11:19:00Z"/>
                <w:rFonts w:cstheme="minorHAnsi"/>
              </w:rPr>
              <w:pPrChange w:id="43825" w:author="pete jones" w:date="2022-01-04T11:28:00Z">
                <w:pPr>
                  <w:keepNext/>
                  <w:jc w:val="center"/>
                </w:pPr>
              </w:pPrChange>
            </w:pPr>
            <w:ins w:id="43826"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3827" w:author="pete jones" w:date="2022-01-04T11:28:00Z">
              <w:tcPr>
                <w:tcW w:w="692" w:type="dxa"/>
                <w:tcBorders>
                  <w:top w:val="nil"/>
                  <w:left w:val="nil"/>
                  <w:bottom w:val="nil"/>
                  <w:right w:val="nil"/>
                </w:tcBorders>
                <w:shd w:val="clear" w:color="auto" w:fill="auto"/>
                <w:noWrap/>
                <w:vAlign w:val="bottom"/>
              </w:tcPr>
            </w:tcPrChange>
          </w:tcPr>
          <w:p w14:paraId="10544C8D" w14:textId="77777777" w:rsidR="008E4B87" w:rsidRPr="00FF6A71" w:rsidRDefault="008E4B87">
            <w:pPr>
              <w:keepNext/>
              <w:spacing w:before="0" w:after="0" w:line="240" w:lineRule="auto"/>
              <w:jc w:val="center"/>
              <w:rPr>
                <w:ins w:id="43828" w:author="pete jones" w:date="2022-01-04T11:19:00Z"/>
                <w:rFonts w:cstheme="minorHAnsi"/>
              </w:rPr>
              <w:pPrChange w:id="43829" w:author="pete jones" w:date="2022-01-04T11:28:00Z">
                <w:pPr>
                  <w:keepNext/>
                  <w:jc w:val="center"/>
                </w:pPr>
              </w:pPrChange>
            </w:pPr>
            <w:ins w:id="43830"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3831" w:author="pete jones" w:date="2022-01-04T11:28:00Z">
              <w:tcPr>
                <w:tcW w:w="692" w:type="dxa"/>
                <w:tcBorders>
                  <w:top w:val="nil"/>
                  <w:left w:val="nil"/>
                  <w:bottom w:val="nil"/>
                  <w:right w:val="nil"/>
                </w:tcBorders>
                <w:shd w:val="clear" w:color="auto" w:fill="auto"/>
                <w:noWrap/>
                <w:vAlign w:val="bottom"/>
              </w:tcPr>
            </w:tcPrChange>
          </w:tcPr>
          <w:p w14:paraId="0D097400" w14:textId="77777777" w:rsidR="008E4B87" w:rsidRPr="00FF6A71" w:rsidRDefault="008E4B87">
            <w:pPr>
              <w:keepNext/>
              <w:spacing w:before="0" w:after="0" w:line="240" w:lineRule="auto"/>
              <w:jc w:val="center"/>
              <w:rPr>
                <w:ins w:id="43832" w:author="pete jones" w:date="2022-01-04T11:19:00Z"/>
                <w:rFonts w:cstheme="minorHAnsi"/>
              </w:rPr>
              <w:pPrChange w:id="43833" w:author="pete jones" w:date="2022-01-04T11:28:00Z">
                <w:pPr>
                  <w:keepNext/>
                  <w:jc w:val="center"/>
                </w:pPr>
              </w:pPrChange>
            </w:pPr>
            <w:ins w:id="43834" w:author="pete jones" w:date="2022-01-04T11:19:00Z">
              <w:r w:rsidRPr="00FF6A71">
                <w:rPr>
                  <w:rFonts w:ascii="Calibri" w:hAnsi="Calibri" w:cs="Calibri"/>
                  <w:color w:val="000000"/>
                  <w:sz w:val="22"/>
                  <w:szCs w:val="22"/>
                </w:rPr>
                <w:t>0%</w:t>
              </w:r>
            </w:ins>
          </w:p>
        </w:tc>
      </w:tr>
      <w:tr w:rsidR="008E4B87" w:rsidRPr="00FF6A71" w14:paraId="31663C32" w14:textId="77777777" w:rsidTr="00120CAC">
        <w:trPr>
          <w:trHeight w:val="300"/>
          <w:jc w:val="center"/>
          <w:ins w:id="43835" w:author="pete jones" w:date="2022-01-04T11:19:00Z"/>
          <w:trPrChange w:id="43836" w:author="pete jones" w:date="2022-01-04T11:28:00Z">
            <w:trPr>
              <w:trHeight w:val="300"/>
              <w:jc w:val="center"/>
            </w:trPr>
          </w:trPrChange>
        </w:trPr>
        <w:tc>
          <w:tcPr>
            <w:tcW w:w="814" w:type="dxa"/>
            <w:vAlign w:val="center"/>
            <w:tcPrChange w:id="43837" w:author="pete jones" w:date="2022-01-04T11:28:00Z">
              <w:tcPr>
                <w:tcW w:w="814" w:type="dxa"/>
                <w:vAlign w:val="center"/>
              </w:tcPr>
            </w:tcPrChange>
          </w:tcPr>
          <w:p w14:paraId="1319639C" w14:textId="77777777" w:rsidR="008E4B87" w:rsidRPr="00FF6A71" w:rsidRDefault="008E4B87">
            <w:pPr>
              <w:keepNext/>
              <w:spacing w:before="0" w:after="0" w:line="240" w:lineRule="auto"/>
              <w:jc w:val="center"/>
              <w:rPr>
                <w:ins w:id="43838" w:author="pete jones" w:date="2022-01-04T11:19:00Z"/>
                <w:rFonts w:cstheme="minorHAnsi"/>
                <w:b/>
                <w:bCs/>
              </w:rPr>
              <w:pPrChange w:id="43839" w:author="pete jones" w:date="2022-01-04T11:28:00Z">
                <w:pPr>
                  <w:keepNext/>
                  <w:jc w:val="center"/>
                </w:pPr>
              </w:pPrChange>
            </w:pPr>
            <w:ins w:id="43840" w:author="pete jones" w:date="2022-01-04T11:19:00Z">
              <w:r w:rsidRPr="00FF6A71">
                <w:rPr>
                  <w:rFonts w:cstheme="minorHAnsi"/>
                  <w:b/>
                  <w:bCs/>
                </w:rPr>
                <w:t>Count</w:t>
              </w:r>
            </w:ins>
          </w:p>
        </w:tc>
        <w:tc>
          <w:tcPr>
            <w:tcW w:w="814" w:type="dxa"/>
            <w:shd w:val="clear" w:color="auto" w:fill="auto"/>
            <w:noWrap/>
            <w:vAlign w:val="bottom"/>
            <w:tcPrChange w:id="43841" w:author="pete jones" w:date="2022-01-04T11:28:00Z">
              <w:tcPr>
                <w:tcW w:w="814" w:type="dxa"/>
                <w:tcBorders>
                  <w:top w:val="nil"/>
                  <w:left w:val="nil"/>
                  <w:bottom w:val="nil"/>
                  <w:right w:val="nil"/>
                </w:tcBorders>
                <w:shd w:val="clear" w:color="auto" w:fill="auto"/>
                <w:noWrap/>
                <w:vAlign w:val="bottom"/>
              </w:tcPr>
            </w:tcPrChange>
          </w:tcPr>
          <w:p w14:paraId="500F1004" w14:textId="77777777" w:rsidR="008E4B87" w:rsidRPr="00FF6A71" w:rsidRDefault="008E4B87">
            <w:pPr>
              <w:keepNext/>
              <w:spacing w:before="0" w:after="0" w:line="240" w:lineRule="auto"/>
              <w:jc w:val="center"/>
              <w:rPr>
                <w:ins w:id="43842" w:author="pete jones" w:date="2022-01-04T11:19:00Z"/>
                <w:rFonts w:cstheme="minorHAnsi"/>
              </w:rPr>
              <w:pPrChange w:id="43843" w:author="pete jones" w:date="2022-01-04T11:28:00Z">
                <w:pPr>
                  <w:keepNext/>
                  <w:jc w:val="center"/>
                </w:pPr>
              </w:pPrChange>
            </w:pPr>
            <w:ins w:id="43844" w:author="pete jones" w:date="2022-01-04T11:19:00Z">
              <w:r w:rsidRPr="00FF6A71">
                <w:rPr>
                  <w:rFonts w:ascii="Calibri" w:hAnsi="Calibri" w:cs="Calibri"/>
                  <w:color w:val="000000"/>
                  <w:sz w:val="22"/>
                  <w:szCs w:val="22"/>
                </w:rPr>
                <w:t>13</w:t>
              </w:r>
            </w:ins>
          </w:p>
        </w:tc>
        <w:tc>
          <w:tcPr>
            <w:tcW w:w="814" w:type="dxa"/>
            <w:shd w:val="clear" w:color="auto" w:fill="auto"/>
            <w:noWrap/>
            <w:vAlign w:val="bottom"/>
            <w:tcPrChange w:id="43845" w:author="pete jones" w:date="2022-01-04T11:28:00Z">
              <w:tcPr>
                <w:tcW w:w="814" w:type="dxa"/>
                <w:tcBorders>
                  <w:top w:val="nil"/>
                  <w:left w:val="nil"/>
                  <w:bottom w:val="nil"/>
                  <w:right w:val="nil"/>
                </w:tcBorders>
                <w:shd w:val="clear" w:color="auto" w:fill="auto"/>
                <w:noWrap/>
                <w:vAlign w:val="bottom"/>
              </w:tcPr>
            </w:tcPrChange>
          </w:tcPr>
          <w:p w14:paraId="6CE65A11" w14:textId="77777777" w:rsidR="008E4B87" w:rsidRPr="00FF6A71" w:rsidRDefault="008E4B87">
            <w:pPr>
              <w:keepNext/>
              <w:spacing w:before="0" w:after="0" w:line="240" w:lineRule="auto"/>
              <w:jc w:val="center"/>
              <w:rPr>
                <w:ins w:id="43846" w:author="pete jones" w:date="2022-01-04T11:19:00Z"/>
                <w:rFonts w:cstheme="minorHAnsi"/>
              </w:rPr>
              <w:pPrChange w:id="43847" w:author="pete jones" w:date="2022-01-04T11:28:00Z">
                <w:pPr>
                  <w:keepNext/>
                  <w:jc w:val="center"/>
                </w:pPr>
              </w:pPrChange>
            </w:pPr>
            <w:ins w:id="43848"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3849" w:author="pete jones" w:date="2022-01-04T11:28:00Z">
              <w:tcPr>
                <w:tcW w:w="814" w:type="dxa"/>
                <w:tcBorders>
                  <w:top w:val="nil"/>
                  <w:left w:val="nil"/>
                  <w:bottom w:val="nil"/>
                  <w:right w:val="nil"/>
                </w:tcBorders>
                <w:shd w:val="clear" w:color="auto" w:fill="auto"/>
                <w:noWrap/>
                <w:vAlign w:val="bottom"/>
              </w:tcPr>
            </w:tcPrChange>
          </w:tcPr>
          <w:p w14:paraId="5C1A3E9A" w14:textId="77777777" w:rsidR="008E4B87" w:rsidRPr="00FF6A71" w:rsidRDefault="008E4B87">
            <w:pPr>
              <w:keepNext/>
              <w:spacing w:before="0" w:after="0" w:line="240" w:lineRule="auto"/>
              <w:jc w:val="center"/>
              <w:rPr>
                <w:ins w:id="43850" w:author="pete jones" w:date="2022-01-04T11:19:00Z"/>
                <w:rFonts w:cstheme="minorHAnsi"/>
              </w:rPr>
              <w:pPrChange w:id="43851" w:author="pete jones" w:date="2022-01-04T11:28:00Z">
                <w:pPr>
                  <w:keepNext/>
                  <w:jc w:val="center"/>
                </w:pPr>
              </w:pPrChange>
            </w:pPr>
            <w:ins w:id="43852"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3853" w:author="pete jones" w:date="2022-01-04T11:28:00Z">
              <w:tcPr>
                <w:tcW w:w="692" w:type="dxa"/>
                <w:tcBorders>
                  <w:top w:val="nil"/>
                  <w:left w:val="nil"/>
                  <w:bottom w:val="nil"/>
                  <w:right w:val="nil"/>
                </w:tcBorders>
                <w:shd w:val="clear" w:color="auto" w:fill="auto"/>
                <w:noWrap/>
                <w:vAlign w:val="bottom"/>
              </w:tcPr>
            </w:tcPrChange>
          </w:tcPr>
          <w:p w14:paraId="75E080AB" w14:textId="77777777" w:rsidR="008E4B87" w:rsidRPr="00FF6A71" w:rsidRDefault="008E4B87">
            <w:pPr>
              <w:keepNext/>
              <w:spacing w:before="0" w:after="0" w:line="240" w:lineRule="auto"/>
              <w:jc w:val="center"/>
              <w:rPr>
                <w:ins w:id="43854" w:author="pete jones" w:date="2022-01-04T11:19:00Z"/>
                <w:rFonts w:cstheme="minorHAnsi"/>
              </w:rPr>
              <w:pPrChange w:id="43855" w:author="pete jones" w:date="2022-01-04T11:28:00Z">
                <w:pPr>
                  <w:keepNext/>
                  <w:jc w:val="center"/>
                </w:pPr>
              </w:pPrChange>
            </w:pPr>
            <w:ins w:id="43856"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3857" w:author="pete jones" w:date="2022-01-04T11:28:00Z">
              <w:tcPr>
                <w:tcW w:w="692" w:type="dxa"/>
                <w:tcBorders>
                  <w:top w:val="nil"/>
                  <w:left w:val="nil"/>
                  <w:bottom w:val="nil"/>
                  <w:right w:val="nil"/>
                </w:tcBorders>
                <w:shd w:val="clear" w:color="auto" w:fill="auto"/>
                <w:noWrap/>
                <w:vAlign w:val="bottom"/>
              </w:tcPr>
            </w:tcPrChange>
          </w:tcPr>
          <w:p w14:paraId="40B52173" w14:textId="77777777" w:rsidR="008E4B87" w:rsidRPr="00FF6A71" w:rsidRDefault="008E4B87">
            <w:pPr>
              <w:keepNext/>
              <w:spacing w:before="0" w:after="0" w:line="240" w:lineRule="auto"/>
              <w:jc w:val="center"/>
              <w:rPr>
                <w:ins w:id="43858" w:author="pete jones" w:date="2022-01-04T11:19:00Z"/>
                <w:rFonts w:cstheme="minorHAnsi"/>
              </w:rPr>
              <w:pPrChange w:id="43859" w:author="pete jones" w:date="2022-01-04T11:28:00Z">
                <w:pPr>
                  <w:keepNext/>
                  <w:jc w:val="center"/>
                </w:pPr>
              </w:pPrChange>
            </w:pPr>
            <w:ins w:id="43860"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3861" w:author="pete jones" w:date="2022-01-04T11:28:00Z">
              <w:tcPr>
                <w:tcW w:w="692" w:type="dxa"/>
                <w:tcBorders>
                  <w:top w:val="nil"/>
                  <w:left w:val="nil"/>
                  <w:bottom w:val="nil"/>
                  <w:right w:val="nil"/>
                </w:tcBorders>
                <w:shd w:val="clear" w:color="auto" w:fill="auto"/>
                <w:noWrap/>
                <w:vAlign w:val="bottom"/>
              </w:tcPr>
            </w:tcPrChange>
          </w:tcPr>
          <w:p w14:paraId="7FD10008" w14:textId="77777777" w:rsidR="008E4B87" w:rsidRPr="00FF6A71" w:rsidRDefault="008E4B87">
            <w:pPr>
              <w:keepNext/>
              <w:spacing w:before="0" w:after="0" w:line="240" w:lineRule="auto"/>
              <w:jc w:val="center"/>
              <w:rPr>
                <w:ins w:id="43862" w:author="pete jones" w:date="2022-01-04T11:19:00Z"/>
                <w:rFonts w:cstheme="minorHAnsi"/>
              </w:rPr>
              <w:pPrChange w:id="43863" w:author="pete jones" w:date="2022-01-04T11:28:00Z">
                <w:pPr>
                  <w:keepNext/>
                  <w:jc w:val="center"/>
                </w:pPr>
              </w:pPrChange>
            </w:pPr>
            <w:ins w:id="43864"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3865" w:author="pete jones" w:date="2022-01-04T11:28:00Z">
              <w:tcPr>
                <w:tcW w:w="692" w:type="dxa"/>
                <w:tcBorders>
                  <w:top w:val="nil"/>
                  <w:left w:val="nil"/>
                  <w:bottom w:val="nil"/>
                  <w:right w:val="nil"/>
                </w:tcBorders>
                <w:shd w:val="clear" w:color="auto" w:fill="auto"/>
                <w:noWrap/>
                <w:vAlign w:val="bottom"/>
              </w:tcPr>
            </w:tcPrChange>
          </w:tcPr>
          <w:p w14:paraId="0FFB2925" w14:textId="77777777" w:rsidR="008E4B87" w:rsidRPr="00FF6A71" w:rsidRDefault="008E4B87">
            <w:pPr>
              <w:keepNext/>
              <w:spacing w:before="0" w:after="0" w:line="240" w:lineRule="auto"/>
              <w:jc w:val="center"/>
              <w:rPr>
                <w:ins w:id="43866" w:author="pete jones" w:date="2022-01-04T11:19:00Z"/>
                <w:rFonts w:cstheme="minorHAnsi"/>
              </w:rPr>
              <w:pPrChange w:id="43867" w:author="pete jones" w:date="2022-01-04T11:28:00Z">
                <w:pPr>
                  <w:keepNext/>
                  <w:jc w:val="center"/>
                </w:pPr>
              </w:pPrChange>
            </w:pPr>
            <w:ins w:id="43868" w:author="pete jones" w:date="2022-01-04T11:19:00Z">
              <w:r w:rsidRPr="00FF6A71">
                <w:rPr>
                  <w:rFonts w:ascii="Calibri" w:hAnsi="Calibri" w:cs="Calibri"/>
                  <w:color w:val="000000"/>
                  <w:sz w:val="22"/>
                  <w:szCs w:val="22"/>
                </w:rPr>
                <w:t>0</w:t>
              </w:r>
            </w:ins>
          </w:p>
        </w:tc>
      </w:tr>
    </w:tbl>
    <w:p w14:paraId="7BFE43F5" w14:textId="2E14AA0E" w:rsidR="008E4B87" w:rsidRPr="00FF6A71" w:rsidRDefault="008E4B87" w:rsidP="008E4B87">
      <w:pPr>
        <w:keepNext/>
        <w:rPr>
          <w:ins w:id="43869" w:author="pete jones" w:date="2022-01-04T11:19:00Z"/>
          <w:rFonts w:cstheme="minorHAnsi"/>
        </w:rPr>
      </w:pPr>
      <w:ins w:id="43870" w:author="pete jones" w:date="2022-01-04T11:19:00Z">
        <w:r w:rsidRPr="00FF6A71">
          <w:rPr>
            <w:rFonts w:cstheme="minorHAnsi"/>
          </w:rPr>
          <w:t xml:space="preserve">Q2.10 Core skills of the 21st century - such as complex problem solving, critical thinking, creativity, collaboration, and digital literacy - are </w:t>
        </w:r>
      </w:ins>
      <w:ins w:id="43871" w:author="pete jones" w:date="2022-04-01T15:25:00Z">
        <w:r w:rsidR="009D7356">
          <w:rPr>
            <w:rFonts w:cstheme="minorHAnsi"/>
          </w:rPr>
          <w:t>essential</w:t>
        </w:r>
      </w:ins>
      <w:ins w:id="43872" w:author="pete jones" w:date="2022-01-04T11:19:00Z">
        <w:r w:rsidRPr="00FF6A71">
          <w:rPr>
            <w:rFonts w:cstheme="minorHAnsi"/>
          </w:rPr>
          <w:t xml:space="preserve"> for enabling people to be flexible enough to adapt to the changing needs of the job marke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3873" w:author="pete jones" w:date="2022-01-04T11:28: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3874">
          <w:tblGrid>
            <w:gridCol w:w="814"/>
            <w:gridCol w:w="814"/>
            <w:gridCol w:w="814"/>
            <w:gridCol w:w="814"/>
            <w:gridCol w:w="692"/>
            <w:gridCol w:w="692"/>
            <w:gridCol w:w="692"/>
            <w:gridCol w:w="692"/>
          </w:tblGrid>
        </w:tblGridChange>
      </w:tblGrid>
      <w:tr w:rsidR="008E4B87" w:rsidRPr="00FF6A71" w14:paraId="0A4835ED" w14:textId="77777777" w:rsidTr="00120CAC">
        <w:trPr>
          <w:trHeight w:val="300"/>
          <w:jc w:val="center"/>
          <w:ins w:id="43875" w:author="pete jones" w:date="2022-01-04T11:19:00Z"/>
          <w:trPrChange w:id="43876" w:author="pete jones" w:date="2022-01-04T11:28:00Z">
            <w:trPr>
              <w:trHeight w:val="300"/>
              <w:jc w:val="center"/>
            </w:trPr>
          </w:trPrChange>
        </w:trPr>
        <w:tc>
          <w:tcPr>
            <w:tcW w:w="814" w:type="dxa"/>
            <w:shd w:val="clear" w:color="auto" w:fill="E7E6E6" w:themeFill="background2"/>
            <w:vAlign w:val="center"/>
            <w:tcPrChange w:id="43877" w:author="pete jones" w:date="2022-01-04T11:28:00Z">
              <w:tcPr>
                <w:tcW w:w="814" w:type="dxa"/>
                <w:shd w:val="clear" w:color="auto" w:fill="E7E6E6" w:themeFill="background2"/>
                <w:vAlign w:val="center"/>
              </w:tcPr>
            </w:tcPrChange>
          </w:tcPr>
          <w:p w14:paraId="648208E2" w14:textId="77777777" w:rsidR="008E4B87" w:rsidRPr="00FF6A71" w:rsidRDefault="008E4B87">
            <w:pPr>
              <w:keepNext/>
              <w:spacing w:before="0" w:after="0" w:line="240" w:lineRule="auto"/>
              <w:jc w:val="center"/>
              <w:rPr>
                <w:ins w:id="43878" w:author="pete jones" w:date="2022-01-04T11:19:00Z"/>
                <w:rFonts w:cstheme="minorHAnsi"/>
                <w:b/>
                <w:bCs/>
              </w:rPr>
              <w:pPrChange w:id="43879" w:author="pete jones" w:date="2022-01-04T11:29:00Z">
                <w:pPr>
                  <w:keepNext/>
                  <w:jc w:val="center"/>
                </w:pPr>
              </w:pPrChange>
            </w:pPr>
            <w:ins w:id="43880" w:author="pete jones" w:date="2022-01-04T11:19:00Z">
              <w:r w:rsidRPr="00FF6A71">
                <w:rPr>
                  <w:rFonts w:cstheme="minorHAnsi"/>
                  <w:b/>
                  <w:bCs/>
                </w:rPr>
                <w:t>scale</w:t>
              </w:r>
            </w:ins>
          </w:p>
        </w:tc>
        <w:tc>
          <w:tcPr>
            <w:tcW w:w="814" w:type="dxa"/>
            <w:shd w:val="clear" w:color="auto" w:fill="E7E6E6" w:themeFill="background2"/>
            <w:noWrap/>
            <w:vAlign w:val="center"/>
            <w:tcPrChange w:id="43881" w:author="pete jones" w:date="2022-01-04T11:28:00Z">
              <w:tcPr>
                <w:tcW w:w="814" w:type="dxa"/>
                <w:shd w:val="clear" w:color="auto" w:fill="E7E6E6" w:themeFill="background2"/>
                <w:noWrap/>
                <w:vAlign w:val="center"/>
              </w:tcPr>
            </w:tcPrChange>
          </w:tcPr>
          <w:p w14:paraId="6B9BC21B" w14:textId="77777777" w:rsidR="008E4B87" w:rsidRPr="00FF6A71" w:rsidRDefault="008E4B87">
            <w:pPr>
              <w:keepNext/>
              <w:spacing w:before="0" w:after="0" w:line="240" w:lineRule="auto"/>
              <w:jc w:val="center"/>
              <w:rPr>
                <w:ins w:id="43882" w:author="pete jones" w:date="2022-01-04T11:19:00Z"/>
                <w:rFonts w:cstheme="minorHAnsi"/>
                <w:b/>
                <w:bCs/>
              </w:rPr>
              <w:pPrChange w:id="43883" w:author="pete jones" w:date="2022-01-04T11:29:00Z">
                <w:pPr>
                  <w:keepNext/>
                  <w:jc w:val="center"/>
                </w:pPr>
              </w:pPrChange>
            </w:pPr>
            <w:ins w:id="43884" w:author="pete jones" w:date="2022-01-04T11:19:00Z">
              <w:r w:rsidRPr="00FF6A71">
                <w:rPr>
                  <w:rFonts w:cstheme="minorHAnsi"/>
                  <w:b/>
                  <w:bCs/>
                </w:rPr>
                <w:t>1</w:t>
              </w:r>
            </w:ins>
          </w:p>
        </w:tc>
        <w:tc>
          <w:tcPr>
            <w:tcW w:w="814" w:type="dxa"/>
            <w:shd w:val="clear" w:color="auto" w:fill="E7E6E6" w:themeFill="background2"/>
            <w:noWrap/>
            <w:vAlign w:val="center"/>
            <w:tcPrChange w:id="43885" w:author="pete jones" w:date="2022-01-04T11:28:00Z">
              <w:tcPr>
                <w:tcW w:w="814" w:type="dxa"/>
                <w:shd w:val="clear" w:color="auto" w:fill="E7E6E6" w:themeFill="background2"/>
                <w:noWrap/>
                <w:vAlign w:val="center"/>
              </w:tcPr>
            </w:tcPrChange>
          </w:tcPr>
          <w:p w14:paraId="51727740" w14:textId="77777777" w:rsidR="008E4B87" w:rsidRPr="00FF6A71" w:rsidRDefault="008E4B87">
            <w:pPr>
              <w:keepNext/>
              <w:spacing w:before="0" w:after="0" w:line="240" w:lineRule="auto"/>
              <w:jc w:val="center"/>
              <w:rPr>
                <w:ins w:id="43886" w:author="pete jones" w:date="2022-01-04T11:19:00Z"/>
                <w:rFonts w:cstheme="minorHAnsi"/>
                <w:b/>
                <w:bCs/>
              </w:rPr>
              <w:pPrChange w:id="43887" w:author="pete jones" w:date="2022-01-04T11:29:00Z">
                <w:pPr>
                  <w:keepNext/>
                  <w:jc w:val="center"/>
                </w:pPr>
              </w:pPrChange>
            </w:pPr>
            <w:ins w:id="43888" w:author="pete jones" w:date="2022-01-04T11:19:00Z">
              <w:r w:rsidRPr="00FF6A71">
                <w:rPr>
                  <w:rFonts w:cstheme="minorHAnsi"/>
                  <w:b/>
                  <w:bCs/>
                </w:rPr>
                <w:t>2</w:t>
              </w:r>
            </w:ins>
          </w:p>
        </w:tc>
        <w:tc>
          <w:tcPr>
            <w:tcW w:w="814" w:type="dxa"/>
            <w:shd w:val="clear" w:color="auto" w:fill="E7E6E6" w:themeFill="background2"/>
            <w:noWrap/>
            <w:vAlign w:val="center"/>
            <w:tcPrChange w:id="43889" w:author="pete jones" w:date="2022-01-04T11:28:00Z">
              <w:tcPr>
                <w:tcW w:w="814" w:type="dxa"/>
                <w:shd w:val="clear" w:color="auto" w:fill="E7E6E6" w:themeFill="background2"/>
                <w:noWrap/>
                <w:vAlign w:val="center"/>
              </w:tcPr>
            </w:tcPrChange>
          </w:tcPr>
          <w:p w14:paraId="2F55AC64" w14:textId="77777777" w:rsidR="008E4B87" w:rsidRPr="00FF6A71" w:rsidRDefault="008E4B87">
            <w:pPr>
              <w:keepNext/>
              <w:spacing w:before="0" w:after="0" w:line="240" w:lineRule="auto"/>
              <w:jc w:val="center"/>
              <w:rPr>
                <w:ins w:id="43890" w:author="pete jones" w:date="2022-01-04T11:19:00Z"/>
                <w:rFonts w:cstheme="minorHAnsi"/>
                <w:b/>
                <w:bCs/>
              </w:rPr>
              <w:pPrChange w:id="43891" w:author="pete jones" w:date="2022-01-04T11:29:00Z">
                <w:pPr>
                  <w:keepNext/>
                  <w:jc w:val="center"/>
                </w:pPr>
              </w:pPrChange>
            </w:pPr>
            <w:ins w:id="43892" w:author="pete jones" w:date="2022-01-04T11:19:00Z">
              <w:r w:rsidRPr="00FF6A71">
                <w:rPr>
                  <w:rFonts w:cstheme="minorHAnsi"/>
                  <w:b/>
                  <w:bCs/>
                </w:rPr>
                <w:t>3</w:t>
              </w:r>
            </w:ins>
          </w:p>
        </w:tc>
        <w:tc>
          <w:tcPr>
            <w:tcW w:w="692" w:type="dxa"/>
            <w:shd w:val="clear" w:color="auto" w:fill="E7E6E6" w:themeFill="background2"/>
            <w:noWrap/>
            <w:vAlign w:val="center"/>
            <w:tcPrChange w:id="43893" w:author="pete jones" w:date="2022-01-04T11:28:00Z">
              <w:tcPr>
                <w:tcW w:w="692" w:type="dxa"/>
                <w:shd w:val="clear" w:color="auto" w:fill="E7E6E6" w:themeFill="background2"/>
                <w:noWrap/>
                <w:vAlign w:val="center"/>
              </w:tcPr>
            </w:tcPrChange>
          </w:tcPr>
          <w:p w14:paraId="04C33F84" w14:textId="77777777" w:rsidR="008E4B87" w:rsidRPr="00FF6A71" w:rsidRDefault="008E4B87">
            <w:pPr>
              <w:keepNext/>
              <w:spacing w:before="0" w:after="0" w:line="240" w:lineRule="auto"/>
              <w:jc w:val="center"/>
              <w:rPr>
                <w:ins w:id="43894" w:author="pete jones" w:date="2022-01-04T11:19:00Z"/>
                <w:rFonts w:cstheme="minorHAnsi"/>
                <w:b/>
                <w:bCs/>
              </w:rPr>
              <w:pPrChange w:id="43895" w:author="pete jones" w:date="2022-01-04T11:29:00Z">
                <w:pPr>
                  <w:keepNext/>
                  <w:jc w:val="center"/>
                </w:pPr>
              </w:pPrChange>
            </w:pPr>
            <w:ins w:id="43896" w:author="pete jones" w:date="2022-01-04T11:19:00Z">
              <w:r w:rsidRPr="00FF6A71">
                <w:rPr>
                  <w:rFonts w:cstheme="minorHAnsi"/>
                  <w:b/>
                  <w:bCs/>
                </w:rPr>
                <w:t>4</w:t>
              </w:r>
            </w:ins>
          </w:p>
        </w:tc>
        <w:tc>
          <w:tcPr>
            <w:tcW w:w="692" w:type="dxa"/>
            <w:shd w:val="clear" w:color="auto" w:fill="E7E6E6" w:themeFill="background2"/>
            <w:noWrap/>
            <w:vAlign w:val="center"/>
            <w:tcPrChange w:id="43897" w:author="pete jones" w:date="2022-01-04T11:28:00Z">
              <w:tcPr>
                <w:tcW w:w="692" w:type="dxa"/>
                <w:shd w:val="clear" w:color="auto" w:fill="E7E6E6" w:themeFill="background2"/>
                <w:noWrap/>
                <w:vAlign w:val="center"/>
              </w:tcPr>
            </w:tcPrChange>
          </w:tcPr>
          <w:p w14:paraId="51684D7F" w14:textId="77777777" w:rsidR="008E4B87" w:rsidRPr="00FF6A71" w:rsidRDefault="008E4B87">
            <w:pPr>
              <w:keepNext/>
              <w:spacing w:before="0" w:after="0" w:line="240" w:lineRule="auto"/>
              <w:jc w:val="center"/>
              <w:rPr>
                <w:ins w:id="43898" w:author="pete jones" w:date="2022-01-04T11:19:00Z"/>
                <w:rFonts w:cstheme="minorHAnsi"/>
                <w:b/>
                <w:bCs/>
              </w:rPr>
              <w:pPrChange w:id="43899" w:author="pete jones" w:date="2022-01-04T11:29:00Z">
                <w:pPr>
                  <w:keepNext/>
                  <w:jc w:val="center"/>
                </w:pPr>
              </w:pPrChange>
            </w:pPr>
            <w:ins w:id="43900" w:author="pete jones" w:date="2022-01-04T11:19:00Z">
              <w:r w:rsidRPr="00FF6A71">
                <w:rPr>
                  <w:rFonts w:cstheme="minorHAnsi"/>
                  <w:b/>
                  <w:bCs/>
                </w:rPr>
                <w:t>5</w:t>
              </w:r>
            </w:ins>
          </w:p>
        </w:tc>
        <w:tc>
          <w:tcPr>
            <w:tcW w:w="692" w:type="dxa"/>
            <w:shd w:val="clear" w:color="auto" w:fill="E7E6E6" w:themeFill="background2"/>
            <w:noWrap/>
            <w:vAlign w:val="center"/>
            <w:tcPrChange w:id="43901" w:author="pete jones" w:date="2022-01-04T11:28:00Z">
              <w:tcPr>
                <w:tcW w:w="692" w:type="dxa"/>
                <w:shd w:val="clear" w:color="auto" w:fill="E7E6E6" w:themeFill="background2"/>
                <w:noWrap/>
                <w:vAlign w:val="center"/>
              </w:tcPr>
            </w:tcPrChange>
          </w:tcPr>
          <w:p w14:paraId="2971D0DD" w14:textId="77777777" w:rsidR="008E4B87" w:rsidRPr="00FF6A71" w:rsidRDefault="008E4B87">
            <w:pPr>
              <w:keepNext/>
              <w:spacing w:before="0" w:after="0" w:line="240" w:lineRule="auto"/>
              <w:jc w:val="center"/>
              <w:rPr>
                <w:ins w:id="43902" w:author="pete jones" w:date="2022-01-04T11:19:00Z"/>
                <w:rFonts w:cstheme="minorHAnsi"/>
                <w:b/>
                <w:bCs/>
              </w:rPr>
              <w:pPrChange w:id="43903" w:author="pete jones" w:date="2022-01-04T11:29:00Z">
                <w:pPr>
                  <w:keepNext/>
                  <w:jc w:val="center"/>
                </w:pPr>
              </w:pPrChange>
            </w:pPr>
            <w:ins w:id="43904" w:author="pete jones" w:date="2022-01-04T11:19:00Z">
              <w:r w:rsidRPr="00FF6A71">
                <w:rPr>
                  <w:rFonts w:cstheme="minorHAnsi"/>
                  <w:b/>
                  <w:bCs/>
                </w:rPr>
                <w:t>6</w:t>
              </w:r>
            </w:ins>
          </w:p>
        </w:tc>
        <w:tc>
          <w:tcPr>
            <w:tcW w:w="692" w:type="dxa"/>
            <w:shd w:val="clear" w:color="auto" w:fill="E7E6E6" w:themeFill="background2"/>
            <w:noWrap/>
            <w:vAlign w:val="center"/>
            <w:tcPrChange w:id="43905" w:author="pete jones" w:date="2022-01-04T11:28:00Z">
              <w:tcPr>
                <w:tcW w:w="692" w:type="dxa"/>
                <w:shd w:val="clear" w:color="auto" w:fill="E7E6E6" w:themeFill="background2"/>
                <w:noWrap/>
                <w:vAlign w:val="center"/>
              </w:tcPr>
            </w:tcPrChange>
          </w:tcPr>
          <w:p w14:paraId="0E666BF4" w14:textId="77777777" w:rsidR="008E4B87" w:rsidRPr="00FF6A71" w:rsidRDefault="008E4B87">
            <w:pPr>
              <w:keepNext/>
              <w:spacing w:before="0" w:after="0" w:line="240" w:lineRule="auto"/>
              <w:jc w:val="center"/>
              <w:rPr>
                <w:ins w:id="43906" w:author="pete jones" w:date="2022-01-04T11:19:00Z"/>
                <w:rFonts w:cstheme="minorHAnsi"/>
                <w:b/>
                <w:bCs/>
              </w:rPr>
              <w:pPrChange w:id="43907" w:author="pete jones" w:date="2022-01-04T11:29:00Z">
                <w:pPr>
                  <w:keepNext/>
                  <w:jc w:val="center"/>
                </w:pPr>
              </w:pPrChange>
            </w:pPr>
            <w:ins w:id="43908" w:author="pete jones" w:date="2022-01-04T11:19:00Z">
              <w:r w:rsidRPr="00FF6A71">
                <w:rPr>
                  <w:rFonts w:cstheme="minorHAnsi"/>
                  <w:b/>
                  <w:bCs/>
                </w:rPr>
                <w:t>7</w:t>
              </w:r>
            </w:ins>
          </w:p>
        </w:tc>
      </w:tr>
      <w:tr w:rsidR="008E4B87" w:rsidRPr="00FF6A71" w14:paraId="44BE7464" w14:textId="77777777" w:rsidTr="00120CAC">
        <w:trPr>
          <w:trHeight w:val="300"/>
          <w:jc w:val="center"/>
          <w:ins w:id="43909" w:author="pete jones" w:date="2022-01-04T11:19:00Z"/>
          <w:trPrChange w:id="43910" w:author="pete jones" w:date="2022-01-04T11:28:00Z">
            <w:trPr>
              <w:trHeight w:val="300"/>
              <w:jc w:val="center"/>
            </w:trPr>
          </w:trPrChange>
        </w:trPr>
        <w:tc>
          <w:tcPr>
            <w:tcW w:w="814" w:type="dxa"/>
            <w:vAlign w:val="center"/>
            <w:tcPrChange w:id="43911" w:author="pete jones" w:date="2022-01-04T11:28:00Z">
              <w:tcPr>
                <w:tcW w:w="814" w:type="dxa"/>
                <w:vAlign w:val="center"/>
              </w:tcPr>
            </w:tcPrChange>
          </w:tcPr>
          <w:p w14:paraId="0F49871D" w14:textId="77777777" w:rsidR="008E4B87" w:rsidRPr="00FF6A71" w:rsidRDefault="008E4B87">
            <w:pPr>
              <w:keepNext/>
              <w:spacing w:before="0" w:after="0" w:line="240" w:lineRule="auto"/>
              <w:jc w:val="center"/>
              <w:rPr>
                <w:ins w:id="43912" w:author="pete jones" w:date="2022-01-04T11:19:00Z"/>
                <w:rFonts w:cstheme="minorHAnsi"/>
                <w:b/>
                <w:bCs/>
              </w:rPr>
              <w:pPrChange w:id="43913" w:author="pete jones" w:date="2022-01-04T11:29:00Z">
                <w:pPr>
                  <w:keepNext/>
                  <w:jc w:val="center"/>
                </w:pPr>
              </w:pPrChange>
            </w:pPr>
            <w:ins w:id="43914" w:author="pete jones" w:date="2022-01-04T11:19:00Z">
              <w:r w:rsidRPr="00FF6A71">
                <w:rPr>
                  <w:rFonts w:cstheme="minorHAnsi"/>
                  <w:b/>
                  <w:bCs/>
                </w:rPr>
                <w:t>%</w:t>
              </w:r>
            </w:ins>
          </w:p>
        </w:tc>
        <w:tc>
          <w:tcPr>
            <w:tcW w:w="814" w:type="dxa"/>
            <w:shd w:val="clear" w:color="auto" w:fill="auto"/>
            <w:noWrap/>
            <w:vAlign w:val="bottom"/>
            <w:tcPrChange w:id="43915" w:author="pete jones" w:date="2022-01-04T11:28:00Z">
              <w:tcPr>
                <w:tcW w:w="814" w:type="dxa"/>
                <w:tcBorders>
                  <w:top w:val="nil"/>
                  <w:left w:val="nil"/>
                  <w:bottom w:val="nil"/>
                  <w:right w:val="nil"/>
                </w:tcBorders>
                <w:shd w:val="clear" w:color="auto" w:fill="auto"/>
                <w:noWrap/>
                <w:vAlign w:val="bottom"/>
              </w:tcPr>
            </w:tcPrChange>
          </w:tcPr>
          <w:p w14:paraId="12D117FD" w14:textId="77777777" w:rsidR="008E4B87" w:rsidRPr="00FF6A71" w:rsidRDefault="008E4B87">
            <w:pPr>
              <w:keepNext/>
              <w:spacing w:before="0" w:after="0" w:line="240" w:lineRule="auto"/>
              <w:jc w:val="center"/>
              <w:rPr>
                <w:ins w:id="43916" w:author="pete jones" w:date="2022-01-04T11:19:00Z"/>
                <w:rFonts w:cstheme="minorHAnsi"/>
              </w:rPr>
              <w:pPrChange w:id="43917" w:author="pete jones" w:date="2022-01-04T11:29:00Z">
                <w:pPr>
                  <w:keepNext/>
                  <w:jc w:val="center"/>
                </w:pPr>
              </w:pPrChange>
            </w:pPr>
            <w:ins w:id="43918" w:author="pete jones" w:date="2022-01-04T11:19:00Z">
              <w:r w:rsidRPr="00FF6A71">
                <w:rPr>
                  <w:rFonts w:ascii="Calibri" w:hAnsi="Calibri" w:cs="Calibri"/>
                  <w:color w:val="000000"/>
                  <w:sz w:val="22"/>
                  <w:szCs w:val="22"/>
                </w:rPr>
                <w:t>82%</w:t>
              </w:r>
            </w:ins>
          </w:p>
        </w:tc>
        <w:tc>
          <w:tcPr>
            <w:tcW w:w="814" w:type="dxa"/>
            <w:shd w:val="clear" w:color="auto" w:fill="auto"/>
            <w:noWrap/>
            <w:vAlign w:val="bottom"/>
            <w:tcPrChange w:id="43919" w:author="pete jones" w:date="2022-01-04T11:28:00Z">
              <w:tcPr>
                <w:tcW w:w="814" w:type="dxa"/>
                <w:tcBorders>
                  <w:top w:val="nil"/>
                  <w:left w:val="nil"/>
                  <w:bottom w:val="nil"/>
                  <w:right w:val="nil"/>
                </w:tcBorders>
                <w:shd w:val="clear" w:color="auto" w:fill="auto"/>
                <w:noWrap/>
                <w:vAlign w:val="bottom"/>
              </w:tcPr>
            </w:tcPrChange>
          </w:tcPr>
          <w:p w14:paraId="7A91FE14" w14:textId="77777777" w:rsidR="008E4B87" w:rsidRPr="00FF6A71" w:rsidRDefault="008E4B87">
            <w:pPr>
              <w:keepNext/>
              <w:spacing w:before="0" w:after="0" w:line="240" w:lineRule="auto"/>
              <w:jc w:val="center"/>
              <w:rPr>
                <w:ins w:id="43920" w:author="pete jones" w:date="2022-01-04T11:19:00Z"/>
                <w:rFonts w:cstheme="minorHAnsi"/>
              </w:rPr>
              <w:pPrChange w:id="43921" w:author="pete jones" w:date="2022-01-04T11:29:00Z">
                <w:pPr>
                  <w:keepNext/>
                  <w:jc w:val="center"/>
                </w:pPr>
              </w:pPrChange>
            </w:pPr>
            <w:ins w:id="43922" w:author="pete jones" w:date="2022-01-04T11:19:00Z">
              <w:r w:rsidRPr="00FF6A71">
                <w:rPr>
                  <w:rFonts w:ascii="Calibri" w:hAnsi="Calibri" w:cs="Calibri"/>
                  <w:color w:val="000000"/>
                  <w:sz w:val="22"/>
                  <w:szCs w:val="22"/>
                </w:rPr>
                <w:t>18%</w:t>
              </w:r>
            </w:ins>
          </w:p>
        </w:tc>
        <w:tc>
          <w:tcPr>
            <w:tcW w:w="814" w:type="dxa"/>
            <w:shd w:val="clear" w:color="auto" w:fill="auto"/>
            <w:noWrap/>
            <w:vAlign w:val="bottom"/>
            <w:tcPrChange w:id="43923" w:author="pete jones" w:date="2022-01-04T11:28:00Z">
              <w:tcPr>
                <w:tcW w:w="814" w:type="dxa"/>
                <w:tcBorders>
                  <w:top w:val="nil"/>
                  <w:left w:val="nil"/>
                  <w:bottom w:val="nil"/>
                  <w:right w:val="nil"/>
                </w:tcBorders>
                <w:shd w:val="clear" w:color="auto" w:fill="auto"/>
                <w:noWrap/>
                <w:vAlign w:val="bottom"/>
              </w:tcPr>
            </w:tcPrChange>
          </w:tcPr>
          <w:p w14:paraId="4DCD35CF" w14:textId="77777777" w:rsidR="008E4B87" w:rsidRPr="00FF6A71" w:rsidRDefault="008E4B87">
            <w:pPr>
              <w:keepNext/>
              <w:spacing w:before="0" w:after="0" w:line="240" w:lineRule="auto"/>
              <w:jc w:val="center"/>
              <w:rPr>
                <w:ins w:id="43924" w:author="pete jones" w:date="2022-01-04T11:19:00Z"/>
                <w:rFonts w:cstheme="minorHAnsi"/>
              </w:rPr>
              <w:pPrChange w:id="43925" w:author="pete jones" w:date="2022-01-04T11:29:00Z">
                <w:pPr>
                  <w:keepNext/>
                  <w:jc w:val="center"/>
                </w:pPr>
              </w:pPrChange>
            </w:pPr>
            <w:ins w:id="4392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927" w:author="pete jones" w:date="2022-01-04T11:28:00Z">
              <w:tcPr>
                <w:tcW w:w="692" w:type="dxa"/>
                <w:tcBorders>
                  <w:top w:val="nil"/>
                  <w:left w:val="nil"/>
                  <w:bottom w:val="nil"/>
                  <w:right w:val="nil"/>
                </w:tcBorders>
                <w:shd w:val="clear" w:color="auto" w:fill="auto"/>
                <w:noWrap/>
                <w:vAlign w:val="bottom"/>
              </w:tcPr>
            </w:tcPrChange>
          </w:tcPr>
          <w:p w14:paraId="54961972" w14:textId="77777777" w:rsidR="008E4B87" w:rsidRPr="00FF6A71" w:rsidRDefault="008E4B87">
            <w:pPr>
              <w:keepNext/>
              <w:spacing w:before="0" w:after="0" w:line="240" w:lineRule="auto"/>
              <w:jc w:val="center"/>
              <w:rPr>
                <w:ins w:id="43928" w:author="pete jones" w:date="2022-01-04T11:19:00Z"/>
                <w:rFonts w:cstheme="minorHAnsi"/>
              </w:rPr>
              <w:pPrChange w:id="43929" w:author="pete jones" w:date="2022-01-04T11:29:00Z">
                <w:pPr>
                  <w:keepNext/>
                  <w:jc w:val="center"/>
                </w:pPr>
              </w:pPrChange>
            </w:pPr>
            <w:ins w:id="43930"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931" w:author="pete jones" w:date="2022-01-04T11:28:00Z">
              <w:tcPr>
                <w:tcW w:w="692" w:type="dxa"/>
                <w:tcBorders>
                  <w:top w:val="nil"/>
                  <w:left w:val="nil"/>
                  <w:bottom w:val="nil"/>
                  <w:right w:val="nil"/>
                </w:tcBorders>
                <w:shd w:val="clear" w:color="auto" w:fill="auto"/>
                <w:noWrap/>
                <w:vAlign w:val="bottom"/>
              </w:tcPr>
            </w:tcPrChange>
          </w:tcPr>
          <w:p w14:paraId="1D5AFCB0" w14:textId="77777777" w:rsidR="008E4B87" w:rsidRPr="00FF6A71" w:rsidRDefault="008E4B87">
            <w:pPr>
              <w:keepNext/>
              <w:spacing w:before="0" w:after="0" w:line="240" w:lineRule="auto"/>
              <w:jc w:val="center"/>
              <w:rPr>
                <w:ins w:id="43932" w:author="pete jones" w:date="2022-01-04T11:19:00Z"/>
                <w:rFonts w:cstheme="minorHAnsi"/>
              </w:rPr>
              <w:pPrChange w:id="43933" w:author="pete jones" w:date="2022-01-04T11:29:00Z">
                <w:pPr>
                  <w:keepNext/>
                  <w:jc w:val="center"/>
                </w:pPr>
              </w:pPrChange>
            </w:pPr>
            <w:ins w:id="43934"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935" w:author="pete jones" w:date="2022-01-04T11:28:00Z">
              <w:tcPr>
                <w:tcW w:w="692" w:type="dxa"/>
                <w:tcBorders>
                  <w:top w:val="nil"/>
                  <w:left w:val="nil"/>
                  <w:bottom w:val="nil"/>
                  <w:right w:val="nil"/>
                </w:tcBorders>
                <w:shd w:val="clear" w:color="auto" w:fill="auto"/>
                <w:noWrap/>
                <w:vAlign w:val="bottom"/>
              </w:tcPr>
            </w:tcPrChange>
          </w:tcPr>
          <w:p w14:paraId="469CB059" w14:textId="77777777" w:rsidR="008E4B87" w:rsidRPr="00FF6A71" w:rsidRDefault="008E4B87">
            <w:pPr>
              <w:keepNext/>
              <w:spacing w:before="0" w:after="0" w:line="240" w:lineRule="auto"/>
              <w:jc w:val="center"/>
              <w:rPr>
                <w:ins w:id="43936" w:author="pete jones" w:date="2022-01-04T11:19:00Z"/>
                <w:rFonts w:cstheme="minorHAnsi"/>
              </w:rPr>
              <w:pPrChange w:id="43937" w:author="pete jones" w:date="2022-01-04T11:29:00Z">
                <w:pPr>
                  <w:keepNext/>
                  <w:jc w:val="center"/>
                </w:pPr>
              </w:pPrChange>
            </w:pPr>
            <w:ins w:id="4393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939" w:author="pete jones" w:date="2022-01-04T11:28:00Z">
              <w:tcPr>
                <w:tcW w:w="692" w:type="dxa"/>
                <w:tcBorders>
                  <w:top w:val="nil"/>
                  <w:left w:val="nil"/>
                  <w:bottom w:val="nil"/>
                  <w:right w:val="nil"/>
                </w:tcBorders>
                <w:shd w:val="clear" w:color="auto" w:fill="auto"/>
                <w:noWrap/>
                <w:vAlign w:val="bottom"/>
              </w:tcPr>
            </w:tcPrChange>
          </w:tcPr>
          <w:p w14:paraId="042619F5" w14:textId="77777777" w:rsidR="008E4B87" w:rsidRPr="00FF6A71" w:rsidRDefault="008E4B87">
            <w:pPr>
              <w:keepNext/>
              <w:spacing w:before="0" w:after="0" w:line="240" w:lineRule="auto"/>
              <w:jc w:val="center"/>
              <w:rPr>
                <w:ins w:id="43940" w:author="pete jones" w:date="2022-01-04T11:19:00Z"/>
                <w:rFonts w:cstheme="minorHAnsi"/>
              </w:rPr>
              <w:pPrChange w:id="43941" w:author="pete jones" w:date="2022-01-04T11:29:00Z">
                <w:pPr>
                  <w:keepNext/>
                  <w:jc w:val="center"/>
                </w:pPr>
              </w:pPrChange>
            </w:pPr>
            <w:ins w:id="43942" w:author="pete jones" w:date="2022-01-04T11:19:00Z">
              <w:r w:rsidRPr="00FF6A71">
                <w:rPr>
                  <w:rFonts w:ascii="Calibri" w:hAnsi="Calibri" w:cs="Calibri"/>
                  <w:color w:val="000000"/>
                  <w:sz w:val="22"/>
                  <w:szCs w:val="22"/>
                </w:rPr>
                <w:t>0%</w:t>
              </w:r>
            </w:ins>
          </w:p>
        </w:tc>
      </w:tr>
      <w:tr w:rsidR="008E4B87" w:rsidRPr="00FF6A71" w14:paraId="7C781085" w14:textId="77777777" w:rsidTr="00120CAC">
        <w:trPr>
          <w:trHeight w:val="300"/>
          <w:jc w:val="center"/>
          <w:ins w:id="43943" w:author="pete jones" w:date="2022-01-04T11:19:00Z"/>
          <w:trPrChange w:id="43944" w:author="pete jones" w:date="2022-01-04T11:28:00Z">
            <w:trPr>
              <w:trHeight w:val="300"/>
              <w:jc w:val="center"/>
            </w:trPr>
          </w:trPrChange>
        </w:trPr>
        <w:tc>
          <w:tcPr>
            <w:tcW w:w="814" w:type="dxa"/>
            <w:vAlign w:val="center"/>
            <w:tcPrChange w:id="43945" w:author="pete jones" w:date="2022-01-04T11:28:00Z">
              <w:tcPr>
                <w:tcW w:w="814" w:type="dxa"/>
                <w:vAlign w:val="center"/>
              </w:tcPr>
            </w:tcPrChange>
          </w:tcPr>
          <w:p w14:paraId="5983F67F" w14:textId="77777777" w:rsidR="008E4B87" w:rsidRPr="00FF6A71" w:rsidRDefault="008E4B87">
            <w:pPr>
              <w:keepNext/>
              <w:spacing w:before="0" w:after="0" w:line="240" w:lineRule="auto"/>
              <w:jc w:val="center"/>
              <w:rPr>
                <w:ins w:id="43946" w:author="pete jones" w:date="2022-01-04T11:19:00Z"/>
                <w:rFonts w:cstheme="minorHAnsi"/>
                <w:b/>
                <w:bCs/>
              </w:rPr>
              <w:pPrChange w:id="43947" w:author="pete jones" w:date="2022-01-04T11:29:00Z">
                <w:pPr>
                  <w:keepNext/>
                  <w:jc w:val="center"/>
                </w:pPr>
              </w:pPrChange>
            </w:pPr>
            <w:ins w:id="43948" w:author="pete jones" w:date="2022-01-04T11:19:00Z">
              <w:r w:rsidRPr="00FF6A71">
                <w:rPr>
                  <w:rFonts w:cstheme="minorHAnsi"/>
                  <w:b/>
                  <w:bCs/>
                </w:rPr>
                <w:t>Count</w:t>
              </w:r>
            </w:ins>
          </w:p>
        </w:tc>
        <w:tc>
          <w:tcPr>
            <w:tcW w:w="814" w:type="dxa"/>
            <w:shd w:val="clear" w:color="auto" w:fill="auto"/>
            <w:noWrap/>
            <w:vAlign w:val="bottom"/>
            <w:tcPrChange w:id="43949" w:author="pete jones" w:date="2022-01-04T11:28:00Z">
              <w:tcPr>
                <w:tcW w:w="814" w:type="dxa"/>
                <w:tcBorders>
                  <w:top w:val="nil"/>
                  <w:left w:val="nil"/>
                  <w:bottom w:val="nil"/>
                  <w:right w:val="nil"/>
                </w:tcBorders>
                <w:shd w:val="clear" w:color="auto" w:fill="auto"/>
                <w:noWrap/>
                <w:vAlign w:val="bottom"/>
              </w:tcPr>
            </w:tcPrChange>
          </w:tcPr>
          <w:p w14:paraId="36943BA1" w14:textId="77777777" w:rsidR="008E4B87" w:rsidRPr="00FF6A71" w:rsidRDefault="008E4B87">
            <w:pPr>
              <w:keepNext/>
              <w:spacing w:before="0" w:after="0" w:line="240" w:lineRule="auto"/>
              <w:jc w:val="center"/>
              <w:rPr>
                <w:ins w:id="43950" w:author="pete jones" w:date="2022-01-04T11:19:00Z"/>
                <w:rFonts w:cstheme="minorHAnsi"/>
              </w:rPr>
              <w:pPrChange w:id="43951" w:author="pete jones" w:date="2022-01-04T11:29:00Z">
                <w:pPr>
                  <w:keepNext/>
                  <w:jc w:val="center"/>
                </w:pPr>
              </w:pPrChange>
            </w:pPr>
            <w:ins w:id="43952" w:author="pete jones" w:date="2022-01-04T11:19:00Z">
              <w:r w:rsidRPr="00FF6A71">
                <w:rPr>
                  <w:rFonts w:ascii="Calibri" w:hAnsi="Calibri" w:cs="Calibri"/>
                  <w:color w:val="000000"/>
                  <w:sz w:val="22"/>
                  <w:szCs w:val="22"/>
                </w:rPr>
                <w:t>23</w:t>
              </w:r>
            </w:ins>
          </w:p>
        </w:tc>
        <w:tc>
          <w:tcPr>
            <w:tcW w:w="814" w:type="dxa"/>
            <w:shd w:val="clear" w:color="auto" w:fill="auto"/>
            <w:noWrap/>
            <w:vAlign w:val="bottom"/>
            <w:tcPrChange w:id="43953" w:author="pete jones" w:date="2022-01-04T11:28:00Z">
              <w:tcPr>
                <w:tcW w:w="814" w:type="dxa"/>
                <w:tcBorders>
                  <w:top w:val="nil"/>
                  <w:left w:val="nil"/>
                  <w:bottom w:val="nil"/>
                  <w:right w:val="nil"/>
                </w:tcBorders>
                <w:shd w:val="clear" w:color="auto" w:fill="auto"/>
                <w:noWrap/>
                <w:vAlign w:val="bottom"/>
              </w:tcPr>
            </w:tcPrChange>
          </w:tcPr>
          <w:p w14:paraId="6FC072FE" w14:textId="77777777" w:rsidR="008E4B87" w:rsidRPr="00FF6A71" w:rsidRDefault="008E4B87">
            <w:pPr>
              <w:keepNext/>
              <w:spacing w:before="0" w:after="0" w:line="240" w:lineRule="auto"/>
              <w:jc w:val="center"/>
              <w:rPr>
                <w:ins w:id="43954" w:author="pete jones" w:date="2022-01-04T11:19:00Z"/>
                <w:rFonts w:cstheme="minorHAnsi"/>
              </w:rPr>
              <w:pPrChange w:id="43955" w:author="pete jones" w:date="2022-01-04T11:29:00Z">
                <w:pPr>
                  <w:keepNext/>
                  <w:jc w:val="center"/>
                </w:pPr>
              </w:pPrChange>
            </w:pPr>
            <w:ins w:id="43956" w:author="pete jones" w:date="2022-01-04T11:19:00Z">
              <w:r w:rsidRPr="00FF6A71">
                <w:rPr>
                  <w:rFonts w:ascii="Calibri" w:hAnsi="Calibri" w:cs="Calibri"/>
                  <w:color w:val="000000"/>
                  <w:sz w:val="22"/>
                  <w:szCs w:val="22"/>
                </w:rPr>
                <w:t>5</w:t>
              </w:r>
            </w:ins>
          </w:p>
        </w:tc>
        <w:tc>
          <w:tcPr>
            <w:tcW w:w="814" w:type="dxa"/>
            <w:shd w:val="clear" w:color="auto" w:fill="auto"/>
            <w:noWrap/>
            <w:vAlign w:val="bottom"/>
            <w:tcPrChange w:id="43957" w:author="pete jones" w:date="2022-01-04T11:28:00Z">
              <w:tcPr>
                <w:tcW w:w="814" w:type="dxa"/>
                <w:tcBorders>
                  <w:top w:val="nil"/>
                  <w:left w:val="nil"/>
                  <w:bottom w:val="nil"/>
                  <w:right w:val="nil"/>
                </w:tcBorders>
                <w:shd w:val="clear" w:color="auto" w:fill="auto"/>
                <w:noWrap/>
                <w:vAlign w:val="bottom"/>
              </w:tcPr>
            </w:tcPrChange>
          </w:tcPr>
          <w:p w14:paraId="45085C81" w14:textId="77777777" w:rsidR="008E4B87" w:rsidRPr="00FF6A71" w:rsidRDefault="008E4B87">
            <w:pPr>
              <w:keepNext/>
              <w:spacing w:before="0" w:after="0" w:line="240" w:lineRule="auto"/>
              <w:jc w:val="center"/>
              <w:rPr>
                <w:ins w:id="43958" w:author="pete jones" w:date="2022-01-04T11:19:00Z"/>
                <w:rFonts w:cstheme="minorHAnsi"/>
              </w:rPr>
              <w:pPrChange w:id="43959" w:author="pete jones" w:date="2022-01-04T11:29:00Z">
                <w:pPr>
                  <w:keepNext/>
                  <w:jc w:val="center"/>
                </w:pPr>
              </w:pPrChange>
            </w:pPr>
            <w:ins w:id="43960"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961" w:author="pete jones" w:date="2022-01-04T11:28:00Z">
              <w:tcPr>
                <w:tcW w:w="692" w:type="dxa"/>
                <w:tcBorders>
                  <w:top w:val="nil"/>
                  <w:left w:val="nil"/>
                  <w:bottom w:val="nil"/>
                  <w:right w:val="nil"/>
                </w:tcBorders>
                <w:shd w:val="clear" w:color="auto" w:fill="auto"/>
                <w:noWrap/>
                <w:vAlign w:val="bottom"/>
              </w:tcPr>
            </w:tcPrChange>
          </w:tcPr>
          <w:p w14:paraId="6CD19FCC" w14:textId="77777777" w:rsidR="008E4B87" w:rsidRPr="00FF6A71" w:rsidRDefault="008E4B87">
            <w:pPr>
              <w:keepNext/>
              <w:spacing w:before="0" w:after="0" w:line="240" w:lineRule="auto"/>
              <w:jc w:val="center"/>
              <w:rPr>
                <w:ins w:id="43962" w:author="pete jones" w:date="2022-01-04T11:19:00Z"/>
                <w:rFonts w:cstheme="minorHAnsi"/>
              </w:rPr>
              <w:pPrChange w:id="43963" w:author="pete jones" w:date="2022-01-04T11:29:00Z">
                <w:pPr>
                  <w:keepNext/>
                  <w:jc w:val="center"/>
                </w:pPr>
              </w:pPrChange>
            </w:pPr>
            <w:ins w:id="43964"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965" w:author="pete jones" w:date="2022-01-04T11:28:00Z">
              <w:tcPr>
                <w:tcW w:w="692" w:type="dxa"/>
                <w:tcBorders>
                  <w:top w:val="nil"/>
                  <w:left w:val="nil"/>
                  <w:bottom w:val="nil"/>
                  <w:right w:val="nil"/>
                </w:tcBorders>
                <w:shd w:val="clear" w:color="auto" w:fill="auto"/>
                <w:noWrap/>
                <w:vAlign w:val="bottom"/>
              </w:tcPr>
            </w:tcPrChange>
          </w:tcPr>
          <w:p w14:paraId="40EC3445" w14:textId="77777777" w:rsidR="008E4B87" w:rsidRPr="00FF6A71" w:rsidRDefault="008E4B87">
            <w:pPr>
              <w:keepNext/>
              <w:spacing w:before="0" w:after="0" w:line="240" w:lineRule="auto"/>
              <w:jc w:val="center"/>
              <w:rPr>
                <w:ins w:id="43966" w:author="pete jones" w:date="2022-01-04T11:19:00Z"/>
                <w:rFonts w:cstheme="minorHAnsi"/>
              </w:rPr>
              <w:pPrChange w:id="43967" w:author="pete jones" w:date="2022-01-04T11:29:00Z">
                <w:pPr>
                  <w:keepNext/>
                  <w:jc w:val="center"/>
                </w:pPr>
              </w:pPrChange>
            </w:pPr>
            <w:ins w:id="4396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969" w:author="pete jones" w:date="2022-01-04T11:28:00Z">
              <w:tcPr>
                <w:tcW w:w="692" w:type="dxa"/>
                <w:tcBorders>
                  <w:top w:val="nil"/>
                  <w:left w:val="nil"/>
                  <w:bottom w:val="nil"/>
                  <w:right w:val="nil"/>
                </w:tcBorders>
                <w:shd w:val="clear" w:color="auto" w:fill="auto"/>
                <w:noWrap/>
                <w:vAlign w:val="bottom"/>
              </w:tcPr>
            </w:tcPrChange>
          </w:tcPr>
          <w:p w14:paraId="409E08EB" w14:textId="77777777" w:rsidR="008E4B87" w:rsidRPr="00FF6A71" w:rsidRDefault="008E4B87">
            <w:pPr>
              <w:keepNext/>
              <w:spacing w:before="0" w:after="0" w:line="240" w:lineRule="auto"/>
              <w:jc w:val="center"/>
              <w:rPr>
                <w:ins w:id="43970" w:author="pete jones" w:date="2022-01-04T11:19:00Z"/>
                <w:rFonts w:cstheme="minorHAnsi"/>
              </w:rPr>
              <w:pPrChange w:id="43971" w:author="pete jones" w:date="2022-01-04T11:29:00Z">
                <w:pPr>
                  <w:keepNext/>
                  <w:jc w:val="center"/>
                </w:pPr>
              </w:pPrChange>
            </w:pPr>
            <w:ins w:id="4397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3973" w:author="pete jones" w:date="2022-01-04T11:28:00Z">
              <w:tcPr>
                <w:tcW w:w="692" w:type="dxa"/>
                <w:tcBorders>
                  <w:top w:val="nil"/>
                  <w:left w:val="nil"/>
                  <w:bottom w:val="nil"/>
                  <w:right w:val="nil"/>
                </w:tcBorders>
                <w:shd w:val="clear" w:color="auto" w:fill="auto"/>
                <w:noWrap/>
                <w:vAlign w:val="bottom"/>
              </w:tcPr>
            </w:tcPrChange>
          </w:tcPr>
          <w:p w14:paraId="09C8EEA6" w14:textId="77777777" w:rsidR="008E4B87" w:rsidRPr="00FF6A71" w:rsidRDefault="008E4B87">
            <w:pPr>
              <w:keepNext/>
              <w:spacing w:before="0" w:after="0" w:line="240" w:lineRule="auto"/>
              <w:jc w:val="center"/>
              <w:rPr>
                <w:ins w:id="43974" w:author="pete jones" w:date="2022-01-04T11:19:00Z"/>
                <w:rFonts w:cstheme="minorHAnsi"/>
              </w:rPr>
              <w:pPrChange w:id="43975" w:author="pete jones" w:date="2022-01-04T11:29:00Z">
                <w:pPr>
                  <w:keepNext/>
                  <w:jc w:val="center"/>
                </w:pPr>
              </w:pPrChange>
            </w:pPr>
            <w:ins w:id="43976" w:author="pete jones" w:date="2022-01-04T11:19:00Z">
              <w:r w:rsidRPr="00FF6A71">
                <w:rPr>
                  <w:rFonts w:ascii="Calibri" w:hAnsi="Calibri" w:cs="Calibri"/>
                  <w:color w:val="000000"/>
                  <w:sz w:val="22"/>
                  <w:szCs w:val="22"/>
                </w:rPr>
                <w:t>0</w:t>
              </w:r>
            </w:ins>
          </w:p>
        </w:tc>
      </w:tr>
    </w:tbl>
    <w:p w14:paraId="218F68BE" w14:textId="7C2A5B16" w:rsidR="008E4B87" w:rsidRPr="00FF6A71" w:rsidRDefault="008E4B87" w:rsidP="008E4B87">
      <w:pPr>
        <w:keepNext/>
        <w:rPr>
          <w:ins w:id="43977" w:author="pete jones" w:date="2022-01-04T11:19:00Z"/>
          <w:rFonts w:cstheme="minorHAnsi"/>
        </w:rPr>
      </w:pPr>
      <w:ins w:id="43978" w:author="pete jones" w:date="2022-01-04T11:19:00Z">
        <w:r w:rsidRPr="00FF6A71">
          <w:rPr>
            <w:rFonts w:cstheme="minorHAnsi"/>
          </w:rPr>
          <w:t xml:space="preserve">Q2.11 Shifting demand for skills across industries will require that curricula be updated and adapted </w:t>
        </w:r>
      </w:ins>
      <w:ins w:id="43979" w:author="pete jones" w:date="2022-03-30T12:06:00Z">
        <w:r w:rsidR="006E7D7D">
          <w:rPr>
            <w:rFonts w:cstheme="minorHAnsi"/>
          </w:rPr>
          <w:t>regularly</w:t>
        </w:r>
      </w:ins>
      <w:ins w:id="43980" w:author="pete jones" w:date="2022-01-04T11:19:00Z">
        <w:r w:rsidRPr="00FF6A71">
          <w:rPr>
            <w:rFonts w:cstheme="minorHAnsi"/>
          </w:rPr>
          <w:t xml:space="preserve"> because the</w:t>
        </w:r>
      </w:ins>
      <w:ins w:id="43981" w:author="pete jones" w:date="2022-04-01T14:23:00Z">
        <w:r w:rsidR="00580BEA">
          <w:rPr>
            <w:rFonts w:cstheme="minorHAnsi"/>
          </w:rPr>
          <w:t xml:space="preserve"> evolution informs them</w:t>
        </w:r>
      </w:ins>
      <w:ins w:id="43982" w:author="pete jones" w:date="2022-01-04T11:19:00Z">
        <w:r w:rsidRPr="00FF6A71">
          <w:rPr>
            <w:rFonts w:cstheme="minorHAnsi"/>
          </w:rPr>
          <w:t xml:space="preserve"> of labour market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3983" w:author="pete jones" w:date="2022-01-04T11:29: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3984">
          <w:tblGrid>
            <w:gridCol w:w="814"/>
            <w:gridCol w:w="814"/>
            <w:gridCol w:w="814"/>
            <w:gridCol w:w="814"/>
            <w:gridCol w:w="692"/>
            <w:gridCol w:w="692"/>
            <w:gridCol w:w="692"/>
            <w:gridCol w:w="692"/>
          </w:tblGrid>
        </w:tblGridChange>
      </w:tblGrid>
      <w:tr w:rsidR="008E4B87" w:rsidRPr="00FF6A71" w14:paraId="652B3D14" w14:textId="77777777" w:rsidTr="00120CAC">
        <w:trPr>
          <w:trHeight w:val="300"/>
          <w:jc w:val="center"/>
          <w:ins w:id="43985" w:author="pete jones" w:date="2022-01-04T11:19:00Z"/>
          <w:trPrChange w:id="43986" w:author="pete jones" w:date="2022-01-04T11:29:00Z">
            <w:trPr>
              <w:trHeight w:val="300"/>
              <w:jc w:val="center"/>
            </w:trPr>
          </w:trPrChange>
        </w:trPr>
        <w:tc>
          <w:tcPr>
            <w:tcW w:w="814" w:type="dxa"/>
            <w:shd w:val="clear" w:color="auto" w:fill="E7E6E6" w:themeFill="background2"/>
            <w:vAlign w:val="center"/>
            <w:tcPrChange w:id="43987" w:author="pete jones" w:date="2022-01-04T11:29:00Z">
              <w:tcPr>
                <w:tcW w:w="814" w:type="dxa"/>
                <w:shd w:val="clear" w:color="auto" w:fill="E7E6E6" w:themeFill="background2"/>
                <w:vAlign w:val="center"/>
              </w:tcPr>
            </w:tcPrChange>
          </w:tcPr>
          <w:p w14:paraId="15B20AAE" w14:textId="77777777" w:rsidR="008E4B87" w:rsidRPr="00FF6A71" w:rsidRDefault="008E4B87">
            <w:pPr>
              <w:keepNext/>
              <w:spacing w:before="0" w:after="0" w:line="240" w:lineRule="auto"/>
              <w:jc w:val="center"/>
              <w:rPr>
                <w:ins w:id="43988" w:author="pete jones" w:date="2022-01-04T11:19:00Z"/>
                <w:rFonts w:cstheme="minorHAnsi"/>
                <w:b/>
                <w:bCs/>
              </w:rPr>
              <w:pPrChange w:id="43989" w:author="pete jones" w:date="2022-01-04T11:29:00Z">
                <w:pPr>
                  <w:keepNext/>
                  <w:jc w:val="center"/>
                </w:pPr>
              </w:pPrChange>
            </w:pPr>
            <w:ins w:id="43990" w:author="pete jones" w:date="2022-01-04T11:19:00Z">
              <w:r w:rsidRPr="00FF6A71">
                <w:rPr>
                  <w:rFonts w:cstheme="minorHAnsi"/>
                  <w:b/>
                  <w:bCs/>
                </w:rPr>
                <w:t>scale</w:t>
              </w:r>
            </w:ins>
          </w:p>
        </w:tc>
        <w:tc>
          <w:tcPr>
            <w:tcW w:w="814" w:type="dxa"/>
            <w:shd w:val="clear" w:color="auto" w:fill="E7E6E6" w:themeFill="background2"/>
            <w:noWrap/>
            <w:vAlign w:val="center"/>
            <w:tcPrChange w:id="43991" w:author="pete jones" w:date="2022-01-04T11:29:00Z">
              <w:tcPr>
                <w:tcW w:w="814" w:type="dxa"/>
                <w:shd w:val="clear" w:color="auto" w:fill="E7E6E6" w:themeFill="background2"/>
                <w:noWrap/>
                <w:vAlign w:val="center"/>
              </w:tcPr>
            </w:tcPrChange>
          </w:tcPr>
          <w:p w14:paraId="6A507DE4" w14:textId="77777777" w:rsidR="008E4B87" w:rsidRPr="00FF6A71" w:rsidRDefault="008E4B87">
            <w:pPr>
              <w:keepNext/>
              <w:spacing w:before="0" w:after="0" w:line="240" w:lineRule="auto"/>
              <w:jc w:val="center"/>
              <w:rPr>
                <w:ins w:id="43992" w:author="pete jones" w:date="2022-01-04T11:19:00Z"/>
                <w:rFonts w:cstheme="minorHAnsi"/>
                <w:b/>
                <w:bCs/>
              </w:rPr>
              <w:pPrChange w:id="43993" w:author="pete jones" w:date="2022-01-04T11:29:00Z">
                <w:pPr>
                  <w:keepNext/>
                  <w:jc w:val="center"/>
                </w:pPr>
              </w:pPrChange>
            </w:pPr>
            <w:ins w:id="43994" w:author="pete jones" w:date="2022-01-04T11:19:00Z">
              <w:r w:rsidRPr="00FF6A71">
                <w:rPr>
                  <w:rFonts w:cstheme="minorHAnsi"/>
                  <w:b/>
                  <w:bCs/>
                </w:rPr>
                <w:t>1</w:t>
              </w:r>
            </w:ins>
          </w:p>
        </w:tc>
        <w:tc>
          <w:tcPr>
            <w:tcW w:w="814" w:type="dxa"/>
            <w:shd w:val="clear" w:color="auto" w:fill="E7E6E6" w:themeFill="background2"/>
            <w:noWrap/>
            <w:vAlign w:val="center"/>
            <w:tcPrChange w:id="43995" w:author="pete jones" w:date="2022-01-04T11:29:00Z">
              <w:tcPr>
                <w:tcW w:w="814" w:type="dxa"/>
                <w:shd w:val="clear" w:color="auto" w:fill="E7E6E6" w:themeFill="background2"/>
                <w:noWrap/>
                <w:vAlign w:val="center"/>
              </w:tcPr>
            </w:tcPrChange>
          </w:tcPr>
          <w:p w14:paraId="2CFA7503" w14:textId="77777777" w:rsidR="008E4B87" w:rsidRPr="00FF6A71" w:rsidRDefault="008E4B87">
            <w:pPr>
              <w:keepNext/>
              <w:spacing w:before="0" w:after="0" w:line="240" w:lineRule="auto"/>
              <w:jc w:val="center"/>
              <w:rPr>
                <w:ins w:id="43996" w:author="pete jones" w:date="2022-01-04T11:19:00Z"/>
                <w:rFonts w:cstheme="minorHAnsi"/>
                <w:b/>
                <w:bCs/>
              </w:rPr>
              <w:pPrChange w:id="43997" w:author="pete jones" w:date="2022-01-04T11:29:00Z">
                <w:pPr>
                  <w:keepNext/>
                  <w:jc w:val="center"/>
                </w:pPr>
              </w:pPrChange>
            </w:pPr>
            <w:ins w:id="43998" w:author="pete jones" w:date="2022-01-04T11:19:00Z">
              <w:r w:rsidRPr="00FF6A71">
                <w:rPr>
                  <w:rFonts w:cstheme="minorHAnsi"/>
                  <w:b/>
                  <w:bCs/>
                </w:rPr>
                <w:t>2</w:t>
              </w:r>
            </w:ins>
          </w:p>
        </w:tc>
        <w:tc>
          <w:tcPr>
            <w:tcW w:w="814" w:type="dxa"/>
            <w:shd w:val="clear" w:color="auto" w:fill="E7E6E6" w:themeFill="background2"/>
            <w:noWrap/>
            <w:vAlign w:val="center"/>
            <w:tcPrChange w:id="43999" w:author="pete jones" w:date="2022-01-04T11:29:00Z">
              <w:tcPr>
                <w:tcW w:w="814" w:type="dxa"/>
                <w:shd w:val="clear" w:color="auto" w:fill="E7E6E6" w:themeFill="background2"/>
                <w:noWrap/>
                <w:vAlign w:val="center"/>
              </w:tcPr>
            </w:tcPrChange>
          </w:tcPr>
          <w:p w14:paraId="1F67BE1F" w14:textId="77777777" w:rsidR="008E4B87" w:rsidRPr="00FF6A71" w:rsidRDefault="008E4B87">
            <w:pPr>
              <w:keepNext/>
              <w:spacing w:before="0" w:after="0" w:line="240" w:lineRule="auto"/>
              <w:jc w:val="center"/>
              <w:rPr>
                <w:ins w:id="44000" w:author="pete jones" w:date="2022-01-04T11:19:00Z"/>
                <w:rFonts w:cstheme="minorHAnsi"/>
                <w:b/>
                <w:bCs/>
              </w:rPr>
              <w:pPrChange w:id="44001" w:author="pete jones" w:date="2022-01-04T11:29:00Z">
                <w:pPr>
                  <w:keepNext/>
                  <w:jc w:val="center"/>
                </w:pPr>
              </w:pPrChange>
            </w:pPr>
            <w:ins w:id="44002" w:author="pete jones" w:date="2022-01-04T11:19:00Z">
              <w:r w:rsidRPr="00FF6A71">
                <w:rPr>
                  <w:rFonts w:cstheme="minorHAnsi"/>
                  <w:b/>
                  <w:bCs/>
                </w:rPr>
                <w:t>3</w:t>
              </w:r>
            </w:ins>
          </w:p>
        </w:tc>
        <w:tc>
          <w:tcPr>
            <w:tcW w:w="692" w:type="dxa"/>
            <w:shd w:val="clear" w:color="auto" w:fill="E7E6E6" w:themeFill="background2"/>
            <w:noWrap/>
            <w:vAlign w:val="center"/>
            <w:tcPrChange w:id="44003" w:author="pete jones" w:date="2022-01-04T11:29:00Z">
              <w:tcPr>
                <w:tcW w:w="692" w:type="dxa"/>
                <w:shd w:val="clear" w:color="auto" w:fill="E7E6E6" w:themeFill="background2"/>
                <w:noWrap/>
                <w:vAlign w:val="center"/>
              </w:tcPr>
            </w:tcPrChange>
          </w:tcPr>
          <w:p w14:paraId="69F5706B" w14:textId="77777777" w:rsidR="008E4B87" w:rsidRPr="00FF6A71" w:rsidRDefault="008E4B87">
            <w:pPr>
              <w:keepNext/>
              <w:spacing w:before="0" w:after="0" w:line="240" w:lineRule="auto"/>
              <w:jc w:val="center"/>
              <w:rPr>
                <w:ins w:id="44004" w:author="pete jones" w:date="2022-01-04T11:19:00Z"/>
                <w:rFonts w:cstheme="minorHAnsi"/>
                <w:b/>
                <w:bCs/>
              </w:rPr>
              <w:pPrChange w:id="44005" w:author="pete jones" w:date="2022-01-04T11:29:00Z">
                <w:pPr>
                  <w:keepNext/>
                  <w:jc w:val="center"/>
                </w:pPr>
              </w:pPrChange>
            </w:pPr>
            <w:ins w:id="44006" w:author="pete jones" w:date="2022-01-04T11:19:00Z">
              <w:r w:rsidRPr="00FF6A71">
                <w:rPr>
                  <w:rFonts w:cstheme="minorHAnsi"/>
                  <w:b/>
                  <w:bCs/>
                </w:rPr>
                <w:t>4</w:t>
              </w:r>
            </w:ins>
          </w:p>
        </w:tc>
        <w:tc>
          <w:tcPr>
            <w:tcW w:w="692" w:type="dxa"/>
            <w:shd w:val="clear" w:color="auto" w:fill="E7E6E6" w:themeFill="background2"/>
            <w:noWrap/>
            <w:vAlign w:val="center"/>
            <w:tcPrChange w:id="44007" w:author="pete jones" w:date="2022-01-04T11:29:00Z">
              <w:tcPr>
                <w:tcW w:w="692" w:type="dxa"/>
                <w:shd w:val="clear" w:color="auto" w:fill="E7E6E6" w:themeFill="background2"/>
                <w:noWrap/>
                <w:vAlign w:val="center"/>
              </w:tcPr>
            </w:tcPrChange>
          </w:tcPr>
          <w:p w14:paraId="07E6ABD1" w14:textId="77777777" w:rsidR="008E4B87" w:rsidRPr="00FF6A71" w:rsidRDefault="008E4B87">
            <w:pPr>
              <w:keepNext/>
              <w:spacing w:before="0" w:after="0" w:line="240" w:lineRule="auto"/>
              <w:jc w:val="center"/>
              <w:rPr>
                <w:ins w:id="44008" w:author="pete jones" w:date="2022-01-04T11:19:00Z"/>
                <w:rFonts w:cstheme="minorHAnsi"/>
                <w:b/>
                <w:bCs/>
              </w:rPr>
              <w:pPrChange w:id="44009" w:author="pete jones" w:date="2022-01-04T11:29:00Z">
                <w:pPr>
                  <w:keepNext/>
                  <w:jc w:val="center"/>
                </w:pPr>
              </w:pPrChange>
            </w:pPr>
            <w:ins w:id="44010" w:author="pete jones" w:date="2022-01-04T11:19:00Z">
              <w:r w:rsidRPr="00FF6A71">
                <w:rPr>
                  <w:rFonts w:cstheme="minorHAnsi"/>
                  <w:b/>
                  <w:bCs/>
                </w:rPr>
                <w:t>5</w:t>
              </w:r>
            </w:ins>
          </w:p>
        </w:tc>
        <w:tc>
          <w:tcPr>
            <w:tcW w:w="692" w:type="dxa"/>
            <w:shd w:val="clear" w:color="auto" w:fill="E7E6E6" w:themeFill="background2"/>
            <w:noWrap/>
            <w:vAlign w:val="center"/>
            <w:tcPrChange w:id="44011" w:author="pete jones" w:date="2022-01-04T11:29:00Z">
              <w:tcPr>
                <w:tcW w:w="692" w:type="dxa"/>
                <w:shd w:val="clear" w:color="auto" w:fill="E7E6E6" w:themeFill="background2"/>
                <w:noWrap/>
                <w:vAlign w:val="center"/>
              </w:tcPr>
            </w:tcPrChange>
          </w:tcPr>
          <w:p w14:paraId="375A1677" w14:textId="77777777" w:rsidR="008E4B87" w:rsidRPr="00FF6A71" w:rsidRDefault="008E4B87">
            <w:pPr>
              <w:keepNext/>
              <w:spacing w:before="0" w:after="0" w:line="240" w:lineRule="auto"/>
              <w:jc w:val="center"/>
              <w:rPr>
                <w:ins w:id="44012" w:author="pete jones" w:date="2022-01-04T11:19:00Z"/>
                <w:rFonts w:cstheme="minorHAnsi"/>
                <w:b/>
                <w:bCs/>
              </w:rPr>
              <w:pPrChange w:id="44013" w:author="pete jones" w:date="2022-01-04T11:29:00Z">
                <w:pPr>
                  <w:keepNext/>
                  <w:jc w:val="center"/>
                </w:pPr>
              </w:pPrChange>
            </w:pPr>
            <w:ins w:id="44014" w:author="pete jones" w:date="2022-01-04T11:19:00Z">
              <w:r w:rsidRPr="00FF6A71">
                <w:rPr>
                  <w:rFonts w:cstheme="minorHAnsi"/>
                  <w:b/>
                  <w:bCs/>
                </w:rPr>
                <w:t>6</w:t>
              </w:r>
            </w:ins>
          </w:p>
        </w:tc>
        <w:tc>
          <w:tcPr>
            <w:tcW w:w="692" w:type="dxa"/>
            <w:shd w:val="clear" w:color="auto" w:fill="E7E6E6" w:themeFill="background2"/>
            <w:noWrap/>
            <w:vAlign w:val="center"/>
            <w:tcPrChange w:id="44015" w:author="pete jones" w:date="2022-01-04T11:29:00Z">
              <w:tcPr>
                <w:tcW w:w="692" w:type="dxa"/>
                <w:shd w:val="clear" w:color="auto" w:fill="E7E6E6" w:themeFill="background2"/>
                <w:noWrap/>
                <w:vAlign w:val="center"/>
              </w:tcPr>
            </w:tcPrChange>
          </w:tcPr>
          <w:p w14:paraId="161CAD26" w14:textId="77777777" w:rsidR="008E4B87" w:rsidRPr="00FF6A71" w:rsidRDefault="008E4B87">
            <w:pPr>
              <w:keepNext/>
              <w:spacing w:before="0" w:after="0" w:line="240" w:lineRule="auto"/>
              <w:jc w:val="center"/>
              <w:rPr>
                <w:ins w:id="44016" w:author="pete jones" w:date="2022-01-04T11:19:00Z"/>
                <w:rFonts w:cstheme="minorHAnsi"/>
                <w:b/>
                <w:bCs/>
              </w:rPr>
              <w:pPrChange w:id="44017" w:author="pete jones" w:date="2022-01-04T11:29:00Z">
                <w:pPr>
                  <w:keepNext/>
                  <w:jc w:val="center"/>
                </w:pPr>
              </w:pPrChange>
            </w:pPr>
            <w:ins w:id="44018" w:author="pete jones" w:date="2022-01-04T11:19:00Z">
              <w:r w:rsidRPr="00FF6A71">
                <w:rPr>
                  <w:rFonts w:cstheme="minorHAnsi"/>
                  <w:b/>
                  <w:bCs/>
                </w:rPr>
                <w:t>7</w:t>
              </w:r>
            </w:ins>
          </w:p>
        </w:tc>
      </w:tr>
      <w:tr w:rsidR="008E4B87" w:rsidRPr="00FF6A71" w14:paraId="6E91B64C" w14:textId="77777777" w:rsidTr="00120CAC">
        <w:trPr>
          <w:trHeight w:val="300"/>
          <w:jc w:val="center"/>
          <w:ins w:id="44019" w:author="pete jones" w:date="2022-01-04T11:19:00Z"/>
          <w:trPrChange w:id="44020" w:author="pete jones" w:date="2022-01-04T11:29:00Z">
            <w:trPr>
              <w:trHeight w:val="300"/>
              <w:jc w:val="center"/>
            </w:trPr>
          </w:trPrChange>
        </w:trPr>
        <w:tc>
          <w:tcPr>
            <w:tcW w:w="814" w:type="dxa"/>
            <w:vAlign w:val="center"/>
            <w:tcPrChange w:id="44021" w:author="pete jones" w:date="2022-01-04T11:29:00Z">
              <w:tcPr>
                <w:tcW w:w="814" w:type="dxa"/>
                <w:vAlign w:val="center"/>
              </w:tcPr>
            </w:tcPrChange>
          </w:tcPr>
          <w:p w14:paraId="46D323E6" w14:textId="77777777" w:rsidR="008E4B87" w:rsidRPr="00FF6A71" w:rsidRDefault="008E4B87">
            <w:pPr>
              <w:keepNext/>
              <w:spacing w:before="0" w:after="0" w:line="240" w:lineRule="auto"/>
              <w:jc w:val="center"/>
              <w:rPr>
                <w:ins w:id="44022" w:author="pete jones" w:date="2022-01-04T11:19:00Z"/>
                <w:rFonts w:cstheme="minorHAnsi"/>
                <w:b/>
                <w:bCs/>
              </w:rPr>
              <w:pPrChange w:id="44023" w:author="pete jones" w:date="2022-01-04T11:29:00Z">
                <w:pPr>
                  <w:keepNext/>
                  <w:jc w:val="center"/>
                </w:pPr>
              </w:pPrChange>
            </w:pPr>
            <w:ins w:id="44024" w:author="pete jones" w:date="2022-01-04T11:19:00Z">
              <w:r w:rsidRPr="00FF6A71">
                <w:rPr>
                  <w:rFonts w:cstheme="minorHAnsi"/>
                  <w:b/>
                  <w:bCs/>
                </w:rPr>
                <w:t>%</w:t>
              </w:r>
            </w:ins>
          </w:p>
        </w:tc>
        <w:tc>
          <w:tcPr>
            <w:tcW w:w="814" w:type="dxa"/>
            <w:shd w:val="clear" w:color="auto" w:fill="auto"/>
            <w:noWrap/>
            <w:vAlign w:val="bottom"/>
            <w:tcPrChange w:id="44025" w:author="pete jones" w:date="2022-01-04T11:29:00Z">
              <w:tcPr>
                <w:tcW w:w="814" w:type="dxa"/>
                <w:tcBorders>
                  <w:top w:val="nil"/>
                  <w:left w:val="nil"/>
                  <w:bottom w:val="nil"/>
                  <w:right w:val="nil"/>
                </w:tcBorders>
                <w:shd w:val="clear" w:color="auto" w:fill="auto"/>
                <w:noWrap/>
                <w:vAlign w:val="bottom"/>
              </w:tcPr>
            </w:tcPrChange>
          </w:tcPr>
          <w:p w14:paraId="2D14FD28" w14:textId="77777777" w:rsidR="008E4B87" w:rsidRPr="00FF6A71" w:rsidRDefault="008E4B87">
            <w:pPr>
              <w:keepNext/>
              <w:spacing w:before="0" w:after="0" w:line="240" w:lineRule="auto"/>
              <w:jc w:val="center"/>
              <w:rPr>
                <w:ins w:id="44026" w:author="pete jones" w:date="2022-01-04T11:19:00Z"/>
                <w:rFonts w:cstheme="minorHAnsi"/>
              </w:rPr>
              <w:pPrChange w:id="44027" w:author="pete jones" w:date="2022-01-04T11:29:00Z">
                <w:pPr>
                  <w:keepNext/>
                  <w:jc w:val="center"/>
                </w:pPr>
              </w:pPrChange>
            </w:pPr>
            <w:ins w:id="44028" w:author="pete jones" w:date="2022-01-04T11:19:00Z">
              <w:r w:rsidRPr="00FF6A71">
                <w:rPr>
                  <w:rFonts w:ascii="Calibri" w:hAnsi="Calibri" w:cs="Calibri"/>
                  <w:color w:val="000000"/>
                  <w:sz w:val="22"/>
                  <w:szCs w:val="22"/>
                </w:rPr>
                <w:t>54%</w:t>
              </w:r>
            </w:ins>
          </w:p>
        </w:tc>
        <w:tc>
          <w:tcPr>
            <w:tcW w:w="814" w:type="dxa"/>
            <w:shd w:val="clear" w:color="auto" w:fill="auto"/>
            <w:noWrap/>
            <w:vAlign w:val="bottom"/>
            <w:tcPrChange w:id="44029" w:author="pete jones" w:date="2022-01-04T11:29:00Z">
              <w:tcPr>
                <w:tcW w:w="814" w:type="dxa"/>
                <w:tcBorders>
                  <w:top w:val="nil"/>
                  <w:left w:val="nil"/>
                  <w:bottom w:val="nil"/>
                  <w:right w:val="nil"/>
                </w:tcBorders>
                <w:shd w:val="clear" w:color="auto" w:fill="auto"/>
                <w:noWrap/>
                <w:vAlign w:val="bottom"/>
              </w:tcPr>
            </w:tcPrChange>
          </w:tcPr>
          <w:p w14:paraId="1940AFC4" w14:textId="77777777" w:rsidR="008E4B87" w:rsidRPr="00FF6A71" w:rsidRDefault="008E4B87">
            <w:pPr>
              <w:keepNext/>
              <w:spacing w:before="0" w:after="0" w:line="240" w:lineRule="auto"/>
              <w:jc w:val="center"/>
              <w:rPr>
                <w:ins w:id="44030" w:author="pete jones" w:date="2022-01-04T11:19:00Z"/>
                <w:rFonts w:cstheme="minorHAnsi"/>
              </w:rPr>
              <w:pPrChange w:id="44031" w:author="pete jones" w:date="2022-01-04T11:29:00Z">
                <w:pPr>
                  <w:keepNext/>
                  <w:jc w:val="center"/>
                </w:pPr>
              </w:pPrChange>
            </w:pPr>
            <w:ins w:id="44032" w:author="pete jones" w:date="2022-01-04T11:19:00Z">
              <w:r w:rsidRPr="00FF6A71">
                <w:rPr>
                  <w:rFonts w:ascii="Calibri" w:hAnsi="Calibri" w:cs="Calibri"/>
                  <w:color w:val="000000"/>
                  <w:sz w:val="22"/>
                  <w:szCs w:val="22"/>
                </w:rPr>
                <w:t>21%</w:t>
              </w:r>
            </w:ins>
          </w:p>
        </w:tc>
        <w:tc>
          <w:tcPr>
            <w:tcW w:w="814" w:type="dxa"/>
            <w:shd w:val="clear" w:color="auto" w:fill="auto"/>
            <w:noWrap/>
            <w:vAlign w:val="bottom"/>
            <w:tcPrChange w:id="44033" w:author="pete jones" w:date="2022-01-04T11:29:00Z">
              <w:tcPr>
                <w:tcW w:w="814" w:type="dxa"/>
                <w:tcBorders>
                  <w:top w:val="nil"/>
                  <w:left w:val="nil"/>
                  <w:bottom w:val="nil"/>
                  <w:right w:val="nil"/>
                </w:tcBorders>
                <w:shd w:val="clear" w:color="auto" w:fill="auto"/>
                <w:noWrap/>
                <w:vAlign w:val="bottom"/>
              </w:tcPr>
            </w:tcPrChange>
          </w:tcPr>
          <w:p w14:paraId="61A3A993" w14:textId="77777777" w:rsidR="008E4B87" w:rsidRPr="00FF6A71" w:rsidRDefault="008E4B87">
            <w:pPr>
              <w:keepNext/>
              <w:spacing w:before="0" w:after="0" w:line="240" w:lineRule="auto"/>
              <w:jc w:val="center"/>
              <w:rPr>
                <w:ins w:id="44034" w:author="pete jones" w:date="2022-01-04T11:19:00Z"/>
                <w:rFonts w:cstheme="minorHAnsi"/>
              </w:rPr>
              <w:pPrChange w:id="44035" w:author="pete jones" w:date="2022-01-04T11:29:00Z">
                <w:pPr>
                  <w:keepNext/>
                  <w:jc w:val="center"/>
                </w:pPr>
              </w:pPrChange>
            </w:pPr>
            <w:ins w:id="44036" w:author="pete jones" w:date="2022-01-04T11:19:00Z">
              <w:r w:rsidRPr="00FF6A71">
                <w:rPr>
                  <w:rFonts w:ascii="Calibri" w:hAnsi="Calibri" w:cs="Calibri"/>
                  <w:color w:val="000000"/>
                  <w:sz w:val="22"/>
                  <w:szCs w:val="22"/>
                </w:rPr>
                <w:t>14%</w:t>
              </w:r>
            </w:ins>
          </w:p>
        </w:tc>
        <w:tc>
          <w:tcPr>
            <w:tcW w:w="692" w:type="dxa"/>
            <w:shd w:val="clear" w:color="auto" w:fill="auto"/>
            <w:noWrap/>
            <w:vAlign w:val="bottom"/>
            <w:tcPrChange w:id="44037" w:author="pete jones" w:date="2022-01-04T11:29:00Z">
              <w:tcPr>
                <w:tcW w:w="692" w:type="dxa"/>
                <w:tcBorders>
                  <w:top w:val="nil"/>
                  <w:left w:val="nil"/>
                  <w:bottom w:val="nil"/>
                  <w:right w:val="nil"/>
                </w:tcBorders>
                <w:shd w:val="clear" w:color="auto" w:fill="auto"/>
                <w:noWrap/>
                <w:vAlign w:val="bottom"/>
              </w:tcPr>
            </w:tcPrChange>
          </w:tcPr>
          <w:p w14:paraId="5EAD4F28" w14:textId="77777777" w:rsidR="008E4B87" w:rsidRPr="00FF6A71" w:rsidRDefault="008E4B87">
            <w:pPr>
              <w:keepNext/>
              <w:spacing w:before="0" w:after="0" w:line="240" w:lineRule="auto"/>
              <w:jc w:val="center"/>
              <w:rPr>
                <w:ins w:id="44038" w:author="pete jones" w:date="2022-01-04T11:19:00Z"/>
                <w:rFonts w:cstheme="minorHAnsi"/>
              </w:rPr>
              <w:pPrChange w:id="44039" w:author="pete jones" w:date="2022-01-04T11:29:00Z">
                <w:pPr>
                  <w:keepNext/>
                  <w:jc w:val="center"/>
                </w:pPr>
              </w:pPrChange>
            </w:pPr>
            <w:ins w:id="44040"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4041" w:author="pete jones" w:date="2022-01-04T11:29:00Z">
              <w:tcPr>
                <w:tcW w:w="692" w:type="dxa"/>
                <w:tcBorders>
                  <w:top w:val="nil"/>
                  <w:left w:val="nil"/>
                  <w:bottom w:val="nil"/>
                  <w:right w:val="nil"/>
                </w:tcBorders>
                <w:shd w:val="clear" w:color="auto" w:fill="auto"/>
                <w:noWrap/>
                <w:vAlign w:val="bottom"/>
              </w:tcPr>
            </w:tcPrChange>
          </w:tcPr>
          <w:p w14:paraId="39C29ACE" w14:textId="77777777" w:rsidR="008E4B87" w:rsidRPr="00FF6A71" w:rsidRDefault="008E4B87">
            <w:pPr>
              <w:keepNext/>
              <w:spacing w:before="0" w:after="0" w:line="240" w:lineRule="auto"/>
              <w:jc w:val="center"/>
              <w:rPr>
                <w:ins w:id="44042" w:author="pete jones" w:date="2022-01-04T11:19:00Z"/>
                <w:rFonts w:cstheme="minorHAnsi"/>
              </w:rPr>
              <w:pPrChange w:id="44043" w:author="pete jones" w:date="2022-01-04T11:29:00Z">
                <w:pPr>
                  <w:keepNext/>
                  <w:jc w:val="center"/>
                </w:pPr>
              </w:pPrChange>
            </w:pPr>
            <w:ins w:id="44044"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045" w:author="pete jones" w:date="2022-01-04T11:29:00Z">
              <w:tcPr>
                <w:tcW w:w="692" w:type="dxa"/>
                <w:tcBorders>
                  <w:top w:val="nil"/>
                  <w:left w:val="nil"/>
                  <w:bottom w:val="nil"/>
                  <w:right w:val="nil"/>
                </w:tcBorders>
                <w:shd w:val="clear" w:color="auto" w:fill="auto"/>
                <w:noWrap/>
                <w:vAlign w:val="bottom"/>
              </w:tcPr>
            </w:tcPrChange>
          </w:tcPr>
          <w:p w14:paraId="79B9B28A" w14:textId="77777777" w:rsidR="008E4B87" w:rsidRPr="00FF6A71" w:rsidRDefault="008E4B87">
            <w:pPr>
              <w:keepNext/>
              <w:spacing w:before="0" w:after="0" w:line="240" w:lineRule="auto"/>
              <w:jc w:val="center"/>
              <w:rPr>
                <w:ins w:id="44046" w:author="pete jones" w:date="2022-01-04T11:19:00Z"/>
                <w:rFonts w:cstheme="minorHAnsi"/>
              </w:rPr>
              <w:pPrChange w:id="44047" w:author="pete jones" w:date="2022-01-04T11:29:00Z">
                <w:pPr>
                  <w:keepNext/>
                  <w:jc w:val="center"/>
                </w:pPr>
              </w:pPrChange>
            </w:pPr>
            <w:ins w:id="44048"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4049" w:author="pete jones" w:date="2022-01-04T11:29:00Z">
              <w:tcPr>
                <w:tcW w:w="692" w:type="dxa"/>
                <w:tcBorders>
                  <w:top w:val="nil"/>
                  <w:left w:val="nil"/>
                  <w:bottom w:val="nil"/>
                  <w:right w:val="nil"/>
                </w:tcBorders>
                <w:shd w:val="clear" w:color="auto" w:fill="auto"/>
                <w:noWrap/>
                <w:vAlign w:val="bottom"/>
              </w:tcPr>
            </w:tcPrChange>
          </w:tcPr>
          <w:p w14:paraId="640352F0" w14:textId="77777777" w:rsidR="008E4B87" w:rsidRPr="00FF6A71" w:rsidRDefault="008E4B87">
            <w:pPr>
              <w:keepNext/>
              <w:spacing w:before="0" w:after="0" w:line="240" w:lineRule="auto"/>
              <w:jc w:val="center"/>
              <w:rPr>
                <w:ins w:id="44050" w:author="pete jones" w:date="2022-01-04T11:19:00Z"/>
                <w:rFonts w:cstheme="minorHAnsi"/>
              </w:rPr>
              <w:pPrChange w:id="44051" w:author="pete jones" w:date="2022-01-04T11:29:00Z">
                <w:pPr>
                  <w:keepNext/>
                  <w:jc w:val="center"/>
                </w:pPr>
              </w:pPrChange>
            </w:pPr>
            <w:ins w:id="44052" w:author="pete jones" w:date="2022-01-04T11:19:00Z">
              <w:r w:rsidRPr="00FF6A71">
                <w:rPr>
                  <w:rFonts w:ascii="Calibri" w:hAnsi="Calibri" w:cs="Calibri"/>
                  <w:color w:val="000000"/>
                  <w:sz w:val="22"/>
                  <w:szCs w:val="22"/>
                </w:rPr>
                <w:t>0%</w:t>
              </w:r>
            </w:ins>
          </w:p>
        </w:tc>
      </w:tr>
      <w:tr w:rsidR="008E4B87" w:rsidRPr="00FF6A71" w14:paraId="2F7C05BB" w14:textId="77777777" w:rsidTr="00120CAC">
        <w:trPr>
          <w:trHeight w:val="300"/>
          <w:jc w:val="center"/>
          <w:ins w:id="44053" w:author="pete jones" w:date="2022-01-04T11:19:00Z"/>
          <w:trPrChange w:id="44054" w:author="pete jones" w:date="2022-01-04T11:29:00Z">
            <w:trPr>
              <w:trHeight w:val="300"/>
              <w:jc w:val="center"/>
            </w:trPr>
          </w:trPrChange>
        </w:trPr>
        <w:tc>
          <w:tcPr>
            <w:tcW w:w="814" w:type="dxa"/>
            <w:vAlign w:val="center"/>
            <w:tcPrChange w:id="44055" w:author="pete jones" w:date="2022-01-04T11:29:00Z">
              <w:tcPr>
                <w:tcW w:w="814" w:type="dxa"/>
                <w:vAlign w:val="center"/>
              </w:tcPr>
            </w:tcPrChange>
          </w:tcPr>
          <w:p w14:paraId="670B7E23" w14:textId="77777777" w:rsidR="008E4B87" w:rsidRPr="00FF6A71" w:rsidRDefault="008E4B87">
            <w:pPr>
              <w:keepNext/>
              <w:spacing w:before="0" w:after="0" w:line="240" w:lineRule="auto"/>
              <w:jc w:val="center"/>
              <w:rPr>
                <w:ins w:id="44056" w:author="pete jones" w:date="2022-01-04T11:19:00Z"/>
                <w:rFonts w:cstheme="minorHAnsi"/>
                <w:b/>
                <w:bCs/>
              </w:rPr>
              <w:pPrChange w:id="44057" w:author="pete jones" w:date="2022-01-04T11:29:00Z">
                <w:pPr>
                  <w:keepNext/>
                  <w:jc w:val="center"/>
                </w:pPr>
              </w:pPrChange>
            </w:pPr>
            <w:ins w:id="44058" w:author="pete jones" w:date="2022-01-04T11:19:00Z">
              <w:r w:rsidRPr="00FF6A71">
                <w:rPr>
                  <w:rFonts w:cstheme="minorHAnsi"/>
                  <w:b/>
                  <w:bCs/>
                </w:rPr>
                <w:t>Count</w:t>
              </w:r>
            </w:ins>
          </w:p>
        </w:tc>
        <w:tc>
          <w:tcPr>
            <w:tcW w:w="814" w:type="dxa"/>
            <w:shd w:val="clear" w:color="auto" w:fill="auto"/>
            <w:noWrap/>
            <w:vAlign w:val="bottom"/>
            <w:tcPrChange w:id="44059" w:author="pete jones" w:date="2022-01-04T11:29:00Z">
              <w:tcPr>
                <w:tcW w:w="814" w:type="dxa"/>
                <w:tcBorders>
                  <w:top w:val="nil"/>
                  <w:left w:val="nil"/>
                  <w:bottom w:val="nil"/>
                  <w:right w:val="nil"/>
                </w:tcBorders>
                <w:shd w:val="clear" w:color="auto" w:fill="auto"/>
                <w:noWrap/>
                <w:vAlign w:val="bottom"/>
              </w:tcPr>
            </w:tcPrChange>
          </w:tcPr>
          <w:p w14:paraId="3EF300B9" w14:textId="77777777" w:rsidR="008E4B87" w:rsidRPr="00FF6A71" w:rsidRDefault="008E4B87">
            <w:pPr>
              <w:keepNext/>
              <w:spacing w:before="0" w:after="0" w:line="240" w:lineRule="auto"/>
              <w:jc w:val="center"/>
              <w:rPr>
                <w:ins w:id="44060" w:author="pete jones" w:date="2022-01-04T11:19:00Z"/>
                <w:rFonts w:cstheme="minorHAnsi"/>
              </w:rPr>
              <w:pPrChange w:id="44061" w:author="pete jones" w:date="2022-01-04T11:29:00Z">
                <w:pPr>
                  <w:keepNext/>
                  <w:jc w:val="center"/>
                </w:pPr>
              </w:pPrChange>
            </w:pPr>
            <w:ins w:id="44062"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44063" w:author="pete jones" w:date="2022-01-04T11:29:00Z">
              <w:tcPr>
                <w:tcW w:w="814" w:type="dxa"/>
                <w:tcBorders>
                  <w:top w:val="nil"/>
                  <w:left w:val="nil"/>
                  <w:bottom w:val="nil"/>
                  <w:right w:val="nil"/>
                </w:tcBorders>
                <w:shd w:val="clear" w:color="auto" w:fill="auto"/>
                <w:noWrap/>
                <w:vAlign w:val="bottom"/>
              </w:tcPr>
            </w:tcPrChange>
          </w:tcPr>
          <w:p w14:paraId="0B6F844A" w14:textId="77777777" w:rsidR="008E4B87" w:rsidRPr="00FF6A71" w:rsidRDefault="008E4B87">
            <w:pPr>
              <w:keepNext/>
              <w:spacing w:before="0" w:after="0" w:line="240" w:lineRule="auto"/>
              <w:jc w:val="center"/>
              <w:rPr>
                <w:ins w:id="44064" w:author="pete jones" w:date="2022-01-04T11:19:00Z"/>
                <w:rFonts w:cstheme="minorHAnsi"/>
              </w:rPr>
              <w:pPrChange w:id="44065" w:author="pete jones" w:date="2022-01-04T11:29:00Z">
                <w:pPr>
                  <w:keepNext/>
                  <w:jc w:val="center"/>
                </w:pPr>
              </w:pPrChange>
            </w:pPr>
            <w:ins w:id="44066"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4067" w:author="pete jones" w:date="2022-01-04T11:29:00Z">
              <w:tcPr>
                <w:tcW w:w="814" w:type="dxa"/>
                <w:tcBorders>
                  <w:top w:val="nil"/>
                  <w:left w:val="nil"/>
                  <w:bottom w:val="nil"/>
                  <w:right w:val="nil"/>
                </w:tcBorders>
                <w:shd w:val="clear" w:color="auto" w:fill="auto"/>
                <w:noWrap/>
                <w:vAlign w:val="bottom"/>
              </w:tcPr>
            </w:tcPrChange>
          </w:tcPr>
          <w:p w14:paraId="5032BE82" w14:textId="77777777" w:rsidR="008E4B87" w:rsidRPr="00FF6A71" w:rsidRDefault="008E4B87">
            <w:pPr>
              <w:keepNext/>
              <w:spacing w:before="0" w:after="0" w:line="240" w:lineRule="auto"/>
              <w:jc w:val="center"/>
              <w:rPr>
                <w:ins w:id="44068" w:author="pete jones" w:date="2022-01-04T11:19:00Z"/>
                <w:rFonts w:cstheme="minorHAnsi"/>
              </w:rPr>
              <w:pPrChange w:id="44069" w:author="pete jones" w:date="2022-01-04T11:29:00Z">
                <w:pPr>
                  <w:keepNext/>
                  <w:jc w:val="center"/>
                </w:pPr>
              </w:pPrChange>
            </w:pPr>
            <w:ins w:id="44070"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4071" w:author="pete jones" w:date="2022-01-04T11:29:00Z">
              <w:tcPr>
                <w:tcW w:w="692" w:type="dxa"/>
                <w:tcBorders>
                  <w:top w:val="nil"/>
                  <w:left w:val="nil"/>
                  <w:bottom w:val="nil"/>
                  <w:right w:val="nil"/>
                </w:tcBorders>
                <w:shd w:val="clear" w:color="auto" w:fill="auto"/>
                <w:noWrap/>
                <w:vAlign w:val="bottom"/>
              </w:tcPr>
            </w:tcPrChange>
          </w:tcPr>
          <w:p w14:paraId="45C360D6" w14:textId="77777777" w:rsidR="008E4B87" w:rsidRPr="00FF6A71" w:rsidRDefault="008E4B87">
            <w:pPr>
              <w:keepNext/>
              <w:spacing w:before="0" w:after="0" w:line="240" w:lineRule="auto"/>
              <w:jc w:val="center"/>
              <w:rPr>
                <w:ins w:id="44072" w:author="pete jones" w:date="2022-01-04T11:19:00Z"/>
                <w:rFonts w:cstheme="minorHAnsi"/>
              </w:rPr>
              <w:pPrChange w:id="44073" w:author="pete jones" w:date="2022-01-04T11:29:00Z">
                <w:pPr>
                  <w:keepNext/>
                  <w:jc w:val="center"/>
                </w:pPr>
              </w:pPrChange>
            </w:pPr>
            <w:ins w:id="44074"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4075" w:author="pete jones" w:date="2022-01-04T11:29:00Z">
              <w:tcPr>
                <w:tcW w:w="692" w:type="dxa"/>
                <w:tcBorders>
                  <w:top w:val="nil"/>
                  <w:left w:val="nil"/>
                  <w:bottom w:val="nil"/>
                  <w:right w:val="nil"/>
                </w:tcBorders>
                <w:shd w:val="clear" w:color="auto" w:fill="auto"/>
                <w:noWrap/>
                <w:vAlign w:val="bottom"/>
              </w:tcPr>
            </w:tcPrChange>
          </w:tcPr>
          <w:p w14:paraId="7366C2E3" w14:textId="77777777" w:rsidR="008E4B87" w:rsidRPr="00FF6A71" w:rsidRDefault="008E4B87">
            <w:pPr>
              <w:keepNext/>
              <w:spacing w:before="0" w:after="0" w:line="240" w:lineRule="auto"/>
              <w:jc w:val="center"/>
              <w:rPr>
                <w:ins w:id="44076" w:author="pete jones" w:date="2022-01-04T11:19:00Z"/>
                <w:rFonts w:cstheme="minorHAnsi"/>
              </w:rPr>
              <w:pPrChange w:id="44077" w:author="pete jones" w:date="2022-01-04T11:29:00Z">
                <w:pPr>
                  <w:keepNext/>
                  <w:jc w:val="center"/>
                </w:pPr>
              </w:pPrChange>
            </w:pPr>
            <w:ins w:id="4407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079" w:author="pete jones" w:date="2022-01-04T11:29:00Z">
              <w:tcPr>
                <w:tcW w:w="692" w:type="dxa"/>
                <w:tcBorders>
                  <w:top w:val="nil"/>
                  <w:left w:val="nil"/>
                  <w:bottom w:val="nil"/>
                  <w:right w:val="nil"/>
                </w:tcBorders>
                <w:shd w:val="clear" w:color="auto" w:fill="auto"/>
                <w:noWrap/>
                <w:vAlign w:val="bottom"/>
              </w:tcPr>
            </w:tcPrChange>
          </w:tcPr>
          <w:p w14:paraId="484F73CD" w14:textId="77777777" w:rsidR="008E4B87" w:rsidRPr="00FF6A71" w:rsidRDefault="008E4B87">
            <w:pPr>
              <w:keepNext/>
              <w:spacing w:before="0" w:after="0" w:line="240" w:lineRule="auto"/>
              <w:jc w:val="center"/>
              <w:rPr>
                <w:ins w:id="44080" w:author="pete jones" w:date="2022-01-04T11:19:00Z"/>
                <w:rFonts w:cstheme="minorHAnsi"/>
              </w:rPr>
              <w:pPrChange w:id="44081" w:author="pete jones" w:date="2022-01-04T11:29:00Z">
                <w:pPr>
                  <w:keepNext/>
                  <w:jc w:val="center"/>
                </w:pPr>
              </w:pPrChange>
            </w:pPr>
            <w:ins w:id="44082"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4083" w:author="pete jones" w:date="2022-01-04T11:29:00Z">
              <w:tcPr>
                <w:tcW w:w="692" w:type="dxa"/>
                <w:tcBorders>
                  <w:top w:val="nil"/>
                  <w:left w:val="nil"/>
                  <w:bottom w:val="nil"/>
                  <w:right w:val="nil"/>
                </w:tcBorders>
                <w:shd w:val="clear" w:color="auto" w:fill="auto"/>
                <w:noWrap/>
                <w:vAlign w:val="bottom"/>
              </w:tcPr>
            </w:tcPrChange>
          </w:tcPr>
          <w:p w14:paraId="2B1A6AB2" w14:textId="77777777" w:rsidR="008E4B87" w:rsidRPr="00FF6A71" w:rsidRDefault="008E4B87">
            <w:pPr>
              <w:keepNext/>
              <w:spacing w:before="0" w:after="0" w:line="240" w:lineRule="auto"/>
              <w:jc w:val="center"/>
              <w:rPr>
                <w:ins w:id="44084" w:author="pete jones" w:date="2022-01-04T11:19:00Z"/>
                <w:rFonts w:cstheme="minorHAnsi"/>
              </w:rPr>
              <w:pPrChange w:id="44085" w:author="pete jones" w:date="2022-01-04T11:29:00Z">
                <w:pPr>
                  <w:keepNext/>
                  <w:jc w:val="center"/>
                </w:pPr>
              </w:pPrChange>
            </w:pPr>
            <w:ins w:id="44086" w:author="pete jones" w:date="2022-01-04T11:19:00Z">
              <w:r w:rsidRPr="00FF6A71">
                <w:rPr>
                  <w:rFonts w:ascii="Calibri" w:hAnsi="Calibri" w:cs="Calibri"/>
                  <w:color w:val="000000"/>
                  <w:sz w:val="22"/>
                  <w:szCs w:val="22"/>
                </w:rPr>
                <w:t>0</w:t>
              </w:r>
            </w:ins>
          </w:p>
        </w:tc>
      </w:tr>
    </w:tbl>
    <w:p w14:paraId="1D902935" w14:textId="77777777" w:rsidR="008E4B87" w:rsidRPr="00FF6A71" w:rsidRDefault="008E4B87" w:rsidP="008E4B87">
      <w:pPr>
        <w:keepNext/>
        <w:rPr>
          <w:ins w:id="44087" w:author="pete jones" w:date="2022-01-04T11:19:00Z"/>
          <w:rFonts w:cstheme="minorHAnsi"/>
        </w:rPr>
      </w:pPr>
      <w:ins w:id="44088" w:author="pete jones" w:date="2022-01-04T11:19:00Z">
        <w:r w:rsidRPr="00FF6A71">
          <w:rPr>
            <w:rFonts w:cstheme="minorHAnsi"/>
          </w:rPr>
          <w:t>Q2.12 Upgrades to curricula should be built into the system incrementally</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4089" w:author="pete jones" w:date="2022-01-04T11:29: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4090">
          <w:tblGrid>
            <w:gridCol w:w="814"/>
            <w:gridCol w:w="814"/>
            <w:gridCol w:w="814"/>
            <w:gridCol w:w="814"/>
            <w:gridCol w:w="692"/>
            <w:gridCol w:w="692"/>
            <w:gridCol w:w="692"/>
            <w:gridCol w:w="692"/>
          </w:tblGrid>
        </w:tblGridChange>
      </w:tblGrid>
      <w:tr w:rsidR="008E4B87" w:rsidRPr="00FF6A71" w14:paraId="729E9827" w14:textId="77777777" w:rsidTr="00120CAC">
        <w:trPr>
          <w:trHeight w:val="300"/>
          <w:jc w:val="center"/>
          <w:ins w:id="44091" w:author="pete jones" w:date="2022-01-04T11:19:00Z"/>
          <w:trPrChange w:id="44092" w:author="pete jones" w:date="2022-01-04T11:29:00Z">
            <w:trPr>
              <w:trHeight w:val="300"/>
              <w:jc w:val="center"/>
            </w:trPr>
          </w:trPrChange>
        </w:trPr>
        <w:tc>
          <w:tcPr>
            <w:tcW w:w="814" w:type="dxa"/>
            <w:shd w:val="clear" w:color="auto" w:fill="E7E6E6" w:themeFill="background2"/>
            <w:vAlign w:val="center"/>
            <w:tcPrChange w:id="44093" w:author="pete jones" w:date="2022-01-04T11:29:00Z">
              <w:tcPr>
                <w:tcW w:w="814" w:type="dxa"/>
                <w:shd w:val="clear" w:color="auto" w:fill="E7E6E6" w:themeFill="background2"/>
                <w:vAlign w:val="center"/>
              </w:tcPr>
            </w:tcPrChange>
          </w:tcPr>
          <w:p w14:paraId="3E89969E" w14:textId="77777777" w:rsidR="008E4B87" w:rsidRPr="00FF6A71" w:rsidRDefault="008E4B87">
            <w:pPr>
              <w:keepNext/>
              <w:spacing w:before="0" w:after="0" w:line="240" w:lineRule="auto"/>
              <w:jc w:val="center"/>
              <w:rPr>
                <w:ins w:id="44094" w:author="pete jones" w:date="2022-01-04T11:19:00Z"/>
                <w:rFonts w:cstheme="minorHAnsi"/>
                <w:b/>
                <w:bCs/>
              </w:rPr>
              <w:pPrChange w:id="44095" w:author="pete jones" w:date="2022-01-04T11:29:00Z">
                <w:pPr>
                  <w:keepNext/>
                  <w:jc w:val="center"/>
                </w:pPr>
              </w:pPrChange>
            </w:pPr>
            <w:ins w:id="44096" w:author="pete jones" w:date="2022-01-04T11:19:00Z">
              <w:r w:rsidRPr="00FF6A71">
                <w:rPr>
                  <w:rFonts w:cstheme="minorHAnsi"/>
                  <w:b/>
                  <w:bCs/>
                </w:rPr>
                <w:t>scale</w:t>
              </w:r>
            </w:ins>
          </w:p>
        </w:tc>
        <w:tc>
          <w:tcPr>
            <w:tcW w:w="814" w:type="dxa"/>
            <w:shd w:val="clear" w:color="auto" w:fill="E7E6E6" w:themeFill="background2"/>
            <w:noWrap/>
            <w:vAlign w:val="center"/>
            <w:tcPrChange w:id="44097" w:author="pete jones" w:date="2022-01-04T11:29:00Z">
              <w:tcPr>
                <w:tcW w:w="814" w:type="dxa"/>
                <w:shd w:val="clear" w:color="auto" w:fill="E7E6E6" w:themeFill="background2"/>
                <w:noWrap/>
                <w:vAlign w:val="center"/>
              </w:tcPr>
            </w:tcPrChange>
          </w:tcPr>
          <w:p w14:paraId="3F64065D" w14:textId="77777777" w:rsidR="008E4B87" w:rsidRPr="00FF6A71" w:rsidRDefault="008E4B87">
            <w:pPr>
              <w:keepNext/>
              <w:spacing w:before="0" w:after="0" w:line="240" w:lineRule="auto"/>
              <w:jc w:val="center"/>
              <w:rPr>
                <w:ins w:id="44098" w:author="pete jones" w:date="2022-01-04T11:19:00Z"/>
                <w:rFonts w:cstheme="minorHAnsi"/>
                <w:b/>
                <w:bCs/>
              </w:rPr>
              <w:pPrChange w:id="44099" w:author="pete jones" w:date="2022-01-04T11:29:00Z">
                <w:pPr>
                  <w:keepNext/>
                  <w:jc w:val="center"/>
                </w:pPr>
              </w:pPrChange>
            </w:pPr>
            <w:ins w:id="44100" w:author="pete jones" w:date="2022-01-04T11:19:00Z">
              <w:r w:rsidRPr="00FF6A71">
                <w:rPr>
                  <w:rFonts w:cstheme="minorHAnsi"/>
                  <w:b/>
                  <w:bCs/>
                </w:rPr>
                <w:t>1</w:t>
              </w:r>
            </w:ins>
          </w:p>
        </w:tc>
        <w:tc>
          <w:tcPr>
            <w:tcW w:w="814" w:type="dxa"/>
            <w:shd w:val="clear" w:color="auto" w:fill="E7E6E6" w:themeFill="background2"/>
            <w:noWrap/>
            <w:vAlign w:val="center"/>
            <w:tcPrChange w:id="44101" w:author="pete jones" w:date="2022-01-04T11:29:00Z">
              <w:tcPr>
                <w:tcW w:w="814" w:type="dxa"/>
                <w:shd w:val="clear" w:color="auto" w:fill="E7E6E6" w:themeFill="background2"/>
                <w:noWrap/>
                <w:vAlign w:val="center"/>
              </w:tcPr>
            </w:tcPrChange>
          </w:tcPr>
          <w:p w14:paraId="7B54E4E4" w14:textId="77777777" w:rsidR="008E4B87" w:rsidRPr="00FF6A71" w:rsidRDefault="008E4B87">
            <w:pPr>
              <w:keepNext/>
              <w:spacing w:before="0" w:after="0" w:line="240" w:lineRule="auto"/>
              <w:jc w:val="center"/>
              <w:rPr>
                <w:ins w:id="44102" w:author="pete jones" w:date="2022-01-04T11:19:00Z"/>
                <w:rFonts w:cstheme="minorHAnsi"/>
                <w:b/>
                <w:bCs/>
              </w:rPr>
              <w:pPrChange w:id="44103" w:author="pete jones" w:date="2022-01-04T11:29:00Z">
                <w:pPr>
                  <w:keepNext/>
                  <w:jc w:val="center"/>
                </w:pPr>
              </w:pPrChange>
            </w:pPr>
            <w:ins w:id="44104" w:author="pete jones" w:date="2022-01-04T11:19:00Z">
              <w:r w:rsidRPr="00FF6A71">
                <w:rPr>
                  <w:rFonts w:cstheme="minorHAnsi"/>
                  <w:b/>
                  <w:bCs/>
                </w:rPr>
                <w:t>2</w:t>
              </w:r>
            </w:ins>
          </w:p>
        </w:tc>
        <w:tc>
          <w:tcPr>
            <w:tcW w:w="814" w:type="dxa"/>
            <w:shd w:val="clear" w:color="auto" w:fill="E7E6E6" w:themeFill="background2"/>
            <w:noWrap/>
            <w:vAlign w:val="center"/>
            <w:tcPrChange w:id="44105" w:author="pete jones" w:date="2022-01-04T11:29:00Z">
              <w:tcPr>
                <w:tcW w:w="814" w:type="dxa"/>
                <w:shd w:val="clear" w:color="auto" w:fill="E7E6E6" w:themeFill="background2"/>
                <w:noWrap/>
                <w:vAlign w:val="center"/>
              </w:tcPr>
            </w:tcPrChange>
          </w:tcPr>
          <w:p w14:paraId="02DDE722" w14:textId="77777777" w:rsidR="008E4B87" w:rsidRPr="00FF6A71" w:rsidRDefault="008E4B87">
            <w:pPr>
              <w:keepNext/>
              <w:spacing w:before="0" w:after="0" w:line="240" w:lineRule="auto"/>
              <w:jc w:val="center"/>
              <w:rPr>
                <w:ins w:id="44106" w:author="pete jones" w:date="2022-01-04T11:19:00Z"/>
                <w:rFonts w:cstheme="minorHAnsi"/>
                <w:b/>
                <w:bCs/>
              </w:rPr>
              <w:pPrChange w:id="44107" w:author="pete jones" w:date="2022-01-04T11:29:00Z">
                <w:pPr>
                  <w:keepNext/>
                  <w:jc w:val="center"/>
                </w:pPr>
              </w:pPrChange>
            </w:pPr>
            <w:ins w:id="44108" w:author="pete jones" w:date="2022-01-04T11:19:00Z">
              <w:r w:rsidRPr="00FF6A71">
                <w:rPr>
                  <w:rFonts w:cstheme="minorHAnsi"/>
                  <w:b/>
                  <w:bCs/>
                </w:rPr>
                <w:t>3</w:t>
              </w:r>
            </w:ins>
          </w:p>
        </w:tc>
        <w:tc>
          <w:tcPr>
            <w:tcW w:w="692" w:type="dxa"/>
            <w:shd w:val="clear" w:color="auto" w:fill="E7E6E6" w:themeFill="background2"/>
            <w:noWrap/>
            <w:vAlign w:val="center"/>
            <w:tcPrChange w:id="44109" w:author="pete jones" w:date="2022-01-04T11:29:00Z">
              <w:tcPr>
                <w:tcW w:w="692" w:type="dxa"/>
                <w:shd w:val="clear" w:color="auto" w:fill="E7E6E6" w:themeFill="background2"/>
                <w:noWrap/>
                <w:vAlign w:val="center"/>
              </w:tcPr>
            </w:tcPrChange>
          </w:tcPr>
          <w:p w14:paraId="15F8B0D6" w14:textId="77777777" w:rsidR="008E4B87" w:rsidRPr="00FF6A71" w:rsidRDefault="008E4B87">
            <w:pPr>
              <w:keepNext/>
              <w:spacing w:before="0" w:after="0" w:line="240" w:lineRule="auto"/>
              <w:jc w:val="center"/>
              <w:rPr>
                <w:ins w:id="44110" w:author="pete jones" w:date="2022-01-04T11:19:00Z"/>
                <w:rFonts w:cstheme="minorHAnsi"/>
                <w:b/>
                <w:bCs/>
              </w:rPr>
              <w:pPrChange w:id="44111" w:author="pete jones" w:date="2022-01-04T11:29:00Z">
                <w:pPr>
                  <w:keepNext/>
                  <w:jc w:val="center"/>
                </w:pPr>
              </w:pPrChange>
            </w:pPr>
            <w:ins w:id="44112" w:author="pete jones" w:date="2022-01-04T11:19:00Z">
              <w:r w:rsidRPr="00FF6A71">
                <w:rPr>
                  <w:rFonts w:cstheme="minorHAnsi"/>
                  <w:b/>
                  <w:bCs/>
                </w:rPr>
                <w:t>4</w:t>
              </w:r>
            </w:ins>
          </w:p>
        </w:tc>
        <w:tc>
          <w:tcPr>
            <w:tcW w:w="692" w:type="dxa"/>
            <w:shd w:val="clear" w:color="auto" w:fill="E7E6E6" w:themeFill="background2"/>
            <w:noWrap/>
            <w:vAlign w:val="center"/>
            <w:tcPrChange w:id="44113" w:author="pete jones" w:date="2022-01-04T11:29:00Z">
              <w:tcPr>
                <w:tcW w:w="692" w:type="dxa"/>
                <w:shd w:val="clear" w:color="auto" w:fill="E7E6E6" w:themeFill="background2"/>
                <w:noWrap/>
                <w:vAlign w:val="center"/>
              </w:tcPr>
            </w:tcPrChange>
          </w:tcPr>
          <w:p w14:paraId="00A4BF0A" w14:textId="77777777" w:rsidR="008E4B87" w:rsidRPr="00FF6A71" w:rsidRDefault="008E4B87">
            <w:pPr>
              <w:keepNext/>
              <w:spacing w:before="0" w:after="0" w:line="240" w:lineRule="auto"/>
              <w:jc w:val="center"/>
              <w:rPr>
                <w:ins w:id="44114" w:author="pete jones" w:date="2022-01-04T11:19:00Z"/>
                <w:rFonts w:cstheme="minorHAnsi"/>
                <w:b/>
                <w:bCs/>
              </w:rPr>
              <w:pPrChange w:id="44115" w:author="pete jones" w:date="2022-01-04T11:29:00Z">
                <w:pPr>
                  <w:keepNext/>
                  <w:jc w:val="center"/>
                </w:pPr>
              </w:pPrChange>
            </w:pPr>
            <w:ins w:id="44116" w:author="pete jones" w:date="2022-01-04T11:19:00Z">
              <w:r w:rsidRPr="00FF6A71">
                <w:rPr>
                  <w:rFonts w:cstheme="minorHAnsi"/>
                  <w:b/>
                  <w:bCs/>
                </w:rPr>
                <w:t>5</w:t>
              </w:r>
            </w:ins>
          </w:p>
        </w:tc>
        <w:tc>
          <w:tcPr>
            <w:tcW w:w="692" w:type="dxa"/>
            <w:shd w:val="clear" w:color="auto" w:fill="E7E6E6" w:themeFill="background2"/>
            <w:noWrap/>
            <w:vAlign w:val="center"/>
            <w:tcPrChange w:id="44117" w:author="pete jones" w:date="2022-01-04T11:29:00Z">
              <w:tcPr>
                <w:tcW w:w="692" w:type="dxa"/>
                <w:shd w:val="clear" w:color="auto" w:fill="E7E6E6" w:themeFill="background2"/>
                <w:noWrap/>
                <w:vAlign w:val="center"/>
              </w:tcPr>
            </w:tcPrChange>
          </w:tcPr>
          <w:p w14:paraId="4B419D14" w14:textId="77777777" w:rsidR="008E4B87" w:rsidRPr="00FF6A71" w:rsidRDefault="008E4B87">
            <w:pPr>
              <w:keepNext/>
              <w:spacing w:before="0" w:after="0" w:line="240" w:lineRule="auto"/>
              <w:jc w:val="center"/>
              <w:rPr>
                <w:ins w:id="44118" w:author="pete jones" w:date="2022-01-04T11:19:00Z"/>
                <w:rFonts w:cstheme="minorHAnsi"/>
                <w:b/>
                <w:bCs/>
              </w:rPr>
              <w:pPrChange w:id="44119" w:author="pete jones" w:date="2022-01-04T11:29:00Z">
                <w:pPr>
                  <w:keepNext/>
                  <w:jc w:val="center"/>
                </w:pPr>
              </w:pPrChange>
            </w:pPr>
            <w:ins w:id="44120" w:author="pete jones" w:date="2022-01-04T11:19:00Z">
              <w:r w:rsidRPr="00FF6A71">
                <w:rPr>
                  <w:rFonts w:cstheme="minorHAnsi"/>
                  <w:b/>
                  <w:bCs/>
                </w:rPr>
                <w:t>6</w:t>
              </w:r>
            </w:ins>
          </w:p>
        </w:tc>
        <w:tc>
          <w:tcPr>
            <w:tcW w:w="692" w:type="dxa"/>
            <w:shd w:val="clear" w:color="auto" w:fill="E7E6E6" w:themeFill="background2"/>
            <w:noWrap/>
            <w:vAlign w:val="center"/>
            <w:tcPrChange w:id="44121" w:author="pete jones" w:date="2022-01-04T11:29:00Z">
              <w:tcPr>
                <w:tcW w:w="692" w:type="dxa"/>
                <w:shd w:val="clear" w:color="auto" w:fill="E7E6E6" w:themeFill="background2"/>
                <w:noWrap/>
                <w:vAlign w:val="center"/>
              </w:tcPr>
            </w:tcPrChange>
          </w:tcPr>
          <w:p w14:paraId="2F33D5D2" w14:textId="77777777" w:rsidR="008E4B87" w:rsidRPr="00FF6A71" w:rsidRDefault="008E4B87">
            <w:pPr>
              <w:keepNext/>
              <w:spacing w:before="0" w:after="0" w:line="240" w:lineRule="auto"/>
              <w:jc w:val="center"/>
              <w:rPr>
                <w:ins w:id="44122" w:author="pete jones" w:date="2022-01-04T11:19:00Z"/>
                <w:rFonts w:cstheme="minorHAnsi"/>
                <w:b/>
                <w:bCs/>
              </w:rPr>
              <w:pPrChange w:id="44123" w:author="pete jones" w:date="2022-01-04T11:29:00Z">
                <w:pPr>
                  <w:keepNext/>
                  <w:jc w:val="center"/>
                </w:pPr>
              </w:pPrChange>
            </w:pPr>
            <w:ins w:id="44124" w:author="pete jones" w:date="2022-01-04T11:19:00Z">
              <w:r w:rsidRPr="00FF6A71">
                <w:rPr>
                  <w:rFonts w:cstheme="minorHAnsi"/>
                  <w:b/>
                  <w:bCs/>
                </w:rPr>
                <w:t>7</w:t>
              </w:r>
            </w:ins>
          </w:p>
        </w:tc>
      </w:tr>
      <w:tr w:rsidR="008E4B87" w:rsidRPr="00FF6A71" w14:paraId="6D2A327C" w14:textId="77777777" w:rsidTr="00120CAC">
        <w:trPr>
          <w:trHeight w:val="300"/>
          <w:jc w:val="center"/>
          <w:ins w:id="44125" w:author="pete jones" w:date="2022-01-04T11:19:00Z"/>
          <w:trPrChange w:id="44126" w:author="pete jones" w:date="2022-01-04T11:29:00Z">
            <w:trPr>
              <w:trHeight w:val="300"/>
              <w:jc w:val="center"/>
            </w:trPr>
          </w:trPrChange>
        </w:trPr>
        <w:tc>
          <w:tcPr>
            <w:tcW w:w="814" w:type="dxa"/>
            <w:vAlign w:val="center"/>
            <w:tcPrChange w:id="44127" w:author="pete jones" w:date="2022-01-04T11:29:00Z">
              <w:tcPr>
                <w:tcW w:w="814" w:type="dxa"/>
                <w:vAlign w:val="center"/>
              </w:tcPr>
            </w:tcPrChange>
          </w:tcPr>
          <w:p w14:paraId="493FF938" w14:textId="77777777" w:rsidR="008E4B87" w:rsidRPr="00FF6A71" w:rsidRDefault="008E4B87">
            <w:pPr>
              <w:keepNext/>
              <w:spacing w:before="0" w:after="0" w:line="240" w:lineRule="auto"/>
              <w:jc w:val="center"/>
              <w:rPr>
                <w:ins w:id="44128" w:author="pete jones" w:date="2022-01-04T11:19:00Z"/>
                <w:rFonts w:cstheme="minorHAnsi"/>
                <w:b/>
                <w:bCs/>
              </w:rPr>
              <w:pPrChange w:id="44129" w:author="pete jones" w:date="2022-01-04T11:29:00Z">
                <w:pPr>
                  <w:keepNext/>
                  <w:jc w:val="center"/>
                </w:pPr>
              </w:pPrChange>
            </w:pPr>
            <w:ins w:id="44130" w:author="pete jones" w:date="2022-01-04T11:19:00Z">
              <w:r w:rsidRPr="00FF6A71">
                <w:rPr>
                  <w:rFonts w:cstheme="minorHAnsi"/>
                  <w:b/>
                  <w:bCs/>
                </w:rPr>
                <w:t>%</w:t>
              </w:r>
            </w:ins>
          </w:p>
        </w:tc>
        <w:tc>
          <w:tcPr>
            <w:tcW w:w="814" w:type="dxa"/>
            <w:shd w:val="clear" w:color="auto" w:fill="auto"/>
            <w:noWrap/>
            <w:vAlign w:val="bottom"/>
            <w:tcPrChange w:id="44131" w:author="pete jones" w:date="2022-01-04T11:29:00Z">
              <w:tcPr>
                <w:tcW w:w="814" w:type="dxa"/>
                <w:tcBorders>
                  <w:top w:val="nil"/>
                  <w:left w:val="nil"/>
                  <w:bottom w:val="nil"/>
                  <w:right w:val="nil"/>
                </w:tcBorders>
                <w:shd w:val="clear" w:color="auto" w:fill="auto"/>
                <w:noWrap/>
                <w:vAlign w:val="bottom"/>
              </w:tcPr>
            </w:tcPrChange>
          </w:tcPr>
          <w:p w14:paraId="3648A64C" w14:textId="77777777" w:rsidR="008E4B87" w:rsidRPr="00FF6A71" w:rsidRDefault="008E4B87">
            <w:pPr>
              <w:keepNext/>
              <w:spacing w:before="0" w:after="0" w:line="240" w:lineRule="auto"/>
              <w:jc w:val="center"/>
              <w:rPr>
                <w:ins w:id="44132" w:author="pete jones" w:date="2022-01-04T11:19:00Z"/>
                <w:rFonts w:cstheme="minorHAnsi"/>
              </w:rPr>
              <w:pPrChange w:id="44133" w:author="pete jones" w:date="2022-01-04T11:29:00Z">
                <w:pPr>
                  <w:keepNext/>
                  <w:jc w:val="center"/>
                </w:pPr>
              </w:pPrChange>
            </w:pPr>
            <w:ins w:id="44134" w:author="pete jones" w:date="2022-01-04T11:19:00Z">
              <w:r w:rsidRPr="00FF6A71">
                <w:rPr>
                  <w:rFonts w:ascii="Calibri" w:hAnsi="Calibri" w:cs="Calibri"/>
                  <w:color w:val="000000"/>
                  <w:sz w:val="22"/>
                  <w:szCs w:val="22"/>
                </w:rPr>
                <w:t>18%</w:t>
              </w:r>
            </w:ins>
          </w:p>
        </w:tc>
        <w:tc>
          <w:tcPr>
            <w:tcW w:w="814" w:type="dxa"/>
            <w:shd w:val="clear" w:color="auto" w:fill="auto"/>
            <w:noWrap/>
            <w:vAlign w:val="bottom"/>
            <w:tcPrChange w:id="44135" w:author="pete jones" w:date="2022-01-04T11:29:00Z">
              <w:tcPr>
                <w:tcW w:w="814" w:type="dxa"/>
                <w:tcBorders>
                  <w:top w:val="nil"/>
                  <w:left w:val="nil"/>
                  <w:bottom w:val="nil"/>
                  <w:right w:val="nil"/>
                </w:tcBorders>
                <w:shd w:val="clear" w:color="auto" w:fill="auto"/>
                <w:noWrap/>
                <w:vAlign w:val="bottom"/>
              </w:tcPr>
            </w:tcPrChange>
          </w:tcPr>
          <w:p w14:paraId="1C2079FE" w14:textId="77777777" w:rsidR="008E4B87" w:rsidRPr="00FF6A71" w:rsidRDefault="008E4B87">
            <w:pPr>
              <w:keepNext/>
              <w:spacing w:before="0" w:after="0" w:line="240" w:lineRule="auto"/>
              <w:jc w:val="center"/>
              <w:rPr>
                <w:ins w:id="44136" w:author="pete jones" w:date="2022-01-04T11:19:00Z"/>
                <w:rFonts w:cstheme="minorHAnsi"/>
              </w:rPr>
              <w:pPrChange w:id="44137" w:author="pete jones" w:date="2022-01-04T11:29:00Z">
                <w:pPr>
                  <w:keepNext/>
                  <w:jc w:val="center"/>
                </w:pPr>
              </w:pPrChange>
            </w:pPr>
            <w:ins w:id="44138" w:author="pete jones" w:date="2022-01-04T11:19:00Z">
              <w:r w:rsidRPr="00FF6A71">
                <w:rPr>
                  <w:rFonts w:ascii="Calibri" w:hAnsi="Calibri" w:cs="Calibri"/>
                  <w:color w:val="000000"/>
                  <w:sz w:val="22"/>
                  <w:szCs w:val="22"/>
                </w:rPr>
                <w:t>46%</w:t>
              </w:r>
            </w:ins>
          </w:p>
        </w:tc>
        <w:tc>
          <w:tcPr>
            <w:tcW w:w="814" w:type="dxa"/>
            <w:shd w:val="clear" w:color="auto" w:fill="auto"/>
            <w:noWrap/>
            <w:vAlign w:val="bottom"/>
            <w:tcPrChange w:id="44139" w:author="pete jones" w:date="2022-01-04T11:29:00Z">
              <w:tcPr>
                <w:tcW w:w="814" w:type="dxa"/>
                <w:tcBorders>
                  <w:top w:val="nil"/>
                  <w:left w:val="nil"/>
                  <w:bottom w:val="nil"/>
                  <w:right w:val="nil"/>
                </w:tcBorders>
                <w:shd w:val="clear" w:color="auto" w:fill="auto"/>
                <w:noWrap/>
                <w:vAlign w:val="bottom"/>
              </w:tcPr>
            </w:tcPrChange>
          </w:tcPr>
          <w:p w14:paraId="24F4CA96" w14:textId="77777777" w:rsidR="008E4B87" w:rsidRPr="00FF6A71" w:rsidRDefault="008E4B87">
            <w:pPr>
              <w:keepNext/>
              <w:spacing w:before="0" w:after="0" w:line="240" w:lineRule="auto"/>
              <w:jc w:val="center"/>
              <w:rPr>
                <w:ins w:id="44140" w:author="pete jones" w:date="2022-01-04T11:19:00Z"/>
                <w:rFonts w:cstheme="minorHAnsi"/>
              </w:rPr>
              <w:pPrChange w:id="44141" w:author="pete jones" w:date="2022-01-04T11:29:00Z">
                <w:pPr>
                  <w:keepNext/>
                  <w:jc w:val="center"/>
                </w:pPr>
              </w:pPrChange>
            </w:pPr>
            <w:ins w:id="44142" w:author="pete jones" w:date="2022-01-04T11:19:00Z">
              <w:r w:rsidRPr="00FF6A71">
                <w:rPr>
                  <w:rFonts w:ascii="Calibri" w:hAnsi="Calibri" w:cs="Calibri"/>
                  <w:color w:val="000000"/>
                  <w:sz w:val="22"/>
                  <w:szCs w:val="22"/>
                </w:rPr>
                <w:t>18%</w:t>
              </w:r>
            </w:ins>
          </w:p>
        </w:tc>
        <w:tc>
          <w:tcPr>
            <w:tcW w:w="692" w:type="dxa"/>
            <w:shd w:val="clear" w:color="auto" w:fill="auto"/>
            <w:noWrap/>
            <w:vAlign w:val="bottom"/>
            <w:tcPrChange w:id="44143" w:author="pete jones" w:date="2022-01-04T11:29:00Z">
              <w:tcPr>
                <w:tcW w:w="692" w:type="dxa"/>
                <w:tcBorders>
                  <w:top w:val="nil"/>
                  <w:left w:val="nil"/>
                  <w:bottom w:val="nil"/>
                  <w:right w:val="nil"/>
                </w:tcBorders>
                <w:shd w:val="clear" w:color="auto" w:fill="auto"/>
                <w:noWrap/>
                <w:vAlign w:val="bottom"/>
              </w:tcPr>
            </w:tcPrChange>
          </w:tcPr>
          <w:p w14:paraId="5E0C90A4" w14:textId="77777777" w:rsidR="008E4B87" w:rsidRPr="00FF6A71" w:rsidRDefault="008E4B87">
            <w:pPr>
              <w:keepNext/>
              <w:spacing w:before="0" w:after="0" w:line="240" w:lineRule="auto"/>
              <w:jc w:val="center"/>
              <w:rPr>
                <w:ins w:id="44144" w:author="pete jones" w:date="2022-01-04T11:19:00Z"/>
                <w:rFonts w:cstheme="minorHAnsi"/>
              </w:rPr>
              <w:pPrChange w:id="44145" w:author="pete jones" w:date="2022-01-04T11:29:00Z">
                <w:pPr>
                  <w:keepNext/>
                  <w:jc w:val="center"/>
                </w:pPr>
              </w:pPrChange>
            </w:pPr>
            <w:ins w:id="44146"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4147" w:author="pete jones" w:date="2022-01-04T11:29:00Z">
              <w:tcPr>
                <w:tcW w:w="692" w:type="dxa"/>
                <w:tcBorders>
                  <w:top w:val="nil"/>
                  <w:left w:val="nil"/>
                  <w:bottom w:val="nil"/>
                  <w:right w:val="nil"/>
                </w:tcBorders>
                <w:shd w:val="clear" w:color="auto" w:fill="auto"/>
                <w:noWrap/>
                <w:vAlign w:val="bottom"/>
              </w:tcPr>
            </w:tcPrChange>
          </w:tcPr>
          <w:p w14:paraId="2315CD9B" w14:textId="77777777" w:rsidR="008E4B87" w:rsidRPr="00FF6A71" w:rsidRDefault="008E4B87">
            <w:pPr>
              <w:keepNext/>
              <w:spacing w:before="0" w:after="0" w:line="240" w:lineRule="auto"/>
              <w:jc w:val="center"/>
              <w:rPr>
                <w:ins w:id="44148" w:author="pete jones" w:date="2022-01-04T11:19:00Z"/>
                <w:rFonts w:cstheme="minorHAnsi"/>
              </w:rPr>
              <w:pPrChange w:id="44149" w:author="pete jones" w:date="2022-01-04T11:29:00Z">
                <w:pPr>
                  <w:keepNext/>
                  <w:jc w:val="center"/>
                </w:pPr>
              </w:pPrChange>
            </w:pPr>
            <w:ins w:id="44150"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151" w:author="pete jones" w:date="2022-01-04T11:29:00Z">
              <w:tcPr>
                <w:tcW w:w="692" w:type="dxa"/>
                <w:tcBorders>
                  <w:top w:val="nil"/>
                  <w:left w:val="nil"/>
                  <w:bottom w:val="nil"/>
                  <w:right w:val="nil"/>
                </w:tcBorders>
                <w:shd w:val="clear" w:color="auto" w:fill="auto"/>
                <w:noWrap/>
                <w:vAlign w:val="bottom"/>
              </w:tcPr>
            </w:tcPrChange>
          </w:tcPr>
          <w:p w14:paraId="167D679D" w14:textId="77777777" w:rsidR="008E4B87" w:rsidRPr="00FF6A71" w:rsidRDefault="008E4B87">
            <w:pPr>
              <w:keepNext/>
              <w:spacing w:before="0" w:after="0" w:line="240" w:lineRule="auto"/>
              <w:jc w:val="center"/>
              <w:rPr>
                <w:ins w:id="44152" w:author="pete jones" w:date="2022-01-04T11:19:00Z"/>
                <w:rFonts w:cstheme="minorHAnsi"/>
              </w:rPr>
              <w:pPrChange w:id="44153" w:author="pete jones" w:date="2022-01-04T11:29:00Z">
                <w:pPr>
                  <w:keepNext/>
                  <w:jc w:val="center"/>
                </w:pPr>
              </w:pPrChange>
            </w:pPr>
            <w:ins w:id="44154"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4155" w:author="pete jones" w:date="2022-01-04T11:29:00Z">
              <w:tcPr>
                <w:tcW w:w="692" w:type="dxa"/>
                <w:tcBorders>
                  <w:top w:val="nil"/>
                  <w:left w:val="nil"/>
                  <w:bottom w:val="nil"/>
                  <w:right w:val="nil"/>
                </w:tcBorders>
                <w:shd w:val="clear" w:color="auto" w:fill="auto"/>
                <w:noWrap/>
                <w:vAlign w:val="bottom"/>
              </w:tcPr>
            </w:tcPrChange>
          </w:tcPr>
          <w:p w14:paraId="63FC9D44" w14:textId="77777777" w:rsidR="008E4B87" w:rsidRPr="00FF6A71" w:rsidRDefault="008E4B87">
            <w:pPr>
              <w:keepNext/>
              <w:spacing w:before="0" w:after="0" w:line="240" w:lineRule="auto"/>
              <w:jc w:val="center"/>
              <w:rPr>
                <w:ins w:id="44156" w:author="pete jones" w:date="2022-01-04T11:19:00Z"/>
                <w:rFonts w:cstheme="minorHAnsi"/>
              </w:rPr>
              <w:pPrChange w:id="44157" w:author="pete jones" w:date="2022-01-04T11:29:00Z">
                <w:pPr>
                  <w:keepNext/>
                  <w:jc w:val="center"/>
                </w:pPr>
              </w:pPrChange>
            </w:pPr>
            <w:ins w:id="44158" w:author="pete jones" w:date="2022-01-04T11:19:00Z">
              <w:r w:rsidRPr="00FF6A71">
                <w:rPr>
                  <w:rFonts w:ascii="Calibri" w:hAnsi="Calibri" w:cs="Calibri"/>
                  <w:color w:val="000000"/>
                  <w:sz w:val="22"/>
                  <w:szCs w:val="22"/>
                </w:rPr>
                <w:t>0%</w:t>
              </w:r>
            </w:ins>
          </w:p>
        </w:tc>
      </w:tr>
      <w:tr w:rsidR="008E4B87" w:rsidRPr="00FF6A71" w14:paraId="0E25F4D1" w14:textId="77777777" w:rsidTr="00120CAC">
        <w:trPr>
          <w:trHeight w:val="300"/>
          <w:jc w:val="center"/>
          <w:ins w:id="44159" w:author="pete jones" w:date="2022-01-04T11:19:00Z"/>
          <w:trPrChange w:id="44160" w:author="pete jones" w:date="2022-01-04T11:29:00Z">
            <w:trPr>
              <w:trHeight w:val="300"/>
              <w:jc w:val="center"/>
            </w:trPr>
          </w:trPrChange>
        </w:trPr>
        <w:tc>
          <w:tcPr>
            <w:tcW w:w="814" w:type="dxa"/>
            <w:vAlign w:val="center"/>
            <w:tcPrChange w:id="44161" w:author="pete jones" w:date="2022-01-04T11:29:00Z">
              <w:tcPr>
                <w:tcW w:w="814" w:type="dxa"/>
                <w:vAlign w:val="center"/>
              </w:tcPr>
            </w:tcPrChange>
          </w:tcPr>
          <w:p w14:paraId="06DFB7C3" w14:textId="77777777" w:rsidR="008E4B87" w:rsidRPr="00FF6A71" w:rsidRDefault="008E4B87">
            <w:pPr>
              <w:keepNext/>
              <w:spacing w:before="0" w:after="0" w:line="240" w:lineRule="auto"/>
              <w:jc w:val="center"/>
              <w:rPr>
                <w:ins w:id="44162" w:author="pete jones" w:date="2022-01-04T11:19:00Z"/>
                <w:rFonts w:cstheme="minorHAnsi"/>
                <w:b/>
                <w:bCs/>
              </w:rPr>
              <w:pPrChange w:id="44163" w:author="pete jones" w:date="2022-01-04T11:29:00Z">
                <w:pPr>
                  <w:keepNext/>
                  <w:jc w:val="center"/>
                </w:pPr>
              </w:pPrChange>
            </w:pPr>
            <w:ins w:id="44164" w:author="pete jones" w:date="2022-01-04T11:19:00Z">
              <w:r w:rsidRPr="00FF6A71">
                <w:rPr>
                  <w:rFonts w:cstheme="minorHAnsi"/>
                  <w:b/>
                  <w:bCs/>
                </w:rPr>
                <w:t>Count</w:t>
              </w:r>
            </w:ins>
          </w:p>
        </w:tc>
        <w:tc>
          <w:tcPr>
            <w:tcW w:w="814" w:type="dxa"/>
            <w:shd w:val="clear" w:color="auto" w:fill="auto"/>
            <w:noWrap/>
            <w:vAlign w:val="bottom"/>
            <w:tcPrChange w:id="44165" w:author="pete jones" w:date="2022-01-04T11:29:00Z">
              <w:tcPr>
                <w:tcW w:w="814" w:type="dxa"/>
                <w:tcBorders>
                  <w:top w:val="nil"/>
                  <w:left w:val="nil"/>
                  <w:bottom w:val="nil"/>
                  <w:right w:val="nil"/>
                </w:tcBorders>
                <w:shd w:val="clear" w:color="auto" w:fill="auto"/>
                <w:noWrap/>
                <w:vAlign w:val="bottom"/>
              </w:tcPr>
            </w:tcPrChange>
          </w:tcPr>
          <w:p w14:paraId="4F9958EE" w14:textId="77777777" w:rsidR="008E4B87" w:rsidRPr="00FF6A71" w:rsidRDefault="008E4B87">
            <w:pPr>
              <w:keepNext/>
              <w:spacing w:before="0" w:after="0" w:line="240" w:lineRule="auto"/>
              <w:jc w:val="center"/>
              <w:rPr>
                <w:ins w:id="44166" w:author="pete jones" w:date="2022-01-04T11:19:00Z"/>
                <w:rFonts w:cstheme="minorHAnsi"/>
              </w:rPr>
              <w:pPrChange w:id="44167" w:author="pete jones" w:date="2022-01-04T11:29:00Z">
                <w:pPr>
                  <w:keepNext/>
                  <w:jc w:val="center"/>
                </w:pPr>
              </w:pPrChange>
            </w:pPr>
            <w:ins w:id="44168" w:author="pete jones" w:date="2022-01-04T11:19:00Z">
              <w:r w:rsidRPr="00FF6A71">
                <w:rPr>
                  <w:rFonts w:ascii="Calibri" w:hAnsi="Calibri" w:cs="Calibri"/>
                  <w:color w:val="000000"/>
                  <w:sz w:val="22"/>
                  <w:szCs w:val="22"/>
                </w:rPr>
                <w:t>5</w:t>
              </w:r>
            </w:ins>
          </w:p>
        </w:tc>
        <w:tc>
          <w:tcPr>
            <w:tcW w:w="814" w:type="dxa"/>
            <w:shd w:val="clear" w:color="auto" w:fill="auto"/>
            <w:noWrap/>
            <w:vAlign w:val="bottom"/>
            <w:tcPrChange w:id="44169" w:author="pete jones" w:date="2022-01-04T11:29:00Z">
              <w:tcPr>
                <w:tcW w:w="814" w:type="dxa"/>
                <w:tcBorders>
                  <w:top w:val="nil"/>
                  <w:left w:val="nil"/>
                  <w:bottom w:val="nil"/>
                  <w:right w:val="nil"/>
                </w:tcBorders>
                <w:shd w:val="clear" w:color="auto" w:fill="auto"/>
                <w:noWrap/>
                <w:vAlign w:val="bottom"/>
              </w:tcPr>
            </w:tcPrChange>
          </w:tcPr>
          <w:p w14:paraId="48F578EE" w14:textId="77777777" w:rsidR="008E4B87" w:rsidRPr="00FF6A71" w:rsidRDefault="008E4B87">
            <w:pPr>
              <w:keepNext/>
              <w:spacing w:before="0" w:after="0" w:line="240" w:lineRule="auto"/>
              <w:jc w:val="center"/>
              <w:rPr>
                <w:ins w:id="44170" w:author="pete jones" w:date="2022-01-04T11:19:00Z"/>
                <w:rFonts w:cstheme="minorHAnsi"/>
              </w:rPr>
              <w:pPrChange w:id="44171" w:author="pete jones" w:date="2022-01-04T11:29:00Z">
                <w:pPr>
                  <w:keepNext/>
                  <w:jc w:val="center"/>
                </w:pPr>
              </w:pPrChange>
            </w:pPr>
            <w:ins w:id="44172" w:author="pete jones" w:date="2022-01-04T11:19:00Z">
              <w:r w:rsidRPr="00FF6A71">
                <w:rPr>
                  <w:rFonts w:ascii="Calibri" w:hAnsi="Calibri" w:cs="Calibri"/>
                  <w:color w:val="000000"/>
                  <w:sz w:val="22"/>
                  <w:szCs w:val="22"/>
                </w:rPr>
                <w:t>13</w:t>
              </w:r>
            </w:ins>
          </w:p>
        </w:tc>
        <w:tc>
          <w:tcPr>
            <w:tcW w:w="814" w:type="dxa"/>
            <w:shd w:val="clear" w:color="auto" w:fill="auto"/>
            <w:noWrap/>
            <w:vAlign w:val="bottom"/>
            <w:tcPrChange w:id="44173" w:author="pete jones" w:date="2022-01-04T11:29:00Z">
              <w:tcPr>
                <w:tcW w:w="814" w:type="dxa"/>
                <w:tcBorders>
                  <w:top w:val="nil"/>
                  <w:left w:val="nil"/>
                  <w:bottom w:val="nil"/>
                  <w:right w:val="nil"/>
                </w:tcBorders>
                <w:shd w:val="clear" w:color="auto" w:fill="auto"/>
                <w:noWrap/>
                <w:vAlign w:val="bottom"/>
              </w:tcPr>
            </w:tcPrChange>
          </w:tcPr>
          <w:p w14:paraId="0C2D0D78" w14:textId="77777777" w:rsidR="008E4B87" w:rsidRPr="00FF6A71" w:rsidRDefault="008E4B87">
            <w:pPr>
              <w:keepNext/>
              <w:spacing w:before="0" w:after="0" w:line="240" w:lineRule="auto"/>
              <w:jc w:val="center"/>
              <w:rPr>
                <w:ins w:id="44174" w:author="pete jones" w:date="2022-01-04T11:19:00Z"/>
                <w:rFonts w:cstheme="minorHAnsi"/>
              </w:rPr>
              <w:pPrChange w:id="44175" w:author="pete jones" w:date="2022-01-04T11:29:00Z">
                <w:pPr>
                  <w:keepNext/>
                  <w:jc w:val="center"/>
                </w:pPr>
              </w:pPrChange>
            </w:pPr>
            <w:ins w:id="44176"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4177" w:author="pete jones" w:date="2022-01-04T11:29:00Z">
              <w:tcPr>
                <w:tcW w:w="692" w:type="dxa"/>
                <w:tcBorders>
                  <w:top w:val="nil"/>
                  <w:left w:val="nil"/>
                  <w:bottom w:val="nil"/>
                  <w:right w:val="nil"/>
                </w:tcBorders>
                <w:shd w:val="clear" w:color="auto" w:fill="auto"/>
                <w:noWrap/>
                <w:vAlign w:val="bottom"/>
              </w:tcPr>
            </w:tcPrChange>
          </w:tcPr>
          <w:p w14:paraId="376A6140" w14:textId="77777777" w:rsidR="008E4B87" w:rsidRPr="00FF6A71" w:rsidRDefault="008E4B87">
            <w:pPr>
              <w:keepNext/>
              <w:spacing w:before="0" w:after="0" w:line="240" w:lineRule="auto"/>
              <w:jc w:val="center"/>
              <w:rPr>
                <w:ins w:id="44178" w:author="pete jones" w:date="2022-01-04T11:19:00Z"/>
                <w:rFonts w:cstheme="minorHAnsi"/>
              </w:rPr>
              <w:pPrChange w:id="44179" w:author="pete jones" w:date="2022-01-04T11:29:00Z">
                <w:pPr>
                  <w:keepNext/>
                  <w:jc w:val="center"/>
                </w:pPr>
              </w:pPrChange>
            </w:pPr>
            <w:ins w:id="44180"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4181" w:author="pete jones" w:date="2022-01-04T11:29:00Z">
              <w:tcPr>
                <w:tcW w:w="692" w:type="dxa"/>
                <w:tcBorders>
                  <w:top w:val="nil"/>
                  <w:left w:val="nil"/>
                  <w:bottom w:val="nil"/>
                  <w:right w:val="nil"/>
                </w:tcBorders>
                <w:shd w:val="clear" w:color="auto" w:fill="auto"/>
                <w:noWrap/>
                <w:vAlign w:val="bottom"/>
              </w:tcPr>
            </w:tcPrChange>
          </w:tcPr>
          <w:p w14:paraId="0721B7FC" w14:textId="77777777" w:rsidR="008E4B87" w:rsidRPr="00FF6A71" w:rsidRDefault="008E4B87">
            <w:pPr>
              <w:keepNext/>
              <w:spacing w:before="0" w:after="0" w:line="240" w:lineRule="auto"/>
              <w:jc w:val="center"/>
              <w:rPr>
                <w:ins w:id="44182" w:author="pete jones" w:date="2022-01-04T11:19:00Z"/>
                <w:rFonts w:cstheme="minorHAnsi"/>
              </w:rPr>
              <w:pPrChange w:id="44183" w:author="pete jones" w:date="2022-01-04T11:29:00Z">
                <w:pPr>
                  <w:keepNext/>
                  <w:jc w:val="center"/>
                </w:pPr>
              </w:pPrChange>
            </w:pPr>
            <w:ins w:id="44184"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185" w:author="pete jones" w:date="2022-01-04T11:29:00Z">
              <w:tcPr>
                <w:tcW w:w="692" w:type="dxa"/>
                <w:tcBorders>
                  <w:top w:val="nil"/>
                  <w:left w:val="nil"/>
                  <w:bottom w:val="nil"/>
                  <w:right w:val="nil"/>
                </w:tcBorders>
                <w:shd w:val="clear" w:color="auto" w:fill="auto"/>
                <w:noWrap/>
                <w:vAlign w:val="bottom"/>
              </w:tcPr>
            </w:tcPrChange>
          </w:tcPr>
          <w:p w14:paraId="339BE8F5" w14:textId="77777777" w:rsidR="008E4B87" w:rsidRPr="00FF6A71" w:rsidRDefault="008E4B87">
            <w:pPr>
              <w:keepNext/>
              <w:spacing w:before="0" w:after="0" w:line="240" w:lineRule="auto"/>
              <w:jc w:val="center"/>
              <w:rPr>
                <w:ins w:id="44186" w:author="pete jones" w:date="2022-01-04T11:19:00Z"/>
                <w:rFonts w:cstheme="minorHAnsi"/>
              </w:rPr>
              <w:pPrChange w:id="44187" w:author="pete jones" w:date="2022-01-04T11:29:00Z">
                <w:pPr>
                  <w:keepNext/>
                  <w:jc w:val="center"/>
                </w:pPr>
              </w:pPrChange>
            </w:pPr>
            <w:ins w:id="44188"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4189" w:author="pete jones" w:date="2022-01-04T11:29:00Z">
              <w:tcPr>
                <w:tcW w:w="692" w:type="dxa"/>
                <w:tcBorders>
                  <w:top w:val="nil"/>
                  <w:left w:val="nil"/>
                  <w:bottom w:val="nil"/>
                  <w:right w:val="nil"/>
                </w:tcBorders>
                <w:shd w:val="clear" w:color="auto" w:fill="auto"/>
                <w:noWrap/>
                <w:vAlign w:val="bottom"/>
              </w:tcPr>
            </w:tcPrChange>
          </w:tcPr>
          <w:p w14:paraId="7F44D17F" w14:textId="77777777" w:rsidR="008E4B87" w:rsidRPr="00FF6A71" w:rsidRDefault="008E4B87">
            <w:pPr>
              <w:keepNext/>
              <w:spacing w:before="0" w:after="0" w:line="240" w:lineRule="auto"/>
              <w:jc w:val="center"/>
              <w:rPr>
                <w:ins w:id="44190" w:author="pete jones" w:date="2022-01-04T11:19:00Z"/>
                <w:rFonts w:cstheme="minorHAnsi"/>
              </w:rPr>
              <w:pPrChange w:id="44191" w:author="pete jones" w:date="2022-01-04T11:29:00Z">
                <w:pPr>
                  <w:keepNext/>
                  <w:jc w:val="center"/>
                </w:pPr>
              </w:pPrChange>
            </w:pPr>
            <w:ins w:id="44192" w:author="pete jones" w:date="2022-01-04T11:19:00Z">
              <w:r w:rsidRPr="00FF6A71">
                <w:rPr>
                  <w:rFonts w:ascii="Calibri" w:hAnsi="Calibri" w:cs="Calibri"/>
                  <w:color w:val="000000"/>
                  <w:sz w:val="22"/>
                  <w:szCs w:val="22"/>
                </w:rPr>
                <w:t>0</w:t>
              </w:r>
            </w:ins>
          </w:p>
        </w:tc>
      </w:tr>
    </w:tbl>
    <w:p w14:paraId="32BF83F3" w14:textId="717255B3" w:rsidR="008E4B87" w:rsidRPr="00FF6A71" w:rsidRDefault="008E4B87" w:rsidP="008E4B87">
      <w:pPr>
        <w:keepNext/>
        <w:rPr>
          <w:ins w:id="44193" w:author="pete jones" w:date="2022-01-04T11:19:00Z"/>
          <w:rFonts w:cstheme="minorHAnsi"/>
        </w:rPr>
      </w:pPr>
      <w:ins w:id="44194" w:author="pete jones" w:date="2022-01-04T11:19:00Z">
        <w:r w:rsidRPr="00FF6A71">
          <w:rPr>
            <w:rFonts w:cstheme="minorHAnsi"/>
          </w:rPr>
          <w:t>Q2.13 Young people need to develop digital fluency and (STEM) skills from an early age to thrive in the modern workplace</w:t>
        </w:r>
      </w:ins>
      <w:ins w:id="44195" w:author="pete jones" w:date="2022-03-30T12:06:00Z">
        <w:r w:rsidR="006E7D7D">
          <w:rPr>
            <w:rFonts w:cstheme="minorHAnsi"/>
          </w:rPr>
          <w:t>/</w:t>
        </w:r>
      </w:ins>
      <w:ins w:id="44196" w:author="pete jones" w:date="2022-01-04T11:19:00Z">
        <w:r w:rsidRPr="00FF6A71">
          <w:rPr>
            <w:rFonts w:cstheme="minorHAnsi"/>
          </w:rPr>
          <w:t>society.</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4197" w:author="pete jones" w:date="2022-01-04T11:29: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4198">
          <w:tblGrid>
            <w:gridCol w:w="814"/>
            <w:gridCol w:w="814"/>
            <w:gridCol w:w="814"/>
            <w:gridCol w:w="814"/>
            <w:gridCol w:w="692"/>
            <w:gridCol w:w="692"/>
            <w:gridCol w:w="692"/>
            <w:gridCol w:w="692"/>
          </w:tblGrid>
        </w:tblGridChange>
      </w:tblGrid>
      <w:tr w:rsidR="008E4B87" w:rsidRPr="00FF6A71" w14:paraId="334654B5" w14:textId="77777777" w:rsidTr="00120CAC">
        <w:trPr>
          <w:trHeight w:val="300"/>
          <w:jc w:val="center"/>
          <w:ins w:id="44199" w:author="pete jones" w:date="2022-01-04T11:19:00Z"/>
          <w:trPrChange w:id="44200" w:author="pete jones" w:date="2022-01-04T11:29:00Z">
            <w:trPr>
              <w:trHeight w:val="300"/>
              <w:jc w:val="center"/>
            </w:trPr>
          </w:trPrChange>
        </w:trPr>
        <w:tc>
          <w:tcPr>
            <w:tcW w:w="814" w:type="dxa"/>
            <w:shd w:val="clear" w:color="auto" w:fill="E7E6E6" w:themeFill="background2"/>
            <w:vAlign w:val="center"/>
            <w:tcPrChange w:id="44201" w:author="pete jones" w:date="2022-01-04T11:29:00Z">
              <w:tcPr>
                <w:tcW w:w="814" w:type="dxa"/>
                <w:shd w:val="clear" w:color="auto" w:fill="E7E6E6" w:themeFill="background2"/>
                <w:vAlign w:val="center"/>
              </w:tcPr>
            </w:tcPrChange>
          </w:tcPr>
          <w:p w14:paraId="7835CCE0" w14:textId="77777777" w:rsidR="008E4B87" w:rsidRPr="00FF6A71" w:rsidRDefault="008E4B87">
            <w:pPr>
              <w:keepNext/>
              <w:spacing w:before="0" w:after="0" w:line="240" w:lineRule="auto"/>
              <w:jc w:val="center"/>
              <w:rPr>
                <w:ins w:id="44202" w:author="pete jones" w:date="2022-01-04T11:19:00Z"/>
                <w:rFonts w:cstheme="minorHAnsi"/>
                <w:b/>
                <w:bCs/>
              </w:rPr>
              <w:pPrChange w:id="44203" w:author="pete jones" w:date="2022-01-04T11:29:00Z">
                <w:pPr>
                  <w:keepNext/>
                  <w:jc w:val="center"/>
                </w:pPr>
              </w:pPrChange>
            </w:pPr>
            <w:ins w:id="44204" w:author="pete jones" w:date="2022-01-04T11:19:00Z">
              <w:r w:rsidRPr="00FF6A71">
                <w:rPr>
                  <w:rFonts w:cstheme="minorHAnsi"/>
                  <w:b/>
                  <w:bCs/>
                </w:rPr>
                <w:t>scale</w:t>
              </w:r>
            </w:ins>
          </w:p>
        </w:tc>
        <w:tc>
          <w:tcPr>
            <w:tcW w:w="814" w:type="dxa"/>
            <w:shd w:val="clear" w:color="auto" w:fill="E7E6E6" w:themeFill="background2"/>
            <w:noWrap/>
            <w:vAlign w:val="center"/>
            <w:tcPrChange w:id="44205" w:author="pete jones" w:date="2022-01-04T11:29:00Z">
              <w:tcPr>
                <w:tcW w:w="814" w:type="dxa"/>
                <w:shd w:val="clear" w:color="auto" w:fill="E7E6E6" w:themeFill="background2"/>
                <w:noWrap/>
                <w:vAlign w:val="center"/>
              </w:tcPr>
            </w:tcPrChange>
          </w:tcPr>
          <w:p w14:paraId="4301B824" w14:textId="77777777" w:rsidR="008E4B87" w:rsidRPr="00FF6A71" w:rsidRDefault="008E4B87">
            <w:pPr>
              <w:keepNext/>
              <w:spacing w:before="0" w:after="0" w:line="240" w:lineRule="auto"/>
              <w:jc w:val="center"/>
              <w:rPr>
                <w:ins w:id="44206" w:author="pete jones" w:date="2022-01-04T11:19:00Z"/>
                <w:rFonts w:cstheme="minorHAnsi"/>
                <w:b/>
                <w:bCs/>
              </w:rPr>
              <w:pPrChange w:id="44207" w:author="pete jones" w:date="2022-01-04T11:29:00Z">
                <w:pPr>
                  <w:keepNext/>
                  <w:jc w:val="center"/>
                </w:pPr>
              </w:pPrChange>
            </w:pPr>
            <w:ins w:id="44208" w:author="pete jones" w:date="2022-01-04T11:19:00Z">
              <w:r w:rsidRPr="00FF6A71">
                <w:rPr>
                  <w:rFonts w:cstheme="minorHAnsi"/>
                  <w:b/>
                  <w:bCs/>
                </w:rPr>
                <w:t>1</w:t>
              </w:r>
            </w:ins>
          </w:p>
        </w:tc>
        <w:tc>
          <w:tcPr>
            <w:tcW w:w="814" w:type="dxa"/>
            <w:shd w:val="clear" w:color="auto" w:fill="E7E6E6" w:themeFill="background2"/>
            <w:noWrap/>
            <w:vAlign w:val="center"/>
            <w:tcPrChange w:id="44209" w:author="pete jones" w:date="2022-01-04T11:29:00Z">
              <w:tcPr>
                <w:tcW w:w="814" w:type="dxa"/>
                <w:shd w:val="clear" w:color="auto" w:fill="E7E6E6" w:themeFill="background2"/>
                <w:noWrap/>
                <w:vAlign w:val="center"/>
              </w:tcPr>
            </w:tcPrChange>
          </w:tcPr>
          <w:p w14:paraId="34022634" w14:textId="77777777" w:rsidR="008E4B87" w:rsidRPr="00FF6A71" w:rsidRDefault="008E4B87">
            <w:pPr>
              <w:keepNext/>
              <w:spacing w:before="0" w:after="0" w:line="240" w:lineRule="auto"/>
              <w:jc w:val="center"/>
              <w:rPr>
                <w:ins w:id="44210" w:author="pete jones" w:date="2022-01-04T11:19:00Z"/>
                <w:rFonts w:cstheme="minorHAnsi"/>
                <w:b/>
                <w:bCs/>
              </w:rPr>
              <w:pPrChange w:id="44211" w:author="pete jones" w:date="2022-01-04T11:29:00Z">
                <w:pPr>
                  <w:keepNext/>
                  <w:jc w:val="center"/>
                </w:pPr>
              </w:pPrChange>
            </w:pPr>
            <w:ins w:id="44212" w:author="pete jones" w:date="2022-01-04T11:19:00Z">
              <w:r w:rsidRPr="00FF6A71">
                <w:rPr>
                  <w:rFonts w:cstheme="minorHAnsi"/>
                  <w:b/>
                  <w:bCs/>
                </w:rPr>
                <w:t>2</w:t>
              </w:r>
            </w:ins>
          </w:p>
        </w:tc>
        <w:tc>
          <w:tcPr>
            <w:tcW w:w="814" w:type="dxa"/>
            <w:shd w:val="clear" w:color="auto" w:fill="E7E6E6" w:themeFill="background2"/>
            <w:noWrap/>
            <w:vAlign w:val="center"/>
            <w:tcPrChange w:id="44213" w:author="pete jones" w:date="2022-01-04T11:29:00Z">
              <w:tcPr>
                <w:tcW w:w="814" w:type="dxa"/>
                <w:shd w:val="clear" w:color="auto" w:fill="E7E6E6" w:themeFill="background2"/>
                <w:noWrap/>
                <w:vAlign w:val="center"/>
              </w:tcPr>
            </w:tcPrChange>
          </w:tcPr>
          <w:p w14:paraId="51806CA9" w14:textId="77777777" w:rsidR="008E4B87" w:rsidRPr="00FF6A71" w:rsidRDefault="008E4B87">
            <w:pPr>
              <w:keepNext/>
              <w:spacing w:before="0" w:after="0" w:line="240" w:lineRule="auto"/>
              <w:jc w:val="center"/>
              <w:rPr>
                <w:ins w:id="44214" w:author="pete jones" w:date="2022-01-04T11:19:00Z"/>
                <w:rFonts w:cstheme="minorHAnsi"/>
                <w:b/>
                <w:bCs/>
              </w:rPr>
              <w:pPrChange w:id="44215" w:author="pete jones" w:date="2022-01-04T11:29:00Z">
                <w:pPr>
                  <w:keepNext/>
                  <w:jc w:val="center"/>
                </w:pPr>
              </w:pPrChange>
            </w:pPr>
            <w:ins w:id="44216" w:author="pete jones" w:date="2022-01-04T11:19:00Z">
              <w:r w:rsidRPr="00FF6A71">
                <w:rPr>
                  <w:rFonts w:cstheme="minorHAnsi"/>
                  <w:b/>
                  <w:bCs/>
                </w:rPr>
                <w:t>3</w:t>
              </w:r>
            </w:ins>
          </w:p>
        </w:tc>
        <w:tc>
          <w:tcPr>
            <w:tcW w:w="692" w:type="dxa"/>
            <w:shd w:val="clear" w:color="auto" w:fill="E7E6E6" w:themeFill="background2"/>
            <w:noWrap/>
            <w:vAlign w:val="center"/>
            <w:tcPrChange w:id="44217" w:author="pete jones" w:date="2022-01-04T11:29:00Z">
              <w:tcPr>
                <w:tcW w:w="692" w:type="dxa"/>
                <w:shd w:val="clear" w:color="auto" w:fill="E7E6E6" w:themeFill="background2"/>
                <w:noWrap/>
                <w:vAlign w:val="center"/>
              </w:tcPr>
            </w:tcPrChange>
          </w:tcPr>
          <w:p w14:paraId="46D56C15" w14:textId="77777777" w:rsidR="008E4B87" w:rsidRPr="00FF6A71" w:rsidRDefault="008E4B87">
            <w:pPr>
              <w:keepNext/>
              <w:spacing w:before="0" w:after="0" w:line="240" w:lineRule="auto"/>
              <w:jc w:val="center"/>
              <w:rPr>
                <w:ins w:id="44218" w:author="pete jones" w:date="2022-01-04T11:19:00Z"/>
                <w:rFonts w:cstheme="minorHAnsi"/>
                <w:b/>
                <w:bCs/>
              </w:rPr>
              <w:pPrChange w:id="44219" w:author="pete jones" w:date="2022-01-04T11:29:00Z">
                <w:pPr>
                  <w:keepNext/>
                  <w:jc w:val="center"/>
                </w:pPr>
              </w:pPrChange>
            </w:pPr>
            <w:ins w:id="44220" w:author="pete jones" w:date="2022-01-04T11:19:00Z">
              <w:r w:rsidRPr="00FF6A71">
                <w:rPr>
                  <w:rFonts w:cstheme="minorHAnsi"/>
                  <w:b/>
                  <w:bCs/>
                </w:rPr>
                <w:t>4</w:t>
              </w:r>
            </w:ins>
          </w:p>
        </w:tc>
        <w:tc>
          <w:tcPr>
            <w:tcW w:w="692" w:type="dxa"/>
            <w:shd w:val="clear" w:color="auto" w:fill="E7E6E6" w:themeFill="background2"/>
            <w:noWrap/>
            <w:vAlign w:val="center"/>
            <w:tcPrChange w:id="44221" w:author="pete jones" w:date="2022-01-04T11:29:00Z">
              <w:tcPr>
                <w:tcW w:w="692" w:type="dxa"/>
                <w:shd w:val="clear" w:color="auto" w:fill="E7E6E6" w:themeFill="background2"/>
                <w:noWrap/>
                <w:vAlign w:val="center"/>
              </w:tcPr>
            </w:tcPrChange>
          </w:tcPr>
          <w:p w14:paraId="04A02F8F" w14:textId="77777777" w:rsidR="008E4B87" w:rsidRPr="00FF6A71" w:rsidRDefault="008E4B87">
            <w:pPr>
              <w:keepNext/>
              <w:spacing w:before="0" w:after="0" w:line="240" w:lineRule="auto"/>
              <w:jc w:val="center"/>
              <w:rPr>
                <w:ins w:id="44222" w:author="pete jones" w:date="2022-01-04T11:19:00Z"/>
                <w:rFonts w:cstheme="minorHAnsi"/>
                <w:b/>
                <w:bCs/>
              </w:rPr>
              <w:pPrChange w:id="44223" w:author="pete jones" w:date="2022-01-04T11:29:00Z">
                <w:pPr>
                  <w:keepNext/>
                  <w:jc w:val="center"/>
                </w:pPr>
              </w:pPrChange>
            </w:pPr>
            <w:ins w:id="44224" w:author="pete jones" w:date="2022-01-04T11:19:00Z">
              <w:r w:rsidRPr="00FF6A71">
                <w:rPr>
                  <w:rFonts w:cstheme="minorHAnsi"/>
                  <w:b/>
                  <w:bCs/>
                </w:rPr>
                <w:t>5</w:t>
              </w:r>
            </w:ins>
          </w:p>
        </w:tc>
        <w:tc>
          <w:tcPr>
            <w:tcW w:w="692" w:type="dxa"/>
            <w:shd w:val="clear" w:color="auto" w:fill="E7E6E6" w:themeFill="background2"/>
            <w:noWrap/>
            <w:vAlign w:val="center"/>
            <w:tcPrChange w:id="44225" w:author="pete jones" w:date="2022-01-04T11:29:00Z">
              <w:tcPr>
                <w:tcW w:w="692" w:type="dxa"/>
                <w:shd w:val="clear" w:color="auto" w:fill="E7E6E6" w:themeFill="background2"/>
                <w:noWrap/>
                <w:vAlign w:val="center"/>
              </w:tcPr>
            </w:tcPrChange>
          </w:tcPr>
          <w:p w14:paraId="104D30D5" w14:textId="77777777" w:rsidR="008E4B87" w:rsidRPr="00FF6A71" w:rsidRDefault="008E4B87">
            <w:pPr>
              <w:keepNext/>
              <w:spacing w:before="0" w:after="0" w:line="240" w:lineRule="auto"/>
              <w:jc w:val="center"/>
              <w:rPr>
                <w:ins w:id="44226" w:author="pete jones" w:date="2022-01-04T11:19:00Z"/>
                <w:rFonts w:cstheme="minorHAnsi"/>
                <w:b/>
                <w:bCs/>
              </w:rPr>
              <w:pPrChange w:id="44227" w:author="pete jones" w:date="2022-01-04T11:29:00Z">
                <w:pPr>
                  <w:keepNext/>
                  <w:jc w:val="center"/>
                </w:pPr>
              </w:pPrChange>
            </w:pPr>
            <w:ins w:id="44228" w:author="pete jones" w:date="2022-01-04T11:19:00Z">
              <w:r w:rsidRPr="00FF6A71">
                <w:rPr>
                  <w:rFonts w:cstheme="minorHAnsi"/>
                  <w:b/>
                  <w:bCs/>
                </w:rPr>
                <w:t>6</w:t>
              </w:r>
            </w:ins>
          </w:p>
        </w:tc>
        <w:tc>
          <w:tcPr>
            <w:tcW w:w="692" w:type="dxa"/>
            <w:shd w:val="clear" w:color="auto" w:fill="E7E6E6" w:themeFill="background2"/>
            <w:noWrap/>
            <w:vAlign w:val="center"/>
            <w:tcPrChange w:id="44229" w:author="pete jones" w:date="2022-01-04T11:29:00Z">
              <w:tcPr>
                <w:tcW w:w="692" w:type="dxa"/>
                <w:shd w:val="clear" w:color="auto" w:fill="E7E6E6" w:themeFill="background2"/>
                <w:noWrap/>
                <w:vAlign w:val="center"/>
              </w:tcPr>
            </w:tcPrChange>
          </w:tcPr>
          <w:p w14:paraId="7C571179" w14:textId="77777777" w:rsidR="008E4B87" w:rsidRPr="00FF6A71" w:rsidRDefault="008E4B87">
            <w:pPr>
              <w:keepNext/>
              <w:spacing w:before="0" w:after="0" w:line="240" w:lineRule="auto"/>
              <w:jc w:val="center"/>
              <w:rPr>
                <w:ins w:id="44230" w:author="pete jones" w:date="2022-01-04T11:19:00Z"/>
                <w:rFonts w:cstheme="minorHAnsi"/>
                <w:b/>
                <w:bCs/>
              </w:rPr>
              <w:pPrChange w:id="44231" w:author="pete jones" w:date="2022-01-04T11:29:00Z">
                <w:pPr>
                  <w:keepNext/>
                  <w:jc w:val="center"/>
                </w:pPr>
              </w:pPrChange>
            </w:pPr>
            <w:ins w:id="44232" w:author="pete jones" w:date="2022-01-04T11:19:00Z">
              <w:r w:rsidRPr="00FF6A71">
                <w:rPr>
                  <w:rFonts w:cstheme="minorHAnsi"/>
                  <w:b/>
                  <w:bCs/>
                </w:rPr>
                <w:t>7</w:t>
              </w:r>
            </w:ins>
          </w:p>
        </w:tc>
      </w:tr>
      <w:tr w:rsidR="008E4B87" w:rsidRPr="00FF6A71" w14:paraId="52DF348B" w14:textId="77777777" w:rsidTr="00120CAC">
        <w:trPr>
          <w:trHeight w:val="300"/>
          <w:jc w:val="center"/>
          <w:ins w:id="44233" w:author="pete jones" w:date="2022-01-04T11:19:00Z"/>
          <w:trPrChange w:id="44234" w:author="pete jones" w:date="2022-01-04T11:29:00Z">
            <w:trPr>
              <w:trHeight w:val="300"/>
              <w:jc w:val="center"/>
            </w:trPr>
          </w:trPrChange>
        </w:trPr>
        <w:tc>
          <w:tcPr>
            <w:tcW w:w="814" w:type="dxa"/>
            <w:vAlign w:val="center"/>
            <w:tcPrChange w:id="44235" w:author="pete jones" w:date="2022-01-04T11:29:00Z">
              <w:tcPr>
                <w:tcW w:w="814" w:type="dxa"/>
                <w:vAlign w:val="center"/>
              </w:tcPr>
            </w:tcPrChange>
          </w:tcPr>
          <w:p w14:paraId="2C2C6013" w14:textId="77777777" w:rsidR="008E4B87" w:rsidRPr="00FF6A71" w:rsidRDefault="008E4B87">
            <w:pPr>
              <w:keepNext/>
              <w:spacing w:before="0" w:after="0" w:line="240" w:lineRule="auto"/>
              <w:jc w:val="center"/>
              <w:rPr>
                <w:ins w:id="44236" w:author="pete jones" w:date="2022-01-04T11:19:00Z"/>
                <w:rFonts w:cstheme="minorHAnsi"/>
                <w:b/>
                <w:bCs/>
              </w:rPr>
              <w:pPrChange w:id="44237" w:author="pete jones" w:date="2022-01-04T11:29:00Z">
                <w:pPr>
                  <w:keepNext/>
                  <w:jc w:val="center"/>
                </w:pPr>
              </w:pPrChange>
            </w:pPr>
            <w:ins w:id="44238" w:author="pete jones" w:date="2022-01-04T11:19:00Z">
              <w:r w:rsidRPr="00FF6A71">
                <w:rPr>
                  <w:rFonts w:cstheme="minorHAnsi"/>
                  <w:b/>
                  <w:bCs/>
                </w:rPr>
                <w:t>%</w:t>
              </w:r>
            </w:ins>
          </w:p>
        </w:tc>
        <w:tc>
          <w:tcPr>
            <w:tcW w:w="814" w:type="dxa"/>
            <w:shd w:val="clear" w:color="auto" w:fill="auto"/>
            <w:noWrap/>
            <w:vAlign w:val="bottom"/>
            <w:tcPrChange w:id="44239" w:author="pete jones" w:date="2022-01-04T11:29:00Z">
              <w:tcPr>
                <w:tcW w:w="814" w:type="dxa"/>
                <w:tcBorders>
                  <w:top w:val="nil"/>
                  <w:left w:val="nil"/>
                  <w:bottom w:val="nil"/>
                  <w:right w:val="nil"/>
                </w:tcBorders>
                <w:shd w:val="clear" w:color="auto" w:fill="auto"/>
                <w:noWrap/>
                <w:vAlign w:val="bottom"/>
              </w:tcPr>
            </w:tcPrChange>
          </w:tcPr>
          <w:p w14:paraId="3D6E74D8" w14:textId="77777777" w:rsidR="008E4B87" w:rsidRPr="00FF6A71" w:rsidRDefault="008E4B87">
            <w:pPr>
              <w:keepNext/>
              <w:spacing w:before="0" w:after="0" w:line="240" w:lineRule="auto"/>
              <w:jc w:val="center"/>
              <w:rPr>
                <w:ins w:id="44240" w:author="pete jones" w:date="2022-01-04T11:19:00Z"/>
                <w:rFonts w:cstheme="minorHAnsi"/>
              </w:rPr>
              <w:pPrChange w:id="44241" w:author="pete jones" w:date="2022-01-04T11:29:00Z">
                <w:pPr>
                  <w:keepNext/>
                  <w:jc w:val="center"/>
                </w:pPr>
              </w:pPrChange>
            </w:pPr>
            <w:ins w:id="44242" w:author="pete jones" w:date="2022-01-04T11:19:00Z">
              <w:r w:rsidRPr="00FF6A71">
                <w:rPr>
                  <w:rFonts w:ascii="Calibri" w:hAnsi="Calibri" w:cs="Calibri"/>
                  <w:color w:val="000000"/>
                  <w:sz w:val="22"/>
                  <w:szCs w:val="22"/>
                </w:rPr>
                <w:t>29%</w:t>
              </w:r>
            </w:ins>
          </w:p>
        </w:tc>
        <w:tc>
          <w:tcPr>
            <w:tcW w:w="814" w:type="dxa"/>
            <w:shd w:val="clear" w:color="auto" w:fill="auto"/>
            <w:noWrap/>
            <w:vAlign w:val="bottom"/>
            <w:tcPrChange w:id="44243" w:author="pete jones" w:date="2022-01-04T11:29:00Z">
              <w:tcPr>
                <w:tcW w:w="814" w:type="dxa"/>
                <w:tcBorders>
                  <w:top w:val="nil"/>
                  <w:left w:val="nil"/>
                  <w:bottom w:val="nil"/>
                  <w:right w:val="nil"/>
                </w:tcBorders>
                <w:shd w:val="clear" w:color="auto" w:fill="auto"/>
                <w:noWrap/>
                <w:vAlign w:val="bottom"/>
              </w:tcPr>
            </w:tcPrChange>
          </w:tcPr>
          <w:p w14:paraId="5185684C" w14:textId="77777777" w:rsidR="008E4B87" w:rsidRPr="00FF6A71" w:rsidRDefault="008E4B87">
            <w:pPr>
              <w:keepNext/>
              <w:spacing w:before="0" w:after="0" w:line="240" w:lineRule="auto"/>
              <w:jc w:val="center"/>
              <w:rPr>
                <w:ins w:id="44244" w:author="pete jones" w:date="2022-01-04T11:19:00Z"/>
                <w:rFonts w:cstheme="minorHAnsi"/>
              </w:rPr>
              <w:pPrChange w:id="44245" w:author="pete jones" w:date="2022-01-04T11:29:00Z">
                <w:pPr>
                  <w:keepNext/>
                  <w:jc w:val="center"/>
                </w:pPr>
              </w:pPrChange>
            </w:pPr>
            <w:ins w:id="44246" w:author="pete jones" w:date="2022-01-04T11:19:00Z">
              <w:r w:rsidRPr="00FF6A71">
                <w:rPr>
                  <w:rFonts w:ascii="Calibri" w:hAnsi="Calibri" w:cs="Calibri"/>
                  <w:color w:val="000000"/>
                  <w:sz w:val="22"/>
                  <w:szCs w:val="22"/>
                </w:rPr>
                <w:t>46%</w:t>
              </w:r>
            </w:ins>
          </w:p>
        </w:tc>
        <w:tc>
          <w:tcPr>
            <w:tcW w:w="814" w:type="dxa"/>
            <w:shd w:val="clear" w:color="auto" w:fill="auto"/>
            <w:noWrap/>
            <w:vAlign w:val="bottom"/>
            <w:tcPrChange w:id="44247" w:author="pete jones" w:date="2022-01-04T11:29:00Z">
              <w:tcPr>
                <w:tcW w:w="814" w:type="dxa"/>
                <w:tcBorders>
                  <w:top w:val="nil"/>
                  <w:left w:val="nil"/>
                  <w:bottom w:val="nil"/>
                  <w:right w:val="nil"/>
                </w:tcBorders>
                <w:shd w:val="clear" w:color="auto" w:fill="auto"/>
                <w:noWrap/>
                <w:vAlign w:val="bottom"/>
              </w:tcPr>
            </w:tcPrChange>
          </w:tcPr>
          <w:p w14:paraId="05FEFFAF" w14:textId="77777777" w:rsidR="008E4B87" w:rsidRPr="00FF6A71" w:rsidRDefault="008E4B87">
            <w:pPr>
              <w:keepNext/>
              <w:spacing w:before="0" w:after="0" w:line="240" w:lineRule="auto"/>
              <w:jc w:val="center"/>
              <w:rPr>
                <w:ins w:id="44248" w:author="pete jones" w:date="2022-01-04T11:19:00Z"/>
                <w:rFonts w:cstheme="minorHAnsi"/>
              </w:rPr>
              <w:pPrChange w:id="44249" w:author="pete jones" w:date="2022-01-04T11:29:00Z">
                <w:pPr>
                  <w:keepNext/>
                  <w:jc w:val="center"/>
                </w:pPr>
              </w:pPrChange>
            </w:pPr>
            <w:ins w:id="44250" w:author="pete jones" w:date="2022-01-04T11:19:00Z">
              <w:r w:rsidRPr="00FF6A71">
                <w:rPr>
                  <w:rFonts w:ascii="Calibri" w:hAnsi="Calibri" w:cs="Calibri"/>
                  <w:color w:val="000000"/>
                  <w:sz w:val="22"/>
                  <w:szCs w:val="22"/>
                </w:rPr>
                <w:t>25%</w:t>
              </w:r>
            </w:ins>
          </w:p>
        </w:tc>
        <w:tc>
          <w:tcPr>
            <w:tcW w:w="692" w:type="dxa"/>
            <w:shd w:val="clear" w:color="auto" w:fill="auto"/>
            <w:noWrap/>
            <w:vAlign w:val="bottom"/>
            <w:tcPrChange w:id="44251" w:author="pete jones" w:date="2022-01-04T11:29:00Z">
              <w:tcPr>
                <w:tcW w:w="692" w:type="dxa"/>
                <w:tcBorders>
                  <w:top w:val="nil"/>
                  <w:left w:val="nil"/>
                  <w:bottom w:val="nil"/>
                  <w:right w:val="nil"/>
                </w:tcBorders>
                <w:shd w:val="clear" w:color="auto" w:fill="auto"/>
                <w:noWrap/>
                <w:vAlign w:val="bottom"/>
              </w:tcPr>
            </w:tcPrChange>
          </w:tcPr>
          <w:p w14:paraId="22A38869" w14:textId="77777777" w:rsidR="008E4B87" w:rsidRPr="00FF6A71" w:rsidRDefault="008E4B87">
            <w:pPr>
              <w:keepNext/>
              <w:spacing w:before="0" w:after="0" w:line="240" w:lineRule="auto"/>
              <w:jc w:val="center"/>
              <w:rPr>
                <w:ins w:id="44252" w:author="pete jones" w:date="2022-01-04T11:19:00Z"/>
                <w:rFonts w:cstheme="minorHAnsi"/>
              </w:rPr>
              <w:pPrChange w:id="44253" w:author="pete jones" w:date="2022-01-04T11:29:00Z">
                <w:pPr>
                  <w:keepNext/>
                  <w:jc w:val="center"/>
                </w:pPr>
              </w:pPrChange>
            </w:pPr>
            <w:ins w:id="44254"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255" w:author="pete jones" w:date="2022-01-04T11:29:00Z">
              <w:tcPr>
                <w:tcW w:w="692" w:type="dxa"/>
                <w:tcBorders>
                  <w:top w:val="nil"/>
                  <w:left w:val="nil"/>
                  <w:bottom w:val="nil"/>
                  <w:right w:val="nil"/>
                </w:tcBorders>
                <w:shd w:val="clear" w:color="auto" w:fill="auto"/>
                <w:noWrap/>
                <w:vAlign w:val="bottom"/>
              </w:tcPr>
            </w:tcPrChange>
          </w:tcPr>
          <w:p w14:paraId="76B4E195" w14:textId="77777777" w:rsidR="008E4B87" w:rsidRPr="00FF6A71" w:rsidRDefault="008E4B87">
            <w:pPr>
              <w:keepNext/>
              <w:spacing w:before="0" w:after="0" w:line="240" w:lineRule="auto"/>
              <w:jc w:val="center"/>
              <w:rPr>
                <w:ins w:id="44256" w:author="pete jones" w:date="2022-01-04T11:19:00Z"/>
                <w:rFonts w:cstheme="minorHAnsi"/>
              </w:rPr>
              <w:pPrChange w:id="44257" w:author="pete jones" w:date="2022-01-04T11:29:00Z">
                <w:pPr>
                  <w:keepNext/>
                  <w:jc w:val="center"/>
                </w:pPr>
              </w:pPrChange>
            </w:pPr>
            <w:ins w:id="4425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259" w:author="pete jones" w:date="2022-01-04T11:29:00Z">
              <w:tcPr>
                <w:tcW w:w="692" w:type="dxa"/>
                <w:tcBorders>
                  <w:top w:val="nil"/>
                  <w:left w:val="nil"/>
                  <w:bottom w:val="nil"/>
                  <w:right w:val="nil"/>
                </w:tcBorders>
                <w:shd w:val="clear" w:color="auto" w:fill="auto"/>
                <w:noWrap/>
                <w:vAlign w:val="bottom"/>
              </w:tcPr>
            </w:tcPrChange>
          </w:tcPr>
          <w:p w14:paraId="143F0F3C" w14:textId="77777777" w:rsidR="008E4B87" w:rsidRPr="00FF6A71" w:rsidRDefault="008E4B87">
            <w:pPr>
              <w:keepNext/>
              <w:spacing w:before="0" w:after="0" w:line="240" w:lineRule="auto"/>
              <w:jc w:val="center"/>
              <w:rPr>
                <w:ins w:id="44260" w:author="pete jones" w:date="2022-01-04T11:19:00Z"/>
                <w:rFonts w:cstheme="minorHAnsi"/>
              </w:rPr>
              <w:pPrChange w:id="44261" w:author="pete jones" w:date="2022-01-04T11:29:00Z">
                <w:pPr>
                  <w:keepNext/>
                  <w:jc w:val="center"/>
                </w:pPr>
              </w:pPrChange>
            </w:pPr>
            <w:ins w:id="4426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263" w:author="pete jones" w:date="2022-01-04T11:29:00Z">
              <w:tcPr>
                <w:tcW w:w="692" w:type="dxa"/>
                <w:tcBorders>
                  <w:top w:val="nil"/>
                  <w:left w:val="nil"/>
                  <w:bottom w:val="nil"/>
                  <w:right w:val="nil"/>
                </w:tcBorders>
                <w:shd w:val="clear" w:color="auto" w:fill="auto"/>
                <w:noWrap/>
                <w:vAlign w:val="bottom"/>
              </w:tcPr>
            </w:tcPrChange>
          </w:tcPr>
          <w:p w14:paraId="52383F3F" w14:textId="77777777" w:rsidR="008E4B87" w:rsidRPr="00FF6A71" w:rsidRDefault="008E4B87">
            <w:pPr>
              <w:keepNext/>
              <w:spacing w:before="0" w:after="0" w:line="240" w:lineRule="auto"/>
              <w:jc w:val="center"/>
              <w:rPr>
                <w:ins w:id="44264" w:author="pete jones" w:date="2022-01-04T11:19:00Z"/>
                <w:rFonts w:cstheme="minorHAnsi"/>
              </w:rPr>
              <w:pPrChange w:id="44265" w:author="pete jones" w:date="2022-01-04T11:29:00Z">
                <w:pPr>
                  <w:keepNext/>
                  <w:jc w:val="center"/>
                </w:pPr>
              </w:pPrChange>
            </w:pPr>
            <w:ins w:id="44266" w:author="pete jones" w:date="2022-01-04T11:19:00Z">
              <w:r w:rsidRPr="00FF6A71">
                <w:rPr>
                  <w:rFonts w:ascii="Calibri" w:hAnsi="Calibri" w:cs="Calibri"/>
                  <w:color w:val="000000"/>
                  <w:sz w:val="22"/>
                  <w:szCs w:val="22"/>
                </w:rPr>
                <w:t>0%</w:t>
              </w:r>
            </w:ins>
          </w:p>
        </w:tc>
      </w:tr>
      <w:tr w:rsidR="008E4B87" w:rsidRPr="00FF6A71" w14:paraId="172A17F7" w14:textId="77777777" w:rsidTr="00120CAC">
        <w:trPr>
          <w:trHeight w:val="300"/>
          <w:jc w:val="center"/>
          <w:ins w:id="44267" w:author="pete jones" w:date="2022-01-04T11:19:00Z"/>
          <w:trPrChange w:id="44268" w:author="pete jones" w:date="2022-01-04T11:29:00Z">
            <w:trPr>
              <w:trHeight w:val="300"/>
              <w:jc w:val="center"/>
            </w:trPr>
          </w:trPrChange>
        </w:trPr>
        <w:tc>
          <w:tcPr>
            <w:tcW w:w="814" w:type="dxa"/>
            <w:vAlign w:val="center"/>
            <w:tcPrChange w:id="44269" w:author="pete jones" w:date="2022-01-04T11:29:00Z">
              <w:tcPr>
                <w:tcW w:w="814" w:type="dxa"/>
                <w:vAlign w:val="center"/>
              </w:tcPr>
            </w:tcPrChange>
          </w:tcPr>
          <w:p w14:paraId="57EF9E79" w14:textId="77777777" w:rsidR="008E4B87" w:rsidRPr="00FF6A71" w:rsidRDefault="008E4B87">
            <w:pPr>
              <w:keepNext/>
              <w:spacing w:before="0" w:after="0" w:line="240" w:lineRule="auto"/>
              <w:jc w:val="center"/>
              <w:rPr>
                <w:ins w:id="44270" w:author="pete jones" w:date="2022-01-04T11:19:00Z"/>
                <w:rFonts w:cstheme="minorHAnsi"/>
                <w:b/>
                <w:bCs/>
              </w:rPr>
              <w:pPrChange w:id="44271" w:author="pete jones" w:date="2022-01-04T11:29:00Z">
                <w:pPr>
                  <w:keepNext/>
                  <w:jc w:val="center"/>
                </w:pPr>
              </w:pPrChange>
            </w:pPr>
            <w:ins w:id="44272" w:author="pete jones" w:date="2022-01-04T11:19:00Z">
              <w:r w:rsidRPr="00FF6A71">
                <w:rPr>
                  <w:rFonts w:cstheme="minorHAnsi"/>
                  <w:b/>
                  <w:bCs/>
                </w:rPr>
                <w:t>Count</w:t>
              </w:r>
            </w:ins>
          </w:p>
        </w:tc>
        <w:tc>
          <w:tcPr>
            <w:tcW w:w="814" w:type="dxa"/>
            <w:shd w:val="clear" w:color="auto" w:fill="auto"/>
            <w:noWrap/>
            <w:vAlign w:val="bottom"/>
            <w:tcPrChange w:id="44273" w:author="pete jones" w:date="2022-01-04T11:29:00Z">
              <w:tcPr>
                <w:tcW w:w="814" w:type="dxa"/>
                <w:tcBorders>
                  <w:top w:val="nil"/>
                  <w:left w:val="nil"/>
                  <w:bottom w:val="nil"/>
                  <w:right w:val="nil"/>
                </w:tcBorders>
                <w:shd w:val="clear" w:color="auto" w:fill="auto"/>
                <w:noWrap/>
                <w:vAlign w:val="bottom"/>
              </w:tcPr>
            </w:tcPrChange>
          </w:tcPr>
          <w:p w14:paraId="1E9F69F7" w14:textId="77777777" w:rsidR="008E4B87" w:rsidRPr="00FF6A71" w:rsidRDefault="008E4B87">
            <w:pPr>
              <w:keepNext/>
              <w:spacing w:before="0" w:after="0" w:line="240" w:lineRule="auto"/>
              <w:jc w:val="center"/>
              <w:rPr>
                <w:ins w:id="44274" w:author="pete jones" w:date="2022-01-04T11:19:00Z"/>
                <w:rFonts w:cstheme="minorHAnsi"/>
              </w:rPr>
              <w:pPrChange w:id="44275" w:author="pete jones" w:date="2022-01-04T11:29:00Z">
                <w:pPr>
                  <w:keepNext/>
                  <w:jc w:val="center"/>
                </w:pPr>
              </w:pPrChange>
            </w:pPr>
            <w:ins w:id="44276"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4277" w:author="pete jones" w:date="2022-01-04T11:29:00Z">
              <w:tcPr>
                <w:tcW w:w="814" w:type="dxa"/>
                <w:tcBorders>
                  <w:top w:val="nil"/>
                  <w:left w:val="nil"/>
                  <w:bottom w:val="nil"/>
                  <w:right w:val="nil"/>
                </w:tcBorders>
                <w:shd w:val="clear" w:color="auto" w:fill="auto"/>
                <w:noWrap/>
                <w:vAlign w:val="bottom"/>
              </w:tcPr>
            </w:tcPrChange>
          </w:tcPr>
          <w:p w14:paraId="64B0F2AF" w14:textId="77777777" w:rsidR="008E4B87" w:rsidRPr="00FF6A71" w:rsidRDefault="008E4B87">
            <w:pPr>
              <w:keepNext/>
              <w:spacing w:before="0" w:after="0" w:line="240" w:lineRule="auto"/>
              <w:jc w:val="center"/>
              <w:rPr>
                <w:ins w:id="44278" w:author="pete jones" w:date="2022-01-04T11:19:00Z"/>
                <w:rFonts w:cstheme="minorHAnsi"/>
              </w:rPr>
              <w:pPrChange w:id="44279" w:author="pete jones" w:date="2022-01-04T11:29:00Z">
                <w:pPr>
                  <w:keepNext/>
                  <w:jc w:val="center"/>
                </w:pPr>
              </w:pPrChange>
            </w:pPr>
            <w:ins w:id="44280" w:author="pete jones" w:date="2022-01-04T11:19:00Z">
              <w:r w:rsidRPr="00FF6A71">
                <w:rPr>
                  <w:rFonts w:ascii="Calibri" w:hAnsi="Calibri" w:cs="Calibri"/>
                  <w:color w:val="000000"/>
                  <w:sz w:val="22"/>
                  <w:szCs w:val="22"/>
                </w:rPr>
                <w:t>13</w:t>
              </w:r>
            </w:ins>
          </w:p>
        </w:tc>
        <w:tc>
          <w:tcPr>
            <w:tcW w:w="814" w:type="dxa"/>
            <w:shd w:val="clear" w:color="auto" w:fill="auto"/>
            <w:noWrap/>
            <w:vAlign w:val="bottom"/>
            <w:tcPrChange w:id="44281" w:author="pete jones" w:date="2022-01-04T11:29:00Z">
              <w:tcPr>
                <w:tcW w:w="814" w:type="dxa"/>
                <w:tcBorders>
                  <w:top w:val="nil"/>
                  <w:left w:val="nil"/>
                  <w:bottom w:val="nil"/>
                  <w:right w:val="nil"/>
                </w:tcBorders>
                <w:shd w:val="clear" w:color="auto" w:fill="auto"/>
                <w:noWrap/>
                <w:vAlign w:val="bottom"/>
              </w:tcPr>
            </w:tcPrChange>
          </w:tcPr>
          <w:p w14:paraId="735B0820" w14:textId="77777777" w:rsidR="008E4B87" w:rsidRPr="00FF6A71" w:rsidRDefault="008E4B87">
            <w:pPr>
              <w:keepNext/>
              <w:spacing w:before="0" w:after="0" w:line="240" w:lineRule="auto"/>
              <w:jc w:val="center"/>
              <w:rPr>
                <w:ins w:id="44282" w:author="pete jones" w:date="2022-01-04T11:19:00Z"/>
                <w:rFonts w:cstheme="minorHAnsi"/>
              </w:rPr>
              <w:pPrChange w:id="44283" w:author="pete jones" w:date="2022-01-04T11:29:00Z">
                <w:pPr>
                  <w:keepNext/>
                  <w:jc w:val="center"/>
                </w:pPr>
              </w:pPrChange>
            </w:pPr>
            <w:ins w:id="44284"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4285" w:author="pete jones" w:date="2022-01-04T11:29:00Z">
              <w:tcPr>
                <w:tcW w:w="692" w:type="dxa"/>
                <w:tcBorders>
                  <w:top w:val="nil"/>
                  <w:left w:val="nil"/>
                  <w:bottom w:val="nil"/>
                  <w:right w:val="nil"/>
                </w:tcBorders>
                <w:shd w:val="clear" w:color="auto" w:fill="auto"/>
                <w:noWrap/>
                <w:vAlign w:val="bottom"/>
              </w:tcPr>
            </w:tcPrChange>
          </w:tcPr>
          <w:p w14:paraId="0653AAB1" w14:textId="77777777" w:rsidR="008E4B87" w:rsidRPr="00FF6A71" w:rsidRDefault="008E4B87">
            <w:pPr>
              <w:keepNext/>
              <w:spacing w:before="0" w:after="0" w:line="240" w:lineRule="auto"/>
              <w:jc w:val="center"/>
              <w:rPr>
                <w:ins w:id="44286" w:author="pete jones" w:date="2022-01-04T11:19:00Z"/>
                <w:rFonts w:cstheme="minorHAnsi"/>
              </w:rPr>
              <w:pPrChange w:id="44287" w:author="pete jones" w:date="2022-01-04T11:29:00Z">
                <w:pPr>
                  <w:keepNext/>
                  <w:jc w:val="center"/>
                </w:pPr>
              </w:pPrChange>
            </w:pPr>
            <w:ins w:id="4428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289" w:author="pete jones" w:date="2022-01-04T11:29:00Z">
              <w:tcPr>
                <w:tcW w:w="692" w:type="dxa"/>
                <w:tcBorders>
                  <w:top w:val="nil"/>
                  <w:left w:val="nil"/>
                  <w:bottom w:val="nil"/>
                  <w:right w:val="nil"/>
                </w:tcBorders>
                <w:shd w:val="clear" w:color="auto" w:fill="auto"/>
                <w:noWrap/>
                <w:vAlign w:val="bottom"/>
              </w:tcPr>
            </w:tcPrChange>
          </w:tcPr>
          <w:p w14:paraId="52C7ED8A" w14:textId="77777777" w:rsidR="008E4B87" w:rsidRPr="00FF6A71" w:rsidRDefault="008E4B87">
            <w:pPr>
              <w:keepNext/>
              <w:spacing w:before="0" w:after="0" w:line="240" w:lineRule="auto"/>
              <w:jc w:val="center"/>
              <w:rPr>
                <w:ins w:id="44290" w:author="pete jones" w:date="2022-01-04T11:19:00Z"/>
                <w:rFonts w:cstheme="minorHAnsi"/>
              </w:rPr>
              <w:pPrChange w:id="44291" w:author="pete jones" w:date="2022-01-04T11:29:00Z">
                <w:pPr>
                  <w:keepNext/>
                  <w:jc w:val="center"/>
                </w:pPr>
              </w:pPrChange>
            </w:pPr>
            <w:ins w:id="4429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293" w:author="pete jones" w:date="2022-01-04T11:29:00Z">
              <w:tcPr>
                <w:tcW w:w="692" w:type="dxa"/>
                <w:tcBorders>
                  <w:top w:val="nil"/>
                  <w:left w:val="nil"/>
                  <w:bottom w:val="nil"/>
                  <w:right w:val="nil"/>
                </w:tcBorders>
                <w:shd w:val="clear" w:color="auto" w:fill="auto"/>
                <w:noWrap/>
                <w:vAlign w:val="bottom"/>
              </w:tcPr>
            </w:tcPrChange>
          </w:tcPr>
          <w:p w14:paraId="5AF0AB89" w14:textId="77777777" w:rsidR="008E4B87" w:rsidRPr="00FF6A71" w:rsidRDefault="008E4B87">
            <w:pPr>
              <w:keepNext/>
              <w:spacing w:before="0" w:after="0" w:line="240" w:lineRule="auto"/>
              <w:jc w:val="center"/>
              <w:rPr>
                <w:ins w:id="44294" w:author="pete jones" w:date="2022-01-04T11:19:00Z"/>
                <w:rFonts w:cstheme="minorHAnsi"/>
              </w:rPr>
              <w:pPrChange w:id="44295" w:author="pete jones" w:date="2022-01-04T11:29:00Z">
                <w:pPr>
                  <w:keepNext/>
                  <w:jc w:val="center"/>
                </w:pPr>
              </w:pPrChange>
            </w:pPr>
            <w:ins w:id="4429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297" w:author="pete jones" w:date="2022-01-04T11:29:00Z">
              <w:tcPr>
                <w:tcW w:w="692" w:type="dxa"/>
                <w:tcBorders>
                  <w:top w:val="nil"/>
                  <w:left w:val="nil"/>
                  <w:bottom w:val="nil"/>
                  <w:right w:val="nil"/>
                </w:tcBorders>
                <w:shd w:val="clear" w:color="auto" w:fill="auto"/>
                <w:noWrap/>
                <w:vAlign w:val="bottom"/>
              </w:tcPr>
            </w:tcPrChange>
          </w:tcPr>
          <w:p w14:paraId="5DF18FE4" w14:textId="77777777" w:rsidR="008E4B87" w:rsidRPr="00FF6A71" w:rsidRDefault="008E4B87">
            <w:pPr>
              <w:keepNext/>
              <w:spacing w:before="0" w:after="0" w:line="240" w:lineRule="auto"/>
              <w:jc w:val="center"/>
              <w:rPr>
                <w:ins w:id="44298" w:author="pete jones" w:date="2022-01-04T11:19:00Z"/>
                <w:rFonts w:cstheme="minorHAnsi"/>
              </w:rPr>
              <w:pPrChange w:id="44299" w:author="pete jones" w:date="2022-01-04T11:29:00Z">
                <w:pPr>
                  <w:keepNext/>
                  <w:jc w:val="center"/>
                </w:pPr>
              </w:pPrChange>
            </w:pPr>
            <w:ins w:id="44300" w:author="pete jones" w:date="2022-01-04T11:19:00Z">
              <w:r w:rsidRPr="00FF6A71">
                <w:rPr>
                  <w:rFonts w:ascii="Calibri" w:hAnsi="Calibri" w:cs="Calibri"/>
                  <w:color w:val="000000"/>
                  <w:sz w:val="22"/>
                  <w:szCs w:val="22"/>
                </w:rPr>
                <w:t>0</w:t>
              </w:r>
            </w:ins>
          </w:p>
        </w:tc>
      </w:tr>
    </w:tbl>
    <w:p w14:paraId="49C28803" w14:textId="77777777" w:rsidR="008E4B87" w:rsidRPr="00FF6A71" w:rsidRDefault="008E4B87" w:rsidP="008E4B87">
      <w:pPr>
        <w:keepNext/>
        <w:rPr>
          <w:ins w:id="44301" w:author="pete jones" w:date="2022-01-04T11:19:00Z"/>
          <w:rFonts w:cstheme="minorHAnsi"/>
        </w:rPr>
      </w:pPr>
      <w:ins w:id="44302" w:author="pete jones" w:date="2022-01-04T11:19:00Z">
        <w:r w:rsidRPr="00FF6A71">
          <w:rPr>
            <w:rFonts w:cstheme="minorHAnsi"/>
          </w:rPr>
          <w:t>Q2.14 Learners need a deeper understanding of how to apply technology and innovation during their undergraduate studie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4303" w:author="pete jones" w:date="2022-01-04T11:29: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4304">
          <w:tblGrid>
            <w:gridCol w:w="814"/>
            <w:gridCol w:w="814"/>
            <w:gridCol w:w="814"/>
            <w:gridCol w:w="814"/>
            <w:gridCol w:w="692"/>
            <w:gridCol w:w="692"/>
            <w:gridCol w:w="692"/>
            <w:gridCol w:w="692"/>
          </w:tblGrid>
        </w:tblGridChange>
      </w:tblGrid>
      <w:tr w:rsidR="008E4B87" w:rsidRPr="00FF6A71" w14:paraId="066047D0" w14:textId="77777777" w:rsidTr="00120CAC">
        <w:trPr>
          <w:trHeight w:val="300"/>
          <w:jc w:val="center"/>
          <w:ins w:id="44305" w:author="pete jones" w:date="2022-01-04T11:19:00Z"/>
          <w:trPrChange w:id="44306" w:author="pete jones" w:date="2022-01-04T11:29:00Z">
            <w:trPr>
              <w:trHeight w:val="300"/>
              <w:jc w:val="center"/>
            </w:trPr>
          </w:trPrChange>
        </w:trPr>
        <w:tc>
          <w:tcPr>
            <w:tcW w:w="814" w:type="dxa"/>
            <w:shd w:val="clear" w:color="auto" w:fill="E7E6E6" w:themeFill="background2"/>
            <w:vAlign w:val="center"/>
            <w:tcPrChange w:id="44307" w:author="pete jones" w:date="2022-01-04T11:29:00Z">
              <w:tcPr>
                <w:tcW w:w="814" w:type="dxa"/>
                <w:shd w:val="clear" w:color="auto" w:fill="E7E6E6" w:themeFill="background2"/>
                <w:vAlign w:val="center"/>
              </w:tcPr>
            </w:tcPrChange>
          </w:tcPr>
          <w:p w14:paraId="46E8B155" w14:textId="77777777" w:rsidR="008E4B87" w:rsidRPr="00FF6A71" w:rsidRDefault="008E4B87">
            <w:pPr>
              <w:keepNext/>
              <w:spacing w:before="0" w:after="0" w:line="240" w:lineRule="auto"/>
              <w:jc w:val="center"/>
              <w:rPr>
                <w:ins w:id="44308" w:author="pete jones" w:date="2022-01-04T11:19:00Z"/>
                <w:rFonts w:cstheme="minorHAnsi"/>
                <w:b/>
                <w:bCs/>
              </w:rPr>
              <w:pPrChange w:id="44309" w:author="pete jones" w:date="2022-01-04T11:29:00Z">
                <w:pPr>
                  <w:keepNext/>
                  <w:jc w:val="center"/>
                </w:pPr>
              </w:pPrChange>
            </w:pPr>
            <w:ins w:id="44310" w:author="pete jones" w:date="2022-01-04T11:19:00Z">
              <w:r w:rsidRPr="00FF6A71">
                <w:rPr>
                  <w:rFonts w:cstheme="minorHAnsi"/>
                  <w:b/>
                  <w:bCs/>
                </w:rPr>
                <w:t>scale</w:t>
              </w:r>
            </w:ins>
          </w:p>
        </w:tc>
        <w:tc>
          <w:tcPr>
            <w:tcW w:w="814" w:type="dxa"/>
            <w:shd w:val="clear" w:color="auto" w:fill="E7E6E6" w:themeFill="background2"/>
            <w:noWrap/>
            <w:vAlign w:val="center"/>
            <w:tcPrChange w:id="44311" w:author="pete jones" w:date="2022-01-04T11:29:00Z">
              <w:tcPr>
                <w:tcW w:w="814" w:type="dxa"/>
                <w:shd w:val="clear" w:color="auto" w:fill="E7E6E6" w:themeFill="background2"/>
                <w:noWrap/>
                <w:vAlign w:val="center"/>
              </w:tcPr>
            </w:tcPrChange>
          </w:tcPr>
          <w:p w14:paraId="67E7E657" w14:textId="77777777" w:rsidR="008E4B87" w:rsidRPr="00FF6A71" w:rsidRDefault="008E4B87">
            <w:pPr>
              <w:keepNext/>
              <w:spacing w:before="0" w:after="0" w:line="240" w:lineRule="auto"/>
              <w:jc w:val="center"/>
              <w:rPr>
                <w:ins w:id="44312" w:author="pete jones" w:date="2022-01-04T11:19:00Z"/>
                <w:rFonts w:cstheme="minorHAnsi"/>
                <w:b/>
                <w:bCs/>
              </w:rPr>
              <w:pPrChange w:id="44313" w:author="pete jones" w:date="2022-01-04T11:29:00Z">
                <w:pPr>
                  <w:keepNext/>
                  <w:jc w:val="center"/>
                </w:pPr>
              </w:pPrChange>
            </w:pPr>
            <w:ins w:id="44314" w:author="pete jones" w:date="2022-01-04T11:19:00Z">
              <w:r w:rsidRPr="00FF6A71">
                <w:rPr>
                  <w:rFonts w:cstheme="minorHAnsi"/>
                  <w:b/>
                  <w:bCs/>
                </w:rPr>
                <w:t>1</w:t>
              </w:r>
            </w:ins>
          </w:p>
        </w:tc>
        <w:tc>
          <w:tcPr>
            <w:tcW w:w="814" w:type="dxa"/>
            <w:shd w:val="clear" w:color="auto" w:fill="E7E6E6" w:themeFill="background2"/>
            <w:noWrap/>
            <w:vAlign w:val="center"/>
            <w:tcPrChange w:id="44315" w:author="pete jones" w:date="2022-01-04T11:29:00Z">
              <w:tcPr>
                <w:tcW w:w="814" w:type="dxa"/>
                <w:shd w:val="clear" w:color="auto" w:fill="E7E6E6" w:themeFill="background2"/>
                <w:noWrap/>
                <w:vAlign w:val="center"/>
              </w:tcPr>
            </w:tcPrChange>
          </w:tcPr>
          <w:p w14:paraId="467C76FD" w14:textId="77777777" w:rsidR="008E4B87" w:rsidRPr="00FF6A71" w:rsidRDefault="008E4B87">
            <w:pPr>
              <w:keepNext/>
              <w:spacing w:before="0" w:after="0" w:line="240" w:lineRule="auto"/>
              <w:jc w:val="center"/>
              <w:rPr>
                <w:ins w:id="44316" w:author="pete jones" w:date="2022-01-04T11:19:00Z"/>
                <w:rFonts w:cstheme="minorHAnsi"/>
                <w:b/>
                <w:bCs/>
              </w:rPr>
              <w:pPrChange w:id="44317" w:author="pete jones" w:date="2022-01-04T11:29:00Z">
                <w:pPr>
                  <w:keepNext/>
                  <w:jc w:val="center"/>
                </w:pPr>
              </w:pPrChange>
            </w:pPr>
            <w:ins w:id="44318" w:author="pete jones" w:date="2022-01-04T11:19:00Z">
              <w:r w:rsidRPr="00FF6A71">
                <w:rPr>
                  <w:rFonts w:cstheme="minorHAnsi"/>
                  <w:b/>
                  <w:bCs/>
                </w:rPr>
                <w:t>2</w:t>
              </w:r>
            </w:ins>
          </w:p>
        </w:tc>
        <w:tc>
          <w:tcPr>
            <w:tcW w:w="814" w:type="dxa"/>
            <w:shd w:val="clear" w:color="auto" w:fill="E7E6E6" w:themeFill="background2"/>
            <w:noWrap/>
            <w:vAlign w:val="center"/>
            <w:tcPrChange w:id="44319" w:author="pete jones" w:date="2022-01-04T11:29:00Z">
              <w:tcPr>
                <w:tcW w:w="814" w:type="dxa"/>
                <w:shd w:val="clear" w:color="auto" w:fill="E7E6E6" w:themeFill="background2"/>
                <w:noWrap/>
                <w:vAlign w:val="center"/>
              </w:tcPr>
            </w:tcPrChange>
          </w:tcPr>
          <w:p w14:paraId="2FEDAA84" w14:textId="77777777" w:rsidR="008E4B87" w:rsidRPr="00FF6A71" w:rsidRDefault="008E4B87">
            <w:pPr>
              <w:keepNext/>
              <w:spacing w:before="0" w:after="0" w:line="240" w:lineRule="auto"/>
              <w:jc w:val="center"/>
              <w:rPr>
                <w:ins w:id="44320" w:author="pete jones" w:date="2022-01-04T11:19:00Z"/>
                <w:rFonts w:cstheme="minorHAnsi"/>
                <w:b/>
                <w:bCs/>
              </w:rPr>
              <w:pPrChange w:id="44321" w:author="pete jones" w:date="2022-01-04T11:29:00Z">
                <w:pPr>
                  <w:keepNext/>
                  <w:jc w:val="center"/>
                </w:pPr>
              </w:pPrChange>
            </w:pPr>
            <w:ins w:id="44322" w:author="pete jones" w:date="2022-01-04T11:19:00Z">
              <w:r w:rsidRPr="00FF6A71">
                <w:rPr>
                  <w:rFonts w:cstheme="minorHAnsi"/>
                  <w:b/>
                  <w:bCs/>
                </w:rPr>
                <w:t>3</w:t>
              </w:r>
            </w:ins>
          </w:p>
        </w:tc>
        <w:tc>
          <w:tcPr>
            <w:tcW w:w="692" w:type="dxa"/>
            <w:shd w:val="clear" w:color="auto" w:fill="E7E6E6" w:themeFill="background2"/>
            <w:noWrap/>
            <w:vAlign w:val="center"/>
            <w:tcPrChange w:id="44323" w:author="pete jones" w:date="2022-01-04T11:29:00Z">
              <w:tcPr>
                <w:tcW w:w="692" w:type="dxa"/>
                <w:shd w:val="clear" w:color="auto" w:fill="E7E6E6" w:themeFill="background2"/>
                <w:noWrap/>
                <w:vAlign w:val="center"/>
              </w:tcPr>
            </w:tcPrChange>
          </w:tcPr>
          <w:p w14:paraId="4BB3654A" w14:textId="77777777" w:rsidR="008E4B87" w:rsidRPr="00FF6A71" w:rsidRDefault="008E4B87">
            <w:pPr>
              <w:keepNext/>
              <w:spacing w:before="0" w:after="0" w:line="240" w:lineRule="auto"/>
              <w:jc w:val="center"/>
              <w:rPr>
                <w:ins w:id="44324" w:author="pete jones" w:date="2022-01-04T11:19:00Z"/>
                <w:rFonts w:cstheme="minorHAnsi"/>
                <w:b/>
                <w:bCs/>
              </w:rPr>
              <w:pPrChange w:id="44325" w:author="pete jones" w:date="2022-01-04T11:29:00Z">
                <w:pPr>
                  <w:keepNext/>
                  <w:jc w:val="center"/>
                </w:pPr>
              </w:pPrChange>
            </w:pPr>
            <w:ins w:id="44326" w:author="pete jones" w:date="2022-01-04T11:19:00Z">
              <w:r w:rsidRPr="00FF6A71">
                <w:rPr>
                  <w:rFonts w:cstheme="minorHAnsi"/>
                  <w:b/>
                  <w:bCs/>
                </w:rPr>
                <w:t>4</w:t>
              </w:r>
            </w:ins>
          </w:p>
        </w:tc>
        <w:tc>
          <w:tcPr>
            <w:tcW w:w="692" w:type="dxa"/>
            <w:shd w:val="clear" w:color="auto" w:fill="E7E6E6" w:themeFill="background2"/>
            <w:noWrap/>
            <w:vAlign w:val="center"/>
            <w:tcPrChange w:id="44327" w:author="pete jones" w:date="2022-01-04T11:29:00Z">
              <w:tcPr>
                <w:tcW w:w="692" w:type="dxa"/>
                <w:shd w:val="clear" w:color="auto" w:fill="E7E6E6" w:themeFill="background2"/>
                <w:noWrap/>
                <w:vAlign w:val="center"/>
              </w:tcPr>
            </w:tcPrChange>
          </w:tcPr>
          <w:p w14:paraId="3C41B1D5" w14:textId="77777777" w:rsidR="008E4B87" w:rsidRPr="00FF6A71" w:rsidRDefault="008E4B87">
            <w:pPr>
              <w:keepNext/>
              <w:spacing w:before="0" w:after="0" w:line="240" w:lineRule="auto"/>
              <w:jc w:val="center"/>
              <w:rPr>
                <w:ins w:id="44328" w:author="pete jones" w:date="2022-01-04T11:19:00Z"/>
                <w:rFonts w:cstheme="minorHAnsi"/>
                <w:b/>
                <w:bCs/>
              </w:rPr>
              <w:pPrChange w:id="44329" w:author="pete jones" w:date="2022-01-04T11:29:00Z">
                <w:pPr>
                  <w:keepNext/>
                  <w:jc w:val="center"/>
                </w:pPr>
              </w:pPrChange>
            </w:pPr>
            <w:ins w:id="44330" w:author="pete jones" w:date="2022-01-04T11:19:00Z">
              <w:r w:rsidRPr="00FF6A71">
                <w:rPr>
                  <w:rFonts w:cstheme="minorHAnsi"/>
                  <w:b/>
                  <w:bCs/>
                </w:rPr>
                <w:t>5</w:t>
              </w:r>
            </w:ins>
          </w:p>
        </w:tc>
        <w:tc>
          <w:tcPr>
            <w:tcW w:w="692" w:type="dxa"/>
            <w:shd w:val="clear" w:color="auto" w:fill="E7E6E6" w:themeFill="background2"/>
            <w:noWrap/>
            <w:vAlign w:val="center"/>
            <w:tcPrChange w:id="44331" w:author="pete jones" w:date="2022-01-04T11:29:00Z">
              <w:tcPr>
                <w:tcW w:w="692" w:type="dxa"/>
                <w:shd w:val="clear" w:color="auto" w:fill="E7E6E6" w:themeFill="background2"/>
                <w:noWrap/>
                <w:vAlign w:val="center"/>
              </w:tcPr>
            </w:tcPrChange>
          </w:tcPr>
          <w:p w14:paraId="3F500C13" w14:textId="77777777" w:rsidR="008E4B87" w:rsidRPr="00FF6A71" w:rsidRDefault="008E4B87">
            <w:pPr>
              <w:keepNext/>
              <w:spacing w:before="0" w:after="0" w:line="240" w:lineRule="auto"/>
              <w:jc w:val="center"/>
              <w:rPr>
                <w:ins w:id="44332" w:author="pete jones" w:date="2022-01-04T11:19:00Z"/>
                <w:rFonts w:cstheme="minorHAnsi"/>
                <w:b/>
                <w:bCs/>
              </w:rPr>
              <w:pPrChange w:id="44333" w:author="pete jones" w:date="2022-01-04T11:29:00Z">
                <w:pPr>
                  <w:keepNext/>
                  <w:jc w:val="center"/>
                </w:pPr>
              </w:pPrChange>
            </w:pPr>
            <w:ins w:id="44334" w:author="pete jones" w:date="2022-01-04T11:19:00Z">
              <w:r w:rsidRPr="00FF6A71">
                <w:rPr>
                  <w:rFonts w:cstheme="minorHAnsi"/>
                  <w:b/>
                  <w:bCs/>
                </w:rPr>
                <w:t>6</w:t>
              </w:r>
            </w:ins>
          </w:p>
        </w:tc>
        <w:tc>
          <w:tcPr>
            <w:tcW w:w="692" w:type="dxa"/>
            <w:shd w:val="clear" w:color="auto" w:fill="E7E6E6" w:themeFill="background2"/>
            <w:noWrap/>
            <w:vAlign w:val="center"/>
            <w:tcPrChange w:id="44335" w:author="pete jones" w:date="2022-01-04T11:29:00Z">
              <w:tcPr>
                <w:tcW w:w="692" w:type="dxa"/>
                <w:shd w:val="clear" w:color="auto" w:fill="E7E6E6" w:themeFill="background2"/>
                <w:noWrap/>
                <w:vAlign w:val="center"/>
              </w:tcPr>
            </w:tcPrChange>
          </w:tcPr>
          <w:p w14:paraId="7CEC0A9E" w14:textId="77777777" w:rsidR="008E4B87" w:rsidRPr="00FF6A71" w:rsidRDefault="008E4B87">
            <w:pPr>
              <w:keepNext/>
              <w:spacing w:before="0" w:after="0" w:line="240" w:lineRule="auto"/>
              <w:jc w:val="center"/>
              <w:rPr>
                <w:ins w:id="44336" w:author="pete jones" w:date="2022-01-04T11:19:00Z"/>
                <w:rFonts w:cstheme="minorHAnsi"/>
                <w:b/>
                <w:bCs/>
              </w:rPr>
              <w:pPrChange w:id="44337" w:author="pete jones" w:date="2022-01-04T11:29:00Z">
                <w:pPr>
                  <w:keepNext/>
                  <w:jc w:val="center"/>
                </w:pPr>
              </w:pPrChange>
            </w:pPr>
            <w:ins w:id="44338" w:author="pete jones" w:date="2022-01-04T11:19:00Z">
              <w:r w:rsidRPr="00FF6A71">
                <w:rPr>
                  <w:rFonts w:cstheme="minorHAnsi"/>
                  <w:b/>
                  <w:bCs/>
                </w:rPr>
                <w:t>7</w:t>
              </w:r>
            </w:ins>
          </w:p>
        </w:tc>
      </w:tr>
      <w:tr w:rsidR="008E4B87" w:rsidRPr="00FF6A71" w14:paraId="6A987739" w14:textId="77777777" w:rsidTr="00120CAC">
        <w:trPr>
          <w:trHeight w:val="300"/>
          <w:jc w:val="center"/>
          <w:ins w:id="44339" w:author="pete jones" w:date="2022-01-04T11:19:00Z"/>
          <w:trPrChange w:id="44340" w:author="pete jones" w:date="2022-01-04T11:29:00Z">
            <w:trPr>
              <w:trHeight w:val="300"/>
              <w:jc w:val="center"/>
            </w:trPr>
          </w:trPrChange>
        </w:trPr>
        <w:tc>
          <w:tcPr>
            <w:tcW w:w="814" w:type="dxa"/>
            <w:vAlign w:val="center"/>
            <w:tcPrChange w:id="44341" w:author="pete jones" w:date="2022-01-04T11:29:00Z">
              <w:tcPr>
                <w:tcW w:w="814" w:type="dxa"/>
                <w:vAlign w:val="center"/>
              </w:tcPr>
            </w:tcPrChange>
          </w:tcPr>
          <w:p w14:paraId="36AFA625" w14:textId="77777777" w:rsidR="008E4B87" w:rsidRPr="00FF6A71" w:rsidRDefault="008E4B87">
            <w:pPr>
              <w:keepNext/>
              <w:spacing w:before="0" w:after="0" w:line="240" w:lineRule="auto"/>
              <w:jc w:val="center"/>
              <w:rPr>
                <w:ins w:id="44342" w:author="pete jones" w:date="2022-01-04T11:19:00Z"/>
                <w:rFonts w:cstheme="minorHAnsi"/>
                <w:b/>
                <w:bCs/>
              </w:rPr>
              <w:pPrChange w:id="44343" w:author="pete jones" w:date="2022-01-04T11:29:00Z">
                <w:pPr>
                  <w:keepNext/>
                  <w:jc w:val="center"/>
                </w:pPr>
              </w:pPrChange>
            </w:pPr>
            <w:ins w:id="44344" w:author="pete jones" w:date="2022-01-04T11:19:00Z">
              <w:r w:rsidRPr="00FF6A71">
                <w:rPr>
                  <w:rFonts w:cstheme="minorHAnsi"/>
                  <w:b/>
                  <w:bCs/>
                </w:rPr>
                <w:t>%</w:t>
              </w:r>
            </w:ins>
          </w:p>
        </w:tc>
        <w:tc>
          <w:tcPr>
            <w:tcW w:w="814" w:type="dxa"/>
            <w:shd w:val="clear" w:color="auto" w:fill="auto"/>
            <w:noWrap/>
            <w:vAlign w:val="bottom"/>
            <w:tcPrChange w:id="44345" w:author="pete jones" w:date="2022-01-04T11:29:00Z">
              <w:tcPr>
                <w:tcW w:w="814" w:type="dxa"/>
                <w:tcBorders>
                  <w:top w:val="nil"/>
                  <w:left w:val="nil"/>
                  <w:bottom w:val="nil"/>
                  <w:right w:val="nil"/>
                </w:tcBorders>
                <w:shd w:val="clear" w:color="auto" w:fill="auto"/>
                <w:noWrap/>
                <w:vAlign w:val="bottom"/>
              </w:tcPr>
            </w:tcPrChange>
          </w:tcPr>
          <w:p w14:paraId="0B859A08" w14:textId="77777777" w:rsidR="008E4B87" w:rsidRPr="00FF6A71" w:rsidRDefault="008E4B87">
            <w:pPr>
              <w:keepNext/>
              <w:spacing w:before="0" w:after="0" w:line="240" w:lineRule="auto"/>
              <w:jc w:val="center"/>
              <w:rPr>
                <w:ins w:id="44346" w:author="pete jones" w:date="2022-01-04T11:19:00Z"/>
                <w:rFonts w:cstheme="minorHAnsi"/>
              </w:rPr>
              <w:pPrChange w:id="44347" w:author="pete jones" w:date="2022-01-04T11:29:00Z">
                <w:pPr>
                  <w:keepNext/>
                  <w:jc w:val="center"/>
                </w:pPr>
              </w:pPrChange>
            </w:pPr>
            <w:ins w:id="44348" w:author="pete jones" w:date="2022-01-04T11:19:00Z">
              <w:r w:rsidRPr="00FF6A71">
                <w:rPr>
                  <w:rFonts w:ascii="Calibri" w:hAnsi="Calibri" w:cs="Calibri"/>
                  <w:color w:val="000000"/>
                  <w:sz w:val="22"/>
                  <w:szCs w:val="22"/>
                </w:rPr>
                <w:t>43%</w:t>
              </w:r>
            </w:ins>
          </w:p>
        </w:tc>
        <w:tc>
          <w:tcPr>
            <w:tcW w:w="814" w:type="dxa"/>
            <w:shd w:val="clear" w:color="auto" w:fill="auto"/>
            <w:noWrap/>
            <w:vAlign w:val="bottom"/>
            <w:tcPrChange w:id="44349" w:author="pete jones" w:date="2022-01-04T11:29:00Z">
              <w:tcPr>
                <w:tcW w:w="814" w:type="dxa"/>
                <w:tcBorders>
                  <w:top w:val="nil"/>
                  <w:left w:val="nil"/>
                  <w:bottom w:val="nil"/>
                  <w:right w:val="nil"/>
                </w:tcBorders>
                <w:shd w:val="clear" w:color="auto" w:fill="auto"/>
                <w:noWrap/>
                <w:vAlign w:val="bottom"/>
              </w:tcPr>
            </w:tcPrChange>
          </w:tcPr>
          <w:p w14:paraId="1F72EE6A" w14:textId="77777777" w:rsidR="008E4B87" w:rsidRPr="00FF6A71" w:rsidRDefault="008E4B87">
            <w:pPr>
              <w:keepNext/>
              <w:spacing w:before="0" w:after="0" w:line="240" w:lineRule="auto"/>
              <w:jc w:val="center"/>
              <w:rPr>
                <w:ins w:id="44350" w:author="pete jones" w:date="2022-01-04T11:19:00Z"/>
                <w:rFonts w:cstheme="minorHAnsi"/>
              </w:rPr>
              <w:pPrChange w:id="44351" w:author="pete jones" w:date="2022-01-04T11:29:00Z">
                <w:pPr>
                  <w:keepNext/>
                  <w:jc w:val="center"/>
                </w:pPr>
              </w:pPrChange>
            </w:pPr>
            <w:ins w:id="44352" w:author="pete jones" w:date="2022-01-04T11:19:00Z">
              <w:r w:rsidRPr="00FF6A71">
                <w:rPr>
                  <w:rFonts w:ascii="Calibri" w:hAnsi="Calibri" w:cs="Calibri"/>
                  <w:color w:val="000000"/>
                  <w:sz w:val="22"/>
                  <w:szCs w:val="22"/>
                </w:rPr>
                <w:t>29%</w:t>
              </w:r>
            </w:ins>
          </w:p>
        </w:tc>
        <w:tc>
          <w:tcPr>
            <w:tcW w:w="814" w:type="dxa"/>
            <w:shd w:val="clear" w:color="auto" w:fill="auto"/>
            <w:noWrap/>
            <w:vAlign w:val="bottom"/>
            <w:tcPrChange w:id="44353" w:author="pete jones" w:date="2022-01-04T11:29:00Z">
              <w:tcPr>
                <w:tcW w:w="814" w:type="dxa"/>
                <w:tcBorders>
                  <w:top w:val="nil"/>
                  <w:left w:val="nil"/>
                  <w:bottom w:val="nil"/>
                  <w:right w:val="nil"/>
                </w:tcBorders>
                <w:shd w:val="clear" w:color="auto" w:fill="auto"/>
                <w:noWrap/>
                <w:vAlign w:val="bottom"/>
              </w:tcPr>
            </w:tcPrChange>
          </w:tcPr>
          <w:p w14:paraId="17311341" w14:textId="77777777" w:rsidR="008E4B87" w:rsidRPr="00FF6A71" w:rsidRDefault="008E4B87">
            <w:pPr>
              <w:keepNext/>
              <w:spacing w:before="0" w:after="0" w:line="240" w:lineRule="auto"/>
              <w:jc w:val="center"/>
              <w:rPr>
                <w:ins w:id="44354" w:author="pete jones" w:date="2022-01-04T11:19:00Z"/>
                <w:rFonts w:cstheme="minorHAnsi"/>
              </w:rPr>
              <w:pPrChange w:id="44355" w:author="pete jones" w:date="2022-01-04T11:29:00Z">
                <w:pPr>
                  <w:keepNext/>
                  <w:jc w:val="center"/>
                </w:pPr>
              </w:pPrChange>
            </w:pPr>
            <w:ins w:id="44356" w:author="pete jones" w:date="2022-01-04T11:19:00Z">
              <w:r w:rsidRPr="00FF6A71">
                <w:rPr>
                  <w:rFonts w:ascii="Calibri" w:hAnsi="Calibri" w:cs="Calibri"/>
                  <w:color w:val="000000"/>
                  <w:sz w:val="22"/>
                  <w:szCs w:val="22"/>
                </w:rPr>
                <w:t>18%</w:t>
              </w:r>
            </w:ins>
          </w:p>
        </w:tc>
        <w:tc>
          <w:tcPr>
            <w:tcW w:w="692" w:type="dxa"/>
            <w:shd w:val="clear" w:color="auto" w:fill="auto"/>
            <w:noWrap/>
            <w:vAlign w:val="bottom"/>
            <w:tcPrChange w:id="44357" w:author="pete jones" w:date="2022-01-04T11:29:00Z">
              <w:tcPr>
                <w:tcW w:w="692" w:type="dxa"/>
                <w:tcBorders>
                  <w:top w:val="nil"/>
                  <w:left w:val="nil"/>
                  <w:bottom w:val="nil"/>
                  <w:right w:val="nil"/>
                </w:tcBorders>
                <w:shd w:val="clear" w:color="auto" w:fill="auto"/>
                <w:noWrap/>
                <w:vAlign w:val="bottom"/>
              </w:tcPr>
            </w:tcPrChange>
          </w:tcPr>
          <w:p w14:paraId="50BC67AC" w14:textId="77777777" w:rsidR="008E4B87" w:rsidRPr="00FF6A71" w:rsidRDefault="008E4B87">
            <w:pPr>
              <w:keepNext/>
              <w:spacing w:before="0" w:after="0" w:line="240" w:lineRule="auto"/>
              <w:jc w:val="center"/>
              <w:rPr>
                <w:ins w:id="44358" w:author="pete jones" w:date="2022-01-04T11:19:00Z"/>
                <w:rFonts w:cstheme="minorHAnsi"/>
              </w:rPr>
              <w:pPrChange w:id="44359" w:author="pete jones" w:date="2022-01-04T11:29:00Z">
                <w:pPr>
                  <w:keepNext/>
                  <w:jc w:val="center"/>
                </w:pPr>
              </w:pPrChange>
            </w:pPr>
            <w:ins w:id="44360"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4361" w:author="pete jones" w:date="2022-01-04T11:29:00Z">
              <w:tcPr>
                <w:tcW w:w="692" w:type="dxa"/>
                <w:tcBorders>
                  <w:top w:val="nil"/>
                  <w:left w:val="nil"/>
                  <w:bottom w:val="nil"/>
                  <w:right w:val="nil"/>
                </w:tcBorders>
                <w:shd w:val="clear" w:color="auto" w:fill="auto"/>
                <w:noWrap/>
                <w:vAlign w:val="bottom"/>
              </w:tcPr>
            </w:tcPrChange>
          </w:tcPr>
          <w:p w14:paraId="66E22120" w14:textId="77777777" w:rsidR="008E4B87" w:rsidRPr="00FF6A71" w:rsidRDefault="008E4B87">
            <w:pPr>
              <w:keepNext/>
              <w:spacing w:before="0" w:after="0" w:line="240" w:lineRule="auto"/>
              <w:jc w:val="center"/>
              <w:rPr>
                <w:ins w:id="44362" w:author="pete jones" w:date="2022-01-04T11:19:00Z"/>
                <w:rFonts w:cstheme="minorHAnsi"/>
              </w:rPr>
              <w:pPrChange w:id="44363" w:author="pete jones" w:date="2022-01-04T11:29:00Z">
                <w:pPr>
                  <w:keepNext/>
                  <w:jc w:val="center"/>
                </w:pPr>
              </w:pPrChange>
            </w:pPr>
            <w:ins w:id="44364"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365" w:author="pete jones" w:date="2022-01-04T11:29:00Z">
              <w:tcPr>
                <w:tcW w:w="692" w:type="dxa"/>
                <w:tcBorders>
                  <w:top w:val="nil"/>
                  <w:left w:val="nil"/>
                  <w:bottom w:val="nil"/>
                  <w:right w:val="nil"/>
                </w:tcBorders>
                <w:shd w:val="clear" w:color="auto" w:fill="auto"/>
                <w:noWrap/>
                <w:vAlign w:val="bottom"/>
              </w:tcPr>
            </w:tcPrChange>
          </w:tcPr>
          <w:p w14:paraId="0C1DBB32" w14:textId="77777777" w:rsidR="008E4B87" w:rsidRPr="00FF6A71" w:rsidRDefault="008E4B87">
            <w:pPr>
              <w:keepNext/>
              <w:spacing w:before="0" w:after="0" w:line="240" w:lineRule="auto"/>
              <w:jc w:val="center"/>
              <w:rPr>
                <w:ins w:id="44366" w:author="pete jones" w:date="2022-01-04T11:19:00Z"/>
                <w:rFonts w:cstheme="minorHAnsi"/>
              </w:rPr>
              <w:pPrChange w:id="44367" w:author="pete jones" w:date="2022-01-04T11:29:00Z">
                <w:pPr>
                  <w:keepNext/>
                  <w:jc w:val="center"/>
                </w:pPr>
              </w:pPrChange>
            </w:pPr>
            <w:ins w:id="4436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369" w:author="pete jones" w:date="2022-01-04T11:29:00Z">
              <w:tcPr>
                <w:tcW w:w="692" w:type="dxa"/>
                <w:tcBorders>
                  <w:top w:val="nil"/>
                  <w:left w:val="nil"/>
                  <w:bottom w:val="nil"/>
                  <w:right w:val="nil"/>
                </w:tcBorders>
                <w:shd w:val="clear" w:color="auto" w:fill="auto"/>
                <w:noWrap/>
                <w:vAlign w:val="bottom"/>
              </w:tcPr>
            </w:tcPrChange>
          </w:tcPr>
          <w:p w14:paraId="6BA31639" w14:textId="77777777" w:rsidR="008E4B87" w:rsidRPr="00FF6A71" w:rsidRDefault="008E4B87">
            <w:pPr>
              <w:keepNext/>
              <w:spacing w:before="0" w:after="0" w:line="240" w:lineRule="auto"/>
              <w:jc w:val="center"/>
              <w:rPr>
                <w:ins w:id="44370" w:author="pete jones" w:date="2022-01-04T11:19:00Z"/>
                <w:rFonts w:cstheme="minorHAnsi"/>
              </w:rPr>
              <w:pPrChange w:id="44371" w:author="pete jones" w:date="2022-01-04T11:29:00Z">
                <w:pPr>
                  <w:keepNext/>
                  <w:jc w:val="center"/>
                </w:pPr>
              </w:pPrChange>
            </w:pPr>
            <w:ins w:id="44372" w:author="pete jones" w:date="2022-01-04T11:19:00Z">
              <w:r w:rsidRPr="00FF6A71">
                <w:rPr>
                  <w:rFonts w:ascii="Calibri" w:hAnsi="Calibri" w:cs="Calibri"/>
                  <w:color w:val="000000"/>
                  <w:sz w:val="22"/>
                  <w:szCs w:val="22"/>
                </w:rPr>
                <w:t>0%</w:t>
              </w:r>
            </w:ins>
          </w:p>
        </w:tc>
      </w:tr>
      <w:tr w:rsidR="008E4B87" w:rsidRPr="00FF6A71" w14:paraId="3D8C6C5B" w14:textId="77777777" w:rsidTr="00120CAC">
        <w:trPr>
          <w:trHeight w:val="300"/>
          <w:jc w:val="center"/>
          <w:ins w:id="44373" w:author="pete jones" w:date="2022-01-04T11:19:00Z"/>
          <w:trPrChange w:id="44374" w:author="pete jones" w:date="2022-01-04T11:29:00Z">
            <w:trPr>
              <w:trHeight w:val="300"/>
              <w:jc w:val="center"/>
            </w:trPr>
          </w:trPrChange>
        </w:trPr>
        <w:tc>
          <w:tcPr>
            <w:tcW w:w="814" w:type="dxa"/>
            <w:vAlign w:val="center"/>
            <w:tcPrChange w:id="44375" w:author="pete jones" w:date="2022-01-04T11:29:00Z">
              <w:tcPr>
                <w:tcW w:w="814" w:type="dxa"/>
                <w:vAlign w:val="center"/>
              </w:tcPr>
            </w:tcPrChange>
          </w:tcPr>
          <w:p w14:paraId="7622C2E9" w14:textId="77777777" w:rsidR="008E4B87" w:rsidRPr="00FF6A71" w:rsidRDefault="008E4B87">
            <w:pPr>
              <w:keepNext/>
              <w:spacing w:before="0" w:after="0" w:line="240" w:lineRule="auto"/>
              <w:jc w:val="center"/>
              <w:rPr>
                <w:ins w:id="44376" w:author="pete jones" w:date="2022-01-04T11:19:00Z"/>
                <w:rFonts w:cstheme="minorHAnsi"/>
                <w:b/>
                <w:bCs/>
              </w:rPr>
              <w:pPrChange w:id="44377" w:author="pete jones" w:date="2022-01-04T11:29:00Z">
                <w:pPr>
                  <w:keepNext/>
                  <w:jc w:val="center"/>
                </w:pPr>
              </w:pPrChange>
            </w:pPr>
            <w:ins w:id="44378" w:author="pete jones" w:date="2022-01-04T11:19:00Z">
              <w:r w:rsidRPr="00FF6A71">
                <w:rPr>
                  <w:rFonts w:cstheme="minorHAnsi"/>
                  <w:b/>
                  <w:bCs/>
                </w:rPr>
                <w:t>Count</w:t>
              </w:r>
            </w:ins>
          </w:p>
        </w:tc>
        <w:tc>
          <w:tcPr>
            <w:tcW w:w="814" w:type="dxa"/>
            <w:shd w:val="clear" w:color="auto" w:fill="auto"/>
            <w:noWrap/>
            <w:vAlign w:val="bottom"/>
            <w:tcPrChange w:id="44379" w:author="pete jones" w:date="2022-01-04T11:29:00Z">
              <w:tcPr>
                <w:tcW w:w="814" w:type="dxa"/>
                <w:tcBorders>
                  <w:top w:val="nil"/>
                  <w:left w:val="nil"/>
                  <w:bottom w:val="nil"/>
                  <w:right w:val="nil"/>
                </w:tcBorders>
                <w:shd w:val="clear" w:color="auto" w:fill="auto"/>
                <w:noWrap/>
                <w:vAlign w:val="bottom"/>
              </w:tcPr>
            </w:tcPrChange>
          </w:tcPr>
          <w:p w14:paraId="2E9C527E" w14:textId="77777777" w:rsidR="008E4B87" w:rsidRPr="00FF6A71" w:rsidRDefault="008E4B87">
            <w:pPr>
              <w:keepNext/>
              <w:spacing w:before="0" w:after="0" w:line="240" w:lineRule="auto"/>
              <w:jc w:val="center"/>
              <w:rPr>
                <w:ins w:id="44380" w:author="pete jones" w:date="2022-01-04T11:19:00Z"/>
                <w:rFonts w:cstheme="minorHAnsi"/>
              </w:rPr>
              <w:pPrChange w:id="44381" w:author="pete jones" w:date="2022-01-04T11:29:00Z">
                <w:pPr>
                  <w:keepNext/>
                  <w:jc w:val="center"/>
                </w:pPr>
              </w:pPrChange>
            </w:pPr>
            <w:ins w:id="44382"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44383" w:author="pete jones" w:date="2022-01-04T11:29:00Z">
              <w:tcPr>
                <w:tcW w:w="814" w:type="dxa"/>
                <w:tcBorders>
                  <w:top w:val="nil"/>
                  <w:left w:val="nil"/>
                  <w:bottom w:val="nil"/>
                  <w:right w:val="nil"/>
                </w:tcBorders>
                <w:shd w:val="clear" w:color="auto" w:fill="auto"/>
                <w:noWrap/>
                <w:vAlign w:val="bottom"/>
              </w:tcPr>
            </w:tcPrChange>
          </w:tcPr>
          <w:p w14:paraId="3E156A57" w14:textId="77777777" w:rsidR="008E4B87" w:rsidRPr="00FF6A71" w:rsidRDefault="008E4B87">
            <w:pPr>
              <w:keepNext/>
              <w:spacing w:before="0" w:after="0" w:line="240" w:lineRule="auto"/>
              <w:jc w:val="center"/>
              <w:rPr>
                <w:ins w:id="44384" w:author="pete jones" w:date="2022-01-04T11:19:00Z"/>
                <w:rFonts w:cstheme="minorHAnsi"/>
              </w:rPr>
              <w:pPrChange w:id="44385" w:author="pete jones" w:date="2022-01-04T11:29:00Z">
                <w:pPr>
                  <w:keepNext/>
                  <w:jc w:val="center"/>
                </w:pPr>
              </w:pPrChange>
            </w:pPr>
            <w:ins w:id="44386"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4387" w:author="pete jones" w:date="2022-01-04T11:29:00Z">
              <w:tcPr>
                <w:tcW w:w="814" w:type="dxa"/>
                <w:tcBorders>
                  <w:top w:val="nil"/>
                  <w:left w:val="nil"/>
                  <w:bottom w:val="nil"/>
                  <w:right w:val="nil"/>
                </w:tcBorders>
                <w:shd w:val="clear" w:color="auto" w:fill="auto"/>
                <w:noWrap/>
                <w:vAlign w:val="bottom"/>
              </w:tcPr>
            </w:tcPrChange>
          </w:tcPr>
          <w:p w14:paraId="569D58C8" w14:textId="77777777" w:rsidR="008E4B87" w:rsidRPr="00FF6A71" w:rsidRDefault="008E4B87">
            <w:pPr>
              <w:keepNext/>
              <w:spacing w:before="0" w:after="0" w:line="240" w:lineRule="auto"/>
              <w:jc w:val="center"/>
              <w:rPr>
                <w:ins w:id="44388" w:author="pete jones" w:date="2022-01-04T11:19:00Z"/>
                <w:rFonts w:cstheme="minorHAnsi"/>
              </w:rPr>
              <w:pPrChange w:id="44389" w:author="pete jones" w:date="2022-01-04T11:29:00Z">
                <w:pPr>
                  <w:keepNext/>
                  <w:jc w:val="center"/>
                </w:pPr>
              </w:pPrChange>
            </w:pPr>
            <w:ins w:id="44390"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4391" w:author="pete jones" w:date="2022-01-04T11:29:00Z">
              <w:tcPr>
                <w:tcW w:w="692" w:type="dxa"/>
                <w:tcBorders>
                  <w:top w:val="nil"/>
                  <w:left w:val="nil"/>
                  <w:bottom w:val="nil"/>
                  <w:right w:val="nil"/>
                </w:tcBorders>
                <w:shd w:val="clear" w:color="auto" w:fill="auto"/>
                <w:noWrap/>
                <w:vAlign w:val="bottom"/>
              </w:tcPr>
            </w:tcPrChange>
          </w:tcPr>
          <w:p w14:paraId="6D63CDF1" w14:textId="77777777" w:rsidR="008E4B87" w:rsidRPr="00FF6A71" w:rsidRDefault="008E4B87">
            <w:pPr>
              <w:keepNext/>
              <w:spacing w:before="0" w:after="0" w:line="240" w:lineRule="auto"/>
              <w:jc w:val="center"/>
              <w:rPr>
                <w:ins w:id="44392" w:author="pete jones" w:date="2022-01-04T11:19:00Z"/>
                <w:rFonts w:cstheme="minorHAnsi"/>
              </w:rPr>
              <w:pPrChange w:id="44393" w:author="pete jones" w:date="2022-01-04T11:29:00Z">
                <w:pPr>
                  <w:keepNext/>
                  <w:jc w:val="center"/>
                </w:pPr>
              </w:pPrChange>
            </w:pPr>
            <w:ins w:id="44394"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4395" w:author="pete jones" w:date="2022-01-04T11:29:00Z">
              <w:tcPr>
                <w:tcW w:w="692" w:type="dxa"/>
                <w:tcBorders>
                  <w:top w:val="nil"/>
                  <w:left w:val="nil"/>
                  <w:bottom w:val="nil"/>
                  <w:right w:val="nil"/>
                </w:tcBorders>
                <w:shd w:val="clear" w:color="auto" w:fill="auto"/>
                <w:noWrap/>
                <w:vAlign w:val="bottom"/>
              </w:tcPr>
            </w:tcPrChange>
          </w:tcPr>
          <w:p w14:paraId="28E075DC" w14:textId="77777777" w:rsidR="008E4B87" w:rsidRPr="00FF6A71" w:rsidRDefault="008E4B87">
            <w:pPr>
              <w:keepNext/>
              <w:spacing w:before="0" w:after="0" w:line="240" w:lineRule="auto"/>
              <w:jc w:val="center"/>
              <w:rPr>
                <w:ins w:id="44396" w:author="pete jones" w:date="2022-01-04T11:19:00Z"/>
                <w:rFonts w:cstheme="minorHAnsi"/>
              </w:rPr>
              <w:pPrChange w:id="44397" w:author="pete jones" w:date="2022-01-04T11:29:00Z">
                <w:pPr>
                  <w:keepNext/>
                  <w:jc w:val="center"/>
                </w:pPr>
              </w:pPrChange>
            </w:pPr>
            <w:ins w:id="4439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399" w:author="pete jones" w:date="2022-01-04T11:29:00Z">
              <w:tcPr>
                <w:tcW w:w="692" w:type="dxa"/>
                <w:tcBorders>
                  <w:top w:val="nil"/>
                  <w:left w:val="nil"/>
                  <w:bottom w:val="nil"/>
                  <w:right w:val="nil"/>
                </w:tcBorders>
                <w:shd w:val="clear" w:color="auto" w:fill="auto"/>
                <w:noWrap/>
                <w:vAlign w:val="bottom"/>
              </w:tcPr>
            </w:tcPrChange>
          </w:tcPr>
          <w:p w14:paraId="4616548F" w14:textId="77777777" w:rsidR="008E4B87" w:rsidRPr="00FF6A71" w:rsidRDefault="008E4B87">
            <w:pPr>
              <w:keepNext/>
              <w:spacing w:before="0" w:after="0" w:line="240" w:lineRule="auto"/>
              <w:jc w:val="center"/>
              <w:rPr>
                <w:ins w:id="44400" w:author="pete jones" w:date="2022-01-04T11:19:00Z"/>
                <w:rFonts w:cstheme="minorHAnsi"/>
              </w:rPr>
              <w:pPrChange w:id="44401" w:author="pete jones" w:date="2022-01-04T11:29:00Z">
                <w:pPr>
                  <w:keepNext/>
                  <w:jc w:val="center"/>
                </w:pPr>
              </w:pPrChange>
            </w:pPr>
            <w:ins w:id="4440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403" w:author="pete jones" w:date="2022-01-04T11:29:00Z">
              <w:tcPr>
                <w:tcW w:w="692" w:type="dxa"/>
                <w:tcBorders>
                  <w:top w:val="nil"/>
                  <w:left w:val="nil"/>
                  <w:bottom w:val="nil"/>
                  <w:right w:val="nil"/>
                </w:tcBorders>
                <w:shd w:val="clear" w:color="auto" w:fill="auto"/>
                <w:noWrap/>
                <w:vAlign w:val="bottom"/>
              </w:tcPr>
            </w:tcPrChange>
          </w:tcPr>
          <w:p w14:paraId="61B6D168" w14:textId="77777777" w:rsidR="008E4B87" w:rsidRPr="00FF6A71" w:rsidRDefault="008E4B87">
            <w:pPr>
              <w:keepNext/>
              <w:spacing w:before="0" w:after="0" w:line="240" w:lineRule="auto"/>
              <w:jc w:val="center"/>
              <w:rPr>
                <w:ins w:id="44404" w:author="pete jones" w:date="2022-01-04T11:19:00Z"/>
                <w:rFonts w:cstheme="minorHAnsi"/>
              </w:rPr>
              <w:pPrChange w:id="44405" w:author="pete jones" w:date="2022-01-04T11:29:00Z">
                <w:pPr>
                  <w:keepNext/>
                  <w:jc w:val="center"/>
                </w:pPr>
              </w:pPrChange>
            </w:pPr>
            <w:ins w:id="44406" w:author="pete jones" w:date="2022-01-04T11:19:00Z">
              <w:r w:rsidRPr="00FF6A71">
                <w:rPr>
                  <w:rFonts w:ascii="Calibri" w:hAnsi="Calibri" w:cs="Calibri"/>
                  <w:color w:val="000000"/>
                  <w:sz w:val="22"/>
                  <w:szCs w:val="22"/>
                </w:rPr>
                <w:t>0</w:t>
              </w:r>
            </w:ins>
          </w:p>
        </w:tc>
      </w:tr>
    </w:tbl>
    <w:p w14:paraId="4D7C5042" w14:textId="77777777" w:rsidR="00120CAC" w:rsidRPr="00FF6A71" w:rsidRDefault="00120CAC" w:rsidP="008E4B87">
      <w:pPr>
        <w:keepNext/>
        <w:rPr>
          <w:ins w:id="44407" w:author="pete jones" w:date="2022-01-04T11:30:00Z"/>
          <w:rFonts w:cstheme="minorHAnsi"/>
        </w:rPr>
      </w:pPr>
    </w:p>
    <w:p w14:paraId="74CE85C0" w14:textId="5D71D2AB" w:rsidR="008E4B87" w:rsidRPr="00FF6A71" w:rsidRDefault="008E4B87" w:rsidP="008E4B87">
      <w:pPr>
        <w:keepNext/>
        <w:rPr>
          <w:ins w:id="44408" w:author="pete jones" w:date="2022-01-04T11:19:00Z"/>
          <w:rFonts w:cstheme="minorHAnsi"/>
        </w:rPr>
      </w:pPr>
      <w:ins w:id="44409" w:author="pete jones" w:date="2022-01-04T11:19:00Z">
        <w:r w:rsidRPr="00FF6A71">
          <w:rPr>
            <w:rFonts w:cstheme="minorHAnsi"/>
          </w:rPr>
          <w:lastRenderedPageBreak/>
          <w:t xml:space="preserve">Q2.15 Education systems need to ensure technology curricula are kept </w:t>
        </w:r>
      </w:ins>
      <w:ins w:id="44410" w:author="pete jones" w:date="2022-03-29T17:13:00Z">
        <w:r w:rsidR="00D1046B" w:rsidRPr="00FF6A71">
          <w:rPr>
            <w:rFonts w:cstheme="minorHAnsi"/>
          </w:rPr>
          <w:t>up to date</w:t>
        </w:r>
      </w:ins>
      <w:ins w:id="44411" w:author="pete jones" w:date="2022-01-04T11:19:00Z">
        <w:r w:rsidRPr="00FF6A71">
          <w:rPr>
            <w:rFonts w:cstheme="minorHAnsi"/>
          </w:rPr>
          <w:t>, </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4412" w:author="pete jones" w:date="2022-01-04T11:30: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4413">
          <w:tblGrid>
            <w:gridCol w:w="814"/>
            <w:gridCol w:w="814"/>
            <w:gridCol w:w="814"/>
            <w:gridCol w:w="814"/>
            <w:gridCol w:w="692"/>
            <w:gridCol w:w="692"/>
            <w:gridCol w:w="692"/>
            <w:gridCol w:w="692"/>
          </w:tblGrid>
        </w:tblGridChange>
      </w:tblGrid>
      <w:tr w:rsidR="008E4B87" w:rsidRPr="00FF6A71" w14:paraId="0E48A1CF" w14:textId="77777777" w:rsidTr="00120CAC">
        <w:trPr>
          <w:trHeight w:val="300"/>
          <w:jc w:val="center"/>
          <w:ins w:id="44414" w:author="pete jones" w:date="2022-01-04T11:19:00Z"/>
          <w:trPrChange w:id="44415" w:author="pete jones" w:date="2022-01-04T11:30:00Z">
            <w:trPr>
              <w:trHeight w:val="300"/>
              <w:jc w:val="center"/>
            </w:trPr>
          </w:trPrChange>
        </w:trPr>
        <w:tc>
          <w:tcPr>
            <w:tcW w:w="814" w:type="dxa"/>
            <w:shd w:val="clear" w:color="auto" w:fill="E7E6E6" w:themeFill="background2"/>
            <w:vAlign w:val="center"/>
            <w:tcPrChange w:id="44416" w:author="pete jones" w:date="2022-01-04T11:30:00Z">
              <w:tcPr>
                <w:tcW w:w="814" w:type="dxa"/>
                <w:shd w:val="clear" w:color="auto" w:fill="E7E6E6" w:themeFill="background2"/>
                <w:vAlign w:val="center"/>
              </w:tcPr>
            </w:tcPrChange>
          </w:tcPr>
          <w:p w14:paraId="31EE0D4A" w14:textId="77777777" w:rsidR="008E4B87" w:rsidRPr="00FF6A71" w:rsidRDefault="008E4B87">
            <w:pPr>
              <w:keepNext/>
              <w:spacing w:before="0" w:after="0" w:line="240" w:lineRule="auto"/>
              <w:jc w:val="center"/>
              <w:rPr>
                <w:ins w:id="44417" w:author="pete jones" w:date="2022-01-04T11:19:00Z"/>
                <w:rFonts w:cstheme="minorHAnsi"/>
                <w:b/>
                <w:bCs/>
              </w:rPr>
              <w:pPrChange w:id="44418" w:author="pete jones" w:date="2022-01-04T11:30:00Z">
                <w:pPr>
                  <w:keepNext/>
                  <w:jc w:val="center"/>
                </w:pPr>
              </w:pPrChange>
            </w:pPr>
            <w:ins w:id="44419" w:author="pete jones" w:date="2022-01-04T11:19:00Z">
              <w:r w:rsidRPr="00FF6A71">
                <w:rPr>
                  <w:rFonts w:cstheme="minorHAnsi"/>
                  <w:b/>
                  <w:bCs/>
                </w:rPr>
                <w:t>scale</w:t>
              </w:r>
            </w:ins>
          </w:p>
        </w:tc>
        <w:tc>
          <w:tcPr>
            <w:tcW w:w="814" w:type="dxa"/>
            <w:shd w:val="clear" w:color="auto" w:fill="E7E6E6" w:themeFill="background2"/>
            <w:noWrap/>
            <w:vAlign w:val="center"/>
            <w:tcPrChange w:id="44420" w:author="pete jones" w:date="2022-01-04T11:30:00Z">
              <w:tcPr>
                <w:tcW w:w="814" w:type="dxa"/>
                <w:shd w:val="clear" w:color="auto" w:fill="E7E6E6" w:themeFill="background2"/>
                <w:noWrap/>
                <w:vAlign w:val="center"/>
              </w:tcPr>
            </w:tcPrChange>
          </w:tcPr>
          <w:p w14:paraId="14809126" w14:textId="77777777" w:rsidR="008E4B87" w:rsidRPr="00FF6A71" w:rsidRDefault="008E4B87">
            <w:pPr>
              <w:keepNext/>
              <w:spacing w:before="0" w:after="0" w:line="240" w:lineRule="auto"/>
              <w:jc w:val="center"/>
              <w:rPr>
                <w:ins w:id="44421" w:author="pete jones" w:date="2022-01-04T11:19:00Z"/>
                <w:rFonts w:cstheme="minorHAnsi"/>
                <w:b/>
                <w:bCs/>
              </w:rPr>
              <w:pPrChange w:id="44422" w:author="pete jones" w:date="2022-01-04T11:30:00Z">
                <w:pPr>
                  <w:keepNext/>
                  <w:jc w:val="center"/>
                </w:pPr>
              </w:pPrChange>
            </w:pPr>
            <w:ins w:id="44423" w:author="pete jones" w:date="2022-01-04T11:19:00Z">
              <w:r w:rsidRPr="00FF6A71">
                <w:rPr>
                  <w:rFonts w:cstheme="minorHAnsi"/>
                  <w:b/>
                  <w:bCs/>
                </w:rPr>
                <w:t>1</w:t>
              </w:r>
            </w:ins>
          </w:p>
        </w:tc>
        <w:tc>
          <w:tcPr>
            <w:tcW w:w="814" w:type="dxa"/>
            <w:shd w:val="clear" w:color="auto" w:fill="E7E6E6" w:themeFill="background2"/>
            <w:noWrap/>
            <w:vAlign w:val="center"/>
            <w:tcPrChange w:id="44424" w:author="pete jones" w:date="2022-01-04T11:30:00Z">
              <w:tcPr>
                <w:tcW w:w="814" w:type="dxa"/>
                <w:shd w:val="clear" w:color="auto" w:fill="E7E6E6" w:themeFill="background2"/>
                <w:noWrap/>
                <w:vAlign w:val="center"/>
              </w:tcPr>
            </w:tcPrChange>
          </w:tcPr>
          <w:p w14:paraId="234D1A4D" w14:textId="77777777" w:rsidR="008E4B87" w:rsidRPr="00FF6A71" w:rsidRDefault="008E4B87">
            <w:pPr>
              <w:keepNext/>
              <w:spacing w:before="0" w:after="0" w:line="240" w:lineRule="auto"/>
              <w:jc w:val="center"/>
              <w:rPr>
                <w:ins w:id="44425" w:author="pete jones" w:date="2022-01-04T11:19:00Z"/>
                <w:rFonts w:cstheme="minorHAnsi"/>
                <w:b/>
                <w:bCs/>
              </w:rPr>
              <w:pPrChange w:id="44426" w:author="pete jones" w:date="2022-01-04T11:30:00Z">
                <w:pPr>
                  <w:keepNext/>
                  <w:jc w:val="center"/>
                </w:pPr>
              </w:pPrChange>
            </w:pPr>
            <w:ins w:id="44427" w:author="pete jones" w:date="2022-01-04T11:19:00Z">
              <w:r w:rsidRPr="00FF6A71">
                <w:rPr>
                  <w:rFonts w:cstheme="minorHAnsi"/>
                  <w:b/>
                  <w:bCs/>
                </w:rPr>
                <w:t>2</w:t>
              </w:r>
            </w:ins>
          </w:p>
        </w:tc>
        <w:tc>
          <w:tcPr>
            <w:tcW w:w="814" w:type="dxa"/>
            <w:shd w:val="clear" w:color="auto" w:fill="E7E6E6" w:themeFill="background2"/>
            <w:noWrap/>
            <w:vAlign w:val="center"/>
            <w:tcPrChange w:id="44428" w:author="pete jones" w:date="2022-01-04T11:30:00Z">
              <w:tcPr>
                <w:tcW w:w="814" w:type="dxa"/>
                <w:shd w:val="clear" w:color="auto" w:fill="E7E6E6" w:themeFill="background2"/>
                <w:noWrap/>
                <w:vAlign w:val="center"/>
              </w:tcPr>
            </w:tcPrChange>
          </w:tcPr>
          <w:p w14:paraId="5FF6B7FD" w14:textId="77777777" w:rsidR="008E4B87" w:rsidRPr="00FF6A71" w:rsidRDefault="008E4B87">
            <w:pPr>
              <w:keepNext/>
              <w:spacing w:before="0" w:after="0" w:line="240" w:lineRule="auto"/>
              <w:jc w:val="center"/>
              <w:rPr>
                <w:ins w:id="44429" w:author="pete jones" w:date="2022-01-04T11:19:00Z"/>
                <w:rFonts w:cstheme="minorHAnsi"/>
                <w:b/>
                <w:bCs/>
              </w:rPr>
              <w:pPrChange w:id="44430" w:author="pete jones" w:date="2022-01-04T11:30:00Z">
                <w:pPr>
                  <w:keepNext/>
                  <w:jc w:val="center"/>
                </w:pPr>
              </w:pPrChange>
            </w:pPr>
            <w:ins w:id="44431" w:author="pete jones" w:date="2022-01-04T11:19:00Z">
              <w:r w:rsidRPr="00FF6A71">
                <w:rPr>
                  <w:rFonts w:cstheme="minorHAnsi"/>
                  <w:b/>
                  <w:bCs/>
                </w:rPr>
                <w:t>3</w:t>
              </w:r>
            </w:ins>
          </w:p>
        </w:tc>
        <w:tc>
          <w:tcPr>
            <w:tcW w:w="692" w:type="dxa"/>
            <w:shd w:val="clear" w:color="auto" w:fill="E7E6E6" w:themeFill="background2"/>
            <w:noWrap/>
            <w:vAlign w:val="center"/>
            <w:tcPrChange w:id="44432" w:author="pete jones" w:date="2022-01-04T11:30:00Z">
              <w:tcPr>
                <w:tcW w:w="692" w:type="dxa"/>
                <w:shd w:val="clear" w:color="auto" w:fill="E7E6E6" w:themeFill="background2"/>
                <w:noWrap/>
                <w:vAlign w:val="center"/>
              </w:tcPr>
            </w:tcPrChange>
          </w:tcPr>
          <w:p w14:paraId="16FD51B5" w14:textId="77777777" w:rsidR="008E4B87" w:rsidRPr="00FF6A71" w:rsidRDefault="008E4B87">
            <w:pPr>
              <w:keepNext/>
              <w:spacing w:before="0" w:after="0" w:line="240" w:lineRule="auto"/>
              <w:jc w:val="center"/>
              <w:rPr>
                <w:ins w:id="44433" w:author="pete jones" w:date="2022-01-04T11:19:00Z"/>
                <w:rFonts w:cstheme="minorHAnsi"/>
                <w:b/>
                <w:bCs/>
              </w:rPr>
              <w:pPrChange w:id="44434" w:author="pete jones" w:date="2022-01-04T11:30:00Z">
                <w:pPr>
                  <w:keepNext/>
                  <w:jc w:val="center"/>
                </w:pPr>
              </w:pPrChange>
            </w:pPr>
            <w:ins w:id="44435" w:author="pete jones" w:date="2022-01-04T11:19:00Z">
              <w:r w:rsidRPr="00FF6A71">
                <w:rPr>
                  <w:rFonts w:cstheme="minorHAnsi"/>
                  <w:b/>
                  <w:bCs/>
                </w:rPr>
                <w:t>4</w:t>
              </w:r>
            </w:ins>
          </w:p>
        </w:tc>
        <w:tc>
          <w:tcPr>
            <w:tcW w:w="692" w:type="dxa"/>
            <w:shd w:val="clear" w:color="auto" w:fill="E7E6E6" w:themeFill="background2"/>
            <w:noWrap/>
            <w:vAlign w:val="center"/>
            <w:tcPrChange w:id="44436" w:author="pete jones" w:date="2022-01-04T11:30:00Z">
              <w:tcPr>
                <w:tcW w:w="692" w:type="dxa"/>
                <w:shd w:val="clear" w:color="auto" w:fill="E7E6E6" w:themeFill="background2"/>
                <w:noWrap/>
                <w:vAlign w:val="center"/>
              </w:tcPr>
            </w:tcPrChange>
          </w:tcPr>
          <w:p w14:paraId="0F345CB5" w14:textId="77777777" w:rsidR="008E4B87" w:rsidRPr="00FF6A71" w:rsidRDefault="008E4B87">
            <w:pPr>
              <w:keepNext/>
              <w:spacing w:before="0" w:after="0" w:line="240" w:lineRule="auto"/>
              <w:jc w:val="center"/>
              <w:rPr>
                <w:ins w:id="44437" w:author="pete jones" w:date="2022-01-04T11:19:00Z"/>
                <w:rFonts w:cstheme="minorHAnsi"/>
                <w:b/>
                <w:bCs/>
              </w:rPr>
              <w:pPrChange w:id="44438" w:author="pete jones" w:date="2022-01-04T11:30:00Z">
                <w:pPr>
                  <w:keepNext/>
                  <w:jc w:val="center"/>
                </w:pPr>
              </w:pPrChange>
            </w:pPr>
            <w:ins w:id="44439" w:author="pete jones" w:date="2022-01-04T11:19:00Z">
              <w:r w:rsidRPr="00FF6A71">
                <w:rPr>
                  <w:rFonts w:cstheme="minorHAnsi"/>
                  <w:b/>
                  <w:bCs/>
                </w:rPr>
                <w:t>5</w:t>
              </w:r>
            </w:ins>
          </w:p>
        </w:tc>
        <w:tc>
          <w:tcPr>
            <w:tcW w:w="692" w:type="dxa"/>
            <w:shd w:val="clear" w:color="auto" w:fill="E7E6E6" w:themeFill="background2"/>
            <w:noWrap/>
            <w:vAlign w:val="center"/>
            <w:tcPrChange w:id="44440" w:author="pete jones" w:date="2022-01-04T11:30:00Z">
              <w:tcPr>
                <w:tcW w:w="692" w:type="dxa"/>
                <w:shd w:val="clear" w:color="auto" w:fill="E7E6E6" w:themeFill="background2"/>
                <w:noWrap/>
                <w:vAlign w:val="center"/>
              </w:tcPr>
            </w:tcPrChange>
          </w:tcPr>
          <w:p w14:paraId="66D537F6" w14:textId="77777777" w:rsidR="008E4B87" w:rsidRPr="00FF6A71" w:rsidRDefault="008E4B87">
            <w:pPr>
              <w:keepNext/>
              <w:spacing w:before="0" w:after="0" w:line="240" w:lineRule="auto"/>
              <w:jc w:val="center"/>
              <w:rPr>
                <w:ins w:id="44441" w:author="pete jones" w:date="2022-01-04T11:19:00Z"/>
                <w:rFonts w:cstheme="minorHAnsi"/>
                <w:b/>
                <w:bCs/>
              </w:rPr>
              <w:pPrChange w:id="44442" w:author="pete jones" w:date="2022-01-04T11:30:00Z">
                <w:pPr>
                  <w:keepNext/>
                  <w:jc w:val="center"/>
                </w:pPr>
              </w:pPrChange>
            </w:pPr>
            <w:ins w:id="44443" w:author="pete jones" w:date="2022-01-04T11:19:00Z">
              <w:r w:rsidRPr="00FF6A71">
                <w:rPr>
                  <w:rFonts w:cstheme="minorHAnsi"/>
                  <w:b/>
                  <w:bCs/>
                </w:rPr>
                <w:t>6</w:t>
              </w:r>
            </w:ins>
          </w:p>
        </w:tc>
        <w:tc>
          <w:tcPr>
            <w:tcW w:w="692" w:type="dxa"/>
            <w:shd w:val="clear" w:color="auto" w:fill="E7E6E6" w:themeFill="background2"/>
            <w:noWrap/>
            <w:vAlign w:val="center"/>
            <w:tcPrChange w:id="44444" w:author="pete jones" w:date="2022-01-04T11:30:00Z">
              <w:tcPr>
                <w:tcW w:w="692" w:type="dxa"/>
                <w:shd w:val="clear" w:color="auto" w:fill="E7E6E6" w:themeFill="background2"/>
                <w:noWrap/>
                <w:vAlign w:val="center"/>
              </w:tcPr>
            </w:tcPrChange>
          </w:tcPr>
          <w:p w14:paraId="1CD0B8A7" w14:textId="77777777" w:rsidR="008E4B87" w:rsidRPr="00FF6A71" w:rsidRDefault="008E4B87">
            <w:pPr>
              <w:keepNext/>
              <w:spacing w:before="0" w:after="0" w:line="240" w:lineRule="auto"/>
              <w:jc w:val="center"/>
              <w:rPr>
                <w:ins w:id="44445" w:author="pete jones" w:date="2022-01-04T11:19:00Z"/>
                <w:rFonts w:cstheme="minorHAnsi"/>
                <w:b/>
                <w:bCs/>
              </w:rPr>
              <w:pPrChange w:id="44446" w:author="pete jones" w:date="2022-01-04T11:30:00Z">
                <w:pPr>
                  <w:keepNext/>
                  <w:jc w:val="center"/>
                </w:pPr>
              </w:pPrChange>
            </w:pPr>
            <w:ins w:id="44447" w:author="pete jones" w:date="2022-01-04T11:19:00Z">
              <w:r w:rsidRPr="00FF6A71">
                <w:rPr>
                  <w:rFonts w:cstheme="minorHAnsi"/>
                  <w:b/>
                  <w:bCs/>
                </w:rPr>
                <w:t>7</w:t>
              </w:r>
            </w:ins>
          </w:p>
        </w:tc>
      </w:tr>
      <w:tr w:rsidR="008E4B87" w:rsidRPr="00FF6A71" w14:paraId="6D82DB02" w14:textId="77777777" w:rsidTr="00120CAC">
        <w:trPr>
          <w:trHeight w:val="300"/>
          <w:jc w:val="center"/>
          <w:ins w:id="44448" w:author="pete jones" w:date="2022-01-04T11:19:00Z"/>
          <w:trPrChange w:id="44449" w:author="pete jones" w:date="2022-01-04T11:30:00Z">
            <w:trPr>
              <w:trHeight w:val="300"/>
              <w:jc w:val="center"/>
            </w:trPr>
          </w:trPrChange>
        </w:trPr>
        <w:tc>
          <w:tcPr>
            <w:tcW w:w="814" w:type="dxa"/>
            <w:vAlign w:val="center"/>
            <w:tcPrChange w:id="44450" w:author="pete jones" w:date="2022-01-04T11:30:00Z">
              <w:tcPr>
                <w:tcW w:w="814" w:type="dxa"/>
                <w:vAlign w:val="center"/>
              </w:tcPr>
            </w:tcPrChange>
          </w:tcPr>
          <w:p w14:paraId="13742C16" w14:textId="77777777" w:rsidR="008E4B87" w:rsidRPr="00FF6A71" w:rsidRDefault="008E4B87">
            <w:pPr>
              <w:keepNext/>
              <w:spacing w:before="0" w:after="0" w:line="240" w:lineRule="auto"/>
              <w:jc w:val="center"/>
              <w:rPr>
                <w:ins w:id="44451" w:author="pete jones" w:date="2022-01-04T11:19:00Z"/>
                <w:rFonts w:cstheme="minorHAnsi"/>
                <w:b/>
                <w:bCs/>
              </w:rPr>
              <w:pPrChange w:id="44452" w:author="pete jones" w:date="2022-01-04T11:30:00Z">
                <w:pPr>
                  <w:keepNext/>
                  <w:jc w:val="center"/>
                </w:pPr>
              </w:pPrChange>
            </w:pPr>
            <w:ins w:id="44453" w:author="pete jones" w:date="2022-01-04T11:19:00Z">
              <w:r w:rsidRPr="00FF6A71">
                <w:rPr>
                  <w:rFonts w:cstheme="minorHAnsi"/>
                  <w:b/>
                  <w:bCs/>
                </w:rPr>
                <w:t>%</w:t>
              </w:r>
            </w:ins>
          </w:p>
        </w:tc>
        <w:tc>
          <w:tcPr>
            <w:tcW w:w="814" w:type="dxa"/>
            <w:shd w:val="clear" w:color="auto" w:fill="auto"/>
            <w:noWrap/>
            <w:vAlign w:val="bottom"/>
            <w:tcPrChange w:id="44454" w:author="pete jones" w:date="2022-01-04T11:30:00Z">
              <w:tcPr>
                <w:tcW w:w="814" w:type="dxa"/>
                <w:tcBorders>
                  <w:top w:val="nil"/>
                  <w:left w:val="nil"/>
                  <w:bottom w:val="nil"/>
                  <w:right w:val="nil"/>
                </w:tcBorders>
                <w:shd w:val="clear" w:color="auto" w:fill="auto"/>
                <w:noWrap/>
                <w:vAlign w:val="bottom"/>
              </w:tcPr>
            </w:tcPrChange>
          </w:tcPr>
          <w:p w14:paraId="6ACC1012" w14:textId="77777777" w:rsidR="008E4B87" w:rsidRPr="00FF6A71" w:rsidRDefault="008E4B87">
            <w:pPr>
              <w:keepNext/>
              <w:spacing w:before="0" w:after="0" w:line="240" w:lineRule="auto"/>
              <w:jc w:val="center"/>
              <w:rPr>
                <w:ins w:id="44455" w:author="pete jones" w:date="2022-01-04T11:19:00Z"/>
                <w:rFonts w:cstheme="minorHAnsi"/>
              </w:rPr>
              <w:pPrChange w:id="44456" w:author="pete jones" w:date="2022-01-04T11:30:00Z">
                <w:pPr>
                  <w:keepNext/>
                  <w:jc w:val="center"/>
                </w:pPr>
              </w:pPrChange>
            </w:pPr>
            <w:ins w:id="44457" w:author="pete jones" w:date="2022-01-04T11:19:00Z">
              <w:r w:rsidRPr="00FF6A71">
                <w:rPr>
                  <w:rFonts w:ascii="Calibri" w:hAnsi="Calibri" w:cs="Calibri"/>
                  <w:color w:val="000000"/>
                  <w:sz w:val="22"/>
                  <w:szCs w:val="22"/>
                </w:rPr>
                <w:t>46%</w:t>
              </w:r>
            </w:ins>
          </w:p>
        </w:tc>
        <w:tc>
          <w:tcPr>
            <w:tcW w:w="814" w:type="dxa"/>
            <w:shd w:val="clear" w:color="auto" w:fill="auto"/>
            <w:noWrap/>
            <w:vAlign w:val="bottom"/>
            <w:tcPrChange w:id="44458" w:author="pete jones" w:date="2022-01-04T11:30:00Z">
              <w:tcPr>
                <w:tcW w:w="814" w:type="dxa"/>
                <w:tcBorders>
                  <w:top w:val="nil"/>
                  <w:left w:val="nil"/>
                  <w:bottom w:val="nil"/>
                  <w:right w:val="nil"/>
                </w:tcBorders>
                <w:shd w:val="clear" w:color="auto" w:fill="auto"/>
                <w:noWrap/>
                <w:vAlign w:val="bottom"/>
              </w:tcPr>
            </w:tcPrChange>
          </w:tcPr>
          <w:p w14:paraId="319178B4" w14:textId="77777777" w:rsidR="008E4B87" w:rsidRPr="00FF6A71" w:rsidRDefault="008E4B87">
            <w:pPr>
              <w:keepNext/>
              <w:spacing w:before="0" w:after="0" w:line="240" w:lineRule="auto"/>
              <w:jc w:val="center"/>
              <w:rPr>
                <w:ins w:id="44459" w:author="pete jones" w:date="2022-01-04T11:19:00Z"/>
                <w:rFonts w:cstheme="minorHAnsi"/>
              </w:rPr>
              <w:pPrChange w:id="44460" w:author="pete jones" w:date="2022-01-04T11:30:00Z">
                <w:pPr>
                  <w:keepNext/>
                  <w:jc w:val="center"/>
                </w:pPr>
              </w:pPrChange>
            </w:pPr>
            <w:ins w:id="44461" w:author="pete jones" w:date="2022-01-04T11:19:00Z">
              <w:r w:rsidRPr="00FF6A71">
                <w:rPr>
                  <w:rFonts w:ascii="Calibri" w:hAnsi="Calibri" w:cs="Calibri"/>
                  <w:color w:val="000000"/>
                  <w:sz w:val="22"/>
                  <w:szCs w:val="22"/>
                </w:rPr>
                <w:t>39%</w:t>
              </w:r>
            </w:ins>
          </w:p>
        </w:tc>
        <w:tc>
          <w:tcPr>
            <w:tcW w:w="814" w:type="dxa"/>
            <w:shd w:val="clear" w:color="auto" w:fill="auto"/>
            <w:noWrap/>
            <w:vAlign w:val="bottom"/>
            <w:tcPrChange w:id="44462" w:author="pete jones" w:date="2022-01-04T11:30:00Z">
              <w:tcPr>
                <w:tcW w:w="814" w:type="dxa"/>
                <w:tcBorders>
                  <w:top w:val="nil"/>
                  <w:left w:val="nil"/>
                  <w:bottom w:val="nil"/>
                  <w:right w:val="nil"/>
                </w:tcBorders>
                <w:shd w:val="clear" w:color="auto" w:fill="auto"/>
                <w:noWrap/>
                <w:vAlign w:val="bottom"/>
              </w:tcPr>
            </w:tcPrChange>
          </w:tcPr>
          <w:p w14:paraId="34D0561A" w14:textId="77777777" w:rsidR="008E4B87" w:rsidRPr="00FF6A71" w:rsidRDefault="008E4B87">
            <w:pPr>
              <w:keepNext/>
              <w:spacing w:before="0" w:after="0" w:line="240" w:lineRule="auto"/>
              <w:jc w:val="center"/>
              <w:rPr>
                <w:ins w:id="44463" w:author="pete jones" w:date="2022-01-04T11:19:00Z"/>
                <w:rFonts w:cstheme="minorHAnsi"/>
              </w:rPr>
              <w:pPrChange w:id="44464" w:author="pete jones" w:date="2022-01-04T11:30:00Z">
                <w:pPr>
                  <w:keepNext/>
                  <w:jc w:val="center"/>
                </w:pPr>
              </w:pPrChange>
            </w:pPr>
            <w:ins w:id="44465"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4466" w:author="pete jones" w:date="2022-01-04T11:30:00Z">
              <w:tcPr>
                <w:tcW w:w="692" w:type="dxa"/>
                <w:tcBorders>
                  <w:top w:val="nil"/>
                  <w:left w:val="nil"/>
                  <w:bottom w:val="nil"/>
                  <w:right w:val="nil"/>
                </w:tcBorders>
                <w:shd w:val="clear" w:color="auto" w:fill="auto"/>
                <w:noWrap/>
                <w:vAlign w:val="bottom"/>
              </w:tcPr>
            </w:tcPrChange>
          </w:tcPr>
          <w:p w14:paraId="3783EC93" w14:textId="77777777" w:rsidR="008E4B87" w:rsidRPr="00FF6A71" w:rsidRDefault="008E4B87">
            <w:pPr>
              <w:keepNext/>
              <w:spacing w:before="0" w:after="0" w:line="240" w:lineRule="auto"/>
              <w:jc w:val="center"/>
              <w:rPr>
                <w:ins w:id="44467" w:author="pete jones" w:date="2022-01-04T11:19:00Z"/>
                <w:rFonts w:cstheme="minorHAnsi"/>
              </w:rPr>
              <w:pPrChange w:id="44468" w:author="pete jones" w:date="2022-01-04T11:30:00Z">
                <w:pPr>
                  <w:keepNext/>
                  <w:jc w:val="center"/>
                </w:pPr>
              </w:pPrChange>
            </w:pPr>
            <w:ins w:id="44469"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4470" w:author="pete jones" w:date="2022-01-04T11:30:00Z">
              <w:tcPr>
                <w:tcW w:w="692" w:type="dxa"/>
                <w:tcBorders>
                  <w:top w:val="nil"/>
                  <w:left w:val="nil"/>
                  <w:bottom w:val="nil"/>
                  <w:right w:val="nil"/>
                </w:tcBorders>
                <w:shd w:val="clear" w:color="auto" w:fill="auto"/>
                <w:noWrap/>
                <w:vAlign w:val="bottom"/>
              </w:tcPr>
            </w:tcPrChange>
          </w:tcPr>
          <w:p w14:paraId="5B17A808" w14:textId="77777777" w:rsidR="008E4B87" w:rsidRPr="00FF6A71" w:rsidRDefault="008E4B87">
            <w:pPr>
              <w:keepNext/>
              <w:spacing w:before="0" w:after="0" w:line="240" w:lineRule="auto"/>
              <w:jc w:val="center"/>
              <w:rPr>
                <w:ins w:id="44471" w:author="pete jones" w:date="2022-01-04T11:19:00Z"/>
                <w:rFonts w:cstheme="minorHAnsi"/>
              </w:rPr>
              <w:pPrChange w:id="44472" w:author="pete jones" w:date="2022-01-04T11:30:00Z">
                <w:pPr>
                  <w:keepNext/>
                  <w:jc w:val="center"/>
                </w:pPr>
              </w:pPrChange>
            </w:pPr>
            <w:ins w:id="4447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474" w:author="pete jones" w:date="2022-01-04T11:30:00Z">
              <w:tcPr>
                <w:tcW w:w="692" w:type="dxa"/>
                <w:tcBorders>
                  <w:top w:val="nil"/>
                  <w:left w:val="nil"/>
                  <w:bottom w:val="nil"/>
                  <w:right w:val="nil"/>
                </w:tcBorders>
                <w:shd w:val="clear" w:color="auto" w:fill="auto"/>
                <w:noWrap/>
                <w:vAlign w:val="bottom"/>
              </w:tcPr>
            </w:tcPrChange>
          </w:tcPr>
          <w:p w14:paraId="35961293" w14:textId="77777777" w:rsidR="008E4B87" w:rsidRPr="00FF6A71" w:rsidRDefault="008E4B87">
            <w:pPr>
              <w:keepNext/>
              <w:spacing w:before="0" w:after="0" w:line="240" w:lineRule="auto"/>
              <w:jc w:val="center"/>
              <w:rPr>
                <w:ins w:id="44475" w:author="pete jones" w:date="2022-01-04T11:19:00Z"/>
                <w:rFonts w:cstheme="minorHAnsi"/>
              </w:rPr>
              <w:pPrChange w:id="44476" w:author="pete jones" w:date="2022-01-04T11:30:00Z">
                <w:pPr>
                  <w:keepNext/>
                  <w:jc w:val="center"/>
                </w:pPr>
              </w:pPrChange>
            </w:pPr>
            <w:ins w:id="4447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478" w:author="pete jones" w:date="2022-01-04T11:30:00Z">
              <w:tcPr>
                <w:tcW w:w="692" w:type="dxa"/>
                <w:tcBorders>
                  <w:top w:val="nil"/>
                  <w:left w:val="nil"/>
                  <w:bottom w:val="nil"/>
                  <w:right w:val="nil"/>
                </w:tcBorders>
                <w:shd w:val="clear" w:color="auto" w:fill="auto"/>
                <w:noWrap/>
                <w:vAlign w:val="bottom"/>
              </w:tcPr>
            </w:tcPrChange>
          </w:tcPr>
          <w:p w14:paraId="595358CF" w14:textId="77777777" w:rsidR="008E4B87" w:rsidRPr="00FF6A71" w:rsidRDefault="008E4B87">
            <w:pPr>
              <w:keepNext/>
              <w:spacing w:before="0" w:after="0" w:line="240" w:lineRule="auto"/>
              <w:jc w:val="center"/>
              <w:rPr>
                <w:ins w:id="44479" w:author="pete jones" w:date="2022-01-04T11:19:00Z"/>
                <w:rFonts w:cstheme="minorHAnsi"/>
              </w:rPr>
              <w:pPrChange w:id="44480" w:author="pete jones" w:date="2022-01-04T11:30:00Z">
                <w:pPr>
                  <w:keepNext/>
                  <w:jc w:val="center"/>
                </w:pPr>
              </w:pPrChange>
            </w:pPr>
            <w:ins w:id="44481" w:author="pete jones" w:date="2022-01-04T11:19:00Z">
              <w:r w:rsidRPr="00FF6A71">
                <w:rPr>
                  <w:rFonts w:ascii="Calibri" w:hAnsi="Calibri" w:cs="Calibri"/>
                  <w:color w:val="000000"/>
                  <w:sz w:val="22"/>
                  <w:szCs w:val="22"/>
                </w:rPr>
                <w:t>0%</w:t>
              </w:r>
            </w:ins>
          </w:p>
        </w:tc>
      </w:tr>
      <w:tr w:rsidR="008E4B87" w:rsidRPr="00FF6A71" w14:paraId="4D2E46AE" w14:textId="77777777" w:rsidTr="00120CAC">
        <w:trPr>
          <w:trHeight w:val="300"/>
          <w:jc w:val="center"/>
          <w:ins w:id="44482" w:author="pete jones" w:date="2022-01-04T11:19:00Z"/>
          <w:trPrChange w:id="44483" w:author="pete jones" w:date="2022-01-04T11:30:00Z">
            <w:trPr>
              <w:trHeight w:val="300"/>
              <w:jc w:val="center"/>
            </w:trPr>
          </w:trPrChange>
        </w:trPr>
        <w:tc>
          <w:tcPr>
            <w:tcW w:w="814" w:type="dxa"/>
            <w:vAlign w:val="center"/>
            <w:tcPrChange w:id="44484" w:author="pete jones" w:date="2022-01-04T11:30:00Z">
              <w:tcPr>
                <w:tcW w:w="814" w:type="dxa"/>
                <w:vAlign w:val="center"/>
              </w:tcPr>
            </w:tcPrChange>
          </w:tcPr>
          <w:p w14:paraId="5018C573" w14:textId="77777777" w:rsidR="008E4B87" w:rsidRPr="00FF6A71" w:rsidRDefault="008E4B87">
            <w:pPr>
              <w:keepNext/>
              <w:spacing w:before="0" w:after="0" w:line="240" w:lineRule="auto"/>
              <w:jc w:val="center"/>
              <w:rPr>
                <w:ins w:id="44485" w:author="pete jones" w:date="2022-01-04T11:19:00Z"/>
                <w:rFonts w:cstheme="minorHAnsi"/>
                <w:b/>
                <w:bCs/>
              </w:rPr>
              <w:pPrChange w:id="44486" w:author="pete jones" w:date="2022-01-04T11:30:00Z">
                <w:pPr>
                  <w:keepNext/>
                  <w:jc w:val="center"/>
                </w:pPr>
              </w:pPrChange>
            </w:pPr>
            <w:ins w:id="44487" w:author="pete jones" w:date="2022-01-04T11:19:00Z">
              <w:r w:rsidRPr="00FF6A71">
                <w:rPr>
                  <w:rFonts w:cstheme="minorHAnsi"/>
                  <w:b/>
                  <w:bCs/>
                </w:rPr>
                <w:t>Count</w:t>
              </w:r>
            </w:ins>
          </w:p>
        </w:tc>
        <w:tc>
          <w:tcPr>
            <w:tcW w:w="814" w:type="dxa"/>
            <w:shd w:val="clear" w:color="auto" w:fill="auto"/>
            <w:noWrap/>
            <w:vAlign w:val="bottom"/>
            <w:tcPrChange w:id="44488" w:author="pete jones" w:date="2022-01-04T11:30:00Z">
              <w:tcPr>
                <w:tcW w:w="814" w:type="dxa"/>
                <w:tcBorders>
                  <w:top w:val="nil"/>
                  <w:left w:val="nil"/>
                  <w:bottom w:val="nil"/>
                  <w:right w:val="nil"/>
                </w:tcBorders>
                <w:shd w:val="clear" w:color="auto" w:fill="auto"/>
                <w:noWrap/>
                <w:vAlign w:val="bottom"/>
              </w:tcPr>
            </w:tcPrChange>
          </w:tcPr>
          <w:p w14:paraId="615BB201" w14:textId="77777777" w:rsidR="008E4B87" w:rsidRPr="00FF6A71" w:rsidRDefault="008E4B87">
            <w:pPr>
              <w:keepNext/>
              <w:spacing w:before="0" w:after="0" w:line="240" w:lineRule="auto"/>
              <w:jc w:val="center"/>
              <w:rPr>
                <w:ins w:id="44489" w:author="pete jones" w:date="2022-01-04T11:19:00Z"/>
                <w:rFonts w:cstheme="minorHAnsi"/>
              </w:rPr>
              <w:pPrChange w:id="44490" w:author="pete jones" w:date="2022-01-04T11:30:00Z">
                <w:pPr>
                  <w:keepNext/>
                  <w:jc w:val="center"/>
                </w:pPr>
              </w:pPrChange>
            </w:pPr>
            <w:ins w:id="44491" w:author="pete jones" w:date="2022-01-04T11:19:00Z">
              <w:r w:rsidRPr="00FF6A71">
                <w:rPr>
                  <w:rFonts w:ascii="Calibri" w:hAnsi="Calibri" w:cs="Calibri"/>
                  <w:color w:val="000000"/>
                  <w:sz w:val="22"/>
                  <w:szCs w:val="22"/>
                </w:rPr>
                <w:t>13</w:t>
              </w:r>
            </w:ins>
          </w:p>
        </w:tc>
        <w:tc>
          <w:tcPr>
            <w:tcW w:w="814" w:type="dxa"/>
            <w:shd w:val="clear" w:color="auto" w:fill="auto"/>
            <w:noWrap/>
            <w:vAlign w:val="bottom"/>
            <w:tcPrChange w:id="44492" w:author="pete jones" w:date="2022-01-04T11:30:00Z">
              <w:tcPr>
                <w:tcW w:w="814" w:type="dxa"/>
                <w:tcBorders>
                  <w:top w:val="nil"/>
                  <w:left w:val="nil"/>
                  <w:bottom w:val="nil"/>
                  <w:right w:val="nil"/>
                </w:tcBorders>
                <w:shd w:val="clear" w:color="auto" w:fill="auto"/>
                <w:noWrap/>
                <w:vAlign w:val="bottom"/>
              </w:tcPr>
            </w:tcPrChange>
          </w:tcPr>
          <w:p w14:paraId="15C8B96A" w14:textId="77777777" w:rsidR="008E4B87" w:rsidRPr="00FF6A71" w:rsidRDefault="008E4B87">
            <w:pPr>
              <w:keepNext/>
              <w:spacing w:before="0" w:after="0" w:line="240" w:lineRule="auto"/>
              <w:jc w:val="center"/>
              <w:rPr>
                <w:ins w:id="44493" w:author="pete jones" w:date="2022-01-04T11:19:00Z"/>
                <w:rFonts w:cstheme="minorHAnsi"/>
              </w:rPr>
              <w:pPrChange w:id="44494" w:author="pete jones" w:date="2022-01-04T11:30:00Z">
                <w:pPr>
                  <w:keepNext/>
                  <w:jc w:val="center"/>
                </w:pPr>
              </w:pPrChange>
            </w:pPr>
            <w:ins w:id="44495"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4496" w:author="pete jones" w:date="2022-01-04T11:30:00Z">
              <w:tcPr>
                <w:tcW w:w="814" w:type="dxa"/>
                <w:tcBorders>
                  <w:top w:val="nil"/>
                  <w:left w:val="nil"/>
                  <w:bottom w:val="nil"/>
                  <w:right w:val="nil"/>
                </w:tcBorders>
                <w:shd w:val="clear" w:color="auto" w:fill="auto"/>
                <w:noWrap/>
                <w:vAlign w:val="bottom"/>
              </w:tcPr>
            </w:tcPrChange>
          </w:tcPr>
          <w:p w14:paraId="507DE44F" w14:textId="77777777" w:rsidR="008E4B87" w:rsidRPr="00FF6A71" w:rsidRDefault="008E4B87">
            <w:pPr>
              <w:keepNext/>
              <w:spacing w:before="0" w:after="0" w:line="240" w:lineRule="auto"/>
              <w:jc w:val="center"/>
              <w:rPr>
                <w:ins w:id="44497" w:author="pete jones" w:date="2022-01-04T11:19:00Z"/>
                <w:rFonts w:cstheme="minorHAnsi"/>
              </w:rPr>
              <w:pPrChange w:id="44498" w:author="pete jones" w:date="2022-01-04T11:30:00Z">
                <w:pPr>
                  <w:keepNext/>
                  <w:jc w:val="center"/>
                </w:pPr>
              </w:pPrChange>
            </w:pPr>
            <w:ins w:id="44499"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4500" w:author="pete jones" w:date="2022-01-04T11:30:00Z">
              <w:tcPr>
                <w:tcW w:w="692" w:type="dxa"/>
                <w:tcBorders>
                  <w:top w:val="nil"/>
                  <w:left w:val="nil"/>
                  <w:bottom w:val="nil"/>
                  <w:right w:val="nil"/>
                </w:tcBorders>
                <w:shd w:val="clear" w:color="auto" w:fill="auto"/>
                <w:noWrap/>
                <w:vAlign w:val="bottom"/>
              </w:tcPr>
            </w:tcPrChange>
          </w:tcPr>
          <w:p w14:paraId="08AC8B83" w14:textId="77777777" w:rsidR="008E4B87" w:rsidRPr="00FF6A71" w:rsidRDefault="008E4B87">
            <w:pPr>
              <w:keepNext/>
              <w:spacing w:before="0" w:after="0" w:line="240" w:lineRule="auto"/>
              <w:jc w:val="center"/>
              <w:rPr>
                <w:ins w:id="44501" w:author="pete jones" w:date="2022-01-04T11:19:00Z"/>
                <w:rFonts w:cstheme="minorHAnsi"/>
              </w:rPr>
              <w:pPrChange w:id="44502" w:author="pete jones" w:date="2022-01-04T11:30:00Z">
                <w:pPr>
                  <w:keepNext/>
                  <w:jc w:val="center"/>
                </w:pPr>
              </w:pPrChange>
            </w:pPr>
            <w:ins w:id="44503"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4504" w:author="pete jones" w:date="2022-01-04T11:30:00Z">
              <w:tcPr>
                <w:tcW w:w="692" w:type="dxa"/>
                <w:tcBorders>
                  <w:top w:val="nil"/>
                  <w:left w:val="nil"/>
                  <w:bottom w:val="nil"/>
                  <w:right w:val="nil"/>
                </w:tcBorders>
                <w:shd w:val="clear" w:color="auto" w:fill="auto"/>
                <w:noWrap/>
                <w:vAlign w:val="bottom"/>
              </w:tcPr>
            </w:tcPrChange>
          </w:tcPr>
          <w:p w14:paraId="5E70C7C7" w14:textId="77777777" w:rsidR="008E4B87" w:rsidRPr="00FF6A71" w:rsidRDefault="008E4B87">
            <w:pPr>
              <w:keepNext/>
              <w:spacing w:before="0" w:after="0" w:line="240" w:lineRule="auto"/>
              <w:jc w:val="center"/>
              <w:rPr>
                <w:ins w:id="44505" w:author="pete jones" w:date="2022-01-04T11:19:00Z"/>
                <w:rFonts w:cstheme="minorHAnsi"/>
              </w:rPr>
              <w:pPrChange w:id="44506" w:author="pete jones" w:date="2022-01-04T11:30:00Z">
                <w:pPr>
                  <w:keepNext/>
                  <w:jc w:val="center"/>
                </w:pPr>
              </w:pPrChange>
            </w:pPr>
            <w:ins w:id="4450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508" w:author="pete jones" w:date="2022-01-04T11:30:00Z">
              <w:tcPr>
                <w:tcW w:w="692" w:type="dxa"/>
                <w:tcBorders>
                  <w:top w:val="nil"/>
                  <w:left w:val="nil"/>
                  <w:bottom w:val="nil"/>
                  <w:right w:val="nil"/>
                </w:tcBorders>
                <w:shd w:val="clear" w:color="auto" w:fill="auto"/>
                <w:noWrap/>
                <w:vAlign w:val="bottom"/>
              </w:tcPr>
            </w:tcPrChange>
          </w:tcPr>
          <w:p w14:paraId="27ACF70F" w14:textId="77777777" w:rsidR="008E4B87" w:rsidRPr="00FF6A71" w:rsidRDefault="008E4B87">
            <w:pPr>
              <w:keepNext/>
              <w:spacing w:before="0" w:after="0" w:line="240" w:lineRule="auto"/>
              <w:jc w:val="center"/>
              <w:rPr>
                <w:ins w:id="44509" w:author="pete jones" w:date="2022-01-04T11:19:00Z"/>
                <w:rFonts w:cstheme="minorHAnsi"/>
              </w:rPr>
              <w:pPrChange w:id="44510" w:author="pete jones" w:date="2022-01-04T11:30:00Z">
                <w:pPr>
                  <w:keepNext/>
                  <w:jc w:val="center"/>
                </w:pPr>
              </w:pPrChange>
            </w:pPr>
            <w:ins w:id="4451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512" w:author="pete jones" w:date="2022-01-04T11:30:00Z">
              <w:tcPr>
                <w:tcW w:w="692" w:type="dxa"/>
                <w:tcBorders>
                  <w:top w:val="nil"/>
                  <w:left w:val="nil"/>
                  <w:bottom w:val="nil"/>
                  <w:right w:val="nil"/>
                </w:tcBorders>
                <w:shd w:val="clear" w:color="auto" w:fill="auto"/>
                <w:noWrap/>
                <w:vAlign w:val="bottom"/>
              </w:tcPr>
            </w:tcPrChange>
          </w:tcPr>
          <w:p w14:paraId="318EC527" w14:textId="77777777" w:rsidR="008E4B87" w:rsidRPr="00FF6A71" w:rsidRDefault="008E4B87">
            <w:pPr>
              <w:keepNext/>
              <w:spacing w:before="0" w:after="0" w:line="240" w:lineRule="auto"/>
              <w:jc w:val="center"/>
              <w:rPr>
                <w:ins w:id="44513" w:author="pete jones" w:date="2022-01-04T11:19:00Z"/>
                <w:rFonts w:cstheme="minorHAnsi"/>
              </w:rPr>
              <w:pPrChange w:id="44514" w:author="pete jones" w:date="2022-01-04T11:30:00Z">
                <w:pPr>
                  <w:keepNext/>
                  <w:jc w:val="center"/>
                </w:pPr>
              </w:pPrChange>
            </w:pPr>
            <w:ins w:id="44515" w:author="pete jones" w:date="2022-01-04T11:19:00Z">
              <w:r w:rsidRPr="00FF6A71">
                <w:rPr>
                  <w:rFonts w:ascii="Calibri" w:hAnsi="Calibri" w:cs="Calibri"/>
                  <w:color w:val="000000"/>
                  <w:sz w:val="22"/>
                  <w:szCs w:val="22"/>
                </w:rPr>
                <w:t>0</w:t>
              </w:r>
            </w:ins>
          </w:p>
        </w:tc>
      </w:tr>
    </w:tbl>
    <w:p w14:paraId="3A97E816" w14:textId="77C77D5C" w:rsidR="008E4B87" w:rsidRPr="00FF6A71" w:rsidRDefault="008E4B87" w:rsidP="008E4B87">
      <w:pPr>
        <w:keepNext/>
        <w:rPr>
          <w:ins w:id="44516" w:author="pete jones" w:date="2022-01-04T11:19:00Z"/>
          <w:rFonts w:cstheme="minorHAnsi"/>
        </w:rPr>
      </w:pPr>
      <w:ins w:id="44517" w:author="pete jones" w:date="2022-01-04T11:19:00Z">
        <w:r w:rsidRPr="00FF6A71">
          <w:rPr>
            <w:rFonts w:cstheme="minorHAnsi"/>
          </w:rPr>
          <w:t>Q2.16 Teachers need to have the opportunity to refresh their skills and knowledge to keep pace with external development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4518" w:author="pete jones" w:date="2022-01-04T11:30: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4519">
          <w:tblGrid>
            <w:gridCol w:w="814"/>
            <w:gridCol w:w="814"/>
            <w:gridCol w:w="814"/>
            <w:gridCol w:w="814"/>
            <w:gridCol w:w="692"/>
            <w:gridCol w:w="692"/>
            <w:gridCol w:w="692"/>
            <w:gridCol w:w="692"/>
          </w:tblGrid>
        </w:tblGridChange>
      </w:tblGrid>
      <w:tr w:rsidR="008E4B87" w:rsidRPr="00FF6A71" w14:paraId="5BC0592F" w14:textId="77777777" w:rsidTr="00120CAC">
        <w:trPr>
          <w:trHeight w:val="300"/>
          <w:jc w:val="center"/>
          <w:ins w:id="44520" w:author="pete jones" w:date="2022-01-04T11:19:00Z"/>
          <w:trPrChange w:id="44521" w:author="pete jones" w:date="2022-01-04T11:30:00Z">
            <w:trPr>
              <w:trHeight w:val="300"/>
              <w:jc w:val="center"/>
            </w:trPr>
          </w:trPrChange>
        </w:trPr>
        <w:tc>
          <w:tcPr>
            <w:tcW w:w="814" w:type="dxa"/>
            <w:shd w:val="clear" w:color="auto" w:fill="E7E6E6" w:themeFill="background2"/>
            <w:vAlign w:val="center"/>
            <w:tcPrChange w:id="44522" w:author="pete jones" w:date="2022-01-04T11:30:00Z">
              <w:tcPr>
                <w:tcW w:w="814" w:type="dxa"/>
                <w:shd w:val="clear" w:color="auto" w:fill="E7E6E6" w:themeFill="background2"/>
                <w:vAlign w:val="center"/>
              </w:tcPr>
            </w:tcPrChange>
          </w:tcPr>
          <w:p w14:paraId="70AF7492" w14:textId="77777777" w:rsidR="008E4B87" w:rsidRPr="00FF6A71" w:rsidRDefault="008E4B87">
            <w:pPr>
              <w:keepNext/>
              <w:spacing w:before="0" w:after="0" w:line="240" w:lineRule="auto"/>
              <w:jc w:val="center"/>
              <w:rPr>
                <w:ins w:id="44523" w:author="pete jones" w:date="2022-01-04T11:19:00Z"/>
                <w:rFonts w:cstheme="minorHAnsi"/>
                <w:b/>
                <w:bCs/>
              </w:rPr>
              <w:pPrChange w:id="44524" w:author="pete jones" w:date="2022-01-04T11:30:00Z">
                <w:pPr>
                  <w:keepNext/>
                  <w:jc w:val="center"/>
                </w:pPr>
              </w:pPrChange>
            </w:pPr>
            <w:ins w:id="44525" w:author="pete jones" w:date="2022-01-04T11:19:00Z">
              <w:r w:rsidRPr="00FF6A71">
                <w:rPr>
                  <w:rFonts w:cstheme="minorHAnsi"/>
                  <w:b/>
                  <w:bCs/>
                </w:rPr>
                <w:t>scale</w:t>
              </w:r>
            </w:ins>
          </w:p>
        </w:tc>
        <w:tc>
          <w:tcPr>
            <w:tcW w:w="814" w:type="dxa"/>
            <w:shd w:val="clear" w:color="auto" w:fill="E7E6E6" w:themeFill="background2"/>
            <w:noWrap/>
            <w:vAlign w:val="center"/>
            <w:tcPrChange w:id="44526" w:author="pete jones" w:date="2022-01-04T11:30:00Z">
              <w:tcPr>
                <w:tcW w:w="814" w:type="dxa"/>
                <w:shd w:val="clear" w:color="auto" w:fill="E7E6E6" w:themeFill="background2"/>
                <w:noWrap/>
                <w:vAlign w:val="center"/>
              </w:tcPr>
            </w:tcPrChange>
          </w:tcPr>
          <w:p w14:paraId="16180A6A" w14:textId="77777777" w:rsidR="008E4B87" w:rsidRPr="00FF6A71" w:rsidRDefault="008E4B87">
            <w:pPr>
              <w:keepNext/>
              <w:spacing w:before="0" w:after="0" w:line="240" w:lineRule="auto"/>
              <w:jc w:val="center"/>
              <w:rPr>
                <w:ins w:id="44527" w:author="pete jones" w:date="2022-01-04T11:19:00Z"/>
                <w:rFonts w:cstheme="minorHAnsi"/>
                <w:b/>
                <w:bCs/>
              </w:rPr>
              <w:pPrChange w:id="44528" w:author="pete jones" w:date="2022-01-04T11:30:00Z">
                <w:pPr>
                  <w:keepNext/>
                  <w:jc w:val="center"/>
                </w:pPr>
              </w:pPrChange>
            </w:pPr>
            <w:ins w:id="44529" w:author="pete jones" w:date="2022-01-04T11:19:00Z">
              <w:r w:rsidRPr="00FF6A71">
                <w:rPr>
                  <w:rFonts w:cstheme="minorHAnsi"/>
                  <w:b/>
                  <w:bCs/>
                </w:rPr>
                <w:t>1</w:t>
              </w:r>
            </w:ins>
          </w:p>
        </w:tc>
        <w:tc>
          <w:tcPr>
            <w:tcW w:w="814" w:type="dxa"/>
            <w:shd w:val="clear" w:color="auto" w:fill="E7E6E6" w:themeFill="background2"/>
            <w:noWrap/>
            <w:vAlign w:val="center"/>
            <w:tcPrChange w:id="44530" w:author="pete jones" w:date="2022-01-04T11:30:00Z">
              <w:tcPr>
                <w:tcW w:w="814" w:type="dxa"/>
                <w:shd w:val="clear" w:color="auto" w:fill="E7E6E6" w:themeFill="background2"/>
                <w:noWrap/>
                <w:vAlign w:val="center"/>
              </w:tcPr>
            </w:tcPrChange>
          </w:tcPr>
          <w:p w14:paraId="33544446" w14:textId="77777777" w:rsidR="008E4B87" w:rsidRPr="00FF6A71" w:rsidRDefault="008E4B87">
            <w:pPr>
              <w:keepNext/>
              <w:spacing w:before="0" w:after="0" w:line="240" w:lineRule="auto"/>
              <w:jc w:val="center"/>
              <w:rPr>
                <w:ins w:id="44531" w:author="pete jones" w:date="2022-01-04T11:19:00Z"/>
                <w:rFonts w:cstheme="minorHAnsi"/>
                <w:b/>
                <w:bCs/>
              </w:rPr>
              <w:pPrChange w:id="44532" w:author="pete jones" w:date="2022-01-04T11:30:00Z">
                <w:pPr>
                  <w:keepNext/>
                  <w:jc w:val="center"/>
                </w:pPr>
              </w:pPrChange>
            </w:pPr>
            <w:ins w:id="44533" w:author="pete jones" w:date="2022-01-04T11:19:00Z">
              <w:r w:rsidRPr="00FF6A71">
                <w:rPr>
                  <w:rFonts w:cstheme="minorHAnsi"/>
                  <w:b/>
                  <w:bCs/>
                </w:rPr>
                <w:t>2</w:t>
              </w:r>
            </w:ins>
          </w:p>
        </w:tc>
        <w:tc>
          <w:tcPr>
            <w:tcW w:w="814" w:type="dxa"/>
            <w:shd w:val="clear" w:color="auto" w:fill="E7E6E6" w:themeFill="background2"/>
            <w:noWrap/>
            <w:vAlign w:val="center"/>
            <w:tcPrChange w:id="44534" w:author="pete jones" w:date="2022-01-04T11:30:00Z">
              <w:tcPr>
                <w:tcW w:w="814" w:type="dxa"/>
                <w:shd w:val="clear" w:color="auto" w:fill="E7E6E6" w:themeFill="background2"/>
                <w:noWrap/>
                <w:vAlign w:val="center"/>
              </w:tcPr>
            </w:tcPrChange>
          </w:tcPr>
          <w:p w14:paraId="42CBFB02" w14:textId="77777777" w:rsidR="008E4B87" w:rsidRPr="00FF6A71" w:rsidRDefault="008E4B87">
            <w:pPr>
              <w:keepNext/>
              <w:spacing w:before="0" w:after="0" w:line="240" w:lineRule="auto"/>
              <w:jc w:val="center"/>
              <w:rPr>
                <w:ins w:id="44535" w:author="pete jones" w:date="2022-01-04T11:19:00Z"/>
                <w:rFonts w:cstheme="minorHAnsi"/>
                <w:b/>
                <w:bCs/>
              </w:rPr>
              <w:pPrChange w:id="44536" w:author="pete jones" w:date="2022-01-04T11:30:00Z">
                <w:pPr>
                  <w:keepNext/>
                  <w:jc w:val="center"/>
                </w:pPr>
              </w:pPrChange>
            </w:pPr>
            <w:ins w:id="44537" w:author="pete jones" w:date="2022-01-04T11:19:00Z">
              <w:r w:rsidRPr="00FF6A71">
                <w:rPr>
                  <w:rFonts w:cstheme="minorHAnsi"/>
                  <w:b/>
                  <w:bCs/>
                </w:rPr>
                <w:t>3</w:t>
              </w:r>
            </w:ins>
          </w:p>
        </w:tc>
        <w:tc>
          <w:tcPr>
            <w:tcW w:w="692" w:type="dxa"/>
            <w:shd w:val="clear" w:color="auto" w:fill="E7E6E6" w:themeFill="background2"/>
            <w:noWrap/>
            <w:vAlign w:val="center"/>
            <w:tcPrChange w:id="44538" w:author="pete jones" w:date="2022-01-04T11:30:00Z">
              <w:tcPr>
                <w:tcW w:w="692" w:type="dxa"/>
                <w:shd w:val="clear" w:color="auto" w:fill="E7E6E6" w:themeFill="background2"/>
                <w:noWrap/>
                <w:vAlign w:val="center"/>
              </w:tcPr>
            </w:tcPrChange>
          </w:tcPr>
          <w:p w14:paraId="266963CE" w14:textId="77777777" w:rsidR="008E4B87" w:rsidRPr="00FF6A71" w:rsidRDefault="008E4B87">
            <w:pPr>
              <w:keepNext/>
              <w:spacing w:before="0" w:after="0" w:line="240" w:lineRule="auto"/>
              <w:jc w:val="center"/>
              <w:rPr>
                <w:ins w:id="44539" w:author="pete jones" w:date="2022-01-04T11:19:00Z"/>
                <w:rFonts w:cstheme="minorHAnsi"/>
                <w:b/>
                <w:bCs/>
              </w:rPr>
              <w:pPrChange w:id="44540" w:author="pete jones" w:date="2022-01-04T11:30:00Z">
                <w:pPr>
                  <w:keepNext/>
                  <w:jc w:val="center"/>
                </w:pPr>
              </w:pPrChange>
            </w:pPr>
            <w:ins w:id="44541" w:author="pete jones" w:date="2022-01-04T11:19:00Z">
              <w:r w:rsidRPr="00FF6A71">
                <w:rPr>
                  <w:rFonts w:cstheme="minorHAnsi"/>
                  <w:b/>
                  <w:bCs/>
                </w:rPr>
                <w:t>4</w:t>
              </w:r>
            </w:ins>
          </w:p>
        </w:tc>
        <w:tc>
          <w:tcPr>
            <w:tcW w:w="692" w:type="dxa"/>
            <w:shd w:val="clear" w:color="auto" w:fill="E7E6E6" w:themeFill="background2"/>
            <w:noWrap/>
            <w:vAlign w:val="center"/>
            <w:tcPrChange w:id="44542" w:author="pete jones" w:date="2022-01-04T11:30:00Z">
              <w:tcPr>
                <w:tcW w:w="692" w:type="dxa"/>
                <w:shd w:val="clear" w:color="auto" w:fill="E7E6E6" w:themeFill="background2"/>
                <w:noWrap/>
                <w:vAlign w:val="center"/>
              </w:tcPr>
            </w:tcPrChange>
          </w:tcPr>
          <w:p w14:paraId="342694C7" w14:textId="77777777" w:rsidR="008E4B87" w:rsidRPr="00FF6A71" w:rsidRDefault="008E4B87">
            <w:pPr>
              <w:keepNext/>
              <w:spacing w:before="0" w:after="0" w:line="240" w:lineRule="auto"/>
              <w:jc w:val="center"/>
              <w:rPr>
                <w:ins w:id="44543" w:author="pete jones" w:date="2022-01-04T11:19:00Z"/>
                <w:rFonts w:cstheme="minorHAnsi"/>
                <w:b/>
                <w:bCs/>
              </w:rPr>
              <w:pPrChange w:id="44544" w:author="pete jones" w:date="2022-01-04T11:30:00Z">
                <w:pPr>
                  <w:keepNext/>
                  <w:jc w:val="center"/>
                </w:pPr>
              </w:pPrChange>
            </w:pPr>
            <w:ins w:id="44545" w:author="pete jones" w:date="2022-01-04T11:19:00Z">
              <w:r w:rsidRPr="00FF6A71">
                <w:rPr>
                  <w:rFonts w:cstheme="minorHAnsi"/>
                  <w:b/>
                  <w:bCs/>
                </w:rPr>
                <w:t>5</w:t>
              </w:r>
            </w:ins>
          </w:p>
        </w:tc>
        <w:tc>
          <w:tcPr>
            <w:tcW w:w="692" w:type="dxa"/>
            <w:shd w:val="clear" w:color="auto" w:fill="E7E6E6" w:themeFill="background2"/>
            <w:noWrap/>
            <w:vAlign w:val="center"/>
            <w:tcPrChange w:id="44546" w:author="pete jones" w:date="2022-01-04T11:30:00Z">
              <w:tcPr>
                <w:tcW w:w="692" w:type="dxa"/>
                <w:shd w:val="clear" w:color="auto" w:fill="E7E6E6" w:themeFill="background2"/>
                <w:noWrap/>
                <w:vAlign w:val="center"/>
              </w:tcPr>
            </w:tcPrChange>
          </w:tcPr>
          <w:p w14:paraId="47265FF3" w14:textId="77777777" w:rsidR="008E4B87" w:rsidRPr="00FF6A71" w:rsidRDefault="008E4B87">
            <w:pPr>
              <w:keepNext/>
              <w:spacing w:before="0" w:after="0" w:line="240" w:lineRule="auto"/>
              <w:jc w:val="center"/>
              <w:rPr>
                <w:ins w:id="44547" w:author="pete jones" w:date="2022-01-04T11:19:00Z"/>
                <w:rFonts w:cstheme="minorHAnsi"/>
                <w:b/>
                <w:bCs/>
              </w:rPr>
              <w:pPrChange w:id="44548" w:author="pete jones" w:date="2022-01-04T11:30:00Z">
                <w:pPr>
                  <w:keepNext/>
                  <w:jc w:val="center"/>
                </w:pPr>
              </w:pPrChange>
            </w:pPr>
            <w:ins w:id="44549" w:author="pete jones" w:date="2022-01-04T11:19:00Z">
              <w:r w:rsidRPr="00FF6A71">
                <w:rPr>
                  <w:rFonts w:cstheme="minorHAnsi"/>
                  <w:b/>
                  <w:bCs/>
                </w:rPr>
                <w:t>6</w:t>
              </w:r>
            </w:ins>
          </w:p>
        </w:tc>
        <w:tc>
          <w:tcPr>
            <w:tcW w:w="692" w:type="dxa"/>
            <w:shd w:val="clear" w:color="auto" w:fill="E7E6E6" w:themeFill="background2"/>
            <w:noWrap/>
            <w:vAlign w:val="center"/>
            <w:tcPrChange w:id="44550" w:author="pete jones" w:date="2022-01-04T11:30:00Z">
              <w:tcPr>
                <w:tcW w:w="692" w:type="dxa"/>
                <w:shd w:val="clear" w:color="auto" w:fill="E7E6E6" w:themeFill="background2"/>
                <w:noWrap/>
                <w:vAlign w:val="center"/>
              </w:tcPr>
            </w:tcPrChange>
          </w:tcPr>
          <w:p w14:paraId="263BB5F6" w14:textId="77777777" w:rsidR="008E4B87" w:rsidRPr="00FF6A71" w:rsidRDefault="008E4B87">
            <w:pPr>
              <w:keepNext/>
              <w:spacing w:before="0" w:after="0" w:line="240" w:lineRule="auto"/>
              <w:jc w:val="center"/>
              <w:rPr>
                <w:ins w:id="44551" w:author="pete jones" w:date="2022-01-04T11:19:00Z"/>
                <w:rFonts w:cstheme="minorHAnsi"/>
                <w:b/>
                <w:bCs/>
              </w:rPr>
              <w:pPrChange w:id="44552" w:author="pete jones" w:date="2022-01-04T11:30:00Z">
                <w:pPr>
                  <w:keepNext/>
                  <w:jc w:val="center"/>
                </w:pPr>
              </w:pPrChange>
            </w:pPr>
            <w:ins w:id="44553" w:author="pete jones" w:date="2022-01-04T11:19:00Z">
              <w:r w:rsidRPr="00FF6A71">
                <w:rPr>
                  <w:rFonts w:cstheme="minorHAnsi"/>
                  <w:b/>
                  <w:bCs/>
                </w:rPr>
                <w:t>7</w:t>
              </w:r>
            </w:ins>
          </w:p>
        </w:tc>
      </w:tr>
      <w:tr w:rsidR="008E4B87" w:rsidRPr="00FF6A71" w14:paraId="5F1F91E4" w14:textId="77777777" w:rsidTr="00120CAC">
        <w:trPr>
          <w:trHeight w:val="300"/>
          <w:jc w:val="center"/>
          <w:ins w:id="44554" w:author="pete jones" w:date="2022-01-04T11:19:00Z"/>
          <w:trPrChange w:id="44555" w:author="pete jones" w:date="2022-01-04T11:30:00Z">
            <w:trPr>
              <w:trHeight w:val="300"/>
              <w:jc w:val="center"/>
            </w:trPr>
          </w:trPrChange>
        </w:trPr>
        <w:tc>
          <w:tcPr>
            <w:tcW w:w="814" w:type="dxa"/>
            <w:vAlign w:val="center"/>
            <w:tcPrChange w:id="44556" w:author="pete jones" w:date="2022-01-04T11:30:00Z">
              <w:tcPr>
                <w:tcW w:w="814" w:type="dxa"/>
                <w:vAlign w:val="center"/>
              </w:tcPr>
            </w:tcPrChange>
          </w:tcPr>
          <w:p w14:paraId="7D2A5077" w14:textId="77777777" w:rsidR="008E4B87" w:rsidRPr="00FF6A71" w:rsidRDefault="008E4B87">
            <w:pPr>
              <w:keepNext/>
              <w:spacing w:before="0" w:after="0" w:line="240" w:lineRule="auto"/>
              <w:jc w:val="center"/>
              <w:rPr>
                <w:ins w:id="44557" w:author="pete jones" w:date="2022-01-04T11:19:00Z"/>
                <w:rFonts w:cstheme="minorHAnsi"/>
                <w:b/>
                <w:bCs/>
              </w:rPr>
              <w:pPrChange w:id="44558" w:author="pete jones" w:date="2022-01-04T11:30:00Z">
                <w:pPr>
                  <w:keepNext/>
                  <w:jc w:val="center"/>
                </w:pPr>
              </w:pPrChange>
            </w:pPr>
            <w:ins w:id="44559" w:author="pete jones" w:date="2022-01-04T11:19:00Z">
              <w:r w:rsidRPr="00FF6A71">
                <w:rPr>
                  <w:rFonts w:cstheme="minorHAnsi"/>
                  <w:b/>
                  <w:bCs/>
                </w:rPr>
                <w:t>%</w:t>
              </w:r>
            </w:ins>
          </w:p>
        </w:tc>
        <w:tc>
          <w:tcPr>
            <w:tcW w:w="814" w:type="dxa"/>
            <w:shd w:val="clear" w:color="auto" w:fill="auto"/>
            <w:noWrap/>
            <w:vAlign w:val="bottom"/>
            <w:tcPrChange w:id="44560" w:author="pete jones" w:date="2022-01-04T11:30:00Z">
              <w:tcPr>
                <w:tcW w:w="814" w:type="dxa"/>
                <w:tcBorders>
                  <w:top w:val="nil"/>
                  <w:left w:val="nil"/>
                  <w:bottom w:val="nil"/>
                  <w:right w:val="nil"/>
                </w:tcBorders>
                <w:shd w:val="clear" w:color="auto" w:fill="auto"/>
                <w:noWrap/>
                <w:vAlign w:val="bottom"/>
              </w:tcPr>
            </w:tcPrChange>
          </w:tcPr>
          <w:p w14:paraId="5B5DD0C0" w14:textId="77777777" w:rsidR="008E4B87" w:rsidRPr="00FF6A71" w:rsidRDefault="008E4B87">
            <w:pPr>
              <w:keepNext/>
              <w:spacing w:before="0" w:after="0" w:line="240" w:lineRule="auto"/>
              <w:jc w:val="center"/>
              <w:rPr>
                <w:ins w:id="44561" w:author="pete jones" w:date="2022-01-04T11:19:00Z"/>
                <w:rFonts w:cstheme="minorHAnsi"/>
              </w:rPr>
              <w:pPrChange w:id="44562" w:author="pete jones" w:date="2022-01-04T11:30:00Z">
                <w:pPr>
                  <w:keepNext/>
                  <w:jc w:val="center"/>
                </w:pPr>
              </w:pPrChange>
            </w:pPr>
            <w:ins w:id="44563" w:author="pete jones" w:date="2022-01-04T11:19:00Z">
              <w:r w:rsidRPr="00FF6A71">
                <w:rPr>
                  <w:rFonts w:ascii="Calibri" w:hAnsi="Calibri" w:cs="Calibri"/>
                  <w:color w:val="000000"/>
                  <w:sz w:val="22"/>
                  <w:szCs w:val="22"/>
                </w:rPr>
                <w:t>64%</w:t>
              </w:r>
            </w:ins>
          </w:p>
        </w:tc>
        <w:tc>
          <w:tcPr>
            <w:tcW w:w="814" w:type="dxa"/>
            <w:shd w:val="clear" w:color="auto" w:fill="auto"/>
            <w:noWrap/>
            <w:vAlign w:val="bottom"/>
            <w:tcPrChange w:id="44564" w:author="pete jones" w:date="2022-01-04T11:30:00Z">
              <w:tcPr>
                <w:tcW w:w="814" w:type="dxa"/>
                <w:tcBorders>
                  <w:top w:val="nil"/>
                  <w:left w:val="nil"/>
                  <w:bottom w:val="nil"/>
                  <w:right w:val="nil"/>
                </w:tcBorders>
                <w:shd w:val="clear" w:color="auto" w:fill="auto"/>
                <w:noWrap/>
                <w:vAlign w:val="bottom"/>
              </w:tcPr>
            </w:tcPrChange>
          </w:tcPr>
          <w:p w14:paraId="391E48C4" w14:textId="77777777" w:rsidR="008E4B87" w:rsidRPr="00FF6A71" w:rsidRDefault="008E4B87">
            <w:pPr>
              <w:keepNext/>
              <w:spacing w:before="0" w:after="0" w:line="240" w:lineRule="auto"/>
              <w:jc w:val="center"/>
              <w:rPr>
                <w:ins w:id="44565" w:author="pete jones" w:date="2022-01-04T11:19:00Z"/>
                <w:rFonts w:cstheme="minorHAnsi"/>
              </w:rPr>
              <w:pPrChange w:id="44566" w:author="pete jones" w:date="2022-01-04T11:30:00Z">
                <w:pPr>
                  <w:keepNext/>
                  <w:jc w:val="center"/>
                </w:pPr>
              </w:pPrChange>
            </w:pPr>
            <w:ins w:id="44567" w:author="pete jones" w:date="2022-01-04T11:19:00Z">
              <w:r w:rsidRPr="00FF6A71">
                <w:rPr>
                  <w:rFonts w:ascii="Calibri" w:hAnsi="Calibri" w:cs="Calibri"/>
                  <w:color w:val="000000"/>
                  <w:sz w:val="22"/>
                  <w:szCs w:val="22"/>
                </w:rPr>
                <w:t>32%</w:t>
              </w:r>
            </w:ins>
          </w:p>
        </w:tc>
        <w:tc>
          <w:tcPr>
            <w:tcW w:w="814" w:type="dxa"/>
            <w:shd w:val="clear" w:color="auto" w:fill="auto"/>
            <w:noWrap/>
            <w:vAlign w:val="bottom"/>
            <w:tcPrChange w:id="44568" w:author="pete jones" w:date="2022-01-04T11:30:00Z">
              <w:tcPr>
                <w:tcW w:w="814" w:type="dxa"/>
                <w:tcBorders>
                  <w:top w:val="nil"/>
                  <w:left w:val="nil"/>
                  <w:bottom w:val="nil"/>
                  <w:right w:val="nil"/>
                </w:tcBorders>
                <w:shd w:val="clear" w:color="auto" w:fill="auto"/>
                <w:noWrap/>
                <w:vAlign w:val="bottom"/>
              </w:tcPr>
            </w:tcPrChange>
          </w:tcPr>
          <w:p w14:paraId="59DA5A13" w14:textId="77777777" w:rsidR="008E4B87" w:rsidRPr="00FF6A71" w:rsidRDefault="008E4B87">
            <w:pPr>
              <w:keepNext/>
              <w:spacing w:before="0" w:after="0" w:line="240" w:lineRule="auto"/>
              <w:jc w:val="center"/>
              <w:rPr>
                <w:ins w:id="44569" w:author="pete jones" w:date="2022-01-04T11:19:00Z"/>
                <w:rFonts w:cstheme="minorHAnsi"/>
              </w:rPr>
              <w:pPrChange w:id="44570" w:author="pete jones" w:date="2022-01-04T11:30:00Z">
                <w:pPr>
                  <w:keepNext/>
                  <w:jc w:val="center"/>
                </w:pPr>
              </w:pPrChange>
            </w:pPr>
            <w:ins w:id="44571"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4572" w:author="pete jones" w:date="2022-01-04T11:30:00Z">
              <w:tcPr>
                <w:tcW w:w="692" w:type="dxa"/>
                <w:tcBorders>
                  <w:top w:val="nil"/>
                  <w:left w:val="nil"/>
                  <w:bottom w:val="nil"/>
                  <w:right w:val="nil"/>
                </w:tcBorders>
                <w:shd w:val="clear" w:color="auto" w:fill="auto"/>
                <w:noWrap/>
                <w:vAlign w:val="bottom"/>
              </w:tcPr>
            </w:tcPrChange>
          </w:tcPr>
          <w:p w14:paraId="28BE60B2" w14:textId="77777777" w:rsidR="008E4B87" w:rsidRPr="00FF6A71" w:rsidRDefault="008E4B87">
            <w:pPr>
              <w:keepNext/>
              <w:spacing w:before="0" w:after="0" w:line="240" w:lineRule="auto"/>
              <w:jc w:val="center"/>
              <w:rPr>
                <w:ins w:id="44573" w:author="pete jones" w:date="2022-01-04T11:19:00Z"/>
                <w:rFonts w:cstheme="minorHAnsi"/>
              </w:rPr>
              <w:pPrChange w:id="44574" w:author="pete jones" w:date="2022-01-04T11:30:00Z">
                <w:pPr>
                  <w:keepNext/>
                  <w:jc w:val="center"/>
                </w:pPr>
              </w:pPrChange>
            </w:pPr>
            <w:ins w:id="44575"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576" w:author="pete jones" w:date="2022-01-04T11:30:00Z">
              <w:tcPr>
                <w:tcW w:w="692" w:type="dxa"/>
                <w:tcBorders>
                  <w:top w:val="nil"/>
                  <w:left w:val="nil"/>
                  <w:bottom w:val="nil"/>
                  <w:right w:val="nil"/>
                </w:tcBorders>
                <w:shd w:val="clear" w:color="auto" w:fill="auto"/>
                <w:noWrap/>
                <w:vAlign w:val="bottom"/>
              </w:tcPr>
            </w:tcPrChange>
          </w:tcPr>
          <w:p w14:paraId="2A9065AE" w14:textId="77777777" w:rsidR="008E4B87" w:rsidRPr="00FF6A71" w:rsidRDefault="008E4B87">
            <w:pPr>
              <w:keepNext/>
              <w:spacing w:before="0" w:after="0" w:line="240" w:lineRule="auto"/>
              <w:jc w:val="center"/>
              <w:rPr>
                <w:ins w:id="44577" w:author="pete jones" w:date="2022-01-04T11:19:00Z"/>
                <w:rFonts w:cstheme="minorHAnsi"/>
              </w:rPr>
              <w:pPrChange w:id="44578" w:author="pete jones" w:date="2022-01-04T11:30:00Z">
                <w:pPr>
                  <w:keepNext/>
                  <w:jc w:val="center"/>
                </w:pPr>
              </w:pPrChange>
            </w:pPr>
            <w:ins w:id="44579"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580" w:author="pete jones" w:date="2022-01-04T11:30:00Z">
              <w:tcPr>
                <w:tcW w:w="692" w:type="dxa"/>
                <w:tcBorders>
                  <w:top w:val="nil"/>
                  <w:left w:val="nil"/>
                  <w:bottom w:val="nil"/>
                  <w:right w:val="nil"/>
                </w:tcBorders>
                <w:shd w:val="clear" w:color="auto" w:fill="auto"/>
                <w:noWrap/>
                <w:vAlign w:val="bottom"/>
              </w:tcPr>
            </w:tcPrChange>
          </w:tcPr>
          <w:p w14:paraId="009995F6" w14:textId="77777777" w:rsidR="008E4B87" w:rsidRPr="00FF6A71" w:rsidRDefault="008E4B87">
            <w:pPr>
              <w:keepNext/>
              <w:spacing w:before="0" w:after="0" w:line="240" w:lineRule="auto"/>
              <w:jc w:val="center"/>
              <w:rPr>
                <w:ins w:id="44581" w:author="pete jones" w:date="2022-01-04T11:19:00Z"/>
                <w:rFonts w:cstheme="minorHAnsi"/>
              </w:rPr>
              <w:pPrChange w:id="44582" w:author="pete jones" w:date="2022-01-04T11:30:00Z">
                <w:pPr>
                  <w:keepNext/>
                  <w:jc w:val="center"/>
                </w:pPr>
              </w:pPrChange>
            </w:pPr>
            <w:ins w:id="4458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584" w:author="pete jones" w:date="2022-01-04T11:30:00Z">
              <w:tcPr>
                <w:tcW w:w="692" w:type="dxa"/>
                <w:tcBorders>
                  <w:top w:val="nil"/>
                  <w:left w:val="nil"/>
                  <w:bottom w:val="nil"/>
                  <w:right w:val="nil"/>
                </w:tcBorders>
                <w:shd w:val="clear" w:color="auto" w:fill="auto"/>
                <w:noWrap/>
                <w:vAlign w:val="bottom"/>
              </w:tcPr>
            </w:tcPrChange>
          </w:tcPr>
          <w:p w14:paraId="1F1AB85D" w14:textId="77777777" w:rsidR="008E4B87" w:rsidRPr="00FF6A71" w:rsidRDefault="008E4B87">
            <w:pPr>
              <w:keepNext/>
              <w:spacing w:before="0" w:after="0" w:line="240" w:lineRule="auto"/>
              <w:jc w:val="center"/>
              <w:rPr>
                <w:ins w:id="44585" w:author="pete jones" w:date="2022-01-04T11:19:00Z"/>
                <w:rFonts w:cstheme="minorHAnsi"/>
              </w:rPr>
              <w:pPrChange w:id="44586" w:author="pete jones" w:date="2022-01-04T11:30:00Z">
                <w:pPr>
                  <w:keepNext/>
                  <w:jc w:val="center"/>
                </w:pPr>
              </w:pPrChange>
            </w:pPr>
            <w:ins w:id="44587" w:author="pete jones" w:date="2022-01-04T11:19:00Z">
              <w:r w:rsidRPr="00FF6A71">
                <w:rPr>
                  <w:rFonts w:ascii="Calibri" w:hAnsi="Calibri" w:cs="Calibri"/>
                  <w:color w:val="000000"/>
                  <w:sz w:val="22"/>
                  <w:szCs w:val="22"/>
                </w:rPr>
                <w:t>0%</w:t>
              </w:r>
            </w:ins>
          </w:p>
        </w:tc>
      </w:tr>
      <w:tr w:rsidR="008E4B87" w:rsidRPr="00FF6A71" w14:paraId="5AD24B66" w14:textId="77777777" w:rsidTr="00120CAC">
        <w:trPr>
          <w:trHeight w:val="300"/>
          <w:jc w:val="center"/>
          <w:ins w:id="44588" w:author="pete jones" w:date="2022-01-04T11:19:00Z"/>
          <w:trPrChange w:id="44589" w:author="pete jones" w:date="2022-01-04T11:30:00Z">
            <w:trPr>
              <w:trHeight w:val="300"/>
              <w:jc w:val="center"/>
            </w:trPr>
          </w:trPrChange>
        </w:trPr>
        <w:tc>
          <w:tcPr>
            <w:tcW w:w="814" w:type="dxa"/>
            <w:vAlign w:val="center"/>
            <w:tcPrChange w:id="44590" w:author="pete jones" w:date="2022-01-04T11:30:00Z">
              <w:tcPr>
                <w:tcW w:w="814" w:type="dxa"/>
                <w:vAlign w:val="center"/>
              </w:tcPr>
            </w:tcPrChange>
          </w:tcPr>
          <w:p w14:paraId="592CAF75" w14:textId="77777777" w:rsidR="008E4B87" w:rsidRPr="00FF6A71" w:rsidRDefault="008E4B87">
            <w:pPr>
              <w:keepNext/>
              <w:spacing w:before="0" w:after="0" w:line="240" w:lineRule="auto"/>
              <w:jc w:val="center"/>
              <w:rPr>
                <w:ins w:id="44591" w:author="pete jones" w:date="2022-01-04T11:19:00Z"/>
                <w:rFonts w:cstheme="minorHAnsi"/>
                <w:b/>
                <w:bCs/>
              </w:rPr>
              <w:pPrChange w:id="44592" w:author="pete jones" w:date="2022-01-04T11:30:00Z">
                <w:pPr>
                  <w:keepNext/>
                  <w:jc w:val="center"/>
                </w:pPr>
              </w:pPrChange>
            </w:pPr>
            <w:ins w:id="44593" w:author="pete jones" w:date="2022-01-04T11:19:00Z">
              <w:r w:rsidRPr="00FF6A71">
                <w:rPr>
                  <w:rFonts w:cstheme="minorHAnsi"/>
                  <w:b/>
                  <w:bCs/>
                </w:rPr>
                <w:t>Count</w:t>
              </w:r>
            </w:ins>
          </w:p>
        </w:tc>
        <w:tc>
          <w:tcPr>
            <w:tcW w:w="814" w:type="dxa"/>
            <w:shd w:val="clear" w:color="auto" w:fill="auto"/>
            <w:noWrap/>
            <w:vAlign w:val="bottom"/>
            <w:tcPrChange w:id="44594" w:author="pete jones" w:date="2022-01-04T11:30:00Z">
              <w:tcPr>
                <w:tcW w:w="814" w:type="dxa"/>
                <w:tcBorders>
                  <w:top w:val="nil"/>
                  <w:left w:val="nil"/>
                  <w:bottom w:val="nil"/>
                  <w:right w:val="nil"/>
                </w:tcBorders>
                <w:shd w:val="clear" w:color="auto" w:fill="auto"/>
                <w:noWrap/>
                <w:vAlign w:val="bottom"/>
              </w:tcPr>
            </w:tcPrChange>
          </w:tcPr>
          <w:p w14:paraId="2253F293" w14:textId="77777777" w:rsidR="008E4B87" w:rsidRPr="00FF6A71" w:rsidRDefault="008E4B87">
            <w:pPr>
              <w:keepNext/>
              <w:spacing w:before="0" w:after="0" w:line="240" w:lineRule="auto"/>
              <w:jc w:val="center"/>
              <w:rPr>
                <w:ins w:id="44595" w:author="pete jones" w:date="2022-01-04T11:19:00Z"/>
                <w:rFonts w:cstheme="minorHAnsi"/>
              </w:rPr>
              <w:pPrChange w:id="44596" w:author="pete jones" w:date="2022-01-04T11:30:00Z">
                <w:pPr>
                  <w:keepNext/>
                  <w:jc w:val="center"/>
                </w:pPr>
              </w:pPrChange>
            </w:pPr>
            <w:ins w:id="44597" w:author="pete jones" w:date="2022-01-04T11:19:00Z">
              <w:r w:rsidRPr="00FF6A71">
                <w:rPr>
                  <w:rFonts w:ascii="Calibri" w:hAnsi="Calibri" w:cs="Calibri"/>
                  <w:color w:val="000000"/>
                  <w:sz w:val="22"/>
                  <w:szCs w:val="22"/>
                </w:rPr>
                <w:t>18</w:t>
              </w:r>
            </w:ins>
          </w:p>
        </w:tc>
        <w:tc>
          <w:tcPr>
            <w:tcW w:w="814" w:type="dxa"/>
            <w:shd w:val="clear" w:color="auto" w:fill="auto"/>
            <w:noWrap/>
            <w:vAlign w:val="bottom"/>
            <w:tcPrChange w:id="44598" w:author="pete jones" w:date="2022-01-04T11:30:00Z">
              <w:tcPr>
                <w:tcW w:w="814" w:type="dxa"/>
                <w:tcBorders>
                  <w:top w:val="nil"/>
                  <w:left w:val="nil"/>
                  <w:bottom w:val="nil"/>
                  <w:right w:val="nil"/>
                </w:tcBorders>
                <w:shd w:val="clear" w:color="auto" w:fill="auto"/>
                <w:noWrap/>
                <w:vAlign w:val="bottom"/>
              </w:tcPr>
            </w:tcPrChange>
          </w:tcPr>
          <w:p w14:paraId="098DA76E" w14:textId="77777777" w:rsidR="008E4B87" w:rsidRPr="00FF6A71" w:rsidRDefault="008E4B87">
            <w:pPr>
              <w:keepNext/>
              <w:spacing w:before="0" w:after="0" w:line="240" w:lineRule="auto"/>
              <w:jc w:val="center"/>
              <w:rPr>
                <w:ins w:id="44599" w:author="pete jones" w:date="2022-01-04T11:19:00Z"/>
                <w:rFonts w:cstheme="minorHAnsi"/>
              </w:rPr>
              <w:pPrChange w:id="44600" w:author="pete jones" w:date="2022-01-04T11:30:00Z">
                <w:pPr>
                  <w:keepNext/>
                  <w:jc w:val="center"/>
                </w:pPr>
              </w:pPrChange>
            </w:pPr>
            <w:ins w:id="44601" w:author="pete jones" w:date="2022-01-04T11:19:00Z">
              <w:r w:rsidRPr="00FF6A71">
                <w:rPr>
                  <w:rFonts w:ascii="Calibri" w:hAnsi="Calibri" w:cs="Calibri"/>
                  <w:color w:val="000000"/>
                  <w:sz w:val="22"/>
                  <w:szCs w:val="22"/>
                </w:rPr>
                <w:t>9</w:t>
              </w:r>
            </w:ins>
          </w:p>
        </w:tc>
        <w:tc>
          <w:tcPr>
            <w:tcW w:w="814" w:type="dxa"/>
            <w:shd w:val="clear" w:color="auto" w:fill="auto"/>
            <w:noWrap/>
            <w:vAlign w:val="bottom"/>
            <w:tcPrChange w:id="44602" w:author="pete jones" w:date="2022-01-04T11:30:00Z">
              <w:tcPr>
                <w:tcW w:w="814" w:type="dxa"/>
                <w:tcBorders>
                  <w:top w:val="nil"/>
                  <w:left w:val="nil"/>
                  <w:bottom w:val="nil"/>
                  <w:right w:val="nil"/>
                </w:tcBorders>
                <w:shd w:val="clear" w:color="auto" w:fill="auto"/>
                <w:noWrap/>
                <w:vAlign w:val="bottom"/>
              </w:tcPr>
            </w:tcPrChange>
          </w:tcPr>
          <w:p w14:paraId="1A5CD904" w14:textId="77777777" w:rsidR="008E4B87" w:rsidRPr="00FF6A71" w:rsidRDefault="008E4B87">
            <w:pPr>
              <w:keepNext/>
              <w:spacing w:before="0" w:after="0" w:line="240" w:lineRule="auto"/>
              <w:jc w:val="center"/>
              <w:rPr>
                <w:ins w:id="44603" w:author="pete jones" w:date="2022-01-04T11:19:00Z"/>
                <w:rFonts w:cstheme="minorHAnsi"/>
              </w:rPr>
              <w:pPrChange w:id="44604" w:author="pete jones" w:date="2022-01-04T11:30:00Z">
                <w:pPr>
                  <w:keepNext/>
                  <w:jc w:val="center"/>
                </w:pPr>
              </w:pPrChange>
            </w:pPr>
            <w:ins w:id="44605"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4606" w:author="pete jones" w:date="2022-01-04T11:30:00Z">
              <w:tcPr>
                <w:tcW w:w="692" w:type="dxa"/>
                <w:tcBorders>
                  <w:top w:val="nil"/>
                  <w:left w:val="nil"/>
                  <w:bottom w:val="nil"/>
                  <w:right w:val="nil"/>
                </w:tcBorders>
                <w:shd w:val="clear" w:color="auto" w:fill="auto"/>
                <w:noWrap/>
                <w:vAlign w:val="bottom"/>
              </w:tcPr>
            </w:tcPrChange>
          </w:tcPr>
          <w:p w14:paraId="76FE2ED0" w14:textId="77777777" w:rsidR="008E4B87" w:rsidRPr="00FF6A71" w:rsidRDefault="008E4B87">
            <w:pPr>
              <w:keepNext/>
              <w:spacing w:before="0" w:after="0" w:line="240" w:lineRule="auto"/>
              <w:jc w:val="center"/>
              <w:rPr>
                <w:ins w:id="44607" w:author="pete jones" w:date="2022-01-04T11:19:00Z"/>
                <w:rFonts w:cstheme="minorHAnsi"/>
              </w:rPr>
              <w:pPrChange w:id="44608" w:author="pete jones" w:date="2022-01-04T11:30:00Z">
                <w:pPr>
                  <w:keepNext/>
                  <w:jc w:val="center"/>
                </w:pPr>
              </w:pPrChange>
            </w:pPr>
            <w:ins w:id="44609"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610" w:author="pete jones" w:date="2022-01-04T11:30:00Z">
              <w:tcPr>
                <w:tcW w:w="692" w:type="dxa"/>
                <w:tcBorders>
                  <w:top w:val="nil"/>
                  <w:left w:val="nil"/>
                  <w:bottom w:val="nil"/>
                  <w:right w:val="nil"/>
                </w:tcBorders>
                <w:shd w:val="clear" w:color="auto" w:fill="auto"/>
                <w:noWrap/>
                <w:vAlign w:val="bottom"/>
              </w:tcPr>
            </w:tcPrChange>
          </w:tcPr>
          <w:p w14:paraId="1056E2E4" w14:textId="77777777" w:rsidR="008E4B87" w:rsidRPr="00FF6A71" w:rsidRDefault="008E4B87">
            <w:pPr>
              <w:keepNext/>
              <w:spacing w:before="0" w:after="0" w:line="240" w:lineRule="auto"/>
              <w:jc w:val="center"/>
              <w:rPr>
                <w:ins w:id="44611" w:author="pete jones" w:date="2022-01-04T11:19:00Z"/>
                <w:rFonts w:cstheme="minorHAnsi"/>
              </w:rPr>
              <w:pPrChange w:id="44612" w:author="pete jones" w:date="2022-01-04T11:30:00Z">
                <w:pPr>
                  <w:keepNext/>
                  <w:jc w:val="center"/>
                </w:pPr>
              </w:pPrChange>
            </w:pPr>
            <w:ins w:id="4461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614" w:author="pete jones" w:date="2022-01-04T11:30:00Z">
              <w:tcPr>
                <w:tcW w:w="692" w:type="dxa"/>
                <w:tcBorders>
                  <w:top w:val="nil"/>
                  <w:left w:val="nil"/>
                  <w:bottom w:val="nil"/>
                  <w:right w:val="nil"/>
                </w:tcBorders>
                <w:shd w:val="clear" w:color="auto" w:fill="auto"/>
                <w:noWrap/>
                <w:vAlign w:val="bottom"/>
              </w:tcPr>
            </w:tcPrChange>
          </w:tcPr>
          <w:p w14:paraId="704B0C15" w14:textId="77777777" w:rsidR="008E4B87" w:rsidRPr="00FF6A71" w:rsidRDefault="008E4B87">
            <w:pPr>
              <w:keepNext/>
              <w:spacing w:before="0" w:after="0" w:line="240" w:lineRule="auto"/>
              <w:jc w:val="center"/>
              <w:rPr>
                <w:ins w:id="44615" w:author="pete jones" w:date="2022-01-04T11:19:00Z"/>
                <w:rFonts w:cstheme="minorHAnsi"/>
              </w:rPr>
              <w:pPrChange w:id="44616" w:author="pete jones" w:date="2022-01-04T11:30:00Z">
                <w:pPr>
                  <w:keepNext/>
                  <w:jc w:val="center"/>
                </w:pPr>
              </w:pPrChange>
            </w:pPr>
            <w:ins w:id="4461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618" w:author="pete jones" w:date="2022-01-04T11:30:00Z">
              <w:tcPr>
                <w:tcW w:w="692" w:type="dxa"/>
                <w:tcBorders>
                  <w:top w:val="nil"/>
                  <w:left w:val="nil"/>
                  <w:bottom w:val="nil"/>
                  <w:right w:val="nil"/>
                </w:tcBorders>
                <w:shd w:val="clear" w:color="auto" w:fill="auto"/>
                <w:noWrap/>
                <w:vAlign w:val="bottom"/>
              </w:tcPr>
            </w:tcPrChange>
          </w:tcPr>
          <w:p w14:paraId="0A1B77DF" w14:textId="77777777" w:rsidR="008E4B87" w:rsidRPr="00FF6A71" w:rsidRDefault="008E4B87">
            <w:pPr>
              <w:keepNext/>
              <w:spacing w:before="0" w:after="0" w:line="240" w:lineRule="auto"/>
              <w:jc w:val="center"/>
              <w:rPr>
                <w:ins w:id="44619" w:author="pete jones" w:date="2022-01-04T11:19:00Z"/>
                <w:rFonts w:cstheme="minorHAnsi"/>
              </w:rPr>
              <w:pPrChange w:id="44620" w:author="pete jones" w:date="2022-01-04T11:30:00Z">
                <w:pPr>
                  <w:keepNext/>
                  <w:jc w:val="center"/>
                </w:pPr>
              </w:pPrChange>
            </w:pPr>
            <w:ins w:id="44621" w:author="pete jones" w:date="2022-01-04T11:19:00Z">
              <w:r w:rsidRPr="00FF6A71">
                <w:rPr>
                  <w:rFonts w:ascii="Calibri" w:hAnsi="Calibri" w:cs="Calibri"/>
                  <w:color w:val="000000"/>
                  <w:sz w:val="22"/>
                  <w:szCs w:val="22"/>
                </w:rPr>
                <w:t>0</w:t>
              </w:r>
            </w:ins>
          </w:p>
        </w:tc>
      </w:tr>
    </w:tbl>
    <w:p w14:paraId="2A9B5593" w14:textId="04228E9F" w:rsidR="008E4B87" w:rsidRPr="00FF6A71" w:rsidRDefault="008E4B87" w:rsidP="008E4B87">
      <w:pPr>
        <w:keepNext/>
        <w:rPr>
          <w:ins w:id="44622" w:author="pete jones" w:date="2022-01-04T11:19:00Z"/>
          <w:rFonts w:cstheme="minorHAnsi"/>
        </w:rPr>
      </w:pPr>
      <w:ins w:id="44623" w:author="pete jones" w:date="2022-01-04T11:19:00Z">
        <w:r w:rsidRPr="00FF6A71">
          <w:rPr>
            <w:rFonts w:cstheme="minorHAnsi"/>
          </w:rPr>
          <w:t xml:space="preserve">Q2.17 The use of technology should be embedded across the educational experience to mirror </w:t>
        </w:r>
      </w:ins>
      <w:ins w:id="44624" w:author="pete jones" w:date="2022-03-30T12:07:00Z">
        <w:r w:rsidR="006E7D7D">
          <w:rPr>
            <w:rFonts w:cstheme="minorHAnsi"/>
          </w:rPr>
          <w:t>how</w:t>
        </w:r>
      </w:ins>
      <w:ins w:id="44625" w:author="pete jones" w:date="2022-01-04T11:19:00Z">
        <w:r w:rsidRPr="00FF6A71">
          <w:rPr>
            <w:rFonts w:cstheme="minorHAnsi"/>
          </w:rPr>
          <w:t xml:space="preserve"> technology is now relevant to all sectors and career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4626" w:author="pete jones" w:date="2022-01-04T11:30: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4627">
          <w:tblGrid>
            <w:gridCol w:w="814"/>
            <w:gridCol w:w="814"/>
            <w:gridCol w:w="814"/>
            <w:gridCol w:w="814"/>
            <w:gridCol w:w="692"/>
            <w:gridCol w:w="692"/>
            <w:gridCol w:w="692"/>
            <w:gridCol w:w="692"/>
          </w:tblGrid>
        </w:tblGridChange>
      </w:tblGrid>
      <w:tr w:rsidR="008E4B87" w:rsidRPr="00FF6A71" w14:paraId="6B2181C5" w14:textId="77777777" w:rsidTr="00120CAC">
        <w:trPr>
          <w:trHeight w:val="300"/>
          <w:jc w:val="center"/>
          <w:ins w:id="44628" w:author="pete jones" w:date="2022-01-04T11:19:00Z"/>
          <w:trPrChange w:id="44629" w:author="pete jones" w:date="2022-01-04T11:30:00Z">
            <w:trPr>
              <w:trHeight w:val="300"/>
              <w:jc w:val="center"/>
            </w:trPr>
          </w:trPrChange>
        </w:trPr>
        <w:tc>
          <w:tcPr>
            <w:tcW w:w="814" w:type="dxa"/>
            <w:shd w:val="clear" w:color="auto" w:fill="E7E6E6" w:themeFill="background2"/>
            <w:vAlign w:val="center"/>
            <w:tcPrChange w:id="44630" w:author="pete jones" w:date="2022-01-04T11:30:00Z">
              <w:tcPr>
                <w:tcW w:w="814" w:type="dxa"/>
                <w:shd w:val="clear" w:color="auto" w:fill="E7E6E6" w:themeFill="background2"/>
                <w:vAlign w:val="center"/>
              </w:tcPr>
            </w:tcPrChange>
          </w:tcPr>
          <w:p w14:paraId="242EBCEC" w14:textId="77777777" w:rsidR="008E4B87" w:rsidRPr="00FF6A71" w:rsidRDefault="008E4B87">
            <w:pPr>
              <w:keepNext/>
              <w:spacing w:before="0" w:after="0" w:line="240" w:lineRule="auto"/>
              <w:jc w:val="center"/>
              <w:rPr>
                <w:ins w:id="44631" w:author="pete jones" w:date="2022-01-04T11:19:00Z"/>
                <w:rFonts w:cstheme="minorHAnsi"/>
                <w:b/>
                <w:bCs/>
              </w:rPr>
              <w:pPrChange w:id="44632" w:author="pete jones" w:date="2022-01-04T11:30:00Z">
                <w:pPr>
                  <w:keepNext/>
                  <w:jc w:val="center"/>
                </w:pPr>
              </w:pPrChange>
            </w:pPr>
            <w:ins w:id="44633" w:author="pete jones" w:date="2022-01-04T11:19:00Z">
              <w:r w:rsidRPr="00FF6A71">
                <w:rPr>
                  <w:rFonts w:cstheme="minorHAnsi"/>
                  <w:b/>
                  <w:bCs/>
                </w:rPr>
                <w:t>scale</w:t>
              </w:r>
            </w:ins>
          </w:p>
        </w:tc>
        <w:tc>
          <w:tcPr>
            <w:tcW w:w="814" w:type="dxa"/>
            <w:shd w:val="clear" w:color="auto" w:fill="E7E6E6" w:themeFill="background2"/>
            <w:noWrap/>
            <w:vAlign w:val="center"/>
            <w:tcPrChange w:id="44634" w:author="pete jones" w:date="2022-01-04T11:30:00Z">
              <w:tcPr>
                <w:tcW w:w="814" w:type="dxa"/>
                <w:shd w:val="clear" w:color="auto" w:fill="E7E6E6" w:themeFill="background2"/>
                <w:noWrap/>
                <w:vAlign w:val="center"/>
              </w:tcPr>
            </w:tcPrChange>
          </w:tcPr>
          <w:p w14:paraId="30127F61" w14:textId="77777777" w:rsidR="008E4B87" w:rsidRPr="00FF6A71" w:rsidRDefault="008E4B87">
            <w:pPr>
              <w:keepNext/>
              <w:spacing w:before="0" w:after="0" w:line="240" w:lineRule="auto"/>
              <w:jc w:val="center"/>
              <w:rPr>
                <w:ins w:id="44635" w:author="pete jones" w:date="2022-01-04T11:19:00Z"/>
                <w:rFonts w:cstheme="minorHAnsi"/>
                <w:b/>
                <w:bCs/>
              </w:rPr>
              <w:pPrChange w:id="44636" w:author="pete jones" w:date="2022-01-04T11:30:00Z">
                <w:pPr>
                  <w:keepNext/>
                  <w:jc w:val="center"/>
                </w:pPr>
              </w:pPrChange>
            </w:pPr>
            <w:ins w:id="44637" w:author="pete jones" w:date="2022-01-04T11:19:00Z">
              <w:r w:rsidRPr="00FF6A71">
                <w:rPr>
                  <w:rFonts w:cstheme="minorHAnsi"/>
                  <w:b/>
                  <w:bCs/>
                </w:rPr>
                <w:t>1</w:t>
              </w:r>
            </w:ins>
          </w:p>
        </w:tc>
        <w:tc>
          <w:tcPr>
            <w:tcW w:w="814" w:type="dxa"/>
            <w:shd w:val="clear" w:color="auto" w:fill="E7E6E6" w:themeFill="background2"/>
            <w:noWrap/>
            <w:vAlign w:val="center"/>
            <w:tcPrChange w:id="44638" w:author="pete jones" w:date="2022-01-04T11:30:00Z">
              <w:tcPr>
                <w:tcW w:w="814" w:type="dxa"/>
                <w:shd w:val="clear" w:color="auto" w:fill="E7E6E6" w:themeFill="background2"/>
                <w:noWrap/>
                <w:vAlign w:val="center"/>
              </w:tcPr>
            </w:tcPrChange>
          </w:tcPr>
          <w:p w14:paraId="50AD7751" w14:textId="77777777" w:rsidR="008E4B87" w:rsidRPr="00FF6A71" w:rsidRDefault="008E4B87">
            <w:pPr>
              <w:keepNext/>
              <w:spacing w:before="0" w:after="0" w:line="240" w:lineRule="auto"/>
              <w:jc w:val="center"/>
              <w:rPr>
                <w:ins w:id="44639" w:author="pete jones" w:date="2022-01-04T11:19:00Z"/>
                <w:rFonts w:cstheme="minorHAnsi"/>
                <w:b/>
                <w:bCs/>
              </w:rPr>
              <w:pPrChange w:id="44640" w:author="pete jones" w:date="2022-01-04T11:30:00Z">
                <w:pPr>
                  <w:keepNext/>
                  <w:jc w:val="center"/>
                </w:pPr>
              </w:pPrChange>
            </w:pPr>
            <w:ins w:id="44641" w:author="pete jones" w:date="2022-01-04T11:19:00Z">
              <w:r w:rsidRPr="00FF6A71">
                <w:rPr>
                  <w:rFonts w:cstheme="minorHAnsi"/>
                  <w:b/>
                  <w:bCs/>
                </w:rPr>
                <w:t>2</w:t>
              </w:r>
            </w:ins>
          </w:p>
        </w:tc>
        <w:tc>
          <w:tcPr>
            <w:tcW w:w="814" w:type="dxa"/>
            <w:shd w:val="clear" w:color="auto" w:fill="E7E6E6" w:themeFill="background2"/>
            <w:noWrap/>
            <w:vAlign w:val="center"/>
            <w:tcPrChange w:id="44642" w:author="pete jones" w:date="2022-01-04T11:30:00Z">
              <w:tcPr>
                <w:tcW w:w="814" w:type="dxa"/>
                <w:shd w:val="clear" w:color="auto" w:fill="E7E6E6" w:themeFill="background2"/>
                <w:noWrap/>
                <w:vAlign w:val="center"/>
              </w:tcPr>
            </w:tcPrChange>
          </w:tcPr>
          <w:p w14:paraId="29C7386B" w14:textId="77777777" w:rsidR="008E4B87" w:rsidRPr="00FF6A71" w:rsidRDefault="008E4B87">
            <w:pPr>
              <w:keepNext/>
              <w:spacing w:before="0" w:after="0" w:line="240" w:lineRule="auto"/>
              <w:jc w:val="center"/>
              <w:rPr>
                <w:ins w:id="44643" w:author="pete jones" w:date="2022-01-04T11:19:00Z"/>
                <w:rFonts w:cstheme="minorHAnsi"/>
                <w:b/>
                <w:bCs/>
              </w:rPr>
              <w:pPrChange w:id="44644" w:author="pete jones" w:date="2022-01-04T11:30:00Z">
                <w:pPr>
                  <w:keepNext/>
                  <w:jc w:val="center"/>
                </w:pPr>
              </w:pPrChange>
            </w:pPr>
            <w:ins w:id="44645" w:author="pete jones" w:date="2022-01-04T11:19:00Z">
              <w:r w:rsidRPr="00FF6A71">
                <w:rPr>
                  <w:rFonts w:cstheme="minorHAnsi"/>
                  <w:b/>
                  <w:bCs/>
                </w:rPr>
                <w:t>3</w:t>
              </w:r>
            </w:ins>
          </w:p>
        </w:tc>
        <w:tc>
          <w:tcPr>
            <w:tcW w:w="692" w:type="dxa"/>
            <w:shd w:val="clear" w:color="auto" w:fill="E7E6E6" w:themeFill="background2"/>
            <w:noWrap/>
            <w:vAlign w:val="center"/>
            <w:tcPrChange w:id="44646" w:author="pete jones" w:date="2022-01-04T11:30:00Z">
              <w:tcPr>
                <w:tcW w:w="692" w:type="dxa"/>
                <w:shd w:val="clear" w:color="auto" w:fill="E7E6E6" w:themeFill="background2"/>
                <w:noWrap/>
                <w:vAlign w:val="center"/>
              </w:tcPr>
            </w:tcPrChange>
          </w:tcPr>
          <w:p w14:paraId="5ACC1A1D" w14:textId="77777777" w:rsidR="008E4B87" w:rsidRPr="00FF6A71" w:rsidRDefault="008E4B87">
            <w:pPr>
              <w:keepNext/>
              <w:spacing w:before="0" w:after="0" w:line="240" w:lineRule="auto"/>
              <w:jc w:val="center"/>
              <w:rPr>
                <w:ins w:id="44647" w:author="pete jones" w:date="2022-01-04T11:19:00Z"/>
                <w:rFonts w:cstheme="minorHAnsi"/>
                <w:b/>
                <w:bCs/>
              </w:rPr>
              <w:pPrChange w:id="44648" w:author="pete jones" w:date="2022-01-04T11:30:00Z">
                <w:pPr>
                  <w:keepNext/>
                  <w:jc w:val="center"/>
                </w:pPr>
              </w:pPrChange>
            </w:pPr>
            <w:ins w:id="44649" w:author="pete jones" w:date="2022-01-04T11:19:00Z">
              <w:r w:rsidRPr="00FF6A71">
                <w:rPr>
                  <w:rFonts w:cstheme="minorHAnsi"/>
                  <w:b/>
                  <w:bCs/>
                </w:rPr>
                <w:t>4</w:t>
              </w:r>
            </w:ins>
          </w:p>
        </w:tc>
        <w:tc>
          <w:tcPr>
            <w:tcW w:w="692" w:type="dxa"/>
            <w:shd w:val="clear" w:color="auto" w:fill="E7E6E6" w:themeFill="background2"/>
            <w:noWrap/>
            <w:vAlign w:val="center"/>
            <w:tcPrChange w:id="44650" w:author="pete jones" w:date="2022-01-04T11:30:00Z">
              <w:tcPr>
                <w:tcW w:w="692" w:type="dxa"/>
                <w:shd w:val="clear" w:color="auto" w:fill="E7E6E6" w:themeFill="background2"/>
                <w:noWrap/>
                <w:vAlign w:val="center"/>
              </w:tcPr>
            </w:tcPrChange>
          </w:tcPr>
          <w:p w14:paraId="6312C20B" w14:textId="77777777" w:rsidR="008E4B87" w:rsidRPr="00FF6A71" w:rsidRDefault="008E4B87">
            <w:pPr>
              <w:keepNext/>
              <w:spacing w:before="0" w:after="0" w:line="240" w:lineRule="auto"/>
              <w:jc w:val="center"/>
              <w:rPr>
                <w:ins w:id="44651" w:author="pete jones" w:date="2022-01-04T11:19:00Z"/>
                <w:rFonts w:cstheme="minorHAnsi"/>
                <w:b/>
                <w:bCs/>
              </w:rPr>
              <w:pPrChange w:id="44652" w:author="pete jones" w:date="2022-01-04T11:30:00Z">
                <w:pPr>
                  <w:keepNext/>
                  <w:jc w:val="center"/>
                </w:pPr>
              </w:pPrChange>
            </w:pPr>
            <w:ins w:id="44653" w:author="pete jones" w:date="2022-01-04T11:19:00Z">
              <w:r w:rsidRPr="00FF6A71">
                <w:rPr>
                  <w:rFonts w:cstheme="minorHAnsi"/>
                  <w:b/>
                  <w:bCs/>
                </w:rPr>
                <w:t>5</w:t>
              </w:r>
            </w:ins>
          </w:p>
        </w:tc>
        <w:tc>
          <w:tcPr>
            <w:tcW w:w="692" w:type="dxa"/>
            <w:shd w:val="clear" w:color="auto" w:fill="E7E6E6" w:themeFill="background2"/>
            <w:noWrap/>
            <w:vAlign w:val="center"/>
            <w:tcPrChange w:id="44654" w:author="pete jones" w:date="2022-01-04T11:30:00Z">
              <w:tcPr>
                <w:tcW w:w="692" w:type="dxa"/>
                <w:shd w:val="clear" w:color="auto" w:fill="E7E6E6" w:themeFill="background2"/>
                <w:noWrap/>
                <w:vAlign w:val="center"/>
              </w:tcPr>
            </w:tcPrChange>
          </w:tcPr>
          <w:p w14:paraId="61AB1555" w14:textId="77777777" w:rsidR="008E4B87" w:rsidRPr="00FF6A71" w:rsidRDefault="008E4B87">
            <w:pPr>
              <w:keepNext/>
              <w:spacing w:before="0" w:after="0" w:line="240" w:lineRule="auto"/>
              <w:jc w:val="center"/>
              <w:rPr>
                <w:ins w:id="44655" w:author="pete jones" w:date="2022-01-04T11:19:00Z"/>
                <w:rFonts w:cstheme="minorHAnsi"/>
                <w:b/>
                <w:bCs/>
              </w:rPr>
              <w:pPrChange w:id="44656" w:author="pete jones" w:date="2022-01-04T11:30:00Z">
                <w:pPr>
                  <w:keepNext/>
                  <w:jc w:val="center"/>
                </w:pPr>
              </w:pPrChange>
            </w:pPr>
            <w:ins w:id="44657" w:author="pete jones" w:date="2022-01-04T11:19:00Z">
              <w:r w:rsidRPr="00FF6A71">
                <w:rPr>
                  <w:rFonts w:cstheme="minorHAnsi"/>
                  <w:b/>
                  <w:bCs/>
                </w:rPr>
                <w:t>6</w:t>
              </w:r>
            </w:ins>
          </w:p>
        </w:tc>
        <w:tc>
          <w:tcPr>
            <w:tcW w:w="692" w:type="dxa"/>
            <w:shd w:val="clear" w:color="auto" w:fill="E7E6E6" w:themeFill="background2"/>
            <w:noWrap/>
            <w:vAlign w:val="center"/>
            <w:tcPrChange w:id="44658" w:author="pete jones" w:date="2022-01-04T11:30:00Z">
              <w:tcPr>
                <w:tcW w:w="692" w:type="dxa"/>
                <w:shd w:val="clear" w:color="auto" w:fill="E7E6E6" w:themeFill="background2"/>
                <w:noWrap/>
                <w:vAlign w:val="center"/>
              </w:tcPr>
            </w:tcPrChange>
          </w:tcPr>
          <w:p w14:paraId="7B5E48F3" w14:textId="77777777" w:rsidR="008E4B87" w:rsidRPr="00FF6A71" w:rsidRDefault="008E4B87">
            <w:pPr>
              <w:keepNext/>
              <w:spacing w:before="0" w:after="0" w:line="240" w:lineRule="auto"/>
              <w:jc w:val="center"/>
              <w:rPr>
                <w:ins w:id="44659" w:author="pete jones" w:date="2022-01-04T11:19:00Z"/>
                <w:rFonts w:cstheme="minorHAnsi"/>
                <w:b/>
                <w:bCs/>
              </w:rPr>
              <w:pPrChange w:id="44660" w:author="pete jones" w:date="2022-01-04T11:30:00Z">
                <w:pPr>
                  <w:keepNext/>
                  <w:jc w:val="center"/>
                </w:pPr>
              </w:pPrChange>
            </w:pPr>
            <w:ins w:id="44661" w:author="pete jones" w:date="2022-01-04T11:19:00Z">
              <w:r w:rsidRPr="00FF6A71">
                <w:rPr>
                  <w:rFonts w:cstheme="minorHAnsi"/>
                  <w:b/>
                  <w:bCs/>
                </w:rPr>
                <w:t>7</w:t>
              </w:r>
            </w:ins>
          </w:p>
        </w:tc>
      </w:tr>
      <w:tr w:rsidR="008E4B87" w:rsidRPr="00FF6A71" w14:paraId="00B231CD" w14:textId="77777777" w:rsidTr="00120CAC">
        <w:trPr>
          <w:trHeight w:val="300"/>
          <w:jc w:val="center"/>
          <w:ins w:id="44662" w:author="pete jones" w:date="2022-01-04T11:19:00Z"/>
          <w:trPrChange w:id="44663" w:author="pete jones" w:date="2022-01-04T11:30:00Z">
            <w:trPr>
              <w:trHeight w:val="300"/>
              <w:jc w:val="center"/>
            </w:trPr>
          </w:trPrChange>
        </w:trPr>
        <w:tc>
          <w:tcPr>
            <w:tcW w:w="814" w:type="dxa"/>
            <w:vAlign w:val="center"/>
            <w:tcPrChange w:id="44664" w:author="pete jones" w:date="2022-01-04T11:30:00Z">
              <w:tcPr>
                <w:tcW w:w="814" w:type="dxa"/>
                <w:vAlign w:val="center"/>
              </w:tcPr>
            </w:tcPrChange>
          </w:tcPr>
          <w:p w14:paraId="7F7C4731" w14:textId="77777777" w:rsidR="008E4B87" w:rsidRPr="00FF6A71" w:rsidRDefault="008E4B87">
            <w:pPr>
              <w:keepNext/>
              <w:spacing w:before="0" w:after="0" w:line="240" w:lineRule="auto"/>
              <w:jc w:val="center"/>
              <w:rPr>
                <w:ins w:id="44665" w:author="pete jones" w:date="2022-01-04T11:19:00Z"/>
                <w:rFonts w:cstheme="minorHAnsi"/>
                <w:b/>
                <w:bCs/>
              </w:rPr>
              <w:pPrChange w:id="44666" w:author="pete jones" w:date="2022-01-04T11:30:00Z">
                <w:pPr>
                  <w:keepNext/>
                  <w:jc w:val="center"/>
                </w:pPr>
              </w:pPrChange>
            </w:pPr>
            <w:ins w:id="44667" w:author="pete jones" w:date="2022-01-04T11:19:00Z">
              <w:r w:rsidRPr="00FF6A71">
                <w:rPr>
                  <w:rFonts w:cstheme="minorHAnsi"/>
                  <w:b/>
                  <w:bCs/>
                </w:rPr>
                <w:t>%</w:t>
              </w:r>
            </w:ins>
          </w:p>
        </w:tc>
        <w:tc>
          <w:tcPr>
            <w:tcW w:w="814" w:type="dxa"/>
            <w:shd w:val="clear" w:color="auto" w:fill="auto"/>
            <w:noWrap/>
            <w:vAlign w:val="bottom"/>
            <w:tcPrChange w:id="44668" w:author="pete jones" w:date="2022-01-04T11:30:00Z">
              <w:tcPr>
                <w:tcW w:w="814" w:type="dxa"/>
                <w:tcBorders>
                  <w:top w:val="nil"/>
                  <w:left w:val="nil"/>
                  <w:bottom w:val="nil"/>
                  <w:right w:val="nil"/>
                </w:tcBorders>
                <w:shd w:val="clear" w:color="auto" w:fill="auto"/>
                <w:noWrap/>
                <w:vAlign w:val="bottom"/>
              </w:tcPr>
            </w:tcPrChange>
          </w:tcPr>
          <w:p w14:paraId="5DC420E7" w14:textId="77777777" w:rsidR="008E4B87" w:rsidRPr="00FF6A71" w:rsidRDefault="008E4B87">
            <w:pPr>
              <w:keepNext/>
              <w:spacing w:before="0" w:after="0" w:line="240" w:lineRule="auto"/>
              <w:jc w:val="center"/>
              <w:rPr>
                <w:ins w:id="44669" w:author="pete jones" w:date="2022-01-04T11:19:00Z"/>
                <w:rFonts w:cstheme="minorHAnsi"/>
              </w:rPr>
              <w:pPrChange w:id="44670" w:author="pete jones" w:date="2022-01-04T11:30:00Z">
                <w:pPr>
                  <w:keepNext/>
                  <w:jc w:val="center"/>
                </w:pPr>
              </w:pPrChange>
            </w:pPr>
            <w:ins w:id="44671" w:author="pete jones" w:date="2022-01-04T11:19:00Z">
              <w:r w:rsidRPr="00FF6A71">
                <w:rPr>
                  <w:rFonts w:ascii="Calibri" w:hAnsi="Calibri" w:cs="Calibri"/>
                  <w:color w:val="000000"/>
                  <w:sz w:val="22"/>
                  <w:szCs w:val="22"/>
                </w:rPr>
                <w:t>43%</w:t>
              </w:r>
            </w:ins>
          </w:p>
        </w:tc>
        <w:tc>
          <w:tcPr>
            <w:tcW w:w="814" w:type="dxa"/>
            <w:shd w:val="clear" w:color="auto" w:fill="auto"/>
            <w:noWrap/>
            <w:vAlign w:val="bottom"/>
            <w:tcPrChange w:id="44672" w:author="pete jones" w:date="2022-01-04T11:30:00Z">
              <w:tcPr>
                <w:tcW w:w="814" w:type="dxa"/>
                <w:tcBorders>
                  <w:top w:val="nil"/>
                  <w:left w:val="nil"/>
                  <w:bottom w:val="nil"/>
                  <w:right w:val="nil"/>
                </w:tcBorders>
                <w:shd w:val="clear" w:color="auto" w:fill="auto"/>
                <w:noWrap/>
                <w:vAlign w:val="bottom"/>
              </w:tcPr>
            </w:tcPrChange>
          </w:tcPr>
          <w:p w14:paraId="482F32BB" w14:textId="77777777" w:rsidR="008E4B87" w:rsidRPr="00FF6A71" w:rsidRDefault="008E4B87">
            <w:pPr>
              <w:keepNext/>
              <w:spacing w:before="0" w:after="0" w:line="240" w:lineRule="auto"/>
              <w:jc w:val="center"/>
              <w:rPr>
                <w:ins w:id="44673" w:author="pete jones" w:date="2022-01-04T11:19:00Z"/>
                <w:rFonts w:cstheme="minorHAnsi"/>
              </w:rPr>
              <w:pPrChange w:id="44674" w:author="pete jones" w:date="2022-01-04T11:30:00Z">
                <w:pPr>
                  <w:keepNext/>
                  <w:jc w:val="center"/>
                </w:pPr>
              </w:pPrChange>
            </w:pPr>
            <w:ins w:id="44675" w:author="pete jones" w:date="2022-01-04T11:19:00Z">
              <w:r w:rsidRPr="00FF6A71">
                <w:rPr>
                  <w:rFonts w:ascii="Calibri" w:hAnsi="Calibri" w:cs="Calibri"/>
                  <w:color w:val="000000"/>
                  <w:sz w:val="22"/>
                  <w:szCs w:val="22"/>
                </w:rPr>
                <w:t>39%</w:t>
              </w:r>
            </w:ins>
          </w:p>
        </w:tc>
        <w:tc>
          <w:tcPr>
            <w:tcW w:w="814" w:type="dxa"/>
            <w:shd w:val="clear" w:color="auto" w:fill="auto"/>
            <w:noWrap/>
            <w:vAlign w:val="bottom"/>
            <w:tcPrChange w:id="44676" w:author="pete jones" w:date="2022-01-04T11:30:00Z">
              <w:tcPr>
                <w:tcW w:w="814" w:type="dxa"/>
                <w:tcBorders>
                  <w:top w:val="nil"/>
                  <w:left w:val="nil"/>
                  <w:bottom w:val="nil"/>
                  <w:right w:val="nil"/>
                </w:tcBorders>
                <w:shd w:val="clear" w:color="auto" w:fill="auto"/>
                <w:noWrap/>
                <w:vAlign w:val="bottom"/>
              </w:tcPr>
            </w:tcPrChange>
          </w:tcPr>
          <w:p w14:paraId="55BA1097" w14:textId="77777777" w:rsidR="008E4B87" w:rsidRPr="00FF6A71" w:rsidRDefault="008E4B87">
            <w:pPr>
              <w:keepNext/>
              <w:spacing w:before="0" w:after="0" w:line="240" w:lineRule="auto"/>
              <w:jc w:val="center"/>
              <w:rPr>
                <w:ins w:id="44677" w:author="pete jones" w:date="2022-01-04T11:19:00Z"/>
                <w:rFonts w:cstheme="minorHAnsi"/>
              </w:rPr>
              <w:pPrChange w:id="44678" w:author="pete jones" w:date="2022-01-04T11:30:00Z">
                <w:pPr>
                  <w:keepNext/>
                  <w:jc w:val="center"/>
                </w:pPr>
              </w:pPrChange>
            </w:pPr>
            <w:ins w:id="44679" w:author="pete jones" w:date="2022-01-04T11:19:00Z">
              <w:r w:rsidRPr="00FF6A71">
                <w:rPr>
                  <w:rFonts w:ascii="Calibri" w:hAnsi="Calibri" w:cs="Calibri"/>
                  <w:color w:val="000000"/>
                  <w:sz w:val="22"/>
                  <w:szCs w:val="22"/>
                </w:rPr>
                <w:t>14%</w:t>
              </w:r>
            </w:ins>
          </w:p>
        </w:tc>
        <w:tc>
          <w:tcPr>
            <w:tcW w:w="692" w:type="dxa"/>
            <w:shd w:val="clear" w:color="auto" w:fill="auto"/>
            <w:noWrap/>
            <w:vAlign w:val="bottom"/>
            <w:tcPrChange w:id="44680" w:author="pete jones" w:date="2022-01-04T11:30:00Z">
              <w:tcPr>
                <w:tcW w:w="692" w:type="dxa"/>
                <w:tcBorders>
                  <w:top w:val="nil"/>
                  <w:left w:val="nil"/>
                  <w:bottom w:val="nil"/>
                  <w:right w:val="nil"/>
                </w:tcBorders>
                <w:shd w:val="clear" w:color="auto" w:fill="auto"/>
                <w:noWrap/>
                <w:vAlign w:val="bottom"/>
              </w:tcPr>
            </w:tcPrChange>
          </w:tcPr>
          <w:p w14:paraId="5E1B56D5" w14:textId="77777777" w:rsidR="008E4B87" w:rsidRPr="00FF6A71" w:rsidRDefault="008E4B87">
            <w:pPr>
              <w:keepNext/>
              <w:spacing w:before="0" w:after="0" w:line="240" w:lineRule="auto"/>
              <w:jc w:val="center"/>
              <w:rPr>
                <w:ins w:id="44681" w:author="pete jones" w:date="2022-01-04T11:19:00Z"/>
                <w:rFonts w:cstheme="minorHAnsi"/>
              </w:rPr>
              <w:pPrChange w:id="44682" w:author="pete jones" w:date="2022-01-04T11:30:00Z">
                <w:pPr>
                  <w:keepNext/>
                  <w:jc w:val="center"/>
                </w:pPr>
              </w:pPrChange>
            </w:pPr>
            <w:ins w:id="4468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684" w:author="pete jones" w:date="2022-01-04T11:30:00Z">
              <w:tcPr>
                <w:tcW w:w="692" w:type="dxa"/>
                <w:tcBorders>
                  <w:top w:val="nil"/>
                  <w:left w:val="nil"/>
                  <w:bottom w:val="nil"/>
                  <w:right w:val="nil"/>
                </w:tcBorders>
                <w:shd w:val="clear" w:color="auto" w:fill="auto"/>
                <w:noWrap/>
                <w:vAlign w:val="bottom"/>
              </w:tcPr>
            </w:tcPrChange>
          </w:tcPr>
          <w:p w14:paraId="59DF0B62" w14:textId="77777777" w:rsidR="008E4B87" w:rsidRPr="00FF6A71" w:rsidRDefault="008E4B87">
            <w:pPr>
              <w:keepNext/>
              <w:spacing w:before="0" w:after="0" w:line="240" w:lineRule="auto"/>
              <w:jc w:val="center"/>
              <w:rPr>
                <w:ins w:id="44685" w:author="pete jones" w:date="2022-01-04T11:19:00Z"/>
                <w:rFonts w:cstheme="minorHAnsi"/>
              </w:rPr>
              <w:pPrChange w:id="44686" w:author="pete jones" w:date="2022-01-04T11:30:00Z">
                <w:pPr>
                  <w:keepNext/>
                  <w:jc w:val="center"/>
                </w:pPr>
              </w:pPrChange>
            </w:pPr>
            <w:ins w:id="44687"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4688" w:author="pete jones" w:date="2022-01-04T11:30:00Z">
              <w:tcPr>
                <w:tcW w:w="692" w:type="dxa"/>
                <w:tcBorders>
                  <w:top w:val="nil"/>
                  <w:left w:val="nil"/>
                  <w:bottom w:val="nil"/>
                  <w:right w:val="nil"/>
                </w:tcBorders>
                <w:shd w:val="clear" w:color="auto" w:fill="auto"/>
                <w:noWrap/>
                <w:vAlign w:val="bottom"/>
              </w:tcPr>
            </w:tcPrChange>
          </w:tcPr>
          <w:p w14:paraId="5CC49EEB" w14:textId="77777777" w:rsidR="008E4B87" w:rsidRPr="00FF6A71" w:rsidRDefault="008E4B87">
            <w:pPr>
              <w:keepNext/>
              <w:spacing w:before="0" w:after="0" w:line="240" w:lineRule="auto"/>
              <w:jc w:val="center"/>
              <w:rPr>
                <w:ins w:id="44689" w:author="pete jones" w:date="2022-01-04T11:19:00Z"/>
                <w:rFonts w:cstheme="minorHAnsi"/>
              </w:rPr>
              <w:pPrChange w:id="44690" w:author="pete jones" w:date="2022-01-04T11:30:00Z">
                <w:pPr>
                  <w:keepNext/>
                  <w:jc w:val="center"/>
                </w:pPr>
              </w:pPrChange>
            </w:pPr>
            <w:ins w:id="4469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692" w:author="pete jones" w:date="2022-01-04T11:30:00Z">
              <w:tcPr>
                <w:tcW w:w="692" w:type="dxa"/>
                <w:tcBorders>
                  <w:top w:val="nil"/>
                  <w:left w:val="nil"/>
                  <w:bottom w:val="nil"/>
                  <w:right w:val="nil"/>
                </w:tcBorders>
                <w:shd w:val="clear" w:color="auto" w:fill="auto"/>
                <w:noWrap/>
                <w:vAlign w:val="bottom"/>
              </w:tcPr>
            </w:tcPrChange>
          </w:tcPr>
          <w:p w14:paraId="7E1181EC" w14:textId="77777777" w:rsidR="008E4B87" w:rsidRPr="00FF6A71" w:rsidRDefault="008E4B87">
            <w:pPr>
              <w:keepNext/>
              <w:spacing w:before="0" w:after="0" w:line="240" w:lineRule="auto"/>
              <w:jc w:val="center"/>
              <w:rPr>
                <w:ins w:id="44693" w:author="pete jones" w:date="2022-01-04T11:19:00Z"/>
                <w:rFonts w:cstheme="minorHAnsi"/>
              </w:rPr>
              <w:pPrChange w:id="44694" w:author="pete jones" w:date="2022-01-04T11:30:00Z">
                <w:pPr>
                  <w:keepNext/>
                  <w:jc w:val="center"/>
                </w:pPr>
              </w:pPrChange>
            </w:pPr>
            <w:ins w:id="44695" w:author="pete jones" w:date="2022-01-04T11:19:00Z">
              <w:r w:rsidRPr="00FF6A71">
                <w:rPr>
                  <w:rFonts w:ascii="Calibri" w:hAnsi="Calibri" w:cs="Calibri"/>
                  <w:color w:val="000000"/>
                  <w:sz w:val="22"/>
                  <w:szCs w:val="22"/>
                </w:rPr>
                <w:t>0%</w:t>
              </w:r>
            </w:ins>
          </w:p>
        </w:tc>
      </w:tr>
      <w:tr w:rsidR="008E4B87" w:rsidRPr="00FF6A71" w14:paraId="1577E75F" w14:textId="77777777" w:rsidTr="00120CAC">
        <w:trPr>
          <w:trHeight w:val="300"/>
          <w:jc w:val="center"/>
          <w:ins w:id="44696" w:author="pete jones" w:date="2022-01-04T11:19:00Z"/>
          <w:trPrChange w:id="44697" w:author="pete jones" w:date="2022-01-04T11:30:00Z">
            <w:trPr>
              <w:trHeight w:val="300"/>
              <w:jc w:val="center"/>
            </w:trPr>
          </w:trPrChange>
        </w:trPr>
        <w:tc>
          <w:tcPr>
            <w:tcW w:w="814" w:type="dxa"/>
            <w:vAlign w:val="center"/>
            <w:tcPrChange w:id="44698" w:author="pete jones" w:date="2022-01-04T11:30:00Z">
              <w:tcPr>
                <w:tcW w:w="814" w:type="dxa"/>
                <w:vAlign w:val="center"/>
              </w:tcPr>
            </w:tcPrChange>
          </w:tcPr>
          <w:p w14:paraId="4F2D2AB6" w14:textId="77777777" w:rsidR="008E4B87" w:rsidRPr="00FF6A71" w:rsidRDefault="008E4B87">
            <w:pPr>
              <w:keepNext/>
              <w:spacing w:before="0" w:after="0" w:line="240" w:lineRule="auto"/>
              <w:jc w:val="center"/>
              <w:rPr>
                <w:ins w:id="44699" w:author="pete jones" w:date="2022-01-04T11:19:00Z"/>
                <w:rFonts w:cstheme="minorHAnsi"/>
                <w:b/>
                <w:bCs/>
              </w:rPr>
              <w:pPrChange w:id="44700" w:author="pete jones" w:date="2022-01-04T11:30:00Z">
                <w:pPr>
                  <w:keepNext/>
                  <w:jc w:val="center"/>
                </w:pPr>
              </w:pPrChange>
            </w:pPr>
            <w:ins w:id="44701" w:author="pete jones" w:date="2022-01-04T11:19:00Z">
              <w:r w:rsidRPr="00FF6A71">
                <w:rPr>
                  <w:rFonts w:cstheme="minorHAnsi"/>
                  <w:b/>
                  <w:bCs/>
                </w:rPr>
                <w:t>Count</w:t>
              </w:r>
            </w:ins>
          </w:p>
        </w:tc>
        <w:tc>
          <w:tcPr>
            <w:tcW w:w="814" w:type="dxa"/>
            <w:shd w:val="clear" w:color="auto" w:fill="auto"/>
            <w:noWrap/>
            <w:vAlign w:val="bottom"/>
            <w:tcPrChange w:id="44702" w:author="pete jones" w:date="2022-01-04T11:30:00Z">
              <w:tcPr>
                <w:tcW w:w="814" w:type="dxa"/>
                <w:tcBorders>
                  <w:top w:val="nil"/>
                  <w:left w:val="nil"/>
                  <w:bottom w:val="nil"/>
                  <w:right w:val="nil"/>
                </w:tcBorders>
                <w:shd w:val="clear" w:color="auto" w:fill="auto"/>
                <w:noWrap/>
                <w:vAlign w:val="bottom"/>
              </w:tcPr>
            </w:tcPrChange>
          </w:tcPr>
          <w:p w14:paraId="12CC6C86" w14:textId="77777777" w:rsidR="008E4B87" w:rsidRPr="00FF6A71" w:rsidRDefault="008E4B87">
            <w:pPr>
              <w:keepNext/>
              <w:spacing w:before="0" w:after="0" w:line="240" w:lineRule="auto"/>
              <w:jc w:val="center"/>
              <w:rPr>
                <w:ins w:id="44703" w:author="pete jones" w:date="2022-01-04T11:19:00Z"/>
                <w:rFonts w:cstheme="minorHAnsi"/>
              </w:rPr>
              <w:pPrChange w:id="44704" w:author="pete jones" w:date="2022-01-04T11:30:00Z">
                <w:pPr>
                  <w:keepNext/>
                  <w:jc w:val="center"/>
                </w:pPr>
              </w:pPrChange>
            </w:pPr>
            <w:ins w:id="44705"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44706" w:author="pete jones" w:date="2022-01-04T11:30:00Z">
              <w:tcPr>
                <w:tcW w:w="814" w:type="dxa"/>
                <w:tcBorders>
                  <w:top w:val="nil"/>
                  <w:left w:val="nil"/>
                  <w:bottom w:val="nil"/>
                  <w:right w:val="nil"/>
                </w:tcBorders>
                <w:shd w:val="clear" w:color="auto" w:fill="auto"/>
                <w:noWrap/>
                <w:vAlign w:val="bottom"/>
              </w:tcPr>
            </w:tcPrChange>
          </w:tcPr>
          <w:p w14:paraId="476C1EE8" w14:textId="77777777" w:rsidR="008E4B87" w:rsidRPr="00FF6A71" w:rsidRDefault="008E4B87">
            <w:pPr>
              <w:keepNext/>
              <w:spacing w:before="0" w:after="0" w:line="240" w:lineRule="auto"/>
              <w:jc w:val="center"/>
              <w:rPr>
                <w:ins w:id="44707" w:author="pete jones" w:date="2022-01-04T11:19:00Z"/>
                <w:rFonts w:cstheme="minorHAnsi"/>
              </w:rPr>
              <w:pPrChange w:id="44708" w:author="pete jones" w:date="2022-01-04T11:30:00Z">
                <w:pPr>
                  <w:keepNext/>
                  <w:jc w:val="center"/>
                </w:pPr>
              </w:pPrChange>
            </w:pPr>
            <w:ins w:id="44709"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4710" w:author="pete jones" w:date="2022-01-04T11:30:00Z">
              <w:tcPr>
                <w:tcW w:w="814" w:type="dxa"/>
                <w:tcBorders>
                  <w:top w:val="nil"/>
                  <w:left w:val="nil"/>
                  <w:bottom w:val="nil"/>
                  <w:right w:val="nil"/>
                </w:tcBorders>
                <w:shd w:val="clear" w:color="auto" w:fill="auto"/>
                <w:noWrap/>
                <w:vAlign w:val="bottom"/>
              </w:tcPr>
            </w:tcPrChange>
          </w:tcPr>
          <w:p w14:paraId="19EA7609" w14:textId="77777777" w:rsidR="008E4B87" w:rsidRPr="00FF6A71" w:rsidRDefault="008E4B87">
            <w:pPr>
              <w:keepNext/>
              <w:spacing w:before="0" w:after="0" w:line="240" w:lineRule="auto"/>
              <w:jc w:val="center"/>
              <w:rPr>
                <w:ins w:id="44711" w:author="pete jones" w:date="2022-01-04T11:19:00Z"/>
                <w:rFonts w:cstheme="minorHAnsi"/>
              </w:rPr>
              <w:pPrChange w:id="44712" w:author="pete jones" w:date="2022-01-04T11:30:00Z">
                <w:pPr>
                  <w:keepNext/>
                  <w:jc w:val="center"/>
                </w:pPr>
              </w:pPrChange>
            </w:pPr>
            <w:ins w:id="44713"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4714" w:author="pete jones" w:date="2022-01-04T11:30:00Z">
              <w:tcPr>
                <w:tcW w:w="692" w:type="dxa"/>
                <w:tcBorders>
                  <w:top w:val="nil"/>
                  <w:left w:val="nil"/>
                  <w:bottom w:val="nil"/>
                  <w:right w:val="nil"/>
                </w:tcBorders>
                <w:shd w:val="clear" w:color="auto" w:fill="auto"/>
                <w:noWrap/>
                <w:vAlign w:val="bottom"/>
              </w:tcPr>
            </w:tcPrChange>
          </w:tcPr>
          <w:p w14:paraId="52BF033F" w14:textId="77777777" w:rsidR="008E4B87" w:rsidRPr="00FF6A71" w:rsidRDefault="008E4B87">
            <w:pPr>
              <w:keepNext/>
              <w:spacing w:before="0" w:after="0" w:line="240" w:lineRule="auto"/>
              <w:jc w:val="center"/>
              <w:rPr>
                <w:ins w:id="44715" w:author="pete jones" w:date="2022-01-04T11:19:00Z"/>
                <w:rFonts w:cstheme="minorHAnsi"/>
              </w:rPr>
              <w:pPrChange w:id="44716" w:author="pete jones" w:date="2022-01-04T11:30:00Z">
                <w:pPr>
                  <w:keepNext/>
                  <w:jc w:val="center"/>
                </w:pPr>
              </w:pPrChange>
            </w:pPr>
            <w:ins w:id="4471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718" w:author="pete jones" w:date="2022-01-04T11:30:00Z">
              <w:tcPr>
                <w:tcW w:w="692" w:type="dxa"/>
                <w:tcBorders>
                  <w:top w:val="nil"/>
                  <w:left w:val="nil"/>
                  <w:bottom w:val="nil"/>
                  <w:right w:val="nil"/>
                </w:tcBorders>
                <w:shd w:val="clear" w:color="auto" w:fill="auto"/>
                <w:noWrap/>
                <w:vAlign w:val="bottom"/>
              </w:tcPr>
            </w:tcPrChange>
          </w:tcPr>
          <w:p w14:paraId="04EC68C6" w14:textId="77777777" w:rsidR="008E4B87" w:rsidRPr="00FF6A71" w:rsidRDefault="008E4B87">
            <w:pPr>
              <w:keepNext/>
              <w:spacing w:before="0" w:after="0" w:line="240" w:lineRule="auto"/>
              <w:jc w:val="center"/>
              <w:rPr>
                <w:ins w:id="44719" w:author="pete jones" w:date="2022-01-04T11:19:00Z"/>
                <w:rFonts w:cstheme="minorHAnsi"/>
              </w:rPr>
              <w:pPrChange w:id="44720" w:author="pete jones" w:date="2022-01-04T11:30:00Z">
                <w:pPr>
                  <w:keepNext/>
                  <w:jc w:val="center"/>
                </w:pPr>
              </w:pPrChange>
            </w:pPr>
            <w:ins w:id="44721"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4722" w:author="pete jones" w:date="2022-01-04T11:30:00Z">
              <w:tcPr>
                <w:tcW w:w="692" w:type="dxa"/>
                <w:tcBorders>
                  <w:top w:val="nil"/>
                  <w:left w:val="nil"/>
                  <w:bottom w:val="nil"/>
                  <w:right w:val="nil"/>
                </w:tcBorders>
                <w:shd w:val="clear" w:color="auto" w:fill="auto"/>
                <w:noWrap/>
                <w:vAlign w:val="bottom"/>
              </w:tcPr>
            </w:tcPrChange>
          </w:tcPr>
          <w:p w14:paraId="7C7C2215" w14:textId="77777777" w:rsidR="008E4B87" w:rsidRPr="00FF6A71" w:rsidRDefault="008E4B87">
            <w:pPr>
              <w:keepNext/>
              <w:spacing w:before="0" w:after="0" w:line="240" w:lineRule="auto"/>
              <w:jc w:val="center"/>
              <w:rPr>
                <w:ins w:id="44723" w:author="pete jones" w:date="2022-01-04T11:19:00Z"/>
                <w:rFonts w:cstheme="minorHAnsi"/>
              </w:rPr>
              <w:pPrChange w:id="44724" w:author="pete jones" w:date="2022-01-04T11:30:00Z">
                <w:pPr>
                  <w:keepNext/>
                  <w:jc w:val="center"/>
                </w:pPr>
              </w:pPrChange>
            </w:pPr>
            <w:ins w:id="44725"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726" w:author="pete jones" w:date="2022-01-04T11:30:00Z">
              <w:tcPr>
                <w:tcW w:w="692" w:type="dxa"/>
                <w:tcBorders>
                  <w:top w:val="nil"/>
                  <w:left w:val="nil"/>
                  <w:bottom w:val="nil"/>
                  <w:right w:val="nil"/>
                </w:tcBorders>
                <w:shd w:val="clear" w:color="auto" w:fill="auto"/>
                <w:noWrap/>
                <w:vAlign w:val="bottom"/>
              </w:tcPr>
            </w:tcPrChange>
          </w:tcPr>
          <w:p w14:paraId="41347BA3" w14:textId="77777777" w:rsidR="008E4B87" w:rsidRPr="00FF6A71" w:rsidRDefault="008E4B87">
            <w:pPr>
              <w:keepNext/>
              <w:spacing w:before="0" w:after="0" w:line="240" w:lineRule="auto"/>
              <w:jc w:val="center"/>
              <w:rPr>
                <w:ins w:id="44727" w:author="pete jones" w:date="2022-01-04T11:19:00Z"/>
                <w:rFonts w:cstheme="minorHAnsi"/>
              </w:rPr>
              <w:pPrChange w:id="44728" w:author="pete jones" w:date="2022-01-04T11:30:00Z">
                <w:pPr>
                  <w:keepNext/>
                  <w:jc w:val="center"/>
                </w:pPr>
              </w:pPrChange>
            </w:pPr>
            <w:ins w:id="44729" w:author="pete jones" w:date="2022-01-04T11:19:00Z">
              <w:r w:rsidRPr="00FF6A71">
                <w:rPr>
                  <w:rFonts w:ascii="Calibri" w:hAnsi="Calibri" w:cs="Calibri"/>
                  <w:color w:val="000000"/>
                  <w:sz w:val="22"/>
                  <w:szCs w:val="22"/>
                </w:rPr>
                <w:t>0</w:t>
              </w:r>
            </w:ins>
          </w:p>
        </w:tc>
      </w:tr>
    </w:tbl>
    <w:p w14:paraId="2E36014C" w14:textId="77777777" w:rsidR="008E4B87" w:rsidRPr="00FF6A71" w:rsidRDefault="008E4B87" w:rsidP="008E4B87">
      <w:pPr>
        <w:keepNext/>
        <w:rPr>
          <w:ins w:id="44730" w:author="pete jones" w:date="2022-01-04T11:19:00Z"/>
          <w:rFonts w:cstheme="minorHAnsi"/>
        </w:rPr>
      </w:pPr>
      <w:ins w:id="44731" w:author="pete jones" w:date="2022-01-04T11:19:00Z">
        <w:r w:rsidRPr="00FF6A71">
          <w:rPr>
            <w:rFonts w:cstheme="minorHAnsi"/>
          </w:rPr>
          <w:t>Q2.18 Girls and women are particularly underrepresented within high value-added STEM disciplines, and it is crucial to find ways to increase their presenc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4732" w:author="pete jones" w:date="2022-01-04T11:30: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4733">
          <w:tblGrid>
            <w:gridCol w:w="814"/>
            <w:gridCol w:w="814"/>
            <w:gridCol w:w="814"/>
            <w:gridCol w:w="814"/>
            <w:gridCol w:w="692"/>
            <w:gridCol w:w="692"/>
            <w:gridCol w:w="692"/>
            <w:gridCol w:w="692"/>
          </w:tblGrid>
        </w:tblGridChange>
      </w:tblGrid>
      <w:tr w:rsidR="008E4B87" w:rsidRPr="00FF6A71" w14:paraId="1777DB4D" w14:textId="77777777" w:rsidTr="00120CAC">
        <w:trPr>
          <w:trHeight w:val="300"/>
          <w:jc w:val="center"/>
          <w:ins w:id="44734" w:author="pete jones" w:date="2022-01-04T11:19:00Z"/>
          <w:trPrChange w:id="44735" w:author="pete jones" w:date="2022-01-04T11:30:00Z">
            <w:trPr>
              <w:trHeight w:val="300"/>
              <w:jc w:val="center"/>
            </w:trPr>
          </w:trPrChange>
        </w:trPr>
        <w:tc>
          <w:tcPr>
            <w:tcW w:w="814" w:type="dxa"/>
            <w:shd w:val="clear" w:color="auto" w:fill="E7E6E6" w:themeFill="background2"/>
            <w:vAlign w:val="center"/>
            <w:tcPrChange w:id="44736" w:author="pete jones" w:date="2022-01-04T11:30:00Z">
              <w:tcPr>
                <w:tcW w:w="814" w:type="dxa"/>
                <w:shd w:val="clear" w:color="auto" w:fill="E7E6E6" w:themeFill="background2"/>
                <w:vAlign w:val="center"/>
              </w:tcPr>
            </w:tcPrChange>
          </w:tcPr>
          <w:p w14:paraId="68DC9221" w14:textId="77777777" w:rsidR="008E4B87" w:rsidRPr="00FF6A71" w:rsidRDefault="008E4B87">
            <w:pPr>
              <w:keepNext/>
              <w:spacing w:before="0" w:after="0" w:line="240" w:lineRule="auto"/>
              <w:jc w:val="center"/>
              <w:rPr>
                <w:ins w:id="44737" w:author="pete jones" w:date="2022-01-04T11:19:00Z"/>
                <w:rFonts w:cstheme="minorHAnsi"/>
                <w:b/>
                <w:bCs/>
              </w:rPr>
              <w:pPrChange w:id="44738" w:author="pete jones" w:date="2022-01-04T11:30:00Z">
                <w:pPr>
                  <w:keepNext/>
                  <w:jc w:val="center"/>
                </w:pPr>
              </w:pPrChange>
            </w:pPr>
            <w:ins w:id="44739" w:author="pete jones" w:date="2022-01-04T11:19:00Z">
              <w:r w:rsidRPr="00FF6A71">
                <w:rPr>
                  <w:rFonts w:cstheme="minorHAnsi"/>
                  <w:b/>
                  <w:bCs/>
                </w:rPr>
                <w:t>scale</w:t>
              </w:r>
            </w:ins>
          </w:p>
        </w:tc>
        <w:tc>
          <w:tcPr>
            <w:tcW w:w="814" w:type="dxa"/>
            <w:shd w:val="clear" w:color="auto" w:fill="E7E6E6" w:themeFill="background2"/>
            <w:noWrap/>
            <w:vAlign w:val="center"/>
            <w:tcPrChange w:id="44740" w:author="pete jones" w:date="2022-01-04T11:30:00Z">
              <w:tcPr>
                <w:tcW w:w="814" w:type="dxa"/>
                <w:shd w:val="clear" w:color="auto" w:fill="E7E6E6" w:themeFill="background2"/>
                <w:noWrap/>
                <w:vAlign w:val="center"/>
              </w:tcPr>
            </w:tcPrChange>
          </w:tcPr>
          <w:p w14:paraId="70DEEDCD" w14:textId="77777777" w:rsidR="008E4B87" w:rsidRPr="00FF6A71" w:rsidRDefault="008E4B87">
            <w:pPr>
              <w:keepNext/>
              <w:spacing w:before="0" w:after="0" w:line="240" w:lineRule="auto"/>
              <w:jc w:val="center"/>
              <w:rPr>
                <w:ins w:id="44741" w:author="pete jones" w:date="2022-01-04T11:19:00Z"/>
                <w:rFonts w:cstheme="minorHAnsi"/>
                <w:b/>
                <w:bCs/>
              </w:rPr>
              <w:pPrChange w:id="44742" w:author="pete jones" w:date="2022-01-04T11:30:00Z">
                <w:pPr>
                  <w:keepNext/>
                  <w:jc w:val="center"/>
                </w:pPr>
              </w:pPrChange>
            </w:pPr>
            <w:ins w:id="44743" w:author="pete jones" w:date="2022-01-04T11:19:00Z">
              <w:r w:rsidRPr="00FF6A71">
                <w:rPr>
                  <w:rFonts w:cstheme="minorHAnsi"/>
                  <w:b/>
                  <w:bCs/>
                </w:rPr>
                <w:t>1</w:t>
              </w:r>
            </w:ins>
          </w:p>
        </w:tc>
        <w:tc>
          <w:tcPr>
            <w:tcW w:w="814" w:type="dxa"/>
            <w:shd w:val="clear" w:color="auto" w:fill="E7E6E6" w:themeFill="background2"/>
            <w:noWrap/>
            <w:vAlign w:val="center"/>
            <w:tcPrChange w:id="44744" w:author="pete jones" w:date="2022-01-04T11:30:00Z">
              <w:tcPr>
                <w:tcW w:w="814" w:type="dxa"/>
                <w:shd w:val="clear" w:color="auto" w:fill="E7E6E6" w:themeFill="background2"/>
                <w:noWrap/>
                <w:vAlign w:val="center"/>
              </w:tcPr>
            </w:tcPrChange>
          </w:tcPr>
          <w:p w14:paraId="3355CE4E" w14:textId="77777777" w:rsidR="008E4B87" w:rsidRPr="00FF6A71" w:rsidRDefault="008E4B87">
            <w:pPr>
              <w:keepNext/>
              <w:spacing w:before="0" w:after="0" w:line="240" w:lineRule="auto"/>
              <w:jc w:val="center"/>
              <w:rPr>
                <w:ins w:id="44745" w:author="pete jones" w:date="2022-01-04T11:19:00Z"/>
                <w:rFonts w:cstheme="minorHAnsi"/>
                <w:b/>
                <w:bCs/>
              </w:rPr>
              <w:pPrChange w:id="44746" w:author="pete jones" w:date="2022-01-04T11:30:00Z">
                <w:pPr>
                  <w:keepNext/>
                  <w:jc w:val="center"/>
                </w:pPr>
              </w:pPrChange>
            </w:pPr>
            <w:ins w:id="44747" w:author="pete jones" w:date="2022-01-04T11:19:00Z">
              <w:r w:rsidRPr="00FF6A71">
                <w:rPr>
                  <w:rFonts w:cstheme="minorHAnsi"/>
                  <w:b/>
                  <w:bCs/>
                </w:rPr>
                <w:t>2</w:t>
              </w:r>
            </w:ins>
          </w:p>
        </w:tc>
        <w:tc>
          <w:tcPr>
            <w:tcW w:w="814" w:type="dxa"/>
            <w:shd w:val="clear" w:color="auto" w:fill="E7E6E6" w:themeFill="background2"/>
            <w:noWrap/>
            <w:vAlign w:val="center"/>
            <w:tcPrChange w:id="44748" w:author="pete jones" w:date="2022-01-04T11:30:00Z">
              <w:tcPr>
                <w:tcW w:w="814" w:type="dxa"/>
                <w:shd w:val="clear" w:color="auto" w:fill="E7E6E6" w:themeFill="background2"/>
                <w:noWrap/>
                <w:vAlign w:val="center"/>
              </w:tcPr>
            </w:tcPrChange>
          </w:tcPr>
          <w:p w14:paraId="7DD8517C" w14:textId="77777777" w:rsidR="008E4B87" w:rsidRPr="00FF6A71" w:rsidRDefault="008E4B87">
            <w:pPr>
              <w:keepNext/>
              <w:spacing w:before="0" w:after="0" w:line="240" w:lineRule="auto"/>
              <w:jc w:val="center"/>
              <w:rPr>
                <w:ins w:id="44749" w:author="pete jones" w:date="2022-01-04T11:19:00Z"/>
                <w:rFonts w:cstheme="minorHAnsi"/>
                <w:b/>
                <w:bCs/>
              </w:rPr>
              <w:pPrChange w:id="44750" w:author="pete jones" w:date="2022-01-04T11:30:00Z">
                <w:pPr>
                  <w:keepNext/>
                  <w:jc w:val="center"/>
                </w:pPr>
              </w:pPrChange>
            </w:pPr>
            <w:ins w:id="44751" w:author="pete jones" w:date="2022-01-04T11:19:00Z">
              <w:r w:rsidRPr="00FF6A71">
                <w:rPr>
                  <w:rFonts w:cstheme="minorHAnsi"/>
                  <w:b/>
                  <w:bCs/>
                </w:rPr>
                <w:t>3</w:t>
              </w:r>
            </w:ins>
          </w:p>
        </w:tc>
        <w:tc>
          <w:tcPr>
            <w:tcW w:w="692" w:type="dxa"/>
            <w:shd w:val="clear" w:color="auto" w:fill="E7E6E6" w:themeFill="background2"/>
            <w:noWrap/>
            <w:vAlign w:val="center"/>
            <w:tcPrChange w:id="44752" w:author="pete jones" w:date="2022-01-04T11:30:00Z">
              <w:tcPr>
                <w:tcW w:w="692" w:type="dxa"/>
                <w:shd w:val="clear" w:color="auto" w:fill="E7E6E6" w:themeFill="background2"/>
                <w:noWrap/>
                <w:vAlign w:val="center"/>
              </w:tcPr>
            </w:tcPrChange>
          </w:tcPr>
          <w:p w14:paraId="6EBB095D" w14:textId="77777777" w:rsidR="008E4B87" w:rsidRPr="00FF6A71" w:rsidRDefault="008E4B87">
            <w:pPr>
              <w:keepNext/>
              <w:spacing w:before="0" w:after="0" w:line="240" w:lineRule="auto"/>
              <w:jc w:val="center"/>
              <w:rPr>
                <w:ins w:id="44753" w:author="pete jones" w:date="2022-01-04T11:19:00Z"/>
                <w:rFonts w:cstheme="minorHAnsi"/>
                <w:b/>
                <w:bCs/>
              </w:rPr>
              <w:pPrChange w:id="44754" w:author="pete jones" w:date="2022-01-04T11:30:00Z">
                <w:pPr>
                  <w:keepNext/>
                  <w:jc w:val="center"/>
                </w:pPr>
              </w:pPrChange>
            </w:pPr>
            <w:ins w:id="44755" w:author="pete jones" w:date="2022-01-04T11:19:00Z">
              <w:r w:rsidRPr="00FF6A71">
                <w:rPr>
                  <w:rFonts w:cstheme="minorHAnsi"/>
                  <w:b/>
                  <w:bCs/>
                </w:rPr>
                <w:t>4</w:t>
              </w:r>
            </w:ins>
          </w:p>
        </w:tc>
        <w:tc>
          <w:tcPr>
            <w:tcW w:w="692" w:type="dxa"/>
            <w:shd w:val="clear" w:color="auto" w:fill="E7E6E6" w:themeFill="background2"/>
            <w:noWrap/>
            <w:vAlign w:val="center"/>
            <w:tcPrChange w:id="44756" w:author="pete jones" w:date="2022-01-04T11:30:00Z">
              <w:tcPr>
                <w:tcW w:w="692" w:type="dxa"/>
                <w:shd w:val="clear" w:color="auto" w:fill="E7E6E6" w:themeFill="background2"/>
                <w:noWrap/>
                <w:vAlign w:val="center"/>
              </w:tcPr>
            </w:tcPrChange>
          </w:tcPr>
          <w:p w14:paraId="186336CA" w14:textId="77777777" w:rsidR="008E4B87" w:rsidRPr="00FF6A71" w:rsidRDefault="008E4B87">
            <w:pPr>
              <w:keepNext/>
              <w:spacing w:before="0" w:after="0" w:line="240" w:lineRule="auto"/>
              <w:jc w:val="center"/>
              <w:rPr>
                <w:ins w:id="44757" w:author="pete jones" w:date="2022-01-04T11:19:00Z"/>
                <w:rFonts w:cstheme="minorHAnsi"/>
                <w:b/>
                <w:bCs/>
              </w:rPr>
              <w:pPrChange w:id="44758" w:author="pete jones" w:date="2022-01-04T11:30:00Z">
                <w:pPr>
                  <w:keepNext/>
                  <w:jc w:val="center"/>
                </w:pPr>
              </w:pPrChange>
            </w:pPr>
            <w:ins w:id="44759" w:author="pete jones" w:date="2022-01-04T11:19:00Z">
              <w:r w:rsidRPr="00FF6A71">
                <w:rPr>
                  <w:rFonts w:cstheme="minorHAnsi"/>
                  <w:b/>
                  <w:bCs/>
                </w:rPr>
                <w:t>5</w:t>
              </w:r>
            </w:ins>
          </w:p>
        </w:tc>
        <w:tc>
          <w:tcPr>
            <w:tcW w:w="692" w:type="dxa"/>
            <w:shd w:val="clear" w:color="auto" w:fill="E7E6E6" w:themeFill="background2"/>
            <w:noWrap/>
            <w:vAlign w:val="center"/>
            <w:tcPrChange w:id="44760" w:author="pete jones" w:date="2022-01-04T11:30:00Z">
              <w:tcPr>
                <w:tcW w:w="692" w:type="dxa"/>
                <w:shd w:val="clear" w:color="auto" w:fill="E7E6E6" w:themeFill="background2"/>
                <w:noWrap/>
                <w:vAlign w:val="center"/>
              </w:tcPr>
            </w:tcPrChange>
          </w:tcPr>
          <w:p w14:paraId="31399C8E" w14:textId="77777777" w:rsidR="008E4B87" w:rsidRPr="00FF6A71" w:rsidRDefault="008E4B87">
            <w:pPr>
              <w:keepNext/>
              <w:spacing w:before="0" w:after="0" w:line="240" w:lineRule="auto"/>
              <w:jc w:val="center"/>
              <w:rPr>
                <w:ins w:id="44761" w:author="pete jones" w:date="2022-01-04T11:19:00Z"/>
                <w:rFonts w:cstheme="minorHAnsi"/>
                <w:b/>
                <w:bCs/>
              </w:rPr>
              <w:pPrChange w:id="44762" w:author="pete jones" w:date="2022-01-04T11:30:00Z">
                <w:pPr>
                  <w:keepNext/>
                  <w:jc w:val="center"/>
                </w:pPr>
              </w:pPrChange>
            </w:pPr>
            <w:ins w:id="44763" w:author="pete jones" w:date="2022-01-04T11:19:00Z">
              <w:r w:rsidRPr="00FF6A71">
                <w:rPr>
                  <w:rFonts w:cstheme="minorHAnsi"/>
                  <w:b/>
                  <w:bCs/>
                </w:rPr>
                <w:t>6</w:t>
              </w:r>
            </w:ins>
          </w:p>
        </w:tc>
        <w:tc>
          <w:tcPr>
            <w:tcW w:w="692" w:type="dxa"/>
            <w:shd w:val="clear" w:color="auto" w:fill="E7E6E6" w:themeFill="background2"/>
            <w:noWrap/>
            <w:vAlign w:val="center"/>
            <w:tcPrChange w:id="44764" w:author="pete jones" w:date="2022-01-04T11:30:00Z">
              <w:tcPr>
                <w:tcW w:w="692" w:type="dxa"/>
                <w:shd w:val="clear" w:color="auto" w:fill="E7E6E6" w:themeFill="background2"/>
                <w:noWrap/>
                <w:vAlign w:val="center"/>
              </w:tcPr>
            </w:tcPrChange>
          </w:tcPr>
          <w:p w14:paraId="0A37BDC5" w14:textId="77777777" w:rsidR="008E4B87" w:rsidRPr="00FF6A71" w:rsidRDefault="008E4B87">
            <w:pPr>
              <w:keepNext/>
              <w:spacing w:before="0" w:after="0" w:line="240" w:lineRule="auto"/>
              <w:jc w:val="center"/>
              <w:rPr>
                <w:ins w:id="44765" w:author="pete jones" w:date="2022-01-04T11:19:00Z"/>
                <w:rFonts w:cstheme="minorHAnsi"/>
                <w:b/>
                <w:bCs/>
              </w:rPr>
              <w:pPrChange w:id="44766" w:author="pete jones" w:date="2022-01-04T11:30:00Z">
                <w:pPr>
                  <w:keepNext/>
                  <w:jc w:val="center"/>
                </w:pPr>
              </w:pPrChange>
            </w:pPr>
            <w:ins w:id="44767" w:author="pete jones" w:date="2022-01-04T11:19:00Z">
              <w:r w:rsidRPr="00FF6A71">
                <w:rPr>
                  <w:rFonts w:cstheme="minorHAnsi"/>
                  <w:b/>
                  <w:bCs/>
                </w:rPr>
                <w:t>7</w:t>
              </w:r>
            </w:ins>
          </w:p>
        </w:tc>
      </w:tr>
      <w:tr w:rsidR="008E4B87" w:rsidRPr="00FF6A71" w14:paraId="66B2699D" w14:textId="77777777" w:rsidTr="00120CAC">
        <w:trPr>
          <w:trHeight w:val="300"/>
          <w:jc w:val="center"/>
          <w:ins w:id="44768" w:author="pete jones" w:date="2022-01-04T11:19:00Z"/>
          <w:trPrChange w:id="44769" w:author="pete jones" w:date="2022-01-04T11:30:00Z">
            <w:trPr>
              <w:trHeight w:val="300"/>
              <w:jc w:val="center"/>
            </w:trPr>
          </w:trPrChange>
        </w:trPr>
        <w:tc>
          <w:tcPr>
            <w:tcW w:w="814" w:type="dxa"/>
            <w:vAlign w:val="center"/>
            <w:tcPrChange w:id="44770" w:author="pete jones" w:date="2022-01-04T11:30:00Z">
              <w:tcPr>
                <w:tcW w:w="814" w:type="dxa"/>
                <w:vAlign w:val="center"/>
              </w:tcPr>
            </w:tcPrChange>
          </w:tcPr>
          <w:p w14:paraId="6C24DD4E" w14:textId="77777777" w:rsidR="008E4B87" w:rsidRPr="00FF6A71" w:rsidRDefault="008E4B87">
            <w:pPr>
              <w:keepNext/>
              <w:spacing w:before="0" w:after="0" w:line="240" w:lineRule="auto"/>
              <w:jc w:val="center"/>
              <w:rPr>
                <w:ins w:id="44771" w:author="pete jones" w:date="2022-01-04T11:19:00Z"/>
                <w:rFonts w:cstheme="minorHAnsi"/>
                <w:b/>
                <w:bCs/>
              </w:rPr>
              <w:pPrChange w:id="44772" w:author="pete jones" w:date="2022-01-04T11:30:00Z">
                <w:pPr>
                  <w:keepNext/>
                  <w:jc w:val="center"/>
                </w:pPr>
              </w:pPrChange>
            </w:pPr>
            <w:ins w:id="44773" w:author="pete jones" w:date="2022-01-04T11:19:00Z">
              <w:r w:rsidRPr="00FF6A71">
                <w:rPr>
                  <w:rFonts w:cstheme="minorHAnsi"/>
                  <w:b/>
                  <w:bCs/>
                </w:rPr>
                <w:t>%</w:t>
              </w:r>
            </w:ins>
          </w:p>
        </w:tc>
        <w:tc>
          <w:tcPr>
            <w:tcW w:w="814" w:type="dxa"/>
            <w:shd w:val="clear" w:color="auto" w:fill="auto"/>
            <w:noWrap/>
            <w:vAlign w:val="bottom"/>
            <w:tcPrChange w:id="44774" w:author="pete jones" w:date="2022-01-04T11:30:00Z">
              <w:tcPr>
                <w:tcW w:w="814" w:type="dxa"/>
                <w:tcBorders>
                  <w:top w:val="nil"/>
                  <w:left w:val="nil"/>
                  <w:bottom w:val="nil"/>
                  <w:right w:val="nil"/>
                </w:tcBorders>
                <w:shd w:val="clear" w:color="auto" w:fill="auto"/>
                <w:noWrap/>
                <w:vAlign w:val="bottom"/>
              </w:tcPr>
            </w:tcPrChange>
          </w:tcPr>
          <w:p w14:paraId="5D4AEC59" w14:textId="77777777" w:rsidR="008E4B87" w:rsidRPr="00FF6A71" w:rsidRDefault="008E4B87">
            <w:pPr>
              <w:keepNext/>
              <w:spacing w:before="0" w:after="0" w:line="240" w:lineRule="auto"/>
              <w:jc w:val="center"/>
              <w:rPr>
                <w:ins w:id="44775" w:author="pete jones" w:date="2022-01-04T11:19:00Z"/>
                <w:rFonts w:cstheme="minorHAnsi"/>
              </w:rPr>
              <w:pPrChange w:id="44776" w:author="pete jones" w:date="2022-01-04T11:30:00Z">
                <w:pPr>
                  <w:keepNext/>
                  <w:jc w:val="center"/>
                </w:pPr>
              </w:pPrChange>
            </w:pPr>
            <w:ins w:id="44777" w:author="pete jones" w:date="2022-01-04T11:19:00Z">
              <w:r w:rsidRPr="00FF6A71">
                <w:rPr>
                  <w:rFonts w:ascii="Calibri" w:hAnsi="Calibri" w:cs="Calibri"/>
                  <w:color w:val="000000"/>
                  <w:sz w:val="22"/>
                  <w:szCs w:val="22"/>
                </w:rPr>
                <w:t>43%</w:t>
              </w:r>
            </w:ins>
          </w:p>
        </w:tc>
        <w:tc>
          <w:tcPr>
            <w:tcW w:w="814" w:type="dxa"/>
            <w:shd w:val="clear" w:color="auto" w:fill="auto"/>
            <w:noWrap/>
            <w:vAlign w:val="bottom"/>
            <w:tcPrChange w:id="44778" w:author="pete jones" w:date="2022-01-04T11:30:00Z">
              <w:tcPr>
                <w:tcW w:w="814" w:type="dxa"/>
                <w:tcBorders>
                  <w:top w:val="nil"/>
                  <w:left w:val="nil"/>
                  <w:bottom w:val="nil"/>
                  <w:right w:val="nil"/>
                </w:tcBorders>
                <w:shd w:val="clear" w:color="auto" w:fill="auto"/>
                <w:noWrap/>
                <w:vAlign w:val="bottom"/>
              </w:tcPr>
            </w:tcPrChange>
          </w:tcPr>
          <w:p w14:paraId="1E5A0BA5" w14:textId="77777777" w:rsidR="008E4B87" w:rsidRPr="00FF6A71" w:rsidRDefault="008E4B87">
            <w:pPr>
              <w:keepNext/>
              <w:spacing w:before="0" w:after="0" w:line="240" w:lineRule="auto"/>
              <w:jc w:val="center"/>
              <w:rPr>
                <w:ins w:id="44779" w:author="pete jones" w:date="2022-01-04T11:19:00Z"/>
                <w:rFonts w:cstheme="minorHAnsi"/>
              </w:rPr>
              <w:pPrChange w:id="44780" w:author="pete jones" w:date="2022-01-04T11:30:00Z">
                <w:pPr>
                  <w:keepNext/>
                  <w:jc w:val="center"/>
                </w:pPr>
              </w:pPrChange>
            </w:pPr>
            <w:ins w:id="44781" w:author="pete jones" w:date="2022-01-04T11:19:00Z">
              <w:r w:rsidRPr="00FF6A71">
                <w:rPr>
                  <w:rFonts w:ascii="Calibri" w:hAnsi="Calibri" w:cs="Calibri"/>
                  <w:color w:val="000000"/>
                  <w:sz w:val="22"/>
                  <w:szCs w:val="22"/>
                </w:rPr>
                <w:t>39%</w:t>
              </w:r>
            </w:ins>
          </w:p>
        </w:tc>
        <w:tc>
          <w:tcPr>
            <w:tcW w:w="814" w:type="dxa"/>
            <w:shd w:val="clear" w:color="auto" w:fill="auto"/>
            <w:noWrap/>
            <w:vAlign w:val="bottom"/>
            <w:tcPrChange w:id="44782" w:author="pete jones" w:date="2022-01-04T11:30:00Z">
              <w:tcPr>
                <w:tcW w:w="814" w:type="dxa"/>
                <w:tcBorders>
                  <w:top w:val="nil"/>
                  <w:left w:val="nil"/>
                  <w:bottom w:val="nil"/>
                  <w:right w:val="nil"/>
                </w:tcBorders>
                <w:shd w:val="clear" w:color="auto" w:fill="auto"/>
                <w:noWrap/>
                <w:vAlign w:val="bottom"/>
              </w:tcPr>
            </w:tcPrChange>
          </w:tcPr>
          <w:p w14:paraId="7F7D6F56" w14:textId="77777777" w:rsidR="008E4B87" w:rsidRPr="00FF6A71" w:rsidRDefault="008E4B87">
            <w:pPr>
              <w:keepNext/>
              <w:spacing w:before="0" w:after="0" w:line="240" w:lineRule="auto"/>
              <w:jc w:val="center"/>
              <w:rPr>
                <w:ins w:id="44783" w:author="pete jones" w:date="2022-01-04T11:19:00Z"/>
                <w:rFonts w:cstheme="minorHAnsi"/>
              </w:rPr>
              <w:pPrChange w:id="44784" w:author="pete jones" w:date="2022-01-04T11:30:00Z">
                <w:pPr>
                  <w:keepNext/>
                  <w:jc w:val="center"/>
                </w:pPr>
              </w:pPrChange>
            </w:pPr>
            <w:ins w:id="44785"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4786" w:author="pete jones" w:date="2022-01-04T11:30:00Z">
              <w:tcPr>
                <w:tcW w:w="692" w:type="dxa"/>
                <w:tcBorders>
                  <w:top w:val="nil"/>
                  <w:left w:val="nil"/>
                  <w:bottom w:val="nil"/>
                  <w:right w:val="nil"/>
                </w:tcBorders>
                <w:shd w:val="clear" w:color="auto" w:fill="auto"/>
                <w:noWrap/>
                <w:vAlign w:val="bottom"/>
              </w:tcPr>
            </w:tcPrChange>
          </w:tcPr>
          <w:p w14:paraId="0A253181" w14:textId="77777777" w:rsidR="008E4B87" w:rsidRPr="00FF6A71" w:rsidRDefault="008E4B87">
            <w:pPr>
              <w:keepNext/>
              <w:spacing w:before="0" w:after="0" w:line="240" w:lineRule="auto"/>
              <w:jc w:val="center"/>
              <w:rPr>
                <w:ins w:id="44787" w:author="pete jones" w:date="2022-01-04T11:19:00Z"/>
                <w:rFonts w:cstheme="minorHAnsi"/>
              </w:rPr>
              <w:pPrChange w:id="44788" w:author="pete jones" w:date="2022-01-04T11:30:00Z">
                <w:pPr>
                  <w:keepNext/>
                  <w:jc w:val="center"/>
                </w:pPr>
              </w:pPrChange>
            </w:pPr>
            <w:ins w:id="44789"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4790" w:author="pete jones" w:date="2022-01-04T11:30:00Z">
              <w:tcPr>
                <w:tcW w:w="692" w:type="dxa"/>
                <w:tcBorders>
                  <w:top w:val="nil"/>
                  <w:left w:val="nil"/>
                  <w:bottom w:val="nil"/>
                  <w:right w:val="nil"/>
                </w:tcBorders>
                <w:shd w:val="clear" w:color="auto" w:fill="auto"/>
                <w:noWrap/>
                <w:vAlign w:val="bottom"/>
              </w:tcPr>
            </w:tcPrChange>
          </w:tcPr>
          <w:p w14:paraId="4FE8CDB2" w14:textId="77777777" w:rsidR="008E4B87" w:rsidRPr="00FF6A71" w:rsidRDefault="008E4B87">
            <w:pPr>
              <w:keepNext/>
              <w:spacing w:before="0" w:after="0" w:line="240" w:lineRule="auto"/>
              <w:jc w:val="center"/>
              <w:rPr>
                <w:ins w:id="44791" w:author="pete jones" w:date="2022-01-04T11:19:00Z"/>
                <w:rFonts w:cstheme="minorHAnsi"/>
              </w:rPr>
              <w:pPrChange w:id="44792" w:author="pete jones" w:date="2022-01-04T11:30:00Z">
                <w:pPr>
                  <w:keepNext/>
                  <w:jc w:val="center"/>
                </w:pPr>
              </w:pPrChange>
            </w:pPr>
            <w:ins w:id="4479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794" w:author="pete jones" w:date="2022-01-04T11:30:00Z">
              <w:tcPr>
                <w:tcW w:w="692" w:type="dxa"/>
                <w:tcBorders>
                  <w:top w:val="nil"/>
                  <w:left w:val="nil"/>
                  <w:bottom w:val="nil"/>
                  <w:right w:val="nil"/>
                </w:tcBorders>
                <w:shd w:val="clear" w:color="auto" w:fill="auto"/>
                <w:noWrap/>
                <w:vAlign w:val="bottom"/>
              </w:tcPr>
            </w:tcPrChange>
          </w:tcPr>
          <w:p w14:paraId="31280978" w14:textId="77777777" w:rsidR="008E4B87" w:rsidRPr="00FF6A71" w:rsidRDefault="008E4B87">
            <w:pPr>
              <w:keepNext/>
              <w:spacing w:before="0" w:after="0" w:line="240" w:lineRule="auto"/>
              <w:jc w:val="center"/>
              <w:rPr>
                <w:ins w:id="44795" w:author="pete jones" w:date="2022-01-04T11:19:00Z"/>
                <w:rFonts w:cstheme="minorHAnsi"/>
              </w:rPr>
              <w:pPrChange w:id="44796" w:author="pete jones" w:date="2022-01-04T11:30:00Z">
                <w:pPr>
                  <w:keepNext/>
                  <w:jc w:val="center"/>
                </w:pPr>
              </w:pPrChange>
            </w:pPr>
            <w:ins w:id="4479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798" w:author="pete jones" w:date="2022-01-04T11:30:00Z">
              <w:tcPr>
                <w:tcW w:w="692" w:type="dxa"/>
                <w:tcBorders>
                  <w:top w:val="nil"/>
                  <w:left w:val="nil"/>
                  <w:bottom w:val="nil"/>
                  <w:right w:val="nil"/>
                </w:tcBorders>
                <w:shd w:val="clear" w:color="auto" w:fill="auto"/>
                <w:noWrap/>
                <w:vAlign w:val="bottom"/>
              </w:tcPr>
            </w:tcPrChange>
          </w:tcPr>
          <w:p w14:paraId="68001855" w14:textId="77777777" w:rsidR="008E4B87" w:rsidRPr="00FF6A71" w:rsidRDefault="008E4B87">
            <w:pPr>
              <w:keepNext/>
              <w:spacing w:before="0" w:after="0" w:line="240" w:lineRule="auto"/>
              <w:jc w:val="center"/>
              <w:rPr>
                <w:ins w:id="44799" w:author="pete jones" w:date="2022-01-04T11:19:00Z"/>
                <w:rFonts w:cstheme="minorHAnsi"/>
              </w:rPr>
              <w:pPrChange w:id="44800" w:author="pete jones" w:date="2022-01-04T11:30:00Z">
                <w:pPr>
                  <w:keepNext/>
                  <w:jc w:val="center"/>
                </w:pPr>
              </w:pPrChange>
            </w:pPr>
            <w:ins w:id="44801" w:author="pete jones" w:date="2022-01-04T11:19:00Z">
              <w:r w:rsidRPr="00FF6A71">
                <w:rPr>
                  <w:rFonts w:ascii="Calibri" w:hAnsi="Calibri" w:cs="Calibri"/>
                  <w:color w:val="000000"/>
                  <w:sz w:val="22"/>
                  <w:szCs w:val="22"/>
                </w:rPr>
                <w:t>0%</w:t>
              </w:r>
            </w:ins>
          </w:p>
        </w:tc>
      </w:tr>
      <w:tr w:rsidR="008E4B87" w:rsidRPr="00FF6A71" w14:paraId="625C1365" w14:textId="77777777" w:rsidTr="00120CAC">
        <w:trPr>
          <w:trHeight w:val="300"/>
          <w:jc w:val="center"/>
          <w:ins w:id="44802" w:author="pete jones" w:date="2022-01-04T11:19:00Z"/>
          <w:trPrChange w:id="44803" w:author="pete jones" w:date="2022-01-04T11:30:00Z">
            <w:trPr>
              <w:trHeight w:val="300"/>
              <w:jc w:val="center"/>
            </w:trPr>
          </w:trPrChange>
        </w:trPr>
        <w:tc>
          <w:tcPr>
            <w:tcW w:w="814" w:type="dxa"/>
            <w:vAlign w:val="center"/>
            <w:tcPrChange w:id="44804" w:author="pete jones" w:date="2022-01-04T11:30:00Z">
              <w:tcPr>
                <w:tcW w:w="814" w:type="dxa"/>
                <w:vAlign w:val="center"/>
              </w:tcPr>
            </w:tcPrChange>
          </w:tcPr>
          <w:p w14:paraId="658AAC16" w14:textId="77777777" w:rsidR="008E4B87" w:rsidRPr="00FF6A71" w:rsidRDefault="008E4B87">
            <w:pPr>
              <w:keepNext/>
              <w:spacing w:before="0" w:after="0" w:line="240" w:lineRule="auto"/>
              <w:jc w:val="center"/>
              <w:rPr>
                <w:ins w:id="44805" w:author="pete jones" w:date="2022-01-04T11:19:00Z"/>
                <w:rFonts w:cstheme="minorHAnsi"/>
                <w:b/>
                <w:bCs/>
              </w:rPr>
              <w:pPrChange w:id="44806" w:author="pete jones" w:date="2022-01-04T11:30:00Z">
                <w:pPr>
                  <w:keepNext/>
                  <w:jc w:val="center"/>
                </w:pPr>
              </w:pPrChange>
            </w:pPr>
            <w:ins w:id="44807" w:author="pete jones" w:date="2022-01-04T11:19:00Z">
              <w:r w:rsidRPr="00FF6A71">
                <w:rPr>
                  <w:rFonts w:cstheme="minorHAnsi"/>
                  <w:b/>
                  <w:bCs/>
                </w:rPr>
                <w:t>Count</w:t>
              </w:r>
            </w:ins>
          </w:p>
        </w:tc>
        <w:tc>
          <w:tcPr>
            <w:tcW w:w="814" w:type="dxa"/>
            <w:shd w:val="clear" w:color="auto" w:fill="auto"/>
            <w:noWrap/>
            <w:vAlign w:val="bottom"/>
            <w:tcPrChange w:id="44808" w:author="pete jones" w:date="2022-01-04T11:30:00Z">
              <w:tcPr>
                <w:tcW w:w="814" w:type="dxa"/>
                <w:tcBorders>
                  <w:top w:val="nil"/>
                  <w:left w:val="nil"/>
                  <w:bottom w:val="nil"/>
                  <w:right w:val="nil"/>
                </w:tcBorders>
                <w:shd w:val="clear" w:color="auto" w:fill="auto"/>
                <w:noWrap/>
                <w:vAlign w:val="bottom"/>
              </w:tcPr>
            </w:tcPrChange>
          </w:tcPr>
          <w:p w14:paraId="13F8B218" w14:textId="77777777" w:rsidR="008E4B87" w:rsidRPr="00FF6A71" w:rsidRDefault="008E4B87">
            <w:pPr>
              <w:keepNext/>
              <w:spacing w:before="0" w:after="0" w:line="240" w:lineRule="auto"/>
              <w:jc w:val="center"/>
              <w:rPr>
                <w:ins w:id="44809" w:author="pete jones" w:date="2022-01-04T11:19:00Z"/>
                <w:rFonts w:cstheme="minorHAnsi"/>
              </w:rPr>
              <w:pPrChange w:id="44810" w:author="pete jones" w:date="2022-01-04T11:30:00Z">
                <w:pPr>
                  <w:keepNext/>
                  <w:jc w:val="center"/>
                </w:pPr>
              </w:pPrChange>
            </w:pPr>
            <w:ins w:id="44811"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44812" w:author="pete jones" w:date="2022-01-04T11:30:00Z">
              <w:tcPr>
                <w:tcW w:w="814" w:type="dxa"/>
                <w:tcBorders>
                  <w:top w:val="nil"/>
                  <w:left w:val="nil"/>
                  <w:bottom w:val="nil"/>
                  <w:right w:val="nil"/>
                </w:tcBorders>
                <w:shd w:val="clear" w:color="auto" w:fill="auto"/>
                <w:noWrap/>
                <w:vAlign w:val="bottom"/>
              </w:tcPr>
            </w:tcPrChange>
          </w:tcPr>
          <w:p w14:paraId="46D4FDFD" w14:textId="77777777" w:rsidR="008E4B87" w:rsidRPr="00FF6A71" w:rsidRDefault="008E4B87">
            <w:pPr>
              <w:keepNext/>
              <w:spacing w:before="0" w:after="0" w:line="240" w:lineRule="auto"/>
              <w:jc w:val="center"/>
              <w:rPr>
                <w:ins w:id="44813" w:author="pete jones" w:date="2022-01-04T11:19:00Z"/>
                <w:rFonts w:cstheme="minorHAnsi"/>
              </w:rPr>
              <w:pPrChange w:id="44814" w:author="pete jones" w:date="2022-01-04T11:30:00Z">
                <w:pPr>
                  <w:keepNext/>
                  <w:jc w:val="center"/>
                </w:pPr>
              </w:pPrChange>
            </w:pPr>
            <w:ins w:id="44815"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4816" w:author="pete jones" w:date="2022-01-04T11:30:00Z">
              <w:tcPr>
                <w:tcW w:w="814" w:type="dxa"/>
                <w:tcBorders>
                  <w:top w:val="nil"/>
                  <w:left w:val="nil"/>
                  <w:bottom w:val="nil"/>
                  <w:right w:val="nil"/>
                </w:tcBorders>
                <w:shd w:val="clear" w:color="auto" w:fill="auto"/>
                <w:noWrap/>
                <w:vAlign w:val="bottom"/>
              </w:tcPr>
            </w:tcPrChange>
          </w:tcPr>
          <w:p w14:paraId="7420A062" w14:textId="77777777" w:rsidR="008E4B87" w:rsidRPr="00FF6A71" w:rsidRDefault="008E4B87">
            <w:pPr>
              <w:keepNext/>
              <w:spacing w:before="0" w:after="0" w:line="240" w:lineRule="auto"/>
              <w:jc w:val="center"/>
              <w:rPr>
                <w:ins w:id="44817" w:author="pete jones" w:date="2022-01-04T11:19:00Z"/>
                <w:rFonts w:cstheme="minorHAnsi"/>
              </w:rPr>
              <w:pPrChange w:id="44818" w:author="pete jones" w:date="2022-01-04T11:30:00Z">
                <w:pPr>
                  <w:keepNext/>
                  <w:jc w:val="center"/>
                </w:pPr>
              </w:pPrChange>
            </w:pPr>
            <w:ins w:id="44819"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4820" w:author="pete jones" w:date="2022-01-04T11:30:00Z">
              <w:tcPr>
                <w:tcW w:w="692" w:type="dxa"/>
                <w:tcBorders>
                  <w:top w:val="nil"/>
                  <w:left w:val="nil"/>
                  <w:bottom w:val="nil"/>
                  <w:right w:val="nil"/>
                </w:tcBorders>
                <w:shd w:val="clear" w:color="auto" w:fill="auto"/>
                <w:noWrap/>
                <w:vAlign w:val="bottom"/>
              </w:tcPr>
            </w:tcPrChange>
          </w:tcPr>
          <w:p w14:paraId="22B5C8C3" w14:textId="77777777" w:rsidR="008E4B87" w:rsidRPr="00FF6A71" w:rsidRDefault="008E4B87">
            <w:pPr>
              <w:keepNext/>
              <w:spacing w:before="0" w:after="0" w:line="240" w:lineRule="auto"/>
              <w:jc w:val="center"/>
              <w:rPr>
                <w:ins w:id="44821" w:author="pete jones" w:date="2022-01-04T11:19:00Z"/>
                <w:rFonts w:cstheme="minorHAnsi"/>
              </w:rPr>
              <w:pPrChange w:id="44822" w:author="pete jones" w:date="2022-01-04T11:30:00Z">
                <w:pPr>
                  <w:keepNext/>
                  <w:jc w:val="center"/>
                </w:pPr>
              </w:pPrChange>
            </w:pPr>
            <w:ins w:id="44823"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4824" w:author="pete jones" w:date="2022-01-04T11:30:00Z">
              <w:tcPr>
                <w:tcW w:w="692" w:type="dxa"/>
                <w:tcBorders>
                  <w:top w:val="nil"/>
                  <w:left w:val="nil"/>
                  <w:bottom w:val="nil"/>
                  <w:right w:val="nil"/>
                </w:tcBorders>
                <w:shd w:val="clear" w:color="auto" w:fill="auto"/>
                <w:noWrap/>
                <w:vAlign w:val="bottom"/>
              </w:tcPr>
            </w:tcPrChange>
          </w:tcPr>
          <w:p w14:paraId="32E3AFBE" w14:textId="77777777" w:rsidR="008E4B87" w:rsidRPr="00FF6A71" w:rsidRDefault="008E4B87">
            <w:pPr>
              <w:keepNext/>
              <w:spacing w:before="0" w:after="0" w:line="240" w:lineRule="auto"/>
              <w:jc w:val="center"/>
              <w:rPr>
                <w:ins w:id="44825" w:author="pete jones" w:date="2022-01-04T11:19:00Z"/>
                <w:rFonts w:cstheme="minorHAnsi"/>
              </w:rPr>
              <w:pPrChange w:id="44826" w:author="pete jones" w:date="2022-01-04T11:30:00Z">
                <w:pPr>
                  <w:keepNext/>
                  <w:jc w:val="center"/>
                </w:pPr>
              </w:pPrChange>
            </w:pPr>
            <w:ins w:id="4482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828" w:author="pete jones" w:date="2022-01-04T11:30:00Z">
              <w:tcPr>
                <w:tcW w:w="692" w:type="dxa"/>
                <w:tcBorders>
                  <w:top w:val="nil"/>
                  <w:left w:val="nil"/>
                  <w:bottom w:val="nil"/>
                  <w:right w:val="nil"/>
                </w:tcBorders>
                <w:shd w:val="clear" w:color="auto" w:fill="auto"/>
                <w:noWrap/>
                <w:vAlign w:val="bottom"/>
              </w:tcPr>
            </w:tcPrChange>
          </w:tcPr>
          <w:p w14:paraId="63D9C9C3" w14:textId="77777777" w:rsidR="008E4B87" w:rsidRPr="00FF6A71" w:rsidRDefault="008E4B87">
            <w:pPr>
              <w:keepNext/>
              <w:spacing w:before="0" w:after="0" w:line="240" w:lineRule="auto"/>
              <w:jc w:val="center"/>
              <w:rPr>
                <w:ins w:id="44829" w:author="pete jones" w:date="2022-01-04T11:19:00Z"/>
                <w:rFonts w:cstheme="minorHAnsi"/>
              </w:rPr>
              <w:pPrChange w:id="44830" w:author="pete jones" w:date="2022-01-04T11:30:00Z">
                <w:pPr>
                  <w:keepNext/>
                  <w:jc w:val="center"/>
                </w:pPr>
              </w:pPrChange>
            </w:pPr>
            <w:ins w:id="4483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4832" w:author="pete jones" w:date="2022-01-04T11:30:00Z">
              <w:tcPr>
                <w:tcW w:w="692" w:type="dxa"/>
                <w:tcBorders>
                  <w:top w:val="nil"/>
                  <w:left w:val="nil"/>
                  <w:bottom w:val="nil"/>
                  <w:right w:val="nil"/>
                </w:tcBorders>
                <w:shd w:val="clear" w:color="auto" w:fill="auto"/>
                <w:noWrap/>
                <w:vAlign w:val="bottom"/>
              </w:tcPr>
            </w:tcPrChange>
          </w:tcPr>
          <w:p w14:paraId="351E3175" w14:textId="77777777" w:rsidR="008E4B87" w:rsidRPr="00FF6A71" w:rsidRDefault="008E4B87">
            <w:pPr>
              <w:keepNext/>
              <w:spacing w:before="0" w:after="0" w:line="240" w:lineRule="auto"/>
              <w:jc w:val="center"/>
              <w:rPr>
                <w:ins w:id="44833" w:author="pete jones" w:date="2022-01-04T11:19:00Z"/>
                <w:rFonts w:cstheme="minorHAnsi"/>
              </w:rPr>
              <w:pPrChange w:id="44834" w:author="pete jones" w:date="2022-01-04T11:30:00Z">
                <w:pPr>
                  <w:keepNext/>
                  <w:jc w:val="center"/>
                </w:pPr>
              </w:pPrChange>
            </w:pPr>
            <w:ins w:id="44835" w:author="pete jones" w:date="2022-01-04T11:19:00Z">
              <w:r w:rsidRPr="00FF6A71">
                <w:rPr>
                  <w:rFonts w:ascii="Calibri" w:hAnsi="Calibri" w:cs="Calibri"/>
                  <w:color w:val="000000"/>
                  <w:sz w:val="22"/>
                  <w:szCs w:val="22"/>
                </w:rPr>
                <w:t>0</w:t>
              </w:r>
            </w:ins>
          </w:p>
        </w:tc>
      </w:tr>
    </w:tbl>
    <w:p w14:paraId="7D3967BF" w14:textId="606735E1" w:rsidR="008E4B87" w:rsidRPr="00FF6A71" w:rsidRDefault="008E4B87" w:rsidP="008E4B87">
      <w:pPr>
        <w:keepNext/>
        <w:rPr>
          <w:ins w:id="44836" w:author="pete jones" w:date="2022-01-04T11:19:00Z"/>
          <w:rFonts w:cstheme="minorHAnsi"/>
        </w:rPr>
      </w:pPr>
      <w:ins w:id="44837" w:author="pete jones" w:date="2022-01-04T11:19:00Z">
        <w:r w:rsidRPr="00FF6A71">
          <w:rPr>
            <w:rFonts w:cstheme="minorHAnsi"/>
          </w:rPr>
          <w:t xml:space="preserve">Q2.19 Most </w:t>
        </w:r>
      </w:ins>
      <w:ins w:id="44838" w:author="pete jones" w:date="2022-04-01T14:23:00Z">
        <w:r w:rsidR="00580BEA">
          <w:rPr>
            <w:rFonts w:cstheme="minorHAnsi"/>
          </w:rPr>
          <w:t>future jobs</w:t>
        </w:r>
      </w:ins>
      <w:ins w:id="44839" w:author="pete jones" w:date="2022-01-04T11:19:00Z">
        <w:r w:rsidRPr="00FF6A71">
          <w:rPr>
            <w:rFonts w:cstheme="minorHAnsi"/>
          </w:rPr>
          <w:t xml:space="preserve"> will require a basic understanding of maths and science</w:t>
        </w:r>
      </w:ins>
      <w:ins w:id="44840" w:author="pete jones" w:date="2022-04-01T14:23:00Z">
        <w:r w:rsidR="00580BEA">
          <w:rPr>
            <w:rFonts w:cstheme="minorHAnsi"/>
          </w:rPr>
          <w:t>;</w:t>
        </w:r>
      </w:ins>
      <w:ins w:id="44841" w:author="pete jones" w:date="2022-01-04T11:19:00Z">
        <w:r w:rsidRPr="00FF6A71">
          <w:rPr>
            <w:rFonts w:cstheme="minorHAnsi"/>
          </w:rPr>
          <w:t xml:space="preserve"> many will require an increas</w:t>
        </w:r>
      </w:ins>
      <w:ins w:id="44842" w:author="pete jones" w:date="2022-03-30T12:07:00Z">
        <w:r w:rsidR="006E7D7D">
          <w:rPr>
            <w:rFonts w:cstheme="minorHAnsi"/>
          </w:rPr>
          <w:t>ed</w:t>
        </w:r>
      </w:ins>
      <w:ins w:id="44843" w:author="pete jones" w:date="2022-01-04T11:19:00Z">
        <w:r w:rsidRPr="00FF6A71">
          <w:rPr>
            <w:rFonts w:cstheme="minorHAnsi"/>
          </w:rPr>
          <w:t xml:space="preserve"> </w:t>
        </w:r>
      </w:ins>
      <w:ins w:id="44844" w:author="pete jones" w:date="2022-04-01T14:23:00Z">
        <w:r w:rsidR="00580BEA">
          <w:rPr>
            <w:rFonts w:cstheme="minorHAnsi"/>
          </w:rPr>
          <w:t>awareness</w:t>
        </w:r>
      </w:ins>
      <w:ins w:id="44845" w:author="pete jones" w:date="2022-01-04T11:19:00Z">
        <w:r w:rsidRPr="00FF6A71">
          <w:rPr>
            <w:rFonts w:cstheme="minorHAnsi"/>
          </w:rPr>
          <w:t xml:space="preserve"> of maths or scienc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4846" w:author="pete jones" w:date="2022-01-04T11:25: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4847">
          <w:tblGrid>
            <w:gridCol w:w="814"/>
            <w:gridCol w:w="814"/>
            <w:gridCol w:w="814"/>
            <w:gridCol w:w="814"/>
            <w:gridCol w:w="692"/>
            <w:gridCol w:w="692"/>
            <w:gridCol w:w="692"/>
            <w:gridCol w:w="692"/>
          </w:tblGrid>
        </w:tblGridChange>
      </w:tblGrid>
      <w:tr w:rsidR="008E4B87" w:rsidRPr="00FF6A71" w14:paraId="6A34AACF" w14:textId="77777777" w:rsidTr="00120CAC">
        <w:trPr>
          <w:trHeight w:val="300"/>
          <w:jc w:val="center"/>
          <w:ins w:id="44848" w:author="pete jones" w:date="2022-01-04T11:19:00Z"/>
          <w:trPrChange w:id="44849" w:author="pete jones" w:date="2022-01-04T11:25:00Z">
            <w:trPr>
              <w:trHeight w:val="300"/>
              <w:jc w:val="center"/>
            </w:trPr>
          </w:trPrChange>
        </w:trPr>
        <w:tc>
          <w:tcPr>
            <w:tcW w:w="814" w:type="dxa"/>
            <w:shd w:val="clear" w:color="auto" w:fill="E7E6E6" w:themeFill="background2"/>
            <w:vAlign w:val="center"/>
            <w:tcPrChange w:id="44850" w:author="pete jones" w:date="2022-01-04T11:25:00Z">
              <w:tcPr>
                <w:tcW w:w="814" w:type="dxa"/>
                <w:shd w:val="clear" w:color="auto" w:fill="E7E6E6" w:themeFill="background2"/>
                <w:vAlign w:val="center"/>
              </w:tcPr>
            </w:tcPrChange>
          </w:tcPr>
          <w:p w14:paraId="1E4E0CB1" w14:textId="77777777" w:rsidR="008E4B87" w:rsidRPr="00FF6A71" w:rsidRDefault="008E4B87">
            <w:pPr>
              <w:keepNext/>
              <w:spacing w:before="0" w:after="0" w:line="240" w:lineRule="auto"/>
              <w:jc w:val="center"/>
              <w:rPr>
                <w:ins w:id="44851" w:author="pete jones" w:date="2022-01-04T11:19:00Z"/>
                <w:rFonts w:cstheme="minorHAnsi"/>
                <w:b/>
                <w:bCs/>
              </w:rPr>
              <w:pPrChange w:id="44852" w:author="pete jones" w:date="2022-01-04T11:24:00Z">
                <w:pPr>
                  <w:keepNext/>
                  <w:jc w:val="center"/>
                </w:pPr>
              </w:pPrChange>
            </w:pPr>
            <w:ins w:id="44853" w:author="pete jones" w:date="2022-01-04T11:19:00Z">
              <w:r w:rsidRPr="00FF6A71">
                <w:rPr>
                  <w:rFonts w:cstheme="minorHAnsi"/>
                  <w:b/>
                  <w:bCs/>
                </w:rPr>
                <w:t>scale</w:t>
              </w:r>
            </w:ins>
          </w:p>
        </w:tc>
        <w:tc>
          <w:tcPr>
            <w:tcW w:w="814" w:type="dxa"/>
            <w:shd w:val="clear" w:color="auto" w:fill="E7E6E6" w:themeFill="background2"/>
            <w:noWrap/>
            <w:vAlign w:val="center"/>
            <w:tcPrChange w:id="44854" w:author="pete jones" w:date="2022-01-04T11:25:00Z">
              <w:tcPr>
                <w:tcW w:w="814" w:type="dxa"/>
                <w:shd w:val="clear" w:color="auto" w:fill="E7E6E6" w:themeFill="background2"/>
                <w:noWrap/>
                <w:vAlign w:val="center"/>
              </w:tcPr>
            </w:tcPrChange>
          </w:tcPr>
          <w:p w14:paraId="33499C85" w14:textId="77777777" w:rsidR="008E4B87" w:rsidRPr="00FF6A71" w:rsidRDefault="008E4B87">
            <w:pPr>
              <w:keepNext/>
              <w:spacing w:before="0" w:after="0" w:line="240" w:lineRule="auto"/>
              <w:jc w:val="center"/>
              <w:rPr>
                <w:ins w:id="44855" w:author="pete jones" w:date="2022-01-04T11:19:00Z"/>
                <w:rFonts w:cstheme="minorHAnsi"/>
                <w:b/>
                <w:bCs/>
              </w:rPr>
              <w:pPrChange w:id="44856" w:author="pete jones" w:date="2022-01-04T11:24:00Z">
                <w:pPr>
                  <w:keepNext/>
                  <w:jc w:val="center"/>
                </w:pPr>
              </w:pPrChange>
            </w:pPr>
            <w:ins w:id="44857" w:author="pete jones" w:date="2022-01-04T11:19:00Z">
              <w:r w:rsidRPr="00FF6A71">
                <w:rPr>
                  <w:rFonts w:cstheme="minorHAnsi"/>
                  <w:b/>
                  <w:bCs/>
                </w:rPr>
                <w:t>1</w:t>
              </w:r>
            </w:ins>
          </w:p>
        </w:tc>
        <w:tc>
          <w:tcPr>
            <w:tcW w:w="814" w:type="dxa"/>
            <w:shd w:val="clear" w:color="auto" w:fill="E7E6E6" w:themeFill="background2"/>
            <w:noWrap/>
            <w:vAlign w:val="center"/>
            <w:tcPrChange w:id="44858" w:author="pete jones" w:date="2022-01-04T11:25:00Z">
              <w:tcPr>
                <w:tcW w:w="814" w:type="dxa"/>
                <w:shd w:val="clear" w:color="auto" w:fill="E7E6E6" w:themeFill="background2"/>
                <w:noWrap/>
                <w:vAlign w:val="center"/>
              </w:tcPr>
            </w:tcPrChange>
          </w:tcPr>
          <w:p w14:paraId="2A067954" w14:textId="77777777" w:rsidR="008E4B87" w:rsidRPr="00FF6A71" w:rsidRDefault="008E4B87">
            <w:pPr>
              <w:keepNext/>
              <w:spacing w:before="0" w:after="0" w:line="240" w:lineRule="auto"/>
              <w:jc w:val="center"/>
              <w:rPr>
                <w:ins w:id="44859" w:author="pete jones" w:date="2022-01-04T11:19:00Z"/>
                <w:rFonts w:cstheme="minorHAnsi"/>
                <w:b/>
                <w:bCs/>
              </w:rPr>
              <w:pPrChange w:id="44860" w:author="pete jones" w:date="2022-01-04T11:24:00Z">
                <w:pPr>
                  <w:keepNext/>
                  <w:jc w:val="center"/>
                </w:pPr>
              </w:pPrChange>
            </w:pPr>
            <w:ins w:id="44861" w:author="pete jones" w:date="2022-01-04T11:19:00Z">
              <w:r w:rsidRPr="00FF6A71">
                <w:rPr>
                  <w:rFonts w:cstheme="minorHAnsi"/>
                  <w:b/>
                  <w:bCs/>
                </w:rPr>
                <w:t>2</w:t>
              </w:r>
            </w:ins>
          </w:p>
        </w:tc>
        <w:tc>
          <w:tcPr>
            <w:tcW w:w="814" w:type="dxa"/>
            <w:shd w:val="clear" w:color="auto" w:fill="E7E6E6" w:themeFill="background2"/>
            <w:noWrap/>
            <w:vAlign w:val="center"/>
            <w:tcPrChange w:id="44862" w:author="pete jones" w:date="2022-01-04T11:25:00Z">
              <w:tcPr>
                <w:tcW w:w="814" w:type="dxa"/>
                <w:shd w:val="clear" w:color="auto" w:fill="E7E6E6" w:themeFill="background2"/>
                <w:noWrap/>
                <w:vAlign w:val="center"/>
              </w:tcPr>
            </w:tcPrChange>
          </w:tcPr>
          <w:p w14:paraId="55694B47" w14:textId="77777777" w:rsidR="008E4B87" w:rsidRPr="00FF6A71" w:rsidRDefault="008E4B87">
            <w:pPr>
              <w:keepNext/>
              <w:spacing w:before="0" w:after="0" w:line="240" w:lineRule="auto"/>
              <w:jc w:val="center"/>
              <w:rPr>
                <w:ins w:id="44863" w:author="pete jones" w:date="2022-01-04T11:19:00Z"/>
                <w:rFonts w:cstheme="minorHAnsi"/>
                <w:b/>
                <w:bCs/>
              </w:rPr>
              <w:pPrChange w:id="44864" w:author="pete jones" w:date="2022-01-04T11:24:00Z">
                <w:pPr>
                  <w:keepNext/>
                  <w:jc w:val="center"/>
                </w:pPr>
              </w:pPrChange>
            </w:pPr>
            <w:ins w:id="44865" w:author="pete jones" w:date="2022-01-04T11:19:00Z">
              <w:r w:rsidRPr="00FF6A71">
                <w:rPr>
                  <w:rFonts w:cstheme="minorHAnsi"/>
                  <w:b/>
                  <w:bCs/>
                </w:rPr>
                <w:t>3</w:t>
              </w:r>
            </w:ins>
          </w:p>
        </w:tc>
        <w:tc>
          <w:tcPr>
            <w:tcW w:w="692" w:type="dxa"/>
            <w:shd w:val="clear" w:color="auto" w:fill="E7E6E6" w:themeFill="background2"/>
            <w:noWrap/>
            <w:vAlign w:val="center"/>
            <w:tcPrChange w:id="44866" w:author="pete jones" w:date="2022-01-04T11:25:00Z">
              <w:tcPr>
                <w:tcW w:w="692" w:type="dxa"/>
                <w:shd w:val="clear" w:color="auto" w:fill="E7E6E6" w:themeFill="background2"/>
                <w:noWrap/>
                <w:vAlign w:val="center"/>
              </w:tcPr>
            </w:tcPrChange>
          </w:tcPr>
          <w:p w14:paraId="4379D2BC" w14:textId="77777777" w:rsidR="008E4B87" w:rsidRPr="00FF6A71" w:rsidRDefault="008E4B87">
            <w:pPr>
              <w:keepNext/>
              <w:spacing w:before="0" w:after="0" w:line="240" w:lineRule="auto"/>
              <w:jc w:val="center"/>
              <w:rPr>
                <w:ins w:id="44867" w:author="pete jones" w:date="2022-01-04T11:19:00Z"/>
                <w:rFonts w:cstheme="minorHAnsi"/>
                <w:b/>
                <w:bCs/>
              </w:rPr>
              <w:pPrChange w:id="44868" w:author="pete jones" w:date="2022-01-04T11:24:00Z">
                <w:pPr>
                  <w:keepNext/>
                  <w:jc w:val="center"/>
                </w:pPr>
              </w:pPrChange>
            </w:pPr>
            <w:ins w:id="44869" w:author="pete jones" w:date="2022-01-04T11:19:00Z">
              <w:r w:rsidRPr="00FF6A71">
                <w:rPr>
                  <w:rFonts w:cstheme="minorHAnsi"/>
                  <w:b/>
                  <w:bCs/>
                </w:rPr>
                <w:t>4</w:t>
              </w:r>
            </w:ins>
          </w:p>
        </w:tc>
        <w:tc>
          <w:tcPr>
            <w:tcW w:w="692" w:type="dxa"/>
            <w:shd w:val="clear" w:color="auto" w:fill="E7E6E6" w:themeFill="background2"/>
            <w:noWrap/>
            <w:vAlign w:val="center"/>
            <w:tcPrChange w:id="44870" w:author="pete jones" w:date="2022-01-04T11:25:00Z">
              <w:tcPr>
                <w:tcW w:w="692" w:type="dxa"/>
                <w:shd w:val="clear" w:color="auto" w:fill="E7E6E6" w:themeFill="background2"/>
                <w:noWrap/>
                <w:vAlign w:val="center"/>
              </w:tcPr>
            </w:tcPrChange>
          </w:tcPr>
          <w:p w14:paraId="33965E60" w14:textId="77777777" w:rsidR="008E4B87" w:rsidRPr="00FF6A71" w:rsidRDefault="008E4B87">
            <w:pPr>
              <w:keepNext/>
              <w:spacing w:before="0" w:after="0" w:line="240" w:lineRule="auto"/>
              <w:jc w:val="center"/>
              <w:rPr>
                <w:ins w:id="44871" w:author="pete jones" w:date="2022-01-04T11:19:00Z"/>
                <w:rFonts w:cstheme="minorHAnsi"/>
                <w:b/>
                <w:bCs/>
              </w:rPr>
              <w:pPrChange w:id="44872" w:author="pete jones" w:date="2022-01-04T11:24:00Z">
                <w:pPr>
                  <w:keepNext/>
                  <w:jc w:val="center"/>
                </w:pPr>
              </w:pPrChange>
            </w:pPr>
            <w:ins w:id="44873" w:author="pete jones" w:date="2022-01-04T11:19:00Z">
              <w:r w:rsidRPr="00FF6A71">
                <w:rPr>
                  <w:rFonts w:cstheme="minorHAnsi"/>
                  <w:b/>
                  <w:bCs/>
                </w:rPr>
                <w:t>5</w:t>
              </w:r>
            </w:ins>
          </w:p>
        </w:tc>
        <w:tc>
          <w:tcPr>
            <w:tcW w:w="692" w:type="dxa"/>
            <w:shd w:val="clear" w:color="auto" w:fill="E7E6E6" w:themeFill="background2"/>
            <w:noWrap/>
            <w:vAlign w:val="center"/>
            <w:tcPrChange w:id="44874" w:author="pete jones" w:date="2022-01-04T11:25:00Z">
              <w:tcPr>
                <w:tcW w:w="692" w:type="dxa"/>
                <w:shd w:val="clear" w:color="auto" w:fill="E7E6E6" w:themeFill="background2"/>
                <w:noWrap/>
                <w:vAlign w:val="center"/>
              </w:tcPr>
            </w:tcPrChange>
          </w:tcPr>
          <w:p w14:paraId="2AAF47D1" w14:textId="77777777" w:rsidR="008E4B87" w:rsidRPr="00FF6A71" w:rsidRDefault="008E4B87">
            <w:pPr>
              <w:keepNext/>
              <w:spacing w:before="0" w:after="0" w:line="240" w:lineRule="auto"/>
              <w:jc w:val="center"/>
              <w:rPr>
                <w:ins w:id="44875" w:author="pete jones" w:date="2022-01-04T11:19:00Z"/>
                <w:rFonts w:cstheme="minorHAnsi"/>
                <w:b/>
                <w:bCs/>
              </w:rPr>
              <w:pPrChange w:id="44876" w:author="pete jones" w:date="2022-01-04T11:24:00Z">
                <w:pPr>
                  <w:keepNext/>
                  <w:jc w:val="center"/>
                </w:pPr>
              </w:pPrChange>
            </w:pPr>
            <w:ins w:id="44877" w:author="pete jones" w:date="2022-01-04T11:19:00Z">
              <w:r w:rsidRPr="00FF6A71">
                <w:rPr>
                  <w:rFonts w:cstheme="minorHAnsi"/>
                  <w:b/>
                  <w:bCs/>
                </w:rPr>
                <w:t>6</w:t>
              </w:r>
            </w:ins>
          </w:p>
        </w:tc>
        <w:tc>
          <w:tcPr>
            <w:tcW w:w="692" w:type="dxa"/>
            <w:shd w:val="clear" w:color="auto" w:fill="E7E6E6" w:themeFill="background2"/>
            <w:noWrap/>
            <w:vAlign w:val="center"/>
            <w:tcPrChange w:id="44878" w:author="pete jones" w:date="2022-01-04T11:25:00Z">
              <w:tcPr>
                <w:tcW w:w="692" w:type="dxa"/>
                <w:shd w:val="clear" w:color="auto" w:fill="E7E6E6" w:themeFill="background2"/>
                <w:noWrap/>
                <w:vAlign w:val="center"/>
              </w:tcPr>
            </w:tcPrChange>
          </w:tcPr>
          <w:p w14:paraId="2162E695" w14:textId="77777777" w:rsidR="008E4B87" w:rsidRPr="00FF6A71" w:rsidRDefault="008E4B87">
            <w:pPr>
              <w:keepNext/>
              <w:spacing w:before="0" w:after="0" w:line="240" w:lineRule="auto"/>
              <w:jc w:val="center"/>
              <w:rPr>
                <w:ins w:id="44879" w:author="pete jones" w:date="2022-01-04T11:19:00Z"/>
                <w:rFonts w:cstheme="minorHAnsi"/>
                <w:b/>
                <w:bCs/>
              </w:rPr>
              <w:pPrChange w:id="44880" w:author="pete jones" w:date="2022-01-04T11:24:00Z">
                <w:pPr>
                  <w:keepNext/>
                  <w:jc w:val="center"/>
                </w:pPr>
              </w:pPrChange>
            </w:pPr>
            <w:ins w:id="44881" w:author="pete jones" w:date="2022-01-04T11:19:00Z">
              <w:r w:rsidRPr="00FF6A71">
                <w:rPr>
                  <w:rFonts w:cstheme="minorHAnsi"/>
                  <w:b/>
                  <w:bCs/>
                </w:rPr>
                <w:t>7</w:t>
              </w:r>
            </w:ins>
          </w:p>
        </w:tc>
      </w:tr>
      <w:tr w:rsidR="008E4B87" w:rsidRPr="00FF6A71" w14:paraId="7184265A" w14:textId="77777777" w:rsidTr="00120CAC">
        <w:trPr>
          <w:trHeight w:val="300"/>
          <w:jc w:val="center"/>
          <w:ins w:id="44882" w:author="pete jones" w:date="2022-01-04T11:19:00Z"/>
          <w:trPrChange w:id="44883" w:author="pete jones" w:date="2022-01-04T11:25:00Z">
            <w:trPr>
              <w:trHeight w:val="300"/>
              <w:jc w:val="center"/>
            </w:trPr>
          </w:trPrChange>
        </w:trPr>
        <w:tc>
          <w:tcPr>
            <w:tcW w:w="814" w:type="dxa"/>
            <w:vAlign w:val="center"/>
            <w:tcPrChange w:id="44884" w:author="pete jones" w:date="2022-01-04T11:25:00Z">
              <w:tcPr>
                <w:tcW w:w="814" w:type="dxa"/>
                <w:vAlign w:val="center"/>
              </w:tcPr>
            </w:tcPrChange>
          </w:tcPr>
          <w:p w14:paraId="0189A863" w14:textId="77777777" w:rsidR="008E4B87" w:rsidRPr="00FF6A71" w:rsidRDefault="008E4B87">
            <w:pPr>
              <w:keepNext/>
              <w:spacing w:before="0" w:after="0" w:line="240" w:lineRule="auto"/>
              <w:jc w:val="center"/>
              <w:rPr>
                <w:ins w:id="44885" w:author="pete jones" w:date="2022-01-04T11:19:00Z"/>
                <w:rFonts w:cstheme="minorHAnsi"/>
                <w:b/>
                <w:bCs/>
              </w:rPr>
              <w:pPrChange w:id="44886" w:author="pete jones" w:date="2022-01-04T11:24:00Z">
                <w:pPr>
                  <w:keepNext/>
                  <w:jc w:val="center"/>
                </w:pPr>
              </w:pPrChange>
            </w:pPr>
            <w:ins w:id="44887" w:author="pete jones" w:date="2022-01-04T11:19:00Z">
              <w:r w:rsidRPr="00FF6A71">
                <w:rPr>
                  <w:rFonts w:cstheme="minorHAnsi"/>
                  <w:b/>
                  <w:bCs/>
                </w:rPr>
                <w:t>%</w:t>
              </w:r>
            </w:ins>
          </w:p>
        </w:tc>
        <w:tc>
          <w:tcPr>
            <w:tcW w:w="814" w:type="dxa"/>
            <w:shd w:val="clear" w:color="auto" w:fill="auto"/>
            <w:noWrap/>
            <w:vAlign w:val="bottom"/>
            <w:tcPrChange w:id="44888" w:author="pete jones" w:date="2022-01-04T11:25:00Z">
              <w:tcPr>
                <w:tcW w:w="814" w:type="dxa"/>
                <w:tcBorders>
                  <w:top w:val="nil"/>
                  <w:left w:val="nil"/>
                  <w:bottom w:val="nil"/>
                  <w:right w:val="nil"/>
                </w:tcBorders>
                <w:shd w:val="clear" w:color="auto" w:fill="auto"/>
                <w:noWrap/>
                <w:vAlign w:val="bottom"/>
              </w:tcPr>
            </w:tcPrChange>
          </w:tcPr>
          <w:p w14:paraId="190D81A2" w14:textId="77777777" w:rsidR="008E4B87" w:rsidRPr="00FF6A71" w:rsidRDefault="008E4B87">
            <w:pPr>
              <w:keepNext/>
              <w:spacing w:before="0" w:after="0" w:line="240" w:lineRule="auto"/>
              <w:jc w:val="center"/>
              <w:rPr>
                <w:ins w:id="44889" w:author="pete jones" w:date="2022-01-04T11:19:00Z"/>
                <w:rFonts w:cstheme="minorHAnsi"/>
              </w:rPr>
              <w:pPrChange w:id="44890" w:author="pete jones" w:date="2022-01-04T11:24:00Z">
                <w:pPr>
                  <w:keepNext/>
                  <w:jc w:val="center"/>
                </w:pPr>
              </w:pPrChange>
            </w:pPr>
            <w:ins w:id="44891"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4892" w:author="pete jones" w:date="2022-01-04T11:25:00Z">
              <w:tcPr>
                <w:tcW w:w="814" w:type="dxa"/>
                <w:tcBorders>
                  <w:top w:val="nil"/>
                  <w:left w:val="nil"/>
                  <w:bottom w:val="nil"/>
                  <w:right w:val="nil"/>
                </w:tcBorders>
                <w:shd w:val="clear" w:color="auto" w:fill="auto"/>
                <w:noWrap/>
                <w:vAlign w:val="bottom"/>
              </w:tcPr>
            </w:tcPrChange>
          </w:tcPr>
          <w:p w14:paraId="3632E903" w14:textId="77777777" w:rsidR="008E4B87" w:rsidRPr="00FF6A71" w:rsidRDefault="008E4B87">
            <w:pPr>
              <w:keepNext/>
              <w:spacing w:before="0" w:after="0" w:line="240" w:lineRule="auto"/>
              <w:jc w:val="center"/>
              <w:rPr>
                <w:ins w:id="44893" w:author="pete jones" w:date="2022-01-04T11:19:00Z"/>
                <w:rFonts w:cstheme="minorHAnsi"/>
              </w:rPr>
              <w:pPrChange w:id="44894" w:author="pete jones" w:date="2022-01-04T11:24:00Z">
                <w:pPr>
                  <w:keepNext/>
                  <w:jc w:val="center"/>
                </w:pPr>
              </w:pPrChange>
            </w:pPr>
            <w:ins w:id="44895" w:author="pete jones" w:date="2022-01-04T11:19:00Z">
              <w:r w:rsidRPr="00FF6A71">
                <w:rPr>
                  <w:rFonts w:ascii="Calibri" w:hAnsi="Calibri" w:cs="Calibri"/>
                  <w:color w:val="000000"/>
                  <w:sz w:val="22"/>
                  <w:szCs w:val="22"/>
                </w:rPr>
                <w:t>54%</w:t>
              </w:r>
            </w:ins>
          </w:p>
        </w:tc>
        <w:tc>
          <w:tcPr>
            <w:tcW w:w="814" w:type="dxa"/>
            <w:shd w:val="clear" w:color="auto" w:fill="auto"/>
            <w:noWrap/>
            <w:vAlign w:val="bottom"/>
            <w:tcPrChange w:id="44896" w:author="pete jones" w:date="2022-01-04T11:25:00Z">
              <w:tcPr>
                <w:tcW w:w="814" w:type="dxa"/>
                <w:tcBorders>
                  <w:top w:val="nil"/>
                  <w:left w:val="nil"/>
                  <w:bottom w:val="nil"/>
                  <w:right w:val="nil"/>
                </w:tcBorders>
                <w:shd w:val="clear" w:color="auto" w:fill="auto"/>
                <w:noWrap/>
                <w:vAlign w:val="bottom"/>
              </w:tcPr>
            </w:tcPrChange>
          </w:tcPr>
          <w:p w14:paraId="5A21F02B" w14:textId="77777777" w:rsidR="008E4B87" w:rsidRPr="00FF6A71" w:rsidRDefault="008E4B87">
            <w:pPr>
              <w:keepNext/>
              <w:spacing w:before="0" w:after="0" w:line="240" w:lineRule="auto"/>
              <w:jc w:val="center"/>
              <w:rPr>
                <w:ins w:id="44897" w:author="pete jones" w:date="2022-01-04T11:19:00Z"/>
                <w:rFonts w:cstheme="minorHAnsi"/>
              </w:rPr>
              <w:pPrChange w:id="44898" w:author="pete jones" w:date="2022-01-04T11:24:00Z">
                <w:pPr>
                  <w:keepNext/>
                  <w:jc w:val="center"/>
                </w:pPr>
              </w:pPrChange>
            </w:pPr>
            <w:ins w:id="44899" w:author="pete jones" w:date="2022-01-04T11:19:00Z">
              <w:r w:rsidRPr="00FF6A71">
                <w:rPr>
                  <w:rFonts w:ascii="Calibri" w:hAnsi="Calibri" w:cs="Calibri"/>
                  <w:color w:val="000000"/>
                  <w:sz w:val="22"/>
                  <w:szCs w:val="22"/>
                </w:rPr>
                <w:t>18%</w:t>
              </w:r>
            </w:ins>
          </w:p>
        </w:tc>
        <w:tc>
          <w:tcPr>
            <w:tcW w:w="692" w:type="dxa"/>
            <w:shd w:val="clear" w:color="auto" w:fill="auto"/>
            <w:noWrap/>
            <w:vAlign w:val="bottom"/>
            <w:tcPrChange w:id="44900" w:author="pete jones" w:date="2022-01-04T11:25:00Z">
              <w:tcPr>
                <w:tcW w:w="692" w:type="dxa"/>
                <w:tcBorders>
                  <w:top w:val="nil"/>
                  <w:left w:val="nil"/>
                  <w:bottom w:val="nil"/>
                  <w:right w:val="nil"/>
                </w:tcBorders>
                <w:shd w:val="clear" w:color="auto" w:fill="auto"/>
                <w:noWrap/>
                <w:vAlign w:val="bottom"/>
              </w:tcPr>
            </w:tcPrChange>
          </w:tcPr>
          <w:p w14:paraId="63077C22" w14:textId="77777777" w:rsidR="008E4B87" w:rsidRPr="00FF6A71" w:rsidRDefault="008E4B87">
            <w:pPr>
              <w:keepNext/>
              <w:spacing w:before="0" w:after="0" w:line="240" w:lineRule="auto"/>
              <w:jc w:val="center"/>
              <w:rPr>
                <w:ins w:id="44901" w:author="pete jones" w:date="2022-01-04T11:19:00Z"/>
                <w:rFonts w:cstheme="minorHAnsi"/>
              </w:rPr>
              <w:pPrChange w:id="44902" w:author="pete jones" w:date="2022-01-04T11:24:00Z">
                <w:pPr>
                  <w:keepNext/>
                  <w:jc w:val="center"/>
                </w:pPr>
              </w:pPrChange>
            </w:pPr>
            <w:ins w:id="44903"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4904" w:author="pete jones" w:date="2022-01-04T11:25:00Z">
              <w:tcPr>
                <w:tcW w:w="692" w:type="dxa"/>
                <w:tcBorders>
                  <w:top w:val="nil"/>
                  <w:left w:val="nil"/>
                  <w:bottom w:val="nil"/>
                  <w:right w:val="nil"/>
                </w:tcBorders>
                <w:shd w:val="clear" w:color="auto" w:fill="auto"/>
                <w:noWrap/>
                <w:vAlign w:val="bottom"/>
              </w:tcPr>
            </w:tcPrChange>
          </w:tcPr>
          <w:p w14:paraId="31320E60" w14:textId="77777777" w:rsidR="008E4B87" w:rsidRPr="00FF6A71" w:rsidRDefault="008E4B87">
            <w:pPr>
              <w:keepNext/>
              <w:spacing w:before="0" w:after="0" w:line="240" w:lineRule="auto"/>
              <w:jc w:val="center"/>
              <w:rPr>
                <w:ins w:id="44905" w:author="pete jones" w:date="2022-01-04T11:19:00Z"/>
                <w:rFonts w:cstheme="minorHAnsi"/>
              </w:rPr>
              <w:pPrChange w:id="44906" w:author="pete jones" w:date="2022-01-04T11:24:00Z">
                <w:pPr>
                  <w:keepNext/>
                  <w:jc w:val="center"/>
                </w:pPr>
              </w:pPrChange>
            </w:pPr>
            <w:ins w:id="44907"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4908" w:author="pete jones" w:date="2022-01-04T11:25:00Z">
              <w:tcPr>
                <w:tcW w:w="692" w:type="dxa"/>
                <w:tcBorders>
                  <w:top w:val="nil"/>
                  <w:left w:val="nil"/>
                  <w:bottom w:val="nil"/>
                  <w:right w:val="nil"/>
                </w:tcBorders>
                <w:shd w:val="clear" w:color="auto" w:fill="auto"/>
                <w:noWrap/>
                <w:vAlign w:val="bottom"/>
              </w:tcPr>
            </w:tcPrChange>
          </w:tcPr>
          <w:p w14:paraId="685E5389" w14:textId="77777777" w:rsidR="008E4B87" w:rsidRPr="00FF6A71" w:rsidRDefault="008E4B87">
            <w:pPr>
              <w:keepNext/>
              <w:spacing w:before="0" w:after="0" w:line="240" w:lineRule="auto"/>
              <w:jc w:val="center"/>
              <w:rPr>
                <w:ins w:id="44909" w:author="pete jones" w:date="2022-01-04T11:19:00Z"/>
                <w:rFonts w:cstheme="minorHAnsi"/>
              </w:rPr>
              <w:pPrChange w:id="44910" w:author="pete jones" w:date="2022-01-04T11:24:00Z">
                <w:pPr>
                  <w:keepNext/>
                  <w:jc w:val="center"/>
                </w:pPr>
              </w:pPrChange>
            </w:pPr>
            <w:ins w:id="44911"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4912" w:author="pete jones" w:date="2022-01-04T11:25:00Z">
              <w:tcPr>
                <w:tcW w:w="692" w:type="dxa"/>
                <w:tcBorders>
                  <w:top w:val="nil"/>
                  <w:left w:val="nil"/>
                  <w:bottom w:val="nil"/>
                  <w:right w:val="nil"/>
                </w:tcBorders>
                <w:shd w:val="clear" w:color="auto" w:fill="auto"/>
                <w:noWrap/>
                <w:vAlign w:val="bottom"/>
              </w:tcPr>
            </w:tcPrChange>
          </w:tcPr>
          <w:p w14:paraId="05B7A6BC" w14:textId="77777777" w:rsidR="008E4B87" w:rsidRPr="00FF6A71" w:rsidRDefault="008E4B87">
            <w:pPr>
              <w:keepNext/>
              <w:spacing w:before="0" w:after="0" w:line="240" w:lineRule="auto"/>
              <w:jc w:val="center"/>
              <w:rPr>
                <w:ins w:id="44913" w:author="pete jones" w:date="2022-01-04T11:19:00Z"/>
                <w:rFonts w:cstheme="minorHAnsi"/>
              </w:rPr>
              <w:pPrChange w:id="44914" w:author="pete jones" w:date="2022-01-04T11:24:00Z">
                <w:pPr>
                  <w:keepNext/>
                  <w:jc w:val="center"/>
                </w:pPr>
              </w:pPrChange>
            </w:pPr>
            <w:ins w:id="44915" w:author="pete jones" w:date="2022-01-04T11:19:00Z">
              <w:r w:rsidRPr="00FF6A71">
                <w:rPr>
                  <w:rFonts w:ascii="Calibri" w:hAnsi="Calibri" w:cs="Calibri"/>
                  <w:color w:val="000000"/>
                  <w:sz w:val="22"/>
                  <w:szCs w:val="22"/>
                </w:rPr>
                <w:t>0%</w:t>
              </w:r>
            </w:ins>
          </w:p>
        </w:tc>
      </w:tr>
      <w:tr w:rsidR="008E4B87" w:rsidRPr="00FF6A71" w14:paraId="2962DB47" w14:textId="77777777" w:rsidTr="00120CAC">
        <w:trPr>
          <w:trHeight w:val="300"/>
          <w:jc w:val="center"/>
          <w:ins w:id="44916" w:author="pete jones" w:date="2022-01-04T11:19:00Z"/>
          <w:trPrChange w:id="44917" w:author="pete jones" w:date="2022-01-04T11:25:00Z">
            <w:trPr>
              <w:trHeight w:val="300"/>
              <w:jc w:val="center"/>
            </w:trPr>
          </w:trPrChange>
        </w:trPr>
        <w:tc>
          <w:tcPr>
            <w:tcW w:w="814" w:type="dxa"/>
            <w:vAlign w:val="center"/>
            <w:tcPrChange w:id="44918" w:author="pete jones" w:date="2022-01-04T11:25:00Z">
              <w:tcPr>
                <w:tcW w:w="814" w:type="dxa"/>
                <w:vAlign w:val="center"/>
              </w:tcPr>
            </w:tcPrChange>
          </w:tcPr>
          <w:p w14:paraId="75C04367" w14:textId="77777777" w:rsidR="008E4B87" w:rsidRPr="00FF6A71" w:rsidRDefault="008E4B87">
            <w:pPr>
              <w:keepNext/>
              <w:spacing w:before="0" w:after="0" w:line="240" w:lineRule="auto"/>
              <w:jc w:val="center"/>
              <w:rPr>
                <w:ins w:id="44919" w:author="pete jones" w:date="2022-01-04T11:19:00Z"/>
                <w:rFonts w:cstheme="minorHAnsi"/>
                <w:b/>
                <w:bCs/>
              </w:rPr>
              <w:pPrChange w:id="44920" w:author="pete jones" w:date="2022-01-04T11:24:00Z">
                <w:pPr>
                  <w:keepNext/>
                  <w:jc w:val="center"/>
                </w:pPr>
              </w:pPrChange>
            </w:pPr>
            <w:ins w:id="44921" w:author="pete jones" w:date="2022-01-04T11:19:00Z">
              <w:r w:rsidRPr="00FF6A71">
                <w:rPr>
                  <w:rFonts w:cstheme="minorHAnsi"/>
                  <w:b/>
                  <w:bCs/>
                </w:rPr>
                <w:t>Count</w:t>
              </w:r>
            </w:ins>
          </w:p>
        </w:tc>
        <w:tc>
          <w:tcPr>
            <w:tcW w:w="814" w:type="dxa"/>
            <w:shd w:val="clear" w:color="auto" w:fill="auto"/>
            <w:noWrap/>
            <w:vAlign w:val="bottom"/>
            <w:tcPrChange w:id="44922" w:author="pete jones" w:date="2022-01-04T11:25:00Z">
              <w:tcPr>
                <w:tcW w:w="814" w:type="dxa"/>
                <w:tcBorders>
                  <w:top w:val="nil"/>
                  <w:left w:val="nil"/>
                  <w:bottom w:val="nil"/>
                  <w:right w:val="nil"/>
                </w:tcBorders>
                <w:shd w:val="clear" w:color="auto" w:fill="auto"/>
                <w:noWrap/>
                <w:vAlign w:val="bottom"/>
              </w:tcPr>
            </w:tcPrChange>
          </w:tcPr>
          <w:p w14:paraId="6BE6B83B" w14:textId="77777777" w:rsidR="008E4B87" w:rsidRPr="00FF6A71" w:rsidRDefault="008E4B87">
            <w:pPr>
              <w:keepNext/>
              <w:spacing w:before="0" w:after="0" w:line="240" w:lineRule="auto"/>
              <w:jc w:val="center"/>
              <w:rPr>
                <w:ins w:id="44923" w:author="pete jones" w:date="2022-01-04T11:19:00Z"/>
                <w:rFonts w:cstheme="minorHAnsi"/>
              </w:rPr>
              <w:pPrChange w:id="44924" w:author="pete jones" w:date="2022-01-04T11:24:00Z">
                <w:pPr>
                  <w:keepNext/>
                  <w:jc w:val="center"/>
                </w:pPr>
              </w:pPrChange>
            </w:pPr>
            <w:ins w:id="44925" w:author="pete jones" w:date="2022-01-04T11:19:00Z">
              <w:r w:rsidRPr="00FF6A71">
                <w:rPr>
                  <w:rFonts w:ascii="Calibri" w:hAnsi="Calibri" w:cs="Calibri"/>
                  <w:color w:val="000000"/>
                  <w:sz w:val="22"/>
                  <w:szCs w:val="22"/>
                </w:rPr>
                <w:t>3</w:t>
              </w:r>
            </w:ins>
          </w:p>
        </w:tc>
        <w:tc>
          <w:tcPr>
            <w:tcW w:w="814" w:type="dxa"/>
            <w:shd w:val="clear" w:color="auto" w:fill="auto"/>
            <w:noWrap/>
            <w:vAlign w:val="bottom"/>
            <w:tcPrChange w:id="44926" w:author="pete jones" w:date="2022-01-04T11:25:00Z">
              <w:tcPr>
                <w:tcW w:w="814" w:type="dxa"/>
                <w:tcBorders>
                  <w:top w:val="nil"/>
                  <w:left w:val="nil"/>
                  <w:bottom w:val="nil"/>
                  <w:right w:val="nil"/>
                </w:tcBorders>
                <w:shd w:val="clear" w:color="auto" w:fill="auto"/>
                <w:noWrap/>
                <w:vAlign w:val="bottom"/>
              </w:tcPr>
            </w:tcPrChange>
          </w:tcPr>
          <w:p w14:paraId="0D36AC58" w14:textId="77777777" w:rsidR="008E4B87" w:rsidRPr="00FF6A71" w:rsidRDefault="008E4B87">
            <w:pPr>
              <w:keepNext/>
              <w:spacing w:before="0" w:after="0" w:line="240" w:lineRule="auto"/>
              <w:jc w:val="center"/>
              <w:rPr>
                <w:ins w:id="44927" w:author="pete jones" w:date="2022-01-04T11:19:00Z"/>
                <w:rFonts w:cstheme="minorHAnsi"/>
              </w:rPr>
              <w:pPrChange w:id="44928" w:author="pete jones" w:date="2022-01-04T11:24:00Z">
                <w:pPr>
                  <w:keepNext/>
                  <w:jc w:val="center"/>
                </w:pPr>
              </w:pPrChange>
            </w:pPr>
            <w:ins w:id="44929"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44930" w:author="pete jones" w:date="2022-01-04T11:25:00Z">
              <w:tcPr>
                <w:tcW w:w="814" w:type="dxa"/>
                <w:tcBorders>
                  <w:top w:val="nil"/>
                  <w:left w:val="nil"/>
                  <w:bottom w:val="nil"/>
                  <w:right w:val="nil"/>
                </w:tcBorders>
                <w:shd w:val="clear" w:color="auto" w:fill="auto"/>
                <w:noWrap/>
                <w:vAlign w:val="bottom"/>
              </w:tcPr>
            </w:tcPrChange>
          </w:tcPr>
          <w:p w14:paraId="057E57A8" w14:textId="77777777" w:rsidR="008E4B87" w:rsidRPr="00FF6A71" w:rsidRDefault="008E4B87">
            <w:pPr>
              <w:keepNext/>
              <w:spacing w:before="0" w:after="0" w:line="240" w:lineRule="auto"/>
              <w:jc w:val="center"/>
              <w:rPr>
                <w:ins w:id="44931" w:author="pete jones" w:date="2022-01-04T11:19:00Z"/>
                <w:rFonts w:cstheme="minorHAnsi"/>
              </w:rPr>
              <w:pPrChange w:id="44932" w:author="pete jones" w:date="2022-01-04T11:24:00Z">
                <w:pPr>
                  <w:keepNext/>
                  <w:jc w:val="center"/>
                </w:pPr>
              </w:pPrChange>
            </w:pPr>
            <w:ins w:id="44933"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4934" w:author="pete jones" w:date="2022-01-04T11:25:00Z">
              <w:tcPr>
                <w:tcW w:w="692" w:type="dxa"/>
                <w:tcBorders>
                  <w:top w:val="nil"/>
                  <w:left w:val="nil"/>
                  <w:bottom w:val="nil"/>
                  <w:right w:val="nil"/>
                </w:tcBorders>
                <w:shd w:val="clear" w:color="auto" w:fill="auto"/>
                <w:noWrap/>
                <w:vAlign w:val="bottom"/>
              </w:tcPr>
            </w:tcPrChange>
          </w:tcPr>
          <w:p w14:paraId="5AF57789" w14:textId="77777777" w:rsidR="008E4B87" w:rsidRPr="00FF6A71" w:rsidRDefault="008E4B87">
            <w:pPr>
              <w:keepNext/>
              <w:spacing w:before="0" w:after="0" w:line="240" w:lineRule="auto"/>
              <w:jc w:val="center"/>
              <w:rPr>
                <w:ins w:id="44935" w:author="pete jones" w:date="2022-01-04T11:19:00Z"/>
                <w:rFonts w:cstheme="minorHAnsi"/>
              </w:rPr>
              <w:pPrChange w:id="44936" w:author="pete jones" w:date="2022-01-04T11:24:00Z">
                <w:pPr>
                  <w:keepNext/>
                  <w:jc w:val="center"/>
                </w:pPr>
              </w:pPrChange>
            </w:pPr>
            <w:ins w:id="44937"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4938" w:author="pete jones" w:date="2022-01-04T11:25:00Z">
              <w:tcPr>
                <w:tcW w:w="692" w:type="dxa"/>
                <w:tcBorders>
                  <w:top w:val="nil"/>
                  <w:left w:val="nil"/>
                  <w:bottom w:val="nil"/>
                  <w:right w:val="nil"/>
                </w:tcBorders>
                <w:shd w:val="clear" w:color="auto" w:fill="auto"/>
                <w:noWrap/>
                <w:vAlign w:val="bottom"/>
              </w:tcPr>
            </w:tcPrChange>
          </w:tcPr>
          <w:p w14:paraId="15F7A2C1" w14:textId="77777777" w:rsidR="008E4B87" w:rsidRPr="00FF6A71" w:rsidRDefault="008E4B87">
            <w:pPr>
              <w:keepNext/>
              <w:spacing w:before="0" w:after="0" w:line="240" w:lineRule="auto"/>
              <w:jc w:val="center"/>
              <w:rPr>
                <w:ins w:id="44939" w:author="pete jones" w:date="2022-01-04T11:19:00Z"/>
                <w:rFonts w:cstheme="minorHAnsi"/>
              </w:rPr>
              <w:pPrChange w:id="44940" w:author="pete jones" w:date="2022-01-04T11:24:00Z">
                <w:pPr>
                  <w:keepNext/>
                  <w:jc w:val="center"/>
                </w:pPr>
              </w:pPrChange>
            </w:pPr>
            <w:ins w:id="44941"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4942" w:author="pete jones" w:date="2022-01-04T11:25:00Z">
              <w:tcPr>
                <w:tcW w:w="692" w:type="dxa"/>
                <w:tcBorders>
                  <w:top w:val="nil"/>
                  <w:left w:val="nil"/>
                  <w:bottom w:val="nil"/>
                  <w:right w:val="nil"/>
                </w:tcBorders>
                <w:shd w:val="clear" w:color="auto" w:fill="auto"/>
                <w:noWrap/>
                <w:vAlign w:val="bottom"/>
              </w:tcPr>
            </w:tcPrChange>
          </w:tcPr>
          <w:p w14:paraId="582B93BD" w14:textId="77777777" w:rsidR="008E4B87" w:rsidRPr="00FF6A71" w:rsidRDefault="008E4B87">
            <w:pPr>
              <w:keepNext/>
              <w:spacing w:before="0" w:after="0" w:line="240" w:lineRule="auto"/>
              <w:jc w:val="center"/>
              <w:rPr>
                <w:ins w:id="44943" w:author="pete jones" w:date="2022-01-04T11:19:00Z"/>
                <w:rFonts w:cstheme="minorHAnsi"/>
              </w:rPr>
              <w:pPrChange w:id="44944" w:author="pete jones" w:date="2022-01-04T11:24:00Z">
                <w:pPr>
                  <w:keepNext/>
                  <w:jc w:val="center"/>
                </w:pPr>
              </w:pPrChange>
            </w:pPr>
            <w:ins w:id="44945"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4946" w:author="pete jones" w:date="2022-01-04T11:25:00Z">
              <w:tcPr>
                <w:tcW w:w="692" w:type="dxa"/>
                <w:tcBorders>
                  <w:top w:val="nil"/>
                  <w:left w:val="nil"/>
                  <w:bottom w:val="nil"/>
                  <w:right w:val="nil"/>
                </w:tcBorders>
                <w:shd w:val="clear" w:color="auto" w:fill="auto"/>
                <w:noWrap/>
                <w:vAlign w:val="bottom"/>
              </w:tcPr>
            </w:tcPrChange>
          </w:tcPr>
          <w:p w14:paraId="1ACF9A65" w14:textId="77777777" w:rsidR="008E4B87" w:rsidRPr="00FF6A71" w:rsidRDefault="008E4B87">
            <w:pPr>
              <w:keepNext/>
              <w:spacing w:before="0" w:after="0" w:line="240" w:lineRule="auto"/>
              <w:jc w:val="center"/>
              <w:rPr>
                <w:ins w:id="44947" w:author="pete jones" w:date="2022-01-04T11:19:00Z"/>
                <w:rFonts w:cstheme="minorHAnsi"/>
              </w:rPr>
              <w:pPrChange w:id="44948" w:author="pete jones" w:date="2022-01-04T11:24:00Z">
                <w:pPr>
                  <w:keepNext/>
                  <w:jc w:val="center"/>
                </w:pPr>
              </w:pPrChange>
            </w:pPr>
            <w:ins w:id="44949" w:author="pete jones" w:date="2022-01-04T11:19:00Z">
              <w:r w:rsidRPr="00FF6A71">
                <w:rPr>
                  <w:rFonts w:ascii="Calibri" w:hAnsi="Calibri" w:cs="Calibri"/>
                  <w:color w:val="000000"/>
                  <w:sz w:val="22"/>
                  <w:szCs w:val="22"/>
                </w:rPr>
                <w:t>0</w:t>
              </w:r>
            </w:ins>
          </w:p>
        </w:tc>
      </w:tr>
    </w:tbl>
    <w:p w14:paraId="4EE57DF4" w14:textId="77777777" w:rsidR="008E4B87" w:rsidRPr="00FF6A71" w:rsidRDefault="008E4B87" w:rsidP="008E4B87">
      <w:pPr>
        <w:keepNext/>
        <w:rPr>
          <w:ins w:id="44950" w:author="pete jones" w:date="2022-01-04T11:19:00Z"/>
          <w:rFonts w:cstheme="minorHAnsi"/>
        </w:rPr>
      </w:pPr>
      <w:ins w:id="44951" w:author="pete jones" w:date="2022-01-04T11:19:00Z">
        <w:r w:rsidRPr="00FF6A71">
          <w:rPr>
            <w:rFonts w:cstheme="minorHAnsi"/>
          </w:rPr>
          <w:t>Q2.20 In nearly every industry, technological and socio-economic changes are limiting the competence of employee skill sets. Education systems need mechanisms to motivate individual engagement with active learning.</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4952" w:author="pete jones" w:date="2022-01-04T11:30: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4953">
          <w:tblGrid>
            <w:gridCol w:w="814"/>
            <w:gridCol w:w="814"/>
            <w:gridCol w:w="814"/>
            <w:gridCol w:w="814"/>
            <w:gridCol w:w="692"/>
            <w:gridCol w:w="692"/>
            <w:gridCol w:w="692"/>
            <w:gridCol w:w="692"/>
          </w:tblGrid>
        </w:tblGridChange>
      </w:tblGrid>
      <w:tr w:rsidR="008E4B87" w:rsidRPr="00FF6A71" w14:paraId="09BBCEE4" w14:textId="77777777" w:rsidTr="00120CAC">
        <w:trPr>
          <w:trHeight w:val="300"/>
          <w:jc w:val="center"/>
          <w:ins w:id="44954" w:author="pete jones" w:date="2022-01-04T11:19:00Z"/>
          <w:trPrChange w:id="44955" w:author="pete jones" w:date="2022-01-04T11:30:00Z">
            <w:trPr>
              <w:trHeight w:val="300"/>
              <w:jc w:val="center"/>
            </w:trPr>
          </w:trPrChange>
        </w:trPr>
        <w:tc>
          <w:tcPr>
            <w:tcW w:w="814" w:type="dxa"/>
            <w:shd w:val="clear" w:color="auto" w:fill="E7E6E6" w:themeFill="background2"/>
            <w:vAlign w:val="center"/>
            <w:tcPrChange w:id="44956" w:author="pete jones" w:date="2022-01-04T11:30:00Z">
              <w:tcPr>
                <w:tcW w:w="814" w:type="dxa"/>
                <w:shd w:val="clear" w:color="auto" w:fill="E7E6E6" w:themeFill="background2"/>
                <w:vAlign w:val="center"/>
              </w:tcPr>
            </w:tcPrChange>
          </w:tcPr>
          <w:p w14:paraId="551DEBD5" w14:textId="77777777" w:rsidR="008E4B87" w:rsidRPr="00FF6A71" w:rsidRDefault="008E4B87">
            <w:pPr>
              <w:keepNext/>
              <w:spacing w:before="0" w:after="0" w:line="240" w:lineRule="auto"/>
              <w:jc w:val="center"/>
              <w:rPr>
                <w:ins w:id="44957" w:author="pete jones" w:date="2022-01-04T11:19:00Z"/>
                <w:rFonts w:cstheme="minorHAnsi"/>
                <w:b/>
                <w:bCs/>
              </w:rPr>
              <w:pPrChange w:id="44958" w:author="pete jones" w:date="2022-01-04T11:24:00Z">
                <w:pPr>
                  <w:keepNext/>
                  <w:jc w:val="center"/>
                </w:pPr>
              </w:pPrChange>
            </w:pPr>
            <w:ins w:id="44959" w:author="pete jones" w:date="2022-01-04T11:19:00Z">
              <w:r w:rsidRPr="00FF6A71">
                <w:rPr>
                  <w:rFonts w:cstheme="minorHAnsi"/>
                  <w:b/>
                  <w:bCs/>
                </w:rPr>
                <w:t>scale</w:t>
              </w:r>
            </w:ins>
          </w:p>
        </w:tc>
        <w:tc>
          <w:tcPr>
            <w:tcW w:w="814" w:type="dxa"/>
            <w:shd w:val="clear" w:color="auto" w:fill="E7E6E6" w:themeFill="background2"/>
            <w:noWrap/>
            <w:vAlign w:val="center"/>
            <w:tcPrChange w:id="44960" w:author="pete jones" w:date="2022-01-04T11:30:00Z">
              <w:tcPr>
                <w:tcW w:w="814" w:type="dxa"/>
                <w:shd w:val="clear" w:color="auto" w:fill="E7E6E6" w:themeFill="background2"/>
                <w:noWrap/>
                <w:vAlign w:val="center"/>
              </w:tcPr>
            </w:tcPrChange>
          </w:tcPr>
          <w:p w14:paraId="77ED1D52" w14:textId="77777777" w:rsidR="008E4B87" w:rsidRPr="00FF6A71" w:rsidRDefault="008E4B87">
            <w:pPr>
              <w:keepNext/>
              <w:spacing w:before="0" w:after="0" w:line="240" w:lineRule="auto"/>
              <w:jc w:val="center"/>
              <w:rPr>
                <w:ins w:id="44961" w:author="pete jones" w:date="2022-01-04T11:19:00Z"/>
                <w:rFonts w:cstheme="minorHAnsi"/>
                <w:b/>
                <w:bCs/>
              </w:rPr>
              <w:pPrChange w:id="44962" w:author="pete jones" w:date="2022-01-04T11:24:00Z">
                <w:pPr>
                  <w:keepNext/>
                  <w:jc w:val="center"/>
                </w:pPr>
              </w:pPrChange>
            </w:pPr>
            <w:ins w:id="44963" w:author="pete jones" w:date="2022-01-04T11:19:00Z">
              <w:r w:rsidRPr="00FF6A71">
                <w:rPr>
                  <w:rFonts w:cstheme="minorHAnsi"/>
                  <w:b/>
                  <w:bCs/>
                </w:rPr>
                <w:t>1</w:t>
              </w:r>
            </w:ins>
          </w:p>
        </w:tc>
        <w:tc>
          <w:tcPr>
            <w:tcW w:w="814" w:type="dxa"/>
            <w:shd w:val="clear" w:color="auto" w:fill="E7E6E6" w:themeFill="background2"/>
            <w:noWrap/>
            <w:vAlign w:val="center"/>
            <w:tcPrChange w:id="44964" w:author="pete jones" w:date="2022-01-04T11:30:00Z">
              <w:tcPr>
                <w:tcW w:w="814" w:type="dxa"/>
                <w:shd w:val="clear" w:color="auto" w:fill="E7E6E6" w:themeFill="background2"/>
                <w:noWrap/>
                <w:vAlign w:val="center"/>
              </w:tcPr>
            </w:tcPrChange>
          </w:tcPr>
          <w:p w14:paraId="5E8AD5E9" w14:textId="77777777" w:rsidR="008E4B87" w:rsidRPr="00FF6A71" w:rsidRDefault="008E4B87">
            <w:pPr>
              <w:keepNext/>
              <w:spacing w:before="0" w:after="0" w:line="240" w:lineRule="auto"/>
              <w:jc w:val="center"/>
              <w:rPr>
                <w:ins w:id="44965" w:author="pete jones" w:date="2022-01-04T11:19:00Z"/>
                <w:rFonts w:cstheme="minorHAnsi"/>
                <w:b/>
                <w:bCs/>
              </w:rPr>
              <w:pPrChange w:id="44966" w:author="pete jones" w:date="2022-01-04T11:24:00Z">
                <w:pPr>
                  <w:keepNext/>
                  <w:jc w:val="center"/>
                </w:pPr>
              </w:pPrChange>
            </w:pPr>
            <w:ins w:id="44967" w:author="pete jones" w:date="2022-01-04T11:19:00Z">
              <w:r w:rsidRPr="00FF6A71">
                <w:rPr>
                  <w:rFonts w:cstheme="minorHAnsi"/>
                  <w:b/>
                  <w:bCs/>
                </w:rPr>
                <w:t>2</w:t>
              </w:r>
            </w:ins>
          </w:p>
        </w:tc>
        <w:tc>
          <w:tcPr>
            <w:tcW w:w="814" w:type="dxa"/>
            <w:shd w:val="clear" w:color="auto" w:fill="E7E6E6" w:themeFill="background2"/>
            <w:noWrap/>
            <w:vAlign w:val="center"/>
            <w:tcPrChange w:id="44968" w:author="pete jones" w:date="2022-01-04T11:30:00Z">
              <w:tcPr>
                <w:tcW w:w="814" w:type="dxa"/>
                <w:shd w:val="clear" w:color="auto" w:fill="E7E6E6" w:themeFill="background2"/>
                <w:noWrap/>
                <w:vAlign w:val="center"/>
              </w:tcPr>
            </w:tcPrChange>
          </w:tcPr>
          <w:p w14:paraId="0F3D470E" w14:textId="77777777" w:rsidR="008E4B87" w:rsidRPr="00FF6A71" w:rsidRDefault="008E4B87">
            <w:pPr>
              <w:keepNext/>
              <w:spacing w:before="0" w:after="0" w:line="240" w:lineRule="auto"/>
              <w:jc w:val="center"/>
              <w:rPr>
                <w:ins w:id="44969" w:author="pete jones" w:date="2022-01-04T11:19:00Z"/>
                <w:rFonts w:cstheme="minorHAnsi"/>
                <w:b/>
                <w:bCs/>
              </w:rPr>
              <w:pPrChange w:id="44970" w:author="pete jones" w:date="2022-01-04T11:24:00Z">
                <w:pPr>
                  <w:keepNext/>
                  <w:jc w:val="center"/>
                </w:pPr>
              </w:pPrChange>
            </w:pPr>
            <w:ins w:id="44971" w:author="pete jones" w:date="2022-01-04T11:19:00Z">
              <w:r w:rsidRPr="00FF6A71">
                <w:rPr>
                  <w:rFonts w:cstheme="minorHAnsi"/>
                  <w:b/>
                  <w:bCs/>
                </w:rPr>
                <w:t>3</w:t>
              </w:r>
            </w:ins>
          </w:p>
        </w:tc>
        <w:tc>
          <w:tcPr>
            <w:tcW w:w="692" w:type="dxa"/>
            <w:shd w:val="clear" w:color="auto" w:fill="E7E6E6" w:themeFill="background2"/>
            <w:noWrap/>
            <w:vAlign w:val="center"/>
            <w:tcPrChange w:id="44972" w:author="pete jones" w:date="2022-01-04T11:30:00Z">
              <w:tcPr>
                <w:tcW w:w="692" w:type="dxa"/>
                <w:shd w:val="clear" w:color="auto" w:fill="E7E6E6" w:themeFill="background2"/>
                <w:noWrap/>
                <w:vAlign w:val="center"/>
              </w:tcPr>
            </w:tcPrChange>
          </w:tcPr>
          <w:p w14:paraId="3CDB9DC8" w14:textId="77777777" w:rsidR="008E4B87" w:rsidRPr="00FF6A71" w:rsidRDefault="008E4B87">
            <w:pPr>
              <w:keepNext/>
              <w:spacing w:before="0" w:after="0" w:line="240" w:lineRule="auto"/>
              <w:jc w:val="center"/>
              <w:rPr>
                <w:ins w:id="44973" w:author="pete jones" w:date="2022-01-04T11:19:00Z"/>
                <w:rFonts w:cstheme="minorHAnsi"/>
                <w:b/>
                <w:bCs/>
              </w:rPr>
              <w:pPrChange w:id="44974" w:author="pete jones" w:date="2022-01-04T11:24:00Z">
                <w:pPr>
                  <w:keepNext/>
                  <w:jc w:val="center"/>
                </w:pPr>
              </w:pPrChange>
            </w:pPr>
            <w:ins w:id="44975" w:author="pete jones" w:date="2022-01-04T11:19:00Z">
              <w:r w:rsidRPr="00FF6A71">
                <w:rPr>
                  <w:rFonts w:cstheme="minorHAnsi"/>
                  <w:b/>
                  <w:bCs/>
                </w:rPr>
                <w:t>4</w:t>
              </w:r>
            </w:ins>
          </w:p>
        </w:tc>
        <w:tc>
          <w:tcPr>
            <w:tcW w:w="692" w:type="dxa"/>
            <w:shd w:val="clear" w:color="auto" w:fill="E7E6E6" w:themeFill="background2"/>
            <w:noWrap/>
            <w:vAlign w:val="center"/>
            <w:tcPrChange w:id="44976" w:author="pete jones" w:date="2022-01-04T11:30:00Z">
              <w:tcPr>
                <w:tcW w:w="692" w:type="dxa"/>
                <w:shd w:val="clear" w:color="auto" w:fill="E7E6E6" w:themeFill="background2"/>
                <w:noWrap/>
                <w:vAlign w:val="center"/>
              </w:tcPr>
            </w:tcPrChange>
          </w:tcPr>
          <w:p w14:paraId="5040D640" w14:textId="77777777" w:rsidR="008E4B87" w:rsidRPr="00FF6A71" w:rsidRDefault="008E4B87">
            <w:pPr>
              <w:keepNext/>
              <w:spacing w:before="0" w:after="0" w:line="240" w:lineRule="auto"/>
              <w:jc w:val="center"/>
              <w:rPr>
                <w:ins w:id="44977" w:author="pete jones" w:date="2022-01-04T11:19:00Z"/>
                <w:rFonts w:cstheme="minorHAnsi"/>
                <w:b/>
                <w:bCs/>
              </w:rPr>
              <w:pPrChange w:id="44978" w:author="pete jones" w:date="2022-01-04T11:24:00Z">
                <w:pPr>
                  <w:keepNext/>
                  <w:jc w:val="center"/>
                </w:pPr>
              </w:pPrChange>
            </w:pPr>
            <w:ins w:id="44979" w:author="pete jones" w:date="2022-01-04T11:19:00Z">
              <w:r w:rsidRPr="00FF6A71">
                <w:rPr>
                  <w:rFonts w:cstheme="minorHAnsi"/>
                  <w:b/>
                  <w:bCs/>
                </w:rPr>
                <w:t>5</w:t>
              </w:r>
            </w:ins>
          </w:p>
        </w:tc>
        <w:tc>
          <w:tcPr>
            <w:tcW w:w="692" w:type="dxa"/>
            <w:shd w:val="clear" w:color="auto" w:fill="E7E6E6" w:themeFill="background2"/>
            <w:noWrap/>
            <w:vAlign w:val="center"/>
            <w:tcPrChange w:id="44980" w:author="pete jones" w:date="2022-01-04T11:30:00Z">
              <w:tcPr>
                <w:tcW w:w="692" w:type="dxa"/>
                <w:shd w:val="clear" w:color="auto" w:fill="E7E6E6" w:themeFill="background2"/>
                <w:noWrap/>
                <w:vAlign w:val="center"/>
              </w:tcPr>
            </w:tcPrChange>
          </w:tcPr>
          <w:p w14:paraId="626831DC" w14:textId="77777777" w:rsidR="008E4B87" w:rsidRPr="00FF6A71" w:rsidRDefault="008E4B87">
            <w:pPr>
              <w:keepNext/>
              <w:spacing w:before="0" w:after="0" w:line="240" w:lineRule="auto"/>
              <w:jc w:val="center"/>
              <w:rPr>
                <w:ins w:id="44981" w:author="pete jones" w:date="2022-01-04T11:19:00Z"/>
                <w:rFonts w:cstheme="minorHAnsi"/>
                <w:b/>
                <w:bCs/>
              </w:rPr>
              <w:pPrChange w:id="44982" w:author="pete jones" w:date="2022-01-04T11:24:00Z">
                <w:pPr>
                  <w:keepNext/>
                  <w:jc w:val="center"/>
                </w:pPr>
              </w:pPrChange>
            </w:pPr>
            <w:ins w:id="44983" w:author="pete jones" w:date="2022-01-04T11:19:00Z">
              <w:r w:rsidRPr="00FF6A71">
                <w:rPr>
                  <w:rFonts w:cstheme="minorHAnsi"/>
                  <w:b/>
                  <w:bCs/>
                </w:rPr>
                <w:t>6</w:t>
              </w:r>
            </w:ins>
          </w:p>
        </w:tc>
        <w:tc>
          <w:tcPr>
            <w:tcW w:w="692" w:type="dxa"/>
            <w:shd w:val="clear" w:color="auto" w:fill="E7E6E6" w:themeFill="background2"/>
            <w:noWrap/>
            <w:vAlign w:val="center"/>
            <w:tcPrChange w:id="44984" w:author="pete jones" w:date="2022-01-04T11:30:00Z">
              <w:tcPr>
                <w:tcW w:w="692" w:type="dxa"/>
                <w:shd w:val="clear" w:color="auto" w:fill="E7E6E6" w:themeFill="background2"/>
                <w:noWrap/>
                <w:vAlign w:val="center"/>
              </w:tcPr>
            </w:tcPrChange>
          </w:tcPr>
          <w:p w14:paraId="524DB23E" w14:textId="77777777" w:rsidR="008E4B87" w:rsidRPr="00FF6A71" w:rsidRDefault="008E4B87">
            <w:pPr>
              <w:keepNext/>
              <w:spacing w:before="0" w:after="0" w:line="240" w:lineRule="auto"/>
              <w:jc w:val="center"/>
              <w:rPr>
                <w:ins w:id="44985" w:author="pete jones" w:date="2022-01-04T11:19:00Z"/>
                <w:rFonts w:cstheme="minorHAnsi"/>
                <w:b/>
                <w:bCs/>
              </w:rPr>
              <w:pPrChange w:id="44986" w:author="pete jones" w:date="2022-01-04T11:24:00Z">
                <w:pPr>
                  <w:keepNext/>
                  <w:jc w:val="center"/>
                </w:pPr>
              </w:pPrChange>
            </w:pPr>
            <w:ins w:id="44987" w:author="pete jones" w:date="2022-01-04T11:19:00Z">
              <w:r w:rsidRPr="00FF6A71">
                <w:rPr>
                  <w:rFonts w:cstheme="minorHAnsi"/>
                  <w:b/>
                  <w:bCs/>
                </w:rPr>
                <w:t>7</w:t>
              </w:r>
            </w:ins>
          </w:p>
        </w:tc>
      </w:tr>
      <w:tr w:rsidR="008E4B87" w:rsidRPr="00FF6A71" w14:paraId="4BF226C1" w14:textId="77777777" w:rsidTr="00120CAC">
        <w:trPr>
          <w:trHeight w:val="300"/>
          <w:jc w:val="center"/>
          <w:ins w:id="44988" w:author="pete jones" w:date="2022-01-04T11:19:00Z"/>
          <w:trPrChange w:id="44989" w:author="pete jones" w:date="2022-01-04T11:30:00Z">
            <w:trPr>
              <w:trHeight w:val="300"/>
              <w:jc w:val="center"/>
            </w:trPr>
          </w:trPrChange>
        </w:trPr>
        <w:tc>
          <w:tcPr>
            <w:tcW w:w="814" w:type="dxa"/>
            <w:vAlign w:val="center"/>
            <w:tcPrChange w:id="44990" w:author="pete jones" w:date="2022-01-04T11:30:00Z">
              <w:tcPr>
                <w:tcW w:w="814" w:type="dxa"/>
                <w:vAlign w:val="center"/>
              </w:tcPr>
            </w:tcPrChange>
          </w:tcPr>
          <w:p w14:paraId="04FCB68E" w14:textId="77777777" w:rsidR="008E4B87" w:rsidRPr="00FF6A71" w:rsidRDefault="008E4B87">
            <w:pPr>
              <w:keepNext/>
              <w:spacing w:before="0" w:after="0" w:line="240" w:lineRule="auto"/>
              <w:jc w:val="center"/>
              <w:rPr>
                <w:ins w:id="44991" w:author="pete jones" w:date="2022-01-04T11:19:00Z"/>
                <w:rFonts w:cstheme="minorHAnsi"/>
                <w:b/>
                <w:bCs/>
              </w:rPr>
              <w:pPrChange w:id="44992" w:author="pete jones" w:date="2022-01-04T11:24:00Z">
                <w:pPr>
                  <w:keepNext/>
                  <w:jc w:val="center"/>
                </w:pPr>
              </w:pPrChange>
            </w:pPr>
            <w:ins w:id="44993" w:author="pete jones" w:date="2022-01-04T11:19:00Z">
              <w:r w:rsidRPr="00FF6A71">
                <w:rPr>
                  <w:rFonts w:cstheme="minorHAnsi"/>
                  <w:b/>
                  <w:bCs/>
                </w:rPr>
                <w:t>%</w:t>
              </w:r>
            </w:ins>
          </w:p>
        </w:tc>
        <w:tc>
          <w:tcPr>
            <w:tcW w:w="814" w:type="dxa"/>
            <w:shd w:val="clear" w:color="auto" w:fill="auto"/>
            <w:noWrap/>
            <w:vAlign w:val="bottom"/>
            <w:tcPrChange w:id="44994" w:author="pete jones" w:date="2022-01-04T11:30:00Z">
              <w:tcPr>
                <w:tcW w:w="814" w:type="dxa"/>
                <w:tcBorders>
                  <w:top w:val="nil"/>
                  <w:left w:val="nil"/>
                  <w:bottom w:val="nil"/>
                  <w:right w:val="nil"/>
                </w:tcBorders>
                <w:shd w:val="clear" w:color="auto" w:fill="auto"/>
                <w:noWrap/>
                <w:vAlign w:val="bottom"/>
              </w:tcPr>
            </w:tcPrChange>
          </w:tcPr>
          <w:p w14:paraId="6DF42220" w14:textId="77777777" w:rsidR="008E4B87" w:rsidRPr="00FF6A71" w:rsidRDefault="008E4B87">
            <w:pPr>
              <w:keepNext/>
              <w:spacing w:before="0" w:after="0" w:line="240" w:lineRule="auto"/>
              <w:jc w:val="center"/>
              <w:rPr>
                <w:ins w:id="44995" w:author="pete jones" w:date="2022-01-04T11:19:00Z"/>
                <w:rFonts w:cstheme="minorHAnsi"/>
              </w:rPr>
              <w:pPrChange w:id="44996" w:author="pete jones" w:date="2022-01-04T11:24:00Z">
                <w:pPr>
                  <w:keepNext/>
                  <w:jc w:val="center"/>
                </w:pPr>
              </w:pPrChange>
            </w:pPr>
            <w:ins w:id="44997" w:author="pete jones" w:date="2022-01-04T11:19:00Z">
              <w:r w:rsidRPr="00FF6A71">
                <w:rPr>
                  <w:rFonts w:ascii="Calibri" w:hAnsi="Calibri" w:cs="Calibri"/>
                  <w:color w:val="000000"/>
                  <w:sz w:val="22"/>
                  <w:szCs w:val="22"/>
                </w:rPr>
                <w:t>32%</w:t>
              </w:r>
            </w:ins>
          </w:p>
        </w:tc>
        <w:tc>
          <w:tcPr>
            <w:tcW w:w="814" w:type="dxa"/>
            <w:shd w:val="clear" w:color="auto" w:fill="auto"/>
            <w:noWrap/>
            <w:vAlign w:val="bottom"/>
            <w:tcPrChange w:id="44998" w:author="pete jones" w:date="2022-01-04T11:30:00Z">
              <w:tcPr>
                <w:tcW w:w="814" w:type="dxa"/>
                <w:tcBorders>
                  <w:top w:val="nil"/>
                  <w:left w:val="nil"/>
                  <w:bottom w:val="nil"/>
                  <w:right w:val="nil"/>
                </w:tcBorders>
                <w:shd w:val="clear" w:color="auto" w:fill="auto"/>
                <w:noWrap/>
                <w:vAlign w:val="bottom"/>
              </w:tcPr>
            </w:tcPrChange>
          </w:tcPr>
          <w:p w14:paraId="49CE1CD6" w14:textId="77777777" w:rsidR="008E4B87" w:rsidRPr="00FF6A71" w:rsidRDefault="008E4B87">
            <w:pPr>
              <w:keepNext/>
              <w:spacing w:before="0" w:after="0" w:line="240" w:lineRule="auto"/>
              <w:jc w:val="center"/>
              <w:rPr>
                <w:ins w:id="44999" w:author="pete jones" w:date="2022-01-04T11:19:00Z"/>
                <w:rFonts w:cstheme="minorHAnsi"/>
              </w:rPr>
              <w:pPrChange w:id="45000" w:author="pete jones" w:date="2022-01-04T11:24:00Z">
                <w:pPr>
                  <w:keepNext/>
                  <w:jc w:val="center"/>
                </w:pPr>
              </w:pPrChange>
            </w:pPr>
            <w:ins w:id="45001" w:author="pete jones" w:date="2022-01-04T11:19:00Z">
              <w:r w:rsidRPr="00FF6A71">
                <w:rPr>
                  <w:rFonts w:ascii="Calibri" w:hAnsi="Calibri" w:cs="Calibri"/>
                  <w:color w:val="000000"/>
                  <w:sz w:val="22"/>
                  <w:szCs w:val="22"/>
                </w:rPr>
                <w:t>43%</w:t>
              </w:r>
            </w:ins>
          </w:p>
        </w:tc>
        <w:tc>
          <w:tcPr>
            <w:tcW w:w="814" w:type="dxa"/>
            <w:shd w:val="clear" w:color="auto" w:fill="auto"/>
            <w:noWrap/>
            <w:vAlign w:val="bottom"/>
            <w:tcPrChange w:id="45002" w:author="pete jones" w:date="2022-01-04T11:30:00Z">
              <w:tcPr>
                <w:tcW w:w="814" w:type="dxa"/>
                <w:tcBorders>
                  <w:top w:val="nil"/>
                  <w:left w:val="nil"/>
                  <w:bottom w:val="nil"/>
                  <w:right w:val="nil"/>
                </w:tcBorders>
                <w:shd w:val="clear" w:color="auto" w:fill="auto"/>
                <w:noWrap/>
                <w:vAlign w:val="bottom"/>
              </w:tcPr>
            </w:tcPrChange>
          </w:tcPr>
          <w:p w14:paraId="03351749" w14:textId="77777777" w:rsidR="008E4B87" w:rsidRPr="00FF6A71" w:rsidRDefault="008E4B87">
            <w:pPr>
              <w:keepNext/>
              <w:spacing w:before="0" w:after="0" w:line="240" w:lineRule="auto"/>
              <w:jc w:val="center"/>
              <w:rPr>
                <w:ins w:id="45003" w:author="pete jones" w:date="2022-01-04T11:19:00Z"/>
                <w:rFonts w:cstheme="minorHAnsi"/>
              </w:rPr>
              <w:pPrChange w:id="45004" w:author="pete jones" w:date="2022-01-04T11:24:00Z">
                <w:pPr>
                  <w:keepNext/>
                  <w:jc w:val="center"/>
                </w:pPr>
              </w:pPrChange>
            </w:pPr>
            <w:ins w:id="45005" w:author="pete jones" w:date="2022-01-04T11:19:00Z">
              <w:r w:rsidRPr="00FF6A71">
                <w:rPr>
                  <w:rFonts w:ascii="Calibri" w:hAnsi="Calibri" w:cs="Calibri"/>
                  <w:color w:val="000000"/>
                  <w:sz w:val="22"/>
                  <w:szCs w:val="22"/>
                </w:rPr>
                <w:t>18%</w:t>
              </w:r>
            </w:ins>
          </w:p>
        </w:tc>
        <w:tc>
          <w:tcPr>
            <w:tcW w:w="692" w:type="dxa"/>
            <w:shd w:val="clear" w:color="auto" w:fill="auto"/>
            <w:noWrap/>
            <w:vAlign w:val="bottom"/>
            <w:tcPrChange w:id="45006" w:author="pete jones" w:date="2022-01-04T11:30:00Z">
              <w:tcPr>
                <w:tcW w:w="692" w:type="dxa"/>
                <w:tcBorders>
                  <w:top w:val="nil"/>
                  <w:left w:val="nil"/>
                  <w:bottom w:val="nil"/>
                  <w:right w:val="nil"/>
                </w:tcBorders>
                <w:shd w:val="clear" w:color="auto" w:fill="auto"/>
                <w:noWrap/>
                <w:vAlign w:val="bottom"/>
              </w:tcPr>
            </w:tcPrChange>
          </w:tcPr>
          <w:p w14:paraId="26CB0152" w14:textId="77777777" w:rsidR="008E4B87" w:rsidRPr="00FF6A71" w:rsidRDefault="008E4B87">
            <w:pPr>
              <w:keepNext/>
              <w:spacing w:before="0" w:after="0" w:line="240" w:lineRule="auto"/>
              <w:jc w:val="center"/>
              <w:rPr>
                <w:ins w:id="45007" w:author="pete jones" w:date="2022-01-04T11:19:00Z"/>
                <w:rFonts w:cstheme="minorHAnsi"/>
              </w:rPr>
              <w:pPrChange w:id="45008" w:author="pete jones" w:date="2022-01-04T11:24:00Z">
                <w:pPr>
                  <w:keepNext/>
                  <w:jc w:val="center"/>
                </w:pPr>
              </w:pPrChange>
            </w:pPr>
            <w:ins w:id="45009"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5010" w:author="pete jones" w:date="2022-01-04T11:30:00Z">
              <w:tcPr>
                <w:tcW w:w="692" w:type="dxa"/>
                <w:tcBorders>
                  <w:top w:val="nil"/>
                  <w:left w:val="nil"/>
                  <w:bottom w:val="nil"/>
                  <w:right w:val="nil"/>
                </w:tcBorders>
                <w:shd w:val="clear" w:color="auto" w:fill="auto"/>
                <w:noWrap/>
                <w:vAlign w:val="bottom"/>
              </w:tcPr>
            </w:tcPrChange>
          </w:tcPr>
          <w:p w14:paraId="54FE6A4D" w14:textId="77777777" w:rsidR="008E4B87" w:rsidRPr="00FF6A71" w:rsidRDefault="008E4B87">
            <w:pPr>
              <w:keepNext/>
              <w:spacing w:before="0" w:after="0" w:line="240" w:lineRule="auto"/>
              <w:jc w:val="center"/>
              <w:rPr>
                <w:ins w:id="45011" w:author="pete jones" w:date="2022-01-04T11:19:00Z"/>
                <w:rFonts w:cstheme="minorHAnsi"/>
              </w:rPr>
              <w:pPrChange w:id="45012" w:author="pete jones" w:date="2022-01-04T11:24:00Z">
                <w:pPr>
                  <w:keepNext/>
                  <w:jc w:val="center"/>
                </w:pPr>
              </w:pPrChange>
            </w:pPr>
            <w:ins w:id="4501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014" w:author="pete jones" w:date="2022-01-04T11:30:00Z">
              <w:tcPr>
                <w:tcW w:w="692" w:type="dxa"/>
                <w:tcBorders>
                  <w:top w:val="nil"/>
                  <w:left w:val="nil"/>
                  <w:bottom w:val="nil"/>
                  <w:right w:val="nil"/>
                </w:tcBorders>
                <w:shd w:val="clear" w:color="auto" w:fill="auto"/>
                <w:noWrap/>
                <w:vAlign w:val="bottom"/>
              </w:tcPr>
            </w:tcPrChange>
          </w:tcPr>
          <w:p w14:paraId="3F40EFB4" w14:textId="77777777" w:rsidR="008E4B87" w:rsidRPr="00FF6A71" w:rsidRDefault="008E4B87">
            <w:pPr>
              <w:keepNext/>
              <w:spacing w:before="0" w:after="0" w:line="240" w:lineRule="auto"/>
              <w:jc w:val="center"/>
              <w:rPr>
                <w:ins w:id="45015" w:author="pete jones" w:date="2022-01-04T11:19:00Z"/>
                <w:rFonts w:cstheme="minorHAnsi"/>
              </w:rPr>
              <w:pPrChange w:id="45016" w:author="pete jones" w:date="2022-01-04T11:24:00Z">
                <w:pPr>
                  <w:keepNext/>
                  <w:jc w:val="center"/>
                </w:pPr>
              </w:pPrChange>
            </w:pPr>
            <w:ins w:id="4501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018" w:author="pete jones" w:date="2022-01-04T11:30:00Z">
              <w:tcPr>
                <w:tcW w:w="692" w:type="dxa"/>
                <w:tcBorders>
                  <w:top w:val="nil"/>
                  <w:left w:val="nil"/>
                  <w:bottom w:val="nil"/>
                  <w:right w:val="nil"/>
                </w:tcBorders>
                <w:shd w:val="clear" w:color="auto" w:fill="auto"/>
                <w:noWrap/>
                <w:vAlign w:val="bottom"/>
              </w:tcPr>
            </w:tcPrChange>
          </w:tcPr>
          <w:p w14:paraId="39389D2A" w14:textId="77777777" w:rsidR="008E4B87" w:rsidRPr="00FF6A71" w:rsidRDefault="008E4B87">
            <w:pPr>
              <w:keepNext/>
              <w:spacing w:before="0" w:after="0" w:line="240" w:lineRule="auto"/>
              <w:jc w:val="center"/>
              <w:rPr>
                <w:ins w:id="45019" w:author="pete jones" w:date="2022-01-04T11:19:00Z"/>
                <w:rFonts w:cstheme="minorHAnsi"/>
              </w:rPr>
              <w:pPrChange w:id="45020" w:author="pete jones" w:date="2022-01-04T11:24:00Z">
                <w:pPr>
                  <w:keepNext/>
                  <w:jc w:val="center"/>
                </w:pPr>
              </w:pPrChange>
            </w:pPr>
            <w:ins w:id="45021" w:author="pete jones" w:date="2022-01-04T11:19:00Z">
              <w:r w:rsidRPr="00FF6A71">
                <w:rPr>
                  <w:rFonts w:ascii="Calibri" w:hAnsi="Calibri" w:cs="Calibri"/>
                  <w:color w:val="000000"/>
                  <w:sz w:val="22"/>
                  <w:szCs w:val="22"/>
                </w:rPr>
                <w:t>0%</w:t>
              </w:r>
            </w:ins>
          </w:p>
        </w:tc>
      </w:tr>
      <w:tr w:rsidR="008E4B87" w:rsidRPr="00FF6A71" w14:paraId="67697920" w14:textId="77777777" w:rsidTr="00120CAC">
        <w:trPr>
          <w:trHeight w:val="300"/>
          <w:jc w:val="center"/>
          <w:ins w:id="45022" w:author="pete jones" w:date="2022-01-04T11:19:00Z"/>
          <w:trPrChange w:id="45023" w:author="pete jones" w:date="2022-01-04T11:30:00Z">
            <w:trPr>
              <w:trHeight w:val="300"/>
              <w:jc w:val="center"/>
            </w:trPr>
          </w:trPrChange>
        </w:trPr>
        <w:tc>
          <w:tcPr>
            <w:tcW w:w="814" w:type="dxa"/>
            <w:vAlign w:val="center"/>
            <w:tcPrChange w:id="45024" w:author="pete jones" w:date="2022-01-04T11:30:00Z">
              <w:tcPr>
                <w:tcW w:w="814" w:type="dxa"/>
                <w:vAlign w:val="center"/>
              </w:tcPr>
            </w:tcPrChange>
          </w:tcPr>
          <w:p w14:paraId="23C5936E" w14:textId="77777777" w:rsidR="008E4B87" w:rsidRPr="00FF6A71" w:rsidRDefault="008E4B87">
            <w:pPr>
              <w:keepNext/>
              <w:spacing w:before="0" w:after="0" w:line="240" w:lineRule="auto"/>
              <w:jc w:val="center"/>
              <w:rPr>
                <w:ins w:id="45025" w:author="pete jones" w:date="2022-01-04T11:19:00Z"/>
                <w:rFonts w:cstheme="minorHAnsi"/>
                <w:b/>
                <w:bCs/>
              </w:rPr>
              <w:pPrChange w:id="45026" w:author="pete jones" w:date="2022-01-04T11:24:00Z">
                <w:pPr>
                  <w:keepNext/>
                  <w:jc w:val="center"/>
                </w:pPr>
              </w:pPrChange>
            </w:pPr>
            <w:ins w:id="45027" w:author="pete jones" w:date="2022-01-04T11:19:00Z">
              <w:r w:rsidRPr="00FF6A71">
                <w:rPr>
                  <w:rFonts w:cstheme="minorHAnsi"/>
                  <w:b/>
                  <w:bCs/>
                </w:rPr>
                <w:t>Count</w:t>
              </w:r>
            </w:ins>
          </w:p>
        </w:tc>
        <w:tc>
          <w:tcPr>
            <w:tcW w:w="814" w:type="dxa"/>
            <w:shd w:val="clear" w:color="auto" w:fill="auto"/>
            <w:noWrap/>
            <w:vAlign w:val="bottom"/>
            <w:tcPrChange w:id="45028" w:author="pete jones" w:date="2022-01-04T11:30:00Z">
              <w:tcPr>
                <w:tcW w:w="814" w:type="dxa"/>
                <w:tcBorders>
                  <w:top w:val="nil"/>
                  <w:left w:val="nil"/>
                  <w:bottom w:val="nil"/>
                  <w:right w:val="nil"/>
                </w:tcBorders>
                <w:shd w:val="clear" w:color="auto" w:fill="auto"/>
                <w:noWrap/>
                <w:vAlign w:val="bottom"/>
              </w:tcPr>
            </w:tcPrChange>
          </w:tcPr>
          <w:p w14:paraId="6DB5AA37" w14:textId="77777777" w:rsidR="008E4B87" w:rsidRPr="00FF6A71" w:rsidRDefault="008E4B87">
            <w:pPr>
              <w:keepNext/>
              <w:spacing w:before="0" w:after="0" w:line="240" w:lineRule="auto"/>
              <w:jc w:val="center"/>
              <w:rPr>
                <w:ins w:id="45029" w:author="pete jones" w:date="2022-01-04T11:19:00Z"/>
                <w:rFonts w:cstheme="minorHAnsi"/>
              </w:rPr>
              <w:pPrChange w:id="45030" w:author="pete jones" w:date="2022-01-04T11:24:00Z">
                <w:pPr>
                  <w:keepNext/>
                  <w:jc w:val="center"/>
                </w:pPr>
              </w:pPrChange>
            </w:pPr>
            <w:ins w:id="45031" w:author="pete jones" w:date="2022-01-04T11:19:00Z">
              <w:r w:rsidRPr="00FF6A71">
                <w:rPr>
                  <w:rFonts w:ascii="Calibri" w:hAnsi="Calibri" w:cs="Calibri"/>
                  <w:color w:val="000000"/>
                  <w:sz w:val="22"/>
                  <w:szCs w:val="22"/>
                </w:rPr>
                <w:t>9</w:t>
              </w:r>
            </w:ins>
          </w:p>
        </w:tc>
        <w:tc>
          <w:tcPr>
            <w:tcW w:w="814" w:type="dxa"/>
            <w:shd w:val="clear" w:color="auto" w:fill="auto"/>
            <w:noWrap/>
            <w:vAlign w:val="bottom"/>
            <w:tcPrChange w:id="45032" w:author="pete jones" w:date="2022-01-04T11:30:00Z">
              <w:tcPr>
                <w:tcW w:w="814" w:type="dxa"/>
                <w:tcBorders>
                  <w:top w:val="nil"/>
                  <w:left w:val="nil"/>
                  <w:bottom w:val="nil"/>
                  <w:right w:val="nil"/>
                </w:tcBorders>
                <w:shd w:val="clear" w:color="auto" w:fill="auto"/>
                <w:noWrap/>
                <w:vAlign w:val="bottom"/>
              </w:tcPr>
            </w:tcPrChange>
          </w:tcPr>
          <w:p w14:paraId="6D4FF637" w14:textId="77777777" w:rsidR="008E4B87" w:rsidRPr="00FF6A71" w:rsidRDefault="008E4B87">
            <w:pPr>
              <w:keepNext/>
              <w:spacing w:before="0" w:after="0" w:line="240" w:lineRule="auto"/>
              <w:jc w:val="center"/>
              <w:rPr>
                <w:ins w:id="45033" w:author="pete jones" w:date="2022-01-04T11:19:00Z"/>
                <w:rFonts w:cstheme="minorHAnsi"/>
              </w:rPr>
              <w:pPrChange w:id="45034" w:author="pete jones" w:date="2022-01-04T11:24:00Z">
                <w:pPr>
                  <w:keepNext/>
                  <w:jc w:val="center"/>
                </w:pPr>
              </w:pPrChange>
            </w:pPr>
            <w:ins w:id="45035"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45036" w:author="pete jones" w:date="2022-01-04T11:30:00Z">
              <w:tcPr>
                <w:tcW w:w="814" w:type="dxa"/>
                <w:tcBorders>
                  <w:top w:val="nil"/>
                  <w:left w:val="nil"/>
                  <w:bottom w:val="nil"/>
                  <w:right w:val="nil"/>
                </w:tcBorders>
                <w:shd w:val="clear" w:color="auto" w:fill="auto"/>
                <w:noWrap/>
                <w:vAlign w:val="bottom"/>
              </w:tcPr>
            </w:tcPrChange>
          </w:tcPr>
          <w:p w14:paraId="2FA58E19" w14:textId="77777777" w:rsidR="008E4B87" w:rsidRPr="00FF6A71" w:rsidRDefault="008E4B87">
            <w:pPr>
              <w:keepNext/>
              <w:spacing w:before="0" w:after="0" w:line="240" w:lineRule="auto"/>
              <w:jc w:val="center"/>
              <w:rPr>
                <w:ins w:id="45037" w:author="pete jones" w:date="2022-01-04T11:19:00Z"/>
                <w:rFonts w:cstheme="minorHAnsi"/>
              </w:rPr>
              <w:pPrChange w:id="45038" w:author="pete jones" w:date="2022-01-04T11:24:00Z">
                <w:pPr>
                  <w:keepNext/>
                  <w:jc w:val="center"/>
                </w:pPr>
              </w:pPrChange>
            </w:pPr>
            <w:ins w:id="45039"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5040" w:author="pete jones" w:date="2022-01-04T11:30:00Z">
              <w:tcPr>
                <w:tcW w:w="692" w:type="dxa"/>
                <w:tcBorders>
                  <w:top w:val="nil"/>
                  <w:left w:val="nil"/>
                  <w:bottom w:val="nil"/>
                  <w:right w:val="nil"/>
                </w:tcBorders>
                <w:shd w:val="clear" w:color="auto" w:fill="auto"/>
                <w:noWrap/>
                <w:vAlign w:val="bottom"/>
              </w:tcPr>
            </w:tcPrChange>
          </w:tcPr>
          <w:p w14:paraId="7D492121" w14:textId="77777777" w:rsidR="008E4B87" w:rsidRPr="00FF6A71" w:rsidRDefault="008E4B87">
            <w:pPr>
              <w:keepNext/>
              <w:spacing w:before="0" w:after="0" w:line="240" w:lineRule="auto"/>
              <w:jc w:val="center"/>
              <w:rPr>
                <w:ins w:id="45041" w:author="pete jones" w:date="2022-01-04T11:19:00Z"/>
                <w:rFonts w:cstheme="minorHAnsi"/>
              </w:rPr>
              <w:pPrChange w:id="45042" w:author="pete jones" w:date="2022-01-04T11:24:00Z">
                <w:pPr>
                  <w:keepNext/>
                  <w:jc w:val="center"/>
                </w:pPr>
              </w:pPrChange>
            </w:pPr>
            <w:ins w:id="45043"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5044" w:author="pete jones" w:date="2022-01-04T11:30:00Z">
              <w:tcPr>
                <w:tcW w:w="692" w:type="dxa"/>
                <w:tcBorders>
                  <w:top w:val="nil"/>
                  <w:left w:val="nil"/>
                  <w:bottom w:val="nil"/>
                  <w:right w:val="nil"/>
                </w:tcBorders>
                <w:shd w:val="clear" w:color="auto" w:fill="auto"/>
                <w:noWrap/>
                <w:vAlign w:val="bottom"/>
              </w:tcPr>
            </w:tcPrChange>
          </w:tcPr>
          <w:p w14:paraId="7988FD33" w14:textId="77777777" w:rsidR="008E4B87" w:rsidRPr="00FF6A71" w:rsidRDefault="008E4B87">
            <w:pPr>
              <w:keepNext/>
              <w:spacing w:before="0" w:after="0" w:line="240" w:lineRule="auto"/>
              <w:jc w:val="center"/>
              <w:rPr>
                <w:ins w:id="45045" w:author="pete jones" w:date="2022-01-04T11:19:00Z"/>
                <w:rFonts w:cstheme="minorHAnsi"/>
              </w:rPr>
              <w:pPrChange w:id="45046" w:author="pete jones" w:date="2022-01-04T11:24:00Z">
                <w:pPr>
                  <w:keepNext/>
                  <w:jc w:val="center"/>
                </w:pPr>
              </w:pPrChange>
            </w:pPr>
            <w:ins w:id="4504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048" w:author="pete jones" w:date="2022-01-04T11:30:00Z">
              <w:tcPr>
                <w:tcW w:w="692" w:type="dxa"/>
                <w:tcBorders>
                  <w:top w:val="nil"/>
                  <w:left w:val="nil"/>
                  <w:bottom w:val="nil"/>
                  <w:right w:val="nil"/>
                </w:tcBorders>
                <w:shd w:val="clear" w:color="auto" w:fill="auto"/>
                <w:noWrap/>
                <w:vAlign w:val="bottom"/>
              </w:tcPr>
            </w:tcPrChange>
          </w:tcPr>
          <w:p w14:paraId="17668471" w14:textId="77777777" w:rsidR="008E4B87" w:rsidRPr="00FF6A71" w:rsidRDefault="008E4B87">
            <w:pPr>
              <w:keepNext/>
              <w:spacing w:before="0" w:after="0" w:line="240" w:lineRule="auto"/>
              <w:jc w:val="center"/>
              <w:rPr>
                <w:ins w:id="45049" w:author="pete jones" w:date="2022-01-04T11:19:00Z"/>
                <w:rFonts w:cstheme="minorHAnsi"/>
              </w:rPr>
              <w:pPrChange w:id="45050" w:author="pete jones" w:date="2022-01-04T11:24:00Z">
                <w:pPr>
                  <w:keepNext/>
                  <w:jc w:val="center"/>
                </w:pPr>
              </w:pPrChange>
            </w:pPr>
            <w:ins w:id="4505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052" w:author="pete jones" w:date="2022-01-04T11:30:00Z">
              <w:tcPr>
                <w:tcW w:w="692" w:type="dxa"/>
                <w:tcBorders>
                  <w:top w:val="nil"/>
                  <w:left w:val="nil"/>
                  <w:bottom w:val="nil"/>
                  <w:right w:val="nil"/>
                </w:tcBorders>
                <w:shd w:val="clear" w:color="auto" w:fill="auto"/>
                <w:noWrap/>
                <w:vAlign w:val="bottom"/>
              </w:tcPr>
            </w:tcPrChange>
          </w:tcPr>
          <w:p w14:paraId="52F3A0B7" w14:textId="77777777" w:rsidR="008E4B87" w:rsidRPr="00FF6A71" w:rsidRDefault="008E4B87">
            <w:pPr>
              <w:keepNext/>
              <w:spacing w:before="0" w:after="0" w:line="240" w:lineRule="auto"/>
              <w:jc w:val="center"/>
              <w:rPr>
                <w:ins w:id="45053" w:author="pete jones" w:date="2022-01-04T11:19:00Z"/>
                <w:rFonts w:cstheme="minorHAnsi"/>
              </w:rPr>
              <w:pPrChange w:id="45054" w:author="pete jones" w:date="2022-01-04T11:24:00Z">
                <w:pPr>
                  <w:keepNext/>
                  <w:jc w:val="center"/>
                </w:pPr>
              </w:pPrChange>
            </w:pPr>
            <w:ins w:id="45055" w:author="pete jones" w:date="2022-01-04T11:19:00Z">
              <w:r w:rsidRPr="00FF6A71">
                <w:rPr>
                  <w:rFonts w:ascii="Calibri" w:hAnsi="Calibri" w:cs="Calibri"/>
                  <w:color w:val="000000"/>
                  <w:sz w:val="22"/>
                  <w:szCs w:val="22"/>
                </w:rPr>
                <w:t>0</w:t>
              </w:r>
            </w:ins>
          </w:p>
        </w:tc>
      </w:tr>
    </w:tbl>
    <w:p w14:paraId="68583FD0" w14:textId="728AD679" w:rsidR="008E4B87" w:rsidRPr="00FF6A71" w:rsidRDefault="008E4B87">
      <w:pPr>
        <w:keepNext/>
        <w:spacing w:line="240" w:lineRule="auto"/>
        <w:rPr>
          <w:ins w:id="45056" w:author="pete jones" w:date="2022-01-04T11:19:00Z"/>
          <w:rFonts w:cstheme="minorHAnsi"/>
        </w:rPr>
        <w:pPrChange w:id="45057" w:author="pete jones" w:date="2022-01-04T11:24:00Z">
          <w:pPr>
            <w:keepNext/>
          </w:pPr>
        </w:pPrChange>
      </w:pPr>
      <w:ins w:id="45058" w:author="pete jones" w:date="2022-01-04T11:19:00Z">
        <w:r w:rsidRPr="00FF6A71">
          <w:rPr>
            <w:rFonts w:cstheme="minorHAnsi"/>
          </w:rPr>
          <w:t>Q2.21 In a truly relevant education system</w:t>
        </w:r>
      </w:ins>
      <w:ins w:id="45059" w:author="pete jones" w:date="2022-04-01T14:23:00Z">
        <w:r w:rsidR="00580BEA">
          <w:rPr>
            <w:rFonts w:cstheme="minorHAnsi"/>
          </w:rPr>
          <w:t>,</w:t>
        </w:r>
      </w:ins>
      <w:ins w:id="45060" w:author="pete jones" w:date="2022-01-04T11:19:00Z">
        <w:r w:rsidRPr="00FF6A71">
          <w:rPr>
            <w:rFonts w:cstheme="minorHAnsi"/>
          </w:rPr>
          <w:t xml:space="preserve"> educators and industry should be able to develop the infrastructure required to enable learning and training opportunities for workers at all stages of their career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061" w:author="pete jones" w:date="2022-01-04T11:30: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5062">
          <w:tblGrid>
            <w:gridCol w:w="814"/>
            <w:gridCol w:w="814"/>
            <w:gridCol w:w="814"/>
            <w:gridCol w:w="814"/>
            <w:gridCol w:w="692"/>
            <w:gridCol w:w="692"/>
            <w:gridCol w:w="692"/>
            <w:gridCol w:w="692"/>
          </w:tblGrid>
        </w:tblGridChange>
      </w:tblGrid>
      <w:tr w:rsidR="008E4B87" w:rsidRPr="00FF6A71" w14:paraId="0C2B0DD7" w14:textId="77777777" w:rsidTr="00120CAC">
        <w:trPr>
          <w:trHeight w:val="300"/>
          <w:jc w:val="center"/>
          <w:ins w:id="45063" w:author="pete jones" w:date="2022-01-04T11:19:00Z"/>
          <w:trPrChange w:id="45064" w:author="pete jones" w:date="2022-01-04T11:30:00Z">
            <w:trPr>
              <w:trHeight w:val="300"/>
              <w:jc w:val="center"/>
            </w:trPr>
          </w:trPrChange>
        </w:trPr>
        <w:tc>
          <w:tcPr>
            <w:tcW w:w="814" w:type="dxa"/>
            <w:shd w:val="clear" w:color="auto" w:fill="E7E6E6" w:themeFill="background2"/>
            <w:vAlign w:val="center"/>
            <w:tcPrChange w:id="45065" w:author="pete jones" w:date="2022-01-04T11:30:00Z">
              <w:tcPr>
                <w:tcW w:w="814" w:type="dxa"/>
                <w:shd w:val="clear" w:color="auto" w:fill="E7E6E6" w:themeFill="background2"/>
                <w:vAlign w:val="center"/>
              </w:tcPr>
            </w:tcPrChange>
          </w:tcPr>
          <w:p w14:paraId="1C94EE19" w14:textId="77777777" w:rsidR="008E4B87" w:rsidRPr="00FF6A71" w:rsidRDefault="008E4B87">
            <w:pPr>
              <w:keepNext/>
              <w:spacing w:before="0" w:after="0" w:line="240" w:lineRule="auto"/>
              <w:jc w:val="center"/>
              <w:rPr>
                <w:ins w:id="45066" w:author="pete jones" w:date="2022-01-04T11:19:00Z"/>
                <w:rFonts w:cstheme="minorHAnsi"/>
                <w:b/>
                <w:bCs/>
              </w:rPr>
              <w:pPrChange w:id="45067" w:author="pete jones" w:date="2022-01-04T11:24:00Z">
                <w:pPr>
                  <w:keepNext/>
                  <w:jc w:val="center"/>
                </w:pPr>
              </w:pPrChange>
            </w:pPr>
            <w:ins w:id="45068" w:author="pete jones" w:date="2022-01-04T11:19:00Z">
              <w:r w:rsidRPr="00FF6A71">
                <w:rPr>
                  <w:rFonts w:cstheme="minorHAnsi"/>
                  <w:b/>
                  <w:bCs/>
                </w:rPr>
                <w:lastRenderedPageBreak/>
                <w:t>scale</w:t>
              </w:r>
            </w:ins>
          </w:p>
        </w:tc>
        <w:tc>
          <w:tcPr>
            <w:tcW w:w="814" w:type="dxa"/>
            <w:shd w:val="clear" w:color="auto" w:fill="E7E6E6" w:themeFill="background2"/>
            <w:noWrap/>
            <w:vAlign w:val="center"/>
            <w:tcPrChange w:id="45069" w:author="pete jones" w:date="2022-01-04T11:30:00Z">
              <w:tcPr>
                <w:tcW w:w="814" w:type="dxa"/>
                <w:shd w:val="clear" w:color="auto" w:fill="E7E6E6" w:themeFill="background2"/>
                <w:noWrap/>
                <w:vAlign w:val="center"/>
              </w:tcPr>
            </w:tcPrChange>
          </w:tcPr>
          <w:p w14:paraId="187EFF44" w14:textId="77777777" w:rsidR="008E4B87" w:rsidRPr="00FF6A71" w:rsidRDefault="008E4B87">
            <w:pPr>
              <w:keepNext/>
              <w:spacing w:before="0" w:after="0" w:line="240" w:lineRule="auto"/>
              <w:jc w:val="center"/>
              <w:rPr>
                <w:ins w:id="45070" w:author="pete jones" w:date="2022-01-04T11:19:00Z"/>
                <w:rFonts w:cstheme="minorHAnsi"/>
                <w:b/>
                <w:bCs/>
              </w:rPr>
              <w:pPrChange w:id="45071" w:author="pete jones" w:date="2022-01-04T11:24:00Z">
                <w:pPr>
                  <w:keepNext/>
                  <w:jc w:val="center"/>
                </w:pPr>
              </w:pPrChange>
            </w:pPr>
            <w:ins w:id="45072" w:author="pete jones" w:date="2022-01-04T11:19:00Z">
              <w:r w:rsidRPr="00FF6A71">
                <w:rPr>
                  <w:rFonts w:cstheme="minorHAnsi"/>
                  <w:b/>
                  <w:bCs/>
                </w:rPr>
                <w:t>1</w:t>
              </w:r>
            </w:ins>
          </w:p>
        </w:tc>
        <w:tc>
          <w:tcPr>
            <w:tcW w:w="814" w:type="dxa"/>
            <w:shd w:val="clear" w:color="auto" w:fill="E7E6E6" w:themeFill="background2"/>
            <w:noWrap/>
            <w:vAlign w:val="center"/>
            <w:tcPrChange w:id="45073" w:author="pete jones" w:date="2022-01-04T11:30:00Z">
              <w:tcPr>
                <w:tcW w:w="814" w:type="dxa"/>
                <w:shd w:val="clear" w:color="auto" w:fill="E7E6E6" w:themeFill="background2"/>
                <w:noWrap/>
                <w:vAlign w:val="center"/>
              </w:tcPr>
            </w:tcPrChange>
          </w:tcPr>
          <w:p w14:paraId="5B13806F" w14:textId="77777777" w:rsidR="008E4B87" w:rsidRPr="00FF6A71" w:rsidRDefault="008E4B87">
            <w:pPr>
              <w:keepNext/>
              <w:spacing w:before="0" w:after="0" w:line="240" w:lineRule="auto"/>
              <w:jc w:val="center"/>
              <w:rPr>
                <w:ins w:id="45074" w:author="pete jones" w:date="2022-01-04T11:19:00Z"/>
                <w:rFonts w:cstheme="minorHAnsi"/>
                <w:b/>
                <w:bCs/>
              </w:rPr>
              <w:pPrChange w:id="45075" w:author="pete jones" w:date="2022-01-04T11:24:00Z">
                <w:pPr>
                  <w:keepNext/>
                  <w:jc w:val="center"/>
                </w:pPr>
              </w:pPrChange>
            </w:pPr>
            <w:ins w:id="45076" w:author="pete jones" w:date="2022-01-04T11:19:00Z">
              <w:r w:rsidRPr="00FF6A71">
                <w:rPr>
                  <w:rFonts w:cstheme="minorHAnsi"/>
                  <w:b/>
                  <w:bCs/>
                </w:rPr>
                <w:t>2</w:t>
              </w:r>
            </w:ins>
          </w:p>
        </w:tc>
        <w:tc>
          <w:tcPr>
            <w:tcW w:w="814" w:type="dxa"/>
            <w:shd w:val="clear" w:color="auto" w:fill="E7E6E6" w:themeFill="background2"/>
            <w:noWrap/>
            <w:vAlign w:val="center"/>
            <w:tcPrChange w:id="45077" w:author="pete jones" w:date="2022-01-04T11:30:00Z">
              <w:tcPr>
                <w:tcW w:w="814" w:type="dxa"/>
                <w:shd w:val="clear" w:color="auto" w:fill="E7E6E6" w:themeFill="background2"/>
                <w:noWrap/>
                <w:vAlign w:val="center"/>
              </w:tcPr>
            </w:tcPrChange>
          </w:tcPr>
          <w:p w14:paraId="16330D06" w14:textId="77777777" w:rsidR="008E4B87" w:rsidRPr="00FF6A71" w:rsidRDefault="008E4B87">
            <w:pPr>
              <w:keepNext/>
              <w:spacing w:before="0" w:after="0" w:line="240" w:lineRule="auto"/>
              <w:jc w:val="center"/>
              <w:rPr>
                <w:ins w:id="45078" w:author="pete jones" w:date="2022-01-04T11:19:00Z"/>
                <w:rFonts w:cstheme="minorHAnsi"/>
                <w:b/>
                <w:bCs/>
              </w:rPr>
              <w:pPrChange w:id="45079" w:author="pete jones" w:date="2022-01-04T11:24:00Z">
                <w:pPr>
                  <w:keepNext/>
                  <w:jc w:val="center"/>
                </w:pPr>
              </w:pPrChange>
            </w:pPr>
            <w:ins w:id="45080" w:author="pete jones" w:date="2022-01-04T11:19:00Z">
              <w:r w:rsidRPr="00FF6A71">
                <w:rPr>
                  <w:rFonts w:cstheme="minorHAnsi"/>
                  <w:b/>
                  <w:bCs/>
                </w:rPr>
                <w:t>3</w:t>
              </w:r>
            </w:ins>
          </w:p>
        </w:tc>
        <w:tc>
          <w:tcPr>
            <w:tcW w:w="692" w:type="dxa"/>
            <w:shd w:val="clear" w:color="auto" w:fill="E7E6E6" w:themeFill="background2"/>
            <w:noWrap/>
            <w:vAlign w:val="center"/>
            <w:tcPrChange w:id="45081" w:author="pete jones" w:date="2022-01-04T11:30:00Z">
              <w:tcPr>
                <w:tcW w:w="692" w:type="dxa"/>
                <w:shd w:val="clear" w:color="auto" w:fill="E7E6E6" w:themeFill="background2"/>
                <w:noWrap/>
                <w:vAlign w:val="center"/>
              </w:tcPr>
            </w:tcPrChange>
          </w:tcPr>
          <w:p w14:paraId="3F876BD5" w14:textId="77777777" w:rsidR="008E4B87" w:rsidRPr="00FF6A71" w:rsidRDefault="008E4B87">
            <w:pPr>
              <w:keepNext/>
              <w:spacing w:before="0" w:after="0" w:line="240" w:lineRule="auto"/>
              <w:jc w:val="center"/>
              <w:rPr>
                <w:ins w:id="45082" w:author="pete jones" w:date="2022-01-04T11:19:00Z"/>
                <w:rFonts w:cstheme="minorHAnsi"/>
                <w:b/>
                <w:bCs/>
              </w:rPr>
              <w:pPrChange w:id="45083" w:author="pete jones" w:date="2022-01-04T11:24:00Z">
                <w:pPr>
                  <w:keepNext/>
                  <w:jc w:val="center"/>
                </w:pPr>
              </w:pPrChange>
            </w:pPr>
            <w:ins w:id="45084" w:author="pete jones" w:date="2022-01-04T11:19:00Z">
              <w:r w:rsidRPr="00FF6A71">
                <w:rPr>
                  <w:rFonts w:cstheme="minorHAnsi"/>
                  <w:b/>
                  <w:bCs/>
                </w:rPr>
                <w:t>4</w:t>
              </w:r>
            </w:ins>
          </w:p>
        </w:tc>
        <w:tc>
          <w:tcPr>
            <w:tcW w:w="692" w:type="dxa"/>
            <w:shd w:val="clear" w:color="auto" w:fill="E7E6E6" w:themeFill="background2"/>
            <w:noWrap/>
            <w:vAlign w:val="center"/>
            <w:tcPrChange w:id="45085" w:author="pete jones" w:date="2022-01-04T11:30:00Z">
              <w:tcPr>
                <w:tcW w:w="692" w:type="dxa"/>
                <w:shd w:val="clear" w:color="auto" w:fill="E7E6E6" w:themeFill="background2"/>
                <w:noWrap/>
                <w:vAlign w:val="center"/>
              </w:tcPr>
            </w:tcPrChange>
          </w:tcPr>
          <w:p w14:paraId="49409D40" w14:textId="77777777" w:rsidR="008E4B87" w:rsidRPr="00FF6A71" w:rsidRDefault="008E4B87">
            <w:pPr>
              <w:keepNext/>
              <w:spacing w:before="0" w:after="0" w:line="240" w:lineRule="auto"/>
              <w:jc w:val="center"/>
              <w:rPr>
                <w:ins w:id="45086" w:author="pete jones" w:date="2022-01-04T11:19:00Z"/>
                <w:rFonts w:cstheme="minorHAnsi"/>
                <w:b/>
                <w:bCs/>
              </w:rPr>
              <w:pPrChange w:id="45087" w:author="pete jones" w:date="2022-01-04T11:24:00Z">
                <w:pPr>
                  <w:keepNext/>
                  <w:jc w:val="center"/>
                </w:pPr>
              </w:pPrChange>
            </w:pPr>
            <w:ins w:id="45088" w:author="pete jones" w:date="2022-01-04T11:19:00Z">
              <w:r w:rsidRPr="00FF6A71">
                <w:rPr>
                  <w:rFonts w:cstheme="minorHAnsi"/>
                  <w:b/>
                  <w:bCs/>
                </w:rPr>
                <w:t>5</w:t>
              </w:r>
            </w:ins>
          </w:p>
        </w:tc>
        <w:tc>
          <w:tcPr>
            <w:tcW w:w="692" w:type="dxa"/>
            <w:shd w:val="clear" w:color="auto" w:fill="E7E6E6" w:themeFill="background2"/>
            <w:noWrap/>
            <w:vAlign w:val="center"/>
            <w:tcPrChange w:id="45089" w:author="pete jones" w:date="2022-01-04T11:30:00Z">
              <w:tcPr>
                <w:tcW w:w="692" w:type="dxa"/>
                <w:shd w:val="clear" w:color="auto" w:fill="E7E6E6" w:themeFill="background2"/>
                <w:noWrap/>
                <w:vAlign w:val="center"/>
              </w:tcPr>
            </w:tcPrChange>
          </w:tcPr>
          <w:p w14:paraId="4EDD760B" w14:textId="77777777" w:rsidR="008E4B87" w:rsidRPr="00FF6A71" w:rsidRDefault="008E4B87">
            <w:pPr>
              <w:keepNext/>
              <w:spacing w:before="0" w:after="0" w:line="240" w:lineRule="auto"/>
              <w:jc w:val="center"/>
              <w:rPr>
                <w:ins w:id="45090" w:author="pete jones" w:date="2022-01-04T11:19:00Z"/>
                <w:rFonts w:cstheme="minorHAnsi"/>
                <w:b/>
                <w:bCs/>
              </w:rPr>
              <w:pPrChange w:id="45091" w:author="pete jones" w:date="2022-01-04T11:24:00Z">
                <w:pPr>
                  <w:keepNext/>
                  <w:jc w:val="center"/>
                </w:pPr>
              </w:pPrChange>
            </w:pPr>
            <w:ins w:id="45092" w:author="pete jones" w:date="2022-01-04T11:19:00Z">
              <w:r w:rsidRPr="00FF6A71">
                <w:rPr>
                  <w:rFonts w:cstheme="minorHAnsi"/>
                  <w:b/>
                  <w:bCs/>
                </w:rPr>
                <w:t>6</w:t>
              </w:r>
            </w:ins>
          </w:p>
        </w:tc>
        <w:tc>
          <w:tcPr>
            <w:tcW w:w="692" w:type="dxa"/>
            <w:shd w:val="clear" w:color="auto" w:fill="E7E6E6" w:themeFill="background2"/>
            <w:noWrap/>
            <w:vAlign w:val="center"/>
            <w:tcPrChange w:id="45093" w:author="pete jones" w:date="2022-01-04T11:30:00Z">
              <w:tcPr>
                <w:tcW w:w="692" w:type="dxa"/>
                <w:shd w:val="clear" w:color="auto" w:fill="E7E6E6" w:themeFill="background2"/>
                <w:noWrap/>
                <w:vAlign w:val="center"/>
              </w:tcPr>
            </w:tcPrChange>
          </w:tcPr>
          <w:p w14:paraId="21065D03" w14:textId="77777777" w:rsidR="008E4B87" w:rsidRPr="00FF6A71" w:rsidRDefault="008E4B87">
            <w:pPr>
              <w:keepNext/>
              <w:spacing w:before="0" w:after="0" w:line="240" w:lineRule="auto"/>
              <w:jc w:val="center"/>
              <w:rPr>
                <w:ins w:id="45094" w:author="pete jones" w:date="2022-01-04T11:19:00Z"/>
                <w:rFonts w:cstheme="minorHAnsi"/>
                <w:b/>
                <w:bCs/>
              </w:rPr>
              <w:pPrChange w:id="45095" w:author="pete jones" w:date="2022-01-04T11:24:00Z">
                <w:pPr>
                  <w:keepNext/>
                  <w:jc w:val="center"/>
                </w:pPr>
              </w:pPrChange>
            </w:pPr>
            <w:ins w:id="45096" w:author="pete jones" w:date="2022-01-04T11:19:00Z">
              <w:r w:rsidRPr="00FF6A71">
                <w:rPr>
                  <w:rFonts w:cstheme="minorHAnsi"/>
                  <w:b/>
                  <w:bCs/>
                </w:rPr>
                <w:t>7</w:t>
              </w:r>
            </w:ins>
          </w:p>
        </w:tc>
      </w:tr>
      <w:tr w:rsidR="008E4B87" w:rsidRPr="00FF6A71" w14:paraId="752D168A" w14:textId="77777777" w:rsidTr="00120CAC">
        <w:trPr>
          <w:trHeight w:val="300"/>
          <w:jc w:val="center"/>
          <w:ins w:id="45097" w:author="pete jones" w:date="2022-01-04T11:19:00Z"/>
          <w:trPrChange w:id="45098" w:author="pete jones" w:date="2022-01-04T11:30:00Z">
            <w:trPr>
              <w:trHeight w:val="300"/>
              <w:jc w:val="center"/>
            </w:trPr>
          </w:trPrChange>
        </w:trPr>
        <w:tc>
          <w:tcPr>
            <w:tcW w:w="814" w:type="dxa"/>
            <w:vAlign w:val="center"/>
            <w:tcPrChange w:id="45099" w:author="pete jones" w:date="2022-01-04T11:30:00Z">
              <w:tcPr>
                <w:tcW w:w="814" w:type="dxa"/>
                <w:vAlign w:val="center"/>
              </w:tcPr>
            </w:tcPrChange>
          </w:tcPr>
          <w:p w14:paraId="6ABEAB19" w14:textId="77777777" w:rsidR="008E4B87" w:rsidRPr="00FF6A71" w:rsidRDefault="008E4B87">
            <w:pPr>
              <w:keepNext/>
              <w:spacing w:before="0" w:after="0" w:line="240" w:lineRule="auto"/>
              <w:jc w:val="center"/>
              <w:rPr>
                <w:ins w:id="45100" w:author="pete jones" w:date="2022-01-04T11:19:00Z"/>
                <w:rFonts w:cstheme="minorHAnsi"/>
                <w:b/>
                <w:bCs/>
              </w:rPr>
              <w:pPrChange w:id="45101" w:author="pete jones" w:date="2022-01-04T11:24:00Z">
                <w:pPr>
                  <w:keepNext/>
                  <w:jc w:val="center"/>
                </w:pPr>
              </w:pPrChange>
            </w:pPr>
            <w:ins w:id="45102" w:author="pete jones" w:date="2022-01-04T11:19:00Z">
              <w:r w:rsidRPr="00FF6A71">
                <w:rPr>
                  <w:rFonts w:cstheme="minorHAnsi"/>
                  <w:b/>
                  <w:bCs/>
                </w:rPr>
                <w:t>%</w:t>
              </w:r>
            </w:ins>
          </w:p>
        </w:tc>
        <w:tc>
          <w:tcPr>
            <w:tcW w:w="814" w:type="dxa"/>
            <w:shd w:val="clear" w:color="auto" w:fill="auto"/>
            <w:noWrap/>
            <w:vAlign w:val="bottom"/>
            <w:tcPrChange w:id="45103" w:author="pete jones" w:date="2022-01-04T11:30:00Z">
              <w:tcPr>
                <w:tcW w:w="814" w:type="dxa"/>
                <w:tcBorders>
                  <w:top w:val="nil"/>
                  <w:left w:val="nil"/>
                  <w:bottom w:val="nil"/>
                  <w:right w:val="nil"/>
                </w:tcBorders>
                <w:shd w:val="clear" w:color="auto" w:fill="auto"/>
                <w:noWrap/>
                <w:vAlign w:val="bottom"/>
              </w:tcPr>
            </w:tcPrChange>
          </w:tcPr>
          <w:p w14:paraId="2FB6CE8D" w14:textId="77777777" w:rsidR="008E4B87" w:rsidRPr="00FF6A71" w:rsidRDefault="008E4B87">
            <w:pPr>
              <w:keepNext/>
              <w:spacing w:before="0" w:after="0" w:line="240" w:lineRule="auto"/>
              <w:jc w:val="center"/>
              <w:rPr>
                <w:ins w:id="45104" w:author="pete jones" w:date="2022-01-04T11:19:00Z"/>
                <w:rFonts w:cstheme="minorHAnsi"/>
              </w:rPr>
              <w:pPrChange w:id="45105" w:author="pete jones" w:date="2022-01-04T11:24:00Z">
                <w:pPr>
                  <w:keepNext/>
                  <w:jc w:val="center"/>
                </w:pPr>
              </w:pPrChange>
            </w:pPr>
            <w:ins w:id="45106" w:author="pete jones" w:date="2022-01-04T11:19:00Z">
              <w:r w:rsidRPr="00FF6A71">
                <w:rPr>
                  <w:rFonts w:ascii="Calibri" w:hAnsi="Calibri" w:cs="Calibri"/>
                  <w:color w:val="000000"/>
                  <w:sz w:val="22"/>
                  <w:szCs w:val="22"/>
                </w:rPr>
                <w:t>29%</w:t>
              </w:r>
            </w:ins>
          </w:p>
        </w:tc>
        <w:tc>
          <w:tcPr>
            <w:tcW w:w="814" w:type="dxa"/>
            <w:shd w:val="clear" w:color="auto" w:fill="auto"/>
            <w:noWrap/>
            <w:vAlign w:val="bottom"/>
            <w:tcPrChange w:id="45107" w:author="pete jones" w:date="2022-01-04T11:30:00Z">
              <w:tcPr>
                <w:tcW w:w="814" w:type="dxa"/>
                <w:tcBorders>
                  <w:top w:val="nil"/>
                  <w:left w:val="nil"/>
                  <w:bottom w:val="nil"/>
                  <w:right w:val="nil"/>
                </w:tcBorders>
                <w:shd w:val="clear" w:color="auto" w:fill="auto"/>
                <w:noWrap/>
                <w:vAlign w:val="bottom"/>
              </w:tcPr>
            </w:tcPrChange>
          </w:tcPr>
          <w:p w14:paraId="131EC35A" w14:textId="77777777" w:rsidR="008E4B87" w:rsidRPr="00FF6A71" w:rsidRDefault="008E4B87">
            <w:pPr>
              <w:keepNext/>
              <w:spacing w:before="0" w:after="0" w:line="240" w:lineRule="auto"/>
              <w:jc w:val="center"/>
              <w:rPr>
                <w:ins w:id="45108" w:author="pete jones" w:date="2022-01-04T11:19:00Z"/>
                <w:rFonts w:cstheme="minorHAnsi"/>
              </w:rPr>
              <w:pPrChange w:id="45109" w:author="pete jones" w:date="2022-01-04T11:24:00Z">
                <w:pPr>
                  <w:keepNext/>
                  <w:jc w:val="center"/>
                </w:pPr>
              </w:pPrChange>
            </w:pPr>
            <w:ins w:id="45110" w:author="pete jones" w:date="2022-01-04T11:19:00Z">
              <w:r w:rsidRPr="00FF6A71">
                <w:rPr>
                  <w:rFonts w:ascii="Calibri" w:hAnsi="Calibri" w:cs="Calibri"/>
                  <w:color w:val="000000"/>
                  <w:sz w:val="22"/>
                  <w:szCs w:val="22"/>
                </w:rPr>
                <w:t>57%</w:t>
              </w:r>
            </w:ins>
          </w:p>
        </w:tc>
        <w:tc>
          <w:tcPr>
            <w:tcW w:w="814" w:type="dxa"/>
            <w:shd w:val="clear" w:color="auto" w:fill="auto"/>
            <w:noWrap/>
            <w:vAlign w:val="bottom"/>
            <w:tcPrChange w:id="45111" w:author="pete jones" w:date="2022-01-04T11:30:00Z">
              <w:tcPr>
                <w:tcW w:w="814" w:type="dxa"/>
                <w:tcBorders>
                  <w:top w:val="nil"/>
                  <w:left w:val="nil"/>
                  <w:bottom w:val="nil"/>
                  <w:right w:val="nil"/>
                </w:tcBorders>
                <w:shd w:val="clear" w:color="auto" w:fill="auto"/>
                <w:noWrap/>
                <w:vAlign w:val="bottom"/>
              </w:tcPr>
            </w:tcPrChange>
          </w:tcPr>
          <w:p w14:paraId="1E391C27" w14:textId="77777777" w:rsidR="008E4B87" w:rsidRPr="00FF6A71" w:rsidRDefault="008E4B87">
            <w:pPr>
              <w:keepNext/>
              <w:spacing w:before="0" w:after="0" w:line="240" w:lineRule="auto"/>
              <w:jc w:val="center"/>
              <w:rPr>
                <w:ins w:id="45112" w:author="pete jones" w:date="2022-01-04T11:19:00Z"/>
                <w:rFonts w:cstheme="minorHAnsi"/>
              </w:rPr>
              <w:pPrChange w:id="45113" w:author="pete jones" w:date="2022-01-04T11:24:00Z">
                <w:pPr>
                  <w:keepNext/>
                  <w:jc w:val="center"/>
                </w:pPr>
              </w:pPrChange>
            </w:pPr>
            <w:ins w:id="45114"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5115" w:author="pete jones" w:date="2022-01-04T11:30:00Z">
              <w:tcPr>
                <w:tcW w:w="692" w:type="dxa"/>
                <w:tcBorders>
                  <w:top w:val="nil"/>
                  <w:left w:val="nil"/>
                  <w:bottom w:val="nil"/>
                  <w:right w:val="nil"/>
                </w:tcBorders>
                <w:shd w:val="clear" w:color="auto" w:fill="auto"/>
                <w:noWrap/>
                <w:vAlign w:val="bottom"/>
              </w:tcPr>
            </w:tcPrChange>
          </w:tcPr>
          <w:p w14:paraId="0FF9D073" w14:textId="77777777" w:rsidR="008E4B87" w:rsidRPr="00FF6A71" w:rsidRDefault="008E4B87">
            <w:pPr>
              <w:keepNext/>
              <w:spacing w:before="0" w:after="0" w:line="240" w:lineRule="auto"/>
              <w:jc w:val="center"/>
              <w:rPr>
                <w:ins w:id="45116" w:author="pete jones" w:date="2022-01-04T11:19:00Z"/>
                <w:rFonts w:cstheme="minorHAnsi"/>
              </w:rPr>
              <w:pPrChange w:id="45117" w:author="pete jones" w:date="2022-01-04T11:24:00Z">
                <w:pPr>
                  <w:keepNext/>
                  <w:jc w:val="center"/>
                </w:pPr>
              </w:pPrChange>
            </w:pPr>
            <w:ins w:id="4511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119" w:author="pete jones" w:date="2022-01-04T11:30:00Z">
              <w:tcPr>
                <w:tcW w:w="692" w:type="dxa"/>
                <w:tcBorders>
                  <w:top w:val="nil"/>
                  <w:left w:val="nil"/>
                  <w:bottom w:val="nil"/>
                  <w:right w:val="nil"/>
                </w:tcBorders>
                <w:shd w:val="clear" w:color="auto" w:fill="auto"/>
                <w:noWrap/>
                <w:vAlign w:val="bottom"/>
              </w:tcPr>
            </w:tcPrChange>
          </w:tcPr>
          <w:p w14:paraId="7DBE7BCE" w14:textId="77777777" w:rsidR="008E4B87" w:rsidRPr="00FF6A71" w:rsidRDefault="008E4B87">
            <w:pPr>
              <w:keepNext/>
              <w:spacing w:before="0" w:after="0" w:line="240" w:lineRule="auto"/>
              <w:jc w:val="center"/>
              <w:rPr>
                <w:ins w:id="45120" w:author="pete jones" w:date="2022-01-04T11:19:00Z"/>
                <w:rFonts w:cstheme="minorHAnsi"/>
              </w:rPr>
              <w:pPrChange w:id="45121" w:author="pete jones" w:date="2022-01-04T11:24:00Z">
                <w:pPr>
                  <w:keepNext/>
                  <w:jc w:val="center"/>
                </w:pPr>
              </w:pPrChange>
            </w:pPr>
            <w:ins w:id="45122"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5123" w:author="pete jones" w:date="2022-01-04T11:30:00Z">
              <w:tcPr>
                <w:tcW w:w="692" w:type="dxa"/>
                <w:tcBorders>
                  <w:top w:val="nil"/>
                  <w:left w:val="nil"/>
                  <w:bottom w:val="nil"/>
                  <w:right w:val="nil"/>
                </w:tcBorders>
                <w:shd w:val="clear" w:color="auto" w:fill="auto"/>
                <w:noWrap/>
                <w:vAlign w:val="bottom"/>
              </w:tcPr>
            </w:tcPrChange>
          </w:tcPr>
          <w:p w14:paraId="0FA0783D" w14:textId="77777777" w:rsidR="008E4B87" w:rsidRPr="00FF6A71" w:rsidRDefault="008E4B87">
            <w:pPr>
              <w:keepNext/>
              <w:spacing w:before="0" w:after="0" w:line="240" w:lineRule="auto"/>
              <w:jc w:val="center"/>
              <w:rPr>
                <w:ins w:id="45124" w:author="pete jones" w:date="2022-01-04T11:19:00Z"/>
                <w:rFonts w:cstheme="minorHAnsi"/>
              </w:rPr>
              <w:pPrChange w:id="45125" w:author="pete jones" w:date="2022-01-04T11:24:00Z">
                <w:pPr>
                  <w:keepNext/>
                  <w:jc w:val="center"/>
                </w:pPr>
              </w:pPrChange>
            </w:pPr>
            <w:ins w:id="4512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127" w:author="pete jones" w:date="2022-01-04T11:30:00Z">
              <w:tcPr>
                <w:tcW w:w="692" w:type="dxa"/>
                <w:tcBorders>
                  <w:top w:val="nil"/>
                  <w:left w:val="nil"/>
                  <w:bottom w:val="nil"/>
                  <w:right w:val="nil"/>
                </w:tcBorders>
                <w:shd w:val="clear" w:color="auto" w:fill="auto"/>
                <w:noWrap/>
                <w:vAlign w:val="bottom"/>
              </w:tcPr>
            </w:tcPrChange>
          </w:tcPr>
          <w:p w14:paraId="1A316CF1" w14:textId="77777777" w:rsidR="008E4B87" w:rsidRPr="00FF6A71" w:rsidRDefault="008E4B87">
            <w:pPr>
              <w:keepNext/>
              <w:spacing w:before="0" w:after="0" w:line="240" w:lineRule="auto"/>
              <w:jc w:val="center"/>
              <w:rPr>
                <w:ins w:id="45128" w:author="pete jones" w:date="2022-01-04T11:19:00Z"/>
                <w:rFonts w:cstheme="minorHAnsi"/>
              </w:rPr>
              <w:pPrChange w:id="45129" w:author="pete jones" w:date="2022-01-04T11:24:00Z">
                <w:pPr>
                  <w:keepNext/>
                  <w:jc w:val="center"/>
                </w:pPr>
              </w:pPrChange>
            </w:pPr>
            <w:ins w:id="45130" w:author="pete jones" w:date="2022-01-04T11:19:00Z">
              <w:r w:rsidRPr="00FF6A71">
                <w:rPr>
                  <w:rFonts w:ascii="Calibri" w:hAnsi="Calibri" w:cs="Calibri"/>
                  <w:color w:val="000000"/>
                  <w:sz w:val="22"/>
                  <w:szCs w:val="22"/>
                </w:rPr>
                <w:t>0%</w:t>
              </w:r>
            </w:ins>
          </w:p>
        </w:tc>
      </w:tr>
      <w:tr w:rsidR="008E4B87" w:rsidRPr="00FF6A71" w14:paraId="126000B1" w14:textId="77777777" w:rsidTr="00120CAC">
        <w:trPr>
          <w:trHeight w:val="300"/>
          <w:jc w:val="center"/>
          <w:ins w:id="45131" w:author="pete jones" w:date="2022-01-04T11:19:00Z"/>
          <w:trPrChange w:id="45132" w:author="pete jones" w:date="2022-01-04T11:30:00Z">
            <w:trPr>
              <w:trHeight w:val="300"/>
              <w:jc w:val="center"/>
            </w:trPr>
          </w:trPrChange>
        </w:trPr>
        <w:tc>
          <w:tcPr>
            <w:tcW w:w="814" w:type="dxa"/>
            <w:vAlign w:val="center"/>
            <w:tcPrChange w:id="45133" w:author="pete jones" w:date="2022-01-04T11:30:00Z">
              <w:tcPr>
                <w:tcW w:w="814" w:type="dxa"/>
                <w:vAlign w:val="center"/>
              </w:tcPr>
            </w:tcPrChange>
          </w:tcPr>
          <w:p w14:paraId="5DC6A6CA" w14:textId="77777777" w:rsidR="008E4B87" w:rsidRPr="00FF6A71" w:rsidRDefault="008E4B87">
            <w:pPr>
              <w:keepNext/>
              <w:spacing w:before="0" w:after="0" w:line="240" w:lineRule="auto"/>
              <w:jc w:val="center"/>
              <w:rPr>
                <w:ins w:id="45134" w:author="pete jones" w:date="2022-01-04T11:19:00Z"/>
                <w:rFonts w:cstheme="minorHAnsi"/>
                <w:b/>
                <w:bCs/>
              </w:rPr>
              <w:pPrChange w:id="45135" w:author="pete jones" w:date="2022-01-04T11:24:00Z">
                <w:pPr>
                  <w:keepNext/>
                  <w:jc w:val="center"/>
                </w:pPr>
              </w:pPrChange>
            </w:pPr>
            <w:ins w:id="45136" w:author="pete jones" w:date="2022-01-04T11:19:00Z">
              <w:r w:rsidRPr="00FF6A71">
                <w:rPr>
                  <w:rFonts w:cstheme="minorHAnsi"/>
                  <w:b/>
                  <w:bCs/>
                </w:rPr>
                <w:t>Count</w:t>
              </w:r>
            </w:ins>
          </w:p>
        </w:tc>
        <w:tc>
          <w:tcPr>
            <w:tcW w:w="814" w:type="dxa"/>
            <w:shd w:val="clear" w:color="auto" w:fill="auto"/>
            <w:noWrap/>
            <w:vAlign w:val="bottom"/>
            <w:tcPrChange w:id="45137" w:author="pete jones" w:date="2022-01-04T11:30:00Z">
              <w:tcPr>
                <w:tcW w:w="814" w:type="dxa"/>
                <w:tcBorders>
                  <w:top w:val="nil"/>
                  <w:left w:val="nil"/>
                  <w:bottom w:val="nil"/>
                  <w:right w:val="nil"/>
                </w:tcBorders>
                <w:shd w:val="clear" w:color="auto" w:fill="auto"/>
                <w:noWrap/>
                <w:vAlign w:val="bottom"/>
              </w:tcPr>
            </w:tcPrChange>
          </w:tcPr>
          <w:p w14:paraId="28F97A90" w14:textId="77777777" w:rsidR="008E4B87" w:rsidRPr="00FF6A71" w:rsidRDefault="008E4B87">
            <w:pPr>
              <w:keepNext/>
              <w:spacing w:before="0" w:after="0" w:line="240" w:lineRule="auto"/>
              <w:jc w:val="center"/>
              <w:rPr>
                <w:ins w:id="45138" w:author="pete jones" w:date="2022-01-04T11:19:00Z"/>
                <w:rFonts w:cstheme="minorHAnsi"/>
              </w:rPr>
              <w:pPrChange w:id="45139" w:author="pete jones" w:date="2022-01-04T11:24:00Z">
                <w:pPr>
                  <w:keepNext/>
                  <w:jc w:val="center"/>
                </w:pPr>
              </w:pPrChange>
            </w:pPr>
            <w:ins w:id="45140"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5141" w:author="pete jones" w:date="2022-01-04T11:30:00Z">
              <w:tcPr>
                <w:tcW w:w="814" w:type="dxa"/>
                <w:tcBorders>
                  <w:top w:val="nil"/>
                  <w:left w:val="nil"/>
                  <w:bottom w:val="nil"/>
                  <w:right w:val="nil"/>
                </w:tcBorders>
                <w:shd w:val="clear" w:color="auto" w:fill="auto"/>
                <w:noWrap/>
                <w:vAlign w:val="bottom"/>
              </w:tcPr>
            </w:tcPrChange>
          </w:tcPr>
          <w:p w14:paraId="05DF9E5D" w14:textId="77777777" w:rsidR="008E4B87" w:rsidRPr="00FF6A71" w:rsidRDefault="008E4B87">
            <w:pPr>
              <w:keepNext/>
              <w:spacing w:before="0" w:after="0" w:line="240" w:lineRule="auto"/>
              <w:jc w:val="center"/>
              <w:rPr>
                <w:ins w:id="45142" w:author="pete jones" w:date="2022-01-04T11:19:00Z"/>
                <w:rFonts w:cstheme="minorHAnsi"/>
              </w:rPr>
              <w:pPrChange w:id="45143" w:author="pete jones" w:date="2022-01-04T11:24:00Z">
                <w:pPr>
                  <w:keepNext/>
                  <w:jc w:val="center"/>
                </w:pPr>
              </w:pPrChange>
            </w:pPr>
            <w:ins w:id="45144" w:author="pete jones" w:date="2022-01-04T11:19:00Z">
              <w:r w:rsidRPr="00FF6A71">
                <w:rPr>
                  <w:rFonts w:ascii="Calibri" w:hAnsi="Calibri" w:cs="Calibri"/>
                  <w:color w:val="000000"/>
                  <w:sz w:val="22"/>
                  <w:szCs w:val="22"/>
                </w:rPr>
                <w:t>16</w:t>
              </w:r>
            </w:ins>
          </w:p>
        </w:tc>
        <w:tc>
          <w:tcPr>
            <w:tcW w:w="814" w:type="dxa"/>
            <w:shd w:val="clear" w:color="auto" w:fill="auto"/>
            <w:noWrap/>
            <w:vAlign w:val="bottom"/>
            <w:tcPrChange w:id="45145" w:author="pete jones" w:date="2022-01-04T11:30:00Z">
              <w:tcPr>
                <w:tcW w:w="814" w:type="dxa"/>
                <w:tcBorders>
                  <w:top w:val="nil"/>
                  <w:left w:val="nil"/>
                  <w:bottom w:val="nil"/>
                  <w:right w:val="nil"/>
                </w:tcBorders>
                <w:shd w:val="clear" w:color="auto" w:fill="auto"/>
                <w:noWrap/>
                <w:vAlign w:val="bottom"/>
              </w:tcPr>
            </w:tcPrChange>
          </w:tcPr>
          <w:p w14:paraId="6ECB042A" w14:textId="77777777" w:rsidR="008E4B87" w:rsidRPr="00FF6A71" w:rsidRDefault="008E4B87">
            <w:pPr>
              <w:keepNext/>
              <w:spacing w:before="0" w:after="0" w:line="240" w:lineRule="auto"/>
              <w:jc w:val="center"/>
              <w:rPr>
                <w:ins w:id="45146" w:author="pete jones" w:date="2022-01-04T11:19:00Z"/>
                <w:rFonts w:cstheme="minorHAnsi"/>
              </w:rPr>
              <w:pPrChange w:id="45147" w:author="pete jones" w:date="2022-01-04T11:24:00Z">
                <w:pPr>
                  <w:keepNext/>
                  <w:jc w:val="center"/>
                </w:pPr>
              </w:pPrChange>
            </w:pPr>
            <w:ins w:id="45148"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5149" w:author="pete jones" w:date="2022-01-04T11:30:00Z">
              <w:tcPr>
                <w:tcW w:w="692" w:type="dxa"/>
                <w:tcBorders>
                  <w:top w:val="nil"/>
                  <w:left w:val="nil"/>
                  <w:bottom w:val="nil"/>
                  <w:right w:val="nil"/>
                </w:tcBorders>
                <w:shd w:val="clear" w:color="auto" w:fill="auto"/>
                <w:noWrap/>
                <w:vAlign w:val="bottom"/>
              </w:tcPr>
            </w:tcPrChange>
          </w:tcPr>
          <w:p w14:paraId="7D6BA9CD" w14:textId="77777777" w:rsidR="008E4B87" w:rsidRPr="00FF6A71" w:rsidRDefault="008E4B87">
            <w:pPr>
              <w:keepNext/>
              <w:spacing w:before="0" w:after="0" w:line="240" w:lineRule="auto"/>
              <w:jc w:val="center"/>
              <w:rPr>
                <w:ins w:id="45150" w:author="pete jones" w:date="2022-01-04T11:19:00Z"/>
                <w:rFonts w:cstheme="minorHAnsi"/>
              </w:rPr>
              <w:pPrChange w:id="45151" w:author="pete jones" w:date="2022-01-04T11:24:00Z">
                <w:pPr>
                  <w:keepNext/>
                  <w:jc w:val="center"/>
                </w:pPr>
              </w:pPrChange>
            </w:pPr>
            <w:ins w:id="4515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153" w:author="pete jones" w:date="2022-01-04T11:30:00Z">
              <w:tcPr>
                <w:tcW w:w="692" w:type="dxa"/>
                <w:tcBorders>
                  <w:top w:val="nil"/>
                  <w:left w:val="nil"/>
                  <w:bottom w:val="nil"/>
                  <w:right w:val="nil"/>
                </w:tcBorders>
                <w:shd w:val="clear" w:color="auto" w:fill="auto"/>
                <w:noWrap/>
                <w:vAlign w:val="bottom"/>
              </w:tcPr>
            </w:tcPrChange>
          </w:tcPr>
          <w:p w14:paraId="265E2911" w14:textId="77777777" w:rsidR="008E4B87" w:rsidRPr="00FF6A71" w:rsidRDefault="008E4B87">
            <w:pPr>
              <w:keepNext/>
              <w:spacing w:before="0" w:after="0" w:line="240" w:lineRule="auto"/>
              <w:jc w:val="center"/>
              <w:rPr>
                <w:ins w:id="45154" w:author="pete jones" w:date="2022-01-04T11:19:00Z"/>
                <w:rFonts w:cstheme="minorHAnsi"/>
              </w:rPr>
              <w:pPrChange w:id="45155" w:author="pete jones" w:date="2022-01-04T11:24:00Z">
                <w:pPr>
                  <w:keepNext/>
                  <w:jc w:val="center"/>
                </w:pPr>
              </w:pPrChange>
            </w:pPr>
            <w:ins w:id="45156"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5157" w:author="pete jones" w:date="2022-01-04T11:30:00Z">
              <w:tcPr>
                <w:tcW w:w="692" w:type="dxa"/>
                <w:tcBorders>
                  <w:top w:val="nil"/>
                  <w:left w:val="nil"/>
                  <w:bottom w:val="nil"/>
                  <w:right w:val="nil"/>
                </w:tcBorders>
                <w:shd w:val="clear" w:color="auto" w:fill="auto"/>
                <w:noWrap/>
                <w:vAlign w:val="bottom"/>
              </w:tcPr>
            </w:tcPrChange>
          </w:tcPr>
          <w:p w14:paraId="055A33F1" w14:textId="77777777" w:rsidR="008E4B87" w:rsidRPr="00FF6A71" w:rsidRDefault="008E4B87">
            <w:pPr>
              <w:keepNext/>
              <w:spacing w:before="0" w:after="0" w:line="240" w:lineRule="auto"/>
              <w:jc w:val="center"/>
              <w:rPr>
                <w:ins w:id="45158" w:author="pete jones" w:date="2022-01-04T11:19:00Z"/>
                <w:rFonts w:cstheme="minorHAnsi"/>
              </w:rPr>
              <w:pPrChange w:id="45159" w:author="pete jones" w:date="2022-01-04T11:24:00Z">
                <w:pPr>
                  <w:keepNext/>
                  <w:jc w:val="center"/>
                </w:pPr>
              </w:pPrChange>
            </w:pPr>
            <w:ins w:id="45160"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161" w:author="pete jones" w:date="2022-01-04T11:30:00Z">
              <w:tcPr>
                <w:tcW w:w="692" w:type="dxa"/>
                <w:tcBorders>
                  <w:top w:val="nil"/>
                  <w:left w:val="nil"/>
                  <w:bottom w:val="nil"/>
                  <w:right w:val="nil"/>
                </w:tcBorders>
                <w:shd w:val="clear" w:color="auto" w:fill="auto"/>
                <w:noWrap/>
                <w:vAlign w:val="bottom"/>
              </w:tcPr>
            </w:tcPrChange>
          </w:tcPr>
          <w:p w14:paraId="708751F4" w14:textId="77777777" w:rsidR="008E4B87" w:rsidRPr="00FF6A71" w:rsidRDefault="008E4B87">
            <w:pPr>
              <w:keepNext/>
              <w:spacing w:before="0" w:after="0" w:line="240" w:lineRule="auto"/>
              <w:jc w:val="center"/>
              <w:rPr>
                <w:ins w:id="45162" w:author="pete jones" w:date="2022-01-04T11:19:00Z"/>
                <w:rFonts w:cstheme="minorHAnsi"/>
              </w:rPr>
              <w:pPrChange w:id="45163" w:author="pete jones" w:date="2022-01-04T11:24:00Z">
                <w:pPr>
                  <w:keepNext/>
                  <w:jc w:val="center"/>
                </w:pPr>
              </w:pPrChange>
            </w:pPr>
            <w:ins w:id="45164" w:author="pete jones" w:date="2022-01-04T11:19:00Z">
              <w:r w:rsidRPr="00FF6A71">
                <w:rPr>
                  <w:rFonts w:ascii="Calibri" w:hAnsi="Calibri" w:cs="Calibri"/>
                  <w:color w:val="000000"/>
                  <w:sz w:val="22"/>
                  <w:szCs w:val="22"/>
                </w:rPr>
                <w:t>0</w:t>
              </w:r>
            </w:ins>
          </w:p>
        </w:tc>
      </w:tr>
    </w:tbl>
    <w:p w14:paraId="1C39EB30" w14:textId="5352C2B6" w:rsidR="008E4B87" w:rsidRPr="00FF6A71" w:rsidRDefault="008E4B87" w:rsidP="008E4B87">
      <w:pPr>
        <w:keepNext/>
        <w:rPr>
          <w:ins w:id="45165" w:author="pete jones" w:date="2022-01-04T11:19:00Z"/>
          <w:rFonts w:cstheme="minorHAnsi"/>
        </w:rPr>
      </w:pPr>
      <w:ins w:id="45166" w:author="pete jones" w:date="2022-01-04T11:19:00Z">
        <w:r w:rsidRPr="00FF6A71">
          <w:rPr>
            <w:rFonts w:cstheme="minorHAnsi"/>
          </w:rPr>
          <w:t>Q2.22 Universities should provide appropriate opportunities to take short- and long-term options to re-train and explore adjacent, in-demand skill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167" w:author="pete jones" w:date="2022-01-04T11:31: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5168">
          <w:tblGrid>
            <w:gridCol w:w="814"/>
            <w:gridCol w:w="814"/>
            <w:gridCol w:w="814"/>
            <w:gridCol w:w="814"/>
            <w:gridCol w:w="692"/>
            <w:gridCol w:w="692"/>
            <w:gridCol w:w="692"/>
            <w:gridCol w:w="692"/>
          </w:tblGrid>
        </w:tblGridChange>
      </w:tblGrid>
      <w:tr w:rsidR="008E4B87" w:rsidRPr="00FF6A71" w14:paraId="3DC476F1" w14:textId="77777777" w:rsidTr="00120CAC">
        <w:trPr>
          <w:trHeight w:val="300"/>
          <w:jc w:val="center"/>
          <w:ins w:id="45169" w:author="pete jones" w:date="2022-01-04T11:19:00Z"/>
          <w:trPrChange w:id="45170" w:author="pete jones" w:date="2022-01-04T11:31:00Z">
            <w:trPr>
              <w:trHeight w:val="300"/>
              <w:jc w:val="center"/>
            </w:trPr>
          </w:trPrChange>
        </w:trPr>
        <w:tc>
          <w:tcPr>
            <w:tcW w:w="814" w:type="dxa"/>
            <w:shd w:val="clear" w:color="auto" w:fill="E7E6E6" w:themeFill="background2"/>
            <w:vAlign w:val="center"/>
            <w:tcPrChange w:id="45171" w:author="pete jones" w:date="2022-01-04T11:31:00Z">
              <w:tcPr>
                <w:tcW w:w="814" w:type="dxa"/>
                <w:shd w:val="clear" w:color="auto" w:fill="E7E6E6" w:themeFill="background2"/>
                <w:vAlign w:val="center"/>
              </w:tcPr>
            </w:tcPrChange>
          </w:tcPr>
          <w:p w14:paraId="75004269" w14:textId="77777777" w:rsidR="008E4B87" w:rsidRPr="00FF6A71" w:rsidRDefault="008E4B87">
            <w:pPr>
              <w:keepNext/>
              <w:spacing w:before="0" w:after="0" w:line="240" w:lineRule="auto"/>
              <w:jc w:val="center"/>
              <w:rPr>
                <w:ins w:id="45172" w:author="pete jones" w:date="2022-01-04T11:19:00Z"/>
                <w:rFonts w:cstheme="minorHAnsi"/>
                <w:b/>
                <w:bCs/>
              </w:rPr>
              <w:pPrChange w:id="45173" w:author="pete jones" w:date="2022-01-04T11:24:00Z">
                <w:pPr>
                  <w:keepNext/>
                  <w:jc w:val="center"/>
                </w:pPr>
              </w:pPrChange>
            </w:pPr>
            <w:ins w:id="45174" w:author="pete jones" w:date="2022-01-04T11:19:00Z">
              <w:r w:rsidRPr="00FF6A71">
                <w:rPr>
                  <w:rFonts w:cstheme="minorHAnsi"/>
                  <w:b/>
                  <w:bCs/>
                </w:rPr>
                <w:t>scale</w:t>
              </w:r>
            </w:ins>
          </w:p>
        </w:tc>
        <w:tc>
          <w:tcPr>
            <w:tcW w:w="814" w:type="dxa"/>
            <w:shd w:val="clear" w:color="auto" w:fill="E7E6E6" w:themeFill="background2"/>
            <w:noWrap/>
            <w:vAlign w:val="center"/>
            <w:tcPrChange w:id="45175" w:author="pete jones" w:date="2022-01-04T11:31:00Z">
              <w:tcPr>
                <w:tcW w:w="814" w:type="dxa"/>
                <w:shd w:val="clear" w:color="auto" w:fill="E7E6E6" w:themeFill="background2"/>
                <w:noWrap/>
                <w:vAlign w:val="center"/>
              </w:tcPr>
            </w:tcPrChange>
          </w:tcPr>
          <w:p w14:paraId="2600BC45" w14:textId="77777777" w:rsidR="008E4B87" w:rsidRPr="00FF6A71" w:rsidRDefault="008E4B87">
            <w:pPr>
              <w:keepNext/>
              <w:spacing w:before="0" w:after="0" w:line="240" w:lineRule="auto"/>
              <w:jc w:val="center"/>
              <w:rPr>
                <w:ins w:id="45176" w:author="pete jones" w:date="2022-01-04T11:19:00Z"/>
                <w:rFonts w:cstheme="minorHAnsi"/>
                <w:b/>
                <w:bCs/>
              </w:rPr>
              <w:pPrChange w:id="45177" w:author="pete jones" w:date="2022-01-04T11:24:00Z">
                <w:pPr>
                  <w:keepNext/>
                  <w:jc w:val="center"/>
                </w:pPr>
              </w:pPrChange>
            </w:pPr>
            <w:ins w:id="45178" w:author="pete jones" w:date="2022-01-04T11:19:00Z">
              <w:r w:rsidRPr="00FF6A71">
                <w:rPr>
                  <w:rFonts w:cstheme="minorHAnsi"/>
                  <w:b/>
                  <w:bCs/>
                </w:rPr>
                <w:t>1</w:t>
              </w:r>
            </w:ins>
          </w:p>
        </w:tc>
        <w:tc>
          <w:tcPr>
            <w:tcW w:w="814" w:type="dxa"/>
            <w:shd w:val="clear" w:color="auto" w:fill="E7E6E6" w:themeFill="background2"/>
            <w:noWrap/>
            <w:vAlign w:val="center"/>
            <w:tcPrChange w:id="45179" w:author="pete jones" w:date="2022-01-04T11:31:00Z">
              <w:tcPr>
                <w:tcW w:w="814" w:type="dxa"/>
                <w:shd w:val="clear" w:color="auto" w:fill="E7E6E6" w:themeFill="background2"/>
                <w:noWrap/>
                <w:vAlign w:val="center"/>
              </w:tcPr>
            </w:tcPrChange>
          </w:tcPr>
          <w:p w14:paraId="05435BF1" w14:textId="77777777" w:rsidR="008E4B87" w:rsidRPr="00FF6A71" w:rsidRDefault="008E4B87">
            <w:pPr>
              <w:keepNext/>
              <w:spacing w:before="0" w:after="0" w:line="240" w:lineRule="auto"/>
              <w:jc w:val="center"/>
              <w:rPr>
                <w:ins w:id="45180" w:author="pete jones" w:date="2022-01-04T11:19:00Z"/>
                <w:rFonts w:cstheme="minorHAnsi"/>
                <w:b/>
                <w:bCs/>
              </w:rPr>
              <w:pPrChange w:id="45181" w:author="pete jones" w:date="2022-01-04T11:24:00Z">
                <w:pPr>
                  <w:keepNext/>
                  <w:jc w:val="center"/>
                </w:pPr>
              </w:pPrChange>
            </w:pPr>
            <w:ins w:id="45182" w:author="pete jones" w:date="2022-01-04T11:19:00Z">
              <w:r w:rsidRPr="00FF6A71">
                <w:rPr>
                  <w:rFonts w:cstheme="minorHAnsi"/>
                  <w:b/>
                  <w:bCs/>
                </w:rPr>
                <w:t>2</w:t>
              </w:r>
            </w:ins>
          </w:p>
        </w:tc>
        <w:tc>
          <w:tcPr>
            <w:tcW w:w="814" w:type="dxa"/>
            <w:shd w:val="clear" w:color="auto" w:fill="E7E6E6" w:themeFill="background2"/>
            <w:noWrap/>
            <w:vAlign w:val="center"/>
            <w:tcPrChange w:id="45183" w:author="pete jones" w:date="2022-01-04T11:31:00Z">
              <w:tcPr>
                <w:tcW w:w="814" w:type="dxa"/>
                <w:shd w:val="clear" w:color="auto" w:fill="E7E6E6" w:themeFill="background2"/>
                <w:noWrap/>
                <w:vAlign w:val="center"/>
              </w:tcPr>
            </w:tcPrChange>
          </w:tcPr>
          <w:p w14:paraId="042ADADC" w14:textId="77777777" w:rsidR="008E4B87" w:rsidRPr="00FF6A71" w:rsidRDefault="008E4B87">
            <w:pPr>
              <w:keepNext/>
              <w:spacing w:before="0" w:after="0" w:line="240" w:lineRule="auto"/>
              <w:jc w:val="center"/>
              <w:rPr>
                <w:ins w:id="45184" w:author="pete jones" w:date="2022-01-04T11:19:00Z"/>
                <w:rFonts w:cstheme="minorHAnsi"/>
                <w:b/>
                <w:bCs/>
              </w:rPr>
              <w:pPrChange w:id="45185" w:author="pete jones" w:date="2022-01-04T11:24:00Z">
                <w:pPr>
                  <w:keepNext/>
                  <w:jc w:val="center"/>
                </w:pPr>
              </w:pPrChange>
            </w:pPr>
            <w:ins w:id="45186" w:author="pete jones" w:date="2022-01-04T11:19:00Z">
              <w:r w:rsidRPr="00FF6A71">
                <w:rPr>
                  <w:rFonts w:cstheme="minorHAnsi"/>
                  <w:b/>
                  <w:bCs/>
                </w:rPr>
                <w:t>3</w:t>
              </w:r>
            </w:ins>
          </w:p>
        </w:tc>
        <w:tc>
          <w:tcPr>
            <w:tcW w:w="692" w:type="dxa"/>
            <w:shd w:val="clear" w:color="auto" w:fill="E7E6E6" w:themeFill="background2"/>
            <w:noWrap/>
            <w:vAlign w:val="center"/>
            <w:tcPrChange w:id="45187" w:author="pete jones" w:date="2022-01-04T11:31:00Z">
              <w:tcPr>
                <w:tcW w:w="692" w:type="dxa"/>
                <w:shd w:val="clear" w:color="auto" w:fill="E7E6E6" w:themeFill="background2"/>
                <w:noWrap/>
                <w:vAlign w:val="center"/>
              </w:tcPr>
            </w:tcPrChange>
          </w:tcPr>
          <w:p w14:paraId="7B1AE723" w14:textId="77777777" w:rsidR="008E4B87" w:rsidRPr="00FF6A71" w:rsidRDefault="008E4B87">
            <w:pPr>
              <w:keepNext/>
              <w:spacing w:before="0" w:after="0" w:line="240" w:lineRule="auto"/>
              <w:jc w:val="center"/>
              <w:rPr>
                <w:ins w:id="45188" w:author="pete jones" w:date="2022-01-04T11:19:00Z"/>
                <w:rFonts w:cstheme="minorHAnsi"/>
                <w:b/>
                <w:bCs/>
              </w:rPr>
              <w:pPrChange w:id="45189" w:author="pete jones" w:date="2022-01-04T11:24:00Z">
                <w:pPr>
                  <w:keepNext/>
                  <w:jc w:val="center"/>
                </w:pPr>
              </w:pPrChange>
            </w:pPr>
            <w:ins w:id="45190" w:author="pete jones" w:date="2022-01-04T11:19:00Z">
              <w:r w:rsidRPr="00FF6A71">
                <w:rPr>
                  <w:rFonts w:cstheme="minorHAnsi"/>
                  <w:b/>
                  <w:bCs/>
                </w:rPr>
                <w:t>4</w:t>
              </w:r>
            </w:ins>
          </w:p>
        </w:tc>
        <w:tc>
          <w:tcPr>
            <w:tcW w:w="692" w:type="dxa"/>
            <w:shd w:val="clear" w:color="auto" w:fill="E7E6E6" w:themeFill="background2"/>
            <w:noWrap/>
            <w:vAlign w:val="center"/>
            <w:tcPrChange w:id="45191" w:author="pete jones" w:date="2022-01-04T11:31:00Z">
              <w:tcPr>
                <w:tcW w:w="692" w:type="dxa"/>
                <w:shd w:val="clear" w:color="auto" w:fill="E7E6E6" w:themeFill="background2"/>
                <w:noWrap/>
                <w:vAlign w:val="center"/>
              </w:tcPr>
            </w:tcPrChange>
          </w:tcPr>
          <w:p w14:paraId="522212EA" w14:textId="77777777" w:rsidR="008E4B87" w:rsidRPr="00FF6A71" w:rsidRDefault="008E4B87">
            <w:pPr>
              <w:keepNext/>
              <w:spacing w:before="0" w:after="0" w:line="240" w:lineRule="auto"/>
              <w:jc w:val="center"/>
              <w:rPr>
                <w:ins w:id="45192" w:author="pete jones" w:date="2022-01-04T11:19:00Z"/>
                <w:rFonts w:cstheme="minorHAnsi"/>
                <w:b/>
                <w:bCs/>
              </w:rPr>
              <w:pPrChange w:id="45193" w:author="pete jones" w:date="2022-01-04T11:24:00Z">
                <w:pPr>
                  <w:keepNext/>
                  <w:jc w:val="center"/>
                </w:pPr>
              </w:pPrChange>
            </w:pPr>
            <w:ins w:id="45194" w:author="pete jones" w:date="2022-01-04T11:19:00Z">
              <w:r w:rsidRPr="00FF6A71">
                <w:rPr>
                  <w:rFonts w:cstheme="minorHAnsi"/>
                  <w:b/>
                  <w:bCs/>
                </w:rPr>
                <w:t>5</w:t>
              </w:r>
            </w:ins>
          </w:p>
        </w:tc>
        <w:tc>
          <w:tcPr>
            <w:tcW w:w="692" w:type="dxa"/>
            <w:shd w:val="clear" w:color="auto" w:fill="E7E6E6" w:themeFill="background2"/>
            <w:noWrap/>
            <w:vAlign w:val="center"/>
            <w:tcPrChange w:id="45195" w:author="pete jones" w:date="2022-01-04T11:31:00Z">
              <w:tcPr>
                <w:tcW w:w="692" w:type="dxa"/>
                <w:shd w:val="clear" w:color="auto" w:fill="E7E6E6" w:themeFill="background2"/>
                <w:noWrap/>
                <w:vAlign w:val="center"/>
              </w:tcPr>
            </w:tcPrChange>
          </w:tcPr>
          <w:p w14:paraId="003C75C0" w14:textId="77777777" w:rsidR="008E4B87" w:rsidRPr="00FF6A71" w:rsidRDefault="008E4B87">
            <w:pPr>
              <w:keepNext/>
              <w:spacing w:before="0" w:after="0" w:line="240" w:lineRule="auto"/>
              <w:jc w:val="center"/>
              <w:rPr>
                <w:ins w:id="45196" w:author="pete jones" w:date="2022-01-04T11:19:00Z"/>
                <w:rFonts w:cstheme="minorHAnsi"/>
                <w:b/>
                <w:bCs/>
              </w:rPr>
              <w:pPrChange w:id="45197" w:author="pete jones" w:date="2022-01-04T11:24:00Z">
                <w:pPr>
                  <w:keepNext/>
                  <w:jc w:val="center"/>
                </w:pPr>
              </w:pPrChange>
            </w:pPr>
            <w:ins w:id="45198" w:author="pete jones" w:date="2022-01-04T11:19:00Z">
              <w:r w:rsidRPr="00FF6A71">
                <w:rPr>
                  <w:rFonts w:cstheme="minorHAnsi"/>
                  <w:b/>
                  <w:bCs/>
                </w:rPr>
                <w:t>6</w:t>
              </w:r>
            </w:ins>
          </w:p>
        </w:tc>
        <w:tc>
          <w:tcPr>
            <w:tcW w:w="692" w:type="dxa"/>
            <w:shd w:val="clear" w:color="auto" w:fill="E7E6E6" w:themeFill="background2"/>
            <w:noWrap/>
            <w:vAlign w:val="center"/>
            <w:tcPrChange w:id="45199" w:author="pete jones" w:date="2022-01-04T11:31:00Z">
              <w:tcPr>
                <w:tcW w:w="692" w:type="dxa"/>
                <w:shd w:val="clear" w:color="auto" w:fill="E7E6E6" w:themeFill="background2"/>
                <w:noWrap/>
                <w:vAlign w:val="center"/>
              </w:tcPr>
            </w:tcPrChange>
          </w:tcPr>
          <w:p w14:paraId="2A7DF8F4" w14:textId="77777777" w:rsidR="008E4B87" w:rsidRPr="00FF6A71" w:rsidRDefault="008E4B87">
            <w:pPr>
              <w:keepNext/>
              <w:spacing w:before="0" w:after="0" w:line="240" w:lineRule="auto"/>
              <w:jc w:val="center"/>
              <w:rPr>
                <w:ins w:id="45200" w:author="pete jones" w:date="2022-01-04T11:19:00Z"/>
                <w:rFonts w:cstheme="minorHAnsi"/>
                <w:b/>
                <w:bCs/>
              </w:rPr>
              <w:pPrChange w:id="45201" w:author="pete jones" w:date="2022-01-04T11:24:00Z">
                <w:pPr>
                  <w:keepNext/>
                  <w:jc w:val="center"/>
                </w:pPr>
              </w:pPrChange>
            </w:pPr>
            <w:ins w:id="45202" w:author="pete jones" w:date="2022-01-04T11:19:00Z">
              <w:r w:rsidRPr="00FF6A71">
                <w:rPr>
                  <w:rFonts w:cstheme="minorHAnsi"/>
                  <w:b/>
                  <w:bCs/>
                </w:rPr>
                <w:t>7</w:t>
              </w:r>
            </w:ins>
          </w:p>
        </w:tc>
      </w:tr>
      <w:tr w:rsidR="008E4B87" w:rsidRPr="00FF6A71" w14:paraId="128D2A73" w14:textId="77777777" w:rsidTr="00120CAC">
        <w:trPr>
          <w:trHeight w:val="300"/>
          <w:jc w:val="center"/>
          <w:ins w:id="45203" w:author="pete jones" w:date="2022-01-04T11:19:00Z"/>
          <w:trPrChange w:id="45204" w:author="pete jones" w:date="2022-01-04T11:31:00Z">
            <w:trPr>
              <w:trHeight w:val="300"/>
              <w:jc w:val="center"/>
            </w:trPr>
          </w:trPrChange>
        </w:trPr>
        <w:tc>
          <w:tcPr>
            <w:tcW w:w="814" w:type="dxa"/>
            <w:vAlign w:val="center"/>
            <w:tcPrChange w:id="45205" w:author="pete jones" w:date="2022-01-04T11:31:00Z">
              <w:tcPr>
                <w:tcW w:w="814" w:type="dxa"/>
                <w:vAlign w:val="center"/>
              </w:tcPr>
            </w:tcPrChange>
          </w:tcPr>
          <w:p w14:paraId="3513DCA9" w14:textId="77777777" w:rsidR="008E4B87" w:rsidRPr="00FF6A71" w:rsidRDefault="008E4B87">
            <w:pPr>
              <w:keepNext/>
              <w:spacing w:before="0" w:after="0" w:line="240" w:lineRule="auto"/>
              <w:jc w:val="center"/>
              <w:rPr>
                <w:ins w:id="45206" w:author="pete jones" w:date="2022-01-04T11:19:00Z"/>
                <w:rFonts w:cstheme="minorHAnsi"/>
                <w:b/>
                <w:bCs/>
              </w:rPr>
              <w:pPrChange w:id="45207" w:author="pete jones" w:date="2022-01-04T11:24:00Z">
                <w:pPr>
                  <w:keepNext/>
                  <w:jc w:val="center"/>
                </w:pPr>
              </w:pPrChange>
            </w:pPr>
            <w:ins w:id="45208" w:author="pete jones" w:date="2022-01-04T11:19:00Z">
              <w:r w:rsidRPr="00FF6A71">
                <w:rPr>
                  <w:rFonts w:cstheme="minorHAnsi"/>
                  <w:b/>
                  <w:bCs/>
                </w:rPr>
                <w:t>%</w:t>
              </w:r>
            </w:ins>
          </w:p>
        </w:tc>
        <w:tc>
          <w:tcPr>
            <w:tcW w:w="814" w:type="dxa"/>
            <w:shd w:val="clear" w:color="auto" w:fill="auto"/>
            <w:noWrap/>
            <w:vAlign w:val="bottom"/>
            <w:tcPrChange w:id="45209" w:author="pete jones" w:date="2022-01-04T11:31:00Z">
              <w:tcPr>
                <w:tcW w:w="814" w:type="dxa"/>
                <w:tcBorders>
                  <w:top w:val="nil"/>
                  <w:left w:val="nil"/>
                  <w:bottom w:val="nil"/>
                  <w:right w:val="nil"/>
                </w:tcBorders>
                <w:shd w:val="clear" w:color="auto" w:fill="auto"/>
                <w:noWrap/>
                <w:vAlign w:val="bottom"/>
              </w:tcPr>
            </w:tcPrChange>
          </w:tcPr>
          <w:p w14:paraId="56050274" w14:textId="77777777" w:rsidR="008E4B87" w:rsidRPr="00FF6A71" w:rsidRDefault="008E4B87">
            <w:pPr>
              <w:keepNext/>
              <w:spacing w:before="0" w:after="0" w:line="240" w:lineRule="auto"/>
              <w:jc w:val="center"/>
              <w:rPr>
                <w:ins w:id="45210" w:author="pete jones" w:date="2022-01-04T11:19:00Z"/>
                <w:rFonts w:cstheme="minorHAnsi"/>
              </w:rPr>
              <w:pPrChange w:id="45211" w:author="pete jones" w:date="2022-01-04T11:24:00Z">
                <w:pPr>
                  <w:keepNext/>
                  <w:jc w:val="center"/>
                </w:pPr>
              </w:pPrChange>
            </w:pPr>
            <w:ins w:id="45212" w:author="pete jones" w:date="2022-01-04T11:19:00Z">
              <w:r w:rsidRPr="00FF6A71">
                <w:rPr>
                  <w:rFonts w:ascii="Calibri" w:hAnsi="Calibri" w:cs="Calibri"/>
                  <w:color w:val="000000"/>
                  <w:sz w:val="22"/>
                  <w:szCs w:val="22"/>
                </w:rPr>
                <w:t>36%</w:t>
              </w:r>
            </w:ins>
          </w:p>
        </w:tc>
        <w:tc>
          <w:tcPr>
            <w:tcW w:w="814" w:type="dxa"/>
            <w:shd w:val="clear" w:color="auto" w:fill="auto"/>
            <w:noWrap/>
            <w:vAlign w:val="bottom"/>
            <w:tcPrChange w:id="45213" w:author="pete jones" w:date="2022-01-04T11:31:00Z">
              <w:tcPr>
                <w:tcW w:w="814" w:type="dxa"/>
                <w:tcBorders>
                  <w:top w:val="nil"/>
                  <w:left w:val="nil"/>
                  <w:bottom w:val="nil"/>
                  <w:right w:val="nil"/>
                </w:tcBorders>
                <w:shd w:val="clear" w:color="auto" w:fill="auto"/>
                <w:noWrap/>
                <w:vAlign w:val="bottom"/>
              </w:tcPr>
            </w:tcPrChange>
          </w:tcPr>
          <w:p w14:paraId="193C0BC9" w14:textId="77777777" w:rsidR="008E4B87" w:rsidRPr="00FF6A71" w:rsidRDefault="008E4B87">
            <w:pPr>
              <w:keepNext/>
              <w:spacing w:before="0" w:after="0" w:line="240" w:lineRule="auto"/>
              <w:jc w:val="center"/>
              <w:rPr>
                <w:ins w:id="45214" w:author="pete jones" w:date="2022-01-04T11:19:00Z"/>
                <w:rFonts w:cstheme="minorHAnsi"/>
              </w:rPr>
              <w:pPrChange w:id="45215" w:author="pete jones" w:date="2022-01-04T11:24:00Z">
                <w:pPr>
                  <w:keepNext/>
                  <w:jc w:val="center"/>
                </w:pPr>
              </w:pPrChange>
            </w:pPr>
            <w:ins w:id="45216" w:author="pete jones" w:date="2022-01-04T11:19:00Z">
              <w:r w:rsidRPr="00FF6A71">
                <w:rPr>
                  <w:rFonts w:ascii="Calibri" w:hAnsi="Calibri" w:cs="Calibri"/>
                  <w:color w:val="000000"/>
                  <w:sz w:val="22"/>
                  <w:szCs w:val="22"/>
                </w:rPr>
                <w:t>43%</w:t>
              </w:r>
            </w:ins>
          </w:p>
        </w:tc>
        <w:tc>
          <w:tcPr>
            <w:tcW w:w="814" w:type="dxa"/>
            <w:shd w:val="clear" w:color="auto" w:fill="auto"/>
            <w:noWrap/>
            <w:vAlign w:val="bottom"/>
            <w:tcPrChange w:id="45217" w:author="pete jones" w:date="2022-01-04T11:31:00Z">
              <w:tcPr>
                <w:tcW w:w="814" w:type="dxa"/>
                <w:tcBorders>
                  <w:top w:val="nil"/>
                  <w:left w:val="nil"/>
                  <w:bottom w:val="nil"/>
                  <w:right w:val="nil"/>
                </w:tcBorders>
                <w:shd w:val="clear" w:color="auto" w:fill="auto"/>
                <w:noWrap/>
                <w:vAlign w:val="bottom"/>
              </w:tcPr>
            </w:tcPrChange>
          </w:tcPr>
          <w:p w14:paraId="2F9CEA39" w14:textId="77777777" w:rsidR="008E4B87" w:rsidRPr="00FF6A71" w:rsidRDefault="008E4B87">
            <w:pPr>
              <w:keepNext/>
              <w:spacing w:before="0" w:after="0" w:line="240" w:lineRule="auto"/>
              <w:jc w:val="center"/>
              <w:rPr>
                <w:ins w:id="45218" w:author="pete jones" w:date="2022-01-04T11:19:00Z"/>
                <w:rFonts w:cstheme="minorHAnsi"/>
              </w:rPr>
              <w:pPrChange w:id="45219" w:author="pete jones" w:date="2022-01-04T11:24:00Z">
                <w:pPr>
                  <w:keepNext/>
                  <w:jc w:val="center"/>
                </w:pPr>
              </w:pPrChange>
            </w:pPr>
            <w:ins w:id="45220" w:author="pete jones" w:date="2022-01-04T11:19:00Z">
              <w:r w:rsidRPr="00FF6A71">
                <w:rPr>
                  <w:rFonts w:ascii="Calibri" w:hAnsi="Calibri" w:cs="Calibri"/>
                  <w:color w:val="000000"/>
                  <w:sz w:val="22"/>
                  <w:szCs w:val="22"/>
                </w:rPr>
                <w:t>14%</w:t>
              </w:r>
            </w:ins>
          </w:p>
        </w:tc>
        <w:tc>
          <w:tcPr>
            <w:tcW w:w="692" w:type="dxa"/>
            <w:shd w:val="clear" w:color="auto" w:fill="auto"/>
            <w:noWrap/>
            <w:vAlign w:val="bottom"/>
            <w:tcPrChange w:id="45221" w:author="pete jones" w:date="2022-01-04T11:31:00Z">
              <w:tcPr>
                <w:tcW w:w="692" w:type="dxa"/>
                <w:tcBorders>
                  <w:top w:val="nil"/>
                  <w:left w:val="nil"/>
                  <w:bottom w:val="nil"/>
                  <w:right w:val="nil"/>
                </w:tcBorders>
                <w:shd w:val="clear" w:color="auto" w:fill="auto"/>
                <w:noWrap/>
                <w:vAlign w:val="bottom"/>
              </w:tcPr>
            </w:tcPrChange>
          </w:tcPr>
          <w:p w14:paraId="31D25C22" w14:textId="77777777" w:rsidR="008E4B87" w:rsidRPr="00FF6A71" w:rsidRDefault="008E4B87">
            <w:pPr>
              <w:keepNext/>
              <w:spacing w:before="0" w:after="0" w:line="240" w:lineRule="auto"/>
              <w:jc w:val="center"/>
              <w:rPr>
                <w:ins w:id="45222" w:author="pete jones" w:date="2022-01-04T11:19:00Z"/>
                <w:rFonts w:cstheme="minorHAnsi"/>
              </w:rPr>
              <w:pPrChange w:id="45223" w:author="pete jones" w:date="2022-01-04T11:24:00Z">
                <w:pPr>
                  <w:keepNext/>
                  <w:jc w:val="center"/>
                </w:pPr>
              </w:pPrChange>
            </w:pPr>
            <w:ins w:id="45224"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5225" w:author="pete jones" w:date="2022-01-04T11:31:00Z">
              <w:tcPr>
                <w:tcW w:w="692" w:type="dxa"/>
                <w:tcBorders>
                  <w:top w:val="nil"/>
                  <w:left w:val="nil"/>
                  <w:bottom w:val="nil"/>
                  <w:right w:val="nil"/>
                </w:tcBorders>
                <w:shd w:val="clear" w:color="auto" w:fill="auto"/>
                <w:noWrap/>
                <w:vAlign w:val="bottom"/>
              </w:tcPr>
            </w:tcPrChange>
          </w:tcPr>
          <w:p w14:paraId="6E254C81" w14:textId="77777777" w:rsidR="008E4B87" w:rsidRPr="00FF6A71" w:rsidRDefault="008E4B87">
            <w:pPr>
              <w:keepNext/>
              <w:spacing w:before="0" w:after="0" w:line="240" w:lineRule="auto"/>
              <w:jc w:val="center"/>
              <w:rPr>
                <w:ins w:id="45226" w:author="pete jones" w:date="2022-01-04T11:19:00Z"/>
                <w:rFonts w:cstheme="minorHAnsi"/>
              </w:rPr>
              <w:pPrChange w:id="45227" w:author="pete jones" w:date="2022-01-04T11:24:00Z">
                <w:pPr>
                  <w:keepNext/>
                  <w:jc w:val="center"/>
                </w:pPr>
              </w:pPrChange>
            </w:pPr>
            <w:ins w:id="45228"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5229" w:author="pete jones" w:date="2022-01-04T11:31:00Z">
              <w:tcPr>
                <w:tcW w:w="692" w:type="dxa"/>
                <w:tcBorders>
                  <w:top w:val="nil"/>
                  <w:left w:val="nil"/>
                  <w:bottom w:val="nil"/>
                  <w:right w:val="nil"/>
                </w:tcBorders>
                <w:shd w:val="clear" w:color="auto" w:fill="auto"/>
                <w:noWrap/>
                <w:vAlign w:val="bottom"/>
              </w:tcPr>
            </w:tcPrChange>
          </w:tcPr>
          <w:p w14:paraId="27F4EDFF" w14:textId="77777777" w:rsidR="008E4B87" w:rsidRPr="00FF6A71" w:rsidRDefault="008E4B87">
            <w:pPr>
              <w:keepNext/>
              <w:spacing w:before="0" w:after="0" w:line="240" w:lineRule="auto"/>
              <w:jc w:val="center"/>
              <w:rPr>
                <w:ins w:id="45230" w:author="pete jones" w:date="2022-01-04T11:19:00Z"/>
                <w:rFonts w:cstheme="minorHAnsi"/>
              </w:rPr>
              <w:pPrChange w:id="45231" w:author="pete jones" w:date="2022-01-04T11:24:00Z">
                <w:pPr>
                  <w:keepNext/>
                  <w:jc w:val="center"/>
                </w:pPr>
              </w:pPrChange>
            </w:pPr>
            <w:ins w:id="4523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233" w:author="pete jones" w:date="2022-01-04T11:31:00Z">
              <w:tcPr>
                <w:tcW w:w="692" w:type="dxa"/>
                <w:tcBorders>
                  <w:top w:val="nil"/>
                  <w:left w:val="nil"/>
                  <w:bottom w:val="nil"/>
                  <w:right w:val="nil"/>
                </w:tcBorders>
                <w:shd w:val="clear" w:color="auto" w:fill="auto"/>
                <w:noWrap/>
                <w:vAlign w:val="bottom"/>
              </w:tcPr>
            </w:tcPrChange>
          </w:tcPr>
          <w:p w14:paraId="7A5B104C" w14:textId="77777777" w:rsidR="008E4B87" w:rsidRPr="00FF6A71" w:rsidRDefault="008E4B87">
            <w:pPr>
              <w:keepNext/>
              <w:spacing w:before="0" w:after="0" w:line="240" w:lineRule="auto"/>
              <w:jc w:val="center"/>
              <w:rPr>
                <w:ins w:id="45234" w:author="pete jones" w:date="2022-01-04T11:19:00Z"/>
                <w:rFonts w:cstheme="minorHAnsi"/>
              </w:rPr>
              <w:pPrChange w:id="45235" w:author="pete jones" w:date="2022-01-04T11:24:00Z">
                <w:pPr>
                  <w:keepNext/>
                  <w:jc w:val="center"/>
                </w:pPr>
              </w:pPrChange>
            </w:pPr>
            <w:ins w:id="45236" w:author="pete jones" w:date="2022-01-04T11:19:00Z">
              <w:r w:rsidRPr="00FF6A71">
                <w:rPr>
                  <w:rFonts w:ascii="Calibri" w:hAnsi="Calibri" w:cs="Calibri"/>
                  <w:color w:val="000000"/>
                  <w:sz w:val="22"/>
                  <w:szCs w:val="22"/>
                </w:rPr>
                <w:t>0%</w:t>
              </w:r>
            </w:ins>
          </w:p>
        </w:tc>
      </w:tr>
      <w:tr w:rsidR="008E4B87" w:rsidRPr="00FF6A71" w14:paraId="04B7E958" w14:textId="77777777" w:rsidTr="00120CAC">
        <w:trPr>
          <w:trHeight w:val="300"/>
          <w:jc w:val="center"/>
          <w:ins w:id="45237" w:author="pete jones" w:date="2022-01-04T11:19:00Z"/>
          <w:trPrChange w:id="45238" w:author="pete jones" w:date="2022-01-04T11:31:00Z">
            <w:trPr>
              <w:trHeight w:val="300"/>
              <w:jc w:val="center"/>
            </w:trPr>
          </w:trPrChange>
        </w:trPr>
        <w:tc>
          <w:tcPr>
            <w:tcW w:w="814" w:type="dxa"/>
            <w:vAlign w:val="center"/>
            <w:tcPrChange w:id="45239" w:author="pete jones" w:date="2022-01-04T11:31:00Z">
              <w:tcPr>
                <w:tcW w:w="814" w:type="dxa"/>
                <w:vAlign w:val="center"/>
              </w:tcPr>
            </w:tcPrChange>
          </w:tcPr>
          <w:p w14:paraId="4CA2348D" w14:textId="77777777" w:rsidR="008E4B87" w:rsidRPr="00FF6A71" w:rsidRDefault="008E4B87">
            <w:pPr>
              <w:keepNext/>
              <w:spacing w:before="0" w:after="0" w:line="240" w:lineRule="auto"/>
              <w:jc w:val="center"/>
              <w:rPr>
                <w:ins w:id="45240" w:author="pete jones" w:date="2022-01-04T11:19:00Z"/>
                <w:rFonts w:cstheme="minorHAnsi"/>
                <w:b/>
                <w:bCs/>
              </w:rPr>
              <w:pPrChange w:id="45241" w:author="pete jones" w:date="2022-01-04T11:24:00Z">
                <w:pPr>
                  <w:keepNext/>
                  <w:jc w:val="center"/>
                </w:pPr>
              </w:pPrChange>
            </w:pPr>
            <w:ins w:id="45242" w:author="pete jones" w:date="2022-01-04T11:19:00Z">
              <w:r w:rsidRPr="00FF6A71">
                <w:rPr>
                  <w:rFonts w:cstheme="minorHAnsi"/>
                  <w:b/>
                  <w:bCs/>
                </w:rPr>
                <w:t>Count</w:t>
              </w:r>
            </w:ins>
          </w:p>
        </w:tc>
        <w:tc>
          <w:tcPr>
            <w:tcW w:w="814" w:type="dxa"/>
            <w:shd w:val="clear" w:color="auto" w:fill="auto"/>
            <w:noWrap/>
            <w:vAlign w:val="bottom"/>
            <w:tcPrChange w:id="45243" w:author="pete jones" w:date="2022-01-04T11:31:00Z">
              <w:tcPr>
                <w:tcW w:w="814" w:type="dxa"/>
                <w:tcBorders>
                  <w:top w:val="nil"/>
                  <w:left w:val="nil"/>
                  <w:bottom w:val="nil"/>
                  <w:right w:val="nil"/>
                </w:tcBorders>
                <w:shd w:val="clear" w:color="auto" w:fill="auto"/>
                <w:noWrap/>
                <w:vAlign w:val="bottom"/>
              </w:tcPr>
            </w:tcPrChange>
          </w:tcPr>
          <w:p w14:paraId="05C6D699" w14:textId="77777777" w:rsidR="008E4B87" w:rsidRPr="00FF6A71" w:rsidRDefault="008E4B87">
            <w:pPr>
              <w:keepNext/>
              <w:spacing w:before="0" w:after="0" w:line="240" w:lineRule="auto"/>
              <w:jc w:val="center"/>
              <w:rPr>
                <w:ins w:id="45244" w:author="pete jones" w:date="2022-01-04T11:19:00Z"/>
                <w:rFonts w:cstheme="minorHAnsi"/>
              </w:rPr>
              <w:pPrChange w:id="45245" w:author="pete jones" w:date="2022-01-04T11:24:00Z">
                <w:pPr>
                  <w:keepNext/>
                  <w:jc w:val="center"/>
                </w:pPr>
              </w:pPrChange>
            </w:pPr>
            <w:ins w:id="45246" w:author="pete jones" w:date="2022-01-04T11:19:00Z">
              <w:r w:rsidRPr="00FF6A71">
                <w:rPr>
                  <w:rFonts w:ascii="Calibri" w:hAnsi="Calibri" w:cs="Calibri"/>
                  <w:color w:val="000000"/>
                  <w:sz w:val="22"/>
                  <w:szCs w:val="22"/>
                </w:rPr>
                <w:t>10</w:t>
              </w:r>
            </w:ins>
          </w:p>
        </w:tc>
        <w:tc>
          <w:tcPr>
            <w:tcW w:w="814" w:type="dxa"/>
            <w:shd w:val="clear" w:color="auto" w:fill="auto"/>
            <w:noWrap/>
            <w:vAlign w:val="bottom"/>
            <w:tcPrChange w:id="45247" w:author="pete jones" w:date="2022-01-04T11:31:00Z">
              <w:tcPr>
                <w:tcW w:w="814" w:type="dxa"/>
                <w:tcBorders>
                  <w:top w:val="nil"/>
                  <w:left w:val="nil"/>
                  <w:bottom w:val="nil"/>
                  <w:right w:val="nil"/>
                </w:tcBorders>
                <w:shd w:val="clear" w:color="auto" w:fill="auto"/>
                <w:noWrap/>
                <w:vAlign w:val="bottom"/>
              </w:tcPr>
            </w:tcPrChange>
          </w:tcPr>
          <w:p w14:paraId="38236919" w14:textId="77777777" w:rsidR="008E4B87" w:rsidRPr="00FF6A71" w:rsidRDefault="008E4B87">
            <w:pPr>
              <w:keepNext/>
              <w:spacing w:before="0" w:after="0" w:line="240" w:lineRule="auto"/>
              <w:jc w:val="center"/>
              <w:rPr>
                <w:ins w:id="45248" w:author="pete jones" w:date="2022-01-04T11:19:00Z"/>
                <w:rFonts w:cstheme="minorHAnsi"/>
              </w:rPr>
              <w:pPrChange w:id="45249" w:author="pete jones" w:date="2022-01-04T11:24:00Z">
                <w:pPr>
                  <w:keepNext/>
                  <w:jc w:val="center"/>
                </w:pPr>
              </w:pPrChange>
            </w:pPr>
            <w:ins w:id="45250"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45251" w:author="pete jones" w:date="2022-01-04T11:31:00Z">
              <w:tcPr>
                <w:tcW w:w="814" w:type="dxa"/>
                <w:tcBorders>
                  <w:top w:val="nil"/>
                  <w:left w:val="nil"/>
                  <w:bottom w:val="nil"/>
                  <w:right w:val="nil"/>
                </w:tcBorders>
                <w:shd w:val="clear" w:color="auto" w:fill="auto"/>
                <w:noWrap/>
                <w:vAlign w:val="bottom"/>
              </w:tcPr>
            </w:tcPrChange>
          </w:tcPr>
          <w:p w14:paraId="4183C2CB" w14:textId="77777777" w:rsidR="008E4B87" w:rsidRPr="00FF6A71" w:rsidRDefault="008E4B87">
            <w:pPr>
              <w:keepNext/>
              <w:spacing w:before="0" w:after="0" w:line="240" w:lineRule="auto"/>
              <w:jc w:val="center"/>
              <w:rPr>
                <w:ins w:id="45252" w:author="pete jones" w:date="2022-01-04T11:19:00Z"/>
                <w:rFonts w:cstheme="minorHAnsi"/>
              </w:rPr>
              <w:pPrChange w:id="45253" w:author="pete jones" w:date="2022-01-04T11:24:00Z">
                <w:pPr>
                  <w:keepNext/>
                  <w:jc w:val="center"/>
                </w:pPr>
              </w:pPrChange>
            </w:pPr>
            <w:ins w:id="45254"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5255" w:author="pete jones" w:date="2022-01-04T11:31:00Z">
              <w:tcPr>
                <w:tcW w:w="692" w:type="dxa"/>
                <w:tcBorders>
                  <w:top w:val="nil"/>
                  <w:left w:val="nil"/>
                  <w:bottom w:val="nil"/>
                  <w:right w:val="nil"/>
                </w:tcBorders>
                <w:shd w:val="clear" w:color="auto" w:fill="auto"/>
                <w:noWrap/>
                <w:vAlign w:val="bottom"/>
              </w:tcPr>
            </w:tcPrChange>
          </w:tcPr>
          <w:p w14:paraId="76D4AFFF" w14:textId="77777777" w:rsidR="008E4B87" w:rsidRPr="00FF6A71" w:rsidRDefault="008E4B87">
            <w:pPr>
              <w:keepNext/>
              <w:spacing w:before="0" w:after="0" w:line="240" w:lineRule="auto"/>
              <w:jc w:val="center"/>
              <w:rPr>
                <w:ins w:id="45256" w:author="pete jones" w:date="2022-01-04T11:19:00Z"/>
                <w:rFonts w:cstheme="minorHAnsi"/>
              </w:rPr>
              <w:pPrChange w:id="45257" w:author="pete jones" w:date="2022-01-04T11:24:00Z">
                <w:pPr>
                  <w:keepNext/>
                  <w:jc w:val="center"/>
                </w:pPr>
              </w:pPrChange>
            </w:pPr>
            <w:ins w:id="45258"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5259" w:author="pete jones" w:date="2022-01-04T11:31:00Z">
              <w:tcPr>
                <w:tcW w:w="692" w:type="dxa"/>
                <w:tcBorders>
                  <w:top w:val="nil"/>
                  <w:left w:val="nil"/>
                  <w:bottom w:val="nil"/>
                  <w:right w:val="nil"/>
                </w:tcBorders>
                <w:shd w:val="clear" w:color="auto" w:fill="auto"/>
                <w:noWrap/>
                <w:vAlign w:val="bottom"/>
              </w:tcPr>
            </w:tcPrChange>
          </w:tcPr>
          <w:p w14:paraId="5870CA10" w14:textId="77777777" w:rsidR="008E4B87" w:rsidRPr="00FF6A71" w:rsidRDefault="008E4B87">
            <w:pPr>
              <w:keepNext/>
              <w:spacing w:before="0" w:after="0" w:line="240" w:lineRule="auto"/>
              <w:jc w:val="center"/>
              <w:rPr>
                <w:ins w:id="45260" w:author="pete jones" w:date="2022-01-04T11:19:00Z"/>
                <w:rFonts w:cstheme="minorHAnsi"/>
              </w:rPr>
              <w:pPrChange w:id="45261" w:author="pete jones" w:date="2022-01-04T11:24:00Z">
                <w:pPr>
                  <w:keepNext/>
                  <w:jc w:val="center"/>
                </w:pPr>
              </w:pPrChange>
            </w:pPr>
            <w:ins w:id="45262"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5263" w:author="pete jones" w:date="2022-01-04T11:31:00Z">
              <w:tcPr>
                <w:tcW w:w="692" w:type="dxa"/>
                <w:tcBorders>
                  <w:top w:val="nil"/>
                  <w:left w:val="nil"/>
                  <w:bottom w:val="nil"/>
                  <w:right w:val="nil"/>
                </w:tcBorders>
                <w:shd w:val="clear" w:color="auto" w:fill="auto"/>
                <w:noWrap/>
                <w:vAlign w:val="bottom"/>
              </w:tcPr>
            </w:tcPrChange>
          </w:tcPr>
          <w:p w14:paraId="7A04AE89" w14:textId="77777777" w:rsidR="008E4B87" w:rsidRPr="00FF6A71" w:rsidRDefault="008E4B87">
            <w:pPr>
              <w:keepNext/>
              <w:spacing w:before="0" w:after="0" w:line="240" w:lineRule="auto"/>
              <w:jc w:val="center"/>
              <w:rPr>
                <w:ins w:id="45264" w:author="pete jones" w:date="2022-01-04T11:19:00Z"/>
                <w:rFonts w:cstheme="minorHAnsi"/>
              </w:rPr>
              <w:pPrChange w:id="45265" w:author="pete jones" w:date="2022-01-04T11:24:00Z">
                <w:pPr>
                  <w:keepNext/>
                  <w:jc w:val="center"/>
                </w:pPr>
              </w:pPrChange>
            </w:pPr>
            <w:ins w:id="4526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267" w:author="pete jones" w:date="2022-01-04T11:31:00Z">
              <w:tcPr>
                <w:tcW w:w="692" w:type="dxa"/>
                <w:tcBorders>
                  <w:top w:val="nil"/>
                  <w:left w:val="nil"/>
                  <w:bottom w:val="nil"/>
                  <w:right w:val="nil"/>
                </w:tcBorders>
                <w:shd w:val="clear" w:color="auto" w:fill="auto"/>
                <w:noWrap/>
                <w:vAlign w:val="bottom"/>
              </w:tcPr>
            </w:tcPrChange>
          </w:tcPr>
          <w:p w14:paraId="20A8BF19" w14:textId="77777777" w:rsidR="008E4B87" w:rsidRPr="00FF6A71" w:rsidRDefault="008E4B87">
            <w:pPr>
              <w:keepNext/>
              <w:spacing w:before="0" w:after="0" w:line="240" w:lineRule="auto"/>
              <w:jc w:val="center"/>
              <w:rPr>
                <w:ins w:id="45268" w:author="pete jones" w:date="2022-01-04T11:19:00Z"/>
                <w:rFonts w:cstheme="minorHAnsi"/>
              </w:rPr>
              <w:pPrChange w:id="45269" w:author="pete jones" w:date="2022-01-04T11:24:00Z">
                <w:pPr>
                  <w:keepNext/>
                  <w:jc w:val="center"/>
                </w:pPr>
              </w:pPrChange>
            </w:pPr>
            <w:ins w:id="45270" w:author="pete jones" w:date="2022-01-04T11:19:00Z">
              <w:r w:rsidRPr="00FF6A71">
                <w:rPr>
                  <w:rFonts w:ascii="Calibri" w:hAnsi="Calibri" w:cs="Calibri"/>
                  <w:color w:val="000000"/>
                  <w:sz w:val="22"/>
                  <w:szCs w:val="22"/>
                </w:rPr>
                <w:t>0</w:t>
              </w:r>
            </w:ins>
          </w:p>
        </w:tc>
      </w:tr>
    </w:tbl>
    <w:p w14:paraId="1C24004A" w14:textId="2904A98B" w:rsidR="008E4B87" w:rsidRPr="00FF6A71" w:rsidRDefault="008E4B87" w:rsidP="008E4B87">
      <w:pPr>
        <w:keepNext/>
        <w:rPr>
          <w:ins w:id="45271" w:author="pete jones" w:date="2022-01-04T11:19:00Z"/>
          <w:rFonts w:cstheme="minorHAnsi"/>
        </w:rPr>
      </w:pPr>
      <w:ins w:id="45272" w:author="pete jones" w:date="2022-01-04T11:19:00Z">
        <w:r w:rsidRPr="00FF6A71">
          <w:rPr>
            <w:rFonts w:cstheme="minorHAnsi"/>
          </w:rPr>
          <w:t>Q2.23 The Fourth Industrial Revolution is building from a fusion of technologies and a growing need for interdisciplinarity.</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273" w:author="pete jones" w:date="2022-01-04T11:31: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5274">
          <w:tblGrid>
            <w:gridCol w:w="814"/>
            <w:gridCol w:w="814"/>
            <w:gridCol w:w="814"/>
            <w:gridCol w:w="814"/>
            <w:gridCol w:w="692"/>
            <w:gridCol w:w="692"/>
            <w:gridCol w:w="692"/>
            <w:gridCol w:w="692"/>
          </w:tblGrid>
        </w:tblGridChange>
      </w:tblGrid>
      <w:tr w:rsidR="008E4B87" w:rsidRPr="00FF6A71" w14:paraId="117939C8" w14:textId="77777777" w:rsidTr="00120CAC">
        <w:trPr>
          <w:trHeight w:val="300"/>
          <w:jc w:val="center"/>
          <w:ins w:id="45275" w:author="pete jones" w:date="2022-01-04T11:19:00Z"/>
          <w:trPrChange w:id="45276" w:author="pete jones" w:date="2022-01-04T11:31:00Z">
            <w:trPr>
              <w:trHeight w:val="300"/>
              <w:jc w:val="center"/>
            </w:trPr>
          </w:trPrChange>
        </w:trPr>
        <w:tc>
          <w:tcPr>
            <w:tcW w:w="814" w:type="dxa"/>
            <w:shd w:val="clear" w:color="auto" w:fill="E7E6E6" w:themeFill="background2"/>
            <w:vAlign w:val="center"/>
            <w:tcPrChange w:id="45277" w:author="pete jones" w:date="2022-01-04T11:31:00Z">
              <w:tcPr>
                <w:tcW w:w="814" w:type="dxa"/>
                <w:shd w:val="clear" w:color="auto" w:fill="E7E6E6" w:themeFill="background2"/>
                <w:vAlign w:val="center"/>
              </w:tcPr>
            </w:tcPrChange>
          </w:tcPr>
          <w:p w14:paraId="2C2BD4ED" w14:textId="77777777" w:rsidR="008E4B87" w:rsidRPr="00FF6A71" w:rsidRDefault="008E4B87">
            <w:pPr>
              <w:keepNext/>
              <w:spacing w:before="0" w:after="0" w:line="240" w:lineRule="auto"/>
              <w:jc w:val="center"/>
              <w:rPr>
                <w:ins w:id="45278" w:author="pete jones" w:date="2022-01-04T11:19:00Z"/>
                <w:rFonts w:cstheme="minorHAnsi"/>
                <w:b/>
                <w:bCs/>
              </w:rPr>
              <w:pPrChange w:id="45279" w:author="pete jones" w:date="2022-01-04T11:23:00Z">
                <w:pPr>
                  <w:keepNext/>
                  <w:jc w:val="center"/>
                </w:pPr>
              </w:pPrChange>
            </w:pPr>
            <w:ins w:id="45280" w:author="pete jones" w:date="2022-01-04T11:19:00Z">
              <w:r w:rsidRPr="00FF6A71">
                <w:rPr>
                  <w:rFonts w:cstheme="minorHAnsi"/>
                  <w:b/>
                  <w:bCs/>
                </w:rPr>
                <w:t>scale</w:t>
              </w:r>
            </w:ins>
          </w:p>
        </w:tc>
        <w:tc>
          <w:tcPr>
            <w:tcW w:w="814" w:type="dxa"/>
            <w:shd w:val="clear" w:color="auto" w:fill="E7E6E6" w:themeFill="background2"/>
            <w:noWrap/>
            <w:vAlign w:val="center"/>
            <w:tcPrChange w:id="45281" w:author="pete jones" w:date="2022-01-04T11:31:00Z">
              <w:tcPr>
                <w:tcW w:w="814" w:type="dxa"/>
                <w:shd w:val="clear" w:color="auto" w:fill="E7E6E6" w:themeFill="background2"/>
                <w:noWrap/>
                <w:vAlign w:val="center"/>
              </w:tcPr>
            </w:tcPrChange>
          </w:tcPr>
          <w:p w14:paraId="28944ADC" w14:textId="77777777" w:rsidR="008E4B87" w:rsidRPr="00FF6A71" w:rsidRDefault="008E4B87">
            <w:pPr>
              <w:keepNext/>
              <w:spacing w:before="0" w:after="0" w:line="240" w:lineRule="auto"/>
              <w:jc w:val="center"/>
              <w:rPr>
                <w:ins w:id="45282" w:author="pete jones" w:date="2022-01-04T11:19:00Z"/>
                <w:rFonts w:cstheme="minorHAnsi"/>
                <w:b/>
                <w:bCs/>
              </w:rPr>
              <w:pPrChange w:id="45283" w:author="pete jones" w:date="2022-01-04T11:23:00Z">
                <w:pPr>
                  <w:keepNext/>
                  <w:jc w:val="center"/>
                </w:pPr>
              </w:pPrChange>
            </w:pPr>
            <w:ins w:id="45284" w:author="pete jones" w:date="2022-01-04T11:19:00Z">
              <w:r w:rsidRPr="00FF6A71">
                <w:rPr>
                  <w:rFonts w:cstheme="minorHAnsi"/>
                  <w:b/>
                  <w:bCs/>
                </w:rPr>
                <w:t>1</w:t>
              </w:r>
            </w:ins>
          </w:p>
        </w:tc>
        <w:tc>
          <w:tcPr>
            <w:tcW w:w="814" w:type="dxa"/>
            <w:shd w:val="clear" w:color="auto" w:fill="E7E6E6" w:themeFill="background2"/>
            <w:noWrap/>
            <w:vAlign w:val="center"/>
            <w:tcPrChange w:id="45285" w:author="pete jones" w:date="2022-01-04T11:31:00Z">
              <w:tcPr>
                <w:tcW w:w="814" w:type="dxa"/>
                <w:shd w:val="clear" w:color="auto" w:fill="E7E6E6" w:themeFill="background2"/>
                <w:noWrap/>
                <w:vAlign w:val="center"/>
              </w:tcPr>
            </w:tcPrChange>
          </w:tcPr>
          <w:p w14:paraId="5C08ADB1" w14:textId="77777777" w:rsidR="008E4B87" w:rsidRPr="00FF6A71" w:rsidRDefault="008E4B87">
            <w:pPr>
              <w:keepNext/>
              <w:spacing w:before="0" w:after="0" w:line="240" w:lineRule="auto"/>
              <w:jc w:val="center"/>
              <w:rPr>
                <w:ins w:id="45286" w:author="pete jones" w:date="2022-01-04T11:19:00Z"/>
                <w:rFonts w:cstheme="minorHAnsi"/>
                <w:b/>
                <w:bCs/>
              </w:rPr>
              <w:pPrChange w:id="45287" w:author="pete jones" w:date="2022-01-04T11:23:00Z">
                <w:pPr>
                  <w:keepNext/>
                  <w:jc w:val="center"/>
                </w:pPr>
              </w:pPrChange>
            </w:pPr>
            <w:ins w:id="45288" w:author="pete jones" w:date="2022-01-04T11:19:00Z">
              <w:r w:rsidRPr="00FF6A71">
                <w:rPr>
                  <w:rFonts w:cstheme="minorHAnsi"/>
                  <w:b/>
                  <w:bCs/>
                </w:rPr>
                <w:t>2</w:t>
              </w:r>
            </w:ins>
          </w:p>
        </w:tc>
        <w:tc>
          <w:tcPr>
            <w:tcW w:w="814" w:type="dxa"/>
            <w:shd w:val="clear" w:color="auto" w:fill="E7E6E6" w:themeFill="background2"/>
            <w:noWrap/>
            <w:vAlign w:val="center"/>
            <w:tcPrChange w:id="45289" w:author="pete jones" w:date="2022-01-04T11:31:00Z">
              <w:tcPr>
                <w:tcW w:w="814" w:type="dxa"/>
                <w:shd w:val="clear" w:color="auto" w:fill="E7E6E6" w:themeFill="background2"/>
                <w:noWrap/>
                <w:vAlign w:val="center"/>
              </w:tcPr>
            </w:tcPrChange>
          </w:tcPr>
          <w:p w14:paraId="53FC3BFC" w14:textId="77777777" w:rsidR="008E4B87" w:rsidRPr="00FF6A71" w:rsidRDefault="008E4B87">
            <w:pPr>
              <w:keepNext/>
              <w:spacing w:before="0" w:after="0" w:line="240" w:lineRule="auto"/>
              <w:jc w:val="center"/>
              <w:rPr>
                <w:ins w:id="45290" w:author="pete jones" w:date="2022-01-04T11:19:00Z"/>
                <w:rFonts w:cstheme="minorHAnsi"/>
                <w:b/>
                <w:bCs/>
              </w:rPr>
              <w:pPrChange w:id="45291" w:author="pete jones" w:date="2022-01-04T11:23:00Z">
                <w:pPr>
                  <w:keepNext/>
                  <w:jc w:val="center"/>
                </w:pPr>
              </w:pPrChange>
            </w:pPr>
            <w:ins w:id="45292" w:author="pete jones" w:date="2022-01-04T11:19:00Z">
              <w:r w:rsidRPr="00FF6A71">
                <w:rPr>
                  <w:rFonts w:cstheme="minorHAnsi"/>
                  <w:b/>
                  <w:bCs/>
                </w:rPr>
                <w:t>3</w:t>
              </w:r>
            </w:ins>
          </w:p>
        </w:tc>
        <w:tc>
          <w:tcPr>
            <w:tcW w:w="692" w:type="dxa"/>
            <w:shd w:val="clear" w:color="auto" w:fill="E7E6E6" w:themeFill="background2"/>
            <w:noWrap/>
            <w:vAlign w:val="center"/>
            <w:tcPrChange w:id="45293" w:author="pete jones" w:date="2022-01-04T11:31:00Z">
              <w:tcPr>
                <w:tcW w:w="692" w:type="dxa"/>
                <w:shd w:val="clear" w:color="auto" w:fill="E7E6E6" w:themeFill="background2"/>
                <w:noWrap/>
                <w:vAlign w:val="center"/>
              </w:tcPr>
            </w:tcPrChange>
          </w:tcPr>
          <w:p w14:paraId="0E9626D7" w14:textId="77777777" w:rsidR="008E4B87" w:rsidRPr="00FF6A71" w:rsidRDefault="008E4B87">
            <w:pPr>
              <w:keepNext/>
              <w:spacing w:before="0" w:after="0" w:line="240" w:lineRule="auto"/>
              <w:jc w:val="center"/>
              <w:rPr>
                <w:ins w:id="45294" w:author="pete jones" w:date="2022-01-04T11:19:00Z"/>
                <w:rFonts w:cstheme="minorHAnsi"/>
                <w:b/>
                <w:bCs/>
              </w:rPr>
              <w:pPrChange w:id="45295" w:author="pete jones" w:date="2022-01-04T11:23:00Z">
                <w:pPr>
                  <w:keepNext/>
                  <w:jc w:val="center"/>
                </w:pPr>
              </w:pPrChange>
            </w:pPr>
            <w:ins w:id="45296" w:author="pete jones" w:date="2022-01-04T11:19:00Z">
              <w:r w:rsidRPr="00FF6A71">
                <w:rPr>
                  <w:rFonts w:cstheme="minorHAnsi"/>
                  <w:b/>
                  <w:bCs/>
                </w:rPr>
                <w:t>4</w:t>
              </w:r>
            </w:ins>
          </w:p>
        </w:tc>
        <w:tc>
          <w:tcPr>
            <w:tcW w:w="692" w:type="dxa"/>
            <w:shd w:val="clear" w:color="auto" w:fill="E7E6E6" w:themeFill="background2"/>
            <w:noWrap/>
            <w:vAlign w:val="center"/>
            <w:tcPrChange w:id="45297" w:author="pete jones" w:date="2022-01-04T11:31:00Z">
              <w:tcPr>
                <w:tcW w:w="692" w:type="dxa"/>
                <w:shd w:val="clear" w:color="auto" w:fill="E7E6E6" w:themeFill="background2"/>
                <w:noWrap/>
                <w:vAlign w:val="center"/>
              </w:tcPr>
            </w:tcPrChange>
          </w:tcPr>
          <w:p w14:paraId="315CB5FC" w14:textId="77777777" w:rsidR="008E4B87" w:rsidRPr="00FF6A71" w:rsidRDefault="008E4B87">
            <w:pPr>
              <w:keepNext/>
              <w:spacing w:before="0" w:after="0" w:line="240" w:lineRule="auto"/>
              <w:jc w:val="center"/>
              <w:rPr>
                <w:ins w:id="45298" w:author="pete jones" w:date="2022-01-04T11:19:00Z"/>
                <w:rFonts w:cstheme="minorHAnsi"/>
                <w:b/>
                <w:bCs/>
              </w:rPr>
              <w:pPrChange w:id="45299" w:author="pete jones" w:date="2022-01-04T11:23:00Z">
                <w:pPr>
                  <w:keepNext/>
                  <w:jc w:val="center"/>
                </w:pPr>
              </w:pPrChange>
            </w:pPr>
            <w:ins w:id="45300" w:author="pete jones" w:date="2022-01-04T11:19:00Z">
              <w:r w:rsidRPr="00FF6A71">
                <w:rPr>
                  <w:rFonts w:cstheme="minorHAnsi"/>
                  <w:b/>
                  <w:bCs/>
                </w:rPr>
                <w:t>5</w:t>
              </w:r>
            </w:ins>
          </w:p>
        </w:tc>
        <w:tc>
          <w:tcPr>
            <w:tcW w:w="692" w:type="dxa"/>
            <w:shd w:val="clear" w:color="auto" w:fill="E7E6E6" w:themeFill="background2"/>
            <w:noWrap/>
            <w:vAlign w:val="center"/>
            <w:tcPrChange w:id="45301" w:author="pete jones" w:date="2022-01-04T11:31:00Z">
              <w:tcPr>
                <w:tcW w:w="692" w:type="dxa"/>
                <w:shd w:val="clear" w:color="auto" w:fill="E7E6E6" w:themeFill="background2"/>
                <w:noWrap/>
                <w:vAlign w:val="center"/>
              </w:tcPr>
            </w:tcPrChange>
          </w:tcPr>
          <w:p w14:paraId="4CBE6102" w14:textId="77777777" w:rsidR="008E4B87" w:rsidRPr="00FF6A71" w:rsidRDefault="008E4B87">
            <w:pPr>
              <w:keepNext/>
              <w:spacing w:before="0" w:after="0" w:line="240" w:lineRule="auto"/>
              <w:jc w:val="center"/>
              <w:rPr>
                <w:ins w:id="45302" w:author="pete jones" w:date="2022-01-04T11:19:00Z"/>
                <w:rFonts w:cstheme="minorHAnsi"/>
                <w:b/>
                <w:bCs/>
              </w:rPr>
              <w:pPrChange w:id="45303" w:author="pete jones" w:date="2022-01-04T11:23:00Z">
                <w:pPr>
                  <w:keepNext/>
                  <w:jc w:val="center"/>
                </w:pPr>
              </w:pPrChange>
            </w:pPr>
            <w:ins w:id="45304" w:author="pete jones" w:date="2022-01-04T11:19:00Z">
              <w:r w:rsidRPr="00FF6A71">
                <w:rPr>
                  <w:rFonts w:cstheme="minorHAnsi"/>
                  <w:b/>
                  <w:bCs/>
                </w:rPr>
                <w:t>6</w:t>
              </w:r>
            </w:ins>
          </w:p>
        </w:tc>
        <w:tc>
          <w:tcPr>
            <w:tcW w:w="692" w:type="dxa"/>
            <w:shd w:val="clear" w:color="auto" w:fill="E7E6E6" w:themeFill="background2"/>
            <w:noWrap/>
            <w:vAlign w:val="center"/>
            <w:tcPrChange w:id="45305" w:author="pete jones" w:date="2022-01-04T11:31:00Z">
              <w:tcPr>
                <w:tcW w:w="692" w:type="dxa"/>
                <w:shd w:val="clear" w:color="auto" w:fill="E7E6E6" w:themeFill="background2"/>
                <w:noWrap/>
                <w:vAlign w:val="center"/>
              </w:tcPr>
            </w:tcPrChange>
          </w:tcPr>
          <w:p w14:paraId="3E9C691C" w14:textId="77777777" w:rsidR="008E4B87" w:rsidRPr="00FF6A71" w:rsidRDefault="008E4B87">
            <w:pPr>
              <w:keepNext/>
              <w:spacing w:before="0" w:after="0" w:line="240" w:lineRule="auto"/>
              <w:jc w:val="center"/>
              <w:rPr>
                <w:ins w:id="45306" w:author="pete jones" w:date="2022-01-04T11:19:00Z"/>
                <w:rFonts w:cstheme="minorHAnsi"/>
                <w:b/>
                <w:bCs/>
              </w:rPr>
              <w:pPrChange w:id="45307" w:author="pete jones" w:date="2022-01-04T11:23:00Z">
                <w:pPr>
                  <w:keepNext/>
                  <w:jc w:val="center"/>
                </w:pPr>
              </w:pPrChange>
            </w:pPr>
            <w:ins w:id="45308" w:author="pete jones" w:date="2022-01-04T11:19:00Z">
              <w:r w:rsidRPr="00FF6A71">
                <w:rPr>
                  <w:rFonts w:cstheme="minorHAnsi"/>
                  <w:b/>
                  <w:bCs/>
                </w:rPr>
                <w:t>7</w:t>
              </w:r>
            </w:ins>
          </w:p>
        </w:tc>
      </w:tr>
      <w:tr w:rsidR="008E4B87" w:rsidRPr="00FF6A71" w14:paraId="0D66DEF2" w14:textId="77777777" w:rsidTr="00120CAC">
        <w:trPr>
          <w:trHeight w:val="300"/>
          <w:jc w:val="center"/>
          <w:ins w:id="45309" w:author="pete jones" w:date="2022-01-04T11:19:00Z"/>
          <w:trPrChange w:id="45310" w:author="pete jones" w:date="2022-01-04T11:31:00Z">
            <w:trPr>
              <w:trHeight w:val="300"/>
              <w:jc w:val="center"/>
            </w:trPr>
          </w:trPrChange>
        </w:trPr>
        <w:tc>
          <w:tcPr>
            <w:tcW w:w="814" w:type="dxa"/>
            <w:vAlign w:val="center"/>
            <w:tcPrChange w:id="45311" w:author="pete jones" w:date="2022-01-04T11:31:00Z">
              <w:tcPr>
                <w:tcW w:w="814" w:type="dxa"/>
                <w:vAlign w:val="center"/>
              </w:tcPr>
            </w:tcPrChange>
          </w:tcPr>
          <w:p w14:paraId="72AA62A1" w14:textId="77777777" w:rsidR="008E4B87" w:rsidRPr="00FF6A71" w:rsidRDefault="008E4B87">
            <w:pPr>
              <w:keepNext/>
              <w:spacing w:before="0" w:after="0" w:line="240" w:lineRule="auto"/>
              <w:jc w:val="center"/>
              <w:rPr>
                <w:ins w:id="45312" w:author="pete jones" w:date="2022-01-04T11:19:00Z"/>
                <w:rFonts w:cstheme="minorHAnsi"/>
                <w:b/>
                <w:bCs/>
              </w:rPr>
              <w:pPrChange w:id="45313" w:author="pete jones" w:date="2022-01-04T11:23:00Z">
                <w:pPr>
                  <w:keepNext/>
                  <w:jc w:val="center"/>
                </w:pPr>
              </w:pPrChange>
            </w:pPr>
            <w:ins w:id="45314" w:author="pete jones" w:date="2022-01-04T11:19:00Z">
              <w:r w:rsidRPr="00FF6A71">
                <w:rPr>
                  <w:rFonts w:cstheme="minorHAnsi"/>
                  <w:b/>
                  <w:bCs/>
                </w:rPr>
                <w:t>%</w:t>
              </w:r>
            </w:ins>
          </w:p>
        </w:tc>
        <w:tc>
          <w:tcPr>
            <w:tcW w:w="814" w:type="dxa"/>
            <w:shd w:val="clear" w:color="auto" w:fill="auto"/>
            <w:noWrap/>
            <w:vAlign w:val="bottom"/>
            <w:tcPrChange w:id="45315" w:author="pete jones" w:date="2022-01-04T11:31:00Z">
              <w:tcPr>
                <w:tcW w:w="814" w:type="dxa"/>
                <w:tcBorders>
                  <w:top w:val="nil"/>
                  <w:left w:val="nil"/>
                  <w:bottom w:val="nil"/>
                  <w:right w:val="nil"/>
                </w:tcBorders>
                <w:shd w:val="clear" w:color="auto" w:fill="auto"/>
                <w:noWrap/>
                <w:vAlign w:val="bottom"/>
              </w:tcPr>
            </w:tcPrChange>
          </w:tcPr>
          <w:p w14:paraId="0D96A471" w14:textId="77777777" w:rsidR="008E4B87" w:rsidRPr="00FF6A71" w:rsidRDefault="008E4B87">
            <w:pPr>
              <w:keepNext/>
              <w:spacing w:before="0" w:after="0" w:line="240" w:lineRule="auto"/>
              <w:jc w:val="center"/>
              <w:rPr>
                <w:ins w:id="45316" w:author="pete jones" w:date="2022-01-04T11:19:00Z"/>
                <w:rFonts w:cstheme="minorHAnsi"/>
              </w:rPr>
              <w:pPrChange w:id="45317" w:author="pete jones" w:date="2022-01-04T11:23:00Z">
                <w:pPr>
                  <w:keepNext/>
                  <w:jc w:val="center"/>
                </w:pPr>
              </w:pPrChange>
            </w:pPr>
            <w:ins w:id="45318" w:author="pete jones" w:date="2022-01-04T11:19:00Z">
              <w:r w:rsidRPr="00FF6A71">
                <w:rPr>
                  <w:rFonts w:ascii="Calibri" w:hAnsi="Calibri" w:cs="Calibri"/>
                  <w:color w:val="000000"/>
                  <w:sz w:val="22"/>
                  <w:szCs w:val="22"/>
                </w:rPr>
                <w:t>41%</w:t>
              </w:r>
            </w:ins>
          </w:p>
        </w:tc>
        <w:tc>
          <w:tcPr>
            <w:tcW w:w="814" w:type="dxa"/>
            <w:shd w:val="clear" w:color="auto" w:fill="auto"/>
            <w:noWrap/>
            <w:vAlign w:val="bottom"/>
            <w:tcPrChange w:id="45319" w:author="pete jones" w:date="2022-01-04T11:31:00Z">
              <w:tcPr>
                <w:tcW w:w="814" w:type="dxa"/>
                <w:tcBorders>
                  <w:top w:val="nil"/>
                  <w:left w:val="nil"/>
                  <w:bottom w:val="nil"/>
                  <w:right w:val="nil"/>
                </w:tcBorders>
                <w:shd w:val="clear" w:color="auto" w:fill="auto"/>
                <w:noWrap/>
                <w:vAlign w:val="bottom"/>
              </w:tcPr>
            </w:tcPrChange>
          </w:tcPr>
          <w:p w14:paraId="672F3088" w14:textId="77777777" w:rsidR="008E4B87" w:rsidRPr="00FF6A71" w:rsidRDefault="008E4B87">
            <w:pPr>
              <w:keepNext/>
              <w:spacing w:before="0" w:after="0" w:line="240" w:lineRule="auto"/>
              <w:jc w:val="center"/>
              <w:rPr>
                <w:ins w:id="45320" w:author="pete jones" w:date="2022-01-04T11:19:00Z"/>
                <w:rFonts w:cstheme="minorHAnsi"/>
              </w:rPr>
              <w:pPrChange w:id="45321" w:author="pete jones" w:date="2022-01-04T11:23:00Z">
                <w:pPr>
                  <w:keepNext/>
                  <w:jc w:val="center"/>
                </w:pPr>
              </w:pPrChange>
            </w:pPr>
            <w:ins w:id="45322" w:author="pete jones" w:date="2022-01-04T11:19:00Z">
              <w:r w:rsidRPr="00FF6A71">
                <w:rPr>
                  <w:rFonts w:ascii="Calibri" w:hAnsi="Calibri" w:cs="Calibri"/>
                  <w:color w:val="000000"/>
                  <w:sz w:val="22"/>
                  <w:szCs w:val="22"/>
                </w:rPr>
                <w:t>37%</w:t>
              </w:r>
            </w:ins>
          </w:p>
        </w:tc>
        <w:tc>
          <w:tcPr>
            <w:tcW w:w="814" w:type="dxa"/>
            <w:shd w:val="clear" w:color="auto" w:fill="auto"/>
            <w:noWrap/>
            <w:vAlign w:val="bottom"/>
            <w:tcPrChange w:id="45323" w:author="pete jones" w:date="2022-01-04T11:31:00Z">
              <w:tcPr>
                <w:tcW w:w="814" w:type="dxa"/>
                <w:tcBorders>
                  <w:top w:val="nil"/>
                  <w:left w:val="nil"/>
                  <w:bottom w:val="nil"/>
                  <w:right w:val="nil"/>
                </w:tcBorders>
                <w:shd w:val="clear" w:color="auto" w:fill="auto"/>
                <w:noWrap/>
                <w:vAlign w:val="bottom"/>
              </w:tcPr>
            </w:tcPrChange>
          </w:tcPr>
          <w:p w14:paraId="1865B510" w14:textId="77777777" w:rsidR="008E4B87" w:rsidRPr="00FF6A71" w:rsidRDefault="008E4B87">
            <w:pPr>
              <w:keepNext/>
              <w:spacing w:before="0" w:after="0" w:line="240" w:lineRule="auto"/>
              <w:jc w:val="center"/>
              <w:rPr>
                <w:ins w:id="45324" w:author="pete jones" w:date="2022-01-04T11:19:00Z"/>
                <w:rFonts w:cstheme="minorHAnsi"/>
              </w:rPr>
              <w:pPrChange w:id="45325" w:author="pete jones" w:date="2022-01-04T11:23:00Z">
                <w:pPr>
                  <w:keepNext/>
                  <w:jc w:val="center"/>
                </w:pPr>
              </w:pPrChange>
            </w:pPr>
            <w:ins w:id="45326"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5327" w:author="pete jones" w:date="2022-01-04T11:31:00Z">
              <w:tcPr>
                <w:tcW w:w="692" w:type="dxa"/>
                <w:tcBorders>
                  <w:top w:val="nil"/>
                  <w:left w:val="nil"/>
                  <w:bottom w:val="nil"/>
                  <w:right w:val="nil"/>
                </w:tcBorders>
                <w:shd w:val="clear" w:color="auto" w:fill="auto"/>
                <w:noWrap/>
                <w:vAlign w:val="bottom"/>
              </w:tcPr>
            </w:tcPrChange>
          </w:tcPr>
          <w:p w14:paraId="10DFF09F" w14:textId="77777777" w:rsidR="008E4B87" w:rsidRPr="00FF6A71" w:rsidRDefault="008E4B87">
            <w:pPr>
              <w:keepNext/>
              <w:spacing w:before="0" w:after="0" w:line="240" w:lineRule="auto"/>
              <w:jc w:val="center"/>
              <w:rPr>
                <w:ins w:id="45328" w:author="pete jones" w:date="2022-01-04T11:19:00Z"/>
                <w:rFonts w:cstheme="minorHAnsi"/>
              </w:rPr>
              <w:pPrChange w:id="45329" w:author="pete jones" w:date="2022-01-04T11:23:00Z">
                <w:pPr>
                  <w:keepNext/>
                  <w:jc w:val="center"/>
                </w:pPr>
              </w:pPrChange>
            </w:pPr>
            <w:ins w:id="45330"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5331" w:author="pete jones" w:date="2022-01-04T11:31:00Z">
              <w:tcPr>
                <w:tcW w:w="692" w:type="dxa"/>
                <w:tcBorders>
                  <w:top w:val="nil"/>
                  <w:left w:val="nil"/>
                  <w:bottom w:val="nil"/>
                  <w:right w:val="nil"/>
                </w:tcBorders>
                <w:shd w:val="clear" w:color="auto" w:fill="auto"/>
                <w:noWrap/>
                <w:vAlign w:val="bottom"/>
              </w:tcPr>
            </w:tcPrChange>
          </w:tcPr>
          <w:p w14:paraId="7A1EB403" w14:textId="77777777" w:rsidR="008E4B87" w:rsidRPr="00FF6A71" w:rsidRDefault="008E4B87">
            <w:pPr>
              <w:keepNext/>
              <w:spacing w:before="0" w:after="0" w:line="240" w:lineRule="auto"/>
              <w:jc w:val="center"/>
              <w:rPr>
                <w:ins w:id="45332" w:author="pete jones" w:date="2022-01-04T11:19:00Z"/>
                <w:rFonts w:cstheme="minorHAnsi"/>
              </w:rPr>
              <w:pPrChange w:id="45333" w:author="pete jones" w:date="2022-01-04T11:23:00Z">
                <w:pPr>
                  <w:keepNext/>
                  <w:jc w:val="center"/>
                </w:pPr>
              </w:pPrChange>
            </w:pPr>
            <w:ins w:id="45334"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335" w:author="pete jones" w:date="2022-01-04T11:31:00Z">
              <w:tcPr>
                <w:tcW w:w="692" w:type="dxa"/>
                <w:tcBorders>
                  <w:top w:val="nil"/>
                  <w:left w:val="nil"/>
                  <w:bottom w:val="nil"/>
                  <w:right w:val="nil"/>
                </w:tcBorders>
                <w:shd w:val="clear" w:color="auto" w:fill="auto"/>
                <w:noWrap/>
                <w:vAlign w:val="bottom"/>
              </w:tcPr>
            </w:tcPrChange>
          </w:tcPr>
          <w:p w14:paraId="06ECD666" w14:textId="77777777" w:rsidR="008E4B87" w:rsidRPr="00FF6A71" w:rsidRDefault="008E4B87">
            <w:pPr>
              <w:keepNext/>
              <w:spacing w:before="0" w:after="0" w:line="240" w:lineRule="auto"/>
              <w:jc w:val="center"/>
              <w:rPr>
                <w:ins w:id="45336" w:author="pete jones" w:date="2022-01-04T11:19:00Z"/>
                <w:rFonts w:cstheme="minorHAnsi"/>
              </w:rPr>
              <w:pPrChange w:id="45337" w:author="pete jones" w:date="2022-01-04T11:23:00Z">
                <w:pPr>
                  <w:keepNext/>
                  <w:jc w:val="center"/>
                </w:pPr>
              </w:pPrChange>
            </w:pPr>
            <w:ins w:id="4533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339" w:author="pete jones" w:date="2022-01-04T11:31:00Z">
              <w:tcPr>
                <w:tcW w:w="692" w:type="dxa"/>
                <w:tcBorders>
                  <w:top w:val="nil"/>
                  <w:left w:val="nil"/>
                  <w:bottom w:val="nil"/>
                  <w:right w:val="nil"/>
                </w:tcBorders>
                <w:shd w:val="clear" w:color="auto" w:fill="auto"/>
                <w:noWrap/>
                <w:vAlign w:val="bottom"/>
              </w:tcPr>
            </w:tcPrChange>
          </w:tcPr>
          <w:p w14:paraId="46E9AB8B" w14:textId="77777777" w:rsidR="008E4B87" w:rsidRPr="00FF6A71" w:rsidRDefault="008E4B87">
            <w:pPr>
              <w:keepNext/>
              <w:spacing w:before="0" w:after="0" w:line="240" w:lineRule="auto"/>
              <w:jc w:val="center"/>
              <w:rPr>
                <w:ins w:id="45340" w:author="pete jones" w:date="2022-01-04T11:19:00Z"/>
                <w:rFonts w:cstheme="minorHAnsi"/>
              </w:rPr>
              <w:pPrChange w:id="45341" w:author="pete jones" w:date="2022-01-04T11:23:00Z">
                <w:pPr>
                  <w:keepNext/>
                  <w:jc w:val="center"/>
                </w:pPr>
              </w:pPrChange>
            </w:pPr>
            <w:ins w:id="45342" w:author="pete jones" w:date="2022-01-04T11:19:00Z">
              <w:r w:rsidRPr="00FF6A71">
                <w:rPr>
                  <w:rFonts w:ascii="Calibri" w:hAnsi="Calibri" w:cs="Calibri"/>
                  <w:color w:val="000000"/>
                  <w:sz w:val="22"/>
                  <w:szCs w:val="22"/>
                </w:rPr>
                <w:t>0%</w:t>
              </w:r>
            </w:ins>
          </w:p>
        </w:tc>
      </w:tr>
      <w:tr w:rsidR="008E4B87" w:rsidRPr="00FF6A71" w14:paraId="27325B64" w14:textId="77777777" w:rsidTr="00120CAC">
        <w:trPr>
          <w:trHeight w:val="300"/>
          <w:jc w:val="center"/>
          <w:ins w:id="45343" w:author="pete jones" w:date="2022-01-04T11:19:00Z"/>
          <w:trPrChange w:id="45344" w:author="pete jones" w:date="2022-01-04T11:31:00Z">
            <w:trPr>
              <w:trHeight w:val="300"/>
              <w:jc w:val="center"/>
            </w:trPr>
          </w:trPrChange>
        </w:trPr>
        <w:tc>
          <w:tcPr>
            <w:tcW w:w="814" w:type="dxa"/>
            <w:vAlign w:val="center"/>
            <w:tcPrChange w:id="45345" w:author="pete jones" w:date="2022-01-04T11:31:00Z">
              <w:tcPr>
                <w:tcW w:w="814" w:type="dxa"/>
                <w:vAlign w:val="center"/>
              </w:tcPr>
            </w:tcPrChange>
          </w:tcPr>
          <w:p w14:paraId="3E83AF86" w14:textId="77777777" w:rsidR="008E4B87" w:rsidRPr="00FF6A71" w:rsidRDefault="008E4B87">
            <w:pPr>
              <w:keepNext/>
              <w:spacing w:before="0" w:after="0" w:line="240" w:lineRule="auto"/>
              <w:jc w:val="center"/>
              <w:rPr>
                <w:ins w:id="45346" w:author="pete jones" w:date="2022-01-04T11:19:00Z"/>
                <w:rFonts w:cstheme="minorHAnsi"/>
                <w:b/>
                <w:bCs/>
              </w:rPr>
              <w:pPrChange w:id="45347" w:author="pete jones" w:date="2022-01-04T11:23:00Z">
                <w:pPr>
                  <w:keepNext/>
                  <w:jc w:val="center"/>
                </w:pPr>
              </w:pPrChange>
            </w:pPr>
            <w:ins w:id="45348" w:author="pete jones" w:date="2022-01-04T11:19:00Z">
              <w:r w:rsidRPr="00FF6A71">
                <w:rPr>
                  <w:rFonts w:cstheme="minorHAnsi"/>
                  <w:b/>
                  <w:bCs/>
                </w:rPr>
                <w:t>Count</w:t>
              </w:r>
            </w:ins>
          </w:p>
        </w:tc>
        <w:tc>
          <w:tcPr>
            <w:tcW w:w="814" w:type="dxa"/>
            <w:shd w:val="clear" w:color="auto" w:fill="auto"/>
            <w:noWrap/>
            <w:vAlign w:val="bottom"/>
            <w:tcPrChange w:id="45349" w:author="pete jones" w:date="2022-01-04T11:31:00Z">
              <w:tcPr>
                <w:tcW w:w="814" w:type="dxa"/>
                <w:tcBorders>
                  <w:top w:val="nil"/>
                  <w:left w:val="nil"/>
                  <w:bottom w:val="nil"/>
                  <w:right w:val="nil"/>
                </w:tcBorders>
                <w:shd w:val="clear" w:color="auto" w:fill="auto"/>
                <w:noWrap/>
                <w:vAlign w:val="bottom"/>
              </w:tcPr>
            </w:tcPrChange>
          </w:tcPr>
          <w:p w14:paraId="5CF177B4" w14:textId="77777777" w:rsidR="008E4B87" w:rsidRPr="00FF6A71" w:rsidRDefault="008E4B87">
            <w:pPr>
              <w:keepNext/>
              <w:spacing w:before="0" w:after="0" w:line="240" w:lineRule="auto"/>
              <w:jc w:val="center"/>
              <w:rPr>
                <w:ins w:id="45350" w:author="pete jones" w:date="2022-01-04T11:19:00Z"/>
                <w:rFonts w:cstheme="minorHAnsi"/>
              </w:rPr>
              <w:pPrChange w:id="45351" w:author="pete jones" w:date="2022-01-04T11:23:00Z">
                <w:pPr>
                  <w:keepNext/>
                  <w:jc w:val="center"/>
                </w:pPr>
              </w:pPrChange>
            </w:pPr>
            <w:ins w:id="45352"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5353" w:author="pete jones" w:date="2022-01-04T11:31:00Z">
              <w:tcPr>
                <w:tcW w:w="814" w:type="dxa"/>
                <w:tcBorders>
                  <w:top w:val="nil"/>
                  <w:left w:val="nil"/>
                  <w:bottom w:val="nil"/>
                  <w:right w:val="nil"/>
                </w:tcBorders>
                <w:shd w:val="clear" w:color="auto" w:fill="auto"/>
                <w:noWrap/>
                <w:vAlign w:val="bottom"/>
              </w:tcPr>
            </w:tcPrChange>
          </w:tcPr>
          <w:p w14:paraId="368A0DEE" w14:textId="77777777" w:rsidR="008E4B87" w:rsidRPr="00FF6A71" w:rsidRDefault="008E4B87">
            <w:pPr>
              <w:keepNext/>
              <w:spacing w:before="0" w:after="0" w:line="240" w:lineRule="auto"/>
              <w:jc w:val="center"/>
              <w:rPr>
                <w:ins w:id="45354" w:author="pete jones" w:date="2022-01-04T11:19:00Z"/>
                <w:rFonts w:cstheme="minorHAnsi"/>
              </w:rPr>
              <w:pPrChange w:id="45355" w:author="pete jones" w:date="2022-01-04T11:23:00Z">
                <w:pPr>
                  <w:keepNext/>
                  <w:jc w:val="center"/>
                </w:pPr>
              </w:pPrChange>
            </w:pPr>
            <w:ins w:id="45356" w:author="pete jones" w:date="2022-01-04T11:19:00Z">
              <w:r w:rsidRPr="00FF6A71">
                <w:rPr>
                  <w:rFonts w:ascii="Calibri" w:hAnsi="Calibri" w:cs="Calibri"/>
                  <w:color w:val="000000"/>
                  <w:sz w:val="22"/>
                  <w:szCs w:val="22"/>
                </w:rPr>
                <w:t>10</w:t>
              </w:r>
            </w:ins>
          </w:p>
        </w:tc>
        <w:tc>
          <w:tcPr>
            <w:tcW w:w="814" w:type="dxa"/>
            <w:shd w:val="clear" w:color="auto" w:fill="auto"/>
            <w:noWrap/>
            <w:vAlign w:val="bottom"/>
            <w:tcPrChange w:id="45357" w:author="pete jones" w:date="2022-01-04T11:31:00Z">
              <w:tcPr>
                <w:tcW w:w="814" w:type="dxa"/>
                <w:tcBorders>
                  <w:top w:val="nil"/>
                  <w:left w:val="nil"/>
                  <w:bottom w:val="nil"/>
                  <w:right w:val="nil"/>
                </w:tcBorders>
                <w:shd w:val="clear" w:color="auto" w:fill="auto"/>
                <w:noWrap/>
                <w:vAlign w:val="bottom"/>
              </w:tcPr>
            </w:tcPrChange>
          </w:tcPr>
          <w:p w14:paraId="69453F9F" w14:textId="77777777" w:rsidR="008E4B87" w:rsidRPr="00FF6A71" w:rsidRDefault="008E4B87">
            <w:pPr>
              <w:keepNext/>
              <w:spacing w:before="0" w:after="0" w:line="240" w:lineRule="auto"/>
              <w:jc w:val="center"/>
              <w:rPr>
                <w:ins w:id="45358" w:author="pete jones" w:date="2022-01-04T11:19:00Z"/>
                <w:rFonts w:cstheme="minorHAnsi"/>
              </w:rPr>
              <w:pPrChange w:id="45359" w:author="pete jones" w:date="2022-01-04T11:23:00Z">
                <w:pPr>
                  <w:keepNext/>
                  <w:jc w:val="center"/>
                </w:pPr>
              </w:pPrChange>
            </w:pPr>
            <w:ins w:id="45360"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5361" w:author="pete jones" w:date="2022-01-04T11:31:00Z">
              <w:tcPr>
                <w:tcW w:w="692" w:type="dxa"/>
                <w:tcBorders>
                  <w:top w:val="nil"/>
                  <w:left w:val="nil"/>
                  <w:bottom w:val="nil"/>
                  <w:right w:val="nil"/>
                </w:tcBorders>
                <w:shd w:val="clear" w:color="auto" w:fill="auto"/>
                <w:noWrap/>
                <w:vAlign w:val="bottom"/>
              </w:tcPr>
            </w:tcPrChange>
          </w:tcPr>
          <w:p w14:paraId="20A6A0A3" w14:textId="77777777" w:rsidR="008E4B87" w:rsidRPr="00FF6A71" w:rsidRDefault="008E4B87">
            <w:pPr>
              <w:keepNext/>
              <w:spacing w:before="0" w:after="0" w:line="240" w:lineRule="auto"/>
              <w:jc w:val="center"/>
              <w:rPr>
                <w:ins w:id="45362" w:author="pete jones" w:date="2022-01-04T11:19:00Z"/>
                <w:rFonts w:cstheme="minorHAnsi"/>
              </w:rPr>
              <w:pPrChange w:id="45363" w:author="pete jones" w:date="2022-01-04T11:23:00Z">
                <w:pPr>
                  <w:keepNext/>
                  <w:jc w:val="center"/>
                </w:pPr>
              </w:pPrChange>
            </w:pPr>
            <w:ins w:id="45364"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5365" w:author="pete jones" w:date="2022-01-04T11:31:00Z">
              <w:tcPr>
                <w:tcW w:w="692" w:type="dxa"/>
                <w:tcBorders>
                  <w:top w:val="nil"/>
                  <w:left w:val="nil"/>
                  <w:bottom w:val="nil"/>
                  <w:right w:val="nil"/>
                </w:tcBorders>
                <w:shd w:val="clear" w:color="auto" w:fill="auto"/>
                <w:noWrap/>
                <w:vAlign w:val="bottom"/>
              </w:tcPr>
            </w:tcPrChange>
          </w:tcPr>
          <w:p w14:paraId="336D59F1" w14:textId="77777777" w:rsidR="008E4B87" w:rsidRPr="00FF6A71" w:rsidRDefault="008E4B87">
            <w:pPr>
              <w:keepNext/>
              <w:spacing w:before="0" w:after="0" w:line="240" w:lineRule="auto"/>
              <w:jc w:val="center"/>
              <w:rPr>
                <w:ins w:id="45366" w:author="pete jones" w:date="2022-01-04T11:19:00Z"/>
                <w:rFonts w:cstheme="minorHAnsi"/>
              </w:rPr>
              <w:pPrChange w:id="45367" w:author="pete jones" w:date="2022-01-04T11:23:00Z">
                <w:pPr>
                  <w:keepNext/>
                  <w:jc w:val="center"/>
                </w:pPr>
              </w:pPrChange>
            </w:pPr>
            <w:ins w:id="4536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369" w:author="pete jones" w:date="2022-01-04T11:31:00Z">
              <w:tcPr>
                <w:tcW w:w="692" w:type="dxa"/>
                <w:tcBorders>
                  <w:top w:val="nil"/>
                  <w:left w:val="nil"/>
                  <w:bottom w:val="nil"/>
                  <w:right w:val="nil"/>
                </w:tcBorders>
                <w:shd w:val="clear" w:color="auto" w:fill="auto"/>
                <w:noWrap/>
                <w:vAlign w:val="bottom"/>
              </w:tcPr>
            </w:tcPrChange>
          </w:tcPr>
          <w:p w14:paraId="05204C65" w14:textId="77777777" w:rsidR="008E4B87" w:rsidRPr="00FF6A71" w:rsidRDefault="008E4B87">
            <w:pPr>
              <w:keepNext/>
              <w:spacing w:before="0" w:after="0" w:line="240" w:lineRule="auto"/>
              <w:jc w:val="center"/>
              <w:rPr>
                <w:ins w:id="45370" w:author="pete jones" w:date="2022-01-04T11:19:00Z"/>
                <w:rFonts w:cstheme="minorHAnsi"/>
              </w:rPr>
              <w:pPrChange w:id="45371" w:author="pete jones" w:date="2022-01-04T11:23:00Z">
                <w:pPr>
                  <w:keepNext/>
                  <w:jc w:val="center"/>
                </w:pPr>
              </w:pPrChange>
            </w:pPr>
            <w:ins w:id="4537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373" w:author="pete jones" w:date="2022-01-04T11:31:00Z">
              <w:tcPr>
                <w:tcW w:w="692" w:type="dxa"/>
                <w:tcBorders>
                  <w:top w:val="nil"/>
                  <w:left w:val="nil"/>
                  <w:bottom w:val="nil"/>
                  <w:right w:val="nil"/>
                </w:tcBorders>
                <w:shd w:val="clear" w:color="auto" w:fill="auto"/>
                <w:noWrap/>
                <w:vAlign w:val="bottom"/>
              </w:tcPr>
            </w:tcPrChange>
          </w:tcPr>
          <w:p w14:paraId="431F6A00" w14:textId="77777777" w:rsidR="008E4B87" w:rsidRPr="00FF6A71" w:rsidRDefault="008E4B87">
            <w:pPr>
              <w:keepNext/>
              <w:spacing w:before="0" w:after="0" w:line="240" w:lineRule="auto"/>
              <w:jc w:val="center"/>
              <w:rPr>
                <w:ins w:id="45374" w:author="pete jones" w:date="2022-01-04T11:19:00Z"/>
                <w:rFonts w:cstheme="minorHAnsi"/>
              </w:rPr>
              <w:pPrChange w:id="45375" w:author="pete jones" w:date="2022-01-04T11:23:00Z">
                <w:pPr>
                  <w:keepNext/>
                  <w:jc w:val="center"/>
                </w:pPr>
              </w:pPrChange>
            </w:pPr>
            <w:ins w:id="45376" w:author="pete jones" w:date="2022-01-04T11:19:00Z">
              <w:r w:rsidRPr="00FF6A71">
                <w:rPr>
                  <w:rFonts w:ascii="Calibri" w:hAnsi="Calibri" w:cs="Calibri"/>
                  <w:color w:val="000000"/>
                  <w:sz w:val="22"/>
                  <w:szCs w:val="22"/>
                </w:rPr>
                <w:t>0</w:t>
              </w:r>
            </w:ins>
          </w:p>
        </w:tc>
      </w:tr>
    </w:tbl>
    <w:p w14:paraId="732F0D59" w14:textId="77777777" w:rsidR="008E4B87" w:rsidRPr="00FF6A71" w:rsidRDefault="008E4B87" w:rsidP="008E4B87">
      <w:pPr>
        <w:keepNext/>
        <w:rPr>
          <w:ins w:id="45377" w:author="pete jones" w:date="2022-01-04T11:19:00Z"/>
          <w:rFonts w:cstheme="minorHAnsi"/>
        </w:rPr>
      </w:pPr>
      <w:ins w:id="45378" w:author="pete jones" w:date="2022-01-04T11:19:00Z">
        <w:r w:rsidRPr="00FF6A71">
          <w:rPr>
            <w:rFonts w:cstheme="minorHAnsi"/>
          </w:rPr>
          <w:t>Q2.24 There is a considerable skills mismatch between university graduates and the needs of employers in most economie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379" w:author="pete jones" w:date="2022-01-04T11:31: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5380">
          <w:tblGrid>
            <w:gridCol w:w="814"/>
            <w:gridCol w:w="814"/>
            <w:gridCol w:w="814"/>
            <w:gridCol w:w="814"/>
            <w:gridCol w:w="692"/>
            <w:gridCol w:w="692"/>
            <w:gridCol w:w="692"/>
            <w:gridCol w:w="692"/>
          </w:tblGrid>
        </w:tblGridChange>
      </w:tblGrid>
      <w:tr w:rsidR="008E4B87" w:rsidRPr="00FF6A71" w14:paraId="32656001" w14:textId="77777777" w:rsidTr="00120CAC">
        <w:trPr>
          <w:trHeight w:val="300"/>
          <w:jc w:val="center"/>
          <w:ins w:id="45381" w:author="pete jones" w:date="2022-01-04T11:19:00Z"/>
          <w:trPrChange w:id="45382" w:author="pete jones" w:date="2022-01-04T11:31:00Z">
            <w:trPr>
              <w:trHeight w:val="300"/>
              <w:jc w:val="center"/>
            </w:trPr>
          </w:trPrChange>
        </w:trPr>
        <w:tc>
          <w:tcPr>
            <w:tcW w:w="814" w:type="dxa"/>
            <w:shd w:val="clear" w:color="auto" w:fill="E7E6E6" w:themeFill="background2"/>
            <w:vAlign w:val="center"/>
            <w:tcPrChange w:id="45383" w:author="pete jones" w:date="2022-01-04T11:31:00Z">
              <w:tcPr>
                <w:tcW w:w="814" w:type="dxa"/>
                <w:shd w:val="clear" w:color="auto" w:fill="E7E6E6" w:themeFill="background2"/>
                <w:vAlign w:val="center"/>
              </w:tcPr>
            </w:tcPrChange>
          </w:tcPr>
          <w:p w14:paraId="6F200318" w14:textId="77777777" w:rsidR="008E4B87" w:rsidRPr="00FF6A71" w:rsidRDefault="008E4B87">
            <w:pPr>
              <w:keepNext/>
              <w:spacing w:before="0" w:after="0" w:line="240" w:lineRule="auto"/>
              <w:jc w:val="center"/>
              <w:rPr>
                <w:ins w:id="45384" w:author="pete jones" w:date="2022-01-04T11:19:00Z"/>
                <w:rFonts w:cstheme="minorHAnsi"/>
                <w:b/>
                <w:bCs/>
              </w:rPr>
              <w:pPrChange w:id="45385" w:author="pete jones" w:date="2022-01-04T11:23:00Z">
                <w:pPr>
                  <w:keepNext/>
                  <w:jc w:val="center"/>
                </w:pPr>
              </w:pPrChange>
            </w:pPr>
            <w:ins w:id="45386" w:author="pete jones" w:date="2022-01-04T11:19:00Z">
              <w:r w:rsidRPr="00FF6A71">
                <w:rPr>
                  <w:rFonts w:cstheme="minorHAnsi"/>
                  <w:b/>
                  <w:bCs/>
                </w:rPr>
                <w:t>scale</w:t>
              </w:r>
            </w:ins>
          </w:p>
        </w:tc>
        <w:tc>
          <w:tcPr>
            <w:tcW w:w="814" w:type="dxa"/>
            <w:shd w:val="clear" w:color="auto" w:fill="E7E6E6" w:themeFill="background2"/>
            <w:noWrap/>
            <w:vAlign w:val="center"/>
            <w:tcPrChange w:id="45387" w:author="pete jones" w:date="2022-01-04T11:31:00Z">
              <w:tcPr>
                <w:tcW w:w="814" w:type="dxa"/>
                <w:shd w:val="clear" w:color="auto" w:fill="E7E6E6" w:themeFill="background2"/>
                <w:noWrap/>
                <w:vAlign w:val="center"/>
              </w:tcPr>
            </w:tcPrChange>
          </w:tcPr>
          <w:p w14:paraId="3A23A1FC" w14:textId="77777777" w:rsidR="008E4B87" w:rsidRPr="00FF6A71" w:rsidRDefault="008E4B87">
            <w:pPr>
              <w:keepNext/>
              <w:spacing w:before="0" w:after="0" w:line="240" w:lineRule="auto"/>
              <w:jc w:val="center"/>
              <w:rPr>
                <w:ins w:id="45388" w:author="pete jones" w:date="2022-01-04T11:19:00Z"/>
                <w:rFonts w:cstheme="minorHAnsi"/>
                <w:b/>
                <w:bCs/>
              </w:rPr>
              <w:pPrChange w:id="45389" w:author="pete jones" w:date="2022-01-04T11:23:00Z">
                <w:pPr>
                  <w:keepNext/>
                  <w:jc w:val="center"/>
                </w:pPr>
              </w:pPrChange>
            </w:pPr>
            <w:ins w:id="45390" w:author="pete jones" w:date="2022-01-04T11:19:00Z">
              <w:r w:rsidRPr="00FF6A71">
                <w:rPr>
                  <w:rFonts w:cstheme="minorHAnsi"/>
                  <w:b/>
                  <w:bCs/>
                </w:rPr>
                <w:t>1</w:t>
              </w:r>
            </w:ins>
          </w:p>
        </w:tc>
        <w:tc>
          <w:tcPr>
            <w:tcW w:w="814" w:type="dxa"/>
            <w:shd w:val="clear" w:color="auto" w:fill="E7E6E6" w:themeFill="background2"/>
            <w:noWrap/>
            <w:vAlign w:val="center"/>
            <w:tcPrChange w:id="45391" w:author="pete jones" w:date="2022-01-04T11:31:00Z">
              <w:tcPr>
                <w:tcW w:w="814" w:type="dxa"/>
                <w:shd w:val="clear" w:color="auto" w:fill="E7E6E6" w:themeFill="background2"/>
                <w:noWrap/>
                <w:vAlign w:val="center"/>
              </w:tcPr>
            </w:tcPrChange>
          </w:tcPr>
          <w:p w14:paraId="040A1A8A" w14:textId="77777777" w:rsidR="008E4B87" w:rsidRPr="00FF6A71" w:rsidRDefault="008E4B87">
            <w:pPr>
              <w:keepNext/>
              <w:spacing w:before="0" w:after="0" w:line="240" w:lineRule="auto"/>
              <w:jc w:val="center"/>
              <w:rPr>
                <w:ins w:id="45392" w:author="pete jones" w:date="2022-01-04T11:19:00Z"/>
                <w:rFonts w:cstheme="minorHAnsi"/>
                <w:b/>
                <w:bCs/>
              </w:rPr>
              <w:pPrChange w:id="45393" w:author="pete jones" w:date="2022-01-04T11:23:00Z">
                <w:pPr>
                  <w:keepNext/>
                  <w:jc w:val="center"/>
                </w:pPr>
              </w:pPrChange>
            </w:pPr>
            <w:ins w:id="45394" w:author="pete jones" w:date="2022-01-04T11:19:00Z">
              <w:r w:rsidRPr="00FF6A71">
                <w:rPr>
                  <w:rFonts w:cstheme="minorHAnsi"/>
                  <w:b/>
                  <w:bCs/>
                </w:rPr>
                <w:t>2</w:t>
              </w:r>
            </w:ins>
          </w:p>
        </w:tc>
        <w:tc>
          <w:tcPr>
            <w:tcW w:w="814" w:type="dxa"/>
            <w:shd w:val="clear" w:color="auto" w:fill="E7E6E6" w:themeFill="background2"/>
            <w:noWrap/>
            <w:vAlign w:val="center"/>
            <w:tcPrChange w:id="45395" w:author="pete jones" w:date="2022-01-04T11:31:00Z">
              <w:tcPr>
                <w:tcW w:w="814" w:type="dxa"/>
                <w:shd w:val="clear" w:color="auto" w:fill="E7E6E6" w:themeFill="background2"/>
                <w:noWrap/>
                <w:vAlign w:val="center"/>
              </w:tcPr>
            </w:tcPrChange>
          </w:tcPr>
          <w:p w14:paraId="12A8D962" w14:textId="77777777" w:rsidR="008E4B87" w:rsidRPr="00FF6A71" w:rsidRDefault="008E4B87">
            <w:pPr>
              <w:keepNext/>
              <w:spacing w:before="0" w:after="0" w:line="240" w:lineRule="auto"/>
              <w:jc w:val="center"/>
              <w:rPr>
                <w:ins w:id="45396" w:author="pete jones" w:date="2022-01-04T11:19:00Z"/>
                <w:rFonts w:cstheme="minorHAnsi"/>
                <w:b/>
                <w:bCs/>
              </w:rPr>
              <w:pPrChange w:id="45397" w:author="pete jones" w:date="2022-01-04T11:23:00Z">
                <w:pPr>
                  <w:keepNext/>
                  <w:jc w:val="center"/>
                </w:pPr>
              </w:pPrChange>
            </w:pPr>
            <w:ins w:id="45398" w:author="pete jones" w:date="2022-01-04T11:19:00Z">
              <w:r w:rsidRPr="00FF6A71">
                <w:rPr>
                  <w:rFonts w:cstheme="minorHAnsi"/>
                  <w:b/>
                  <w:bCs/>
                </w:rPr>
                <w:t>3</w:t>
              </w:r>
            </w:ins>
          </w:p>
        </w:tc>
        <w:tc>
          <w:tcPr>
            <w:tcW w:w="692" w:type="dxa"/>
            <w:shd w:val="clear" w:color="auto" w:fill="E7E6E6" w:themeFill="background2"/>
            <w:noWrap/>
            <w:vAlign w:val="center"/>
            <w:tcPrChange w:id="45399" w:author="pete jones" w:date="2022-01-04T11:31:00Z">
              <w:tcPr>
                <w:tcW w:w="692" w:type="dxa"/>
                <w:shd w:val="clear" w:color="auto" w:fill="E7E6E6" w:themeFill="background2"/>
                <w:noWrap/>
                <w:vAlign w:val="center"/>
              </w:tcPr>
            </w:tcPrChange>
          </w:tcPr>
          <w:p w14:paraId="72A82F62" w14:textId="77777777" w:rsidR="008E4B87" w:rsidRPr="00FF6A71" w:rsidRDefault="008E4B87">
            <w:pPr>
              <w:keepNext/>
              <w:spacing w:before="0" w:after="0" w:line="240" w:lineRule="auto"/>
              <w:jc w:val="center"/>
              <w:rPr>
                <w:ins w:id="45400" w:author="pete jones" w:date="2022-01-04T11:19:00Z"/>
                <w:rFonts w:cstheme="minorHAnsi"/>
                <w:b/>
                <w:bCs/>
              </w:rPr>
              <w:pPrChange w:id="45401" w:author="pete jones" w:date="2022-01-04T11:23:00Z">
                <w:pPr>
                  <w:keepNext/>
                  <w:jc w:val="center"/>
                </w:pPr>
              </w:pPrChange>
            </w:pPr>
            <w:ins w:id="45402" w:author="pete jones" w:date="2022-01-04T11:19:00Z">
              <w:r w:rsidRPr="00FF6A71">
                <w:rPr>
                  <w:rFonts w:cstheme="minorHAnsi"/>
                  <w:b/>
                  <w:bCs/>
                </w:rPr>
                <w:t>4</w:t>
              </w:r>
            </w:ins>
          </w:p>
        </w:tc>
        <w:tc>
          <w:tcPr>
            <w:tcW w:w="692" w:type="dxa"/>
            <w:shd w:val="clear" w:color="auto" w:fill="E7E6E6" w:themeFill="background2"/>
            <w:noWrap/>
            <w:vAlign w:val="center"/>
            <w:tcPrChange w:id="45403" w:author="pete jones" w:date="2022-01-04T11:31:00Z">
              <w:tcPr>
                <w:tcW w:w="692" w:type="dxa"/>
                <w:shd w:val="clear" w:color="auto" w:fill="E7E6E6" w:themeFill="background2"/>
                <w:noWrap/>
                <w:vAlign w:val="center"/>
              </w:tcPr>
            </w:tcPrChange>
          </w:tcPr>
          <w:p w14:paraId="392EB7F1" w14:textId="77777777" w:rsidR="008E4B87" w:rsidRPr="00FF6A71" w:rsidRDefault="008E4B87">
            <w:pPr>
              <w:keepNext/>
              <w:spacing w:before="0" w:after="0" w:line="240" w:lineRule="auto"/>
              <w:jc w:val="center"/>
              <w:rPr>
                <w:ins w:id="45404" w:author="pete jones" w:date="2022-01-04T11:19:00Z"/>
                <w:rFonts w:cstheme="minorHAnsi"/>
                <w:b/>
                <w:bCs/>
              </w:rPr>
              <w:pPrChange w:id="45405" w:author="pete jones" w:date="2022-01-04T11:23:00Z">
                <w:pPr>
                  <w:keepNext/>
                  <w:jc w:val="center"/>
                </w:pPr>
              </w:pPrChange>
            </w:pPr>
            <w:ins w:id="45406" w:author="pete jones" w:date="2022-01-04T11:19:00Z">
              <w:r w:rsidRPr="00FF6A71">
                <w:rPr>
                  <w:rFonts w:cstheme="minorHAnsi"/>
                  <w:b/>
                  <w:bCs/>
                </w:rPr>
                <w:t>5</w:t>
              </w:r>
            </w:ins>
          </w:p>
        </w:tc>
        <w:tc>
          <w:tcPr>
            <w:tcW w:w="692" w:type="dxa"/>
            <w:shd w:val="clear" w:color="auto" w:fill="E7E6E6" w:themeFill="background2"/>
            <w:noWrap/>
            <w:vAlign w:val="center"/>
            <w:tcPrChange w:id="45407" w:author="pete jones" w:date="2022-01-04T11:31:00Z">
              <w:tcPr>
                <w:tcW w:w="692" w:type="dxa"/>
                <w:shd w:val="clear" w:color="auto" w:fill="E7E6E6" w:themeFill="background2"/>
                <w:noWrap/>
                <w:vAlign w:val="center"/>
              </w:tcPr>
            </w:tcPrChange>
          </w:tcPr>
          <w:p w14:paraId="50535D69" w14:textId="77777777" w:rsidR="008E4B87" w:rsidRPr="00FF6A71" w:rsidRDefault="008E4B87">
            <w:pPr>
              <w:keepNext/>
              <w:spacing w:before="0" w:after="0" w:line="240" w:lineRule="auto"/>
              <w:jc w:val="center"/>
              <w:rPr>
                <w:ins w:id="45408" w:author="pete jones" w:date="2022-01-04T11:19:00Z"/>
                <w:rFonts w:cstheme="minorHAnsi"/>
                <w:b/>
                <w:bCs/>
              </w:rPr>
              <w:pPrChange w:id="45409" w:author="pete jones" w:date="2022-01-04T11:23:00Z">
                <w:pPr>
                  <w:keepNext/>
                  <w:jc w:val="center"/>
                </w:pPr>
              </w:pPrChange>
            </w:pPr>
            <w:ins w:id="45410" w:author="pete jones" w:date="2022-01-04T11:19:00Z">
              <w:r w:rsidRPr="00FF6A71">
                <w:rPr>
                  <w:rFonts w:cstheme="minorHAnsi"/>
                  <w:b/>
                  <w:bCs/>
                </w:rPr>
                <w:t>6</w:t>
              </w:r>
            </w:ins>
          </w:p>
        </w:tc>
        <w:tc>
          <w:tcPr>
            <w:tcW w:w="692" w:type="dxa"/>
            <w:shd w:val="clear" w:color="auto" w:fill="E7E6E6" w:themeFill="background2"/>
            <w:noWrap/>
            <w:vAlign w:val="center"/>
            <w:tcPrChange w:id="45411" w:author="pete jones" w:date="2022-01-04T11:31:00Z">
              <w:tcPr>
                <w:tcW w:w="692" w:type="dxa"/>
                <w:shd w:val="clear" w:color="auto" w:fill="E7E6E6" w:themeFill="background2"/>
                <w:noWrap/>
                <w:vAlign w:val="center"/>
              </w:tcPr>
            </w:tcPrChange>
          </w:tcPr>
          <w:p w14:paraId="29335C37" w14:textId="77777777" w:rsidR="008E4B87" w:rsidRPr="00FF6A71" w:rsidRDefault="008E4B87">
            <w:pPr>
              <w:keepNext/>
              <w:spacing w:before="0" w:after="0" w:line="240" w:lineRule="auto"/>
              <w:jc w:val="center"/>
              <w:rPr>
                <w:ins w:id="45412" w:author="pete jones" w:date="2022-01-04T11:19:00Z"/>
                <w:rFonts w:cstheme="minorHAnsi"/>
                <w:b/>
                <w:bCs/>
              </w:rPr>
              <w:pPrChange w:id="45413" w:author="pete jones" w:date="2022-01-04T11:23:00Z">
                <w:pPr>
                  <w:keepNext/>
                  <w:jc w:val="center"/>
                </w:pPr>
              </w:pPrChange>
            </w:pPr>
            <w:ins w:id="45414" w:author="pete jones" w:date="2022-01-04T11:19:00Z">
              <w:r w:rsidRPr="00FF6A71">
                <w:rPr>
                  <w:rFonts w:cstheme="minorHAnsi"/>
                  <w:b/>
                  <w:bCs/>
                </w:rPr>
                <w:t>7</w:t>
              </w:r>
            </w:ins>
          </w:p>
        </w:tc>
      </w:tr>
      <w:tr w:rsidR="008E4B87" w:rsidRPr="00FF6A71" w14:paraId="6D6905DC" w14:textId="77777777" w:rsidTr="00120CAC">
        <w:trPr>
          <w:trHeight w:val="300"/>
          <w:jc w:val="center"/>
          <w:ins w:id="45415" w:author="pete jones" w:date="2022-01-04T11:19:00Z"/>
          <w:trPrChange w:id="45416" w:author="pete jones" w:date="2022-01-04T11:31:00Z">
            <w:trPr>
              <w:trHeight w:val="300"/>
              <w:jc w:val="center"/>
            </w:trPr>
          </w:trPrChange>
        </w:trPr>
        <w:tc>
          <w:tcPr>
            <w:tcW w:w="814" w:type="dxa"/>
            <w:vAlign w:val="center"/>
            <w:tcPrChange w:id="45417" w:author="pete jones" w:date="2022-01-04T11:31:00Z">
              <w:tcPr>
                <w:tcW w:w="814" w:type="dxa"/>
                <w:vAlign w:val="center"/>
              </w:tcPr>
            </w:tcPrChange>
          </w:tcPr>
          <w:p w14:paraId="7620DEC7" w14:textId="77777777" w:rsidR="008E4B87" w:rsidRPr="00FF6A71" w:rsidRDefault="008E4B87">
            <w:pPr>
              <w:keepNext/>
              <w:spacing w:before="0" w:after="0" w:line="240" w:lineRule="auto"/>
              <w:jc w:val="center"/>
              <w:rPr>
                <w:ins w:id="45418" w:author="pete jones" w:date="2022-01-04T11:19:00Z"/>
                <w:rFonts w:cstheme="minorHAnsi"/>
                <w:b/>
                <w:bCs/>
              </w:rPr>
              <w:pPrChange w:id="45419" w:author="pete jones" w:date="2022-01-04T11:23:00Z">
                <w:pPr>
                  <w:keepNext/>
                  <w:jc w:val="center"/>
                </w:pPr>
              </w:pPrChange>
            </w:pPr>
            <w:ins w:id="45420" w:author="pete jones" w:date="2022-01-04T11:19:00Z">
              <w:r w:rsidRPr="00FF6A71">
                <w:rPr>
                  <w:rFonts w:cstheme="minorHAnsi"/>
                  <w:b/>
                  <w:bCs/>
                </w:rPr>
                <w:t>%</w:t>
              </w:r>
            </w:ins>
          </w:p>
        </w:tc>
        <w:tc>
          <w:tcPr>
            <w:tcW w:w="814" w:type="dxa"/>
            <w:shd w:val="clear" w:color="auto" w:fill="auto"/>
            <w:noWrap/>
            <w:vAlign w:val="bottom"/>
            <w:tcPrChange w:id="45421" w:author="pete jones" w:date="2022-01-04T11:31:00Z">
              <w:tcPr>
                <w:tcW w:w="814" w:type="dxa"/>
                <w:tcBorders>
                  <w:top w:val="nil"/>
                  <w:left w:val="nil"/>
                  <w:bottom w:val="nil"/>
                  <w:right w:val="nil"/>
                </w:tcBorders>
                <w:shd w:val="clear" w:color="auto" w:fill="auto"/>
                <w:noWrap/>
                <w:vAlign w:val="bottom"/>
              </w:tcPr>
            </w:tcPrChange>
          </w:tcPr>
          <w:p w14:paraId="660F5F05" w14:textId="77777777" w:rsidR="008E4B87" w:rsidRPr="00FF6A71" w:rsidRDefault="008E4B87">
            <w:pPr>
              <w:keepNext/>
              <w:spacing w:before="0" w:after="0" w:line="240" w:lineRule="auto"/>
              <w:jc w:val="center"/>
              <w:rPr>
                <w:ins w:id="45422" w:author="pete jones" w:date="2022-01-04T11:19:00Z"/>
                <w:rFonts w:cstheme="minorHAnsi"/>
              </w:rPr>
              <w:pPrChange w:id="45423" w:author="pete jones" w:date="2022-01-04T11:23:00Z">
                <w:pPr>
                  <w:keepNext/>
                  <w:jc w:val="center"/>
                </w:pPr>
              </w:pPrChange>
            </w:pPr>
            <w:ins w:id="45424"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5425" w:author="pete jones" w:date="2022-01-04T11:31:00Z">
              <w:tcPr>
                <w:tcW w:w="814" w:type="dxa"/>
                <w:tcBorders>
                  <w:top w:val="nil"/>
                  <w:left w:val="nil"/>
                  <w:bottom w:val="nil"/>
                  <w:right w:val="nil"/>
                </w:tcBorders>
                <w:shd w:val="clear" w:color="auto" w:fill="auto"/>
                <w:noWrap/>
                <w:vAlign w:val="bottom"/>
              </w:tcPr>
            </w:tcPrChange>
          </w:tcPr>
          <w:p w14:paraId="76BD1DDA" w14:textId="77777777" w:rsidR="008E4B87" w:rsidRPr="00FF6A71" w:rsidRDefault="008E4B87">
            <w:pPr>
              <w:keepNext/>
              <w:spacing w:before="0" w:after="0" w:line="240" w:lineRule="auto"/>
              <w:jc w:val="center"/>
              <w:rPr>
                <w:ins w:id="45426" w:author="pete jones" w:date="2022-01-04T11:19:00Z"/>
                <w:rFonts w:cstheme="minorHAnsi"/>
              </w:rPr>
              <w:pPrChange w:id="45427" w:author="pete jones" w:date="2022-01-04T11:23:00Z">
                <w:pPr>
                  <w:keepNext/>
                  <w:jc w:val="center"/>
                </w:pPr>
              </w:pPrChange>
            </w:pPr>
            <w:ins w:id="45428" w:author="pete jones" w:date="2022-01-04T11:19:00Z">
              <w:r w:rsidRPr="00FF6A71">
                <w:rPr>
                  <w:rFonts w:ascii="Calibri" w:hAnsi="Calibri" w:cs="Calibri"/>
                  <w:color w:val="000000"/>
                  <w:sz w:val="22"/>
                  <w:szCs w:val="22"/>
                </w:rPr>
                <w:t>21%</w:t>
              </w:r>
            </w:ins>
          </w:p>
        </w:tc>
        <w:tc>
          <w:tcPr>
            <w:tcW w:w="814" w:type="dxa"/>
            <w:shd w:val="clear" w:color="auto" w:fill="auto"/>
            <w:noWrap/>
            <w:vAlign w:val="bottom"/>
            <w:tcPrChange w:id="45429" w:author="pete jones" w:date="2022-01-04T11:31:00Z">
              <w:tcPr>
                <w:tcW w:w="814" w:type="dxa"/>
                <w:tcBorders>
                  <w:top w:val="nil"/>
                  <w:left w:val="nil"/>
                  <w:bottom w:val="nil"/>
                  <w:right w:val="nil"/>
                </w:tcBorders>
                <w:shd w:val="clear" w:color="auto" w:fill="auto"/>
                <w:noWrap/>
                <w:vAlign w:val="bottom"/>
              </w:tcPr>
            </w:tcPrChange>
          </w:tcPr>
          <w:p w14:paraId="502F28A2" w14:textId="77777777" w:rsidR="008E4B87" w:rsidRPr="00FF6A71" w:rsidRDefault="008E4B87">
            <w:pPr>
              <w:keepNext/>
              <w:spacing w:before="0" w:after="0" w:line="240" w:lineRule="auto"/>
              <w:jc w:val="center"/>
              <w:rPr>
                <w:ins w:id="45430" w:author="pete jones" w:date="2022-01-04T11:19:00Z"/>
                <w:rFonts w:cstheme="minorHAnsi"/>
              </w:rPr>
              <w:pPrChange w:id="45431" w:author="pete jones" w:date="2022-01-04T11:23:00Z">
                <w:pPr>
                  <w:keepNext/>
                  <w:jc w:val="center"/>
                </w:pPr>
              </w:pPrChange>
            </w:pPr>
            <w:ins w:id="45432" w:author="pete jones" w:date="2022-01-04T11:19:00Z">
              <w:r w:rsidRPr="00FF6A71">
                <w:rPr>
                  <w:rFonts w:ascii="Calibri" w:hAnsi="Calibri" w:cs="Calibri"/>
                  <w:color w:val="000000"/>
                  <w:sz w:val="22"/>
                  <w:szCs w:val="22"/>
                </w:rPr>
                <w:t>29%</w:t>
              </w:r>
            </w:ins>
          </w:p>
        </w:tc>
        <w:tc>
          <w:tcPr>
            <w:tcW w:w="692" w:type="dxa"/>
            <w:shd w:val="clear" w:color="auto" w:fill="auto"/>
            <w:noWrap/>
            <w:vAlign w:val="bottom"/>
            <w:tcPrChange w:id="45433" w:author="pete jones" w:date="2022-01-04T11:31:00Z">
              <w:tcPr>
                <w:tcW w:w="692" w:type="dxa"/>
                <w:tcBorders>
                  <w:top w:val="nil"/>
                  <w:left w:val="nil"/>
                  <w:bottom w:val="nil"/>
                  <w:right w:val="nil"/>
                </w:tcBorders>
                <w:shd w:val="clear" w:color="auto" w:fill="auto"/>
                <w:noWrap/>
                <w:vAlign w:val="bottom"/>
              </w:tcPr>
            </w:tcPrChange>
          </w:tcPr>
          <w:p w14:paraId="3C36B32E" w14:textId="77777777" w:rsidR="008E4B87" w:rsidRPr="00FF6A71" w:rsidRDefault="008E4B87">
            <w:pPr>
              <w:keepNext/>
              <w:spacing w:before="0" w:after="0" w:line="240" w:lineRule="auto"/>
              <w:jc w:val="center"/>
              <w:rPr>
                <w:ins w:id="45434" w:author="pete jones" w:date="2022-01-04T11:19:00Z"/>
                <w:rFonts w:cstheme="minorHAnsi"/>
              </w:rPr>
              <w:pPrChange w:id="45435" w:author="pete jones" w:date="2022-01-04T11:23:00Z">
                <w:pPr>
                  <w:keepNext/>
                  <w:jc w:val="center"/>
                </w:pPr>
              </w:pPrChange>
            </w:pPr>
            <w:ins w:id="45436" w:author="pete jones" w:date="2022-01-04T11:19:00Z">
              <w:r w:rsidRPr="00FF6A71">
                <w:rPr>
                  <w:rFonts w:ascii="Calibri" w:hAnsi="Calibri" w:cs="Calibri"/>
                  <w:color w:val="000000"/>
                  <w:sz w:val="22"/>
                  <w:szCs w:val="22"/>
                </w:rPr>
                <w:t>14%</w:t>
              </w:r>
            </w:ins>
          </w:p>
        </w:tc>
        <w:tc>
          <w:tcPr>
            <w:tcW w:w="692" w:type="dxa"/>
            <w:shd w:val="clear" w:color="auto" w:fill="auto"/>
            <w:noWrap/>
            <w:vAlign w:val="bottom"/>
            <w:tcPrChange w:id="45437" w:author="pete jones" w:date="2022-01-04T11:31:00Z">
              <w:tcPr>
                <w:tcW w:w="692" w:type="dxa"/>
                <w:tcBorders>
                  <w:top w:val="nil"/>
                  <w:left w:val="nil"/>
                  <w:bottom w:val="nil"/>
                  <w:right w:val="nil"/>
                </w:tcBorders>
                <w:shd w:val="clear" w:color="auto" w:fill="auto"/>
                <w:noWrap/>
                <w:vAlign w:val="bottom"/>
              </w:tcPr>
            </w:tcPrChange>
          </w:tcPr>
          <w:p w14:paraId="1984CDDF" w14:textId="77777777" w:rsidR="008E4B87" w:rsidRPr="00FF6A71" w:rsidRDefault="008E4B87">
            <w:pPr>
              <w:keepNext/>
              <w:spacing w:before="0" w:after="0" w:line="240" w:lineRule="auto"/>
              <w:jc w:val="center"/>
              <w:rPr>
                <w:ins w:id="45438" w:author="pete jones" w:date="2022-01-04T11:19:00Z"/>
                <w:rFonts w:cstheme="minorHAnsi"/>
              </w:rPr>
              <w:pPrChange w:id="45439" w:author="pete jones" w:date="2022-01-04T11:23:00Z">
                <w:pPr>
                  <w:keepNext/>
                  <w:jc w:val="center"/>
                </w:pPr>
              </w:pPrChange>
            </w:pPr>
            <w:ins w:id="45440" w:author="pete jones" w:date="2022-01-04T11:19:00Z">
              <w:r w:rsidRPr="00FF6A71">
                <w:rPr>
                  <w:rFonts w:ascii="Calibri" w:hAnsi="Calibri" w:cs="Calibri"/>
                  <w:color w:val="000000"/>
                  <w:sz w:val="22"/>
                  <w:szCs w:val="22"/>
                </w:rPr>
                <w:t>21%</w:t>
              </w:r>
            </w:ins>
          </w:p>
        </w:tc>
        <w:tc>
          <w:tcPr>
            <w:tcW w:w="692" w:type="dxa"/>
            <w:shd w:val="clear" w:color="auto" w:fill="auto"/>
            <w:noWrap/>
            <w:vAlign w:val="bottom"/>
            <w:tcPrChange w:id="45441" w:author="pete jones" w:date="2022-01-04T11:31:00Z">
              <w:tcPr>
                <w:tcW w:w="692" w:type="dxa"/>
                <w:tcBorders>
                  <w:top w:val="nil"/>
                  <w:left w:val="nil"/>
                  <w:bottom w:val="nil"/>
                  <w:right w:val="nil"/>
                </w:tcBorders>
                <w:shd w:val="clear" w:color="auto" w:fill="auto"/>
                <w:noWrap/>
                <w:vAlign w:val="bottom"/>
              </w:tcPr>
            </w:tcPrChange>
          </w:tcPr>
          <w:p w14:paraId="16DA958B" w14:textId="77777777" w:rsidR="008E4B87" w:rsidRPr="00FF6A71" w:rsidRDefault="008E4B87">
            <w:pPr>
              <w:keepNext/>
              <w:spacing w:before="0" w:after="0" w:line="240" w:lineRule="auto"/>
              <w:jc w:val="center"/>
              <w:rPr>
                <w:ins w:id="45442" w:author="pete jones" w:date="2022-01-04T11:19:00Z"/>
                <w:rFonts w:cstheme="minorHAnsi"/>
              </w:rPr>
              <w:pPrChange w:id="45443" w:author="pete jones" w:date="2022-01-04T11:23:00Z">
                <w:pPr>
                  <w:keepNext/>
                  <w:jc w:val="center"/>
                </w:pPr>
              </w:pPrChange>
            </w:pPr>
            <w:ins w:id="45444"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5445" w:author="pete jones" w:date="2022-01-04T11:31:00Z">
              <w:tcPr>
                <w:tcW w:w="692" w:type="dxa"/>
                <w:tcBorders>
                  <w:top w:val="nil"/>
                  <w:left w:val="nil"/>
                  <w:bottom w:val="nil"/>
                  <w:right w:val="nil"/>
                </w:tcBorders>
                <w:shd w:val="clear" w:color="auto" w:fill="auto"/>
                <w:noWrap/>
                <w:vAlign w:val="bottom"/>
              </w:tcPr>
            </w:tcPrChange>
          </w:tcPr>
          <w:p w14:paraId="5AA7AB71" w14:textId="77777777" w:rsidR="008E4B87" w:rsidRPr="00FF6A71" w:rsidRDefault="008E4B87">
            <w:pPr>
              <w:keepNext/>
              <w:spacing w:before="0" w:after="0" w:line="240" w:lineRule="auto"/>
              <w:jc w:val="center"/>
              <w:rPr>
                <w:ins w:id="45446" w:author="pete jones" w:date="2022-01-04T11:19:00Z"/>
                <w:rFonts w:cstheme="minorHAnsi"/>
              </w:rPr>
              <w:pPrChange w:id="45447" w:author="pete jones" w:date="2022-01-04T11:23:00Z">
                <w:pPr>
                  <w:keepNext/>
                  <w:jc w:val="center"/>
                </w:pPr>
              </w:pPrChange>
            </w:pPr>
            <w:ins w:id="45448" w:author="pete jones" w:date="2022-01-04T11:19:00Z">
              <w:r w:rsidRPr="00FF6A71">
                <w:rPr>
                  <w:rFonts w:ascii="Calibri" w:hAnsi="Calibri" w:cs="Calibri"/>
                  <w:color w:val="000000"/>
                  <w:sz w:val="22"/>
                  <w:szCs w:val="22"/>
                </w:rPr>
                <w:t>0%</w:t>
              </w:r>
            </w:ins>
          </w:p>
        </w:tc>
      </w:tr>
      <w:tr w:rsidR="008E4B87" w:rsidRPr="00FF6A71" w14:paraId="6ADCCA13" w14:textId="77777777" w:rsidTr="00120CAC">
        <w:trPr>
          <w:trHeight w:val="300"/>
          <w:jc w:val="center"/>
          <w:ins w:id="45449" w:author="pete jones" w:date="2022-01-04T11:19:00Z"/>
          <w:trPrChange w:id="45450" w:author="pete jones" w:date="2022-01-04T11:31:00Z">
            <w:trPr>
              <w:trHeight w:val="300"/>
              <w:jc w:val="center"/>
            </w:trPr>
          </w:trPrChange>
        </w:trPr>
        <w:tc>
          <w:tcPr>
            <w:tcW w:w="814" w:type="dxa"/>
            <w:vAlign w:val="center"/>
            <w:tcPrChange w:id="45451" w:author="pete jones" w:date="2022-01-04T11:31:00Z">
              <w:tcPr>
                <w:tcW w:w="814" w:type="dxa"/>
                <w:vAlign w:val="center"/>
              </w:tcPr>
            </w:tcPrChange>
          </w:tcPr>
          <w:p w14:paraId="7112B3C4" w14:textId="77777777" w:rsidR="008E4B87" w:rsidRPr="00FF6A71" w:rsidRDefault="008E4B87">
            <w:pPr>
              <w:keepNext/>
              <w:spacing w:before="0" w:after="0" w:line="240" w:lineRule="auto"/>
              <w:jc w:val="center"/>
              <w:rPr>
                <w:ins w:id="45452" w:author="pete jones" w:date="2022-01-04T11:19:00Z"/>
                <w:rFonts w:cstheme="minorHAnsi"/>
                <w:b/>
                <w:bCs/>
              </w:rPr>
              <w:pPrChange w:id="45453" w:author="pete jones" w:date="2022-01-04T11:23:00Z">
                <w:pPr>
                  <w:keepNext/>
                  <w:jc w:val="center"/>
                </w:pPr>
              </w:pPrChange>
            </w:pPr>
            <w:ins w:id="45454" w:author="pete jones" w:date="2022-01-04T11:19:00Z">
              <w:r w:rsidRPr="00FF6A71">
                <w:rPr>
                  <w:rFonts w:cstheme="minorHAnsi"/>
                  <w:b/>
                  <w:bCs/>
                </w:rPr>
                <w:t>Count</w:t>
              </w:r>
            </w:ins>
          </w:p>
        </w:tc>
        <w:tc>
          <w:tcPr>
            <w:tcW w:w="814" w:type="dxa"/>
            <w:shd w:val="clear" w:color="auto" w:fill="auto"/>
            <w:noWrap/>
            <w:vAlign w:val="bottom"/>
            <w:tcPrChange w:id="45455" w:author="pete jones" w:date="2022-01-04T11:31:00Z">
              <w:tcPr>
                <w:tcW w:w="814" w:type="dxa"/>
                <w:tcBorders>
                  <w:top w:val="nil"/>
                  <w:left w:val="nil"/>
                  <w:bottom w:val="nil"/>
                  <w:right w:val="nil"/>
                </w:tcBorders>
                <w:shd w:val="clear" w:color="auto" w:fill="auto"/>
                <w:noWrap/>
                <w:vAlign w:val="bottom"/>
              </w:tcPr>
            </w:tcPrChange>
          </w:tcPr>
          <w:p w14:paraId="7587674D" w14:textId="77777777" w:rsidR="008E4B87" w:rsidRPr="00FF6A71" w:rsidRDefault="008E4B87">
            <w:pPr>
              <w:keepNext/>
              <w:spacing w:before="0" w:after="0" w:line="240" w:lineRule="auto"/>
              <w:jc w:val="center"/>
              <w:rPr>
                <w:ins w:id="45456" w:author="pete jones" w:date="2022-01-04T11:19:00Z"/>
                <w:rFonts w:cstheme="minorHAnsi"/>
              </w:rPr>
              <w:pPrChange w:id="45457" w:author="pete jones" w:date="2022-01-04T11:23:00Z">
                <w:pPr>
                  <w:keepNext/>
                  <w:jc w:val="center"/>
                </w:pPr>
              </w:pPrChange>
            </w:pPr>
            <w:ins w:id="45458" w:author="pete jones" w:date="2022-01-04T11:19:00Z">
              <w:r w:rsidRPr="00FF6A71">
                <w:rPr>
                  <w:rFonts w:ascii="Calibri" w:hAnsi="Calibri" w:cs="Calibri"/>
                  <w:color w:val="000000"/>
                  <w:sz w:val="22"/>
                  <w:szCs w:val="22"/>
                </w:rPr>
                <w:t>3</w:t>
              </w:r>
            </w:ins>
          </w:p>
        </w:tc>
        <w:tc>
          <w:tcPr>
            <w:tcW w:w="814" w:type="dxa"/>
            <w:shd w:val="clear" w:color="auto" w:fill="auto"/>
            <w:noWrap/>
            <w:vAlign w:val="bottom"/>
            <w:tcPrChange w:id="45459" w:author="pete jones" w:date="2022-01-04T11:31:00Z">
              <w:tcPr>
                <w:tcW w:w="814" w:type="dxa"/>
                <w:tcBorders>
                  <w:top w:val="nil"/>
                  <w:left w:val="nil"/>
                  <w:bottom w:val="nil"/>
                  <w:right w:val="nil"/>
                </w:tcBorders>
                <w:shd w:val="clear" w:color="auto" w:fill="auto"/>
                <w:noWrap/>
                <w:vAlign w:val="bottom"/>
              </w:tcPr>
            </w:tcPrChange>
          </w:tcPr>
          <w:p w14:paraId="6692F3F9" w14:textId="77777777" w:rsidR="008E4B87" w:rsidRPr="00FF6A71" w:rsidRDefault="008E4B87">
            <w:pPr>
              <w:keepNext/>
              <w:spacing w:before="0" w:after="0" w:line="240" w:lineRule="auto"/>
              <w:jc w:val="center"/>
              <w:rPr>
                <w:ins w:id="45460" w:author="pete jones" w:date="2022-01-04T11:19:00Z"/>
                <w:rFonts w:cstheme="minorHAnsi"/>
              </w:rPr>
              <w:pPrChange w:id="45461" w:author="pete jones" w:date="2022-01-04T11:23:00Z">
                <w:pPr>
                  <w:keepNext/>
                  <w:jc w:val="center"/>
                </w:pPr>
              </w:pPrChange>
            </w:pPr>
            <w:ins w:id="45462"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5463" w:author="pete jones" w:date="2022-01-04T11:31:00Z">
              <w:tcPr>
                <w:tcW w:w="814" w:type="dxa"/>
                <w:tcBorders>
                  <w:top w:val="nil"/>
                  <w:left w:val="nil"/>
                  <w:bottom w:val="nil"/>
                  <w:right w:val="nil"/>
                </w:tcBorders>
                <w:shd w:val="clear" w:color="auto" w:fill="auto"/>
                <w:noWrap/>
                <w:vAlign w:val="bottom"/>
              </w:tcPr>
            </w:tcPrChange>
          </w:tcPr>
          <w:p w14:paraId="2EA6932A" w14:textId="77777777" w:rsidR="008E4B87" w:rsidRPr="00FF6A71" w:rsidRDefault="008E4B87">
            <w:pPr>
              <w:keepNext/>
              <w:spacing w:before="0" w:after="0" w:line="240" w:lineRule="auto"/>
              <w:jc w:val="center"/>
              <w:rPr>
                <w:ins w:id="45464" w:author="pete jones" w:date="2022-01-04T11:19:00Z"/>
                <w:rFonts w:cstheme="minorHAnsi"/>
              </w:rPr>
              <w:pPrChange w:id="45465" w:author="pete jones" w:date="2022-01-04T11:23:00Z">
                <w:pPr>
                  <w:keepNext/>
                  <w:jc w:val="center"/>
                </w:pPr>
              </w:pPrChange>
            </w:pPr>
            <w:ins w:id="45466" w:author="pete jones" w:date="2022-01-04T11:19:00Z">
              <w:r w:rsidRPr="00FF6A71">
                <w:rPr>
                  <w:rFonts w:ascii="Calibri" w:hAnsi="Calibri" w:cs="Calibri"/>
                  <w:color w:val="000000"/>
                  <w:sz w:val="22"/>
                  <w:szCs w:val="22"/>
                </w:rPr>
                <w:t>8</w:t>
              </w:r>
            </w:ins>
          </w:p>
        </w:tc>
        <w:tc>
          <w:tcPr>
            <w:tcW w:w="692" w:type="dxa"/>
            <w:shd w:val="clear" w:color="auto" w:fill="auto"/>
            <w:noWrap/>
            <w:vAlign w:val="bottom"/>
            <w:tcPrChange w:id="45467" w:author="pete jones" w:date="2022-01-04T11:31:00Z">
              <w:tcPr>
                <w:tcW w:w="692" w:type="dxa"/>
                <w:tcBorders>
                  <w:top w:val="nil"/>
                  <w:left w:val="nil"/>
                  <w:bottom w:val="nil"/>
                  <w:right w:val="nil"/>
                </w:tcBorders>
                <w:shd w:val="clear" w:color="auto" w:fill="auto"/>
                <w:noWrap/>
                <w:vAlign w:val="bottom"/>
              </w:tcPr>
            </w:tcPrChange>
          </w:tcPr>
          <w:p w14:paraId="476887D3" w14:textId="77777777" w:rsidR="008E4B87" w:rsidRPr="00FF6A71" w:rsidRDefault="008E4B87">
            <w:pPr>
              <w:keepNext/>
              <w:spacing w:before="0" w:after="0" w:line="240" w:lineRule="auto"/>
              <w:jc w:val="center"/>
              <w:rPr>
                <w:ins w:id="45468" w:author="pete jones" w:date="2022-01-04T11:19:00Z"/>
                <w:rFonts w:cstheme="minorHAnsi"/>
              </w:rPr>
              <w:pPrChange w:id="45469" w:author="pete jones" w:date="2022-01-04T11:23:00Z">
                <w:pPr>
                  <w:keepNext/>
                  <w:jc w:val="center"/>
                </w:pPr>
              </w:pPrChange>
            </w:pPr>
            <w:ins w:id="45470"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5471" w:author="pete jones" w:date="2022-01-04T11:31:00Z">
              <w:tcPr>
                <w:tcW w:w="692" w:type="dxa"/>
                <w:tcBorders>
                  <w:top w:val="nil"/>
                  <w:left w:val="nil"/>
                  <w:bottom w:val="nil"/>
                  <w:right w:val="nil"/>
                </w:tcBorders>
                <w:shd w:val="clear" w:color="auto" w:fill="auto"/>
                <w:noWrap/>
                <w:vAlign w:val="bottom"/>
              </w:tcPr>
            </w:tcPrChange>
          </w:tcPr>
          <w:p w14:paraId="102F9421" w14:textId="77777777" w:rsidR="008E4B87" w:rsidRPr="00FF6A71" w:rsidRDefault="008E4B87">
            <w:pPr>
              <w:keepNext/>
              <w:spacing w:before="0" w:after="0" w:line="240" w:lineRule="auto"/>
              <w:jc w:val="center"/>
              <w:rPr>
                <w:ins w:id="45472" w:author="pete jones" w:date="2022-01-04T11:19:00Z"/>
                <w:rFonts w:cstheme="minorHAnsi"/>
              </w:rPr>
              <w:pPrChange w:id="45473" w:author="pete jones" w:date="2022-01-04T11:23:00Z">
                <w:pPr>
                  <w:keepNext/>
                  <w:jc w:val="center"/>
                </w:pPr>
              </w:pPrChange>
            </w:pPr>
            <w:ins w:id="45474"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5475" w:author="pete jones" w:date="2022-01-04T11:31:00Z">
              <w:tcPr>
                <w:tcW w:w="692" w:type="dxa"/>
                <w:tcBorders>
                  <w:top w:val="nil"/>
                  <w:left w:val="nil"/>
                  <w:bottom w:val="nil"/>
                  <w:right w:val="nil"/>
                </w:tcBorders>
                <w:shd w:val="clear" w:color="auto" w:fill="auto"/>
                <w:noWrap/>
                <w:vAlign w:val="bottom"/>
              </w:tcPr>
            </w:tcPrChange>
          </w:tcPr>
          <w:p w14:paraId="0C526DBD" w14:textId="77777777" w:rsidR="008E4B87" w:rsidRPr="00FF6A71" w:rsidRDefault="008E4B87">
            <w:pPr>
              <w:keepNext/>
              <w:spacing w:before="0" w:after="0" w:line="240" w:lineRule="auto"/>
              <w:jc w:val="center"/>
              <w:rPr>
                <w:ins w:id="45476" w:author="pete jones" w:date="2022-01-04T11:19:00Z"/>
                <w:rFonts w:cstheme="minorHAnsi"/>
              </w:rPr>
              <w:pPrChange w:id="45477" w:author="pete jones" w:date="2022-01-04T11:23:00Z">
                <w:pPr>
                  <w:keepNext/>
                  <w:jc w:val="center"/>
                </w:pPr>
              </w:pPrChange>
            </w:pPr>
            <w:ins w:id="45478"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5479" w:author="pete jones" w:date="2022-01-04T11:31:00Z">
              <w:tcPr>
                <w:tcW w:w="692" w:type="dxa"/>
                <w:tcBorders>
                  <w:top w:val="nil"/>
                  <w:left w:val="nil"/>
                  <w:bottom w:val="nil"/>
                  <w:right w:val="nil"/>
                </w:tcBorders>
                <w:shd w:val="clear" w:color="auto" w:fill="auto"/>
                <w:noWrap/>
                <w:vAlign w:val="bottom"/>
              </w:tcPr>
            </w:tcPrChange>
          </w:tcPr>
          <w:p w14:paraId="5148A488" w14:textId="77777777" w:rsidR="008E4B87" w:rsidRPr="00FF6A71" w:rsidRDefault="008E4B87">
            <w:pPr>
              <w:keepNext/>
              <w:spacing w:before="0" w:after="0" w:line="240" w:lineRule="auto"/>
              <w:jc w:val="center"/>
              <w:rPr>
                <w:ins w:id="45480" w:author="pete jones" w:date="2022-01-04T11:19:00Z"/>
                <w:rFonts w:cstheme="minorHAnsi"/>
              </w:rPr>
              <w:pPrChange w:id="45481" w:author="pete jones" w:date="2022-01-04T11:23:00Z">
                <w:pPr>
                  <w:keepNext/>
                  <w:jc w:val="center"/>
                </w:pPr>
              </w:pPrChange>
            </w:pPr>
            <w:ins w:id="45482" w:author="pete jones" w:date="2022-01-04T11:19:00Z">
              <w:r w:rsidRPr="00FF6A71">
                <w:rPr>
                  <w:rFonts w:ascii="Calibri" w:hAnsi="Calibri" w:cs="Calibri"/>
                  <w:color w:val="000000"/>
                  <w:sz w:val="22"/>
                  <w:szCs w:val="22"/>
                </w:rPr>
                <w:t>0</w:t>
              </w:r>
            </w:ins>
          </w:p>
        </w:tc>
      </w:tr>
    </w:tbl>
    <w:p w14:paraId="643B3DF5" w14:textId="77777777" w:rsidR="008E4B87" w:rsidRPr="00FF6A71" w:rsidRDefault="008E4B87" w:rsidP="008E4B87">
      <w:pPr>
        <w:keepNext/>
        <w:rPr>
          <w:ins w:id="45483" w:author="pete jones" w:date="2022-01-04T11:19:00Z"/>
          <w:rFonts w:cstheme="minorHAnsi"/>
        </w:rPr>
      </w:pPr>
      <w:ins w:id="45484" w:author="pete jones" w:date="2022-01-04T11:19:00Z">
        <w:r w:rsidRPr="00FF6A71">
          <w:rPr>
            <w:rFonts w:cstheme="minorHAnsi"/>
          </w:rPr>
          <w:t>Q2.25 Without adequate modifications to education and training systems, this gap between supply and demand is projected to grow significantly</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485" w:author="pete jones" w:date="2022-01-04T11:31: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5486">
          <w:tblGrid>
            <w:gridCol w:w="814"/>
            <w:gridCol w:w="814"/>
            <w:gridCol w:w="814"/>
            <w:gridCol w:w="814"/>
            <w:gridCol w:w="692"/>
            <w:gridCol w:w="692"/>
            <w:gridCol w:w="692"/>
            <w:gridCol w:w="692"/>
          </w:tblGrid>
        </w:tblGridChange>
      </w:tblGrid>
      <w:tr w:rsidR="008E4B87" w:rsidRPr="00FF6A71" w14:paraId="57C4261D" w14:textId="77777777" w:rsidTr="00120CAC">
        <w:trPr>
          <w:trHeight w:val="300"/>
          <w:jc w:val="center"/>
          <w:ins w:id="45487" w:author="pete jones" w:date="2022-01-04T11:19:00Z"/>
          <w:trPrChange w:id="45488" w:author="pete jones" w:date="2022-01-04T11:31:00Z">
            <w:trPr>
              <w:trHeight w:val="300"/>
              <w:jc w:val="center"/>
            </w:trPr>
          </w:trPrChange>
        </w:trPr>
        <w:tc>
          <w:tcPr>
            <w:tcW w:w="814" w:type="dxa"/>
            <w:shd w:val="clear" w:color="auto" w:fill="E7E6E6" w:themeFill="background2"/>
            <w:vAlign w:val="center"/>
            <w:tcPrChange w:id="45489" w:author="pete jones" w:date="2022-01-04T11:31:00Z">
              <w:tcPr>
                <w:tcW w:w="814" w:type="dxa"/>
                <w:shd w:val="clear" w:color="auto" w:fill="E7E6E6" w:themeFill="background2"/>
                <w:vAlign w:val="center"/>
              </w:tcPr>
            </w:tcPrChange>
          </w:tcPr>
          <w:p w14:paraId="4FC4C1B6" w14:textId="77777777" w:rsidR="008E4B87" w:rsidRPr="00FF6A71" w:rsidRDefault="008E4B87">
            <w:pPr>
              <w:keepNext/>
              <w:spacing w:before="0" w:after="0" w:line="240" w:lineRule="auto"/>
              <w:jc w:val="center"/>
              <w:rPr>
                <w:ins w:id="45490" w:author="pete jones" w:date="2022-01-04T11:19:00Z"/>
                <w:rFonts w:cstheme="minorHAnsi"/>
                <w:b/>
                <w:bCs/>
              </w:rPr>
              <w:pPrChange w:id="45491" w:author="pete jones" w:date="2022-01-04T11:23:00Z">
                <w:pPr>
                  <w:keepNext/>
                  <w:jc w:val="center"/>
                </w:pPr>
              </w:pPrChange>
            </w:pPr>
            <w:ins w:id="45492" w:author="pete jones" w:date="2022-01-04T11:19:00Z">
              <w:r w:rsidRPr="00FF6A71">
                <w:rPr>
                  <w:rFonts w:cstheme="minorHAnsi"/>
                  <w:b/>
                  <w:bCs/>
                </w:rPr>
                <w:t>scale</w:t>
              </w:r>
            </w:ins>
          </w:p>
        </w:tc>
        <w:tc>
          <w:tcPr>
            <w:tcW w:w="814" w:type="dxa"/>
            <w:shd w:val="clear" w:color="auto" w:fill="E7E6E6" w:themeFill="background2"/>
            <w:noWrap/>
            <w:vAlign w:val="center"/>
            <w:tcPrChange w:id="45493" w:author="pete jones" w:date="2022-01-04T11:31:00Z">
              <w:tcPr>
                <w:tcW w:w="814" w:type="dxa"/>
                <w:shd w:val="clear" w:color="auto" w:fill="E7E6E6" w:themeFill="background2"/>
                <w:noWrap/>
                <w:vAlign w:val="center"/>
              </w:tcPr>
            </w:tcPrChange>
          </w:tcPr>
          <w:p w14:paraId="4A483790" w14:textId="77777777" w:rsidR="008E4B87" w:rsidRPr="00FF6A71" w:rsidRDefault="008E4B87">
            <w:pPr>
              <w:keepNext/>
              <w:spacing w:before="0" w:after="0" w:line="240" w:lineRule="auto"/>
              <w:jc w:val="center"/>
              <w:rPr>
                <w:ins w:id="45494" w:author="pete jones" w:date="2022-01-04T11:19:00Z"/>
                <w:rFonts w:cstheme="minorHAnsi"/>
                <w:b/>
                <w:bCs/>
              </w:rPr>
              <w:pPrChange w:id="45495" w:author="pete jones" w:date="2022-01-04T11:23:00Z">
                <w:pPr>
                  <w:keepNext/>
                  <w:jc w:val="center"/>
                </w:pPr>
              </w:pPrChange>
            </w:pPr>
            <w:ins w:id="45496" w:author="pete jones" w:date="2022-01-04T11:19:00Z">
              <w:r w:rsidRPr="00FF6A71">
                <w:rPr>
                  <w:rFonts w:cstheme="minorHAnsi"/>
                  <w:b/>
                  <w:bCs/>
                </w:rPr>
                <w:t>1</w:t>
              </w:r>
            </w:ins>
          </w:p>
        </w:tc>
        <w:tc>
          <w:tcPr>
            <w:tcW w:w="814" w:type="dxa"/>
            <w:shd w:val="clear" w:color="auto" w:fill="E7E6E6" w:themeFill="background2"/>
            <w:noWrap/>
            <w:vAlign w:val="center"/>
            <w:tcPrChange w:id="45497" w:author="pete jones" w:date="2022-01-04T11:31:00Z">
              <w:tcPr>
                <w:tcW w:w="814" w:type="dxa"/>
                <w:shd w:val="clear" w:color="auto" w:fill="E7E6E6" w:themeFill="background2"/>
                <w:noWrap/>
                <w:vAlign w:val="center"/>
              </w:tcPr>
            </w:tcPrChange>
          </w:tcPr>
          <w:p w14:paraId="4F885DFD" w14:textId="77777777" w:rsidR="008E4B87" w:rsidRPr="00FF6A71" w:rsidRDefault="008E4B87">
            <w:pPr>
              <w:keepNext/>
              <w:spacing w:before="0" w:after="0" w:line="240" w:lineRule="auto"/>
              <w:jc w:val="center"/>
              <w:rPr>
                <w:ins w:id="45498" w:author="pete jones" w:date="2022-01-04T11:19:00Z"/>
                <w:rFonts w:cstheme="minorHAnsi"/>
                <w:b/>
                <w:bCs/>
              </w:rPr>
              <w:pPrChange w:id="45499" w:author="pete jones" w:date="2022-01-04T11:23:00Z">
                <w:pPr>
                  <w:keepNext/>
                  <w:jc w:val="center"/>
                </w:pPr>
              </w:pPrChange>
            </w:pPr>
            <w:ins w:id="45500" w:author="pete jones" w:date="2022-01-04T11:19:00Z">
              <w:r w:rsidRPr="00FF6A71">
                <w:rPr>
                  <w:rFonts w:cstheme="minorHAnsi"/>
                  <w:b/>
                  <w:bCs/>
                </w:rPr>
                <w:t>2</w:t>
              </w:r>
            </w:ins>
          </w:p>
        </w:tc>
        <w:tc>
          <w:tcPr>
            <w:tcW w:w="814" w:type="dxa"/>
            <w:shd w:val="clear" w:color="auto" w:fill="E7E6E6" w:themeFill="background2"/>
            <w:noWrap/>
            <w:vAlign w:val="center"/>
            <w:tcPrChange w:id="45501" w:author="pete jones" w:date="2022-01-04T11:31:00Z">
              <w:tcPr>
                <w:tcW w:w="814" w:type="dxa"/>
                <w:shd w:val="clear" w:color="auto" w:fill="E7E6E6" w:themeFill="background2"/>
                <w:noWrap/>
                <w:vAlign w:val="center"/>
              </w:tcPr>
            </w:tcPrChange>
          </w:tcPr>
          <w:p w14:paraId="3D8A821C" w14:textId="77777777" w:rsidR="008E4B87" w:rsidRPr="00FF6A71" w:rsidRDefault="008E4B87">
            <w:pPr>
              <w:keepNext/>
              <w:spacing w:before="0" w:after="0" w:line="240" w:lineRule="auto"/>
              <w:jc w:val="center"/>
              <w:rPr>
                <w:ins w:id="45502" w:author="pete jones" w:date="2022-01-04T11:19:00Z"/>
                <w:rFonts w:cstheme="minorHAnsi"/>
                <w:b/>
                <w:bCs/>
              </w:rPr>
              <w:pPrChange w:id="45503" w:author="pete jones" w:date="2022-01-04T11:23:00Z">
                <w:pPr>
                  <w:keepNext/>
                  <w:jc w:val="center"/>
                </w:pPr>
              </w:pPrChange>
            </w:pPr>
            <w:ins w:id="45504" w:author="pete jones" w:date="2022-01-04T11:19:00Z">
              <w:r w:rsidRPr="00FF6A71">
                <w:rPr>
                  <w:rFonts w:cstheme="minorHAnsi"/>
                  <w:b/>
                  <w:bCs/>
                </w:rPr>
                <w:t>3</w:t>
              </w:r>
            </w:ins>
          </w:p>
        </w:tc>
        <w:tc>
          <w:tcPr>
            <w:tcW w:w="692" w:type="dxa"/>
            <w:shd w:val="clear" w:color="auto" w:fill="E7E6E6" w:themeFill="background2"/>
            <w:noWrap/>
            <w:vAlign w:val="center"/>
            <w:tcPrChange w:id="45505" w:author="pete jones" w:date="2022-01-04T11:31:00Z">
              <w:tcPr>
                <w:tcW w:w="692" w:type="dxa"/>
                <w:shd w:val="clear" w:color="auto" w:fill="E7E6E6" w:themeFill="background2"/>
                <w:noWrap/>
                <w:vAlign w:val="center"/>
              </w:tcPr>
            </w:tcPrChange>
          </w:tcPr>
          <w:p w14:paraId="05AE45CA" w14:textId="77777777" w:rsidR="008E4B87" w:rsidRPr="00FF6A71" w:rsidRDefault="008E4B87">
            <w:pPr>
              <w:keepNext/>
              <w:spacing w:before="0" w:after="0" w:line="240" w:lineRule="auto"/>
              <w:jc w:val="center"/>
              <w:rPr>
                <w:ins w:id="45506" w:author="pete jones" w:date="2022-01-04T11:19:00Z"/>
                <w:rFonts w:cstheme="minorHAnsi"/>
                <w:b/>
                <w:bCs/>
              </w:rPr>
              <w:pPrChange w:id="45507" w:author="pete jones" w:date="2022-01-04T11:23:00Z">
                <w:pPr>
                  <w:keepNext/>
                  <w:jc w:val="center"/>
                </w:pPr>
              </w:pPrChange>
            </w:pPr>
            <w:ins w:id="45508" w:author="pete jones" w:date="2022-01-04T11:19:00Z">
              <w:r w:rsidRPr="00FF6A71">
                <w:rPr>
                  <w:rFonts w:cstheme="minorHAnsi"/>
                  <w:b/>
                  <w:bCs/>
                </w:rPr>
                <w:t>4</w:t>
              </w:r>
            </w:ins>
          </w:p>
        </w:tc>
        <w:tc>
          <w:tcPr>
            <w:tcW w:w="692" w:type="dxa"/>
            <w:shd w:val="clear" w:color="auto" w:fill="E7E6E6" w:themeFill="background2"/>
            <w:noWrap/>
            <w:vAlign w:val="center"/>
            <w:tcPrChange w:id="45509" w:author="pete jones" w:date="2022-01-04T11:31:00Z">
              <w:tcPr>
                <w:tcW w:w="692" w:type="dxa"/>
                <w:shd w:val="clear" w:color="auto" w:fill="E7E6E6" w:themeFill="background2"/>
                <w:noWrap/>
                <w:vAlign w:val="center"/>
              </w:tcPr>
            </w:tcPrChange>
          </w:tcPr>
          <w:p w14:paraId="09B81327" w14:textId="77777777" w:rsidR="008E4B87" w:rsidRPr="00FF6A71" w:rsidRDefault="008E4B87">
            <w:pPr>
              <w:keepNext/>
              <w:spacing w:before="0" w:after="0" w:line="240" w:lineRule="auto"/>
              <w:jc w:val="center"/>
              <w:rPr>
                <w:ins w:id="45510" w:author="pete jones" w:date="2022-01-04T11:19:00Z"/>
                <w:rFonts w:cstheme="minorHAnsi"/>
                <w:b/>
                <w:bCs/>
              </w:rPr>
              <w:pPrChange w:id="45511" w:author="pete jones" w:date="2022-01-04T11:23:00Z">
                <w:pPr>
                  <w:keepNext/>
                  <w:jc w:val="center"/>
                </w:pPr>
              </w:pPrChange>
            </w:pPr>
            <w:ins w:id="45512" w:author="pete jones" w:date="2022-01-04T11:19:00Z">
              <w:r w:rsidRPr="00FF6A71">
                <w:rPr>
                  <w:rFonts w:cstheme="minorHAnsi"/>
                  <w:b/>
                  <w:bCs/>
                </w:rPr>
                <w:t>5</w:t>
              </w:r>
            </w:ins>
          </w:p>
        </w:tc>
        <w:tc>
          <w:tcPr>
            <w:tcW w:w="692" w:type="dxa"/>
            <w:shd w:val="clear" w:color="auto" w:fill="E7E6E6" w:themeFill="background2"/>
            <w:noWrap/>
            <w:vAlign w:val="center"/>
            <w:tcPrChange w:id="45513" w:author="pete jones" w:date="2022-01-04T11:31:00Z">
              <w:tcPr>
                <w:tcW w:w="692" w:type="dxa"/>
                <w:shd w:val="clear" w:color="auto" w:fill="E7E6E6" w:themeFill="background2"/>
                <w:noWrap/>
                <w:vAlign w:val="center"/>
              </w:tcPr>
            </w:tcPrChange>
          </w:tcPr>
          <w:p w14:paraId="75C37E8E" w14:textId="77777777" w:rsidR="008E4B87" w:rsidRPr="00FF6A71" w:rsidRDefault="008E4B87">
            <w:pPr>
              <w:keepNext/>
              <w:spacing w:before="0" w:after="0" w:line="240" w:lineRule="auto"/>
              <w:jc w:val="center"/>
              <w:rPr>
                <w:ins w:id="45514" w:author="pete jones" w:date="2022-01-04T11:19:00Z"/>
                <w:rFonts w:cstheme="minorHAnsi"/>
                <w:b/>
                <w:bCs/>
              </w:rPr>
              <w:pPrChange w:id="45515" w:author="pete jones" w:date="2022-01-04T11:23:00Z">
                <w:pPr>
                  <w:keepNext/>
                  <w:jc w:val="center"/>
                </w:pPr>
              </w:pPrChange>
            </w:pPr>
            <w:ins w:id="45516" w:author="pete jones" w:date="2022-01-04T11:19:00Z">
              <w:r w:rsidRPr="00FF6A71">
                <w:rPr>
                  <w:rFonts w:cstheme="minorHAnsi"/>
                  <w:b/>
                  <w:bCs/>
                </w:rPr>
                <w:t>6</w:t>
              </w:r>
            </w:ins>
          </w:p>
        </w:tc>
        <w:tc>
          <w:tcPr>
            <w:tcW w:w="692" w:type="dxa"/>
            <w:shd w:val="clear" w:color="auto" w:fill="E7E6E6" w:themeFill="background2"/>
            <w:noWrap/>
            <w:vAlign w:val="center"/>
            <w:tcPrChange w:id="45517" w:author="pete jones" w:date="2022-01-04T11:31:00Z">
              <w:tcPr>
                <w:tcW w:w="692" w:type="dxa"/>
                <w:shd w:val="clear" w:color="auto" w:fill="E7E6E6" w:themeFill="background2"/>
                <w:noWrap/>
                <w:vAlign w:val="center"/>
              </w:tcPr>
            </w:tcPrChange>
          </w:tcPr>
          <w:p w14:paraId="67DB010C" w14:textId="77777777" w:rsidR="008E4B87" w:rsidRPr="00FF6A71" w:rsidRDefault="008E4B87">
            <w:pPr>
              <w:keepNext/>
              <w:spacing w:before="0" w:after="0" w:line="240" w:lineRule="auto"/>
              <w:jc w:val="center"/>
              <w:rPr>
                <w:ins w:id="45518" w:author="pete jones" w:date="2022-01-04T11:19:00Z"/>
                <w:rFonts w:cstheme="minorHAnsi"/>
                <w:b/>
                <w:bCs/>
              </w:rPr>
              <w:pPrChange w:id="45519" w:author="pete jones" w:date="2022-01-04T11:23:00Z">
                <w:pPr>
                  <w:keepNext/>
                  <w:jc w:val="center"/>
                </w:pPr>
              </w:pPrChange>
            </w:pPr>
            <w:ins w:id="45520" w:author="pete jones" w:date="2022-01-04T11:19:00Z">
              <w:r w:rsidRPr="00FF6A71">
                <w:rPr>
                  <w:rFonts w:cstheme="minorHAnsi"/>
                  <w:b/>
                  <w:bCs/>
                </w:rPr>
                <w:t>7</w:t>
              </w:r>
            </w:ins>
          </w:p>
        </w:tc>
      </w:tr>
      <w:tr w:rsidR="008E4B87" w:rsidRPr="00FF6A71" w14:paraId="038BCC2A" w14:textId="77777777" w:rsidTr="00120CAC">
        <w:trPr>
          <w:trHeight w:val="300"/>
          <w:jc w:val="center"/>
          <w:ins w:id="45521" w:author="pete jones" w:date="2022-01-04T11:19:00Z"/>
          <w:trPrChange w:id="45522" w:author="pete jones" w:date="2022-01-04T11:31:00Z">
            <w:trPr>
              <w:trHeight w:val="300"/>
              <w:jc w:val="center"/>
            </w:trPr>
          </w:trPrChange>
        </w:trPr>
        <w:tc>
          <w:tcPr>
            <w:tcW w:w="814" w:type="dxa"/>
            <w:vAlign w:val="center"/>
            <w:tcPrChange w:id="45523" w:author="pete jones" w:date="2022-01-04T11:31:00Z">
              <w:tcPr>
                <w:tcW w:w="814" w:type="dxa"/>
                <w:vAlign w:val="center"/>
              </w:tcPr>
            </w:tcPrChange>
          </w:tcPr>
          <w:p w14:paraId="1AF710F0" w14:textId="77777777" w:rsidR="008E4B87" w:rsidRPr="00FF6A71" w:rsidRDefault="008E4B87">
            <w:pPr>
              <w:keepNext/>
              <w:spacing w:before="0" w:after="0" w:line="240" w:lineRule="auto"/>
              <w:jc w:val="center"/>
              <w:rPr>
                <w:ins w:id="45524" w:author="pete jones" w:date="2022-01-04T11:19:00Z"/>
                <w:rFonts w:cstheme="minorHAnsi"/>
                <w:b/>
                <w:bCs/>
              </w:rPr>
              <w:pPrChange w:id="45525" w:author="pete jones" w:date="2022-01-04T11:23:00Z">
                <w:pPr>
                  <w:keepNext/>
                  <w:jc w:val="center"/>
                </w:pPr>
              </w:pPrChange>
            </w:pPr>
            <w:ins w:id="45526" w:author="pete jones" w:date="2022-01-04T11:19:00Z">
              <w:r w:rsidRPr="00FF6A71">
                <w:rPr>
                  <w:rFonts w:cstheme="minorHAnsi"/>
                  <w:b/>
                  <w:bCs/>
                </w:rPr>
                <w:t>%</w:t>
              </w:r>
            </w:ins>
          </w:p>
        </w:tc>
        <w:tc>
          <w:tcPr>
            <w:tcW w:w="814" w:type="dxa"/>
            <w:shd w:val="clear" w:color="auto" w:fill="auto"/>
            <w:noWrap/>
            <w:vAlign w:val="bottom"/>
            <w:tcPrChange w:id="45527" w:author="pete jones" w:date="2022-01-04T11:31:00Z">
              <w:tcPr>
                <w:tcW w:w="814" w:type="dxa"/>
                <w:tcBorders>
                  <w:top w:val="nil"/>
                  <w:left w:val="nil"/>
                  <w:bottom w:val="nil"/>
                  <w:right w:val="nil"/>
                </w:tcBorders>
                <w:shd w:val="clear" w:color="auto" w:fill="auto"/>
                <w:noWrap/>
                <w:vAlign w:val="bottom"/>
              </w:tcPr>
            </w:tcPrChange>
          </w:tcPr>
          <w:p w14:paraId="135177F8" w14:textId="77777777" w:rsidR="008E4B87" w:rsidRPr="00FF6A71" w:rsidRDefault="008E4B87">
            <w:pPr>
              <w:keepNext/>
              <w:spacing w:before="0" w:after="0" w:line="240" w:lineRule="auto"/>
              <w:jc w:val="center"/>
              <w:rPr>
                <w:ins w:id="45528" w:author="pete jones" w:date="2022-01-04T11:19:00Z"/>
                <w:rFonts w:cstheme="minorHAnsi"/>
              </w:rPr>
              <w:pPrChange w:id="45529" w:author="pete jones" w:date="2022-01-04T11:23:00Z">
                <w:pPr>
                  <w:keepNext/>
                  <w:jc w:val="center"/>
                </w:pPr>
              </w:pPrChange>
            </w:pPr>
            <w:ins w:id="45530"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5531" w:author="pete jones" w:date="2022-01-04T11:31:00Z">
              <w:tcPr>
                <w:tcW w:w="814" w:type="dxa"/>
                <w:tcBorders>
                  <w:top w:val="nil"/>
                  <w:left w:val="nil"/>
                  <w:bottom w:val="nil"/>
                  <w:right w:val="nil"/>
                </w:tcBorders>
                <w:shd w:val="clear" w:color="auto" w:fill="auto"/>
                <w:noWrap/>
                <w:vAlign w:val="bottom"/>
              </w:tcPr>
            </w:tcPrChange>
          </w:tcPr>
          <w:p w14:paraId="37742216" w14:textId="77777777" w:rsidR="008E4B87" w:rsidRPr="00FF6A71" w:rsidRDefault="008E4B87">
            <w:pPr>
              <w:keepNext/>
              <w:spacing w:before="0" w:after="0" w:line="240" w:lineRule="auto"/>
              <w:jc w:val="center"/>
              <w:rPr>
                <w:ins w:id="45532" w:author="pete jones" w:date="2022-01-04T11:19:00Z"/>
                <w:rFonts w:cstheme="minorHAnsi"/>
              </w:rPr>
              <w:pPrChange w:id="45533" w:author="pete jones" w:date="2022-01-04T11:23:00Z">
                <w:pPr>
                  <w:keepNext/>
                  <w:jc w:val="center"/>
                </w:pPr>
              </w:pPrChange>
            </w:pPr>
            <w:ins w:id="45534" w:author="pete jones" w:date="2022-01-04T11:19:00Z">
              <w:r w:rsidRPr="00FF6A71">
                <w:rPr>
                  <w:rFonts w:ascii="Calibri" w:hAnsi="Calibri" w:cs="Calibri"/>
                  <w:color w:val="000000"/>
                  <w:sz w:val="22"/>
                  <w:szCs w:val="22"/>
                </w:rPr>
                <w:t>29%</w:t>
              </w:r>
            </w:ins>
          </w:p>
        </w:tc>
        <w:tc>
          <w:tcPr>
            <w:tcW w:w="814" w:type="dxa"/>
            <w:shd w:val="clear" w:color="auto" w:fill="auto"/>
            <w:noWrap/>
            <w:vAlign w:val="bottom"/>
            <w:tcPrChange w:id="45535" w:author="pete jones" w:date="2022-01-04T11:31:00Z">
              <w:tcPr>
                <w:tcW w:w="814" w:type="dxa"/>
                <w:tcBorders>
                  <w:top w:val="nil"/>
                  <w:left w:val="nil"/>
                  <w:bottom w:val="nil"/>
                  <w:right w:val="nil"/>
                </w:tcBorders>
                <w:shd w:val="clear" w:color="auto" w:fill="auto"/>
                <w:noWrap/>
                <w:vAlign w:val="bottom"/>
              </w:tcPr>
            </w:tcPrChange>
          </w:tcPr>
          <w:p w14:paraId="7D4C7A48" w14:textId="77777777" w:rsidR="008E4B87" w:rsidRPr="00FF6A71" w:rsidRDefault="008E4B87">
            <w:pPr>
              <w:keepNext/>
              <w:spacing w:before="0" w:after="0" w:line="240" w:lineRule="auto"/>
              <w:jc w:val="center"/>
              <w:rPr>
                <w:ins w:id="45536" w:author="pete jones" w:date="2022-01-04T11:19:00Z"/>
                <w:rFonts w:cstheme="minorHAnsi"/>
              </w:rPr>
              <w:pPrChange w:id="45537" w:author="pete jones" w:date="2022-01-04T11:23:00Z">
                <w:pPr>
                  <w:keepNext/>
                  <w:jc w:val="center"/>
                </w:pPr>
              </w:pPrChange>
            </w:pPr>
            <w:ins w:id="45538" w:author="pete jones" w:date="2022-01-04T11:19:00Z">
              <w:r w:rsidRPr="00FF6A71">
                <w:rPr>
                  <w:rFonts w:ascii="Calibri" w:hAnsi="Calibri" w:cs="Calibri"/>
                  <w:color w:val="000000"/>
                  <w:sz w:val="22"/>
                  <w:szCs w:val="22"/>
                </w:rPr>
                <w:t>36%</w:t>
              </w:r>
            </w:ins>
          </w:p>
        </w:tc>
        <w:tc>
          <w:tcPr>
            <w:tcW w:w="692" w:type="dxa"/>
            <w:shd w:val="clear" w:color="auto" w:fill="auto"/>
            <w:noWrap/>
            <w:vAlign w:val="bottom"/>
            <w:tcPrChange w:id="45539" w:author="pete jones" w:date="2022-01-04T11:31:00Z">
              <w:tcPr>
                <w:tcW w:w="692" w:type="dxa"/>
                <w:tcBorders>
                  <w:top w:val="nil"/>
                  <w:left w:val="nil"/>
                  <w:bottom w:val="nil"/>
                  <w:right w:val="nil"/>
                </w:tcBorders>
                <w:shd w:val="clear" w:color="auto" w:fill="auto"/>
                <w:noWrap/>
                <w:vAlign w:val="bottom"/>
              </w:tcPr>
            </w:tcPrChange>
          </w:tcPr>
          <w:p w14:paraId="79FC299E" w14:textId="77777777" w:rsidR="008E4B87" w:rsidRPr="00FF6A71" w:rsidRDefault="008E4B87">
            <w:pPr>
              <w:keepNext/>
              <w:spacing w:before="0" w:after="0" w:line="240" w:lineRule="auto"/>
              <w:jc w:val="center"/>
              <w:rPr>
                <w:ins w:id="45540" w:author="pete jones" w:date="2022-01-04T11:19:00Z"/>
                <w:rFonts w:cstheme="minorHAnsi"/>
              </w:rPr>
              <w:pPrChange w:id="45541" w:author="pete jones" w:date="2022-01-04T11:23:00Z">
                <w:pPr>
                  <w:keepNext/>
                  <w:jc w:val="center"/>
                </w:pPr>
              </w:pPrChange>
            </w:pPr>
            <w:ins w:id="45542"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5543" w:author="pete jones" w:date="2022-01-04T11:31:00Z">
              <w:tcPr>
                <w:tcW w:w="692" w:type="dxa"/>
                <w:tcBorders>
                  <w:top w:val="nil"/>
                  <w:left w:val="nil"/>
                  <w:bottom w:val="nil"/>
                  <w:right w:val="nil"/>
                </w:tcBorders>
                <w:shd w:val="clear" w:color="auto" w:fill="auto"/>
                <w:noWrap/>
                <w:vAlign w:val="bottom"/>
              </w:tcPr>
            </w:tcPrChange>
          </w:tcPr>
          <w:p w14:paraId="59D59034" w14:textId="77777777" w:rsidR="008E4B87" w:rsidRPr="00FF6A71" w:rsidRDefault="008E4B87">
            <w:pPr>
              <w:keepNext/>
              <w:spacing w:before="0" w:after="0" w:line="240" w:lineRule="auto"/>
              <w:jc w:val="center"/>
              <w:rPr>
                <w:ins w:id="45544" w:author="pete jones" w:date="2022-01-04T11:19:00Z"/>
                <w:rFonts w:cstheme="minorHAnsi"/>
              </w:rPr>
              <w:pPrChange w:id="45545" w:author="pete jones" w:date="2022-01-04T11:23:00Z">
                <w:pPr>
                  <w:keepNext/>
                  <w:jc w:val="center"/>
                </w:pPr>
              </w:pPrChange>
            </w:pPr>
            <w:ins w:id="45546"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5547" w:author="pete jones" w:date="2022-01-04T11:31:00Z">
              <w:tcPr>
                <w:tcW w:w="692" w:type="dxa"/>
                <w:tcBorders>
                  <w:top w:val="nil"/>
                  <w:left w:val="nil"/>
                  <w:bottom w:val="nil"/>
                  <w:right w:val="nil"/>
                </w:tcBorders>
                <w:shd w:val="clear" w:color="auto" w:fill="auto"/>
                <w:noWrap/>
                <w:vAlign w:val="bottom"/>
              </w:tcPr>
            </w:tcPrChange>
          </w:tcPr>
          <w:p w14:paraId="7109F3D4" w14:textId="77777777" w:rsidR="008E4B87" w:rsidRPr="00FF6A71" w:rsidRDefault="008E4B87">
            <w:pPr>
              <w:keepNext/>
              <w:spacing w:before="0" w:after="0" w:line="240" w:lineRule="auto"/>
              <w:jc w:val="center"/>
              <w:rPr>
                <w:ins w:id="45548" w:author="pete jones" w:date="2022-01-04T11:19:00Z"/>
                <w:rFonts w:cstheme="minorHAnsi"/>
              </w:rPr>
              <w:pPrChange w:id="45549" w:author="pete jones" w:date="2022-01-04T11:23:00Z">
                <w:pPr>
                  <w:keepNext/>
                  <w:jc w:val="center"/>
                </w:pPr>
              </w:pPrChange>
            </w:pPr>
            <w:ins w:id="45550"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5551" w:author="pete jones" w:date="2022-01-04T11:31:00Z">
              <w:tcPr>
                <w:tcW w:w="692" w:type="dxa"/>
                <w:tcBorders>
                  <w:top w:val="nil"/>
                  <w:left w:val="nil"/>
                  <w:bottom w:val="nil"/>
                  <w:right w:val="nil"/>
                </w:tcBorders>
                <w:shd w:val="clear" w:color="auto" w:fill="auto"/>
                <w:noWrap/>
                <w:vAlign w:val="bottom"/>
              </w:tcPr>
            </w:tcPrChange>
          </w:tcPr>
          <w:p w14:paraId="25DBFD29" w14:textId="77777777" w:rsidR="008E4B87" w:rsidRPr="00FF6A71" w:rsidRDefault="008E4B87">
            <w:pPr>
              <w:keepNext/>
              <w:spacing w:before="0" w:after="0" w:line="240" w:lineRule="auto"/>
              <w:jc w:val="center"/>
              <w:rPr>
                <w:ins w:id="45552" w:author="pete jones" w:date="2022-01-04T11:19:00Z"/>
                <w:rFonts w:cstheme="minorHAnsi"/>
              </w:rPr>
              <w:pPrChange w:id="45553" w:author="pete jones" w:date="2022-01-04T11:23:00Z">
                <w:pPr>
                  <w:keepNext/>
                  <w:jc w:val="center"/>
                </w:pPr>
              </w:pPrChange>
            </w:pPr>
            <w:ins w:id="45554" w:author="pete jones" w:date="2022-01-04T11:19:00Z">
              <w:r w:rsidRPr="00FF6A71">
                <w:rPr>
                  <w:rFonts w:ascii="Calibri" w:hAnsi="Calibri" w:cs="Calibri"/>
                  <w:color w:val="000000"/>
                  <w:sz w:val="22"/>
                  <w:szCs w:val="22"/>
                </w:rPr>
                <w:t>0%</w:t>
              </w:r>
            </w:ins>
          </w:p>
        </w:tc>
      </w:tr>
      <w:tr w:rsidR="008E4B87" w:rsidRPr="00FF6A71" w14:paraId="0D242C86" w14:textId="77777777" w:rsidTr="00120CAC">
        <w:trPr>
          <w:trHeight w:val="300"/>
          <w:jc w:val="center"/>
          <w:ins w:id="45555" w:author="pete jones" w:date="2022-01-04T11:19:00Z"/>
          <w:trPrChange w:id="45556" w:author="pete jones" w:date="2022-01-04T11:31:00Z">
            <w:trPr>
              <w:trHeight w:val="300"/>
              <w:jc w:val="center"/>
            </w:trPr>
          </w:trPrChange>
        </w:trPr>
        <w:tc>
          <w:tcPr>
            <w:tcW w:w="814" w:type="dxa"/>
            <w:vAlign w:val="center"/>
            <w:tcPrChange w:id="45557" w:author="pete jones" w:date="2022-01-04T11:31:00Z">
              <w:tcPr>
                <w:tcW w:w="814" w:type="dxa"/>
                <w:vAlign w:val="center"/>
              </w:tcPr>
            </w:tcPrChange>
          </w:tcPr>
          <w:p w14:paraId="25241890" w14:textId="77777777" w:rsidR="008E4B87" w:rsidRPr="00FF6A71" w:rsidRDefault="008E4B87">
            <w:pPr>
              <w:keepNext/>
              <w:spacing w:before="0" w:after="0" w:line="240" w:lineRule="auto"/>
              <w:jc w:val="center"/>
              <w:rPr>
                <w:ins w:id="45558" w:author="pete jones" w:date="2022-01-04T11:19:00Z"/>
                <w:rFonts w:cstheme="minorHAnsi"/>
                <w:b/>
                <w:bCs/>
              </w:rPr>
              <w:pPrChange w:id="45559" w:author="pete jones" w:date="2022-01-04T11:23:00Z">
                <w:pPr>
                  <w:keepNext/>
                  <w:jc w:val="center"/>
                </w:pPr>
              </w:pPrChange>
            </w:pPr>
            <w:ins w:id="45560" w:author="pete jones" w:date="2022-01-04T11:19:00Z">
              <w:r w:rsidRPr="00FF6A71">
                <w:rPr>
                  <w:rFonts w:cstheme="minorHAnsi"/>
                  <w:b/>
                  <w:bCs/>
                </w:rPr>
                <w:t>Count</w:t>
              </w:r>
            </w:ins>
          </w:p>
        </w:tc>
        <w:tc>
          <w:tcPr>
            <w:tcW w:w="814" w:type="dxa"/>
            <w:shd w:val="clear" w:color="auto" w:fill="auto"/>
            <w:noWrap/>
            <w:vAlign w:val="bottom"/>
            <w:tcPrChange w:id="45561" w:author="pete jones" w:date="2022-01-04T11:31:00Z">
              <w:tcPr>
                <w:tcW w:w="814" w:type="dxa"/>
                <w:tcBorders>
                  <w:top w:val="nil"/>
                  <w:left w:val="nil"/>
                  <w:bottom w:val="nil"/>
                  <w:right w:val="nil"/>
                </w:tcBorders>
                <w:shd w:val="clear" w:color="auto" w:fill="auto"/>
                <w:noWrap/>
                <w:vAlign w:val="bottom"/>
              </w:tcPr>
            </w:tcPrChange>
          </w:tcPr>
          <w:p w14:paraId="74CF13B7" w14:textId="77777777" w:rsidR="008E4B87" w:rsidRPr="00FF6A71" w:rsidRDefault="008E4B87">
            <w:pPr>
              <w:keepNext/>
              <w:spacing w:before="0" w:after="0" w:line="240" w:lineRule="auto"/>
              <w:jc w:val="center"/>
              <w:rPr>
                <w:ins w:id="45562" w:author="pete jones" w:date="2022-01-04T11:19:00Z"/>
                <w:rFonts w:cstheme="minorHAnsi"/>
              </w:rPr>
              <w:pPrChange w:id="45563" w:author="pete jones" w:date="2022-01-04T11:23:00Z">
                <w:pPr>
                  <w:keepNext/>
                  <w:jc w:val="center"/>
                </w:pPr>
              </w:pPrChange>
            </w:pPr>
            <w:ins w:id="45564" w:author="pete jones" w:date="2022-01-04T11:19:00Z">
              <w:r w:rsidRPr="00FF6A71">
                <w:rPr>
                  <w:rFonts w:ascii="Calibri" w:hAnsi="Calibri" w:cs="Calibri"/>
                  <w:color w:val="000000"/>
                  <w:sz w:val="22"/>
                  <w:szCs w:val="22"/>
                </w:rPr>
                <w:t>3</w:t>
              </w:r>
            </w:ins>
          </w:p>
        </w:tc>
        <w:tc>
          <w:tcPr>
            <w:tcW w:w="814" w:type="dxa"/>
            <w:shd w:val="clear" w:color="auto" w:fill="auto"/>
            <w:noWrap/>
            <w:vAlign w:val="bottom"/>
            <w:tcPrChange w:id="45565" w:author="pete jones" w:date="2022-01-04T11:31:00Z">
              <w:tcPr>
                <w:tcW w:w="814" w:type="dxa"/>
                <w:tcBorders>
                  <w:top w:val="nil"/>
                  <w:left w:val="nil"/>
                  <w:bottom w:val="nil"/>
                  <w:right w:val="nil"/>
                </w:tcBorders>
                <w:shd w:val="clear" w:color="auto" w:fill="auto"/>
                <w:noWrap/>
                <w:vAlign w:val="bottom"/>
              </w:tcPr>
            </w:tcPrChange>
          </w:tcPr>
          <w:p w14:paraId="473457A7" w14:textId="77777777" w:rsidR="008E4B87" w:rsidRPr="00FF6A71" w:rsidRDefault="008E4B87">
            <w:pPr>
              <w:keepNext/>
              <w:spacing w:before="0" w:after="0" w:line="240" w:lineRule="auto"/>
              <w:jc w:val="center"/>
              <w:rPr>
                <w:ins w:id="45566" w:author="pete jones" w:date="2022-01-04T11:19:00Z"/>
                <w:rFonts w:cstheme="minorHAnsi"/>
              </w:rPr>
              <w:pPrChange w:id="45567" w:author="pete jones" w:date="2022-01-04T11:23:00Z">
                <w:pPr>
                  <w:keepNext/>
                  <w:jc w:val="center"/>
                </w:pPr>
              </w:pPrChange>
            </w:pPr>
            <w:ins w:id="45568"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5569" w:author="pete jones" w:date="2022-01-04T11:31:00Z">
              <w:tcPr>
                <w:tcW w:w="814" w:type="dxa"/>
                <w:tcBorders>
                  <w:top w:val="nil"/>
                  <w:left w:val="nil"/>
                  <w:bottom w:val="nil"/>
                  <w:right w:val="nil"/>
                </w:tcBorders>
                <w:shd w:val="clear" w:color="auto" w:fill="auto"/>
                <w:noWrap/>
                <w:vAlign w:val="bottom"/>
              </w:tcPr>
            </w:tcPrChange>
          </w:tcPr>
          <w:p w14:paraId="3E138B64" w14:textId="77777777" w:rsidR="008E4B87" w:rsidRPr="00FF6A71" w:rsidRDefault="008E4B87">
            <w:pPr>
              <w:keepNext/>
              <w:spacing w:before="0" w:after="0" w:line="240" w:lineRule="auto"/>
              <w:jc w:val="center"/>
              <w:rPr>
                <w:ins w:id="45570" w:author="pete jones" w:date="2022-01-04T11:19:00Z"/>
                <w:rFonts w:cstheme="minorHAnsi"/>
              </w:rPr>
              <w:pPrChange w:id="45571" w:author="pete jones" w:date="2022-01-04T11:23:00Z">
                <w:pPr>
                  <w:keepNext/>
                  <w:jc w:val="center"/>
                </w:pPr>
              </w:pPrChange>
            </w:pPr>
            <w:ins w:id="45572" w:author="pete jones" w:date="2022-01-04T11:19:00Z">
              <w:r w:rsidRPr="00FF6A71">
                <w:rPr>
                  <w:rFonts w:ascii="Calibri" w:hAnsi="Calibri" w:cs="Calibri"/>
                  <w:color w:val="000000"/>
                  <w:sz w:val="22"/>
                  <w:szCs w:val="22"/>
                </w:rPr>
                <w:t>10</w:t>
              </w:r>
            </w:ins>
          </w:p>
        </w:tc>
        <w:tc>
          <w:tcPr>
            <w:tcW w:w="692" w:type="dxa"/>
            <w:shd w:val="clear" w:color="auto" w:fill="auto"/>
            <w:noWrap/>
            <w:vAlign w:val="bottom"/>
            <w:tcPrChange w:id="45573" w:author="pete jones" w:date="2022-01-04T11:31:00Z">
              <w:tcPr>
                <w:tcW w:w="692" w:type="dxa"/>
                <w:tcBorders>
                  <w:top w:val="nil"/>
                  <w:left w:val="nil"/>
                  <w:bottom w:val="nil"/>
                  <w:right w:val="nil"/>
                </w:tcBorders>
                <w:shd w:val="clear" w:color="auto" w:fill="auto"/>
                <w:noWrap/>
                <w:vAlign w:val="bottom"/>
              </w:tcPr>
            </w:tcPrChange>
          </w:tcPr>
          <w:p w14:paraId="0ED7607C" w14:textId="77777777" w:rsidR="008E4B87" w:rsidRPr="00FF6A71" w:rsidRDefault="008E4B87">
            <w:pPr>
              <w:keepNext/>
              <w:spacing w:before="0" w:after="0" w:line="240" w:lineRule="auto"/>
              <w:jc w:val="center"/>
              <w:rPr>
                <w:ins w:id="45574" w:author="pete jones" w:date="2022-01-04T11:19:00Z"/>
                <w:rFonts w:cstheme="minorHAnsi"/>
              </w:rPr>
              <w:pPrChange w:id="45575" w:author="pete jones" w:date="2022-01-04T11:23:00Z">
                <w:pPr>
                  <w:keepNext/>
                  <w:jc w:val="center"/>
                </w:pPr>
              </w:pPrChange>
            </w:pPr>
            <w:ins w:id="45576"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5577" w:author="pete jones" w:date="2022-01-04T11:31:00Z">
              <w:tcPr>
                <w:tcW w:w="692" w:type="dxa"/>
                <w:tcBorders>
                  <w:top w:val="nil"/>
                  <w:left w:val="nil"/>
                  <w:bottom w:val="nil"/>
                  <w:right w:val="nil"/>
                </w:tcBorders>
                <w:shd w:val="clear" w:color="auto" w:fill="auto"/>
                <w:noWrap/>
                <w:vAlign w:val="bottom"/>
              </w:tcPr>
            </w:tcPrChange>
          </w:tcPr>
          <w:p w14:paraId="779D30C3" w14:textId="77777777" w:rsidR="008E4B87" w:rsidRPr="00FF6A71" w:rsidRDefault="008E4B87">
            <w:pPr>
              <w:keepNext/>
              <w:spacing w:before="0" w:after="0" w:line="240" w:lineRule="auto"/>
              <w:jc w:val="center"/>
              <w:rPr>
                <w:ins w:id="45578" w:author="pete jones" w:date="2022-01-04T11:19:00Z"/>
                <w:rFonts w:cstheme="minorHAnsi"/>
              </w:rPr>
              <w:pPrChange w:id="45579" w:author="pete jones" w:date="2022-01-04T11:23:00Z">
                <w:pPr>
                  <w:keepNext/>
                  <w:jc w:val="center"/>
                </w:pPr>
              </w:pPrChange>
            </w:pPr>
            <w:ins w:id="45580"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5581" w:author="pete jones" w:date="2022-01-04T11:31:00Z">
              <w:tcPr>
                <w:tcW w:w="692" w:type="dxa"/>
                <w:tcBorders>
                  <w:top w:val="nil"/>
                  <w:left w:val="nil"/>
                  <w:bottom w:val="nil"/>
                  <w:right w:val="nil"/>
                </w:tcBorders>
                <w:shd w:val="clear" w:color="auto" w:fill="auto"/>
                <w:noWrap/>
                <w:vAlign w:val="bottom"/>
              </w:tcPr>
            </w:tcPrChange>
          </w:tcPr>
          <w:p w14:paraId="6464A020" w14:textId="77777777" w:rsidR="008E4B87" w:rsidRPr="00FF6A71" w:rsidRDefault="008E4B87">
            <w:pPr>
              <w:keepNext/>
              <w:spacing w:before="0" w:after="0" w:line="240" w:lineRule="auto"/>
              <w:jc w:val="center"/>
              <w:rPr>
                <w:ins w:id="45582" w:author="pete jones" w:date="2022-01-04T11:19:00Z"/>
                <w:rFonts w:cstheme="minorHAnsi"/>
              </w:rPr>
              <w:pPrChange w:id="45583" w:author="pete jones" w:date="2022-01-04T11:23:00Z">
                <w:pPr>
                  <w:keepNext/>
                  <w:jc w:val="center"/>
                </w:pPr>
              </w:pPrChange>
            </w:pPr>
            <w:ins w:id="45584"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5585" w:author="pete jones" w:date="2022-01-04T11:31:00Z">
              <w:tcPr>
                <w:tcW w:w="692" w:type="dxa"/>
                <w:tcBorders>
                  <w:top w:val="nil"/>
                  <w:left w:val="nil"/>
                  <w:bottom w:val="nil"/>
                  <w:right w:val="nil"/>
                </w:tcBorders>
                <w:shd w:val="clear" w:color="auto" w:fill="auto"/>
                <w:noWrap/>
                <w:vAlign w:val="bottom"/>
              </w:tcPr>
            </w:tcPrChange>
          </w:tcPr>
          <w:p w14:paraId="035FCC10" w14:textId="77777777" w:rsidR="008E4B87" w:rsidRPr="00FF6A71" w:rsidRDefault="008E4B87">
            <w:pPr>
              <w:keepNext/>
              <w:spacing w:before="0" w:after="0" w:line="240" w:lineRule="auto"/>
              <w:jc w:val="center"/>
              <w:rPr>
                <w:ins w:id="45586" w:author="pete jones" w:date="2022-01-04T11:19:00Z"/>
                <w:rFonts w:cstheme="minorHAnsi"/>
              </w:rPr>
              <w:pPrChange w:id="45587" w:author="pete jones" w:date="2022-01-04T11:23:00Z">
                <w:pPr>
                  <w:keepNext/>
                  <w:jc w:val="center"/>
                </w:pPr>
              </w:pPrChange>
            </w:pPr>
            <w:ins w:id="45588" w:author="pete jones" w:date="2022-01-04T11:19:00Z">
              <w:r w:rsidRPr="00FF6A71">
                <w:rPr>
                  <w:rFonts w:ascii="Calibri" w:hAnsi="Calibri" w:cs="Calibri"/>
                  <w:color w:val="000000"/>
                  <w:sz w:val="22"/>
                  <w:szCs w:val="22"/>
                </w:rPr>
                <w:t>0</w:t>
              </w:r>
            </w:ins>
          </w:p>
        </w:tc>
      </w:tr>
    </w:tbl>
    <w:p w14:paraId="30A1A0C5" w14:textId="7691F873" w:rsidR="008E4B87" w:rsidRPr="00FF6A71" w:rsidRDefault="008E4B87" w:rsidP="008E4B87">
      <w:pPr>
        <w:keepNext/>
        <w:rPr>
          <w:ins w:id="45589" w:author="pete jones" w:date="2022-01-04T11:19:00Z"/>
          <w:rFonts w:cstheme="minorHAnsi"/>
        </w:rPr>
      </w:pPr>
      <w:ins w:id="45590" w:author="pete jones" w:date="2022-01-04T11:19:00Z">
        <w:r w:rsidRPr="00FF6A71">
          <w:rPr>
            <w:rFonts w:cstheme="minorHAnsi"/>
          </w:rPr>
          <w:t xml:space="preserve">Q2.26 Technical and vocational education and training </w:t>
        </w:r>
      </w:ins>
      <w:ins w:id="45591" w:author="pete jones" w:date="2022-03-30T12:07:00Z">
        <w:r w:rsidR="006E7D7D">
          <w:rPr>
            <w:rFonts w:cstheme="minorHAnsi"/>
          </w:rPr>
          <w:t>are</w:t>
        </w:r>
      </w:ins>
      <w:ins w:id="45592" w:author="pete jones" w:date="2022-01-04T11:19:00Z">
        <w:r w:rsidRPr="00FF6A71">
          <w:rPr>
            <w:rFonts w:cstheme="minorHAnsi"/>
          </w:rPr>
          <w:t xml:space="preserve"> underutilised and often treated with neglect by education systems as a second-best option.</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593" w:author="pete jones" w:date="2022-01-04T11:31: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5594">
          <w:tblGrid>
            <w:gridCol w:w="814"/>
            <w:gridCol w:w="814"/>
            <w:gridCol w:w="814"/>
            <w:gridCol w:w="814"/>
            <w:gridCol w:w="692"/>
            <w:gridCol w:w="692"/>
            <w:gridCol w:w="692"/>
            <w:gridCol w:w="692"/>
          </w:tblGrid>
        </w:tblGridChange>
      </w:tblGrid>
      <w:tr w:rsidR="008E4B87" w:rsidRPr="00FF6A71" w14:paraId="6A86FAEC" w14:textId="77777777" w:rsidTr="00120CAC">
        <w:trPr>
          <w:trHeight w:val="300"/>
          <w:jc w:val="center"/>
          <w:ins w:id="45595" w:author="pete jones" w:date="2022-01-04T11:19:00Z"/>
          <w:trPrChange w:id="45596" w:author="pete jones" w:date="2022-01-04T11:31:00Z">
            <w:trPr>
              <w:trHeight w:val="300"/>
              <w:jc w:val="center"/>
            </w:trPr>
          </w:trPrChange>
        </w:trPr>
        <w:tc>
          <w:tcPr>
            <w:tcW w:w="814" w:type="dxa"/>
            <w:shd w:val="clear" w:color="auto" w:fill="E7E6E6" w:themeFill="background2"/>
            <w:vAlign w:val="center"/>
            <w:tcPrChange w:id="45597" w:author="pete jones" w:date="2022-01-04T11:31:00Z">
              <w:tcPr>
                <w:tcW w:w="814" w:type="dxa"/>
                <w:shd w:val="clear" w:color="auto" w:fill="E7E6E6" w:themeFill="background2"/>
                <w:vAlign w:val="center"/>
              </w:tcPr>
            </w:tcPrChange>
          </w:tcPr>
          <w:p w14:paraId="43A16E52" w14:textId="77777777" w:rsidR="008E4B87" w:rsidRPr="00FF6A71" w:rsidRDefault="008E4B87">
            <w:pPr>
              <w:keepNext/>
              <w:spacing w:before="0" w:after="0" w:line="240" w:lineRule="auto"/>
              <w:jc w:val="center"/>
              <w:rPr>
                <w:ins w:id="45598" w:author="pete jones" w:date="2022-01-04T11:19:00Z"/>
                <w:rFonts w:cstheme="minorHAnsi"/>
                <w:b/>
                <w:bCs/>
              </w:rPr>
              <w:pPrChange w:id="45599" w:author="pete jones" w:date="2022-01-04T11:23:00Z">
                <w:pPr>
                  <w:keepNext/>
                  <w:jc w:val="center"/>
                </w:pPr>
              </w:pPrChange>
            </w:pPr>
            <w:ins w:id="45600" w:author="pete jones" w:date="2022-01-04T11:19:00Z">
              <w:r w:rsidRPr="00FF6A71">
                <w:rPr>
                  <w:rFonts w:cstheme="minorHAnsi"/>
                  <w:b/>
                  <w:bCs/>
                </w:rPr>
                <w:t>scale</w:t>
              </w:r>
            </w:ins>
          </w:p>
        </w:tc>
        <w:tc>
          <w:tcPr>
            <w:tcW w:w="814" w:type="dxa"/>
            <w:shd w:val="clear" w:color="auto" w:fill="E7E6E6" w:themeFill="background2"/>
            <w:noWrap/>
            <w:vAlign w:val="center"/>
            <w:tcPrChange w:id="45601" w:author="pete jones" w:date="2022-01-04T11:31:00Z">
              <w:tcPr>
                <w:tcW w:w="814" w:type="dxa"/>
                <w:shd w:val="clear" w:color="auto" w:fill="E7E6E6" w:themeFill="background2"/>
                <w:noWrap/>
                <w:vAlign w:val="center"/>
              </w:tcPr>
            </w:tcPrChange>
          </w:tcPr>
          <w:p w14:paraId="231227F1" w14:textId="77777777" w:rsidR="008E4B87" w:rsidRPr="00FF6A71" w:rsidRDefault="008E4B87">
            <w:pPr>
              <w:keepNext/>
              <w:spacing w:before="0" w:after="0" w:line="240" w:lineRule="auto"/>
              <w:jc w:val="center"/>
              <w:rPr>
                <w:ins w:id="45602" w:author="pete jones" w:date="2022-01-04T11:19:00Z"/>
                <w:rFonts w:cstheme="minorHAnsi"/>
                <w:b/>
                <w:bCs/>
              </w:rPr>
              <w:pPrChange w:id="45603" w:author="pete jones" w:date="2022-01-04T11:23:00Z">
                <w:pPr>
                  <w:keepNext/>
                  <w:jc w:val="center"/>
                </w:pPr>
              </w:pPrChange>
            </w:pPr>
            <w:ins w:id="45604" w:author="pete jones" w:date="2022-01-04T11:19:00Z">
              <w:r w:rsidRPr="00FF6A71">
                <w:rPr>
                  <w:rFonts w:cstheme="minorHAnsi"/>
                  <w:b/>
                  <w:bCs/>
                </w:rPr>
                <w:t>1</w:t>
              </w:r>
            </w:ins>
          </w:p>
        </w:tc>
        <w:tc>
          <w:tcPr>
            <w:tcW w:w="814" w:type="dxa"/>
            <w:shd w:val="clear" w:color="auto" w:fill="E7E6E6" w:themeFill="background2"/>
            <w:noWrap/>
            <w:vAlign w:val="center"/>
            <w:tcPrChange w:id="45605" w:author="pete jones" w:date="2022-01-04T11:31:00Z">
              <w:tcPr>
                <w:tcW w:w="814" w:type="dxa"/>
                <w:shd w:val="clear" w:color="auto" w:fill="E7E6E6" w:themeFill="background2"/>
                <w:noWrap/>
                <w:vAlign w:val="center"/>
              </w:tcPr>
            </w:tcPrChange>
          </w:tcPr>
          <w:p w14:paraId="0A930E76" w14:textId="77777777" w:rsidR="008E4B87" w:rsidRPr="00FF6A71" w:rsidRDefault="008E4B87">
            <w:pPr>
              <w:keepNext/>
              <w:spacing w:before="0" w:after="0" w:line="240" w:lineRule="auto"/>
              <w:jc w:val="center"/>
              <w:rPr>
                <w:ins w:id="45606" w:author="pete jones" w:date="2022-01-04T11:19:00Z"/>
                <w:rFonts w:cstheme="minorHAnsi"/>
                <w:b/>
                <w:bCs/>
              </w:rPr>
              <w:pPrChange w:id="45607" w:author="pete jones" w:date="2022-01-04T11:23:00Z">
                <w:pPr>
                  <w:keepNext/>
                  <w:jc w:val="center"/>
                </w:pPr>
              </w:pPrChange>
            </w:pPr>
            <w:ins w:id="45608" w:author="pete jones" w:date="2022-01-04T11:19:00Z">
              <w:r w:rsidRPr="00FF6A71">
                <w:rPr>
                  <w:rFonts w:cstheme="minorHAnsi"/>
                  <w:b/>
                  <w:bCs/>
                </w:rPr>
                <w:t>2</w:t>
              </w:r>
            </w:ins>
          </w:p>
        </w:tc>
        <w:tc>
          <w:tcPr>
            <w:tcW w:w="814" w:type="dxa"/>
            <w:shd w:val="clear" w:color="auto" w:fill="E7E6E6" w:themeFill="background2"/>
            <w:noWrap/>
            <w:vAlign w:val="center"/>
            <w:tcPrChange w:id="45609" w:author="pete jones" w:date="2022-01-04T11:31:00Z">
              <w:tcPr>
                <w:tcW w:w="814" w:type="dxa"/>
                <w:shd w:val="clear" w:color="auto" w:fill="E7E6E6" w:themeFill="background2"/>
                <w:noWrap/>
                <w:vAlign w:val="center"/>
              </w:tcPr>
            </w:tcPrChange>
          </w:tcPr>
          <w:p w14:paraId="469E8A67" w14:textId="77777777" w:rsidR="008E4B87" w:rsidRPr="00FF6A71" w:rsidRDefault="008E4B87">
            <w:pPr>
              <w:keepNext/>
              <w:spacing w:before="0" w:after="0" w:line="240" w:lineRule="auto"/>
              <w:jc w:val="center"/>
              <w:rPr>
                <w:ins w:id="45610" w:author="pete jones" w:date="2022-01-04T11:19:00Z"/>
                <w:rFonts w:cstheme="minorHAnsi"/>
                <w:b/>
                <w:bCs/>
              </w:rPr>
              <w:pPrChange w:id="45611" w:author="pete jones" w:date="2022-01-04T11:23:00Z">
                <w:pPr>
                  <w:keepNext/>
                  <w:jc w:val="center"/>
                </w:pPr>
              </w:pPrChange>
            </w:pPr>
            <w:ins w:id="45612" w:author="pete jones" w:date="2022-01-04T11:19:00Z">
              <w:r w:rsidRPr="00FF6A71">
                <w:rPr>
                  <w:rFonts w:cstheme="minorHAnsi"/>
                  <w:b/>
                  <w:bCs/>
                </w:rPr>
                <w:t>3</w:t>
              </w:r>
            </w:ins>
          </w:p>
        </w:tc>
        <w:tc>
          <w:tcPr>
            <w:tcW w:w="692" w:type="dxa"/>
            <w:shd w:val="clear" w:color="auto" w:fill="E7E6E6" w:themeFill="background2"/>
            <w:noWrap/>
            <w:vAlign w:val="center"/>
            <w:tcPrChange w:id="45613" w:author="pete jones" w:date="2022-01-04T11:31:00Z">
              <w:tcPr>
                <w:tcW w:w="692" w:type="dxa"/>
                <w:shd w:val="clear" w:color="auto" w:fill="E7E6E6" w:themeFill="background2"/>
                <w:noWrap/>
                <w:vAlign w:val="center"/>
              </w:tcPr>
            </w:tcPrChange>
          </w:tcPr>
          <w:p w14:paraId="4B305A79" w14:textId="77777777" w:rsidR="008E4B87" w:rsidRPr="00FF6A71" w:rsidRDefault="008E4B87">
            <w:pPr>
              <w:keepNext/>
              <w:spacing w:before="0" w:after="0" w:line="240" w:lineRule="auto"/>
              <w:jc w:val="center"/>
              <w:rPr>
                <w:ins w:id="45614" w:author="pete jones" w:date="2022-01-04T11:19:00Z"/>
                <w:rFonts w:cstheme="minorHAnsi"/>
                <w:b/>
                <w:bCs/>
              </w:rPr>
              <w:pPrChange w:id="45615" w:author="pete jones" w:date="2022-01-04T11:23:00Z">
                <w:pPr>
                  <w:keepNext/>
                  <w:jc w:val="center"/>
                </w:pPr>
              </w:pPrChange>
            </w:pPr>
            <w:ins w:id="45616" w:author="pete jones" w:date="2022-01-04T11:19:00Z">
              <w:r w:rsidRPr="00FF6A71">
                <w:rPr>
                  <w:rFonts w:cstheme="minorHAnsi"/>
                  <w:b/>
                  <w:bCs/>
                </w:rPr>
                <w:t>4</w:t>
              </w:r>
            </w:ins>
          </w:p>
        </w:tc>
        <w:tc>
          <w:tcPr>
            <w:tcW w:w="692" w:type="dxa"/>
            <w:shd w:val="clear" w:color="auto" w:fill="E7E6E6" w:themeFill="background2"/>
            <w:noWrap/>
            <w:vAlign w:val="center"/>
            <w:tcPrChange w:id="45617" w:author="pete jones" w:date="2022-01-04T11:31:00Z">
              <w:tcPr>
                <w:tcW w:w="692" w:type="dxa"/>
                <w:shd w:val="clear" w:color="auto" w:fill="E7E6E6" w:themeFill="background2"/>
                <w:noWrap/>
                <w:vAlign w:val="center"/>
              </w:tcPr>
            </w:tcPrChange>
          </w:tcPr>
          <w:p w14:paraId="190BB19F" w14:textId="77777777" w:rsidR="008E4B87" w:rsidRPr="00FF6A71" w:rsidRDefault="008E4B87">
            <w:pPr>
              <w:keepNext/>
              <w:spacing w:before="0" w:after="0" w:line="240" w:lineRule="auto"/>
              <w:jc w:val="center"/>
              <w:rPr>
                <w:ins w:id="45618" w:author="pete jones" w:date="2022-01-04T11:19:00Z"/>
                <w:rFonts w:cstheme="minorHAnsi"/>
                <w:b/>
                <w:bCs/>
              </w:rPr>
              <w:pPrChange w:id="45619" w:author="pete jones" w:date="2022-01-04T11:23:00Z">
                <w:pPr>
                  <w:keepNext/>
                  <w:jc w:val="center"/>
                </w:pPr>
              </w:pPrChange>
            </w:pPr>
            <w:ins w:id="45620" w:author="pete jones" w:date="2022-01-04T11:19:00Z">
              <w:r w:rsidRPr="00FF6A71">
                <w:rPr>
                  <w:rFonts w:cstheme="minorHAnsi"/>
                  <w:b/>
                  <w:bCs/>
                </w:rPr>
                <w:t>5</w:t>
              </w:r>
            </w:ins>
          </w:p>
        </w:tc>
        <w:tc>
          <w:tcPr>
            <w:tcW w:w="692" w:type="dxa"/>
            <w:shd w:val="clear" w:color="auto" w:fill="E7E6E6" w:themeFill="background2"/>
            <w:noWrap/>
            <w:vAlign w:val="center"/>
            <w:tcPrChange w:id="45621" w:author="pete jones" w:date="2022-01-04T11:31:00Z">
              <w:tcPr>
                <w:tcW w:w="692" w:type="dxa"/>
                <w:shd w:val="clear" w:color="auto" w:fill="E7E6E6" w:themeFill="background2"/>
                <w:noWrap/>
                <w:vAlign w:val="center"/>
              </w:tcPr>
            </w:tcPrChange>
          </w:tcPr>
          <w:p w14:paraId="70A9D62F" w14:textId="77777777" w:rsidR="008E4B87" w:rsidRPr="00FF6A71" w:rsidRDefault="008E4B87">
            <w:pPr>
              <w:keepNext/>
              <w:spacing w:before="0" w:after="0" w:line="240" w:lineRule="auto"/>
              <w:jc w:val="center"/>
              <w:rPr>
                <w:ins w:id="45622" w:author="pete jones" w:date="2022-01-04T11:19:00Z"/>
                <w:rFonts w:cstheme="minorHAnsi"/>
                <w:b/>
                <w:bCs/>
              </w:rPr>
              <w:pPrChange w:id="45623" w:author="pete jones" w:date="2022-01-04T11:23:00Z">
                <w:pPr>
                  <w:keepNext/>
                  <w:jc w:val="center"/>
                </w:pPr>
              </w:pPrChange>
            </w:pPr>
            <w:ins w:id="45624" w:author="pete jones" w:date="2022-01-04T11:19:00Z">
              <w:r w:rsidRPr="00FF6A71">
                <w:rPr>
                  <w:rFonts w:cstheme="minorHAnsi"/>
                  <w:b/>
                  <w:bCs/>
                </w:rPr>
                <w:t>6</w:t>
              </w:r>
            </w:ins>
          </w:p>
        </w:tc>
        <w:tc>
          <w:tcPr>
            <w:tcW w:w="692" w:type="dxa"/>
            <w:shd w:val="clear" w:color="auto" w:fill="E7E6E6" w:themeFill="background2"/>
            <w:noWrap/>
            <w:vAlign w:val="center"/>
            <w:tcPrChange w:id="45625" w:author="pete jones" w:date="2022-01-04T11:31:00Z">
              <w:tcPr>
                <w:tcW w:w="692" w:type="dxa"/>
                <w:shd w:val="clear" w:color="auto" w:fill="E7E6E6" w:themeFill="background2"/>
                <w:noWrap/>
                <w:vAlign w:val="center"/>
              </w:tcPr>
            </w:tcPrChange>
          </w:tcPr>
          <w:p w14:paraId="3E8AB678" w14:textId="77777777" w:rsidR="008E4B87" w:rsidRPr="00FF6A71" w:rsidRDefault="008E4B87">
            <w:pPr>
              <w:keepNext/>
              <w:spacing w:before="0" w:after="0" w:line="240" w:lineRule="auto"/>
              <w:jc w:val="center"/>
              <w:rPr>
                <w:ins w:id="45626" w:author="pete jones" w:date="2022-01-04T11:19:00Z"/>
                <w:rFonts w:cstheme="minorHAnsi"/>
                <w:b/>
                <w:bCs/>
              </w:rPr>
              <w:pPrChange w:id="45627" w:author="pete jones" w:date="2022-01-04T11:23:00Z">
                <w:pPr>
                  <w:keepNext/>
                  <w:jc w:val="center"/>
                </w:pPr>
              </w:pPrChange>
            </w:pPr>
            <w:ins w:id="45628" w:author="pete jones" w:date="2022-01-04T11:19:00Z">
              <w:r w:rsidRPr="00FF6A71">
                <w:rPr>
                  <w:rFonts w:cstheme="minorHAnsi"/>
                  <w:b/>
                  <w:bCs/>
                </w:rPr>
                <w:t>7</w:t>
              </w:r>
            </w:ins>
          </w:p>
        </w:tc>
      </w:tr>
      <w:tr w:rsidR="008E4B87" w:rsidRPr="00FF6A71" w14:paraId="1B0ED0CA" w14:textId="77777777" w:rsidTr="00120CAC">
        <w:trPr>
          <w:trHeight w:val="300"/>
          <w:jc w:val="center"/>
          <w:ins w:id="45629" w:author="pete jones" w:date="2022-01-04T11:19:00Z"/>
          <w:trPrChange w:id="45630" w:author="pete jones" w:date="2022-01-04T11:31:00Z">
            <w:trPr>
              <w:trHeight w:val="300"/>
              <w:jc w:val="center"/>
            </w:trPr>
          </w:trPrChange>
        </w:trPr>
        <w:tc>
          <w:tcPr>
            <w:tcW w:w="814" w:type="dxa"/>
            <w:vAlign w:val="center"/>
            <w:tcPrChange w:id="45631" w:author="pete jones" w:date="2022-01-04T11:31:00Z">
              <w:tcPr>
                <w:tcW w:w="814" w:type="dxa"/>
                <w:vAlign w:val="center"/>
              </w:tcPr>
            </w:tcPrChange>
          </w:tcPr>
          <w:p w14:paraId="57552E10" w14:textId="77777777" w:rsidR="008E4B87" w:rsidRPr="00FF6A71" w:rsidRDefault="008E4B87">
            <w:pPr>
              <w:keepNext/>
              <w:spacing w:before="0" w:after="0" w:line="240" w:lineRule="auto"/>
              <w:jc w:val="center"/>
              <w:rPr>
                <w:ins w:id="45632" w:author="pete jones" w:date="2022-01-04T11:19:00Z"/>
                <w:rFonts w:cstheme="minorHAnsi"/>
                <w:b/>
                <w:bCs/>
              </w:rPr>
              <w:pPrChange w:id="45633" w:author="pete jones" w:date="2022-01-04T11:23:00Z">
                <w:pPr>
                  <w:keepNext/>
                  <w:jc w:val="center"/>
                </w:pPr>
              </w:pPrChange>
            </w:pPr>
            <w:ins w:id="45634" w:author="pete jones" w:date="2022-01-04T11:19:00Z">
              <w:r w:rsidRPr="00FF6A71">
                <w:rPr>
                  <w:rFonts w:cstheme="minorHAnsi"/>
                  <w:b/>
                  <w:bCs/>
                </w:rPr>
                <w:t>%</w:t>
              </w:r>
            </w:ins>
          </w:p>
        </w:tc>
        <w:tc>
          <w:tcPr>
            <w:tcW w:w="814" w:type="dxa"/>
            <w:shd w:val="clear" w:color="auto" w:fill="auto"/>
            <w:noWrap/>
            <w:vAlign w:val="bottom"/>
            <w:tcPrChange w:id="45635" w:author="pete jones" w:date="2022-01-04T11:31:00Z">
              <w:tcPr>
                <w:tcW w:w="814" w:type="dxa"/>
                <w:tcBorders>
                  <w:top w:val="nil"/>
                  <w:left w:val="nil"/>
                  <w:bottom w:val="nil"/>
                  <w:right w:val="nil"/>
                </w:tcBorders>
                <w:shd w:val="clear" w:color="auto" w:fill="auto"/>
                <w:noWrap/>
                <w:vAlign w:val="bottom"/>
              </w:tcPr>
            </w:tcPrChange>
          </w:tcPr>
          <w:p w14:paraId="79D4FF17" w14:textId="77777777" w:rsidR="008E4B87" w:rsidRPr="00FF6A71" w:rsidRDefault="008E4B87">
            <w:pPr>
              <w:keepNext/>
              <w:spacing w:before="0" w:after="0" w:line="240" w:lineRule="auto"/>
              <w:jc w:val="center"/>
              <w:rPr>
                <w:ins w:id="45636" w:author="pete jones" w:date="2022-01-04T11:19:00Z"/>
                <w:rFonts w:cstheme="minorHAnsi"/>
              </w:rPr>
              <w:pPrChange w:id="45637" w:author="pete jones" w:date="2022-01-04T11:23:00Z">
                <w:pPr>
                  <w:keepNext/>
                  <w:jc w:val="center"/>
                </w:pPr>
              </w:pPrChange>
            </w:pPr>
            <w:ins w:id="45638" w:author="pete jones" w:date="2022-01-04T11:19:00Z">
              <w:r w:rsidRPr="00FF6A71">
                <w:rPr>
                  <w:rFonts w:ascii="Calibri" w:hAnsi="Calibri" w:cs="Calibri"/>
                  <w:color w:val="000000"/>
                  <w:sz w:val="22"/>
                  <w:szCs w:val="22"/>
                </w:rPr>
                <w:t>39%</w:t>
              </w:r>
            </w:ins>
          </w:p>
        </w:tc>
        <w:tc>
          <w:tcPr>
            <w:tcW w:w="814" w:type="dxa"/>
            <w:shd w:val="clear" w:color="auto" w:fill="auto"/>
            <w:noWrap/>
            <w:vAlign w:val="bottom"/>
            <w:tcPrChange w:id="45639" w:author="pete jones" w:date="2022-01-04T11:31:00Z">
              <w:tcPr>
                <w:tcW w:w="814" w:type="dxa"/>
                <w:tcBorders>
                  <w:top w:val="nil"/>
                  <w:left w:val="nil"/>
                  <w:bottom w:val="nil"/>
                  <w:right w:val="nil"/>
                </w:tcBorders>
                <w:shd w:val="clear" w:color="auto" w:fill="auto"/>
                <w:noWrap/>
                <w:vAlign w:val="bottom"/>
              </w:tcPr>
            </w:tcPrChange>
          </w:tcPr>
          <w:p w14:paraId="7B4B090B" w14:textId="77777777" w:rsidR="008E4B87" w:rsidRPr="00FF6A71" w:rsidRDefault="008E4B87">
            <w:pPr>
              <w:keepNext/>
              <w:spacing w:before="0" w:after="0" w:line="240" w:lineRule="auto"/>
              <w:jc w:val="center"/>
              <w:rPr>
                <w:ins w:id="45640" w:author="pete jones" w:date="2022-01-04T11:19:00Z"/>
                <w:rFonts w:cstheme="minorHAnsi"/>
              </w:rPr>
              <w:pPrChange w:id="45641" w:author="pete jones" w:date="2022-01-04T11:23:00Z">
                <w:pPr>
                  <w:keepNext/>
                  <w:jc w:val="center"/>
                </w:pPr>
              </w:pPrChange>
            </w:pPr>
            <w:ins w:id="45642" w:author="pete jones" w:date="2022-01-04T11:19:00Z">
              <w:r w:rsidRPr="00FF6A71">
                <w:rPr>
                  <w:rFonts w:ascii="Calibri" w:hAnsi="Calibri" w:cs="Calibri"/>
                  <w:color w:val="000000"/>
                  <w:sz w:val="22"/>
                  <w:szCs w:val="22"/>
                </w:rPr>
                <w:t>21%</w:t>
              </w:r>
            </w:ins>
          </w:p>
        </w:tc>
        <w:tc>
          <w:tcPr>
            <w:tcW w:w="814" w:type="dxa"/>
            <w:shd w:val="clear" w:color="auto" w:fill="auto"/>
            <w:noWrap/>
            <w:vAlign w:val="bottom"/>
            <w:tcPrChange w:id="45643" w:author="pete jones" w:date="2022-01-04T11:31:00Z">
              <w:tcPr>
                <w:tcW w:w="814" w:type="dxa"/>
                <w:tcBorders>
                  <w:top w:val="nil"/>
                  <w:left w:val="nil"/>
                  <w:bottom w:val="nil"/>
                  <w:right w:val="nil"/>
                </w:tcBorders>
                <w:shd w:val="clear" w:color="auto" w:fill="auto"/>
                <w:noWrap/>
                <w:vAlign w:val="bottom"/>
              </w:tcPr>
            </w:tcPrChange>
          </w:tcPr>
          <w:p w14:paraId="08A6D639" w14:textId="77777777" w:rsidR="008E4B87" w:rsidRPr="00FF6A71" w:rsidRDefault="008E4B87">
            <w:pPr>
              <w:keepNext/>
              <w:spacing w:before="0" w:after="0" w:line="240" w:lineRule="auto"/>
              <w:jc w:val="center"/>
              <w:rPr>
                <w:ins w:id="45644" w:author="pete jones" w:date="2022-01-04T11:19:00Z"/>
                <w:rFonts w:cstheme="minorHAnsi"/>
              </w:rPr>
              <w:pPrChange w:id="45645" w:author="pete jones" w:date="2022-01-04T11:23:00Z">
                <w:pPr>
                  <w:keepNext/>
                  <w:jc w:val="center"/>
                </w:pPr>
              </w:pPrChange>
            </w:pPr>
            <w:ins w:id="45646"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5647" w:author="pete jones" w:date="2022-01-04T11:31:00Z">
              <w:tcPr>
                <w:tcW w:w="692" w:type="dxa"/>
                <w:tcBorders>
                  <w:top w:val="nil"/>
                  <w:left w:val="nil"/>
                  <w:bottom w:val="nil"/>
                  <w:right w:val="nil"/>
                </w:tcBorders>
                <w:shd w:val="clear" w:color="auto" w:fill="auto"/>
                <w:noWrap/>
                <w:vAlign w:val="bottom"/>
              </w:tcPr>
            </w:tcPrChange>
          </w:tcPr>
          <w:p w14:paraId="0374F97D" w14:textId="77777777" w:rsidR="008E4B87" w:rsidRPr="00FF6A71" w:rsidRDefault="008E4B87">
            <w:pPr>
              <w:keepNext/>
              <w:spacing w:before="0" w:after="0" w:line="240" w:lineRule="auto"/>
              <w:jc w:val="center"/>
              <w:rPr>
                <w:ins w:id="45648" w:author="pete jones" w:date="2022-01-04T11:19:00Z"/>
                <w:rFonts w:cstheme="minorHAnsi"/>
              </w:rPr>
              <w:pPrChange w:id="45649" w:author="pete jones" w:date="2022-01-04T11:23:00Z">
                <w:pPr>
                  <w:keepNext/>
                  <w:jc w:val="center"/>
                </w:pPr>
              </w:pPrChange>
            </w:pPr>
            <w:ins w:id="45650"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5651" w:author="pete jones" w:date="2022-01-04T11:31:00Z">
              <w:tcPr>
                <w:tcW w:w="692" w:type="dxa"/>
                <w:tcBorders>
                  <w:top w:val="nil"/>
                  <w:left w:val="nil"/>
                  <w:bottom w:val="nil"/>
                  <w:right w:val="nil"/>
                </w:tcBorders>
                <w:shd w:val="clear" w:color="auto" w:fill="auto"/>
                <w:noWrap/>
                <w:vAlign w:val="bottom"/>
              </w:tcPr>
            </w:tcPrChange>
          </w:tcPr>
          <w:p w14:paraId="3993ED67" w14:textId="77777777" w:rsidR="008E4B87" w:rsidRPr="00FF6A71" w:rsidRDefault="008E4B87">
            <w:pPr>
              <w:keepNext/>
              <w:spacing w:before="0" w:after="0" w:line="240" w:lineRule="auto"/>
              <w:jc w:val="center"/>
              <w:rPr>
                <w:ins w:id="45652" w:author="pete jones" w:date="2022-01-04T11:19:00Z"/>
                <w:rFonts w:cstheme="minorHAnsi"/>
              </w:rPr>
              <w:pPrChange w:id="45653" w:author="pete jones" w:date="2022-01-04T11:23:00Z">
                <w:pPr>
                  <w:keepNext/>
                  <w:jc w:val="center"/>
                </w:pPr>
              </w:pPrChange>
            </w:pPr>
            <w:ins w:id="45654" w:author="pete jones" w:date="2022-01-04T11:19:00Z">
              <w:r w:rsidRPr="00FF6A71">
                <w:rPr>
                  <w:rFonts w:ascii="Calibri" w:hAnsi="Calibri" w:cs="Calibri"/>
                  <w:color w:val="000000"/>
                  <w:sz w:val="22"/>
                  <w:szCs w:val="22"/>
                </w:rPr>
                <w:t>21%</w:t>
              </w:r>
            </w:ins>
          </w:p>
        </w:tc>
        <w:tc>
          <w:tcPr>
            <w:tcW w:w="692" w:type="dxa"/>
            <w:shd w:val="clear" w:color="auto" w:fill="auto"/>
            <w:noWrap/>
            <w:vAlign w:val="bottom"/>
            <w:tcPrChange w:id="45655" w:author="pete jones" w:date="2022-01-04T11:31:00Z">
              <w:tcPr>
                <w:tcW w:w="692" w:type="dxa"/>
                <w:tcBorders>
                  <w:top w:val="nil"/>
                  <w:left w:val="nil"/>
                  <w:bottom w:val="nil"/>
                  <w:right w:val="nil"/>
                </w:tcBorders>
                <w:shd w:val="clear" w:color="auto" w:fill="auto"/>
                <w:noWrap/>
                <w:vAlign w:val="bottom"/>
              </w:tcPr>
            </w:tcPrChange>
          </w:tcPr>
          <w:p w14:paraId="7B075CB6" w14:textId="77777777" w:rsidR="008E4B87" w:rsidRPr="00FF6A71" w:rsidRDefault="008E4B87">
            <w:pPr>
              <w:keepNext/>
              <w:spacing w:before="0" w:after="0" w:line="240" w:lineRule="auto"/>
              <w:jc w:val="center"/>
              <w:rPr>
                <w:ins w:id="45656" w:author="pete jones" w:date="2022-01-04T11:19:00Z"/>
                <w:rFonts w:cstheme="minorHAnsi"/>
              </w:rPr>
              <w:pPrChange w:id="45657" w:author="pete jones" w:date="2022-01-04T11:23:00Z">
                <w:pPr>
                  <w:keepNext/>
                  <w:jc w:val="center"/>
                </w:pPr>
              </w:pPrChange>
            </w:pPr>
            <w:ins w:id="4565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659" w:author="pete jones" w:date="2022-01-04T11:31:00Z">
              <w:tcPr>
                <w:tcW w:w="692" w:type="dxa"/>
                <w:tcBorders>
                  <w:top w:val="nil"/>
                  <w:left w:val="nil"/>
                  <w:bottom w:val="nil"/>
                  <w:right w:val="nil"/>
                </w:tcBorders>
                <w:shd w:val="clear" w:color="auto" w:fill="auto"/>
                <w:noWrap/>
                <w:vAlign w:val="bottom"/>
              </w:tcPr>
            </w:tcPrChange>
          </w:tcPr>
          <w:p w14:paraId="647C9937" w14:textId="77777777" w:rsidR="008E4B87" w:rsidRPr="00FF6A71" w:rsidRDefault="008E4B87">
            <w:pPr>
              <w:keepNext/>
              <w:spacing w:before="0" w:after="0" w:line="240" w:lineRule="auto"/>
              <w:jc w:val="center"/>
              <w:rPr>
                <w:ins w:id="45660" w:author="pete jones" w:date="2022-01-04T11:19:00Z"/>
                <w:rFonts w:cstheme="minorHAnsi"/>
              </w:rPr>
              <w:pPrChange w:id="45661" w:author="pete jones" w:date="2022-01-04T11:23:00Z">
                <w:pPr>
                  <w:keepNext/>
                  <w:jc w:val="center"/>
                </w:pPr>
              </w:pPrChange>
            </w:pPr>
            <w:ins w:id="45662" w:author="pete jones" w:date="2022-01-04T11:19:00Z">
              <w:r w:rsidRPr="00FF6A71">
                <w:rPr>
                  <w:rFonts w:ascii="Calibri" w:hAnsi="Calibri" w:cs="Calibri"/>
                  <w:color w:val="000000"/>
                  <w:sz w:val="22"/>
                  <w:szCs w:val="22"/>
                </w:rPr>
                <w:t>0%</w:t>
              </w:r>
            </w:ins>
          </w:p>
        </w:tc>
      </w:tr>
      <w:tr w:rsidR="008E4B87" w:rsidRPr="00FF6A71" w14:paraId="238ACB6A" w14:textId="77777777" w:rsidTr="00120CAC">
        <w:trPr>
          <w:trHeight w:val="300"/>
          <w:jc w:val="center"/>
          <w:ins w:id="45663" w:author="pete jones" w:date="2022-01-04T11:19:00Z"/>
          <w:trPrChange w:id="45664" w:author="pete jones" w:date="2022-01-04T11:31:00Z">
            <w:trPr>
              <w:trHeight w:val="300"/>
              <w:jc w:val="center"/>
            </w:trPr>
          </w:trPrChange>
        </w:trPr>
        <w:tc>
          <w:tcPr>
            <w:tcW w:w="814" w:type="dxa"/>
            <w:vAlign w:val="center"/>
            <w:tcPrChange w:id="45665" w:author="pete jones" w:date="2022-01-04T11:31:00Z">
              <w:tcPr>
                <w:tcW w:w="814" w:type="dxa"/>
                <w:vAlign w:val="center"/>
              </w:tcPr>
            </w:tcPrChange>
          </w:tcPr>
          <w:p w14:paraId="226C87E3" w14:textId="77777777" w:rsidR="008E4B87" w:rsidRPr="00FF6A71" w:rsidRDefault="008E4B87">
            <w:pPr>
              <w:keepNext/>
              <w:spacing w:before="0" w:after="0" w:line="240" w:lineRule="auto"/>
              <w:jc w:val="center"/>
              <w:rPr>
                <w:ins w:id="45666" w:author="pete jones" w:date="2022-01-04T11:19:00Z"/>
                <w:rFonts w:cstheme="minorHAnsi"/>
                <w:b/>
                <w:bCs/>
              </w:rPr>
              <w:pPrChange w:id="45667" w:author="pete jones" w:date="2022-01-04T11:23:00Z">
                <w:pPr>
                  <w:keepNext/>
                  <w:jc w:val="center"/>
                </w:pPr>
              </w:pPrChange>
            </w:pPr>
            <w:ins w:id="45668" w:author="pete jones" w:date="2022-01-04T11:19:00Z">
              <w:r w:rsidRPr="00FF6A71">
                <w:rPr>
                  <w:rFonts w:cstheme="minorHAnsi"/>
                  <w:b/>
                  <w:bCs/>
                </w:rPr>
                <w:t>Count</w:t>
              </w:r>
            </w:ins>
          </w:p>
        </w:tc>
        <w:tc>
          <w:tcPr>
            <w:tcW w:w="814" w:type="dxa"/>
            <w:shd w:val="clear" w:color="auto" w:fill="auto"/>
            <w:noWrap/>
            <w:vAlign w:val="bottom"/>
            <w:tcPrChange w:id="45669" w:author="pete jones" w:date="2022-01-04T11:31:00Z">
              <w:tcPr>
                <w:tcW w:w="814" w:type="dxa"/>
                <w:tcBorders>
                  <w:top w:val="nil"/>
                  <w:left w:val="nil"/>
                  <w:bottom w:val="nil"/>
                  <w:right w:val="nil"/>
                </w:tcBorders>
                <w:shd w:val="clear" w:color="auto" w:fill="auto"/>
                <w:noWrap/>
                <w:vAlign w:val="bottom"/>
              </w:tcPr>
            </w:tcPrChange>
          </w:tcPr>
          <w:p w14:paraId="38A5D347" w14:textId="77777777" w:rsidR="008E4B87" w:rsidRPr="00FF6A71" w:rsidRDefault="008E4B87">
            <w:pPr>
              <w:keepNext/>
              <w:spacing w:before="0" w:after="0" w:line="240" w:lineRule="auto"/>
              <w:jc w:val="center"/>
              <w:rPr>
                <w:ins w:id="45670" w:author="pete jones" w:date="2022-01-04T11:19:00Z"/>
                <w:rFonts w:cstheme="minorHAnsi"/>
              </w:rPr>
              <w:pPrChange w:id="45671" w:author="pete jones" w:date="2022-01-04T11:23:00Z">
                <w:pPr>
                  <w:keepNext/>
                  <w:jc w:val="center"/>
                </w:pPr>
              </w:pPrChange>
            </w:pPr>
            <w:ins w:id="45672"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5673" w:author="pete jones" w:date="2022-01-04T11:31:00Z">
              <w:tcPr>
                <w:tcW w:w="814" w:type="dxa"/>
                <w:tcBorders>
                  <w:top w:val="nil"/>
                  <w:left w:val="nil"/>
                  <w:bottom w:val="nil"/>
                  <w:right w:val="nil"/>
                </w:tcBorders>
                <w:shd w:val="clear" w:color="auto" w:fill="auto"/>
                <w:noWrap/>
                <w:vAlign w:val="bottom"/>
              </w:tcPr>
            </w:tcPrChange>
          </w:tcPr>
          <w:p w14:paraId="4CA70D07" w14:textId="77777777" w:rsidR="008E4B87" w:rsidRPr="00FF6A71" w:rsidRDefault="008E4B87">
            <w:pPr>
              <w:keepNext/>
              <w:spacing w:before="0" w:after="0" w:line="240" w:lineRule="auto"/>
              <w:jc w:val="center"/>
              <w:rPr>
                <w:ins w:id="45674" w:author="pete jones" w:date="2022-01-04T11:19:00Z"/>
                <w:rFonts w:cstheme="minorHAnsi"/>
              </w:rPr>
              <w:pPrChange w:id="45675" w:author="pete jones" w:date="2022-01-04T11:23:00Z">
                <w:pPr>
                  <w:keepNext/>
                  <w:jc w:val="center"/>
                </w:pPr>
              </w:pPrChange>
            </w:pPr>
            <w:ins w:id="45676"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5677" w:author="pete jones" w:date="2022-01-04T11:31:00Z">
              <w:tcPr>
                <w:tcW w:w="814" w:type="dxa"/>
                <w:tcBorders>
                  <w:top w:val="nil"/>
                  <w:left w:val="nil"/>
                  <w:bottom w:val="nil"/>
                  <w:right w:val="nil"/>
                </w:tcBorders>
                <w:shd w:val="clear" w:color="auto" w:fill="auto"/>
                <w:noWrap/>
                <w:vAlign w:val="bottom"/>
              </w:tcPr>
            </w:tcPrChange>
          </w:tcPr>
          <w:p w14:paraId="3FABB543" w14:textId="77777777" w:rsidR="008E4B87" w:rsidRPr="00FF6A71" w:rsidRDefault="008E4B87">
            <w:pPr>
              <w:keepNext/>
              <w:spacing w:before="0" w:after="0" w:line="240" w:lineRule="auto"/>
              <w:jc w:val="center"/>
              <w:rPr>
                <w:ins w:id="45678" w:author="pete jones" w:date="2022-01-04T11:19:00Z"/>
                <w:rFonts w:cstheme="minorHAnsi"/>
              </w:rPr>
              <w:pPrChange w:id="45679" w:author="pete jones" w:date="2022-01-04T11:23:00Z">
                <w:pPr>
                  <w:keepNext/>
                  <w:jc w:val="center"/>
                </w:pPr>
              </w:pPrChange>
            </w:pPr>
            <w:ins w:id="45680"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5681" w:author="pete jones" w:date="2022-01-04T11:31:00Z">
              <w:tcPr>
                <w:tcW w:w="692" w:type="dxa"/>
                <w:tcBorders>
                  <w:top w:val="nil"/>
                  <w:left w:val="nil"/>
                  <w:bottom w:val="nil"/>
                  <w:right w:val="nil"/>
                </w:tcBorders>
                <w:shd w:val="clear" w:color="auto" w:fill="auto"/>
                <w:noWrap/>
                <w:vAlign w:val="bottom"/>
              </w:tcPr>
            </w:tcPrChange>
          </w:tcPr>
          <w:p w14:paraId="39559E83" w14:textId="77777777" w:rsidR="008E4B87" w:rsidRPr="00FF6A71" w:rsidRDefault="008E4B87">
            <w:pPr>
              <w:keepNext/>
              <w:spacing w:before="0" w:after="0" w:line="240" w:lineRule="auto"/>
              <w:jc w:val="center"/>
              <w:rPr>
                <w:ins w:id="45682" w:author="pete jones" w:date="2022-01-04T11:19:00Z"/>
                <w:rFonts w:cstheme="minorHAnsi"/>
              </w:rPr>
              <w:pPrChange w:id="45683" w:author="pete jones" w:date="2022-01-04T11:23:00Z">
                <w:pPr>
                  <w:keepNext/>
                  <w:jc w:val="center"/>
                </w:pPr>
              </w:pPrChange>
            </w:pPr>
            <w:ins w:id="45684"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5685" w:author="pete jones" w:date="2022-01-04T11:31:00Z">
              <w:tcPr>
                <w:tcW w:w="692" w:type="dxa"/>
                <w:tcBorders>
                  <w:top w:val="nil"/>
                  <w:left w:val="nil"/>
                  <w:bottom w:val="nil"/>
                  <w:right w:val="nil"/>
                </w:tcBorders>
                <w:shd w:val="clear" w:color="auto" w:fill="auto"/>
                <w:noWrap/>
                <w:vAlign w:val="bottom"/>
              </w:tcPr>
            </w:tcPrChange>
          </w:tcPr>
          <w:p w14:paraId="24AED2E5" w14:textId="77777777" w:rsidR="008E4B87" w:rsidRPr="00FF6A71" w:rsidRDefault="008E4B87">
            <w:pPr>
              <w:keepNext/>
              <w:spacing w:before="0" w:after="0" w:line="240" w:lineRule="auto"/>
              <w:jc w:val="center"/>
              <w:rPr>
                <w:ins w:id="45686" w:author="pete jones" w:date="2022-01-04T11:19:00Z"/>
                <w:rFonts w:cstheme="minorHAnsi"/>
              </w:rPr>
              <w:pPrChange w:id="45687" w:author="pete jones" w:date="2022-01-04T11:23:00Z">
                <w:pPr>
                  <w:keepNext/>
                  <w:jc w:val="center"/>
                </w:pPr>
              </w:pPrChange>
            </w:pPr>
            <w:ins w:id="45688"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5689" w:author="pete jones" w:date="2022-01-04T11:31:00Z">
              <w:tcPr>
                <w:tcW w:w="692" w:type="dxa"/>
                <w:tcBorders>
                  <w:top w:val="nil"/>
                  <w:left w:val="nil"/>
                  <w:bottom w:val="nil"/>
                  <w:right w:val="nil"/>
                </w:tcBorders>
                <w:shd w:val="clear" w:color="auto" w:fill="auto"/>
                <w:noWrap/>
                <w:vAlign w:val="bottom"/>
              </w:tcPr>
            </w:tcPrChange>
          </w:tcPr>
          <w:p w14:paraId="61DD63B8" w14:textId="77777777" w:rsidR="008E4B87" w:rsidRPr="00FF6A71" w:rsidRDefault="008E4B87">
            <w:pPr>
              <w:keepNext/>
              <w:spacing w:before="0" w:after="0" w:line="240" w:lineRule="auto"/>
              <w:jc w:val="center"/>
              <w:rPr>
                <w:ins w:id="45690" w:author="pete jones" w:date="2022-01-04T11:19:00Z"/>
                <w:rFonts w:cstheme="minorHAnsi"/>
              </w:rPr>
              <w:pPrChange w:id="45691" w:author="pete jones" w:date="2022-01-04T11:23:00Z">
                <w:pPr>
                  <w:keepNext/>
                  <w:jc w:val="center"/>
                </w:pPr>
              </w:pPrChange>
            </w:pPr>
            <w:ins w:id="4569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693" w:author="pete jones" w:date="2022-01-04T11:31:00Z">
              <w:tcPr>
                <w:tcW w:w="692" w:type="dxa"/>
                <w:tcBorders>
                  <w:top w:val="nil"/>
                  <w:left w:val="nil"/>
                  <w:bottom w:val="nil"/>
                  <w:right w:val="nil"/>
                </w:tcBorders>
                <w:shd w:val="clear" w:color="auto" w:fill="auto"/>
                <w:noWrap/>
                <w:vAlign w:val="bottom"/>
              </w:tcPr>
            </w:tcPrChange>
          </w:tcPr>
          <w:p w14:paraId="05478375" w14:textId="77777777" w:rsidR="008E4B87" w:rsidRPr="00FF6A71" w:rsidRDefault="008E4B87">
            <w:pPr>
              <w:keepNext/>
              <w:spacing w:before="0" w:after="0" w:line="240" w:lineRule="auto"/>
              <w:jc w:val="center"/>
              <w:rPr>
                <w:ins w:id="45694" w:author="pete jones" w:date="2022-01-04T11:19:00Z"/>
                <w:rFonts w:cstheme="minorHAnsi"/>
              </w:rPr>
              <w:pPrChange w:id="45695" w:author="pete jones" w:date="2022-01-04T11:23:00Z">
                <w:pPr>
                  <w:keepNext/>
                  <w:jc w:val="center"/>
                </w:pPr>
              </w:pPrChange>
            </w:pPr>
            <w:ins w:id="45696" w:author="pete jones" w:date="2022-01-04T11:19:00Z">
              <w:r w:rsidRPr="00FF6A71">
                <w:rPr>
                  <w:rFonts w:ascii="Calibri" w:hAnsi="Calibri" w:cs="Calibri"/>
                  <w:color w:val="000000"/>
                  <w:sz w:val="22"/>
                  <w:szCs w:val="22"/>
                </w:rPr>
                <w:t>0</w:t>
              </w:r>
            </w:ins>
          </w:p>
        </w:tc>
      </w:tr>
    </w:tbl>
    <w:p w14:paraId="034C1899" w14:textId="77777777" w:rsidR="00120CAC" w:rsidRPr="00FF6A71" w:rsidRDefault="00120CAC" w:rsidP="008E4B87">
      <w:pPr>
        <w:keepNext/>
        <w:rPr>
          <w:ins w:id="45697" w:author="pete jones" w:date="2022-01-04T11:31:00Z"/>
          <w:rFonts w:cstheme="minorHAnsi"/>
        </w:rPr>
      </w:pPr>
    </w:p>
    <w:p w14:paraId="6F3D7C05" w14:textId="77777777" w:rsidR="00120CAC" w:rsidRPr="00FF6A71" w:rsidRDefault="00120CAC" w:rsidP="008E4B87">
      <w:pPr>
        <w:keepNext/>
        <w:rPr>
          <w:ins w:id="45698" w:author="pete jones" w:date="2022-01-04T11:31:00Z"/>
          <w:rFonts w:cstheme="minorHAnsi"/>
        </w:rPr>
      </w:pPr>
    </w:p>
    <w:p w14:paraId="0A14BBFF" w14:textId="6BD5CA52" w:rsidR="008E4B87" w:rsidRPr="00FF6A71" w:rsidRDefault="008E4B87" w:rsidP="008E4B87">
      <w:pPr>
        <w:keepNext/>
        <w:rPr>
          <w:ins w:id="45699" w:author="pete jones" w:date="2022-01-04T11:19:00Z"/>
          <w:rFonts w:cstheme="minorHAnsi"/>
        </w:rPr>
      </w:pPr>
      <w:ins w:id="45700" w:author="pete jones" w:date="2022-01-04T11:19:00Z">
        <w:r w:rsidRPr="00FF6A71">
          <w:rPr>
            <w:rFonts w:cstheme="minorHAnsi"/>
          </w:rPr>
          <w:lastRenderedPageBreak/>
          <w:t xml:space="preserve">Q2.27 Technical and vocational education and training can be a </w:t>
        </w:r>
      </w:ins>
      <w:ins w:id="45701" w:author="pete jones" w:date="2022-04-01T15:25:00Z">
        <w:r w:rsidR="009D7356">
          <w:rPr>
            <w:rFonts w:cstheme="minorHAnsi"/>
          </w:rPr>
          <w:t>crucial</w:t>
        </w:r>
      </w:ins>
      <w:ins w:id="45702" w:author="pete jones" w:date="2022-01-04T11:19:00Z">
        <w:r w:rsidRPr="00FF6A71">
          <w:rPr>
            <w:rFonts w:cstheme="minorHAnsi"/>
          </w:rPr>
          <w:t xml:space="preserve"> driver of economic growth</w:t>
        </w:r>
      </w:ins>
      <w:ins w:id="45703" w:author="pete jones" w:date="2022-04-01T14:24:00Z">
        <w:r w:rsidR="00580BEA">
          <w:rPr>
            <w:rFonts w:cstheme="minorHAnsi"/>
          </w:rPr>
          <w:t>. They</w:t>
        </w:r>
      </w:ins>
      <w:ins w:id="45704" w:author="pete jones" w:date="2022-01-04T11:19:00Z">
        <w:r w:rsidRPr="00FF6A71">
          <w:rPr>
            <w:rFonts w:cstheme="minorHAnsi"/>
          </w:rPr>
          <w:t xml:space="preserve"> can provide the skills required for jobs </w:t>
        </w:r>
      </w:ins>
      <w:ins w:id="45705" w:author="pete jones" w:date="2022-04-01T14:24:00Z">
        <w:r w:rsidR="00580BEA">
          <w:rPr>
            <w:rFonts w:cstheme="minorHAnsi"/>
          </w:rPr>
          <w:t>with</w:t>
        </w:r>
      </w:ins>
      <w:ins w:id="45706" w:author="pete jones" w:date="2022-01-04T11:19:00Z">
        <w:r w:rsidRPr="00FF6A71">
          <w:rPr>
            <w:rFonts w:cstheme="minorHAnsi"/>
          </w:rPr>
          <w:t xml:space="preserve"> real staying power in future labour market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707" w:author="pete jones" w:date="2022-01-04T11:31: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5708">
          <w:tblGrid>
            <w:gridCol w:w="814"/>
            <w:gridCol w:w="814"/>
            <w:gridCol w:w="814"/>
            <w:gridCol w:w="814"/>
            <w:gridCol w:w="692"/>
            <w:gridCol w:w="692"/>
            <w:gridCol w:w="692"/>
            <w:gridCol w:w="692"/>
          </w:tblGrid>
        </w:tblGridChange>
      </w:tblGrid>
      <w:tr w:rsidR="008E4B87" w:rsidRPr="00FF6A71" w14:paraId="73586BCD" w14:textId="77777777" w:rsidTr="00120CAC">
        <w:trPr>
          <w:trHeight w:val="300"/>
          <w:jc w:val="center"/>
          <w:ins w:id="45709" w:author="pete jones" w:date="2022-01-04T11:19:00Z"/>
          <w:trPrChange w:id="45710" w:author="pete jones" w:date="2022-01-04T11:31:00Z">
            <w:trPr>
              <w:trHeight w:val="300"/>
              <w:jc w:val="center"/>
            </w:trPr>
          </w:trPrChange>
        </w:trPr>
        <w:tc>
          <w:tcPr>
            <w:tcW w:w="814" w:type="dxa"/>
            <w:shd w:val="clear" w:color="auto" w:fill="E7E6E6" w:themeFill="background2"/>
            <w:vAlign w:val="center"/>
            <w:tcPrChange w:id="45711" w:author="pete jones" w:date="2022-01-04T11:31:00Z">
              <w:tcPr>
                <w:tcW w:w="814" w:type="dxa"/>
                <w:shd w:val="clear" w:color="auto" w:fill="E7E6E6" w:themeFill="background2"/>
                <w:vAlign w:val="center"/>
              </w:tcPr>
            </w:tcPrChange>
          </w:tcPr>
          <w:p w14:paraId="587CCE06" w14:textId="77777777" w:rsidR="008E4B87" w:rsidRPr="00FF6A71" w:rsidRDefault="008E4B87">
            <w:pPr>
              <w:keepNext/>
              <w:spacing w:before="0" w:after="0" w:line="240" w:lineRule="auto"/>
              <w:jc w:val="center"/>
              <w:rPr>
                <w:ins w:id="45712" w:author="pete jones" w:date="2022-01-04T11:19:00Z"/>
                <w:rFonts w:cstheme="minorHAnsi"/>
                <w:b/>
                <w:bCs/>
              </w:rPr>
              <w:pPrChange w:id="45713" w:author="pete jones" w:date="2022-01-04T11:23:00Z">
                <w:pPr>
                  <w:keepNext/>
                  <w:jc w:val="center"/>
                </w:pPr>
              </w:pPrChange>
            </w:pPr>
            <w:ins w:id="45714" w:author="pete jones" w:date="2022-01-04T11:19:00Z">
              <w:r w:rsidRPr="00FF6A71">
                <w:rPr>
                  <w:rFonts w:cstheme="minorHAnsi"/>
                  <w:b/>
                  <w:bCs/>
                </w:rPr>
                <w:t>scale</w:t>
              </w:r>
            </w:ins>
          </w:p>
        </w:tc>
        <w:tc>
          <w:tcPr>
            <w:tcW w:w="814" w:type="dxa"/>
            <w:shd w:val="clear" w:color="auto" w:fill="E7E6E6" w:themeFill="background2"/>
            <w:noWrap/>
            <w:vAlign w:val="center"/>
            <w:tcPrChange w:id="45715" w:author="pete jones" w:date="2022-01-04T11:31:00Z">
              <w:tcPr>
                <w:tcW w:w="814" w:type="dxa"/>
                <w:shd w:val="clear" w:color="auto" w:fill="E7E6E6" w:themeFill="background2"/>
                <w:noWrap/>
                <w:vAlign w:val="center"/>
              </w:tcPr>
            </w:tcPrChange>
          </w:tcPr>
          <w:p w14:paraId="46F89259" w14:textId="77777777" w:rsidR="008E4B87" w:rsidRPr="00FF6A71" w:rsidRDefault="008E4B87">
            <w:pPr>
              <w:keepNext/>
              <w:spacing w:before="0" w:after="0" w:line="240" w:lineRule="auto"/>
              <w:jc w:val="center"/>
              <w:rPr>
                <w:ins w:id="45716" w:author="pete jones" w:date="2022-01-04T11:19:00Z"/>
                <w:rFonts w:cstheme="minorHAnsi"/>
                <w:b/>
                <w:bCs/>
              </w:rPr>
              <w:pPrChange w:id="45717" w:author="pete jones" w:date="2022-01-04T11:23:00Z">
                <w:pPr>
                  <w:keepNext/>
                  <w:jc w:val="center"/>
                </w:pPr>
              </w:pPrChange>
            </w:pPr>
            <w:ins w:id="45718" w:author="pete jones" w:date="2022-01-04T11:19:00Z">
              <w:r w:rsidRPr="00FF6A71">
                <w:rPr>
                  <w:rFonts w:cstheme="minorHAnsi"/>
                  <w:b/>
                  <w:bCs/>
                </w:rPr>
                <w:t>1</w:t>
              </w:r>
            </w:ins>
          </w:p>
        </w:tc>
        <w:tc>
          <w:tcPr>
            <w:tcW w:w="814" w:type="dxa"/>
            <w:shd w:val="clear" w:color="auto" w:fill="E7E6E6" w:themeFill="background2"/>
            <w:noWrap/>
            <w:vAlign w:val="center"/>
            <w:tcPrChange w:id="45719" w:author="pete jones" w:date="2022-01-04T11:31:00Z">
              <w:tcPr>
                <w:tcW w:w="814" w:type="dxa"/>
                <w:shd w:val="clear" w:color="auto" w:fill="E7E6E6" w:themeFill="background2"/>
                <w:noWrap/>
                <w:vAlign w:val="center"/>
              </w:tcPr>
            </w:tcPrChange>
          </w:tcPr>
          <w:p w14:paraId="491335D3" w14:textId="77777777" w:rsidR="008E4B87" w:rsidRPr="00FF6A71" w:rsidRDefault="008E4B87">
            <w:pPr>
              <w:keepNext/>
              <w:spacing w:before="0" w:after="0" w:line="240" w:lineRule="auto"/>
              <w:jc w:val="center"/>
              <w:rPr>
                <w:ins w:id="45720" w:author="pete jones" w:date="2022-01-04T11:19:00Z"/>
                <w:rFonts w:cstheme="minorHAnsi"/>
                <w:b/>
                <w:bCs/>
              </w:rPr>
              <w:pPrChange w:id="45721" w:author="pete jones" w:date="2022-01-04T11:23:00Z">
                <w:pPr>
                  <w:keepNext/>
                  <w:jc w:val="center"/>
                </w:pPr>
              </w:pPrChange>
            </w:pPr>
            <w:ins w:id="45722" w:author="pete jones" w:date="2022-01-04T11:19:00Z">
              <w:r w:rsidRPr="00FF6A71">
                <w:rPr>
                  <w:rFonts w:cstheme="minorHAnsi"/>
                  <w:b/>
                  <w:bCs/>
                </w:rPr>
                <w:t>2</w:t>
              </w:r>
            </w:ins>
          </w:p>
        </w:tc>
        <w:tc>
          <w:tcPr>
            <w:tcW w:w="814" w:type="dxa"/>
            <w:shd w:val="clear" w:color="auto" w:fill="E7E6E6" w:themeFill="background2"/>
            <w:noWrap/>
            <w:vAlign w:val="center"/>
            <w:tcPrChange w:id="45723" w:author="pete jones" w:date="2022-01-04T11:31:00Z">
              <w:tcPr>
                <w:tcW w:w="814" w:type="dxa"/>
                <w:shd w:val="clear" w:color="auto" w:fill="E7E6E6" w:themeFill="background2"/>
                <w:noWrap/>
                <w:vAlign w:val="center"/>
              </w:tcPr>
            </w:tcPrChange>
          </w:tcPr>
          <w:p w14:paraId="0104C329" w14:textId="77777777" w:rsidR="008E4B87" w:rsidRPr="00FF6A71" w:rsidRDefault="008E4B87">
            <w:pPr>
              <w:keepNext/>
              <w:spacing w:before="0" w:after="0" w:line="240" w:lineRule="auto"/>
              <w:jc w:val="center"/>
              <w:rPr>
                <w:ins w:id="45724" w:author="pete jones" w:date="2022-01-04T11:19:00Z"/>
                <w:rFonts w:cstheme="minorHAnsi"/>
                <w:b/>
                <w:bCs/>
              </w:rPr>
              <w:pPrChange w:id="45725" w:author="pete jones" w:date="2022-01-04T11:23:00Z">
                <w:pPr>
                  <w:keepNext/>
                  <w:jc w:val="center"/>
                </w:pPr>
              </w:pPrChange>
            </w:pPr>
            <w:ins w:id="45726" w:author="pete jones" w:date="2022-01-04T11:19:00Z">
              <w:r w:rsidRPr="00FF6A71">
                <w:rPr>
                  <w:rFonts w:cstheme="minorHAnsi"/>
                  <w:b/>
                  <w:bCs/>
                </w:rPr>
                <w:t>3</w:t>
              </w:r>
            </w:ins>
          </w:p>
        </w:tc>
        <w:tc>
          <w:tcPr>
            <w:tcW w:w="692" w:type="dxa"/>
            <w:shd w:val="clear" w:color="auto" w:fill="E7E6E6" w:themeFill="background2"/>
            <w:noWrap/>
            <w:vAlign w:val="center"/>
            <w:tcPrChange w:id="45727" w:author="pete jones" w:date="2022-01-04T11:31:00Z">
              <w:tcPr>
                <w:tcW w:w="692" w:type="dxa"/>
                <w:shd w:val="clear" w:color="auto" w:fill="E7E6E6" w:themeFill="background2"/>
                <w:noWrap/>
                <w:vAlign w:val="center"/>
              </w:tcPr>
            </w:tcPrChange>
          </w:tcPr>
          <w:p w14:paraId="2EBFB7C3" w14:textId="77777777" w:rsidR="008E4B87" w:rsidRPr="00FF6A71" w:rsidRDefault="008E4B87">
            <w:pPr>
              <w:keepNext/>
              <w:spacing w:before="0" w:after="0" w:line="240" w:lineRule="auto"/>
              <w:jc w:val="center"/>
              <w:rPr>
                <w:ins w:id="45728" w:author="pete jones" w:date="2022-01-04T11:19:00Z"/>
                <w:rFonts w:cstheme="minorHAnsi"/>
                <w:b/>
                <w:bCs/>
              </w:rPr>
              <w:pPrChange w:id="45729" w:author="pete jones" w:date="2022-01-04T11:23:00Z">
                <w:pPr>
                  <w:keepNext/>
                  <w:jc w:val="center"/>
                </w:pPr>
              </w:pPrChange>
            </w:pPr>
            <w:ins w:id="45730" w:author="pete jones" w:date="2022-01-04T11:19:00Z">
              <w:r w:rsidRPr="00FF6A71">
                <w:rPr>
                  <w:rFonts w:cstheme="minorHAnsi"/>
                  <w:b/>
                  <w:bCs/>
                </w:rPr>
                <w:t>4</w:t>
              </w:r>
            </w:ins>
          </w:p>
        </w:tc>
        <w:tc>
          <w:tcPr>
            <w:tcW w:w="692" w:type="dxa"/>
            <w:shd w:val="clear" w:color="auto" w:fill="E7E6E6" w:themeFill="background2"/>
            <w:noWrap/>
            <w:vAlign w:val="center"/>
            <w:tcPrChange w:id="45731" w:author="pete jones" w:date="2022-01-04T11:31:00Z">
              <w:tcPr>
                <w:tcW w:w="692" w:type="dxa"/>
                <w:shd w:val="clear" w:color="auto" w:fill="E7E6E6" w:themeFill="background2"/>
                <w:noWrap/>
                <w:vAlign w:val="center"/>
              </w:tcPr>
            </w:tcPrChange>
          </w:tcPr>
          <w:p w14:paraId="0BF992B4" w14:textId="77777777" w:rsidR="008E4B87" w:rsidRPr="00FF6A71" w:rsidRDefault="008E4B87">
            <w:pPr>
              <w:keepNext/>
              <w:spacing w:before="0" w:after="0" w:line="240" w:lineRule="auto"/>
              <w:jc w:val="center"/>
              <w:rPr>
                <w:ins w:id="45732" w:author="pete jones" w:date="2022-01-04T11:19:00Z"/>
                <w:rFonts w:cstheme="minorHAnsi"/>
                <w:b/>
                <w:bCs/>
              </w:rPr>
              <w:pPrChange w:id="45733" w:author="pete jones" w:date="2022-01-04T11:23:00Z">
                <w:pPr>
                  <w:keepNext/>
                  <w:jc w:val="center"/>
                </w:pPr>
              </w:pPrChange>
            </w:pPr>
            <w:ins w:id="45734" w:author="pete jones" w:date="2022-01-04T11:19:00Z">
              <w:r w:rsidRPr="00FF6A71">
                <w:rPr>
                  <w:rFonts w:cstheme="minorHAnsi"/>
                  <w:b/>
                  <w:bCs/>
                </w:rPr>
                <w:t>5</w:t>
              </w:r>
            </w:ins>
          </w:p>
        </w:tc>
        <w:tc>
          <w:tcPr>
            <w:tcW w:w="692" w:type="dxa"/>
            <w:shd w:val="clear" w:color="auto" w:fill="E7E6E6" w:themeFill="background2"/>
            <w:noWrap/>
            <w:vAlign w:val="center"/>
            <w:tcPrChange w:id="45735" w:author="pete jones" w:date="2022-01-04T11:31:00Z">
              <w:tcPr>
                <w:tcW w:w="692" w:type="dxa"/>
                <w:shd w:val="clear" w:color="auto" w:fill="E7E6E6" w:themeFill="background2"/>
                <w:noWrap/>
                <w:vAlign w:val="center"/>
              </w:tcPr>
            </w:tcPrChange>
          </w:tcPr>
          <w:p w14:paraId="007DC0B9" w14:textId="77777777" w:rsidR="008E4B87" w:rsidRPr="00FF6A71" w:rsidRDefault="008E4B87">
            <w:pPr>
              <w:keepNext/>
              <w:spacing w:before="0" w:after="0" w:line="240" w:lineRule="auto"/>
              <w:jc w:val="center"/>
              <w:rPr>
                <w:ins w:id="45736" w:author="pete jones" w:date="2022-01-04T11:19:00Z"/>
                <w:rFonts w:cstheme="minorHAnsi"/>
                <w:b/>
                <w:bCs/>
              </w:rPr>
              <w:pPrChange w:id="45737" w:author="pete jones" w:date="2022-01-04T11:23:00Z">
                <w:pPr>
                  <w:keepNext/>
                  <w:jc w:val="center"/>
                </w:pPr>
              </w:pPrChange>
            </w:pPr>
            <w:ins w:id="45738" w:author="pete jones" w:date="2022-01-04T11:19:00Z">
              <w:r w:rsidRPr="00FF6A71">
                <w:rPr>
                  <w:rFonts w:cstheme="minorHAnsi"/>
                  <w:b/>
                  <w:bCs/>
                </w:rPr>
                <w:t>6</w:t>
              </w:r>
            </w:ins>
          </w:p>
        </w:tc>
        <w:tc>
          <w:tcPr>
            <w:tcW w:w="692" w:type="dxa"/>
            <w:shd w:val="clear" w:color="auto" w:fill="E7E6E6" w:themeFill="background2"/>
            <w:noWrap/>
            <w:vAlign w:val="center"/>
            <w:tcPrChange w:id="45739" w:author="pete jones" w:date="2022-01-04T11:31:00Z">
              <w:tcPr>
                <w:tcW w:w="692" w:type="dxa"/>
                <w:shd w:val="clear" w:color="auto" w:fill="E7E6E6" w:themeFill="background2"/>
                <w:noWrap/>
                <w:vAlign w:val="center"/>
              </w:tcPr>
            </w:tcPrChange>
          </w:tcPr>
          <w:p w14:paraId="73573350" w14:textId="77777777" w:rsidR="008E4B87" w:rsidRPr="00FF6A71" w:rsidRDefault="008E4B87">
            <w:pPr>
              <w:keepNext/>
              <w:spacing w:before="0" w:after="0" w:line="240" w:lineRule="auto"/>
              <w:jc w:val="center"/>
              <w:rPr>
                <w:ins w:id="45740" w:author="pete jones" w:date="2022-01-04T11:19:00Z"/>
                <w:rFonts w:cstheme="minorHAnsi"/>
                <w:b/>
                <w:bCs/>
              </w:rPr>
              <w:pPrChange w:id="45741" w:author="pete jones" w:date="2022-01-04T11:23:00Z">
                <w:pPr>
                  <w:keepNext/>
                  <w:jc w:val="center"/>
                </w:pPr>
              </w:pPrChange>
            </w:pPr>
            <w:ins w:id="45742" w:author="pete jones" w:date="2022-01-04T11:19:00Z">
              <w:r w:rsidRPr="00FF6A71">
                <w:rPr>
                  <w:rFonts w:cstheme="minorHAnsi"/>
                  <w:b/>
                  <w:bCs/>
                </w:rPr>
                <w:t>7</w:t>
              </w:r>
            </w:ins>
          </w:p>
        </w:tc>
      </w:tr>
      <w:tr w:rsidR="008E4B87" w:rsidRPr="00FF6A71" w14:paraId="6E00E16F" w14:textId="77777777" w:rsidTr="00120CAC">
        <w:trPr>
          <w:trHeight w:val="300"/>
          <w:jc w:val="center"/>
          <w:ins w:id="45743" w:author="pete jones" w:date="2022-01-04T11:19:00Z"/>
          <w:trPrChange w:id="45744" w:author="pete jones" w:date="2022-01-04T11:31:00Z">
            <w:trPr>
              <w:trHeight w:val="300"/>
              <w:jc w:val="center"/>
            </w:trPr>
          </w:trPrChange>
        </w:trPr>
        <w:tc>
          <w:tcPr>
            <w:tcW w:w="814" w:type="dxa"/>
            <w:vAlign w:val="center"/>
            <w:tcPrChange w:id="45745" w:author="pete jones" w:date="2022-01-04T11:31:00Z">
              <w:tcPr>
                <w:tcW w:w="814" w:type="dxa"/>
                <w:vAlign w:val="center"/>
              </w:tcPr>
            </w:tcPrChange>
          </w:tcPr>
          <w:p w14:paraId="222C7C1A" w14:textId="77777777" w:rsidR="008E4B87" w:rsidRPr="00FF6A71" w:rsidRDefault="008E4B87">
            <w:pPr>
              <w:keepNext/>
              <w:spacing w:before="0" w:after="0" w:line="240" w:lineRule="auto"/>
              <w:jc w:val="center"/>
              <w:rPr>
                <w:ins w:id="45746" w:author="pete jones" w:date="2022-01-04T11:19:00Z"/>
                <w:rFonts w:cstheme="minorHAnsi"/>
                <w:b/>
                <w:bCs/>
              </w:rPr>
              <w:pPrChange w:id="45747" w:author="pete jones" w:date="2022-01-04T11:23:00Z">
                <w:pPr>
                  <w:keepNext/>
                  <w:jc w:val="center"/>
                </w:pPr>
              </w:pPrChange>
            </w:pPr>
            <w:ins w:id="45748" w:author="pete jones" w:date="2022-01-04T11:19:00Z">
              <w:r w:rsidRPr="00FF6A71">
                <w:rPr>
                  <w:rFonts w:cstheme="minorHAnsi"/>
                  <w:b/>
                  <w:bCs/>
                </w:rPr>
                <w:t>%</w:t>
              </w:r>
            </w:ins>
          </w:p>
        </w:tc>
        <w:tc>
          <w:tcPr>
            <w:tcW w:w="814" w:type="dxa"/>
            <w:shd w:val="clear" w:color="auto" w:fill="auto"/>
            <w:noWrap/>
            <w:vAlign w:val="bottom"/>
            <w:tcPrChange w:id="45749" w:author="pete jones" w:date="2022-01-04T11:31:00Z">
              <w:tcPr>
                <w:tcW w:w="814" w:type="dxa"/>
                <w:tcBorders>
                  <w:top w:val="nil"/>
                  <w:left w:val="nil"/>
                  <w:bottom w:val="nil"/>
                  <w:right w:val="nil"/>
                </w:tcBorders>
                <w:shd w:val="clear" w:color="auto" w:fill="auto"/>
                <w:noWrap/>
                <w:vAlign w:val="bottom"/>
              </w:tcPr>
            </w:tcPrChange>
          </w:tcPr>
          <w:p w14:paraId="1FA1C930" w14:textId="77777777" w:rsidR="008E4B87" w:rsidRPr="00FF6A71" w:rsidRDefault="008E4B87">
            <w:pPr>
              <w:keepNext/>
              <w:spacing w:before="0" w:after="0" w:line="240" w:lineRule="auto"/>
              <w:jc w:val="center"/>
              <w:rPr>
                <w:ins w:id="45750" w:author="pete jones" w:date="2022-01-04T11:19:00Z"/>
                <w:rFonts w:cstheme="minorHAnsi"/>
              </w:rPr>
              <w:pPrChange w:id="45751" w:author="pete jones" w:date="2022-01-04T11:23:00Z">
                <w:pPr>
                  <w:keepNext/>
                  <w:jc w:val="center"/>
                </w:pPr>
              </w:pPrChange>
            </w:pPr>
            <w:ins w:id="45752" w:author="pete jones" w:date="2022-01-04T11:19:00Z">
              <w:r w:rsidRPr="00FF6A71">
                <w:rPr>
                  <w:rFonts w:ascii="Calibri" w:hAnsi="Calibri" w:cs="Calibri"/>
                  <w:color w:val="000000"/>
                  <w:sz w:val="22"/>
                  <w:szCs w:val="22"/>
                </w:rPr>
                <w:t>43%</w:t>
              </w:r>
            </w:ins>
          </w:p>
        </w:tc>
        <w:tc>
          <w:tcPr>
            <w:tcW w:w="814" w:type="dxa"/>
            <w:shd w:val="clear" w:color="auto" w:fill="auto"/>
            <w:noWrap/>
            <w:vAlign w:val="bottom"/>
            <w:tcPrChange w:id="45753" w:author="pete jones" w:date="2022-01-04T11:31:00Z">
              <w:tcPr>
                <w:tcW w:w="814" w:type="dxa"/>
                <w:tcBorders>
                  <w:top w:val="nil"/>
                  <w:left w:val="nil"/>
                  <w:bottom w:val="nil"/>
                  <w:right w:val="nil"/>
                </w:tcBorders>
                <w:shd w:val="clear" w:color="auto" w:fill="auto"/>
                <w:noWrap/>
                <w:vAlign w:val="bottom"/>
              </w:tcPr>
            </w:tcPrChange>
          </w:tcPr>
          <w:p w14:paraId="1CB004D1" w14:textId="77777777" w:rsidR="008E4B87" w:rsidRPr="00FF6A71" w:rsidRDefault="008E4B87">
            <w:pPr>
              <w:keepNext/>
              <w:spacing w:before="0" w:after="0" w:line="240" w:lineRule="auto"/>
              <w:jc w:val="center"/>
              <w:rPr>
                <w:ins w:id="45754" w:author="pete jones" w:date="2022-01-04T11:19:00Z"/>
                <w:rFonts w:cstheme="minorHAnsi"/>
              </w:rPr>
              <w:pPrChange w:id="45755" w:author="pete jones" w:date="2022-01-04T11:23:00Z">
                <w:pPr>
                  <w:keepNext/>
                  <w:jc w:val="center"/>
                </w:pPr>
              </w:pPrChange>
            </w:pPr>
            <w:ins w:id="45756" w:author="pete jones" w:date="2022-01-04T11:19:00Z">
              <w:r w:rsidRPr="00FF6A71">
                <w:rPr>
                  <w:rFonts w:ascii="Calibri" w:hAnsi="Calibri" w:cs="Calibri"/>
                  <w:color w:val="000000"/>
                  <w:sz w:val="22"/>
                  <w:szCs w:val="22"/>
                </w:rPr>
                <w:t>36%</w:t>
              </w:r>
            </w:ins>
          </w:p>
        </w:tc>
        <w:tc>
          <w:tcPr>
            <w:tcW w:w="814" w:type="dxa"/>
            <w:shd w:val="clear" w:color="auto" w:fill="auto"/>
            <w:noWrap/>
            <w:vAlign w:val="bottom"/>
            <w:tcPrChange w:id="45757" w:author="pete jones" w:date="2022-01-04T11:31:00Z">
              <w:tcPr>
                <w:tcW w:w="814" w:type="dxa"/>
                <w:tcBorders>
                  <w:top w:val="nil"/>
                  <w:left w:val="nil"/>
                  <w:bottom w:val="nil"/>
                  <w:right w:val="nil"/>
                </w:tcBorders>
                <w:shd w:val="clear" w:color="auto" w:fill="auto"/>
                <w:noWrap/>
                <w:vAlign w:val="bottom"/>
              </w:tcPr>
            </w:tcPrChange>
          </w:tcPr>
          <w:p w14:paraId="27B57941" w14:textId="77777777" w:rsidR="008E4B87" w:rsidRPr="00FF6A71" w:rsidRDefault="008E4B87">
            <w:pPr>
              <w:keepNext/>
              <w:spacing w:before="0" w:after="0" w:line="240" w:lineRule="auto"/>
              <w:jc w:val="center"/>
              <w:rPr>
                <w:ins w:id="45758" w:author="pete jones" w:date="2022-01-04T11:19:00Z"/>
                <w:rFonts w:cstheme="minorHAnsi"/>
              </w:rPr>
              <w:pPrChange w:id="45759" w:author="pete jones" w:date="2022-01-04T11:23:00Z">
                <w:pPr>
                  <w:keepNext/>
                  <w:jc w:val="center"/>
                </w:pPr>
              </w:pPrChange>
            </w:pPr>
            <w:ins w:id="45760" w:author="pete jones" w:date="2022-01-04T11:19:00Z">
              <w:r w:rsidRPr="00FF6A71">
                <w:rPr>
                  <w:rFonts w:ascii="Calibri" w:hAnsi="Calibri" w:cs="Calibri"/>
                  <w:color w:val="000000"/>
                  <w:sz w:val="22"/>
                  <w:szCs w:val="22"/>
                </w:rPr>
                <w:t>14%</w:t>
              </w:r>
            </w:ins>
          </w:p>
        </w:tc>
        <w:tc>
          <w:tcPr>
            <w:tcW w:w="692" w:type="dxa"/>
            <w:shd w:val="clear" w:color="auto" w:fill="auto"/>
            <w:noWrap/>
            <w:vAlign w:val="bottom"/>
            <w:tcPrChange w:id="45761" w:author="pete jones" w:date="2022-01-04T11:31:00Z">
              <w:tcPr>
                <w:tcW w:w="692" w:type="dxa"/>
                <w:tcBorders>
                  <w:top w:val="nil"/>
                  <w:left w:val="nil"/>
                  <w:bottom w:val="nil"/>
                  <w:right w:val="nil"/>
                </w:tcBorders>
                <w:shd w:val="clear" w:color="auto" w:fill="auto"/>
                <w:noWrap/>
                <w:vAlign w:val="bottom"/>
              </w:tcPr>
            </w:tcPrChange>
          </w:tcPr>
          <w:p w14:paraId="77F97658" w14:textId="77777777" w:rsidR="008E4B87" w:rsidRPr="00FF6A71" w:rsidRDefault="008E4B87">
            <w:pPr>
              <w:keepNext/>
              <w:spacing w:before="0" w:after="0" w:line="240" w:lineRule="auto"/>
              <w:jc w:val="center"/>
              <w:rPr>
                <w:ins w:id="45762" w:author="pete jones" w:date="2022-01-04T11:19:00Z"/>
                <w:rFonts w:cstheme="minorHAnsi"/>
              </w:rPr>
              <w:pPrChange w:id="45763" w:author="pete jones" w:date="2022-01-04T11:23:00Z">
                <w:pPr>
                  <w:keepNext/>
                  <w:jc w:val="center"/>
                </w:pPr>
              </w:pPrChange>
            </w:pPr>
            <w:ins w:id="45764"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5765" w:author="pete jones" w:date="2022-01-04T11:31:00Z">
              <w:tcPr>
                <w:tcW w:w="692" w:type="dxa"/>
                <w:tcBorders>
                  <w:top w:val="nil"/>
                  <w:left w:val="nil"/>
                  <w:bottom w:val="nil"/>
                  <w:right w:val="nil"/>
                </w:tcBorders>
                <w:shd w:val="clear" w:color="auto" w:fill="auto"/>
                <w:noWrap/>
                <w:vAlign w:val="bottom"/>
              </w:tcPr>
            </w:tcPrChange>
          </w:tcPr>
          <w:p w14:paraId="383E15F7" w14:textId="77777777" w:rsidR="008E4B87" w:rsidRPr="00FF6A71" w:rsidRDefault="008E4B87">
            <w:pPr>
              <w:keepNext/>
              <w:spacing w:before="0" w:after="0" w:line="240" w:lineRule="auto"/>
              <w:jc w:val="center"/>
              <w:rPr>
                <w:ins w:id="45766" w:author="pete jones" w:date="2022-01-04T11:19:00Z"/>
                <w:rFonts w:cstheme="minorHAnsi"/>
              </w:rPr>
              <w:pPrChange w:id="45767" w:author="pete jones" w:date="2022-01-04T11:23:00Z">
                <w:pPr>
                  <w:keepNext/>
                  <w:jc w:val="center"/>
                </w:pPr>
              </w:pPrChange>
            </w:pPr>
            <w:ins w:id="4576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769" w:author="pete jones" w:date="2022-01-04T11:31:00Z">
              <w:tcPr>
                <w:tcW w:w="692" w:type="dxa"/>
                <w:tcBorders>
                  <w:top w:val="nil"/>
                  <w:left w:val="nil"/>
                  <w:bottom w:val="nil"/>
                  <w:right w:val="nil"/>
                </w:tcBorders>
                <w:shd w:val="clear" w:color="auto" w:fill="auto"/>
                <w:noWrap/>
                <w:vAlign w:val="bottom"/>
              </w:tcPr>
            </w:tcPrChange>
          </w:tcPr>
          <w:p w14:paraId="40DD7248" w14:textId="77777777" w:rsidR="008E4B87" w:rsidRPr="00FF6A71" w:rsidRDefault="008E4B87">
            <w:pPr>
              <w:keepNext/>
              <w:spacing w:before="0" w:after="0" w:line="240" w:lineRule="auto"/>
              <w:jc w:val="center"/>
              <w:rPr>
                <w:ins w:id="45770" w:author="pete jones" w:date="2022-01-04T11:19:00Z"/>
                <w:rFonts w:cstheme="minorHAnsi"/>
              </w:rPr>
              <w:pPrChange w:id="45771" w:author="pete jones" w:date="2022-01-04T11:23:00Z">
                <w:pPr>
                  <w:keepNext/>
                  <w:jc w:val="center"/>
                </w:pPr>
              </w:pPrChange>
            </w:pPr>
            <w:ins w:id="4577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773" w:author="pete jones" w:date="2022-01-04T11:31:00Z">
              <w:tcPr>
                <w:tcW w:w="692" w:type="dxa"/>
                <w:tcBorders>
                  <w:top w:val="nil"/>
                  <w:left w:val="nil"/>
                  <w:bottom w:val="nil"/>
                  <w:right w:val="nil"/>
                </w:tcBorders>
                <w:shd w:val="clear" w:color="auto" w:fill="auto"/>
                <w:noWrap/>
                <w:vAlign w:val="bottom"/>
              </w:tcPr>
            </w:tcPrChange>
          </w:tcPr>
          <w:p w14:paraId="0A760DED" w14:textId="77777777" w:rsidR="008E4B87" w:rsidRPr="00FF6A71" w:rsidRDefault="008E4B87">
            <w:pPr>
              <w:keepNext/>
              <w:spacing w:before="0" w:after="0" w:line="240" w:lineRule="auto"/>
              <w:jc w:val="center"/>
              <w:rPr>
                <w:ins w:id="45774" w:author="pete jones" w:date="2022-01-04T11:19:00Z"/>
                <w:rFonts w:cstheme="minorHAnsi"/>
              </w:rPr>
              <w:pPrChange w:id="45775" w:author="pete jones" w:date="2022-01-04T11:23:00Z">
                <w:pPr>
                  <w:keepNext/>
                  <w:jc w:val="center"/>
                </w:pPr>
              </w:pPrChange>
            </w:pPr>
            <w:ins w:id="45776" w:author="pete jones" w:date="2022-01-04T11:19:00Z">
              <w:r w:rsidRPr="00FF6A71">
                <w:rPr>
                  <w:rFonts w:ascii="Calibri" w:hAnsi="Calibri" w:cs="Calibri"/>
                  <w:color w:val="000000"/>
                  <w:sz w:val="22"/>
                  <w:szCs w:val="22"/>
                </w:rPr>
                <w:t>0%</w:t>
              </w:r>
            </w:ins>
          </w:p>
        </w:tc>
      </w:tr>
      <w:tr w:rsidR="008E4B87" w:rsidRPr="00FF6A71" w14:paraId="278CBC6C" w14:textId="77777777" w:rsidTr="00120CAC">
        <w:trPr>
          <w:trHeight w:val="300"/>
          <w:jc w:val="center"/>
          <w:ins w:id="45777" w:author="pete jones" w:date="2022-01-04T11:19:00Z"/>
          <w:trPrChange w:id="45778" w:author="pete jones" w:date="2022-01-04T11:31:00Z">
            <w:trPr>
              <w:trHeight w:val="300"/>
              <w:jc w:val="center"/>
            </w:trPr>
          </w:trPrChange>
        </w:trPr>
        <w:tc>
          <w:tcPr>
            <w:tcW w:w="814" w:type="dxa"/>
            <w:vAlign w:val="center"/>
            <w:tcPrChange w:id="45779" w:author="pete jones" w:date="2022-01-04T11:31:00Z">
              <w:tcPr>
                <w:tcW w:w="814" w:type="dxa"/>
                <w:vAlign w:val="center"/>
              </w:tcPr>
            </w:tcPrChange>
          </w:tcPr>
          <w:p w14:paraId="32D56333" w14:textId="77777777" w:rsidR="008E4B87" w:rsidRPr="00FF6A71" w:rsidRDefault="008E4B87">
            <w:pPr>
              <w:keepNext/>
              <w:spacing w:before="0" w:after="0" w:line="240" w:lineRule="auto"/>
              <w:jc w:val="center"/>
              <w:rPr>
                <w:ins w:id="45780" w:author="pete jones" w:date="2022-01-04T11:19:00Z"/>
                <w:rFonts w:cstheme="minorHAnsi"/>
                <w:b/>
                <w:bCs/>
              </w:rPr>
              <w:pPrChange w:id="45781" w:author="pete jones" w:date="2022-01-04T11:23:00Z">
                <w:pPr>
                  <w:keepNext/>
                  <w:jc w:val="center"/>
                </w:pPr>
              </w:pPrChange>
            </w:pPr>
            <w:ins w:id="45782" w:author="pete jones" w:date="2022-01-04T11:19:00Z">
              <w:r w:rsidRPr="00FF6A71">
                <w:rPr>
                  <w:rFonts w:cstheme="minorHAnsi"/>
                  <w:b/>
                  <w:bCs/>
                </w:rPr>
                <w:t>Count</w:t>
              </w:r>
            </w:ins>
          </w:p>
        </w:tc>
        <w:tc>
          <w:tcPr>
            <w:tcW w:w="814" w:type="dxa"/>
            <w:shd w:val="clear" w:color="auto" w:fill="auto"/>
            <w:noWrap/>
            <w:vAlign w:val="bottom"/>
            <w:tcPrChange w:id="45783" w:author="pete jones" w:date="2022-01-04T11:31:00Z">
              <w:tcPr>
                <w:tcW w:w="814" w:type="dxa"/>
                <w:tcBorders>
                  <w:top w:val="nil"/>
                  <w:left w:val="nil"/>
                  <w:bottom w:val="nil"/>
                  <w:right w:val="nil"/>
                </w:tcBorders>
                <w:shd w:val="clear" w:color="auto" w:fill="auto"/>
                <w:noWrap/>
                <w:vAlign w:val="bottom"/>
              </w:tcPr>
            </w:tcPrChange>
          </w:tcPr>
          <w:p w14:paraId="3F4B6961" w14:textId="77777777" w:rsidR="008E4B87" w:rsidRPr="00FF6A71" w:rsidRDefault="008E4B87">
            <w:pPr>
              <w:keepNext/>
              <w:spacing w:before="0" w:after="0" w:line="240" w:lineRule="auto"/>
              <w:jc w:val="center"/>
              <w:rPr>
                <w:ins w:id="45784" w:author="pete jones" w:date="2022-01-04T11:19:00Z"/>
                <w:rFonts w:cstheme="minorHAnsi"/>
              </w:rPr>
              <w:pPrChange w:id="45785" w:author="pete jones" w:date="2022-01-04T11:23:00Z">
                <w:pPr>
                  <w:keepNext/>
                  <w:jc w:val="center"/>
                </w:pPr>
              </w:pPrChange>
            </w:pPr>
            <w:ins w:id="45786"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45787" w:author="pete jones" w:date="2022-01-04T11:31:00Z">
              <w:tcPr>
                <w:tcW w:w="814" w:type="dxa"/>
                <w:tcBorders>
                  <w:top w:val="nil"/>
                  <w:left w:val="nil"/>
                  <w:bottom w:val="nil"/>
                  <w:right w:val="nil"/>
                </w:tcBorders>
                <w:shd w:val="clear" w:color="auto" w:fill="auto"/>
                <w:noWrap/>
                <w:vAlign w:val="bottom"/>
              </w:tcPr>
            </w:tcPrChange>
          </w:tcPr>
          <w:p w14:paraId="4B167D83" w14:textId="77777777" w:rsidR="008E4B87" w:rsidRPr="00FF6A71" w:rsidRDefault="008E4B87">
            <w:pPr>
              <w:keepNext/>
              <w:spacing w:before="0" w:after="0" w:line="240" w:lineRule="auto"/>
              <w:jc w:val="center"/>
              <w:rPr>
                <w:ins w:id="45788" w:author="pete jones" w:date="2022-01-04T11:19:00Z"/>
                <w:rFonts w:cstheme="minorHAnsi"/>
              </w:rPr>
              <w:pPrChange w:id="45789" w:author="pete jones" w:date="2022-01-04T11:23:00Z">
                <w:pPr>
                  <w:keepNext/>
                  <w:jc w:val="center"/>
                </w:pPr>
              </w:pPrChange>
            </w:pPr>
            <w:ins w:id="45790" w:author="pete jones" w:date="2022-01-04T11:19:00Z">
              <w:r w:rsidRPr="00FF6A71">
                <w:rPr>
                  <w:rFonts w:ascii="Calibri" w:hAnsi="Calibri" w:cs="Calibri"/>
                  <w:color w:val="000000"/>
                  <w:sz w:val="22"/>
                  <w:szCs w:val="22"/>
                </w:rPr>
                <w:t>10</w:t>
              </w:r>
            </w:ins>
          </w:p>
        </w:tc>
        <w:tc>
          <w:tcPr>
            <w:tcW w:w="814" w:type="dxa"/>
            <w:shd w:val="clear" w:color="auto" w:fill="auto"/>
            <w:noWrap/>
            <w:vAlign w:val="bottom"/>
            <w:tcPrChange w:id="45791" w:author="pete jones" w:date="2022-01-04T11:31:00Z">
              <w:tcPr>
                <w:tcW w:w="814" w:type="dxa"/>
                <w:tcBorders>
                  <w:top w:val="nil"/>
                  <w:left w:val="nil"/>
                  <w:bottom w:val="nil"/>
                  <w:right w:val="nil"/>
                </w:tcBorders>
                <w:shd w:val="clear" w:color="auto" w:fill="auto"/>
                <w:noWrap/>
                <w:vAlign w:val="bottom"/>
              </w:tcPr>
            </w:tcPrChange>
          </w:tcPr>
          <w:p w14:paraId="38D9EB2C" w14:textId="77777777" w:rsidR="008E4B87" w:rsidRPr="00FF6A71" w:rsidRDefault="008E4B87">
            <w:pPr>
              <w:keepNext/>
              <w:spacing w:before="0" w:after="0" w:line="240" w:lineRule="auto"/>
              <w:jc w:val="center"/>
              <w:rPr>
                <w:ins w:id="45792" w:author="pete jones" w:date="2022-01-04T11:19:00Z"/>
                <w:rFonts w:cstheme="minorHAnsi"/>
              </w:rPr>
              <w:pPrChange w:id="45793" w:author="pete jones" w:date="2022-01-04T11:23:00Z">
                <w:pPr>
                  <w:keepNext/>
                  <w:jc w:val="center"/>
                </w:pPr>
              </w:pPrChange>
            </w:pPr>
            <w:ins w:id="45794"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5795" w:author="pete jones" w:date="2022-01-04T11:31:00Z">
              <w:tcPr>
                <w:tcW w:w="692" w:type="dxa"/>
                <w:tcBorders>
                  <w:top w:val="nil"/>
                  <w:left w:val="nil"/>
                  <w:bottom w:val="nil"/>
                  <w:right w:val="nil"/>
                </w:tcBorders>
                <w:shd w:val="clear" w:color="auto" w:fill="auto"/>
                <w:noWrap/>
                <w:vAlign w:val="bottom"/>
              </w:tcPr>
            </w:tcPrChange>
          </w:tcPr>
          <w:p w14:paraId="1B1FD5FF" w14:textId="77777777" w:rsidR="008E4B87" w:rsidRPr="00FF6A71" w:rsidRDefault="008E4B87">
            <w:pPr>
              <w:keepNext/>
              <w:spacing w:before="0" w:after="0" w:line="240" w:lineRule="auto"/>
              <w:jc w:val="center"/>
              <w:rPr>
                <w:ins w:id="45796" w:author="pete jones" w:date="2022-01-04T11:19:00Z"/>
                <w:rFonts w:cstheme="minorHAnsi"/>
              </w:rPr>
              <w:pPrChange w:id="45797" w:author="pete jones" w:date="2022-01-04T11:23:00Z">
                <w:pPr>
                  <w:keepNext/>
                  <w:jc w:val="center"/>
                </w:pPr>
              </w:pPrChange>
            </w:pPr>
            <w:ins w:id="45798"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5799" w:author="pete jones" w:date="2022-01-04T11:31:00Z">
              <w:tcPr>
                <w:tcW w:w="692" w:type="dxa"/>
                <w:tcBorders>
                  <w:top w:val="nil"/>
                  <w:left w:val="nil"/>
                  <w:bottom w:val="nil"/>
                  <w:right w:val="nil"/>
                </w:tcBorders>
                <w:shd w:val="clear" w:color="auto" w:fill="auto"/>
                <w:noWrap/>
                <w:vAlign w:val="bottom"/>
              </w:tcPr>
            </w:tcPrChange>
          </w:tcPr>
          <w:p w14:paraId="2F615767" w14:textId="77777777" w:rsidR="008E4B87" w:rsidRPr="00FF6A71" w:rsidRDefault="008E4B87">
            <w:pPr>
              <w:keepNext/>
              <w:spacing w:before="0" w:after="0" w:line="240" w:lineRule="auto"/>
              <w:jc w:val="center"/>
              <w:rPr>
                <w:ins w:id="45800" w:author="pete jones" w:date="2022-01-04T11:19:00Z"/>
                <w:rFonts w:cstheme="minorHAnsi"/>
              </w:rPr>
              <w:pPrChange w:id="45801" w:author="pete jones" w:date="2022-01-04T11:23:00Z">
                <w:pPr>
                  <w:keepNext/>
                  <w:jc w:val="center"/>
                </w:pPr>
              </w:pPrChange>
            </w:pPr>
            <w:ins w:id="4580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803" w:author="pete jones" w:date="2022-01-04T11:31:00Z">
              <w:tcPr>
                <w:tcW w:w="692" w:type="dxa"/>
                <w:tcBorders>
                  <w:top w:val="nil"/>
                  <w:left w:val="nil"/>
                  <w:bottom w:val="nil"/>
                  <w:right w:val="nil"/>
                </w:tcBorders>
                <w:shd w:val="clear" w:color="auto" w:fill="auto"/>
                <w:noWrap/>
                <w:vAlign w:val="bottom"/>
              </w:tcPr>
            </w:tcPrChange>
          </w:tcPr>
          <w:p w14:paraId="4462D3FF" w14:textId="77777777" w:rsidR="008E4B87" w:rsidRPr="00FF6A71" w:rsidRDefault="008E4B87">
            <w:pPr>
              <w:keepNext/>
              <w:spacing w:before="0" w:after="0" w:line="240" w:lineRule="auto"/>
              <w:jc w:val="center"/>
              <w:rPr>
                <w:ins w:id="45804" w:author="pete jones" w:date="2022-01-04T11:19:00Z"/>
                <w:rFonts w:cstheme="minorHAnsi"/>
              </w:rPr>
              <w:pPrChange w:id="45805" w:author="pete jones" w:date="2022-01-04T11:23:00Z">
                <w:pPr>
                  <w:keepNext/>
                  <w:jc w:val="center"/>
                </w:pPr>
              </w:pPrChange>
            </w:pPr>
            <w:ins w:id="4580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5807" w:author="pete jones" w:date="2022-01-04T11:31:00Z">
              <w:tcPr>
                <w:tcW w:w="692" w:type="dxa"/>
                <w:tcBorders>
                  <w:top w:val="nil"/>
                  <w:left w:val="nil"/>
                  <w:bottom w:val="nil"/>
                  <w:right w:val="nil"/>
                </w:tcBorders>
                <w:shd w:val="clear" w:color="auto" w:fill="auto"/>
                <w:noWrap/>
                <w:vAlign w:val="bottom"/>
              </w:tcPr>
            </w:tcPrChange>
          </w:tcPr>
          <w:p w14:paraId="1E6BC5B7" w14:textId="77777777" w:rsidR="008E4B87" w:rsidRPr="00FF6A71" w:rsidRDefault="008E4B87">
            <w:pPr>
              <w:keepNext/>
              <w:spacing w:before="0" w:after="0" w:line="240" w:lineRule="auto"/>
              <w:jc w:val="center"/>
              <w:rPr>
                <w:ins w:id="45808" w:author="pete jones" w:date="2022-01-04T11:19:00Z"/>
                <w:rFonts w:cstheme="minorHAnsi"/>
              </w:rPr>
              <w:pPrChange w:id="45809" w:author="pete jones" w:date="2022-01-04T11:23:00Z">
                <w:pPr>
                  <w:keepNext/>
                  <w:jc w:val="center"/>
                </w:pPr>
              </w:pPrChange>
            </w:pPr>
            <w:ins w:id="45810" w:author="pete jones" w:date="2022-01-04T11:19:00Z">
              <w:r w:rsidRPr="00FF6A71">
                <w:rPr>
                  <w:rFonts w:ascii="Calibri" w:hAnsi="Calibri" w:cs="Calibri"/>
                  <w:color w:val="000000"/>
                  <w:sz w:val="22"/>
                  <w:szCs w:val="22"/>
                </w:rPr>
                <w:t>0</w:t>
              </w:r>
            </w:ins>
          </w:p>
        </w:tc>
      </w:tr>
    </w:tbl>
    <w:p w14:paraId="20B33696" w14:textId="77777777" w:rsidR="00120CAC" w:rsidRPr="00FF6A71" w:rsidRDefault="00120CAC" w:rsidP="00015922">
      <w:pPr>
        <w:keepNext/>
        <w:spacing w:before="0" w:after="0" w:line="240" w:lineRule="auto"/>
        <w:rPr>
          <w:ins w:id="45811" w:author="pete jones" w:date="2022-01-04T11:33:00Z"/>
          <w:rFonts w:cstheme="minorHAnsi"/>
          <w:b/>
          <w:bCs/>
        </w:rPr>
      </w:pPr>
    </w:p>
    <w:p w14:paraId="3133E4CD" w14:textId="58F5557A" w:rsidR="00120CAC" w:rsidRPr="00FF6A71" w:rsidRDefault="00120CAC" w:rsidP="00015922">
      <w:pPr>
        <w:keepNext/>
        <w:spacing w:before="0" w:after="0" w:line="240" w:lineRule="auto"/>
        <w:rPr>
          <w:ins w:id="45812" w:author="pete jones" w:date="2022-01-04T11:32:00Z"/>
          <w:rFonts w:cstheme="minorHAnsi"/>
          <w:b/>
          <w:bCs/>
        </w:rPr>
      </w:pPr>
      <w:ins w:id="45813" w:author="pete jones" w:date="2022-01-04T11:32:00Z">
        <w:r w:rsidRPr="00FF6A71">
          <w:rPr>
            <w:rFonts w:cstheme="minorHAnsi"/>
            <w:b/>
            <w:bCs/>
          </w:rPr>
          <w:t>Q2.28 Please add your thoughts and comments...</w:t>
        </w:r>
      </w:ins>
    </w:p>
    <w:p w14:paraId="323E0831" w14:textId="0ADB3140" w:rsidR="00120CAC" w:rsidRPr="00FF6A71" w:rsidRDefault="00120CAC" w:rsidP="00015922">
      <w:pPr>
        <w:keepNext/>
        <w:spacing w:before="0" w:after="0" w:line="240" w:lineRule="auto"/>
        <w:rPr>
          <w:ins w:id="45814" w:author="pete jones" w:date="2022-01-04T11:32:00Z"/>
          <w:rFonts w:cstheme="minorHAnsi"/>
          <w:b/>
          <w:bCs/>
        </w:rPr>
      </w:pP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815" w:author="pete jones" w:date="2022-01-04T11:33:00Z">
          <w:tblPr>
            <w:tblW w:w="10060" w:type="dxa"/>
            <w:tblLook w:val="04A0" w:firstRow="1" w:lastRow="0" w:firstColumn="1" w:lastColumn="0" w:noHBand="0" w:noVBand="1"/>
          </w:tblPr>
        </w:tblPrChange>
      </w:tblPr>
      <w:tblGrid>
        <w:gridCol w:w="8642"/>
        <w:tblGridChange w:id="45816">
          <w:tblGrid>
            <w:gridCol w:w="10060"/>
          </w:tblGrid>
        </w:tblGridChange>
      </w:tblGrid>
      <w:tr w:rsidR="008E4B87" w:rsidRPr="00FF6A71" w14:paraId="0D369061" w14:textId="77777777" w:rsidTr="00120CAC">
        <w:trPr>
          <w:trHeight w:val="558"/>
          <w:ins w:id="45817" w:author="pete jones" w:date="2022-01-04T11:19:00Z"/>
          <w:trPrChange w:id="45818" w:author="pete jones" w:date="2022-01-04T11:33:00Z">
            <w:trPr>
              <w:trHeight w:val="558"/>
            </w:trPr>
          </w:trPrChange>
        </w:trPr>
        <w:tc>
          <w:tcPr>
            <w:tcW w:w="8642" w:type="dxa"/>
            <w:hideMark/>
            <w:tcPrChange w:id="45819" w:author="pete jones" w:date="2022-01-04T11:33:00Z">
              <w:tcPr>
                <w:tcW w:w="10060" w:type="dxa"/>
                <w:hideMark/>
              </w:tcPr>
            </w:tcPrChange>
          </w:tcPr>
          <w:p w14:paraId="0CA41141" w14:textId="6061F9BE" w:rsidR="008E4B87" w:rsidRPr="00FF6A71" w:rsidRDefault="008E4B87">
            <w:pPr>
              <w:spacing w:before="0" w:after="0" w:line="240" w:lineRule="auto"/>
              <w:rPr>
                <w:ins w:id="45820" w:author="pete jones" w:date="2022-01-04T11:19:00Z"/>
                <w:rFonts w:cstheme="minorHAnsi"/>
              </w:rPr>
              <w:pPrChange w:id="45821" w:author="pete jones" w:date="2022-01-04T11:34:00Z">
                <w:pPr>
                  <w:keepNext/>
                </w:pPr>
              </w:pPrChange>
            </w:pPr>
            <w:ins w:id="45822" w:author="pete jones" w:date="2022-01-04T11:19:00Z">
              <w:r w:rsidRPr="00FF6A71">
                <w:rPr>
                  <w:rFonts w:cstheme="minorHAnsi"/>
                </w:rPr>
                <w:t xml:space="preserve">Universities and colleges should be required to publish </w:t>
              </w:r>
            </w:ins>
            <w:ins w:id="45823" w:author="pete jones" w:date="2022-03-30T12:08:00Z">
              <w:r w:rsidR="006E7D7D">
                <w:rPr>
                  <w:rFonts w:cstheme="minorHAnsi"/>
                </w:rPr>
                <w:t xml:space="preserve">the </w:t>
              </w:r>
            </w:ins>
            <w:ins w:id="45824" w:author="pete jones" w:date="2022-01-04T11:19:00Z">
              <w:r w:rsidRPr="00FF6A71">
                <w:rPr>
                  <w:rFonts w:cstheme="minorHAnsi"/>
                </w:rPr>
                <w:t>annual average salaries o</w:t>
              </w:r>
            </w:ins>
            <w:ins w:id="45825" w:author="pete jones" w:date="2022-03-30T12:08:00Z">
              <w:r w:rsidR="006E7D7D">
                <w:rPr>
                  <w:rFonts w:cstheme="minorHAnsi"/>
                </w:rPr>
                <w:t>f</w:t>
              </w:r>
            </w:ins>
            <w:ins w:id="45826" w:author="pete jones" w:date="2022-01-04T11:19:00Z">
              <w:r w:rsidRPr="00FF6A71">
                <w:rPr>
                  <w:rFonts w:cstheme="minorHAnsi"/>
                </w:rPr>
                <w:t xml:space="preserve"> their graduates per degree so students can see the payoff </w:t>
              </w:r>
            </w:ins>
            <w:ins w:id="45827" w:author="pete jones" w:date="2022-03-30T12:08:00Z">
              <w:r w:rsidR="006E7D7D">
                <w:rPr>
                  <w:rFonts w:cstheme="minorHAnsi"/>
                </w:rPr>
                <w:t>of</w:t>
              </w:r>
            </w:ins>
            <w:ins w:id="45828" w:author="pete jones" w:date="2022-01-04T11:19:00Z">
              <w:r w:rsidRPr="00FF6A71">
                <w:rPr>
                  <w:rFonts w:cstheme="minorHAnsi"/>
                </w:rPr>
                <w:t xml:space="preserve"> investing in the tuition</w:t>
              </w:r>
            </w:ins>
          </w:p>
        </w:tc>
      </w:tr>
      <w:tr w:rsidR="008E4B87" w:rsidRPr="00FF6A71" w14:paraId="1A40F5F2" w14:textId="77777777" w:rsidTr="00120CAC">
        <w:trPr>
          <w:trHeight w:val="2744"/>
          <w:ins w:id="45829" w:author="pete jones" w:date="2022-01-04T11:19:00Z"/>
          <w:trPrChange w:id="45830" w:author="pete jones" w:date="2022-01-04T11:33:00Z">
            <w:trPr>
              <w:trHeight w:val="2744"/>
            </w:trPr>
          </w:trPrChange>
        </w:trPr>
        <w:tc>
          <w:tcPr>
            <w:tcW w:w="8642" w:type="dxa"/>
            <w:hideMark/>
            <w:tcPrChange w:id="45831" w:author="pete jones" w:date="2022-01-04T11:33:00Z">
              <w:tcPr>
                <w:tcW w:w="10060" w:type="dxa"/>
                <w:hideMark/>
              </w:tcPr>
            </w:tcPrChange>
          </w:tcPr>
          <w:p w14:paraId="014DA1B3" w14:textId="644AC55C" w:rsidR="008E4B87" w:rsidRPr="00FF6A71" w:rsidRDefault="008E4B87">
            <w:pPr>
              <w:spacing w:before="0" w:after="0" w:line="240" w:lineRule="auto"/>
              <w:rPr>
                <w:ins w:id="45832" w:author="pete jones" w:date="2022-01-04T11:19:00Z"/>
                <w:rFonts w:cstheme="minorHAnsi"/>
              </w:rPr>
              <w:pPrChange w:id="45833" w:author="pete jones" w:date="2022-01-04T11:34:00Z">
                <w:pPr>
                  <w:keepNext/>
                </w:pPr>
              </w:pPrChange>
            </w:pPr>
            <w:ins w:id="45834" w:author="pete jones" w:date="2022-01-04T11:19:00Z">
              <w:r w:rsidRPr="00FF6A71">
                <w:rPr>
                  <w:rFonts w:cstheme="minorHAnsi"/>
                </w:rPr>
                <w:t>I am now the Programme Leader (PL) for Aerospace and Sustainab</w:t>
              </w:r>
            </w:ins>
            <w:ins w:id="45835" w:author="pete jones" w:date="2022-03-30T12:08:00Z">
              <w:r w:rsidR="006E7D7D">
                <w:rPr>
                  <w:rFonts w:cstheme="minorHAnsi"/>
                </w:rPr>
                <w:t>i</w:t>
              </w:r>
            </w:ins>
            <w:ins w:id="45836" w:author="pete jones" w:date="2022-01-04T11:19:00Z">
              <w:r w:rsidRPr="00FF6A71">
                <w:rPr>
                  <w:rFonts w:cstheme="minorHAnsi"/>
                </w:rPr>
                <w:t xml:space="preserve">lity at </w:t>
              </w:r>
            </w:ins>
            <w:ins w:id="45837" w:author="pete jones" w:date="2022-01-04T11:21:00Z">
              <w:r w:rsidRPr="00FF6A71">
                <w:rPr>
                  <w:rFonts w:cstheme="minorHAnsi"/>
                </w:rPr>
                <w:t>XXX</w:t>
              </w:r>
            </w:ins>
            <w:ins w:id="45838" w:author="pete jones" w:date="2022-01-04T11:19:00Z">
              <w:r w:rsidRPr="00FF6A71">
                <w:rPr>
                  <w:rFonts w:cstheme="minorHAnsi"/>
                </w:rPr>
                <w:t xml:space="preserve"> College Technology Centre</w:t>
              </w:r>
            </w:ins>
            <w:ins w:id="45839" w:author="pete jones" w:date="2022-04-01T14:24:00Z">
              <w:r w:rsidR="00580BEA">
                <w:rPr>
                  <w:rFonts w:cstheme="minorHAnsi"/>
                </w:rPr>
                <w:t>,</w:t>
              </w:r>
            </w:ins>
            <w:ins w:id="45840" w:author="pete jones" w:date="2022-01-04T11:19:00Z">
              <w:r w:rsidRPr="00FF6A71">
                <w:rPr>
                  <w:rFonts w:cstheme="minorHAnsi"/>
                </w:rPr>
                <w:t xml:space="preserve"> and I was previously the PL for Engineering Higher Education. Since leaving the </w:t>
              </w:r>
            </w:ins>
            <w:ins w:id="45841" w:author="pete jones" w:date="2022-01-04T11:22:00Z">
              <w:r w:rsidRPr="00FF6A71">
                <w:rPr>
                  <w:rFonts w:cstheme="minorHAnsi"/>
                </w:rPr>
                <w:t>Armed Services xx</w:t>
              </w:r>
            </w:ins>
            <w:ins w:id="45842" w:author="pete jones" w:date="2022-01-04T11:19:00Z">
              <w:r w:rsidRPr="00FF6A71">
                <w:rPr>
                  <w:rFonts w:cstheme="minorHAnsi"/>
                </w:rPr>
                <w:t xml:space="preserve"> years ago as the principal advisor for all learning, I have found that many university module specifications are difficult to relate to the industrial requirement as I perceive it and do not recognize the growing importance of the third important aspect of any learning outcome: Knowledge, Skills and - Attitudes.  In this time of rapid change, students must have the correct attitude to face things they have not been taught and motivate themselves to devise methods of achieving the desired outcomes.</w:t>
              </w:r>
            </w:ins>
          </w:p>
        </w:tc>
      </w:tr>
      <w:tr w:rsidR="008E4B87" w:rsidRPr="00FF6A71" w14:paraId="1CECB774" w14:textId="77777777" w:rsidTr="00120CAC">
        <w:trPr>
          <w:trHeight w:val="628"/>
          <w:ins w:id="45843" w:author="pete jones" w:date="2022-01-04T11:19:00Z"/>
          <w:trPrChange w:id="45844" w:author="pete jones" w:date="2022-01-04T11:33:00Z">
            <w:trPr>
              <w:trHeight w:val="628"/>
            </w:trPr>
          </w:trPrChange>
        </w:trPr>
        <w:tc>
          <w:tcPr>
            <w:tcW w:w="8642" w:type="dxa"/>
            <w:hideMark/>
            <w:tcPrChange w:id="45845" w:author="pete jones" w:date="2022-01-04T11:33:00Z">
              <w:tcPr>
                <w:tcW w:w="10060" w:type="dxa"/>
                <w:hideMark/>
              </w:tcPr>
            </w:tcPrChange>
          </w:tcPr>
          <w:p w14:paraId="4927F4F2" w14:textId="187E0575" w:rsidR="008E4B87" w:rsidRPr="00FF6A71" w:rsidRDefault="008E4B87">
            <w:pPr>
              <w:spacing w:before="0" w:after="0" w:line="240" w:lineRule="auto"/>
              <w:rPr>
                <w:ins w:id="45846" w:author="pete jones" w:date="2022-01-04T11:19:00Z"/>
                <w:rFonts w:cstheme="minorHAnsi"/>
              </w:rPr>
              <w:pPrChange w:id="45847" w:author="pete jones" w:date="2022-01-04T11:34:00Z">
                <w:pPr>
                  <w:keepNext/>
                </w:pPr>
              </w:pPrChange>
            </w:pPr>
            <w:ins w:id="45848" w:author="pete jones" w:date="2022-01-04T11:19:00Z">
              <w:r w:rsidRPr="00FF6A71">
                <w:rPr>
                  <w:rFonts w:cstheme="minorHAnsi"/>
                </w:rPr>
                <w:t xml:space="preserve">As a log term industrialist, </w:t>
              </w:r>
            </w:ins>
            <w:ins w:id="45849" w:author="pete jones" w:date="2022-03-30T12:08:00Z">
              <w:r w:rsidR="006E7D7D">
                <w:rPr>
                  <w:rFonts w:cstheme="minorHAnsi"/>
                </w:rPr>
                <w:t xml:space="preserve">who </w:t>
              </w:r>
            </w:ins>
            <w:ins w:id="45850" w:author="pete jones" w:date="2022-01-04T11:19:00Z">
              <w:r w:rsidRPr="00FF6A71">
                <w:rPr>
                  <w:rFonts w:cstheme="minorHAnsi"/>
                </w:rPr>
                <w:t xml:space="preserve">recently turned academic, I am enthused by any initiative to align education and training to </w:t>
              </w:r>
            </w:ins>
            <w:ins w:id="45851" w:author="pete jones" w:date="2022-04-01T14:24:00Z">
              <w:r w:rsidR="00580BEA">
                <w:rPr>
                  <w:rFonts w:cstheme="minorHAnsi"/>
                </w:rPr>
                <w:t>modern business demands in general support of society</w:t>
              </w:r>
            </w:ins>
            <w:ins w:id="45852" w:author="pete jones" w:date="2022-01-04T11:19:00Z">
              <w:r w:rsidRPr="00FF6A71">
                <w:rPr>
                  <w:rFonts w:cstheme="minorHAnsi"/>
                </w:rPr>
                <w:t xml:space="preserve">. </w:t>
              </w:r>
            </w:ins>
          </w:p>
        </w:tc>
      </w:tr>
      <w:tr w:rsidR="008E4B87" w:rsidRPr="00FF6A71" w14:paraId="6FEFDA81" w14:textId="77777777" w:rsidTr="00120CAC">
        <w:trPr>
          <w:trHeight w:val="527"/>
          <w:ins w:id="45853" w:author="pete jones" w:date="2022-01-04T11:19:00Z"/>
          <w:trPrChange w:id="45854" w:author="pete jones" w:date="2022-01-04T11:33:00Z">
            <w:trPr>
              <w:trHeight w:val="527"/>
            </w:trPr>
          </w:trPrChange>
        </w:trPr>
        <w:tc>
          <w:tcPr>
            <w:tcW w:w="8642" w:type="dxa"/>
            <w:hideMark/>
            <w:tcPrChange w:id="45855" w:author="pete jones" w:date="2022-01-04T11:33:00Z">
              <w:tcPr>
                <w:tcW w:w="10060" w:type="dxa"/>
                <w:hideMark/>
              </w:tcPr>
            </w:tcPrChange>
          </w:tcPr>
          <w:p w14:paraId="40469C88" w14:textId="77777777" w:rsidR="008E4B87" w:rsidRPr="00FF6A71" w:rsidRDefault="008E4B87">
            <w:pPr>
              <w:spacing w:before="0" w:after="0" w:line="240" w:lineRule="auto"/>
              <w:rPr>
                <w:ins w:id="45856" w:author="pete jones" w:date="2022-01-04T11:19:00Z"/>
                <w:rFonts w:cstheme="minorHAnsi"/>
              </w:rPr>
              <w:pPrChange w:id="45857" w:author="pete jones" w:date="2022-01-04T11:34:00Z">
                <w:pPr>
                  <w:keepNext/>
                </w:pPr>
              </w:pPrChange>
            </w:pPr>
            <w:ins w:id="45858" w:author="pete jones" w:date="2022-01-04T11:19:00Z">
              <w:r w:rsidRPr="00FF6A71">
                <w:rPr>
                  <w:rFonts w:cstheme="minorHAnsi"/>
                </w:rPr>
                <w:t>Without truly relevant skills training, Universities may fall into the trap of producing Academics and not Employees.</w:t>
              </w:r>
            </w:ins>
          </w:p>
        </w:tc>
      </w:tr>
      <w:tr w:rsidR="008E4B87" w:rsidRPr="00FF6A71" w14:paraId="5F294EED" w14:textId="77777777" w:rsidTr="00120CAC">
        <w:trPr>
          <w:trHeight w:val="1431"/>
          <w:ins w:id="45859" w:author="pete jones" w:date="2022-01-04T11:19:00Z"/>
          <w:trPrChange w:id="45860" w:author="pete jones" w:date="2022-01-04T11:33:00Z">
            <w:trPr>
              <w:trHeight w:val="1431"/>
            </w:trPr>
          </w:trPrChange>
        </w:trPr>
        <w:tc>
          <w:tcPr>
            <w:tcW w:w="8642" w:type="dxa"/>
            <w:hideMark/>
            <w:tcPrChange w:id="45861" w:author="pete jones" w:date="2022-01-04T11:33:00Z">
              <w:tcPr>
                <w:tcW w:w="10060" w:type="dxa"/>
                <w:hideMark/>
              </w:tcPr>
            </w:tcPrChange>
          </w:tcPr>
          <w:p w14:paraId="5F9E838B" w14:textId="27DE7FD3" w:rsidR="008E4B87" w:rsidRPr="00FF6A71" w:rsidRDefault="008E4B87">
            <w:pPr>
              <w:spacing w:before="0" w:after="0" w:line="240" w:lineRule="auto"/>
              <w:rPr>
                <w:ins w:id="45862" w:author="pete jones" w:date="2022-01-04T11:19:00Z"/>
                <w:rFonts w:cstheme="minorHAnsi"/>
              </w:rPr>
              <w:pPrChange w:id="45863" w:author="pete jones" w:date="2022-01-04T11:34:00Z">
                <w:pPr>
                  <w:keepNext/>
                </w:pPr>
              </w:pPrChange>
            </w:pPr>
            <w:ins w:id="45864" w:author="pete jones" w:date="2022-01-04T11:19:00Z">
              <w:r w:rsidRPr="00FF6A71">
                <w:rPr>
                  <w:rFonts w:cstheme="minorHAnsi"/>
                </w:rPr>
                <w:t>Whilst I think vocational and industry</w:t>
              </w:r>
            </w:ins>
            <w:ins w:id="45865" w:author="pete jones" w:date="2022-03-30T12:08:00Z">
              <w:r w:rsidR="006E7D7D">
                <w:rPr>
                  <w:rFonts w:cstheme="minorHAnsi"/>
                </w:rPr>
                <w:t>-</w:t>
              </w:r>
            </w:ins>
            <w:ins w:id="45866" w:author="pete jones" w:date="2022-01-04T11:19:00Z">
              <w:r w:rsidRPr="00FF6A71">
                <w:rPr>
                  <w:rFonts w:cstheme="minorHAnsi"/>
                </w:rPr>
                <w:t xml:space="preserve">specific training is </w:t>
              </w:r>
            </w:ins>
            <w:ins w:id="45867" w:author="pete jones" w:date="2022-04-01T15:25:00Z">
              <w:r w:rsidR="009D7356">
                <w:rPr>
                  <w:rFonts w:cstheme="minorHAnsi"/>
                </w:rPr>
                <w:t>essential</w:t>
              </w:r>
            </w:ins>
            <w:ins w:id="45868" w:author="pete jones" w:date="2022-01-04T11:19:00Z">
              <w:r w:rsidRPr="00FF6A71">
                <w:rPr>
                  <w:rFonts w:cstheme="minorHAnsi"/>
                </w:rPr>
                <w:t xml:space="preserve">, I think the role of universities is to educate (and not train per se) students to ensure they are equipped to become </w:t>
              </w:r>
            </w:ins>
            <w:ins w:id="45869" w:author="pete jones" w:date="2022-03-29T17:13:00Z">
              <w:r w:rsidR="00D1046B" w:rsidRPr="00FF6A71">
                <w:rPr>
                  <w:rFonts w:cstheme="minorHAnsi"/>
                </w:rPr>
                <w:t>lifelong</w:t>
              </w:r>
            </w:ins>
            <w:ins w:id="45870" w:author="pete jones" w:date="2022-01-04T11:19:00Z">
              <w:r w:rsidRPr="00FF6A71">
                <w:rPr>
                  <w:rFonts w:cstheme="minorHAnsi"/>
                </w:rPr>
                <w:t xml:space="preserve"> learners.  It is about personal development and giving students the skills to adapt, be self-motivated and flexible, dynamic lifelong learners.</w:t>
              </w:r>
            </w:ins>
          </w:p>
        </w:tc>
      </w:tr>
      <w:tr w:rsidR="008E4B87" w:rsidRPr="00FF6A71" w14:paraId="11CB6D68" w14:textId="77777777" w:rsidTr="00120CAC">
        <w:trPr>
          <w:trHeight w:val="801"/>
          <w:ins w:id="45871" w:author="pete jones" w:date="2022-01-04T11:19:00Z"/>
          <w:trPrChange w:id="45872" w:author="pete jones" w:date="2022-01-04T11:33:00Z">
            <w:trPr>
              <w:trHeight w:val="801"/>
            </w:trPr>
          </w:trPrChange>
        </w:trPr>
        <w:tc>
          <w:tcPr>
            <w:tcW w:w="8642" w:type="dxa"/>
            <w:hideMark/>
            <w:tcPrChange w:id="45873" w:author="pete jones" w:date="2022-01-04T11:33:00Z">
              <w:tcPr>
                <w:tcW w:w="10060" w:type="dxa"/>
                <w:hideMark/>
              </w:tcPr>
            </w:tcPrChange>
          </w:tcPr>
          <w:p w14:paraId="4EC5B55C" w14:textId="05F87649" w:rsidR="008E4B87" w:rsidRPr="00FF6A71" w:rsidRDefault="008E4B87">
            <w:pPr>
              <w:spacing w:before="0" w:after="0" w:line="240" w:lineRule="auto"/>
              <w:rPr>
                <w:ins w:id="45874" w:author="pete jones" w:date="2022-01-04T11:19:00Z"/>
                <w:rFonts w:cstheme="minorHAnsi"/>
              </w:rPr>
              <w:pPrChange w:id="45875" w:author="pete jones" w:date="2022-01-04T11:34:00Z">
                <w:pPr>
                  <w:keepNext/>
                </w:pPr>
              </w:pPrChange>
            </w:pPr>
            <w:ins w:id="45876" w:author="pete jones" w:date="2022-01-04T11:19:00Z">
              <w:r w:rsidRPr="00FF6A71">
                <w:rPr>
                  <w:rFonts w:cstheme="minorHAnsi"/>
                </w:rPr>
                <w:t>Technology within education is fast</w:t>
              </w:r>
            </w:ins>
            <w:ins w:id="45877" w:author="pete jones" w:date="2022-03-30T12:09:00Z">
              <w:r w:rsidR="006E7D7D">
                <w:rPr>
                  <w:rFonts w:cstheme="minorHAnsi"/>
                </w:rPr>
                <w:t>-</w:t>
              </w:r>
            </w:ins>
            <w:ins w:id="45878" w:author="pete jones" w:date="2022-01-04T11:19:00Z">
              <w:r w:rsidRPr="00FF6A71">
                <w:rPr>
                  <w:rFonts w:cstheme="minorHAnsi"/>
                </w:rPr>
                <w:t>paced</w:t>
              </w:r>
            </w:ins>
            <w:ins w:id="45879" w:author="pete jones" w:date="2022-04-01T14:24:00Z">
              <w:r w:rsidR="00580BEA">
                <w:rPr>
                  <w:rFonts w:cstheme="minorHAnsi"/>
                </w:rPr>
                <w:t>,</w:t>
              </w:r>
            </w:ins>
            <w:ins w:id="45880" w:author="pete jones" w:date="2022-01-04T11:19:00Z">
              <w:r w:rsidRPr="00FF6A71">
                <w:rPr>
                  <w:rFonts w:cstheme="minorHAnsi"/>
                </w:rPr>
                <w:t xml:space="preserve"> and we need to ensure we are using the latest techniques to underpin learning. H</w:t>
              </w:r>
            </w:ins>
            <w:ins w:id="45881" w:author="pete jones" w:date="2022-04-01T14:24:00Z">
              <w:r w:rsidR="00580BEA">
                <w:rPr>
                  <w:rFonts w:cstheme="minorHAnsi"/>
                </w:rPr>
                <w:t xml:space="preserve">owever, </w:t>
              </w:r>
            </w:ins>
            <w:ins w:id="45882" w:author="pete jones" w:date="2022-01-04T11:19:00Z">
              <w:r w:rsidRPr="00FF6A71">
                <w:rPr>
                  <w:rFonts w:cstheme="minorHAnsi"/>
                </w:rPr>
                <w:t xml:space="preserve">we should not be using technology because we can need to have a </w:t>
              </w:r>
            </w:ins>
            <w:ins w:id="45883" w:author="pete jones" w:date="2022-04-01T15:25:00Z">
              <w:r w:rsidR="009D7356">
                <w:rPr>
                  <w:rFonts w:cstheme="minorHAnsi"/>
                </w:rPr>
                <w:t>robust</w:t>
              </w:r>
            </w:ins>
            <w:ins w:id="45884" w:author="pete jones" w:date="2022-01-04T11:19:00Z">
              <w:r w:rsidRPr="00FF6A71">
                <w:rPr>
                  <w:rFonts w:cstheme="minorHAnsi"/>
                </w:rPr>
                <w:t xml:space="preserve"> pedagogical foundation.</w:t>
              </w:r>
            </w:ins>
          </w:p>
        </w:tc>
      </w:tr>
      <w:tr w:rsidR="008E4B87" w:rsidRPr="00FF6A71" w14:paraId="22173324" w14:textId="77777777" w:rsidTr="00120CAC">
        <w:trPr>
          <w:trHeight w:val="70"/>
          <w:ins w:id="45885" w:author="pete jones" w:date="2022-01-04T11:19:00Z"/>
          <w:trPrChange w:id="45886" w:author="pete jones" w:date="2022-01-04T11:33:00Z">
            <w:trPr>
              <w:trHeight w:val="70"/>
            </w:trPr>
          </w:trPrChange>
        </w:trPr>
        <w:tc>
          <w:tcPr>
            <w:tcW w:w="8642" w:type="dxa"/>
            <w:hideMark/>
            <w:tcPrChange w:id="45887" w:author="pete jones" w:date="2022-01-04T11:33:00Z">
              <w:tcPr>
                <w:tcW w:w="10060" w:type="dxa"/>
                <w:hideMark/>
              </w:tcPr>
            </w:tcPrChange>
          </w:tcPr>
          <w:p w14:paraId="4430E03C" w14:textId="19359561" w:rsidR="008E4B87" w:rsidRPr="00FF6A71" w:rsidRDefault="008E4B87">
            <w:pPr>
              <w:spacing w:before="0" w:after="0" w:line="240" w:lineRule="auto"/>
              <w:rPr>
                <w:ins w:id="45888" w:author="pete jones" w:date="2022-01-04T11:19:00Z"/>
                <w:rFonts w:cstheme="minorHAnsi"/>
              </w:rPr>
              <w:pPrChange w:id="45889" w:author="pete jones" w:date="2022-01-04T11:34:00Z">
                <w:pPr>
                  <w:keepNext/>
                </w:pPr>
              </w:pPrChange>
            </w:pPr>
            <w:ins w:id="45890" w:author="pete jones" w:date="2022-01-04T11:19:00Z">
              <w:r w:rsidRPr="00FF6A71">
                <w:rPr>
                  <w:rFonts w:cstheme="minorHAnsi"/>
                </w:rPr>
                <w:t xml:space="preserve">Curricula need to be current and informed by employers regardless of the subject. Unitary subjects are unlikely to be delivered in this way in the future. Connectivity across disciplines will be crucial to align with the skill sets required in the </w:t>
              </w:r>
            </w:ins>
            <w:ins w:id="45891" w:author="pete jones" w:date="2022-03-29T17:13:00Z">
              <w:r w:rsidR="00D1046B" w:rsidRPr="00FF6A71">
                <w:rPr>
                  <w:rFonts w:cstheme="minorHAnsi"/>
                </w:rPr>
                <w:t>workspace</w:t>
              </w:r>
            </w:ins>
            <w:ins w:id="45892" w:author="pete jones" w:date="2022-01-04T11:19:00Z">
              <w:r w:rsidRPr="00FF6A71">
                <w:rPr>
                  <w:rFonts w:cstheme="minorHAnsi"/>
                </w:rPr>
                <w:t xml:space="preserve"> </w:t>
              </w:r>
            </w:ins>
            <w:ins w:id="45893" w:author="pete jones" w:date="2022-04-01T14:25:00Z">
              <w:r w:rsidR="00580BEA">
                <w:rPr>
                  <w:rFonts w:cstheme="minorHAnsi"/>
                </w:rPr>
                <w:t>and</w:t>
              </w:r>
            </w:ins>
            <w:ins w:id="45894" w:author="pete jones" w:date="2022-01-04T11:19:00Z">
              <w:r w:rsidRPr="00FF6A71">
                <w:rPr>
                  <w:rFonts w:cstheme="minorHAnsi"/>
                </w:rPr>
                <w:t xml:space="preserve"> living. </w:t>
              </w:r>
            </w:ins>
            <w:ins w:id="45895" w:author="pete jones" w:date="2022-04-01T15:42:00Z">
              <w:r w:rsidR="006B22A5">
                <w:rPr>
                  <w:rFonts w:cstheme="minorHAnsi"/>
                </w:rPr>
                <w:t>Education delivery</w:t>
              </w:r>
            </w:ins>
            <w:ins w:id="45896" w:author="pete jones" w:date="2022-01-04T11:19:00Z">
              <w:r w:rsidRPr="00FF6A71">
                <w:rPr>
                  <w:rFonts w:cstheme="minorHAnsi"/>
                </w:rPr>
                <w:t xml:space="preserve"> will fundamentally change over the next decade</w:t>
              </w:r>
            </w:ins>
            <w:ins w:id="45897" w:author="pete jones" w:date="2022-04-01T14:25:00Z">
              <w:r w:rsidR="00580BEA">
                <w:rPr>
                  <w:rFonts w:cstheme="minorHAnsi"/>
                </w:rPr>
                <w:t>,</w:t>
              </w:r>
            </w:ins>
            <w:ins w:id="45898" w:author="pete jones" w:date="2022-01-04T11:19:00Z">
              <w:r w:rsidRPr="00FF6A71">
                <w:rPr>
                  <w:rFonts w:cstheme="minorHAnsi"/>
                </w:rPr>
                <w:t xml:space="preserve"> providing a more individualised and tailored experience with access to </w:t>
              </w:r>
            </w:ins>
            <w:ins w:id="45899" w:author="pete jones" w:date="2022-04-01T15:42:00Z">
              <w:r w:rsidR="006B22A5">
                <w:rPr>
                  <w:rFonts w:cstheme="minorHAnsi"/>
                </w:rPr>
                <w:t xml:space="preserve">a </w:t>
              </w:r>
            </w:ins>
            <w:ins w:id="45900" w:author="pete jones" w:date="2022-01-04T11:19:00Z">
              <w:r w:rsidRPr="00FF6A71">
                <w:rPr>
                  <w:rFonts w:cstheme="minorHAnsi"/>
                </w:rPr>
                <w:t xml:space="preserve">much broader knowledge and skill base. Learning is likely to be more closely aligned to the </w:t>
              </w:r>
            </w:ins>
            <w:ins w:id="45901" w:author="pete jones" w:date="2022-03-29T17:13:00Z">
              <w:r w:rsidR="00D1046B" w:rsidRPr="00FF6A71">
                <w:rPr>
                  <w:rFonts w:cstheme="minorHAnsi"/>
                </w:rPr>
                <w:t>workspace</w:t>
              </w:r>
            </w:ins>
            <w:ins w:id="45902" w:author="pete jones" w:date="2022-04-01T14:25:00Z">
              <w:r w:rsidR="00580BEA">
                <w:rPr>
                  <w:rFonts w:cstheme="minorHAnsi"/>
                </w:rPr>
                <w:t>, and the student will determine the pace</w:t>
              </w:r>
            </w:ins>
            <w:ins w:id="45903" w:author="pete jones" w:date="2022-01-04T11:19:00Z">
              <w:r w:rsidRPr="00FF6A71">
                <w:rPr>
                  <w:rFonts w:cstheme="minorHAnsi"/>
                </w:rPr>
                <w:t>. Digital technologies lie at the heart of the changes we will see both in industry and universities</w:t>
              </w:r>
            </w:ins>
            <w:ins w:id="45904" w:author="pete jones" w:date="2022-04-01T14:25:00Z">
              <w:r w:rsidR="00580BEA">
                <w:rPr>
                  <w:rFonts w:cstheme="minorHAnsi"/>
                </w:rPr>
                <w:t>,</w:t>
              </w:r>
            </w:ins>
            <w:ins w:id="45905" w:author="pete jones" w:date="2022-01-04T11:19:00Z">
              <w:r w:rsidRPr="00FF6A71">
                <w:rPr>
                  <w:rFonts w:cstheme="minorHAnsi"/>
                </w:rPr>
                <w:t xml:space="preserve"> transforming </w:t>
              </w:r>
            </w:ins>
            <w:ins w:id="45906" w:author="pete jones" w:date="2022-04-01T14:25:00Z">
              <w:r w:rsidR="00580BEA">
                <w:rPr>
                  <w:rFonts w:cstheme="minorHAnsi"/>
                </w:rPr>
                <w:t>how</w:t>
              </w:r>
            </w:ins>
            <w:ins w:id="45907" w:author="pete jones" w:date="2022-01-04T11:19:00Z">
              <w:r w:rsidRPr="00FF6A71">
                <w:rPr>
                  <w:rFonts w:cstheme="minorHAnsi"/>
                </w:rPr>
                <w:t xml:space="preserve"> we work, live and study.</w:t>
              </w:r>
            </w:ins>
          </w:p>
        </w:tc>
      </w:tr>
      <w:tr w:rsidR="008E4B87" w:rsidRPr="00FF6A71" w14:paraId="173EC16B" w14:textId="77777777" w:rsidTr="00120CAC">
        <w:trPr>
          <w:trHeight w:val="1124"/>
          <w:ins w:id="45908" w:author="pete jones" w:date="2022-01-04T11:19:00Z"/>
          <w:trPrChange w:id="45909" w:author="pete jones" w:date="2022-01-04T11:33:00Z">
            <w:trPr>
              <w:trHeight w:val="1124"/>
            </w:trPr>
          </w:trPrChange>
        </w:trPr>
        <w:tc>
          <w:tcPr>
            <w:tcW w:w="8642" w:type="dxa"/>
            <w:hideMark/>
            <w:tcPrChange w:id="45910" w:author="pete jones" w:date="2022-01-04T11:33:00Z">
              <w:tcPr>
                <w:tcW w:w="10060" w:type="dxa"/>
                <w:hideMark/>
              </w:tcPr>
            </w:tcPrChange>
          </w:tcPr>
          <w:p w14:paraId="6F11C1A5" w14:textId="795D761E" w:rsidR="008E4B87" w:rsidRPr="00FF6A71" w:rsidRDefault="008E4B87">
            <w:pPr>
              <w:spacing w:before="0" w:after="0" w:line="240" w:lineRule="auto"/>
              <w:rPr>
                <w:ins w:id="45911" w:author="pete jones" w:date="2022-01-04T11:19:00Z"/>
                <w:rFonts w:cstheme="minorHAnsi"/>
              </w:rPr>
              <w:pPrChange w:id="45912" w:author="pete jones" w:date="2022-01-04T11:34:00Z">
                <w:pPr>
                  <w:keepNext/>
                </w:pPr>
              </w:pPrChange>
            </w:pPr>
            <w:ins w:id="45913" w:author="pete jones" w:date="2022-01-04T11:19:00Z">
              <w:r w:rsidRPr="00FF6A71">
                <w:rPr>
                  <w:rFonts w:cstheme="minorHAnsi"/>
                </w:rPr>
                <w:lastRenderedPageBreak/>
                <w:t xml:space="preserve">Employers should </w:t>
              </w:r>
            </w:ins>
            <w:ins w:id="45914" w:author="pete jones" w:date="2022-04-01T14:25:00Z">
              <w:r w:rsidR="00580BEA">
                <w:rPr>
                  <w:rFonts w:cstheme="minorHAnsi"/>
                </w:rPr>
                <w:t>ensure adequate training for employees and</w:t>
              </w:r>
            </w:ins>
            <w:ins w:id="45915" w:author="pete jones" w:date="2022-01-04T11:19:00Z">
              <w:r w:rsidRPr="00FF6A71">
                <w:rPr>
                  <w:rFonts w:cstheme="minorHAnsi"/>
                </w:rPr>
                <w:t xml:space="preserve"> consider the necessity of any change or upgrading of digital requirements.  My limited use of systems in the University, </w:t>
              </w:r>
            </w:ins>
            <w:ins w:id="45916" w:author="pete jones" w:date="2022-04-05T11:11:00Z">
              <w:r w:rsidR="00FE3061" w:rsidRPr="00FF6A71">
                <w:rPr>
                  <w:rFonts w:cstheme="minorHAnsi"/>
                </w:rPr>
                <w:t>e.g.,</w:t>
              </w:r>
            </w:ins>
            <w:ins w:id="45917" w:author="pete jones" w:date="2022-01-04T11:19:00Z">
              <w:r w:rsidRPr="00FF6A71">
                <w:rPr>
                  <w:rFonts w:cstheme="minorHAnsi"/>
                </w:rPr>
                <w:t xml:space="preserve"> Blackboard or evision, has often been a negative/frustrating experience when </w:t>
              </w:r>
            </w:ins>
            <w:ins w:id="45918" w:author="pete jones" w:date="2022-03-30T12:09:00Z">
              <w:r w:rsidR="006E7D7D">
                <w:rPr>
                  <w:rFonts w:cstheme="minorHAnsi"/>
                </w:rPr>
                <w:t xml:space="preserve">the </w:t>
              </w:r>
            </w:ins>
            <w:ins w:id="45919" w:author="pete jones" w:date="2022-01-04T11:19:00Z">
              <w:r w:rsidRPr="00FF6A71">
                <w:rPr>
                  <w:rFonts w:cstheme="minorHAnsi"/>
                </w:rPr>
                <w:t xml:space="preserve">system has changed.  The effect has sometimes been to reduce efficacy (mine) with no </w:t>
              </w:r>
            </w:ins>
            <w:ins w:id="45920" w:author="pete jones" w:date="2022-04-01T14:25:00Z">
              <w:r w:rsidR="00580BEA">
                <w:rPr>
                  <w:rFonts w:cstheme="minorHAnsi"/>
                </w:rPr>
                <w:t>noticea</w:t>
              </w:r>
            </w:ins>
            <w:ins w:id="45921" w:author="pete jones" w:date="2022-01-04T11:19:00Z">
              <w:r w:rsidRPr="00FF6A71">
                <w:rPr>
                  <w:rFonts w:cstheme="minorHAnsi"/>
                </w:rPr>
                <w:t>ble positive impact.</w:t>
              </w:r>
            </w:ins>
          </w:p>
        </w:tc>
      </w:tr>
      <w:tr w:rsidR="008E4B87" w:rsidRPr="00FF6A71" w14:paraId="4CDBB581" w14:textId="77777777" w:rsidTr="00120CAC">
        <w:trPr>
          <w:trHeight w:val="416"/>
          <w:ins w:id="45922" w:author="pete jones" w:date="2022-01-04T11:19:00Z"/>
          <w:trPrChange w:id="45923" w:author="pete jones" w:date="2022-01-04T11:33:00Z">
            <w:trPr>
              <w:trHeight w:val="416"/>
            </w:trPr>
          </w:trPrChange>
        </w:trPr>
        <w:tc>
          <w:tcPr>
            <w:tcW w:w="8642" w:type="dxa"/>
            <w:hideMark/>
            <w:tcPrChange w:id="45924" w:author="pete jones" w:date="2022-01-04T11:33:00Z">
              <w:tcPr>
                <w:tcW w:w="10060" w:type="dxa"/>
                <w:hideMark/>
              </w:tcPr>
            </w:tcPrChange>
          </w:tcPr>
          <w:p w14:paraId="5D8EDDB1" w14:textId="342878A3" w:rsidR="008E4B87" w:rsidRPr="00FF6A71" w:rsidRDefault="008E4B87">
            <w:pPr>
              <w:spacing w:before="0" w:after="0" w:line="240" w:lineRule="auto"/>
              <w:rPr>
                <w:ins w:id="45925" w:author="pete jones" w:date="2022-01-04T11:19:00Z"/>
                <w:rFonts w:cstheme="minorHAnsi"/>
              </w:rPr>
              <w:pPrChange w:id="45926" w:author="pete jones" w:date="2022-01-04T11:34:00Z">
                <w:pPr>
                  <w:keepNext/>
                </w:pPr>
              </w:pPrChange>
            </w:pPr>
            <w:ins w:id="45927" w:author="pete jones" w:date="2022-01-04T11:19:00Z">
              <w:r w:rsidRPr="00FF6A71">
                <w:rPr>
                  <w:rFonts w:cstheme="minorHAnsi"/>
                </w:rPr>
                <w:t xml:space="preserve">I do not subscribe to the </w:t>
              </w:r>
            </w:ins>
            <w:ins w:id="45928" w:author="pete jones" w:date="2022-01-04T11:22:00Z">
              <w:r w:rsidRPr="00FF6A71">
                <w:rPr>
                  <w:rFonts w:cstheme="minorHAnsi"/>
                </w:rPr>
                <w:t>d</w:t>
              </w:r>
            </w:ins>
            <w:ins w:id="45929" w:author="pete jones" w:date="2022-04-01T14:25:00Z">
              <w:r w:rsidR="00580BEA">
                <w:rPr>
                  <w:rFonts w:cstheme="minorHAnsi"/>
                </w:rPr>
                <w:t>istinc</w:t>
              </w:r>
            </w:ins>
            <w:ins w:id="45930" w:author="pete jones" w:date="2022-01-04T11:22:00Z">
              <w:r w:rsidRPr="00FF6A71">
                <w:rPr>
                  <w:rFonts w:cstheme="minorHAnsi"/>
                </w:rPr>
                <w:t>tion</w:t>
              </w:r>
            </w:ins>
            <w:ins w:id="45931" w:author="pete jones" w:date="2022-01-04T11:19:00Z">
              <w:r w:rsidRPr="00FF6A71">
                <w:rPr>
                  <w:rFonts w:cstheme="minorHAnsi"/>
                </w:rPr>
                <w:t xml:space="preserve"> </w:t>
              </w:r>
            </w:ins>
            <w:ins w:id="45932" w:author="pete jones" w:date="2022-04-01T14:25:00Z">
              <w:r w:rsidR="00580BEA">
                <w:rPr>
                  <w:rFonts w:cstheme="minorHAnsi"/>
                </w:rPr>
                <w:t>between 'vocational' education and other HE education types</w:t>
              </w:r>
            </w:ins>
            <w:ins w:id="45933" w:author="pete jones" w:date="2022-01-04T11:19:00Z">
              <w:r w:rsidRPr="00FF6A71">
                <w:rPr>
                  <w:rFonts w:cstheme="minorHAnsi"/>
                </w:rPr>
                <w:t xml:space="preserve">, </w:t>
              </w:r>
            </w:ins>
            <w:ins w:id="45934" w:author="pete jones" w:date="2022-04-05T11:11:00Z">
              <w:r w:rsidR="00FE3061" w:rsidRPr="00FF6A71">
                <w:rPr>
                  <w:rFonts w:cstheme="minorHAnsi"/>
                </w:rPr>
                <w:t>e.g.,</w:t>
              </w:r>
            </w:ins>
            <w:ins w:id="45935" w:author="pete jones" w:date="2022-01-04T11:19:00Z">
              <w:r w:rsidRPr="00FF6A71">
                <w:rPr>
                  <w:rFonts w:cstheme="minorHAnsi"/>
                </w:rPr>
                <w:t xml:space="preserve"> academic education. This word and its concepts are fraught with difficulties, as the difference between 'vocational' and 'practice-based' has a class-and-prestige based differentiated perception of the underlying concepts. </w:t>
              </w:r>
            </w:ins>
          </w:p>
        </w:tc>
      </w:tr>
      <w:tr w:rsidR="008E4B87" w:rsidRPr="00FF6A71" w14:paraId="536A2E19" w14:textId="77777777" w:rsidTr="00120CAC">
        <w:trPr>
          <w:trHeight w:val="70"/>
          <w:ins w:id="45936" w:author="pete jones" w:date="2022-01-04T11:19:00Z"/>
          <w:trPrChange w:id="45937" w:author="pete jones" w:date="2022-01-04T11:33:00Z">
            <w:trPr>
              <w:trHeight w:val="70"/>
            </w:trPr>
          </w:trPrChange>
        </w:trPr>
        <w:tc>
          <w:tcPr>
            <w:tcW w:w="8642" w:type="dxa"/>
            <w:hideMark/>
            <w:tcPrChange w:id="45938" w:author="pete jones" w:date="2022-01-04T11:33:00Z">
              <w:tcPr>
                <w:tcW w:w="10060" w:type="dxa"/>
                <w:hideMark/>
              </w:tcPr>
            </w:tcPrChange>
          </w:tcPr>
          <w:p w14:paraId="23CEE66A" w14:textId="0017FBB4" w:rsidR="008E4B87" w:rsidRPr="00FF6A71" w:rsidRDefault="008E4B87">
            <w:pPr>
              <w:spacing w:before="0" w:after="0" w:line="240" w:lineRule="auto"/>
              <w:rPr>
                <w:ins w:id="45939" w:author="pete jones" w:date="2022-01-04T11:19:00Z"/>
                <w:rFonts w:cstheme="minorHAnsi"/>
              </w:rPr>
              <w:pPrChange w:id="45940" w:author="pete jones" w:date="2022-01-04T11:34:00Z">
                <w:pPr>
                  <w:keepNext/>
                </w:pPr>
              </w:pPrChange>
            </w:pPr>
            <w:ins w:id="45941" w:author="pete jones" w:date="2022-01-04T11:19:00Z">
              <w:r w:rsidRPr="00FF6A71">
                <w:rPr>
                  <w:rFonts w:cstheme="minorHAnsi"/>
                </w:rPr>
                <w:t xml:space="preserve">The most important thing is to </w:t>
              </w:r>
            </w:ins>
            <w:ins w:id="45942" w:author="pete jones" w:date="2022-04-01T14:26:00Z">
              <w:r w:rsidR="00580BEA">
                <w:rPr>
                  <w:rFonts w:cstheme="minorHAnsi"/>
                </w:rPr>
                <w:t>teach</w:t>
              </w:r>
            </w:ins>
            <w:ins w:id="45943" w:author="pete jones" w:date="2022-01-04T11:19:00Z">
              <w:r w:rsidRPr="00FF6A71">
                <w:rPr>
                  <w:rFonts w:cstheme="minorHAnsi"/>
                </w:rPr>
                <w:t xml:space="preserve"> students to be critical and take nothing for granted or as the truth. They should be able to develop a hypothesis/paradigm based on observations.</w:t>
              </w:r>
            </w:ins>
          </w:p>
        </w:tc>
      </w:tr>
    </w:tbl>
    <w:p w14:paraId="194F1AE6" w14:textId="50FB10D2" w:rsidR="008E4B87" w:rsidRPr="00FF6A71" w:rsidRDefault="008E4B87">
      <w:pPr>
        <w:pStyle w:val="Heading3"/>
        <w:rPr>
          <w:ins w:id="45944" w:author="pete jones" w:date="2022-01-04T11:34:00Z"/>
        </w:rPr>
        <w:pPrChange w:id="45945" w:author="pete jones" w:date="2022-03-16T17:52:00Z">
          <w:pPr>
            <w:pStyle w:val="Heading8"/>
          </w:pPr>
        </w:pPrChange>
      </w:pPr>
      <w:bookmarkStart w:id="45946" w:name="_Toc99969888"/>
      <w:ins w:id="45947" w:author="pete jones" w:date="2022-01-04T11:19:00Z">
        <w:r w:rsidRPr="00FF6A71">
          <w:t>Section 2 – Learning strategies and student engagement</w:t>
        </w:r>
      </w:ins>
      <w:bookmarkEnd w:id="45946"/>
    </w:p>
    <w:p w14:paraId="0AC7A640" w14:textId="77777777" w:rsidR="008E4B87" w:rsidRPr="00FF6A71" w:rsidRDefault="008E4B87">
      <w:pPr>
        <w:rPr>
          <w:ins w:id="45948" w:author="pete jones" w:date="2022-01-04T11:19:00Z"/>
          <w:rFonts w:cstheme="minorHAnsi"/>
        </w:rPr>
        <w:pPrChange w:id="45949" w:author="pete jones" w:date="2022-01-04T11:34:00Z">
          <w:pPr>
            <w:keepNext/>
          </w:pPr>
        </w:pPrChange>
      </w:pPr>
      <w:ins w:id="45950" w:author="pete jones" w:date="2022-01-04T11:19:00Z">
        <w:r w:rsidRPr="00FF6A71">
          <w:rPr>
            <w:rFonts w:cstheme="minorHAnsi"/>
          </w:rPr>
          <w:t>Q3.2 I have asked students to try to solve complex problems that have no single correct solution or answer</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951" w:author="pete jones" w:date="2022-01-04T11:34: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5952">
          <w:tblGrid>
            <w:gridCol w:w="814"/>
            <w:gridCol w:w="814"/>
            <w:gridCol w:w="814"/>
            <w:gridCol w:w="814"/>
            <w:gridCol w:w="692"/>
            <w:gridCol w:w="692"/>
            <w:gridCol w:w="692"/>
            <w:gridCol w:w="692"/>
          </w:tblGrid>
        </w:tblGridChange>
      </w:tblGrid>
      <w:tr w:rsidR="008E4B87" w:rsidRPr="00FF6A71" w14:paraId="35758CBA" w14:textId="77777777" w:rsidTr="007826DB">
        <w:trPr>
          <w:trHeight w:val="300"/>
          <w:jc w:val="center"/>
          <w:ins w:id="45953" w:author="pete jones" w:date="2022-01-04T11:19:00Z"/>
          <w:trPrChange w:id="45954" w:author="pete jones" w:date="2022-01-04T11:34:00Z">
            <w:trPr>
              <w:trHeight w:val="300"/>
              <w:jc w:val="center"/>
            </w:trPr>
          </w:trPrChange>
        </w:trPr>
        <w:tc>
          <w:tcPr>
            <w:tcW w:w="814" w:type="dxa"/>
            <w:shd w:val="clear" w:color="auto" w:fill="E7E6E6" w:themeFill="background2"/>
            <w:vAlign w:val="center"/>
            <w:tcPrChange w:id="45955" w:author="pete jones" w:date="2022-01-04T11:34:00Z">
              <w:tcPr>
                <w:tcW w:w="814" w:type="dxa"/>
                <w:shd w:val="clear" w:color="auto" w:fill="E7E6E6" w:themeFill="background2"/>
                <w:vAlign w:val="center"/>
              </w:tcPr>
            </w:tcPrChange>
          </w:tcPr>
          <w:p w14:paraId="28419DAC" w14:textId="77777777" w:rsidR="008E4B87" w:rsidRPr="00FF6A71" w:rsidRDefault="008E4B87">
            <w:pPr>
              <w:spacing w:before="0" w:after="0" w:line="240" w:lineRule="auto"/>
              <w:jc w:val="center"/>
              <w:rPr>
                <w:ins w:id="45956" w:author="pete jones" w:date="2022-01-04T11:19:00Z"/>
                <w:rFonts w:cstheme="minorHAnsi"/>
                <w:b/>
                <w:bCs/>
              </w:rPr>
              <w:pPrChange w:id="45957" w:author="pete jones" w:date="2022-01-04T11:35:00Z">
                <w:pPr>
                  <w:keepNext/>
                  <w:jc w:val="center"/>
                </w:pPr>
              </w:pPrChange>
            </w:pPr>
            <w:ins w:id="45958" w:author="pete jones" w:date="2022-01-04T11:19:00Z">
              <w:r w:rsidRPr="00FF6A71">
                <w:rPr>
                  <w:rFonts w:cstheme="minorHAnsi"/>
                  <w:b/>
                  <w:bCs/>
                </w:rPr>
                <w:t>scale</w:t>
              </w:r>
            </w:ins>
          </w:p>
        </w:tc>
        <w:tc>
          <w:tcPr>
            <w:tcW w:w="814" w:type="dxa"/>
            <w:shd w:val="clear" w:color="auto" w:fill="E7E6E6" w:themeFill="background2"/>
            <w:noWrap/>
            <w:vAlign w:val="center"/>
            <w:tcPrChange w:id="45959" w:author="pete jones" w:date="2022-01-04T11:34:00Z">
              <w:tcPr>
                <w:tcW w:w="814" w:type="dxa"/>
                <w:shd w:val="clear" w:color="auto" w:fill="E7E6E6" w:themeFill="background2"/>
                <w:noWrap/>
                <w:vAlign w:val="center"/>
              </w:tcPr>
            </w:tcPrChange>
          </w:tcPr>
          <w:p w14:paraId="784AA0B4" w14:textId="77777777" w:rsidR="008E4B87" w:rsidRPr="00FF6A71" w:rsidRDefault="008E4B87">
            <w:pPr>
              <w:spacing w:before="0" w:after="0" w:line="240" w:lineRule="auto"/>
              <w:jc w:val="center"/>
              <w:rPr>
                <w:ins w:id="45960" w:author="pete jones" w:date="2022-01-04T11:19:00Z"/>
                <w:rFonts w:cstheme="minorHAnsi"/>
                <w:b/>
                <w:bCs/>
              </w:rPr>
              <w:pPrChange w:id="45961" w:author="pete jones" w:date="2022-01-04T11:35:00Z">
                <w:pPr>
                  <w:keepNext/>
                  <w:jc w:val="center"/>
                </w:pPr>
              </w:pPrChange>
            </w:pPr>
            <w:ins w:id="45962" w:author="pete jones" w:date="2022-01-04T11:19:00Z">
              <w:r w:rsidRPr="00FF6A71">
                <w:rPr>
                  <w:rFonts w:cstheme="minorHAnsi"/>
                  <w:b/>
                  <w:bCs/>
                </w:rPr>
                <w:t>1</w:t>
              </w:r>
            </w:ins>
          </w:p>
        </w:tc>
        <w:tc>
          <w:tcPr>
            <w:tcW w:w="814" w:type="dxa"/>
            <w:shd w:val="clear" w:color="auto" w:fill="E7E6E6" w:themeFill="background2"/>
            <w:noWrap/>
            <w:vAlign w:val="center"/>
            <w:tcPrChange w:id="45963" w:author="pete jones" w:date="2022-01-04T11:34:00Z">
              <w:tcPr>
                <w:tcW w:w="814" w:type="dxa"/>
                <w:shd w:val="clear" w:color="auto" w:fill="E7E6E6" w:themeFill="background2"/>
                <w:noWrap/>
                <w:vAlign w:val="center"/>
              </w:tcPr>
            </w:tcPrChange>
          </w:tcPr>
          <w:p w14:paraId="620415B2" w14:textId="77777777" w:rsidR="008E4B87" w:rsidRPr="00FF6A71" w:rsidRDefault="008E4B87">
            <w:pPr>
              <w:spacing w:before="0" w:after="0" w:line="240" w:lineRule="auto"/>
              <w:jc w:val="center"/>
              <w:rPr>
                <w:ins w:id="45964" w:author="pete jones" w:date="2022-01-04T11:19:00Z"/>
                <w:rFonts w:cstheme="minorHAnsi"/>
                <w:b/>
                <w:bCs/>
              </w:rPr>
              <w:pPrChange w:id="45965" w:author="pete jones" w:date="2022-01-04T11:35:00Z">
                <w:pPr>
                  <w:keepNext/>
                  <w:jc w:val="center"/>
                </w:pPr>
              </w:pPrChange>
            </w:pPr>
            <w:ins w:id="45966" w:author="pete jones" w:date="2022-01-04T11:19:00Z">
              <w:r w:rsidRPr="00FF6A71">
                <w:rPr>
                  <w:rFonts w:cstheme="minorHAnsi"/>
                  <w:b/>
                  <w:bCs/>
                </w:rPr>
                <w:t>2</w:t>
              </w:r>
            </w:ins>
          </w:p>
        </w:tc>
        <w:tc>
          <w:tcPr>
            <w:tcW w:w="814" w:type="dxa"/>
            <w:shd w:val="clear" w:color="auto" w:fill="E7E6E6" w:themeFill="background2"/>
            <w:noWrap/>
            <w:vAlign w:val="center"/>
            <w:tcPrChange w:id="45967" w:author="pete jones" w:date="2022-01-04T11:34:00Z">
              <w:tcPr>
                <w:tcW w:w="814" w:type="dxa"/>
                <w:shd w:val="clear" w:color="auto" w:fill="E7E6E6" w:themeFill="background2"/>
                <w:noWrap/>
                <w:vAlign w:val="center"/>
              </w:tcPr>
            </w:tcPrChange>
          </w:tcPr>
          <w:p w14:paraId="51C134B1" w14:textId="77777777" w:rsidR="008E4B87" w:rsidRPr="00FF6A71" w:rsidRDefault="008E4B87">
            <w:pPr>
              <w:spacing w:before="0" w:after="0" w:line="240" w:lineRule="auto"/>
              <w:jc w:val="center"/>
              <w:rPr>
                <w:ins w:id="45968" w:author="pete jones" w:date="2022-01-04T11:19:00Z"/>
                <w:rFonts w:cstheme="minorHAnsi"/>
                <w:b/>
                <w:bCs/>
              </w:rPr>
              <w:pPrChange w:id="45969" w:author="pete jones" w:date="2022-01-04T11:35:00Z">
                <w:pPr>
                  <w:keepNext/>
                  <w:jc w:val="center"/>
                </w:pPr>
              </w:pPrChange>
            </w:pPr>
            <w:ins w:id="45970" w:author="pete jones" w:date="2022-01-04T11:19:00Z">
              <w:r w:rsidRPr="00FF6A71">
                <w:rPr>
                  <w:rFonts w:cstheme="minorHAnsi"/>
                  <w:b/>
                  <w:bCs/>
                </w:rPr>
                <w:t>3</w:t>
              </w:r>
            </w:ins>
          </w:p>
        </w:tc>
        <w:tc>
          <w:tcPr>
            <w:tcW w:w="692" w:type="dxa"/>
            <w:shd w:val="clear" w:color="auto" w:fill="E7E6E6" w:themeFill="background2"/>
            <w:noWrap/>
            <w:vAlign w:val="center"/>
            <w:tcPrChange w:id="45971" w:author="pete jones" w:date="2022-01-04T11:34:00Z">
              <w:tcPr>
                <w:tcW w:w="692" w:type="dxa"/>
                <w:shd w:val="clear" w:color="auto" w:fill="E7E6E6" w:themeFill="background2"/>
                <w:noWrap/>
                <w:vAlign w:val="center"/>
              </w:tcPr>
            </w:tcPrChange>
          </w:tcPr>
          <w:p w14:paraId="7C0F3AC5" w14:textId="77777777" w:rsidR="008E4B87" w:rsidRPr="00FF6A71" w:rsidRDefault="008E4B87">
            <w:pPr>
              <w:spacing w:before="0" w:after="0" w:line="240" w:lineRule="auto"/>
              <w:jc w:val="center"/>
              <w:rPr>
                <w:ins w:id="45972" w:author="pete jones" w:date="2022-01-04T11:19:00Z"/>
                <w:rFonts w:cstheme="minorHAnsi"/>
                <w:b/>
                <w:bCs/>
              </w:rPr>
              <w:pPrChange w:id="45973" w:author="pete jones" w:date="2022-01-04T11:35:00Z">
                <w:pPr>
                  <w:keepNext/>
                  <w:jc w:val="center"/>
                </w:pPr>
              </w:pPrChange>
            </w:pPr>
            <w:ins w:id="45974" w:author="pete jones" w:date="2022-01-04T11:19:00Z">
              <w:r w:rsidRPr="00FF6A71">
                <w:rPr>
                  <w:rFonts w:cstheme="minorHAnsi"/>
                  <w:b/>
                  <w:bCs/>
                </w:rPr>
                <w:t>4</w:t>
              </w:r>
            </w:ins>
          </w:p>
        </w:tc>
        <w:tc>
          <w:tcPr>
            <w:tcW w:w="692" w:type="dxa"/>
            <w:shd w:val="clear" w:color="auto" w:fill="E7E6E6" w:themeFill="background2"/>
            <w:noWrap/>
            <w:vAlign w:val="center"/>
            <w:tcPrChange w:id="45975" w:author="pete jones" w:date="2022-01-04T11:34:00Z">
              <w:tcPr>
                <w:tcW w:w="692" w:type="dxa"/>
                <w:shd w:val="clear" w:color="auto" w:fill="E7E6E6" w:themeFill="background2"/>
                <w:noWrap/>
                <w:vAlign w:val="center"/>
              </w:tcPr>
            </w:tcPrChange>
          </w:tcPr>
          <w:p w14:paraId="6F4E9AEA" w14:textId="77777777" w:rsidR="008E4B87" w:rsidRPr="00FF6A71" w:rsidRDefault="008E4B87">
            <w:pPr>
              <w:spacing w:before="0" w:after="0" w:line="240" w:lineRule="auto"/>
              <w:jc w:val="center"/>
              <w:rPr>
                <w:ins w:id="45976" w:author="pete jones" w:date="2022-01-04T11:19:00Z"/>
                <w:rFonts w:cstheme="minorHAnsi"/>
                <w:b/>
                <w:bCs/>
              </w:rPr>
              <w:pPrChange w:id="45977" w:author="pete jones" w:date="2022-01-04T11:35:00Z">
                <w:pPr>
                  <w:keepNext/>
                  <w:jc w:val="center"/>
                </w:pPr>
              </w:pPrChange>
            </w:pPr>
            <w:ins w:id="45978" w:author="pete jones" w:date="2022-01-04T11:19:00Z">
              <w:r w:rsidRPr="00FF6A71">
                <w:rPr>
                  <w:rFonts w:cstheme="minorHAnsi"/>
                  <w:b/>
                  <w:bCs/>
                </w:rPr>
                <w:t>5</w:t>
              </w:r>
            </w:ins>
          </w:p>
        </w:tc>
        <w:tc>
          <w:tcPr>
            <w:tcW w:w="692" w:type="dxa"/>
            <w:shd w:val="clear" w:color="auto" w:fill="E7E6E6" w:themeFill="background2"/>
            <w:noWrap/>
            <w:vAlign w:val="center"/>
            <w:tcPrChange w:id="45979" w:author="pete jones" w:date="2022-01-04T11:34:00Z">
              <w:tcPr>
                <w:tcW w:w="692" w:type="dxa"/>
                <w:shd w:val="clear" w:color="auto" w:fill="E7E6E6" w:themeFill="background2"/>
                <w:noWrap/>
                <w:vAlign w:val="center"/>
              </w:tcPr>
            </w:tcPrChange>
          </w:tcPr>
          <w:p w14:paraId="3599ECE2" w14:textId="77777777" w:rsidR="008E4B87" w:rsidRPr="00FF6A71" w:rsidRDefault="008E4B87">
            <w:pPr>
              <w:spacing w:before="0" w:after="0" w:line="240" w:lineRule="auto"/>
              <w:jc w:val="center"/>
              <w:rPr>
                <w:ins w:id="45980" w:author="pete jones" w:date="2022-01-04T11:19:00Z"/>
                <w:rFonts w:cstheme="minorHAnsi"/>
                <w:b/>
                <w:bCs/>
              </w:rPr>
              <w:pPrChange w:id="45981" w:author="pete jones" w:date="2022-01-04T11:35:00Z">
                <w:pPr>
                  <w:keepNext/>
                  <w:jc w:val="center"/>
                </w:pPr>
              </w:pPrChange>
            </w:pPr>
            <w:ins w:id="45982" w:author="pete jones" w:date="2022-01-04T11:19:00Z">
              <w:r w:rsidRPr="00FF6A71">
                <w:rPr>
                  <w:rFonts w:cstheme="minorHAnsi"/>
                  <w:b/>
                  <w:bCs/>
                </w:rPr>
                <w:t>6</w:t>
              </w:r>
            </w:ins>
          </w:p>
        </w:tc>
        <w:tc>
          <w:tcPr>
            <w:tcW w:w="692" w:type="dxa"/>
            <w:shd w:val="clear" w:color="auto" w:fill="E7E6E6" w:themeFill="background2"/>
            <w:noWrap/>
            <w:vAlign w:val="center"/>
            <w:tcPrChange w:id="45983" w:author="pete jones" w:date="2022-01-04T11:34:00Z">
              <w:tcPr>
                <w:tcW w:w="692" w:type="dxa"/>
                <w:shd w:val="clear" w:color="auto" w:fill="E7E6E6" w:themeFill="background2"/>
                <w:noWrap/>
                <w:vAlign w:val="center"/>
              </w:tcPr>
            </w:tcPrChange>
          </w:tcPr>
          <w:p w14:paraId="6D2166E7" w14:textId="77777777" w:rsidR="008E4B87" w:rsidRPr="00FF6A71" w:rsidRDefault="008E4B87">
            <w:pPr>
              <w:spacing w:before="0" w:after="0" w:line="240" w:lineRule="auto"/>
              <w:jc w:val="center"/>
              <w:rPr>
                <w:ins w:id="45984" w:author="pete jones" w:date="2022-01-04T11:19:00Z"/>
                <w:rFonts w:cstheme="minorHAnsi"/>
                <w:b/>
                <w:bCs/>
              </w:rPr>
              <w:pPrChange w:id="45985" w:author="pete jones" w:date="2022-01-04T11:35:00Z">
                <w:pPr>
                  <w:keepNext/>
                  <w:jc w:val="center"/>
                </w:pPr>
              </w:pPrChange>
            </w:pPr>
            <w:ins w:id="45986" w:author="pete jones" w:date="2022-01-04T11:19:00Z">
              <w:r w:rsidRPr="00FF6A71">
                <w:rPr>
                  <w:rFonts w:cstheme="minorHAnsi"/>
                  <w:b/>
                  <w:bCs/>
                </w:rPr>
                <w:t>7</w:t>
              </w:r>
            </w:ins>
          </w:p>
        </w:tc>
      </w:tr>
      <w:tr w:rsidR="008E4B87" w:rsidRPr="00FF6A71" w14:paraId="4FC49CEC" w14:textId="77777777" w:rsidTr="007826DB">
        <w:trPr>
          <w:trHeight w:val="300"/>
          <w:jc w:val="center"/>
          <w:ins w:id="45987" w:author="pete jones" w:date="2022-01-04T11:19:00Z"/>
          <w:trPrChange w:id="45988" w:author="pete jones" w:date="2022-01-04T11:34:00Z">
            <w:trPr>
              <w:trHeight w:val="300"/>
              <w:jc w:val="center"/>
            </w:trPr>
          </w:trPrChange>
        </w:trPr>
        <w:tc>
          <w:tcPr>
            <w:tcW w:w="814" w:type="dxa"/>
            <w:vAlign w:val="center"/>
            <w:tcPrChange w:id="45989" w:author="pete jones" w:date="2022-01-04T11:34:00Z">
              <w:tcPr>
                <w:tcW w:w="814" w:type="dxa"/>
                <w:vAlign w:val="center"/>
              </w:tcPr>
            </w:tcPrChange>
          </w:tcPr>
          <w:p w14:paraId="79A4891E" w14:textId="77777777" w:rsidR="008E4B87" w:rsidRPr="00FF6A71" w:rsidRDefault="008E4B87">
            <w:pPr>
              <w:spacing w:before="0" w:after="0" w:line="240" w:lineRule="auto"/>
              <w:jc w:val="center"/>
              <w:rPr>
                <w:ins w:id="45990" w:author="pete jones" w:date="2022-01-04T11:19:00Z"/>
                <w:rFonts w:cstheme="minorHAnsi"/>
                <w:b/>
                <w:bCs/>
              </w:rPr>
              <w:pPrChange w:id="45991" w:author="pete jones" w:date="2022-01-04T11:35:00Z">
                <w:pPr>
                  <w:keepNext/>
                  <w:jc w:val="center"/>
                </w:pPr>
              </w:pPrChange>
            </w:pPr>
            <w:ins w:id="45992" w:author="pete jones" w:date="2022-01-04T11:19:00Z">
              <w:r w:rsidRPr="00FF6A71">
                <w:rPr>
                  <w:rFonts w:cstheme="minorHAnsi"/>
                  <w:b/>
                  <w:bCs/>
                </w:rPr>
                <w:t>%</w:t>
              </w:r>
            </w:ins>
          </w:p>
        </w:tc>
        <w:tc>
          <w:tcPr>
            <w:tcW w:w="814" w:type="dxa"/>
            <w:shd w:val="clear" w:color="auto" w:fill="auto"/>
            <w:noWrap/>
            <w:vAlign w:val="bottom"/>
            <w:tcPrChange w:id="45993" w:author="pete jones" w:date="2022-01-04T11:34:00Z">
              <w:tcPr>
                <w:tcW w:w="814" w:type="dxa"/>
                <w:tcBorders>
                  <w:top w:val="nil"/>
                  <w:left w:val="nil"/>
                  <w:bottom w:val="nil"/>
                  <w:right w:val="nil"/>
                </w:tcBorders>
                <w:shd w:val="clear" w:color="auto" w:fill="auto"/>
                <w:noWrap/>
                <w:vAlign w:val="bottom"/>
              </w:tcPr>
            </w:tcPrChange>
          </w:tcPr>
          <w:p w14:paraId="382D4407" w14:textId="77777777" w:rsidR="008E4B87" w:rsidRPr="00FF6A71" w:rsidRDefault="008E4B87">
            <w:pPr>
              <w:spacing w:before="0" w:after="0" w:line="240" w:lineRule="auto"/>
              <w:jc w:val="center"/>
              <w:rPr>
                <w:ins w:id="45994" w:author="pete jones" w:date="2022-01-04T11:19:00Z"/>
                <w:rFonts w:cstheme="minorHAnsi"/>
              </w:rPr>
              <w:pPrChange w:id="45995" w:author="pete jones" w:date="2022-01-04T11:35:00Z">
                <w:pPr>
                  <w:keepNext/>
                  <w:jc w:val="center"/>
                </w:pPr>
              </w:pPrChange>
            </w:pPr>
            <w:ins w:id="45996" w:author="pete jones" w:date="2022-01-04T11:19:00Z">
              <w:r w:rsidRPr="00FF6A71">
                <w:rPr>
                  <w:rFonts w:ascii="Calibri" w:hAnsi="Calibri" w:cs="Calibri"/>
                  <w:color w:val="000000"/>
                  <w:sz w:val="22"/>
                  <w:szCs w:val="22"/>
                </w:rPr>
                <w:t>44%</w:t>
              </w:r>
            </w:ins>
          </w:p>
        </w:tc>
        <w:tc>
          <w:tcPr>
            <w:tcW w:w="814" w:type="dxa"/>
            <w:shd w:val="clear" w:color="auto" w:fill="auto"/>
            <w:noWrap/>
            <w:vAlign w:val="bottom"/>
            <w:tcPrChange w:id="45997" w:author="pete jones" w:date="2022-01-04T11:34:00Z">
              <w:tcPr>
                <w:tcW w:w="814" w:type="dxa"/>
                <w:tcBorders>
                  <w:top w:val="nil"/>
                  <w:left w:val="nil"/>
                  <w:bottom w:val="nil"/>
                  <w:right w:val="nil"/>
                </w:tcBorders>
                <w:shd w:val="clear" w:color="auto" w:fill="auto"/>
                <w:noWrap/>
                <w:vAlign w:val="bottom"/>
              </w:tcPr>
            </w:tcPrChange>
          </w:tcPr>
          <w:p w14:paraId="3B978B66" w14:textId="77777777" w:rsidR="008E4B87" w:rsidRPr="00FF6A71" w:rsidRDefault="008E4B87">
            <w:pPr>
              <w:spacing w:before="0" w:after="0" w:line="240" w:lineRule="auto"/>
              <w:jc w:val="center"/>
              <w:rPr>
                <w:ins w:id="45998" w:author="pete jones" w:date="2022-01-04T11:19:00Z"/>
                <w:rFonts w:cstheme="minorHAnsi"/>
              </w:rPr>
              <w:pPrChange w:id="45999" w:author="pete jones" w:date="2022-01-04T11:35:00Z">
                <w:pPr>
                  <w:keepNext/>
                  <w:jc w:val="center"/>
                </w:pPr>
              </w:pPrChange>
            </w:pPr>
            <w:ins w:id="46000" w:author="pete jones" w:date="2022-01-04T11:19:00Z">
              <w:r w:rsidRPr="00FF6A71">
                <w:rPr>
                  <w:rFonts w:ascii="Calibri" w:hAnsi="Calibri" w:cs="Calibri"/>
                  <w:color w:val="000000"/>
                  <w:sz w:val="22"/>
                  <w:szCs w:val="22"/>
                </w:rPr>
                <w:t>33%</w:t>
              </w:r>
            </w:ins>
          </w:p>
        </w:tc>
        <w:tc>
          <w:tcPr>
            <w:tcW w:w="814" w:type="dxa"/>
            <w:shd w:val="clear" w:color="auto" w:fill="auto"/>
            <w:noWrap/>
            <w:vAlign w:val="bottom"/>
            <w:tcPrChange w:id="46001" w:author="pete jones" w:date="2022-01-04T11:34:00Z">
              <w:tcPr>
                <w:tcW w:w="814" w:type="dxa"/>
                <w:tcBorders>
                  <w:top w:val="nil"/>
                  <w:left w:val="nil"/>
                  <w:bottom w:val="nil"/>
                  <w:right w:val="nil"/>
                </w:tcBorders>
                <w:shd w:val="clear" w:color="auto" w:fill="auto"/>
                <w:noWrap/>
                <w:vAlign w:val="bottom"/>
              </w:tcPr>
            </w:tcPrChange>
          </w:tcPr>
          <w:p w14:paraId="3FCB8D24" w14:textId="77777777" w:rsidR="008E4B87" w:rsidRPr="00FF6A71" w:rsidRDefault="008E4B87">
            <w:pPr>
              <w:spacing w:before="0" w:after="0" w:line="240" w:lineRule="auto"/>
              <w:jc w:val="center"/>
              <w:rPr>
                <w:ins w:id="46002" w:author="pete jones" w:date="2022-01-04T11:19:00Z"/>
                <w:rFonts w:cstheme="minorHAnsi"/>
              </w:rPr>
              <w:pPrChange w:id="46003" w:author="pete jones" w:date="2022-01-04T11:35:00Z">
                <w:pPr>
                  <w:keepNext/>
                  <w:jc w:val="center"/>
                </w:pPr>
              </w:pPrChange>
            </w:pPr>
            <w:ins w:id="46004"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6005" w:author="pete jones" w:date="2022-01-04T11:34:00Z">
              <w:tcPr>
                <w:tcW w:w="692" w:type="dxa"/>
                <w:tcBorders>
                  <w:top w:val="nil"/>
                  <w:left w:val="nil"/>
                  <w:bottom w:val="nil"/>
                  <w:right w:val="nil"/>
                </w:tcBorders>
                <w:shd w:val="clear" w:color="auto" w:fill="auto"/>
                <w:noWrap/>
                <w:vAlign w:val="bottom"/>
              </w:tcPr>
            </w:tcPrChange>
          </w:tcPr>
          <w:p w14:paraId="7EF263AF" w14:textId="77777777" w:rsidR="008E4B87" w:rsidRPr="00FF6A71" w:rsidRDefault="008E4B87">
            <w:pPr>
              <w:spacing w:before="0" w:after="0" w:line="240" w:lineRule="auto"/>
              <w:jc w:val="center"/>
              <w:rPr>
                <w:ins w:id="46006" w:author="pete jones" w:date="2022-01-04T11:19:00Z"/>
                <w:rFonts w:cstheme="minorHAnsi"/>
              </w:rPr>
              <w:pPrChange w:id="46007" w:author="pete jones" w:date="2022-01-04T11:35:00Z">
                <w:pPr>
                  <w:keepNext/>
                  <w:jc w:val="center"/>
                </w:pPr>
              </w:pPrChange>
            </w:pPr>
            <w:ins w:id="46008"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6009" w:author="pete jones" w:date="2022-01-04T11:34:00Z">
              <w:tcPr>
                <w:tcW w:w="692" w:type="dxa"/>
                <w:tcBorders>
                  <w:top w:val="nil"/>
                  <w:left w:val="nil"/>
                  <w:bottom w:val="nil"/>
                  <w:right w:val="nil"/>
                </w:tcBorders>
                <w:shd w:val="clear" w:color="auto" w:fill="auto"/>
                <w:noWrap/>
                <w:vAlign w:val="bottom"/>
              </w:tcPr>
            </w:tcPrChange>
          </w:tcPr>
          <w:p w14:paraId="33E726F6" w14:textId="77777777" w:rsidR="008E4B87" w:rsidRPr="00FF6A71" w:rsidRDefault="008E4B87">
            <w:pPr>
              <w:spacing w:before="0" w:after="0" w:line="240" w:lineRule="auto"/>
              <w:jc w:val="center"/>
              <w:rPr>
                <w:ins w:id="46010" w:author="pete jones" w:date="2022-01-04T11:19:00Z"/>
                <w:rFonts w:cstheme="minorHAnsi"/>
              </w:rPr>
              <w:pPrChange w:id="46011" w:author="pete jones" w:date="2022-01-04T11:35:00Z">
                <w:pPr>
                  <w:keepNext/>
                  <w:jc w:val="center"/>
                </w:pPr>
              </w:pPrChange>
            </w:pPr>
            <w:ins w:id="46012"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6013" w:author="pete jones" w:date="2022-01-04T11:34:00Z">
              <w:tcPr>
                <w:tcW w:w="692" w:type="dxa"/>
                <w:tcBorders>
                  <w:top w:val="nil"/>
                  <w:left w:val="nil"/>
                  <w:bottom w:val="nil"/>
                  <w:right w:val="nil"/>
                </w:tcBorders>
                <w:shd w:val="clear" w:color="auto" w:fill="auto"/>
                <w:noWrap/>
                <w:vAlign w:val="bottom"/>
              </w:tcPr>
            </w:tcPrChange>
          </w:tcPr>
          <w:p w14:paraId="45CE84E8" w14:textId="77777777" w:rsidR="008E4B87" w:rsidRPr="00FF6A71" w:rsidRDefault="008E4B87">
            <w:pPr>
              <w:spacing w:before="0" w:after="0" w:line="240" w:lineRule="auto"/>
              <w:jc w:val="center"/>
              <w:rPr>
                <w:ins w:id="46014" w:author="pete jones" w:date="2022-01-04T11:19:00Z"/>
                <w:rFonts w:cstheme="minorHAnsi"/>
              </w:rPr>
              <w:pPrChange w:id="46015" w:author="pete jones" w:date="2022-01-04T11:35:00Z">
                <w:pPr>
                  <w:keepNext/>
                  <w:jc w:val="center"/>
                </w:pPr>
              </w:pPrChange>
            </w:pPr>
            <w:ins w:id="4601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017" w:author="pete jones" w:date="2022-01-04T11:34:00Z">
              <w:tcPr>
                <w:tcW w:w="692" w:type="dxa"/>
                <w:tcBorders>
                  <w:top w:val="nil"/>
                  <w:left w:val="nil"/>
                  <w:bottom w:val="nil"/>
                  <w:right w:val="nil"/>
                </w:tcBorders>
                <w:shd w:val="clear" w:color="auto" w:fill="auto"/>
                <w:noWrap/>
                <w:vAlign w:val="bottom"/>
              </w:tcPr>
            </w:tcPrChange>
          </w:tcPr>
          <w:p w14:paraId="1ECD9472" w14:textId="77777777" w:rsidR="008E4B87" w:rsidRPr="00FF6A71" w:rsidRDefault="008E4B87">
            <w:pPr>
              <w:spacing w:before="0" w:after="0" w:line="240" w:lineRule="auto"/>
              <w:jc w:val="center"/>
              <w:rPr>
                <w:ins w:id="46018" w:author="pete jones" w:date="2022-01-04T11:19:00Z"/>
                <w:rFonts w:cstheme="minorHAnsi"/>
              </w:rPr>
              <w:pPrChange w:id="46019" w:author="pete jones" w:date="2022-01-04T11:35:00Z">
                <w:pPr>
                  <w:keepNext/>
                  <w:jc w:val="center"/>
                </w:pPr>
              </w:pPrChange>
            </w:pPr>
            <w:ins w:id="46020" w:author="pete jones" w:date="2022-01-04T11:19:00Z">
              <w:r w:rsidRPr="00FF6A71">
                <w:rPr>
                  <w:rFonts w:ascii="Calibri" w:hAnsi="Calibri" w:cs="Calibri"/>
                  <w:color w:val="000000"/>
                  <w:sz w:val="22"/>
                  <w:szCs w:val="22"/>
                </w:rPr>
                <w:t>0%</w:t>
              </w:r>
            </w:ins>
          </w:p>
        </w:tc>
      </w:tr>
      <w:tr w:rsidR="008E4B87" w:rsidRPr="00FF6A71" w14:paraId="4B4D2D7C" w14:textId="77777777" w:rsidTr="007826DB">
        <w:trPr>
          <w:trHeight w:val="300"/>
          <w:jc w:val="center"/>
          <w:ins w:id="46021" w:author="pete jones" w:date="2022-01-04T11:19:00Z"/>
          <w:trPrChange w:id="46022" w:author="pete jones" w:date="2022-01-04T11:34:00Z">
            <w:trPr>
              <w:trHeight w:val="300"/>
              <w:jc w:val="center"/>
            </w:trPr>
          </w:trPrChange>
        </w:trPr>
        <w:tc>
          <w:tcPr>
            <w:tcW w:w="814" w:type="dxa"/>
            <w:vAlign w:val="center"/>
            <w:tcPrChange w:id="46023" w:author="pete jones" w:date="2022-01-04T11:34:00Z">
              <w:tcPr>
                <w:tcW w:w="814" w:type="dxa"/>
                <w:vAlign w:val="center"/>
              </w:tcPr>
            </w:tcPrChange>
          </w:tcPr>
          <w:p w14:paraId="44C4FCD3" w14:textId="77777777" w:rsidR="008E4B87" w:rsidRPr="00FF6A71" w:rsidRDefault="008E4B87">
            <w:pPr>
              <w:spacing w:before="0" w:after="0" w:line="240" w:lineRule="auto"/>
              <w:jc w:val="center"/>
              <w:rPr>
                <w:ins w:id="46024" w:author="pete jones" w:date="2022-01-04T11:19:00Z"/>
                <w:rFonts w:cstheme="minorHAnsi"/>
                <w:b/>
                <w:bCs/>
              </w:rPr>
              <w:pPrChange w:id="46025" w:author="pete jones" w:date="2022-01-04T11:35:00Z">
                <w:pPr>
                  <w:keepNext/>
                  <w:jc w:val="center"/>
                </w:pPr>
              </w:pPrChange>
            </w:pPr>
            <w:ins w:id="46026" w:author="pete jones" w:date="2022-01-04T11:19:00Z">
              <w:r w:rsidRPr="00FF6A71">
                <w:rPr>
                  <w:rFonts w:cstheme="minorHAnsi"/>
                  <w:b/>
                  <w:bCs/>
                </w:rPr>
                <w:t>Count</w:t>
              </w:r>
            </w:ins>
          </w:p>
        </w:tc>
        <w:tc>
          <w:tcPr>
            <w:tcW w:w="814" w:type="dxa"/>
            <w:shd w:val="clear" w:color="auto" w:fill="auto"/>
            <w:noWrap/>
            <w:vAlign w:val="bottom"/>
            <w:tcPrChange w:id="46027" w:author="pete jones" w:date="2022-01-04T11:34:00Z">
              <w:tcPr>
                <w:tcW w:w="814" w:type="dxa"/>
                <w:tcBorders>
                  <w:top w:val="nil"/>
                  <w:left w:val="nil"/>
                  <w:bottom w:val="nil"/>
                  <w:right w:val="nil"/>
                </w:tcBorders>
                <w:shd w:val="clear" w:color="auto" w:fill="auto"/>
                <w:noWrap/>
                <w:vAlign w:val="bottom"/>
              </w:tcPr>
            </w:tcPrChange>
          </w:tcPr>
          <w:p w14:paraId="5424047E" w14:textId="77777777" w:rsidR="008E4B87" w:rsidRPr="00FF6A71" w:rsidRDefault="008E4B87">
            <w:pPr>
              <w:spacing w:before="0" w:after="0" w:line="240" w:lineRule="auto"/>
              <w:jc w:val="center"/>
              <w:rPr>
                <w:ins w:id="46028" w:author="pete jones" w:date="2022-01-04T11:19:00Z"/>
                <w:rFonts w:cstheme="minorHAnsi"/>
              </w:rPr>
              <w:pPrChange w:id="46029" w:author="pete jones" w:date="2022-01-04T11:35:00Z">
                <w:pPr>
                  <w:keepNext/>
                  <w:jc w:val="center"/>
                </w:pPr>
              </w:pPrChange>
            </w:pPr>
            <w:ins w:id="46030"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46031" w:author="pete jones" w:date="2022-01-04T11:34:00Z">
              <w:tcPr>
                <w:tcW w:w="814" w:type="dxa"/>
                <w:tcBorders>
                  <w:top w:val="nil"/>
                  <w:left w:val="nil"/>
                  <w:bottom w:val="nil"/>
                  <w:right w:val="nil"/>
                </w:tcBorders>
                <w:shd w:val="clear" w:color="auto" w:fill="auto"/>
                <w:noWrap/>
                <w:vAlign w:val="bottom"/>
              </w:tcPr>
            </w:tcPrChange>
          </w:tcPr>
          <w:p w14:paraId="04CD2773" w14:textId="77777777" w:rsidR="008E4B87" w:rsidRPr="00FF6A71" w:rsidRDefault="008E4B87">
            <w:pPr>
              <w:spacing w:before="0" w:after="0" w:line="240" w:lineRule="auto"/>
              <w:jc w:val="center"/>
              <w:rPr>
                <w:ins w:id="46032" w:author="pete jones" w:date="2022-01-04T11:19:00Z"/>
                <w:rFonts w:cstheme="minorHAnsi"/>
              </w:rPr>
              <w:pPrChange w:id="46033" w:author="pete jones" w:date="2022-01-04T11:35:00Z">
                <w:pPr>
                  <w:keepNext/>
                  <w:jc w:val="center"/>
                </w:pPr>
              </w:pPrChange>
            </w:pPr>
            <w:ins w:id="46034" w:author="pete jones" w:date="2022-01-04T11:19:00Z">
              <w:r w:rsidRPr="00FF6A71">
                <w:rPr>
                  <w:rFonts w:ascii="Calibri" w:hAnsi="Calibri" w:cs="Calibri"/>
                  <w:color w:val="000000"/>
                  <w:sz w:val="22"/>
                  <w:szCs w:val="22"/>
                </w:rPr>
                <w:t>9</w:t>
              </w:r>
            </w:ins>
          </w:p>
        </w:tc>
        <w:tc>
          <w:tcPr>
            <w:tcW w:w="814" w:type="dxa"/>
            <w:shd w:val="clear" w:color="auto" w:fill="auto"/>
            <w:noWrap/>
            <w:vAlign w:val="bottom"/>
            <w:tcPrChange w:id="46035" w:author="pete jones" w:date="2022-01-04T11:34:00Z">
              <w:tcPr>
                <w:tcW w:w="814" w:type="dxa"/>
                <w:tcBorders>
                  <w:top w:val="nil"/>
                  <w:left w:val="nil"/>
                  <w:bottom w:val="nil"/>
                  <w:right w:val="nil"/>
                </w:tcBorders>
                <w:shd w:val="clear" w:color="auto" w:fill="auto"/>
                <w:noWrap/>
                <w:vAlign w:val="bottom"/>
              </w:tcPr>
            </w:tcPrChange>
          </w:tcPr>
          <w:p w14:paraId="4D6F19CE" w14:textId="77777777" w:rsidR="008E4B87" w:rsidRPr="00FF6A71" w:rsidRDefault="008E4B87">
            <w:pPr>
              <w:spacing w:before="0" w:after="0" w:line="240" w:lineRule="auto"/>
              <w:jc w:val="center"/>
              <w:rPr>
                <w:ins w:id="46036" w:author="pete jones" w:date="2022-01-04T11:19:00Z"/>
                <w:rFonts w:cstheme="minorHAnsi"/>
              </w:rPr>
              <w:pPrChange w:id="46037" w:author="pete jones" w:date="2022-01-04T11:35:00Z">
                <w:pPr>
                  <w:keepNext/>
                  <w:jc w:val="center"/>
                </w:pPr>
              </w:pPrChange>
            </w:pPr>
            <w:ins w:id="46038"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6039" w:author="pete jones" w:date="2022-01-04T11:34:00Z">
              <w:tcPr>
                <w:tcW w:w="692" w:type="dxa"/>
                <w:tcBorders>
                  <w:top w:val="nil"/>
                  <w:left w:val="nil"/>
                  <w:bottom w:val="nil"/>
                  <w:right w:val="nil"/>
                </w:tcBorders>
                <w:shd w:val="clear" w:color="auto" w:fill="auto"/>
                <w:noWrap/>
                <w:vAlign w:val="bottom"/>
              </w:tcPr>
            </w:tcPrChange>
          </w:tcPr>
          <w:p w14:paraId="3A3DC210" w14:textId="77777777" w:rsidR="008E4B87" w:rsidRPr="00FF6A71" w:rsidRDefault="008E4B87">
            <w:pPr>
              <w:spacing w:before="0" w:after="0" w:line="240" w:lineRule="auto"/>
              <w:jc w:val="center"/>
              <w:rPr>
                <w:ins w:id="46040" w:author="pete jones" w:date="2022-01-04T11:19:00Z"/>
                <w:rFonts w:cstheme="minorHAnsi"/>
              </w:rPr>
              <w:pPrChange w:id="46041" w:author="pete jones" w:date="2022-01-04T11:35:00Z">
                <w:pPr>
                  <w:keepNext/>
                  <w:jc w:val="center"/>
                </w:pPr>
              </w:pPrChange>
            </w:pPr>
            <w:ins w:id="46042"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6043" w:author="pete jones" w:date="2022-01-04T11:34:00Z">
              <w:tcPr>
                <w:tcW w:w="692" w:type="dxa"/>
                <w:tcBorders>
                  <w:top w:val="nil"/>
                  <w:left w:val="nil"/>
                  <w:bottom w:val="nil"/>
                  <w:right w:val="nil"/>
                </w:tcBorders>
                <w:shd w:val="clear" w:color="auto" w:fill="auto"/>
                <w:noWrap/>
                <w:vAlign w:val="bottom"/>
              </w:tcPr>
            </w:tcPrChange>
          </w:tcPr>
          <w:p w14:paraId="6E4AAB90" w14:textId="77777777" w:rsidR="008E4B87" w:rsidRPr="00FF6A71" w:rsidRDefault="008E4B87">
            <w:pPr>
              <w:spacing w:before="0" w:after="0" w:line="240" w:lineRule="auto"/>
              <w:jc w:val="center"/>
              <w:rPr>
                <w:ins w:id="46044" w:author="pete jones" w:date="2022-01-04T11:19:00Z"/>
                <w:rFonts w:cstheme="minorHAnsi"/>
              </w:rPr>
              <w:pPrChange w:id="46045" w:author="pete jones" w:date="2022-01-04T11:35:00Z">
                <w:pPr>
                  <w:keepNext/>
                  <w:jc w:val="center"/>
                </w:pPr>
              </w:pPrChange>
            </w:pPr>
            <w:ins w:id="46046"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6047" w:author="pete jones" w:date="2022-01-04T11:34:00Z">
              <w:tcPr>
                <w:tcW w:w="692" w:type="dxa"/>
                <w:tcBorders>
                  <w:top w:val="nil"/>
                  <w:left w:val="nil"/>
                  <w:bottom w:val="nil"/>
                  <w:right w:val="nil"/>
                </w:tcBorders>
                <w:shd w:val="clear" w:color="auto" w:fill="auto"/>
                <w:noWrap/>
                <w:vAlign w:val="bottom"/>
              </w:tcPr>
            </w:tcPrChange>
          </w:tcPr>
          <w:p w14:paraId="41A4A5A7" w14:textId="77777777" w:rsidR="008E4B87" w:rsidRPr="00FF6A71" w:rsidRDefault="008E4B87">
            <w:pPr>
              <w:spacing w:before="0" w:after="0" w:line="240" w:lineRule="auto"/>
              <w:jc w:val="center"/>
              <w:rPr>
                <w:ins w:id="46048" w:author="pete jones" w:date="2022-01-04T11:19:00Z"/>
                <w:rFonts w:cstheme="minorHAnsi"/>
              </w:rPr>
              <w:pPrChange w:id="46049" w:author="pete jones" w:date="2022-01-04T11:35:00Z">
                <w:pPr>
                  <w:keepNext/>
                  <w:jc w:val="center"/>
                </w:pPr>
              </w:pPrChange>
            </w:pPr>
            <w:ins w:id="46050"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051" w:author="pete jones" w:date="2022-01-04T11:34:00Z">
              <w:tcPr>
                <w:tcW w:w="692" w:type="dxa"/>
                <w:tcBorders>
                  <w:top w:val="nil"/>
                  <w:left w:val="nil"/>
                  <w:bottom w:val="nil"/>
                  <w:right w:val="nil"/>
                </w:tcBorders>
                <w:shd w:val="clear" w:color="auto" w:fill="auto"/>
                <w:noWrap/>
                <w:vAlign w:val="bottom"/>
              </w:tcPr>
            </w:tcPrChange>
          </w:tcPr>
          <w:p w14:paraId="6473D8B3" w14:textId="77777777" w:rsidR="008E4B87" w:rsidRPr="00FF6A71" w:rsidRDefault="008E4B87">
            <w:pPr>
              <w:spacing w:before="0" w:after="0" w:line="240" w:lineRule="auto"/>
              <w:jc w:val="center"/>
              <w:rPr>
                <w:ins w:id="46052" w:author="pete jones" w:date="2022-01-04T11:19:00Z"/>
                <w:rFonts w:cstheme="minorHAnsi"/>
              </w:rPr>
              <w:pPrChange w:id="46053" w:author="pete jones" w:date="2022-01-04T11:35:00Z">
                <w:pPr>
                  <w:keepNext/>
                  <w:jc w:val="center"/>
                </w:pPr>
              </w:pPrChange>
            </w:pPr>
            <w:ins w:id="46054" w:author="pete jones" w:date="2022-01-04T11:19:00Z">
              <w:r w:rsidRPr="00FF6A71">
                <w:rPr>
                  <w:rFonts w:ascii="Calibri" w:hAnsi="Calibri" w:cs="Calibri"/>
                  <w:color w:val="000000"/>
                  <w:sz w:val="22"/>
                  <w:szCs w:val="22"/>
                </w:rPr>
                <w:t>0</w:t>
              </w:r>
            </w:ins>
          </w:p>
        </w:tc>
      </w:tr>
    </w:tbl>
    <w:p w14:paraId="4AE1F69B" w14:textId="77777777" w:rsidR="008E4B87" w:rsidRPr="00FF6A71" w:rsidRDefault="008E4B87">
      <w:pPr>
        <w:rPr>
          <w:ins w:id="46055" w:author="pete jones" w:date="2022-01-04T11:19:00Z"/>
          <w:rFonts w:cstheme="minorHAnsi"/>
        </w:rPr>
        <w:pPrChange w:id="46056" w:author="pete jones" w:date="2022-01-04T11:35:00Z">
          <w:pPr>
            <w:keepNext/>
          </w:pPr>
        </w:pPrChange>
      </w:pPr>
      <w:ins w:id="46057" w:author="pete jones" w:date="2022-01-04T11:19:00Z">
        <w:r w:rsidRPr="00FF6A71">
          <w:rPr>
            <w:rFonts w:cstheme="minorHAnsi"/>
          </w:rPr>
          <w:t>Q3.3 I have asked students to create joint products using contributions from each studen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6058" w:author="pete jones" w:date="2022-01-04T11:35: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6059">
          <w:tblGrid>
            <w:gridCol w:w="814"/>
            <w:gridCol w:w="814"/>
            <w:gridCol w:w="814"/>
            <w:gridCol w:w="814"/>
            <w:gridCol w:w="692"/>
            <w:gridCol w:w="692"/>
            <w:gridCol w:w="692"/>
            <w:gridCol w:w="692"/>
          </w:tblGrid>
        </w:tblGridChange>
      </w:tblGrid>
      <w:tr w:rsidR="008E4B87" w:rsidRPr="00FF6A71" w14:paraId="5F600B92" w14:textId="77777777" w:rsidTr="007826DB">
        <w:trPr>
          <w:trHeight w:val="300"/>
          <w:jc w:val="center"/>
          <w:ins w:id="46060" w:author="pete jones" w:date="2022-01-04T11:19:00Z"/>
          <w:trPrChange w:id="46061" w:author="pete jones" w:date="2022-01-04T11:35:00Z">
            <w:trPr>
              <w:trHeight w:val="300"/>
              <w:jc w:val="center"/>
            </w:trPr>
          </w:trPrChange>
        </w:trPr>
        <w:tc>
          <w:tcPr>
            <w:tcW w:w="814" w:type="dxa"/>
            <w:shd w:val="clear" w:color="auto" w:fill="E7E6E6" w:themeFill="background2"/>
            <w:vAlign w:val="center"/>
            <w:tcPrChange w:id="46062" w:author="pete jones" w:date="2022-01-04T11:35:00Z">
              <w:tcPr>
                <w:tcW w:w="814" w:type="dxa"/>
                <w:shd w:val="clear" w:color="auto" w:fill="E7E6E6" w:themeFill="background2"/>
                <w:vAlign w:val="center"/>
              </w:tcPr>
            </w:tcPrChange>
          </w:tcPr>
          <w:p w14:paraId="59BE6B41" w14:textId="77777777" w:rsidR="008E4B87" w:rsidRPr="00FF6A71" w:rsidRDefault="008E4B87">
            <w:pPr>
              <w:spacing w:before="0" w:after="0" w:line="240" w:lineRule="auto"/>
              <w:jc w:val="center"/>
              <w:rPr>
                <w:ins w:id="46063" w:author="pete jones" w:date="2022-01-04T11:19:00Z"/>
                <w:rFonts w:cstheme="minorHAnsi"/>
                <w:b/>
                <w:bCs/>
              </w:rPr>
              <w:pPrChange w:id="46064" w:author="pete jones" w:date="2022-01-04T11:35:00Z">
                <w:pPr>
                  <w:keepNext/>
                  <w:jc w:val="center"/>
                </w:pPr>
              </w:pPrChange>
            </w:pPr>
            <w:ins w:id="46065" w:author="pete jones" w:date="2022-01-04T11:19:00Z">
              <w:r w:rsidRPr="00FF6A71">
                <w:rPr>
                  <w:rFonts w:cstheme="minorHAnsi"/>
                  <w:b/>
                  <w:bCs/>
                </w:rPr>
                <w:t>scale</w:t>
              </w:r>
            </w:ins>
          </w:p>
        </w:tc>
        <w:tc>
          <w:tcPr>
            <w:tcW w:w="814" w:type="dxa"/>
            <w:shd w:val="clear" w:color="auto" w:fill="E7E6E6" w:themeFill="background2"/>
            <w:noWrap/>
            <w:vAlign w:val="center"/>
            <w:tcPrChange w:id="46066" w:author="pete jones" w:date="2022-01-04T11:35:00Z">
              <w:tcPr>
                <w:tcW w:w="814" w:type="dxa"/>
                <w:shd w:val="clear" w:color="auto" w:fill="E7E6E6" w:themeFill="background2"/>
                <w:noWrap/>
                <w:vAlign w:val="center"/>
              </w:tcPr>
            </w:tcPrChange>
          </w:tcPr>
          <w:p w14:paraId="7925795F" w14:textId="77777777" w:rsidR="008E4B87" w:rsidRPr="00FF6A71" w:rsidRDefault="008E4B87">
            <w:pPr>
              <w:spacing w:before="0" w:after="0" w:line="240" w:lineRule="auto"/>
              <w:jc w:val="center"/>
              <w:rPr>
                <w:ins w:id="46067" w:author="pete jones" w:date="2022-01-04T11:19:00Z"/>
                <w:rFonts w:cstheme="minorHAnsi"/>
                <w:b/>
                <w:bCs/>
              </w:rPr>
              <w:pPrChange w:id="46068" w:author="pete jones" w:date="2022-01-04T11:35:00Z">
                <w:pPr>
                  <w:keepNext/>
                  <w:jc w:val="center"/>
                </w:pPr>
              </w:pPrChange>
            </w:pPr>
            <w:ins w:id="46069" w:author="pete jones" w:date="2022-01-04T11:19:00Z">
              <w:r w:rsidRPr="00FF6A71">
                <w:rPr>
                  <w:rFonts w:cstheme="minorHAnsi"/>
                  <w:b/>
                  <w:bCs/>
                </w:rPr>
                <w:t>1</w:t>
              </w:r>
            </w:ins>
          </w:p>
        </w:tc>
        <w:tc>
          <w:tcPr>
            <w:tcW w:w="814" w:type="dxa"/>
            <w:shd w:val="clear" w:color="auto" w:fill="E7E6E6" w:themeFill="background2"/>
            <w:noWrap/>
            <w:vAlign w:val="center"/>
            <w:tcPrChange w:id="46070" w:author="pete jones" w:date="2022-01-04T11:35:00Z">
              <w:tcPr>
                <w:tcW w:w="814" w:type="dxa"/>
                <w:shd w:val="clear" w:color="auto" w:fill="E7E6E6" w:themeFill="background2"/>
                <w:noWrap/>
                <w:vAlign w:val="center"/>
              </w:tcPr>
            </w:tcPrChange>
          </w:tcPr>
          <w:p w14:paraId="2DAE2CC5" w14:textId="77777777" w:rsidR="008E4B87" w:rsidRPr="00FF6A71" w:rsidRDefault="008E4B87">
            <w:pPr>
              <w:spacing w:before="0" w:after="0" w:line="240" w:lineRule="auto"/>
              <w:jc w:val="center"/>
              <w:rPr>
                <w:ins w:id="46071" w:author="pete jones" w:date="2022-01-04T11:19:00Z"/>
                <w:rFonts w:cstheme="minorHAnsi"/>
                <w:b/>
                <w:bCs/>
              </w:rPr>
              <w:pPrChange w:id="46072" w:author="pete jones" w:date="2022-01-04T11:35:00Z">
                <w:pPr>
                  <w:keepNext/>
                  <w:jc w:val="center"/>
                </w:pPr>
              </w:pPrChange>
            </w:pPr>
            <w:ins w:id="46073" w:author="pete jones" w:date="2022-01-04T11:19:00Z">
              <w:r w:rsidRPr="00FF6A71">
                <w:rPr>
                  <w:rFonts w:cstheme="minorHAnsi"/>
                  <w:b/>
                  <w:bCs/>
                </w:rPr>
                <w:t>2</w:t>
              </w:r>
            </w:ins>
          </w:p>
        </w:tc>
        <w:tc>
          <w:tcPr>
            <w:tcW w:w="814" w:type="dxa"/>
            <w:shd w:val="clear" w:color="auto" w:fill="E7E6E6" w:themeFill="background2"/>
            <w:noWrap/>
            <w:vAlign w:val="center"/>
            <w:tcPrChange w:id="46074" w:author="pete jones" w:date="2022-01-04T11:35:00Z">
              <w:tcPr>
                <w:tcW w:w="814" w:type="dxa"/>
                <w:shd w:val="clear" w:color="auto" w:fill="E7E6E6" w:themeFill="background2"/>
                <w:noWrap/>
                <w:vAlign w:val="center"/>
              </w:tcPr>
            </w:tcPrChange>
          </w:tcPr>
          <w:p w14:paraId="0DF853C4" w14:textId="77777777" w:rsidR="008E4B87" w:rsidRPr="00FF6A71" w:rsidRDefault="008E4B87">
            <w:pPr>
              <w:spacing w:before="0" w:after="0" w:line="240" w:lineRule="auto"/>
              <w:jc w:val="center"/>
              <w:rPr>
                <w:ins w:id="46075" w:author="pete jones" w:date="2022-01-04T11:19:00Z"/>
                <w:rFonts w:cstheme="minorHAnsi"/>
                <w:b/>
                <w:bCs/>
              </w:rPr>
              <w:pPrChange w:id="46076" w:author="pete jones" w:date="2022-01-04T11:35:00Z">
                <w:pPr>
                  <w:keepNext/>
                  <w:jc w:val="center"/>
                </w:pPr>
              </w:pPrChange>
            </w:pPr>
            <w:ins w:id="46077" w:author="pete jones" w:date="2022-01-04T11:19:00Z">
              <w:r w:rsidRPr="00FF6A71">
                <w:rPr>
                  <w:rFonts w:cstheme="minorHAnsi"/>
                  <w:b/>
                  <w:bCs/>
                </w:rPr>
                <w:t>3</w:t>
              </w:r>
            </w:ins>
          </w:p>
        </w:tc>
        <w:tc>
          <w:tcPr>
            <w:tcW w:w="692" w:type="dxa"/>
            <w:shd w:val="clear" w:color="auto" w:fill="E7E6E6" w:themeFill="background2"/>
            <w:noWrap/>
            <w:vAlign w:val="center"/>
            <w:tcPrChange w:id="46078" w:author="pete jones" w:date="2022-01-04T11:35:00Z">
              <w:tcPr>
                <w:tcW w:w="692" w:type="dxa"/>
                <w:shd w:val="clear" w:color="auto" w:fill="E7E6E6" w:themeFill="background2"/>
                <w:noWrap/>
                <w:vAlign w:val="center"/>
              </w:tcPr>
            </w:tcPrChange>
          </w:tcPr>
          <w:p w14:paraId="0AB243A6" w14:textId="77777777" w:rsidR="008E4B87" w:rsidRPr="00FF6A71" w:rsidRDefault="008E4B87">
            <w:pPr>
              <w:spacing w:before="0" w:after="0" w:line="240" w:lineRule="auto"/>
              <w:jc w:val="center"/>
              <w:rPr>
                <w:ins w:id="46079" w:author="pete jones" w:date="2022-01-04T11:19:00Z"/>
                <w:rFonts w:cstheme="minorHAnsi"/>
                <w:b/>
                <w:bCs/>
              </w:rPr>
              <w:pPrChange w:id="46080" w:author="pete jones" w:date="2022-01-04T11:35:00Z">
                <w:pPr>
                  <w:keepNext/>
                  <w:jc w:val="center"/>
                </w:pPr>
              </w:pPrChange>
            </w:pPr>
            <w:ins w:id="46081" w:author="pete jones" w:date="2022-01-04T11:19:00Z">
              <w:r w:rsidRPr="00FF6A71">
                <w:rPr>
                  <w:rFonts w:cstheme="minorHAnsi"/>
                  <w:b/>
                  <w:bCs/>
                </w:rPr>
                <w:t>4</w:t>
              </w:r>
            </w:ins>
          </w:p>
        </w:tc>
        <w:tc>
          <w:tcPr>
            <w:tcW w:w="692" w:type="dxa"/>
            <w:shd w:val="clear" w:color="auto" w:fill="E7E6E6" w:themeFill="background2"/>
            <w:noWrap/>
            <w:vAlign w:val="center"/>
            <w:tcPrChange w:id="46082" w:author="pete jones" w:date="2022-01-04T11:35:00Z">
              <w:tcPr>
                <w:tcW w:w="692" w:type="dxa"/>
                <w:shd w:val="clear" w:color="auto" w:fill="E7E6E6" w:themeFill="background2"/>
                <w:noWrap/>
                <w:vAlign w:val="center"/>
              </w:tcPr>
            </w:tcPrChange>
          </w:tcPr>
          <w:p w14:paraId="73D9E8AE" w14:textId="77777777" w:rsidR="008E4B87" w:rsidRPr="00FF6A71" w:rsidRDefault="008E4B87">
            <w:pPr>
              <w:spacing w:before="0" w:after="0" w:line="240" w:lineRule="auto"/>
              <w:jc w:val="center"/>
              <w:rPr>
                <w:ins w:id="46083" w:author="pete jones" w:date="2022-01-04T11:19:00Z"/>
                <w:rFonts w:cstheme="minorHAnsi"/>
                <w:b/>
                <w:bCs/>
              </w:rPr>
              <w:pPrChange w:id="46084" w:author="pete jones" w:date="2022-01-04T11:35:00Z">
                <w:pPr>
                  <w:keepNext/>
                  <w:jc w:val="center"/>
                </w:pPr>
              </w:pPrChange>
            </w:pPr>
            <w:ins w:id="46085" w:author="pete jones" w:date="2022-01-04T11:19:00Z">
              <w:r w:rsidRPr="00FF6A71">
                <w:rPr>
                  <w:rFonts w:cstheme="minorHAnsi"/>
                  <w:b/>
                  <w:bCs/>
                </w:rPr>
                <w:t>5</w:t>
              </w:r>
            </w:ins>
          </w:p>
        </w:tc>
        <w:tc>
          <w:tcPr>
            <w:tcW w:w="692" w:type="dxa"/>
            <w:shd w:val="clear" w:color="auto" w:fill="E7E6E6" w:themeFill="background2"/>
            <w:noWrap/>
            <w:vAlign w:val="center"/>
            <w:tcPrChange w:id="46086" w:author="pete jones" w:date="2022-01-04T11:35:00Z">
              <w:tcPr>
                <w:tcW w:w="692" w:type="dxa"/>
                <w:shd w:val="clear" w:color="auto" w:fill="E7E6E6" w:themeFill="background2"/>
                <w:noWrap/>
                <w:vAlign w:val="center"/>
              </w:tcPr>
            </w:tcPrChange>
          </w:tcPr>
          <w:p w14:paraId="09C04FF4" w14:textId="77777777" w:rsidR="008E4B87" w:rsidRPr="00FF6A71" w:rsidRDefault="008E4B87">
            <w:pPr>
              <w:spacing w:before="0" w:after="0" w:line="240" w:lineRule="auto"/>
              <w:jc w:val="center"/>
              <w:rPr>
                <w:ins w:id="46087" w:author="pete jones" w:date="2022-01-04T11:19:00Z"/>
                <w:rFonts w:cstheme="minorHAnsi"/>
                <w:b/>
                <w:bCs/>
              </w:rPr>
              <w:pPrChange w:id="46088" w:author="pete jones" w:date="2022-01-04T11:35:00Z">
                <w:pPr>
                  <w:keepNext/>
                  <w:jc w:val="center"/>
                </w:pPr>
              </w:pPrChange>
            </w:pPr>
            <w:ins w:id="46089" w:author="pete jones" w:date="2022-01-04T11:19:00Z">
              <w:r w:rsidRPr="00FF6A71">
                <w:rPr>
                  <w:rFonts w:cstheme="minorHAnsi"/>
                  <w:b/>
                  <w:bCs/>
                </w:rPr>
                <w:t>6</w:t>
              </w:r>
            </w:ins>
          </w:p>
        </w:tc>
        <w:tc>
          <w:tcPr>
            <w:tcW w:w="692" w:type="dxa"/>
            <w:shd w:val="clear" w:color="auto" w:fill="E7E6E6" w:themeFill="background2"/>
            <w:noWrap/>
            <w:vAlign w:val="center"/>
            <w:tcPrChange w:id="46090" w:author="pete jones" w:date="2022-01-04T11:35:00Z">
              <w:tcPr>
                <w:tcW w:w="692" w:type="dxa"/>
                <w:shd w:val="clear" w:color="auto" w:fill="E7E6E6" w:themeFill="background2"/>
                <w:noWrap/>
                <w:vAlign w:val="center"/>
              </w:tcPr>
            </w:tcPrChange>
          </w:tcPr>
          <w:p w14:paraId="31C7F71E" w14:textId="77777777" w:rsidR="008E4B87" w:rsidRPr="00FF6A71" w:rsidRDefault="008E4B87">
            <w:pPr>
              <w:spacing w:before="0" w:after="0" w:line="240" w:lineRule="auto"/>
              <w:jc w:val="center"/>
              <w:rPr>
                <w:ins w:id="46091" w:author="pete jones" w:date="2022-01-04T11:19:00Z"/>
                <w:rFonts w:cstheme="minorHAnsi"/>
                <w:b/>
                <w:bCs/>
              </w:rPr>
              <w:pPrChange w:id="46092" w:author="pete jones" w:date="2022-01-04T11:35:00Z">
                <w:pPr>
                  <w:keepNext/>
                  <w:jc w:val="center"/>
                </w:pPr>
              </w:pPrChange>
            </w:pPr>
            <w:ins w:id="46093" w:author="pete jones" w:date="2022-01-04T11:19:00Z">
              <w:r w:rsidRPr="00FF6A71">
                <w:rPr>
                  <w:rFonts w:cstheme="minorHAnsi"/>
                  <w:b/>
                  <w:bCs/>
                </w:rPr>
                <w:t>7</w:t>
              </w:r>
            </w:ins>
          </w:p>
        </w:tc>
      </w:tr>
      <w:tr w:rsidR="008E4B87" w:rsidRPr="00FF6A71" w14:paraId="1C4C33CA" w14:textId="77777777" w:rsidTr="007826DB">
        <w:trPr>
          <w:trHeight w:val="300"/>
          <w:jc w:val="center"/>
          <w:ins w:id="46094" w:author="pete jones" w:date="2022-01-04T11:19:00Z"/>
          <w:trPrChange w:id="46095" w:author="pete jones" w:date="2022-01-04T11:35:00Z">
            <w:trPr>
              <w:trHeight w:val="300"/>
              <w:jc w:val="center"/>
            </w:trPr>
          </w:trPrChange>
        </w:trPr>
        <w:tc>
          <w:tcPr>
            <w:tcW w:w="814" w:type="dxa"/>
            <w:vAlign w:val="center"/>
            <w:tcPrChange w:id="46096" w:author="pete jones" w:date="2022-01-04T11:35:00Z">
              <w:tcPr>
                <w:tcW w:w="814" w:type="dxa"/>
                <w:vAlign w:val="center"/>
              </w:tcPr>
            </w:tcPrChange>
          </w:tcPr>
          <w:p w14:paraId="02A8B96F" w14:textId="77777777" w:rsidR="008E4B87" w:rsidRPr="00FF6A71" w:rsidRDefault="008E4B87">
            <w:pPr>
              <w:spacing w:before="0" w:after="0" w:line="240" w:lineRule="auto"/>
              <w:jc w:val="center"/>
              <w:rPr>
                <w:ins w:id="46097" w:author="pete jones" w:date="2022-01-04T11:19:00Z"/>
                <w:rFonts w:cstheme="minorHAnsi"/>
                <w:b/>
                <w:bCs/>
              </w:rPr>
              <w:pPrChange w:id="46098" w:author="pete jones" w:date="2022-01-04T11:35:00Z">
                <w:pPr>
                  <w:keepNext/>
                  <w:jc w:val="center"/>
                </w:pPr>
              </w:pPrChange>
            </w:pPr>
            <w:ins w:id="46099" w:author="pete jones" w:date="2022-01-04T11:19:00Z">
              <w:r w:rsidRPr="00FF6A71">
                <w:rPr>
                  <w:rFonts w:cstheme="minorHAnsi"/>
                  <w:b/>
                  <w:bCs/>
                </w:rPr>
                <w:t>%</w:t>
              </w:r>
            </w:ins>
          </w:p>
        </w:tc>
        <w:tc>
          <w:tcPr>
            <w:tcW w:w="814" w:type="dxa"/>
            <w:shd w:val="clear" w:color="auto" w:fill="auto"/>
            <w:noWrap/>
            <w:vAlign w:val="bottom"/>
            <w:tcPrChange w:id="46100" w:author="pete jones" w:date="2022-01-04T11:35:00Z">
              <w:tcPr>
                <w:tcW w:w="814" w:type="dxa"/>
                <w:tcBorders>
                  <w:top w:val="nil"/>
                  <w:left w:val="nil"/>
                  <w:bottom w:val="nil"/>
                  <w:right w:val="nil"/>
                </w:tcBorders>
                <w:shd w:val="clear" w:color="auto" w:fill="auto"/>
                <w:noWrap/>
                <w:vAlign w:val="bottom"/>
              </w:tcPr>
            </w:tcPrChange>
          </w:tcPr>
          <w:p w14:paraId="1DDE7F30" w14:textId="77777777" w:rsidR="008E4B87" w:rsidRPr="00FF6A71" w:rsidRDefault="008E4B87">
            <w:pPr>
              <w:spacing w:before="0" w:after="0" w:line="240" w:lineRule="auto"/>
              <w:jc w:val="center"/>
              <w:rPr>
                <w:ins w:id="46101" w:author="pete jones" w:date="2022-01-04T11:19:00Z"/>
                <w:rFonts w:cstheme="minorHAnsi"/>
              </w:rPr>
              <w:pPrChange w:id="46102" w:author="pete jones" w:date="2022-01-04T11:35:00Z">
                <w:pPr>
                  <w:keepNext/>
                  <w:jc w:val="center"/>
                </w:pPr>
              </w:pPrChange>
            </w:pPr>
            <w:ins w:id="46103" w:author="pete jones" w:date="2022-01-04T11:19:00Z">
              <w:r w:rsidRPr="00FF6A71">
                <w:rPr>
                  <w:rFonts w:ascii="Calibri" w:hAnsi="Calibri" w:cs="Calibri"/>
                  <w:color w:val="000000"/>
                  <w:sz w:val="22"/>
                  <w:szCs w:val="22"/>
                </w:rPr>
                <w:t>41%</w:t>
              </w:r>
            </w:ins>
          </w:p>
        </w:tc>
        <w:tc>
          <w:tcPr>
            <w:tcW w:w="814" w:type="dxa"/>
            <w:shd w:val="clear" w:color="auto" w:fill="auto"/>
            <w:noWrap/>
            <w:vAlign w:val="bottom"/>
            <w:tcPrChange w:id="46104" w:author="pete jones" w:date="2022-01-04T11:35:00Z">
              <w:tcPr>
                <w:tcW w:w="814" w:type="dxa"/>
                <w:tcBorders>
                  <w:top w:val="nil"/>
                  <w:left w:val="nil"/>
                  <w:bottom w:val="nil"/>
                  <w:right w:val="nil"/>
                </w:tcBorders>
                <w:shd w:val="clear" w:color="auto" w:fill="auto"/>
                <w:noWrap/>
                <w:vAlign w:val="bottom"/>
              </w:tcPr>
            </w:tcPrChange>
          </w:tcPr>
          <w:p w14:paraId="7BC22030" w14:textId="77777777" w:rsidR="008E4B87" w:rsidRPr="00FF6A71" w:rsidRDefault="008E4B87">
            <w:pPr>
              <w:spacing w:before="0" w:after="0" w:line="240" w:lineRule="auto"/>
              <w:jc w:val="center"/>
              <w:rPr>
                <w:ins w:id="46105" w:author="pete jones" w:date="2022-01-04T11:19:00Z"/>
                <w:rFonts w:cstheme="minorHAnsi"/>
              </w:rPr>
              <w:pPrChange w:id="46106" w:author="pete jones" w:date="2022-01-04T11:35:00Z">
                <w:pPr>
                  <w:keepNext/>
                  <w:jc w:val="center"/>
                </w:pPr>
              </w:pPrChange>
            </w:pPr>
            <w:ins w:id="46107" w:author="pete jones" w:date="2022-01-04T11:19:00Z">
              <w:r w:rsidRPr="00FF6A71">
                <w:rPr>
                  <w:rFonts w:ascii="Calibri" w:hAnsi="Calibri" w:cs="Calibri"/>
                  <w:color w:val="000000"/>
                  <w:sz w:val="22"/>
                  <w:szCs w:val="22"/>
                </w:rPr>
                <w:t>41%</w:t>
              </w:r>
            </w:ins>
          </w:p>
        </w:tc>
        <w:tc>
          <w:tcPr>
            <w:tcW w:w="814" w:type="dxa"/>
            <w:shd w:val="clear" w:color="auto" w:fill="auto"/>
            <w:noWrap/>
            <w:vAlign w:val="bottom"/>
            <w:tcPrChange w:id="46108" w:author="pete jones" w:date="2022-01-04T11:35:00Z">
              <w:tcPr>
                <w:tcW w:w="814" w:type="dxa"/>
                <w:tcBorders>
                  <w:top w:val="nil"/>
                  <w:left w:val="nil"/>
                  <w:bottom w:val="nil"/>
                  <w:right w:val="nil"/>
                </w:tcBorders>
                <w:shd w:val="clear" w:color="auto" w:fill="auto"/>
                <w:noWrap/>
                <w:vAlign w:val="bottom"/>
              </w:tcPr>
            </w:tcPrChange>
          </w:tcPr>
          <w:p w14:paraId="6159DAC8" w14:textId="77777777" w:rsidR="008E4B87" w:rsidRPr="00FF6A71" w:rsidRDefault="008E4B87">
            <w:pPr>
              <w:spacing w:before="0" w:after="0" w:line="240" w:lineRule="auto"/>
              <w:jc w:val="center"/>
              <w:rPr>
                <w:ins w:id="46109" w:author="pete jones" w:date="2022-01-04T11:19:00Z"/>
                <w:rFonts w:cstheme="minorHAnsi"/>
              </w:rPr>
              <w:pPrChange w:id="46110" w:author="pete jones" w:date="2022-01-04T11:35:00Z">
                <w:pPr>
                  <w:keepNext/>
                  <w:jc w:val="center"/>
                </w:pPr>
              </w:pPrChange>
            </w:pPr>
            <w:ins w:id="46111"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6112" w:author="pete jones" w:date="2022-01-04T11:35:00Z">
              <w:tcPr>
                <w:tcW w:w="692" w:type="dxa"/>
                <w:tcBorders>
                  <w:top w:val="nil"/>
                  <w:left w:val="nil"/>
                  <w:bottom w:val="nil"/>
                  <w:right w:val="nil"/>
                </w:tcBorders>
                <w:shd w:val="clear" w:color="auto" w:fill="auto"/>
                <w:noWrap/>
                <w:vAlign w:val="bottom"/>
              </w:tcPr>
            </w:tcPrChange>
          </w:tcPr>
          <w:p w14:paraId="4F2B028C" w14:textId="77777777" w:rsidR="008E4B87" w:rsidRPr="00FF6A71" w:rsidRDefault="008E4B87">
            <w:pPr>
              <w:spacing w:before="0" w:after="0" w:line="240" w:lineRule="auto"/>
              <w:jc w:val="center"/>
              <w:rPr>
                <w:ins w:id="46113" w:author="pete jones" w:date="2022-01-04T11:19:00Z"/>
                <w:rFonts w:cstheme="minorHAnsi"/>
              </w:rPr>
              <w:pPrChange w:id="46114" w:author="pete jones" w:date="2022-01-04T11:35:00Z">
                <w:pPr>
                  <w:keepNext/>
                  <w:jc w:val="center"/>
                </w:pPr>
              </w:pPrChange>
            </w:pPr>
            <w:ins w:id="46115"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116" w:author="pete jones" w:date="2022-01-04T11:35:00Z">
              <w:tcPr>
                <w:tcW w:w="692" w:type="dxa"/>
                <w:tcBorders>
                  <w:top w:val="nil"/>
                  <w:left w:val="nil"/>
                  <w:bottom w:val="nil"/>
                  <w:right w:val="nil"/>
                </w:tcBorders>
                <w:shd w:val="clear" w:color="auto" w:fill="auto"/>
                <w:noWrap/>
                <w:vAlign w:val="bottom"/>
              </w:tcPr>
            </w:tcPrChange>
          </w:tcPr>
          <w:p w14:paraId="400D912C" w14:textId="77777777" w:rsidR="008E4B87" w:rsidRPr="00FF6A71" w:rsidRDefault="008E4B87">
            <w:pPr>
              <w:spacing w:before="0" w:after="0" w:line="240" w:lineRule="auto"/>
              <w:jc w:val="center"/>
              <w:rPr>
                <w:ins w:id="46117" w:author="pete jones" w:date="2022-01-04T11:19:00Z"/>
                <w:rFonts w:cstheme="minorHAnsi"/>
              </w:rPr>
              <w:pPrChange w:id="46118" w:author="pete jones" w:date="2022-01-04T11:35:00Z">
                <w:pPr>
                  <w:keepNext/>
                  <w:jc w:val="center"/>
                </w:pPr>
              </w:pPrChange>
            </w:pPr>
            <w:ins w:id="46119"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120" w:author="pete jones" w:date="2022-01-04T11:35:00Z">
              <w:tcPr>
                <w:tcW w:w="692" w:type="dxa"/>
                <w:tcBorders>
                  <w:top w:val="nil"/>
                  <w:left w:val="nil"/>
                  <w:bottom w:val="nil"/>
                  <w:right w:val="nil"/>
                </w:tcBorders>
                <w:shd w:val="clear" w:color="auto" w:fill="auto"/>
                <w:noWrap/>
                <w:vAlign w:val="bottom"/>
              </w:tcPr>
            </w:tcPrChange>
          </w:tcPr>
          <w:p w14:paraId="6387166E" w14:textId="77777777" w:rsidR="008E4B87" w:rsidRPr="00FF6A71" w:rsidRDefault="008E4B87">
            <w:pPr>
              <w:spacing w:before="0" w:after="0" w:line="240" w:lineRule="auto"/>
              <w:jc w:val="center"/>
              <w:rPr>
                <w:ins w:id="46121" w:author="pete jones" w:date="2022-01-04T11:19:00Z"/>
                <w:rFonts w:cstheme="minorHAnsi"/>
              </w:rPr>
              <w:pPrChange w:id="46122" w:author="pete jones" w:date="2022-01-04T11:35:00Z">
                <w:pPr>
                  <w:keepNext/>
                  <w:jc w:val="center"/>
                </w:pPr>
              </w:pPrChange>
            </w:pPr>
            <w:ins w:id="46123"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6124" w:author="pete jones" w:date="2022-01-04T11:35:00Z">
              <w:tcPr>
                <w:tcW w:w="692" w:type="dxa"/>
                <w:tcBorders>
                  <w:top w:val="nil"/>
                  <w:left w:val="nil"/>
                  <w:bottom w:val="nil"/>
                  <w:right w:val="nil"/>
                </w:tcBorders>
                <w:shd w:val="clear" w:color="auto" w:fill="auto"/>
                <w:noWrap/>
                <w:vAlign w:val="bottom"/>
              </w:tcPr>
            </w:tcPrChange>
          </w:tcPr>
          <w:p w14:paraId="507464CF" w14:textId="77777777" w:rsidR="008E4B87" w:rsidRPr="00FF6A71" w:rsidRDefault="008E4B87">
            <w:pPr>
              <w:spacing w:before="0" w:after="0" w:line="240" w:lineRule="auto"/>
              <w:jc w:val="center"/>
              <w:rPr>
                <w:ins w:id="46125" w:author="pete jones" w:date="2022-01-04T11:19:00Z"/>
                <w:rFonts w:cstheme="minorHAnsi"/>
              </w:rPr>
              <w:pPrChange w:id="46126" w:author="pete jones" w:date="2022-01-04T11:35:00Z">
                <w:pPr>
                  <w:keepNext/>
                  <w:jc w:val="center"/>
                </w:pPr>
              </w:pPrChange>
            </w:pPr>
            <w:ins w:id="46127" w:author="pete jones" w:date="2022-01-04T11:19:00Z">
              <w:r w:rsidRPr="00FF6A71">
                <w:rPr>
                  <w:rFonts w:ascii="Calibri" w:hAnsi="Calibri" w:cs="Calibri"/>
                  <w:color w:val="000000"/>
                  <w:sz w:val="22"/>
                  <w:szCs w:val="22"/>
                </w:rPr>
                <w:t>0%</w:t>
              </w:r>
            </w:ins>
          </w:p>
        </w:tc>
      </w:tr>
      <w:tr w:rsidR="008E4B87" w:rsidRPr="00FF6A71" w14:paraId="57252D50" w14:textId="77777777" w:rsidTr="007826DB">
        <w:trPr>
          <w:trHeight w:val="300"/>
          <w:jc w:val="center"/>
          <w:ins w:id="46128" w:author="pete jones" w:date="2022-01-04T11:19:00Z"/>
          <w:trPrChange w:id="46129" w:author="pete jones" w:date="2022-01-04T11:35:00Z">
            <w:trPr>
              <w:trHeight w:val="300"/>
              <w:jc w:val="center"/>
            </w:trPr>
          </w:trPrChange>
        </w:trPr>
        <w:tc>
          <w:tcPr>
            <w:tcW w:w="814" w:type="dxa"/>
            <w:vAlign w:val="center"/>
            <w:tcPrChange w:id="46130" w:author="pete jones" w:date="2022-01-04T11:35:00Z">
              <w:tcPr>
                <w:tcW w:w="814" w:type="dxa"/>
                <w:vAlign w:val="center"/>
              </w:tcPr>
            </w:tcPrChange>
          </w:tcPr>
          <w:p w14:paraId="326B9703" w14:textId="77777777" w:rsidR="008E4B87" w:rsidRPr="00FF6A71" w:rsidRDefault="008E4B87">
            <w:pPr>
              <w:spacing w:before="0" w:after="0" w:line="240" w:lineRule="auto"/>
              <w:jc w:val="center"/>
              <w:rPr>
                <w:ins w:id="46131" w:author="pete jones" w:date="2022-01-04T11:19:00Z"/>
                <w:rFonts w:cstheme="minorHAnsi"/>
                <w:b/>
                <w:bCs/>
              </w:rPr>
              <w:pPrChange w:id="46132" w:author="pete jones" w:date="2022-01-04T11:35:00Z">
                <w:pPr>
                  <w:keepNext/>
                  <w:jc w:val="center"/>
                </w:pPr>
              </w:pPrChange>
            </w:pPr>
            <w:ins w:id="46133" w:author="pete jones" w:date="2022-01-04T11:19:00Z">
              <w:r w:rsidRPr="00FF6A71">
                <w:rPr>
                  <w:rFonts w:cstheme="minorHAnsi"/>
                  <w:b/>
                  <w:bCs/>
                </w:rPr>
                <w:t>Count</w:t>
              </w:r>
            </w:ins>
          </w:p>
        </w:tc>
        <w:tc>
          <w:tcPr>
            <w:tcW w:w="814" w:type="dxa"/>
            <w:shd w:val="clear" w:color="auto" w:fill="auto"/>
            <w:noWrap/>
            <w:vAlign w:val="bottom"/>
            <w:tcPrChange w:id="46134" w:author="pete jones" w:date="2022-01-04T11:35:00Z">
              <w:tcPr>
                <w:tcW w:w="814" w:type="dxa"/>
                <w:tcBorders>
                  <w:top w:val="nil"/>
                  <w:left w:val="nil"/>
                  <w:bottom w:val="nil"/>
                  <w:right w:val="nil"/>
                </w:tcBorders>
                <w:shd w:val="clear" w:color="auto" w:fill="auto"/>
                <w:noWrap/>
                <w:vAlign w:val="bottom"/>
              </w:tcPr>
            </w:tcPrChange>
          </w:tcPr>
          <w:p w14:paraId="648D24A1" w14:textId="77777777" w:rsidR="008E4B87" w:rsidRPr="00FF6A71" w:rsidRDefault="008E4B87">
            <w:pPr>
              <w:spacing w:before="0" w:after="0" w:line="240" w:lineRule="auto"/>
              <w:jc w:val="center"/>
              <w:rPr>
                <w:ins w:id="46135" w:author="pete jones" w:date="2022-01-04T11:19:00Z"/>
                <w:rFonts w:cstheme="minorHAnsi"/>
              </w:rPr>
              <w:pPrChange w:id="46136" w:author="pete jones" w:date="2022-01-04T11:35:00Z">
                <w:pPr>
                  <w:keepNext/>
                  <w:jc w:val="center"/>
                </w:pPr>
              </w:pPrChange>
            </w:pPr>
            <w:ins w:id="46137"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6138" w:author="pete jones" w:date="2022-01-04T11:35:00Z">
              <w:tcPr>
                <w:tcW w:w="814" w:type="dxa"/>
                <w:tcBorders>
                  <w:top w:val="nil"/>
                  <w:left w:val="nil"/>
                  <w:bottom w:val="nil"/>
                  <w:right w:val="nil"/>
                </w:tcBorders>
                <w:shd w:val="clear" w:color="auto" w:fill="auto"/>
                <w:noWrap/>
                <w:vAlign w:val="bottom"/>
              </w:tcPr>
            </w:tcPrChange>
          </w:tcPr>
          <w:p w14:paraId="15C32CD3" w14:textId="77777777" w:rsidR="008E4B87" w:rsidRPr="00FF6A71" w:rsidRDefault="008E4B87">
            <w:pPr>
              <w:spacing w:before="0" w:after="0" w:line="240" w:lineRule="auto"/>
              <w:jc w:val="center"/>
              <w:rPr>
                <w:ins w:id="46139" w:author="pete jones" w:date="2022-01-04T11:19:00Z"/>
                <w:rFonts w:cstheme="minorHAnsi"/>
              </w:rPr>
              <w:pPrChange w:id="46140" w:author="pete jones" w:date="2022-01-04T11:35:00Z">
                <w:pPr>
                  <w:keepNext/>
                  <w:jc w:val="center"/>
                </w:pPr>
              </w:pPrChange>
            </w:pPr>
            <w:ins w:id="46141"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6142" w:author="pete jones" w:date="2022-01-04T11:35:00Z">
              <w:tcPr>
                <w:tcW w:w="814" w:type="dxa"/>
                <w:tcBorders>
                  <w:top w:val="nil"/>
                  <w:left w:val="nil"/>
                  <w:bottom w:val="nil"/>
                  <w:right w:val="nil"/>
                </w:tcBorders>
                <w:shd w:val="clear" w:color="auto" w:fill="auto"/>
                <w:noWrap/>
                <w:vAlign w:val="bottom"/>
              </w:tcPr>
            </w:tcPrChange>
          </w:tcPr>
          <w:p w14:paraId="7B9B698C" w14:textId="77777777" w:rsidR="008E4B87" w:rsidRPr="00FF6A71" w:rsidRDefault="008E4B87">
            <w:pPr>
              <w:spacing w:before="0" w:after="0" w:line="240" w:lineRule="auto"/>
              <w:jc w:val="center"/>
              <w:rPr>
                <w:ins w:id="46143" w:author="pete jones" w:date="2022-01-04T11:19:00Z"/>
                <w:rFonts w:cstheme="minorHAnsi"/>
              </w:rPr>
              <w:pPrChange w:id="46144" w:author="pete jones" w:date="2022-01-04T11:35:00Z">
                <w:pPr>
                  <w:keepNext/>
                  <w:jc w:val="center"/>
                </w:pPr>
              </w:pPrChange>
            </w:pPr>
            <w:ins w:id="46145"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6146" w:author="pete jones" w:date="2022-01-04T11:35:00Z">
              <w:tcPr>
                <w:tcW w:w="692" w:type="dxa"/>
                <w:tcBorders>
                  <w:top w:val="nil"/>
                  <w:left w:val="nil"/>
                  <w:bottom w:val="nil"/>
                  <w:right w:val="nil"/>
                </w:tcBorders>
                <w:shd w:val="clear" w:color="auto" w:fill="auto"/>
                <w:noWrap/>
                <w:vAlign w:val="bottom"/>
              </w:tcPr>
            </w:tcPrChange>
          </w:tcPr>
          <w:p w14:paraId="142D2A54" w14:textId="77777777" w:rsidR="008E4B87" w:rsidRPr="00FF6A71" w:rsidRDefault="008E4B87">
            <w:pPr>
              <w:spacing w:before="0" w:after="0" w:line="240" w:lineRule="auto"/>
              <w:jc w:val="center"/>
              <w:rPr>
                <w:ins w:id="46147" w:author="pete jones" w:date="2022-01-04T11:19:00Z"/>
                <w:rFonts w:cstheme="minorHAnsi"/>
              </w:rPr>
              <w:pPrChange w:id="46148" w:author="pete jones" w:date="2022-01-04T11:35:00Z">
                <w:pPr>
                  <w:keepNext/>
                  <w:jc w:val="center"/>
                </w:pPr>
              </w:pPrChange>
            </w:pPr>
            <w:ins w:id="46149"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150" w:author="pete jones" w:date="2022-01-04T11:35:00Z">
              <w:tcPr>
                <w:tcW w:w="692" w:type="dxa"/>
                <w:tcBorders>
                  <w:top w:val="nil"/>
                  <w:left w:val="nil"/>
                  <w:bottom w:val="nil"/>
                  <w:right w:val="nil"/>
                </w:tcBorders>
                <w:shd w:val="clear" w:color="auto" w:fill="auto"/>
                <w:noWrap/>
                <w:vAlign w:val="bottom"/>
              </w:tcPr>
            </w:tcPrChange>
          </w:tcPr>
          <w:p w14:paraId="23BDA5C5" w14:textId="77777777" w:rsidR="008E4B87" w:rsidRPr="00FF6A71" w:rsidRDefault="008E4B87">
            <w:pPr>
              <w:spacing w:before="0" w:after="0" w:line="240" w:lineRule="auto"/>
              <w:jc w:val="center"/>
              <w:rPr>
                <w:ins w:id="46151" w:author="pete jones" w:date="2022-01-04T11:19:00Z"/>
                <w:rFonts w:cstheme="minorHAnsi"/>
              </w:rPr>
              <w:pPrChange w:id="46152" w:author="pete jones" w:date="2022-01-04T11:35:00Z">
                <w:pPr>
                  <w:keepNext/>
                  <w:jc w:val="center"/>
                </w:pPr>
              </w:pPrChange>
            </w:pPr>
            <w:ins w:id="4615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154" w:author="pete jones" w:date="2022-01-04T11:35:00Z">
              <w:tcPr>
                <w:tcW w:w="692" w:type="dxa"/>
                <w:tcBorders>
                  <w:top w:val="nil"/>
                  <w:left w:val="nil"/>
                  <w:bottom w:val="nil"/>
                  <w:right w:val="nil"/>
                </w:tcBorders>
                <w:shd w:val="clear" w:color="auto" w:fill="auto"/>
                <w:noWrap/>
                <w:vAlign w:val="bottom"/>
              </w:tcPr>
            </w:tcPrChange>
          </w:tcPr>
          <w:p w14:paraId="3D8D3475" w14:textId="77777777" w:rsidR="008E4B87" w:rsidRPr="00FF6A71" w:rsidRDefault="008E4B87">
            <w:pPr>
              <w:spacing w:before="0" w:after="0" w:line="240" w:lineRule="auto"/>
              <w:jc w:val="center"/>
              <w:rPr>
                <w:ins w:id="46155" w:author="pete jones" w:date="2022-01-04T11:19:00Z"/>
                <w:rFonts w:cstheme="minorHAnsi"/>
              </w:rPr>
              <w:pPrChange w:id="46156" w:author="pete jones" w:date="2022-01-04T11:35:00Z">
                <w:pPr>
                  <w:keepNext/>
                  <w:jc w:val="center"/>
                </w:pPr>
              </w:pPrChange>
            </w:pPr>
            <w:ins w:id="46157"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6158" w:author="pete jones" w:date="2022-01-04T11:35:00Z">
              <w:tcPr>
                <w:tcW w:w="692" w:type="dxa"/>
                <w:tcBorders>
                  <w:top w:val="nil"/>
                  <w:left w:val="nil"/>
                  <w:bottom w:val="nil"/>
                  <w:right w:val="nil"/>
                </w:tcBorders>
                <w:shd w:val="clear" w:color="auto" w:fill="auto"/>
                <w:noWrap/>
                <w:vAlign w:val="bottom"/>
              </w:tcPr>
            </w:tcPrChange>
          </w:tcPr>
          <w:p w14:paraId="6D2247B0" w14:textId="77777777" w:rsidR="008E4B87" w:rsidRPr="00FF6A71" w:rsidRDefault="008E4B87">
            <w:pPr>
              <w:spacing w:before="0" w:after="0" w:line="240" w:lineRule="auto"/>
              <w:jc w:val="center"/>
              <w:rPr>
                <w:ins w:id="46159" w:author="pete jones" w:date="2022-01-04T11:19:00Z"/>
                <w:rFonts w:cstheme="minorHAnsi"/>
              </w:rPr>
              <w:pPrChange w:id="46160" w:author="pete jones" w:date="2022-01-04T11:35:00Z">
                <w:pPr>
                  <w:keepNext/>
                  <w:jc w:val="center"/>
                </w:pPr>
              </w:pPrChange>
            </w:pPr>
            <w:ins w:id="46161" w:author="pete jones" w:date="2022-01-04T11:19:00Z">
              <w:r w:rsidRPr="00FF6A71">
                <w:rPr>
                  <w:rFonts w:ascii="Calibri" w:hAnsi="Calibri" w:cs="Calibri"/>
                  <w:color w:val="000000"/>
                  <w:sz w:val="22"/>
                  <w:szCs w:val="22"/>
                </w:rPr>
                <w:t>0</w:t>
              </w:r>
            </w:ins>
          </w:p>
        </w:tc>
      </w:tr>
    </w:tbl>
    <w:p w14:paraId="14B2FEF9" w14:textId="77777777" w:rsidR="008E4B87" w:rsidRPr="00FF6A71" w:rsidRDefault="008E4B87">
      <w:pPr>
        <w:rPr>
          <w:ins w:id="46162" w:author="pete jones" w:date="2022-01-04T11:19:00Z"/>
          <w:rFonts w:cstheme="minorHAnsi"/>
        </w:rPr>
        <w:pPrChange w:id="46163" w:author="pete jones" w:date="2022-01-04T11:35:00Z">
          <w:pPr>
            <w:keepNext/>
          </w:pPr>
        </w:pPrChange>
      </w:pPr>
      <w:ins w:id="46164" w:author="pete jones" w:date="2022-01-04T11:19:00Z">
        <w:r w:rsidRPr="00FF6A71">
          <w:rPr>
            <w:rFonts w:cstheme="minorHAnsi"/>
          </w:rPr>
          <w:t>Q3.4 I have asked students to present their group work and assess other student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6165" w:author="pete jones" w:date="2022-01-04T11:35: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6166">
          <w:tblGrid>
            <w:gridCol w:w="814"/>
            <w:gridCol w:w="814"/>
            <w:gridCol w:w="814"/>
            <w:gridCol w:w="814"/>
            <w:gridCol w:w="692"/>
            <w:gridCol w:w="692"/>
            <w:gridCol w:w="692"/>
            <w:gridCol w:w="692"/>
          </w:tblGrid>
        </w:tblGridChange>
      </w:tblGrid>
      <w:tr w:rsidR="008E4B87" w:rsidRPr="00FF6A71" w14:paraId="62B1812E" w14:textId="77777777" w:rsidTr="007826DB">
        <w:trPr>
          <w:trHeight w:val="300"/>
          <w:jc w:val="center"/>
          <w:ins w:id="46167" w:author="pete jones" w:date="2022-01-04T11:19:00Z"/>
          <w:trPrChange w:id="46168" w:author="pete jones" w:date="2022-01-04T11:35:00Z">
            <w:trPr>
              <w:trHeight w:val="300"/>
              <w:jc w:val="center"/>
            </w:trPr>
          </w:trPrChange>
        </w:trPr>
        <w:tc>
          <w:tcPr>
            <w:tcW w:w="814" w:type="dxa"/>
            <w:shd w:val="clear" w:color="auto" w:fill="E7E6E6" w:themeFill="background2"/>
            <w:vAlign w:val="center"/>
            <w:tcPrChange w:id="46169" w:author="pete jones" w:date="2022-01-04T11:35:00Z">
              <w:tcPr>
                <w:tcW w:w="814" w:type="dxa"/>
                <w:shd w:val="clear" w:color="auto" w:fill="E7E6E6" w:themeFill="background2"/>
                <w:vAlign w:val="center"/>
              </w:tcPr>
            </w:tcPrChange>
          </w:tcPr>
          <w:p w14:paraId="31EC492F" w14:textId="77777777" w:rsidR="008E4B87" w:rsidRPr="00FF6A71" w:rsidRDefault="008E4B87">
            <w:pPr>
              <w:spacing w:before="0" w:after="0" w:line="240" w:lineRule="auto"/>
              <w:jc w:val="center"/>
              <w:rPr>
                <w:ins w:id="46170" w:author="pete jones" w:date="2022-01-04T11:19:00Z"/>
                <w:rFonts w:cstheme="minorHAnsi"/>
                <w:b/>
                <w:bCs/>
              </w:rPr>
              <w:pPrChange w:id="46171" w:author="pete jones" w:date="2022-01-04T11:35:00Z">
                <w:pPr>
                  <w:keepNext/>
                  <w:jc w:val="center"/>
                </w:pPr>
              </w:pPrChange>
            </w:pPr>
            <w:ins w:id="46172" w:author="pete jones" w:date="2022-01-04T11:19:00Z">
              <w:r w:rsidRPr="00FF6A71">
                <w:rPr>
                  <w:rFonts w:cstheme="minorHAnsi"/>
                  <w:b/>
                  <w:bCs/>
                </w:rPr>
                <w:t>scale</w:t>
              </w:r>
            </w:ins>
          </w:p>
        </w:tc>
        <w:tc>
          <w:tcPr>
            <w:tcW w:w="814" w:type="dxa"/>
            <w:shd w:val="clear" w:color="auto" w:fill="E7E6E6" w:themeFill="background2"/>
            <w:noWrap/>
            <w:vAlign w:val="center"/>
            <w:tcPrChange w:id="46173" w:author="pete jones" w:date="2022-01-04T11:35:00Z">
              <w:tcPr>
                <w:tcW w:w="814" w:type="dxa"/>
                <w:shd w:val="clear" w:color="auto" w:fill="E7E6E6" w:themeFill="background2"/>
                <w:noWrap/>
                <w:vAlign w:val="center"/>
              </w:tcPr>
            </w:tcPrChange>
          </w:tcPr>
          <w:p w14:paraId="50C068CA" w14:textId="77777777" w:rsidR="008E4B87" w:rsidRPr="00FF6A71" w:rsidRDefault="008E4B87">
            <w:pPr>
              <w:spacing w:before="0" w:after="0" w:line="240" w:lineRule="auto"/>
              <w:jc w:val="center"/>
              <w:rPr>
                <w:ins w:id="46174" w:author="pete jones" w:date="2022-01-04T11:19:00Z"/>
                <w:rFonts w:cstheme="minorHAnsi"/>
                <w:b/>
                <w:bCs/>
              </w:rPr>
              <w:pPrChange w:id="46175" w:author="pete jones" w:date="2022-01-04T11:35:00Z">
                <w:pPr>
                  <w:keepNext/>
                  <w:jc w:val="center"/>
                </w:pPr>
              </w:pPrChange>
            </w:pPr>
            <w:ins w:id="46176" w:author="pete jones" w:date="2022-01-04T11:19:00Z">
              <w:r w:rsidRPr="00FF6A71">
                <w:rPr>
                  <w:rFonts w:cstheme="minorHAnsi"/>
                  <w:b/>
                  <w:bCs/>
                </w:rPr>
                <w:t>1</w:t>
              </w:r>
            </w:ins>
          </w:p>
        </w:tc>
        <w:tc>
          <w:tcPr>
            <w:tcW w:w="814" w:type="dxa"/>
            <w:shd w:val="clear" w:color="auto" w:fill="E7E6E6" w:themeFill="background2"/>
            <w:noWrap/>
            <w:vAlign w:val="center"/>
            <w:tcPrChange w:id="46177" w:author="pete jones" w:date="2022-01-04T11:35:00Z">
              <w:tcPr>
                <w:tcW w:w="814" w:type="dxa"/>
                <w:shd w:val="clear" w:color="auto" w:fill="E7E6E6" w:themeFill="background2"/>
                <w:noWrap/>
                <w:vAlign w:val="center"/>
              </w:tcPr>
            </w:tcPrChange>
          </w:tcPr>
          <w:p w14:paraId="0080E9A0" w14:textId="77777777" w:rsidR="008E4B87" w:rsidRPr="00FF6A71" w:rsidRDefault="008E4B87">
            <w:pPr>
              <w:spacing w:before="0" w:after="0" w:line="240" w:lineRule="auto"/>
              <w:jc w:val="center"/>
              <w:rPr>
                <w:ins w:id="46178" w:author="pete jones" w:date="2022-01-04T11:19:00Z"/>
                <w:rFonts w:cstheme="minorHAnsi"/>
                <w:b/>
                <w:bCs/>
              </w:rPr>
              <w:pPrChange w:id="46179" w:author="pete jones" w:date="2022-01-04T11:35:00Z">
                <w:pPr>
                  <w:keepNext/>
                  <w:jc w:val="center"/>
                </w:pPr>
              </w:pPrChange>
            </w:pPr>
            <w:ins w:id="46180" w:author="pete jones" w:date="2022-01-04T11:19:00Z">
              <w:r w:rsidRPr="00FF6A71">
                <w:rPr>
                  <w:rFonts w:cstheme="minorHAnsi"/>
                  <w:b/>
                  <w:bCs/>
                </w:rPr>
                <w:t>2</w:t>
              </w:r>
            </w:ins>
          </w:p>
        </w:tc>
        <w:tc>
          <w:tcPr>
            <w:tcW w:w="814" w:type="dxa"/>
            <w:shd w:val="clear" w:color="auto" w:fill="E7E6E6" w:themeFill="background2"/>
            <w:noWrap/>
            <w:vAlign w:val="center"/>
            <w:tcPrChange w:id="46181" w:author="pete jones" w:date="2022-01-04T11:35:00Z">
              <w:tcPr>
                <w:tcW w:w="814" w:type="dxa"/>
                <w:shd w:val="clear" w:color="auto" w:fill="E7E6E6" w:themeFill="background2"/>
                <w:noWrap/>
                <w:vAlign w:val="center"/>
              </w:tcPr>
            </w:tcPrChange>
          </w:tcPr>
          <w:p w14:paraId="6C8F433D" w14:textId="77777777" w:rsidR="008E4B87" w:rsidRPr="00FF6A71" w:rsidRDefault="008E4B87">
            <w:pPr>
              <w:spacing w:before="0" w:after="0" w:line="240" w:lineRule="auto"/>
              <w:jc w:val="center"/>
              <w:rPr>
                <w:ins w:id="46182" w:author="pete jones" w:date="2022-01-04T11:19:00Z"/>
                <w:rFonts w:cstheme="minorHAnsi"/>
                <w:b/>
                <w:bCs/>
              </w:rPr>
              <w:pPrChange w:id="46183" w:author="pete jones" w:date="2022-01-04T11:35:00Z">
                <w:pPr>
                  <w:keepNext/>
                  <w:jc w:val="center"/>
                </w:pPr>
              </w:pPrChange>
            </w:pPr>
            <w:ins w:id="46184" w:author="pete jones" w:date="2022-01-04T11:19:00Z">
              <w:r w:rsidRPr="00FF6A71">
                <w:rPr>
                  <w:rFonts w:cstheme="minorHAnsi"/>
                  <w:b/>
                  <w:bCs/>
                </w:rPr>
                <w:t>3</w:t>
              </w:r>
            </w:ins>
          </w:p>
        </w:tc>
        <w:tc>
          <w:tcPr>
            <w:tcW w:w="692" w:type="dxa"/>
            <w:shd w:val="clear" w:color="auto" w:fill="E7E6E6" w:themeFill="background2"/>
            <w:noWrap/>
            <w:vAlign w:val="center"/>
            <w:tcPrChange w:id="46185" w:author="pete jones" w:date="2022-01-04T11:35:00Z">
              <w:tcPr>
                <w:tcW w:w="692" w:type="dxa"/>
                <w:shd w:val="clear" w:color="auto" w:fill="E7E6E6" w:themeFill="background2"/>
                <w:noWrap/>
                <w:vAlign w:val="center"/>
              </w:tcPr>
            </w:tcPrChange>
          </w:tcPr>
          <w:p w14:paraId="4F136A21" w14:textId="77777777" w:rsidR="008E4B87" w:rsidRPr="00FF6A71" w:rsidRDefault="008E4B87">
            <w:pPr>
              <w:spacing w:before="0" w:after="0" w:line="240" w:lineRule="auto"/>
              <w:jc w:val="center"/>
              <w:rPr>
                <w:ins w:id="46186" w:author="pete jones" w:date="2022-01-04T11:19:00Z"/>
                <w:rFonts w:cstheme="minorHAnsi"/>
                <w:b/>
                <w:bCs/>
              </w:rPr>
              <w:pPrChange w:id="46187" w:author="pete jones" w:date="2022-01-04T11:35:00Z">
                <w:pPr>
                  <w:keepNext/>
                  <w:jc w:val="center"/>
                </w:pPr>
              </w:pPrChange>
            </w:pPr>
            <w:ins w:id="46188" w:author="pete jones" w:date="2022-01-04T11:19:00Z">
              <w:r w:rsidRPr="00FF6A71">
                <w:rPr>
                  <w:rFonts w:cstheme="minorHAnsi"/>
                  <w:b/>
                  <w:bCs/>
                </w:rPr>
                <w:t>4</w:t>
              </w:r>
            </w:ins>
          </w:p>
        </w:tc>
        <w:tc>
          <w:tcPr>
            <w:tcW w:w="692" w:type="dxa"/>
            <w:shd w:val="clear" w:color="auto" w:fill="E7E6E6" w:themeFill="background2"/>
            <w:noWrap/>
            <w:vAlign w:val="center"/>
            <w:tcPrChange w:id="46189" w:author="pete jones" w:date="2022-01-04T11:35:00Z">
              <w:tcPr>
                <w:tcW w:w="692" w:type="dxa"/>
                <w:shd w:val="clear" w:color="auto" w:fill="E7E6E6" w:themeFill="background2"/>
                <w:noWrap/>
                <w:vAlign w:val="center"/>
              </w:tcPr>
            </w:tcPrChange>
          </w:tcPr>
          <w:p w14:paraId="36DB59D1" w14:textId="77777777" w:rsidR="008E4B87" w:rsidRPr="00FF6A71" w:rsidRDefault="008E4B87">
            <w:pPr>
              <w:spacing w:before="0" w:after="0" w:line="240" w:lineRule="auto"/>
              <w:jc w:val="center"/>
              <w:rPr>
                <w:ins w:id="46190" w:author="pete jones" w:date="2022-01-04T11:19:00Z"/>
                <w:rFonts w:cstheme="minorHAnsi"/>
                <w:b/>
                <w:bCs/>
              </w:rPr>
              <w:pPrChange w:id="46191" w:author="pete jones" w:date="2022-01-04T11:35:00Z">
                <w:pPr>
                  <w:keepNext/>
                  <w:jc w:val="center"/>
                </w:pPr>
              </w:pPrChange>
            </w:pPr>
            <w:ins w:id="46192" w:author="pete jones" w:date="2022-01-04T11:19:00Z">
              <w:r w:rsidRPr="00FF6A71">
                <w:rPr>
                  <w:rFonts w:cstheme="minorHAnsi"/>
                  <w:b/>
                  <w:bCs/>
                </w:rPr>
                <w:t>5</w:t>
              </w:r>
            </w:ins>
          </w:p>
        </w:tc>
        <w:tc>
          <w:tcPr>
            <w:tcW w:w="692" w:type="dxa"/>
            <w:shd w:val="clear" w:color="auto" w:fill="E7E6E6" w:themeFill="background2"/>
            <w:noWrap/>
            <w:vAlign w:val="center"/>
            <w:tcPrChange w:id="46193" w:author="pete jones" w:date="2022-01-04T11:35:00Z">
              <w:tcPr>
                <w:tcW w:w="692" w:type="dxa"/>
                <w:shd w:val="clear" w:color="auto" w:fill="E7E6E6" w:themeFill="background2"/>
                <w:noWrap/>
                <w:vAlign w:val="center"/>
              </w:tcPr>
            </w:tcPrChange>
          </w:tcPr>
          <w:p w14:paraId="18117B00" w14:textId="77777777" w:rsidR="008E4B87" w:rsidRPr="00FF6A71" w:rsidRDefault="008E4B87">
            <w:pPr>
              <w:spacing w:before="0" w:after="0" w:line="240" w:lineRule="auto"/>
              <w:jc w:val="center"/>
              <w:rPr>
                <w:ins w:id="46194" w:author="pete jones" w:date="2022-01-04T11:19:00Z"/>
                <w:rFonts w:cstheme="minorHAnsi"/>
                <w:b/>
                <w:bCs/>
              </w:rPr>
              <w:pPrChange w:id="46195" w:author="pete jones" w:date="2022-01-04T11:35:00Z">
                <w:pPr>
                  <w:keepNext/>
                  <w:jc w:val="center"/>
                </w:pPr>
              </w:pPrChange>
            </w:pPr>
            <w:ins w:id="46196" w:author="pete jones" w:date="2022-01-04T11:19:00Z">
              <w:r w:rsidRPr="00FF6A71">
                <w:rPr>
                  <w:rFonts w:cstheme="minorHAnsi"/>
                  <w:b/>
                  <w:bCs/>
                </w:rPr>
                <w:t>6</w:t>
              </w:r>
            </w:ins>
          </w:p>
        </w:tc>
        <w:tc>
          <w:tcPr>
            <w:tcW w:w="692" w:type="dxa"/>
            <w:shd w:val="clear" w:color="auto" w:fill="E7E6E6" w:themeFill="background2"/>
            <w:noWrap/>
            <w:vAlign w:val="center"/>
            <w:tcPrChange w:id="46197" w:author="pete jones" w:date="2022-01-04T11:35:00Z">
              <w:tcPr>
                <w:tcW w:w="692" w:type="dxa"/>
                <w:shd w:val="clear" w:color="auto" w:fill="E7E6E6" w:themeFill="background2"/>
                <w:noWrap/>
                <w:vAlign w:val="center"/>
              </w:tcPr>
            </w:tcPrChange>
          </w:tcPr>
          <w:p w14:paraId="71A85AD5" w14:textId="77777777" w:rsidR="008E4B87" w:rsidRPr="00FF6A71" w:rsidRDefault="008E4B87">
            <w:pPr>
              <w:spacing w:before="0" w:after="0" w:line="240" w:lineRule="auto"/>
              <w:jc w:val="center"/>
              <w:rPr>
                <w:ins w:id="46198" w:author="pete jones" w:date="2022-01-04T11:19:00Z"/>
                <w:rFonts w:cstheme="minorHAnsi"/>
                <w:b/>
                <w:bCs/>
              </w:rPr>
              <w:pPrChange w:id="46199" w:author="pete jones" w:date="2022-01-04T11:35:00Z">
                <w:pPr>
                  <w:keepNext/>
                  <w:jc w:val="center"/>
                </w:pPr>
              </w:pPrChange>
            </w:pPr>
            <w:ins w:id="46200" w:author="pete jones" w:date="2022-01-04T11:19:00Z">
              <w:r w:rsidRPr="00FF6A71">
                <w:rPr>
                  <w:rFonts w:cstheme="minorHAnsi"/>
                  <w:b/>
                  <w:bCs/>
                </w:rPr>
                <w:t>7</w:t>
              </w:r>
            </w:ins>
          </w:p>
        </w:tc>
      </w:tr>
      <w:tr w:rsidR="008E4B87" w:rsidRPr="00FF6A71" w14:paraId="42F2B564" w14:textId="77777777" w:rsidTr="007826DB">
        <w:trPr>
          <w:trHeight w:val="300"/>
          <w:jc w:val="center"/>
          <w:ins w:id="46201" w:author="pete jones" w:date="2022-01-04T11:19:00Z"/>
          <w:trPrChange w:id="46202" w:author="pete jones" w:date="2022-01-04T11:35:00Z">
            <w:trPr>
              <w:trHeight w:val="300"/>
              <w:jc w:val="center"/>
            </w:trPr>
          </w:trPrChange>
        </w:trPr>
        <w:tc>
          <w:tcPr>
            <w:tcW w:w="814" w:type="dxa"/>
            <w:vAlign w:val="center"/>
            <w:tcPrChange w:id="46203" w:author="pete jones" w:date="2022-01-04T11:35:00Z">
              <w:tcPr>
                <w:tcW w:w="814" w:type="dxa"/>
                <w:vAlign w:val="center"/>
              </w:tcPr>
            </w:tcPrChange>
          </w:tcPr>
          <w:p w14:paraId="4EB5BFD1" w14:textId="77777777" w:rsidR="008E4B87" w:rsidRPr="00FF6A71" w:rsidRDefault="008E4B87">
            <w:pPr>
              <w:spacing w:before="0" w:after="0" w:line="240" w:lineRule="auto"/>
              <w:jc w:val="center"/>
              <w:rPr>
                <w:ins w:id="46204" w:author="pete jones" w:date="2022-01-04T11:19:00Z"/>
                <w:rFonts w:cstheme="minorHAnsi"/>
                <w:b/>
                <w:bCs/>
              </w:rPr>
              <w:pPrChange w:id="46205" w:author="pete jones" w:date="2022-01-04T11:35:00Z">
                <w:pPr>
                  <w:keepNext/>
                  <w:jc w:val="center"/>
                </w:pPr>
              </w:pPrChange>
            </w:pPr>
            <w:ins w:id="46206" w:author="pete jones" w:date="2022-01-04T11:19:00Z">
              <w:r w:rsidRPr="00FF6A71">
                <w:rPr>
                  <w:rFonts w:cstheme="minorHAnsi"/>
                  <w:b/>
                  <w:bCs/>
                </w:rPr>
                <w:t>%</w:t>
              </w:r>
            </w:ins>
          </w:p>
        </w:tc>
        <w:tc>
          <w:tcPr>
            <w:tcW w:w="814" w:type="dxa"/>
            <w:shd w:val="clear" w:color="auto" w:fill="auto"/>
            <w:noWrap/>
            <w:vAlign w:val="bottom"/>
            <w:tcPrChange w:id="46207" w:author="pete jones" w:date="2022-01-04T11:35:00Z">
              <w:tcPr>
                <w:tcW w:w="814" w:type="dxa"/>
                <w:tcBorders>
                  <w:top w:val="nil"/>
                  <w:left w:val="nil"/>
                  <w:bottom w:val="nil"/>
                  <w:right w:val="nil"/>
                </w:tcBorders>
                <w:shd w:val="clear" w:color="auto" w:fill="auto"/>
                <w:noWrap/>
                <w:vAlign w:val="bottom"/>
              </w:tcPr>
            </w:tcPrChange>
          </w:tcPr>
          <w:p w14:paraId="2D8C834D" w14:textId="77777777" w:rsidR="008E4B87" w:rsidRPr="00FF6A71" w:rsidRDefault="008E4B87">
            <w:pPr>
              <w:spacing w:before="0" w:after="0" w:line="240" w:lineRule="auto"/>
              <w:jc w:val="center"/>
              <w:rPr>
                <w:ins w:id="46208" w:author="pete jones" w:date="2022-01-04T11:19:00Z"/>
                <w:rFonts w:cstheme="minorHAnsi"/>
              </w:rPr>
              <w:pPrChange w:id="46209" w:author="pete jones" w:date="2022-01-04T11:35:00Z">
                <w:pPr>
                  <w:keepNext/>
                  <w:jc w:val="center"/>
                </w:pPr>
              </w:pPrChange>
            </w:pPr>
            <w:ins w:id="46210" w:author="pete jones" w:date="2022-01-04T11:19:00Z">
              <w:r w:rsidRPr="00FF6A71">
                <w:rPr>
                  <w:rFonts w:ascii="Calibri" w:hAnsi="Calibri" w:cs="Calibri"/>
                  <w:color w:val="000000"/>
                  <w:sz w:val="22"/>
                  <w:szCs w:val="22"/>
                </w:rPr>
                <w:t>33%</w:t>
              </w:r>
            </w:ins>
          </w:p>
        </w:tc>
        <w:tc>
          <w:tcPr>
            <w:tcW w:w="814" w:type="dxa"/>
            <w:shd w:val="clear" w:color="auto" w:fill="auto"/>
            <w:noWrap/>
            <w:vAlign w:val="bottom"/>
            <w:tcPrChange w:id="46211" w:author="pete jones" w:date="2022-01-04T11:35:00Z">
              <w:tcPr>
                <w:tcW w:w="814" w:type="dxa"/>
                <w:tcBorders>
                  <w:top w:val="nil"/>
                  <w:left w:val="nil"/>
                  <w:bottom w:val="nil"/>
                  <w:right w:val="nil"/>
                </w:tcBorders>
                <w:shd w:val="clear" w:color="auto" w:fill="auto"/>
                <w:noWrap/>
                <w:vAlign w:val="bottom"/>
              </w:tcPr>
            </w:tcPrChange>
          </w:tcPr>
          <w:p w14:paraId="0295FAAA" w14:textId="77777777" w:rsidR="008E4B87" w:rsidRPr="00FF6A71" w:rsidRDefault="008E4B87">
            <w:pPr>
              <w:spacing w:before="0" w:after="0" w:line="240" w:lineRule="auto"/>
              <w:jc w:val="center"/>
              <w:rPr>
                <w:ins w:id="46212" w:author="pete jones" w:date="2022-01-04T11:19:00Z"/>
                <w:rFonts w:cstheme="minorHAnsi"/>
              </w:rPr>
              <w:pPrChange w:id="46213" w:author="pete jones" w:date="2022-01-04T11:35:00Z">
                <w:pPr>
                  <w:keepNext/>
                  <w:jc w:val="center"/>
                </w:pPr>
              </w:pPrChange>
            </w:pPr>
            <w:ins w:id="46214" w:author="pete jones" w:date="2022-01-04T11:19:00Z">
              <w:r w:rsidRPr="00FF6A71">
                <w:rPr>
                  <w:rFonts w:ascii="Calibri" w:hAnsi="Calibri" w:cs="Calibri"/>
                  <w:color w:val="000000"/>
                  <w:sz w:val="22"/>
                  <w:szCs w:val="22"/>
                </w:rPr>
                <w:t>37%</w:t>
              </w:r>
            </w:ins>
          </w:p>
        </w:tc>
        <w:tc>
          <w:tcPr>
            <w:tcW w:w="814" w:type="dxa"/>
            <w:shd w:val="clear" w:color="auto" w:fill="auto"/>
            <w:noWrap/>
            <w:vAlign w:val="bottom"/>
            <w:tcPrChange w:id="46215" w:author="pete jones" w:date="2022-01-04T11:35:00Z">
              <w:tcPr>
                <w:tcW w:w="814" w:type="dxa"/>
                <w:tcBorders>
                  <w:top w:val="nil"/>
                  <w:left w:val="nil"/>
                  <w:bottom w:val="nil"/>
                  <w:right w:val="nil"/>
                </w:tcBorders>
                <w:shd w:val="clear" w:color="auto" w:fill="auto"/>
                <w:noWrap/>
                <w:vAlign w:val="bottom"/>
              </w:tcPr>
            </w:tcPrChange>
          </w:tcPr>
          <w:p w14:paraId="4EBE0F7E" w14:textId="77777777" w:rsidR="008E4B87" w:rsidRPr="00FF6A71" w:rsidRDefault="008E4B87">
            <w:pPr>
              <w:spacing w:before="0" w:after="0" w:line="240" w:lineRule="auto"/>
              <w:jc w:val="center"/>
              <w:rPr>
                <w:ins w:id="46216" w:author="pete jones" w:date="2022-01-04T11:19:00Z"/>
                <w:rFonts w:cstheme="minorHAnsi"/>
              </w:rPr>
              <w:pPrChange w:id="46217" w:author="pete jones" w:date="2022-01-04T11:35:00Z">
                <w:pPr>
                  <w:keepNext/>
                  <w:jc w:val="center"/>
                </w:pPr>
              </w:pPrChange>
            </w:pPr>
            <w:ins w:id="46218"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6219" w:author="pete jones" w:date="2022-01-04T11:35:00Z">
              <w:tcPr>
                <w:tcW w:w="692" w:type="dxa"/>
                <w:tcBorders>
                  <w:top w:val="nil"/>
                  <w:left w:val="nil"/>
                  <w:bottom w:val="nil"/>
                  <w:right w:val="nil"/>
                </w:tcBorders>
                <w:shd w:val="clear" w:color="auto" w:fill="auto"/>
                <w:noWrap/>
                <w:vAlign w:val="bottom"/>
              </w:tcPr>
            </w:tcPrChange>
          </w:tcPr>
          <w:p w14:paraId="6C653668" w14:textId="77777777" w:rsidR="008E4B87" w:rsidRPr="00FF6A71" w:rsidRDefault="008E4B87">
            <w:pPr>
              <w:spacing w:before="0" w:after="0" w:line="240" w:lineRule="auto"/>
              <w:jc w:val="center"/>
              <w:rPr>
                <w:ins w:id="46220" w:author="pete jones" w:date="2022-01-04T11:19:00Z"/>
                <w:rFonts w:cstheme="minorHAnsi"/>
              </w:rPr>
              <w:pPrChange w:id="46221" w:author="pete jones" w:date="2022-01-04T11:35:00Z">
                <w:pPr>
                  <w:keepNext/>
                  <w:jc w:val="center"/>
                </w:pPr>
              </w:pPrChange>
            </w:pPr>
            <w:ins w:id="4622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223" w:author="pete jones" w:date="2022-01-04T11:35:00Z">
              <w:tcPr>
                <w:tcW w:w="692" w:type="dxa"/>
                <w:tcBorders>
                  <w:top w:val="nil"/>
                  <w:left w:val="nil"/>
                  <w:bottom w:val="nil"/>
                  <w:right w:val="nil"/>
                </w:tcBorders>
                <w:shd w:val="clear" w:color="auto" w:fill="auto"/>
                <w:noWrap/>
                <w:vAlign w:val="bottom"/>
              </w:tcPr>
            </w:tcPrChange>
          </w:tcPr>
          <w:p w14:paraId="01E51844" w14:textId="77777777" w:rsidR="008E4B87" w:rsidRPr="00FF6A71" w:rsidRDefault="008E4B87">
            <w:pPr>
              <w:spacing w:before="0" w:after="0" w:line="240" w:lineRule="auto"/>
              <w:jc w:val="center"/>
              <w:rPr>
                <w:ins w:id="46224" w:author="pete jones" w:date="2022-01-04T11:19:00Z"/>
                <w:rFonts w:cstheme="minorHAnsi"/>
              </w:rPr>
              <w:pPrChange w:id="46225" w:author="pete jones" w:date="2022-01-04T11:35:00Z">
                <w:pPr>
                  <w:keepNext/>
                  <w:jc w:val="center"/>
                </w:pPr>
              </w:pPrChange>
            </w:pPr>
            <w:ins w:id="4622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227" w:author="pete jones" w:date="2022-01-04T11:35:00Z">
              <w:tcPr>
                <w:tcW w:w="692" w:type="dxa"/>
                <w:tcBorders>
                  <w:top w:val="nil"/>
                  <w:left w:val="nil"/>
                  <w:bottom w:val="nil"/>
                  <w:right w:val="nil"/>
                </w:tcBorders>
                <w:shd w:val="clear" w:color="auto" w:fill="auto"/>
                <w:noWrap/>
                <w:vAlign w:val="bottom"/>
              </w:tcPr>
            </w:tcPrChange>
          </w:tcPr>
          <w:p w14:paraId="4CE08C25" w14:textId="77777777" w:rsidR="008E4B87" w:rsidRPr="00FF6A71" w:rsidRDefault="008E4B87">
            <w:pPr>
              <w:spacing w:before="0" w:after="0" w:line="240" w:lineRule="auto"/>
              <w:jc w:val="center"/>
              <w:rPr>
                <w:ins w:id="46228" w:author="pete jones" w:date="2022-01-04T11:19:00Z"/>
                <w:rFonts w:cstheme="minorHAnsi"/>
              </w:rPr>
              <w:pPrChange w:id="46229" w:author="pete jones" w:date="2022-01-04T11:35:00Z">
                <w:pPr>
                  <w:keepNext/>
                  <w:jc w:val="center"/>
                </w:pPr>
              </w:pPrChange>
            </w:pPr>
            <w:ins w:id="46230"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6231" w:author="pete jones" w:date="2022-01-04T11:35:00Z">
              <w:tcPr>
                <w:tcW w:w="692" w:type="dxa"/>
                <w:tcBorders>
                  <w:top w:val="nil"/>
                  <w:left w:val="nil"/>
                  <w:bottom w:val="nil"/>
                  <w:right w:val="nil"/>
                </w:tcBorders>
                <w:shd w:val="clear" w:color="auto" w:fill="auto"/>
                <w:noWrap/>
                <w:vAlign w:val="bottom"/>
              </w:tcPr>
            </w:tcPrChange>
          </w:tcPr>
          <w:p w14:paraId="5D6D3E0F" w14:textId="77777777" w:rsidR="008E4B87" w:rsidRPr="00FF6A71" w:rsidRDefault="008E4B87">
            <w:pPr>
              <w:spacing w:before="0" w:after="0" w:line="240" w:lineRule="auto"/>
              <w:jc w:val="center"/>
              <w:rPr>
                <w:ins w:id="46232" w:author="pete jones" w:date="2022-01-04T11:19:00Z"/>
                <w:rFonts w:cstheme="minorHAnsi"/>
              </w:rPr>
              <w:pPrChange w:id="46233" w:author="pete jones" w:date="2022-01-04T11:35:00Z">
                <w:pPr>
                  <w:keepNext/>
                  <w:jc w:val="center"/>
                </w:pPr>
              </w:pPrChange>
            </w:pPr>
            <w:ins w:id="46234" w:author="pete jones" w:date="2022-01-04T11:19:00Z">
              <w:r w:rsidRPr="00FF6A71">
                <w:rPr>
                  <w:rFonts w:ascii="Calibri" w:hAnsi="Calibri" w:cs="Calibri"/>
                  <w:color w:val="000000"/>
                  <w:sz w:val="22"/>
                  <w:szCs w:val="22"/>
                </w:rPr>
                <w:t>0%</w:t>
              </w:r>
            </w:ins>
          </w:p>
        </w:tc>
      </w:tr>
      <w:tr w:rsidR="008E4B87" w:rsidRPr="00FF6A71" w14:paraId="0AD87845" w14:textId="77777777" w:rsidTr="007826DB">
        <w:trPr>
          <w:trHeight w:val="300"/>
          <w:jc w:val="center"/>
          <w:ins w:id="46235" w:author="pete jones" w:date="2022-01-04T11:19:00Z"/>
          <w:trPrChange w:id="46236" w:author="pete jones" w:date="2022-01-04T11:35:00Z">
            <w:trPr>
              <w:trHeight w:val="300"/>
              <w:jc w:val="center"/>
            </w:trPr>
          </w:trPrChange>
        </w:trPr>
        <w:tc>
          <w:tcPr>
            <w:tcW w:w="814" w:type="dxa"/>
            <w:vAlign w:val="center"/>
            <w:tcPrChange w:id="46237" w:author="pete jones" w:date="2022-01-04T11:35:00Z">
              <w:tcPr>
                <w:tcW w:w="814" w:type="dxa"/>
                <w:vAlign w:val="center"/>
              </w:tcPr>
            </w:tcPrChange>
          </w:tcPr>
          <w:p w14:paraId="7425A567" w14:textId="77777777" w:rsidR="008E4B87" w:rsidRPr="00FF6A71" w:rsidRDefault="008E4B87">
            <w:pPr>
              <w:spacing w:before="0" w:after="0" w:line="240" w:lineRule="auto"/>
              <w:jc w:val="center"/>
              <w:rPr>
                <w:ins w:id="46238" w:author="pete jones" w:date="2022-01-04T11:19:00Z"/>
                <w:rFonts w:cstheme="minorHAnsi"/>
                <w:b/>
                <w:bCs/>
              </w:rPr>
              <w:pPrChange w:id="46239" w:author="pete jones" w:date="2022-01-04T11:35:00Z">
                <w:pPr>
                  <w:keepNext/>
                  <w:jc w:val="center"/>
                </w:pPr>
              </w:pPrChange>
            </w:pPr>
            <w:ins w:id="46240" w:author="pete jones" w:date="2022-01-04T11:19:00Z">
              <w:r w:rsidRPr="00FF6A71">
                <w:rPr>
                  <w:rFonts w:cstheme="minorHAnsi"/>
                  <w:b/>
                  <w:bCs/>
                </w:rPr>
                <w:t>Count</w:t>
              </w:r>
            </w:ins>
          </w:p>
        </w:tc>
        <w:tc>
          <w:tcPr>
            <w:tcW w:w="814" w:type="dxa"/>
            <w:shd w:val="clear" w:color="auto" w:fill="auto"/>
            <w:noWrap/>
            <w:vAlign w:val="bottom"/>
            <w:tcPrChange w:id="46241" w:author="pete jones" w:date="2022-01-04T11:35:00Z">
              <w:tcPr>
                <w:tcW w:w="814" w:type="dxa"/>
                <w:tcBorders>
                  <w:top w:val="nil"/>
                  <w:left w:val="nil"/>
                  <w:bottom w:val="nil"/>
                  <w:right w:val="nil"/>
                </w:tcBorders>
                <w:shd w:val="clear" w:color="auto" w:fill="auto"/>
                <w:noWrap/>
                <w:vAlign w:val="bottom"/>
              </w:tcPr>
            </w:tcPrChange>
          </w:tcPr>
          <w:p w14:paraId="634745B8" w14:textId="77777777" w:rsidR="008E4B87" w:rsidRPr="00FF6A71" w:rsidRDefault="008E4B87">
            <w:pPr>
              <w:spacing w:before="0" w:after="0" w:line="240" w:lineRule="auto"/>
              <w:jc w:val="center"/>
              <w:rPr>
                <w:ins w:id="46242" w:author="pete jones" w:date="2022-01-04T11:19:00Z"/>
                <w:rFonts w:cstheme="minorHAnsi"/>
              </w:rPr>
              <w:pPrChange w:id="46243" w:author="pete jones" w:date="2022-01-04T11:35:00Z">
                <w:pPr>
                  <w:keepNext/>
                  <w:jc w:val="center"/>
                </w:pPr>
              </w:pPrChange>
            </w:pPr>
            <w:ins w:id="46244" w:author="pete jones" w:date="2022-01-04T11:19:00Z">
              <w:r w:rsidRPr="00FF6A71">
                <w:rPr>
                  <w:rFonts w:ascii="Calibri" w:hAnsi="Calibri" w:cs="Calibri"/>
                  <w:color w:val="000000"/>
                  <w:sz w:val="22"/>
                  <w:szCs w:val="22"/>
                </w:rPr>
                <w:t>9</w:t>
              </w:r>
            </w:ins>
          </w:p>
        </w:tc>
        <w:tc>
          <w:tcPr>
            <w:tcW w:w="814" w:type="dxa"/>
            <w:shd w:val="clear" w:color="auto" w:fill="auto"/>
            <w:noWrap/>
            <w:vAlign w:val="bottom"/>
            <w:tcPrChange w:id="46245" w:author="pete jones" w:date="2022-01-04T11:35:00Z">
              <w:tcPr>
                <w:tcW w:w="814" w:type="dxa"/>
                <w:tcBorders>
                  <w:top w:val="nil"/>
                  <w:left w:val="nil"/>
                  <w:bottom w:val="nil"/>
                  <w:right w:val="nil"/>
                </w:tcBorders>
                <w:shd w:val="clear" w:color="auto" w:fill="auto"/>
                <w:noWrap/>
                <w:vAlign w:val="bottom"/>
              </w:tcPr>
            </w:tcPrChange>
          </w:tcPr>
          <w:p w14:paraId="404A93DD" w14:textId="77777777" w:rsidR="008E4B87" w:rsidRPr="00FF6A71" w:rsidRDefault="008E4B87">
            <w:pPr>
              <w:spacing w:before="0" w:after="0" w:line="240" w:lineRule="auto"/>
              <w:jc w:val="center"/>
              <w:rPr>
                <w:ins w:id="46246" w:author="pete jones" w:date="2022-01-04T11:19:00Z"/>
                <w:rFonts w:cstheme="minorHAnsi"/>
              </w:rPr>
              <w:pPrChange w:id="46247" w:author="pete jones" w:date="2022-01-04T11:35:00Z">
                <w:pPr>
                  <w:keepNext/>
                  <w:jc w:val="center"/>
                </w:pPr>
              </w:pPrChange>
            </w:pPr>
            <w:ins w:id="46248" w:author="pete jones" w:date="2022-01-04T11:19:00Z">
              <w:r w:rsidRPr="00FF6A71">
                <w:rPr>
                  <w:rFonts w:ascii="Calibri" w:hAnsi="Calibri" w:cs="Calibri"/>
                  <w:color w:val="000000"/>
                  <w:sz w:val="22"/>
                  <w:szCs w:val="22"/>
                </w:rPr>
                <w:t>10</w:t>
              </w:r>
            </w:ins>
          </w:p>
        </w:tc>
        <w:tc>
          <w:tcPr>
            <w:tcW w:w="814" w:type="dxa"/>
            <w:shd w:val="clear" w:color="auto" w:fill="auto"/>
            <w:noWrap/>
            <w:vAlign w:val="bottom"/>
            <w:tcPrChange w:id="46249" w:author="pete jones" w:date="2022-01-04T11:35:00Z">
              <w:tcPr>
                <w:tcW w:w="814" w:type="dxa"/>
                <w:tcBorders>
                  <w:top w:val="nil"/>
                  <w:left w:val="nil"/>
                  <w:bottom w:val="nil"/>
                  <w:right w:val="nil"/>
                </w:tcBorders>
                <w:shd w:val="clear" w:color="auto" w:fill="auto"/>
                <w:noWrap/>
                <w:vAlign w:val="bottom"/>
              </w:tcPr>
            </w:tcPrChange>
          </w:tcPr>
          <w:p w14:paraId="08174DF8" w14:textId="77777777" w:rsidR="008E4B87" w:rsidRPr="00FF6A71" w:rsidRDefault="008E4B87">
            <w:pPr>
              <w:spacing w:before="0" w:after="0" w:line="240" w:lineRule="auto"/>
              <w:jc w:val="center"/>
              <w:rPr>
                <w:ins w:id="46250" w:author="pete jones" w:date="2022-01-04T11:19:00Z"/>
                <w:rFonts w:cstheme="minorHAnsi"/>
              </w:rPr>
              <w:pPrChange w:id="46251" w:author="pete jones" w:date="2022-01-04T11:35:00Z">
                <w:pPr>
                  <w:keepNext/>
                  <w:jc w:val="center"/>
                </w:pPr>
              </w:pPrChange>
            </w:pPr>
            <w:ins w:id="46252"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6253" w:author="pete jones" w:date="2022-01-04T11:35:00Z">
              <w:tcPr>
                <w:tcW w:w="692" w:type="dxa"/>
                <w:tcBorders>
                  <w:top w:val="nil"/>
                  <w:left w:val="nil"/>
                  <w:bottom w:val="nil"/>
                  <w:right w:val="nil"/>
                </w:tcBorders>
                <w:shd w:val="clear" w:color="auto" w:fill="auto"/>
                <w:noWrap/>
                <w:vAlign w:val="bottom"/>
              </w:tcPr>
            </w:tcPrChange>
          </w:tcPr>
          <w:p w14:paraId="0116DDEB" w14:textId="77777777" w:rsidR="008E4B87" w:rsidRPr="00FF6A71" w:rsidRDefault="008E4B87">
            <w:pPr>
              <w:spacing w:before="0" w:after="0" w:line="240" w:lineRule="auto"/>
              <w:jc w:val="center"/>
              <w:rPr>
                <w:ins w:id="46254" w:author="pete jones" w:date="2022-01-04T11:19:00Z"/>
                <w:rFonts w:cstheme="minorHAnsi"/>
              </w:rPr>
              <w:pPrChange w:id="46255" w:author="pete jones" w:date="2022-01-04T11:35:00Z">
                <w:pPr>
                  <w:keepNext/>
                  <w:jc w:val="center"/>
                </w:pPr>
              </w:pPrChange>
            </w:pPr>
            <w:ins w:id="4625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257" w:author="pete jones" w:date="2022-01-04T11:35:00Z">
              <w:tcPr>
                <w:tcW w:w="692" w:type="dxa"/>
                <w:tcBorders>
                  <w:top w:val="nil"/>
                  <w:left w:val="nil"/>
                  <w:bottom w:val="nil"/>
                  <w:right w:val="nil"/>
                </w:tcBorders>
                <w:shd w:val="clear" w:color="auto" w:fill="auto"/>
                <w:noWrap/>
                <w:vAlign w:val="bottom"/>
              </w:tcPr>
            </w:tcPrChange>
          </w:tcPr>
          <w:p w14:paraId="654C2409" w14:textId="77777777" w:rsidR="008E4B87" w:rsidRPr="00FF6A71" w:rsidRDefault="008E4B87">
            <w:pPr>
              <w:spacing w:before="0" w:after="0" w:line="240" w:lineRule="auto"/>
              <w:jc w:val="center"/>
              <w:rPr>
                <w:ins w:id="46258" w:author="pete jones" w:date="2022-01-04T11:19:00Z"/>
                <w:rFonts w:cstheme="minorHAnsi"/>
              </w:rPr>
              <w:pPrChange w:id="46259" w:author="pete jones" w:date="2022-01-04T11:35:00Z">
                <w:pPr>
                  <w:keepNext/>
                  <w:jc w:val="center"/>
                </w:pPr>
              </w:pPrChange>
            </w:pPr>
            <w:ins w:id="46260"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261" w:author="pete jones" w:date="2022-01-04T11:35:00Z">
              <w:tcPr>
                <w:tcW w:w="692" w:type="dxa"/>
                <w:tcBorders>
                  <w:top w:val="nil"/>
                  <w:left w:val="nil"/>
                  <w:bottom w:val="nil"/>
                  <w:right w:val="nil"/>
                </w:tcBorders>
                <w:shd w:val="clear" w:color="auto" w:fill="auto"/>
                <w:noWrap/>
                <w:vAlign w:val="bottom"/>
              </w:tcPr>
            </w:tcPrChange>
          </w:tcPr>
          <w:p w14:paraId="350F58CB" w14:textId="77777777" w:rsidR="008E4B87" w:rsidRPr="00FF6A71" w:rsidRDefault="008E4B87">
            <w:pPr>
              <w:spacing w:before="0" w:after="0" w:line="240" w:lineRule="auto"/>
              <w:jc w:val="center"/>
              <w:rPr>
                <w:ins w:id="46262" w:author="pete jones" w:date="2022-01-04T11:19:00Z"/>
                <w:rFonts w:cstheme="minorHAnsi"/>
              </w:rPr>
              <w:pPrChange w:id="46263" w:author="pete jones" w:date="2022-01-04T11:35:00Z">
                <w:pPr>
                  <w:keepNext/>
                  <w:jc w:val="center"/>
                </w:pPr>
              </w:pPrChange>
            </w:pPr>
            <w:ins w:id="46264"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6265" w:author="pete jones" w:date="2022-01-04T11:35:00Z">
              <w:tcPr>
                <w:tcW w:w="692" w:type="dxa"/>
                <w:tcBorders>
                  <w:top w:val="nil"/>
                  <w:left w:val="nil"/>
                  <w:bottom w:val="nil"/>
                  <w:right w:val="nil"/>
                </w:tcBorders>
                <w:shd w:val="clear" w:color="auto" w:fill="auto"/>
                <w:noWrap/>
                <w:vAlign w:val="bottom"/>
              </w:tcPr>
            </w:tcPrChange>
          </w:tcPr>
          <w:p w14:paraId="28CE3BCA" w14:textId="77777777" w:rsidR="008E4B87" w:rsidRPr="00FF6A71" w:rsidRDefault="008E4B87">
            <w:pPr>
              <w:spacing w:before="0" w:after="0" w:line="240" w:lineRule="auto"/>
              <w:jc w:val="center"/>
              <w:rPr>
                <w:ins w:id="46266" w:author="pete jones" w:date="2022-01-04T11:19:00Z"/>
                <w:rFonts w:cstheme="minorHAnsi"/>
              </w:rPr>
              <w:pPrChange w:id="46267" w:author="pete jones" w:date="2022-01-04T11:35:00Z">
                <w:pPr>
                  <w:keepNext/>
                  <w:jc w:val="center"/>
                </w:pPr>
              </w:pPrChange>
            </w:pPr>
            <w:ins w:id="46268" w:author="pete jones" w:date="2022-01-04T11:19:00Z">
              <w:r w:rsidRPr="00FF6A71">
                <w:rPr>
                  <w:rFonts w:ascii="Calibri" w:hAnsi="Calibri" w:cs="Calibri"/>
                  <w:color w:val="000000"/>
                  <w:sz w:val="22"/>
                  <w:szCs w:val="22"/>
                </w:rPr>
                <w:t>0</w:t>
              </w:r>
            </w:ins>
          </w:p>
        </w:tc>
      </w:tr>
    </w:tbl>
    <w:p w14:paraId="1F644E8F" w14:textId="77777777" w:rsidR="008E4B87" w:rsidRPr="00FF6A71" w:rsidRDefault="008E4B87">
      <w:pPr>
        <w:rPr>
          <w:ins w:id="46269" w:author="pete jones" w:date="2022-01-04T11:19:00Z"/>
          <w:rFonts w:cstheme="minorHAnsi"/>
        </w:rPr>
        <w:pPrChange w:id="46270" w:author="pete jones" w:date="2022-01-04T11:35:00Z">
          <w:pPr>
            <w:keepNext/>
          </w:pPr>
        </w:pPrChange>
      </w:pPr>
      <w:ins w:id="46271" w:author="pete jones" w:date="2022-01-04T11:19:00Z">
        <w:r w:rsidRPr="00FF6A71">
          <w:rPr>
            <w:rFonts w:cstheme="minorHAnsi"/>
          </w:rPr>
          <w:t>Q3.5 I have asked students to decide how they will present their work or demonstrate their learning</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6272" w:author="pete jones" w:date="2022-01-04T11:36: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6273">
          <w:tblGrid>
            <w:gridCol w:w="814"/>
            <w:gridCol w:w="814"/>
            <w:gridCol w:w="814"/>
            <w:gridCol w:w="814"/>
            <w:gridCol w:w="692"/>
            <w:gridCol w:w="692"/>
            <w:gridCol w:w="692"/>
            <w:gridCol w:w="692"/>
          </w:tblGrid>
        </w:tblGridChange>
      </w:tblGrid>
      <w:tr w:rsidR="008E4B87" w:rsidRPr="00FF6A71" w14:paraId="67C9EEAB" w14:textId="77777777" w:rsidTr="007826DB">
        <w:trPr>
          <w:trHeight w:val="300"/>
          <w:jc w:val="center"/>
          <w:ins w:id="46274" w:author="pete jones" w:date="2022-01-04T11:19:00Z"/>
          <w:trPrChange w:id="46275" w:author="pete jones" w:date="2022-01-04T11:36:00Z">
            <w:trPr>
              <w:trHeight w:val="300"/>
              <w:jc w:val="center"/>
            </w:trPr>
          </w:trPrChange>
        </w:trPr>
        <w:tc>
          <w:tcPr>
            <w:tcW w:w="814" w:type="dxa"/>
            <w:shd w:val="clear" w:color="auto" w:fill="E7E6E6" w:themeFill="background2"/>
            <w:vAlign w:val="center"/>
            <w:tcPrChange w:id="46276" w:author="pete jones" w:date="2022-01-04T11:36:00Z">
              <w:tcPr>
                <w:tcW w:w="814" w:type="dxa"/>
                <w:shd w:val="clear" w:color="auto" w:fill="E7E6E6" w:themeFill="background2"/>
                <w:vAlign w:val="center"/>
              </w:tcPr>
            </w:tcPrChange>
          </w:tcPr>
          <w:p w14:paraId="6626849C" w14:textId="77777777" w:rsidR="008E4B87" w:rsidRPr="00FF6A71" w:rsidRDefault="008E4B87">
            <w:pPr>
              <w:spacing w:before="0" w:after="0" w:line="240" w:lineRule="auto"/>
              <w:jc w:val="center"/>
              <w:rPr>
                <w:ins w:id="46277" w:author="pete jones" w:date="2022-01-04T11:19:00Z"/>
                <w:rFonts w:cstheme="minorHAnsi"/>
                <w:b/>
                <w:bCs/>
              </w:rPr>
              <w:pPrChange w:id="46278" w:author="pete jones" w:date="2022-01-04T11:36:00Z">
                <w:pPr>
                  <w:keepNext/>
                  <w:jc w:val="center"/>
                </w:pPr>
              </w:pPrChange>
            </w:pPr>
            <w:ins w:id="46279" w:author="pete jones" w:date="2022-01-04T11:19:00Z">
              <w:r w:rsidRPr="00FF6A71">
                <w:rPr>
                  <w:rFonts w:cstheme="minorHAnsi"/>
                  <w:b/>
                  <w:bCs/>
                </w:rPr>
                <w:t>scale</w:t>
              </w:r>
            </w:ins>
          </w:p>
        </w:tc>
        <w:tc>
          <w:tcPr>
            <w:tcW w:w="814" w:type="dxa"/>
            <w:shd w:val="clear" w:color="auto" w:fill="E7E6E6" w:themeFill="background2"/>
            <w:noWrap/>
            <w:vAlign w:val="center"/>
            <w:tcPrChange w:id="46280" w:author="pete jones" w:date="2022-01-04T11:36:00Z">
              <w:tcPr>
                <w:tcW w:w="814" w:type="dxa"/>
                <w:shd w:val="clear" w:color="auto" w:fill="E7E6E6" w:themeFill="background2"/>
                <w:noWrap/>
                <w:vAlign w:val="center"/>
              </w:tcPr>
            </w:tcPrChange>
          </w:tcPr>
          <w:p w14:paraId="6EBA4B81" w14:textId="77777777" w:rsidR="008E4B87" w:rsidRPr="00FF6A71" w:rsidRDefault="008E4B87">
            <w:pPr>
              <w:spacing w:before="0" w:after="0" w:line="240" w:lineRule="auto"/>
              <w:jc w:val="center"/>
              <w:rPr>
                <w:ins w:id="46281" w:author="pete jones" w:date="2022-01-04T11:19:00Z"/>
                <w:rFonts w:cstheme="minorHAnsi"/>
                <w:b/>
                <w:bCs/>
              </w:rPr>
              <w:pPrChange w:id="46282" w:author="pete jones" w:date="2022-01-04T11:36:00Z">
                <w:pPr>
                  <w:keepNext/>
                  <w:jc w:val="center"/>
                </w:pPr>
              </w:pPrChange>
            </w:pPr>
            <w:ins w:id="46283" w:author="pete jones" w:date="2022-01-04T11:19:00Z">
              <w:r w:rsidRPr="00FF6A71">
                <w:rPr>
                  <w:rFonts w:cstheme="minorHAnsi"/>
                  <w:b/>
                  <w:bCs/>
                </w:rPr>
                <w:t>1</w:t>
              </w:r>
            </w:ins>
          </w:p>
        </w:tc>
        <w:tc>
          <w:tcPr>
            <w:tcW w:w="814" w:type="dxa"/>
            <w:shd w:val="clear" w:color="auto" w:fill="E7E6E6" w:themeFill="background2"/>
            <w:noWrap/>
            <w:vAlign w:val="center"/>
            <w:tcPrChange w:id="46284" w:author="pete jones" w:date="2022-01-04T11:36:00Z">
              <w:tcPr>
                <w:tcW w:w="814" w:type="dxa"/>
                <w:shd w:val="clear" w:color="auto" w:fill="E7E6E6" w:themeFill="background2"/>
                <w:noWrap/>
                <w:vAlign w:val="center"/>
              </w:tcPr>
            </w:tcPrChange>
          </w:tcPr>
          <w:p w14:paraId="7BEF9736" w14:textId="77777777" w:rsidR="008E4B87" w:rsidRPr="00FF6A71" w:rsidRDefault="008E4B87">
            <w:pPr>
              <w:spacing w:before="0" w:after="0" w:line="240" w:lineRule="auto"/>
              <w:jc w:val="center"/>
              <w:rPr>
                <w:ins w:id="46285" w:author="pete jones" w:date="2022-01-04T11:19:00Z"/>
                <w:rFonts w:cstheme="minorHAnsi"/>
                <w:b/>
                <w:bCs/>
              </w:rPr>
              <w:pPrChange w:id="46286" w:author="pete jones" w:date="2022-01-04T11:36:00Z">
                <w:pPr>
                  <w:keepNext/>
                  <w:jc w:val="center"/>
                </w:pPr>
              </w:pPrChange>
            </w:pPr>
            <w:ins w:id="46287" w:author="pete jones" w:date="2022-01-04T11:19:00Z">
              <w:r w:rsidRPr="00FF6A71">
                <w:rPr>
                  <w:rFonts w:cstheme="minorHAnsi"/>
                  <w:b/>
                  <w:bCs/>
                </w:rPr>
                <w:t>2</w:t>
              </w:r>
            </w:ins>
          </w:p>
        </w:tc>
        <w:tc>
          <w:tcPr>
            <w:tcW w:w="814" w:type="dxa"/>
            <w:shd w:val="clear" w:color="auto" w:fill="E7E6E6" w:themeFill="background2"/>
            <w:noWrap/>
            <w:vAlign w:val="center"/>
            <w:tcPrChange w:id="46288" w:author="pete jones" w:date="2022-01-04T11:36:00Z">
              <w:tcPr>
                <w:tcW w:w="814" w:type="dxa"/>
                <w:shd w:val="clear" w:color="auto" w:fill="E7E6E6" w:themeFill="background2"/>
                <w:noWrap/>
                <w:vAlign w:val="center"/>
              </w:tcPr>
            </w:tcPrChange>
          </w:tcPr>
          <w:p w14:paraId="3188DC7E" w14:textId="77777777" w:rsidR="008E4B87" w:rsidRPr="00FF6A71" w:rsidRDefault="008E4B87">
            <w:pPr>
              <w:spacing w:before="0" w:after="0" w:line="240" w:lineRule="auto"/>
              <w:jc w:val="center"/>
              <w:rPr>
                <w:ins w:id="46289" w:author="pete jones" w:date="2022-01-04T11:19:00Z"/>
                <w:rFonts w:cstheme="minorHAnsi"/>
                <w:b/>
                <w:bCs/>
              </w:rPr>
              <w:pPrChange w:id="46290" w:author="pete jones" w:date="2022-01-04T11:36:00Z">
                <w:pPr>
                  <w:keepNext/>
                  <w:jc w:val="center"/>
                </w:pPr>
              </w:pPrChange>
            </w:pPr>
            <w:ins w:id="46291" w:author="pete jones" w:date="2022-01-04T11:19:00Z">
              <w:r w:rsidRPr="00FF6A71">
                <w:rPr>
                  <w:rFonts w:cstheme="minorHAnsi"/>
                  <w:b/>
                  <w:bCs/>
                </w:rPr>
                <w:t>3</w:t>
              </w:r>
            </w:ins>
          </w:p>
        </w:tc>
        <w:tc>
          <w:tcPr>
            <w:tcW w:w="692" w:type="dxa"/>
            <w:shd w:val="clear" w:color="auto" w:fill="E7E6E6" w:themeFill="background2"/>
            <w:noWrap/>
            <w:vAlign w:val="center"/>
            <w:tcPrChange w:id="46292" w:author="pete jones" w:date="2022-01-04T11:36:00Z">
              <w:tcPr>
                <w:tcW w:w="692" w:type="dxa"/>
                <w:shd w:val="clear" w:color="auto" w:fill="E7E6E6" w:themeFill="background2"/>
                <w:noWrap/>
                <w:vAlign w:val="center"/>
              </w:tcPr>
            </w:tcPrChange>
          </w:tcPr>
          <w:p w14:paraId="6A7F9A93" w14:textId="77777777" w:rsidR="008E4B87" w:rsidRPr="00FF6A71" w:rsidRDefault="008E4B87">
            <w:pPr>
              <w:spacing w:before="0" w:after="0" w:line="240" w:lineRule="auto"/>
              <w:jc w:val="center"/>
              <w:rPr>
                <w:ins w:id="46293" w:author="pete jones" w:date="2022-01-04T11:19:00Z"/>
                <w:rFonts w:cstheme="minorHAnsi"/>
                <w:b/>
                <w:bCs/>
              </w:rPr>
              <w:pPrChange w:id="46294" w:author="pete jones" w:date="2022-01-04T11:36:00Z">
                <w:pPr>
                  <w:keepNext/>
                  <w:jc w:val="center"/>
                </w:pPr>
              </w:pPrChange>
            </w:pPr>
            <w:ins w:id="46295" w:author="pete jones" w:date="2022-01-04T11:19:00Z">
              <w:r w:rsidRPr="00FF6A71">
                <w:rPr>
                  <w:rFonts w:cstheme="minorHAnsi"/>
                  <w:b/>
                  <w:bCs/>
                </w:rPr>
                <w:t>4</w:t>
              </w:r>
            </w:ins>
          </w:p>
        </w:tc>
        <w:tc>
          <w:tcPr>
            <w:tcW w:w="692" w:type="dxa"/>
            <w:shd w:val="clear" w:color="auto" w:fill="E7E6E6" w:themeFill="background2"/>
            <w:noWrap/>
            <w:vAlign w:val="center"/>
            <w:tcPrChange w:id="46296" w:author="pete jones" w:date="2022-01-04T11:36:00Z">
              <w:tcPr>
                <w:tcW w:w="692" w:type="dxa"/>
                <w:shd w:val="clear" w:color="auto" w:fill="E7E6E6" w:themeFill="background2"/>
                <w:noWrap/>
                <w:vAlign w:val="center"/>
              </w:tcPr>
            </w:tcPrChange>
          </w:tcPr>
          <w:p w14:paraId="3C59DA36" w14:textId="77777777" w:rsidR="008E4B87" w:rsidRPr="00FF6A71" w:rsidRDefault="008E4B87">
            <w:pPr>
              <w:spacing w:before="0" w:after="0" w:line="240" w:lineRule="auto"/>
              <w:jc w:val="center"/>
              <w:rPr>
                <w:ins w:id="46297" w:author="pete jones" w:date="2022-01-04T11:19:00Z"/>
                <w:rFonts w:cstheme="minorHAnsi"/>
                <w:b/>
                <w:bCs/>
              </w:rPr>
              <w:pPrChange w:id="46298" w:author="pete jones" w:date="2022-01-04T11:36:00Z">
                <w:pPr>
                  <w:keepNext/>
                  <w:jc w:val="center"/>
                </w:pPr>
              </w:pPrChange>
            </w:pPr>
            <w:ins w:id="46299" w:author="pete jones" w:date="2022-01-04T11:19:00Z">
              <w:r w:rsidRPr="00FF6A71">
                <w:rPr>
                  <w:rFonts w:cstheme="minorHAnsi"/>
                  <w:b/>
                  <w:bCs/>
                </w:rPr>
                <w:t>5</w:t>
              </w:r>
            </w:ins>
          </w:p>
        </w:tc>
        <w:tc>
          <w:tcPr>
            <w:tcW w:w="692" w:type="dxa"/>
            <w:shd w:val="clear" w:color="auto" w:fill="E7E6E6" w:themeFill="background2"/>
            <w:noWrap/>
            <w:vAlign w:val="center"/>
            <w:tcPrChange w:id="46300" w:author="pete jones" w:date="2022-01-04T11:36:00Z">
              <w:tcPr>
                <w:tcW w:w="692" w:type="dxa"/>
                <w:shd w:val="clear" w:color="auto" w:fill="E7E6E6" w:themeFill="background2"/>
                <w:noWrap/>
                <w:vAlign w:val="center"/>
              </w:tcPr>
            </w:tcPrChange>
          </w:tcPr>
          <w:p w14:paraId="5E15172B" w14:textId="77777777" w:rsidR="008E4B87" w:rsidRPr="00FF6A71" w:rsidRDefault="008E4B87">
            <w:pPr>
              <w:spacing w:before="0" w:after="0" w:line="240" w:lineRule="auto"/>
              <w:jc w:val="center"/>
              <w:rPr>
                <w:ins w:id="46301" w:author="pete jones" w:date="2022-01-04T11:19:00Z"/>
                <w:rFonts w:cstheme="minorHAnsi"/>
                <w:b/>
                <w:bCs/>
              </w:rPr>
              <w:pPrChange w:id="46302" w:author="pete jones" w:date="2022-01-04T11:36:00Z">
                <w:pPr>
                  <w:keepNext/>
                  <w:jc w:val="center"/>
                </w:pPr>
              </w:pPrChange>
            </w:pPr>
            <w:ins w:id="46303" w:author="pete jones" w:date="2022-01-04T11:19:00Z">
              <w:r w:rsidRPr="00FF6A71">
                <w:rPr>
                  <w:rFonts w:cstheme="minorHAnsi"/>
                  <w:b/>
                  <w:bCs/>
                </w:rPr>
                <w:t>6</w:t>
              </w:r>
            </w:ins>
          </w:p>
        </w:tc>
        <w:tc>
          <w:tcPr>
            <w:tcW w:w="692" w:type="dxa"/>
            <w:shd w:val="clear" w:color="auto" w:fill="E7E6E6" w:themeFill="background2"/>
            <w:noWrap/>
            <w:vAlign w:val="center"/>
            <w:tcPrChange w:id="46304" w:author="pete jones" w:date="2022-01-04T11:36:00Z">
              <w:tcPr>
                <w:tcW w:w="692" w:type="dxa"/>
                <w:shd w:val="clear" w:color="auto" w:fill="E7E6E6" w:themeFill="background2"/>
                <w:noWrap/>
                <w:vAlign w:val="center"/>
              </w:tcPr>
            </w:tcPrChange>
          </w:tcPr>
          <w:p w14:paraId="6A26A662" w14:textId="77777777" w:rsidR="008E4B87" w:rsidRPr="00FF6A71" w:rsidRDefault="008E4B87">
            <w:pPr>
              <w:spacing w:before="0" w:after="0" w:line="240" w:lineRule="auto"/>
              <w:jc w:val="center"/>
              <w:rPr>
                <w:ins w:id="46305" w:author="pete jones" w:date="2022-01-04T11:19:00Z"/>
                <w:rFonts w:cstheme="minorHAnsi"/>
                <w:b/>
                <w:bCs/>
              </w:rPr>
              <w:pPrChange w:id="46306" w:author="pete jones" w:date="2022-01-04T11:36:00Z">
                <w:pPr>
                  <w:keepNext/>
                  <w:jc w:val="center"/>
                </w:pPr>
              </w:pPrChange>
            </w:pPr>
            <w:ins w:id="46307" w:author="pete jones" w:date="2022-01-04T11:19:00Z">
              <w:r w:rsidRPr="00FF6A71">
                <w:rPr>
                  <w:rFonts w:cstheme="minorHAnsi"/>
                  <w:b/>
                  <w:bCs/>
                </w:rPr>
                <w:t>7</w:t>
              </w:r>
            </w:ins>
          </w:p>
        </w:tc>
      </w:tr>
      <w:tr w:rsidR="008E4B87" w:rsidRPr="00FF6A71" w14:paraId="0DA2A41F" w14:textId="77777777" w:rsidTr="007826DB">
        <w:trPr>
          <w:trHeight w:val="300"/>
          <w:jc w:val="center"/>
          <w:ins w:id="46308" w:author="pete jones" w:date="2022-01-04T11:19:00Z"/>
          <w:trPrChange w:id="46309" w:author="pete jones" w:date="2022-01-04T11:36:00Z">
            <w:trPr>
              <w:trHeight w:val="300"/>
              <w:jc w:val="center"/>
            </w:trPr>
          </w:trPrChange>
        </w:trPr>
        <w:tc>
          <w:tcPr>
            <w:tcW w:w="814" w:type="dxa"/>
            <w:vAlign w:val="center"/>
            <w:tcPrChange w:id="46310" w:author="pete jones" w:date="2022-01-04T11:36:00Z">
              <w:tcPr>
                <w:tcW w:w="814" w:type="dxa"/>
                <w:vAlign w:val="center"/>
              </w:tcPr>
            </w:tcPrChange>
          </w:tcPr>
          <w:p w14:paraId="48D5F3A2" w14:textId="77777777" w:rsidR="008E4B87" w:rsidRPr="00FF6A71" w:rsidRDefault="008E4B87">
            <w:pPr>
              <w:spacing w:before="0" w:after="0" w:line="240" w:lineRule="auto"/>
              <w:jc w:val="center"/>
              <w:rPr>
                <w:ins w:id="46311" w:author="pete jones" w:date="2022-01-04T11:19:00Z"/>
                <w:rFonts w:cstheme="minorHAnsi"/>
                <w:b/>
                <w:bCs/>
              </w:rPr>
              <w:pPrChange w:id="46312" w:author="pete jones" w:date="2022-01-04T11:36:00Z">
                <w:pPr>
                  <w:keepNext/>
                  <w:jc w:val="center"/>
                </w:pPr>
              </w:pPrChange>
            </w:pPr>
            <w:ins w:id="46313" w:author="pete jones" w:date="2022-01-04T11:19:00Z">
              <w:r w:rsidRPr="00FF6A71">
                <w:rPr>
                  <w:rFonts w:cstheme="minorHAnsi"/>
                  <w:b/>
                  <w:bCs/>
                </w:rPr>
                <w:t>%</w:t>
              </w:r>
            </w:ins>
          </w:p>
        </w:tc>
        <w:tc>
          <w:tcPr>
            <w:tcW w:w="814" w:type="dxa"/>
            <w:shd w:val="clear" w:color="auto" w:fill="auto"/>
            <w:noWrap/>
            <w:vAlign w:val="bottom"/>
            <w:tcPrChange w:id="46314" w:author="pete jones" w:date="2022-01-04T11:36:00Z">
              <w:tcPr>
                <w:tcW w:w="814" w:type="dxa"/>
                <w:tcBorders>
                  <w:top w:val="nil"/>
                  <w:left w:val="nil"/>
                  <w:bottom w:val="nil"/>
                  <w:right w:val="nil"/>
                </w:tcBorders>
                <w:shd w:val="clear" w:color="auto" w:fill="auto"/>
                <w:noWrap/>
                <w:vAlign w:val="bottom"/>
              </w:tcPr>
            </w:tcPrChange>
          </w:tcPr>
          <w:p w14:paraId="52F05BB4" w14:textId="77777777" w:rsidR="008E4B87" w:rsidRPr="00FF6A71" w:rsidRDefault="008E4B87">
            <w:pPr>
              <w:spacing w:before="0" w:after="0" w:line="240" w:lineRule="auto"/>
              <w:jc w:val="center"/>
              <w:rPr>
                <w:ins w:id="46315" w:author="pete jones" w:date="2022-01-04T11:19:00Z"/>
                <w:rFonts w:cstheme="minorHAnsi"/>
              </w:rPr>
              <w:pPrChange w:id="46316" w:author="pete jones" w:date="2022-01-04T11:36:00Z">
                <w:pPr>
                  <w:keepNext/>
                  <w:jc w:val="center"/>
                </w:pPr>
              </w:pPrChange>
            </w:pPr>
            <w:ins w:id="46317"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46318" w:author="pete jones" w:date="2022-01-04T11:36:00Z">
              <w:tcPr>
                <w:tcW w:w="814" w:type="dxa"/>
                <w:tcBorders>
                  <w:top w:val="nil"/>
                  <w:left w:val="nil"/>
                  <w:bottom w:val="nil"/>
                  <w:right w:val="nil"/>
                </w:tcBorders>
                <w:shd w:val="clear" w:color="auto" w:fill="auto"/>
                <w:noWrap/>
                <w:vAlign w:val="bottom"/>
              </w:tcPr>
            </w:tcPrChange>
          </w:tcPr>
          <w:p w14:paraId="69FAD7AA" w14:textId="77777777" w:rsidR="008E4B87" w:rsidRPr="00FF6A71" w:rsidRDefault="008E4B87">
            <w:pPr>
              <w:spacing w:before="0" w:after="0" w:line="240" w:lineRule="auto"/>
              <w:jc w:val="center"/>
              <w:rPr>
                <w:ins w:id="46319" w:author="pete jones" w:date="2022-01-04T11:19:00Z"/>
                <w:rFonts w:cstheme="minorHAnsi"/>
              </w:rPr>
              <w:pPrChange w:id="46320" w:author="pete jones" w:date="2022-01-04T11:36:00Z">
                <w:pPr>
                  <w:keepNext/>
                  <w:jc w:val="center"/>
                </w:pPr>
              </w:pPrChange>
            </w:pPr>
            <w:ins w:id="46321" w:author="pete jones" w:date="2022-01-04T11:19:00Z">
              <w:r w:rsidRPr="00FF6A71">
                <w:rPr>
                  <w:rFonts w:ascii="Calibri" w:hAnsi="Calibri" w:cs="Calibri"/>
                  <w:color w:val="000000"/>
                  <w:sz w:val="22"/>
                  <w:szCs w:val="22"/>
                </w:rPr>
                <w:t>30%</w:t>
              </w:r>
            </w:ins>
          </w:p>
        </w:tc>
        <w:tc>
          <w:tcPr>
            <w:tcW w:w="814" w:type="dxa"/>
            <w:shd w:val="clear" w:color="auto" w:fill="auto"/>
            <w:noWrap/>
            <w:vAlign w:val="bottom"/>
            <w:tcPrChange w:id="46322" w:author="pete jones" w:date="2022-01-04T11:36:00Z">
              <w:tcPr>
                <w:tcW w:w="814" w:type="dxa"/>
                <w:tcBorders>
                  <w:top w:val="nil"/>
                  <w:left w:val="nil"/>
                  <w:bottom w:val="nil"/>
                  <w:right w:val="nil"/>
                </w:tcBorders>
                <w:shd w:val="clear" w:color="auto" w:fill="auto"/>
                <w:noWrap/>
                <w:vAlign w:val="bottom"/>
              </w:tcPr>
            </w:tcPrChange>
          </w:tcPr>
          <w:p w14:paraId="57307557" w14:textId="77777777" w:rsidR="008E4B87" w:rsidRPr="00FF6A71" w:rsidRDefault="008E4B87">
            <w:pPr>
              <w:spacing w:before="0" w:after="0" w:line="240" w:lineRule="auto"/>
              <w:jc w:val="center"/>
              <w:rPr>
                <w:ins w:id="46323" w:author="pete jones" w:date="2022-01-04T11:19:00Z"/>
                <w:rFonts w:cstheme="minorHAnsi"/>
              </w:rPr>
              <w:pPrChange w:id="46324" w:author="pete jones" w:date="2022-01-04T11:36:00Z">
                <w:pPr>
                  <w:keepNext/>
                  <w:jc w:val="center"/>
                </w:pPr>
              </w:pPrChange>
            </w:pPr>
            <w:ins w:id="46325"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6326" w:author="pete jones" w:date="2022-01-04T11:36:00Z">
              <w:tcPr>
                <w:tcW w:w="692" w:type="dxa"/>
                <w:tcBorders>
                  <w:top w:val="nil"/>
                  <w:left w:val="nil"/>
                  <w:bottom w:val="nil"/>
                  <w:right w:val="nil"/>
                </w:tcBorders>
                <w:shd w:val="clear" w:color="auto" w:fill="auto"/>
                <w:noWrap/>
                <w:vAlign w:val="bottom"/>
              </w:tcPr>
            </w:tcPrChange>
          </w:tcPr>
          <w:p w14:paraId="7912699D" w14:textId="77777777" w:rsidR="008E4B87" w:rsidRPr="00FF6A71" w:rsidRDefault="008E4B87">
            <w:pPr>
              <w:spacing w:before="0" w:after="0" w:line="240" w:lineRule="auto"/>
              <w:jc w:val="center"/>
              <w:rPr>
                <w:ins w:id="46327" w:author="pete jones" w:date="2022-01-04T11:19:00Z"/>
                <w:rFonts w:cstheme="minorHAnsi"/>
              </w:rPr>
              <w:pPrChange w:id="46328" w:author="pete jones" w:date="2022-01-04T11:36:00Z">
                <w:pPr>
                  <w:keepNext/>
                  <w:jc w:val="center"/>
                </w:pPr>
              </w:pPrChange>
            </w:pPr>
            <w:ins w:id="46329"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6330" w:author="pete jones" w:date="2022-01-04T11:36:00Z">
              <w:tcPr>
                <w:tcW w:w="692" w:type="dxa"/>
                <w:tcBorders>
                  <w:top w:val="nil"/>
                  <w:left w:val="nil"/>
                  <w:bottom w:val="nil"/>
                  <w:right w:val="nil"/>
                </w:tcBorders>
                <w:shd w:val="clear" w:color="auto" w:fill="auto"/>
                <w:noWrap/>
                <w:vAlign w:val="bottom"/>
              </w:tcPr>
            </w:tcPrChange>
          </w:tcPr>
          <w:p w14:paraId="526A9229" w14:textId="77777777" w:rsidR="008E4B87" w:rsidRPr="00FF6A71" w:rsidRDefault="008E4B87">
            <w:pPr>
              <w:spacing w:before="0" w:after="0" w:line="240" w:lineRule="auto"/>
              <w:jc w:val="center"/>
              <w:rPr>
                <w:ins w:id="46331" w:author="pete jones" w:date="2022-01-04T11:19:00Z"/>
                <w:rFonts w:cstheme="minorHAnsi"/>
              </w:rPr>
              <w:pPrChange w:id="46332" w:author="pete jones" w:date="2022-01-04T11:36:00Z">
                <w:pPr>
                  <w:keepNext/>
                  <w:jc w:val="center"/>
                </w:pPr>
              </w:pPrChange>
            </w:pPr>
            <w:ins w:id="46333"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6334" w:author="pete jones" w:date="2022-01-04T11:36:00Z">
              <w:tcPr>
                <w:tcW w:w="692" w:type="dxa"/>
                <w:tcBorders>
                  <w:top w:val="nil"/>
                  <w:left w:val="nil"/>
                  <w:bottom w:val="nil"/>
                  <w:right w:val="nil"/>
                </w:tcBorders>
                <w:shd w:val="clear" w:color="auto" w:fill="auto"/>
                <w:noWrap/>
                <w:vAlign w:val="bottom"/>
              </w:tcPr>
            </w:tcPrChange>
          </w:tcPr>
          <w:p w14:paraId="5D761EE9" w14:textId="77777777" w:rsidR="008E4B87" w:rsidRPr="00FF6A71" w:rsidRDefault="008E4B87">
            <w:pPr>
              <w:spacing w:before="0" w:after="0" w:line="240" w:lineRule="auto"/>
              <w:jc w:val="center"/>
              <w:rPr>
                <w:ins w:id="46335" w:author="pete jones" w:date="2022-01-04T11:19:00Z"/>
                <w:rFonts w:cstheme="minorHAnsi"/>
              </w:rPr>
              <w:pPrChange w:id="46336" w:author="pete jones" w:date="2022-01-04T11:36:00Z">
                <w:pPr>
                  <w:keepNext/>
                  <w:jc w:val="center"/>
                </w:pPr>
              </w:pPrChange>
            </w:pPr>
            <w:ins w:id="46337"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6338" w:author="pete jones" w:date="2022-01-04T11:36:00Z">
              <w:tcPr>
                <w:tcW w:w="692" w:type="dxa"/>
                <w:tcBorders>
                  <w:top w:val="nil"/>
                  <w:left w:val="nil"/>
                  <w:bottom w:val="nil"/>
                  <w:right w:val="nil"/>
                </w:tcBorders>
                <w:shd w:val="clear" w:color="auto" w:fill="auto"/>
                <w:noWrap/>
                <w:vAlign w:val="bottom"/>
              </w:tcPr>
            </w:tcPrChange>
          </w:tcPr>
          <w:p w14:paraId="178CBFB1" w14:textId="77777777" w:rsidR="008E4B87" w:rsidRPr="00FF6A71" w:rsidRDefault="008E4B87">
            <w:pPr>
              <w:spacing w:before="0" w:after="0" w:line="240" w:lineRule="auto"/>
              <w:jc w:val="center"/>
              <w:rPr>
                <w:ins w:id="46339" w:author="pete jones" w:date="2022-01-04T11:19:00Z"/>
                <w:rFonts w:cstheme="minorHAnsi"/>
              </w:rPr>
              <w:pPrChange w:id="46340" w:author="pete jones" w:date="2022-01-04T11:36:00Z">
                <w:pPr>
                  <w:keepNext/>
                  <w:jc w:val="center"/>
                </w:pPr>
              </w:pPrChange>
            </w:pPr>
            <w:ins w:id="46341" w:author="pete jones" w:date="2022-01-04T11:19:00Z">
              <w:r w:rsidRPr="00FF6A71">
                <w:rPr>
                  <w:rFonts w:ascii="Calibri" w:hAnsi="Calibri" w:cs="Calibri"/>
                  <w:color w:val="000000"/>
                  <w:sz w:val="22"/>
                  <w:szCs w:val="22"/>
                </w:rPr>
                <w:t>4%</w:t>
              </w:r>
            </w:ins>
          </w:p>
        </w:tc>
      </w:tr>
      <w:tr w:rsidR="008E4B87" w:rsidRPr="00FF6A71" w14:paraId="452D27CE" w14:textId="77777777" w:rsidTr="007826DB">
        <w:trPr>
          <w:trHeight w:val="300"/>
          <w:jc w:val="center"/>
          <w:ins w:id="46342" w:author="pete jones" w:date="2022-01-04T11:19:00Z"/>
          <w:trPrChange w:id="46343" w:author="pete jones" w:date="2022-01-04T11:36:00Z">
            <w:trPr>
              <w:trHeight w:val="300"/>
              <w:jc w:val="center"/>
            </w:trPr>
          </w:trPrChange>
        </w:trPr>
        <w:tc>
          <w:tcPr>
            <w:tcW w:w="814" w:type="dxa"/>
            <w:vAlign w:val="center"/>
            <w:tcPrChange w:id="46344" w:author="pete jones" w:date="2022-01-04T11:36:00Z">
              <w:tcPr>
                <w:tcW w:w="814" w:type="dxa"/>
                <w:vAlign w:val="center"/>
              </w:tcPr>
            </w:tcPrChange>
          </w:tcPr>
          <w:p w14:paraId="337F034B" w14:textId="77777777" w:rsidR="008E4B87" w:rsidRPr="00FF6A71" w:rsidRDefault="008E4B87">
            <w:pPr>
              <w:spacing w:before="0" w:after="0" w:line="240" w:lineRule="auto"/>
              <w:jc w:val="center"/>
              <w:rPr>
                <w:ins w:id="46345" w:author="pete jones" w:date="2022-01-04T11:19:00Z"/>
                <w:rFonts w:cstheme="minorHAnsi"/>
                <w:b/>
                <w:bCs/>
              </w:rPr>
              <w:pPrChange w:id="46346" w:author="pete jones" w:date="2022-01-04T11:36:00Z">
                <w:pPr>
                  <w:keepNext/>
                  <w:jc w:val="center"/>
                </w:pPr>
              </w:pPrChange>
            </w:pPr>
            <w:ins w:id="46347" w:author="pete jones" w:date="2022-01-04T11:19:00Z">
              <w:r w:rsidRPr="00FF6A71">
                <w:rPr>
                  <w:rFonts w:cstheme="minorHAnsi"/>
                  <w:b/>
                  <w:bCs/>
                </w:rPr>
                <w:t>Count</w:t>
              </w:r>
            </w:ins>
          </w:p>
        </w:tc>
        <w:tc>
          <w:tcPr>
            <w:tcW w:w="814" w:type="dxa"/>
            <w:shd w:val="clear" w:color="auto" w:fill="auto"/>
            <w:noWrap/>
            <w:vAlign w:val="bottom"/>
            <w:tcPrChange w:id="46348" w:author="pete jones" w:date="2022-01-04T11:36:00Z">
              <w:tcPr>
                <w:tcW w:w="814" w:type="dxa"/>
                <w:tcBorders>
                  <w:top w:val="nil"/>
                  <w:left w:val="nil"/>
                  <w:bottom w:val="nil"/>
                  <w:right w:val="nil"/>
                </w:tcBorders>
                <w:shd w:val="clear" w:color="auto" w:fill="auto"/>
                <w:noWrap/>
                <w:vAlign w:val="bottom"/>
              </w:tcPr>
            </w:tcPrChange>
          </w:tcPr>
          <w:p w14:paraId="2AAE1968" w14:textId="77777777" w:rsidR="008E4B87" w:rsidRPr="00FF6A71" w:rsidRDefault="008E4B87">
            <w:pPr>
              <w:spacing w:before="0" w:after="0" w:line="240" w:lineRule="auto"/>
              <w:jc w:val="center"/>
              <w:rPr>
                <w:ins w:id="46349" w:author="pete jones" w:date="2022-01-04T11:19:00Z"/>
                <w:rFonts w:cstheme="minorHAnsi"/>
              </w:rPr>
              <w:pPrChange w:id="46350" w:author="pete jones" w:date="2022-01-04T11:36:00Z">
                <w:pPr>
                  <w:keepNext/>
                  <w:jc w:val="center"/>
                </w:pPr>
              </w:pPrChange>
            </w:pPr>
            <w:ins w:id="46351"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46352" w:author="pete jones" w:date="2022-01-04T11:36:00Z">
              <w:tcPr>
                <w:tcW w:w="814" w:type="dxa"/>
                <w:tcBorders>
                  <w:top w:val="nil"/>
                  <w:left w:val="nil"/>
                  <w:bottom w:val="nil"/>
                  <w:right w:val="nil"/>
                </w:tcBorders>
                <w:shd w:val="clear" w:color="auto" w:fill="auto"/>
                <w:noWrap/>
                <w:vAlign w:val="bottom"/>
              </w:tcPr>
            </w:tcPrChange>
          </w:tcPr>
          <w:p w14:paraId="7411775B" w14:textId="77777777" w:rsidR="008E4B87" w:rsidRPr="00FF6A71" w:rsidRDefault="008E4B87">
            <w:pPr>
              <w:spacing w:before="0" w:after="0" w:line="240" w:lineRule="auto"/>
              <w:jc w:val="center"/>
              <w:rPr>
                <w:ins w:id="46353" w:author="pete jones" w:date="2022-01-04T11:19:00Z"/>
                <w:rFonts w:cstheme="minorHAnsi"/>
              </w:rPr>
              <w:pPrChange w:id="46354" w:author="pete jones" w:date="2022-01-04T11:36:00Z">
                <w:pPr>
                  <w:keepNext/>
                  <w:jc w:val="center"/>
                </w:pPr>
              </w:pPrChange>
            </w:pPr>
            <w:ins w:id="46355"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6356" w:author="pete jones" w:date="2022-01-04T11:36:00Z">
              <w:tcPr>
                <w:tcW w:w="814" w:type="dxa"/>
                <w:tcBorders>
                  <w:top w:val="nil"/>
                  <w:left w:val="nil"/>
                  <w:bottom w:val="nil"/>
                  <w:right w:val="nil"/>
                </w:tcBorders>
                <w:shd w:val="clear" w:color="auto" w:fill="auto"/>
                <w:noWrap/>
                <w:vAlign w:val="bottom"/>
              </w:tcPr>
            </w:tcPrChange>
          </w:tcPr>
          <w:p w14:paraId="5D1CD053" w14:textId="77777777" w:rsidR="008E4B87" w:rsidRPr="00FF6A71" w:rsidRDefault="008E4B87">
            <w:pPr>
              <w:spacing w:before="0" w:after="0" w:line="240" w:lineRule="auto"/>
              <w:jc w:val="center"/>
              <w:rPr>
                <w:ins w:id="46357" w:author="pete jones" w:date="2022-01-04T11:19:00Z"/>
                <w:rFonts w:cstheme="minorHAnsi"/>
              </w:rPr>
              <w:pPrChange w:id="46358" w:author="pete jones" w:date="2022-01-04T11:36:00Z">
                <w:pPr>
                  <w:keepNext/>
                  <w:jc w:val="center"/>
                </w:pPr>
              </w:pPrChange>
            </w:pPr>
            <w:ins w:id="46359"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6360" w:author="pete jones" w:date="2022-01-04T11:36:00Z">
              <w:tcPr>
                <w:tcW w:w="692" w:type="dxa"/>
                <w:tcBorders>
                  <w:top w:val="nil"/>
                  <w:left w:val="nil"/>
                  <w:bottom w:val="nil"/>
                  <w:right w:val="nil"/>
                </w:tcBorders>
                <w:shd w:val="clear" w:color="auto" w:fill="auto"/>
                <w:noWrap/>
                <w:vAlign w:val="bottom"/>
              </w:tcPr>
            </w:tcPrChange>
          </w:tcPr>
          <w:p w14:paraId="3570DA24" w14:textId="77777777" w:rsidR="008E4B87" w:rsidRPr="00FF6A71" w:rsidRDefault="008E4B87">
            <w:pPr>
              <w:spacing w:before="0" w:after="0" w:line="240" w:lineRule="auto"/>
              <w:jc w:val="center"/>
              <w:rPr>
                <w:ins w:id="46361" w:author="pete jones" w:date="2022-01-04T11:19:00Z"/>
                <w:rFonts w:cstheme="minorHAnsi"/>
              </w:rPr>
              <w:pPrChange w:id="46362" w:author="pete jones" w:date="2022-01-04T11:36:00Z">
                <w:pPr>
                  <w:keepNext/>
                  <w:jc w:val="center"/>
                </w:pPr>
              </w:pPrChange>
            </w:pPr>
            <w:ins w:id="46363"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6364" w:author="pete jones" w:date="2022-01-04T11:36:00Z">
              <w:tcPr>
                <w:tcW w:w="692" w:type="dxa"/>
                <w:tcBorders>
                  <w:top w:val="nil"/>
                  <w:left w:val="nil"/>
                  <w:bottom w:val="nil"/>
                  <w:right w:val="nil"/>
                </w:tcBorders>
                <w:shd w:val="clear" w:color="auto" w:fill="auto"/>
                <w:noWrap/>
                <w:vAlign w:val="bottom"/>
              </w:tcPr>
            </w:tcPrChange>
          </w:tcPr>
          <w:p w14:paraId="456D76B0" w14:textId="77777777" w:rsidR="008E4B87" w:rsidRPr="00FF6A71" w:rsidRDefault="008E4B87">
            <w:pPr>
              <w:spacing w:before="0" w:after="0" w:line="240" w:lineRule="auto"/>
              <w:jc w:val="center"/>
              <w:rPr>
                <w:ins w:id="46365" w:author="pete jones" w:date="2022-01-04T11:19:00Z"/>
                <w:rFonts w:cstheme="minorHAnsi"/>
              </w:rPr>
              <w:pPrChange w:id="46366" w:author="pete jones" w:date="2022-01-04T11:36:00Z">
                <w:pPr>
                  <w:keepNext/>
                  <w:jc w:val="center"/>
                </w:pPr>
              </w:pPrChange>
            </w:pPr>
            <w:ins w:id="46367"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6368" w:author="pete jones" w:date="2022-01-04T11:36:00Z">
              <w:tcPr>
                <w:tcW w:w="692" w:type="dxa"/>
                <w:tcBorders>
                  <w:top w:val="nil"/>
                  <w:left w:val="nil"/>
                  <w:bottom w:val="nil"/>
                  <w:right w:val="nil"/>
                </w:tcBorders>
                <w:shd w:val="clear" w:color="auto" w:fill="auto"/>
                <w:noWrap/>
                <w:vAlign w:val="bottom"/>
              </w:tcPr>
            </w:tcPrChange>
          </w:tcPr>
          <w:p w14:paraId="136F0F16" w14:textId="77777777" w:rsidR="008E4B87" w:rsidRPr="00FF6A71" w:rsidRDefault="008E4B87">
            <w:pPr>
              <w:spacing w:before="0" w:after="0" w:line="240" w:lineRule="auto"/>
              <w:jc w:val="center"/>
              <w:rPr>
                <w:ins w:id="46369" w:author="pete jones" w:date="2022-01-04T11:19:00Z"/>
                <w:rFonts w:cstheme="minorHAnsi"/>
              </w:rPr>
              <w:pPrChange w:id="46370" w:author="pete jones" w:date="2022-01-04T11:36:00Z">
                <w:pPr>
                  <w:keepNext/>
                  <w:jc w:val="center"/>
                </w:pPr>
              </w:pPrChange>
            </w:pPr>
            <w:ins w:id="46371"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6372" w:author="pete jones" w:date="2022-01-04T11:36:00Z">
              <w:tcPr>
                <w:tcW w:w="692" w:type="dxa"/>
                <w:tcBorders>
                  <w:top w:val="nil"/>
                  <w:left w:val="nil"/>
                  <w:bottom w:val="nil"/>
                  <w:right w:val="nil"/>
                </w:tcBorders>
                <w:shd w:val="clear" w:color="auto" w:fill="auto"/>
                <w:noWrap/>
                <w:vAlign w:val="bottom"/>
              </w:tcPr>
            </w:tcPrChange>
          </w:tcPr>
          <w:p w14:paraId="26A28DF8" w14:textId="77777777" w:rsidR="008E4B87" w:rsidRPr="00FF6A71" w:rsidRDefault="008E4B87">
            <w:pPr>
              <w:spacing w:before="0" w:after="0" w:line="240" w:lineRule="auto"/>
              <w:jc w:val="center"/>
              <w:rPr>
                <w:ins w:id="46373" w:author="pete jones" w:date="2022-01-04T11:19:00Z"/>
                <w:rFonts w:cstheme="minorHAnsi"/>
              </w:rPr>
              <w:pPrChange w:id="46374" w:author="pete jones" w:date="2022-01-04T11:36:00Z">
                <w:pPr>
                  <w:keepNext/>
                  <w:jc w:val="center"/>
                </w:pPr>
              </w:pPrChange>
            </w:pPr>
            <w:ins w:id="46375" w:author="pete jones" w:date="2022-01-04T11:19:00Z">
              <w:r w:rsidRPr="00FF6A71">
                <w:rPr>
                  <w:rFonts w:ascii="Calibri" w:hAnsi="Calibri" w:cs="Calibri"/>
                  <w:color w:val="000000"/>
                  <w:sz w:val="22"/>
                  <w:szCs w:val="22"/>
                </w:rPr>
                <w:t>1</w:t>
              </w:r>
            </w:ins>
          </w:p>
        </w:tc>
      </w:tr>
    </w:tbl>
    <w:p w14:paraId="33298D65" w14:textId="77777777" w:rsidR="007826DB" w:rsidRPr="00FF6A71" w:rsidRDefault="007826DB" w:rsidP="007826DB">
      <w:pPr>
        <w:rPr>
          <w:ins w:id="46376" w:author="pete jones" w:date="2022-01-04T11:36:00Z"/>
          <w:rFonts w:cstheme="minorHAnsi"/>
        </w:rPr>
      </w:pPr>
    </w:p>
    <w:p w14:paraId="23AC5F46" w14:textId="77777777" w:rsidR="007826DB" w:rsidRPr="00FF6A71" w:rsidRDefault="007826DB" w:rsidP="007826DB">
      <w:pPr>
        <w:rPr>
          <w:ins w:id="46377" w:author="pete jones" w:date="2022-01-04T11:36:00Z"/>
          <w:rFonts w:cstheme="minorHAnsi"/>
        </w:rPr>
      </w:pPr>
    </w:p>
    <w:p w14:paraId="3416325C" w14:textId="5C221C81" w:rsidR="008E4B87" w:rsidRPr="00FF6A71" w:rsidRDefault="008E4B87">
      <w:pPr>
        <w:rPr>
          <w:ins w:id="46378" w:author="pete jones" w:date="2022-01-04T11:19:00Z"/>
          <w:rFonts w:cstheme="minorHAnsi"/>
        </w:rPr>
        <w:pPrChange w:id="46379" w:author="pete jones" w:date="2022-01-04T11:35:00Z">
          <w:pPr>
            <w:keepNext/>
          </w:pPr>
        </w:pPrChange>
      </w:pPr>
      <w:ins w:id="46380" w:author="pete jones" w:date="2022-01-04T11:19:00Z">
        <w:r w:rsidRPr="00FF6A71">
          <w:rPr>
            <w:rFonts w:cstheme="minorHAnsi"/>
          </w:rPr>
          <w:lastRenderedPageBreak/>
          <w:t>Q3.6 I have asked students to create an original product or performance to express their idea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6381" w:author="pete jones" w:date="2022-01-04T11:36: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6382">
          <w:tblGrid>
            <w:gridCol w:w="814"/>
            <w:gridCol w:w="814"/>
            <w:gridCol w:w="814"/>
            <w:gridCol w:w="814"/>
            <w:gridCol w:w="692"/>
            <w:gridCol w:w="692"/>
            <w:gridCol w:w="692"/>
            <w:gridCol w:w="692"/>
          </w:tblGrid>
        </w:tblGridChange>
      </w:tblGrid>
      <w:tr w:rsidR="008E4B87" w:rsidRPr="00FF6A71" w14:paraId="339A8421" w14:textId="77777777" w:rsidTr="007826DB">
        <w:trPr>
          <w:trHeight w:val="300"/>
          <w:jc w:val="center"/>
          <w:ins w:id="46383" w:author="pete jones" w:date="2022-01-04T11:19:00Z"/>
          <w:trPrChange w:id="46384" w:author="pete jones" w:date="2022-01-04T11:36:00Z">
            <w:trPr>
              <w:trHeight w:val="300"/>
              <w:jc w:val="center"/>
            </w:trPr>
          </w:trPrChange>
        </w:trPr>
        <w:tc>
          <w:tcPr>
            <w:tcW w:w="814" w:type="dxa"/>
            <w:shd w:val="clear" w:color="auto" w:fill="E7E6E6" w:themeFill="background2"/>
            <w:vAlign w:val="center"/>
            <w:tcPrChange w:id="46385" w:author="pete jones" w:date="2022-01-04T11:36:00Z">
              <w:tcPr>
                <w:tcW w:w="814" w:type="dxa"/>
                <w:shd w:val="clear" w:color="auto" w:fill="E7E6E6" w:themeFill="background2"/>
                <w:vAlign w:val="center"/>
              </w:tcPr>
            </w:tcPrChange>
          </w:tcPr>
          <w:p w14:paraId="5296CB29" w14:textId="77777777" w:rsidR="008E4B87" w:rsidRPr="00FF6A71" w:rsidRDefault="008E4B87">
            <w:pPr>
              <w:spacing w:before="0" w:after="0" w:line="240" w:lineRule="auto"/>
              <w:jc w:val="center"/>
              <w:rPr>
                <w:ins w:id="46386" w:author="pete jones" w:date="2022-01-04T11:19:00Z"/>
                <w:rFonts w:cstheme="minorHAnsi"/>
                <w:b/>
                <w:bCs/>
              </w:rPr>
              <w:pPrChange w:id="46387" w:author="pete jones" w:date="2022-01-04T11:36:00Z">
                <w:pPr>
                  <w:keepNext/>
                  <w:jc w:val="center"/>
                </w:pPr>
              </w:pPrChange>
            </w:pPr>
            <w:ins w:id="46388" w:author="pete jones" w:date="2022-01-04T11:19:00Z">
              <w:r w:rsidRPr="00FF6A71">
                <w:rPr>
                  <w:rFonts w:cstheme="minorHAnsi"/>
                  <w:b/>
                  <w:bCs/>
                </w:rPr>
                <w:t>scale</w:t>
              </w:r>
            </w:ins>
          </w:p>
        </w:tc>
        <w:tc>
          <w:tcPr>
            <w:tcW w:w="814" w:type="dxa"/>
            <w:shd w:val="clear" w:color="auto" w:fill="E7E6E6" w:themeFill="background2"/>
            <w:noWrap/>
            <w:vAlign w:val="center"/>
            <w:tcPrChange w:id="46389" w:author="pete jones" w:date="2022-01-04T11:36:00Z">
              <w:tcPr>
                <w:tcW w:w="814" w:type="dxa"/>
                <w:shd w:val="clear" w:color="auto" w:fill="E7E6E6" w:themeFill="background2"/>
                <w:noWrap/>
                <w:vAlign w:val="center"/>
              </w:tcPr>
            </w:tcPrChange>
          </w:tcPr>
          <w:p w14:paraId="7DFCD8A1" w14:textId="77777777" w:rsidR="008E4B87" w:rsidRPr="00FF6A71" w:rsidRDefault="008E4B87">
            <w:pPr>
              <w:spacing w:before="0" w:after="0" w:line="240" w:lineRule="auto"/>
              <w:jc w:val="center"/>
              <w:rPr>
                <w:ins w:id="46390" w:author="pete jones" w:date="2022-01-04T11:19:00Z"/>
                <w:rFonts w:cstheme="minorHAnsi"/>
                <w:b/>
                <w:bCs/>
              </w:rPr>
              <w:pPrChange w:id="46391" w:author="pete jones" w:date="2022-01-04T11:36:00Z">
                <w:pPr>
                  <w:keepNext/>
                  <w:jc w:val="center"/>
                </w:pPr>
              </w:pPrChange>
            </w:pPr>
            <w:ins w:id="46392" w:author="pete jones" w:date="2022-01-04T11:19:00Z">
              <w:r w:rsidRPr="00FF6A71">
                <w:rPr>
                  <w:rFonts w:cstheme="minorHAnsi"/>
                  <w:b/>
                  <w:bCs/>
                </w:rPr>
                <w:t>1</w:t>
              </w:r>
            </w:ins>
          </w:p>
        </w:tc>
        <w:tc>
          <w:tcPr>
            <w:tcW w:w="814" w:type="dxa"/>
            <w:shd w:val="clear" w:color="auto" w:fill="E7E6E6" w:themeFill="background2"/>
            <w:noWrap/>
            <w:vAlign w:val="center"/>
            <w:tcPrChange w:id="46393" w:author="pete jones" w:date="2022-01-04T11:36:00Z">
              <w:tcPr>
                <w:tcW w:w="814" w:type="dxa"/>
                <w:shd w:val="clear" w:color="auto" w:fill="E7E6E6" w:themeFill="background2"/>
                <w:noWrap/>
                <w:vAlign w:val="center"/>
              </w:tcPr>
            </w:tcPrChange>
          </w:tcPr>
          <w:p w14:paraId="680F988A" w14:textId="77777777" w:rsidR="008E4B87" w:rsidRPr="00FF6A71" w:rsidRDefault="008E4B87">
            <w:pPr>
              <w:spacing w:before="0" w:after="0" w:line="240" w:lineRule="auto"/>
              <w:jc w:val="center"/>
              <w:rPr>
                <w:ins w:id="46394" w:author="pete jones" w:date="2022-01-04T11:19:00Z"/>
                <w:rFonts w:cstheme="minorHAnsi"/>
                <w:b/>
                <w:bCs/>
              </w:rPr>
              <w:pPrChange w:id="46395" w:author="pete jones" w:date="2022-01-04T11:36:00Z">
                <w:pPr>
                  <w:keepNext/>
                  <w:jc w:val="center"/>
                </w:pPr>
              </w:pPrChange>
            </w:pPr>
            <w:ins w:id="46396" w:author="pete jones" w:date="2022-01-04T11:19:00Z">
              <w:r w:rsidRPr="00FF6A71">
                <w:rPr>
                  <w:rFonts w:cstheme="minorHAnsi"/>
                  <w:b/>
                  <w:bCs/>
                </w:rPr>
                <w:t>2</w:t>
              </w:r>
            </w:ins>
          </w:p>
        </w:tc>
        <w:tc>
          <w:tcPr>
            <w:tcW w:w="814" w:type="dxa"/>
            <w:shd w:val="clear" w:color="auto" w:fill="E7E6E6" w:themeFill="background2"/>
            <w:noWrap/>
            <w:vAlign w:val="center"/>
            <w:tcPrChange w:id="46397" w:author="pete jones" w:date="2022-01-04T11:36:00Z">
              <w:tcPr>
                <w:tcW w:w="814" w:type="dxa"/>
                <w:shd w:val="clear" w:color="auto" w:fill="E7E6E6" w:themeFill="background2"/>
                <w:noWrap/>
                <w:vAlign w:val="center"/>
              </w:tcPr>
            </w:tcPrChange>
          </w:tcPr>
          <w:p w14:paraId="395BD04F" w14:textId="77777777" w:rsidR="008E4B87" w:rsidRPr="00FF6A71" w:rsidRDefault="008E4B87">
            <w:pPr>
              <w:spacing w:before="0" w:after="0" w:line="240" w:lineRule="auto"/>
              <w:jc w:val="center"/>
              <w:rPr>
                <w:ins w:id="46398" w:author="pete jones" w:date="2022-01-04T11:19:00Z"/>
                <w:rFonts w:cstheme="minorHAnsi"/>
                <w:b/>
                <w:bCs/>
              </w:rPr>
              <w:pPrChange w:id="46399" w:author="pete jones" w:date="2022-01-04T11:36:00Z">
                <w:pPr>
                  <w:keepNext/>
                  <w:jc w:val="center"/>
                </w:pPr>
              </w:pPrChange>
            </w:pPr>
            <w:ins w:id="46400" w:author="pete jones" w:date="2022-01-04T11:19:00Z">
              <w:r w:rsidRPr="00FF6A71">
                <w:rPr>
                  <w:rFonts w:cstheme="minorHAnsi"/>
                  <w:b/>
                  <w:bCs/>
                </w:rPr>
                <w:t>3</w:t>
              </w:r>
            </w:ins>
          </w:p>
        </w:tc>
        <w:tc>
          <w:tcPr>
            <w:tcW w:w="692" w:type="dxa"/>
            <w:shd w:val="clear" w:color="auto" w:fill="E7E6E6" w:themeFill="background2"/>
            <w:noWrap/>
            <w:vAlign w:val="center"/>
            <w:tcPrChange w:id="46401" w:author="pete jones" w:date="2022-01-04T11:36:00Z">
              <w:tcPr>
                <w:tcW w:w="692" w:type="dxa"/>
                <w:shd w:val="clear" w:color="auto" w:fill="E7E6E6" w:themeFill="background2"/>
                <w:noWrap/>
                <w:vAlign w:val="center"/>
              </w:tcPr>
            </w:tcPrChange>
          </w:tcPr>
          <w:p w14:paraId="125328F0" w14:textId="77777777" w:rsidR="008E4B87" w:rsidRPr="00FF6A71" w:rsidRDefault="008E4B87">
            <w:pPr>
              <w:spacing w:before="0" w:after="0" w:line="240" w:lineRule="auto"/>
              <w:jc w:val="center"/>
              <w:rPr>
                <w:ins w:id="46402" w:author="pete jones" w:date="2022-01-04T11:19:00Z"/>
                <w:rFonts w:cstheme="minorHAnsi"/>
                <w:b/>
                <w:bCs/>
              </w:rPr>
              <w:pPrChange w:id="46403" w:author="pete jones" w:date="2022-01-04T11:36:00Z">
                <w:pPr>
                  <w:keepNext/>
                  <w:jc w:val="center"/>
                </w:pPr>
              </w:pPrChange>
            </w:pPr>
            <w:ins w:id="46404" w:author="pete jones" w:date="2022-01-04T11:19:00Z">
              <w:r w:rsidRPr="00FF6A71">
                <w:rPr>
                  <w:rFonts w:cstheme="minorHAnsi"/>
                  <w:b/>
                  <w:bCs/>
                </w:rPr>
                <w:t>4</w:t>
              </w:r>
            </w:ins>
          </w:p>
        </w:tc>
        <w:tc>
          <w:tcPr>
            <w:tcW w:w="692" w:type="dxa"/>
            <w:shd w:val="clear" w:color="auto" w:fill="E7E6E6" w:themeFill="background2"/>
            <w:noWrap/>
            <w:vAlign w:val="center"/>
            <w:tcPrChange w:id="46405" w:author="pete jones" w:date="2022-01-04T11:36:00Z">
              <w:tcPr>
                <w:tcW w:w="692" w:type="dxa"/>
                <w:shd w:val="clear" w:color="auto" w:fill="E7E6E6" w:themeFill="background2"/>
                <w:noWrap/>
                <w:vAlign w:val="center"/>
              </w:tcPr>
            </w:tcPrChange>
          </w:tcPr>
          <w:p w14:paraId="1B56488B" w14:textId="77777777" w:rsidR="008E4B87" w:rsidRPr="00FF6A71" w:rsidRDefault="008E4B87">
            <w:pPr>
              <w:spacing w:before="0" w:after="0" w:line="240" w:lineRule="auto"/>
              <w:jc w:val="center"/>
              <w:rPr>
                <w:ins w:id="46406" w:author="pete jones" w:date="2022-01-04T11:19:00Z"/>
                <w:rFonts w:cstheme="minorHAnsi"/>
                <w:b/>
                <w:bCs/>
              </w:rPr>
              <w:pPrChange w:id="46407" w:author="pete jones" w:date="2022-01-04T11:36:00Z">
                <w:pPr>
                  <w:keepNext/>
                  <w:jc w:val="center"/>
                </w:pPr>
              </w:pPrChange>
            </w:pPr>
            <w:ins w:id="46408" w:author="pete jones" w:date="2022-01-04T11:19:00Z">
              <w:r w:rsidRPr="00FF6A71">
                <w:rPr>
                  <w:rFonts w:cstheme="minorHAnsi"/>
                  <w:b/>
                  <w:bCs/>
                </w:rPr>
                <w:t>5</w:t>
              </w:r>
            </w:ins>
          </w:p>
        </w:tc>
        <w:tc>
          <w:tcPr>
            <w:tcW w:w="692" w:type="dxa"/>
            <w:shd w:val="clear" w:color="auto" w:fill="E7E6E6" w:themeFill="background2"/>
            <w:noWrap/>
            <w:vAlign w:val="center"/>
            <w:tcPrChange w:id="46409" w:author="pete jones" w:date="2022-01-04T11:36:00Z">
              <w:tcPr>
                <w:tcW w:w="692" w:type="dxa"/>
                <w:shd w:val="clear" w:color="auto" w:fill="E7E6E6" w:themeFill="background2"/>
                <w:noWrap/>
                <w:vAlign w:val="center"/>
              </w:tcPr>
            </w:tcPrChange>
          </w:tcPr>
          <w:p w14:paraId="5829CFAA" w14:textId="77777777" w:rsidR="008E4B87" w:rsidRPr="00FF6A71" w:rsidRDefault="008E4B87">
            <w:pPr>
              <w:spacing w:before="0" w:after="0" w:line="240" w:lineRule="auto"/>
              <w:jc w:val="center"/>
              <w:rPr>
                <w:ins w:id="46410" w:author="pete jones" w:date="2022-01-04T11:19:00Z"/>
                <w:rFonts w:cstheme="minorHAnsi"/>
                <w:b/>
                <w:bCs/>
              </w:rPr>
              <w:pPrChange w:id="46411" w:author="pete jones" w:date="2022-01-04T11:36:00Z">
                <w:pPr>
                  <w:keepNext/>
                  <w:jc w:val="center"/>
                </w:pPr>
              </w:pPrChange>
            </w:pPr>
            <w:ins w:id="46412" w:author="pete jones" w:date="2022-01-04T11:19:00Z">
              <w:r w:rsidRPr="00FF6A71">
                <w:rPr>
                  <w:rFonts w:cstheme="minorHAnsi"/>
                  <w:b/>
                  <w:bCs/>
                </w:rPr>
                <w:t>6</w:t>
              </w:r>
            </w:ins>
          </w:p>
        </w:tc>
        <w:tc>
          <w:tcPr>
            <w:tcW w:w="692" w:type="dxa"/>
            <w:shd w:val="clear" w:color="auto" w:fill="E7E6E6" w:themeFill="background2"/>
            <w:noWrap/>
            <w:vAlign w:val="center"/>
            <w:tcPrChange w:id="46413" w:author="pete jones" w:date="2022-01-04T11:36:00Z">
              <w:tcPr>
                <w:tcW w:w="692" w:type="dxa"/>
                <w:shd w:val="clear" w:color="auto" w:fill="E7E6E6" w:themeFill="background2"/>
                <w:noWrap/>
                <w:vAlign w:val="center"/>
              </w:tcPr>
            </w:tcPrChange>
          </w:tcPr>
          <w:p w14:paraId="57109E6C" w14:textId="77777777" w:rsidR="008E4B87" w:rsidRPr="00FF6A71" w:rsidRDefault="008E4B87">
            <w:pPr>
              <w:spacing w:before="0" w:after="0" w:line="240" w:lineRule="auto"/>
              <w:jc w:val="center"/>
              <w:rPr>
                <w:ins w:id="46414" w:author="pete jones" w:date="2022-01-04T11:19:00Z"/>
                <w:rFonts w:cstheme="minorHAnsi"/>
                <w:b/>
                <w:bCs/>
              </w:rPr>
              <w:pPrChange w:id="46415" w:author="pete jones" w:date="2022-01-04T11:36:00Z">
                <w:pPr>
                  <w:keepNext/>
                  <w:jc w:val="center"/>
                </w:pPr>
              </w:pPrChange>
            </w:pPr>
            <w:ins w:id="46416" w:author="pete jones" w:date="2022-01-04T11:19:00Z">
              <w:r w:rsidRPr="00FF6A71">
                <w:rPr>
                  <w:rFonts w:cstheme="minorHAnsi"/>
                  <w:b/>
                  <w:bCs/>
                </w:rPr>
                <w:t>7</w:t>
              </w:r>
            </w:ins>
          </w:p>
        </w:tc>
      </w:tr>
      <w:tr w:rsidR="008E4B87" w:rsidRPr="00FF6A71" w14:paraId="3DCE4A8B" w14:textId="77777777" w:rsidTr="007826DB">
        <w:trPr>
          <w:trHeight w:val="300"/>
          <w:jc w:val="center"/>
          <w:ins w:id="46417" w:author="pete jones" w:date="2022-01-04T11:19:00Z"/>
          <w:trPrChange w:id="46418" w:author="pete jones" w:date="2022-01-04T11:36:00Z">
            <w:trPr>
              <w:trHeight w:val="300"/>
              <w:jc w:val="center"/>
            </w:trPr>
          </w:trPrChange>
        </w:trPr>
        <w:tc>
          <w:tcPr>
            <w:tcW w:w="814" w:type="dxa"/>
            <w:vAlign w:val="center"/>
            <w:tcPrChange w:id="46419" w:author="pete jones" w:date="2022-01-04T11:36:00Z">
              <w:tcPr>
                <w:tcW w:w="814" w:type="dxa"/>
                <w:vAlign w:val="center"/>
              </w:tcPr>
            </w:tcPrChange>
          </w:tcPr>
          <w:p w14:paraId="49CBB93C" w14:textId="77777777" w:rsidR="008E4B87" w:rsidRPr="00FF6A71" w:rsidRDefault="008E4B87">
            <w:pPr>
              <w:spacing w:before="0" w:after="0" w:line="240" w:lineRule="auto"/>
              <w:jc w:val="center"/>
              <w:rPr>
                <w:ins w:id="46420" w:author="pete jones" w:date="2022-01-04T11:19:00Z"/>
                <w:rFonts w:cstheme="minorHAnsi"/>
                <w:b/>
                <w:bCs/>
              </w:rPr>
              <w:pPrChange w:id="46421" w:author="pete jones" w:date="2022-01-04T11:36:00Z">
                <w:pPr>
                  <w:keepNext/>
                  <w:jc w:val="center"/>
                </w:pPr>
              </w:pPrChange>
            </w:pPr>
            <w:ins w:id="46422" w:author="pete jones" w:date="2022-01-04T11:19:00Z">
              <w:r w:rsidRPr="00FF6A71">
                <w:rPr>
                  <w:rFonts w:cstheme="minorHAnsi"/>
                  <w:b/>
                  <w:bCs/>
                </w:rPr>
                <w:t>%</w:t>
              </w:r>
            </w:ins>
          </w:p>
        </w:tc>
        <w:tc>
          <w:tcPr>
            <w:tcW w:w="814" w:type="dxa"/>
            <w:shd w:val="clear" w:color="auto" w:fill="auto"/>
            <w:noWrap/>
            <w:vAlign w:val="bottom"/>
            <w:tcPrChange w:id="46423" w:author="pete jones" w:date="2022-01-04T11:36:00Z">
              <w:tcPr>
                <w:tcW w:w="814" w:type="dxa"/>
                <w:tcBorders>
                  <w:top w:val="nil"/>
                  <w:left w:val="nil"/>
                  <w:bottom w:val="nil"/>
                  <w:right w:val="nil"/>
                </w:tcBorders>
                <w:shd w:val="clear" w:color="auto" w:fill="auto"/>
                <w:noWrap/>
                <w:vAlign w:val="bottom"/>
              </w:tcPr>
            </w:tcPrChange>
          </w:tcPr>
          <w:p w14:paraId="278E0512" w14:textId="77777777" w:rsidR="008E4B87" w:rsidRPr="00FF6A71" w:rsidRDefault="008E4B87">
            <w:pPr>
              <w:spacing w:before="0" w:after="0" w:line="240" w:lineRule="auto"/>
              <w:jc w:val="center"/>
              <w:rPr>
                <w:ins w:id="46424" w:author="pete jones" w:date="2022-01-04T11:19:00Z"/>
                <w:rFonts w:cstheme="minorHAnsi"/>
              </w:rPr>
              <w:pPrChange w:id="46425" w:author="pete jones" w:date="2022-01-04T11:36:00Z">
                <w:pPr>
                  <w:keepNext/>
                  <w:jc w:val="center"/>
                </w:pPr>
              </w:pPrChange>
            </w:pPr>
            <w:ins w:id="46426" w:author="pete jones" w:date="2022-01-04T11:19:00Z">
              <w:r w:rsidRPr="00FF6A71">
                <w:rPr>
                  <w:rFonts w:ascii="Calibri" w:hAnsi="Calibri" w:cs="Calibri"/>
                  <w:color w:val="000000"/>
                  <w:sz w:val="22"/>
                  <w:szCs w:val="22"/>
                </w:rPr>
                <w:t>37%</w:t>
              </w:r>
            </w:ins>
          </w:p>
        </w:tc>
        <w:tc>
          <w:tcPr>
            <w:tcW w:w="814" w:type="dxa"/>
            <w:shd w:val="clear" w:color="auto" w:fill="auto"/>
            <w:noWrap/>
            <w:vAlign w:val="bottom"/>
            <w:tcPrChange w:id="46427" w:author="pete jones" w:date="2022-01-04T11:36:00Z">
              <w:tcPr>
                <w:tcW w:w="814" w:type="dxa"/>
                <w:tcBorders>
                  <w:top w:val="nil"/>
                  <w:left w:val="nil"/>
                  <w:bottom w:val="nil"/>
                  <w:right w:val="nil"/>
                </w:tcBorders>
                <w:shd w:val="clear" w:color="auto" w:fill="auto"/>
                <w:noWrap/>
                <w:vAlign w:val="bottom"/>
              </w:tcPr>
            </w:tcPrChange>
          </w:tcPr>
          <w:p w14:paraId="0E6547F4" w14:textId="77777777" w:rsidR="008E4B87" w:rsidRPr="00FF6A71" w:rsidRDefault="008E4B87">
            <w:pPr>
              <w:spacing w:before="0" w:after="0" w:line="240" w:lineRule="auto"/>
              <w:jc w:val="center"/>
              <w:rPr>
                <w:ins w:id="46428" w:author="pete jones" w:date="2022-01-04T11:19:00Z"/>
                <w:rFonts w:cstheme="minorHAnsi"/>
              </w:rPr>
              <w:pPrChange w:id="46429" w:author="pete jones" w:date="2022-01-04T11:36:00Z">
                <w:pPr>
                  <w:keepNext/>
                  <w:jc w:val="center"/>
                </w:pPr>
              </w:pPrChange>
            </w:pPr>
            <w:ins w:id="46430" w:author="pete jones" w:date="2022-01-04T11:19:00Z">
              <w:r w:rsidRPr="00FF6A71">
                <w:rPr>
                  <w:rFonts w:ascii="Calibri" w:hAnsi="Calibri" w:cs="Calibri"/>
                  <w:color w:val="000000"/>
                  <w:sz w:val="22"/>
                  <w:szCs w:val="22"/>
                </w:rPr>
                <w:t>30%</w:t>
              </w:r>
            </w:ins>
          </w:p>
        </w:tc>
        <w:tc>
          <w:tcPr>
            <w:tcW w:w="814" w:type="dxa"/>
            <w:shd w:val="clear" w:color="auto" w:fill="auto"/>
            <w:noWrap/>
            <w:vAlign w:val="bottom"/>
            <w:tcPrChange w:id="46431" w:author="pete jones" w:date="2022-01-04T11:36:00Z">
              <w:tcPr>
                <w:tcW w:w="814" w:type="dxa"/>
                <w:tcBorders>
                  <w:top w:val="nil"/>
                  <w:left w:val="nil"/>
                  <w:bottom w:val="nil"/>
                  <w:right w:val="nil"/>
                </w:tcBorders>
                <w:shd w:val="clear" w:color="auto" w:fill="auto"/>
                <w:noWrap/>
                <w:vAlign w:val="bottom"/>
              </w:tcPr>
            </w:tcPrChange>
          </w:tcPr>
          <w:p w14:paraId="5E8608E5" w14:textId="77777777" w:rsidR="008E4B87" w:rsidRPr="00FF6A71" w:rsidRDefault="008E4B87">
            <w:pPr>
              <w:spacing w:before="0" w:after="0" w:line="240" w:lineRule="auto"/>
              <w:jc w:val="center"/>
              <w:rPr>
                <w:ins w:id="46432" w:author="pete jones" w:date="2022-01-04T11:19:00Z"/>
                <w:rFonts w:cstheme="minorHAnsi"/>
              </w:rPr>
              <w:pPrChange w:id="46433" w:author="pete jones" w:date="2022-01-04T11:36:00Z">
                <w:pPr>
                  <w:keepNext/>
                  <w:jc w:val="center"/>
                </w:pPr>
              </w:pPrChange>
            </w:pPr>
            <w:ins w:id="46434"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6435" w:author="pete jones" w:date="2022-01-04T11:36:00Z">
              <w:tcPr>
                <w:tcW w:w="692" w:type="dxa"/>
                <w:tcBorders>
                  <w:top w:val="nil"/>
                  <w:left w:val="nil"/>
                  <w:bottom w:val="nil"/>
                  <w:right w:val="nil"/>
                </w:tcBorders>
                <w:shd w:val="clear" w:color="auto" w:fill="auto"/>
                <w:noWrap/>
                <w:vAlign w:val="bottom"/>
              </w:tcPr>
            </w:tcPrChange>
          </w:tcPr>
          <w:p w14:paraId="57102E4E" w14:textId="77777777" w:rsidR="008E4B87" w:rsidRPr="00FF6A71" w:rsidRDefault="008E4B87">
            <w:pPr>
              <w:spacing w:before="0" w:after="0" w:line="240" w:lineRule="auto"/>
              <w:jc w:val="center"/>
              <w:rPr>
                <w:ins w:id="46436" w:author="pete jones" w:date="2022-01-04T11:19:00Z"/>
                <w:rFonts w:cstheme="minorHAnsi"/>
              </w:rPr>
              <w:pPrChange w:id="46437" w:author="pete jones" w:date="2022-01-04T11:36:00Z">
                <w:pPr>
                  <w:keepNext/>
                  <w:jc w:val="center"/>
                </w:pPr>
              </w:pPrChange>
            </w:pPr>
            <w:ins w:id="46438"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6439" w:author="pete jones" w:date="2022-01-04T11:36:00Z">
              <w:tcPr>
                <w:tcW w:w="692" w:type="dxa"/>
                <w:tcBorders>
                  <w:top w:val="nil"/>
                  <w:left w:val="nil"/>
                  <w:bottom w:val="nil"/>
                  <w:right w:val="nil"/>
                </w:tcBorders>
                <w:shd w:val="clear" w:color="auto" w:fill="auto"/>
                <w:noWrap/>
                <w:vAlign w:val="bottom"/>
              </w:tcPr>
            </w:tcPrChange>
          </w:tcPr>
          <w:p w14:paraId="22CD3C81" w14:textId="77777777" w:rsidR="008E4B87" w:rsidRPr="00FF6A71" w:rsidRDefault="008E4B87">
            <w:pPr>
              <w:spacing w:before="0" w:after="0" w:line="240" w:lineRule="auto"/>
              <w:jc w:val="center"/>
              <w:rPr>
                <w:ins w:id="46440" w:author="pete jones" w:date="2022-01-04T11:19:00Z"/>
                <w:rFonts w:cstheme="minorHAnsi"/>
              </w:rPr>
              <w:pPrChange w:id="46441" w:author="pete jones" w:date="2022-01-04T11:36:00Z">
                <w:pPr>
                  <w:keepNext/>
                  <w:jc w:val="center"/>
                </w:pPr>
              </w:pPrChange>
            </w:pPr>
            <w:ins w:id="46442"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6443" w:author="pete jones" w:date="2022-01-04T11:36:00Z">
              <w:tcPr>
                <w:tcW w:w="692" w:type="dxa"/>
                <w:tcBorders>
                  <w:top w:val="nil"/>
                  <w:left w:val="nil"/>
                  <w:bottom w:val="nil"/>
                  <w:right w:val="nil"/>
                </w:tcBorders>
                <w:shd w:val="clear" w:color="auto" w:fill="auto"/>
                <w:noWrap/>
                <w:vAlign w:val="bottom"/>
              </w:tcPr>
            </w:tcPrChange>
          </w:tcPr>
          <w:p w14:paraId="3696F65B" w14:textId="77777777" w:rsidR="008E4B87" w:rsidRPr="00FF6A71" w:rsidRDefault="008E4B87">
            <w:pPr>
              <w:spacing w:before="0" w:after="0" w:line="240" w:lineRule="auto"/>
              <w:jc w:val="center"/>
              <w:rPr>
                <w:ins w:id="46444" w:author="pete jones" w:date="2022-01-04T11:19:00Z"/>
                <w:rFonts w:cstheme="minorHAnsi"/>
              </w:rPr>
              <w:pPrChange w:id="46445" w:author="pete jones" w:date="2022-01-04T11:36:00Z">
                <w:pPr>
                  <w:keepNext/>
                  <w:jc w:val="center"/>
                </w:pPr>
              </w:pPrChange>
            </w:pPr>
            <w:ins w:id="4644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447" w:author="pete jones" w:date="2022-01-04T11:36:00Z">
              <w:tcPr>
                <w:tcW w:w="692" w:type="dxa"/>
                <w:tcBorders>
                  <w:top w:val="nil"/>
                  <w:left w:val="nil"/>
                  <w:bottom w:val="nil"/>
                  <w:right w:val="nil"/>
                </w:tcBorders>
                <w:shd w:val="clear" w:color="auto" w:fill="auto"/>
                <w:noWrap/>
                <w:vAlign w:val="bottom"/>
              </w:tcPr>
            </w:tcPrChange>
          </w:tcPr>
          <w:p w14:paraId="5875E490" w14:textId="77777777" w:rsidR="008E4B87" w:rsidRPr="00FF6A71" w:rsidRDefault="008E4B87">
            <w:pPr>
              <w:spacing w:before="0" w:after="0" w:line="240" w:lineRule="auto"/>
              <w:jc w:val="center"/>
              <w:rPr>
                <w:ins w:id="46448" w:author="pete jones" w:date="2022-01-04T11:19:00Z"/>
                <w:rFonts w:cstheme="minorHAnsi"/>
              </w:rPr>
              <w:pPrChange w:id="46449" w:author="pete jones" w:date="2022-01-04T11:36:00Z">
                <w:pPr>
                  <w:keepNext/>
                  <w:jc w:val="center"/>
                </w:pPr>
              </w:pPrChange>
            </w:pPr>
            <w:ins w:id="46450" w:author="pete jones" w:date="2022-01-04T11:19:00Z">
              <w:r w:rsidRPr="00FF6A71">
                <w:rPr>
                  <w:rFonts w:ascii="Calibri" w:hAnsi="Calibri" w:cs="Calibri"/>
                  <w:color w:val="000000"/>
                  <w:sz w:val="22"/>
                  <w:szCs w:val="22"/>
                </w:rPr>
                <w:t>0%</w:t>
              </w:r>
            </w:ins>
          </w:p>
        </w:tc>
      </w:tr>
      <w:tr w:rsidR="008E4B87" w:rsidRPr="00FF6A71" w14:paraId="2DE0F55D" w14:textId="77777777" w:rsidTr="007826DB">
        <w:trPr>
          <w:trHeight w:val="300"/>
          <w:jc w:val="center"/>
          <w:ins w:id="46451" w:author="pete jones" w:date="2022-01-04T11:19:00Z"/>
          <w:trPrChange w:id="46452" w:author="pete jones" w:date="2022-01-04T11:36:00Z">
            <w:trPr>
              <w:trHeight w:val="300"/>
              <w:jc w:val="center"/>
            </w:trPr>
          </w:trPrChange>
        </w:trPr>
        <w:tc>
          <w:tcPr>
            <w:tcW w:w="814" w:type="dxa"/>
            <w:vAlign w:val="center"/>
            <w:tcPrChange w:id="46453" w:author="pete jones" w:date="2022-01-04T11:36:00Z">
              <w:tcPr>
                <w:tcW w:w="814" w:type="dxa"/>
                <w:vAlign w:val="center"/>
              </w:tcPr>
            </w:tcPrChange>
          </w:tcPr>
          <w:p w14:paraId="2E0E955B" w14:textId="77777777" w:rsidR="008E4B87" w:rsidRPr="00FF6A71" w:rsidRDefault="008E4B87">
            <w:pPr>
              <w:spacing w:before="0" w:after="0" w:line="240" w:lineRule="auto"/>
              <w:jc w:val="center"/>
              <w:rPr>
                <w:ins w:id="46454" w:author="pete jones" w:date="2022-01-04T11:19:00Z"/>
                <w:rFonts w:cstheme="minorHAnsi"/>
                <w:b/>
                <w:bCs/>
              </w:rPr>
              <w:pPrChange w:id="46455" w:author="pete jones" w:date="2022-01-04T11:36:00Z">
                <w:pPr>
                  <w:keepNext/>
                  <w:jc w:val="center"/>
                </w:pPr>
              </w:pPrChange>
            </w:pPr>
            <w:ins w:id="46456" w:author="pete jones" w:date="2022-01-04T11:19:00Z">
              <w:r w:rsidRPr="00FF6A71">
                <w:rPr>
                  <w:rFonts w:cstheme="minorHAnsi"/>
                  <w:b/>
                  <w:bCs/>
                </w:rPr>
                <w:t>Count</w:t>
              </w:r>
            </w:ins>
          </w:p>
        </w:tc>
        <w:tc>
          <w:tcPr>
            <w:tcW w:w="814" w:type="dxa"/>
            <w:shd w:val="clear" w:color="auto" w:fill="auto"/>
            <w:noWrap/>
            <w:vAlign w:val="bottom"/>
            <w:tcPrChange w:id="46457" w:author="pete jones" w:date="2022-01-04T11:36:00Z">
              <w:tcPr>
                <w:tcW w:w="814" w:type="dxa"/>
                <w:tcBorders>
                  <w:top w:val="nil"/>
                  <w:left w:val="nil"/>
                  <w:bottom w:val="nil"/>
                  <w:right w:val="nil"/>
                </w:tcBorders>
                <w:shd w:val="clear" w:color="auto" w:fill="auto"/>
                <w:noWrap/>
                <w:vAlign w:val="bottom"/>
              </w:tcPr>
            </w:tcPrChange>
          </w:tcPr>
          <w:p w14:paraId="00849C41" w14:textId="77777777" w:rsidR="008E4B87" w:rsidRPr="00FF6A71" w:rsidRDefault="008E4B87">
            <w:pPr>
              <w:spacing w:before="0" w:after="0" w:line="240" w:lineRule="auto"/>
              <w:jc w:val="center"/>
              <w:rPr>
                <w:ins w:id="46458" w:author="pete jones" w:date="2022-01-04T11:19:00Z"/>
                <w:rFonts w:cstheme="minorHAnsi"/>
              </w:rPr>
              <w:pPrChange w:id="46459" w:author="pete jones" w:date="2022-01-04T11:36:00Z">
                <w:pPr>
                  <w:keepNext/>
                  <w:jc w:val="center"/>
                </w:pPr>
              </w:pPrChange>
            </w:pPr>
            <w:ins w:id="46460" w:author="pete jones" w:date="2022-01-04T11:19:00Z">
              <w:r w:rsidRPr="00FF6A71">
                <w:rPr>
                  <w:rFonts w:ascii="Calibri" w:hAnsi="Calibri" w:cs="Calibri"/>
                  <w:color w:val="000000"/>
                  <w:sz w:val="22"/>
                  <w:szCs w:val="22"/>
                </w:rPr>
                <w:t>10</w:t>
              </w:r>
            </w:ins>
          </w:p>
        </w:tc>
        <w:tc>
          <w:tcPr>
            <w:tcW w:w="814" w:type="dxa"/>
            <w:shd w:val="clear" w:color="auto" w:fill="auto"/>
            <w:noWrap/>
            <w:vAlign w:val="bottom"/>
            <w:tcPrChange w:id="46461" w:author="pete jones" w:date="2022-01-04T11:36:00Z">
              <w:tcPr>
                <w:tcW w:w="814" w:type="dxa"/>
                <w:tcBorders>
                  <w:top w:val="nil"/>
                  <w:left w:val="nil"/>
                  <w:bottom w:val="nil"/>
                  <w:right w:val="nil"/>
                </w:tcBorders>
                <w:shd w:val="clear" w:color="auto" w:fill="auto"/>
                <w:noWrap/>
                <w:vAlign w:val="bottom"/>
              </w:tcPr>
            </w:tcPrChange>
          </w:tcPr>
          <w:p w14:paraId="7A6B1512" w14:textId="77777777" w:rsidR="008E4B87" w:rsidRPr="00FF6A71" w:rsidRDefault="008E4B87">
            <w:pPr>
              <w:spacing w:before="0" w:after="0" w:line="240" w:lineRule="auto"/>
              <w:jc w:val="center"/>
              <w:rPr>
                <w:ins w:id="46462" w:author="pete jones" w:date="2022-01-04T11:19:00Z"/>
                <w:rFonts w:cstheme="minorHAnsi"/>
              </w:rPr>
              <w:pPrChange w:id="46463" w:author="pete jones" w:date="2022-01-04T11:36:00Z">
                <w:pPr>
                  <w:keepNext/>
                  <w:jc w:val="center"/>
                </w:pPr>
              </w:pPrChange>
            </w:pPr>
            <w:ins w:id="46464"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6465" w:author="pete jones" w:date="2022-01-04T11:36:00Z">
              <w:tcPr>
                <w:tcW w:w="814" w:type="dxa"/>
                <w:tcBorders>
                  <w:top w:val="nil"/>
                  <w:left w:val="nil"/>
                  <w:bottom w:val="nil"/>
                  <w:right w:val="nil"/>
                </w:tcBorders>
                <w:shd w:val="clear" w:color="auto" w:fill="auto"/>
                <w:noWrap/>
                <w:vAlign w:val="bottom"/>
              </w:tcPr>
            </w:tcPrChange>
          </w:tcPr>
          <w:p w14:paraId="79143ADD" w14:textId="77777777" w:rsidR="008E4B87" w:rsidRPr="00FF6A71" w:rsidRDefault="008E4B87">
            <w:pPr>
              <w:spacing w:before="0" w:after="0" w:line="240" w:lineRule="auto"/>
              <w:jc w:val="center"/>
              <w:rPr>
                <w:ins w:id="46466" w:author="pete jones" w:date="2022-01-04T11:19:00Z"/>
                <w:rFonts w:cstheme="minorHAnsi"/>
              </w:rPr>
              <w:pPrChange w:id="46467" w:author="pete jones" w:date="2022-01-04T11:36:00Z">
                <w:pPr>
                  <w:keepNext/>
                  <w:jc w:val="center"/>
                </w:pPr>
              </w:pPrChange>
            </w:pPr>
            <w:ins w:id="46468"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6469" w:author="pete jones" w:date="2022-01-04T11:36:00Z">
              <w:tcPr>
                <w:tcW w:w="692" w:type="dxa"/>
                <w:tcBorders>
                  <w:top w:val="nil"/>
                  <w:left w:val="nil"/>
                  <w:bottom w:val="nil"/>
                  <w:right w:val="nil"/>
                </w:tcBorders>
                <w:shd w:val="clear" w:color="auto" w:fill="auto"/>
                <w:noWrap/>
                <w:vAlign w:val="bottom"/>
              </w:tcPr>
            </w:tcPrChange>
          </w:tcPr>
          <w:p w14:paraId="18232840" w14:textId="77777777" w:rsidR="008E4B87" w:rsidRPr="00FF6A71" w:rsidRDefault="008E4B87">
            <w:pPr>
              <w:spacing w:before="0" w:after="0" w:line="240" w:lineRule="auto"/>
              <w:jc w:val="center"/>
              <w:rPr>
                <w:ins w:id="46470" w:author="pete jones" w:date="2022-01-04T11:19:00Z"/>
                <w:rFonts w:cstheme="minorHAnsi"/>
              </w:rPr>
              <w:pPrChange w:id="46471" w:author="pete jones" w:date="2022-01-04T11:36:00Z">
                <w:pPr>
                  <w:keepNext/>
                  <w:jc w:val="center"/>
                </w:pPr>
              </w:pPrChange>
            </w:pPr>
            <w:ins w:id="46472"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6473" w:author="pete jones" w:date="2022-01-04T11:36:00Z">
              <w:tcPr>
                <w:tcW w:w="692" w:type="dxa"/>
                <w:tcBorders>
                  <w:top w:val="nil"/>
                  <w:left w:val="nil"/>
                  <w:bottom w:val="nil"/>
                  <w:right w:val="nil"/>
                </w:tcBorders>
                <w:shd w:val="clear" w:color="auto" w:fill="auto"/>
                <w:noWrap/>
                <w:vAlign w:val="bottom"/>
              </w:tcPr>
            </w:tcPrChange>
          </w:tcPr>
          <w:p w14:paraId="17CBCB63" w14:textId="77777777" w:rsidR="008E4B87" w:rsidRPr="00FF6A71" w:rsidRDefault="008E4B87">
            <w:pPr>
              <w:spacing w:before="0" w:after="0" w:line="240" w:lineRule="auto"/>
              <w:jc w:val="center"/>
              <w:rPr>
                <w:ins w:id="46474" w:author="pete jones" w:date="2022-01-04T11:19:00Z"/>
                <w:rFonts w:cstheme="minorHAnsi"/>
              </w:rPr>
              <w:pPrChange w:id="46475" w:author="pete jones" w:date="2022-01-04T11:36:00Z">
                <w:pPr>
                  <w:keepNext/>
                  <w:jc w:val="center"/>
                </w:pPr>
              </w:pPrChange>
            </w:pPr>
            <w:ins w:id="46476"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6477" w:author="pete jones" w:date="2022-01-04T11:36:00Z">
              <w:tcPr>
                <w:tcW w:w="692" w:type="dxa"/>
                <w:tcBorders>
                  <w:top w:val="nil"/>
                  <w:left w:val="nil"/>
                  <w:bottom w:val="nil"/>
                  <w:right w:val="nil"/>
                </w:tcBorders>
                <w:shd w:val="clear" w:color="auto" w:fill="auto"/>
                <w:noWrap/>
                <w:vAlign w:val="bottom"/>
              </w:tcPr>
            </w:tcPrChange>
          </w:tcPr>
          <w:p w14:paraId="004647EC" w14:textId="77777777" w:rsidR="008E4B87" w:rsidRPr="00FF6A71" w:rsidRDefault="008E4B87">
            <w:pPr>
              <w:spacing w:before="0" w:after="0" w:line="240" w:lineRule="auto"/>
              <w:jc w:val="center"/>
              <w:rPr>
                <w:ins w:id="46478" w:author="pete jones" w:date="2022-01-04T11:19:00Z"/>
                <w:rFonts w:cstheme="minorHAnsi"/>
              </w:rPr>
              <w:pPrChange w:id="46479" w:author="pete jones" w:date="2022-01-04T11:36:00Z">
                <w:pPr>
                  <w:keepNext/>
                  <w:jc w:val="center"/>
                </w:pPr>
              </w:pPrChange>
            </w:pPr>
            <w:ins w:id="46480"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481" w:author="pete jones" w:date="2022-01-04T11:36:00Z">
              <w:tcPr>
                <w:tcW w:w="692" w:type="dxa"/>
                <w:tcBorders>
                  <w:top w:val="nil"/>
                  <w:left w:val="nil"/>
                  <w:bottom w:val="nil"/>
                  <w:right w:val="nil"/>
                </w:tcBorders>
                <w:shd w:val="clear" w:color="auto" w:fill="auto"/>
                <w:noWrap/>
                <w:vAlign w:val="bottom"/>
              </w:tcPr>
            </w:tcPrChange>
          </w:tcPr>
          <w:p w14:paraId="2341C9A1" w14:textId="77777777" w:rsidR="008E4B87" w:rsidRPr="00FF6A71" w:rsidRDefault="008E4B87">
            <w:pPr>
              <w:spacing w:before="0" w:after="0" w:line="240" w:lineRule="auto"/>
              <w:jc w:val="center"/>
              <w:rPr>
                <w:ins w:id="46482" w:author="pete jones" w:date="2022-01-04T11:19:00Z"/>
                <w:rFonts w:cstheme="minorHAnsi"/>
              </w:rPr>
              <w:pPrChange w:id="46483" w:author="pete jones" w:date="2022-01-04T11:36:00Z">
                <w:pPr>
                  <w:keepNext/>
                  <w:jc w:val="center"/>
                </w:pPr>
              </w:pPrChange>
            </w:pPr>
            <w:ins w:id="46484" w:author="pete jones" w:date="2022-01-04T11:19:00Z">
              <w:r w:rsidRPr="00FF6A71">
                <w:rPr>
                  <w:rFonts w:ascii="Calibri" w:hAnsi="Calibri" w:cs="Calibri"/>
                  <w:color w:val="000000"/>
                  <w:sz w:val="22"/>
                  <w:szCs w:val="22"/>
                </w:rPr>
                <w:t>0</w:t>
              </w:r>
            </w:ins>
          </w:p>
        </w:tc>
      </w:tr>
    </w:tbl>
    <w:p w14:paraId="533CED8A" w14:textId="765D74E6" w:rsidR="008E4B87" w:rsidRPr="00FF6A71" w:rsidRDefault="008E4B87">
      <w:pPr>
        <w:rPr>
          <w:ins w:id="46485" w:author="pete jones" w:date="2022-01-04T11:19:00Z"/>
          <w:rFonts w:cstheme="minorHAnsi"/>
        </w:rPr>
        <w:pPrChange w:id="46486" w:author="pete jones" w:date="2022-01-04T11:35:00Z">
          <w:pPr>
            <w:keepNext/>
          </w:pPr>
        </w:pPrChange>
      </w:pPr>
      <w:ins w:id="46487" w:author="pete jones" w:date="2022-01-04T11:19:00Z">
        <w:r w:rsidRPr="00FF6A71">
          <w:rPr>
            <w:rFonts w:cstheme="minorHAnsi"/>
          </w:rPr>
          <w:t>Q3.7 I have asked students to choose their topics of learning to pursu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6488" w:author="pete jones" w:date="2022-01-04T11:36: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6489">
          <w:tblGrid>
            <w:gridCol w:w="814"/>
            <w:gridCol w:w="814"/>
            <w:gridCol w:w="814"/>
            <w:gridCol w:w="814"/>
            <w:gridCol w:w="692"/>
            <w:gridCol w:w="692"/>
            <w:gridCol w:w="692"/>
            <w:gridCol w:w="692"/>
          </w:tblGrid>
        </w:tblGridChange>
      </w:tblGrid>
      <w:tr w:rsidR="008E4B87" w:rsidRPr="00FF6A71" w14:paraId="4858CC68" w14:textId="77777777" w:rsidTr="007826DB">
        <w:trPr>
          <w:trHeight w:val="300"/>
          <w:jc w:val="center"/>
          <w:ins w:id="46490" w:author="pete jones" w:date="2022-01-04T11:19:00Z"/>
          <w:trPrChange w:id="46491" w:author="pete jones" w:date="2022-01-04T11:36:00Z">
            <w:trPr>
              <w:trHeight w:val="300"/>
              <w:jc w:val="center"/>
            </w:trPr>
          </w:trPrChange>
        </w:trPr>
        <w:tc>
          <w:tcPr>
            <w:tcW w:w="814" w:type="dxa"/>
            <w:shd w:val="clear" w:color="auto" w:fill="E7E6E6" w:themeFill="background2"/>
            <w:vAlign w:val="center"/>
            <w:tcPrChange w:id="46492" w:author="pete jones" w:date="2022-01-04T11:36:00Z">
              <w:tcPr>
                <w:tcW w:w="814" w:type="dxa"/>
                <w:shd w:val="clear" w:color="auto" w:fill="E7E6E6" w:themeFill="background2"/>
                <w:vAlign w:val="center"/>
              </w:tcPr>
            </w:tcPrChange>
          </w:tcPr>
          <w:p w14:paraId="63719847" w14:textId="77777777" w:rsidR="008E4B87" w:rsidRPr="00FF6A71" w:rsidRDefault="008E4B87">
            <w:pPr>
              <w:spacing w:before="0" w:after="0" w:line="240" w:lineRule="auto"/>
              <w:jc w:val="center"/>
              <w:rPr>
                <w:ins w:id="46493" w:author="pete jones" w:date="2022-01-04T11:19:00Z"/>
                <w:rFonts w:cstheme="minorHAnsi"/>
                <w:b/>
                <w:bCs/>
              </w:rPr>
              <w:pPrChange w:id="46494" w:author="pete jones" w:date="2022-01-04T11:36:00Z">
                <w:pPr>
                  <w:keepNext/>
                  <w:jc w:val="center"/>
                </w:pPr>
              </w:pPrChange>
            </w:pPr>
            <w:ins w:id="46495" w:author="pete jones" w:date="2022-01-04T11:19:00Z">
              <w:r w:rsidRPr="00FF6A71">
                <w:rPr>
                  <w:rFonts w:cstheme="minorHAnsi"/>
                  <w:b/>
                  <w:bCs/>
                </w:rPr>
                <w:t>scale</w:t>
              </w:r>
            </w:ins>
          </w:p>
        </w:tc>
        <w:tc>
          <w:tcPr>
            <w:tcW w:w="814" w:type="dxa"/>
            <w:shd w:val="clear" w:color="auto" w:fill="E7E6E6" w:themeFill="background2"/>
            <w:noWrap/>
            <w:vAlign w:val="center"/>
            <w:tcPrChange w:id="46496" w:author="pete jones" w:date="2022-01-04T11:36:00Z">
              <w:tcPr>
                <w:tcW w:w="814" w:type="dxa"/>
                <w:shd w:val="clear" w:color="auto" w:fill="E7E6E6" w:themeFill="background2"/>
                <w:noWrap/>
                <w:vAlign w:val="center"/>
              </w:tcPr>
            </w:tcPrChange>
          </w:tcPr>
          <w:p w14:paraId="17EBD122" w14:textId="77777777" w:rsidR="008E4B87" w:rsidRPr="00FF6A71" w:rsidRDefault="008E4B87">
            <w:pPr>
              <w:spacing w:before="0" w:after="0" w:line="240" w:lineRule="auto"/>
              <w:jc w:val="center"/>
              <w:rPr>
                <w:ins w:id="46497" w:author="pete jones" w:date="2022-01-04T11:19:00Z"/>
                <w:rFonts w:cstheme="minorHAnsi"/>
                <w:b/>
                <w:bCs/>
              </w:rPr>
              <w:pPrChange w:id="46498" w:author="pete jones" w:date="2022-01-04T11:36:00Z">
                <w:pPr>
                  <w:keepNext/>
                  <w:jc w:val="center"/>
                </w:pPr>
              </w:pPrChange>
            </w:pPr>
            <w:ins w:id="46499" w:author="pete jones" w:date="2022-01-04T11:19:00Z">
              <w:r w:rsidRPr="00FF6A71">
                <w:rPr>
                  <w:rFonts w:cstheme="minorHAnsi"/>
                  <w:b/>
                  <w:bCs/>
                </w:rPr>
                <w:t>1</w:t>
              </w:r>
            </w:ins>
          </w:p>
        </w:tc>
        <w:tc>
          <w:tcPr>
            <w:tcW w:w="814" w:type="dxa"/>
            <w:shd w:val="clear" w:color="auto" w:fill="E7E6E6" w:themeFill="background2"/>
            <w:noWrap/>
            <w:vAlign w:val="center"/>
            <w:tcPrChange w:id="46500" w:author="pete jones" w:date="2022-01-04T11:36:00Z">
              <w:tcPr>
                <w:tcW w:w="814" w:type="dxa"/>
                <w:shd w:val="clear" w:color="auto" w:fill="E7E6E6" w:themeFill="background2"/>
                <w:noWrap/>
                <w:vAlign w:val="center"/>
              </w:tcPr>
            </w:tcPrChange>
          </w:tcPr>
          <w:p w14:paraId="4CC2CA0F" w14:textId="77777777" w:rsidR="008E4B87" w:rsidRPr="00FF6A71" w:rsidRDefault="008E4B87">
            <w:pPr>
              <w:spacing w:before="0" w:after="0" w:line="240" w:lineRule="auto"/>
              <w:jc w:val="center"/>
              <w:rPr>
                <w:ins w:id="46501" w:author="pete jones" w:date="2022-01-04T11:19:00Z"/>
                <w:rFonts w:cstheme="minorHAnsi"/>
                <w:b/>
                <w:bCs/>
              </w:rPr>
              <w:pPrChange w:id="46502" w:author="pete jones" w:date="2022-01-04T11:36:00Z">
                <w:pPr>
                  <w:keepNext/>
                  <w:jc w:val="center"/>
                </w:pPr>
              </w:pPrChange>
            </w:pPr>
            <w:ins w:id="46503" w:author="pete jones" w:date="2022-01-04T11:19:00Z">
              <w:r w:rsidRPr="00FF6A71">
                <w:rPr>
                  <w:rFonts w:cstheme="minorHAnsi"/>
                  <w:b/>
                  <w:bCs/>
                </w:rPr>
                <w:t>2</w:t>
              </w:r>
            </w:ins>
          </w:p>
        </w:tc>
        <w:tc>
          <w:tcPr>
            <w:tcW w:w="814" w:type="dxa"/>
            <w:shd w:val="clear" w:color="auto" w:fill="E7E6E6" w:themeFill="background2"/>
            <w:noWrap/>
            <w:vAlign w:val="center"/>
            <w:tcPrChange w:id="46504" w:author="pete jones" w:date="2022-01-04T11:36:00Z">
              <w:tcPr>
                <w:tcW w:w="814" w:type="dxa"/>
                <w:shd w:val="clear" w:color="auto" w:fill="E7E6E6" w:themeFill="background2"/>
                <w:noWrap/>
                <w:vAlign w:val="center"/>
              </w:tcPr>
            </w:tcPrChange>
          </w:tcPr>
          <w:p w14:paraId="67CE90F1" w14:textId="77777777" w:rsidR="008E4B87" w:rsidRPr="00FF6A71" w:rsidRDefault="008E4B87">
            <w:pPr>
              <w:spacing w:before="0" w:after="0" w:line="240" w:lineRule="auto"/>
              <w:jc w:val="center"/>
              <w:rPr>
                <w:ins w:id="46505" w:author="pete jones" w:date="2022-01-04T11:19:00Z"/>
                <w:rFonts w:cstheme="minorHAnsi"/>
                <w:b/>
                <w:bCs/>
              </w:rPr>
              <w:pPrChange w:id="46506" w:author="pete jones" w:date="2022-01-04T11:36:00Z">
                <w:pPr>
                  <w:keepNext/>
                  <w:jc w:val="center"/>
                </w:pPr>
              </w:pPrChange>
            </w:pPr>
            <w:ins w:id="46507" w:author="pete jones" w:date="2022-01-04T11:19:00Z">
              <w:r w:rsidRPr="00FF6A71">
                <w:rPr>
                  <w:rFonts w:cstheme="minorHAnsi"/>
                  <w:b/>
                  <w:bCs/>
                </w:rPr>
                <w:t>3</w:t>
              </w:r>
            </w:ins>
          </w:p>
        </w:tc>
        <w:tc>
          <w:tcPr>
            <w:tcW w:w="692" w:type="dxa"/>
            <w:shd w:val="clear" w:color="auto" w:fill="E7E6E6" w:themeFill="background2"/>
            <w:noWrap/>
            <w:vAlign w:val="center"/>
            <w:tcPrChange w:id="46508" w:author="pete jones" w:date="2022-01-04T11:36:00Z">
              <w:tcPr>
                <w:tcW w:w="692" w:type="dxa"/>
                <w:shd w:val="clear" w:color="auto" w:fill="E7E6E6" w:themeFill="background2"/>
                <w:noWrap/>
                <w:vAlign w:val="center"/>
              </w:tcPr>
            </w:tcPrChange>
          </w:tcPr>
          <w:p w14:paraId="7A9B522D" w14:textId="77777777" w:rsidR="008E4B87" w:rsidRPr="00FF6A71" w:rsidRDefault="008E4B87">
            <w:pPr>
              <w:spacing w:before="0" w:after="0" w:line="240" w:lineRule="auto"/>
              <w:jc w:val="center"/>
              <w:rPr>
                <w:ins w:id="46509" w:author="pete jones" w:date="2022-01-04T11:19:00Z"/>
                <w:rFonts w:cstheme="minorHAnsi"/>
                <w:b/>
                <w:bCs/>
              </w:rPr>
              <w:pPrChange w:id="46510" w:author="pete jones" w:date="2022-01-04T11:36:00Z">
                <w:pPr>
                  <w:keepNext/>
                  <w:jc w:val="center"/>
                </w:pPr>
              </w:pPrChange>
            </w:pPr>
            <w:ins w:id="46511" w:author="pete jones" w:date="2022-01-04T11:19:00Z">
              <w:r w:rsidRPr="00FF6A71">
                <w:rPr>
                  <w:rFonts w:cstheme="minorHAnsi"/>
                  <w:b/>
                  <w:bCs/>
                </w:rPr>
                <w:t>4</w:t>
              </w:r>
            </w:ins>
          </w:p>
        </w:tc>
        <w:tc>
          <w:tcPr>
            <w:tcW w:w="692" w:type="dxa"/>
            <w:shd w:val="clear" w:color="auto" w:fill="E7E6E6" w:themeFill="background2"/>
            <w:noWrap/>
            <w:vAlign w:val="center"/>
            <w:tcPrChange w:id="46512" w:author="pete jones" w:date="2022-01-04T11:36:00Z">
              <w:tcPr>
                <w:tcW w:w="692" w:type="dxa"/>
                <w:shd w:val="clear" w:color="auto" w:fill="E7E6E6" w:themeFill="background2"/>
                <w:noWrap/>
                <w:vAlign w:val="center"/>
              </w:tcPr>
            </w:tcPrChange>
          </w:tcPr>
          <w:p w14:paraId="33AC8661" w14:textId="77777777" w:rsidR="008E4B87" w:rsidRPr="00FF6A71" w:rsidRDefault="008E4B87">
            <w:pPr>
              <w:spacing w:before="0" w:after="0" w:line="240" w:lineRule="auto"/>
              <w:jc w:val="center"/>
              <w:rPr>
                <w:ins w:id="46513" w:author="pete jones" w:date="2022-01-04T11:19:00Z"/>
                <w:rFonts w:cstheme="minorHAnsi"/>
                <w:b/>
                <w:bCs/>
              </w:rPr>
              <w:pPrChange w:id="46514" w:author="pete jones" w:date="2022-01-04T11:36:00Z">
                <w:pPr>
                  <w:keepNext/>
                  <w:jc w:val="center"/>
                </w:pPr>
              </w:pPrChange>
            </w:pPr>
            <w:ins w:id="46515" w:author="pete jones" w:date="2022-01-04T11:19:00Z">
              <w:r w:rsidRPr="00FF6A71">
                <w:rPr>
                  <w:rFonts w:cstheme="minorHAnsi"/>
                  <w:b/>
                  <w:bCs/>
                </w:rPr>
                <w:t>5</w:t>
              </w:r>
            </w:ins>
          </w:p>
        </w:tc>
        <w:tc>
          <w:tcPr>
            <w:tcW w:w="692" w:type="dxa"/>
            <w:shd w:val="clear" w:color="auto" w:fill="E7E6E6" w:themeFill="background2"/>
            <w:noWrap/>
            <w:vAlign w:val="center"/>
            <w:tcPrChange w:id="46516" w:author="pete jones" w:date="2022-01-04T11:36:00Z">
              <w:tcPr>
                <w:tcW w:w="692" w:type="dxa"/>
                <w:shd w:val="clear" w:color="auto" w:fill="E7E6E6" w:themeFill="background2"/>
                <w:noWrap/>
                <w:vAlign w:val="center"/>
              </w:tcPr>
            </w:tcPrChange>
          </w:tcPr>
          <w:p w14:paraId="7CABFECB" w14:textId="77777777" w:rsidR="008E4B87" w:rsidRPr="00FF6A71" w:rsidRDefault="008E4B87">
            <w:pPr>
              <w:spacing w:before="0" w:after="0" w:line="240" w:lineRule="auto"/>
              <w:jc w:val="center"/>
              <w:rPr>
                <w:ins w:id="46517" w:author="pete jones" w:date="2022-01-04T11:19:00Z"/>
                <w:rFonts w:cstheme="minorHAnsi"/>
                <w:b/>
                <w:bCs/>
              </w:rPr>
              <w:pPrChange w:id="46518" w:author="pete jones" w:date="2022-01-04T11:36:00Z">
                <w:pPr>
                  <w:keepNext/>
                  <w:jc w:val="center"/>
                </w:pPr>
              </w:pPrChange>
            </w:pPr>
            <w:ins w:id="46519" w:author="pete jones" w:date="2022-01-04T11:19:00Z">
              <w:r w:rsidRPr="00FF6A71">
                <w:rPr>
                  <w:rFonts w:cstheme="minorHAnsi"/>
                  <w:b/>
                  <w:bCs/>
                </w:rPr>
                <w:t>6</w:t>
              </w:r>
            </w:ins>
          </w:p>
        </w:tc>
        <w:tc>
          <w:tcPr>
            <w:tcW w:w="692" w:type="dxa"/>
            <w:shd w:val="clear" w:color="auto" w:fill="E7E6E6" w:themeFill="background2"/>
            <w:noWrap/>
            <w:vAlign w:val="center"/>
            <w:tcPrChange w:id="46520" w:author="pete jones" w:date="2022-01-04T11:36:00Z">
              <w:tcPr>
                <w:tcW w:w="692" w:type="dxa"/>
                <w:shd w:val="clear" w:color="auto" w:fill="E7E6E6" w:themeFill="background2"/>
                <w:noWrap/>
                <w:vAlign w:val="center"/>
              </w:tcPr>
            </w:tcPrChange>
          </w:tcPr>
          <w:p w14:paraId="6D5A9D7E" w14:textId="77777777" w:rsidR="008E4B87" w:rsidRPr="00FF6A71" w:rsidRDefault="008E4B87">
            <w:pPr>
              <w:spacing w:before="0" w:after="0" w:line="240" w:lineRule="auto"/>
              <w:jc w:val="center"/>
              <w:rPr>
                <w:ins w:id="46521" w:author="pete jones" w:date="2022-01-04T11:19:00Z"/>
                <w:rFonts w:cstheme="minorHAnsi"/>
                <w:b/>
                <w:bCs/>
              </w:rPr>
              <w:pPrChange w:id="46522" w:author="pete jones" w:date="2022-01-04T11:36:00Z">
                <w:pPr>
                  <w:keepNext/>
                  <w:jc w:val="center"/>
                </w:pPr>
              </w:pPrChange>
            </w:pPr>
            <w:ins w:id="46523" w:author="pete jones" w:date="2022-01-04T11:19:00Z">
              <w:r w:rsidRPr="00FF6A71">
                <w:rPr>
                  <w:rFonts w:cstheme="minorHAnsi"/>
                  <w:b/>
                  <w:bCs/>
                </w:rPr>
                <w:t>7</w:t>
              </w:r>
            </w:ins>
          </w:p>
        </w:tc>
      </w:tr>
      <w:tr w:rsidR="008E4B87" w:rsidRPr="00FF6A71" w14:paraId="19E7585C" w14:textId="77777777" w:rsidTr="007826DB">
        <w:trPr>
          <w:trHeight w:val="300"/>
          <w:jc w:val="center"/>
          <w:ins w:id="46524" w:author="pete jones" w:date="2022-01-04T11:19:00Z"/>
          <w:trPrChange w:id="46525" w:author="pete jones" w:date="2022-01-04T11:36:00Z">
            <w:trPr>
              <w:trHeight w:val="300"/>
              <w:jc w:val="center"/>
            </w:trPr>
          </w:trPrChange>
        </w:trPr>
        <w:tc>
          <w:tcPr>
            <w:tcW w:w="814" w:type="dxa"/>
            <w:vAlign w:val="center"/>
            <w:tcPrChange w:id="46526" w:author="pete jones" w:date="2022-01-04T11:36:00Z">
              <w:tcPr>
                <w:tcW w:w="814" w:type="dxa"/>
                <w:vAlign w:val="center"/>
              </w:tcPr>
            </w:tcPrChange>
          </w:tcPr>
          <w:p w14:paraId="11A67F56" w14:textId="77777777" w:rsidR="008E4B87" w:rsidRPr="00FF6A71" w:rsidRDefault="008E4B87">
            <w:pPr>
              <w:spacing w:before="0" w:after="0" w:line="240" w:lineRule="auto"/>
              <w:jc w:val="center"/>
              <w:rPr>
                <w:ins w:id="46527" w:author="pete jones" w:date="2022-01-04T11:19:00Z"/>
                <w:rFonts w:cstheme="minorHAnsi"/>
                <w:b/>
                <w:bCs/>
              </w:rPr>
              <w:pPrChange w:id="46528" w:author="pete jones" w:date="2022-01-04T11:36:00Z">
                <w:pPr>
                  <w:keepNext/>
                  <w:jc w:val="center"/>
                </w:pPr>
              </w:pPrChange>
            </w:pPr>
            <w:ins w:id="46529" w:author="pete jones" w:date="2022-01-04T11:19:00Z">
              <w:r w:rsidRPr="00FF6A71">
                <w:rPr>
                  <w:rFonts w:cstheme="minorHAnsi"/>
                  <w:b/>
                  <w:bCs/>
                </w:rPr>
                <w:t>%</w:t>
              </w:r>
            </w:ins>
          </w:p>
        </w:tc>
        <w:tc>
          <w:tcPr>
            <w:tcW w:w="814" w:type="dxa"/>
            <w:shd w:val="clear" w:color="auto" w:fill="auto"/>
            <w:noWrap/>
            <w:vAlign w:val="bottom"/>
            <w:tcPrChange w:id="46530" w:author="pete jones" w:date="2022-01-04T11:36:00Z">
              <w:tcPr>
                <w:tcW w:w="814" w:type="dxa"/>
                <w:tcBorders>
                  <w:top w:val="nil"/>
                  <w:left w:val="nil"/>
                  <w:bottom w:val="nil"/>
                  <w:right w:val="nil"/>
                </w:tcBorders>
                <w:shd w:val="clear" w:color="auto" w:fill="auto"/>
                <w:noWrap/>
                <w:vAlign w:val="bottom"/>
              </w:tcPr>
            </w:tcPrChange>
          </w:tcPr>
          <w:p w14:paraId="3B6FB9A5" w14:textId="77777777" w:rsidR="008E4B87" w:rsidRPr="00FF6A71" w:rsidRDefault="008E4B87">
            <w:pPr>
              <w:spacing w:before="0" w:after="0" w:line="240" w:lineRule="auto"/>
              <w:jc w:val="center"/>
              <w:rPr>
                <w:ins w:id="46531" w:author="pete jones" w:date="2022-01-04T11:19:00Z"/>
                <w:rFonts w:cstheme="minorHAnsi"/>
              </w:rPr>
              <w:pPrChange w:id="46532" w:author="pete jones" w:date="2022-01-04T11:36:00Z">
                <w:pPr>
                  <w:keepNext/>
                  <w:jc w:val="center"/>
                </w:pPr>
              </w:pPrChange>
            </w:pPr>
            <w:ins w:id="46533" w:author="pete jones" w:date="2022-01-04T11:19:00Z">
              <w:r w:rsidRPr="00FF6A71">
                <w:rPr>
                  <w:rFonts w:ascii="Calibri" w:hAnsi="Calibri" w:cs="Calibri"/>
                  <w:color w:val="000000"/>
                  <w:sz w:val="22"/>
                  <w:szCs w:val="22"/>
                </w:rPr>
                <w:t>22%</w:t>
              </w:r>
            </w:ins>
          </w:p>
        </w:tc>
        <w:tc>
          <w:tcPr>
            <w:tcW w:w="814" w:type="dxa"/>
            <w:shd w:val="clear" w:color="auto" w:fill="auto"/>
            <w:noWrap/>
            <w:vAlign w:val="bottom"/>
            <w:tcPrChange w:id="46534" w:author="pete jones" w:date="2022-01-04T11:36:00Z">
              <w:tcPr>
                <w:tcW w:w="814" w:type="dxa"/>
                <w:tcBorders>
                  <w:top w:val="nil"/>
                  <w:left w:val="nil"/>
                  <w:bottom w:val="nil"/>
                  <w:right w:val="nil"/>
                </w:tcBorders>
                <w:shd w:val="clear" w:color="auto" w:fill="auto"/>
                <w:noWrap/>
                <w:vAlign w:val="bottom"/>
              </w:tcPr>
            </w:tcPrChange>
          </w:tcPr>
          <w:p w14:paraId="4831B9A5" w14:textId="77777777" w:rsidR="008E4B87" w:rsidRPr="00FF6A71" w:rsidRDefault="008E4B87">
            <w:pPr>
              <w:spacing w:before="0" w:after="0" w:line="240" w:lineRule="auto"/>
              <w:jc w:val="center"/>
              <w:rPr>
                <w:ins w:id="46535" w:author="pete jones" w:date="2022-01-04T11:19:00Z"/>
                <w:rFonts w:cstheme="minorHAnsi"/>
              </w:rPr>
              <w:pPrChange w:id="46536" w:author="pete jones" w:date="2022-01-04T11:36:00Z">
                <w:pPr>
                  <w:keepNext/>
                  <w:jc w:val="center"/>
                </w:pPr>
              </w:pPrChange>
            </w:pPr>
            <w:ins w:id="46537" w:author="pete jones" w:date="2022-01-04T11:19:00Z">
              <w:r w:rsidRPr="00FF6A71">
                <w:rPr>
                  <w:rFonts w:ascii="Calibri" w:hAnsi="Calibri" w:cs="Calibri"/>
                  <w:color w:val="000000"/>
                  <w:sz w:val="22"/>
                  <w:szCs w:val="22"/>
                </w:rPr>
                <w:t>26%</w:t>
              </w:r>
            </w:ins>
          </w:p>
        </w:tc>
        <w:tc>
          <w:tcPr>
            <w:tcW w:w="814" w:type="dxa"/>
            <w:shd w:val="clear" w:color="auto" w:fill="auto"/>
            <w:noWrap/>
            <w:vAlign w:val="bottom"/>
            <w:tcPrChange w:id="46538" w:author="pete jones" w:date="2022-01-04T11:36:00Z">
              <w:tcPr>
                <w:tcW w:w="814" w:type="dxa"/>
                <w:tcBorders>
                  <w:top w:val="nil"/>
                  <w:left w:val="nil"/>
                  <w:bottom w:val="nil"/>
                  <w:right w:val="nil"/>
                </w:tcBorders>
                <w:shd w:val="clear" w:color="auto" w:fill="auto"/>
                <w:noWrap/>
                <w:vAlign w:val="bottom"/>
              </w:tcPr>
            </w:tcPrChange>
          </w:tcPr>
          <w:p w14:paraId="36ABCC74" w14:textId="77777777" w:rsidR="008E4B87" w:rsidRPr="00FF6A71" w:rsidRDefault="008E4B87">
            <w:pPr>
              <w:spacing w:before="0" w:after="0" w:line="240" w:lineRule="auto"/>
              <w:jc w:val="center"/>
              <w:rPr>
                <w:ins w:id="46539" w:author="pete jones" w:date="2022-01-04T11:19:00Z"/>
                <w:rFonts w:cstheme="minorHAnsi"/>
              </w:rPr>
              <w:pPrChange w:id="46540" w:author="pete jones" w:date="2022-01-04T11:36:00Z">
                <w:pPr>
                  <w:keepNext/>
                  <w:jc w:val="center"/>
                </w:pPr>
              </w:pPrChange>
            </w:pPr>
            <w:ins w:id="46541" w:author="pete jones" w:date="2022-01-04T11:19:00Z">
              <w:r w:rsidRPr="00FF6A71">
                <w:rPr>
                  <w:rFonts w:ascii="Calibri" w:hAnsi="Calibri" w:cs="Calibri"/>
                  <w:color w:val="000000"/>
                  <w:sz w:val="22"/>
                  <w:szCs w:val="22"/>
                </w:rPr>
                <w:t>33%</w:t>
              </w:r>
            </w:ins>
          </w:p>
        </w:tc>
        <w:tc>
          <w:tcPr>
            <w:tcW w:w="692" w:type="dxa"/>
            <w:shd w:val="clear" w:color="auto" w:fill="auto"/>
            <w:noWrap/>
            <w:vAlign w:val="bottom"/>
            <w:tcPrChange w:id="46542" w:author="pete jones" w:date="2022-01-04T11:36:00Z">
              <w:tcPr>
                <w:tcW w:w="692" w:type="dxa"/>
                <w:tcBorders>
                  <w:top w:val="nil"/>
                  <w:left w:val="nil"/>
                  <w:bottom w:val="nil"/>
                  <w:right w:val="nil"/>
                </w:tcBorders>
                <w:shd w:val="clear" w:color="auto" w:fill="auto"/>
                <w:noWrap/>
                <w:vAlign w:val="bottom"/>
              </w:tcPr>
            </w:tcPrChange>
          </w:tcPr>
          <w:p w14:paraId="77CF4BFD" w14:textId="77777777" w:rsidR="008E4B87" w:rsidRPr="00FF6A71" w:rsidRDefault="008E4B87">
            <w:pPr>
              <w:spacing w:before="0" w:after="0" w:line="240" w:lineRule="auto"/>
              <w:jc w:val="center"/>
              <w:rPr>
                <w:ins w:id="46543" w:author="pete jones" w:date="2022-01-04T11:19:00Z"/>
                <w:rFonts w:cstheme="minorHAnsi"/>
              </w:rPr>
              <w:pPrChange w:id="46544" w:author="pete jones" w:date="2022-01-04T11:36:00Z">
                <w:pPr>
                  <w:keepNext/>
                  <w:jc w:val="center"/>
                </w:pPr>
              </w:pPrChange>
            </w:pPr>
            <w:ins w:id="46545"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6546" w:author="pete jones" w:date="2022-01-04T11:36:00Z">
              <w:tcPr>
                <w:tcW w:w="692" w:type="dxa"/>
                <w:tcBorders>
                  <w:top w:val="nil"/>
                  <w:left w:val="nil"/>
                  <w:bottom w:val="nil"/>
                  <w:right w:val="nil"/>
                </w:tcBorders>
                <w:shd w:val="clear" w:color="auto" w:fill="auto"/>
                <w:noWrap/>
                <w:vAlign w:val="bottom"/>
              </w:tcPr>
            </w:tcPrChange>
          </w:tcPr>
          <w:p w14:paraId="66A31E8C" w14:textId="77777777" w:rsidR="008E4B87" w:rsidRPr="00FF6A71" w:rsidRDefault="008E4B87">
            <w:pPr>
              <w:spacing w:before="0" w:after="0" w:line="240" w:lineRule="auto"/>
              <w:jc w:val="center"/>
              <w:rPr>
                <w:ins w:id="46547" w:author="pete jones" w:date="2022-01-04T11:19:00Z"/>
                <w:rFonts w:cstheme="minorHAnsi"/>
              </w:rPr>
              <w:pPrChange w:id="46548" w:author="pete jones" w:date="2022-01-04T11:36:00Z">
                <w:pPr>
                  <w:keepNext/>
                  <w:jc w:val="center"/>
                </w:pPr>
              </w:pPrChange>
            </w:pPr>
            <w:ins w:id="46549"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550" w:author="pete jones" w:date="2022-01-04T11:36:00Z">
              <w:tcPr>
                <w:tcW w:w="692" w:type="dxa"/>
                <w:tcBorders>
                  <w:top w:val="nil"/>
                  <w:left w:val="nil"/>
                  <w:bottom w:val="nil"/>
                  <w:right w:val="nil"/>
                </w:tcBorders>
                <w:shd w:val="clear" w:color="auto" w:fill="auto"/>
                <w:noWrap/>
                <w:vAlign w:val="bottom"/>
              </w:tcPr>
            </w:tcPrChange>
          </w:tcPr>
          <w:p w14:paraId="1AD7C198" w14:textId="77777777" w:rsidR="008E4B87" w:rsidRPr="00FF6A71" w:rsidRDefault="008E4B87">
            <w:pPr>
              <w:spacing w:before="0" w:after="0" w:line="240" w:lineRule="auto"/>
              <w:jc w:val="center"/>
              <w:rPr>
                <w:ins w:id="46551" w:author="pete jones" w:date="2022-01-04T11:19:00Z"/>
                <w:rFonts w:cstheme="minorHAnsi"/>
              </w:rPr>
              <w:pPrChange w:id="46552" w:author="pete jones" w:date="2022-01-04T11:36:00Z">
                <w:pPr>
                  <w:keepNext/>
                  <w:jc w:val="center"/>
                </w:pPr>
              </w:pPrChange>
            </w:pPr>
            <w:ins w:id="46553"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6554" w:author="pete jones" w:date="2022-01-04T11:36:00Z">
              <w:tcPr>
                <w:tcW w:w="692" w:type="dxa"/>
                <w:tcBorders>
                  <w:top w:val="nil"/>
                  <w:left w:val="nil"/>
                  <w:bottom w:val="nil"/>
                  <w:right w:val="nil"/>
                </w:tcBorders>
                <w:shd w:val="clear" w:color="auto" w:fill="auto"/>
                <w:noWrap/>
                <w:vAlign w:val="bottom"/>
              </w:tcPr>
            </w:tcPrChange>
          </w:tcPr>
          <w:p w14:paraId="622AAACD" w14:textId="77777777" w:rsidR="008E4B87" w:rsidRPr="00FF6A71" w:rsidRDefault="008E4B87">
            <w:pPr>
              <w:spacing w:before="0" w:after="0" w:line="240" w:lineRule="auto"/>
              <w:jc w:val="center"/>
              <w:rPr>
                <w:ins w:id="46555" w:author="pete jones" w:date="2022-01-04T11:19:00Z"/>
                <w:rFonts w:cstheme="minorHAnsi"/>
              </w:rPr>
              <w:pPrChange w:id="46556" w:author="pete jones" w:date="2022-01-04T11:36:00Z">
                <w:pPr>
                  <w:keepNext/>
                  <w:jc w:val="center"/>
                </w:pPr>
              </w:pPrChange>
            </w:pPr>
            <w:ins w:id="46557" w:author="pete jones" w:date="2022-01-04T11:19:00Z">
              <w:r w:rsidRPr="00FF6A71">
                <w:rPr>
                  <w:rFonts w:ascii="Calibri" w:hAnsi="Calibri" w:cs="Calibri"/>
                  <w:color w:val="000000"/>
                  <w:sz w:val="22"/>
                  <w:szCs w:val="22"/>
                </w:rPr>
                <w:t>0%</w:t>
              </w:r>
            </w:ins>
          </w:p>
        </w:tc>
      </w:tr>
      <w:tr w:rsidR="008E4B87" w:rsidRPr="00FF6A71" w14:paraId="65D760A2" w14:textId="77777777" w:rsidTr="007826DB">
        <w:trPr>
          <w:trHeight w:val="300"/>
          <w:jc w:val="center"/>
          <w:ins w:id="46558" w:author="pete jones" w:date="2022-01-04T11:19:00Z"/>
          <w:trPrChange w:id="46559" w:author="pete jones" w:date="2022-01-04T11:36:00Z">
            <w:trPr>
              <w:trHeight w:val="300"/>
              <w:jc w:val="center"/>
            </w:trPr>
          </w:trPrChange>
        </w:trPr>
        <w:tc>
          <w:tcPr>
            <w:tcW w:w="814" w:type="dxa"/>
            <w:vAlign w:val="center"/>
            <w:tcPrChange w:id="46560" w:author="pete jones" w:date="2022-01-04T11:36:00Z">
              <w:tcPr>
                <w:tcW w:w="814" w:type="dxa"/>
                <w:vAlign w:val="center"/>
              </w:tcPr>
            </w:tcPrChange>
          </w:tcPr>
          <w:p w14:paraId="5B358BC0" w14:textId="77777777" w:rsidR="008E4B87" w:rsidRPr="00FF6A71" w:rsidRDefault="008E4B87">
            <w:pPr>
              <w:spacing w:before="0" w:after="0" w:line="240" w:lineRule="auto"/>
              <w:jc w:val="center"/>
              <w:rPr>
                <w:ins w:id="46561" w:author="pete jones" w:date="2022-01-04T11:19:00Z"/>
                <w:rFonts w:cstheme="minorHAnsi"/>
                <w:b/>
                <w:bCs/>
              </w:rPr>
              <w:pPrChange w:id="46562" w:author="pete jones" w:date="2022-01-04T11:36:00Z">
                <w:pPr>
                  <w:keepNext/>
                  <w:jc w:val="center"/>
                </w:pPr>
              </w:pPrChange>
            </w:pPr>
            <w:ins w:id="46563" w:author="pete jones" w:date="2022-01-04T11:19:00Z">
              <w:r w:rsidRPr="00FF6A71">
                <w:rPr>
                  <w:rFonts w:cstheme="minorHAnsi"/>
                  <w:b/>
                  <w:bCs/>
                </w:rPr>
                <w:t>Count</w:t>
              </w:r>
            </w:ins>
          </w:p>
        </w:tc>
        <w:tc>
          <w:tcPr>
            <w:tcW w:w="814" w:type="dxa"/>
            <w:shd w:val="clear" w:color="auto" w:fill="auto"/>
            <w:noWrap/>
            <w:vAlign w:val="bottom"/>
            <w:tcPrChange w:id="46564" w:author="pete jones" w:date="2022-01-04T11:36:00Z">
              <w:tcPr>
                <w:tcW w:w="814" w:type="dxa"/>
                <w:tcBorders>
                  <w:top w:val="nil"/>
                  <w:left w:val="nil"/>
                  <w:bottom w:val="nil"/>
                  <w:right w:val="nil"/>
                </w:tcBorders>
                <w:shd w:val="clear" w:color="auto" w:fill="auto"/>
                <w:noWrap/>
                <w:vAlign w:val="bottom"/>
              </w:tcPr>
            </w:tcPrChange>
          </w:tcPr>
          <w:p w14:paraId="303F25C9" w14:textId="77777777" w:rsidR="008E4B87" w:rsidRPr="00FF6A71" w:rsidRDefault="008E4B87">
            <w:pPr>
              <w:spacing w:before="0" w:after="0" w:line="240" w:lineRule="auto"/>
              <w:jc w:val="center"/>
              <w:rPr>
                <w:ins w:id="46565" w:author="pete jones" w:date="2022-01-04T11:19:00Z"/>
                <w:rFonts w:cstheme="minorHAnsi"/>
              </w:rPr>
              <w:pPrChange w:id="46566" w:author="pete jones" w:date="2022-01-04T11:36:00Z">
                <w:pPr>
                  <w:keepNext/>
                  <w:jc w:val="center"/>
                </w:pPr>
              </w:pPrChange>
            </w:pPr>
            <w:ins w:id="46567"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6568" w:author="pete jones" w:date="2022-01-04T11:36:00Z">
              <w:tcPr>
                <w:tcW w:w="814" w:type="dxa"/>
                <w:tcBorders>
                  <w:top w:val="nil"/>
                  <w:left w:val="nil"/>
                  <w:bottom w:val="nil"/>
                  <w:right w:val="nil"/>
                </w:tcBorders>
                <w:shd w:val="clear" w:color="auto" w:fill="auto"/>
                <w:noWrap/>
                <w:vAlign w:val="bottom"/>
              </w:tcPr>
            </w:tcPrChange>
          </w:tcPr>
          <w:p w14:paraId="01994C1E" w14:textId="77777777" w:rsidR="008E4B87" w:rsidRPr="00FF6A71" w:rsidRDefault="008E4B87">
            <w:pPr>
              <w:spacing w:before="0" w:after="0" w:line="240" w:lineRule="auto"/>
              <w:jc w:val="center"/>
              <w:rPr>
                <w:ins w:id="46569" w:author="pete jones" w:date="2022-01-04T11:19:00Z"/>
                <w:rFonts w:cstheme="minorHAnsi"/>
              </w:rPr>
              <w:pPrChange w:id="46570" w:author="pete jones" w:date="2022-01-04T11:36:00Z">
                <w:pPr>
                  <w:keepNext/>
                  <w:jc w:val="center"/>
                </w:pPr>
              </w:pPrChange>
            </w:pPr>
            <w:ins w:id="46571"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6572" w:author="pete jones" w:date="2022-01-04T11:36:00Z">
              <w:tcPr>
                <w:tcW w:w="814" w:type="dxa"/>
                <w:tcBorders>
                  <w:top w:val="nil"/>
                  <w:left w:val="nil"/>
                  <w:bottom w:val="nil"/>
                  <w:right w:val="nil"/>
                </w:tcBorders>
                <w:shd w:val="clear" w:color="auto" w:fill="auto"/>
                <w:noWrap/>
                <w:vAlign w:val="bottom"/>
              </w:tcPr>
            </w:tcPrChange>
          </w:tcPr>
          <w:p w14:paraId="7109C1EF" w14:textId="77777777" w:rsidR="008E4B87" w:rsidRPr="00FF6A71" w:rsidRDefault="008E4B87">
            <w:pPr>
              <w:spacing w:before="0" w:after="0" w:line="240" w:lineRule="auto"/>
              <w:jc w:val="center"/>
              <w:rPr>
                <w:ins w:id="46573" w:author="pete jones" w:date="2022-01-04T11:19:00Z"/>
                <w:rFonts w:cstheme="minorHAnsi"/>
              </w:rPr>
              <w:pPrChange w:id="46574" w:author="pete jones" w:date="2022-01-04T11:36:00Z">
                <w:pPr>
                  <w:keepNext/>
                  <w:jc w:val="center"/>
                </w:pPr>
              </w:pPrChange>
            </w:pPr>
            <w:ins w:id="46575" w:author="pete jones" w:date="2022-01-04T11:19:00Z">
              <w:r w:rsidRPr="00FF6A71">
                <w:rPr>
                  <w:rFonts w:ascii="Calibri" w:hAnsi="Calibri" w:cs="Calibri"/>
                  <w:color w:val="000000"/>
                  <w:sz w:val="22"/>
                  <w:szCs w:val="22"/>
                </w:rPr>
                <w:t>9</w:t>
              </w:r>
            </w:ins>
          </w:p>
        </w:tc>
        <w:tc>
          <w:tcPr>
            <w:tcW w:w="692" w:type="dxa"/>
            <w:shd w:val="clear" w:color="auto" w:fill="auto"/>
            <w:noWrap/>
            <w:vAlign w:val="bottom"/>
            <w:tcPrChange w:id="46576" w:author="pete jones" w:date="2022-01-04T11:36:00Z">
              <w:tcPr>
                <w:tcW w:w="692" w:type="dxa"/>
                <w:tcBorders>
                  <w:top w:val="nil"/>
                  <w:left w:val="nil"/>
                  <w:bottom w:val="nil"/>
                  <w:right w:val="nil"/>
                </w:tcBorders>
                <w:shd w:val="clear" w:color="auto" w:fill="auto"/>
                <w:noWrap/>
                <w:vAlign w:val="bottom"/>
              </w:tcPr>
            </w:tcPrChange>
          </w:tcPr>
          <w:p w14:paraId="1E61E005" w14:textId="77777777" w:rsidR="008E4B87" w:rsidRPr="00FF6A71" w:rsidRDefault="008E4B87">
            <w:pPr>
              <w:spacing w:before="0" w:after="0" w:line="240" w:lineRule="auto"/>
              <w:jc w:val="center"/>
              <w:rPr>
                <w:ins w:id="46577" w:author="pete jones" w:date="2022-01-04T11:19:00Z"/>
                <w:rFonts w:cstheme="minorHAnsi"/>
              </w:rPr>
              <w:pPrChange w:id="46578" w:author="pete jones" w:date="2022-01-04T11:36:00Z">
                <w:pPr>
                  <w:keepNext/>
                  <w:jc w:val="center"/>
                </w:pPr>
              </w:pPrChange>
            </w:pPr>
            <w:ins w:id="46579"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6580" w:author="pete jones" w:date="2022-01-04T11:36:00Z">
              <w:tcPr>
                <w:tcW w:w="692" w:type="dxa"/>
                <w:tcBorders>
                  <w:top w:val="nil"/>
                  <w:left w:val="nil"/>
                  <w:bottom w:val="nil"/>
                  <w:right w:val="nil"/>
                </w:tcBorders>
                <w:shd w:val="clear" w:color="auto" w:fill="auto"/>
                <w:noWrap/>
                <w:vAlign w:val="bottom"/>
              </w:tcPr>
            </w:tcPrChange>
          </w:tcPr>
          <w:p w14:paraId="2BDBD7F0" w14:textId="77777777" w:rsidR="008E4B87" w:rsidRPr="00FF6A71" w:rsidRDefault="008E4B87">
            <w:pPr>
              <w:spacing w:before="0" w:after="0" w:line="240" w:lineRule="auto"/>
              <w:jc w:val="center"/>
              <w:rPr>
                <w:ins w:id="46581" w:author="pete jones" w:date="2022-01-04T11:19:00Z"/>
                <w:rFonts w:cstheme="minorHAnsi"/>
              </w:rPr>
              <w:pPrChange w:id="46582" w:author="pete jones" w:date="2022-01-04T11:36:00Z">
                <w:pPr>
                  <w:keepNext/>
                  <w:jc w:val="center"/>
                </w:pPr>
              </w:pPrChange>
            </w:pPr>
            <w:ins w:id="4658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6584" w:author="pete jones" w:date="2022-01-04T11:36:00Z">
              <w:tcPr>
                <w:tcW w:w="692" w:type="dxa"/>
                <w:tcBorders>
                  <w:top w:val="nil"/>
                  <w:left w:val="nil"/>
                  <w:bottom w:val="nil"/>
                  <w:right w:val="nil"/>
                </w:tcBorders>
                <w:shd w:val="clear" w:color="auto" w:fill="auto"/>
                <w:noWrap/>
                <w:vAlign w:val="bottom"/>
              </w:tcPr>
            </w:tcPrChange>
          </w:tcPr>
          <w:p w14:paraId="2BF7EDE7" w14:textId="77777777" w:rsidR="008E4B87" w:rsidRPr="00FF6A71" w:rsidRDefault="008E4B87">
            <w:pPr>
              <w:spacing w:before="0" w:after="0" w:line="240" w:lineRule="auto"/>
              <w:jc w:val="center"/>
              <w:rPr>
                <w:ins w:id="46585" w:author="pete jones" w:date="2022-01-04T11:19:00Z"/>
                <w:rFonts w:cstheme="minorHAnsi"/>
              </w:rPr>
              <w:pPrChange w:id="46586" w:author="pete jones" w:date="2022-01-04T11:36:00Z">
                <w:pPr>
                  <w:keepNext/>
                  <w:jc w:val="center"/>
                </w:pPr>
              </w:pPrChange>
            </w:pPr>
            <w:ins w:id="46587"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6588" w:author="pete jones" w:date="2022-01-04T11:36:00Z">
              <w:tcPr>
                <w:tcW w:w="692" w:type="dxa"/>
                <w:tcBorders>
                  <w:top w:val="nil"/>
                  <w:left w:val="nil"/>
                  <w:bottom w:val="nil"/>
                  <w:right w:val="nil"/>
                </w:tcBorders>
                <w:shd w:val="clear" w:color="auto" w:fill="auto"/>
                <w:noWrap/>
                <w:vAlign w:val="bottom"/>
              </w:tcPr>
            </w:tcPrChange>
          </w:tcPr>
          <w:p w14:paraId="616E76FB" w14:textId="77777777" w:rsidR="008E4B87" w:rsidRPr="00FF6A71" w:rsidRDefault="008E4B87">
            <w:pPr>
              <w:spacing w:before="0" w:after="0" w:line="240" w:lineRule="auto"/>
              <w:jc w:val="center"/>
              <w:rPr>
                <w:ins w:id="46589" w:author="pete jones" w:date="2022-01-04T11:19:00Z"/>
                <w:rFonts w:cstheme="minorHAnsi"/>
              </w:rPr>
              <w:pPrChange w:id="46590" w:author="pete jones" w:date="2022-01-04T11:36:00Z">
                <w:pPr>
                  <w:keepNext/>
                  <w:jc w:val="center"/>
                </w:pPr>
              </w:pPrChange>
            </w:pPr>
            <w:ins w:id="46591" w:author="pete jones" w:date="2022-01-04T11:19:00Z">
              <w:r w:rsidRPr="00FF6A71">
                <w:rPr>
                  <w:rFonts w:ascii="Calibri" w:hAnsi="Calibri" w:cs="Calibri"/>
                  <w:color w:val="000000"/>
                  <w:sz w:val="22"/>
                  <w:szCs w:val="22"/>
                </w:rPr>
                <w:t>0</w:t>
              </w:r>
            </w:ins>
          </w:p>
        </w:tc>
      </w:tr>
    </w:tbl>
    <w:p w14:paraId="17C7D9A4" w14:textId="7A5A8BF2" w:rsidR="008E4B87" w:rsidRPr="00FF6A71" w:rsidRDefault="008E4B87">
      <w:pPr>
        <w:rPr>
          <w:ins w:id="46592" w:author="pete jones" w:date="2022-01-04T11:19:00Z"/>
          <w:rFonts w:cstheme="minorHAnsi"/>
        </w:rPr>
        <w:pPrChange w:id="46593" w:author="pete jones" w:date="2022-01-04T11:35:00Z">
          <w:pPr>
            <w:keepNext/>
          </w:pPr>
        </w:pPrChange>
      </w:pPr>
      <w:ins w:id="46594" w:author="pete jones" w:date="2022-01-04T11:19:00Z">
        <w:r w:rsidRPr="00FF6A71">
          <w:rPr>
            <w:rFonts w:cstheme="minorHAnsi"/>
          </w:rPr>
          <w:t>Q3.8 I have asked students to monitor their completion progress and modify their work accordingly</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6595" w:author="pete jones" w:date="2022-01-04T11:36: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6596">
          <w:tblGrid>
            <w:gridCol w:w="814"/>
            <w:gridCol w:w="814"/>
            <w:gridCol w:w="814"/>
            <w:gridCol w:w="814"/>
            <w:gridCol w:w="692"/>
            <w:gridCol w:w="692"/>
            <w:gridCol w:w="692"/>
            <w:gridCol w:w="692"/>
          </w:tblGrid>
        </w:tblGridChange>
      </w:tblGrid>
      <w:tr w:rsidR="008E4B87" w:rsidRPr="00FF6A71" w14:paraId="79EC2B64" w14:textId="77777777" w:rsidTr="007826DB">
        <w:trPr>
          <w:trHeight w:val="300"/>
          <w:jc w:val="center"/>
          <w:ins w:id="46597" w:author="pete jones" w:date="2022-01-04T11:19:00Z"/>
          <w:trPrChange w:id="46598" w:author="pete jones" w:date="2022-01-04T11:36:00Z">
            <w:trPr>
              <w:trHeight w:val="300"/>
              <w:jc w:val="center"/>
            </w:trPr>
          </w:trPrChange>
        </w:trPr>
        <w:tc>
          <w:tcPr>
            <w:tcW w:w="814" w:type="dxa"/>
            <w:shd w:val="clear" w:color="auto" w:fill="E7E6E6" w:themeFill="background2"/>
            <w:vAlign w:val="center"/>
            <w:tcPrChange w:id="46599" w:author="pete jones" w:date="2022-01-04T11:36:00Z">
              <w:tcPr>
                <w:tcW w:w="814" w:type="dxa"/>
                <w:shd w:val="clear" w:color="auto" w:fill="E7E6E6" w:themeFill="background2"/>
                <w:vAlign w:val="center"/>
              </w:tcPr>
            </w:tcPrChange>
          </w:tcPr>
          <w:p w14:paraId="68F52425" w14:textId="77777777" w:rsidR="008E4B87" w:rsidRPr="00FF6A71" w:rsidRDefault="008E4B87">
            <w:pPr>
              <w:spacing w:before="0" w:after="0" w:line="240" w:lineRule="auto"/>
              <w:jc w:val="center"/>
              <w:rPr>
                <w:ins w:id="46600" w:author="pete jones" w:date="2022-01-04T11:19:00Z"/>
                <w:rFonts w:cstheme="minorHAnsi"/>
                <w:b/>
                <w:bCs/>
              </w:rPr>
              <w:pPrChange w:id="46601" w:author="pete jones" w:date="2022-01-04T11:37:00Z">
                <w:pPr>
                  <w:keepNext/>
                  <w:jc w:val="center"/>
                </w:pPr>
              </w:pPrChange>
            </w:pPr>
            <w:ins w:id="46602" w:author="pete jones" w:date="2022-01-04T11:19:00Z">
              <w:r w:rsidRPr="00FF6A71">
                <w:rPr>
                  <w:rFonts w:cstheme="minorHAnsi"/>
                  <w:b/>
                  <w:bCs/>
                </w:rPr>
                <w:t>scale</w:t>
              </w:r>
            </w:ins>
          </w:p>
        </w:tc>
        <w:tc>
          <w:tcPr>
            <w:tcW w:w="814" w:type="dxa"/>
            <w:shd w:val="clear" w:color="auto" w:fill="E7E6E6" w:themeFill="background2"/>
            <w:noWrap/>
            <w:vAlign w:val="center"/>
            <w:tcPrChange w:id="46603" w:author="pete jones" w:date="2022-01-04T11:36:00Z">
              <w:tcPr>
                <w:tcW w:w="814" w:type="dxa"/>
                <w:shd w:val="clear" w:color="auto" w:fill="E7E6E6" w:themeFill="background2"/>
                <w:noWrap/>
                <w:vAlign w:val="center"/>
              </w:tcPr>
            </w:tcPrChange>
          </w:tcPr>
          <w:p w14:paraId="1F7888CB" w14:textId="77777777" w:rsidR="008E4B87" w:rsidRPr="00FF6A71" w:rsidRDefault="008E4B87">
            <w:pPr>
              <w:spacing w:before="0" w:after="0" w:line="240" w:lineRule="auto"/>
              <w:jc w:val="center"/>
              <w:rPr>
                <w:ins w:id="46604" w:author="pete jones" w:date="2022-01-04T11:19:00Z"/>
                <w:rFonts w:cstheme="minorHAnsi"/>
                <w:b/>
                <w:bCs/>
              </w:rPr>
              <w:pPrChange w:id="46605" w:author="pete jones" w:date="2022-01-04T11:37:00Z">
                <w:pPr>
                  <w:keepNext/>
                  <w:jc w:val="center"/>
                </w:pPr>
              </w:pPrChange>
            </w:pPr>
            <w:ins w:id="46606" w:author="pete jones" w:date="2022-01-04T11:19:00Z">
              <w:r w:rsidRPr="00FF6A71">
                <w:rPr>
                  <w:rFonts w:cstheme="minorHAnsi"/>
                  <w:b/>
                  <w:bCs/>
                </w:rPr>
                <w:t>1</w:t>
              </w:r>
            </w:ins>
          </w:p>
        </w:tc>
        <w:tc>
          <w:tcPr>
            <w:tcW w:w="814" w:type="dxa"/>
            <w:shd w:val="clear" w:color="auto" w:fill="E7E6E6" w:themeFill="background2"/>
            <w:noWrap/>
            <w:vAlign w:val="center"/>
            <w:tcPrChange w:id="46607" w:author="pete jones" w:date="2022-01-04T11:36:00Z">
              <w:tcPr>
                <w:tcW w:w="814" w:type="dxa"/>
                <w:shd w:val="clear" w:color="auto" w:fill="E7E6E6" w:themeFill="background2"/>
                <w:noWrap/>
                <w:vAlign w:val="center"/>
              </w:tcPr>
            </w:tcPrChange>
          </w:tcPr>
          <w:p w14:paraId="6E24960E" w14:textId="77777777" w:rsidR="008E4B87" w:rsidRPr="00FF6A71" w:rsidRDefault="008E4B87">
            <w:pPr>
              <w:spacing w:before="0" w:after="0" w:line="240" w:lineRule="auto"/>
              <w:jc w:val="center"/>
              <w:rPr>
                <w:ins w:id="46608" w:author="pete jones" w:date="2022-01-04T11:19:00Z"/>
                <w:rFonts w:cstheme="minorHAnsi"/>
                <w:b/>
                <w:bCs/>
              </w:rPr>
              <w:pPrChange w:id="46609" w:author="pete jones" w:date="2022-01-04T11:37:00Z">
                <w:pPr>
                  <w:keepNext/>
                  <w:jc w:val="center"/>
                </w:pPr>
              </w:pPrChange>
            </w:pPr>
            <w:ins w:id="46610" w:author="pete jones" w:date="2022-01-04T11:19:00Z">
              <w:r w:rsidRPr="00FF6A71">
                <w:rPr>
                  <w:rFonts w:cstheme="minorHAnsi"/>
                  <w:b/>
                  <w:bCs/>
                </w:rPr>
                <w:t>2</w:t>
              </w:r>
            </w:ins>
          </w:p>
        </w:tc>
        <w:tc>
          <w:tcPr>
            <w:tcW w:w="814" w:type="dxa"/>
            <w:shd w:val="clear" w:color="auto" w:fill="E7E6E6" w:themeFill="background2"/>
            <w:noWrap/>
            <w:vAlign w:val="center"/>
            <w:tcPrChange w:id="46611" w:author="pete jones" w:date="2022-01-04T11:36:00Z">
              <w:tcPr>
                <w:tcW w:w="814" w:type="dxa"/>
                <w:shd w:val="clear" w:color="auto" w:fill="E7E6E6" w:themeFill="background2"/>
                <w:noWrap/>
                <w:vAlign w:val="center"/>
              </w:tcPr>
            </w:tcPrChange>
          </w:tcPr>
          <w:p w14:paraId="0C9D8DC7" w14:textId="77777777" w:rsidR="008E4B87" w:rsidRPr="00FF6A71" w:rsidRDefault="008E4B87">
            <w:pPr>
              <w:spacing w:before="0" w:after="0" w:line="240" w:lineRule="auto"/>
              <w:jc w:val="center"/>
              <w:rPr>
                <w:ins w:id="46612" w:author="pete jones" w:date="2022-01-04T11:19:00Z"/>
                <w:rFonts w:cstheme="minorHAnsi"/>
                <w:b/>
                <w:bCs/>
              </w:rPr>
              <w:pPrChange w:id="46613" w:author="pete jones" w:date="2022-01-04T11:37:00Z">
                <w:pPr>
                  <w:keepNext/>
                  <w:jc w:val="center"/>
                </w:pPr>
              </w:pPrChange>
            </w:pPr>
            <w:ins w:id="46614" w:author="pete jones" w:date="2022-01-04T11:19:00Z">
              <w:r w:rsidRPr="00FF6A71">
                <w:rPr>
                  <w:rFonts w:cstheme="minorHAnsi"/>
                  <w:b/>
                  <w:bCs/>
                </w:rPr>
                <w:t>3</w:t>
              </w:r>
            </w:ins>
          </w:p>
        </w:tc>
        <w:tc>
          <w:tcPr>
            <w:tcW w:w="692" w:type="dxa"/>
            <w:shd w:val="clear" w:color="auto" w:fill="E7E6E6" w:themeFill="background2"/>
            <w:noWrap/>
            <w:vAlign w:val="center"/>
            <w:tcPrChange w:id="46615" w:author="pete jones" w:date="2022-01-04T11:36:00Z">
              <w:tcPr>
                <w:tcW w:w="692" w:type="dxa"/>
                <w:shd w:val="clear" w:color="auto" w:fill="E7E6E6" w:themeFill="background2"/>
                <w:noWrap/>
                <w:vAlign w:val="center"/>
              </w:tcPr>
            </w:tcPrChange>
          </w:tcPr>
          <w:p w14:paraId="1354B3FB" w14:textId="77777777" w:rsidR="008E4B87" w:rsidRPr="00FF6A71" w:rsidRDefault="008E4B87">
            <w:pPr>
              <w:spacing w:before="0" w:after="0" w:line="240" w:lineRule="auto"/>
              <w:jc w:val="center"/>
              <w:rPr>
                <w:ins w:id="46616" w:author="pete jones" w:date="2022-01-04T11:19:00Z"/>
                <w:rFonts w:cstheme="minorHAnsi"/>
                <w:b/>
                <w:bCs/>
              </w:rPr>
              <w:pPrChange w:id="46617" w:author="pete jones" w:date="2022-01-04T11:37:00Z">
                <w:pPr>
                  <w:keepNext/>
                  <w:jc w:val="center"/>
                </w:pPr>
              </w:pPrChange>
            </w:pPr>
            <w:ins w:id="46618" w:author="pete jones" w:date="2022-01-04T11:19:00Z">
              <w:r w:rsidRPr="00FF6A71">
                <w:rPr>
                  <w:rFonts w:cstheme="minorHAnsi"/>
                  <w:b/>
                  <w:bCs/>
                </w:rPr>
                <w:t>4</w:t>
              </w:r>
            </w:ins>
          </w:p>
        </w:tc>
        <w:tc>
          <w:tcPr>
            <w:tcW w:w="692" w:type="dxa"/>
            <w:shd w:val="clear" w:color="auto" w:fill="E7E6E6" w:themeFill="background2"/>
            <w:noWrap/>
            <w:vAlign w:val="center"/>
            <w:tcPrChange w:id="46619" w:author="pete jones" w:date="2022-01-04T11:36:00Z">
              <w:tcPr>
                <w:tcW w:w="692" w:type="dxa"/>
                <w:shd w:val="clear" w:color="auto" w:fill="E7E6E6" w:themeFill="background2"/>
                <w:noWrap/>
                <w:vAlign w:val="center"/>
              </w:tcPr>
            </w:tcPrChange>
          </w:tcPr>
          <w:p w14:paraId="33896FDD" w14:textId="77777777" w:rsidR="008E4B87" w:rsidRPr="00FF6A71" w:rsidRDefault="008E4B87">
            <w:pPr>
              <w:spacing w:before="0" w:after="0" w:line="240" w:lineRule="auto"/>
              <w:jc w:val="center"/>
              <w:rPr>
                <w:ins w:id="46620" w:author="pete jones" w:date="2022-01-04T11:19:00Z"/>
                <w:rFonts w:cstheme="minorHAnsi"/>
                <w:b/>
                <w:bCs/>
              </w:rPr>
              <w:pPrChange w:id="46621" w:author="pete jones" w:date="2022-01-04T11:37:00Z">
                <w:pPr>
                  <w:keepNext/>
                  <w:jc w:val="center"/>
                </w:pPr>
              </w:pPrChange>
            </w:pPr>
            <w:ins w:id="46622" w:author="pete jones" w:date="2022-01-04T11:19:00Z">
              <w:r w:rsidRPr="00FF6A71">
                <w:rPr>
                  <w:rFonts w:cstheme="minorHAnsi"/>
                  <w:b/>
                  <w:bCs/>
                </w:rPr>
                <w:t>5</w:t>
              </w:r>
            </w:ins>
          </w:p>
        </w:tc>
        <w:tc>
          <w:tcPr>
            <w:tcW w:w="692" w:type="dxa"/>
            <w:shd w:val="clear" w:color="auto" w:fill="E7E6E6" w:themeFill="background2"/>
            <w:noWrap/>
            <w:vAlign w:val="center"/>
            <w:tcPrChange w:id="46623" w:author="pete jones" w:date="2022-01-04T11:36:00Z">
              <w:tcPr>
                <w:tcW w:w="692" w:type="dxa"/>
                <w:shd w:val="clear" w:color="auto" w:fill="E7E6E6" w:themeFill="background2"/>
                <w:noWrap/>
                <w:vAlign w:val="center"/>
              </w:tcPr>
            </w:tcPrChange>
          </w:tcPr>
          <w:p w14:paraId="3A95364B" w14:textId="77777777" w:rsidR="008E4B87" w:rsidRPr="00FF6A71" w:rsidRDefault="008E4B87">
            <w:pPr>
              <w:spacing w:before="0" w:after="0" w:line="240" w:lineRule="auto"/>
              <w:jc w:val="center"/>
              <w:rPr>
                <w:ins w:id="46624" w:author="pete jones" w:date="2022-01-04T11:19:00Z"/>
                <w:rFonts w:cstheme="minorHAnsi"/>
                <w:b/>
                <w:bCs/>
              </w:rPr>
              <w:pPrChange w:id="46625" w:author="pete jones" w:date="2022-01-04T11:37:00Z">
                <w:pPr>
                  <w:keepNext/>
                  <w:jc w:val="center"/>
                </w:pPr>
              </w:pPrChange>
            </w:pPr>
            <w:ins w:id="46626" w:author="pete jones" w:date="2022-01-04T11:19:00Z">
              <w:r w:rsidRPr="00FF6A71">
                <w:rPr>
                  <w:rFonts w:cstheme="minorHAnsi"/>
                  <w:b/>
                  <w:bCs/>
                </w:rPr>
                <w:t>6</w:t>
              </w:r>
            </w:ins>
          </w:p>
        </w:tc>
        <w:tc>
          <w:tcPr>
            <w:tcW w:w="692" w:type="dxa"/>
            <w:shd w:val="clear" w:color="auto" w:fill="E7E6E6" w:themeFill="background2"/>
            <w:noWrap/>
            <w:vAlign w:val="center"/>
            <w:tcPrChange w:id="46627" w:author="pete jones" w:date="2022-01-04T11:36:00Z">
              <w:tcPr>
                <w:tcW w:w="692" w:type="dxa"/>
                <w:shd w:val="clear" w:color="auto" w:fill="E7E6E6" w:themeFill="background2"/>
                <w:noWrap/>
                <w:vAlign w:val="center"/>
              </w:tcPr>
            </w:tcPrChange>
          </w:tcPr>
          <w:p w14:paraId="0950C041" w14:textId="77777777" w:rsidR="008E4B87" w:rsidRPr="00FF6A71" w:rsidRDefault="008E4B87">
            <w:pPr>
              <w:spacing w:before="0" w:after="0" w:line="240" w:lineRule="auto"/>
              <w:jc w:val="center"/>
              <w:rPr>
                <w:ins w:id="46628" w:author="pete jones" w:date="2022-01-04T11:19:00Z"/>
                <w:rFonts w:cstheme="minorHAnsi"/>
                <w:b/>
                <w:bCs/>
              </w:rPr>
              <w:pPrChange w:id="46629" w:author="pete jones" w:date="2022-01-04T11:37:00Z">
                <w:pPr>
                  <w:keepNext/>
                  <w:jc w:val="center"/>
                </w:pPr>
              </w:pPrChange>
            </w:pPr>
            <w:ins w:id="46630" w:author="pete jones" w:date="2022-01-04T11:19:00Z">
              <w:r w:rsidRPr="00FF6A71">
                <w:rPr>
                  <w:rFonts w:cstheme="minorHAnsi"/>
                  <w:b/>
                  <w:bCs/>
                </w:rPr>
                <w:t>7</w:t>
              </w:r>
            </w:ins>
          </w:p>
        </w:tc>
      </w:tr>
      <w:tr w:rsidR="008E4B87" w:rsidRPr="00FF6A71" w14:paraId="6F14AAFA" w14:textId="77777777" w:rsidTr="007826DB">
        <w:trPr>
          <w:trHeight w:val="300"/>
          <w:jc w:val="center"/>
          <w:ins w:id="46631" w:author="pete jones" w:date="2022-01-04T11:19:00Z"/>
          <w:trPrChange w:id="46632" w:author="pete jones" w:date="2022-01-04T11:36:00Z">
            <w:trPr>
              <w:trHeight w:val="300"/>
              <w:jc w:val="center"/>
            </w:trPr>
          </w:trPrChange>
        </w:trPr>
        <w:tc>
          <w:tcPr>
            <w:tcW w:w="814" w:type="dxa"/>
            <w:vAlign w:val="center"/>
            <w:tcPrChange w:id="46633" w:author="pete jones" w:date="2022-01-04T11:36:00Z">
              <w:tcPr>
                <w:tcW w:w="814" w:type="dxa"/>
                <w:vAlign w:val="center"/>
              </w:tcPr>
            </w:tcPrChange>
          </w:tcPr>
          <w:p w14:paraId="74499ADA" w14:textId="77777777" w:rsidR="008E4B87" w:rsidRPr="00FF6A71" w:rsidRDefault="008E4B87">
            <w:pPr>
              <w:spacing w:before="0" w:after="0" w:line="240" w:lineRule="auto"/>
              <w:jc w:val="center"/>
              <w:rPr>
                <w:ins w:id="46634" w:author="pete jones" w:date="2022-01-04T11:19:00Z"/>
                <w:rFonts w:cstheme="minorHAnsi"/>
                <w:b/>
                <w:bCs/>
              </w:rPr>
              <w:pPrChange w:id="46635" w:author="pete jones" w:date="2022-01-04T11:37:00Z">
                <w:pPr>
                  <w:keepNext/>
                  <w:jc w:val="center"/>
                </w:pPr>
              </w:pPrChange>
            </w:pPr>
            <w:ins w:id="46636" w:author="pete jones" w:date="2022-01-04T11:19:00Z">
              <w:r w:rsidRPr="00FF6A71">
                <w:rPr>
                  <w:rFonts w:cstheme="minorHAnsi"/>
                  <w:b/>
                  <w:bCs/>
                </w:rPr>
                <w:t>%</w:t>
              </w:r>
            </w:ins>
          </w:p>
        </w:tc>
        <w:tc>
          <w:tcPr>
            <w:tcW w:w="814" w:type="dxa"/>
            <w:shd w:val="clear" w:color="auto" w:fill="auto"/>
            <w:noWrap/>
            <w:vAlign w:val="bottom"/>
            <w:tcPrChange w:id="46637" w:author="pete jones" w:date="2022-01-04T11:36:00Z">
              <w:tcPr>
                <w:tcW w:w="814" w:type="dxa"/>
                <w:tcBorders>
                  <w:top w:val="nil"/>
                  <w:left w:val="nil"/>
                  <w:bottom w:val="nil"/>
                  <w:right w:val="nil"/>
                </w:tcBorders>
                <w:shd w:val="clear" w:color="auto" w:fill="auto"/>
                <w:noWrap/>
                <w:vAlign w:val="bottom"/>
              </w:tcPr>
            </w:tcPrChange>
          </w:tcPr>
          <w:p w14:paraId="46C6A364" w14:textId="77777777" w:rsidR="008E4B87" w:rsidRPr="00FF6A71" w:rsidRDefault="008E4B87">
            <w:pPr>
              <w:spacing w:before="0" w:after="0" w:line="240" w:lineRule="auto"/>
              <w:jc w:val="center"/>
              <w:rPr>
                <w:ins w:id="46638" w:author="pete jones" w:date="2022-01-04T11:19:00Z"/>
                <w:rFonts w:cstheme="minorHAnsi"/>
              </w:rPr>
              <w:pPrChange w:id="46639" w:author="pete jones" w:date="2022-01-04T11:37:00Z">
                <w:pPr>
                  <w:keepNext/>
                  <w:jc w:val="center"/>
                </w:pPr>
              </w:pPrChange>
            </w:pPr>
            <w:ins w:id="46640" w:author="pete jones" w:date="2022-01-04T11:19:00Z">
              <w:r w:rsidRPr="00FF6A71">
                <w:rPr>
                  <w:rFonts w:ascii="Calibri" w:hAnsi="Calibri" w:cs="Calibri"/>
                  <w:color w:val="000000"/>
                  <w:sz w:val="22"/>
                  <w:szCs w:val="22"/>
                </w:rPr>
                <w:t>30%</w:t>
              </w:r>
            </w:ins>
          </w:p>
        </w:tc>
        <w:tc>
          <w:tcPr>
            <w:tcW w:w="814" w:type="dxa"/>
            <w:shd w:val="clear" w:color="auto" w:fill="auto"/>
            <w:noWrap/>
            <w:vAlign w:val="bottom"/>
            <w:tcPrChange w:id="46641" w:author="pete jones" w:date="2022-01-04T11:36:00Z">
              <w:tcPr>
                <w:tcW w:w="814" w:type="dxa"/>
                <w:tcBorders>
                  <w:top w:val="nil"/>
                  <w:left w:val="nil"/>
                  <w:bottom w:val="nil"/>
                  <w:right w:val="nil"/>
                </w:tcBorders>
                <w:shd w:val="clear" w:color="auto" w:fill="auto"/>
                <w:noWrap/>
                <w:vAlign w:val="bottom"/>
              </w:tcPr>
            </w:tcPrChange>
          </w:tcPr>
          <w:p w14:paraId="4D771974" w14:textId="77777777" w:rsidR="008E4B87" w:rsidRPr="00FF6A71" w:rsidRDefault="008E4B87">
            <w:pPr>
              <w:spacing w:before="0" w:after="0" w:line="240" w:lineRule="auto"/>
              <w:jc w:val="center"/>
              <w:rPr>
                <w:ins w:id="46642" w:author="pete jones" w:date="2022-01-04T11:19:00Z"/>
                <w:rFonts w:cstheme="minorHAnsi"/>
              </w:rPr>
              <w:pPrChange w:id="46643" w:author="pete jones" w:date="2022-01-04T11:37:00Z">
                <w:pPr>
                  <w:keepNext/>
                  <w:jc w:val="center"/>
                </w:pPr>
              </w:pPrChange>
            </w:pPr>
            <w:ins w:id="46644" w:author="pete jones" w:date="2022-01-04T11:19:00Z">
              <w:r w:rsidRPr="00FF6A71">
                <w:rPr>
                  <w:rFonts w:ascii="Calibri" w:hAnsi="Calibri" w:cs="Calibri"/>
                  <w:color w:val="000000"/>
                  <w:sz w:val="22"/>
                  <w:szCs w:val="22"/>
                </w:rPr>
                <w:t>33%</w:t>
              </w:r>
            </w:ins>
          </w:p>
        </w:tc>
        <w:tc>
          <w:tcPr>
            <w:tcW w:w="814" w:type="dxa"/>
            <w:shd w:val="clear" w:color="auto" w:fill="auto"/>
            <w:noWrap/>
            <w:vAlign w:val="bottom"/>
            <w:tcPrChange w:id="46645" w:author="pete jones" w:date="2022-01-04T11:36:00Z">
              <w:tcPr>
                <w:tcW w:w="814" w:type="dxa"/>
                <w:tcBorders>
                  <w:top w:val="nil"/>
                  <w:left w:val="nil"/>
                  <w:bottom w:val="nil"/>
                  <w:right w:val="nil"/>
                </w:tcBorders>
                <w:shd w:val="clear" w:color="auto" w:fill="auto"/>
                <w:noWrap/>
                <w:vAlign w:val="bottom"/>
              </w:tcPr>
            </w:tcPrChange>
          </w:tcPr>
          <w:p w14:paraId="6D186715" w14:textId="77777777" w:rsidR="008E4B87" w:rsidRPr="00FF6A71" w:rsidRDefault="008E4B87">
            <w:pPr>
              <w:spacing w:before="0" w:after="0" w:line="240" w:lineRule="auto"/>
              <w:jc w:val="center"/>
              <w:rPr>
                <w:ins w:id="46646" w:author="pete jones" w:date="2022-01-04T11:19:00Z"/>
                <w:rFonts w:cstheme="minorHAnsi"/>
              </w:rPr>
              <w:pPrChange w:id="46647" w:author="pete jones" w:date="2022-01-04T11:37:00Z">
                <w:pPr>
                  <w:keepNext/>
                  <w:jc w:val="center"/>
                </w:pPr>
              </w:pPrChange>
            </w:pPr>
            <w:ins w:id="46648"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46649" w:author="pete jones" w:date="2022-01-04T11:36:00Z">
              <w:tcPr>
                <w:tcW w:w="692" w:type="dxa"/>
                <w:tcBorders>
                  <w:top w:val="nil"/>
                  <w:left w:val="nil"/>
                  <w:bottom w:val="nil"/>
                  <w:right w:val="nil"/>
                </w:tcBorders>
                <w:shd w:val="clear" w:color="auto" w:fill="auto"/>
                <w:noWrap/>
                <w:vAlign w:val="bottom"/>
              </w:tcPr>
            </w:tcPrChange>
          </w:tcPr>
          <w:p w14:paraId="5C3778B4" w14:textId="77777777" w:rsidR="008E4B87" w:rsidRPr="00FF6A71" w:rsidRDefault="008E4B87">
            <w:pPr>
              <w:spacing w:before="0" w:after="0" w:line="240" w:lineRule="auto"/>
              <w:jc w:val="center"/>
              <w:rPr>
                <w:ins w:id="46650" w:author="pete jones" w:date="2022-01-04T11:19:00Z"/>
                <w:rFonts w:cstheme="minorHAnsi"/>
              </w:rPr>
              <w:pPrChange w:id="46651" w:author="pete jones" w:date="2022-01-04T11:37:00Z">
                <w:pPr>
                  <w:keepNext/>
                  <w:jc w:val="center"/>
                </w:pPr>
              </w:pPrChange>
            </w:pPr>
            <w:ins w:id="46652"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6653" w:author="pete jones" w:date="2022-01-04T11:36:00Z">
              <w:tcPr>
                <w:tcW w:w="692" w:type="dxa"/>
                <w:tcBorders>
                  <w:top w:val="nil"/>
                  <w:left w:val="nil"/>
                  <w:bottom w:val="nil"/>
                  <w:right w:val="nil"/>
                </w:tcBorders>
                <w:shd w:val="clear" w:color="auto" w:fill="auto"/>
                <w:noWrap/>
                <w:vAlign w:val="bottom"/>
              </w:tcPr>
            </w:tcPrChange>
          </w:tcPr>
          <w:p w14:paraId="571E76C4" w14:textId="77777777" w:rsidR="008E4B87" w:rsidRPr="00FF6A71" w:rsidRDefault="008E4B87">
            <w:pPr>
              <w:spacing w:before="0" w:after="0" w:line="240" w:lineRule="auto"/>
              <w:jc w:val="center"/>
              <w:rPr>
                <w:ins w:id="46654" w:author="pete jones" w:date="2022-01-04T11:19:00Z"/>
                <w:rFonts w:cstheme="minorHAnsi"/>
              </w:rPr>
              <w:pPrChange w:id="46655" w:author="pete jones" w:date="2022-01-04T11:37:00Z">
                <w:pPr>
                  <w:keepNext/>
                  <w:jc w:val="center"/>
                </w:pPr>
              </w:pPrChange>
            </w:pPr>
            <w:ins w:id="46656"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6657" w:author="pete jones" w:date="2022-01-04T11:36:00Z">
              <w:tcPr>
                <w:tcW w:w="692" w:type="dxa"/>
                <w:tcBorders>
                  <w:top w:val="nil"/>
                  <w:left w:val="nil"/>
                  <w:bottom w:val="nil"/>
                  <w:right w:val="nil"/>
                </w:tcBorders>
                <w:shd w:val="clear" w:color="auto" w:fill="auto"/>
                <w:noWrap/>
                <w:vAlign w:val="bottom"/>
              </w:tcPr>
            </w:tcPrChange>
          </w:tcPr>
          <w:p w14:paraId="46BF3430" w14:textId="77777777" w:rsidR="008E4B87" w:rsidRPr="00FF6A71" w:rsidRDefault="008E4B87">
            <w:pPr>
              <w:spacing w:before="0" w:after="0" w:line="240" w:lineRule="auto"/>
              <w:jc w:val="center"/>
              <w:rPr>
                <w:ins w:id="46658" w:author="pete jones" w:date="2022-01-04T11:19:00Z"/>
                <w:rFonts w:cstheme="minorHAnsi"/>
              </w:rPr>
              <w:pPrChange w:id="46659" w:author="pete jones" w:date="2022-01-04T11:37:00Z">
                <w:pPr>
                  <w:keepNext/>
                  <w:jc w:val="center"/>
                </w:pPr>
              </w:pPrChange>
            </w:pPr>
            <w:ins w:id="46660"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6661" w:author="pete jones" w:date="2022-01-04T11:36:00Z">
              <w:tcPr>
                <w:tcW w:w="692" w:type="dxa"/>
                <w:tcBorders>
                  <w:top w:val="nil"/>
                  <w:left w:val="nil"/>
                  <w:bottom w:val="nil"/>
                  <w:right w:val="nil"/>
                </w:tcBorders>
                <w:shd w:val="clear" w:color="auto" w:fill="auto"/>
                <w:noWrap/>
                <w:vAlign w:val="bottom"/>
              </w:tcPr>
            </w:tcPrChange>
          </w:tcPr>
          <w:p w14:paraId="3042005D" w14:textId="77777777" w:rsidR="008E4B87" w:rsidRPr="00FF6A71" w:rsidRDefault="008E4B87">
            <w:pPr>
              <w:spacing w:before="0" w:after="0" w:line="240" w:lineRule="auto"/>
              <w:jc w:val="center"/>
              <w:rPr>
                <w:ins w:id="46662" w:author="pete jones" w:date="2022-01-04T11:19:00Z"/>
                <w:rFonts w:cstheme="minorHAnsi"/>
              </w:rPr>
              <w:pPrChange w:id="46663" w:author="pete jones" w:date="2022-01-04T11:37:00Z">
                <w:pPr>
                  <w:keepNext/>
                  <w:jc w:val="center"/>
                </w:pPr>
              </w:pPrChange>
            </w:pPr>
            <w:ins w:id="46664" w:author="pete jones" w:date="2022-01-04T11:19:00Z">
              <w:r w:rsidRPr="00FF6A71">
                <w:rPr>
                  <w:rFonts w:ascii="Calibri" w:hAnsi="Calibri" w:cs="Calibri"/>
                  <w:color w:val="000000"/>
                  <w:sz w:val="22"/>
                  <w:szCs w:val="22"/>
                </w:rPr>
                <w:t>0%</w:t>
              </w:r>
            </w:ins>
          </w:p>
        </w:tc>
      </w:tr>
      <w:tr w:rsidR="008E4B87" w:rsidRPr="00FF6A71" w14:paraId="3408302C" w14:textId="77777777" w:rsidTr="007826DB">
        <w:trPr>
          <w:trHeight w:val="300"/>
          <w:jc w:val="center"/>
          <w:ins w:id="46665" w:author="pete jones" w:date="2022-01-04T11:19:00Z"/>
          <w:trPrChange w:id="46666" w:author="pete jones" w:date="2022-01-04T11:36:00Z">
            <w:trPr>
              <w:trHeight w:val="300"/>
              <w:jc w:val="center"/>
            </w:trPr>
          </w:trPrChange>
        </w:trPr>
        <w:tc>
          <w:tcPr>
            <w:tcW w:w="814" w:type="dxa"/>
            <w:vAlign w:val="center"/>
            <w:tcPrChange w:id="46667" w:author="pete jones" w:date="2022-01-04T11:36:00Z">
              <w:tcPr>
                <w:tcW w:w="814" w:type="dxa"/>
                <w:vAlign w:val="center"/>
              </w:tcPr>
            </w:tcPrChange>
          </w:tcPr>
          <w:p w14:paraId="06F025B2" w14:textId="77777777" w:rsidR="008E4B87" w:rsidRPr="00FF6A71" w:rsidRDefault="008E4B87">
            <w:pPr>
              <w:spacing w:before="0" w:after="0" w:line="240" w:lineRule="auto"/>
              <w:jc w:val="center"/>
              <w:rPr>
                <w:ins w:id="46668" w:author="pete jones" w:date="2022-01-04T11:19:00Z"/>
                <w:rFonts w:cstheme="minorHAnsi"/>
                <w:b/>
                <w:bCs/>
              </w:rPr>
              <w:pPrChange w:id="46669" w:author="pete jones" w:date="2022-01-04T11:37:00Z">
                <w:pPr>
                  <w:keepNext/>
                  <w:jc w:val="center"/>
                </w:pPr>
              </w:pPrChange>
            </w:pPr>
            <w:ins w:id="46670" w:author="pete jones" w:date="2022-01-04T11:19:00Z">
              <w:r w:rsidRPr="00FF6A71">
                <w:rPr>
                  <w:rFonts w:cstheme="minorHAnsi"/>
                  <w:b/>
                  <w:bCs/>
                </w:rPr>
                <w:t>Count</w:t>
              </w:r>
            </w:ins>
          </w:p>
        </w:tc>
        <w:tc>
          <w:tcPr>
            <w:tcW w:w="814" w:type="dxa"/>
            <w:shd w:val="clear" w:color="auto" w:fill="auto"/>
            <w:noWrap/>
            <w:vAlign w:val="bottom"/>
            <w:tcPrChange w:id="46671" w:author="pete jones" w:date="2022-01-04T11:36:00Z">
              <w:tcPr>
                <w:tcW w:w="814" w:type="dxa"/>
                <w:tcBorders>
                  <w:top w:val="nil"/>
                  <w:left w:val="nil"/>
                  <w:bottom w:val="nil"/>
                  <w:right w:val="nil"/>
                </w:tcBorders>
                <w:shd w:val="clear" w:color="auto" w:fill="auto"/>
                <w:noWrap/>
                <w:vAlign w:val="bottom"/>
              </w:tcPr>
            </w:tcPrChange>
          </w:tcPr>
          <w:p w14:paraId="45E2CE4B" w14:textId="77777777" w:rsidR="008E4B87" w:rsidRPr="00FF6A71" w:rsidRDefault="008E4B87">
            <w:pPr>
              <w:spacing w:before="0" w:after="0" w:line="240" w:lineRule="auto"/>
              <w:jc w:val="center"/>
              <w:rPr>
                <w:ins w:id="46672" w:author="pete jones" w:date="2022-01-04T11:19:00Z"/>
                <w:rFonts w:cstheme="minorHAnsi"/>
              </w:rPr>
              <w:pPrChange w:id="46673" w:author="pete jones" w:date="2022-01-04T11:37:00Z">
                <w:pPr>
                  <w:keepNext/>
                  <w:jc w:val="center"/>
                </w:pPr>
              </w:pPrChange>
            </w:pPr>
            <w:ins w:id="46674"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6675" w:author="pete jones" w:date="2022-01-04T11:36:00Z">
              <w:tcPr>
                <w:tcW w:w="814" w:type="dxa"/>
                <w:tcBorders>
                  <w:top w:val="nil"/>
                  <w:left w:val="nil"/>
                  <w:bottom w:val="nil"/>
                  <w:right w:val="nil"/>
                </w:tcBorders>
                <w:shd w:val="clear" w:color="auto" w:fill="auto"/>
                <w:noWrap/>
                <w:vAlign w:val="bottom"/>
              </w:tcPr>
            </w:tcPrChange>
          </w:tcPr>
          <w:p w14:paraId="2910E8AB" w14:textId="77777777" w:rsidR="008E4B87" w:rsidRPr="00FF6A71" w:rsidRDefault="008E4B87">
            <w:pPr>
              <w:spacing w:before="0" w:after="0" w:line="240" w:lineRule="auto"/>
              <w:jc w:val="center"/>
              <w:rPr>
                <w:ins w:id="46676" w:author="pete jones" w:date="2022-01-04T11:19:00Z"/>
                <w:rFonts w:cstheme="minorHAnsi"/>
              </w:rPr>
              <w:pPrChange w:id="46677" w:author="pete jones" w:date="2022-01-04T11:37:00Z">
                <w:pPr>
                  <w:keepNext/>
                  <w:jc w:val="center"/>
                </w:pPr>
              </w:pPrChange>
            </w:pPr>
            <w:ins w:id="46678" w:author="pete jones" w:date="2022-01-04T11:19:00Z">
              <w:r w:rsidRPr="00FF6A71">
                <w:rPr>
                  <w:rFonts w:ascii="Calibri" w:hAnsi="Calibri" w:cs="Calibri"/>
                  <w:color w:val="000000"/>
                  <w:sz w:val="22"/>
                  <w:szCs w:val="22"/>
                </w:rPr>
                <w:t>9</w:t>
              </w:r>
            </w:ins>
          </w:p>
        </w:tc>
        <w:tc>
          <w:tcPr>
            <w:tcW w:w="814" w:type="dxa"/>
            <w:shd w:val="clear" w:color="auto" w:fill="auto"/>
            <w:noWrap/>
            <w:vAlign w:val="bottom"/>
            <w:tcPrChange w:id="46679" w:author="pete jones" w:date="2022-01-04T11:36:00Z">
              <w:tcPr>
                <w:tcW w:w="814" w:type="dxa"/>
                <w:tcBorders>
                  <w:top w:val="nil"/>
                  <w:left w:val="nil"/>
                  <w:bottom w:val="nil"/>
                  <w:right w:val="nil"/>
                </w:tcBorders>
                <w:shd w:val="clear" w:color="auto" w:fill="auto"/>
                <w:noWrap/>
                <w:vAlign w:val="bottom"/>
              </w:tcPr>
            </w:tcPrChange>
          </w:tcPr>
          <w:p w14:paraId="08BA9E4C" w14:textId="77777777" w:rsidR="008E4B87" w:rsidRPr="00FF6A71" w:rsidRDefault="008E4B87">
            <w:pPr>
              <w:spacing w:before="0" w:after="0" w:line="240" w:lineRule="auto"/>
              <w:jc w:val="center"/>
              <w:rPr>
                <w:ins w:id="46680" w:author="pete jones" w:date="2022-01-04T11:19:00Z"/>
                <w:rFonts w:cstheme="minorHAnsi"/>
              </w:rPr>
              <w:pPrChange w:id="46681" w:author="pete jones" w:date="2022-01-04T11:37:00Z">
                <w:pPr>
                  <w:keepNext/>
                  <w:jc w:val="center"/>
                </w:pPr>
              </w:pPrChange>
            </w:pPr>
            <w:ins w:id="46682"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6683" w:author="pete jones" w:date="2022-01-04T11:36:00Z">
              <w:tcPr>
                <w:tcW w:w="692" w:type="dxa"/>
                <w:tcBorders>
                  <w:top w:val="nil"/>
                  <w:left w:val="nil"/>
                  <w:bottom w:val="nil"/>
                  <w:right w:val="nil"/>
                </w:tcBorders>
                <w:shd w:val="clear" w:color="auto" w:fill="auto"/>
                <w:noWrap/>
                <w:vAlign w:val="bottom"/>
              </w:tcPr>
            </w:tcPrChange>
          </w:tcPr>
          <w:p w14:paraId="7A578998" w14:textId="77777777" w:rsidR="008E4B87" w:rsidRPr="00FF6A71" w:rsidRDefault="008E4B87">
            <w:pPr>
              <w:spacing w:before="0" w:after="0" w:line="240" w:lineRule="auto"/>
              <w:jc w:val="center"/>
              <w:rPr>
                <w:ins w:id="46684" w:author="pete jones" w:date="2022-01-04T11:19:00Z"/>
                <w:rFonts w:cstheme="minorHAnsi"/>
              </w:rPr>
              <w:pPrChange w:id="46685" w:author="pete jones" w:date="2022-01-04T11:37:00Z">
                <w:pPr>
                  <w:keepNext/>
                  <w:jc w:val="center"/>
                </w:pPr>
              </w:pPrChange>
            </w:pPr>
            <w:ins w:id="46686"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6687" w:author="pete jones" w:date="2022-01-04T11:36:00Z">
              <w:tcPr>
                <w:tcW w:w="692" w:type="dxa"/>
                <w:tcBorders>
                  <w:top w:val="nil"/>
                  <w:left w:val="nil"/>
                  <w:bottom w:val="nil"/>
                  <w:right w:val="nil"/>
                </w:tcBorders>
                <w:shd w:val="clear" w:color="auto" w:fill="auto"/>
                <w:noWrap/>
                <w:vAlign w:val="bottom"/>
              </w:tcPr>
            </w:tcPrChange>
          </w:tcPr>
          <w:p w14:paraId="0B469112" w14:textId="77777777" w:rsidR="008E4B87" w:rsidRPr="00FF6A71" w:rsidRDefault="008E4B87">
            <w:pPr>
              <w:spacing w:before="0" w:after="0" w:line="240" w:lineRule="auto"/>
              <w:jc w:val="center"/>
              <w:rPr>
                <w:ins w:id="46688" w:author="pete jones" w:date="2022-01-04T11:19:00Z"/>
                <w:rFonts w:cstheme="minorHAnsi"/>
              </w:rPr>
              <w:pPrChange w:id="46689" w:author="pete jones" w:date="2022-01-04T11:37:00Z">
                <w:pPr>
                  <w:keepNext/>
                  <w:jc w:val="center"/>
                </w:pPr>
              </w:pPrChange>
            </w:pPr>
            <w:ins w:id="46690"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6691" w:author="pete jones" w:date="2022-01-04T11:36:00Z">
              <w:tcPr>
                <w:tcW w:w="692" w:type="dxa"/>
                <w:tcBorders>
                  <w:top w:val="nil"/>
                  <w:left w:val="nil"/>
                  <w:bottom w:val="nil"/>
                  <w:right w:val="nil"/>
                </w:tcBorders>
                <w:shd w:val="clear" w:color="auto" w:fill="auto"/>
                <w:noWrap/>
                <w:vAlign w:val="bottom"/>
              </w:tcPr>
            </w:tcPrChange>
          </w:tcPr>
          <w:p w14:paraId="2D3814F7" w14:textId="77777777" w:rsidR="008E4B87" w:rsidRPr="00FF6A71" w:rsidRDefault="008E4B87">
            <w:pPr>
              <w:spacing w:before="0" w:after="0" w:line="240" w:lineRule="auto"/>
              <w:jc w:val="center"/>
              <w:rPr>
                <w:ins w:id="46692" w:author="pete jones" w:date="2022-01-04T11:19:00Z"/>
                <w:rFonts w:cstheme="minorHAnsi"/>
              </w:rPr>
              <w:pPrChange w:id="46693" w:author="pete jones" w:date="2022-01-04T11:37:00Z">
                <w:pPr>
                  <w:keepNext/>
                  <w:jc w:val="center"/>
                </w:pPr>
              </w:pPrChange>
            </w:pPr>
            <w:ins w:id="46694"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6695" w:author="pete jones" w:date="2022-01-04T11:36:00Z">
              <w:tcPr>
                <w:tcW w:w="692" w:type="dxa"/>
                <w:tcBorders>
                  <w:top w:val="nil"/>
                  <w:left w:val="nil"/>
                  <w:bottom w:val="nil"/>
                  <w:right w:val="nil"/>
                </w:tcBorders>
                <w:shd w:val="clear" w:color="auto" w:fill="auto"/>
                <w:noWrap/>
                <w:vAlign w:val="bottom"/>
              </w:tcPr>
            </w:tcPrChange>
          </w:tcPr>
          <w:p w14:paraId="5B890EC3" w14:textId="77777777" w:rsidR="008E4B87" w:rsidRPr="00FF6A71" w:rsidRDefault="008E4B87">
            <w:pPr>
              <w:spacing w:before="0" w:after="0" w:line="240" w:lineRule="auto"/>
              <w:jc w:val="center"/>
              <w:rPr>
                <w:ins w:id="46696" w:author="pete jones" w:date="2022-01-04T11:19:00Z"/>
                <w:rFonts w:cstheme="minorHAnsi"/>
              </w:rPr>
              <w:pPrChange w:id="46697" w:author="pete jones" w:date="2022-01-04T11:37:00Z">
                <w:pPr>
                  <w:keepNext/>
                  <w:jc w:val="center"/>
                </w:pPr>
              </w:pPrChange>
            </w:pPr>
            <w:ins w:id="46698" w:author="pete jones" w:date="2022-01-04T11:19:00Z">
              <w:r w:rsidRPr="00FF6A71">
                <w:rPr>
                  <w:rFonts w:ascii="Calibri" w:hAnsi="Calibri" w:cs="Calibri"/>
                  <w:color w:val="000000"/>
                  <w:sz w:val="22"/>
                  <w:szCs w:val="22"/>
                </w:rPr>
                <w:t>0</w:t>
              </w:r>
            </w:ins>
          </w:p>
        </w:tc>
      </w:tr>
    </w:tbl>
    <w:p w14:paraId="09985090" w14:textId="77777777" w:rsidR="008E4B87" w:rsidRPr="00FF6A71" w:rsidRDefault="008E4B87">
      <w:pPr>
        <w:rPr>
          <w:ins w:id="46699" w:author="pete jones" w:date="2022-01-04T11:19:00Z"/>
          <w:rFonts w:cstheme="minorHAnsi"/>
        </w:rPr>
        <w:pPrChange w:id="46700" w:author="pete jones" w:date="2022-01-04T11:35:00Z">
          <w:pPr>
            <w:keepNext/>
          </w:pPr>
        </w:pPrChange>
      </w:pPr>
      <w:ins w:id="46701" w:author="pete jones" w:date="2022-01-04T11:19:00Z">
        <w:r w:rsidRPr="00FF6A71">
          <w:rPr>
            <w:rFonts w:cstheme="minorHAnsi"/>
          </w:rPr>
          <w:t>Q3.9 I have tried to develop students’ 21st Century skill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6702" w:author="pete jones" w:date="2022-01-04T11:37: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6703">
          <w:tblGrid>
            <w:gridCol w:w="814"/>
            <w:gridCol w:w="814"/>
            <w:gridCol w:w="814"/>
            <w:gridCol w:w="814"/>
            <w:gridCol w:w="692"/>
            <w:gridCol w:w="692"/>
            <w:gridCol w:w="692"/>
            <w:gridCol w:w="692"/>
          </w:tblGrid>
        </w:tblGridChange>
      </w:tblGrid>
      <w:tr w:rsidR="008E4B87" w:rsidRPr="00FF6A71" w14:paraId="00AB824E" w14:textId="77777777" w:rsidTr="007826DB">
        <w:trPr>
          <w:trHeight w:val="300"/>
          <w:jc w:val="center"/>
          <w:ins w:id="46704" w:author="pete jones" w:date="2022-01-04T11:19:00Z"/>
          <w:trPrChange w:id="46705" w:author="pete jones" w:date="2022-01-04T11:37:00Z">
            <w:trPr>
              <w:trHeight w:val="300"/>
              <w:jc w:val="center"/>
            </w:trPr>
          </w:trPrChange>
        </w:trPr>
        <w:tc>
          <w:tcPr>
            <w:tcW w:w="814" w:type="dxa"/>
            <w:shd w:val="clear" w:color="auto" w:fill="E7E6E6" w:themeFill="background2"/>
            <w:vAlign w:val="center"/>
            <w:tcPrChange w:id="46706" w:author="pete jones" w:date="2022-01-04T11:37:00Z">
              <w:tcPr>
                <w:tcW w:w="814" w:type="dxa"/>
                <w:shd w:val="clear" w:color="auto" w:fill="E7E6E6" w:themeFill="background2"/>
                <w:vAlign w:val="center"/>
              </w:tcPr>
            </w:tcPrChange>
          </w:tcPr>
          <w:p w14:paraId="33574B47" w14:textId="77777777" w:rsidR="008E4B87" w:rsidRPr="00FF6A71" w:rsidRDefault="008E4B87">
            <w:pPr>
              <w:spacing w:before="0" w:after="0" w:line="240" w:lineRule="auto"/>
              <w:jc w:val="center"/>
              <w:rPr>
                <w:ins w:id="46707" w:author="pete jones" w:date="2022-01-04T11:19:00Z"/>
                <w:rFonts w:cstheme="minorHAnsi"/>
                <w:b/>
                <w:bCs/>
              </w:rPr>
              <w:pPrChange w:id="46708" w:author="pete jones" w:date="2022-01-04T11:37:00Z">
                <w:pPr>
                  <w:keepNext/>
                  <w:jc w:val="center"/>
                </w:pPr>
              </w:pPrChange>
            </w:pPr>
            <w:ins w:id="46709" w:author="pete jones" w:date="2022-01-04T11:19:00Z">
              <w:r w:rsidRPr="00FF6A71">
                <w:rPr>
                  <w:rFonts w:cstheme="minorHAnsi"/>
                  <w:b/>
                  <w:bCs/>
                </w:rPr>
                <w:t>scale</w:t>
              </w:r>
            </w:ins>
          </w:p>
        </w:tc>
        <w:tc>
          <w:tcPr>
            <w:tcW w:w="814" w:type="dxa"/>
            <w:shd w:val="clear" w:color="auto" w:fill="E7E6E6" w:themeFill="background2"/>
            <w:noWrap/>
            <w:vAlign w:val="center"/>
            <w:tcPrChange w:id="46710" w:author="pete jones" w:date="2022-01-04T11:37:00Z">
              <w:tcPr>
                <w:tcW w:w="814" w:type="dxa"/>
                <w:shd w:val="clear" w:color="auto" w:fill="E7E6E6" w:themeFill="background2"/>
                <w:noWrap/>
                <w:vAlign w:val="center"/>
              </w:tcPr>
            </w:tcPrChange>
          </w:tcPr>
          <w:p w14:paraId="36EFA7A7" w14:textId="77777777" w:rsidR="008E4B87" w:rsidRPr="00FF6A71" w:rsidRDefault="008E4B87">
            <w:pPr>
              <w:spacing w:before="0" w:after="0" w:line="240" w:lineRule="auto"/>
              <w:jc w:val="center"/>
              <w:rPr>
                <w:ins w:id="46711" w:author="pete jones" w:date="2022-01-04T11:19:00Z"/>
                <w:rFonts w:cstheme="minorHAnsi"/>
                <w:b/>
                <w:bCs/>
              </w:rPr>
              <w:pPrChange w:id="46712" w:author="pete jones" w:date="2022-01-04T11:37:00Z">
                <w:pPr>
                  <w:keepNext/>
                  <w:jc w:val="center"/>
                </w:pPr>
              </w:pPrChange>
            </w:pPr>
            <w:ins w:id="46713" w:author="pete jones" w:date="2022-01-04T11:19:00Z">
              <w:r w:rsidRPr="00FF6A71">
                <w:rPr>
                  <w:rFonts w:cstheme="minorHAnsi"/>
                  <w:b/>
                  <w:bCs/>
                </w:rPr>
                <w:t>1</w:t>
              </w:r>
            </w:ins>
          </w:p>
        </w:tc>
        <w:tc>
          <w:tcPr>
            <w:tcW w:w="814" w:type="dxa"/>
            <w:shd w:val="clear" w:color="auto" w:fill="E7E6E6" w:themeFill="background2"/>
            <w:noWrap/>
            <w:vAlign w:val="center"/>
            <w:tcPrChange w:id="46714" w:author="pete jones" w:date="2022-01-04T11:37:00Z">
              <w:tcPr>
                <w:tcW w:w="814" w:type="dxa"/>
                <w:shd w:val="clear" w:color="auto" w:fill="E7E6E6" w:themeFill="background2"/>
                <w:noWrap/>
                <w:vAlign w:val="center"/>
              </w:tcPr>
            </w:tcPrChange>
          </w:tcPr>
          <w:p w14:paraId="22FF88BD" w14:textId="77777777" w:rsidR="008E4B87" w:rsidRPr="00FF6A71" w:rsidRDefault="008E4B87">
            <w:pPr>
              <w:spacing w:before="0" w:after="0" w:line="240" w:lineRule="auto"/>
              <w:jc w:val="center"/>
              <w:rPr>
                <w:ins w:id="46715" w:author="pete jones" w:date="2022-01-04T11:19:00Z"/>
                <w:rFonts w:cstheme="minorHAnsi"/>
                <w:b/>
                <w:bCs/>
              </w:rPr>
              <w:pPrChange w:id="46716" w:author="pete jones" w:date="2022-01-04T11:37:00Z">
                <w:pPr>
                  <w:keepNext/>
                  <w:jc w:val="center"/>
                </w:pPr>
              </w:pPrChange>
            </w:pPr>
            <w:ins w:id="46717" w:author="pete jones" w:date="2022-01-04T11:19:00Z">
              <w:r w:rsidRPr="00FF6A71">
                <w:rPr>
                  <w:rFonts w:cstheme="minorHAnsi"/>
                  <w:b/>
                  <w:bCs/>
                </w:rPr>
                <w:t>2</w:t>
              </w:r>
            </w:ins>
          </w:p>
        </w:tc>
        <w:tc>
          <w:tcPr>
            <w:tcW w:w="814" w:type="dxa"/>
            <w:shd w:val="clear" w:color="auto" w:fill="E7E6E6" w:themeFill="background2"/>
            <w:noWrap/>
            <w:vAlign w:val="center"/>
            <w:tcPrChange w:id="46718" w:author="pete jones" w:date="2022-01-04T11:37:00Z">
              <w:tcPr>
                <w:tcW w:w="814" w:type="dxa"/>
                <w:shd w:val="clear" w:color="auto" w:fill="E7E6E6" w:themeFill="background2"/>
                <w:noWrap/>
                <w:vAlign w:val="center"/>
              </w:tcPr>
            </w:tcPrChange>
          </w:tcPr>
          <w:p w14:paraId="402D70AF" w14:textId="77777777" w:rsidR="008E4B87" w:rsidRPr="00FF6A71" w:rsidRDefault="008E4B87">
            <w:pPr>
              <w:spacing w:before="0" w:after="0" w:line="240" w:lineRule="auto"/>
              <w:jc w:val="center"/>
              <w:rPr>
                <w:ins w:id="46719" w:author="pete jones" w:date="2022-01-04T11:19:00Z"/>
                <w:rFonts w:cstheme="minorHAnsi"/>
                <w:b/>
                <w:bCs/>
              </w:rPr>
              <w:pPrChange w:id="46720" w:author="pete jones" w:date="2022-01-04T11:37:00Z">
                <w:pPr>
                  <w:keepNext/>
                  <w:jc w:val="center"/>
                </w:pPr>
              </w:pPrChange>
            </w:pPr>
            <w:ins w:id="46721" w:author="pete jones" w:date="2022-01-04T11:19:00Z">
              <w:r w:rsidRPr="00FF6A71">
                <w:rPr>
                  <w:rFonts w:cstheme="minorHAnsi"/>
                  <w:b/>
                  <w:bCs/>
                </w:rPr>
                <w:t>3</w:t>
              </w:r>
            </w:ins>
          </w:p>
        </w:tc>
        <w:tc>
          <w:tcPr>
            <w:tcW w:w="692" w:type="dxa"/>
            <w:shd w:val="clear" w:color="auto" w:fill="E7E6E6" w:themeFill="background2"/>
            <w:noWrap/>
            <w:vAlign w:val="center"/>
            <w:tcPrChange w:id="46722" w:author="pete jones" w:date="2022-01-04T11:37:00Z">
              <w:tcPr>
                <w:tcW w:w="692" w:type="dxa"/>
                <w:shd w:val="clear" w:color="auto" w:fill="E7E6E6" w:themeFill="background2"/>
                <w:noWrap/>
                <w:vAlign w:val="center"/>
              </w:tcPr>
            </w:tcPrChange>
          </w:tcPr>
          <w:p w14:paraId="2A48C1FE" w14:textId="77777777" w:rsidR="008E4B87" w:rsidRPr="00FF6A71" w:rsidRDefault="008E4B87">
            <w:pPr>
              <w:spacing w:before="0" w:after="0" w:line="240" w:lineRule="auto"/>
              <w:jc w:val="center"/>
              <w:rPr>
                <w:ins w:id="46723" w:author="pete jones" w:date="2022-01-04T11:19:00Z"/>
                <w:rFonts w:cstheme="minorHAnsi"/>
                <w:b/>
                <w:bCs/>
              </w:rPr>
              <w:pPrChange w:id="46724" w:author="pete jones" w:date="2022-01-04T11:37:00Z">
                <w:pPr>
                  <w:keepNext/>
                  <w:jc w:val="center"/>
                </w:pPr>
              </w:pPrChange>
            </w:pPr>
            <w:ins w:id="46725" w:author="pete jones" w:date="2022-01-04T11:19:00Z">
              <w:r w:rsidRPr="00FF6A71">
                <w:rPr>
                  <w:rFonts w:cstheme="minorHAnsi"/>
                  <w:b/>
                  <w:bCs/>
                </w:rPr>
                <w:t>4</w:t>
              </w:r>
            </w:ins>
          </w:p>
        </w:tc>
        <w:tc>
          <w:tcPr>
            <w:tcW w:w="692" w:type="dxa"/>
            <w:shd w:val="clear" w:color="auto" w:fill="E7E6E6" w:themeFill="background2"/>
            <w:noWrap/>
            <w:vAlign w:val="center"/>
            <w:tcPrChange w:id="46726" w:author="pete jones" w:date="2022-01-04T11:37:00Z">
              <w:tcPr>
                <w:tcW w:w="692" w:type="dxa"/>
                <w:shd w:val="clear" w:color="auto" w:fill="E7E6E6" w:themeFill="background2"/>
                <w:noWrap/>
                <w:vAlign w:val="center"/>
              </w:tcPr>
            </w:tcPrChange>
          </w:tcPr>
          <w:p w14:paraId="4446EDA3" w14:textId="77777777" w:rsidR="008E4B87" w:rsidRPr="00FF6A71" w:rsidRDefault="008E4B87">
            <w:pPr>
              <w:spacing w:before="0" w:after="0" w:line="240" w:lineRule="auto"/>
              <w:jc w:val="center"/>
              <w:rPr>
                <w:ins w:id="46727" w:author="pete jones" w:date="2022-01-04T11:19:00Z"/>
                <w:rFonts w:cstheme="minorHAnsi"/>
                <w:b/>
                <w:bCs/>
              </w:rPr>
              <w:pPrChange w:id="46728" w:author="pete jones" w:date="2022-01-04T11:37:00Z">
                <w:pPr>
                  <w:keepNext/>
                  <w:jc w:val="center"/>
                </w:pPr>
              </w:pPrChange>
            </w:pPr>
            <w:ins w:id="46729" w:author="pete jones" w:date="2022-01-04T11:19:00Z">
              <w:r w:rsidRPr="00FF6A71">
                <w:rPr>
                  <w:rFonts w:cstheme="minorHAnsi"/>
                  <w:b/>
                  <w:bCs/>
                </w:rPr>
                <w:t>5</w:t>
              </w:r>
            </w:ins>
          </w:p>
        </w:tc>
        <w:tc>
          <w:tcPr>
            <w:tcW w:w="692" w:type="dxa"/>
            <w:shd w:val="clear" w:color="auto" w:fill="E7E6E6" w:themeFill="background2"/>
            <w:noWrap/>
            <w:vAlign w:val="center"/>
            <w:tcPrChange w:id="46730" w:author="pete jones" w:date="2022-01-04T11:37:00Z">
              <w:tcPr>
                <w:tcW w:w="692" w:type="dxa"/>
                <w:shd w:val="clear" w:color="auto" w:fill="E7E6E6" w:themeFill="background2"/>
                <w:noWrap/>
                <w:vAlign w:val="center"/>
              </w:tcPr>
            </w:tcPrChange>
          </w:tcPr>
          <w:p w14:paraId="7017612D" w14:textId="77777777" w:rsidR="008E4B87" w:rsidRPr="00FF6A71" w:rsidRDefault="008E4B87">
            <w:pPr>
              <w:spacing w:before="0" w:after="0" w:line="240" w:lineRule="auto"/>
              <w:jc w:val="center"/>
              <w:rPr>
                <w:ins w:id="46731" w:author="pete jones" w:date="2022-01-04T11:19:00Z"/>
                <w:rFonts w:cstheme="minorHAnsi"/>
                <w:b/>
                <w:bCs/>
              </w:rPr>
              <w:pPrChange w:id="46732" w:author="pete jones" w:date="2022-01-04T11:37:00Z">
                <w:pPr>
                  <w:keepNext/>
                  <w:jc w:val="center"/>
                </w:pPr>
              </w:pPrChange>
            </w:pPr>
            <w:ins w:id="46733" w:author="pete jones" w:date="2022-01-04T11:19:00Z">
              <w:r w:rsidRPr="00FF6A71">
                <w:rPr>
                  <w:rFonts w:cstheme="minorHAnsi"/>
                  <w:b/>
                  <w:bCs/>
                </w:rPr>
                <w:t>6</w:t>
              </w:r>
            </w:ins>
          </w:p>
        </w:tc>
        <w:tc>
          <w:tcPr>
            <w:tcW w:w="692" w:type="dxa"/>
            <w:shd w:val="clear" w:color="auto" w:fill="E7E6E6" w:themeFill="background2"/>
            <w:noWrap/>
            <w:vAlign w:val="center"/>
            <w:tcPrChange w:id="46734" w:author="pete jones" w:date="2022-01-04T11:37:00Z">
              <w:tcPr>
                <w:tcW w:w="692" w:type="dxa"/>
                <w:shd w:val="clear" w:color="auto" w:fill="E7E6E6" w:themeFill="background2"/>
                <w:noWrap/>
                <w:vAlign w:val="center"/>
              </w:tcPr>
            </w:tcPrChange>
          </w:tcPr>
          <w:p w14:paraId="4BF7E8D1" w14:textId="77777777" w:rsidR="008E4B87" w:rsidRPr="00FF6A71" w:rsidRDefault="008E4B87">
            <w:pPr>
              <w:spacing w:before="0" w:after="0" w:line="240" w:lineRule="auto"/>
              <w:jc w:val="center"/>
              <w:rPr>
                <w:ins w:id="46735" w:author="pete jones" w:date="2022-01-04T11:19:00Z"/>
                <w:rFonts w:cstheme="minorHAnsi"/>
                <w:b/>
                <w:bCs/>
              </w:rPr>
              <w:pPrChange w:id="46736" w:author="pete jones" w:date="2022-01-04T11:37:00Z">
                <w:pPr>
                  <w:keepNext/>
                  <w:jc w:val="center"/>
                </w:pPr>
              </w:pPrChange>
            </w:pPr>
            <w:ins w:id="46737" w:author="pete jones" w:date="2022-01-04T11:19:00Z">
              <w:r w:rsidRPr="00FF6A71">
                <w:rPr>
                  <w:rFonts w:cstheme="minorHAnsi"/>
                  <w:b/>
                  <w:bCs/>
                </w:rPr>
                <w:t>7</w:t>
              </w:r>
            </w:ins>
          </w:p>
        </w:tc>
      </w:tr>
      <w:tr w:rsidR="008E4B87" w:rsidRPr="00FF6A71" w14:paraId="7AF60763" w14:textId="77777777" w:rsidTr="007826DB">
        <w:trPr>
          <w:trHeight w:val="300"/>
          <w:jc w:val="center"/>
          <w:ins w:id="46738" w:author="pete jones" w:date="2022-01-04T11:19:00Z"/>
          <w:trPrChange w:id="46739" w:author="pete jones" w:date="2022-01-04T11:37:00Z">
            <w:trPr>
              <w:trHeight w:val="300"/>
              <w:jc w:val="center"/>
            </w:trPr>
          </w:trPrChange>
        </w:trPr>
        <w:tc>
          <w:tcPr>
            <w:tcW w:w="814" w:type="dxa"/>
            <w:vAlign w:val="center"/>
            <w:tcPrChange w:id="46740" w:author="pete jones" w:date="2022-01-04T11:37:00Z">
              <w:tcPr>
                <w:tcW w:w="814" w:type="dxa"/>
                <w:vAlign w:val="center"/>
              </w:tcPr>
            </w:tcPrChange>
          </w:tcPr>
          <w:p w14:paraId="4EB29EC9" w14:textId="77777777" w:rsidR="008E4B87" w:rsidRPr="00FF6A71" w:rsidRDefault="008E4B87">
            <w:pPr>
              <w:spacing w:before="0" w:after="0" w:line="240" w:lineRule="auto"/>
              <w:jc w:val="center"/>
              <w:rPr>
                <w:ins w:id="46741" w:author="pete jones" w:date="2022-01-04T11:19:00Z"/>
                <w:rFonts w:cstheme="minorHAnsi"/>
                <w:b/>
                <w:bCs/>
              </w:rPr>
              <w:pPrChange w:id="46742" w:author="pete jones" w:date="2022-01-04T11:37:00Z">
                <w:pPr>
                  <w:keepNext/>
                  <w:jc w:val="center"/>
                </w:pPr>
              </w:pPrChange>
            </w:pPr>
            <w:ins w:id="46743" w:author="pete jones" w:date="2022-01-04T11:19:00Z">
              <w:r w:rsidRPr="00FF6A71">
                <w:rPr>
                  <w:rFonts w:cstheme="minorHAnsi"/>
                  <w:b/>
                  <w:bCs/>
                </w:rPr>
                <w:t>%</w:t>
              </w:r>
            </w:ins>
          </w:p>
        </w:tc>
        <w:tc>
          <w:tcPr>
            <w:tcW w:w="814" w:type="dxa"/>
            <w:shd w:val="clear" w:color="auto" w:fill="auto"/>
            <w:noWrap/>
            <w:vAlign w:val="bottom"/>
            <w:tcPrChange w:id="46744" w:author="pete jones" w:date="2022-01-04T11:37:00Z">
              <w:tcPr>
                <w:tcW w:w="814" w:type="dxa"/>
                <w:tcBorders>
                  <w:top w:val="nil"/>
                  <w:left w:val="nil"/>
                  <w:bottom w:val="nil"/>
                  <w:right w:val="nil"/>
                </w:tcBorders>
                <w:shd w:val="clear" w:color="auto" w:fill="auto"/>
                <w:noWrap/>
                <w:vAlign w:val="bottom"/>
              </w:tcPr>
            </w:tcPrChange>
          </w:tcPr>
          <w:p w14:paraId="3582648E" w14:textId="77777777" w:rsidR="008E4B87" w:rsidRPr="00FA4BC3" w:rsidRDefault="008E4B87">
            <w:pPr>
              <w:spacing w:before="0" w:after="0" w:line="240" w:lineRule="auto"/>
              <w:jc w:val="center"/>
              <w:rPr>
                <w:ins w:id="46745" w:author="pete jones" w:date="2022-01-04T11:19:00Z"/>
                <w:rFonts w:cstheme="minorHAnsi"/>
              </w:rPr>
              <w:pPrChange w:id="46746" w:author="pete jones" w:date="2022-01-04T11:37:00Z">
                <w:pPr>
                  <w:keepNext/>
                  <w:jc w:val="center"/>
                </w:pPr>
              </w:pPrChange>
            </w:pPr>
            <w:ins w:id="46747" w:author="pete jones" w:date="2022-01-04T11:19:00Z">
              <w:r w:rsidRPr="00FA4BC3">
                <w:rPr>
                  <w:rFonts w:cstheme="minorHAnsi"/>
                  <w:rPrChange w:id="46748" w:author="pete jones" w:date="2022-01-04T14:57:00Z">
                    <w:rPr>
                      <w:rFonts w:ascii="Calibri" w:hAnsi="Calibri" w:cs="Calibri"/>
                      <w:color w:val="000000"/>
                      <w:sz w:val="22"/>
                      <w:szCs w:val="22"/>
                    </w:rPr>
                  </w:rPrChange>
                </w:rPr>
                <w:t>33%</w:t>
              </w:r>
            </w:ins>
          </w:p>
        </w:tc>
        <w:tc>
          <w:tcPr>
            <w:tcW w:w="814" w:type="dxa"/>
            <w:shd w:val="clear" w:color="auto" w:fill="auto"/>
            <w:noWrap/>
            <w:vAlign w:val="bottom"/>
            <w:tcPrChange w:id="46749" w:author="pete jones" w:date="2022-01-04T11:37:00Z">
              <w:tcPr>
                <w:tcW w:w="814" w:type="dxa"/>
                <w:tcBorders>
                  <w:top w:val="nil"/>
                  <w:left w:val="nil"/>
                  <w:bottom w:val="nil"/>
                  <w:right w:val="nil"/>
                </w:tcBorders>
                <w:shd w:val="clear" w:color="auto" w:fill="auto"/>
                <w:noWrap/>
                <w:vAlign w:val="bottom"/>
              </w:tcPr>
            </w:tcPrChange>
          </w:tcPr>
          <w:p w14:paraId="6658713A" w14:textId="77777777" w:rsidR="008E4B87" w:rsidRPr="00FA4BC3" w:rsidRDefault="008E4B87">
            <w:pPr>
              <w:spacing w:before="0" w:after="0" w:line="240" w:lineRule="auto"/>
              <w:jc w:val="center"/>
              <w:rPr>
                <w:ins w:id="46750" w:author="pete jones" w:date="2022-01-04T11:19:00Z"/>
                <w:rFonts w:cstheme="minorHAnsi"/>
              </w:rPr>
              <w:pPrChange w:id="46751" w:author="pete jones" w:date="2022-01-04T11:37:00Z">
                <w:pPr>
                  <w:keepNext/>
                  <w:jc w:val="center"/>
                </w:pPr>
              </w:pPrChange>
            </w:pPr>
            <w:ins w:id="46752" w:author="pete jones" w:date="2022-01-04T11:19:00Z">
              <w:r w:rsidRPr="00FA4BC3">
                <w:rPr>
                  <w:rFonts w:cstheme="minorHAnsi"/>
                  <w:rPrChange w:id="46753" w:author="pete jones" w:date="2022-01-04T14:57:00Z">
                    <w:rPr>
                      <w:rFonts w:ascii="Calibri" w:hAnsi="Calibri" w:cs="Calibri"/>
                      <w:color w:val="000000"/>
                      <w:sz w:val="22"/>
                      <w:szCs w:val="22"/>
                    </w:rPr>
                  </w:rPrChange>
                </w:rPr>
                <w:t>44%</w:t>
              </w:r>
            </w:ins>
          </w:p>
        </w:tc>
        <w:tc>
          <w:tcPr>
            <w:tcW w:w="814" w:type="dxa"/>
            <w:shd w:val="clear" w:color="auto" w:fill="auto"/>
            <w:noWrap/>
            <w:vAlign w:val="bottom"/>
            <w:tcPrChange w:id="46754" w:author="pete jones" w:date="2022-01-04T11:37:00Z">
              <w:tcPr>
                <w:tcW w:w="814" w:type="dxa"/>
                <w:tcBorders>
                  <w:top w:val="nil"/>
                  <w:left w:val="nil"/>
                  <w:bottom w:val="nil"/>
                  <w:right w:val="nil"/>
                </w:tcBorders>
                <w:shd w:val="clear" w:color="auto" w:fill="auto"/>
                <w:noWrap/>
                <w:vAlign w:val="bottom"/>
              </w:tcPr>
            </w:tcPrChange>
          </w:tcPr>
          <w:p w14:paraId="69FCAF82" w14:textId="77777777" w:rsidR="008E4B87" w:rsidRPr="00FA4BC3" w:rsidRDefault="008E4B87">
            <w:pPr>
              <w:spacing w:before="0" w:after="0" w:line="240" w:lineRule="auto"/>
              <w:jc w:val="center"/>
              <w:rPr>
                <w:ins w:id="46755" w:author="pete jones" w:date="2022-01-04T11:19:00Z"/>
                <w:rFonts w:cstheme="minorHAnsi"/>
              </w:rPr>
              <w:pPrChange w:id="46756" w:author="pete jones" w:date="2022-01-04T11:37:00Z">
                <w:pPr>
                  <w:keepNext/>
                  <w:jc w:val="center"/>
                </w:pPr>
              </w:pPrChange>
            </w:pPr>
            <w:ins w:id="46757" w:author="pete jones" w:date="2022-01-04T11:19:00Z">
              <w:r w:rsidRPr="00FA4BC3">
                <w:rPr>
                  <w:rFonts w:cstheme="minorHAnsi"/>
                  <w:rPrChange w:id="46758" w:author="pete jones" w:date="2022-01-04T14:57:00Z">
                    <w:rPr>
                      <w:rFonts w:ascii="Calibri" w:hAnsi="Calibri" w:cs="Calibri"/>
                      <w:color w:val="000000"/>
                      <w:sz w:val="22"/>
                      <w:szCs w:val="22"/>
                    </w:rPr>
                  </w:rPrChange>
                </w:rPr>
                <w:t>11%</w:t>
              </w:r>
            </w:ins>
          </w:p>
        </w:tc>
        <w:tc>
          <w:tcPr>
            <w:tcW w:w="692" w:type="dxa"/>
            <w:shd w:val="clear" w:color="auto" w:fill="auto"/>
            <w:noWrap/>
            <w:vAlign w:val="bottom"/>
            <w:tcPrChange w:id="46759" w:author="pete jones" w:date="2022-01-04T11:37:00Z">
              <w:tcPr>
                <w:tcW w:w="692" w:type="dxa"/>
                <w:tcBorders>
                  <w:top w:val="nil"/>
                  <w:left w:val="nil"/>
                  <w:bottom w:val="nil"/>
                  <w:right w:val="nil"/>
                </w:tcBorders>
                <w:shd w:val="clear" w:color="auto" w:fill="auto"/>
                <w:noWrap/>
                <w:vAlign w:val="bottom"/>
              </w:tcPr>
            </w:tcPrChange>
          </w:tcPr>
          <w:p w14:paraId="1DE60E95" w14:textId="77777777" w:rsidR="008E4B87" w:rsidRPr="00FA4BC3" w:rsidRDefault="008E4B87">
            <w:pPr>
              <w:spacing w:before="0" w:after="0" w:line="240" w:lineRule="auto"/>
              <w:jc w:val="center"/>
              <w:rPr>
                <w:ins w:id="46760" w:author="pete jones" w:date="2022-01-04T11:19:00Z"/>
                <w:rFonts w:cstheme="minorHAnsi"/>
              </w:rPr>
              <w:pPrChange w:id="46761" w:author="pete jones" w:date="2022-01-04T11:37:00Z">
                <w:pPr>
                  <w:keepNext/>
                  <w:jc w:val="center"/>
                </w:pPr>
              </w:pPrChange>
            </w:pPr>
            <w:ins w:id="46762" w:author="pete jones" w:date="2022-01-04T11:19:00Z">
              <w:r w:rsidRPr="00FA4BC3">
                <w:rPr>
                  <w:rFonts w:cstheme="minorHAnsi"/>
                  <w:rPrChange w:id="46763" w:author="pete jones" w:date="2022-01-04T14:57:00Z">
                    <w:rPr>
                      <w:rFonts w:ascii="Calibri" w:hAnsi="Calibri" w:cs="Calibri"/>
                      <w:color w:val="000000"/>
                      <w:sz w:val="22"/>
                      <w:szCs w:val="22"/>
                    </w:rPr>
                  </w:rPrChange>
                </w:rPr>
                <w:t>7%</w:t>
              </w:r>
            </w:ins>
          </w:p>
        </w:tc>
        <w:tc>
          <w:tcPr>
            <w:tcW w:w="692" w:type="dxa"/>
            <w:shd w:val="clear" w:color="auto" w:fill="auto"/>
            <w:noWrap/>
            <w:vAlign w:val="bottom"/>
            <w:tcPrChange w:id="46764" w:author="pete jones" w:date="2022-01-04T11:37:00Z">
              <w:tcPr>
                <w:tcW w:w="692" w:type="dxa"/>
                <w:tcBorders>
                  <w:top w:val="nil"/>
                  <w:left w:val="nil"/>
                  <w:bottom w:val="nil"/>
                  <w:right w:val="nil"/>
                </w:tcBorders>
                <w:shd w:val="clear" w:color="auto" w:fill="auto"/>
                <w:noWrap/>
                <w:vAlign w:val="bottom"/>
              </w:tcPr>
            </w:tcPrChange>
          </w:tcPr>
          <w:p w14:paraId="1DCA2360" w14:textId="77777777" w:rsidR="008E4B87" w:rsidRPr="00FA4BC3" w:rsidRDefault="008E4B87">
            <w:pPr>
              <w:spacing w:before="0" w:after="0" w:line="240" w:lineRule="auto"/>
              <w:jc w:val="center"/>
              <w:rPr>
                <w:ins w:id="46765" w:author="pete jones" w:date="2022-01-04T11:19:00Z"/>
                <w:rFonts w:cstheme="minorHAnsi"/>
              </w:rPr>
              <w:pPrChange w:id="46766" w:author="pete jones" w:date="2022-01-04T11:37:00Z">
                <w:pPr>
                  <w:keepNext/>
                  <w:jc w:val="center"/>
                </w:pPr>
              </w:pPrChange>
            </w:pPr>
            <w:ins w:id="46767" w:author="pete jones" w:date="2022-01-04T11:19:00Z">
              <w:r w:rsidRPr="00FA4BC3">
                <w:rPr>
                  <w:rFonts w:cstheme="minorHAnsi"/>
                  <w:rPrChange w:id="46768" w:author="pete jones" w:date="2022-01-04T14:57:00Z">
                    <w:rPr>
                      <w:rFonts w:ascii="Calibri" w:hAnsi="Calibri" w:cs="Calibri"/>
                      <w:color w:val="000000"/>
                      <w:sz w:val="22"/>
                      <w:szCs w:val="22"/>
                    </w:rPr>
                  </w:rPrChange>
                </w:rPr>
                <w:t>4%</w:t>
              </w:r>
            </w:ins>
          </w:p>
        </w:tc>
        <w:tc>
          <w:tcPr>
            <w:tcW w:w="692" w:type="dxa"/>
            <w:shd w:val="clear" w:color="auto" w:fill="auto"/>
            <w:noWrap/>
            <w:vAlign w:val="bottom"/>
            <w:tcPrChange w:id="46769" w:author="pete jones" w:date="2022-01-04T11:37:00Z">
              <w:tcPr>
                <w:tcW w:w="692" w:type="dxa"/>
                <w:tcBorders>
                  <w:top w:val="nil"/>
                  <w:left w:val="nil"/>
                  <w:bottom w:val="nil"/>
                  <w:right w:val="nil"/>
                </w:tcBorders>
                <w:shd w:val="clear" w:color="auto" w:fill="auto"/>
                <w:noWrap/>
                <w:vAlign w:val="bottom"/>
              </w:tcPr>
            </w:tcPrChange>
          </w:tcPr>
          <w:p w14:paraId="6EBBEB05" w14:textId="77777777" w:rsidR="008E4B87" w:rsidRPr="00FA4BC3" w:rsidRDefault="008E4B87">
            <w:pPr>
              <w:spacing w:before="0" w:after="0" w:line="240" w:lineRule="auto"/>
              <w:jc w:val="center"/>
              <w:rPr>
                <w:ins w:id="46770" w:author="pete jones" w:date="2022-01-04T11:19:00Z"/>
                <w:rFonts w:cstheme="minorHAnsi"/>
              </w:rPr>
              <w:pPrChange w:id="46771" w:author="pete jones" w:date="2022-01-04T11:37:00Z">
                <w:pPr>
                  <w:keepNext/>
                  <w:jc w:val="center"/>
                </w:pPr>
              </w:pPrChange>
            </w:pPr>
            <w:ins w:id="46772" w:author="pete jones" w:date="2022-01-04T11:19:00Z">
              <w:r w:rsidRPr="00FA4BC3">
                <w:rPr>
                  <w:rFonts w:cstheme="minorHAnsi"/>
                  <w:rPrChange w:id="46773" w:author="pete jones" w:date="2022-01-04T14:57:00Z">
                    <w:rPr>
                      <w:rFonts w:ascii="Calibri" w:hAnsi="Calibri" w:cs="Calibri"/>
                      <w:color w:val="000000"/>
                      <w:sz w:val="22"/>
                      <w:szCs w:val="22"/>
                    </w:rPr>
                  </w:rPrChange>
                </w:rPr>
                <w:t>0%</w:t>
              </w:r>
            </w:ins>
          </w:p>
        </w:tc>
        <w:tc>
          <w:tcPr>
            <w:tcW w:w="692" w:type="dxa"/>
            <w:shd w:val="clear" w:color="auto" w:fill="auto"/>
            <w:noWrap/>
            <w:vAlign w:val="bottom"/>
            <w:tcPrChange w:id="46774" w:author="pete jones" w:date="2022-01-04T11:37:00Z">
              <w:tcPr>
                <w:tcW w:w="692" w:type="dxa"/>
                <w:tcBorders>
                  <w:top w:val="nil"/>
                  <w:left w:val="nil"/>
                  <w:bottom w:val="nil"/>
                  <w:right w:val="nil"/>
                </w:tcBorders>
                <w:shd w:val="clear" w:color="auto" w:fill="auto"/>
                <w:noWrap/>
                <w:vAlign w:val="bottom"/>
              </w:tcPr>
            </w:tcPrChange>
          </w:tcPr>
          <w:p w14:paraId="3A341428" w14:textId="77777777" w:rsidR="008E4B87" w:rsidRPr="00FA4BC3" w:rsidRDefault="008E4B87">
            <w:pPr>
              <w:spacing w:before="0" w:after="0" w:line="240" w:lineRule="auto"/>
              <w:jc w:val="center"/>
              <w:rPr>
                <w:ins w:id="46775" w:author="pete jones" w:date="2022-01-04T11:19:00Z"/>
                <w:rFonts w:cstheme="minorHAnsi"/>
              </w:rPr>
              <w:pPrChange w:id="46776" w:author="pete jones" w:date="2022-01-04T11:37:00Z">
                <w:pPr>
                  <w:keepNext/>
                  <w:jc w:val="center"/>
                </w:pPr>
              </w:pPrChange>
            </w:pPr>
            <w:ins w:id="46777" w:author="pete jones" w:date="2022-01-04T11:19:00Z">
              <w:r w:rsidRPr="00FA4BC3">
                <w:rPr>
                  <w:rFonts w:cstheme="minorHAnsi"/>
                  <w:rPrChange w:id="46778" w:author="pete jones" w:date="2022-01-04T14:57:00Z">
                    <w:rPr>
                      <w:rFonts w:ascii="Calibri" w:hAnsi="Calibri" w:cs="Calibri"/>
                      <w:color w:val="000000"/>
                      <w:sz w:val="22"/>
                      <w:szCs w:val="22"/>
                    </w:rPr>
                  </w:rPrChange>
                </w:rPr>
                <w:t>0%</w:t>
              </w:r>
            </w:ins>
          </w:p>
        </w:tc>
      </w:tr>
      <w:tr w:rsidR="008E4B87" w:rsidRPr="00FF6A71" w14:paraId="6DFBD19B" w14:textId="77777777" w:rsidTr="007826DB">
        <w:trPr>
          <w:trHeight w:val="300"/>
          <w:jc w:val="center"/>
          <w:ins w:id="46779" w:author="pete jones" w:date="2022-01-04T11:19:00Z"/>
          <w:trPrChange w:id="46780" w:author="pete jones" w:date="2022-01-04T11:37:00Z">
            <w:trPr>
              <w:trHeight w:val="300"/>
              <w:jc w:val="center"/>
            </w:trPr>
          </w:trPrChange>
        </w:trPr>
        <w:tc>
          <w:tcPr>
            <w:tcW w:w="814" w:type="dxa"/>
            <w:vAlign w:val="center"/>
            <w:tcPrChange w:id="46781" w:author="pete jones" w:date="2022-01-04T11:37:00Z">
              <w:tcPr>
                <w:tcW w:w="814" w:type="dxa"/>
                <w:vAlign w:val="center"/>
              </w:tcPr>
            </w:tcPrChange>
          </w:tcPr>
          <w:p w14:paraId="4B865E65" w14:textId="77777777" w:rsidR="008E4B87" w:rsidRPr="00FF6A71" w:rsidRDefault="008E4B87">
            <w:pPr>
              <w:spacing w:before="0" w:after="0" w:line="240" w:lineRule="auto"/>
              <w:jc w:val="center"/>
              <w:rPr>
                <w:ins w:id="46782" w:author="pete jones" w:date="2022-01-04T11:19:00Z"/>
                <w:rFonts w:cstheme="minorHAnsi"/>
                <w:b/>
                <w:bCs/>
              </w:rPr>
              <w:pPrChange w:id="46783" w:author="pete jones" w:date="2022-01-04T11:37:00Z">
                <w:pPr>
                  <w:keepNext/>
                  <w:jc w:val="center"/>
                </w:pPr>
              </w:pPrChange>
            </w:pPr>
            <w:ins w:id="46784" w:author="pete jones" w:date="2022-01-04T11:19:00Z">
              <w:r w:rsidRPr="00FF6A71">
                <w:rPr>
                  <w:rFonts w:cstheme="minorHAnsi"/>
                  <w:b/>
                  <w:bCs/>
                </w:rPr>
                <w:t>Count</w:t>
              </w:r>
            </w:ins>
          </w:p>
        </w:tc>
        <w:tc>
          <w:tcPr>
            <w:tcW w:w="814" w:type="dxa"/>
            <w:shd w:val="clear" w:color="auto" w:fill="auto"/>
            <w:noWrap/>
            <w:vAlign w:val="bottom"/>
            <w:tcPrChange w:id="46785" w:author="pete jones" w:date="2022-01-04T11:37:00Z">
              <w:tcPr>
                <w:tcW w:w="814" w:type="dxa"/>
                <w:tcBorders>
                  <w:top w:val="nil"/>
                  <w:left w:val="nil"/>
                  <w:bottom w:val="nil"/>
                  <w:right w:val="nil"/>
                </w:tcBorders>
                <w:shd w:val="clear" w:color="auto" w:fill="auto"/>
                <w:noWrap/>
                <w:vAlign w:val="bottom"/>
              </w:tcPr>
            </w:tcPrChange>
          </w:tcPr>
          <w:p w14:paraId="7CE02539" w14:textId="77777777" w:rsidR="008E4B87" w:rsidRPr="00FA4BC3" w:rsidRDefault="008E4B87">
            <w:pPr>
              <w:spacing w:before="0" w:after="0" w:line="240" w:lineRule="auto"/>
              <w:jc w:val="center"/>
              <w:rPr>
                <w:ins w:id="46786" w:author="pete jones" w:date="2022-01-04T11:19:00Z"/>
                <w:rFonts w:cstheme="minorHAnsi"/>
              </w:rPr>
              <w:pPrChange w:id="46787" w:author="pete jones" w:date="2022-01-04T11:37:00Z">
                <w:pPr>
                  <w:keepNext/>
                  <w:jc w:val="center"/>
                </w:pPr>
              </w:pPrChange>
            </w:pPr>
            <w:ins w:id="46788" w:author="pete jones" w:date="2022-01-04T11:19:00Z">
              <w:r w:rsidRPr="00FA4BC3">
                <w:rPr>
                  <w:rFonts w:cstheme="minorHAnsi"/>
                  <w:rPrChange w:id="46789" w:author="pete jones" w:date="2022-01-04T14:57:00Z">
                    <w:rPr>
                      <w:rFonts w:ascii="Calibri" w:hAnsi="Calibri" w:cs="Calibri"/>
                      <w:color w:val="000000"/>
                      <w:sz w:val="22"/>
                      <w:szCs w:val="22"/>
                    </w:rPr>
                  </w:rPrChange>
                </w:rPr>
                <w:t>9</w:t>
              </w:r>
            </w:ins>
          </w:p>
        </w:tc>
        <w:tc>
          <w:tcPr>
            <w:tcW w:w="814" w:type="dxa"/>
            <w:shd w:val="clear" w:color="auto" w:fill="auto"/>
            <w:noWrap/>
            <w:vAlign w:val="bottom"/>
            <w:tcPrChange w:id="46790" w:author="pete jones" w:date="2022-01-04T11:37:00Z">
              <w:tcPr>
                <w:tcW w:w="814" w:type="dxa"/>
                <w:tcBorders>
                  <w:top w:val="nil"/>
                  <w:left w:val="nil"/>
                  <w:bottom w:val="nil"/>
                  <w:right w:val="nil"/>
                </w:tcBorders>
                <w:shd w:val="clear" w:color="auto" w:fill="auto"/>
                <w:noWrap/>
                <w:vAlign w:val="bottom"/>
              </w:tcPr>
            </w:tcPrChange>
          </w:tcPr>
          <w:p w14:paraId="3E01086C" w14:textId="77777777" w:rsidR="008E4B87" w:rsidRPr="00FA4BC3" w:rsidRDefault="008E4B87">
            <w:pPr>
              <w:spacing w:before="0" w:after="0" w:line="240" w:lineRule="auto"/>
              <w:jc w:val="center"/>
              <w:rPr>
                <w:ins w:id="46791" w:author="pete jones" w:date="2022-01-04T11:19:00Z"/>
                <w:rFonts w:cstheme="minorHAnsi"/>
              </w:rPr>
              <w:pPrChange w:id="46792" w:author="pete jones" w:date="2022-01-04T11:37:00Z">
                <w:pPr>
                  <w:keepNext/>
                  <w:jc w:val="center"/>
                </w:pPr>
              </w:pPrChange>
            </w:pPr>
            <w:ins w:id="46793" w:author="pete jones" w:date="2022-01-04T11:19:00Z">
              <w:r w:rsidRPr="00FA4BC3">
                <w:rPr>
                  <w:rFonts w:cstheme="minorHAnsi"/>
                  <w:rPrChange w:id="46794" w:author="pete jones" w:date="2022-01-04T14:57:00Z">
                    <w:rPr>
                      <w:rFonts w:ascii="Calibri" w:hAnsi="Calibri" w:cs="Calibri"/>
                      <w:color w:val="000000"/>
                      <w:sz w:val="22"/>
                      <w:szCs w:val="22"/>
                    </w:rPr>
                  </w:rPrChange>
                </w:rPr>
                <w:t>12</w:t>
              </w:r>
            </w:ins>
          </w:p>
        </w:tc>
        <w:tc>
          <w:tcPr>
            <w:tcW w:w="814" w:type="dxa"/>
            <w:shd w:val="clear" w:color="auto" w:fill="auto"/>
            <w:noWrap/>
            <w:vAlign w:val="bottom"/>
            <w:tcPrChange w:id="46795" w:author="pete jones" w:date="2022-01-04T11:37:00Z">
              <w:tcPr>
                <w:tcW w:w="814" w:type="dxa"/>
                <w:tcBorders>
                  <w:top w:val="nil"/>
                  <w:left w:val="nil"/>
                  <w:bottom w:val="nil"/>
                  <w:right w:val="nil"/>
                </w:tcBorders>
                <w:shd w:val="clear" w:color="auto" w:fill="auto"/>
                <w:noWrap/>
                <w:vAlign w:val="bottom"/>
              </w:tcPr>
            </w:tcPrChange>
          </w:tcPr>
          <w:p w14:paraId="48ACF5DE" w14:textId="77777777" w:rsidR="008E4B87" w:rsidRPr="00FA4BC3" w:rsidRDefault="008E4B87">
            <w:pPr>
              <w:spacing w:before="0" w:after="0" w:line="240" w:lineRule="auto"/>
              <w:jc w:val="center"/>
              <w:rPr>
                <w:ins w:id="46796" w:author="pete jones" w:date="2022-01-04T11:19:00Z"/>
                <w:rFonts w:cstheme="minorHAnsi"/>
              </w:rPr>
              <w:pPrChange w:id="46797" w:author="pete jones" w:date="2022-01-04T11:37:00Z">
                <w:pPr>
                  <w:keepNext/>
                  <w:jc w:val="center"/>
                </w:pPr>
              </w:pPrChange>
            </w:pPr>
            <w:ins w:id="46798" w:author="pete jones" w:date="2022-01-04T11:19:00Z">
              <w:r w:rsidRPr="00FA4BC3">
                <w:rPr>
                  <w:rFonts w:cstheme="minorHAnsi"/>
                  <w:rPrChange w:id="46799" w:author="pete jones" w:date="2022-01-04T14:57:00Z">
                    <w:rPr>
                      <w:rFonts w:ascii="Calibri" w:hAnsi="Calibri" w:cs="Calibri"/>
                      <w:color w:val="000000"/>
                      <w:sz w:val="22"/>
                      <w:szCs w:val="22"/>
                    </w:rPr>
                  </w:rPrChange>
                </w:rPr>
                <w:t>3</w:t>
              </w:r>
            </w:ins>
          </w:p>
        </w:tc>
        <w:tc>
          <w:tcPr>
            <w:tcW w:w="692" w:type="dxa"/>
            <w:shd w:val="clear" w:color="auto" w:fill="auto"/>
            <w:noWrap/>
            <w:vAlign w:val="bottom"/>
            <w:tcPrChange w:id="46800" w:author="pete jones" w:date="2022-01-04T11:37:00Z">
              <w:tcPr>
                <w:tcW w:w="692" w:type="dxa"/>
                <w:tcBorders>
                  <w:top w:val="nil"/>
                  <w:left w:val="nil"/>
                  <w:bottom w:val="nil"/>
                  <w:right w:val="nil"/>
                </w:tcBorders>
                <w:shd w:val="clear" w:color="auto" w:fill="auto"/>
                <w:noWrap/>
                <w:vAlign w:val="bottom"/>
              </w:tcPr>
            </w:tcPrChange>
          </w:tcPr>
          <w:p w14:paraId="2E612F4C" w14:textId="77777777" w:rsidR="008E4B87" w:rsidRPr="00FA4BC3" w:rsidRDefault="008E4B87">
            <w:pPr>
              <w:spacing w:before="0" w:after="0" w:line="240" w:lineRule="auto"/>
              <w:jc w:val="center"/>
              <w:rPr>
                <w:ins w:id="46801" w:author="pete jones" w:date="2022-01-04T11:19:00Z"/>
                <w:rFonts w:cstheme="minorHAnsi"/>
              </w:rPr>
              <w:pPrChange w:id="46802" w:author="pete jones" w:date="2022-01-04T11:37:00Z">
                <w:pPr>
                  <w:keepNext/>
                  <w:jc w:val="center"/>
                </w:pPr>
              </w:pPrChange>
            </w:pPr>
            <w:ins w:id="46803" w:author="pete jones" w:date="2022-01-04T11:19:00Z">
              <w:r w:rsidRPr="00FA4BC3">
                <w:rPr>
                  <w:rFonts w:cstheme="minorHAnsi"/>
                  <w:rPrChange w:id="46804" w:author="pete jones" w:date="2022-01-04T14:57:00Z">
                    <w:rPr>
                      <w:rFonts w:ascii="Calibri" w:hAnsi="Calibri" w:cs="Calibri"/>
                      <w:color w:val="000000"/>
                      <w:sz w:val="22"/>
                      <w:szCs w:val="22"/>
                    </w:rPr>
                  </w:rPrChange>
                </w:rPr>
                <w:t>2</w:t>
              </w:r>
            </w:ins>
          </w:p>
        </w:tc>
        <w:tc>
          <w:tcPr>
            <w:tcW w:w="692" w:type="dxa"/>
            <w:shd w:val="clear" w:color="auto" w:fill="auto"/>
            <w:noWrap/>
            <w:vAlign w:val="bottom"/>
            <w:tcPrChange w:id="46805" w:author="pete jones" w:date="2022-01-04T11:37:00Z">
              <w:tcPr>
                <w:tcW w:w="692" w:type="dxa"/>
                <w:tcBorders>
                  <w:top w:val="nil"/>
                  <w:left w:val="nil"/>
                  <w:bottom w:val="nil"/>
                  <w:right w:val="nil"/>
                </w:tcBorders>
                <w:shd w:val="clear" w:color="auto" w:fill="auto"/>
                <w:noWrap/>
                <w:vAlign w:val="bottom"/>
              </w:tcPr>
            </w:tcPrChange>
          </w:tcPr>
          <w:p w14:paraId="616054CB" w14:textId="77777777" w:rsidR="008E4B87" w:rsidRPr="00FA4BC3" w:rsidRDefault="008E4B87">
            <w:pPr>
              <w:spacing w:before="0" w:after="0" w:line="240" w:lineRule="auto"/>
              <w:jc w:val="center"/>
              <w:rPr>
                <w:ins w:id="46806" w:author="pete jones" w:date="2022-01-04T11:19:00Z"/>
                <w:rFonts w:cstheme="minorHAnsi"/>
              </w:rPr>
              <w:pPrChange w:id="46807" w:author="pete jones" w:date="2022-01-04T11:37:00Z">
                <w:pPr>
                  <w:keepNext/>
                  <w:jc w:val="center"/>
                </w:pPr>
              </w:pPrChange>
            </w:pPr>
            <w:ins w:id="46808" w:author="pete jones" w:date="2022-01-04T11:19:00Z">
              <w:r w:rsidRPr="00FA4BC3">
                <w:rPr>
                  <w:rFonts w:cstheme="minorHAnsi"/>
                  <w:rPrChange w:id="46809" w:author="pete jones" w:date="2022-01-04T14:57:00Z">
                    <w:rPr>
                      <w:rFonts w:ascii="Calibri" w:hAnsi="Calibri" w:cs="Calibri"/>
                      <w:color w:val="000000"/>
                      <w:sz w:val="22"/>
                      <w:szCs w:val="22"/>
                    </w:rPr>
                  </w:rPrChange>
                </w:rPr>
                <w:t>1</w:t>
              </w:r>
            </w:ins>
          </w:p>
        </w:tc>
        <w:tc>
          <w:tcPr>
            <w:tcW w:w="692" w:type="dxa"/>
            <w:shd w:val="clear" w:color="auto" w:fill="auto"/>
            <w:noWrap/>
            <w:vAlign w:val="bottom"/>
            <w:tcPrChange w:id="46810" w:author="pete jones" w:date="2022-01-04T11:37:00Z">
              <w:tcPr>
                <w:tcW w:w="692" w:type="dxa"/>
                <w:tcBorders>
                  <w:top w:val="nil"/>
                  <w:left w:val="nil"/>
                  <w:bottom w:val="nil"/>
                  <w:right w:val="nil"/>
                </w:tcBorders>
                <w:shd w:val="clear" w:color="auto" w:fill="auto"/>
                <w:noWrap/>
                <w:vAlign w:val="bottom"/>
              </w:tcPr>
            </w:tcPrChange>
          </w:tcPr>
          <w:p w14:paraId="47A1D5F3" w14:textId="77777777" w:rsidR="008E4B87" w:rsidRPr="00FA4BC3" w:rsidRDefault="008E4B87">
            <w:pPr>
              <w:spacing w:before="0" w:after="0" w:line="240" w:lineRule="auto"/>
              <w:jc w:val="center"/>
              <w:rPr>
                <w:ins w:id="46811" w:author="pete jones" w:date="2022-01-04T11:19:00Z"/>
                <w:rFonts w:cstheme="minorHAnsi"/>
              </w:rPr>
              <w:pPrChange w:id="46812" w:author="pete jones" w:date="2022-01-04T11:37:00Z">
                <w:pPr>
                  <w:keepNext/>
                  <w:jc w:val="center"/>
                </w:pPr>
              </w:pPrChange>
            </w:pPr>
            <w:ins w:id="46813" w:author="pete jones" w:date="2022-01-04T11:19:00Z">
              <w:r w:rsidRPr="00FA4BC3">
                <w:rPr>
                  <w:rFonts w:cstheme="minorHAnsi"/>
                  <w:rPrChange w:id="46814" w:author="pete jones" w:date="2022-01-04T14:57:00Z">
                    <w:rPr>
                      <w:rFonts w:ascii="Calibri" w:hAnsi="Calibri" w:cs="Calibri"/>
                      <w:color w:val="000000"/>
                      <w:sz w:val="22"/>
                      <w:szCs w:val="22"/>
                    </w:rPr>
                  </w:rPrChange>
                </w:rPr>
                <w:t>0</w:t>
              </w:r>
            </w:ins>
          </w:p>
        </w:tc>
        <w:tc>
          <w:tcPr>
            <w:tcW w:w="692" w:type="dxa"/>
            <w:shd w:val="clear" w:color="auto" w:fill="auto"/>
            <w:noWrap/>
            <w:vAlign w:val="bottom"/>
            <w:tcPrChange w:id="46815" w:author="pete jones" w:date="2022-01-04T11:37:00Z">
              <w:tcPr>
                <w:tcW w:w="692" w:type="dxa"/>
                <w:tcBorders>
                  <w:top w:val="nil"/>
                  <w:left w:val="nil"/>
                  <w:bottom w:val="nil"/>
                  <w:right w:val="nil"/>
                </w:tcBorders>
                <w:shd w:val="clear" w:color="auto" w:fill="auto"/>
                <w:noWrap/>
                <w:vAlign w:val="bottom"/>
              </w:tcPr>
            </w:tcPrChange>
          </w:tcPr>
          <w:p w14:paraId="26999BD4" w14:textId="77777777" w:rsidR="008E4B87" w:rsidRPr="00FA4BC3" w:rsidRDefault="008E4B87">
            <w:pPr>
              <w:spacing w:before="0" w:after="0" w:line="240" w:lineRule="auto"/>
              <w:jc w:val="center"/>
              <w:rPr>
                <w:ins w:id="46816" w:author="pete jones" w:date="2022-01-04T11:19:00Z"/>
                <w:rFonts w:cstheme="minorHAnsi"/>
              </w:rPr>
              <w:pPrChange w:id="46817" w:author="pete jones" w:date="2022-01-04T11:37:00Z">
                <w:pPr>
                  <w:keepNext/>
                  <w:jc w:val="center"/>
                </w:pPr>
              </w:pPrChange>
            </w:pPr>
            <w:ins w:id="46818" w:author="pete jones" w:date="2022-01-04T11:19:00Z">
              <w:r w:rsidRPr="00FA4BC3">
                <w:rPr>
                  <w:rFonts w:cstheme="minorHAnsi"/>
                  <w:rPrChange w:id="46819" w:author="pete jones" w:date="2022-01-04T14:57:00Z">
                    <w:rPr>
                      <w:rFonts w:ascii="Calibri" w:hAnsi="Calibri" w:cs="Calibri"/>
                      <w:color w:val="000000"/>
                      <w:sz w:val="22"/>
                      <w:szCs w:val="22"/>
                    </w:rPr>
                  </w:rPrChange>
                </w:rPr>
                <w:t>0</w:t>
              </w:r>
            </w:ins>
          </w:p>
        </w:tc>
      </w:tr>
    </w:tbl>
    <w:p w14:paraId="420DBC61" w14:textId="65E9E059" w:rsidR="008E4B87" w:rsidRPr="00FF6A71" w:rsidRDefault="008E4B87">
      <w:pPr>
        <w:rPr>
          <w:ins w:id="46820" w:author="pete jones" w:date="2022-01-04T11:19:00Z"/>
          <w:rFonts w:cstheme="minorHAnsi"/>
        </w:rPr>
        <w:pPrChange w:id="46821" w:author="pete jones" w:date="2022-01-04T11:35:00Z">
          <w:pPr>
            <w:keepNext/>
          </w:pPr>
        </w:pPrChange>
      </w:pPr>
      <w:ins w:id="46822" w:author="pete jones" w:date="2022-01-04T11:19:00Z">
        <w:r w:rsidRPr="00FF6A71">
          <w:rPr>
            <w:rFonts w:cstheme="minorHAnsi"/>
          </w:rPr>
          <w:t xml:space="preserve">Q3.10 I have been able to </w:t>
        </w:r>
      </w:ins>
      <w:ins w:id="46823" w:author="pete jones" w:date="2022-04-01T14:26:00Z">
        <w:r w:rsidR="00580BEA">
          <w:rPr>
            <w:rFonts w:cstheme="minorHAnsi"/>
          </w:rPr>
          <w:t>assess the 4Cs skills effectively</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6824" w:author="pete jones" w:date="2022-01-04T11:37: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6825">
          <w:tblGrid>
            <w:gridCol w:w="814"/>
            <w:gridCol w:w="814"/>
            <w:gridCol w:w="814"/>
            <w:gridCol w:w="814"/>
            <w:gridCol w:w="692"/>
            <w:gridCol w:w="692"/>
            <w:gridCol w:w="692"/>
            <w:gridCol w:w="692"/>
          </w:tblGrid>
        </w:tblGridChange>
      </w:tblGrid>
      <w:tr w:rsidR="008E4B87" w:rsidRPr="00FF6A71" w14:paraId="49331CF9" w14:textId="77777777" w:rsidTr="007826DB">
        <w:trPr>
          <w:trHeight w:val="300"/>
          <w:jc w:val="center"/>
          <w:ins w:id="46826" w:author="pete jones" w:date="2022-01-04T11:19:00Z"/>
          <w:trPrChange w:id="46827" w:author="pete jones" w:date="2022-01-04T11:37:00Z">
            <w:trPr>
              <w:trHeight w:val="300"/>
              <w:jc w:val="center"/>
            </w:trPr>
          </w:trPrChange>
        </w:trPr>
        <w:tc>
          <w:tcPr>
            <w:tcW w:w="814" w:type="dxa"/>
            <w:shd w:val="clear" w:color="auto" w:fill="E7E6E6" w:themeFill="background2"/>
            <w:vAlign w:val="center"/>
            <w:tcPrChange w:id="46828" w:author="pete jones" w:date="2022-01-04T11:37:00Z">
              <w:tcPr>
                <w:tcW w:w="814" w:type="dxa"/>
                <w:shd w:val="clear" w:color="auto" w:fill="E7E6E6" w:themeFill="background2"/>
                <w:vAlign w:val="center"/>
              </w:tcPr>
            </w:tcPrChange>
          </w:tcPr>
          <w:p w14:paraId="2400BB25" w14:textId="77777777" w:rsidR="008E4B87" w:rsidRPr="00FF6A71" w:rsidRDefault="008E4B87">
            <w:pPr>
              <w:spacing w:before="0" w:after="0" w:line="240" w:lineRule="auto"/>
              <w:jc w:val="center"/>
              <w:rPr>
                <w:ins w:id="46829" w:author="pete jones" w:date="2022-01-04T11:19:00Z"/>
                <w:rFonts w:cstheme="minorHAnsi"/>
                <w:b/>
                <w:bCs/>
              </w:rPr>
              <w:pPrChange w:id="46830" w:author="pete jones" w:date="2022-01-04T11:37:00Z">
                <w:pPr>
                  <w:keepNext/>
                  <w:jc w:val="center"/>
                </w:pPr>
              </w:pPrChange>
            </w:pPr>
            <w:ins w:id="46831" w:author="pete jones" w:date="2022-01-04T11:19:00Z">
              <w:r w:rsidRPr="00FF6A71">
                <w:rPr>
                  <w:rFonts w:cstheme="minorHAnsi"/>
                  <w:b/>
                  <w:bCs/>
                </w:rPr>
                <w:t>scale</w:t>
              </w:r>
            </w:ins>
          </w:p>
        </w:tc>
        <w:tc>
          <w:tcPr>
            <w:tcW w:w="814" w:type="dxa"/>
            <w:shd w:val="clear" w:color="auto" w:fill="E7E6E6" w:themeFill="background2"/>
            <w:noWrap/>
            <w:vAlign w:val="center"/>
            <w:tcPrChange w:id="46832" w:author="pete jones" w:date="2022-01-04T11:37:00Z">
              <w:tcPr>
                <w:tcW w:w="814" w:type="dxa"/>
                <w:shd w:val="clear" w:color="auto" w:fill="E7E6E6" w:themeFill="background2"/>
                <w:noWrap/>
                <w:vAlign w:val="center"/>
              </w:tcPr>
            </w:tcPrChange>
          </w:tcPr>
          <w:p w14:paraId="4B182F1E" w14:textId="77777777" w:rsidR="008E4B87" w:rsidRPr="00FF6A71" w:rsidRDefault="008E4B87">
            <w:pPr>
              <w:spacing w:before="0" w:after="0" w:line="240" w:lineRule="auto"/>
              <w:jc w:val="center"/>
              <w:rPr>
                <w:ins w:id="46833" w:author="pete jones" w:date="2022-01-04T11:19:00Z"/>
                <w:rFonts w:cstheme="minorHAnsi"/>
                <w:b/>
                <w:bCs/>
              </w:rPr>
              <w:pPrChange w:id="46834" w:author="pete jones" w:date="2022-01-04T11:37:00Z">
                <w:pPr>
                  <w:keepNext/>
                  <w:jc w:val="center"/>
                </w:pPr>
              </w:pPrChange>
            </w:pPr>
            <w:ins w:id="46835" w:author="pete jones" w:date="2022-01-04T11:19:00Z">
              <w:r w:rsidRPr="00FF6A71">
                <w:rPr>
                  <w:rFonts w:cstheme="minorHAnsi"/>
                  <w:b/>
                  <w:bCs/>
                </w:rPr>
                <w:t>1</w:t>
              </w:r>
            </w:ins>
          </w:p>
        </w:tc>
        <w:tc>
          <w:tcPr>
            <w:tcW w:w="814" w:type="dxa"/>
            <w:shd w:val="clear" w:color="auto" w:fill="E7E6E6" w:themeFill="background2"/>
            <w:noWrap/>
            <w:vAlign w:val="center"/>
            <w:tcPrChange w:id="46836" w:author="pete jones" w:date="2022-01-04T11:37:00Z">
              <w:tcPr>
                <w:tcW w:w="814" w:type="dxa"/>
                <w:shd w:val="clear" w:color="auto" w:fill="E7E6E6" w:themeFill="background2"/>
                <w:noWrap/>
                <w:vAlign w:val="center"/>
              </w:tcPr>
            </w:tcPrChange>
          </w:tcPr>
          <w:p w14:paraId="79D45FF8" w14:textId="77777777" w:rsidR="008E4B87" w:rsidRPr="00FF6A71" w:rsidRDefault="008E4B87">
            <w:pPr>
              <w:spacing w:before="0" w:after="0" w:line="240" w:lineRule="auto"/>
              <w:jc w:val="center"/>
              <w:rPr>
                <w:ins w:id="46837" w:author="pete jones" w:date="2022-01-04T11:19:00Z"/>
                <w:rFonts w:cstheme="minorHAnsi"/>
                <w:b/>
                <w:bCs/>
              </w:rPr>
              <w:pPrChange w:id="46838" w:author="pete jones" w:date="2022-01-04T11:37:00Z">
                <w:pPr>
                  <w:keepNext/>
                  <w:jc w:val="center"/>
                </w:pPr>
              </w:pPrChange>
            </w:pPr>
            <w:ins w:id="46839" w:author="pete jones" w:date="2022-01-04T11:19:00Z">
              <w:r w:rsidRPr="00FF6A71">
                <w:rPr>
                  <w:rFonts w:cstheme="minorHAnsi"/>
                  <w:b/>
                  <w:bCs/>
                </w:rPr>
                <w:t>2</w:t>
              </w:r>
            </w:ins>
          </w:p>
        </w:tc>
        <w:tc>
          <w:tcPr>
            <w:tcW w:w="814" w:type="dxa"/>
            <w:shd w:val="clear" w:color="auto" w:fill="E7E6E6" w:themeFill="background2"/>
            <w:noWrap/>
            <w:vAlign w:val="center"/>
            <w:tcPrChange w:id="46840" w:author="pete jones" w:date="2022-01-04T11:37:00Z">
              <w:tcPr>
                <w:tcW w:w="814" w:type="dxa"/>
                <w:shd w:val="clear" w:color="auto" w:fill="E7E6E6" w:themeFill="background2"/>
                <w:noWrap/>
                <w:vAlign w:val="center"/>
              </w:tcPr>
            </w:tcPrChange>
          </w:tcPr>
          <w:p w14:paraId="6372B7A2" w14:textId="77777777" w:rsidR="008E4B87" w:rsidRPr="00FF6A71" w:rsidRDefault="008E4B87">
            <w:pPr>
              <w:spacing w:before="0" w:after="0" w:line="240" w:lineRule="auto"/>
              <w:jc w:val="center"/>
              <w:rPr>
                <w:ins w:id="46841" w:author="pete jones" w:date="2022-01-04T11:19:00Z"/>
                <w:rFonts w:cstheme="minorHAnsi"/>
                <w:b/>
                <w:bCs/>
              </w:rPr>
              <w:pPrChange w:id="46842" w:author="pete jones" w:date="2022-01-04T11:37:00Z">
                <w:pPr>
                  <w:keepNext/>
                  <w:jc w:val="center"/>
                </w:pPr>
              </w:pPrChange>
            </w:pPr>
            <w:ins w:id="46843" w:author="pete jones" w:date="2022-01-04T11:19:00Z">
              <w:r w:rsidRPr="00FF6A71">
                <w:rPr>
                  <w:rFonts w:cstheme="minorHAnsi"/>
                  <w:b/>
                  <w:bCs/>
                </w:rPr>
                <w:t>3</w:t>
              </w:r>
            </w:ins>
          </w:p>
        </w:tc>
        <w:tc>
          <w:tcPr>
            <w:tcW w:w="692" w:type="dxa"/>
            <w:shd w:val="clear" w:color="auto" w:fill="E7E6E6" w:themeFill="background2"/>
            <w:noWrap/>
            <w:vAlign w:val="center"/>
            <w:tcPrChange w:id="46844" w:author="pete jones" w:date="2022-01-04T11:37:00Z">
              <w:tcPr>
                <w:tcW w:w="692" w:type="dxa"/>
                <w:shd w:val="clear" w:color="auto" w:fill="E7E6E6" w:themeFill="background2"/>
                <w:noWrap/>
                <w:vAlign w:val="center"/>
              </w:tcPr>
            </w:tcPrChange>
          </w:tcPr>
          <w:p w14:paraId="42FBBC82" w14:textId="77777777" w:rsidR="008E4B87" w:rsidRPr="00FF6A71" w:rsidRDefault="008E4B87">
            <w:pPr>
              <w:spacing w:before="0" w:after="0" w:line="240" w:lineRule="auto"/>
              <w:jc w:val="center"/>
              <w:rPr>
                <w:ins w:id="46845" w:author="pete jones" w:date="2022-01-04T11:19:00Z"/>
                <w:rFonts w:cstheme="minorHAnsi"/>
                <w:b/>
                <w:bCs/>
              </w:rPr>
              <w:pPrChange w:id="46846" w:author="pete jones" w:date="2022-01-04T11:37:00Z">
                <w:pPr>
                  <w:keepNext/>
                  <w:jc w:val="center"/>
                </w:pPr>
              </w:pPrChange>
            </w:pPr>
            <w:ins w:id="46847" w:author="pete jones" w:date="2022-01-04T11:19:00Z">
              <w:r w:rsidRPr="00FF6A71">
                <w:rPr>
                  <w:rFonts w:cstheme="minorHAnsi"/>
                  <w:b/>
                  <w:bCs/>
                </w:rPr>
                <w:t>4</w:t>
              </w:r>
            </w:ins>
          </w:p>
        </w:tc>
        <w:tc>
          <w:tcPr>
            <w:tcW w:w="692" w:type="dxa"/>
            <w:shd w:val="clear" w:color="auto" w:fill="E7E6E6" w:themeFill="background2"/>
            <w:noWrap/>
            <w:vAlign w:val="center"/>
            <w:tcPrChange w:id="46848" w:author="pete jones" w:date="2022-01-04T11:37:00Z">
              <w:tcPr>
                <w:tcW w:w="692" w:type="dxa"/>
                <w:shd w:val="clear" w:color="auto" w:fill="E7E6E6" w:themeFill="background2"/>
                <w:noWrap/>
                <w:vAlign w:val="center"/>
              </w:tcPr>
            </w:tcPrChange>
          </w:tcPr>
          <w:p w14:paraId="4E7BAE54" w14:textId="77777777" w:rsidR="008E4B87" w:rsidRPr="00FF6A71" w:rsidRDefault="008E4B87">
            <w:pPr>
              <w:spacing w:before="0" w:after="0" w:line="240" w:lineRule="auto"/>
              <w:jc w:val="center"/>
              <w:rPr>
                <w:ins w:id="46849" w:author="pete jones" w:date="2022-01-04T11:19:00Z"/>
                <w:rFonts w:cstheme="minorHAnsi"/>
                <w:b/>
                <w:bCs/>
              </w:rPr>
              <w:pPrChange w:id="46850" w:author="pete jones" w:date="2022-01-04T11:37:00Z">
                <w:pPr>
                  <w:keepNext/>
                  <w:jc w:val="center"/>
                </w:pPr>
              </w:pPrChange>
            </w:pPr>
            <w:ins w:id="46851" w:author="pete jones" w:date="2022-01-04T11:19:00Z">
              <w:r w:rsidRPr="00FF6A71">
                <w:rPr>
                  <w:rFonts w:cstheme="minorHAnsi"/>
                  <w:b/>
                  <w:bCs/>
                </w:rPr>
                <w:t>5</w:t>
              </w:r>
            </w:ins>
          </w:p>
        </w:tc>
        <w:tc>
          <w:tcPr>
            <w:tcW w:w="692" w:type="dxa"/>
            <w:shd w:val="clear" w:color="auto" w:fill="E7E6E6" w:themeFill="background2"/>
            <w:noWrap/>
            <w:vAlign w:val="center"/>
            <w:tcPrChange w:id="46852" w:author="pete jones" w:date="2022-01-04T11:37:00Z">
              <w:tcPr>
                <w:tcW w:w="692" w:type="dxa"/>
                <w:shd w:val="clear" w:color="auto" w:fill="E7E6E6" w:themeFill="background2"/>
                <w:noWrap/>
                <w:vAlign w:val="center"/>
              </w:tcPr>
            </w:tcPrChange>
          </w:tcPr>
          <w:p w14:paraId="79DBA3F4" w14:textId="77777777" w:rsidR="008E4B87" w:rsidRPr="00FF6A71" w:rsidRDefault="008E4B87">
            <w:pPr>
              <w:spacing w:before="0" w:after="0" w:line="240" w:lineRule="auto"/>
              <w:jc w:val="center"/>
              <w:rPr>
                <w:ins w:id="46853" w:author="pete jones" w:date="2022-01-04T11:19:00Z"/>
                <w:rFonts w:cstheme="minorHAnsi"/>
                <w:b/>
                <w:bCs/>
              </w:rPr>
              <w:pPrChange w:id="46854" w:author="pete jones" w:date="2022-01-04T11:37:00Z">
                <w:pPr>
                  <w:keepNext/>
                  <w:jc w:val="center"/>
                </w:pPr>
              </w:pPrChange>
            </w:pPr>
            <w:ins w:id="46855" w:author="pete jones" w:date="2022-01-04T11:19:00Z">
              <w:r w:rsidRPr="00FF6A71">
                <w:rPr>
                  <w:rFonts w:cstheme="minorHAnsi"/>
                  <w:b/>
                  <w:bCs/>
                </w:rPr>
                <w:t>6</w:t>
              </w:r>
            </w:ins>
          </w:p>
        </w:tc>
        <w:tc>
          <w:tcPr>
            <w:tcW w:w="692" w:type="dxa"/>
            <w:shd w:val="clear" w:color="auto" w:fill="E7E6E6" w:themeFill="background2"/>
            <w:noWrap/>
            <w:vAlign w:val="center"/>
            <w:tcPrChange w:id="46856" w:author="pete jones" w:date="2022-01-04T11:37:00Z">
              <w:tcPr>
                <w:tcW w:w="692" w:type="dxa"/>
                <w:shd w:val="clear" w:color="auto" w:fill="E7E6E6" w:themeFill="background2"/>
                <w:noWrap/>
                <w:vAlign w:val="center"/>
              </w:tcPr>
            </w:tcPrChange>
          </w:tcPr>
          <w:p w14:paraId="7A2DC6DE" w14:textId="77777777" w:rsidR="008E4B87" w:rsidRPr="00FF6A71" w:rsidRDefault="008E4B87">
            <w:pPr>
              <w:spacing w:before="0" w:after="0" w:line="240" w:lineRule="auto"/>
              <w:jc w:val="center"/>
              <w:rPr>
                <w:ins w:id="46857" w:author="pete jones" w:date="2022-01-04T11:19:00Z"/>
                <w:rFonts w:cstheme="minorHAnsi"/>
                <w:b/>
                <w:bCs/>
              </w:rPr>
              <w:pPrChange w:id="46858" w:author="pete jones" w:date="2022-01-04T11:37:00Z">
                <w:pPr>
                  <w:keepNext/>
                  <w:jc w:val="center"/>
                </w:pPr>
              </w:pPrChange>
            </w:pPr>
            <w:ins w:id="46859" w:author="pete jones" w:date="2022-01-04T11:19:00Z">
              <w:r w:rsidRPr="00FF6A71">
                <w:rPr>
                  <w:rFonts w:cstheme="minorHAnsi"/>
                  <w:b/>
                  <w:bCs/>
                </w:rPr>
                <w:t>7</w:t>
              </w:r>
            </w:ins>
          </w:p>
        </w:tc>
      </w:tr>
      <w:tr w:rsidR="008E4B87" w:rsidRPr="00FF6A71" w14:paraId="60D823F8" w14:textId="77777777" w:rsidTr="007826DB">
        <w:trPr>
          <w:trHeight w:val="300"/>
          <w:jc w:val="center"/>
          <w:ins w:id="46860" w:author="pete jones" w:date="2022-01-04T11:19:00Z"/>
          <w:trPrChange w:id="46861" w:author="pete jones" w:date="2022-01-04T11:37:00Z">
            <w:trPr>
              <w:trHeight w:val="300"/>
              <w:jc w:val="center"/>
            </w:trPr>
          </w:trPrChange>
        </w:trPr>
        <w:tc>
          <w:tcPr>
            <w:tcW w:w="814" w:type="dxa"/>
            <w:vAlign w:val="center"/>
            <w:tcPrChange w:id="46862" w:author="pete jones" w:date="2022-01-04T11:37:00Z">
              <w:tcPr>
                <w:tcW w:w="814" w:type="dxa"/>
                <w:vAlign w:val="center"/>
              </w:tcPr>
            </w:tcPrChange>
          </w:tcPr>
          <w:p w14:paraId="48EB4CB4" w14:textId="77777777" w:rsidR="008E4B87" w:rsidRPr="00FF6A71" w:rsidRDefault="008E4B87">
            <w:pPr>
              <w:spacing w:before="0" w:after="0" w:line="240" w:lineRule="auto"/>
              <w:jc w:val="center"/>
              <w:rPr>
                <w:ins w:id="46863" w:author="pete jones" w:date="2022-01-04T11:19:00Z"/>
                <w:rFonts w:cstheme="minorHAnsi"/>
                <w:b/>
                <w:bCs/>
              </w:rPr>
              <w:pPrChange w:id="46864" w:author="pete jones" w:date="2022-01-04T11:37:00Z">
                <w:pPr>
                  <w:keepNext/>
                  <w:jc w:val="center"/>
                </w:pPr>
              </w:pPrChange>
            </w:pPr>
            <w:ins w:id="46865" w:author="pete jones" w:date="2022-01-04T11:19:00Z">
              <w:r w:rsidRPr="00FF6A71">
                <w:rPr>
                  <w:rFonts w:cstheme="minorHAnsi"/>
                  <w:b/>
                  <w:bCs/>
                </w:rPr>
                <w:t>%</w:t>
              </w:r>
            </w:ins>
          </w:p>
        </w:tc>
        <w:tc>
          <w:tcPr>
            <w:tcW w:w="814" w:type="dxa"/>
            <w:shd w:val="clear" w:color="auto" w:fill="auto"/>
            <w:noWrap/>
            <w:vAlign w:val="bottom"/>
            <w:tcPrChange w:id="46866" w:author="pete jones" w:date="2022-01-04T11:37:00Z">
              <w:tcPr>
                <w:tcW w:w="814" w:type="dxa"/>
                <w:tcBorders>
                  <w:top w:val="nil"/>
                  <w:left w:val="nil"/>
                  <w:bottom w:val="nil"/>
                  <w:right w:val="nil"/>
                </w:tcBorders>
                <w:shd w:val="clear" w:color="auto" w:fill="auto"/>
                <w:noWrap/>
                <w:vAlign w:val="bottom"/>
              </w:tcPr>
            </w:tcPrChange>
          </w:tcPr>
          <w:p w14:paraId="05EA83D7" w14:textId="77777777" w:rsidR="008E4B87" w:rsidRPr="00FA4BC3" w:rsidRDefault="008E4B87">
            <w:pPr>
              <w:spacing w:before="0" w:after="0" w:line="240" w:lineRule="auto"/>
              <w:jc w:val="center"/>
              <w:rPr>
                <w:ins w:id="46867" w:author="pete jones" w:date="2022-01-04T11:19:00Z"/>
                <w:rFonts w:cstheme="minorHAnsi"/>
              </w:rPr>
              <w:pPrChange w:id="46868" w:author="pete jones" w:date="2022-01-04T11:37:00Z">
                <w:pPr>
                  <w:keepNext/>
                  <w:jc w:val="center"/>
                </w:pPr>
              </w:pPrChange>
            </w:pPr>
            <w:ins w:id="46869" w:author="pete jones" w:date="2022-01-04T11:19:00Z">
              <w:r w:rsidRPr="00FA4BC3">
                <w:rPr>
                  <w:rFonts w:cstheme="minorHAnsi"/>
                  <w:rPrChange w:id="46870" w:author="pete jones" w:date="2022-01-04T14:57:00Z">
                    <w:rPr>
                      <w:rFonts w:ascii="Calibri" w:hAnsi="Calibri" w:cs="Calibri"/>
                      <w:color w:val="000000"/>
                      <w:sz w:val="22"/>
                      <w:szCs w:val="22"/>
                    </w:rPr>
                  </w:rPrChange>
                </w:rPr>
                <w:t>11%</w:t>
              </w:r>
            </w:ins>
          </w:p>
        </w:tc>
        <w:tc>
          <w:tcPr>
            <w:tcW w:w="814" w:type="dxa"/>
            <w:shd w:val="clear" w:color="auto" w:fill="auto"/>
            <w:noWrap/>
            <w:vAlign w:val="bottom"/>
            <w:tcPrChange w:id="46871" w:author="pete jones" w:date="2022-01-04T11:37:00Z">
              <w:tcPr>
                <w:tcW w:w="814" w:type="dxa"/>
                <w:tcBorders>
                  <w:top w:val="nil"/>
                  <w:left w:val="nil"/>
                  <w:bottom w:val="nil"/>
                  <w:right w:val="nil"/>
                </w:tcBorders>
                <w:shd w:val="clear" w:color="auto" w:fill="auto"/>
                <w:noWrap/>
                <w:vAlign w:val="bottom"/>
              </w:tcPr>
            </w:tcPrChange>
          </w:tcPr>
          <w:p w14:paraId="10D0788B" w14:textId="77777777" w:rsidR="008E4B87" w:rsidRPr="00FA4BC3" w:rsidRDefault="008E4B87">
            <w:pPr>
              <w:spacing w:before="0" w:after="0" w:line="240" w:lineRule="auto"/>
              <w:jc w:val="center"/>
              <w:rPr>
                <w:ins w:id="46872" w:author="pete jones" w:date="2022-01-04T11:19:00Z"/>
                <w:rFonts w:cstheme="minorHAnsi"/>
              </w:rPr>
              <w:pPrChange w:id="46873" w:author="pete jones" w:date="2022-01-04T11:37:00Z">
                <w:pPr>
                  <w:keepNext/>
                  <w:jc w:val="center"/>
                </w:pPr>
              </w:pPrChange>
            </w:pPr>
            <w:ins w:id="46874" w:author="pete jones" w:date="2022-01-04T11:19:00Z">
              <w:r w:rsidRPr="00FA4BC3">
                <w:rPr>
                  <w:rFonts w:cstheme="minorHAnsi"/>
                  <w:rPrChange w:id="46875" w:author="pete jones" w:date="2022-01-04T14:57:00Z">
                    <w:rPr>
                      <w:rFonts w:ascii="Calibri" w:hAnsi="Calibri" w:cs="Calibri"/>
                      <w:color w:val="000000"/>
                      <w:sz w:val="22"/>
                      <w:szCs w:val="22"/>
                    </w:rPr>
                  </w:rPrChange>
                </w:rPr>
                <w:t>26%</w:t>
              </w:r>
            </w:ins>
          </w:p>
        </w:tc>
        <w:tc>
          <w:tcPr>
            <w:tcW w:w="814" w:type="dxa"/>
            <w:shd w:val="clear" w:color="auto" w:fill="auto"/>
            <w:noWrap/>
            <w:vAlign w:val="bottom"/>
            <w:tcPrChange w:id="46876" w:author="pete jones" w:date="2022-01-04T11:37:00Z">
              <w:tcPr>
                <w:tcW w:w="814" w:type="dxa"/>
                <w:tcBorders>
                  <w:top w:val="nil"/>
                  <w:left w:val="nil"/>
                  <w:bottom w:val="nil"/>
                  <w:right w:val="nil"/>
                </w:tcBorders>
                <w:shd w:val="clear" w:color="auto" w:fill="auto"/>
                <w:noWrap/>
                <w:vAlign w:val="bottom"/>
              </w:tcPr>
            </w:tcPrChange>
          </w:tcPr>
          <w:p w14:paraId="28AD3122" w14:textId="77777777" w:rsidR="008E4B87" w:rsidRPr="00FA4BC3" w:rsidRDefault="008E4B87">
            <w:pPr>
              <w:spacing w:before="0" w:after="0" w:line="240" w:lineRule="auto"/>
              <w:jc w:val="center"/>
              <w:rPr>
                <w:ins w:id="46877" w:author="pete jones" w:date="2022-01-04T11:19:00Z"/>
                <w:rFonts w:cstheme="minorHAnsi"/>
              </w:rPr>
              <w:pPrChange w:id="46878" w:author="pete jones" w:date="2022-01-04T11:37:00Z">
                <w:pPr>
                  <w:keepNext/>
                  <w:jc w:val="center"/>
                </w:pPr>
              </w:pPrChange>
            </w:pPr>
            <w:ins w:id="46879" w:author="pete jones" w:date="2022-01-04T11:19:00Z">
              <w:r w:rsidRPr="00FA4BC3">
                <w:rPr>
                  <w:rFonts w:cstheme="minorHAnsi"/>
                  <w:rPrChange w:id="46880" w:author="pete jones" w:date="2022-01-04T14:57:00Z">
                    <w:rPr>
                      <w:rFonts w:ascii="Calibri" w:hAnsi="Calibri" w:cs="Calibri"/>
                      <w:color w:val="000000"/>
                      <w:sz w:val="22"/>
                      <w:szCs w:val="22"/>
                    </w:rPr>
                  </w:rPrChange>
                </w:rPr>
                <w:t>22%</w:t>
              </w:r>
            </w:ins>
          </w:p>
        </w:tc>
        <w:tc>
          <w:tcPr>
            <w:tcW w:w="692" w:type="dxa"/>
            <w:shd w:val="clear" w:color="auto" w:fill="auto"/>
            <w:noWrap/>
            <w:vAlign w:val="bottom"/>
            <w:tcPrChange w:id="46881" w:author="pete jones" w:date="2022-01-04T11:37:00Z">
              <w:tcPr>
                <w:tcW w:w="692" w:type="dxa"/>
                <w:tcBorders>
                  <w:top w:val="nil"/>
                  <w:left w:val="nil"/>
                  <w:bottom w:val="nil"/>
                  <w:right w:val="nil"/>
                </w:tcBorders>
                <w:shd w:val="clear" w:color="auto" w:fill="auto"/>
                <w:noWrap/>
                <w:vAlign w:val="bottom"/>
              </w:tcPr>
            </w:tcPrChange>
          </w:tcPr>
          <w:p w14:paraId="1742A784" w14:textId="77777777" w:rsidR="008E4B87" w:rsidRPr="00FA4BC3" w:rsidRDefault="008E4B87">
            <w:pPr>
              <w:spacing w:before="0" w:after="0" w:line="240" w:lineRule="auto"/>
              <w:jc w:val="center"/>
              <w:rPr>
                <w:ins w:id="46882" w:author="pete jones" w:date="2022-01-04T11:19:00Z"/>
                <w:rFonts w:cstheme="minorHAnsi"/>
              </w:rPr>
              <w:pPrChange w:id="46883" w:author="pete jones" w:date="2022-01-04T11:37:00Z">
                <w:pPr>
                  <w:keepNext/>
                  <w:jc w:val="center"/>
                </w:pPr>
              </w:pPrChange>
            </w:pPr>
            <w:ins w:id="46884" w:author="pete jones" w:date="2022-01-04T11:19:00Z">
              <w:r w:rsidRPr="00FA4BC3">
                <w:rPr>
                  <w:rFonts w:cstheme="minorHAnsi"/>
                  <w:rPrChange w:id="46885" w:author="pete jones" w:date="2022-01-04T14:57:00Z">
                    <w:rPr>
                      <w:rFonts w:ascii="Calibri" w:hAnsi="Calibri" w:cs="Calibri"/>
                      <w:color w:val="000000"/>
                      <w:sz w:val="22"/>
                      <w:szCs w:val="22"/>
                    </w:rPr>
                  </w:rPrChange>
                </w:rPr>
                <w:t>37%</w:t>
              </w:r>
            </w:ins>
          </w:p>
        </w:tc>
        <w:tc>
          <w:tcPr>
            <w:tcW w:w="692" w:type="dxa"/>
            <w:shd w:val="clear" w:color="auto" w:fill="auto"/>
            <w:noWrap/>
            <w:vAlign w:val="bottom"/>
            <w:tcPrChange w:id="46886" w:author="pete jones" w:date="2022-01-04T11:37:00Z">
              <w:tcPr>
                <w:tcW w:w="692" w:type="dxa"/>
                <w:tcBorders>
                  <w:top w:val="nil"/>
                  <w:left w:val="nil"/>
                  <w:bottom w:val="nil"/>
                  <w:right w:val="nil"/>
                </w:tcBorders>
                <w:shd w:val="clear" w:color="auto" w:fill="auto"/>
                <w:noWrap/>
                <w:vAlign w:val="bottom"/>
              </w:tcPr>
            </w:tcPrChange>
          </w:tcPr>
          <w:p w14:paraId="73213556" w14:textId="77777777" w:rsidR="008E4B87" w:rsidRPr="00FA4BC3" w:rsidRDefault="008E4B87">
            <w:pPr>
              <w:spacing w:before="0" w:after="0" w:line="240" w:lineRule="auto"/>
              <w:jc w:val="center"/>
              <w:rPr>
                <w:ins w:id="46887" w:author="pete jones" w:date="2022-01-04T11:19:00Z"/>
                <w:rFonts w:cstheme="minorHAnsi"/>
              </w:rPr>
              <w:pPrChange w:id="46888" w:author="pete jones" w:date="2022-01-04T11:37:00Z">
                <w:pPr>
                  <w:keepNext/>
                  <w:jc w:val="center"/>
                </w:pPr>
              </w:pPrChange>
            </w:pPr>
            <w:ins w:id="46889" w:author="pete jones" w:date="2022-01-04T11:19:00Z">
              <w:r w:rsidRPr="00FA4BC3">
                <w:rPr>
                  <w:rFonts w:cstheme="minorHAnsi"/>
                  <w:rPrChange w:id="46890" w:author="pete jones" w:date="2022-01-04T14:57:00Z">
                    <w:rPr>
                      <w:rFonts w:ascii="Calibri" w:hAnsi="Calibri" w:cs="Calibri"/>
                      <w:color w:val="000000"/>
                      <w:sz w:val="22"/>
                      <w:szCs w:val="22"/>
                    </w:rPr>
                  </w:rPrChange>
                </w:rPr>
                <w:t>0%</w:t>
              </w:r>
            </w:ins>
          </w:p>
        </w:tc>
        <w:tc>
          <w:tcPr>
            <w:tcW w:w="692" w:type="dxa"/>
            <w:shd w:val="clear" w:color="auto" w:fill="auto"/>
            <w:noWrap/>
            <w:vAlign w:val="bottom"/>
            <w:tcPrChange w:id="46891" w:author="pete jones" w:date="2022-01-04T11:37:00Z">
              <w:tcPr>
                <w:tcW w:w="692" w:type="dxa"/>
                <w:tcBorders>
                  <w:top w:val="nil"/>
                  <w:left w:val="nil"/>
                  <w:bottom w:val="nil"/>
                  <w:right w:val="nil"/>
                </w:tcBorders>
                <w:shd w:val="clear" w:color="auto" w:fill="auto"/>
                <w:noWrap/>
                <w:vAlign w:val="bottom"/>
              </w:tcPr>
            </w:tcPrChange>
          </w:tcPr>
          <w:p w14:paraId="5C0821E5" w14:textId="77777777" w:rsidR="008E4B87" w:rsidRPr="00FA4BC3" w:rsidRDefault="008E4B87">
            <w:pPr>
              <w:spacing w:before="0" w:after="0" w:line="240" w:lineRule="auto"/>
              <w:jc w:val="center"/>
              <w:rPr>
                <w:ins w:id="46892" w:author="pete jones" w:date="2022-01-04T11:19:00Z"/>
                <w:rFonts w:cstheme="minorHAnsi"/>
              </w:rPr>
              <w:pPrChange w:id="46893" w:author="pete jones" w:date="2022-01-04T11:37:00Z">
                <w:pPr>
                  <w:keepNext/>
                  <w:jc w:val="center"/>
                </w:pPr>
              </w:pPrChange>
            </w:pPr>
            <w:ins w:id="46894" w:author="pete jones" w:date="2022-01-04T11:19:00Z">
              <w:r w:rsidRPr="00FA4BC3">
                <w:rPr>
                  <w:rFonts w:cstheme="minorHAnsi"/>
                  <w:rPrChange w:id="46895" w:author="pete jones" w:date="2022-01-04T14:57:00Z">
                    <w:rPr>
                      <w:rFonts w:ascii="Calibri" w:hAnsi="Calibri" w:cs="Calibri"/>
                      <w:color w:val="000000"/>
                      <w:sz w:val="22"/>
                      <w:szCs w:val="22"/>
                    </w:rPr>
                  </w:rPrChange>
                </w:rPr>
                <w:t>4%</w:t>
              </w:r>
            </w:ins>
          </w:p>
        </w:tc>
        <w:tc>
          <w:tcPr>
            <w:tcW w:w="692" w:type="dxa"/>
            <w:shd w:val="clear" w:color="auto" w:fill="auto"/>
            <w:noWrap/>
            <w:vAlign w:val="bottom"/>
            <w:tcPrChange w:id="46896" w:author="pete jones" w:date="2022-01-04T11:37:00Z">
              <w:tcPr>
                <w:tcW w:w="692" w:type="dxa"/>
                <w:tcBorders>
                  <w:top w:val="nil"/>
                  <w:left w:val="nil"/>
                  <w:bottom w:val="nil"/>
                  <w:right w:val="nil"/>
                </w:tcBorders>
                <w:shd w:val="clear" w:color="auto" w:fill="auto"/>
                <w:noWrap/>
                <w:vAlign w:val="bottom"/>
              </w:tcPr>
            </w:tcPrChange>
          </w:tcPr>
          <w:p w14:paraId="3F093F8F" w14:textId="77777777" w:rsidR="008E4B87" w:rsidRPr="00FA4BC3" w:rsidRDefault="008E4B87">
            <w:pPr>
              <w:spacing w:before="0" w:after="0" w:line="240" w:lineRule="auto"/>
              <w:jc w:val="center"/>
              <w:rPr>
                <w:ins w:id="46897" w:author="pete jones" w:date="2022-01-04T11:19:00Z"/>
                <w:rFonts w:cstheme="minorHAnsi"/>
              </w:rPr>
              <w:pPrChange w:id="46898" w:author="pete jones" w:date="2022-01-04T11:37:00Z">
                <w:pPr>
                  <w:keepNext/>
                  <w:jc w:val="center"/>
                </w:pPr>
              </w:pPrChange>
            </w:pPr>
            <w:ins w:id="46899" w:author="pete jones" w:date="2022-01-04T11:19:00Z">
              <w:r w:rsidRPr="00FA4BC3">
                <w:rPr>
                  <w:rFonts w:cstheme="minorHAnsi"/>
                  <w:rPrChange w:id="46900" w:author="pete jones" w:date="2022-01-04T14:57:00Z">
                    <w:rPr>
                      <w:rFonts w:ascii="Calibri" w:hAnsi="Calibri" w:cs="Calibri"/>
                      <w:color w:val="000000"/>
                      <w:sz w:val="22"/>
                      <w:szCs w:val="22"/>
                    </w:rPr>
                  </w:rPrChange>
                </w:rPr>
                <w:t>0%</w:t>
              </w:r>
            </w:ins>
          </w:p>
        </w:tc>
      </w:tr>
      <w:tr w:rsidR="008E4B87" w:rsidRPr="00FF6A71" w14:paraId="7D6BCA3F" w14:textId="77777777" w:rsidTr="007826DB">
        <w:trPr>
          <w:trHeight w:val="300"/>
          <w:jc w:val="center"/>
          <w:ins w:id="46901" w:author="pete jones" w:date="2022-01-04T11:19:00Z"/>
          <w:trPrChange w:id="46902" w:author="pete jones" w:date="2022-01-04T11:37:00Z">
            <w:trPr>
              <w:trHeight w:val="300"/>
              <w:jc w:val="center"/>
            </w:trPr>
          </w:trPrChange>
        </w:trPr>
        <w:tc>
          <w:tcPr>
            <w:tcW w:w="814" w:type="dxa"/>
            <w:vAlign w:val="center"/>
            <w:tcPrChange w:id="46903" w:author="pete jones" w:date="2022-01-04T11:37:00Z">
              <w:tcPr>
                <w:tcW w:w="814" w:type="dxa"/>
                <w:vAlign w:val="center"/>
              </w:tcPr>
            </w:tcPrChange>
          </w:tcPr>
          <w:p w14:paraId="5EE8C4D2" w14:textId="77777777" w:rsidR="008E4B87" w:rsidRPr="00FF6A71" w:rsidRDefault="008E4B87">
            <w:pPr>
              <w:spacing w:before="0" w:after="0" w:line="240" w:lineRule="auto"/>
              <w:jc w:val="center"/>
              <w:rPr>
                <w:ins w:id="46904" w:author="pete jones" w:date="2022-01-04T11:19:00Z"/>
                <w:rFonts w:cstheme="minorHAnsi"/>
                <w:b/>
                <w:bCs/>
              </w:rPr>
              <w:pPrChange w:id="46905" w:author="pete jones" w:date="2022-01-04T11:37:00Z">
                <w:pPr>
                  <w:keepNext/>
                  <w:jc w:val="center"/>
                </w:pPr>
              </w:pPrChange>
            </w:pPr>
            <w:ins w:id="46906" w:author="pete jones" w:date="2022-01-04T11:19:00Z">
              <w:r w:rsidRPr="00FF6A71">
                <w:rPr>
                  <w:rFonts w:cstheme="minorHAnsi"/>
                  <w:b/>
                  <w:bCs/>
                </w:rPr>
                <w:t>Count</w:t>
              </w:r>
            </w:ins>
          </w:p>
        </w:tc>
        <w:tc>
          <w:tcPr>
            <w:tcW w:w="814" w:type="dxa"/>
            <w:shd w:val="clear" w:color="auto" w:fill="auto"/>
            <w:noWrap/>
            <w:vAlign w:val="bottom"/>
            <w:tcPrChange w:id="46907" w:author="pete jones" w:date="2022-01-04T11:37:00Z">
              <w:tcPr>
                <w:tcW w:w="814" w:type="dxa"/>
                <w:tcBorders>
                  <w:top w:val="nil"/>
                  <w:left w:val="nil"/>
                  <w:bottom w:val="nil"/>
                  <w:right w:val="nil"/>
                </w:tcBorders>
                <w:shd w:val="clear" w:color="auto" w:fill="auto"/>
                <w:noWrap/>
                <w:vAlign w:val="bottom"/>
              </w:tcPr>
            </w:tcPrChange>
          </w:tcPr>
          <w:p w14:paraId="22D3A36D" w14:textId="77777777" w:rsidR="008E4B87" w:rsidRPr="00FA4BC3" w:rsidRDefault="008E4B87">
            <w:pPr>
              <w:spacing w:before="0" w:after="0" w:line="240" w:lineRule="auto"/>
              <w:jc w:val="center"/>
              <w:rPr>
                <w:ins w:id="46908" w:author="pete jones" w:date="2022-01-04T11:19:00Z"/>
                <w:rFonts w:cstheme="minorHAnsi"/>
              </w:rPr>
              <w:pPrChange w:id="46909" w:author="pete jones" w:date="2022-01-04T11:37:00Z">
                <w:pPr>
                  <w:keepNext/>
                  <w:jc w:val="center"/>
                </w:pPr>
              </w:pPrChange>
            </w:pPr>
            <w:ins w:id="46910" w:author="pete jones" w:date="2022-01-04T11:19:00Z">
              <w:r w:rsidRPr="00FA4BC3">
                <w:rPr>
                  <w:rFonts w:cstheme="minorHAnsi"/>
                  <w:rPrChange w:id="46911" w:author="pete jones" w:date="2022-01-04T14:57:00Z">
                    <w:rPr>
                      <w:rFonts w:ascii="Calibri" w:hAnsi="Calibri" w:cs="Calibri"/>
                      <w:color w:val="000000"/>
                      <w:sz w:val="22"/>
                      <w:szCs w:val="22"/>
                    </w:rPr>
                  </w:rPrChange>
                </w:rPr>
                <w:t>3</w:t>
              </w:r>
            </w:ins>
          </w:p>
        </w:tc>
        <w:tc>
          <w:tcPr>
            <w:tcW w:w="814" w:type="dxa"/>
            <w:shd w:val="clear" w:color="auto" w:fill="auto"/>
            <w:noWrap/>
            <w:vAlign w:val="bottom"/>
            <w:tcPrChange w:id="46912" w:author="pete jones" w:date="2022-01-04T11:37:00Z">
              <w:tcPr>
                <w:tcW w:w="814" w:type="dxa"/>
                <w:tcBorders>
                  <w:top w:val="nil"/>
                  <w:left w:val="nil"/>
                  <w:bottom w:val="nil"/>
                  <w:right w:val="nil"/>
                </w:tcBorders>
                <w:shd w:val="clear" w:color="auto" w:fill="auto"/>
                <w:noWrap/>
                <w:vAlign w:val="bottom"/>
              </w:tcPr>
            </w:tcPrChange>
          </w:tcPr>
          <w:p w14:paraId="2C315F18" w14:textId="77777777" w:rsidR="008E4B87" w:rsidRPr="00FA4BC3" w:rsidRDefault="008E4B87">
            <w:pPr>
              <w:spacing w:before="0" w:after="0" w:line="240" w:lineRule="auto"/>
              <w:jc w:val="center"/>
              <w:rPr>
                <w:ins w:id="46913" w:author="pete jones" w:date="2022-01-04T11:19:00Z"/>
                <w:rFonts w:cstheme="minorHAnsi"/>
              </w:rPr>
              <w:pPrChange w:id="46914" w:author="pete jones" w:date="2022-01-04T11:37:00Z">
                <w:pPr>
                  <w:keepNext/>
                  <w:jc w:val="center"/>
                </w:pPr>
              </w:pPrChange>
            </w:pPr>
            <w:ins w:id="46915" w:author="pete jones" w:date="2022-01-04T11:19:00Z">
              <w:r w:rsidRPr="00FA4BC3">
                <w:rPr>
                  <w:rFonts w:cstheme="minorHAnsi"/>
                  <w:rPrChange w:id="46916" w:author="pete jones" w:date="2022-01-04T14:57:00Z">
                    <w:rPr>
                      <w:rFonts w:ascii="Calibri" w:hAnsi="Calibri" w:cs="Calibri"/>
                      <w:color w:val="000000"/>
                      <w:sz w:val="22"/>
                      <w:szCs w:val="22"/>
                    </w:rPr>
                  </w:rPrChange>
                </w:rPr>
                <w:t>7</w:t>
              </w:r>
            </w:ins>
          </w:p>
        </w:tc>
        <w:tc>
          <w:tcPr>
            <w:tcW w:w="814" w:type="dxa"/>
            <w:shd w:val="clear" w:color="auto" w:fill="auto"/>
            <w:noWrap/>
            <w:vAlign w:val="bottom"/>
            <w:tcPrChange w:id="46917" w:author="pete jones" w:date="2022-01-04T11:37:00Z">
              <w:tcPr>
                <w:tcW w:w="814" w:type="dxa"/>
                <w:tcBorders>
                  <w:top w:val="nil"/>
                  <w:left w:val="nil"/>
                  <w:bottom w:val="nil"/>
                  <w:right w:val="nil"/>
                </w:tcBorders>
                <w:shd w:val="clear" w:color="auto" w:fill="auto"/>
                <w:noWrap/>
                <w:vAlign w:val="bottom"/>
              </w:tcPr>
            </w:tcPrChange>
          </w:tcPr>
          <w:p w14:paraId="7D19F508" w14:textId="77777777" w:rsidR="008E4B87" w:rsidRPr="00FA4BC3" w:rsidRDefault="008E4B87">
            <w:pPr>
              <w:spacing w:before="0" w:after="0" w:line="240" w:lineRule="auto"/>
              <w:jc w:val="center"/>
              <w:rPr>
                <w:ins w:id="46918" w:author="pete jones" w:date="2022-01-04T11:19:00Z"/>
                <w:rFonts w:cstheme="minorHAnsi"/>
              </w:rPr>
              <w:pPrChange w:id="46919" w:author="pete jones" w:date="2022-01-04T11:37:00Z">
                <w:pPr>
                  <w:keepNext/>
                  <w:jc w:val="center"/>
                </w:pPr>
              </w:pPrChange>
            </w:pPr>
            <w:ins w:id="46920" w:author="pete jones" w:date="2022-01-04T11:19:00Z">
              <w:r w:rsidRPr="00FA4BC3">
                <w:rPr>
                  <w:rFonts w:cstheme="minorHAnsi"/>
                  <w:rPrChange w:id="46921" w:author="pete jones" w:date="2022-01-04T14:57:00Z">
                    <w:rPr>
                      <w:rFonts w:ascii="Calibri" w:hAnsi="Calibri" w:cs="Calibri"/>
                      <w:color w:val="000000"/>
                      <w:sz w:val="22"/>
                      <w:szCs w:val="22"/>
                    </w:rPr>
                  </w:rPrChange>
                </w:rPr>
                <w:t>6</w:t>
              </w:r>
            </w:ins>
          </w:p>
        </w:tc>
        <w:tc>
          <w:tcPr>
            <w:tcW w:w="692" w:type="dxa"/>
            <w:shd w:val="clear" w:color="auto" w:fill="auto"/>
            <w:noWrap/>
            <w:vAlign w:val="bottom"/>
            <w:tcPrChange w:id="46922" w:author="pete jones" w:date="2022-01-04T11:37:00Z">
              <w:tcPr>
                <w:tcW w:w="692" w:type="dxa"/>
                <w:tcBorders>
                  <w:top w:val="nil"/>
                  <w:left w:val="nil"/>
                  <w:bottom w:val="nil"/>
                  <w:right w:val="nil"/>
                </w:tcBorders>
                <w:shd w:val="clear" w:color="auto" w:fill="auto"/>
                <w:noWrap/>
                <w:vAlign w:val="bottom"/>
              </w:tcPr>
            </w:tcPrChange>
          </w:tcPr>
          <w:p w14:paraId="67DA2186" w14:textId="77777777" w:rsidR="008E4B87" w:rsidRPr="00FA4BC3" w:rsidRDefault="008E4B87">
            <w:pPr>
              <w:spacing w:before="0" w:after="0" w:line="240" w:lineRule="auto"/>
              <w:jc w:val="center"/>
              <w:rPr>
                <w:ins w:id="46923" w:author="pete jones" w:date="2022-01-04T11:19:00Z"/>
                <w:rFonts w:cstheme="minorHAnsi"/>
              </w:rPr>
              <w:pPrChange w:id="46924" w:author="pete jones" w:date="2022-01-04T11:37:00Z">
                <w:pPr>
                  <w:keepNext/>
                  <w:jc w:val="center"/>
                </w:pPr>
              </w:pPrChange>
            </w:pPr>
            <w:ins w:id="46925" w:author="pete jones" w:date="2022-01-04T11:19:00Z">
              <w:r w:rsidRPr="00FA4BC3">
                <w:rPr>
                  <w:rFonts w:cstheme="minorHAnsi"/>
                  <w:rPrChange w:id="46926" w:author="pete jones" w:date="2022-01-04T14:57:00Z">
                    <w:rPr>
                      <w:rFonts w:ascii="Calibri" w:hAnsi="Calibri" w:cs="Calibri"/>
                      <w:color w:val="000000"/>
                      <w:sz w:val="22"/>
                      <w:szCs w:val="22"/>
                    </w:rPr>
                  </w:rPrChange>
                </w:rPr>
                <w:t>10</w:t>
              </w:r>
            </w:ins>
          </w:p>
        </w:tc>
        <w:tc>
          <w:tcPr>
            <w:tcW w:w="692" w:type="dxa"/>
            <w:shd w:val="clear" w:color="auto" w:fill="auto"/>
            <w:noWrap/>
            <w:vAlign w:val="bottom"/>
            <w:tcPrChange w:id="46927" w:author="pete jones" w:date="2022-01-04T11:37:00Z">
              <w:tcPr>
                <w:tcW w:w="692" w:type="dxa"/>
                <w:tcBorders>
                  <w:top w:val="nil"/>
                  <w:left w:val="nil"/>
                  <w:bottom w:val="nil"/>
                  <w:right w:val="nil"/>
                </w:tcBorders>
                <w:shd w:val="clear" w:color="auto" w:fill="auto"/>
                <w:noWrap/>
                <w:vAlign w:val="bottom"/>
              </w:tcPr>
            </w:tcPrChange>
          </w:tcPr>
          <w:p w14:paraId="364507FE" w14:textId="77777777" w:rsidR="008E4B87" w:rsidRPr="00FA4BC3" w:rsidRDefault="008E4B87">
            <w:pPr>
              <w:spacing w:before="0" w:after="0" w:line="240" w:lineRule="auto"/>
              <w:jc w:val="center"/>
              <w:rPr>
                <w:ins w:id="46928" w:author="pete jones" w:date="2022-01-04T11:19:00Z"/>
                <w:rFonts w:cstheme="minorHAnsi"/>
              </w:rPr>
              <w:pPrChange w:id="46929" w:author="pete jones" w:date="2022-01-04T11:37:00Z">
                <w:pPr>
                  <w:keepNext/>
                  <w:jc w:val="center"/>
                </w:pPr>
              </w:pPrChange>
            </w:pPr>
            <w:ins w:id="46930" w:author="pete jones" w:date="2022-01-04T11:19:00Z">
              <w:r w:rsidRPr="00FA4BC3">
                <w:rPr>
                  <w:rFonts w:cstheme="minorHAnsi"/>
                  <w:rPrChange w:id="46931" w:author="pete jones" w:date="2022-01-04T14:57:00Z">
                    <w:rPr>
                      <w:rFonts w:ascii="Calibri" w:hAnsi="Calibri" w:cs="Calibri"/>
                      <w:color w:val="000000"/>
                      <w:sz w:val="22"/>
                      <w:szCs w:val="22"/>
                    </w:rPr>
                  </w:rPrChange>
                </w:rPr>
                <w:t>0</w:t>
              </w:r>
            </w:ins>
          </w:p>
        </w:tc>
        <w:tc>
          <w:tcPr>
            <w:tcW w:w="692" w:type="dxa"/>
            <w:shd w:val="clear" w:color="auto" w:fill="auto"/>
            <w:noWrap/>
            <w:vAlign w:val="bottom"/>
            <w:tcPrChange w:id="46932" w:author="pete jones" w:date="2022-01-04T11:37:00Z">
              <w:tcPr>
                <w:tcW w:w="692" w:type="dxa"/>
                <w:tcBorders>
                  <w:top w:val="nil"/>
                  <w:left w:val="nil"/>
                  <w:bottom w:val="nil"/>
                  <w:right w:val="nil"/>
                </w:tcBorders>
                <w:shd w:val="clear" w:color="auto" w:fill="auto"/>
                <w:noWrap/>
                <w:vAlign w:val="bottom"/>
              </w:tcPr>
            </w:tcPrChange>
          </w:tcPr>
          <w:p w14:paraId="11506DD9" w14:textId="77777777" w:rsidR="008E4B87" w:rsidRPr="00FA4BC3" w:rsidRDefault="008E4B87">
            <w:pPr>
              <w:spacing w:before="0" w:after="0" w:line="240" w:lineRule="auto"/>
              <w:jc w:val="center"/>
              <w:rPr>
                <w:ins w:id="46933" w:author="pete jones" w:date="2022-01-04T11:19:00Z"/>
                <w:rFonts w:cstheme="minorHAnsi"/>
              </w:rPr>
              <w:pPrChange w:id="46934" w:author="pete jones" w:date="2022-01-04T11:37:00Z">
                <w:pPr>
                  <w:keepNext/>
                  <w:jc w:val="center"/>
                </w:pPr>
              </w:pPrChange>
            </w:pPr>
            <w:ins w:id="46935" w:author="pete jones" w:date="2022-01-04T11:19:00Z">
              <w:r w:rsidRPr="00FA4BC3">
                <w:rPr>
                  <w:rFonts w:cstheme="minorHAnsi"/>
                  <w:rPrChange w:id="46936" w:author="pete jones" w:date="2022-01-04T14:57:00Z">
                    <w:rPr>
                      <w:rFonts w:ascii="Calibri" w:hAnsi="Calibri" w:cs="Calibri"/>
                      <w:color w:val="000000"/>
                      <w:sz w:val="22"/>
                      <w:szCs w:val="22"/>
                    </w:rPr>
                  </w:rPrChange>
                </w:rPr>
                <w:t>1</w:t>
              </w:r>
            </w:ins>
          </w:p>
        </w:tc>
        <w:tc>
          <w:tcPr>
            <w:tcW w:w="692" w:type="dxa"/>
            <w:shd w:val="clear" w:color="auto" w:fill="auto"/>
            <w:noWrap/>
            <w:vAlign w:val="bottom"/>
            <w:tcPrChange w:id="46937" w:author="pete jones" w:date="2022-01-04T11:37:00Z">
              <w:tcPr>
                <w:tcW w:w="692" w:type="dxa"/>
                <w:tcBorders>
                  <w:top w:val="nil"/>
                  <w:left w:val="nil"/>
                  <w:bottom w:val="nil"/>
                  <w:right w:val="nil"/>
                </w:tcBorders>
                <w:shd w:val="clear" w:color="auto" w:fill="auto"/>
                <w:noWrap/>
                <w:vAlign w:val="bottom"/>
              </w:tcPr>
            </w:tcPrChange>
          </w:tcPr>
          <w:p w14:paraId="5592D7C0" w14:textId="77777777" w:rsidR="008E4B87" w:rsidRPr="00FA4BC3" w:rsidRDefault="008E4B87">
            <w:pPr>
              <w:spacing w:before="0" w:after="0" w:line="240" w:lineRule="auto"/>
              <w:jc w:val="center"/>
              <w:rPr>
                <w:ins w:id="46938" w:author="pete jones" w:date="2022-01-04T11:19:00Z"/>
                <w:rFonts w:cstheme="minorHAnsi"/>
              </w:rPr>
              <w:pPrChange w:id="46939" w:author="pete jones" w:date="2022-01-04T11:37:00Z">
                <w:pPr>
                  <w:keepNext/>
                  <w:jc w:val="center"/>
                </w:pPr>
              </w:pPrChange>
            </w:pPr>
            <w:ins w:id="46940" w:author="pete jones" w:date="2022-01-04T11:19:00Z">
              <w:r w:rsidRPr="00FA4BC3">
                <w:rPr>
                  <w:rFonts w:cstheme="minorHAnsi"/>
                  <w:rPrChange w:id="46941" w:author="pete jones" w:date="2022-01-04T14:57:00Z">
                    <w:rPr>
                      <w:rFonts w:ascii="Calibri" w:hAnsi="Calibri" w:cs="Calibri"/>
                      <w:color w:val="000000"/>
                      <w:sz w:val="22"/>
                      <w:szCs w:val="22"/>
                    </w:rPr>
                  </w:rPrChange>
                </w:rPr>
                <w:t>0</w:t>
              </w:r>
            </w:ins>
          </w:p>
        </w:tc>
      </w:tr>
    </w:tbl>
    <w:p w14:paraId="31484E7E" w14:textId="77777777" w:rsidR="007826DB" w:rsidRPr="00FF6A71" w:rsidRDefault="007826DB">
      <w:pPr>
        <w:jc w:val="left"/>
        <w:rPr>
          <w:ins w:id="46942" w:author="pete jones" w:date="2022-01-04T11:37:00Z"/>
          <w:rFonts w:cstheme="minorHAnsi"/>
          <w:b/>
          <w:bCs/>
        </w:rPr>
        <w:pPrChange w:id="46943" w:author="pete jones" w:date="2022-01-04T11:38:00Z">
          <w:pPr>
            <w:keepNext/>
          </w:pPr>
        </w:pPrChange>
      </w:pPr>
      <w:ins w:id="46944" w:author="pete jones" w:date="2022-01-04T11:37:00Z">
        <w:r w:rsidRPr="00FF6A71">
          <w:rPr>
            <w:rFonts w:cstheme="minorHAnsi"/>
            <w:b/>
            <w:bCs/>
          </w:rPr>
          <w:t>Q3.11 Please feel free to expand any of your responses to this section here...</w:t>
        </w:r>
      </w:ins>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6945" w:author="pete jones" w:date="2022-03-29T17:12:00Z">
          <w:tblPr>
            <w:tblW w:w="9493" w:type="dxa"/>
            <w:tblLook w:val="04A0" w:firstRow="1" w:lastRow="0" w:firstColumn="1" w:lastColumn="0" w:noHBand="0" w:noVBand="1"/>
          </w:tblPr>
        </w:tblPrChange>
      </w:tblPr>
      <w:tblGrid>
        <w:gridCol w:w="8642"/>
        <w:tblGridChange w:id="46946">
          <w:tblGrid>
            <w:gridCol w:w="9493"/>
          </w:tblGrid>
        </w:tblGridChange>
      </w:tblGrid>
      <w:tr w:rsidR="008E4B87" w:rsidRPr="00FF6A71" w14:paraId="5F898672" w14:textId="77777777" w:rsidTr="00D1046B">
        <w:trPr>
          <w:trHeight w:val="1691"/>
          <w:jc w:val="center"/>
          <w:ins w:id="46947" w:author="pete jones" w:date="2022-01-04T11:19:00Z"/>
          <w:trPrChange w:id="46948" w:author="pete jones" w:date="2022-03-29T17:12:00Z">
            <w:trPr>
              <w:trHeight w:val="1691"/>
            </w:trPr>
          </w:trPrChange>
        </w:trPr>
        <w:tc>
          <w:tcPr>
            <w:tcW w:w="8642" w:type="dxa"/>
            <w:hideMark/>
            <w:tcPrChange w:id="46949" w:author="pete jones" w:date="2022-03-29T17:12:00Z">
              <w:tcPr>
                <w:tcW w:w="9493" w:type="dxa"/>
                <w:hideMark/>
              </w:tcPr>
            </w:tcPrChange>
          </w:tcPr>
          <w:p w14:paraId="7B50A2FC" w14:textId="054FB86A" w:rsidR="008E4B87" w:rsidRPr="00FF6A71" w:rsidRDefault="008E4B87">
            <w:pPr>
              <w:spacing w:before="0" w:after="0" w:line="240" w:lineRule="auto"/>
              <w:rPr>
                <w:ins w:id="46950" w:author="pete jones" w:date="2022-01-04T11:19:00Z"/>
                <w:rFonts w:cstheme="minorHAnsi"/>
              </w:rPr>
              <w:pPrChange w:id="46951" w:author="pete jones" w:date="2022-01-04T11:38:00Z">
                <w:pPr>
                  <w:keepNext/>
                </w:pPr>
              </w:pPrChange>
            </w:pPr>
            <w:ins w:id="46952" w:author="pete jones" w:date="2022-01-04T11:19:00Z">
              <w:r w:rsidRPr="00FF6A71">
                <w:rPr>
                  <w:rFonts w:cstheme="minorHAnsi"/>
                </w:rPr>
                <w:t>I teach the HNC Engineering Project module</w:t>
              </w:r>
            </w:ins>
            <w:ins w:id="46953" w:author="pete jones" w:date="2022-04-01T14:26:00Z">
              <w:r w:rsidR="00580BEA">
                <w:rPr>
                  <w:rFonts w:cstheme="minorHAnsi"/>
                </w:rPr>
                <w:t>,</w:t>
              </w:r>
            </w:ins>
            <w:ins w:id="46954" w:author="pete jones" w:date="2022-01-04T11:19:00Z">
              <w:r w:rsidRPr="00FF6A71">
                <w:rPr>
                  <w:rFonts w:cstheme="minorHAnsi"/>
                </w:rPr>
                <w:t xml:space="preserve"> a 'Sustainability' related theme.  I have the great advantage that 90% of my students are Higher Apprentices from </w:t>
              </w:r>
            </w:ins>
            <w:ins w:id="46955" w:author="pete jones" w:date="2022-03-30T12:09:00Z">
              <w:r w:rsidR="006E7D7D">
                <w:rPr>
                  <w:rFonts w:cstheme="minorHAnsi"/>
                </w:rPr>
                <w:t xml:space="preserve">the </w:t>
              </w:r>
            </w:ins>
            <w:ins w:id="46956" w:author="pete jones" w:date="2022-01-04T11:19:00Z">
              <w:r w:rsidRPr="00FF6A71">
                <w:rPr>
                  <w:rFonts w:cstheme="minorHAnsi"/>
                </w:rPr>
                <w:t>industry</w:t>
              </w:r>
            </w:ins>
            <w:ins w:id="46957" w:author="pete jones" w:date="2022-04-01T14:26:00Z">
              <w:r w:rsidR="00580BEA">
                <w:rPr>
                  <w:rFonts w:cstheme="minorHAnsi"/>
                </w:rPr>
                <w:t>,</w:t>
              </w:r>
            </w:ins>
            <w:ins w:id="46958" w:author="pete jones" w:date="2022-01-04T11:19:00Z">
              <w:r w:rsidRPr="00FF6A71">
                <w:rPr>
                  <w:rFonts w:cstheme="minorHAnsi"/>
                </w:rPr>
                <w:t xml:space="preserve"> and they </w:t>
              </w:r>
            </w:ins>
            <w:ins w:id="46959" w:author="pete jones" w:date="2022-04-01T15:25:00Z">
              <w:r w:rsidR="009D7356">
                <w:rPr>
                  <w:rFonts w:cstheme="minorHAnsi"/>
                </w:rPr>
                <w:t>usu</w:t>
              </w:r>
            </w:ins>
            <w:ins w:id="46960" w:author="pete jones" w:date="2022-01-04T11:19:00Z">
              <w:r w:rsidRPr="00FF6A71">
                <w:rPr>
                  <w:rFonts w:cstheme="minorHAnsi"/>
                </w:rPr>
                <w:t xml:space="preserve">ally choose projects related to their place of work. </w:t>
              </w:r>
            </w:ins>
            <w:ins w:id="46961" w:author="pete jones" w:date="2022-04-01T14:26:00Z">
              <w:r w:rsidR="00580BEA">
                <w:rPr>
                  <w:rFonts w:cstheme="minorHAnsi"/>
                </w:rPr>
                <w:t>As a result, a</w:t>
              </w:r>
            </w:ins>
            <w:ins w:id="46962" w:author="pete jones" w:date="2022-01-04T11:19:00Z">
              <w:r w:rsidRPr="00FF6A71">
                <w:rPr>
                  <w:rFonts w:cstheme="minorHAnsi"/>
                </w:rPr>
                <w:t>ll my students benefit from the cross-pollination of a diverse range of industry-based projects</w:t>
              </w:r>
            </w:ins>
            <w:ins w:id="46963" w:author="pete jones" w:date="2022-04-01T14:26:00Z">
              <w:r w:rsidR="00580BEA">
                <w:rPr>
                  <w:rFonts w:cstheme="minorHAnsi"/>
                </w:rPr>
                <w:t>. W</w:t>
              </w:r>
            </w:ins>
            <w:ins w:id="46964" w:author="pete jones" w:date="2022-01-04T11:19:00Z">
              <w:r w:rsidRPr="00FF6A71">
                <w:rPr>
                  <w:rFonts w:cstheme="minorHAnsi"/>
                </w:rPr>
                <w:t xml:space="preserve">e have won what we consider to be the UK's top award in this area for the last two years: </w:t>
              </w:r>
            </w:ins>
            <w:ins w:id="46965" w:author="pete jones" w:date="2022-04-01T14:26:00Z">
              <w:r w:rsidR="00580BEA">
                <w:rPr>
                  <w:rFonts w:cstheme="minorHAnsi"/>
                </w:rPr>
                <w:t xml:space="preserve">the </w:t>
              </w:r>
            </w:ins>
            <w:ins w:id="46966" w:author="pete jones" w:date="2022-01-04T11:19:00Z">
              <w:r w:rsidRPr="00FF6A71">
                <w:rPr>
                  <w:rFonts w:cstheme="minorHAnsi"/>
                </w:rPr>
                <w:t>EAUC Green Gown awards for Student Research with Impact.</w:t>
              </w:r>
            </w:ins>
          </w:p>
        </w:tc>
      </w:tr>
      <w:tr w:rsidR="008E4B87" w:rsidRPr="00FF6A71" w14:paraId="7082DCCB" w14:textId="77777777" w:rsidTr="00D1046B">
        <w:trPr>
          <w:trHeight w:val="70"/>
          <w:jc w:val="center"/>
          <w:ins w:id="46967" w:author="pete jones" w:date="2022-01-04T11:19:00Z"/>
          <w:trPrChange w:id="46968" w:author="pete jones" w:date="2022-03-29T17:12:00Z">
            <w:trPr>
              <w:trHeight w:val="70"/>
            </w:trPr>
          </w:trPrChange>
        </w:trPr>
        <w:tc>
          <w:tcPr>
            <w:tcW w:w="8642" w:type="dxa"/>
            <w:hideMark/>
            <w:tcPrChange w:id="46969" w:author="pete jones" w:date="2022-03-29T17:12:00Z">
              <w:tcPr>
                <w:tcW w:w="9493" w:type="dxa"/>
                <w:hideMark/>
              </w:tcPr>
            </w:tcPrChange>
          </w:tcPr>
          <w:p w14:paraId="39F7BFB9" w14:textId="77777777" w:rsidR="008E4B87" w:rsidRPr="00FF6A71" w:rsidRDefault="008E4B87">
            <w:pPr>
              <w:spacing w:before="0" w:after="0" w:line="240" w:lineRule="auto"/>
              <w:rPr>
                <w:ins w:id="46970" w:author="pete jones" w:date="2022-01-04T11:19:00Z"/>
                <w:rFonts w:cstheme="minorHAnsi"/>
              </w:rPr>
              <w:pPrChange w:id="46971" w:author="pete jones" w:date="2022-01-04T11:38:00Z">
                <w:pPr>
                  <w:keepNext/>
                </w:pPr>
              </w:pPrChange>
            </w:pPr>
            <w:ins w:id="46972" w:author="pete jones" w:date="2022-01-04T11:19:00Z">
              <w:r w:rsidRPr="00FF6A71">
                <w:rPr>
                  <w:rFonts w:cstheme="minorHAnsi"/>
                </w:rPr>
                <w:t>What are the 4 Cs?</w:t>
              </w:r>
            </w:ins>
          </w:p>
        </w:tc>
      </w:tr>
      <w:tr w:rsidR="008E4B87" w:rsidRPr="00FF6A71" w14:paraId="00913339" w14:textId="77777777" w:rsidTr="00D1046B">
        <w:trPr>
          <w:trHeight w:val="558"/>
          <w:jc w:val="center"/>
          <w:ins w:id="46973" w:author="pete jones" w:date="2022-01-04T11:19:00Z"/>
          <w:trPrChange w:id="46974" w:author="pete jones" w:date="2022-03-29T17:12:00Z">
            <w:trPr>
              <w:trHeight w:val="1293"/>
            </w:trPr>
          </w:trPrChange>
        </w:trPr>
        <w:tc>
          <w:tcPr>
            <w:tcW w:w="8642" w:type="dxa"/>
            <w:hideMark/>
            <w:tcPrChange w:id="46975" w:author="pete jones" w:date="2022-03-29T17:12:00Z">
              <w:tcPr>
                <w:tcW w:w="9493" w:type="dxa"/>
                <w:hideMark/>
              </w:tcPr>
            </w:tcPrChange>
          </w:tcPr>
          <w:p w14:paraId="675D479D" w14:textId="7A1492E3" w:rsidR="008E4B87" w:rsidRPr="00FF6A71" w:rsidRDefault="008E4B87">
            <w:pPr>
              <w:spacing w:before="0" w:after="0" w:line="240" w:lineRule="auto"/>
              <w:jc w:val="left"/>
              <w:rPr>
                <w:ins w:id="46976" w:author="pete jones" w:date="2022-01-04T11:19:00Z"/>
                <w:rFonts w:cstheme="minorHAnsi"/>
              </w:rPr>
              <w:pPrChange w:id="46977" w:author="pete jones" w:date="2022-01-04T11:39:00Z">
                <w:pPr>
                  <w:keepNext/>
                </w:pPr>
              </w:pPrChange>
            </w:pPr>
            <w:ins w:id="46978" w:author="pete jones" w:date="2022-01-04T11:19:00Z">
              <w:r w:rsidRPr="00FF6A71">
                <w:rPr>
                  <w:rFonts w:cstheme="minorHAnsi"/>
                </w:rPr>
                <w:t xml:space="preserve">I think it is </w:t>
              </w:r>
            </w:ins>
            <w:ins w:id="46979" w:author="pete jones" w:date="2022-04-01T15:25:00Z">
              <w:r w:rsidR="009D7356">
                <w:rPr>
                  <w:rFonts w:cstheme="minorHAnsi"/>
                </w:rPr>
                <w:t>essential</w:t>
              </w:r>
            </w:ins>
            <w:ins w:id="46980" w:author="pete jones" w:date="2022-01-04T11:19:00Z">
              <w:r w:rsidRPr="00FF6A71">
                <w:rPr>
                  <w:rFonts w:cstheme="minorHAnsi"/>
                </w:rPr>
                <w:t xml:space="preserve"> to give students open</w:t>
              </w:r>
            </w:ins>
            <w:ins w:id="46981" w:author="pete jones" w:date="2022-03-30T12:09:00Z">
              <w:r w:rsidR="006E7D7D">
                <w:rPr>
                  <w:rFonts w:cstheme="minorHAnsi"/>
                </w:rPr>
                <w:t>-</w:t>
              </w:r>
            </w:ins>
            <w:ins w:id="46982" w:author="pete jones" w:date="2022-01-04T11:19:00Z">
              <w:r w:rsidRPr="00FF6A71">
                <w:rPr>
                  <w:rFonts w:cstheme="minorHAnsi"/>
                </w:rPr>
                <w:t>ended</w:t>
              </w:r>
            </w:ins>
            <w:ins w:id="46983" w:author="pete jones" w:date="2022-04-01T14:26:00Z">
              <w:r w:rsidR="00580BEA">
                <w:rPr>
                  <w:rFonts w:cstheme="minorHAnsi"/>
                </w:rPr>
                <w:t>,</w:t>
              </w:r>
            </w:ins>
            <w:ins w:id="46984" w:author="pete jones" w:date="2022-01-04T11:19:00Z">
              <w:r w:rsidRPr="00FF6A71">
                <w:rPr>
                  <w:rFonts w:cstheme="minorHAnsi"/>
                </w:rPr>
                <w:t xml:space="preserve"> real-world problems to solve to challenge them and</w:t>
              </w:r>
            </w:ins>
            <w:ins w:id="46985" w:author="pete jones" w:date="2022-04-01T14:26:00Z">
              <w:r w:rsidR="00580BEA">
                <w:rPr>
                  <w:rFonts w:cstheme="minorHAnsi"/>
                </w:rPr>
                <w:t>,</w:t>
              </w:r>
            </w:ins>
            <w:ins w:id="46986" w:author="pete jones" w:date="2022-01-04T11:19:00Z">
              <w:r w:rsidRPr="00FF6A71">
                <w:rPr>
                  <w:rFonts w:cstheme="minorHAnsi"/>
                </w:rPr>
                <w:t xml:space="preserve"> most importantly</w:t>
              </w:r>
            </w:ins>
            <w:ins w:id="46987" w:author="pete jones" w:date="2022-04-01T14:26:00Z">
              <w:r w:rsidR="00580BEA">
                <w:rPr>
                  <w:rFonts w:cstheme="minorHAnsi"/>
                </w:rPr>
                <w:t>,</w:t>
              </w:r>
            </w:ins>
            <w:ins w:id="46988" w:author="pete jones" w:date="2022-01-04T11:19:00Z">
              <w:r w:rsidRPr="00FF6A71">
                <w:rPr>
                  <w:rFonts w:cstheme="minorHAnsi"/>
                </w:rPr>
                <w:t xml:space="preserve"> to </w:t>
              </w:r>
            </w:ins>
            <w:ins w:id="46989" w:author="pete jones" w:date="2022-04-01T14:26:00Z">
              <w:r w:rsidR="00580BEA">
                <w:rPr>
                  <w:rFonts w:cstheme="minorHAnsi"/>
                </w:rPr>
                <w:t>realise there is no</w:t>
              </w:r>
            </w:ins>
            <w:ins w:id="46990" w:author="pete jones" w:date="2022-01-04T11:19:00Z">
              <w:r w:rsidRPr="00FF6A71">
                <w:rPr>
                  <w:rFonts w:cstheme="minorHAnsi"/>
                </w:rPr>
                <w:t xml:space="preserve"> single correct solution.  I am also keen for them to understand there </w:t>
              </w:r>
            </w:ins>
            <w:ins w:id="46991" w:author="pete jones" w:date="2022-03-30T12:10:00Z">
              <w:r w:rsidR="006E7D7D">
                <w:rPr>
                  <w:rFonts w:cstheme="minorHAnsi"/>
                </w:rPr>
                <w:t>is</w:t>
              </w:r>
            </w:ins>
            <w:ins w:id="46992" w:author="pete jones" w:date="2022-01-04T11:19:00Z">
              <w:r w:rsidRPr="00FF6A71">
                <w:rPr>
                  <w:rFonts w:cstheme="minorHAnsi"/>
                </w:rPr>
                <w:t xml:space="preserve"> a wide range of factors to consider in arriving at a solution which will therefore be a compromise. </w:t>
              </w:r>
            </w:ins>
            <w:ins w:id="46993" w:author="pete jones" w:date="2022-04-01T14:27:00Z">
              <w:r w:rsidR="00580BEA">
                <w:rPr>
                  <w:rFonts w:cstheme="minorHAnsi"/>
                </w:rPr>
                <w:t>Therefore, e</w:t>
              </w:r>
            </w:ins>
            <w:ins w:id="46994" w:author="pete jones" w:date="2022-01-04T11:19:00Z">
              <w:r w:rsidRPr="00FF6A71">
                <w:rPr>
                  <w:rFonts w:cstheme="minorHAnsi"/>
                </w:rPr>
                <w:t xml:space="preserve">arly group </w:t>
              </w:r>
              <w:r w:rsidRPr="00FF6A71">
                <w:rPr>
                  <w:rFonts w:cstheme="minorHAnsi"/>
                </w:rPr>
                <w:lastRenderedPageBreak/>
                <w:t xml:space="preserve">work is essential in the degree.  However, I have never found a way to satisfactorily assess group work, </w:t>
              </w:r>
            </w:ins>
            <w:ins w:id="46995" w:author="pete jones" w:date="2022-04-05T11:11:00Z">
              <w:r w:rsidR="00FE3061" w:rsidRPr="00FF6A71">
                <w:rPr>
                  <w:rFonts w:cstheme="minorHAnsi"/>
                </w:rPr>
                <w:t>i.e.,</w:t>
              </w:r>
            </w:ins>
            <w:ins w:id="46996" w:author="pete jones" w:date="2022-01-04T11:19:00Z">
              <w:r w:rsidRPr="00FF6A71">
                <w:rPr>
                  <w:rFonts w:cstheme="minorHAnsi"/>
                </w:rPr>
                <w:t xml:space="preserve"> not just assessing the outcome but also the </w:t>
              </w:r>
            </w:ins>
            <w:ins w:id="46997" w:author="pete jones" w:date="2022-04-01T14:27:00Z">
              <w:r w:rsidR="00580BEA">
                <w:rPr>
                  <w:rFonts w:cstheme="minorHAnsi"/>
                </w:rPr>
                <w:t>group's journey</w:t>
              </w:r>
            </w:ins>
            <w:ins w:id="46998" w:author="pete jones" w:date="2022-01-04T11:19:00Z">
              <w:r w:rsidRPr="00FF6A71">
                <w:rPr>
                  <w:rFonts w:cstheme="minorHAnsi"/>
                </w:rPr>
                <w:t>.</w:t>
              </w:r>
            </w:ins>
          </w:p>
        </w:tc>
      </w:tr>
      <w:tr w:rsidR="008E4B87" w:rsidRPr="00FF6A71" w14:paraId="4848E909" w14:textId="77777777" w:rsidTr="00D1046B">
        <w:trPr>
          <w:trHeight w:val="245"/>
          <w:jc w:val="center"/>
          <w:ins w:id="46999" w:author="pete jones" w:date="2022-01-04T11:19:00Z"/>
          <w:trPrChange w:id="47000" w:author="pete jones" w:date="2022-03-29T17:12:00Z">
            <w:trPr>
              <w:trHeight w:val="245"/>
            </w:trPr>
          </w:trPrChange>
        </w:trPr>
        <w:tc>
          <w:tcPr>
            <w:tcW w:w="8642" w:type="dxa"/>
            <w:hideMark/>
            <w:tcPrChange w:id="47001" w:author="pete jones" w:date="2022-03-29T17:12:00Z">
              <w:tcPr>
                <w:tcW w:w="9493" w:type="dxa"/>
                <w:hideMark/>
              </w:tcPr>
            </w:tcPrChange>
          </w:tcPr>
          <w:p w14:paraId="5D66B55F" w14:textId="47C156FF" w:rsidR="008E4B87" w:rsidRPr="00FF6A71" w:rsidRDefault="008E4B87">
            <w:pPr>
              <w:spacing w:before="0" w:after="0" w:line="240" w:lineRule="auto"/>
              <w:rPr>
                <w:ins w:id="47002" w:author="pete jones" w:date="2022-01-04T11:19:00Z"/>
                <w:rFonts w:cstheme="minorHAnsi"/>
              </w:rPr>
              <w:pPrChange w:id="47003" w:author="pete jones" w:date="2022-01-04T11:38:00Z">
                <w:pPr>
                  <w:keepNext/>
                </w:pPr>
              </w:pPrChange>
            </w:pPr>
            <w:ins w:id="47004" w:author="pete jones" w:date="2022-01-04T11:19:00Z">
              <w:r w:rsidRPr="00FF6A71">
                <w:rPr>
                  <w:rFonts w:cstheme="minorHAnsi"/>
                </w:rPr>
                <w:t xml:space="preserve">Published work on using forums for peer support and feedback - students valued the opportunity to peer support each other using online </w:t>
              </w:r>
            </w:ins>
            <w:ins w:id="47005" w:author="pete jones" w:date="2022-04-01T14:27:00Z">
              <w:r w:rsidR="00580BEA">
                <w:rPr>
                  <w:rFonts w:cstheme="minorHAnsi"/>
                </w:rPr>
                <w:t>platfor</w:t>
              </w:r>
            </w:ins>
            <w:ins w:id="47006" w:author="pete jones" w:date="2022-01-04T11:19:00Z">
              <w:r w:rsidRPr="00FF6A71">
                <w:rPr>
                  <w:rFonts w:cstheme="minorHAnsi"/>
                </w:rPr>
                <w:t>ms.</w:t>
              </w:r>
            </w:ins>
          </w:p>
        </w:tc>
      </w:tr>
      <w:tr w:rsidR="008E4B87" w:rsidRPr="00FF6A71" w14:paraId="76CA7EF2" w14:textId="77777777" w:rsidTr="00D1046B">
        <w:trPr>
          <w:trHeight w:val="163"/>
          <w:jc w:val="center"/>
          <w:ins w:id="47007" w:author="pete jones" w:date="2022-01-04T11:19:00Z"/>
          <w:trPrChange w:id="47008" w:author="pete jones" w:date="2022-03-29T17:12:00Z">
            <w:trPr>
              <w:trHeight w:val="163"/>
            </w:trPr>
          </w:trPrChange>
        </w:trPr>
        <w:tc>
          <w:tcPr>
            <w:tcW w:w="8642" w:type="dxa"/>
            <w:hideMark/>
            <w:tcPrChange w:id="47009" w:author="pete jones" w:date="2022-03-29T17:12:00Z">
              <w:tcPr>
                <w:tcW w:w="9493" w:type="dxa"/>
                <w:hideMark/>
              </w:tcPr>
            </w:tcPrChange>
          </w:tcPr>
          <w:p w14:paraId="3020D650" w14:textId="5F33452F" w:rsidR="008E4B87" w:rsidRPr="00FF6A71" w:rsidRDefault="008E4B87">
            <w:pPr>
              <w:spacing w:before="0" w:after="0" w:line="240" w:lineRule="auto"/>
              <w:rPr>
                <w:ins w:id="47010" w:author="pete jones" w:date="2022-01-04T11:19:00Z"/>
                <w:rFonts w:cstheme="minorHAnsi"/>
              </w:rPr>
              <w:pPrChange w:id="47011" w:author="pete jones" w:date="2022-01-04T11:38:00Z">
                <w:pPr>
                  <w:keepNext/>
                </w:pPr>
              </w:pPrChange>
            </w:pPr>
            <w:ins w:id="47012" w:author="pete jones" w:date="2022-01-04T11:19:00Z">
              <w:r w:rsidRPr="00FF6A71">
                <w:rPr>
                  <w:rFonts w:cstheme="minorHAnsi"/>
                </w:rPr>
                <w:t>I am a long time out of teaching but going back to when I was teaching</w:t>
              </w:r>
            </w:ins>
            <w:ins w:id="47013" w:author="pete jones" w:date="2022-04-01T14:27:00Z">
              <w:r w:rsidR="00580BEA">
                <w:rPr>
                  <w:rFonts w:cstheme="minorHAnsi"/>
                </w:rPr>
                <w:t>,</w:t>
              </w:r>
            </w:ins>
            <w:ins w:id="47014" w:author="pete jones" w:date="2022-01-04T11:19:00Z">
              <w:r w:rsidRPr="00FF6A71">
                <w:rPr>
                  <w:rFonts w:cstheme="minorHAnsi"/>
                </w:rPr>
                <w:t xml:space="preserve"> these concepts still applied</w:t>
              </w:r>
            </w:ins>
          </w:p>
        </w:tc>
      </w:tr>
      <w:tr w:rsidR="008E4B87" w:rsidRPr="00FF6A71" w14:paraId="0F93CF5C" w14:textId="77777777" w:rsidTr="00D1046B">
        <w:trPr>
          <w:trHeight w:val="300"/>
          <w:jc w:val="center"/>
          <w:ins w:id="47015" w:author="pete jones" w:date="2022-01-04T11:19:00Z"/>
          <w:trPrChange w:id="47016" w:author="pete jones" w:date="2022-03-29T17:12:00Z">
            <w:trPr>
              <w:trHeight w:val="300"/>
            </w:trPr>
          </w:trPrChange>
        </w:trPr>
        <w:tc>
          <w:tcPr>
            <w:tcW w:w="8642" w:type="dxa"/>
            <w:hideMark/>
            <w:tcPrChange w:id="47017" w:author="pete jones" w:date="2022-03-29T17:12:00Z">
              <w:tcPr>
                <w:tcW w:w="9493" w:type="dxa"/>
                <w:hideMark/>
              </w:tcPr>
            </w:tcPrChange>
          </w:tcPr>
          <w:p w14:paraId="5174F97B" w14:textId="77777777" w:rsidR="008E4B87" w:rsidRPr="00FF6A71" w:rsidRDefault="008E4B87">
            <w:pPr>
              <w:spacing w:before="0" w:after="0" w:line="240" w:lineRule="auto"/>
              <w:rPr>
                <w:ins w:id="47018" w:author="pete jones" w:date="2022-01-04T11:19:00Z"/>
                <w:rFonts w:cstheme="minorHAnsi"/>
              </w:rPr>
              <w:pPrChange w:id="47019" w:author="pete jones" w:date="2022-01-04T11:38:00Z">
                <w:pPr>
                  <w:keepNext/>
                </w:pPr>
              </w:pPrChange>
            </w:pPr>
            <w:ins w:id="47020" w:author="pete jones" w:date="2022-01-04T11:19:00Z">
              <w:r w:rsidRPr="00FF6A71">
                <w:rPr>
                  <w:rFonts w:cstheme="minorHAnsi"/>
                </w:rPr>
                <w:t>I don't know what 4C skills are.</w:t>
              </w:r>
            </w:ins>
          </w:p>
        </w:tc>
      </w:tr>
      <w:tr w:rsidR="008E4B87" w:rsidRPr="00FF6A71" w14:paraId="2E30BB10" w14:textId="77777777" w:rsidTr="00D1046B">
        <w:trPr>
          <w:trHeight w:val="509"/>
          <w:jc w:val="center"/>
          <w:ins w:id="47021" w:author="pete jones" w:date="2022-01-04T11:19:00Z"/>
          <w:trPrChange w:id="47022" w:author="pete jones" w:date="2022-03-29T17:12:00Z">
            <w:trPr>
              <w:trHeight w:val="509"/>
            </w:trPr>
          </w:trPrChange>
        </w:trPr>
        <w:tc>
          <w:tcPr>
            <w:tcW w:w="8642" w:type="dxa"/>
            <w:hideMark/>
            <w:tcPrChange w:id="47023" w:author="pete jones" w:date="2022-03-29T17:12:00Z">
              <w:tcPr>
                <w:tcW w:w="9493" w:type="dxa"/>
                <w:hideMark/>
              </w:tcPr>
            </w:tcPrChange>
          </w:tcPr>
          <w:p w14:paraId="3486B093" w14:textId="7FA6BF49" w:rsidR="008E4B87" w:rsidRPr="00FF6A71" w:rsidRDefault="006B22A5">
            <w:pPr>
              <w:spacing w:before="0" w:after="0" w:line="240" w:lineRule="auto"/>
              <w:rPr>
                <w:ins w:id="47024" w:author="pete jones" w:date="2022-01-04T11:19:00Z"/>
                <w:rFonts w:cstheme="minorHAnsi"/>
              </w:rPr>
              <w:pPrChange w:id="47025" w:author="pete jones" w:date="2022-01-04T11:38:00Z">
                <w:pPr>
                  <w:keepNext/>
                </w:pPr>
              </w:pPrChange>
            </w:pPr>
            <w:ins w:id="47026" w:author="pete jones" w:date="2022-04-01T15:42:00Z">
              <w:r>
                <w:rPr>
                  <w:rFonts w:cstheme="minorHAnsi"/>
                </w:rPr>
                <w:t>Many</w:t>
              </w:r>
            </w:ins>
            <w:ins w:id="47027" w:author="pete jones" w:date="2022-01-04T11:19:00Z">
              <w:r w:rsidR="008E4B87" w:rsidRPr="00FF6A71">
                <w:rPr>
                  <w:rFonts w:cstheme="minorHAnsi"/>
                </w:rPr>
                <w:t xml:space="preserve"> could be done with student interaction</w:t>
              </w:r>
            </w:ins>
            <w:ins w:id="47028" w:author="pete jones" w:date="2022-04-01T14:27:00Z">
              <w:r w:rsidR="00580BEA">
                <w:rPr>
                  <w:rFonts w:cstheme="minorHAnsi"/>
                </w:rPr>
                <w:t>, but we frequently lack</w:t>
              </w:r>
            </w:ins>
            <w:ins w:id="47029" w:author="pete jones" w:date="2022-01-04T11:19:00Z">
              <w:r w:rsidR="008E4B87" w:rsidRPr="00FF6A71">
                <w:rPr>
                  <w:rFonts w:cstheme="minorHAnsi"/>
                </w:rPr>
                <w:t xml:space="preserve"> technological resources.</w:t>
              </w:r>
            </w:ins>
          </w:p>
        </w:tc>
      </w:tr>
    </w:tbl>
    <w:p w14:paraId="6E7705CA" w14:textId="77777777" w:rsidR="008E4B87" w:rsidRPr="00FF6A71" w:rsidRDefault="008E4B87" w:rsidP="008E4B87">
      <w:pPr>
        <w:spacing w:after="160" w:line="259" w:lineRule="auto"/>
        <w:rPr>
          <w:ins w:id="47030" w:author="pete jones" w:date="2022-01-04T11:19:00Z"/>
          <w:rFonts w:cstheme="minorHAnsi"/>
          <w:b/>
        </w:rPr>
      </w:pPr>
      <w:ins w:id="47031" w:author="pete jones" w:date="2022-01-04T11:19:00Z">
        <w:r w:rsidRPr="00FF6A71">
          <w:rPr>
            <w:rFonts w:cstheme="minorHAnsi"/>
            <w:b/>
          </w:rPr>
          <w:br w:type="page"/>
        </w:r>
      </w:ins>
    </w:p>
    <w:p w14:paraId="598F3A90" w14:textId="25FD497E" w:rsidR="00EB23C1" w:rsidRPr="00EB23C1" w:rsidRDefault="008E4B87" w:rsidP="00EB23C1">
      <w:pPr>
        <w:pStyle w:val="Heading3"/>
        <w:rPr>
          <w:ins w:id="47032" w:author="pete jones" w:date="2022-03-16T18:01:00Z"/>
        </w:rPr>
      </w:pPr>
      <w:bookmarkStart w:id="47033" w:name="_Toc99969889"/>
      <w:ins w:id="47034" w:author="pete jones" w:date="2022-01-04T11:19:00Z">
        <w:r w:rsidRPr="00C15005">
          <w:lastRenderedPageBreak/>
          <w:t>Section 3 – Curriculum development and change</w:t>
        </w:r>
      </w:ins>
      <w:bookmarkEnd w:id="47033"/>
    </w:p>
    <w:p w14:paraId="3A1DD72C" w14:textId="3D729AC2" w:rsidR="008E4B87" w:rsidRPr="00EB23C1" w:rsidRDefault="008E4B87" w:rsidP="00EB23C1">
      <w:pPr>
        <w:rPr>
          <w:ins w:id="47035" w:author="pete jones" w:date="2022-01-04T11:19:00Z"/>
          <w:b/>
          <w:bCs/>
          <w:rPrChange w:id="47036" w:author="pete jones" w:date="2022-03-16T18:01:00Z">
            <w:rPr>
              <w:ins w:id="47037" w:author="pete jones" w:date="2022-01-04T11:19:00Z"/>
            </w:rPr>
          </w:rPrChange>
        </w:rPr>
      </w:pPr>
      <w:ins w:id="47038" w:author="pete jones" w:date="2022-01-04T11:19:00Z">
        <w:r w:rsidRPr="00EB23C1">
          <w:rPr>
            <w:b/>
            <w:bCs/>
            <w:rPrChange w:id="47039" w:author="pete jones" w:date="2022-03-16T18:01:00Z">
              <w:rPr/>
            </w:rPrChange>
          </w:rPr>
          <w:t xml:space="preserve">Please answer the following questions in </w:t>
        </w:r>
      </w:ins>
      <w:ins w:id="47040" w:author="pete jones" w:date="2022-03-30T12:10:00Z">
        <w:r w:rsidR="006E7D7D">
          <w:rPr>
            <w:b/>
            <w:bCs/>
          </w:rPr>
          <w:t xml:space="preserve">the </w:t>
        </w:r>
      </w:ins>
      <w:ins w:id="47041" w:author="pete jones" w:date="2022-01-04T11:19:00Z">
        <w:r w:rsidRPr="00EB23C1">
          <w:rPr>
            <w:b/>
            <w:bCs/>
            <w:rPrChange w:id="47042" w:author="pete jones" w:date="2022-03-16T18:01:00Z">
              <w:rPr/>
            </w:rPrChange>
          </w:rPr>
          <w:t xml:space="preserve">context of your own experience only - </w:t>
        </w:r>
      </w:ins>
      <w:ins w:id="47043" w:author="pete jones" w:date="2022-03-29T17:12:00Z">
        <w:r w:rsidR="00D1046B" w:rsidRPr="00EB23C1">
          <w:rPr>
            <w:b/>
            <w:bCs/>
          </w:rPr>
          <w:t>i.e.,</w:t>
        </w:r>
      </w:ins>
      <w:ins w:id="47044" w:author="pete jones" w:date="2022-01-04T11:19:00Z">
        <w:r w:rsidRPr="00EB23C1">
          <w:rPr>
            <w:b/>
            <w:bCs/>
            <w:rPrChange w:id="47045" w:author="pete jones" w:date="2022-03-16T18:01:00Z">
              <w:rPr/>
            </w:rPrChange>
          </w:rPr>
          <w:t xml:space="preserve"> for the modules you teach and the courses your students are engaged in.</w:t>
        </w:r>
      </w:ins>
    </w:p>
    <w:p w14:paraId="25D48974" w14:textId="77777777" w:rsidR="008E4B87" w:rsidRPr="00FF6A71" w:rsidRDefault="008E4B87">
      <w:pPr>
        <w:jc w:val="left"/>
        <w:rPr>
          <w:ins w:id="47046" w:author="pete jones" w:date="2022-01-04T11:19:00Z"/>
          <w:rFonts w:cstheme="minorHAnsi"/>
        </w:rPr>
        <w:pPrChange w:id="47047" w:author="pete jones" w:date="2022-01-04T11:41:00Z">
          <w:pPr/>
        </w:pPrChange>
      </w:pPr>
      <w:ins w:id="47048" w:author="pete jones" w:date="2022-01-04T11:19:00Z">
        <w:r w:rsidRPr="00FF6A71">
          <w:rPr>
            <w:rFonts w:cstheme="minorHAnsi"/>
          </w:rPr>
          <w:t>Q4.2 I understand the differences between the Written, Taught and Assessed curriculum</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7049">
          <w:tblGrid>
            <w:gridCol w:w="814"/>
            <w:gridCol w:w="814"/>
            <w:gridCol w:w="814"/>
            <w:gridCol w:w="814"/>
            <w:gridCol w:w="692"/>
            <w:gridCol w:w="692"/>
            <w:gridCol w:w="692"/>
            <w:gridCol w:w="692"/>
          </w:tblGrid>
        </w:tblGridChange>
      </w:tblGrid>
      <w:tr w:rsidR="00FF6A71" w:rsidRPr="00FF6A71" w14:paraId="27B69C90" w14:textId="77777777" w:rsidTr="007826DB">
        <w:trPr>
          <w:trHeight w:val="300"/>
          <w:jc w:val="center"/>
          <w:ins w:id="47050" w:author="pete jones" w:date="2022-01-04T11:19:00Z"/>
        </w:trPr>
        <w:tc>
          <w:tcPr>
            <w:tcW w:w="814" w:type="dxa"/>
            <w:shd w:val="clear" w:color="auto" w:fill="E7E6E6" w:themeFill="background2"/>
            <w:vAlign w:val="center"/>
          </w:tcPr>
          <w:p w14:paraId="65A9F224" w14:textId="77777777" w:rsidR="008E4B87" w:rsidRPr="00FF6A71" w:rsidRDefault="008E4B87">
            <w:pPr>
              <w:spacing w:before="0" w:after="0" w:line="240" w:lineRule="auto"/>
              <w:jc w:val="left"/>
              <w:rPr>
                <w:ins w:id="47051" w:author="pete jones" w:date="2022-01-04T11:19:00Z"/>
                <w:rFonts w:cstheme="minorHAnsi"/>
                <w:b/>
                <w:bCs/>
              </w:rPr>
              <w:pPrChange w:id="47052" w:author="pete jones" w:date="2022-01-04T11:42:00Z">
                <w:pPr>
                  <w:keepNext/>
                  <w:jc w:val="center"/>
                </w:pPr>
              </w:pPrChange>
            </w:pPr>
            <w:ins w:id="47053" w:author="pete jones" w:date="2022-01-04T11:19:00Z">
              <w:r w:rsidRPr="00FF6A71">
                <w:rPr>
                  <w:rFonts w:cstheme="minorHAnsi"/>
                  <w:b/>
                  <w:bCs/>
                </w:rPr>
                <w:t>scale</w:t>
              </w:r>
            </w:ins>
          </w:p>
        </w:tc>
        <w:tc>
          <w:tcPr>
            <w:tcW w:w="814" w:type="dxa"/>
            <w:shd w:val="clear" w:color="auto" w:fill="E7E6E6" w:themeFill="background2"/>
            <w:noWrap/>
            <w:vAlign w:val="center"/>
          </w:tcPr>
          <w:p w14:paraId="43BB4876" w14:textId="77777777" w:rsidR="008E4B87" w:rsidRPr="00FF6A71" w:rsidRDefault="008E4B87">
            <w:pPr>
              <w:spacing w:before="0" w:after="0" w:line="240" w:lineRule="auto"/>
              <w:jc w:val="left"/>
              <w:rPr>
                <w:ins w:id="47054" w:author="pete jones" w:date="2022-01-04T11:19:00Z"/>
                <w:rFonts w:cstheme="minorHAnsi"/>
                <w:b/>
                <w:bCs/>
              </w:rPr>
              <w:pPrChange w:id="47055" w:author="pete jones" w:date="2022-01-04T11:42:00Z">
                <w:pPr>
                  <w:keepNext/>
                  <w:jc w:val="center"/>
                </w:pPr>
              </w:pPrChange>
            </w:pPr>
            <w:ins w:id="47056" w:author="pete jones" w:date="2022-01-04T11:19:00Z">
              <w:r w:rsidRPr="00FF6A71">
                <w:rPr>
                  <w:rFonts w:cstheme="minorHAnsi"/>
                  <w:b/>
                  <w:bCs/>
                </w:rPr>
                <w:t>1</w:t>
              </w:r>
            </w:ins>
          </w:p>
        </w:tc>
        <w:tc>
          <w:tcPr>
            <w:tcW w:w="814" w:type="dxa"/>
            <w:shd w:val="clear" w:color="auto" w:fill="E7E6E6" w:themeFill="background2"/>
            <w:noWrap/>
            <w:vAlign w:val="center"/>
          </w:tcPr>
          <w:p w14:paraId="02D7BA9A" w14:textId="77777777" w:rsidR="008E4B87" w:rsidRPr="00FF6A71" w:rsidRDefault="008E4B87">
            <w:pPr>
              <w:spacing w:before="0" w:after="0" w:line="240" w:lineRule="auto"/>
              <w:jc w:val="left"/>
              <w:rPr>
                <w:ins w:id="47057" w:author="pete jones" w:date="2022-01-04T11:19:00Z"/>
                <w:rFonts w:cstheme="minorHAnsi"/>
                <w:b/>
                <w:bCs/>
              </w:rPr>
              <w:pPrChange w:id="47058" w:author="pete jones" w:date="2022-01-04T11:42:00Z">
                <w:pPr>
                  <w:keepNext/>
                  <w:jc w:val="center"/>
                </w:pPr>
              </w:pPrChange>
            </w:pPr>
            <w:ins w:id="47059" w:author="pete jones" w:date="2022-01-04T11:19:00Z">
              <w:r w:rsidRPr="00FF6A71">
                <w:rPr>
                  <w:rFonts w:cstheme="minorHAnsi"/>
                  <w:b/>
                  <w:bCs/>
                </w:rPr>
                <w:t>2</w:t>
              </w:r>
            </w:ins>
          </w:p>
        </w:tc>
        <w:tc>
          <w:tcPr>
            <w:tcW w:w="814" w:type="dxa"/>
            <w:shd w:val="clear" w:color="auto" w:fill="E7E6E6" w:themeFill="background2"/>
            <w:noWrap/>
            <w:vAlign w:val="center"/>
          </w:tcPr>
          <w:p w14:paraId="291E505B" w14:textId="77777777" w:rsidR="008E4B87" w:rsidRPr="00FF6A71" w:rsidRDefault="008E4B87">
            <w:pPr>
              <w:spacing w:before="0" w:after="0" w:line="240" w:lineRule="auto"/>
              <w:jc w:val="left"/>
              <w:rPr>
                <w:ins w:id="47060" w:author="pete jones" w:date="2022-01-04T11:19:00Z"/>
                <w:rFonts w:cstheme="minorHAnsi"/>
                <w:b/>
                <w:bCs/>
              </w:rPr>
              <w:pPrChange w:id="47061" w:author="pete jones" w:date="2022-01-04T11:42:00Z">
                <w:pPr>
                  <w:keepNext/>
                  <w:jc w:val="center"/>
                </w:pPr>
              </w:pPrChange>
            </w:pPr>
            <w:ins w:id="47062" w:author="pete jones" w:date="2022-01-04T11:19:00Z">
              <w:r w:rsidRPr="00FF6A71">
                <w:rPr>
                  <w:rFonts w:cstheme="minorHAnsi"/>
                  <w:b/>
                  <w:bCs/>
                </w:rPr>
                <w:t>3</w:t>
              </w:r>
            </w:ins>
          </w:p>
        </w:tc>
        <w:tc>
          <w:tcPr>
            <w:tcW w:w="692" w:type="dxa"/>
            <w:shd w:val="clear" w:color="auto" w:fill="E7E6E6" w:themeFill="background2"/>
            <w:noWrap/>
            <w:vAlign w:val="center"/>
          </w:tcPr>
          <w:p w14:paraId="0AFD8590" w14:textId="77777777" w:rsidR="008E4B87" w:rsidRPr="00FF6A71" w:rsidRDefault="008E4B87">
            <w:pPr>
              <w:spacing w:before="0" w:after="0" w:line="240" w:lineRule="auto"/>
              <w:jc w:val="left"/>
              <w:rPr>
                <w:ins w:id="47063" w:author="pete jones" w:date="2022-01-04T11:19:00Z"/>
                <w:rFonts w:cstheme="minorHAnsi"/>
                <w:b/>
                <w:bCs/>
              </w:rPr>
              <w:pPrChange w:id="47064" w:author="pete jones" w:date="2022-01-04T11:42:00Z">
                <w:pPr>
                  <w:keepNext/>
                  <w:jc w:val="center"/>
                </w:pPr>
              </w:pPrChange>
            </w:pPr>
            <w:ins w:id="47065" w:author="pete jones" w:date="2022-01-04T11:19:00Z">
              <w:r w:rsidRPr="00FF6A71">
                <w:rPr>
                  <w:rFonts w:cstheme="minorHAnsi"/>
                  <w:b/>
                  <w:bCs/>
                </w:rPr>
                <w:t>4</w:t>
              </w:r>
            </w:ins>
          </w:p>
        </w:tc>
        <w:tc>
          <w:tcPr>
            <w:tcW w:w="692" w:type="dxa"/>
            <w:shd w:val="clear" w:color="auto" w:fill="E7E6E6" w:themeFill="background2"/>
            <w:noWrap/>
            <w:vAlign w:val="center"/>
          </w:tcPr>
          <w:p w14:paraId="3AF988E7" w14:textId="77777777" w:rsidR="008E4B87" w:rsidRPr="00FF6A71" w:rsidRDefault="008E4B87">
            <w:pPr>
              <w:spacing w:before="0" w:after="0" w:line="240" w:lineRule="auto"/>
              <w:jc w:val="left"/>
              <w:rPr>
                <w:ins w:id="47066" w:author="pete jones" w:date="2022-01-04T11:19:00Z"/>
                <w:rFonts w:cstheme="minorHAnsi"/>
                <w:b/>
                <w:bCs/>
              </w:rPr>
              <w:pPrChange w:id="47067" w:author="pete jones" w:date="2022-01-04T11:42:00Z">
                <w:pPr>
                  <w:keepNext/>
                  <w:jc w:val="center"/>
                </w:pPr>
              </w:pPrChange>
            </w:pPr>
            <w:ins w:id="47068" w:author="pete jones" w:date="2022-01-04T11:19:00Z">
              <w:r w:rsidRPr="00FF6A71">
                <w:rPr>
                  <w:rFonts w:cstheme="minorHAnsi"/>
                  <w:b/>
                  <w:bCs/>
                </w:rPr>
                <w:t>5</w:t>
              </w:r>
            </w:ins>
          </w:p>
        </w:tc>
        <w:tc>
          <w:tcPr>
            <w:tcW w:w="692" w:type="dxa"/>
            <w:shd w:val="clear" w:color="auto" w:fill="E7E6E6" w:themeFill="background2"/>
            <w:noWrap/>
            <w:vAlign w:val="center"/>
          </w:tcPr>
          <w:p w14:paraId="1205EA7A" w14:textId="77777777" w:rsidR="008E4B87" w:rsidRPr="00FF6A71" w:rsidRDefault="008E4B87">
            <w:pPr>
              <w:spacing w:before="0" w:after="0" w:line="240" w:lineRule="auto"/>
              <w:jc w:val="left"/>
              <w:rPr>
                <w:ins w:id="47069" w:author="pete jones" w:date="2022-01-04T11:19:00Z"/>
                <w:rFonts w:cstheme="minorHAnsi"/>
                <w:b/>
                <w:bCs/>
              </w:rPr>
              <w:pPrChange w:id="47070" w:author="pete jones" w:date="2022-01-04T11:42:00Z">
                <w:pPr>
                  <w:keepNext/>
                  <w:jc w:val="center"/>
                </w:pPr>
              </w:pPrChange>
            </w:pPr>
            <w:ins w:id="47071" w:author="pete jones" w:date="2022-01-04T11:19:00Z">
              <w:r w:rsidRPr="00FF6A71">
                <w:rPr>
                  <w:rFonts w:cstheme="minorHAnsi"/>
                  <w:b/>
                  <w:bCs/>
                </w:rPr>
                <w:t>6</w:t>
              </w:r>
            </w:ins>
          </w:p>
        </w:tc>
        <w:tc>
          <w:tcPr>
            <w:tcW w:w="692" w:type="dxa"/>
            <w:shd w:val="clear" w:color="auto" w:fill="E7E6E6" w:themeFill="background2"/>
            <w:noWrap/>
            <w:vAlign w:val="center"/>
          </w:tcPr>
          <w:p w14:paraId="0800F4A9" w14:textId="77777777" w:rsidR="008E4B87" w:rsidRPr="00FF6A71" w:rsidRDefault="008E4B87">
            <w:pPr>
              <w:spacing w:before="0" w:after="0" w:line="240" w:lineRule="auto"/>
              <w:jc w:val="left"/>
              <w:rPr>
                <w:ins w:id="47072" w:author="pete jones" w:date="2022-01-04T11:19:00Z"/>
                <w:rFonts w:cstheme="minorHAnsi"/>
                <w:b/>
                <w:bCs/>
              </w:rPr>
              <w:pPrChange w:id="47073" w:author="pete jones" w:date="2022-01-04T11:42:00Z">
                <w:pPr>
                  <w:keepNext/>
                  <w:jc w:val="center"/>
                </w:pPr>
              </w:pPrChange>
            </w:pPr>
            <w:ins w:id="47074" w:author="pete jones" w:date="2022-01-04T11:19:00Z">
              <w:r w:rsidRPr="00FF6A71">
                <w:rPr>
                  <w:rFonts w:cstheme="minorHAnsi"/>
                  <w:b/>
                  <w:bCs/>
                </w:rPr>
                <w:t>7</w:t>
              </w:r>
            </w:ins>
          </w:p>
        </w:tc>
      </w:tr>
      <w:tr w:rsidR="008E4B87" w:rsidRPr="00FF6A71" w14:paraId="3501DFAB"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075" w:author="pete jones" w:date="2022-01-04T11:4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076" w:author="pete jones" w:date="2022-01-04T11:19:00Z"/>
          <w:trPrChange w:id="47077" w:author="pete jones" w:date="2022-01-04T11:42:00Z">
            <w:trPr>
              <w:trHeight w:val="300"/>
              <w:jc w:val="center"/>
            </w:trPr>
          </w:trPrChange>
        </w:trPr>
        <w:tc>
          <w:tcPr>
            <w:tcW w:w="814" w:type="dxa"/>
            <w:vAlign w:val="center"/>
            <w:tcPrChange w:id="47078" w:author="pete jones" w:date="2022-01-04T11:42:00Z">
              <w:tcPr>
                <w:tcW w:w="814" w:type="dxa"/>
                <w:vAlign w:val="center"/>
              </w:tcPr>
            </w:tcPrChange>
          </w:tcPr>
          <w:p w14:paraId="23A0F763" w14:textId="77777777" w:rsidR="008E4B87" w:rsidRPr="00FF6A71" w:rsidRDefault="008E4B87">
            <w:pPr>
              <w:spacing w:before="0" w:after="0" w:line="240" w:lineRule="auto"/>
              <w:jc w:val="left"/>
              <w:rPr>
                <w:ins w:id="47079" w:author="pete jones" w:date="2022-01-04T11:19:00Z"/>
                <w:rFonts w:cstheme="minorHAnsi"/>
                <w:b/>
                <w:bCs/>
              </w:rPr>
              <w:pPrChange w:id="47080" w:author="pete jones" w:date="2022-01-04T11:42:00Z">
                <w:pPr>
                  <w:keepNext/>
                  <w:jc w:val="center"/>
                </w:pPr>
              </w:pPrChange>
            </w:pPr>
            <w:ins w:id="47081" w:author="pete jones" w:date="2022-01-04T11:19:00Z">
              <w:r w:rsidRPr="00FF6A71">
                <w:rPr>
                  <w:rFonts w:cstheme="minorHAnsi"/>
                  <w:b/>
                  <w:bCs/>
                </w:rPr>
                <w:t>%</w:t>
              </w:r>
            </w:ins>
          </w:p>
        </w:tc>
        <w:tc>
          <w:tcPr>
            <w:tcW w:w="814" w:type="dxa"/>
            <w:shd w:val="clear" w:color="auto" w:fill="auto"/>
            <w:noWrap/>
            <w:vAlign w:val="bottom"/>
            <w:tcPrChange w:id="47082" w:author="pete jones" w:date="2022-01-04T11:42:00Z">
              <w:tcPr>
                <w:tcW w:w="814" w:type="dxa"/>
                <w:tcBorders>
                  <w:top w:val="nil"/>
                  <w:left w:val="nil"/>
                  <w:bottom w:val="nil"/>
                  <w:right w:val="nil"/>
                </w:tcBorders>
                <w:shd w:val="clear" w:color="auto" w:fill="auto"/>
                <w:noWrap/>
                <w:vAlign w:val="bottom"/>
              </w:tcPr>
            </w:tcPrChange>
          </w:tcPr>
          <w:p w14:paraId="713F57D8" w14:textId="77777777" w:rsidR="008E4B87" w:rsidRPr="00FF6A71" w:rsidRDefault="008E4B87">
            <w:pPr>
              <w:spacing w:before="0" w:after="0" w:line="240" w:lineRule="auto"/>
              <w:jc w:val="left"/>
              <w:rPr>
                <w:ins w:id="47083" w:author="pete jones" w:date="2022-01-04T11:19:00Z"/>
                <w:rFonts w:cstheme="minorHAnsi"/>
              </w:rPr>
              <w:pPrChange w:id="47084" w:author="pete jones" w:date="2022-01-04T11:42:00Z">
                <w:pPr>
                  <w:keepNext/>
                  <w:jc w:val="center"/>
                </w:pPr>
              </w:pPrChange>
            </w:pPr>
            <w:ins w:id="47085" w:author="pete jones" w:date="2022-01-04T11:19:00Z">
              <w:r w:rsidRPr="00FF6A71">
                <w:rPr>
                  <w:rFonts w:ascii="Calibri" w:hAnsi="Calibri" w:cs="Calibri"/>
                  <w:color w:val="000000"/>
                  <w:sz w:val="22"/>
                  <w:szCs w:val="22"/>
                </w:rPr>
                <w:t>41%</w:t>
              </w:r>
            </w:ins>
          </w:p>
        </w:tc>
        <w:tc>
          <w:tcPr>
            <w:tcW w:w="814" w:type="dxa"/>
            <w:shd w:val="clear" w:color="auto" w:fill="auto"/>
            <w:noWrap/>
            <w:vAlign w:val="bottom"/>
            <w:tcPrChange w:id="47086" w:author="pete jones" w:date="2022-01-04T11:42:00Z">
              <w:tcPr>
                <w:tcW w:w="814" w:type="dxa"/>
                <w:tcBorders>
                  <w:top w:val="nil"/>
                  <w:left w:val="nil"/>
                  <w:bottom w:val="nil"/>
                  <w:right w:val="nil"/>
                </w:tcBorders>
                <w:shd w:val="clear" w:color="auto" w:fill="auto"/>
                <w:noWrap/>
                <w:vAlign w:val="bottom"/>
              </w:tcPr>
            </w:tcPrChange>
          </w:tcPr>
          <w:p w14:paraId="2619F33B" w14:textId="77777777" w:rsidR="008E4B87" w:rsidRPr="00FF6A71" w:rsidRDefault="008E4B87">
            <w:pPr>
              <w:spacing w:before="0" w:after="0" w:line="240" w:lineRule="auto"/>
              <w:jc w:val="left"/>
              <w:rPr>
                <w:ins w:id="47087" w:author="pete jones" w:date="2022-01-04T11:19:00Z"/>
                <w:rFonts w:cstheme="minorHAnsi"/>
              </w:rPr>
              <w:pPrChange w:id="47088" w:author="pete jones" w:date="2022-01-04T11:42:00Z">
                <w:pPr>
                  <w:keepNext/>
                  <w:jc w:val="center"/>
                </w:pPr>
              </w:pPrChange>
            </w:pPr>
            <w:ins w:id="47089" w:author="pete jones" w:date="2022-01-04T11:19:00Z">
              <w:r w:rsidRPr="00FF6A71">
                <w:rPr>
                  <w:rFonts w:ascii="Calibri" w:hAnsi="Calibri" w:cs="Calibri"/>
                  <w:color w:val="000000"/>
                  <w:sz w:val="22"/>
                  <w:szCs w:val="22"/>
                </w:rPr>
                <w:t>56%</w:t>
              </w:r>
            </w:ins>
          </w:p>
        </w:tc>
        <w:tc>
          <w:tcPr>
            <w:tcW w:w="814" w:type="dxa"/>
            <w:shd w:val="clear" w:color="auto" w:fill="auto"/>
            <w:noWrap/>
            <w:vAlign w:val="bottom"/>
            <w:tcPrChange w:id="47090" w:author="pete jones" w:date="2022-01-04T11:42:00Z">
              <w:tcPr>
                <w:tcW w:w="814" w:type="dxa"/>
                <w:tcBorders>
                  <w:top w:val="nil"/>
                  <w:left w:val="nil"/>
                  <w:bottom w:val="nil"/>
                  <w:right w:val="nil"/>
                </w:tcBorders>
                <w:shd w:val="clear" w:color="auto" w:fill="auto"/>
                <w:noWrap/>
                <w:vAlign w:val="bottom"/>
              </w:tcPr>
            </w:tcPrChange>
          </w:tcPr>
          <w:p w14:paraId="4C94D85A" w14:textId="77777777" w:rsidR="008E4B87" w:rsidRPr="00FF6A71" w:rsidRDefault="008E4B87">
            <w:pPr>
              <w:spacing w:before="0" w:after="0" w:line="240" w:lineRule="auto"/>
              <w:jc w:val="left"/>
              <w:rPr>
                <w:ins w:id="47091" w:author="pete jones" w:date="2022-01-04T11:19:00Z"/>
                <w:rFonts w:cstheme="minorHAnsi"/>
              </w:rPr>
              <w:pPrChange w:id="47092" w:author="pete jones" w:date="2022-01-04T11:42:00Z">
                <w:pPr>
                  <w:keepNext/>
                  <w:jc w:val="center"/>
                </w:pPr>
              </w:pPrChange>
            </w:pPr>
            <w:ins w:id="4709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7094" w:author="pete jones" w:date="2022-01-04T11:42:00Z">
              <w:tcPr>
                <w:tcW w:w="692" w:type="dxa"/>
                <w:tcBorders>
                  <w:top w:val="nil"/>
                  <w:left w:val="nil"/>
                  <w:bottom w:val="nil"/>
                  <w:right w:val="nil"/>
                </w:tcBorders>
                <w:shd w:val="clear" w:color="auto" w:fill="auto"/>
                <w:noWrap/>
                <w:vAlign w:val="bottom"/>
              </w:tcPr>
            </w:tcPrChange>
          </w:tcPr>
          <w:p w14:paraId="053CDE33" w14:textId="77777777" w:rsidR="008E4B87" w:rsidRPr="00FF6A71" w:rsidRDefault="008E4B87">
            <w:pPr>
              <w:spacing w:before="0" w:after="0" w:line="240" w:lineRule="auto"/>
              <w:jc w:val="left"/>
              <w:rPr>
                <w:ins w:id="47095" w:author="pete jones" w:date="2022-01-04T11:19:00Z"/>
                <w:rFonts w:cstheme="minorHAnsi"/>
              </w:rPr>
              <w:pPrChange w:id="47096" w:author="pete jones" w:date="2022-01-04T11:42:00Z">
                <w:pPr>
                  <w:keepNext/>
                  <w:jc w:val="center"/>
                </w:pPr>
              </w:pPrChange>
            </w:pPr>
            <w:ins w:id="4709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7098" w:author="pete jones" w:date="2022-01-04T11:42:00Z">
              <w:tcPr>
                <w:tcW w:w="692" w:type="dxa"/>
                <w:tcBorders>
                  <w:top w:val="nil"/>
                  <w:left w:val="nil"/>
                  <w:bottom w:val="nil"/>
                  <w:right w:val="nil"/>
                </w:tcBorders>
                <w:shd w:val="clear" w:color="auto" w:fill="auto"/>
                <w:noWrap/>
                <w:vAlign w:val="bottom"/>
              </w:tcPr>
            </w:tcPrChange>
          </w:tcPr>
          <w:p w14:paraId="0B24F46A" w14:textId="77777777" w:rsidR="008E4B87" w:rsidRPr="00FF6A71" w:rsidRDefault="008E4B87">
            <w:pPr>
              <w:spacing w:before="0" w:after="0" w:line="240" w:lineRule="auto"/>
              <w:jc w:val="left"/>
              <w:rPr>
                <w:ins w:id="47099" w:author="pete jones" w:date="2022-01-04T11:19:00Z"/>
                <w:rFonts w:cstheme="minorHAnsi"/>
              </w:rPr>
              <w:pPrChange w:id="47100" w:author="pete jones" w:date="2022-01-04T11:42:00Z">
                <w:pPr>
                  <w:keepNext/>
                  <w:jc w:val="center"/>
                </w:pPr>
              </w:pPrChange>
            </w:pPr>
            <w:ins w:id="4710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7102" w:author="pete jones" w:date="2022-01-04T11:42:00Z">
              <w:tcPr>
                <w:tcW w:w="692" w:type="dxa"/>
                <w:tcBorders>
                  <w:top w:val="nil"/>
                  <w:left w:val="nil"/>
                  <w:bottom w:val="nil"/>
                  <w:right w:val="nil"/>
                </w:tcBorders>
                <w:shd w:val="clear" w:color="auto" w:fill="auto"/>
                <w:noWrap/>
                <w:vAlign w:val="bottom"/>
              </w:tcPr>
            </w:tcPrChange>
          </w:tcPr>
          <w:p w14:paraId="23C14E97" w14:textId="77777777" w:rsidR="008E4B87" w:rsidRPr="00FF6A71" w:rsidRDefault="008E4B87">
            <w:pPr>
              <w:spacing w:before="0" w:after="0" w:line="240" w:lineRule="auto"/>
              <w:jc w:val="left"/>
              <w:rPr>
                <w:ins w:id="47103" w:author="pete jones" w:date="2022-01-04T11:19:00Z"/>
                <w:rFonts w:cstheme="minorHAnsi"/>
              </w:rPr>
              <w:pPrChange w:id="47104" w:author="pete jones" w:date="2022-01-04T11:42:00Z">
                <w:pPr>
                  <w:keepNext/>
                  <w:jc w:val="center"/>
                </w:pPr>
              </w:pPrChange>
            </w:pPr>
            <w:ins w:id="47105"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106" w:author="pete jones" w:date="2022-01-04T11:42:00Z">
              <w:tcPr>
                <w:tcW w:w="692" w:type="dxa"/>
                <w:tcBorders>
                  <w:top w:val="nil"/>
                  <w:left w:val="nil"/>
                  <w:bottom w:val="nil"/>
                  <w:right w:val="nil"/>
                </w:tcBorders>
                <w:shd w:val="clear" w:color="auto" w:fill="auto"/>
                <w:noWrap/>
                <w:vAlign w:val="bottom"/>
              </w:tcPr>
            </w:tcPrChange>
          </w:tcPr>
          <w:p w14:paraId="49F0C6A7" w14:textId="77777777" w:rsidR="008E4B87" w:rsidRPr="00FF6A71" w:rsidRDefault="008E4B87">
            <w:pPr>
              <w:spacing w:before="0" w:after="0" w:line="240" w:lineRule="auto"/>
              <w:jc w:val="left"/>
              <w:rPr>
                <w:ins w:id="47107" w:author="pete jones" w:date="2022-01-04T11:19:00Z"/>
                <w:rFonts w:cstheme="minorHAnsi"/>
              </w:rPr>
              <w:pPrChange w:id="47108" w:author="pete jones" w:date="2022-01-04T11:42:00Z">
                <w:pPr>
                  <w:keepNext/>
                  <w:jc w:val="center"/>
                </w:pPr>
              </w:pPrChange>
            </w:pPr>
            <w:ins w:id="47109" w:author="pete jones" w:date="2022-01-04T11:19:00Z">
              <w:r w:rsidRPr="00FF6A71">
                <w:rPr>
                  <w:rFonts w:ascii="Calibri" w:hAnsi="Calibri" w:cs="Calibri"/>
                  <w:color w:val="000000"/>
                  <w:sz w:val="22"/>
                  <w:szCs w:val="22"/>
                </w:rPr>
                <w:t>0%</w:t>
              </w:r>
            </w:ins>
          </w:p>
        </w:tc>
      </w:tr>
      <w:tr w:rsidR="008E4B87" w:rsidRPr="00FF6A71" w14:paraId="69514305"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110" w:author="pete jones" w:date="2022-01-04T11:4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111" w:author="pete jones" w:date="2022-01-04T11:19:00Z"/>
          <w:trPrChange w:id="47112" w:author="pete jones" w:date="2022-01-04T11:42:00Z">
            <w:trPr>
              <w:trHeight w:val="300"/>
              <w:jc w:val="center"/>
            </w:trPr>
          </w:trPrChange>
        </w:trPr>
        <w:tc>
          <w:tcPr>
            <w:tcW w:w="814" w:type="dxa"/>
            <w:vAlign w:val="center"/>
            <w:tcPrChange w:id="47113" w:author="pete jones" w:date="2022-01-04T11:42:00Z">
              <w:tcPr>
                <w:tcW w:w="814" w:type="dxa"/>
                <w:vAlign w:val="center"/>
              </w:tcPr>
            </w:tcPrChange>
          </w:tcPr>
          <w:p w14:paraId="23EE6549" w14:textId="77777777" w:rsidR="008E4B87" w:rsidRPr="00FF6A71" w:rsidRDefault="008E4B87">
            <w:pPr>
              <w:spacing w:before="0" w:after="0" w:line="240" w:lineRule="auto"/>
              <w:jc w:val="left"/>
              <w:rPr>
                <w:ins w:id="47114" w:author="pete jones" w:date="2022-01-04T11:19:00Z"/>
                <w:rFonts w:cstheme="minorHAnsi"/>
                <w:b/>
                <w:bCs/>
              </w:rPr>
              <w:pPrChange w:id="47115" w:author="pete jones" w:date="2022-01-04T11:42:00Z">
                <w:pPr>
                  <w:keepNext/>
                  <w:jc w:val="center"/>
                </w:pPr>
              </w:pPrChange>
            </w:pPr>
            <w:ins w:id="47116" w:author="pete jones" w:date="2022-01-04T11:19:00Z">
              <w:r w:rsidRPr="00FF6A71">
                <w:rPr>
                  <w:rFonts w:cstheme="minorHAnsi"/>
                  <w:b/>
                  <w:bCs/>
                </w:rPr>
                <w:t>Count</w:t>
              </w:r>
            </w:ins>
          </w:p>
        </w:tc>
        <w:tc>
          <w:tcPr>
            <w:tcW w:w="814" w:type="dxa"/>
            <w:shd w:val="clear" w:color="auto" w:fill="auto"/>
            <w:noWrap/>
            <w:vAlign w:val="bottom"/>
            <w:tcPrChange w:id="47117" w:author="pete jones" w:date="2022-01-04T11:42:00Z">
              <w:tcPr>
                <w:tcW w:w="814" w:type="dxa"/>
                <w:tcBorders>
                  <w:top w:val="nil"/>
                  <w:left w:val="nil"/>
                  <w:bottom w:val="nil"/>
                  <w:right w:val="nil"/>
                </w:tcBorders>
                <w:shd w:val="clear" w:color="auto" w:fill="auto"/>
                <w:noWrap/>
                <w:vAlign w:val="bottom"/>
              </w:tcPr>
            </w:tcPrChange>
          </w:tcPr>
          <w:p w14:paraId="0BB063E9" w14:textId="77777777" w:rsidR="008E4B87" w:rsidRPr="00FF6A71" w:rsidRDefault="008E4B87">
            <w:pPr>
              <w:spacing w:before="0" w:after="0" w:line="240" w:lineRule="auto"/>
              <w:jc w:val="left"/>
              <w:rPr>
                <w:ins w:id="47118" w:author="pete jones" w:date="2022-01-04T11:19:00Z"/>
                <w:rFonts w:cstheme="minorHAnsi"/>
              </w:rPr>
              <w:pPrChange w:id="47119" w:author="pete jones" w:date="2022-01-04T11:42:00Z">
                <w:pPr>
                  <w:keepNext/>
                  <w:jc w:val="center"/>
                </w:pPr>
              </w:pPrChange>
            </w:pPr>
            <w:ins w:id="47120"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7121" w:author="pete jones" w:date="2022-01-04T11:42:00Z">
              <w:tcPr>
                <w:tcW w:w="814" w:type="dxa"/>
                <w:tcBorders>
                  <w:top w:val="nil"/>
                  <w:left w:val="nil"/>
                  <w:bottom w:val="nil"/>
                  <w:right w:val="nil"/>
                </w:tcBorders>
                <w:shd w:val="clear" w:color="auto" w:fill="auto"/>
                <w:noWrap/>
                <w:vAlign w:val="bottom"/>
              </w:tcPr>
            </w:tcPrChange>
          </w:tcPr>
          <w:p w14:paraId="08F59294" w14:textId="77777777" w:rsidR="008E4B87" w:rsidRPr="00FF6A71" w:rsidRDefault="008E4B87">
            <w:pPr>
              <w:spacing w:before="0" w:after="0" w:line="240" w:lineRule="auto"/>
              <w:jc w:val="left"/>
              <w:rPr>
                <w:ins w:id="47122" w:author="pete jones" w:date="2022-01-04T11:19:00Z"/>
                <w:rFonts w:cstheme="minorHAnsi"/>
              </w:rPr>
              <w:pPrChange w:id="47123" w:author="pete jones" w:date="2022-01-04T11:42:00Z">
                <w:pPr>
                  <w:keepNext/>
                  <w:jc w:val="center"/>
                </w:pPr>
              </w:pPrChange>
            </w:pPr>
            <w:ins w:id="47124"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47125" w:author="pete jones" w:date="2022-01-04T11:42:00Z">
              <w:tcPr>
                <w:tcW w:w="814" w:type="dxa"/>
                <w:tcBorders>
                  <w:top w:val="nil"/>
                  <w:left w:val="nil"/>
                  <w:bottom w:val="nil"/>
                  <w:right w:val="nil"/>
                </w:tcBorders>
                <w:shd w:val="clear" w:color="auto" w:fill="auto"/>
                <w:noWrap/>
                <w:vAlign w:val="bottom"/>
              </w:tcPr>
            </w:tcPrChange>
          </w:tcPr>
          <w:p w14:paraId="5004DC54" w14:textId="77777777" w:rsidR="008E4B87" w:rsidRPr="00FF6A71" w:rsidRDefault="008E4B87">
            <w:pPr>
              <w:spacing w:before="0" w:after="0" w:line="240" w:lineRule="auto"/>
              <w:jc w:val="left"/>
              <w:rPr>
                <w:ins w:id="47126" w:author="pete jones" w:date="2022-01-04T11:19:00Z"/>
                <w:rFonts w:cstheme="minorHAnsi"/>
              </w:rPr>
              <w:pPrChange w:id="47127" w:author="pete jones" w:date="2022-01-04T11:42:00Z">
                <w:pPr>
                  <w:keepNext/>
                  <w:jc w:val="center"/>
                </w:pPr>
              </w:pPrChange>
            </w:pPr>
            <w:ins w:id="4712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7129" w:author="pete jones" w:date="2022-01-04T11:42:00Z">
              <w:tcPr>
                <w:tcW w:w="692" w:type="dxa"/>
                <w:tcBorders>
                  <w:top w:val="nil"/>
                  <w:left w:val="nil"/>
                  <w:bottom w:val="nil"/>
                  <w:right w:val="nil"/>
                </w:tcBorders>
                <w:shd w:val="clear" w:color="auto" w:fill="auto"/>
                <w:noWrap/>
                <w:vAlign w:val="bottom"/>
              </w:tcPr>
            </w:tcPrChange>
          </w:tcPr>
          <w:p w14:paraId="658574EE" w14:textId="77777777" w:rsidR="008E4B87" w:rsidRPr="00FF6A71" w:rsidRDefault="008E4B87">
            <w:pPr>
              <w:spacing w:before="0" w:after="0" w:line="240" w:lineRule="auto"/>
              <w:jc w:val="left"/>
              <w:rPr>
                <w:ins w:id="47130" w:author="pete jones" w:date="2022-01-04T11:19:00Z"/>
                <w:rFonts w:cstheme="minorHAnsi"/>
              </w:rPr>
              <w:pPrChange w:id="47131" w:author="pete jones" w:date="2022-01-04T11:42:00Z">
                <w:pPr>
                  <w:keepNext/>
                  <w:jc w:val="center"/>
                </w:pPr>
              </w:pPrChange>
            </w:pPr>
            <w:ins w:id="4713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7133" w:author="pete jones" w:date="2022-01-04T11:42:00Z">
              <w:tcPr>
                <w:tcW w:w="692" w:type="dxa"/>
                <w:tcBorders>
                  <w:top w:val="nil"/>
                  <w:left w:val="nil"/>
                  <w:bottom w:val="nil"/>
                  <w:right w:val="nil"/>
                </w:tcBorders>
                <w:shd w:val="clear" w:color="auto" w:fill="auto"/>
                <w:noWrap/>
                <w:vAlign w:val="bottom"/>
              </w:tcPr>
            </w:tcPrChange>
          </w:tcPr>
          <w:p w14:paraId="4BE3B650" w14:textId="77777777" w:rsidR="008E4B87" w:rsidRPr="00FF6A71" w:rsidRDefault="008E4B87">
            <w:pPr>
              <w:spacing w:before="0" w:after="0" w:line="240" w:lineRule="auto"/>
              <w:jc w:val="left"/>
              <w:rPr>
                <w:ins w:id="47134" w:author="pete jones" w:date="2022-01-04T11:19:00Z"/>
                <w:rFonts w:cstheme="minorHAnsi"/>
              </w:rPr>
              <w:pPrChange w:id="47135" w:author="pete jones" w:date="2022-01-04T11:42:00Z">
                <w:pPr>
                  <w:keepNext/>
                  <w:jc w:val="center"/>
                </w:pPr>
              </w:pPrChange>
            </w:pPr>
            <w:ins w:id="4713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7137" w:author="pete jones" w:date="2022-01-04T11:42:00Z">
              <w:tcPr>
                <w:tcW w:w="692" w:type="dxa"/>
                <w:tcBorders>
                  <w:top w:val="nil"/>
                  <w:left w:val="nil"/>
                  <w:bottom w:val="nil"/>
                  <w:right w:val="nil"/>
                </w:tcBorders>
                <w:shd w:val="clear" w:color="auto" w:fill="auto"/>
                <w:noWrap/>
                <w:vAlign w:val="bottom"/>
              </w:tcPr>
            </w:tcPrChange>
          </w:tcPr>
          <w:p w14:paraId="79D5EB75" w14:textId="77777777" w:rsidR="008E4B87" w:rsidRPr="00FF6A71" w:rsidRDefault="008E4B87">
            <w:pPr>
              <w:spacing w:before="0" w:after="0" w:line="240" w:lineRule="auto"/>
              <w:jc w:val="left"/>
              <w:rPr>
                <w:ins w:id="47138" w:author="pete jones" w:date="2022-01-04T11:19:00Z"/>
                <w:rFonts w:cstheme="minorHAnsi"/>
              </w:rPr>
              <w:pPrChange w:id="47139" w:author="pete jones" w:date="2022-01-04T11:42:00Z">
                <w:pPr>
                  <w:keepNext/>
                  <w:jc w:val="center"/>
                </w:pPr>
              </w:pPrChange>
            </w:pPr>
            <w:ins w:id="47140"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7141" w:author="pete jones" w:date="2022-01-04T11:42:00Z">
              <w:tcPr>
                <w:tcW w:w="692" w:type="dxa"/>
                <w:tcBorders>
                  <w:top w:val="nil"/>
                  <w:left w:val="nil"/>
                  <w:bottom w:val="nil"/>
                  <w:right w:val="nil"/>
                </w:tcBorders>
                <w:shd w:val="clear" w:color="auto" w:fill="auto"/>
                <w:noWrap/>
                <w:vAlign w:val="bottom"/>
              </w:tcPr>
            </w:tcPrChange>
          </w:tcPr>
          <w:p w14:paraId="1EB6E3E3" w14:textId="77777777" w:rsidR="008E4B87" w:rsidRPr="00FF6A71" w:rsidRDefault="008E4B87">
            <w:pPr>
              <w:spacing w:before="0" w:after="0" w:line="240" w:lineRule="auto"/>
              <w:jc w:val="left"/>
              <w:rPr>
                <w:ins w:id="47142" w:author="pete jones" w:date="2022-01-04T11:19:00Z"/>
                <w:rFonts w:cstheme="minorHAnsi"/>
              </w:rPr>
              <w:pPrChange w:id="47143" w:author="pete jones" w:date="2022-01-04T11:42:00Z">
                <w:pPr>
                  <w:keepNext/>
                  <w:jc w:val="center"/>
                </w:pPr>
              </w:pPrChange>
            </w:pPr>
            <w:ins w:id="47144" w:author="pete jones" w:date="2022-01-04T11:19:00Z">
              <w:r w:rsidRPr="00FF6A71">
                <w:rPr>
                  <w:rFonts w:ascii="Calibri" w:hAnsi="Calibri" w:cs="Calibri"/>
                  <w:color w:val="000000"/>
                  <w:sz w:val="22"/>
                  <w:szCs w:val="22"/>
                </w:rPr>
                <w:t>0</w:t>
              </w:r>
            </w:ins>
          </w:p>
        </w:tc>
      </w:tr>
    </w:tbl>
    <w:p w14:paraId="22C02FCC" w14:textId="77777777" w:rsidR="008E4B87" w:rsidRPr="00FF6A71" w:rsidRDefault="008E4B87">
      <w:pPr>
        <w:jc w:val="left"/>
        <w:rPr>
          <w:ins w:id="47145" w:author="pete jones" w:date="2022-01-04T11:19:00Z"/>
          <w:rFonts w:cstheme="minorHAnsi"/>
        </w:rPr>
        <w:pPrChange w:id="47146" w:author="pete jones" w:date="2022-01-04T11:41:00Z">
          <w:pPr/>
        </w:pPrChange>
      </w:pPr>
      <w:ins w:id="47147" w:author="pete jones" w:date="2022-01-04T11:19:00Z">
        <w:r w:rsidRPr="00FF6A71">
          <w:rPr>
            <w:rFonts w:cstheme="minorHAnsi"/>
          </w:rPr>
          <w:t>Q4.3 Key concepts of all courses and modules are clearly defined for staff and student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7148" w:author="pete jones" w:date="2022-01-04T11:43: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7149">
          <w:tblGrid>
            <w:gridCol w:w="814"/>
            <w:gridCol w:w="814"/>
            <w:gridCol w:w="814"/>
            <w:gridCol w:w="814"/>
            <w:gridCol w:w="692"/>
            <w:gridCol w:w="692"/>
            <w:gridCol w:w="692"/>
            <w:gridCol w:w="692"/>
          </w:tblGrid>
        </w:tblGridChange>
      </w:tblGrid>
      <w:tr w:rsidR="008E4B87" w:rsidRPr="00FF6A71" w14:paraId="25A955E2" w14:textId="77777777" w:rsidTr="007826DB">
        <w:trPr>
          <w:trHeight w:val="300"/>
          <w:jc w:val="center"/>
          <w:ins w:id="47150" w:author="pete jones" w:date="2022-01-04T11:19:00Z"/>
          <w:trPrChange w:id="47151" w:author="pete jones" w:date="2022-01-04T11:43:00Z">
            <w:trPr>
              <w:trHeight w:val="300"/>
              <w:jc w:val="center"/>
            </w:trPr>
          </w:trPrChange>
        </w:trPr>
        <w:tc>
          <w:tcPr>
            <w:tcW w:w="814" w:type="dxa"/>
            <w:shd w:val="clear" w:color="auto" w:fill="E7E6E6" w:themeFill="background2"/>
            <w:vAlign w:val="center"/>
            <w:tcPrChange w:id="47152" w:author="pete jones" w:date="2022-01-04T11:43:00Z">
              <w:tcPr>
                <w:tcW w:w="814" w:type="dxa"/>
                <w:shd w:val="clear" w:color="auto" w:fill="E7E6E6" w:themeFill="background2"/>
                <w:vAlign w:val="center"/>
              </w:tcPr>
            </w:tcPrChange>
          </w:tcPr>
          <w:p w14:paraId="41F664B9" w14:textId="77777777" w:rsidR="008E4B87" w:rsidRPr="00FF6A71" w:rsidRDefault="008E4B87">
            <w:pPr>
              <w:spacing w:before="0" w:after="0" w:line="240" w:lineRule="auto"/>
              <w:jc w:val="left"/>
              <w:rPr>
                <w:ins w:id="47153" w:author="pete jones" w:date="2022-01-04T11:19:00Z"/>
                <w:rFonts w:cstheme="minorHAnsi"/>
                <w:b/>
                <w:bCs/>
              </w:rPr>
              <w:pPrChange w:id="47154" w:author="pete jones" w:date="2022-01-04T11:42:00Z">
                <w:pPr>
                  <w:keepNext/>
                  <w:jc w:val="center"/>
                </w:pPr>
              </w:pPrChange>
            </w:pPr>
            <w:ins w:id="47155" w:author="pete jones" w:date="2022-01-04T11:19:00Z">
              <w:r w:rsidRPr="00FF6A71">
                <w:rPr>
                  <w:rFonts w:cstheme="minorHAnsi"/>
                  <w:b/>
                  <w:bCs/>
                </w:rPr>
                <w:t>scale</w:t>
              </w:r>
            </w:ins>
          </w:p>
        </w:tc>
        <w:tc>
          <w:tcPr>
            <w:tcW w:w="814" w:type="dxa"/>
            <w:shd w:val="clear" w:color="auto" w:fill="E7E6E6" w:themeFill="background2"/>
            <w:noWrap/>
            <w:vAlign w:val="center"/>
            <w:tcPrChange w:id="47156" w:author="pete jones" w:date="2022-01-04T11:43:00Z">
              <w:tcPr>
                <w:tcW w:w="814" w:type="dxa"/>
                <w:shd w:val="clear" w:color="auto" w:fill="E7E6E6" w:themeFill="background2"/>
                <w:noWrap/>
                <w:vAlign w:val="center"/>
              </w:tcPr>
            </w:tcPrChange>
          </w:tcPr>
          <w:p w14:paraId="2482EF37" w14:textId="77777777" w:rsidR="008E4B87" w:rsidRPr="00FF6A71" w:rsidRDefault="008E4B87">
            <w:pPr>
              <w:spacing w:before="0" w:after="0" w:line="240" w:lineRule="auto"/>
              <w:jc w:val="left"/>
              <w:rPr>
                <w:ins w:id="47157" w:author="pete jones" w:date="2022-01-04T11:19:00Z"/>
                <w:rFonts w:cstheme="minorHAnsi"/>
                <w:b/>
                <w:bCs/>
              </w:rPr>
              <w:pPrChange w:id="47158" w:author="pete jones" w:date="2022-01-04T11:42:00Z">
                <w:pPr>
                  <w:keepNext/>
                  <w:jc w:val="center"/>
                </w:pPr>
              </w:pPrChange>
            </w:pPr>
            <w:ins w:id="47159" w:author="pete jones" w:date="2022-01-04T11:19:00Z">
              <w:r w:rsidRPr="00FF6A71">
                <w:rPr>
                  <w:rFonts w:cstheme="minorHAnsi"/>
                  <w:b/>
                  <w:bCs/>
                </w:rPr>
                <w:t>1</w:t>
              </w:r>
            </w:ins>
          </w:p>
        </w:tc>
        <w:tc>
          <w:tcPr>
            <w:tcW w:w="814" w:type="dxa"/>
            <w:shd w:val="clear" w:color="auto" w:fill="E7E6E6" w:themeFill="background2"/>
            <w:noWrap/>
            <w:vAlign w:val="center"/>
            <w:tcPrChange w:id="47160" w:author="pete jones" w:date="2022-01-04T11:43:00Z">
              <w:tcPr>
                <w:tcW w:w="814" w:type="dxa"/>
                <w:shd w:val="clear" w:color="auto" w:fill="E7E6E6" w:themeFill="background2"/>
                <w:noWrap/>
                <w:vAlign w:val="center"/>
              </w:tcPr>
            </w:tcPrChange>
          </w:tcPr>
          <w:p w14:paraId="4E1FDAEF" w14:textId="77777777" w:rsidR="008E4B87" w:rsidRPr="00FF6A71" w:rsidRDefault="008E4B87">
            <w:pPr>
              <w:spacing w:before="0" w:after="0" w:line="240" w:lineRule="auto"/>
              <w:jc w:val="left"/>
              <w:rPr>
                <w:ins w:id="47161" w:author="pete jones" w:date="2022-01-04T11:19:00Z"/>
                <w:rFonts w:cstheme="minorHAnsi"/>
                <w:b/>
                <w:bCs/>
              </w:rPr>
              <w:pPrChange w:id="47162" w:author="pete jones" w:date="2022-01-04T11:42:00Z">
                <w:pPr>
                  <w:keepNext/>
                  <w:jc w:val="center"/>
                </w:pPr>
              </w:pPrChange>
            </w:pPr>
            <w:ins w:id="47163" w:author="pete jones" w:date="2022-01-04T11:19:00Z">
              <w:r w:rsidRPr="00FF6A71">
                <w:rPr>
                  <w:rFonts w:cstheme="minorHAnsi"/>
                  <w:b/>
                  <w:bCs/>
                </w:rPr>
                <w:t>2</w:t>
              </w:r>
            </w:ins>
          </w:p>
        </w:tc>
        <w:tc>
          <w:tcPr>
            <w:tcW w:w="814" w:type="dxa"/>
            <w:shd w:val="clear" w:color="auto" w:fill="E7E6E6" w:themeFill="background2"/>
            <w:noWrap/>
            <w:vAlign w:val="center"/>
            <w:tcPrChange w:id="47164" w:author="pete jones" w:date="2022-01-04T11:43:00Z">
              <w:tcPr>
                <w:tcW w:w="814" w:type="dxa"/>
                <w:shd w:val="clear" w:color="auto" w:fill="E7E6E6" w:themeFill="background2"/>
                <w:noWrap/>
                <w:vAlign w:val="center"/>
              </w:tcPr>
            </w:tcPrChange>
          </w:tcPr>
          <w:p w14:paraId="371EE761" w14:textId="77777777" w:rsidR="008E4B87" w:rsidRPr="00FF6A71" w:rsidRDefault="008E4B87">
            <w:pPr>
              <w:spacing w:before="0" w:after="0" w:line="240" w:lineRule="auto"/>
              <w:jc w:val="left"/>
              <w:rPr>
                <w:ins w:id="47165" w:author="pete jones" w:date="2022-01-04T11:19:00Z"/>
                <w:rFonts w:cstheme="minorHAnsi"/>
                <w:b/>
                <w:bCs/>
              </w:rPr>
              <w:pPrChange w:id="47166" w:author="pete jones" w:date="2022-01-04T11:42:00Z">
                <w:pPr>
                  <w:keepNext/>
                  <w:jc w:val="center"/>
                </w:pPr>
              </w:pPrChange>
            </w:pPr>
            <w:ins w:id="47167" w:author="pete jones" w:date="2022-01-04T11:19:00Z">
              <w:r w:rsidRPr="00FF6A71">
                <w:rPr>
                  <w:rFonts w:cstheme="minorHAnsi"/>
                  <w:b/>
                  <w:bCs/>
                </w:rPr>
                <w:t>3</w:t>
              </w:r>
            </w:ins>
          </w:p>
        </w:tc>
        <w:tc>
          <w:tcPr>
            <w:tcW w:w="692" w:type="dxa"/>
            <w:shd w:val="clear" w:color="auto" w:fill="E7E6E6" w:themeFill="background2"/>
            <w:noWrap/>
            <w:vAlign w:val="center"/>
            <w:tcPrChange w:id="47168" w:author="pete jones" w:date="2022-01-04T11:43:00Z">
              <w:tcPr>
                <w:tcW w:w="692" w:type="dxa"/>
                <w:shd w:val="clear" w:color="auto" w:fill="E7E6E6" w:themeFill="background2"/>
                <w:noWrap/>
                <w:vAlign w:val="center"/>
              </w:tcPr>
            </w:tcPrChange>
          </w:tcPr>
          <w:p w14:paraId="379F44F0" w14:textId="77777777" w:rsidR="008E4B87" w:rsidRPr="00FF6A71" w:rsidRDefault="008E4B87">
            <w:pPr>
              <w:spacing w:before="0" w:after="0" w:line="240" w:lineRule="auto"/>
              <w:jc w:val="left"/>
              <w:rPr>
                <w:ins w:id="47169" w:author="pete jones" w:date="2022-01-04T11:19:00Z"/>
                <w:rFonts w:cstheme="minorHAnsi"/>
                <w:b/>
                <w:bCs/>
              </w:rPr>
              <w:pPrChange w:id="47170" w:author="pete jones" w:date="2022-01-04T11:42:00Z">
                <w:pPr>
                  <w:keepNext/>
                  <w:jc w:val="center"/>
                </w:pPr>
              </w:pPrChange>
            </w:pPr>
            <w:ins w:id="47171" w:author="pete jones" w:date="2022-01-04T11:19:00Z">
              <w:r w:rsidRPr="00FF6A71">
                <w:rPr>
                  <w:rFonts w:cstheme="minorHAnsi"/>
                  <w:b/>
                  <w:bCs/>
                </w:rPr>
                <w:t>4</w:t>
              </w:r>
            </w:ins>
          </w:p>
        </w:tc>
        <w:tc>
          <w:tcPr>
            <w:tcW w:w="692" w:type="dxa"/>
            <w:shd w:val="clear" w:color="auto" w:fill="E7E6E6" w:themeFill="background2"/>
            <w:noWrap/>
            <w:vAlign w:val="center"/>
            <w:tcPrChange w:id="47172" w:author="pete jones" w:date="2022-01-04T11:43:00Z">
              <w:tcPr>
                <w:tcW w:w="692" w:type="dxa"/>
                <w:shd w:val="clear" w:color="auto" w:fill="E7E6E6" w:themeFill="background2"/>
                <w:noWrap/>
                <w:vAlign w:val="center"/>
              </w:tcPr>
            </w:tcPrChange>
          </w:tcPr>
          <w:p w14:paraId="742476B6" w14:textId="77777777" w:rsidR="008E4B87" w:rsidRPr="00FF6A71" w:rsidRDefault="008E4B87">
            <w:pPr>
              <w:spacing w:before="0" w:after="0" w:line="240" w:lineRule="auto"/>
              <w:jc w:val="left"/>
              <w:rPr>
                <w:ins w:id="47173" w:author="pete jones" w:date="2022-01-04T11:19:00Z"/>
                <w:rFonts w:cstheme="minorHAnsi"/>
                <w:b/>
                <w:bCs/>
              </w:rPr>
              <w:pPrChange w:id="47174" w:author="pete jones" w:date="2022-01-04T11:42:00Z">
                <w:pPr>
                  <w:keepNext/>
                  <w:jc w:val="center"/>
                </w:pPr>
              </w:pPrChange>
            </w:pPr>
            <w:ins w:id="47175" w:author="pete jones" w:date="2022-01-04T11:19:00Z">
              <w:r w:rsidRPr="00FF6A71">
                <w:rPr>
                  <w:rFonts w:cstheme="minorHAnsi"/>
                  <w:b/>
                  <w:bCs/>
                </w:rPr>
                <w:t>5</w:t>
              </w:r>
            </w:ins>
          </w:p>
        </w:tc>
        <w:tc>
          <w:tcPr>
            <w:tcW w:w="692" w:type="dxa"/>
            <w:shd w:val="clear" w:color="auto" w:fill="E7E6E6" w:themeFill="background2"/>
            <w:noWrap/>
            <w:vAlign w:val="center"/>
            <w:tcPrChange w:id="47176" w:author="pete jones" w:date="2022-01-04T11:43:00Z">
              <w:tcPr>
                <w:tcW w:w="692" w:type="dxa"/>
                <w:shd w:val="clear" w:color="auto" w:fill="E7E6E6" w:themeFill="background2"/>
                <w:noWrap/>
                <w:vAlign w:val="center"/>
              </w:tcPr>
            </w:tcPrChange>
          </w:tcPr>
          <w:p w14:paraId="35EB27EB" w14:textId="77777777" w:rsidR="008E4B87" w:rsidRPr="00FF6A71" w:rsidRDefault="008E4B87">
            <w:pPr>
              <w:spacing w:before="0" w:after="0" w:line="240" w:lineRule="auto"/>
              <w:jc w:val="left"/>
              <w:rPr>
                <w:ins w:id="47177" w:author="pete jones" w:date="2022-01-04T11:19:00Z"/>
                <w:rFonts w:cstheme="minorHAnsi"/>
                <w:b/>
                <w:bCs/>
              </w:rPr>
              <w:pPrChange w:id="47178" w:author="pete jones" w:date="2022-01-04T11:42:00Z">
                <w:pPr>
                  <w:keepNext/>
                  <w:jc w:val="center"/>
                </w:pPr>
              </w:pPrChange>
            </w:pPr>
            <w:ins w:id="47179" w:author="pete jones" w:date="2022-01-04T11:19:00Z">
              <w:r w:rsidRPr="00FF6A71">
                <w:rPr>
                  <w:rFonts w:cstheme="minorHAnsi"/>
                  <w:b/>
                  <w:bCs/>
                </w:rPr>
                <w:t>6</w:t>
              </w:r>
            </w:ins>
          </w:p>
        </w:tc>
        <w:tc>
          <w:tcPr>
            <w:tcW w:w="692" w:type="dxa"/>
            <w:shd w:val="clear" w:color="auto" w:fill="E7E6E6" w:themeFill="background2"/>
            <w:noWrap/>
            <w:vAlign w:val="center"/>
            <w:tcPrChange w:id="47180" w:author="pete jones" w:date="2022-01-04T11:43:00Z">
              <w:tcPr>
                <w:tcW w:w="692" w:type="dxa"/>
                <w:shd w:val="clear" w:color="auto" w:fill="E7E6E6" w:themeFill="background2"/>
                <w:noWrap/>
                <w:vAlign w:val="center"/>
              </w:tcPr>
            </w:tcPrChange>
          </w:tcPr>
          <w:p w14:paraId="19672955" w14:textId="77777777" w:rsidR="008E4B87" w:rsidRPr="00FF6A71" w:rsidRDefault="008E4B87">
            <w:pPr>
              <w:spacing w:before="0" w:after="0" w:line="240" w:lineRule="auto"/>
              <w:jc w:val="left"/>
              <w:rPr>
                <w:ins w:id="47181" w:author="pete jones" w:date="2022-01-04T11:19:00Z"/>
                <w:rFonts w:cstheme="minorHAnsi"/>
                <w:b/>
                <w:bCs/>
              </w:rPr>
              <w:pPrChange w:id="47182" w:author="pete jones" w:date="2022-01-04T11:42:00Z">
                <w:pPr>
                  <w:keepNext/>
                  <w:jc w:val="center"/>
                </w:pPr>
              </w:pPrChange>
            </w:pPr>
            <w:ins w:id="47183" w:author="pete jones" w:date="2022-01-04T11:19:00Z">
              <w:r w:rsidRPr="00FF6A71">
                <w:rPr>
                  <w:rFonts w:cstheme="minorHAnsi"/>
                  <w:b/>
                  <w:bCs/>
                </w:rPr>
                <w:t>7</w:t>
              </w:r>
            </w:ins>
          </w:p>
        </w:tc>
      </w:tr>
      <w:tr w:rsidR="008E4B87" w:rsidRPr="00FF6A71" w14:paraId="09A6A171" w14:textId="77777777" w:rsidTr="007826DB">
        <w:trPr>
          <w:trHeight w:val="300"/>
          <w:jc w:val="center"/>
          <w:ins w:id="47184" w:author="pete jones" w:date="2022-01-04T11:19:00Z"/>
          <w:trPrChange w:id="47185" w:author="pete jones" w:date="2022-01-04T11:43:00Z">
            <w:trPr>
              <w:trHeight w:val="300"/>
              <w:jc w:val="center"/>
            </w:trPr>
          </w:trPrChange>
        </w:trPr>
        <w:tc>
          <w:tcPr>
            <w:tcW w:w="814" w:type="dxa"/>
            <w:vAlign w:val="center"/>
            <w:tcPrChange w:id="47186" w:author="pete jones" w:date="2022-01-04T11:43:00Z">
              <w:tcPr>
                <w:tcW w:w="814" w:type="dxa"/>
                <w:vAlign w:val="center"/>
              </w:tcPr>
            </w:tcPrChange>
          </w:tcPr>
          <w:p w14:paraId="6C5074D3" w14:textId="77777777" w:rsidR="008E4B87" w:rsidRPr="00FF6A71" w:rsidRDefault="008E4B87">
            <w:pPr>
              <w:spacing w:before="0" w:after="0" w:line="240" w:lineRule="auto"/>
              <w:jc w:val="left"/>
              <w:rPr>
                <w:ins w:id="47187" w:author="pete jones" w:date="2022-01-04T11:19:00Z"/>
                <w:rFonts w:cstheme="minorHAnsi"/>
                <w:b/>
                <w:bCs/>
              </w:rPr>
              <w:pPrChange w:id="47188" w:author="pete jones" w:date="2022-01-04T11:42:00Z">
                <w:pPr>
                  <w:keepNext/>
                  <w:jc w:val="center"/>
                </w:pPr>
              </w:pPrChange>
            </w:pPr>
            <w:ins w:id="47189" w:author="pete jones" w:date="2022-01-04T11:19:00Z">
              <w:r w:rsidRPr="00FF6A71">
                <w:rPr>
                  <w:rFonts w:cstheme="minorHAnsi"/>
                  <w:b/>
                  <w:bCs/>
                </w:rPr>
                <w:t>%</w:t>
              </w:r>
            </w:ins>
          </w:p>
        </w:tc>
        <w:tc>
          <w:tcPr>
            <w:tcW w:w="814" w:type="dxa"/>
            <w:shd w:val="clear" w:color="auto" w:fill="auto"/>
            <w:noWrap/>
            <w:vAlign w:val="bottom"/>
            <w:tcPrChange w:id="47190" w:author="pete jones" w:date="2022-01-04T11:43:00Z">
              <w:tcPr>
                <w:tcW w:w="814" w:type="dxa"/>
                <w:tcBorders>
                  <w:top w:val="nil"/>
                  <w:left w:val="nil"/>
                  <w:bottom w:val="nil"/>
                  <w:right w:val="nil"/>
                </w:tcBorders>
                <w:shd w:val="clear" w:color="auto" w:fill="auto"/>
                <w:noWrap/>
                <w:vAlign w:val="bottom"/>
              </w:tcPr>
            </w:tcPrChange>
          </w:tcPr>
          <w:p w14:paraId="659EA58E" w14:textId="77777777" w:rsidR="008E4B87" w:rsidRPr="00FA4BC3" w:rsidRDefault="008E4B87">
            <w:pPr>
              <w:spacing w:before="0" w:after="0" w:line="240" w:lineRule="auto"/>
              <w:jc w:val="left"/>
              <w:rPr>
                <w:ins w:id="47191" w:author="pete jones" w:date="2022-01-04T11:19:00Z"/>
                <w:rFonts w:cstheme="minorHAnsi"/>
              </w:rPr>
              <w:pPrChange w:id="47192" w:author="pete jones" w:date="2022-01-04T11:42:00Z">
                <w:pPr>
                  <w:keepNext/>
                  <w:jc w:val="center"/>
                </w:pPr>
              </w:pPrChange>
            </w:pPr>
            <w:ins w:id="47193" w:author="pete jones" w:date="2022-01-04T11:19:00Z">
              <w:r w:rsidRPr="00FA4BC3">
                <w:rPr>
                  <w:rFonts w:cstheme="minorHAnsi"/>
                  <w:rPrChange w:id="47194" w:author="pete jones" w:date="2022-01-04T14:57:00Z">
                    <w:rPr>
                      <w:rFonts w:ascii="Calibri" w:hAnsi="Calibri" w:cs="Calibri"/>
                      <w:color w:val="000000"/>
                      <w:sz w:val="22"/>
                      <w:szCs w:val="22"/>
                    </w:rPr>
                  </w:rPrChange>
                </w:rPr>
                <w:t>15%</w:t>
              </w:r>
            </w:ins>
          </w:p>
        </w:tc>
        <w:tc>
          <w:tcPr>
            <w:tcW w:w="814" w:type="dxa"/>
            <w:shd w:val="clear" w:color="auto" w:fill="auto"/>
            <w:noWrap/>
            <w:vAlign w:val="bottom"/>
            <w:tcPrChange w:id="47195" w:author="pete jones" w:date="2022-01-04T11:43:00Z">
              <w:tcPr>
                <w:tcW w:w="814" w:type="dxa"/>
                <w:tcBorders>
                  <w:top w:val="nil"/>
                  <w:left w:val="nil"/>
                  <w:bottom w:val="nil"/>
                  <w:right w:val="nil"/>
                </w:tcBorders>
                <w:shd w:val="clear" w:color="auto" w:fill="auto"/>
                <w:noWrap/>
                <w:vAlign w:val="bottom"/>
              </w:tcPr>
            </w:tcPrChange>
          </w:tcPr>
          <w:p w14:paraId="12422FCD" w14:textId="77777777" w:rsidR="008E4B87" w:rsidRPr="00FA4BC3" w:rsidRDefault="008E4B87">
            <w:pPr>
              <w:spacing w:before="0" w:after="0" w:line="240" w:lineRule="auto"/>
              <w:jc w:val="left"/>
              <w:rPr>
                <w:ins w:id="47196" w:author="pete jones" w:date="2022-01-04T11:19:00Z"/>
                <w:rFonts w:cstheme="minorHAnsi"/>
              </w:rPr>
              <w:pPrChange w:id="47197" w:author="pete jones" w:date="2022-01-04T11:42:00Z">
                <w:pPr>
                  <w:keepNext/>
                  <w:jc w:val="center"/>
                </w:pPr>
              </w:pPrChange>
            </w:pPr>
            <w:ins w:id="47198" w:author="pete jones" w:date="2022-01-04T11:19:00Z">
              <w:r w:rsidRPr="00FA4BC3">
                <w:rPr>
                  <w:rFonts w:cstheme="minorHAnsi"/>
                  <w:rPrChange w:id="47199" w:author="pete jones" w:date="2022-01-04T14:57:00Z">
                    <w:rPr>
                      <w:rFonts w:ascii="Calibri" w:hAnsi="Calibri" w:cs="Calibri"/>
                      <w:color w:val="000000"/>
                      <w:sz w:val="22"/>
                      <w:szCs w:val="22"/>
                    </w:rPr>
                  </w:rPrChange>
                </w:rPr>
                <w:t>48%</w:t>
              </w:r>
            </w:ins>
          </w:p>
        </w:tc>
        <w:tc>
          <w:tcPr>
            <w:tcW w:w="814" w:type="dxa"/>
            <w:shd w:val="clear" w:color="auto" w:fill="auto"/>
            <w:noWrap/>
            <w:vAlign w:val="bottom"/>
            <w:tcPrChange w:id="47200" w:author="pete jones" w:date="2022-01-04T11:43:00Z">
              <w:tcPr>
                <w:tcW w:w="814" w:type="dxa"/>
                <w:tcBorders>
                  <w:top w:val="nil"/>
                  <w:left w:val="nil"/>
                  <w:bottom w:val="nil"/>
                  <w:right w:val="nil"/>
                </w:tcBorders>
                <w:shd w:val="clear" w:color="auto" w:fill="auto"/>
                <w:noWrap/>
                <w:vAlign w:val="bottom"/>
              </w:tcPr>
            </w:tcPrChange>
          </w:tcPr>
          <w:p w14:paraId="10307E94" w14:textId="77777777" w:rsidR="008E4B87" w:rsidRPr="00FA4BC3" w:rsidRDefault="008E4B87">
            <w:pPr>
              <w:spacing w:before="0" w:after="0" w:line="240" w:lineRule="auto"/>
              <w:jc w:val="left"/>
              <w:rPr>
                <w:ins w:id="47201" w:author="pete jones" w:date="2022-01-04T11:19:00Z"/>
                <w:rFonts w:cstheme="minorHAnsi"/>
              </w:rPr>
              <w:pPrChange w:id="47202" w:author="pete jones" w:date="2022-01-04T11:42:00Z">
                <w:pPr>
                  <w:keepNext/>
                  <w:jc w:val="center"/>
                </w:pPr>
              </w:pPrChange>
            </w:pPr>
            <w:ins w:id="47203" w:author="pete jones" w:date="2022-01-04T11:19:00Z">
              <w:r w:rsidRPr="00FA4BC3">
                <w:rPr>
                  <w:rFonts w:cstheme="minorHAnsi"/>
                  <w:rPrChange w:id="47204" w:author="pete jones" w:date="2022-01-04T14:57:00Z">
                    <w:rPr>
                      <w:rFonts w:ascii="Calibri" w:hAnsi="Calibri" w:cs="Calibri"/>
                      <w:color w:val="000000"/>
                      <w:sz w:val="22"/>
                      <w:szCs w:val="22"/>
                    </w:rPr>
                  </w:rPrChange>
                </w:rPr>
                <w:t>22%</w:t>
              </w:r>
            </w:ins>
          </w:p>
        </w:tc>
        <w:tc>
          <w:tcPr>
            <w:tcW w:w="692" w:type="dxa"/>
            <w:shd w:val="clear" w:color="auto" w:fill="auto"/>
            <w:noWrap/>
            <w:vAlign w:val="bottom"/>
            <w:tcPrChange w:id="47205" w:author="pete jones" w:date="2022-01-04T11:43:00Z">
              <w:tcPr>
                <w:tcW w:w="692" w:type="dxa"/>
                <w:tcBorders>
                  <w:top w:val="nil"/>
                  <w:left w:val="nil"/>
                  <w:bottom w:val="nil"/>
                  <w:right w:val="nil"/>
                </w:tcBorders>
                <w:shd w:val="clear" w:color="auto" w:fill="auto"/>
                <w:noWrap/>
                <w:vAlign w:val="bottom"/>
              </w:tcPr>
            </w:tcPrChange>
          </w:tcPr>
          <w:p w14:paraId="2F74A299" w14:textId="77777777" w:rsidR="008E4B87" w:rsidRPr="00FA4BC3" w:rsidRDefault="008E4B87">
            <w:pPr>
              <w:spacing w:before="0" w:after="0" w:line="240" w:lineRule="auto"/>
              <w:jc w:val="left"/>
              <w:rPr>
                <w:ins w:id="47206" w:author="pete jones" w:date="2022-01-04T11:19:00Z"/>
                <w:rFonts w:cstheme="minorHAnsi"/>
              </w:rPr>
              <w:pPrChange w:id="47207" w:author="pete jones" w:date="2022-01-04T11:42:00Z">
                <w:pPr>
                  <w:keepNext/>
                  <w:jc w:val="center"/>
                </w:pPr>
              </w:pPrChange>
            </w:pPr>
            <w:ins w:id="47208" w:author="pete jones" w:date="2022-01-04T11:19:00Z">
              <w:r w:rsidRPr="00FA4BC3">
                <w:rPr>
                  <w:rFonts w:cstheme="minorHAnsi"/>
                  <w:rPrChange w:id="47209" w:author="pete jones" w:date="2022-01-04T14:57:00Z">
                    <w:rPr>
                      <w:rFonts w:ascii="Calibri" w:hAnsi="Calibri" w:cs="Calibri"/>
                      <w:color w:val="000000"/>
                      <w:sz w:val="22"/>
                      <w:szCs w:val="22"/>
                    </w:rPr>
                  </w:rPrChange>
                </w:rPr>
                <w:t>7%</w:t>
              </w:r>
            </w:ins>
          </w:p>
        </w:tc>
        <w:tc>
          <w:tcPr>
            <w:tcW w:w="692" w:type="dxa"/>
            <w:shd w:val="clear" w:color="auto" w:fill="auto"/>
            <w:noWrap/>
            <w:vAlign w:val="bottom"/>
            <w:tcPrChange w:id="47210" w:author="pete jones" w:date="2022-01-04T11:43:00Z">
              <w:tcPr>
                <w:tcW w:w="692" w:type="dxa"/>
                <w:tcBorders>
                  <w:top w:val="nil"/>
                  <w:left w:val="nil"/>
                  <w:bottom w:val="nil"/>
                  <w:right w:val="nil"/>
                </w:tcBorders>
                <w:shd w:val="clear" w:color="auto" w:fill="auto"/>
                <w:noWrap/>
                <w:vAlign w:val="bottom"/>
              </w:tcPr>
            </w:tcPrChange>
          </w:tcPr>
          <w:p w14:paraId="288E8F37" w14:textId="77777777" w:rsidR="008E4B87" w:rsidRPr="00FA4BC3" w:rsidRDefault="008E4B87">
            <w:pPr>
              <w:spacing w:before="0" w:after="0" w:line="240" w:lineRule="auto"/>
              <w:jc w:val="left"/>
              <w:rPr>
                <w:ins w:id="47211" w:author="pete jones" w:date="2022-01-04T11:19:00Z"/>
                <w:rFonts w:cstheme="minorHAnsi"/>
              </w:rPr>
              <w:pPrChange w:id="47212" w:author="pete jones" w:date="2022-01-04T11:42:00Z">
                <w:pPr>
                  <w:keepNext/>
                  <w:jc w:val="center"/>
                </w:pPr>
              </w:pPrChange>
            </w:pPr>
            <w:ins w:id="47213" w:author="pete jones" w:date="2022-01-04T11:19:00Z">
              <w:r w:rsidRPr="00FA4BC3">
                <w:rPr>
                  <w:rFonts w:cstheme="minorHAnsi"/>
                  <w:rPrChange w:id="47214" w:author="pete jones" w:date="2022-01-04T14:57:00Z">
                    <w:rPr>
                      <w:rFonts w:ascii="Calibri" w:hAnsi="Calibri" w:cs="Calibri"/>
                      <w:color w:val="000000"/>
                      <w:sz w:val="22"/>
                      <w:szCs w:val="22"/>
                    </w:rPr>
                  </w:rPrChange>
                </w:rPr>
                <w:t>4%</w:t>
              </w:r>
            </w:ins>
          </w:p>
        </w:tc>
        <w:tc>
          <w:tcPr>
            <w:tcW w:w="692" w:type="dxa"/>
            <w:shd w:val="clear" w:color="auto" w:fill="auto"/>
            <w:noWrap/>
            <w:vAlign w:val="bottom"/>
            <w:tcPrChange w:id="47215" w:author="pete jones" w:date="2022-01-04T11:43:00Z">
              <w:tcPr>
                <w:tcW w:w="692" w:type="dxa"/>
                <w:tcBorders>
                  <w:top w:val="nil"/>
                  <w:left w:val="nil"/>
                  <w:bottom w:val="nil"/>
                  <w:right w:val="nil"/>
                </w:tcBorders>
                <w:shd w:val="clear" w:color="auto" w:fill="auto"/>
                <w:noWrap/>
                <w:vAlign w:val="bottom"/>
              </w:tcPr>
            </w:tcPrChange>
          </w:tcPr>
          <w:p w14:paraId="0018FD56" w14:textId="77777777" w:rsidR="008E4B87" w:rsidRPr="00FA4BC3" w:rsidRDefault="008E4B87">
            <w:pPr>
              <w:spacing w:before="0" w:after="0" w:line="240" w:lineRule="auto"/>
              <w:jc w:val="left"/>
              <w:rPr>
                <w:ins w:id="47216" w:author="pete jones" w:date="2022-01-04T11:19:00Z"/>
                <w:rFonts w:cstheme="minorHAnsi"/>
              </w:rPr>
              <w:pPrChange w:id="47217" w:author="pete jones" w:date="2022-01-04T11:42:00Z">
                <w:pPr>
                  <w:keepNext/>
                  <w:jc w:val="center"/>
                </w:pPr>
              </w:pPrChange>
            </w:pPr>
            <w:ins w:id="47218" w:author="pete jones" w:date="2022-01-04T11:19:00Z">
              <w:r w:rsidRPr="00FA4BC3">
                <w:rPr>
                  <w:rFonts w:cstheme="minorHAnsi"/>
                  <w:rPrChange w:id="47219" w:author="pete jones" w:date="2022-01-04T14:57:00Z">
                    <w:rPr>
                      <w:rFonts w:ascii="Calibri" w:hAnsi="Calibri" w:cs="Calibri"/>
                      <w:color w:val="000000"/>
                      <w:sz w:val="22"/>
                      <w:szCs w:val="22"/>
                    </w:rPr>
                  </w:rPrChange>
                </w:rPr>
                <w:t>4%</w:t>
              </w:r>
            </w:ins>
          </w:p>
        </w:tc>
        <w:tc>
          <w:tcPr>
            <w:tcW w:w="692" w:type="dxa"/>
            <w:shd w:val="clear" w:color="auto" w:fill="auto"/>
            <w:noWrap/>
            <w:vAlign w:val="bottom"/>
            <w:tcPrChange w:id="47220" w:author="pete jones" w:date="2022-01-04T11:43:00Z">
              <w:tcPr>
                <w:tcW w:w="692" w:type="dxa"/>
                <w:tcBorders>
                  <w:top w:val="nil"/>
                  <w:left w:val="nil"/>
                  <w:bottom w:val="nil"/>
                  <w:right w:val="nil"/>
                </w:tcBorders>
                <w:shd w:val="clear" w:color="auto" w:fill="auto"/>
                <w:noWrap/>
                <w:vAlign w:val="bottom"/>
              </w:tcPr>
            </w:tcPrChange>
          </w:tcPr>
          <w:p w14:paraId="59BB833D" w14:textId="77777777" w:rsidR="008E4B87" w:rsidRPr="00FA4BC3" w:rsidRDefault="008E4B87">
            <w:pPr>
              <w:spacing w:before="0" w:after="0" w:line="240" w:lineRule="auto"/>
              <w:jc w:val="left"/>
              <w:rPr>
                <w:ins w:id="47221" w:author="pete jones" w:date="2022-01-04T11:19:00Z"/>
                <w:rFonts w:cstheme="minorHAnsi"/>
              </w:rPr>
              <w:pPrChange w:id="47222" w:author="pete jones" w:date="2022-01-04T11:42:00Z">
                <w:pPr>
                  <w:keepNext/>
                  <w:jc w:val="center"/>
                </w:pPr>
              </w:pPrChange>
            </w:pPr>
            <w:ins w:id="47223" w:author="pete jones" w:date="2022-01-04T11:19:00Z">
              <w:r w:rsidRPr="00FA4BC3">
                <w:rPr>
                  <w:rFonts w:cstheme="minorHAnsi"/>
                  <w:rPrChange w:id="47224" w:author="pete jones" w:date="2022-01-04T14:57:00Z">
                    <w:rPr>
                      <w:rFonts w:ascii="Calibri" w:hAnsi="Calibri" w:cs="Calibri"/>
                      <w:color w:val="000000"/>
                      <w:sz w:val="22"/>
                      <w:szCs w:val="22"/>
                    </w:rPr>
                  </w:rPrChange>
                </w:rPr>
                <w:t>0%</w:t>
              </w:r>
            </w:ins>
          </w:p>
        </w:tc>
      </w:tr>
      <w:tr w:rsidR="008E4B87" w:rsidRPr="00FF6A71" w14:paraId="067F0BCD" w14:textId="77777777" w:rsidTr="007826DB">
        <w:trPr>
          <w:trHeight w:val="300"/>
          <w:jc w:val="center"/>
          <w:ins w:id="47225" w:author="pete jones" w:date="2022-01-04T11:19:00Z"/>
          <w:trPrChange w:id="47226" w:author="pete jones" w:date="2022-01-04T11:43:00Z">
            <w:trPr>
              <w:trHeight w:val="300"/>
              <w:jc w:val="center"/>
            </w:trPr>
          </w:trPrChange>
        </w:trPr>
        <w:tc>
          <w:tcPr>
            <w:tcW w:w="814" w:type="dxa"/>
            <w:vAlign w:val="center"/>
            <w:tcPrChange w:id="47227" w:author="pete jones" w:date="2022-01-04T11:43:00Z">
              <w:tcPr>
                <w:tcW w:w="814" w:type="dxa"/>
                <w:vAlign w:val="center"/>
              </w:tcPr>
            </w:tcPrChange>
          </w:tcPr>
          <w:p w14:paraId="588C2AD7" w14:textId="77777777" w:rsidR="008E4B87" w:rsidRPr="00FF6A71" w:rsidRDefault="008E4B87">
            <w:pPr>
              <w:spacing w:before="0" w:after="0" w:line="240" w:lineRule="auto"/>
              <w:jc w:val="left"/>
              <w:rPr>
                <w:ins w:id="47228" w:author="pete jones" w:date="2022-01-04T11:19:00Z"/>
                <w:rFonts w:cstheme="minorHAnsi"/>
                <w:b/>
                <w:bCs/>
              </w:rPr>
              <w:pPrChange w:id="47229" w:author="pete jones" w:date="2022-01-04T11:42:00Z">
                <w:pPr>
                  <w:keepNext/>
                  <w:jc w:val="center"/>
                </w:pPr>
              </w:pPrChange>
            </w:pPr>
            <w:ins w:id="47230" w:author="pete jones" w:date="2022-01-04T11:19:00Z">
              <w:r w:rsidRPr="00FF6A71">
                <w:rPr>
                  <w:rFonts w:cstheme="minorHAnsi"/>
                  <w:b/>
                  <w:bCs/>
                </w:rPr>
                <w:t>Count</w:t>
              </w:r>
            </w:ins>
          </w:p>
        </w:tc>
        <w:tc>
          <w:tcPr>
            <w:tcW w:w="814" w:type="dxa"/>
            <w:shd w:val="clear" w:color="auto" w:fill="auto"/>
            <w:noWrap/>
            <w:vAlign w:val="bottom"/>
            <w:tcPrChange w:id="47231" w:author="pete jones" w:date="2022-01-04T11:43:00Z">
              <w:tcPr>
                <w:tcW w:w="814" w:type="dxa"/>
                <w:tcBorders>
                  <w:top w:val="nil"/>
                  <w:left w:val="nil"/>
                  <w:bottom w:val="nil"/>
                  <w:right w:val="nil"/>
                </w:tcBorders>
                <w:shd w:val="clear" w:color="auto" w:fill="auto"/>
                <w:noWrap/>
                <w:vAlign w:val="bottom"/>
              </w:tcPr>
            </w:tcPrChange>
          </w:tcPr>
          <w:p w14:paraId="14545C31" w14:textId="77777777" w:rsidR="008E4B87" w:rsidRPr="00FA4BC3" w:rsidRDefault="008E4B87">
            <w:pPr>
              <w:spacing w:before="0" w:after="0" w:line="240" w:lineRule="auto"/>
              <w:jc w:val="left"/>
              <w:rPr>
                <w:ins w:id="47232" w:author="pete jones" w:date="2022-01-04T11:19:00Z"/>
                <w:rFonts w:cstheme="minorHAnsi"/>
              </w:rPr>
              <w:pPrChange w:id="47233" w:author="pete jones" w:date="2022-01-04T11:42:00Z">
                <w:pPr>
                  <w:keepNext/>
                  <w:jc w:val="center"/>
                </w:pPr>
              </w:pPrChange>
            </w:pPr>
            <w:ins w:id="47234" w:author="pete jones" w:date="2022-01-04T11:19:00Z">
              <w:r w:rsidRPr="00FA4BC3">
                <w:rPr>
                  <w:rFonts w:cstheme="minorHAnsi"/>
                  <w:rPrChange w:id="47235" w:author="pete jones" w:date="2022-01-04T14:57:00Z">
                    <w:rPr>
                      <w:rFonts w:ascii="Calibri" w:hAnsi="Calibri" w:cs="Calibri"/>
                      <w:color w:val="000000"/>
                      <w:sz w:val="22"/>
                      <w:szCs w:val="22"/>
                    </w:rPr>
                  </w:rPrChange>
                </w:rPr>
                <w:t>4</w:t>
              </w:r>
            </w:ins>
          </w:p>
        </w:tc>
        <w:tc>
          <w:tcPr>
            <w:tcW w:w="814" w:type="dxa"/>
            <w:shd w:val="clear" w:color="auto" w:fill="auto"/>
            <w:noWrap/>
            <w:vAlign w:val="bottom"/>
            <w:tcPrChange w:id="47236" w:author="pete jones" w:date="2022-01-04T11:43:00Z">
              <w:tcPr>
                <w:tcW w:w="814" w:type="dxa"/>
                <w:tcBorders>
                  <w:top w:val="nil"/>
                  <w:left w:val="nil"/>
                  <w:bottom w:val="nil"/>
                  <w:right w:val="nil"/>
                </w:tcBorders>
                <w:shd w:val="clear" w:color="auto" w:fill="auto"/>
                <w:noWrap/>
                <w:vAlign w:val="bottom"/>
              </w:tcPr>
            </w:tcPrChange>
          </w:tcPr>
          <w:p w14:paraId="03616E5D" w14:textId="77777777" w:rsidR="008E4B87" w:rsidRPr="00FA4BC3" w:rsidRDefault="008E4B87">
            <w:pPr>
              <w:spacing w:before="0" w:after="0" w:line="240" w:lineRule="auto"/>
              <w:jc w:val="left"/>
              <w:rPr>
                <w:ins w:id="47237" w:author="pete jones" w:date="2022-01-04T11:19:00Z"/>
                <w:rFonts w:cstheme="minorHAnsi"/>
              </w:rPr>
              <w:pPrChange w:id="47238" w:author="pete jones" w:date="2022-01-04T11:42:00Z">
                <w:pPr>
                  <w:keepNext/>
                  <w:jc w:val="center"/>
                </w:pPr>
              </w:pPrChange>
            </w:pPr>
            <w:ins w:id="47239" w:author="pete jones" w:date="2022-01-04T11:19:00Z">
              <w:r w:rsidRPr="00FA4BC3">
                <w:rPr>
                  <w:rFonts w:cstheme="minorHAnsi"/>
                  <w:rPrChange w:id="47240" w:author="pete jones" w:date="2022-01-04T14:57:00Z">
                    <w:rPr>
                      <w:rFonts w:ascii="Calibri" w:hAnsi="Calibri" w:cs="Calibri"/>
                      <w:color w:val="000000"/>
                      <w:sz w:val="22"/>
                      <w:szCs w:val="22"/>
                    </w:rPr>
                  </w:rPrChange>
                </w:rPr>
                <w:t>13</w:t>
              </w:r>
            </w:ins>
          </w:p>
        </w:tc>
        <w:tc>
          <w:tcPr>
            <w:tcW w:w="814" w:type="dxa"/>
            <w:shd w:val="clear" w:color="auto" w:fill="auto"/>
            <w:noWrap/>
            <w:vAlign w:val="bottom"/>
            <w:tcPrChange w:id="47241" w:author="pete jones" w:date="2022-01-04T11:43:00Z">
              <w:tcPr>
                <w:tcW w:w="814" w:type="dxa"/>
                <w:tcBorders>
                  <w:top w:val="nil"/>
                  <w:left w:val="nil"/>
                  <w:bottom w:val="nil"/>
                  <w:right w:val="nil"/>
                </w:tcBorders>
                <w:shd w:val="clear" w:color="auto" w:fill="auto"/>
                <w:noWrap/>
                <w:vAlign w:val="bottom"/>
              </w:tcPr>
            </w:tcPrChange>
          </w:tcPr>
          <w:p w14:paraId="4BD39FDB" w14:textId="77777777" w:rsidR="008E4B87" w:rsidRPr="00FA4BC3" w:rsidRDefault="008E4B87">
            <w:pPr>
              <w:spacing w:before="0" w:after="0" w:line="240" w:lineRule="auto"/>
              <w:jc w:val="left"/>
              <w:rPr>
                <w:ins w:id="47242" w:author="pete jones" w:date="2022-01-04T11:19:00Z"/>
                <w:rFonts w:cstheme="minorHAnsi"/>
              </w:rPr>
              <w:pPrChange w:id="47243" w:author="pete jones" w:date="2022-01-04T11:42:00Z">
                <w:pPr>
                  <w:keepNext/>
                  <w:jc w:val="center"/>
                </w:pPr>
              </w:pPrChange>
            </w:pPr>
            <w:ins w:id="47244" w:author="pete jones" w:date="2022-01-04T11:19:00Z">
              <w:r w:rsidRPr="00FA4BC3">
                <w:rPr>
                  <w:rFonts w:cstheme="minorHAnsi"/>
                  <w:rPrChange w:id="47245" w:author="pete jones" w:date="2022-01-04T14:57:00Z">
                    <w:rPr>
                      <w:rFonts w:ascii="Calibri" w:hAnsi="Calibri" w:cs="Calibri"/>
                      <w:color w:val="000000"/>
                      <w:sz w:val="22"/>
                      <w:szCs w:val="22"/>
                    </w:rPr>
                  </w:rPrChange>
                </w:rPr>
                <w:t>6</w:t>
              </w:r>
            </w:ins>
          </w:p>
        </w:tc>
        <w:tc>
          <w:tcPr>
            <w:tcW w:w="692" w:type="dxa"/>
            <w:shd w:val="clear" w:color="auto" w:fill="auto"/>
            <w:noWrap/>
            <w:vAlign w:val="bottom"/>
            <w:tcPrChange w:id="47246" w:author="pete jones" w:date="2022-01-04T11:43:00Z">
              <w:tcPr>
                <w:tcW w:w="692" w:type="dxa"/>
                <w:tcBorders>
                  <w:top w:val="nil"/>
                  <w:left w:val="nil"/>
                  <w:bottom w:val="nil"/>
                  <w:right w:val="nil"/>
                </w:tcBorders>
                <w:shd w:val="clear" w:color="auto" w:fill="auto"/>
                <w:noWrap/>
                <w:vAlign w:val="bottom"/>
              </w:tcPr>
            </w:tcPrChange>
          </w:tcPr>
          <w:p w14:paraId="10A865A2" w14:textId="77777777" w:rsidR="008E4B87" w:rsidRPr="00FA4BC3" w:rsidRDefault="008E4B87">
            <w:pPr>
              <w:spacing w:before="0" w:after="0" w:line="240" w:lineRule="auto"/>
              <w:jc w:val="left"/>
              <w:rPr>
                <w:ins w:id="47247" w:author="pete jones" w:date="2022-01-04T11:19:00Z"/>
                <w:rFonts w:cstheme="minorHAnsi"/>
              </w:rPr>
              <w:pPrChange w:id="47248" w:author="pete jones" w:date="2022-01-04T11:42:00Z">
                <w:pPr>
                  <w:keepNext/>
                  <w:jc w:val="center"/>
                </w:pPr>
              </w:pPrChange>
            </w:pPr>
            <w:ins w:id="47249" w:author="pete jones" w:date="2022-01-04T11:19:00Z">
              <w:r w:rsidRPr="00FA4BC3">
                <w:rPr>
                  <w:rFonts w:cstheme="minorHAnsi"/>
                  <w:rPrChange w:id="47250" w:author="pete jones" w:date="2022-01-04T14:57:00Z">
                    <w:rPr>
                      <w:rFonts w:ascii="Calibri" w:hAnsi="Calibri" w:cs="Calibri"/>
                      <w:color w:val="000000"/>
                      <w:sz w:val="22"/>
                      <w:szCs w:val="22"/>
                    </w:rPr>
                  </w:rPrChange>
                </w:rPr>
                <w:t>2</w:t>
              </w:r>
            </w:ins>
          </w:p>
        </w:tc>
        <w:tc>
          <w:tcPr>
            <w:tcW w:w="692" w:type="dxa"/>
            <w:shd w:val="clear" w:color="auto" w:fill="auto"/>
            <w:noWrap/>
            <w:vAlign w:val="bottom"/>
            <w:tcPrChange w:id="47251" w:author="pete jones" w:date="2022-01-04T11:43:00Z">
              <w:tcPr>
                <w:tcW w:w="692" w:type="dxa"/>
                <w:tcBorders>
                  <w:top w:val="nil"/>
                  <w:left w:val="nil"/>
                  <w:bottom w:val="nil"/>
                  <w:right w:val="nil"/>
                </w:tcBorders>
                <w:shd w:val="clear" w:color="auto" w:fill="auto"/>
                <w:noWrap/>
                <w:vAlign w:val="bottom"/>
              </w:tcPr>
            </w:tcPrChange>
          </w:tcPr>
          <w:p w14:paraId="274FBFDC" w14:textId="77777777" w:rsidR="008E4B87" w:rsidRPr="00FA4BC3" w:rsidRDefault="008E4B87">
            <w:pPr>
              <w:spacing w:before="0" w:after="0" w:line="240" w:lineRule="auto"/>
              <w:jc w:val="left"/>
              <w:rPr>
                <w:ins w:id="47252" w:author="pete jones" w:date="2022-01-04T11:19:00Z"/>
                <w:rFonts w:cstheme="minorHAnsi"/>
              </w:rPr>
              <w:pPrChange w:id="47253" w:author="pete jones" w:date="2022-01-04T11:42:00Z">
                <w:pPr>
                  <w:keepNext/>
                  <w:jc w:val="center"/>
                </w:pPr>
              </w:pPrChange>
            </w:pPr>
            <w:ins w:id="47254" w:author="pete jones" w:date="2022-01-04T11:19:00Z">
              <w:r w:rsidRPr="00FA4BC3">
                <w:rPr>
                  <w:rFonts w:cstheme="minorHAnsi"/>
                  <w:rPrChange w:id="47255" w:author="pete jones" w:date="2022-01-04T14:57:00Z">
                    <w:rPr>
                      <w:rFonts w:ascii="Calibri" w:hAnsi="Calibri" w:cs="Calibri"/>
                      <w:color w:val="000000"/>
                      <w:sz w:val="22"/>
                      <w:szCs w:val="22"/>
                    </w:rPr>
                  </w:rPrChange>
                </w:rPr>
                <w:t>1</w:t>
              </w:r>
            </w:ins>
          </w:p>
        </w:tc>
        <w:tc>
          <w:tcPr>
            <w:tcW w:w="692" w:type="dxa"/>
            <w:shd w:val="clear" w:color="auto" w:fill="auto"/>
            <w:noWrap/>
            <w:vAlign w:val="bottom"/>
            <w:tcPrChange w:id="47256" w:author="pete jones" w:date="2022-01-04T11:43:00Z">
              <w:tcPr>
                <w:tcW w:w="692" w:type="dxa"/>
                <w:tcBorders>
                  <w:top w:val="nil"/>
                  <w:left w:val="nil"/>
                  <w:bottom w:val="nil"/>
                  <w:right w:val="nil"/>
                </w:tcBorders>
                <w:shd w:val="clear" w:color="auto" w:fill="auto"/>
                <w:noWrap/>
                <w:vAlign w:val="bottom"/>
              </w:tcPr>
            </w:tcPrChange>
          </w:tcPr>
          <w:p w14:paraId="398023C1" w14:textId="77777777" w:rsidR="008E4B87" w:rsidRPr="00FA4BC3" w:rsidRDefault="008E4B87">
            <w:pPr>
              <w:spacing w:before="0" w:after="0" w:line="240" w:lineRule="auto"/>
              <w:jc w:val="left"/>
              <w:rPr>
                <w:ins w:id="47257" w:author="pete jones" w:date="2022-01-04T11:19:00Z"/>
                <w:rFonts w:cstheme="minorHAnsi"/>
              </w:rPr>
              <w:pPrChange w:id="47258" w:author="pete jones" w:date="2022-01-04T11:42:00Z">
                <w:pPr>
                  <w:keepNext/>
                  <w:jc w:val="center"/>
                </w:pPr>
              </w:pPrChange>
            </w:pPr>
            <w:ins w:id="47259" w:author="pete jones" w:date="2022-01-04T11:19:00Z">
              <w:r w:rsidRPr="00FA4BC3">
                <w:rPr>
                  <w:rFonts w:cstheme="minorHAnsi"/>
                  <w:rPrChange w:id="47260" w:author="pete jones" w:date="2022-01-04T14:57:00Z">
                    <w:rPr>
                      <w:rFonts w:ascii="Calibri" w:hAnsi="Calibri" w:cs="Calibri"/>
                      <w:color w:val="000000"/>
                      <w:sz w:val="22"/>
                      <w:szCs w:val="22"/>
                    </w:rPr>
                  </w:rPrChange>
                </w:rPr>
                <w:t>1</w:t>
              </w:r>
            </w:ins>
          </w:p>
        </w:tc>
        <w:tc>
          <w:tcPr>
            <w:tcW w:w="692" w:type="dxa"/>
            <w:shd w:val="clear" w:color="auto" w:fill="auto"/>
            <w:noWrap/>
            <w:vAlign w:val="bottom"/>
            <w:tcPrChange w:id="47261" w:author="pete jones" w:date="2022-01-04T11:43:00Z">
              <w:tcPr>
                <w:tcW w:w="692" w:type="dxa"/>
                <w:tcBorders>
                  <w:top w:val="nil"/>
                  <w:left w:val="nil"/>
                  <w:bottom w:val="nil"/>
                  <w:right w:val="nil"/>
                </w:tcBorders>
                <w:shd w:val="clear" w:color="auto" w:fill="auto"/>
                <w:noWrap/>
                <w:vAlign w:val="bottom"/>
              </w:tcPr>
            </w:tcPrChange>
          </w:tcPr>
          <w:p w14:paraId="03E86BDF" w14:textId="77777777" w:rsidR="008E4B87" w:rsidRPr="00FA4BC3" w:rsidRDefault="008E4B87">
            <w:pPr>
              <w:spacing w:before="0" w:after="0" w:line="240" w:lineRule="auto"/>
              <w:jc w:val="left"/>
              <w:rPr>
                <w:ins w:id="47262" w:author="pete jones" w:date="2022-01-04T11:19:00Z"/>
                <w:rFonts w:cstheme="minorHAnsi"/>
              </w:rPr>
              <w:pPrChange w:id="47263" w:author="pete jones" w:date="2022-01-04T11:42:00Z">
                <w:pPr>
                  <w:keepNext/>
                  <w:jc w:val="center"/>
                </w:pPr>
              </w:pPrChange>
            </w:pPr>
            <w:ins w:id="47264" w:author="pete jones" w:date="2022-01-04T11:19:00Z">
              <w:r w:rsidRPr="00FA4BC3">
                <w:rPr>
                  <w:rFonts w:cstheme="minorHAnsi"/>
                  <w:rPrChange w:id="47265" w:author="pete jones" w:date="2022-01-04T14:57:00Z">
                    <w:rPr>
                      <w:rFonts w:ascii="Calibri" w:hAnsi="Calibri" w:cs="Calibri"/>
                      <w:color w:val="000000"/>
                      <w:sz w:val="22"/>
                      <w:szCs w:val="22"/>
                    </w:rPr>
                  </w:rPrChange>
                </w:rPr>
                <w:t>0</w:t>
              </w:r>
            </w:ins>
          </w:p>
        </w:tc>
      </w:tr>
    </w:tbl>
    <w:p w14:paraId="087ADE24" w14:textId="77777777" w:rsidR="008E4B87" w:rsidRPr="00FF6A71" w:rsidRDefault="008E4B87">
      <w:pPr>
        <w:jc w:val="left"/>
        <w:rPr>
          <w:ins w:id="47266" w:author="pete jones" w:date="2022-01-04T11:19:00Z"/>
          <w:rFonts w:cstheme="minorHAnsi"/>
        </w:rPr>
        <w:pPrChange w:id="47267" w:author="pete jones" w:date="2022-01-04T11:41:00Z">
          <w:pPr/>
        </w:pPrChange>
      </w:pPr>
      <w:ins w:id="47268" w:author="pete jones" w:date="2022-01-04T11:19:00Z">
        <w:r w:rsidRPr="00FF6A71">
          <w:rPr>
            <w:rFonts w:cstheme="minorHAnsi"/>
          </w:rPr>
          <w:t>Q4.4 Key skills addressed in each module are integrated and coordinated across all modules of the cours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7269">
          <w:tblGrid>
            <w:gridCol w:w="814"/>
            <w:gridCol w:w="814"/>
            <w:gridCol w:w="814"/>
            <w:gridCol w:w="814"/>
            <w:gridCol w:w="692"/>
            <w:gridCol w:w="692"/>
            <w:gridCol w:w="692"/>
            <w:gridCol w:w="692"/>
          </w:tblGrid>
        </w:tblGridChange>
      </w:tblGrid>
      <w:tr w:rsidR="00FF6A71" w:rsidRPr="00FF6A71" w14:paraId="3B30D953" w14:textId="77777777" w:rsidTr="007826DB">
        <w:trPr>
          <w:trHeight w:val="300"/>
          <w:jc w:val="center"/>
          <w:ins w:id="47270" w:author="pete jones" w:date="2022-01-04T11:19:00Z"/>
        </w:trPr>
        <w:tc>
          <w:tcPr>
            <w:tcW w:w="814" w:type="dxa"/>
            <w:shd w:val="clear" w:color="auto" w:fill="E7E6E6" w:themeFill="background2"/>
            <w:vAlign w:val="center"/>
          </w:tcPr>
          <w:p w14:paraId="6CA8ADC4" w14:textId="77777777" w:rsidR="008E4B87" w:rsidRPr="00FF6A71" w:rsidRDefault="008E4B87">
            <w:pPr>
              <w:spacing w:before="0" w:after="0" w:line="240" w:lineRule="auto"/>
              <w:jc w:val="left"/>
              <w:rPr>
                <w:ins w:id="47271" w:author="pete jones" w:date="2022-01-04T11:19:00Z"/>
                <w:rFonts w:cstheme="minorHAnsi"/>
                <w:b/>
                <w:bCs/>
              </w:rPr>
              <w:pPrChange w:id="47272" w:author="pete jones" w:date="2022-01-04T11:43:00Z">
                <w:pPr>
                  <w:keepNext/>
                  <w:jc w:val="center"/>
                </w:pPr>
              </w:pPrChange>
            </w:pPr>
            <w:ins w:id="47273" w:author="pete jones" w:date="2022-01-04T11:19:00Z">
              <w:r w:rsidRPr="00FF6A71">
                <w:rPr>
                  <w:rFonts w:cstheme="minorHAnsi"/>
                  <w:b/>
                  <w:bCs/>
                </w:rPr>
                <w:t>scale</w:t>
              </w:r>
            </w:ins>
          </w:p>
        </w:tc>
        <w:tc>
          <w:tcPr>
            <w:tcW w:w="814" w:type="dxa"/>
            <w:shd w:val="clear" w:color="auto" w:fill="E7E6E6" w:themeFill="background2"/>
            <w:noWrap/>
            <w:vAlign w:val="center"/>
          </w:tcPr>
          <w:p w14:paraId="1E1F3C3B" w14:textId="77777777" w:rsidR="008E4B87" w:rsidRPr="00FF6A71" w:rsidRDefault="008E4B87">
            <w:pPr>
              <w:spacing w:before="0" w:after="0" w:line="240" w:lineRule="auto"/>
              <w:jc w:val="left"/>
              <w:rPr>
                <w:ins w:id="47274" w:author="pete jones" w:date="2022-01-04T11:19:00Z"/>
                <w:rFonts w:cstheme="minorHAnsi"/>
                <w:b/>
                <w:bCs/>
              </w:rPr>
              <w:pPrChange w:id="47275" w:author="pete jones" w:date="2022-01-04T11:43:00Z">
                <w:pPr>
                  <w:keepNext/>
                  <w:jc w:val="center"/>
                </w:pPr>
              </w:pPrChange>
            </w:pPr>
            <w:ins w:id="47276" w:author="pete jones" w:date="2022-01-04T11:19:00Z">
              <w:r w:rsidRPr="00FF6A71">
                <w:rPr>
                  <w:rFonts w:cstheme="minorHAnsi"/>
                  <w:b/>
                  <w:bCs/>
                </w:rPr>
                <w:t>1</w:t>
              </w:r>
            </w:ins>
          </w:p>
        </w:tc>
        <w:tc>
          <w:tcPr>
            <w:tcW w:w="814" w:type="dxa"/>
            <w:shd w:val="clear" w:color="auto" w:fill="E7E6E6" w:themeFill="background2"/>
            <w:noWrap/>
            <w:vAlign w:val="center"/>
          </w:tcPr>
          <w:p w14:paraId="2F565902" w14:textId="77777777" w:rsidR="008E4B87" w:rsidRPr="00FF6A71" w:rsidRDefault="008E4B87">
            <w:pPr>
              <w:spacing w:before="0" w:after="0" w:line="240" w:lineRule="auto"/>
              <w:jc w:val="left"/>
              <w:rPr>
                <w:ins w:id="47277" w:author="pete jones" w:date="2022-01-04T11:19:00Z"/>
                <w:rFonts w:cstheme="minorHAnsi"/>
                <w:b/>
                <w:bCs/>
              </w:rPr>
              <w:pPrChange w:id="47278" w:author="pete jones" w:date="2022-01-04T11:43:00Z">
                <w:pPr>
                  <w:keepNext/>
                  <w:jc w:val="center"/>
                </w:pPr>
              </w:pPrChange>
            </w:pPr>
            <w:ins w:id="47279" w:author="pete jones" w:date="2022-01-04T11:19:00Z">
              <w:r w:rsidRPr="00FF6A71">
                <w:rPr>
                  <w:rFonts w:cstheme="minorHAnsi"/>
                  <w:b/>
                  <w:bCs/>
                </w:rPr>
                <w:t>2</w:t>
              </w:r>
            </w:ins>
          </w:p>
        </w:tc>
        <w:tc>
          <w:tcPr>
            <w:tcW w:w="814" w:type="dxa"/>
            <w:shd w:val="clear" w:color="auto" w:fill="E7E6E6" w:themeFill="background2"/>
            <w:noWrap/>
            <w:vAlign w:val="center"/>
          </w:tcPr>
          <w:p w14:paraId="1EA176B3" w14:textId="77777777" w:rsidR="008E4B87" w:rsidRPr="00FF6A71" w:rsidRDefault="008E4B87">
            <w:pPr>
              <w:spacing w:before="0" w:after="0" w:line="240" w:lineRule="auto"/>
              <w:jc w:val="left"/>
              <w:rPr>
                <w:ins w:id="47280" w:author="pete jones" w:date="2022-01-04T11:19:00Z"/>
                <w:rFonts w:cstheme="minorHAnsi"/>
                <w:b/>
                <w:bCs/>
              </w:rPr>
              <w:pPrChange w:id="47281" w:author="pete jones" w:date="2022-01-04T11:43:00Z">
                <w:pPr>
                  <w:keepNext/>
                  <w:jc w:val="center"/>
                </w:pPr>
              </w:pPrChange>
            </w:pPr>
            <w:ins w:id="47282" w:author="pete jones" w:date="2022-01-04T11:19:00Z">
              <w:r w:rsidRPr="00FF6A71">
                <w:rPr>
                  <w:rFonts w:cstheme="minorHAnsi"/>
                  <w:b/>
                  <w:bCs/>
                </w:rPr>
                <w:t>3</w:t>
              </w:r>
            </w:ins>
          </w:p>
        </w:tc>
        <w:tc>
          <w:tcPr>
            <w:tcW w:w="692" w:type="dxa"/>
            <w:shd w:val="clear" w:color="auto" w:fill="E7E6E6" w:themeFill="background2"/>
            <w:noWrap/>
            <w:vAlign w:val="center"/>
          </w:tcPr>
          <w:p w14:paraId="335363C1" w14:textId="77777777" w:rsidR="008E4B87" w:rsidRPr="00FF6A71" w:rsidRDefault="008E4B87">
            <w:pPr>
              <w:spacing w:before="0" w:after="0" w:line="240" w:lineRule="auto"/>
              <w:jc w:val="left"/>
              <w:rPr>
                <w:ins w:id="47283" w:author="pete jones" w:date="2022-01-04T11:19:00Z"/>
                <w:rFonts w:cstheme="minorHAnsi"/>
                <w:b/>
                <w:bCs/>
              </w:rPr>
              <w:pPrChange w:id="47284" w:author="pete jones" w:date="2022-01-04T11:43:00Z">
                <w:pPr>
                  <w:keepNext/>
                  <w:jc w:val="center"/>
                </w:pPr>
              </w:pPrChange>
            </w:pPr>
            <w:ins w:id="47285" w:author="pete jones" w:date="2022-01-04T11:19:00Z">
              <w:r w:rsidRPr="00FF6A71">
                <w:rPr>
                  <w:rFonts w:cstheme="minorHAnsi"/>
                  <w:b/>
                  <w:bCs/>
                </w:rPr>
                <w:t>4</w:t>
              </w:r>
            </w:ins>
          </w:p>
        </w:tc>
        <w:tc>
          <w:tcPr>
            <w:tcW w:w="692" w:type="dxa"/>
            <w:shd w:val="clear" w:color="auto" w:fill="E7E6E6" w:themeFill="background2"/>
            <w:noWrap/>
            <w:vAlign w:val="center"/>
          </w:tcPr>
          <w:p w14:paraId="2126BBD5" w14:textId="77777777" w:rsidR="008E4B87" w:rsidRPr="00FF6A71" w:rsidRDefault="008E4B87">
            <w:pPr>
              <w:spacing w:before="0" w:after="0" w:line="240" w:lineRule="auto"/>
              <w:jc w:val="left"/>
              <w:rPr>
                <w:ins w:id="47286" w:author="pete jones" w:date="2022-01-04T11:19:00Z"/>
                <w:rFonts w:cstheme="minorHAnsi"/>
                <w:b/>
                <w:bCs/>
              </w:rPr>
              <w:pPrChange w:id="47287" w:author="pete jones" w:date="2022-01-04T11:43:00Z">
                <w:pPr>
                  <w:keepNext/>
                  <w:jc w:val="center"/>
                </w:pPr>
              </w:pPrChange>
            </w:pPr>
            <w:ins w:id="47288" w:author="pete jones" w:date="2022-01-04T11:19:00Z">
              <w:r w:rsidRPr="00FF6A71">
                <w:rPr>
                  <w:rFonts w:cstheme="minorHAnsi"/>
                  <w:b/>
                  <w:bCs/>
                </w:rPr>
                <w:t>5</w:t>
              </w:r>
            </w:ins>
          </w:p>
        </w:tc>
        <w:tc>
          <w:tcPr>
            <w:tcW w:w="692" w:type="dxa"/>
            <w:shd w:val="clear" w:color="auto" w:fill="E7E6E6" w:themeFill="background2"/>
            <w:noWrap/>
            <w:vAlign w:val="center"/>
          </w:tcPr>
          <w:p w14:paraId="66009040" w14:textId="77777777" w:rsidR="008E4B87" w:rsidRPr="00FF6A71" w:rsidRDefault="008E4B87">
            <w:pPr>
              <w:spacing w:before="0" w:after="0" w:line="240" w:lineRule="auto"/>
              <w:jc w:val="left"/>
              <w:rPr>
                <w:ins w:id="47289" w:author="pete jones" w:date="2022-01-04T11:19:00Z"/>
                <w:rFonts w:cstheme="minorHAnsi"/>
                <w:b/>
                <w:bCs/>
              </w:rPr>
              <w:pPrChange w:id="47290" w:author="pete jones" w:date="2022-01-04T11:43:00Z">
                <w:pPr>
                  <w:keepNext/>
                  <w:jc w:val="center"/>
                </w:pPr>
              </w:pPrChange>
            </w:pPr>
            <w:ins w:id="47291" w:author="pete jones" w:date="2022-01-04T11:19:00Z">
              <w:r w:rsidRPr="00FF6A71">
                <w:rPr>
                  <w:rFonts w:cstheme="minorHAnsi"/>
                  <w:b/>
                  <w:bCs/>
                </w:rPr>
                <w:t>6</w:t>
              </w:r>
            </w:ins>
          </w:p>
        </w:tc>
        <w:tc>
          <w:tcPr>
            <w:tcW w:w="692" w:type="dxa"/>
            <w:shd w:val="clear" w:color="auto" w:fill="E7E6E6" w:themeFill="background2"/>
            <w:noWrap/>
            <w:vAlign w:val="center"/>
          </w:tcPr>
          <w:p w14:paraId="3EAAD818" w14:textId="77777777" w:rsidR="008E4B87" w:rsidRPr="00FF6A71" w:rsidRDefault="008E4B87">
            <w:pPr>
              <w:spacing w:before="0" w:after="0" w:line="240" w:lineRule="auto"/>
              <w:jc w:val="left"/>
              <w:rPr>
                <w:ins w:id="47292" w:author="pete jones" w:date="2022-01-04T11:19:00Z"/>
                <w:rFonts w:cstheme="minorHAnsi"/>
                <w:b/>
                <w:bCs/>
              </w:rPr>
              <w:pPrChange w:id="47293" w:author="pete jones" w:date="2022-01-04T11:43:00Z">
                <w:pPr>
                  <w:keepNext/>
                  <w:jc w:val="center"/>
                </w:pPr>
              </w:pPrChange>
            </w:pPr>
            <w:ins w:id="47294" w:author="pete jones" w:date="2022-01-04T11:19:00Z">
              <w:r w:rsidRPr="00FF6A71">
                <w:rPr>
                  <w:rFonts w:cstheme="minorHAnsi"/>
                  <w:b/>
                  <w:bCs/>
                </w:rPr>
                <w:t>7</w:t>
              </w:r>
            </w:ins>
          </w:p>
        </w:tc>
      </w:tr>
      <w:tr w:rsidR="008E4B87" w:rsidRPr="00FF6A71" w14:paraId="3F36CEE6"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295" w:author="pete jones" w:date="2022-01-04T11:4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296" w:author="pete jones" w:date="2022-01-04T11:19:00Z"/>
          <w:trPrChange w:id="47297" w:author="pete jones" w:date="2022-01-04T11:43:00Z">
            <w:trPr>
              <w:trHeight w:val="300"/>
              <w:jc w:val="center"/>
            </w:trPr>
          </w:trPrChange>
        </w:trPr>
        <w:tc>
          <w:tcPr>
            <w:tcW w:w="814" w:type="dxa"/>
            <w:vAlign w:val="center"/>
            <w:tcPrChange w:id="47298" w:author="pete jones" w:date="2022-01-04T11:43:00Z">
              <w:tcPr>
                <w:tcW w:w="814" w:type="dxa"/>
                <w:vAlign w:val="center"/>
              </w:tcPr>
            </w:tcPrChange>
          </w:tcPr>
          <w:p w14:paraId="5C0E1F5D" w14:textId="77777777" w:rsidR="008E4B87" w:rsidRPr="00FF6A71" w:rsidRDefault="008E4B87">
            <w:pPr>
              <w:spacing w:before="0" w:after="0" w:line="240" w:lineRule="auto"/>
              <w:jc w:val="left"/>
              <w:rPr>
                <w:ins w:id="47299" w:author="pete jones" w:date="2022-01-04T11:19:00Z"/>
                <w:rFonts w:cstheme="minorHAnsi"/>
                <w:b/>
                <w:bCs/>
              </w:rPr>
              <w:pPrChange w:id="47300" w:author="pete jones" w:date="2022-01-04T11:43:00Z">
                <w:pPr>
                  <w:keepNext/>
                  <w:jc w:val="center"/>
                </w:pPr>
              </w:pPrChange>
            </w:pPr>
            <w:ins w:id="47301" w:author="pete jones" w:date="2022-01-04T11:19:00Z">
              <w:r w:rsidRPr="00FF6A71">
                <w:rPr>
                  <w:rFonts w:cstheme="minorHAnsi"/>
                  <w:b/>
                  <w:bCs/>
                </w:rPr>
                <w:t>%</w:t>
              </w:r>
            </w:ins>
          </w:p>
        </w:tc>
        <w:tc>
          <w:tcPr>
            <w:tcW w:w="814" w:type="dxa"/>
            <w:shd w:val="clear" w:color="auto" w:fill="auto"/>
            <w:noWrap/>
            <w:vAlign w:val="bottom"/>
            <w:tcPrChange w:id="47302" w:author="pete jones" w:date="2022-01-04T11:43:00Z">
              <w:tcPr>
                <w:tcW w:w="814" w:type="dxa"/>
                <w:tcBorders>
                  <w:top w:val="nil"/>
                  <w:left w:val="nil"/>
                  <w:bottom w:val="nil"/>
                  <w:right w:val="nil"/>
                </w:tcBorders>
                <w:shd w:val="clear" w:color="auto" w:fill="auto"/>
                <w:noWrap/>
                <w:vAlign w:val="bottom"/>
              </w:tcPr>
            </w:tcPrChange>
          </w:tcPr>
          <w:p w14:paraId="24D6274D" w14:textId="77777777" w:rsidR="008E4B87" w:rsidRPr="00FF6A71" w:rsidRDefault="008E4B87">
            <w:pPr>
              <w:spacing w:before="0" w:after="0" w:line="240" w:lineRule="auto"/>
              <w:jc w:val="left"/>
              <w:rPr>
                <w:ins w:id="47303" w:author="pete jones" w:date="2022-01-04T11:19:00Z"/>
                <w:rFonts w:cstheme="minorHAnsi"/>
              </w:rPr>
              <w:pPrChange w:id="47304" w:author="pete jones" w:date="2022-01-04T11:43:00Z">
                <w:pPr>
                  <w:keepNext/>
                  <w:jc w:val="center"/>
                </w:pPr>
              </w:pPrChange>
            </w:pPr>
            <w:ins w:id="47305"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47306" w:author="pete jones" w:date="2022-01-04T11:43:00Z">
              <w:tcPr>
                <w:tcW w:w="814" w:type="dxa"/>
                <w:tcBorders>
                  <w:top w:val="nil"/>
                  <w:left w:val="nil"/>
                  <w:bottom w:val="nil"/>
                  <w:right w:val="nil"/>
                </w:tcBorders>
                <w:shd w:val="clear" w:color="auto" w:fill="auto"/>
                <w:noWrap/>
                <w:vAlign w:val="bottom"/>
              </w:tcPr>
            </w:tcPrChange>
          </w:tcPr>
          <w:p w14:paraId="46AE79C2" w14:textId="77777777" w:rsidR="008E4B87" w:rsidRPr="00FF6A71" w:rsidRDefault="008E4B87">
            <w:pPr>
              <w:spacing w:before="0" w:after="0" w:line="240" w:lineRule="auto"/>
              <w:jc w:val="left"/>
              <w:rPr>
                <w:ins w:id="47307" w:author="pete jones" w:date="2022-01-04T11:19:00Z"/>
                <w:rFonts w:cstheme="minorHAnsi"/>
              </w:rPr>
              <w:pPrChange w:id="47308" w:author="pete jones" w:date="2022-01-04T11:43:00Z">
                <w:pPr>
                  <w:keepNext/>
                  <w:jc w:val="center"/>
                </w:pPr>
              </w:pPrChange>
            </w:pPr>
            <w:ins w:id="47309" w:author="pete jones" w:date="2022-01-04T11:19:00Z">
              <w:r w:rsidRPr="00FF6A71">
                <w:rPr>
                  <w:rFonts w:ascii="Calibri" w:hAnsi="Calibri" w:cs="Calibri"/>
                  <w:color w:val="000000"/>
                  <w:sz w:val="22"/>
                  <w:szCs w:val="22"/>
                </w:rPr>
                <w:t>26%</w:t>
              </w:r>
            </w:ins>
          </w:p>
        </w:tc>
        <w:tc>
          <w:tcPr>
            <w:tcW w:w="814" w:type="dxa"/>
            <w:shd w:val="clear" w:color="auto" w:fill="auto"/>
            <w:noWrap/>
            <w:vAlign w:val="bottom"/>
            <w:tcPrChange w:id="47310" w:author="pete jones" w:date="2022-01-04T11:43:00Z">
              <w:tcPr>
                <w:tcW w:w="814" w:type="dxa"/>
                <w:tcBorders>
                  <w:top w:val="nil"/>
                  <w:left w:val="nil"/>
                  <w:bottom w:val="nil"/>
                  <w:right w:val="nil"/>
                </w:tcBorders>
                <w:shd w:val="clear" w:color="auto" w:fill="auto"/>
                <w:noWrap/>
                <w:vAlign w:val="bottom"/>
              </w:tcPr>
            </w:tcPrChange>
          </w:tcPr>
          <w:p w14:paraId="2E81D794" w14:textId="77777777" w:rsidR="008E4B87" w:rsidRPr="00FF6A71" w:rsidRDefault="008E4B87">
            <w:pPr>
              <w:spacing w:before="0" w:after="0" w:line="240" w:lineRule="auto"/>
              <w:jc w:val="left"/>
              <w:rPr>
                <w:ins w:id="47311" w:author="pete jones" w:date="2022-01-04T11:19:00Z"/>
                <w:rFonts w:cstheme="minorHAnsi"/>
              </w:rPr>
              <w:pPrChange w:id="47312" w:author="pete jones" w:date="2022-01-04T11:43:00Z">
                <w:pPr>
                  <w:keepNext/>
                  <w:jc w:val="center"/>
                </w:pPr>
              </w:pPrChange>
            </w:pPr>
            <w:ins w:id="47313"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7314" w:author="pete jones" w:date="2022-01-04T11:43:00Z">
              <w:tcPr>
                <w:tcW w:w="692" w:type="dxa"/>
                <w:tcBorders>
                  <w:top w:val="nil"/>
                  <w:left w:val="nil"/>
                  <w:bottom w:val="nil"/>
                  <w:right w:val="nil"/>
                </w:tcBorders>
                <w:shd w:val="clear" w:color="auto" w:fill="auto"/>
                <w:noWrap/>
                <w:vAlign w:val="bottom"/>
              </w:tcPr>
            </w:tcPrChange>
          </w:tcPr>
          <w:p w14:paraId="463802E9" w14:textId="77777777" w:rsidR="008E4B87" w:rsidRPr="00FF6A71" w:rsidRDefault="008E4B87">
            <w:pPr>
              <w:spacing w:before="0" w:after="0" w:line="240" w:lineRule="auto"/>
              <w:jc w:val="left"/>
              <w:rPr>
                <w:ins w:id="47315" w:author="pete jones" w:date="2022-01-04T11:19:00Z"/>
                <w:rFonts w:cstheme="minorHAnsi"/>
              </w:rPr>
              <w:pPrChange w:id="47316" w:author="pete jones" w:date="2022-01-04T11:43:00Z">
                <w:pPr>
                  <w:keepNext/>
                  <w:jc w:val="center"/>
                </w:pPr>
              </w:pPrChange>
            </w:pPr>
            <w:ins w:id="47317"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7318" w:author="pete jones" w:date="2022-01-04T11:43:00Z">
              <w:tcPr>
                <w:tcW w:w="692" w:type="dxa"/>
                <w:tcBorders>
                  <w:top w:val="nil"/>
                  <w:left w:val="nil"/>
                  <w:bottom w:val="nil"/>
                  <w:right w:val="nil"/>
                </w:tcBorders>
                <w:shd w:val="clear" w:color="auto" w:fill="auto"/>
                <w:noWrap/>
                <w:vAlign w:val="bottom"/>
              </w:tcPr>
            </w:tcPrChange>
          </w:tcPr>
          <w:p w14:paraId="6DD47CAF" w14:textId="77777777" w:rsidR="008E4B87" w:rsidRPr="00FF6A71" w:rsidRDefault="008E4B87">
            <w:pPr>
              <w:spacing w:before="0" w:after="0" w:line="240" w:lineRule="auto"/>
              <w:jc w:val="left"/>
              <w:rPr>
                <w:ins w:id="47319" w:author="pete jones" w:date="2022-01-04T11:19:00Z"/>
                <w:rFonts w:cstheme="minorHAnsi"/>
              </w:rPr>
              <w:pPrChange w:id="47320" w:author="pete jones" w:date="2022-01-04T11:43:00Z">
                <w:pPr>
                  <w:keepNext/>
                  <w:jc w:val="center"/>
                </w:pPr>
              </w:pPrChange>
            </w:pPr>
            <w:ins w:id="47321"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47322" w:author="pete jones" w:date="2022-01-04T11:43:00Z">
              <w:tcPr>
                <w:tcW w:w="692" w:type="dxa"/>
                <w:tcBorders>
                  <w:top w:val="nil"/>
                  <w:left w:val="nil"/>
                  <w:bottom w:val="nil"/>
                  <w:right w:val="nil"/>
                </w:tcBorders>
                <w:shd w:val="clear" w:color="auto" w:fill="auto"/>
                <w:noWrap/>
                <w:vAlign w:val="bottom"/>
              </w:tcPr>
            </w:tcPrChange>
          </w:tcPr>
          <w:p w14:paraId="0BC02FD3" w14:textId="77777777" w:rsidR="008E4B87" w:rsidRPr="00FF6A71" w:rsidRDefault="008E4B87">
            <w:pPr>
              <w:spacing w:before="0" w:after="0" w:line="240" w:lineRule="auto"/>
              <w:jc w:val="left"/>
              <w:rPr>
                <w:ins w:id="47323" w:author="pete jones" w:date="2022-01-04T11:19:00Z"/>
                <w:rFonts w:cstheme="minorHAnsi"/>
              </w:rPr>
              <w:pPrChange w:id="47324" w:author="pete jones" w:date="2022-01-04T11:43:00Z">
                <w:pPr>
                  <w:keepNext/>
                  <w:jc w:val="center"/>
                </w:pPr>
              </w:pPrChange>
            </w:pPr>
            <w:ins w:id="47325"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326" w:author="pete jones" w:date="2022-01-04T11:43:00Z">
              <w:tcPr>
                <w:tcW w:w="692" w:type="dxa"/>
                <w:tcBorders>
                  <w:top w:val="nil"/>
                  <w:left w:val="nil"/>
                  <w:bottom w:val="nil"/>
                  <w:right w:val="nil"/>
                </w:tcBorders>
                <w:shd w:val="clear" w:color="auto" w:fill="auto"/>
                <w:noWrap/>
                <w:vAlign w:val="bottom"/>
              </w:tcPr>
            </w:tcPrChange>
          </w:tcPr>
          <w:p w14:paraId="66F77B01" w14:textId="77777777" w:rsidR="008E4B87" w:rsidRPr="00FF6A71" w:rsidRDefault="008E4B87">
            <w:pPr>
              <w:spacing w:before="0" w:after="0" w:line="240" w:lineRule="auto"/>
              <w:jc w:val="left"/>
              <w:rPr>
                <w:ins w:id="47327" w:author="pete jones" w:date="2022-01-04T11:19:00Z"/>
                <w:rFonts w:cstheme="minorHAnsi"/>
              </w:rPr>
              <w:pPrChange w:id="47328" w:author="pete jones" w:date="2022-01-04T11:43:00Z">
                <w:pPr>
                  <w:keepNext/>
                  <w:jc w:val="center"/>
                </w:pPr>
              </w:pPrChange>
            </w:pPr>
            <w:ins w:id="47329" w:author="pete jones" w:date="2022-01-04T11:19:00Z">
              <w:r w:rsidRPr="00FF6A71">
                <w:rPr>
                  <w:rFonts w:ascii="Calibri" w:hAnsi="Calibri" w:cs="Calibri"/>
                  <w:color w:val="000000"/>
                  <w:sz w:val="22"/>
                  <w:szCs w:val="22"/>
                </w:rPr>
                <w:t>4%</w:t>
              </w:r>
            </w:ins>
          </w:p>
        </w:tc>
      </w:tr>
      <w:tr w:rsidR="008E4B87" w:rsidRPr="00FF6A71" w14:paraId="46439E2A"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330" w:author="pete jones" w:date="2022-01-04T11:4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331" w:author="pete jones" w:date="2022-01-04T11:19:00Z"/>
          <w:trPrChange w:id="47332" w:author="pete jones" w:date="2022-01-04T11:43:00Z">
            <w:trPr>
              <w:trHeight w:val="300"/>
              <w:jc w:val="center"/>
            </w:trPr>
          </w:trPrChange>
        </w:trPr>
        <w:tc>
          <w:tcPr>
            <w:tcW w:w="814" w:type="dxa"/>
            <w:vAlign w:val="center"/>
            <w:tcPrChange w:id="47333" w:author="pete jones" w:date="2022-01-04T11:43:00Z">
              <w:tcPr>
                <w:tcW w:w="814" w:type="dxa"/>
                <w:vAlign w:val="center"/>
              </w:tcPr>
            </w:tcPrChange>
          </w:tcPr>
          <w:p w14:paraId="34AC18DC" w14:textId="77777777" w:rsidR="008E4B87" w:rsidRPr="00FF6A71" w:rsidRDefault="008E4B87">
            <w:pPr>
              <w:spacing w:before="0" w:after="0" w:line="240" w:lineRule="auto"/>
              <w:jc w:val="left"/>
              <w:rPr>
                <w:ins w:id="47334" w:author="pete jones" w:date="2022-01-04T11:19:00Z"/>
                <w:rFonts w:cstheme="minorHAnsi"/>
                <w:b/>
                <w:bCs/>
              </w:rPr>
              <w:pPrChange w:id="47335" w:author="pete jones" w:date="2022-01-04T11:43:00Z">
                <w:pPr>
                  <w:keepNext/>
                  <w:jc w:val="center"/>
                </w:pPr>
              </w:pPrChange>
            </w:pPr>
            <w:ins w:id="47336" w:author="pete jones" w:date="2022-01-04T11:19:00Z">
              <w:r w:rsidRPr="00FF6A71">
                <w:rPr>
                  <w:rFonts w:cstheme="minorHAnsi"/>
                  <w:b/>
                  <w:bCs/>
                </w:rPr>
                <w:t>Count</w:t>
              </w:r>
            </w:ins>
          </w:p>
        </w:tc>
        <w:tc>
          <w:tcPr>
            <w:tcW w:w="814" w:type="dxa"/>
            <w:shd w:val="clear" w:color="auto" w:fill="auto"/>
            <w:noWrap/>
            <w:vAlign w:val="bottom"/>
            <w:tcPrChange w:id="47337" w:author="pete jones" w:date="2022-01-04T11:43:00Z">
              <w:tcPr>
                <w:tcW w:w="814" w:type="dxa"/>
                <w:tcBorders>
                  <w:top w:val="nil"/>
                  <w:left w:val="nil"/>
                  <w:bottom w:val="nil"/>
                  <w:right w:val="nil"/>
                </w:tcBorders>
                <w:shd w:val="clear" w:color="auto" w:fill="auto"/>
                <w:noWrap/>
                <w:vAlign w:val="bottom"/>
              </w:tcPr>
            </w:tcPrChange>
          </w:tcPr>
          <w:p w14:paraId="49427874" w14:textId="77777777" w:rsidR="008E4B87" w:rsidRPr="00FF6A71" w:rsidRDefault="008E4B87">
            <w:pPr>
              <w:spacing w:before="0" w:after="0" w:line="240" w:lineRule="auto"/>
              <w:jc w:val="left"/>
              <w:rPr>
                <w:ins w:id="47338" w:author="pete jones" w:date="2022-01-04T11:19:00Z"/>
                <w:rFonts w:cstheme="minorHAnsi"/>
              </w:rPr>
              <w:pPrChange w:id="47339" w:author="pete jones" w:date="2022-01-04T11:43:00Z">
                <w:pPr>
                  <w:keepNext/>
                  <w:jc w:val="center"/>
                </w:pPr>
              </w:pPrChange>
            </w:pPr>
            <w:ins w:id="47340"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47341" w:author="pete jones" w:date="2022-01-04T11:43:00Z">
              <w:tcPr>
                <w:tcW w:w="814" w:type="dxa"/>
                <w:tcBorders>
                  <w:top w:val="nil"/>
                  <w:left w:val="nil"/>
                  <w:bottom w:val="nil"/>
                  <w:right w:val="nil"/>
                </w:tcBorders>
                <w:shd w:val="clear" w:color="auto" w:fill="auto"/>
                <w:noWrap/>
                <w:vAlign w:val="bottom"/>
              </w:tcPr>
            </w:tcPrChange>
          </w:tcPr>
          <w:p w14:paraId="1613CD64" w14:textId="77777777" w:rsidR="008E4B87" w:rsidRPr="00FF6A71" w:rsidRDefault="008E4B87">
            <w:pPr>
              <w:spacing w:before="0" w:after="0" w:line="240" w:lineRule="auto"/>
              <w:jc w:val="left"/>
              <w:rPr>
                <w:ins w:id="47342" w:author="pete jones" w:date="2022-01-04T11:19:00Z"/>
                <w:rFonts w:cstheme="minorHAnsi"/>
              </w:rPr>
              <w:pPrChange w:id="47343" w:author="pete jones" w:date="2022-01-04T11:43:00Z">
                <w:pPr>
                  <w:keepNext/>
                  <w:jc w:val="center"/>
                </w:pPr>
              </w:pPrChange>
            </w:pPr>
            <w:ins w:id="47344"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7345" w:author="pete jones" w:date="2022-01-04T11:43:00Z">
              <w:tcPr>
                <w:tcW w:w="814" w:type="dxa"/>
                <w:tcBorders>
                  <w:top w:val="nil"/>
                  <w:left w:val="nil"/>
                  <w:bottom w:val="nil"/>
                  <w:right w:val="nil"/>
                </w:tcBorders>
                <w:shd w:val="clear" w:color="auto" w:fill="auto"/>
                <w:noWrap/>
                <w:vAlign w:val="bottom"/>
              </w:tcPr>
            </w:tcPrChange>
          </w:tcPr>
          <w:p w14:paraId="10BB213D" w14:textId="77777777" w:rsidR="008E4B87" w:rsidRPr="00FF6A71" w:rsidRDefault="008E4B87">
            <w:pPr>
              <w:spacing w:before="0" w:after="0" w:line="240" w:lineRule="auto"/>
              <w:jc w:val="left"/>
              <w:rPr>
                <w:ins w:id="47346" w:author="pete jones" w:date="2022-01-04T11:19:00Z"/>
                <w:rFonts w:cstheme="minorHAnsi"/>
              </w:rPr>
              <w:pPrChange w:id="47347" w:author="pete jones" w:date="2022-01-04T11:43:00Z">
                <w:pPr>
                  <w:keepNext/>
                  <w:jc w:val="center"/>
                </w:pPr>
              </w:pPrChange>
            </w:pPr>
            <w:ins w:id="47348"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7349" w:author="pete jones" w:date="2022-01-04T11:43:00Z">
              <w:tcPr>
                <w:tcW w:w="692" w:type="dxa"/>
                <w:tcBorders>
                  <w:top w:val="nil"/>
                  <w:left w:val="nil"/>
                  <w:bottom w:val="nil"/>
                  <w:right w:val="nil"/>
                </w:tcBorders>
                <w:shd w:val="clear" w:color="auto" w:fill="auto"/>
                <w:noWrap/>
                <w:vAlign w:val="bottom"/>
              </w:tcPr>
            </w:tcPrChange>
          </w:tcPr>
          <w:p w14:paraId="75F6E591" w14:textId="77777777" w:rsidR="008E4B87" w:rsidRPr="00FF6A71" w:rsidRDefault="008E4B87">
            <w:pPr>
              <w:spacing w:before="0" w:after="0" w:line="240" w:lineRule="auto"/>
              <w:jc w:val="left"/>
              <w:rPr>
                <w:ins w:id="47350" w:author="pete jones" w:date="2022-01-04T11:19:00Z"/>
                <w:rFonts w:cstheme="minorHAnsi"/>
              </w:rPr>
              <w:pPrChange w:id="47351" w:author="pete jones" w:date="2022-01-04T11:43:00Z">
                <w:pPr>
                  <w:keepNext/>
                  <w:jc w:val="center"/>
                </w:pPr>
              </w:pPrChange>
            </w:pPr>
            <w:ins w:id="47352"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7353" w:author="pete jones" w:date="2022-01-04T11:43:00Z">
              <w:tcPr>
                <w:tcW w:w="692" w:type="dxa"/>
                <w:tcBorders>
                  <w:top w:val="nil"/>
                  <w:left w:val="nil"/>
                  <w:bottom w:val="nil"/>
                  <w:right w:val="nil"/>
                </w:tcBorders>
                <w:shd w:val="clear" w:color="auto" w:fill="auto"/>
                <w:noWrap/>
                <w:vAlign w:val="bottom"/>
              </w:tcPr>
            </w:tcPrChange>
          </w:tcPr>
          <w:p w14:paraId="1BD1E5A9" w14:textId="77777777" w:rsidR="008E4B87" w:rsidRPr="00FF6A71" w:rsidRDefault="008E4B87">
            <w:pPr>
              <w:spacing w:before="0" w:after="0" w:line="240" w:lineRule="auto"/>
              <w:jc w:val="left"/>
              <w:rPr>
                <w:ins w:id="47354" w:author="pete jones" w:date="2022-01-04T11:19:00Z"/>
                <w:rFonts w:cstheme="minorHAnsi"/>
              </w:rPr>
              <w:pPrChange w:id="47355" w:author="pete jones" w:date="2022-01-04T11:43:00Z">
                <w:pPr>
                  <w:keepNext/>
                  <w:jc w:val="center"/>
                </w:pPr>
              </w:pPrChange>
            </w:pPr>
            <w:ins w:id="47356"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7357" w:author="pete jones" w:date="2022-01-04T11:43:00Z">
              <w:tcPr>
                <w:tcW w:w="692" w:type="dxa"/>
                <w:tcBorders>
                  <w:top w:val="nil"/>
                  <w:left w:val="nil"/>
                  <w:bottom w:val="nil"/>
                  <w:right w:val="nil"/>
                </w:tcBorders>
                <w:shd w:val="clear" w:color="auto" w:fill="auto"/>
                <w:noWrap/>
                <w:vAlign w:val="bottom"/>
              </w:tcPr>
            </w:tcPrChange>
          </w:tcPr>
          <w:p w14:paraId="5E645325" w14:textId="77777777" w:rsidR="008E4B87" w:rsidRPr="00FF6A71" w:rsidRDefault="008E4B87">
            <w:pPr>
              <w:spacing w:before="0" w:after="0" w:line="240" w:lineRule="auto"/>
              <w:jc w:val="left"/>
              <w:rPr>
                <w:ins w:id="47358" w:author="pete jones" w:date="2022-01-04T11:19:00Z"/>
                <w:rFonts w:cstheme="minorHAnsi"/>
              </w:rPr>
              <w:pPrChange w:id="47359" w:author="pete jones" w:date="2022-01-04T11:43:00Z">
                <w:pPr>
                  <w:keepNext/>
                  <w:jc w:val="center"/>
                </w:pPr>
              </w:pPrChange>
            </w:pPr>
            <w:ins w:id="47360"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7361" w:author="pete jones" w:date="2022-01-04T11:43:00Z">
              <w:tcPr>
                <w:tcW w:w="692" w:type="dxa"/>
                <w:tcBorders>
                  <w:top w:val="nil"/>
                  <w:left w:val="nil"/>
                  <w:bottom w:val="nil"/>
                  <w:right w:val="nil"/>
                </w:tcBorders>
                <w:shd w:val="clear" w:color="auto" w:fill="auto"/>
                <w:noWrap/>
                <w:vAlign w:val="bottom"/>
              </w:tcPr>
            </w:tcPrChange>
          </w:tcPr>
          <w:p w14:paraId="49D6889C" w14:textId="77777777" w:rsidR="008E4B87" w:rsidRPr="00FF6A71" w:rsidRDefault="008E4B87">
            <w:pPr>
              <w:spacing w:before="0" w:after="0" w:line="240" w:lineRule="auto"/>
              <w:jc w:val="left"/>
              <w:rPr>
                <w:ins w:id="47362" w:author="pete jones" w:date="2022-01-04T11:19:00Z"/>
                <w:rFonts w:cstheme="minorHAnsi"/>
              </w:rPr>
              <w:pPrChange w:id="47363" w:author="pete jones" w:date="2022-01-04T11:43:00Z">
                <w:pPr>
                  <w:keepNext/>
                  <w:jc w:val="center"/>
                </w:pPr>
              </w:pPrChange>
            </w:pPr>
            <w:ins w:id="47364" w:author="pete jones" w:date="2022-01-04T11:19:00Z">
              <w:r w:rsidRPr="00FF6A71">
                <w:rPr>
                  <w:rFonts w:ascii="Calibri" w:hAnsi="Calibri" w:cs="Calibri"/>
                  <w:color w:val="000000"/>
                  <w:sz w:val="22"/>
                  <w:szCs w:val="22"/>
                </w:rPr>
                <w:t>1</w:t>
              </w:r>
            </w:ins>
          </w:p>
        </w:tc>
      </w:tr>
    </w:tbl>
    <w:p w14:paraId="42B2DF12" w14:textId="77777777" w:rsidR="008E4B87" w:rsidRPr="00FF6A71" w:rsidRDefault="008E4B87">
      <w:pPr>
        <w:jc w:val="left"/>
        <w:rPr>
          <w:ins w:id="47365" w:author="pete jones" w:date="2022-01-04T11:19:00Z"/>
          <w:rFonts w:cstheme="minorHAnsi"/>
        </w:rPr>
        <w:pPrChange w:id="47366" w:author="pete jones" w:date="2022-01-04T11:41:00Z">
          <w:pPr/>
        </w:pPrChange>
      </w:pPr>
      <w:ins w:id="47367" w:author="pete jones" w:date="2022-01-04T11:19:00Z">
        <w:r w:rsidRPr="00FF6A71">
          <w:rPr>
            <w:rFonts w:cstheme="minorHAnsi"/>
          </w:rPr>
          <w:t>Q4.5 The quality standards for our courses are defined and understood by the team and are emphasised throughout the academic year</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7368" w:author="pete jones" w:date="2022-01-04T11:43: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7369">
          <w:tblGrid>
            <w:gridCol w:w="814"/>
            <w:gridCol w:w="814"/>
            <w:gridCol w:w="814"/>
            <w:gridCol w:w="814"/>
            <w:gridCol w:w="692"/>
            <w:gridCol w:w="692"/>
            <w:gridCol w:w="692"/>
            <w:gridCol w:w="692"/>
          </w:tblGrid>
        </w:tblGridChange>
      </w:tblGrid>
      <w:tr w:rsidR="008E4B87" w:rsidRPr="00FF6A71" w14:paraId="1FA48D4A" w14:textId="77777777" w:rsidTr="007826DB">
        <w:trPr>
          <w:trHeight w:val="300"/>
          <w:jc w:val="center"/>
          <w:ins w:id="47370" w:author="pete jones" w:date="2022-01-04T11:19:00Z"/>
          <w:trPrChange w:id="47371" w:author="pete jones" w:date="2022-01-04T11:43:00Z">
            <w:trPr>
              <w:trHeight w:val="300"/>
              <w:jc w:val="center"/>
            </w:trPr>
          </w:trPrChange>
        </w:trPr>
        <w:tc>
          <w:tcPr>
            <w:tcW w:w="814" w:type="dxa"/>
            <w:shd w:val="clear" w:color="auto" w:fill="E7E6E6" w:themeFill="background2"/>
            <w:vAlign w:val="center"/>
            <w:tcPrChange w:id="47372" w:author="pete jones" w:date="2022-01-04T11:43:00Z">
              <w:tcPr>
                <w:tcW w:w="814" w:type="dxa"/>
                <w:shd w:val="clear" w:color="auto" w:fill="E7E6E6" w:themeFill="background2"/>
                <w:vAlign w:val="center"/>
              </w:tcPr>
            </w:tcPrChange>
          </w:tcPr>
          <w:p w14:paraId="63249465" w14:textId="77777777" w:rsidR="008E4B87" w:rsidRPr="00FF6A71" w:rsidRDefault="008E4B87">
            <w:pPr>
              <w:spacing w:before="0" w:after="0" w:line="240" w:lineRule="auto"/>
              <w:jc w:val="left"/>
              <w:rPr>
                <w:ins w:id="47373" w:author="pete jones" w:date="2022-01-04T11:19:00Z"/>
                <w:rFonts w:cstheme="minorHAnsi"/>
                <w:b/>
                <w:bCs/>
              </w:rPr>
              <w:pPrChange w:id="47374" w:author="pete jones" w:date="2022-01-04T11:43:00Z">
                <w:pPr>
                  <w:jc w:val="center"/>
                </w:pPr>
              </w:pPrChange>
            </w:pPr>
            <w:ins w:id="47375" w:author="pete jones" w:date="2022-01-04T11:19:00Z">
              <w:r w:rsidRPr="00FF6A71">
                <w:rPr>
                  <w:rFonts w:cstheme="minorHAnsi"/>
                  <w:b/>
                  <w:bCs/>
                </w:rPr>
                <w:t>scale</w:t>
              </w:r>
            </w:ins>
          </w:p>
        </w:tc>
        <w:tc>
          <w:tcPr>
            <w:tcW w:w="814" w:type="dxa"/>
            <w:shd w:val="clear" w:color="auto" w:fill="E7E6E6" w:themeFill="background2"/>
            <w:noWrap/>
            <w:vAlign w:val="center"/>
            <w:tcPrChange w:id="47376" w:author="pete jones" w:date="2022-01-04T11:43:00Z">
              <w:tcPr>
                <w:tcW w:w="814" w:type="dxa"/>
                <w:shd w:val="clear" w:color="auto" w:fill="E7E6E6" w:themeFill="background2"/>
                <w:noWrap/>
                <w:vAlign w:val="center"/>
              </w:tcPr>
            </w:tcPrChange>
          </w:tcPr>
          <w:p w14:paraId="0D5DE540" w14:textId="77777777" w:rsidR="008E4B87" w:rsidRPr="00FF6A71" w:rsidRDefault="008E4B87">
            <w:pPr>
              <w:spacing w:before="0" w:after="0" w:line="240" w:lineRule="auto"/>
              <w:jc w:val="left"/>
              <w:rPr>
                <w:ins w:id="47377" w:author="pete jones" w:date="2022-01-04T11:19:00Z"/>
                <w:rFonts w:cstheme="minorHAnsi"/>
                <w:b/>
                <w:bCs/>
              </w:rPr>
              <w:pPrChange w:id="47378" w:author="pete jones" w:date="2022-01-04T11:43:00Z">
                <w:pPr>
                  <w:jc w:val="center"/>
                </w:pPr>
              </w:pPrChange>
            </w:pPr>
            <w:ins w:id="47379" w:author="pete jones" w:date="2022-01-04T11:19:00Z">
              <w:r w:rsidRPr="00FF6A71">
                <w:rPr>
                  <w:rFonts w:cstheme="minorHAnsi"/>
                  <w:b/>
                  <w:bCs/>
                </w:rPr>
                <w:t>1</w:t>
              </w:r>
            </w:ins>
          </w:p>
        </w:tc>
        <w:tc>
          <w:tcPr>
            <w:tcW w:w="814" w:type="dxa"/>
            <w:shd w:val="clear" w:color="auto" w:fill="E7E6E6" w:themeFill="background2"/>
            <w:noWrap/>
            <w:vAlign w:val="center"/>
            <w:tcPrChange w:id="47380" w:author="pete jones" w:date="2022-01-04T11:43:00Z">
              <w:tcPr>
                <w:tcW w:w="814" w:type="dxa"/>
                <w:shd w:val="clear" w:color="auto" w:fill="E7E6E6" w:themeFill="background2"/>
                <w:noWrap/>
                <w:vAlign w:val="center"/>
              </w:tcPr>
            </w:tcPrChange>
          </w:tcPr>
          <w:p w14:paraId="663073B5" w14:textId="77777777" w:rsidR="008E4B87" w:rsidRPr="00FF6A71" w:rsidRDefault="008E4B87">
            <w:pPr>
              <w:spacing w:before="0" w:after="0" w:line="240" w:lineRule="auto"/>
              <w:jc w:val="left"/>
              <w:rPr>
                <w:ins w:id="47381" w:author="pete jones" w:date="2022-01-04T11:19:00Z"/>
                <w:rFonts w:cstheme="minorHAnsi"/>
                <w:b/>
                <w:bCs/>
              </w:rPr>
              <w:pPrChange w:id="47382" w:author="pete jones" w:date="2022-01-04T11:43:00Z">
                <w:pPr>
                  <w:jc w:val="center"/>
                </w:pPr>
              </w:pPrChange>
            </w:pPr>
            <w:ins w:id="47383" w:author="pete jones" w:date="2022-01-04T11:19:00Z">
              <w:r w:rsidRPr="00FF6A71">
                <w:rPr>
                  <w:rFonts w:cstheme="minorHAnsi"/>
                  <w:b/>
                  <w:bCs/>
                </w:rPr>
                <w:t>2</w:t>
              </w:r>
            </w:ins>
          </w:p>
        </w:tc>
        <w:tc>
          <w:tcPr>
            <w:tcW w:w="814" w:type="dxa"/>
            <w:shd w:val="clear" w:color="auto" w:fill="E7E6E6" w:themeFill="background2"/>
            <w:noWrap/>
            <w:vAlign w:val="center"/>
            <w:tcPrChange w:id="47384" w:author="pete jones" w:date="2022-01-04T11:43:00Z">
              <w:tcPr>
                <w:tcW w:w="814" w:type="dxa"/>
                <w:shd w:val="clear" w:color="auto" w:fill="E7E6E6" w:themeFill="background2"/>
                <w:noWrap/>
                <w:vAlign w:val="center"/>
              </w:tcPr>
            </w:tcPrChange>
          </w:tcPr>
          <w:p w14:paraId="6BD3CE14" w14:textId="77777777" w:rsidR="008E4B87" w:rsidRPr="00FF6A71" w:rsidRDefault="008E4B87">
            <w:pPr>
              <w:spacing w:before="0" w:after="0" w:line="240" w:lineRule="auto"/>
              <w:jc w:val="left"/>
              <w:rPr>
                <w:ins w:id="47385" w:author="pete jones" w:date="2022-01-04T11:19:00Z"/>
                <w:rFonts w:cstheme="minorHAnsi"/>
                <w:b/>
                <w:bCs/>
              </w:rPr>
              <w:pPrChange w:id="47386" w:author="pete jones" w:date="2022-01-04T11:43:00Z">
                <w:pPr>
                  <w:jc w:val="center"/>
                </w:pPr>
              </w:pPrChange>
            </w:pPr>
            <w:ins w:id="47387" w:author="pete jones" w:date="2022-01-04T11:19:00Z">
              <w:r w:rsidRPr="00FF6A71">
                <w:rPr>
                  <w:rFonts w:cstheme="minorHAnsi"/>
                  <w:b/>
                  <w:bCs/>
                </w:rPr>
                <w:t>3</w:t>
              </w:r>
            </w:ins>
          </w:p>
        </w:tc>
        <w:tc>
          <w:tcPr>
            <w:tcW w:w="692" w:type="dxa"/>
            <w:shd w:val="clear" w:color="auto" w:fill="E7E6E6" w:themeFill="background2"/>
            <w:noWrap/>
            <w:vAlign w:val="center"/>
            <w:tcPrChange w:id="47388" w:author="pete jones" w:date="2022-01-04T11:43:00Z">
              <w:tcPr>
                <w:tcW w:w="692" w:type="dxa"/>
                <w:shd w:val="clear" w:color="auto" w:fill="E7E6E6" w:themeFill="background2"/>
                <w:noWrap/>
                <w:vAlign w:val="center"/>
              </w:tcPr>
            </w:tcPrChange>
          </w:tcPr>
          <w:p w14:paraId="3795C19D" w14:textId="77777777" w:rsidR="008E4B87" w:rsidRPr="00FF6A71" w:rsidRDefault="008E4B87">
            <w:pPr>
              <w:spacing w:before="0" w:after="0" w:line="240" w:lineRule="auto"/>
              <w:jc w:val="left"/>
              <w:rPr>
                <w:ins w:id="47389" w:author="pete jones" w:date="2022-01-04T11:19:00Z"/>
                <w:rFonts w:cstheme="minorHAnsi"/>
                <w:b/>
                <w:bCs/>
              </w:rPr>
              <w:pPrChange w:id="47390" w:author="pete jones" w:date="2022-01-04T11:43:00Z">
                <w:pPr>
                  <w:jc w:val="center"/>
                </w:pPr>
              </w:pPrChange>
            </w:pPr>
            <w:ins w:id="47391" w:author="pete jones" w:date="2022-01-04T11:19:00Z">
              <w:r w:rsidRPr="00FF6A71">
                <w:rPr>
                  <w:rFonts w:cstheme="minorHAnsi"/>
                  <w:b/>
                  <w:bCs/>
                </w:rPr>
                <w:t>4</w:t>
              </w:r>
            </w:ins>
          </w:p>
        </w:tc>
        <w:tc>
          <w:tcPr>
            <w:tcW w:w="692" w:type="dxa"/>
            <w:shd w:val="clear" w:color="auto" w:fill="E7E6E6" w:themeFill="background2"/>
            <w:noWrap/>
            <w:vAlign w:val="center"/>
            <w:tcPrChange w:id="47392" w:author="pete jones" w:date="2022-01-04T11:43:00Z">
              <w:tcPr>
                <w:tcW w:w="692" w:type="dxa"/>
                <w:shd w:val="clear" w:color="auto" w:fill="E7E6E6" w:themeFill="background2"/>
                <w:noWrap/>
                <w:vAlign w:val="center"/>
              </w:tcPr>
            </w:tcPrChange>
          </w:tcPr>
          <w:p w14:paraId="073170B1" w14:textId="77777777" w:rsidR="008E4B87" w:rsidRPr="00FF6A71" w:rsidRDefault="008E4B87">
            <w:pPr>
              <w:spacing w:before="0" w:after="0" w:line="240" w:lineRule="auto"/>
              <w:jc w:val="left"/>
              <w:rPr>
                <w:ins w:id="47393" w:author="pete jones" w:date="2022-01-04T11:19:00Z"/>
                <w:rFonts w:cstheme="minorHAnsi"/>
                <w:b/>
                <w:bCs/>
              </w:rPr>
              <w:pPrChange w:id="47394" w:author="pete jones" w:date="2022-01-04T11:43:00Z">
                <w:pPr>
                  <w:jc w:val="center"/>
                </w:pPr>
              </w:pPrChange>
            </w:pPr>
            <w:ins w:id="47395" w:author="pete jones" w:date="2022-01-04T11:19:00Z">
              <w:r w:rsidRPr="00FF6A71">
                <w:rPr>
                  <w:rFonts w:cstheme="minorHAnsi"/>
                  <w:b/>
                  <w:bCs/>
                </w:rPr>
                <w:t>5</w:t>
              </w:r>
            </w:ins>
          </w:p>
        </w:tc>
        <w:tc>
          <w:tcPr>
            <w:tcW w:w="692" w:type="dxa"/>
            <w:shd w:val="clear" w:color="auto" w:fill="E7E6E6" w:themeFill="background2"/>
            <w:noWrap/>
            <w:vAlign w:val="center"/>
            <w:tcPrChange w:id="47396" w:author="pete jones" w:date="2022-01-04T11:43:00Z">
              <w:tcPr>
                <w:tcW w:w="692" w:type="dxa"/>
                <w:shd w:val="clear" w:color="auto" w:fill="E7E6E6" w:themeFill="background2"/>
                <w:noWrap/>
                <w:vAlign w:val="center"/>
              </w:tcPr>
            </w:tcPrChange>
          </w:tcPr>
          <w:p w14:paraId="0EBCE2D0" w14:textId="77777777" w:rsidR="008E4B87" w:rsidRPr="00FF6A71" w:rsidRDefault="008E4B87">
            <w:pPr>
              <w:spacing w:before="0" w:after="0" w:line="240" w:lineRule="auto"/>
              <w:jc w:val="left"/>
              <w:rPr>
                <w:ins w:id="47397" w:author="pete jones" w:date="2022-01-04T11:19:00Z"/>
                <w:rFonts w:cstheme="minorHAnsi"/>
                <w:b/>
                <w:bCs/>
              </w:rPr>
              <w:pPrChange w:id="47398" w:author="pete jones" w:date="2022-01-04T11:43:00Z">
                <w:pPr>
                  <w:jc w:val="center"/>
                </w:pPr>
              </w:pPrChange>
            </w:pPr>
            <w:ins w:id="47399" w:author="pete jones" w:date="2022-01-04T11:19:00Z">
              <w:r w:rsidRPr="00FF6A71">
                <w:rPr>
                  <w:rFonts w:cstheme="minorHAnsi"/>
                  <w:b/>
                  <w:bCs/>
                </w:rPr>
                <w:t>6</w:t>
              </w:r>
            </w:ins>
          </w:p>
        </w:tc>
        <w:tc>
          <w:tcPr>
            <w:tcW w:w="692" w:type="dxa"/>
            <w:shd w:val="clear" w:color="auto" w:fill="E7E6E6" w:themeFill="background2"/>
            <w:noWrap/>
            <w:vAlign w:val="center"/>
            <w:tcPrChange w:id="47400" w:author="pete jones" w:date="2022-01-04T11:43:00Z">
              <w:tcPr>
                <w:tcW w:w="692" w:type="dxa"/>
                <w:shd w:val="clear" w:color="auto" w:fill="E7E6E6" w:themeFill="background2"/>
                <w:noWrap/>
                <w:vAlign w:val="center"/>
              </w:tcPr>
            </w:tcPrChange>
          </w:tcPr>
          <w:p w14:paraId="7F55F4FD" w14:textId="77777777" w:rsidR="008E4B87" w:rsidRPr="00FF6A71" w:rsidRDefault="008E4B87">
            <w:pPr>
              <w:spacing w:before="0" w:after="0" w:line="240" w:lineRule="auto"/>
              <w:jc w:val="left"/>
              <w:rPr>
                <w:ins w:id="47401" w:author="pete jones" w:date="2022-01-04T11:19:00Z"/>
                <w:rFonts w:cstheme="minorHAnsi"/>
                <w:b/>
                <w:bCs/>
              </w:rPr>
              <w:pPrChange w:id="47402" w:author="pete jones" w:date="2022-01-04T11:43:00Z">
                <w:pPr>
                  <w:jc w:val="center"/>
                </w:pPr>
              </w:pPrChange>
            </w:pPr>
            <w:ins w:id="47403" w:author="pete jones" w:date="2022-01-04T11:19:00Z">
              <w:r w:rsidRPr="00FF6A71">
                <w:rPr>
                  <w:rFonts w:cstheme="minorHAnsi"/>
                  <w:b/>
                  <w:bCs/>
                </w:rPr>
                <w:t>7</w:t>
              </w:r>
            </w:ins>
          </w:p>
        </w:tc>
      </w:tr>
      <w:tr w:rsidR="008E4B87" w:rsidRPr="00FF6A71" w14:paraId="74B277CE" w14:textId="77777777" w:rsidTr="007826DB">
        <w:trPr>
          <w:trHeight w:val="300"/>
          <w:jc w:val="center"/>
          <w:ins w:id="47404" w:author="pete jones" w:date="2022-01-04T11:19:00Z"/>
          <w:trPrChange w:id="47405" w:author="pete jones" w:date="2022-01-04T11:43:00Z">
            <w:trPr>
              <w:trHeight w:val="300"/>
              <w:jc w:val="center"/>
            </w:trPr>
          </w:trPrChange>
        </w:trPr>
        <w:tc>
          <w:tcPr>
            <w:tcW w:w="814" w:type="dxa"/>
            <w:vAlign w:val="center"/>
            <w:tcPrChange w:id="47406" w:author="pete jones" w:date="2022-01-04T11:43:00Z">
              <w:tcPr>
                <w:tcW w:w="814" w:type="dxa"/>
                <w:vAlign w:val="center"/>
              </w:tcPr>
            </w:tcPrChange>
          </w:tcPr>
          <w:p w14:paraId="06CD21A2" w14:textId="77777777" w:rsidR="008E4B87" w:rsidRPr="00FF6A71" w:rsidRDefault="008E4B87">
            <w:pPr>
              <w:spacing w:before="0" w:after="0" w:line="240" w:lineRule="auto"/>
              <w:jc w:val="left"/>
              <w:rPr>
                <w:ins w:id="47407" w:author="pete jones" w:date="2022-01-04T11:19:00Z"/>
                <w:rFonts w:cstheme="minorHAnsi"/>
                <w:b/>
                <w:bCs/>
              </w:rPr>
              <w:pPrChange w:id="47408" w:author="pete jones" w:date="2022-01-04T11:43:00Z">
                <w:pPr>
                  <w:jc w:val="center"/>
                </w:pPr>
              </w:pPrChange>
            </w:pPr>
            <w:ins w:id="47409" w:author="pete jones" w:date="2022-01-04T11:19:00Z">
              <w:r w:rsidRPr="00FF6A71">
                <w:rPr>
                  <w:rFonts w:cstheme="minorHAnsi"/>
                  <w:b/>
                  <w:bCs/>
                </w:rPr>
                <w:t>%</w:t>
              </w:r>
            </w:ins>
          </w:p>
        </w:tc>
        <w:tc>
          <w:tcPr>
            <w:tcW w:w="814" w:type="dxa"/>
            <w:shd w:val="clear" w:color="auto" w:fill="auto"/>
            <w:noWrap/>
            <w:vAlign w:val="bottom"/>
            <w:tcPrChange w:id="47410" w:author="pete jones" w:date="2022-01-04T11:43:00Z">
              <w:tcPr>
                <w:tcW w:w="814" w:type="dxa"/>
                <w:tcBorders>
                  <w:top w:val="nil"/>
                  <w:left w:val="nil"/>
                  <w:bottom w:val="nil"/>
                  <w:right w:val="nil"/>
                </w:tcBorders>
                <w:shd w:val="clear" w:color="auto" w:fill="auto"/>
                <w:noWrap/>
                <w:vAlign w:val="bottom"/>
              </w:tcPr>
            </w:tcPrChange>
          </w:tcPr>
          <w:p w14:paraId="068FFDDA" w14:textId="77777777" w:rsidR="008E4B87" w:rsidRPr="00FA4BC3" w:rsidRDefault="008E4B87">
            <w:pPr>
              <w:spacing w:before="0" w:after="0" w:line="240" w:lineRule="auto"/>
              <w:jc w:val="left"/>
              <w:rPr>
                <w:ins w:id="47411" w:author="pete jones" w:date="2022-01-04T11:19:00Z"/>
                <w:rFonts w:cstheme="minorHAnsi"/>
              </w:rPr>
              <w:pPrChange w:id="47412" w:author="pete jones" w:date="2022-01-04T11:43:00Z">
                <w:pPr>
                  <w:jc w:val="center"/>
                </w:pPr>
              </w:pPrChange>
            </w:pPr>
            <w:ins w:id="47413" w:author="pete jones" w:date="2022-01-04T11:19:00Z">
              <w:r w:rsidRPr="00FA4BC3">
                <w:rPr>
                  <w:rFonts w:cstheme="minorHAnsi"/>
                  <w:rPrChange w:id="47414" w:author="pete jones" w:date="2022-01-04T14:57:00Z">
                    <w:rPr>
                      <w:rFonts w:ascii="Calibri" w:hAnsi="Calibri" w:cs="Calibri"/>
                      <w:color w:val="000000"/>
                      <w:sz w:val="22"/>
                      <w:szCs w:val="22"/>
                    </w:rPr>
                  </w:rPrChange>
                </w:rPr>
                <w:t>19%</w:t>
              </w:r>
            </w:ins>
          </w:p>
        </w:tc>
        <w:tc>
          <w:tcPr>
            <w:tcW w:w="814" w:type="dxa"/>
            <w:shd w:val="clear" w:color="auto" w:fill="auto"/>
            <w:noWrap/>
            <w:vAlign w:val="bottom"/>
            <w:tcPrChange w:id="47415" w:author="pete jones" w:date="2022-01-04T11:43:00Z">
              <w:tcPr>
                <w:tcW w:w="814" w:type="dxa"/>
                <w:tcBorders>
                  <w:top w:val="nil"/>
                  <w:left w:val="nil"/>
                  <w:bottom w:val="nil"/>
                  <w:right w:val="nil"/>
                </w:tcBorders>
                <w:shd w:val="clear" w:color="auto" w:fill="auto"/>
                <w:noWrap/>
                <w:vAlign w:val="bottom"/>
              </w:tcPr>
            </w:tcPrChange>
          </w:tcPr>
          <w:p w14:paraId="5D0A37EF" w14:textId="77777777" w:rsidR="008E4B87" w:rsidRPr="00FA4BC3" w:rsidRDefault="008E4B87">
            <w:pPr>
              <w:spacing w:before="0" w:after="0" w:line="240" w:lineRule="auto"/>
              <w:jc w:val="left"/>
              <w:rPr>
                <w:ins w:id="47416" w:author="pete jones" w:date="2022-01-04T11:19:00Z"/>
                <w:rFonts w:cstheme="minorHAnsi"/>
              </w:rPr>
              <w:pPrChange w:id="47417" w:author="pete jones" w:date="2022-01-04T11:43:00Z">
                <w:pPr>
                  <w:jc w:val="center"/>
                </w:pPr>
              </w:pPrChange>
            </w:pPr>
            <w:ins w:id="47418" w:author="pete jones" w:date="2022-01-04T11:19:00Z">
              <w:r w:rsidRPr="00FA4BC3">
                <w:rPr>
                  <w:rFonts w:cstheme="minorHAnsi"/>
                  <w:rPrChange w:id="47419" w:author="pete jones" w:date="2022-01-04T14:57:00Z">
                    <w:rPr>
                      <w:rFonts w:ascii="Calibri" w:hAnsi="Calibri" w:cs="Calibri"/>
                      <w:color w:val="000000"/>
                      <w:sz w:val="22"/>
                      <w:szCs w:val="22"/>
                    </w:rPr>
                  </w:rPrChange>
                </w:rPr>
                <w:t>33%</w:t>
              </w:r>
            </w:ins>
          </w:p>
        </w:tc>
        <w:tc>
          <w:tcPr>
            <w:tcW w:w="814" w:type="dxa"/>
            <w:shd w:val="clear" w:color="auto" w:fill="auto"/>
            <w:noWrap/>
            <w:vAlign w:val="bottom"/>
            <w:tcPrChange w:id="47420" w:author="pete jones" w:date="2022-01-04T11:43:00Z">
              <w:tcPr>
                <w:tcW w:w="814" w:type="dxa"/>
                <w:tcBorders>
                  <w:top w:val="nil"/>
                  <w:left w:val="nil"/>
                  <w:bottom w:val="nil"/>
                  <w:right w:val="nil"/>
                </w:tcBorders>
                <w:shd w:val="clear" w:color="auto" w:fill="auto"/>
                <w:noWrap/>
                <w:vAlign w:val="bottom"/>
              </w:tcPr>
            </w:tcPrChange>
          </w:tcPr>
          <w:p w14:paraId="6C10BE50" w14:textId="77777777" w:rsidR="008E4B87" w:rsidRPr="00FA4BC3" w:rsidRDefault="008E4B87">
            <w:pPr>
              <w:spacing w:before="0" w:after="0" w:line="240" w:lineRule="auto"/>
              <w:jc w:val="left"/>
              <w:rPr>
                <w:ins w:id="47421" w:author="pete jones" w:date="2022-01-04T11:19:00Z"/>
                <w:rFonts w:cstheme="minorHAnsi"/>
              </w:rPr>
              <w:pPrChange w:id="47422" w:author="pete jones" w:date="2022-01-04T11:43:00Z">
                <w:pPr>
                  <w:jc w:val="center"/>
                </w:pPr>
              </w:pPrChange>
            </w:pPr>
            <w:ins w:id="47423" w:author="pete jones" w:date="2022-01-04T11:19:00Z">
              <w:r w:rsidRPr="00FA4BC3">
                <w:rPr>
                  <w:rFonts w:cstheme="minorHAnsi"/>
                  <w:rPrChange w:id="47424" w:author="pete jones" w:date="2022-01-04T14:57:00Z">
                    <w:rPr>
                      <w:rFonts w:ascii="Calibri" w:hAnsi="Calibri" w:cs="Calibri"/>
                      <w:color w:val="000000"/>
                      <w:sz w:val="22"/>
                      <w:szCs w:val="22"/>
                    </w:rPr>
                  </w:rPrChange>
                </w:rPr>
                <w:t>30%</w:t>
              </w:r>
            </w:ins>
          </w:p>
        </w:tc>
        <w:tc>
          <w:tcPr>
            <w:tcW w:w="692" w:type="dxa"/>
            <w:shd w:val="clear" w:color="auto" w:fill="auto"/>
            <w:noWrap/>
            <w:vAlign w:val="bottom"/>
            <w:tcPrChange w:id="47425" w:author="pete jones" w:date="2022-01-04T11:43:00Z">
              <w:tcPr>
                <w:tcW w:w="692" w:type="dxa"/>
                <w:tcBorders>
                  <w:top w:val="nil"/>
                  <w:left w:val="nil"/>
                  <w:bottom w:val="nil"/>
                  <w:right w:val="nil"/>
                </w:tcBorders>
                <w:shd w:val="clear" w:color="auto" w:fill="auto"/>
                <w:noWrap/>
                <w:vAlign w:val="bottom"/>
              </w:tcPr>
            </w:tcPrChange>
          </w:tcPr>
          <w:p w14:paraId="5961F1E1" w14:textId="77777777" w:rsidR="008E4B87" w:rsidRPr="00FA4BC3" w:rsidRDefault="008E4B87">
            <w:pPr>
              <w:spacing w:before="0" w:after="0" w:line="240" w:lineRule="auto"/>
              <w:jc w:val="left"/>
              <w:rPr>
                <w:ins w:id="47426" w:author="pete jones" w:date="2022-01-04T11:19:00Z"/>
                <w:rFonts w:cstheme="minorHAnsi"/>
              </w:rPr>
              <w:pPrChange w:id="47427" w:author="pete jones" w:date="2022-01-04T11:43:00Z">
                <w:pPr>
                  <w:jc w:val="center"/>
                </w:pPr>
              </w:pPrChange>
            </w:pPr>
            <w:ins w:id="47428" w:author="pete jones" w:date="2022-01-04T11:19:00Z">
              <w:r w:rsidRPr="00FA4BC3">
                <w:rPr>
                  <w:rFonts w:cstheme="minorHAnsi"/>
                  <w:rPrChange w:id="47429" w:author="pete jones" w:date="2022-01-04T14:57:00Z">
                    <w:rPr>
                      <w:rFonts w:ascii="Calibri" w:hAnsi="Calibri" w:cs="Calibri"/>
                      <w:color w:val="000000"/>
                      <w:sz w:val="22"/>
                      <w:szCs w:val="22"/>
                    </w:rPr>
                  </w:rPrChange>
                </w:rPr>
                <w:t>4%</w:t>
              </w:r>
            </w:ins>
          </w:p>
        </w:tc>
        <w:tc>
          <w:tcPr>
            <w:tcW w:w="692" w:type="dxa"/>
            <w:shd w:val="clear" w:color="auto" w:fill="auto"/>
            <w:noWrap/>
            <w:vAlign w:val="bottom"/>
            <w:tcPrChange w:id="47430" w:author="pete jones" w:date="2022-01-04T11:43:00Z">
              <w:tcPr>
                <w:tcW w:w="692" w:type="dxa"/>
                <w:tcBorders>
                  <w:top w:val="nil"/>
                  <w:left w:val="nil"/>
                  <w:bottom w:val="nil"/>
                  <w:right w:val="nil"/>
                </w:tcBorders>
                <w:shd w:val="clear" w:color="auto" w:fill="auto"/>
                <w:noWrap/>
                <w:vAlign w:val="bottom"/>
              </w:tcPr>
            </w:tcPrChange>
          </w:tcPr>
          <w:p w14:paraId="1D893775" w14:textId="77777777" w:rsidR="008E4B87" w:rsidRPr="00FA4BC3" w:rsidRDefault="008E4B87">
            <w:pPr>
              <w:spacing w:before="0" w:after="0" w:line="240" w:lineRule="auto"/>
              <w:jc w:val="left"/>
              <w:rPr>
                <w:ins w:id="47431" w:author="pete jones" w:date="2022-01-04T11:19:00Z"/>
                <w:rFonts w:cstheme="minorHAnsi"/>
              </w:rPr>
              <w:pPrChange w:id="47432" w:author="pete jones" w:date="2022-01-04T11:43:00Z">
                <w:pPr>
                  <w:jc w:val="center"/>
                </w:pPr>
              </w:pPrChange>
            </w:pPr>
            <w:ins w:id="47433" w:author="pete jones" w:date="2022-01-04T11:19:00Z">
              <w:r w:rsidRPr="00FA4BC3">
                <w:rPr>
                  <w:rFonts w:cstheme="minorHAnsi"/>
                  <w:rPrChange w:id="47434" w:author="pete jones" w:date="2022-01-04T14:57:00Z">
                    <w:rPr>
                      <w:rFonts w:ascii="Calibri" w:hAnsi="Calibri" w:cs="Calibri"/>
                      <w:color w:val="000000"/>
                      <w:sz w:val="22"/>
                      <w:szCs w:val="22"/>
                    </w:rPr>
                  </w:rPrChange>
                </w:rPr>
                <w:t>7%</w:t>
              </w:r>
            </w:ins>
          </w:p>
        </w:tc>
        <w:tc>
          <w:tcPr>
            <w:tcW w:w="692" w:type="dxa"/>
            <w:shd w:val="clear" w:color="auto" w:fill="auto"/>
            <w:noWrap/>
            <w:vAlign w:val="bottom"/>
            <w:tcPrChange w:id="47435" w:author="pete jones" w:date="2022-01-04T11:43:00Z">
              <w:tcPr>
                <w:tcW w:w="692" w:type="dxa"/>
                <w:tcBorders>
                  <w:top w:val="nil"/>
                  <w:left w:val="nil"/>
                  <w:bottom w:val="nil"/>
                  <w:right w:val="nil"/>
                </w:tcBorders>
                <w:shd w:val="clear" w:color="auto" w:fill="auto"/>
                <w:noWrap/>
                <w:vAlign w:val="bottom"/>
              </w:tcPr>
            </w:tcPrChange>
          </w:tcPr>
          <w:p w14:paraId="34213A81" w14:textId="77777777" w:rsidR="008E4B87" w:rsidRPr="00FA4BC3" w:rsidRDefault="008E4B87">
            <w:pPr>
              <w:spacing w:before="0" w:after="0" w:line="240" w:lineRule="auto"/>
              <w:jc w:val="left"/>
              <w:rPr>
                <w:ins w:id="47436" w:author="pete jones" w:date="2022-01-04T11:19:00Z"/>
                <w:rFonts w:cstheme="minorHAnsi"/>
              </w:rPr>
              <w:pPrChange w:id="47437" w:author="pete jones" w:date="2022-01-04T11:43:00Z">
                <w:pPr>
                  <w:jc w:val="center"/>
                </w:pPr>
              </w:pPrChange>
            </w:pPr>
            <w:ins w:id="47438" w:author="pete jones" w:date="2022-01-04T11:19:00Z">
              <w:r w:rsidRPr="00FA4BC3">
                <w:rPr>
                  <w:rFonts w:cstheme="minorHAnsi"/>
                  <w:rPrChange w:id="47439" w:author="pete jones" w:date="2022-01-04T14:57:00Z">
                    <w:rPr>
                      <w:rFonts w:ascii="Calibri" w:hAnsi="Calibri" w:cs="Calibri"/>
                      <w:color w:val="000000"/>
                      <w:sz w:val="22"/>
                      <w:szCs w:val="22"/>
                    </w:rPr>
                  </w:rPrChange>
                </w:rPr>
                <w:t>4%</w:t>
              </w:r>
            </w:ins>
          </w:p>
        </w:tc>
        <w:tc>
          <w:tcPr>
            <w:tcW w:w="692" w:type="dxa"/>
            <w:shd w:val="clear" w:color="auto" w:fill="auto"/>
            <w:noWrap/>
            <w:vAlign w:val="bottom"/>
            <w:tcPrChange w:id="47440" w:author="pete jones" w:date="2022-01-04T11:43:00Z">
              <w:tcPr>
                <w:tcW w:w="692" w:type="dxa"/>
                <w:tcBorders>
                  <w:top w:val="nil"/>
                  <w:left w:val="nil"/>
                  <w:bottom w:val="nil"/>
                  <w:right w:val="nil"/>
                </w:tcBorders>
                <w:shd w:val="clear" w:color="auto" w:fill="auto"/>
                <w:noWrap/>
                <w:vAlign w:val="bottom"/>
              </w:tcPr>
            </w:tcPrChange>
          </w:tcPr>
          <w:p w14:paraId="79CE26C6" w14:textId="77777777" w:rsidR="008E4B87" w:rsidRPr="00FA4BC3" w:rsidRDefault="008E4B87">
            <w:pPr>
              <w:spacing w:before="0" w:after="0" w:line="240" w:lineRule="auto"/>
              <w:jc w:val="left"/>
              <w:rPr>
                <w:ins w:id="47441" w:author="pete jones" w:date="2022-01-04T11:19:00Z"/>
                <w:rFonts w:cstheme="minorHAnsi"/>
              </w:rPr>
              <w:pPrChange w:id="47442" w:author="pete jones" w:date="2022-01-04T11:43:00Z">
                <w:pPr>
                  <w:jc w:val="center"/>
                </w:pPr>
              </w:pPrChange>
            </w:pPr>
            <w:ins w:id="47443" w:author="pete jones" w:date="2022-01-04T11:19:00Z">
              <w:r w:rsidRPr="00FA4BC3">
                <w:rPr>
                  <w:rFonts w:cstheme="minorHAnsi"/>
                  <w:rPrChange w:id="47444" w:author="pete jones" w:date="2022-01-04T14:57:00Z">
                    <w:rPr>
                      <w:rFonts w:ascii="Calibri" w:hAnsi="Calibri" w:cs="Calibri"/>
                      <w:color w:val="000000"/>
                      <w:sz w:val="22"/>
                      <w:szCs w:val="22"/>
                    </w:rPr>
                  </w:rPrChange>
                </w:rPr>
                <w:t>4%</w:t>
              </w:r>
            </w:ins>
          </w:p>
        </w:tc>
      </w:tr>
      <w:tr w:rsidR="008E4B87" w:rsidRPr="00FF6A71" w14:paraId="7B44D19D" w14:textId="77777777" w:rsidTr="007826DB">
        <w:trPr>
          <w:trHeight w:val="300"/>
          <w:jc w:val="center"/>
          <w:ins w:id="47445" w:author="pete jones" w:date="2022-01-04T11:19:00Z"/>
          <w:trPrChange w:id="47446" w:author="pete jones" w:date="2022-01-04T11:43:00Z">
            <w:trPr>
              <w:trHeight w:val="300"/>
              <w:jc w:val="center"/>
            </w:trPr>
          </w:trPrChange>
        </w:trPr>
        <w:tc>
          <w:tcPr>
            <w:tcW w:w="814" w:type="dxa"/>
            <w:vAlign w:val="center"/>
            <w:tcPrChange w:id="47447" w:author="pete jones" w:date="2022-01-04T11:43:00Z">
              <w:tcPr>
                <w:tcW w:w="814" w:type="dxa"/>
                <w:vAlign w:val="center"/>
              </w:tcPr>
            </w:tcPrChange>
          </w:tcPr>
          <w:p w14:paraId="7DAB2007" w14:textId="77777777" w:rsidR="008E4B87" w:rsidRPr="00FF6A71" w:rsidRDefault="008E4B87">
            <w:pPr>
              <w:spacing w:before="0" w:after="0" w:line="240" w:lineRule="auto"/>
              <w:jc w:val="left"/>
              <w:rPr>
                <w:ins w:id="47448" w:author="pete jones" w:date="2022-01-04T11:19:00Z"/>
                <w:rFonts w:cstheme="minorHAnsi"/>
                <w:b/>
                <w:bCs/>
              </w:rPr>
              <w:pPrChange w:id="47449" w:author="pete jones" w:date="2022-01-04T11:43:00Z">
                <w:pPr>
                  <w:jc w:val="center"/>
                </w:pPr>
              </w:pPrChange>
            </w:pPr>
            <w:ins w:id="47450" w:author="pete jones" w:date="2022-01-04T11:19:00Z">
              <w:r w:rsidRPr="00FF6A71">
                <w:rPr>
                  <w:rFonts w:cstheme="minorHAnsi"/>
                  <w:b/>
                  <w:bCs/>
                </w:rPr>
                <w:t>Count</w:t>
              </w:r>
            </w:ins>
          </w:p>
        </w:tc>
        <w:tc>
          <w:tcPr>
            <w:tcW w:w="814" w:type="dxa"/>
            <w:shd w:val="clear" w:color="auto" w:fill="auto"/>
            <w:noWrap/>
            <w:vAlign w:val="bottom"/>
            <w:tcPrChange w:id="47451" w:author="pete jones" w:date="2022-01-04T11:43:00Z">
              <w:tcPr>
                <w:tcW w:w="814" w:type="dxa"/>
                <w:tcBorders>
                  <w:top w:val="nil"/>
                  <w:left w:val="nil"/>
                  <w:bottom w:val="nil"/>
                  <w:right w:val="nil"/>
                </w:tcBorders>
                <w:shd w:val="clear" w:color="auto" w:fill="auto"/>
                <w:noWrap/>
                <w:vAlign w:val="bottom"/>
              </w:tcPr>
            </w:tcPrChange>
          </w:tcPr>
          <w:p w14:paraId="28F8B909" w14:textId="77777777" w:rsidR="008E4B87" w:rsidRPr="00FA4BC3" w:rsidRDefault="008E4B87">
            <w:pPr>
              <w:spacing w:before="0" w:after="0" w:line="240" w:lineRule="auto"/>
              <w:jc w:val="left"/>
              <w:rPr>
                <w:ins w:id="47452" w:author="pete jones" w:date="2022-01-04T11:19:00Z"/>
                <w:rFonts w:cstheme="minorHAnsi"/>
              </w:rPr>
              <w:pPrChange w:id="47453" w:author="pete jones" w:date="2022-01-04T11:43:00Z">
                <w:pPr>
                  <w:jc w:val="center"/>
                </w:pPr>
              </w:pPrChange>
            </w:pPr>
            <w:ins w:id="47454" w:author="pete jones" w:date="2022-01-04T11:19:00Z">
              <w:r w:rsidRPr="00FA4BC3">
                <w:rPr>
                  <w:rFonts w:cstheme="minorHAnsi"/>
                  <w:rPrChange w:id="47455" w:author="pete jones" w:date="2022-01-04T14:57:00Z">
                    <w:rPr>
                      <w:rFonts w:ascii="Calibri" w:hAnsi="Calibri" w:cs="Calibri"/>
                      <w:color w:val="000000"/>
                      <w:sz w:val="22"/>
                      <w:szCs w:val="22"/>
                    </w:rPr>
                  </w:rPrChange>
                </w:rPr>
                <w:t>5</w:t>
              </w:r>
            </w:ins>
          </w:p>
        </w:tc>
        <w:tc>
          <w:tcPr>
            <w:tcW w:w="814" w:type="dxa"/>
            <w:shd w:val="clear" w:color="auto" w:fill="auto"/>
            <w:noWrap/>
            <w:vAlign w:val="bottom"/>
            <w:tcPrChange w:id="47456" w:author="pete jones" w:date="2022-01-04T11:43:00Z">
              <w:tcPr>
                <w:tcW w:w="814" w:type="dxa"/>
                <w:tcBorders>
                  <w:top w:val="nil"/>
                  <w:left w:val="nil"/>
                  <w:bottom w:val="nil"/>
                  <w:right w:val="nil"/>
                </w:tcBorders>
                <w:shd w:val="clear" w:color="auto" w:fill="auto"/>
                <w:noWrap/>
                <w:vAlign w:val="bottom"/>
              </w:tcPr>
            </w:tcPrChange>
          </w:tcPr>
          <w:p w14:paraId="68DF57EC" w14:textId="77777777" w:rsidR="008E4B87" w:rsidRPr="00FA4BC3" w:rsidRDefault="008E4B87">
            <w:pPr>
              <w:spacing w:before="0" w:after="0" w:line="240" w:lineRule="auto"/>
              <w:jc w:val="left"/>
              <w:rPr>
                <w:ins w:id="47457" w:author="pete jones" w:date="2022-01-04T11:19:00Z"/>
                <w:rFonts w:cstheme="minorHAnsi"/>
              </w:rPr>
              <w:pPrChange w:id="47458" w:author="pete jones" w:date="2022-01-04T11:43:00Z">
                <w:pPr>
                  <w:jc w:val="center"/>
                </w:pPr>
              </w:pPrChange>
            </w:pPr>
            <w:ins w:id="47459" w:author="pete jones" w:date="2022-01-04T11:19:00Z">
              <w:r w:rsidRPr="00FA4BC3">
                <w:rPr>
                  <w:rFonts w:cstheme="minorHAnsi"/>
                  <w:rPrChange w:id="47460" w:author="pete jones" w:date="2022-01-04T14:57:00Z">
                    <w:rPr>
                      <w:rFonts w:ascii="Calibri" w:hAnsi="Calibri" w:cs="Calibri"/>
                      <w:color w:val="000000"/>
                      <w:sz w:val="22"/>
                      <w:szCs w:val="22"/>
                    </w:rPr>
                  </w:rPrChange>
                </w:rPr>
                <w:t>9</w:t>
              </w:r>
            </w:ins>
          </w:p>
        </w:tc>
        <w:tc>
          <w:tcPr>
            <w:tcW w:w="814" w:type="dxa"/>
            <w:shd w:val="clear" w:color="auto" w:fill="auto"/>
            <w:noWrap/>
            <w:vAlign w:val="bottom"/>
            <w:tcPrChange w:id="47461" w:author="pete jones" w:date="2022-01-04T11:43:00Z">
              <w:tcPr>
                <w:tcW w:w="814" w:type="dxa"/>
                <w:tcBorders>
                  <w:top w:val="nil"/>
                  <w:left w:val="nil"/>
                  <w:bottom w:val="nil"/>
                  <w:right w:val="nil"/>
                </w:tcBorders>
                <w:shd w:val="clear" w:color="auto" w:fill="auto"/>
                <w:noWrap/>
                <w:vAlign w:val="bottom"/>
              </w:tcPr>
            </w:tcPrChange>
          </w:tcPr>
          <w:p w14:paraId="5B3CE7C7" w14:textId="77777777" w:rsidR="008E4B87" w:rsidRPr="00FA4BC3" w:rsidRDefault="008E4B87">
            <w:pPr>
              <w:spacing w:before="0" w:after="0" w:line="240" w:lineRule="auto"/>
              <w:jc w:val="left"/>
              <w:rPr>
                <w:ins w:id="47462" w:author="pete jones" w:date="2022-01-04T11:19:00Z"/>
                <w:rFonts w:cstheme="minorHAnsi"/>
              </w:rPr>
              <w:pPrChange w:id="47463" w:author="pete jones" w:date="2022-01-04T11:43:00Z">
                <w:pPr>
                  <w:jc w:val="center"/>
                </w:pPr>
              </w:pPrChange>
            </w:pPr>
            <w:ins w:id="47464" w:author="pete jones" w:date="2022-01-04T11:19:00Z">
              <w:r w:rsidRPr="00FA4BC3">
                <w:rPr>
                  <w:rFonts w:cstheme="minorHAnsi"/>
                  <w:rPrChange w:id="47465" w:author="pete jones" w:date="2022-01-04T14:57:00Z">
                    <w:rPr>
                      <w:rFonts w:ascii="Calibri" w:hAnsi="Calibri" w:cs="Calibri"/>
                      <w:color w:val="000000"/>
                      <w:sz w:val="22"/>
                      <w:szCs w:val="22"/>
                    </w:rPr>
                  </w:rPrChange>
                </w:rPr>
                <w:t>8</w:t>
              </w:r>
            </w:ins>
          </w:p>
        </w:tc>
        <w:tc>
          <w:tcPr>
            <w:tcW w:w="692" w:type="dxa"/>
            <w:shd w:val="clear" w:color="auto" w:fill="auto"/>
            <w:noWrap/>
            <w:vAlign w:val="bottom"/>
            <w:tcPrChange w:id="47466" w:author="pete jones" w:date="2022-01-04T11:43:00Z">
              <w:tcPr>
                <w:tcW w:w="692" w:type="dxa"/>
                <w:tcBorders>
                  <w:top w:val="nil"/>
                  <w:left w:val="nil"/>
                  <w:bottom w:val="nil"/>
                  <w:right w:val="nil"/>
                </w:tcBorders>
                <w:shd w:val="clear" w:color="auto" w:fill="auto"/>
                <w:noWrap/>
                <w:vAlign w:val="bottom"/>
              </w:tcPr>
            </w:tcPrChange>
          </w:tcPr>
          <w:p w14:paraId="4A949E7A" w14:textId="77777777" w:rsidR="008E4B87" w:rsidRPr="00FA4BC3" w:rsidRDefault="008E4B87">
            <w:pPr>
              <w:spacing w:before="0" w:after="0" w:line="240" w:lineRule="auto"/>
              <w:jc w:val="left"/>
              <w:rPr>
                <w:ins w:id="47467" w:author="pete jones" w:date="2022-01-04T11:19:00Z"/>
                <w:rFonts w:cstheme="minorHAnsi"/>
              </w:rPr>
              <w:pPrChange w:id="47468" w:author="pete jones" w:date="2022-01-04T11:43:00Z">
                <w:pPr>
                  <w:jc w:val="center"/>
                </w:pPr>
              </w:pPrChange>
            </w:pPr>
            <w:ins w:id="47469" w:author="pete jones" w:date="2022-01-04T11:19:00Z">
              <w:r w:rsidRPr="00FA4BC3">
                <w:rPr>
                  <w:rFonts w:cstheme="minorHAnsi"/>
                  <w:rPrChange w:id="47470" w:author="pete jones" w:date="2022-01-04T14:57:00Z">
                    <w:rPr>
                      <w:rFonts w:ascii="Calibri" w:hAnsi="Calibri" w:cs="Calibri"/>
                      <w:color w:val="000000"/>
                      <w:sz w:val="22"/>
                      <w:szCs w:val="22"/>
                    </w:rPr>
                  </w:rPrChange>
                </w:rPr>
                <w:t>1</w:t>
              </w:r>
            </w:ins>
          </w:p>
        </w:tc>
        <w:tc>
          <w:tcPr>
            <w:tcW w:w="692" w:type="dxa"/>
            <w:shd w:val="clear" w:color="auto" w:fill="auto"/>
            <w:noWrap/>
            <w:vAlign w:val="bottom"/>
            <w:tcPrChange w:id="47471" w:author="pete jones" w:date="2022-01-04T11:43:00Z">
              <w:tcPr>
                <w:tcW w:w="692" w:type="dxa"/>
                <w:tcBorders>
                  <w:top w:val="nil"/>
                  <w:left w:val="nil"/>
                  <w:bottom w:val="nil"/>
                  <w:right w:val="nil"/>
                </w:tcBorders>
                <w:shd w:val="clear" w:color="auto" w:fill="auto"/>
                <w:noWrap/>
                <w:vAlign w:val="bottom"/>
              </w:tcPr>
            </w:tcPrChange>
          </w:tcPr>
          <w:p w14:paraId="4290785A" w14:textId="77777777" w:rsidR="008E4B87" w:rsidRPr="00FA4BC3" w:rsidRDefault="008E4B87">
            <w:pPr>
              <w:spacing w:before="0" w:after="0" w:line="240" w:lineRule="auto"/>
              <w:jc w:val="left"/>
              <w:rPr>
                <w:ins w:id="47472" w:author="pete jones" w:date="2022-01-04T11:19:00Z"/>
                <w:rFonts w:cstheme="minorHAnsi"/>
              </w:rPr>
              <w:pPrChange w:id="47473" w:author="pete jones" w:date="2022-01-04T11:43:00Z">
                <w:pPr>
                  <w:jc w:val="center"/>
                </w:pPr>
              </w:pPrChange>
            </w:pPr>
            <w:ins w:id="47474" w:author="pete jones" w:date="2022-01-04T11:19:00Z">
              <w:r w:rsidRPr="00FA4BC3">
                <w:rPr>
                  <w:rFonts w:cstheme="minorHAnsi"/>
                  <w:rPrChange w:id="47475" w:author="pete jones" w:date="2022-01-04T14:57:00Z">
                    <w:rPr>
                      <w:rFonts w:ascii="Calibri" w:hAnsi="Calibri" w:cs="Calibri"/>
                      <w:color w:val="000000"/>
                      <w:sz w:val="22"/>
                      <w:szCs w:val="22"/>
                    </w:rPr>
                  </w:rPrChange>
                </w:rPr>
                <w:t>2</w:t>
              </w:r>
            </w:ins>
          </w:p>
        </w:tc>
        <w:tc>
          <w:tcPr>
            <w:tcW w:w="692" w:type="dxa"/>
            <w:shd w:val="clear" w:color="auto" w:fill="auto"/>
            <w:noWrap/>
            <w:vAlign w:val="bottom"/>
            <w:tcPrChange w:id="47476" w:author="pete jones" w:date="2022-01-04T11:43:00Z">
              <w:tcPr>
                <w:tcW w:w="692" w:type="dxa"/>
                <w:tcBorders>
                  <w:top w:val="nil"/>
                  <w:left w:val="nil"/>
                  <w:bottom w:val="nil"/>
                  <w:right w:val="nil"/>
                </w:tcBorders>
                <w:shd w:val="clear" w:color="auto" w:fill="auto"/>
                <w:noWrap/>
                <w:vAlign w:val="bottom"/>
              </w:tcPr>
            </w:tcPrChange>
          </w:tcPr>
          <w:p w14:paraId="3B65D9DB" w14:textId="77777777" w:rsidR="008E4B87" w:rsidRPr="00FA4BC3" w:rsidRDefault="008E4B87">
            <w:pPr>
              <w:spacing w:before="0" w:after="0" w:line="240" w:lineRule="auto"/>
              <w:jc w:val="left"/>
              <w:rPr>
                <w:ins w:id="47477" w:author="pete jones" w:date="2022-01-04T11:19:00Z"/>
                <w:rFonts w:cstheme="minorHAnsi"/>
              </w:rPr>
              <w:pPrChange w:id="47478" w:author="pete jones" w:date="2022-01-04T11:43:00Z">
                <w:pPr>
                  <w:jc w:val="center"/>
                </w:pPr>
              </w:pPrChange>
            </w:pPr>
            <w:ins w:id="47479" w:author="pete jones" w:date="2022-01-04T11:19:00Z">
              <w:r w:rsidRPr="00FA4BC3">
                <w:rPr>
                  <w:rFonts w:cstheme="minorHAnsi"/>
                  <w:rPrChange w:id="47480" w:author="pete jones" w:date="2022-01-04T14:57:00Z">
                    <w:rPr>
                      <w:rFonts w:ascii="Calibri" w:hAnsi="Calibri" w:cs="Calibri"/>
                      <w:color w:val="000000"/>
                      <w:sz w:val="22"/>
                      <w:szCs w:val="22"/>
                    </w:rPr>
                  </w:rPrChange>
                </w:rPr>
                <w:t>1</w:t>
              </w:r>
            </w:ins>
          </w:p>
        </w:tc>
        <w:tc>
          <w:tcPr>
            <w:tcW w:w="692" w:type="dxa"/>
            <w:shd w:val="clear" w:color="auto" w:fill="auto"/>
            <w:noWrap/>
            <w:vAlign w:val="bottom"/>
            <w:tcPrChange w:id="47481" w:author="pete jones" w:date="2022-01-04T11:43:00Z">
              <w:tcPr>
                <w:tcW w:w="692" w:type="dxa"/>
                <w:tcBorders>
                  <w:top w:val="nil"/>
                  <w:left w:val="nil"/>
                  <w:bottom w:val="nil"/>
                  <w:right w:val="nil"/>
                </w:tcBorders>
                <w:shd w:val="clear" w:color="auto" w:fill="auto"/>
                <w:noWrap/>
                <w:vAlign w:val="bottom"/>
              </w:tcPr>
            </w:tcPrChange>
          </w:tcPr>
          <w:p w14:paraId="4D637323" w14:textId="77777777" w:rsidR="008E4B87" w:rsidRPr="00FA4BC3" w:rsidRDefault="008E4B87">
            <w:pPr>
              <w:spacing w:before="0" w:after="0" w:line="240" w:lineRule="auto"/>
              <w:jc w:val="left"/>
              <w:rPr>
                <w:ins w:id="47482" w:author="pete jones" w:date="2022-01-04T11:19:00Z"/>
                <w:rFonts w:cstheme="minorHAnsi"/>
              </w:rPr>
              <w:pPrChange w:id="47483" w:author="pete jones" w:date="2022-01-04T11:43:00Z">
                <w:pPr>
                  <w:jc w:val="center"/>
                </w:pPr>
              </w:pPrChange>
            </w:pPr>
            <w:ins w:id="47484" w:author="pete jones" w:date="2022-01-04T11:19:00Z">
              <w:r w:rsidRPr="00FA4BC3">
                <w:rPr>
                  <w:rFonts w:cstheme="minorHAnsi"/>
                  <w:rPrChange w:id="47485" w:author="pete jones" w:date="2022-01-04T14:57:00Z">
                    <w:rPr>
                      <w:rFonts w:ascii="Calibri" w:hAnsi="Calibri" w:cs="Calibri"/>
                      <w:color w:val="000000"/>
                      <w:sz w:val="22"/>
                      <w:szCs w:val="22"/>
                    </w:rPr>
                  </w:rPrChange>
                </w:rPr>
                <w:t>1</w:t>
              </w:r>
            </w:ins>
          </w:p>
        </w:tc>
      </w:tr>
    </w:tbl>
    <w:p w14:paraId="69BCF9B3" w14:textId="7D29841C" w:rsidR="008E4B87" w:rsidRPr="00FF6A71" w:rsidRDefault="008E4B87">
      <w:pPr>
        <w:jc w:val="left"/>
        <w:rPr>
          <w:ins w:id="47486" w:author="pete jones" w:date="2022-01-04T11:19:00Z"/>
          <w:rFonts w:cstheme="minorHAnsi"/>
        </w:rPr>
        <w:pPrChange w:id="47487" w:author="pete jones" w:date="2022-01-04T11:41:00Z">
          <w:pPr>
            <w:keepNext/>
          </w:pPr>
        </w:pPrChange>
      </w:pPr>
      <w:ins w:id="47488" w:author="pete jones" w:date="2022-01-04T11:19:00Z">
        <w:r w:rsidRPr="00FF6A71">
          <w:rPr>
            <w:rFonts w:cstheme="minorHAnsi"/>
          </w:rPr>
          <w:t>Q4.6 The soft skills that students need to be successful in our courses at all levels have been identified</w:t>
        </w:r>
      </w:ins>
      <w:ins w:id="47489" w:author="pete jones" w:date="2022-04-01T14:27:00Z">
        <w:r w:rsidR="00580BEA">
          <w:rPr>
            <w:rFonts w:cstheme="minorHAnsi"/>
          </w:rPr>
          <w:t>,</w:t>
        </w:r>
      </w:ins>
      <w:ins w:id="47490" w:author="pete jones" w:date="2022-01-04T11:19:00Z">
        <w:r w:rsidRPr="00FF6A71">
          <w:rPr>
            <w:rFonts w:cstheme="minorHAnsi"/>
          </w:rPr>
          <w:t xml:space="preserve"> and there is a coordinated plan of how they will be taugh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7491">
          <w:tblGrid>
            <w:gridCol w:w="814"/>
            <w:gridCol w:w="814"/>
            <w:gridCol w:w="814"/>
            <w:gridCol w:w="814"/>
            <w:gridCol w:w="692"/>
            <w:gridCol w:w="692"/>
            <w:gridCol w:w="692"/>
            <w:gridCol w:w="692"/>
          </w:tblGrid>
        </w:tblGridChange>
      </w:tblGrid>
      <w:tr w:rsidR="00FF6A71" w:rsidRPr="00FF6A71" w14:paraId="316F0F3B" w14:textId="77777777" w:rsidTr="007826DB">
        <w:trPr>
          <w:trHeight w:val="300"/>
          <w:jc w:val="center"/>
          <w:ins w:id="47492" w:author="pete jones" w:date="2022-01-04T11:19:00Z"/>
        </w:trPr>
        <w:tc>
          <w:tcPr>
            <w:tcW w:w="814" w:type="dxa"/>
            <w:shd w:val="clear" w:color="auto" w:fill="E7E6E6" w:themeFill="background2"/>
            <w:vAlign w:val="center"/>
          </w:tcPr>
          <w:p w14:paraId="11C443AA" w14:textId="77777777" w:rsidR="008E4B87" w:rsidRPr="00FF6A71" w:rsidRDefault="008E4B87">
            <w:pPr>
              <w:spacing w:before="0" w:after="0" w:line="240" w:lineRule="auto"/>
              <w:jc w:val="left"/>
              <w:rPr>
                <w:ins w:id="47493" w:author="pete jones" w:date="2022-01-04T11:19:00Z"/>
                <w:rFonts w:cstheme="minorHAnsi"/>
                <w:b/>
                <w:bCs/>
              </w:rPr>
              <w:pPrChange w:id="47494" w:author="pete jones" w:date="2022-01-04T11:43:00Z">
                <w:pPr>
                  <w:keepNext/>
                  <w:jc w:val="center"/>
                </w:pPr>
              </w:pPrChange>
            </w:pPr>
            <w:ins w:id="47495" w:author="pete jones" w:date="2022-01-04T11:19:00Z">
              <w:r w:rsidRPr="00FF6A71">
                <w:rPr>
                  <w:rFonts w:cstheme="minorHAnsi"/>
                  <w:b/>
                  <w:bCs/>
                </w:rPr>
                <w:t>scale</w:t>
              </w:r>
            </w:ins>
          </w:p>
        </w:tc>
        <w:tc>
          <w:tcPr>
            <w:tcW w:w="814" w:type="dxa"/>
            <w:shd w:val="clear" w:color="auto" w:fill="E7E6E6" w:themeFill="background2"/>
            <w:noWrap/>
            <w:vAlign w:val="center"/>
          </w:tcPr>
          <w:p w14:paraId="316478FF" w14:textId="77777777" w:rsidR="008E4B87" w:rsidRPr="00FF6A71" w:rsidRDefault="008E4B87">
            <w:pPr>
              <w:spacing w:before="0" w:after="0" w:line="240" w:lineRule="auto"/>
              <w:jc w:val="left"/>
              <w:rPr>
                <w:ins w:id="47496" w:author="pete jones" w:date="2022-01-04T11:19:00Z"/>
                <w:rFonts w:cstheme="minorHAnsi"/>
                <w:b/>
                <w:bCs/>
              </w:rPr>
              <w:pPrChange w:id="47497" w:author="pete jones" w:date="2022-01-04T11:43:00Z">
                <w:pPr>
                  <w:keepNext/>
                  <w:jc w:val="center"/>
                </w:pPr>
              </w:pPrChange>
            </w:pPr>
            <w:ins w:id="47498" w:author="pete jones" w:date="2022-01-04T11:19:00Z">
              <w:r w:rsidRPr="00FF6A71">
                <w:rPr>
                  <w:rFonts w:cstheme="minorHAnsi"/>
                  <w:b/>
                  <w:bCs/>
                </w:rPr>
                <w:t>1</w:t>
              </w:r>
            </w:ins>
          </w:p>
        </w:tc>
        <w:tc>
          <w:tcPr>
            <w:tcW w:w="814" w:type="dxa"/>
            <w:shd w:val="clear" w:color="auto" w:fill="E7E6E6" w:themeFill="background2"/>
            <w:noWrap/>
            <w:vAlign w:val="center"/>
          </w:tcPr>
          <w:p w14:paraId="768296DD" w14:textId="77777777" w:rsidR="008E4B87" w:rsidRPr="00FF6A71" w:rsidRDefault="008E4B87">
            <w:pPr>
              <w:spacing w:before="0" w:after="0" w:line="240" w:lineRule="auto"/>
              <w:jc w:val="left"/>
              <w:rPr>
                <w:ins w:id="47499" w:author="pete jones" w:date="2022-01-04T11:19:00Z"/>
                <w:rFonts w:cstheme="minorHAnsi"/>
                <w:b/>
                <w:bCs/>
              </w:rPr>
              <w:pPrChange w:id="47500" w:author="pete jones" w:date="2022-01-04T11:43:00Z">
                <w:pPr>
                  <w:keepNext/>
                  <w:jc w:val="center"/>
                </w:pPr>
              </w:pPrChange>
            </w:pPr>
            <w:ins w:id="47501" w:author="pete jones" w:date="2022-01-04T11:19:00Z">
              <w:r w:rsidRPr="00FF6A71">
                <w:rPr>
                  <w:rFonts w:cstheme="minorHAnsi"/>
                  <w:b/>
                  <w:bCs/>
                </w:rPr>
                <w:t>2</w:t>
              </w:r>
            </w:ins>
          </w:p>
        </w:tc>
        <w:tc>
          <w:tcPr>
            <w:tcW w:w="814" w:type="dxa"/>
            <w:shd w:val="clear" w:color="auto" w:fill="E7E6E6" w:themeFill="background2"/>
            <w:noWrap/>
            <w:vAlign w:val="center"/>
          </w:tcPr>
          <w:p w14:paraId="0AE2A063" w14:textId="77777777" w:rsidR="008E4B87" w:rsidRPr="00FF6A71" w:rsidRDefault="008E4B87">
            <w:pPr>
              <w:spacing w:before="0" w:after="0" w:line="240" w:lineRule="auto"/>
              <w:jc w:val="left"/>
              <w:rPr>
                <w:ins w:id="47502" w:author="pete jones" w:date="2022-01-04T11:19:00Z"/>
                <w:rFonts w:cstheme="minorHAnsi"/>
                <w:b/>
                <w:bCs/>
              </w:rPr>
              <w:pPrChange w:id="47503" w:author="pete jones" w:date="2022-01-04T11:43:00Z">
                <w:pPr>
                  <w:keepNext/>
                  <w:jc w:val="center"/>
                </w:pPr>
              </w:pPrChange>
            </w:pPr>
            <w:ins w:id="47504" w:author="pete jones" w:date="2022-01-04T11:19:00Z">
              <w:r w:rsidRPr="00FF6A71">
                <w:rPr>
                  <w:rFonts w:cstheme="minorHAnsi"/>
                  <w:b/>
                  <w:bCs/>
                </w:rPr>
                <w:t>3</w:t>
              </w:r>
            </w:ins>
          </w:p>
        </w:tc>
        <w:tc>
          <w:tcPr>
            <w:tcW w:w="692" w:type="dxa"/>
            <w:shd w:val="clear" w:color="auto" w:fill="E7E6E6" w:themeFill="background2"/>
            <w:noWrap/>
            <w:vAlign w:val="center"/>
          </w:tcPr>
          <w:p w14:paraId="332FB26F" w14:textId="77777777" w:rsidR="008E4B87" w:rsidRPr="00FF6A71" w:rsidRDefault="008E4B87">
            <w:pPr>
              <w:spacing w:before="0" w:after="0" w:line="240" w:lineRule="auto"/>
              <w:jc w:val="left"/>
              <w:rPr>
                <w:ins w:id="47505" w:author="pete jones" w:date="2022-01-04T11:19:00Z"/>
                <w:rFonts w:cstheme="minorHAnsi"/>
                <w:b/>
                <w:bCs/>
              </w:rPr>
              <w:pPrChange w:id="47506" w:author="pete jones" w:date="2022-01-04T11:43:00Z">
                <w:pPr>
                  <w:keepNext/>
                  <w:jc w:val="center"/>
                </w:pPr>
              </w:pPrChange>
            </w:pPr>
            <w:ins w:id="47507" w:author="pete jones" w:date="2022-01-04T11:19:00Z">
              <w:r w:rsidRPr="00FF6A71">
                <w:rPr>
                  <w:rFonts w:cstheme="minorHAnsi"/>
                  <w:b/>
                  <w:bCs/>
                </w:rPr>
                <w:t>4</w:t>
              </w:r>
            </w:ins>
          </w:p>
        </w:tc>
        <w:tc>
          <w:tcPr>
            <w:tcW w:w="692" w:type="dxa"/>
            <w:shd w:val="clear" w:color="auto" w:fill="E7E6E6" w:themeFill="background2"/>
            <w:noWrap/>
            <w:vAlign w:val="center"/>
          </w:tcPr>
          <w:p w14:paraId="47DD1634" w14:textId="77777777" w:rsidR="008E4B87" w:rsidRPr="00FF6A71" w:rsidRDefault="008E4B87">
            <w:pPr>
              <w:spacing w:before="0" w:after="0" w:line="240" w:lineRule="auto"/>
              <w:jc w:val="left"/>
              <w:rPr>
                <w:ins w:id="47508" w:author="pete jones" w:date="2022-01-04T11:19:00Z"/>
                <w:rFonts w:cstheme="minorHAnsi"/>
                <w:b/>
                <w:bCs/>
              </w:rPr>
              <w:pPrChange w:id="47509" w:author="pete jones" w:date="2022-01-04T11:43:00Z">
                <w:pPr>
                  <w:keepNext/>
                  <w:jc w:val="center"/>
                </w:pPr>
              </w:pPrChange>
            </w:pPr>
            <w:ins w:id="47510" w:author="pete jones" w:date="2022-01-04T11:19:00Z">
              <w:r w:rsidRPr="00FF6A71">
                <w:rPr>
                  <w:rFonts w:cstheme="minorHAnsi"/>
                  <w:b/>
                  <w:bCs/>
                </w:rPr>
                <w:t>5</w:t>
              </w:r>
            </w:ins>
          </w:p>
        </w:tc>
        <w:tc>
          <w:tcPr>
            <w:tcW w:w="692" w:type="dxa"/>
            <w:shd w:val="clear" w:color="auto" w:fill="E7E6E6" w:themeFill="background2"/>
            <w:noWrap/>
            <w:vAlign w:val="center"/>
          </w:tcPr>
          <w:p w14:paraId="07A9A67B" w14:textId="77777777" w:rsidR="008E4B87" w:rsidRPr="00FF6A71" w:rsidRDefault="008E4B87">
            <w:pPr>
              <w:spacing w:before="0" w:after="0" w:line="240" w:lineRule="auto"/>
              <w:jc w:val="left"/>
              <w:rPr>
                <w:ins w:id="47511" w:author="pete jones" w:date="2022-01-04T11:19:00Z"/>
                <w:rFonts w:cstheme="minorHAnsi"/>
                <w:b/>
                <w:bCs/>
              </w:rPr>
              <w:pPrChange w:id="47512" w:author="pete jones" w:date="2022-01-04T11:43:00Z">
                <w:pPr>
                  <w:keepNext/>
                  <w:jc w:val="center"/>
                </w:pPr>
              </w:pPrChange>
            </w:pPr>
            <w:ins w:id="47513" w:author="pete jones" w:date="2022-01-04T11:19:00Z">
              <w:r w:rsidRPr="00FF6A71">
                <w:rPr>
                  <w:rFonts w:cstheme="minorHAnsi"/>
                  <w:b/>
                  <w:bCs/>
                </w:rPr>
                <w:t>6</w:t>
              </w:r>
            </w:ins>
          </w:p>
        </w:tc>
        <w:tc>
          <w:tcPr>
            <w:tcW w:w="692" w:type="dxa"/>
            <w:shd w:val="clear" w:color="auto" w:fill="E7E6E6" w:themeFill="background2"/>
            <w:noWrap/>
            <w:vAlign w:val="center"/>
          </w:tcPr>
          <w:p w14:paraId="12646B24" w14:textId="77777777" w:rsidR="008E4B87" w:rsidRPr="00FF6A71" w:rsidRDefault="008E4B87">
            <w:pPr>
              <w:spacing w:before="0" w:after="0" w:line="240" w:lineRule="auto"/>
              <w:jc w:val="left"/>
              <w:rPr>
                <w:ins w:id="47514" w:author="pete jones" w:date="2022-01-04T11:19:00Z"/>
                <w:rFonts w:cstheme="minorHAnsi"/>
                <w:b/>
                <w:bCs/>
              </w:rPr>
              <w:pPrChange w:id="47515" w:author="pete jones" w:date="2022-01-04T11:43:00Z">
                <w:pPr>
                  <w:keepNext/>
                  <w:jc w:val="center"/>
                </w:pPr>
              </w:pPrChange>
            </w:pPr>
            <w:ins w:id="47516" w:author="pete jones" w:date="2022-01-04T11:19:00Z">
              <w:r w:rsidRPr="00FF6A71">
                <w:rPr>
                  <w:rFonts w:cstheme="minorHAnsi"/>
                  <w:b/>
                  <w:bCs/>
                </w:rPr>
                <w:t>7</w:t>
              </w:r>
            </w:ins>
          </w:p>
        </w:tc>
      </w:tr>
      <w:tr w:rsidR="008E4B87" w:rsidRPr="00FF6A71" w14:paraId="6333EB3D"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517" w:author="pete jones" w:date="2022-01-04T11:4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518" w:author="pete jones" w:date="2022-01-04T11:19:00Z"/>
          <w:trPrChange w:id="47519" w:author="pete jones" w:date="2022-01-04T11:43:00Z">
            <w:trPr>
              <w:trHeight w:val="300"/>
              <w:jc w:val="center"/>
            </w:trPr>
          </w:trPrChange>
        </w:trPr>
        <w:tc>
          <w:tcPr>
            <w:tcW w:w="814" w:type="dxa"/>
            <w:vAlign w:val="center"/>
            <w:tcPrChange w:id="47520" w:author="pete jones" w:date="2022-01-04T11:43:00Z">
              <w:tcPr>
                <w:tcW w:w="814" w:type="dxa"/>
                <w:vAlign w:val="center"/>
              </w:tcPr>
            </w:tcPrChange>
          </w:tcPr>
          <w:p w14:paraId="0CA82B65" w14:textId="77777777" w:rsidR="008E4B87" w:rsidRPr="00FF6A71" w:rsidRDefault="008E4B87">
            <w:pPr>
              <w:spacing w:before="0" w:after="0" w:line="240" w:lineRule="auto"/>
              <w:jc w:val="left"/>
              <w:rPr>
                <w:ins w:id="47521" w:author="pete jones" w:date="2022-01-04T11:19:00Z"/>
                <w:rFonts w:cstheme="minorHAnsi"/>
                <w:b/>
                <w:bCs/>
              </w:rPr>
              <w:pPrChange w:id="47522" w:author="pete jones" w:date="2022-01-04T11:43:00Z">
                <w:pPr>
                  <w:jc w:val="center"/>
                </w:pPr>
              </w:pPrChange>
            </w:pPr>
            <w:ins w:id="47523" w:author="pete jones" w:date="2022-01-04T11:19:00Z">
              <w:r w:rsidRPr="00FF6A71">
                <w:rPr>
                  <w:rFonts w:cstheme="minorHAnsi"/>
                  <w:b/>
                  <w:bCs/>
                </w:rPr>
                <w:t>%</w:t>
              </w:r>
            </w:ins>
          </w:p>
        </w:tc>
        <w:tc>
          <w:tcPr>
            <w:tcW w:w="814" w:type="dxa"/>
            <w:shd w:val="clear" w:color="auto" w:fill="auto"/>
            <w:noWrap/>
            <w:vAlign w:val="bottom"/>
            <w:tcPrChange w:id="47524" w:author="pete jones" w:date="2022-01-04T11:43:00Z">
              <w:tcPr>
                <w:tcW w:w="814" w:type="dxa"/>
                <w:tcBorders>
                  <w:top w:val="nil"/>
                  <w:left w:val="nil"/>
                  <w:bottom w:val="nil"/>
                  <w:right w:val="nil"/>
                </w:tcBorders>
                <w:shd w:val="clear" w:color="auto" w:fill="auto"/>
                <w:noWrap/>
                <w:vAlign w:val="bottom"/>
              </w:tcPr>
            </w:tcPrChange>
          </w:tcPr>
          <w:p w14:paraId="2A9576D1" w14:textId="77777777" w:rsidR="008E4B87" w:rsidRPr="00FF6A71" w:rsidRDefault="008E4B87">
            <w:pPr>
              <w:spacing w:before="0" w:after="0" w:line="240" w:lineRule="auto"/>
              <w:jc w:val="left"/>
              <w:rPr>
                <w:ins w:id="47525" w:author="pete jones" w:date="2022-01-04T11:19:00Z"/>
                <w:rFonts w:cstheme="minorHAnsi"/>
              </w:rPr>
              <w:pPrChange w:id="47526" w:author="pete jones" w:date="2022-01-04T11:43:00Z">
                <w:pPr>
                  <w:jc w:val="center"/>
                </w:pPr>
              </w:pPrChange>
            </w:pPr>
            <w:ins w:id="47527"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7528" w:author="pete jones" w:date="2022-01-04T11:43:00Z">
              <w:tcPr>
                <w:tcW w:w="814" w:type="dxa"/>
                <w:tcBorders>
                  <w:top w:val="nil"/>
                  <w:left w:val="nil"/>
                  <w:bottom w:val="nil"/>
                  <w:right w:val="nil"/>
                </w:tcBorders>
                <w:shd w:val="clear" w:color="auto" w:fill="auto"/>
                <w:noWrap/>
                <w:vAlign w:val="bottom"/>
              </w:tcPr>
            </w:tcPrChange>
          </w:tcPr>
          <w:p w14:paraId="42FC0173" w14:textId="77777777" w:rsidR="008E4B87" w:rsidRPr="00FF6A71" w:rsidRDefault="008E4B87">
            <w:pPr>
              <w:spacing w:before="0" w:after="0" w:line="240" w:lineRule="auto"/>
              <w:jc w:val="left"/>
              <w:rPr>
                <w:ins w:id="47529" w:author="pete jones" w:date="2022-01-04T11:19:00Z"/>
                <w:rFonts w:cstheme="minorHAnsi"/>
              </w:rPr>
              <w:pPrChange w:id="47530" w:author="pete jones" w:date="2022-01-04T11:43:00Z">
                <w:pPr>
                  <w:jc w:val="center"/>
                </w:pPr>
              </w:pPrChange>
            </w:pPr>
            <w:ins w:id="47531" w:author="pete jones" w:date="2022-01-04T11:19:00Z">
              <w:r w:rsidRPr="00FF6A71">
                <w:rPr>
                  <w:rFonts w:ascii="Calibri" w:hAnsi="Calibri" w:cs="Calibri"/>
                  <w:color w:val="000000"/>
                  <w:sz w:val="22"/>
                  <w:szCs w:val="22"/>
                </w:rPr>
                <w:t>33%</w:t>
              </w:r>
            </w:ins>
          </w:p>
        </w:tc>
        <w:tc>
          <w:tcPr>
            <w:tcW w:w="814" w:type="dxa"/>
            <w:shd w:val="clear" w:color="auto" w:fill="auto"/>
            <w:noWrap/>
            <w:vAlign w:val="bottom"/>
            <w:tcPrChange w:id="47532" w:author="pete jones" w:date="2022-01-04T11:43:00Z">
              <w:tcPr>
                <w:tcW w:w="814" w:type="dxa"/>
                <w:tcBorders>
                  <w:top w:val="nil"/>
                  <w:left w:val="nil"/>
                  <w:bottom w:val="nil"/>
                  <w:right w:val="nil"/>
                </w:tcBorders>
                <w:shd w:val="clear" w:color="auto" w:fill="auto"/>
                <w:noWrap/>
                <w:vAlign w:val="bottom"/>
              </w:tcPr>
            </w:tcPrChange>
          </w:tcPr>
          <w:p w14:paraId="58D0643B" w14:textId="77777777" w:rsidR="008E4B87" w:rsidRPr="00FF6A71" w:rsidRDefault="008E4B87">
            <w:pPr>
              <w:spacing w:before="0" w:after="0" w:line="240" w:lineRule="auto"/>
              <w:jc w:val="left"/>
              <w:rPr>
                <w:ins w:id="47533" w:author="pete jones" w:date="2022-01-04T11:19:00Z"/>
                <w:rFonts w:cstheme="minorHAnsi"/>
              </w:rPr>
              <w:pPrChange w:id="47534" w:author="pete jones" w:date="2022-01-04T11:43:00Z">
                <w:pPr>
                  <w:jc w:val="center"/>
                </w:pPr>
              </w:pPrChange>
            </w:pPr>
            <w:ins w:id="47535"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7536" w:author="pete jones" w:date="2022-01-04T11:43:00Z">
              <w:tcPr>
                <w:tcW w:w="692" w:type="dxa"/>
                <w:tcBorders>
                  <w:top w:val="nil"/>
                  <w:left w:val="nil"/>
                  <w:bottom w:val="nil"/>
                  <w:right w:val="nil"/>
                </w:tcBorders>
                <w:shd w:val="clear" w:color="auto" w:fill="auto"/>
                <w:noWrap/>
                <w:vAlign w:val="bottom"/>
              </w:tcPr>
            </w:tcPrChange>
          </w:tcPr>
          <w:p w14:paraId="4DA201E6" w14:textId="77777777" w:rsidR="008E4B87" w:rsidRPr="00FF6A71" w:rsidRDefault="008E4B87">
            <w:pPr>
              <w:spacing w:before="0" w:after="0" w:line="240" w:lineRule="auto"/>
              <w:jc w:val="left"/>
              <w:rPr>
                <w:ins w:id="47537" w:author="pete jones" w:date="2022-01-04T11:19:00Z"/>
                <w:rFonts w:cstheme="minorHAnsi"/>
              </w:rPr>
              <w:pPrChange w:id="47538" w:author="pete jones" w:date="2022-01-04T11:43:00Z">
                <w:pPr>
                  <w:jc w:val="center"/>
                </w:pPr>
              </w:pPrChange>
            </w:pPr>
            <w:ins w:id="47539"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7540" w:author="pete jones" w:date="2022-01-04T11:43:00Z">
              <w:tcPr>
                <w:tcW w:w="692" w:type="dxa"/>
                <w:tcBorders>
                  <w:top w:val="nil"/>
                  <w:left w:val="nil"/>
                  <w:bottom w:val="nil"/>
                  <w:right w:val="nil"/>
                </w:tcBorders>
                <w:shd w:val="clear" w:color="auto" w:fill="auto"/>
                <w:noWrap/>
                <w:vAlign w:val="bottom"/>
              </w:tcPr>
            </w:tcPrChange>
          </w:tcPr>
          <w:p w14:paraId="5B2FC5EB" w14:textId="77777777" w:rsidR="008E4B87" w:rsidRPr="00FF6A71" w:rsidRDefault="008E4B87">
            <w:pPr>
              <w:spacing w:before="0" w:after="0" w:line="240" w:lineRule="auto"/>
              <w:jc w:val="left"/>
              <w:rPr>
                <w:ins w:id="47541" w:author="pete jones" w:date="2022-01-04T11:19:00Z"/>
                <w:rFonts w:cstheme="minorHAnsi"/>
              </w:rPr>
              <w:pPrChange w:id="47542" w:author="pete jones" w:date="2022-01-04T11:43:00Z">
                <w:pPr>
                  <w:jc w:val="center"/>
                </w:pPr>
              </w:pPrChange>
            </w:pPr>
            <w:ins w:id="47543"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7544" w:author="pete jones" w:date="2022-01-04T11:43:00Z">
              <w:tcPr>
                <w:tcW w:w="692" w:type="dxa"/>
                <w:tcBorders>
                  <w:top w:val="nil"/>
                  <w:left w:val="nil"/>
                  <w:bottom w:val="nil"/>
                  <w:right w:val="nil"/>
                </w:tcBorders>
                <w:shd w:val="clear" w:color="auto" w:fill="auto"/>
                <w:noWrap/>
                <w:vAlign w:val="bottom"/>
              </w:tcPr>
            </w:tcPrChange>
          </w:tcPr>
          <w:p w14:paraId="52C8C1C1" w14:textId="77777777" w:rsidR="008E4B87" w:rsidRPr="00FF6A71" w:rsidRDefault="008E4B87">
            <w:pPr>
              <w:spacing w:before="0" w:after="0" w:line="240" w:lineRule="auto"/>
              <w:jc w:val="left"/>
              <w:rPr>
                <w:ins w:id="47545" w:author="pete jones" w:date="2022-01-04T11:19:00Z"/>
                <w:rFonts w:cstheme="minorHAnsi"/>
              </w:rPr>
              <w:pPrChange w:id="47546" w:author="pete jones" w:date="2022-01-04T11:43:00Z">
                <w:pPr>
                  <w:jc w:val="center"/>
                </w:pPr>
              </w:pPrChange>
            </w:pPr>
            <w:ins w:id="47547"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7548" w:author="pete jones" w:date="2022-01-04T11:43:00Z">
              <w:tcPr>
                <w:tcW w:w="692" w:type="dxa"/>
                <w:tcBorders>
                  <w:top w:val="nil"/>
                  <w:left w:val="nil"/>
                  <w:bottom w:val="nil"/>
                  <w:right w:val="nil"/>
                </w:tcBorders>
                <w:shd w:val="clear" w:color="auto" w:fill="auto"/>
                <w:noWrap/>
                <w:vAlign w:val="bottom"/>
              </w:tcPr>
            </w:tcPrChange>
          </w:tcPr>
          <w:p w14:paraId="7ABDECD7" w14:textId="77777777" w:rsidR="008E4B87" w:rsidRPr="00FF6A71" w:rsidRDefault="008E4B87">
            <w:pPr>
              <w:spacing w:before="0" w:after="0" w:line="240" w:lineRule="auto"/>
              <w:jc w:val="left"/>
              <w:rPr>
                <w:ins w:id="47549" w:author="pete jones" w:date="2022-01-04T11:19:00Z"/>
                <w:rFonts w:cstheme="minorHAnsi"/>
              </w:rPr>
              <w:pPrChange w:id="47550" w:author="pete jones" w:date="2022-01-04T11:43:00Z">
                <w:pPr>
                  <w:jc w:val="center"/>
                </w:pPr>
              </w:pPrChange>
            </w:pPr>
            <w:ins w:id="47551" w:author="pete jones" w:date="2022-01-04T11:19:00Z">
              <w:r w:rsidRPr="00FF6A71">
                <w:rPr>
                  <w:rFonts w:ascii="Calibri" w:hAnsi="Calibri" w:cs="Calibri"/>
                  <w:color w:val="000000"/>
                  <w:sz w:val="22"/>
                  <w:szCs w:val="22"/>
                </w:rPr>
                <w:t>0%</w:t>
              </w:r>
            </w:ins>
          </w:p>
        </w:tc>
      </w:tr>
      <w:tr w:rsidR="008E4B87" w:rsidRPr="00FF6A71" w14:paraId="4577A9C1"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552" w:author="pete jones" w:date="2022-01-04T11:4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553" w:author="pete jones" w:date="2022-01-04T11:19:00Z"/>
          <w:trPrChange w:id="47554" w:author="pete jones" w:date="2022-01-04T11:43:00Z">
            <w:trPr>
              <w:trHeight w:val="300"/>
              <w:jc w:val="center"/>
            </w:trPr>
          </w:trPrChange>
        </w:trPr>
        <w:tc>
          <w:tcPr>
            <w:tcW w:w="814" w:type="dxa"/>
            <w:vAlign w:val="center"/>
            <w:tcPrChange w:id="47555" w:author="pete jones" w:date="2022-01-04T11:43:00Z">
              <w:tcPr>
                <w:tcW w:w="814" w:type="dxa"/>
                <w:vAlign w:val="center"/>
              </w:tcPr>
            </w:tcPrChange>
          </w:tcPr>
          <w:p w14:paraId="59D47C2B" w14:textId="77777777" w:rsidR="008E4B87" w:rsidRPr="00FF6A71" w:rsidRDefault="008E4B87">
            <w:pPr>
              <w:spacing w:before="0" w:after="0" w:line="240" w:lineRule="auto"/>
              <w:jc w:val="left"/>
              <w:rPr>
                <w:ins w:id="47556" w:author="pete jones" w:date="2022-01-04T11:19:00Z"/>
                <w:rFonts w:cstheme="minorHAnsi"/>
                <w:b/>
                <w:bCs/>
              </w:rPr>
              <w:pPrChange w:id="47557" w:author="pete jones" w:date="2022-01-04T11:43:00Z">
                <w:pPr>
                  <w:jc w:val="center"/>
                </w:pPr>
              </w:pPrChange>
            </w:pPr>
            <w:ins w:id="47558" w:author="pete jones" w:date="2022-01-04T11:19:00Z">
              <w:r w:rsidRPr="00FF6A71">
                <w:rPr>
                  <w:rFonts w:cstheme="minorHAnsi"/>
                  <w:b/>
                  <w:bCs/>
                </w:rPr>
                <w:t>Count</w:t>
              </w:r>
            </w:ins>
          </w:p>
        </w:tc>
        <w:tc>
          <w:tcPr>
            <w:tcW w:w="814" w:type="dxa"/>
            <w:shd w:val="clear" w:color="auto" w:fill="auto"/>
            <w:noWrap/>
            <w:vAlign w:val="bottom"/>
            <w:tcPrChange w:id="47559" w:author="pete jones" w:date="2022-01-04T11:43:00Z">
              <w:tcPr>
                <w:tcW w:w="814" w:type="dxa"/>
                <w:tcBorders>
                  <w:top w:val="nil"/>
                  <w:left w:val="nil"/>
                  <w:bottom w:val="nil"/>
                  <w:right w:val="nil"/>
                </w:tcBorders>
                <w:shd w:val="clear" w:color="auto" w:fill="auto"/>
                <w:noWrap/>
                <w:vAlign w:val="bottom"/>
              </w:tcPr>
            </w:tcPrChange>
          </w:tcPr>
          <w:p w14:paraId="47AC64DF" w14:textId="77777777" w:rsidR="008E4B87" w:rsidRPr="00FF6A71" w:rsidRDefault="008E4B87">
            <w:pPr>
              <w:spacing w:before="0" w:after="0" w:line="240" w:lineRule="auto"/>
              <w:jc w:val="left"/>
              <w:rPr>
                <w:ins w:id="47560" w:author="pete jones" w:date="2022-01-04T11:19:00Z"/>
                <w:rFonts w:cstheme="minorHAnsi"/>
              </w:rPr>
              <w:pPrChange w:id="47561" w:author="pete jones" w:date="2022-01-04T11:43:00Z">
                <w:pPr>
                  <w:jc w:val="center"/>
                </w:pPr>
              </w:pPrChange>
            </w:pPr>
            <w:ins w:id="47562" w:author="pete jones" w:date="2022-01-04T11:19:00Z">
              <w:r w:rsidRPr="00FF6A71">
                <w:rPr>
                  <w:rFonts w:ascii="Calibri" w:hAnsi="Calibri" w:cs="Calibri"/>
                  <w:color w:val="000000"/>
                  <w:sz w:val="22"/>
                  <w:szCs w:val="22"/>
                </w:rPr>
                <w:t>2</w:t>
              </w:r>
            </w:ins>
          </w:p>
        </w:tc>
        <w:tc>
          <w:tcPr>
            <w:tcW w:w="814" w:type="dxa"/>
            <w:shd w:val="clear" w:color="auto" w:fill="auto"/>
            <w:noWrap/>
            <w:vAlign w:val="bottom"/>
            <w:tcPrChange w:id="47563" w:author="pete jones" w:date="2022-01-04T11:43:00Z">
              <w:tcPr>
                <w:tcW w:w="814" w:type="dxa"/>
                <w:tcBorders>
                  <w:top w:val="nil"/>
                  <w:left w:val="nil"/>
                  <w:bottom w:val="nil"/>
                  <w:right w:val="nil"/>
                </w:tcBorders>
                <w:shd w:val="clear" w:color="auto" w:fill="auto"/>
                <w:noWrap/>
                <w:vAlign w:val="bottom"/>
              </w:tcPr>
            </w:tcPrChange>
          </w:tcPr>
          <w:p w14:paraId="3BA6A464" w14:textId="77777777" w:rsidR="008E4B87" w:rsidRPr="00FF6A71" w:rsidRDefault="008E4B87">
            <w:pPr>
              <w:spacing w:before="0" w:after="0" w:line="240" w:lineRule="auto"/>
              <w:jc w:val="left"/>
              <w:rPr>
                <w:ins w:id="47564" w:author="pete jones" w:date="2022-01-04T11:19:00Z"/>
                <w:rFonts w:cstheme="minorHAnsi"/>
              </w:rPr>
              <w:pPrChange w:id="47565" w:author="pete jones" w:date="2022-01-04T11:43:00Z">
                <w:pPr>
                  <w:jc w:val="center"/>
                </w:pPr>
              </w:pPrChange>
            </w:pPr>
            <w:ins w:id="47566" w:author="pete jones" w:date="2022-01-04T11:19:00Z">
              <w:r w:rsidRPr="00FF6A71">
                <w:rPr>
                  <w:rFonts w:ascii="Calibri" w:hAnsi="Calibri" w:cs="Calibri"/>
                  <w:color w:val="000000"/>
                  <w:sz w:val="22"/>
                  <w:szCs w:val="22"/>
                </w:rPr>
                <w:t>9</w:t>
              </w:r>
            </w:ins>
          </w:p>
        </w:tc>
        <w:tc>
          <w:tcPr>
            <w:tcW w:w="814" w:type="dxa"/>
            <w:shd w:val="clear" w:color="auto" w:fill="auto"/>
            <w:noWrap/>
            <w:vAlign w:val="bottom"/>
            <w:tcPrChange w:id="47567" w:author="pete jones" w:date="2022-01-04T11:43:00Z">
              <w:tcPr>
                <w:tcW w:w="814" w:type="dxa"/>
                <w:tcBorders>
                  <w:top w:val="nil"/>
                  <w:left w:val="nil"/>
                  <w:bottom w:val="nil"/>
                  <w:right w:val="nil"/>
                </w:tcBorders>
                <w:shd w:val="clear" w:color="auto" w:fill="auto"/>
                <w:noWrap/>
                <w:vAlign w:val="bottom"/>
              </w:tcPr>
            </w:tcPrChange>
          </w:tcPr>
          <w:p w14:paraId="02FD60F4" w14:textId="77777777" w:rsidR="008E4B87" w:rsidRPr="00FF6A71" w:rsidRDefault="008E4B87">
            <w:pPr>
              <w:spacing w:before="0" w:after="0" w:line="240" w:lineRule="auto"/>
              <w:jc w:val="left"/>
              <w:rPr>
                <w:ins w:id="47568" w:author="pete jones" w:date="2022-01-04T11:19:00Z"/>
                <w:rFonts w:cstheme="minorHAnsi"/>
              </w:rPr>
              <w:pPrChange w:id="47569" w:author="pete jones" w:date="2022-01-04T11:43:00Z">
                <w:pPr>
                  <w:jc w:val="center"/>
                </w:pPr>
              </w:pPrChange>
            </w:pPr>
            <w:ins w:id="47570"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7571" w:author="pete jones" w:date="2022-01-04T11:43:00Z">
              <w:tcPr>
                <w:tcW w:w="692" w:type="dxa"/>
                <w:tcBorders>
                  <w:top w:val="nil"/>
                  <w:left w:val="nil"/>
                  <w:bottom w:val="nil"/>
                  <w:right w:val="nil"/>
                </w:tcBorders>
                <w:shd w:val="clear" w:color="auto" w:fill="auto"/>
                <w:noWrap/>
                <w:vAlign w:val="bottom"/>
              </w:tcPr>
            </w:tcPrChange>
          </w:tcPr>
          <w:p w14:paraId="4D7D3533" w14:textId="77777777" w:rsidR="008E4B87" w:rsidRPr="00FF6A71" w:rsidRDefault="008E4B87">
            <w:pPr>
              <w:spacing w:before="0" w:after="0" w:line="240" w:lineRule="auto"/>
              <w:jc w:val="left"/>
              <w:rPr>
                <w:ins w:id="47572" w:author="pete jones" w:date="2022-01-04T11:19:00Z"/>
                <w:rFonts w:cstheme="minorHAnsi"/>
              </w:rPr>
              <w:pPrChange w:id="47573" w:author="pete jones" w:date="2022-01-04T11:43:00Z">
                <w:pPr>
                  <w:jc w:val="center"/>
                </w:pPr>
              </w:pPrChange>
            </w:pPr>
            <w:ins w:id="47574"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575" w:author="pete jones" w:date="2022-01-04T11:43:00Z">
              <w:tcPr>
                <w:tcW w:w="692" w:type="dxa"/>
                <w:tcBorders>
                  <w:top w:val="nil"/>
                  <w:left w:val="nil"/>
                  <w:bottom w:val="nil"/>
                  <w:right w:val="nil"/>
                </w:tcBorders>
                <w:shd w:val="clear" w:color="auto" w:fill="auto"/>
                <w:noWrap/>
                <w:vAlign w:val="bottom"/>
              </w:tcPr>
            </w:tcPrChange>
          </w:tcPr>
          <w:p w14:paraId="576EC716" w14:textId="77777777" w:rsidR="008E4B87" w:rsidRPr="00FF6A71" w:rsidRDefault="008E4B87">
            <w:pPr>
              <w:spacing w:before="0" w:after="0" w:line="240" w:lineRule="auto"/>
              <w:jc w:val="left"/>
              <w:rPr>
                <w:ins w:id="47576" w:author="pete jones" w:date="2022-01-04T11:19:00Z"/>
                <w:rFonts w:cstheme="minorHAnsi"/>
              </w:rPr>
              <w:pPrChange w:id="47577" w:author="pete jones" w:date="2022-01-04T11:43:00Z">
                <w:pPr>
                  <w:jc w:val="center"/>
                </w:pPr>
              </w:pPrChange>
            </w:pPr>
            <w:ins w:id="47578"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579" w:author="pete jones" w:date="2022-01-04T11:43:00Z">
              <w:tcPr>
                <w:tcW w:w="692" w:type="dxa"/>
                <w:tcBorders>
                  <w:top w:val="nil"/>
                  <w:left w:val="nil"/>
                  <w:bottom w:val="nil"/>
                  <w:right w:val="nil"/>
                </w:tcBorders>
                <w:shd w:val="clear" w:color="auto" w:fill="auto"/>
                <w:noWrap/>
                <w:vAlign w:val="bottom"/>
              </w:tcPr>
            </w:tcPrChange>
          </w:tcPr>
          <w:p w14:paraId="4FD87481" w14:textId="77777777" w:rsidR="008E4B87" w:rsidRPr="00FF6A71" w:rsidRDefault="008E4B87">
            <w:pPr>
              <w:spacing w:before="0" w:after="0" w:line="240" w:lineRule="auto"/>
              <w:jc w:val="left"/>
              <w:rPr>
                <w:ins w:id="47580" w:author="pete jones" w:date="2022-01-04T11:19:00Z"/>
                <w:rFonts w:cstheme="minorHAnsi"/>
              </w:rPr>
              <w:pPrChange w:id="47581" w:author="pete jones" w:date="2022-01-04T11:43:00Z">
                <w:pPr>
                  <w:jc w:val="center"/>
                </w:pPr>
              </w:pPrChange>
            </w:pPr>
            <w:ins w:id="47582"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7583" w:author="pete jones" w:date="2022-01-04T11:43:00Z">
              <w:tcPr>
                <w:tcW w:w="692" w:type="dxa"/>
                <w:tcBorders>
                  <w:top w:val="nil"/>
                  <w:left w:val="nil"/>
                  <w:bottom w:val="nil"/>
                  <w:right w:val="nil"/>
                </w:tcBorders>
                <w:shd w:val="clear" w:color="auto" w:fill="auto"/>
                <w:noWrap/>
                <w:vAlign w:val="bottom"/>
              </w:tcPr>
            </w:tcPrChange>
          </w:tcPr>
          <w:p w14:paraId="3DFA46B7" w14:textId="77777777" w:rsidR="008E4B87" w:rsidRPr="00FF6A71" w:rsidRDefault="008E4B87">
            <w:pPr>
              <w:spacing w:before="0" w:after="0" w:line="240" w:lineRule="auto"/>
              <w:jc w:val="left"/>
              <w:rPr>
                <w:ins w:id="47584" w:author="pete jones" w:date="2022-01-04T11:19:00Z"/>
                <w:rFonts w:cstheme="minorHAnsi"/>
              </w:rPr>
              <w:pPrChange w:id="47585" w:author="pete jones" w:date="2022-01-04T11:43:00Z">
                <w:pPr>
                  <w:jc w:val="center"/>
                </w:pPr>
              </w:pPrChange>
            </w:pPr>
            <w:ins w:id="47586" w:author="pete jones" w:date="2022-01-04T11:19:00Z">
              <w:r w:rsidRPr="00FF6A71">
                <w:rPr>
                  <w:rFonts w:ascii="Calibri" w:hAnsi="Calibri" w:cs="Calibri"/>
                  <w:color w:val="000000"/>
                  <w:sz w:val="22"/>
                  <w:szCs w:val="22"/>
                </w:rPr>
                <w:t>0</w:t>
              </w:r>
            </w:ins>
          </w:p>
        </w:tc>
      </w:tr>
    </w:tbl>
    <w:p w14:paraId="275758AD" w14:textId="77777777" w:rsidR="008E4B87" w:rsidRPr="00FF6A71" w:rsidRDefault="008E4B87">
      <w:pPr>
        <w:jc w:val="left"/>
        <w:rPr>
          <w:ins w:id="47587" w:author="pete jones" w:date="2022-01-04T11:19:00Z"/>
          <w:rFonts w:cstheme="minorHAnsi"/>
        </w:rPr>
        <w:pPrChange w:id="47588" w:author="pete jones" w:date="2022-01-04T11:41:00Z">
          <w:pPr/>
        </w:pPrChange>
      </w:pPr>
      <w:ins w:id="47589" w:author="pete jones" w:date="2022-01-04T11:19:00Z">
        <w:r w:rsidRPr="00FF6A71">
          <w:rPr>
            <w:rFonts w:cstheme="minorHAnsi"/>
          </w:rPr>
          <w:t>Q4.7 I am satisfied with the written curriculum, and I would be content to recommend a son or daughter to enrol on our cours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7590">
          <w:tblGrid>
            <w:gridCol w:w="814"/>
            <w:gridCol w:w="814"/>
            <w:gridCol w:w="814"/>
            <w:gridCol w:w="814"/>
            <w:gridCol w:w="692"/>
            <w:gridCol w:w="692"/>
            <w:gridCol w:w="692"/>
            <w:gridCol w:w="692"/>
          </w:tblGrid>
        </w:tblGridChange>
      </w:tblGrid>
      <w:tr w:rsidR="00FF6A71" w:rsidRPr="00FF6A71" w14:paraId="49728990" w14:textId="77777777" w:rsidTr="007826DB">
        <w:trPr>
          <w:trHeight w:val="300"/>
          <w:jc w:val="center"/>
          <w:ins w:id="47591" w:author="pete jones" w:date="2022-01-04T11:19:00Z"/>
        </w:trPr>
        <w:tc>
          <w:tcPr>
            <w:tcW w:w="814" w:type="dxa"/>
            <w:shd w:val="clear" w:color="auto" w:fill="E7E6E6" w:themeFill="background2"/>
            <w:vAlign w:val="center"/>
          </w:tcPr>
          <w:p w14:paraId="5CF1A49C" w14:textId="77777777" w:rsidR="008E4B87" w:rsidRPr="00FF6A71" w:rsidRDefault="008E4B87">
            <w:pPr>
              <w:spacing w:before="0" w:after="0" w:line="240" w:lineRule="auto"/>
              <w:jc w:val="left"/>
              <w:rPr>
                <w:ins w:id="47592" w:author="pete jones" w:date="2022-01-04T11:19:00Z"/>
                <w:rFonts w:cstheme="minorHAnsi"/>
                <w:b/>
                <w:bCs/>
              </w:rPr>
              <w:pPrChange w:id="47593" w:author="pete jones" w:date="2022-01-04T11:43:00Z">
                <w:pPr>
                  <w:jc w:val="center"/>
                </w:pPr>
              </w:pPrChange>
            </w:pPr>
            <w:ins w:id="47594" w:author="pete jones" w:date="2022-01-04T11:19:00Z">
              <w:r w:rsidRPr="00FF6A71">
                <w:rPr>
                  <w:rFonts w:cstheme="minorHAnsi"/>
                  <w:b/>
                  <w:bCs/>
                </w:rPr>
                <w:t>scale</w:t>
              </w:r>
            </w:ins>
          </w:p>
        </w:tc>
        <w:tc>
          <w:tcPr>
            <w:tcW w:w="814" w:type="dxa"/>
            <w:shd w:val="clear" w:color="auto" w:fill="E7E6E6" w:themeFill="background2"/>
            <w:noWrap/>
            <w:vAlign w:val="center"/>
          </w:tcPr>
          <w:p w14:paraId="3D44E49D" w14:textId="77777777" w:rsidR="008E4B87" w:rsidRPr="00FF6A71" w:rsidRDefault="008E4B87">
            <w:pPr>
              <w:spacing w:before="0" w:after="0" w:line="240" w:lineRule="auto"/>
              <w:jc w:val="left"/>
              <w:rPr>
                <w:ins w:id="47595" w:author="pete jones" w:date="2022-01-04T11:19:00Z"/>
                <w:rFonts w:cstheme="minorHAnsi"/>
                <w:b/>
                <w:bCs/>
              </w:rPr>
              <w:pPrChange w:id="47596" w:author="pete jones" w:date="2022-01-04T11:43:00Z">
                <w:pPr>
                  <w:jc w:val="center"/>
                </w:pPr>
              </w:pPrChange>
            </w:pPr>
            <w:ins w:id="47597" w:author="pete jones" w:date="2022-01-04T11:19:00Z">
              <w:r w:rsidRPr="00FF6A71">
                <w:rPr>
                  <w:rFonts w:cstheme="minorHAnsi"/>
                  <w:b/>
                  <w:bCs/>
                </w:rPr>
                <w:t>1</w:t>
              </w:r>
            </w:ins>
          </w:p>
        </w:tc>
        <w:tc>
          <w:tcPr>
            <w:tcW w:w="814" w:type="dxa"/>
            <w:shd w:val="clear" w:color="auto" w:fill="E7E6E6" w:themeFill="background2"/>
            <w:noWrap/>
            <w:vAlign w:val="center"/>
          </w:tcPr>
          <w:p w14:paraId="1703431D" w14:textId="77777777" w:rsidR="008E4B87" w:rsidRPr="00FF6A71" w:rsidRDefault="008E4B87">
            <w:pPr>
              <w:spacing w:before="0" w:after="0" w:line="240" w:lineRule="auto"/>
              <w:jc w:val="left"/>
              <w:rPr>
                <w:ins w:id="47598" w:author="pete jones" w:date="2022-01-04T11:19:00Z"/>
                <w:rFonts w:cstheme="minorHAnsi"/>
                <w:b/>
                <w:bCs/>
              </w:rPr>
              <w:pPrChange w:id="47599" w:author="pete jones" w:date="2022-01-04T11:43:00Z">
                <w:pPr>
                  <w:jc w:val="center"/>
                </w:pPr>
              </w:pPrChange>
            </w:pPr>
            <w:ins w:id="47600" w:author="pete jones" w:date="2022-01-04T11:19:00Z">
              <w:r w:rsidRPr="00FF6A71">
                <w:rPr>
                  <w:rFonts w:cstheme="minorHAnsi"/>
                  <w:b/>
                  <w:bCs/>
                </w:rPr>
                <w:t>2</w:t>
              </w:r>
            </w:ins>
          </w:p>
        </w:tc>
        <w:tc>
          <w:tcPr>
            <w:tcW w:w="814" w:type="dxa"/>
            <w:shd w:val="clear" w:color="auto" w:fill="E7E6E6" w:themeFill="background2"/>
            <w:noWrap/>
            <w:vAlign w:val="center"/>
          </w:tcPr>
          <w:p w14:paraId="73326E79" w14:textId="77777777" w:rsidR="008E4B87" w:rsidRPr="00FF6A71" w:rsidRDefault="008E4B87">
            <w:pPr>
              <w:spacing w:before="0" w:after="0" w:line="240" w:lineRule="auto"/>
              <w:jc w:val="left"/>
              <w:rPr>
                <w:ins w:id="47601" w:author="pete jones" w:date="2022-01-04T11:19:00Z"/>
                <w:rFonts w:cstheme="minorHAnsi"/>
                <w:b/>
                <w:bCs/>
              </w:rPr>
              <w:pPrChange w:id="47602" w:author="pete jones" w:date="2022-01-04T11:43:00Z">
                <w:pPr>
                  <w:jc w:val="center"/>
                </w:pPr>
              </w:pPrChange>
            </w:pPr>
            <w:ins w:id="47603" w:author="pete jones" w:date="2022-01-04T11:19:00Z">
              <w:r w:rsidRPr="00FF6A71">
                <w:rPr>
                  <w:rFonts w:cstheme="minorHAnsi"/>
                  <w:b/>
                  <w:bCs/>
                </w:rPr>
                <w:t>3</w:t>
              </w:r>
            </w:ins>
          </w:p>
        </w:tc>
        <w:tc>
          <w:tcPr>
            <w:tcW w:w="692" w:type="dxa"/>
            <w:shd w:val="clear" w:color="auto" w:fill="E7E6E6" w:themeFill="background2"/>
            <w:noWrap/>
            <w:vAlign w:val="center"/>
          </w:tcPr>
          <w:p w14:paraId="70C507F9" w14:textId="77777777" w:rsidR="008E4B87" w:rsidRPr="00FF6A71" w:rsidRDefault="008E4B87">
            <w:pPr>
              <w:spacing w:before="0" w:after="0" w:line="240" w:lineRule="auto"/>
              <w:jc w:val="left"/>
              <w:rPr>
                <w:ins w:id="47604" w:author="pete jones" w:date="2022-01-04T11:19:00Z"/>
                <w:rFonts w:cstheme="minorHAnsi"/>
                <w:b/>
                <w:bCs/>
              </w:rPr>
              <w:pPrChange w:id="47605" w:author="pete jones" w:date="2022-01-04T11:43:00Z">
                <w:pPr>
                  <w:jc w:val="center"/>
                </w:pPr>
              </w:pPrChange>
            </w:pPr>
            <w:ins w:id="47606" w:author="pete jones" w:date="2022-01-04T11:19:00Z">
              <w:r w:rsidRPr="00FF6A71">
                <w:rPr>
                  <w:rFonts w:cstheme="minorHAnsi"/>
                  <w:b/>
                  <w:bCs/>
                </w:rPr>
                <w:t>4</w:t>
              </w:r>
            </w:ins>
          </w:p>
        </w:tc>
        <w:tc>
          <w:tcPr>
            <w:tcW w:w="692" w:type="dxa"/>
            <w:shd w:val="clear" w:color="auto" w:fill="E7E6E6" w:themeFill="background2"/>
            <w:noWrap/>
            <w:vAlign w:val="center"/>
          </w:tcPr>
          <w:p w14:paraId="51CFCA93" w14:textId="77777777" w:rsidR="008E4B87" w:rsidRPr="00FF6A71" w:rsidRDefault="008E4B87">
            <w:pPr>
              <w:spacing w:before="0" w:after="0" w:line="240" w:lineRule="auto"/>
              <w:jc w:val="left"/>
              <w:rPr>
                <w:ins w:id="47607" w:author="pete jones" w:date="2022-01-04T11:19:00Z"/>
                <w:rFonts w:cstheme="minorHAnsi"/>
                <w:b/>
                <w:bCs/>
              </w:rPr>
              <w:pPrChange w:id="47608" w:author="pete jones" w:date="2022-01-04T11:43:00Z">
                <w:pPr>
                  <w:jc w:val="center"/>
                </w:pPr>
              </w:pPrChange>
            </w:pPr>
            <w:ins w:id="47609" w:author="pete jones" w:date="2022-01-04T11:19:00Z">
              <w:r w:rsidRPr="00FF6A71">
                <w:rPr>
                  <w:rFonts w:cstheme="minorHAnsi"/>
                  <w:b/>
                  <w:bCs/>
                </w:rPr>
                <w:t>5</w:t>
              </w:r>
            </w:ins>
          </w:p>
        </w:tc>
        <w:tc>
          <w:tcPr>
            <w:tcW w:w="692" w:type="dxa"/>
            <w:shd w:val="clear" w:color="auto" w:fill="E7E6E6" w:themeFill="background2"/>
            <w:noWrap/>
            <w:vAlign w:val="center"/>
          </w:tcPr>
          <w:p w14:paraId="2B9B51A1" w14:textId="77777777" w:rsidR="008E4B87" w:rsidRPr="00FF6A71" w:rsidRDefault="008E4B87">
            <w:pPr>
              <w:spacing w:before="0" w:after="0" w:line="240" w:lineRule="auto"/>
              <w:jc w:val="left"/>
              <w:rPr>
                <w:ins w:id="47610" w:author="pete jones" w:date="2022-01-04T11:19:00Z"/>
                <w:rFonts w:cstheme="minorHAnsi"/>
                <w:b/>
                <w:bCs/>
              </w:rPr>
              <w:pPrChange w:id="47611" w:author="pete jones" w:date="2022-01-04T11:43:00Z">
                <w:pPr>
                  <w:jc w:val="center"/>
                </w:pPr>
              </w:pPrChange>
            </w:pPr>
            <w:ins w:id="47612" w:author="pete jones" w:date="2022-01-04T11:19:00Z">
              <w:r w:rsidRPr="00FF6A71">
                <w:rPr>
                  <w:rFonts w:cstheme="minorHAnsi"/>
                  <w:b/>
                  <w:bCs/>
                </w:rPr>
                <w:t>6</w:t>
              </w:r>
            </w:ins>
          </w:p>
        </w:tc>
        <w:tc>
          <w:tcPr>
            <w:tcW w:w="692" w:type="dxa"/>
            <w:shd w:val="clear" w:color="auto" w:fill="E7E6E6" w:themeFill="background2"/>
            <w:noWrap/>
            <w:vAlign w:val="center"/>
          </w:tcPr>
          <w:p w14:paraId="00975A5E" w14:textId="77777777" w:rsidR="008E4B87" w:rsidRPr="00FF6A71" w:rsidRDefault="008E4B87">
            <w:pPr>
              <w:spacing w:before="0" w:after="0" w:line="240" w:lineRule="auto"/>
              <w:jc w:val="left"/>
              <w:rPr>
                <w:ins w:id="47613" w:author="pete jones" w:date="2022-01-04T11:19:00Z"/>
                <w:rFonts w:cstheme="minorHAnsi"/>
                <w:b/>
                <w:bCs/>
              </w:rPr>
              <w:pPrChange w:id="47614" w:author="pete jones" w:date="2022-01-04T11:43:00Z">
                <w:pPr>
                  <w:jc w:val="center"/>
                </w:pPr>
              </w:pPrChange>
            </w:pPr>
            <w:ins w:id="47615" w:author="pete jones" w:date="2022-01-04T11:19:00Z">
              <w:r w:rsidRPr="00FF6A71">
                <w:rPr>
                  <w:rFonts w:cstheme="minorHAnsi"/>
                  <w:b/>
                  <w:bCs/>
                </w:rPr>
                <w:t>7</w:t>
              </w:r>
            </w:ins>
          </w:p>
        </w:tc>
      </w:tr>
      <w:tr w:rsidR="008E4B87" w:rsidRPr="00FF6A71" w14:paraId="1B4B004B"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616" w:author="pete jones" w:date="2022-01-04T11:4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617" w:author="pete jones" w:date="2022-01-04T11:19:00Z"/>
          <w:trPrChange w:id="47618" w:author="pete jones" w:date="2022-01-04T11:43:00Z">
            <w:trPr>
              <w:trHeight w:val="300"/>
              <w:jc w:val="center"/>
            </w:trPr>
          </w:trPrChange>
        </w:trPr>
        <w:tc>
          <w:tcPr>
            <w:tcW w:w="814" w:type="dxa"/>
            <w:vAlign w:val="center"/>
            <w:tcPrChange w:id="47619" w:author="pete jones" w:date="2022-01-04T11:43:00Z">
              <w:tcPr>
                <w:tcW w:w="814" w:type="dxa"/>
                <w:vAlign w:val="center"/>
              </w:tcPr>
            </w:tcPrChange>
          </w:tcPr>
          <w:p w14:paraId="4A1422BE" w14:textId="77777777" w:rsidR="008E4B87" w:rsidRPr="00FF6A71" w:rsidRDefault="008E4B87">
            <w:pPr>
              <w:spacing w:before="0" w:after="0" w:line="240" w:lineRule="auto"/>
              <w:jc w:val="left"/>
              <w:rPr>
                <w:ins w:id="47620" w:author="pete jones" w:date="2022-01-04T11:19:00Z"/>
                <w:rFonts w:cstheme="minorHAnsi"/>
                <w:b/>
                <w:bCs/>
              </w:rPr>
              <w:pPrChange w:id="47621" w:author="pete jones" w:date="2022-01-04T11:43:00Z">
                <w:pPr>
                  <w:jc w:val="center"/>
                </w:pPr>
              </w:pPrChange>
            </w:pPr>
            <w:ins w:id="47622" w:author="pete jones" w:date="2022-01-04T11:19:00Z">
              <w:r w:rsidRPr="00FF6A71">
                <w:rPr>
                  <w:rFonts w:cstheme="minorHAnsi"/>
                  <w:b/>
                  <w:bCs/>
                </w:rPr>
                <w:t>%</w:t>
              </w:r>
            </w:ins>
          </w:p>
        </w:tc>
        <w:tc>
          <w:tcPr>
            <w:tcW w:w="814" w:type="dxa"/>
            <w:shd w:val="clear" w:color="auto" w:fill="auto"/>
            <w:noWrap/>
            <w:vAlign w:val="bottom"/>
            <w:tcPrChange w:id="47623" w:author="pete jones" w:date="2022-01-04T11:43:00Z">
              <w:tcPr>
                <w:tcW w:w="814" w:type="dxa"/>
                <w:tcBorders>
                  <w:top w:val="nil"/>
                  <w:left w:val="nil"/>
                  <w:bottom w:val="nil"/>
                  <w:right w:val="nil"/>
                </w:tcBorders>
                <w:shd w:val="clear" w:color="auto" w:fill="auto"/>
                <w:noWrap/>
                <w:vAlign w:val="bottom"/>
              </w:tcPr>
            </w:tcPrChange>
          </w:tcPr>
          <w:p w14:paraId="0185B8A1" w14:textId="77777777" w:rsidR="008E4B87" w:rsidRPr="00FF6A71" w:rsidRDefault="008E4B87">
            <w:pPr>
              <w:spacing w:before="0" w:after="0" w:line="240" w:lineRule="auto"/>
              <w:jc w:val="left"/>
              <w:rPr>
                <w:ins w:id="47624" w:author="pete jones" w:date="2022-01-04T11:19:00Z"/>
                <w:rFonts w:cstheme="minorHAnsi"/>
              </w:rPr>
              <w:pPrChange w:id="47625" w:author="pete jones" w:date="2022-01-04T11:43:00Z">
                <w:pPr>
                  <w:jc w:val="center"/>
                </w:pPr>
              </w:pPrChange>
            </w:pPr>
            <w:ins w:id="47626" w:author="pete jones" w:date="2022-01-04T11:19:00Z">
              <w:r w:rsidRPr="00FF6A71">
                <w:rPr>
                  <w:rFonts w:ascii="Calibri" w:hAnsi="Calibri" w:cs="Calibri"/>
                  <w:color w:val="000000"/>
                  <w:sz w:val="22"/>
                  <w:szCs w:val="22"/>
                </w:rPr>
                <w:t>22%</w:t>
              </w:r>
            </w:ins>
          </w:p>
        </w:tc>
        <w:tc>
          <w:tcPr>
            <w:tcW w:w="814" w:type="dxa"/>
            <w:shd w:val="clear" w:color="auto" w:fill="auto"/>
            <w:noWrap/>
            <w:vAlign w:val="bottom"/>
            <w:tcPrChange w:id="47627" w:author="pete jones" w:date="2022-01-04T11:43:00Z">
              <w:tcPr>
                <w:tcW w:w="814" w:type="dxa"/>
                <w:tcBorders>
                  <w:top w:val="nil"/>
                  <w:left w:val="nil"/>
                  <w:bottom w:val="nil"/>
                  <w:right w:val="nil"/>
                </w:tcBorders>
                <w:shd w:val="clear" w:color="auto" w:fill="auto"/>
                <w:noWrap/>
                <w:vAlign w:val="bottom"/>
              </w:tcPr>
            </w:tcPrChange>
          </w:tcPr>
          <w:p w14:paraId="0208B7A8" w14:textId="77777777" w:rsidR="008E4B87" w:rsidRPr="00FF6A71" w:rsidRDefault="008E4B87">
            <w:pPr>
              <w:spacing w:before="0" w:after="0" w:line="240" w:lineRule="auto"/>
              <w:jc w:val="left"/>
              <w:rPr>
                <w:ins w:id="47628" w:author="pete jones" w:date="2022-01-04T11:19:00Z"/>
                <w:rFonts w:cstheme="minorHAnsi"/>
              </w:rPr>
              <w:pPrChange w:id="47629" w:author="pete jones" w:date="2022-01-04T11:43:00Z">
                <w:pPr>
                  <w:jc w:val="center"/>
                </w:pPr>
              </w:pPrChange>
            </w:pPr>
            <w:ins w:id="47630" w:author="pete jones" w:date="2022-01-04T11:19:00Z">
              <w:r w:rsidRPr="00FF6A71">
                <w:rPr>
                  <w:rFonts w:ascii="Calibri" w:hAnsi="Calibri" w:cs="Calibri"/>
                  <w:color w:val="000000"/>
                  <w:sz w:val="22"/>
                  <w:szCs w:val="22"/>
                </w:rPr>
                <w:t>30%</w:t>
              </w:r>
            </w:ins>
          </w:p>
        </w:tc>
        <w:tc>
          <w:tcPr>
            <w:tcW w:w="814" w:type="dxa"/>
            <w:shd w:val="clear" w:color="auto" w:fill="auto"/>
            <w:noWrap/>
            <w:vAlign w:val="bottom"/>
            <w:tcPrChange w:id="47631" w:author="pete jones" w:date="2022-01-04T11:43:00Z">
              <w:tcPr>
                <w:tcW w:w="814" w:type="dxa"/>
                <w:tcBorders>
                  <w:top w:val="nil"/>
                  <w:left w:val="nil"/>
                  <w:bottom w:val="nil"/>
                  <w:right w:val="nil"/>
                </w:tcBorders>
                <w:shd w:val="clear" w:color="auto" w:fill="auto"/>
                <w:noWrap/>
                <w:vAlign w:val="bottom"/>
              </w:tcPr>
            </w:tcPrChange>
          </w:tcPr>
          <w:p w14:paraId="237A603B" w14:textId="77777777" w:rsidR="008E4B87" w:rsidRPr="00FF6A71" w:rsidRDefault="008E4B87">
            <w:pPr>
              <w:spacing w:before="0" w:after="0" w:line="240" w:lineRule="auto"/>
              <w:jc w:val="left"/>
              <w:rPr>
                <w:ins w:id="47632" w:author="pete jones" w:date="2022-01-04T11:19:00Z"/>
                <w:rFonts w:cstheme="minorHAnsi"/>
              </w:rPr>
              <w:pPrChange w:id="47633" w:author="pete jones" w:date="2022-01-04T11:43:00Z">
                <w:pPr>
                  <w:jc w:val="center"/>
                </w:pPr>
              </w:pPrChange>
            </w:pPr>
            <w:ins w:id="47634"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7635" w:author="pete jones" w:date="2022-01-04T11:43:00Z">
              <w:tcPr>
                <w:tcW w:w="692" w:type="dxa"/>
                <w:tcBorders>
                  <w:top w:val="nil"/>
                  <w:left w:val="nil"/>
                  <w:bottom w:val="nil"/>
                  <w:right w:val="nil"/>
                </w:tcBorders>
                <w:shd w:val="clear" w:color="auto" w:fill="auto"/>
                <w:noWrap/>
                <w:vAlign w:val="bottom"/>
              </w:tcPr>
            </w:tcPrChange>
          </w:tcPr>
          <w:p w14:paraId="28CA7F40" w14:textId="77777777" w:rsidR="008E4B87" w:rsidRPr="00FF6A71" w:rsidRDefault="008E4B87">
            <w:pPr>
              <w:spacing w:before="0" w:after="0" w:line="240" w:lineRule="auto"/>
              <w:jc w:val="left"/>
              <w:rPr>
                <w:ins w:id="47636" w:author="pete jones" w:date="2022-01-04T11:19:00Z"/>
                <w:rFonts w:cstheme="minorHAnsi"/>
              </w:rPr>
              <w:pPrChange w:id="47637" w:author="pete jones" w:date="2022-01-04T11:43:00Z">
                <w:pPr>
                  <w:jc w:val="center"/>
                </w:pPr>
              </w:pPrChange>
            </w:pPr>
            <w:ins w:id="47638"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7639" w:author="pete jones" w:date="2022-01-04T11:43:00Z">
              <w:tcPr>
                <w:tcW w:w="692" w:type="dxa"/>
                <w:tcBorders>
                  <w:top w:val="nil"/>
                  <w:left w:val="nil"/>
                  <w:bottom w:val="nil"/>
                  <w:right w:val="nil"/>
                </w:tcBorders>
                <w:shd w:val="clear" w:color="auto" w:fill="auto"/>
                <w:noWrap/>
                <w:vAlign w:val="bottom"/>
              </w:tcPr>
            </w:tcPrChange>
          </w:tcPr>
          <w:p w14:paraId="7B809433" w14:textId="77777777" w:rsidR="008E4B87" w:rsidRPr="00FF6A71" w:rsidRDefault="008E4B87">
            <w:pPr>
              <w:spacing w:before="0" w:after="0" w:line="240" w:lineRule="auto"/>
              <w:jc w:val="left"/>
              <w:rPr>
                <w:ins w:id="47640" w:author="pete jones" w:date="2022-01-04T11:19:00Z"/>
                <w:rFonts w:cstheme="minorHAnsi"/>
              </w:rPr>
              <w:pPrChange w:id="47641" w:author="pete jones" w:date="2022-01-04T11:43:00Z">
                <w:pPr>
                  <w:jc w:val="center"/>
                </w:pPr>
              </w:pPrChange>
            </w:pPr>
            <w:ins w:id="47642"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643" w:author="pete jones" w:date="2022-01-04T11:43:00Z">
              <w:tcPr>
                <w:tcW w:w="692" w:type="dxa"/>
                <w:tcBorders>
                  <w:top w:val="nil"/>
                  <w:left w:val="nil"/>
                  <w:bottom w:val="nil"/>
                  <w:right w:val="nil"/>
                </w:tcBorders>
                <w:shd w:val="clear" w:color="auto" w:fill="auto"/>
                <w:noWrap/>
                <w:vAlign w:val="bottom"/>
              </w:tcPr>
            </w:tcPrChange>
          </w:tcPr>
          <w:p w14:paraId="0EC257D6" w14:textId="77777777" w:rsidR="008E4B87" w:rsidRPr="00FF6A71" w:rsidRDefault="008E4B87">
            <w:pPr>
              <w:spacing w:before="0" w:after="0" w:line="240" w:lineRule="auto"/>
              <w:jc w:val="left"/>
              <w:rPr>
                <w:ins w:id="47644" w:author="pete jones" w:date="2022-01-04T11:19:00Z"/>
                <w:rFonts w:cstheme="minorHAnsi"/>
              </w:rPr>
              <w:pPrChange w:id="47645" w:author="pete jones" w:date="2022-01-04T11:43:00Z">
                <w:pPr>
                  <w:jc w:val="center"/>
                </w:pPr>
              </w:pPrChange>
            </w:pPr>
            <w:ins w:id="47646"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7647" w:author="pete jones" w:date="2022-01-04T11:43:00Z">
              <w:tcPr>
                <w:tcW w:w="692" w:type="dxa"/>
                <w:tcBorders>
                  <w:top w:val="nil"/>
                  <w:left w:val="nil"/>
                  <w:bottom w:val="nil"/>
                  <w:right w:val="nil"/>
                </w:tcBorders>
                <w:shd w:val="clear" w:color="auto" w:fill="auto"/>
                <w:noWrap/>
                <w:vAlign w:val="bottom"/>
              </w:tcPr>
            </w:tcPrChange>
          </w:tcPr>
          <w:p w14:paraId="50B06CCE" w14:textId="77777777" w:rsidR="008E4B87" w:rsidRPr="00FF6A71" w:rsidRDefault="008E4B87">
            <w:pPr>
              <w:spacing w:before="0" w:after="0" w:line="240" w:lineRule="auto"/>
              <w:jc w:val="left"/>
              <w:rPr>
                <w:ins w:id="47648" w:author="pete jones" w:date="2022-01-04T11:19:00Z"/>
                <w:rFonts w:cstheme="minorHAnsi"/>
              </w:rPr>
              <w:pPrChange w:id="47649" w:author="pete jones" w:date="2022-01-04T11:43:00Z">
                <w:pPr>
                  <w:jc w:val="center"/>
                </w:pPr>
              </w:pPrChange>
            </w:pPr>
            <w:ins w:id="47650" w:author="pete jones" w:date="2022-01-04T11:19:00Z">
              <w:r w:rsidRPr="00FF6A71">
                <w:rPr>
                  <w:rFonts w:ascii="Calibri" w:hAnsi="Calibri" w:cs="Calibri"/>
                  <w:color w:val="000000"/>
                  <w:sz w:val="22"/>
                  <w:szCs w:val="22"/>
                </w:rPr>
                <w:t>4%</w:t>
              </w:r>
            </w:ins>
          </w:p>
        </w:tc>
      </w:tr>
      <w:tr w:rsidR="008E4B87" w:rsidRPr="00FF6A71" w14:paraId="434252D6"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651" w:author="pete jones" w:date="2022-01-04T11:43: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652" w:author="pete jones" w:date="2022-01-04T11:19:00Z"/>
          <w:trPrChange w:id="47653" w:author="pete jones" w:date="2022-01-04T11:43:00Z">
            <w:trPr>
              <w:trHeight w:val="300"/>
              <w:jc w:val="center"/>
            </w:trPr>
          </w:trPrChange>
        </w:trPr>
        <w:tc>
          <w:tcPr>
            <w:tcW w:w="814" w:type="dxa"/>
            <w:vAlign w:val="center"/>
            <w:tcPrChange w:id="47654" w:author="pete jones" w:date="2022-01-04T11:43:00Z">
              <w:tcPr>
                <w:tcW w:w="814" w:type="dxa"/>
                <w:vAlign w:val="center"/>
              </w:tcPr>
            </w:tcPrChange>
          </w:tcPr>
          <w:p w14:paraId="2756EE7A" w14:textId="77777777" w:rsidR="008E4B87" w:rsidRPr="00FF6A71" w:rsidRDefault="008E4B87">
            <w:pPr>
              <w:spacing w:before="0" w:after="0" w:line="240" w:lineRule="auto"/>
              <w:jc w:val="left"/>
              <w:rPr>
                <w:ins w:id="47655" w:author="pete jones" w:date="2022-01-04T11:19:00Z"/>
                <w:rFonts w:cstheme="minorHAnsi"/>
                <w:b/>
                <w:bCs/>
              </w:rPr>
              <w:pPrChange w:id="47656" w:author="pete jones" w:date="2022-01-04T11:43:00Z">
                <w:pPr>
                  <w:jc w:val="center"/>
                </w:pPr>
              </w:pPrChange>
            </w:pPr>
            <w:ins w:id="47657" w:author="pete jones" w:date="2022-01-04T11:19:00Z">
              <w:r w:rsidRPr="00FF6A71">
                <w:rPr>
                  <w:rFonts w:cstheme="minorHAnsi"/>
                  <w:b/>
                  <w:bCs/>
                </w:rPr>
                <w:t>Count</w:t>
              </w:r>
            </w:ins>
          </w:p>
        </w:tc>
        <w:tc>
          <w:tcPr>
            <w:tcW w:w="814" w:type="dxa"/>
            <w:shd w:val="clear" w:color="auto" w:fill="auto"/>
            <w:noWrap/>
            <w:vAlign w:val="bottom"/>
            <w:tcPrChange w:id="47658" w:author="pete jones" w:date="2022-01-04T11:43:00Z">
              <w:tcPr>
                <w:tcW w:w="814" w:type="dxa"/>
                <w:tcBorders>
                  <w:top w:val="nil"/>
                  <w:left w:val="nil"/>
                  <w:bottom w:val="nil"/>
                  <w:right w:val="nil"/>
                </w:tcBorders>
                <w:shd w:val="clear" w:color="auto" w:fill="auto"/>
                <w:noWrap/>
                <w:vAlign w:val="bottom"/>
              </w:tcPr>
            </w:tcPrChange>
          </w:tcPr>
          <w:p w14:paraId="4D077EC2" w14:textId="77777777" w:rsidR="008E4B87" w:rsidRPr="00FF6A71" w:rsidRDefault="008E4B87">
            <w:pPr>
              <w:spacing w:before="0" w:after="0" w:line="240" w:lineRule="auto"/>
              <w:jc w:val="left"/>
              <w:rPr>
                <w:ins w:id="47659" w:author="pete jones" w:date="2022-01-04T11:19:00Z"/>
                <w:rFonts w:cstheme="minorHAnsi"/>
              </w:rPr>
              <w:pPrChange w:id="47660" w:author="pete jones" w:date="2022-01-04T11:43:00Z">
                <w:pPr>
                  <w:jc w:val="center"/>
                </w:pPr>
              </w:pPrChange>
            </w:pPr>
            <w:ins w:id="47661"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7662" w:author="pete jones" w:date="2022-01-04T11:43:00Z">
              <w:tcPr>
                <w:tcW w:w="814" w:type="dxa"/>
                <w:tcBorders>
                  <w:top w:val="nil"/>
                  <w:left w:val="nil"/>
                  <w:bottom w:val="nil"/>
                  <w:right w:val="nil"/>
                </w:tcBorders>
                <w:shd w:val="clear" w:color="auto" w:fill="auto"/>
                <w:noWrap/>
                <w:vAlign w:val="bottom"/>
              </w:tcPr>
            </w:tcPrChange>
          </w:tcPr>
          <w:p w14:paraId="3396BA69" w14:textId="77777777" w:rsidR="008E4B87" w:rsidRPr="00FF6A71" w:rsidRDefault="008E4B87">
            <w:pPr>
              <w:spacing w:before="0" w:after="0" w:line="240" w:lineRule="auto"/>
              <w:jc w:val="left"/>
              <w:rPr>
                <w:ins w:id="47663" w:author="pete jones" w:date="2022-01-04T11:19:00Z"/>
                <w:rFonts w:cstheme="minorHAnsi"/>
              </w:rPr>
              <w:pPrChange w:id="47664" w:author="pete jones" w:date="2022-01-04T11:43:00Z">
                <w:pPr>
                  <w:jc w:val="center"/>
                </w:pPr>
              </w:pPrChange>
            </w:pPr>
            <w:ins w:id="47665"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7666" w:author="pete jones" w:date="2022-01-04T11:43:00Z">
              <w:tcPr>
                <w:tcW w:w="814" w:type="dxa"/>
                <w:tcBorders>
                  <w:top w:val="nil"/>
                  <w:left w:val="nil"/>
                  <w:bottom w:val="nil"/>
                  <w:right w:val="nil"/>
                </w:tcBorders>
                <w:shd w:val="clear" w:color="auto" w:fill="auto"/>
                <w:noWrap/>
                <w:vAlign w:val="bottom"/>
              </w:tcPr>
            </w:tcPrChange>
          </w:tcPr>
          <w:p w14:paraId="387A1122" w14:textId="77777777" w:rsidR="008E4B87" w:rsidRPr="00FF6A71" w:rsidRDefault="008E4B87">
            <w:pPr>
              <w:spacing w:before="0" w:after="0" w:line="240" w:lineRule="auto"/>
              <w:jc w:val="left"/>
              <w:rPr>
                <w:ins w:id="47667" w:author="pete jones" w:date="2022-01-04T11:19:00Z"/>
                <w:rFonts w:cstheme="minorHAnsi"/>
              </w:rPr>
              <w:pPrChange w:id="47668" w:author="pete jones" w:date="2022-01-04T11:43:00Z">
                <w:pPr>
                  <w:jc w:val="center"/>
                </w:pPr>
              </w:pPrChange>
            </w:pPr>
            <w:ins w:id="47669"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7670" w:author="pete jones" w:date="2022-01-04T11:43:00Z">
              <w:tcPr>
                <w:tcW w:w="692" w:type="dxa"/>
                <w:tcBorders>
                  <w:top w:val="nil"/>
                  <w:left w:val="nil"/>
                  <w:bottom w:val="nil"/>
                  <w:right w:val="nil"/>
                </w:tcBorders>
                <w:shd w:val="clear" w:color="auto" w:fill="auto"/>
                <w:noWrap/>
                <w:vAlign w:val="bottom"/>
              </w:tcPr>
            </w:tcPrChange>
          </w:tcPr>
          <w:p w14:paraId="3DF007AA" w14:textId="77777777" w:rsidR="008E4B87" w:rsidRPr="00FF6A71" w:rsidRDefault="008E4B87">
            <w:pPr>
              <w:spacing w:before="0" w:after="0" w:line="240" w:lineRule="auto"/>
              <w:jc w:val="left"/>
              <w:rPr>
                <w:ins w:id="47671" w:author="pete jones" w:date="2022-01-04T11:19:00Z"/>
                <w:rFonts w:cstheme="minorHAnsi"/>
              </w:rPr>
              <w:pPrChange w:id="47672" w:author="pete jones" w:date="2022-01-04T11:43:00Z">
                <w:pPr>
                  <w:jc w:val="center"/>
                </w:pPr>
              </w:pPrChange>
            </w:pPr>
            <w:ins w:id="47673"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7674" w:author="pete jones" w:date="2022-01-04T11:43:00Z">
              <w:tcPr>
                <w:tcW w:w="692" w:type="dxa"/>
                <w:tcBorders>
                  <w:top w:val="nil"/>
                  <w:left w:val="nil"/>
                  <w:bottom w:val="nil"/>
                  <w:right w:val="nil"/>
                </w:tcBorders>
                <w:shd w:val="clear" w:color="auto" w:fill="auto"/>
                <w:noWrap/>
                <w:vAlign w:val="bottom"/>
              </w:tcPr>
            </w:tcPrChange>
          </w:tcPr>
          <w:p w14:paraId="3C62D515" w14:textId="77777777" w:rsidR="008E4B87" w:rsidRPr="00FF6A71" w:rsidRDefault="008E4B87">
            <w:pPr>
              <w:spacing w:before="0" w:after="0" w:line="240" w:lineRule="auto"/>
              <w:jc w:val="left"/>
              <w:rPr>
                <w:ins w:id="47675" w:author="pete jones" w:date="2022-01-04T11:19:00Z"/>
                <w:rFonts w:cstheme="minorHAnsi"/>
              </w:rPr>
              <w:pPrChange w:id="47676" w:author="pete jones" w:date="2022-01-04T11:43:00Z">
                <w:pPr>
                  <w:jc w:val="center"/>
                </w:pPr>
              </w:pPrChange>
            </w:pPr>
            <w:ins w:id="47677"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7678" w:author="pete jones" w:date="2022-01-04T11:43:00Z">
              <w:tcPr>
                <w:tcW w:w="692" w:type="dxa"/>
                <w:tcBorders>
                  <w:top w:val="nil"/>
                  <w:left w:val="nil"/>
                  <w:bottom w:val="nil"/>
                  <w:right w:val="nil"/>
                </w:tcBorders>
                <w:shd w:val="clear" w:color="auto" w:fill="auto"/>
                <w:noWrap/>
                <w:vAlign w:val="bottom"/>
              </w:tcPr>
            </w:tcPrChange>
          </w:tcPr>
          <w:p w14:paraId="369555AE" w14:textId="77777777" w:rsidR="008E4B87" w:rsidRPr="00FF6A71" w:rsidRDefault="008E4B87">
            <w:pPr>
              <w:spacing w:before="0" w:after="0" w:line="240" w:lineRule="auto"/>
              <w:jc w:val="left"/>
              <w:rPr>
                <w:ins w:id="47679" w:author="pete jones" w:date="2022-01-04T11:19:00Z"/>
                <w:rFonts w:cstheme="minorHAnsi"/>
              </w:rPr>
              <w:pPrChange w:id="47680" w:author="pete jones" w:date="2022-01-04T11:43:00Z">
                <w:pPr>
                  <w:jc w:val="center"/>
                </w:pPr>
              </w:pPrChange>
            </w:pPr>
            <w:ins w:id="47681"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7682" w:author="pete jones" w:date="2022-01-04T11:43:00Z">
              <w:tcPr>
                <w:tcW w:w="692" w:type="dxa"/>
                <w:tcBorders>
                  <w:top w:val="nil"/>
                  <w:left w:val="nil"/>
                  <w:bottom w:val="nil"/>
                  <w:right w:val="nil"/>
                </w:tcBorders>
                <w:shd w:val="clear" w:color="auto" w:fill="auto"/>
                <w:noWrap/>
                <w:vAlign w:val="bottom"/>
              </w:tcPr>
            </w:tcPrChange>
          </w:tcPr>
          <w:p w14:paraId="1A04BFE4" w14:textId="77777777" w:rsidR="008E4B87" w:rsidRPr="00FF6A71" w:rsidRDefault="008E4B87">
            <w:pPr>
              <w:spacing w:before="0" w:after="0" w:line="240" w:lineRule="auto"/>
              <w:jc w:val="left"/>
              <w:rPr>
                <w:ins w:id="47683" w:author="pete jones" w:date="2022-01-04T11:19:00Z"/>
                <w:rFonts w:cstheme="minorHAnsi"/>
              </w:rPr>
              <w:pPrChange w:id="47684" w:author="pete jones" w:date="2022-01-04T11:43:00Z">
                <w:pPr>
                  <w:jc w:val="center"/>
                </w:pPr>
              </w:pPrChange>
            </w:pPr>
            <w:ins w:id="47685" w:author="pete jones" w:date="2022-01-04T11:19:00Z">
              <w:r w:rsidRPr="00FF6A71">
                <w:rPr>
                  <w:rFonts w:ascii="Calibri" w:hAnsi="Calibri" w:cs="Calibri"/>
                  <w:color w:val="000000"/>
                  <w:sz w:val="22"/>
                  <w:szCs w:val="22"/>
                </w:rPr>
                <w:t>1</w:t>
              </w:r>
            </w:ins>
          </w:p>
        </w:tc>
      </w:tr>
    </w:tbl>
    <w:p w14:paraId="1A9F3389" w14:textId="77777777" w:rsidR="008E4B87" w:rsidRPr="00FF6A71" w:rsidRDefault="008E4B87">
      <w:pPr>
        <w:jc w:val="left"/>
        <w:rPr>
          <w:ins w:id="47686" w:author="pete jones" w:date="2022-01-04T11:19:00Z"/>
          <w:rFonts w:cstheme="minorHAnsi"/>
        </w:rPr>
        <w:pPrChange w:id="47687" w:author="pete jones" w:date="2022-01-04T11:41:00Z">
          <w:pPr/>
        </w:pPrChange>
      </w:pPr>
      <w:ins w:id="47688" w:author="pete jones" w:date="2022-01-04T11:19:00Z">
        <w:r w:rsidRPr="00FF6A71">
          <w:rPr>
            <w:rFonts w:cstheme="minorHAnsi"/>
          </w:rPr>
          <w:lastRenderedPageBreak/>
          <w:t>Q4.8 Measuring student understanding is an essential ingredient of our taught curriculum</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7689">
          <w:tblGrid>
            <w:gridCol w:w="814"/>
            <w:gridCol w:w="814"/>
            <w:gridCol w:w="814"/>
            <w:gridCol w:w="814"/>
            <w:gridCol w:w="692"/>
            <w:gridCol w:w="692"/>
            <w:gridCol w:w="692"/>
            <w:gridCol w:w="692"/>
          </w:tblGrid>
        </w:tblGridChange>
      </w:tblGrid>
      <w:tr w:rsidR="00FF6A71" w:rsidRPr="00FF6A71" w14:paraId="5D9501DD" w14:textId="77777777" w:rsidTr="007826DB">
        <w:trPr>
          <w:trHeight w:val="300"/>
          <w:jc w:val="center"/>
          <w:ins w:id="47690" w:author="pete jones" w:date="2022-01-04T11:19:00Z"/>
        </w:trPr>
        <w:tc>
          <w:tcPr>
            <w:tcW w:w="814" w:type="dxa"/>
            <w:shd w:val="clear" w:color="auto" w:fill="E7E6E6" w:themeFill="background2"/>
            <w:vAlign w:val="center"/>
          </w:tcPr>
          <w:p w14:paraId="6888C192" w14:textId="77777777" w:rsidR="008E4B87" w:rsidRPr="00FF6A71" w:rsidRDefault="008E4B87">
            <w:pPr>
              <w:spacing w:before="0" w:after="0" w:line="240" w:lineRule="auto"/>
              <w:jc w:val="left"/>
              <w:rPr>
                <w:ins w:id="47691" w:author="pete jones" w:date="2022-01-04T11:19:00Z"/>
                <w:rFonts w:cstheme="minorHAnsi"/>
                <w:b/>
                <w:bCs/>
              </w:rPr>
              <w:pPrChange w:id="47692" w:author="pete jones" w:date="2022-01-04T11:44:00Z">
                <w:pPr>
                  <w:keepNext/>
                  <w:jc w:val="center"/>
                </w:pPr>
              </w:pPrChange>
            </w:pPr>
            <w:ins w:id="47693" w:author="pete jones" w:date="2022-01-04T11:19:00Z">
              <w:r w:rsidRPr="00FF6A71">
                <w:rPr>
                  <w:rFonts w:cstheme="minorHAnsi"/>
                  <w:b/>
                  <w:bCs/>
                </w:rPr>
                <w:t>scale</w:t>
              </w:r>
            </w:ins>
          </w:p>
        </w:tc>
        <w:tc>
          <w:tcPr>
            <w:tcW w:w="814" w:type="dxa"/>
            <w:shd w:val="clear" w:color="auto" w:fill="E7E6E6" w:themeFill="background2"/>
            <w:noWrap/>
            <w:vAlign w:val="center"/>
          </w:tcPr>
          <w:p w14:paraId="6176DDB9" w14:textId="77777777" w:rsidR="008E4B87" w:rsidRPr="00FF6A71" w:rsidRDefault="008E4B87">
            <w:pPr>
              <w:spacing w:before="0" w:after="0" w:line="240" w:lineRule="auto"/>
              <w:jc w:val="left"/>
              <w:rPr>
                <w:ins w:id="47694" w:author="pete jones" w:date="2022-01-04T11:19:00Z"/>
                <w:rFonts w:cstheme="minorHAnsi"/>
                <w:b/>
                <w:bCs/>
              </w:rPr>
              <w:pPrChange w:id="47695" w:author="pete jones" w:date="2022-01-04T11:44:00Z">
                <w:pPr>
                  <w:keepNext/>
                  <w:jc w:val="center"/>
                </w:pPr>
              </w:pPrChange>
            </w:pPr>
            <w:ins w:id="47696" w:author="pete jones" w:date="2022-01-04T11:19:00Z">
              <w:r w:rsidRPr="00FF6A71">
                <w:rPr>
                  <w:rFonts w:cstheme="minorHAnsi"/>
                  <w:b/>
                  <w:bCs/>
                </w:rPr>
                <w:t>1</w:t>
              </w:r>
            </w:ins>
          </w:p>
        </w:tc>
        <w:tc>
          <w:tcPr>
            <w:tcW w:w="814" w:type="dxa"/>
            <w:shd w:val="clear" w:color="auto" w:fill="E7E6E6" w:themeFill="background2"/>
            <w:noWrap/>
            <w:vAlign w:val="center"/>
          </w:tcPr>
          <w:p w14:paraId="2824DA53" w14:textId="77777777" w:rsidR="008E4B87" w:rsidRPr="00FF6A71" w:rsidRDefault="008E4B87">
            <w:pPr>
              <w:spacing w:before="0" w:after="0" w:line="240" w:lineRule="auto"/>
              <w:jc w:val="left"/>
              <w:rPr>
                <w:ins w:id="47697" w:author="pete jones" w:date="2022-01-04T11:19:00Z"/>
                <w:rFonts w:cstheme="minorHAnsi"/>
                <w:b/>
                <w:bCs/>
              </w:rPr>
              <w:pPrChange w:id="47698" w:author="pete jones" w:date="2022-01-04T11:44:00Z">
                <w:pPr>
                  <w:keepNext/>
                  <w:jc w:val="center"/>
                </w:pPr>
              </w:pPrChange>
            </w:pPr>
            <w:ins w:id="47699" w:author="pete jones" w:date="2022-01-04T11:19:00Z">
              <w:r w:rsidRPr="00FF6A71">
                <w:rPr>
                  <w:rFonts w:cstheme="minorHAnsi"/>
                  <w:b/>
                  <w:bCs/>
                </w:rPr>
                <w:t>2</w:t>
              </w:r>
            </w:ins>
          </w:p>
        </w:tc>
        <w:tc>
          <w:tcPr>
            <w:tcW w:w="814" w:type="dxa"/>
            <w:shd w:val="clear" w:color="auto" w:fill="E7E6E6" w:themeFill="background2"/>
            <w:noWrap/>
            <w:vAlign w:val="center"/>
          </w:tcPr>
          <w:p w14:paraId="28D86D02" w14:textId="77777777" w:rsidR="008E4B87" w:rsidRPr="00FF6A71" w:rsidRDefault="008E4B87">
            <w:pPr>
              <w:spacing w:before="0" w:after="0" w:line="240" w:lineRule="auto"/>
              <w:jc w:val="left"/>
              <w:rPr>
                <w:ins w:id="47700" w:author="pete jones" w:date="2022-01-04T11:19:00Z"/>
                <w:rFonts w:cstheme="minorHAnsi"/>
                <w:b/>
                <w:bCs/>
              </w:rPr>
              <w:pPrChange w:id="47701" w:author="pete jones" w:date="2022-01-04T11:44:00Z">
                <w:pPr>
                  <w:keepNext/>
                  <w:jc w:val="center"/>
                </w:pPr>
              </w:pPrChange>
            </w:pPr>
            <w:ins w:id="47702" w:author="pete jones" w:date="2022-01-04T11:19:00Z">
              <w:r w:rsidRPr="00FF6A71">
                <w:rPr>
                  <w:rFonts w:cstheme="minorHAnsi"/>
                  <w:b/>
                  <w:bCs/>
                </w:rPr>
                <w:t>3</w:t>
              </w:r>
            </w:ins>
          </w:p>
        </w:tc>
        <w:tc>
          <w:tcPr>
            <w:tcW w:w="692" w:type="dxa"/>
            <w:shd w:val="clear" w:color="auto" w:fill="E7E6E6" w:themeFill="background2"/>
            <w:noWrap/>
            <w:vAlign w:val="center"/>
          </w:tcPr>
          <w:p w14:paraId="11DAAAD0" w14:textId="77777777" w:rsidR="008E4B87" w:rsidRPr="00FF6A71" w:rsidRDefault="008E4B87">
            <w:pPr>
              <w:spacing w:before="0" w:after="0" w:line="240" w:lineRule="auto"/>
              <w:jc w:val="left"/>
              <w:rPr>
                <w:ins w:id="47703" w:author="pete jones" w:date="2022-01-04T11:19:00Z"/>
                <w:rFonts w:cstheme="minorHAnsi"/>
                <w:b/>
                <w:bCs/>
              </w:rPr>
              <w:pPrChange w:id="47704" w:author="pete jones" w:date="2022-01-04T11:44:00Z">
                <w:pPr>
                  <w:keepNext/>
                  <w:jc w:val="center"/>
                </w:pPr>
              </w:pPrChange>
            </w:pPr>
            <w:ins w:id="47705" w:author="pete jones" w:date="2022-01-04T11:19:00Z">
              <w:r w:rsidRPr="00FF6A71">
                <w:rPr>
                  <w:rFonts w:cstheme="minorHAnsi"/>
                  <w:b/>
                  <w:bCs/>
                </w:rPr>
                <w:t>4</w:t>
              </w:r>
            </w:ins>
          </w:p>
        </w:tc>
        <w:tc>
          <w:tcPr>
            <w:tcW w:w="692" w:type="dxa"/>
            <w:shd w:val="clear" w:color="auto" w:fill="E7E6E6" w:themeFill="background2"/>
            <w:noWrap/>
            <w:vAlign w:val="center"/>
          </w:tcPr>
          <w:p w14:paraId="0CD7B32D" w14:textId="77777777" w:rsidR="008E4B87" w:rsidRPr="00FF6A71" w:rsidRDefault="008E4B87">
            <w:pPr>
              <w:spacing w:before="0" w:after="0" w:line="240" w:lineRule="auto"/>
              <w:jc w:val="left"/>
              <w:rPr>
                <w:ins w:id="47706" w:author="pete jones" w:date="2022-01-04T11:19:00Z"/>
                <w:rFonts w:cstheme="minorHAnsi"/>
                <w:b/>
                <w:bCs/>
              </w:rPr>
              <w:pPrChange w:id="47707" w:author="pete jones" w:date="2022-01-04T11:44:00Z">
                <w:pPr>
                  <w:keepNext/>
                  <w:jc w:val="center"/>
                </w:pPr>
              </w:pPrChange>
            </w:pPr>
            <w:ins w:id="47708" w:author="pete jones" w:date="2022-01-04T11:19:00Z">
              <w:r w:rsidRPr="00FF6A71">
                <w:rPr>
                  <w:rFonts w:cstheme="minorHAnsi"/>
                  <w:b/>
                  <w:bCs/>
                </w:rPr>
                <w:t>5</w:t>
              </w:r>
            </w:ins>
          </w:p>
        </w:tc>
        <w:tc>
          <w:tcPr>
            <w:tcW w:w="692" w:type="dxa"/>
            <w:shd w:val="clear" w:color="auto" w:fill="E7E6E6" w:themeFill="background2"/>
            <w:noWrap/>
            <w:vAlign w:val="center"/>
          </w:tcPr>
          <w:p w14:paraId="4A016F02" w14:textId="77777777" w:rsidR="008E4B87" w:rsidRPr="00FF6A71" w:rsidRDefault="008E4B87">
            <w:pPr>
              <w:spacing w:before="0" w:after="0" w:line="240" w:lineRule="auto"/>
              <w:jc w:val="left"/>
              <w:rPr>
                <w:ins w:id="47709" w:author="pete jones" w:date="2022-01-04T11:19:00Z"/>
                <w:rFonts w:cstheme="minorHAnsi"/>
                <w:b/>
                <w:bCs/>
              </w:rPr>
              <w:pPrChange w:id="47710" w:author="pete jones" w:date="2022-01-04T11:44:00Z">
                <w:pPr>
                  <w:keepNext/>
                  <w:jc w:val="center"/>
                </w:pPr>
              </w:pPrChange>
            </w:pPr>
            <w:ins w:id="47711" w:author="pete jones" w:date="2022-01-04T11:19:00Z">
              <w:r w:rsidRPr="00FF6A71">
                <w:rPr>
                  <w:rFonts w:cstheme="minorHAnsi"/>
                  <w:b/>
                  <w:bCs/>
                </w:rPr>
                <w:t>6</w:t>
              </w:r>
            </w:ins>
          </w:p>
        </w:tc>
        <w:tc>
          <w:tcPr>
            <w:tcW w:w="692" w:type="dxa"/>
            <w:shd w:val="clear" w:color="auto" w:fill="E7E6E6" w:themeFill="background2"/>
            <w:noWrap/>
            <w:vAlign w:val="center"/>
          </w:tcPr>
          <w:p w14:paraId="340C7944" w14:textId="77777777" w:rsidR="008E4B87" w:rsidRPr="00FF6A71" w:rsidRDefault="008E4B87">
            <w:pPr>
              <w:spacing w:before="0" w:after="0" w:line="240" w:lineRule="auto"/>
              <w:jc w:val="left"/>
              <w:rPr>
                <w:ins w:id="47712" w:author="pete jones" w:date="2022-01-04T11:19:00Z"/>
                <w:rFonts w:cstheme="minorHAnsi"/>
                <w:b/>
                <w:bCs/>
              </w:rPr>
              <w:pPrChange w:id="47713" w:author="pete jones" w:date="2022-01-04T11:44:00Z">
                <w:pPr>
                  <w:keepNext/>
                  <w:jc w:val="center"/>
                </w:pPr>
              </w:pPrChange>
            </w:pPr>
            <w:ins w:id="47714" w:author="pete jones" w:date="2022-01-04T11:19:00Z">
              <w:r w:rsidRPr="00FF6A71">
                <w:rPr>
                  <w:rFonts w:cstheme="minorHAnsi"/>
                  <w:b/>
                  <w:bCs/>
                </w:rPr>
                <w:t>7</w:t>
              </w:r>
            </w:ins>
          </w:p>
        </w:tc>
      </w:tr>
      <w:tr w:rsidR="008E4B87" w:rsidRPr="00FF6A71" w14:paraId="45706649"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715" w:author="pete jones" w:date="2022-01-04T11:44: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716" w:author="pete jones" w:date="2022-01-04T11:19:00Z"/>
          <w:trPrChange w:id="47717" w:author="pete jones" w:date="2022-01-04T11:44:00Z">
            <w:trPr>
              <w:trHeight w:val="300"/>
              <w:jc w:val="center"/>
            </w:trPr>
          </w:trPrChange>
        </w:trPr>
        <w:tc>
          <w:tcPr>
            <w:tcW w:w="814" w:type="dxa"/>
            <w:vAlign w:val="center"/>
            <w:tcPrChange w:id="47718" w:author="pete jones" w:date="2022-01-04T11:44:00Z">
              <w:tcPr>
                <w:tcW w:w="814" w:type="dxa"/>
                <w:vAlign w:val="center"/>
              </w:tcPr>
            </w:tcPrChange>
          </w:tcPr>
          <w:p w14:paraId="38756529" w14:textId="77777777" w:rsidR="008E4B87" w:rsidRPr="00FF6A71" w:rsidRDefault="008E4B87">
            <w:pPr>
              <w:spacing w:before="0" w:after="0" w:line="240" w:lineRule="auto"/>
              <w:jc w:val="left"/>
              <w:rPr>
                <w:ins w:id="47719" w:author="pete jones" w:date="2022-01-04T11:19:00Z"/>
                <w:rFonts w:cstheme="minorHAnsi"/>
                <w:b/>
                <w:bCs/>
              </w:rPr>
              <w:pPrChange w:id="47720" w:author="pete jones" w:date="2022-01-04T11:44:00Z">
                <w:pPr>
                  <w:keepNext/>
                  <w:jc w:val="center"/>
                </w:pPr>
              </w:pPrChange>
            </w:pPr>
            <w:ins w:id="47721" w:author="pete jones" w:date="2022-01-04T11:19:00Z">
              <w:r w:rsidRPr="00FF6A71">
                <w:rPr>
                  <w:rFonts w:cstheme="minorHAnsi"/>
                  <w:b/>
                  <w:bCs/>
                </w:rPr>
                <w:t>%</w:t>
              </w:r>
            </w:ins>
          </w:p>
        </w:tc>
        <w:tc>
          <w:tcPr>
            <w:tcW w:w="814" w:type="dxa"/>
            <w:shd w:val="clear" w:color="auto" w:fill="auto"/>
            <w:noWrap/>
            <w:vAlign w:val="bottom"/>
            <w:tcPrChange w:id="47722" w:author="pete jones" w:date="2022-01-04T11:44:00Z">
              <w:tcPr>
                <w:tcW w:w="814" w:type="dxa"/>
                <w:tcBorders>
                  <w:top w:val="nil"/>
                  <w:left w:val="nil"/>
                  <w:bottom w:val="nil"/>
                  <w:right w:val="nil"/>
                </w:tcBorders>
                <w:shd w:val="clear" w:color="auto" w:fill="auto"/>
                <w:noWrap/>
                <w:vAlign w:val="bottom"/>
              </w:tcPr>
            </w:tcPrChange>
          </w:tcPr>
          <w:p w14:paraId="0AB6A2A0" w14:textId="77777777" w:rsidR="008E4B87" w:rsidRPr="00FF6A71" w:rsidRDefault="008E4B87">
            <w:pPr>
              <w:spacing w:before="0" w:after="0" w:line="240" w:lineRule="auto"/>
              <w:jc w:val="left"/>
              <w:rPr>
                <w:ins w:id="47723" w:author="pete jones" w:date="2022-01-04T11:19:00Z"/>
                <w:rFonts w:cstheme="minorHAnsi"/>
              </w:rPr>
              <w:pPrChange w:id="47724" w:author="pete jones" w:date="2022-01-04T11:44:00Z">
                <w:pPr>
                  <w:keepNext/>
                  <w:jc w:val="center"/>
                </w:pPr>
              </w:pPrChange>
            </w:pPr>
            <w:ins w:id="47725" w:author="pete jones" w:date="2022-01-04T11:19:00Z">
              <w:r w:rsidRPr="00FF6A71">
                <w:rPr>
                  <w:rFonts w:ascii="Calibri" w:hAnsi="Calibri" w:cs="Calibri"/>
                  <w:color w:val="000000"/>
                  <w:sz w:val="22"/>
                  <w:szCs w:val="22"/>
                </w:rPr>
                <w:t>33%</w:t>
              </w:r>
            </w:ins>
          </w:p>
        </w:tc>
        <w:tc>
          <w:tcPr>
            <w:tcW w:w="814" w:type="dxa"/>
            <w:shd w:val="clear" w:color="auto" w:fill="auto"/>
            <w:noWrap/>
            <w:vAlign w:val="bottom"/>
            <w:tcPrChange w:id="47726" w:author="pete jones" w:date="2022-01-04T11:44:00Z">
              <w:tcPr>
                <w:tcW w:w="814" w:type="dxa"/>
                <w:tcBorders>
                  <w:top w:val="nil"/>
                  <w:left w:val="nil"/>
                  <w:bottom w:val="nil"/>
                  <w:right w:val="nil"/>
                </w:tcBorders>
                <w:shd w:val="clear" w:color="auto" w:fill="auto"/>
                <w:noWrap/>
                <w:vAlign w:val="bottom"/>
              </w:tcPr>
            </w:tcPrChange>
          </w:tcPr>
          <w:p w14:paraId="1B89879A" w14:textId="77777777" w:rsidR="008E4B87" w:rsidRPr="00FF6A71" w:rsidRDefault="008E4B87">
            <w:pPr>
              <w:spacing w:before="0" w:after="0" w:line="240" w:lineRule="auto"/>
              <w:jc w:val="left"/>
              <w:rPr>
                <w:ins w:id="47727" w:author="pete jones" w:date="2022-01-04T11:19:00Z"/>
                <w:rFonts w:cstheme="minorHAnsi"/>
              </w:rPr>
              <w:pPrChange w:id="47728" w:author="pete jones" w:date="2022-01-04T11:44:00Z">
                <w:pPr>
                  <w:keepNext/>
                  <w:jc w:val="center"/>
                </w:pPr>
              </w:pPrChange>
            </w:pPr>
            <w:ins w:id="47729" w:author="pete jones" w:date="2022-01-04T11:19:00Z">
              <w:r w:rsidRPr="00FF6A71">
                <w:rPr>
                  <w:rFonts w:ascii="Calibri" w:hAnsi="Calibri" w:cs="Calibri"/>
                  <w:color w:val="000000"/>
                  <w:sz w:val="22"/>
                  <w:szCs w:val="22"/>
                </w:rPr>
                <w:t>41%</w:t>
              </w:r>
            </w:ins>
          </w:p>
        </w:tc>
        <w:tc>
          <w:tcPr>
            <w:tcW w:w="814" w:type="dxa"/>
            <w:shd w:val="clear" w:color="auto" w:fill="auto"/>
            <w:noWrap/>
            <w:vAlign w:val="bottom"/>
            <w:tcPrChange w:id="47730" w:author="pete jones" w:date="2022-01-04T11:44:00Z">
              <w:tcPr>
                <w:tcW w:w="814" w:type="dxa"/>
                <w:tcBorders>
                  <w:top w:val="nil"/>
                  <w:left w:val="nil"/>
                  <w:bottom w:val="nil"/>
                  <w:right w:val="nil"/>
                </w:tcBorders>
                <w:shd w:val="clear" w:color="auto" w:fill="auto"/>
                <w:noWrap/>
                <w:vAlign w:val="bottom"/>
              </w:tcPr>
            </w:tcPrChange>
          </w:tcPr>
          <w:p w14:paraId="0623F09F" w14:textId="77777777" w:rsidR="008E4B87" w:rsidRPr="00FF6A71" w:rsidRDefault="008E4B87">
            <w:pPr>
              <w:spacing w:before="0" w:after="0" w:line="240" w:lineRule="auto"/>
              <w:jc w:val="left"/>
              <w:rPr>
                <w:ins w:id="47731" w:author="pete jones" w:date="2022-01-04T11:19:00Z"/>
                <w:rFonts w:cstheme="minorHAnsi"/>
              </w:rPr>
              <w:pPrChange w:id="47732" w:author="pete jones" w:date="2022-01-04T11:44:00Z">
                <w:pPr>
                  <w:keepNext/>
                  <w:jc w:val="center"/>
                </w:pPr>
              </w:pPrChange>
            </w:pPr>
            <w:ins w:id="47733"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47734" w:author="pete jones" w:date="2022-01-04T11:44:00Z">
              <w:tcPr>
                <w:tcW w:w="692" w:type="dxa"/>
                <w:tcBorders>
                  <w:top w:val="nil"/>
                  <w:left w:val="nil"/>
                  <w:bottom w:val="nil"/>
                  <w:right w:val="nil"/>
                </w:tcBorders>
                <w:shd w:val="clear" w:color="auto" w:fill="auto"/>
                <w:noWrap/>
                <w:vAlign w:val="bottom"/>
              </w:tcPr>
            </w:tcPrChange>
          </w:tcPr>
          <w:p w14:paraId="2BD2B6CA" w14:textId="77777777" w:rsidR="008E4B87" w:rsidRPr="00FF6A71" w:rsidRDefault="008E4B87">
            <w:pPr>
              <w:spacing w:before="0" w:after="0" w:line="240" w:lineRule="auto"/>
              <w:jc w:val="left"/>
              <w:rPr>
                <w:ins w:id="47735" w:author="pete jones" w:date="2022-01-04T11:19:00Z"/>
                <w:rFonts w:cstheme="minorHAnsi"/>
              </w:rPr>
              <w:pPrChange w:id="47736" w:author="pete jones" w:date="2022-01-04T11:44:00Z">
                <w:pPr>
                  <w:keepNext/>
                  <w:jc w:val="center"/>
                </w:pPr>
              </w:pPrChange>
            </w:pPr>
            <w:ins w:id="47737"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738" w:author="pete jones" w:date="2022-01-04T11:44:00Z">
              <w:tcPr>
                <w:tcW w:w="692" w:type="dxa"/>
                <w:tcBorders>
                  <w:top w:val="nil"/>
                  <w:left w:val="nil"/>
                  <w:bottom w:val="nil"/>
                  <w:right w:val="nil"/>
                </w:tcBorders>
                <w:shd w:val="clear" w:color="auto" w:fill="auto"/>
                <w:noWrap/>
                <w:vAlign w:val="bottom"/>
              </w:tcPr>
            </w:tcPrChange>
          </w:tcPr>
          <w:p w14:paraId="4DBB319C" w14:textId="77777777" w:rsidR="008E4B87" w:rsidRPr="00FF6A71" w:rsidRDefault="008E4B87">
            <w:pPr>
              <w:spacing w:before="0" w:after="0" w:line="240" w:lineRule="auto"/>
              <w:jc w:val="left"/>
              <w:rPr>
                <w:ins w:id="47739" w:author="pete jones" w:date="2022-01-04T11:19:00Z"/>
                <w:rFonts w:cstheme="minorHAnsi"/>
              </w:rPr>
              <w:pPrChange w:id="47740" w:author="pete jones" w:date="2022-01-04T11:44:00Z">
                <w:pPr>
                  <w:keepNext/>
                  <w:jc w:val="center"/>
                </w:pPr>
              </w:pPrChange>
            </w:pPr>
            <w:ins w:id="4774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7742" w:author="pete jones" w:date="2022-01-04T11:44:00Z">
              <w:tcPr>
                <w:tcW w:w="692" w:type="dxa"/>
                <w:tcBorders>
                  <w:top w:val="nil"/>
                  <w:left w:val="nil"/>
                  <w:bottom w:val="nil"/>
                  <w:right w:val="nil"/>
                </w:tcBorders>
                <w:shd w:val="clear" w:color="auto" w:fill="auto"/>
                <w:noWrap/>
                <w:vAlign w:val="bottom"/>
              </w:tcPr>
            </w:tcPrChange>
          </w:tcPr>
          <w:p w14:paraId="216AF96D" w14:textId="77777777" w:rsidR="008E4B87" w:rsidRPr="00FF6A71" w:rsidRDefault="008E4B87">
            <w:pPr>
              <w:spacing w:before="0" w:after="0" w:line="240" w:lineRule="auto"/>
              <w:jc w:val="left"/>
              <w:rPr>
                <w:ins w:id="47743" w:author="pete jones" w:date="2022-01-04T11:19:00Z"/>
                <w:rFonts w:cstheme="minorHAnsi"/>
              </w:rPr>
              <w:pPrChange w:id="47744" w:author="pete jones" w:date="2022-01-04T11:44:00Z">
                <w:pPr>
                  <w:keepNext/>
                  <w:jc w:val="center"/>
                </w:pPr>
              </w:pPrChange>
            </w:pPr>
            <w:ins w:id="47745"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746" w:author="pete jones" w:date="2022-01-04T11:44:00Z">
              <w:tcPr>
                <w:tcW w:w="692" w:type="dxa"/>
                <w:tcBorders>
                  <w:top w:val="nil"/>
                  <w:left w:val="nil"/>
                  <w:bottom w:val="nil"/>
                  <w:right w:val="nil"/>
                </w:tcBorders>
                <w:shd w:val="clear" w:color="auto" w:fill="auto"/>
                <w:noWrap/>
                <w:vAlign w:val="bottom"/>
              </w:tcPr>
            </w:tcPrChange>
          </w:tcPr>
          <w:p w14:paraId="1FEF9694" w14:textId="77777777" w:rsidR="008E4B87" w:rsidRPr="00FF6A71" w:rsidRDefault="008E4B87">
            <w:pPr>
              <w:spacing w:before="0" w:after="0" w:line="240" w:lineRule="auto"/>
              <w:jc w:val="left"/>
              <w:rPr>
                <w:ins w:id="47747" w:author="pete jones" w:date="2022-01-04T11:19:00Z"/>
                <w:rFonts w:cstheme="minorHAnsi"/>
              </w:rPr>
              <w:pPrChange w:id="47748" w:author="pete jones" w:date="2022-01-04T11:44:00Z">
                <w:pPr>
                  <w:keepNext/>
                  <w:jc w:val="center"/>
                </w:pPr>
              </w:pPrChange>
            </w:pPr>
            <w:ins w:id="47749" w:author="pete jones" w:date="2022-01-04T11:19:00Z">
              <w:r w:rsidRPr="00FF6A71">
                <w:rPr>
                  <w:rFonts w:ascii="Calibri" w:hAnsi="Calibri" w:cs="Calibri"/>
                  <w:color w:val="000000"/>
                  <w:sz w:val="22"/>
                  <w:szCs w:val="22"/>
                </w:rPr>
                <w:t>0%</w:t>
              </w:r>
            </w:ins>
          </w:p>
        </w:tc>
      </w:tr>
      <w:tr w:rsidR="008E4B87" w:rsidRPr="00FF6A71" w14:paraId="4D68BAA3"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750" w:author="pete jones" w:date="2022-01-04T11:44: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751" w:author="pete jones" w:date="2022-01-04T11:19:00Z"/>
          <w:trPrChange w:id="47752" w:author="pete jones" w:date="2022-01-04T11:44:00Z">
            <w:trPr>
              <w:trHeight w:val="300"/>
              <w:jc w:val="center"/>
            </w:trPr>
          </w:trPrChange>
        </w:trPr>
        <w:tc>
          <w:tcPr>
            <w:tcW w:w="814" w:type="dxa"/>
            <w:vAlign w:val="center"/>
            <w:tcPrChange w:id="47753" w:author="pete jones" w:date="2022-01-04T11:44:00Z">
              <w:tcPr>
                <w:tcW w:w="814" w:type="dxa"/>
                <w:vAlign w:val="center"/>
              </w:tcPr>
            </w:tcPrChange>
          </w:tcPr>
          <w:p w14:paraId="0410D30B" w14:textId="77777777" w:rsidR="008E4B87" w:rsidRPr="00FF6A71" w:rsidRDefault="008E4B87">
            <w:pPr>
              <w:spacing w:before="0" w:after="0" w:line="240" w:lineRule="auto"/>
              <w:jc w:val="left"/>
              <w:rPr>
                <w:ins w:id="47754" w:author="pete jones" w:date="2022-01-04T11:19:00Z"/>
                <w:rFonts w:cstheme="minorHAnsi"/>
                <w:b/>
                <w:bCs/>
              </w:rPr>
              <w:pPrChange w:id="47755" w:author="pete jones" w:date="2022-01-04T11:44:00Z">
                <w:pPr>
                  <w:keepNext/>
                  <w:jc w:val="center"/>
                </w:pPr>
              </w:pPrChange>
            </w:pPr>
            <w:ins w:id="47756" w:author="pete jones" w:date="2022-01-04T11:19:00Z">
              <w:r w:rsidRPr="00FF6A71">
                <w:rPr>
                  <w:rFonts w:cstheme="minorHAnsi"/>
                  <w:b/>
                  <w:bCs/>
                </w:rPr>
                <w:t>Count</w:t>
              </w:r>
            </w:ins>
          </w:p>
        </w:tc>
        <w:tc>
          <w:tcPr>
            <w:tcW w:w="814" w:type="dxa"/>
            <w:shd w:val="clear" w:color="auto" w:fill="auto"/>
            <w:noWrap/>
            <w:vAlign w:val="bottom"/>
            <w:tcPrChange w:id="47757" w:author="pete jones" w:date="2022-01-04T11:44:00Z">
              <w:tcPr>
                <w:tcW w:w="814" w:type="dxa"/>
                <w:tcBorders>
                  <w:top w:val="nil"/>
                  <w:left w:val="nil"/>
                  <w:bottom w:val="nil"/>
                  <w:right w:val="nil"/>
                </w:tcBorders>
                <w:shd w:val="clear" w:color="auto" w:fill="auto"/>
                <w:noWrap/>
                <w:vAlign w:val="bottom"/>
              </w:tcPr>
            </w:tcPrChange>
          </w:tcPr>
          <w:p w14:paraId="147CFC47" w14:textId="77777777" w:rsidR="008E4B87" w:rsidRPr="00FF6A71" w:rsidRDefault="008E4B87">
            <w:pPr>
              <w:spacing w:before="0" w:after="0" w:line="240" w:lineRule="auto"/>
              <w:jc w:val="left"/>
              <w:rPr>
                <w:ins w:id="47758" w:author="pete jones" w:date="2022-01-04T11:19:00Z"/>
                <w:rFonts w:cstheme="minorHAnsi"/>
              </w:rPr>
              <w:pPrChange w:id="47759" w:author="pete jones" w:date="2022-01-04T11:44:00Z">
                <w:pPr>
                  <w:keepNext/>
                  <w:jc w:val="center"/>
                </w:pPr>
              </w:pPrChange>
            </w:pPr>
            <w:ins w:id="47760" w:author="pete jones" w:date="2022-01-04T11:19:00Z">
              <w:r w:rsidRPr="00FF6A71">
                <w:rPr>
                  <w:rFonts w:ascii="Calibri" w:hAnsi="Calibri" w:cs="Calibri"/>
                  <w:color w:val="000000"/>
                  <w:sz w:val="22"/>
                  <w:szCs w:val="22"/>
                </w:rPr>
                <w:t>9</w:t>
              </w:r>
            </w:ins>
          </w:p>
        </w:tc>
        <w:tc>
          <w:tcPr>
            <w:tcW w:w="814" w:type="dxa"/>
            <w:shd w:val="clear" w:color="auto" w:fill="auto"/>
            <w:noWrap/>
            <w:vAlign w:val="bottom"/>
            <w:tcPrChange w:id="47761" w:author="pete jones" w:date="2022-01-04T11:44:00Z">
              <w:tcPr>
                <w:tcW w:w="814" w:type="dxa"/>
                <w:tcBorders>
                  <w:top w:val="nil"/>
                  <w:left w:val="nil"/>
                  <w:bottom w:val="nil"/>
                  <w:right w:val="nil"/>
                </w:tcBorders>
                <w:shd w:val="clear" w:color="auto" w:fill="auto"/>
                <w:noWrap/>
                <w:vAlign w:val="bottom"/>
              </w:tcPr>
            </w:tcPrChange>
          </w:tcPr>
          <w:p w14:paraId="19E6FAE0" w14:textId="77777777" w:rsidR="008E4B87" w:rsidRPr="00FF6A71" w:rsidRDefault="008E4B87">
            <w:pPr>
              <w:spacing w:before="0" w:after="0" w:line="240" w:lineRule="auto"/>
              <w:jc w:val="left"/>
              <w:rPr>
                <w:ins w:id="47762" w:author="pete jones" w:date="2022-01-04T11:19:00Z"/>
                <w:rFonts w:cstheme="minorHAnsi"/>
              </w:rPr>
              <w:pPrChange w:id="47763" w:author="pete jones" w:date="2022-01-04T11:44:00Z">
                <w:pPr>
                  <w:keepNext/>
                  <w:jc w:val="center"/>
                </w:pPr>
              </w:pPrChange>
            </w:pPr>
            <w:ins w:id="47764"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7765" w:author="pete jones" w:date="2022-01-04T11:44:00Z">
              <w:tcPr>
                <w:tcW w:w="814" w:type="dxa"/>
                <w:tcBorders>
                  <w:top w:val="nil"/>
                  <w:left w:val="nil"/>
                  <w:bottom w:val="nil"/>
                  <w:right w:val="nil"/>
                </w:tcBorders>
                <w:shd w:val="clear" w:color="auto" w:fill="auto"/>
                <w:noWrap/>
                <w:vAlign w:val="bottom"/>
              </w:tcPr>
            </w:tcPrChange>
          </w:tcPr>
          <w:p w14:paraId="4D331700" w14:textId="77777777" w:rsidR="008E4B87" w:rsidRPr="00FF6A71" w:rsidRDefault="008E4B87">
            <w:pPr>
              <w:spacing w:before="0" w:after="0" w:line="240" w:lineRule="auto"/>
              <w:jc w:val="left"/>
              <w:rPr>
                <w:ins w:id="47766" w:author="pete jones" w:date="2022-01-04T11:19:00Z"/>
                <w:rFonts w:cstheme="minorHAnsi"/>
              </w:rPr>
              <w:pPrChange w:id="47767" w:author="pete jones" w:date="2022-01-04T11:44:00Z">
                <w:pPr>
                  <w:keepNext/>
                  <w:jc w:val="center"/>
                </w:pPr>
              </w:pPrChange>
            </w:pPr>
            <w:ins w:id="47768"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7769" w:author="pete jones" w:date="2022-01-04T11:44:00Z">
              <w:tcPr>
                <w:tcW w:w="692" w:type="dxa"/>
                <w:tcBorders>
                  <w:top w:val="nil"/>
                  <w:left w:val="nil"/>
                  <w:bottom w:val="nil"/>
                  <w:right w:val="nil"/>
                </w:tcBorders>
                <w:shd w:val="clear" w:color="auto" w:fill="auto"/>
                <w:noWrap/>
                <w:vAlign w:val="bottom"/>
              </w:tcPr>
            </w:tcPrChange>
          </w:tcPr>
          <w:p w14:paraId="3C063A9C" w14:textId="77777777" w:rsidR="008E4B87" w:rsidRPr="00FF6A71" w:rsidRDefault="008E4B87">
            <w:pPr>
              <w:spacing w:before="0" w:after="0" w:line="240" w:lineRule="auto"/>
              <w:jc w:val="left"/>
              <w:rPr>
                <w:ins w:id="47770" w:author="pete jones" w:date="2022-01-04T11:19:00Z"/>
                <w:rFonts w:cstheme="minorHAnsi"/>
              </w:rPr>
              <w:pPrChange w:id="47771" w:author="pete jones" w:date="2022-01-04T11:44:00Z">
                <w:pPr>
                  <w:keepNext/>
                  <w:jc w:val="center"/>
                </w:pPr>
              </w:pPrChange>
            </w:pPr>
            <w:ins w:id="47772"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7773" w:author="pete jones" w:date="2022-01-04T11:44:00Z">
              <w:tcPr>
                <w:tcW w:w="692" w:type="dxa"/>
                <w:tcBorders>
                  <w:top w:val="nil"/>
                  <w:left w:val="nil"/>
                  <w:bottom w:val="nil"/>
                  <w:right w:val="nil"/>
                </w:tcBorders>
                <w:shd w:val="clear" w:color="auto" w:fill="auto"/>
                <w:noWrap/>
                <w:vAlign w:val="bottom"/>
              </w:tcPr>
            </w:tcPrChange>
          </w:tcPr>
          <w:p w14:paraId="560343D1" w14:textId="77777777" w:rsidR="008E4B87" w:rsidRPr="00FF6A71" w:rsidRDefault="008E4B87">
            <w:pPr>
              <w:spacing w:before="0" w:after="0" w:line="240" w:lineRule="auto"/>
              <w:jc w:val="left"/>
              <w:rPr>
                <w:ins w:id="47774" w:author="pete jones" w:date="2022-01-04T11:19:00Z"/>
                <w:rFonts w:cstheme="minorHAnsi"/>
              </w:rPr>
              <w:pPrChange w:id="47775" w:author="pete jones" w:date="2022-01-04T11:44:00Z">
                <w:pPr>
                  <w:keepNext/>
                  <w:jc w:val="center"/>
                </w:pPr>
              </w:pPrChange>
            </w:pPr>
            <w:ins w:id="4777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7777" w:author="pete jones" w:date="2022-01-04T11:44:00Z">
              <w:tcPr>
                <w:tcW w:w="692" w:type="dxa"/>
                <w:tcBorders>
                  <w:top w:val="nil"/>
                  <w:left w:val="nil"/>
                  <w:bottom w:val="nil"/>
                  <w:right w:val="nil"/>
                </w:tcBorders>
                <w:shd w:val="clear" w:color="auto" w:fill="auto"/>
                <w:noWrap/>
                <w:vAlign w:val="bottom"/>
              </w:tcPr>
            </w:tcPrChange>
          </w:tcPr>
          <w:p w14:paraId="564D9E43" w14:textId="77777777" w:rsidR="008E4B87" w:rsidRPr="00FF6A71" w:rsidRDefault="008E4B87">
            <w:pPr>
              <w:spacing w:before="0" w:after="0" w:line="240" w:lineRule="auto"/>
              <w:jc w:val="left"/>
              <w:rPr>
                <w:ins w:id="47778" w:author="pete jones" w:date="2022-01-04T11:19:00Z"/>
                <w:rFonts w:cstheme="minorHAnsi"/>
              </w:rPr>
              <w:pPrChange w:id="47779" w:author="pete jones" w:date="2022-01-04T11:44:00Z">
                <w:pPr>
                  <w:keepNext/>
                  <w:jc w:val="center"/>
                </w:pPr>
              </w:pPrChange>
            </w:pPr>
            <w:ins w:id="47780"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7781" w:author="pete jones" w:date="2022-01-04T11:44:00Z">
              <w:tcPr>
                <w:tcW w:w="692" w:type="dxa"/>
                <w:tcBorders>
                  <w:top w:val="nil"/>
                  <w:left w:val="nil"/>
                  <w:bottom w:val="nil"/>
                  <w:right w:val="nil"/>
                </w:tcBorders>
                <w:shd w:val="clear" w:color="auto" w:fill="auto"/>
                <w:noWrap/>
                <w:vAlign w:val="bottom"/>
              </w:tcPr>
            </w:tcPrChange>
          </w:tcPr>
          <w:p w14:paraId="7ABD5B69" w14:textId="77777777" w:rsidR="008E4B87" w:rsidRPr="00FF6A71" w:rsidRDefault="008E4B87">
            <w:pPr>
              <w:spacing w:before="0" w:after="0" w:line="240" w:lineRule="auto"/>
              <w:jc w:val="left"/>
              <w:rPr>
                <w:ins w:id="47782" w:author="pete jones" w:date="2022-01-04T11:19:00Z"/>
                <w:rFonts w:cstheme="minorHAnsi"/>
              </w:rPr>
              <w:pPrChange w:id="47783" w:author="pete jones" w:date="2022-01-04T11:44:00Z">
                <w:pPr>
                  <w:keepNext/>
                  <w:jc w:val="center"/>
                </w:pPr>
              </w:pPrChange>
            </w:pPr>
            <w:ins w:id="47784" w:author="pete jones" w:date="2022-01-04T11:19:00Z">
              <w:r w:rsidRPr="00FF6A71">
                <w:rPr>
                  <w:rFonts w:ascii="Calibri" w:hAnsi="Calibri" w:cs="Calibri"/>
                  <w:color w:val="000000"/>
                  <w:sz w:val="22"/>
                  <w:szCs w:val="22"/>
                </w:rPr>
                <w:t>0</w:t>
              </w:r>
            </w:ins>
          </w:p>
        </w:tc>
      </w:tr>
    </w:tbl>
    <w:p w14:paraId="604DAD22" w14:textId="3AF848FA" w:rsidR="008E4B87" w:rsidRPr="00FF6A71" w:rsidRDefault="008E4B87">
      <w:pPr>
        <w:jc w:val="left"/>
        <w:rPr>
          <w:ins w:id="47785" w:author="pete jones" w:date="2022-01-04T11:19:00Z"/>
          <w:rFonts w:cstheme="minorHAnsi"/>
        </w:rPr>
        <w:pPrChange w:id="47786" w:author="pete jones" w:date="2022-01-04T11:41:00Z">
          <w:pPr/>
        </w:pPrChange>
      </w:pPr>
      <w:ins w:id="47787" w:author="pete jones" w:date="2022-01-04T11:19:00Z">
        <w:r w:rsidRPr="00FF6A71">
          <w:rPr>
            <w:rFonts w:cstheme="minorHAnsi"/>
          </w:rPr>
          <w:t>Q4.9 All student tasks are designed to be authentic and industrially valid scenarios.</w:t>
        </w:r>
        <w:r w:rsidRPr="00FF6A71">
          <w:rPr>
            <w:rFonts w:cstheme="minorHAnsi"/>
          </w:rPr>
          <w:br/>
          <w:t xml:space="preserve"> </w:t>
        </w:r>
      </w:ins>
      <w:ins w:id="47788" w:author="pete jones" w:date="2022-04-05T11:11:00Z">
        <w:r w:rsidR="00FE3061" w:rsidRPr="00FF6A71">
          <w:rPr>
            <w:rFonts w:cstheme="minorHAnsi"/>
          </w:rPr>
          <w:t>E.g.,</w:t>
        </w:r>
      </w:ins>
      <w:ins w:id="47789" w:author="pete jones" w:date="2022-01-04T11:19:00Z">
        <w:r w:rsidRPr="00FF6A71">
          <w:rPr>
            <w:rFonts w:cstheme="minorHAnsi"/>
          </w:rPr>
          <w:t xml:space="preserve"> Engineering, Design, etc</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7790">
          <w:tblGrid>
            <w:gridCol w:w="814"/>
            <w:gridCol w:w="814"/>
            <w:gridCol w:w="814"/>
            <w:gridCol w:w="814"/>
            <w:gridCol w:w="692"/>
            <w:gridCol w:w="692"/>
            <w:gridCol w:w="692"/>
            <w:gridCol w:w="692"/>
          </w:tblGrid>
        </w:tblGridChange>
      </w:tblGrid>
      <w:tr w:rsidR="00FF6A71" w:rsidRPr="00FF6A71" w14:paraId="5EE2AC76" w14:textId="77777777" w:rsidTr="00BF7D99">
        <w:trPr>
          <w:trHeight w:val="300"/>
          <w:jc w:val="center"/>
          <w:ins w:id="47791" w:author="pete jones" w:date="2022-01-04T11:19:00Z"/>
        </w:trPr>
        <w:tc>
          <w:tcPr>
            <w:tcW w:w="814" w:type="dxa"/>
            <w:shd w:val="clear" w:color="auto" w:fill="E7E6E6" w:themeFill="background2"/>
            <w:vAlign w:val="center"/>
          </w:tcPr>
          <w:p w14:paraId="1EF7DF20" w14:textId="77777777" w:rsidR="008E4B87" w:rsidRPr="00FF6A71" w:rsidRDefault="008E4B87">
            <w:pPr>
              <w:spacing w:before="0" w:after="0" w:line="240" w:lineRule="auto"/>
              <w:jc w:val="left"/>
              <w:rPr>
                <w:ins w:id="47792" w:author="pete jones" w:date="2022-01-04T11:19:00Z"/>
                <w:rFonts w:cstheme="minorHAnsi"/>
                <w:b/>
                <w:bCs/>
              </w:rPr>
              <w:pPrChange w:id="47793" w:author="pete jones" w:date="2022-01-04T11:45:00Z">
                <w:pPr>
                  <w:keepNext/>
                  <w:jc w:val="center"/>
                </w:pPr>
              </w:pPrChange>
            </w:pPr>
            <w:ins w:id="47794" w:author="pete jones" w:date="2022-01-04T11:19:00Z">
              <w:r w:rsidRPr="00FF6A71">
                <w:rPr>
                  <w:rFonts w:cstheme="minorHAnsi"/>
                  <w:b/>
                  <w:bCs/>
                </w:rPr>
                <w:t>scale</w:t>
              </w:r>
            </w:ins>
          </w:p>
        </w:tc>
        <w:tc>
          <w:tcPr>
            <w:tcW w:w="814" w:type="dxa"/>
            <w:shd w:val="clear" w:color="auto" w:fill="E7E6E6" w:themeFill="background2"/>
            <w:noWrap/>
            <w:vAlign w:val="center"/>
          </w:tcPr>
          <w:p w14:paraId="26378613" w14:textId="77777777" w:rsidR="008E4B87" w:rsidRPr="00FF6A71" w:rsidRDefault="008E4B87">
            <w:pPr>
              <w:spacing w:before="0" w:after="0" w:line="240" w:lineRule="auto"/>
              <w:jc w:val="left"/>
              <w:rPr>
                <w:ins w:id="47795" w:author="pete jones" w:date="2022-01-04T11:19:00Z"/>
                <w:rFonts w:cstheme="minorHAnsi"/>
                <w:b/>
                <w:bCs/>
              </w:rPr>
              <w:pPrChange w:id="47796" w:author="pete jones" w:date="2022-01-04T11:45:00Z">
                <w:pPr>
                  <w:keepNext/>
                  <w:jc w:val="center"/>
                </w:pPr>
              </w:pPrChange>
            </w:pPr>
            <w:ins w:id="47797" w:author="pete jones" w:date="2022-01-04T11:19:00Z">
              <w:r w:rsidRPr="00FF6A71">
                <w:rPr>
                  <w:rFonts w:cstheme="minorHAnsi"/>
                  <w:b/>
                  <w:bCs/>
                </w:rPr>
                <w:t>1</w:t>
              </w:r>
            </w:ins>
          </w:p>
        </w:tc>
        <w:tc>
          <w:tcPr>
            <w:tcW w:w="814" w:type="dxa"/>
            <w:shd w:val="clear" w:color="auto" w:fill="E7E6E6" w:themeFill="background2"/>
            <w:noWrap/>
            <w:vAlign w:val="center"/>
          </w:tcPr>
          <w:p w14:paraId="3B1F4A43" w14:textId="77777777" w:rsidR="008E4B87" w:rsidRPr="00FF6A71" w:rsidRDefault="008E4B87">
            <w:pPr>
              <w:spacing w:before="0" w:after="0" w:line="240" w:lineRule="auto"/>
              <w:jc w:val="left"/>
              <w:rPr>
                <w:ins w:id="47798" w:author="pete jones" w:date="2022-01-04T11:19:00Z"/>
                <w:rFonts w:cstheme="minorHAnsi"/>
                <w:b/>
                <w:bCs/>
              </w:rPr>
              <w:pPrChange w:id="47799" w:author="pete jones" w:date="2022-01-04T11:45:00Z">
                <w:pPr>
                  <w:keepNext/>
                  <w:jc w:val="center"/>
                </w:pPr>
              </w:pPrChange>
            </w:pPr>
            <w:ins w:id="47800" w:author="pete jones" w:date="2022-01-04T11:19:00Z">
              <w:r w:rsidRPr="00FF6A71">
                <w:rPr>
                  <w:rFonts w:cstheme="minorHAnsi"/>
                  <w:b/>
                  <w:bCs/>
                </w:rPr>
                <w:t>2</w:t>
              </w:r>
            </w:ins>
          </w:p>
        </w:tc>
        <w:tc>
          <w:tcPr>
            <w:tcW w:w="814" w:type="dxa"/>
            <w:shd w:val="clear" w:color="auto" w:fill="E7E6E6" w:themeFill="background2"/>
            <w:noWrap/>
            <w:vAlign w:val="center"/>
          </w:tcPr>
          <w:p w14:paraId="3A70D17E" w14:textId="77777777" w:rsidR="008E4B87" w:rsidRPr="00FF6A71" w:rsidRDefault="008E4B87">
            <w:pPr>
              <w:spacing w:before="0" w:after="0" w:line="240" w:lineRule="auto"/>
              <w:jc w:val="left"/>
              <w:rPr>
                <w:ins w:id="47801" w:author="pete jones" w:date="2022-01-04T11:19:00Z"/>
                <w:rFonts w:cstheme="minorHAnsi"/>
                <w:b/>
                <w:bCs/>
              </w:rPr>
              <w:pPrChange w:id="47802" w:author="pete jones" w:date="2022-01-04T11:45:00Z">
                <w:pPr>
                  <w:keepNext/>
                  <w:jc w:val="center"/>
                </w:pPr>
              </w:pPrChange>
            </w:pPr>
            <w:ins w:id="47803" w:author="pete jones" w:date="2022-01-04T11:19:00Z">
              <w:r w:rsidRPr="00FF6A71">
                <w:rPr>
                  <w:rFonts w:cstheme="minorHAnsi"/>
                  <w:b/>
                  <w:bCs/>
                </w:rPr>
                <w:t>3</w:t>
              </w:r>
            </w:ins>
          </w:p>
        </w:tc>
        <w:tc>
          <w:tcPr>
            <w:tcW w:w="692" w:type="dxa"/>
            <w:shd w:val="clear" w:color="auto" w:fill="E7E6E6" w:themeFill="background2"/>
            <w:noWrap/>
            <w:vAlign w:val="center"/>
          </w:tcPr>
          <w:p w14:paraId="1521B0DC" w14:textId="77777777" w:rsidR="008E4B87" w:rsidRPr="00FF6A71" w:rsidRDefault="008E4B87">
            <w:pPr>
              <w:spacing w:before="0" w:after="0" w:line="240" w:lineRule="auto"/>
              <w:jc w:val="left"/>
              <w:rPr>
                <w:ins w:id="47804" w:author="pete jones" w:date="2022-01-04T11:19:00Z"/>
                <w:rFonts w:cstheme="minorHAnsi"/>
                <w:b/>
                <w:bCs/>
              </w:rPr>
              <w:pPrChange w:id="47805" w:author="pete jones" w:date="2022-01-04T11:45:00Z">
                <w:pPr>
                  <w:keepNext/>
                  <w:jc w:val="center"/>
                </w:pPr>
              </w:pPrChange>
            </w:pPr>
            <w:ins w:id="47806" w:author="pete jones" w:date="2022-01-04T11:19:00Z">
              <w:r w:rsidRPr="00FF6A71">
                <w:rPr>
                  <w:rFonts w:cstheme="minorHAnsi"/>
                  <w:b/>
                  <w:bCs/>
                </w:rPr>
                <w:t>4</w:t>
              </w:r>
            </w:ins>
          </w:p>
        </w:tc>
        <w:tc>
          <w:tcPr>
            <w:tcW w:w="692" w:type="dxa"/>
            <w:shd w:val="clear" w:color="auto" w:fill="E7E6E6" w:themeFill="background2"/>
            <w:noWrap/>
            <w:vAlign w:val="center"/>
          </w:tcPr>
          <w:p w14:paraId="488A927B" w14:textId="77777777" w:rsidR="008E4B87" w:rsidRPr="00FF6A71" w:rsidRDefault="008E4B87">
            <w:pPr>
              <w:spacing w:before="0" w:after="0" w:line="240" w:lineRule="auto"/>
              <w:jc w:val="left"/>
              <w:rPr>
                <w:ins w:id="47807" w:author="pete jones" w:date="2022-01-04T11:19:00Z"/>
                <w:rFonts w:cstheme="minorHAnsi"/>
                <w:b/>
                <w:bCs/>
              </w:rPr>
              <w:pPrChange w:id="47808" w:author="pete jones" w:date="2022-01-04T11:45:00Z">
                <w:pPr>
                  <w:keepNext/>
                  <w:jc w:val="center"/>
                </w:pPr>
              </w:pPrChange>
            </w:pPr>
            <w:ins w:id="47809" w:author="pete jones" w:date="2022-01-04T11:19:00Z">
              <w:r w:rsidRPr="00FF6A71">
                <w:rPr>
                  <w:rFonts w:cstheme="minorHAnsi"/>
                  <w:b/>
                  <w:bCs/>
                </w:rPr>
                <w:t>5</w:t>
              </w:r>
            </w:ins>
          </w:p>
        </w:tc>
        <w:tc>
          <w:tcPr>
            <w:tcW w:w="692" w:type="dxa"/>
            <w:shd w:val="clear" w:color="auto" w:fill="E7E6E6" w:themeFill="background2"/>
            <w:noWrap/>
            <w:vAlign w:val="center"/>
          </w:tcPr>
          <w:p w14:paraId="0722591F" w14:textId="77777777" w:rsidR="008E4B87" w:rsidRPr="00FF6A71" w:rsidRDefault="008E4B87">
            <w:pPr>
              <w:spacing w:before="0" w:after="0" w:line="240" w:lineRule="auto"/>
              <w:jc w:val="left"/>
              <w:rPr>
                <w:ins w:id="47810" w:author="pete jones" w:date="2022-01-04T11:19:00Z"/>
                <w:rFonts w:cstheme="minorHAnsi"/>
                <w:b/>
                <w:bCs/>
              </w:rPr>
              <w:pPrChange w:id="47811" w:author="pete jones" w:date="2022-01-04T11:45:00Z">
                <w:pPr>
                  <w:keepNext/>
                  <w:jc w:val="center"/>
                </w:pPr>
              </w:pPrChange>
            </w:pPr>
            <w:ins w:id="47812" w:author="pete jones" w:date="2022-01-04T11:19:00Z">
              <w:r w:rsidRPr="00FF6A71">
                <w:rPr>
                  <w:rFonts w:cstheme="minorHAnsi"/>
                  <w:b/>
                  <w:bCs/>
                </w:rPr>
                <w:t>6</w:t>
              </w:r>
            </w:ins>
          </w:p>
        </w:tc>
        <w:tc>
          <w:tcPr>
            <w:tcW w:w="692" w:type="dxa"/>
            <w:shd w:val="clear" w:color="auto" w:fill="E7E6E6" w:themeFill="background2"/>
            <w:noWrap/>
            <w:vAlign w:val="center"/>
          </w:tcPr>
          <w:p w14:paraId="4BC1A4F8" w14:textId="77777777" w:rsidR="008E4B87" w:rsidRPr="00FF6A71" w:rsidRDefault="008E4B87">
            <w:pPr>
              <w:spacing w:before="0" w:after="0" w:line="240" w:lineRule="auto"/>
              <w:jc w:val="left"/>
              <w:rPr>
                <w:ins w:id="47813" w:author="pete jones" w:date="2022-01-04T11:19:00Z"/>
                <w:rFonts w:cstheme="minorHAnsi"/>
                <w:b/>
                <w:bCs/>
              </w:rPr>
              <w:pPrChange w:id="47814" w:author="pete jones" w:date="2022-01-04T11:45:00Z">
                <w:pPr>
                  <w:keepNext/>
                  <w:jc w:val="center"/>
                </w:pPr>
              </w:pPrChange>
            </w:pPr>
            <w:ins w:id="47815" w:author="pete jones" w:date="2022-01-04T11:19:00Z">
              <w:r w:rsidRPr="00FF6A71">
                <w:rPr>
                  <w:rFonts w:cstheme="minorHAnsi"/>
                  <w:b/>
                  <w:bCs/>
                </w:rPr>
                <w:t>7</w:t>
              </w:r>
            </w:ins>
          </w:p>
        </w:tc>
      </w:tr>
      <w:tr w:rsidR="008E4B87" w:rsidRPr="00FF6A71" w14:paraId="1FBE46A4" w14:textId="77777777" w:rsidTr="00BF7D9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816" w:author="pete jones" w:date="2022-01-04T11:4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817" w:author="pete jones" w:date="2022-01-04T11:19:00Z"/>
          <w:trPrChange w:id="47818" w:author="pete jones" w:date="2022-01-04T11:45:00Z">
            <w:trPr>
              <w:trHeight w:val="300"/>
              <w:jc w:val="center"/>
            </w:trPr>
          </w:trPrChange>
        </w:trPr>
        <w:tc>
          <w:tcPr>
            <w:tcW w:w="814" w:type="dxa"/>
            <w:vAlign w:val="center"/>
            <w:tcPrChange w:id="47819" w:author="pete jones" w:date="2022-01-04T11:45:00Z">
              <w:tcPr>
                <w:tcW w:w="814" w:type="dxa"/>
                <w:vAlign w:val="center"/>
              </w:tcPr>
            </w:tcPrChange>
          </w:tcPr>
          <w:p w14:paraId="38FF1A10" w14:textId="77777777" w:rsidR="008E4B87" w:rsidRPr="00FF6A71" w:rsidRDefault="008E4B87">
            <w:pPr>
              <w:spacing w:before="0" w:after="0" w:line="240" w:lineRule="auto"/>
              <w:jc w:val="left"/>
              <w:rPr>
                <w:ins w:id="47820" w:author="pete jones" w:date="2022-01-04T11:19:00Z"/>
                <w:rFonts w:cstheme="minorHAnsi"/>
                <w:b/>
                <w:bCs/>
              </w:rPr>
              <w:pPrChange w:id="47821" w:author="pete jones" w:date="2022-01-04T11:45:00Z">
                <w:pPr>
                  <w:keepNext/>
                  <w:jc w:val="center"/>
                </w:pPr>
              </w:pPrChange>
            </w:pPr>
            <w:ins w:id="47822" w:author="pete jones" w:date="2022-01-04T11:19:00Z">
              <w:r w:rsidRPr="00FF6A71">
                <w:rPr>
                  <w:rFonts w:cstheme="minorHAnsi"/>
                  <w:b/>
                  <w:bCs/>
                </w:rPr>
                <w:t>%</w:t>
              </w:r>
            </w:ins>
          </w:p>
        </w:tc>
        <w:tc>
          <w:tcPr>
            <w:tcW w:w="814" w:type="dxa"/>
            <w:shd w:val="clear" w:color="auto" w:fill="auto"/>
            <w:noWrap/>
            <w:vAlign w:val="bottom"/>
            <w:tcPrChange w:id="47823" w:author="pete jones" w:date="2022-01-04T11:45:00Z">
              <w:tcPr>
                <w:tcW w:w="814" w:type="dxa"/>
                <w:tcBorders>
                  <w:top w:val="nil"/>
                  <w:left w:val="nil"/>
                  <w:bottom w:val="nil"/>
                  <w:right w:val="nil"/>
                </w:tcBorders>
                <w:shd w:val="clear" w:color="auto" w:fill="auto"/>
                <w:noWrap/>
                <w:vAlign w:val="bottom"/>
              </w:tcPr>
            </w:tcPrChange>
          </w:tcPr>
          <w:p w14:paraId="2D97A092" w14:textId="77777777" w:rsidR="008E4B87" w:rsidRPr="00FF6A71" w:rsidRDefault="008E4B87">
            <w:pPr>
              <w:spacing w:before="0" w:after="0" w:line="240" w:lineRule="auto"/>
              <w:jc w:val="left"/>
              <w:rPr>
                <w:ins w:id="47824" w:author="pete jones" w:date="2022-01-04T11:19:00Z"/>
                <w:rFonts w:cstheme="minorHAnsi"/>
              </w:rPr>
              <w:pPrChange w:id="47825" w:author="pete jones" w:date="2022-01-04T11:45:00Z">
                <w:pPr>
                  <w:keepNext/>
                  <w:jc w:val="center"/>
                </w:pPr>
              </w:pPrChange>
            </w:pPr>
            <w:ins w:id="47826" w:author="pete jones" w:date="2022-01-04T11:19:00Z">
              <w:r w:rsidRPr="00FF6A71">
                <w:rPr>
                  <w:rFonts w:ascii="Calibri" w:hAnsi="Calibri" w:cs="Calibri"/>
                  <w:color w:val="000000"/>
                  <w:sz w:val="22"/>
                  <w:szCs w:val="22"/>
                </w:rPr>
                <w:t>22%</w:t>
              </w:r>
            </w:ins>
          </w:p>
        </w:tc>
        <w:tc>
          <w:tcPr>
            <w:tcW w:w="814" w:type="dxa"/>
            <w:shd w:val="clear" w:color="auto" w:fill="auto"/>
            <w:noWrap/>
            <w:vAlign w:val="bottom"/>
            <w:tcPrChange w:id="47827" w:author="pete jones" w:date="2022-01-04T11:45:00Z">
              <w:tcPr>
                <w:tcW w:w="814" w:type="dxa"/>
                <w:tcBorders>
                  <w:top w:val="nil"/>
                  <w:left w:val="nil"/>
                  <w:bottom w:val="nil"/>
                  <w:right w:val="nil"/>
                </w:tcBorders>
                <w:shd w:val="clear" w:color="auto" w:fill="auto"/>
                <w:noWrap/>
                <w:vAlign w:val="bottom"/>
              </w:tcPr>
            </w:tcPrChange>
          </w:tcPr>
          <w:p w14:paraId="2CF7C2D4" w14:textId="77777777" w:rsidR="008E4B87" w:rsidRPr="00FF6A71" w:rsidRDefault="008E4B87">
            <w:pPr>
              <w:spacing w:before="0" w:after="0" w:line="240" w:lineRule="auto"/>
              <w:jc w:val="left"/>
              <w:rPr>
                <w:ins w:id="47828" w:author="pete jones" w:date="2022-01-04T11:19:00Z"/>
                <w:rFonts w:cstheme="minorHAnsi"/>
              </w:rPr>
              <w:pPrChange w:id="47829" w:author="pete jones" w:date="2022-01-04T11:45:00Z">
                <w:pPr>
                  <w:keepNext/>
                  <w:jc w:val="center"/>
                </w:pPr>
              </w:pPrChange>
            </w:pPr>
            <w:ins w:id="47830" w:author="pete jones" w:date="2022-01-04T11:19:00Z">
              <w:r w:rsidRPr="00FF6A71">
                <w:rPr>
                  <w:rFonts w:ascii="Calibri" w:hAnsi="Calibri" w:cs="Calibri"/>
                  <w:color w:val="000000"/>
                  <w:sz w:val="22"/>
                  <w:szCs w:val="22"/>
                </w:rPr>
                <w:t>30%</w:t>
              </w:r>
            </w:ins>
          </w:p>
        </w:tc>
        <w:tc>
          <w:tcPr>
            <w:tcW w:w="814" w:type="dxa"/>
            <w:shd w:val="clear" w:color="auto" w:fill="auto"/>
            <w:noWrap/>
            <w:vAlign w:val="bottom"/>
            <w:tcPrChange w:id="47831" w:author="pete jones" w:date="2022-01-04T11:45:00Z">
              <w:tcPr>
                <w:tcW w:w="814" w:type="dxa"/>
                <w:tcBorders>
                  <w:top w:val="nil"/>
                  <w:left w:val="nil"/>
                  <w:bottom w:val="nil"/>
                  <w:right w:val="nil"/>
                </w:tcBorders>
                <w:shd w:val="clear" w:color="auto" w:fill="auto"/>
                <w:noWrap/>
                <w:vAlign w:val="bottom"/>
              </w:tcPr>
            </w:tcPrChange>
          </w:tcPr>
          <w:p w14:paraId="37FA04ED" w14:textId="77777777" w:rsidR="008E4B87" w:rsidRPr="00FF6A71" w:rsidRDefault="008E4B87">
            <w:pPr>
              <w:spacing w:before="0" w:after="0" w:line="240" w:lineRule="auto"/>
              <w:jc w:val="left"/>
              <w:rPr>
                <w:ins w:id="47832" w:author="pete jones" w:date="2022-01-04T11:19:00Z"/>
                <w:rFonts w:cstheme="minorHAnsi"/>
              </w:rPr>
              <w:pPrChange w:id="47833" w:author="pete jones" w:date="2022-01-04T11:45:00Z">
                <w:pPr>
                  <w:keepNext/>
                  <w:jc w:val="center"/>
                </w:pPr>
              </w:pPrChange>
            </w:pPr>
            <w:ins w:id="47834"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7835" w:author="pete jones" w:date="2022-01-04T11:45:00Z">
              <w:tcPr>
                <w:tcW w:w="692" w:type="dxa"/>
                <w:tcBorders>
                  <w:top w:val="nil"/>
                  <w:left w:val="nil"/>
                  <w:bottom w:val="nil"/>
                  <w:right w:val="nil"/>
                </w:tcBorders>
                <w:shd w:val="clear" w:color="auto" w:fill="auto"/>
                <w:noWrap/>
                <w:vAlign w:val="bottom"/>
              </w:tcPr>
            </w:tcPrChange>
          </w:tcPr>
          <w:p w14:paraId="0D9BBDA2" w14:textId="77777777" w:rsidR="008E4B87" w:rsidRPr="00FF6A71" w:rsidRDefault="008E4B87">
            <w:pPr>
              <w:spacing w:before="0" w:after="0" w:line="240" w:lineRule="auto"/>
              <w:jc w:val="left"/>
              <w:rPr>
                <w:ins w:id="47836" w:author="pete jones" w:date="2022-01-04T11:19:00Z"/>
                <w:rFonts w:cstheme="minorHAnsi"/>
              </w:rPr>
              <w:pPrChange w:id="47837" w:author="pete jones" w:date="2022-01-04T11:45:00Z">
                <w:pPr>
                  <w:keepNext/>
                  <w:jc w:val="center"/>
                </w:pPr>
              </w:pPrChange>
            </w:pPr>
            <w:ins w:id="47838"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7839" w:author="pete jones" w:date="2022-01-04T11:45:00Z">
              <w:tcPr>
                <w:tcW w:w="692" w:type="dxa"/>
                <w:tcBorders>
                  <w:top w:val="nil"/>
                  <w:left w:val="nil"/>
                  <w:bottom w:val="nil"/>
                  <w:right w:val="nil"/>
                </w:tcBorders>
                <w:shd w:val="clear" w:color="auto" w:fill="auto"/>
                <w:noWrap/>
                <w:vAlign w:val="bottom"/>
              </w:tcPr>
            </w:tcPrChange>
          </w:tcPr>
          <w:p w14:paraId="2AC6B8E9" w14:textId="77777777" w:rsidR="008E4B87" w:rsidRPr="00FF6A71" w:rsidRDefault="008E4B87">
            <w:pPr>
              <w:spacing w:before="0" w:after="0" w:line="240" w:lineRule="auto"/>
              <w:jc w:val="left"/>
              <w:rPr>
                <w:ins w:id="47840" w:author="pete jones" w:date="2022-01-04T11:19:00Z"/>
                <w:rFonts w:cstheme="minorHAnsi"/>
              </w:rPr>
              <w:pPrChange w:id="47841" w:author="pete jones" w:date="2022-01-04T11:45:00Z">
                <w:pPr>
                  <w:keepNext/>
                  <w:jc w:val="center"/>
                </w:pPr>
              </w:pPrChange>
            </w:pPr>
            <w:ins w:id="47842"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7843" w:author="pete jones" w:date="2022-01-04T11:45:00Z">
              <w:tcPr>
                <w:tcW w:w="692" w:type="dxa"/>
                <w:tcBorders>
                  <w:top w:val="nil"/>
                  <w:left w:val="nil"/>
                  <w:bottom w:val="nil"/>
                  <w:right w:val="nil"/>
                </w:tcBorders>
                <w:shd w:val="clear" w:color="auto" w:fill="auto"/>
                <w:noWrap/>
                <w:vAlign w:val="bottom"/>
              </w:tcPr>
            </w:tcPrChange>
          </w:tcPr>
          <w:p w14:paraId="24B079F2" w14:textId="77777777" w:rsidR="008E4B87" w:rsidRPr="00FF6A71" w:rsidRDefault="008E4B87">
            <w:pPr>
              <w:spacing w:before="0" w:after="0" w:line="240" w:lineRule="auto"/>
              <w:jc w:val="left"/>
              <w:rPr>
                <w:ins w:id="47844" w:author="pete jones" w:date="2022-01-04T11:19:00Z"/>
                <w:rFonts w:cstheme="minorHAnsi"/>
              </w:rPr>
              <w:pPrChange w:id="47845" w:author="pete jones" w:date="2022-01-04T11:45:00Z">
                <w:pPr>
                  <w:keepNext/>
                  <w:jc w:val="center"/>
                </w:pPr>
              </w:pPrChange>
            </w:pPr>
            <w:ins w:id="47846"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7847" w:author="pete jones" w:date="2022-01-04T11:45:00Z">
              <w:tcPr>
                <w:tcW w:w="692" w:type="dxa"/>
                <w:tcBorders>
                  <w:top w:val="nil"/>
                  <w:left w:val="nil"/>
                  <w:bottom w:val="nil"/>
                  <w:right w:val="nil"/>
                </w:tcBorders>
                <w:shd w:val="clear" w:color="auto" w:fill="auto"/>
                <w:noWrap/>
                <w:vAlign w:val="bottom"/>
              </w:tcPr>
            </w:tcPrChange>
          </w:tcPr>
          <w:p w14:paraId="2142EE57" w14:textId="77777777" w:rsidR="008E4B87" w:rsidRPr="00FF6A71" w:rsidRDefault="008E4B87">
            <w:pPr>
              <w:spacing w:before="0" w:after="0" w:line="240" w:lineRule="auto"/>
              <w:jc w:val="left"/>
              <w:rPr>
                <w:ins w:id="47848" w:author="pete jones" w:date="2022-01-04T11:19:00Z"/>
                <w:rFonts w:cstheme="minorHAnsi"/>
              </w:rPr>
              <w:pPrChange w:id="47849" w:author="pete jones" w:date="2022-01-04T11:45:00Z">
                <w:pPr>
                  <w:keepNext/>
                  <w:jc w:val="center"/>
                </w:pPr>
              </w:pPrChange>
            </w:pPr>
            <w:ins w:id="47850" w:author="pete jones" w:date="2022-01-04T11:19:00Z">
              <w:r w:rsidRPr="00FF6A71">
                <w:rPr>
                  <w:rFonts w:ascii="Calibri" w:hAnsi="Calibri" w:cs="Calibri"/>
                  <w:color w:val="000000"/>
                  <w:sz w:val="22"/>
                  <w:szCs w:val="22"/>
                </w:rPr>
                <w:t>0%</w:t>
              </w:r>
            </w:ins>
          </w:p>
        </w:tc>
      </w:tr>
      <w:tr w:rsidR="008E4B87" w:rsidRPr="00FF6A71" w14:paraId="5A103603" w14:textId="77777777" w:rsidTr="00BF7D9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851" w:author="pete jones" w:date="2022-01-04T11:4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852" w:author="pete jones" w:date="2022-01-04T11:19:00Z"/>
          <w:trPrChange w:id="47853" w:author="pete jones" w:date="2022-01-04T11:45:00Z">
            <w:trPr>
              <w:trHeight w:val="300"/>
              <w:jc w:val="center"/>
            </w:trPr>
          </w:trPrChange>
        </w:trPr>
        <w:tc>
          <w:tcPr>
            <w:tcW w:w="814" w:type="dxa"/>
            <w:vAlign w:val="center"/>
            <w:tcPrChange w:id="47854" w:author="pete jones" w:date="2022-01-04T11:45:00Z">
              <w:tcPr>
                <w:tcW w:w="814" w:type="dxa"/>
                <w:vAlign w:val="center"/>
              </w:tcPr>
            </w:tcPrChange>
          </w:tcPr>
          <w:p w14:paraId="61A8BC8C" w14:textId="77777777" w:rsidR="008E4B87" w:rsidRPr="00FF6A71" w:rsidRDefault="008E4B87">
            <w:pPr>
              <w:spacing w:before="0" w:after="0" w:line="240" w:lineRule="auto"/>
              <w:jc w:val="left"/>
              <w:rPr>
                <w:ins w:id="47855" w:author="pete jones" w:date="2022-01-04T11:19:00Z"/>
                <w:rFonts w:cstheme="minorHAnsi"/>
                <w:b/>
                <w:bCs/>
              </w:rPr>
              <w:pPrChange w:id="47856" w:author="pete jones" w:date="2022-01-04T11:45:00Z">
                <w:pPr>
                  <w:keepNext/>
                  <w:jc w:val="center"/>
                </w:pPr>
              </w:pPrChange>
            </w:pPr>
            <w:ins w:id="47857" w:author="pete jones" w:date="2022-01-04T11:19:00Z">
              <w:r w:rsidRPr="00FF6A71">
                <w:rPr>
                  <w:rFonts w:cstheme="minorHAnsi"/>
                  <w:b/>
                  <w:bCs/>
                </w:rPr>
                <w:t>Count</w:t>
              </w:r>
            </w:ins>
          </w:p>
        </w:tc>
        <w:tc>
          <w:tcPr>
            <w:tcW w:w="814" w:type="dxa"/>
            <w:shd w:val="clear" w:color="auto" w:fill="auto"/>
            <w:noWrap/>
            <w:vAlign w:val="bottom"/>
            <w:tcPrChange w:id="47858" w:author="pete jones" w:date="2022-01-04T11:45:00Z">
              <w:tcPr>
                <w:tcW w:w="814" w:type="dxa"/>
                <w:tcBorders>
                  <w:top w:val="nil"/>
                  <w:left w:val="nil"/>
                  <w:bottom w:val="nil"/>
                  <w:right w:val="nil"/>
                </w:tcBorders>
                <w:shd w:val="clear" w:color="auto" w:fill="auto"/>
                <w:noWrap/>
                <w:vAlign w:val="bottom"/>
              </w:tcPr>
            </w:tcPrChange>
          </w:tcPr>
          <w:p w14:paraId="21561ED4" w14:textId="77777777" w:rsidR="008E4B87" w:rsidRPr="00FF6A71" w:rsidRDefault="008E4B87">
            <w:pPr>
              <w:spacing w:before="0" w:after="0" w:line="240" w:lineRule="auto"/>
              <w:jc w:val="left"/>
              <w:rPr>
                <w:ins w:id="47859" w:author="pete jones" w:date="2022-01-04T11:19:00Z"/>
                <w:rFonts w:cstheme="minorHAnsi"/>
              </w:rPr>
              <w:pPrChange w:id="47860" w:author="pete jones" w:date="2022-01-04T11:45:00Z">
                <w:pPr>
                  <w:keepNext/>
                  <w:jc w:val="center"/>
                </w:pPr>
              </w:pPrChange>
            </w:pPr>
            <w:ins w:id="47861"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7862" w:author="pete jones" w:date="2022-01-04T11:45:00Z">
              <w:tcPr>
                <w:tcW w:w="814" w:type="dxa"/>
                <w:tcBorders>
                  <w:top w:val="nil"/>
                  <w:left w:val="nil"/>
                  <w:bottom w:val="nil"/>
                  <w:right w:val="nil"/>
                </w:tcBorders>
                <w:shd w:val="clear" w:color="auto" w:fill="auto"/>
                <w:noWrap/>
                <w:vAlign w:val="bottom"/>
              </w:tcPr>
            </w:tcPrChange>
          </w:tcPr>
          <w:p w14:paraId="7FE967EE" w14:textId="77777777" w:rsidR="008E4B87" w:rsidRPr="00FF6A71" w:rsidRDefault="008E4B87">
            <w:pPr>
              <w:spacing w:before="0" w:after="0" w:line="240" w:lineRule="auto"/>
              <w:jc w:val="left"/>
              <w:rPr>
                <w:ins w:id="47863" w:author="pete jones" w:date="2022-01-04T11:19:00Z"/>
                <w:rFonts w:cstheme="minorHAnsi"/>
              </w:rPr>
              <w:pPrChange w:id="47864" w:author="pete jones" w:date="2022-01-04T11:45:00Z">
                <w:pPr>
                  <w:keepNext/>
                  <w:jc w:val="center"/>
                </w:pPr>
              </w:pPrChange>
            </w:pPr>
            <w:ins w:id="47865"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7866" w:author="pete jones" w:date="2022-01-04T11:45:00Z">
              <w:tcPr>
                <w:tcW w:w="814" w:type="dxa"/>
                <w:tcBorders>
                  <w:top w:val="nil"/>
                  <w:left w:val="nil"/>
                  <w:bottom w:val="nil"/>
                  <w:right w:val="nil"/>
                </w:tcBorders>
                <w:shd w:val="clear" w:color="auto" w:fill="auto"/>
                <w:noWrap/>
                <w:vAlign w:val="bottom"/>
              </w:tcPr>
            </w:tcPrChange>
          </w:tcPr>
          <w:p w14:paraId="38450927" w14:textId="77777777" w:rsidR="008E4B87" w:rsidRPr="00FF6A71" w:rsidRDefault="008E4B87">
            <w:pPr>
              <w:spacing w:before="0" w:after="0" w:line="240" w:lineRule="auto"/>
              <w:jc w:val="left"/>
              <w:rPr>
                <w:ins w:id="47867" w:author="pete jones" w:date="2022-01-04T11:19:00Z"/>
                <w:rFonts w:cstheme="minorHAnsi"/>
              </w:rPr>
              <w:pPrChange w:id="47868" w:author="pete jones" w:date="2022-01-04T11:45:00Z">
                <w:pPr>
                  <w:keepNext/>
                  <w:jc w:val="center"/>
                </w:pPr>
              </w:pPrChange>
            </w:pPr>
            <w:ins w:id="47869"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870" w:author="pete jones" w:date="2022-01-04T11:45:00Z">
              <w:tcPr>
                <w:tcW w:w="692" w:type="dxa"/>
                <w:tcBorders>
                  <w:top w:val="nil"/>
                  <w:left w:val="nil"/>
                  <w:bottom w:val="nil"/>
                  <w:right w:val="nil"/>
                </w:tcBorders>
                <w:shd w:val="clear" w:color="auto" w:fill="auto"/>
                <w:noWrap/>
                <w:vAlign w:val="bottom"/>
              </w:tcPr>
            </w:tcPrChange>
          </w:tcPr>
          <w:p w14:paraId="4B7CE207" w14:textId="77777777" w:rsidR="008E4B87" w:rsidRPr="00FF6A71" w:rsidRDefault="008E4B87">
            <w:pPr>
              <w:spacing w:before="0" w:after="0" w:line="240" w:lineRule="auto"/>
              <w:jc w:val="left"/>
              <w:rPr>
                <w:ins w:id="47871" w:author="pete jones" w:date="2022-01-04T11:19:00Z"/>
                <w:rFonts w:cstheme="minorHAnsi"/>
              </w:rPr>
              <w:pPrChange w:id="47872" w:author="pete jones" w:date="2022-01-04T11:45:00Z">
                <w:pPr>
                  <w:keepNext/>
                  <w:jc w:val="center"/>
                </w:pPr>
              </w:pPrChange>
            </w:pPr>
            <w:ins w:id="47873"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874" w:author="pete jones" w:date="2022-01-04T11:45:00Z">
              <w:tcPr>
                <w:tcW w:w="692" w:type="dxa"/>
                <w:tcBorders>
                  <w:top w:val="nil"/>
                  <w:left w:val="nil"/>
                  <w:bottom w:val="nil"/>
                  <w:right w:val="nil"/>
                </w:tcBorders>
                <w:shd w:val="clear" w:color="auto" w:fill="auto"/>
                <w:noWrap/>
                <w:vAlign w:val="bottom"/>
              </w:tcPr>
            </w:tcPrChange>
          </w:tcPr>
          <w:p w14:paraId="10F7FD9D" w14:textId="77777777" w:rsidR="008E4B87" w:rsidRPr="00FF6A71" w:rsidRDefault="008E4B87">
            <w:pPr>
              <w:spacing w:before="0" w:after="0" w:line="240" w:lineRule="auto"/>
              <w:jc w:val="left"/>
              <w:rPr>
                <w:ins w:id="47875" w:author="pete jones" w:date="2022-01-04T11:19:00Z"/>
                <w:rFonts w:cstheme="minorHAnsi"/>
              </w:rPr>
              <w:pPrChange w:id="47876" w:author="pete jones" w:date="2022-01-04T11:45:00Z">
                <w:pPr>
                  <w:keepNext/>
                  <w:jc w:val="center"/>
                </w:pPr>
              </w:pPrChange>
            </w:pPr>
            <w:ins w:id="47877"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7878" w:author="pete jones" w:date="2022-01-04T11:45:00Z">
              <w:tcPr>
                <w:tcW w:w="692" w:type="dxa"/>
                <w:tcBorders>
                  <w:top w:val="nil"/>
                  <w:left w:val="nil"/>
                  <w:bottom w:val="nil"/>
                  <w:right w:val="nil"/>
                </w:tcBorders>
                <w:shd w:val="clear" w:color="auto" w:fill="auto"/>
                <w:noWrap/>
                <w:vAlign w:val="bottom"/>
              </w:tcPr>
            </w:tcPrChange>
          </w:tcPr>
          <w:p w14:paraId="14C92610" w14:textId="77777777" w:rsidR="008E4B87" w:rsidRPr="00FF6A71" w:rsidRDefault="008E4B87">
            <w:pPr>
              <w:spacing w:before="0" w:after="0" w:line="240" w:lineRule="auto"/>
              <w:jc w:val="left"/>
              <w:rPr>
                <w:ins w:id="47879" w:author="pete jones" w:date="2022-01-04T11:19:00Z"/>
                <w:rFonts w:cstheme="minorHAnsi"/>
              </w:rPr>
              <w:pPrChange w:id="47880" w:author="pete jones" w:date="2022-01-04T11:45:00Z">
                <w:pPr>
                  <w:keepNext/>
                  <w:jc w:val="center"/>
                </w:pPr>
              </w:pPrChange>
            </w:pPr>
            <w:ins w:id="47881"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7882" w:author="pete jones" w:date="2022-01-04T11:45:00Z">
              <w:tcPr>
                <w:tcW w:w="692" w:type="dxa"/>
                <w:tcBorders>
                  <w:top w:val="nil"/>
                  <w:left w:val="nil"/>
                  <w:bottom w:val="nil"/>
                  <w:right w:val="nil"/>
                </w:tcBorders>
                <w:shd w:val="clear" w:color="auto" w:fill="auto"/>
                <w:noWrap/>
                <w:vAlign w:val="bottom"/>
              </w:tcPr>
            </w:tcPrChange>
          </w:tcPr>
          <w:p w14:paraId="03C5E5DE" w14:textId="77777777" w:rsidR="008E4B87" w:rsidRPr="00FF6A71" w:rsidRDefault="008E4B87">
            <w:pPr>
              <w:spacing w:before="0" w:after="0" w:line="240" w:lineRule="auto"/>
              <w:jc w:val="left"/>
              <w:rPr>
                <w:ins w:id="47883" w:author="pete jones" w:date="2022-01-04T11:19:00Z"/>
                <w:rFonts w:cstheme="minorHAnsi"/>
              </w:rPr>
              <w:pPrChange w:id="47884" w:author="pete jones" w:date="2022-01-04T11:45:00Z">
                <w:pPr>
                  <w:keepNext/>
                  <w:jc w:val="center"/>
                </w:pPr>
              </w:pPrChange>
            </w:pPr>
            <w:ins w:id="47885" w:author="pete jones" w:date="2022-01-04T11:19:00Z">
              <w:r w:rsidRPr="00FF6A71">
                <w:rPr>
                  <w:rFonts w:ascii="Calibri" w:hAnsi="Calibri" w:cs="Calibri"/>
                  <w:color w:val="000000"/>
                  <w:sz w:val="22"/>
                  <w:szCs w:val="22"/>
                </w:rPr>
                <w:t>0</w:t>
              </w:r>
            </w:ins>
          </w:p>
        </w:tc>
      </w:tr>
    </w:tbl>
    <w:p w14:paraId="61109C31" w14:textId="712E506F" w:rsidR="008E4B87" w:rsidRPr="00FF6A71" w:rsidRDefault="008E4B87">
      <w:pPr>
        <w:jc w:val="left"/>
        <w:rPr>
          <w:ins w:id="47886" w:author="pete jones" w:date="2022-01-04T11:19:00Z"/>
          <w:rFonts w:cstheme="minorHAnsi"/>
        </w:rPr>
        <w:pPrChange w:id="47887" w:author="pete jones" w:date="2022-01-04T11:41:00Z">
          <w:pPr/>
        </w:pPrChange>
      </w:pPr>
      <w:ins w:id="47888" w:author="pete jones" w:date="2022-01-04T11:19:00Z">
        <w:r w:rsidRPr="00FF6A71">
          <w:rPr>
            <w:rFonts w:cstheme="minorHAnsi"/>
          </w:rPr>
          <w:t xml:space="preserve">Q4.10 The role of formative assessment in measuring the written, taught, and understood curricula </w:t>
        </w:r>
      </w:ins>
      <w:ins w:id="47889" w:author="pete jones" w:date="2022-03-30T12:10:00Z">
        <w:r w:rsidR="006E7D7D">
          <w:rPr>
            <w:rFonts w:cstheme="minorHAnsi"/>
          </w:rPr>
          <w:t>are</w:t>
        </w:r>
      </w:ins>
      <w:ins w:id="47890" w:author="pete jones" w:date="2022-01-04T11:19:00Z">
        <w:r w:rsidRPr="00FF6A71">
          <w:rPr>
            <w:rFonts w:cstheme="minorHAnsi"/>
          </w:rPr>
          <w:t xml:space="preserve"> clearly defined and communicated to student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7891">
          <w:tblGrid>
            <w:gridCol w:w="814"/>
            <w:gridCol w:w="814"/>
            <w:gridCol w:w="814"/>
            <w:gridCol w:w="814"/>
            <w:gridCol w:w="692"/>
            <w:gridCol w:w="692"/>
            <w:gridCol w:w="692"/>
            <w:gridCol w:w="692"/>
          </w:tblGrid>
        </w:tblGridChange>
      </w:tblGrid>
      <w:tr w:rsidR="00FF6A71" w:rsidRPr="00FF6A71" w14:paraId="7169C78B" w14:textId="77777777" w:rsidTr="00BF7D99">
        <w:trPr>
          <w:trHeight w:val="300"/>
          <w:jc w:val="center"/>
          <w:ins w:id="47892" w:author="pete jones" w:date="2022-01-04T11:19:00Z"/>
        </w:trPr>
        <w:tc>
          <w:tcPr>
            <w:tcW w:w="814" w:type="dxa"/>
            <w:shd w:val="clear" w:color="auto" w:fill="E7E6E6" w:themeFill="background2"/>
            <w:vAlign w:val="center"/>
          </w:tcPr>
          <w:p w14:paraId="5544EC1A" w14:textId="77777777" w:rsidR="008E4B87" w:rsidRPr="00FF6A71" w:rsidRDefault="008E4B87">
            <w:pPr>
              <w:spacing w:before="0" w:after="0" w:line="240" w:lineRule="auto"/>
              <w:jc w:val="left"/>
              <w:rPr>
                <w:ins w:id="47893" w:author="pete jones" w:date="2022-01-04T11:19:00Z"/>
                <w:rFonts w:cstheme="minorHAnsi"/>
                <w:b/>
                <w:bCs/>
              </w:rPr>
              <w:pPrChange w:id="47894" w:author="pete jones" w:date="2022-01-04T11:45:00Z">
                <w:pPr>
                  <w:keepNext/>
                  <w:jc w:val="center"/>
                </w:pPr>
              </w:pPrChange>
            </w:pPr>
            <w:ins w:id="47895" w:author="pete jones" w:date="2022-01-04T11:19:00Z">
              <w:r w:rsidRPr="00FF6A71">
                <w:rPr>
                  <w:rFonts w:cstheme="minorHAnsi"/>
                  <w:b/>
                  <w:bCs/>
                </w:rPr>
                <w:t>scale</w:t>
              </w:r>
            </w:ins>
          </w:p>
        </w:tc>
        <w:tc>
          <w:tcPr>
            <w:tcW w:w="814" w:type="dxa"/>
            <w:shd w:val="clear" w:color="auto" w:fill="E7E6E6" w:themeFill="background2"/>
            <w:noWrap/>
            <w:vAlign w:val="center"/>
          </w:tcPr>
          <w:p w14:paraId="5022754A" w14:textId="77777777" w:rsidR="008E4B87" w:rsidRPr="00FF6A71" w:rsidRDefault="008E4B87">
            <w:pPr>
              <w:spacing w:before="0" w:after="0" w:line="240" w:lineRule="auto"/>
              <w:jc w:val="left"/>
              <w:rPr>
                <w:ins w:id="47896" w:author="pete jones" w:date="2022-01-04T11:19:00Z"/>
                <w:rFonts w:cstheme="minorHAnsi"/>
                <w:b/>
                <w:bCs/>
              </w:rPr>
              <w:pPrChange w:id="47897" w:author="pete jones" w:date="2022-01-04T11:45:00Z">
                <w:pPr>
                  <w:keepNext/>
                  <w:jc w:val="center"/>
                </w:pPr>
              </w:pPrChange>
            </w:pPr>
            <w:ins w:id="47898" w:author="pete jones" w:date="2022-01-04T11:19:00Z">
              <w:r w:rsidRPr="00FF6A71">
                <w:rPr>
                  <w:rFonts w:cstheme="minorHAnsi"/>
                  <w:b/>
                  <w:bCs/>
                </w:rPr>
                <w:t>1</w:t>
              </w:r>
            </w:ins>
          </w:p>
        </w:tc>
        <w:tc>
          <w:tcPr>
            <w:tcW w:w="814" w:type="dxa"/>
            <w:shd w:val="clear" w:color="auto" w:fill="E7E6E6" w:themeFill="background2"/>
            <w:noWrap/>
            <w:vAlign w:val="center"/>
          </w:tcPr>
          <w:p w14:paraId="54FA7B89" w14:textId="77777777" w:rsidR="008E4B87" w:rsidRPr="00FF6A71" w:rsidRDefault="008E4B87">
            <w:pPr>
              <w:spacing w:before="0" w:after="0" w:line="240" w:lineRule="auto"/>
              <w:jc w:val="left"/>
              <w:rPr>
                <w:ins w:id="47899" w:author="pete jones" w:date="2022-01-04T11:19:00Z"/>
                <w:rFonts w:cstheme="minorHAnsi"/>
                <w:b/>
                <w:bCs/>
              </w:rPr>
              <w:pPrChange w:id="47900" w:author="pete jones" w:date="2022-01-04T11:45:00Z">
                <w:pPr>
                  <w:keepNext/>
                  <w:jc w:val="center"/>
                </w:pPr>
              </w:pPrChange>
            </w:pPr>
            <w:ins w:id="47901" w:author="pete jones" w:date="2022-01-04T11:19:00Z">
              <w:r w:rsidRPr="00FF6A71">
                <w:rPr>
                  <w:rFonts w:cstheme="minorHAnsi"/>
                  <w:b/>
                  <w:bCs/>
                </w:rPr>
                <w:t>2</w:t>
              </w:r>
            </w:ins>
          </w:p>
        </w:tc>
        <w:tc>
          <w:tcPr>
            <w:tcW w:w="814" w:type="dxa"/>
            <w:shd w:val="clear" w:color="auto" w:fill="E7E6E6" w:themeFill="background2"/>
            <w:noWrap/>
            <w:vAlign w:val="center"/>
          </w:tcPr>
          <w:p w14:paraId="286226F0" w14:textId="77777777" w:rsidR="008E4B87" w:rsidRPr="00FF6A71" w:rsidRDefault="008E4B87">
            <w:pPr>
              <w:spacing w:before="0" w:after="0" w:line="240" w:lineRule="auto"/>
              <w:jc w:val="left"/>
              <w:rPr>
                <w:ins w:id="47902" w:author="pete jones" w:date="2022-01-04T11:19:00Z"/>
                <w:rFonts w:cstheme="minorHAnsi"/>
                <w:b/>
                <w:bCs/>
              </w:rPr>
              <w:pPrChange w:id="47903" w:author="pete jones" w:date="2022-01-04T11:45:00Z">
                <w:pPr>
                  <w:keepNext/>
                  <w:jc w:val="center"/>
                </w:pPr>
              </w:pPrChange>
            </w:pPr>
            <w:ins w:id="47904" w:author="pete jones" w:date="2022-01-04T11:19:00Z">
              <w:r w:rsidRPr="00FF6A71">
                <w:rPr>
                  <w:rFonts w:cstheme="minorHAnsi"/>
                  <w:b/>
                  <w:bCs/>
                </w:rPr>
                <w:t>3</w:t>
              </w:r>
            </w:ins>
          </w:p>
        </w:tc>
        <w:tc>
          <w:tcPr>
            <w:tcW w:w="692" w:type="dxa"/>
            <w:shd w:val="clear" w:color="auto" w:fill="E7E6E6" w:themeFill="background2"/>
            <w:noWrap/>
            <w:vAlign w:val="center"/>
          </w:tcPr>
          <w:p w14:paraId="587C9BCE" w14:textId="77777777" w:rsidR="008E4B87" w:rsidRPr="00FF6A71" w:rsidRDefault="008E4B87">
            <w:pPr>
              <w:spacing w:before="0" w:after="0" w:line="240" w:lineRule="auto"/>
              <w:jc w:val="left"/>
              <w:rPr>
                <w:ins w:id="47905" w:author="pete jones" w:date="2022-01-04T11:19:00Z"/>
                <w:rFonts w:cstheme="minorHAnsi"/>
                <w:b/>
                <w:bCs/>
              </w:rPr>
              <w:pPrChange w:id="47906" w:author="pete jones" w:date="2022-01-04T11:45:00Z">
                <w:pPr>
                  <w:keepNext/>
                  <w:jc w:val="center"/>
                </w:pPr>
              </w:pPrChange>
            </w:pPr>
            <w:ins w:id="47907" w:author="pete jones" w:date="2022-01-04T11:19:00Z">
              <w:r w:rsidRPr="00FF6A71">
                <w:rPr>
                  <w:rFonts w:cstheme="minorHAnsi"/>
                  <w:b/>
                  <w:bCs/>
                </w:rPr>
                <w:t>4</w:t>
              </w:r>
            </w:ins>
          </w:p>
        </w:tc>
        <w:tc>
          <w:tcPr>
            <w:tcW w:w="692" w:type="dxa"/>
            <w:shd w:val="clear" w:color="auto" w:fill="E7E6E6" w:themeFill="background2"/>
            <w:noWrap/>
            <w:vAlign w:val="center"/>
          </w:tcPr>
          <w:p w14:paraId="3F7206C7" w14:textId="77777777" w:rsidR="008E4B87" w:rsidRPr="00FF6A71" w:rsidRDefault="008E4B87">
            <w:pPr>
              <w:spacing w:before="0" w:after="0" w:line="240" w:lineRule="auto"/>
              <w:jc w:val="left"/>
              <w:rPr>
                <w:ins w:id="47908" w:author="pete jones" w:date="2022-01-04T11:19:00Z"/>
                <w:rFonts w:cstheme="minorHAnsi"/>
                <w:b/>
                <w:bCs/>
              </w:rPr>
              <w:pPrChange w:id="47909" w:author="pete jones" w:date="2022-01-04T11:45:00Z">
                <w:pPr>
                  <w:keepNext/>
                  <w:jc w:val="center"/>
                </w:pPr>
              </w:pPrChange>
            </w:pPr>
            <w:ins w:id="47910" w:author="pete jones" w:date="2022-01-04T11:19:00Z">
              <w:r w:rsidRPr="00FF6A71">
                <w:rPr>
                  <w:rFonts w:cstheme="minorHAnsi"/>
                  <w:b/>
                  <w:bCs/>
                </w:rPr>
                <w:t>5</w:t>
              </w:r>
            </w:ins>
          </w:p>
        </w:tc>
        <w:tc>
          <w:tcPr>
            <w:tcW w:w="692" w:type="dxa"/>
            <w:shd w:val="clear" w:color="auto" w:fill="E7E6E6" w:themeFill="background2"/>
            <w:noWrap/>
            <w:vAlign w:val="center"/>
          </w:tcPr>
          <w:p w14:paraId="147ACB13" w14:textId="77777777" w:rsidR="008E4B87" w:rsidRPr="00FF6A71" w:rsidRDefault="008E4B87">
            <w:pPr>
              <w:spacing w:before="0" w:after="0" w:line="240" w:lineRule="auto"/>
              <w:jc w:val="left"/>
              <w:rPr>
                <w:ins w:id="47911" w:author="pete jones" w:date="2022-01-04T11:19:00Z"/>
                <w:rFonts w:cstheme="minorHAnsi"/>
                <w:b/>
                <w:bCs/>
              </w:rPr>
              <w:pPrChange w:id="47912" w:author="pete jones" w:date="2022-01-04T11:45:00Z">
                <w:pPr>
                  <w:keepNext/>
                  <w:jc w:val="center"/>
                </w:pPr>
              </w:pPrChange>
            </w:pPr>
            <w:ins w:id="47913" w:author="pete jones" w:date="2022-01-04T11:19:00Z">
              <w:r w:rsidRPr="00FF6A71">
                <w:rPr>
                  <w:rFonts w:cstheme="minorHAnsi"/>
                  <w:b/>
                  <w:bCs/>
                </w:rPr>
                <w:t>6</w:t>
              </w:r>
            </w:ins>
          </w:p>
        </w:tc>
        <w:tc>
          <w:tcPr>
            <w:tcW w:w="692" w:type="dxa"/>
            <w:shd w:val="clear" w:color="auto" w:fill="E7E6E6" w:themeFill="background2"/>
            <w:noWrap/>
            <w:vAlign w:val="center"/>
          </w:tcPr>
          <w:p w14:paraId="45CD5605" w14:textId="77777777" w:rsidR="008E4B87" w:rsidRPr="00FF6A71" w:rsidRDefault="008E4B87">
            <w:pPr>
              <w:spacing w:before="0" w:after="0" w:line="240" w:lineRule="auto"/>
              <w:jc w:val="left"/>
              <w:rPr>
                <w:ins w:id="47914" w:author="pete jones" w:date="2022-01-04T11:19:00Z"/>
                <w:rFonts w:cstheme="minorHAnsi"/>
                <w:b/>
                <w:bCs/>
              </w:rPr>
              <w:pPrChange w:id="47915" w:author="pete jones" w:date="2022-01-04T11:45:00Z">
                <w:pPr>
                  <w:keepNext/>
                  <w:jc w:val="center"/>
                </w:pPr>
              </w:pPrChange>
            </w:pPr>
            <w:ins w:id="47916" w:author="pete jones" w:date="2022-01-04T11:19:00Z">
              <w:r w:rsidRPr="00FF6A71">
                <w:rPr>
                  <w:rFonts w:cstheme="minorHAnsi"/>
                  <w:b/>
                  <w:bCs/>
                </w:rPr>
                <w:t>7</w:t>
              </w:r>
            </w:ins>
          </w:p>
        </w:tc>
      </w:tr>
      <w:tr w:rsidR="008E4B87" w:rsidRPr="00FF6A71" w14:paraId="512990B2" w14:textId="77777777" w:rsidTr="00BF7D9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917" w:author="pete jones" w:date="2022-01-04T11:4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918" w:author="pete jones" w:date="2022-01-04T11:19:00Z"/>
          <w:trPrChange w:id="47919" w:author="pete jones" w:date="2022-01-04T11:45:00Z">
            <w:trPr>
              <w:trHeight w:val="300"/>
              <w:jc w:val="center"/>
            </w:trPr>
          </w:trPrChange>
        </w:trPr>
        <w:tc>
          <w:tcPr>
            <w:tcW w:w="814" w:type="dxa"/>
            <w:vAlign w:val="center"/>
            <w:tcPrChange w:id="47920" w:author="pete jones" w:date="2022-01-04T11:45:00Z">
              <w:tcPr>
                <w:tcW w:w="814" w:type="dxa"/>
                <w:vAlign w:val="center"/>
              </w:tcPr>
            </w:tcPrChange>
          </w:tcPr>
          <w:p w14:paraId="02191583" w14:textId="77777777" w:rsidR="008E4B87" w:rsidRPr="00FF6A71" w:rsidRDefault="008E4B87">
            <w:pPr>
              <w:spacing w:before="0" w:after="0" w:line="240" w:lineRule="auto"/>
              <w:jc w:val="left"/>
              <w:rPr>
                <w:ins w:id="47921" w:author="pete jones" w:date="2022-01-04T11:19:00Z"/>
                <w:rFonts w:cstheme="minorHAnsi"/>
                <w:b/>
                <w:bCs/>
              </w:rPr>
              <w:pPrChange w:id="47922" w:author="pete jones" w:date="2022-01-04T11:45:00Z">
                <w:pPr>
                  <w:keepNext/>
                  <w:jc w:val="center"/>
                </w:pPr>
              </w:pPrChange>
            </w:pPr>
            <w:ins w:id="47923" w:author="pete jones" w:date="2022-01-04T11:19:00Z">
              <w:r w:rsidRPr="00FF6A71">
                <w:rPr>
                  <w:rFonts w:cstheme="minorHAnsi"/>
                  <w:b/>
                  <w:bCs/>
                </w:rPr>
                <w:t>%</w:t>
              </w:r>
            </w:ins>
          </w:p>
        </w:tc>
        <w:tc>
          <w:tcPr>
            <w:tcW w:w="814" w:type="dxa"/>
            <w:shd w:val="clear" w:color="auto" w:fill="auto"/>
            <w:noWrap/>
            <w:vAlign w:val="bottom"/>
            <w:tcPrChange w:id="47924" w:author="pete jones" w:date="2022-01-04T11:45:00Z">
              <w:tcPr>
                <w:tcW w:w="814" w:type="dxa"/>
                <w:tcBorders>
                  <w:top w:val="nil"/>
                  <w:left w:val="nil"/>
                  <w:bottom w:val="nil"/>
                  <w:right w:val="nil"/>
                </w:tcBorders>
                <w:shd w:val="clear" w:color="auto" w:fill="auto"/>
                <w:noWrap/>
                <w:vAlign w:val="bottom"/>
              </w:tcPr>
            </w:tcPrChange>
          </w:tcPr>
          <w:p w14:paraId="175AF95E" w14:textId="77777777" w:rsidR="008E4B87" w:rsidRPr="00FF6A71" w:rsidRDefault="008E4B87">
            <w:pPr>
              <w:spacing w:before="0" w:after="0" w:line="240" w:lineRule="auto"/>
              <w:jc w:val="left"/>
              <w:rPr>
                <w:ins w:id="47925" w:author="pete jones" w:date="2022-01-04T11:19:00Z"/>
                <w:rFonts w:cstheme="minorHAnsi"/>
              </w:rPr>
              <w:pPrChange w:id="47926" w:author="pete jones" w:date="2022-01-04T11:45:00Z">
                <w:pPr>
                  <w:keepNext/>
                  <w:jc w:val="center"/>
                </w:pPr>
              </w:pPrChange>
            </w:pPr>
            <w:ins w:id="47927" w:author="pete jones" w:date="2022-01-04T11:19:00Z">
              <w:r w:rsidRPr="00FF6A71">
                <w:rPr>
                  <w:rFonts w:ascii="Calibri" w:hAnsi="Calibri" w:cs="Calibri"/>
                  <w:color w:val="000000"/>
                  <w:sz w:val="22"/>
                  <w:szCs w:val="22"/>
                </w:rPr>
                <w:t>22%</w:t>
              </w:r>
            </w:ins>
          </w:p>
        </w:tc>
        <w:tc>
          <w:tcPr>
            <w:tcW w:w="814" w:type="dxa"/>
            <w:shd w:val="clear" w:color="auto" w:fill="auto"/>
            <w:noWrap/>
            <w:vAlign w:val="bottom"/>
            <w:tcPrChange w:id="47928" w:author="pete jones" w:date="2022-01-04T11:45:00Z">
              <w:tcPr>
                <w:tcW w:w="814" w:type="dxa"/>
                <w:tcBorders>
                  <w:top w:val="nil"/>
                  <w:left w:val="nil"/>
                  <w:bottom w:val="nil"/>
                  <w:right w:val="nil"/>
                </w:tcBorders>
                <w:shd w:val="clear" w:color="auto" w:fill="auto"/>
                <w:noWrap/>
                <w:vAlign w:val="bottom"/>
              </w:tcPr>
            </w:tcPrChange>
          </w:tcPr>
          <w:p w14:paraId="181D362A" w14:textId="77777777" w:rsidR="008E4B87" w:rsidRPr="00FF6A71" w:rsidRDefault="008E4B87">
            <w:pPr>
              <w:spacing w:before="0" w:after="0" w:line="240" w:lineRule="auto"/>
              <w:jc w:val="left"/>
              <w:rPr>
                <w:ins w:id="47929" w:author="pete jones" w:date="2022-01-04T11:19:00Z"/>
                <w:rFonts w:cstheme="minorHAnsi"/>
              </w:rPr>
              <w:pPrChange w:id="47930" w:author="pete jones" w:date="2022-01-04T11:45:00Z">
                <w:pPr>
                  <w:keepNext/>
                  <w:jc w:val="center"/>
                </w:pPr>
              </w:pPrChange>
            </w:pPr>
            <w:ins w:id="47931" w:author="pete jones" w:date="2022-01-04T11:19:00Z">
              <w:r w:rsidRPr="00FF6A71">
                <w:rPr>
                  <w:rFonts w:ascii="Calibri" w:hAnsi="Calibri" w:cs="Calibri"/>
                  <w:color w:val="000000"/>
                  <w:sz w:val="22"/>
                  <w:szCs w:val="22"/>
                </w:rPr>
                <w:t>30%</w:t>
              </w:r>
            </w:ins>
          </w:p>
        </w:tc>
        <w:tc>
          <w:tcPr>
            <w:tcW w:w="814" w:type="dxa"/>
            <w:shd w:val="clear" w:color="auto" w:fill="auto"/>
            <w:noWrap/>
            <w:vAlign w:val="bottom"/>
            <w:tcPrChange w:id="47932" w:author="pete jones" w:date="2022-01-04T11:45:00Z">
              <w:tcPr>
                <w:tcW w:w="814" w:type="dxa"/>
                <w:tcBorders>
                  <w:top w:val="nil"/>
                  <w:left w:val="nil"/>
                  <w:bottom w:val="nil"/>
                  <w:right w:val="nil"/>
                </w:tcBorders>
                <w:shd w:val="clear" w:color="auto" w:fill="auto"/>
                <w:noWrap/>
                <w:vAlign w:val="bottom"/>
              </w:tcPr>
            </w:tcPrChange>
          </w:tcPr>
          <w:p w14:paraId="33B3976A" w14:textId="77777777" w:rsidR="008E4B87" w:rsidRPr="00FF6A71" w:rsidRDefault="008E4B87">
            <w:pPr>
              <w:spacing w:before="0" w:after="0" w:line="240" w:lineRule="auto"/>
              <w:jc w:val="left"/>
              <w:rPr>
                <w:ins w:id="47933" w:author="pete jones" w:date="2022-01-04T11:19:00Z"/>
                <w:rFonts w:cstheme="minorHAnsi"/>
              </w:rPr>
              <w:pPrChange w:id="47934" w:author="pete jones" w:date="2022-01-04T11:45:00Z">
                <w:pPr>
                  <w:keepNext/>
                  <w:jc w:val="center"/>
                </w:pPr>
              </w:pPrChange>
            </w:pPr>
            <w:ins w:id="47935"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7936" w:author="pete jones" w:date="2022-01-04T11:45:00Z">
              <w:tcPr>
                <w:tcW w:w="692" w:type="dxa"/>
                <w:tcBorders>
                  <w:top w:val="nil"/>
                  <w:left w:val="nil"/>
                  <w:bottom w:val="nil"/>
                  <w:right w:val="nil"/>
                </w:tcBorders>
                <w:shd w:val="clear" w:color="auto" w:fill="auto"/>
                <w:noWrap/>
                <w:vAlign w:val="bottom"/>
              </w:tcPr>
            </w:tcPrChange>
          </w:tcPr>
          <w:p w14:paraId="0BC49328" w14:textId="77777777" w:rsidR="008E4B87" w:rsidRPr="00FF6A71" w:rsidRDefault="008E4B87">
            <w:pPr>
              <w:spacing w:before="0" w:after="0" w:line="240" w:lineRule="auto"/>
              <w:jc w:val="left"/>
              <w:rPr>
                <w:ins w:id="47937" w:author="pete jones" w:date="2022-01-04T11:19:00Z"/>
                <w:rFonts w:cstheme="minorHAnsi"/>
              </w:rPr>
              <w:pPrChange w:id="47938" w:author="pete jones" w:date="2022-01-04T11:45:00Z">
                <w:pPr>
                  <w:keepNext/>
                  <w:jc w:val="center"/>
                </w:pPr>
              </w:pPrChange>
            </w:pPr>
            <w:ins w:id="47939"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7940" w:author="pete jones" w:date="2022-01-04T11:45:00Z">
              <w:tcPr>
                <w:tcW w:w="692" w:type="dxa"/>
                <w:tcBorders>
                  <w:top w:val="nil"/>
                  <w:left w:val="nil"/>
                  <w:bottom w:val="nil"/>
                  <w:right w:val="nil"/>
                </w:tcBorders>
                <w:shd w:val="clear" w:color="auto" w:fill="auto"/>
                <w:noWrap/>
                <w:vAlign w:val="bottom"/>
              </w:tcPr>
            </w:tcPrChange>
          </w:tcPr>
          <w:p w14:paraId="0F4E0A40" w14:textId="77777777" w:rsidR="008E4B87" w:rsidRPr="00FF6A71" w:rsidRDefault="008E4B87">
            <w:pPr>
              <w:spacing w:before="0" w:after="0" w:line="240" w:lineRule="auto"/>
              <w:jc w:val="left"/>
              <w:rPr>
                <w:ins w:id="47941" w:author="pete jones" w:date="2022-01-04T11:19:00Z"/>
                <w:rFonts w:cstheme="minorHAnsi"/>
              </w:rPr>
              <w:pPrChange w:id="47942" w:author="pete jones" w:date="2022-01-04T11:45:00Z">
                <w:pPr>
                  <w:keepNext/>
                  <w:jc w:val="center"/>
                </w:pPr>
              </w:pPrChange>
            </w:pPr>
            <w:ins w:id="47943"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7944" w:author="pete jones" w:date="2022-01-04T11:45:00Z">
              <w:tcPr>
                <w:tcW w:w="692" w:type="dxa"/>
                <w:tcBorders>
                  <w:top w:val="nil"/>
                  <w:left w:val="nil"/>
                  <w:bottom w:val="nil"/>
                  <w:right w:val="nil"/>
                </w:tcBorders>
                <w:shd w:val="clear" w:color="auto" w:fill="auto"/>
                <w:noWrap/>
                <w:vAlign w:val="bottom"/>
              </w:tcPr>
            </w:tcPrChange>
          </w:tcPr>
          <w:p w14:paraId="3FEBECE0" w14:textId="77777777" w:rsidR="008E4B87" w:rsidRPr="00FF6A71" w:rsidRDefault="008E4B87">
            <w:pPr>
              <w:spacing w:before="0" w:after="0" w:line="240" w:lineRule="auto"/>
              <w:jc w:val="left"/>
              <w:rPr>
                <w:ins w:id="47945" w:author="pete jones" w:date="2022-01-04T11:19:00Z"/>
                <w:rFonts w:cstheme="minorHAnsi"/>
              </w:rPr>
              <w:pPrChange w:id="47946" w:author="pete jones" w:date="2022-01-04T11:45:00Z">
                <w:pPr>
                  <w:keepNext/>
                  <w:jc w:val="center"/>
                </w:pPr>
              </w:pPrChange>
            </w:pPr>
            <w:ins w:id="47947"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948" w:author="pete jones" w:date="2022-01-04T11:45:00Z">
              <w:tcPr>
                <w:tcW w:w="692" w:type="dxa"/>
                <w:tcBorders>
                  <w:top w:val="nil"/>
                  <w:left w:val="nil"/>
                  <w:bottom w:val="nil"/>
                  <w:right w:val="nil"/>
                </w:tcBorders>
                <w:shd w:val="clear" w:color="auto" w:fill="auto"/>
                <w:noWrap/>
                <w:vAlign w:val="bottom"/>
              </w:tcPr>
            </w:tcPrChange>
          </w:tcPr>
          <w:p w14:paraId="58EB2CFB" w14:textId="77777777" w:rsidR="008E4B87" w:rsidRPr="00FF6A71" w:rsidRDefault="008E4B87">
            <w:pPr>
              <w:spacing w:before="0" w:after="0" w:line="240" w:lineRule="auto"/>
              <w:jc w:val="left"/>
              <w:rPr>
                <w:ins w:id="47949" w:author="pete jones" w:date="2022-01-04T11:19:00Z"/>
                <w:rFonts w:cstheme="minorHAnsi"/>
              </w:rPr>
              <w:pPrChange w:id="47950" w:author="pete jones" w:date="2022-01-04T11:45:00Z">
                <w:pPr>
                  <w:keepNext/>
                  <w:jc w:val="center"/>
                </w:pPr>
              </w:pPrChange>
            </w:pPr>
            <w:ins w:id="47951" w:author="pete jones" w:date="2022-01-04T11:19:00Z">
              <w:r w:rsidRPr="00FF6A71">
                <w:rPr>
                  <w:rFonts w:ascii="Calibri" w:hAnsi="Calibri" w:cs="Calibri"/>
                  <w:color w:val="000000"/>
                  <w:sz w:val="22"/>
                  <w:szCs w:val="22"/>
                </w:rPr>
                <w:t>0%</w:t>
              </w:r>
            </w:ins>
          </w:p>
        </w:tc>
      </w:tr>
      <w:tr w:rsidR="008E4B87" w:rsidRPr="00FF6A71" w14:paraId="760A323C" w14:textId="77777777" w:rsidTr="00BF7D9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7952" w:author="pete jones" w:date="2022-01-04T11:4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7953" w:author="pete jones" w:date="2022-01-04T11:19:00Z"/>
          <w:trPrChange w:id="47954" w:author="pete jones" w:date="2022-01-04T11:45:00Z">
            <w:trPr>
              <w:trHeight w:val="300"/>
              <w:jc w:val="center"/>
            </w:trPr>
          </w:trPrChange>
        </w:trPr>
        <w:tc>
          <w:tcPr>
            <w:tcW w:w="814" w:type="dxa"/>
            <w:vAlign w:val="center"/>
            <w:tcPrChange w:id="47955" w:author="pete jones" w:date="2022-01-04T11:45:00Z">
              <w:tcPr>
                <w:tcW w:w="814" w:type="dxa"/>
                <w:vAlign w:val="center"/>
              </w:tcPr>
            </w:tcPrChange>
          </w:tcPr>
          <w:p w14:paraId="42A0CBA3" w14:textId="77777777" w:rsidR="008E4B87" w:rsidRPr="00FF6A71" w:rsidRDefault="008E4B87">
            <w:pPr>
              <w:spacing w:before="0" w:after="0" w:line="240" w:lineRule="auto"/>
              <w:jc w:val="left"/>
              <w:rPr>
                <w:ins w:id="47956" w:author="pete jones" w:date="2022-01-04T11:19:00Z"/>
                <w:rFonts w:cstheme="minorHAnsi"/>
                <w:b/>
                <w:bCs/>
              </w:rPr>
              <w:pPrChange w:id="47957" w:author="pete jones" w:date="2022-01-04T11:45:00Z">
                <w:pPr>
                  <w:keepNext/>
                  <w:jc w:val="center"/>
                </w:pPr>
              </w:pPrChange>
            </w:pPr>
            <w:ins w:id="47958" w:author="pete jones" w:date="2022-01-04T11:19:00Z">
              <w:r w:rsidRPr="00FF6A71">
                <w:rPr>
                  <w:rFonts w:cstheme="minorHAnsi"/>
                  <w:b/>
                  <w:bCs/>
                </w:rPr>
                <w:t>Count</w:t>
              </w:r>
            </w:ins>
          </w:p>
        </w:tc>
        <w:tc>
          <w:tcPr>
            <w:tcW w:w="814" w:type="dxa"/>
            <w:shd w:val="clear" w:color="auto" w:fill="auto"/>
            <w:noWrap/>
            <w:vAlign w:val="bottom"/>
            <w:tcPrChange w:id="47959" w:author="pete jones" w:date="2022-01-04T11:45:00Z">
              <w:tcPr>
                <w:tcW w:w="814" w:type="dxa"/>
                <w:tcBorders>
                  <w:top w:val="nil"/>
                  <w:left w:val="nil"/>
                  <w:bottom w:val="nil"/>
                  <w:right w:val="nil"/>
                </w:tcBorders>
                <w:shd w:val="clear" w:color="auto" w:fill="auto"/>
                <w:noWrap/>
                <w:vAlign w:val="bottom"/>
              </w:tcPr>
            </w:tcPrChange>
          </w:tcPr>
          <w:p w14:paraId="2DB1174A" w14:textId="77777777" w:rsidR="008E4B87" w:rsidRPr="00FF6A71" w:rsidRDefault="008E4B87">
            <w:pPr>
              <w:spacing w:before="0" w:after="0" w:line="240" w:lineRule="auto"/>
              <w:jc w:val="left"/>
              <w:rPr>
                <w:ins w:id="47960" w:author="pete jones" w:date="2022-01-04T11:19:00Z"/>
                <w:rFonts w:cstheme="minorHAnsi"/>
              </w:rPr>
              <w:pPrChange w:id="47961" w:author="pete jones" w:date="2022-01-04T11:45:00Z">
                <w:pPr>
                  <w:keepNext/>
                  <w:jc w:val="center"/>
                </w:pPr>
              </w:pPrChange>
            </w:pPr>
            <w:ins w:id="47962"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7963" w:author="pete jones" w:date="2022-01-04T11:45:00Z">
              <w:tcPr>
                <w:tcW w:w="814" w:type="dxa"/>
                <w:tcBorders>
                  <w:top w:val="nil"/>
                  <w:left w:val="nil"/>
                  <w:bottom w:val="nil"/>
                  <w:right w:val="nil"/>
                </w:tcBorders>
                <w:shd w:val="clear" w:color="auto" w:fill="auto"/>
                <w:noWrap/>
                <w:vAlign w:val="bottom"/>
              </w:tcPr>
            </w:tcPrChange>
          </w:tcPr>
          <w:p w14:paraId="7DD73B02" w14:textId="77777777" w:rsidR="008E4B87" w:rsidRPr="00FF6A71" w:rsidRDefault="008E4B87">
            <w:pPr>
              <w:spacing w:before="0" w:after="0" w:line="240" w:lineRule="auto"/>
              <w:jc w:val="left"/>
              <w:rPr>
                <w:ins w:id="47964" w:author="pete jones" w:date="2022-01-04T11:19:00Z"/>
                <w:rFonts w:cstheme="minorHAnsi"/>
              </w:rPr>
              <w:pPrChange w:id="47965" w:author="pete jones" w:date="2022-01-04T11:45:00Z">
                <w:pPr>
                  <w:keepNext/>
                  <w:jc w:val="center"/>
                </w:pPr>
              </w:pPrChange>
            </w:pPr>
            <w:ins w:id="47966"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7967" w:author="pete jones" w:date="2022-01-04T11:45:00Z">
              <w:tcPr>
                <w:tcW w:w="814" w:type="dxa"/>
                <w:tcBorders>
                  <w:top w:val="nil"/>
                  <w:left w:val="nil"/>
                  <w:bottom w:val="nil"/>
                  <w:right w:val="nil"/>
                </w:tcBorders>
                <w:shd w:val="clear" w:color="auto" w:fill="auto"/>
                <w:noWrap/>
                <w:vAlign w:val="bottom"/>
              </w:tcPr>
            </w:tcPrChange>
          </w:tcPr>
          <w:p w14:paraId="44FFC6B8" w14:textId="77777777" w:rsidR="008E4B87" w:rsidRPr="00FF6A71" w:rsidRDefault="008E4B87">
            <w:pPr>
              <w:spacing w:before="0" w:after="0" w:line="240" w:lineRule="auto"/>
              <w:jc w:val="left"/>
              <w:rPr>
                <w:ins w:id="47968" w:author="pete jones" w:date="2022-01-04T11:19:00Z"/>
                <w:rFonts w:cstheme="minorHAnsi"/>
              </w:rPr>
              <w:pPrChange w:id="47969" w:author="pete jones" w:date="2022-01-04T11:45:00Z">
                <w:pPr>
                  <w:keepNext/>
                  <w:jc w:val="center"/>
                </w:pPr>
              </w:pPrChange>
            </w:pPr>
            <w:ins w:id="47970"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7971" w:author="pete jones" w:date="2022-01-04T11:45:00Z">
              <w:tcPr>
                <w:tcW w:w="692" w:type="dxa"/>
                <w:tcBorders>
                  <w:top w:val="nil"/>
                  <w:left w:val="nil"/>
                  <w:bottom w:val="nil"/>
                  <w:right w:val="nil"/>
                </w:tcBorders>
                <w:shd w:val="clear" w:color="auto" w:fill="auto"/>
                <w:noWrap/>
                <w:vAlign w:val="bottom"/>
              </w:tcPr>
            </w:tcPrChange>
          </w:tcPr>
          <w:p w14:paraId="23775896" w14:textId="77777777" w:rsidR="008E4B87" w:rsidRPr="00FF6A71" w:rsidRDefault="008E4B87">
            <w:pPr>
              <w:spacing w:before="0" w:after="0" w:line="240" w:lineRule="auto"/>
              <w:jc w:val="left"/>
              <w:rPr>
                <w:ins w:id="47972" w:author="pete jones" w:date="2022-01-04T11:19:00Z"/>
                <w:rFonts w:cstheme="minorHAnsi"/>
              </w:rPr>
              <w:pPrChange w:id="47973" w:author="pete jones" w:date="2022-01-04T11:45:00Z">
                <w:pPr>
                  <w:keepNext/>
                  <w:jc w:val="center"/>
                </w:pPr>
              </w:pPrChange>
            </w:pPr>
            <w:ins w:id="47974"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7975" w:author="pete jones" w:date="2022-01-04T11:45:00Z">
              <w:tcPr>
                <w:tcW w:w="692" w:type="dxa"/>
                <w:tcBorders>
                  <w:top w:val="nil"/>
                  <w:left w:val="nil"/>
                  <w:bottom w:val="nil"/>
                  <w:right w:val="nil"/>
                </w:tcBorders>
                <w:shd w:val="clear" w:color="auto" w:fill="auto"/>
                <w:noWrap/>
                <w:vAlign w:val="bottom"/>
              </w:tcPr>
            </w:tcPrChange>
          </w:tcPr>
          <w:p w14:paraId="348E40DE" w14:textId="77777777" w:rsidR="008E4B87" w:rsidRPr="00FF6A71" w:rsidRDefault="008E4B87">
            <w:pPr>
              <w:spacing w:before="0" w:after="0" w:line="240" w:lineRule="auto"/>
              <w:jc w:val="left"/>
              <w:rPr>
                <w:ins w:id="47976" w:author="pete jones" w:date="2022-01-04T11:19:00Z"/>
                <w:rFonts w:cstheme="minorHAnsi"/>
              </w:rPr>
              <w:pPrChange w:id="47977" w:author="pete jones" w:date="2022-01-04T11:45:00Z">
                <w:pPr>
                  <w:keepNext/>
                  <w:jc w:val="center"/>
                </w:pPr>
              </w:pPrChange>
            </w:pPr>
            <w:ins w:id="47978"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7979" w:author="pete jones" w:date="2022-01-04T11:45:00Z">
              <w:tcPr>
                <w:tcW w:w="692" w:type="dxa"/>
                <w:tcBorders>
                  <w:top w:val="nil"/>
                  <w:left w:val="nil"/>
                  <w:bottom w:val="nil"/>
                  <w:right w:val="nil"/>
                </w:tcBorders>
                <w:shd w:val="clear" w:color="auto" w:fill="auto"/>
                <w:noWrap/>
                <w:vAlign w:val="bottom"/>
              </w:tcPr>
            </w:tcPrChange>
          </w:tcPr>
          <w:p w14:paraId="505B5E56" w14:textId="77777777" w:rsidR="008E4B87" w:rsidRPr="00FF6A71" w:rsidRDefault="008E4B87">
            <w:pPr>
              <w:spacing w:before="0" w:after="0" w:line="240" w:lineRule="auto"/>
              <w:jc w:val="left"/>
              <w:rPr>
                <w:ins w:id="47980" w:author="pete jones" w:date="2022-01-04T11:19:00Z"/>
                <w:rFonts w:cstheme="minorHAnsi"/>
              </w:rPr>
              <w:pPrChange w:id="47981" w:author="pete jones" w:date="2022-01-04T11:45:00Z">
                <w:pPr>
                  <w:keepNext/>
                  <w:jc w:val="center"/>
                </w:pPr>
              </w:pPrChange>
            </w:pPr>
            <w:ins w:id="47982"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7983" w:author="pete jones" w:date="2022-01-04T11:45:00Z">
              <w:tcPr>
                <w:tcW w:w="692" w:type="dxa"/>
                <w:tcBorders>
                  <w:top w:val="nil"/>
                  <w:left w:val="nil"/>
                  <w:bottom w:val="nil"/>
                  <w:right w:val="nil"/>
                </w:tcBorders>
                <w:shd w:val="clear" w:color="auto" w:fill="auto"/>
                <w:noWrap/>
                <w:vAlign w:val="bottom"/>
              </w:tcPr>
            </w:tcPrChange>
          </w:tcPr>
          <w:p w14:paraId="5C3EF357" w14:textId="77777777" w:rsidR="008E4B87" w:rsidRPr="00FF6A71" w:rsidRDefault="008E4B87">
            <w:pPr>
              <w:spacing w:before="0" w:after="0" w:line="240" w:lineRule="auto"/>
              <w:jc w:val="left"/>
              <w:rPr>
                <w:ins w:id="47984" w:author="pete jones" w:date="2022-01-04T11:19:00Z"/>
                <w:rFonts w:cstheme="minorHAnsi"/>
              </w:rPr>
              <w:pPrChange w:id="47985" w:author="pete jones" w:date="2022-01-04T11:45:00Z">
                <w:pPr>
                  <w:keepNext/>
                  <w:jc w:val="center"/>
                </w:pPr>
              </w:pPrChange>
            </w:pPr>
            <w:ins w:id="47986" w:author="pete jones" w:date="2022-01-04T11:19:00Z">
              <w:r w:rsidRPr="00FF6A71">
                <w:rPr>
                  <w:rFonts w:ascii="Calibri" w:hAnsi="Calibri" w:cs="Calibri"/>
                  <w:color w:val="000000"/>
                  <w:sz w:val="22"/>
                  <w:szCs w:val="22"/>
                </w:rPr>
                <w:t>0</w:t>
              </w:r>
            </w:ins>
          </w:p>
        </w:tc>
      </w:tr>
    </w:tbl>
    <w:p w14:paraId="36CF0F29" w14:textId="18D0A797" w:rsidR="008E4B87" w:rsidRPr="00FF6A71" w:rsidRDefault="008E4B87">
      <w:pPr>
        <w:jc w:val="left"/>
        <w:rPr>
          <w:ins w:id="47987" w:author="pete jones" w:date="2022-01-04T11:19:00Z"/>
          <w:rFonts w:cstheme="minorHAnsi"/>
        </w:rPr>
        <w:pPrChange w:id="47988" w:author="pete jones" w:date="2022-01-04T11:41:00Z">
          <w:pPr/>
        </w:pPrChange>
      </w:pPr>
      <w:ins w:id="47989" w:author="pete jones" w:date="2022-01-04T11:19:00Z">
        <w:r w:rsidRPr="00FF6A71">
          <w:rPr>
            <w:rFonts w:cstheme="minorHAnsi"/>
          </w:rPr>
          <w:t xml:space="preserve">Q4.11 Teaching for </w:t>
        </w:r>
      </w:ins>
      <w:ins w:id="47990" w:author="pete jones" w:date="2022-03-30T12:11:00Z">
        <w:r w:rsidR="006E7D7D">
          <w:rPr>
            <w:rFonts w:cstheme="minorHAnsi"/>
          </w:rPr>
          <w:t xml:space="preserve">the </w:t>
        </w:r>
      </w:ins>
      <w:ins w:id="47991" w:author="pete jones" w:date="2022-01-04T11:19:00Z">
        <w:r w:rsidRPr="00FF6A71">
          <w:rPr>
            <w:rFonts w:cstheme="minorHAnsi"/>
          </w:rPr>
          <w:t>transfer of skills and knowledge is well managed</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7992">
          <w:tblGrid>
            <w:gridCol w:w="814"/>
            <w:gridCol w:w="814"/>
            <w:gridCol w:w="814"/>
            <w:gridCol w:w="814"/>
            <w:gridCol w:w="692"/>
            <w:gridCol w:w="692"/>
            <w:gridCol w:w="692"/>
            <w:gridCol w:w="692"/>
          </w:tblGrid>
        </w:tblGridChange>
      </w:tblGrid>
      <w:tr w:rsidR="00FF6A71" w:rsidRPr="00FF6A71" w14:paraId="6A329F02" w14:textId="77777777" w:rsidTr="00BF7D99">
        <w:trPr>
          <w:trHeight w:val="300"/>
          <w:jc w:val="center"/>
          <w:ins w:id="47993" w:author="pete jones" w:date="2022-01-04T11:19:00Z"/>
        </w:trPr>
        <w:tc>
          <w:tcPr>
            <w:tcW w:w="814" w:type="dxa"/>
            <w:shd w:val="clear" w:color="auto" w:fill="E7E6E6" w:themeFill="background2"/>
            <w:vAlign w:val="center"/>
          </w:tcPr>
          <w:p w14:paraId="408574A8" w14:textId="77777777" w:rsidR="008E4B87" w:rsidRPr="00FF6A71" w:rsidRDefault="008E4B87">
            <w:pPr>
              <w:spacing w:before="0" w:after="0" w:line="240" w:lineRule="auto"/>
              <w:jc w:val="left"/>
              <w:rPr>
                <w:ins w:id="47994" w:author="pete jones" w:date="2022-01-04T11:19:00Z"/>
                <w:rFonts w:cstheme="minorHAnsi"/>
                <w:b/>
                <w:bCs/>
              </w:rPr>
              <w:pPrChange w:id="47995" w:author="pete jones" w:date="2022-01-04T11:45:00Z">
                <w:pPr>
                  <w:keepNext/>
                  <w:jc w:val="center"/>
                </w:pPr>
              </w:pPrChange>
            </w:pPr>
            <w:ins w:id="47996" w:author="pete jones" w:date="2022-01-04T11:19:00Z">
              <w:r w:rsidRPr="00FF6A71">
                <w:rPr>
                  <w:rFonts w:cstheme="minorHAnsi"/>
                  <w:b/>
                  <w:bCs/>
                </w:rPr>
                <w:t>scale</w:t>
              </w:r>
            </w:ins>
          </w:p>
        </w:tc>
        <w:tc>
          <w:tcPr>
            <w:tcW w:w="814" w:type="dxa"/>
            <w:shd w:val="clear" w:color="auto" w:fill="E7E6E6" w:themeFill="background2"/>
            <w:noWrap/>
            <w:vAlign w:val="center"/>
          </w:tcPr>
          <w:p w14:paraId="5AD9344F" w14:textId="77777777" w:rsidR="008E4B87" w:rsidRPr="00FF6A71" w:rsidRDefault="008E4B87">
            <w:pPr>
              <w:spacing w:before="0" w:after="0" w:line="240" w:lineRule="auto"/>
              <w:jc w:val="left"/>
              <w:rPr>
                <w:ins w:id="47997" w:author="pete jones" w:date="2022-01-04T11:19:00Z"/>
                <w:rFonts w:cstheme="minorHAnsi"/>
                <w:b/>
                <w:bCs/>
              </w:rPr>
              <w:pPrChange w:id="47998" w:author="pete jones" w:date="2022-01-04T11:45:00Z">
                <w:pPr>
                  <w:keepNext/>
                  <w:jc w:val="center"/>
                </w:pPr>
              </w:pPrChange>
            </w:pPr>
            <w:ins w:id="47999" w:author="pete jones" w:date="2022-01-04T11:19:00Z">
              <w:r w:rsidRPr="00FF6A71">
                <w:rPr>
                  <w:rFonts w:cstheme="minorHAnsi"/>
                  <w:b/>
                  <w:bCs/>
                </w:rPr>
                <w:t>1</w:t>
              </w:r>
            </w:ins>
          </w:p>
        </w:tc>
        <w:tc>
          <w:tcPr>
            <w:tcW w:w="814" w:type="dxa"/>
            <w:shd w:val="clear" w:color="auto" w:fill="E7E6E6" w:themeFill="background2"/>
            <w:noWrap/>
            <w:vAlign w:val="center"/>
          </w:tcPr>
          <w:p w14:paraId="59B8AE63" w14:textId="77777777" w:rsidR="008E4B87" w:rsidRPr="00FF6A71" w:rsidRDefault="008E4B87">
            <w:pPr>
              <w:spacing w:before="0" w:after="0" w:line="240" w:lineRule="auto"/>
              <w:jc w:val="left"/>
              <w:rPr>
                <w:ins w:id="48000" w:author="pete jones" w:date="2022-01-04T11:19:00Z"/>
                <w:rFonts w:cstheme="minorHAnsi"/>
                <w:b/>
                <w:bCs/>
              </w:rPr>
              <w:pPrChange w:id="48001" w:author="pete jones" w:date="2022-01-04T11:45:00Z">
                <w:pPr>
                  <w:keepNext/>
                  <w:jc w:val="center"/>
                </w:pPr>
              </w:pPrChange>
            </w:pPr>
            <w:ins w:id="48002" w:author="pete jones" w:date="2022-01-04T11:19:00Z">
              <w:r w:rsidRPr="00FF6A71">
                <w:rPr>
                  <w:rFonts w:cstheme="minorHAnsi"/>
                  <w:b/>
                  <w:bCs/>
                </w:rPr>
                <w:t>2</w:t>
              </w:r>
            </w:ins>
          </w:p>
        </w:tc>
        <w:tc>
          <w:tcPr>
            <w:tcW w:w="814" w:type="dxa"/>
            <w:shd w:val="clear" w:color="auto" w:fill="E7E6E6" w:themeFill="background2"/>
            <w:noWrap/>
            <w:vAlign w:val="center"/>
          </w:tcPr>
          <w:p w14:paraId="1D06F731" w14:textId="77777777" w:rsidR="008E4B87" w:rsidRPr="00FF6A71" w:rsidRDefault="008E4B87">
            <w:pPr>
              <w:spacing w:before="0" w:after="0" w:line="240" w:lineRule="auto"/>
              <w:jc w:val="left"/>
              <w:rPr>
                <w:ins w:id="48003" w:author="pete jones" w:date="2022-01-04T11:19:00Z"/>
                <w:rFonts w:cstheme="minorHAnsi"/>
                <w:b/>
                <w:bCs/>
              </w:rPr>
              <w:pPrChange w:id="48004" w:author="pete jones" w:date="2022-01-04T11:45:00Z">
                <w:pPr>
                  <w:keepNext/>
                  <w:jc w:val="center"/>
                </w:pPr>
              </w:pPrChange>
            </w:pPr>
            <w:ins w:id="48005" w:author="pete jones" w:date="2022-01-04T11:19:00Z">
              <w:r w:rsidRPr="00FF6A71">
                <w:rPr>
                  <w:rFonts w:cstheme="minorHAnsi"/>
                  <w:b/>
                  <w:bCs/>
                </w:rPr>
                <w:t>3</w:t>
              </w:r>
            </w:ins>
          </w:p>
        </w:tc>
        <w:tc>
          <w:tcPr>
            <w:tcW w:w="692" w:type="dxa"/>
            <w:shd w:val="clear" w:color="auto" w:fill="E7E6E6" w:themeFill="background2"/>
            <w:noWrap/>
            <w:vAlign w:val="center"/>
          </w:tcPr>
          <w:p w14:paraId="2F45C381" w14:textId="77777777" w:rsidR="008E4B87" w:rsidRPr="00FF6A71" w:rsidRDefault="008E4B87">
            <w:pPr>
              <w:spacing w:before="0" w:after="0" w:line="240" w:lineRule="auto"/>
              <w:jc w:val="left"/>
              <w:rPr>
                <w:ins w:id="48006" w:author="pete jones" w:date="2022-01-04T11:19:00Z"/>
                <w:rFonts w:cstheme="minorHAnsi"/>
                <w:b/>
                <w:bCs/>
              </w:rPr>
              <w:pPrChange w:id="48007" w:author="pete jones" w:date="2022-01-04T11:45:00Z">
                <w:pPr>
                  <w:keepNext/>
                  <w:jc w:val="center"/>
                </w:pPr>
              </w:pPrChange>
            </w:pPr>
            <w:ins w:id="48008" w:author="pete jones" w:date="2022-01-04T11:19:00Z">
              <w:r w:rsidRPr="00FF6A71">
                <w:rPr>
                  <w:rFonts w:cstheme="minorHAnsi"/>
                  <w:b/>
                  <w:bCs/>
                </w:rPr>
                <w:t>4</w:t>
              </w:r>
            </w:ins>
          </w:p>
        </w:tc>
        <w:tc>
          <w:tcPr>
            <w:tcW w:w="692" w:type="dxa"/>
            <w:shd w:val="clear" w:color="auto" w:fill="E7E6E6" w:themeFill="background2"/>
            <w:noWrap/>
            <w:vAlign w:val="center"/>
          </w:tcPr>
          <w:p w14:paraId="226A0841" w14:textId="77777777" w:rsidR="008E4B87" w:rsidRPr="00FF6A71" w:rsidRDefault="008E4B87">
            <w:pPr>
              <w:spacing w:before="0" w:after="0" w:line="240" w:lineRule="auto"/>
              <w:jc w:val="left"/>
              <w:rPr>
                <w:ins w:id="48009" w:author="pete jones" w:date="2022-01-04T11:19:00Z"/>
                <w:rFonts w:cstheme="minorHAnsi"/>
                <w:b/>
                <w:bCs/>
              </w:rPr>
              <w:pPrChange w:id="48010" w:author="pete jones" w:date="2022-01-04T11:45:00Z">
                <w:pPr>
                  <w:keepNext/>
                  <w:jc w:val="center"/>
                </w:pPr>
              </w:pPrChange>
            </w:pPr>
            <w:ins w:id="48011" w:author="pete jones" w:date="2022-01-04T11:19:00Z">
              <w:r w:rsidRPr="00FF6A71">
                <w:rPr>
                  <w:rFonts w:cstheme="minorHAnsi"/>
                  <w:b/>
                  <w:bCs/>
                </w:rPr>
                <w:t>5</w:t>
              </w:r>
            </w:ins>
          </w:p>
        </w:tc>
        <w:tc>
          <w:tcPr>
            <w:tcW w:w="692" w:type="dxa"/>
            <w:shd w:val="clear" w:color="auto" w:fill="E7E6E6" w:themeFill="background2"/>
            <w:noWrap/>
            <w:vAlign w:val="center"/>
          </w:tcPr>
          <w:p w14:paraId="58CB57AA" w14:textId="77777777" w:rsidR="008E4B87" w:rsidRPr="00FF6A71" w:rsidRDefault="008E4B87">
            <w:pPr>
              <w:spacing w:before="0" w:after="0" w:line="240" w:lineRule="auto"/>
              <w:jc w:val="left"/>
              <w:rPr>
                <w:ins w:id="48012" w:author="pete jones" w:date="2022-01-04T11:19:00Z"/>
                <w:rFonts w:cstheme="minorHAnsi"/>
                <w:b/>
                <w:bCs/>
              </w:rPr>
              <w:pPrChange w:id="48013" w:author="pete jones" w:date="2022-01-04T11:45:00Z">
                <w:pPr>
                  <w:keepNext/>
                  <w:jc w:val="center"/>
                </w:pPr>
              </w:pPrChange>
            </w:pPr>
            <w:ins w:id="48014" w:author="pete jones" w:date="2022-01-04T11:19:00Z">
              <w:r w:rsidRPr="00FF6A71">
                <w:rPr>
                  <w:rFonts w:cstheme="minorHAnsi"/>
                  <w:b/>
                  <w:bCs/>
                </w:rPr>
                <w:t>6</w:t>
              </w:r>
            </w:ins>
          </w:p>
        </w:tc>
        <w:tc>
          <w:tcPr>
            <w:tcW w:w="692" w:type="dxa"/>
            <w:shd w:val="clear" w:color="auto" w:fill="E7E6E6" w:themeFill="background2"/>
            <w:noWrap/>
            <w:vAlign w:val="center"/>
          </w:tcPr>
          <w:p w14:paraId="0BEEFB7D" w14:textId="77777777" w:rsidR="008E4B87" w:rsidRPr="00FF6A71" w:rsidRDefault="008E4B87">
            <w:pPr>
              <w:spacing w:before="0" w:after="0" w:line="240" w:lineRule="auto"/>
              <w:jc w:val="left"/>
              <w:rPr>
                <w:ins w:id="48015" w:author="pete jones" w:date="2022-01-04T11:19:00Z"/>
                <w:rFonts w:cstheme="minorHAnsi"/>
                <w:b/>
                <w:bCs/>
              </w:rPr>
              <w:pPrChange w:id="48016" w:author="pete jones" w:date="2022-01-04T11:45:00Z">
                <w:pPr>
                  <w:keepNext/>
                  <w:jc w:val="center"/>
                </w:pPr>
              </w:pPrChange>
            </w:pPr>
            <w:ins w:id="48017" w:author="pete jones" w:date="2022-01-04T11:19:00Z">
              <w:r w:rsidRPr="00FF6A71">
                <w:rPr>
                  <w:rFonts w:cstheme="minorHAnsi"/>
                  <w:b/>
                  <w:bCs/>
                </w:rPr>
                <w:t>7</w:t>
              </w:r>
            </w:ins>
          </w:p>
        </w:tc>
      </w:tr>
      <w:tr w:rsidR="008E4B87" w:rsidRPr="00FF6A71" w14:paraId="7BB7DE62" w14:textId="77777777" w:rsidTr="00BF7D9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018" w:author="pete jones" w:date="2022-01-04T11:4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019" w:author="pete jones" w:date="2022-01-04T11:19:00Z"/>
          <w:trPrChange w:id="48020" w:author="pete jones" w:date="2022-01-04T11:45:00Z">
            <w:trPr>
              <w:trHeight w:val="300"/>
              <w:jc w:val="center"/>
            </w:trPr>
          </w:trPrChange>
        </w:trPr>
        <w:tc>
          <w:tcPr>
            <w:tcW w:w="814" w:type="dxa"/>
            <w:vAlign w:val="center"/>
            <w:tcPrChange w:id="48021" w:author="pete jones" w:date="2022-01-04T11:45:00Z">
              <w:tcPr>
                <w:tcW w:w="814" w:type="dxa"/>
                <w:vAlign w:val="center"/>
              </w:tcPr>
            </w:tcPrChange>
          </w:tcPr>
          <w:p w14:paraId="330AFD33" w14:textId="77777777" w:rsidR="008E4B87" w:rsidRPr="00FF6A71" w:rsidRDefault="008E4B87">
            <w:pPr>
              <w:spacing w:before="0" w:after="0" w:line="240" w:lineRule="auto"/>
              <w:jc w:val="left"/>
              <w:rPr>
                <w:ins w:id="48022" w:author="pete jones" w:date="2022-01-04T11:19:00Z"/>
                <w:rFonts w:cstheme="minorHAnsi"/>
                <w:b/>
                <w:bCs/>
              </w:rPr>
              <w:pPrChange w:id="48023" w:author="pete jones" w:date="2022-01-04T11:45:00Z">
                <w:pPr>
                  <w:keepNext/>
                  <w:jc w:val="center"/>
                </w:pPr>
              </w:pPrChange>
            </w:pPr>
            <w:ins w:id="48024" w:author="pete jones" w:date="2022-01-04T11:19:00Z">
              <w:r w:rsidRPr="00FF6A71">
                <w:rPr>
                  <w:rFonts w:cstheme="minorHAnsi"/>
                  <w:b/>
                  <w:bCs/>
                </w:rPr>
                <w:t>%</w:t>
              </w:r>
            </w:ins>
          </w:p>
        </w:tc>
        <w:tc>
          <w:tcPr>
            <w:tcW w:w="814" w:type="dxa"/>
            <w:shd w:val="clear" w:color="auto" w:fill="auto"/>
            <w:noWrap/>
            <w:vAlign w:val="bottom"/>
            <w:tcPrChange w:id="48025" w:author="pete jones" w:date="2022-01-04T11:45:00Z">
              <w:tcPr>
                <w:tcW w:w="814" w:type="dxa"/>
                <w:tcBorders>
                  <w:top w:val="nil"/>
                  <w:left w:val="nil"/>
                  <w:bottom w:val="nil"/>
                  <w:right w:val="nil"/>
                </w:tcBorders>
                <w:shd w:val="clear" w:color="auto" w:fill="auto"/>
                <w:noWrap/>
                <w:vAlign w:val="bottom"/>
              </w:tcPr>
            </w:tcPrChange>
          </w:tcPr>
          <w:p w14:paraId="47A04F77" w14:textId="77777777" w:rsidR="008E4B87" w:rsidRPr="00FF6A71" w:rsidRDefault="008E4B87">
            <w:pPr>
              <w:spacing w:before="0" w:after="0" w:line="240" w:lineRule="auto"/>
              <w:jc w:val="left"/>
              <w:rPr>
                <w:ins w:id="48026" w:author="pete jones" w:date="2022-01-04T11:19:00Z"/>
                <w:rFonts w:cstheme="minorHAnsi"/>
              </w:rPr>
              <w:pPrChange w:id="48027" w:author="pete jones" w:date="2022-01-04T11:45:00Z">
                <w:pPr>
                  <w:keepNext/>
                  <w:jc w:val="center"/>
                </w:pPr>
              </w:pPrChange>
            </w:pPr>
            <w:ins w:id="48028" w:author="pete jones" w:date="2022-01-04T11:19:00Z">
              <w:r w:rsidRPr="00FF6A71">
                <w:rPr>
                  <w:rFonts w:ascii="Calibri" w:hAnsi="Calibri" w:cs="Calibri"/>
                  <w:color w:val="000000"/>
                  <w:sz w:val="22"/>
                  <w:szCs w:val="22"/>
                </w:rPr>
                <w:t>19%</w:t>
              </w:r>
            </w:ins>
          </w:p>
        </w:tc>
        <w:tc>
          <w:tcPr>
            <w:tcW w:w="814" w:type="dxa"/>
            <w:shd w:val="clear" w:color="auto" w:fill="auto"/>
            <w:noWrap/>
            <w:vAlign w:val="bottom"/>
            <w:tcPrChange w:id="48029" w:author="pete jones" w:date="2022-01-04T11:45:00Z">
              <w:tcPr>
                <w:tcW w:w="814" w:type="dxa"/>
                <w:tcBorders>
                  <w:top w:val="nil"/>
                  <w:left w:val="nil"/>
                  <w:bottom w:val="nil"/>
                  <w:right w:val="nil"/>
                </w:tcBorders>
                <w:shd w:val="clear" w:color="auto" w:fill="auto"/>
                <w:noWrap/>
                <w:vAlign w:val="bottom"/>
              </w:tcPr>
            </w:tcPrChange>
          </w:tcPr>
          <w:p w14:paraId="6C155C13" w14:textId="77777777" w:rsidR="008E4B87" w:rsidRPr="00FF6A71" w:rsidRDefault="008E4B87">
            <w:pPr>
              <w:spacing w:before="0" w:after="0" w:line="240" w:lineRule="auto"/>
              <w:jc w:val="left"/>
              <w:rPr>
                <w:ins w:id="48030" w:author="pete jones" w:date="2022-01-04T11:19:00Z"/>
                <w:rFonts w:cstheme="minorHAnsi"/>
              </w:rPr>
              <w:pPrChange w:id="48031" w:author="pete jones" w:date="2022-01-04T11:45:00Z">
                <w:pPr>
                  <w:keepNext/>
                  <w:jc w:val="center"/>
                </w:pPr>
              </w:pPrChange>
            </w:pPr>
            <w:ins w:id="48032" w:author="pete jones" w:date="2022-01-04T11:19:00Z">
              <w:r w:rsidRPr="00FF6A71">
                <w:rPr>
                  <w:rFonts w:ascii="Calibri" w:hAnsi="Calibri" w:cs="Calibri"/>
                  <w:color w:val="000000"/>
                  <w:sz w:val="22"/>
                  <w:szCs w:val="22"/>
                </w:rPr>
                <w:t>26%</w:t>
              </w:r>
            </w:ins>
          </w:p>
        </w:tc>
        <w:tc>
          <w:tcPr>
            <w:tcW w:w="814" w:type="dxa"/>
            <w:shd w:val="clear" w:color="auto" w:fill="auto"/>
            <w:noWrap/>
            <w:vAlign w:val="bottom"/>
            <w:tcPrChange w:id="48033" w:author="pete jones" w:date="2022-01-04T11:45:00Z">
              <w:tcPr>
                <w:tcW w:w="814" w:type="dxa"/>
                <w:tcBorders>
                  <w:top w:val="nil"/>
                  <w:left w:val="nil"/>
                  <w:bottom w:val="nil"/>
                  <w:right w:val="nil"/>
                </w:tcBorders>
                <w:shd w:val="clear" w:color="auto" w:fill="auto"/>
                <w:noWrap/>
                <w:vAlign w:val="bottom"/>
              </w:tcPr>
            </w:tcPrChange>
          </w:tcPr>
          <w:p w14:paraId="0A7A2890" w14:textId="77777777" w:rsidR="008E4B87" w:rsidRPr="00FF6A71" w:rsidRDefault="008E4B87">
            <w:pPr>
              <w:spacing w:before="0" w:after="0" w:line="240" w:lineRule="auto"/>
              <w:jc w:val="left"/>
              <w:rPr>
                <w:ins w:id="48034" w:author="pete jones" w:date="2022-01-04T11:19:00Z"/>
                <w:rFonts w:cstheme="minorHAnsi"/>
              </w:rPr>
              <w:pPrChange w:id="48035" w:author="pete jones" w:date="2022-01-04T11:45:00Z">
                <w:pPr>
                  <w:keepNext/>
                  <w:jc w:val="center"/>
                </w:pPr>
              </w:pPrChange>
            </w:pPr>
            <w:ins w:id="48036"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8037" w:author="pete jones" w:date="2022-01-04T11:45:00Z">
              <w:tcPr>
                <w:tcW w:w="692" w:type="dxa"/>
                <w:tcBorders>
                  <w:top w:val="nil"/>
                  <w:left w:val="nil"/>
                  <w:bottom w:val="nil"/>
                  <w:right w:val="nil"/>
                </w:tcBorders>
                <w:shd w:val="clear" w:color="auto" w:fill="auto"/>
                <w:noWrap/>
                <w:vAlign w:val="bottom"/>
              </w:tcPr>
            </w:tcPrChange>
          </w:tcPr>
          <w:p w14:paraId="0B72BFE8" w14:textId="77777777" w:rsidR="008E4B87" w:rsidRPr="00FF6A71" w:rsidRDefault="008E4B87">
            <w:pPr>
              <w:spacing w:before="0" w:after="0" w:line="240" w:lineRule="auto"/>
              <w:jc w:val="left"/>
              <w:rPr>
                <w:ins w:id="48038" w:author="pete jones" w:date="2022-01-04T11:19:00Z"/>
                <w:rFonts w:cstheme="minorHAnsi"/>
              </w:rPr>
              <w:pPrChange w:id="48039" w:author="pete jones" w:date="2022-01-04T11:45:00Z">
                <w:pPr>
                  <w:keepNext/>
                  <w:jc w:val="center"/>
                </w:pPr>
              </w:pPrChange>
            </w:pPr>
            <w:ins w:id="48040"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8041" w:author="pete jones" w:date="2022-01-04T11:45:00Z">
              <w:tcPr>
                <w:tcW w:w="692" w:type="dxa"/>
                <w:tcBorders>
                  <w:top w:val="nil"/>
                  <w:left w:val="nil"/>
                  <w:bottom w:val="nil"/>
                  <w:right w:val="nil"/>
                </w:tcBorders>
                <w:shd w:val="clear" w:color="auto" w:fill="auto"/>
                <w:noWrap/>
                <w:vAlign w:val="bottom"/>
              </w:tcPr>
            </w:tcPrChange>
          </w:tcPr>
          <w:p w14:paraId="4C38E579" w14:textId="77777777" w:rsidR="008E4B87" w:rsidRPr="00FF6A71" w:rsidRDefault="008E4B87">
            <w:pPr>
              <w:spacing w:before="0" w:after="0" w:line="240" w:lineRule="auto"/>
              <w:jc w:val="left"/>
              <w:rPr>
                <w:ins w:id="48042" w:author="pete jones" w:date="2022-01-04T11:19:00Z"/>
                <w:rFonts w:cstheme="minorHAnsi"/>
              </w:rPr>
              <w:pPrChange w:id="48043" w:author="pete jones" w:date="2022-01-04T11:45:00Z">
                <w:pPr>
                  <w:keepNext/>
                  <w:jc w:val="center"/>
                </w:pPr>
              </w:pPrChange>
            </w:pPr>
            <w:ins w:id="48044"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48045" w:author="pete jones" w:date="2022-01-04T11:45:00Z">
              <w:tcPr>
                <w:tcW w:w="692" w:type="dxa"/>
                <w:tcBorders>
                  <w:top w:val="nil"/>
                  <w:left w:val="nil"/>
                  <w:bottom w:val="nil"/>
                  <w:right w:val="nil"/>
                </w:tcBorders>
                <w:shd w:val="clear" w:color="auto" w:fill="auto"/>
                <w:noWrap/>
                <w:vAlign w:val="bottom"/>
              </w:tcPr>
            </w:tcPrChange>
          </w:tcPr>
          <w:p w14:paraId="3DC823A8" w14:textId="77777777" w:rsidR="008E4B87" w:rsidRPr="00FF6A71" w:rsidRDefault="008E4B87">
            <w:pPr>
              <w:spacing w:before="0" w:after="0" w:line="240" w:lineRule="auto"/>
              <w:jc w:val="left"/>
              <w:rPr>
                <w:ins w:id="48046" w:author="pete jones" w:date="2022-01-04T11:19:00Z"/>
                <w:rFonts w:cstheme="minorHAnsi"/>
              </w:rPr>
              <w:pPrChange w:id="48047" w:author="pete jones" w:date="2022-01-04T11:45:00Z">
                <w:pPr>
                  <w:keepNext/>
                  <w:jc w:val="center"/>
                </w:pPr>
              </w:pPrChange>
            </w:pPr>
            <w:ins w:id="48048"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049" w:author="pete jones" w:date="2022-01-04T11:45:00Z">
              <w:tcPr>
                <w:tcW w:w="692" w:type="dxa"/>
                <w:tcBorders>
                  <w:top w:val="nil"/>
                  <w:left w:val="nil"/>
                  <w:bottom w:val="nil"/>
                  <w:right w:val="nil"/>
                </w:tcBorders>
                <w:shd w:val="clear" w:color="auto" w:fill="auto"/>
                <w:noWrap/>
                <w:vAlign w:val="bottom"/>
              </w:tcPr>
            </w:tcPrChange>
          </w:tcPr>
          <w:p w14:paraId="420CAF8F" w14:textId="77777777" w:rsidR="008E4B87" w:rsidRPr="00FF6A71" w:rsidRDefault="008E4B87">
            <w:pPr>
              <w:spacing w:before="0" w:after="0" w:line="240" w:lineRule="auto"/>
              <w:jc w:val="left"/>
              <w:rPr>
                <w:ins w:id="48050" w:author="pete jones" w:date="2022-01-04T11:19:00Z"/>
                <w:rFonts w:cstheme="minorHAnsi"/>
              </w:rPr>
              <w:pPrChange w:id="48051" w:author="pete jones" w:date="2022-01-04T11:45:00Z">
                <w:pPr>
                  <w:keepNext/>
                  <w:jc w:val="center"/>
                </w:pPr>
              </w:pPrChange>
            </w:pPr>
            <w:ins w:id="48052" w:author="pete jones" w:date="2022-01-04T11:19:00Z">
              <w:r w:rsidRPr="00FF6A71">
                <w:rPr>
                  <w:rFonts w:ascii="Calibri" w:hAnsi="Calibri" w:cs="Calibri"/>
                  <w:color w:val="000000"/>
                  <w:sz w:val="22"/>
                  <w:szCs w:val="22"/>
                </w:rPr>
                <w:t>0%</w:t>
              </w:r>
            </w:ins>
          </w:p>
        </w:tc>
      </w:tr>
      <w:tr w:rsidR="008E4B87" w:rsidRPr="00FF6A71" w14:paraId="084FC9FA" w14:textId="77777777" w:rsidTr="00BF7D9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053" w:author="pete jones" w:date="2022-01-04T11:4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054" w:author="pete jones" w:date="2022-01-04T11:19:00Z"/>
          <w:trPrChange w:id="48055" w:author="pete jones" w:date="2022-01-04T11:45:00Z">
            <w:trPr>
              <w:trHeight w:val="300"/>
              <w:jc w:val="center"/>
            </w:trPr>
          </w:trPrChange>
        </w:trPr>
        <w:tc>
          <w:tcPr>
            <w:tcW w:w="814" w:type="dxa"/>
            <w:vAlign w:val="center"/>
            <w:tcPrChange w:id="48056" w:author="pete jones" w:date="2022-01-04T11:45:00Z">
              <w:tcPr>
                <w:tcW w:w="814" w:type="dxa"/>
                <w:vAlign w:val="center"/>
              </w:tcPr>
            </w:tcPrChange>
          </w:tcPr>
          <w:p w14:paraId="57DB42D9" w14:textId="77777777" w:rsidR="008E4B87" w:rsidRPr="00FF6A71" w:rsidRDefault="008E4B87">
            <w:pPr>
              <w:spacing w:before="0" w:after="0" w:line="240" w:lineRule="auto"/>
              <w:jc w:val="left"/>
              <w:rPr>
                <w:ins w:id="48057" w:author="pete jones" w:date="2022-01-04T11:19:00Z"/>
                <w:rFonts w:cstheme="minorHAnsi"/>
                <w:b/>
                <w:bCs/>
              </w:rPr>
              <w:pPrChange w:id="48058" w:author="pete jones" w:date="2022-01-04T11:45:00Z">
                <w:pPr>
                  <w:keepNext/>
                  <w:jc w:val="center"/>
                </w:pPr>
              </w:pPrChange>
            </w:pPr>
            <w:ins w:id="48059" w:author="pete jones" w:date="2022-01-04T11:19:00Z">
              <w:r w:rsidRPr="00FF6A71">
                <w:rPr>
                  <w:rFonts w:cstheme="minorHAnsi"/>
                  <w:b/>
                  <w:bCs/>
                </w:rPr>
                <w:t>Count</w:t>
              </w:r>
            </w:ins>
          </w:p>
        </w:tc>
        <w:tc>
          <w:tcPr>
            <w:tcW w:w="814" w:type="dxa"/>
            <w:shd w:val="clear" w:color="auto" w:fill="auto"/>
            <w:noWrap/>
            <w:vAlign w:val="bottom"/>
            <w:tcPrChange w:id="48060" w:author="pete jones" w:date="2022-01-04T11:45:00Z">
              <w:tcPr>
                <w:tcW w:w="814" w:type="dxa"/>
                <w:tcBorders>
                  <w:top w:val="nil"/>
                  <w:left w:val="nil"/>
                  <w:bottom w:val="nil"/>
                  <w:right w:val="nil"/>
                </w:tcBorders>
                <w:shd w:val="clear" w:color="auto" w:fill="auto"/>
                <w:noWrap/>
                <w:vAlign w:val="bottom"/>
              </w:tcPr>
            </w:tcPrChange>
          </w:tcPr>
          <w:p w14:paraId="11A05261" w14:textId="77777777" w:rsidR="008E4B87" w:rsidRPr="00FF6A71" w:rsidRDefault="008E4B87">
            <w:pPr>
              <w:spacing w:before="0" w:after="0" w:line="240" w:lineRule="auto"/>
              <w:jc w:val="left"/>
              <w:rPr>
                <w:ins w:id="48061" w:author="pete jones" w:date="2022-01-04T11:19:00Z"/>
                <w:rFonts w:cstheme="minorHAnsi"/>
              </w:rPr>
              <w:pPrChange w:id="48062" w:author="pete jones" w:date="2022-01-04T11:45:00Z">
                <w:pPr>
                  <w:keepNext/>
                  <w:jc w:val="center"/>
                </w:pPr>
              </w:pPrChange>
            </w:pPr>
            <w:ins w:id="48063" w:author="pete jones" w:date="2022-01-04T11:19:00Z">
              <w:r w:rsidRPr="00FF6A71">
                <w:rPr>
                  <w:rFonts w:ascii="Calibri" w:hAnsi="Calibri" w:cs="Calibri"/>
                  <w:color w:val="000000"/>
                  <w:sz w:val="22"/>
                  <w:szCs w:val="22"/>
                </w:rPr>
                <w:t>5</w:t>
              </w:r>
            </w:ins>
          </w:p>
        </w:tc>
        <w:tc>
          <w:tcPr>
            <w:tcW w:w="814" w:type="dxa"/>
            <w:shd w:val="clear" w:color="auto" w:fill="auto"/>
            <w:noWrap/>
            <w:vAlign w:val="bottom"/>
            <w:tcPrChange w:id="48064" w:author="pete jones" w:date="2022-01-04T11:45:00Z">
              <w:tcPr>
                <w:tcW w:w="814" w:type="dxa"/>
                <w:tcBorders>
                  <w:top w:val="nil"/>
                  <w:left w:val="nil"/>
                  <w:bottom w:val="nil"/>
                  <w:right w:val="nil"/>
                </w:tcBorders>
                <w:shd w:val="clear" w:color="auto" w:fill="auto"/>
                <w:noWrap/>
                <w:vAlign w:val="bottom"/>
              </w:tcPr>
            </w:tcPrChange>
          </w:tcPr>
          <w:p w14:paraId="4E851B05" w14:textId="77777777" w:rsidR="008E4B87" w:rsidRPr="00FF6A71" w:rsidRDefault="008E4B87">
            <w:pPr>
              <w:spacing w:before="0" w:after="0" w:line="240" w:lineRule="auto"/>
              <w:jc w:val="left"/>
              <w:rPr>
                <w:ins w:id="48065" w:author="pete jones" w:date="2022-01-04T11:19:00Z"/>
                <w:rFonts w:cstheme="minorHAnsi"/>
              </w:rPr>
              <w:pPrChange w:id="48066" w:author="pete jones" w:date="2022-01-04T11:45:00Z">
                <w:pPr>
                  <w:keepNext/>
                  <w:jc w:val="center"/>
                </w:pPr>
              </w:pPrChange>
            </w:pPr>
            <w:ins w:id="48067"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8068" w:author="pete jones" w:date="2022-01-04T11:45:00Z">
              <w:tcPr>
                <w:tcW w:w="814" w:type="dxa"/>
                <w:tcBorders>
                  <w:top w:val="nil"/>
                  <w:left w:val="nil"/>
                  <w:bottom w:val="nil"/>
                  <w:right w:val="nil"/>
                </w:tcBorders>
                <w:shd w:val="clear" w:color="auto" w:fill="auto"/>
                <w:noWrap/>
                <w:vAlign w:val="bottom"/>
              </w:tcPr>
            </w:tcPrChange>
          </w:tcPr>
          <w:p w14:paraId="636A691A" w14:textId="77777777" w:rsidR="008E4B87" w:rsidRPr="00FF6A71" w:rsidRDefault="008E4B87">
            <w:pPr>
              <w:spacing w:before="0" w:after="0" w:line="240" w:lineRule="auto"/>
              <w:jc w:val="left"/>
              <w:rPr>
                <w:ins w:id="48069" w:author="pete jones" w:date="2022-01-04T11:19:00Z"/>
                <w:rFonts w:cstheme="minorHAnsi"/>
              </w:rPr>
              <w:pPrChange w:id="48070" w:author="pete jones" w:date="2022-01-04T11:45:00Z">
                <w:pPr>
                  <w:keepNext/>
                  <w:jc w:val="center"/>
                </w:pPr>
              </w:pPrChange>
            </w:pPr>
            <w:ins w:id="48071"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8072" w:author="pete jones" w:date="2022-01-04T11:45:00Z">
              <w:tcPr>
                <w:tcW w:w="692" w:type="dxa"/>
                <w:tcBorders>
                  <w:top w:val="nil"/>
                  <w:left w:val="nil"/>
                  <w:bottom w:val="nil"/>
                  <w:right w:val="nil"/>
                </w:tcBorders>
                <w:shd w:val="clear" w:color="auto" w:fill="auto"/>
                <w:noWrap/>
                <w:vAlign w:val="bottom"/>
              </w:tcPr>
            </w:tcPrChange>
          </w:tcPr>
          <w:p w14:paraId="044F05EE" w14:textId="77777777" w:rsidR="008E4B87" w:rsidRPr="00FF6A71" w:rsidRDefault="008E4B87">
            <w:pPr>
              <w:spacing w:before="0" w:after="0" w:line="240" w:lineRule="auto"/>
              <w:jc w:val="left"/>
              <w:rPr>
                <w:ins w:id="48073" w:author="pete jones" w:date="2022-01-04T11:19:00Z"/>
                <w:rFonts w:cstheme="minorHAnsi"/>
              </w:rPr>
              <w:pPrChange w:id="48074" w:author="pete jones" w:date="2022-01-04T11:45:00Z">
                <w:pPr>
                  <w:keepNext/>
                  <w:jc w:val="center"/>
                </w:pPr>
              </w:pPrChange>
            </w:pPr>
            <w:ins w:id="48075"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8076" w:author="pete jones" w:date="2022-01-04T11:45:00Z">
              <w:tcPr>
                <w:tcW w:w="692" w:type="dxa"/>
                <w:tcBorders>
                  <w:top w:val="nil"/>
                  <w:left w:val="nil"/>
                  <w:bottom w:val="nil"/>
                  <w:right w:val="nil"/>
                </w:tcBorders>
                <w:shd w:val="clear" w:color="auto" w:fill="auto"/>
                <w:noWrap/>
                <w:vAlign w:val="bottom"/>
              </w:tcPr>
            </w:tcPrChange>
          </w:tcPr>
          <w:p w14:paraId="66A33C1F" w14:textId="77777777" w:rsidR="008E4B87" w:rsidRPr="00FF6A71" w:rsidRDefault="008E4B87">
            <w:pPr>
              <w:spacing w:before="0" w:after="0" w:line="240" w:lineRule="auto"/>
              <w:jc w:val="left"/>
              <w:rPr>
                <w:ins w:id="48077" w:author="pete jones" w:date="2022-01-04T11:19:00Z"/>
                <w:rFonts w:cstheme="minorHAnsi"/>
              </w:rPr>
              <w:pPrChange w:id="48078" w:author="pete jones" w:date="2022-01-04T11:45:00Z">
                <w:pPr>
                  <w:keepNext/>
                  <w:jc w:val="center"/>
                </w:pPr>
              </w:pPrChange>
            </w:pPr>
            <w:ins w:id="48079"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8080" w:author="pete jones" w:date="2022-01-04T11:45:00Z">
              <w:tcPr>
                <w:tcW w:w="692" w:type="dxa"/>
                <w:tcBorders>
                  <w:top w:val="nil"/>
                  <w:left w:val="nil"/>
                  <w:bottom w:val="nil"/>
                  <w:right w:val="nil"/>
                </w:tcBorders>
                <w:shd w:val="clear" w:color="auto" w:fill="auto"/>
                <w:noWrap/>
                <w:vAlign w:val="bottom"/>
              </w:tcPr>
            </w:tcPrChange>
          </w:tcPr>
          <w:p w14:paraId="1F46681A" w14:textId="77777777" w:rsidR="008E4B87" w:rsidRPr="00FF6A71" w:rsidRDefault="008E4B87">
            <w:pPr>
              <w:spacing w:before="0" w:after="0" w:line="240" w:lineRule="auto"/>
              <w:jc w:val="left"/>
              <w:rPr>
                <w:ins w:id="48081" w:author="pete jones" w:date="2022-01-04T11:19:00Z"/>
                <w:rFonts w:cstheme="minorHAnsi"/>
              </w:rPr>
              <w:pPrChange w:id="48082" w:author="pete jones" w:date="2022-01-04T11:45:00Z">
                <w:pPr>
                  <w:keepNext/>
                  <w:jc w:val="center"/>
                </w:pPr>
              </w:pPrChange>
            </w:pPr>
            <w:ins w:id="48083"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8084" w:author="pete jones" w:date="2022-01-04T11:45:00Z">
              <w:tcPr>
                <w:tcW w:w="692" w:type="dxa"/>
                <w:tcBorders>
                  <w:top w:val="nil"/>
                  <w:left w:val="nil"/>
                  <w:bottom w:val="nil"/>
                  <w:right w:val="nil"/>
                </w:tcBorders>
                <w:shd w:val="clear" w:color="auto" w:fill="auto"/>
                <w:noWrap/>
                <w:vAlign w:val="bottom"/>
              </w:tcPr>
            </w:tcPrChange>
          </w:tcPr>
          <w:p w14:paraId="6B146411" w14:textId="77777777" w:rsidR="008E4B87" w:rsidRPr="00FF6A71" w:rsidRDefault="008E4B87">
            <w:pPr>
              <w:spacing w:before="0" w:after="0" w:line="240" w:lineRule="auto"/>
              <w:jc w:val="left"/>
              <w:rPr>
                <w:ins w:id="48085" w:author="pete jones" w:date="2022-01-04T11:19:00Z"/>
                <w:rFonts w:cstheme="minorHAnsi"/>
              </w:rPr>
              <w:pPrChange w:id="48086" w:author="pete jones" w:date="2022-01-04T11:45:00Z">
                <w:pPr>
                  <w:keepNext/>
                  <w:jc w:val="center"/>
                </w:pPr>
              </w:pPrChange>
            </w:pPr>
            <w:ins w:id="48087" w:author="pete jones" w:date="2022-01-04T11:19:00Z">
              <w:r w:rsidRPr="00FF6A71">
                <w:rPr>
                  <w:rFonts w:ascii="Calibri" w:hAnsi="Calibri" w:cs="Calibri"/>
                  <w:color w:val="000000"/>
                  <w:sz w:val="22"/>
                  <w:szCs w:val="22"/>
                </w:rPr>
                <w:t>0</w:t>
              </w:r>
            </w:ins>
          </w:p>
        </w:tc>
      </w:tr>
    </w:tbl>
    <w:p w14:paraId="5654A8BA" w14:textId="77777777" w:rsidR="008E4B87" w:rsidRPr="00FF6A71" w:rsidRDefault="008E4B87">
      <w:pPr>
        <w:jc w:val="left"/>
        <w:rPr>
          <w:ins w:id="48088" w:author="pete jones" w:date="2022-01-04T11:19:00Z"/>
          <w:rFonts w:cstheme="minorHAnsi"/>
        </w:rPr>
        <w:pPrChange w:id="48089" w:author="pete jones" w:date="2022-01-04T11:41:00Z">
          <w:pPr/>
        </w:pPrChange>
      </w:pPr>
      <w:ins w:id="48090" w:author="pete jones" w:date="2022-01-04T11:19:00Z">
        <w:r w:rsidRPr="00FF6A71">
          <w:rPr>
            <w:rFonts w:cstheme="minorHAnsi"/>
          </w:rPr>
          <w:t>Q4.12 There are effective plans for when students don’t learn</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8091">
          <w:tblGrid>
            <w:gridCol w:w="814"/>
            <w:gridCol w:w="814"/>
            <w:gridCol w:w="814"/>
            <w:gridCol w:w="814"/>
            <w:gridCol w:w="692"/>
            <w:gridCol w:w="692"/>
            <w:gridCol w:w="692"/>
            <w:gridCol w:w="692"/>
          </w:tblGrid>
        </w:tblGridChange>
      </w:tblGrid>
      <w:tr w:rsidR="00FF6A71" w:rsidRPr="00FF6A71" w14:paraId="060A761B" w14:textId="77777777" w:rsidTr="00BF7D99">
        <w:trPr>
          <w:trHeight w:val="300"/>
          <w:jc w:val="center"/>
          <w:ins w:id="48092" w:author="pete jones" w:date="2022-01-04T11:19:00Z"/>
        </w:trPr>
        <w:tc>
          <w:tcPr>
            <w:tcW w:w="814" w:type="dxa"/>
            <w:shd w:val="clear" w:color="auto" w:fill="E7E6E6" w:themeFill="background2"/>
            <w:vAlign w:val="center"/>
          </w:tcPr>
          <w:p w14:paraId="08D9B905" w14:textId="77777777" w:rsidR="008E4B87" w:rsidRPr="00FF6A71" w:rsidRDefault="008E4B87">
            <w:pPr>
              <w:spacing w:before="0" w:after="0" w:line="240" w:lineRule="auto"/>
              <w:jc w:val="left"/>
              <w:rPr>
                <w:ins w:id="48093" w:author="pete jones" w:date="2022-01-04T11:19:00Z"/>
                <w:rFonts w:cstheme="minorHAnsi"/>
                <w:b/>
                <w:bCs/>
              </w:rPr>
              <w:pPrChange w:id="48094" w:author="pete jones" w:date="2022-01-04T11:45:00Z">
                <w:pPr>
                  <w:keepNext/>
                  <w:jc w:val="center"/>
                </w:pPr>
              </w:pPrChange>
            </w:pPr>
            <w:ins w:id="48095" w:author="pete jones" w:date="2022-01-04T11:19:00Z">
              <w:r w:rsidRPr="00FF6A71">
                <w:rPr>
                  <w:rFonts w:cstheme="minorHAnsi"/>
                  <w:b/>
                  <w:bCs/>
                </w:rPr>
                <w:t>scale</w:t>
              </w:r>
            </w:ins>
          </w:p>
        </w:tc>
        <w:tc>
          <w:tcPr>
            <w:tcW w:w="814" w:type="dxa"/>
            <w:shd w:val="clear" w:color="auto" w:fill="E7E6E6" w:themeFill="background2"/>
            <w:noWrap/>
            <w:vAlign w:val="center"/>
          </w:tcPr>
          <w:p w14:paraId="239BB94E" w14:textId="77777777" w:rsidR="008E4B87" w:rsidRPr="00FF6A71" w:rsidRDefault="008E4B87">
            <w:pPr>
              <w:spacing w:before="0" w:after="0" w:line="240" w:lineRule="auto"/>
              <w:jc w:val="left"/>
              <w:rPr>
                <w:ins w:id="48096" w:author="pete jones" w:date="2022-01-04T11:19:00Z"/>
                <w:rFonts w:cstheme="minorHAnsi"/>
                <w:b/>
                <w:bCs/>
              </w:rPr>
              <w:pPrChange w:id="48097" w:author="pete jones" w:date="2022-01-04T11:45:00Z">
                <w:pPr>
                  <w:keepNext/>
                  <w:jc w:val="center"/>
                </w:pPr>
              </w:pPrChange>
            </w:pPr>
            <w:ins w:id="48098" w:author="pete jones" w:date="2022-01-04T11:19:00Z">
              <w:r w:rsidRPr="00FF6A71">
                <w:rPr>
                  <w:rFonts w:cstheme="minorHAnsi"/>
                  <w:b/>
                  <w:bCs/>
                </w:rPr>
                <w:t>1</w:t>
              </w:r>
            </w:ins>
          </w:p>
        </w:tc>
        <w:tc>
          <w:tcPr>
            <w:tcW w:w="814" w:type="dxa"/>
            <w:shd w:val="clear" w:color="auto" w:fill="E7E6E6" w:themeFill="background2"/>
            <w:noWrap/>
            <w:vAlign w:val="center"/>
          </w:tcPr>
          <w:p w14:paraId="28209990" w14:textId="77777777" w:rsidR="008E4B87" w:rsidRPr="00FF6A71" w:rsidRDefault="008E4B87">
            <w:pPr>
              <w:spacing w:before="0" w:after="0" w:line="240" w:lineRule="auto"/>
              <w:jc w:val="left"/>
              <w:rPr>
                <w:ins w:id="48099" w:author="pete jones" w:date="2022-01-04T11:19:00Z"/>
                <w:rFonts w:cstheme="minorHAnsi"/>
                <w:b/>
                <w:bCs/>
              </w:rPr>
              <w:pPrChange w:id="48100" w:author="pete jones" w:date="2022-01-04T11:45:00Z">
                <w:pPr>
                  <w:keepNext/>
                  <w:jc w:val="center"/>
                </w:pPr>
              </w:pPrChange>
            </w:pPr>
            <w:ins w:id="48101" w:author="pete jones" w:date="2022-01-04T11:19:00Z">
              <w:r w:rsidRPr="00FF6A71">
                <w:rPr>
                  <w:rFonts w:cstheme="minorHAnsi"/>
                  <w:b/>
                  <w:bCs/>
                </w:rPr>
                <w:t>2</w:t>
              </w:r>
            </w:ins>
          </w:p>
        </w:tc>
        <w:tc>
          <w:tcPr>
            <w:tcW w:w="814" w:type="dxa"/>
            <w:shd w:val="clear" w:color="auto" w:fill="E7E6E6" w:themeFill="background2"/>
            <w:noWrap/>
            <w:vAlign w:val="center"/>
          </w:tcPr>
          <w:p w14:paraId="05AFF3F2" w14:textId="77777777" w:rsidR="008E4B87" w:rsidRPr="00FF6A71" w:rsidRDefault="008E4B87">
            <w:pPr>
              <w:spacing w:before="0" w:after="0" w:line="240" w:lineRule="auto"/>
              <w:jc w:val="left"/>
              <w:rPr>
                <w:ins w:id="48102" w:author="pete jones" w:date="2022-01-04T11:19:00Z"/>
                <w:rFonts w:cstheme="minorHAnsi"/>
                <w:b/>
                <w:bCs/>
              </w:rPr>
              <w:pPrChange w:id="48103" w:author="pete jones" w:date="2022-01-04T11:45:00Z">
                <w:pPr>
                  <w:keepNext/>
                  <w:jc w:val="center"/>
                </w:pPr>
              </w:pPrChange>
            </w:pPr>
            <w:ins w:id="48104" w:author="pete jones" w:date="2022-01-04T11:19:00Z">
              <w:r w:rsidRPr="00FF6A71">
                <w:rPr>
                  <w:rFonts w:cstheme="minorHAnsi"/>
                  <w:b/>
                  <w:bCs/>
                </w:rPr>
                <w:t>3</w:t>
              </w:r>
            </w:ins>
          </w:p>
        </w:tc>
        <w:tc>
          <w:tcPr>
            <w:tcW w:w="692" w:type="dxa"/>
            <w:shd w:val="clear" w:color="auto" w:fill="E7E6E6" w:themeFill="background2"/>
            <w:noWrap/>
            <w:vAlign w:val="center"/>
          </w:tcPr>
          <w:p w14:paraId="4A2E3B18" w14:textId="77777777" w:rsidR="008E4B87" w:rsidRPr="00FF6A71" w:rsidRDefault="008E4B87">
            <w:pPr>
              <w:spacing w:before="0" w:after="0" w:line="240" w:lineRule="auto"/>
              <w:jc w:val="left"/>
              <w:rPr>
                <w:ins w:id="48105" w:author="pete jones" w:date="2022-01-04T11:19:00Z"/>
                <w:rFonts w:cstheme="minorHAnsi"/>
                <w:b/>
                <w:bCs/>
              </w:rPr>
              <w:pPrChange w:id="48106" w:author="pete jones" w:date="2022-01-04T11:45:00Z">
                <w:pPr>
                  <w:keepNext/>
                  <w:jc w:val="center"/>
                </w:pPr>
              </w:pPrChange>
            </w:pPr>
            <w:ins w:id="48107" w:author="pete jones" w:date="2022-01-04T11:19:00Z">
              <w:r w:rsidRPr="00FF6A71">
                <w:rPr>
                  <w:rFonts w:cstheme="minorHAnsi"/>
                  <w:b/>
                  <w:bCs/>
                </w:rPr>
                <w:t>4</w:t>
              </w:r>
            </w:ins>
          </w:p>
        </w:tc>
        <w:tc>
          <w:tcPr>
            <w:tcW w:w="692" w:type="dxa"/>
            <w:shd w:val="clear" w:color="auto" w:fill="E7E6E6" w:themeFill="background2"/>
            <w:noWrap/>
            <w:vAlign w:val="center"/>
          </w:tcPr>
          <w:p w14:paraId="6A9DD9B0" w14:textId="77777777" w:rsidR="008E4B87" w:rsidRPr="00FF6A71" w:rsidRDefault="008E4B87">
            <w:pPr>
              <w:spacing w:before="0" w:after="0" w:line="240" w:lineRule="auto"/>
              <w:jc w:val="left"/>
              <w:rPr>
                <w:ins w:id="48108" w:author="pete jones" w:date="2022-01-04T11:19:00Z"/>
                <w:rFonts w:cstheme="minorHAnsi"/>
                <w:b/>
                <w:bCs/>
              </w:rPr>
              <w:pPrChange w:id="48109" w:author="pete jones" w:date="2022-01-04T11:45:00Z">
                <w:pPr>
                  <w:keepNext/>
                  <w:jc w:val="center"/>
                </w:pPr>
              </w:pPrChange>
            </w:pPr>
            <w:ins w:id="48110" w:author="pete jones" w:date="2022-01-04T11:19:00Z">
              <w:r w:rsidRPr="00FF6A71">
                <w:rPr>
                  <w:rFonts w:cstheme="minorHAnsi"/>
                  <w:b/>
                  <w:bCs/>
                </w:rPr>
                <w:t>5</w:t>
              </w:r>
            </w:ins>
          </w:p>
        </w:tc>
        <w:tc>
          <w:tcPr>
            <w:tcW w:w="692" w:type="dxa"/>
            <w:shd w:val="clear" w:color="auto" w:fill="E7E6E6" w:themeFill="background2"/>
            <w:noWrap/>
            <w:vAlign w:val="center"/>
          </w:tcPr>
          <w:p w14:paraId="44B52A33" w14:textId="77777777" w:rsidR="008E4B87" w:rsidRPr="00FF6A71" w:rsidRDefault="008E4B87">
            <w:pPr>
              <w:spacing w:before="0" w:after="0" w:line="240" w:lineRule="auto"/>
              <w:jc w:val="left"/>
              <w:rPr>
                <w:ins w:id="48111" w:author="pete jones" w:date="2022-01-04T11:19:00Z"/>
                <w:rFonts w:cstheme="minorHAnsi"/>
                <w:b/>
                <w:bCs/>
              </w:rPr>
              <w:pPrChange w:id="48112" w:author="pete jones" w:date="2022-01-04T11:45:00Z">
                <w:pPr>
                  <w:keepNext/>
                  <w:jc w:val="center"/>
                </w:pPr>
              </w:pPrChange>
            </w:pPr>
            <w:ins w:id="48113" w:author="pete jones" w:date="2022-01-04T11:19:00Z">
              <w:r w:rsidRPr="00FF6A71">
                <w:rPr>
                  <w:rFonts w:cstheme="minorHAnsi"/>
                  <w:b/>
                  <w:bCs/>
                </w:rPr>
                <w:t>6</w:t>
              </w:r>
            </w:ins>
          </w:p>
        </w:tc>
        <w:tc>
          <w:tcPr>
            <w:tcW w:w="692" w:type="dxa"/>
            <w:shd w:val="clear" w:color="auto" w:fill="E7E6E6" w:themeFill="background2"/>
            <w:noWrap/>
            <w:vAlign w:val="center"/>
          </w:tcPr>
          <w:p w14:paraId="7520CAA1" w14:textId="77777777" w:rsidR="008E4B87" w:rsidRPr="00FF6A71" w:rsidRDefault="008E4B87">
            <w:pPr>
              <w:spacing w:before="0" w:after="0" w:line="240" w:lineRule="auto"/>
              <w:jc w:val="left"/>
              <w:rPr>
                <w:ins w:id="48114" w:author="pete jones" w:date="2022-01-04T11:19:00Z"/>
                <w:rFonts w:cstheme="minorHAnsi"/>
                <w:b/>
                <w:bCs/>
              </w:rPr>
              <w:pPrChange w:id="48115" w:author="pete jones" w:date="2022-01-04T11:45:00Z">
                <w:pPr>
                  <w:keepNext/>
                  <w:jc w:val="center"/>
                </w:pPr>
              </w:pPrChange>
            </w:pPr>
            <w:ins w:id="48116" w:author="pete jones" w:date="2022-01-04T11:19:00Z">
              <w:r w:rsidRPr="00FF6A71">
                <w:rPr>
                  <w:rFonts w:cstheme="minorHAnsi"/>
                  <w:b/>
                  <w:bCs/>
                </w:rPr>
                <w:t>7</w:t>
              </w:r>
            </w:ins>
          </w:p>
        </w:tc>
      </w:tr>
      <w:tr w:rsidR="008E4B87" w:rsidRPr="00FF6A71" w14:paraId="495A0D75" w14:textId="77777777" w:rsidTr="00BF7D9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117" w:author="pete jones" w:date="2022-01-04T11:4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118" w:author="pete jones" w:date="2022-01-04T11:19:00Z"/>
          <w:trPrChange w:id="48119" w:author="pete jones" w:date="2022-01-04T11:45:00Z">
            <w:trPr>
              <w:trHeight w:val="300"/>
              <w:jc w:val="center"/>
            </w:trPr>
          </w:trPrChange>
        </w:trPr>
        <w:tc>
          <w:tcPr>
            <w:tcW w:w="814" w:type="dxa"/>
            <w:vAlign w:val="center"/>
            <w:tcPrChange w:id="48120" w:author="pete jones" w:date="2022-01-04T11:45:00Z">
              <w:tcPr>
                <w:tcW w:w="814" w:type="dxa"/>
                <w:vAlign w:val="center"/>
              </w:tcPr>
            </w:tcPrChange>
          </w:tcPr>
          <w:p w14:paraId="5A61A7C6" w14:textId="77777777" w:rsidR="008E4B87" w:rsidRPr="00FF6A71" w:rsidRDefault="008E4B87">
            <w:pPr>
              <w:spacing w:before="0" w:after="0" w:line="240" w:lineRule="auto"/>
              <w:jc w:val="left"/>
              <w:rPr>
                <w:ins w:id="48121" w:author="pete jones" w:date="2022-01-04T11:19:00Z"/>
                <w:rFonts w:cstheme="minorHAnsi"/>
                <w:b/>
                <w:bCs/>
              </w:rPr>
              <w:pPrChange w:id="48122" w:author="pete jones" w:date="2022-01-04T11:45:00Z">
                <w:pPr>
                  <w:keepNext/>
                  <w:jc w:val="center"/>
                </w:pPr>
              </w:pPrChange>
            </w:pPr>
            <w:ins w:id="48123" w:author="pete jones" w:date="2022-01-04T11:19:00Z">
              <w:r w:rsidRPr="00FF6A71">
                <w:rPr>
                  <w:rFonts w:cstheme="minorHAnsi"/>
                  <w:b/>
                  <w:bCs/>
                </w:rPr>
                <w:t>%</w:t>
              </w:r>
            </w:ins>
          </w:p>
        </w:tc>
        <w:tc>
          <w:tcPr>
            <w:tcW w:w="814" w:type="dxa"/>
            <w:shd w:val="clear" w:color="auto" w:fill="auto"/>
            <w:noWrap/>
            <w:vAlign w:val="bottom"/>
            <w:tcPrChange w:id="48124" w:author="pete jones" w:date="2022-01-04T11:45:00Z">
              <w:tcPr>
                <w:tcW w:w="814" w:type="dxa"/>
                <w:tcBorders>
                  <w:top w:val="nil"/>
                  <w:left w:val="nil"/>
                  <w:bottom w:val="nil"/>
                  <w:right w:val="nil"/>
                </w:tcBorders>
                <w:shd w:val="clear" w:color="auto" w:fill="auto"/>
                <w:noWrap/>
                <w:vAlign w:val="bottom"/>
              </w:tcPr>
            </w:tcPrChange>
          </w:tcPr>
          <w:p w14:paraId="6F6E3915" w14:textId="77777777" w:rsidR="008E4B87" w:rsidRPr="00FF6A71" w:rsidRDefault="008E4B87">
            <w:pPr>
              <w:spacing w:before="0" w:after="0" w:line="240" w:lineRule="auto"/>
              <w:jc w:val="left"/>
              <w:rPr>
                <w:ins w:id="48125" w:author="pete jones" w:date="2022-01-04T11:19:00Z"/>
                <w:rFonts w:cstheme="minorHAnsi"/>
              </w:rPr>
              <w:pPrChange w:id="48126" w:author="pete jones" w:date="2022-01-04T11:45:00Z">
                <w:pPr>
                  <w:keepNext/>
                  <w:jc w:val="center"/>
                </w:pPr>
              </w:pPrChange>
            </w:pPr>
            <w:ins w:id="48127"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48128" w:author="pete jones" w:date="2022-01-04T11:45:00Z">
              <w:tcPr>
                <w:tcW w:w="814" w:type="dxa"/>
                <w:tcBorders>
                  <w:top w:val="nil"/>
                  <w:left w:val="nil"/>
                  <w:bottom w:val="nil"/>
                  <w:right w:val="nil"/>
                </w:tcBorders>
                <w:shd w:val="clear" w:color="auto" w:fill="auto"/>
                <w:noWrap/>
                <w:vAlign w:val="bottom"/>
              </w:tcPr>
            </w:tcPrChange>
          </w:tcPr>
          <w:p w14:paraId="7290D8E1" w14:textId="77777777" w:rsidR="008E4B87" w:rsidRPr="00FF6A71" w:rsidRDefault="008E4B87">
            <w:pPr>
              <w:spacing w:before="0" w:after="0" w:line="240" w:lineRule="auto"/>
              <w:jc w:val="left"/>
              <w:rPr>
                <w:ins w:id="48129" w:author="pete jones" w:date="2022-01-04T11:19:00Z"/>
                <w:rFonts w:cstheme="minorHAnsi"/>
              </w:rPr>
              <w:pPrChange w:id="48130" w:author="pete jones" w:date="2022-01-04T11:45:00Z">
                <w:pPr>
                  <w:keepNext/>
                  <w:jc w:val="center"/>
                </w:pPr>
              </w:pPrChange>
            </w:pPr>
            <w:ins w:id="48131" w:author="pete jones" w:date="2022-01-04T11:19:00Z">
              <w:r w:rsidRPr="00FF6A71">
                <w:rPr>
                  <w:rFonts w:ascii="Calibri" w:hAnsi="Calibri" w:cs="Calibri"/>
                  <w:color w:val="000000"/>
                  <w:sz w:val="22"/>
                  <w:szCs w:val="22"/>
                </w:rPr>
                <w:t>19%</w:t>
              </w:r>
            </w:ins>
          </w:p>
        </w:tc>
        <w:tc>
          <w:tcPr>
            <w:tcW w:w="814" w:type="dxa"/>
            <w:shd w:val="clear" w:color="auto" w:fill="auto"/>
            <w:noWrap/>
            <w:vAlign w:val="bottom"/>
            <w:tcPrChange w:id="48132" w:author="pete jones" w:date="2022-01-04T11:45:00Z">
              <w:tcPr>
                <w:tcW w:w="814" w:type="dxa"/>
                <w:tcBorders>
                  <w:top w:val="nil"/>
                  <w:left w:val="nil"/>
                  <w:bottom w:val="nil"/>
                  <w:right w:val="nil"/>
                </w:tcBorders>
                <w:shd w:val="clear" w:color="auto" w:fill="auto"/>
                <w:noWrap/>
                <w:vAlign w:val="bottom"/>
              </w:tcPr>
            </w:tcPrChange>
          </w:tcPr>
          <w:p w14:paraId="39DD327D" w14:textId="77777777" w:rsidR="008E4B87" w:rsidRPr="00FF6A71" w:rsidRDefault="008E4B87">
            <w:pPr>
              <w:spacing w:before="0" w:after="0" w:line="240" w:lineRule="auto"/>
              <w:jc w:val="left"/>
              <w:rPr>
                <w:ins w:id="48133" w:author="pete jones" w:date="2022-01-04T11:19:00Z"/>
                <w:rFonts w:cstheme="minorHAnsi"/>
              </w:rPr>
              <w:pPrChange w:id="48134" w:author="pete jones" w:date="2022-01-04T11:45:00Z">
                <w:pPr>
                  <w:keepNext/>
                  <w:jc w:val="center"/>
                </w:pPr>
              </w:pPrChange>
            </w:pPr>
            <w:ins w:id="48135" w:author="pete jones" w:date="2022-01-04T11:19:00Z">
              <w:r w:rsidRPr="00FF6A71">
                <w:rPr>
                  <w:rFonts w:ascii="Calibri" w:hAnsi="Calibri" w:cs="Calibri"/>
                  <w:color w:val="000000"/>
                  <w:sz w:val="22"/>
                  <w:szCs w:val="22"/>
                </w:rPr>
                <w:t>30%</w:t>
              </w:r>
            </w:ins>
          </w:p>
        </w:tc>
        <w:tc>
          <w:tcPr>
            <w:tcW w:w="692" w:type="dxa"/>
            <w:shd w:val="clear" w:color="auto" w:fill="auto"/>
            <w:noWrap/>
            <w:vAlign w:val="bottom"/>
            <w:tcPrChange w:id="48136" w:author="pete jones" w:date="2022-01-04T11:45:00Z">
              <w:tcPr>
                <w:tcW w:w="692" w:type="dxa"/>
                <w:tcBorders>
                  <w:top w:val="nil"/>
                  <w:left w:val="nil"/>
                  <w:bottom w:val="nil"/>
                  <w:right w:val="nil"/>
                </w:tcBorders>
                <w:shd w:val="clear" w:color="auto" w:fill="auto"/>
                <w:noWrap/>
                <w:vAlign w:val="bottom"/>
              </w:tcPr>
            </w:tcPrChange>
          </w:tcPr>
          <w:p w14:paraId="75E6BDE6" w14:textId="77777777" w:rsidR="008E4B87" w:rsidRPr="00FF6A71" w:rsidRDefault="008E4B87">
            <w:pPr>
              <w:spacing w:before="0" w:after="0" w:line="240" w:lineRule="auto"/>
              <w:jc w:val="left"/>
              <w:rPr>
                <w:ins w:id="48137" w:author="pete jones" w:date="2022-01-04T11:19:00Z"/>
                <w:rFonts w:cstheme="minorHAnsi"/>
              </w:rPr>
              <w:pPrChange w:id="48138" w:author="pete jones" w:date="2022-01-04T11:45:00Z">
                <w:pPr>
                  <w:keepNext/>
                  <w:jc w:val="center"/>
                </w:pPr>
              </w:pPrChange>
            </w:pPr>
            <w:ins w:id="48139"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8140" w:author="pete jones" w:date="2022-01-04T11:45:00Z">
              <w:tcPr>
                <w:tcW w:w="692" w:type="dxa"/>
                <w:tcBorders>
                  <w:top w:val="nil"/>
                  <w:left w:val="nil"/>
                  <w:bottom w:val="nil"/>
                  <w:right w:val="nil"/>
                </w:tcBorders>
                <w:shd w:val="clear" w:color="auto" w:fill="auto"/>
                <w:noWrap/>
                <w:vAlign w:val="bottom"/>
              </w:tcPr>
            </w:tcPrChange>
          </w:tcPr>
          <w:p w14:paraId="30100E40" w14:textId="77777777" w:rsidR="008E4B87" w:rsidRPr="00FF6A71" w:rsidRDefault="008E4B87">
            <w:pPr>
              <w:spacing w:before="0" w:after="0" w:line="240" w:lineRule="auto"/>
              <w:jc w:val="left"/>
              <w:rPr>
                <w:ins w:id="48141" w:author="pete jones" w:date="2022-01-04T11:19:00Z"/>
                <w:rFonts w:cstheme="minorHAnsi"/>
              </w:rPr>
              <w:pPrChange w:id="48142" w:author="pete jones" w:date="2022-01-04T11:45:00Z">
                <w:pPr>
                  <w:keepNext/>
                  <w:jc w:val="center"/>
                </w:pPr>
              </w:pPrChange>
            </w:pPr>
            <w:ins w:id="48143"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8144" w:author="pete jones" w:date="2022-01-04T11:45:00Z">
              <w:tcPr>
                <w:tcW w:w="692" w:type="dxa"/>
                <w:tcBorders>
                  <w:top w:val="nil"/>
                  <w:left w:val="nil"/>
                  <w:bottom w:val="nil"/>
                  <w:right w:val="nil"/>
                </w:tcBorders>
                <w:shd w:val="clear" w:color="auto" w:fill="auto"/>
                <w:noWrap/>
                <w:vAlign w:val="bottom"/>
              </w:tcPr>
            </w:tcPrChange>
          </w:tcPr>
          <w:p w14:paraId="72FF8417" w14:textId="77777777" w:rsidR="008E4B87" w:rsidRPr="00FF6A71" w:rsidRDefault="008E4B87">
            <w:pPr>
              <w:spacing w:before="0" w:after="0" w:line="240" w:lineRule="auto"/>
              <w:jc w:val="left"/>
              <w:rPr>
                <w:ins w:id="48145" w:author="pete jones" w:date="2022-01-04T11:19:00Z"/>
                <w:rFonts w:cstheme="minorHAnsi"/>
              </w:rPr>
              <w:pPrChange w:id="48146" w:author="pete jones" w:date="2022-01-04T11:45:00Z">
                <w:pPr>
                  <w:keepNext/>
                  <w:jc w:val="center"/>
                </w:pPr>
              </w:pPrChange>
            </w:pPr>
            <w:ins w:id="48147"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148" w:author="pete jones" w:date="2022-01-04T11:45:00Z">
              <w:tcPr>
                <w:tcW w:w="692" w:type="dxa"/>
                <w:tcBorders>
                  <w:top w:val="nil"/>
                  <w:left w:val="nil"/>
                  <w:bottom w:val="nil"/>
                  <w:right w:val="nil"/>
                </w:tcBorders>
                <w:shd w:val="clear" w:color="auto" w:fill="auto"/>
                <w:noWrap/>
                <w:vAlign w:val="bottom"/>
              </w:tcPr>
            </w:tcPrChange>
          </w:tcPr>
          <w:p w14:paraId="4F7B5433" w14:textId="77777777" w:rsidR="008E4B87" w:rsidRPr="00FF6A71" w:rsidRDefault="008E4B87">
            <w:pPr>
              <w:spacing w:before="0" w:after="0" w:line="240" w:lineRule="auto"/>
              <w:jc w:val="left"/>
              <w:rPr>
                <w:ins w:id="48149" w:author="pete jones" w:date="2022-01-04T11:19:00Z"/>
                <w:rFonts w:cstheme="minorHAnsi"/>
              </w:rPr>
              <w:pPrChange w:id="48150" w:author="pete jones" w:date="2022-01-04T11:45:00Z">
                <w:pPr>
                  <w:keepNext/>
                  <w:jc w:val="center"/>
                </w:pPr>
              </w:pPrChange>
            </w:pPr>
            <w:ins w:id="48151" w:author="pete jones" w:date="2022-01-04T11:19:00Z">
              <w:r w:rsidRPr="00FF6A71">
                <w:rPr>
                  <w:rFonts w:ascii="Calibri" w:hAnsi="Calibri" w:cs="Calibri"/>
                  <w:color w:val="000000"/>
                  <w:sz w:val="22"/>
                  <w:szCs w:val="22"/>
                </w:rPr>
                <w:t>0%</w:t>
              </w:r>
            </w:ins>
          </w:p>
        </w:tc>
      </w:tr>
      <w:tr w:rsidR="008E4B87" w:rsidRPr="00FF6A71" w14:paraId="7A1582EF" w14:textId="77777777" w:rsidTr="00BF7D99">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152" w:author="pete jones" w:date="2022-01-04T11:4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153" w:author="pete jones" w:date="2022-01-04T11:19:00Z"/>
          <w:trPrChange w:id="48154" w:author="pete jones" w:date="2022-01-04T11:45:00Z">
            <w:trPr>
              <w:trHeight w:val="300"/>
              <w:jc w:val="center"/>
            </w:trPr>
          </w:trPrChange>
        </w:trPr>
        <w:tc>
          <w:tcPr>
            <w:tcW w:w="814" w:type="dxa"/>
            <w:vAlign w:val="center"/>
            <w:tcPrChange w:id="48155" w:author="pete jones" w:date="2022-01-04T11:45:00Z">
              <w:tcPr>
                <w:tcW w:w="814" w:type="dxa"/>
                <w:vAlign w:val="center"/>
              </w:tcPr>
            </w:tcPrChange>
          </w:tcPr>
          <w:p w14:paraId="1EC30EAF" w14:textId="77777777" w:rsidR="008E4B87" w:rsidRPr="00FF6A71" w:rsidRDefault="008E4B87">
            <w:pPr>
              <w:spacing w:before="0" w:after="0" w:line="240" w:lineRule="auto"/>
              <w:jc w:val="left"/>
              <w:rPr>
                <w:ins w:id="48156" w:author="pete jones" w:date="2022-01-04T11:19:00Z"/>
                <w:rFonts w:cstheme="minorHAnsi"/>
                <w:b/>
                <w:bCs/>
              </w:rPr>
              <w:pPrChange w:id="48157" w:author="pete jones" w:date="2022-01-04T11:45:00Z">
                <w:pPr>
                  <w:keepNext/>
                  <w:jc w:val="center"/>
                </w:pPr>
              </w:pPrChange>
            </w:pPr>
            <w:ins w:id="48158" w:author="pete jones" w:date="2022-01-04T11:19:00Z">
              <w:r w:rsidRPr="00FF6A71">
                <w:rPr>
                  <w:rFonts w:cstheme="minorHAnsi"/>
                  <w:b/>
                  <w:bCs/>
                </w:rPr>
                <w:t>Count</w:t>
              </w:r>
            </w:ins>
          </w:p>
        </w:tc>
        <w:tc>
          <w:tcPr>
            <w:tcW w:w="814" w:type="dxa"/>
            <w:shd w:val="clear" w:color="auto" w:fill="auto"/>
            <w:noWrap/>
            <w:vAlign w:val="bottom"/>
            <w:tcPrChange w:id="48159" w:author="pete jones" w:date="2022-01-04T11:45:00Z">
              <w:tcPr>
                <w:tcW w:w="814" w:type="dxa"/>
                <w:tcBorders>
                  <w:top w:val="nil"/>
                  <w:left w:val="nil"/>
                  <w:bottom w:val="nil"/>
                  <w:right w:val="nil"/>
                </w:tcBorders>
                <w:shd w:val="clear" w:color="auto" w:fill="auto"/>
                <w:noWrap/>
                <w:vAlign w:val="bottom"/>
              </w:tcPr>
            </w:tcPrChange>
          </w:tcPr>
          <w:p w14:paraId="3C17067F" w14:textId="77777777" w:rsidR="008E4B87" w:rsidRPr="00FF6A71" w:rsidRDefault="008E4B87">
            <w:pPr>
              <w:spacing w:before="0" w:after="0" w:line="240" w:lineRule="auto"/>
              <w:jc w:val="left"/>
              <w:rPr>
                <w:ins w:id="48160" w:author="pete jones" w:date="2022-01-04T11:19:00Z"/>
                <w:rFonts w:cstheme="minorHAnsi"/>
              </w:rPr>
              <w:pPrChange w:id="48161" w:author="pete jones" w:date="2022-01-04T11:45:00Z">
                <w:pPr>
                  <w:keepNext/>
                  <w:jc w:val="center"/>
                </w:pPr>
              </w:pPrChange>
            </w:pPr>
            <w:ins w:id="48162" w:author="pete jones" w:date="2022-01-04T11:19:00Z">
              <w:r w:rsidRPr="00FF6A71">
                <w:rPr>
                  <w:rFonts w:ascii="Calibri" w:hAnsi="Calibri" w:cs="Calibri"/>
                  <w:color w:val="000000"/>
                  <w:sz w:val="22"/>
                  <w:szCs w:val="22"/>
                </w:rPr>
                <w:t>1</w:t>
              </w:r>
            </w:ins>
          </w:p>
        </w:tc>
        <w:tc>
          <w:tcPr>
            <w:tcW w:w="814" w:type="dxa"/>
            <w:shd w:val="clear" w:color="auto" w:fill="auto"/>
            <w:noWrap/>
            <w:vAlign w:val="bottom"/>
            <w:tcPrChange w:id="48163" w:author="pete jones" w:date="2022-01-04T11:45:00Z">
              <w:tcPr>
                <w:tcW w:w="814" w:type="dxa"/>
                <w:tcBorders>
                  <w:top w:val="nil"/>
                  <w:left w:val="nil"/>
                  <w:bottom w:val="nil"/>
                  <w:right w:val="nil"/>
                </w:tcBorders>
                <w:shd w:val="clear" w:color="auto" w:fill="auto"/>
                <w:noWrap/>
                <w:vAlign w:val="bottom"/>
              </w:tcPr>
            </w:tcPrChange>
          </w:tcPr>
          <w:p w14:paraId="5A611572" w14:textId="77777777" w:rsidR="008E4B87" w:rsidRPr="00FF6A71" w:rsidRDefault="008E4B87">
            <w:pPr>
              <w:spacing w:before="0" w:after="0" w:line="240" w:lineRule="auto"/>
              <w:jc w:val="left"/>
              <w:rPr>
                <w:ins w:id="48164" w:author="pete jones" w:date="2022-01-04T11:19:00Z"/>
                <w:rFonts w:cstheme="minorHAnsi"/>
              </w:rPr>
              <w:pPrChange w:id="48165" w:author="pete jones" w:date="2022-01-04T11:45:00Z">
                <w:pPr>
                  <w:keepNext/>
                  <w:jc w:val="center"/>
                </w:pPr>
              </w:pPrChange>
            </w:pPr>
            <w:ins w:id="48166" w:author="pete jones" w:date="2022-01-04T11:19:00Z">
              <w:r w:rsidRPr="00FF6A71">
                <w:rPr>
                  <w:rFonts w:ascii="Calibri" w:hAnsi="Calibri" w:cs="Calibri"/>
                  <w:color w:val="000000"/>
                  <w:sz w:val="22"/>
                  <w:szCs w:val="22"/>
                </w:rPr>
                <w:t>5</w:t>
              </w:r>
            </w:ins>
          </w:p>
        </w:tc>
        <w:tc>
          <w:tcPr>
            <w:tcW w:w="814" w:type="dxa"/>
            <w:shd w:val="clear" w:color="auto" w:fill="auto"/>
            <w:noWrap/>
            <w:vAlign w:val="bottom"/>
            <w:tcPrChange w:id="48167" w:author="pete jones" w:date="2022-01-04T11:45:00Z">
              <w:tcPr>
                <w:tcW w:w="814" w:type="dxa"/>
                <w:tcBorders>
                  <w:top w:val="nil"/>
                  <w:left w:val="nil"/>
                  <w:bottom w:val="nil"/>
                  <w:right w:val="nil"/>
                </w:tcBorders>
                <w:shd w:val="clear" w:color="auto" w:fill="auto"/>
                <w:noWrap/>
                <w:vAlign w:val="bottom"/>
              </w:tcPr>
            </w:tcPrChange>
          </w:tcPr>
          <w:p w14:paraId="5980920D" w14:textId="77777777" w:rsidR="008E4B87" w:rsidRPr="00FF6A71" w:rsidRDefault="008E4B87">
            <w:pPr>
              <w:spacing w:before="0" w:after="0" w:line="240" w:lineRule="auto"/>
              <w:jc w:val="left"/>
              <w:rPr>
                <w:ins w:id="48168" w:author="pete jones" w:date="2022-01-04T11:19:00Z"/>
                <w:rFonts w:cstheme="minorHAnsi"/>
              </w:rPr>
              <w:pPrChange w:id="48169" w:author="pete jones" w:date="2022-01-04T11:45:00Z">
                <w:pPr>
                  <w:keepNext/>
                  <w:jc w:val="center"/>
                </w:pPr>
              </w:pPrChange>
            </w:pPr>
            <w:ins w:id="48170" w:author="pete jones" w:date="2022-01-04T11:19:00Z">
              <w:r w:rsidRPr="00FF6A71">
                <w:rPr>
                  <w:rFonts w:ascii="Calibri" w:hAnsi="Calibri" w:cs="Calibri"/>
                  <w:color w:val="000000"/>
                  <w:sz w:val="22"/>
                  <w:szCs w:val="22"/>
                </w:rPr>
                <w:t>8</w:t>
              </w:r>
            </w:ins>
          </w:p>
        </w:tc>
        <w:tc>
          <w:tcPr>
            <w:tcW w:w="692" w:type="dxa"/>
            <w:shd w:val="clear" w:color="auto" w:fill="auto"/>
            <w:noWrap/>
            <w:vAlign w:val="bottom"/>
            <w:tcPrChange w:id="48171" w:author="pete jones" w:date="2022-01-04T11:45:00Z">
              <w:tcPr>
                <w:tcW w:w="692" w:type="dxa"/>
                <w:tcBorders>
                  <w:top w:val="nil"/>
                  <w:left w:val="nil"/>
                  <w:bottom w:val="nil"/>
                  <w:right w:val="nil"/>
                </w:tcBorders>
                <w:shd w:val="clear" w:color="auto" w:fill="auto"/>
                <w:noWrap/>
                <w:vAlign w:val="bottom"/>
              </w:tcPr>
            </w:tcPrChange>
          </w:tcPr>
          <w:p w14:paraId="346FDC2F" w14:textId="77777777" w:rsidR="008E4B87" w:rsidRPr="00FF6A71" w:rsidRDefault="008E4B87">
            <w:pPr>
              <w:spacing w:before="0" w:after="0" w:line="240" w:lineRule="auto"/>
              <w:jc w:val="left"/>
              <w:rPr>
                <w:ins w:id="48172" w:author="pete jones" w:date="2022-01-04T11:19:00Z"/>
                <w:rFonts w:cstheme="minorHAnsi"/>
              </w:rPr>
              <w:pPrChange w:id="48173" w:author="pete jones" w:date="2022-01-04T11:45:00Z">
                <w:pPr>
                  <w:keepNext/>
                  <w:jc w:val="center"/>
                </w:pPr>
              </w:pPrChange>
            </w:pPr>
            <w:ins w:id="48174"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8175" w:author="pete jones" w:date="2022-01-04T11:45:00Z">
              <w:tcPr>
                <w:tcW w:w="692" w:type="dxa"/>
                <w:tcBorders>
                  <w:top w:val="nil"/>
                  <w:left w:val="nil"/>
                  <w:bottom w:val="nil"/>
                  <w:right w:val="nil"/>
                </w:tcBorders>
                <w:shd w:val="clear" w:color="auto" w:fill="auto"/>
                <w:noWrap/>
                <w:vAlign w:val="bottom"/>
              </w:tcPr>
            </w:tcPrChange>
          </w:tcPr>
          <w:p w14:paraId="425EBA49" w14:textId="77777777" w:rsidR="008E4B87" w:rsidRPr="00FF6A71" w:rsidRDefault="008E4B87">
            <w:pPr>
              <w:spacing w:before="0" w:after="0" w:line="240" w:lineRule="auto"/>
              <w:jc w:val="left"/>
              <w:rPr>
                <w:ins w:id="48176" w:author="pete jones" w:date="2022-01-04T11:19:00Z"/>
                <w:rFonts w:cstheme="minorHAnsi"/>
              </w:rPr>
              <w:pPrChange w:id="48177" w:author="pete jones" w:date="2022-01-04T11:45:00Z">
                <w:pPr>
                  <w:keepNext/>
                  <w:jc w:val="center"/>
                </w:pPr>
              </w:pPrChange>
            </w:pPr>
            <w:ins w:id="48178"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8179" w:author="pete jones" w:date="2022-01-04T11:45:00Z">
              <w:tcPr>
                <w:tcW w:w="692" w:type="dxa"/>
                <w:tcBorders>
                  <w:top w:val="nil"/>
                  <w:left w:val="nil"/>
                  <w:bottom w:val="nil"/>
                  <w:right w:val="nil"/>
                </w:tcBorders>
                <w:shd w:val="clear" w:color="auto" w:fill="auto"/>
                <w:noWrap/>
                <w:vAlign w:val="bottom"/>
              </w:tcPr>
            </w:tcPrChange>
          </w:tcPr>
          <w:p w14:paraId="471D59BC" w14:textId="77777777" w:rsidR="008E4B87" w:rsidRPr="00FF6A71" w:rsidRDefault="008E4B87">
            <w:pPr>
              <w:spacing w:before="0" w:after="0" w:line="240" w:lineRule="auto"/>
              <w:jc w:val="left"/>
              <w:rPr>
                <w:ins w:id="48180" w:author="pete jones" w:date="2022-01-04T11:19:00Z"/>
                <w:rFonts w:cstheme="minorHAnsi"/>
              </w:rPr>
              <w:pPrChange w:id="48181" w:author="pete jones" w:date="2022-01-04T11:45:00Z">
                <w:pPr>
                  <w:keepNext/>
                  <w:jc w:val="center"/>
                </w:pPr>
              </w:pPrChange>
            </w:pPr>
            <w:ins w:id="48182"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8183" w:author="pete jones" w:date="2022-01-04T11:45:00Z">
              <w:tcPr>
                <w:tcW w:w="692" w:type="dxa"/>
                <w:tcBorders>
                  <w:top w:val="nil"/>
                  <w:left w:val="nil"/>
                  <w:bottom w:val="nil"/>
                  <w:right w:val="nil"/>
                </w:tcBorders>
                <w:shd w:val="clear" w:color="auto" w:fill="auto"/>
                <w:noWrap/>
                <w:vAlign w:val="bottom"/>
              </w:tcPr>
            </w:tcPrChange>
          </w:tcPr>
          <w:p w14:paraId="4C086B9F" w14:textId="77777777" w:rsidR="008E4B87" w:rsidRPr="00FF6A71" w:rsidRDefault="008E4B87">
            <w:pPr>
              <w:spacing w:before="0" w:after="0" w:line="240" w:lineRule="auto"/>
              <w:jc w:val="left"/>
              <w:rPr>
                <w:ins w:id="48184" w:author="pete jones" w:date="2022-01-04T11:19:00Z"/>
                <w:rFonts w:cstheme="minorHAnsi"/>
              </w:rPr>
              <w:pPrChange w:id="48185" w:author="pete jones" w:date="2022-01-04T11:45:00Z">
                <w:pPr>
                  <w:keepNext/>
                  <w:jc w:val="center"/>
                </w:pPr>
              </w:pPrChange>
            </w:pPr>
            <w:ins w:id="48186" w:author="pete jones" w:date="2022-01-04T11:19:00Z">
              <w:r w:rsidRPr="00FF6A71">
                <w:rPr>
                  <w:rFonts w:ascii="Calibri" w:hAnsi="Calibri" w:cs="Calibri"/>
                  <w:color w:val="000000"/>
                  <w:sz w:val="22"/>
                  <w:szCs w:val="22"/>
                </w:rPr>
                <w:t>0</w:t>
              </w:r>
            </w:ins>
          </w:p>
        </w:tc>
      </w:tr>
    </w:tbl>
    <w:p w14:paraId="70F847F7" w14:textId="77777777" w:rsidR="008E4B87" w:rsidRPr="00FF6A71" w:rsidRDefault="008E4B87">
      <w:pPr>
        <w:jc w:val="left"/>
        <w:rPr>
          <w:ins w:id="48187" w:author="pete jones" w:date="2022-01-04T11:19:00Z"/>
          <w:rFonts w:cstheme="minorHAnsi"/>
        </w:rPr>
        <w:pPrChange w:id="48188" w:author="pete jones" w:date="2022-01-04T11:41:00Z">
          <w:pPr>
            <w:keepNext/>
          </w:pPr>
        </w:pPrChange>
      </w:pPr>
      <w:ins w:id="48189" w:author="pete jones" w:date="2022-01-04T11:19:00Z">
        <w:r w:rsidRPr="00FF6A71">
          <w:rPr>
            <w:rFonts w:cstheme="minorHAnsi"/>
          </w:rPr>
          <w:t>Q4.13 The implementation of the 4 Cs (Critical Thinking, Collaboration, Communication, and Creativity) in curriculum, instruction, and assessment is well defined within my teaching and assessmen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8190">
          <w:tblGrid>
            <w:gridCol w:w="814"/>
            <w:gridCol w:w="814"/>
            <w:gridCol w:w="814"/>
            <w:gridCol w:w="814"/>
            <w:gridCol w:w="692"/>
            <w:gridCol w:w="692"/>
            <w:gridCol w:w="692"/>
            <w:gridCol w:w="692"/>
          </w:tblGrid>
        </w:tblGridChange>
      </w:tblGrid>
      <w:tr w:rsidR="00FF6A71" w:rsidRPr="00FF6A71" w14:paraId="579C464F" w14:textId="77777777" w:rsidTr="00F736AB">
        <w:trPr>
          <w:trHeight w:val="300"/>
          <w:jc w:val="center"/>
          <w:ins w:id="48191" w:author="pete jones" w:date="2022-01-04T11:19:00Z"/>
        </w:trPr>
        <w:tc>
          <w:tcPr>
            <w:tcW w:w="814" w:type="dxa"/>
            <w:shd w:val="clear" w:color="auto" w:fill="E7E6E6" w:themeFill="background2"/>
            <w:vAlign w:val="center"/>
          </w:tcPr>
          <w:p w14:paraId="7FEDC051" w14:textId="77777777" w:rsidR="008E4B87" w:rsidRPr="00FF6A71" w:rsidRDefault="008E4B87">
            <w:pPr>
              <w:spacing w:before="0" w:after="0" w:line="240" w:lineRule="auto"/>
              <w:jc w:val="left"/>
              <w:rPr>
                <w:ins w:id="48192" w:author="pete jones" w:date="2022-01-04T11:19:00Z"/>
                <w:rFonts w:cstheme="minorHAnsi"/>
                <w:b/>
                <w:bCs/>
              </w:rPr>
              <w:pPrChange w:id="48193" w:author="pete jones" w:date="2022-01-04T11:50:00Z">
                <w:pPr>
                  <w:keepNext/>
                  <w:jc w:val="center"/>
                </w:pPr>
              </w:pPrChange>
            </w:pPr>
            <w:ins w:id="48194" w:author="pete jones" w:date="2022-01-04T11:19:00Z">
              <w:r w:rsidRPr="00FF6A71">
                <w:rPr>
                  <w:rFonts w:cstheme="minorHAnsi"/>
                  <w:b/>
                  <w:bCs/>
                </w:rPr>
                <w:t>scale</w:t>
              </w:r>
            </w:ins>
          </w:p>
        </w:tc>
        <w:tc>
          <w:tcPr>
            <w:tcW w:w="814" w:type="dxa"/>
            <w:shd w:val="clear" w:color="auto" w:fill="E7E6E6" w:themeFill="background2"/>
            <w:noWrap/>
            <w:vAlign w:val="center"/>
          </w:tcPr>
          <w:p w14:paraId="5EF7F1B7" w14:textId="77777777" w:rsidR="008E4B87" w:rsidRPr="00FF6A71" w:rsidRDefault="008E4B87">
            <w:pPr>
              <w:spacing w:before="0" w:after="0" w:line="240" w:lineRule="auto"/>
              <w:jc w:val="left"/>
              <w:rPr>
                <w:ins w:id="48195" w:author="pete jones" w:date="2022-01-04T11:19:00Z"/>
                <w:rFonts w:cstheme="minorHAnsi"/>
                <w:b/>
                <w:bCs/>
              </w:rPr>
              <w:pPrChange w:id="48196" w:author="pete jones" w:date="2022-01-04T11:50:00Z">
                <w:pPr>
                  <w:keepNext/>
                  <w:jc w:val="center"/>
                </w:pPr>
              </w:pPrChange>
            </w:pPr>
            <w:ins w:id="48197" w:author="pete jones" w:date="2022-01-04T11:19:00Z">
              <w:r w:rsidRPr="00FF6A71">
                <w:rPr>
                  <w:rFonts w:cstheme="minorHAnsi"/>
                  <w:b/>
                  <w:bCs/>
                </w:rPr>
                <w:t>1</w:t>
              </w:r>
            </w:ins>
          </w:p>
        </w:tc>
        <w:tc>
          <w:tcPr>
            <w:tcW w:w="814" w:type="dxa"/>
            <w:shd w:val="clear" w:color="auto" w:fill="E7E6E6" w:themeFill="background2"/>
            <w:noWrap/>
            <w:vAlign w:val="center"/>
          </w:tcPr>
          <w:p w14:paraId="6900D0EB" w14:textId="77777777" w:rsidR="008E4B87" w:rsidRPr="00FF6A71" w:rsidRDefault="008E4B87">
            <w:pPr>
              <w:spacing w:before="0" w:after="0" w:line="240" w:lineRule="auto"/>
              <w:jc w:val="left"/>
              <w:rPr>
                <w:ins w:id="48198" w:author="pete jones" w:date="2022-01-04T11:19:00Z"/>
                <w:rFonts w:cstheme="minorHAnsi"/>
                <w:b/>
                <w:bCs/>
              </w:rPr>
              <w:pPrChange w:id="48199" w:author="pete jones" w:date="2022-01-04T11:50:00Z">
                <w:pPr>
                  <w:keepNext/>
                  <w:jc w:val="center"/>
                </w:pPr>
              </w:pPrChange>
            </w:pPr>
            <w:ins w:id="48200" w:author="pete jones" w:date="2022-01-04T11:19:00Z">
              <w:r w:rsidRPr="00FF6A71">
                <w:rPr>
                  <w:rFonts w:cstheme="minorHAnsi"/>
                  <w:b/>
                  <w:bCs/>
                </w:rPr>
                <w:t>2</w:t>
              </w:r>
            </w:ins>
          </w:p>
        </w:tc>
        <w:tc>
          <w:tcPr>
            <w:tcW w:w="814" w:type="dxa"/>
            <w:shd w:val="clear" w:color="auto" w:fill="E7E6E6" w:themeFill="background2"/>
            <w:noWrap/>
            <w:vAlign w:val="center"/>
          </w:tcPr>
          <w:p w14:paraId="5F5BC699" w14:textId="77777777" w:rsidR="008E4B87" w:rsidRPr="00FF6A71" w:rsidRDefault="008E4B87">
            <w:pPr>
              <w:spacing w:before="0" w:after="0" w:line="240" w:lineRule="auto"/>
              <w:jc w:val="left"/>
              <w:rPr>
                <w:ins w:id="48201" w:author="pete jones" w:date="2022-01-04T11:19:00Z"/>
                <w:rFonts w:cstheme="minorHAnsi"/>
                <w:b/>
                <w:bCs/>
              </w:rPr>
              <w:pPrChange w:id="48202" w:author="pete jones" w:date="2022-01-04T11:50:00Z">
                <w:pPr>
                  <w:keepNext/>
                  <w:jc w:val="center"/>
                </w:pPr>
              </w:pPrChange>
            </w:pPr>
            <w:ins w:id="48203" w:author="pete jones" w:date="2022-01-04T11:19:00Z">
              <w:r w:rsidRPr="00FF6A71">
                <w:rPr>
                  <w:rFonts w:cstheme="minorHAnsi"/>
                  <w:b/>
                  <w:bCs/>
                </w:rPr>
                <w:t>3</w:t>
              </w:r>
            </w:ins>
          </w:p>
        </w:tc>
        <w:tc>
          <w:tcPr>
            <w:tcW w:w="692" w:type="dxa"/>
            <w:shd w:val="clear" w:color="auto" w:fill="E7E6E6" w:themeFill="background2"/>
            <w:noWrap/>
            <w:vAlign w:val="center"/>
          </w:tcPr>
          <w:p w14:paraId="5EDEC5C1" w14:textId="77777777" w:rsidR="008E4B87" w:rsidRPr="00FF6A71" w:rsidRDefault="008E4B87">
            <w:pPr>
              <w:spacing w:before="0" w:after="0" w:line="240" w:lineRule="auto"/>
              <w:jc w:val="left"/>
              <w:rPr>
                <w:ins w:id="48204" w:author="pete jones" w:date="2022-01-04T11:19:00Z"/>
                <w:rFonts w:cstheme="minorHAnsi"/>
                <w:b/>
                <w:bCs/>
              </w:rPr>
              <w:pPrChange w:id="48205" w:author="pete jones" w:date="2022-01-04T11:50:00Z">
                <w:pPr>
                  <w:keepNext/>
                  <w:jc w:val="center"/>
                </w:pPr>
              </w:pPrChange>
            </w:pPr>
            <w:ins w:id="48206" w:author="pete jones" w:date="2022-01-04T11:19:00Z">
              <w:r w:rsidRPr="00FF6A71">
                <w:rPr>
                  <w:rFonts w:cstheme="minorHAnsi"/>
                  <w:b/>
                  <w:bCs/>
                </w:rPr>
                <w:t>4</w:t>
              </w:r>
            </w:ins>
          </w:p>
        </w:tc>
        <w:tc>
          <w:tcPr>
            <w:tcW w:w="692" w:type="dxa"/>
            <w:shd w:val="clear" w:color="auto" w:fill="E7E6E6" w:themeFill="background2"/>
            <w:noWrap/>
            <w:vAlign w:val="center"/>
          </w:tcPr>
          <w:p w14:paraId="235565B7" w14:textId="77777777" w:rsidR="008E4B87" w:rsidRPr="00FF6A71" w:rsidRDefault="008E4B87">
            <w:pPr>
              <w:spacing w:before="0" w:after="0" w:line="240" w:lineRule="auto"/>
              <w:jc w:val="left"/>
              <w:rPr>
                <w:ins w:id="48207" w:author="pete jones" w:date="2022-01-04T11:19:00Z"/>
                <w:rFonts w:cstheme="minorHAnsi"/>
                <w:b/>
                <w:bCs/>
              </w:rPr>
              <w:pPrChange w:id="48208" w:author="pete jones" w:date="2022-01-04T11:50:00Z">
                <w:pPr>
                  <w:keepNext/>
                  <w:jc w:val="center"/>
                </w:pPr>
              </w:pPrChange>
            </w:pPr>
            <w:ins w:id="48209" w:author="pete jones" w:date="2022-01-04T11:19:00Z">
              <w:r w:rsidRPr="00FF6A71">
                <w:rPr>
                  <w:rFonts w:cstheme="minorHAnsi"/>
                  <w:b/>
                  <w:bCs/>
                </w:rPr>
                <w:t>5</w:t>
              </w:r>
            </w:ins>
          </w:p>
        </w:tc>
        <w:tc>
          <w:tcPr>
            <w:tcW w:w="692" w:type="dxa"/>
            <w:shd w:val="clear" w:color="auto" w:fill="E7E6E6" w:themeFill="background2"/>
            <w:noWrap/>
            <w:vAlign w:val="center"/>
          </w:tcPr>
          <w:p w14:paraId="1E2BE6D6" w14:textId="77777777" w:rsidR="008E4B87" w:rsidRPr="00FF6A71" w:rsidRDefault="008E4B87">
            <w:pPr>
              <w:spacing w:before="0" w:after="0" w:line="240" w:lineRule="auto"/>
              <w:jc w:val="left"/>
              <w:rPr>
                <w:ins w:id="48210" w:author="pete jones" w:date="2022-01-04T11:19:00Z"/>
                <w:rFonts w:cstheme="minorHAnsi"/>
                <w:b/>
                <w:bCs/>
              </w:rPr>
              <w:pPrChange w:id="48211" w:author="pete jones" w:date="2022-01-04T11:50:00Z">
                <w:pPr>
                  <w:keepNext/>
                  <w:jc w:val="center"/>
                </w:pPr>
              </w:pPrChange>
            </w:pPr>
            <w:ins w:id="48212" w:author="pete jones" w:date="2022-01-04T11:19:00Z">
              <w:r w:rsidRPr="00FF6A71">
                <w:rPr>
                  <w:rFonts w:cstheme="minorHAnsi"/>
                  <w:b/>
                  <w:bCs/>
                </w:rPr>
                <w:t>6</w:t>
              </w:r>
            </w:ins>
          </w:p>
        </w:tc>
        <w:tc>
          <w:tcPr>
            <w:tcW w:w="692" w:type="dxa"/>
            <w:shd w:val="clear" w:color="auto" w:fill="E7E6E6" w:themeFill="background2"/>
            <w:noWrap/>
            <w:vAlign w:val="center"/>
          </w:tcPr>
          <w:p w14:paraId="154372EA" w14:textId="77777777" w:rsidR="008E4B87" w:rsidRPr="00FF6A71" w:rsidRDefault="008E4B87">
            <w:pPr>
              <w:spacing w:before="0" w:after="0" w:line="240" w:lineRule="auto"/>
              <w:jc w:val="left"/>
              <w:rPr>
                <w:ins w:id="48213" w:author="pete jones" w:date="2022-01-04T11:19:00Z"/>
                <w:rFonts w:cstheme="minorHAnsi"/>
                <w:b/>
                <w:bCs/>
              </w:rPr>
              <w:pPrChange w:id="48214" w:author="pete jones" w:date="2022-01-04T11:50:00Z">
                <w:pPr>
                  <w:keepNext/>
                  <w:jc w:val="center"/>
                </w:pPr>
              </w:pPrChange>
            </w:pPr>
            <w:ins w:id="48215" w:author="pete jones" w:date="2022-01-04T11:19:00Z">
              <w:r w:rsidRPr="00FF6A71">
                <w:rPr>
                  <w:rFonts w:cstheme="minorHAnsi"/>
                  <w:b/>
                  <w:bCs/>
                </w:rPr>
                <w:t>7</w:t>
              </w:r>
            </w:ins>
          </w:p>
        </w:tc>
      </w:tr>
      <w:tr w:rsidR="008E4B87" w:rsidRPr="00FF6A71" w14:paraId="345C6625"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216" w:author="pete jones" w:date="2022-01-04T11:50: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217" w:author="pete jones" w:date="2022-01-04T11:19:00Z"/>
          <w:trPrChange w:id="48218" w:author="pete jones" w:date="2022-01-04T11:50:00Z">
            <w:trPr>
              <w:trHeight w:val="300"/>
              <w:jc w:val="center"/>
            </w:trPr>
          </w:trPrChange>
        </w:trPr>
        <w:tc>
          <w:tcPr>
            <w:tcW w:w="814" w:type="dxa"/>
            <w:vAlign w:val="center"/>
            <w:tcPrChange w:id="48219" w:author="pete jones" w:date="2022-01-04T11:50:00Z">
              <w:tcPr>
                <w:tcW w:w="814" w:type="dxa"/>
                <w:vAlign w:val="center"/>
              </w:tcPr>
            </w:tcPrChange>
          </w:tcPr>
          <w:p w14:paraId="21423398" w14:textId="77777777" w:rsidR="008E4B87" w:rsidRPr="00FF6A71" w:rsidRDefault="008E4B87">
            <w:pPr>
              <w:spacing w:before="0" w:after="0" w:line="240" w:lineRule="auto"/>
              <w:jc w:val="left"/>
              <w:rPr>
                <w:ins w:id="48220" w:author="pete jones" w:date="2022-01-04T11:19:00Z"/>
                <w:rFonts w:cstheme="minorHAnsi"/>
                <w:b/>
                <w:bCs/>
              </w:rPr>
              <w:pPrChange w:id="48221" w:author="pete jones" w:date="2022-01-04T11:50:00Z">
                <w:pPr>
                  <w:keepNext/>
                  <w:jc w:val="center"/>
                </w:pPr>
              </w:pPrChange>
            </w:pPr>
            <w:ins w:id="48222" w:author="pete jones" w:date="2022-01-04T11:19:00Z">
              <w:r w:rsidRPr="00FF6A71">
                <w:rPr>
                  <w:rFonts w:cstheme="minorHAnsi"/>
                  <w:b/>
                  <w:bCs/>
                </w:rPr>
                <w:t>%</w:t>
              </w:r>
            </w:ins>
          </w:p>
        </w:tc>
        <w:tc>
          <w:tcPr>
            <w:tcW w:w="814" w:type="dxa"/>
            <w:shd w:val="clear" w:color="auto" w:fill="auto"/>
            <w:noWrap/>
            <w:vAlign w:val="bottom"/>
            <w:tcPrChange w:id="48223" w:author="pete jones" w:date="2022-01-04T11:50:00Z">
              <w:tcPr>
                <w:tcW w:w="814" w:type="dxa"/>
                <w:tcBorders>
                  <w:top w:val="nil"/>
                  <w:left w:val="nil"/>
                  <w:bottom w:val="nil"/>
                  <w:right w:val="nil"/>
                </w:tcBorders>
                <w:shd w:val="clear" w:color="auto" w:fill="auto"/>
                <w:noWrap/>
                <w:vAlign w:val="bottom"/>
              </w:tcPr>
            </w:tcPrChange>
          </w:tcPr>
          <w:p w14:paraId="03C22178" w14:textId="77777777" w:rsidR="008E4B87" w:rsidRPr="00FF6A71" w:rsidRDefault="008E4B87">
            <w:pPr>
              <w:spacing w:before="0" w:after="0" w:line="240" w:lineRule="auto"/>
              <w:jc w:val="left"/>
              <w:rPr>
                <w:ins w:id="48224" w:author="pete jones" w:date="2022-01-04T11:19:00Z"/>
                <w:rFonts w:cstheme="minorHAnsi"/>
              </w:rPr>
              <w:pPrChange w:id="48225" w:author="pete jones" w:date="2022-01-04T11:50:00Z">
                <w:pPr>
                  <w:keepNext/>
                  <w:jc w:val="center"/>
                </w:pPr>
              </w:pPrChange>
            </w:pPr>
            <w:ins w:id="48226"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8227" w:author="pete jones" w:date="2022-01-04T11:50:00Z">
              <w:tcPr>
                <w:tcW w:w="814" w:type="dxa"/>
                <w:tcBorders>
                  <w:top w:val="nil"/>
                  <w:left w:val="nil"/>
                  <w:bottom w:val="nil"/>
                  <w:right w:val="nil"/>
                </w:tcBorders>
                <w:shd w:val="clear" w:color="auto" w:fill="auto"/>
                <w:noWrap/>
                <w:vAlign w:val="bottom"/>
              </w:tcPr>
            </w:tcPrChange>
          </w:tcPr>
          <w:p w14:paraId="498AA480" w14:textId="77777777" w:rsidR="008E4B87" w:rsidRPr="00FF6A71" w:rsidRDefault="008E4B87">
            <w:pPr>
              <w:spacing w:before="0" w:after="0" w:line="240" w:lineRule="auto"/>
              <w:jc w:val="left"/>
              <w:rPr>
                <w:ins w:id="48228" w:author="pete jones" w:date="2022-01-04T11:19:00Z"/>
                <w:rFonts w:cstheme="minorHAnsi"/>
              </w:rPr>
              <w:pPrChange w:id="48229" w:author="pete jones" w:date="2022-01-04T11:50:00Z">
                <w:pPr>
                  <w:keepNext/>
                  <w:jc w:val="center"/>
                </w:pPr>
              </w:pPrChange>
            </w:pPr>
            <w:ins w:id="48230" w:author="pete jones" w:date="2022-01-04T11:19:00Z">
              <w:r w:rsidRPr="00FF6A71">
                <w:rPr>
                  <w:rFonts w:ascii="Calibri" w:hAnsi="Calibri" w:cs="Calibri"/>
                  <w:color w:val="000000"/>
                  <w:sz w:val="22"/>
                  <w:szCs w:val="22"/>
                </w:rPr>
                <w:t>33%</w:t>
              </w:r>
            </w:ins>
          </w:p>
        </w:tc>
        <w:tc>
          <w:tcPr>
            <w:tcW w:w="814" w:type="dxa"/>
            <w:shd w:val="clear" w:color="auto" w:fill="auto"/>
            <w:noWrap/>
            <w:vAlign w:val="bottom"/>
            <w:tcPrChange w:id="48231" w:author="pete jones" w:date="2022-01-04T11:50:00Z">
              <w:tcPr>
                <w:tcW w:w="814" w:type="dxa"/>
                <w:tcBorders>
                  <w:top w:val="nil"/>
                  <w:left w:val="nil"/>
                  <w:bottom w:val="nil"/>
                  <w:right w:val="nil"/>
                </w:tcBorders>
                <w:shd w:val="clear" w:color="auto" w:fill="auto"/>
                <w:noWrap/>
                <w:vAlign w:val="bottom"/>
              </w:tcPr>
            </w:tcPrChange>
          </w:tcPr>
          <w:p w14:paraId="66D5AD45" w14:textId="77777777" w:rsidR="008E4B87" w:rsidRPr="00FF6A71" w:rsidRDefault="008E4B87">
            <w:pPr>
              <w:spacing w:before="0" w:after="0" w:line="240" w:lineRule="auto"/>
              <w:jc w:val="left"/>
              <w:rPr>
                <w:ins w:id="48232" w:author="pete jones" w:date="2022-01-04T11:19:00Z"/>
                <w:rFonts w:cstheme="minorHAnsi"/>
              </w:rPr>
              <w:pPrChange w:id="48233" w:author="pete jones" w:date="2022-01-04T11:50:00Z">
                <w:pPr>
                  <w:keepNext/>
                  <w:jc w:val="center"/>
                </w:pPr>
              </w:pPrChange>
            </w:pPr>
            <w:ins w:id="48234"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8235" w:author="pete jones" w:date="2022-01-04T11:50:00Z">
              <w:tcPr>
                <w:tcW w:w="692" w:type="dxa"/>
                <w:tcBorders>
                  <w:top w:val="nil"/>
                  <w:left w:val="nil"/>
                  <w:bottom w:val="nil"/>
                  <w:right w:val="nil"/>
                </w:tcBorders>
                <w:shd w:val="clear" w:color="auto" w:fill="auto"/>
                <w:noWrap/>
                <w:vAlign w:val="bottom"/>
              </w:tcPr>
            </w:tcPrChange>
          </w:tcPr>
          <w:p w14:paraId="2E652A0D" w14:textId="77777777" w:rsidR="008E4B87" w:rsidRPr="00FF6A71" w:rsidRDefault="008E4B87">
            <w:pPr>
              <w:spacing w:before="0" w:after="0" w:line="240" w:lineRule="auto"/>
              <w:jc w:val="left"/>
              <w:rPr>
                <w:ins w:id="48236" w:author="pete jones" w:date="2022-01-04T11:19:00Z"/>
                <w:rFonts w:cstheme="minorHAnsi"/>
              </w:rPr>
              <w:pPrChange w:id="48237" w:author="pete jones" w:date="2022-01-04T11:50:00Z">
                <w:pPr>
                  <w:keepNext/>
                  <w:jc w:val="center"/>
                </w:pPr>
              </w:pPrChange>
            </w:pPr>
            <w:ins w:id="48238" w:author="pete jones" w:date="2022-01-04T11:19:00Z">
              <w:r w:rsidRPr="00FF6A71">
                <w:rPr>
                  <w:rFonts w:ascii="Calibri" w:hAnsi="Calibri" w:cs="Calibri"/>
                  <w:color w:val="000000"/>
                  <w:sz w:val="22"/>
                  <w:szCs w:val="22"/>
                </w:rPr>
                <w:t>30%</w:t>
              </w:r>
            </w:ins>
          </w:p>
        </w:tc>
        <w:tc>
          <w:tcPr>
            <w:tcW w:w="692" w:type="dxa"/>
            <w:shd w:val="clear" w:color="auto" w:fill="auto"/>
            <w:noWrap/>
            <w:vAlign w:val="bottom"/>
            <w:tcPrChange w:id="48239" w:author="pete jones" w:date="2022-01-04T11:50:00Z">
              <w:tcPr>
                <w:tcW w:w="692" w:type="dxa"/>
                <w:tcBorders>
                  <w:top w:val="nil"/>
                  <w:left w:val="nil"/>
                  <w:bottom w:val="nil"/>
                  <w:right w:val="nil"/>
                </w:tcBorders>
                <w:shd w:val="clear" w:color="auto" w:fill="auto"/>
                <w:noWrap/>
                <w:vAlign w:val="bottom"/>
              </w:tcPr>
            </w:tcPrChange>
          </w:tcPr>
          <w:p w14:paraId="7A0B0378" w14:textId="77777777" w:rsidR="008E4B87" w:rsidRPr="00FF6A71" w:rsidRDefault="008E4B87">
            <w:pPr>
              <w:spacing w:before="0" w:after="0" w:line="240" w:lineRule="auto"/>
              <w:jc w:val="left"/>
              <w:rPr>
                <w:ins w:id="48240" w:author="pete jones" w:date="2022-01-04T11:19:00Z"/>
                <w:rFonts w:cstheme="minorHAnsi"/>
              </w:rPr>
              <w:pPrChange w:id="48241" w:author="pete jones" w:date="2022-01-04T11:50:00Z">
                <w:pPr>
                  <w:keepNext/>
                  <w:jc w:val="center"/>
                </w:pPr>
              </w:pPrChange>
            </w:pPr>
            <w:ins w:id="48242"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8243" w:author="pete jones" w:date="2022-01-04T11:50:00Z">
              <w:tcPr>
                <w:tcW w:w="692" w:type="dxa"/>
                <w:tcBorders>
                  <w:top w:val="nil"/>
                  <w:left w:val="nil"/>
                  <w:bottom w:val="nil"/>
                  <w:right w:val="nil"/>
                </w:tcBorders>
                <w:shd w:val="clear" w:color="auto" w:fill="auto"/>
                <w:noWrap/>
                <w:vAlign w:val="bottom"/>
              </w:tcPr>
            </w:tcPrChange>
          </w:tcPr>
          <w:p w14:paraId="13910F21" w14:textId="77777777" w:rsidR="008E4B87" w:rsidRPr="00FF6A71" w:rsidRDefault="008E4B87">
            <w:pPr>
              <w:spacing w:before="0" w:after="0" w:line="240" w:lineRule="auto"/>
              <w:jc w:val="left"/>
              <w:rPr>
                <w:ins w:id="48244" w:author="pete jones" w:date="2022-01-04T11:19:00Z"/>
                <w:rFonts w:cstheme="minorHAnsi"/>
              </w:rPr>
              <w:pPrChange w:id="48245" w:author="pete jones" w:date="2022-01-04T11:50:00Z">
                <w:pPr>
                  <w:keepNext/>
                  <w:jc w:val="center"/>
                </w:pPr>
              </w:pPrChange>
            </w:pPr>
            <w:ins w:id="48246"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247" w:author="pete jones" w:date="2022-01-04T11:50:00Z">
              <w:tcPr>
                <w:tcW w:w="692" w:type="dxa"/>
                <w:tcBorders>
                  <w:top w:val="nil"/>
                  <w:left w:val="nil"/>
                  <w:bottom w:val="nil"/>
                  <w:right w:val="nil"/>
                </w:tcBorders>
                <w:shd w:val="clear" w:color="auto" w:fill="auto"/>
                <w:noWrap/>
                <w:vAlign w:val="bottom"/>
              </w:tcPr>
            </w:tcPrChange>
          </w:tcPr>
          <w:p w14:paraId="3EFE1445" w14:textId="77777777" w:rsidR="008E4B87" w:rsidRPr="00FF6A71" w:rsidRDefault="008E4B87">
            <w:pPr>
              <w:spacing w:before="0" w:after="0" w:line="240" w:lineRule="auto"/>
              <w:jc w:val="left"/>
              <w:rPr>
                <w:ins w:id="48248" w:author="pete jones" w:date="2022-01-04T11:19:00Z"/>
                <w:rFonts w:cstheme="minorHAnsi"/>
              </w:rPr>
              <w:pPrChange w:id="48249" w:author="pete jones" w:date="2022-01-04T11:50:00Z">
                <w:pPr>
                  <w:keepNext/>
                  <w:jc w:val="center"/>
                </w:pPr>
              </w:pPrChange>
            </w:pPr>
            <w:ins w:id="48250" w:author="pete jones" w:date="2022-01-04T11:19:00Z">
              <w:r w:rsidRPr="00FF6A71">
                <w:rPr>
                  <w:rFonts w:ascii="Calibri" w:hAnsi="Calibri" w:cs="Calibri"/>
                  <w:color w:val="000000"/>
                  <w:sz w:val="22"/>
                  <w:szCs w:val="22"/>
                </w:rPr>
                <w:t>4%</w:t>
              </w:r>
            </w:ins>
          </w:p>
        </w:tc>
      </w:tr>
      <w:tr w:rsidR="008E4B87" w:rsidRPr="00FF6A71" w14:paraId="6880D04D"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251" w:author="pete jones" w:date="2022-01-04T11:50: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252" w:author="pete jones" w:date="2022-01-04T11:19:00Z"/>
          <w:trPrChange w:id="48253" w:author="pete jones" w:date="2022-01-04T11:50:00Z">
            <w:trPr>
              <w:trHeight w:val="300"/>
              <w:jc w:val="center"/>
            </w:trPr>
          </w:trPrChange>
        </w:trPr>
        <w:tc>
          <w:tcPr>
            <w:tcW w:w="814" w:type="dxa"/>
            <w:vAlign w:val="center"/>
            <w:tcPrChange w:id="48254" w:author="pete jones" w:date="2022-01-04T11:50:00Z">
              <w:tcPr>
                <w:tcW w:w="814" w:type="dxa"/>
                <w:vAlign w:val="center"/>
              </w:tcPr>
            </w:tcPrChange>
          </w:tcPr>
          <w:p w14:paraId="57C7736E" w14:textId="77777777" w:rsidR="008E4B87" w:rsidRPr="00FF6A71" w:rsidRDefault="008E4B87">
            <w:pPr>
              <w:spacing w:before="0" w:after="0" w:line="240" w:lineRule="auto"/>
              <w:jc w:val="left"/>
              <w:rPr>
                <w:ins w:id="48255" w:author="pete jones" w:date="2022-01-04T11:19:00Z"/>
                <w:rFonts w:cstheme="minorHAnsi"/>
                <w:b/>
                <w:bCs/>
              </w:rPr>
              <w:pPrChange w:id="48256" w:author="pete jones" w:date="2022-01-04T11:50:00Z">
                <w:pPr>
                  <w:keepNext/>
                  <w:jc w:val="center"/>
                </w:pPr>
              </w:pPrChange>
            </w:pPr>
            <w:ins w:id="48257" w:author="pete jones" w:date="2022-01-04T11:19:00Z">
              <w:r w:rsidRPr="00FF6A71">
                <w:rPr>
                  <w:rFonts w:cstheme="minorHAnsi"/>
                  <w:b/>
                  <w:bCs/>
                </w:rPr>
                <w:t>Count</w:t>
              </w:r>
            </w:ins>
          </w:p>
        </w:tc>
        <w:tc>
          <w:tcPr>
            <w:tcW w:w="814" w:type="dxa"/>
            <w:shd w:val="clear" w:color="auto" w:fill="auto"/>
            <w:noWrap/>
            <w:vAlign w:val="bottom"/>
            <w:tcPrChange w:id="48258" w:author="pete jones" w:date="2022-01-04T11:50:00Z">
              <w:tcPr>
                <w:tcW w:w="814" w:type="dxa"/>
                <w:tcBorders>
                  <w:top w:val="nil"/>
                  <w:left w:val="nil"/>
                  <w:bottom w:val="nil"/>
                  <w:right w:val="nil"/>
                </w:tcBorders>
                <w:shd w:val="clear" w:color="auto" w:fill="auto"/>
                <w:noWrap/>
                <w:vAlign w:val="bottom"/>
              </w:tcPr>
            </w:tcPrChange>
          </w:tcPr>
          <w:p w14:paraId="19A42292" w14:textId="77777777" w:rsidR="008E4B87" w:rsidRPr="00FF6A71" w:rsidRDefault="008E4B87">
            <w:pPr>
              <w:spacing w:before="0" w:after="0" w:line="240" w:lineRule="auto"/>
              <w:jc w:val="left"/>
              <w:rPr>
                <w:ins w:id="48259" w:author="pete jones" w:date="2022-01-04T11:19:00Z"/>
                <w:rFonts w:cstheme="minorHAnsi"/>
              </w:rPr>
              <w:pPrChange w:id="48260" w:author="pete jones" w:date="2022-01-04T11:50:00Z">
                <w:pPr>
                  <w:keepNext/>
                  <w:jc w:val="center"/>
                </w:pPr>
              </w:pPrChange>
            </w:pPr>
            <w:ins w:id="48261" w:author="pete jones" w:date="2022-01-04T11:19:00Z">
              <w:r w:rsidRPr="00FF6A71">
                <w:rPr>
                  <w:rFonts w:ascii="Calibri" w:hAnsi="Calibri" w:cs="Calibri"/>
                  <w:color w:val="000000"/>
                  <w:sz w:val="22"/>
                  <w:szCs w:val="22"/>
                </w:rPr>
                <w:t>3</w:t>
              </w:r>
            </w:ins>
          </w:p>
        </w:tc>
        <w:tc>
          <w:tcPr>
            <w:tcW w:w="814" w:type="dxa"/>
            <w:shd w:val="clear" w:color="auto" w:fill="auto"/>
            <w:noWrap/>
            <w:vAlign w:val="bottom"/>
            <w:tcPrChange w:id="48262" w:author="pete jones" w:date="2022-01-04T11:50:00Z">
              <w:tcPr>
                <w:tcW w:w="814" w:type="dxa"/>
                <w:tcBorders>
                  <w:top w:val="nil"/>
                  <w:left w:val="nil"/>
                  <w:bottom w:val="nil"/>
                  <w:right w:val="nil"/>
                </w:tcBorders>
                <w:shd w:val="clear" w:color="auto" w:fill="auto"/>
                <w:noWrap/>
                <w:vAlign w:val="bottom"/>
              </w:tcPr>
            </w:tcPrChange>
          </w:tcPr>
          <w:p w14:paraId="48CF0C30" w14:textId="77777777" w:rsidR="008E4B87" w:rsidRPr="00FF6A71" w:rsidRDefault="008E4B87">
            <w:pPr>
              <w:spacing w:before="0" w:after="0" w:line="240" w:lineRule="auto"/>
              <w:jc w:val="left"/>
              <w:rPr>
                <w:ins w:id="48263" w:author="pete jones" w:date="2022-01-04T11:19:00Z"/>
                <w:rFonts w:cstheme="minorHAnsi"/>
              </w:rPr>
              <w:pPrChange w:id="48264" w:author="pete jones" w:date="2022-01-04T11:50:00Z">
                <w:pPr>
                  <w:keepNext/>
                  <w:jc w:val="center"/>
                </w:pPr>
              </w:pPrChange>
            </w:pPr>
            <w:ins w:id="48265" w:author="pete jones" w:date="2022-01-04T11:19:00Z">
              <w:r w:rsidRPr="00FF6A71">
                <w:rPr>
                  <w:rFonts w:ascii="Calibri" w:hAnsi="Calibri" w:cs="Calibri"/>
                  <w:color w:val="000000"/>
                  <w:sz w:val="22"/>
                  <w:szCs w:val="22"/>
                </w:rPr>
                <w:t>9</w:t>
              </w:r>
            </w:ins>
          </w:p>
        </w:tc>
        <w:tc>
          <w:tcPr>
            <w:tcW w:w="814" w:type="dxa"/>
            <w:shd w:val="clear" w:color="auto" w:fill="auto"/>
            <w:noWrap/>
            <w:vAlign w:val="bottom"/>
            <w:tcPrChange w:id="48266" w:author="pete jones" w:date="2022-01-04T11:50:00Z">
              <w:tcPr>
                <w:tcW w:w="814" w:type="dxa"/>
                <w:tcBorders>
                  <w:top w:val="nil"/>
                  <w:left w:val="nil"/>
                  <w:bottom w:val="nil"/>
                  <w:right w:val="nil"/>
                </w:tcBorders>
                <w:shd w:val="clear" w:color="auto" w:fill="auto"/>
                <w:noWrap/>
                <w:vAlign w:val="bottom"/>
              </w:tcPr>
            </w:tcPrChange>
          </w:tcPr>
          <w:p w14:paraId="4A135C69" w14:textId="77777777" w:rsidR="008E4B87" w:rsidRPr="00FF6A71" w:rsidRDefault="008E4B87">
            <w:pPr>
              <w:spacing w:before="0" w:after="0" w:line="240" w:lineRule="auto"/>
              <w:jc w:val="left"/>
              <w:rPr>
                <w:ins w:id="48267" w:author="pete jones" w:date="2022-01-04T11:19:00Z"/>
                <w:rFonts w:cstheme="minorHAnsi"/>
              </w:rPr>
              <w:pPrChange w:id="48268" w:author="pete jones" w:date="2022-01-04T11:50:00Z">
                <w:pPr>
                  <w:keepNext/>
                  <w:jc w:val="center"/>
                </w:pPr>
              </w:pPrChange>
            </w:pPr>
            <w:ins w:id="48269"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8270" w:author="pete jones" w:date="2022-01-04T11:50:00Z">
              <w:tcPr>
                <w:tcW w:w="692" w:type="dxa"/>
                <w:tcBorders>
                  <w:top w:val="nil"/>
                  <w:left w:val="nil"/>
                  <w:bottom w:val="nil"/>
                  <w:right w:val="nil"/>
                </w:tcBorders>
                <w:shd w:val="clear" w:color="auto" w:fill="auto"/>
                <w:noWrap/>
                <w:vAlign w:val="bottom"/>
              </w:tcPr>
            </w:tcPrChange>
          </w:tcPr>
          <w:p w14:paraId="63CD1337" w14:textId="77777777" w:rsidR="008E4B87" w:rsidRPr="00FF6A71" w:rsidRDefault="008E4B87">
            <w:pPr>
              <w:spacing w:before="0" w:after="0" w:line="240" w:lineRule="auto"/>
              <w:jc w:val="left"/>
              <w:rPr>
                <w:ins w:id="48271" w:author="pete jones" w:date="2022-01-04T11:19:00Z"/>
                <w:rFonts w:cstheme="minorHAnsi"/>
              </w:rPr>
              <w:pPrChange w:id="48272" w:author="pete jones" w:date="2022-01-04T11:50:00Z">
                <w:pPr>
                  <w:keepNext/>
                  <w:jc w:val="center"/>
                </w:pPr>
              </w:pPrChange>
            </w:pPr>
            <w:ins w:id="48273" w:author="pete jones" w:date="2022-01-04T11:19:00Z">
              <w:r w:rsidRPr="00FF6A71">
                <w:rPr>
                  <w:rFonts w:ascii="Calibri" w:hAnsi="Calibri" w:cs="Calibri"/>
                  <w:color w:val="000000"/>
                  <w:sz w:val="22"/>
                  <w:szCs w:val="22"/>
                </w:rPr>
                <w:t>8</w:t>
              </w:r>
            </w:ins>
          </w:p>
        </w:tc>
        <w:tc>
          <w:tcPr>
            <w:tcW w:w="692" w:type="dxa"/>
            <w:shd w:val="clear" w:color="auto" w:fill="auto"/>
            <w:noWrap/>
            <w:vAlign w:val="bottom"/>
            <w:tcPrChange w:id="48274" w:author="pete jones" w:date="2022-01-04T11:50:00Z">
              <w:tcPr>
                <w:tcW w:w="692" w:type="dxa"/>
                <w:tcBorders>
                  <w:top w:val="nil"/>
                  <w:left w:val="nil"/>
                  <w:bottom w:val="nil"/>
                  <w:right w:val="nil"/>
                </w:tcBorders>
                <w:shd w:val="clear" w:color="auto" w:fill="auto"/>
                <w:noWrap/>
                <w:vAlign w:val="bottom"/>
              </w:tcPr>
            </w:tcPrChange>
          </w:tcPr>
          <w:p w14:paraId="4D671479" w14:textId="77777777" w:rsidR="008E4B87" w:rsidRPr="00FF6A71" w:rsidRDefault="008E4B87">
            <w:pPr>
              <w:spacing w:before="0" w:after="0" w:line="240" w:lineRule="auto"/>
              <w:jc w:val="left"/>
              <w:rPr>
                <w:ins w:id="48275" w:author="pete jones" w:date="2022-01-04T11:19:00Z"/>
                <w:rFonts w:cstheme="minorHAnsi"/>
              </w:rPr>
              <w:pPrChange w:id="48276" w:author="pete jones" w:date="2022-01-04T11:50:00Z">
                <w:pPr>
                  <w:keepNext/>
                  <w:jc w:val="center"/>
                </w:pPr>
              </w:pPrChange>
            </w:pPr>
            <w:ins w:id="48277"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8278" w:author="pete jones" w:date="2022-01-04T11:50:00Z">
              <w:tcPr>
                <w:tcW w:w="692" w:type="dxa"/>
                <w:tcBorders>
                  <w:top w:val="nil"/>
                  <w:left w:val="nil"/>
                  <w:bottom w:val="nil"/>
                  <w:right w:val="nil"/>
                </w:tcBorders>
                <w:shd w:val="clear" w:color="auto" w:fill="auto"/>
                <w:noWrap/>
                <w:vAlign w:val="bottom"/>
              </w:tcPr>
            </w:tcPrChange>
          </w:tcPr>
          <w:p w14:paraId="06894A97" w14:textId="77777777" w:rsidR="008E4B87" w:rsidRPr="00FF6A71" w:rsidRDefault="008E4B87">
            <w:pPr>
              <w:spacing w:before="0" w:after="0" w:line="240" w:lineRule="auto"/>
              <w:jc w:val="left"/>
              <w:rPr>
                <w:ins w:id="48279" w:author="pete jones" w:date="2022-01-04T11:19:00Z"/>
                <w:rFonts w:cstheme="minorHAnsi"/>
              </w:rPr>
              <w:pPrChange w:id="48280" w:author="pete jones" w:date="2022-01-04T11:50:00Z">
                <w:pPr>
                  <w:keepNext/>
                  <w:jc w:val="center"/>
                </w:pPr>
              </w:pPrChange>
            </w:pPr>
            <w:ins w:id="48281"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8282" w:author="pete jones" w:date="2022-01-04T11:50:00Z">
              <w:tcPr>
                <w:tcW w:w="692" w:type="dxa"/>
                <w:tcBorders>
                  <w:top w:val="nil"/>
                  <w:left w:val="nil"/>
                  <w:bottom w:val="nil"/>
                  <w:right w:val="nil"/>
                </w:tcBorders>
                <w:shd w:val="clear" w:color="auto" w:fill="auto"/>
                <w:noWrap/>
                <w:vAlign w:val="bottom"/>
              </w:tcPr>
            </w:tcPrChange>
          </w:tcPr>
          <w:p w14:paraId="5BFF3428" w14:textId="77777777" w:rsidR="008E4B87" w:rsidRPr="00FF6A71" w:rsidRDefault="008E4B87">
            <w:pPr>
              <w:spacing w:before="0" w:after="0" w:line="240" w:lineRule="auto"/>
              <w:jc w:val="left"/>
              <w:rPr>
                <w:ins w:id="48283" w:author="pete jones" w:date="2022-01-04T11:19:00Z"/>
                <w:rFonts w:cstheme="minorHAnsi"/>
              </w:rPr>
              <w:pPrChange w:id="48284" w:author="pete jones" w:date="2022-01-04T11:50:00Z">
                <w:pPr>
                  <w:keepNext/>
                  <w:jc w:val="center"/>
                </w:pPr>
              </w:pPrChange>
            </w:pPr>
            <w:ins w:id="48285" w:author="pete jones" w:date="2022-01-04T11:19:00Z">
              <w:r w:rsidRPr="00FF6A71">
                <w:rPr>
                  <w:rFonts w:ascii="Calibri" w:hAnsi="Calibri" w:cs="Calibri"/>
                  <w:color w:val="000000"/>
                  <w:sz w:val="22"/>
                  <w:szCs w:val="22"/>
                </w:rPr>
                <w:t>1</w:t>
              </w:r>
            </w:ins>
          </w:p>
        </w:tc>
      </w:tr>
    </w:tbl>
    <w:p w14:paraId="13748DF0" w14:textId="77777777" w:rsidR="00F736AB" w:rsidRPr="00FF6A71" w:rsidRDefault="00F736AB" w:rsidP="007826DB">
      <w:pPr>
        <w:jc w:val="left"/>
        <w:rPr>
          <w:ins w:id="48286" w:author="pete jones" w:date="2022-01-04T11:51:00Z"/>
          <w:rFonts w:cstheme="minorHAnsi"/>
        </w:rPr>
      </w:pPr>
    </w:p>
    <w:p w14:paraId="3B6F39A3" w14:textId="77777777" w:rsidR="00F736AB" w:rsidRPr="00FF6A71" w:rsidRDefault="00F736AB" w:rsidP="007826DB">
      <w:pPr>
        <w:jc w:val="left"/>
        <w:rPr>
          <w:ins w:id="48287" w:author="pete jones" w:date="2022-01-04T11:51:00Z"/>
        </w:rPr>
      </w:pPr>
    </w:p>
    <w:p w14:paraId="69059D61" w14:textId="3CBE13A5" w:rsidR="008E4B87" w:rsidRPr="00FF6A71" w:rsidRDefault="008E4B87">
      <w:pPr>
        <w:jc w:val="left"/>
        <w:rPr>
          <w:ins w:id="48288" w:author="pete jones" w:date="2022-01-04T11:19:00Z"/>
          <w:rFonts w:cstheme="minorHAnsi"/>
        </w:rPr>
        <w:pPrChange w:id="48289" w:author="pete jones" w:date="2022-01-04T11:41:00Z">
          <w:pPr>
            <w:keepNext/>
          </w:pPr>
        </w:pPrChange>
      </w:pPr>
      <w:ins w:id="48290" w:author="pete jones" w:date="2022-01-04T11:19:00Z">
        <w:r w:rsidRPr="00FF6A71">
          <w:rPr>
            <w:rFonts w:cstheme="minorHAnsi"/>
          </w:rPr>
          <w:lastRenderedPageBreak/>
          <w:t>Q4.14 How technology is used to support teaching and learning is well established</w:t>
        </w:r>
      </w:ins>
      <w:ins w:id="48291" w:author="pete jones" w:date="2022-04-01T14:28:00Z">
        <w:r w:rsidR="00580BEA">
          <w:rPr>
            <w:rFonts w:cstheme="minorHAnsi"/>
          </w:rPr>
          <w:t>,</w:t>
        </w:r>
      </w:ins>
      <w:ins w:id="48292" w:author="pete jones" w:date="2022-01-04T11:19:00Z">
        <w:r w:rsidRPr="00FF6A71">
          <w:rPr>
            <w:rFonts w:cstheme="minorHAnsi"/>
          </w:rPr>
          <w:t xml:space="preserve"> and the goals are well defined</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8293" w:author="pete jones" w:date="2022-01-04T11:51:00Z">
          <w:tblPr>
            <w:tblW w:w="0" w:type="auto"/>
            <w:jc w:val="center"/>
            <w:tblBorders>
              <w:top w:val="single" w:sz="4" w:space="0" w:color="auto"/>
              <w:left w:val="single" w:sz="4" w:space="0" w:color="auto"/>
            </w:tblBorders>
            <w:tblLook w:val="04A0" w:firstRow="1" w:lastRow="0" w:firstColumn="1" w:lastColumn="0" w:noHBand="0" w:noVBand="1"/>
          </w:tblPr>
        </w:tblPrChange>
      </w:tblPr>
      <w:tblGrid>
        <w:gridCol w:w="814"/>
        <w:gridCol w:w="814"/>
        <w:gridCol w:w="814"/>
        <w:gridCol w:w="814"/>
        <w:gridCol w:w="692"/>
        <w:gridCol w:w="692"/>
        <w:gridCol w:w="692"/>
        <w:gridCol w:w="692"/>
        <w:tblGridChange w:id="48294">
          <w:tblGrid>
            <w:gridCol w:w="814"/>
            <w:gridCol w:w="814"/>
            <w:gridCol w:w="814"/>
            <w:gridCol w:w="814"/>
            <w:gridCol w:w="692"/>
            <w:gridCol w:w="692"/>
            <w:gridCol w:w="692"/>
            <w:gridCol w:w="692"/>
          </w:tblGrid>
        </w:tblGridChange>
      </w:tblGrid>
      <w:tr w:rsidR="00F736AB" w:rsidRPr="00FF6A71" w14:paraId="752AC8F4" w14:textId="77777777" w:rsidTr="00F736AB">
        <w:trPr>
          <w:trHeight w:val="300"/>
          <w:jc w:val="center"/>
          <w:ins w:id="48295" w:author="pete jones" w:date="2022-01-04T11:19:00Z"/>
          <w:trPrChange w:id="48296" w:author="pete jones" w:date="2022-01-04T11:51:00Z">
            <w:trPr>
              <w:trHeight w:val="300"/>
              <w:jc w:val="center"/>
            </w:trPr>
          </w:trPrChange>
        </w:trPr>
        <w:tc>
          <w:tcPr>
            <w:tcW w:w="814" w:type="dxa"/>
            <w:shd w:val="clear" w:color="auto" w:fill="E7E6E6" w:themeFill="background2"/>
            <w:vAlign w:val="center"/>
            <w:tcPrChange w:id="48297" w:author="pete jones" w:date="2022-01-04T11:51:00Z">
              <w:tcPr>
                <w:tcW w:w="814" w:type="dxa"/>
                <w:shd w:val="clear" w:color="auto" w:fill="E7E6E6" w:themeFill="background2"/>
                <w:vAlign w:val="center"/>
              </w:tcPr>
            </w:tcPrChange>
          </w:tcPr>
          <w:p w14:paraId="17737765" w14:textId="77777777" w:rsidR="008E4B87" w:rsidRPr="00FF6A71" w:rsidRDefault="008E4B87">
            <w:pPr>
              <w:spacing w:before="0" w:after="0" w:line="240" w:lineRule="auto"/>
              <w:jc w:val="left"/>
              <w:rPr>
                <w:ins w:id="48298" w:author="pete jones" w:date="2022-01-04T11:19:00Z"/>
                <w:rFonts w:cstheme="minorHAnsi"/>
                <w:b/>
                <w:bCs/>
              </w:rPr>
              <w:pPrChange w:id="48299" w:author="pete jones" w:date="2022-01-04T11:51:00Z">
                <w:pPr>
                  <w:keepNext/>
                  <w:jc w:val="center"/>
                </w:pPr>
              </w:pPrChange>
            </w:pPr>
            <w:ins w:id="48300" w:author="pete jones" w:date="2022-01-04T11:19:00Z">
              <w:r w:rsidRPr="00FF6A71">
                <w:rPr>
                  <w:rFonts w:cstheme="minorHAnsi"/>
                  <w:b/>
                  <w:bCs/>
                </w:rPr>
                <w:t>scale</w:t>
              </w:r>
            </w:ins>
          </w:p>
        </w:tc>
        <w:tc>
          <w:tcPr>
            <w:tcW w:w="814" w:type="dxa"/>
            <w:shd w:val="clear" w:color="auto" w:fill="E7E6E6" w:themeFill="background2"/>
            <w:noWrap/>
            <w:vAlign w:val="center"/>
            <w:tcPrChange w:id="48301" w:author="pete jones" w:date="2022-01-04T11:51:00Z">
              <w:tcPr>
                <w:tcW w:w="814" w:type="dxa"/>
                <w:shd w:val="clear" w:color="auto" w:fill="E7E6E6" w:themeFill="background2"/>
                <w:noWrap/>
                <w:vAlign w:val="center"/>
              </w:tcPr>
            </w:tcPrChange>
          </w:tcPr>
          <w:p w14:paraId="43B81969" w14:textId="77777777" w:rsidR="008E4B87" w:rsidRPr="00FF6A71" w:rsidRDefault="008E4B87">
            <w:pPr>
              <w:spacing w:before="0" w:after="0" w:line="240" w:lineRule="auto"/>
              <w:jc w:val="left"/>
              <w:rPr>
                <w:ins w:id="48302" w:author="pete jones" w:date="2022-01-04T11:19:00Z"/>
                <w:rFonts w:cstheme="minorHAnsi"/>
                <w:b/>
                <w:bCs/>
              </w:rPr>
              <w:pPrChange w:id="48303" w:author="pete jones" w:date="2022-01-04T11:51:00Z">
                <w:pPr>
                  <w:keepNext/>
                  <w:jc w:val="center"/>
                </w:pPr>
              </w:pPrChange>
            </w:pPr>
            <w:ins w:id="48304" w:author="pete jones" w:date="2022-01-04T11:19:00Z">
              <w:r w:rsidRPr="00FF6A71">
                <w:rPr>
                  <w:rFonts w:cstheme="minorHAnsi"/>
                  <w:b/>
                  <w:bCs/>
                </w:rPr>
                <w:t>1</w:t>
              </w:r>
            </w:ins>
          </w:p>
        </w:tc>
        <w:tc>
          <w:tcPr>
            <w:tcW w:w="814" w:type="dxa"/>
            <w:shd w:val="clear" w:color="auto" w:fill="E7E6E6" w:themeFill="background2"/>
            <w:noWrap/>
            <w:vAlign w:val="center"/>
            <w:tcPrChange w:id="48305" w:author="pete jones" w:date="2022-01-04T11:51:00Z">
              <w:tcPr>
                <w:tcW w:w="814" w:type="dxa"/>
                <w:shd w:val="clear" w:color="auto" w:fill="E7E6E6" w:themeFill="background2"/>
                <w:noWrap/>
                <w:vAlign w:val="center"/>
              </w:tcPr>
            </w:tcPrChange>
          </w:tcPr>
          <w:p w14:paraId="08B3A212" w14:textId="77777777" w:rsidR="008E4B87" w:rsidRPr="00FF6A71" w:rsidRDefault="008E4B87">
            <w:pPr>
              <w:spacing w:before="0" w:after="0" w:line="240" w:lineRule="auto"/>
              <w:jc w:val="left"/>
              <w:rPr>
                <w:ins w:id="48306" w:author="pete jones" w:date="2022-01-04T11:19:00Z"/>
                <w:rFonts w:cstheme="minorHAnsi"/>
                <w:b/>
                <w:bCs/>
              </w:rPr>
              <w:pPrChange w:id="48307" w:author="pete jones" w:date="2022-01-04T11:51:00Z">
                <w:pPr>
                  <w:keepNext/>
                  <w:jc w:val="center"/>
                </w:pPr>
              </w:pPrChange>
            </w:pPr>
            <w:ins w:id="48308" w:author="pete jones" w:date="2022-01-04T11:19:00Z">
              <w:r w:rsidRPr="00FF6A71">
                <w:rPr>
                  <w:rFonts w:cstheme="minorHAnsi"/>
                  <w:b/>
                  <w:bCs/>
                </w:rPr>
                <w:t>2</w:t>
              </w:r>
            </w:ins>
          </w:p>
        </w:tc>
        <w:tc>
          <w:tcPr>
            <w:tcW w:w="814" w:type="dxa"/>
            <w:shd w:val="clear" w:color="auto" w:fill="E7E6E6" w:themeFill="background2"/>
            <w:noWrap/>
            <w:vAlign w:val="center"/>
            <w:tcPrChange w:id="48309" w:author="pete jones" w:date="2022-01-04T11:51:00Z">
              <w:tcPr>
                <w:tcW w:w="814" w:type="dxa"/>
                <w:shd w:val="clear" w:color="auto" w:fill="E7E6E6" w:themeFill="background2"/>
                <w:noWrap/>
                <w:vAlign w:val="center"/>
              </w:tcPr>
            </w:tcPrChange>
          </w:tcPr>
          <w:p w14:paraId="6E5D469B" w14:textId="77777777" w:rsidR="008E4B87" w:rsidRPr="00FF6A71" w:rsidRDefault="008E4B87">
            <w:pPr>
              <w:spacing w:before="0" w:after="0" w:line="240" w:lineRule="auto"/>
              <w:jc w:val="left"/>
              <w:rPr>
                <w:ins w:id="48310" w:author="pete jones" w:date="2022-01-04T11:19:00Z"/>
                <w:rFonts w:cstheme="minorHAnsi"/>
                <w:b/>
                <w:bCs/>
              </w:rPr>
              <w:pPrChange w:id="48311" w:author="pete jones" w:date="2022-01-04T11:51:00Z">
                <w:pPr>
                  <w:keepNext/>
                  <w:jc w:val="center"/>
                </w:pPr>
              </w:pPrChange>
            </w:pPr>
            <w:ins w:id="48312" w:author="pete jones" w:date="2022-01-04T11:19:00Z">
              <w:r w:rsidRPr="00FF6A71">
                <w:rPr>
                  <w:rFonts w:cstheme="minorHAnsi"/>
                  <w:b/>
                  <w:bCs/>
                </w:rPr>
                <w:t>3</w:t>
              </w:r>
            </w:ins>
          </w:p>
        </w:tc>
        <w:tc>
          <w:tcPr>
            <w:tcW w:w="692" w:type="dxa"/>
            <w:shd w:val="clear" w:color="auto" w:fill="E7E6E6" w:themeFill="background2"/>
            <w:noWrap/>
            <w:vAlign w:val="center"/>
            <w:tcPrChange w:id="48313" w:author="pete jones" w:date="2022-01-04T11:51:00Z">
              <w:tcPr>
                <w:tcW w:w="692" w:type="dxa"/>
                <w:shd w:val="clear" w:color="auto" w:fill="E7E6E6" w:themeFill="background2"/>
                <w:noWrap/>
                <w:vAlign w:val="center"/>
              </w:tcPr>
            </w:tcPrChange>
          </w:tcPr>
          <w:p w14:paraId="0B6A9FBF" w14:textId="77777777" w:rsidR="008E4B87" w:rsidRPr="00FF6A71" w:rsidRDefault="008E4B87">
            <w:pPr>
              <w:spacing w:before="0" w:after="0" w:line="240" w:lineRule="auto"/>
              <w:jc w:val="left"/>
              <w:rPr>
                <w:ins w:id="48314" w:author="pete jones" w:date="2022-01-04T11:19:00Z"/>
                <w:rFonts w:cstheme="minorHAnsi"/>
                <w:b/>
                <w:bCs/>
              </w:rPr>
              <w:pPrChange w:id="48315" w:author="pete jones" w:date="2022-01-04T11:51:00Z">
                <w:pPr>
                  <w:keepNext/>
                  <w:jc w:val="center"/>
                </w:pPr>
              </w:pPrChange>
            </w:pPr>
            <w:ins w:id="48316" w:author="pete jones" w:date="2022-01-04T11:19:00Z">
              <w:r w:rsidRPr="00FF6A71">
                <w:rPr>
                  <w:rFonts w:cstheme="minorHAnsi"/>
                  <w:b/>
                  <w:bCs/>
                </w:rPr>
                <w:t>4</w:t>
              </w:r>
            </w:ins>
          </w:p>
        </w:tc>
        <w:tc>
          <w:tcPr>
            <w:tcW w:w="692" w:type="dxa"/>
            <w:shd w:val="clear" w:color="auto" w:fill="E7E6E6" w:themeFill="background2"/>
            <w:noWrap/>
            <w:vAlign w:val="center"/>
            <w:tcPrChange w:id="48317" w:author="pete jones" w:date="2022-01-04T11:51:00Z">
              <w:tcPr>
                <w:tcW w:w="692" w:type="dxa"/>
                <w:shd w:val="clear" w:color="auto" w:fill="E7E6E6" w:themeFill="background2"/>
                <w:noWrap/>
                <w:vAlign w:val="center"/>
              </w:tcPr>
            </w:tcPrChange>
          </w:tcPr>
          <w:p w14:paraId="147F2A8C" w14:textId="77777777" w:rsidR="008E4B87" w:rsidRPr="00FF6A71" w:rsidRDefault="008E4B87">
            <w:pPr>
              <w:spacing w:before="0" w:after="0" w:line="240" w:lineRule="auto"/>
              <w:jc w:val="left"/>
              <w:rPr>
                <w:ins w:id="48318" w:author="pete jones" w:date="2022-01-04T11:19:00Z"/>
                <w:rFonts w:cstheme="minorHAnsi"/>
                <w:b/>
                <w:bCs/>
              </w:rPr>
              <w:pPrChange w:id="48319" w:author="pete jones" w:date="2022-01-04T11:51:00Z">
                <w:pPr>
                  <w:keepNext/>
                  <w:jc w:val="center"/>
                </w:pPr>
              </w:pPrChange>
            </w:pPr>
            <w:ins w:id="48320" w:author="pete jones" w:date="2022-01-04T11:19:00Z">
              <w:r w:rsidRPr="00FF6A71">
                <w:rPr>
                  <w:rFonts w:cstheme="minorHAnsi"/>
                  <w:b/>
                  <w:bCs/>
                </w:rPr>
                <w:t>5</w:t>
              </w:r>
            </w:ins>
          </w:p>
        </w:tc>
        <w:tc>
          <w:tcPr>
            <w:tcW w:w="692" w:type="dxa"/>
            <w:shd w:val="clear" w:color="auto" w:fill="E7E6E6" w:themeFill="background2"/>
            <w:noWrap/>
            <w:vAlign w:val="center"/>
            <w:tcPrChange w:id="48321" w:author="pete jones" w:date="2022-01-04T11:51:00Z">
              <w:tcPr>
                <w:tcW w:w="692" w:type="dxa"/>
                <w:shd w:val="clear" w:color="auto" w:fill="E7E6E6" w:themeFill="background2"/>
                <w:noWrap/>
                <w:vAlign w:val="center"/>
              </w:tcPr>
            </w:tcPrChange>
          </w:tcPr>
          <w:p w14:paraId="6D8FED43" w14:textId="77777777" w:rsidR="008E4B87" w:rsidRPr="00FF6A71" w:rsidRDefault="008E4B87">
            <w:pPr>
              <w:spacing w:before="0" w:after="0" w:line="240" w:lineRule="auto"/>
              <w:jc w:val="left"/>
              <w:rPr>
                <w:ins w:id="48322" w:author="pete jones" w:date="2022-01-04T11:19:00Z"/>
                <w:rFonts w:cstheme="minorHAnsi"/>
                <w:b/>
                <w:bCs/>
              </w:rPr>
              <w:pPrChange w:id="48323" w:author="pete jones" w:date="2022-01-04T11:51:00Z">
                <w:pPr>
                  <w:keepNext/>
                  <w:jc w:val="center"/>
                </w:pPr>
              </w:pPrChange>
            </w:pPr>
            <w:ins w:id="48324" w:author="pete jones" w:date="2022-01-04T11:19:00Z">
              <w:r w:rsidRPr="00FF6A71">
                <w:rPr>
                  <w:rFonts w:cstheme="minorHAnsi"/>
                  <w:b/>
                  <w:bCs/>
                </w:rPr>
                <w:t>6</w:t>
              </w:r>
            </w:ins>
          </w:p>
        </w:tc>
        <w:tc>
          <w:tcPr>
            <w:tcW w:w="692" w:type="dxa"/>
            <w:shd w:val="clear" w:color="auto" w:fill="E7E6E6" w:themeFill="background2"/>
            <w:noWrap/>
            <w:vAlign w:val="center"/>
            <w:tcPrChange w:id="48325" w:author="pete jones" w:date="2022-01-04T11:51:00Z">
              <w:tcPr>
                <w:tcW w:w="692" w:type="dxa"/>
                <w:shd w:val="clear" w:color="auto" w:fill="E7E6E6" w:themeFill="background2"/>
                <w:noWrap/>
                <w:vAlign w:val="center"/>
              </w:tcPr>
            </w:tcPrChange>
          </w:tcPr>
          <w:p w14:paraId="458E0A37" w14:textId="77777777" w:rsidR="008E4B87" w:rsidRPr="00FF6A71" w:rsidRDefault="008E4B87">
            <w:pPr>
              <w:spacing w:before="0" w:after="0" w:line="240" w:lineRule="auto"/>
              <w:jc w:val="left"/>
              <w:rPr>
                <w:ins w:id="48326" w:author="pete jones" w:date="2022-01-04T11:19:00Z"/>
                <w:rFonts w:cstheme="minorHAnsi"/>
                <w:b/>
                <w:bCs/>
              </w:rPr>
              <w:pPrChange w:id="48327" w:author="pete jones" w:date="2022-01-04T11:51:00Z">
                <w:pPr>
                  <w:keepNext/>
                  <w:jc w:val="center"/>
                </w:pPr>
              </w:pPrChange>
            </w:pPr>
            <w:ins w:id="48328" w:author="pete jones" w:date="2022-01-04T11:19:00Z">
              <w:r w:rsidRPr="00FF6A71">
                <w:rPr>
                  <w:rFonts w:cstheme="minorHAnsi"/>
                  <w:b/>
                  <w:bCs/>
                </w:rPr>
                <w:t>7</w:t>
              </w:r>
            </w:ins>
          </w:p>
        </w:tc>
      </w:tr>
      <w:tr w:rsidR="00F736AB" w:rsidRPr="00FF6A71" w14:paraId="178B824B" w14:textId="77777777" w:rsidTr="00F736AB">
        <w:tblPrEx>
          <w:tblPrExChange w:id="48329" w:author="pete jones" w:date="2022-01-04T11:51:00Z">
            <w:tblPrEx>
              <w:tblBorders>
                <w:bottom w:val="single" w:sz="4" w:space="0" w:color="auto"/>
                <w:right w:val="single" w:sz="4" w:space="0" w:color="auto"/>
              </w:tblBorders>
            </w:tblPrEx>
          </w:tblPrExChange>
        </w:tblPrEx>
        <w:trPr>
          <w:trHeight w:val="300"/>
          <w:jc w:val="center"/>
          <w:ins w:id="48330" w:author="pete jones" w:date="2022-01-04T11:19:00Z"/>
          <w:trPrChange w:id="48331" w:author="pete jones" w:date="2022-01-04T11:51:00Z">
            <w:trPr>
              <w:trHeight w:val="300"/>
              <w:jc w:val="center"/>
            </w:trPr>
          </w:trPrChange>
        </w:trPr>
        <w:tc>
          <w:tcPr>
            <w:tcW w:w="814" w:type="dxa"/>
            <w:vAlign w:val="center"/>
            <w:tcPrChange w:id="48332" w:author="pete jones" w:date="2022-01-04T11:51:00Z">
              <w:tcPr>
                <w:tcW w:w="814" w:type="dxa"/>
                <w:vAlign w:val="center"/>
              </w:tcPr>
            </w:tcPrChange>
          </w:tcPr>
          <w:p w14:paraId="056C24D7" w14:textId="77777777" w:rsidR="008E4B87" w:rsidRPr="00FF6A71" w:rsidRDefault="008E4B87">
            <w:pPr>
              <w:spacing w:before="0" w:after="0" w:line="240" w:lineRule="auto"/>
              <w:jc w:val="left"/>
              <w:rPr>
                <w:ins w:id="48333" w:author="pete jones" w:date="2022-01-04T11:19:00Z"/>
                <w:rFonts w:cstheme="minorHAnsi"/>
                <w:b/>
                <w:bCs/>
              </w:rPr>
              <w:pPrChange w:id="48334" w:author="pete jones" w:date="2022-01-04T11:51:00Z">
                <w:pPr>
                  <w:keepNext/>
                  <w:jc w:val="center"/>
                </w:pPr>
              </w:pPrChange>
            </w:pPr>
            <w:ins w:id="48335" w:author="pete jones" w:date="2022-01-04T11:19:00Z">
              <w:r w:rsidRPr="00FF6A71">
                <w:rPr>
                  <w:rFonts w:cstheme="minorHAnsi"/>
                  <w:b/>
                  <w:bCs/>
                </w:rPr>
                <w:t>%</w:t>
              </w:r>
            </w:ins>
          </w:p>
        </w:tc>
        <w:tc>
          <w:tcPr>
            <w:tcW w:w="814" w:type="dxa"/>
            <w:shd w:val="clear" w:color="auto" w:fill="auto"/>
            <w:noWrap/>
            <w:vAlign w:val="bottom"/>
            <w:tcPrChange w:id="48336" w:author="pete jones" w:date="2022-01-04T11:51:00Z">
              <w:tcPr>
                <w:tcW w:w="814" w:type="dxa"/>
                <w:shd w:val="clear" w:color="auto" w:fill="auto"/>
                <w:noWrap/>
                <w:vAlign w:val="bottom"/>
              </w:tcPr>
            </w:tcPrChange>
          </w:tcPr>
          <w:p w14:paraId="20CE0AAC" w14:textId="77777777" w:rsidR="008E4B87" w:rsidRPr="00FF6A71" w:rsidRDefault="008E4B87">
            <w:pPr>
              <w:spacing w:before="0" w:after="0" w:line="240" w:lineRule="auto"/>
              <w:jc w:val="left"/>
              <w:rPr>
                <w:ins w:id="48337" w:author="pete jones" w:date="2022-01-04T11:19:00Z"/>
                <w:rFonts w:cstheme="minorHAnsi"/>
              </w:rPr>
              <w:pPrChange w:id="48338" w:author="pete jones" w:date="2022-01-04T11:51:00Z">
                <w:pPr>
                  <w:keepNext/>
                  <w:jc w:val="center"/>
                </w:pPr>
              </w:pPrChange>
            </w:pPr>
            <w:ins w:id="48339" w:author="pete jones" w:date="2022-01-04T11:19:00Z">
              <w:r w:rsidRPr="00FF6A71">
                <w:rPr>
                  <w:rFonts w:ascii="Calibri" w:hAnsi="Calibri" w:cs="Calibri"/>
                  <w:color w:val="000000"/>
                  <w:sz w:val="22"/>
                  <w:szCs w:val="22"/>
                </w:rPr>
                <w:t>19%</w:t>
              </w:r>
            </w:ins>
          </w:p>
        </w:tc>
        <w:tc>
          <w:tcPr>
            <w:tcW w:w="814" w:type="dxa"/>
            <w:shd w:val="clear" w:color="auto" w:fill="auto"/>
            <w:noWrap/>
            <w:vAlign w:val="bottom"/>
            <w:tcPrChange w:id="48340" w:author="pete jones" w:date="2022-01-04T11:51:00Z">
              <w:tcPr>
                <w:tcW w:w="814" w:type="dxa"/>
                <w:shd w:val="clear" w:color="auto" w:fill="auto"/>
                <w:noWrap/>
                <w:vAlign w:val="bottom"/>
              </w:tcPr>
            </w:tcPrChange>
          </w:tcPr>
          <w:p w14:paraId="1B7C35AA" w14:textId="77777777" w:rsidR="008E4B87" w:rsidRPr="00FF6A71" w:rsidRDefault="008E4B87">
            <w:pPr>
              <w:spacing w:before="0" w:after="0" w:line="240" w:lineRule="auto"/>
              <w:jc w:val="left"/>
              <w:rPr>
                <w:ins w:id="48341" w:author="pete jones" w:date="2022-01-04T11:19:00Z"/>
                <w:rFonts w:cstheme="minorHAnsi"/>
              </w:rPr>
              <w:pPrChange w:id="48342" w:author="pete jones" w:date="2022-01-04T11:51:00Z">
                <w:pPr>
                  <w:keepNext/>
                  <w:jc w:val="center"/>
                </w:pPr>
              </w:pPrChange>
            </w:pPr>
            <w:ins w:id="48343" w:author="pete jones" w:date="2022-01-04T11:19:00Z">
              <w:r w:rsidRPr="00FF6A71">
                <w:rPr>
                  <w:rFonts w:ascii="Calibri" w:hAnsi="Calibri" w:cs="Calibri"/>
                  <w:color w:val="000000"/>
                  <w:sz w:val="22"/>
                  <w:szCs w:val="22"/>
                </w:rPr>
                <w:t>22%</w:t>
              </w:r>
            </w:ins>
          </w:p>
        </w:tc>
        <w:tc>
          <w:tcPr>
            <w:tcW w:w="814" w:type="dxa"/>
            <w:shd w:val="clear" w:color="auto" w:fill="auto"/>
            <w:noWrap/>
            <w:vAlign w:val="bottom"/>
            <w:tcPrChange w:id="48344" w:author="pete jones" w:date="2022-01-04T11:51:00Z">
              <w:tcPr>
                <w:tcW w:w="814" w:type="dxa"/>
                <w:shd w:val="clear" w:color="auto" w:fill="auto"/>
                <w:noWrap/>
                <w:vAlign w:val="bottom"/>
              </w:tcPr>
            </w:tcPrChange>
          </w:tcPr>
          <w:p w14:paraId="072371AF" w14:textId="77777777" w:rsidR="008E4B87" w:rsidRPr="00FF6A71" w:rsidRDefault="008E4B87">
            <w:pPr>
              <w:spacing w:before="0" w:after="0" w:line="240" w:lineRule="auto"/>
              <w:jc w:val="left"/>
              <w:rPr>
                <w:ins w:id="48345" w:author="pete jones" w:date="2022-01-04T11:19:00Z"/>
                <w:rFonts w:cstheme="minorHAnsi"/>
              </w:rPr>
              <w:pPrChange w:id="48346" w:author="pete jones" w:date="2022-01-04T11:51:00Z">
                <w:pPr>
                  <w:keepNext/>
                  <w:jc w:val="center"/>
                </w:pPr>
              </w:pPrChange>
            </w:pPr>
            <w:ins w:id="48347" w:author="pete jones" w:date="2022-01-04T11:19:00Z">
              <w:r w:rsidRPr="00FF6A71">
                <w:rPr>
                  <w:rFonts w:ascii="Calibri" w:hAnsi="Calibri" w:cs="Calibri"/>
                  <w:color w:val="000000"/>
                  <w:sz w:val="22"/>
                  <w:szCs w:val="22"/>
                </w:rPr>
                <w:t>33%</w:t>
              </w:r>
            </w:ins>
          </w:p>
        </w:tc>
        <w:tc>
          <w:tcPr>
            <w:tcW w:w="692" w:type="dxa"/>
            <w:shd w:val="clear" w:color="auto" w:fill="auto"/>
            <w:noWrap/>
            <w:vAlign w:val="bottom"/>
            <w:tcPrChange w:id="48348" w:author="pete jones" w:date="2022-01-04T11:51:00Z">
              <w:tcPr>
                <w:tcW w:w="692" w:type="dxa"/>
                <w:shd w:val="clear" w:color="auto" w:fill="auto"/>
                <w:noWrap/>
                <w:vAlign w:val="bottom"/>
              </w:tcPr>
            </w:tcPrChange>
          </w:tcPr>
          <w:p w14:paraId="75CCFF84" w14:textId="77777777" w:rsidR="008E4B87" w:rsidRPr="00FF6A71" w:rsidRDefault="008E4B87">
            <w:pPr>
              <w:spacing w:before="0" w:after="0" w:line="240" w:lineRule="auto"/>
              <w:jc w:val="left"/>
              <w:rPr>
                <w:ins w:id="48349" w:author="pete jones" w:date="2022-01-04T11:19:00Z"/>
                <w:rFonts w:cstheme="minorHAnsi"/>
              </w:rPr>
              <w:pPrChange w:id="48350" w:author="pete jones" w:date="2022-01-04T11:51:00Z">
                <w:pPr>
                  <w:keepNext/>
                  <w:jc w:val="center"/>
                </w:pPr>
              </w:pPrChange>
            </w:pPr>
            <w:ins w:id="48351"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8352" w:author="pete jones" w:date="2022-01-04T11:51:00Z">
              <w:tcPr>
                <w:tcW w:w="692" w:type="dxa"/>
                <w:shd w:val="clear" w:color="auto" w:fill="auto"/>
                <w:noWrap/>
                <w:vAlign w:val="bottom"/>
              </w:tcPr>
            </w:tcPrChange>
          </w:tcPr>
          <w:p w14:paraId="54736CF4" w14:textId="77777777" w:rsidR="008E4B87" w:rsidRPr="00FF6A71" w:rsidRDefault="008E4B87">
            <w:pPr>
              <w:spacing w:before="0" w:after="0" w:line="240" w:lineRule="auto"/>
              <w:jc w:val="left"/>
              <w:rPr>
                <w:ins w:id="48353" w:author="pete jones" w:date="2022-01-04T11:19:00Z"/>
                <w:rFonts w:cstheme="minorHAnsi"/>
              </w:rPr>
              <w:pPrChange w:id="48354" w:author="pete jones" w:date="2022-01-04T11:51:00Z">
                <w:pPr>
                  <w:keepNext/>
                  <w:jc w:val="center"/>
                </w:pPr>
              </w:pPrChange>
            </w:pPr>
            <w:ins w:id="48355"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8356" w:author="pete jones" w:date="2022-01-04T11:51:00Z">
              <w:tcPr>
                <w:tcW w:w="692" w:type="dxa"/>
                <w:shd w:val="clear" w:color="auto" w:fill="auto"/>
                <w:noWrap/>
                <w:vAlign w:val="bottom"/>
              </w:tcPr>
            </w:tcPrChange>
          </w:tcPr>
          <w:p w14:paraId="6B27AC2C" w14:textId="77777777" w:rsidR="008E4B87" w:rsidRPr="00FF6A71" w:rsidRDefault="008E4B87">
            <w:pPr>
              <w:spacing w:before="0" w:after="0" w:line="240" w:lineRule="auto"/>
              <w:jc w:val="left"/>
              <w:rPr>
                <w:ins w:id="48357" w:author="pete jones" w:date="2022-01-04T11:19:00Z"/>
                <w:rFonts w:cstheme="minorHAnsi"/>
              </w:rPr>
              <w:pPrChange w:id="48358" w:author="pete jones" w:date="2022-01-04T11:51:00Z">
                <w:pPr>
                  <w:keepNext/>
                  <w:jc w:val="center"/>
                </w:pPr>
              </w:pPrChange>
            </w:pPr>
            <w:ins w:id="48359"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8360" w:author="pete jones" w:date="2022-01-04T11:51:00Z">
              <w:tcPr>
                <w:tcW w:w="692" w:type="dxa"/>
                <w:shd w:val="clear" w:color="auto" w:fill="auto"/>
                <w:noWrap/>
                <w:vAlign w:val="bottom"/>
              </w:tcPr>
            </w:tcPrChange>
          </w:tcPr>
          <w:p w14:paraId="6C050486" w14:textId="77777777" w:rsidR="008E4B87" w:rsidRPr="00FF6A71" w:rsidRDefault="008E4B87">
            <w:pPr>
              <w:spacing w:before="0" w:after="0" w:line="240" w:lineRule="auto"/>
              <w:jc w:val="left"/>
              <w:rPr>
                <w:ins w:id="48361" w:author="pete jones" w:date="2022-01-04T11:19:00Z"/>
                <w:rFonts w:cstheme="minorHAnsi"/>
              </w:rPr>
              <w:pPrChange w:id="48362" w:author="pete jones" w:date="2022-01-04T11:51:00Z">
                <w:pPr>
                  <w:keepNext/>
                  <w:jc w:val="center"/>
                </w:pPr>
              </w:pPrChange>
            </w:pPr>
            <w:ins w:id="48363" w:author="pete jones" w:date="2022-01-04T11:19:00Z">
              <w:r w:rsidRPr="00FF6A71">
                <w:rPr>
                  <w:rFonts w:ascii="Calibri" w:hAnsi="Calibri" w:cs="Calibri"/>
                  <w:color w:val="000000"/>
                  <w:sz w:val="22"/>
                  <w:szCs w:val="22"/>
                </w:rPr>
                <w:t>0%</w:t>
              </w:r>
            </w:ins>
          </w:p>
        </w:tc>
      </w:tr>
      <w:tr w:rsidR="00F736AB" w:rsidRPr="00FF6A71" w14:paraId="70F6F9A2" w14:textId="77777777" w:rsidTr="00F736AB">
        <w:tblPrEx>
          <w:tblPrExChange w:id="48364" w:author="pete jones" w:date="2022-01-04T11:51:00Z">
            <w:tblPrEx>
              <w:tblBorders>
                <w:bottom w:val="single" w:sz="4" w:space="0" w:color="auto"/>
                <w:right w:val="single" w:sz="4" w:space="0" w:color="auto"/>
              </w:tblBorders>
            </w:tblPrEx>
          </w:tblPrExChange>
        </w:tblPrEx>
        <w:trPr>
          <w:trHeight w:val="300"/>
          <w:jc w:val="center"/>
          <w:ins w:id="48365" w:author="pete jones" w:date="2022-01-04T11:19:00Z"/>
          <w:trPrChange w:id="48366" w:author="pete jones" w:date="2022-01-04T11:51:00Z">
            <w:trPr>
              <w:trHeight w:val="300"/>
              <w:jc w:val="center"/>
            </w:trPr>
          </w:trPrChange>
        </w:trPr>
        <w:tc>
          <w:tcPr>
            <w:tcW w:w="814" w:type="dxa"/>
            <w:vAlign w:val="center"/>
            <w:tcPrChange w:id="48367" w:author="pete jones" w:date="2022-01-04T11:51:00Z">
              <w:tcPr>
                <w:tcW w:w="814" w:type="dxa"/>
                <w:vAlign w:val="center"/>
              </w:tcPr>
            </w:tcPrChange>
          </w:tcPr>
          <w:p w14:paraId="5E12233A" w14:textId="77777777" w:rsidR="008E4B87" w:rsidRPr="00FF6A71" w:rsidRDefault="008E4B87">
            <w:pPr>
              <w:spacing w:before="0" w:after="0" w:line="240" w:lineRule="auto"/>
              <w:jc w:val="left"/>
              <w:rPr>
                <w:ins w:id="48368" w:author="pete jones" w:date="2022-01-04T11:19:00Z"/>
                <w:rFonts w:cstheme="minorHAnsi"/>
                <w:b/>
                <w:bCs/>
              </w:rPr>
              <w:pPrChange w:id="48369" w:author="pete jones" w:date="2022-01-04T11:51:00Z">
                <w:pPr>
                  <w:keepNext/>
                  <w:jc w:val="center"/>
                </w:pPr>
              </w:pPrChange>
            </w:pPr>
            <w:ins w:id="48370" w:author="pete jones" w:date="2022-01-04T11:19:00Z">
              <w:r w:rsidRPr="00FF6A71">
                <w:rPr>
                  <w:rFonts w:cstheme="minorHAnsi"/>
                  <w:b/>
                  <w:bCs/>
                </w:rPr>
                <w:t>Count</w:t>
              </w:r>
            </w:ins>
          </w:p>
        </w:tc>
        <w:tc>
          <w:tcPr>
            <w:tcW w:w="814" w:type="dxa"/>
            <w:shd w:val="clear" w:color="auto" w:fill="auto"/>
            <w:noWrap/>
            <w:vAlign w:val="bottom"/>
            <w:tcPrChange w:id="48371" w:author="pete jones" w:date="2022-01-04T11:51:00Z">
              <w:tcPr>
                <w:tcW w:w="814" w:type="dxa"/>
                <w:shd w:val="clear" w:color="auto" w:fill="auto"/>
                <w:noWrap/>
                <w:vAlign w:val="bottom"/>
              </w:tcPr>
            </w:tcPrChange>
          </w:tcPr>
          <w:p w14:paraId="78DE59CF" w14:textId="77777777" w:rsidR="008E4B87" w:rsidRPr="00FF6A71" w:rsidRDefault="008E4B87">
            <w:pPr>
              <w:spacing w:before="0" w:after="0" w:line="240" w:lineRule="auto"/>
              <w:jc w:val="left"/>
              <w:rPr>
                <w:ins w:id="48372" w:author="pete jones" w:date="2022-01-04T11:19:00Z"/>
                <w:rFonts w:cstheme="minorHAnsi"/>
              </w:rPr>
              <w:pPrChange w:id="48373" w:author="pete jones" w:date="2022-01-04T11:51:00Z">
                <w:pPr>
                  <w:keepNext/>
                  <w:jc w:val="center"/>
                </w:pPr>
              </w:pPrChange>
            </w:pPr>
            <w:ins w:id="48374" w:author="pete jones" w:date="2022-01-04T11:19:00Z">
              <w:r w:rsidRPr="00FF6A71">
                <w:rPr>
                  <w:rFonts w:ascii="Calibri" w:hAnsi="Calibri" w:cs="Calibri"/>
                  <w:color w:val="000000"/>
                  <w:sz w:val="22"/>
                  <w:szCs w:val="22"/>
                </w:rPr>
                <w:t>5</w:t>
              </w:r>
            </w:ins>
          </w:p>
        </w:tc>
        <w:tc>
          <w:tcPr>
            <w:tcW w:w="814" w:type="dxa"/>
            <w:shd w:val="clear" w:color="auto" w:fill="auto"/>
            <w:noWrap/>
            <w:vAlign w:val="bottom"/>
            <w:tcPrChange w:id="48375" w:author="pete jones" w:date="2022-01-04T11:51:00Z">
              <w:tcPr>
                <w:tcW w:w="814" w:type="dxa"/>
                <w:shd w:val="clear" w:color="auto" w:fill="auto"/>
                <w:noWrap/>
                <w:vAlign w:val="bottom"/>
              </w:tcPr>
            </w:tcPrChange>
          </w:tcPr>
          <w:p w14:paraId="05285011" w14:textId="77777777" w:rsidR="008E4B87" w:rsidRPr="00FF6A71" w:rsidRDefault="008E4B87">
            <w:pPr>
              <w:spacing w:before="0" w:after="0" w:line="240" w:lineRule="auto"/>
              <w:jc w:val="left"/>
              <w:rPr>
                <w:ins w:id="48376" w:author="pete jones" w:date="2022-01-04T11:19:00Z"/>
                <w:rFonts w:cstheme="minorHAnsi"/>
              </w:rPr>
              <w:pPrChange w:id="48377" w:author="pete jones" w:date="2022-01-04T11:51:00Z">
                <w:pPr>
                  <w:keepNext/>
                  <w:jc w:val="center"/>
                </w:pPr>
              </w:pPrChange>
            </w:pPr>
            <w:ins w:id="48378"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8379" w:author="pete jones" w:date="2022-01-04T11:51:00Z">
              <w:tcPr>
                <w:tcW w:w="814" w:type="dxa"/>
                <w:shd w:val="clear" w:color="auto" w:fill="auto"/>
                <w:noWrap/>
                <w:vAlign w:val="bottom"/>
              </w:tcPr>
            </w:tcPrChange>
          </w:tcPr>
          <w:p w14:paraId="76944502" w14:textId="77777777" w:rsidR="008E4B87" w:rsidRPr="00FF6A71" w:rsidRDefault="008E4B87">
            <w:pPr>
              <w:spacing w:before="0" w:after="0" w:line="240" w:lineRule="auto"/>
              <w:jc w:val="left"/>
              <w:rPr>
                <w:ins w:id="48380" w:author="pete jones" w:date="2022-01-04T11:19:00Z"/>
                <w:rFonts w:cstheme="minorHAnsi"/>
              </w:rPr>
              <w:pPrChange w:id="48381" w:author="pete jones" w:date="2022-01-04T11:51:00Z">
                <w:pPr>
                  <w:keepNext/>
                  <w:jc w:val="center"/>
                </w:pPr>
              </w:pPrChange>
            </w:pPr>
            <w:ins w:id="48382" w:author="pete jones" w:date="2022-01-04T11:19:00Z">
              <w:r w:rsidRPr="00FF6A71">
                <w:rPr>
                  <w:rFonts w:ascii="Calibri" w:hAnsi="Calibri" w:cs="Calibri"/>
                  <w:color w:val="000000"/>
                  <w:sz w:val="22"/>
                  <w:szCs w:val="22"/>
                </w:rPr>
                <w:t>9</w:t>
              </w:r>
            </w:ins>
          </w:p>
        </w:tc>
        <w:tc>
          <w:tcPr>
            <w:tcW w:w="692" w:type="dxa"/>
            <w:shd w:val="clear" w:color="auto" w:fill="auto"/>
            <w:noWrap/>
            <w:vAlign w:val="bottom"/>
            <w:tcPrChange w:id="48383" w:author="pete jones" w:date="2022-01-04T11:51:00Z">
              <w:tcPr>
                <w:tcW w:w="692" w:type="dxa"/>
                <w:shd w:val="clear" w:color="auto" w:fill="auto"/>
                <w:noWrap/>
                <w:vAlign w:val="bottom"/>
              </w:tcPr>
            </w:tcPrChange>
          </w:tcPr>
          <w:p w14:paraId="31285DB5" w14:textId="77777777" w:rsidR="008E4B87" w:rsidRPr="00FF6A71" w:rsidRDefault="008E4B87">
            <w:pPr>
              <w:spacing w:before="0" w:after="0" w:line="240" w:lineRule="auto"/>
              <w:jc w:val="left"/>
              <w:rPr>
                <w:ins w:id="48384" w:author="pete jones" w:date="2022-01-04T11:19:00Z"/>
                <w:rFonts w:cstheme="minorHAnsi"/>
              </w:rPr>
              <w:pPrChange w:id="48385" w:author="pete jones" w:date="2022-01-04T11:51:00Z">
                <w:pPr>
                  <w:keepNext/>
                  <w:jc w:val="center"/>
                </w:pPr>
              </w:pPrChange>
            </w:pPr>
            <w:ins w:id="48386"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8387" w:author="pete jones" w:date="2022-01-04T11:51:00Z">
              <w:tcPr>
                <w:tcW w:w="692" w:type="dxa"/>
                <w:shd w:val="clear" w:color="auto" w:fill="auto"/>
                <w:noWrap/>
                <w:vAlign w:val="bottom"/>
              </w:tcPr>
            </w:tcPrChange>
          </w:tcPr>
          <w:p w14:paraId="749FA585" w14:textId="77777777" w:rsidR="008E4B87" w:rsidRPr="00FF6A71" w:rsidRDefault="008E4B87">
            <w:pPr>
              <w:spacing w:before="0" w:after="0" w:line="240" w:lineRule="auto"/>
              <w:jc w:val="left"/>
              <w:rPr>
                <w:ins w:id="48388" w:author="pete jones" w:date="2022-01-04T11:19:00Z"/>
                <w:rFonts w:cstheme="minorHAnsi"/>
              </w:rPr>
              <w:pPrChange w:id="48389" w:author="pete jones" w:date="2022-01-04T11:51:00Z">
                <w:pPr>
                  <w:keepNext/>
                  <w:jc w:val="center"/>
                </w:pPr>
              </w:pPrChange>
            </w:pPr>
            <w:ins w:id="48390"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8391" w:author="pete jones" w:date="2022-01-04T11:51:00Z">
              <w:tcPr>
                <w:tcW w:w="692" w:type="dxa"/>
                <w:shd w:val="clear" w:color="auto" w:fill="auto"/>
                <w:noWrap/>
                <w:vAlign w:val="bottom"/>
              </w:tcPr>
            </w:tcPrChange>
          </w:tcPr>
          <w:p w14:paraId="2B9DC512" w14:textId="77777777" w:rsidR="008E4B87" w:rsidRPr="00FF6A71" w:rsidRDefault="008E4B87">
            <w:pPr>
              <w:spacing w:before="0" w:after="0" w:line="240" w:lineRule="auto"/>
              <w:jc w:val="left"/>
              <w:rPr>
                <w:ins w:id="48392" w:author="pete jones" w:date="2022-01-04T11:19:00Z"/>
                <w:rFonts w:cstheme="minorHAnsi"/>
              </w:rPr>
              <w:pPrChange w:id="48393" w:author="pete jones" w:date="2022-01-04T11:51:00Z">
                <w:pPr>
                  <w:keepNext/>
                  <w:jc w:val="center"/>
                </w:pPr>
              </w:pPrChange>
            </w:pPr>
            <w:ins w:id="48394"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8395" w:author="pete jones" w:date="2022-01-04T11:51:00Z">
              <w:tcPr>
                <w:tcW w:w="692" w:type="dxa"/>
                <w:shd w:val="clear" w:color="auto" w:fill="auto"/>
                <w:noWrap/>
                <w:vAlign w:val="bottom"/>
              </w:tcPr>
            </w:tcPrChange>
          </w:tcPr>
          <w:p w14:paraId="5E9E10CA" w14:textId="77777777" w:rsidR="008E4B87" w:rsidRPr="00FF6A71" w:rsidRDefault="008E4B87">
            <w:pPr>
              <w:spacing w:before="0" w:after="0" w:line="240" w:lineRule="auto"/>
              <w:jc w:val="left"/>
              <w:rPr>
                <w:ins w:id="48396" w:author="pete jones" w:date="2022-01-04T11:19:00Z"/>
                <w:rFonts w:cstheme="minorHAnsi"/>
              </w:rPr>
              <w:pPrChange w:id="48397" w:author="pete jones" w:date="2022-01-04T11:51:00Z">
                <w:pPr>
                  <w:keepNext/>
                  <w:jc w:val="center"/>
                </w:pPr>
              </w:pPrChange>
            </w:pPr>
            <w:ins w:id="48398" w:author="pete jones" w:date="2022-01-04T11:19:00Z">
              <w:r w:rsidRPr="00FF6A71">
                <w:rPr>
                  <w:rFonts w:ascii="Calibri" w:hAnsi="Calibri" w:cs="Calibri"/>
                  <w:color w:val="000000"/>
                  <w:sz w:val="22"/>
                  <w:szCs w:val="22"/>
                </w:rPr>
                <w:t>0</w:t>
              </w:r>
            </w:ins>
          </w:p>
        </w:tc>
      </w:tr>
    </w:tbl>
    <w:p w14:paraId="4F15F481" w14:textId="630462F4" w:rsidR="008E4B87" w:rsidRPr="00FF6A71" w:rsidRDefault="008E4B87">
      <w:pPr>
        <w:jc w:val="left"/>
        <w:rPr>
          <w:ins w:id="48399" w:author="pete jones" w:date="2022-01-04T11:19:00Z"/>
          <w:rFonts w:cstheme="minorHAnsi"/>
        </w:rPr>
        <w:pPrChange w:id="48400" w:author="pete jones" w:date="2022-01-04T11:41:00Z">
          <w:pPr>
            <w:keepNext/>
          </w:pPr>
        </w:pPrChange>
      </w:pPr>
      <w:ins w:id="48401" w:author="pete jones" w:date="2022-01-04T11:19:00Z">
        <w:r w:rsidRPr="00FF6A71">
          <w:rPr>
            <w:rFonts w:cstheme="minorHAnsi"/>
          </w:rPr>
          <w:t>Q4.15 I regularly monitor the ratio of compliance vs contribution in my lectures/cours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8402">
          <w:tblGrid>
            <w:gridCol w:w="814"/>
            <w:gridCol w:w="814"/>
            <w:gridCol w:w="814"/>
            <w:gridCol w:w="814"/>
            <w:gridCol w:w="692"/>
            <w:gridCol w:w="692"/>
            <w:gridCol w:w="692"/>
            <w:gridCol w:w="692"/>
          </w:tblGrid>
        </w:tblGridChange>
      </w:tblGrid>
      <w:tr w:rsidR="00FF6A71" w:rsidRPr="00FF6A71" w14:paraId="53C4C52A" w14:textId="77777777" w:rsidTr="00F736AB">
        <w:trPr>
          <w:trHeight w:val="300"/>
          <w:jc w:val="center"/>
          <w:ins w:id="48403" w:author="pete jones" w:date="2022-01-04T11:19:00Z"/>
        </w:trPr>
        <w:tc>
          <w:tcPr>
            <w:tcW w:w="814" w:type="dxa"/>
            <w:shd w:val="clear" w:color="auto" w:fill="E7E6E6" w:themeFill="background2"/>
            <w:vAlign w:val="center"/>
          </w:tcPr>
          <w:p w14:paraId="1851DBC5" w14:textId="77777777" w:rsidR="008E4B87" w:rsidRPr="00FF6A71" w:rsidRDefault="008E4B87">
            <w:pPr>
              <w:spacing w:before="0" w:after="0" w:line="240" w:lineRule="auto"/>
              <w:jc w:val="left"/>
              <w:rPr>
                <w:ins w:id="48404" w:author="pete jones" w:date="2022-01-04T11:19:00Z"/>
                <w:rFonts w:cstheme="minorHAnsi"/>
                <w:b/>
                <w:bCs/>
              </w:rPr>
              <w:pPrChange w:id="48405" w:author="pete jones" w:date="2022-01-04T11:51:00Z">
                <w:pPr>
                  <w:keepNext/>
                  <w:jc w:val="center"/>
                </w:pPr>
              </w:pPrChange>
            </w:pPr>
            <w:ins w:id="48406" w:author="pete jones" w:date="2022-01-04T11:19:00Z">
              <w:r w:rsidRPr="00FF6A71">
                <w:rPr>
                  <w:rFonts w:cstheme="minorHAnsi"/>
                  <w:b/>
                  <w:bCs/>
                </w:rPr>
                <w:t>scale</w:t>
              </w:r>
            </w:ins>
          </w:p>
        </w:tc>
        <w:tc>
          <w:tcPr>
            <w:tcW w:w="814" w:type="dxa"/>
            <w:shd w:val="clear" w:color="auto" w:fill="E7E6E6" w:themeFill="background2"/>
            <w:noWrap/>
            <w:vAlign w:val="center"/>
          </w:tcPr>
          <w:p w14:paraId="1768E56B" w14:textId="77777777" w:rsidR="008E4B87" w:rsidRPr="00FF6A71" w:rsidRDefault="008E4B87">
            <w:pPr>
              <w:spacing w:before="0" w:after="0" w:line="240" w:lineRule="auto"/>
              <w:jc w:val="left"/>
              <w:rPr>
                <w:ins w:id="48407" w:author="pete jones" w:date="2022-01-04T11:19:00Z"/>
                <w:rFonts w:cstheme="minorHAnsi"/>
                <w:b/>
                <w:bCs/>
              </w:rPr>
              <w:pPrChange w:id="48408" w:author="pete jones" w:date="2022-01-04T11:51:00Z">
                <w:pPr>
                  <w:keepNext/>
                  <w:jc w:val="center"/>
                </w:pPr>
              </w:pPrChange>
            </w:pPr>
            <w:ins w:id="48409" w:author="pete jones" w:date="2022-01-04T11:19:00Z">
              <w:r w:rsidRPr="00FF6A71">
                <w:rPr>
                  <w:rFonts w:cstheme="minorHAnsi"/>
                  <w:b/>
                  <w:bCs/>
                </w:rPr>
                <w:t>1</w:t>
              </w:r>
            </w:ins>
          </w:p>
        </w:tc>
        <w:tc>
          <w:tcPr>
            <w:tcW w:w="814" w:type="dxa"/>
            <w:shd w:val="clear" w:color="auto" w:fill="E7E6E6" w:themeFill="background2"/>
            <w:noWrap/>
            <w:vAlign w:val="center"/>
          </w:tcPr>
          <w:p w14:paraId="2E35ECF9" w14:textId="77777777" w:rsidR="008E4B87" w:rsidRPr="00FF6A71" w:rsidRDefault="008E4B87">
            <w:pPr>
              <w:spacing w:before="0" w:after="0" w:line="240" w:lineRule="auto"/>
              <w:jc w:val="left"/>
              <w:rPr>
                <w:ins w:id="48410" w:author="pete jones" w:date="2022-01-04T11:19:00Z"/>
                <w:rFonts w:cstheme="minorHAnsi"/>
                <w:b/>
                <w:bCs/>
              </w:rPr>
              <w:pPrChange w:id="48411" w:author="pete jones" w:date="2022-01-04T11:51:00Z">
                <w:pPr>
                  <w:keepNext/>
                  <w:jc w:val="center"/>
                </w:pPr>
              </w:pPrChange>
            </w:pPr>
            <w:ins w:id="48412" w:author="pete jones" w:date="2022-01-04T11:19:00Z">
              <w:r w:rsidRPr="00FF6A71">
                <w:rPr>
                  <w:rFonts w:cstheme="minorHAnsi"/>
                  <w:b/>
                  <w:bCs/>
                </w:rPr>
                <w:t>2</w:t>
              </w:r>
            </w:ins>
          </w:p>
        </w:tc>
        <w:tc>
          <w:tcPr>
            <w:tcW w:w="814" w:type="dxa"/>
            <w:shd w:val="clear" w:color="auto" w:fill="E7E6E6" w:themeFill="background2"/>
            <w:noWrap/>
            <w:vAlign w:val="center"/>
          </w:tcPr>
          <w:p w14:paraId="65D0E1A6" w14:textId="77777777" w:rsidR="008E4B87" w:rsidRPr="00FF6A71" w:rsidRDefault="008E4B87">
            <w:pPr>
              <w:spacing w:before="0" w:after="0" w:line="240" w:lineRule="auto"/>
              <w:jc w:val="left"/>
              <w:rPr>
                <w:ins w:id="48413" w:author="pete jones" w:date="2022-01-04T11:19:00Z"/>
                <w:rFonts w:cstheme="minorHAnsi"/>
                <w:b/>
                <w:bCs/>
              </w:rPr>
              <w:pPrChange w:id="48414" w:author="pete jones" w:date="2022-01-04T11:51:00Z">
                <w:pPr>
                  <w:keepNext/>
                  <w:jc w:val="center"/>
                </w:pPr>
              </w:pPrChange>
            </w:pPr>
            <w:ins w:id="48415" w:author="pete jones" w:date="2022-01-04T11:19:00Z">
              <w:r w:rsidRPr="00FF6A71">
                <w:rPr>
                  <w:rFonts w:cstheme="minorHAnsi"/>
                  <w:b/>
                  <w:bCs/>
                </w:rPr>
                <w:t>3</w:t>
              </w:r>
            </w:ins>
          </w:p>
        </w:tc>
        <w:tc>
          <w:tcPr>
            <w:tcW w:w="692" w:type="dxa"/>
            <w:shd w:val="clear" w:color="auto" w:fill="E7E6E6" w:themeFill="background2"/>
            <w:noWrap/>
            <w:vAlign w:val="center"/>
          </w:tcPr>
          <w:p w14:paraId="196D8B4D" w14:textId="77777777" w:rsidR="008E4B87" w:rsidRPr="00FF6A71" w:rsidRDefault="008E4B87">
            <w:pPr>
              <w:spacing w:before="0" w:after="0" w:line="240" w:lineRule="auto"/>
              <w:jc w:val="left"/>
              <w:rPr>
                <w:ins w:id="48416" w:author="pete jones" w:date="2022-01-04T11:19:00Z"/>
                <w:rFonts w:cstheme="minorHAnsi"/>
                <w:b/>
                <w:bCs/>
              </w:rPr>
              <w:pPrChange w:id="48417" w:author="pete jones" w:date="2022-01-04T11:51:00Z">
                <w:pPr>
                  <w:keepNext/>
                  <w:jc w:val="center"/>
                </w:pPr>
              </w:pPrChange>
            </w:pPr>
            <w:ins w:id="48418" w:author="pete jones" w:date="2022-01-04T11:19:00Z">
              <w:r w:rsidRPr="00FF6A71">
                <w:rPr>
                  <w:rFonts w:cstheme="minorHAnsi"/>
                  <w:b/>
                  <w:bCs/>
                </w:rPr>
                <w:t>4</w:t>
              </w:r>
            </w:ins>
          </w:p>
        </w:tc>
        <w:tc>
          <w:tcPr>
            <w:tcW w:w="692" w:type="dxa"/>
            <w:shd w:val="clear" w:color="auto" w:fill="E7E6E6" w:themeFill="background2"/>
            <w:noWrap/>
            <w:vAlign w:val="center"/>
          </w:tcPr>
          <w:p w14:paraId="1A85D554" w14:textId="77777777" w:rsidR="008E4B87" w:rsidRPr="00FF6A71" w:rsidRDefault="008E4B87">
            <w:pPr>
              <w:spacing w:before="0" w:after="0" w:line="240" w:lineRule="auto"/>
              <w:jc w:val="left"/>
              <w:rPr>
                <w:ins w:id="48419" w:author="pete jones" w:date="2022-01-04T11:19:00Z"/>
                <w:rFonts w:cstheme="minorHAnsi"/>
                <w:b/>
                <w:bCs/>
              </w:rPr>
              <w:pPrChange w:id="48420" w:author="pete jones" w:date="2022-01-04T11:51:00Z">
                <w:pPr>
                  <w:keepNext/>
                  <w:jc w:val="center"/>
                </w:pPr>
              </w:pPrChange>
            </w:pPr>
            <w:ins w:id="48421" w:author="pete jones" w:date="2022-01-04T11:19:00Z">
              <w:r w:rsidRPr="00FF6A71">
                <w:rPr>
                  <w:rFonts w:cstheme="minorHAnsi"/>
                  <w:b/>
                  <w:bCs/>
                </w:rPr>
                <w:t>5</w:t>
              </w:r>
            </w:ins>
          </w:p>
        </w:tc>
        <w:tc>
          <w:tcPr>
            <w:tcW w:w="692" w:type="dxa"/>
            <w:shd w:val="clear" w:color="auto" w:fill="E7E6E6" w:themeFill="background2"/>
            <w:noWrap/>
            <w:vAlign w:val="center"/>
          </w:tcPr>
          <w:p w14:paraId="1B55AE84" w14:textId="77777777" w:rsidR="008E4B87" w:rsidRPr="00FF6A71" w:rsidRDefault="008E4B87">
            <w:pPr>
              <w:spacing w:before="0" w:after="0" w:line="240" w:lineRule="auto"/>
              <w:jc w:val="left"/>
              <w:rPr>
                <w:ins w:id="48422" w:author="pete jones" w:date="2022-01-04T11:19:00Z"/>
                <w:rFonts w:cstheme="minorHAnsi"/>
                <w:b/>
                <w:bCs/>
              </w:rPr>
              <w:pPrChange w:id="48423" w:author="pete jones" w:date="2022-01-04T11:51:00Z">
                <w:pPr>
                  <w:keepNext/>
                  <w:jc w:val="center"/>
                </w:pPr>
              </w:pPrChange>
            </w:pPr>
            <w:ins w:id="48424" w:author="pete jones" w:date="2022-01-04T11:19:00Z">
              <w:r w:rsidRPr="00FF6A71">
                <w:rPr>
                  <w:rFonts w:cstheme="minorHAnsi"/>
                  <w:b/>
                  <w:bCs/>
                </w:rPr>
                <w:t>6</w:t>
              </w:r>
            </w:ins>
          </w:p>
        </w:tc>
        <w:tc>
          <w:tcPr>
            <w:tcW w:w="692" w:type="dxa"/>
            <w:shd w:val="clear" w:color="auto" w:fill="E7E6E6" w:themeFill="background2"/>
            <w:noWrap/>
            <w:vAlign w:val="center"/>
          </w:tcPr>
          <w:p w14:paraId="4114BDDE" w14:textId="77777777" w:rsidR="008E4B87" w:rsidRPr="00FF6A71" w:rsidRDefault="008E4B87">
            <w:pPr>
              <w:spacing w:before="0" w:after="0" w:line="240" w:lineRule="auto"/>
              <w:jc w:val="left"/>
              <w:rPr>
                <w:ins w:id="48425" w:author="pete jones" w:date="2022-01-04T11:19:00Z"/>
                <w:rFonts w:cstheme="minorHAnsi"/>
                <w:b/>
                <w:bCs/>
              </w:rPr>
              <w:pPrChange w:id="48426" w:author="pete jones" w:date="2022-01-04T11:51:00Z">
                <w:pPr>
                  <w:keepNext/>
                  <w:jc w:val="center"/>
                </w:pPr>
              </w:pPrChange>
            </w:pPr>
            <w:ins w:id="48427" w:author="pete jones" w:date="2022-01-04T11:19:00Z">
              <w:r w:rsidRPr="00FF6A71">
                <w:rPr>
                  <w:rFonts w:cstheme="minorHAnsi"/>
                  <w:b/>
                  <w:bCs/>
                </w:rPr>
                <w:t>7</w:t>
              </w:r>
            </w:ins>
          </w:p>
        </w:tc>
      </w:tr>
      <w:tr w:rsidR="008E4B87" w:rsidRPr="00FF6A71" w14:paraId="75B405C0"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428" w:author="pete jones" w:date="2022-01-04T11:51: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429" w:author="pete jones" w:date="2022-01-04T11:19:00Z"/>
          <w:trPrChange w:id="48430" w:author="pete jones" w:date="2022-01-04T11:51:00Z">
            <w:trPr>
              <w:trHeight w:val="300"/>
              <w:jc w:val="center"/>
            </w:trPr>
          </w:trPrChange>
        </w:trPr>
        <w:tc>
          <w:tcPr>
            <w:tcW w:w="814" w:type="dxa"/>
            <w:vAlign w:val="center"/>
            <w:tcPrChange w:id="48431" w:author="pete jones" w:date="2022-01-04T11:51:00Z">
              <w:tcPr>
                <w:tcW w:w="814" w:type="dxa"/>
                <w:vAlign w:val="center"/>
              </w:tcPr>
            </w:tcPrChange>
          </w:tcPr>
          <w:p w14:paraId="3ECCBC17" w14:textId="77777777" w:rsidR="008E4B87" w:rsidRPr="00FF6A71" w:rsidRDefault="008E4B87">
            <w:pPr>
              <w:spacing w:before="0" w:after="0" w:line="240" w:lineRule="auto"/>
              <w:jc w:val="left"/>
              <w:rPr>
                <w:ins w:id="48432" w:author="pete jones" w:date="2022-01-04T11:19:00Z"/>
                <w:rFonts w:cstheme="minorHAnsi"/>
                <w:b/>
                <w:bCs/>
              </w:rPr>
              <w:pPrChange w:id="48433" w:author="pete jones" w:date="2022-01-04T11:51:00Z">
                <w:pPr>
                  <w:keepNext/>
                  <w:jc w:val="center"/>
                </w:pPr>
              </w:pPrChange>
            </w:pPr>
            <w:ins w:id="48434" w:author="pete jones" w:date="2022-01-04T11:19:00Z">
              <w:r w:rsidRPr="00FF6A71">
                <w:rPr>
                  <w:rFonts w:cstheme="minorHAnsi"/>
                  <w:b/>
                  <w:bCs/>
                </w:rPr>
                <w:t>%</w:t>
              </w:r>
            </w:ins>
          </w:p>
        </w:tc>
        <w:tc>
          <w:tcPr>
            <w:tcW w:w="814" w:type="dxa"/>
            <w:shd w:val="clear" w:color="auto" w:fill="auto"/>
            <w:noWrap/>
            <w:vAlign w:val="bottom"/>
            <w:tcPrChange w:id="48435" w:author="pete jones" w:date="2022-01-04T11:51:00Z">
              <w:tcPr>
                <w:tcW w:w="814" w:type="dxa"/>
                <w:tcBorders>
                  <w:top w:val="nil"/>
                  <w:left w:val="nil"/>
                  <w:bottom w:val="nil"/>
                  <w:right w:val="nil"/>
                </w:tcBorders>
                <w:shd w:val="clear" w:color="auto" w:fill="auto"/>
                <w:noWrap/>
                <w:vAlign w:val="bottom"/>
              </w:tcPr>
            </w:tcPrChange>
          </w:tcPr>
          <w:p w14:paraId="4F58A468" w14:textId="77777777" w:rsidR="008E4B87" w:rsidRPr="00FF6A71" w:rsidRDefault="008E4B87">
            <w:pPr>
              <w:spacing w:before="0" w:after="0" w:line="240" w:lineRule="auto"/>
              <w:jc w:val="left"/>
              <w:rPr>
                <w:ins w:id="48436" w:author="pete jones" w:date="2022-01-04T11:19:00Z"/>
                <w:rFonts w:cstheme="minorHAnsi"/>
              </w:rPr>
              <w:pPrChange w:id="48437" w:author="pete jones" w:date="2022-01-04T11:51:00Z">
                <w:pPr>
                  <w:keepNext/>
                  <w:jc w:val="center"/>
                </w:pPr>
              </w:pPrChange>
            </w:pPr>
            <w:ins w:id="48438"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48439" w:author="pete jones" w:date="2022-01-04T11:51:00Z">
              <w:tcPr>
                <w:tcW w:w="814" w:type="dxa"/>
                <w:tcBorders>
                  <w:top w:val="nil"/>
                  <w:left w:val="nil"/>
                  <w:bottom w:val="nil"/>
                  <w:right w:val="nil"/>
                </w:tcBorders>
                <w:shd w:val="clear" w:color="auto" w:fill="auto"/>
                <w:noWrap/>
                <w:vAlign w:val="bottom"/>
              </w:tcPr>
            </w:tcPrChange>
          </w:tcPr>
          <w:p w14:paraId="16A812C2" w14:textId="77777777" w:rsidR="008E4B87" w:rsidRPr="00FF6A71" w:rsidRDefault="008E4B87">
            <w:pPr>
              <w:spacing w:before="0" w:after="0" w:line="240" w:lineRule="auto"/>
              <w:jc w:val="left"/>
              <w:rPr>
                <w:ins w:id="48440" w:author="pete jones" w:date="2022-01-04T11:19:00Z"/>
                <w:rFonts w:cstheme="minorHAnsi"/>
              </w:rPr>
              <w:pPrChange w:id="48441" w:author="pete jones" w:date="2022-01-04T11:51:00Z">
                <w:pPr>
                  <w:keepNext/>
                  <w:jc w:val="center"/>
                </w:pPr>
              </w:pPrChange>
            </w:pPr>
            <w:ins w:id="48442" w:author="pete jones" w:date="2022-01-04T11:19:00Z">
              <w:r w:rsidRPr="00FF6A71">
                <w:rPr>
                  <w:rFonts w:ascii="Calibri" w:hAnsi="Calibri" w:cs="Calibri"/>
                  <w:color w:val="000000"/>
                  <w:sz w:val="22"/>
                  <w:szCs w:val="22"/>
                </w:rPr>
                <w:t>26%</w:t>
              </w:r>
            </w:ins>
          </w:p>
        </w:tc>
        <w:tc>
          <w:tcPr>
            <w:tcW w:w="814" w:type="dxa"/>
            <w:shd w:val="clear" w:color="auto" w:fill="auto"/>
            <w:noWrap/>
            <w:vAlign w:val="bottom"/>
            <w:tcPrChange w:id="48443" w:author="pete jones" w:date="2022-01-04T11:51:00Z">
              <w:tcPr>
                <w:tcW w:w="814" w:type="dxa"/>
                <w:tcBorders>
                  <w:top w:val="nil"/>
                  <w:left w:val="nil"/>
                  <w:bottom w:val="nil"/>
                  <w:right w:val="nil"/>
                </w:tcBorders>
                <w:shd w:val="clear" w:color="auto" w:fill="auto"/>
                <w:noWrap/>
                <w:vAlign w:val="bottom"/>
              </w:tcPr>
            </w:tcPrChange>
          </w:tcPr>
          <w:p w14:paraId="48E4624F" w14:textId="77777777" w:rsidR="008E4B87" w:rsidRPr="00FF6A71" w:rsidRDefault="008E4B87">
            <w:pPr>
              <w:spacing w:before="0" w:after="0" w:line="240" w:lineRule="auto"/>
              <w:jc w:val="left"/>
              <w:rPr>
                <w:ins w:id="48444" w:author="pete jones" w:date="2022-01-04T11:19:00Z"/>
                <w:rFonts w:cstheme="minorHAnsi"/>
              </w:rPr>
              <w:pPrChange w:id="48445" w:author="pete jones" w:date="2022-01-04T11:51:00Z">
                <w:pPr>
                  <w:keepNext/>
                  <w:jc w:val="center"/>
                </w:pPr>
              </w:pPrChange>
            </w:pPr>
            <w:ins w:id="48446"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8447" w:author="pete jones" w:date="2022-01-04T11:51:00Z">
              <w:tcPr>
                <w:tcW w:w="692" w:type="dxa"/>
                <w:tcBorders>
                  <w:top w:val="nil"/>
                  <w:left w:val="nil"/>
                  <w:bottom w:val="nil"/>
                  <w:right w:val="nil"/>
                </w:tcBorders>
                <w:shd w:val="clear" w:color="auto" w:fill="auto"/>
                <w:noWrap/>
                <w:vAlign w:val="bottom"/>
              </w:tcPr>
            </w:tcPrChange>
          </w:tcPr>
          <w:p w14:paraId="7C9C55A0" w14:textId="77777777" w:rsidR="008E4B87" w:rsidRPr="00FF6A71" w:rsidRDefault="008E4B87">
            <w:pPr>
              <w:spacing w:before="0" w:after="0" w:line="240" w:lineRule="auto"/>
              <w:jc w:val="left"/>
              <w:rPr>
                <w:ins w:id="48448" w:author="pete jones" w:date="2022-01-04T11:19:00Z"/>
                <w:rFonts w:cstheme="minorHAnsi"/>
              </w:rPr>
              <w:pPrChange w:id="48449" w:author="pete jones" w:date="2022-01-04T11:51:00Z">
                <w:pPr>
                  <w:keepNext/>
                  <w:jc w:val="center"/>
                </w:pPr>
              </w:pPrChange>
            </w:pPr>
            <w:ins w:id="48450" w:author="pete jones" w:date="2022-01-04T11:19:00Z">
              <w:r w:rsidRPr="00FF6A71">
                <w:rPr>
                  <w:rFonts w:ascii="Calibri" w:hAnsi="Calibri" w:cs="Calibri"/>
                  <w:color w:val="000000"/>
                  <w:sz w:val="22"/>
                  <w:szCs w:val="22"/>
                </w:rPr>
                <w:t>33%</w:t>
              </w:r>
            </w:ins>
          </w:p>
        </w:tc>
        <w:tc>
          <w:tcPr>
            <w:tcW w:w="692" w:type="dxa"/>
            <w:shd w:val="clear" w:color="auto" w:fill="auto"/>
            <w:noWrap/>
            <w:vAlign w:val="bottom"/>
            <w:tcPrChange w:id="48451" w:author="pete jones" w:date="2022-01-04T11:51:00Z">
              <w:tcPr>
                <w:tcW w:w="692" w:type="dxa"/>
                <w:tcBorders>
                  <w:top w:val="nil"/>
                  <w:left w:val="nil"/>
                  <w:bottom w:val="nil"/>
                  <w:right w:val="nil"/>
                </w:tcBorders>
                <w:shd w:val="clear" w:color="auto" w:fill="auto"/>
                <w:noWrap/>
                <w:vAlign w:val="bottom"/>
              </w:tcPr>
            </w:tcPrChange>
          </w:tcPr>
          <w:p w14:paraId="148DCEAB" w14:textId="77777777" w:rsidR="008E4B87" w:rsidRPr="00FF6A71" w:rsidRDefault="008E4B87">
            <w:pPr>
              <w:spacing w:before="0" w:after="0" w:line="240" w:lineRule="auto"/>
              <w:jc w:val="left"/>
              <w:rPr>
                <w:ins w:id="48452" w:author="pete jones" w:date="2022-01-04T11:19:00Z"/>
                <w:rFonts w:cstheme="minorHAnsi"/>
              </w:rPr>
              <w:pPrChange w:id="48453" w:author="pete jones" w:date="2022-01-04T11:51:00Z">
                <w:pPr>
                  <w:keepNext/>
                  <w:jc w:val="center"/>
                </w:pPr>
              </w:pPrChange>
            </w:pPr>
            <w:ins w:id="48454"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8455" w:author="pete jones" w:date="2022-01-04T11:51:00Z">
              <w:tcPr>
                <w:tcW w:w="692" w:type="dxa"/>
                <w:tcBorders>
                  <w:top w:val="nil"/>
                  <w:left w:val="nil"/>
                  <w:bottom w:val="nil"/>
                  <w:right w:val="nil"/>
                </w:tcBorders>
                <w:shd w:val="clear" w:color="auto" w:fill="auto"/>
                <w:noWrap/>
                <w:vAlign w:val="bottom"/>
              </w:tcPr>
            </w:tcPrChange>
          </w:tcPr>
          <w:p w14:paraId="1F3E2D32" w14:textId="77777777" w:rsidR="008E4B87" w:rsidRPr="00FF6A71" w:rsidRDefault="008E4B87">
            <w:pPr>
              <w:spacing w:before="0" w:after="0" w:line="240" w:lineRule="auto"/>
              <w:jc w:val="left"/>
              <w:rPr>
                <w:ins w:id="48456" w:author="pete jones" w:date="2022-01-04T11:19:00Z"/>
                <w:rFonts w:cstheme="minorHAnsi"/>
              </w:rPr>
              <w:pPrChange w:id="48457" w:author="pete jones" w:date="2022-01-04T11:51:00Z">
                <w:pPr>
                  <w:keepNext/>
                  <w:jc w:val="center"/>
                </w:pPr>
              </w:pPrChange>
            </w:pPr>
            <w:ins w:id="48458"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8459" w:author="pete jones" w:date="2022-01-04T11:51:00Z">
              <w:tcPr>
                <w:tcW w:w="692" w:type="dxa"/>
                <w:tcBorders>
                  <w:top w:val="nil"/>
                  <w:left w:val="nil"/>
                  <w:bottom w:val="nil"/>
                  <w:right w:val="nil"/>
                </w:tcBorders>
                <w:shd w:val="clear" w:color="auto" w:fill="auto"/>
                <w:noWrap/>
                <w:vAlign w:val="bottom"/>
              </w:tcPr>
            </w:tcPrChange>
          </w:tcPr>
          <w:p w14:paraId="2F589E0C" w14:textId="77777777" w:rsidR="008E4B87" w:rsidRPr="00FF6A71" w:rsidRDefault="008E4B87">
            <w:pPr>
              <w:spacing w:before="0" w:after="0" w:line="240" w:lineRule="auto"/>
              <w:jc w:val="left"/>
              <w:rPr>
                <w:ins w:id="48460" w:author="pete jones" w:date="2022-01-04T11:19:00Z"/>
                <w:rFonts w:cstheme="minorHAnsi"/>
              </w:rPr>
              <w:pPrChange w:id="48461" w:author="pete jones" w:date="2022-01-04T11:51:00Z">
                <w:pPr>
                  <w:keepNext/>
                  <w:jc w:val="center"/>
                </w:pPr>
              </w:pPrChange>
            </w:pPr>
            <w:ins w:id="48462" w:author="pete jones" w:date="2022-01-04T11:19:00Z">
              <w:r w:rsidRPr="00FF6A71">
                <w:rPr>
                  <w:rFonts w:ascii="Calibri" w:hAnsi="Calibri" w:cs="Calibri"/>
                  <w:color w:val="000000"/>
                  <w:sz w:val="22"/>
                  <w:szCs w:val="22"/>
                </w:rPr>
                <w:t>7%</w:t>
              </w:r>
            </w:ins>
          </w:p>
        </w:tc>
      </w:tr>
      <w:tr w:rsidR="008E4B87" w:rsidRPr="00FF6A71" w14:paraId="78274A95"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463" w:author="pete jones" w:date="2022-01-04T11:51: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464" w:author="pete jones" w:date="2022-01-04T11:19:00Z"/>
          <w:trPrChange w:id="48465" w:author="pete jones" w:date="2022-01-04T11:51:00Z">
            <w:trPr>
              <w:trHeight w:val="300"/>
              <w:jc w:val="center"/>
            </w:trPr>
          </w:trPrChange>
        </w:trPr>
        <w:tc>
          <w:tcPr>
            <w:tcW w:w="814" w:type="dxa"/>
            <w:vAlign w:val="center"/>
            <w:tcPrChange w:id="48466" w:author="pete jones" w:date="2022-01-04T11:51:00Z">
              <w:tcPr>
                <w:tcW w:w="814" w:type="dxa"/>
                <w:vAlign w:val="center"/>
              </w:tcPr>
            </w:tcPrChange>
          </w:tcPr>
          <w:p w14:paraId="164D9D53" w14:textId="77777777" w:rsidR="008E4B87" w:rsidRPr="00FF6A71" w:rsidRDefault="008E4B87">
            <w:pPr>
              <w:spacing w:before="0" w:after="0" w:line="240" w:lineRule="auto"/>
              <w:jc w:val="left"/>
              <w:rPr>
                <w:ins w:id="48467" w:author="pete jones" w:date="2022-01-04T11:19:00Z"/>
                <w:rFonts w:cstheme="minorHAnsi"/>
                <w:b/>
                <w:bCs/>
              </w:rPr>
              <w:pPrChange w:id="48468" w:author="pete jones" w:date="2022-01-04T11:51:00Z">
                <w:pPr>
                  <w:keepNext/>
                  <w:jc w:val="center"/>
                </w:pPr>
              </w:pPrChange>
            </w:pPr>
            <w:ins w:id="48469" w:author="pete jones" w:date="2022-01-04T11:19:00Z">
              <w:r w:rsidRPr="00FF6A71">
                <w:rPr>
                  <w:rFonts w:cstheme="minorHAnsi"/>
                  <w:b/>
                  <w:bCs/>
                </w:rPr>
                <w:t>Count</w:t>
              </w:r>
            </w:ins>
          </w:p>
        </w:tc>
        <w:tc>
          <w:tcPr>
            <w:tcW w:w="814" w:type="dxa"/>
            <w:shd w:val="clear" w:color="auto" w:fill="auto"/>
            <w:noWrap/>
            <w:vAlign w:val="bottom"/>
            <w:tcPrChange w:id="48470" w:author="pete jones" w:date="2022-01-04T11:51:00Z">
              <w:tcPr>
                <w:tcW w:w="814" w:type="dxa"/>
                <w:tcBorders>
                  <w:top w:val="nil"/>
                  <w:left w:val="nil"/>
                  <w:bottom w:val="nil"/>
                  <w:right w:val="nil"/>
                </w:tcBorders>
                <w:shd w:val="clear" w:color="auto" w:fill="auto"/>
                <w:noWrap/>
                <w:vAlign w:val="bottom"/>
              </w:tcPr>
            </w:tcPrChange>
          </w:tcPr>
          <w:p w14:paraId="3A993552" w14:textId="77777777" w:rsidR="008E4B87" w:rsidRPr="00FF6A71" w:rsidRDefault="008E4B87">
            <w:pPr>
              <w:spacing w:before="0" w:after="0" w:line="240" w:lineRule="auto"/>
              <w:jc w:val="left"/>
              <w:rPr>
                <w:ins w:id="48471" w:author="pete jones" w:date="2022-01-04T11:19:00Z"/>
                <w:rFonts w:cstheme="minorHAnsi"/>
              </w:rPr>
              <w:pPrChange w:id="48472" w:author="pete jones" w:date="2022-01-04T11:51:00Z">
                <w:pPr>
                  <w:keepNext/>
                  <w:jc w:val="center"/>
                </w:pPr>
              </w:pPrChange>
            </w:pPr>
            <w:ins w:id="48473" w:author="pete jones" w:date="2022-01-04T11:19:00Z">
              <w:r w:rsidRPr="00FF6A71">
                <w:rPr>
                  <w:rFonts w:ascii="Calibri" w:hAnsi="Calibri" w:cs="Calibri"/>
                  <w:color w:val="000000"/>
                  <w:sz w:val="22"/>
                  <w:szCs w:val="22"/>
                </w:rPr>
                <w:t>1</w:t>
              </w:r>
            </w:ins>
          </w:p>
        </w:tc>
        <w:tc>
          <w:tcPr>
            <w:tcW w:w="814" w:type="dxa"/>
            <w:shd w:val="clear" w:color="auto" w:fill="auto"/>
            <w:noWrap/>
            <w:vAlign w:val="bottom"/>
            <w:tcPrChange w:id="48474" w:author="pete jones" w:date="2022-01-04T11:51:00Z">
              <w:tcPr>
                <w:tcW w:w="814" w:type="dxa"/>
                <w:tcBorders>
                  <w:top w:val="nil"/>
                  <w:left w:val="nil"/>
                  <w:bottom w:val="nil"/>
                  <w:right w:val="nil"/>
                </w:tcBorders>
                <w:shd w:val="clear" w:color="auto" w:fill="auto"/>
                <w:noWrap/>
                <w:vAlign w:val="bottom"/>
              </w:tcPr>
            </w:tcPrChange>
          </w:tcPr>
          <w:p w14:paraId="229F5F29" w14:textId="77777777" w:rsidR="008E4B87" w:rsidRPr="00FF6A71" w:rsidRDefault="008E4B87">
            <w:pPr>
              <w:spacing w:before="0" w:after="0" w:line="240" w:lineRule="auto"/>
              <w:jc w:val="left"/>
              <w:rPr>
                <w:ins w:id="48475" w:author="pete jones" w:date="2022-01-04T11:19:00Z"/>
                <w:rFonts w:cstheme="minorHAnsi"/>
              </w:rPr>
              <w:pPrChange w:id="48476" w:author="pete jones" w:date="2022-01-04T11:51:00Z">
                <w:pPr>
                  <w:keepNext/>
                  <w:jc w:val="center"/>
                </w:pPr>
              </w:pPrChange>
            </w:pPr>
            <w:ins w:id="48477"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8478" w:author="pete jones" w:date="2022-01-04T11:51:00Z">
              <w:tcPr>
                <w:tcW w:w="814" w:type="dxa"/>
                <w:tcBorders>
                  <w:top w:val="nil"/>
                  <w:left w:val="nil"/>
                  <w:bottom w:val="nil"/>
                  <w:right w:val="nil"/>
                </w:tcBorders>
                <w:shd w:val="clear" w:color="auto" w:fill="auto"/>
                <w:noWrap/>
                <w:vAlign w:val="bottom"/>
              </w:tcPr>
            </w:tcPrChange>
          </w:tcPr>
          <w:p w14:paraId="57126F9A" w14:textId="77777777" w:rsidR="008E4B87" w:rsidRPr="00FF6A71" w:rsidRDefault="008E4B87">
            <w:pPr>
              <w:spacing w:before="0" w:after="0" w:line="240" w:lineRule="auto"/>
              <w:jc w:val="left"/>
              <w:rPr>
                <w:ins w:id="48479" w:author="pete jones" w:date="2022-01-04T11:19:00Z"/>
                <w:rFonts w:cstheme="minorHAnsi"/>
              </w:rPr>
              <w:pPrChange w:id="48480" w:author="pete jones" w:date="2022-01-04T11:51:00Z">
                <w:pPr>
                  <w:keepNext/>
                  <w:jc w:val="center"/>
                </w:pPr>
              </w:pPrChange>
            </w:pPr>
            <w:ins w:id="48481"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8482" w:author="pete jones" w:date="2022-01-04T11:51:00Z">
              <w:tcPr>
                <w:tcW w:w="692" w:type="dxa"/>
                <w:tcBorders>
                  <w:top w:val="nil"/>
                  <w:left w:val="nil"/>
                  <w:bottom w:val="nil"/>
                  <w:right w:val="nil"/>
                </w:tcBorders>
                <w:shd w:val="clear" w:color="auto" w:fill="auto"/>
                <w:noWrap/>
                <w:vAlign w:val="bottom"/>
              </w:tcPr>
            </w:tcPrChange>
          </w:tcPr>
          <w:p w14:paraId="79503A43" w14:textId="77777777" w:rsidR="008E4B87" w:rsidRPr="00FF6A71" w:rsidRDefault="008E4B87">
            <w:pPr>
              <w:spacing w:before="0" w:after="0" w:line="240" w:lineRule="auto"/>
              <w:jc w:val="left"/>
              <w:rPr>
                <w:ins w:id="48483" w:author="pete jones" w:date="2022-01-04T11:19:00Z"/>
                <w:rFonts w:cstheme="minorHAnsi"/>
              </w:rPr>
              <w:pPrChange w:id="48484" w:author="pete jones" w:date="2022-01-04T11:51:00Z">
                <w:pPr>
                  <w:keepNext/>
                  <w:jc w:val="center"/>
                </w:pPr>
              </w:pPrChange>
            </w:pPr>
            <w:ins w:id="48485" w:author="pete jones" w:date="2022-01-04T11:19:00Z">
              <w:r w:rsidRPr="00FF6A71">
                <w:rPr>
                  <w:rFonts w:ascii="Calibri" w:hAnsi="Calibri" w:cs="Calibri"/>
                  <w:color w:val="000000"/>
                  <w:sz w:val="22"/>
                  <w:szCs w:val="22"/>
                </w:rPr>
                <w:t>9</w:t>
              </w:r>
            </w:ins>
          </w:p>
        </w:tc>
        <w:tc>
          <w:tcPr>
            <w:tcW w:w="692" w:type="dxa"/>
            <w:shd w:val="clear" w:color="auto" w:fill="auto"/>
            <w:noWrap/>
            <w:vAlign w:val="bottom"/>
            <w:tcPrChange w:id="48486" w:author="pete jones" w:date="2022-01-04T11:51:00Z">
              <w:tcPr>
                <w:tcW w:w="692" w:type="dxa"/>
                <w:tcBorders>
                  <w:top w:val="nil"/>
                  <w:left w:val="nil"/>
                  <w:bottom w:val="nil"/>
                  <w:right w:val="nil"/>
                </w:tcBorders>
                <w:shd w:val="clear" w:color="auto" w:fill="auto"/>
                <w:noWrap/>
                <w:vAlign w:val="bottom"/>
              </w:tcPr>
            </w:tcPrChange>
          </w:tcPr>
          <w:p w14:paraId="15D81BF2" w14:textId="77777777" w:rsidR="008E4B87" w:rsidRPr="00FF6A71" w:rsidRDefault="008E4B87">
            <w:pPr>
              <w:spacing w:before="0" w:after="0" w:line="240" w:lineRule="auto"/>
              <w:jc w:val="left"/>
              <w:rPr>
                <w:ins w:id="48487" w:author="pete jones" w:date="2022-01-04T11:19:00Z"/>
                <w:rFonts w:cstheme="minorHAnsi"/>
              </w:rPr>
              <w:pPrChange w:id="48488" w:author="pete jones" w:date="2022-01-04T11:51:00Z">
                <w:pPr>
                  <w:keepNext/>
                  <w:jc w:val="center"/>
                </w:pPr>
              </w:pPrChange>
            </w:pPr>
            <w:ins w:id="48489"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8490" w:author="pete jones" w:date="2022-01-04T11:51:00Z">
              <w:tcPr>
                <w:tcW w:w="692" w:type="dxa"/>
                <w:tcBorders>
                  <w:top w:val="nil"/>
                  <w:left w:val="nil"/>
                  <w:bottom w:val="nil"/>
                  <w:right w:val="nil"/>
                </w:tcBorders>
                <w:shd w:val="clear" w:color="auto" w:fill="auto"/>
                <w:noWrap/>
                <w:vAlign w:val="bottom"/>
              </w:tcPr>
            </w:tcPrChange>
          </w:tcPr>
          <w:p w14:paraId="1EB4D348" w14:textId="77777777" w:rsidR="008E4B87" w:rsidRPr="00FF6A71" w:rsidRDefault="008E4B87">
            <w:pPr>
              <w:spacing w:before="0" w:after="0" w:line="240" w:lineRule="auto"/>
              <w:jc w:val="left"/>
              <w:rPr>
                <w:ins w:id="48491" w:author="pete jones" w:date="2022-01-04T11:19:00Z"/>
                <w:rFonts w:cstheme="minorHAnsi"/>
              </w:rPr>
              <w:pPrChange w:id="48492" w:author="pete jones" w:date="2022-01-04T11:51:00Z">
                <w:pPr>
                  <w:keepNext/>
                  <w:jc w:val="center"/>
                </w:pPr>
              </w:pPrChange>
            </w:pPr>
            <w:ins w:id="48493"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8494" w:author="pete jones" w:date="2022-01-04T11:51:00Z">
              <w:tcPr>
                <w:tcW w:w="692" w:type="dxa"/>
                <w:tcBorders>
                  <w:top w:val="nil"/>
                  <w:left w:val="nil"/>
                  <w:bottom w:val="nil"/>
                  <w:right w:val="nil"/>
                </w:tcBorders>
                <w:shd w:val="clear" w:color="auto" w:fill="auto"/>
                <w:noWrap/>
                <w:vAlign w:val="bottom"/>
              </w:tcPr>
            </w:tcPrChange>
          </w:tcPr>
          <w:p w14:paraId="1A1A25C2" w14:textId="77777777" w:rsidR="008E4B87" w:rsidRPr="00FF6A71" w:rsidRDefault="008E4B87">
            <w:pPr>
              <w:spacing w:before="0" w:after="0" w:line="240" w:lineRule="auto"/>
              <w:jc w:val="left"/>
              <w:rPr>
                <w:ins w:id="48495" w:author="pete jones" w:date="2022-01-04T11:19:00Z"/>
                <w:rFonts w:cstheme="minorHAnsi"/>
              </w:rPr>
              <w:pPrChange w:id="48496" w:author="pete jones" w:date="2022-01-04T11:51:00Z">
                <w:pPr>
                  <w:keepNext/>
                  <w:jc w:val="center"/>
                </w:pPr>
              </w:pPrChange>
            </w:pPr>
            <w:ins w:id="48497" w:author="pete jones" w:date="2022-01-04T11:19:00Z">
              <w:r w:rsidRPr="00FF6A71">
                <w:rPr>
                  <w:rFonts w:ascii="Calibri" w:hAnsi="Calibri" w:cs="Calibri"/>
                  <w:color w:val="000000"/>
                  <w:sz w:val="22"/>
                  <w:szCs w:val="22"/>
                </w:rPr>
                <w:t>2</w:t>
              </w:r>
            </w:ins>
          </w:p>
        </w:tc>
      </w:tr>
    </w:tbl>
    <w:p w14:paraId="6D16037D" w14:textId="77777777" w:rsidR="008E4B87" w:rsidRPr="00FF6A71" w:rsidRDefault="008E4B87">
      <w:pPr>
        <w:jc w:val="left"/>
        <w:rPr>
          <w:ins w:id="48498" w:author="pete jones" w:date="2022-01-04T11:19:00Z"/>
          <w:rFonts w:cstheme="minorHAnsi"/>
        </w:rPr>
        <w:pPrChange w:id="48499" w:author="pete jones" w:date="2022-01-04T11:41:00Z">
          <w:pPr>
            <w:keepNext/>
          </w:pPr>
        </w:pPrChange>
      </w:pPr>
      <w:ins w:id="48500" w:author="pete jones" w:date="2022-01-04T11:19:00Z">
        <w:r w:rsidRPr="00FF6A71">
          <w:rPr>
            <w:rFonts w:cstheme="minorHAnsi"/>
          </w:rPr>
          <w:t>Q4.16 There are opportunities for student-led lesson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8501">
          <w:tblGrid>
            <w:gridCol w:w="814"/>
            <w:gridCol w:w="814"/>
            <w:gridCol w:w="814"/>
            <w:gridCol w:w="814"/>
            <w:gridCol w:w="692"/>
            <w:gridCol w:w="692"/>
            <w:gridCol w:w="692"/>
            <w:gridCol w:w="692"/>
          </w:tblGrid>
        </w:tblGridChange>
      </w:tblGrid>
      <w:tr w:rsidR="00FF6A71" w:rsidRPr="00FF6A71" w14:paraId="68EE4209" w14:textId="77777777" w:rsidTr="00F736AB">
        <w:trPr>
          <w:trHeight w:val="300"/>
          <w:jc w:val="center"/>
          <w:ins w:id="48502" w:author="pete jones" w:date="2022-01-04T11:19:00Z"/>
        </w:trPr>
        <w:tc>
          <w:tcPr>
            <w:tcW w:w="814" w:type="dxa"/>
            <w:shd w:val="clear" w:color="auto" w:fill="E7E6E6" w:themeFill="background2"/>
            <w:vAlign w:val="center"/>
          </w:tcPr>
          <w:p w14:paraId="0090C295" w14:textId="77777777" w:rsidR="008E4B87" w:rsidRPr="00FF6A71" w:rsidRDefault="008E4B87">
            <w:pPr>
              <w:spacing w:before="0" w:after="0" w:line="240" w:lineRule="auto"/>
              <w:jc w:val="left"/>
              <w:rPr>
                <w:ins w:id="48503" w:author="pete jones" w:date="2022-01-04T11:19:00Z"/>
                <w:rFonts w:cstheme="minorHAnsi"/>
                <w:b/>
                <w:bCs/>
              </w:rPr>
              <w:pPrChange w:id="48504" w:author="pete jones" w:date="2022-01-04T11:52:00Z">
                <w:pPr>
                  <w:keepNext/>
                  <w:jc w:val="center"/>
                </w:pPr>
              </w:pPrChange>
            </w:pPr>
            <w:ins w:id="48505" w:author="pete jones" w:date="2022-01-04T11:19:00Z">
              <w:r w:rsidRPr="00FF6A71">
                <w:rPr>
                  <w:rFonts w:cstheme="minorHAnsi"/>
                  <w:b/>
                  <w:bCs/>
                </w:rPr>
                <w:t>scale</w:t>
              </w:r>
            </w:ins>
          </w:p>
        </w:tc>
        <w:tc>
          <w:tcPr>
            <w:tcW w:w="814" w:type="dxa"/>
            <w:shd w:val="clear" w:color="auto" w:fill="E7E6E6" w:themeFill="background2"/>
            <w:noWrap/>
            <w:vAlign w:val="center"/>
          </w:tcPr>
          <w:p w14:paraId="4C857E75" w14:textId="77777777" w:rsidR="008E4B87" w:rsidRPr="00FF6A71" w:rsidRDefault="008E4B87">
            <w:pPr>
              <w:spacing w:before="0" w:after="0" w:line="240" w:lineRule="auto"/>
              <w:jc w:val="left"/>
              <w:rPr>
                <w:ins w:id="48506" w:author="pete jones" w:date="2022-01-04T11:19:00Z"/>
                <w:rFonts w:cstheme="minorHAnsi"/>
                <w:b/>
                <w:bCs/>
              </w:rPr>
              <w:pPrChange w:id="48507" w:author="pete jones" w:date="2022-01-04T11:52:00Z">
                <w:pPr>
                  <w:keepNext/>
                  <w:jc w:val="center"/>
                </w:pPr>
              </w:pPrChange>
            </w:pPr>
            <w:ins w:id="48508" w:author="pete jones" w:date="2022-01-04T11:19:00Z">
              <w:r w:rsidRPr="00FF6A71">
                <w:rPr>
                  <w:rFonts w:cstheme="minorHAnsi"/>
                  <w:b/>
                  <w:bCs/>
                </w:rPr>
                <w:t>1</w:t>
              </w:r>
            </w:ins>
          </w:p>
        </w:tc>
        <w:tc>
          <w:tcPr>
            <w:tcW w:w="814" w:type="dxa"/>
            <w:shd w:val="clear" w:color="auto" w:fill="E7E6E6" w:themeFill="background2"/>
            <w:noWrap/>
            <w:vAlign w:val="center"/>
          </w:tcPr>
          <w:p w14:paraId="38512E6A" w14:textId="77777777" w:rsidR="008E4B87" w:rsidRPr="00FF6A71" w:rsidRDefault="008E4B87">
            <w:pPr>
              <w:spacing w:before="0" w:after="0" w:line="240" w:lineRule="auto"/>
              <w:jc w:val="left"/>
              <w:rPr>
                <w:ins w:id="48509" w:author="pete jones" w:date="2022-01-04T11:19:00Z"/>
                <w:rFonts w:cstheme="minorHAnsi"/>
                <w:b/>
                <w:bCs/>
              </w:rPr>
              <w:pPrChange w:id="48510" w:author="pete jones" w:date="2022-01-04T11:52:00Z">
                <w:pPr>
                  <w:keepNext/>
                  <w:jc w:val="center"/>
                </w:pPr>
              </w:pPrChange>
            </w:pPr>
            <w:ins w:id="48511" w:author="pete jones" w:date="2022-01-04T11:19:00Z">
              <w:r w:rsidRPr="00FF6A71">
                <w:rPr>
                  <w:rFonts w:cstheme="minorHAnsi"/>
                  <w:b/>
                  <w:bCs/>
                </w:rPr>
                <w:t>2</w:t>
              </w:r>
            </w:ins>
          </w:p>
        </w:tc>
        <w:tc>
          <w:tcPr>
            <w:tcW w:w="814" w:type="dxa"/>
            <w:shd w:val="clear" w:color="auto" w:fill="E7E6E6" w:themeFill="background2"/>
            <w:noWrap/>
            <w:vAlign w:val="center"/>
          </w:tcPr>
          <w:p w14:paraId="1D6E6AA2" w14:textId="77777777" w:rsidR="008E4B87" w:rsidRPr="00FF6A71" w:rsidRDefault="008E4B87">
            <w:pPr>
              <w:spacing w:before="0" w:after="0" w:line="240" w:lineRule="auto"/>
              <w:jc w:val="left"/>
              <w:rPr>
                <w:ins w:id="48512" w:author="pete jones" w:date="2022-01-04T11:19:00Z"/>
                <w:rFonts w:cstheme="minorHAnsi"/>
                <w:b/>
                <w:bCs/>
              </w:rPr>
              <w:pPrChange w:id="48513" w:author="pete jones" w:date="2022-01-04T11:52:00Z">
                <w:pPr>
                  <w:keepNext/>
                  <w:jc w:val="center"/>
                </w:pPr>
              </w:pPrChange>
            </w:pPr>
            <w:ins w:id="48514" w:author="pete jones" w:date="2022-01-04T11:19:00Z">
              <w:r w:rsidRPr="00FF6A71">
                <w:rPr>
                  <w:rFonts w:cstheme="minorHAnsi"/>
                  <w:b/>
                  <w:bCs/>
                </w:rPr>
                <w:t>3</w:t>
              </w:r>
            </w:ins>
          </w:p>
        </w:tc>
        <w:tc>
          <w:tcPr>
            <w:tcW w:w="692" w:type="dxa"/>
            <w:shd w:val="clear" w:color="auto" w:fill="E7E6E6" w:themeFill="background2"/>
            <w:noWrap/>
            <w:vAlign w:val="center"/>
          </w:tcPr>
          <w:p w14:paraId="2FFD7F53" w14:textId="77777777" w:rsidR="008E4B87" w:rsidRPr="00FF6A71" w:rsidRDefault="008E4B87">
            <w:pPr>
              <w:spacing w:before="0" w:after="0" w:line="240" w:lineRule="auto"/>
              <w:jc w:val="left"/>
              <w:rPr>
                <w:ins w:id="48515" w:author="pete jones" w:date="2022-01-04T11:19:00Z"/>
                <w:rFonts w:cstheme="minorHAnsi"/>
                <w:b/>
                <w:bCs/>
              </w:rPr>
              <w:pPrChange w:id="48516" w:author="pete jones" w:date="2022-01-04T11:52:00Z">
                <w:pPr>
                  <w:keepNext/>
                  <w:jc w:val="center"/>
                </w:pPr>
              </w:pPrChange>
            </w:pPr>
            <w:ins w:id="48517" w:author="pete jones" w:date="2022-01-04T11:19:00Z">
              <w:r w:rsidRPr="00FF6A71">
                <w:rPr>
                  <w:rFonts w:cstheme="minorHAnsi"/>
                  <w:b/>
                  <w:bCs/>
                </w:rPr>
                <w:t>4</w:t>
              </w:r>
            </w:ins>
          </w:p>
        </w:tc>
        <w:tc>
          <w:tcPr>
            <w:tcW w:w="692" w:type="dxa"/>
            <w:shd w:val="clear" w:color="auto" w:fill="E7E6E6" w:themeFill="background2"/>
            <w:noWrap/>
            <w:vAlign w:val="center"/>
          </w:tcPr>
          <w:p w14:paraId="2B0A6F04" w14:textId="77777777" w:rsidR="008E4B87" w:rsidRPr="00FF6A71" w:rsidRDefault="008E4B87">
            <w:pPr>
              <w:spacing w:before="0" w:after="0" w:line="240" w:lineRule="auto"/>
              <w:jc w:val="left"/>
              <w:rPr>
                <w:ins w:id="48518" w:author="pete jones" w:date="2022-01-04T11:19:00Z"/>
                <w:rFonts w:cstheme="minorHAnsi"/>
                <w:b/>
                <w:bCs/>
              </w:rPr>
              <w:pPrChange w:id="48519" w:author="pete jones" w:date="2022-01-04T11:52:00Z">
                <w:pPr>
                  <w:keepNext/>
                  <w:jc w:val="center"/>
                </w:pPr>
              </w:pPrChange>
            </w:pPr>
            <w:ins w:id="48520" w:author="pete jones" w:date="2022-01-04T11:19:00Z">
              <w:r w:rsidRPr="00FF6A71">
                <w:rPr>
                  <w:rFonts w:cstheme="minorHAnsi"/>
                  <w:b/>
                  <w:bCs/>
                </w:rPr>
                <w:t>5</w:t>
              </w:r>
            </w:ins>
          </w:p>
        </w:tc>
        <w:tc>
          <w:tcPr>
            <w:tcW w:w="692" w:type="dxa"/>
            <w:shd w:val="clear" w:color="auto" w:fill="E7E6E6" w:themeFill="background2"/>
            <w:noWrap/>
            <w:vAlign w:val="center"/>
          </w:tcPr>
          <w:p w14:paraId="4A51BA74" w14:textId="77777777" w:rsidR="008E4B87" w:rsidRPr="00FF6A71" w:rsidRDefault="008E4B87">
            <w:pPr>
              <w:spacing w:before="0" w:after="0" w:line="240" w:lineRule="auto"/>
              <w:jc w:val="left"/>
              <w:rPr>
                <w:ins w:id="48521" w:author="pete jones" w:date="2022-01-04T11:19:00Z"/>
                <w:rFonts w:cstheme="minorHAnsi"/>
                <w:b/>
                <w:bCs/>
              </w:rPr>
              <w:pPrChange w:id="48522" w:author="pete jones" w:date="2022-01-04T11:52:00Z">
                <w:pPr>
                  <w:keepNext/>
                  <w:jc w:val="center"/>
                </w:pPr>
              </w:pPrChange>
            </w:pPr>
            <w:ins w:id="48523" w:author="pete jones" w:date="2022-01-04T11:19:00Z">
              <w:r w:rsidRPr="00FF6A71">
                <w:rPr>
                  <w:rFonts w:cstheme="minorHAnsi"/>
                  <w:b/>
                  <w:bCs/>
                </w:rPr>
                <w:t>6</w:t>
              </w:r>
            </w:ins>
          </w:p>
        </w:tc>
        <w:tc>
          <w:tcPr>
            <w:tcW w:w="692" w:type="dxa"/>
            <w:shd w:val="clear" w:color="auto" w:fill="E7E6E6" w:themeFill="background2"/>
            <w:noWrap/>
            <w:vAlign w:val="center"/>
          </w:tcPr>
          <w:p w14:paraId="3C6AD15A" w14:textId="77777777" w:rsidR="008E4B87" w:rsidRPr="00FF6A71" w:rsidRDefault="008E4B87">
            <w:pPr>
              <w:spacing w:before="0" w:after="0" w:line="240" w:lineRule="auto"/>
              <w:jc w:val="left"/>
              <w:rPr>
                <w:ins w:id="48524" w:author="pete jones" w:date="2022-01-04T11:19:00Z"/>
                <w:rFonts w:cstheme="minorHAnsi"/>
                <w:b/>
                <w:bCs/>
              </w:rPr>
              <w:pPrChange w:id="48525" w:author="pete jones" w:date="2022-01-04T11:52:00Z">
                <w:pPr>
                  <w:keepNext/>
                  <w:jc w:val="center"/>
                </w:pPr>
              </w:pPrChange>
            </w:pPr>
            <w:ins w:id="48526" w:author="pete jones" w:date="2022-01-04T11:19:00Z">
              <w:r w:rsidRPr="00FF6A71">
                <w:rPr>
                  <w:rFonts w:cstheme="minorHAnsi"/>
                  <w:b/>
                  <w:bCs/>
                </w:rPr>
                <w:t>7</w:t>
              </w:r>
            </w:ins>
          </w:p>
        </w:tc>
      </w:tr>
      <w:tr w:rsidR="008E4B87" w:rsidRPr="00FF6A71" w14:paraId="2405AD10"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527"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528" w:author="pete jones" w:date="2022-01-04T11:19:00Z"/>
          <w:trPrChange w:id="48529" w:author="pete jones" w:date="2022-01-04T11:52:00Z">
            <w:trPr>
              <w:trHeight w:val="300"/>
              <w:jc w:val="center"/>
            </w:trPr>
          </w:trPrChange>
        </w:trPr>
        <w:tc>
          <w:tcPr>
            <w:tcW w:w="814" w:type="dxa"/>
            <w:vAlign w:val="center"/>
            <w:tcPrChange w:id="48530" w:author="pete jones" w:date="2022-01-04T11:52:00Z">
              <w:tcPr>
                <w:tcW w:w="814" w:type="dxa"/>
                <w:vAlign w:val="center"/>
              </w:tcPr>
            </w:tcPrChange>
          </w:tcPr>
          <w:p w14:paraId="17683308" w14:textId="77777777" w:rsidR="008E4B87" w:rsidRPr="00FF6A71" w:rsidRDefault="008E4B87">
            <w:pPr>
              <w:spacing w:before="0" w:after="0" w:line="240" w:lineRule="auto"/>
              <w:jc w:val="left"/>
              <w:rPr>
                <w:ins w:id="48531" w:author="pete jones" w:date="2022-01-04T11:19:00Z"/>
                <w:rFonts w:cstheme="minorHAnsi"/>
                <w:b/>
                <w:bCs/>
              </w:rPr>
              <w:pPrChange w:id="48532" w:author="pete jones" w:date="2022-01-04T11:52:00Z">
                <w:pPr>
                  <w:keepNext/>
                  <w:jc w:val="center"/>
                </w:pPr>
              </w:pPrChange>
            </w:pPr>
            <w:ins w:id="48533" w:author="pete jones" w:date="2022-01-04T11:19:00Z">
              <w:r w:rsidRPr="00FF6A71">
                <w:rPr>
                  <w:rFonts w:cstheme="minorHAnsi"/>
                  <w:b/>
                  <w:bCs/>
                </w:rPr>
                <w:t>%</w:t>
              </w:r>
            </w:ins>
          </w:p>
        </w:tc>
        <w:tc>
          <w:tcPr>
            <w:tcW w:w="814" w:type="dxa"/>
            <w:shd w:val="clear" w:color="auto" w:fill="auto"/>
            <w:noWrap/>
            <w:vAlign w:val="bottom"/>
            <w:tcPrChange w:id="48534" w:author="pete jones" w:date="2022-01-04T11:52:00Z">
              <w:tcPr>
                <w:tcW w:w="814" w:type="dxa"/>
                <w:tcBorders>
                  <w:top w:val="nil"/>
                  <w:left w:val="nil"/>
                  <w:bottom w:val="nil"/>
                  <w:right w:val="nil"/>
                </w:tcBorders>
                <w:shd w:val="clear" w:color="auto" w:fill="auto"/>
                <w:noWrap/>
                <w:vAlign w:val="bottom"/>
              </w:tcPr>
            </w:tcPrChange>
          </w:tcPr>
          <w:p w14:paraId="137A72A1" w14:textId="77777777" w:rsidR="008E4B87" w:rsidRPr="00FF6A71" w:rsidRDefault="008E4B87">
            <w:pPr>
              <w:spacing w:before="0" w:after="0" w:line="240" w:lineRule="auto"/>
              <w:jc w:val="left"/>
              <w:rPr>
                <w:ins w:id="48535" w:author="pete jones" w:date="2022-01-04T11:19:00Z"/>
                <w:rFonts w:cstheme="minorHAnsi"/>
              </w:rPr>
              <w:pPrChange w:id="48536" w:author="pete jones" w:date="2022-01-04T11:52:00Z">
                <w:pPr>
                  <w:keepNext/>
                  <w:jc w:val="center"/>
                </w:pPr>
              </w:pPrChange>
            </w:pPr>
            <w:ins w:id="48537"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48538" w:author="pete jones" w:date="2022-01-04T11:52:00Z">
              <w:tcPr>
                <w:tcW w:w="814" w:type="dxa"/>
                <w:tcBorders>
                  <w:top w:val="nil"/>
                  <w:left w:val="nil"/>
                  <w:bottom w:val="nil"/>
                  <w:right w:val="nil"/>
                </w:tcBorders>
                <w:shd w:val="clear" w:color="auto" w:fill="auto"/>
                <w:noWrap/>
                <w:vAlign w:val="bottom"/>
              </w:tcPr>
            </w:tcPrChange>
          </w:tcPr>
          <w:p w14:paraId="5B8C5138" w14:textId="77777777" w:rsidR="008E4B87" w:rsidRPr="00FF6A71" w:rsidRDefault="008E4B87">
            <w:pPr>
              <w:spacing w:before="0" w:after="0" w:line="240" w:lineRule="auto"/>
              <w:jc w:val="left"/>
              <w:rPr>
                <w:ins w:id="48539" w:author="pete jones" w:date="2022-01-04T11:19:00Z"/>
                <w:rFonts w:cstheme="minorHAnsi"/>
              </w:rPr>
              <w:pPrChange w:id="48540" w:author="pete jones" w:date="2022-01-04T11:52:00Z">
                <w:pPr>
                  <w:keepNext/>
                  <w:jc w:val="center"/>
                </w:pPr>
              </w:pPrChange>
            </w:pPr>
            <w:ins w:id="48541" w:author="pete jones" w:date="2022-01-04T11:19:00Z">
              <w:r w:rsidRPr="00FF6A71">
                <w:rPr>
                  <w:rFonts w:ascii="Calibri" w:hAnsi="Calibri" w:cs="Calibri"/>
                  <w:color w:val="000000"/>
                  <w:sz w:val="22"/>
                  <w:szCs w:val="22"/>
                </w:rPr>
                <w:t>30%</w:t>
              </w:r>
            </w:ins>
          </w:p>
        </w:tc>
        <w:tc>
          <w:tcPr>
            <w:tcW w:w="814" w:type="dxa"/>
            <w:shd w:val="clear" w:color="auto" w:fill="auto"/>
            <w:noWrap/>
            <w:vAlign w:val="bottom"/>
            <w:tcPrChange w:id="48542" w:author="pete jones" w:date="2022-01-04T11:52:00Z">
              <w:tcPr>
                <w:tcW w:w="814" w:type="dxa"/>
                <w:tcBorders>
                  <w:top w:val="nil"/>
                  <w:left w:val="nil"/>
                  <w:bottom w:val="nil"/>
                  <w:right w:val="nil"/>
                </w:tcBorders>
                <w:shd w:val="clear" w:color="auto" w:fill="auto"/>
                <w:noWrap/>
                <w:vAlign w:val="bottom"/>
              </w:tcPr>
            </w:tcPrChange>
          </w:tcPr>
          <w:p w14:paraId="3114BD2B" w14:textId="77777777" w:rsidR="008E4B87" w:rsidRPr="00FF6A71" w:rsidRDefault="008E4B87">
            <w:pPr>
              <w:spacing w:before="0" w:after="0" w:line="240" w:lineRule="auto"/>
              <w:jc w:val="left"/>
              <w:rPr>
                <w:ins w:id="48543" w:author="pete jones" w:date="2022-01-04T11:19:00Z"/>
                <w:rFonts w:cstheme="minorHAnsi"/>
              </w:rPr>
              <w:pPrChange w:id="48544" w:author="pete jones" w:date="2022-01-04T11:52:00Z">
                <w:pPr>
                  <w:keepNext/>
                  <w:jc w:val="center"/>
                </w:pPr>
              </w:pPrChange>
            </w:pPr>
            <w:ins w:id="48545"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8546" w:author="pete jones" w:date="2022-01-04T11:52:00Z">
              <w:tcPr>
                <w:tcW w:w="692" w:type="dxa"/>
                <w:tcBorders>
                  <w:top w:val="nil"/>
                  <w:left w:val="nil"/>
                  <w:bottom w:val="nil"/>
                  <w:right w:val="nil"/>
                </w:tcBorders>
                <w:shd w:val="clear" w:color="auto" w:fill="auto"/>
                <w:noWrap/>
                <w:vAlign w:val="bottom"/>
              </w:tcPr>
            </w:tcPrChange>
          </w:tcPr>
          <w:p w14:paraId="03A9DCB6" w14:textId="77777777" w:rsidR="008E4B87" w:rsidRPr="00FF6A71" w:rsidRDefault="008E4B87">
            <w:pPr>
              <w:spacing w:before="0" w:after="0" w:line="240" w:lineRule="auto"/>
              <w:jc w:val="left"/>
              <w:rPr>
                <w:ins w:id="48547" w:author="pete jones" w:date="2022-01-04T11:19:00Z"/>
                <w:rFonts w:cstheme="minorHAnsi"/>
              </w:rPr>
              <w:pPrChange w:id="48548" w:author="pete jones" w:date="2022-01-04T11:52:00Z">
                <w:pPr>
                  <w:keepNext/>
                  <w:jc w:val="center"/>
                </w:pPr>
              </w:pPrChange>
            </w:pPr>
            <w:ins w:id="48549"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48550" w:author="pete jones" w:date="2022-01-04T11:52:00Z">
              <w:tcPr>
                <w:tcW w:w="692" w:type="dxa"/>
                <w:tcBorders>
                  <w:top w:val="nil"/>
                  <w:left w:val="nil"/>
                  <w:bottom w:val="nil"/>
                  <w:right w:val="nil"/>
                </w:tcBorders>
                <w:shd w:val="clear" w:color="auto" w:fill="auto"/>
                <w:noWrap/>
                <w:vAlign w:val="bottom"/>
              </w:tcPr>
            </w:tcPrChange>
          </w:tcPr>
          <w:p w14:paraId="2684ED8A" w14:textId="77777777" w:rsidR="008E4B87" w:rsidRPr="00FF6A71" w:rsidRDefault="008E4B87">
            <w:pPr>
              <w:spacing w:before="0" w:after="0" w:line="240" w:lineRule="auto"/>
              <w:jc w:val="left"/>
              <w:rPr>
                <w:ins w:id="48551" w:author="pete jones" w:date="2022-01-04T11:19:00Z"/>
                <w:rFonts w:cstheme="minorHAnsi"/>
              </w:rPr>
              <w:pPrChange w:id="48552" w:author="pete jones" w:date="2022-01-04T11:52:00Z">
                <w:pPr>
                  <w:keepNext/>
                  <w:jc w:val="center"/>
                </w:pPr>
              </w:pPrChange>
            </w:pPr>
            <w:ins w:id="48553"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8554" w:author="pete jones" w:date="2022-01-04T11:52:00Z">
              <w:tcPr>
                <w:tcW w:w="692" w:type="dxa"/>
                <w:tcBorders>
                  <w:top w:val="nil"/>
                  <w:left w:val="nil"/>
                  <w:bottom w:val="nil"/>
                  <w:right w:val="nil"/>
                </w:tcBorders>
                <w:shd w:val="clear" w:color="auto" w:fill="auto"/>
                <w:noWrap/>
                <w:vAlign w:val="bottom"/>
              </w:tcPr>
            </w:tcPrChange>
          </w:tcPr>
          <w:p w14:paraId="54997C2E" w14:textId="77777777" w:rsidR="008E4B87" w:rsidRPr="00FF6A71" w:rsidRDefault="008E4B87">
            <w:pPr>
              <w:spacing w:before="0" w:after="0" w:line="240" w:lineRule="auto"/>
              <w:jc w:val="left"/>
              <w:rPr>
                <w:ins w:id="48555" w:author="pete jones" w:date="2022-01-04T11:19:00Z"/>
                <w:rFonts w:cstheme="minorHAnsi"/>
              </w:rPr>
              <w:pPrChange w:id="48556" w:author="pete jones" w:date="2022-01-04T11:52:00Z">
                <w:pPr>
                  <w:keepNext/>
                  <w:jc w:val="center"/>
                </w:pPr>
              </w:pPrChange>
            </w:pPr>
            <w:ins w:id="48557"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8558" w:author="pete jones" w:date="2022-01-04T11:52:00Z">
              <w:tcPr>
                <w:tcW w:w="692" w:type="dxa"/>
                <w:tcBorders>
                  <w:top w:val="nil"/>
                  <w:left w:val="nil"/>
                  <w:bottom w:val="nil"/>
                  <w:right w:val="nil"/>
                </w:tcBorders>
                <w:shd w:val="clear" w:color="auto" w:fill="auto"/>
                <w:noWrap/>
                <w:vAlign w:val="bottom"/>
              </w:tcPr>
            </w:tcPrChange>
          </w:tcPr>
          <w:p w14:paraId="1F3DE1A1" w14:textId="77777777" w:rsidR="008E4B87" w:rsidRPr="00FF6A71" w:rsidRDefault="008E4B87">
            <w:pPr>
              <w:spacing w:before="0" w:after="0" w:line="240" w:lineRule="auto"/>
              <w:jc w:val="left"/>
              <w:rPr>
                <w:ins w:id="48559" w:author="pete jones" w:date="2022-01-04T11:19:00Z"/>
                <w:rFonts w:cstheme="minorHAnsi"/>
              </w:rPr>
              <w:pPrChange w:id="48560" w:author="pete jones" w:date="2022-01-04T11:52:00Z">
                <w:pPr>
                  <w:keepNext/>
                  <w:jc w:val="center"/>
                </w:pPr>
              </w:pPrChange>
            </w:pPr>
            <w:ins w:id="48561" w:author="pete jones" w:date="2022-01-04T11:19:00Z">
              <w:r w:rsidRPr="00FF6A71">
                <w:rPr>
                  <w:rFonts w:ascii="Calibri" w:hAnsi="Calibri" w:cs="Calibri"/>
                  <w:color w:val="000000"/>
                  <w:sz w:val="22"/>
                  <w:szCs w:val="22"/>
                </w:rPr>
                <w:t>0%</w:t>
              </w:r>
            </w:ins>
          </w:p>
        </w:tc>
      </w:tr>
      <w:tr w:rsidR="008E4B87" w:rsidRPr="00FF6A71" w14:paraId="0CBE4B90"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562"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563" w:author="pete jones" w:date="2022-01-04T11:19:00Z"/>
          <w:trPrChange w:id="48564" w:author="pete jones" w:date="2022-01-04T11:52:00Z">
            <w:trPr>
              <w:trHeight w:val="300"/>
              <w:jc w:val="center"/>
            </w:trPr>
          </w:trPrChange>
        </w:trPr>
        <w:tc>
          <w:tcPr>
            <w:tcW w:w="814" w:type="dxa"/>
            <w:vAlign w:val="center"/>
            <w:tcPrChange w:id="48565" w:author="pete jones" w:date="2022-01-04T11:52:00Z">
              <w:tcPr>
                <w:tcW w:w="814" w:type="dxa"/>
                <w:vAlign w:val="center"/>
              </w:tcPr>
            </w:tcPrChange>
          </w:tcPr>
          <w:p w14:paraId="08CD14E9" w14:textId="77777777" w:rsidR="008E4B87" w:rsidRPr="00FF6A71" w:rsidRDefault="008E4B87">
            <w:pPr>
              <w:spacing w:before="0" w:after="0" w:line="240" w:lineRule="auto"/>
              <w:jc w:val="left"/>
              <w:rPr>
                <w:ins w:id="48566" w:author="pete jones" w:date="2022-01-04T11:19:00Z"/>
                <w:rFonts w:cstheme="minorHAnsi"/>
                <w:b/>
                <w:bCs/>
              </w:rPr>
              <w:pPrChange w:id="48567" w:author="pete jones" w:date="2022-01-04T11:52:00Z">
                <w:pPr>
                  <w:keepNext/>
                  <w:jc w:val="center"/>
                </w:pPr>
              </w:pPrChange>
            </w:pPr>
            <w:ins w:id="48568" w:author="pete jones" w:date="2022-01-04T11:19:00Z">
              <w:r w:rsidRPr="00FF6A71">
                <w:rPr>
                  <w:rFonts w:cstheme="minorHAnsi"/>
                  <w:b/>
                  <w:bCs/>
                </w:rPr>
                <w:t>Count</w:t>
              </w:r>
            </w:ins>
          </w:p>
        </w:tc>
        <w:tc>
          <w:tcPr>
            <w:tcW w:w="814" w:type="dxa"/>
            <w:shd w:val="clear" w:color="auto" w:fill="auto"/>
            <w:noWrap/>
            <w:vAlign w:val="bottom"/>
            <w:tcPrChange w:id="48569" w:author="pete jones" w:date="2022-01-04T11:52:00Z">
              <w:tcPr>
                <w:tcW w:w="814" w:type="dxa"/>
                <w:tcBorders>
                  <w:top w:val="nil"/>
                  <w:left w:val="nil"/>
                  <w:bottom w:val="nil"/>
                  <w:right w:val="nil"/>
                </w:tcBorders>
                <w:shd w:val="clear" w:color="auto" w:fill="auto"/>
                <w:noWrap/>
                <w:vAlign w:val="bottom"/>
              </w:tcPr>
            </w:tcPrChange>
          </w:tcPr>
          <w:p w14:paraId="3EA7D6CE" w14:textId="77777777" w:rsidR="008E4B87" w:rsidRPr="00FF6A71" w:rsidRDefault="008E4B87">
            <w:pPr>
              <w:spacing w:before="0" w:after="0" w:line="240" w:lineRule="auto"/>
              <w:jc w:val="left"/>
              <w:rPr>
                <w:ins w:id="48570" w:author="pete jones" w:date="2022-01-04T11:19:00Z"/>
                <w:rFonts w:cstheme="minorHAnsi"/>
              </w:rPr>
              <w:pPrChange w:id="48571" w:author="pete jones" w:date="2022-01-04T11:52:00Z">
                <w:pPr>
                  <w:keepNext/>
                  <w:jc w:val="center"/>
                </w:pPr>
              </w:pPrChange>
            </w:pPr>
            <w:ins w:id="48572" w:author="pete jones" w:date="2022-01-04T11:19:00Z">
              <w:r w:rsidRPr="00FF6A71">
                <w:rPr>
                  <w:rFonts w:ascii="Calibri" w:hAnsi="Calibri" w:cs="Calibri"/>
                  <w:color w:val="000000"/>
                  <w:sz w:val="22"/>
                  <w:szCs w:val="22"/>
                </w:rPr>
                <w:t>1</w:t>
              </w:r>
            </w:ins>
          </w:p>
        </w:tc>
        <w:tc>
          <w:tcPr>
            <w:tcW w:w="814" w:type="dxa"/>
            <w:shd w:val="clear" w:color="auto" w:fill="auto"/>
            <w:noWrap/>
            <w:vAlign w:val="bottom"/>
            <w:tcPrChange w:id="48573" w:author="pete jones" w:date="2022-01-04T11:52:00Z">
              <w:tcPr>
                <w:tcW w:w="814" w:type="dxa"/>
                <w:tcBorders>
                  <w:top w:val="nil"/>
                  <w:left w:val="nil"/>
                  <w:bottom w:val="nil"/>
                  <w:right w:val="nil"/>
                </w:tcBorders>
                <w:shd w:val="clear" w:color="auto" w:fill="auto"/>
                <w:noWrap/>
                <w:vAlign w:val="bottom"/>
              </w:tcPr>
            </w:tcPrChange>
          </w:tcPr>
          <w:p w14:paraId="47E88476" w14:textId="77777777" w:rsidR="008E4B87" w:rsidRPr="00FF6A71" w:rsidRDefault="008E4B87">
            <w:pPr>
              <w:spacing w:before="0" w:after="0" w:line="240" w:lineRule="auto"/>
              <w:jc w:val="left"/>
              <w:rPr>
                <w:ins w:id="48574" w:author="pete jones" w:date="2022-01-04T11:19:00Z"/>
                <w:rFonts w:cstheme="minorHAnsi"/>
              </w:rPr>
              <w:pPrChange w:id="48575" w:author="pete jones" w:date="2022-01-04T11:52:00Z">
                <w:pPr>
                  <w:keepNext/>
                  <w:jc w:val="center"/>
                </w:pPr>
              </w:pPrChange>
            </w:pPr>
            <w:ins w:id="48576"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8577" w:author="pete jones" w:date="2022-01-04T11:52:00Z">
              <w:tcPr>
                <w:tcW w:w="814" w:type="dxa"/>
                <w:tcBorders>
                  <w:top w:val="nil"/>
                  <w:left w:val="nil"/>
                  <w:bottom w:val="nil"/>
                  <w:right w:val="nil"/>
                </w:tcBorders>
                <w:shd w:val="clear" w:color="auto" w:fill="auto"/>
                <w:noWrap/>
                <w:vAlign w:val="bottom"/>
              </w:tcPr>
            </w:tcPrChange>
          </w:tcPr>
          <w:p w14:paraId="3E2E84B9" w14:textId="77777777" w:rsidR="008E4B87" w:rsidRPr="00FF6A71" w:rsidRDefault="008E4B87">
            <w:pPr>
              <w:spacing w:before="0" w:after="0" w:line="240" w:lineRule="auto"/>
              <w:jc w:val="left"/>
              <w:rPr>
                <w:ins w:id="48578" w:author="pete jones" w:date="2022-01-04T11:19:00Z"/>
                <w:rFonts w:cstheme="minorHAnsi"/>
              </w:rPr>
              <w:pPrChange w:id="48579" w:author="pete jones" w:date="2022-01-04T11:52:00Z">
                <w:pPr>
                  <w:keepNext/>
                  <w:jc w:val="center"/>
                </w:pPr>
              </w:pPrChange>
            </w:pPr>
            <w:ins w:id="48580"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8581" w:author="pete jones" w:date="2022-01-04T11:52:00Z">
              <w:tcPr>
                <w:tcW w:w="692" w:type="dxa"/>
                <w:tcBorders>
                  <w:top w:val="nil"/>
                  <w:left w:val="nil"/>
                  <w:bottom w:val="nil"/>
                  <w:right w:val="nil"/>
                </w:tcBorders>
                <w:shd w:val="clear" w:color="auto" w:fill="auto"/>
                <w:noWrap/>
                <w:vAlign w:val="bottom"/>
              </w:tcPr>
            </w:tcPrChange>
          </w:tcPr>
          <w:p w14:paraId="19A68F97" w14:textId="77777777" w:rsidR="008E4B87" w:rsidRPr="00FF6A71" w:rsidRDefault="008E4B87">
            <w:pPr>
              <w:spacing w:before="0" w:after="0" w:line="240" w:lineRule="auto"/>
              <w:jc w:val="left"/>
              <w:rPr>
                <w:ins w:id="48582" w:author="pete jones" w:date="2022-01-04T11:19:00Z"/>
                <w:rFonts w:cstheme="minorHAnsi"/>
              </w:rPr>
              <w:pPrChange w:id="48583" w:author="pete jones" w:date="2022-01-04T11:52:00Z">
                <w:pPr>
                  <w:keepNext/>
                  <w:jc w:val="center"/>
                </w:pPr>
              </w:pPrChange>
            </w:pPr>
            <w:ins w:id="48584"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8585" w:author="pete jones" w:date="2022-01-04T11:52:00Z">
              <w:tcPr>
                <w:tcW w:w="692" w:type="dxa"/>
                <w:tcBorders>
                  <w:top w:val="nil"/>
                  <w:left w:val="nil"/>
                  <w:bottom w:val="nil"/>
                  <w:right w:val="nil"/>
                </w:tcBorders>
                <w:shd w:val="clear" w:color="auto" w:fill="auto"/>
                <w:noWrap/>
                <w:vAlign w:val="bottom"/>
              </w:tcPr>
            </w:tcPrChange>
          </w:tcPr>
          <w:p w14:paraId="25DF5A4A" w14:textId="77777777" w:rsidR="008E4B87" w:rsidRPr="00FF6A71" w:rsidRDefault="008E4B87">
            <w:pPr>
              <w:spacing w:before="0" w:after="0" w:line="240" w:lineRule="auto"/>
              <w:jc w:val="left"/>
              <w:rPr>
                <w:ins w:id="48586" w:author="pete jones" w:date="2022-01-04T11:19:00Z"/>
                <w:rFonts w:cstheme="minorHAnsi"/>
              </w:rPr>
              <w:pPrChange w:id="48587" w:author="pete jones" w:date="2022-01-04T11:52:00Z">
                <w:pPr>
                  <w:keepNext/>
                  <w:jc w:val="center"/>
                </w:pPr>
              </w:pPrChange>
            </w:pPr>
            <w:ins w:id="48588"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8589" w:author="pete jones" w:date="2022-01-04T11:52:00Z">
              <w:tcPr>
                <w:tcW w:w="692" w:type="dxa"/>
                <w:tcBorders>
                  <w:top w:val="nil"/>
                  <w:left w:val="nil"/>
                  <w:bottom w:val="nil"/>
                  <w:right w:val="nil"/>
                </w:tcBorders>
                <w:shd w:val="clear" w:color="auto" w:fill="auto"/>
                <w:noWrap/>
                <w:vAlign w:val="bottom"/>
              </w:tcPr>
            </w:tcPrChange>
          </w:tcPr>
          <w:p w14:paraId="049798D6" w14:textId="77777777" w:rsidR="008E4B87" w:rsidRPr="00FF6A71" w:rsidRDefault="008E4B87">
            <w:pPr>
              <w:spacing w:before="0" w:after="0" w:line="240" w:lineRule="auto"/>
              <w:jc w:val="left"/>
              <w:rPr>
                <w:ins w:id="48590" w:author="pete jones" w:date="2022-01-04T11:19:00Z"/>
                <w:rFonts w:cstheme="minorHAnsi"/>
              </w:rPr>
              <w:pPrChange w:id="48591" w:author="pete jones" w:date="2022-01-04T11:52:00Z">
                <w:pPr>
                  <w:keepNext/>
                  <w:jc w:val="center"/>
                </w:pPr>
              </w:pPrChange>
            </w:pPr>
            <w:ins w:id="48592"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593" w:author="pete jones" w:date="2022-01-04T11:52:00Z">
              <w:tcPr>
                <w:tcW w:w="692" w:type="dxa"/>
                <w:tcBorders>
                  <w:top w:val="nil"/>
                  <w:left w:val="nil"/>
                  <w:bottom w:val="nil"/>
                  <w:right w:val="nil"/>
                </w:tcBorders>
                <w:shd w:val="clear" w:color="auto" w:fill="auto"/>
                <w:noWrap/>
                <w:vAlign w:val="bottom"/>
              </w:tcPr>
            </w:tcPrChange>
          </w:tcPr>
          <w:p w14:paraId="46CEF5F3" w14:textId="77777777" w:rsidR="008E4B87" w:rsidRPr="00FF6A71" w:rsidRDefault="008E4B87">
            <w:pPr>
              <w:spacing w:before="0" w:after="0" w:line="240" w:lineRule="auto"/>
              <w:jc w:val="left"/>
              <w:rPr>
                <w:ins w:id="48594" w:author="pete jones" w:date="2022-01-04T11:19:00Z"/>
                <w:rFonts w:cstheme="minorHAnsi"/>
              </w:rPr>
              <w:pPrChange w:id="48595" w:author="pete jones" w:date="2022-01-04T11:52:00Z">
                <w:pPr>
                  <w:keepNext/>
                  <w:jc w:val="center"/>
                </w:pPr>
              </w:pPrChange>
            </w:pPr>
            <w:ins w:id="48596" w:author="pete jones" w:date="2022-01-04T11:19:00Z">
              <w:r w:rsidRPr="00FF6A71">
                <w:rPr>
                  <w:rFonts w:ascii="Calibri" w:hAnsi="Calibri" w:cs="Calibri"/>
                  <w:color w:val="000000"/>
                  <w:sz w:val="22"/>
                  <w:szCs w:val="22"/>
                </w:rPr>
                <w:t>0</w:t>
              </w:r>
            </w:ins>
          </w:p>
        </w:tc>
      </w:tr>
    </w:tbl>
    <w:p w14:paraId="03498A08" w14:textId="77777777" w:rsidR="008E4B87" w:rsidRPr="00FF6A71" w:rsidRDefault="008E4B87">
      <w:pPr>
        <w:jc w:val="left"/>
        <w:rPr>
          <w:ins w:id="48597" w:author="pete jones" w:date="2022-01-04T11:19:00Z"/>
          <w:rFonts w:cstheme="minorHAnsi"/>
        </w:rPr>
        <w:pPrChange w:id="48598" w:author="pete jones" w:date="2022-01-04T11:41:00Z">
          <w:pPr>
            <w:keepNext/>
          </w:pPr>
        </w:pPrChange>
      </w:pPr>
      <w:ins w:id="48599" w:author="pete jones" w:date="2022-01-04T11:19:00Z">
        <w:r w:rsidRPr="00FF6A71">
          <w:rPr>
            <w:rFonts w:cstheme="minorHAnsi"/>
          </w:rPr>
          <w:t>Q4.17 There are multiple options for personalised learning throughout my module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8600">
          <w:tblGrid>
            <w:gridCol w:w="814"/>
            <w:gridCol w:w="814"/>
            <w:gridCol w:w="814"/>
            <w:gridCol w:w="814"/>
            <w:gridCol w:w="692"/>
            <w:gridCol w:w="692"/>
            <w:gridCol w:w="692"/>
            <w:gridCol w:w="692"/>
          </w:tblGrid>
        </w:tblGridChange>
      </w:tblGrid>
      <w:tr w:rsidR="00FF6A71" w:rsidRPr="00FF6A71" w14:paraId="679ABB14" w14:textId="77777777" w:rsidTr="00F736AB">
        <w:trPr>
          <w:trHeight w:val="300"/>
          <w:jc w:val="center"/>
          <w:ins w:id="48601" w:author="pete jones" w:date="2022-01-04T11:19:00Z"/>
        </w:trPr>
        <w:tc>
          <w:tcPr>
            <w:tcW w:w="814" w:type="dxa"/>
            <w:shd w:val="clear" w:color="auto" w:fill="E7E6E6" w:themeFill="background2"/>
            <w:vAlign w:val="center"/>
          </w:tcPr>
          <w:p w14:paraId="3740F6B3" w14:textId="77777777" w:rsidR="008E4B87" w:rsidRPr="00FF6A71" w:rsidRDefault="008E4B87">
            <w:pPr>
              <w:spacing w:before="0" w:after="0" w:line="240" w:lineRule="auto"/>
              <w:jc w:val="left"/>
              <w:rPr>
                <w:ins w:id="48602" w:author="pete jones" w:date="2022-01-04T11:19:00Z"/>
                <w:rFonts w:cstheme="minorHAnsi"/>
                <w:b/>
                <w:bCs/>
              </w:rPr>
              <w:pPrChange w:id="48603" w:author="pete jones" w:date="2022-01-04T11:52:00Z">
                <w:pPr>
                  <w:keepNext/>
                  <w:jc w:val="center"/>
                </w:pPr>
              </w:pPrChange>
            </w:pPr>
            <w:ins w:id="48604" w:author="pete jones" w:date="2022-01-04T11:19:00Z">
              <w:r w:rsidRPr="00FF6A71">
                <w:rPr>
                  <w:rFonts w:cstheme="minorHAnsi"/>
                  <w:b/>
                  <w:bCs/>
                </w:rPr>
                <w:t>scale</w:t>
              </w:r>
            </w:ins>
          </w:p>
        </w:tc>
        <w:tc>
          <w:tcPr>
            <w:tcW w:w="814" w:type="dxa"/>
            <w:shd w:val="clear" w:color="auto" w:fill="E7E6E6" w:themeFill="background2"/>
            <w:noWrap/>
            <w:vAlign w:val="center"/>
          </w:tcPr>
          <w:p w14:paraId="524507CC" w14:textId="77777777" w:rsidR="008E4B87" w:rsidRPr="00FF6A71" w:rsidRDefault="008E4B87">
            <w:pPr>
              <w:spacing w:before="0" w:after="0" w:line="240" w:lineRule="auto"/>
              <w:jc w:val="left"/>
              <w:rPr>
                <w:ins w:id="48605" w:author="pete jones" w:date="2022-01-04T11:19:00Z"/>
                <w:rFonts w:cstheme="minorHAnsi"/>
                <w:b/>
                <w:bCs/>
              </w:rPr>
              <w:pPrChange w:id="48606" w:author="pete jones" w:date="2022-01-04T11:52:00Z">
                <w:pPr>
                  <w:keepNext/>
                  <w:jc w:val="center"/>
                </w:pPr>
              </w:pPrChange>
            </w:pPr>
            <w:ins w:id="48607" w:author="pete jones" w:date="2022-01-04T11:19:00Z">
              <w:r w:rsidRPr="00FF6A71">
                <w:rPr>
                  <w:rFonts w:cstheme="minorHAnsi"/>
                  <w:b/>
                  <w:bCs/>
                </w:rPr>
                <w:t>1</w:t>
              </w:r>
            </w:ins>
          </w:p>
        </w:tc>
        <w:tc>
          <w:tcPr>
            <w:tcW w:w="814" w:type="dxa"/>
            <w:shd w:val="clear" w:color="auto" w:fill="E7E6E6" w:themeFill="background2"/>
            <w:noWrap/>
            <w:vAlign w:val="center"/>
          </w:tcPr>
          <w:p w14:paraId="3D48F4A0" w14:textId="77777777" w:rsidR="008E4B87" w:rsidRPr="00FF6A71" w:rsidRDefault="008E4B87">
            <w:pPr>
              <w:spacing w:before="0" w:after="0" w:line="240" w:lineRule="auto"/>
              <w:jc w:val="left"/>
              <w:rPr>
                <w:ins w:id="48608" w:author="pete jones" w:date="2022-01-04T11:19:00Z"/>
                <w:rFonts w:cstheme="minorHAnsi"/>
                <w:b/>
                <w:bCs/>
              </w:rPr>
              <w:pPrChange w:id="48609" w:author="pete jones" w:date="2022-01-04T11:52:00Z">
                <w:pPr>
                  <w:keepNext/>
                  <w:jc w:val="center"/>
                </w:pPr>
              </w:pPrChange>
            </w:pPr>
            <w:ins w:id="48610" w:author="pete jones" w:date="2022-01-04T11:19:00Z">
              <w:r w:rsidRPr="00FF6A71">
                <w:rPr>
                  <w:rFonts w:cstheme="minorHAnsi"/>
                  <w:b/>
                  <w:bCs/>
                </w:rPr>
                <w:t>2</w:t>
              </w:r>
            </w:ins>
          </w:p>
        </w:tc>
        <w:tc>
          <w:tcPr>
            <w:tcW w:w="814" w:type="dxa"/>
            <w:shd w:val="clear" w:color="auto" w:fill="E7E6E6" w:themeFill="background2"/>
            <w:noWrap/>
            <w:vAlign w:val="center"/>
          </w:tcPr>
          <w:p w14:paraId="32DD7DF6" w14:textId="77777777" w:rsidR="008E4B87" w:rsidRPr="00FF6A71" w:rsidRDefault="008E4B87">
            <w:pPr>
              <w:spacing w:before="0" w:after="0" w:line="240" w:lineRule="auto"/>
              <w:jc w:val="left"/>
              <w:rPr>
                <w:ins w:id="48611" w:author="pete jones" w:date="2022-01-04T11:19:00Z"/>
                <w:rFonts w:cstheme="minorHAnsi"/>
                <w:b/>
                <w:bCs/>
              </w:rPr>
              <w:pPrChange w:id="48612" w:author="pete jones" w:date="2022-01-04T11:52:00Z">
                <w:pPr>
                  <w:keepNext/>
                  <w:jc w:val="center"/>
                </w:pPr>
              </w:pPrChange>
            </w:pPr>
            <w:ins w:id="48613" w:author="pete jones" w:date="2022-01-04T11:19:00Z">
              <w:r w:rsidRPr="00FF6A71">
                <w:rPr>
                  <w:rFonts w:cstheme="minorHAnsi"/>
                  <w:b/>
                  <w:bCs/>
                </w:rPr>
                <w:t>3</w:t>
              </w:r>
            </w:ins>
          </w:p>
        </w:tc>
        <w:tc>
          <w:tcPr>
            <w:tcW w:w="692" w:type="dxa"/>
            <w:shd w:val="clear" w:color="auto" w:fill="E7E6E6" w:themeFill="background2"/>
            <w:noWrap/>
            <w:vAlign w:val="center"/>
          </w:tcPr>
          <w:p w14:paraId="7636060E" w14:textId="77777777" w:rsidR="008E4B87" w:rsidRPr="00FF6A71" w:rsidRDefault="008E4B87">
            <w:pPr>
              <w:spacing w:before="0" w:after="0" w:line="240" w:lineRule="auto"/>
              <w:jc w:val="left"/>
              <w:rPr>
                <w:ins w:id="48614" w:author="pete jones" w:date="2022-01-04T11:19:00Z"/>
                <w:rFonts w:cstheme="minorHAnsi"/>
                <w:b/>
                <w:bCs/>
              </w:rPr>
              <w:pPrChange w:id="48615" w:author="pete jones" w:date="2022-01-04T11:52:00Z">
                <w:pPr>
                  <w:keepNext/>
                  <w:jc w:val="center"/>
                </w:pPr>
              </w:pPrChange>
            </w:pPr>
            <w:ins w:id="48616" w:author="pete jones" w:date="2022-01-04T11:19:00Z">
              <w:r w:rsidRPr="00FF6A71">
                <w:rPr>
                  <w:rFonts w:cstheme="minorHAnsi"/>
                  <w:b/>
                  <w:bCs/>
                </w:rPr>
                <w:t>4</w:t>
              </w:r>
            </w:ins>
          </w:p>
        </w:tc>
        <w:tc>
          <w:tcPr>
            <w:tcW w:w="692" w:type="dxa"/>
            <w:shd w:val="clear" w:color="auto" w:fill="E7E6E6" w:themeFill="background2"/>
            <w:noWrap/>
            <w:vAlign w:val="center"/>
          </w:tcPr>
          <w:p w14:paraId="11933010" w14:textId="77777777" w:rsidR="008E4B87" w:rsidRPr="00FF6A71" w:rsidRDefault="008E4B87">
            <w:pPr>
              <w:spacing w:before="0" w:after="0" w:line="240" w:lineRule="auto"/>
              <w:jc w:val="left"/>
              <w:rPr>
                <w:ins w:id="48617" w:author="pete jones" w:date="2022-01-04T11:19:00Z"/>
                <w:rFonts w:cstheme="minorHAnsi"/>
                <w:b/>
                <w:bCs/>
              </w:rPr>
              <w:pPrChange w:id="48618" w:author="pete jones" w:date="2022-01-04T11:52:00Z">
                <w:pPr>
                  <w:keepNext/>
                  <w:jc w:val="center"/>
                </w:pPr>
              </w:pPrChange>
            </w:pPr>
            <w:ins w:id="48619" w:author="pete jones" w:date="2022-01-04T11:19:00Z">
              <w:r w:rsidRPr="00FF6A71">
                <w:rPr>
                  <w:rFonts w:cstheme="minorHAnsi"/>
                  <w:b/>
                  <w:bCs/>
                </w:rPr>
                <w:t>5</w:t>
              </w:r>
            </w:ins>
          </w:p>
        </w:tc>
        <w:tc>
          <w:tcPr>
            <w:tcW w:w="692" w:type="dxa"/>
            <w:shd w:val="clear" w:color="auto" w:fill="E7E6E6" w:themeFill="background2"/>
            <w:noWrap/>
            <w:vAlign w:val="center"/>
          </w:tcPr>
          <w:p w14:paraId="56A79BB8" w14:textId="77777777" w:rsidR="008E4B87" w:rsidRPr="00FF6A71" w:rsidRDefault="008E4B87">
            <w:pPr>
              <w:spacing w:before="0" w:after="0" w:line="240" w:lineRule="auto"/>
              <w:jc w:val="left"/>
              <w:rPr>
                <w:ins w:id="48620" w:author="pete jones" w:date="2022-01-04T11:19:00Z"/>
                <w:rFonts w:cstheme="minorHAnsi"/>
                <w:b/>
                <w:bCs/>
              </w:rPr>
              <w:pPrChange w:id="48621" w:author="pete jones" w:date="2022-01-04T11:52:00Z">
                <w:pPr>
                  <w:keepNext/>
                  <w:jc w:val="center"/>
                </w:pPr>
              </w:pPrChange>
            </w:pPr>
            <w:ins w:id="48622" w:author="pete jones" w:date="2022-01-04T11:19:00Z">
              <w:r w:rsidRPr="00FF6A71">
                <w:rPr>
                  <w:rFonts w:cstheme="minorHAnsi"/>
                  <w:b/>
                  <w:bCs/>
                </w:rPr>
                <w:t>6</w:t>
              </w:r>
            </w:ins>
          </w:p>
        </w:tc>
        <w:tc>
          <w:tcPr>
            <w:tcW w:w="692" w:type="dxa"/>
            <w:shd w:val="clear" w:color="auto" w:fill="E7E6E6" w:themeFill="background2"/>
            <w:noWrap/>
            <w:vAlign w:val="center"/>
          </w:tcPr>
          <w:p w14:paraId="770DCDBD" w14:textId="77777777" w:rsidR="008E4B87" w:rsidRPr="00FF6A71" w:rsidRDefault="008E4B87">
            <w:pPr>
              <w:spacing w:before="0" w:after="0" w:line="240" w:lineRule="auto"/>
              <w:jc w:val="left"/>
              <w:rPr>
                <w:ins w:id="48623" w:author="pete jones" w:date="2022-01-04T11:19:00Z"/>
                <w:rFonts w:cstheme="minorHAnsi"/>
                <w:b/>
                <w:bCs/>
              </w:rPr>
              <w:pPrChange w:id="48624" w:author="pete jones" w:date="2022-01-04T11:52:00Z">
                <w:pPr>
                  <w:keepNext/>
                  <w:jc w:val="center"/>
                </w:pPr>
              </w:pPrChange>
            </w:pPr>
            <w:ins w:id="48625" w:author="pete jones" w:date="2022-01-04T11:19:00Z">
              <w:r w:rsidRPr="00FF6A71">
                <w:rPr>
                  <w:rFonts w:cstheme="minorHAnsi"/>
                  <w:b/>
                  <w:bCs/>
                </w:rPr>
                <w:t>7</w:t>
              </w:r>
            </w:ins>
          </w:p>
        </w:tc>
      </w:tr>
      <w:tr w:rsidR="008E4B87" w:rsidRPr="00FF6A71" w14:paraId="430812E4"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626"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627" w:author="pete jones" w:date="2022-01-04T11:19:00Z"/>
          <w:trPrChange w:id="48628" w:author="pete jones" w:date="2022-01-04T11:52:00Z">
            <w:trPr>
              <w:trHeight w:val="300"/>
              <w:jc w:val="center"/>
            </w:trPr>
          </w:trPrChange>
        </w:trPr>
        <w:tc>
          <w:tcPr>
            <w:tcW w:w="814" w:type="dxa"/>
            <w:vAlign w:val="center"/>
            <w:tcPrChange w:id="48629" w:author="pete jones" w:date="2022-01-04T11:52:00Z">
              <w:tcPr>
                <w:tcW w:w="814" w:type="dxa"/>
                <w:vAlign w:val="center"/>
              </w:tcPr>
            </w:tcPrChange>
          </w:tcPr>
          <w:p w14:paraId="3607CC00" w14:textId="77777777" w:rsidR="008E4B87" w:rsidRPr="00FF6A71" w:rsidRDefault="008E4B87">
            <w:pPr>
              <w:spacing w:before="0" w:after="0" w:line="240" w:lineRule="auto"/>
              <w:jc w:val="left"/>
              <w:rPr>
                <w:ins w:id="48630" w:author="pete jones" w:date="2022-01-04T11:19:00Z"/>
                <w:rFonts w:cstheme="minorHAnsi"/>
                <w:b/>
                <w:bCs/>
              </w:rPr>
              <w:pPrChange w:id="48631" w:author="pete jones" w:date="2022-01-04T11:52:00Z">
                <w:pPr>
                  <w:keepNext/>
                  <w:jc w:val="center"/>
                </w:pPr>
              </w:pPrChange>
            </w:pPr>
            <w:ins w:id="48632" w:author="pete jones" w:date="2022-01-04T11:19:00Z">
              <w:r w:rsidRPr="00FF6A71">
                <w:rPr>
                  <w:rFonts w:cstheme="minorHAnsi"/>
                  <w:b/>
                  <w:bCs/>
                </w:rPr>
                <w:t>%</w:t>
              </w:r>
            </w:ins>
          </w:p>
        </w:tc>
        <w:tc>
          <w:tcPr>
            <w:tcW w:w="814" w:type="dxa"/>
            <w:shd w:val="clear" w:color="auto" w:fill="auto"/>
            <w:noWrap/>
            <w:vAlign w:val="bottom"/>
            <w:tcPrChange w:id="48633" w:author="pete jones" w:date="2022-01-04T11:52:00Z">
              <w:tcPr>
                <w:tcW w:w="814" w:type="dxa"/>
                <w:tcBorders>
                  <w:top w:val="nil"/>
                  <w:left w:val="nil"/>
                  <w:bottom w:val="nil"/>
                  <w:right w:val="nil"/>
                </w:tcBorders>
                <w:shd w:val="clear" w:color="auto" w:fill="auto"/>
                <w:noWrap/>
                <w:vAlign w:val="bottom"/>
              </w:tcPr>
            </w:tcPrChange>
          </w:tcPr>
          <w:p w14:paraId="6429FEC1" w14:textId="77777777" w:rsidR="008E4B87" w:rsidRPr="00FF6A71" w:rsidRDefault="008E4B87">
            <w:pPr>
              <w:spacing w:before="0" w:after="0" w:line="240" w:lineRule="auto"/>
              <w:jc w:val="left"/>
              <w:rPr>
                <w:ins w:id="48634" w:author="pete jones" w:date="2022-01-04T11:19:00Z"/>
                <w:rFonts w:cstheme="minorHAnsi"/>
              </w:rPr>
              <w:pPrChange w:id="48635" w:author="pete jones" w:date="2022-01-04T11:52:00Z">
                <w:pPr>
                  <w:keepNext/>
                  <w:jc w:val="center"/>
                </w:pPr>
              </w:pPrChange>
            </w:pPr>
            <w:ins w:id="48636"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48637" w:author="pete jones" w:date="2022-01-04T11:52:00Z">
              <w:tcPr>
                <w:tcW w:w="814" w:type="dxa"/>
                <w:tcBorders>
                  <w:top w:val="nil"/>
                  <w:left w:val="nil"/>
                  <w:bottom w:val="nil"/>
                  <w:right w:val="nil"/>
                </w:tcBorders>
                <w:shd w:val="clear" w:color="auto" w:fill="auto"/>
                <w:noWrap/>
                <w:vAlign w:val="bottom"/>
              </w:tcPr>
            </w:tcPrChange>
          </w:tcPr>
          <w:p w14:paraId="3A1F1B63" w14:textId="77777777" w:rsidR="008E4B87" w:rsidRPr="00FF6A71" w:rsidRDefault="008E4B87">
            <w:pPr>
              <w:spacing w:before="0" w:after="0" w:line="240" w:lineRule="auto"/>
              <w:jc w:val="left"/>
              <w:rPr>
                <w:ins w:id="48638" w:author="pete jones" w:date="2022-01-04T11:19:00Z"/>
                <w:rFonts w:cstheme="minorHAnsi"/>
              </w:rPr>
              <w:pPrChange w:id="48639" w:author="pete jones" w:date="2022-01-04T11:52:00Z">
                <w:pPr>
                  <w:keepNext/>
                  <w:jc w:val="center"/>
                </w:pPr>
              </w:pPrChange>
            </w:pPr>
            <w:ins w:id="48640" w:author="pete jones" w:date="2022-01-04T11:19:00Z">
              <w:r w:rsidRPr="00FF6A71">
                <w:rPr>
                  <w:rFonts w:ascii="Calibri" w:hAnsi="Calibri" w:cs="Calibri"/>
                  <w:color w:val="000000"/>
                  <w:sz w:val="22"/>
                  <w:szCs w:val="22"/>
                </w:rPr>
                <w:t>26%</w:t>
              </w:r>
            </w:ins>
          </w:p>
        </w:tc>
        <w:tc>
          <w:tcPr>
            <w:tcW w:w="814" w:type="dxa"/>
            <w:shd w:val="clear" w:color="auto" w:fill="auto"/>
            <w:noWrap/>
            <w:vAlign w:val="bottom"/>
            <w:tcPrChange w:id="48641" w:author="pete jones" w:date="2022-01-04T11:52:00Z">
              <w:tcPr>
                <w:tcW w:w="814" w:type="dxa"/>
                <w:tcBorders>
                  <w:top w:val="nil"/>
                  <w:left w:val="nil"/>
                  <w:bottom w:val="nil"/>
                  <w:right w:val="nil"/>
                </w:tcBorders>
                <w:shd w:val="clear" w:color="auto" w:fill="auto"/>
                <w:noWrap/>
                <w:vAlign w:val="bottom"/>
              </w:tcPr>
            </w:tcPrChange>
          </w:tcPr>
          <w:p w14:paraId="566A86AC" w14:textId="77777777" w:rsidR="008E4B87" w:rsidRPr="00FF6A71" w:rsidRDefault="008E4B87">
            <w:pPr>
              <w:spacing w:before="0" w:after="0" w:line="240" w:lineRule="auto"/>
              <w:jc w:val="left"/>
              <w:rPr>
                <w:ins w:id="48642" w:author="pete jones" w:date="2022-01-04T11:19:00Z"/>
                <w:rFonts w:cstheme="minorHAnsi"/>
              </w:rPr>
              <w:pPrChange w:id="48643" w:author="pete jones" w:date="2022-01-04T11:52:00Z">
                <w:pPr>
                  <w:keepNext/>
                  <w:jc w:val="center"/>
                </w:pPr>
              </w:pPrChange>
            </w:pPr>
            <w:ins w:id="48644" w:author="pete jones" w:date="2022-01-04T11:19:00Z">
              <w:r w:rsidRPr="00FF6A71">
                <w:rPr>
                  <w:rFonts w:ascii="Calibri" w:hAnsi="Calibri" w:cs="Calibri"/>
                  <w:color w:val="000000"/>
                  <w:sz w:val="22"/>
                  <w:szCs w:val="22"/>
                </w:rPr>
                <w:t>30%</w:t>
              </w:r>
            </w:ins>
          </w:p>
        </w:tc>
        <w:tc>
          <w:tcPr>
            <w:tcW w:w="692" w:type="dxa"/>
            <w:shd w:val="clear" w:color="auto" w:fill="auto"/>
            <w:noWrap/>
            <w:vAlign w:val="bottom"/>
            <w:tcPrChange w:id="48645" w:author="pete jones" w:date="2022-01-04T11:52:00Z">
              <w:tcPr>
                <w:tcW w:w="692" w:type="dxa"/>
                <w:tcBorders>
                  <w:top w:val="nil"/>
                  <w:left w:val="nil"/>
                  <w:bottom w:val="nil"/>
                  <w:right w:val="nil"/>
                </w:tcBorders>
                <w:shd w:val="clear" w:color="auto" w:fill="auto"/>
                <w:noWrap/>
                <w:vAlign w:val="bottom"/>
              </w:tcPr>
            </w:tcPrChange>
          </w:tcPr>
          <w:p w14:paraId="4FBD48EE" w14:textId="77777777" w:rsidR="008E4B87" w:rsidRPr="00FF6A71" w:rsidRDefault="008E4B87">
            <w:pPr>
              <w:spacing w:before="0" w:after="0" w:line="240" w:lineRule="auto"/>
              <w:jc w:val="left"/>
              <w:rPr>
                <w:ins w:id="48646" w:author="pete jones" w:date="2022-01-04T11:19:00Z"/>
                <w:rFonts w:cstheme="minorHAnsi"/>
              </w:rPr>
              <w:pPrChange w:id="48647" w:author="pete jones" w:date="2022-01-04T11:52:00Z">
                <w:pPr>
                  <w:keepNext/>
                  <w:jc w:val="center"/>
                </w:pPr>
              </w:pPrChange>
            </w:pPr>
            <w:ins w:id="48648"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8649" w:author="pete jones" w:date="2022-01-04T11:52:00Z">
              <w:tcPr>
                <w:tcW w:w="692" w:type="dxa"/>
                <w:tcBorders>
                  <w:top w:val="nil"/>
                  <w:left w:val="nil"/>
                  <w:bottom w:val="nil"/>
                  <w:right w:val="nil"/>
                </w:tcBorders>
                <w:shd w:val="clear" w:color="auto" w:fill="auto"/>
                <w:noWrap/>
                <w:vAlign w:val="bottom"/>
              </w:tcPr>
            </w:tcPrChange>
          </w:tcPr>
          <w:p w14:paraId="2BA3A123" w14:textId="77777777" w:rsidR="008E4B87" w:rsidRPr="00FF6A71" w:rsidRDefault="008E4B87">
            <w:pPr>
              <w:spacing w:before="0" w:after="0" w:line="240" w:lineRule="auto"/>
              <w:jc w:val="left"/>
              <w:rPr>
                <w:ins w:id="48650" w:author="pete jones" w:date="2022-01-04T11:19:00Z"/>
                <w:rFonts w:cstheme="minorHAnsi"/>
              </w:rPr>
              <w:pPrChange w:id="48651" w:author="pete jones" w:date="2022-01-04T11:52:00Z">
                <w:pPr>
                  <w:keepNext/>
                  <w:jc w:val="center"/>
                </w:pPr>
              </w:pPrChange>
            </w:pPr>
            <w:ins w:id="48652"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653" w:author="pete jones" w:date="2022-01-04T11:52:00Z">
              <w:tcPr>
                <w:tcW w:w="692" w:type="dxa"/>
                <w:tcBorders>
                  <w:top w:val="nil"/>
                  <w:left w:val="nil"/>
                  <w:bottom w:val="nil"/>
                  <w:right w:val="nil"/>
                </w:tcBorders>
                <w:shd w:val="clear" w:color="auto" w:fill="auto"/>
                <w:noWrap/>
                <w:vAlign w:val="bottom"/>
              </w:tcPr>
            </w:tcPrChange>
          </w:tcPr>
          <w:p w14:paraId="3F698AEA" w14:textId="77777777" w:rsidR="008E4B87" w:rsidRPr="00FF6A71" w:rsidRDefault="008E4B87">
            <w:pPr>
              <w:spacing w:before="0" w:after="0" w:line="240" w:lineRule="auto"/>
              <w:jc w:val="left"/>
              <w:rPr>
                <w:ins w:id="48654" w:author="pete jones" w:date="2022-01-04T11:19:00Z"/>
                <w:rFonts w:cstheme="minorHAnsi"/>
              </w:rPr>
              <w:pPrChange w:id="48655" w:author="pete jones" w:date="2022-01-04T11:52:00Z">
                <w:pPr>
                  <w:keepNext/>
                  <w:jc w:val="center"/>
                </w:pPr>
              </w:pPrChange>
            </w:pPr>
            <w:ins w:id="48656"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8657" w:author="pete jones" w:date="2022-01-04T11:52:00Z">
              <w:tcPr>
                <w:tcW w:w="692" w:type="dxa"/>
                <w:tcBorders>
                  <w:top w:val="nil"/>
                  <w:left w:val="nil"/>
                  <w:bottom w:val="nil"/>
                  <w:right w:val="nil"/>
                </w:tcBorders>
                <w:shd w:val="clear" w:color="auto" w:fill="auto"/>
                <w:noWrap/>
                <w:vAlign w:val="bottom"/>
              </w:tcPr>
            </w:tcPrChange>
          </w:tcPr>
          <w:p w14:paraId="4F030C9F" w14:textId="77777777" w:rsidR="008E4B87" w:rsidRPr="00FF6A71" w:rsidRDefault="008E4B87">
            <w:pPr>
              <w:spacing w:before="0" w:after="0" w:line="240" w:lineRule="auto"/>
              <w:jc w:val="left"/>
              <w:rPr>
                <w:ins w:id="48658" w:author="pete jones" w:date="2022-01-04T11:19:00Z"/>
                <w:rFonts w:cstheme="minorHAnsi"/>
              </w:rPr>
              <w:pPrChange w:id="48659" w:author="pete jones" w:date="2022-01-04T11:52:00Z">
                <w:pPr>
                  <w:keepNext/>
                  <w:jc w:val="center"/>
                </w:pPr>
              </w:pPrChange>
            </w:pPr>
            <w:ins w:id="48660" w:author="pete jones" w:date="2022-01-04T11:19:00Z">
              <w:r w:rsidRPr="00FF6A71">
                <w:rPr>
                  <w:rFonts w:ascii="Calibri" w:hAnsi="Calibri" w:cs="Calibri"/>
                  <w:color w:val="000000"/>
                  <w:sz w:val="22"/>
                  <w:szCs w:val="22"/>
                </w:rPr>
                <w:t>0%</w:t>
              </w:r>
            </w:ins>
          </w:p>
        </w:tc>
      </w:tr>
      <w:tr w:rsidR="008E4B87" w:rsidRPr="00FF6A71" w14:paraId="74537FD2"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661"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662" w:author="pete jones" w:date="2022-01-04T11:19:00Z"/>
          <w:trPrChange w:id="48663" w:author="pete jones" w:date="2022-01-04T11:52:00Z">
            <w:trPr>
              <w:trHeight w:val="300"/>
              <w:jc w:val="center"/>
            </w:trPr>
          </w:trPrChange>
        </w:trPr>
        <w:tc>
          <w:tcPr>
            <w:tcW w:w="814" w:type="dxa"/>
            <w:vAlign w:val="center"/>
            <w:tcPrChange w:id="48664" w:author="pete jones" w:date="2022-01-04T11:52:00Z">
              <w:tcPr>
                <w:tcW w:w="814" w:type="dxa"/>
                <w:vAlign w:val="center"/>
              </w:tcPr>
            </w:tcPrChange>
          </w:tcPr>
          <w:p w14:paraId="27C99A95" w14:textId="77777777" w:rsidR="008E4B87" w:rsidRPr="00FF6A71" w:rsidRDefault="008E4B87">
            <w:pPr>
              <w:spacing w:before="0" w:after="0" w:line="240" w:lineRule="auto"/>
              <w:jc w:val="left"/>
              <w:rPr>
                <w:ins w:id="48665" w:author="pete jones" w:date="2022-01-04T11:19:00Z"/>
                <w:rFonts w:cstheme="minorHAnsi"/>
                <w:b/>
                <w:bCs/>
              </w:rPr>
              <w:pPrChange w:id="48666" w:author="pete jones" w:date="2022-01-04T11:52:00Z">
                <w:pPr>
                  <w:keepNext/>
                  <w:jc w:val="center"/>
                </w:pPr>
              </w:pPrChange>
            </w:pPr>
            <w:ins w:id="48667" w:author="pete jones" w:date="2022-01-04T11:19:00Z">
              <w:r w:rsidRPr="00FF6A71">
                <w:rPr>
                  <w:rFonts w:cstheme="minorHAnsi"/>
                  <w:b/>
                  <w:bCs/>
                </w:rPr>
                <w:t>Count</w:t>
              </w:r>
            </w:ins>
          </w:p>
        </w:tc>
        <w:tc>
          <w:tcPr>
            <w:tcW w:w="814" w:type="dxa"/>
            <w:shd w:val="clear" w:color="auto" w:fill="auto"/>
            <w:noWrap/>
            <w:vAlign w:val="bottom"/>
            <w:tcPrChange w:id="48668" w:author="pete jones" w:date="2022-01-04T11:52:00Z">
              <w:tcPr>
                <w:tcW w:w="814" w:type="dxa"/>
                <w:tcBorders>
                  <w:top w:val="nil"/>
                  <w:left w:val="nil"/>
                  <w:bottom w:val="nil"/>
                  <w:right w:val="nil"/>
                </w:tcBorders>
                <w:shd w:val="clear" w:color="auto" w:fill="auto"/>
                <w:noWrap/>
                <w:vAlign w:val="bottom"/>
              </w:tcPr>
            </w:tcPrChange>
          </w:tcPr>
          <w:p w14:paraId="7C3C133A" w14:textId="77777777" w:rsidR="008E4B87" w:rsidRPr="00FF6A71" w:rsidRDefault="008E4B87">
            <w:pPr>
              <w:spacing w:before="0" w:after="0" w:line="240" w:lineRule="auto"/>
              <w:jc w:val="left"/>
              <w:rPr>
                <w:ins w:id="48669" w:author="pete jones" w:date="2022-01-04T11:19:00Z"/>
                <w:rFonts w:cstheme="minorHAnsi"/>
              </w:rPr>
              <w:pPrChange w:id="48670" w:author="pete jones" w:date="2022-01-04T11:52:00Z">
                <w:pPr>
                  <w:keepNext/>
                  <w:jc w:val="center"/>
                </w:pPr>
              </w:pPrChange>
            </w:pPr>
            <w:ins w:id="48671"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48672" w:author="pete jones" w:date="2022-01-04T11:52:00Z">
              <w:tcPr>
                <w:tcW w:w="814" w:type="dxa"/>
                <w:tcBorders>
                  <w:top w:val="nil"/>
                  <w:left w:val="nil"/>
                  <w:bottom w:val="nil"/>
                  <w:right w:val="nil"/>
                </w:tcBorders>
                <w:shd w:val="clear" w:color="auto" w:fill="auto"/>
                <w:noWrap/>
                <w:vAlign w:val="bottom"/>
              </w:tcPr>
            </w:tcPrChange>
          </w:tcPr>
          <w:p w14:paraId="27BA94C1" w14:textId="77777777" w:rsidR="008E4B87" w:rsidRPr="00FF6A71" w:rsidRDefault="008E4B87">
            <w:pPr>
              <w:spacing w:before="0" w:after="0" w:line="240" w:lineRule="auto"/>
              <w:jc w:val="left"/>
              <w:rPr>
                <w:ins w:id="48673" w:author="pete jones" w:date="2022-01-04T11:19:00Z"/>
                <w:rFonts w:cstheme="minorHAnsi"/>
              </w:rPr>
              <w:pPrChange w:id="48674" w:author="pete jones" w:date="2022-01-04T11:52:00Z">
                <w:pPr>
                  <w:keepNext/>
                  <w:jc w:val="center"/>
                </w:pPr>
              </w:pPrChange>
            </w:pPr>
            <w:ins w:id="48675"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8676" w:author="pete jones" w:date="2022-01-04T11:52:00Z">
              <w:tcPr>
                <w:tcW w:w="814" w:type="dxa"/>
                <w:tcBorders>
                  <w:top w:val="nil"/>
                  <w:left w:val="nil"/>
                  <w:bottom w:val="nil"/>
                  <w:right w:val="nil"/>
                </w:tcBorders>
                <w:shd w:val="clear" w:color="auto" w:fill="auto"/>
                <w:noWrap/>
                <w:vAlign w:val="bottom"/>
              </w:tcPr>
            </w:tcPrChange>
          </w:tcPr>
          <w:p w14:paraId="3BE96D2E" w14:textId="77777777" w:rsidR="008E4B87" w:rsidRPr="00FF6A71" w:rsidRDefault="008E4B87">
            <w:pPr>
              <w:spacing w:before="0" w:after="0" w:line="240" w:lineRule="auto"/>
              <w:jc w:val="left"/>
              <w:rPr>
                <w:ins w:id="48677" w:author="pete jones" w:date="2022-01-04T11:19:00Z"/>
                <w:rFonts w:cstheme="minorHAnsi"/>
              </w:rPr>
              <w:pPrChange w:id="48678" w:author="pete jones" w:date="2022-01-04T11:52:00Z">
                <w:pPr>
                  <w:keepNext/>
                  <w:jc w:val="center"/>
                </w:pPr>
              </w:pPrChange>
            </w:pPr>
            <w:ins w:id="48679" w:author="pete jones" w:date="2022-01-04T11:19:00Z">
              <w:r w:rsidRPr="00FF6A71">
                <w:rPr>
                  <w:rFonts w:ascii="Calibri" w:hAnsi="Calibri" w:cs="Calibri"/>
                  <w:color w:val="000000"/>
                  <w:sz w:val="22"/>
                  <w:szCs w:val="22"/>
                </w:rPr>
                <w:t>8</w:t>
              </w:r>
            </w:ins>
          </w:p>
        </w:tc>
        <w:tc>
          <w:tcPr>
            <w:tcW w:w="692" w:type="dxa"/>
            <w:shd w:val="clear" w:color="auto" w:fill="auto"/>
            <w:noWrap/>
            <w:vAlign w:val="bottom"/>
            <w:tcPrChange w:id="48680" w:author="pete jones" w:date="2022-01-04T11:52:00Z">
              <w:tcPr>
                <w:tcW w:w="692" w:type="dxa"/>
                <w:tcBorders>
                  <w:top w:val="nil"/>
                  <w:left w:val="nil"/>
                  <w:bottom w:val="nil"/>
                  <w:right w:val="nil"/>
                </w:tcBorders>
                <w:shd w:val="clear" w:color="auto" w:fill="auto"/>
                <w:noWrap/>
                <w:vAlign w:val="bottom"/>
              </w:tcPr>
            </w:tcPrChange>
          </w:tcPr>
          <w:p w14:paraId="050E58FA" w14:textId="77777777" w:rsidR="008E4B87" w:rsidRPr="00FF6A71" w:rsidRDefault="008E4B87">
            <w:pPr>
              <w:spacing w:before="0" w:after="0" w:line="240" w:lineRule="auto"/>
              <w:jc w:val="left"/>
              <w:rPr>
                <w:ins w:id="48681" w:author="pete jones" w:date="2022-01-04T11:19:00Z"/>
                <w:rFonts w:cstheme="minorHAnsi"/>
              </w:rPr>
              <w:pPrChange w:id="48682" w:author="pete jones" w:date="2022-01-04T11:52:00Z">
                <w:pPr>
                  <w:keepNext/>
                  <w:jc w:val="center"/>
                </w:pPr>
              </w:pPrChange>
            </w:pPr>
            <w:ins w:id="48683"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8684" w:author="pete jones" w:date="2022-01-04T11:52:00Z">
              <w:tcPr>
                <w:tcW w:w="692" w:type="dxa"/>
                <w:tcBorders>
                  <w:top w:val="nil"/>
                  <w:left w:val="nil"/>
                  <w:bottom w:val="nil"/>
                  <w:right w:val="nil"/>
                </w:tcBorders>
                <w:shd w:val="clear" w:color="auto" w:fill="auto"/>
                <w:noWrap/>
                <w:vAlign w:val="bottom"/>
              </w:tcPr>
            </w:tcPrChange>
          </w:tcPr>
          <w:p w14:paraId="12782B71" w14:textId="77777777" w:rsidR="008E4B87" w:rsidRPr="00FF6A71" w:rsidRDefault="008E4B87">
            <w:pPr>
              <w:spacing w:before="0" w:after="0" w:line="240" w:lineRule="auto"/>
              <w:jc w:val="left"/>
              <w:rPr>
                <w:ins w:id="48685" w:author="pete jones" w:date="2022-01-04T11:19:00Z"/>
                <w:rFonts w:cstheme="minorHAnsi"/>
              </w:rPr>
              <w:pPrChange w:id="48686" w:author="pete jones" w:date="2022-01-04T11:52:00Z">
                <w:pPr>
                  <w:keepNext/>
                  <w:jc w:val="center"/>
                </w:pPr>
              </w:pPrChange>
            </w:pPr>
            <w:ins w:id="48687"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8688" w:author="pete jones" w:date="2022-01-04T11:52:00Z">
              <w:tcPr>
                <w:tcW w:w="692" w:type="dxa"/>
                <w:tcBorders>
                  <w:top w:val="nil"/>
                  <w:left w:val="nil"/>
                  <w:bottom w:val="nil"/>
                  <w:right w:val="nil"/>
                </w:tcBorders>
                <w:shd w:val="clear" w:color="auto" w:fill="auto"/>
                <w:noWrap/>
                <w:vAlign w:val="bottom"/>
              </w:tcPr>
            </w:tcPrChange>
          </w:tcPr>
          <w:p w14:paraId="27273F81" w14:textId="77777777" w:rsidR="008E4B87" w:rsidRPr="00FF6A71" w:rsidRDefault="008E4B87">
            <w:pPr>
              <w:spacing w:before="0" w:after="0" w:line="240" w:lineRule="auto"/>
              <w:jc w:val="left"/>
              <w:rPr>
                <w:ins w:id="48689" w:author="pete jones" w:date="2022-01-04T11:19:00Z"/>
                <w:rFonts w:cstheme="minorHAnsi"/>
              </w:rPr>
              <w:pPrChange w:id="48690" w:author="pete jones" w:date="2022-01-04T11:52:00Z">
                <w:pPr>
                  <w:keepNext/>
                  <w:jc w:val="center"/>
                </w:pPr>
              </w:pPrChange>
            </w:pPr>
            <w:ins w:id="48691"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692" w:author="pete jones" w:date="2022-01-04T11:52:00Z">
              <w:tcPr>
                <w:tcW w:w="692" w:type="dxa"/>
                <w:tcBorders>
                  <w:top w:val="nil"/>
                  <w:left w:val="nil"/>
                  <w:bottom w:val="nil"/>
                  <w:right w:val="nil"/>
                </w:tcBorders>
                <w:shd w:val="clear" w:color="auto" w:fill="auto"/>
                <w:noWrap/>
                <w:vAlign w:val="bottom"/>
              </w:tcPr>
            </w:tcPrChange>
          </w:tcPr>
          <w:p w14:paraId="27BC0D35" w14:textId="77777777" w:rsidR="008E4B87" w:rsidRPr="00FF6A71" w:rsidRDefault="008E4B87">
            <w:pPr>
              <w:spacing w:before="0" w:after="0" w:line="240" w:lineRule="auto"/>
              <w:jc w:val="left"/>
              <w:rPr>
                <w:ins w:id="48693" w:author="pete jones" w:date="2022-01-04T11:19:00Z"/>
                <w:rFonts w:cstheme="minorHAnsi"/>
              </w:rPr>
              <w:pPrChange w:id="48694" w:author="pete jones" w:date="2022-01-04T11:52:00Z">
                <w:pPr>
                  <w:keepNext/>
                  <w:jc w:val="center"/>
                </w:pPr>
              </w:pPrChange>
            </w:pPr>
            <w:ins w:id="48695" w:author="pete jones" w:date="2022-01-04T11:19:00Z">
              <w:r w:rsidRPr="00FF6A71">
                <w:rPr>
                  <w:rFonts w:ascii="Calibri" w:hAnsi="Calibri" w:cs="Calibri"/>
                  <w:color w:val="000000"/>
                  <w:sz w:val="22"/>
                  <w:szCs w:val="22"/>
                </w:rPr>
                <w:t>0</w:t>
              </w:r>
            </w:ins>
          </w:p>
        </w:tc>
      </w:tr>
    </w:tbl>
    <w:p w14:paraId="4C276806" w14:textId="3A550574" w:rsidR="008E4B87" w:rsidRPr="00FF6A71" w:rsidRDefault="008E4B87">
      <w:pPr>
        <w:jc w:val="left"/>
        <w:rPr>
          <w:ins w:id="48696" w:author="pete jones" w:date="2022-01-04T11:19:00Z"/>
          <w:rFonts w:cstheme="minorHAnsi"/>
        </w:rPr>
        <w:pPrChange w:id="48697" w:author="pete jones" w:date="2022-01-04T11:41:00Z">
          <w:pPr>
            <w:keepNext/>
          </w:pPr>
        </w:pPrChange>
      </w:pPr>
      <w:ins w:id="48698" w:author="pete jones" w:date="2022-01-04T11:19:00Z">
        <w:r w:rsidRPr="00FF6A71">
          <w:rPr>
            <w:rFonts w:cstheme="minorHAnsi"/>
          </w:rPr>
          <w:t>Q4.18 My modules incorporate Accountable Talk or student-led questions</w:t>
        </w:r>
      </w:ins>
      <w:ins w:id="48699" w:author="pete jones" w:date="2022-04-01T14:28:00Z">
        <w:r w:rsidR="00580BEA">
          <w:rPr>
            <w:rFonts w:cstheme="minorHAnsi"/>
          </w:rPr>
          <w:t>,</w:t>
        </w:r>
      </w:ins>
      <w:ins w:id="48700" w:author="pete jones" w:date="2022-01-04T11:19:00Z">
        <w:r w:rsidRPr="00FF6A71">
          <w:rPr>
            <w:rFonts w:cstheme="minorHAnsi"/>
          </w:rPr>
          <w:t xml:space="preserve"> which deepen student understanding</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8701">
          <w:tblGrid>
            <w:gridCol w:w="814"/>
            <w:gridCol w:w="814"/>
            <w:gridCol w:w="814"/>
            <w:gridCol w:w="814"/>
            <w:gridCol w:w="692"/>
            <w:gridCol w:w="692"/>
            <w:gridCol w:w="692"/>
            <w:gridCol w:w="692"/>
          </w:tblGrid>
        </w:tblGridChange>
      </w:tblGrid>
      <w:tr w:rsidR="00FF6A71" w:rsidRPr="00FF6A71" w14:paraId="3A1C2A19" w14:textId="77777777" w:rsidTr="00F736AB">
        <w:trPr>
          <w:trHeight w:val="300"/>
          <w:jc w:val="center"/>
          <w:ins w:id="48702" w:author="pete jones" w:date="2022-01-04T11:19:00Z"/>
        </w:trPr>
        <w:tc>
          <w:tcPr>
            <w:tcW w:w="814" w:type="dxa"/>
            <w:shd w:val="clear" w:color="auto" w:fill="E7E6E6" w:themeFill="background2"/>
            <w:vAlign w:val="center"/>
          </w:tcPr>
          <w:p w14:paraId="1ECE9462" w14:textId="77777777" w:rsidR="008E4B87" w:rsidRPr="00FF6A71" w:rsidRDefault="008E4B87">
            <w:pPr>
              <w:spacing w:before="0" w:after="0" w:line="240" w:lineRule="auto"/>
              <w:jc w:val="left"/>
              <w:rPr>
                <w:ins w:id="48703" w:author="pete jones" w:date="2022-01-04T11:19:00Z"/>
                <w:rFonts w:cstheme="minorHAnsi"/>
                <w:b/>
                <w:bCs/>
              </w:rPr>
              <w:pPrChange w:id="48704" w:author="pete jones" w:date="2022-01-04T11:52:00Z">
                <w:pPr>
                  <w:keepNext/>
                  <w:jc w:val="center"/>
                </w:pPr>
              </w:pPrChange>
            </w:pPr>
            <w:ins w:id="48705" w:author="pete jones" w:date="2022-01-04T11:19:00Z">
              <w:r w:rsidRPr="00FF6A71">
                <w:rPr>
                  <w:rFonts w:cstheme="minorHAnsi"/>
                  <w:b/>
                  <w:bCs/>
                </w:rPr>
                <w:t>scale</w:t>
              </w:r>
            </w:ins>
          </w:p>
        </w:tc>
        <w:tc>
          <w:tcPr>
            <w:tcW w:w="814" w:type="dxa"/>
            <w:shd w:val="clear" w:color="auto" w:fill="E7E6E6" w:themeFill="background2"/>
            <w:noWrap/>
            <w:vAlign w:val="center"/>
          </w:tcPr>
          <w:p w14:paraId="761F4426" w14:textId="77777777" w:rsidR="008E4B87" w:rsidRPr="00FF6A71" w:rsidRDefault="008E4B87">
            <w:pPr>
              <w:spacing w:before="0" w:after="0" w:line="240" w:lineRule="auto"/>
              <w:jc w:val="left"/>
              <w:rPr>
                <w:ins w:id="48706" w:author="pete jones" w:date="2022-01-04T11:19:00Z"/>
                <w:rFonts w:cstheme="minorHAnsi"/>
                <w:b/>
                <w:bCs/>
              </w:rPr>
              <w:pPrChange w:id="48707" w:author="pete jones" w:date="2022-01-04T11:52:00Z">
                <w:pPr>
                  <w:keepNext/>
                  <w:jc w:val="center"/>
                </w:pPr>
              </w:pPrChange>
            </w:pPr>
            <w:ins w:id="48708" w:author="pete jones" w:date="2022-01-04T11:19:00Z">
              <w:r w:rsidRPr="00FF6A71">
                <w:rPr>
                  <w:rFonts w:cstheme="minorHAnsi"/>
                  <w:b/>
                  <w:bCs/>
                </w:rPr>
                <w:t>1</w:t>
              </w:r>
            </w:ins>
          </w:p>
        </w:tc>
        <w:tc>
          <w:tcPr>
            <w:tcW w:w="814" w:type="dxa"/>
            <w:shd w:val="clear" w:color="auto" w:fill="E7E6E6" w:themeFill="background2"/>
            <w:noWrap/>
            <w:vAlign w:val="center"/>
          </w:tcPr>
          <w:p w14:paraId="288649C3" w14:textId="77777777" w:rsidR="008E4B87" w:rsidRPr="00FF6A71" w:rsidRDefault="008E4B87">
            <w:pPr>
              <w:spacing w:before="0" w:after="0" w:line="240" w:lineRule="auto"/>
              <w:jc w:val="left"/>
              <w:rPr>
                <w:ins w:id="48709" w:author="pete jones" w:date="2022-01-04T11:19:00Z"/>
                <w:rFonts w:cstheme="minorHAnsi"/>
                <w:b/>
                <w:bCs/>
              </w:rPr>
              <w:pPrChange w:id="48710" w:author="pete jones" w:date="2022-01-04T11:52:00Z">
                <w:pPr>
                  <w:keepNext/>
                  <w:jc w:val="center"/>
                </w:pPr>
              </w:pPrChange>
            </w:pPr>
            <w:ins w:id="48711" w:author="pete jones" w:date="2022-01-04T11:19:00Z">
              <w:r w:rsidRPr="00FF6A71">
                <w:rPr>
                  <w:rFonts w:cstheme="minorHAnsi"/>
                  <w:b/>
                  <w:bCs/>
                </w:rPr>
                <w:t>2</w:t>
              </w:r>
            </w:ins>
          </w:p>
        </w:tc>
        <w:tc>
          <w:tcPr>
            <w:tcW w:w="814" w:type="dxa"/>
            <w:shd w:val="clear" w:color="auto" w:fill="E7E6E6" w:themeFill="background2"/>
            <w:noWrap/>
            <w:vAlign w:val="center"/>
          </w:tcPr>
          <w:p w14:paraId="42C87D4E" w14:textId="77777777" w:rsidR="008E4B87" w:rsidRPr="00FF6A71" w:rsidRDefault="008E4B87">
            <w:pPr>
              <w:spacing w:before="0" w:after="0" w:line="240" w:lineRule="auto"/>
              <w:jc w:val="left"/>
              <w:rPr>
                <w:ins w:id="48712" w:author="pete jones" w:date="2022-01-04T11:19:00Z"/>
                <w:rFonts w:cstheme="minorHAnsi"/>
                <w:b/>
                <w:bCs/>
              </w:rPr>
              <w:pPrChange w:id="48713" w:author="pete jones" w:date="2022-01-04T11:52:00Z">
                <w:pPr>
                  <w:keepNext/>
                  <w:jc w:val="center"/>
                </w:pPr>
              </w:pPrChange>
            </w:pPr>
            <w:ins w:id="48714" w:author="pete jones" w:date="2022-01-04T11:19:00Z">
              <w:r w:rsidRPr="00FF6A71">
                <w:rPr>
                  <w:rFonts w:cstheme="minorHAnsi"/>
                  <w:b/>
                  <w:bCs/>
                </w:rPr>
                <w:t>3</w:t>
              </w:r>
            </w:ins>
          </w:p>
        </w:tc>
        <w:tc>
          <w:tcPr>
            <w:tcW w:w="692" w:type="dxa"/>
            <w:shd w:val="clear" w:color="auto" w:fill="E7E6E6" w:themeFill="background2"/>
            <w:noWrap/>
            <w:vAlign w:val="center"/>
          </w:tcPr>
          <w:p w14:paraId="207BED68" w14:textId="77777777" w:rsidR="008E4B87" w:rsidRPr="00FF6A71" w:rsidRDefault="008E4B87">
            <w:pPr>
              <w:spacing w:before="0" w:after="0" w:line="240" w:lineRule="auto"/>
              <w:jc w:val="left"/>
              <w:rPr>
                <w:ins w:id="48715" w:author="pete jones" w:date="2022-01-04T11:19:00Z"/>
                <w:rFonts w:cstheme="minorHAnsi"/>
                <w:b/>
                <w:bCs/>
              </w:rPr>
              <w:pPrChange w:id="48716" w:author="pete jones" w:date="2022-01-04T11:52:00Z">
                <w:pPr>
                  <w:keepNext/>
                  <w:jc w:val="center"/>
                </w:pPr>
              </w:pPrChange>
            </w:pPr>
            <w:ins w:id="48717" w:author="pete jones" w:date="2022-01-04T11:19:00Z">
              <w:r w:rsidRPr="00FF6A71">
                <w:rPr>
                  <w:rFonts w:cstheme="minorHAnsi"/>
                  <w:b/>
                  <w:bCs/>
                </w:rPr>
                <w:t>4</w:t>
              </w:r>
            </w:ins>
          </w:p>
        </w:tc>
        <w:tc>
          <w:tcPr>
            <w:tcW w:w="692" w:type="dxa"/>
            <w:shd w:val="clear" w:color="auto" w:fill="E7E6E6" w:themeFill="background2"/>
            <w:noWrap/>
            <w:vAlign w:val="center"/>
          </w:tcPr>
          <w:p w14:paraId="4D4F80FA" w14:textId="77777777" w:rsidR="008E4B87" w:rsidRPr="00FF6A71" w:rsidRDefault="008E4B87">
            <w:pPr>
              <w:spacing w:before="0" w:after="0" w:line="240" w:lineRule="auto"/>
              <w:jc w:val="left"/>
              <w:rPr>
                <w:ins w:id="48718" w:author="pete jones" w:date="2022-01-04T11:19:00Z"/>
                <w:rFonts w:cstheme="minorHAnsi"/>
                <w:b/>
                <w:bCs/>
              </w:rPr>
              <w:pPrChange w:id="48719" w:author="pete jones" w:date="2022-01-04T11:52:00Z">
                <w:pPr>
                  <w:keepNext/>
                  <w:jc w:val="center"/>
                </w:pPr>
              </w:pPrChange>
            </w:pPr>
            <w:ins w:id="48720" w:author="pete jones" w:date="2022-01-04T11:19:00Z">
              <w:r w:rsidRPr="00FF6A71">
                <w:rPr>
                  <w:rFonts w:cstheme="minorHAnsi"/>
                  <w:b/>
                  <w:bCs/>
                </w:rPr>
                <w:t>5</w:t>
              </w:r>
            </w:ins>
          </w:p>
        </w:tc>
        <w:tc>
          <w:tcPr>
            <w:tcW w:w="692" w:type="dxa"/>
            <w:shd w:val="clear" w:color="auto" w:fill="E7E6E6" w:themeFill="background2"/>
            <w:noWrap/>
            <w:vAlign w:val="center"/>
          </w:tcPr>
          <w:p w14:paraId="7E13DA9F" w14:textId="77777777" w:rsidR="008E4B87" w:rsidRPr="00FF6A71" w:rsidRDefault="008E4B87">
            <w:pPr>
              <w:spacing w:before="0" w:after="0" w:line="240" w:lineRule="auto"/>
              <w:jc w:val="left"/>
              <w:rPr>
                <w:ins w:id="48721" w:author="pete jones" w:date="2022-01-04T11:19:00Z"/>
                <w:rFonts w:cstheme="minorHAnsi"/>
                <w:b/>
                <w:bCs/>
              </w:rPr>
              <w:pPrChange w:id="48722" w:author="pete jones" w:date="2022-01-04T11:52:00Z">
                <w:pPr>
                  <w:keepNext/>
                  <w:jc w:val="center"/>
                </w:pPr>
              </w:pPrChange>
            </w:pPr>
            <w:ins w:id="48723" w:author="pete jones" w:date="2022-01-04T11:19:00Z">
              <w:r w:rsidRPr="00FF6A71">
                <w:rPr>
                  <w:rFonts w:cstheme="minorHAnsi"/>
                  <w:b/>
                  <w:bCs/>
                </w:rPr>
                <w:t>6</w:t>
              </w:r>
            </w:ins>
          </w:p>
        </w:tc>
        <w:tc>
          <w:tcPr>
            <w:tcW w:w="692" w:type="dxa"/>
            <w:shd w:val="clear" w:color="auto" w:fill="E7E6E6" w:themeFill="background2"/>
            <w:noWrap/>
            <w:vAlign w:val="center"/>
          </w:tcPr>
          <w:p w14:paraId="5AB703DD" w14:textId="77777777" w:rsidR="008E4B87" w:rsidRPr="00FF6A71" w:rsidRDefault="008E4B87">
            <w:pPr>
              <w:spacing w:before="0" w:after="0" w:line="240" w:lineRule="auto"/>
              <w:jc w:val="left"/>
              <w:rPr>
                <w:ins w:id="48724" w:author="pete jones" w:date="2022-01-04T11:19:00Z"/>
                <w:rFonts w:cstheme="minorHAnsi"/>
                <w:b/>
                <w:bCs/>
              </w:rPr>
              <w:pPrChange w:id="48725" w:author="pete jones" w:date="2022-01-04T11:52:00Z">
                <w:pPr>
                  <w:keepNext/>
                  <w:jc w:val="center"/>
                </w:pPr>
              </w:pPrChange>
            </w:pPr>
            <w:ins w:id="48726" w:author="pete jones" w:date="2022-01-04T11:19:00Z">
              <w:r w:rsidRPr="00FF6A71">
                <w:rPr>
                  <w:rFonts w:cstheme="minorHAnsi"/>
                  <w:b/>
                  <w:bCs/>
                </w:rPr>
                <w:t>7</w:t>
              </w:r>
            </w:ins>
          </w:p>
        </w:tc>
      </w:tr>
      <w:tr w:rsidR="008E4B87" w:rsidRPr="00FF6A71" w14:paraId="2571EDC0"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727"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728" w:author="pete jones" w:date="2022-01-04T11:19:00Z"/>
          <w:trPrChange w:id="48729" w:author="pete jones" w:date="2022-01-04T11:52:00Z">
            <w:trPr>
              <w:trHeight w:val="300"/>
              <w:jc w:val="center"/>
            </w:trPr>
          </w:trPrChange>
        </w:trPr>
        <w:tc>
          <w:tcPr>
            <w:tcW w:w="814" w:type="dxa"/>
            <w:vAlign w:val="center"/>
            <w:tcPrChange w:id="48730" w:author="pete jones" w:date="2022-01-04T11:52:00Z">
              <w:tcPr>
                <w:tcW w:w="814" w:type="dxa"/>
                <w:vAlign w:val="center"/>
              </w:tcPr>
            </w:tcPrChange>
          </w:tcPr>
          <w:p w14:paraId="6587E1BD" w14:textId="77777777" w:rsidR="008E4B87" w:rsidRPr="00FF6A71" w:rsidRDefault="008E4B87">
            <w:pPr>
              <w:spacing w:before="0" w:after="0" w:line="240" w:lineRule="auto"/>
              <w:jc w:val="left"/>
              <w:rPr>
                <w:ins w:id="48731" w:author="pete jones" w:date="2022-01-04T11:19:00Z"/>
                <w:rFonts w:cstheme="minorHAnsi"/>
                <w:b/>
                <w:bCs/>
              </w:rPr>
              <w:pPrChange w:id="48732" w:author="pete jones" w:date="2022-01-04T11:52:00Z">
                <w:pPr>
                  <w:keepNext/>
                  <w:jc w:val="center"/>
                </w:pPr>
              </w:pPrChange>
            </w:pPr>
            <w:ins w:id="48733" w:author="pete jones" w:date="2022-01-04T11:19:00Z">
              <w:r w:rsidRPr="00FF6A71">
                <w:rPr>
                  <w:rFonts w:cstheme="minorHAnsi"/>
                  <w:b/>
                  <w:bCs/>
                </w:rPr>
                <w:t>%</w:t>
              </w:r>
            </w:ins>
          </w:p>
        </w:tc>
        <w:tc>
          <w:tcPr>
            <w:tcW w:w="814" w:type="dxa"/>
            <w:shd w:val="clear" w:color="auto" w:fill="auto"/>
            <w:noWrap/>
            <w:vAlign w:val="bottom"/>
            <w:tcPrChange w:id="48734" w:author="pete jones" w:date="2022-01-04T11:52:00Z">
              <w:tcPr>
                <w:tcW w:w="814" w:type="dxa"/>
                <w:tcBorders>
                  <w:top w:val="nil"/>
                  <w:left w:val="nil"/>
                  <w:bottom w:val="nil"/>
                  <w:right w:val="nil"/>
                </w:tcBorders>
                <w:shd w:val="clear" w:color="auto" w:fill="auto"/>
                <w:noWrap/>
                <w:vAlign w:val="bottom"/>
              </w:tcPr>
            </w:tcPrChange>
          </w:tcPr>
          <w:p w14:paraId="28EBF5A4" w14:textId="77777777" w:rsidR="008E4B87" w:rsidRPr="00FF6A71" w:rsidRDefault="008E4B87">
            <w:pPr>
              <w:spacing w:before="0" w:after="0" w:line="240" w:lineRule="auto"/>
              <w:jc w:val="left"/>
              <w:rPr>
                <w:ins w:id="48735" w:author="pete jones" w:date="2022-01-04T11:19:00Z"/>
                <w:rFonts w:cstheme="minorHAnsi"/>
              </w:rPr>
              <w:pPrChange w:id="48736" w:author="pete jones" w:date="2022-01-04T11:52:00Z">
                <w:pPr>
                  <w:keepNext/>
                  <w:jc w:val="center"/>
                </w:pPr>
              </w:pPrChange>
            </w:pPr>
            <w:ins w:id="48737"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8738" w:author="pete jones" w:date="2022-01-04T11:52:00Z">
              <w:tcPr>
                <w:tcW w:w="814" w:type="dxa"/>
                <w:tcBorders>
                  <w:top w:val="nil"/>
                  <w:left w:val="nil"/>
                  <w:bottom w:val="nil"/>
                  <w:right w:val="nil"/>
                </w:tcBorders>
                <w:shd w:val="clear" w:color="auto" w:fill="auto"/>
                <w:noWrap/>
                <w:vAlign w:val="bottom"/>
              </w:tcPr>
            </w:tcPrChange>
          </w:tcPr>
          <w:p w14:paraId="7F3B5038" w14:textId="77777777" w:rsidR="008E4B87" w:rsidRPr="00FF6A71" w:rsidRDefault="008E4B87">
            <w:pPr>
              <w:spacing w:before="0" w:after="0" w:line="240" w:lineRule="auto"/>
              <w:jc w:val="left"/>
              <w:rPr>
                <w:ins w:id="48739" w:author="pete jones" w:date="2022-01-04T11:19:00Z"/>
                <w:rFonts w:cstheme="minorHAnsi"/>
              </w:rPr>
              <w:pPrChange w:id="48740" w:author="pete jones" w:date="2022-01-04T11:52:00Z">
                <w:pPr>
                  <w:keepNext/>
                  <w:jc w:val="center"/>
                </w:pPr>
              </w:pPrChange>
            </w:pPr>
            <w:ins w:id="48741" w:author="pete jones" w:date="2022-01-04T11:19:00Z">
              <w:r w:rsidRPr="00FF6A71">
                <w:rPr>
                  <w:rFonts w:ascii="Calibri" w:hAnsi="Calibri" w:cs="Calibri"/>
                  <w:color w:val="000000"/>
                  <w:sz w:val="22"/>
                  <w:szCs w:val="22"/>
                </w:rPr>
                <w:t>33%</w:t>
              </w:r>
            </w:ins>
          </w:p>
        </w:tc>
        <w:tc>
          <w:tcPr>
            <w:tcW w:w="814" w:type="dxa"/>
            <w:shd w:val="clear" w:color="auto" w:fill="auto"/>
            <w:noWrap/>
            <w:vAlign w:val="bottom"/>
            <w:tcPrChange w:id="48742" w:author="pete jones" w:date="2022-01-04T11:52:00Z">
              <w:tcPr>
                <w:tcW w:w="814" w:type="dxa"/>
                <w:tcBorders>
                  <w:top w:val="nil"/>
                  <w:left w:val="nil"/>
                  <w:bottom w:val="nil"/>
                  <w:right w:val="nil"/>
                </w:tcBorders>
                <w:shd w:val="clear" w:color="auto" w:fill="auto"/>
                <w:noWrap/>
                <w:vAlign w:val="bottom"/>
              </w:tcPr>
            </w:tcPrChange>
          </w:tcPr>
          <w:p w14:paraId="218164AA" w14:textId="77777777" w:rsidR="008E4B87" w:rsidRPr="00FF6A71" w:rsidRDefault="008E4B87">
            <w:pPr>
              <w:spacing w:before="0" w:after="0" w:line="240" w:lineRule="auto"/>
              <w:jc w:val="left"/>
              <w:rPr>
                <w:ins w:id="48743" w:author="pete jones" w:date="2022-01-04T11:19:00Z"/>
                <w:rFonts w:cstheme="minorHAnsi"/>
              </w:rPr>
              <w:pPrChange w:id="48744" w:author="pete jones" w:date="2022-01-04T11:52:00Z">
                <w:pPr>
                  <w:keepNext/>
                  <w:jc w:val="center"/>
                </w:pPr>
              </w:pPrChange>
            </w:pPr>
            <w:ins w:id="48745" w:author="pete jones" w:date="2022-01-04T11:19:00Z">
              <w:r w:rsidRPr="00FF6A71">
                <w:rPr>
                  <w:rFonts w:ascii="Calibri" w:hAnsi="Calibri" w:cs="Calibri"/>
                  <w:color w:val="000000"/>
                  <w:sz w:val="22"/>
                  <w:szCs w:val="22"/>
                </w:rPr>
                <w:t>33%</w:t>
              </w:r>
            </w:ins>
          </w:p>
        </w:tc>
        <w:tc>
          <w:tcPr>
            <w:tcW w:w="692" w:type="dxa"/>
            <w:shd w:val="clear" w:color="auto" w:fill="auto"/>
            <w:noWrap/>
            <w:vAlign w:val="bottom"/>
            <w:tcPrChange w:id="48746" w:author="pete jones" w:date="2022-01-04T11:52:00Z">
              <w:tcPr>
                <w:tcW w:w="692" w:type="dxa"/>
                <w:tcBorders>
                  <w:top w:val="nil"/>
                  <w:left w:val="nil"/>
                  <w:bottom w:val="nil"/>
                  <w:right w:val="nil"/>
                </w:tcBorders>
                <w:shd w:val="clear" w:color="auto" w:fill="auto"/>
                <w:noWrap/>
                <w:vAlign w:val="bottom"/>
              </w:tcPr>
            </w:tcPrChange>
          </w:tcPr>
          <w:p w14:paraId="7BFF8C05" w14:textId="77777777" w:rsidR="008E4B87" w:rsidRPr="00FF6A71" w:rsidRDefault="008E4B87">
            <w:pPr>
              <w:spacing w:before="0" w:after="0" w:line="240" w:lineRule="auto"/>
              <w:jc w:val="left"/>
              <w:rPr>
                <w:ins w:id="48747" w:author="pete jones" w:date="2022-01-04T11:19:00Z"/>
                <w:rFonts w:cstheme="minorHAnsi"/>
              </w:rPr>
              <w:pPrChange w:id="48748" w:author="pete jones" w:date="2022-01-04T11:52:00Z">
                <w:pPr>
                  <w:keepNext/>
                  <w:jc w:val="center"/>
                </w:pPr>
              </w:pPrChange>
            </w:pPr>
            <w:ins w:id="48749"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8750" w:author="pete jones" w:date="2022-01-04T11:52:00Z">
              <w:tcPr>
                <w:tcW w:w="692" w:type="dxa"/>
                <w:tcBorders>
                  <w:top w:val="nil"/>
                  <w:left w:val="nil"/>
                  <w:bottom w:val="nil"/>
                  <w:right w:val="nil"/>
                </w:tcBorders>
                <w:shd w:val="clear" w:color="auto" w:fill="auto"/>
                <w:noWrap/>
                <w:vAlign w:val="bottom"/>
              </w:tcPr>
            </w:tcPrChange>
          </w:tcPr>
          <w:p w14:paraId="15AB99D9" w14:textId="77777777" w:rsidR="008E4B87" w:rsidRPr="00FF6A71" w:rsidRDefault="008E4B87">
            <w:pPr>
              <w:spacing w:before="0" w:after="0" w:line="240" w:lineRule="auto"/>
              <w:jc w:val="left"/>
              <w:rPr>
                <w:ins w:id="48751" w:author="pete jones" w:date="2022-01-04T11:19:00Z"/>
                <w:rFonts w:cstheme="minorHAnsi"/>
              </w:rPr>
              <w:pPrChange w:id="48752" w:author="pete jones" w:date="2022-01-04T11:52:00Z">
                <w:pPr>
                  <w:keepNext/>
                  <w:jc w:val="center"/>
                </w:pPr>
              </w:pPrChange>
            </w:pPr>
            <w:ins w:id="48753"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8754" w:author="pete jones" w:date="2022-01-04T11:52:00Z">
              <w:tcPr>
                <w:tcW w:w="692" w:type="dxa"/>
                <w:tcBorders>
                  <w:top w:val="nil"/>
                  <w:left w:val="nil"/>
                  <w:bottom w:val="nil"/>
                  <w:right w:val="nil"/>
                </w:tcBorders>
                <w:shd w:val="clear" w:color="auto" w:fill="auto"/>
                <w:noWrap/>
                <w:vAlign w:val="bottom"/>
              </w:tcPr>
            </w:tcPrChange>
          </w:tcPr>
          <w:p w14:paraId="7339E163" w14:textId="77777777" w:rsidR="008E4B87" w:rsidRPr="00FF6A71" w:rsidRDefault="008E4B87">
            <w:pPr>
              <w:spacing w:before="0" w:after="0" w:line="240" w:lineRule="auto"/>
              <w:jc w:val="left"/>
              <w:rPr>
                <w:ins w:id="48755" w:author="pete jones" w:date="2022-01-04T11:19:00Z"/>
                <w:rFonts w:cstheme="minorHAnsi"/>
              </w:rPr>
              <w:pPrChange w:id="48756" w:author="pete jones" w:date="2022-01-04T11:52:00Z">
                <w:pPr>
                  <w:keepNext/>
                  <w:jc w:val="center"/>
                </w:pPr>
              </w:pPrChange>
            </w:pPr>
            <w:ins w:id="48757"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8758" w:author="pete jones" w:date="2022-01-04T11:52:00Z">
              <w:tcPr>
                <w:tcW w:w="692" w:type="dxa"/>
                <w:tcBorders>
                  <w:top w:val="nil"/>
                  <w:left w:val="nil"/>
                  <w:bottom w:val="nil"/>
                  <w:right w:val="nil"/>
                </w:tcBorders>
                <w:shd w:val="clear" w:color="auto" w:fill="auto"/>
                <w:noWrap/>
                <w:vAlign w:val="bottom"/>
              </w:tcPr>
            </w:tcPrChange>
          </w:tcPr>
          <w:p w14:paraId="0E887EB7" w14:textId="77777777" w:rsidR="008E4B87" w:rsidRPr="00FF6A71" w:rsidRDefault="008E4B87">
            <w:pPr>
              <w:spacing w:before="0" w:after="0" w:line="240" w:lineRule="auto"/>
              <w:jc w:val="left"/>
              <w:rPr>
                <w:ins w:id="48759" w:author="pete jones" w:date="2022-01-04T11:19:00Z"/>
                <w:rFonts w:cstheme="minorHAnsi"/>
              </w:rPr>
              <w:pPrChange w:id="48760" w:author="pete jones" w:date="2022-01-04T11:52:00Z">
                <w:pPr>
                  <w:keepNext/>
                  <w:jc w:val="center"/>
                </w:pPr>
              </w:pPrChange>
            </w:pPr>
            <w:ins w:id="48761" w:author="pete jones" w:date="2022-01-04T11:19:00Z">
              <w:r w:rsidRPr="00FF6A71">
                <w:rPr>
                  <w:rFonts w:ascii="Calibri" w:hAnsi="Calibri" w:cs="Calibri"/>
                  <w:color w:val="000000"/>
                  <w:sz w:val="22"/>
                  <w:szCs w:val="22"/>
                </w:rPr>
                <w:t>0%</w:t>
              </w:r>
            </w:ins>
          </w:p>
        </w:tc>
      </w:tr>
      <w:tr w:rsidR="008E4B87" w:rsidRPr="00FF6A71" w14:paraId="0ED726C0"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762"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763" w:author="pete jones" w:date="2022-01-04T11:19:00Z"/>
          <w:trPrChange w:id="48764" w:author="pete jones" w:date="2022-01-04T11:52:00Z">
            <w:trPr>
              <w:trHeight w:val="300"/>
              <w:jc w:val="center"/>
            </w:trPr>
          </w:trPrChange>
        </w:trPr>
        <w:tc>
          <w:tcPr>
            <w:tcW w:w="814" w:type="dxa"/>
            <w:vAlign w:val="center"/>
            <w:tcPrChange w:id="48765" w:author="pete jones" w:date="2022-01-04T11:52:00Z">
              <w:tcPr>
                <w:tcW w:w="814" w:type="dxa"/>
                <w:vAlign w:val="center"/>
              </w:tcPr>
            </w:tcPrChange>
          </w:tcPr>
          <w:p w14:paraId="1EBAAC3A" w14:textId="77777777" w:rsidR="008E4B87" w:rsidRPr="00FF6A71" w:rsidRDefault="008E4B87">
            <w:pPr>
              <w:spacing w:before="0" w:after="0" w:line="240" w:lineRule="auto"/>
              <w:jc w:val="left"/>
              <w:rPr>
                <w:ins w:id="48766" w:author="pete jones" w:date="2022-01-04T11:19:00Z"/>
                <w:rFonts w:cstheme="minorHAnsi"/>
                <w:b/>
                <w:bCs/>
              </w:rPr>
              <w:pPrChange w:id="48767" w:author="pete jones" w:date="2022-01-04T11:52:00Z">
                <w:pPr>
                  <w:keepNext/>
                  <w:jc w:val="center"/>
                </w:pPr>
              </w:pPrChange>
            </w:pPr>
            <w:ins w:id="48768" w:author="pete jones" w:date="2022-01-04T11:19:00Z">
              <w:r w:rsidRPr="00FF6A71">
                <w:rPr>
                  <w:rFonts w:cstheme="minorHAnsi"/>
                  <w:b/>
                  <w:bCs/>
                </w:rPr>
                <w:t>Count</w:t>
              </w:r>
            </w:ins>
          </w:p>
        </w:tc>
        <w:tc>
          <w:tcPr>
            <w:tcW w:w="814" w:type="dxa"/>
            <w:shd w:val="clear" w:color="auto" w:fill="auto"/>
            <w:noWrap/>
            <w:vAlign w:val="bottom"/>
            <w:tcPrChange w:id="48769" w:author="pete jones" w:date="2022-01-04T11:52:00Z">
              <w:tcPr>
                <w:tcW w:w="814" w:type="dxa"/>
                <w:tcBorders>
                  <w:top w:val="nil"/>
                  <w:left w:val="nil"/>
                  <w:bottom w:val="nil"/>
                  <w:right w:val="nil"/>
                </w:tcBorders>
                <w:shd w:val="clear" w:color="auto" w:fill="auto"/>
                <w:noWrap/>
                <w:vAlign w:val="bottom"/>
              </w:tcPr>
            </w:tcPrChange>
          </w:tcPr>
          <w:p w14:paraId="7A6DFFDD" w14:textId="77777777" w:rsidR="008E4B87" w:rsidRPr="00FF6A71" w:rsidRDefault="008E4B87">
            <w:pPr>
              <w:spacing w:before="0" w:after="0" w:line="240" w:lineRule="auto"/>
              <w:jc w:val="left"/>
              <w:rPr>
                <w:ins w:id="48770" w:author="pete jones" w:date="2022-01-04T11:19:00Z"/>
                <w:rFonts w:cstheme="minorHAnsi"/>
              </w:rPr>
              <w:pPrChange w:id="48771" w:author="pete jones" w:date="2022-01-04T11:52:00Z">
                <w:pPr>
                  <w:keepNext/>
                  <w:jc w:val="center"/>
                </w:pPr>
              </w:pPrChange>
            </w:pPr>
            <w:ins w:id="48772" w:author="pete jones" w:date="2022-01-04T11:19:00Z">
              <w:r w:rsidRPr="00FF6A71">
                <w:rPr>
                  <w:rFonts w:ascii="Calibri" w:hAnsi="Calibri" w:cs="Calibri"/>
                  <w:color w:val="000000"/>
                  <w:sz w:val="22"/>
                  <w:szCs w:val="22"/>
                </w:rPr>
                <w:t>2</w:t>
              </w:r>
            </w:ins>
          </w:p>
        </w:tc>
        <w:tc>
          <w:tcPr>
            <w:tcW w:w="814" w:type="dxa"/>
            <w:shd w:val="clear" w:color="auto" w:fill="auto"/>
            <w:noWrap/>
            <w:vAlign w:val="bottom"/>
            <w:tcPrChange w:id="48773" w:author="pete jones" w:date="2022-01-04T11:52:00Z">
              <w:tcPr>
                <w:tcW w:w="814" w:type="dxa"/>
                <w:tcBorders>
                  <w:top w:val="nil"/>
                  <w:left w:val="nil"/>
                  <w:bottom w:val="nil"/>
                  <w:right w:val="nil"/>
                </w:tcBorders>
                <w:shd w:val="clear" w:color="auto" w:fill="auto"/>
                <w:noWrap/>
                <w:vAlign w:val="bottom"/>
              </w:tcPr>
            </w:tcPrChange>
          </w:tcPr>
          <w:p w14:paraId="68FDB679" w14:textId="77777777" w:rsidR="008E4B87" w:rsidRPr="00FF6A71" w:rsidRDefault="008E4B87">
            <w:pPr>
              <w:spacing w:before="0" w:after="0" w:line="240" w:lineRule="auto"/>
              <w:jc w:val="left"/>
              <w:rPr>
                <w:ins w:id="48774" w:author="pete jones" w:date="2022-01-04T11:19:00Z"/>
                <w:rFonts w:cstheme="minorHAnsi"/>
              </w:rPr>
              <w:pPrChange w:id="48775" w:author="pete jones" w:date="2022-01-04T11:52:00Z">
                <w:pPr>
                  <w:keepNext/>
                  <w:jc w:val="center"/>
                </w:pPr>
              </w:pPrChange>
            </w:pPr>
            <w:ins w:id="48776" w:author="pete jones" w:date="2022-01-04T11:19:00Z">
              <w:r w:rsidRPr="00FF6A71">
                <w:rPr>
                  <w:rFonts w:ascii="Calibri" w:hAnsi="Calibri" w:cs="Calibri"/>
                  <w:color w:val="000000"/>
                  <w:sz w:val="22"/>
                  <w:szCs w:val="22"/>
                </w:rPr>
                <w:t>9</w:t>
              </w:r>
            </w:ins>
          </w:p>
        </w:tc>
        <w:tc>
          <w:tcPr>
            <w:tcW w:w="814" w:type="dxa"/>
            <w:shd w:val="clear" w:color="auto" w:fill="auto"/>
            <w:noWrap/>
            <w:vAlign w:val="bottom"/>
            <w:tcPrChange w:id="48777" w:author="pete jones" w:date="2022-01-04T11:52:00Z">
              <w:tcPr>
                <w:tcW w:w="814" w:type="dxa"/>
                <w:tcBorders>
                  <w:top w:val="nil"/>
                  <w:left w:val="nil"/>
                  <w:bottom w:val="nil"/>
                  <w:right w:val="nil"/>
                </w:tcBorders>
                <w:shd w:val="clear" w:color="auto" w:fill="auto"/>
                <w:noWrap/>
                <w:vAlign w:val="bottom"/>
              </w:tcPr>
            </w:tcPrChange>
          </w:tcPr>
          <w:p w14:paraId="684E1D17" w14:textId="77777777" w:rsidR="008E4B87" w:rsidRPr="00FF6A71" w:rsidRDefault="008E4B87">
            <w:pPr>
              <w:spacing w:before="0" w:after="0" w:line="240" w:lineRule="auto"/>
              <w:jc w:val="left"/>
              <w:rPr>
                <w:ins w:id="48778" w:author="pete jones" w:date="2022-01-04T11:19:00Z"/>
                <w:rFonts w:cstheme="minorHAnsi"/>
              </w:rPr>
              <w:pPrChange w:id="48779" w:author="pete jones" w:date="2022-01-04T11:52:00Z">
                <w:pPr>
                  <w:keepNext/>
                  <w:jc w:val="center"/>
                </w:pPr>
              </w:pPrChange>
            </w:pPr>
            <w:ins w:id="48780" w:author="pete jones" w:date="2022-01-04T11:19:00Z">
              <w:r w:rsidRPr="00FF6A71">
                <w:rPr>
                  <w:rFonts w:ascii="Calibri" w:hAnsi="Calibri" w:cs="Calibri"/>
                  <w:color w:val="000000"/>
                  <w:sz w:val="22"/>
                  <w:szCs w:val="22"/>
                </w:rPr>
                <w:t>9</w:t>
              </w:r>
            </w:ins>
          </w:p>
        </w:tc>
        <w:tc>
          <w:tcPr>
            <w:tcW w:w="692" w:type="dxa"/>
            <w:shd w:val="clear" w:color="auto" w:fill="auto"/>
            <w:noWrap/>
            <w:vAlign w:val="bottom"/>
            <w:tcPrChange w:id="48781" w:author="pete jones" w:date="2022-01-04T11:52:00Z">
              <w:tcPr>
                <w:tcW w:w="692" w:type="dxa"/>
                <w:tcBorders>
                  <w:top w:val="nil"/>
                  <w:left w:val="nil"/>
                  <w:bottom w:val="nil"/>
                  <w:right w:val="nil"/>
                </w:tcBorders>
                <w:shd w:val="clear" w:color="auto" w:fill="auto"/>
                <w:noWrap/>
                <w:vAlign w:val="bottom"/>
              </w:tcPr>
            </w:tcPrChange>
          </w:tcPr>
          <w:p w14:paraId="17BEF318" w14:textId="77777777" w:rsidR="008E4B87" w:rsidRPr="00FF6A71" w:rsidRDefault="008E4B87">
            <w:pPr>
              <w:spacing w:before="0" w:after="0" w:line="240" w:lineRule="auto"/>
              <w:jc w:val="left"/>
              <w:rPr>
                <w:ins w:id="48782" w:author="pete jones" w:date="2022-01-04T11:19:00Z"/>
                <w:rFonts w:cstheme="minorHAnsi"/>
              </w:rPr>
              <w:pPrChange w:id="48783" w:author="pete jones" w:date="2022-01-04T11:52:00Z">
                <w:pPr>
                  <w:keepNext/>
                  <w:jc w:val="center"/>
                </w:pPr>
              </w:pPrChange>
            </w:pPr>
            <w:ins w:id="48784"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8785" w:author="pete jones" w:date="2022-01-04T11:52:00Z">
              <w:tcPr>
                <w:tcW w:w="692" w:type="dxa"/>
                <w:tcBorders>
                  <w:top w:val="nil"/>
                  <w:left w:val="nil"/>
                  <w:bottom w:val="nil"/>
                  <w:right w:val="nil"/>
                </w:tcBorders>
                <w:shd w:val="clear" w:color="auto" w:fill="auto"/>
                <w:noWrap/>
                <w:vAlign w:val="bottom"/>
              </w:tcPr>
            </w:tcPrChange>
          </w:tcPr>
          <w:p w14:paraId="13809D3D" w14:textId="77777777" w:rsidR="008E4B87" w:rsidRPr="00FF6A71" w:rsidRDefault="008E4B87">
            <w:pPr>
              <w:spacing w:before="0" w:after="0" w:line="240" w:lineRule="auto"/>
              <w:jc w:val="left"/>
              <w:rPr>
                <w:ins w:id="48786" w:author="pete jones" w:date="2022-01-04T11:19:00Z"/>
                <w:rFonts w:cstheme="minorHAnsi"/>
              </w:rPr>
              <w:pPrChange w:id="48787" w:author="pete jones" w:date="2022-01-04T11:52:00Z">
                <w:pPr>
                  <w:keepNext/>
                  <w:jc w:val="center"/>
                </w:pPr>
              </w:pPrChange>
            </w:pPr>
            <w:ins w:id="48788"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8789" w:author="pete jones" w:date="2022-01-04T11:52:00Z">
              <w:tcPr>
                <w:tcW w:w="692" w:type="dxa"/>
                <w:tcBorders>
                  <w:top w:val="nil"/>
                  <w:left w:val="nil"/>
                  <w:bottom w:val="nil"/>
                  <w:right w:val="nil"/>
                </w:tcBorders>
                <w:shd w:val="clear" w:color="auto" w:fill="auto"/>
                <w:noWrap/>
                <w:vAlign w:val="bottom"/>
              </w:tcPr>
            </w:tcPrChange>
          </w:tcPr>
          <w:p w14:paraId="481CE582" w14:textId="77777777" w:rsidR="008E4B87" w:rsidRPr="00FF6A71" w:rsidRDefault="008E4B87">
            <w:pPr>
              <w:spacing w:before="0" w:after="0" w:line="240" w:lineRule="auto"/>
              <w:jc w:val="left"/>
              <w:rPr>
                <w:ins w:id="48790" w:author="pete jones" w:date="2022-01-04T11:19:00Z"/>
                <w:rFonts w:cstheme="minorHAnsi"/>
              </w:rPr>
              <w:pPrChange w:id="48791" w:author="pete jones" w:date="2022-01-04T11:52:00Z">
                <w:pPr>
                  <w:keepNext/>
                  <w:jc w:val="center"/>
                </w:pPr>
              </w:pPrChange>
            </w:pPr>
            <w:ins w:id="48792"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8793" w:author="pete jones" w:date="2022-01-04T11:52:00Z">
              <w:tcPr>
                <w:tcW w:w="692" w:type="dxa"/>
                <w:tcBorders>
                  <w:top w:val="nil"/>
                  <w:left w:val="nil"/>
                  <w:bottom w:val="nil"/>
                  <w:right w:val="nil"/>
                </w:tcBorders>
                <w:shd w:val="clear" w:color="auto" w:fill="auto"/>
                <w:noWrap/>
                <w:vAlign w:val="bottom"/>
              </w:tcPr>
            </w:tcPrChange>
          </w:tcPr>
          <w:p w14:paraId="179D767C" w14:textId="77777777" w:rsidR="008E4B87" w:rsidRPr="00FF6A71" w:rsidRDefault="008E4B87">
            <w:pPr>
              <w:spacing w:before="0" w:after="0" w:line="240" w:lineRule="auto"/>
              <w:jc w:val="left"/>
              <w:rPr>
                <w:ins w:id="48794" w:author="pete jones" w:date="2022-01-04T11:19:00Z"/>
                <w:rFonts w:cstheme="minorHAnsi"/>
              </w:rPr>
              <w:pPrChange w:id="48795" w:author="pete jones" w:date="2022-01-04T11:52:00Z">
                <w:pPr>
                  <w:keepNext/>
                  <w:jc w:val="center"/>
                </w:pPr>
              </w:pPrChange>
            </w:pPr>
            <w:ins w:id="48796" w:author="pete jones" w:date="2022-01-04T11:19:00Z">
              <w:r w:rsidRPr="00FF6A71">
                <w:rPr>
                  <w:rFonts w:ascii="Calibri" w:hAnsi="Calibri" w:cs="Calibri"/>
                  <w:color w:val="000000"/>
                  <w:sz w:val="22"/>
                  <w:szCs w:val="22"/>
                </w:rPr>
                <w:t>0</w:t>
              </w:r>
            </w:ins>
          </w:p>
        </w:tc>
      </w:tr>
    </w:tbl>
    <w:p w14:paraId="7AFFF7C1" w14:textId="05977CA4" w:rsidR="008E4B87" w:rsidRPr="00FF6A71" w:rsidRDefault="008E4B87">
      <w:pPr>
        <w:jc w:val="left"/>
        <w:rPr>
          <w:ins w:id="48797" w:author="pete jones" w:date="2022-01-04T11:19:00Z"/>
          <w:rFonts w:cstheme="minorHAnsi"/>
        </w:rPr>
        <w:pPrChange w:id="48798" w:author="pete jones" w:date="2022-01-04T11:41:00Z">
          <w:pPr>
            <w:keepNext/>
          </w:pPr>
        </w:pPrChange>
      </w:pPr>
      <w:ins w:id="48799" w:author="pete jones" w:date="2022-01-04T11:19:00Z">
        <w:r w:rsidRPr="00FF6A71">
          <w:rPr>
            <w:rFonts w:cstheme="minorHAnsi"/>
          </w:rPr>
          <w:t xml:space="preserve">Q4.19 Our teams regularly meet to </w:t>
        </w:r>
      </w:ins>
      <w:ins w:id="48800" w:author="pete jones" w:date="2022-04-01T14:28:00Z">
        <w:r w:rsidR="00580BEA">
          <w:rPr>
            <w:rFonts w:cstheme="minorHAnsi"/>
          </w:rPr>
          <w:t>discuss teaching and learning, specifically</w:t>
        </w:r>
      </w:ins>
      <w:ins w:id="48801" w:author="pete jones" w:date="2022-01-04T11:19:00Z">
        <w:r w:rsidRPr="00FF6A71">
          <w:rPr>
            <w:rFonts w:cstheme="minorHAnsi"/>
          </w:rPr>
          <w: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8802">
          <w:tblGrid>
            <w:gridCol w:w="814"/>
            <w:gridCol w:w="814"/>
            <w:gridCol w:w="814"/>
            <w:gridCol w:w="814"/>
            <w:gridCol w:w="692"/>
            <w:gridCol w:w="692"/>
            <w:gridCol w:w="692"/>
            <w:gridCol w:w="692"/>
          </w:tblGrid>
        </w:tblGridChange>
      </w:tblGrid>
      <w:tr w:rsidR="00FF6A71" w:rsidRPr="00FF6A71" w14:paraId="38DB5798" w14:textId="77777777" w:rsidTr="00F736AB">
        <w:trPr>
          <w:trHeight w:val="300"/>
          <w:jc w:val="center"/>
          <w:ins w:id="48803" w:author="pete jones" w:date="2022-01-04T11:19:00Z"/>
        </w:trPr>
        <w:tc>
          <w:tcPr>
            <w:tcW w:w="814" w:type="dxa"/>
            <w:shd w:val="clear" w:color="auto" w:fill="E7E6E6" w:themeFill="background2"/>
            <w:vAlign w:val="center"/>
          </w:tcPr>
          <w:p w14:paraId="48D09CD3" w14:textId="77777777" w:rsidR="008E4B87" w:rsidRPr="00FF6A71" w:rsidRDefault="008E4B87">
            <w:pPr>
              <w:spacing w:before="0" w:after="0" w:line="240" w:lineRule="auto"/>
              <w:jc w:val="left"/>
              <w:rPr>
                <w:ins w:id="48804" w:author="pete jones" w:date="2022-01-04T11:19:00Z"/>
                <w:rFonts w:cstheme="minorHAnsi"/>
                <w:b/>
                <w:bCs/>
              </w:rPr>
              <w:pPrChange w:id="48805" w:author="pete jones" w:date="2022-01-04T11:52:00Z">
                <w:pPr>
                  <w:keepNext/>
                  <w:jc w:val="center"/>
                </w:pPr>
              </w:pPrChange>
            </w:pPr>
            <w:ins w:id="48806" w:author="pete jones" w:date="2022-01-04T11:19:00Z">
              <w:r w:rsidRPr="00FF6A71">
                <w:rPr>
                  <w:rFonts w:cstheme="minorHAnsi"/>
                  <w:b/>
                  <w:bCs/>
                </w:rPr>
                <w:t>scale</w:t>
              </w:r>
            </w:ins>
          </w:p>
        </w:tc>
        <w:tc>
          <w:tcPr>
            <w:tcW w:w="814" w:type="dxa"/>
            <w:shd w:val="clear" w:color="auto" w:fill="E7E6E6" w:themeFill="background2"/>
            <w:noWrap/>
            <w:vAlign w:val="center"/>
          </w:tcPr>
          <w:p w14:paraId="061D3248" w14:textId="77777777" w:rsidR="008E4B87" w:rsidRPr="00FF6A71" w:rsidRDefault="008E4B87">
            <w:pPr>
              <w:spacing w:before="0" w:after="0" w:line="240" w:lineRule="auto"/>
              <w:jc w:val="left"/>
              <w:rPr>
                <w:ins w:id="48807" w:author="pete jones" w:date="2022-01-04T11:19:00Z"/>
                <w:rFonts w:cstheme="minorHAnsi"/>
                <w:b/>
                <w:bCs/>
              </w:rPr>
              <w:pPrChange w:id="48808" w:author="pete jones" w:date="2022-01-04T11:52:00Z">
                <w:pPr>
                  <w:keepNext/>
                  <w:jc w:val="center"/>
                </w:pPr>
              </w:pPrChange>
            </w:pPr>
            <w:ins w:id="48809" w:author="pete jones" w:date="2022-01-04T11:19:00Z">
              <w:r w:rsidRPr="00FF6A71">
                <w:rPr>
                  <w:rFonts w:cstheme="minorHAnsi"/>
                  <w:b/>
                  <w:bCs/>
                </w:rPr>
                <w:t>1</w:t>
              </w:r>
            </w:ins>
          </w:p>
        </w:tc>
        <w:tc>
          <w:tcPr>
            <w:tcW w:w="814" w:type="dxa"/>
            <w:shd w:val="clear" w:color="auto" w:fill="E7E6E6" w:themeFill="background2"/>
            <w:noWrap/>
            <w:vAlign w:val="center"/>
          </w:tcPr>
          <w:p w14:paraId="291EAFA7" w14:textId="77777777" w:rsidR="008E4B87" w:rsidRPr="00FF6A71" w:rsidRDefault="008E4B87">
            <w:pPr>
              <w:spacing w:before="0" w:after="0" w:line="240" w:lineRule="auto"/>
              <w:jc w:val="left"/>
              <w:rPr>
                <w:ins w:id="48810" w:author="pete jones" w:date="2022-01-04T11:19:00Z"/>
                <w:rFonts w:cstheme="minorHAnsi"/>
                <w:b/>
                <w:bCs/>
              </w:rPr>
              <w:pPrChange w:id="48811" w:author="pete jones" w:date="2022-01-04T11:52:00Z">
                <w:pPr>
                  <w:keepNext/>
                  <w:jc w:val="center"/>
                </w:pPr>
              </w:pPrChange>
            </w:pPr>
            <w:ins w:id="48812" w:author="pete jones" w:date="2022-01-04T11:19:00Z">
              <w:r w:rsidRPr="00FF6A71">
                <w:rPr>
                  <w:rFonts w:cstheme="minorHAnsi"/>
                  <w:b/>
                  <w:bCs/>
                </w:rPr>
                <w:t>2</w:t>
              </w:r>
            </w:ins>
          </w:p>
        </w:tc>
        <w:tc>
          <w:tcPr>
            <w:tcW w:w="814" w:type="dxa"/>
            <w:shd w:val="clear" w:color="auto" w:fill="E7E6E6" w:themeFill="background2"/>
            <w:noWrap/>
            <w:vAlign w:val="center"/>
          </w:tcPr>
          <w:p w14:paraId="194555B0" w14:textId="77777777" w:rsidR="008E4B87" w:rsidRPr="00FF6A71" w:rsidRDefault="008E4B87">
            <w:pPr>
              <w:spacing w:before="0" w:after="0" w:line="240" w:lineRule="auto"/>
              <w:jc w:val="left"/>
              <w:rPr>
                <w:ins w:id="48813" w:author="pete jones" w:date="2022-01-04T11:19:00Z"/>
                <w:rFonts w:cstheme="minorHAnsi"/>
                <w:b/>
                <w:bCs/>
              </w:rPr>
              <w:pPrChange w:id="48814" w:author="pete jones" w:date="2022-01-04T11:52:00Z">
                <w:pPr>
                  <w:keepNext/>
                  <w:jc w:val="center"/>
                </w:pPr>
              </w:pPrChange>
            </w:pPr>
            <w:ins w:id="48815" w:author="pete jones" w:date="2022-01-04T11:19:00Z">
              <w:r w:rsidRPr="00FF6A71">
                <w:rPr>
                  <w:rFonts w:cstheme="minorHAnsi"/>
                  <w:b/>
                  <w:bCs/>
                </w:rPr>
                <w:t>3</w:t>
              </w:r>
            </w:ins>
          </w:p>
        </w:tc>
        <w:tc>
          <w:tcPr>
            <w:tcW w:w="692" w:type="dxa"/>
            <w:shd w:val="clear" w:color="auto" w:fill="E7E6E6" w:themeFill="background2"/>
            <w:noWrap/>
            <w:vAlign w:val="center"/>
          </w:tcPr>
          <w:p w14:paraId="13F50760" w14:textId="77777777" w:rsidR="008E4B87" w:rsidRPr="00FF6A71" w:rsidRDefault="008E4B87">
            <w:pPr>
              <w:spacing w:before="0" w:after="0" w:line="240" w:lineRule="auto"/>
              <w:jc w:val="left"/>
              <w:rPr>
                <w:ins w:id="48816" w:author="pete jones" w:date="2022-01-04T11:19:00Z"/>
                <w:rFonts w:cstheme="minorHAnsi"/>
                <w:b/>
                <w:bCs/>
              </w:rPr>
              <w:pPrChange w:id="48817" w:author="pete jones" w:date="2022-01-04T11:52:00Z">
                <w:pPr>
                  <w:keepNext/>
                  <w:jc w:val="center"/>
                </w:pPr>
              </w:pPrChange>
            </w:pPr>
            <w:ins w:id="48818" w:author="pete jones" w:date="2022-01-04T11:19:00Z">
              <w:r w:rsidRPr="00FF6A71">
                <w:rPr>
                  <w:rFonts w:cstheme="minorHAnsi"/>
                  <w:b/>
                  <w:bCs/>
                </w:rPr>
                <w:t>4</w:t>
              </w:r>
            </w:ins>
          </w:p>
        </w:tc>
        <w:tc>
          <w:tcPr>
            <w:tcW w:w="692" w:type="dxa"/>
            <w:shd w:val="clear" w:color="auto" w:fill="E7E6E6" w:themeFill="background2"/>
            <w:noWrap/>
            <w:vAlign w:val="center"/>
          </w:tcPr>
          <w:p w14:paraId="3A289776" w14:textId="77777777" w:rsidR="008E4B87" w:rsidRPr="00FF6A71" w:rsidRDefault="008E4B87">
            <w:pPr>
              <w:spacing w:before="0" w:after="0" w:line="240" w:lineRule="auto"/>
              <w:jc w:val="left"/>
              <w:rPr>
                <w:ins w:id="48819" w:author="pete jones" w:date="2022-01-04T11:19:00Z"/>
                <w:rFonts w:cstheme="minorHAnsi"/>
                <w:b/>
                <w:bCs/>
              </w:rPr>
              <w:pPrChange w:id="48820" w:author="pete jones" w:date="2022-01-04T11:52:00Z">
                <w:pPr>
                  <w:keepNext/>
                  <w:jc w:val="center"/>
                </w:pPr>
              </w:pPrChange>
            </w:pPr>
            <w:ins w:id="48821" w:author="pete jones" w:date="2022-01-04T11:19:00Z">
              <w:r w:rsidRPr="00FF6A71">
                <w:rPr>
                  <w:rFonts w:cstheme="minorHAnsi"/>
                  <w:b/>
                  <w:bCs/>
                </w:rPr>
                <w:t>5</w:t>
              </w:r>
            </w:ins>
          </w:p>
        </w:tc>
        <w:tc>
          <w:tcPr>
            <w:tcW w:w="692" w:type="dxa"/>
            <w:shd w:val="clear" w:color="auto" w:fill="E7E6E6" w:themeFill="background2"/>
            <w:noWrap/>
            <w:vAlign w:val="center"/>
          </w:tcPr>
          <w:p w14:paraId="42475C70" w14:textId="77777777" w:rsidR="008E4B87" w:rsidRPr="00FF6A71" w:rsidRDefault="008E4B87">
            <w:pPr>
              <w:spacing w:before="0" w:after="0" w:line="240" w:lineRule="auto"/>
              <w:jc w:val="left"/>
              <w:rPr>
                <w:ins w:id="48822" w:author="pete jones" w:date="2022-01-04T11:19:00Z"/>
                <w:rFonts w:cstheme="minorHAnsi"/>
                <w:b/>
                <w:bCs/>
              </w:rPr>
              <w:pPrChange w:id="48823" w:author="pete jones" w:date="2022-01-04T11:52:00Z">
                <w:pPr>
                  <w:keepNext/>
                  <w:jc w:val="center"/>
                </w:pPr>
              </w:pPrChange>
            </w:pPr>
            <w:ins w:id="48824" w:author="pete jones" w:date="2022-01-04T11:19:00Z">
              <w:r w:rsidRPr="00FF6A71">
                <w:rPr>
                  <w:rFonts w:cstheme="minorHAnsi"/>
                  <w:b/>
                  <w:bCs/>
                </w:rPr>
                <w:t>6</w:t>
              </w:r>
            </w:ins>
          </w:p>
        </w:tc>
        <w:tc>
          <w:tcPr>
            <w:tcW w:w="692" w:type="dxa"/>
            <w:shd w:val="clear" w:color="auto" w:fill="E7E6E6" w:themeFill="background2"/>
            <w:noWrap/>
            <w:vAlign w:val="center"/>
          </w:tcPr>
          <w:p w14:paraId="46B214F8" w14:textId="77777777" w:rsidR="008E4B87" w:rsidRPr="00FF6A71" w:rsidRDefault="008E4B87">
            <w:pPr>
              <w:spacing w:before="0" w:after="0" w:line="240" w:lineRule="auto"/>
              <w:jc w:val="left"/>
              <w:rPr>
                <w:ins w:id="48825" w:author="pete jones" w:date="2022-01-04T11:19:00Z"/>
                <w:rFonts w:cstheme="minorHAnsi"/>
                <w:b/>
                <w:bCs/>
              </w:rPr>
              <w:pPrChange w:id="48826" w:author="pete jones" w:date="2022-01-04T11:52:00Z">
                <w:pPr>
                  <w:keepNext/>
                  <w:jc w:val="center"/>
                </w:pPr>
              </w:pPrChange>
            </w:pPr>
            <w:ins w:id="48827" w:author="pete jones" w:date="2022-01-04T11:19:00Z">
              <w:r w:rsidRPr="00FF6A71">
                <w:rPr>
                  <w:rFonts w:cstheme="minorHAnsi"/>
                  <w:b/>
                  <w:bCs/>
                </w:rPr>
                <w:t>7</w:t>
              </w:r>
            </w:ins>
          </w:p>
        </w:tc>
      </w:tr>
      <w:tr w:rsidR="008E4B87" w:rsidRPr="00FF6A71" w14:paraId="2BDD4BBD"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828"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829" w:author="pete jones" w:date="2022-01-04T11:19:00Z"/>
          <w:trPrChange w:id="48830" w:author="pete jones" w:date="2022-01-04T11:52:00Z">
            <w:trPr>
              <w:trHeight w:val="300"/>
              <w:jc w:val="center"/>
            </w:trPr>
          </w:trPrChange>
        </w:trPr>
        <w:tc>
          <w:tcPr>
            <w:tcW w:w="814" w:type="dxa"/>
            <w:vAlign w:val="center"/>
            <w:tcPrChange w:id="48831" w:author="pete jones" w:date="2022-01-04T11:52:00Z">
              <w:tcPr>
                <w:tcW w:w="814" w:type="dxa"/>
                <w:vAlign w:val="center"/>
              </w:tcPr>
            </w:tcPrChange>
          </w:tcPr>
          <w:p w14:paraId="51BC3277" w14:textId="77777777" w:rsidR="008E4B87" w:rsidRPr="00FF6A71" w:rsidRDefault="008E4B87">
            <w:pPr>
              <w:spacing w:before="0" w:after="0" w:line="240" w:lineRule="auto"/>
              <w:jc w:val="left"/>
              <w:rPr>
                <w:ins w:id="48832" w:author="pete jones" w:date="2022-01-04T11:19:00Z"/>
                <w:rFonts w:cstheme="minorHAnsi"/>
                <w:b/>
                <w:bCs/>
              </w:rPr>
              <w:pPrChange w:id="48833" w:author="pete jones" w:date="2022-01-04T11:52:00Z">
                <w:pPr>
                  <w:keepNext/>
                  <w:jc w:val="center"/>
                </w:pPr>
              </w:pPrChange>
            </w:pPr>
            <w:ins w:id="48834" w:author="pete jones" w:date="2022-01-04T11:19:00Z">
              <w:r w:rsidRPr="00FF6A71">
                <w:rPr>
                  <w:rFonts w:cstheme="minorHAnsi"/>
                  <w:b/>
                  <w:bCs/>
                </w:rPr>
                <w:t>%</w:t>
              </w:r>
            </w:ins>
          </w:p>
        </w:tc>
        <w:tc>
          <w:tcPr>
            <w:tcW w:w="814" w:type="dxa"/>
            <w:shd w:val="clear" w:color="auto" w:fill="auto"/>
            <w:noWrap/>
            <w:vAlign w:val="bottom"/>
            <w:tcPrChange w:id="48835" w:author="pete jones" w:date="2022-01-04T11:52:00Z">
              <w:tcPr>
                <w:tcW w:w="814" w:type="dxa"/>
                <w:tcBorders>
                  <w:top w:val="nil"/>
                  <w:left w:val="nil"/>
                  <w:bottom w:val="nil"/>
                  <w:right w:val="nil"/>
                </w:tcBorders>
                <w:shd w:val="clear" w:color="auto" w:fill="auto"/>
                <w:noWrap/>
                <w:vAlign w:val="bottom"/>
              </w:tcPr>
            </w:tcPrChange>
          </w:tcPr>
          <w:p w14:paraId="3BE8EDAD" w14:textId="77777777" w:rsidR="008E4B87" w:rsidRPr="00FF6A71" w:rsidRDefault="008E4B87">
            <w:pPr>
              <w:spacing w:before="0" w:after="0" w:line="240" w:lineRule="auto"/>
              <w:jc w:val="left"/>
              <w:rPr>
                <w:ins w:id="48836" w:author="pete jones" w:date="2022-01-04T11:19:00Z"/>
                <w:rFonts w:cstheme="minorHAnsi"/>
              </w:rPr>
              <w:pPrChange w:id="48837" w:author="pete jones" w:date="2022-01-04T11:52:00Z">
                <w:pPr>
                  <w:keepNext/>
                  <w:jc w:val="center"/>
                </w:pPr>
              </w:pPrChange>
            </w:pPr>
            <w:ins w:id="48838" w:author="pete jones" w:date="2022-01-04T11:19:00Z">
              <w:r w:rsidRPr="00FF6A71">
                <w:rPr>
                  <w:rFonts w:ascii="Calibri" w:hAnsi="Calibri" w:cs="Calibri"/>
                  <w:color w:val="000000"/>
                  <w:sz w:val="22"/>
                  <w:szCs w:val="22"/>
                </w:rPr>
                <w:t>19%</w:t>
              </w:r>
            </w:ins>
          </w:p>
        </w:tc>
        <w:tc>
          <w:tcPr>
            <w:tcW w:w="814" w:type="dxa"/>
            <w:shd w:val="clear" w:color="auto" w:fill="auto"/>
            <w:noWrap/>
            <w:vAlign w:val="bottom"/>
            <w:tcPrChange w:id="48839" w:author="pete jones" w:date="2022-01-04T11:52:00Z">
              <w:tcPr>
                <w:tcW w:w="814" w:type="dxa"/>
                <w:tcBorders>
                  <w:top w:val="nil"/>
                  <w:left w:val="nil"/>
                  <w:bottom w:val="nil"/>
                  <w:right w:val="nil"/>
                </w:tcBorders>
                <w:shd w:val="clear" w:color="auto" w:fill="auto"/>
                <w:noWrap/>
                <w:vAlign w:val="bottom"/>
              </w:tcPr>
            </w:tcPrChange>
          </w:tcPr>
          <w:p w14:paraId="71F2D5A5" w14:textId="77777777" w:rsidR="008E4B87" w:rsidRPr="00FF6A71" w:rsidRDefault="008E4B87">
            <w:pPr>
              <w:spacing w:before="0" w:after="0" w:line="240" w:lineRule="auto"/>
              <w:jc w:val="left"/>
              <w:rPr>
                <w:ins w:id="48840" w:author="pete jones" w:date="2022-01-04T11:19:00Z"/>
                <w:rFonts w:cstheme="minorHAnsi"/>
              </w:rPr>
              <w:pPrChange w:id="48841" w:author="pete jones" w:date="2022-01-04T11:52:00Z">
                <w:pPr>
                  <w:keepNext/>
                  <w:jc w:val="center"/>
                </w:pPr>
              </w:pPrChange>
            </w:pPr>
            <w:ins w:id="48842" w:author="pete jones" w:date="2022-01-04T11:19:00Z">
              <w:r w:rsidRPr="00FF6A71">
                <w:rPr>
                  <w:rFonts w:ascii="Calibri" w:hAnsi="Calibri" w:cs="Calibri"/>
                  <w:color w:val="000000"/>
                  <w:sz w:val="22"/>
                  <w:szCs w:val="22"/>
                </w:rPr>
                <w:t>26%</w:t>
              </w:r>
            </w:ins>
          </w:p>
        </w:tc>
        <w:tc>
          <w:tcPr>
            <w:tcW w:w="814" w:type="dxa"/>
            <w:shd w:val="clear" w:color="auto" w:fill="auto"/>
            <w:noWrap/>
            <w:vAlign w:val="bottom"/>
            <w:tcPrChange w:id="48843" w:author="pete jones" w:date="2022-01-04T11:52:00Z">
              <w:tcPr>
                <w:tcW w:w="814" w:type="dxa"/>
                <w:tcBorders>
                  <w:top w:val="nil"/>
                  <w:left w:val="nil"/>
                  <w:bottom w:val="nil"/>
                  <w:right w:val="nil"/>
                </w:tcBorders>
                <w:shd w:val="clear" w:color="auto" w:fill="auto"/>
                <w:noWrap/>
                <w:vAlign w:val="bottom"/>
              </w:tcPr>
            </w:tcPrChange>
          </w:tcPr>
          <w:p w14:paraId="0BFB05F1" w14:textId="77777777" w:rsidR="008E4B87" w:rsidRPr="00FF6A71" w:rsidRDefault="008E4B87">
            <w:pPr>
              <w:spacing w:before="0" w:after="0" w:line="240" w:lineRule="auto"/>
              <w:jc w:val="left"/>
              <w:rPr>
                <w:ins w:id="48844" w:author="pete jones" w:date="2022-01-04T11:19:00Z"/>
                <w:rFonts w:cstheme="minorHAnsi"/>
              </w:rPr>
              <w:pPrChange w:id="48845" w:author="pete jones" w:date="2022-01-04T11:52:00Z">
                <w:pPr>
                  <w:keepNext/>
                  <w:jc w:val="center"/>
                </w:pPr>
              </w:pPrChange>
            </w:pPr>
            <w:ins w:id="48846"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847" w:author="pete jones" w:date="2022-01-04T11:52:00Z">
              <w:tcPr>
                <w:tcW w:w="692" w:type="dxa"/>
                <w:tcBorders>
                  <w:top w:val="nil"/>
                  <w:left w:val="nil"/>
                  <w:bottom w:val="nil"/>
                  <w:right w:val="nil"/>
                </w:tcBorders>
                <w:shd w:val="clear" w:color="auto" w:fill="auto"/>
                <w:noWrap/>
                <w:vAlign w:val="bottom"/>
              </w:tcPr>
            </w:tcPrChange>
          </w:tcPr>
          <w:p w14:paraId="381FB0B7" w14:textId="77777777" w:rsidR="008E4B87" w:rsidRPr="00FF6A71" w:rsidRDefault="008E4B87">
            <w:pPr>
              <w:spacing w:before="0" w:after="0" w:line="240" w:lineRule="auto"/>
              <w:jc w:val="left"/>
              <w:rPr>
                <w:ins w:id="48848" w:author="pete jones" w:date="2022-01-04T11:19:00Z"/>
                <w:rFonts w:cstheme="minorHAnsi"/>
              </w:rPr>
              <w:pPrChange w:id="48849" w:author="pete jones" w:date="2022-01-04T11:52:00Z">
                <w:pPr>
                  <w:keepNext/>
                  <w:jc w:val="center"/>
                </w:pPr>
              </w:pPrChange>
            </w:pPr>
            <w:ins w:id="48850"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8851" w:author="pete jones" w:date="2022-01-04T11:52:00Z">
              <w:tcPr>
                <w:tcW w:w="692" w:type="dxa"/>
                <w:tcBorders>
                  <w:top w:val="nil"/>
                  <w:left w:val="nil"/>
                  <w:bottom w:val="nil"/>
                  <w:right w:val="nil"/>
                </w:tcBorders>
                <w:shd w:val="clear" w:color="auto" w:fill="auto"/>
                <w:noWrap/>
                <w:vAlign w:val="bottom"/>
              </w:tcPr>
            </w:tcPrChange>
          </w:tcPr>
          <w:p w14:paraId="32CB1EDE" w14:textId="77777777" w:rsidR="008E4B87" w:rsidRPr="00FF6A71" w:rsidRDefault="008E4B87">
            <w:pPr>
              <w:spacing w:before="0" w:after="0" w:line="240" w:lineRule="auto"/>
              <w:jc w:val="left"/>
              <w:rPr>
                <w:ins w:id="48852" w:author="pete jones" w:date="2022-01-04T11:19:00Z"/>
                <w:rFonts w:cstheme="minorHAnsi"/>
              </w:rPr>
              <w:pPrChange w:id="48853" w:author="pete jones" w:date="2022-01-04T11:52:00Z">
                <w:pPr>
                  <w:keepNext/>
                  <w:jc w:val="center"/>
                </w:pPr>
              </w:pPrChange>
            </w:pPr>
            <w:ins w:id="48854"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48855" w:author="pete jones" w:date="2022-01-04T11:52:00Z">
              <w:tcPr>
                <w:tcW w:w="692" w:type="dxa"/>
                <w:tcBorders>
                  <w:top w:val="nil"/>
                  <w:left w:val="nil"/>
                  <w:bottom w:val="nil"/>
                  <w:right w:val="nil"/>
                </w:tcBorders>
                <w:shd w:val="clear" w:color="auto" w:fill="auto"/>
                <w:noWrap/>
                <w:vAlign w:val="bottom"/>
              </w:tcPr>
            </w:tcPrChange>
          </w:tcPr>
          <w:p w14:paraId="356C01F1" w14:textId="77777777" w:rsidR="008E4B87" w:rsidRPr="00FF6A71" w:rsidRDefault="008E4B87">
            <w:pPr>
              <w:spacing w:before="0" w:after="0" w:line="240" w:lineRule="auto"/>
              <w:jc w:val="left"/>
              <w:rPr>
                <w:ins w:id="48856" w:author="pete jones" w:date="2022-01-04T11:19:00Z"/>
                <w:rFonts w:cstheme="minorHAnsi"/>
              </w:rPr>
              <w:pPrChange w:id="48857" w:author="pete jones" w:date="2022-01-04T11:52:00Z">
                <w:pPr>
                  <w:keepNext/>
                  <w:jc w:val="center"/>
                </w:pPr>
              </w:pPrChange>
            </w:pPr>
            <w:ins w:id="48858"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8859" w:author="pete jones" w:date="2022-01-04T11:52:00Z">
              <w:tcPr>
                <w:tcW w:w="692" w:type="dxa"/>
                <w:tcBorders>
                  <w:top w:val="nil"/>
                  <w:left w:val="nil"/>
                  <w:bottom w:val="nil"/>
                  <w:right w:val="nil"/>
                </w:tcBorders>
                <w:shd w:val="clear" w:color="auto" w:fill="auto"/>
                <w:noWrap/>
                <w:vAlign w:val="bottom"/>
              </w:tcPr>
            </w:tcPrChange>
          </w:tcPr>
          <w:p w14:paraId="0B93457C" w14:textId="77777777" w:rsidR="008E4B87" w:rsidRPr="00FF6A71" w:rsidRDefault="008E4B87">
            <w:pPr>
              <w:spacing w:before="0" w:after="0" w:line="240" w:lineRule="auto"/>
              <w:jc w:val="left"/>
              <w:rPr>
                <w:ins w:id="48860" w:author="pete jones" w:date="2022-01-04T11:19:00Z"/>
                <w:rFonts w:cstheme="minorHAnsi"/>
              </w:rPr>
              <w:pPrChange w:id="48861" w:author="pete jones" w:date="2022-01-04T11:52:00Z">
                <w:pPr>
                  <w:keepNext/>
                  <w:jc w:val="center"/>
                </w:pPr>
              </w:pPrChange>
            </w:pPr>
            <w:ins w:id="48862" w:author="pete jones" w:date="2022-01-04T11:19:00Z">
              <w:r w:rsidRPr="00FF6A71">
                <w:rPr>
                  <w:rFonts w:ascii="Calibri" w:hAnsi="Calibri" w:cs="Calibri"/>
                  <w:color w:val="000000"/>
                  <w:sz w:val="22"/>
                  <w:szCs w:val="22"/>
                </w:rPr>
                <w:t>4%</w:t>
              </w:r>
            </w:ins>
          </w:p>
        </w:tc>
      </w:tr>
      <w:tr w:rsidR="008E4B87" w:rsidRPr="00FF6A71" w14:paraId="13A1A3A2"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863"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864" w:author="pete jones" w:date="2022-01-04T11:19:00Z"/>
          <w:trPrChange w:id="48865" w:author="pete jones" w:date="2022-01-04T11:52:00Z">
            <w:trPr>
              <w:trHeight w:val="300"/>
              <w:jc w:val="center"/>
            </w:trPr>
          </w:trPrChange>
        </w:trPr>
        <w:tc>
          <w:tcPr>
            <w:tcW w:w="814" w:type="dxa"/>
            <w:vAlign w:val="center"/>
            <w:tcPrChange w:id="48866" w:author="pete jones" w:date="2022-01-04T11:52:00Z">
              <w:tcPr>
                <w:tcW w:w="814" w:type="dxa"/>
                <w:vAlign w:val="center"/>
              </w:tcPr>
            </w:tcPrChange>
          </w:tcPr>
          <w:p w14:paraId="63AF5325" w14:textId="77777777" w:rsidR="008E4B87" w:rsidRPr="00FF6A71" w:rsidRDefault="008E4B87">
            <w:pPr>
              <w:spacing w:before="0" w:after="0" w:line="240" w:lineRule="auto"/>
              <w:jc w:val="left"/>
              <w:rPr>
                <w:ins w:id="48867" w:author="pete jones" w:date="2022-01-04T11:19:00Z"/>
                <w:rFonts w:cstheme="minorHAnsi"/>
                <w:b/>
                <w:bCs/>
              </w:rPr>
              <w:pPrChange w:id="48868" w:author="pete jones" w:date="2022-01-04T11:52:00Z">
                <w:pPr>
                  <w:keepNext/>
                  <w:jc w:val="center"/>
                </w:pPr>
              </w:pPrChange>
            </w:pPr>
            <w:ins w:id="48869" w:author="pete jones" w:date="2022-01-04T11:19:00Z">
              <w:r w:rsidRPr="00FF6A71">
                <w:rPr>
                  <w:rFonts w:cstheme="minorHAnsi"/>
                  <w:b/>
                  <w:bCs/>
                </w:rPr>
                <w:t>Count</w:t>
              </w:r>
            </w:ins>
          </w:p>
        </w:tc>
        <w:tc>
          <w:tcPr>
            <w:tcW w:w="814" w:type="dxa"/>
            <w:shd w:val="clear" w:color="auto" w:fill="auto"/>
            <w:noWrap/>
            <w:vAlign w:val="bottom"/>
            <w:tcPrChange w:id="48870" w:author="pete jones" w:date="2022-01-04T11:52:00Z">
              <w:tcPr>
                <w:tcW w:w="814" w:type="dxa"/>
                <w:tcBorders>
                  <w:top w:val="nil"/>
                  <w:left w:val="nil"/>
                  <w:bottom w:val="nil"/>
                  <w:right w:val="nil"/>
                </w:tcBorders>
                <w:shd w:val="clear" w:color="auto" w:fill="auto"/>
                <w:noWrap/>
                <w:vAlign w:val="bottom"/>
              </w:tcPr>
            </w:tcPrChange>
          </w:tcPr>
          <w:p w14:paraId="5815A934" w14:textId="77777777" w:rsidR="008E4B87" w:rsidRPr="00FF6A71" w:rsidRDefault="008E4B87">
            <w:pPr>
              <w:spacing w:before="0" w:after="0" w:line="240" w:lineRule="auto"/>
              <w:jc w:val="left"/>
              <w:rPr>
                <w:ins w:id="48871" w:author="pete jones" w:date="2022-01-04T11:19:00Z"/>
                <w:rFonts w:cstheme="minorHAnsi"/>
              </w:rPr>
              <w:pPrChange w:id="48872" w:author="pete jones" w:date="2022-01-04T11:52:00Z">
                <w:pPr>
                  <w:keepNext/>
                  <w:jc w:val="center"/>
                </w:pPr>
              </w:pPrChange>
            </w:pPr>
            <w:ins w:id="48873" w:author="pete jones" w:date="2022-01-04T11:19:00Z">
              <w:r w:rsidRPr="00FF6A71">
                <w:rPr>
                  <w:rFonts w:ascii="Calibri" w:hAnsi="Calibri" w:cs="Calibri"/>
                  <w:color w:val="000000"/>
                  <w:sz w:val="22"/>
                  <w:szCs w:val="22"/>
                </w:rPr>
                <w:t>5</w:t>
              </w:r>
            </w:ins>
          </w:p>
        </w:tc>
        <w:tc>
          <w:tcPr>
            <w:tcW w:w="814" w:type="dxa"/>
            <w:shd w:val="clear" w:color="auto" w:fill="auto"/>
            <w:noWrap/>
            <w:vAlign w:val="bottom"/>
            <w:tcPrChange w:id="48874" w:author="pete jones" w:date="2022-01-04T11:52:00Z">
              <w:tcPr>
                <w:tcW w:w="814" w:type="dxa"/>
                <w:tcBorders>
                  <w:top w:val="nil"/>
                  <w:left w:val="nil"/>
                  <w:bottom w:val="nil"/>
                  <w:right w:val="nil"/>
                </w:tcBorders>
                <w:shd w:val="clear" w:color="auto" w:fill="auto"/>
                <w:noWrap/>
                <w:vAlign w:val="bottom"/>
              </w:tcPr>
            </w:tcPrChange>
          </w:tcPr>
          <w:p w14:paraId="520905E8" w14:textId="77777777" w:rsidR="008E4B87" w:rsidRPr="00FF6A71" w:rsidRDefault="008E4B87">
            <w:pPr>
              <w:spacing w:before="0" w:after="0" w:line="240" w:lineRule="auto"/>
              <w:jc w:val="left"/>
              <w:rPr>
                <w:ins w:id="48875" w:author="pete jones" w:date="2022-01-04T11:19:00Z"/>
                <w:rFonts w:cstheme="minorHAnsi"/>
              </w:rPr>
              <w:pPrChange w:id="48876" w:author="pete jones" w:date="2022-01-04T11:52:00Z">
                <w:pPr>
                  <w:keepNext/>
                  <w:jc w:val="center"/>
                </w:pPr>
              </w:pPrChange>
            </w:pPr>
            <w:ins w:id="48877"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8878" w:author="pete jones" w:date="2022-01-04T11:52:00Z">
              <w:tcPr>
                <w:tcW w:w="814" w:type="dxa"/>
                <w:tcBorders>
                  <w:top w:val="nil"/>
                  <w:left w:val="nil"/>
                  <w:bottom w:val="nil"/>
                  <w:right w:val="nil"/>
                </w:tcBorders>
                <w:shd w:val="clear" w:color="auto" w:fill="auto"/>
                <w:noWrap/>
                <w:vAlign w:val="bottom"/>
              </w:tcPr>
            </w:tcPrChange>
          </w:tcPr>
          <w:p w14:paraId="3F348334" w14:textId="77777777" w:rsidR="008E4B87" w:rsidRPr="00FF6A71" w:rsidRDefault="008E4B87">
            <w:pPr>
              <w:spacing w:before="0" w:after="0" w:line="240" w:lineRule="auto"/>
              <w:jc w:val="left"/>
              <w:rPr>
                <w:ins w:id="48879" w:author="pete jones" w:date="2022-01-04T11:19:00Z"/>
                <w:rFonts w:cstheme="minorHAnsi"/>
              </w:rPr>
              <w:pPrChange w:id="48880" w:author="pete jones" w:date="2022-01-04T11:52:00Z">
                <w:pPr>
                  <w:keepNext/>
                  <w:jc w:val="center"/>
                </w:pPr>
              </w:pPrChange>
            </w:pPr>
            <w:ins w:id="48881"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8882" w:author="pete jones" w:date="2022-01-04T11:52:00Z">
              <w:tcPr>
                <w:tcW w:w="692" w:type="dxa"/>
                <w:tcBorders>
                  <w:top w:val="nil"/>
                  <w:left w:val="nil"/>
                  <w:bottom w:val="nil"/>
                  <w:right w:val="nil"/>
                </w:tcBorders>
                <w:shd w:val="clear" w:color="auto" w:fill="auto"/>
                <w:noWrap/>
                <w:vAlign w:val="bottom"/>
              </w:tcPr>
            </w:tcPrChange>
          </w:tcPr>
          <w:p w14:paraId="5C9A2746" w14:textId="77777777" w:rsidR="008E4B87" w:rsidRPr="00FF6A71" w:rsidRDefault="008E4B87">
            <w:pPr>
              <w:spacing w:before="0" w:after="0" w:line="240" w:lineRule="auto"/>
              <w:jc w:val="left"/>
              <w:rPr>
                <w:ins w:id="48883" w:author="pete jones" w:date="2022-01-04T11:19:00Z"/>
                <w:rFonts w:cstheme="minorHAnsi"/>
              </w:rPr>
              <w:pPrChange w:id="48884" w:author="pete jones" w:date="2022-01-04T11:52:00Z">
                <w:pPr>
                  <w:keepNext/>
                  <w:jc w:val="center"/>
                </w:pPr>
              </w:pPrChange>
            </w:pPr>
            <w:ins w:id="48885"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886" w:author="pete jones" w:date="2022-01-04T11:52:00Z">
              <w:tcPr>
                <w:tcW w:w="692" w:type="dxa"/>
                <w:tcBorders>
                  <w:top w:val="nil"/>
                  <w:left w:val="nil"/>
                  <w:bottom w:val="nil"/>
                  <w:right w:val="nil"/>
                </w:tcBorders>
                <w:shd w:val="clear" w:color="auto" w:fill="auto"/>
                <w:noWrap/>
                <w:vAlign w:val="bottom"/>
              </w:tcPr>
            </w:tcPrChange>
          </w:tcPr>
          <w:p w14:paraId="20E189EA" w14:textId="77777777" w:rsidR="008E4B87" w:rsidRPr="00FF6A71" w:rsidRDefault="008E4B87">
            <w:pPr>
              <w:spacing w:before="0" w:after="0" w:line="240" w:lineRule="auto"/>
              <w:jc w:val="left"/>
              <w:rPr>
                <w:ins w:id="48887" w:author="pete jones" w:date="2022-01-04T11:19:00Z"/>
                <w:rFonts w:cstheme="minorHAnsi"/>
              </w:rPr>
              <w:pPrChange w:id="48888" w:author="pete jones" w:date="2022-01-04T11:52:00Z">
                <w:pPr>
                  <w:keepNext/>
                  <w:jc w:val="center"/>
                </w:pPr>
              </w:pPrChange>
            </w:pPr>
            <w:ins w:id="48889"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8890" w:author="pete jones" w:date="2022-01-04T11:52:00Z">
              <w:tcPr>
                <w:tcW w:w="692" w:type="dxa"/>
                <w:tcBorders>
                  <w:top w:val="nil"/>
                  <w:left w:val="nil"/>
                  <w:bottom w:val="nil"/>
                  <w:right w:val="nil"/>
                </w:tcBorders>
                <w:shd w:val="clear" w:color="auto" w:fill="auto"/>
                <w:noWrap/>
                <w:vAlign w:val="bottom"/>
              </w:tcPr>
            </w:tcPrChange>
          </w:tcPr>
          <w:p w14:paraId="0774958D" w14:textId="77777777" w:rsidR="008E4B87" w:rsidRPr="00FF6A71" w:rsidRDefault="008E4B87">
            <w:pPr>
              <w:spacing w:before="0" w:after="0" w:line="240" w:lineRule="auto"/>
              <w:jc w:val="left"/>
              <w:rPr>
                <w:ins w:id="48891" w:author="pete jones" w:date="2022-01-04T11:19:00Z"/>
                <w:rFonts w:cstheme="minorHAnsi"/>
              </w:rPr>
              <w:pPrChange w:id="48892" w:author="pete jones" w:date="2022-01-04T11:52:00Z">
                <w:pPr>
                  <w:keepNext/>
                  <w:jc w:val="center"/>
                </w:pPr>
              </w:pPrChange>
            </w:pPr>
            <w:ins w:id="48893"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894" w:author="pete jones" w:date="2022-01-04T11:52:00Z">
              <w:tcPr>
                <w:tcW w:w="692" w:type="dxa"/>
                <w:tcBorders>
                  <w:top w:val="nil"/>
                  <w:left w:val="nil"/>
                  <w:bottom w:val="nil"/>
                  <w:right w:val="nil"/>
                </w:tcBorders>
                <w:shd w:val="clear" w:color="auto" w:fill="auto"/>
                <w:noWrap/>
                <w:vAlign w:val="bottom"/>
              </w:tcPr>
            </w:tcPrChange>
          </w:tcPr>
          <w:p w14:paraId="1E99F6E6" w14:textId="77777777" w:rsidR="008E4B87" w:rsidRPr="00FF6A71" w:rsidRDefault="008E4B87">
            <w:pPr>
              <w:spacing w:before="0" w:after="0" w:line="240" w:lineRule="auto"/>
              <w:jc w:val="left"/>
              <w:rPr>
                <w:ins w:id="48895" w:author="pete jones" w:date="2022-01-04T11:19:00Z"/>
                <w:rFonts w:cstheme="minorHAnsi"/>
              </w:rPr>
              <w:pPrChange w:id="48896" w:author="pete jones" w:date="2022-01-04T11:52:00Z">
                <w:pPr>
                  <w:keepNext/>
                  <w:jc w:val="center"/>
                </w:pPr>
              </w:pPrChange>
            </w:pPr>
            <w:ins w:id="48897" w:author="pete jones" w:date="2022-01-04T11:19:00Z">
              <w:r w:rsidRPr="00FF6A71">
                <w:rPr>
                  <w:rFonts w:ascii="Calibri" w:hAnsi="Calibri" w:cs="Calibri"/>
                  <w:color w:val="000000"/>
                  <w:sz w:val="22"/>
                  <w:szCs w:val="22"/>
                </w:rPr>
                <w:t>1</w:t>
              </w:r>
            </w:ins>
          </w:p>
        </w:tc>
      </w:tr>
    </w:tbl>
    <w:p w14:paraId="5270E357" w14:textId="77777777" w:rsidR="008E4B87" w:rsidRPr="00FF6A71" w:rsidRDefault="008E4B87">
      <w:pPr>
        <w:jc w:val="left"/>
        <w:rPr>
          <w:ins w:id="48898" w:author="pete jones" w:date="2022-01-04T11:19:00Z"/>
          <w:rFonts w:cstheme="minorHAnsi"/>
        </w:rPr>
        <w:pPrChange w:id="48899" w:author="pete jones" w:date="2022-01-04T11:41:00Z">
          <w:pPr>
            <w:keepNext/>
          </w:pPr>
        </w:pPrChange>
      </w:pPr>
      <w:ins w:id="48900" w:author="pete jones" w:date="2022-01-04T11:19:00Z">
        <w:r w:rsidRPr="00FF6A71">
          <w:rPr>
            <w:rFonts w:cstheme="minorHAnsi"/>
          </w:rPr>
          <w:t>Q4.20 Career readiness indicators are analysed along with individual responsibilities to support career readines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8901">
          <w:tblGrid>
            <w:gridCol w:w="814"/>
            <w:gridCol w:w="814"/>
            <w:gridCol w:w="814"/>
            <w:gridCol w:w="814"/>
            <w:gridCol w:w="692"/>
            <w:gridCol w:w="692"/>
            <w:gridCol w:w="692"/>
            <w:gridCol w:w="692"/>
          </w:tblGrid>
        </w:tblGridChange>
      </w:tblGrid>
      <w:tr w:rsidR="00FF6A71" w:rsidRPr="00FF6A71" w14:paraId="79421D01" w14:textId="77777777" w:rsidTr="00F736AB">
        <w:trPr>
          <w:trHeight w:val="300"/>
          <w:jc w:val="center"/>
          <w:ins w:id="48902" w:author="pete jones" w:date="2022-01-04T11:19:00Z"/>
        </w:trPr>
        <w:tc>
          <w:tcPr>
            <w:tcW w:w="814" w:type="dxa"/>
            <w:shd w:val="clear" w:color="auto" w:fill="E7E6E6" w:themeFill="background2"/>
            <w:vAlign w:val="center"/>
          </w:tcPr>
          <w:p w14:paraId="4FCE60BD" w14:textId="77777777" w:rsidR="008E4B87" w:rsidRPr="00FF6A71" w:rsidRDefault="008E4B87">
            <w:pPr>
              <w:spacing w:before="0" w:after="0" w:line="240" w:lineRule="auto"/>
              <w:jc w:val="left"/>
              <w:rPr>
                <w:ins w:id="48903" w:author="pete jones" w:date="2022-01-04T11:19:00Z"/>
                <w:rFonts w:cstheme="minorHAnsi"/>
                <w:b/>
                <w:bCs/>
              </w:rPr>
              <w:pPrChange w:id="48904" w:author="pete jones" w:date="2022-01-04T11:52:00Z">
                <w:pPr>
                  <w:keepNext/>
                  <w:jc w:val="center"/>
                </w:pPr>
              </w:pPrChange>
            </w:pPr>
            <w:ins w:id="48905" w:author="pete jones" w:date="2022-01-04T11:19:00Z">
              <w:r w:rsidRPr="00FF6A71">
                <w:rPr>
                  <w:rFonts w:cstheme="minorHAnsi"/>
                  <w:b/>
                  <w:bCs/>
                </w:rPr>
                <w:t>scale</w:t>
              </w:r>
            </w:ins>
          </w:p>
        </w:tc>
        <w:tc>
          <w:tcPr>
            <w:tcW w:w="814" w:type="dxa"/>
            <w:shd w:val="clear" w:color="auto" w:fill="E7E6E6" w:themeFill="background2"/>
            <w:noWrap/>
            <w:vAlign w:val="center"/>
          </w:tcPr>
          <w:p w14:paraId="3B620E39" w14:textId="77777777" w:rsidR="008E4B87" w:rsidRPr="00FF6A71" w:rsidRDefault="008E4B87">
            <w:pPr>
              <w:spacing w:before="0" w:after="0" w:line="240" w:lineRule="auto"/>
              <w:jc w:val="left"/>
              <w:rPr>
                <w:ins w:id="48906" w:author="pete jones" w:date="2022-01-04T11:19:00Z"/>
                <w:rFonts w:cstheme="minorHAnsi"/>
                <w:b/>
                <w:bCs/>
              </w:rPr>
              <w:pPrChange w:id="48907" w:author="pete jones" w:date="2022-01-04T11:52:00Z">
                <w:pPr>
                  <w:keepNext/>
                  <w:jc w:val="center"/>
                </w:pPr>
              </w:pPrChange>
            </w:pPr>
            <w:ins w:id="48908" w:author="pete jones" w:date="2022-01-04T11:19:00Z">
              <w:r w:rsidRPr="00FF6A71">
                <w:rPr>
                  <w:rFonts w:cstheme="minorHAnsi"/>
                  <w:b/>
                  <w:bCs/>
                </w:rPr>
                <w:t>1</w:t>
              </w:r>
            </w:ins>
          </w:p>
        </w:tc>
        <w:tc>
          <w:tcPr>
            <w:tcW w:w="814" w:type="dxa"/>
            <w:shd w:val="clear" w:color="auto" w:fill="E7E6E6" w:themeFill="background2"/>
            <w:noWrap/>
            <w:vAlign w:val="center"/>
          </w:tcPr>
          <w:p w14:paraId="3BC87933" w14:textId="77777777" w:rsidR="008E4B87" w:rsidRPr="00FF6A71" w:rsidRDefault="008E4B87">
            <w:pPr>
              <w:spacing w:before="0" w:after="0" w:line="240" w:lineRule="auto"/>
              <w:jc w:val="left"/>
              <w:rPr>
                <w:ins w:id="48909" w:author="pete jones" w:date="2022-01-04T11:19:00Z"/>
                <w:rFonts w:cstheme="minorHAnsi"/>
                <w:b/>
                <w:bCs/>
              </w:rPr>
              <w:pPrChange w:id="48910" w:author="pete jones" w:date="2022-01-04T11:52:00Z">
                <w:pPr>
                  <w:keepNext/>
                  <w:jc w:val="center"/>
                </w:pPr>
              </w:pPrChange>
            </w:pPr>
            <w:ins w:id="48911" w:author="pete jones" w:date="2022-01-04T11:19:00Z">
              <w:r w:rsidRPr="00FF6A71">
                <w:rPr>
                  <w:rFonts w:cstheme="minorHAnsi"/>
                  <w:b/>
                  <w:bCs/>
                </w:rPr>
                <w:t>2</w:t>
              </w:r>
            </w:ins>
          </w:p>
        </w:tc>
        <w:tc>
          <w:tcPr>
            <w:tcW w:w="814" w:type="dxa"/>
            <w:shd w:val="clear" w:color="auto" w:fill="E7E6E6" w:themeFill="background2"/>
            <w:noWrap/>
            <w:vAlign w:val="center"/>
          </w:tcPr>
          <w:p w14:paraId="14DE60DD" w14:textId="77777777" w:rsidR="008E4B87" w:rsidRPr="00FF6A71" w:rsidRDefault="008E4B87">
            <w:pPr>
              <w:spacing w:before="0" w:after="0" w:line="240" w:lineRule="auto"/>
              <w:jc w:val="left"/>
              <w:rPr>
                <w:ins w:id="48912" w:author="pete jones" w:date="2022-01-04T11:19:00Z"/>
                <w:rFonts w:cstheme="minorHAnsi"/>
                <w:b/>
                <w:bCs/>
              </w:rPr>
              <w:pPrChange w:id="48913" w:author="pete jones" w:date="2022-01-04T11:52:00Z">
                <w:pPr>
                  <w:keepNext/>
                  <w:jc w:val="center"/>
                </w:pPr>
              </w:pPrChange>
            </w:pPr>
            <w:ins w:id="48914" w:author="pete jones" w:date="2022-01-04T11:19:00Z">
              <w:r w:rsidRPr="00FF6A71">
                <w:rPr>
                  <w:rFonts w:cstheme="minorHAnsi"/>
                  <w:b/>
                  <w:bCs/>
                </w:rPr>
                <w:t>3</w:t>
              </w:r>
            </w:ins>
          </w:p>
        </w:tc>
        <w:tc>
          <w:tcPr>
            <w:tcW w:w="692" w:type="dxa"/>
            <w:shd w:val="clear" w:color="auto" w:fill="E7E6E6" w:themeFill="background2"/>
            <w:noWrap/>
            <w:vAlign w:val="center"/>
          </w:tcPr>
          <w:p w14:paraId="3236AEC4" w14:textId="77777777" w:rsidR="008E4B87" w:rsidRPr="00FF6A71" w:rsidRDefault="008E4B87">
            <w:pPr>
              <w:spacing w:before="0" w:after="0" w:line="240" w:lineRule="auto"/>
              <w:jc w:val="left"/>
              <w:rPr>
                <w:ins w:id="48915" w:author="pete jones" w:date="2022-01-04T11:19:00Z"/>
                <w:rFonts w:cstheme="minorHAnsi"/>
                <w:b/>
                <w:bCs/>
              </w:rPr>
              <w:pPrChange w:id="48916" w:author="pete jones" w:date="2022-01-04T11:52:00Z">
                <w:pPr>
                  <w:keepNext/>
                  <w:jc w:val="center"/>
                </w:pPr>
              </w:pPrChange>
            </w:pPr>
            <w:ins w:id="48917" w:author="pete jones" w:date="2022-01-04T11:19:00Z">
              <w:r w:rsidRPr="00FF6A71">
                <w:rPr>
                  <w:rFonts w:cstheme="minorHAnsi"/>
                  <w:b/>
                  <w:bCs/>
                </w:rPr>
                <w:t>4</w:t>
              </w:r>
            </w:ins>
          </w:p>
        </w:tc>
        <w:tc>
          <w:tcPr>
            <w:tcW w:w="692" w:type="dxa"/>
            <w:shd w:val="clear" w:color="auto" w:fill="E7E6E6" w:themeFill="background2"/>
            <w:noWrap/>
            <w:vAlign w:val="center"/>
          </w:tcPr>
          <w:p w14:paraId="76DB5CAF" w14:textId="77777777" w:rsidR="008E4B87" w:rsidRPr="00FF6A71" w:rsidRDefault="008E4B87">
            <w:pPr>
              <w:spacing w:before="0" w:after="0" w:line="240" w:lineRule="auto"/>
              <w:jc w:val="left"/>
              <w:rPr>
                <w:ins w:id="48918" w:author="pete jones" w:date="2022-01-04T11:19:00Z"/>
                <w:rFonts w:cstheme="minorHAnsi"/>
                <w:b/>
                <w:bCs/>
              </w:rPr>
              <w:pPrChange w:id="48919" w:author="pete jones" w:date="2022-01-04T11:52:00Z">
                <w:pPr>
                  <w:keepNext/>
                  <w:jc w:val="center"/>
                </w:pPr>
              </w:pPrChange>
            </w:pPr>
            <w:ins w:id="48920" w:author="pete jones" w:date="2022-01-04T11:19:00Z">
              <w:r w:rsidRPr="00FF6A71">
                <w:rPr>
                  <w:rFonts w:cstheme="minorHAnsi"/>
                  <w:b/>
                  <w:bCs/>
                </w:rPr>
                <w:t>5</w:t>
              </w:r>
            </w:ins>
          </w:p>
        </w:tc>
        <w:tc>
          <w:tcPr>
            <w:tcW w:w="692" w:type="dxa"/>
            <w:shd w:val="clear" w:color="auto" w:fill="E7E6E6" w:themeFill="background2"/>
            <w:noWrap/>
            <w:vAlign w:val="center"/>
          </w:tcPr>
          <w:p w14:paraId="587F8A5A" w14:textId="77777777" w:rsidR="008E4B87" w:rsidRPr="00FF6A71" w:rsidRDefault="008E4B87">
            <w:pPr>
              <w:spacing w:before="0" w:after="0" w:line="240" w:lineRule="auto"/>
              <w:jc w:val="left"/>
              <w:rPr>
                <w:ins w:id="48921" w:author="pete jones" w:date="2022-01-04T11:19:00Z"/>
                <w:rFonts w:cstheme="minorHAnsi"/>
                <w:b/>
                <w:bCs/>
              </w:rPr>
              <w:pPrChange w:id="48922" w:author="pete jones" w:date="2022-01-04T11:52:00Z">
                <w:pPr>
                  <w:keepNext/>
                  <w:jc w:val="center"/>
                </w:pPr>
              </w:pPrChange>
            </w:pPr>
            <w:ins w:id="48923" w:author="pete jones" w:date="2022-01-04T11:19:00Z">
              <w:r w:rsidRPr="00FF6A71">
                <w:rPr>
                  <w:rFonts w:cstheme="minorHAnsi"/>
                  <w:b/>
                  <w:bCs/>
                </w:rPr>
                <w:t>6</w:t>
              </w:r>
            </w:ins>
          </w:p>
        </w:tc>
        <w:tc>
          <w:tcPr>
            <w:tcW w:w="692" w:type="dxa"/>
            <w:shd w:val="clear" w:color="auto" w:fill="E7E6E6" w:themeFill="background2"/>
            <w:noWrap/>
            <w:vAlign w:val="center"/>
          </w:tcPr>
          <w:p w14:paraId="2FEB8460" w14:textId="77777777" w:rsidR="008E4B87" w:rsidRPr="00FF6A71" w:rsidRDefault="008E4B87">
            <w:pPr>
              <w:spacing w:before="0" w:after="0" w:line="240" w:lineRule="auto"/>
              <w:jc w:val="left"/>
              <w:rPr>
                <w:ins w:id="48924" w:author="pete jones" w:date="2022-01-04T11:19:00Z"/>
                <w:rFonts w:cstheme="minorHAnsi"/>
                <w:b/>
                <w:bCs/>
              </w:rPr>
              <w:pPrChange w:id="48925" w:author="pete jones" w:date="2022-01-04T11:52:00Z">
                <w:pPr>
                  <w:keepNext/>
                  <w:jc w:val="center"/>
                </w:pPr>
              </w:pPrChange>
            </w:pPr>
            <w:ins w:id="48926" w:author="pete jones" w:date="2022-01-04T11:19:00Z">
              <w:r w:rsidRPr="00FF6A71">
                <w:rPr>
                  <w:rFonts w:cstheme="minorHAnsi"/>
                  <w:b/>
                  <w:bCs/>
                </w:rPr>
                <w:t>7</w:t>
              </w:r>
            </w:ins>
          </w:p>
        </w:tc>
      </w:tr>
      <w:tr w:rsidR="008E4B87" w:rsidRPr="00FF6A71" w14:paraId="031B7248"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927"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928" w:author="pete jones" w:date="2022-01-04T11:19:00Z"/>
          <w:trPrChange w:id="48929" w:author="pete jones" w:date="2022-01-04T11:52:00Z">
            <w:trPr>
              <w:trHeight w:val="300"/>
              <w:jc w:val="center"/>
            </w:trPr>
          </w:trPrChange>
        </w:trPr>
        <w:tc>
          <w:tcPr>
            <w:tcW w:w="814" w:type="dxa"/>
            <w:vAlign w:val="center"/>
            <w:tcPrChange w:id="48930" w:author="pete jones" w:date="2022-01-04T11:52:00Z">
              <w:tcPr>
                <w:tcW w:w="814" w:type="dxa"/>
                <w:vAlign w:val="center"/>
              </w:tcPr>
            </w:tcPrChange>
          </w:tcPr>
          <w:p w14:paraId="785FB029" w14:textId="77777777" w:rsidR="008E4B87" w:rsidRPr="00FF6A71" w:rsidRDefault="008E4B87">
            <w:pPr>
              <w:spacing w:before="0" w:after="0" w:line="240" w:lineRule="auto"/>
              <w:jc w:val="left"/>
              <w:rPr>
                <w:ins w:id="48931" w:author="pete jones" w:date="2022-01-04T11:19:00Z"/>
                <w:rFonts w:cstheme="minorHAnsi"/>
                <w:b/>
                <w:bCs/>
              </w:rPr>
              <w:pPrChange w:id="48932" w:author="pete jones" w:date="2022-01-04T11:52:00Z">
                <w:pPr>
                  <w:keepNext/>
                  <w:jc w:val="center"/>
                </w:pPr>
              </w:pPrChange>
            </w:pPr>
            <w:ins w:id="48933" w:author="pete jones" w:date="2022-01-04T11:19:00Z">
              <w:r w:rsidRPr="00FF6A71">
                <w:rPr>
                  <w:rFonts w:cstheme="minorHAnsi"/>
                  <w:b/>
                  <w:bCs/>
                </w:rPr>
                <w:t>%</w:t>
              </w:r>
            </w:ins>
          </w:p>
        </w:tc>
        <w:tc>
          <w:tcPr>
            <w:tcW w:w="814" w:type="dxa"/>
            <w:shd w:val="clear" w:color="auto" w:fill="auto"/>
            <w:noWrap/>
            <w:vAlign w:val="bottom"/>
            <w:tcPrChange w:id="48934" w:author="pete jones" w:date="2022-01-04T11:52:00Z">
              <w:tcPr>
                <w:tcW w:w="814" w:type="dxa"/>
                <w:tcBorders>
                  <w:top w:val="nil"/>
                  <w:left w:val="nil"/>
                  <w:bottom w:val="nil"/>
                  <w:right w:val="nil"/>
                </w:tcBorders>
                <w:shd w:val="clear" w:color="auto" w:fill="auto"/>
                <w:noWrap/>
                <w:vAlign w:val="bottom"/>
              </w:tcPr>
            </w:tcPrChange>
          </w:tcPr>
          <w:p w14:paraId="09F61E64" w14:textId="77777777" w:rsidR="008E4B87" w:rsidRPr="00FF6A71" w:rsidRDefault="008E4B87">
            <w:pPr>
              <w:spacing w:before="0" w:after="0" w:line="240" w:lineRule="auto"/>
              <w:jc w:val="left"/>
              <w:rPr>
                <w:ins w:id="48935" w:author="pete jones" w:date="2022-01-04T11:19:00Z"/>
                <w:rFonts w:cstheme="minorHAnsi"/>
              </w:rPr>
              <w:pPrChange w:id="48936" w:author="pete jones" w:date="2022-01-04T11:52:00Z">
                <w:pPr>
                  <w:keepNext/>
                  <w:jc w:val="center"/>
                </w:pPr>
              </w:pPrChange>
            </w:pPr>
            <w:ins w:id="48937"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48938" w:author="pete jones" w:date="2022-01-04T11:52:00Z">
              <w:tcPr>
                <w:tcW w:w="814" w:type="dxa"/>
                <w:tcBorders>
                  <w:top w:val="nil"/>
                  <w:left w:val="nil"/>
                  <w:bottom w:val="nil"/>
                  <w:right w:val="nil"/>
                </w:tcBorders>
                <w:shd w:val="clear" w:color="auto" w:fill="auto"/>
                <w:noWrap/>
                <w:vAlign w:val="bottom"/>
              </w:tcPr>
            </w:tcPrChange>
          </w:tcPr>
          <w:p w14:paraId="41F8A1CB" w14:textId="77777777" w:rsidR="008E4B87" w:rsidRPr="00FF6A71" w:rsidRDefault="008E4B87">
            <w:pPr>
              <w:spacing w:before="0" w:after="0" w:line="240" w:lineRule="auto"/>
              <w:jc w:val="left"/>
              <w:rPr>
                <w:ins w:id="48939" w:author="pete jones" w:date="2022-01-04T11:19:00Z"/>
                <w:rFonts w:cstheme="minorHAnsi"/>
              </w:rPr>
              <w:pPrChange w:id="48940" w:author="pete jones" w:date="2022-01-04T11:52:00Z">
                <w:pPr>
                  <w:keepNext/>
                  <w:jc w:val="center"/>
                </w:pPr>
              </w:pPrChange>
            </w:pPr>
            <w:ins w:id="48941"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48942" w:author="pete jones" w:date="2022-01-04T11:52:00Z">
              <w:tcPr>
                <w:tcW w:w="814" w:type="dxa"/>
                <w:tcBorders>
                  <w:top w:val="nil"/>
                  <w:left w:val="nil"/>
                  <w:bottom w:val="nil"/>
                  <w:right w:val="nil"/>
                </w:tcBorders>
                <w:shd w:val="clear" w:color="auto" w:fill="auto"/>
                <w:noWrap/>
                <w:vAlign w:val="bottom"/>
              </w:tcPr>
            </w:tcPrChange>
          </w:tcPr>
          <w:p w14:paraId="7A63BCD0" w14:textId="77777777" w:rsidR="008E4B87" w:rsidRPr="00FF6A71" w:rsidRDefault="008E4B87">
            <w:pPr>
              <w:spacing w:before="0" w:after="0" w:line="240" w:lineRule="auto"/>
              <w:jc w:val="left"/>
              <w:rPr>
                <w:ins w:id="48943" w:author="pete jones" w:date="2022-01-04T11:19:00Z"/>
                <w:rFonts w:cstheme="minorHAnsi"/>
              </w:rPr>
              <w:pPrChange w:id="48944" w:author="pete jones" w:date="2022-01-04T11:52:00Z">
                <w:pPr>
                  <w:keepNext/>
                  <w:jc w:val="center"/>
                </w:pPr>
              </w:pPrChange>
            </w:pPr>
            <w:ins w:id="48945"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8946" w:author="pete jones" w:date="2022-01-04T11:52:00Z">
              <w:tcPr>
                <w:tcW w:w="692" w:type="dxa"/>
                <w:tcBorders>
                  <w:top w:val="nil"/>
                  <w:left w:val="nil"/>
                  <w:bottom w:val="nil"/>
                  <w:right w:val="nil"/>
                </w:tcBorders>
                <w:shd w:val="clear" w:color="auto" w:fill="auto"/>
                <w:noWrap/>
                <w:vAlign w:val="bottom"/>
              </w:tcPr>
            </w:tcPrChange>
          </w:tcPr>
          <w:p w14:paraId="5F4F701F" w14:textId="77777777" w:rsidR="008E4B87" w:rsidRPr="00FF6A71" w:rsidRDefault="008E4B87">
            <w:pPr>
              <w:spacing w:before="0" w:after="0" w:line="240" w:lineRule="auto"/>
              <w:jc w:val="left"/>
              <w:rPr>
                <w:ins w:id="48947" w:author="pete jones" w:date="2022-01-04T11:19:00Z"/>
                <w:rFonts w:cstheme="minorHAnsi"/>
              </w:rPr>
              <w:pPrChange w:id="48948" w:author="pete jones" w:date="2022-01-04T11:52:00Z">
                <w:pPr>
                  <w:keepNext/>
                  <w:jc w:val="center"/>
                </w:pPr>
              </w:pPrChange>
            </w:pPr>
            <w:ins w:id="48949" w:author="pete jones" w:date="2022-01-04T11:19:00Z">
              <w:r w:rsidRPr="00FF6A71">
                <w:rPr>
                  <w:rFonts w:ascii="Calibri" w:hAnsi="Calibri" w:cs="Calibri"/>
                  <w:color w:val="000000"/>
                  <w:sz w:val="22"/>
                  <w:szCs w:val="22"/>
                </w:rPr>
                <w:t>30%</w:t>
              </w:r>
            </w:ins>
          </w:p>
        </w:tc>
        <w:tc>
          <w:tcPr>
            <w:tcW w:w="692" w:type="dxa"/>
            <w:shd w:val="clear" w:color="auto" w:fill="auto"/>
            <w:noWrap/>
            <w:vAlign w:val="bottom"/>
            <w:tcPrChange w:id="48950" w:author="pete jones" w:date="2022-01-04T11:52:00Z">
              <w:tcPr>
                <w:tcW w:w="692" w:type="dxa"/>
                <w:tcBorders>
                  <w:top w:val="nil"/>
                  <w:left w:val="nil"/>
                  <w:bottom w:val="nil"/>
                  <w:right w:val="nil"/>
                </w:tcBorders>
                <w:shd w:val="clear" w:color="auto" w:fill="auto"/>
                <w:noWrap/>
                <w:vAlign w:val="bottom"/>
              </w:tcPr>
            </w:tcPrChange>
          </w:tcPr>
          <w:p w14:paraId="058D3925" w14:textId="77777777" w:rsidR="008E4B87" w:rsidRPr="00FF6A71" w:rsidRDefault="008E4B87">
            <w:pPr>
              <w:spacing w:before="0" w:after="0" w:line="240" w:lineRule="auto"/>
              <w:jc w:val="left"/>
              <w:rPr>
                <w:ins w:id="48951" w:author="pete jones" w:date="2022-01-04T11:19:00Z"/>
                <w:rFonts w:cstheme="minorHAnsi"/>
              </w:rPr>
              <w:pPrChange w:id="48952" w:author="pete jones" w:date="2022-01-04T11:52:00Z">
                <w:pPr>
                  <w:keepNext/>
                  <w:jc w:val="center"/>
                </w:pPr>
              </w:pPrChange>
            </w:pPr>
            <w:ins w:id="48953"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8954" w:author="pete jones" w:date="2022-01-04T11:52:00Z">
              <w:tcPr>
                <w:tcW w:w="692" w:type="dxa"/>
                <w:tcBorders>
                  <w:top w:val="nil"/>
                  <w:left w:val="nil"/>
                  <w:bottom w:val="nil"/>
                  <w:right w:val="nil"/>
                </w:tcBorders>
                <w:shd w:val="clear" w:color="auto" w:fill="auto"/>
                <w:noWrap/>
                <w:vAlign w:val="bottom"/>
              </w:tcPr>
            </w:tcPrChange>
          </w:tcPr>
          <w:p w14:paraId="15D5F8CA" w14:textId="77777777" w:rsidR="008E4B87" w:rsidRPr="00FF6A71" w:rsidRDefault="008E4B87">
            <w:pPr>
              <w:spacing w:before="0" w:after="0" w:line="240" w:lineRule="auto"/>
              <w:jc w:val="left"/>
              <w:rPr>
                <w:ins w:id="48955" w:author="pete jones" w:date="2022-01-04T11:19:00Z"/>
                <w:rFonts w:cstheme="minorHAnsi"/>
              </w:rPr>
              <w:pPrChange w:id="48956" w:author="pete jones" w:date="2022-01-04T11:52:00Z">
                <w:pPr>
                  <w:keepNext/>
                  <w:jc w:val="center"/>
                </w:pPr>
              </w:pPrChange>
            </w:pPr>
            <w:ins w:id="48957"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8958" w:author="pete jones" w:date="2022-01-04T11:52:00Z">
              <w:tcPr>
                <w:tcW w:w="692" w:type="dxa"/>
                <w:tcBorders>
                  <w:top w:val="nil"/>
                  <w:left w:val="nil"/>
                  <w:bottom w:val="nil"/>
                  <w:right w:val="nil"/>
                </w:tcBorders>
                <w:shd w:val="clear" w:color="auto" w:fill="auto"/>
                <w:noWrap/>
                <w:vAlign w:val="bottom"/>
              </w:tcPr>
            </w:tcPrChange>
          </w:tcPr>
          <w:p w14:paraId="4CB627A3" w14:textId="77777777" w:rsidR="008E4B87" w:rsidRPr="00FF6A71" w:rsidRDefault="008E4B87">
            <w:pPr>
              <w:spacing w:before="0" w:after="0" w:line="240" w:lineRule="auto"/>
              <w:jc w:val="left"/>
              <w:rPr>
                <w:ins w:id="48959" w:author="pete jones" w:date="2022-01-04T11:19:00Z"/>
                <w:rFonts w:cstheme="minorHAnsi"/>
              </w:rPr>
              <w:pPrChange w:id="48960" w:author="pete jones" w:date="2022-01-04T11:52:00Z">
                <w:pPr>
                  <w:keepNext/>
                  <w:jc w:val="center"/>
                </w:pPr>
              </w:pPrChange>
            </w:pPr>
            <w:ins w:id="48961" w:author="pete jones" w:date="2022-01-04T11:19:00Z">
              <w:r w:rsidRPr="00FF6A71">
                <w:rPr>
                  <w:rFonts w:ascii="Calibri" w:hAnsi="Calibri" w:cs="Calibri"/>
                  <w:color w:val="000000"/>
                  <w:sz w:val="22"/>
                  <w:szCs w:val="22"/>
                </w:rPr>
                <w:t>4%</w:t>
              </w:r>
            </w:ins>
          </w:p>
        </w:tc>
      </w:tr>
      <w:tr w:rsidR="008E4B87" w:rsidRPr="00FF6A71" w14:paraId="12CD2A5C" w14:textId="77777777" w:rsidTr="00F736A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8962" w:author="pete jones" w:date="2022-01-04T11:5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8963" w:author="pete jones" w:date="2022-01-04T11:19:00Z"/>
          <w:trPrChange w:id="48964" w:author="pete jones" w:date="2022-01-04T11:52:00Z">
            <w:trPr>
              <w:trHeight w:val="300"/>
              <w:jc w:val="center"/>
            </w:trPr>
          </w:trPrChange>
        </w:trPr>
        <w:tc>
          <w:tcPr>
            <w:tcW w:w="814" w:type="dxa"/>
            <w:vAlign w:val="center"/>
            <w:tcPrChange w:id="48965" w:author="pete jones" w:date="2022-01-04T11:52:00Z">
              <w:tcPr>
                <w:tcW w:w="814" w:type="dxa"/>
                <w:vAlign w:val="center"/>
              </w:tcPr>
            </w:tcPrChange>
          </w:tcPr>
          <w:p w14:paraId="4EFBF45F" w14:textId="77777777" w:rsidR="008E4B87" w:rsidRPr="00FF6A71" w:rsidRDefault="008E4B87">
            <w:pPr>
              <w:spacing w:before="0" w:after="0" w:line="240" w:lineRule="auto"/>
              <w:jc w:val="left"/>
              <w:rPr>
                <w:ins w:id="48966" w:author="pete jones" w:date="2022-01-04T11:19:00Z"/>
                <w:rFonts w:cstheme="minorHAnsi"/>
                <w:b/>
                <w:bCs/>
              </w:rPr>
              <w:pPrChange w:id="48967" w:author="pete jones" w:date="2022-01-04T11:52:00Z">
                <w:pPr>
                  <w:keepNext/>
                  <w:jc w:val="center"/>
                </w:pPr>
              </w:pPrChange>
            </w:pPr>
            <w:ins w:id="48968" w:author="pete jones" w:date="2022-01-04T11:19:00Z">
              <w:r w:rsidRPr="00FF6A71">
                <w:rPr>
                  <w:rFonts w:cstheme="minorHAnsi"/>
                  <w:b/>
                  <w:bCs/>
                </w:rPr>
                <w:t>Count</w:t>
              </w:r>
            </w:ins>
          </w:p>
        </w:tc>
        <w:tc>
          <w:tcPr>
            <w:tcW w:w="814" w:type="dxa"/>
            <w:shd w:val="clear" w:color="auto" w:fill="auto"/>
            <w:noWrap/>
            <w:vAlign w:val="bottom"/>
            <w:tcPrChange w:id="48969" w:author="pete jones" w:date="2022-01-04T11:52:00Z">
              <w:tcPr>
                <w:tcW w:w="814" w:type="dxa"/>
                <w:tcBorders>
                  <w:top w:val="nil"/>
                  <w:left w:val="nil"/>
                  <w:bottom w:val="nil"/>
                  <w:right w:val="nil"/>
                </w:tcBorders>
                <w:shd w:val="clear" w:color="auto" w:fill="auto"/>
                <w:noWrap/>
                <w:vAlign w:val="bottom"/>
              </w:tcPr>
            </w:tcPrChange>
          </w:tcPr>
          <w:p w14:paraId="32DAAD8B" w14:textId="77777777" w:rsidR="008E4B87" w:rsidRPr="00FF6A71" w:rsidRDefault="008E4B87">
            <w:pPr>
              <w:spacing w:before="0" w:after="0" w:line="240" w:lineRule="auto"/>
              <w:jc w:val="left"/>
              <w:rPr>
                <w:ins w:id="48970" w:author="pete jones" w:date="2022-01-04T11:19:00Z"/>
                <w:rFonts w:cstheme="minorHAnsi"/>
              </w:rPr>
              <w:pPrChange w:id="48971" w:author="pete jones" w:date="2022-01-04T11:52:00Z">
                <w:pPr>
                  <w:keepNext/>
                  <w:jc w:val="center"/>
                </w:pPr>
              </w:pPrChange>
            </w:pPr>
            <w:ins w:id="48972" w:author="pete jones" w:date="2022-01-04T11:19:00Z">
              <w:r w:rsidRPr="00FF6A71">
                <w:rPr>
                  <w:rFonts w:ascii="Calibri" w:hAnsi="Calibri" w:cs="Calibri"/>
                  <w:color w:val="000000"/>
                  <w:sz w:val="22"/>
                  <w:szCs w:val="22"/>
                </w:rPr>
                <w:t>1</w:t>
              </w:r>
            </w:ins>
          </w:p>
        </w:tc>
        <w:tc>
          <w:tcPr>
            <w:tcW w:w="814" w:type="dxa"/>
            <w:shd w:val="clear" w:color="auto" w:fill="auto"/>
            <w:noWrap/>
            <w:vAlign w:val="bottom"/>
            <w:tcPrChange w:id="48973" w:author="pete jones" w:date="2022-01-04T11:52:00Z">
              <w:tcPr>
                <w:tcW w:w="814" w:type="dxa"/>
                <w:tcBorders>
                  <w:top w:val="nil"/>
                  <w:left w:val="nil"/>
                  <w:bottom w:val="nil"/>
                  <w:right w:val="nil"/>
                </w:tcBorders>
                <w:shd w:val="clear" w:color="auto" w:fill="auto"/>
                <w:noWrap/>
                <w:vAlign w:val="bottom"/>
              </w:tcPr>
            </w:tcPrChange>
          </w:tcPr>
          <w:p w14:paraId="0A406D7D" w14:textId="77777777" w:rsidR="008E4B87" w:rsidRPr="00FF6A71" w:rsidRDefault="008E4B87">
            <w:pPr>
              <w:spacing w:before="0" w:after="0" w:line="240" w:lineRule="auto"/>
              <w:jc w:val="left"/>
              <w:rPr>
                <w:ins w:id="48974" w:author="pete jones" w:date="2022-01-04T11:19:00Z"/>
                <w:rFonts w:cstheme="minorHAnsi"/>
              </w:rPr>
              <w:pPrChange w:id="48975" w:author="pete jones" w:date="2022-01-04T11:52:00Z">
                <w:pPr>
                  <w:keepNext/>
                  <w:jc w:val="center"/>
                </w:pPr>
              </w:pPrChange>
            </w:pPr>
            <w:ins w:id="48976"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48977" w:author="pete jones" w:date="2022-01-04T11:52:00Z">
              <w:tcPr>
                <w:tcW w:w="814" w:type="dxa"/>
                <w:tcBorders>
                  <w:top w:val="nil"/>
                  <w:left w:val="nil"/>
                  <w:bottom w:val="nil"/>
                  <w:right w:val="nil"/>
                </w:tcBorders>
                <w:shd w:val="clear" w:color="auto" w:fill="auto"/>
                <w:noWrap/>
                <w:vAlign w:val="bottom"/>
              </w:tcPr>
            </w:tcPrChange>
          </w:tcPr>
          <w:p w14:paraId="64B50C88" w14:textId="77777777" w:rsidR="008E4B87" w:rsidRPr="00FF6A71" w:rsidRDefault="008E4B87">
            <w:pPr>
              <w:spacing w:before="0" w:after="0" w:line="240" w:lineRule="auto"/>
              <w:jc w:val="left"/>
              <w:rPr>
                <w:ins w:id="48978" w:author="pete jones" w:date="2022-01-04T11:19:00Z"/>
                <w:rFonts w:cstheme="minorHAnsi"/>
              </w:rPr>
              <w:pPrChange w:id="48979" w:author="pete jones" w:date="2022-01-04T11:52:00Z">
                <w:pPr>
                  <w:keepNext/>
                  <w:jc w:val="center"/>
                </w:pPr>
              </w:pPrChange>
            </w:pPr>
            <w:ins w:id="48980"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8981" w:author="pete jones" w:date="2022-01-04T11:52:00Z">
              <w:tcPr>
                <w:tcW w:w="692" w:type="dxa"/>
                <w:tcBorders>
                  <w:top w:val="nil"/>
                  <w:left w:val="nil"/>
                  <w:bottom w:val="nil"/>
                  <w:right w:val="nil"/>
                </w:tcBorders>
                <w:shd w:val="clear" w:color="auto" w:fill="auto"/>
                <w:noWrap/>
                <w:vAlign w:val="bottom"/>
              </w:tcPr>
            </w:tcPrChange>
          </w:tcPr>
          <w:p w14:paraId="10AE991F" w14:textId="77777777" w:rsidR="008E4B87" w:rsidRPr="00FF6A71" w:rsidRDefault="008E4B87">
            <w:pPr>
              <w:spacing w:before="0" w:after="0" w:line="240" w:lineRule="auto"/>
              <w:jc w:val="left"/>
              <w:rPr>
                <w:ins w:id="48982" w:author="pete jones" w:date="2022-01-04T11:19:00Z"/>
                <w:rFonts w:cstheme="minorHAnsi"/>
              </w:rPr>
              <w:pPrChange w:id="48983" w:author="pete jones" w:date="2022-01-04T11:52:00Z">
                <w:pPr>
                  <w:keepNext/>
                  <w:jc w:val="center"/>
                </w:pPr>
              </w:pPrChange>
            </w:pPr>
            <w:ins w:id="48984" w:author="pete jones" w:date="2022-01-04T11:19:00Z">
              <w:r w:rsidRPr="00FF6A71">
                <w:rPr>
                  <w:rFonts w:ascii="Calibri" w:hAnsi="Calibri" w:cs="Calibri"/>
                  <w:color w:val="000000"/>
                  <w:sz w:val="22"/>
                  <w:szCs w:val="22"/>
                </w:rPr>
                <w:t>8</w:t>
              </w:r>
            </w:ins>
          </w:p>
        </w:tc>
        <w:tc>
          <w:tcPr>
            <w:tcW w:w="692" w:type="dxa"/>
            <w:shd w:val="clear" w:color="auto" w:fill="auto"/>
            <w:noWrap/>
            <w:vAlign w:val="bottom"/>
            <w:tcPrChange w:id="48985" w:author="pete jones" w:date="2022-01-04T11:52:00Z">
              <w:tcPr>
                <w:tcW w:w="692" w:type="dxa"/>
                <w:tcBorders>
                  <w:top w:val="nil"/>
                  <w:left w:val="nil"/>
                  <w:bottom w:val="nil"/>
                  <w:right w:val="nil"/>
                </w:tcBorders>
                <w:shd w:val="clear" w:color="auto" w:fill="auto"/>
                <w:noWrap/>
                <w:vAlign w:val="bottom"/>
              </w:tcPr>
            </w:tcPrChange>
          </w:tcPr>
          <w:p w14:paraId="1534FA54" w14:textId="77777777" w:rsidR="008E4B87" w:rsidRPr="00FF6A71" w:rsidRDefault="008E4B87">
            <w:pPr>
              <w:spacing w:before="0" w:after="0" w:line="240" w:lineRule="auto"/>
              <w:jc w:val="left"/>
              <w:rPr>
                <w:ins w:id="48986" w:author="pete jones" w:date="2022-01-04T11:19:00Z"/>
                <w:rFonts w:cstheme="minorHAnsi"/>
              </w:rPr>
              <w:pPrChange w:id="48987" w:author="pete jones" w:date="2022-01-04T11:52:00Z">
                <w:pPr>
                  <w:keepNext/>
                  <w:jc w:val="center"/>
                </w:pPr>
              </w:pPrChange>
            </w:pPr>
            <w:ins w:id="48988"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8989" w:author="pete jones" w:date="2022-01-04T11:52:00Z">
              <w:tcPr>
                <w:tcW w:w="692" w:type="dxa"/>
                <w:tcBorders>
                  <w:top w:val="nil"/>
                  <w:left w:val="nil"/>
                  <w:bottom w:val="nil"/>
                  <w:right w:val="nil"/>
                </w:tcBorders>
                <w:shd w:val="clear" w:color="auto" w:fill="auto"/>
                <w:noWrap/>
                <w:vAlign w:val="bottom"/>
              </w:tcPr>
            </w:tcPrChange>
          </w:tcPr>
          <w:p w14:paraId="2C74279B" w14:textId="77777777" w:rsidR="008E4B87" w:rsidRPr="00FF6A71" w:rsidRDefault="008E4B87">
            <w:pPr>
              <w:spacing w:before="0" w:after="0" w:line="240" w:lineRule="auto"/>
              <w:jc w:val="left"/>
              <w:rPr>
                <w:ins w:id="48990" w:author="pete jones" w:date="2022-01-04T11:19:00Z"/>
                <w:rFonts w:cstheme="minorHAnsi"/>
              </w:rPr>
              <w:pPrChange w:id="48991" w:author="pete jones" w:date="2022-01-04T11:52:00Z">
                <w:pPr>
                  <w:keepNext/>
                  <w:jc w:val="center"/>
                </w:pPr>
              </w:pPrChange>
            </w:pPr>
            <w:ins w:id="48992"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8993" w:author="pete jones" w:date="2022-01-04T11:52:00Z">
              <w:tcPr>
                <w:tcW w:w="692" w:type="dxa"/>
                <w:tcBorders>
                  <w:top w:val="nil"/>
                  <w:left w:val="nil"/>
                  <w:bottom w:val="nil"/>
                  <w:right w:val="nil"/>
                </w:tcBorders>
                <w:shd w:val="clear" w:color="auto" w:fill="auto"/>
                <w:noWrap/>
                <w:vAlign w:val="bottom"/>
              </w:tcPr>
            </w:tcPrChange>
          </w:tcPr>
          <w:p w14:paraId="7F203CE5" w14:textId="77777777" w:rsidR="008E4B87" w:rsidRPr="00FF6A71" w:rsidRDefault="008E4B87">
            <w:pPr>
              <w:spacing w:before="0" w:after="0" w:line="240" w:lineRule="auto"/>
              <w:jc w:val="left"/>
              <w:rPr>
                <w:ins w:id="48994" w:author="pete jones" w:date="2022-01-04T11:19:00Z"/>
                <w:rFonts w:cstheme="minorHAnsi"/>
              </w:rPr>
              <w:pPrChange w:id="48995" w:author="pete jones" w:date="2022-01-04T11:52:00Z">
                <w:pPr>
                  <w:keepNext/>
                  <w:jc w:val="center"/>
                </w:pPr>
              </w:pPrChange>
            </w:pPr>
            <w:ins w:id="48996" w:author="pete jones" w:date="2022-01-04T11:19:00Z">
              <w:r w:rsidRPr="00FF6A71">
                <w:rPr>
                  <w:rFonts w:ascii="Calibri" w:hAnsi="Calibri" w:cs="Calibri"/>
                  <w:color w:val="000000"/>
                  <w:sz w:val="22"/>
                  <w:szCs w:val="22"/>
                </w:rPr>
                <w:t>1</w:t>
              </w:r>
            </w:ins>
          </w:p>
        </w:tc>
      </w:tr>
    </w:tbl>
    <w:p w14:paraId="63DEC6FD" w14:textId="77777777" w:rsidR="008E4B87" w:rsidRPr="00FF6A71" w:rsidRDefault="008E4B87">
      <w:pPr>
        <w:jc w:val="left"/>
        <w:rPr>
          <w:ins w:id="48997" w:author="pete jones" w:date="2022-01-04T11:19:00Z"/>
          <w:rFonts w:cstheme="minorHAnsi"/>
        </w:rPr>
        <w:pPrChange w:id="48998" w:author="pete jones" w:date="2022-01-04T11:41:00Z">
          <w:pPr>
            <w:keepNext/>
          </w:pPr>
        </w:pPrChange>
      </w:pPr>
    </w:p>
    <w:p w14:paraId="23F6E9A7" w14:textId="77777777" w:rsidR="008E4B87" w:rsidRPr="00FF6A71" w:rsidRDefault="008E4B87">
      <w:pPr>
        <w:jc w:val="left"/>
        <w:rPr>
          <w:ins w:id="48999" w:author="pete jones" w:date="2022-01-04T11:19:00Z"/>
          <w:rFonts w:cstheme="minorHAnsi"/>
        </w:rPr>
        <w:pPrChange w:id="49000" w:author="pete jones" w:date="2022-01-04T11:41:00Z">
          <w:pPr>
            <w:keepNext/>
          </w:pPr>
        </w:pPrChange>
      </w:pPr>
      <w:ins w:id="49001" w:author="pete jones" w:date="2022-01-04T11:19:00Z">
        <w:r w:rsidRPr="00FF6A71">
          <w:rPr>
            <w:rFonts w:cstheme="minorHAnsi"/>
          </w:rPr>
          <w:lastRenderedPageBreak/>
          <w:t>Q4.21 There is an opportunity for all staff to provide ongoing feedback regarding the course curriculum.</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9002">
          <w:tblGrid>
            <w:gridCol w:w="814"/>
            <w:gridCol w:w="814"/>
            <w:gridCol w:w="814"/>
            <w:gridCol w:w="814"/>
            <w:gridCol w:w="692"/>
            <w:gridCol w:w="692"/>
            <w:gridCol w:w="692"/>
            <w:gridCol w:w="692"/>
          </w:tblGrid>
        </w:tblGridChange>
      </w:tblGrid>
      <w:tr w:rsidR="00FF6A71" w:rsidRPr="00FF6A71" w14:paraId="7911938F" w14:textId="77777777" w:rsidTr="007826DB">
        <w:trPr>
          <w:trHeight w:val="300"/>
          <w:jc w:val="center"/>
          <w:ins w:id="49003" w:author="pete jones" w:date="2022-01-04T11:19:00Z"/>
        </w:trPr>
        <w:tc>
          <w:tcPr>
            <w:tcW w:w="814" w:type="dxa"/>
            <w:shd w:val="clear" w:color="auto" w:fill="E7E6E6" w:themeFill="background2"/>
            <w:vAlign w:val="center"/>
          </w:tcPr>
          <w:p w14:paraId="526E7C11" w14:textId="77777777" w:rsidR="008E4B87" w:rsidRPr="00FF6A71" w:rsidRDefault="008E4B87">
            <w:pPr>
              <w:spacing w:before="0" w:after="0" w:line="240" w:lineRule="auto"/>
              <w:jc w:val="left"/>
              <w:rPr>
                <w:ins w:id="49004" w:author="pete jones" w:date="2022-01-04T11:19:00Z"/>
                <w:rFonts w:cstheme="minorHAnsi"/>
                <w:b/>
                <w:bCs/>
              </w:rPr>
              <w:pPrChange w:id="49005" w:author="pete jones" w:date="2022-01-04T11:42:00Z">
                <w:pPr>
                  <w:keepNext/>
                  <w:jc w:val="center"/>
                </w:pPr>
              </w:pPrChange>
            </w:pPr>
            <w:ins w:id="49006" w:author="pete jones" w:date="2022-01-04T11:19:00Z">
              <w:r w:rsidRPr="00FF6A71">
                <w:rPr>
                  <w:rFonts w:cstheme="minorHAnsi"/>
                  <w:b/>
                  <w:bCs/>
                </w:rPr>
                <w:t>scale</w:t>
              </w:r>
            </w:ins>
          </w:p>
        </w:tc>
        <w:tc>
          <w:tcPr>
            <w:tcW w:w="814" w:type="dxa"/>
            <w:shd w:val="clear" w:color="auto" w:fill="E7E6E6" w:themeFill="background2"/>
            <w:noWrap/>
            <w:vAlign w:val="center"/>
          </w:tcPr>
          <w:p w14:paraId="739A6E31" w14:textId="77777777" w:rsidR="008E4B87" w:rsidRPr="00FF6A71" w:rsidRDefault="008E4B87">
            <w:pPr>
              <w:spacing w:before="0" w:after="0" w:line="240" w:lineRule="auto"/>
              <w:jc w:val="left"/>
              <w:rPr>
                <w:ins w:id="49007" w:author="pete jones" w:date="2022-01-04T11:19:00Z"/>
                <w:rFonts w:cstheme="minorHAnsi"/>
                <w:b/>
                <w:bCs/>
              </w:rPr>
              <w:pPrChange w:id="49008" w:author="pete jones" w:date="2022-01-04T11:42:00Z">
                <w:pPr>
                  <w:keepNext/>
                  <w:jc w:val="center"/>
                </w:pPr>
              </w:pPrChange>
            </w:pPr>
            <w:ins w:id="49009" w:author="pete jones" w:date="2022-01-04T11:19:00Z">
              <w:r w:rsidRPr="00FF6A71">
                <w:rPr>
                  <w:rFonts w:cstheme="minorHAnsi"/>
                  <w:b/>
                  <w:bCs/>
                </w:rPr>
                <w:t>1</w:t>
              </w:r>
            </w:ins>
          </w:p>
        </w:tc>
        <w:tc>
          <w:tcPr>
            <w:tcW w:w="814" w:type="dxa"/>
            <w:shd w:val="clear" w:color="auto" w:fill="E7E6E6" w:themeFill="background2"/>
            <w:noWrap/>
            <w:vAlign w:val="center"/>
          </w:tcPr>
          <w:p w14:paraId="06823BB9" w14:textId="77777777" w:rsidR="008E4B87" w:rsidRPr="00FF6A71" w:rsidRDefault="008E4B87">
            <w:pPr>
              <w:spacing w:before="0" w:after="0" w:line="240" w:lineRule="auto"/>
              <w:jc w:val="left"/>
              <w:rPr>
                <w:ins w:id="49010" w:author="pete jones" w:date="2022-01-04T11:19:00Z"/>
                <w:rFonts w:cstheme="minorHAnsi"/>
                <w:b/>
                <w:bCs/>
              </w:rPr>
              <w:pPrChange w:id="49011" w:author="pete jones" w:date="2022-01-04T11:42:00Z">
                <w:pPr>
                  <w:keepNext/>
                  <w:jc w:val="center"/>
                </w:pPr>
              </w:pPrChange>
            </w:pPr>
            <w:ins w:id="49012" w:author="pete jones" w:date="2022-01-04T11:19:00Z">
              <w:r w:rsidRPr="00FF6A71">
                <w:rPr>
                  <w:rFonts w:cstheme="minorHAnsi"/>
                  <w:b/>
                  <w:bCs/>
                </w:rPr>
                <w:t>2</w:t>
              </w:r>
            </w:ins>
          </w:p>
        </w:tc>
        <w:tc>
          <w:tcPr>
            <w:tcW w:w="814" w:type="dxa"/>
            <w:shd w:val="clear" w:color="auto" w:fill="E7E6E6" w:themeFill="background2"/>
            <w:noWrap/>
            <w:vAlign w:val="center"/>
          </w:tcPr>
          <w:p w14:paraId="4D39EDAA" w14:textId="77777777" w:rsidR="008E4B87" w:rsidRPr="00FF6A71" w:rsidRDefault="008E4B87">
            <w:pPr>
              <w:spacing w:before="0" w:after="0" w:line="240" w:lineRule="auto"/>
              <w:jc w:val="left"/>
              <w:rPr>
                <w:ins w:id="49013" w:author="pete jones" w:date="2022-01-04T11:19:00Z"/>
                <w:rFonts w:cstheme="minorHAnsi"/>
                <w:b/>
                <w:bCs/>
              </w:rPr>
              <w:pPrChange w:id="49014" w:author="pete jones" w:date="2022-01-04T11:42:00Z">
                <w:pPr>
                  <w:keepNext/>
                  <w:jc w:val="center"/>
                </w:pPr>
              </w:pPrChange>
            </w:pPr>
            <w:ins w:id="49015" w:author="pete jones" w:date="2022-01-04T11:19:00Z">
              <w:r w:rsidRPr="00FF6A71">
                <w:rPr>
                  <w:rFonts w:cstheme="minorHAnsi"/>
                  <w:b/>
                  <w:bCs/>
                </w:rPr>
                <w:t>3</w:t>
              </w:r>
            </w:ins>
          </w:p>
        </w:tc>
        <w:tc>
          <w:tcPr>
            <w:tcW w:w="692" w:type="dxa"/>
            <w:shd w:val="clear" w:color="auto" w:fill="E7E6E6" w:themeFill="background2"/>
            <w:noWrap/>
            <w:vAlign w:val="center"/>
          </w:tcPr>
          <w:p w14:paraId="425F7B35" w14:textId="77777777" w:rsidR="008E4B87" w:rsidRPr="00FF6A71" w:rsidRDefault="008E4B87">
            <w:pPr>
              <w:spacing w:before="0" w:after="0" w:line="240" w:lineRule="auto"/>
              <w:jc w:val="left"/>
              <w:rPr>
                <w:ins w:id="49016" w:author="pete jones" w:date="2022-01-04T11:19:00Z"/>
                <w:rFonts w:cstheme="minorHAnsi"/>
                <w:b/>
                <w:bCs/>
              </w:rPr>
              <w:pPrChange w:id="49017" w:author="pete jones" w:date="2022-01-04T11:42:00Z">
                <w:pPr>
                  <w:keepNext/>
                  <w:jc w:val="center"/>
                </w:pPr>
              </w:pPrChange>
            </w:pPr>
            <w:ins w:id="49018" w:author="pete jones" w:date="2022-01-04T11:19:00Z">
              <w:r w:rsidRPr="00FF6A71">
                <w:rPr>
                  <w:rFonts w:cstheme="minorHAnsi"/>
                  <w:b/>
                  <w:bCs/>
                </w:rPr>
                <w:t>4</w:t>
              </w:r>
            </w:ins>
          </w:p>
        </w:tc>
        <w:tc>
          <w:tcPr>
            <w:tcW w:w="692" w:type="dxa"/>
            <w:shd w:val="clear" w:color="auto" w:fill="E7E6E6" w:themeFill="background2"/>
            <w:noWrap/>
            <w:vAlign w:val="center"/>
          </w:tcPr>
          <w:p w14:paraId="64068209" w14:textId="77777777" w:rsidR="008E4B87" w:rsidRPr="00FF6A71" w:rsidRDefault="008E4B87">
            <w:pPr>
              <w:spacing w:before="0" w:after="0" w:line="240" w:lineRule="auto"/>
              <w:jc w:val="left"/>
              <w:rPr>
                <w:ins w:id="49019" w:author="pete jones" w:date="2022-01-04T11:19:00Z"/>
                <w:rFonts w:cstheme="minorHAnsi"/>
                <w:b/>
                <w:bCs/>
              </w:rPr>
              <w:pPrChange w:id="49020" w:author="pete jones" w:date="2022-01-04T11:42:00Z">
                <w:pPr>
                  <w:keepNext/>
                  <w:jc w:val="center"/>
                </w:pPr>
              </w:pPrChange>
            </w:pPr>
            <w:ins w:id="49021" w:author="pete jones" w:date="2022-01-04T11:19:00Z">
              <w:r w:rsidRPr="00FF6A71">
                <w:rPr>
                  <w:rFonts w:cstheme="minorHAnsi"/>
                  <w:b/>
                  <w:bCs/>
                </w:rPr>
                <w:t>5</w:t>
              </w:r>
            </w:ins>
          </w:p>
        </w:tc>
        <w:tc>
          <w:tcPr>
            <w:tcW w:w="692" w:type="dxa"/>
            <w:shd w:val="clear" w:color="auto" w:fill="E7E6E6" w:themeFill="background2"/>
            <w:noWrap/>
            <w:vAlign w:val="center"/>
          </w:tcPr>
          <w:p w14:paraId="68B76EAE" w14:textId="77777777" w:rsidR="008E4B87" w:rsidRPr="00FF6A71" w:rsidRDefault="008E4B87">
            <w:pPr>
              <w:spacing w:before="0" w:after="0" w:line="240" w:lineRule="auto"/>
              <w:jc w:val="left"/>
              <w:rPr>
                <w:ins w:id="49022" w:author="pete jones" w:date="2022-01-04T11:19:00Z"/>
                <w:rFonts w:cstheme="minorHAnsi"/>
                <w:b/>
                <w:bCs/>
              </w:rPr>
              <w:pPrChange w:id="49023" w:author="pete jones" w:date="2022-01-04T11:42:00Z">
                <w:pPr>
                  <w:keepNext/>
                  <w:jc w:val="center"/>
                </w:pPr>
              </w:pPrChange>
            </w:pPr>
            <w:ins w:id="49024" w:author="pete jones" w:date="2022-01-04T11:19:00Z">
              <w:r w:rsidRPr="00FF6A71">
                <w:rPr>
                  <w:rFonts w:cstheme="minorHAnsi"/>
                  <w:b/>
                  <w:bCs/>
                </w:rPr>
                <w:t>6</w:t>
              </w:r>
            </w:ins>
          </w:p>
        </w:tc>
        <w:tc>
          <w:tcPr>
            <w:tcW w:w="692" w:type="dxa"/>
            <w:shd w:val="clear" w:color="auto" w:fill="E7E6E6" w:themeFill="background2"/>
            <w:noWrap/>
            <w:vAlign w:val="center"/>
          </w:tcPr>
          <w:p w14:paraId="601DFA20" w14:textId="77777777" w:rsidR="008E4B87" w:rsidRPr="00FF6A71" w:rsidRDefault="008E4B87">
            <w:pPr>
              <w:spacing w:before="0" w:after="0" w:line="240" w:lineRule="auto"/>
              <w:jc w:val="left"/>
              <w:rPr>
                <w:ins w:id="49025" w:author="pete jones" w:date="2022-01-04T11:19:00Z"/>
                <w:rFonts w:cstheme="minorHAnsi"/>
                <w:b/>
                <w:bCs/>
              </w:rPr>
              <w:pPrChange w:id="49026" w:author="pete jones" w:date="2022-01-04T11:42:00Z">
                <w:pPr>
                  <w:keepNext/>
                  <w:jc w:val="center"/>
                </w:pPr>
              </w:pPrChange>
            </w:pPr>
            <w:ins w:id="49027" w:author="pete jones" w:date="2022-01-04T11:19:00Z">
              <w:r w:rsidRPr="00FF6A71">
                <w:rPr>
                  <w:rFonts w:cstheme="minorHAnsi"/>
                  <w:b/>
                  <w:bCs/>
                </w:rPr>
                <w:t>7</w:t>
              </w:r>
            </w:ins>
          </w:p>
        </w:tc>
      </w:tr>
      <w:tr w:rsidR="008E4B87" w:rsidRPr="00FF6A71" w14:paraId="3D922564"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9028" w:author="pete jones" w:date="2022-01-04T11:4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9029" w:author="pete jones" w:date="2022-01-04T11:19:00Z"/>
          <w:trPrChange w:id="49030" w:author="pete jones" w:date="2022-01-04T11:42:00Z">
            <w:trPr>
              <w:trHeight w:val="300"/>
              <w:jc w:val="center"/>
            </w:trPr>
          </w:trPrChange>
        </w:trPr>
        <w:tc>
          <w:tcPr>
            <w:tcW w:w="814" w:type="dxa"/>
            <w:vAlign w:val="center"/>
            <w:tcPrChange w:id="49031" w:author="pete jones" w:date="2022-01-04T11:42:00Z">
              <w:tcPr>
                <w:tcW w:w="814" w:type="dxa"/>
                <w:vAlign w:val="center"/>
              </w:tcPr>
            </w:tcPrChange>
          </w:tcPr>
          <w:p w14:paraId="3256D168" w14:textId="77777777" w:rsidR="008E4B87" w:rsidRPr="00FF6A71" w:rsidRDefault="008E4B87">
            <w:pPr>
              <w:spacing w:before="0" w:after="0" w:line="240" w:lineRule="auto"/>
              <w:jc w:val="left"/>
              <w:rPr>
                <w:ins w:id="49032" w:author="pete jones" w:date="2022-01-04T11:19:00Z"/>
                <w:rFonts w:cstheme="minorHAnsi"/>
                <w:b/>
                <w:bCs/>
              </w:rPr>
              <w:pPrChange w:id="49033" w:author="pete jones" w:date="2022-01-04T11:42:00Z">
                <w:pPr>
                  <w:keepNext/>
                  <w:jc w:val="center"/>
                </w:pPr>
              </w:pPrChange>
            </w:pPr>
            <w:ins w:id="49034" w:author="pete jones" w:date="2022-01-04T11:19:00Z">
              <w:r w:rsidRPr="00FF6A71">
                <w:rPr>
                  <w:rFonts w:cstheme="minorHAnsi"/>
                  <w:b/>
                  <w:bCs/>
                </w:rPr>
                <w:t>%</w:t>
              </w:r>
            </w:ins>
          </w:p>
        </w:tc>
        <w:tc>
          <w:tcPr>
            <w:tcW w:w="814" w:type="dxa"/>
            <w:shd w:val="clear" w:color="auto" w:fill="auto"/>
            <w:noWrap/>
            <w:vAlign w:val="bottom"/>
            <w:tcPrChange w:id="49035" w:author="pete jones" w:date="2022-01-04T11:42:00Z">
              <w:tcPr>
                <w:tcW w:w="814" w:type="dxa"/>
                <w:tcBorders>
                  <w:top w:val="nil"/>
                  <w:left w:val="nil"/>
                  <w:bottom w:val="nil"/>
                  <w:right w:val="nil"/>
                </w:tcBorders>
                <w:shd w:val="clear" w:color="auto" w:fill="auto"/>
                <w:noWrap/>
                <w:vAlign w:val="bottom"/>
              </w:tcPr>
            </w:tcPrChange>
          </w:tcPr>
          <w:p w14:paraId="47AC5162" w14:textId="77777777" w:rsidR="008E4B87" w:rsidRPr="00FF6A71" w:rsidRDefault="008E4B87">
            <w:pPr>
              <w:spacing w:before="0" w:after="0" w:line="240" w:lineRule="auto"/>
              <w:jc w:val="left"/>
              <w:rPr>
                <w:ins w:id="49036" w:author="pete jones" w:date="2022-01-04T11:19:00Z"/>
                <w:rFonts w:cstheme="minorHAnsi"/>
              </w:rPr>
              <w:pPrChange w:id="49037" w:author="pete jones" w:date="2022-01-04T11:42:00Z">
                <w:pPr>
                  <w:keepNext/>
                  <w:jc w:val="center"/>
                </w:pPr>
              </w:pPrChange>
            </w:pPr>
            <w:ins w:id="49038" w:author="pete jones" w:date="2022-01-04T11:19:00Z">
              <w:r w:rsidRPr="00FF6A71">
                <w:rPr>
                  <w:rFonts w:ascii="Calibri" w:hAnsi="Calibri" w:cs="Calibri"/>
                  <w:color w:val="000000"/>
                  <w:sz w:val="22"/>
                  <w:szCs w:val="22"/>
                </w:rPr>
                <w:t>26%</w:t>
              </w:r>
            </w:ins>
          </w:p>
        </w:tc>
        <w:tc>
          <w:tcPr>
            <w:tcW w:w="814" w:type="dxa"/>
            <w:shd w:val="clear" w:color="auto" w:fill="auto"/>
            <w:noWrap/>
            <w:vAlign w:val="bottom"/>
            <w:tcPrChange w:id="49039" w:author="pete jones" w:date="2022-01-04T11:42:00Z">
              <w:tcPr>
                <w:tcW w:w="814" w:type="dxa"/>
                <w:tcBorders>
                  <w:top w:val="nil"/>
                  <w:left w:val="nil"/>
                  <w:bottom w:val="nil"/>
                  <w:right w:val="nil"/>
                </w:tcBorders>
                <w:shd w:val="clear" w:color="auto" w:fill="auto"/>
                <w:noWrap/>
                <w:vAlign w:val="bottom"/>
              </w:tcPr>
            </w:tcPrChange>
          </w:tcPr>
          <w:p w14:paraId="38BAE4D5" w14:textId="77777777" w:rsidR="008E4B87" w:rsidRPr="00FF6A71" w:rsidRDefault="008E4B87">
            <w:pPr>
              <w:spacing w:before="0" w:after="0" w:line="240" w:lineRule="auto"/>
              <w:jc w:val="left"/>
              <w:rPr>
                <w:ins w:id="49040" w:author="pete jones" w:date="2022-01-04T11:19:00Z"/>
                <w:rFonts w:cstheme="minorHAnsi"/>
              </w:rPr>
              <w:pPrChange w:id="49041" w:author="pete jones" w:date="2022-01-04T11:42:00Z">
                <w:pPr>
                  <w:keepNext/>
                  <w:jc w:val="center"/>
                </w:pPr>
              </w:pPrChange>
            </w:pPr>
            <w:ins w:id="49042" w:author="pete jones" w:date="2022-01-04T11:19:00Z">
              <w:r w:rsidRPr="00FF6A71">
                <w:rPr>
                  <w:rFonts w:ascii="Calibri" w:hAnsi="Calibri" w:cs="Calibri"/>
                  <w:color w:val="000000"/>
                  <w:sz w:val="22"/>
                  <w:szCs w:val="22"/>
                </w:rPr>
                <w:t>30%</w:t>
              </w:r>
            </w:ins>
          </w:p>
        </w:tc>
        <w:tc>
          <w:tcPr>
            <w:tcW w:w="814" w:type="dxa"/>
            <w:shd w:val="clear" w:color="auto" w:fill="auto"/>
            <w:noWrap/>
            <w:vAlign w:val="bottom"/>
            <w:tcPrChange w:id="49043" w:author="pete jones" w:date="2022-01-04T11:42:00Z">
              <w:tcPr>
                <w:tcW w:w="814" w:type="dxa"/>
                <w:tcBorders>
                  <w:top w:val="nil"/>
                  <w:left w:val="nil"/>
                  <w:bottom w:val="nil"/>
                  <w:right w:val="nil"/>
                </w:tcBorders>
                <w:shd w:val="clear" w:color="auto" w:fill="auto"/>
                <w:noWrap/>
                <w:vAlign w:val="bottom"/>
              </w:tcPr>
            </w:tcPrChange>
          </w:tcPr>
          <w:p w14:paraId="74E99D1C" w14:textId="77777777" w:rsidR="008E4B87" w:rsidRPr="00FF6A71" w:rsidRDefault="008E4B87">
            <w:pPr>
              <w:spacing w:before="0" w:after="0" w:line="240" w:lineRule="auto"/>
              <w:jc w:val="left"/>
              <w:rPr>
                <w:ins w:id="49044" w:author="pete jones" w:date="2022-01-04T11:19:00Z"/>
                <w:rFonts w:cstheme="minorHAnsi"/>
              </w:rPr>
              <w:pPrChange w:id="49045" w:author="pete jones" w:date="2022-01-04T11:42:00Z">
                <w:pPr>
                  <w:keepNext/>
                  <w:jc w:val="center"/>
                </w:pPr>
              </w:pPrChange>
            </w:pPr>
            <w:ins w:id="49046"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9047" w:author="pete jones" w:date="2022-01-04T11:42:00Z">
              <w:tcPr>
                <w:tcW w:w="692" w:type="dxa"/>
                <w:tcBorders>
                  <w:top w:val="nil"/>
                  <w:left w:val="nil"/>
                  <w:bottom w:val="nil"/>
                  <w:right w:val="nil"/>
                </w:tcBorders>
                <w:shd w:val="clear" w:color="auto" w:fill="auto"/>
                <w:noWrap/>
                <w:vAlign w:val="bottom"/>
              </w:tcPr>
            </w:tcPrChange>
          </w:tcPr>
          <w:p w14:paraId="413D444A" w14:textId="77777777" w:rsidR="008E4B87" w:rsidRPr="00FF6A71" w:rsidRDefault="008E4B87">
            <w:pPr>
              <w:spacing w:before="0" w:after="0" w:line="240" w:lineRule="auto"/>
              <w:jc w:val="left"/>
              <w:rPr>
                <w:ins w:id="49048" w:author="pete jones" w:date="2022-01-04T11:19:00Z"/>
                <w:rFonts w:cstheme="minorHAnsi"/>
              </w:rPr>
              <w:pPrChange w:id="49049" w:author="pete jones" w:date="2022-01-04T11:42:00Z">
                <w:pPr>
                  <w:keepNext/>
                  <w:jc w:val="center"/>
                </w:pPr>
              </w:pPrChange>
            </w:pPr>
            <w:ins w:id="49050"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9051" w:author="pete jones" w:date="2022-01-04T11:42:00Z">
              <w:tcPr>
                <w:tcW w:w="692" w:type="dxa"/>
                <w:tcBorders>
                  <w:top w:val="nil"/>
                  <w:left w:val="nil"/>
                  <w:bottom w:val="nil"/>
                  <w:right w:val="nil"/>
                </w:tcBorders>
                <w:shd w:val="clear" w:color="auto" w:fill="auto"/>
                <w:noWrap/>
                <w:vAlign w:val="bottom"/>
              </w:tcPr>
            </w:tcPrChange>
          </w:tcPr>
          <w:p w14:paraId="6671B44E" w14:textId="77777777" w:rsidR="008E4B87" w:rsidRPr="00FF6A71" w:rsidRDefault="008E4B87">
            <w:pPr>
              <w:spacing w:before="0" w:after="0" w:line="240" w:lineRule="auto"/>
              <w:jc w:val="left"/>
              <w:rPr>
                <w:ins w:id="49052" w:author="pete jones" w:date="2022-01-04T11:19:00Z"/>
                <w:rFonts w:cstheme="minorHAnsi"/>
              </w:rPr>
              <w:pPrChange w:id="49053" w:author="pete jones" w:date="2022-01-04T11:42:00Z">
                <w:pPr>
                  <w:keepNext/>
                  <w:jc w:val="center"/>
                </w:pPr>
              </w:pPrChange>
            </w:pPr>
            <w:ins w:id="49054" w:author="pete jones" w:date="2022-01-04T11:19:00Z">
              <w:r w:rsidRPr="00FF6A71">
                <w:rPr>
                  <w:rFonts w:ascii="Calibri" w:hAnsi="Calibri" w:cs="Calibri"/>
                  <w:color w:val="000000"/>
                  <w:sz w:val="22"/>
                  <w:szCs w:val="22"/>
                </w:rPr>
                <w:t>15%</w:t>
              </w:r>
            </w:ins>
          </w:p>
        </w:tc>
        <w:tc>
          <w:tcPr>
            <w:tcW w:w="692" w:type="dxa"/>
            <w:shd w:val="clear" w:color="auto" w:fill="auto"/>
            <w:noWrap/>
            <w:vAlign w:val="bottom"/>
            <w:tcPrChange w:id="49055" w:author="pete jones" w:date="2022-01-04T11:42:00Z">
              <w:tcPr>
                <w:tcW w:w="692" w:type="dxa"/>
                <w:tcBorders>
                  <w:top w:val="nil"/>
                  <w:left w:val="nil"/>
                  <w:bottom w:val="nil"/>
                  <w:right w:val="nil"/>
                </w:tcBorders>
                <w:shd w:val="clear" w:color="auto" w:fill="auto"/>
                <w:noWrap/>
                <w:vAlign w:val="bottom"/>
              </w:tcPr>
            </w:tcPrChange>
          </w:tcPr>
          <w:p w14:paraId="331F03FB" w14:textId="77777777" w:rsidR="008E4B87" w:rsidRPr="00FF6A71" w:rsidRDefault="008E4B87">
            <w:pPr>
              <w:spacing w:before="0" w:after="0" w:line="240" w:lineRule="auto"/>
              <w:jc w:val="left"/>
              <w:rPr>
                <w:ins w:id="49056" w:author="pete jones" w:date="2022-01-04T11:19:00Z"/>
                <w:rFonts w:cstheme="minorHAnsi"/>
              </w:rPr>
              <w:pPrChange w:id="49057" w:author="pete jones" w:date="2022-01-04T11:42:00Z">
                <w:pPr>
                  <w:keepNext/>
                  <w:jc w:val="center"/>
                </w:pPr>
              </w:pPrChange>
            </w:pPr>
            <w:ins w:id="4905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059" w:author="pete jones" w:date="2022-01-04T11:42:00Z">
              <w:tcPr>
                <w:tcW w:w="692" w:type="dxa"/>
                <w:tcBorders>
                  <w:top w:val="nil"/>
                  <w:left w:val="nil"/>
                  <w:bottom w:val="nil"/>
                  <w:right w:val="nil"/>
                </w:tcBorders>
                <w:shd w:val="clear" w:color="auto" w:fill="auto"/>
                <w:noWrap/>
                <w:vAlign w:val="bottom"/>
              </w:tcPr>
            </w:tcPrChange>
          </w:tcPr>
          <w:p w14:paraId="47E88063" w14:textId="77777777" w:rsidR="008E4B87" w:rsidRPr="00FF6A71" w:rsidRDefault="008E4B87">
            <w:pPr>
              <w:spacing w:before="0" w:after="0" w:line="240" w:lineRule="auto"/>
              <w:jc w:val="left"/>
              <w:rPr>
                <w:ins w:id="49060" w:author="pete jones" w:date="2022-01-04T11:19:00Z"/>
                <w:rFonts w:cstheme="minorHAnsi"/>
              </w:rPr>
              <w:pPrChange w:id="49061" w:author="pete jones" w:date="2022-01-04T11:42:00Z">
                <w:pPr>
                  <w:keepNext/>
                  <w:jc w:val="center"/>
                </w:pPr>
              </w:pPrChange>
            </w:pPr>
            <w:ins w:id="49062" w:author="pete jones" w:date="2022-01-04T11:19:00Z">
              <w:r w:rsidRPr="00FF6A71">
                <w:rPr>
                  <w:rFonts w:ascii="Calibri" w:hAnsi="Calibri" w:cs="Calibri"/>
                  <w:color w:val="000000"/>
                  <w:sz w:val="22"/>
                  <w:szCs w:val="22"/>
                </w:rPr>
                <w:t>0%</w:t>
              </w:r>
            </w:ins>
          </w:p>
        </w:tc>
      </w:tr>
      <w:tr w:rsidR="008E4B87" w:rsidRPr="00FF6A71" w14:paraId="214A3917" w14:textId="77777777" w:rsidTr="007826D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9063" w:author="pete jones" w:date="2022-01-04T11:42: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9064" w:author="pete jones" w:date="2022-01-04T11:19:00Z"/>
          <w:trPrChange w:id="49065" w:author="pete jones" w:date="2022-01-04T11:42:00Z">
            <w:trPr>
              <w:trHeight w:val="300"/>
              <w:jc w:val="center"/>
            </w:trPr>
          </w:trPrChange>
        </w:trPr>
        <w:tc>
          <w:tcPr>
            <w:tcW w:w="814" w:type="dxa"/>
            <w:vAlign w:val="center"/>
            <w:tcPrChange w:id="49066" w:author="pete jones" w:date="2022-01-04T11:42:00Z">
              <w:tcPr>
                <w:tcW w:w="814" w:type="dxa"/>
                <w:vAlign w:val="center"/>
              </w:tcPr>
            </w:tcPrChange>
          </w:tcPr>
          <w:p w14:paraId="2AB1357C" w14:textId="77777777" w:rsidR="008E4B87" w:rsidRPr="00FF6A71" w:rsidRDefault="008E4B87">
            <w:pPr>
              <w:spacing w:before="0" w:after="0" w:line="240" w:lineRule="auto"/>
              <w:jc w:val="left"/>
              <w:rPr>
                <w:ins w:id="49067" w:author="pete jones" w:date="2022-01-04T11:19:00Z"/>
                <w:rFonts w:cstheme="minorHAnsi"/>
                <w:b/>
                <w:bCs/>
              </w:rPr>
              <w:pPrChange w:id="49068" w:author="pete jones" w:date="2022-01-04T11:42:00Z">
                <w:pPr>
                  <w:keepNext/>
                  <w:jc w:val="center"/>
                </w:pPr>
              </w:pPrChange>
            </w:pPr>
            <w:ins w:id="49069" w:author="pete jones" w:date="2022-01-04T11:19:00Z">
              <w:r w:rsidRPr="00FF6A71">
                <w:rPr>
                  <w:rFonts w:cstheme="minorHAnsi"/>
                  <w:b/>
                  <w:bCs/>
                </w:rPr>
                <w:t>Count</w:t>
              </w:r>
            </w:ins>
          </w:p>
        </w:tc>
        <w:tc>
          <w:tcPr>
            <w:tcW w:w="814" w:type="dxa"/>
            <w:shd w:val="clear" w:color="auto" w:fill="auto"/>
            <w:noWrap/>
            <w:vAlign w:val="bottom"/>
            <w:tcPrChange w:id="49070" w:author="pete jones" w:date="2022-01-04T11:42:00Z">
              <w:tcPr>
                <w:tcW w:w="814" w:type="dxa"/>
                <w:tcBorders>
                  <w:top w:val="nil"/>
                  <w:left w:val="nil"/>
                  <w:bottom w:val="nil"/>
                  <w:right w:val="nil"/>
                </w:tcBorders>
                <w:shd w:val="clear" w:color="auto" w:fill="auto"/>
                <w:noWrap/>
                <w:vAlign w:val="bottom"/>
              </w:tcPr>
            </w:tcPrChange>
          </w:tcPr>
          <w:p w14:paraId="6B5DACD0" w14:textId="77777777" w:rsidR="008E4B87" w:rsidRPr="00FF6A71" w:rsidRDefault="008E4B87">
            <w:pPr>
              <w:spacing w:before="0" w:after="0" w:line="240" w:lineRule="auto"/>
              <w:jc w:val="left"/>
              <w:rPr>
                <w:ins w:id="49071" w:author="pete jones" w:date="2022-01-04T11:19:00Z"/>
                <w:rFonts w:cstheme="minorHAnsi"/>
              </w:rPr>
              <w:pPrChange w:id="49072" w:author="pete jones" w:date="2022-01-04T11:42:00Z">
                <w:pPr>
                  <w:keepNext/>
                  <w:jc w:val="center"/>
                </w:pPr>
              </w:pPrChange>
            </w:pPr>
            <w:ins w:id="49073"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9074" w:author="pete jones" w:date="2022-01-04T11:42:00Z">
              <w:tcPr>
                <w:tcW w:w="814" w:type="dxa"/>
                <w:tcBorders>
                  <w:top w:val="nil"/>
                  <w:left w:val="nil"/>
                  <w:bottom w:val="nil"/>
                  <w:right w:val="nil"/>
                </w:tcBorders>
                <w:shd w:val="clear" w:color="auto" w:fill="auto"/>
                <w:noWrap/>
                <w:vAlign w:val="bottom"/>
              </w:tcPr>
            </w:tcPrChange>
          </w:tcPr>
          <w:p w14:paraId="03BB8E71" w14:textId="77777777" w:rsidR="008E4B87" w:rsidRPr="00FF6A71" w:rsidRDefault="008E4B87">
            <w:pPr>
              <w:spacing w:before="0" w:after="0" w:line="240" w:lineRule="auto"/>
              <w:jc w:val="left"/>
              <w:rPr>
                <w:ins w:id="49075" w:author="pete jones" w:date="2022-01-04T11:19:00Z"/>
                <w:rFonts w:cstheme="minorHAnsi"/>
              </w:rPr>
              <w:pPrChange w:id="49076" w:author="pete jones" w:date="2022-01-04T11:42:00Z">
                <w:pPr>
                  <w:keepNext/>
                  <w:jc w:val="center"/>
                </w:pPr>
              </w:pPrChange>
            </w:pPr>
            <w:ins w:id="49077"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49078" w:author="pete jones" w:date="2022-01-04T11:42:00Z">
              <w:tcPr>
                <w:tcW w:w="814" w:type="dxa"/>
                <w:tcBorders>
                  <w:top w:val="nil"/>
                  <w:left w:val="nil"/>
                  <w:bottom w:val="nil"/>
                  <w:right w:val="nil"/>
                </w:tcBorders>
                <w:shd w:val="clear" w:color="auto" w:fill="auto"/>
                <w:noWrap/>
                <w:vAlign w:val="bottom"/>
              </w:tcPr>
            </w:tcPrChange>
          </w:tcPr>
          <w:p w14:paraId="4D5447A9" w14:textId="77777777" w:rsidR="008E4B87" w:rsidRPr="00FF6A71" w:rsidRDefault="008E4B87">
            <w:pPr>
              <w:spacing w:before="0" w:after="0" w:line="240" w:lineRule="auto"/>
              <w:jc w:val="left"/>
              <w:rPr>
                <w:ins w:id="49079" w:author="pete jones" w:date="2022-01-04T11:19:00Z"/>
                <w:rFonts w:cstheme="minorHAnsi"/>
              </w:rPr>
              <w:pPrChange w:id="49080" w:author="pete jones" w:date="2022-01-04T11:42:00Z">
                <w:pPr>
                  <w:keepNext/>
                  <w:jc w:val="center"/>
                </w:pPr>
              </w:pPrChange>
            </w:pPr>
            <w:ins w:id="49081"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9082" w:author="pete jones" w:date="2022-01-04T11:42:00Z">
              <w:tcPr>
                <w:tcW w:w="692" w:type="dxa"/>
                <w:tcBorders>
                  <w:top w:val="nil"/>
                  <w:left w:val="nil"/>
                  <w:bottom w:val="nil"/>
                  <w:right w:val="nil"/>
                </w:tcBorders>
                <w:shd w:val="clear" w:color="auto" w:fill="auto"/>
                <w:noWrap/>
                <w:vAlign w:val="bottom"/>
              </w:tcPr>
            </w:tcPrChange>
          </w:tcPr>
          <w:p w14:paraId="354E0A98" w14:textId="77777777" w:rsidR="008E4B87" w:rsidRPr="00FF6A71" w:rsidRDefault="008E4B87">
            <w:pPr>
              <w:spacing w:before="0" w:after="0" w:line="240" w:lineRule="auto"/>
              <w:jc w:val="left"/>
              <w:rPr>
                <w:ins w:id="49083" w:author="pete jones" w:date="2022-01-04T11:19:00Z"/>
                <w:rFonts w:cstheme="minorHAnsi"/>
              </w:rPr>
              <w:pPrChange w:id="49084" w:author="pete jones" w:date="2022-01-04T11:42:00Z">
                <w:pPr>
                  <w:keepNext/>
                  <w:jc w:val="center"/>
                </w:pPr>
              </w:pPrChange>
            </w:pPr>
            <w:ins w:id="49085"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9086" w:author="pete jones" w:date="2022-01-04T11:42:00Z">
              <w:tcPr>
                <w:tcW w:w="692" w:type="dxa"/>
                <w:tcBorders>
                  <w:top w:val="nil"/>
                  <w:left w:val="nil"/>
                  <w:bottom w:val="nil"/>
                  <w:right w:val="nil"/>
                </w:tcBorders>
                <w:shd w:val="clear" w:color="auto" w:fill="auto"/>
                <w:noWrap/>
                <w:vAlign w:val="bottom"/>
              </w:tcPr>
            </w:tcPrChange>
          </w:tcPr>
          <w:p w14:paraId="0DF927CA" w14:textId="77777777" w:rsidR="008E4B87" w:rsidRPr="00FF6A71" w:rsidRDefault="008E4B87">
            <w:pPr>
              <w:spacing w:before="0" w:after="0" w:line="240" w:lineRule="auto"/>
              <w:jc w:val="left"/>
              <w:rPr>
                <w:ins w:id="49087" w:author="pete jones" w:date="2022-01-04T11:19:00Z"/>
                <w:rFonts w:cstheme="minorHAnsi"/>
              </w:rPr>
              <w:pPrChange w:id="49088" w:author="pete jones" w:date="2022-01-04T11:42:00Z">
                <w:pPr>
                  <w:keepNext/>
                  <w:jc w:val="center"/>
                </w:pPr>
              </w:pPrChange>
            </w:pPr>
            <w:ins w:id="49089"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9090" w:author="pete jones" w:date="2022-01-04T11:42:00Z">
              <w:tcPr>
                <w:tcW w:w="692" w:type="dxa"/>
                <w:tcBorders>
                  <w:top w:val="nil"/>
                  <w:left w:val="nil"/>
                  <w:bottom w:val="nil"/>
                  <w:right w:val="nil"/>
                </w:tcBorders>
                <w:shd w:val="clear" w:color="auto" w:fill="auto"/>
                <w:noWrap/>
                <w:vAlign w:val="bottom"/>
              </w:tcPr>
            </w:tcPrChange>
          </w:tcPr>
          <w:p w14:paraId="2A781733" w14:textId="77777777" w:rsidR="008E4B87" w:rsidRPr="00FF6A71" w:rsidRDefault="008E4B87">
            <w:pPr>
              <w:spacing w:before="0" w:after="0" w:line="240" w:lineRule="auto"/>
              <w:jc w:val="left"/>
              <w:rPr>
                <w:ins w:id="49091" w:author="pete jones" w:date="2022-01-04T11:19:00Z"/>
                <w:rFonts w:cstheme="minorHAnsi"/>
              </w:rPr>
              <w:pPrChange w:id="49092" w:author="pete jones" w:date="2022-01-04T11:42:00Z">
                <w:pPr>
                  <w:keepNext/>
                  <w:jc w:val="center"/>
                </w:pPr>
              </w:pPrChange>
            </w:pPr>
            <w:ins w:id="4909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094" w:author="pete jones" w:date="2022-01-04T11:42:00Z">
              <w:tcPr>
                <w:tcW w:w="692" w:type="dxa"/>
                <w:tcBorders>
                  <w:top w:val="nil"/>
                  <w:left w:val="nil"/>
                  <w:bottom w:val="nil"/>
                  <w:right w:val="nil"/>
                </w:tcBorders>
                <w:shd w:val="clear" w:color="auto" w:fill="auto"/>
                <w:noWrap/>
                <w:vAlign w:val="bottom"/>
              </w:tcPr>
            </w:tcPrChange>
          </w:tcPr>
          <w:p w14:paraId="5C1EB673" w14:textId="77777777" w:rsidR="008E4B87" w:rsidRPr="00FF6A71" w:rsidRDefault="008E4B87">
            <w:pPr>
              <w:spacing w:before="0" w:after="0" w:line="240" w:lineRule="auto"/>
              <w:jc w:val="left"/>
              <w:rPr>
                <w:ins w:id="49095" w:author="pete jones" w:date="2022-01-04T11:19:00Z"/>
                <w:rFonts w:cstheme="minorHAnsi"/>
              </w:rPr>
              <w:pPrChange w:id="49096" w:author="pete jones" w:date="2022-01-04T11:42:00Z">
                <w:pPr>
                  <w:keepNext/>
                  <w:jc w:val="center"/>
                </w:pPr>
              </w:pPrChange>
            </w:pPr>
            <w:ins w:id="49097" w:author="pete jones" w:date="2022-01-04T11:19:00Z">
              <w:r w:rsidRPr="00FF6A71">
                <w:rPr>
                  <w:rFonts w:ascii="Calibri" w:hAnsi="Calibri" w:cs="Calibri"/>
                  <w:color w:val="000000"/>
                  <w:sz w:val="22"/>
                  <w:szCs w:val="22"/>
                </w:rPr>
                <w:t>0</w:t>
              </w:r>
            </w:ins>
          </w:p>
        </w:tc>
      </w:tr>
    </w:tbl>
    <w:p w14:paraId="58F08C7D" w14:textId="1F9563EA" w:rsidR="008E4B87" w:rsidRPr="00FF6A71" w:rsidRDefault="008E4B87">
      <w:pPr>
        <w:jc w:val="left"/>
        <w:rPr>
          <w:ins w:id="49098" w:author="pete jones" w:date="2022-01-04T11:19:00Z"/>
          <w:rFonts w:cstheme="minorHAnsi"/>
        </w:rPr>
        <w:pPrChange w:id="49099" w:author="pete jones" w:date="2022-01-04T11:41:00Z">
          <w:pPr>
            <w:keepNext/>
          </w:pPr>
        </w:pPrChange>
      </w:pPr>
      <w:ins w:id="49100" w:author="pete jones" w:date="2022-01-04T11:19:00Z">
        <w:r w:rsidRPr="00FF6A71">
          <w:rPr>
            <w:rFonts w:cstheme="minorHAnsi"/>
          </w:rPr>
          <w:t>Q4.22 From the list</w:t>
        </w:r>
      </w:ins>
      <w:ins w:id="49101" w:author="pete jones" w:date="2022-04-01T14:28:00Z">
        <w:r w:rsidR="00580BEA">
          <w:rPr>
            <w:rFonts w:cstheme="minorHAnsi"/>
          </w:rPr>
          <w:t>,</w:t>
        </w:r>
      </w:ins>
      <w:ins w:id="49102" w:author="pete jones" w:date="2022-01-04T11:19:00Z">
        <w:r w:rsidRPr="00FF6A71">
          <w:rPr>
            <w:rFonts w:cstheme="minorHAnsi"/>
          </w:rPr>
          <w:t xml:space="preserve"> select the 5 items you would most like to see changed or improved in HE provisions. I am specifically focused on engineering but recognise the synergy across various course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
        <w:gridCol w:w="4564"/>
        <w:gridCol w:w="1595"/>
        <w:gridCol w:w="1598"/>
      </w:tblGrid>
      <w:tr w:rsidR="007826DB" w:rsidRPr="00FF6A71" w14:paraId="7FAE1208" w14:textId="77777777" w:rsidTr="007826DB">
        <w:trPr>
          <w:jc w:val="center"/>
          <w:ins w:id="49103" w:author="pete jones" w:date="2022-01-04T11:19:00Z"/>
        </w:trPr>
        <w:tc>
          <w:tcPr>
            <w:tcW w:w="460" w:type="dxa"/>
          </w:tcPr>
          <w:p w14:paraId="1F4A6EA1" w14:textId="77777777" w:rsidR="008E4B87" w:rsidRPr="00FF6A71" w:rsidRDefault="008E4B87">
            <w:pPr>
              <w:spacing w:before="0" w:after="0" w:line="240" w:lineRule="auto"/>
              <w:jc w:val="left"/>
              <w:rPr>
                <w:ins w:id="49104" w:author="pete jones" w:date="2022-01-04T11:19:00Z"/>
                <w:rFonts w:cstheme="minorHAnsi"/>
                <w:b/>
                <w:bCs/>
              </w:rPr>
              <w:pPrChange w:id="49105" w:author="pete jones" w:date="2022-01-04T11:41:00Z">
                <w:pPr>
                  <w:keepNext/>
                  <w:jc w:val="center"/>
                </w:pPr>
              </w:pPrChange>
            </w:pPr>
            <w:ins w:id="49106" w:author="pete jones" w:date="2022-01-04T11:19:00Z">
              <w:r w:rsidRPr="00FF6A71">
                <w:rPr>
                  <w:rFonts w:cstheme="minorHAnsi"/>
                  <w:b/>
                  <w:bCs/>
                </w:rPr>
                <w:t>Q</w:t>
              </w:r>
            </w:ins>
          </w:p>
        </w:tc>
        <w:tc>
          <w:tcPr>
            <w:tcW w:w="4564" w:type="dxa"/>
          </w:tcPr>
          <w:p w14:paraId="0582DA74" w14:textId="77777777" w:rsidR="008E4B87" w:rsidRPr="00FF6A71" w:rsidRDefault="008E4B87">
            <w:pPr>
              <w:spacing w:before="0" w:after="0" w:line="240" w:lineRule="auto"/>
              <w:jc w:val="left"/>
              <w:rPr>
                <w:ins w:id="49107" w:author="pete jones" w:date="2022-01-04T11:19:00Z"/>
                <w:rFonts w:cstheme="minorHAnsi"/>
                <w:b/>
                <w:bCs/>
              </w:rPr>
              <w:pPrChange w:id="49108" w:author="pete jones" w:date="2022-01-04T11:41:00Z">
                <w:pPr>
                  <w:keepNext/>
                  <w:jc w:val="center"/>
                </w:pPr>
              </w:pPrChange>
            </w:pPr>
            <w:ins w:id="49109" w:author="pete jones" w:date="2022-01-04T11:19:00Z">
              <w:r w:rsidRPr="00FF6A71">
                <w:rPr>
                  <w:rFonts w:cstheme="minorHAnsi"/>
                  <w:b/>
                  <w:bCs/>
                </w:rPr>
                <w:t>OPTION</w:t>
              </w:r>
            </w:ins>
          </w:p>
        </w:tc>
        <w:tc>
          <w:tcPr>
            <w:tcW w:w="1595" w:type="dxa"/>
          </w:tcPr>
          <w:p w14:paraId="08033DF4" w14:textId="77777777" w:rsidR="008E4B87" w:rsidRPr="00FF6A71" w:rsidRDefault="008E4B87">
            <w:pPr>
              <w:spacing w:before="0" w:after="0" w:line="240" w:lineRule="auto"/>
              <w:jc w:val="left"/>
              <w:rPr>
                <w:ins w:id="49110" w:author="pete jones" w:date="2022-01-04T11:19:00Z"/>
                <w:rFonts w:cstheme="minorHAnsi"/>
                <w:b/>
                <w:bCs/>
              </w:rPr>
              <w:pPrChange w:id="49111" w:author="pete jones" w:date="2022-01-04T11:41:00Z">
                <w:pPr>
                  <w:keepNext/>
                  <w:jc w:val="center"/>
                </w:pPr>
              </w:pPrChange>
            </w:pPr>
            <w:ins w:id="49112" w:author="pete jones" w:date="2022-01-04T11:19:00Z">
              <w:r w:rsidRPr="00FF6A71">
                <w:rPr>
                  <w:rFonts w:cstheme="minorHAnsi"/>
                  <w:b/>
                  <w:bCs/>
                </w:rPr>
                <w:t>%</w:t>
              </w:r>
            </w:ins>
          </w:p>
        </w:tc>
        <w:tc>
          <w:tcPr>
            <w:tcW w:w="1598" w:type="dxa"/>
          </w:tcPr>
          <w:p w14:paraId="7F6C7AC0" w14:textId="77777777" w:rsidR="008E4B87" w:rsidRPr="00FF6A71" w:rsidRDefault="008E4B87">
            <w:pPr>
              <w:spacing w:before="0" w:after="0" w:line="240" w:lineRule="auto"/>
              <w:ind w:left="-119"/>
              <w:jc w:val="left"/>
              <w:rPr>
                <w:ins w:id="49113" w:author="pete jones" w:date="2022-01-04T11:19:00Z"/>
                <w:rFonts w:cstheme="minorHAnsi"/>
                <w:b/>
                <w:bCs/>
              </w:rPr>
              <w:pPrChange w:id="49114" w:author="pete jones" w:date="2022-01-04T11:41:00Z">
                <w:pPr>
                  <w:keepNext/>
                  <w:ind w:left="-119"/>
                  <w:jc w:val="center"/>
                </w:pPr>
              </w:pPrChange>
            </w:pPr>
            <w:ins w:id="49115" w:author="pete jones" w:date="2022-01-04T11:19:00Z">
              <w:r w:rsidRPr="00FF6A71">
                <w:rPr>
                  <w:rFonts w:cstheme="minorHAnsi"/>
                  <w:b/>
                  <w:bCs/>
                </w:rPr>
                <w:t>COUNT</w:t>
              </w:r>
            </w:ins>
          </w:p>
        </w:tc>
      </w:tr>
      <w:tr w:rsidR="007826DB" w:rsidRPr="00FF6A71" w14:paraId="52B4FC7D" w14:textId="77777777" w:rsidTr="007826DB">
        <w:trPr>
          <w:jc w:val="center"/>
          <w:ins w:id="49116" w:author="pete jones" w:date="2022-01-04T11:19:00Z"/>
        </w:trPr>
        <w:tc>
          <w:tcPr>
            <w:tcW w:w="460" w:type="dxa"/>
          </w:tcPr>
          <w:p w14:paraId="53F6A787" w14:textId="77777777" w:rsidR="008E4B87" w:rsidRPr="00FF6A71" w:rsidRDefault="008E4B87">
            <w:pPr>
              <w:spacing w:before="0" w:after="0" w:line="240" w:lineRule="auto"/>
              <w:jc w:val="left"/>
              <w:rPr>
                <w:ins w:id="49117" w:author="pete jones" w:date="2022-01-04T11:19:00Z"/>
                <w:rFonts w:cstheme="minorHAnsi"/>
              </w:rPr>
              <w:pPrChange w:id="49118" w:author="pete jones" w:date="2022-01-04T11:41:00Z">
                <w:pPr>
                  <w:keepNext/>
                  <w:spacing w:after="0" w:line="240" w:lineRule="auto"/>
                  <w:jc w:val="center"/>
                </w:pPr>
              </w:pPrChange>
            </w:pPr>
            <w:ins w:id="49119" w:author="pete jones" w:date="2022-01-04T11:19:00Z">
              <w:r w:rsidRPr="00FF6A71">
                <w:rPr>
                  <w:rFonts w:cstheme="minorHAnsi"/>
                </w:rPr>
                <w:t>1</w:t>
              </w:r>
            </w:ins>
          </w:p>
        </w:tc>
        <w:tc>
          <w:tcPr>
            <w:tcW w:w="4564" w:type="dxa"/>
          </w:tcPr>
          <w:p w14:paraId="3885D22A" w14:textId="7D1A25E8" w:rsidR="008E4B87" w:rsidRPr="00FF6A71" w:rsidRDefault="008E4B87">
            <w:pPr>
              <w:spacing w:before="0" w:after="0" w:line="240" w:lineRule="auto"/>
              <w:jc w:val="left"/>
              <w:rPr>
                <w:ins w:id="49120" w:author="pete jones" w:date="2022-01-04T11:19:00Z"/>
                <w:rFonts w:cstheme="minorHAnsi"/>
              </w:rPr>
              <w:pPrChange w:id="49121" w:author="pete jones" w:date="2022-01-04T11:41:00Z">
                <w:pPr>
                  <w:keepNext/>
                  <w:spacing w:after="0"/>
                </w:pPr>
              </w:pPrChange>
            </w:pPr>
            <w:ins w:id="49122" w:author="pete jones" w:date="2022-01-04T11:19:00Z">
              <w:r w:rsidRPr="00FF6A71">
                <w:rPr>
                  <w:rFonts w:cstheme="minorHAnsi"/>
                </w:rPr>
                <w:t xml:space="preserve">Improved integration of maths and science subjects – remove </w:t>
              </w:r>
            </w:ins>
            <w:ins w:id="49123" w:author="pete jones" w:date="2022-04-01T14:58:00Z">
              <w:r w:rsidR="00726256">
                <w:rPr>
                  <w:rFonts w:cstheme="minorHAnsi"/>
                </w:rPr>
                <w:t xml:space="preserve">the </w:t>
              </w:r>
            </w:ins>
            <w:ins w:id="49124" w:author="pete jones" w:date="2022-01-04T11:19:00Z">
              <w:r w:rsidRPr="00FF6A71">
                <w:rPr>
                  <w:rFonts w:cstheme="minorHAnsi"/>
                </w:rPr>
                <w:t>“silo approach</w:t>
              </w:r>
            </w:ins>
            <w:ins w:id="49125" w:author="pete jones" w:date="2022-04-01T14:28:00Z">
              <w:r w:rsidR="00580BEA">
                <w:rPr>
                  <w:rFonts w:cstheme="minorHAnsi"/>
                </w:rPr>
                <w:t>.</w:t>
              </w:r>
            </w:ins>
            <w:ins w:id="49126" w:author="pete jones" w:date="2022-01-04T11:19:00Z">
              <w:r w:rsidRPr="00FF6A71">
                <w:rPr>
                  <w:rFonts w:cstheme="minorHAnsi"/>
                </w:rPr>
                <w:t>”</w:t>
              </w:r>
            </w:ins>
          </w:p>
        </w:tc>
        <w:tc>
          <w:tcPr>
            <w:tcW w:w="1595" w:type="dxa"/>
            <w:shd w:val="clear" w:color="auto" w:fill="auto"/>
            <w:vAlign w:val="bottom"/>
          </w:tcPr>
          <w:p w14:paraId="00DC7339" w14:textId="77777777" w:rsidR="008E4B87" w:rsidRPr="00FF6A71" w:rsidRDefault="008E4B87">
            <w:pPr>
              <w:spacing w:before="0" w:after="0" w:line="240" w:lineRule="auto"/>
              <w:ind w:left="720"/>
              <w:jc w:val="left"/>
              <w:rPr>
                <w:ins w:id="49127" w:author="pete jones" w:date="2022-01-04T11:19:00Z"/>
                <w:rFonts w:cstheme="minorHAnsi"/>
              </w:rPr>
              <w:pPrChange w:id="49128" w:author="pete jones" w:date="2022-01-04T11:41:00Z">
                <w:pPr>
                  <w:keepNext/>
                  <w:spacing w:after="0"/>
                  <w:ind w:left="720"/>
                </w:pPr>
              </w:pPrChange>
            </w:pPr>
            <w:ins w:id="49129" w:author="pete jones" w:date="2022-01-04T11:19:00Z">
              <w:r w:rsidRPr="00FF6A71">
                <w:rPr>
                  <w:rFonts w:ascii="Calibri" w:hAnsi="Calibri" w:cs="Calibri"/>
                  <w:color w:val="000000"/>
                  <w:sz w:val="22"/>
                  <w:szCs w:val="22"/>
                </w:rPr>
                <w:t>13.33%</w:t>
              </w:r>
            </w:ins>
          </w:p>
        </w:tc>
        <w:tc>
          <w:tcPr>
            <w:tcW w:w="1598" w:type="dxa"/>
            <w:shd w:val="clear" w:color="auto" w:fill="auto"/>
            <w:vAlign w:val="bottom"/>
          </w:tcPr>
          <w:p w14:paraId="243CFCA5" w14:textId="77777777" w:rsidR="008E4B87" w:rsidRPr="00FF6A71" w:rsidRDefault="008E4B87">
            <w:pPr>
              <w:spacing w:before="0" w:after="0" w:line="240" w:lineRule="auto"/>
              <w:ind w:left="720"/>
              <w:jc w:val="left"/>
              <w:rPr>
                <w:ins w:id="49130" w:author="pete jones" w:date="2022-01-04T11:19:00Z"/>
                <w:rFonts w:cstheme="minorHAnsi"/>
              </w:rPr>
              <w:pPrChange w:id="49131" w:author="pete jones" w:date="2022-01-04T11:41:00Z">
                <w:pPr>
                  <w:keepNext/>
                  <w:spacing w:after="0"/>
                  <w:ind w:left="720"/>
                </w:pPr>
              </w:pPrChange>
            </w:pPr>
            <w:ins w:id="49132" w:author="pete jones" w:date="2022-01-04T11:19:00Z">
              <w:r w:rsidRPr="00FF6A71">
                <w:rPr>
                  <w:rFonts w:ascii="Calibri" w:hAnsi="Calibri" w:cs="Calibri"/>
                  <w:color w:val="000000"/>
                  <w:sz w:val="22"/>
                  <w:szCs w:val="22"/>
                </w:rPr>
                <w:t>18</w:t>
              </w:r>
            </w:ins>
          </w:p>
        </w:tc>
      </w:tr>
      <w:tr w:rsidR="007826DB" w:rsidRPr="00FF6A71" w14:paraId="5B437378" w14:textId="77777777" w:rsidTr="007826DB">
        <w:trPr>
          <w:jc w:val="center"/>
          <w:ins w:id="49133" w:author="pete jones" w:date="2022-01-04T11:19:00Z"/>
        </w:trPr>
        <w:tc>
          <w:tcPr>
            <w:tcW w:w="460" w:type="dxa"/>
          </w:tcPr>
          <w:p w14:paraId="044735BF" w14:textId="77777777" w:rsidR="008E4B87" w:rsidRPr="00FF6A71" w:rsidRDefault="008E4B87">
            <w:pPr>
              <w:spacing w:before="0" w:after="0" w:line="240" w:lineRule="auto"/>
              <w:jc w:val="left"/>
              <w:rPr>
                <w:ins w:id="49134" w:author="pete jones" w:date="2022-01-04T11:19:00Z"/>
                <w:rFonts w:cstheme="minorHAnsi"/>
              </w:rPr>
              <w:pPrChange w:id="49135" w:author="pete jones" w:date="2022-01-04T11:41:00Z">
                <w:pPr>
                  <w:keepNext/>
                  <w:spacing w:after="0" w:line="240" w:lineRule="auto"/>
                  <w:jc w:val="center"/>
                </w:pPr>
              </w:pPrChange>
            </w:pPr>
            <w:ins w:id="49136" w:author="pete jones" w:date="2022-01-04T11:19:00Z">
              <w:r w:rsidRPr="00FF6A71">
                <w:rPr>
                  <w:rFonts w:cstheme="minorHAnsi"/>
                </w:rPr>
                <w:t>2</w:t>
              </w:r>
            </w:ins>
          </w:p>
        </w:tc>
        <w:tc>
          <w:tcPr>
            <w:tcW w:w="4564" w:type="dxa"/>
          </w:tcPr>
          <w:p w14:paraId="3AE59297" w14:textId="77777777" w:rsidR="008E4B87" w:rsidRPr="00FF6A71" w:rsidRDefault="008E4B87">
            <w:pPr>
              <w:spacing w:before="0" w:after="0" w:line="240" w:lineRule="auto"/>
              <w:jc w:val="left"/>
              <w:rPr>
                <w:ins w:id="49137" w:author="pete jones" w:date="2022-01-04T11:19:00Z"/>
                <w:rFonts w:cstheme="minorHAnsi"/>
              </w:rPr>
              <w:pPrChange w:id="49138" w:author="pete jones" w:date="2022-01-04T11:41:00Z">
                <w:pPr>
                  <w:keepNext/>
                  <w:spacing w:after="0"/>
                </w:pPr>
              </w:pPrChange>
            </w:pPr>
            <w:ins w:id="49139" w:author="pete jones" w:date="2022-01-04T11:19:00Z">
              <w:r w:rsidRPr="00FF6A71">
                <w:rPr>
                  <w:rFonts w:cstheme="minorHAnsi"/>
                </w:rPr>
                <w:t>More synoptic learning opportunities</w:t>
              </w:r>
            </w:ins>
          </w:p>
        </w:tc>
        <w:tc>
          <w:tcPr>
            <w:tcW w:w="1595" w:type="dxa"/>
            <w:shd w:val="clear" w:color="auto" w:fill="auto"/>
            <w:vAlign w:val="bottom"/>
          </w:tcPr>
          <w:p w14:paraId="14357929" w14:textId="77777777" w:rsidR="008E4B87" w:rsidRPr="00FF6A71" w:rsidRDefault="008E4B87">
            <w:pPr>
              <w:spacing w:before="0" w:after="0" w:line="240" w:lineRule="auto"/>
              <w:ind w:left="720"/>
              <w:jc w:val="left"/>
              <w:rPr>
                <w:ins w:id="49140" w:author="pete jones" w:date="2022-01-04T11:19:00Z"/>
                <w:rFonts w:cstheme="minorHAnsi"/>
              </w:rPr>
              <w:pPrChange w:id="49141" w:author="pete jones" w:date="2022-01-04T11:41:00Z">
                <w:pPr>
                  <w:keepNext/>
                  <w:spacing w:after="0"/>
                  <w:ind w:left="720"/>
                </w:pPr>
              </w:pPrChange>
            </w:pPr>
            <w:ins w:id="49142" w:author="pete jones" w:date="2022-01-04T11:19:00Z">
              <w:r w:rsidRPr="00FF6A71">
                <w:rPr>
                  <w:rFonts w:ascii="Calibri" w:hAnsi="Calibri" w:cs="Calibri"/>
                  <w:color w:val="000000"/>
                  <w:sz w:val="22"/>
                  <w:szCs w:val="22"/>
                </w:rPr>
                <w:t>9.63%</w:t>
              </w:r>
            </w:ins>
          </w:p>
        </w:tc>
        <w:tc>
          <w:tcPr>
            <w:tcW w:w="1598" w:type="dxa"/>
            <w:shd w:val="clear" w:color="auto" w:fill="auto"/>
            <w:vAlign w:val="bottom"/>
          </w:tcPr>
          <w:p w14:paraId="6275C640" w14:textId="77777777" w:rsidR="008E4B87" w:rsidRPr="00FF6A71" w:rsidRDefault="008E4B87">
            <w:pPr>
              <w:spacing w:before="0" w:after="0" w:line="240" w:lineRule="auto"/>
              <w:ind w:left="720"/>
              <w:jc w:val="left"/>
              <w:rPr>
                <w:ins w:id="49143" w:author="pete jones" w:date="2022-01-04T11:19:00Z"/>
                <w:rFonts w:cstheme="minorHAnsi"/>
              </w:rPr>
              <w:pPrChange w:id="49144" w:author="pete jones" w:date="2022-01-04T11:41:00Z">
                <w:pPr>
                  <w:keepNext/>
                  <w:spacing w:after="0"/>
                  <w:ind w:left="720"/>
                </w:pPr>
              </w:pPrChange>
            </w:pPr>
            <w:ins w:id="49145" w:author="pete jones" w:date="2022-01-04T11:19:00Z">
              <w:r w:rsidRPr="00FF6A71">
                <w:rPr>
                  <w:rFonts w:ascii="Calibri" w:hAnsi="Calibri" w:cs="Calibri"/>
                  <w:color w:val="000000"/>
                  <w:sz w:val="22"/>
                  <w:szCs w:val="22"/>
                </w:rPr>
                <w:t>13</w:t>
              </w:r>
            </w:ins>
          </w:p>
        </w:tc>
      </w:tr>
      <w:tr w:rsidR="007826DB" w:rsidRPr="00FF6A71" w14:paraId="39D8F7DA" w14:textId="77777777" w:rsidTr="007826DB">
        <w:trPr>
          <w:jc w:val="center"/>
          <w:ins w:id="49146" w:author="pete jones" w:date="2022-01-04T11:19:00Z"/>
        </w:trPr>
        <w:tc>
          <w:tcPr>
            <w:tcW w:w="460" w:type="dxa"/>
          </w:tcPr>
          <w:p w14:paraId="45B1A3DA" w14:textId="77777777" w:rsidR="008E4B87" w:rsidRPr="00FF6A71" w:rsidRDefault="008E4B87">
            <w:pPr>
              <w:spacing w:before="0" w:after="0" w:line="240" w:lineRule="auto"/>
              <w:jc w:val="left"/>
              <w:rPr>
                <w:ins w:id="49147" w:author="pete jones" w:date="2022-01-04T11:19:00Z"/>
                <w:rFonts w:cstheme="minorHAnsi"/>
              </w:rPr>
              <w:pPrChange w:id="49148" w:author="pete jones" w:date="2022-01-04T11:41:00Z">
                <w:pPr>
                  <w:keepNext/>
                  <w:spacing w:after="0" w:line="240" w:lineRule="auto"/>
                  <w:jc w:val="center"/>
                </w:pPr>
              </w:pPrChange>
            </w:pPr>
            <w:ins w:id="49149" w:author="pete jones" w:date="2022-01-04T11:19:00Z">
              <w:r w:rsidRPr="00FF6A71">
                <w:rPr>
                  <w:rFonts w:cstheme="minorHAnsi"/>
                </w:rPr>
                <w:t>3</w:t>
              </w:r>
            </w:ins>
          </w:p>
        </w:tc>
        <w:tc>
          <w:tcPr>
            <w:tcW w:w="4564" w:type="dxa"/>
          </w:tcPr>
          <w:p w14:paraId="4AE7B331" w14:textId="77777777" w:rsidR="008E4B87" w:rsidRPr="00FF6A71" w:rsidRDefault="008E4B87">
            <w:pPr>
              <w:spacing w:before="0" w:after="0" w:line="240" w:lineRule="auto"/>
              <w:jc w:val="left"/>
              <w:rPr>
                <w:ins w:id="49150" w:author="pete jones" w:date="2022-01-04T11:19:00Z"/>
                <w:rFonts w:cstheme="minorHAnsi"/>
              </w:rPr>
              <w:pPrChange w:id="49151" w:author="pete jones" w:date="2022-01-04T11:41:00Z">
                <w:pPr>
                  <w:keepNext/>
                  <w:spacing w:after="0"/>
                </w:pPr>
              </w:pPrChange>
            </w:pPr>
            <w:ins w:id="49152" w:author="pete jones" w:date="2022-01-04T11:19:00Z">
              <w:r w:rsidRPr="00FF6A71">
                <w:rPr>
                  <w:rFonts w:cstheme="minorHAnsi"/>
                </w:rPr>
                <w:t>Improved practical skills development and facilities</w:t>
              </w:r>
            </w:ins>
          </w:p>
        </w:tc>
        <w:tc>
          <w:tcPr>
            <w:tcW w:w="1595" w:type="dxa"/>
            <w:shd w:val="clear" w:color="auto" w:fill="auto"/>
            <w:vAlign w:val="bottom"/>
          </w:tcPr>
          <w:p w14:paraId="35D24634" w14:textId="77777777" w:rsidR="008E4B87" w:rsidRPr="00FF6A71" w:rsidRDefault="008E4B87">
            <w:pPr>
              <w:spacing w:before="0" w:after="0" w:line="240" w:lineRule="auto"/>
              <w:ind w:left="720"/>
              <w:jc w:val="left"/>
              <w:rPr>
                <w:ins w:id="49153" w:author="pete jones" w:date="2022-01-04T11:19:00Z"/>
                <w:rFonts w:cstheme="minorHAnsi"/>
              </w:rPr>
              <w:pPrChange w:id="49154" w:author="pete jones" w:date="2022-01-04T11:41:00Z">
                <w:pPr>
                  <w:keepNext/>
                  <w:spacing w:after="0"/>
                  <w:ind w:left="720"/>
                </w:pPr>
              </w:pPrChange>
            </w:pPr>
            <w:ins w:id="49155" w:author="pete jones" w:date="2022-01-04T11:19:00Z">
              <w:r w:rsidRPr="00FF6A71">
                <w:rPr>
                  <w:rFonts w:ascii="Calibri" w:hAnsi="Calibri" w:cs="Calibri"/>
                  <w:color w:val="000000"/>
                  <w:sz w:val="22"/>
                  <w:szCs w:val="22"/>
                </w:rPr>
                <w:t>8.89%</w:t>
              </w:r>
            </w:ins>
          </w:p>
        </w:tc>
        <w:tc>
          <w:tcPr>
            <w:tcW w:w="1598" w:type="dxa"/>
            <w:shd w:val="clear" w:color="auto" w:fill="auto"/>
            <w:vAlign w:val="bottom"/>
          </w:tcPr>
          <w:p w14:paraId="5EDC05D7" w14:textId="77777777" w:rsidR="008E4B87" w:rsidRPr="00FF6A71" w:rsidRDefault="008E4B87">
            <w:pPr>
              <w:spacing w:before="0" w:after="0" w:line="240" w:lineRule="auto"/>
              <w:ind w:left="720"/>
              <w:jc w:val="left"/>
              <w:rPr>
                <w:ins w:id="49156" w:author="pete jones" w:date="2022-01-04T11:19:00Z"/>
                <w:rFonts w:cstheme="minorHAnsi"/>
              </w:rPr>
              <w:pPrChange w:id="49157" w:author="pete jones" w:date="2022-01-04T11:41:00Z">
                <w:pPr>
                  <w:keepNext/>
                  <w:spacing w:after="0"/>
                  <w:ind w:left="720"/>
                </w:pPr>
              </w:pPrChange>
            </w:pPr>
            <w:ins w:id="49158" w:author="pete jones" w:date="2022-01-04T11:19:00Z">
              <w:r w:rsidRPr="00FF6A71">
                <w:rPr>
                  <w:rFonts w:ascii="Calibri" w:hAnsi="Calibri" w:cs="Calibri"/>
                  <w:color w:val="000000"/>
                  <w:sz w:val="22"/>
                  <w:szCs w:val="22"/>
                </w:rPr>
                <w:t>12</w:t>
              </w:r>
            </w:ins>
          </w:p>
        </w:tc>
      </w:tr>
      <w:tr w:rsidR="007826DB" w:rsidRPr="00FF6A71" w14:paraId="4BBEB1F1" w14:textId="77777777" w:rsidTr="007826DB">
        <w:trPr>
          <w:jc w:val="center"/>
          <w:ins w:id="49159" w:author="pete jones" w:date="2022-01-04T11:19:00Z"/>
        </w:trPr>
        <w:tc>
          <w:tcPr>
            <w:tcW w:w="460" w:type="dxa"/>
          </w:tcPr>
          <w:p w14:paraId="53A92B81" w14:textId="77777777" w:rsidR="008E4B87" w:rsidRPr="00FF6A71" w:rsidRDefault="008E4B87">
            <w:pPr>
              <w:spacing w:before="0" w:after="0" w:line="240" w:lineRule="auto"/>
              <w:jc w:val="left"/>
              <w:rPr>
                <w:ins w:id="49160" w:author="pete jones" w:date="2022-01-04T11:19:00Z"/>
                <w:rFonts w:cstheme="minorHAnsi"/>
              </w:rPr>
              <w:pPrChange w:id="49161" w:author="pete jones" w:date="2022-01-04T11:41:00Z">
                <w:pPr>
                  <w:keepNext/>
                  <w:spacing w:after="0" w:line="240" w:lineRule="auto"/>
                  <w:jc w:val="center"/>
                </w:pPr>
              </w:pPrChange>
            </w:pPr>
            <w:ins w:id="49162" w:author="pete jones" w:date="2022-01-04T11:19:00Z">
              <w:r w:rsidRPr="00FF6A71">
                <w:rPr>
                  <w:rFonts w:cstheme="minorHAnsi"/>
                </w:rPr>
                <w:t>4</w:t>
              </w:r>
            </w:ins>
          </w:p>
        </w:tc>
        <w:tc>
          <w:tcPr>
            <w:tcW w:w="4564" w:type="dxa"/>
          </w:tcPr>
          <w:p w14:paraId="1BF6CE61" w14:textId="77777777" w:rsidR="008E4B87" w:rsidRPr="00FF6A71" w:rsidRDefault="008E4B87">
            <w:pPr>
              <w:spacing w:before="0" w:after="0" w:line="240" w:lineRule="auto"/>
              <w:jc w:val="left"/>
              <w:rPr>
                <w:ins w:id="49163" w:author="pete jones" w:date="2022-01-04T11:19:00Z"/>
                <w:rFonts w:cstheme="minorHAnsi"/>
              </w:rPr>
              <w:pPrChange w:id="49164" w:author="pete jones" w:date="2022-01-04T11:41:00Z">
                <w:pPr>
                  <w:keepNext/>
                  <w:spacing w:after="0"/>
                </w:pPr>
              </w:pPrChange>
            </w:pPr>
            <w:ins w:id="49165" w:author="pete jones" w:date="2022-01-04T11:19:00Z">
              <w:r w:rsidRPr="00FF6A71">
                <w:rPr>
                  <w:rFonts w:cstheme="minorHAnsi"/>
                </w:rPr>
                <w:t>Affordable higher education</w:t>
              </w:r>
            </w:ins>
          </w:p>
        </w:tc>
        <w:tc>
          <w:tcPr>
            <w:tcW w:w="1595" w:type="dxa"/>
            <w:shd w:val="clear" w:color="auto" w:fill="auto"/>
            <w:vAlign w:val="bottom"/>
          </w:tcPr>
          <w:p w14:paraId="665822E6" w14:textId="77777777" w:rsidR="008E4B87" w:rsidRPr="00FF6A71" w:rsidRDefault="008E4B87">
            <w:pPr>
              <w:spacing w:before="0" w:after="0" w:line="240" w:lineRule="auto"/>
              <w:ind w:left="720"/>
              <w:jc w:val="left"/>
              <w:rPr>
                <w:ins w:id="49166" w:author="pete jones" w:date="2022-01-04T11:19:00Z"/>
                <w:rFonts w:cstheme="minorHAnsi"/>
              </w:rPr>
              <w:pPrChange w:id="49167" w:author="pete jones" w:date="2022-01-04T11:41:00Z">
                <w:pPr>
                  <w:keepNext/>
                  <w:spacing w:after="0"/>
                  <w:ind w:left="720"/>
                </w:pPr>
              </w:pPrChange>
            </w:pPr>
            <w:ins w:id="49168" w:author="pete jones" w:date="2022-01-04T11:19:00Z">
              <w:r w:rsidRPr="00FF6A71">
                <w:rPr>
                  <w:rFonts w:ascii="Calibri" w:hAnsi="Calibri" w:cs="Calibri"/>
                  <w:color w:val="000000"/>
                  <w:sz w:val="22"/>
                  <w:szCs w:val="22"/>
                </w:rPr>
                <w:t>8.15%</w:t>
              </w:r>
            </w:ins>
          </w:p>
        </w:tc>
        <w:tc>
          <w:tcPr>
            <w:tcW w:w="1598" w:type="dxa"/>
            <w:shd w:val="clear" w:color="auto" w:fill="auto"/>
            <w:vAlign w:val="bottom"/>
          </w:tcPr>
          <w:p w14:paraId="5E3FAC37" w14:textId="77777777" w:rsidR="008E4B87" w:rsidRPr="00FF6A71" w:rsidRDefault="008E4B87">
            <w:pPr>
              <w:spacing w:before="0" w:after="0" w:line="240" w:lineRule="auto"/>
              <w:ind w:left="720"/>
              <w:jc w:val="left"/>
              <w:rPr>
                <w:ins w:id="49169" w:author="pete jones" w:date="2022-01-04T11:19:00Z"/>
                <w:rFonts w:cstheme="minorHAnsi"/>
              </w:rPr>
              <w:pPrChange w:id="49170" w:author="pete jones" w:date="2022-01-04T11:41:00Z">
                <w:pPr>
                  <w:keepNext/>
                  <w:spacing w:after="0"/>
                  <w:ind w:left="720"/>
                </w:pPr>
              </w:pPrChange>
            </w:pPr>
            <w:ins w:id="49171" w:author="pete jones" w:date="2022-01-04T11:19:00Z">
              <w:r w:rsidRPr="00FF6A71">
                <w:rPr>
                  <w:rFonts w:ascii="Calibri" w:hAnsi="Calibri" w:cs="Calibri"/>
                  <w:color w:val="000000"/>
                  <w:sz w:val="22"/>
                  <w:szCs w:val="22"/>
                </w:rPr>
                <w:t>11</w:t>
              </w:r>
            </w:ins>
          </w:p>
        </w:tc>
      </w:tr>
      <w:tr w:rsidR="007826DB" w:rsidRPr="00FF6A71" w14:paraId="5AF080B2" w14:textId="77777777" w:rsidTr="007826DB">
        <w:trPr>
          <w:jc w:val="center"/>
          <w:ins w:id="49172" w:author="pete jones" w:date="2022-01-04T11:19:00Z"/>
        </w:trPr>
        <w:tc>
          <w:tcPr>
            <w:tcW w:w="460" w:type="dxa"/>
          </w:tcPr>
          <w:p w14:paraId="6DBD3CF8" w14:textId="77777777" w:rsidR="008E4B87" w:rsidRPr="00FF6A71" w:rsidRDefault="008E4B87">
            <w:pPr>
              <w:spacing w:before="0" w:after="0" w:line="240" w:lineRule="auto"/>
              <w:jc w:val="left"/>
              <w:rPr>
                <w:ins w:id="49173" w:author="pete jones" w:date="2022-01-04T11:19:00Z"/>
                <w:rFonts w:cstheme="minorHAnsi"/>
              </w:rPr>
              <w:pPrChange w:id="49174" w:author="pete jones" w:date="2022-01-04T11:41:00Z">
                <w:pPr>
                  <w:keepNext/>
                  <w:spacing w:after="0" w:line="240" w:lineRule="auto"/>
                  <w:jc w:val="center"/>
                </w:pPr>
              </w:pPrChange>
            </w:pPr>
            <w:ins w:id="49175" w:author="pete jones" w:date="2022-01-04T11:19:00Z">
              <w:r w:rsidRPr="00FF6A71">
                <w:rPr>
                  <w:rFonts w:cstheme="minorHAnsi"/>
                </w:rPr>
                <w:t>5</w:t>
              </w:r>
            </w:ins>
          </w:p>
        </w:tc>
        <w:tc>
          <w:tcPr>
            <w:tcW w:w="4564" w:type="dxa"/>
          </w:tcPr>
          <w:p w14:paraId="0FD8EECE" w14:textId="77777777" w:rsidR="008E4B87" w:rsidRPr="00FF6A71" w:rsidRDefault="008E4B87">
            <w:pPr>
              <w:spacing w:before="0" w:after="0" w:line="240" w:lineRule="auto"/>
              <w:jc w:val="left"/>
              <w:rPr>
                <w:ins w:id="49176" w:author="pete jones" w:date="2022-01-04T11:19:00Z"/>
                <w:rFonts w:cstheme="minorHAnsi"/>
              </w:rPr>
              <w:pPrChange w:id="49177" w:author="pete jones" w:date="2022-01-04T11:41:00Z">
                <w:pPr>
                  <w:keepNext/>
                  <w:spacing w:after="0"/>
                </w:pPr>
              </w:pPrChange>
            </w:pPr>
            <w:ins w:id="49178" w:author="pete jones" w:date="2022-01-04T11:19:00Z">
              <w:r w:rsidRPr="00FF6A71">
                <w:rPr>
                  <w:rFonts w:cstheme="minorHAnsi"/>
                </w:rPr>
                <w:t xml:space="preserve">Focus on consumer ROI </w:t>
              </w:r>
            </w:ins>
          </w:p>
        </w:tc>
        <w:tc>
          <w:tcPr>
            <w:tcW w:w="1595" w:type="dxa"/>
            <w:shd w:val="clear" w:color="auto" w:fill="auto"/>
            <w:vAlign w:val="bottom"/>
          </w:tcPr>
          <w:p w14:paraId="104E204B" w14:textId="77777777" w:rsidR="008E4B87" w:rsidRPr="00FF6A71" w:rsidRDefault="008E4B87">
            <w:pPr>
              <w:spacing w:before="0" w:after="0" w:line="240" w:lineRule="auto"/>
              <w:ind w:left="720"/>
              <w:jc w:val="left"/>
              <w:rPr>
                <w:ins w:id="49179" w:author="pete jones" w:date="2022-01-04T11:19:00Z"/>
                <w:rFonts w:cstheme="minorHAnsi"/>
              </w:rPr>
              <w:pPrChange w:id="49180" w:author="pete jones" w:date="2022-01-04T11:41:00Z">
                <w:pPr>
                  <w:keepNext/>
                  <w:spacing w:after="0"/>
                  <w:ind w:left="720"/>
                </w:pPr>
              </w:pPrChange>
            </w:pPr>
            <w:ins w:id="49181" w:author="pete jones" w:date="2022-01-04T11:19:00Z">
              <w:r w:rsidRPr="00FF6A71">
                <w:rPr>
                  <w:rFonts w:ascii="Calibri" w:hAnsi="Calibri" w:cs="Calibri"/>
                  <w:color w:val="000000"/>
                  <w:sz w:val="22"/>
                  <w:szCs w:val="22"/>
                </w:rPr>
                <w:t>7.41%</w:t>
              </w:r>
            </w:ins>
          </w:p>
        </w:tc>
        <w:tc>
          <w:tcPr>
            <w:tcW w:w="1598" w:type="dxa"/>
            <w:shd w:val="clear" w:color="auto" w:fill="auto"/>
            <w:vAlign w:val="bottom"/>
          </w:tcPr>
          <w:p w14:paraId="20398D5A" w14:textId="77777777" w:rsidR="008E4B87" w:rsidRPr="00FF6A71" w:rsidRDefault="008E4B87">
            <w:pPr>
              <w:spacing w:before="0" w:after="0" w:line="240" w:lineRule="auto"/>
              <w:ind w:left="720"/>
              <w:jc w:val="left"/>
              <w:rPr>
                <w:ins w:id="49182" w:author="pete jones" w:date="2022-01-04T11:19:00Z"/>
                <w:rFonts w:cstheme="minorHAnsi"/>
              </w:rPr>
              <w:pPrChange w:id="49183" w:author="pete jones" w:date="2022-01-04T11:41:00Z">
                <w:pPr>
                  <w:keepNext/>
                  <w:spacing w:after="0"/>
                  <w:ind w:left="720"/>
                </w:pPr>
              </w:pPrChange>
            </w:pPr>
            <w:ins w:id="49184" w:author="pete jones" w:date="2022-01-04T11:19:00Z">
              <w:r w:rsidRPr="00FF6A71">
                <w:rPr>
                  <w:rFonts w:ascii="Calibri" w:hAnsi="Calibri" w:cs="Calibri"/>
                  <w:color w:val="000000"/>
                  <w:sz w:val="22"/>
                  <w:szCs w:val="22"/>
                </w:rPr>
                <w:t>10</w:t>
              </w:r>
            </w:ins>
          </w:p>
        </w:tc>
      </w:tr>
      <w:tr w:rsidR="007826DB" w:rsidRPr="00FF6A71" w14:paraId="107FB35D" w14:textId="77777777" w:rsidTr="007826DB">
        <w:trPr>
          <w:jc w:val="center"/>
          <w:ins w:id="49185" w:author="pete jones" w:date="2022-01-04T11:19:00Z"/>
        </w:trPr>
        <w:tc>
          <w:tcPr>
            <w:tcW w:w="460" w:type="dxa"/>
          </w:tcPr>
          <w:p w14:paraId="5786260C" w14:textId="77777777" w:rsidR="008E4B87" w:rsidRPr="00FF6A71" w:rsidRDefault="008E4B87">
            <w:pPr>
              <w:spacing w:before="0" w:after="0" w:line="240" w:lineRule="auto"/>
              <w:jc w:val="left"/>
              <w:rPr>
                <w:ins w:id="49186" w:author="pete jones" w:date="2022-01-04T11:19:00Z"/>
                <w:rFonts w:cstheme="minorHAnsi"/>
              </w:rPr>
              <w:pPrChange w:id="49187" w:author="pete jones" w:date="2022-01-04T11:41:00Z">
                <w:pPr>
                  <w:keepNext/>
                  <w:spacing w:after="0" w:line="240" w:lineRule="auto"/>
                  <w:jc w:val="center"/>
                </w:pPr>
              </w:pPrChange>
            </w:pPr>
            <w:ins w:id="49188" w:author="pete jones" w:date="2022-01-04T11:19:00Z">
              <w:r w:rsidRPr="00FF6A71">
                <w:rPr>
                  <w:rFonts w:cstheme="minorHAnsi"/>
                </w:rPr>
                <w:t>6</w:t>
              </w:r>
            </w:ins>
          </w:p>
        </w:tc>
        <w:tc>
          <w:tcPr>
            <w:tcW w:w="4564" w:type="dxa"/>
          </w:tcPr>
          <w:p w14:paraId="506E7E17" w14:textId="17BA09AD" w:rsidR="008E4B87" w:rsidRPr="00FF6A71" w:rsidRDefault="008E4B87">
            <w:pPr>
              <w:spacing w:before="0" w:after="0" w:line="240" w:lineRule="auto"/>
              <w:jc w:val="left"/>
              <w:rPr>
                <w:ins w:id="49189" w:author="pete jones" w:date="2022-01-04T11:19:00Z"/>
                <w:rFonts w:cstheme="minorHAnsi"/>
              </w:rPr>
              <w:pPrChange w:id="49190" w:author="pete jones" w:date="2022-01-04T11:41:00Z">
                <w:pPr>
                  <w:keepNext/>
                  <w:spacing w:after="0"/>
                </w:pPr>
              </w:pPrChange>
            </w:pPr>
            <w:ins w:id="49191" w:author="pete jones" w:date="2022-01-04T11:19:00Z">
              <w:r w:rsidRPr="00FF6A71">
                <w:rPr>
                  <w:rFonts w:cstheme="minorHAnsi"/>
                </w:rPr>
                <w:t>Increase in online knowledge acquisition and formative assessment</w:t>
              </w:r>
            </w:ins>
          </w:p>
        </w:tc>
        <w:tc>
          <w:tcPr>
            <w:tcW w:w="1595" w:type="dxa"/>
            <w:shd w:val="clear" w:color="auto" w:fill="auto"/>
            <w:vAlign w:val="bottom"/>
          </w:tcPr>
          <w:p w14:paraId="39E80921" w14:textId="77777777" w:rsidR="008E4B87" w:rsidRPr="00FF6A71" w:rsidRDefault="008E4B87">
            <w:pPr>
              <w:spacing w:before="0" w:after="0" w:line="240" w:lineRule="auto"/>
              <w:ind w:left="720"/>
              <w:jc w:val="left"/>
              <w:rPr>
                <w:ins w:id="49192" w:author="pete jones" w:date="2022-01-04T11:19:00Z"/>
                <w:rFonts w:cstheme="minorHAnsi"/>
              </w:rPr>
              <w:pPrChange w:id="49193" w:author="pete jones" w:date="2022-01-04T11:41:00Z">
                <w:pPr>
                  <w:keepNext/>
                  <w:spacing w:after="0"/>
                  <w:ind w:left="720"/>
                </w:pPr>
              </w:pPrChange>
            </w:pPr>
            <w:ins w:id="49194" w:author="pete jones" w:date="2022-01-04T11:19:00Z">
              <w:r w:rsidRPr="00FF6A71">
                <w:rPr>
                  <w:rFonts w:ascii="Calibri" w:hAnsi="Calibri" w:cs="Calibri"/>
                  <w:color w:val="000000"/>
                  <w:sz w:val="22"/>
                  <w:szCs w:val="22"/>
                </w:rPr>
                <w:t>7.41%</w:t>
              </w:r>
            </w:ins>
          </w:p>
        </w:tc>
        <w:tc>
          <w:tcPr>
            <w:tcW w:w="1598" w:type="dxa"/>
            <w:shd w:val="clear" w:color="auto" w:fill="auto"/>
            <w:vAlign w:val="bottom"/>
          </w:tcPr>
          <w:p w14:paraId="15B3097D" w14:textId="77777777" w:rsidR="008E4B87" w:rsidRPr="00FF6A71" w:rsidRDefault="008E4B87">
            <w:pPr>
              <w:spacing w:before="0" w:after="0" w:line="240" w:lineRule="auto"/>
              <w:ind w:left="720"/>
              <w:jc w:val="left"/>
              <w:rPr>
                <w:ins w:id="49195" w:author="pete jones" w:date="2022-01-04T11:19:00Z"/>
                <w:rFonts w:cstheme="minorHAnsi"/>
              </w:rPr>
              <w:pPrChange w:id="49196" w:author="pete jones" w:date="2022-01-04T11:41:00Z">
                <w:pPr>
                  <w:keepNext/>
                  <w:spacing w:after="0"/>
                  <w:ind w:left="720"/>
                </w:pPr>
              </w:pPrChange>
            </w:pPr>
            <w:ins w:id="49197" w:author="pete jones" w:date="2022-01-04T11:19:00Z">
              <w:r w:rsidRPr="00FF6A71">
                <w:rPr>
                  <w:rFonts w:ascii="Calibri" w:hAnsi="Calibri" w:cs="Calibri"/>
                  <w:color w:val="000000"/>
                  <w:sz w:val="22"/>
                  <w:szCs w:val="22"/>
                </w:rPr>
                <w:t>10</w:t>
              </w:r>
            </w:ins>
          </w:p>
        </w:tc>
      </w:tr>
      <w:tr w:rsidR="007826DB" w:rsidRPr="00FF6A71" w14:paraId="582E5DD0" w14:textId="77777777" w:rsidTr="007826DB">
        <w:trPr>
          <w:jc w:val="center"/>
          <w:ins w:id="49198" w:author="pete jones" w:date="2022-01-04T11:19:00Z"/>
        </w:trPr>
        <w:tc>
          <w:tcPr>
            <w:tcW w:w="460" w:type="dxa"/>
          </w:tcPr>
          <w:p w14:paraId="0E10BE0C" w14:textId="77777777" w:rsidR="008E4B87" w:rsidRPr="00FF6A71" w:rsidRDefault="008E4B87">
            <w:pPr>
              <w:spacing w:before="0" w:after="0" w:line="240" w:lineRule="auto"/>
              <w:jc w:val="left"/>
              <w:rPr>
                <w:ins w:id="49199" w:author="pete jones" w:date="2022-01-04T11:19:00Z"/>
                <w:rFonts w:cstheme="minorHAnsi"/>
              </w:rPr>
              <w:pPrChange w:id="49200" w:author="pete jones" w:date="2022-01-04T11:41:00Z">
                <w:pPr>
                  <w:keepNext/>
                  <w:spacing w:after="0" w:line="240" w:lineRule="auto"/>
                  <w:jc w:val="center"/>
                </w:pPr>
              </w:pPrChange>
            </w:pPr>
            <w:ins w:id="49201" w:author="pete jones" w:date="2022-01-04T11:19:00Z">
              <w:r w:rsidRPr="00FF6A71">
                <w:rPr>
                  <w:rFonts w:cstheme="minorHAnsi"/>
                </w:rPr>
                <w:t>7</w:t>
              </w:r>
            </w:ins>
          </w:p>
        </w:tc>
        <w:tc>
          <w:tcPr>
            <w:tcW w:w="4564" w:type="dxa"/>
          </w:tcPr>
          <w:p w14:paraId="33577BDF" w14:textId="77777777" w:rsidR="008E4B87" w:rsidRPr="00FF6A71" w:rsidRDefault="008E4B87">
            <w:pPr>
              <w:spacing w:before="0" w:after="0" w:line="240" w:lineRule="auto"/>
              <w:jc w:val="left"/>
              <w:rPr>
                <w:ins w:id="49202" w:author="pete jones" w:date="2022-01-04T11:19:00Z"/>
                <w:rFonts w:cstheme="minorHAnsi"/>
              </w:rPr>
              <w:pPrChange w:id="49203" w:author="pete jones" w:date="2022-01-04T11:41:00Z">
                <w:pPr>
                  <w:keepNext/>
                  <w:spacing w:after="0"/>
                </w:pPr>
              </w:pPrChange>
            </w:pPr>
            <w:ins w:id="49204" w:author="pete jones" w:date="2022-01-04T11:19:00Z">
              <w:r w:rsidRPr="00FF6A71">
                <w:rPr>
                  <w:rFonts w:cstheme="minorHAnsi"/>
                </w:rPr>
                <w:t>Removal of the “big class”</w:t>
              </w:r>
            </w:ins>
          </w:p>
        </w:tc>
        <w:tc>
          <w:tcPr>
            <w:tcW w:w="1595" w:type="dxa"/>
            <w:shd w:val="clear" w:color="auto" w:fill="auto"/>
            <w:vAlign w:val="bottom"/>
          </w:tcPr>
          <w:p w14:paraId="3E37E59D" w14:textId="77777777" w:rsidR="008E4B87" w:rsidRPr="00FF6A71" w:rsidRDefault="008E4B87">
            <w:pPr>
              <w:spacing w:before="0" w:after="0" w:line="240" w:lineRule="auto"/>
              <w:ind w:left="720"/>
              <w:jc w:val="left"/>
              <w:rPr>
                <w:ins w:id="49205" w:author="pete jones" w:date="2022-01-04T11:19:00Z"/>
                <w:rFonts w:cstheme="minorHAnsi"/>
              </w:rPr>
              <w:pPrChange w:id="49206" w:author="pete jones" w:date="2022-01-04T11:41:00Z">
                <w:pPr>
                  <w:keepNext/>
                  <w:spacing w:after="0"/>
                  <w:ind w:left="720"/>
                </w:pPr>
              </w:pPrChange>
            </w:pPr>
            <w:ins w:id="49207" w:author="pete jones" w:date="2022-01-04T11:19:00Z">
              <w:r w:rsidRPr="00FF6A71">
                <w:rPr>
                  <w:rFonts w:ascii="Calibri" w:hAnsi="Calibri" w:cs="Calibri"/>
                  <w:color w:val="000000"/>
                  <w:sz w:val="22"/>
                  <w:szCs w:val="22"/>
                </w:rPr>
                <w:t>5.93%</w:t>
              </w:r>
            </w:ins>
          </w:p>
        </w:tc>
        <w:tc>
          <w:tcPr>
            <w:tcW w:w="1598" w:type="dxa"/>
            <w:shd w:val="clear" w:color="auto" w:fill="auto"/>
            <w:vAlign w:val="bottom"/>
          </w:tcPr>
          <w:p w14:paraId="01709C71" w14:textId="77777777" w:rsidR="008E4B87" w:rsidRPr="00FF6A71" w:rsidRDefault="008E4B87">
            <w:pPr>
              <w:spacing w:before="0" w:after="0" w:line="240" w:lineRule="auto"/>
              <w:ind w:left="720"/>
              <w:jc w:val="left"/>
              <w:rPr>
                <w:ins w:id="49208" w:author="pete jones" w:date="2022-01-04T11:19:00Z"/>
                <w:rFonts w:cstheme="minorHAnsi"/>
              </w:rPr>
              <w:pPrChange w:id="49209" w:author="pete jones" w:date="2022-01-04T11:41:00Z">
                <w:pPr>
                  <w:keepNext/>
                  <w:spacing w:after="0"/>
                  <w:ind w:left="720"/>
                </w:pPr>
              </w:pPrChange>
            </w:pPr>
            <w:ins w:id="49210" w:author="pete jones" w:date="2022-01-04T11:19:00Z">
              <w:r w:rsidRPr="00FF6A71">
                <w:rPr>
                  <w:rFonts w:ascii="Calibri" w:hAnsi="Calibri" w:cs="Calibri"/>
                  <w:color w:val="000000"/>
                  <w:sz w:val="22"/>
                  <w:szCs w:val="22"/>
                </w:rPr>
                <w:t>8</w:t>
              </w:r>
            </w:ins>
          </w:p>
        </w:tc>
      </w:tr>
      <w:tr w:rsidR="007826DB" w:rsidRPr="00FF6A71" w14:paraId="52C10BEC" w14:textId="77777777" w:rsidTr="007826DB">
        <w:trPr>
          <w:jc w:val="center"/>
          <w:ins w:id="49211" w:author="pete jones" w:date="2022-01-04T11:19:00Z"/>
        </w:trPr>
        <w:tc>
          <w:tcPr>
            <w:tcW w:w="460" w:type="dxa"/>
          </w:tcPr>
          <w:p w14:paraId="05D1C856" w14:textId="77777777" w:rsidR="008E4B87" w:rsidRPr="00FF6A71" w:rsidRDefault="008E4B87">
            <w:pPr>
              <w:spacing w:before="0" w:after="0" w:line="240" w:lineRule="auto"/>
              <w:jc w:val="left"/>
              <w:rPr>
                <w:ins w:id="49212" w:author="pete jones" w:date="2022-01-04T11:19:00Z"/>
                <w:rFonts w:cstheme="minorHAnsi"/>
              </w:rPr>
              <w:pPrChange w:id="49213" w:author="pete jones" w:date="2022-01-04T11:41:00Z">
                <w:pPr>
                  <w:keepNext/>
                  <w:spacing w:after="0" w:line="240" w:lineRule="auto"/>
                  <w:jc w:val="center"/>
                </w:pPr>
              </w:pPrChange>
            </w:pPr>
            <w:ins w:id="49214" w:author="pete jones" w:date="2022-01-04T11:19:00Z">
              <w:r w:rsidRPr="00FF6A71">
                <w:rPr>
                  <w:rFonts w:cstheme="minorHAnsi"/>
                </w:rPr>
                <w:t>8</w:t>
              </w:r>
            </w:ins>
          </w:p>
        </w:tc>
        <w:tc>
          <w:tcPr>
            <w:tcW w:w="4564" w:type="dxa"/>
          </w:tcPr>
          <w:p w14:paraId="5BFF4D07" w14:textId="77777777" w:rsidR="008E4B87" w:rsidRPr="00FF6A71" w:rsidRDefault="008E4B87">
            <w:pPr>
              <w:spacing w:before="0" w:after="0" w:line="240" w:lineRule="auto"/>
              <w:jc w:val="left"/>
              <w:rPr>
                <w:ins w:id="49215" w:author="pete jones" w:date="2022-01-04T11:19:00Z"/>
                <w:rFonts w:cstheme="minorHAnsi"/>
              </w:rPr>
              <w:pPrChange w:id="49216" w:author="pete jones" w:date="2022-01-04T11:41:00Z">
                <w:pPr>
                  <w:keepNext/>
                  <w:spacing w:after="0"/>
                </w:pPr>
              </w:pPrChange>
            </w:pPr>
            <w:ins w:id="49217" w:author="pete jones" w:date="2022-01-04T11:19:00Z">
              <w:r w:rsidRPr="00FF6A71">
                <w:rPr>
                  <w:rFonts w:cstheme="minorHAnsi"/>
                </w:rPr>
                <w:t>Provide more individual student attention</w:t>
              </w:r>
            </w:ins>
          </w:p>
        </w:tc>
        <w:tc>
          <w:tcPr>
            <w:tcW w:w="1595" w:type="dxa"/>
            <w:shd w:val="clear" w:color="auto" w:fill="auto"/>
            <w:vAlign w:val="bottom"/>
          </w:tcPr>
          <w:p w14:paraId="6C3AF1D0" w14:textId="77777777" w:rsidR="008E4B87" w:rsidRPr="00FF6A71" w:rsidRDefault="008E4B87">
            <w:pPr>
              <w:spacing w:before="0" w:after="0" w:line="240" w:lineRule="auto"/>
              <w:ind w:left="720"/>
              <w:jc w:val="left"/>
              <w:rPr>
                <w:ins w:id="49218" w:author="pete jones" w:date="2022-01-04T11:19:00Z"/>
                <w:rFonts w:cstheme="minorHAnsi"/>
              </w:rPr>
              <w:pPrChange w:id="49219" w:author="pete jones" w:date="2022-01-04T11:41:00Z">
                <w:pPr>
                  <w:keepNext/>
                  <w:spacing w:after="0"/>
                  <w:ind w:left="720"/>
                </w:pPr>
              </w:pPrChange>
            </w:pPr>
            <w:ins w:id="49220" w:author="pete jones" w:date="2022-01-04T11:19:00Z">
              <w:r w:rsidRPr="00FF6A71">
                <w:rPr>
                  <w:rFonts w:ascii="Calibri" w:hAnsi="Calibri" w:cs="Calibri"/>
                  <w:color w:val="000000"/>
                  <w:sz w:val="22"/>
                  <w:szCs w:val="22"/>
                </w:rPr>
                <w:t>5.19%</w:t>
              </w:r>
            </w:ins>
          </w:p>
        </w:tc>
        <w:tc>
          <w:tcPr>
            <w:tcW w:w="1598" w:type="dxa"/>
            <w:shd w:val="clear" w:color="auto" w:fill="auto"/>
            <w:vAlign w:val="bottom"/>
          </w:tcPr>
          <w:p w14:paraId="2C5BA476" w14:textId="77777777" w:rsidR="008E4B87" w:rsidRPr="00FF6A71" w:rsidRDefault="008E4B87">
            <w:pPr>
              <w:spacing w:before="0" w:after="0" w:line="240" w:lineRule="auto"/>
              <w:ind w:left="720"/>
              <w:jc w:val="left"/>
              <w:rPr>
                <w:ins w:id="49221" w:author="pete jones" w:date="2022-01-04T11:19:00Z"/>
                <w:rFonts w:cstheme="minorHAnsi"/>
              </w:rPr>
              <w:pPrChange w:id="49222" w:author="pete jones" w:date="2022-01-04T11:41:00Z">
                <w:pPr>
                  <w:keepNext/>
                  <w:spacing w:after="0"/>
                  <w:ind w:left="720"/>
                </w:pPr>
              </w:pPrChange>
            </w:pPr>
            <w:ins w:id="49223" w:author="pete jones" w:date="2022-01-04T11:19:00Z">
              <w:r w:rsidRPr="00FF6A71">
                <w:rPr>
                  <w:rFonts w:ascii="Calibri" w:hAnsi="Calibri" w:cs="Calibri"/>
                  <w:color w:val="000000"/>
                  <w:sz w:val="22"/>
                  <w:szCs w:val="22"/>
                </w:rPr>
                <w:t>7</w:t>
              </w:r>
            </w:ins>
          </w:p>
        </w:tc>
      </w:tr>
      <w:tr w:rsidR="007826DB" w:rsidRPr="00FF6A71" w14:paraId="69C3E987" w14:textId="77777777" w:rsidTr="007826DB">
        <w:trPr>
          <w:jc w:val="center"/>
          <w:ins w:id="49224" w:author="pete jones" w:date="2022-01-04T11:19:00Z"/>
        </w:trPr>
        <w:tc>
          <w:tcPr>
            <w:tcW w:w="460" w:type="dxa"/>
          </w:tcPr>
          <w:p w14:paraId="52F33A65" w14:textId="77777777" w:rsidR="008E4B87" w:rsidRPr="00FF6A71" w:rsidRDefault="008E4B87">
            <w:pPr>
              <w:spacing w:before="0" w:after="0" w:line="240" w:lineRule="auto"/>
              <w:jc w:val="left"/>
              <w:rPr>
                <w:ins w:id="49225" w:author="pete jones" w:date="2022-01-04T11:19:00Z"/>
                <w:rFonts w:cstheme="minorHAnsi"/>
              </w:rPr>
              <w:pPrChange w:id="49226" w:author="pete jones" w:date="2022-01-04T11:41:00Z">
                <w:pPr>
                  <w:keepNext/>
                  <w:spacing w:after="0" w:line="240" w:lineRule="auto"/>
                  <w:jc w:val="center"/>
                </w:pPr>
              </w:pPrChange>
            </w:pPr>
            <w:ins w:id="49227" w:author="pete jones" w:date="2022-01-04T11:19:00Z">
              <w:r w:rsidRPr="00FF6A71">
                <w:rPr>
                  <w:rFonts w:cstheme="minorHAnsi"/>
                </w:rPr>
                <w:t>9</w:t>
              </w:r>
            </w:ins>
          </w:p>
        </w:tc>
        <w:tc>
          <w:tcPr>
            <w:tcW w:w="4564" w:type="dxa"/>
          </w:tcPr>
          <w:p w14:paraId="5814107A" w14:textId="77777777" w:rsidR="008E4B87" w:rsidRPr="00FF6A71" w:rsidRDefault="008E4B87">
            <w:pPr>
              <w:spacing w:before="0" w:after="0" w:line="240" w:lineRule="auto"/>
              <w:jc w:val="left"/>
              <w:rPr>
                <w:ins w:id="49228" w:author="pete jones" w:date="2022-01-04T11:19:00Z"/>
                <w:rFonts w:cstheme="minorHAnsi"/>
              </w:rPr>
              <w:pPrChange w:id="49229" w:author="pete jones" w:date="2022-01-04T11:41:00Z">
                <w:pPr>
                  <w:keepNext/>
                  <w:spacing w:after="0"/>
                </w:pPr>
              </w:pPrChange>
            </w:pPr>
            <w:ins w:id="49230" w:author="pete jones" w:date="2022-01-04T11:19:00Z">
              <w:r w:rsidRPr="00FF6A71">
                <w:rPr>
                  <w:rFonts w:cstheme="minorHAnsi"/>
                </w:rPr>
                <w:t>Stop under-performing students “stealing” time</w:t>
              </w:r>
            </w:ins>
          </w:p>
        </w:tc>
        <w:tc>
          <w:tcPr>
            <w:tcW w:w="1595" w:type="dxa"/>
            <w:shd w:val="clear" w:color="auto" w:fill="auto"/>
            <w:vAlign w:val="bottom"/>
          </w:tcPr>
          <w:p w14:paraId="14C905B8" w14:textId="77777777" w:rsidR="008E4B87" w:rsidRPr="00FF6A71" w:rsidRDefault="008E4B87">
            <w:pPr>
              <w:spacing w:before="0" w:after="0" w:line="240" w:lineRule="auto"/>
              <w:ind w:left="720"/>
              <w:jc w:val="left"/>
              <w:rPr>
                <w:ins w:id="49231" w:author="pete jones" w:date="2022-01-04T11:19:00Z"/>
                <w:rFonts w:cstheme="minorHAnsi"/>
              </w:rPr>
              <w:pPrChange w:id="49232" w:author="pete jones" w:date="2022-01-04T11:41:00Z">
                <w:pPr>
                  <w:keepNext/>
                  <w:spacing w:after="0"/>
                  <w:ind w:left="720"/>
                </w:pPr>
              </w:pPrChange>
            </w:pPr>
            <w:ins w:id="49233" w:author="pete jones" w:date="2022-01-04T11:19:00Z">
              <w:r w:rsidRPr="00FF6A71">
                <w:rPr>
                  <w:rFonts w:ascii="Calibri" w:hAnsi="Calibri" w:cs="Calibri"/>
                  <w:color w:val="000000"/>
                  <w:sz w:val="22"/>
                  <w:szCs w:val="22"/>
                </w:rPr>
                <w:t>5.19%</w:t>
              </w:r>
            </w:ins>
          </w:p>
        </w:tc>
        <w:tc>
          <w:tcPr>
            <w:tcW w:w="1598" w:type="dxa"/>
            <w:shd w:val="clear" w:color="auto" w:fill="auto"/>
            <w:vAlign w:val="bottom"/>
          </w:tcPr>
          <w:p w14:paraId="7EED1ECF" w14:textId="77777777" w:rsidR="008E4B87" w:rsidRPr="00FF6A71" w:rsidRDefault="008E4B87">
            <w:pPr>
              <w:spacing w:before="0" w:after="0" w:line="240" w:lineRule="auto"/>
              <w:ind w:left="720"/>
              <w:jc w:val="left"/>
              <w:rPr>
                <w:ins w:id="49234" w:author="pete jones" w:date="2022-01-04T11:19:00Z"/>
                <w:rFonts w:cstheme="minorHAnsi"/>
              </w:rPr>
              <w:pPrChange w:id="49235" w:author="pete jones" w:date="2022-01-04T11:41:00Z">
                <w:pPr>
                  <w:keepNext/>
                  <w:spacing w:after="0"/>
                  <w:ind w:left="720"/>
                </w:pPr>
              </w:pPrChange>
            </w:pPr>
            <w:ins w:id="49236" w:author="pete jones" w:date="2022-01-04T11:19:00Z">
              <w:r w:rsidRPr="00FF6A71">
                <w:rPr>
                  <w:rFonts w:ascii="Calibri" w:hAnsi="Calibri" w:cs="Calibri"/>
                  <w:color w:val="000000"/>
                  <w:sz w:val="22"/>
                  <w:szCs w:val="22"/>
                </w:rPr>
                <w:t>7</w:t>
              </w:r>
            </w:ins>
          </w:p>
        </w:tc>
      </w:tr>
      <w:tr w:rsidR="007826DB" w:rsidRPr="00FF6A71" w14:paraId="4AE3AD70" w14:textId="77777777" w:rsidTr="007826DB">
        <w:trPr>
          <w:jc w:val="center"/>
          <w:ins w:id="49237" w:author="pete jones" w:date="2022-01-04T11:19:00Z"/>
        </w:trPr>
        <w:tc>
          <w:tcPr>
            <w:tcW w:w="460" w:type="dxa"/>
          </w:tcPr>
          <w:p w14:paraId="1BE2C37A" w14:textId="77777777" w:rsidR="008E4B87" w:rsidRPr="00FF6A71" w:rsidRDefault="008E4B87">
            <w:pPr>
              <w:spacing w:before="0" w:after="0" w:line="240" w:lineRule="auto"/>
              <w:jc w:val="left"/>
              <w:rPr>
                <w:ins w:id="49238" w:author="pete jones" w:date="2022-01-04T11:19:00Z"/>
                <w:rFonts w:cstheme="minorHAnsi"/>
              </w:rPr>
              <w:pPrChange w:id="49239" w:author="pete jones" w:date="2022-01-04T11:41:00Z">
                <w:pPr>
                  <w:keepNext/>
                  <w:spacing w:after="0" w:line="240" w:lineRule="auto"/>
                  <w:jc w:val="center"/>
                </w:pPr>
              </w:pPrChange>
            </w:pPr>
            <w:ins w:id="49240" w:author="pete jones" w:date="2022-01-04T11:19:00Z">
              <w:r w:rsidRPr="00FF6A71">
                <w:rPr>
                  <w:rFonts w:cstheme="minorHAnsi"/>
                </w:rPr>
                <w:t>10</w:t>
              </w:r>
            </w:ins>
          </w:p>
        </w:tc>
        <w:tc>
          <w:tcPr>
            <w:tcW w:w="4564" w:type="dxa"/>
          </w:tcPr>
          <w:p w14:paraId="6571D438" w14:textId="77777777" w:rsidR="008E4B87" w:rsidRPr="00FF6A71" w:rsidRDefault="008E4B87">
            <w:pPr>
              <w:spacing w:before="0" w:after="0" w:line="240" w:lineRule="auto"/>
              <w:jc w:val="left"/>
              <w:rPr>
                <w:ins w:id="49241" w:author="pete jones" w:date="2022-01-04T11:19:00Z"/>
                <w:rFonts w:cstheme="minorHAnsi"/>
              </w:rPr>
              <w:pPrChange w:id="49242" w:author="pete jones" w:date="2022-01-04T11:41:00Z">
                <w:pPr>
                  <w:keepNext/>
                  <w:spacing w:after="0"/>
                </w:pPr>
              </w:pPrChange>
            </w:pPr>
            <w:ins w:id="49243" w:author="pete jones" w:date="2022-01-04T11:19:00Z">
              <w:r w:rsidRPr="00FF6A71">
                <w:rPr>
                  <w:rFonts w:cstheme="minorHAnsi"/>
                </w:rPr>
                <w:t>Integrated laboratory learning opportunities</w:t>
              </w:r>
            </w:ins>
          </w:p>
        </w:tc>
        <w:tc>
          <w:tcPr>
            <w:tcW w:w="1595" w:type="dxa"/>
            <w:shd w:val="clear" w:color="auto" w:fill="auto"/>
            <w:vAlign w:val="bottom"/>
          </w:tcPr>
          <w:p w14:paraId="5AE74B53" w14:textId="77777777" w:rsidR="008E4B87" w:rsidRPr="00FF6A71" w:rsidRDefault="008E4B87">
            <w:pPr>
              <w:spacing w:before="0" w:after="0" w:line="240" w:lineRule="auto"/>
              <w:ind w:left="720"/>
              <w:jc w:val="left"/>
              <w:rPr>
                <w:ins w:id="49244" w:author="pete jones" w:date="2022-01-04T11:19:00Z"/>
                <w:rFonts w:cstheme="minorHAnsi"/>
              </w:rPr>
              <w:pPrChange w:id="49245" w:author="pete jones" w:date="2022-01-04T11:41:00Z">
                <w:pPr>
                  <w:keepNext/>
                  <w:spacing w:after="0"/>
                  <w:ind w:left="720"/>
                </w:pPr>
              </w:pPrChange>
            </w:pPr>
            <w:ins w:id="49246" w:author="pete jones" w:date="2022-01-04T11:19:00Z">
              <w:r w:rsidRPr="00FF6A71">
                <w:rPr>
                  <w:rFonts w:ascii="Calibri" w:hAnsi="Calibri" w:cs="Calibri"/>
                  <w:color w:val="000000"/>
                  <w:sz w:val="22"/>
                  <w:szCs w:val="22"/>
                </w:rPr>
                <w:t>4.44%</w:t>
              </w:r>
            </w:ins>
          </w:p>
        </w:tc>
        <w:tc>
          <w:tcPr>
            <w:tcW w:w="1598" w:type="dxa"/>
            <w:shd w:val="clear" w:color="auto" w:fill="auto"/>
            <w:vAlign w:val="bottom"/>
          </w:tcPr>
          <w:p w14:paraId="764186F7" w14:textId="77777777" w:rsidR="008E4B87" w:rsidRPr="00FF6A71" w:rsidRDefault="008E4B87">
            <w:pPr>
              <w:spacing w:before="0" w:after="0" w:line="240" w:lineRule="auto"/>
              <w:ind w:left="720"/>
              <w:jc w:val="left"/>
              <w:rPr>
                <w:ins w:id="49247" w:author="pete jones" w:date="2022-01-04T11:19:00Z"/>
                <w:rFonts w:cstheme="minorHAnsi"/>
              </w:rPr>
              <w:pPrChange w:id="49248" w:author="pete jones" w:date="2022-01-04T11:41:00Z">
                <w:pPr>
                  <w:keepNext/>
                  <w:spacing w:after="0"/>
                  <w:ind w:left="720"/>
                </w:pPr>
              </w:pPrChange>
            </w:pPr>
            <w:ins w:id="49249" w:author="pete jones" w:date="2022-01-04T11:19:00Z">
              <w:r w:rsidRPr="00FF6A71">
                <w:rPr>
                  <w:rFonts w:ascii="Calibri" w:hAnsi="Calibri" w:cs="Calibri"/>
                  <w:color w:val="000000"/>
                  <w:sz w:val="22"/>
                  <w:szCs w:val="22"/>
                </w:rPr>
                <w:t>6</w:t>
              </w:r>
            </w:ins>
          </w:p>
        </w:tc>
      </w:tr>
      <w:tr w:rsidR="007826DB" w:rsidRPr="00FF6A71" w14:paraId="16EE5C40" w14:textId="77777777" w:rsidTr="007826DB">
        <w:trPr>
          <w:jc w:val="center"/>
          <w:ins w:id="49250" w:author="pete jones" w:date="2022-01-04T11:19:00Z"/>
        </w:trPr>
        <w:tc>
          <w:tcPr>
            <w:tcW w:w="460" w:type="dxa"/>
          </w:tcPr>
          <w:p w14:paraId="1B817755" w14:textId="77777777" w:rsidR="008E4B87" w:rsidRPr="00FF6A71" w:rsidRDefault="008E4B87">
            <w:pPr>
              <w:spacing w:before="0" w:after="0" w:line="240" w:lineRule="auto"/>
              <w:jc w:val="left"/>
              <w:rPr>
                <w:ins w:id="49251" w:author="pete jones" w:date="2022-01-04T11:19:00Z"/>
                <w:rFonts w:cstheme="minorHAnsi"/>
              </w:rPr>
              <w:pPrChange w:id="49252" w:author="pete jones" w:date="2022-01-04T11:41:00Z">
                <w:pPr>
                  <w:keepNext/>
                  <w:spacing w:after="0" w:line="240" w:lineRule="auto"/>
                  <w:jc w:val="center"/>
                </w:pPr>
              </w:pPrChange>
            </w:pPr>
            <w:ins w:id="49253" w:author="pete jones" w:date="2022-01-04T11:19:00Z">
              <w:r w:rsidRPr="00FF6A71">
                <w:rPr>
                  <w:rFonts w:cstheme="minorHAnsi"/>
                </w:rPr>
                <w:t>11</w:t>
              </w:r>
            </w:ins>
          </w:p>
        </w:tc>
        <w:tc>
          <w:tcPr>
            <w:tcW w:w="4564" w:type="dxa"/>
          </w:tcPr>
          <w:p w14:paraId="50CBC2F5" w14:textId="77777777" w:rsidR="008E4B87" w:rsidRPr="00FF6A71" w:rsidRDefault="008E4B87">
            <w:pPr>
              <w:spacing w:before="0" w:after="0" w:line="240" w:lineRule="auto"/>
              <w:jc w:val="left"/>
              <w:rPr>
                <w:ins w:id="49254" w:author="pete jones" w:date="2022-01-04T11:19:00Z"/>
                <w:rFonts w:cstheme="minorHAnsi"/>
              </w:rPr>
              <w:pPrChange w:id="49255" w:author="pete jones" w:date="2022-01-04T11:41:00Z">
                <w:pPr>
                  <w:keepNext/>
                  <w:spacing w:after="0"/>
                </w:pPr>
              </w:pPrChange>
            </w:pPr>
            <w:ins w:id="49256" w:author="pete jones" w:date="2022-01-04T11:19:00Z">
              <w:r w:rsidRPr="00FF6A71">
                <w:rPr>
                  <w:rFonts w:cstheme="minorHAnsi"/>
                </w:rPr>
                <w:t>Reduce theory and increase applied knowledge</w:t>
              </w:r>
            </w:ins>
          </w:p>
        </w:tc>
        <w:tc>
          <w:tcPr>
            <w:tcW w:w="1595" w:type="dxa"/>
            <w:shd w:val="clear" w:color="auto" w:fill="auto"/>
            <w:vAlign w:val="bottom"/>
          </w:tcPr>
          <w:p w14:paraId="34030AFE" w14:textId="77777777" w:rsidR="008E4B87" w:rsidRPr="00FF6A71" w:rsidRDefault="008E4B87">
            <w:pPr>
              <w:spacing w:before="0" w:after="0" w:line="240" w:lineRule="auto"/>
              <w:ind w:left="720"/>
              <w:jc w:val="left"/>
              <w:rPr>
                <w:ins w:id="49257" w:author="pete jones" w:date="2022-01-04T11:19:00Z"/>
                <w:rFonts w:cstheme="minorHAnsi"/>
              </w:rPr>
              <w:pPrChange w:id="49258" w:author="pete jones" w:date="2022-01-04T11:41:00Z">
                <w:pPr>
                  <w:keepNext/>
                  <w:spacing w:after="0"/>
                  <w:ind w:left="720"/>
                </w:pPr>
              </w:pPrChange>
            </w:pPr>
            <w:ins w:id="49259" w:author="pete jones" w:date="2022-01-04T11:19:00Z">
              <w:r w:rsidRPr="00FF6A71">
                <w:rPr>
                  <w:rFonts w:ascii="Calibri" w:hAnsi="Calibri" w:cs="Calibri"/>
                  <w:color w:val="000000"/>
                  <w:sz w:val="22"/>
                  <w:szCs w:val="22"/>
                </w:rPr>
                <w:t>3.70%</w:t>
              </w:r>
            </w:ins>
          </w:p>
        </w:tc>
        <w:tc>
          <w:tcPr>
            <w:tcW w:w="1598" w:type="dxa"/>
            <w:shd w:val="clear" w:color="auto" w:fill="auto"/>
            <w:vAlign w:val="bottom"/>
          </w:tcPr>
          <w:p w14:paraId="73C991E1" w14:textId="77777777" w:rsidR="008E4B87" w:rsidRPr="00FF6A71" w:rsidRDefault="008E4B87">
            <w:pPr>
              <w:spacing w:before="0" w:after="0" w:line="240" w:lineRule="auto"/>
              <w:ind w:left="720"/>
              <w:jc w:val="left"/>
              <w:rPr>
                <w:ins w:id="49260" w:author="pete jones" w:date="2022-01-04T11:19:00Z"/>
                <w:rFonts w:cstheme="minorHAnsi"/>
              </w:rPr>
              <w:pPrChange w:id="49261" w:author="pete jones" w:date="2022-01-04T11:41:00Z">
                <w:pPr>
                  <w:keepNext/>
                  <w:spacing w:after="0"/>
                  <w:ind w:left="720"/>
                </w:pPr>
              </w:pPrChange>
            </w:pPr>
            <w:ins w:id="49262" w:author="pete jones" w:date="2022-01-04T11:19:00Z">
              <w:r w:rsidRPr="00FF6A71">
                <w:rPr>
                  <w:rFonts w:ascii="Calibri" w:hAnsi="Calibri" w:cs="Calibri"/>
                  <w:color w:val="000000"/>
                  <w:sz w:val="22"/>
                  <w:szCs w:val="22"/>
                </w:rPr>
                <w:t>5</w:t>
              </w:r>
            </w:ins>
          </w:p>
        </w:tc>
      </w:tr>
      <w:tr w:rsidR="007826DB" w:rsidRPr="00FF6A71" w14:paraId="2F48EA57" w14:textId="77777777" w:rsidTr="007826DB">
        <w:trPr>
          <w:jc w:val="center"/>
          <w:ins w:id="49263" w:author="pete jones" w:date="2022-01-04T11:19:00Z"/>
        </w:trPr>
        <w:tc>
          <w:tcPr>
            <w:tcW w:w="460" w:type="dxa"/>
          </w:tcPr>
          <w:p w14:paraId="5155D24C" w14:textId="77777777" w:rsidR="008E4B87" w:rsidRPr="00FF6A71" w:rsidRDefault="008E4B87">
            <w:pPr>
              <w:spacing w:before="0" w:after="0" w:line="240" w:lineRule="auto"/>
              <w:jc w:val="left"/>
              <w:rPr>
                <w:ins w:id="49264" w:author="pete jones" w:date="2022-01-04T11:19:00Z"/>
                <w:rFonts w:cstheme="minorHAnsi"/>
              </w:rPr>
              <w:pPrChange w:id="49265" w:author="pete jones" w:date="2022-01-04T11:41:00Z">
                <w:pPr>
                  <w:keepNext/>
                  <w:spacing w:after="0" w:line="240" w:lineRule="auto"/>
                  <w:jc w:val="center"/>
                </w:pPr>
              </w:pPrChange>
            </w:pPr>
            <w:ins w:id="49266" w:author="pete jones" w:date="2022-01-04T11:19:00Z">
              <w:r w:rsidRPr="00FF6A71">
                <w:rPr>
                  <w:rFonts w:cstheme="minorHAnsi"/>
                </w:rPr>
                <w:t>12</w:t>
              </w:r>
            </w:ins>
          </w:p>
        </w:tc>
        <w:tc>
          <w:tcPr>
            <w:tcW w:w="4564" w:type="dxa"/>
          </w:tcPr>
          <w:p w14:paraId="64719FA6" w14:textId="77777777" w:rsidR="008E4B87" w:rsidRPr="00FF6A71" w:rsidRDefault="008E4B87">
            <w:pPr>
              <w:spacing w:before="0" w:after="0" w:line="240" w:lineRule="auto"/>
              <w:jc w:val="left"/>
              <w:rPr>
                <w:ins w:id="49267" w:author="pete jones" w:date="2022-01-04T11:19:00Z"/>
                <w:rFonts w:cstheme="minorHAnsi"/>
              </w:rPr>
              <w:pPrChange w:id="49268" w:author="pete jones" w:date="2022-01-04T11:41:00Z">
                <w:pPr>
                  <w:keepNext/>
                  <w:spacing w:after="0"/>
                </w:pPr>
              </w:pPrChange>
            </w:pPr>
            <w:ins w:id="49269" w:author="pete jones" w:date="2022-01-04T11:19:00Z">
              <w:r w:rsidRPr="00FF6A71">
                <w:rPr>
                  <w:rFonts w:cstheme="minorHAnsi"/>
                </w:rPr>
                <w:t>Greater access to “working” technology for students and staff</w:t>
              </w:r>
            </w:ins>
          </w:p>
        </w:tc>
        <w:tc>
          <w:tcPr>
            <w:tcW w:w="1595" w:type="dxa"/>
            <w:shd w:val="clear" w:color="auto" w:fill="auto"/>
            <w:vAlign w:val="bottom"/>
          </w:tcPr>
          <w:p w14:paraId="76068EAD" w14:textId="77777777" w:rsidR="008E4B87" w:rsidRPr="00FF6A71" w:rsidRDefault="008E4B87">
            <w:pPr>
              <w:spacing w:before="0" w:after="0" w:line="240" w:lineRule="auto"/>
              <w:ind w:left="720"/>
              <w:jc w:val="left"/>
              <w:rPr>
                <w:ins w:id="49270" w:author="pete jones" w:date="2022-01-04T11:19:00Z"/>
                <w:rFonts w:cstheme="minorHAnsi"/>
              </w:rPr>
              <w:pPrChange w:id="49271" w:author="pete jones" w:date="2022-01-04T11:41:00Z">
                <w:pPr>
                  <w:keepNext/>
                  <w:spacing w:after="0"/>
                  <w:ind w:left="720"/>
                </w:pPr>
              </w:pPrChange>
            </w:pPr>
            <w:ins w:id="49272" w:author="pete jones" w:date="2022-01-04T11:19:00Z">
              <w:r w:rsidRPr="00FF6A71">
                <w:rPr>
                  <w:rFonts w:ascii="Calibri" w:hAnsi="Calibri" w:cs="Calibri"/>
                  <w:color w:val="000000"/>
                  <w:sz w:val="22"/>
                  <w:szCs w:val="22"/>
                </w:rPr>
                <w:t>3.70%</w:t>
              </w:r>
            </w:ins>
          </w:p>
        </w:tc>
        <w:tc>
          <w:tcPr>
            <w:tcW w:w="1598" w:type="dxa"/>
            <w:shd w:val="clear" w:color="auto" w:fill="auto"/>
            <w:vAlign w:val="bottom"/>
          </w:tcPr>
          <w:p w14:paraId="749C67D9" w14:textId="77777777" w:rsidR="008E4B87" w:rsidRPr="00FF6A71" w:rsidRDefault="008E4B87">
            <w:pPr>
              <w:spacing w:before="0" w:after="0" w:line="240" w:lineRule="auto"/>
              <w:ind w:left="720"/>
              <w:jc w:val="left"/>
              <w:rPr>
                <w:ins w:id="49273" w:author="pete jones" w:date="2022-01-04T11:19:00Z"/>
                <w:rFonts w:cstheme="minorHAnsi"/>
              </w:rPr>
              <w:pPrChange w:id="49274" w:author="pete jones" w:date="2022-01-04T11:41:00Z">
                <w:pPr>
                  <w:keepNext/>
                  <w:spacing w:after="0"/>
                  <w:ind w:left="720"/>
                </w:pPr>
              </w:pPrChange>
            </w:pPr>
            <w:ins w:id="49275" w:author="pete jones" w:date="2022-01-04T11:19:00Z">
              <w:r w:rsidRPr="00FF6A71">
                <w:rPr>
                  <w:rFonts w:ascii="Calibri" w:hAnsi="Calibri" w:cs="Calibri"/>
                  <w:color w:val="000000"/>
                  <w:sz w:val="22"/>
                  <w:szCs w:val="22"/>
                </w:rPr>
                <w:t>5</w:t>
              </w:r>
            </w:ins>
          </w:p>
        </w:tc>
      </w:tr>
      <w:tr w:rsidR="007826DB" w:rsidRPr="00FF6A71" w14:paraId="2B8BC3D1" w14:textId="77777777" w:rsidTr="007826DB">
        <w:trPr>
          <w:jc w:val="center"/>
          <w:ins w:id="49276" w:author="pete jones" w:date="2022-01-04T11:19:00Z"/>
        </w:trPr>
        <w:tc>
          <w:tcPr>
            <w:tcW w:w="460" w:type="dxa"/>
          </w:tcPr>
          <w:p w14:paraId="1B52E4D9" w14:textId="77777777" w:rsidR="008E4B87" w:rsidRPr="00FF6A71" w:rsidRDefault="008E4B87">
            <w:pPr>
              <w:spacing w:before="0" w:after="0" w:line="240" w:lineRule="auto"/>
              <w:jc w:val="left"/>
              <w:rPr>
                <w:ins w:id="49277" w:author="pete jones" w:date="2022-01-04T11:19:00Z"/>
                <w:rFonts w:cstheme="minorHAnsi"/>
              </w:rPr>
              <w:pPrChange w:id="49278" w:author="pete jones" w:date="2022-01-04T11:41:00Z">
                <w:pPr>
                  <w:keepNext/>
                  <w:spacing w:after="0" w:line="240" w:lineRule="auto"/>
                  <w:jc w:val="center"/>
                </w:pPr>
              </w:pPrChange>
            </w:pPr>
            <w:ins w:id="49279" w:author="pete jones" w:date="2022-01-04T11:19:00Z">
              <w:r w:rsidRPr="00FF6A71">
                <w:rPr>
                  <w:rFonts w:cstheme="minorHAnsi"/>
                </w:rPr>
                <w:t>13</w:t>
              </w:r>
            </w:ins>
          </w:p>
        </w:tc>
        <w:tc>
          <w:tcPr>
            <w:tcW w:w="4564" w:type="dxa"/>
          </w:tcPr>
          <w:p w14:paraId="5622191F" w14:textId="77777777" w:rsidR="008E4B87" w:rsidRPr="00FF6A71" w:rsidRDefault="008E4B87">
            <w:pPr>
              <w:spacing w:before="0" w:after="0" w:line="240" w:lineRule="auto"/>
              <w:jc w:val="left"/>
              <w:rPr>
                <w:ins w:id="49280" w:author="pete jones" w:date="2022-01-04T11:19:00Z"/>
                <w:rFonts w:cstheme="minorHAnsi"/>
              </w:rPr>
              <w:pPrChange w:id="49281" w:author="pete jones" w:date="2022-01-04T11:41:00Z">
                <w:pPr>
                  <w:keepNext/>
                  <w:spacing w:after="0"/>
                </w:pPr>
              </w:pPrChange>
            </w:pPr>
            <w:ins w:id="49282" w:author="pete jones" w:date="2022-01-04T11:19:00Z">
              <w:r w:rsidRPr="00FF6A71">
                <w:rPr>
                  <w:rFonts w:cstheme="minorHAnsi"/>
                </w:rPr>
                <w:t>Less lecture and more problem-solving lessons</w:t>
              </w:r>
            </w:ins>
          </w:p>
        </w:tc>
        <w:tc>
          <w:tcPr>
            <w:tcW w:w="1595" w:type="dxa"/>
            <w:shd w:val="clear" w:color="auto" w:fill="auto"/>
            <w:vAlign w:val="bottom"/>
          </w:tcPr>
          <w:p w14:paraId="752A8E41" w14:textId="77777777" w:rsidR="008E4B87" w:rsidRPr="00FF6A71" w:rsidRDefault="008E4B87">
            <w:pPr>
              <w:spacing w:before="0" w:after="0" w:line="240" w:lineRule="auto"/>
              <w:ind w:left="720"/>
              <w:jc w:val="left"/>
              <w:rPr>
                <w:ins w:id="49283" w:author="pete jones" w:date="2022-01-04T11:19:00Z"/>
                <w:rFonts w:cstheme="minorHAnsi"/>
              </w:rPr>
              <w:pPrChange w:id="49284" w:author="pete jones" w:date="2022-01-04T11:41:00Z">
                <w:pPr>
                  <w:keepNext/>
                  <w:spacing w:after="0"/>
                  <w:ind w:left="720"/>
                </w:pPr>
              </w:pPrChange>
            </w:pPr>
            <w:ins w:id="49285" w:author="pete jones" w:date="2022-01-04T11:19:00Z">
              <w:r w:rsidRPr="00FF6A71">
                <w:rPr>
                  <w:rFonts w:ascii="Calibri" w:hAnsi="Calibri" w:cs="Calibri"/>
                  <w:color w:val="000000"/>
                  <w:sz w:val="22"/>
                  <w:szCs w:val="22"/>
                </w:rPr>
                <w:t>3.70%</w:t>
              </w:r>
            </w:ins>
          </w:p>
        </w:tc>
        <w:tc>
          <w:tcPr>
            <w:tcW w:w="1598" w:type="dxa"/>
            <w:shd w:val="clear" w:color="auto" w:fill="auto"/>
            <w:vAlign w:val="bottom"/>
          </w:tcPr>
          <w:p w14:paraId="7CA04534" w14:textId="77777777" w:rsidR="008E4B87" w:rsidRPr="00FF6A71" w:rsidRDefault="008E4B87">
            <w:pPr>
              <w:spacing w:before="0" w:after="0" w:line="240" w:lineRule="auto"/>
              <w:ind w:left="720"/>
              <w:jc w:val="left"/>
              <w:rPr>
                <w:ins w:id="49286" w:author="pete jones" w:date="2022-01-04T11:19:00Z"/>
                <w:rFonts w:cstheme="minorHAnsi"/>
              </w:rPr>
              <w:pPrChange w:id="49287" w:author="pete jones" w:date="2022-01-04T11:41:00Z">
                <w:pPr>
                  <w:keepNext/>
                  <w:spacing w:after="0"/>
                  <w:ind w:left="720"/>
                </w:pPr>
              </w:pPrChange>
            </w:pPr>
            <w:ins w:id="49288" w:author="pete jones" w:date="2022-01-04T11:19:00Z">
              <w:r w:rsidRPr="00FF6A71">
                <w:rPr>
                  <w:rFonts w:ascii="Calibri" w:hAnsi="Calibri" w:cs="Calibri"/>
                  <w:color w:val="000000"/>
                  <w:sz w:val="22"/>
                  <w:szCs w:val="22"/>
                </w:rPr>
                <w:t>5</w:t>
              </w:r>
            </w:ins>
          </w:p>
        </w:tc>
      </w:tr>
      <w:tr w:rsidR="007826DB" w:rsidRPr="00FF6A71" w14:paraId="78FC80E7" w14:textId="77777777" w:rsidTr="007826DB">
        <w:trPr>
          <w:jc w:val="center"/>
          <w:ins w:id="49289" w:author="pete jones" w:date="2022-01-04T11:19:00Z"/>
        </w:trPr>
        <w:tc>
          <w:tcPr>
            <w:tcW w:w="460" w:type="dxa"/>
          </w:tcPr>
          <w:p w14:paraId="2BE4005E" w14:textId="77777777" w:rsidR="008E4B87" w:rsidRPr="00FF6A71" w:rsidRDefault="008E4B87">
            <w:pPr>
              <w:spacing w:before="0" w:after="0" w:line="240" w:lineRule="auto"/>
              <w:jc w:val="left"/>
              <w:rPr>
                <w:ins w:id="49290" w:author="pete jones" w:date="2022-01-04T11:19:00Z"/>
                <w:rFonts w:cstheme="minorHAnsi"/>
              </w:rPr>
              <w:pPrChange w:id="49291" w:author="pete jones" w:date="2022-01-04T11:41:00Z">
                <w:pPr>
                  <w:keepNext/>
                  <w:spacing w:after="0" w:line="240" w:lineRule="auto"/>
                  <w:jc w:val="center"/>
                </w:pPr>
              </w:pPrChange>
            </w:pPr>
            <w:ins w:id="49292" w:author="pete jones" w:date="2022-01-04T11:19:00Z">
              <w:r w:rsidRPr="00FF6A71">
                <w:rPr>
                  <w:rFonts w:cstheme="minorHAnsi"/>
                </w:rPr>
                <w:t>14</w:t>
              </w:r>
            </w:ins>
          </w:p>
        </w:tc>
        <w:tc>
          <w:tcPr>
            <w:tcW w:w="4564" w:type="dxa"/>
          </w:tcPr>
          <w:p w14:paraId="64EEEF03" w14:textId="77777777" w:rsidR="008E4B87" w:rsidRPr="00FF6A71" w:rsidRDefault="008E4B87">
            <w:pPr>
              <w:spacing w:before="0" w:after="0" w:line="240" w:lineRule="auto"/>
              <w:jc w:val="left"/>
              <w:rPr>
                <w:ins w:id="49293" w:author="pete jones" w:date="2022-01-04T11:19:00Z"/>
                <w:rFonts w:cstheme="minorHAnsi"/>
              </w:rPr>
              <w:pPrChange w:id="49294" w:author="pete jones" w:date="2022-01-04T11:41:00Z">
                <w:pPr>
                  <w:keepNext/>
                  <w:spacing w:after="0"/>
                </w:pPr>
              </w:pPrChange>
            </w:pPr>
            <w:ins w:id="49295" w:author="pete jones" w:date="2022-01-04T11:19:00Z">
              <w:r w:rsidRPr="00FF6A71">
                <w:rPr>
                  <w:rFonts w:cstheme="minorHAnsi"/>
                </w:rPr>
                <w:t>Teaching team cohesion – shared team experience</w:t>
              </w:r>
            </w:ins>
          </w:p>
        </w:tc>
        <w:tc>
          <w:tcPr>
            <w:tcW w:w="1595" w:type="dxa"/>
            <w:shd w:val="clear" w:color="auto" w:fill="auto"/>
            <w:vAlign w:val="bottom"/>
          </w:tcPr>
          <w:p w14:paraId="3D543044" w14:textId="77777777" w:rsidR="008E4B87" w:rsidRPr="00FF6A71" w:rsidRDefault="008E4B87">
            <w:pPr>
              <w:spacing w:before="0" w:after="0" w:line="240" w:lineRule="auto"/>
              <w:ind w:left="720"/>
              <w:jc w:val="left"/>
              <w:rPr>
                <w:ins w:id="49296" w:author="pete jones" w:date="2022-01-04T11:19:00Z"/>
                <w:rFonts w:cstheme="minorHAnsi"/>
              </w:rPr>
              <w:pPrChange w:id="49297" w:author="pete jones" w:date="2022-01-04T11:41:00Z">
                <w:pPr>
                  <w:keepNext/>
                  <w:spacing w:after="0"/>
                  <w:ind w:left="720"/>
                </w:pPr>
              </w:pPrChange>
            </w:pPr>
            <w:ins w:id="49298" w:author="pete jones" w:date="2022-01-04T11:19:00Z">
              <w:r w:rsidRPr="00FF6A71">
                <w:rPr>
                  <w:rFonts w:ascii="Calibri" w:hAnsi="Calibri" w:cs="Calibri"/>
                  <w:color w:val="000000"/>
                  <w:sz w:val="22"/>
                  <w:szCs w:val="22"/>
                </w:rPr>
                <w:t>2.96%</w:t>
              </w:r>
            </w:ins>
          </w:p>
        </w:tc>
        <w:tc>
          <w:tcPr>
            <w:tcW w:w="1598" w:type="dxa"/>
            <w:shd w:val="clear" w:color="auto" w:fill="auto"/>
            <w:vAlign w:val="bottom"/>
          </w:tcPr>
          <w:p w14:paraId="61CC62F0" w14:textId="77777777" w:rsidR="008E4B87" w:rsidRPr="00FF6A71" w:rsidRDefault="008E4B87">
            <w:pPr>
              <w:spacing w:before="0" w:after="0" w:line="240" w:lineRule="auto"/>
              <w:ind w:left="720"/>
              <w:jc w:val="left"/>
              <w:rPr>
                <w:ins w:id="49299" w:author="pete jones" w:date="2022-01-04T11:19:00Z"/>
                <w:rFonts w:cstheme="minorHAnsi"/>
              </w:rPr>
              <w:pPrChange w:id="49300" w:author="pete jones" w:date="2022-01-04T11:41:00Z">
                <w:pPr>
                  <w:keepNext/>
                  <w:spacing w:after="0"/>
                  <w:ind w:left="720"/>
                </w:pPr>
              </w:pPrChange>
            </w:pPr>
            <w:ins w:id="49301" w:author="pete jones" w:date="2022-01-04T11:19:00Z">
              <w:r w:rsidRPr="00FF6A71">
                <w:rPr>
                  <w:rFonts w:ascii="Calibri" w:hAnsi="Calibri" w:cs="Calibri"/>
                  <w:color w:val="000000"/>
                  <w:sz w:val="22"/>
                  <w:szCs w:val="22"/>
                </w:rPr>
                <w:t>4</w:t>
              </w:r>
            </w:ins>
          </w:p>
        </w:tc>
      </w:tr>
      <w:tr w:rsidR="007826DB" w:rsidRPr="00FF6A71" w14:paraId="5EA8DF50" w14:textId="77777777" w:rsidTr="007826DB">
        <w:trPr>
          <w:jc w:val="center"/>
          <w:ins w:id="49302" w:author="pete jones" w:date="2022-01-04T11:19:00Z"/>
        </w:trPr>
        <w:tc>
          <w:tcPr>
            <w:tcW w:w="460" w:type="dxa"/>
          </w:tcPr>
          <w:p w14:paraId="09EA1775" w14:textId="77777777" w:rsidR="008E4B87" w:rsidRPr="00FF6A71" w:rsidRDefault="008E4B87">
            <w:pPr>
              <w:spacing w:before="0" w:after="0" w:line="240" w:lineRule="auto"/>
              <w:jc w:val="left"/>
              <w:rPr>
                <w:ins w:id="49303" w:author="pete jones" w:date="2022-01-04T11:19:00Z"/>
                <w:rFonts w:cstheme="minorHAnsi"/>
              </w:rPr>
              <w:pPrChange w:id="49304" w:author="pete jones" w:date="2022-01-04T11:41:00Z">
                <w:pPr>
                  <w:keepNext/>
                  <w:spacing w:after="0" w:line="240" w:lineRule="auto"/>
                  <w:jc w:val="center"/>
                </w:pPr>
              </w:pPrChange>
            </w:pPr>
            <w:ins w:id="49305" w:author="pete jones" w:date="2022-01-04T11:19:00Z">
              <w:r w:rsidRPr="00FF6A71">
                <w:rPr>
                  <w:rFonts w:cstheme="minorHAnsi"/>
                </w:rPr>
                <w:t>15</w:t>
              </w:r>
            </w:ins>
          </w:p>
        </w:tc>
        <w:tc>
          <w:tcPr>
            <w:tcW w:w="4564" w:type="dxa"/>
          </w:tcPr>
          <w:p w14:paraId="74928897" w14:textId="77777777" w:rsidR="008E4B87" w:rsidRPr="00FF6A71" w:rsidRDefault="008E4B87">
            <w:pPr>
              <w:spacing w:before="0" w:after="0" w:line="240" w:lineRule="auto"/>
              <w:jc w:val="left"/>
              <w:rPr>
                <w:ins w:id="49306" w:author="pete jones" w:date="2022-01-04T11:19:00Z"/>
                <w:rFonts w:cstheme="minorHAnsi"/>
              </w:rPr>
              <w:pPrChange w:id="49307" w:author="pete jones" w:date="2022-01-04T11:41:00Z">
                <w:pPr>
                  <w:keepNext/>
                  <w:spacing w:after="0"/>
                </w:pPr>
              </w:pPrChange>
            </w:pPr>
            <w:ins w:id="49308" w:author="pete jones" w:date="2022-01-04T11:19:00Z">
              <w:r w:rsidRPr="00FF6A71">
                <w:rPr>
                  <w:rFonts w:cstheme="minorHAnsi"/>
                </w:rPr>
                <w:t>Accessibility for all</w:t>
              </w:r>
            </w:ins>
          </w:p>
        </w:tc>
        <w:tc>
          <w:tcPr>
            <w:tcW w:w="1595" w:type="dxa"/>
            <w:shd w:val="clear" w:color="auto" w:fill="auto"/>
            <w:vAlign w:val="bottom"/>
          </w:tcPr>
          <w:p w14:paraId="348F05B0" w14:textId="77777777" w:rsidR="008E4B87" w:rsidRPr="00FF6A71" w:rsidRDefault="008E4B87">
            <w:pPr>
              <w:spacing w:before="0" w:after="0" w:line="240" w:lineRule="auto"/>
              <w:ind w:left="720"/>
              <w:jc w:val="left"/>
              <w:rPr>
                <w:ins w:id="49309" w:author="pete jones" w:date="2022-01-04T11:19:00Z"/>
                <w:rFonts w:cstheme="minorHAnsi"/>
              </w:rPr>
              <w:pPrChange w:id="49310" w:author="pete jones" w:date="2022-01-04T11:41:00Z">
                <w:pPr>
                  <w:keepNext/>
                  <w:spacing w:after="0"/>
                  <w:ind w:left="720"/>
                </w:pPr>
              </w:pPrChange>
            </w:pPr>
            <w:ins w:id="49311" w:author="pete jones" w:date="2022-01-04T11:19:00Z">
              <w:r w:rsidRPr="00FF6A71">
                <w:rPr>
                  <w:rFonts w:ascii="Calibri" w:hAnsi="Calibri" w:cs="Calibri"/>
                  <w:color w:val="000000"/>
                  <w:sz w:val="22"/>
                  <w:szCs w:val="22"/>
                </w:rPr>
                <w:t>2.96%</w:t>
              </w:r>
            </w:ins>
          </w:p>
        </w:tc>
        <w:tc>
          <w:tcPr>
            <w:tcW w:w="1598" w:type="dxa"/>
            <w:shd w:val="clear" w:color="auto" w:fill="auto"/>
            <w:vAlign w:val="bottom"/>
          </w:tcPr>
          <w:p w14:paraId="6DD9FC17" w14:textId="77777777" w:rsidR="008E4B87" w:rsidRPr="00FF6A71" w:rsidRDefault="008E4B87">
            <w:pPr>
              <w:spacing w:before="0" w:after="0" w:line="240" w:lineRule="auto"/>
              <w:ind w:left="720"/>
              <w:jc w:val="left"/>
              <w:rPr>
                <w:ins w:id="49312" w:author="pete jones" w:date="2022-01-04T11:19:00Z"/>
                <w:rFonts w:cstheme="minorHAnsi"/>
              </w:rPr>
              <w:pPrChange w:id="49313" w:author="pete jones" w:date="2022-01-04T11:41:00Z">
                <w:pPr>
                  <w:keepNext/>
                  <w:spacing w:after="0"/>
                  <w:ind w:left="720"/>
                </w:pPr>
              </w:pPrChange>
            </w:pPr>
            <w:ins w:id="49314" w:author="pete jones" w:date="2022-01-04T11:19:00Z">
              <w:r w:rsidRPr="00FF6A71">
                <w:rPr>
                  <w:rFonts w:ascii="Calibri" w:hAnsi="Calibri" w:cs="Calibri"/>
                  <w:color w:val="000000"/>
                  <w:sz w:val="22"/>
                  <w:szCs w:val="22"/>
                </w:rPr>
                <w:t>4</w:t>
              </w:r>
            </w:ins>
          </w:p>
        </w:tc>
      </w:tr>
      <w:tr w:rsidR="007826DB" w:rsidRPr="00FF6A71" w14:paraId="0DA15626" w14:textId="77777777" w:rsidTr="007826DB">
        <w:trPr>
          <w:jc w:val="center"/>
          <w:ins w:id="49315" w:author="pete jones" w:date="2022-01-04T11:19:00Z"/>
        </w:trPr>
        <w:tc>
          <w:tcPr>
            <w:tcW w:w="460" w:type="dxa"/>
          </w:tcPr>
          <w:p w14:paraId="0F8BDBB4" w14:textId="77777777" w:rsidR="008E4B87" w:rsidRPr="00FF6A71" w:rsidRDefault="008E4B87">
            <w:pPr>
              <w:spacing w:before="0" w:after="0" w:line="240" w:lineRule="auto"/>
              <w:jc w:val="left"/>
              <w:rPr>
                <w:ins w:id="49316" w:author="pete jones" w:date="2022-01-04T11:19:00Z"/>
                <w:rFonts w:cstheme="minorHAnsi"/>
              </w:rPr>
              <w:pPrChange w:id="49317" w:author="pete jones" w:date="2022-01-04T11:41:00Z">
                <w:pPr>
                  <w:keepNext/>
                  <w:spacing w:after="0" w:line="240" w:lineRule="auto"/>
                  <w:jc w:val="center"/>
                </w:pPr>
              </w:pPrChange>
            </w:pPr>
            <w:ins w:id="49318" w:author="pete jones" w:date="2022-01-04T11:19:00Z">
              <w:r w:rsidRPr="00FF6A71">
                <w:rPr>
                  <w:rFonts w:cstheme="minorHAnsi"/>
                </w:rPr>
                <w:t>16</w:t>
              </w:r>
            </w:ins>
          </w:p>
        </w:tc>
        <w:tc>
          <w:tcPr>
            <w:tcW w:w="4564" w:type="dxa"/>
          </w:tcPr>
          <w:p w14:paraId="0378417D" w14:textId="77777777" w:rsidR="008E4B87" w:rsidRPr="00FF6A71" w:rsidRDefault="008E4B87">
            <w:pPr>
              <w:spacing w:before="0" w:after="0" w:line="240" w:lineRule="auto"/>
              <w:jc w:val="left"/>
              <w:rPr>
                <w:ins w:id="49319" w:author="pete jones" w:date="2022-01-04T11:19:00Z"/>
                <w:rFonts w:cstheme="minorHAnsi"/>
              </w:rPr>
              <w:pPrChange w:id="49320" w:author="pete jones" w:date="2022-01-04T11:41:00Z">
                <w:pPr>
                  <w:keepNext/>
                  <w:spacing w:after="0"/>
                </w:pPr>
              </w:pPrChange>
            </w:pPr>
            <w:ins w:id="49321" w:author="pete jones" w:date="2022-01-04T11:19:00Z">
              <w:r w:rsidRPr="00FF6A71">
                <w:rPr>
                  <w:rFonts w:cstheme="minorHAnsi"/>
                </w:rPr>
                <w:t>Increased granularity – driving individualised learning paths</w:t>
              </w:r>
            </w:ins>
          </w:p>
        </w:tc>
        <w:tc>
          <w:tcPr>
            <w:tcW w:w="1595" w:type="dxa"/>
            <w:shd w:val="clear" w:color="auto" w:fill="auto"/>
            <w:vAlign w:val="bottom"/>
          </w:tcPr>
          <w:p w14:paraId="37751B9F" w14:textId="77777777" w:rsidR="008E4B87" w:rsidRPr="00FF6A71" w:rsidRDefault="008E4B87">
            <w:pPr>
              <w:spacing w:before="0" w:after="0" w:line="240" w:lineRule="auto"/>
              <w:ind w:left="720"/>
              <w:jc w:val="left"/>
              <w:rPr>
                <w:ins w:id="49322" w:author="pete jones" w:date="2022-01-04T11:19:00Z"/>
                <w:rFonts w:cstheme="minorHAnsi"/>
              </w:rPr>
              <w:pPrChange w:id="49323" w:author="pete jones" w:date="2022-01-04T11:41:00Z">
                <w:pPr>
                  <w:keepNext/>
                  <w:spacing w:after="0"/>
                  <w:ind w:left="720"/>
                </w:pPr>
              </w:pPrChange>
            </w:pPr>
            <w:ins w:id="49324" w:author="pete jones" w:date="2022-01-04T11:19:00Z">
              <w:r w:rsidRPr="00FF6A71">
                <w:rPr>
                  <w:rFonts w:ascii="Calibri" w:hAnsi="Calibri" w:cs="Calibri"/>
                  <w:color w:val="000000"/>
                  <w:sz w:val="22"/>
                  <w:szCs w:val="22"/>
                </w:rPr>
                <w:t>2.22%</w:t>
              </w:r>
            </w:ins>
          </w:p>
        </w:tc>
        <w:tc>
          <w:tcPr>
            <w:tcW w:w="1598" w:type="dxa"/>
            <w:shd w:val="clear" w:color="auto" w:fill="auto"/>
            <w:vAlign w:val="bottom"/>
          </w:tcPr>
          <w:p w14:paraId="22B179FB" w14:textId="77777777" w:rsidR="008E4B87" w:rsidRPr="00FF6A71" w:rsidRDefault="008E4B87">
            <w:pPr>
              <w:spacing w:before="0" w:after="0" w:line="240" w:lineRule="auto"/>
              <w:ind w:left="720"/>
              <w:jc w:val="left"/>
              <w:rPr>
                <w:ins w:id="49325" w:author="pete jones" w:date="2022-01-04T11:19:00Z"/>
                <w:rFonts w:cstheme="minorHAnsi"/>
              </w:rPr>
              <w:pPrChange w:id="49326" w:author="pete jones" w:date="2022-01-04T11:41:00Z">
                <w:pPr>
                  <w:keepNext/>
                  <w:spacing w:after="0"/>
                  <w:ind w:left="720"/>
                </w:pPr>
              </w:pPrChange>
            </w:pPr>
            <w:ins w:id="49327" w:author="pete jones" w:date="2022-01-04T11:19:00Z">
              <w:r w:rsidRPr="00FF6A71">
                <w:rPr>
                  <w:rFonts w:ascii="Calibri" w:hAnsi="Calibri" w:cs="Calibri"/>
                  <w:color w:val="000000"/>
                  <w:sz w:val="22"/>
                  <w:szCs w:val="22"/>
                </w:rPr>
                <w:t>3</w:t>
              </w:r>
            </w:ins>
          </w:p>
        </w:tc>
      </w:tr>
      <w:tr w:rsidR="007826DB" w:rsidRPr="00FF6A71" w14:paraId="664A4A10" w14:textId="77777777" w:rsidTr="007826DB">
        <w:trPr>
          <w:jc w:val="center"/>
          <w:ins w:id="49328" w:author="pete jones" w:date="2022-01-04T11:19:00Z"/>
        </w:trPr>
        <w:tc>
          <w:tcPr>
            <w:tcW w:w="460" w:type="dxa"/>
          </w:tcPr>
          <w:p w14:paraId="0172999E" w14:textId="77777777" w:rsidR="008E4B87" w:rsidRPr="00FF6A71" w:rsidRDefault="008E4B87">
            <w:pPr>
              <w:spacing w:before="0" w:after="0" w:line="240" w:lineRule="auto"/>
              <w:jc w:val="left"/>
              <w:rPr>
                <w:ins w:id="49329" w:author="pete jones" w:date="2022-01-04T11:19:00Z"/>
                <w:rFonts w:cstheme="minorHAnsi"/>
              </w:rPr>
              <w:pPrChange w:id="49330" w:author="pete jones" w:date="2022-01-04T11:41:00Z">
                <w:pPr>
                  <w:keepNext/>
                  <w:spacing w:after="0" w:line="240" w:lineRule="auto"/>
                  <w:jc w:val="center"/>
                </w:pPr>
              </w:pPrChange>
            </w:pPr>
            <w:ins w:id="49331" w:author="pete jones" w:date="2022-01-04T11:19:00Z">
              <w:r w:rsidRPr="00FF6A71">
                <w:rPr>
                  <w:rFonts w:cstheme="minorHAnsi"/>
                </w:rPr>
                <w:t>17</w:t>
              </w:r>
            </w:ins>
          </w:p>
        </w:tc>
        <w:tc>
          <w:tcPr>
            <w:tcW w:w="4564" w:type="dxa"/>
          </w:tcPr>
          <w:p w14:paraId="247C0383" w14:textId="77777777" w:rsidR="008E4B87" w:rsidRPr="00FF6A71" w:rsidRDefault="008E4B87">
            <w:pPr>
              <w:spacing w:before="0" w:after="0" w:line="240" w:lineRule="auto"/>
              <w:jc w:val="left"/>
              <w:rPr>
                <w:ins w:id="49332" w:author="pete jones" w:date="2022-01-04T11:19:00Z"/>
                <w:rFonts w:cstheme="minorHAnsi"/>
              </w:rPr>
              <w:pPrChange w:id="49333" w:author="pete jones" w:date="2022-01-04T11:41:00Z">
                <w:pPr>
                  <w:keepNext/>
                  <w:spacing w:after="0"/>
                </w:pPr>
              </w:pPrChange>
            </w:pPr>
            <w:ins w:id="49334" w:author="pete jones" w:date="2022-01-04T11:19:00Z">
              <w:r w:rsidRPr="00FF6A71">
                <w:rPr>
                  <w:rFonts w:cstheme="minorHAnsi"/>
                </w:rPr>
                <w:t>Individualised instruction for students</w:t>
              </w:r>
            </w:ins>
          </w:p>
        </w:tc>
        <w:tc>
          <w:tcPr>
            <w:tcW w:w="1595" w:type="dxa"/>
            <w:shd w:val="clear" w:color="auto" w:fill="auto"/>
            <w:vAlign w:val="bottom"/>
          </w:tcPr>
          <w:p w14:paraId="449F8C83" w14:textId="77777777" w:rsidR="008E4B87" w:rsidRPr="00FF6A71" w:rsidRDefault="008E4B87">
            <w:pPr>
              <w:spacing w:before="0" w:after="0" w:line="240" w:lineRule="auto"/>
              <w:ind w:left="720"/>
              <w:jc w:val="left"/>
              <w:rPr>
                <w:ins w:id="49335" w:author="pete jones" w:date="2022-01-04T11:19:00Z"/>
                <w:rFonts w:cstheme="minorHAnsi"/>
              </w:rPr>
              <w:pPrChange w:id="49336" w:author="pete jones" w:date="2022-01-04T11:41:00Z">
                <w:pPr>
                  <w:keepNext/>
                  <w:spacing w:after="0"/>
                  <w:ind w:left="720"/>
                </w:pPr>
              </w:pPrChange>
            </w:pPr>
            <w:ins w:id="49337" w:author="pete jones" w:date="2022-01-04T11:19:00Z">
              <w:r w:rsidRPr="00FF6A71">
                <w:rPr>
                  <w:rFonts w:ascii="Calibri" w:hAnsi="Calibri" w:cs="Calibri"/>
                  <w:color w:val="000000"/>
                  <w:sz w:val="22"/>
                  <w:szCs w:val="22"/>
                </w:rPr>
                <w:t>2.22%</w:t>
              </w:r>
            </w:ins>
          </w:p>
        </w:tc>
        <w:tc>
          <w:tcPr>
            <w:tcW w:w="1598" w:type="dxa"/>
            <w:shd w:val="clear" w:color="auto" w:fill="auto"/>
            <w:vAlign w:val="bottom"/>
          </w:tcPr>
          <w:p w14:paraId="37DE4D5A" w14:textId="77777777" w:rsidR="008E4B87" w:rsidRPr="00FF6A71" w:rsidRDefault="008E4B87">
            <w:pPr>
              <w:spacing w:before="0" w:after="0" w:line="240" w:lineRule="auto"/>
              <w:ind w:left="720"/>
              <w:jc w:val="left"/>
              <w:rPr>
                <w:ins w:id="49338" w:author="pete jones" w:date="2022-01-04T11:19:00Z"/>
                <w:rFonts w:cstheme="minorHAnsi"/>
              </w:rPr>
              <w:pPrChange w:id="49339" w:author="pete jones" w:date="2022-01-04T11:41:00Z">
                <w:pPr>
                  <w:keepNext/>
                  <w:spacing w:after="0"/>
                  <w:ind w:left="720"/>
                </w:pPr>
              </w:pPrChange>
            </w:pPr>
            <w:ins w:id="49340" w:author="pete jones" w:date="2022-01-04T11:19:00Z">
              <w:r w:rsidRPr="00FF6A71">
                <w:rPr>
                  <w:rFonts w:ascii="Calibri" w:hAnsi="Calibri" w:cs="Calibri"/>
                  <w:color w:val="000000"/>
                  <w:sz w:val="22"/>
                  <w:szCs w:val="22"/>
                </w:rPr>
                <w:t>3</w:t>
              </w:r>
            </w:ins>
          </w:p>
        </w:tc>
      </w:tr>
      <w:tr w:rsidR="007826DB" w:rsidRPr="00FF6A71" w14:paraId="55851ED1" w14:textId="77777777" w:rsidTr="007826DB">
        <w:trPr>
          <w:jc w:val="center"/>
          <w:ins w:id="49341" w:author="pete jones" w:date="2022-01-04T11:19:00Z"/>
        </w:trPr>
        <w:tc>
          <w:tcPr>
            <w:tcW w:w="460" w:type="dxa"/>
          </w:tcPr>
          <w:p w14:paraId="4B0835E2" w14:textId="77777777" w:rsidR="008E4B87" w:rsidRPr="00FF6A71" w:rsidRDefault="008E4B87">
            <w:pPr>
              <w:spacing w:before="0" w:after="0" w:line="240" w:lineRule="auto"/>
              <w:jc w:val="left"/>
              <w:rPr>
                <w:ins w:id="49342" w:author="pete jones" w:date="2022-01-04T11:19:00Z"/>
                <w:rFonts w:cstheme="minorHAnsi"/>
              </w:rPr>
              <w:pPrChange w:id="49343" w:author="pete jones" w:date="2022-01-04T11:41:00Z">
                <w:pPr>
                  <w:keepNext/>
                  <w:spacing w:after="0" w:line="240" w:lineRule="auto"/>
                  <w:jc w:val="center"/>
                </w:pPr>
              </w:pPrChange>
            </w:pPr>
            <w:ins w:id="49344" w:author="pete jones" w:date="2022-01-04T11:19:00Z">
              <w:r w:rsidRPr="00FF6A71">
                <w:rPr>
                  <w:rFonts w:cstheme="minorHAnsi"/>
                </w:rPr>
                <w:t>18</w:t>
              </w:r>
            </w:ins>
          </w:p>
        </w:tc>
        <w:tc>
          <w:tcPr>
            <w:tcW w:w="4564" w:type="dxa"/>
          </w:tcPr>
          <w:p w14:paraId="1507F26D" w14:textId="77777777" w:rsidR="008E4B87" w:rsidRPr="00FF6A71" w:rsidRDefault="008E4B87">
            <w:pPr>
              <w:spacing w:before="0" w:after="0" w:line="240" w:lineRule="auto"/>
              <w:jc w:val="left"/>
              <w:rPr>
                <w:ins w:id="49345" w:author="pete jones" w:date="2022-01-04T11:19:00Z"/>
                <w:rFonts w:cstheme="minorHAnsi"/>
              </w:rPr>
              <w:pPrChange w:id="49346" w:author="pete jones" w:date="2022-01-04T11:41:00Z">
                <w:pPr>
                  <w:keepNext/>
                  <w:spacing w:after="0"/>
                </w:pPr>
              </w:pPrChange>
            </w:pPr>
            <w:ins w:id="49347" w:author="pete jones" w:date="2022-01-04T11:19:00Z">
              <w:r w:rsidRPr="00FF6A71">
                <w:rPr>
                  <w:rFonts w:cstheme="minorHAnsi"/>
                </w:rPr>
                <w:t>Strategies to encourage student engagement</w:t>
              </w:r>
            </w:ins>
          </w:p>
        </w:tc>
        <w:tc>
          <w:tcPr>
            <w:tcW w:w="1595" w:type="dxa"/>
            <w:shd w:val="clear" w:color="auto" w:fill="auto"/>
            <w:vAlign w:val="bottom"/>
          </w:tcPr>
          <w:p w14:paraId="6CEBF279" w14:textId="77777777" w:rsidR="008E4B87" w:rsidRPr="00FF6A71" w:rsidRDefault="008E4B87">
            <w:pPr>
              <w:spacing w:before="0" w:after="0" w:line="240" w:lineRule="auto"/>
              <w:ind w:left="720"/>
              <w:jc w:val="left"/>
              <w:rPr>
                <w:ins w:id="49348" w:author="pete jones" w:date="2022-01-04T11:19:00Z"/>
                <w:rFonts w:cstheme="minorHAnsi"/>
              </w:rPr>
              <w:pPrChange w:id="49349" w:author="pete jones" w:date="2022-01-04T11:41:00Z">
                <w:pPr>
                  <w:keepNext/>
                  <w:spacing w:after="0"/>
                  <w:ind w:left="720"/>
                </w:pPr>
              </w:pPrChange>
            </w:pPr>
            <w:ins w:id="49350" w:author="pete jones" w:date="2022-01-04T11:19:00Z">
              <w:r w:rsidRPr="00FF6A71">
                <w:rPr>
                  <w:rFonts w:ascii="Calibri" w:hAnsi="Calibri" w:cs="Calibri"/>
                  <w:color w:val="000000"/>
                  <w:sz w:val="22"/>
                  <w:szCs w:val="22"/>
                </w:rPr>
                <w:t>1.48%</w:t>
              </w:r>
            </w:ins>
          </w:p>
        </w:tc>
        <w:tc>
          <w:tcPr>
            <w:tcW w:w="1598" w:type="dxa"/>
            <w:shd w:val="clear" w:color="auto" w:fill="auto"/>
            <w:vAlign w:val="bottom"/>
          </w:tcPr>
          <w:p w14:paraId="32C1F29C" w14:textId="77777777" w:rsidR="008E4B87" w:rsidRPr="00FF6A71" w:rsidRDefault="008E4B87">
            <w:pPr>
              <w:spacing w:before="0" w:after="0" w:line="240" w:lineRule="auto"/>
              <w:ind w:left="720"/>
              <w:jc w:val="left"/>
              <w:rPr>
                <w:ins w:id="49351" w:author="pete jones" w:date="2022-01-04T11:19:00Z"/>
                <w:rFonts w:cstheme="minorHAnsi"/>
              </w:rPr>
              <w:pPrChange w:id="49352" w:author="pete jones" w:date="2022-01-04T11:41:00Z">
                <w:pPr>
                  <w:keepNext/>
                  <w:spacing w:after="0"/>
                  <w:ind w:left="720"/>
                </w:pPr>
              </w:pPrChange>
            </w:pPr>
            <w:ins w:id="49353" w:author="pete jones" w:date="2022-01-04T11:19:00Z">
              <w:r w:rsidRPr="00FF6A71">
                <w:rPr>
                  <w:rFonts w:ascii="Calibri" w:hAnsi="Calibri" w:cs="Calibri"/>
                  <w:color w:val="000000"/>
                  <w:sz w:val="22"/>
                  <w:szCs w:val="22"/>
                </w:rPr>
                <w:t>2</w:t>
              </w:r>
            </w:ins>
          </w:p>
        </w:tc>
      </w:tr>
      <w:tr w:rsidR="007826DB" w:rsidRPr="00FF6A71" w14:paraId="54638348" w14:textId="77777777" w:rsidTr="007826DB">
        <w:trPr>
          <w:jc w:val="center"/>
          <w:ins w:id="49354" w:author="pete jones" w:date="2022-01-04T11:19:00Z"/>
        </w:trPr>
        <w:tc>
          <w:tcPr>
            <w:tcW w:w="460" w:type="dxa"/>
          </w:tcPr>
          <w:p w14:paraId="6EFC1117" w14:textId="77777777" w:rsidR="008E4B87" w:rsidRPr="00FF6A71" w:rsidRDefault="008E4B87">
            <w:pPr>
              <w:spacing w:before="0" w:after="0" w:line="240" w:lineRule="auto"/>
              <w:jc w:val="left"/>
              <w:rPr>
                <w:ins w:id="49355" w:author="pete jones" w:date="2022-01-04T11:19:00Z"/>
                <w:rFonts w:cstheme="minorHAnsi"/>
              </w:rPr>
              <w:pPrChange w:id="49356" w:author="pete jones" w:date="2022-01-04T11:41:00Z">
                <w:pPr>
                  <w:keepNext/>
                  <w:spacing w:after="0" w:line="240" w:lineRule="auto"/>
                  <w:jc w:val="center"/>
                </w:pPr>
              </w:pPrChange>
            </w:pPr>
            <w:ins w:id="49357" w:author="pete jones" w:date="2022-01-04T11:19:00Z">
              <w:r w:rsidRPr="00FF6A71">
                <w:rPr>
                  <w:rFonts w:cstheme="minorHAnsi"/>
                </w:rPr>
                <w:t>19</w:t>
              </w:r>
            </w:ins>
          </w:p>
        </w:tc>
        <w:tc>
          <w:tcPr>
            <w:tcW w:w="4564" w:type="dxa"/>
          </w:tcPr>
          <w:p w14:paraId="57287F0A" w14:textId="77777777" w:rsidR="008E4B87" w:rsidRPr="00FF6A71" w:rsidRDefault="008E4B87">
            <w:pPr>
              <w:spacing w:before="0" w:after="0" w:line="240" w:lineRule="auto"/>
              <w:jc w:val="left"/>
              <w:rPr>
                <w:ins w:id="49358" w:author="pete jones" w:date="2022-01-04T11:19:00Z"/>
                <w:rFonts w:cstheme="minorHAnsi"/>
              </w:rPr>
              <w:pPrChange w:id="49359" w:author="pete jones" w:date="2022-01-04T11:41:00Z">
                <w:pPr>
                  <w:keepNext/>
                  <w:spacing w:after="0"/>
                </w:pPr>
              </w:pPrChange>
            </w:pPr>
            <w:ins w:id="49360" w:author="pete jones" w:date="2022-01-04T11:19:00Z">
              <w:r w:rsidRPr="00FF6A71">
                <w:rPr>
                  <w:rFonts w:cstheme="minorHAnsi"/>
                </w:rPr>
                <w:t>Rethink assessment strategies and opportunities</w:t>
              </w:r>
            </w:ins>
          </w:p>
        </w:tc>
        <w:tc>
          <w:tcPr>
            <w:tcW w:w="1595" w:type="dxa"/>
            <w:shd w:val="clear" w:color="auto" w:fill="auto"/>
            <w:vAlign w:val="bottom"/>
          </w:tcPr>
          <w:p w14:paraId="479E7AD3" w14:textId="77777777" w:rsidR="008E4B87" w:rsidRPr="00FF6A71" w:rsidRDefault="008E4B87">
            <w:pPr>
              <w:spacing w:before="0" w:after="0" w:line="240" w:lineRule="auto"/>
              <w:ind w:left="720"/>
              <w:jc w:val="left"/>
              <w:rPr>
                <w:ins w:id="49361" w:author="pete jones" w:date="2022-01-04T11:19:00Z"/>
                <w:rFonts w:cstheme="minorHAnsi"/>
              </w:rPr>
              <w:pPrChange w:id="49362" w:author="pete jones" w:date="2022-01-04T11:41:00Z">
                <w:pPr>
                  <w:keepNext/>
                  <w:spacing w:after="0"/>
                  <w:ind w:left="720"/>
                </w:pPr>
              </w:pPrChange>
            </w:pPr>
            <w:ins w:id="49363" w:author="pete jones" w:date="2022-01-04T11:19:00Z">
              <w:r w:rsidRPr="00FF6A71">
                <w:rPr>
                  <w:rFonts w:ascii="Calibri" w:hAnsi="Calibri" w:cs="Calibri"/>
                  <w:color w:val="000000"/>
                  <w:sz w:val="22"/>
                  <w:szCs w:val="22"/>
                </w:rPr>
                <w:t>0.74%</w:t>
              </w:r>
            </w:ins>
          </w:p>
        </w:tc>
        <w:tc>
          <w:tcPr>
            <w:tcW w:w="1598" w:type="dxa"/>
            <w:shd w:val="clear" w:color="auto" w:fill="auto"/>
            <w:vAlign w:val="bottom"/>
          </w:tcPr>
          <w:p w14:paraId="25DAC27A" w14:textId="77777777" w:rsidR="008E4B87" w:rsidRPr="00FF6A71" w:rsidRDefault="008E4B87">
            <w:pPr>
              <w:spacing w:before="0" w:after="0" w:line="240" w:lineRule="auto"/>
              <w:ind w:left="720"/>
              <w:jc w:val="left"/>
              <w:rPr>
                <w:ins w:id="49364" w:author="pete jones" w:date="2022-01-04T11:19:00Z"/>
                <w:rFonts w:cstheme="minorHAnsi"/>
              </w:rPr>
              <w:pPrChange w:id="49365" w:author="pete jones" w:date="2022-01-04T11:41:00Z">
                <w:pPr>
                  <w:keepNext/>
                  <w:spacing w:after="0"/>
                  <w:ind w:left="720"/>
                </w:pPr>
              </w:pPrChange>
            </w:pPr>
            <w:ins w:id="49366" w:author="pete jones" w:date="2022-01-04T11:19:00Z">
              <w:r w:rsidRPr="00FF6A71">
                <w:rPr>
                  <w:rFonts w:ascii="Calibri" w:hAnsi="Calibri" w:cs="Calibri"/>
                  <w:color w:val="000000"/>
                  <w:sz w:val="22"/>
                  <w:szCs w:val="22"/>
                </w:rPr>
                <w:t>1</w:t>
              </w:r>
            </w:ins>
          </w:p>
        </w:tc>
      </w:tr>
      <w:tr w:rsidR="007826DB" w:rsidRPr="00FF6A71" w14:paraId="4C80DE06" w14:textId="77777777" w:rsidTr="007826DB">
        <w:trPr>
          <w:jc w:val="center"/>
          <w:ins w:id="49367" w:author="pete jones" w:date="2022-01-04T11:19:00Z"/>
        </w:trPr>
        <w:tc>
          <w:tcPr>
            <w:tcW w:w="460" w:type="dxa"/>
          </w:tcPr>
          <w:p w14:paraId="08B04D82" w14:textId="77777777" w:rsidR="008E4B87" w:rsidRPr="00FF6A71" w:rsidRDefault="008E4B87">
            <w:pPr>
              <w:spacing w:before="0" w:after="0" w:line="240" w:lineRule="auto"/>
              <w:jc w:val="left"/>
              <w:rPr>
                <w:ins w:id="49368" w:author="pete jones" w:date="2022-01-04T11:19:00Z"/>
                <w:rFonts w:cstheme="minorHAnsi"/>
              </w:rPr>
              <w:pPrChange w:id="49369" w:author="pete jones" w:date="2022-01-04T11:41:00Z">
                <w:pPr>
                  <w:keepNext/>
                  <w:spacing w:after="0" w:line="240" w:lineRule="auto"/>
                  <w:jc w:val="center"/>
                </w:pPr>
              </w:pPrChange>
            </w:pPr>
            <w:ins w:id="49370" w:author="pete jones" w:date="2022-01-04T11:19:00Z">
              <w:r w:rsidRPr="00FF6A71">
                <w:rPr>
                  <w:rFonts w:cstheme="minorHAnsi"/>
                </w:rPr>
                <w:t>20</w:t>
              </w:r>
            </w:ins>
          </w:p>
        </w:tc>
        <w:tc>
          <w:tcPr>
            <w:tcW w:w="4564" w:type="dxa"/>
          </w:tcPr>
          <w:p w14:paraId="6E9A1A5D" w14:textId="77777777" w:rsidR="008E4B87" w:rsidRPr="00FF6A71" w:rsidRDefault="008E4B87">
            <w:pPr>
              <w:spacing w:before="0" w:after="0" w:line="240" w:lineRule="auto"/>
              <w:jc w:val="left"/>
              <w:rPr>
                <w:ins w:id="49371" w:author="pete jones" w:date="2022-01-04T11:19:00Z"/>
                <w:rFonts w:cstheme="minorHAnsi"/>
              </w:rPr>
              <w:pPrChange w:id="49372" w:author="pete jones" w:date="2022-01-04T11:41:00Z">
                <w:pPr>
                  <w:keepNext/>
                  <w:spacing w:after="0"/>
                </w:pPr>
              </w:pPrChange>
            </w:pPr>
            <w:ins w:id="49373" w:author="pete jones" w:date="2022-01-04T11:19:00Z">
              <w:r w:rsidRPr="00FF6A71">
                <w:rPr>
                  <w:rFonts w:cstheme="minorHAnsi"/>
                </w:rPr>
                <w:t>Emphasis on “real-world” experiences</w:t>
              </w:r>
            </w:ins>
          </w:p>
        </w:tc>
        <w:tc>
          <w:tcPr>
            <w:tcW w:w="1595" w:type="dxa"/>
            <w:shd w:val="clear" w:color="auto" w:fill="auto"/>
            <w:vAlign w:val="bottom"/>
          </w:tcPr>
          <w:p w14:paraId="28F24D16" w14:textId="77777777" w:rsidR="008E4B87" w:rsidRPr="00FF6A71" w:rsidRDefault="008E4B87">
            <w:pPr>
              <w:spacing w:before="0" w:after="0" w:line="240" w:lineRule="auto"/>
              <w:ind w:left="720"/>
              <w:jc w:val="left"/>
              <w:rPr>
                <w:ins w:id="49374" w:author="pete jones" w:date="2022-01-04T11:19:00Z"/>
                <w:rFonts w:cstheme="minorHAnsi"/>
              </w:rPr>
              <w:pPrChange w:id="49375" w:author="pete jones" w:date="2022-01-04T11:41:00Z">
                <w:pPr>
                  <w:keepNext/>
                  <w:spacing w:after="0"/>
                  <w:ind w:left="720"/>
                </w:pPr>
              </w:pPrChange>
            </w:pPr>
            <w:ins w:id="49376" w:author="pete jones" w:date="2022-01-04T11:19:00Z">
              <w:r w:rsidRPr="00FF6A71">
                <w:rPr>
                  <w:rFonts w:ascii="Calibri" w:hAnsi="Calibri" w:cs="Calibri"/>
                  <w:color w:val="000000"/>
                  <w:sz w:val="22"/>
                  <w:szCs w:val="22"/>
                </w:rPr>
                <w:t>0.74%</w:t>
              </w:r>
            </w:ins>
          </w:p>
        </w:tc>
        <w:tc>
          <w:tcPr>
            <w:tcW w:w="1598" w:type="dxa"/>
            <w:shd w:val="clear" w:color="auto" w:fill="auto"/>
            <w:vAlign w:val="bottom"/>
          </w:tcPr>
          <w:p w14:paraId="7283FCA9" w14:textId="77777777" w:rsidR="008E4B87" w:rsidRPr="00FF6A71" w:rsidRDefault="008E4B87">
            <w:pPr>
              <w:spacing w:before="0" w:after="0" w:line="240" w:lineRule="auto"/>
              <w:ind w:left="720"/>
              <w:jc w:val="left"/>
              <w:rPr>
                <w:ins w:id="49377" w:author="pete jones" w:date="2022-01-04T11:19:00Z"/>
                <w:rFonts w:cstheme="minorHAnsi"/>
              </w:rPr>
              <w:pPrChange w:id="49378" w:author="pete jones" w:date="2022-01-04T11:41:00Z">
                <w:pPr>
                  <w:keepNext/>
                  <w:spacing w:after="0"/>
                  <w:ind w:left="720"/>
                </w:pPr>
              </w:pPrChange>
            </w:pPr>
            <w:ins w:id="49379" w:author="pete jones" w:date="2022-01-04T11:19:00Z">
              <w:r w:rsidRPr="00FF6A71">
                <w:rPr>
                  <w:rFonts w:ascii="Calibri" w:hAnsi="Calibri" w:cs="Calibri"/>
                  <w:color w:val="000000"/>
                  <w:sz w:val="22"/>
                  <w:szCs w:val="22"/>
                </w:rPr>
                <w:t>1</w:t>
              </w:r>
            </w:ins>
          </w:p>
        </w:tc>
      </w:tr>
    </w:tbl>
    <w:p w14:paraId="06D26520" w14:textId="77777777" w:rsidR="008E4B87" w:rsidRPr="00FF6A71" w:rsidRDefault="008E4B87">
      <w:pPr>
        <w:jc w:val="left"/>
        <w:rPr>
          <w:ins w:id="49380" w:author="pete jones" w:date="2022-01-04T11:19:00Z"/>
          <w:rFonts w:cstheme="minorHAnsi"/>
          <w:b/>
        </w:rPr>
        <w:pPrChange w:id="49381" w:author="pete jones" w:date="2022-01-04T11:41:00Z">
          <w:pPr>
            <w:keepNext/>
          </w:pPr>
        </w:pPrChange>
      </w:pPr>
    </w:p>
    <w:p w14:paraId="11C6611D" w14:textId="77777777" w:rsidR="008E4B87" w:rsidRPr="00312F59" w:rsidRDefault="008E4B87">
      <w:pPr>
        <w:pStyle w:val="Heading3"/>
        <w:rPr>
          <w:ins w:id="49382" w:author="pete jones" w:date="2022-01-04T11:19:00Z"/>
        </w:rPr>
        <w:pPrChange w:id="49383" w:author="pete jones" w:date="2022-03-16T17:52:00Z">
          <w:pPr>
            <w:pStyle w:val="Heading2"/>
          </w:pPr>
        </w:pPrChange>
      </w:pPr>
      <w:bookmarkStart w:id="49384" w:name="_Toc99969890"/>
      <w:ins w:id="49385" w:author="pete jones" w:date="2022-01-04T11:19:00Z">
        <w:r w:rsidRPr="00C15005">
          <w:lastRenderedPageBreak/>
          <w:t>Section 4 – Technology (general)</w:t>
        </w:r>
        <w:bookmarkEnd w:id="49384"/>
      </w:ins>
    </w:p>
    <w:p w14:paraId="02885F45" w14:textId="264E25AC" w:rsidR="008E4B87" w:rsidRPr="00FF6A71" w:rsidRDefault="008E4B87">
      <w:pPr>
        <w:rPr>
          <w:ins w:id="49386" w:author="pete jones" w:date="2022-01-04T11:19:00Z"/>
          <w:rFonts w:cstheme="minorHAnsi"/>
        </w:rPr>
        <w:pPrChange w:id="49387" w:author="pete jones" w:date="2022-01-04T11:54:00Z">
          <w:pPr>
            <w:keepNext/>
          </w:pPr>
        </w:pPrChange>
      </w:pPr>
      <w:ins w:id="49388" w:author="pete jones" w:date="2022-01-04T11:19:00Z">
        <w:r w:rsidRPr="00FF6A71">
          <w:rPr>
            <w:rFonts w:cstheme="minorHAnsi"/>
          </w:rPr>
          <w:t xml:space="preserve">Q5.2 Our learning spaces support student understanding of the </w:t>
        </w:r>
      </w:ins>
      <w:ins w:id="49389" w:author="pete jones" w:date="2022-04-01T15:25:00Z">
        <w:r w:rsidR="009D7356">
          <w:rPr>
            <w:rFonts w:cstheme="minorHAnsi"/>
          </w:rPr>
          <w:t>critical</w:t>
        </w:r>
      </w:ins>
      <w:ins w:id="49390" w:author="pete jones" w:date="2022-01-04T11:19:00Z">
        <w:r w:rsidRPr="00FF6A71">
          <w:rPr>
            <w:rFonts w:cstheme="minorHAnsi"/>
          </w:rPr>
          <w:t xml:space="preserve"> skills, concepts, and soft skills that our staff have identified as importan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9391" w:author="pete jones" w:date="2022-01-04T11:54: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9392">
          <w:tblGrid>
            <w:gridCol w:w="814"/>
            <w:gridCol w:w="814"/>
            <w:gridCol w:w="814"/>
            <w:gridCol w:w="814"/>
            <w:gridCol w:w="692"/>
            <w:gridCol w:w="692"/>
            <w:gridCol w:w="692"/>
            <w:gridCol w:w="692"/>
          </w:tblGrid>
        </w:tblGridChange>
      </w:tblGrid>
      <w:tr w:rsidR="008E4B87" w:rsidRPr="00FF6A71" w14:paraId="79F321B7" w14:textId="77777777" w:rsidTr="00256E4A">
        <w:trPr>
          <w:trHeight w:val="300"/>
          <w:jc w:val="center"/>
          <w:ins w:id="49393" w:author="pete jones" w:date="2022-01-04T11:19:00Z"/>
          <w:trPrChange w:id="49394" w:author="pete jones" w:date="2022-01-04T11:54:00Z">
            <w:trPr>
              <w:trHeight w:val="300"/>
              <w:jc w:val="center"/>
            </w:trPr>
          </w:trPrChange>
        </w:trPr>
        <w:tc>
          <w:tcPr>
            <w:tcW w:w="814" w:type="dxa"/>
            <w:shd w:val="clear" w:color="auto" w:fill="E7E6E6" w:themeFill="background2"/>
            <w:vAlign w:val="center"/>
            <w:tcPrChange w:id="49395" w:author="pete jones" w:date="2022-01-04T11:54:00Z">
              <w:tcPr>
                <w:tcW w:w="814" w:type="dxa"/>
                <w:shd w:val="clear" w:color="auto" w:fill="E7E6E6" w:themeFill="background2"/>
                <w:vAlign w:val="center"/>
              </w:tcPr>
            </w:tcPrChange>
          </w:tcPr>
          <w:p w14:paraId="44BB835A" w14:textId="77777777" w:rsidR="008E4B87" w:rsidRPr="00FF6A71" w:rsidRDefault="008E4B87">
            <w:pPr>
              <w:spacing w:before="0" w:after="0" w:line="240" w:lineRule="auto"/>
              <w:jc w:val="center"/>
              <w:rPr>
                <w:ins w:id="49396" w:author="pete jones" w:date="2022-01-04T11:19:00Z"/>
                <w:rFonts w:cstheme="minorHAnsi"/>
                <w:b/>
                <w:bCs/>
              </w:rPr>
              <w:pPrChange w:id="49397" w:author="pete jones" w:date="2022-01-04T11:54:00Z">
                <w:pPr>
                  <w:keepNext/>
                  <w:jc w:val="center"/>
                </w:pPr>
              </w:pPrChange>
            </w:pPr>
            <w:ins w:id="49398" w:author="pete jones" w:date="2022-01-04T11:19:00Z">
              <w:r w:rsidRPr="00FF6A71">
                <w:rPr>
                  <w:rFonts w:cstheme="minorHAnsi"/>
                  <w:b/>
                  <w:bCs/>
                </w:rPr>
                <w:t>scale</w:t>
              </w:r>
            </w:ins>
          </w:p>
        </w:tc>
        <w:tc>
          <w:tcPr>
            <w:tcW w:w="814" w:type="dxa"/>
            <w:shd w:val="clear" w:color="auto" w:fill="E7E6E6" w:themeFill="background2"/>
            <w:noWrap/>
            <w:vAlign w:val="center"/>
            <w:tcPrChange w:id="49399" w:author="pete jones" w:date="2022-01-04T11:54:00Z">
              <w:tcPr>
                <w:tcW w:w="814" w:type="dxa"/>
                <w:shd w:val="clear" w:color="auto" w:fill="E7E6E6" w:themeFill="background2"/>
                <w:noWrap/>
                <w:vAlign w:val="center"/>
              </w:tcPr>
            </w:tcPrChange>
          </w:tcPr>
          <w:p w14:paraId="68AAF0C2" w14:textId="77777777" w:rsidR="008E4B87" w:rsidRPr="00FF6A71" w:rsidRDefault="008E4B87">
            <w:pPr>
              <w:spacing w:before="0" w:after="0" w:line="240" w:lineRule="auto"/>
              <w:jc w:val="center"/>
              <w:rPr>
                <w:ins w:id="49400" w:author="pete jones" w:date="2022-01-04T11:19:00Z"/>
                <w:rFonts w:cstheme="minorHAnsi"/>
                <w:b/>
                <w:bCs/>
              </w:rPr>
              <w:pPrChange w:id="49401" w:author="pete jones" w:date="2022-01-04T11:54:00Z">
                <w:pPr>
                  <w:keepNext/>
                  <w:jc w:val="center"/>
                </w:pPr>
              </w:pPrChange>
            </w:pPr>
            <w:ins w:id="49402" w:author="pete jones" w:date="2022-01-04T11:19:00Z">
              <w:r w:rsidRPr="00FF6A71">
                <w:rPr>
                  <w:rFonts w:cstheme="minorHAnsi"/>
                  <w:b/>
                  <w:bCs/>
                </w:rPr>
                <w:t>1</w:t>
              </w:r>
            </w:ins>
          </w:p>
        </w:tc>
        <w:tc>
          <w:tcPr>
            <w:tcW w:w="814" w:type="dxa"/>
            <w:shd w:val="clear" w:color="auto" w:fill="E7E6E6" w:themeFill="background2"/>
            <w:noWrap/>
            <w:vAlign w:val="center"/>
            <w:tcPrChange w:id="49403" w:author="pete jones" w:date="2022-01-04T11:54:00Z">
              <w:tcPr>
                <w:tcW w:w="814" w:type="dxa"/>
                <w:shd w:val="clear" w:color="auto" w:fill="E7E6E6" w:themeFill="background2"/>
                <w:noWrap/>
                <w:vAlign w:val="center"/>
              </w:tcPr>
            </w:tcPrChange>
          </w:tcPr>
          <w:p w14:paraId="00E323E3" w14:textId="77777777" w:rsidR="008E4B87" w:rsidRPr="00FF6A71" w:rsidRDefault="008E4B87">
            <w:pPr>
              <w:spacing w:before="0" w:after="0" w:line="240" w:lineRule="auto"/>
              <w:jc w:val="center"/>
              <w:rPr>
                <w:ins w:id="49404" w:author="pete jones" w:date="2022-01-04T11:19:00Z"/>
                <w:rFonts w:cstheme="minorHAnsi"/>
                <w:b/>
                <w:bCs/>
              </w:rPr>
              <w:pPrChange w:id="49405" w:author="pete jones" w:date="2022-01-04T11:54:00Z">
                <w:pPr>
                  <w:keepNext/>
                  <w:jc w:val="center"/>
                </w:pPr>
              </w:pPrChange>
            </w:pPr>
            <w:ins w:id="49406" w:author="pete jones" w:date="2022-01-04T11:19:00Z">
              <w:r w:rsidRPr="00FF6A71">
                <w:rPr>
                  <w:rFonts w:cstheme="minorHAnsi"/>
                  <w:b/>
                  <w:bCs/>
                </w:rPr>
                <w:t>2</w:t>
              </w:r>
            </w:ins>
          </w:p>
        </w:tc>
        <w:tc>
          <w:tcPr>
            <w:tcW w:w="814" w:type="dxa"/>
            <w:shd w:val="clear" w:color="auto" w:fill="E7E6E6" w:themeFill="background2"/>
            <w:noWrap/>
            <w:vAlign w:val="center"/>
            <w:tcPrChange w:id="49407" w:author="pete jones" w:date="2022-01-04T11:54:00Z">
              <w:tcPr>
                <w:tcW w:w="814" w:type="dxa"/>
                <w:shd w:val="clear" w:color="auto" w:fill="E7E6E6" w:themeFill="background2"/>
                <w:noWrap/>
                <w:vAlign w:val="center"/>
              </w:tcPr>
            </w:tcPrChange>
          </w:tcPr>
          <w:p w14:paraId="24E4740A" w14:textId="77777777" w:rsidR="008E4B87" w:rsidRPr="00FF6A71" w:rsidRDefault="008E4B87">
            <w:pPr>
              <w:spacing w:before="0" w:after="0" w:line="240" w:lineRule="auto"/>
              <w:jc w:val="center"/>
              <w:rPr>
                <w:ins w:id="49408" w:author="pete jones" w:date="2022-01-04T11:19:00Z"/>
                <w:rFonts w:cstheme="minorHAnsi"/>
                <w:b/>
                <w:bCs/>
              </w:rPr>
              <w:pPrChange w:id="49409" w:author="pete jones" w:date="2022-01-04T11:54:00Z">
                <w:pPr>
                  <w:keepNext/>
                  <w:jc w:val="center"/>
                </w:pPr>
              </w:pPrChange>
            </w:pPr>
            <w:ins w:id="49410" w:author="pete jones" w:date="2022-01-04T11:19:00Z">
              <w:r w:rsidRPr="00FF6A71">
                <w:rPr>
                  <w:rFonts w:cstheme="minorHAnsi"/>
                  <w:b/>
                  <w:bCs/>
                </w:rPr>
                <w:t>3</w:t>
              </w:r>
            </w:ins>
          </w:p>
        </w:tc>
        <w:tc>
          <w:tcPr>
            <w:tcW w:w="692" w:type="dxa"/>
            <w:shd w:val="clear" w:color="auto" w:fill="E7E6E6" w:themeFill="background2"/>
            <w:noWrap/>
            <w:vAlign w:val="center"/>
            <w:tcPrChange w:id="49411" w:author="pete jones" w:date="2022-01-04T11:54:00Z">
              <w:tcPr>
                <w:tcW w:w="692" w:type="dxa"/>
                <w:shd w:val="clear" w:color="auto" w:fill="E7E6E6" w:themeFill="background2"/>
                <w:noWrap/>
                <w:vAlign w:val="center"/>
              </w:tcPr>
            </w:tcPrChange>
          </w:tcPr>
          <w:p w14:paraId="6B445C6D" w14:textId="77777777" w:rsidR="008E4B87" w:rsidRPr="00FF6A71" w:rsidRDefault="008E4B87">
            <w:pPr>
              <w:spacing w:before="0" w:after="0" w:line="240" w:lineRule="auto"/>
              <w:jc w:val="center"/>
              <w:rPr>
                <w:ins w:id="49412" w:author="pete jones" w:date="2022-01-04T11:19:00Z"/>
                <w:rFonts w:cstheme="minorHAnsi"/>
                <w:b/>
                <w:bCs/>
              </w:rPr>
              <w:pPrChange w:id="49413" w:author="pete jones" w:date="2022-01-04T11:54:00Z">
                <w:pPr>
                  <w:keepNext/>
                  <w:jc w:val="center"/>
                </w:pPr>
              </w:pPrChange>
            </w:pPr>
            <w:ins w:id="49414" w:author="pete jones" w:date="2022-01-04T11:19:00Z">
              <w:r w:rsidRPr="00FF6A71">
                <w:rPr>
                  <w:rFonts w:cstheme="minorHAnsi"/>
                  <w:b/>
                  <w:bCs/>
                </w:rPr>
                <w:t>4</w:t>
              </w:r>
            </w:ins>
          </w:p>
        </w:tc>
        <w:tc>
          <w:tcPr>
            <w:tcW w:w="692" w:type="dxa"/>
            <w:shd w:val="clear" w:color="auto" w:fill="E7E6E6" w:themeFill="background2"/>
            <w:noWrap/>
            <w:vAlign w:val="center"/>
            <w:tcPrChange w:id="49415" w:author="pete jones" w:date="2022-01-04T11:54:00Z">
              <w:tcPr>
                <w:tcW w:w="692" w:type="dxa"/>
                <w:shd w:val="clear" w:color="auto" w:fill="E7E6E6" w:themeFill="background2"/>
                <w:noWrap/>
                <w:vAlign w:val="center"/>
              </w:tcPr>
            </w:tcPrChange>
          </w:tcPr>
          <w:p w14:paraId="389AC12A" w14:textId="77777777" w:rsidR="008E4B87" w:rsidRPr="00FF6A71" w:rsidRDefault="008E4B87">
            <w:pPr>
              <w:spacing w:before="0" w:after="0" w:line="240" w:lineRule="auto"/>
              <w:jc w:val="center"/>
              <w:rPr>
                <w:ins w:id="49416" w:author="pete jones" w:date="2022-01-04T11:19:00Z"/>
                <w:rFonts w:cstheme="minorHAnsi"/>
                <w:b/>
                <w:bCs/>
              </w:rPr>
              <w:pPrChange w:id="49417" w:author="pete jones" w:date="2022-01-04T11:54:00Z">
                <w:pPr>
                  <w:keepNext/>
                  <w:jc w:val="center"/>
                </w:pPr>
              </w:pPrChange>
            </w:pPr>
            <w:ins w:id="49418" w:author="pete jones" w:date="2022-01-04T11:19:00Z">
              <w:r w:rsidRPr="00FF6A71">
                <w:rPr>
                  <w:rFonts w:cstheme="minorHAnsi"/>
                  <w:b/>
                  <w:bCs/>
                </w:rPr>
                <w:t>5</w:t>
              </w:r>
            </w:ins>
          </w:p>
        </w:tc>
        <w:tc>
          <w:tcPr>
            <w:tcW w:w="692" w:type="dxa"/>
            <w:shd w:val="clear" w:color="auto" w:fill="E7E6E6" w:themeFill="background2"/>
            <w:noWrap/>
            <w:vAlign w:val="center"/>
            <w:tcPrChange w:id="49419" w:author="pete jones" w:date="2022-01-04T11:54:00Z">
              <w:tcPr>
                <w:tcW w:w="692" w:type="dxa"/>
                <w:shd w:val="clear" w:color="auto" w:fill="E7E6E6" w:themeFill="background2"/>
                <w:noWrap/>
                <w:vAlign w:val="center"/>
              </w:tcPr>
            </w:tcPrChange>
          </w:tcPr>
          <w:p w14:paraId="23F1385C" w14:textId="77777777" w:rsidR="008E4B87" w:rsidRPr="00FF6A71" w:rsidRDefault="008E4B87">
            <w:pPr>
              <w:spacing w:before="0" w:after="0" w:line="240" w:lineRule="auto"/>
              <w:jc w:val="center"/>
              <w:rPr>
                <w:ins w:id="49420" w:author="pete jones" w:date="2022-01-04T11:19:00Z"/>
                <w:rFonts w:cstheme="minorHAnsi"/>
                <w:b/>
                <w:bCs/>
              </w:rPr>
              <w:pPrChange w:id="49421" w:author="pete jones" w:date="2022-01-04T11:54:00Z">
                <w:pPr>
                  <w:keepNext/>
                  <w:jc w:val="center"/>
                </w:pPr>
              </w:pPrChange>
            </w:pPr>
            <w:ins w:id="49422" w:author="pete jones" w:date="2022-01-04T11:19:00Z">
              <w:r w:rsidRPr="00FF6A71">
                <w:rPr>
                  <w:rFonts w:cstheme="minorHAnsi"/>
                  <w:b/>
                  <w:bCs/>
                </w:rPr>
                <w:t>6</w:t>
              </w:r>
            </w:ins>
          </w:p>
        </w:tc>
        <w:tc>
          <w:tcPr>
            <w:tcW w:w="692" w:type="dxa"/>
            <w:shd w:val="clear" w:color="auto" w:fill="E7E6E6" w:themeFill="background2"/>
            <w:noWrap/>
            <w:vAlign w:val="center"/>
            <w:tcPrChange w:id="49423" w:author="pete jones" w:date="2022-01-04T11:54:00Z">
              <w:tcPr>
                <w:tcW w:w="692" w:type="dxa"/>
                <w:shd w:val="clear" w:color="auto" w:fill="E7E6E6" w:themeFill="background2"/>
                <w:noWrap/>
                <w:vAlign w:val="center"/>
              </w:tcPr>
            </w:tcPrChange>
          </w:tcPr>
          <w:p w14:paraId="780BDB90" w14:textId="77777777" w:rsidR="008E4B87" w:rsidRPr="00FF6A71" w:rsidRDefault="008E4B87">
            <w:pPr>
              <w:spacing w:before="0" w:after="0" w:line="240" w:lineRule="auto"/>
              <w:jc w:val="center"/>
              <w:rPr>
                <w:ins w:id="49424" w:author="pete jones" w:date="2022-01-04T11:19:00Z"/>
                <w:rFonts w:cstheme="minorHAnsi"/>
                <w:b/>
                <w:bCs/>
              </w:rPr>
              <w:pPrChange w:id="49425" w:author="pete jones" w:date="2022-01-04T11:54:00Z">
                <w:pPr>
                  <w:keepNext/>
                  <w:jc w:val="center"/>
                </w:pPr>
              </w:pPrChange>
            </w:pPr>
            <w:ins w:id="49426" w:author="pete jones" w:date="2022-01-04T11:19:00Z">
              <w:r w:rsidRPr="00FF6A71">
                <w:rPr>
                  <w:rFonts w:cstheme="minorHAnsi"/>
                  <w:b/>
                  <w:bCs/>
                </w:rPr>
                <w:t>7</w:t>
              </w:r>
            </w:ins>
          </w:p>
        </w:tc>
      </w:tr>
      <w:tr w:rsidR="008E4B87" w:rsidRPr="00FF6A71" w14:paraId="267F3399" w14:textId="77777777" w:rsidTr="00256E4A">
        <w:trPr>
          <w:trHeight w:val="300"/>
          <w:jc w:val="center"/>
          <w:ins w:id="49427" w:author="pete jones" w:date="2022-01-04T11:19:00Z"/>
          <w:trPrChange w:id="49428" w:author="pete jones" w:date="2022-01-04T11:54:00Z">
            <w:trPr>
              <w:trHeight w:val="300"/>
              <w:jc w:val="center"/>
            </w:trPr>
          </w:trPrChange>
        </w:trPr>
        <w:tc>
          <w:tcPr>
            <w:tcW w:w="814" w:type="dxa"/>
            <w:vAlign w:val="center"/>
            <w:tcPrChange w:id="49429" w:author="pete jones" w:date="2022-01-04T11:54:00Z">
              <w:tcPr>
                <w:tcW w:w="814" w:type="dxa"/>
                <w:vAlign w:val="center"/>
              </w:tcPr>
            </w:tcPrChange>
          </w:tcPr>
          <w:p w14:paraId="7F6153CD" w14:textId="77777777" w:rsidR="008E4B87" w:rsidRPr="00FF6A71" w:rsidRDefault="008E4B87">
            <w:pPr>
              <w:spacing w:before="0" w:after="0" w:line="240" w:lineRule="auto"/>
              <w:jc w:val="center"/>
              <w:rPr>
                <w:ins w:id="49430" w:author="pete jones" w:date="2022-01-04T11:19:00Z"/>
                <w:rFonts w:cstheme="minorHAnsi"/>
                <w:b/>
                <w:bCs/>
              </w:rPr>
              <w:pPrChange w:id="49431" w:author="pete jones" w:date="2022-01-04T11:54:00Z">
                <w:pPr>
                  <w:keepNext/>
                  <w:jc w:val="center"/>
                </w:pPr>
              </w:pPrChange>
            </w:pPr>
            <w:ins w:id="49432" w:author="pete jones" w:date="2022-01-04T11:19:00Z">
              <w:r w:rsidRPr="00FF6A71">
                <w:rPr>
                  <w:rFonts w:cstheme="minorHAnsi"/>
                  <w:b/>
                  <w:bCs/>
                </w:rPr>
                <w:t>%</w:t>
              </w:r>
            </w:ins>
          </w:p>
        </w:tc>
        <w:tc>
          <w:tcPr>
            <w:tcW w:w="814" w:type="dxa"/>
            <w:shd w:val="clear" w:color="auto" w:fill="auto"/>
            <w:noWrap/>
            <w:vAlign w:val="bottom"/>
            <w:tcPrChange w:id="49433" w:author="pete jones" w:date="2022-01-04T11:54:00Z">
              <w:tcPr>
                <w:tcW w:w="814" w:type="dxa"/>
                <w:tcBorders>
                  <w:top w:val="nil"/>
                  <w:left w:val="nil"/>
                  <w:bottom w:val="nil"/>
                  <w:right w:val="nil"/>
                </w:tcBorders>
                <w:shd w:val="clear" w:color="auto" w:fill="auto"/>
                <w:noWrap/>
                <w:vAlign w:val="bottom"/>
              </w:tcPr>
            </w:tcPrChange>
          </w:tcPr>
          <w:p w14:paraId="53D8D615" w14:textId="77777777" w:rsidR="008E4B87" w:rsidRPr="00FF6A71" w:rsidRDefault="008E4B87">
            <w:pPr>
              <w:spacing w:before="0" w:after="0" w:line="240" w:lineRule="auto"/>
              <w:jc w:val="center"/>
              <w:rPr>
                <w:ins w:id="49434" w:author="pete jones" w:date="2022-01-04T11:19:00Z"/>
                <w:rFonts w:cstheme="minorHAnsi"/>
              </w:rPr>
              <w:pPrChange w:id="49435" w:author="pete jones" w:date="2022-01-04T11:54:00Z">
                <w:pPr>
                  <w:keepNext/>
                  <w:jc w:val="center"/>
                </w:pPr>
              </w:pPrChange>
            </w:pPr>
            <w:ins w:id="49436"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9437" w:author="pete jones" w:date="2022-01-04T11:54:00Z">
              <w:tcPr>
                <w:tcW w:w="814" w:type="dxa"/>
                <w:tcBorders>
                  <w:top w:val="nil"/>
                  <w:left w:val="nil"/>
                  <w:bottom w:val="nil"/>
                  <w:right w:val="nil"/>
                </w:tcBorders>
                <w:shd w:val="clear" w:color="auto" w:fill="auto"/>
                <w:noWrap/>
                <w:vAlign w:val="bottom"/>
              </w:tcPr>
            </w:tcPrChange>
          </w:tcPr>
          <w:p w14:paraId="4099D226" w14:textId="77777777" w:rsidR="008E4B87" w:rsidRPr="00FF6A71" w:rsidRDefault="008E4B87">
            <w:pPr>
              <w:spacing w:before="0" w:after="0" w:line="240" w:lineRule="auto"/>
              <w:jc w:val="center"/>
              <w:rPr>
                <w:ins w:id="49438" w:author="pete jones" w:date="2022-01-04T11:19:00Z"/>
                <w:rFonts w:cstheme="minorHAnsi"/>
              </w:rPr>
              <w:pPrChange w:id="49439" w:author="pete jones" w:date="2022-01-04T11:54:00Z">
                <w:pPr>
                  <w:keepNext/>
                  <w:jc w:val="center"/>
                </w:pPr>
              </w:pPrChange>
            </w:pPr>
            <w:ins w:id="49440" w:author="pete jones" w:date="2022-01-04T11:19:00Z">
              <w:r w:rsidRPr="00FF6A71">
                <w:rPr>
                  <w:rFonts w:ascii="Calibri" w:hAnsi="Calibri" w:cs="Calibri"/>
                  <w:color w:val="000000"/>
                  <w:sz w:val="22"/>
                  <w:szCs w:val="22"/>
                </w:rPr>
                <w:t>41%</w:t>
              </w:r>
            </w:ins>
          </w:p>
        </w:tc>
        <w:tc>
          <w:tcPr>
            <w:tcW w:w="814" w:type="dxa"/>
            <w:shd w:val="clear" w:color="auto" w:fill="auto"/>
            <w:noWrap/>
            <w:vAlign w:val="bottom"/>
            <w:tcPrChange w:id="49441" w:author="pete jones" w:date="2022-01-04T11:54:00Z">
              <w:tcPr>
                <w:tcW w:w="814" w:type="dxa"/>
                <w:tcBorders>
                  <w:top w:val="nil"/>
                  <w:left w:val="nil"/>
                  <w:bottom w:val="nil"/>
                  <w:right w:val="nil"/>
                </w:tcBorders>
                <w:shd w:val="clear" w:color="auto" w:fill="auto"/>
                <w:noWrap/>
                <w:vAlign w:val="bottom"/>
              </w:tcPr>
            </w:tcPrChange>
          </w:tcPr>
          <w:p w14:paraId="681FD292" w14:textId="77777777" w:rsidR="008E4B87" w:rsidRPr="00FF6A71" w:rsidRDefault="008E4B87">
            <w:pPr>
              <w:spacing w:before="0" w:after="0" w:line="240" w:lineRule="auto"/>
              <w:jc w:val="center"/>
              <w:rPr>
                <w:ins w:id="49442" w:author="pete jones" w:date="2022-01-04T11:19:00Z"/>
                <w:rFonts w:cstheme="minorHAnsi"/>
              </w:rPr>
              <w:pPrChange w:id="49443" w:author="pete jones" w:date="2022-01-04T11:54:00Z">
                <w:pPr>
                  <w:keepNext/>
                  <w:jc w:val="center"/>
                </w:pPr>
              </w:pPrChange>
            </w:pPr>
            <w:ins w:id="49444" w:author="pete jones" w:date="2022-01-04T11:19:00Z">
              <w:r w:rsidRPr="00FF6A71">
                <w:rPr>
                  <w:rFonts w:ascii="Calibri" w:hAnsi="Calibri" w:cs="Calibri"/>
                  <w:color w:val="000000"/>
                  <w:sz w:val="22"/>
                  <w:szCs w:val="22"/>
                </w:rPr>
                <w:t>26%</w:t>
              </w:r>
            </w:ins>
          </w:p>
        </w:tc>
        <w:tc>
          <w:tcPr>
            <w:tcW w:w="692" w:type="dxa"/>
            <w:shd w:val="clear" w:color="auto" w:fill="auto"/>
            <w:noWrap/>
            <w:vAlign w:val="bottom"/>
            <w:tcPrChange w:id="49445" w:author="pete jones" w:date="2022-01-04T11:54:00Z">
              <w:tcPr>
                <w:tcW w:w="692" w:type="dxa"/>
                <w:tcBorders>
                  <w:top w:val="nil"/>
                  <w:left w:val="nil"/>
                  <w:bottom w:val="nil"/>
                  <w:right w:val="nil"/>
                </w:tcBorders>
                <w:shd w:val="clear" w:color="auto" w:fill="auto"/>
                <w:noWrap/>
                <w:vAlign w:val="bottom"/>
              </w:tcPr>
            </w:tcPrChange>
          </w:tcPr>
          <w:p w14:paraId="27DE11EB" w14:textId="77777777" w:rsidR="008E4B87" w:rsidRPr="00FF6A71" w:rsidRDefault="008E4B87">
            <w:pPr>
              <w:spacing w:before="0" w:after="0" w:line="240" w:lineRule="auto"/>
              <w:jc w:val="center"/>
              <w:rPr>
                <w:ins w:id="49446" w:author="pete jones" w:date="2022-01-04T11:19:00Z"/>
                <w:rFonts w:cstheme="minorHAnsi"/>
              </w:rPr>
              <w:pPrChange w:id="49447" w:author="pete jones" w:date="2022-01-04T11:54:00Z">
                <w:pPr>
                  <w:keepNext/>
                  <w:jc w:val="center"/>
                </w:pPr>
              </w:pPrChange>
            </w:pPr>
            <w:ins w:id="49448"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9449" w:author="pete jones" w:date="2022-01-04T11:54:00Z">
              <w:tcPr>
                <w:tcW w:w="692" w:type="dxa"/>
                <w:tcBorders>
                  <w:top w:val="nil"/>
                  <w:left w:val="nil"/>
                  <w:bottom w:val="nil"/>
                  <w:right w:val="nil"/>
                </w:tcBorders>
                <w:shd w:val="clear" w:color="auto" w:fill="auto"/>
                <w:noWrap/>
                <w:vAlign w:val="bottom"/>
              </w:tcPr>
            </w:tcPrChange>
          </w:tcPr>
          <w:p w14:paraId="0D6226E9" w14:textId="77777777" w:rsidR="008E4B87" w:rsidRPr="00FF6A71" w:rsidRDefault="008E4B87">
            <w:pPr>
              <w:spacing w:before="0" w:after="0" w:line="240" w:lineRule="auto"/>
              <w:jc w:val="center"/>
              <w:rPr>
                <w:ins w:id="49450" w:author="pete jones" w:date="2022-01-04T11:19:00Z"/>
                <w:rFonts w:cstheme="minorHAnsi"/>
              </w:rPr>
              <w:pPrChange w:id="49451" w:author="pete jones" w:date="2022-01-04T11:54:00Z">
                <w:pPr>
                  <w:keepNext/>
                  <w:jc w:val="center"/>
                </w:pPr>
              </w:pPrChange>
            </w:pPr>
            <w:ins w:id="49452"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9453" w:author="pete jones" w:date="2022-01-04T11:54:00Z">
              <w:tcPr>
                <w:tcW w:w="692" w:type="dxa"/>
                <w:tcBorders>
                  <w:top w:val="nil"/>
                  <w:left w:val="nil"/>
                  <w:bottom w:val="nil"/>
                  <w:right w:val="nil"/>
                </w:tcBorders>
                <w:shd w:val="clear" w:color="auto" w:fill="auto"/>
                <w:noWrap/>
                <w:vAlign w:val="bottom"/>
              </w:tcPr>
            </w:tcPrChange>
          </w:tcPr>
          <w:p w14:paraId="097B7783" w14:textId="77777777" w:rsidR="008E4B87" w:rsidRPr="00FF6A71" w:rsidRDefault="008E4B87">
            <w:pPr>
              <w:spacing w:before="0" w:after="0" w:line="240" w:lineRule="auto"/>
              <w:jc w:val="center"/>
              <w:rPr>
                <w:ins w:id="49454" w:author="pete jones" w:date="2022-01-04T11:19:00Z"/>
                <w:rFonts w:cstheme="minorHAnsi"/>
              </w:rPr>
              <w:pPrChange w:id="49455" w:author="pete jones" w:date="2022-01-04T11:54:00Z">
                <w:pPr>
                  <w:keepNext/>
                  <w:jc w:val="center"/>
                </w:pPr>
              </w:pPrChange>
            </w:pPr>
            <w:ins w:id="49456"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9457" w:author="pete jones" w:date="2022-01-04T11:54:00Z">
              <w:tcPr>
                <w:tcW w:w="692" w:type="dxa"/>
                <w:tcBorders>
                  <w:top w:val="nil"/>
                  <w:left w:val="nil"/>
                  <w:bottom w:val="nil"/>
                  <w:right w:val="nil"/>
                </w:tcBorders>
                <w:shd w:val="clear" w:color="auto" w:fill="auto"/>
                <w:noWrap/>
                <w:vAlign w:val="bottom"/>
              </w:tcPr>
            </w:tcPrChange>
          </w:tcPr>
          <w:p w14:paraId="60A49F46" w14:textId="77777777" w:rsidR="008E4B87" w:rsidRPr="00FF6A71" w:rsidRDefault="008E4B87">
            <w:pPr>
              <w:spacing w:before="0" w:after="0" w:line="240" w:lineRule="auto"/>
              <w:jc w:val="center"/>
              <w:rPr>
                <w:ins w:id="49458" w:author="pete jones" w:date="2022-01-04T11:19:00Z"/>
                <w:rFonts w:cstheme="minorHAnsi"/>
              </w:rPr>
              <w:pPrChange w:id="49459" w:author="pete jones" w:date="2022-01-04T11:54:00Z">
                <w:pPr>
                  <w:keepNext/>
                  <w:jc w:val="center"/>
                </w:pPr>
              </w:pPrChange>
            </w:pPr>
            <w:ins w:id="49460" w:author="pete jones" w:date="2022-01-04T11:19:00Z">
              <w:r w:rsidRPr="00FF6A71">
                <w:rPr>
                  <w:rFonts w:ascii="Calibri" w:hAnsi="Calibri" w:cs="Calibri"/>
                  <w:color w:val="000000"/>
                  <w:sz w:val="22"/>
                  <w:szCs w:val="22"/>
                </w:rPr>
                <w:t>0%</w:t>
              </w:r>
            </w:ins>
          </w:p>
        </w:tc>
      </w:tr>
      <w:tr w:rsidR="008E4B87" w:rsidRPr="00FF6A71" w14:paraId="3F2D1C1E" w14:textId="77777777" w:rsidTr="00256E4A">
        <w:trPr>
          <w:trHeight w:val="300"/>
          <w:jc w:val="center"/>
          <w:ins w:id="49461" w:author="pete jones" w:date="2022-01-04T11:19:00Z"/>
          <w:trPrChange w:id="49462" w:author="pete jones" w:date="2022-01-04T11:54:00Z">
            <w:trPr>
              <w:trHeight w:val="300"/>
              <w:jc w:val="center"/>
            </w:trPr>
          </w:trPrChange>
        </w:trPr>
        <w:tc>
          <w:tcPr>
            <w:tcW w:w="814" w:type="dxa"/>
            <w:vAlign w:val="center"/>
            <w:tcPrChange w:id="49463" w:author="pete jones" w:date="2022-01-04T11:54:00Z">
              <w:tcPr>
                <w:tcW w:w="814" w:type="dxa"/>
                <w:vAlign w:val="center"/>
              </w:tcPr>
            </w:tcPrChange>
          </w:tcPr>
          <w:p w14:paraId="78EB2F06" w14:textId="77777777" w:rsidR="008E4B87" w:rsidRPr="00FF6A71" w:rsidRDefault="008E4B87">
            <w:pPr>
              <w:spacing w:before="0" w:after="0" w:line="240" w:lineRule="auto"/>
              <w:jc w:val="center"/>
              <w:rPr>
                <w:ins w:id="49464" w:author="pete jones" w:date="2022-01-04T11:19:00Z"/>
                <w:rFonts w:cstheme="minorHAnsi"/>
                <w:b/>
                <w:bCs/>
              </w:rPr>
              <w:pPrChange w:id="49465" w:author="pete jones" w:date="2022-01-04T11:54:00Z">
                <w:pPr>
                  <w:keepNext/>
                  <w:jc w:val="center"/>
                </w:pPr>
              </w:pPrChange>
            </w:pPr>
            <w:ins w:id="49466" w:author="pete jones" w:date="2022-01-04T11:19:00Z">
              <w:r w:rsidRPr="00FF6A71">
                <w:rPr>
                  <w:rFonts w:cstheme="minorHAnsi"/>
                  <w:b/>
                  <w:bCs/>
                </w:rPr>
                <w:t>Count</w:t>
              </w:r>
            </w:ins>
          </w:p>
        </w:tc>
        <w:tc>
          <w:tcPr>
            <w:tcW w:w="814" w:type="dxa"/>
            <w:shd w:val="clear" w:color="auto" w:fill="auto"/>
            <w:noWrap/>
            <w:vAlign w:val="bottom"/>
            <w:tcPrChange w:id="49467" w:author="pete jones" w:date="2022-01-04T11:54:00Z">
              <w:tcPr>
                <w:tcW w:w="814" w:type="dxa"/>
                <w:tcBorders>
                  <w:top w:val="nil"/>
                  <w:left w:val="nil"/>
                  <w:bottom w:val="nil"/>
                  <w:right w:val="nil"/>
                </w:tcBorders>
                <w:shd w:val="clear" w:color="auto" w:fill="auto"/>
                <w:noWrap/>
                <w:vAlign w:val="bottom"/>
              </w:tcPr>
            </w:tcPrChange>
          </w:tcPr>
          <w:p w14:paraId="7177ED17" w14:textId="77777777" w:rsidR="008E4B87" w:rsidRPr="00FF6A71" w:rsidRDefault="008E4B87">
            <w:pPr>
              <w:spacing w:before="0" w:after="0" w:line="240" w:lineRule="auto"/>
              <w:jc w:val="center"/>
              <w:rPr>
                <w:ins w:id="49468" w:author="pete jones" w:date="2022-01-04T11:19:00Z"/>
                <w:rFonts w:cstheme="minorHAnsi"/>
              </w:rPr>
              <w:pPrChange w:id="49469" w:author="pete jones" w:date="2022-01-04T11:54:00Z">
                <w:pPr>
                  <w:keepNext/>
                  <w:jc w:val="center"/>
                </w:pPr>
              </w:pPrChange>
            </w:pPr>
            <w:ins w:id="49470" w:author="pete jones" w:date="2022-01-04T11:19:00Z">
              <w:r w:rsidRPr="00FF6A71">
                <w:rPr>
                  <w:rFonts w:ascii="Calibri" w:hAnsi="Calibri" w:cs="Calibri"/>
                  <w:color w:val="000000"/>
                  <w:sz w:val="22"/>
                  <w:szCs w:val="22"/>
                </w:rPr>
                <w:t>2</w:t>
              </w:r>
            </w:ins>
          </w:p>
        </w:tc>
        <w:tc>
          <w:tcPr>
            <w:tcW w:w="814" w:type="dxa"/>
            <w:shd w:val="clear" w:color="auto" w:fill="auto"/>
            <w:noWrap/>
            <w:vAlign w:val="bottom"/>
            <w:tcPrChange w:id="49471" w:author="pete jones" w:date="2022-01-04T11:54:00Z">
              <w:tcPr>
                <w:tcW w:w="814" w:type="dxa"/>
                <w:tcBorders>
                  <w:top w:val="nil"/>
                  <w:left w:val="nil"/>
                  <w:bottom w:val="nil"/>
                  <w:right w:val="nil"/>
                </w:tcBorders>
                <w:shd w:val="clear" w:color="auto" w:fill="auto"/>
                <w:noWrap/>
                <w:vAlign w:val="bottom"/>
              </w:tcPr>
            </w:tcPrChange>
          </w:tcPr>
          <w:p w14:paraId="20CF8B8F" w14:textId="77777777" w:rsidR="008E4B87" w:rsidRPr="00FF6A71" w:rsidRDefault="008E4B87">
            <w:pPr>
              <w:spacing w:before="0" w:after="0" w:line="240" w:lineRule="auto"/>
              <w:jc w:val="center"/>
              <w:rPr>
                <w:ins w:id="49472" w:author="pete jones" w:date="2022-01-04T11:19:00Z"/>
                <w:rFonts w:cstheme="minorHAnsi"/>
              </w:rPr>
              <w:pPrChange w:id="49473" w:author="pete jones" w:date="2022-01-04T11:54:00Z">
                <w:pPr>
                  <w:keepNext/>
                  <w:jc w:val="center"/>
                </w:pPr>
              </w:pPrChange>
            </w:pPr>
            <w:ins w:id="49474"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9475" w:author="pete jones" w:date="2022-01-04T11:54:00Z">
              <w:tcPr>
                <w:tcW w:w="814" w:type="dxa"/>
                <w:tcBorders>
                  <w:top w:val="nil"/>
                  <w:left w:val="nil"/>
                  <w:bottom w:val="nil"/>
                  <w:right w:val="nil"/>
                </w:tcBorders>
                <w:shd w:val="clear" w:color="auto" w:fill="auto"/>
                <w:noWrap/>
                <w:vAlign w:val="bottom"/>
              </w:tcPr>
            </w:tcPrChange>
          </w:tcPr>
          <w:p w14:paraId="5529BEB2" w14:textId="77777777" w:rsidR="008E4B87" w:rsidRPr="00FF6A71" w:rsidRDefault="008E4B87">
            <w:pPr>
              <w:spacing w:before="0" w:after="0" w:line="240" w:lineRule="auto"/>
              <w:jc w:val="center"/>
              <w:rPr>
                <w:ins w:id="49476" w:author="pete jones" w:date="2022-01-04T11:19:00Z"/>
                <w:rFonts w:cstheme="minorHAnsi"/>
              </w:rPr>
              <w:pPrChange w:id="49477" w:author="pete jones" w:date="2022-01-04T11:54:00Z">
                <w:pPr>
                  <w:keepNext/>
                  <w:jc w:val="center"/>
                </w:pPr>
              </w:pPrChange>
            </w:pPr>
            <w:ins w:id="49478"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9479" w:author="pete jones" w:date="2022-01-04T11:54:00Z">
              <w:tcPr>
                <w:tcW w:w="692" w:type="dxa"/>
                <w:tcBorders>
                  <w:top w:val="nil"/>
                  <w:left w:val="nil"/>
                  <w:bottom w:val="nil"/>
                  <w:right w:val="nil"/>
                </w:tcBorders>
                <w:shd w:val="clear" w:color="auto" w:fill="auto"/>
                <w:noWrap/>
                <w:vAlign w:val="bottom"/>
              </w:tcPr>
            </w:tcPrChange>
          </w:tcPr>
          <w:p w14:paraId="3D859306" w14:textId="77777777" w:rsidR="008E4B87" w:rsidRPr="00FF6A71" w:rsidRDefault="008E4B87">
            <w:pPr>
              <w:spacing w:before="0" w:after="0" w:line="240" w:lineRule="auto"/>
              <w:jc w:val="center"/>
              <w:rPr>
                <w:ins w:id="49480" w:author="pete jones" w:date="2022-01-04T11:19:00Z"/>
                <w:rFonts w:cstheme="minorHAnsi"/>
              </w:rPr>
              <w:pPrChange w:id="49481" w:author="pete jones" w:date="2022-01-04T11:54:00Z">
                <w:pPr>
                  <w:keepNext/>
                  <w:jc w:val="center"/>
                </w:pPr>
              </w:pPrChange>
            </w:pPr>
            <w:ins w:id="49482"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9483" w:author="pete jones" w:date="2022-01-04T11:54:00Z">
              <w:tcPr>
                <w:tcW w:w="692" w:type="dxa"/>
                <w:tcBorders>
                  <w:top w:val="nil"/>
                  <w:left w:val="nil"/>
                  <w:bottom w:val="nil"/>
                  <w:right w:val="nil"/>
                </w:tcBorders>
                <w:shd w:val="clear" w:color="auto" w:fill="auto"/>
                <w:noWrap/>
                <w:vAlign w:val="bottom"/>
              </w:tcPr>
            </w:tcPrChange>
          </w:tcPr>
          <w:p w14:paraId="48661749" w14:textId="77777777" w:rsidR="008E4B87" w:rsidRPr="00FF6A71" w:rsidRDefault="008E4B87">
            <w:pPr>
              <w:spacing w:before="0" w:after="0" w:line="240" w:lineRule="auto"/>
              <w:jc w:val="center"/>
              <w:rPr>
                <w:ins w:id="49484" w:author="pete jones" w:date="2022-01-04T11:19:00Z"/>
                <w:rFonts w:cstheme="minorHAnsi"/>
              </w:rPr>
              <w:pPrChange w:id="49485" w:author="pete jones" w:date="2022-01-04T11:54:00Z">
                <w:pPr>
                  <w:keepNext/>
                  <w:jc w:val="center"/>
                </w:pPr>
              </w:pPrChange>
            </w:pPr>
            <w:ins w:id="49486"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9487" w:author="pete jones" w:date="2022-01-04T11:54:00Z">
              <w:tcPr>
                <w:tcW w:w="692" w:type="dxa"/>
                <w:tcBorders>
                  <w:top w:val="nil"/>
                  <w:left w:val="nil"/>
                  <w:bottom w:val="nil"/>
                  <w:right w:val="nil"/>
                </w:tcBorders>
                <w:shd w:val="clear" w:color="auto" w:fill="auto"/>
                <w:noWrap/>
                <w:vAlign w:val="bottom"/>
              </w:tcPr>
            </w:tcPrChange>
          </w:tcPr>
          <w:p w14:paraId="0F9817A6" w14:textId="77777777" w:rsidR="008E4B87" w:rsidRPr="00FF6A71" w:rsidRDefault="008E4B87">
            <w:pPr>
              <w:spacing w:before="0" w:after="0" w:line="240" w:lineRule="auto"/>
              <w:jc w:val="center"/>
              <w:rPr>
                <w:ins w:id="49488" w:author="pete jones" w:date="2022-01-04T11:19:00Z"/>
                <w:rFonts w:cstheme="minorHAnsi"/>
              </w:rPr>
              <w:pPrChange w:id="49489" w:author="pete jones" w:date="2022-01-04T11:54:00Z">
                <w:pPr>
                  <w:keepNext/>
                  <w:jc w:val="center"/>
                </w:pPr>
              </w:pPrChange>
            </w:pPr>
            <w:ins w:id="49490"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9491" w:author="pete jones" w:date="2022-01-04T11:54:00Z">
              <w:tcPr>
                <w:tcW w:w="692" w:type="dxa"/>
                <w:tcBorders>
                  <w:top w:val="nil"/>
                  <w:left w:val="nil"/>
                  <w:bottom w:val="nil"/>
                  <w:right w:val="nil"/>
                </w:tcBorders>
                <w:shd w:val="clear" w:color="auto" w:fill="auto"/>
                <w:noWrap/>
                <w:vAlign w:val="bottom"/>
              </w:tcPr>
            </w:tcPrChange>
          </w:tcPr>
          <w:p w14:paraId="58D003C2" w14:textId="77777777" w:rsidR="008E4B87" w:rsidRPr="00FF6A71" w:rsidRDefault="008E4B87">
            <w:pPr>
              <w:spacing w:before="0" w:after="0" w:line="240" w:lineRule="auto"/>
              <w:jc w:val="center"/>
              <w:rPr>
                <w:ins w:id="49492" w:author="pete jones" w:date="2022-01-04T11:19:00Z"/>
                <w:rFonts w:cstheme="minorHAnsi"/>
              </w:rPr>
              <w:pPrChange w:id="49493" w:author="pete jones" w:date="2022-01-04T11:54:00Z">
                <w:pPr>
                  <w:keepNext/>
                  <w:jc w:val="center"/>
                </w:pPr>
              </w:pPrChange>
            </w:pPr>
            <w:ins w:id="49494" w:author="pete jones" w:date="2022-01-04T11:19:00Z">
              <w:r w:rsidRPr="00FF6A71">
                <w:rPr>
                  <w:rFonts w:ascii="Calibri" w:hAnsi="Calibri" w:cs="Calibri"/>
                  <w:color w:val="000000"/>
                  <w:sz w:val="22"/>
                  <w:szCs w:val="22"/>
                </w:rPr>
                <w:t>0</w:t>
              </w:r>
            </w:ins>
          </w:p>
        </w:tc>
      </w:tr>
    </w:tbl>
    <w:p w14:paraId="4F18DE48" w14:textId="63BFDC86" w:rsidR="008E4B87" w:rsidRPr="00FF6A71" w:rsidRDefault="008E4B87">
      <w:pPr>
        <w:rPr>
          <w:ins w:id="49495" w:author="pete jones" w:date="2022-01-04T11:19:00Z"/>
          <w:rFonts w:cstheme="minorHAnsi"/>
        </w:rPr>
        <w:pPrChange w:id="49496" w:author="pete jones" w:date="2022-01-04T11:54:00Z">
          <w:pPr>
            <w:keepNext/>
          </w:pPr>
        </w:pPrChange>
      </w:pPr>
      <w:ins w:id="49497" w:author="pete jones" w:date="2022-01-04T11:19:00Z">
        <w:r w:rsidRPr="00FF6A71">
          <w:rPr>
            <w:rFonts w:cstheme="minorHAnsi"/>
          </w:rPr>
          <w:t>Q5.3 I have tried to develop student</w:t>
        </w:r>
      </w:ins>
      <w:ins w:id="49498" w:author="pete jones" w:date="2022-03-30T12:11:00Z">
        <w:r w:rsidR="006E7D7D">
          <w:rPr>
            <w:rFonts w:cstheme="minorHAnsi"/>
          </w:rPr>
          <w:t>'s</w:t>
        </w:r>
      </w:ins>
      <w:ins w:id="49499" w:author="pete jones" w:date="2022-01-04T11:19:00Z">
        <w:r w:rsidRPr="00FF6A71">
          <w:rPr>
            <w:rFonts w:cstheme="minorHAnsi"/>
          </w:rPr>
          <w:t xml:space="preserve"> skills in using technology as a tool for learning</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9500" w:author="pete jones" w:date="2022-01-04T11:54: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9501">
          <w:tblGrid>
            <w:gridCol w:w="814"/>
            <w:gridCol w:w="814"/>
            <w:gridCol w:w="814"/>
            <w:gridCol w:w="814"/>
            <w:gridCol w:w="692"/>
            <w:gridCol w:w="692"/>
            <w:gridCol w:w="692"/>
            <w:gridCol w:w="692"/>
          </w:tblGrid>
        </w:tblGridChange>
      </w:tblGrid>
      <w:tr w:rsidR="008E4B87" w:rsidRPr="00FF6A71" w14:paraId="4ED32513" w14:textId="77777777" w:rsidTr="00256E4A">
        <w:trPr>
          <w:trHeight w:val="300"/>
          <w:jc w:val="center"/>
          <w:ins w:id="49502" w:author="pete jones" w:date="2022-01-04T11:19:00Z"/>
          <w:trPrChange w:id="49503" w:author="pete jones" w:date="2022-01-04T11:54:00Z">
            <w:trPr>
              <w:trHeight w:val="300"/>
              <w:jc w:val="center"/>
            </w:trPr>
          </w:trPrChange>
        </w:trPr>
        <w:tc>
          <w:tcPr>
            <w:tcW w:w="814" w:type="dxa"/>
            <w:shd w:val="clear" w:color="auto" w:fill="E7E6E6" w:themeFill="background2"/>
            <w:vAlign w:val="center"/>
            <w:tcPrChange w:id="49504" w:author="pete jones" w:date="2022-01-04T11:54:00Z">
              <w:tcPr>
                <w:tcW w:w="814" w:type="dxa"/>
                <w:shd w:val="clear" w:color="auto" w:fill="E7E6E6" w:themeFill="background2"/>
                <w:vAlign w:val="center"/>
              </w:tcPr>
            </w:tcPrChange>
          </w:tcPr>
          <w:p w14:paraId="0814474D" w14:textId="77777777" w:rsidR="008E4B87" w:rsidRPr="00FF6A71" w:rsidRDefault="008E4B87">
            <w:pPr>
              <w:spacing w:before="0" w:after="0" w:line="240" w:lineRule="auto"/>
              <w:jc w:val="center"/>
              <w:rPr>
                <w:ins w:id="49505" w:author="pete jones" w:date="2022-01-04T11:19:00Z"/>
                <w:rFonts w:cstheme="minorHAnsi"/>
                <w:b/>
                <w:bCs/>
              </w:rPr>
              <w:pPrChange w:id="49506" w:author="pete jones" w:date="2022-01-04T11:54:00Z">
                <w:pPr>
                  <w:keepNext/>
                  <w:jc w:val="center"/>
                </w:pPr>
              </w:pPrChange>
            </w:pPr>
            <w:ins w:id="49507" w:author="pete jones" w:date="2022-01-04T11:19:00Z">
              <w:r w:rsidRPr="00FF6A71">
                <w:rPr>
                  <w:rFonts w:cstheme="minorHAnsi"/>
                  <w:b/>
                  <w:bCs/>
                </w:rPr>
                <w:t>scale</w:t>
              </w:r>
            </w:ins>
          </w:p>
        </w:tc>
        <w:tc>
          <w:tcPr>
            <w:tcW w:w="814" w:type="dxa"/>
            <w:shd w:val="clear" w:color="auto" w:fill="E7E6E6" w:themeFill="background2"/>
            <w:noWrap/>
            <w:vAlign w:val="center"/>
            <w:tcPrChange w:id="49508" w:author="pete jones" w:date="2022-01-04T11:54:00Z">
              <w:tcPr>
                <w:tcW w:w="814" w:type="dxa"/>
                <w:shd w:val="clear" w:color="auto" w:fill="E7E6E6" w:themeFill="background2"/>
                <w:noWrap/>
                <w:vAlign w:val="center"/>
              </w:tcPr>
            </w:tcPrChange>
          </w:tcPr>
          <w:p w14:paraId="0D0011F8" w14:textId="77777777" w:rsidR="008E4B87" w:rsidRPr="00FF6A71" w:rsidRDefault="008E4B87">
            <w:pPr>
              <w:spacing w:before="0" w:after="0" w:line="240" w:lineRule="auto"/>
              <w:jc w:val="center"/>
              <w:rPr>
                <w:ins w:id="49509" w:author="pete jones" w:date="2022-01-04T11:19:00Z"/>
                <w:rFonts w:cstheme="minorHAnsi"/>
                <w:b/>
                <w:bCs/>
              </w:rPr>
              <w:pPrChange w:id="49510" w:author="pete jones" w:date="2022-01-04T11:54:00Z">
                <w:pPr>
                  <w:keepNext/>
                  <w:jc w:val="center"/>
                </w:pPr>
              </w:pPrChange>
            </w:pPr>
            <w:ins w:id="49511" w:author="pete jones" w:date="2022-01-04T11:19:00Z">
              <w:r w:rsidRPr="00FF6A71">
                <w:rPr>
                  <w:rFonts w:cstheme="minorHAnsi"/>
                  <w:b/>
                  <w:bCs/>
                </w:rPr>
                <w:t>1</w:t>
              </w:r>
            </w:ins>
          </w:p>
        </w:tc>
        <w:tc>
          <w:tcPr>
            <w:tcW w:w="814" w:type="dxa"/>
            <w:shd w:val="clear" w:color="auto" w:fill="E7E6E6" w:themeFill="background2"/>
            <w:noWrap/>
            <w:vAlign w:val="center"/>
            <w:tcPrChange w:id="49512" w:author="pete jones" w:date="2022-01-04T11:54:00Z">
              <w:tcPr>
                <w:tcW w:w="814" w:type="dxa"/>
                <w:shd w:val="clear" w:color="auto" w:fill="E7E6E6" w:themeFill="background2"/>
                <w:noWrap/>
                <w:vAlign w:val="center"/>
              </w:tcPr>
            </w:tcPrChange>
          </w:tcPr>
          <w:p w14:paraId="56BE0506" w14:textId="77777777" w:rsidR="008E4B87" w:rsidRPr="00FF6A71" w:rsidRDefault="008E4B87">
            <w:pPr>
              <w:spacing w:before="0" w:after="0" w:line="240" w:lineRule="auto"/>
              <w:jc w:val="center"/>
              <w:rPr>
                <w:ins w:id="49513" w:author="pete jones" w:date="2022-01-04T11:19:00Z"/>
                <w:rFonts w:cstheme="minorHAnsi"/>
                <w:b/>
                <w:bCs/>
              </w:rPr>
              <w:pPrChange w:id="49514" w:author="pete jones" w:date="2022-01-04T11:54:00Z">
                <w:pPr>
                  <w:keepNext/>
                  <w:jc w:val="center"/>
                </w:pPr>
              </w:pPrChange>
            </w:pPr>
            <w:ins w:id="49515" w:author="pete jones" w:date="2022-01-04T11:19:00Z">
              <w:r w:rsidRPr="00FF6A71">
                <w:rPr>
                  <w:rFonts w:cstheme="minorHAnsi"/>
                  <w:b/>
                  <w:bCs/>
                </w:rPr>
                <w:t>2</w:t>
              </w:r>
            </w:ins>
          </w:p>
        </w:tc>
        <w:tc>
          <w:tcPr>
            <w:tcW w:w="814" w:type="dxa"/>
            <w:shd w:val="clear" w:color="auto" w:fill="E7E6E6" w:themeFill="background2"/>
            <w:noWrap/>
            <w:vAlign w:val="center"/>
            <w:tcPrChange w:id="49516" w:author="pete jones" w:date="2022-01-04T11:54:00Z">
              <w:tcPr>
                <w:tcW w:w="814" w:type="dxa"/>
                <w:shd w:val="clear" w:color="auto" w:fill="E7E6E6" w:themeFill="background2"/>
                <w:noWrap/>
                <w:vAlign w:val="center"/>
              </w:tcPr>
            </w:tcPrChange>
          </w:tcPr>
          <w:p w14:paraId="52D39E48" w14:textId="77777777" w:rsidR="008E4B87" w:rsidRPr="00FF6A71" w:rsidRDefault="008E4B87">
            <w:pPr>
              <w:spacing w:before="0" w:after="0" w:line="240" w:lineRule="auto"/>
              <w:jc w:val="center"/>
              <w:rPr>
                <w:ins w:id="49517" w:author="pete jones" w:date="2022-01-04T11:19:00Z"/>
                <w:rFonts w:cstheme="minorHAnsi"/>
                <w:b/>
                <w:bCs/>
              </w:rPr>
              <w:pPrChange w:id="49518" w:author="pete jones" w:date="2022-01-04T11:54:00Z">
                <w:pPr>
                  <w:keepNext/>
                  <w:jc w:val="center"/>
                </w:pPr>
              </w:pPrChange>
            </w:pPr>
            <w:ins w:id="49519" w:author="pete jones" w:date="2022-01-04T11:19:00Z">
              <w:r w:rsidRPr="00FF6A71">
                <w:rPr>
                  <w:rFonts w:cstheme="minorHAnsi"/>
                  <w:b/>
                  <w:bCs/>
                </w:rPr>
                <w:t>3</w:t>
              </w:r>
            </w:ins>
          </w:p>
        </w:tc>
        <w:tc>
          <w:tcPr>
            <w:tcW w:w="692" w:type="dxa"/>
            <w:shd w:val="clear" w:color="auto" w:fill="E7E6E6" w:themeFill="background2"/>
            <w:noWrap/>
            <w:vAlign w:val="center"/>
            <w:tcPrChange w:id="49520" w:author="pete jones" w:date="2022-01-04T11:54:00Z">
              <w:tcPr>
                <w:tcW w:w="692" w:type="dxa"/>
                <w:shd w:val="clear" w:color="auto" w:fill="E7E6E6" w:themeFill="background2"/>
                <w:noWrap/>
                <w:vAlign w:val="center"/>
              </w:tcPr>
            </w:tcPrChange>
          </w:tcPr>
          <w:p w14:paraId="1B6C079A" w14:textId="77777777" w:rsidR="008E4B87" w:rsidRPr="00FF6A71" w:rsidRDefault="008E4B87">
            <w:pPr>
              <w:spacing w:before="0" w:after="0" w:line="240" w:lineRule="auto"/>
              <w:jc w:val="center"/>
              <w:rPr>
                <w:ins w:id="49521" w:author="pete jones" w:date="2022-01-04T11:19:00Z"/>
                <w:rFonts w:cstheme="minorHAnsi"/>
                <w:b/>
                <w:bCs/>
              </w:rPr>
              <w:pPrChange w:id="49522" w:author="pete jones" w:date="2022-01-04T11:54:00Z">
                <w:pPr>
                  <w:keepNext/>
                  <w:jc w:val="center"/>
                </w:pPr>
              </w:pPrChange>
            </w:pPr>
            <w:ins w:id="49523" w:author="pete jones" w:date="2022-01-04T11:19:00Z">
              <w:r w:rsidRPr="00FF6A71">
                <w:rPr>
                  <w:rFonts w:cstheme="minorHAnsi"/>
                  <w:b/>
                  <w:bCs/>
                </w:rPr>
                <w:t>4</w:t>
              </w:r>
            </w:ins>
          </w:p>
        </w:tc>
        <w:tc>
          <w:tcPr>
            <w:tcW w:w="692" w:type="dxa"/>
            <w:shd w:val="clear" w:color="auto" w:fill="E7E6E6" w:themeFill="background2"/>
            <w:noWrap/>
            <w:vAlign w:val="center"/>
            <w:tcPrChange w:id="49524" w:author="pete jones" w:date="2022-01-04T11:54:00Z">
              <w:tcPr>
                <w:tcW w:w="692" w:type="dxa"/>
                <w:shd w:val="clear" w:color="auto" w:fill="E7E6E6" w:themeFill="background2"/>
                <w:noWrap/>
                <w:vAlign w:val="center"/>
              </w:tcPr>
            </w:tcPrChange>
          </w:tcPr>
          <w:p w14:paraId="1A6C5173" w14:textId="77777777" w:rsidR="008E4B87" w:rsidRPr="00FF6A71" w:rsidRDefault="008E4B87">
            <w:pPr>
              <w:spacing w:before="0" w:after="0" w:line="240" w:lineRule="auto"/>
              <w:jc w:val="center"/>
              <w:rPr>
                <w:ins w:id="49525" w:author="pete jones" w:date="2022-01-04T11:19:00Z"/>
                <w:rFonts w:cstheme="minorHAnsi"/>
                <w:b/>
                <w:bCs/>
              </w:rPr>
              <w:pPrChange w:id="49526" w:author="pete jones" w:date="2022-01-04T11:54:00Z">
                <w:pPr>
                  <w:keepNext/>
                  <w:jc w:val="center"/>
                </w:pPr>
              </w:pPrChange>
            </w:pPr>
            <w:ins w:id="49527" w:author="pete jones" w:date="2022-01-04T11:19:00Z">
              <w:r w:rsidRPr="00FF6A71">
                <w:rPr>
                  <w:rFonts w:cstheme="minorHAnsi"/>
                  <w:b/>
                  <w:bCs/>
                </w:rPr>
                <w:t>5</w:t>
              </w:r>
            </w:ins>
          </w:p>
        </w:tc>
        <w:tc>
          <w:tcPr>
            <w:tcW w:w="692" w:type="dxa"/>
            <w:shd w:val="clear" w:color="auto" w:fill="E7E6E6" w:themeFill="background2"/>
            <w:noWrap/>
            <w:vAlign w:val="center"/>
            <w:tcPrChange w:id="49528" w:author="pete jones" w:date="2022-01-04T11:54:00Z">
              <w:tcPr>
                <w:tcW w:w="692" w:type="dxa"/>
                <w:shd w:val="clear" w:color="auto" w:fill="E7E6E6" w:themeFill="background2"/>
                <w:noWrap/>
                <w:vAlign w:val="center"/>
              </w:tcPr>
            </w:tcPrChange>
          </w:tcPr>
          <w:p w14:paraId="487D6C96" w14:textId="77777777" w:rsidR="008E4B87" w:rsidRPr="00FF6A71" w:rsidRDefault="008E4B87">
            <w:pPr>
              <w:spacing w:before="0" w:after="0" w:line="240" w:lineRule="auto"/>
              <w:jc w:val="center"/>
              <w:rPr>
                <w:ins w:id="49529" w:author="pete jones" w:date="2022-01-04T11:19:00Z"/>
                <w:rFonts w:cstheme="minorHAnsi"/>
                <w:b/>
                <w:bCs/>
              </w:rPr>
              <w:pPrChange w:id="49530" w:author="pete jones" w:date="2022-01-04T11:54:00Z">
                <w:pPr>
                  <w:keepNext/>
                  <w:jc w:val="center"/>
                </w:pPr>
              </w:pPrChange>
            </w:pPr>
            <w:ins w:id="49531" w:author="pete jones" w:date="2022-01-04T11:19:00Z">
              <w:r w:rsidRPr="00FF6A71">
                <w:rPr>
                  <w:rFonts w:cstheme="minorHAnsi"/>
                  <w:b/>
                  <w:bCs/>
                </w:rPr>
                <w:t>6</w:t>
              </w:r>
            </w:ins>
          </w:p>
        </w:tc>
        <w:tc>
          <w:tcPr>
            <w:tcW w:w="692" w:type="dxa"/>
            <w:shd w:val="clear" w:color="auto" w:fill="E7E6E6" w:themeFill="background2"/>
            <w:noWrap/>
            <w:vAlign w:val="center"/>
            <w:tcPrChange w:id="49532" w:author="pete jones" w:date="2022-01-04T11:54:00Z">
              <w:tcPr>
                <w:tcW w:w="692" w:type="dxa"/>
                <w:shd w:val="clear" w:color="auto" w:fill="E7E6E6" w:themeFill="background2"/>
                <w:noWrap/>
                <w:vAlign w:val="center"/>
              </w:tcPr>
            </w:tcPrChange>
          </w:tcPr>
          <w:p w14:paraId="0EBB9F18" w14:textId="77777777" w:rsidR="008E4B87" w:rsidRPr="00FF6A71" w:rsidRDefault="008E4B87">
            <w:pPr>
              <w:spacing w:before="0" w:after="0" w:line="240" w:lineRule="auto"/>
              <w:jc w:val="center"/>
              <w:rPr>
                <w:ins w:id="49533" w:author="pete jones" w:date="2022-01-04T11:19:00Z"/>
                <w:rFonts w:cstheme="minorHAnsi"/>
                <w:b/>
                <w:bCs/>
              </w:rPr>
              <w:pPrChange w:id="49534" w:author="pete jones" w:date="2022-01-04T11:54:00Z">
                <w:pPr>
                  <w:keepNext/>
                  <w:jc w:val="center"/>
                </w:pPr>
              </w:pPrChange>
            </w:pPr>
            <w:ins w:id="49535" w:author="pete jones" w:date="2022-01-04T11:19:00Z">
              <w:r w:rsidRPr="00FF6A71">
                <w:rPr>
                  <w:rFonts w:cstheme="minorHAnsi"/>
                  <w:b/>
                  <w:bCs/>
                </w:rPr>
                <w:t>7</w:t>
              </w:r>
            </w:ins>
          </w:p>
        </w:tc>
      </w:tr>
      <w:tr w:rsidR="008E4B87" w:rsidRPr="00FF6A71" w14:paraId="7FD6F4AB" w14:textId="77777777" w:rsidTr="00256E4A">
        <w:trPr>
          <w:trHeight w:val="300"/>
          <w:jc w:val="center"/>
          <w:ins w:id="49536" w:author="pete jones" w:date="2022-01-04T11:19:00Z"/>
          <w:trPrChange w:id="49537" w:author="pete jones" w:date="2022-01-04T11:54:00Z">
            <w:trPr>
              <w:trHeight w:val="300"/>
              <w:jc w:val="center"/>
            </w:trPr>
          </w:trPrChange>
        </w:trPr>
        <w:tc>
          <w:tcPr>
            <w:tcW w:w="814" w:type="dxa"/>
            <w:vAlign w:val="center"/>
            <w:tcPrChange w:id="49538" w:author="pete jones" w:date="2022-01-04T11:54:00Z">
              <w:tcPr>
                <w:tcW w:w="814" w:type="dxa"/>
                <w:vAlign w:val="center"/>
              </w:tcPr>
            </w:tcPrChange>
          </w:tcPr>
          <w:p w14:paraId="15421D13" w14:textId="77777777" w:rsidR="008E4B87" w:rsidRPr="00FF6A71" w:rsidRDefault="008E4B87">
            <w:pPr>
              <w:spacing w:before="0" w:after="0" w:line="240" w:lineRule="auto"/>
              <w:jc w:val="center"/>
              <w:rPr>
                <w:ins w:id="49539" w:author="pete jones" w:date="2022-01-04T11:19:00Z"/>
                <w:rFonts w:cstheme="minorHAnsi"/>
                <w:b/>
                <w:bCs/>
              </w:rPr>
              <w:pPrChange w:id="49540" w:author="pete jones" w:date="2022-01-04T11:54:00Z">
                <w:pPr>
                  <w:keepNext/>
                  <w:jc w:val="center"/>
                </w:pPr>
              </w:pPrChange>
            </w:pPr>
            <w:ins w:id="49541" w:author="pete jones" w:date="2022-01-04T11:19:00Z">
              <w:r w:rsidRPr="00FF6A71">
                <w:rPr>
                  <w:rFonts w:cstheme="minorHAnsi"/>
                  <w:b/>
                  <w:bCs/>
                </w:rPr>
                <w:t>%</w:t>
              </w:r>
            </w:ins>
          </w:p>
        </w:tc>
        <w:tc>
          <w:tcPr>
            <w:tcW w:w="814" w:type="dxa"/>
            <w:shd w:val="clear" w:color="auto" w:fill="auto"/>
            <w:noWrap/>
            <w:vAlign w:val="bottom"/>
            <w:tcPrChange w:id="49542" w:author="pete jones" w:date="2022-01-04T11:54:00Z">
              <w:tcPr>
                <w:tcW w:w="814" w:type="dxa"/>
                <w:tcBorders>
                  <w:top w:val="nil"/>
                  <w:left w:val="nil"/>
                  <w:bottom w:val="nil"/>
                  <w:right w:val="nil"/>
                </w:tcBorders>
                <w:shd w:val="clear" w:color="auto" w:fill="auto"/>
                <w:noWrap/>
                <w:vAlign w:val="bottom"/>
              </w:tcPr>
            </w:tcPrChange>
          </w:tcPr>
          <w:p w14:paraId="24622D35" w14:textId="77777777" w:rsidR="008E4B87" w:rsidRPr="00FF6A71" w:rsidRDefault="008E4B87">
            <w:pPr>
              <w:spacing w:before="0" w:after="0" w:line="240" w:lineRule="auto"/>
              <w:jc w:val="center"/>
              <w:rPr>
                <w:ins w:id="49543" w:author="pete jones" w:date="2022-01-04T11:19:00Z"/>
                <w:rFonts w:cstheme="minorHAnsi"/>
              </w:rPr>
              <w:pPrChange w:id="49544" w:author="pete jones" w:date="2022-01-04T11:54:00Z">
                <w:pPr>
                  <w:keepNext/>
                  <w:jc w:val="center"/>
                </w:pPr>
              </w:pPrChange>
            </w:pPr>
            <w:ins w:id="49545" w:author="pete jones" w:date="2022-01-04T11:19:00Z">
              <w:r w:rsidRPr="00FF6A71">
                <w:rPr>
                  <w:rFonts w:ascii="Calibri" w:hAnsi="Calibri" w:cs="Calibri"/>
                  <w:color w:val="000000"/>
                  <w:sz w:val="22"/>
                  <w:szCs w:val="22"/>
                </w:rPr>
                <w:t>22%</w:t>
              </w:r>
            </w:ins>
          </w:p>
        </w:tc>
        <w:tc>
          <w:tcPr>
            <w:tcW w:w="814" w:type="dxa"/>
            <w:shd w:val="clear" w:color="auto" w:fill="auto"/>
            <w:noWrap/>
            <w:vAlign w:val="bottom"/>
            <w:tcPrChange w:id="49546" w:author="pete jones" w:date="2022-01-04T11:54:00Z">
              <w:tcPr>
                <w:tcW w:w="814" w:type="dxa"/>
                <w:tcBorders>
                  <w:top w:val="nil"/>
                  <w:left w:val="nil"/>
                  <w:bottom w:val="nil"/>
                  <w:right w:val="nil"/>
                </w:tcBorders>
                <w:shd w:val="clear" w:color="auto" w:fill="auto"/>
                <w:noWrap/>
                <w:vAlign w:val="bottom"/>
              </w:tcPr>
            </w:tcPrChange>
          </w:tcPr>
          <w:p w14:paraId="656D12C8" w14:textId="77777777" w:rsidR="008E4B87" w:rsidRPr="00FF6A71" w:rsidRDefault="008E4B87">
            <w:pPr>
              <w:spacing w:before="0" w:after="0" w:line="240" w:lineRule="auto"/>
              <w:jc w:val="center"/>
              <w:rPr>
                <w:ins w:id="49547" w:author="pete jones" w:date="2022-01-04T11:19:00Z"/>
                <w:rFonts w:cstheme="minorHAnsi"/>
              </w:rPr>
              <w:pPrChange w:id="49548" w:author="pete jones" w:date="2022-01-04T11:54:00Z">
                <w:pPr>
                  <w:keepNext/>
                  <w:jc w:val="center"/>
                </w:pPr>
              </w:pPrChange>
            </w:pPr>
            <w:ins w:id="49549" w:author="pete jones" w:date="2022-01-04T11:19:00Z">
              <w:r w:rsidRPr="00FF6A71">
                <w:rPr>
                  <w:rFonts w:ascii="Calibri" w:hAnsi="Calibri" w:cs="Calibri"/>
                  <w:color w:val="000000"/>
                  <w:sz w:val="22"/>
                  <w:szCs w:val="22"/>
                </w:rPr>
                <w:t>37%</w:t>
              </w:r>
            </w:ins>
          </w:p>
        </w:tc>
        <w:tc>
          <w:tcPr>
            <w:tcW w:w="814" w:type="dxa"/>
            <w:shd w:val="clear" w:color="auto" w:fill="auto"/>
            <w:noWrap/>
            <w:vAlign w:val="bottom"/>
            <w:tcPrChange w:id="49550" w:author="pete jones" w:date="2022-01-04T11:54:00Z">
              <w:tcPr>
                <w:tcW w:w="814" w:type="dxa"/>
                <w:tcBorders>
                  <w:top w:val="nil"/>
                  <w:left w:val="nil"/>
                  <w:bottom w:val="nil"/>
                  <w:right w:val="nil"/>
                </w:tcBorders>
                <w:shd w:val="clear" w:color="auto" w:fill="auto"/>
                <w:noWrap/>
                <w:vAlign w:val="bottom"/>
              </w:tcPr>
            </w:tcPrChange>
          </w:tcPr>
          <w:p w14:paraId="24767C44" w14:textId="77777777" w:rsidR="008E4B87" w:rsidRPr="00FF6A71" w:rsidRDefault="008E4B87">
            <w:pPr>
              <w:spacing w:before="0" w:after="0" w:line="240" w:lineRule="auto"/>
              <w:jc w:val="center"/>
              <w:rPr>
                <w:ins w:id="49551" w:author="pete jones" w:date="2022-01-04T11:19:00Z"/>
                <w:rFonts w:cstheme="minorHAnsi"/>
              </w:rPr>
              <w:pPrChange w:id="49552" w:author="pete jones" w:date="2022-01-04T11:54:00Z">
                <w:pPr>
                  <w:keepNext/>
                  <w:jc w:val="center"/>
                </w:pPr>
              </w:pPrChange>
            </w:pPr>
            <w:ins w:id="49553"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9554" w:author="pete jones" w:date="2022-01-04T11:54:00Z">
              <w:tcPr>
                <w:tcW w:w="692" w:type="dxa"/>
                <w:tcBorders>
                  <w:top w:val="nil"/>
                  <w:left w:val="nil"/>
                  <w:bottom w:val="nil"/>
                  <w:right w:val="nil"/>
                </w:tcBorders>
                <w:shd w:val="clear" w:color="auto" w:fill="auto"/>
                <w:noWrap/>
                <w:vAlign w:val="bottom"/>
              </w:tcPr>
            </w:tcPrChange>
          </w:tcPr>
          <w:p w14:paraId="708A0EF9" w14:textId="77777777" w:rsidR="008E4B87" w:rsidRPr="00FF6A71" w:rsidRDefault="008E4B87">
            <w:pPr>
              <w:spacing w:before="0" w:after="0" w:line="240" w:lineRule="auto"/>
              <w:jc w:val="center"/>
              <w:rPr>
                <w:ins w:id="49555" w:author="pete jones" w:date="2022-01-04T11:19:00Z"/>
                <w:rFonts w:cstheme="minorHAnsi"/>
              </w:rPr>
              <w:pPrChange w:id="49556" w:author="pete jones" w:date="2022-01-04T11:54:00Z">
                <w:pPr>
                  <w:keepNext/>
                  <w:jc w:val="center"/>
                </w:pPr>
              </w:pPrChange>
            </w:pPr>
            <w:ins w:id="49557"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9558" w:author="pete jones" w:date="2022-01-04T11:54:00Z">
              <w:tcPr>
                <w:tcW w:w="692" w:type="dxa"/>
                <w:tcBorders>
                  <w:top w:val="nil"/>
                  <w:left w:val="nil"/>
                  <w:bottom w:val="nil"/>
                  <w:right w:val="nil"/>
                </w:tcBorders>
                <w:shd w:val="clear" w:color="auto" w:fill="auto"/>
                <w:noWrap/>
                <w:vAlign w:val="bottom"/>
              </w:tcPr>
            </w:tcPrChange>
          </w:tcPr>
          <w:p w14:paraId="7B6D513A" w14:textId="77777777" w:rsidR="008E4B87" w:rsidRPr="00FF6A71" w:rsidRDefault="008E4B87">
            <w:pPr>
              <w:spacing w:before="0" w:after="0" w:line="240" w:lineRule="auto"/>
              <w:jc w:val="center"/>
              <w:rPr>
                <w:ins w:id="49559" w:author="pete jones" w:date="2022-01-04T11:19:00Z"/>
                <w:rFonts w:cstheme="minorHAnsi"/>
              </w:rPr>
              <w:pPrChange w:id="49560" w:author="pete jones" w:date="2022-01-04T11:54:00Z">
                <w:pPr>
                  <w:keepNext/>
                  <w:jc w:val="center"/>
                </w:pPr>
              </w:pPrChange>
            </w:pPr>
            <w:ins w:id="49561"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562" w:author="pete jones" w:date="2022-01-04T11:54:00Z">
              <w:tcPr>
                <w:tcW w:w="692" w:type="dxa"/>
                <w:tcBorders>
                  <w:top w:val="nil"/>
                  <w:left w:val="nil"/>
                  <w:bottom w:val="nil"/>
                  <w:right w:val="nil"/>
                </w:tcBorders>
                <w:shd w:val="clear" w:color="auto" w:fill="auto"/>
                <w:noWrap/>
                <w:vAlign w:val="bottom"/>
              </w:tcPr>
            </w:tcPrChange>
          </w:tcPr>
          <w:p w14:paraId="2BD21821" w14:textId="77777777" w:rsidR="008E4B87" w:rsidRPr="00FF6A71" w:rsidRDefault="008E4B87">
            <w:pPr>
              <w:spacing w:before="0" w:after="0" w:line="240" w:lineRule="auto"/>
              <w:jc w:val="center"/>
              <w:rPr>
                <w:ins w:id="49563" w:author="pete jones" w:date="2022-01-04T11:19:00Z"/>
                <w:rFonts w:cstheme="minorHAnsi"/>
              </w:rPr>
              <w:pPrChange w:id="49564" w:author="pete jones" w:date="2022-01-04T11:54:00Z">
                <w:pPr>
                  <w:keepNext/>
                  <w:jc w:val="center"/>
                </w:pPr>
              </w:pPrChange>
            </w:pPr>
            <w:ins w:id="49565"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9566" w:author="pete jones" w:date="2022-01-04T11:54:00Z">
              <w:tcPr>
                <w:tcW w:w="692" w:type="dxa"/>
                <w:tcBorders>
                  <w:top w:val="nil"/>
                  <w:left w:val="nil"/>
                  <w:bottom w:val="nil"/>
                  <w:right w:val="nil"/>
                </w:tcBorders>
                <w:shd w:val="clear" w:color="auto" w:fill="auto"/>
                <w:noWrap/>
                <w:vAlign w:val="bottom"/>
              </w:tcPr>
            </w:tcPrChange>
          </w:tcPr>
          <w:p w14:paraId="35F47FC8" w14:textId="77777777" w:rsidR="008E4B87" w:rsidRPr="00FF6A71" w:rsidRDefault="008E4B87">
            <w:pPr>
              <w:spacing w:before="0" w:after="0" w:line="240" w:lineRule="auto"/>
              <w:jc w:val="center"/>
              <w:rPr>
                <w:ins w:id="49567" w:author="pete jones" w:date="2022-01-04T11:19:00Z"/>
                <w:rFonts w:cstheme="minorHAnsi"/>
              </w:rPr>
              <w:pPrChange w:id="49568" w:author="pete jones" w:date="2022-01-04T11:54:00Z">
                <w:pPr>
                  <w:keepNext/>
                  <w:jc w:val="center"/>
                </w:pPr>
              </w:pPrChange>
            </w:pPr>
            <w:ins w:id="49569" w:author="pete jones" w:date="2022-01-04T11:19:00Z">
              <w:r w:rsidRPr="00FF6A71">
                <w:rPr>
                  <w:rFonts w:ascii="Calibri" w:hAnsi="Calibri" w:cs="Calibri"/>
                  <w:color w:val="000000"/>
                  <w:sz w:val="22"/>
                  <w:szCs w:val="22"/>
                </w:rPr>
                <w:t>4%</w:t>
              </w:r>
            </w:ins>
          </w:p>
        </w:tc>
      </w:tr>
      <w:tr w:rsidR="008E4B87" w:rsidRPr="00FF6A71" w14:paraId="7ACD3E79" w14:textId="77777777" w:rsidTr="00256E4A">
        <w:trPr>
          <w:trHeight w:val="300"/>
          <w:jc w:val="center"/>
          <w:ins w:id="49570" w:author="pete jones" w:date="2022-01-04T11:19:00Z"/>
          <w:trPrChange w:id="49571" w:author="pete jones" w:date="2022-01-04T11:54:00Z">
            <w:trPr>
              <w:trHeight w:val="300"/>
              <w:jc w:val="center"/>
            </w:trPr>
          </w:trPrChange>
        </w:trPr>
        <w:tc>
          <w:tcPr>
            <w:tcW w:w="814" w:type="dxa"/>
            <w:vAlign w:val="center"/>
            <w:tcPrChange w:id="49572" w:author="pete jones" w:date="2022-01-04T11:54:00Z">
              <w:tcPr>
                <w:tcW w:w="814" w:type="dxa"/>
                <w:vAlign w:val="center"/>
              </w:tcPr>
            </w:tcPrChange>
          </w:tcPr>
          <w:p w14:paraId="74753C3A" w14:textId="77777777" w:rsidR="008E4B87" w:rsidRPr="00FF6A71" w:rsidRDefault="008E4B87">
            <w:pPr>
              <w:spacing w:before="0" w:after="0" w:line="240" w:lineRule="auto"/>
              <w:jc w:val="center"/>
              <w:rPr>
                <w:ins w:id="49573" w:author="pete jones" w:date="2022-01-04T11:19:00Z"/>
                <w:rFonts w:cstheme="minorHAnsi"/>
                <w:b/>
                <w:bCs/>
              </w:rPr>
              <w:pPrChange w:id="49574" w:author="pete jones" w:date="2022-01-04T11:54:00Z">
                <w:pPr>
                  <w:keepNext/>
                  <w:jc w:val="center"/>
                </w:pPr>
              </w:pPrChange>
            </w:pPr>
            <w:ins w:id="49575" w:author="pete jones" w:date="2022-01-04T11:19:00Z">
              <w:r w:rsidRPr="00FF6A71">
                <w:rPr>
                  <w:rFonts w:cstheme="minorHAnsi"/>
                  <w:b/>
                  <w:bCs/>
                </w:rPr>
                <w:t>Count</w:t>
              </w:r>
            </w:ins>
          </w:p>
        </w:tc>
        <w:tc>
          <w:tcPr>
            <w:tcW w:w="814" w:type="dxa"/>
            <w:shd w:val="clear" w:color="auto" w:fill="auto"/>
            <w:noWrap/>
            <w:vAlign w:val="bottom"/>
            <w:tcPrChange w:id="49576" w:author="pete jones" w:date="2022-01-04T11:54:00Z">
              <w:tcPr>
                <w:tcW w:w="814" w:type="dxa"/>
                <w:tcBorders>
                  <w:top w:val="nil"/>
                  <w:left w:val="nil"/>
                  <w:bottom w:val="nil"/>
                  <w:right w:val="nil"/>
                </w:tcBorders>
                <w:shd w:val="clear" w:color="auto" w:fill="auto"/>
                <w:noWrap/>
                <w:vAlign w:val="bottom"/>
              </w:tcPr>
            </w:tcPrChange>
          </w:tcPr>
          <w:p w14:paraId="509483DE" w14:textId="77777777" w:rsidR="008E4B87" w:rsidRPr="00FF6A71" w:rsidRDefault="008E4B87">
            <w:pPr>
              <w:spacing w:before="0" w:after="0" w:line="240" w:lineRule="auto"/>
              <w:jc w:val="center"/>
              <w:rPr>
                <w:ins w:id="49577" w:author="pete jones" w:date="2022-01-04T11:19:00Z"/>
                <w:rFonts w:cstheme="minorHAnsi"/>
              </w:rPr>
              <w:pPrChange w:id="49578" w:author="pete jones" w:date="2022-01-04T11:54:00Z">
                <w:pPr>
                  <w:keepNext/>
                  <w:jc w:val="center"/>
                </w:pPr>
              </w:pPrChange>
            </w:pPr>
            <w:ins w:id="49579" w:author="pete jones" w:date="2022-01-04T11:19:00Z">
              <w:r w:rsidRPr="00FF6A71">
                <w:rPr>
                  <w:rFonts w:ascii="Calibri" w:hAnsi="Calibri" w:cs="Calibri"/>
                  <w:color w:val="000000"/>
                  <w:sz w:val="22"/>
                  <w:szCs w:val="22"/>
                </w:rPr>
                <w:t>6</w:t>
              </w:r>
            </w:ins>
          </w:p>
        </w:tc>
        <w:tc>
          <w:tcPr>
            <w:tcW w:w="814" w:type="dxa"/>
            <w:shd w:val="clear" w:color="auto" w:fill="auto"/>
            <w:noWrap/>
            <w:vAlign w:val="bottom"/>
            <w:tcPrChange w:id="49580" w:author="pete jones" w:date="2022-01-04T11:54:00Z">
              <w:tcPr>
                <w:tcW w:w="814" w:type="dxa"/>
                <w:tcBorders>
                  <w:top w:val="nil"/>
                  <w:left w:val="nil"/>
                  <w:bottom w:val="nil"/>
                  <w:right w:val="nil"/>
                </w:tcBorders>
                <w:shd w:val="clear" w:color="auto" w:fill="auto"/>
                <w:noWrap/>
                <w:vAlign w:val="bottom"/>
              </w:tcPr>
            </w:tcPrChange>
          </w:tcPr>
          <w:p w14:paraId="6C93ACCB" w14:textId="77777777" w:rsidR="008E4B87" w:rsidRPr="00FF6A71" w:rsidRDefault="008E4B87">
            <w:pPr>
              <w:spacing w:before="0" w:after="0" w:line="240" w:lineRule="auto"/>
              <w:jc w:val="center"/>
              <w:rPr>
                <w:ins w:id="49581" w:author="pete jones" w:date="2022-01-04T11:19:00Z"/>
                <w:rFonts w:cstheme="minorHAnsi"/>
              </w:rPr>
              <w:pPrChange w:id="49582" w:author="pete jones" w:date="2022-01-04T11:54:00Z">
                <w:pPr>
                  <w:keepNext/>
                  <w:jc w:val="center"/>
                </w:pPr>
              </w:pPrChange>
            </w:pPr>
            <w:ins w:id="49583" w:author="pete jones" w:date="2022-01-04T11:19:00Z">
              <w:r w:rsidRPr="00FF6A71">
                <w:rPr>
                  <w:rFonts w:ascii="Calibri" w:hAnsi="Calibri" w:cs="Calibri"/>
                  <w:color w:val="000000"/>
                  <w:sz w:val="22"/>
                  <w:szCs w:val="22"/>
                </w:rPr>
                <w:t>10</w:t>
              </w:r>
            </w:ins>
          </w:p>
        </w:tc>
        <w:tc>
          <w:tcPr>
            <w:tcW w:w="814" w:type="dxa"/>
            <w:shd w:val="clear" w:color="auto" w:fill="auto"/>
            <w:noWrap/>
            <w:vAlign w:val="bottom"/>
            <w:tcPrChange w:id="49584" w:author="pete jones" w:date="2022-01-04T11:54:00Z">
              <w:tcPr>
                <w:tcW w:w="814" w:type="dxa"/>
                <w:tcBorders>
                  <w:top w:val="nil"/>
                  <w:left w:val="nil"/>
                  <w:bottom w:val="nil"/>
                  <w:right w:val="nil"/>
                </w:tcBorders>
                <w:shd w:val="clear" w:color="auto" w:fill="auto"/>
                <w:noWrap/>
                <w:vAlign w:val="bottom"/>
              </w:tcPr>
            </w:tcPrChange>
          </w:tcPr>
          <w:p w14:paraId="7858DD15" w14:textId="77777777" w:rsidR="008E4B87" w:rsidRPr="00FF6A71" w:rsidRDefault="008E4B87">
            <w:pPr>
              <w:spacing w:before="0" w:after="0" w:line="240" w:lineRule="auto"/>
              <w:jc w:val="center"/>
              <w:rPr>
                <w:ins w:id="49585" w:author="pete jones" w:date="2022-01-04T11:19:00Z"/>
                <w:rFonts w:cstheme="minorHAnsi"/>
              </w:rPr>
              <w:pPrChange w:id="49586" w:author="pete jones" w:date="2022-01-04T11:54:00Z">
                <w:pPr>
                  <w:keepNext/>
                  <w:jc w:val="center"/>
                </w:pPr>
              </w:pPrChange>
            </w:pPr>
            <w:ins w:id="49587"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9588" w:author="pete jones" w:date="2022-01-04T11:54:00Z">
              <w:tcPr>
                <w:tcW w:w="692" w:type="dxa"/>
                <w:tcBorders>
                  <w:top w:val="nil"/>
                  <w:left w:val="nil"/>
                  <w:bottom w:val="nil"/>
                  <w:right w:val="nil"/>
                </w:tcBorders>
                <w:shd w:val="clear" w:color="auto" w:fill="auto"/>
                <w:noWrap/>
                <w:vAlign w:val="bottom"/>
              </w:tcPr>
            </w:tcPrChange>
          </w:tcPr>
          <w:p w14:paraId="042659DB" w14:textId="77777777" w:rsidR="008E4B87" w:rsidRPr="00FF6A71" w:rsidRDefault="008E4B87">
            <w:pPr>
              <w:spacing w:before="0" w:after="0" w:line="240" w:lineRule="auto"/>
              <w:jc w:val="center"/>
              <w:rPr>
                <w:ins w:id="49589" w:author="pete jones" w:date="2022-01-04T11:19:00Z"/>
                <w:rFonts w:cstheme="minorHAnsi"/>
              </w:rPr>
              <w:pPrChange w:id="49590" w:author="pete jones" w:date="2022-01-04T11:54:00Z">
                <w:pPr>
                  <w:keepNext/>
                  <w:jc w:val="center"/>
                </w:pPr>
              </w:pPrChange>
            </w:pPr>
            <w:ins w:id="49591"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9592" w:author="pete jones" w:date="2022-01-04T11:54:00Z">
              <w:tcPr>
                <w:tcW w:w="692" w:type="dxa"/>
                <w:tcBorders>
                  <w:top w:val="nil"/>
                  <w:left w:val="nil"/>
                  <w:bottom w:val="nil"/>
                  <w:right w:val="nil"/>
                </w:tcBorders>
                <w:shd w:val="clear" w:color="auto" w:fill="auto"/>
                <w:noWrap/>
                <w:vAlign w:val="bottom"/>
              </w:tcPr>
            </w:tcPrChange>
          </w:tcPr>
          <w:p w14:paraId="4E51D756" w14:textId="77777777" w:rsidR="008E4B87" w:rsidRPr="00FF6A71" w:rsidRDefault="008E4B87">
            <w:pPr>
              <w:spacing w:before="0" w:after="0" w:line="240" w:lineRule="auto"/>
              <w:jc w:val="center"/>
              <w:rPr>
                <w:ins w:id="49593" w:author="pete jones" w:date="2022-01-04T11:19:00Z"/>
                <w:rFonts w:cstheme="minorHAnsi"/>
              </w:rPr>
              <w:pPrChange w:id="49594" w:author="pete jones" w:date="2022-01-04T11:54:00Z">
                <w:pPr>
                  <w:keepNext/>
                  <w:jc w:val="center"/>
                </w:pPr>
              </w:pPrChange>
            </w:pPr>
            <w:ins w:id="49595"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596" w:author="pete jones" w:date="2022-01-04T11:54:00Z">
              <w:tcPr>
                <w:tcW w:w="692" w:type="dxa"/>
                <w:tcBorders>
                  <w:top w:val="nil"/>
                  <w:left w:val="nil"/>
                  <w:bottom w:val="nil"/>
                  <w:right w:val="nil"/>
                </w:tcBorders>
                <w:shd w:val="clear" w:color="auto" w:fill="auto"/>
                <w:noWrap/>
                <w:vAlign w:val="bottom"/>
              </w:tcPr>
            </w:tcPrChange>
          </w:tcPr>
          <w:p w14:paraId="34BEE199" w14:textId="77777777" w:rsidR="008E4B87" w:rsidRPr="00FF6A71" w:rsidRDefault="008E4B87">
            <w:pPr>
              <w:spacing w:before="0" w:after="0" w:line="240" w:lineRule="auto"/>
              <w:jc w:val="center"/>
              <w:rPr>
                <w:ins w:id="49597" w:author="pete jones" w:date="2022-01-04T11:19:00Z"/>
                <w:rFonts w:cstheme="minorHAnsi"/>
              </w:rPr>
              <w:pPrChange w:id="49598" w:author="pete jones" w:date="2022-01-04T11:54:00Z">
                <w:pPr>
                  <w:keepNext/>
                  <w:jc w:val="center"/>
                </w:pPr>
              </w:pPrChange>
            </w:pPr>
            <w:ins w:id="49599"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9600" w:author="pete jones" w:date="2022-01-04T11:54:00Z">
              <w:tcPr>
                <w:tcW w:w="692" w:type="dxa"/>
                <w:tcBorders>
                  <w:top w:val="nil"/>
                  <w:left w:val="nil"/>
                  <w:bottom w:val="nil"/>
                  <w:right w:val="nil"/>
                </w:tcBorders>
                <w:shd w:val="clear" w:color="auto" w:fill="auto"/>
                <w:noWrap/>
                <w:vAlign w:val="bottom"/>
              </w:tcPr>
            </w:tcPrChange>
          </w:tcPr>
          <w:p w14:paraId="19E17EE1" w14:textId="77777777" w:rsidR="008E4B87" w:rsidRPr="00FF6A71" w:rsidRDefault="008E4B87">
            <w:pPr>
              <w:spacing w:before="0" w:after="0" w:line="240" w:lineRule="auto"/>
              <w:jc w:val="center"/>
              <w:rPr>
                <w:ins w:id="49601" w:author="pete jones" w:date="2022-01-04T11:19:00Z"/>
                <w:rFonts w:cstheme="minorHAnsi"/>
              </w:rPr>
              <w:pPrChange w:id="49602" w:author="pete jones" w:date="2022-01-04T11:54:00Z">
                <w:pPr>
                  <w:keepNext/>
                  <w:jc w:val="center"/>
                </w:pPr>
              </w:pPrChange>
            </w:pPr>
            <w:ins w:id="49603" w:author="pete jones" w:date="2022-01-04T11:19:00Z">
              <w:r w:rsidRPr="00FF6A71">
                <w:rPr>
                  <w:rFonts w:ascii="Calibri" w:hAnsi="Calibri" w:cs="Calibri"/>
                  <w:color w:val="000000"/>
                  <w:sz w:val="22"/>
                  <w:szCs w:val="22"/>
                </w:rPr>
                <w:t>1</w:t>
              </w:r>
            </w:ins>
          </w:p>
        </w:tc>
      </w:tr>
    </w:tbl>
    <w:p w14:paraId="47FE02C8" w14:textId="77777777" w:rsidR="008E4B87" w:rsidRPr="00FF6A71" w:rsidRDefault="008E4B87">
      <w:pPr>
        <w:rPr>
          <w:ins w:id="49604" w:author="pete jones" w:date="2022-01-04T11:19:00Z"/>
          <w:rFonts w:cstheme="minorHAnsi"/>
        </w:rPr>
        <w:pPrChange w:id="49605" w:author="pete jones" w:date="2022-01-04T11:54:00Z">
          <w:pPr>
            <w:keepNext/>
          </w:pPr>
        </w:pPrChange>
      </w:pPr>
      <w:ins w:id="49606" w:author="pete jones" w:date="2022-01-04T11:19:00Z">
        <w:r w:rsidRPr="00FF6A71">
          <w:rPr>
            <w:rFonts w:cstheme="minorHAnsi"/>
          </w:rPr>
          <w:t>Q5.4 Most students have used technology as a tool for learning when in my clas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9607" w:author="pete jones" w:date="2022-01-04T11:54: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9608">
          <w:tblGrid>
            <w:gridCol w:w="814"/>
            <w:gridCol w:w="814"/>
            <w:gridCol w:w="814"/>
            <w:gridCol w:w="814"/>
            <w:gridCol w:w="692"/>
            <w:gridCol w:w="692"/>
            <w:gridCol w:w="692"/>
            <w:gridCol w:w="692"/>
          </w:tblGrid>
        </w:tblGridChange>
      </w:tblGrid>
      <w:tr w:rsidR="008E4B87" w:rsidRPr="00FF6A71" w14:paraId="1D169B17" w14:textId="77777777" w:rsidTr="00256E4A">
        <w:trPr>
          <w:trHeight w:val="300"/>
          <w:jc w:val="center"/>
          <w:ins w:id="49609" w:author="pete jones" w:date="2022-01-04T11:19:00Z"/>
          <w:trPrChange w:id="49610" w:author="pete jones" w:date="2022-01-04T11:54:00Z">
            <w:trPr>
              <w:trHeight w:val="300"/>
              <w:jc w:val="center"/>
            </w:trPr>
          </w:trPrChange>
        </w:trPr>
        <w:tc>
          <w:tcPr>
            <w:tcW w:w="814" w:type="dxa"/>
            <w:shd w:val="clear" w:color="auto" w:fill="E7E6E6" w:themeFill="background2"/>
            <w:vAlign w:val="center"/>
            <w:tcPrChange w:id="49611" w:author="pete jones" w:date="2022-01-04T11:54:00Z">
              <w:tcPr>
                <w:tcW w:w="814" w:type="dxa"/>
                <w:shd w:val="clear" w:color="auto" w:fill="E7E6E6" w:themeFill="background2"/>
                <w:vAlign w:val="center"/>
              </w:tcPr>
            </w:tcPrChange>
          </w:tcPr>
          <w:p w14:paraId="76BD7D6F" w14:textId="77777777" w:rsidR="008E4B87" w:rsidRPr="00FF6A71" w:rsidRDefault="008E4B87">
            <w:pPr>
              <w:spacing w:before="0" w:after="0" w:line="240" w:lineRule="auto"/>
              <w:jc w:val="center"/>
              <w:rPr>
                <w:ins w:id="49612" w:author="pete jones" w:date="2022-01-04T11:19:00Z"/>
                <w:rFonts w:cstheme="minorHAnsi"/>
                <w:b/>
                <w:bCs/>
              </w:rPr>
              <w:pPrChange w:id="49613" w:author="pete jones" w:date="2022-01-04T11:54:00Z">
                <w:pPr>
                  <w:keepNext/>
                  <w:jc w:val="center"/>
                </w:pPr>
              </w:pPrChange>
            </w:pPr>
            <w:ins w:id="49614" w:author="pete jones" w:date="2022-01-04T11:19:00Z">
              <w:r w:rsidRPr="00FF6A71">
                <w:rPr>
                  <w:rFonts w:cstheme="minorHAnsi"/>
                  <w:b/>
                  <w:bCs/>
                </w:rPr>
                <w:t>scale</w:t>
              </w:r>
            </w:ins>
          </w:p>
        </w:tc>
        <w:tc>
          <w:tcPr>
            <w:tcW w:w="814" w:type="dxa"/>
            <w:shd w:val="clear" w:color="auto" w:fill="E7E6E6" w:themeFill="background2"/>
            <w:noWrap/>
            <w:vAlign w:val="center"/>
            <w:tcPrChange w:id="49615" w:author="pete jones" w:date="2022-01-04T11:54:00Z">
              <w:tcPr>
                <w:tcW w:w="814" w:type="dxa"/>
                <w:shd w:val="clear" w:color="auto" w:fill="E7E6E6" w:themeFill="background2"/>
                <w:noWrap/>
                <w:vAlign w:val="center"/>
              </w:tcPr>
            </w:tcPrChange>
          </w:tcPr>
          <w:p w14:paraId="5E81EFCD" w14:textId="77777777" w:rsidR="008E4B87" w:rsidRPr="00FF6A71" w:rsidRDefault="008E4B87">
            <w:pPr>
              <w:spacing w:before="0" w:after="0" w:line="240" w:lineRule="auto"/>
              <w:jc w:val="center"/>
              <w:rPr>
                <w:ins w:id="49616" w:author="pete jones" w:date="2022-01-04T11:19:00Z"/>
                <w:rFonts w:cstheme="minorHAnsi"/>
                <w:b/>
                <w:bCs/>
              </w:rPr>
              <w:pPrChange w:id="49617" w:author="pete jones" w:date="2022-01-04T11:54:00Z">
                <w:pPr>
                  <w:keepNext/>
                  <w:jc w:val="center"/>
                </w:pPr>
              </w:pPrChange>
            </w:pPr>
            <w:ins w:id="49618" w:author="pete jones" w:date="2022-01-04T11:19:00Z">
              <w:r w:rsidRPr="00FF6A71">
                <w:rPr>
                  <w:rFonts w:cstheme="minorHAnsi"/>
                  <w:b/>
                  <w:bCs/>
                </w:rPr>
                <w:t>1</w:t>
              </w:r>
            </w:ins>
          </w:p>
        </w:tc>
        <w:tc>
          <w:tcPr>
            <w:tcW w:w="814" w:type="dxa"/>
            <w:shd w:val="clear" w:color="auto" w:fill="E7E6E6" w:themeFill="background2"/>
            <w:noWrap/>
            <w:vAlign w:val="center"/>
            <w:tcPrChange w:id="49619" w:author="pete jones" w:date="2022-01-04T11:54:00Z">
              <w:tcPr>
                <w:tcW w:w="814" w:type="dxa"/>
                <w:shd w:val="clear" w:color="auto" w:fill="E7E6E6" w:themeFill="background2"/>
                <w:noWrap/>
                <w:vAlign w:val="center"/>
              </w:tcPr>
            </w:tcPrChange>
          </w:tcPr>
          <w:p w14:paraId="39D97BA4" w14:textId="77777777" w:rsidR="008E4B87" w:rsidRPr="00FF6A71" w:rsidRDefault="008E4B87">
            <w:pPr>
              <w:spacing w:before="0" w:after="0" w:line="240" w:lineRule="auto"/>
              <w:jc w:val="center"/>
              <w:rPr>
                <w:ins w:id="49620" w:author="pete jones" w:date="2022-01-04T11:19:00Z"/>
                <w:rFonts w:cstheme="minorHAnsi"/>
                <w:b/>
                <w:bCs/>
              </w:rPr>
              <w:pPrChange w:id="49621" w:author="pete jones" w:date="2022-01-04T11:54:00Z">
                <w:pPr>
                  <w:keepNext/>
                  <w:jc w:val="center"/>
                </w:pPr>
              </w:pPrChange>
            </w:pPr>
            <w:ins w:id="49622" w:author="pete jones" w:date="2022-01-04T11:19:00Z">
              <w:r w:rsidRPr="00FF6A71">
                <w:rPr>
                  <w:rFonts w:cstheme="minorHAnsi"/>
                  <w:b/>
                  <w:bCs/>
                </w:rPr>
                <w:t>2</w:t>
              </w:r>
            </w:ins>
          </w:p>
        </w:tc>
        <w:tc>
          <w:tcPr>
            <w:tcW w:w="814" w:type="dxa"/>
            <w:shd w:val="clear" w:color="auto" w:fill="E7E6E6" w:themeFill="background2"/>
            <w:noWrap/>
            <w:vAlign w:val="center"/>
            <w:tcPrChange w:id="49623" w:author="pete jones" w:date="2022-01-04T11:54:00Z">
              <w:tcPr>
                <w:tcW w:w="814" w:type="dxa"/>
                <w:shd w:val="clear" w:color="auto" w:fill="E7E6E6" w:themeFill="background2"/>
                <w:noWrap/>
                <w:vAlign w:val="center"/>
              </w:tcPr>
            </w:tcPrChange>
          </w:tcPr>
          <w:p w14:paraId="67691931" w14:textId="77777777" w:rsidR="008E4B87" w:rsidRPr="00FF6A71" w:rsidRDefault="008E4B87">
            <w:pPr>
              <w:spacing w:before="0" w:after="0" w:line="240" w:lineRule="auto"/>
              <w:jc w:val="center"/>
              <w:rPr>
                <w:ins w:id="49624" w:author="pete jones" w:date="2022-01-04T11:19:00Z"/>
                <w:rFonts w:cstheme="minorHAnsi"/>
                <w:b/>
                <w:bCs/>
              </w:rPr>
              <w:pPrChange w:id="49625" w:author="pete jones" w:date="2022-01-04T11:54:00Z">
                <w:pPr>
                  <w:keepNext/>
                  <w:jc w:val="center"/>
                </w:pPr>
              </w:pPrChange>
            </w:pPr>
            <w:ins w:id="49626" w:author="pete jones" w:date="2022-01-04T11:19:00Z">
              <w:r w:rsidRPr="00FF6A71">
                <w:rPr>
                  <w:rFonts w:cstheme="minorHAnsi"/>
                  <w:b/>
                  <w:bCs/>
                </w:rPr>
                <w:t>3</w:t>
              </w:r>
            </w:ins>
          </w:p>
        </w:tc>
        <w:tc>
          <w:tcPr>
            <w:tcW w:w="692" w:type="dxa"/>
            <w:shd w:val="clear" w:color="auto" w:fill="E7E6E6" w:themeFill="background2"/>
            <w:noWrap/>
            <w:vAlign w:val="center"/>
            <w:tcPrChange w:id="49627" w:author="pete jones" w:date="2022-01-04T11:54:00Z">
              <w:tcPr>
                <w:tcW w:w="692" w:type="dxa"/>
                <w:shd w:val="clear" w:color="auto" w:fill="E7E6E6" w:themeFill="background2"/>
                <w:noWrap/>
                <w:vAlign w:val="center"/>
              </w:tcPr>
            </w:tcPrChange>
          </w:tcPr>
          <w:p w14:paraId="45F86C1B" w14:textId="77777777" w:rsidR="008E4B87" w:rsidRPr="00FF6A71" w:rsidRDefault="008E4B87">
            <w:pPr>
              <w:spacing w:before="0" w:after="0" w:line="240" w:lineRule="auto"/>
              <w:jc w:val="center"/>
              <w:rPr>
                <w:ins w:id="49628" w:author="pete jones" w:date="2022-01-04T11:19:00Z"/>
                <w:rFonts w:cstheme="minorHAnsi"/>
                <w:b/>
                <w:bCs/>
              </w:rPr>
              <w:pPrChange w:id="49629" w:author="pete jones" w:date="2022-01-04T11:54:00Z">
                <w:pPr>
                  <w:keepNext/>
                  <w:jc w:val="center"/>
                </w:pPr>
              </w:pPrChange>
            </w:pPr>
            <w:ins w:id="49630" w:author="pete jones" w:date="2022-01-04T11:19:00Z">
              <w:r w:rsidRPr="00FF6A71">
                <w:rPr>
                  <w:rFonts w:cstheme="minorHAnsi"/>
                  <w:b/>
                  <w:bCs/>
                </w:rPr>
                <w:t>4</w:t>
              </w:r>
            </w:ins>
          </w:p>
        </w:tc>
        <w:tc>
          <w:tcPr>
            <w:tcW w:w="692" w:type="dxa"/>
            <w:shd w:val="clear" w:color="auto" w:fill="E7E6E6" w:themeFill="background2"/>
            <w:noWrap/>
            <w:vAlign w:val="center"/>
            <w:tcPrChange w:id="49631" w:author="pete jones" w:date="2022-01-04T11:54:00Z">
              <w:tcPr>
                <w:tcW w:w="692" w:type="dxa"/>
                <w:shd w:val="clear" w:color="auto" w:fill="E7E6E6" w:themeFill="background2"/>
                <w:noWrap/>
                <w:vAlign w:val="center"/>
              </w:tcPr>
            </w:tcPrChange>
          </w:tcPr>
          <w:p w14:paraId="66581296" w14:textId="77777777" w:rsidR="008E4B87" w:rsidRPr="00FF6A71" w:rsidRDefault="008E4B87">
            <w:pPr>
              <w:spacing w:before="0" w:after="0" w:line="240" w:lineRule="auto"/>
              <w:jc w:val="center"/>
              <w:rPr>
                <w:ins w:id="49632" w:author="pete jones" w:date="2022-01-04T11:19:00Z"/>
                <w:rFonts w:cstheme="minorHAnsi"/>
                <w:b/>
                <w:bCs/>
              </w:rPr>
              <w:pPrChange w:id="49633" w:author="pete jones" w:date="2022-01-04T11:54:00Z">
                <w:pPr>
                  <w:keepNext/>
                  <w:jc w:val="center"/>
                </w:pPr>
              </w:pPrChange>
            </w:pPr>
            <w:ins w:id="49634" w:author="pete jones" w:date="2022-01-04T11:19:00Z">
              <w:r w:rsidRPr="00FF6A71">
                <w:rPr>
                  <w:rFonts w:cstheme="minorHAnsi"/>
                  <w:b/>
                  <w:bCs/>
                </w:rPr>
                <w:t>5</w:t>
              </w:r>
            </w:ins>
          </w:p>
        </w:tc>
        <w:tc>
          <w:tcPr>
            <w:tcW w:w="692" w:type="dxa"/>
            <w:shd w:val="clear" w:color="auto" w:fill="E7E6E6" w:themeFill="background2"/>
            <w:noWrap/>
            <w:vAlign w:val="center"/>
            <w:tcPrChange w:id="49635" w:author="pete jones" w:date="2022-01-04T11:54:00Z">
              <w:tcPr>
                <w:tcW w:w="692" w:type="dxa"/>
                <w:shd w:val="clear" w:color="auto" w:fill="E7E6E6" w:themeFill="background2"/>
                <w:noWrap/>
                <w:vAlign w:val="center"/>
              </w:tcPr>
            </w:tcPrChange>
          </w:tcPr>
          <w:p w14:paraId="5BCDE8F8" w14:textId="77777777" w:rsidR="008E4B87" w:rsidRPr="00FF6A71" w:rsidRDefault="008E4B87">
            <w:pPr>
              <w:spacing w:before="0" w:after="0" w:line="240" w:lineRule="auto"/>
              <w:jc w:val="center"/>
              <w:rPr>
                <w:ins w:id="49636" w:author="pete jones" w:date="2022-01-04T11:19:00Z"/>
                <w:rFonts w:cstheme="minorHAnsi"/>
                <w:b/>
                <w:bCs/>
              </w:rPr>
              <w:pPrChange w:id="49637" w:author="pete jones" w:date="2022-01-04T11:54:00Z">
                <w:pPr>
                  <w:keepNext/>
                  <w:jc w:val="center"/>
                </w:pPr>
              </w:pPrChange>
            </w:pPr>
            <w:ins w:id="49638" w:author="pete jones" w:date="2022-01-04T11:19:00Z">
              <w:r w:rsidRPr="00FF6A71">
                <w:rPr>
                  <w:rFonts w:cstheme="minorHAnsi"/>
                  <w:b/>
                  <w:bCs/>
                </w:rPr>
                <w:t>6</w:t>
              </w:r>
            </w:ins>
          </w:p>
        </w:tc>
        <w:tc>
          <w:tcPr>
            <w:tcW w:w="692" w:type="dxa"/>
            <w:shd w:val="clear" w:color="auto" w:fill="E7E6E6" w:themeFill="background2"/>
            <w:noWrap/>
            <w:vAlign w:val="center"/>
            <w:tcPrChange w:id="49639" w:author="pete jones" w:date="2022-01-04T11:54:00Z">
              <w:tcPr>
                <w:tcW w:w="692" w:type="dxa"/>
                <w:shd w:val="clear" w:color="auto" w:fill="E7E6E6" w:themeFill="background2"/>
                <w:noWrap/>
                <w:vAlign w:val="center"/>
              </w:tcPr>
            </w:tcPrChange>
          </w:tcPr>
          <w:p w14:paraId="056F6231" w14:textId="77777777" w:rsidR="008E4B87" w:rsidRPr="00FF6A71" w:rsidRDefault="008E4B87">
            <w:pPr>
              <w:spacing w:before="0" w:after="0" w:line="240" w:lineRule="auto"/>
              <w:jc w:val="center"/>
              <w:rPr>
                <w:ins w:id="49640" w:author="pete jones" w:date="2022-01-04T11:19:00Z"/>
                <w:rFonts w:cstheme="minorHAnsi"/>
                <w:b/>
                <w:bCs/>
              </w:rPr>
              <w:pPrChange w:id="49641" w:author="pete jones" w:date="2022-01-04T11:54:00Z">
                <w:pPr>
                  <w:keepNext/>
                  <w:jc w:val="center"/>
                </w:pPr>
              </w:pPrChange>
            </w:pPr>
            <w:ins w:id="49642" w:author="pete jones" w:date="2022-01-04T11:19:00Z">
              <w:r w:rsidRPr="00FF6A71">
                <w:rPr>
                  <w:rFonts w:cstheme="minorHAnsi"/>
                  <w:b/>
                  <w:bCs/>
                </w:rPr>
                <w:t>7</w:t>
              </w:r>
            </w:ins>
          </w:p>
        </w:tc>
      </w:tr>
      <w:tr w:rsidR="008E4B87" w:rsidRPr="00FF6A71" w14:paraId="1C06262D" w14:textId="77777777" w:rsidTr="00256E4A">
        <w:trPr>
          <w:trHeight w:val="300"/>
          <w:jc w:val="center"/>
          <w:ins w:id="49643" w:author="pete jones" w:date="2022-01-04T11:19:00Z"/>
          <w:trPrChange w:id="49644" w:author="pete jones" w:date="2022-01-04T11:54:00Z">
            <w:trPr>
              <w:trHeight w:val="300"/>
              <w:jc w:val="center"/>
            </w:trPr>
          </w:trPrChange>
        </w:trPr>
        <w:tc>
          <w:tcPr>
            <w:tcW w:w="814" w:type="dxa"/>
            <w:vAlign w:val="center"/>
            <w:tcPrChange w:id="49645" w:author="pete jones" w:date="2022-01-04T11:54:00Z">
              <w:tcPr>
                <w:tcW w:w="814" w:type="dxa"/>
                <w:vAlign w:val="center"/>
              </w:tcPr>
            </w:tcPrChange>
          </w:tcPr>
          <w:p w14:paraId="0748780F" w14:textId="77777777" w:rsidR="008E4B87" w:rsidRPr="00FF6A71" w:rsidRDefault="008E4B87">
            <w:pPr>
              <w:spacing w:before="0" w:after="0" w:line="240" w:lineRule="auto"/>
              <w:jc w:val="center"/>
              <w:rPr>
                <w:ins w:id="49646" w:author="pete jones" w:date="2022-01-04T11:19:00Z"/>
                <w:rFonts w:cstheme="minorHAnsi"/>
                <w:b/>
                <w:bCs/>
              </w:rPr>
              <w:pPrChange w:id="49647" w:author="pete jones" w:date="2022-01-04T11:54:00Z">
                <w:pPr>
                  <w:keepNext/>
                  <w:jc w:val="center"/>
                </w:pPr>
              </w:pPrChange>
            </w:pPr>
            <w:ins w:id="49648" w:author="pete jones" w:date="2022-01-04T11:19:00Z">
              <w:r w:rsidRPr="00FF6A71">
                <w:rPr>
                  <w:rFonts w:cstheme="minorHAnsi"/>
                  <w:b/>
                  <w:bCs/>
                </w:rPr>
                <w:t>%</w:t>
              </w:r>
            </w:ins>
          </w:p>
        </w:tc>
        <w:tc>
          <w:tcPr>
            <w:tcW w:w="814" w:type="dxa"/>
            <w:shd w:val="clear" w:color="auto" w:fill="auto"/>
            <w:noWrap/>
            <w:vAlign w:val="bottom"/>
            <w:tcPrChange w:id="49649" w:author="pete jones" w:date="2022-01-04T11:54:00Z">
              <w:tcPr>
                <w:tcW w:w="814" w:type="dxa"/>
                <w:tcBorders>
                  <w:top w:val="nil"/>
                  <w:left w:val="nil"/>
                  <w:bottom w:val="nil"/>
                  <w:right w:val="nil"/>
                </w:tcBorders>
                <w:shd w:val="clear" w:color="auto" w:fill="auto"/>
                <w:noWrap/>
                <w:vAlign w:val="bottom"/>
              </w:tcPr>
            </w:tcPrChange>
          </w:tcPr>
          <w:p w14:paraId="02327B7E" w14:textId="77777777" w:rsidR="008E4B87" w:rsidRPr="00FF6A71" w:rsidRDefault="008E4B87">
            <w:pPr>
              <w:spacing w:before="0" w:after="0" w:line="240" w:lineRule="auto"/>
              <w:jc w:val="center"/>
              <w:rPr>
                <w:ins w:id="49650" w:author="pete jones" w:date="2022-01-04T11:19:00Z"/>
                <w:rFonts w:cstheme="minorHAnsi"/>
              </w:rPr>
              <w:pPrChange w:id="49651" w:author="pete jones" w:date="2022-01-04T11:54:00Z">
                <w:pPr>
                  <w:keepNext/>
                  <w:jc w:val="center"/>
                </w:pPr>
              </w:pPrChange>
            </w:pPr>
            <w:ins w:id="49652" w:author="pete jones" w:date="2022-01-04T11:19:00Z">
              <w:r w:rsidRPr="00FF6A71">
                <w:rPr>
                  <w:rFonts w:ascii="Calibri" w:hAnsi="Calibri" w:cs="Calibri"/>
                  <w:color w:val="000000"/>
                  <w:sz w:val="22"/>
                  <w:szCs w:val="22"/>
                </w:rPr>
                <w:t>26%</w:t>
              </w:r>
            </w:ins>
          </w:p>
        </w:tc>
        <w:tc>
          <w:tcPr>
            <w:tcW w:w="814" w:type="dxa"/>
            <w:shd w:val="clear" w:color="auto" w:fill="auto"/>
            <w:noWrap/>
            <w:vAlign w:val="bottom"/>
            <w:tcPrChange w:id="49653" w:author="pete jones" w:date="2022-01-04T11:54:00Z">
              <w:tcPr>
                <w:tcW w:w="814" w:type="dxa"/>
                <w:tcBorders>
                  <w:top w:val="nil"/>
                  <w:left w:val="nil"/>
                  <w:bottom w:val="nil"/>
                  <w:right w:val="nil"/>
                </w:tcBorders>
                <w:shd w:val="clear" w:color="auto" w:fill="auto"/>
                <w:noWrap/>
                <w:vAlign w:val="bottom"/>
              </w:tcPr>
            </w:tcPrChange>
          </w:tcPr>
          <w:p w14:paraId="65B85269" w14:textId="77777777" w:rsidR="008E4B87" w:rsidRPr="00FF6A71" w:rsidRDefault="008E4B87">
            <w:pPr>
              <w:spacing w:before="0" w:after="0" w:line="240" w:lineRule="auto"/>
              <w:jc w:val="center"/>
              <w:rPr>
                <w:ins w:id="49654" w:author="pete jones" w:date="2022-01-04T11:19:00Z"/>
                <w:rFonts w:cstheme="minorHAnsi"/>
              </w:rPr>
              <w:pPrChange w:id="49655" w:author="pete jones" w:date="2022-01-04T11:54:00Z">
                <w:pPr>
                  <w:keepNext/>
                  <w:jc w:val="center"/>
                </w:pPr>
              </w:pPrChange>
            </w:pPr>
            <w:ins w:id="49656" w:author="pete jones" w:date="2022-01-04T11:19:00Z">
              <w:r w:rsidRPr="00FF6A71">
                <w:rPr>
                  <w:rFonts w:ascii="Calibri" w:hAnsi="Calibri" w:cs="Calibri"/>
                  <w:color w:val="000000"/>
                  <w:sz w:val="22"/>
                  <w:szCs w:val="22"/>
                </w:rPr>
                <w:t>56%</w:t>
              </w:r>
            </w:ins>
          </w:p>
        </w:tc>
        <w:tc>
          <w:tcPr>
            <w:tcW w:w="814" w:type="dxa"/>
            <w:shd w:val="clear" w:color="auto" w:fill="auto"/>
            <w:noWrap/>
            <w:vAlign w:val="bottom"/>
            <w:tcPrChange w:id="49657" w:author="pete jones" w:date="2022-01-04T11:54:00Z">
              <w:tcPr>
                <w:tcW w:w="814" w:type="dxa"/>
                <w:tcBorders>
                  <w:top w:val="nil"/>
                  <w:left w:val="nil"/>
                  <w:bottom w:val="nil"/>
                  <w:right w:val="nil"/>
                </w:tcBorders>
                <w:shd w:val="clear" w:color="auto" w:fill="auto"/>
                <w:noWrap/>
                <w:vAlign w:val="bottom"/>
              </w:tcPr>
            </w:tcPrChange>
          </w:tcPr>
          <w:p w14:paraId="6B3E647B" w14:textId="77777777" w:rsidR="008E4B87" w:rsidRPr="00FF6A71" w:rsidRDefault="008E4B87">
            <w:pPr>
              <w:spacing w:before="0" w:after="0" w:line="240" w:lineRule="auto"/>
              <w:jc w:val="center"/>
              <w:rPr>
                <w:ins w:id="49658" w:author="pete jones" w:date="2022-01-04T11:19:00Z"/>
                <w:rFonts w:cstheme="minorHAnsi"/>
              </w:rPr>
              <w:pPrChange w:id="49659" w:author="pete jones" w:date="2022-01-04T11:54:00Z">
                <w:pPr>
                  <w:keepNext/>
                  <w:jc w:val="center"/>
                </w:pPr>
              </w:pPrChange>
            </w:pPr>
            <w:ins w:id="49660"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9661" w:author="pete jones" w:date="2022-01-04T11:54:00Z">
              <w:tcPr>
                <w:tcW w:w="692" w:type="dxa"/>
                <w:tcBorders>
                  <w:top w:val="nil"/>
                  <w:left w:val="nil"/>
                  <w:bottom w:val="nil"/>
                  <w:right w:val="nil"/>
                </w:tcBorders>
                <w:shd w:val="clear" w:color="auto" w:fill="auto"/>
                <w:noWrap/>
                <w:vAlign w:val="bottom"/>
              </w:tcPr>
            </w:tcPrChange>
          </w:tcPr>
          <w:p w14:paraId="53A1A776" w14:textId="77777777" w:rsidR="008E4B87" w:rsidRPr="00FF6A71" w:rsidRDefault="008E4B87">
            <w:pPr>
              <w:spacing w:before="0" w:after="0" w:line="240" w:lineRule="auto"/>
              <w:jc w:val="center"/>
              <w:rPr>
                <w:ins w:id="49662" w:author="pete jones" w:date="2022-01-04T11:19:00Z"/>
                <w:rFonts w:cstheme="minorHAnsi"/>
              </w:rPr>
              <w:pPrChange w:id="49663" w:author="pete jones" w:date="2022-01-04T11:54:00Z">
                <w:pPr>
                  <w:keepNext/>
                  <w:jc w:val="center"/>
                </w:pPr>
              </w:pPrChange>
            </w:pPr>
            <w:ins w:id="49664"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9665" w:author="pete jones" w:date="2022-01-04T11:54:00Z">
              <w:tcPr>
                <w:tcW w:w="692" w:type="dxa"/>
                <w:tcBorders>
                  <w:top w:val="nil"/>
                  <w:left w:val="nil"/>
                  <w:bottom w:val="nil"/>
                  <w:right w:val="nil"/>
                </w:tcBorders>
                <w:shd w:val="clear" w:color="auto" w:fill="auto"/>
                <w:noWrap/>
                <w:vAlign w:val="bottom"/>
              </w:tcPr>
            </w:tcPrChange>
          </w:tcPr>
          <w:p w14:paraId="7BA23F8B" w14:textId="77777777" w:rsidR="008E4B87" w:rsidRPr="00FF6A71" w:rsidRDefault="008E4B87">
            <w:pPr>
              <w:spacing w:before="0" w:after="0" w:line="240" w:lineRule="auto"/>
              <w:jc w:val="center"/>
              <w:rPr>
                <w:ins w:id="49666" w:author="pete jones" w:date="2022-01-04T11:19:00Z"/>
                <w:rFonts w:cstheme="minorHAnsi"/>
              </w:rPr>
              <w:pPrChange w:id="49667" w:author="pete jones" w:date="2022-01-04T11:54:00Z">
                <w:pPr>
                  <w:keepNext/>
                  <w:jc w:val="center"/>
                </w:pPr>
              </w:pPrChange>
            </w:pPr>
            <w:ins w:id="4966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669" w:author="pete jones" w:date="2022-01-04T11:54:00Z">
              <w:tcPr>
                <w:tcW w:w="692" w:type="dxa"/>
                <w:tcBorders>
                  <w:top w:val="nil"/>
                  <w:left w:val="nil"/>
                  <w:bottom w:val="nil"/>
                  <w:right w:val="nil"/>
                </w:tcBorders>
                <w:shd w:val="clear" w:color="auto" w:fill="auto"/>
                <w:noWrap/>
                <w:vAlign w:val="bottom"/>
              </w:tcPr>
            </w:tcPrChange>
          </w:tcPr>
          <w:p w14:paraId="1A6CA3FF" w14:textId="77777777" w:rsidR="008E4B87" w:rsidRPr="00FF6A71" w:rsidRDefault="008E4B87">
            <w:pPr>
              <w:spacing w:before="0" w:after="0" w:line="240" w:lineRule="auto"/>
              <w:jc w:val="center"/>
              <w:rPr>
                <w:ins w:id="49670" w:author="pete jones" w:date="2022-01-04T11:19:00Z"/>
                <w:rFonts w:cstheme="minorHAnsi"/>
              </w:rPr>
              <w:pPrChange w:id="49671" w:author="pete jones" w:date="2022-01-04T11:54:00Z">
                <w:pPr>
                  <w:keepNext/>
                  <w:jc w:val="center"/>
                </w:pPr>
              </w:pPrChange>
            </w:pPr>
            <w:ins w:id="4967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673" w:author="pete jones" w:date="2022-01-04T11:54:00Z">
              <w:tcPr>
                <w:tcW w:w="692" w:type="dxa"/>
                <w:tcBorders>
                  <w:top w:val="nil"/>
                  <w:left w:val="nil"/>
                  <w:bottom w:val="nil"/>
                  <w:right w:val="nil"/>
                </w:tcBorders>
                <w:shd w:val="clear" w:color="auto" w:fill="auto"/>
                <w:noWrap/>
                <w:vAlign w:val="bottom"/>
              </w:tcPr>
            </w:tcPrChange>
          </w:tcPr>
          <w:p w14:paraId="54DC21B6" w14:textId="77777777" w:rsidR="008E4B87" w:rsidRPr="00FF6A71" w:rsidRDefault="008E4B87">
            <w:pPr>
              <w:spacing w:before="0" w:after="0" w:line="240" w:lineRule="auto"/>
              <w:jc w:val="center"/>
              <w:rPr>
                <w:ins w:id="49674" w:author="pete jones" w:date="2022-01-04T11:19:00Z"/>
                <w:rFonts w:cstheme="minorHAnsi"/>
              </w:rPr>
              <w:pPrChange w:id="49675" w:author="pete jones" w:date="2022-01-04T11:54:00Z">
                <w:pPr>
                  <w:keepNext/>
                  <w:jc w:val="center"/>
                </w:pPr>
              </w:pPrChange>
            </w:pPr>
            <w:ins w:id="49676" w:author="pete jones" w:date="2022-01-04T11:19:00Z">
              <w:r w:rsidRPr="00FF6A71">
                <w:rPr>
                  <w:rFonts w:ascii="Calibri" w:hAnsi="Calibri" w:cs="Calibri"/>
                  <w:color w:val="000000"/>
                  <w:sz w:val="22"/>
                  <w:szCs w:val="22"/>
                </w:rPr>
                <w:t>0%</w:t>
              </w:r>
            </w:ins>
          </w:p>
        </w:tc>
      </w:tr>
      <w:tr w:rsidR="008E4B87" w:rsidRPr="00FF6A71" w14:paraId="3C2E2EC8" w14:textId="77777777" w:rsidTr="00256E4A">
        <w:trPr>
          <w:trHeight w:val="300"/>
          <w:jc w:val="center"/>
          <w:ins w:id="49677" w:author="pete jones" w:date="2022-01-04T11:19:00Z"/>
          <w:trPrChange w:id="49678" w:author="pete jones" w:date="2022-01-04T11:54:00Z">
            <w:trPr>
              <w:trHeight w:val="300"/>
              <w:jc w:val="center"/>
            </w:trPr>
          </w:trPrChange>
        </w:trPr>
        <w:tc>
          <w:tcPr>
            <w:tcW w:w="814" w:type="dxa"/>
            <w:vAlign w:val="center"/>
            <w:tcPrChange w:id="49679" w:author="pete jones" w:date="2022-01-04T11:54:00Z">
              <w:tcPr>
                <w:tcW w:w="814" w:type="dxa"/>
                <w:vAlign w:val="center"/>
              </w:tcPr>
            </w:tcPrChange>
          </w:tcPr>
          <w:p w14:paraId="32F344C5" w14:textId="77777777" w:rsidR="008E4B87" w:rsidRPr="00FF6A71" w:rsidRDefault="008E4B87">
            <w:pPr>
              <w:spacing w:before="0" w:after="0" w:line="240" w:lineRule="auto"/>
              <w:jc w:val="center"/>
              <w:rPr>
                <w:ins w:id="49680" w:author="pete jones" w:date="2022-01-04T11:19:00Z"/>
                <w:rFonts w:cstheme="minorHAnsi"/>
                <w:b/>
                <w:bCs/>
              </w:rPr>
              <w:pPrChange w:id="49681" w:author="pete jones" w:date="2022-01-04T11:54:00Z">
                <w:pPr>
                  <w:keepNext/>
                  <w:jc w:val="center"/>
                </w:pPr>
              </w:pPrChange>
            </w:pPr>
            <w:ins w:id="49682" w:author="pete jones" w:date="2022-01-04T11:19:00Z">
              <w:r w:rsidRPr="00FF6A71">
                <w:rPr>
                  <w:rFonts w:cstheme="minorHAnsi"/>
                  <w:b/>
                  <w:bCs/>
                </w:rPr>
                <w:t>Count</w:t>
              </w:r>
            </w:ins>
          </w:p>
        </w:tc>
        <w:tc>
          <w:tcPr>
            <w:tcW w:w="814" w:type="dxa"/>
            <w:shd w:val="clear" w:color="auto" w:fill="auto"/>
            <w:noWrap/>
            <w:vAlign w:val="bottom"/>
            <w:tcPrChange w:id="49683" w:author="pete jones" w:date="2022-01-04T11:54:00Z">
              <w:tcPr>
                <w:tcW w:w="814" w:type="dxa"/>
                <w:tcBorders>
                  <w:top w:val="nil"/>
                  <w:left w:val="nil"/>
                  <w:bottom w:val="nil"/>
                  <w:right w:val="nil"/>
                </w:tcBorders>
                <w:shd w:val="clear" w:color="auto" w:fill="auto"/>
                <w:noWrap/>
                <w:vAlign w:val="bottom"/>
              </w:tcPr>
            </w:tcPrChange>
          </w:tcPr>
          <w:p w14:paraId="39A20ACA" w14:textId="77777777" w:rsidR="008E4B87" w:rsidRPr="00FF6A71" w:rsidRDefault="008E4B87">
            <w:pPr>
              <w:spacing w:before="0" w:after="0" w:line="240" w:lineRule="auto"/>
              <w:jc w:val="center"/>
              <w:rPr>
                <w:ins w:id="49684" w:author="pete jones" w:date="2022-01-04T11:19:00Z"/>
                <w:rFonts w:cstheme="minorHAnsi"/>
              </w:rPr>
              <w:pPrChange w:id="49685" w:author="pete jones" w:date="2022-01-04T11:54:00Z">
                <w:pPr>
                  <w:keepNext/>
                  <w:jc w:val="center"/>
                </w:pPr>
              </w:pPrChange>
            </w:pPr>
            <w:ins w:id="49686"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9687" w:author="pete jones" w:date="2022-01-04T11:54:00Z">
              <w:tcPr>
                <w:tcW w:w="814" w:type="dxa"/>
                <w:tcBorders>
                  <w:top w:val="nil"/>
                  <w:left w:val="nil"/>
                  <w:bottom w:val="nil"/>
                  <w:right w:val="nil"/>
                </w:tcBorders>
                <w:shd w:val="clear" w:color="auto" w:fill="auto"/>
                <w:noWrap/>
                <w:vAlign w:val="bottom"/>
              </w:tcPr>
            </w:tcPrChange>
          </w:tcPr>
          <w:p w14:paraId="1884BD54" w14:textId="77777777" w:rsidR="008E4B87" w:rsidRPr="00FF6A71" w:rsidRDefault="008E4B87">
            <w:pPr>
              <w:spacing w:before="0" w:after="0" w:line="240" w:lineRule="auto"/>
              <w:jc w:val="center"/>
              <w:rPr>
                <w:ins w:id="49688" w:author="pete jones" w:date="2022-01-04T11:19:00Z"/>
                <w:rFonts w:cstheme="minorHAnsi"/>
              </w:rPr>
              <w:pPrChange w:id="49689" w:author="pete jones" w:date="2022-01-04T11:54:00Z">
                <w:pPr>
                  <w:keepNext/>
                  <w:jc w:val="center"/>
                </w:pPr>
              </w:pPrChange>
            </w:pPr>
            <w:ins w:id="49690"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49691" w:author="pete jones" w:date="2022-01-04T11:54:00Z">
              <w:tcPr>
                <w:tcW w:w="814" w:type="dxa"/>
                <w:tcBorders>
                  <w:top w:val="nil"/>
                  <w:left w:val="nil"/>
                  <w:bottom w:val="nil"/>
                  <w:right w:val="nil"/>
                </w:tcBorders>
                <w:shd w:val="clear" w:color="auto" w:fill="auto"/>
                <w:noWrap/>
                <w:vAlign w:val="bottom"/>
              </w:tcPr>
            </w:tcPrChange>
          </w:tcPr>
          <w:p w14:paraId="3760001B" w14:textId="77777777" w:rsidR="008E4B87" w:rsidRPr="00FF6A71" w:rsidRDefault="008E4B87">
            <w:pPr>
              <w:spacing w:before="0" w:after="0" w:line="240" w:lineRule="auto"/>
              <w:jc w:val="center"/>
              <w:rPr>
                <w:ins w:id="49692" w:author="pete jones" w:date="2022-01-04T11:19:00Z"/>
                <w:rFonts w:cstheme="minorHAnsi"/>
              </w:rPr>
              <w:pPrChange w:id="49693" w:author="pete jones" w:date="2022-01-04T11:54:00Z">
                <w:pPr>
                  <w:keepNext/>
                  <w:jc w:val="center"/>
                </w:pPr>
              </w:pPrChange>
            </w:pPr>
            <w:ins w:id="49694"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49695" w:author="pete jones" w:date="2022-01-04T11:54:00Z">
              <w:tcPr>
                <w:tcW w:w="692" w:type="dxa"/>
                <w:tcBorders>
                  <w:top w:val="nil"/>
                  <w:left w:val="nil"/>
                  <w:bottom w:val="nil"/>
                  <w:right w:val="nil"/>
                </w:tcBorders>
                <w:shd w:val="clear" w:color="auto" w:fill="auto"/>
                <w:noWrap/>
                <w:vAlign w:val="bottom"/>
              </w:tcPr>
            </w:tcPrChange>
          </w:tcPr>
          <w:p w14:paraId="78F0D54F" w14:textId="77777777" w:rsidR="008E4B87" w:rsidRPr="00FF6A71" w:rsidRDefault="008E4B87">
            <w:pPr>
              <w:spacing w:before="0" w:after="0" w:line="240" w:lineRule="auto"/>
              <w:jc w:val="center"/>
              <w:rPr>
                <w:ins w:id="49696" w:author="pete jones" w:date="2022-01-04T11:19:00Z"/>
                <w:rFonts w:cstheme="minorHAnsi"/>
              </w:rPr>
              <w:pPrChange w:id="49697" w:author="pete jones" w:date="2022-01-04T11:54:00Z">
                <w:pPr>
                  <w:keepNext/>
                  <w:jc w:val="center"/>
                </w:pPr>
              </w:pPrChange>
            </w:pPr>
            <w:ins w:id="49698"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49699" w:author="pete jones" w:date="2022-01-04T11:54:00Z">
              <w:tcPr>
                <w:tcW w:w="692" w:type="dxa"/>
                <w:tcBorders>
                  <w:top w:val="nil"/>
                  <w:left w:val="nil"/>
                  <w:bottom w:val="nil"/>
                  <w:right w:val="nil"/>
                </w:tcBorders>
                <w:shd w:val="clear" w:color="auto" w:fill="auto"/>
                <w:noWrap/>
                <w:vAlign w:val="bottom"/>
              </w:tcPr>
            </w:tcPrChange>
          </w:tcPr>
          <w:p w14:paraId="4A343F2B" w14:textId="77777777" w:rsidR="008E4B87" w:rsidRPr="00FF6A71" w:rsidRDefault="008E4B87">
            <w:pPr>
              <w:spacing w:before="0" w:after="0" w:line="240" w:lineRule="auto"/>
              <w:jc w:val="center"/>
              <w:rPr>
                <w:ins w:id="49700" w:author="pete jones" w:date="2022-01-04T11:19:00Z"/>
                <w:rFonts w:cstheme="minorHAnsi"/>
              </w:rPr>
              <w:pPrChange w:id="49701" w:author="pete jones" w:date="2022-01-04T11:54:00Z">
                <w:pPr>
                  <w:keepNext/>
                  <w:jc w:val="center"/>
                </w:pPr>
              </w:pPrChange>
            </w:pPr>
            <w:ins w:id="4970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703" w:author="pete jones" w:date="2022-01-04T11:54:00Z">
              <w:tcPr>
                <w:tcW w:w="692" w:type="dxa"/>
                <w:tcBorders>
                  <w:top w:val="nil"/>
                  <w:left w:val="nil"/>
                  <w:bottom w:val="nil"/>
                  <w:right w:val="nil"/>
                </w:tcBorders>
                <w:shd w:val="clear" w:color="auto" w:fill="auto"/>
                <w:noWrap/>
                <w:vAlign w:val="bottom"/>
              </w:tcPr>
            </w:tcPrChange>
          </w:tcPr>
          <w:p w14:paraId="51683E0B" w14:textId="77777777" w:rsidR="008E4B87" w:rsidRPr="00FF6A71" w:rsidRDefault="008E4B87">
            <w:pPr>
              <w:spacing w:before="0" w:after="0" w:line="240" w:lineRule="auto"/>
              <w:jc w:val="center"/>
              <w:rPr>
                <w:ins w:id="49704" w:author="pete jones" w:date="2022-01-04T11:19:00Z"/>
                <w:rFonts w:cstheme="minorHAnsi"/>
              </w:rPr>
              <w:pPrChange w:id="49705" w:author="pete jones" w:date="2022-01-04T11:54:00Z">
                <w:pPr>
                  <w:keepNext/>
                  <w:jc w:val="center"/>
                </w:pPr>
              </w:pPrChange>
            </w:pPr>
            <w:ins w:id="4970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707" w:author="pete jones" w:date="2022-01-04T11:54:00Z">
              <w:tcPr>
                <w:tcW w:w="692" w:type="dxa"/>
                <w:tcBorders>
                  <w:top w:val="nil"/>
                  <w:left w:val="nil"/>
                  <w:bottom w:val="nil"/>
                  <w:right w:val="nil"/>
                </w:tcBorders>
                <w:shd w:val="clear" w:color="auto" w:fill="auto"/>
                <w:noWrap/>
                <w:vAlign w:val="bottom"/>
              </w:tcPr>
            </w:tcPrChange>
          </w:tcPr>
          <w:p w14:paraId="27211BA4" w14:textId="77777777" w:rsidR="008E4B87" w:rsidRPr="00FF6A71" w:rsidRDefault="008E4B87">
            <w:pPr>
              <w:spacing w:before="0" w:after="0" w:line="240" w:lineRule="auto"/>
              <w:jc w:val="center"/>
              <w:rPr>
                <w:ins w:id="49708" w:author="pete jones" w:date="2022-01-04T11:19:00Z"/>
                <w:rFonts w:cstheme="minorHAnsi"/>
              </w:rPr>
              <w:pPrChange w:id="49709" w:author="pete jones" w:date="2022-01-04T11:54:00Z">
                <w:pPr>
                  <w:keepNext/>
                  <w:jc w:val="center"/>
                </w:pPr>
              </w:pPrChange>
            </w:pPr>
            <w:ins w:id="49710" w:author="pete jones" w:date="2022-01-04T11:19:00Z">
              <w:r w:rsidRPr="00FF6A71">
                <w:rPr>
                  <w:rFonts w:ascii="Calibri" w:hAnsi="Calibri" w:cs="Calibri"/>
                  <w:color w:val="000000"/>
                  <w:sz w:val="22"/>
                  <w:szCs w:val="22"/>
                </w:rPr>
                <w:t>0</w:t>
              </w:r>
            </w:ins>
          </w:p>
        </w:tc>
      </w:tr>
    </w:tbl>
    <w:p w14:paraId="7D82B3C8" w14:textId="77777777" w:rsidR="008E4B87" w:rsidRPr="00FF6A71" w:rsidRDefault="008E4B87">
      <w:pPr>
        <w:rPr>
          <w:ins w:id="49711" w:author="pete jones" w:date="2022-01-04T11:19:00Z"/>
          <w:rFonts w:cstheme="minorHAnsi"/>
        </w:rPr>
        <w:pPrChange w:id="49712" w:author="pete jones" w:date="2022-01-04T11:54:00Z">
          <w:pPr>
            <w:keepNext/>
          </w:pPr>
        </w:pPrChange>
      </w:pPr>
      <w:ins w:id="49713" w:author="pete jones" w:date="2022-01-04T11:19:00Z">
        <w:r w:rsidRPr="00FF6A71">
          <w:rPr>
            <w:rFonts w:cstheme="minorHAnsi"/>
          </w:rPr>
          <w:t>Q5.5 I ask students to select appropriate technology tools or resources to complete a task</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9714" w:author="pete jones" w:date="2022-01-04T11:55: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9715">
          <w:tblGrid>
            <w:gridCol w:w="814"/>
            <w:gridCol w:w="814"/>
            <w:gridCol w:w="814"/>
            <w:gridCol w:w="814"/>
            <w:gridCol w:w="692"/>
            <w:gridCol w:w="692"/>
            <w:gridCol w:w="692"/>
            <w:gridCol w:w="692"/>
          </w:tblGrid>
        </w:tblGridChange>
      </w:tblGrid>
      <w:tr w:rsidR="008E4B87" w:rsidRPr="00FF6A71" w14:paraId="02AB5FBC" w14:textId="77777777" w:rsidTr="00256E4A">
        <w:trPr>
          <w:trHeight w:val="300"/>
          <w:jc w:val="center"/>
          <w:ins w:id="49716" w:author="pete jones" w:date="2022-01-04T11:19:00Z"/>
          <w:trPrChange w:id="49717" w:author="pete jones" w:date="2022-01-04T11:55:00Z">
            <w:trPr>
              <w:trHeight w:val="300"/>
              <w:jc w:val="center"/>
            </w:trPr>
          </w:trPrChange>
        </w:trPr>
        <w:tc>
          <w:tcPr>
            <w:tcW w:w="814" w:type="dxa"/>
            <w:shd w:val="clear" w:color="auto" w:fill="E7E6E6" w:themeFill="background2"/>
            <w:vAlign w:val="center"/>
            <w:tcPrChange w:id="49718" w:author="pete jones" w:date="2022-01-04T11:55:00Z">
              <w:tcPr>
                <w:tcW w:w="814" w:type="dxa"/>
                <w:shd w:val="clear" w:color="auto" w:fill="E7E6E6" w:themeFill="background2"/>
                <w:vAlign w:val="center"/>
              </w:tcPr>
            </w:tcPrChange>
          </w:tcPr>
          <w:p w14:paraId="1A37FCCA" w14:textId="77777777" w:rsidR="008E4B87" w:rsidRPr="00FF6A71" w:rsidRDefault="008E4B87">
            <w:pPr>
              <w:spacing w:before="0" w:after="0" w:line="240" w:lineRule="auto"/>
              <w:jc w:val="center"/>
              <w:rPr>
                <w:ins w:id="49719" w:author="pete jones" w:date="2022-01-04T11:19:00Z"/>
                <w:rFonts w:cstheme="minorHAnsi"/>
                <w:b/>
                <w:bCs/>
              </w:rPr>
              <w:pPrChange w:id="49720" w:author="pete jones" w:date="2022-01-04T11:55:00Z">
                <w:pPr>
                  <w:keepNext/>
                  <w:jc w:val="center"/>
                </w:pPr>
              </w:pPrChange>
            </w:pPr>
            <w:ins w:id="49721" w:author="pete jones" w:date="2022-01-04T11:19:00Z">
              <w:r w:rsidRPr="00FF6A71">
                <w:rPr>
                  <w:rFonts w:cstheme="minorHAnsi"/>
                  <w:b/>
                  <w:bCs/>
                </w:rPr>
                <w:t>scale</w:t>
              </w:r>
            </w:ins>
          </w:p>
        </w:tc>
        <w:tc>
          <w:tcPr>
            <w:tcW w:w="814" w:type="dxa"/>
            <w:shd w:val="clear" w:color="auto" w:fill="E7E6E6" w:themeFill="background2"/>
            <w:noWrap/>
            <w:vAlign w:val="center"/>
            <w:tcPrChange w:id="49722" w:author="pete jones" w:date="2022-01-04T11:55:00Z">
              <w:tcPr>
                <w:tcW w:w="814" w:type="dxa"/>
                <w:shd w:val="clear" w:color="auto" w:fill="E7E6E6" w:themeFill="background2"/>
                <w:noWrap/>
                <w:vAlign w:val="center"/>
              </w:tcPr>
            </w:tcPrChange>
          </w:tcPr>
          <w:p w14:paraId="70E9920B" w14:textId="77777777" w:rsidR="008E4B87" w:rsidRPr="00FF6A71" w:rsidRDefault="008E4B87">
            <w:pPr>
              <w:spacing w:before="0" w:after="0" w:line="240" w:lineRule="auto"/>
              <w:jc w:val="center"/>
              <w:rPr>
                <w:ins w:id="49723" w:author="pete jones" w:date="2022-01-04T11:19:00Z"/>
                <w:rFonts w:cstheme="minorHAnsi"/>
                <w:b/>
                <w:bCs/>
              </w:rPr>
              <w:pPrChange w:id="49724" w:author="pete jones" w:date="2022-01-04T11:55:00Z">
                <w:pPr>
                  <w:keepNext/>
                  <w:jc w:val="center"/>
                </w:pPr>
              </w:pPrChange>
            </w:pPr>
            <w:ins w:id="49725" w:author="pete jones" w:date="2022-01-04T11:19:00Z">
              <w:r w:rsidRPr="00FF6A71">
                <w:rPr>
                  <w:rFonts w:cstheme="minorHAnsi"/>
                  <w:b/>
                  <w:bCs/>
                </w:rPr>
                <w:t>1</w:t>
              </w:r>
            </w:ins>
          </w:p>
        </w:tc>
        <w:tc>
          <w:tcPr>
            <w:tcW w:w="814" w:type="dxa"/>
            <w:shd w:val="clear" w:color="auto" w:fill="E7E6E6" w:themeFill="background2"/>
            <w:noWrap/>
            <w:vAlign w:val="center"/>
            <w:tcPrChange w:id="49726" w:author="pete jones" w:date="2022-01-04T11:55:00Z">
              <w:tcPr>
                <w:tcW w:w="814" w:type="dxa"/>
                <w:shd w:val="clear" w:color="auto" w:fill="E7E6E6" w:themeFill="background2"/>
                <w:noWrap/>
                <w:vAlign w:val="center"/>
              </w:tcPr>
            </w:tcPrChange>
          </w:tcPr>
          <w:p w14:paraId="4B94A6D5" w14:textId="77777777" w:rsidR="008E4B87" w:rsidRPr="00FF6A71" w:rsidRDefault="008E4B87">
            <w:pPr>
              <w:spacing w:before="0" w:after="0" w:line="240" w:lineRule="auto"/>
              <w:jc w:val="center"/>
              <w:rPr>
                <w:ins w:id="49727" w:author="pete jones" w:date="2022-01-04T11:19:00Z"/>
                <w:rFonts w:cstheme="minorHAnsi"/>
                <w:b/>
                <w:bCs/>
              </w:rPr>
              <w:pPrChange w:id="49728" w:author="pete jones" w:date="2022-01-04T11:55:00Z">
                <w:pPr>
                  <w:keepNext/>
                  <w:jc w:val="center"/>
                </w:pPr>
              </w:pPrChange>
            </w:pPr>
            <w:ins w:id="49729" w:author="pete jones" w:date="2022-01-04T11:19:00Z">
              <w:r w:rsidRPr="00FF6A71">
                <w:rPr>
                  <w:rFonts w:cstheme="minorHAnsi"/>
                  <w:b/>
                  <w:bCs/>
                </w:rPr>
                <w:t>2</w:t>
              </w:r>
            </w:ins>
          </w:p>
        </w:tc>
        <w:tc>
          <w:tcPr>
            <w:tcW w:w="814" w:type="dxa"/>
            <w:shd w:val="clear" w:color="auto" w:fill="E7E6E6" w:themeFill="background2"/>
            <w:noWrap/>
            <w:vAlign w:val="center"/>
            <w:tcPrChange w:id="49730" w:author="pete jones" w:date="2022-01-04T11:55:00Z">
              <w:tcPr>
                <w:tcW w:w="814" w:type="dxa"/>
                <w:shd w:val="clear" w:color="auto" w:fill="E7E6E6" w:themeFill="background2"/>
                <w:noWrap/>
                <w:vAlign w:val="center"/>
              </w:tcPr>
            </w:tcPrChange>
          </w:tcPr>
          <w:p w14:paraId="20D11684" w14:textId="77777777" w:rsidR="008E4B87" w:rsidRPr="00FF6A71" w:rsidRDefault="008E4B87">
            <w:pPr>
              <w:spacing w:before="0" w:after="0" w:line="240" w:lineRule="auto"/>
              <w:jc w:val="center"/>
              <w:rPr>
                <w:ins w:id="49731" w:author="pete jones" w:date="2022-01-04T11:19:00Z"/>
                <w:rFonts w:cstheme="minorHAnsi"/>
                <w:b/>
                <w:bCs/>
              </w:rPr>
              <w:pPrChange w:id="49732" w:author="pete jones" w:date="2022-01-04T11:55:00Z">
                <w:pPr>
                  <w:keepNext/>
                  <w:jc w:val="center"/>
                </w:pPr>
              </w:pPrChange>
            </w:pPr>
            <w:ins w:id="49733" w:author="pete jones" w:date="2022-01-04T11:19:00Z">
              <w:r w:rsidRPr="00FF6A71">
                <w:rPr>
                  <w:rFonts w:cstheme="minorHAnsi"/>
                  <w:b/>
                  <w:bCs/>
                </w:rPr>
                <w:t>3</w:t>
              </w:r>
            </w:ins>
          </w:p>
        </w:tc>
        <w:tc>
          <w:tcPr>
            <w:tcW w:w="692" w:type="dxa"/>
            <w:shd w:val="clear" w:color="auto" w:fill="E7E6E6" w:themeFill="background2"/>
            <w:noWrap/>
            <w:vAlign w:val="center"/>
            <w:tcPrChange w:id="49734" w:author="pete jones" w:date="2022-01-04T11:55:00Z">
              <w:tcPr>
                <w:tcW w:w="692" w:type="dxa"/>
                <w:shd w:val="clear" w:color="auto" w:fill="E7E6E6" w:themeFill="background2"/>
                <w:noWrap/>
                <w:vAlign w:val="center"/>
              </w:tcPr>
            </w:tcPrChange>
          </w:tcPr>
          <w:p w14:paraId="10599754" w14:textId="77777777" w:rsidR="008E4B87" w:rsidRPr="00FF6A71" w:rsidRDefault="008E4B87">
            <w:pPr>
              <w:spacing w:before="0" w:after="0" w:line="240" w:lineRule="auto"/>
              <w:jc w:val="center"/>
              <w:rPr>
                <w:ins w:id="49735" w:author="pete jones" w:date="2022-01-04T11:19:00Z"/>
                <w:rFonts w:cstheme="minorHAnsi"/>
                <w:b/>
                <w:bCs/>
              </w:rPr>
              <w:pPrChange w:id="49736" w:author="pete jones" w:date="2022-01-04T11:55:00Z">
                <w:pPr>
                  <w:keepNext/>
                  <w:jc w:val="center"/>
                </w:pPr>
              </w:pPrChange>
            </w:pPr>
            <w:ins w:id="49737" w:author="pete jones" w:date="2022-01-04T11:19:00Z">
              <w:r w:rsidRPr="00FF6A71">
                <w:rPr>
                  <w:rFonts w:cstheme="minorHAnsi"/>
                  <w:b/>
                  <w:bCs/>
                </w:rPr>
                <w:t>4</w:t>
              </w:r>
            </w:ins>
          </w:p>
        </w:tc>
        <w:tc>
          <w:tcPr>
            <w:tcW w:w="692" w:type="dxa"/>
            <w:shd w:val="clear" w:color="auto" w:fill="E7E6E6" w:themeFill="background2"/>
            <w:noWrap/>
            <w:vAlign w:val="center"/>
            <w:tcPrChange w:id="49738" w:author="pete jones" w:date="2022-01-04T11:55:00Z">
              <w:tcPr>
                <w:tcW w:w="692" w:type="dxa"/>
                <w:shd w:val="clear" w:color="auto" w:fill="E7E6E6" w:themeFill="background2"/>
                <w:noWrap/>
                <w:vAlign w:val="center"/>
              </w:tcPr>
            </w:tcPrChange>
          </w:tcPr>
          <w:p w14:paraId="580F2F08" w14:textId="77777777" w:rsidR="008E4B87" w:rsidRPr="00FF6A71" w:rsidRDefault="008E4B87">
            <w:pPr>
              <w:spacing w:before="0" w:after="0" w:line="240" w:lineRule="auto"/>
              <w:jc w:val="center"/>
              <w:rPr>
                <w:ins w:id="49739" w:author="pete jones" w:date="2022-01-04T11:19:00Z"/>
                <w:rFonts w:cstheme="minorHAnsi"/>
                <w:b/>
                <w:bCs/>
              </w:rPr>
              <w:pPrChange w:id="49740" w:author="pete jones" w:date="2022-01-04T11:55:00Z">
                <w:pPr>
                  <w:keepNext/>
                  <w:jc w:val="center"/>
                </w:pPr>
              </w:pPrChange>
            </w:pPr>
            <w:ins w:id="49741" w:author="pete jones" w:date="2022-01-04T11:19:00Z">
              <w:r w:rsidRPr="00FF6A71">
                <w:rPr>
                  <w:rFonts w:cstheme="minorHAnsi"/>
                  <w:b/>
                  <w:bCs/>
                </w:rPr>
                <w:t>5</w:t>
              </w:r>
            </w:ins>
          </w:p>
        </w:tc>
        <w:tc>
          <w:tcPr>
            <w:tcW w:w="692" w:type="dxa"/>
            <w:shd w:val="clear" w:color="auto" w:fill="E7E6E6" w:themeFill="background2"/>
            <w:noWrap/>
            <w:vAlign w:val="center"/>
            <w:tcPrChange w:id="49742" w:author="pete jones" w:date="2022-01-04T11:55:00Z">
              <w:tcPr>
                <w:tcW w:w="692" w:type="dxa"/>
                <w:shd w:val="clear" w:color="auto" w:fill="E7E6E6" w:themeFill="background2"/>
                <w:noWrap/>
                <w:vAlign w:val="center"/>
              </w:tcPr>
            </w:tcPrChange>
          </w:tcPr>
          <w:p w14:paraId="598C249D" w14:textId="77777777" w:rsidR="008E4B87" w:rsidRPr="00FF6A71" w:rsidRDefault="008E4B87">
            <w:pPr>
              <w:spacing w:before="0" w:after="0" w:line="240" w:lineRule="auto"/>
              <w:jc w:val="center"/>
              <w:rPr>
                <w:ins w:id="49743" w:author="pete jones" w:date="2022-01-04T11:19:00Z"/>
                <w:rFonts w:cstheme="minorHAnsi"/>
                <w:b/>
                <w:bCs/>
              </w:rPr>
              <w:pPrChange w:id="49744" w:author="pete jones" w:date="2022-01-04T11:55:00Z">
                <w:pPr>
                  <w:keepNext/>
                  <w:jc w:val="center"/>
                </w:pPr>
              </w:pPrChange>
            </w:pPr>
            <w:ins w:id="49745" w:author="pete jones" w:date="2022-01-04T11:19:00Z">
              <w:r w:rsidRPr="00FF6A71">
                <w:rPr>
                  <w:rFonts w:cstheme="minorHAnsi"/>
                  <w:b/>
                  <w:bCs/>
                </w:rPr>
                <w:t>6</w:t>
              </w:r>
            </w:ins>
          </w:p>
        </w:tc>
        <w:tc>
          <w:tcPr>
            <w:tcW w:w="692" w:type="dxa"/>
            <w:shd w:val="clear" w:color="auto" w:fill="E7E6E6" w:themeFill="background2"/>
            <w:noWrap/>
            <w:vAlign w:val="center"/>
            <w:tcPrChange w:id="49746" w:author="pete jones" w:date="2022-01-04T11:55:00Z">
              <w:tcPr>
                <w:tcW w:w="692" w:type="dxa"/>
                <w:shd w:val="clear" w:color="auto" w:fill="E7E6E6" w:themeFill="background2"/>
                <w:noWrap/>
                <w:vAlign w:val="center"/>
              </w:tcPr>
            </w:tcPrChange>
          </w:tcPr>
          <w:p w14:paraId="70658BA6" w14:textId="77777777" w:rsidR="008E4B87" w:rsidRPr="00FF6A71" w:rsidRDefault="008E4B87">
            <w:pPr>
              <w:spacing w:before="0" w:after="0" w:line="240" w:lineRule="auto"/>
              <w:jc w:val="center"/>
              <w:rPr>
                <w:ins w:id="49747" w:author="pete jones" w:date="2022-01-04T11:19:00Z"/>
                <w:rFonts w:cstheme="minorHAnsi"/>
                <w:b/>
                <w:bCs/>
              </w:rPr>
              <w:pPrChange w:id="49748" w:author="pete jones" w:date="2022-01-04T11:55:00Z">
                <w:pPr>
                  <w:keepNext/>
                  <w:jc w:val="center"/>
                </w:pPr>
              </w:pPrChange>
            </w:pPr>
            <w:ins w:id="49749" w:author="pete jones" w:date="2022-01-04T11:19:00Z">
              <w:r w:rsidRPr="00FF6A71">
                <w:rPr>
                  <w:rFonts w:cstheme="minorHAnsi"/>
                  <w:b/>
                  <w:bCs/>
                </w:rPr>
                <w:t>7</w:t>
              </w:r>
            </w:ins>
          </w:p>
        </w:tc>
      </w:tr>
      <w:tr w:rsidR="008E4B87" w:rsidRPr="00FF6A71" w14:paraId="32384AA5" w14:textId="77777777" w:rsidTr="00256E4A">
        <w:trPr>
          <w:trHeight w:val="300"/>
          <w:jc w:val="center"/>
          <w:ins w:id="49750" w:author="pete jones" w:date="2022-01-04T11:19:00Z"/>
          <w:trPrChange w:id="49751" w:author="pete jones" w:date="2022-01-04T11:55:00Z">
            <w:trPr>
              <w:trHeight w:val="300"/>
              <w:jc w:val="center"/>
            </w:trPr>
          </w:trPrChange>
        </w:trPr>
        <w:tc>
          <w:tcPr>
            <w:tcW w:w="814" w:type="dxa"/>
            <w:vAlign w:val="center"/>
            <w:tcPrChange w:id="49752" w:author="pete jones" w:date="2022-01-04T11:55:00Z">
              <w:tcPr>
                <w:tcW w:w="814" w:type="dxa"/>
                <w:vAlign w:val="center"/>
              </w:tcPr>
            </w:tcPrChange>
          </w:tcPr>
          <w:p w14:paraId="03846FAA" w14:textId="77777777" w:rsidR="008E4B87" w:rsidRPr="00FF6A71" w:rsidRDefault="008E4B87">
            <w:pPr>
              <w:spacing w:before="0" w:after="0" w:line="240" w:lineRule="auto"/>
              <w:jc w:val="center"/>
              <w:rPr>
                <w:ins w:id="49753" w:author="pete jones" w:date="2022-01-04T11:19:00Z"/>
                <w:rFonts w:cstheme="minorHAnsi"/>
                <w:b/>
                <w:bCs/>
              </w:rPr>
              <w:pPrChange w:id="49754" w:author="pete jones" w:date="2022-01-04T11:55:00Z">
                <w:pPr>
                  <w:keepNext/>
                  <w:jc w:val="center"/>
                </w:pPr>
              </w:pPrChange>
            </w:pPr>
            <w:ins w:id="49755" w:author="pete jones" w:date="2022-01-04T11:19:00Z">
              <w:r w:rsidRPr="00FF6A71">
                <w:rPr>
                  <w:rFonts w:cstheme="minorHAnsi"/>
                  <w:b/>
                  <w:bCs/>
                </w:rPr>
                <w:t>%</w:t>
              </w:r>
            </w:ins>
          </w:p>
        </w:tc>
        <w:tc>
          <w:tcPr>
            <w:tcW w:w="814" w:type="dxa"/>
            <w:shd w:val="clear" w:color="auto" w:fill="auto"/>
            <w:noWrap/>
            <w:vAlign w:val="bottom"/>
            <w:tcPrChange w:id="49756" w:author="pete jones" w:date="2022-01-04T11:55:00Z">
              <w:tcPr>
                <w:tcW w:w="814" w:type="dxa"/>
                <w:tcBorders>
                  <w:top w:val="nil"/>
                  <w:left w:val="nil"/>
                  <w:bottom w:val="nil"/>
                  <w:right w:val="nil"/>
                </w:tcBorders>
                <w:shd w:val="clear" w:color="auto" w:fill="auto"/>
                <w:noWrap/>
                <w:vAlign w:val="bottom"/>
              </w:tcPr>
            </w:tcPrChange>
          </w:tcPr>
          <w:p w14:paraId="0ABC815D" w14:textId="77777777" w:rsidR="008E4B87" w:rsidRPr="00FF6A71" w:rsidRDefault="008E4B87">
            <w:pPr>
              <w:spacing w:before="0" w:after="0" w:line="240" w:lineRule="auto"/>
              <w:jc w:val="center"/>
              <w:rPr>
                <w:ins w:id="49757" w:author="pete jones" w:date="2022-01-04T11:19:00Z"/>
                <w:rFonts w:cstheme="minorHAnsi"/>
              </w:rPr>
              <w:pPrChange w:id="49758" w:author="pete jones" w:date="2022-01-04T11:55:00Z">
                <w:pPr>
                  <w:keepNext/>
                  <w:jc w:val="center"/>
                </w:pPr>
              </w:pPrChange>
            </w:pPr>
            <w:ins w:id="49759" w:author="pete jones" w:date="2022-01-04T11:19:00Z">
              <w:r w:rsidRPr="00FF6A71">
                <w:rPr>
                  <w:rFonts w:ascii="Calibri" w:hAnsi="Calibri" w:cs="Calibri"/>
                  <w:color w:val="000000"/>
                  <w:sz w:val="22"/>
                  <w:szCs w:val="22"/>
                </w:rPr>
                <w:t>11%</w:t>
              </w:r>
            </w:ins>
          </w:p>
        </w:tc>
        <w:tc>
          <w:tcPr>
            <w:tcW w:w="814" w:type="dxa"/>
            <w:shd w:val="clear" w:color="auto" w:fill="auto"/>
            <w:noWrap/>
            <w:vAlign w:val="bottom"/>
            <w:tcPrChange w:id="49760" w:author="pete jones" w:date="2022-01-04T11:55:00Z">
              <w:tcPr>
                <w:tcW w:w="814" w:type="dxa"/>
                <w:tcBorders>
                  <w:top w:val="nil"/>
                  <w:left w:val="nil"/>
                  <w:bottom w:val="nil"/>
                  <w:right w:val="nil"/>
                </w:tcBorders>
                <w:shd w:val="clear" w:color="auto" w:fill="auto"/>
                <w:noWrap/>
                <w:vAlign w:val="bottom"/>
              </w:tcPr>
            </w:tcPrChange>
          </w:tcPr>
          <w:p w14:paraId="7CBB8485" w14:textId="77777777" w:rsidR="008E4B87" w:rsidRPr="00FF6A71" w:rsidRDefault="008E4B87">
            <w:pPr>
              <w:spacing w:before="0" w:after="0" w:line="240" w:lineRule="auto"/>
              <w:jc w:val="center"/>
              <w:rPr>
                <w:ins w:id="49761" w:author="pete jones" w:date="2022-01-04T11:19:00Z"/>
                <w:rFonts w:cstheme="minorHAnsi"/>
              </w:rPr>
              <w:pPrChange w:id="49762" w:author="pete jones" w:date="2022-01-04T11:55:00Z">
                <w:pPr>
                  <w:keepNext/>
                  <w:jc w:val="center"/>
                </w:pPr>
              </w:pPrChange>
            </w:pPr>
            <w:ins w:id="49763" w:author="pete jones" w:date="2022-01-04T11:19:00Z">
              <w:r w:rsidRPr="00FF6A71">
                <w:rPr>
                  <w:rFonts w:ascii="Calibri" w:hAnsi="Calibri" w:cs="Calibri"/>
                  <w:color w:val="000000"/>
                  <w:sz w:val="22"/>
                  <w:szCs w:val="22"/>
                </w:rPr>
                <w:t>44%</w:t>
              </w:r>
            </w:ins>
          </w:p>
        </w:tc>
        <w:tc>
          <w:tcPr>
            <w:tcW w:w="814" w:type="dxa"/>
            <w:shd w:val="clear" w:color="auto" w:fill="auto"/>
            <w:noWrap/>
            <w:vAlign w:val="bottom"/>
            <w:tcPrChange w:id="49764" w:author="pete jones" w:date="2022-01-04T11:55:00Z">
              <w:tcPr>
                <w:tcW w:w="814" w:type="dxa"/>
                <w:tcBorders>
                  <w:top w:val="nil"/>
                  <w:left w:val="nil"/>
                  <w:bottom w:val="nil"/>
                  <w:right w:val="nil"/>
                </w:tcBorders>
                <w:shd w:val="clear" w:color="auto" w:fill="auto"/>
                <w:noWrap/>
                <w:vAlign w:val="bottom"/>
              </w:tcPr>
            </w:tcPrChange>
          </w:tcPr>
          <w:p w14:paraId="40D7D8A8" w14:textId="77777777" w:rsidR="008E4B87" w:rsidRPr="00FF6A71" w:rsidRDefault="008E4B87">
            <w:pPr>
              <w:spacing w:before="0" w:after="0" w:line="240" w:lineRule="auto"/>
              <w:jc w:val="center"/>
              <w:rPr>
                <w:ins w:id="49765" w:author="pete jones" w:date="2022-01-04T11:19:00Z"/>
                <w:rFonts w:cstheme="minorHAnsi"/>
              </w:rPr>
              <w:pPrChange w:id="49766" w:author="pete jones" w:date="2022-01-04T11:55:00Z">
                <w:pPr>
                  <w:keepNext/>
                  <w:jc w:val="center"/>
                </w:pPr>
              </w:pPrChange>
            </w:pPr>
            <w:ins w:id="49767"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49768" w:author="pete jones" w:date="2022-01-04T11:55:00Z">
              <w:tcPr>
                <w:tcW w:w="692" w:type="dxa"/>
                <w:tcBorders>
                  <w:top w:val="nil"/>
                  <w:left w:val="nil"/>
                  <w:bottom w:val="nil"/>
                  <w:right w:val="nil"/>
                </w:tcBorders>
                <w:shd w:val="clear" w:color="auto" w:fill="auto"/>
                <w:noWrap/>
                <w:vAlign w:val="bottom"/>
              </w:tcPr>
            </w:tcPrChange>
          </w:tcPr>
          <w:p w14:paraId="339F7F05" w14:textId="77777777" w:rsidR="008E4B87" w:rsidRPr="00FF6A71" w:rsidRDefault="008E4B87">
            <w:pPr>
              <w:spacing w:before="0" w:after="0" w:line="240" w:lineRule="auto"/>
              <w:jc w:val="center"/>
              <w:rPr>
                <w:ins w:id="49769" w:author="pete jones" w:date="2022-01-04T11:19:00Z"/>
                <w:rFonts w:cstheme="minorHAnsi"/>
              </w:rPr>
              <w:pPrChange w:id="49770" w:author="pete jones" w:date="2022-01-04T11:55:00Z">
                <w:pPr>
                  <w:keepNext/>
                  <w:jc w:val="center"/>
                </w:pPr>
              </w:pPrChange>
            </w:pPr>
            <w:ins w:id="49771"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9772" w:author="pete jones" w:date="2022-01-04T11:55:00Z">
              <w:tcPr>
                <w:tcW w:w="692" w:type="dxa"/>
                <w:tcBorders>
                  <w:top w:val="nil"/>
                  <w:left w:val="nil"/>
                  <w:bottom w:val="nil"/>
                  <w:right w:val="nil"/>
                </w:tcBorders>
                <w:shd w:val="clear" w:color="auto" w:fill="auto"/>
                <w:noWrap/>
                <w:vAlign w:val="bottom"/>
              </w:tcPr>
            </w:tcPrChange>
          </w:tcPr>
          <w:p w14:paraId="08D8C26E" w14:textId="77777777" w:rsidR="008E4B87" w:rsidRPr="00FF6A71" w:rsidRDefault="008E4B87">
            <w:pPr>
              <w:spacing w:before="0" w:after="0" w:line="240" w:lineRule="auto"/>
              <w:jc w:val="center"/>
              <w:rPr>
                <w:ins w:id="49773" w:author="pete jones" w:date="2022-01-04T11:19:00Z"/>
                <w:rFonts w:cstheme="minorHAnsi"/>
              </w:rPr>
              <w:pPrChange w:id="49774" w:author="pete jones" w:date="2022-01-04T11:55:00Z">
                <w:pPr>
                  <w:keepNext/>
                  <w:jc w:val="center"/>
                </w:pPr>
              </w:pPrChange>
            </w:pPr>
            <w:ins w:id="49775"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9776" w:author="pete jones" w:date="2022-01-04T11:55:00Z">
              <w:tcPr>
                <w:tcW w:w="692" w:type="dxa"/>
                <w:tcBorders>
                  <w:top w:val="nil"/>
                  <w:left w:val="nil"/>
                  <w:bottom w:val="nil"/>
                  <w:right w:val="nil"/>
                </w:tcBorders>
                <w:shd w:val="clear" w:color="auto" w:fill="auto"/>
                <w:noWrap/>
                <w:vAlign w:val="bottom"/>
              </w:tcPr>
            </w:tcPrChange>
          </w:tcPr>
          <w:p w14:paraId="7EA7A0BE" w14:textId="77777777" w:rsidR="008E4B87" w:rsidRPr="00FF6A71" w:rsidRDefault="008E4B87">
            <w:pPr>
              <w:spacing w:before="0" w:after="0" w:line="240" w:lineRule="auto"/>
              <w:jc w:val="center"/>
              <w:rPr>
                <w:ins w:id="49777" w:author="pete jones" w:date="2022-01-04T11:19:00Z"/>
                <w:rFonts w:cstheme="minorHAnsi"/>
              </w:rPr>
              <w:pPrChange w:id="49778" w:author="pete jones" w:date="2022-01-04T11:55:00Z">
                <w:pPr>
                  <w:keepNext/>
                  <w:jc w:val="center"/>
                </w:pPr>
              </w:pPrChange>
            </w:pPr>
            <w:ins w:id="49779"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780" w:author="pete jones" w:date="2022-01-04T11:55:00Z">
              <w:tcPr>
                <w:tcW w:w="692" w:type="dxa"/>
                <w:tcBorders>
                  <w:top w:val="nil"/>
                  <w:left w:val="nil"/>
                  <w:bottom w:val="nil"/>
                  <w:right w:val="nil"/>
                </w:tcBorders>
                <w:shd w:val="clear" w:color="auto" w:fill="auto"/>
                <w:noWrap/>
                <w:vAlign w:val="bottom"/>
              </w:tcPr>
            </w:tcPrChange>
          </w:tcPr>
          <w:p w14:paraId="7FCE8E5C" w14:textId="77777777" w:rsidR="008E4B87" w:rsidRPr="00FF6A71" w:rsidRDefault="008E4B87">
            <w:pPr>
              <w:spacing w:before="0" w:after="0" w:line="240" w:lineRule="auto"/>
              <w:jc w:val="center"/>
              <w:rPr>
                <w:ins w:id="49781" w:author="pete jones" w:date="2022-01-04T11:19:00Z"/>
                <w:rFonts w:cstheme="minorHAnsi"/>
              </w:rPr>
              <w:pPrChange w:id="49782" w:author="pete jones" w:date="2022-01-04T11:55:00Z">
                <w:pPr>
                  <w:keepNext/>
                  <w:jc w:val="center"/>
                </w:pPr>
              </w:pPrChange>
            </w:pPr>
            <w:ins w:id="49783" w:author="pete jones" w:date="2022-01-04T11:19:00Z">
              <w:r w:rsidRPr="00FF6A71">
                <w:rPr>
                  <w:rFonts w:ascii="Calibri" w:hAnsi="Calibri" w:cs="Calibri"/>
                  <w:color w:val="000000"/>
                  <w:sz w:val="22"/>
                  <w:szCs w:val="22"/>
                </w:rPr>
                <w:t>0%</w:t>
              </w:r>
            </w:ins>
          </w:p>
        </w:tc>
      </w:tr>
      <w:tr w:rsidR="008E4B87" w:rsidRPr="00FF6A71" w14:paraId="0041467D" w14:textId="77777777" w:rsidTr="00256E4A">
        <w:trPr>
          <w:trHeight w:val="300"/>
          <w:jc w:val="center"/>
          <w:ins w:id="49784" w:author="pete jones" w:date="2022-01-04T11:19:00Z"/>
          <w:trPrChange w:id="49785" w:author="pete jones" w:date="2022-01-04T11:55:00Z">
            <w:trPr>
              <w:trHeight w:val="300"/>
              <w:jc w:val="center"/>
            </w:trPr>
          </w:trPrChange>
        </w:trPr>
        <w:tc>
          <w:tcPr>
            <w:tcW w:w="814" w:type="dxa"/>
            <w:vAlign w:val="center"/>
            <w:tcPrChange w:id="49786" w:author="pete jones" w:date="2022-01-04T11:55:00Z">
              <w:tcPr>
                <w:tcW w:w="814" w:type="dxa"/>
                <w:vAlign w:val="center"/>
              </w:tcPr>
            </w:tcPrChange>
          </w:tcPr>
          <w:p w14:paraId="34947316" w14:textId="77777777" w:rsidR="008E4B87" w:rsidRPr="00FF6A71" w:rsidRDefault="008E4B87">
            <w:pPr>
              <w:spacing w:before="0" w:after="0" w:line="240" w:lineRule="auto"/>
              <w:jc w:val="center"/>
              <w:rPr>
                <w:ins w:id="49787" w:author="pete jones" w:date="2022-01-04T11:19:00Z"/>
                <w:rFonts w:cstheme="minorHAnsi"/>
                <w:b/>
                <w:bCs/>
              </w:rPr>
              <w:pPrChange w:id="49788" w:author="pete jones" w:date="2022-01-04T11:55:00Z">
                <w:pPr>
                  <w:keepNext/>
                  <w:jc w:val="center"/>
                </w:pPr>
              </w:pPrChange>
            </w:pPr>
            <w:ins w:id="49789" w:author="pete jones" w:date="2022-01-04T11:19:00Z">
              <w:r w:rsidRPr="00FF6A71">
                <w:rPr>
                  <w:rFonts w:cstheme="minorHAnsi"/>
                  <w:b/>
                  <w:bCs/>
                </w:rPr>
                <w:t>Count</w:t>
              </w:r>
            </w:ins>
          </w:p>
        </w:tc>
        <w:tc>
          <w:tcPr>
            <w:tcW w:w="814" w:type="dxa"/>
            <w:shd w:val="clear" w:color="auto" w:fill="auto"/>
            <w:noWrap/>
            <w:vAlign w:val="bottom"/>
            <w:tcPrChange w:id="49790" w:author="pete jones" w:date="2022-01-04T11:55:00Z">
              <w:tcPr>
                <w:tcW w:w="814" w:type="dxa"/>
                <w:tcBorders>
                  <w:top w:val="nil"/>
                  <w:left w:val="nil"/>
                  <w:bottom w:val="nil"/>
                  <w:right w:val="nil"/>
                </w:tcBorders>
                <w:shd w:val="clear" w:color="auto" w:fill="auto"/>
                <w:noWrap/>
                <w:vAlign w:val="bottom"/>
              </w:tcPr>
            </w:tcPrChange>
          </w:tcPr>
          <w:p w14:paraId="3E0FCFFC" w14:textId="77777777" w:rsidR="008E4B87" w:rsidRPr="00FF6A71" w:rsidRDefault="008E4B87">
            <w:pPr>
              <w:spacing w:before="0" w:after="0" w:line="240" w:lineRule="auto"/>
              <w:jc w:val="center"/>
              <w:rPr>
                <w:ins w:id="49791" w:author="pete jones" w:date="2022-01-04T11:19:00Z"/>
                <w:rFonts w:cstheme="minorHAnsi"/>
              </w:rPr>
              <w:pPrChange w:id="49792" w:author="pete jones" w:date="2022-01-04T11:55:00Z">
                <w:pPr>
                  <w:keepNext/>
                  <w:jc w:val="center"/>
                </w:pPr>
              </w:pPrChange>
            </w:pPr>
            <w:ins w:id="49793" w:author="pete jones" w:date="2022-01-04T11:19:00Z">
              <w:r w:rsidRPr="00FF6A71">
                <w:rPr>
                  <w:rFonts w:ascii="Calibri" w:hAnsi="Calibri" w:cs="Calibri"/>
                  <w:color w:val="000000"/>
                  <w:sz w:val="22"/>
                  <w:szCs w:val="22"/>
                </w:rPr>
                <w:t>3</w:t>
              </w:r>
            </w:ins>
          </w:p>
        </w:tc>
        <w:tc>
          <w:tcPr>
            <w:tcW w:w="814" w:type="dxa"/>
            <w:shd w:val="clear" w:color="auto" w:fill="auto"/>
            <w:noWrap/>
            <w:vAlign w:val="bottom"/>
            <w:tcPrChange w:id="49794" w:author="pete jones" w:date="2022-01-04T11:55:00Z">
              <w:tcPr>
                <w:tcW w:w="814" w:type="dxa"/>
                <w:tcBorders>
                  <w:top w:val="nil"/>
                  <w:left w:val="nil"/>
                  <w:bottom w:val="nil"/>
                  <w:right w:val="nil"/>
                </w:tcBorders>
                <w:shd w:val="clear" w:color="auto" w:fill="auto"/>
                <w:noWrap/>
                <w:vAlign w:val="bottom"/>
              </w:tcPr>
            </w:tcPrChange>
          </w:tcPr>
          <w:p w14:paraId="7FAACAD6" w14:textId="77777777" w:rsidR="008E4B87" w:rsidRPr="00FF6A71" w:rsidRDefault="008E4B87">
            <w:pPr>
              <w:spacing w:before="0" w:after="0" w:line="240" w:lineRule="auto"/>
              <w:jc w:val="center"/>
              <w:rPr>
                <w:ins w:id="49795" w:author="pete jones" w:date="2022-01-04T11:19:00Z"/>
                <w:rFonts w:cstheme="minorHAnsi"/>
              </w:rPr>
              <w:pPrChange w:id="49796" w:author="pete jones" w:date="2022-01-04T11:55:00Z">
                <w:pPr>
                  <w:keepNext/>
                  <w:jc w:val="center"/>
                </w:pPr>
              </w:pPrChange>
            </w:pPr>
            <w:ins w:id="49797"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49798" w:author="pete jones" w:date="2022-01-04T11:55:00Z">
              <w:tcPr>
                <w:tcW w:w="814" w:type="dxa"/>
                <w:tcBorders>
                  <w:top w:val="nil"/>
                  <w:left w:val="nil"/>
                  <w:bottom w:val="nil"/>
                  <w:right w:val="nil"/>
                </w:tcBorders>
                <w:shd w:val="clear" w:color="auto" w:fill="auto"/>
                <w:noWrap/>
                <w:vAlign w:val="bottom"/>
              </w:tcPr>
            </w:tcPrChange>
          </w:tcPr>
          <w:p w14:paraId="56348135" w14:textId="77777777" w:rsidR="008E4B87" w:rsidRPr="00FF6A71" w:rsidRDefault="008E4B87">
            <w:pPr>
              <w:spacing w:before="0" w:after="0" w:line="240" w:lineRule="auto"/>
              <w:jc w:val="center"/>
              <w:rPr>
                <w:ins w:id="49799" w:author="pete jones" w:date="2022-01-04T11:19:00Z"/>
                <w:rFonts w:cstheme="minorHAnsi"/>
              </w:rPr>
              <w:pPrChange w:id="49800" w:author="pete jones" w:date="2022-01-04T11:55:00Z">
                <w:pPr>
                  <w:keepNext/>
                  <w:jc w:val="center"/>
                </w:pPr>
              </w:pPrChange>
            </w:pPr>
            <w:ins w:id="49801"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9802" w:author="pete jones" w:date="2022-01-04T11:55:00Z">
              <w:tcPr>
                <w:tcW w:w="692" w:type="dxa"/>
                <w:tcBorders>
                  <w:top w:val="nil"/>
                  <w:left w:val="nil"/>
                  <w:bottom w:val="nil"/>
                  <w:right w:val="nil"/>
                </w:tcBorders>
                <w:shd w:val="clear" w:color="auto" w:fill="auto"/>
                <w:noWrap/>
                <w:vAlign w:val="bottom"/>
              </w:tcPr>
            </w:tcPrChange>
          </w:tcPr>
          <w:p w14:paraId="374DA5B2" w14:textId="77777777" w:rsidR="008E4B87" w:rsidRPr="00FF6A71" w:rsidRDefault="008E4B87">
            <w:pPr>
              <w:spacing w:before="0" w:after="0" w:line="240" w:lineRule="auto"/>
              <w:jc w:val="center"/>
              <w:rPr>
                <w:ins w:id="49803" w:author="pete jones" w:date="2022-01-04T11:19:00Z"/>
                <w:rFonts w:cstheme="minorHAnsi"/>
              </w:rPr>
              <w:pPrChange w:id="49804" w:author="pete jones" w:date="2022-01-04T11:55:00Z">
                <w:pPr>
                  <w:keepNext/>
                  <w:jc w:val="center"/>
                </w:pPr>
              </w:pPrChange>
            </w:pPr>
            <w:ins w:id="49805"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9806" w:author="pete jones" w:date="2022-01-04T11:55:00Z">
              <w:tcPr>
                <w:tcW w:w="692" w:type="dxa"/>
                <w:tcBorders>
                  <w:top w:val="nil"/>
                  <w:left w:val="nil"/>
                  <w:bottom w:val="nil"/>
                  <w:right w:val="nil"/>
                </w:tcBorders>
                <w:shd w:val="clear" w:color="auto" w:fill="auto"/>
                <w:noWrap/>
                <w:vAlign w:val="bottom"/>
              </w:tcPr>
            </w:tcPrChange>
          </w:tcPr>
          <w:p w14:paraId="38DA7688" w14:textId="77777777" w:rsidR="008E4B87" w:rsidRPr="00FF6A71" w:rsidRDefault="008E4B87">
            <w:pPr>
              <w:spacing w:before="0" w:after="0" w:line="240" w:lineRule="auto"/>
              <w:jc w:val="center"/>
              <w:rPr>
                <w:ins w:id="49807" w:author="pete jones" w:date="2022-01-04T11:19:00Z"/>
                <w:rFonts w:cstheme="minorHAnsi"/>
              </w:rPr>
              <w:pPrChange w:id="49808" w:author="pete jones" w:date="2022-01-04T11:55:00Z">
                <w:pPr>
                  <w:keepNext/>
                  <w:jc w:val="center"/>
                </w:pPr>
              </w:pPrChange>
            </w:pPr>
            <w:ins w:id="49809"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9810" w:author="pete jones" w:date="2022-01-04T11:55:00Z">
              <w:tcPr>
                <w:tcW w:w="692" w:type="dxa"/>
                <w:tcBorders>
                  <w:top w:val="nil"/>
                  <w:left w:val="nil"/>
                  <w:bottom w:val="nil"/>
                  <w:right w:val="nil"/>
                </w:tcBorders>
                <w:shd w:val="clear" w:color="auto" w:fill="auto"/>
                <w:noWrap/>
                <w:vAlign w:val="bottom"/>
              </w:tcPr>
            </w:tcPrChange>
          </w:tcPr>
          <w:p w14:paraId="30020338" w14:textId="77777777" w:rsidR="008E4B87" w:rsidRPr="00FF6A71" w:rsidRDefault="008E4B87">
            <w:pPr>
              <w:spacing w:before="0" w:after="0" w:line="240" w:lineRule="auto"/>
              <w:jc w:val="center"/>
              <w:rPr>
                <w:ins w:id="49811" w:author="pete jones" w:date="2022-01-04T11:19:00Z"/>
                <w:rFonts w:cstheme="minorHAnsi"/>
              </w:rPr>
              <w:pPrChange w:id="49812" w:author="pete jones" w:date="2022-01-04T11:55:00Z">
                <w:pPr>
                  <w:keepNext/>
                  <w:jc w:val="center"/>
                </w:pPr>
              </w:pPrChange>
            </w:pPr>
            <w:ins w:id="4981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814" w:author="pete jones" w:date="2022-01-04T11:55:00Z">
              <w:tcPr>
                <w:tcW w:w="692" w:type="dxa"/>
                <w:tcBorders>
                  <w:top w:val="nil"/>
                  <w:left w:val="nil"/>
                  <w:bottom w:val="nil"/>
                  <w:right w:val="nil"/>
                </w:tcBorders>
                <w:shd w:val="clear" w:color="auto" w:fill="auto"/>
                <w:noWrap/>
                <w:vAlign w:val="bottom"/>
              </w:tcPr>
            </w:tcPrChange>
          </w:tcPr>
          <w:p w14:paraId="58423D94" w14:textId="77777777" w:rsidR="008E4B87" w:rsidRPr="00FF6A71" w:rsidRDefault="008E4B87">
            <w:pPr>
              <w:spacing w:before="0" w:after="0" w:line="240" w:lineRule="auto"/>
              <w:jc w:val="center"/>
              <w:rPr>
                <w:ins w:id="49815" w:author="pete jones" w:date="2022-01-04T11:19:00Z"/>
                <w:rFonts w:cstheme="minorHAnsi"/>
              </w:rPr>
              <w:pPrChange w:id="49816" w:author="pete jones" w:date="2022-01-04T11:55:00Z">
                <w:pPr>
                  <w:keepNext/>
                  <w:jc w:val="center"/>
                </w:pPr>
              </w:pPrChange>
            </w:pPr>
            <w:ins w:id="49817" w:author="pete jones" w:date="2022-01-04T11:19:00Z">
              <w:r w:rsidRPr="00FF6A71">
                <w:rPr>
                  <w:rFonts w:ascii="Calibri" w:hAnsi="Calibri" w:cs="Calibri"/>
                  <w:color w:val="000000"/>
                  <w:sz w:val="22"/>
                  <w:szCs w:val="22"/>
                </w:rPr>
                <w:t>0</w:t>
              </w:r>
            </w:ins>
          </w:p>
        </w:tc>
      </w:tr>
    </w:tbl>
    <w:p w14:paraId="3CDBEDA6" w14:textId="09C50928" w:rsidR="008E4B87" w:rsidRPr="00FF6A71" w:rsidRDefault="008E4B87">
      <w:pPr>
        <w:rPr>
          <w:ins w:id="49818" w:author="pete jones" w:date="2022-01-04T11:19:00Z"/>
          <w:rFonts w:cstheme="minorHAnsi"/>
        </w:rPr>
        <w:pPrChange w:id="49819" w:author="pete jones" w:date="2022-01-04T11:54:00Z">
          <w:pPr>
            <w:keepNext/>
          </w:pPr>
        </w:pPrChange>
      </w:pPr>
      <w:ins w:id="49820" w:author="pete jones" w:date="2022-01-04T11:19:00Z">
        <w:r w:rsidRPr="00FF6A71">
          <w:rPr>
            <w:rFonts w:cstheme="minorHAnsi"/>
          </w:rPr>
          <w:t xml:space="preserve">Q5.6 I have been able to </w:t>
        </w:r>
      </w:ins>
      <w:ins w:id="49821" w:author="pete jones" w:date="2022-04-01T14:28:00Z">
        <w:r w:rsidR="00580BEA">
          <w:rPr>
            <w:rFonts w:cstheme="minorHAnsi"/>
          </w:rPr>
          <w:t>assess student skills in using technology for learning effectively</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814"/>
        <w:gridCol w:w="814"/>
        <w:gridCol w:w="814"/>
        <w:gridCol w:w="692"/>
        <w:gridCol w:w="692"/>
        <w:gridCol w:w="692"/>
        <w:gridCol w:w="692"/>
        <w:tblGridChange w:id="49822">
          <w:tblGrid>
            <w:gridCol w:w="814"/>
            <w:gridCol w:w="814"/>
            <w:gridCol w:w="814"/>
            <w:gridCol w:w="814"/>
            <w:gridCol w:w="692"/>
            <w:gridCol w:w="692"/>
            <w:gridCol w:w="692"/>
            <w:gridCol w:w="692"/>
          </w:tblGrid>
        </w:tblGridChange>
      </w:tblGrid>
      <w:tr w:rsidR="00FF6A71" w:rsidRPr="00FF6A71" w14:paraId="0CA4C495" w14:textId="77777777" w:rsidTr="00256E4A">
        <w:trPr>
          <w:trHeight w:val="300"/>
          <w:jc w:val="center"/>
          <w:ins w:id="49823" w:author="pete jones" w:date="2022-01-04T11:19:00Z"/>
        </w:trPr>
        <w:tc>
          <w:tcPr>
            <w:tcW w:w="814" w:type="dxa"/>
            <w:shd w:val="clear" w:color="auto" w:fill="E7E6E6" w:themeFill="background2"/>
            <w:vAlign w:val="center"/>
          </w:tcPr>
          <w:p w14:paraId="5C38D038" w14:textId="77777777" w:rsidR="008E4B87" w:rsidRPr="00FF6A71" w:rsidRDefault="008E4B87">
            <w:pPr>
              <w:spacing w:before="0" w:after="0" w:line="240" w:lineRule="auto"/>
              <w:jc w:val="center"/>
              <w:rPr>
                <w:ins w:id="49824" w:author="pete jones" w:date="2022-01-04T11:19:00Z"/>
                <w:rFonts w:cstheme="minorHAnsi"/>
                <w:b/>
                <w:bCs/>
              </w:rPr>
              <w:pPrChange w:id="49825" w:author="pete jones" w:date="2022-01-04T11:55:00Z">
                <w:pPr>
                  <w:keepNext/>
                  <w:jc w:val="center"/>
                </w:pPr>
              </w:pPrChange>
            </w:pPr>
            <w:ins w:id="49826" w:author="pete jones" w:date="2022-01-04T11:19:00Z">
              <w:r w:rsidRPr="00FF6A71">
                <w:rPr>
                  <w:rFonts w:cstheme="minorHAnsi"/>
                  <w:b/>
                  <w:bCs/>
                </w:rPr>
                <w:t>scale</w:t>
              </w:r>
            </w:ins>
          </w:p>
        </w:tc>
        <w:tc>
          <w:tcPr>
            <w:tcW w:w="814" w:type="dxa"/>
            <w:shd w:val="clear" w:color="auto" w:fill="E7E6E6" w:themeFill="background2"/>
            <w:noWrap/>
            <w:vAlign w:val="center"/>
          </w:tcPr>
          <w:p w14:paraId="0A98E929" w14:textId="77777777" w:rsidR="008E4B87" w:rsidRPr="00FF6A71" w:rsidRDefault="008E4B87">
            <w:pPr>
              <w:spacing w:before="0" w:after="0" w:line="240" w:lineRule="auto"/>
              <w:jc w:val="center"/>
              <w:rPr>
                <w:ins w:id="49827" w:author="pete jones" w:date="2022-01-04T11:19:00Z"/>
                <w:rFonts w:cstheme="minorHAnsi"/>
                <w:b/>
                <w:bCs/>
              </w:rPr>
              <w:pPrChange w:id="49828" w:author="pete jones" w:date="2022-01-04T11:55:00Z">
                <w:pPr>
                  <w:keepNext/>
                  <w:jc w:val="center"/>
                </w:pPr>
              </w:pPrChange>
            </w:pPr>
            <w:ins w:id="49829" w:author="pete jones" w:date="2022-01-04T11:19:00Z">
              <w:r w:rsidRPr="00FF6A71">
                <w:rPr>
                  <w:rFonts w:cstheme="minorHAnsi"/>
                  <w:b/>
                  <w:bCs/>
                </w:rPr>
                <w:t>1</w:t>
              </w:r>
            </w:ins>
          </w:p>
        </w:tc>
        <w:tc>
          <w:tcPr>
            <w:tcW w:w="814" w:type="dxa"/>
            <w:shd w:val="clear" w:color="auto" w:fill="E7E6E6" w:themeFill="background2"/>
            <w:noWrap/>
            <w:vAlign w:val="center"/>
          </w:tcPr>
          <w:p w14:paraId="27358431" w14:textId="77777777" w:rsidR="008E4B87" w:rsidRPr="00FF6A71" w:rsidRDefault="008E4B87">
            <w:pPr>
              <w:spacing w:before="0" w:after="0" w:line="240" w:lineRule="auto"/>
              <w:jc w:val="center"/>
              <w:rPr>
                <w:ins w:id="49830" w:author="pete jones" w:date="2022-01-04T11:19:00Z"/>
                <w:rFonts w:cstheme="minorHAnsi"/>
                <w:b/>
                <w:bCs/>
              </w:rPr>
              <w:pPrChange w:id="49831" w:author="pete jones" w:date="2022-01-04T11:55:00Z">
                <w:pPr>
                  <w:keepNext/>
                  <w:jc w:val="center"/>
                </w:pPr>
              </w:pPrChange>
            </w:pPr>
            <w:ins w:id="49832" w:author="pete jones" w:date="2022-01-04T11:19:00Z">
              <w:r w:rsidRPr="00FF6A71">
                <w:rPr>
                  <w:rFonts w:cstheme="minorHAnsi"/>
                  <w:b/>
                  <w:bCs/>
                </w:rPr>
                <w:t>2</w:t>
              </w:r>
            </w:ins>
          </w:p>
        </w:tc>
        <w:tc>
          <w:tcPr>
            <w:tcW w:w="814" w:type="dxa"/>
            <w:shd w:val="clear" w:color="auto" w:fill="E7E6E6" w:themeFill="background2"/>
            <w:noWrap/>
            <w:vAlign w:val="center"/>
          </w:tcPr>
          <w:p w14:paraId="4B1D0B6A" w14:textId="77777777" w:rsidR="008E4B87" w:rsidRPr="00FF6A71" w:rsidRDefault="008E4B87">
            <w:pPr>
              <w:spacing w:before="0" w:after="0" w:line="240" w:lineRule="auto"/>
              <w:jc w:val="center"/>
              <w:rPr>
                <w:ins w:id="49833" w:author="pete jones" w:date="2022-01-04T11:19:00Z"/>
                <w:rFonts w:cstheme="minorHAnsi"/>
                <w:b/>
                <w:bCs/>
              </w:rPr>
              <w:pPrChange w:id="49834" w:author="pete jones" w:date="2022-01-04T11:55:00Z">
                <w:pPr>
                  <w:keepNext/>
                  <w:jc w:val="center"/>
                </w:pPr>
              </w:pPrChange>
            </w:pPr>
            <w:ins w:id="49835" w:author="pete jones" w:date="2022-01-04T11:19:00Z">
              <w:r w:rsidRPr="00FF6A71">
                <w:rPr>
                  <w:rFonts w:cstheme="minorHAnsi"/>
                  <w:b/>
                  <w:bCs/>
                </w:rPr>
                <w:t>3</w:t>
              </w:r>
            </w:ins>
          </w:p>
        </w:tc>
        <w:tc>
          <w:tcPr>
            <w:tcW w:w="692" w:type="dxa"/>
            <w:shd w:val="clear" w:color="auto" w:fill="E7E6E6" w:themeFill="background2"/>
            <w:noWrap/>
            <w:vAlign w:val="center"/>
          </w:tcPr>
          <w:p w14:paraId="344BC384" w14:textId="77777777" w:rsidR="008E4B87" w:rsidRPr="00FF6A71" w:rsidRDefault="008E4B87">
            <w:pPr>
              <w:spacing w:before="0" w:after="0" w:line="240" w:lineRule="auto"/>
              <w:jc w:val="center"/>
              <w:rPr>
                <w:ins w:id="49836" w:author="pete jones" w:date="2022-01-04T11:19:00Z"/>
                <w:rFonts w:cstheme="minorHAnsi"/>
                <w:b/>
                <w:bCs/>
              </w:rPr>
              <w:pPrChange w:id="49837" w:author="pete jones" w:date="2022-01-04T11:55:00Z">
                <w:pPr>
                  <w:keepNext/>
                  <w:jc w:val="center"/>
                </w:pPr>
              </w:pPrChange>
            </w:pPr>
            <w:ins w:id="49838" w:author="pete jones" w:date="2022-01-04T11:19:00Z">
              <w:r w:rsidRPr="00FF6A71">
                <w:rPr>
                  <w:rFonts w:cstheme="minorHAnsi"/>
                  <w:b/>
                  <w:bCs/>
                </w:rPr>
                <w:t>4</w:t>
              </w:r>
            </w:ins>
          </w:p>
        </w:tc>
        <w:tc>
          <w:tcPr>
            <w:tcW w:w="692" w:type="dxa"/>
            <w:shd w:val="clear" w:color="auto" w:fill="E7E6E6" w:themeFill="background2"/>
            <w:noWrap/>
            <w:vAlign w:val="center"/>
          </w:tcPr>
          <w:p w14:paraId="599868E8" w14:textId="77777777" w:rsidR="008E4B87" w:rsidRPr="00FF6A71" w:rsidRDefault="008E4B87">
            <w:pPr>
              <w:spacing w:before="0" w:after="0" w:line="240" w:lineRule="auto"/>
              <w:jc w:val="center"/>
              <w:rPr>
                <w:ins w:id="49839" w:author="pete jones" w:date="2022-01-04T11:19:00Z"/>
                <w:rFonts w:cstheme="minorHAnsi"/>
                <w:b/>
                <w:bCs/>
              </w:rPr>
              <w:pPrChange w:id="49840" w:author="pete jones" w:date="2022-01-04T11:55:00Z">
                <w:pPr>
                  <w:keepNext/>
                  <w:jc w:val="center"/>
                </w:pPr>
              </w:pPrChange>
            </w:pPr>
            <w:ins w:id="49841" w:author="pete jones" w:date="2022-01-04T11:19:00Z">
              <w:r w:rsidRPr="00FF6A71">
                <w:rPr>
                  <w:rFonts w:cstheme="minorHAnsi"/>
                  <w:b/>
                  <w:bCs/>
                </w:rPr>
                <w:t>5</w:t>
              </w:r>
            </w:ins>
          </w:p>
        </w:tc>
        <w:tc>
          <w:tcPr>
            <w:tcW w:w="692" w:type="dxa"/>
            <w:shd w:val="clear" w:color="auto" w:fill="E7E6E6" w:themeFill="background2"/>
            <w:noWrap/>
            <w:vAlign w:val="center"/>
          </w:tcPr>
          <w:p w14:paraId="46FD70D6" w14:textId="77777777" w:rsidR="008E4B87" w:rsidRPr="00FF6A71" w:rsidRDefault="008E4B87">
            <w:pPr>
              <w:spacing w:before="0" w:after="0" w:line="240" w:lineRule="auto"/>
              <w:jc w:val="center"/>
              <w:rPr>
                <w:ins w:id="49842" w:author="pete jones" w:date="2022-01-04T11:19:00Z"/>
                <w:rFonts w:cstheme="minorHAnsi"/>
                <w:b/>
                <w:bCs/>
              </w:rPr>
              <w:pPrChange w:id="49843" w:author="pete jones" w:date="2022-01-04T11:55:00Z">
                <w:pPr>
                  <w:keepNext/>
                  <w:jc w:val="center"/>
                </w:pPr>
              </w:pPrChange>
            </w:pPr>
            <w:ins w:id="49844" w:author="pete jones" w:date="2022-01-04T11:19:00Z">
              <w:r w:rsidRPr="00FF6A71">
                <w:rPr>
                  <w:rFonts w:cstheme="minorHAnsi"/>
                  <w:b/>
                  <w:bCs/>
                </w:rPr>
                <w:t>6</w:t>
              </w:r>
            </w:ins>
          </w:p>
        </w:tc>
        <w:tc>
          <w:tcPr>
            <w:tcW w:w="692" w:type="dxa"/>
            <w:shd w:val="clear" w:color="auto" w:fill="E7E6E6" w:themeFill="background2"/>
            <w:noWrap/>
            <w:vAlign w:val="center"/>
          </w:tcPr>
          <w:p w14:paraId="03DE9272" w14:textId="77777777" w:rsidR="008E4B87" w:rsidRPr="00FF6A71" w:rsidRDefault="008E4B87">
            <w:pPr>
              <w:spacing w:before="0" w:after="0" w:line="240" w:lineRule="auto"/>
              <w:jc w:val="center"/>
              <w:rPr>
                <w:ins w:id="49845" w:author="pete jones" w:date="2022-01-04T11:19:00Z"/>
                <w:rFonts w:cstheme="minorHAnsi"/>
                <w:b/>
                <w:bCs/>
              </w:rPr>
              <w:pPrChange w:id="49846" w:author="pete jones" w:date="2022-01-04T11:55:00Z">
                <w:pPr>
                  <w:keepNext/>
                  <w:jc w:val="center"/>
                </w:pPr>
              </w:pPrChange>
            </w:pPr>
            <w:ins w:id="49847" w:author="pete jones" w:date="2022-01-04T11:19:00Z">
              <w:r w:rsidRPr="00FF6A71">
                <w:rPr>
                  <w:rFonts w:cstheme="minorHAnsi"/>
                  <w:b/>
                  <w:bCs/>
                </w:rPr>
                <w:t>7</w:t>
              </w:r>
            </w:ins>
          </w:p>
        </w:tc>
      </w:tr>
      <w:tr w:rsidR="008E4B87" w:rsidRPr="00FF6A71" w14:paraId="72D4CD1D" w14:textId="77777777" w:rsidTr="00256E4A">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9848" w:author="pete jones" w:date="2022-01-04T11:5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9849" w:author="pete jones" w:date="2022-01-04T11:19:00Z"/>
          <w:trPrChange w:id="49850" w:author="pete jones" w:date="2022-01-04T11:55:00Z">
            <w:trPr>
              <w:trHeight w:val="300"/>
              <w:jc w:val="center"/>
            </w:trPr>
          </w:trPrChange>
        </w:trPr>
        <w:tc>
          <w:tcPr>
            <w:tcW w:w="814" w:type="dxa"/>
            <w:vAlign w:val="center"/>
            <w:tcPrChange w:id="49851" w:author="pete jones" w:date="2022-01-04T11:55:00Z">
              <w:tcPr>
                <w:tcW w:w="814" w:type="dxa"/>
                <w:vAlign w:val="center"/>
              </w:tcPr>
            </w:tcPrChange>
          </w:tcPr>
          <w:p w14:paraId="28163F34" w14:textId="77777777" w:rsidR="008E4B87" w:rsidRPr="00FF6A71" w:rsidRDefault="008E4B87">
            <w:pPr>
              <w:spacing w:before="0" w:after="0" w:line="240" w:lineRule="auto"/>
              <w:jc w:val="center"/>
              <w:rPr>
                <w:ins w:id="49852" w:author="pete jones" w:date="2022-01-04T11:19:00Z"/>
                <w:rFonts w:cstheme="minorHAnsi"/>
                <w:b/>
                <w:bCs/>
              </w:rPr>
              <w:pPrChange w:id="49853" w:author="pete jones" w:date="2022-01-04T11:55:00Z">
                <w:pPr>
                  <w:keepNext/>
                  <w:jc w:val="center"/>
                </w:pPr>
              </w:pPrChange>
            </w:pPr>
            <w:ins w:id="49854" w:author="pete jones" w:date="2022-01-04T11:19:00Z">
              <w:r w:rsidRPr="00FF6A71">
                <w:rPr>
                  <w:rFonts w:cstheme="minorHAnsi"/>
                  <w:b/>
                  <w:bCs/>
                </w:rPr>
                <w:t>%</w:t>
              </w:r>
            </w:ins>
          </w:p>
        </w:tc>
        <w:tc>
          <w:tcPr>
            <w:tcW w:w="814" w:type="dxa"/>
            <w:shd w:val="clear" w:color="auto" w:fill="auto"/>
            <w:noWrap/>
            <w:vAlign w:val="bottom"/>
            <w:tcPrChange w:id="49855" w:author="pete jones" w:date="2022-01-04T11:55:00Z">
              <w:tcPr>
                <w:tcW w:w="814" w:type="dxa"/>
                <w:tcBorders>
                  <w:top w:val="nil"/>
                  <w:left w:val="nil"/>
                  <w:bottom w:val="nil"/>
                  <w:right w:val="nil"/>
                </w:tcBorders>
                <w:shd w:val="clear" w:color="auto" w:fill="auto"/>
                <w:noWrap/>
                <w:vAlign w:val="bottom"/>
              </w:tcPr>
            </w:tcPrChange>
          </w:tcPr>
          <w:p w14:paraId="788374C5" w14:textId="77777777" w:rsidR="008E4B87" w:rsidRPr="00FF6A71" w:rsidRDefault="008E4B87">
            <w:pPr>
              <w:spacing w:before="0" w:after="0" w:line="240" w:lineRule="auto"/>
              <w:jc w:val="center"/>
              <w:rPr>
                <w:ins w:id="49856" w:author="pete jones" w:date="2022-01-04T11:19:00Z"/>
                <w:rFonts w:cstheme="minorHAnsi"/>
              </w:rPr>
              <w:pPrChange w:id="49857" w:author="pete jones" w:date="2022-01-04T11:55:00Z">
                <w:pPr>
                  <w:keepNext/>
                  <w:jc w:val="center"/>
                </w:pPr>
              </w:pPrChange>
            </w:pPr>
            <w:ins w:id="49858"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49859" w:author="pete jones" w:date="2022-01-04T11:55:00Z">
              <w:tcPr>
                <w:tcW w:w="814" w:type="dxa"/>
                <w:tcBorders>
                  <w:top w:val="nil"/>
                  <w:left w:val="nil"/>
                  <w:bottom w:val="nil"/>
                  <w:right w:val="nil"/>
                </w:tcBorders>
                <w:shd w:val="clear" w:color="auto" w:fill="auto"/>
                <w:noWrap/>
                <w:vAlign w:val="bottom"/>
              </w:tcPr>
            </w:tcPrChange>
          </w:tcPr>
          <w:p w14:paraId="6623A353" w14:textId="77777777" w:rsidR="008E4B87" w:rsidRPr="00FF6A71" w:rsidRDefault="008E4B87">
            <w:pPr>
              <w:spacing w:before="0" w:after="0" w:line="240" w:lineRule="auto"/>
              <w:jc w:val="center"/>
              <w:rPr>
                <w:ins w:id="49860" w:author="pete jones" w:date="2022-01-04T11:19:00Z"/>
                <w:rFonts w:cstheme="minorHAnsi"/>
              </w:rPr>
              <w:pPrChange w:id="49861" w:author="pete jones" w:date="2022-01-04T11:55:00Z">
                <w:pPr>
                  <w:keepNext/>
                  <w:jc w:val="center"/>
                </w:pPr>
              </w:pPrChange>
            </w:pPr>
            <w:ins w:id="49862" w:author="pete jones" w:date="2022-01-04T11:19:00Z">
              <w:r w:rsidRPr="00FF6A71">
                <w:rPr>
                  <w:rFonts w:ascii="Calibri" w:hAnsi="Calibri" w:cs="Calibri"/>
                  <w:color w:val="000000"/>
                  <w:sz w:val="22"/>
                  <w:szCs w:val="22"/>
                </w:rPr>
                <w:t>44%</w:t>
              </w:r>
            </w:ins>
          </w:p>
        </w:tc>
        <w:tc>
          <w:tcPr>
            <w:tcW w:w="814" w:type="dxa"/>
            <w:shd w:val="clear" w:color="auto" w:fill="auto"/>
            <w:noWrap/>
            <w:vAlign w:val="bottom"/>
            <w:tcPrChange w:id="49863" w:author="pete jones" w:date="2022-01-04T11:55:00Z">
              <w:tcPr>
                <w:tcW w:w="814" w:type="dxa"/>
                <w:tcBorders>
                  <w:top w:val="nil"/>
                  <w:left w:val="nil"/>
                  <w:bottom w:val="nil"/>
                  <w:right w:val="nil"/>
                </w:tcBorders>
                <w:shd w:val="clear" w:color="auto" w:fill="auto"/>
                <w:noWrap/>
                <w:vAlign w:val="bottom"/>
              </w:tcPr>
            </w:tcPrChange>
          </w:tcPr>
          <w:p w14:paraId="003D8770" w14:textId="77777777" w:rsidR="008E4B87" w:rsidRPr="00FF6A71" w:rsidRDefault="008E4B87">
            <w:pPr>
              <w:spacing w:before="0" w:after="0" w:line="240" w:lineRule="auto"/>
              <w:jc w:val="center"/>
              <w:rPr>
                <w:ins w:id="49864" w:author="pete jones" w:date="2022-01-04T11:19:00Z"/>
                <w:rFonts w:cstheme="minorHAnsi"/>
              </w:rPr>
              <w:pPrChange w:id="49865" w:author="pete jones" w:date="2022-01-04T11:55:00Z">
                <w:pPr>
                  <w:keepNext/>
                  <w:jc w:val="center"/>
                </w:pPr>
              </w:pPrChange>
            </w:pPr>
            <w:ins w:id="49866"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49867" w:author="pete jones" w:date="2022-01-04T11:55:00Z">
              <w:tcPr>
                <w:tcW w:w="692" w:type="dxa"/>
                <w:tcBorders>
                  <w:top w:val="nil"/>
                  <w:left w:val="nil"/>
                  <w:bottom w:val="nil"/>
                  <w:right w:val="nil"/>
                </w:tcBorders>
                <w:shd w:val="clear" w:color="auto" w:fill="auto"/>
                <w:noWrap/>
                <w:vAlign w:val="bottom"/>
              </w:tcPr>
            </w:tcPrChange>
          </w:tcPr>
          <w:p w14:paraId="538196D3" w14:textId="77777777" w:rsidR="008E4B87" w:rsidRPr="00FF6A71" w:rsidRDefault="008E4B87">
            <w:pPr>
              <w:spacing w:before="0" w:after="0" w:line="240" w:lineRule="auto"/>
              <w:jc w:val="center"/>
              <w:rPr>
                <w:ins w:id="49868" w:author="pete jones" w:date="2022-01-04T11:19:00Z"/>
                <w:rFonts w:cstheme="minorHAnsi"/>
              </w:rPr>
              <w:pPrChange w:id="49869" w:author="pete jones" w:date="2022-01-04T11:55:00Z">
                <w:pPr>
                  <w:keepNext/>
                  <w:jc w:val="center"/>
                </w:pPr>
              </w:pPrChange>
            </w:pPr>
            <w:ins w:id="49870"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49871" w:author="pete jones" w:date="2022-01-04T11:55:00Z">
              <w:tcPr>
                <w:tcW w:w="692" w:type="dxa"/>
                <w:tcBorders>
                  <w:top w:val="nil"/>
                  <w:left w:val="nil"/>
                  <w:bottom w:val="nil"/>
                  <w:right w:val="nil"/>
                </w:tcBorders>
                <w:shd w:val="clear" w:color="auto" w:fill="auto"/>
                <w:noWrap/>
                <w:vAlign w:val="bottom"/>
              </w:tcPr>
            </w:tcPrChange>
          </w:tcPr>
          <w:p w14:paraId="2D83ECE7" w14:textId="77777777" w:rsidR="008E4B87" w:rsidRPr="00FF6A71" w:rsidRDefault="008E4B87">
            <w:pPr>
              <w:spacing w:before="0" w:after="0" w:line="240" w:lineRule="auto"/>
              <w:jc w:val="center"/>
              <w:rPr>
                <w:ins w:id="49872" w:author="pete jones" w:date="2022-01-04T11:19:00Z"/>
                <w:rFonts w:cstheme="minorHAnsi"/>
              </w:rPr>
              <w:pPrChange w:id="49873" w:author="pete jones" w:date="2022-01-04T11:55:00Z">
                <w:pPr>
                  <w:keepNext/>
                  <w:jc w:val="center"/>
                </w:pPr>
              </w:pPrChange>
            </w:pPr>
            <w:ins w:id="49874"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9875" w:author="pete jones" w:date="2022-01-04T11:55:00Z">
              <w:tcPr>
                <w:tcW w:w="692" w:type="dxa"/>
                <w:tcBorders>
                  <w:top w:val="nil"/>
                  <w:left w:val="nil"/>
                  <w:bottom w:val="nil"/>
                  <w:right w:val="nil"/>
                </w:tcBorders>
                <w:shd w:val="clear" w:color="auto" w:fill="auto"/>
                <w:noWrap/>
                <w:vAlign w:val="bottom"/>
              </w:tcPr>
            </w:tcPrChange>
          </w:tcPr>
          <w:p w14:paraId="39243063" w14:textId="77777777" w:rsidR="008E4B87" w:rsidRPr="00FF6A71" w:rsidRDefault="008E4B87">
            <w:pPr>
              <w:spacing w:before="0" w:after="0" w:line="240" w:lineRule="auto"/>
              <w:jc w:val="center"/>
              <w:rPr>
                <w:ins w:id="49876" w:author="pete jones" w:date="2022-01-04T11:19:00Z"/>
                <w:rFonts w:cstheme="minorHAnsi"/>
              </w:rPr>
              <w:pPrChange w:id="49877" w:author="pete jones" w:date="2022-01-04T11:55:00Z">
                <w:pPr>
                  <w:keepNext/>
                  <w:jc w:val="center"/>
                </w:pPr>
              </w:pPrChange>
            </w:pPr>
            <w:ins w:id="49878"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49879" w:author="pete jones" w:date="2022-01-04T11:55:00Z">
              <w:tcPr>
                <w:tcW w:w="692" w:type="dxa"/>
                <w:tcBorders>
                  <w:top w:val="nil"/>
                  <w:left w:val="nil"/>
                  <w:bottom w:val="nil"/>
                  <w:right w:val="nil"/>
                </w:tcBorders>
                <w:shd w:val="clear" w:color="auto" w:fill="auto"/>
                <w:noWrap/>
                <w:vAlign w:val="bottom"/>
              </w:tcPr>
            </w:tcPrChange>
          </w:tcPr>
          <w:p w14:paraId="3C6110F8" w14:textId="77777777" w:rsidR="008E4B87" w:rsidRPr="00FF6A71" w:rsidRDefault="008E4B87">
            <w:pPr>
              <w:spacing w:before="0" w:after="0" w:line="240" w:lineRule="auto"/>
              <w:jc w:val="center"/>
              <w:rPr>
                <w:ins w:id="49880" w:author="pete jones" w:date="2022-01-04T11:19:00Z"/>
                <w:rFonts w:cstheme="minorHAnsi"/>
              </w:rPr>
              <w:pPrChange w:id="49881" w:author="pete jones" w:date="2022-01-04T11:55:00Z">
                <w:pPr>
                  <w:keepNext/>
                  <w:jc w:val="center"/>
                </w:pPr>
              </w:pPrChange>
            </w:pPr>
            <w:ins w:id="49882" w:author="pete jones" w:date="2022-01-04T11:19:00Z">
              <w:r w:rsidRPr="00FF6A71">
                <w:rPr>
                  <w:rFonts w:ascii="Calibri" w:hAnsi="Calibri" w:cs="Calibri"/>
                  <w:color w:val="000000"/>
                  <w:sz w:val="22"/>
                  <w:szCs w:val="22"/>
                </w:rPr>
                <w:t>0%</w:t>
              </w:r>
            </w:ins>
          </w:p>
        </w:tc>
      </w:tr>
      <w:tr w:rsidR="008E4B87" w:rsidRPr="00FF6A71" w14:paraId="5D991FED" w14:textId="77777777" w:rsidTr="00256E4A">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9883" w:author="pete jones" w:date="2022-01-04T11:5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300"/>
          <w:jc w:val="center"/>
          <w:ins w:id="49884" w:author="pete jones" w:date="2022-01-04T11:19:00Z"/>
          <w:trPrChange w:id="49885" w:author="pete jones" w:date="2022-01-04T11:55:00Z">
            <w:trPr>
              <w:trHeight w:val="300"/>
              <w:jc w:val="center"/>
            </w:trPr>
          </w:trPrChange>
        </w:trPr>
        <w:tc>
          <w:tcPr>
            <w:tcW w:w="814" w:type="dxa"/>
            <w:vAlign w:val="center"/>
            <w:tcPrChange w:id="49886" w:author="pete jones" w:date="2022-01-04T11:55:00Z">
              <w:tcPr>
                <w:tcW w:w="814" w:type="dxa"/>
                <w:vAlign w:val="center"/>
              </w:tcPr>
            </w:tcPrChange>
          </w:tcPr>
          <w:p w14:paraId="68CDB543" w14:textId="77777777" w:rsidR="008E4B87" w:rsidRPr="00FF6A71" w:rsidRDefault="008E4B87">
            <w:pPr>
              <w:spacing w:before="0" w:after="0" w:line="240" w:lineRule="auto"/>
              <w:jc w:val="center"/>
              <w:rPr>
                <w:ins w:id="49887" w:author="pete jones" w:date="2022-01-04T11:19:00Z"/>
                <w:rFonts w:cstheme="minorHAnsi"/>
                <w:b/>
                <w:bCs/>
              </w:rPr>
              <w:pPrChange w:id="49888" w:author="pete jones" w:date="2022-01-04T11:55:00Z">
                <w:pPr>
                  <w:keepNext/>
                  <w:jc w:val="center"/>
                </w:pPr>
              </w:pPrChange>
            </w:pPr>
            <w:ins w:id="49889" w:author="pete jones" w:date="2022-01-04T11:19:00Z">
              <w:r w:rsidRPr="00FF6A71">
                <w:rPr>
                  <w:rFonts w:cstheme="minorHAnsi"/>
                  <w:b/>
                  <w:bCs/>
                </w:rPr>
                <w:t>Count</w:t>
              </w:r>
            </w:ins>
          </w:p>
        </w:tc>
        <w:tc>
          <w:tcPr>
            <w:tcW w:w="814" w:type="dxa"/>
            <w:shd w:val="clear" w:color="auto" w:fill="auto"/>
            <w:noWrap/>
            <w:vAlign w:val="bottom"/>
            <w:tcPrChange w:id="49890" w:author="pete jones" w:date="2022-01-04T11:55:00Z">
              <w:tcPr>
                <w:tcW w:w="814" w:type="dxa"/>
                <w:tcBorders>
                  <w:top w:val="nil"/>
                  <w:left w:val="nil"/>
                  <w:bottom w:val="nil"/>
                  <w:right w:val="nil"/>
                </w:tcBorders>
                <w:shd w:val="clear" w:color="auto" w:fill="auto"/>
                <w:noWrap/>
                <w:vAlign w:val="bottom"/>
              </w:tcPr>
            </w:tcPrChange>
          </w:tcPr>
          <w:p w14:paraId="36AFC28D" w14:textId="77777777" w:rsidR="008E4B87" w:rsidRPr="00FF6A71" w:rsidRDefault="008E4B87">
            <w:pPr>
              <w:spacing w:before="0" w:after="0" w:line="240" w:lineRule="auto"/>
              <w:jc w:val="center"/>
              <w:rPr>
                <w:ins w:id="49891" w:author="pete jones" w:date="2022-01-04T11:19:00Z"/>
                <w:rFonts w:cstheme="minorHAnsi"/>
              </w:rPr>
              <w:pPrChange w:id="49892" w:author="pete jones" w:date="2022-01-04T11:55:00Z">
                <w:pPr>
                  <w:keepNext/>
                  <w:jc w:val="center"/>
                </w:pPr>
              </w:pPrChange>
            </w:pPr>
            <w:ins w:id="49893" w:author="pete jones" w:date="2022-01-04T11:19:00Z">
              <w:r w:rsidRPr="00FF6A71">
                <w:rPr>
                  <w:rFonts w:ascii="Calibri" w:hAnsi="Calibri" w:cs="Calibri"/>
                  <w:color w:val="000000"/>
                  <w:sz w:val="22"/>
                  <w:szCs w:val="22"/>
                </w:rPr>
                <w:t>2</w:t>
              </w:r>
            </w:ins>
          </w:p>
        </w:tc>
        <w:tc>
          <w:tcPr>
            <w:tcW w:w="814" w:type="dxa"/>
            <w:shd w:val="clear" w:color="auto" w:fill="auto"/>
            <w:noWrap/>
            <w:vAlign w:val="bottom"/>
            <w:tcPrChange w:id="49894" w:author="pete jones" w:date="2022-01-04T11:55:00Z">
              <w:tcPr>
                <w:tcW w:w="814" w:type="dxa"/>
                <w:tcBorders>
                  <w:top w:val="nil"/>
                  <w:left w:val="nil"/>
                  <w:bottom w:val="nil"/>
                  <w:right w:val="nil"/>
                </w:tcBorders>
                <w:shd w:val="clear" w:color="auto" w:fill="auto"/>
                <w:noWrap/>
                <w:vAlign w:val="bottom"/>
              </w:tcPr>
            </w:tcPrChange>
          </w:tcPr>
          <w:p w14:paraId="0FC774B1" w14:textId="77777777" w:rsidR="008E4B87" w:rsidRPr="00FF6A71" w:rsidRDefault="008E4B87">
            <w:pPr>
              <w:spacing w:before="0" w:after="0" w:line="240" w:lineRule="auto"/>
              <w:jc w:val="center"/>
              <w:rPr>
                <w:ins w:id="49895" w:author="pete jones" w:date="2022-01-04T11:19:00Z"/>
                <w:rFonts w:cstheme="minorHAnsi"/>
              </w:rPr>
              <w:pPrChange w:id="49896" w:author="pete jones" w:date="2022-01-04T11:55:00Z">
                <w:pPr>
                  <w:keepNext/>
                  <w:jc w:val="center"/>
                </w:pPr>
              </w:pPrChange>
            </w:pPr>
            <w:ins w:id="49897"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49898" w:author="pete jones" w:date="2022-01-04T11:55:00Z">
              <w:tcPr>
                <w:tcW w:w="814" w:type="dxa"/>
                <w:tcBorders>
                  <w:top w:val="nil"/>
                  <w:left w:val="nil"/>
                  <w:bottom w:val="nil"/>
                  <w:right w:val="nil"/>
                </w:tcBorders>
                <w:shd w:val="clear" w:color="auto" w:fill="auto"/>
                <w:noWrap/>
                <w:vAlign w:val="bottom"/>
              </w:tcPr>
            </w:tcPrChange>
          </w:tcPr>
          <w:p w14:paraId="71D45921" w14:textId="77777777" w:rsidR="008E4B87" w:rsidRPr="00FF6A71" w:rsidRDefault="008E4B87">
            <w:pPr>
              <w:spacing w:before="0" w:after="0" w:line="240" w:lineRule="auto"/>
              <w:jc w:val="center"/>
              <w:rPr>
                <w:ins w:id="49899" w:author="pete jones" w:date="2022-01-04T11:19:00Z"/>
                <w:rFonts w:cstheme="minorHAnsi"/>
              </w:rPr>
              <w:pPrChange w:id="49900" w:author="pete jones" w:date="2022-01-04T11:55:00Z">
                <w:pPr>
                  <w:keepNext/>
                  <w:jc w:val="center"/>
                </w:pPr>
              </w:pPrChange>
            </w:pPr>
            <w:ins w:id="49901"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49902" w:author="pete jones" w:date="2022-01-04T11:55:00Z">
              <w:tcPr>
                <w:tcW w:w="692" w:type="dxa"/>
                <w:tcBorders>
                  <w:top w:val="nil"/>
                  <w:left w:val="nil"/>
                  <w:bottom w:val="nil"/>
                  <w:right w:val="nil"/>
                </w:tcBorders>
                <w:shd w:val="clear" w:color="auto" w:fill="auto"/>
                <w:noWrap/>
                <w:vAlign w:val="bottom"/>
              </w:tcPr>
            </w:tcPrChange>
          </w:tcPr>
          <w:p w14:paraId="7A6C34FB" w14:textId="77777777" w:rsidR="008E4B87" w:rsidRPr="00FF6A71" w:rsidRDefault="008E4B87">
            <w:pPr>
              <w:spacing w:before="0" w:after="0" w:line="240" w:lineRule="auto"/>
              <w:jc w:val="center"/>
              <w:rPr>
                <w:ins w:id="49903" w:author="pete jones" w:date="2022-01-04T11:19:00Z"/>
                <w:rFonts w:cstheme="minorHAnsi"/>
              </w:rPr>
              <w:pPrChange w:id="49904" w:author="pete jones" w:date="2022-01-04T11:55:00Z">
                <w:pPr>
                  <w:keepNext/>
                  <w:jc w:val="center"/>
                </w:pPr>
              </w:pPrChange>
            </w:pPr>
            <w:ins w:id="49905"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49906" w:author="pete jones" w:date="2022-01-04T11:55:00Z">
              <w:tcPr>
                <w:tcW w:w="692" w:type="dxa"/>
                <w:tcBorders>
                  <w:top w:val="nil"/>
                  <w:left w:val="nil"/>
                  <w:bottom w:val="nil"/>
                  <w:right w:val="nil"/>
                </w:tcBorders>
                <w:shd w:val="clear" w:color="auto" w:fill="auto"/>
                <w:noWrap/>
                <w:vAlign w:val="bottom"/>
              </w:tcPr>
            </w:tcPrChange>
          </w:tcPr>
          <w:p w14:paraId="243973E7" w14:textId="77777777" w:rsidR="008E4B87" w:rsidRPr="00FF6A71" w:rsidRDefault="008E4B87">
            <w:pPr>
              <w:spacing w:before="0" w:after="0" w:line="240" w:lineRule="auto"/>
              <w:jc w:val="center"/>
              <w:rPr>
                <w:ins w:id="49907" w:author="pete jones" w:date="2022-01-04T11:19:00Z"/>
                <w:rFonts w:cstheme="minorHAnsi"/>
              </w:rPr>
              <w:pPrChange w:id="49908" w:author="pete jones" w:date="2022-01-04T11:55:00Z">
                <w:pPr>
                  <w:keepNext/>
                  <w:jc w:val="center"/>
                </w:pPr>
              </w:pPrChange>
            </w:pPr>
            <w:ins w:id="49909"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9910" w:author="pete jones" w:date="2022-01-04T11:55:00Z">
              <w:tcPr>
                <w:tcW w:w="692" w:type="dxa"/>
                <w:tcBorders>
                  <w:top w:val="nil"/>
                  <w:left w:val="nil"/>
                  <w:bottom w:val="nil"/>
                  <w:right w:val="nil"/>
                </w:tcBorders>
                <w:shd w:val="clear" w:color="auto" w:fill="auto"/>
                <w:noWrap/>
                <w:vAlign w:val="bottom"/>
              </w:tcPr>
            </w:tcPrChange>
          </w:tcPr>
          <w:p w14:paraId="4B201BFD" w14:textId="77777777" w:rsidR="008E4B87" w:rsidRPr="00FF6A71" w:rsidRDefault="008E4B87">
            <w:pPr>
              <w:spacing w:before="0" w:after="0" w:line="240" w:lineRule="auto"/>
              <w:jc w:val="center"/>
              <w:rPr>
                <w:ins w:id="49911" w:author="pete jones" w:date="2022-01-04T11:19:00Z"/>
                <w:rFonts w:cstheme="minorHAnsi"/>
              </w:rPr>
              <w:pPrChange w:id="49912" w:author="pete jones" w:date="2022-01-04T11:55:00Z">
                <w:pPr>
                  <w:keepNext/>
                  <w:jc w:val="center"/>
                </w:pPr>
              </w:pPrChange>
            </w:pPr>
            <w:ins w:id="49913"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49914" w:author="pete jones" w:date="2022-01-04T11:55:00Z">
              <w:tcPr>
                <w:tcW w:w="692" w:type="dxa"/>
                <w:tcBorders>
                  <w:top w:val="nil"/>
                  <w:left w:val="nil"/>
                  <w:bottom w:val="nil"/>
                  <w:right w:val="nil"/>
                </w:tcBorders>
                <w:shd w:val="clear" w:color="auto" w:fill="auto"/>
                <w:noWrap/>
                <w:vAlign w:val="bottom"/>
              </w:tcPr>
            </w:tcPrChange>
          </w:tcPr>
          <w:p w14:paraId="29DEA628" w14:textId="77777777" w:rsidR="008E4B87" w:rsidRPr="00FF6A71" w:rsidRDefault="008E4B87">
            <w:pPr>
              <w:spacing w:before="0" w:after="0" w:line="240" w:lineRule="auto"/>
              <w:jc w:val="center"/>
              <w:rPr>
                <w:ins w:id="49915" w:author="pete jones" w:date="2022-01-04T11:19:00Z"/>
                <w:rFonts w:cstheme="minorHAnsi"/>
              </w:rPr>
              <w:pPrChange w:id="49916" w:author="pete jones" w:date="2022-01-04T11:55:00Z">
                <w:pPr>
                  <w:keepNext/>
                  <w:jc w:val="center"/>
                </w:pPr>
              </w:pPrChange>
            </w:pPr>
            <w:ins w:id="49917" w:author="pete jones" w:date="2022-01-04T11:19:00Z">
              <w:r w:rsidRPr="00FF6A71">
                <w:rPr>
                  <w:rFonts w:ascii="Calibri" w:hAnsi="Calibri" w:cs="Calibri"/>
                  <w:color w:val="000000"/>
                  <w:sz w:val="22"/>
                  <w:szCs w:val="22"/>
                </w:rPr>
                <w:t>0</w:t>
              </w:r>
            </w:ins>
          </w:p>
        </w:tc>
      </w:tr>
    </w:tbl>
    <w:p w14:paraId="48CF4204" w14:textId="77777777" w:rsidR="008E4B87" w:rsidRPr="00FF6A71" w:rsidRDefault="008E4B87">
      <w:pPr>
        <w:rPr>
          <w:ins w:id="49918" w:author="pete jones" w:date="2022-01-04T11:19:00Z"/>
          <w:rFonts w:cstheme="minorHAnsi"/>
        </w:rPr>
        <w:pPrChange w:id="49919" w:author="pete jones" w:date="2022-01-04T11:54:00Z">
          <w:pPr>
            <w:keepNext/>
          </w:pPr>
        </w:pPrChange>
      </w:pPr>
      <w:ins w:id="49920" w:author="pete jones" w:date="2022-01-04T11:19:00Z">
        <w:r w:rsidRPr="00FF6A71">
          <w:rPr>
            <w:rFonts w:cstheme="minorHAnsi"/>
          </w:rPr>
          <w:t>Q5.7 I ask students to use technology to analyse information </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9921" w:author="pete jones" w:date="2022-01-04T11:55: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49922">
          <w:tblGrid>
            <w:gridCol w:w="814"/>
            <w:gridCol w:w="814"/>
            <w:gridCol w:w="814"/>
            <w:gridCol w:w="814"/>
            <w:gridCol w:w="692"/>
            <w:gridCol w:w="692"/>
            <w:gridCol w:w="692"/>
            <w:gridCol w:w="692"/>
          </w:tblGrid>
        </w:tblGridChange>
      </w:tblGrid>
      <w:tr w:rsidR="008E4B87" w:rsidRPr="00FF6A71" w14:paraId="1C847636" w14:textId="77777777" w:rsidTr="00256E4A">
        <w:trPr>
          <w:trHeight w:val="300"/>
          <w:jc w:val="center"/>
          <w:ins w:id="49923" w:author="pete jones" w:date="2022-01-04T11:19:00Z"/>
          <w:trPrChange w:id="49924" w:author="pete jones" w:date="2022-01-04T11:55:00Z">
            <w:trPr>
              <w:trHeight w:val="300"/>
              <w:jc w:val="center"/>
            </w:trPr>
          </w:trPrChange>
        </w:trPr>
        <w:tc>
          <w:tcPr>
            <w:tcW w:w="814" w:type="dxa"/>
            <w:shd w:val="clear" w:color="auto" w:fill="E7E6E6" w:themeFill="background2"/>
            <w:vAlign w:val="center"/>
            <w:tcPrChange w:id="49925" w:author="pete jones" w:date="2022-01-04T11:55:00Z">
              <w:tcPr>
                <w:tcW w:w="814" w:type="dxa"/>
                <w:shd w:val="clear" w:color="auto" w:fill="E7E6E6" w:themeFill="background2"/>
                <w:vAlign w:val="center"/>
              </w:tcPr>
            </w:tcPrChange>
          </w:tcPr>
          <w:p w14:paraId="52248186" w14:textId="77777777" w:rsidR="008E4B87" w:rsidRPr="00FF6A71" w:rsidRDefault="008E4B87">
            <w:pPr>
              <w:spacing w:before="0" w:after="0" w:line="240" w:lineRule="auto"/>
              <w:jc w:val="center"/>
              <w:rPr>
                <w:ins w:id="49926" w:author="pete jones" w:date="2022-01-04T11:19:00Z"/>
                <w:rFonts w:cstheme="minorHAnsi"/>
                <w:b/>
                <w:bCs/>
              </w:rPr>
              <w:pPrChange w:id="49927" w:author="pete jones" w:date="2022-01-04T11:55:00Z">
                <w:pPr>
                  <w:keepNext/>
                  <w:jc w:val="center"/>
                </w:pPr>
              </w:pPrChange>
            </w:pPr>
            <w:ins w:id="49928" w:author="pete jones" w:date="2022-01-04T11:19:00Z">
              <w:r w:rsidRPr="00FF6A71">
                <w:rPr>
                  <w:rFonts w:cstheme="minorHAnsi"/>
                  <w:b/>
                  <w:bCs/>
                </w:rPr>
                <w:t>scale</w:t>
              </w:r>
            </w:ins>
          </w:p>
        </w:tc>
        <w:tc>
          <w:tcPr>
            <w:tcW w:w="814" w:type="dxa"/>
            <w:shd w:val="clear" w:color="auto" w:fill="E7E6E6" w:themeFill="background2"/>
            <w:noWrap/>
            <w:vAlign w:val="center"/>
            <w:tcPrChange w:id="49929" w:author="pete jones" w:date="2022-01-04T11:55:00Z">
              <w:tcPr>
                <w:tcW w:w="814" w:type="dxa"/>
                <w:shd w:val="clear" w:color="auto" w:fill="E7E6E6" w:themeFill="background2"/>
                <w:noWrap/>
                <w:vAlign w:val="center"/>
              </w:tcPr>
            </w:tcPrChange>
          </w:tcPr>
          <w:p w14:paraId="5D89C500" w14:textId="77777777" w:rsidR="008E4B87" w:rsidRPr="00FF6A71" w:rsidRDefault="008E4B87">
            <w:pPr>
              <w:spacing w:before="0" w:after="0" w:line="240" w:lineRule="auto"/>
              <w:jc w:val="center"/>
              <w:rPr>
                <w:ins w:id="49930" w:author="pete jones" w:date="2022-01-04T11:19:00Z"/>
                <w:rFonts w:cstheme="minorHAnsi"/>
                <w:b/>
                <w:bCs/>
              </w:rPr>
              <w:pPrChange w:id="49931" w:author="pete jones" w:date="2022-01-04T11:55:00Z">
                <w:pPr>
                  <w:keepNext/>
                  <w:jc w:val="center"/>
                </w:pPr>
              </w:pPrChange>
            </w:pPr>
            <w:ins w:id="49932" w:author="pete jones" w:date="2022-01-04T11:19:00Z">
              <w:r w:rsidRPr="00FF6A71">
                <w:rPr>
                  <w:rFonts w:cstheme="minorHAnsi"/>
                  <w:b/>
                  <w:bCs/>
                </w:rPr>
                <w:t>1</w:t>
              </w:r>
            </w:ins>
          </w:p>
        </w:tc>
        <w:tc>
          <w:tcPr>
            <w:tcW w:w="814" w:type="dxa"/>
            <w:shd w:val="clear" w:color="auto" w:fill="E7E6E6" w:themeFill="background2"/>
            <w:noWrap/>
            <w:vAlign w:val="center"/>
            <w:tcPrChange w:id="49933" w:author="pete jones" w:date="2022-01-04T11:55:00Z">
              <w:tcPr>
                <w:tcW w:w="814" w:type="dxa"/>
                <w:shd w:val="clear" w:color="auto" w:fill="E7E6E6" w:themeFill="background2"/>
                <w:noWrap/>
                <w:vAlign w:val="center"/>
              </w:tcPr>
            </w:tcPrChange>
          </w:tcPr>
          <w:p w14:paraId="09576A3E" w14:textId="77777777" w:rsidR="008E4B87" w:rsidRPr="00FF6A71" w:rsidRDefault="008E4B87">
            <w:pPr>
              <w:spacing w:before="0" w:after="0" w:line="240" w:lineRule="auto"/>
              <w:jc w:val="center"/>
              <w:rPr>
                <w:ins w:id="49934" w:author="pete jones" w:date="2022-01-04T11:19:00Z"/>
                <w:rFonts w:cstheme="minorHAnsi"/>
                <w:b/>
                <w:bCs/>
              </w:rPr>
              <w:pPrChange w:id="49935" w:author="pete jones" w:date="2022-01-04T11:55:00Z">
                <w:pPr>
                  <w:keepNext/>
                  <w:jc w:val="center"/>
                </w:pPr>
              </w:pPrChange>
            </w:pPr>
            <w:ins w:id="49936" w:author="pete jones" w:date="2022-01-04T11:19:00Z">
              <w:r w:rsidRPr="00FF6A71">
                <w:rPr>
                  <w:rFonts w:cstheme="minorHAnsi"/>
                  <w:b/>
                  <w:bCs/>
                </w:rPr>
                <w:t>2</w:t>
              </w:r>
            </w:ins>
          </w:p>
        </w:tc>
        <w:tc>
          <w:tcPr>
            <w:tcW w:w="814" w:type="dxa"/>
            <w:shd w:val="clear" w:color="auto" w:fill="E7E6E6" w:themeFill="background2"/>
            <w:noWrap/>
            <w:vAlign w:val="center"/>
            <w:tcPrChange w:id="49937" w:author="pete jones" w:date="2022-01-04T11:55:00Z">
              <w:tcPr>
                <w:tcW w:w="814" w:type="dxa"/>
                <w:shd w:val="clear" w:color="auto" w:fill="E7E6E6" w:themeFill="background2"/>
                <w:noWrap/>
                <w:vAlign w:val="center"/>
              </w:tcPr>
            </w:tcPrChange>
          </w:tcPr>
          <w:p w14:paraId="79938CCF" w14:textId="77777777" w:rsidR="008E4B87" w:rsidRPr="00FF6A71" w:rsidRDefault="008E4B87">
            <w:pPr>
              <w:spacing w:before="0" w:after="0" w:line="240" w:lineRule="auto"/>
              <w:jc w:val="center"/>
              <w:rPr>
                <w:ins w:id="49938" w:author="pete jones" w:date="2022-01-04T11:19:00Z"/>
                <w:rFonts w:cstheme="minorHAnsi"/>
                <w:b/>
                <w:bCs/>
              </w:rPr>
              <w:pPrChange w:id="49939" w:author="pete jones" w:date="2022-01-04T11:55:00Z">
                <w:pPr>
                  <w:keepNext/>
                  <w:jc w:val="center"/>
                </w:pPr>
              </w:pPrChange>
            </w:pPr>
            <w:ins w:id="49940" w:author="pete jones" w:date="2022-01-04T11:19:00Z">
              <w:r w:rsidRPr="00FF6A71">
                <w:rPr>
                  <w:rFonts w:cstheme="minorHAnsi"/>
                  <w:b/>
                  <w:bCs/>
                </w:rPr>
                <w:t>3</w:t>
              </w:r>
            </w:ins>
          </w:p>
        </w:tc>
        <w:tc>
          <w:tcPr>
            <w:tcW w:w="692" w:type="dxa"/>
            <w:shd w:val="clear" w:color="auto" w:fill="E7E6E6" w:themeFill="background2"/>
            <w:noWrap/>
            <w:vAlign w:val="center"/>
            <w:tcPrChange w:id="49941" w:author="pete jones" w:date="2022-01-04T11:55:00Z">
              <w:tcPr>
                <w:tcW w:w="692" w:type="dxa"/>
                <w:shd w:val="clear" w:color="auto" w:fill="E7E6E6" w:themeFill="background2"/>
                <w:noWrap/>
                <w:vAlign w:val="center"/>
              </w:tcPr>
            </w:tcPrChange>
          </w:tcPr>
          <w:p w14:paraId="2C8DDB8F" w14:textId="77777777" w:rsidR="008E4B87" w:rsidRPr="00FF6A71" w:rsidRDefault="008E4B87">
            <w:pPr>
              <w:spacing w:before="0" w:after="0" w:line="240" w:lineRule="auto"/>
              <w:jc w:val="center"/>
              <w:rPr>
                <w:ins w:id="49942" w:author="pete jones" w:date="2022-01-04T11:19:00Z"/>
                <w:rFonts w:cstheme="minorHAnsi"/>
                <w:b/>
                <w:bCs/>
              </w:rPr>
              <w:pPrChange w:id="49943" w:author="pete jones" w:date="2022-01-04T11:55:00Z">
                <w:pPr>
                  <w:keepNext/>
                  <w:jc w:val="center"/>
                </w:pPr>
              </w:pPrChange>
            </w:pPr>
            <w:ins w:id="49944" w:author="pete jones" w:date="2022-01-04T11:19:00Z">
              <w:r w:rsidRPr="00FF6A71">
                <w:rPr>
                  <w:rFonts w:cstheme="minorHAnsi"/>
                  <w:b/>
                  <w:bCs/>
                </w:rPr>
                <w:t>4</w:t>
              </w:r>
            </w:ins>
          </w:p>
        </w:tc>
        <w:tc>
          <w:tcPr>
            <w:tcW w:w="692" w:type="dxa"/>
            <w:shd w:val="clear" w:color="auto" w:fill="E7E6E6" w:themeFill="background2"/>
            <w:noWrap/>
            <w:vAlign w:val="center"/>
            <w:tcPrChange w:id="49945" w:author="pete jones" w:date="2022-01-04T11:55:00Z">
              <w:tcPr>
                <w:tcW w:w="692" w:type="dxa"/>
                <w:shd w:val="clear" w:color="auto" w:fill="E7E6E6" w:themeFill="background2"/>
                <w:noWrap/>
                <w:vAlign w:val="center"/>
              </w:tcPr>
            </w:tcPrChange>
          </w:tcPr>
          <w:p w14:paraId="592CC840" w14:textId="77777777" w:rsidR="008E4B87" w:rsidRPr="00FF6A71" w:rsidRDefault="008E4B87">
            <w:pPr>
              <w:spacing w:before="0" w:after="0" w:line="240" w:lineRule="auto"/>
              <w:jc w:val="center"/>
              <w:rPr>
                <w:ins w:id="49946" w:author="pete jones" w:date="2022-01-04T11:19:00Z"/>
                <w:rFonts w:cstheme="minorHAnsi"/>
                <w:b/>
                <w:bCs/>
              </w:rPr>
              <w:pPrChange w:id="49947" w:author="pete jones" w:date="2022-01-04T11:55:00Z">
                <w:pPr>
                  <w:keepNext/>
                  <w:jc w:val="center"/>
                </w:pPr>
              </w:pPrChange>
            </w:pPr>
            <w:ins w:id="49948" w:author="pete jones" w:date="2022-01-04T11:19:00Z">
              <w:r w:rsidRPr="00FF6A71">
                <w:rPr>
                  <w:rFonts w:cstheme="minorHAnsi"/>
                  <w:b/>
                  <w:bCs/>
                </w:rPr>
                <w:t>5</w:t>
              </w:r>
            </w:ins>
          </w:p>
        </w:tc>
        <w:tc>
          <w:tcPr>
            <w:tcW w:w="692" w:type="dxa"/>
            <w:shd w:val="clear" w:color="auto" w:fill="E7E6E6" w:themeFill="background2"/>
            <w:noWrap/>
            <w:vAlign w:val="center"/>
            <w:tcPrChange w:id="49949" w:author="pete jones" w:date="2022-01-04T11:55:00Z">
              <w:tcPr>
                <w:tcW w:w="692" w:type="dxa"/>
                <w:shd w:val="clear" w:color="auto" w:fill="E7E6E6" w:themeFill="background2"/>
                <w:noWrap/>
                <w:vAlign w:val="center"/>
              </w:tcPr>
            </w:tcPrChange>
          </w:tcPr>
          <w:p w14:paraId="260B2E25" w14:textId="77777777" w:rsidR="008E4B87" w:rsidRPr="00FF6A71" w:rsidRDefault="008E4B87">
            <w:pPr>
              <w:spacing w:before="0" w:after="0" w:line="240" w:lineRule="auto"/>
              <w:jc w:val="center"/>
              <w:rPr>
                <w:ins w:id="49950" w:author="pete jones" w:date="2022-01-04T11:19:00Z"/>
                <w:rFonts w:cstheme="minorHAnsi"/>
                <w:b/>
                <w:bCs/>
              </w:rPr>
              <w:pPrChange w:id="49951" w:author="pete jones" w:date="2022-01-04T11:55:00Z">
                <w:pPr>
                  <w:keepNext/>
                  <w:jc w:val="center"/>
                </w:pPr>
              </w:pPrChange>
            </w:pPr>
            <w:ins w:id="49952" w:author="pete jones" w:date="2022-01-04T11:19:00Z">
              <w:r w:rsidRPr="00FF6A71">
                <w:rPr>
                  <w:rFonts w:cstheme="minorHAnsi"/>
                  <w:b/>
                  <w:bCs/>
                </w:rPr>
                <w:t>6</w:t>
              </w:r>
            </w:ins>
          </w:p>
        </w:tc>
        <w:tc>
          <w:tcPr>
            <w:tcW w:w="692" w:type="dxa"/>
            <w:shd w:val="clear" w:color="auto" w:fill="E7E6E6" w:themeFill="background2"/>
            <w:noWrap/>
            <w:vAlign w:val="center"/>
            <w:tcPrChange w:id="49953" w:author="pete jones" w:date="2022-01-04T11:55:00Z">
              <w:tcPr>
                <w:tcW w:w="692" w:type="dxa"/>
                <w:shd w:val="clear" w:color="auto" w:fill="E7E6E6" w:themeFill="background2"/>
                <w:noWrap/>
                <w:vAlign w:val="center"/>
              </w:tcPr>
            </w:tcPrChange>
          </w:tcPr>
          <w:p w14:paraId="15F614B1" w14:textId="77777777" w:rsidR="008E4B87" w:rsidRPr="00FF6A71" w:rsidRDefault="008E4B87">
            <w:pPr>
              <w:spacing w:before="0" w:after="0" w:line="240" w:lineRule="auto"/>
              <w:jc w:val="center"/>
              <w:rPr>
                <w:ins w:id="49954" w:author="pete jones" w:date="2022-01-04T11:19:00Z"/>
                <w:rFonts w:cstheme="minorHAnsi"/>
                <w:b/>
                <w:bCs/>
              </w:rPr>
              <w:pPrChange w:id="49955" w:author="pete jones" w:date="2022-01-04T11:55:00Z">
                <w:pPr>
                  <w:keepNext/>
                  <w:jc w:val="center"/>
                </w:pPr>
              </w:pPrChange>
            </w:pPr>
            <w:ins w:id="49956" w:author="pete jones" w:date="2022-01-04T11:19:00Z">
              <w:r w:rsidRPr="00FF6A71">
                <w:rPr>
                  <w:rFonts w:cstheme="minorHAnsi"/>
                  <w:b/>
                  <w:bCs/>
                </w:rPr>
                <w:t>7</w:t>
              </w:r>
            </w:ins>
          </w:p>
        </w:tc>
      </w:tr>
      <w:tr w:rsidR="008E4B87" w:rsidRPr="00FF6A71" w14:paraId="2B961AB3" w14:textId="77777777" w:rsidTr="00256E4A">
        <w:trPr>
          <w:trHeight w:val="300"/>
          <w:jc w:val="center"/>
          <w:ins w:id="49957" w:author="pete jones" w:date="2022-01-04T11:19:00Z"/>
          <w:trPrChange w:id="49958" w:author="pete jones" w:date="2022-01-04T11:55:00Z">
            <w:trPr>
              <w:trHeight w:val="300"/>
              <w:jc w:val="center"/>
            </w:trPr>
          </w:trPrChange>
        </w:trPr>
        <w:tc>
          <w:tcPr>
            <w:tcW w:w="814" w:type="dxa"/>
            <w:vAlign w:val="center"/>
            <w:tcPrChange w:id="49959" w:author="pete jones" w:date="2022-01-04T11:55:00Z">
              <w:tcPr>
                <w:tcW w:w="814" w:type="dxa"/>
                <w:vAlign w:val="center"/>
              </w:tcPr>
            </w:tcPrChange>
          </w:tcPr>
          <w:p w14:paraId="20B7BA07" w14:textId="77777777" w:rsidR="008E4B87" w:rsidRPr="00FF6A71" w:rsidRDefault="008E4B87">
            <w:pPr>
              <w:spacing w:before="0" w:after="0" w:line="240" w:lineRule="auto"/>
              <w:jc w:val="center"/>
              <w:rPr>
                <w:ins w:id="49960" w:author="pete jones" w:date="2022-01-04T11:19:00Z"/>
                <w:rFonts w:cstheme="minorHAnsi"/>
                <w:b/>
                <w:bCs/>
              </w:rPr>
              <w:pPrChange w:id="49961" w:author="pete jones" w:date="2022-01-04T11:55:00Z">
                <w:pPr>
                  <w:keepNext/>
                  <w:jc w:val="center"/>
                </w:pPr>
              </w:pPrChange>
            </w:pPr>
            <w:ins w:id="49962" w:author="pete jones" w:date="2022-01-04T11:19:00Z">
              <w:r w:rsidRPr="00FF6A71">
                <w:rPr>
                  <w:rFonts w:cstheme="minorHAnsi"/>
                  <w:b/>
                  <w:bCs/>
                </w:rPr>
                <w:t>%</w:t>
              </w:r>
            </w:ins>
          </w:p>
        </w:tc>
        <w:tc>
          <w:tcPr>
            <w:tcW w:w="814" w:type="dxa"/>
            <w:shd w:val="clear" w:color="auto" w:fill="auto"/>
            <w:noWrap/>
            <w:vAlign w:val="bottom"/>
            <w:tcPrChange w:id="49963" w:author="pete jones" w:date="2022-01-04T11:55:00Z">
              <w:tcPr>
                <w:tcW w:w="814" w:type="dxa"/>
                <w:tcBorders>
                  <w:top w:val="nil"/>
                  <w:left w:val="nil"/>
                  <w:bottom w:val="nil"/>
                  <w:right w:val="nil"/>
                </w:tcBorders>
                <w:shd w:val="clear" w:color="auto" w:fill="auto"/>
                <w:noWrap/>
                <w:vAlign w:val="bottom"/>
              </w:tcPr>
            </w:tcPrChange>
          </w:tcPr>
          <w:p w14:paraId="4368722A" w14:textId="77777777" w:rsidR="008E4B87" w:rsidRPr="00FF6A71" w:rsidRDefault="008E4B87">
            <w:pPr>
              <w:spacing w:before="0" w:after="0" w:line="240" w:lineRule="auto"/>
              <w:jc w:val="center"/>
              <w:rPr>
                <w:ins w:id="49964" w:author="pete jones" w:date="2022-01-04T11:19:00Z"/>
                <w:rFonts w:cstheme="minorHAnsi"/>
              </w:rPr>
              <w:pPrChange w:id="49965" w:author="pete jones" w:date="2022-01-04T11:55:00Z">
                <w:pPr>
                  <w:keepNext/>
                  <w:jc w:val="center"/>
                </w:pPr>
              </w:pPrChange>
            </w:pPr>
            <w:ins w:id="49966" w:author="pete jones" w:date="2022-01-04T11:19:00Z">
              <w:r w:rsidRPr="00FF6A71">
                <w:rPr>
                  <w:rFonts w:ascii="Calibri" w:hAnsi="Calibri" w:cs="Calibri"/>
                  <w:color w:val="000000"/>
                  <w:sz w:val="22"/>
                  <w:szCs w:val="22"/>
                </w:rPr>
                <w:t>19%</w:t>
              </w:r>
            </w:ins>
          </w:p>
        </w:tc>
        <w:tc>
          <w:tcPr>
            <w:tcW w:w="814" w:type="dxa"/>
            <w:shd w:val="clear" w:color="auto" w:fill="auto"/>
            <w:noWrap/>
            <w:vAlign w:val="bottom"/>
            <w:tcPrChange w:id="49967" w:author="pete jones" w:date="2022-01-04T11:55:00Z">
              <w:tcPr>
                <w:tcW w:w="814" w:type="dxa"/>
                <w:tcBorders>
                  <w:top w:val="nil"/>
                  <w:left w:val="nil"/>
                  <w:bottom w:val="nil"/>
                  <w:right w:val="nil"/>
                </w:tcBorders>
                <w:shd w:val="clear" w:color="auto" w:fill="auto"/>
                <w:noWrap/>
                <w:vAlign w:val="bottom"/>
              </w:tcPr>
            </w:tcPrChange>
          </w:tcPr>
          <w:p w14:paraId="18F08403" w14:textId="77777777" w:rsidR="008E4B87" w:rsidRPr="00FF6A71" w:rsidRDefault="008E4B87">
            <w:pPr>
              <w:spacing w:before="0" w:after="0" w:line="240" w:lineRule="auto"/>
              <w:jc w:val="center"/>
              <w:rPr>
                <w:ins w:id="49968" w:author="pete jones" w:date="2022-01-04T11:19:00Z"/>
                <w:rFonts w:cstheme="minorHAnsi"/>
              </w:rPr>
              <w:pPrChange w:id="49969" w:author="pete jones" w:date="2022-01-04T11:55:00Z">
                <w:pPr>
                  <w:keepNext/>
                  <w:jc w:val="center"/>
                </w:pPr>
              </w:pPrChange>
            </w:pPr>
            <w:ins w:id="49970" w:author="pete jones" w:date="2022-01-04T11:19:00Z">
              <w:r w:rsidRPr="00FF6A71">
                <w:rPr>
                  <w:rFonts w:ascii="Calibri" w:hAnsi="Calibri" w:cs="Calibri"/>
                  <w:color w:val="000000"/>
                  <w:sz w:val="22"/>
                  <w:szCs w:val="22"/>
                </w:rPr>
                <w:t>44%</w:t>
              </w:r>
            </w:ins>
          </w:p>
        </w:tc>
        <w:tc>
          <w:tcPr>
            <w:tcW w:w="814" w:type="dxa"/>
            <w:shd w:val="clear" w:color="auto" w:fill="auto"/>
            <w:noWrap/>
            <w:vAlign w:val="bottom"/>
            <w:tcPrChange w:id="49971" w:author="pete jones" w:date="2022-01-04T11:55:00Z">
              <w:tcPr>
                <w:tcW w:w="814" w:type="dxa"/>
                <w:tcBorders>
                  <w:top w:val="nil"/>
                  <w:left w:val="nil"/>
                  <w:bottom w:val="nil"/>
                  <w:right w:val="nil"/>
                </w:tcBorders>
                <w:shd w:val="clear" w:color="auto" w:fill="auto"/>
                <w:noWrap/>
                <w:vAlign w:val="bottom"/>
              </w:tcPr>
            </w:tcPrChange>
          </w:tcPr>
          <w:p w14:paraId="5E0516E5" w14:textId="77777777" w:rsidR="008E4B87" w:rsidRPr="00FF6A71" w:rsidRDefault="008E4B87">
            <w:pPr>
              <w:spacing w:before="0" w:after="0" w:line="240" w:lineRule="auto"/>
              <w:jc w:val="center"/>
              <w:rPr>
                <w:ins w:id="49972" w:author="pete jones" w:date="2022-01-04T11:19:00Z"/>
                <w:rFonts w:cstheme="minorHAnsi"/>
              </w:rPr>
              <w:pPrChange w:id="49973" w:author="pete jones" w:date="2022-01-04T11:55:00Z">
                <w:pPr>
                  <w:keepNext/>
                  <w:jc w:val="center"/>
                </w:pPr>
              </w:pPrChange>
            </w:pPr>
            <w:ins w:id="49974"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49975" w:author="pete jones" w:date="2022-01-04T11:55:00Z">
              <w:tcPr>
                <w:tcW w:w="692" w:type="dxa"/>
                <w:tcBorders>
                  <w:top w:val="nil"/>
                  <w:left w:val="nil"/>
                  <w:bottom w:val="nil"/>
                  <w:right w:val="nil"/>
                </w:tcBorders>
                <w:shd w:val="clear" w:color="auto" w:fill="auto"/>
                <w:noWrap/>
                <w:vAlign w:val="bottom"/>
              </w:tcPr>
            </w:tcPrChange>
          </w:tcPr>
          <w:p w14:paraId="044C24B0" w14:textId="77777777" w:rsidR="008E4B87" w:rsidRPr="00FF6A71" w:rsidRDefault="008E4B87">
            <w:pPr>
              <w:spacing w:before="0" w:after="0" w:line="240" w:lineRule="auto"/>
              <w:jc w:val="center"/>
              <w:rPr>
                <w:ins w:id="49976" w:author="pete jones" w:date="2022-01-04T11:19:00Z"/>
                <w:rFonts w:cstheme="minorHAnsi"/>
              </w:rPr>
              <w:pPrChange w:id="49977" w:author="pete jones" w:date="2022-01-04T11:55:00Z">
                <w:pPr>
                  <w:keepNext/>
                  <w:jc w:val="center"/>
                </w:pPr>
              </w:pPrChange>
            </w:pPr>
            <w:ins w:id="49978"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49979" w:author="pete jones" w:date="2022-01-04T11:55:00Z">
              <w:tcPr>
                <w:tcW w:w="692" w:type="dxa"/>
                <w:tcBorders>
                  <w:top w:val="nil"/>
                  <w:left w:val="nil"/>
                  <w:bottom w:val="nil"/>
                  <w:right w:val="nil"/>
                </w:tcBorders>
                <w:shd w:val="clear" w:color="auto" w:fill="auto"/>
                <w:noWrap/>
                <w:vAlign w:val="bottom"/>
              </w:tcPr>
            </w:tcPrChange>
          </w:tcPr>
          <w:p w14:paraId="78283113" w14:textId="77777777" w:rsidR="008E4B87" w:rsidRPr="00FF6A71" w:rsidRDefault="008E4B87">
            <w:pPr>
              <w:spacing w:before="0" w:after="0" w:line="240" w:lineRule="auto"/>
              <w:jc w:val="center"/>
              <w:rPr>
                <w:ins w:id="49980" w:author="pete jones" w:date="2022-01-04T11:19:00Z"/>
                <w:rFonts w:cstheme="minorHAnsi"/>
              </w:rPr>
              <w:pPrChange w:id="49981" w:author="pete jones" w:date="2022-01-04T11:55:00Z">
                <w:pPr>
                  <w:keepNext/>
                  <w:jc w:val="center"/>
                </w:pPr>
              </w:pPrChange>
            </w:pPr>
            <w:ins w:id="49982"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49983" w:author="pete jones" w:date="2022-01-04T11:55:00Z">
              <w:tcPr>
                <w:tcW w:w="692" w:type="dxa"/>
                <w:tcBorders>
                  <w:top w:val="nil"/>
                  <w:left w:val="nil"/>
                  <w:bottom w:val="nil"/>
                  <w:right w:val="nil"/>
                </w:tcBorders>
                <w:shd w:val="clear" w:color="auto" w:fill="auto"/>
                <w:noWrap/>
                <w:vAlign w:val="bottom"/>
              </w:tcPr>
            </w:tcPrChange>
          </w:tcPr>
          <w:p w14:paraId="38EFAE7F" w14:textId="77777777" w:rsidR="008E4B87" w:rsidRPr="00FF6A71" w:rsidRDefault="008E4B87">
            <w:pPr>
              <w:spacing w:before="0" w:after="0" w:line="240" w:lineRule="auto"/>
              <w:jc w:val="center"/>
              <w:rPr>
                <w:ins w:id="49984" w:author="pete jones" w:date="2022-01-04T11:19:00Z"/>
                <w:rFonts w:cstheme="minorHAnsi"/>
              </w:rPr>
              <w:pPrChange w:id="49985" w:author="pete jones" w:date="2022-01-04T11:55:00Z">
                <w:pPr>
                  <w:keepNext/>
                  <w:jc w:val="center"/>
                </w:pPr>
              </w:pPrChange>
            </w:pPr>
            <w:ins w:id="49986"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49987" w:author="pete jones" w:date="2022-01-04T11:55:00Z">
              <w:tcPr>
                <w:tcW w:w="692" w:type="dxa"/>
                <w:tcBorders>
                  <w:top w:val="nil"/>
                  <w:left w:val="nil"/>
                  <w:bottom w:val="nil"/>
                  <w:right w:val="nil"/>
                </w:tcBorders>
                <w:shd w:val="clear" w:color="auto" w:fill="auto"/>
                <w:noWrap/>
                <w:vAlign w:val="bottom"/>
              </w:tcPr>
            </w:tcPrChange>
          </w:tcPr>
          <w:p w14:paraId="5E061D12" w14:textId="77777777" w:rsidR="008E4B87" w:rsidRPr="00FF6A71" w:rsidRDefault="008E4B87">
            <w:pPr>
              <w:spacing w:before="0" w:after="0" w:line="240" w:lineRule="auto"/>
              <w:jc w:val="center"/>
              <w:rPr>
                <w:ins w:id="49988" w:author="pete jones" w:date="2022-01-04T11:19:00Z"/>
                <w:rFonts w:cstheme="minorHAnsi"/>
              </w:rPr>
              <w:pPrChange w:id="49989" w:author="pete jones" w:date="2022-01-04T11:55:00Z">
                <w:pPr>
                  <w:keepNext/>
                  <w:jc w:val="center"/>
                </w:pPr>
              </w:pPrChange>
            </w:pPr>
            <w:ins w:id="49990" w:author="pete jones" w:date="2022-01-04T11:19:00Z">
              <w:r w:rsidRPr="00FF6A71">
                <w:rPr>
                  <w:rFonts w:ascii="Calibri" w:hAnsi="Calibri" w:cs="Calibri"/>
                  <w:color w:val="000000"/>
                  <w:sz w:val="22"/>
                  <w:szCs w:val="22"/>
                </w:rPr>
                <w:t>0%</w:t>
              </w:r>
            </w:ins>
          </w:p>
        </w:tc>
      </w:tr>
      <w:tr w:rsidR="008E4B87" w:rsidRPr="00FF6A71" w14:paraId="11F912CC" w14:textId="77777777" w:rsidTr="00256E4A">
        <w:trPr>
          <w:trHeight w:val="300"/>
          <w:jc w:val="center"/>
          <w:ins w:id="49991" w:author="pete jones" w:date="2022-01-04T11:19:00Z"/>
          <w:trPrChange w:id="49992" w:author="pete jones" w:date="2022-01-04T11:55:00Z">
            <w:trPr>
              <w:trHeight w:val="300"/>
              <w:jc w:val="center"/>
            </w:trPr>
          </w:trPrChange>
        </w:trPr>
        <w:tc>
          <w:tcPr>
            <w:tcW w:w="814" w:type="dxa"/>
            <w:vAlign w:val="center"/>
            <w:tcPrChange w:id="49993" w:author="pete jones" w:date="2022-01-04T11:55:00Z">
              <w:tcPr>
                <w:tcW w:w="814" w:type="dxa"/>
                <w:vAlign w:val="center"/>
              </w:tcPr>
            </w:tcPrChange>
          </w:tcPr>
          <w:p w14:paraId="388B12BB" w14:textId="77777777" w:rsidR="008E4B87" w:rsidRPr="00FF6A71" w:rsidRDefault="008E4B87">
            <w:pPr>
              <w:spacing w:before="0" w:after="0" w:line="240" w:lineRule="auto"/>
              <w:jc w:val="center"/>
              <w:rPr>
                <w:ins w:id="49994" w:author="pete jones" w:date="2022-01-04T11:19:00Z"/>
                <w:rFonts w:cstheme="minorHAnsi"/>
                <w:b/>
                <w:bCs/>
              </w:rPr>
              <w:pPrChange w:id="49995" w:author="pete jones" w:date="2022-01-04T11:55:00Z">
                <w:pPr>
                  <w:keepNext/>
                  <w:jc w:val="center"/>
                </w:pPr>
              </w:pPrChange>
            </w:pPr>
            <w:ins w:id="49996" w:author="pete jones" w:date="2022-01-04T11:19:00Z">
              <w:r w:rsidRPr="00FF6A71">
                <w:rPr>
                  <w:rFonts w:cstheme="minorHAnsi"/>
                  <w:b/>
                  <w:bCs/>
                </w:rPr>
                <w:t>Count</w:t>
              </w:r>
            </w:ins>
          </w:p>
        </w:tc>
        <w:tc>
          <w:tcPr>
            <w:tcW w:w="814" w:type="dxa"/>
            <w:shd w:val="clear" w:color="auto" w:fill="auto"/>
            <w:noWrap/>
            <w:vAlign w:val="bottom"/>
            <w:tcPrChange w:id="49997" w:author="pete jones" w:date="2022-01-04T11:55:00Z">
              <w:tcPr>
                <w:tcW w:w="814" w:type="dxa"/>
                <w:tcBorders>
                  <w:top w:val="nil"/>
                  <w:left w:val="nil"/>
                  <w:bottom w:val="nil"/>
                  <w:right w:val="nil"/>
                </w:tcBorders>
                <w:shd w:val="clear" w:color="auto" w:fill="auto"/>
                <w:noWrap/>
                <w:vAlign w:val="bottom"/>
              </w:tcPr>
            </w:tcPrChange>
          </w:tcPr>
          <w:p w14:paraId="4A5A5145" w14:textId="77777777" w:rsidR="008E4B87" w:rsidRPr="00FF6A71" w:rsidRDefault="008E4B87">
            <w:pPr>
              <w:spacing w:before="0" w:after="0" w:line="240" w:lineRule="auto"/>
              <w:jc w:val="center"/>
              <w:rPr>
                <w:ins w:id="49998" w:author="pete jones" w:date="2022-01-04T11:19:00Z"/>
                <w:rFonts w:cstheme="minorHAnsi"/>
              </w:rPr>
              <w:pPrChange w:id="49999" w:author="pete jones" w:date="2022-01-04T11:55:00Z">
                <w:pPr>
                  <w:keepNext/>
                  <w:jc w:val="center"/>
                </w:pPr>
              </w:pPrChange>
            </w:pPr>
            <w:ins w:id="50000" w:author="pete jones" w:date="2022-01-04T11:19:00Z">
              <w:r w:rsidRPr="00FF6A71">
                <w:rPr>
                  <w:rFonts w:ascii="Calibri" w:hAnsi="Calibri" w:cs="Calibri"/>
                  <w:color w:val="000000"/>
                  <w:sz w:val="22"/>
                  <w:szCs w:val="22"/>
                </w:rPr>
                <w:t>5</w:t>
              </w:r>
            </w:ins>
          </w:p>
        </w:tc>
        <w:tc>
          <w:tcPr>
            <w:tcW w:w="814" w:type="dxa"/>
            <w:shd w:val="clear" w:color="auto" w:fill="auto"/>
            <w:noWrap/>
            <w:vAlign w:val="bottom"/>
            <w:tcPrChange w:id="50001" w:author="pete jones" w:date="2022-01-04T11:55:00Z">
              <w:tcPr>
                <w:tcW w:w="814" w:type="dxa"/>
                <w:tcBorders>
                  <w:top w:val="nil"/>
                  <w:left w:val="nil"/>
                  <w:bottom w:val="nil"/>
                  <w:right w:val="nil"/>
                </w:tcBorders>
                <w:shd w:val="clear" w:color="auto" w:fill="auto"/>
                <w:noWrap/>
                <w:vAlign w:val="bottom"/>
              </w:tcPr>
            </w:tcPrChange>
          </w:tcPr>
          <w:p w14:paraId="05ECACE5" w14:textId="77777777" w:rsidR="008E4B87" w:rsidRPr="00FF6A71" w:rsidRDefault="008E4B87">
            <w:pPr>
              <w:spacing w:before="0" w:after="0" w:line="240" w:lineRule="auto"/>
              <w:jc w:val="center"/>
              <w:rPr>
                <w:ins w:id="50002" w:author="pete jones" w:date="2022-01-04T11:19:00Z"/>
                <w:rFonts w:cstheme="minorHAnsi"/>
              </w:rPr>
              <w:pPrChange w:id="50003" w:author="pete jones" w:date="2022-01-04T11:55:00Z">
                <w:pPr>
                  <w:keepNext/>
                  <w:jc w:val="center"/>
                </w:pPr>
              </w:pPrChange>
            </w:pPr>
            <w:ins w:id="50004"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50005" w:author="pete jones" w:date="2022-01-04T11:55:00Z">
              <w:tcPr>
                <w:tcW w:w="814" w:type="dxa"/>
                <w:tcBorders>
                  <w:top w:val="nil"/>
                  <w:left w:val="nil"/>
                  <w:bottom w:val="nil"/>
                  <w:right w:val="nil"/>
                </w:tcBorders>
                <w:shd w:val="clear" w:color="auto" w:fill="auto"/>
                <w:noWrap/>
                <w:vAlign w:val="bottom"/>
              </w:tcPr>
            </w:tcPrChange>
          </w:tcPr>
          <w:p w14:paraId="63B18516" w14:textId="77777777" w:rsidR="008E4B87" w:rsidRPr="00FF6A71" w:rsidRDefault="008E4B87">
            <w:pPr>
              <w:spacing w:before="0" w:after="0" w:line="240" w:lineRule="auto"/>
              <w:jc w:val="center"/>
              <w:rPr>
                <w:ins w:id="50006" w:author="pete jones" w:date="2022-01-04T11:19:00Z"/>
                <w:rFonts w:cstheme="minorHAnsi"/>
              </w:rPr>
              <w:pPrChange w:id="50007" w:author="pete jones" w:date="2022-01-04T11:55:00Z">
                <w:pPr>
                  <w:keepNext/>
                  <w:jc w:val="center"/>
                </w:pPr>
              </w:pPrChange>
            </w:pPr>
            <w:ins w:id="50008"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50009" w:author="pete jones" w:date="2022-01-04T11:55:00Z">
              <w:tcPr>
                <w:tcW w:w="692" w:type="dxa"/>
                <w:tcBorders>
                  <w:top w:val="nil"/>
                  <w:left w:val="nil"/>
                  <w:bottom w:val="nil"/>
                  <w:right w:val="nil"/>
                </w:tcBorders>
                <w:shd w:val="clear" w:color="auto" w:fill="auto"/>
                <w:noWrap/>
                <w:vAlign w:val="bottom"/>
              </w:tcPr>
            </w:tcPrChange>
          </w:tcPr>
          <w:p w14:paraId="2C4B8A2A" w14:textId="77777777" w:rsidR="008E4B87" w:rsidRPr="00FF6A71" w:rsidRDefault="008E4B87">
            <w:pPr>
              <w:spacing w:before="0" w:after="0" w:line="240" w:lineRule="auto"/>
              <w:jc w:val="center"/>
              <w:rPr>
                <w:ins w:id="50010" w:author="pete jones" w:date="2022-01-04T11:19:00Z"/>
                <w:rFonts w:cstheme="minorHAnsi"/>
              </w:rPr>
              <w:pPrChange w:id="50011" w:author="pete jones" w:date="2022-01-04T11:55:00Z">
                <w:pPr>
                  <w:keepNext/>
                  <w:jc w:val="center"/>
                </w:pPr>
              </w:pPrChange>
            </w:pPr>
            <w:ins w:id="50012"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50013" w:author="pete jones" w:date="2022-01-04T11:55:00Z">
              <w:tcPr>
                <w:tcW w:w="692" w:type="dxa"/>
                <w:tcBorders>
                  <w:top w:val="nil"/>
                  <w:left w:val="nil"/>
                  <w:bottom w:val="nil"/>
                  <w:right w:val="nil"/>
                </w:tcBorders>
                <w:shd w:val="clear" w:color="auto" w:fill="auto"/>
                <w:noWrap/>
                <w:vAlign w:val="bottom"/>
              </w:tcPr>
            </w:tcPrChange>
          </w:tcPr>
          <w:p w14:paraId="690039AF" w14:textId="77777777" w:rsidR="008E4B87" w:rsidRPr="00FF6A71" w:rsidRDefault="008E4B87">
            <w:pPr>
              <w:spacing w:before="0" w:after="0" w:line="240" w:lineRule="auto"/>
              <w:jc w:val="center"/>
              <w:rPr>
                <w:ins w:id="50014" w:author="pete jones" w:date="2022-01-04T11:19:00Z"/>
                <w:rFonts w:cstheme="minorHAnsi"/>
              </w:rPr>
              <w:pPrChange w:id="50015" w:author="pete jones" w:date="2022-01-04T11:55:00Z">
                <w:pPr>
                  <w:keepNext/>
                  <w:jc w:val="center"/>
                </w:pPr>
              </w:pPrChange>
            </w:pPr>
            <w:ins w:id="50016"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50017" w:author="pete jones" w:date="2022-01-04T11:55:00Z">
              <w:tcPr>
                <w:tcW w:w="692" w:type="dxa"/>
                <w:tcBorders>
                  <w:top w:val="nil"/>
                  <w:left w:val="nil"/>
                  <w:bottom w:val="nil"/>
                  <w:right w:val="nil"/>
                </w:tcBorders>
                <w:shd w:val="clear" w:color="auto" w:fill="auto"/>
                <w:noWrap/>
                <w:vAlign w:val="bottom"/>
              </w:tcPr>
            </w:tcPrChange>
          </w:tcPr>
          <w:p w14:paraId="48B1D2E7" w14:textId="77777777" w:rsidR="008E4B87" w:rsidRPr="00FF6A71" w:rsidRDefault="008E4B87">
            <w:pPr>
              <w:spacing w:before="0" w:after="0" w:line="240" w:lineRule="auto"/>
              <w:jc w:val="center"/>
              <w:rPr>
                <w:ins w:id="50018" w:author="pete jones" w:date="2022-01-04T11:19:00Z"/>
                <w:rFonts w:cstheme="minorHAnsi"/>
              </w:rPr>
              <w:pPrChange w:id="50019" w:author="pete jones" w:date="2022-01-04T11:55:00Z">
                <w:pPr>
                  <w:keepNext/>
                  <w:jc w:val="center"/>
                </w:pPr>
              </w:pPrChange>
            </w:pPr>
            <w:ins w:id="50020"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50021" w:author="pete jones" w:date="2022-01-04T11:55:00Z">
              <w:tcPr>
                <w:tcW w:w="692" w:type="dxa"/>
                <w:tcBorders>
                  <w:top w:val="nil"/>
                  <w:left w:val="nil"/>
                  <w:bottom w:val="nil"/>
                  <w:right w:val="nil"/>
                </w:tcBorders>
                <w:shd w:val="clear" w:color="auto" w:fill="auto"/>
                <w:noWrap/>
                <w:vAlign w:val="bottom"/>
              </w:tcPr>
            </w:tcPrChange>
          </w:tcPr>
          <w:p w14:paraId="68F4CA12" w14:textId="77777777" w:rsidR="008E4B87" w:rsidRPr="00FF6A71" w:rsidRDefault="008E4B87">
            <w:pPr>
              <w:spacing w:before="0" w:after="0" w:line="240" w:lineRule="auto"/>
              <w:jc w:val="center"/>
              <w:rPr>
                <w:ins w:id="50022" w:author="pete jones" w:date="2022-01-04T11:19:00Z"/>
                <w:rFonts w:cstheme="minorHAnsi"/>
              </w:rPr>
              <w:pPrChange w:id="50023" w:author="pete jones" w:date="2022-01-04T11:55:00Z">
                <w:pPr>
                  <w:keepNext/>
                  <w:jc w:val="center"/>
                </w:pPr>
              </w:pPrChange>
            </w:pPr>
            <w:ins w:id="50024" w:author="pete jones" w:date="2022-01-04T11:19:00Z">
              <w:r w:rsidRPr="00FF6A71">
                <w:rPr>
                  <w:rFonts w:ascii="Calibri" w:hAnsi="Calibri" w:cs="Calibri"/>
                  <w:color w:val="000000"/>
                  <w:sz w:val="22"/>
                  <w:szCs w:val="22"/>
                </w:rPr>
                <w:t>0</w:t>
              </w:r>
            </w:ins>
          </w:p>
        </w:tc>
      </w:tr>
    </w:tbl>
    <w:p w14:paraId="53515AE5" w14:textId="77777777" w:rsidR="008E4B87" w:rsidRPr="00FF6A71" w:rsidRDefault="008E4B87">
      <w:pPr>
        <w:rPr>
          <w:ins w:id="50025" w:author="pete jones" w:date="2022-01-04T11:19:00Z"/>
          <w:rFonts w:cstheme="minorHAnsi"/>
        </w:rPr>
        <w:pPrChange w:id="50026" w:author="pete jones" w:date="2022-01-04T11:54:00Z">
          <w:pPr>
            <w:keepNext/>
          </w:pPr>
        </w:pPrChange>
      </w:pPr>
      <w:ins w:id="50027" w:author="pete jones" w:date="2022-01-04T11:19:00Z">
        <w:r w:rsidRPr="00FF6A71">
          <w:rPr>
            <w:rFonts w:cstheme="minorHAnsi"/>
          </w:rPr>
          <w:t>Q5.8 I ask students to use technology to support teamwork or collaboration</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0028" w:author="pete jones" w:date="2022-01-04T11:55: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0029">
          <w:tblGrid>
            <w:gridCol w:w="814"/>
            <w:gridCol w:w="814"/>
            <w:gridCol w:w="814"/>
            <w:gridCol w:w="814"/>
            <w:gridCol w:w="692"/>
            <w:gridCol w:w="692"/>
            <w:gridCol w:w="692"/>
            <w:gridCol w:w="692"/>
          </w:tblGrid>
        </w:tblGridChange>
      </w:tblGrid>
      <w:tr w:rsidR="008E4B87" w:rsidRPr="00FF6A71" w14:paraId="33B55AFF" w14:textId="77777777" w:rsidTr="00256E4A">
        <w:trPr>
          <w:trHeight w:val="300"/>
          <w:jc w:val="center"/>
          <w:ins w:id="50030" w:author="pete jones" w:date="2022-01-04T11:19:00Z"/>
          <w:trPrChange w:id="50031" w:author="pete jones" w:date="2022-01-04T11:55:00Z">
            <w:trPr>
              <w:trHeight w:val="300"/>
              <w:jc w:val="center"/>
            </w:trPr>
          </w:trPrChange>
        </w:trPr>
        <w:tc>
          <w:tcPr>
            <w:tcW w:w="814" w:type="dxa"/>
            <w:shd w:val="clear" w:color="auto" w:fill="E7E6E6" w:themeFill="background2"/>
            <w:vAlign w:val="center"/>
            <w:tcPrChange w:id="50032" w:author="pete jones" w:date="2022-01-04T11:55:00Z">
              <w:tcPr>
                <w:tcW w:w="814" w:type="dxa"/>
                <w:shd w:val="clear" w:color="auto" w:fill="E7E6E6" w:themeFill="background2"/>
                <w:vAlign w:val="center"/>
              </w:tcPr>
            </w:tcPrChange>
          </w:tcPr>
          <w:p w14:paraId="7318EE09" w14:textId="77777777" w:rsidR="008E4B87" w:rsidRPr="00FF6A71" w:rsidRDefault="008E4B87">
            <w:pPr>
              <w:spacing w:before="0" w:after="0" w:line="240" w:lineRule="auto"/>
              <w:jc w:val="center"/>
              <w:rPr>
                <w:ins w:id="50033" w:author="pete jones" w:date="2022-01-04T11:19:00Z"/>
                <w:rFonts w:cstheme="minorHAnsi"/>
                <w:b/>
                <w:bCs/>
              </w:rPr>
              <w:pPrChange w:id="50034" w:author="pete jones" w:date="2022-01-04T11:55:00Z">
                <w:pPr>
                  <w:keepNext/>
                  <w:jc w:val="center"/>
                </w:pPr>
              </w:pPrChange>
            </w:pPr>
            <w:ins w:id="50035" w:author="pete jones" w:date="2022-01-04T11:19:00Z">
              <w:r w:rsidRPr="00FF6A71">
                <w:rPr>
                  <w:rFonts w:cstheme="minorHAnsi"/>
                  <w:b/>
                  <w:bCs/>
                </w:rPr>
                <w:t>scale</w:t>
              </w:r>
            </w:ins>
          </w:p>
        </w:tc>
        <w:tc>
          <w:tcPr>
            <w:tcW w:w="814" w:type="dxa"/>
            <w:shd w:val="clear" w:color="auto" w:fill="E7E6E6" w:themeFill="background2"/>
            <w:noWrap/>
            <w:vAlign w:val="center"/>
            <w:tcPrChange w:id="50036" w:author="pete jones" w:date="2022-01-04T11:55:00Z">
              <w:tcPr>
                <w:tcW w:w="814" w:type="dxa"/>
                <w:shd w:val="clear" w:color="auto" w:fill="E7E6E6" w:themeFill="background2"/>
                <w:noWrap/>
                <w:vAlign w:val="center"/>
              </w:tcPr>
            </w:tcPrChange>
          </w:tcPr>
          <w:p w14:paraId="1E70D039" w14:textId="77777777" w:rsidR="008E4B87" w:rsidRPr="00FF6A71" w:rsidRDefault="008E4B87">
            <w:pPr>
              <w:spacing w:before="0" w:after="0" w:line="240" w:lineRule="auto"/>
              <w:jc w:val="center"/>
              <w:rPr>
                <w:ins w:id="50037" w:author="pete jones" w:date="2022-01-04T11:19:00Z"/>
                <w:rFonts w:cstheme="minorHAnsi"/>
                <w:b/>
                <w:bCs/>
              </w:rPr>
              <w:pPrChange w:id="50038" w:author="pete jones" w:date="2022-01-04T11:55:00Z">
                <w:pPr>
                  <w:keepNext/>
                  <w:jc w:val="center"/>
                </w:pPr>
              </w:pPrChange>
            </w:pPr>
            <w:ins w:id="50039" w:author="pete jones" w:date="2022-01-04T11:19:00Z">
              <w:r w:rsidRPr="00FF6A71">
                <w:rPr>
                  <w:rFonts w:cstheme="minorHAnsi"/>
                  <w:b/>
                  <w:bCs/>
                </w:rPr>
                <w:t>1</w:t>
              </w:r>
            </w:ins>
          </w:p>
        </w:tc>
        <w:tc>
          <w:tcPr>
            <w:tcW w:w="814" w:type="dxa"/>
            <w:shd w:val="clear" w:color="auto" w:fill="E7E6E6" w:themeFill="background2"/>
            <w:noWrap/>
            <w:vAlign w:val="center"/>
            <w:tcPrChange w:id="50040" w:author="pete jones" w:date="2022-01-04T11:55:00Z">
              <w:tcPr>
                <w:tcW w:w="814" w:type="dxa"/>
                <w:shd w:val="clear" w:color="auto" w:fill="E7E6E6" w:themeFill="background2"/>
                <w:noWrap/>
                <w:vAlign w:val="center"/>
              </w:tcPr>
            </w:tcPrChange>
          </w:tcPr>
          <w:p w14:paraId="68F0E569" w14:textId="77777777" w:rsidR="008E4B87" w:rsidRPr="00FF6A71" w:rsidRDefault="008E4B87">
            <w:pPr>
              <w:spacing w:before="0" w:after="0" w:line="240" w:lineRule="auto"/>
              <w:jc w:val="center"/>
              <w:rPr>
                <w:ins w:id="50041" w:author="pete jones" w:date="2022-01-04T11:19:00Z"/>
                <w:rFonts w:cstheme="minorHAnsi"/>
                <w:b/>
                <w:bCs/>
              </w:rPr>
              <w:pPrChange w:id="50042" w:author="pete jones" w:date="2022-01-04T11:55:00Z">
                <w:pPr>
                  <w:keepNext/>
                  <w:jc w:val="center"/>
                </w:pPr>
              </w:pPrChange>
            </w:pPr>
            <w:ins w:id="50043" w:author="pete jones" w:date="2022-01-04T11:19:00Z">
              <w:r w:rsidRPr="00FF6A71">
                <w:rPr>
                  <w:rFonts w:cstheme="minorHAnsi"/>
                  <w:b/>
                  <w:bCs/>
                </w:rPr>
                <w:t>2</w:t>
              </w:r>
            </w:ins>
          </w:p>
        </w:tc>
        <w:tc>
          <w:tcPr>
            <w:tcW w:w="814" w:type="dxa"/>
            <w:shd w:val="clear" w:color="auto" w:fill="E7E6E6" w:themeFill="background2"/>
            <w:noWrap/>
            <w:vAlign w:val="center"/>
            <w:tcPrChange w:id="50044" w:author="pete jones" w:date="2022-01-04T11:55:00Z">
              <w:tcPr>
                <w:tcW w:w="814" w:type="dxa"/>
                <w:shd w:val="clear" w:color="auto" w:fill="E7E6E6" w:themeFill="background2"/>
                <w:noWrap/>
                <w:vAlign w:val="center"/>
              </w:tcPr>
            </w:tcPrChange>
          </w:tcPr>
          <w:p w14:paraId="7C9DCAA7" w14:textId="77777777" w:rsidR="008E4B87" w:rsidRPr="00FF6A71" w:rsidRDefault="008E4B87">
            <w:pPr>
              <w:spacing w:before="0" w:after="0" w:line="240" w:lineRule="auto"/>
              <w:jc w:val="center"/>
              <w:rPr>
                <w:ins w:id="50045" w:author="pete jones" w:date="2022-01-04T11:19:00Z"/>
                <w:rFonts w:cstheme="minorHAnsi"/>
                <w:b/>
                <w:bCs/>
              </w:rPr>
              <w:pPrChange w:id="50046" w:author="pete jones" w:date="2022-01-04T11:55:00Z">
                <w:pPr>
                  <w:keepNext/>
                  <w:jc w:val="center"/>
                </w:pPr>
              </w:pPrChange>
            </w:pPr>
            <w:ins w:id="50047" w:author="pete jones" w:date="2022-01-04T11:19:00Z">
              <w:r w:rsidRPr="00FF6A71">
                <w:rPr>
                  <w:rFonts w:cstheme="minorHAnsi"/>
                  <w:b/>
                  <w:bCs/>
                </w:rPr>
                <w:t>3</w:t>
              </w:r>
            </w:ins>
          </w:p>
        </w:tc>
        <w:tc>
          <w:tcPr>
            <w:tcW w:w="692" w:type="dxa"/>
            <w:shd w:val="clear" w:color="auto" w:fill="E7E6E6" w:themeFill="background2"/>
            <w:noWrap/>
            <w:vAlign w:val="center"/>
            <w:tcPrChange w:id="50048" w:author="pete jones" w:date="2022-01-04T11:55:00Z">
              <w:tcPr>
                <w:tcW w:w="692" w:type="dxa"/>
                <w:shd w:val="clear" w:color="auto" w:fill="E7E6E6" w:themeFill="background2"/>
                <w:noWrap/>
                <w:vAlign w:val="center"/>
              </w:tcPr>
            </w:tcPrChange>
          </w:tcPr>
          <w:p w14:paraId="4C745CE2" w14:textId="77777777" w:rsidR="008E4B87" w:rsidRPr="00FF6A71" w:rsidRDefault="008E4B87">
            <w:pPr>
              <w:spacing w:before="0" w:after="0" w:line="240" w:lineRule="auto"/>
              <w:jc w:val="center"/>
              <w:rPr>
                <w:ins w:id="50049" w:author="pete jones" w:date="2022-01-04T11:19:00Z"/>
                <w:rFonts w:cstheme="minorHAnsi"/>
                <w:b/>
                <w:bCs/>
              </w:rPr>
              <w:pPrChange w:id="50050" w:author="pete jones" w:date="2022-01-04T11:55:00Z">
                <w:pPr>
                  <w:keepNext/>
                  <w:jc w:val="center"/>
                </w:pPr>
              </w:pPrChange>
            </w:pPr>
            <w:ins w:id="50051" w:author="pete jones" w:date="2022-01-04T11:19:00Z">
              <w:r w:rsidRPr="00FF6A71">
                <w:rPr>
                  <w:rFonts w:cstheme="minorHAnsi"/>
                  <w:b/>
                  <w:bCs/>
                </w:rPr>
                <w:t>4</w:t>
              </w:r>
            </w:ins>
          </w:p>
        </w:tc>
        <w:tc>
          <w:tcPr>
            <w:tcW w:w="692" w:type="dxa"/>
            <w:shd w:val="clear" w:color="auto" w:fill="E7E6E6" w:themeFill="background2"/>
            <w:noWrap/>
            <w:vAlign w:val="center"/>
            <w:tcPrChange w:id="50052" w:author="pete jones" w:date="2022-01-04T11:55:00Z">
              <w:tcPr>
                <w:tcW w:w="692" w:type="dxa"/>
                <w:shd w:val="clear" w:color="auto" w:fill="E7E6E6" w:themeFill="background2"/>
                <w:noWrap/>
                <w:vAlign w:val="center"/>
              </w:tcPr>
            </w:tcPrChange>
          </w:tcPr>
          <w:p w14:paraId="271C1974" w14:textId="77777777" w:rsidR="008E4B87" w:rsidRPr="00FF6A71" w:rsidRDefault="008E4B87">
            <w:pPr>
              <w:spacing w:before="0" w:after="0" w:line="240" w:lineRule="auto"/>
              <w:jc w:val="center"/>
              <w:rPr>
                <w:ins w:id="50053" w:author="pete jones" w:date="2022-01-04T11:19:00Z"/>
                <w:rFonts w:cstheme="minorHAnsi"/>
                <w:b/>
                <w:bCs/>
              </w:rPr>
              <w:pPrChange w:id="50054" w:author="pete jones" w:date="2022-01-04T11:55:00Z">
                <w:pPr>
                  <w:keepNext/>
                  <w:jc w:val="center"/>
                </w:pPr>
              </w:pPrChange>
            </w:pPr>
            <w:ins w:id="50055" w:author="pete jones" w:date="2022-01-04T11:19:00Z">
              <w:r w:rsidRPr="00FF6A71">
                <w:rPr>
                  <w:rFonts w:cstheme="minorHAnsi"/>
                  <w:b/>
                  <w:bCs/>
                </w:rPr>
                <w:t>5</w:t>
              </w:r>
            </w:ins>
          </w:p>
        </w:tc>
        <w:tc>
          <w:tcPr>
            <w:tcW w:w="692" w:type="dxa"/>
            <w:shd w:val="clear" w:color="auto" w:fill="E7E6E6" w:themeFill="background2"/>
            <w:noWrap/>
            <w:vAlign w:val="center"/>
            <w:tcPrChange w:id="50056" w:author="pete jones" w:date="2022-01-04T11:55:00Z">
              <w:tcPr>
                <w:tcW w:w="692" w:type="dxa"/>
                <w:shd w:val="clear" w:color="auto" w:fill="E7E6E6" w:themeFill="background2"/>
                <w:noWrap/>
                <w:vAlign w:val="center"/>
              </w:tcPr>
            </w:tcPrChange>
          </w:tcPr>
          <w:p w14:paraId="7C093853" w14:textId="77777777" w:rsidR="008E4B87" w:rsidRPr="00FF6A71" w:rsidRDefault="008E4B87">
            <w:pPr>
              <w:spacing w:before="0" w:after="0" w:line="240" w:lineRule="auto"/>
              <w:jc w:val="center"/>
              <w:rPr>
                <w:ins w:id="50057" w:author="pete jones" w:date="2022-01-04T11:19:00Z"/>
                <w:rFonts w:cstheme="minorHAnsi"/>
                <w:b/>
                <w:bCs/>
              </w:rPr>
              <w:pPrChange w:id="50058" w:author="pete jones" w:date="2022-01-04T11:55:00Z">
                <w:pPr>
                  <w:keepNext/>
                  <w:jc w:val="center"/>
                </w:pPr>
              </w:pPrChange>
            </w:pPr>
            <w:ins w:id="50059" w:author="pete jones" w:date="2022-01-04T11:19:00Z">
              <w:r w:rsidRPr="00FF6A71">
                <w:rPr>
                  <w:rFonts w:cstheme="minorHAnsi"/>
                  <w:b/>
                  <w:bCs/>
                </w:rPr>
                <w:t>6</w:t>
              </w:r>
            </w:ins>
          </w:p>
        </w:tc>
        <w:tc>
          <w:tcPr>
            <w:tcW w:w="692" w:type="dxa"/>
            <w:shd w:val="clear" w:color="auto" w:fill="E7E6E6" w:themeFill="background2"/>
            <w:noWrap/>
            <w:vAlign w:val="center"/>
            <w:tcPrChange w:id="50060" w:author="pete jones" w:date="2022-01-04T11:55:00Z">
              <w:tcPr>
                <w:tcW w:w="692" w:type="dxa"/>
                <w:shd w:val="clear" w:color="auto" w:fill="E7E6E6" w:themeFill="background2"/>
                <w:noWrap/>
                <w:vAlign w:val="center"/>
              </w:tcPr>
            </w:tcPrChange>
          </w:tcPr>
          <w:p w14:paraId="08C2C968" w14:textId="77777777" w:rsidR="008E4B87" w:rsidRPr="00FF6A71" w:rsidRDefault="008E4B87">
            <w:pPr>
              <w:spacing w:before="0" w:after="0" w:line="240" w:lineRule="auto"/>
              <w:jc w:val="center"/>
              <w:rPr>
                <w:ins w:id="50061" w:author="pete jones" w:date="2022-01-04T11:19:00Z"/>
                <w:rFonts w:cstheme="minorHAnsi"/>
                <w:b/>
                <w:bCs/>
              </w:rPr>
              <w:pPrChange w:id="50062" w:author="pete jones" w:date="2022-01-04T11:55:00Z">
                <w:pPr>
                  <w:keepNext/>
                  <w:jc w:val="center"/>
                </w:pPr>
              </w:pPrChange>
            </w:pPr>
            <w:ins w:id="50063" w:author="pete jones" w:date="2022-01-04T11:19:00Z">
              <w:r w:rsidRPr="00FF6A71">
                <w:rPr>
                  <w:rFonts w:cstheme="minorHAnsi"/>
                  <w:b/>
                  <w:bCs/>
                </w:rPr>
                <w:t>7</w:t>
              </w:r>
            </w:ins>
          </w:p>
        </w:tc>
      </w:tr>
      <w:tr w:rsidR="008E4B87" w:rsidRPr="00FF6A71" w14:paraId="246883B9" w14:textId="77777777" w:rsidTr="00256E4A">
        <w:trPr>
          <w:trHeight w:val="300"/>
          <w:jc w:val="center"/>
          <w:ins w:id="50064" w:author="pete jones" w:date="2022-01-04T11:19:00Z"/>
          <w:trPrChange w:id="50065" w:author="pete jones" w:date="2022-01-04T11:55:00Z">
            <w:trPr>
              <w:trHeight w:val="300"/>
              <w:jc w:val="center"/>
            </w:trPr>
          </w:trPrChange>
        </w:trPr>
        <w:tc>
          <w:tcPr>
            <w:tcW w:w="814" w:type="dxa"/>
            <w:vAlign w:val="center"/>
            <w:tcPrChange w:id="50066" w:author="pete jones" w:date="2022-01-04T11:55:00Z">
              <w:tcPr>
                <w:tcW w:w="814" w:type="dxa"/>
                <w:vAlign w:val="center"/>
              </w:tcPr>
            </w:tcPrChange>
          </w:tcPr>
          <w:p w14:paraId="4F70B5AA" w14:textId="77777777" w:rsidR="008E4B87" w:rsidRPr="00FF6A71" w:rsidRDefault="008E4B87">
            <w:pPr>
              <w:spacing w:before="0" w:after="0" w:line="240" w:lineRule="auto"/>
              <w:jc w:val="center"/>
              <w:rPr>
                <w:ins w:id="50067" w:author="pete jones" w:date="2022-01-04T11:19:00Z"/>
                <w:rFonts w:cstheme="minorHAnsi"/>
                <w:b/>
                <w:bCs/>
              </w:rPr>
              <w:pPrChange w:id="50068" w:author="pete jones" w:date="2022-01-04T11:55:00Z">
                <w:pPr>
                  <w:keepNext/>
                  <w:jc w:val="center"/>
                </w:pPr>
              </w:pPrChange>
            </w:pPr>
            <w:ins w:id="50069" w:author="pete jones" w:date="2022-01-04T11:19:00Z">
              <w:r w:rsidRPr="00FF6A71">
                <w:rPr>
                  <w:rFonts w:cstheme="minorHAnsi"/>
                  <w:b/>
                  <w:bCs/>
                </w:rPr>
                <w:t>%</w:t>
              </w:r>
            </w:ins>
          </w:p>
        </w:tc>
        <w:tc>
          <w:tcPr>
            <w:tcW w:w="814" w:type="dxa"/>
            <w:shd w:val="clear" w:color="auto" w:fill="auto"/>
            <w:noWrap/>
            <w:vAlign w:val="bottom"/>
            <w:tcPrChange w:id="50070" w:author="pete jones" w:date="2022-01-04T11:55:00Z">
              <w:tcPr>
                <w:tcW w:w="814" w:type="dxa"/>
                <w:tcBorders>
                  <w:top w:val="nil"/>
                  <w:left w:val="nil"/>
                  <w:bottom w:val="nil"/>
                  <w:right w:val="nil"/>
                </w:tcBorders>
                <w:shd w:val="clear" w:color="auto" w:fill="auto"/>
                <w:noWrap/>
                <w:vAlign w:val="bottom"/>
              </w:tcPr>
            </w:tcPrChange>
          </w:tcPr>
          <w:p w14:paraId="31F60A1C" w14:textId="77777777" w:rsidR="008E4B87" w:rsidRPr="00FF6A71" w:rsidRDefault="008E4B87">
            <w:pPr>
              <w:spacing w:before="0" w:after="0" w:line="240" w:lineRule="auto"/>
              <w:jc w:val="center"/>
              <w:rPr>
                <w:ins w:id="50071" w:author="pete jones" w:date="2022-01-04T11:19:00Z"/>
                <w:rFonts w:cstheme="minorHAnsi"/>
              </w:rPr>
              <w:pPrChange w:id="50072" w:author="pete jones" w:date="2022-01-04T11:55:00Z">
                <w:pPr>
                  <w:keepNext/>
                  <w:jc w:val="center"/>
                </w:pPr>
              </w:pPrChange>
            </w:pPr>
            <w:ins w:id="50073"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50074" w:author="pete jones" w:date="2022-01-04T11:55:00Z">
              <w:tcPr>
                <w:tcW w:w="814" w:type="dxa"/>
                <w:tcBorders>
                  <w:top w:val="nil"/>
                  <w:left w:val="nil"/>
                  <w:bottom w:val="nil"/>
                  <w:right w:val="nil"/>
                </w:tcBorders>
                <w:shd w:val="clear" w:color="auto" w:fill="auto"/>
                <w:noWrap/>
                <w:vAlign w:val="bottom"/>
              </w:tcPr>
            </w:tcPrChange>
          </w:tcPr>
          <w:p w14:paraId="46EE955C" w14:textId="77777777" w:rsidR="008E4B87" w:rsidRPr="00FF6A71" w:rsidRDefault="008E4B87">
            <w:pPr>
              <w:spacing w:before="0" w:after="0" w:line="240" w:lineRule="auto"/>
              <w:jc w:val="center"/>
              <w:rPr>
                <w:ins w:id="50075" w:author="pete jones" w:date="2022-01-04T11:19:00Z"/>
                <w:rFonts w:cstheme="minorHAnsi"/>
              </w:rPr>
              <w:pPrChange w:id="50076" w:author="pete jones" w:date="2022-01-04T11:55:00Z">
                <w:pPr>
                  <w:keepNext/>
                  <w:jc w:val="center"/>
                </w:pPr>
              </w:pPrChange>
            </w:pPr>
            <w:ins w:id="50077" w:author="pete jones" w:date="2022-01-04T11:19:00Z">
              <w:r w:rsidRPr="00FF6A71">
                <w:rPr>
                  <w:rFonts w:ascii="Calibri" w:hAnsi="Calibri" w:cs="Calibri"/>
                  <w:color w:val="000000"/>
                  <w:sz w:val="22"/>
                  <w:szCs w:val="22"/>
                </w:rPr>
                <w:t>44%</w:t>
              </w:r>
            </w:ins>
          </w:p>
        </w:tc>
        <w:tc>
          <w:tcPr>
            <w:tcW w:w="814" w:type="dxa"/>
            <w:shd w:val="clear" w:color="auto" w:fill="auto"/>
            <w:noWrap/>
            <w:vAlign w:val="bottom"/>
            <w:tcPrChange w:id="50078" w:author="pete jones" w:date="2022-01-04T11:55:00Z">
              <w:tcPr>
                <w:tcW w:w="814" w:type="dxa"/>
                <w:tcBorders>
                  <w:top w:val="nil"/>
                  <w:left w:val="nil"/>
                  <w:bottom w:val="nil"/>
                  <w:right w:val="nil"/>
                </w:tcBorders>
                <w:shd w:val="clear" w:color="auto" w:fill="auto"/>
                <w:noWrap/>
                <w:vAlign w:val="bottom"/>
              </w:tcPr>
            </w:tcPrChange>
          </w:tcPr>
          <w:p w14:paraId="49E4C54F" w14:textId="77777777" w:rsidR="008E4B87" w:rsidRPr="00FF6A71" w:rsidRDefault="008E4B87">
            <w:pPr>
              <w:spacing w:before="0" w:after="0" w:line="240" w:lineRule="auto"/>
              <w:jc w:val="center"/>
              <w:rPr>
                <w:ins w:id="50079" w:author="pete jones" w:date="2022-01-04T11:19:00Z"/>
                <w:rFonts w:cstheme="minorHAnsi"/>
              </w:rPr>
              <w:pPrChange w:id="50080" w:author="pete jones" w:date="2022-01-04T11:55:00Z">
                <w:pPr>
                  <w:keepNext/>
                  <w:jc w:val="center"/>
                </w:pPr>
              </w:pPrChange>
            </w:pPr>
            <w:ins w:id="50081" w:author="pete jones" w:date="2022-01-04T11:19:00Z">
              <w:r w:rsidRPr="00FF6A71">
                <w:rPr>
                  <w:rFonts w:ascii="Calibri" w:hAnsi="Calibri" w:cs="Calibri"/>
                  <w:color w:val="000000"/>
                  <w:sz w:val="22"/>
                  <w:szCs w:val="22"/>
                </w:rPr>
                <w:t>33%</w:t>
              </w:r>
            </w:ins>
          </w:p>
        </w:tc>
        <w:tc>
          <w:tcPr>
            <w:tcW w:w="692" w:type="dxa"/>
            <w:shd w:val="clear" w:color="auto" w:fill="auto"/>
            <w:noWrap/>
            <w:vAlign w:val="bottom"/>
            <w:tcPrChange w:id="50082" w:author="pete jones" w:date="2022-01-04T11:55:00Z">
              <w:tcPr>
                <w:tcW w:w="692" w:type="dxa"/>
                <w:tcBorders>
                  <w:top w:val="nil"/>
                  <w:left w:val="nil"/>
                  <w:bottom w:val="nil"/>
                  <w:right w:val="nil"/>
                </w:tcBorders>
                <w:shd w:val="clear" w:color="auto" w:fill="auto"/>
                <w:noWrap/>
                <w:vAlign w:val="bottom"/>
              </w:tcPr>
            </w:tcPrChange>
          </w:tcPr>
          <w:p w14:paraId="68724E33" w14:textId="77777777" w:rsidR="008E4B87" w:rsidRPr="00FF6A71" w:rsidRDefault="008E4B87">
            <w:pPr>
              <w:spacing w:before="0" w:after="0" w:line="240" w:lineRule="auto"/>
              <w:jc w:val="center"/>
              <w:rPr>
                <w:ins w:id="50083" w:author="pete jones" w:date="2022-01-04T11:19:00Z"/>
                <w:rFonts w:cstheme="minorHAnsi"/>
              </w:rPr>
              <w:pPrChange w:id="50084" w:author="pete jones" w:date="2022-01-04T11:55:00Z">
                <w:pPr>
                  <w:keepNext/>
                  <w:jc w:val="center"/>
                </w:pPr>
              </w:pPrChange>
            </w:pPr>
            <w:ins w:id="50085"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50086" w:author="pete jones" w:date="2022-01-04T11:55:00Z">
              <w:tcPr>
                <w:tcW w:w="692" w:type="dxa"/>
                <w:tcBorders>
                  <w:top w:val="nil"/>
                  <w:left w:val="nil"/>
                  <w:bottom w:val="nil"/>
                  <w:right w:val="nil"/>
                </w:tcBorders>
                <w:shd w:val="clear" w:color="auto" w:fill="auto"/>
                <w:noWrap/>
                <w:vAlign w:val="bottom"/>
              </w:tcPr>
            </w:tcPrChange>
          </w:tcPr>
          <w:p w14:paraId="042EE6F4" w14:textId="77777777" w:rsidR="008E4B87" w:rsidRPr="00FF6A71" w:rsidRDefault="008E4B87">
            <w:pPr>
              <w:spacing w:before="0" w:after="0" w:line="240" w:lineRule="auto"/>
              <w:jc w:val="center"/>
              <w:rPr>
                <w:ins w:id="50087" w:author="pete jones" w:date="2022-01-04T11:19:00Z"/>
                <w:rFonts w:cstheme="minorHAnsi"/>
              </w:rPr>
              <w:pPrChange w:id="50088" w:author="pete jones" w:date="2022-01-04T11:55:00Z">
                <w:pPr>
                  <w:keepNext/>
                  <w:jc w:val="center"/>
                </w:pPr>
              </w:pPrChange>
            </w:pPr>
            <w:ins w:id="50089"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50090" w:author="pete jones" w:date="2022-01-04T11:55:00Z">
              <w:tcPr>
                <w:tcW w:w="692" w:type="dxa"/>
                <w:tcBorders>
                  <w:top w:val="nil"/>
                  <w:left w:val="nil"/>
                  <w:bottom w:val="nil"/>
                  <w:right w:val="nil"/>
                </w:tcBorders>
                <w:shd w:val="clear" w:color="auto" w:fill="auto"/>
                <w:noWrap/>
                <w:vAlign w:val="bottom"/>
              </w:tcPr>
            </w:tcPrChange>
          </w:tcPr>
          <w:p w14:paraId="165ECBC0" w14:textId="77777777" w:rsidR="008E4B87" w:rsidRPr="00FF6A71" w:rsidRDefault="008E4B87">
            <w:pPr>
              <w:spacing w:before="0" w:after="0" w:line="240" w:lineRule="auto"/>
              <w:jc w:val="center"/>
              <w:rPr>
                <w:ins w:id="50091" w:author="pete jones" w:date="2022-01-04T11:19:00Z"/>
                <w:rFonts w:cstheme="minorHAnsi"/>
              </w:rPr>
              <w:pPrChange w:id="50092" w:author="pete jones" w:date="2022-01-04T11:55:00Z">
                <w:pPr>
                  <w:keepNext/>
                  <w:jc w:val="center"/>
                </w:pPr>
              </w:pPrChange>
            </w:pPr>
            <w:ins w:id="50093"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50094" w:author="pete jones" w:date="2022-01-04T11:55:00Z">
              <w:tcPr>
                <w:tcW w:w="692" w:type="dxa"/>
                <w:tcBorders>
                  <w:top w:val="nil"/>
                  <w:left w:val="nil"/>
                  <w:bottom w:val="nil"/>
                  <w:right w:val="nil"/>
                </w:tcBorders>
                <w:shd w:val="clear" w:color="auto" w:fill="auto"/>
                <w:noWrap/>
                <w:vAlign w:val="bottom"/>
              </w:tcPr>
            </w:tcPrChange>
          </w:tcPr>
          <w:p w14:paraId="4DBB4590" w14:textId="77777777" w:rsidR="008E4B87" w:rsidRPr="00FF6A71" w:rsidRDefault="008E4B87">
            <w:pPr>
              <w:spacing w:before="0" w:after="0" w:line="240" w:lineRule="auto"/>
              <w:jc w:val="center"/>
              <w:rPr>
                <w:ins w:id="50095" w:author="pete jones" w:date="2022-01-04T11:19:00Z"/>
                <w:rFonts w:cstheme="minorHAnsi"/>
              </w:rPr>
              <w:pPrChange w:id="50096" w:author="pete jones" w:date="2022-01-04T11:55:00Z">
                <w:pPr>
                  <w:keepNext/>
                  <w:jc w:val="center"/>
                </w:pPr>
              </w:pPrChange>
            </w:pPr>
            <w:ins w:id="50097" w:author="pete jones" w:date="2022-01-04T11:19:00Z">
              <w:r w:rsidRPr="00FF6A71">
                <w:rPr>
                  <w:rFonts w:ascii="Calibri" w:hAnsi="Calibri" w:cs="Calibri"/>
                  <w:color w:val="000000"/>
                  <w:sz w:val="22"/>
                  <w:szCs w:val="22"/>
                </w:rPr>
                <w:t>0%</w:t>
              </w:r>
            </w:ins>
          </w:p>
        </w:tc>
      </w:tr>
      <w:tr w:rsidR="008E4B87" w:rsidRPr="00FF6A71" w14:paraId="57568EA0" w14:textId="77777777" w:rsidTr="00256E4A">
        <w:trPr>
          <w:trHeight w:val="300"/>
          <w:jc w:val="center"/>
          <w:ins w:id="50098" w:author="pete jones" w:date="2022-01-04T11:19:00Z"/>
          <w:trPrChange w:id="50099" w:author="pete jones" w:date="2022-01-04T11:55:00Z">
            <w:trPr>
              <w:trHeight w:val="300"/>
              <w:jc w:val="center"/>
            </w:trPr>
          </w:trPrChange>
        </w:trPr>
        <w:tc>
          <w:tcPr>
            <w:tcW w:w="814" w:type="dxa"/>
            <w:vAlign w:val="center"/>
            <w:tcPrChange w:id="50100" w:author="pete jones" w:date="2022-01-04T11:55:00Z">
              <w:tcPr>
                <w:tcW w:w="814" w:type="dxa"/>
                <w:vAlign w:val="center"/>
              </w:tcPr>
            </w:tcPrChange>
          </w:tcPr>
          <w:p w14:paraId="589224F3" w14:textId="77777777" w:rsidR="008E4B87" w:rsidRPr="00FF6A71" w:rsidRDefault="008E4B87">
            <w:pPr>
              <w:spacing w:before="0" w:after="0" w:line="240" w:lineRule="auto"/>
              <w:jc w:val="center"/>
              <w:rPr>
                <w:ins w:id="50101" w:author="pete jones" w:date="2022-01-04T11:19:00Z"/>
                <w:rFonts w:cstheme="minorHAnsi"/>
                <w:b/>
                <w:bCs/>
              </w:rPr>
              <w:pPrChange w:id="50102" w:author="pete jones" w:date="2022-01-04T11:55:00Z">
                <w:pPr>
                  <w:keepNext/>
                  <w:jc w:val="center"/>
                </w:pPr>
              </w:pPrChange>
            </w:pPr>
            <w:ins w:id="50103" w:author="pete jones" w:date="2022-01-04T11:19:00Z">
              <w:r w:rsidRPr="00FF6A71">
                <w:rPr>
                  <w:rFonts w:cstheme="minorHAnsi"/>
                  <w:b/>
                  <w:bCs/>
                </w:rPr>
                <w:t>Count</w:t>
              </w:r>
            </w:ins>
          </w:p>
        </w:tc>
        <w:tc>
          <w:tcPr>
            <w:tcW w:w="814" w:type="dxa"/>
            <w:shd w:val="clear" w:color="auto" w:fill="auto"/>
            <w:noWrap/>
            <w:vAlign w:val="bottom"/>
            <w:tcPrChange w:id="50104" w:author="pete jones" w:date="2022-01-04T11:55:00Z">
              <w:tcPr>
                <w:tcW w:w="814" w:type="dxa"/>
                <w:tcBorders>
                  <w:top w:val="nil"/>
                  <w:left w:val="nil"/>
                  <w:bottom w:val="nil"/>
                  <w:right w:val="nil"/>
                </w:tcBorders>
                <w:shd w:val="clear" w:color="auto" w:fill="auto"/>
                <w:noWrap/>
                <w:vAlign w:val="bottom"/>
              </w:tcPr>
            </w:tcPrChange>
          </w:tcPr>
          <w:p w14:paraId="79A068D2" w14:textId="77777777" w:rsidR="008E4B87" w:rsidRPr="00FF6A71" w:rsidRDefault="008E4B87">
            <w:pPr>
              <w:spacing w:before="0" w:after="0" w:line="240" w:lineRule="auto"/>
              <w:jc w:val="center"/>
              <w:rPr>
                <w:ins w:id="50105" w:author="pete jones" w:date="2022-01-04T11:19:00Z"/>
                <w:rFonts w:cstheme="minorHAnsi"/>
              </w:rPr>
              <w:pPrChange w:id="50106" w:author="pete jones" w:date="2022-01-04T11:55:00Z">
                <w:pPr>
                  <w:keepNext/>
                  <w:jc w:val="center"/>
                </w:pPr>
              </w:pPrChange>
            </w:pPr>
            <w:ins w:id="50107" w:author="pete jones" w:date="2022-01-04T11:19:00Z">
              <w:r w:rsidRPr="00FF6A71">
                <w:rPr>
                  <w:rFonts w:ascii="Calibri" w:hAnsi="Calibri" w:cs="Calibri"/>
                  <w:color w:val="000000"/>
                  <w:sz w:val="22"/>
                  <w:szCs w:val="22"/>
                </w:rPr>
                <w:t>1</w:t>
              </w:r>
            </w:ins>
          </w:p>
        </w:tc>
        <w:tc>
          <w:tcPr>
            <w:tcW w:w="814" w:type="dxa"/>
            <w:shd w:val="clear" w:color="auto" w:fill="auto"/>
            <w:noWrap/>
            <w:vAlign w:val="bottom"/>
            <w:tcPrChange w:id="50108" w:author="pete jones" w:date="2022-01-04T11:55:00Z">
              <w:tcPr>
                <w:tcW w:w="814" w:type="dxa"/>
                <w:tcBorders>
                  <w:top w:val="nil"/>
                  <w:left w:val="nil"/>
                  <w:bottom w:val="nil"/>
                  <w:right w:val="nil"/>
                </w:tcBorders>
                <w:shd w:val="clear" w:color="auto" w:fill="auto"/>
                <w:noWrap/>
                <w:vAlign w:val="bottom"/>
              </w:tcPr>
            </w:tcPrChange>
          </w:tcPr>
          <w:p w14:paraId="19E24BBC" w14:textId="77777777" w:rsidR="008E4B87" w:rsidRPr="00FF6A71" w:rsidRDefault="008E4B87">
            <w:pPr>
              <w:spacing w:before="0" w:after="0" w:line="240" w:lineRule="auto"/>
              <w:jc w:val="center"/>
              <w:rPr>
                <w:ins w:id="50109" w:author="pete jones" w:date="2022-01-04T11:19:00Z"/>
                <w:rFonts w:cstheme="minorHAnsi"/>
              </w:rPr>
              <w:pPrChange w:id="50110" w:author="pete jones" w:date="2022-01-04T11:55:00Z">
                <w:pPr>
                  <w:keepNext/>
                  <w:jc w:val="center"/>
                </w:pPr>
              </w:pPrChange>
            </w:pPr>
            <w:ins w:id="50111"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50112" w:author="pete jones" w:date="2022-01-04T11:55:00Z">
              <w:tcPr>
                <w:tcW w:w="814" w:type="dxa"/>
                <w:tcBorders>
                  <w:top w:val="nil"/>
                  <w:left w:val="nil"/>
                  <w:bottom w:val="nil"/>
                  <w:right w:val="nil"/>
                </w:tcBorders>
                <w:shd w:val="clear" w:color="auto" w:fill="auto"/>
                <w:noWrap/>
                <w:vAlign w:val="bottom"/>
              </w:tcPr>
            </w:tcPrChange>
          </w:tcPr>
          <w:p w14:paraId="19802020" w14:textId="77777777" w:rsidR="008E4B87" w:rsidRPr="00FF6A71" w:rsidRDefault="008E4B87">
            <w:pPr>
              <w:spacing w:before="0" w:after="0" w:line="240" w:lineRule="auto"/>
              <w:jc w:val="center"/>
              <w:rPr>
                <w:ins w:id="50113" w:author="pete jones" w:date="2022-01-04T11:19:00Z"/>
                <w:rFonts w:cstheme="minorHAnsi"/>
              </w:rPr>
              <w:pPrChange w:id="50114" w:author="pete jones" w:date="2022-01-04T11:55:00Z">
                <w:pPr>
                  <w:keepNext/>
                  <w:jc w:val="center"/>
                </w:pPr>
              </w:pPrChange>
            </w:pPr>
            <w:ins w:id="50115" w:author="pete jones" w:date="2022-01-04T11:19:00Z">
              <w:r w:rsidRPr="00FF6A71">
                <w:rPr>
                  <w:rFonts w:ascii="Calibri" w:hAnsi="Calibri" w:cs="Calibri"/>
                  <w:color w:val="000000"/>
                  <w:sz w:val="22"/>
                  <w:szCs w:val="22"/>
                </w:rPr>
                <w:t>9</w:t>
              </w:r>
            </w:ins>
          </w:p>
        </w:tc>
        <w:tc>
          <w:tcPr>
            <w:tcW w:w="692" w:type="dxa"/>
            <w:shd w:val="clear" w:color="auto" w:fill="auto"/>
            <w:noWrap/>
            <w:vAlign w:val="bottom"/>
            <w:tcPrChange w:id="50116" w:author="pete jones" w:date="2022-01-04T11:55:00Z">
              <w:tcPr>
                <w:tcW w:w="692" w:type="dxa"/>
                <w:tcBorders>
                  <w:top w:val="nil"/>
                  <w:left w:val="nil"/>
                  <w:bottom w:val="nil"/>
                  <w:right w:val="nil"/>
                </w:tcBorders>
                <w:shd w:val="clear" w:color="auto" w:fill="auto"/>
                <w:noWrap/>
                <w:vAlign w:val="bottom"/>
              </w:tcPr>
            </w:tcPrChange>
          </w:tcPr>
          <w:p w14:paraId="635D2146" w14:textId="77777777" w:rsidR="008E4B87" w:rsidRPr="00FF6A71" w:rsidRDefault="008E4B87">
            <w:pPr>
              <w:spacing w:before="0" w:after="0" w:line="240" w:lineRule="auto"/>
              <w:jc w:val="center"/>
              <w:rPr>
                <w:ins w:id="50117" w:author="pete jones" w:date="2022-01-04T11:19:00Z"/>
                <w:rFonts w:cstheme="minorHAnsi"/>
              </w:rPr>
              <w:pPrChange w:id="50118" w:author="pete jones" w:date="2022-01-04T11:55:00Z">
                <w:pPr>
                  <w:keepNext/>
                  <w:jc w:val="center"/>
                </w:pPr>
              </w:pPrChange>
            </w:pPr>
            <w:ins w:id="50119"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50120" w:author="pete jones" w:date="2022-01-04T11:55:00Z">
              <w:tcPr>
                <w:tcW w:w="692" w:type="dxa"/>
                <w:tcBorders>
                  <w:top w:val="nil"/>
                  <w:left w:val="nil"/>
                  <w:bottom w:val="nil"/>
                  <w:right w:val="nil"/>
                </w:tcBorders>
                <w:shd w:val="clear" w:color="auto" w:fill="auto"/>
                <w:noWrap/>
                <w:vAlign w:val="bottom"/>
              </w:tcPr>
            </w:tcPrChange>
          </w:tcPr>
          <w:p w14:paraId="06D2565F" w14:textId="77777777" w:rsidR="008E4B87" w:rsidRPr="00FF6A71" w:rsidRDefault="008E4B87">
            <w:pPr>
              <w:spacing w:before="0" w:after="0" w:line="240" w:lineRule="auto"/>
              <w:jc w:val="center"/>
              <w:rPr>
                <w:ins w:id="50121" w:author="pete jones" w:date="2022-01-04T11:19:00Z"/>
                <w:rFonts w:cstheme="minorHAnsi"/>
              </w:rPr>
              <w:pPrChange w:id="50122" w:author="pete jones" w:date="2022-01-04T11:55:00Z">
                <w:pPr>
                  <w:keepNext/>
                  <w:jc w:val="center"/>
                </w:pPr>
              </w:pPrChange>
            </w:pPr>
            <w:ins w:id="50123"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50124" w:author="pete jones" w:date="2022-01-04T11:55:00Z">
              <w:tcPr>
                <w:tcW w:w="692" w:type="dxa"/>
                <w:tcBorders>
                  <w:top w:val="nil"/>
                  <w:left w:val="nil"/>
                  <w:bottom w:val="nil"/>
                  <w:right w:val="nil"/>
                </w:tcBorders>
                <w:shd w:val="clear" w:color="auto" w:fill="auto"/>
                <w:noWrap/>
                <w:vAlign w:val="bottom"/>
              </w:tcPr>
            </w:tcPrChange>
          </w:tcPr>
          <w:p w14:paraId="4E48291E" w14:textId="77777777" w:rsidR="008E4B87" w:rsidRPr="00FF6A71" w:rsidRDefault="008E4B87">
            <w:pPr>
              <w:spacing w:before="0" w:after="0" w:line="240" w:lineRule="auto"/>
              <w:jc w:val="center"/>
              <w:rPr>
                <w:ins w:id="50125" w:author="pete jones" w:date="2022-01-04T11:19:00Z"/>
                <w:rFonts w:cstheme="minorHAnsi"/>
              </w:rPr>
              <w:pPrChange w:id="50126" w:author="pete jones" w:date="2022-01-04T11:55:00Z">
                <w:pPr>
                  <w:keepNext/>
                  <w:jc w:val="center"/>
                </w:pPr>
              </w:pPrChange>
            </w:pPr>
            <w:ins w:id="50127"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50128" w:author="pete jones" w:date="2022-01-04T11:55:00Z">
              <w:tcPr>
                <w:tcW w:w="692" w:type="dxa"/>
                <w:tcBorders>
                  <w:top w:val="nil"/>
                  <w:left w:val="nil"/>
                  <w:bottom w:val="nil"/>
                  <w:right w:val="nil"/>
                </w:tcBorders>
                <w:shd w:val="clear" w:color="auto" w:fill="auto"/>
                <w:noWrap/>
                <w:vAlign w:val="bottom"/>
              </w:tcPr>
            </w:tcPrChange>
          </w:tcPr>
          <w:p w14:paraId="415E3CFD" w14:textId="77777777" w:rsidR="008E4B87" w:rsidRPr="00FF6A71" w:rsidRDefault="008E4B87">
            <w:pPr>
              <w:spacing w:before="0" w:after="0" w:line="240" w:lineRule="auto"/>
              <w:jc w:val="center"/>
              <w:rPr>
                <w:ins w:id="50129" w:author="pete jones" w:date="2022-01-04T11:19:00Z"/>
                <w:rFonts w:cstheme="minorHAnsi"/>
              </w:rPr>
              <w:pPrChange w:id="50130" w:author="pete jones" w:date="2022-01-04T11:55:00Z">
                <w:pPr>
                  <w:keepNext/>
                  <w:jc w:val="center"/>
                </w:pPr>
              </w:pPrChange>
            </w:pPr>
            <w:ins w:id="50131" w:author="pete jones" w:date="2022-01-04T11:19:00Z">
              <w:r w:rsidRPr="00FF6A71">
                <w:rPr>
                  <w:rFonts w:ascii="Calibri" w:hAnsi="Calibri" w:cs="Calibri"/>
                  <w:color w:val="000000"/>
                  <w:sz w:val="22"/>
                  <w:szCs w:val="22"/>
                </w:rPr>
                <w:t>0</w:t>
              </w:r>
            </w:ins>
          </w:p>
        </w:tc>
      </w:tr>
    </w:tbl>
    <w:p w14:paraId="2EAA6C5D" w14:textId="77777777" w:rsidR="008E4B87" w:rsidRPr="00FF6A71" w:rsidRDefault="008E4B87">
      <w:pPr>
        <w:rPr>
          <w:ins w:id="50132" w:author="pete jones" w:date="2022-01-04T11:19:00Z"/>
          <w:rFonts w:cstheme="minorHAnsi"/>
        </w:rPr>
        <w:pPrChange w:id="50133" w:author="pete jones" w:date="2022-01-04T11:54:00Z">
          <w:pPr>
            <w:keepNext/>
          </w:pPr>
        </w:pPrChange>
      </w:pPr>
    </w:p>
    <w:p w14:paraId="5B0BF643" w14:textId="77777777" w:rsidR="008E4B87" w:rsidRPr="00FF6A71" w:rsidRDefault="008E4B87">
      <w:pPr>
        <w:rPr>
          <w:ins w:id="50134" w:author="pete jones" w:date="2022-01-04T11:19:00Z"/>
          <w:rFonts w:cstheme="minorHAnsi"/>
        </w:rPr>
        <w:pPrChange w:id="50135" w:author="pete jones" w:date="2022-01-04T11:54:00Z">
          <w:pPr>
            <w:keepNext/>
          </w:pPr>
        </w:pPrChange>
      </w:pPr>
      <w:ins w:id="50136" w:author="pete jones" w:date="2022-01-04T11:19:00Z">
        <w:r w:rsidRPr="00FF6A71">
          <w:rPr>
            <w:rFonts w:cstheme="minorHAnsi"/>
          </w:rPr>
          <w:lastRenderedPageBreak/>
          <w:t>Q5.9 I collaborate with other subject teachers to use technology for synoptic formative or summative assessment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0137" w:author="pete jones" w:date="2022-01-04T11:56: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0138">
          <w:tblGrid>
            <w:gridCol w:w="814"/>
            <w:gridCol w:w="814"/>
            <w:gridCol w:w="814"/>
            <w:gridCol w:w="814"/>
            <w:gridCol w:w="692"/>
            <w:gridCol w:w="692"/>
            <w:gridCol w:w="692"/>
            <w:gridCol w:w="692"/>
          </w:tblGrid>
        </w:tblGridChange>
      </w:tblGrid>
      <w:tr w:rsidR="008E4B87" w:rsidRPr="00FF6A71" w14:paraId="466C0FDE" w14:textId="77777777" w:rsidTr="00256E4A">
        <w:trPr>
          <w:trHeight w:val="300"/>
          <w:jc w:val="center"/>
          <w:ins w:id="50139" w:author="pete jones" w:date="2022-01-04T11:19:00Z"/>
          <w:trPrChange w:id="50140" w:author="pete jones" w:date="2022-01-04T11:56:00Z">
            <w:trPr>
              <w:trHeight w:val="300"/>
              <w:jc w:val="center"/>
            </w:trPr>
          </w:trPrChange>
        </w:trPr>
        <w:tc>
          <w:tcPr>
            <w:tcW w:w="814" w:type="dxa"/>
            <w:shd w:val="clear" w:color="auto" w:fill="E7E6E6" w:themeFill="background2"/>
            <w:vAlign w:val="center"/>
            <w:tcPrChange w:id="50141" w:author="pete jones" w:date="2022-01-04T11:56:00Z">
              <w:tcPr>
                <w:tcW w:w="814" w:type="dxa"/>
                <w:shd w:val="clear" w:color="auto" w:fill="E7E6E6" w:themeFill="background2"/>
                <w:vAlign w:val="center"/>
              </w:tcPr>
            </w:tcPrChange>
          </w:tcPr>
          <w:p w14:paraId="74F3574E" w14:textId="77777777" w:rsidR="008E4B87" w:rsidRPr="00FF6A71" w:rsidRDefault="008E4B87">
            <w:pPr>
              <w:spacing w:before="0" w:after="0" w:line="240" w:lineRule="auto"/>
              <w:jc w:val="center"/>
              <w:rPr>
                <w:ins w:id="50142" w:author="pete jones" w:date="2022-01-04T11:19:00Z"/>
                <w:rFonts w:cstheme="minorHAnsi"/>
                <w:b/>
                <w:bCs/>
              </w:rPr>
              <w:pPrChange w:id="50143" w:author="pete jones" w:date="2022-01-04T11:56:00Z">
                <w:pPr>
                  <w:keepNext/>
                  <w:jc w:val="center"/>
                </w:pPr>
              </w:pPrChange>
            </w:pPr>
            <w:ins w:id="50144" w:author="pete jones" w:date="2022-01-04T11:19:00Z">
              <w:r w:rsidRPr="00FF6A71">
                <w:rPr>
                  <w:rFonts w:cstheme="minorHAnsi"/>
                  <w:b/>
                  <w:bCs/>
                </w:rPr>
                <w:t>scale</w:t>
              </w:r>
            </w:ins>
          </w:p>
        </w:tc>
        <w:tc>
          <w:tcPr>
            <w:tcW w:w="814" w:type="dxa"/>
            <w:shd w:val="clear" w:color="auto" w:fill="E7E6E6" w:themeFill="background2"/>
            <w:noWrap/>
            <w:vAlign w:val="center"/>
            <w:tcPrChange w:id="50145" w:author="pete jones" w:date="2022-01-04T11:56:00Z">
              <w:tcPr>
                <w:tcW w:w="814" w:type="dxa"/>
                <w:shd w:val="clear" w:color="auto" w:fill="E7E6E6" w:themeFill="background2"/>
                <w:noWrap/>
                <w:vAlign w:val="center"/>
              </w:tcPr>
            </w:tcPrChange>
          </w:tcPr>
          <w:p w14:paraId="36694BEA" w14:textId="77777777" w:rsidR="008E4B87" w:rsidRPr="00FF6A71" w:rsidRDefault="008E4B87">
            <w:pPr>
              <w:spacing w:before="0" w:after="0" w:line="240" w:lineRule="auto"/>
              <w:jc w:val="center"/>
              <w:rPr>
                <w:ins w:id="50146" w:author="pete jones" w:date="2022-01-04T11:19:00Z"/>
                <w:rFonts w:cstheme="minorHAnsi"/>
                <w:b/>
                <w:bCs/>
              </w:rPr>
              <w:pPrChange w:id="50147" w:author="pete jones" w:date="2022-01-04T11:56:00Z">
                <w:pPr>
                  <w:keepNext/>
                  <w:jc w:val="center"/>
                </w:pPr>
              </w:pPrChange>
            </w:pPr>
            <w:ins w:id="50148" w:author="pete jones" w:date="2022-01-04T11:19:00Z">
              <w:r w:rsidRPr="00FF6A71">
                <w:rPr>
                  <w:rFonts w:cstheme="minorHAnsi"/>
                  <w:b/>
                  <w:bCs/>
                </w:rPr>
                <w:t>1</w:t>
              </w:r>
            </w:ins>
          </w:p>
        </w:tc>
        <w:tc>
          <w:tcPr>
            <w:tcW w:w="814" w:type="dxa"/>
            <w:shd w:val="clear" w:color="auto" w:fill="E7E6E6" w:themeFill="background2"/>
            <w:noWrap/>
            <w:vAlign w:val="center"/>
            <w:tcPrChange w:id="50149" w:author="pete jones" w:date="2022-01-04T11:56:00Z">
              <w:tcPr>
                <w:tcW w:w="814" w:type="dxa"/>
                <w:shd w:val="clear" w:color="auto" w:fill="E7E6E6" w:themeFill="background2"/>
                <w:noWrap/>
                <w:vAlign w:val="center"/>
              </w:tcPr>
            </w:tcPrChange>
          </w:tcPr>
          <w:p w14:paraId="00921E2A" w14:textId="77777777" w:rsidR="008E4B87" w:rsidRPr="00FF6A71" w:rsidRDefault="008E4B87">
            <w:pPr>
              <w:spacing w:before="0" w:after="0" w:line="240" w:lineRule="auto"/>
              <w:jc w:val="center"/>
              <w:rPr>
                <w:ins w:id="50150" w:author="pete jones" w:date="2022-01-04T11:19:00Z"/>
                <w:rFonts w:cstheme="minorHAnsi"/>
                <w:b/>
                <w:bCs/>
              </w:rPr>
              <w:pPrChange w:id="50151" w:author="pete jones" w:date="2022-01-04T11:56:00Z">
                <w:pPr>
                  <w:keepNext/>
                  <w:jc w:val="center"/>
                </w:pPr>
              </w:pPrChange>
            </w:pPr>
            <w:ins w:id="50152" w:author="pete jones" w:date="2022-01-04T11:19:00Z">
              <w:r w:rsidRPr="00FF6A71">
                <w:rPr>
                  <w:rFonts w:cstheme="minorHAnsi"/>
                  <w:b/>
                  <w:bCs/>
                </w:rPr>
                <w:t>2</w:t>
              </w:r>
            </w:ins>
          </w:p>
        </w:tc>
        <w:tc>
          <w:tcPr>
            <w:tcW w:w="814" w:type="dxa"/>
            <w:shd w:val="clear" w:color="auto" w:fill="E7E6E6" w:themeFill="background2"/>
            <w:noWrap/>
            <w:vAlign w:val="center"/>
            <w:tcPrChange w:id="50153" w:author="pete jones" w:date="2022-01-04T11:56:00Z">
              <w:tcPr>
                <w:tcW w:w="814" w:type="dxa"/>
                <w:shd w:val="clear" w:color="auto" w:fill="E7E6E6" w:themeFill="background2"/>
                <w:noWrap/>
                <w:vAlign w:val="center"/>
              </w:tcPr>
            </w:tcPrChange>
          </w:tcPr>
          <w:p w14:paraId="009BCFAF" w14:textId="77777777" w:rsidR="008E4B87" w:rsidRPr="00FF6A71" w:rsidRDefault="008E4B87">
            <w:pPr>
              <w:spacing w:before="0" w:after="0" w:line="240" w:lineRule="auto"/>
              <w:jc w:val="center"/>
              <w:rPr>
                <w:ins w:id="50154" w:author="pete jones" w:date="2022-01-04T11:19:00Z"/>
                <w:rFonts w:cstheme="minorHAnsi"/>
                <w:b/>
                <w:bCs/>
              </w:rPr>
              <w:pPrChange w:id="50155" w:author="pete jones" w:date="2022-01-04T11:56:00Z">
                <w:pPr>
                  <w:keepNext/>
                  <w:jc w:val="center"/>
                </w:pPr>
              </w:pPrChange>
            </w:pPr>
            <w:ins w:id="50156" w:author="pete jones" w:date="2022-01-04T11:19:00Z">
              <w:r w:rsidRPr="00FF6A71">
                <w:rPr>
                  <w:rFonts w:cstheme="minorHAnsi"/>
                  <w:b/>
                  <w:bCs/>
                </w:rPr>
                <w:t>3</w:t>
              </w:r>
            </w:ins>
          </w:p>
        </w:tc>
        <w:tc>
          <w:tcPr>
            <w:tcW w:w="692" w:type="dxa"/>
            <w:shd w:val="clear" w:color="auto" w:fill="E7E6E6" w:themeFill="background2"/>
            <w:noWrap/>
            <w:vAlign w:val="center"/>
            <w:tcPrChange w:id="50157" w:author="pete jones" w:date="2022-01-04T11:56:00Z">
              <w:tcPr>
                <w:tcW w:w="692" w:type="dxa"/>
                <w:shd w:val="clear" w:color="auto" w:fill="E7E6E6" w:themeFill="background2"/>
                <w:noWrap/>
                <w:vAlign w:val="center"/>
              </w:tcPr>
            </w:tcPrChange>
          </w:tcPr>
          <w:p w14:paraId="747B164F" w14:textId="77777777" w:rsidR="008E4B87" w:rsidRPr="00FF6A71" w:rsidRDefault="008E4B87">
            <w:pPr>
              <w:spacing w:before="0" w:after="0" w:line="240" w:lineRule="auto"/>
              <w:jc w:val="center"/>
              <w:rPr>
                <w:ins w:id="50158" w:author="pete jones" w:date="2022-01-04T11:19:00Z"/>
                <w:rFonts w:cstheme="minorHAnsi"/>
                <w:b/>
                <w:bCs/>
              </w:rPr>
              <w:pPrChange w:id="50159" w:author="pete jones" w:date="2022-01-04T11:56:00Z">
                <w:pPr>
                  <w:keepNext/>
                  <w:jc w:val="center"/>
                </w:pPr>
              </w:pPrChange>
            </w:pPr>
            <w:ins w:id="50160" w:author="pete jones" w:date="2022-01-04T11:19:00Z">
              <w:r w:rsidRPr="00FF6A71">
                <w:rPr>
                  <w:rFonts w:cstheme="minorHAnsi"/>
                  <w:b/>
                  <w:bCs/>
                </w:rPr>
                <w:t>4</w:t>
              </w:r>
            </w:ins>
          </w:p>
        </w:tc>
        <w:tc>
          <w:tcPr>
            <w:tcW w:w="692" w:type="dxa"/>
            <w:shd w:val="clear" w:color="auto" w:fill="E7E6E6" w:themeFill="background2"/>
            <w:noWrap/>
            <w:vAlign w:val="center"/>
            <w:tcPrChange w:id="50161" w:author="pete jones" w:date="2022-01-04T11:56:00Z">
              <w:tcPr>
                <w:tcW w:w="692" w:type="dxa"/>
                <w:shd w:val="clear" w:color="auto" w:fill="E7E6E6" w:themeFill="background2"/>
                <w:noWrap/>
                <w:vAlign w:val="center"/>
              </w:tcPr>
            </w:tcPrChange>
          </w:tcPr>
          <w:p w14:paraId="3113C0B5" w14:textId="77777777" w:rsidR="008E4B87" w:rsidRPr="00FF6A71" w:rsidRDefault="008E4B87">
            <w:pPr>
              <w:spacing w:before="0" w:after="0" w:line="240" w:lineRule="auto"/>
              <w:jc w:val="center"/>
              <w:rPr>
                <w:ins w:id="50162" w:author="pete jones" w:date="2022-01-04T11:19:00Z"/>
                <w:rFonts w:cstheme="minorHAnsi"/>
                <w:b/>
                <w:bCs/>
              </w:rPr>
              <w:pPrChange w:id="50163" w:author="pete jones" w:date="2022-01-04T11:56:00Z">
                <w:pPr>
                  <w:keepNext/>
                  <w:jc w:val="center"/>
                </w:pPr>
              </w:pPrChange>
            </w:pPr>
            <w:ins w:id="50164" w:author="pete jones" w:date="2022-01-04T11:19:00Z">
              <w:r w:rsidRPr="00FF6A71">
                <w:rPr>
                  <w:rFonts w:cstheme="minorHAnsi"/>
                  <w:b/>
                  <w:bCs/>
                </w:rPr>
                <w:t>5</w:t>
              </w:r>
            </w:ins>
          </w:p>
        </w:tc>
        <w:tc>
          <w:tcPr>
            <w:tcW w:w="692" w:type="dxa"/>
            <w:shd w:val="clear" w:color="auto" w:fill="E7E6E6" w:themeFill="background2"/>
            <w:noWrap/>
            <w:vAlign w:val="center"/>
            <w:tcPrChange w:id="50165" w:author="pete jones" w:date="2022-01-04T11:56:00Z">
              <w:tcPr>
                <w:tcW w:w="692" w:type="dxa"/>
                <w:shd w:val="clear" w:color="auto" w:fill="E7E6E6" w:themeFill="background2"/>
                <w:noWrap/>
                <w:vAlign w:val="center"/>
              </w:tcPr>
            </w:tcPrChange>
          </w:tcPr>
          <w:p w14:paraId="5DD4AF8D" w14:textId="77777777" w:rsidR="008E4B87" w:rsidRPr="00FF6A71" w:rsidRDefault="008E4B87">
            <w:pPr>
              <w:spacing w:before="0" w:after="0" w:line="240" w:lineRule="auto"/>
              <w:jc w:val="center"/>
              <w:rPr>
                <w:ins w:id="50166" w:author="pete jones" w:date="2022-01-04T11:19:00Z"/>
                <w:rFonts w:cstheme="minorHAnsi"/>
                <w:b/>
                <w:bCs/>
              </w:rPr>
              <w:pPrChange w:id="50167" w:author="pete jones" w:date="2022-01-04T11:56:00Z">
                <w:pPr>
                  <w:keepNext/>
                  <w:jc w:val="center"/>
                </w:pPr>
              </w:pPrChange>
            </w:pPr>
            <w:ins w:id="50168" w:author="pete jones" w:date="2022-01-04T11:19:00Z">
              <w:r w:rsidRPr="00FF6A71">
                <w:rPr>
                  <w:rFonts w:cstheme="minorHAnsi"/>
                  <w:b/>
                  <w:bCs/>
                </w:rPr>
                <w:t>6</w:t>
              </w:r>
            </w:ins>
          </w:p>
        </w:tc>
        <w:tc>
          <w:tcPr>
            <w:tcW w:w="692" w:type="dxa"/>
            <w:shd w:val="clear" w:color="auto" w:fill="E7E6E6" w:themeFill="background2"/>
            <w:noWrap/>
            <w:vAlign w:val="center"/>
            <w:tcPrChange w:id="50169" w:author="pete jones" w:date="2022-01-04T11:56:00Z">
              <w:tcPr>
                <w:tcW w:w="692" w:type="dxa"/>
                <w:shd w:val="clear" w:color="auto" w:fill="E7E6E6" w:themeFill="background2"/>
                <w:noWrap/>
                <w:vAlign w:val="center"/>
              </w:tcPr>
            </w:tcPrChange>
          </w:tcPr>
          <w:p w14:paraId="435F9F38" w14:textId="77777777" w:rsidR="008E4B87" w:rsidRPr="00FF6A71" w:rsidRDefault="008E4B87">
            <w:pPr>
              <w:spacing w:before="0" w:after="0" w:line="240" w:lineRule="auto"/>
              <w:jc w:val="center"/>
              <w:rPr>
                <w:ins w:id="50170" w:author="pete jones" w:date="2022-01-04T11:19:00Z"/>
                <w:rFonts w:cstheme="minorHAnsi"/>
                <w:b/>
                <w:bCs/>
              </w:rPr>
              <w:pPrChange w:id="50171" w:author="pete jones" w:date="2022-01-04T11:56:00Z">
                <w:pPr>
                  <w:keepNext/>
                  <w:jc w:val="center"/>
                </w:pPr>
              </w:pPrChange>
            </w:pPr>
            <w:ins w:id="50172" w:author="pete jones" w:date="2022-01-04T11:19:00Z">
              <w:r w:rsidRPr="00FF6A71">
                <w:rPr>
                  <w:rFonts w:cstheme="minorHAnsi"/>
                  <w:b/>
                  <w:bCs/>
                </w:rPr>
                <w:t>7</w:t>
              </w:r>
            </w:ins>
          </w:p>
        </w:tc>
      </w:tr>
      <w:tr w:rsidR="008E4B87" w:rsidRPr="00FF6A71" w14:paraId="0D1C5DCF" w14:textId="77777777" w:rsidTr="00256E4A">
        <w:trPr>
          <w:trHeight w:val="300"/>
          <w:jc w:val="center"/>
          <w:ins w:id="50173" w:author="pete jones" w:date="2022-01-04T11:19:00Z"/>
          <w:trPrChange w:id="50174" w:author="pete jones" w:date="2022-01-04T11:56:00Z">
            <w:trPr>
              <w:trHeight w:val="300"/>
              <w:jc w:val="center"/>
            </w:trPr>
          </w:trPrChange>
        </w:trPr>
        <w:tc>
          <w:tcPr>
            <w:tcW w:w="814" w:type="dxa"/>
            <w:vAlign w:val="center"/>
            <w:tcPrChange w:id="50175" w:author="pete jones" w:date="2022-01-04T11:56:00Z">
              <w:tcPr>
                <w:tcW w:w="814" w:type="dxa"/>
                <w:vAlign w:val="center"/>
              </w:tcPr>
            </w:tcPrChange>
          </w:tcPr>
          <w:p w14:paraId="3AA9A066" w14:textId="77777777" w:rsidR="008E4B87" w:rsidRPr="00FF6A71" w:rsidRDefault="008E4B87">
            <w:pPr>
              <w:spacing w:before="0" w:after="0" w:line="240" w:lineRule="auto"/>
              <w:jc w:val="center"/>
              <w:rPr>
                <w:ins w:id="50176" w:author="pete jones" w:date="2022-01-04T11:19:00Z"/>
                <w:rFonts w:cstheme="minorHAnsi"/>
                <w:b/>
                <w:bCs/>
              </w:rPr>
              <w:pPrChange w:id="50177" w:author="pete jones" w:date="2022-01-04T11:56:00Z">
                <w:pPr>
                  <w:keepNext/>
                  <w:jc w:val="center"/>
                </w:pPr>
              </w:pPrChange>
            </w:pPr>
            <w:ins w:id="50178" w:author="pete jones" w:date="2022-01-04T11:19:00Z">
              <w:r w:rsidRPr="00FF6A71">
                <w:rPr>
                  <w:rFonts w:cstheme="minorHAnsi"/>
                  <w:b/>
                  <w:bCs/>
                </w:rPr>
                <w:t>%</w:t>
              </w:r>
            </w:ins>
          </w:p>
        </w:tc>
        <w:tc>
          <w:tcPr>
            <w:tcW w:w="814" w:type="dxa"/>
            <w:shd w:val="clear" w:color="auto" w:fill="auto"/>
            <w:noWrap/>
            <w:vAlign w:val="bottom"/>
            <w:tcPrChange w:id="50179" w:author="pete jones" w:date="2022-01-04T11:56:00Z">
              <w:tcPr>
                <w:tcW w:w="814" w:type="dxa"/>
                <w:tcBorders>
                  <w:top w:val="nil"/>
                  <w:left w:val="nil"/>
                  <w:bottom w:val="nil"/>
                  <w:right w:val="nil"/>
                </w:tcBorders>
                <w:shd w:val="clear" w:color="auto" w:fill="auto"/>
                <w:noWrap/>
                <w:vAlign w:val="bottom"/>
              </w:tcPr>
            </w:tcPrChange>
          </w:tcPr>
          <w:p w14:paraId="187B4059" w14:textId="77777777" w:rsidR="008E4B87" w:rsidRPr="00FF6A71" w:rsidRDefault="008E4B87">
            <w:pPr>
              <w:spacing w:before="0" w:after="0" w:line="240" w:lineRule="auto"/>
              <w:jc w:val="center"/>
              <w:rPr>
                <w:ins w:id="50180" w:author="pete jones" w:date="2022-01-04T11:19:00Z"/>
                <w:rFonts w:cstheme="minorHAnsi"/>
              </w:rPr>
              <w:pPrChange w:id="50181" w:author="pete jones" w:date="2022-01-04T11:56:00Z">
                <w:pPr>
                  <w:keepNext/>
                  <w:jc w:val="center"/>
                </w:pPr>
              </w:pPrChange>
            </w:pPr>
            <w:ins w:id="50182"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50183" w:author="pete jones" w:date="2022-01-04T11:56:00Z">
              <w:tcPr>
                <w:tcW w:w="814" w:type="dxa"/>
                <w:tcBorders>
                  <w:top w:val="nil"/>
                  <w:left w:val="nil"/>
                  <w:bottom w:val="nil"/>
                  <w:right w:val="nil"/>
                </w:tcBorders>
                <w:shd w:val="clear" w:color="auto" w:fill="auto"/>
                <w:noWrap/>
                <w:vAlign w:val="bottom"/>
              </w:tcPr>
            </w:tcPrChange>
          </w:tcPr>
          <w:p w14:paraId="4B606143" w14:textId="77777777" w:rsidR="008E4B87" w:rsidRPr="00FF6A71" w:rsidRDefault="008E4B87">
            <w:pPr>
              <w:spacing w:before="0" w:after="0" w:line="240" w:lineRule="auto"/>
              <w:jc w:val="center"/>
              <w:rPr>
                <w:ins w:id="50184" w:author="pete jones" w:date="2022-01-04T11:19:00Z"/>
                <w:rFonts w:cstheme="minorHAnsi"/>
              </w:rPr>
              <w:pPrChange w:id="50185" w:author="pete jones" w:date="2022-01-04T11:56:00Z">
                <w:pPr>
                  <w:keepNext/>
                  <w:jc w:val="center"/>
                </w:pPr>
              </w:pPrChange>
            </w:pPr>
            <w:ins w:id="50186" w:author="pete jones" w:date="2022-01-04T11:19:00Z">
              <w:r w:rsidRPr="00FF6A71">
                <w:rPr>
                  <w:rFonts w:ascii="Calibri" w:hAnsi="Calibri" w:cs="Calibri"/>
                  <w:color w:val="000000"/>
                  <w:sz w:val="22"/>
                  <w:szCs w:val="22"/>
                </w:rPr>
                <w:t>30%</w:t>
              </w:r>
            </w:ins>
          </w:p>
        </w:tc>
        <w:tc>
          <w:tcPr>
            <w:tcW w:w="814" w:type="dxa"/>
            <w:shd w:val="clear" w:color="auto" w:fill="auto"/>
            <w:noWrap/>
            <w:vAlign w:val="bottom"/>
            <w:tcPrChange w:id="50187" w:author="pete jones" w:date="2022-01-04T11:56:00Z">
              <w:tcPr>
                <w:tcW w:w="814" w:type="dxa"/>
                <w:tcBorders>
                  <w:top w:val="nil"/>
                  <w:left w:val="nil"/>
                  <w:bottom w:val="nil"/>
                  <w:right w:val="nil"/>
                </w:tcBorders>
                <w:shd w:val="clear" w:color="auto" w:fill="auto"/>
                <w:noWrap/>
                <w:vAlign w:val="bottom"/>
              </w:tcPr>
            </w:tcPrChange>
          </w:tcPr>
          <w:p w14:paraId="4B801364" w14:textId="77777777" w:rsidR="008E4B87" w:rsidRPr="00FF6A71" w:rsidRDefault="008E4B87">
            <w:pPr>
              <w:spacing w:before="0" w:after="0" w:line="240" w:lineRule="auto"/>
              <w:jc w:val="center"/>
              <w:rPr>
                <w:ins w:id="50188" w:author="pete jones" w:date="2022-01-04T11:19:00Z"/>
                <w:rFonts w:cstheme="minorHAnsi"/>
              </w:rPr>
              <w:pPrChange w:id="50189" w:author="pete jones" w:date="2022-01-04T11:56:00Z">
                <w:pPr>
                  <w:keepNext/>
                  <w:jc w:val="center"/>
                </w:pPr>
              </w:pPrChange>
            </w:pPr>
            <w:ins w:id="50190" w:author="pete jones" w:date="2022-01-04T11:19:00Z">
              <w:r w:rsidRPr="00FF6A71">
                <w:rPr>
                  <w:rFonts w:ascii="Calibri" w:hAnsi="Calibri" w:cs="Calibri"/>
                  <w:color w:val="000000"/>
                  <w:sz w:val="22"/>
                  <w:szCs w:val="22"/>
                </w:rPr>
                <w:t>22%</w:t>
              </w:r>
            </w:ins>
          </w:p>
        </w:tc>
        <w:tc>
          <w:tcPr>
            <w:tcW w:w="692" w:type="dxa"/>
            <w:shd w:val="clear" w:color="auto" w:fill="auto"/>
            <w:noWrap/>
            <w:vAlign w:val="bottom"/>
            <w:tcPrChange w:id="50191" w:author="pete jones" w:date="2022-01-04T11:56:00Z">
              <w:tcPr>
                <w:tcW w:w="692" w:type="dxa"/>
                <w:tcBorders>
                  <w:top w:val="nil"/>
                  <w:left w:val="nil"/>
                  <w:bottom w:val="nil"/>
                  <w:right w:val="nil"/>
                </w:tcBorders>
                <w:shd w:val="clear" w:color="auto" w:fill="auto"/>
                <w:noWrap/>
                <w:vAlign w:val="bottom"/>
              </w:tcPr>
            </w:tcPrChange>
          </w:tcPr>
          <w:p w14:paraId="0B74CB2F" w14:textId="77777777" w:rsidR="008E4B87" w:rsidRPr="00FF6A71" w:rsidRDefault="008E4B87">
            <w:pPr>
              <w:spacing w:before="0" w:after="0" w:line="240" w:lineRule="auto"/>
              <w:jc w:val="center"/>
              <w:rPr>
                <w:ins w:id="50192" w:author="pete jones" w:date="2022-01-04T11:19:00Z"/>
                <w:rFonts w:cstheme="minorHAnsi"/>
              </w:rPr>
              <w:pPrChange w:id="50193" w:author="pete jones" w:date="2022-01-04T11:56:00Z">
                <w:pPr>
                  <w:keepNext/>
                  <w:jc w:val="center"/>
                </w:pPr>
              </w:pPrChange>
            </w:pPr>
            <w:ins w:id="50194"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50195" w:author="pete jones" w:date="2022-01-04T11:56:00Z">
              <w:tcPr>
                <w:tcW w:w="692" w:type="dxa"/>
                <w:tcBorders>
                  <w:top w:val="nil"/>
                  <w:left w:val="nil"/>
                  <w:bottom w:val="nil"/>
                  <w:right w:val="nil"/>
                </w:tcBorders>
                <w:shd w:val="clear" w:color="auto" w:fill="auto"/>
                <w:noWrap/>
                <w:vAlign w:val="bottom"/>
              </w:tcPr>
            </w:tcPrChange>
          </w:tcPr>
          <w:p w14:paraId="1AA3741D" w14:textId="77777777" w:rsidR="008E4B87" w:rsidRPr="00FF6A71" w:rsidRDefault="008E4B87">
            <w:pPr>
              <w:spacing w:before="0" w:after="0" w:line="240" w:lineRule="auto"/>
              <w:jc w:val="center"/>
              <w:rPr>
                <w:ins w:id="50196" w:author="pete jones" w:date="2022-01-04T11:19:00Z"/>
                <w:rFonts w:cstheme="minorHAnsi"/>
              </w:rPr>
              <w:pPrChange w:id="50197" w:author="pete jones" w:date="2022-01-04T11:56:00Z">
                <w:pPr>
                  <w:keepNext/>
                  <w:jc w:val="center"/>
                </w:pPr>
              </w:pPrChange>
            </w:pPr>
            <w:ins w:id="50198"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50199" w:author="pete jones" w:date="2022-01-04T11:56:00Z">
              <w:tcPr>
                <w:tcW w:w="692" w:type="dxa"/>
                <w:tcBorders>
                  <w:top w:val="nil"/>
                  <w:left w:val="nil"/>
                  <w:bottom w:val="nil"/>
                  <w:right w:val="nil"/>
                </w:tcBorders>
                <w:shd w:val="clear" w:color="auto" w:fill="auto"/>
                <w:noWrap/>
                <w:vAlign w:val="bottom"/>
              </w:tcPr>
            </w:tcPrChange>
          </w:tcPr>
          <w:p w14:paraId="0BAA2C31" w14:textId="77777777" w:rsidR="008E4B87" w:rsidRPr="00FF6A71" w:rsidRDefault="008E4B87">
            <w:pPr>
              <w:spacing w:before="0" w:after="0" w:line="240" w:lineRule="auto"/>
              <w:jc w:val="center"/>
              <w:rPr>
                <w:ins w:id="50200" w:author="pete jones" w:date="2022-01-04T11:19:00Z"/>
                <w:rFonts w:cstheme="minorHAnsi"/>
              </w:rPr>
              <w:pPrChange w:id="50201" w:author="pete jones" w:date="2022-01-04T11:56:00Z">
                <w:pPr>
                  <w:keepNext/>
                  <w:jc w:val="center"/>
                </w:pPr>
              </w:pPrChange>
            </w:pPr>
            <w:ins w:id="50202"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50203" w:author="pete jones" w:date="2022-01-04T11:56:00Z">
              <w:tcPr>
                <w:tcW w:w="692" w:type="dxa"/>
                <w:tcBorders>
                  <w:top w:val="nil"/>
                  <w:left w:val="nil"/>
                  <w:bottom w:val="nil"/>
                  <w:right w:val="nil"/>
                </w:tcBorders>
                <w:shd w:val="clear" w:color="auto" w:fill="auto"/>
                <w:noWrap/>
                <w:vAlign w:val="bottom"/>
              </w:tcPr>
            </w:tcPrChange>
          </w:tcPr>
          <w:p w14:paraId="1A6E1B5C" w14:textId="77777777" w:rsidR="008E4B87" w:rsidRPr="00FF6A71" w:rsidRDefault="008E4B87">
            <w:pPr>
              <w:spacing w:before="0" w:after="0" w:line="240" w:lineRule="auto"/>
              <w:jc w:val="center"/>
              <w:rPr>
                <w:ins w:id="50204" w:author="pete jones" w:date="2022-01-04T11:19:00Z"/>
                <w:rFonts w:cstheme="minorHAnsi"/>
              </w:rPr>
              <w:pPrChange w:id="50205" w:author="pete jones" w:date="2022-01-04T11:56:00Z">
                <w:pPr>
                  <w:keepNext/>
                  <w:jc w:val="center"/>
                </w:pPr>
              </w:pPrChange>
            </w:pPr>
            <w:ins w:id="50206" w:author="pete jones" w:date="2022-01-04T11:19:00Z">
              <w:r w:rsidRPr="00FF6A71">
                <w:rPr>
                  <w:rFonts w:ascii="Calibri" w:hAnsi="Calibri" w:cs="Calibri"/>
                  <w:color w:val="000000"/>
                  <w:sz w:val="22"/>
                  <w:szCs w:val="22"/>
                </w:rPr>
                <w:t>4%</w:t>
              </w:r>
            </w:ins>
          </w:p>
        </w:tc>
      </w:tr>
      <w:tr w:rsidR="008E4B87" w:rsidRPr="00FF6A71" w14:paraId="4195D99B" w14:textId="77777777" w:rsidTr="00256E4A">
        <w:trPr>
          <w:trHeight w:val="300"/>
          <w:jc w:val="center"/>
          <w:ins w:id="50207" w:author="pete jones" w:date="2022-01-04T11:19:00Z"/>
          <w:trPrChange w:id="50208" w:author="pete jones" w:date="2022-01-04T11:56:00Z">
            <w:trPr>
              <w:trHeight w:val="300"/>
              <w:jc w:val="center"/>
            </w:trPr>
          </w:trPrChange>
        </w:trPr>
        <w:tc>
          <w:tcPr>
            <w:tcW w:w="814" w:type="dxa"/>
            <w:vAlign w:val="center"/>
            <w:tcPrChange w:id="50209" w:author="pete jones" w:date="2022-01-04T11:56:00Z">
              <w:tcPr>
                <w:tcW w:w="814" w:type="dxa"/>
                <w:vAlign w:val="center"/>
              </w:tcPr>
            </w:tcPrChange>
          </w:tcPr>
          <w:p w14:paraId="14478952" w14:textId="77777777" w:rsidR="008E4B87" w:rsidRPr="00FF6A71" w:rsidRDefault="008E4B87">
            <w:pPr>
              <w:spacing w:before="0" w:after="0" w:line="240" w:lineRule="auto"/>
              <w:jc w:val="center"/>
              <w:rPr>
                <w:ins w:id="50210" w:author="pete jones" w:date="2022-01-04T11:19:00Z"/>
                <w:rFonts w:cstheme="minorHAnsi"/>
                <w:b/>
                <w:bCs/>
              </w:rPr>
              <w:pPrChange w:id="50211" w:author="pete jones" w:date="2022-01-04T11:56:00Z">
                <w:pPr>
                  <w:keepNext/>
                  <w:jc w:val="center"/>
                </w:pPr>
              </w:pPrChange>
            </w:pPr>
            <w:ins w:id="50212" w:author="pete jones" w:date="2022-01-04T11:19:00Z">
              <w:r w:rsidRPr="00FF6A71">
                <w:rPr>
                  <w:rFonts w:cstheme="minorHAnsi"/>
                  <w:b/>
                  <w:bCs/>
                </w:rPr>
                <w:t>Count</w:t>
              </w:r>
            </w:ins>
          </w:p>
        </w:tc>
        <w:tc>
          <w:tcPr>
            <w:tcW w:w="814" w:type="dxa"/>
            <w:shd w:val="clear" w:color="auto" w:fill="auto"/>
            <w:noWrap/>
            <w:vAlign w:val="bottom"/>
            <w:tcPrChange w:id="50213" w:author="pete jones" w:date="2022-01-04T11:56:00Z">
              <w:tcPr>
                <w:tcW w:w="814" w:type="dxa"/>
                <w:tcBorders>
                  <w:top w:val="nil"/>
                  <w:left w:val="nil"/>
                  <w:bottom w:val="nil"/>
                  <w:right w:val="nil"/>
                </w:tcBorders>
                <w:shd w:val="clear" w:color="auto" w:fill="auto"/>
                <w:noWrap/>
                <w:vAlign w:val="bottom"/>
              </w:tcPr>
            </w:tcPrChange>
          </w:tcPr>
          <w:p w14:paraId="176BCE55" w14:textId="77777777" w:rsidR="008E4B87" w:rsidRPr="00FF6A71" w:rsidRDefault="008E4B87">
            <w:pPr>
              <w:spacing w:before="0" w:after="0" w:line="240" w:lineRule="auto"/>
              <w:jc w:val="center"/>
              <w:rPr>
                <w:ins w:id="50214" w:author="pete jones" w:date="2022-01-04T11:19:00Z"/>
                <w:rFonts w:cstheme="minorHAnsi"/>
              </w:rPr>
              <w:pPrChange w:id="50215" w:author="pete jones" w:date="2022-01-04T11:56:00Z">
                <w:pPr>
                  <w:keepNext/>
                  <w:jc w:val="center"/>
                </w:pPr>
              </w:pPrChange>
            </w:pPr>
            <w:ins w:id="50216" w:author="pete jones" w:date="2022-01-04T11:19:00Z">
              <w:r w:rsidRPr="00FF6A71">
                <w:rPr>
                  <w:rFonts w:ascii="Calibri" w:hAnsi="Calibri" w:cs="Calibri"/>
                  <w:color w:val="000000"/>
                  <w:sz w:val="22"/>
                  <w:szCs w:val="22"/>
                </w:rPr>
                <w:t>2</w:t>
              </w:r>
            </w:ins>
          </w:p>
        </w:tc>
        <w:tc>
          <w:tcPr>
            <w:tcW w:w="814" w:type="dxa"/>
            <w:shd w:val="clear" w:color="auto" w:fill="auto"/>
            <w:noWrap/>
            <w:vAlign w:val="bottom"/>
            <w:tcPrChange w:id="50217" w:author="pete jones" w:date="2022-01-04T11:56:00Z">
              <w:tcPr>
                <w:tcW w:w="814" w:type="dxa"/>
                <w:tcBorders>
                  <w:top w:val="nil"/>
                  <w:left w:val="nil"/>
                  <w:bottom w:val="nil"/>
                  <w:right w:val="nil"/>
                </w:tcBorders>
                <w:shd w:val="clear" w:color="auto" w:fill="auto"/>
                <w:noWrap/>
                <w:vAlign w:val="bottom"/>
              </w:tcPr>
            </w:tcPrChange>
          </w:tcPr>
          <w:p w14:paraId="1DD7478E" w14:textId="77777777" w:rsidR="008E4B87" w:rsidRPr="00FF6A71" w:rsidRDefault="008E4B87">
            <w:pPr>
              <w:spacing w:before="0" w:after="0" w:line="240" w:lineRule="auto"/>
              <w:jc w:val="center"/>
              <w:rPr>
                <w:ins w:id="50218" w:author="pete jones" w:date="2022-01-04T11:19:00Z"/>
                <w:rFonts w:cstheme="minorHAnsi"/>
              </w:rPr>
              <w:pPrChange w:id="50219" w:author="pete jones" w:date="2022-01-04T11:56:00Z">
                <w:pPr>
                  <w:keepNext/>
                  <w:jc w:val="center"/>
                </w:pPr>
              </w:pPrChange>
            </w:pPr>
            <w:ins w:id="50220" w:author="pete jones" w:date="2022-01-04T11:19:00Z">
              <w:r w:rsidRPr="00FF6A71">
                <w:rPr>
                  <w:rFonts w:ascii="Calibri" w:hAnsi="Calibri" w:cs="Calibri"/>
                  <w:color w:val="000000"/>
                  <w:sz w:val="22"/>
                  <w:szCs w:val="22"/>
                </w:rPr>
                <w:t>8</w:t>
              </w:r>
            </w:ins>
          </w:p>
        </w:tc>
        <w:tc>
          <w:tcPr>
            <w:tcW w:w="814" w:type="dxa"/>
            <w:shd w:val="clear" w:color="auto" w:fill="auto"/>
            <w:noWrap/>
            <w:vAlign w:val="bottom"/>
            <w:tcPrChange w:id="50221" w:author="pete jones" w:date="2022-01-04T11:56:00Z">
              <w:tcPr>
                <w:tcW w:w="814" w:type="dxa"/>
                <w:tcBorders>
                  <w:top w:val="nil"/>
                  <w:left w:val="nil"/>
                  <w:bottom w:val="nil"/>
                  <w:right w:val="nil"/>
                </w:tcBorders>
                <w:shd w:val="clear" w:color="auto" w:fill="auto"/>
                <w:noWrap/>
                <w:vAlign w:val="bottom"/>
              </w:tcPr>
            </w:tcPrChange>
          </w:tcPr>
          <w:p w14:paraId="66E0E0A9" w14:textId="77777777" w:rsidR="008E4B87" w:rsidRPr="00FF6A71" w:rsidRDefault="008E4B87">
            <w:pPr>
              <w:spacing w:before="0" w:after="0" w:line="240" w:lineRule="auto"/>
              <w:jc w:val="center"/>
              <w:rPr>
                <w:ins w:id="50222" w:author="pete jones" w:date="2022-01-04T11:19:00Z"/>
                <w:rFonts w:cstheme="minorHAnsi"/>
              </w:rPr>
              <w:pPrChange w:id="50223" w:author="pete jones" w:date="2022-01-04T11:56:00Z">
                <w:pPr>
                  <w:keepNext/>
                  <w:jc w:val="center"/>
                </w:pPr>
              </w:pPrChange>
            </w:pPr>
            <w:ins w:id="50224" w:author="pete jones" w:date="2022-01-04T11:19:00Z">
              <w:r w:rsidRPr="00FF6A71">
                <w:rPr>
                  <w:rFonts w:ascii="Calibri" w:hAnsi="Calibri" w:cs="Calibri"/>
                  <w:color w:val="000000"/>
                  <w:sz w:val="22"/>
                  <w:szCs w:val="22"/>
                </w:rPr>
                <w:t>6</w:t>
              </w:r>
            </w:ins>
          </w:p>
        </w:tc>
        <w:tc>
          <w:tcPr>
            <w:tcW w:w="692" w:type="dxa"/>
            <w:shd w:val="clear" w:color="auto" w:fill="auto"/>
            <w:noWrap/>
            <w:vAlign w:val="bottom"/>
            <w:tcPrChange w:id="50225" w:author="pete jones" w:date="2022-01-04T11:56:00Z">
              <w:tcPr>
                <w:tcW w:w="692" w:type="dxa"/>
                <w:tcBorders>
                  <w:top w:val="nil"/>
                  <w:left w:val="nil"/>
                  <w:bottom w:val="nil"/>
                  <w:right w:val="nil"/>
                </w:tcBorders>
                <w:shd w:val="clear" w:color="auto" w:fill="auto"/>
                <w:noWrap/>
                <w:vAlign w:val="bottom"/>
              </w:tcPr>
            </w:tcPrChange>
          </w:tcPr>
          <w:p w14:paraId="5C179793" w14:textId="77777777" w:rsidR="008E4B87" w:rsidRPr="00FF6A71" w:rsidRDefault="008E4B87">
            <w:pPr>
              <w:spacing w:before="0" w:after="0" w:line="240" w:lineRule="auto"/>
              <w:jc w:val="center"/>
              <w:rPr>
                <w:ins w:id="50226" w:author="pete jones" w:date="2022-01-04T11:19:00Z"/>
                <w:rFonts w:cstheme="minorHAnsi"/>
              </w:rPr>
              <w:pPrChange w:id="50227" w:author="pete jones" w:date="2022-01-04T11:56:00Z">
                <w:pPr>
                  <w:keepNext/>
                  <w:jc w:val="center"/>
                </w:pPr>
              </w:pPrChange>
            </w:pPr>
            <w:ins w:id="50228"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50229" w:author="pete jones" w:date="2022-01-04T11:56:00Z">
              <w:tcPr>
                <w:tcW w:w="692" w:type="dxa"/>
                <w:tcBorders>
                  <w:top w:val="nil"/>
                  <w:left w:val="nil"/>
                  <w:bottom w:val="nil"/>
                  <w:right w:val="nil"/>
                </w:tcBorders>
                <w:shd w:val="clear" w:color="auto" w:fill="auto"/>
                <w:noWrap/>
                <w:vAlign w:val="bottom"/>
              </w:tcPr>
            </w:tcPrChange>
          </w:tcPr>
          <w:p w14:paraId="101EB6A0" w14:textId="77777777" w:rsidR="008E4B87" w:rsidRPr="00FF6A71" w:rsidRDefault="008E4B87">
            <w:pPr>
              <w:spacing w:before="0" w:after="0" w:line="240" w:lineRule="auto"/>
              <w:jc w:val="center"/>
              <w:rPr>
                <w:ins w:id="50230" w:author="pete jones" w:date="2022-01-04T11:19:00Z"/>
                <w:rFonts w:cstheme="minorHAnsi"/>
              </w:rPr>
              <w:pPrChange w:id="50231" w:author="pete jones" w:date="2022-01-04T11:56:00Z">
                <w:pPr>
                  <w:keepNext/>
                  <w:jc w:val="center"/>
                </w:pPr>
              </w:pPrChange>
            </w:pPr>
            <w:ins w:id="50232"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50233" w:author="pete jones" w:date="2022-01-04T11:56:00Z">
              <w:tcPr>
                <w:tcW w:w="692" w:type="dxa"/>
                <w:tcBorders>
                  <w:top w:val="nil"/>
                  <w:left w:val="nil"/>
                  <w:bottom w:val="nil"/>
                  <w:right w:val="nil"/>
                </w:tcBorders>
                <w:shd w:val="clear" w:color="auto" w:fill="auto"/>
                <w:noWrap/>
                <w:vAlign w:val="bottom"/>
              </w:tcPr>
            </w:tcPrChange>
          </w:tcPr>
          <w:p w14:paraId="0550D1E6" w14:textId="77777777" w:rsidR="008E4B87" w:rsidRPr="00FF6A71" w:rsidRDefault="008E4B87">
            <w:pPr>
              <w:spacing w:before="0" w:after="0" w:line="240" w:lineRule="auto"/>
              <w:jc w:val="center"/>
              <w:rPr>
                <w:ins w:id="50234" w:author="pete jones" w:date="2022-01-04T11:19:00Z"/>
                <w:rFonts w:cstheme="minorHAnsi"/>
              </w:rPr>
              <w:pPrChange w:id="50235" w:author="pete jones" w:date="2022-01-04T11:56:00Z">
                <w:pPr>
                  <w:keepNext/>
                  <w:jc w:val="center"/>
                </w:pPr>
              </w:pPrChange>
            </w:pPr>
            <w:ins w:id="50236"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50237" w:author="pete jones" w:date="2022-01-04T11:56:00Z">
              <w:tcPr>
                <w:tcW w:w="692" w:type="dxa"/>
                <w:tcBorders>
                  <w:top w:val="nil"/>
                  <w:left w:val="nil"/>
                  <w:bottom w:val="nil"/>
                  <w:right w:val="nil"/>
                </w:tcBorders>
                <w:shd w:val="clear" w:color="auto" w:fill="auto"/>
                <w:noWrap/>
                <w:vAlign w:val="bottom"/>
              </w:tcPr>
            </w:tcPrChange>
          </w:tcPr>
          <w:p w14:paraId="089119C2" w14:textId="77777777" w:rsidR="008E4B87" w:rsidRPr="00FF6A71" w:rsidRDefault="008E4B87">
            <w:pPr>
              <w:spacing w:before="0" w:after="0" w:line="240" w:lineRule="auto"/>
              <w:jc w:val="center"/>
              <w:rPr>
                <w:ins w:id="50238" w:author="pete jones" w:date="2022-01-04T11:19:00Z"/>
                <w:rFonts w:cstheme="minorHAnsi"/>
              </w:rPr>
              <w:pPrChange w:id="50239" w:author="pete jones" w:date="2022-01-04T11:56:00Z">
                <w:pPr>
                  <w:keepNext/>
                  <w:jc w:val="center"/>
                </w:pPr>
              </w:pPrChange>
            </w:pPr>
            <w:ins w:id="50240" w:author="pete jones" w:date="2022-01-04T11:19:00Z">
              <w:r w:rsidRPr="00FF6A71">
                <w:rPr>
                  <w:rFonts w:ascii="Calibri" w:hAnsi="Calibri" w:cs="Calibri"/>
                  <w:color w:val="000000"/>
                  <w:sz w:val="22"/>
                  <w:szCs w:val="22"/>
                </w:rPr>
                <w:t>1</w:t>
              </w:r>
            </w:ins>
          </w:p>
        </w:tc>
      </w:tr>
    </w:tbl>
    <w:p w14:paraId="563C286B" w14:textId="0ECAA5A9" w:rsidR="008E4B87" w:rsidRPr="00FF6A71" w:rsidRDefault="008E4B87">
      <w:pPr>
        <w:rPr>
          <w:ins w:id="50241" w:author="pete jones" w:date="2022-01-04T11:19:00Z"/>
          <w:rFonts w:cstheme="minorHAnsi"/>
        </w:rPr>
        <w:pPrChange w:id="50242" w:author="pete jones" w:date="2022-01-04T11:54:00Z">
          <w:pPr>
            <w:keepNext/>
          </w:pPr>
        </w:pPrChange>
      </w:pPr>
      <w:ins w:id="50243" w:author="pete jones" w:date="2022-01-04T11:19:00Z">
        <w:r w:rsidRPr="00FF6A71">
          <w:rPr>
            <w:rFonts w:cstheme="minorHAnsi"/>
          </w:rPr>
          <w:t xml:space="preserve">Q5.10 Plagiarism is a </w:t>
        </w:r>
      </w:ins>
      <w:ins w:id="50244" w:author="pete jones" w:date="2022-04-01T15:25:00Z">
        <w:r w:rsidR="009D7356">
          <w:rPr>
            <w:rFonts w:cstheme="minorHAnsi"/>
          </w:rPr>
          <w:t>considerabl</w:t>
        </w:r>
      </w:ins>
      <w:ins w:id="50245" w:author="pete jones" w:date="2022-01-04T11:19:00Z">
        <w:r w:rsidRPr="00FF6A71">
          <w:rPr>
            <w:rFonts w:cstheme="minorHAnsi"/>
          </w:rPr>
          <w:t>e challenge in HE</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0246" w:author="pete jones" w:date="2022-01-04T11:56: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0247">
          <w:tblGrid>
            <w:gridCol w:w="814"/>
            <w:gridCol w:w="814"/>
            <w:gridCol w:w="814"/>
            <w:gridCol w:w="814"/>
            <w:gridCol w:w="692"/>
            <w:gridCol w:w="692"/>
            <w:gridCol w:w="692"/>
            <w:gridCol w:w="692"/>
          </w:tblGrid>
        </w:tblGridChange>
      </w:tblGrid>
      <w:tr w:rsidR="008E4B87" w:rsidRPr="00FF6A71" w14:paraId="29C81CE8" w14:textId="77777777" w:rsidTr="00256E4A">
        <w:trPr>
          <w:trHeight w:val="300"/>
          <w:jc w:val="center"/>
          <w:ins w:id="50248" w:author="pete jones" w:date="2022-01-04T11:19:00Z"/>
          <w:trPrChange w:id="50249" w:author="pete jones" w:date="2022-01-04T11:56:00Z">
            <w:trPr>
              <w:trHeight w:val="300"/>
              <w:jc w:val="center"/>
            </w:trPr>
          </w:trPrChange>
        </w:trPr>
        <w:tc>
          <w:tcPr>
            <w:tcW w:w="814" w:type="dxa"/>
            <w:shd w:val="clear" w:color="auto" w:fill="E7E6E6" w:themeFill="background2"/>
            <w:vAlign w:val="center"/>
            <w:tcPrChange w:id="50250" w:author="pete jones" w:date="2022-01-04T11:56:00Z">
              <w:tcPr>
                <w:tcW w:w="814" w:type="dxa"/>
                <w:shd w:val="clear" w:color="auto" w:fill="E7E6E6" w:themeFill="background2"/>
                <w:vAlign w:val="center"/>
              </w:tcPr>
            </w:tcPrChange>
          </w:tcPr>
          <w:p w14:paraId="5CE77EB7" w14:textId="77777777" w:rsidR="008E4B87" w:rsidRPr="00FF6A71" w:rsidRDefault="008E4B87">
            <w:pPr>
              <w:spacing w:before="0" w:after="0" w:line="240" w:lineRule="auto"/>
              <w:jc w:val="center"/>
              <w:rPr>
                <w:ins w:id="50251" w:author="pete jones" w:date="2022-01-04T11:19:00Z"/>
                <w:rFonts w:cstheme="minorHAnsi"/>
                <w:b/>
                <w:bCs/>
              </w:rPr>
              <w:pPrChange w:id="50252" w:author="pete jones" w:date="2022-01-04T11:56:00Z">
                <w:pPr>
                  <w:keepNext/>
                  <w:jc w:val="center"/>
                </w:pPr>
              </w:pPrChange>
            </w:pPr>
            <w:ins w:id="50253" w:author="pete jones" w:date="2022-01-04T11:19:00Z">
              <w:r w:rsidRPr="00FF6A71">
                <w:rPr>
                  <w:rFonts w:cstheme="minorHAnsi"/>
                  <w:b/>
                  <w:bCs/>
                </w:rPr>
                <w:t>scale</w:t>
              </w:r>
            </w:ins>
          </w:p>
        </w:tc>
        <w:tc>
          <w:tcPr>
            <w:tcW w:w="814" w:type="dxa"/>
            <w:shd w:val="clear" w:color="auto" w:fill="E7E6E6" w:themeFill="background2"/>
            <w:noWrap/>
            <w:vAlign w:val="center"/>
            <w:tcPrChange w:id="50254" w:author="pete jones" w:date="2022-01-04T11:56:00Z">
              <w:tcPr>
                <w:tcW w:w="814" w:type="dxa"/>
                <w:shd w:val="clear" w:color="auto" w:fill="E7E6E6" w:themeFill="background2"/>
                <w:noWrap/>
                <w:vAlign w:val="center"/>
              </w:tcPr>
            </w:tcPrChange>
          </w:tcPr>
          <w:p w14:paraId="37F51743" w14:textId="77777777" w:rsidR="008E4B87" w:rsidRPr="00FF6A71" w:rsidRDefault="008E4B87">
            <w:pPr>
              <w:spacing w:before="0" w:after="0" w:line="240" w:lineRule="auto"/>
              <w:jc w:val="center"/>
              <w:rPr>
                <w:ins w:id="50255" w:author="pete jones" w:date="2022-01-04T11:19:00Z"/>
                <w:rFonts w:cstheme="minorHAnsi"/>
                <w:b/>
                <w:bCs/>
              </w:rPr>
              <w:pPrChange w:id="50256" w:author="pete jones" w:date="2022-01-04T11:56:00Z">
                <w:pPr>
                  <w:keepNext/>
                  <w:jc w:val="center"/>
                </w:pPr>
              </w:pPrChange>
            </w:pPr>
            <w:ins w:id="50257" w:author="pete jones" w:date="2022-01-04T11:19:00Z">
              <w:r w:rsidRPr="00FF6A71">
                <w:rPr>
                  <w:rFonts w:cstheme="minorHAnsi"/>
                  <w:b/>
                  <w:bCs/>
                </w:rPr>
                <w:t>1</w:t>
              </w:r>
            </w:ins>
          </w:p>
        </w:tc>
        <w:tc>
          <w:tcPr>
            <w:tcW w:w="814" w:type="dxa"/>
            <w:shd w:val="clear" w:color="auto" w:fill="E7E6E6" w:themeFill="background2"/>
            <w:noWrap/>
            <w:vAlign w:val="center"/>
            <w:tcPrChange w:id="50258" w:author="pete jones" w:date="2022-01-04T11:56:00Z">
              <w:tcPr>
                <w:tcW w:w="814" w:type="dxa"/>
                <w:shd w:val="clear" w:color="auto" w:fill="E7E6E6" w:themeFill="background2"/>
                <w:noWrap/>
                <w:vAlign w:val="center"/>
              </w:tcPr>
            </w:tcPrChange>
          </w:tcPr>
          <w:p w14:paraId="508A2494" w14:textId="77777777" w:rsidR="008E4B87" w:rsidRPr="00FF6A71" w:rsidRDefault="008E4B87">
            <w:pPr>
              <w:spacing w:before="0" w:after="0" w:line="240" w:lineRule="auto"/>
              <w:jc w:val="center"/>
              <w:rPr>
                <w:ins w:id="50259" w:author="pete jones" w:date="2022-01-04T11:19:00Z"/>
                <w:rFonts w:cstheme="minorHAnsi"/>
                <w:b/>
                <w:bCs/>
              </w:rPr>
              <w:pPrChange w:id="50260" w:author="pete jones" w:date="2022-01-04T11:56:00Z">
                <w:pPr>
                  <w:keepNext/>
                  <w:jc w:val="center"/>
                </w:pPr>
              </w:pPrChange>
            </w:pPr>
            <w:ins w:id="50261" w:author="pete jones" w:date="2022-01-04T11:19:00Z">
              <w:r w:rsidRPr="00FF6A71">
                <w:rPr>
                  <w:rFonts w:cstheme="minorHAnsi"/>
                  <w:b/>
                  <w:bCs/>
                </w:rPr>
                <w:t>2</w:t>
              </w:r>
            </w:ins>
          </w:p>
        </w:tc>
        <w:tc>
          <w:tcPr>
            <w:tcW w:w="814" w:type="dxa"/>
            <w:shd w:val="clear" w:color="auto" w:fill="E7E6E6" w:themeFill="background2"/>
            <w:noWrap/>
            <w:vAlign w:val="center"/>
            <w:tcPrChange w:id="50262" w:author="pete jones" w:date="2022-01-04T11:56:00Z">
              <w:tcPr>
                <w:tcW w:w="814" w:type="dxa"/>
                <w:shd w:val="clear" w:color="auto" w:fill="E7E6E6" w:themeFill="background2"/>
                <w:noWrap/>
                <w:vAlign w:val="center"/>
              </w:tcPr>
            </w:tcPrChange>
          </w:tcPr>
          <w:p w14:paraId="5EAA274B" w14:textId="77777777" w:rsidR="008E4B87" w:rsidRPr="00FF6A71" w:rsidRDefault="008E4B87">
            <w:pPr>
              <w:spacing w:before="0" w:after="0" w:line="240" w:lineRule="auto"/>
              <w:jc w:val="center"/>
              <w:rPr>
                <w:ins w:id="50263" w:author="pete jones" w:date="2022-01-04T11:19:00Z"/>
                <w:rFonts w:cstheme="minorHAnsi"/>
                <w:b/>
                <w:bCs/>
              </w:rPr>
              <w:pPrChange w:id="50264" w:author="pete jones" w:date="2022-01-04T11:56:00Z">
                <w:pPr>
                  <w:keepNext/>
                  <w:jc w:val="center"/>
                </w:pPr>
              </w:pPrChange>
            </w:pPr>
            <w:ins w:id="50265" w:author="pete jones" w:date="2022-01-04T11:19:00Z">
              <w:r w:rsidRPr="00FF6A71">
                <w:rPr>
                  <w:rFonts w:cstheme="minorHAnsi"/>
                  <w:b/>
                  <w:bCs/>
                </w:rPr>
                <w:t>3</w:t>
              </w:r>
            </w:ins>
          </w:p>
        </w:tc>
        <w:tc>
          <w:tcPr>
            <w:tcW w:w="692" w:type="dxa"/>
            <w:shd w:val="clear" w:color="auto" w:fill="E7E6E6" w:themeFill="background2"/>
            <w:noWrap/>
            <w:vAlign w:val="center"/>
            <w:tcPrChange w:id="50266" w:author="pete jones" w:date="2022-01-04T11:56:00Z">
              <w:tcPr>
                <w:tcW w:w="692" w:type="dxa"/>
                <w:shd w:val="clear" w:color="auto" w:fill="E7E6E6" w:themeFill="background2"/>
                <w:noWrap/>
                <w:vAlign w:val="center"/>
              </w:tcPr>
            </w:tcPrChange>
          </w:tcPr>
          <w:p w14:paraId="40B246CE" w14:textId="77777777" w:rsidR="008E4B87" w:rsidRPr="00FF6A71" w:rsidRDefault="008E4B87">
            <w:pPr>
              <w:spacing w:before="0" w:after="0" w:line="240" w:lineRule="auto"/>
              <w:jc w:val="center"/>
              <w:rPr>
                <w:ins w:id="50267" w:author="pete jones" w:date="2022-01-04T11:19:00Z"/>
                <w:rFonts w:cstheme="minorHAnsi"/>
                <w:b/>
                <w:bCs/>
              </w:rPr>
              <w:pPrChange w:id="50268" w:author="pete jones" w:date="2022-01-04T11:56:00Z">
                <w:pPr>
                  <w:keepNext/>
                  <w:jc w:val="center"/>
                </w:pPr>
              </w:pPrChange>
            </w:pPr>
            <w:ins w:id="50269" w:author="pete jones" w:date="2022-01-04T11:19:00Z">
              <w:r w:rsidRPr="00FF6A71">
                <w:rPr>
                  <w:rFonts w:cstheme="minorHAnsi"/>
                  <w:b/>
                  <w:bCs/>
                </w:rPr>
                <w:t>4</w:t>
              </w:r>
            </w:ins>
          </w:p>
        </w:tc>
        <w:tc>
          <w:tcPr>
            <w:tcW w:w="692" w:type="dxa"/>
            <w:shd w:val="clear" w:color="auto" w:fill="E7E6E6" w:themeFill="background2"/>
            <w:noWrap/>
            <w:vAlign w:val="center"/>
            <w:tcPrChange w:id="50270" w:author="pete jones" w:date="2022-01-04T11:56:00Z">
              <w:tcPr>
                <w:tcW w:w="692" w:type="dxa"/>
                <w:shd w:val="clear" w:color="auto" w:fill="E7E6E6" w:themeFill="background2"/>
                <w:noWrap/>
                <w:vAlign w:val="center"/>
              </w:tcPr>
            </w:tcPrChange>
          </w:tcPr>
          <w:p w14:paraId="12532F85" w14:textId="77777777" w:rsidR="008E4B87" w:rsidRPr="00FF6A71" w:rsidRDefault="008E4B87">
            <w:pPr>
              <w:spacing w:before="0" w:after="0" w:line="240" w:lineRule="auto"/>
              <w:jc w:val="center"/>
              <w:rPr>
                <w:ins w:id="50271" w:author="pete jones" w:date="2022-01-04T11:19:00Z"/>
                <w:rFonts w:cstheme="minorHAnsi"/>
                <w:b/>
                <w:bCs/>
              </w:rPr>
              <w:pPrChange w:id="50272" w:author="pete jones" w:date="2022-01-04T11:56:00Z">
                <w:pPr>
                  <w:keepNext/>
                  <w:jc w:val="center"/>
                </w:pPr>
              </w:pPrChange>
            </w:pPr>
            <w:ins w:id="50273" w:author="pete jones" w:date="2022-01-04T11:19:00Z">
              <w:r w:rsidRPr="00FF6A71">
                <w:rPr>
                  <w:rFonts w:cstheme="minorHAnsi"/>
                  <w:b/>
                  <w:bCs/>
                </w:rPr>
                <w:t>5</w:t>
              </w:r>
            </w:ins>
          </w:p>
        </w:tc>
        <w:tc>
          <w:tcPr>
            <w:tcW w:w="692" w:type="dxa"/>
            <w:shd w:val="clear" w:color="auto" w:fill="E7E6E6" w:themeFill="background2"/>
            <w:noWrap/>
            <w:vAlign w:val="center"/>
            <w:tcPrChange w:id="50274" w:author="pete jones" w:date="2022-01-04T11:56:00Z">
              <w:tcPr>
                <w:tcW w:w="692" w:type="dxa"/>
                <w:shd w:val="clear" w:color="auto" w:fill="E7E6E6" w:themeFill="background2"/>
                <w:noWrap/>
                <w:vAlign w:val="center"/>
              </w:tcPr>
            </w:tcPrChange>
          </w:tcPr>
          <w:p w14:paraId="1C52BD43" w14:textId="77777777" w:rsidR="008E4B87" w:rsidRPr="00FF6A71" w:rsidRDefault="008E4B87">
            <w:pPr>
              <w:spacing w:before="0" w:after="0" w:line="240" w:lineRule="auto"/>
              <w:jc w:val="center"/>
              <w:rPr>
                <w:ins w:id="50275" w:author="pete jones" w:date="2022-01-04T11:19:00Z"/>
                <w:rFonts w:cstheme="minorHAnsi"/>
                <w:b/>
                <w:bCs/>
              </w:rPr>
              <w:pPrChange w:id="50276" w:author="pete jones" w:date="2022-01-04T11:56:00Z">
                <w:pPr>
                  <w:keepNext/>
                  <w:jc w:val="center"/>
                </w:pPr>
              </w:pPrChange>
            </w:pPr>
            <w:ins w:id="50277" w:author="pete jones" w:date="2022-01-04T11:19:00Z">
              <w:r w:rsidRPr="00FF6A71">
                <w:rPr>
                  <w:rFonts w:cstheme="minorHAnsi"/>
                  <w:b/>
                  <w:bCs/>
                </w:rPr>
                <w:t>6</w:t>
              </w:r>
            </w:ins>
          </w:p>
        </w:tc>
        <w:tc>
          <w:tcPr>
            <w:tcW w:w="692" w:type="dxa"/>
            <w:shd w:val="clear" w:color="auto" w:fill="E7E6E6" w:themeFill="background2"/>
            <w:noWrap/>
            <w:vAlign w:val="center"/>
            <w:tcPrChange w:id="50278" w:author="pete jones" w:date="2022-01-04T11:56:00Z">
              <w:tcPr>
                <w:tcW w:w="692" w:type="dxa"/>
                <w:shd w:val="clear" w:color="auto" w:fill="E7E6E6" w:themeFill="background2"/>
                <w:noWrap/>
                <w:vAlign w:val="center"/>
              </w:tcPr>
            </w:tcPrChange>
          </w:tcPr>
          <w:p w14:paraId="2D3372CE" w14:textId="77777777" w:rsidR="008E4B87" w:rsidRPr="00FF6A71" w:rsidRDefault="008E4B87">
            <w:pPr>
              <w:spacing w:before="0" w:after="0" w:line="240" w:lineRule="auto"/>
              <w:jc w:val="center"/>
              <w:rPr>
                <w:ins w:id="50279" w:author="pete jones" w:date="2022-01-04T11:19:00Z"/>
                <w:rFonts w:cstheme="minorHAnsi"/>
                <w:b/>
                <w:bCs/>
              </w:rPr>
              <w:pPrChange w:id="50280" w:author="pete jones" w:date="2022-01-04T11:56:00Z">
                <w:pPr>
                  <w:keepNext/>
                  <w:jc w:val="center"/>
                </w:pPr>
              </w:pPrChange>
            </w:pPr>
            <w:ins w:id="50281" w:author="pete jones" w:date="2022-01-04T11:19:00Z">
              <w:r w:rsidRPr="00FF6A71">
                <w:rPr>
                  <w:rFonts w:cstheme="minorHAnsi"/>
                  <w:b/>
                  <w:bCs/>
                </w:rPr>
                <w:t>7</w:t>
              </w:r>
            </w:ins>
          </w:p>
        </w:tc>
      </w:tr>
      <w:tr w:rsidR="008E4B87" w:rsidRPr="00FF6A71" w14:paraId="6CE6BD72" w14:textId="77777777" w:rsidTr="00256E4A">
        <w:trPr>
          <w:trHeight w:val="300"/>
          <w:jc w:val="center"/>
          <w:ins w:id="50282" w:author="pete jones" w:date="2022-01-04T11:19:00Z"/>
          <w:trPrChange w:id="50283" w:author="pete jones" w:date="2022-01-04T11:56:00Z">
            <w:trPr>
              <w:trHeight w:val="300"/>
              <w:jc w:val="center"/>
            </w:trPr>
          </w:trPrChange>
        </w:trPr>
        <w:tc>
          <w:tcPr>
            <w:tcW w:w="814" w:type="dxa"/>
            <w:vAlign w:val="center"/>
            <w:tcPrChange w:id="50284" w:author="pete jones" w:date="2022-01-04T11:56:00Z">
              <w:tcPr>
                <w:tcW w:w="814" w:type="dxa"/>
                <w:vAlign w:val="center"/>
              </w:tcPr>
            </w:tcPrChange>
          </w:tcPr>
          <w:p w14:paraId="7D09C279" w14:textId="77777777" w:rsidR="008E4B87" w:rsidRPr="00FF6A71" w:rsidRDefault="008E4B87">
            <w:pPr>
              <w:spacing w:before="0" w:after="0" w:line="240" w:lineRule="auto"/>
              <w:jc w:val="center"/>
              <w:rPr>
                <w:ins w:id="50285" w:author="pete jones" w:date="2022-01-04T11:19:00Z"/>
                <w:rFonts w:cstheme="minorHAnsi"/>
                <w:b/>
                <w:bCs/>
              </w:rPr>
              <w:pPrChange w:id="50286" w:author="pete jones" w:date="2022-01-04T11:56:00Z">
                <w:pPr>
                  <w:keepNext/>
                  <w:jc w:val="center"/>
                </w:pPr>
              </w:pPrChange>
            </w:pPr>
            <w:ins w:id="50287" w:author="pete jones" w:date="2022-01-04T11:19:00Z">
              <w:r w:rsidRPr="00FF6A71">
                <w:rPr>
                  <w:rFonts w:cstheme="minorHAnsi"/>
                  <w:b/>
                  <w:bCs/>
                </w:rPr>
                <w:t>%</w:t>
              </w:r>
            </w:ins>
          </w:p>
        </w:tc>
        <w:tc>
          <w:tcPr>
            <w:tcW w:w="814" w:type="dxa"/>
            <w:shd w:val="clear" w:color="auto" w:fill="auto"/>
            <w:noWrap/>
            <w:vAlign w:val="bottom"/>
            <w:tcPrChange w:id="50288" w:author="pete jones" w:date="2022-01-04T11:56:00Z">
              <w:tcPr>
                <w:tcW w:w="814" w:type="dxa"/>
                <w:tcBorders>
                  <w:top w:val="nil"/>
                  <w:left w:val="nil"/>
                  <w:bottom w:val="nil"/>
                  <w:right w:val="nil"/>
                </w:tcBorders>
                <w:shd w:val="clear" w:color="auto" w:fill="auto"/>
                <w:noWrap/>
                <w:vAlign w:val="bottom"/>
              </w:tcPr>
            </w:tcPrChange>
          </w:tcPr>
          <w:p w14:paraId="7A76A61F" w14:textId="77777777" w:rsidR="008E4B87" w:rsidRPr="00FF6A71" w:rsidRDefault="008E4B87">
            <w:pPr>
              <w:spacing w:before="0" w:after="0" w:line="240" w:lineRule="auto"/>
              <w:jc w:val="center"/>
              <w:rPr>
                <w:ins w:id="50289" w:author="pete jones" w:date="2022-01-04T11:19:00Z"/>
                <w:rFonts w:cstheme="minorHAnsi"/>
              </w:rPr>
              <w:pPrChange w:id="50290" w:author="pete jones" w:date="2022-01-04T11:56:00Z">
                <w:pPr>
                  <w:keepNext/>
                  <w:jc w:val="center"/>
                </w:pPr>
              </w:pPrChange>
            </w:pPr>
            <w:ins w:id="50291" w:author="pete jones" w:date="2022-01-04T11:19:00Z">
              <w:r w:rsidRPr="00FF6A71">
                <w:rPr>
                  <w:rFonts w:ascii="Calibri" w:hAnsi="Calibri" w:cs="Calibri"/>
                  <w:color w:val="000000"/>
                  <w:sz w:val="22"/>
                  <w:szCs w:val="22"/>
                </w:rPr>
                <w:t>26%</w:t>
              </w:r>
            </w:ins>
          </w:p>
        </w:tc>
        <w:tc>
          <w:tcPr>
            <w:tcW w:w="814" w:type="dxa"/>
            <w:shd w:val="clear" w:color="auto" w:fill="auto"/>
            <w:noWrap/>
            <w:vAlign w:val="bottom"/>
            <w:tcPrChange w:id="50292" w:author="pete jones" w:date="2022-01-04T11:56:00Z">
              <w:tcPr>
                <w:tcW w:w="814" w:type="dxa"/>
                <w:tcBorders>
                  <w:top w:val="nil"/>
                  <w:left w:val="nil"/>
                  <w:bottom w:val="nil"/>
                  <w:right w:val="nil"/>
                </w:tcBorders>
                <w:shd w:val="clear" w:color="auto" w:fill="auto"/>
                <w:noWrap/>
                <w:vAlign w:val="bottom"/>
              </w:tcPr>
            </w:tcPrChange>
          </w:tcPr>
          <w:p w14:paraId="34CFF15E" w14:textId="77777777" w:rsidR="008E4B87" w:rsidRPr="00FF6A71" w:rsidRDefault="008E4B87">
            <w:pPr>
              <w:spacing w:before="0" w:after="0" w:line="240" w:lineRule="auto"/>
              <w:jc w:val="center"/>
              <w:rPr>
                <w:ins w:id="50293" w:author="pete jones" w:date="2022-01-04T11:19:00Z"/>
                <w:rFonts w:cstheme="minorHAnsi"/>
              </w:rPr>
              <w:pPrChange w:id="50294" w:author="pete jones" w:date="2022-01-04T11:56:00Z">
                <w:pPr>
                  <w:keepNext/>
                  <w:jc w:val="center"/>
                </w:pPr>
              </w:pPrChange>
            </w:pPr>
            <w:ins w:id="50295" w:author="pete jones" w:date="2022-01-04T11:19:00Z">
              <w:r w:rsidRPr="00FF6A71">
                <w:rPr>
                  <w:rFonts w:ascii="Calibri" w:hAnsi="Calibri" w:cs="Calibri"/>
                  <w:color w:val="000000"/>
                  <w:sz w:val="22"/>
                  <w:szCs w:val="22"/>
                </w:rPr>
                <w:t>15%</w:t>
              </w:r>
            </w:ins>
          </w:p>
        </w:tc>
        <w:tc>
          <w:tcPr>
            <w:tcW w:w="814" w:type="dxa"/>
            <w:shd w:val="clear" w:color="auto" w:fill="auto"/>
            <w:noWrap/>
            <w:vAlign w:val="bottom"/>
            <w:tcPrChange w:id="50296" w:author="pete jones" w:date="2022-01-04T11:56:00Z">
              <w:tcPr>
                <w:tcW w:w="814" w:type="dxa"/>
                <w:tcBorders>
                  <w:top w:val="nil"/>
                  <w:left w:val="nil"/>
                  <w:bottom w:val="nil"/>
                  <w:right w:val="nil"/>
                </w:tcBorders>
                <w:shd w:val="clear" w:color="auto" w:fill="auto"/>
                <w:noWrap/>
                <w:vAlign w:val="bottom"/>
              </w:tcPr>
            </w:tcPrChange>
          </w:tcPr>
          <w:p w14:paraId="286B719A" w14:textId="77777777" w:rsidR="008E4B87" w:rsidRPr="00FF6A71" w:rsidRDefault="008E4B87">
            <w:pPr>
              <w:spacing w:before="0" w:after="0" w:line="240" w:lineRule="auto"/>
              <w:jc w:val="center"/>
              <w:rPr>
                <w:ins w:id="50297" w:author="pete jones" w:date="2022-01-04T11:19:00Z"/>
                <w:rFonts w:cstheme="minorHAnsi"/>
              </w:rPr>
              <w:pPrChange w:id="50298" w:author="pete jones" w:date="2022-01-04T11:56:00Z">
                <w:pPr>
                  <w:keepNext/>
                  <w:jc w:val="center"/>
                </w:pPr>
              </w:pPrChange>
            </w:pPr>
            <w:ins w:id="50299" w:author="pete jones" w:date="2022-01-04T11:19:00Z">
              <w:r w:rsidRPr="00FF6A71">
                <w:rPr>
                  <w:rFonts w:ascii="Calibri" w:hAnsi="Calibri" w:cs="Calibri"/>
                  <w:color w:val="000000"/>
                  <w:sz w:val="22"/>
                  <w:szCs w:val="22"/>
                </w:rPr>
                <w:t>33%</w:t>
              </w:r>
            </w:ins>
          </w:p>
        </w:tc>
        <w:tc>
          <w:tcPr>
            <w:tcW w:w="692" w:type="dxa"/>
            <w:shd w:val="clear" w:color="auto" w:fill="auto"/>
            <w:noWrap/>
            <w:vAlign w:val="bottom"/>
            <w:tcPrChange w:id="50300" w:author="pete jones" w:date="2022-01-04T11:56:00Z">
              <w:tcPr>
                <w:tcW w:w="692" w:type="dxa"/>
                <w:tcBorders>
                  <w:top w:val="nil"/>
                  <w:left w:val="nil"/>
                  <w:bottom w:val="nil"/>
                  <w:right w:val="nil"/>
                </w:tcBorders>
                <w:shd w:val="clear" w:color="auto" w:fill="auto"/>
                <w:noWrap/>
                <w:vAlign w:val="bottom"/>
              </w:tcPr>
            </w:tcPrChange>
          </w:tcPr>
          <w:p w14:paraId="3CF1DB3D" w14:textId="77777777" w:rsidR="008E4B87" w:rsidRPr="00FF6A71" w:rsidRDefault="008E4B87">
            <w:pPr>
              <w:spacing w:before="0" w:after="0" w:line="240" w:lineRule="auto"/>
              <w:jc w:val="center"/>
              <w:rPr>
                <w:ins w:id="50301" w:author="pete jones" w:date="2022-01-04T11:19:00Z"/>
                <w:rFonts w:cstheme="minorHAnsi"/>
              </w:rPr>
              <w:pPrChange w:id="50302" w:author="pete jones" w:date="2022-01-04T11:56:00Z">
                <w:pPr>
                  <w:keepNext/>
                  <w:jc w:val="center"/>
                </w:pPr>
              </w:pPrChange>
            </w:pPr>
            <w:ins w:id="50303"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50304" w:author="pete jones" w:date="2022-01-04T11:56:00Z">
              <w:tcPr>
                <w:tcW w:w="692" w:type="dxa"/>
                <w:tcBorders>
                  <w:top w:val="nil"/>
                  <w:left w:val="nil"/>
                  <w:bottom w:val="nil"/>
                  <w:right w:val="nil"/>
                </w:tcBorders>
                <w:shd w:val="clear" w:color="auto" w:fill="auto"/>
                <w:noWrap/>
                <w:vAlign w:val="bottom"/>
              </w:tcPr>
            </w:tcPrChange>
          </w:tcPr>
          <w:p w14:paraId="25749924" w14:textId="77777777" w:rsidR="008E4B87" w:rsidRPr="00FF6A71" w:rsidRDefault="008E4B87">
            <w:pPr>
              <w:spacing w:before="0" w:after="0" w:line="240" w:lineRule="auto"/>
              <w:jc w:val="center"/>
              <w:rPr>
                <w:ins w:id="50305" w:author="pete jones" w:date="2022-01-04T11:19:00Z"/>
                <w:rFonts w:cstheme="minorHAnsi"/>
              </w:rPr>
              <w:pPrChange w:id="50306" w:author="pete jones" w:date="2022-01-04T11:56:00Z">
                <w:pPr>
                  <w:keepNext/>
                  <w:jc w:val="center"/>
                </w:pPr>
              </w:pPrChange>
            </w:pPr>
            <w:ins w:id="50307" w:author="pete jones" w:date="2022-01-04T11:19:00Z">
              <w:r w:rsidRPr="00FF6A71">
                <w:rPr>
                  <w:rFonts w:ascii="Calibri" w:hAnsi="Calibri" w:cs="Calibri"/>
                  <w:color w:val="000000"/>
                  <w:sz w:val="22"/>
                  <w:szCs w:val="22"/>
                </w:rPr>
                <w:t>11%</w:t>
              </w:r>
            </w:ins>
          </w:p>
        </w:tc>
        <w:tc>
          <w:tcPr>
            <w:tcW w:w="692" w:type="dxa"/>
            <w:shd w:val="clear" w:color="auto" w:fill="auto"/>
            <w:noWrap/>
            <w:vAlign w:val="bottom"/>
            <w:tcPrChange w:id="50308" w:author="pete jones" w:date="2022-01-04T11:56:00Z">
              <w:tcPr>
                <w:tcW w:w="692" w:type="dxa"/>
                <w:tcBorders>
                  <w:top w:val="nil"/>
                  <w:left w:val="nil"/>
                  <w:bottom w:val="nil"/>
                  <w:right w:val="nil"/>
                </w:tcBorders>
                <w:shd w:val="clear" w:color="auto" w:fill="auto"/>
                <w:noWrap/>
                <w:vAlign w:val="bottom"/>
              </w:tcPr>
            </w:tcPrChange>
          </w:tcPr>
          <w:p w14:paraId="0523B5BA" w14:textId="77777777" w:rsidR="008E4B87" w:rsidRPr="00FF6A71" w:rsidRDefault="008E4B87">
            <w:pPr>
              <w:spacing w:before="0" w:after="0" w:line="240" w:lineRule="auto"/>
              <w:jc w:val="center"/>
              <w:rPr>
                <w:ins w:id="50309" w:author="pete jones" w:date="2022-01-04T11:19:00Z"/>
                <w:rFonts w:cstheme="minorHAnsi"/>
              </w:rPr>
              <w:pPrChange w:id="50310" w:author="pete jones" w:date="2022-01-04T11:56:00Z">
                <w:pPr>
                  <w:keepNext/>
                  <w:jc w:val="center"/>
                </w:pPr>
              </w:pPrChange>
            </w:pPr>
            <w:ins w:id="50311"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50312" w:author="pete jones" w:date="2022-01-04T11:56:00Z">
              <w:tcPr>
                <w:tcW w:w="692" w:type="dxa"/>
                <w:tcBorders>
                  <w:top w:val="nil"/>
                  <w:left w:val="nil"/>
                  <w:bottom w:val="nil"/>
                  <w:right w:val="nil"/>
                </w:tcBorders>
                <w:shd w:val="clear" w:color="auto" w:fill="auto"/>
                <w:noWrap/>
                <w:vAlign w:val="bottom"/>
              </w:tcPr>
            </w:tcPrChange>
          </w:tcPr>
          <w:p w14:paraId="45FF4429" w14:textId="77777777" w:rsidR="008E4B87" w:rsidRPr="00FF6A71" w:rsidRDefault="008E4B87">
            <w:pPr>
              <w:spacing w:before="0" w:after="0" w:line="240" w:lineRule="auto"/>
              <w:jc w:val="center"/>
              <w:rPr>
                <w:ins w:id="50313" w:author="pete jones" w:date="2022-01-04T11:19:00Z"/>
                <w:rFonts w:cstheme="minorHAnsi"/>
              </w:rPr>
              <w:pPrChange w:id="50314" w:author="pete jones" w:date="2022-01-04T11:56:00Z">
                <w:pPr>
                  <w:keepNext/>
                  <w:jc w:val="center"/>
                </w:pPr>
              </w:pPrChange>
            </w:pPr>
            <w:ins w:id="50315" w:author="pete jones" w:date="2022-01-04T11:19:00Z">
              <w:r w:rsidRPr="00FF6A71">
                <w:rPr>
                  <w:rFonts w:ascii="Calibri" w:hAnsi="Calibri" w:cs="Calibri"/>
                  <w:color w:val="000000"/>
                  <w:sz w:val="22"/>
                  <w:szCs w:val="22"/>
                </w:rPr>
                <w:t>0%</w:t>
              </w:r>
            </w:ins>
          </w:p>
        </w:tc>
      </w:tr>
      <w:tr w:rsidR="008E4B87" w:rsidRPr="00FF6A71" w14:paraId="39E2DF89" w14:textId="77777777" w:rsidTr="00256E4A">
        <w:trPr>
          <w:trHeight w:val="300"/>
          <w:jc w:val="center"/>
          <w:ins w:id="50316" w:author="pete jones" w:date="2022-01-04T11:19:00Z"/>
          <w:trPrChange w:id="50317" w:author="pete jones" w:date="2022-01-04T11:56:00Z">
            <w:trPr>
              <w:trHeight w:val="300"/>
              <w:jc w:val="center"/>
            </w:trPr>
          </w:trPrChange>
        </w:trPr>
        <w:tc>
          <w:tcPr>
            <w:tcW w:w="814" w:type="dxa"/>
            <w:vAlign w:val="center"/>
            <w:tcPrChange w:id="50318" w:author="pete jones" w:date="2022-01-04T11:56:00Z">
              <w:tcPr>
                <w:tcW w:w="814" w:type="dxa"/>
                <w:vAlign w:val="center"/>
              </w:tcPr>
            </w:tcPrChange>
          </w:tcPr>
          <w:p w14:paraId="6AFEB579" w14:textId="77777777" w:rsidR="008E4B87" w:rsidRPr="00FF6A71" w:rsidRDefault="008E4B87">
            <w:pPr>
              <w:spacing w:before="0" w:after="0" w:line="240" w:lineRule="auto"/>
              <w:jc w:val="center"/>
              <w:rPr>
                <w:ins w:id="50319" w:author="pete jones" w:date="2022-01-04T11:19:00Z"/>
                <w:rFonts w:cstheme="minorHAnsi"/>
                <w:b/>
                <w:bCs/>
              </w:rPr>
              <w:pPrChange w:id="50320" w:author="pete jones" w:date="2022-01-04T11:56:00Z">
                <w:pPr>
                  <w:keepNext/>
                  <w:jc w:val="center"/>
                </w:pPr>
              </w:pPrChange>
            </w:pPr>
            <w:ins w:id="50321" w:author="pete jones" w:date="2022-01-04T11:19:00Z">
              <w:r w:rsidRPr="00FF6A71">
                <w:rPr>
                  <w:rFonts w:cstheme="minorHAnsi"/>
                  <w:b/>
                  <w:bCs/>
                </w:rPr>
                <w:t>Count</w:t>
              </w:r>
            </w:ins>
          </w:p>
        </w:tc>
        <w:tc>
          <w:tcPr>
            <w:tcW w:w="814" w:type="dxa"/>
            <w:shd w:val="clear" w:color="auto" w:fill="auto"/>
            <w:noWrap/>
            <w:vAlign w:val="bottom"/>
            <w:tcPrChange w:id="50322" w:author="pete jones" w:date="2022-01-04T11:56:00Z">
              <w:tcPr>
                <w:tcW w:w="814" w:type="dxa"/>
                <w:tcBorders>
                  <w:top w:val="nil"/>
                  <w:left w:val="nil"/>
                  <w:bottom w:val="nil"/>
                  <w:right w:val="nil"/>
                </w:tcBorders>
                <w:shd w:val="clear" w:color="auto" w:fill="auto"/>
                <w:noWrap/>
                <w:vAlign w:val="bottom"/>
              </w:tcPr>
            </w:tcPrChange>
          </w:tcPr>
          <w:p w14:paraId="4884D4EC" w14:textId="77777777" w:rsidR="008E4B87" w:rsidRPr="00FF6A71" w:rsidRDefault="008E4B87">
            <w:pPr>
              <w:spacing w:before="0" w:after="0" w:line="240" w:lineRule="auto"/>
              <w:jc w:val="center"/>
              <w:rPr>
                <w:ins w:id="50323" w:author="pete jones" w:date="2022-01-04T11:19:00Z"/>
                <w:rFonts w:cstheme="minorHAnsi"/>
              </w:rPr>
              <w:pPrChange w:id="50324" w:author="pete jones" w:date="2022-01-04T11:56:00Z">
                <w:pPr>
                  <w:keepNext/>
                  <w:jc w:val="center"/>
                </w:pPr>
              </w:pPrChange>
            </w:pPr>
            <w:ins w:id="50325" w:author="pete jones" w:date="2022-01-04T11:19:00Z">
              <w:r w:rsidRPr="00FF6A71">
                <w:rPr>
                  <w:rFonts w:ascii="Calibri" w:hAnsi="Calibri" w:cs="Calibri"/>
                  <w:color w:val="000000"/>
                  <w:sz w:val="22"/>
                  <w:szCs w:val="22"/>
                </w:rPr>
                <w:t>7</w:t>
              </w:r>
            </w:ins>
          </w:p>
        </w:tc>
        <w:tc>
          <w:tcPr>
            <w:tcW w:w="814" w:type="dxa"/>
            <w:shd w:val="clear" w:color="auto" w:fill="auto"/>
            <w:noWrap/>
            <w:vAlign w:val="bottom"/>
            <w:tcPrChange w:id="50326" w:author="pete jones" w:date="2022-01-04T11:56:00Z">
              <w:tcPr>
                <w:tcW w:w="814" w:type="dxa"/>
                <w:tcBorders>
                  <w:top w:val="nil"/>
                  <w:left w:val="nil"/>
                  <w:bottom w:val="nil"/>
                  <w:right w:val="nil"/>
                </w:tcBorders>
                <w:shd w:val="clear" w:color="auto" w:fill="auto"/>
                <w:noWrap/>
                <w:vAlign w:val="bottom"/>
              </w:tcPr>
            </w:tcPrChange>
          </w:tcPr>
          <w:p w14:paraId="2AE94637" w14:textId="77777777" w:rsidR="008E4B87" w:rsidRPr="00FF6A71" w:rsidRDefault="008E4B87">
            <w:pPr>
              <w:spacing w:before="0" w:after="0" w:line="240" w:lineRule="auto"/>
              <w:jc w:val="center"/>
              <w:rPr>
                <w:ins w:id="50327" w:author="pete jones" w:date="2022-01-04T11:19:00Z"/>
                <w:rFonts w:cstheme="minorHAnsi"/>
              </w:rPr>
              <w:pPrChange w:id="50328" w:author="pete jones" w:date="2022-01-04T11:56:00Z">
                <w:pPr>
                  <w:keepNext/>
                  <w:jc w:val="center"/>
                </w:pPr>
              </w:pPrChange>
            </w:pPr>
            <w:ins w:id="50329"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50330" w:author="pete jones" w:date="2022-01-04T11:56:00Z">
              <w:tcPr>
                <w:tcW w:w="814" w:type="dxa"/>
                <w:tcBorders>
                  <w:top w:val="nil"/>
                  <w:left w:val="nil"/>
                  <w:bottom w:val="nil"/>
                  <w:right w:val="nil"/>
                </w:tcBorders>
                <w:shd w:val="clear" w:color="auto" w:fill="auto"/>
                <w:noWrap/>
                <w:vAlign w:val="bottom"/>
              </w:tcPr>
            </w:tcPrChange>
          </w:tcPr>
          <w:p w14:paraId="523775B6" w14:textId="77777777" w:rsidR="008E4B87" w:rsidRPr="00FF6A71" w:rsidRDefault="008E4B87">
            <w:pPr>
              <w:spacing w:before="0" w:after="0" w:line="240" w:lineRule="auto"/>
              <w:jc w:val="center"/>
              <w:rPr>
                <w:ins w:id="50331" w:author="pete jones" w:date="2022-01-04T11:19:00Z"/>
                <w:rFonts w:cstheme="minorHAnsi"/>
              </w:rPr>
              <w:pPrChange w:id="50332" w:author="pete jones" w:date="2022-01-04T11:56:00Z">
                <w:pPr>
                  <w:keepNext/>
                  <w:jc w:val="center"/>
                </w:pPr>
              </w:pPrChange>
            </w:pPr>
            <w:ins w:id="50333" w:author="pete jones" w:date="2022-01-04T11:19:00Z">
              <w:r w:rsidRPr="00FF6A71">
                <w:rPr>
                  <w:rFonts w:ascii="Calibri" w:hAnsi="Calibri" w:cs="Calibri"/>
                  <w:color w:val="000000"/>
                  <w:sz w:val="22"/>
                  <w:szCs w:val="22"/>
                </w:rPr>
                <w:t>9</w:t>
              </w:r>
            </w:ins>
          </w:p>
        </w:tc>
        <w:tc>
          <w:tcPr>
            <w:tcW w:w="692" w:type="dxa"/>
            <w:shd w:val="clear" w:color="auto" w:fill="auto"/>
            <w:noWrap/>
            <w:vAlign w:val="bottom"/>
            <w:tcPrChange w:id="50334" w:author="pete jones" w:date="2022-01-04T11:56:00Z">
              <w:tcPr>
                <w:tcW w:w="692" w:type="dxa"/>
                <w:tcBorders>
                  <w:top w:val="nil"/>
                  <w:left w:val="nil"/>
                  <w:bottom w:val="nil"/>
                  <w:right w:val="nil"/>
                </w:tcBorders>
                <w:shd w:val="clear" w:color="auto" w:fill="auto"/>
                <w:noWrap/>
                <w:vAlign w:val="bottom"/>
              </w:tcPr>
            </w:tcPrChange>
          </w:tcPr>
          <w:p w14:paraId="34AB96C4" w14:textId="77777777" w:rsidR="008E4B87" w:rsidRPr="00FF6A71" w:rsidRDefault="008E4B87">
            <w:pPr>
              <w:spacing w:before="0" w:after="0" w:line="240" w:lineRule="auto"/>
              <w:jc w:val="center"/>
              <w:rPr>
                <w:ins w:id="50335" w:author="pete jones" w:date="2022-01-04T11:19:00Z"/>
                <w:rFonts w:cstheme="minorHAnsi"/>
              </w:rPr>
              <w:pPrChange w:id="50336" w:author="pete jones" w:date="2022-01-04T11:56:00Z">
                <w:pPr>
                  <w:keepNext/>
                  <w:jc w:val="center"/>
                </w:pPr>
              </w:pPrChange>
            </w:pPr>
            <w:ins w:id="50337"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50338" w:author="pete jones" w:date="2022-01-04T11:56:00Z">
              <w:tcPr>
                <w:tcW w:w="692" w:type="dxa"/>
                <w:tcBorders>
                  <w:top w:val="nil"/>
                  <w:left w:val="nil"/>
                  <w:bottom w:val="nil"/>
                  <w:right w:val="nil"/>
                </w:tcBorders>
                <w:shd w:val="clear" w:color="auto" w:fill="auto"/>
                <w:noWrap/>
                <w:vAlign w:val="bottom"/>
              </w:tcPr>
            </w:tcPrChange>
          </w:tcPr>
          <w:p w14:paraId="35C3BA44" w14:textId="77777777" w:rsidR="008E4B87" w:rsidRPr="00FF6A71" w:rsidRDefault="008E4B87">
            <w:pPr>
              <w:spacing w:before="0" w:after="0" w:line="240" w:lineRule="auto"/>
              <w:jc w:val="center"/>
              <w:rPr>
                <w:ins w:id="50339" w:author="pete jones" w:date="2022-01-04T11:19:00Z"/>
                <w:rFonts w:cstheme="minorHAnsi"/>
              </w:rPr>
              <w:pPrChange w:id="50340" w:author="pete jones" w:date="2022-01-04T11:56:00Z">
                <w:pPr>
                  <w:keepNext/>
                  <w:jc w:val="center"/>
                </w:pPr>
              </w:pPrChange>
            </w:pPr>
            <w:ins w:id="50341"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50342" w:author="pete jones" w:date="2022-01-04T11:56:00Z">
              <w:tcPr>
                <w:tcW w:w="692" w:type="dxa"/>
                <w:tcBorders>
                  <w:top w:val="nil"/>
                  <w:left w:val="nil"/>
                  <w:bottom w:val="nil"/>
                  <w:right w:val="nil"/>
                </w:tcBorders>
                <w:shd w:val="clear" w:color="auto" w:fill="auto"/>
                <w:noWrap/>
                <w:vAlign w:val="bottom"/>
              </w:tcPr>
            </w:tcPrChange>
          </w:tcPr>
          <w:p w14:paraId="30CD8D1C" w14:textId="77777777" w:rsidR="008E4B87" w:rsidRPr="00FF6A71" w:rsidRDefault="008E4B87">
            <w:pPr>
              <w:spacing w:before="0" w:after="0" w:line="240" w:lineRule="auto"/>
              <w:jc w:val="center"/>
              <w:rPr>
                <w:ins w:id="50343" w:author="pete jones" w:date="2022-01-04T11:19:00Z"/>
                <w:rFonts w:cstheme="minorHAnsi"/>
              </w:rPr>
              <w:pPrChange w:id="50344" w:author="pete jones" w:date="2022-01-04T11:56:00Z">
                <w:pPr>
                  <w:keepNext/>
                  <w:jc w:val="center"/>
                </w:pPr>
              </w:pPrChange>
            </w:pPr>
            <w:ins w:id="50345"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50346" w:author="pete jones" w:date="2022-01-04T11:56:00Z">
              <w:tcPr>
                <w:tcW w:w="692" w:type="dxa"/>
                <w:tcBorders>
                  <w:top w:val="nil"/>
                  <w:left w:val="nil"/>
                  <w:bottom w:val="nil"/>
                  <w:right w:val="nil"/>
                </w:tcBorders>
                <w:shd w:val="clear" w:color="auto" w:fill="auto"/>
                <w:noWrap/>
                <w:vAlign w:val="bottom"/>
              </w:tcPr>
            </w:tcPrChange>
          </w:tcPr>
          <w:p w14:paraId="58AB2CCF" w14:textId="77777777" w:rsidR="008E4B87" w:rsidRPr="00FF6A71" w:rsidRDefault="008E4B87">
            <w:pPr>
              <w:spacing w:before="0" w:after="0" w:line="240" w:lineRule="auto"/>
              <w:jc w:val="center"/>
              <w:rPr>
                <w:ins w:id="50347" w:author="pete jones" w:date="2022-01-04T11:19:00Z"/>
                <w:rFonts w:cstheme="minorHAnsi"/>
              </w:rPr>
              <w:pPrChange w:id="50348" w:author="pete jones" w:date="2022-01-04T11:56:00Z">
                <w:pPr>
                  <w:keepNext/>
                  <w:jc w:val="center"/>
                </w:pPr>
              </w:pPrChange>
            </w:pPr>
            <w:ins w:id="50349" w:author="pete jones" w:date="2022-01-04T11:19:00Z">
              <w:r w:rsidRPr="00FF6A71">
                <w:rPr>
                  <w:rFonts w:ascii="Calibri" w:hAnsi="Calibri" w:cs="Calibri"/>
                  <w:color w:val="000000"/>
                  <w:sz w:val="22"/>
                  <w:szCs w:val="22"/>
                </w:rPr>
                <w:t>0</w:t>
              </w:r>
            </w:ins>
          </w:p>
        </w:tc>
      </w:tr>
    </w:tbl>
    <w:p w14:paraId="79DC1EF5" w14:textId="77777777" w:rsidR="008E4B87" w:rsidRPr="00FF6A71" w:rsidRDefault="008E4B87">
      <w:pPr>
        <w:pStyle w:val="Heading3"/>
        <w:rPr>
          <w:ins w:id="50350" w:author="pete jones" w:date="2022-01-04T11:19:00Z"/>
        </w:rPr>
        <w:pPrChange w:id="50351" w:author="pete jones" w:date="2022-03-16T17:52:00Z">
          <w:pPr>
            <w:keepNext/>
          </w:pPr>
        </w:pPrChange>
      </w:pPr>
      <w:bookmarkStart w:id="50352" w:name="_Toc99969891"/>
      <w:ins w:id="50353" w:author="pete jones" w:date="2022-01-04T11:19:00Z">
        <w:r w:rsidRPr="00FF6A71">
          <w:t>Section 5 - Specific Engineering Technology</w:t>
        </w:r>
        <w:bookmarkEnd w:id="50352"/>
      </w:ins>
    </w:p>
    <w:p w14:paraId="0C9CA201" w14:textId="1066675E" w:rsidR="008E4B87" w:rsidRPr="00FF6A71" w:rsidRDefault="008E4B87">
      <w:pPr>
        <w:jc w:val="left"/>
        <w:rPr>
          <w:ins w:id="50354" w:author="pete jones" w:date="2022-01-04T11:19:00Z"/>
          <w:rFonts w:cstheme="minorHAnsi"/>
        </w:rPr>
        <w:pPrChange w:id="50355" w:author="pete jones" w:date="2022-01-04T11:57:00Z">
          <w:pPr>
            <w:keepNext/>
          </w:pPr>
        </w:pPrChange>
      </w:pPr>
      <w:ins w:id="50356" w:author="pete jones" w:date="2022-01-04T11:19:00Z">
        <w:r w:rsidRPr="00FF6A71">
          <w:rPr>
            <w:rFonts w:cstheme="minorHAnsi"/>
          </w:rPr>
          <w:t xml:space="preserve">Q6.1 </w:t>
        </w:r>
        <w:r w:rsidRPr="00FF6A71">
          <w:rPr>
            <w:rFonts w:cstheme="minorHAnsi"/>
            <w:b/>
            <w:u w:val="single"/>
          </w:rPr>
          <w:t>In this final section</w:t>
        </w:r>
      </w:ins>
      <w:ins w:id="50357" w:author="pete jones" w:date="2022-04-01T14:28:00Z">
        <w:r w:rsidR="00580BEA">
          <w:rPr>
            <w:rFonts w:cstheme="minorHAnsi"/>
            <w:b/>
            <w:u w:val="single"/>
          </w:rPr>
          <w:t>,</w:t>
        </w:r>
      </w:ins>
      <w:ins w:id="50358" w:author="pete jones" w:date="2022-01-04T11:19:00Z">
        <w:r w:rsidRPr="00FF6A71">
          <w:rPr>
            <w:rFonts w:cstheme="minorHAnsi"/>
            <w:b/>
            <w:u w:val="single"/>
          </w:rPr>
          <w:t xml:space="preserve"> I am interested in your skills and or awareness of specific software and preferences</w:t>
        </w:r>
      </w:ins>
    </w:p>
    <w:p w14:paraId="6FFFC3B9" w14:textId="41A0E97B" w:rsidR="008E4B87" w:rsidRPr="00FF6A71" w:rsidRDefault="008E4B87">
      <w:pPr>
        <w:jc w:val="left"/>
        <w:rPr>
          <w:ins w:id="50359" w:author="pete jones" w:date="2022-01-04T11:19:00Z"/>
          <w:rFonts w:cstheme="minorHAnsi"/>
        </w:rPr>
        <w:pPrChange w:id="50360" w:author="pete jones" w:date="2022-01-04T11:57:00Z">
          <w:pPr>
            <w:keepNext/>
          </w:pPr>
        </w:pPrChange>
      </w:pPr>
      <w:ins w:id="50361" w:author="pete jones" w:date="2022-01-04T11:19:00Z">
        <w:r w:rsidRPr="00FF6A71">
          <w:rPr>
            <w:rFonts w:cstheme="minorHAnsi"/>
          </w:rPr>
          <w:t xml:space="preserve">Q6.2 I use CAD software in my teaching... </w:t>
        </w:r>
        <w:r w:rsidRPr="00FF6A71">
          <w:rPr>
            <w:rFonts w:cstheme="minorHAnsi"/>
          </w:rPr>
          <w:br/>
          <w:t>Please select all that apply</w:t>
        </w:r>
      </w:ins>
    </w:p>
    <w:tbl>
      <w:tblPr>
        <w:tblW w:w="82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0362" w:author="pete jones" w:date="2022-01-04T11:56:00Z">
          <w:tblPr>
            <w:tblW w:w="8270" w:type="dxa"/>
            <w:tblInd w:w="1080" w:type="dxa"/>
            <w:tblLook w:val="04A0" w:firstRow="1" w:lastRow="0" w:firstColumn="1" w:lastColumn="0" w:noHBand="0" w:noVBand="1"/>
          </w:tblPr>
        </w:tblPrChange>
      </w:tblPr>
      <w:tblGrid>
        <w:gridCol w:w="501"/>
        <w:gridCol w:w="2809"/>
        <w:gridCol w:w="2760"/>
        <w:gridCol w:w="2200"/>
        <w:tblGridChange w:id="50363">
          <w:tblGrid>
            <w:gridCol w:w="501"/>
            <w:gridCol w:w="2809"/>
            <w:gridCol w:w="2760"/>
            <w:gridCol w:w="2200"/>
          </w:tblGrid>
        </w:tblGridChange>
      </w:tblGrid>
      <w:tr w:rsidR="008E4B87" w:rsidRPr="00FF6A71" w14:paraId="23915F9F" w14:textId="77777777" w:rsidTr="00256E4A">
        <w:trPr>
          <w:jc w:val="center"/>
          <w:ins w:id="50364" w:author="pete jones" w:date="2022-01-04T11:19:00Z"/>
        </w:trPr>
        <w:tc>
          <w:tcPr>
            <w:tcW w:w="501" w:type="dxa"/>
            <w:vAlign w:val="center"/>
            <w:tcPrChange w:id="50365" w:author="pete jones" w:date="2022-01-04T11:56:00Z">
              <w:tcPr>
                <w:tcW w:w="501" w:type="dxa"/>
                <w:vAlign w:val="center"/>
              </w:tcPr>
            </w:tcPrChange>
          </w:tcPr>
          <w:p w14:paraId="4204755C" w14:textId="77777777" w:rsidR="008E4B87" w:rsidRPr="00FF6A71" w:rsidRDefault="008E4B87">
            <w:pPr>
              <w:spacing w:before="0" w:after="0" w:line="240" w:lineRule="auto"/>
              <w:jc w:val="center"/>
              <w:rPr>
                <w:ins w:id="50366" w:author="pete jones" w:date="2022-01-04T11:19:00Z"/>
                <w:rFonts w:cstheme="minorHAnsi"/>
                <w:b/>
                <w:bCs/>
              </w:rPr>
              <w:pPrChange w:id="50367" w:author="pete jones" w:date="2022-01-04T11:57:00Z">
                <w:pPr>
                  <w:spacing w:line="240" w:lineRule="auto"/>
                  <w:jc w:val="center"/>
                </w:pPr>
              </w:pPrChange>
            </w:pPr>
            <w:ins w:id="50368" w:author="pete jones" w:date="2022-01-04T11:19:00Z">
              <w:r w:rsidRPr="00FF6A71">
                <w:rPr>
                  <w:rFonts w:cstheme="minorHAnsi"/>
                  <w:b/>
                  <w:bCs/>
                </w:rPr>
                <w:t>Q</w:t>
              </w:r>
            </w:ins>
          </w:p>
        </w:tc>
        <w:tc>
          <w:tcPr>
            <w:tcW w:w="2809" w:type="dxa"/>
            <w:tcPrChange w:id="50369" w:author="pete jones" w:date="2022-01-04T11:56:00Z">
              <w:tcPr>
                <w:tcW w:w="2809" w:type="dxa"/>
              </w:tcPr>
            </w:tcPrChange>
          </w:tcPr>
          <w:p w14:paraId="40172CA7" w14:textId="77777777" w:rsidR="008E4B87" w:rsidRPr="00FF6A71" w:rsidRDefault="008E4B87">
            <w:pPr>
              <w:spacing w:before="0" w:after="0" w:line="240" w:lineRule="auto"/>
              <w:jc w:val="center"/>
              <w:rPr>
                <w:ins w:id="50370" w:author="pete jones" w:date="2022-01-04T11:19:00Z"/>
                <w:rFonts w:cstheme="minorHAnsi"/>
                <w:b/>
                <w:bCs/>
              </w:rPr>
              <w:pPrChange w:id="50371" w:author="pete jones" w:date="2022-01-04T11:57:00Z">
                <w:pPr>
                  <w:spacing w:line="240" w:lineRule="auto"/>
                  <w:jc w:val="center"/>
                </w:pPr>
              </w:pPrChange>
            </w:pPr>
            <w:ins w:id="50372" w:author="pete jones" w:date="2022-01-04T11:19:00Z">
              <w:r w:rsidRPr="00FF6A71">
                <w:rPr>
                  <w:rFonts w:cstheme="minorHAnsi"/>
                  <w:b/>
                  <w:bCs/>
                </w:rPr>
                <w:t>Option</w:t>
              </w:r>
            </w:ins>
          </w:p>
        </w:tc>
        <w:tc>
          <w:tcPr>
            <w:tcW w:w="2760" w:type="dxa"/>
            <w:tcPrChange w:id="50373" w:author="pete jones" w:date="2022-01-04T11:56:00Z">
              <w:tcPr>
                <w:tcW w:w="2760" w:type="dxa"/>
              </w:tcPr>
            </w:tcPrChange>
          </w:tcPr>
          <w:p w14:paraId="5418E187" w14:textId="77777777" w:rsidR="008E4B87" w:rsidRPr="00FF6A71" w:rsidRDefault="008E4B87">
            <w:pPr>
              <w:spacing w:before="0" w:after="0" w:line="240" w:lineRule="auto"/>
              <w:jc w:val="center"/>
              <w:rPr>
                <w:ins w:id="50374" w:author="pete jones" w:date="2022-01-04T11:19:00Z"/>
                <w:rFonts w:cstheme="minorHAnsi"/>
                <w:b/>
                <w:bCs/>
              </w:rPr>
              <w:pPrChange w:id="50375" w:author="pete jones" w:date="2022-01-04T11:57:00Z">
                <w:pPr>
                  <w:spacing w:line="240" w:lineRule="auto"/>
                  <w:jc w:val="center"/>
                </w:pPr>
              </w:pPrChange>
            </w:pPr>
            <w:ins w:id="50376" w:author="pete jones" w:date="2022-01-04T11:19:00Z">
              <w:r w:rsidRPr="00FF6A71">
                <w:rPr>
                  <w:rFonts w:cstheme="minorHAnsi"/>
                  <w:b/>
                  <w:bCs/>
                </w:rPr>
                <w:t>%</w:t>
              </w:r>
            </w:ins>
          </w:p>
        </w:tc>
        <w:tc>
          <w:tcPr>
            <w:tcW w:w="2200" w:type="dxa"/>
            <w:tcPrChange w:id="50377" w:author="pete jones" w:date="2022-01-04T11:56:00Z">
              <w:tcPr>
                <w:tcW w:w="2200" w:type="dxa"/>
              </w:tcPr>
            </w:tcPrChange>
          </w:tcPr>
          <w:p w14:paraId="5990D03B" w14:textId="77777777" w:rsidR="008E4B87" w:rsidRPr="00FF6A71" w:rsidRDefault="008E4B87">
            <w:pPr>
              <w:spacing w:before="0" w:after="0" w:line="240" w:lineRule="auto"/>
              <w:jc w:val="center"/>
              <w:rPr>
                <w:ins w:id="50378" w:author="pete jones" w:date="2022-01-04T11:19:00Z"/>
                <w:rFonts w:cstheme="minorHAnsi"/>
                <w:b/>
                <w:bCs/>
              </w:rPr>
              <w:pPrChange w:id="50379" w:author="pete jones" w:date="2022-01-04T11:57:00Z">
                <w:pPr>
                  <w:spacing w:line="240" w:lineRule="auto"/>
                  <w:jc w:val="center"/>
                </w:pPr>
              </w:pPrChange>
            </w:pPr>
            <w:ins w:id="50380" w:author="pete jones" w:date="2022-01-04T11:19:00Z">
              <w:r w:rsidRPr="00FF6A71">
                <w:rPr>
                  <w:rFonts w:cstheme="minorHAnsi"/>
                  <w:b/>
                  <w:bCs/>
                </w:rPr>
                <w:t>Count</w:t>
              </w:r>
            </w:ins>
          </w:p>
        </w:tc>
      </w:tr>
      <w:tr w:rsidR="008E4B87" w:rsidRPr="00FF6A71" w14:paraId="2420A3EB" w14:textId="77777777" w:rsidTr="00256E4A">
        <w:trPr>
          <w:jc w:val="center"/>
          <w:ins w:id="50381" w:author="pete jones" w:date="2022-01-04T11:19:00Z"/>
        </w:trPr>
        <w:tc>
          <w:tcPr>
            <w:tcW w:w="501" w:type="dxa"/>
            <w:vAlign w:val="center"/>
            <w:tcPrChange w:id="50382" w:author="pete jones" w:date="2022-01-04T11:56:00Z">
              <w:tcPr>
                <w:tcW w:w="501" w:type="dxa"/>
                <w:vAlign w:val="center"/>
              </w:tcPr>
            </w:tcPrChange>
          </w:tcPr>
          <w:p w14:paraId="1B0E17BA" w14:textId="77777777" w:rsidR="008E4B87" w:rsidRPr="00FF6A71" w:rsidRDefault="008E4B87">
            <w:pPr>
              <w:spacing w:before="0" w:after="0" w:line="240" w:lineRule="auto"/>
              <w:jc w:val="center"/>
              <w:rPr>
                <w:ins w:id="50383" w:author="pete jones" w:date="2022-01-04T11:19:00Z"/>
                <w:rFonts w:cstheme="minorHAnsi"/>
              </w:rPr>
              <w:pPrChange w:id="50384" w:author="pete jones" w:date="2022-01-04T11:57:00Z">
                <w:pPr>
                  <w:spacing w:line="240" w:lineRule="auto"/>
                  <w:jc w:val="center"/>
                </w:pPr>
              </w:pPrChange>
            </w:pPr>
            <w:ins w:id="50385" w:author="pete jones" w:date="2022-01-04T11:19:00Z">
              <w:r w:rsidRPr="00FF6A71">
                <w:rPr>
                  <w:rFonts w:cstheme="minorHAnsi"/>
                </w:rPr>
                <w:t>1</w:t>
              </w:r>
            </w:ins>
          </w:p>
        </w:tc>
        <w:tc>
          <w:tcPr>
            <w:tcW w:w="2809" w:type="dxa"/>
            <w:tcPrChange w:id="50386" w:author="pete jones" w:date="2022-01-04T11:56:00Z">
              <w:tcPr>
                <w:tcW w:w="2809" w:type="dxa"/>
              </w:tcPr>
            </w:tcPrChange>
          </w:tcPr>
          <w:p w14:paraId="06B1008F" w14:textId="77777777" w:rsidR="008E4B87" w:rsidRPr="00FF6A71" w:rsidRDefault="008E4B87">
            <w:pPr>
              <w:spacing w:before="0" w:after="0" w:line="240" w:lineRule="auto"/>
              <w:rPr>
                <w:ins w:id="50387" w:author="pete jones" w:date="2022-01-04T11:19:00Z"/>
                <w:rFonts w:cstheme="minorHAnsi"/>
              </w:rPr>
              <w:pPrChange w:id="50388" w:author="pete jones" w:date="2022-01-04T11:57:00Z">
                <w:pPr>
                  <w:spacing w:line="240" w:lineRule="auto"/>
                </w:pPr>
              </w:pPrChange>
            </w:pPr>
            <w:ins w:id="50389" w:author="pete jones" w:date="2022-01-04T11:19:00Z">
              <w:r w:rsidRPr="00FF6A71">
                <w:rPr>
                  <w:rFonts w:cstheme="minorHAnsi"/>
                </w:rPr>
                <w:t>Do not use 2D or 3D CAD Systems</w:t>
              </w:r>
            </w:ins>
          </w:p>
        </w:tc>
        <w:tc>
          <w:tcPr>
            <w:tcW w:w="2760" w:type="dxa"/>
            <w:shd w:val="clear" w:color="auto" w:fill="auto"/>
            <w:vAlign w:val="bottom"/>
            <w:tcPrChange w:id="50390" w:author="pete jones" w:date="2022-01-04T11:56:00Z">
              <w:tcPr>
                <w:tcW w:w="2760" w:type="dxa"/>
                <w:tcBorders>
                  <w:top w:val="nil"/>
                  <w:left w:val="nil"/>
                  <w:bottom w:val="nil"/>
                  <w:right w:val="nil"/>
                </w:tcBorders>
                <w:shd w:val="clear" w:color="auto" w:fill="auto"/>
                <w:vAlign w:val="bottom"/>
              </w:tcPr>
            </w:tcPrChange>
          </w:tcPr>
          <w:p w14:paraId="4F6F1416" w14:textId="77777777" w:rsidR="008E4B87" w:rsidRPr="00FF6A71" w:rsidRDefault="008E4B87">
            <w:pPr>
              <w:spacing w:before="0" w:after="0" w:line="240" w:lineRule="auto"/>
              <w:jc w:val="center"/>
              <w:rPr>
                <w:ins w:id="50391" w:author="pete jones" w:date="2022-01-04T11:19:00Z"/>
                <w:rFonts w:cstheme="minorHAnsi"/>
              </w:rPr>
              <w:pPrChange w:id="50392" w:author="pete jones" w:date="2022-01-04T11:57:00Z">
                <w:pPr>
                  <w:spacing w:line="240" w:lineRule="auto"/>
                  <w:jc w:val="center"/>
                </w:pPr>
              </w:pPrChange>
            </w:pPr>
            <w:ins w:id="50393" w:author="pete jones" w:date="2022-01-04T11:19:00Z">
              <w:r w:rsidRPr="00FF6A71">
                <w:rPr>
                  <w:rFonts w:ascii="Calibri" w:hAnsi="Calibri" w:cs="Calibri"/>
                  <w:color w:val="000000"/>
                  <w:sz w:val="22"/>
                  <w:szCs w:val="22"/>
                </w:rPr>
                <w:t>37.50%</w:t>
              </w:r>
            </w:ins>
          </w:p>
        </w:tc>
        <w:tc>
          <w:tcPr>
            <w:tcW w:w="2200" w:type="dxa"/>
            <w:shd w:val="clear" w:color="auto" w:fill="auto"/>
            <w:vAlign w:val="bottom"/>
            <w:tcPrChange w:id="50394" w:author="pete jones" w:date="2022-01-04T11:56:00Z">
              <w:tcPr>
                <w:tcW w:w="2200" w:type="dxa"/>
                <w:tcBorders>
                  <w:top w:val="nil"/>
                  <w:left w:val="nil"/>
                  <w:bottom w:val="nil"/>
                  <w:right w:val="nil"/>
                </w:tcBorders>
                <w:shd w:val="clear" w:color="auto" w:fill="auto"/>
                <w:vAlign w:val="bottom"/>
              </w:tcPr>
            </w:tcPrChange>
          </w:tcPr>
          <w:p w14:paraId="73627B49" w14:textId="77777777" w:rsidR="008E4B87" w:rsidRPr="00FF6A71" w:rsidRDefault="008E4B87">
            <w:pPr>
              <w:spacing w:before="0" w:after="0" w:line="240" w:lineRule="auto"/>
              <w:jc w:val="center"/>
              <w:rPr>
                <w:ins w:id="50395" w:author="pete jones" w:date="2022-01-04T11:19:00Z"/>
                <w:rFonts w:cstheme="minorHAnsi"/>
              </w:rPr>
              <w:pPrChange w:id="50396" w:author="pete jones" w:date="2022-01-04T11:57:00Z">
                <w:pPr>
                  <w:spacing w:line="240" w:lineRule="auto"/>
                  <w:jc w:val="center"/>
                </w:pPr>
              </w:pPrChange>
            </w:pPr>
            <w:ins w:id="50397" w:author="pete jones" w:date="2022-01-04T11:19:00Z">
              <w:r w:rsidRPr="00FF6A71">
                <w:rPr>
                  <w:rFonts w:ascii="Calibri" w:hAnsi="Calibri" w:cs="Calibri"/>
                  <w:color w:val="000000"/>
                  <w:sz w:val="22"/>
                  <w:szCs w:val="22"/>
                </w:rPr>
                <w:t>12</w:t>
              </w:r>
            </w:ins>
          </w:p>
        </w:tc>
      </w:tr>
      <w:tr w:rsidR="008E4B87" w:rsidRPr="00FF6A71" w14:paraId="2A992968" w14:textId="77777777" w:rsidTr="00256E4A">
        <w:trPr>
          <w:jc w:val="center"/>
          <w:ins w:id="50398" w:author="pete jones" w:date="2022-01-04T11:19:00Z"/>
        </w:trPr>
        <w:tc>
          <w:tcPr>
            <w:tcW w:w="501" w:type="dxa"/>
            <w:vAlign w:val="center"/>
            <w:tcPrChange w:id="50399" w:author="pete jones" w:date="2022-01-04T11:56:00Z">
              <w:tcPr>
                <w:tcW w:w="501" w:type="dxa"/>
                <w:vAlign w:val="center"/>
              </w:tcPr>
            </w:tcPrChange>
          </w:tcPr>
          <w:p w14:paraId="133D46B7" w14:textId="77777777" w:rsidR="008E4B87" w:rsidRPr="00FF6A71" w:rsidRDefault="008E4B87">
            <w:pPr>
              <w:spacing w:before="0" w:after="0" w:line="240" w:lineRule="auto"/>
              <w:jc w:val="center"/>
              <w:rPr>
                <w:ins w:id="50400" w:author="pete jones" w:date="2022-01-04T11:19:00Z"/>
                <w:rFonts w:cstheme="minorHAnsi"/>
              </w:rPr>
              <w:pPrChange w:id="50401" w:author="pete jones" w:date="2022-01-04T11:57:00Z">
                <w:pPr>
                  <w:spacing w:line="240" w:lineRule="auto"/>
                  <w:jc w:val="center"/>
                </w:pPr>
              </w:pPrChange>
            </w:pPr>
            <w:ins w:id="50402" w:author="pete jones" w:date="2022-01-04T11:19:00Z">
              <w:r w:rsidRPr="00FF6A71">
                <w:rPr>
                  <w:rFonts w:cstheme="minorHAnsi"/>
                </w:rPr>
                <w:t>2</w:t>
              </w:r>
            </w:ins>
          </w:p>
        </w:tc>
        <w:tc>
          <w:tcPr>
            <w:tcW w:w="2809" w:type="dxa"/>
            <w:tcPrChange w:id="50403" w:author="pete jones" w:date="2022-01-04T11:56:00Z">
              <w:tcPr>
                <w:tcW w:w="2809" w:type="dxa"/>
              </w:tcPr>
            </w:tcPrChange>
          </w:tcPr>
          <w:p w14:paraId="30CE93E0" w14:textId="77777777" w:rsidR="008E4B87" w:rsidRPr="00FF6A71" w:rsidRDefault="008E4B87">
            <w:pPr>
              <w:spacing w:before="0" w:after="0" w:line="240" w:lineRule="auto"/>
              <w:rPr>
                <w:ins w:id="50404" w:author="pete jones" w:date="2022-01-04T11:19:00Z"/>
                <w:rFonts w:cstheme="minorHAnsi"/>
              </w:rPr>
              <w:pPrChange w:id="50405" w:author="pete jones" w:date="2022-01-04T11:57:00Z">
                <w:pPr>
                  <w:spacing w:line="240" w:lineRule="auto"/>
                </w:pPr>
              </w:pPrChange>
            </w:pPr>
            <w:ins w:id="50406" w:author="pete jones" w:date="2022-01-04T11:19:00Z">
              <w:r w:rsidRPr="00FF6A71">
                <w:rPr>
                  <w:rFonts w:cstheme="minorHAnsi"/>
                </w:rPr>
                <w:t>Solidworks</w:t>
              </w:r>
            </w:ins>
          </w:p>
        </w:tc>
        <w:tc>
          <w:tcPr>
            <w:tcW w:w="2760" w:type="dxa"/>
            <w:shd w:val="clear" w:color="auto" w:fill="auto"/>
            <w:vAlign w:val="bottom"/>
            <w:tcPrChange w:id="50407" w:author="pete jones" w:date="2022-01-04T11:56:00Z">
              <w:tcPr>
                <w:tcW w:w="2760" w:type="dxa"/>
                <w:tcBorders>
                  <w:top w:val="nil"/>
                  <w:left w:val="nil"/>
                  <w:bottom w:val="nil"/>
                  <w:right w:val="nil"/>
                </w:tcBorders>
                <w:shd w:val="clear" w:color="auto" w:fill="auto"/>
                <w:vAlign w:val="bottom"/>
              </w:tcPr>
            </w:tcPrChange>
          </w:tcPr>
          <w:p w14:paraId="000BD777" w14:textId="77777777" w:rsidR="008E4B87" w:rsidRPr="00FF6A71" w:rsidRDefault="008E4B87">
            <w:pPr>
              <w:spacing w:before="0" w:after="0" w:line="240" w:lineRule="auto"/>
              <w:jc w:val="center"/>
              <w:rPr>
                <w:ins w:id="50408" w:author="pete jones" w:date="2022-01-04T11:19:00Z"/>
                <w:rFonts w:cstheme="minorHAnsi"/>
              </w:rPr>
              <w:pPrChange w:id="50409" w:author="pete jones" w:date="2022-01-04T11:57:00Z">
                <w:pPr>
                  <w:spacing w:line="240" w:lineRule="auto"/>
                  <w:jc w:val="center"/>
                </w:pPr>
              </w:pPrChange>
            </w:pPr>
            <w:ins w:id="50410" w:author="pete jones" w:date="2022-01-04T11:19:00Z">
              <w:r w:rsidRPr="00FF6A71">
                <w:rPr>
                  <w:rFonts w:ascii="Calibri" w:hAnsi="Calibri" w:cs="Calibri"/>
                  <w:color w:val="000000"/>
                  <w:sz w:val="22"/>
                  <w:szCs w:val="22"/>
                </w:rPr>
                <w:t>9.38%</w:t>
              </w:r>
            </w:ins>
          </w:p>
        </w:tc>
        <w:tc>
          <w:tcPr>
            <w:tcW w:w="2200" w:type="dxa"/>
            <w:shd w:val="clear" w:color="auto" w:fill="auto"/>
            <w:vAlign w:val="bottom"/>
            <w:tcPrChange w:id="50411" w:author="pete jones" w:date="2022-01-04T11:56:00Z">
              <w:tcPr>
                <w:tcW w:w="2200" w:type="dxa"/>
                <w:tcBorders>
                  <w:top w:val="nil"/>
                  <w:left w:val="nil"/>
                  <w:bottom w:val="nil"/>
                  <w:right w:val="nil"/>
                </w:tcBorders>
                <w:shd w:val="clear" w:color="auto" w:fill="auto"/>
                <w:vAlign w:val="bottom"/>
              </w:tcPr>
            </w:tcPrChange>
          </w:tcPr>
          <w:p w14:paraId="61559099" w14:textId="77777777" w:rsidR="008E4B87" w:rsidRPr="00FF6A71" w:rsidRDefault="008E4B87">
            <w:pPr>
              <w:spacing w:before="0" w:after="0" w:line="240" w:lineRule="auto"/>
              <w:jc w:val="center"/>
              <w:rPr>
                <w:ins w:id="50412" w:author="pete jones" w:date="2022-01-04T11:19:00Z"/>
                <w:rFonts w:cstheme="minorHAnsi"/>
              </w:rPr>
              <w:pPrChange w:id="50413" w:author="pete jones" w:date="2022-01-04T11:57:00Z">
                <w:pPr>
                  <w:spacing w:line="240" w:lineRule="auto"/>
                  <w:jc w:val="center"/>
                </w:pPr>
              </w:pPrChange>
            </w:pPr>
            <w:ins w:id="50414" w:author="pete jones" w:date="2022-01-04T11:19:00Z">
              <w:r w:rsidRPr="00FF6A71">
                <w:rPr>
                  <w:rFonts w:ascii="Calibri" w:hAnsi="Calibri" w:cs="Calibri"/>
                  <w:color w:val="000000"/>
                  <w:sz w:val="22"/>
                  <w:szCs w:val="22"/>
                </w:rPr>
                <w:t>3</w:t>
              </w:r>
            </w:ins>
          </w:p>
        </w:tc>
      </w:tr>
      <w:tr w:rsidR="008E4B87" w:rsidRPr="00FF6A71" w14:paraId="27E9CAB2" w14:textId="77777777" w:rsidTr="00256E4A">
        <w:trPr>
          <w:jc w:val="center"/>
          <w:ins w:id="50415" w:author="pete jones" w:date="2022-01-04T11:19:00Z"/>
        </w:trPr>
        <w:tc>
          <w:tcPr>
            <w:tcW w:w="501" w:type="dxa"/>
            <w:vAlign w:val="center"/>
            <w:tcPrChange w:id="50416" w:author="pete jones" w:date="2022-01-04T11:56:00Z">
              <w:tcPr>
                <w:tcW w:w="501" w:type="dxa"/>
                <w:vAlign w:val="center"/>
              </w:tcPr>
            </w:tcPrChange>
          </w:tcPr>
          <w:p w14:paraId="50D64A81" w14:textId="77777777" w:rsidR="008E4B87" w:rsidRPr="00FF6A71" w:rsidRDefault="008E4B87">
            <w:pPr>
              <w:spacing w:before="0" w:after="0" w:line="240" w:lineRule="auto"/>
              <w:jc w:val="center"/>
              <w:rPr>
                <w:ins w:id="50417" w:author="pete jones" w:date="2022-01-04T11:19:00Z"/>
                <w:rFonts w:cstheme="minorHAnsi"/>
              </w:rPr>
              <w:pPrChange w:id="50418" w:author="pete jones" w:date="2022-01-04T11:57:00Z">
                <w:pPr>
                  <w:spacing w:line="240" w:lineRule="auto"/>
                  <w:jc w:val="center"/>
                </w:pPr>
              </w:pPrChange>
            </w:pPr>
            <w:ins w:id="50419" w:author="pete jones" w:date="2022-01-04T11:19:00Z">
              <w:r w:rsidRPr="00FF6A71">
                <w:rPr>
                  <w:rFonts w:cstheme="minorHAnsi"/>
                </w:rPr>
                <w:t>3</w:t>
              </w:r>
            </w:ins>
          </w:p>
        </w:tc>
        <w:tc>
          <w:tcPr>
            <w:tcW w:w="2809" w:type="dxa"/>
            <w:tcPrChange w:id="50420" w:author="pete jones" w:date="2022-01-04T11:56:00Z">
              <w:tcPr>
                <w:tcW w:w="2809" w:type="dxa"/>
              </w:tcPr>
            </w:tcPrChange>
          </w:tcPr>
          <w:p w14:paraId="47F51AE4" w14:textId="77777777" w:rsidR="008E4B87" w:rsidRPr="00FF6A71" w:rsidRDefault="008E4B87">
            <w:pPr>
              <w:spacing w:before="0" w:after="0" w:line="240" w:lineRule="auto"/>
              <w:rPr>
                <w:ins w:id="50421" w:author="pete jones" w:date="2022-01-04T11:19:00Z"/>
                <w:rFonts w:cstheme="minorHAnsi"/>
              </w:rPr>
              <w:pPrChange w:id="50422" w:author="pete jones" w:date="2022-01-04T11:57:00Z">
                <w:pPr>
                  <w:spacing w:line="240" w:lineRule="auto"/>
                </w:pPr>
              </w:pPrChange>
            </w:pPr>
            <w:ins w:id="50423" w:author="pete jones" w:date="2022-01-04T11:19:00Z">
              <w:r w:rsidRPr="00FF6A71">
                <w:rPr>
                  <w:rFonts w:cstheme="minorHAnsi"/>
                </w:rPr>
                <w:t>AutoCAD 2D (incl LT)</w:t>
              </w:r>
            </w:ins>
          </w:p>
        </w:tc>
        <w:tc>
          <w:tcPr>
            <w:tcW w:w="2760" w:type="dxa"/>
            <w:shd w:val="clear" w:color="auto" w:fill="auto"/>
            <w:vAlign w:val="bottom"/>
            <w:tcPrChange w:id="50424" w:author="pete jones" w:date="2022-01-04T11:56:00Z">
              <w:tcPr>
                <w:tcW w:w="2760" w:type="dxa"/>
                <w:tcBorders>
                  <w:top w:val="nil"/>
                  <w:left w:val="nil"/>
                  <w:bottom w:val="nil"/>
                  <w:right w:val="nil"/>
                </w:tcBorders>
                <w:shd w:val="clear" w:color="auto" w:fill="auto"/>
                <w:vAlign w:val="bottom"/>
              </w:tcPr>
            </w:tcPrChange>
          </w:tcPr>
          <w:p w14:paraId="2115897A" w14:textId="77777777" w:rsidR="008E4B87" w:rsidRPr="00FF6A71" w:rsidRDefault="008E4B87">
            <w:pPr>
              <w:spacing w:before="0" w:after="0" w:line="240" w:lineRule="auto"/>
              <w:jc w:val="center"/>
              <w:rPr>
                <w:ins w:id="50425" w:author="pete jones" w:date="2022-01-04T11:19:00Z"/>
                <w:rFonts w:cstheme="minorHAnsi"/>
              </w:rPr>
              <w:pPrChange w:id="50426" w:author="pete jones" w:date="2022-01-04T11:57:00Z">
                <w:pPr>
                  <w:spacing w:line="240" w:lineRule="auto"/>
                  <w:jc w:val="center"/>
                </w:pPr>
              </w:pPrChange>
            </w:pPr>
            <w:ins w:id="50427" w:author="pete jones" w:date="2022-01-04T11:19:00Z">
              <w:r w:rsidRPr="00FF6A71">
                <w:rPr>
                  <w:rFonts w:ascii="Calibri" w:hAnsi="Calibri" w:cs="Calibri"/>
                  <w:color w:val="000000"/>
                  <w:sz w:val="22"/>
                  <w:szCs w:val="22"/>
                </w:rPr>
                <w:t>6.25%</w:t>
              </w:r>
            </w:ins>
          </w:p>
        </w:tc>
        <w:tc>
          <w:tcPr>
            <w:tcW w:w="2200" w:type="dxa"/>
            <w:shd w:val="clear" w:color="auto" w:fill="auto"/>
            <w:vAlign w:val="bottom"/>
            <w:tcPrChange w:id="50428" w:author="pete jones" w:date="2022-01-04T11:56:00Z">
              <w:tcPr>
                <w:tcW w:w="2200" w:type="dxa"/>
                <w:tcBorders>
                  <w:top w:val="nil"/>
                  <w:left w:val="nil"/>
                  <w:bottom w:val="nil"/>
                  <w:right w:val="nil"/>
                </w:tcBorders>
                <w:shd w:val="clear" w:color="auto" w:fill="auto"/>
                <w:vAlign w:val="bottom"/>
              </w:tcPr>
            </w:tcPrChange>
          </w:tcPr>
          <w:p w14:paraId="5247CF55" w14:textId="77777777" w:rsidR="008E4B87" w:rsidRPr="00FF6A71" w:rsidRDefault="008E4B87">
            <w:pPr>
              <w:spacing w:before="0" w:after="0" w:line="240" w:lineRule="auto"/>
              <w:jc w:val="center"/>
              <w:rPr>
                <w:ins w:id="50429" w:author="pete jones" w:date="2022-01-04T11:19:00Z"/>
                <w:rFonts w:cstheme="minorHAnsi"/>
              </w:rPr>
              <w:pPrChange w:id="50430" w:author="pete jones" w:date="2022-01-04T11:57:00Z">
                <w:pPr>
                  <w:spacing w:line="240" w:lineRule="auto"/>
                  <w:jc w:val="center"/>
                </w:pPr>
              </w:pPrChange>
            </w:pPr>
            <w:ins w:id="50431" w:author="pete jones" w:date="2022-01-04T11:19:00Z">
              <w:r w:rsidRPr="00FF6A71">
                <w:rPr>
                  <w:rFonts w:ascii="Calibri" w:hAnsi="Calibri" w:cs="Calibri"/>
                  <w:color w:val="000000"/>
                  <w:sz w:val="22"/>
                  <w:szCs w:val="22"/>
                </w:rPr>
                <w:t>2</w:t>
              </w:r>
            </w:ins>
          </w:p>
        </w:tc>
      </w:tr>
      <w:tr w:rsidR="008E4B87" w:rsidRPr="00FF6A71" w14:paraId="01331A02" w14:textId="77777777" w:rsidTr="00256E4A">
        <w:trPr>
          <w:jc w:val="center"/>
          <w:ins w:id="50432" w:author="pete jones" w:date="2022-01-04T11:19:00Z"/>
        </w:trPr>
        <w:tc>
          <w:tcPr>
            <w:tcW w:w="501" w:type="dxa"/>
            <w:vAlign w:val="center"/>
            <w:tcPrChange w:id="50433" w:author="pete jones" w:date="2022-01-04T11:56:00Z">
              <w:tcPr>
                <w:tcW w:w="501" w:type="dxa"/>
                <w:vAlign w:val="center"/>
              </w:tcPr>
            </w:tcPrChange>
          </w:tcPr>
          <w:p w14:paraId="4F11C7D5" w14:textId="77777777" w:rsidR="008E4B87" w:rsidRPr="00FF6A71" w:rsidRDefault="008E4B87">
            <w:pPr>
              <w:spacing w:before="0" w:after="0" w:line="240" w:lineRule="auto"/>
              <w:jc w:val="center"/>
              <w:rPr>
                <w:ins w:id="50434" w:author="pete jones" w:date="2022-01-04T11:19:00Z"/>
                <w:rFonts w:cstheme="minorHAnsi"/>
              </w:rPr>
              <w:pPrChange w:id="50435" w:author="pete jones" w:date="2022-01-04T11:57:00Z">
                <w:pPr>
                  <w:spacing w:line="240" w:lineRule="auto"/>
                  <w:jc w:val="center"/>
                </w:pPr>
              </w:pPrChange>
            </w:pPr>
            <w:ins w:id="50436" w:author="pete jones" w:date="2022-01-04T11:19:00Z">
              <w:r w:rsidRPr="00FF6A71">
                <w:rPr>
                  <w:rFonts w:cstheme="minorHAnsi"/>
                </w:rPr>
                <w:t>4</w:t>
              </w:r>
            </w:ins>
          </w:p>
        </w:tc>
        <w:tc>
          <w:tcPr>
            <w:tcW w:w="2809" w:type="dxa"/>
            <w:tcPrChange w:id="50437" w:author="pete jones" w:date="2022-01-04T11:56:00Z">
              <w:tcPr>
                <w:tcW w:w="2809" w:type="dxa"/>
              </w:tcPr>
            </w:tcPrChange>
          </w:tcPr>
          <w:p w14:paraId="782C26EB" w14:textId="77777777" w:rsidR="008E4B87" w:rsidRPr="00FF6A71" w:rsidRDefault="008E4B87">
            <w:pPr>
              <w:spacing w:before="0" w:after="0" w:line="240" w:lineRule="auto"/>
              <w:rPr>
                <w:ins w:id="50438" w:author="pete jones" w:date="2022-01-04T11:19:00Z"/>
                <w:rFonts w:cstheme="minorHAnsi"/>
              </w:rPr>
              <w:pPrChange w:id="50439" w:author="pete jones" w:date="2022-01-04T11:57:00Z">
                <w:pPr>
                  <w:spacing w:line="240" w:lineRule="auto"/>
                </w:pPr>
              </w:pPrChange>
            </w:pPr>
            <w:ins w:id="50440" w:author="pete jones" w:date="2022-01-04T11:19:00Z">
              <w:r w:rsidRPr="00FF6A71">
                <w:rPr>
                  <w:rFonts w:cstheme="minorHAnsi"/>
                </w:rPr>
                <w:t>AutoDesk Inventor</w:t>
              </w:r>
            </w:ins>
          </w:p>
        </w:tc>
        <w:tc>
          <w:tcPr>
            <w:tcW w:w="2760" w:type="dxa"/>
            <w:shd w:val="clear" w:color="auto" w:fill="auto"/>
            <w:vAlign w:val="bottom"/>
            <w:tcPrChange w:id="50441" w:author="pete jones" w:date="2022-01-04T11:56:00Z">
              <w:tcPr>
                <w:tcW w:w="2760" w:type="dxa"/>
                <w:tcBorders>
                  <w:top w:val="nil"/>
                  <w:left w:val="nil"/>
                  <w:bottom w:val="nil"/>
                  <w:right w:val="nil"/>
                </w:tcBorders>
                <w:shd w:val="clear" w:color="auto" w:fill="auto"/>
                <w:vAlign w:val="bottom"/>
              </w:tcPr>
            </w:tcPrChange>
          </w:tcPr>
          <w:p w14:paraId="50DDFED4" w14:textId="77777777" w:rsidR="008E4B87" w:rsidRPr="00FF6A71" w:rsidRDefault="008E4B87">
            <w:pPr>
              <w:spacing w:before="0" w:after="0" w:line="240" w:lineRule="auto"/>
              <w:jc w:val="center"/>
              <w:rPr>
                <w:ins w:id="50442" w:author="pete jones" w:date="2022-01-04T11:19:00Z"/>
                <w:rFonts w:cstheme="minorHAnsi"/>
              </w:rPr>
              <w:pPrChange w:id="50443" w:author="pete jones" w:date="2022-01-04T11:57:00Z">
                <w:pPr>
                  <w:spacing w:line="240" w:lineRule="auto"/>
                  <w:jc w:val="center"/>
                </w:pPr>
              </w:pPrChange>
            </w:pPr>
            <w:ins w:id="50444" w:author="pete jones" w:date="2022-01-04T11:19:00Z">
              <w:r w:rsidRPr="00FF6A71">
                <w:rPr>
                  <w:rFonts w:ascii="Calibri" w:hAnsi="Calibri" w:cs="Calibri"/>
                  <w:color w:val="000000"/>
                  <w:sz w:val="22"/>
                  <w:szCs w:val="22"/>
                </w:rPr>
                <w:t>6.25%</w:t>
              </w:r>
            </w:ins>
          </w:p>
        </w:tc>
        <w:tc>
          <w:tcPr>
            <w:tcW w:w="2200" w:type="dxa"/>
            <w:shd w:val="clear" w:color="auto" w:fill="auto"/>
            <w:vAlign w:val="bottom"/>
            <w:tcPrChange w:id="50445" w:author="pete jones" w:date="2022-01-04T11:56:00Z">
              <w:tcPr>
                <w:tcW w:w="2200" w:type="dxa"/>
                <w:tcBorders>
                  <w:top w:val="nil"/>
                  <w:left w:val="nil"/>
                  <w:bottom w:val="nil"/>
                  <w:right w:val="nil"/>
                </w:tcBorders>
                <w:shd w:val="clear" w:color="auto" w:fill="auto"/>
                <w:vAlign w:val="bottom"/>
              </w:tcPr>
            </w:tcPrChange>
          </w:tcPr>
          <w:p w14:paraId="6F85F5C9" w14:textId="77777777" w:rsidR="008E4B87" w:rsidRPr="00FF6A71" w:rsidRDefault="008E4B87">
            <w:pPr>
              <w:spacing w:before="0" w:after="0" w:line="240" w:lineRule="auto"/>
              <w:jc w:val="center"/>
              <w:rPr>
                <w:ins w:id="50446" w:author="pete jones" w:date="2022-01-04T11:19:00Z"/>
                <w:rFonts w:cstheme="minorHAnsi"/>
              </w:rPr>
              <w:pPrChange w:id="50447" w:author="pete jones" w:date="2022-01-04T11:57:00Z">
                <w:pPr>
                  <w:spacing w:line="240" w:lineRule="auto"/>
                  <w:jc w:val="center"/>
                </w:pPr>
              </w:pPrChange>
            </w:pPr>
            <w:ins w:id="50448" w:author="pete jones" w:date="2022-01-04T11:19:00Z">
              <w:r w:rsidRPr="00FF6A71">
                <w:rPr>
                  <w:rFonts w:ascii="Calibri" w:hAnsi="Calibri" w:cs="Calibri"/>
                  <w:color w:val="000000"/>
                  <w:sz w:val="22"/>
                  <w:szCs w:val="22"/>
                </w:rPr>
                <w:t>2</w:t>
              </w:r>
            </w:ins>
          </w:p>
        </w:tc>
      </w:tr>
      <w:tr w:rsidR="008E4B87" w:rsidRPr="00FF6A71" w14:paraId="0B2DC2A4" w14:textId="77777777" w:rsidTr="00256E4A">
        <w:trPr>
          <w:jc w:val="center"/>
          <w:ins w:id="50449" w:author="pete jones" w:date="2022-01-04T11:19:00Z"/>
        </w:trPr>
        <w:tc>
          <w:tcPr>
            <w:tcW w:w="501" w:type="dxa"/>
            <w:vAlign w:val="center"/>
            <w:tcPrChange w:id="50450" w:author="pete jones" w:date="2022-01-04T11:56:00Z">
              <w:tcPr>
                <w:tcW w:w="501" w:type="dxa"/>
                <w:vAlign w:val="center"/>
              </w:tcPr>
            </w:tcPrChange>
          </w:tcPr>
          <w:p w14:paraId="2079671D" w14:textId="77777777" w:rsidR="008E4B87" w:rsidRPr="00FF6A71" w:rsidRDefault="008E4B87">
            <w:pPr>
              <w:spacing w:before="0" w:after="0" w:line="240" w:lineRule="auto"/>
              <w:jc w:val="center"/>
              <w:rPr>
                <w:ins w:id="50451" w:author="pete jones" w:date="2022-01-04T11:19:00Z"/>
                <w:rFonts w:cstheme="minorHAnsi"/>
              </w:rPr>
              <w:pPrChange w:id="50452" w:author="pete jones" w:date="2022-01-04T11:57:00Z">
                <w:pPr>
                  <w:spacing w:line="240" w:lineRule="auto"/>
                  <w:jc w:val="center"/>
                </w:pPr>
              </w:pPrChange>
            </w:pPr>
            <w:ins w:id="50453" w:author="pete jones" w:date="2022-01-04T11:19:00Z">
              <w:r w:rsidRPr="00FF6A71">
                <w:rPr>
                  <w:rFonts w:cstheme="minorHAnsi"/>
                </w:rPr>
                <w:t>5</w:t>
              </w:r>
            </w:ins>
          </w:p>
        </w:tc>
        <w:tc>
          <w:tcPr>
            <w:tcW w:w="2809" w:type="dxa"/>
            <w:tcPrChange w:id="50454" w:author="pete jones" w:date="2022-01-04T11:56:00Z">
              <w:tcPr>
                <w:tcW w:w="2809" w:type="dxa"/>
              </w:tcPr>
            </w:tcPrChange>
          </w:tcPr>
          <w:p w14:paraId="6C7599B4" w14:textId="77777777" w:rsidR="008E4B87" w:rsidRPr="00FF6A71" w:rsidRDefault="008E4B87">
            <w:pPr>
              <w:spacing w:before="0" w:after="0" w:line="240" w:lineRule="auto"/>
              <w:rPr>
                <w:ins w:id="50455" w:author="pete jones" w:date="2022-01-04T11:19:00Z"/>
                <w:rFonts w:cstheme="minorHAnsi"/>
              </w:rPr>
              <w:pPrChange w:id="50456" w:author="pete jones" w:date="2022-01-04T11:57:00Z">
                <w:pPr>
                  <w:spacing w:line="240" w:lineRule="auto"/>
                </w:pPr>
              </w:pPrChange>
            </w:pPr>
            <w:ins w:id="50457" w:author="pete jones" w:date="2022-01-04T11:19:00Z">
              <w:r w:rsidRPr="00FF6A71">
                <w:rPr>
                  <w:rFonts w:cstheme="minorHAnsi"/>
                </w:rPr>
                <w:t xml:space="preserve">PTC CREO </w:t>
              </w:r>
            </w:ins>
          </w:p>
        </w:tc>
        <w:tc>
          <w:tcPr>
            <w:tcW w:w="2760" w:type="dxa"/>
            <w:shd w:val="clear" w:color="auto" w:fill="auto"/>
            <w:vAlign w:val="bottom"/>
            <w:tcPrChange w:id="50458" w:author="pete jones" w:date="2022-01-04T11:56:00Z">
              <w:tcPr>
                <w:tcW w:w="2760" w:type="dxa"/>
                <w:tcBorders>
                  <w:top w:val="nil"/>
                  <w:left w:val="nil"/>
                  <w:bottom w:val="nil"/>
                  <w:right w:val="nil"/>
                </w:tcBorders>
                <w:shd w:val="clear" w:color="auto" w:fill="auto"/>
                <w:vAlign w:val="bottom"/>
              </w:tcPr>
            </w:tcPrChange>
          </w:tcPr>
          <w:p w14:paraId="76966F62" w14:textId="77777777" w:rsidR="008E4B87" w:rsidRPr="00FF6A71" w:rsidRDefault="008E4B87">
            <w:pPr>
              <w:spacing w:before="0" w:after="0" w:line="240" w:lineRule="auto"/>
              <w:jc w:val="center"/>
              <w:rPr>
                <w:ins w:id="50459" w:author="pete jones" w:date="2022-01-04T11:19:00Z"/>
                <w:rFonts w:cstheme="minorHAnsi"/>
              </w:rPr>
              <w:pPrChange w:id="50460" w:author="pete jones" w:date="2022-01-04T11:57:00Z">
                <w:pPr>
                  <w:spacing w:line="240" w:lineRule="auto"/>
                  <w:jc w:val="center"/>
                </w:pPr>
              </w:pPrChange>
            </w:pPr>
            <w:ins w:id="50461" w:author="pete jones" w:date="2022-01-04T11:19:00Z">
              <w:r w:rsidRPr="00FF6A71">
                <w:rPr>
                  <w:rFonts w:ascii="Calibri" w:hAnsi="Calibri" w:cs="Calibri"/>
                  <w:color w:val="000000"/>
                  <w:sz w:val="22"/>
                  <w:szCs w:val="22"/>
                </w:rPr>
                <w:t>12.50%</w:t>
              </w:r>
            </w:ins>
          </w:p>
        </w:tc>
        <w:tc>
          <w:tcPr>
            <w:tcW w:w="2200" w:type="dxa"/>
            <w:shd w:val="clear" w:color="auto" w:fill="auto"/>
            <w:vAlign w:val="bottom"/>
            <w:tcPrChange w:id="50462" w:author="pete jones" w:date="2022-01-04T11:56:00Z">
              <w:tcPr>
                <w:tcW w:w="2200" w:type="dxa"/>
                <w:tcBorders>
                  <w:top w:val="nil"/>
                  <w:left w:val="nil"/>
                  <w:bottom w:val="nil"/>
                  <w:right w:val="nil"/>
                </w:tcBorders>
                <w:shd w:val="clear" w:color="auto" w:fill="auto"/>
                <w:vAlign w:val="bottom"/>
              </w:tcPr>
            </w:tcPrChange>
          </w:tcPr>
          <w:p w14:paraId="043BF4DF" w14:textId="77777777" w:rsidR="008E4B87" w:rsidRPr="00FF6A71" w:rsidRDefault="008E4B87">
            <w:pPr>
              <w:spacing w:before="0" w:after="0" w:line="240" w:lineRule="auto"/>
              <w:jc w:val="center"/>
              <w:rPr>
                <w:ins w:id="50463" w:author="pete jones" w:date="2022-01-04T11:19:00Z"/>
                <w:rFonts w:cstheme="minorHAnsi"/>
              </w:rPr>
              <w:pPrChange w:id="50464" w:author="pete jones" w:date="2022-01-04T11:57:00Z">
                <w:pPr>
                  <w:spacing w:line="240" w:lineRule="auto"/>
                  <w:jc w:val="center"/>
                </w:pPr>
              </w:pPrChange>
            </w:pPr>
            <w:ins w:id="50465" w:author="pete jones" w:date="2022-01-04T11:19:00Z">
              <w:r w:rsidRPr="00FF6A71">
                <w:rPr>
                  <w:rFonts w:ascii="Calibri" w:hAnsi="Calibri" w:cs="Calibri"/>
                  <w:color w:val="000000"/>
                  <w:sz w:val="22"/>
                  <w:szCs w:val="22"/>
                </w:rPr>
                <w:t>4</w:t>
              </w:r>
            </w:ins>
          </w:p>
        </w:tc>
      </w:tr>
      <w:tr w:rsidR="008E4B87" w:rsidRPr="00FF6A71" w14:paraId="3E95BE95" w14:textId="77777777" w:rsidTr="00256E4A">
        <w:trPr>
          <w:jc w:val="center"/>
          <w:ins w:id="50466" w:author="pete jones" w:date="2022-01-04T11:19:00Z"/>
        </w:trPr>
        <w:tc>
          <w:tcPr>
            <w:tcW w:w="501" w:type="dxa"/>
            <w:vAlign w:val="center"/>
            <w:tcPrChange w:id="50467" w:author="pete jones" w:date="2022-01-04T11:56:00Z">
              <w:tcPr>
                <w:tcW w:w="501" w:type="dxa"/>
                <w:vAlign w:val="center"/>
              </w:tcPr>
            </w:tcPrChange>
          </w:tcPr>
          <w:p w14:paraId="7590C6D2" w14:textId="77777777" w:rsidR="008E4B87" w:rsidRPr="00FF6A71" w:rsidRDefault="008E4B87">
            <w:pPr>
              <w:spacing w:before="0" w:after="0" w:line="240" w:lineRule="auto"/>
              <w:jc w:val="center"/>
              <w:rPr>
                <w:ins w:id="50468" w:author="pete jones" w:date="2022-01-04T11:19:00Z"/>
                <w:rFonts w:cstheme="minorHAnsi"/>
              </w:rPr>
              <w:pPrChange w:id="50469" w:author="pete jones" w:date="2022-01-04T11:57:00Z">
                <w:pPr>
                  <w:spacing w:line="240" w:lineRule="auto"/>
                  <w:jc w:val="center"/>
                </w:pPr>
              </w:pPrChange>
            </w:pPr>
            <w:ins w:id="50470" w:author="pete jones" w:date="2022-01-04T11:19:00Z">
              <w:r w:rsidRPr="00FF6A71">
                <w:rPr>
                  <w:rFonts w:cstheme="minorHAnsi"/>
                </w:rPr>
                <w:t>6</w:t>
              </w:r>
            </w:ins>
          </w:p>
        </w:tc>
        <w:tc>
          <w:tcPr>
            <w:tcW w:w="2809" w:type="dxa"/>
            <w:tcPrChange w:id="50471" w:author="pete jones" w:date="2022-01-04T11:56:00Z">
              <w:tcPr>
                <w:tcW w:w="2809" w:type="dxa"/>
              </w:tcPr>
            </w:tcPrChange>
          </w:tcPr>
          <w:p w14:paraId="4E285DCD" w14:textId="77777777" w:rsidR="008E4B87" w:rsidRPr="00FF6A71" w:rsidRDefault="008E4B87">
            <w:pPr>
              <w:spacing w:before="0" w:after="0" w:line="240" w:lineRule="auto"/>
              <w:rPr>
                <w:ins w:id="50472" w:author="pete jones" w:date="2022-01-04T11:19:00Z"/>
                <w:rFonts w:cstheme="minorHAnsi"/>
              </w:rPr>
              <w:pPrChange w:id="50473" w:author="pete jones" w:date="2022-01-04T11:57:00Z">
                <w:pPr>
                  <w:spacing w:line="240" w:lineRule="auto"/>
                </w:pPr>
              </w:pPrChange>
            </w:pPr>
            <w:ins w:id="50474" w:author="pete jones" w:date="2022-01-04T11:19:00Z">
              <w:r w:rsidRPr="00FF6A71">
                <w:rPr>
                  <w:rFonts w:cstheme="minorHAnsi"/>
                </w:rPr>
                <w:t>Siemens NX</w:t>
              </w:r>
            </w:ins>
          </w:p>
        </w:tc>
        <w:tc>
          <w:tcPr>
            <w:tcW w:w="2760" w:type="dxa"/>
            <w:shd w:val="clear" w:color="auto" w:fill="auto"/>
            <w:vAlign w:val="bottom"/>
            <w:tcPrChange w:id="50475" w:author="pete jones" w:date="2022-01-04T11:56:00Z">
              <w:tcPr>
                <w:tcW w:w="2760" w:type="dxa"/>
                <w:tcBorders>
                  <w:top w:val="nil"/>
                  <w:left w:val="nil"/>
                  <w:bottom w:val="nil"/>
                  <w:right w:val="nil"/>
                </w:tcBorders>
                <w:shd w:val="clear" w:color="auto" w:fill="auto"/>
                <w:vAlign w:val="bottom"/>
              </w:tcPr>
            </w:tcPrChange>
          </w:tcPr>
          <w:p w14:paraId="7DA35085" w14:textId="77777777" w:rsidR="008E4B87" w:rsidRPr="00FF6A71" w:rsidRDefault="008E4B87">
            <w:pPr>
              <w:spacing w:before="0" w:after="0" w:line="240" w:lineRule="auto"/>
              <w:jc w:val="center"/>
              <w:rPr>
                <w:ins w:id="50476" w:author="pete jones" w:date="2022-01-04T11:19:00Z"/>
                <w:rFonts w:cstheme="minorHAnsi"/>
              </w:rPr>
              <w:pPrChange w:id="50477" w:author="pete jones" w:date="2022-01-04T11:57:00Z">
                <w:pPr>
                  <w:spacing w:line="240" w:lineRule="auto"/>
                  <w:jc w:val="center"/>
                </w:pPr>
              </w:pPrChange>
            </w:pPr>
            <w:ins w:id="50478" w:author="pete jones" w:date="2022-01-04T11:19:00Z">
              <w:r w:rsidRPr="00FF6A71">
                <w:rPr>
                  <w:rFonts w:ascii="Calibri" w:hAnsi="Calibri" w:cs="Calibri"/>
                  <w:color w:val="000000"/>
                  <w:sz w:val="22"/>
                  <w:szCs w:val="22"/>
                </w:rPr>
                <w:t>3.13%</w:t>
              </w:r>
            </w:ins>
          </w:p>
        </w:tc>
        <w:tc>
          <w:tcPr>
            <w:tcW w:w="2200" w:type="dxa"/>
            <w:shd w:val="clear" w:color="auto" w:fill="auto"/>
            <w:vAlign w:val="bottom"/>
            <w:tcPrChange w:id="50479" w:author="pete jones" w:date="2022-01-04T11:56:00Z">
              <w:tcPr>
                <w:tcW w:w="2200" w:type="dxa"/>
                <w:tcBorders>
                  <w:top w:val="nil"/>
                  <w:left w:val="nil"/>
                  <w:bottom w:val="nil"/>
                  <w:right w:val="nil"/>
                </w:tcBorders>
                <w:shd w:val="clear" w:color="auto" w:fill="auto"/>
                <w:vAlign w:val="bottom"/>
              </w:tcPr>
            </w:tcPrChange>
          </w:tcPr>
          <w:p w14:paraId="7D54F05B" w14:textId="77777777" w:rsidR="008E4B87" w:rsidRPr="00FF6A71" w:rsidRDefault="008E4B87">
            <w:pPr>
              <w:spacing w:before="0" w:after="0" w:line="240" w:lineRule="auto"/>
              <w:jc w:val="center"/>
              <w:rPr>
                <w:ins w:id="50480" w:author="pete jones" w:date="2022-01-04T11:19:00Z"/>
                <w:rFonts w:cstheme="minorHAnsi"/>
              </w:rPr>
              <w:pPrChange w:id="50481" w:author="pete jones" w:date="2022-01-04T11:57:00Z">
                <w:pPr>
                  <w:spacing w:line="240" w:lineRule="auto"/>
                  <w:jc w:val="center"/>
                </w:pPr>
              </w:pPrChange>
            </w:pPr>
            <w:ins w:id="50482" w:author="pete jones" w:date="2022-01-04T11:19:00Z">
              <w:r w:rsidRPr="00FF6A71">
                <w:rPr>
                  <w:rFonts w:ascii="Calibri" w:hAnsi="Calibri" w:cs="Calibri"/>
                  <w:color w:val="000000"/>
                  <w:sz w:val="22"/>
                  <w:szCs w:val="22"/>
                </w:rPr>
                <w:t>1</w:t>
              </w:r>
            </w:ins>
          </w:p>
        </w:tc>
      </w:tr>
      <w:tr w:rsidR="008E4B87" w:rsidRPr="00FF6A71" w14:paraId="68207339" w14:textId="77777777" w:rsidTr="00256E4A">
        <w:trPr>
          <w:jc w:val="center"/>
          <w:ins w:id="50483" w:author="pete jones" w:date="2022-01-04T11:19:00Z"/>
        </w:trPr>
        <w:tc>
          <w:tcPr>
            <w:tcW w:w="501" w:type="dxa"/>
            <w:vAlign w:val="center"/>
            <w:tcPrChange w:id="50484" w:author="pete jones" w:date="2022-01-04T11:56:00Z">
              <w:tcPr>
                <w:tcW w:w="501" w:type="dxa"/>
                <w:vAlign w:val="center"/>
              </w:tcPr>
            </w:tcPrChange>
          </w:tcPr>
          <w:p w14:paraId="11BD26C9" w14:textId="77777777" w:rsidR="008E4B87" w:rsidRPr="00FF6A71" w:rsidRDefault="008E4B87">
            <w:pPr>
              <w:spacing w:before="0" w:after="0" w:line="240" w:lineRule="auto"/>
              <w:jc w:val="center"/>
              <w:rPr>
                <w:ins w:id="50485" w:author="pete jones" w:date="2022-01-04T11:19:00Z"/>
                <w:rFonts w:cstheme="minorHAnsi"/>
              </w:rPr>
              <w:pPrChange w:id="50486" w:author="pete jones" w:date="2022-01-04T11:57:00Z">
                <w:pPr>
                  <w:spacing w:line="240" w:lineRule="auto"/>
                  <w:jc w:val="center"/>
                </w:pPr>
              </w:pPrChange>
            </w:pPr>
            <w:ins w:id="50487" w:author="pete jones" w:date="2022-01-04T11:19:00Z">
              <w:r w:rsidRPr="00FF6A71">
                <w:rPr>
                  <w:rFonts w:cstheme="minorHAnsi"/>
                </w:rPr>
                <w:t>7</w:t>
              </w:r>
            </w:ins>
          </w:p>
        </w:tc>
        <w:tc>
          <w:tcPr>
            <w:tcW w:w="2809" w:type="dxa"/>
            <w:tcPrChange w:id="50488" w:author="pete jones" w:date="2022-01-04T11:56:00Z">
              <w:tcPr>
                <w:tcW w:w="2809" w:type="dxa"/>
              </w:tcPr>
            </w:tcPrChange>
          </w:tcPr>
          <w:p w14:paraId="20859987" w14:textId="77777777" w:rsidR="008E4B87" w:rsidRPr="00FF6A71" w:rsidRDefault="008E4B87">
            <w:pPr>
              <w:spacing w:before="0" w:after="0" w:line="240" w:lineRule="auto"/>
              <w:rPr>
                <w:ins w:id="50489" w:author="pete jones" w:date="2022-01-04T11:19:00Z"/>
                <w:rFonts w:cstheme="minorHAnsi"/>
              </w:rPr>
              <w:pPrChange w:id="50490" w:author="pete jones" w:date="2022-01-04T11:57:00Z">
                <w:pPr>
                  <w:spacing w:line="240" w:lineRule="auto"/>
                </w:pPr>
              </w:pPrChange>
            </w:pPr>
            <w:ins w:id="50491" w:author="pete jones" w:date="2022-01-04T11:19:00Z">
              <w:r w:rsidRPr="00FF6A71">
                <w:rPr>
                  <w:rFonts w:cstheme="minorHAnsi"/>
                </w:rPr>
                <w:t>CATIA V5</w:t>
              </w:r>
            </w:ins>
          </w:p>
        </w:tc>
        <w:tc>
          <w:tcPr>
            <w:tcW w:w="2760" w:type="dxa"/>
            <w:shd w:val="clear" w:color="auto" w:fill="auto"/>
            <w:vAlign w:val="bottom"/>
            <w:tcPrChange w:id="50492" w:author="pete jones" w:date="2022-01-04T11:56:00Z">
              <w:tcPr>
                <w:tcW w:w="2760" w:type="dxa"/>
                <w:tcBorders>
                  <w:top w:val="nil"/>
                  <w:left w:val="nil"/>
                  <w:bottom w:val="nil"/>
                  <w:right w:val="nil"/>
                </w:tcBorders>
                <w:shd w:val="clear" w:color="auto" w:fill="auto"/>
                <w:vAlign w:val="bottom"/>
              </w:tcPr>
            </w:tcPrChange>
          </w:tcPr>
          <w:p w14:paraId="405FA5D6" w14:textId="77777777" w:rsidR="008E4B87" w:rsidRPr="00FF6A71" w:rsidRDefault="008E4B87">
            <w:pPr>
              <w:spacing w:before="0" w:after="0" w:line="240" w:lineRule="auto"/>
              <w:jc w:val="center"/>
              <w:rPr>
                <w:ins w:id="50493" w:author="pete jones" w:date="2022-01-04T11:19:00Z"/>
                <w:rFonts w:cstheme="minorHAnsi"/>
              </w:rPr>
              <w:pPrChange w:id="50494" w:author="pete jones" w:date="2022-01-04T11:57:00Z">
                <w:pPr>
                  <w:spacing w:line="240" w:lineRule="auto"/>
                  <w:jc w:val="center"/>
                </w:pPr>
              </w:pPrChange>
            </w:pPr>
            <w:ins w:id="50495" w:author="pete jones" w:date="2022-01-04T11:19:00Z">
              <w:r w:rsidRPr="00FF6A71">
                <w:rPr>
                  <w:rFonts w:ascii="Calibri" w:hAnsi="Calibri" w:cs="Calibri"/>
                  <w:color w:val="000000"/>
                  <w:sz w:val="22"/>
                  <w:szCs w:val="22"/>
                </w:rPr>
                <w:t>6.25%</w:t>
              </w:r>
            </w:ins>
          </w:p>
        </w:tc>
        <w:tc>
          <w:tcPr>
            <w:tcW w:w="2200" w:type="dxa"/>
            <w:shd w:val="clear" w:color="auto" w:fill="auto"/>
            <w:vAlign w:val="bottom"/>
            <w:tcPrChange w:id="50496" w:author="pete jones" w:date="2022-01-04T11:56:00Z">
              <w:tcPr>
                <w:tcW w:w="2200" w:type="dxa"/>
                <w:tcBorders>
                  <w:top w:val="nil"/>
                  <w:left w:val="nil"/>
                  <w:bottom w:val="nil"/>
                  <w:right w:val="nil"/>
                </w:tcBorders>
                <w:shd w:val="clear" w:color="auto" w:fill="auto"/>
                <w:vAlign w:val="bottom"/>
              </w:tcPr>
            </w:tcPrChange>
          </w:tcPr>
          <w:p w14:paraId="3069DBC2" w14:textId="77777777" w:rsidR="008E4B87" w:rsidRPr="00FF6A71" w:rsidRDefault="008E4B87">
            <w:pPr>
              <w:spacing w:before="0" w:after="0" w:line="240" w:lineRule="auto"/>
              <w:jc w:val="center"/>
              <w:rPr>
                <w:ins w:id="50497" w:author="pete jones" w:date="2022-01-04T11:19:00Z"/>
                <w:rFonts w:cstheme="minorHAnsi"/>
              </w:rPr>
              <w:pPrChange w:id="50498" w:author="pete jones" w:date="2022-01-04T11:57:00Z">
                <w:pPr>
                  <w:spacing w:line="240" w:lineRule="auto"/>
                  <w:jc w:val="center"/>
                </w:pPr>
              </w:pPrChange>
            </w:pPr>
            <w:ins w:id="50499" w:author="pete jones" w:date="2022-01-04T11:19:00Z">
              <w:r w:rsidRPr="00FF6A71">
                <w:rPr>
                  <w:rFonts w:ascii="Calibri" w:hAnsi="Calibri" w:cs="Calibri"/>
                  <w:color w:val="000000"/>
                  <w:sz w:val="22"/>
                  <w:szCs w:val="22"/>
                </w:rPr>
                <w:t>2</w:t>
              </w:r>
            </w:ins>
          </w:p>
        </w:tc>
      </w:tr>
      <w:tr w:rsidR="008E4B87" w:rsidRPr="00FF6A71" w14:paraId="74E76118" w14:textId="77777777" w:rsidTr="00256E4A">
        <w:trPr>
          <w:jc w:val="center"/>
          <w:ins w:id="50500" w:author="pete jones" w:date="2022-01-04T11:19:00Z"/>
        </w:trPr>
        <w:tc>
          <w:tcPr>
            <w:tcW w:w="501" w:type="dxa"/>
            <w:vAlign w:val="center"/>
            <w:tcPrChange w:id="50501" w:author="pete jones" w:date="2022-01-04T11:56:00Z">
              <w:tcPr>
                <w:tcW w:w="501" w:type="dxa"/>
                <w:vAlign w:val="center"/>
              </w:tcPr>
            </w:tcPrChange>
          </w:tcPr>
          <w:p w14:paraId="3FF13211" w14:textId="77777777" w:rsidR="008E4B87" w:rsidRPr="00FF6A71" w:rsidRDefault="008E4B87">
            <w:pPr>
              <w:spacing w:before="0" w:after="0" w:line="240" w:lineRule="auto"/>
              <w:jc w:val="center"/>
              <w:rPr>
                <w:ins w:id="50502" w:author="pete jones" w:date="2022-01-04T11:19:00Z"/>
                <w:rFonts w:cstheme="minorHAnsi"/>
              </w:rPr>
              <w:pPrChange w:id="50503" w:author="pete jones" w:date="2022-01-04T11:57:00Z">
                <w:pPr>
                  <w:spacing w:line="240" w:lineRule="auto"/>
                  <w:jc w:val="center"/>
                </w:pPr>
              </w:pPrChange>
            </w:pPr>
            <w:ins w:id="50504" w:author="pete jones" w:date="2022-01-04T11:19:00Z">
              <w:r w:rsidRPr="00FF6A71">
                <w:rPr>
                  <w:rFonts w:cstheme="minorHAnsi"/>
                </w:rPr>
                <w:t>8</w:t>
              </w:r>
            </w:ins>
          </w:p>
        </w:tc>
        <w:tc>
          <w:tcPr>
            <w:tcW w:w="2809" w:type="dxa"/>
            <w:tcPrChange w:id="50505" w:author="pete jones" w:date="2022-01-04T11:56:00Z">
              <w:tcPr>
                <w:tcW w:w="2809" w:type="dxa"/>
              </w:tcPr>
            </w:tcPrChange>
          </w:tcPr>
          <w:p w14:paraId="231A8048" w14:textId="77777777" w:rsidR="008E4B87" w:rsidRPr="00FF6A71" w:rsidRDefault="008E4B87">
            <w:pPr>
              <w:spacing w:before="0" w:after="0" w:line="240" w:lineRule="auto"/>
              <w:rPr>
                <w:ins w:id="50506" w:author="pete jones" w:date="2022-01-04T11:19:00Z"/>
                <w:rFonts w:cstheme="minorHAnsi"/>
              </w:rPr>
              <w:pPrChange w:id="50507" w:author="pete jones" w:date="2022-01-04T11:57:00Z">
                <w:pPr>
                  <w:spacing w:line="240" w:lineRule="auto"/>
                </w:pPr>
              </w:pPrChange>
            </w:pPr>
            <w:ins w:id="50508" w:author="pete jones" w:date="2022-01-04T11:19:00Z">
              <w:r w:rsidRPr="00FF6A71">
                <w:rPr>
                  <w:rFonts w:cstheme="minorHAnsi"/>
                </w:rPr>
                <w:t>CATIA 3DX</w:t>
              </w:r>
            </w:ins>
          </w:p>
        </w:tc>
        <w:tc>
          <w:tcPr>
            <w:tcW w:w="2760" w:type="dxa"/>
            <w:shd w:val="clear" w:color="auto" w:fill="auto"/>
            <w:vAlign w:val="bottom"/>
            <w:tcPrChange w:id="50509" w:author="pete jones" w:date="2022-01-04T11:56:00Z">
              <w:tcPr>
                <w:tcW w:w="2760" w:type="dxa"/>
                <w:tcBorders>
                  <w:top w:val="nil"/>
                  <w:left w:val="nil"/>
                  <w:bottom w:val="nil"/>
                  <w:right w:val="nil"/>
                </w:tcBorders>
                <w:shd w:val="clear" w:color="auto" w:fill="auto"/>
                <w:vAlign w:val="bottom"/>
              </w:tcPr>
            </w:tcPrChange>
          </w:tcPr>
          <w:p w14:paraId="4AB81648" w14:textId="77777777" w:rsidR="008E4B87" w:rsidRPr="00FF6A71" w:rsidRDefault="008E4B87">
            <w:pPr>
              <w:spacing w:before="0" w:after="0" w:line="240" w:lineRule="auto"/>
              <w:jc w:val="center"/>
              <w:rPr>
                <w:ins w:id="50510" w:author="pete jones" w:date="2022-01-04T11:19:00Z"/>
                <w:rFonts w:cstheme="minorHAnsi"/>
              </w:rPr>
              <w:pPrChange w:id="50511" w:author="pete jones" w:date="2022-01-04T11:57:00Z">
                <w:pPr>
                  <w:spacing w:line="240" w:lineRule="auto"/>
                  <w:jc w:val="center"/>
                </w:pPr>
              </w:pPrChange>
            </w:pPr>
            <w:ins w:id="50512" w:author="pete jones" w:date="2022-01-04T11:19:00Z">
              <w:r w:rsidRPr="00FF6A71">
                <w:rPr>
                  <w:rFonts w:ascii="Calibri" w:hAnsi="Calibri" w:cs="Calibri"/>
                  <w:color w:val="000000"/>
                  <w:sz w:val="22"/>
                  <w:szCs w:val="22"/>
                </w:rPr>
                <w:t>3.13%</w:t>
              </w:r>
            </w:ins>
          </w:p>
        </w:tc>
        <w:tc>
          <w:tcPr>
            <w:tcW w:w="2200" w:type="dxa"/>
            <w:shd w:val="clear" w:color="auto" w:fill="auto"/>
            <w:vAlign w:val="bottom"/>
            <w:tcPrChange w:id="50513" w:author="pete jones" w:date="2022-01-04T11:56:00Z">
              <w:tcPr>
                <w:tcW w:w="2200" w:type="dxa"/>
                <w:tcBorders>
                  <w:top w:val="nil"/>
                  <w:left w:val="nil"/>
                  <w:bottom w:val="nil"/>
                  <w:right w:val="nil"/>
                </w:tcBorders>
                <w:shd w:val="clear" w:color="auto" w:fill="auto"/>
                <w:vAlign w:val="bottom"/>
              </w:tcPr>
            </w:tcPrChange>
          </w:tcPr>
          <w:p w14:paraId="133BB6FA" w14:textId="77777777" w:rsidR="008E4B87" w:rsidRPr="00FF6A71" w:rsidRDefault="008E4B87">
            <w:pPr>
              <w:spacing w:before="0" w:after="0" w:line="240" w:lineRule="auto"/>
              <w:jc w:val="center"/>
              <w:rPr>
                <w:ins w:id="50514" w:author="pete jones" w:date="2022-01-04T11:19:00Z"/>
                <w:rFonts w:cstheme="minorHAnsi"/>
              </w:rPr>
              <w:pPrChange w:id="50515" w:author="pete jones" w:date="2022-01-04T11:57:00Z">
                <w:pPr>
                  <w:spacing w:line="240" w:lineRule="auto"/>
                  <w:jc w:val="center"/>
                </w:pPr>
              </w:pPrChange>
            </w:pPr>
            <w:ins w:id="50516" w:author="pete jones" w:date="2022-01-04T11:19:00Z">
              <w:r w:rsidRPr="00FF6A71">
                <w:rPr>
                  <w:rFonts w:ascii="Calibri" w:hAnsi="Calibri" w:cs="Calibri"/>
                  <w:color w:val="000000"/>
                  <w:sz w:val="22"/>
                  <w:szCs w:val="22"/>
                </w:rPr>
                <w:t>1</w:t>
              </w:r>
            </w:ins>
          </w:p>
        </w:tc>
      </w:tr>
      <w:tr w:rsidR="008E4B87" w:rsidRPr="00FF6A71" w14:paraId="6E04EF7D" w14:textId="77777777" w:rsidTr="00256E4A">
        <w:trPr>
          <w:jc w:val="center"/>
          <w:ins w:id="50517" w:author="pete jones" w:date="2022-01-04T11:19:00Z"/>
        </w:trPr>
        <w:tc>
          <w:tcPr>
            <w:tcW w:w="501" w:type="dxa"/>
            <w:vAlign w:val="center"/>
            <w:tcPrChange w:id="50518" w:author="pete jones" w:date="2022-01-04T11:56:00Z">
              <w:tcPr>
                <w:tcW w:w="501" w:type="dxa"/>
                <w:vAlign w:val="center"/>
              </w:tcPr>
            </w:tcPrChange>
          </w:tcPr>
          <w:p w14:paraId="6B84D279" w14:textId="77777777" w:rsidR="008E4B87" w:rsidRPr="00FF6A71" w:rsidRDefault="008E4B87">
            <w:pPr>
              <w:spacing w:before="0" w:after="0" w:line="240" w:lineRule="auto"/>
              <w:jc w:val="center"/>
              <w:rPr>
                <w:ins w:id="50519" w:author="pete jones" w:date="2022-01-04T11:19:00Z"/>
                <w:rFonts w:cstheme="minorHAnsi"/>
              </w:rPr>
              <w:pPrChange w:id="50520" w:author="pete jones" w:date="2022-01-04T11:57:00Z">
                <w:pPr>
                  <w:spacing w:line="240" w:lineRule="auto"/>
                  <w:jc w:val="center"/>
                </w:pPr>
              </w:pPrChange>
            </w:pPr>
            <w:ins w:id="50521" w:author="pete jones" w:date="2022-01-04T11:19:00Z">
              <w:r w:rsidRPr="00FF6A71">
                <w:rPr>
                  <w:rFonts w:cstheme="minorHAnsi"/>
                </w:rPr>
                <w:t>9</w:t>
              </w:r>
            </w:ins>
          </w:p>
        </w:tc>
        <w:tc>
          <w:tcPr>
            <w:tcW w:w="2809" w:type="dxa"/>
            <w:tcPrChange w:id="50522" w:author="pete jones" w:date="2022-01-04T11:56:00Z">
              <w:tcPr>
                <w:tcW w:w="2809" w:type="dxa"/>
              </w:tcPr>
            </w:tcPrChange>
          </w:tcPr>
          <w:p w14:paraId="618B566E" w14:textId="77777777" w:rsidR="008E4B87" w:rsidRPr="00FF6A71" w:rsidRDefault="008E4B87">
            <w:pPr>
              <w:spacing w:before="0" w:after="0" w:line="240" w:lineRule="auto"/>
              <w:rPr>
                <w:ins w:id="50523" w:author="pete jones" w:date="2022-01-04T11:19:00Z"/>
                <w:rFonts w:cstheme="minorHAnsi"/>
              </w:rPr>
              <w:pPrChange w:id="50524" w:author="pete jones" w:date="2022-01-04T11:57:00Z">
                <w:pPr>
                  <w:spacing w:line="240" w:lineRule="auto"/>
                </w:pPr>
              </w:pPrChange>
            </w:pPr>
            <w:ins w:id="50525" w:author="pete jones" w:date="2022-01-04T11:19:00Z">
              <w:r w:rsidRPr="00FF6A71">
                <w:rPr>
                  <w:rFonts w:cstheme="minorHAnsi"/>
                </w:rPr>
                <w:t xml:space="preserve">Fusion 360 </w:t>
              </w:r>
            </w:ins>
          </w:p>
        </w:tc>
        <w:tc>
          <w:tcPr>
            <w:tcW w:w="2760" w:type="dxa"/>
            <w:shd w:val="clear" w:color="auto" w:fill="auto"/>
            <w:vAlign w:val="bottom"/>
            <w:tcPrChange w:id="50526" w:author="pete jones" w:date="2022-01-04T11:56:00Z">
              <w:tcPr>
                <w:tcW w:w="2760" w:type="dxa"/>
                <w:tcBorders>
                  <w:top w:val="nil"/>
                  <w:left w:val="nil"/>
                  <w:bottom w:val="nil"/>
                  <w:right w:val="nil"/>
                </w:tcBorders>
                <w:shd w:val="clear" w:color="auto" w:fill="auto"/>
                <w:vAlign w:val="bottom"/>
              </w:tcPr>
            </w:tcPrChange>
          </w:tcPr>
          <w:p w14:paraId="397F9826" w14:textId="77777777" w:rsidR="008E4B87" w:rsidRPr="00FF6A71" w:rsidRDefault="008E4B87">
            <w:pPr>
              <w:spacing w:before="0" w:after="0" w:line="240" w:lineRule="auto"/>
              <w:jc w:val="center"/>
              <w:rPr>
                <w:ins w:id="50527" w:author="pete jones" w:date="2022-01-04T11:19:00Z"/>
                <w:rFonts w:cstheme="minorHAnsi"/>
              </w:rPr>
              <w:pPrChange w:id="50528" w:author="pete jones" w:date="2022-01-04T11:57:00Z">
                <w:pPr>
                  <w:spacing w:line="240" w:lineRule="auto"/>
                  <w:jc w:val="center"/>
                </w:pPr>
              </w:pPrChange>
            </w:pPr>
            <w:ins w:id="50529" w:author="pete jones" w:date="2022-01-04T11:19:00Z">
              <w:r w:rsidRPr="00FF6A71">
                <w:rPr>
                  <w:rFonts w:ascii="Calibri" w:hAnsi="Calibri" w:cs="Calibri"/>
                  <w:color w:val="000000"/>
                  <w:sz w:val="22"/>
                  <w:szCs w:val="22"/>
                </w:rPr>
                <w:t>0.00%</w:t>
              </w:r>
            </w:ins>
          </w:p>
        </w:tc>
        <w:tc>
          <w:tcPr>
            <w:tcW w:w="2200" w:type="dxa"/>
            <w:shd w:val="clear" w:color="auto" w:fill="auto"/>
            <w:vAlign w:val="bottom"/>
            <w:tcPrChange w:id="50530" w:author="pete jones" w:date="2022-01-04T11:56:00Z">
              <w:tcPr>
                <w:tcW w:w="2200" w:type="dxa"/>
                <w:tcBorders>
                  <w:top w:val="nil"/>
                  <w:left w:val="nil"/>
                  <w:bottom w:val="nil"/>
                  <w:right w:val="nil"/>
                </w:tcBorders>
                <w:shd w:val="clear" w:color="auto" w:fill="auto"/>
                <w:vAlign w:val="bottom"/>
              </w:tcPr>
            </w:tcPrChange>
          </w:tcPr>
          <w:p w14:paraId="6EFCA9A4" w14:textId="77777777" w:rsidR="008E4B87" w:rsidRPr="00FF6A71" w:rsidRDefault="008E4B87">
            <w:pPr>
              <w:spacing w:before="0" w:after="0" w:line="240" w:lineRule="auto"/>
              <w:jc w:val="center"/>
              <w:rPr>
                <w:ins w:id="50531" w:author="pete jones" w:date="2022-01-04T11:19:00Z"/>
                <w:rFonts w:cstheme="minorHAnsi"/>
              </w:rPr>
              <w:pPrChange w:id="50532" w:author="pete jones" w:date="2022-01-04T11:57:00Z">
                <w:pPr>
                  <w:spacing w:line="240" w:lineRule="auto"/>
                  <w:jc w:val="center"/>
                </w:pPr>
              </w:pPrChange>
            </w:pPr>
            <w:ins w:id="50533" w:author="pete jones" w:date="2022-01-04T11:19:00Z">
              <w:r w:rsidRPr="00FF6A71">
                <w:rPr>
                  <w:rFonts w:ascii="Calibri" w:hAnsi="Calibri" w:cs="Calibri"/>
                  <w:color w:val="000000"/>
                  <w:sz w:val="22"/>
                  <w:szCs w:val="22"/>
                </w:rPr>
                <w:t>0</w:t>
              </w:r>
            </w:ins>
          </w:p>
        </w:tc>
      </w:tr>
      <w:tr w:rsidR="008E4B87" w:rsidRPr="00FF6A71" w14:paraId="3703A514" w14:textId="77777777" w:rsidTr="00256E4A">
        <w:trPr>
          <w:jc w:val="center"/>
          <w:ins w:id="50534" w:author="pete jones" w:date="2022-01-04T11:19:00Z"/>
        </w:trPr>
        <w:tc>
          <w:tcPr>
            <w:tcW w:w="501" w:type="dxa"/>
            <w:vAlign w:val="center"/>
            <w:tcPrChange w:id="50535" w:author="pete jones" w:date="2022-01-04T11:56:00Z">
              <w:tcPr>
                <w:tcW w:w="501" w:type="dxa"/>
                <w:vAlign w:val="center"/>
              </w:tcPr>
            </w:tcPrChange>
          </w:tcPr>
          <w:p w14:paraId="4E647270" w14:textId="77777777" w:rsidR="008E4B87" w:rsidRPr="00FF6A71" w:rsidRDefault="008E4B87">
            <w:pPr>
              <w:spacing w:before="0" w:after="0" w:line="240" w:lineRule="auto"/>
              <w:jc w:val="center"/>
              <w:rPr>
                <w:ins w:id="50536" w:author="pete jones" w:date="2022-01-04T11:19:00Z"/>
                <w:rFonts w:cstheme="minorHAnsi"/>
              </w:rPr>
              <w:pPrChange w:id="50537" w:author="pete jones" w:date="2022-01-04T11:57:00Z">
                <w:pPr>
                  <w:spacing w:line="240" w:lineRule="auto"/>
                  <w:jc w:val="center"/>
                </w:pPr>
              </w:pPrChange>
            </w:pPr>
            <w:ins w:id="50538" w:author="pete jones" w:date="2022-01-04T11:19:00Z">
              <w:r w:rsidRPr="00FF6A71">
                <w:rPr>
                  <w:rFonts w:cstheme="minorHAnsi"/>
                </w:rPr>
                <w:t>10</w:t>
              </w:r>
            </w:ins>
          </w:p>
        </w:tc>
        <w:tc>
          <w:tcPr>
            <w:tcW w:w="2809" w:type="dxa"/>
            <w:tcPrChange w:id="50539" w:author="pete jones" w:date="2022-01-04T11:56:00Z">
              <w:tcPr>
                <w:tcW w:w="2809" w:type="dxa"/>
              </w:tcPr>
            </w:tcPrChange>
          </w:tcPr>
          <w:p w14:paraId="7E871F68" w14:textId="77777777" w:rsidR="008E4B87" w:rsidRPr="00FF6A71" w:rsidRDefault="008E4B87">
            <w:pPr>
              <w:spacing w:before="0" w:after="0" w:line="240" w:lineRule="auto"/>
              <w:rPr>
                <w:ins w:id="50540" w:author="pete jones" w:date="2022-01-04T11:19:00Z"/>
                <w:rFonts w:cstheme="minorHAnsi"/>
              </w:rPr>
              <w:pPrChange w:id="50541" w:author="pete jones" w:date="2022-01-04T11:57:00Z">
                <w:pPr>
                  <w:spacing w:line="240" w:lineRule="auto"/>
                </w:pPr>
              </w:pPrChange>
            </w:pPr>
            <w:ins w:id="50542" w:author="pete jones" w:date="2022-01-04T11:19:00Z">
              <w:r w:rsidRPr="00FF6A71">
                <w:rPr>
                  <w:rFonts w:cstheme="minorHAnsi"/>
                </w:rPr>
                <w:t>Siemens SolidEdge</w:t>
              </w:r>
            </w:ins>
          </w:p>
        </w:tc>
        <w:tc>
          <w:tcPr>
            <w:tcW w:w="2760" w:type="dxa"/>
            <w:shd w:val="clear" w:color="auto" w:fill="auto"/>
            <w:vAlign w:val="bottom"/>
            <w:tcPrChange w:id="50543" w:author="pete jones" w:date="2022-01-04T11:56:00Z">
              <w:tcPr>
                <w:tcW w:w="2760" w:type="dxa"/>
                <w:tcBorders>
                  <w:top w:val="nil"/>
                  <w:left w:val="nil"/>
                  <w:bottom w:val="nil"/>
                  <w:right w:val="nil"/>
                </w:tcBorders>
                <w:shd w:val="clear" w:color="auto" w:fill="auto"/>
                <w:vAlign w:val="bottom"/>
              </w:tcPr>
            </w:tcPrChange>
          </w:tcPr>
          <w:p w14:paraId="20CCC820" w14:textId="77777777" w:rsidR="008E4B87" w:rsidRPr="00FF6A71" w:rsidRDefault="008E4B87">
            <w:pPr>
              <w:spacing w:before="0" w:after="0" w:line="240" w:lineRule="auto"/>
              <w:jc w:val="center"/>
              <w:rPr>
                <w:ins w:id="50544" w:author="pete jones" w:date="2022-01-04T11:19:00Z"/>
                <w:rFonts w:cstheme="minorHAnsi"/>
              </w:rPr>
              <w:pPrChange w:id="50545" w:author="pete jones" w:date="2022-01-04T11:57:00Z">
                <w:pPr>
                  <w:spacing w:line="240" w:lineRule="auto"/>
                  <w:jc w:val="center"/>
                </w:pPr>
              </w:pPrChange>
            </w:pPr>
            <w:ins w:id="50546" w:author="pete jones" w:date="2022-01-04T11:19:00Z">
              <w:r w:rsidRPr="00FF6A71">
                <w:rPr>
                  <w:rFonts w:ascii="Calibri" w:hAnsi="Calibri" w:cs="Calibri"/>
                  <w:color w:val="000000"/>
                  <w:sz w:val="22"/>
                  <w:szCs w:val="22"/>
                </w:rPr>
                <w:t>0.00%</w:t>
              </w:r>
            </w:ins>
          </w:p>
        </w:tc>
        <w:tc>
          <w:tcPr>
            <w:tcW w:w="2200" w:type="dxa"/>
            <w:shd w:val="clear" w:color="auto" w:fill="auto"/>
            <w:vAlign w:val="bottom"/>
            <w:tcPrChange w:id="50547" w:author="pete jones" w:date="2022-01-04T11:56:00Z">
              <w:tcPr>
                <w:tcW w:w="2200" w:type="dxa"/>
                <w:tcBorders>
                  <w:top w:val="nil"/>
                  <w:left w:val="nil"/>
                  <w:bottom w:val="nil"/>
                  <w:right w:val="nil"/>
                </w:tcBorders>
                <w:shd w:val="clear" w:color="auto" w:fill="auto"/>
                <w:vAlign w:val="bottom"/>
              </w:tcPr>
            </w:tcPrChange>
          </w:tcPr>
          <w:p w14:paraId="6B264A77" w14:textId="77777777" w:rsidR="008E4B87" w:rsidRPr="00FF6A71" w:rsidRDefault="008E4B87">
            <w:pPr>
              <w:spacing w:before="0" w:after="0" w:line="240" w:lineRule="auto"/>
              <w:jc w:val="center"/>
              <w:rPr>
                <w:ins w:id="50548" w:author="pete jones" w:date="2022-01-04T11:19:00Z"/>
                <w:rFonts w:cstheme="minorHAnsi"/>
              </w:rPr>
              <w:pPrChange w:id="50549" w:author="pete jones" w:date="2022-01-04T11:57:00Z">
                <w:pPr>
                  <w:spacing w:line="240" w:lineRule="auto"/>
                  <w:jc w:val="center"/>
                </w:pPr>
              </w:pPrChange>
            </w:pPr>
            <w:ins w:id="50550" w:author="pete jones" w:date="2022-01-04T11:19:00Z">
              <w:r w:rsidRPr="00FF6A71">
                <w:rPr>
                  <w:rFonts w:ascii="Calibri" w:hAnsi="Calibri" w:cs="Calibri"/>
                  <w:color w:val="000000"/>
                  <w:sz w:val="22"/>
                  <w:szCs w:val="22"/>
                </w:rPr>
                <w:t>0</w:t>
              </w:r>
            </w:ins>
          </w:p>
        </w:tc>
      </w:tr>
      <w:tr w:rsidR="008E4B87" w:rsidRPr="00FF6A71" w14:paraId="2657F16E" w14:textId="77777777" w:rsidTr="00256E4A">
        <w:trPr>
          <w:jc w:val="center"/>
          <w:ins w:id="50551" w:author="pete jones" w:date="2022-01-04T11:19:00Z"/>
        </w:trPr>
        <w:tc>
          <w:tcPr>
            <w:tcW w:w="501" w:type="dxa"/>
            <w:vAlign w:val="center"/>
            <w:tcPrChange w:id="50552" w:author="pete jones" w:date="2022-01-04T11:56:00Z">
              <w:tcPr>
                <w:tcW w:w="501" w:type="dxa"/>
                <w:vAlign w:val="center"/>
              </w:tcPr>
            </w:tcPrChange>
          </w:tcPr>
          <w:p w14:paraId="21E0AED5" w14:textId="77777777" w:rsidR="008E4B87" w:rsidRPr="00FF6A71" w:rsidRDefault="008E4B87">
            <w:pPr>
              <w:spacing w:before="0" w:after="0" w:line="240" w:lineRule="auto"/>
              <w:jc w:val="center"/>
              <w:rPr>
                <w:ins w:id="50553" w:author="pete jones" w:date="2022-01-04T11:19:00Z"/>
                <w:rFonts w:cstheme="minorHAnsi"/>
              </w:rPr>
              <w:pPrChange w:id="50554" w:author="pete jones" w:date="2022-01-04T11:57:00Z">
                <w:pPr>
                  <w:spacing w:line="240" w:lineRule="auto"/>
                  <w:jc w:val="center"/>
                </w:pPr>
              </w:pPrChange>
            </w:pPr>
            <w:ins w:id="50555" w:author="pete jones" w:date="2022-01-04T11:19:00Z">
              <w:r w:rsidRPr="00FF6A71">
                <w:rPr>
                  <w:rFonts w:cstheme="minorHAnsi"/>
                </w:rPr>
                <w:t>11</w:t>
              </w:r>
            </w:ins>
          </w:p>
        </w:tc>
        <w:tc>
          <w:tcPr>
            <w:tcW w:w="2809" w:type="dxa"/>
            <w:tcPrChange w:id="50556" w:author="pete jones" w:date="2022-01-04T11:56:00Z">
              <w:tcPr>
                <w:tcW w:w="2809" w:type="dxa"/>
              </w:tcPr>
            </w:tcPrChange>
          </w:tcPr>
          <w:p w14:paraId="439FEE8E" w14:textId="77777777" w:rsidR="008E4B87" w:rsidRPr="00FF6A71" w:rsidRDefault="008E4B87">
            <w:pPr>
              <w:spacing w:before="0" w:after="0" w:line="240" w:lineRule="auto"/>
              <w:rPr>
                <w:ins w:id="50557" w:author="pete jones" w:date="2022-01-04T11:19:00Z"/>
                <w:rFonts w:cstheme="minorHAnsi"/>
              </w:rPr>
              <w:pPrChange w:id="50558" w:author="pete jones" w:date="2022-01-04T11:57:00Z">
                <w:pPr>
                  <w:spacing w:line="240" w:lineRule="auto"/>
                </w:pPr>
              </w:pPrChange>
            </w:pPr>
            <w:ins w:id="50559" w:author="pete jones" w:date="2022-01-04T11:19:00Z">
              <w:r w:rsidRPr="00FF6A71">
                <w:rPr>
                  <w:rFonts w:cstheme="minorHAnsi"/>
                </w:rPr>
                <w:t>OTHER</w:t>
              </w:r>
            </w:ins>
          </w:p>
        </w:tc>
        <w:tc>
          <w:tcPr>
            <w:tcW w:w="2760" w:type="dxa"/>
            <w:shd w:val="clear" w:color="auto" w:fill="auto"/>
            <w:vAlign w:val="bottom"/>
            <w:tcPrChange w:id="50560" w:author="pete jones" w:date="2022-01-04T11:56:00Z">
              <w:tcPr>
                <w:tcW w:w="2760" w:type="dxa"/>
                <w:tcBorders>
                  <w:top w:val="nil"/>
                  <w:left w:val="nil"/>
                  <w:bottom w:val="nil"/>
                  <w:right w:val="nil"/>
                </w:tcBorders>
                <w:shd w:val="clear" w:color="auto" w:fill="auto"/>
                <w:vAlign w:val="bottom"/>
              </w:tcPr>
            </w:tcPrChange>
          </w:tcPr>
          <w:p w14:paraId="698F9ADF" w14:textId="77777777" w:rsidR="008E4B87" w:rsidRPr="00FF6A71" w:rsidRDefault="008E4B87">
            <w:pPr>
              <w:spacing w:before="0" w:after="0" w:line="240" w:lineRule="auto"/>
              <w:jc w:val="center"/>
              <w:rPr>
                <w:ins w:id="50561" w:author="pete jones" w:date="2022-01-04T11:19:00Z"/>
                <w:rFonts w:cstheme="minorHAnsi"/>
                <w:color w:val="000000"/>
              </w:rPr>
              <w:pPrChange w:id="50562" w:author="pete jones" w:date="2022-01-04T11:57:00Z">
                <w:pPr>
                  <w:spacing w:line="240" w:lineRule="auto"/>
                  <w:jc w:val="center"/>
                </w:pPr>
              </w:pPrChange>
            </w:pPr>
            <w:ins w:id="50563" w:author="pete jones" w:date="2022-01-04T11:19:00Z">
              <w:r w:rsidRPr="00FF6A71">
                <w:rPr>
                  <w:rFonts w:ascii="Calibri" w:hAnsi="Calibri" w:cs="Calibri"/>
                  <w:color w:val="000000"/>
                  <w:sz w:val="22"/>
                  <w:szCs w:val="22"/>
                </w:rPr>
                <w:t>15.63%</w:t>
              </w:r>
            </w:ins>
          </w:p>
        </w:tc>
        <w:tc>
          <w:tcPr>
            <w:tcW w:w="2200" w:type="dxa"/>
            <w:shd w:val="clear" w:color="auto" w:fill="auto"/>
            <w:vAlign w:val="bottom"/>
            <w:tcPrChange w:id="50564" w:author="pete jones" w:date="2022-01-04T11:56:00Z">
              <w:tcPr>
                <w:tcW w:w="2200" w:type="dxa"/>
                <w:tcBorders>
                  <w:top w:val="nil"/>
                  <w:left w:val="nil"/>
                  <w:bottom w:val="nil"/>
                  <w:right w:val="nil"/>
                </w:tcBorders>
                <w:shd w:val="clear" w:color="auto" w:fill="auto"/>
                <w:vAlign w:val="bottom"/>
              </w:tcPr>
            </w:tcPrChange>
          </w:tcPr>
          <w:p w14:paraId="45353C52" w14:textId="77777777" w:rsidR="008E4B87" w:rsidRPr="00FF6A71" w:rsidRDefault="008E4B87">
            <w:pPr>
              <w:spacing w:before="0" w:after="0" w:line="240" w:lineRule="auto"/>
              <w:jc w:val="center"/>
              <w:rPr>
                <w:ins w:id="50565" w:author="pete jones" w:date="2022-01-04T11:19:00Z"/>
                <w:rFonts w:cstheme="minorHAnsi"/>
                <w:color w:val="000000"/>
              </w:rPr>
              <w:pPrChange w:id="50566" w:author="pete jones" w:date="2022-01-04T11:57:00Z">
                <w:pPr>
                  <w:spacing w:line="240" w:lineRule="auto"/>
                  <w:jc w:val="center"/>
                </w:pPr>
              </w:pPrChange>
            </w:pPr>
            <w:ins w:id="50567" w:author="pete jones" w:date="2022-01-04T11:19:00Z">
              <w:r w:rsidRPr="00FF6A71">
                <w:rPr>
                  <w:rFonts w:ascii="Calibri" w:hAnsi="Calibri" w:cs="Calibri"/>
                  <w:color w:val="000000"/>
                  <w:sz w:val="22"/>
                  <w:szCs w:val="22"/>
                </w:rPr>
                <w:t>5</w:t>
              </w:r>
            </w:ins>
          </w:p>
        </w:tc>
      </w:tr>
      <w:tr w:rsidR="008E4B87" w:rsidRPr="00FF6A71" w14:paraId="4B3CE8FF" w14:textId="77777777" w:rsidTr="00256E4A">
        <w:trPr>
          <w:jc w:val="center"/>
          <w:ins w:id="50568" w:author="pete jones" w:date="2022-01-04T11:19:00Z"/>
        </w:trPr>
        <w:tc>
          <w:tcPr>
            <w:tcW w:w="3310" w:type="dxa"/>
            <w:gridSpan w:val="2"/>
            <w:vAlign w:val="center"/>
            <w:tcPrChange w:id="50569" w:author="pete jones" w:date="2022-01-04T11:56:00Z">
              <w:tcPr>
                <w:tcW w:w="3310" w:type="dxa"/>
                <w:gridSpan w:val="2"/>
                <w:vAlign w:val="center"/>
              </w:tcPr>
            </w:tcPrChange>
          </w:tcPr>
          <w:p w14:paraId="16D5C20F" w14:textId="77777777" w:rsidR="008E4B87" w:rsidRPr="00FF6A71" w:rsidRDefault="008E4B87">
            <w:pPr>
              <w:spacing w:before="0" w:after="0" w:line="240" w:lineRule="auto"/>
              <w:jc w:val="right"/>
              <w:rPr>
                <w:ins w:id="50570" w:author="pete jones" w:date="2022-01-04T11:19:00Z"/>
                <w:rFonts w:cstheme="minorHAnsi"/>
                <w:b/>
                <w:bCs/>
              </w:rPr>
              <w:pPrChange w:id="50571" w:author="pete jones" w:date="2022-01-04T11:57:00Z">
                <w:pPr>
                  <w:spacing w:line="240" w:lineRule="auto"/>
                  <w:jc w:val="right"/>
                </w:pPr>
              </w:pPrChange>
            </w:pPr>
            <w:ins w:id="50572" w:author="pete jones" w:date="2022-01-04T11:19:00Z">
              <w:r w:rsidRPr="00FF6A71">
                <w:rPr>
                  <w:rFonts w:cstheme="minorHAnsi"/>
                  <w:b/>
                  <w:bCs/>
                </w:rPr>
                <w:t>Totals</w:t>
              </w:r>
            </w:ins>
          </w:p>
        </w:tc>
        <w:tc>
          <w:tcPr>
            <w:tcW w:w="2760" w:type="dxa"/>
            <w:vAlign w:val="bottom"/>
            <w:tcPrChange w:id="50573" w:author="pete jones" w:date="2022-01-04T11:56:00Z">
              <w:tcPr>
                <w:tcW w:w="2760" w:type="dxa"/>
                <w:vAlign w:val="bottom"/>
              </w:tcPr>
            </w:tcPrChange>
          </w:tcPr>
          <w:p w14:paraId="21827CA9" w14:textId="77777777" w:rsidR="008E4B87" w:rsidRPr="00FF6A71" w:rsidRDefault="008E4B87">
            <w:pPr>
              <w:spacing w:before="0" w:after="0" w:line="240" w:lineRule="auto"/>
              <w:jc w:val="center"/>
              <w:rPr>
                <w:ins w:id="50574" w:author="pete jones" w:date="2022-01-04T11:19:00Z"/>
                <w:rFonts w:cstheme="minorHAnsi"/>
                <w:b/>
                <w:bCs/>
              </w:rPr>
              <w:pPrChange w:id="50575" w:author="pete jones" w:date="2022-01-04T11:57:00Z">
                <w:pPr>
                  <w:spacing w:line="240" w:lineRule="auto"/>
                  <w:jc w:val="center"/>
                </w:pPr>
              </w:pPrChange>
            </w:pPr>
            <w:ins w:id="50576" w:author="pete jones" w:date="2022-01-04T11:19:00Z">
              <w:r w:rsidRPr="00FF6A71">
                <w:rPr>
                  <w:rFonts w:cstheme="minorHAnsi"/>
                  <w:b/>
                  <w:bCs/>
                  <w:color w:val="000000"/>
                </w:rPr>
                <w:t>100%</w:t>
              </w:r>
            </w:ins>
          </w:p>
        </w:tc>
        <w:tc>
          <w:tcPr>
            <w:tcW w:w="2200" w:type="dxa"/>
            <w:shd w:val="clear" w:color="auto" w:fill="auto"/>
            <w:vAlign w:val="bottom"/>
            <w:tcPrChange w:id="50577" w:author="pete jones" w:date="2022-01-04T11:56:00Z">
              <w:tcPr>
                <w:tcW w:w="2200" w:type="dxa"/>
                <w:tcBorders>
                  <w:top w:val="nil"/>
                  <w:left w:val="nil"/>
                  <w:bottom w:val="nil"/>
                  <w:right w:val="nil"/>
                </w:tcBorders>
                <w:shd w:val="clear" w:color="auto" w:fill="auto"/>
                <w:vAlign w:val="bottom"/>
              </w:tcPr>
            </w:tcPrChange>
          </w:tcPr>
          <w:p w14:paraId="25F5369D" w14:textId="77777777" w:rsidR="008E4B87" w:rsidRPr="00FF6A71" w:rsidRDefault="008E4B87">
            <w:pPr>
              <w:spacing w:before="0" w:after="0" w:line="240" w:lineRule="auto"/>
              <w:jc w:val="center"/>
              <w:rPr>
                <w:ins w:id="50578" w:author="pete jones" w:date="2022-01-04T11:19:00Z"/>
                <w:rFonts w:cstheme="minorHAnsi"/>
                <w:b/>
                <w:bCs/>
              </w:rPr>
              <w:pPrChange w:id="50579" w:author="pete jones" w:date="2022-01-04T11:57:00Z">
                <w:pPr>
                  <w:spacing w:line="240" w:lineRule="auto"/>
                  <w:jc w:val="center"/>
                </w:pPr>
              </w:pPrChange>
            </w:pPr>
            <w:ins w:id="50580" w:author="pete jones" w:date="2022-01-04T11:19:00Z">
              <w:r w:rsidRPr="00FF6A71">
                <w:rPr>
                  <w:rFonts w:cstheme="minorHAnsi"/>
                  <w:b/>
                  <w:bCs/>
                </w:rPr>
                <w:t>32</w:t>
              </w:r>
            </w:ins>
          </w:p>
        </w:tc>
      </w:tr>
    </w:tbl>
    <w:p w14:paraId="7AC34ECF" w14:textId="77777777" w:rsidR="008E4B87" w:rsidRPr="00FF6A71" w:rsidRDefault="008E4B87">
      <w:pPr>
        <w:rPr>
          <w:ins w:id="50581" w:author="pete jones" w:date="2022-01-04T11:19:00Z"/>
          <w:rFonts w:cstheme="minorHAnsi"/>
        </w:rPr>
        <w:pPrChange w:id="50582" w:author="pete jones" w:date="2022-01-04T11:57:00Z">
          <w:pPr>
            <w:keepNext/>
          </w:pPr>
        </w:pPrChange>
      </w:pPr>
      <w:ins w:id="50583" w:author="pete jones" w:date="2022-01-04T11:19:00Z">
        <w:r w:rsidRPr="00FF6A71">
          <w:rPr>
            <w:rFonts w:cstheme="minorHAnsi"/>
          </w:rPr>
          <w:t>Q6.3 I am aware of the collaborative data management capabilities integrated with CAD software, such as:</w:t>
        </w:r>
      </w:ins>
    </w:p>
    <w:tbl>
      <w:tblPr>
        <w:tblW w:w="82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0584" w:author="pete jones" w:date="2022-01-04T11:57:00Z">
          <w:tblPr>
            <w:tblW w:w="8270" w:type="dxa"/>
            <w:tblInd w:w="1080" w:type="dxa"/>
            <w:tblLook w:val="04A0" w:firstRow="1" w:lastRow="0" w:firstColumn="1" w:lastColumn="0" w:noHBand="0" w:noVBand="1"/>
          </w:tblPr>
        </w:tblPrChange>
      </w:tblPr>
      <w:tblGrid>
        <w:gridCol w:w="501"/>
        <w:gridCol w:w="2809"/>
        <w:gridCol w:w="2760"/>
        <w:gridCol w:w="2200"/>
        <w:tblGridChange w:id="50585">
          <w:tblGrid>
            <w:gridCol w:w="501"/>
            <w:gridCol w:w="2809"/>
            <w:gridCol w:w="2760"/>
            <w:gridCol w:w="2200"/>
          </w:tblGrid>
        </w:tblGridChange>
      </w:tblGrid>
      <w:tr w:rsidR="008E4B87" w:rsidRPr="00FF6A71" w14:paraId="1DDF0F39" w14:textId="77777777" w:rsidTr="00256E4A">
        <w:trPr>
          <w:jc w:val="center"/>
          <w:ins w:id="50586" w:author="pete jones" w:date="2022-01-04T11:19:00Z"/>
        </w:trPr>
        <w:tc>
          <w:tcPr>
            <w:tcW w:w="501" w:type="dxa"/>
            <w:vAlign w:val="center"/>
            <w:tcPrChange w:id="50587" w:author="pete jones" w:date="2022-01-04T11:57:00Z">
              <w:tcPr>
                <w:tcW w:w="501" w:type="dxa"/>
                <w:vAlign w:val="center"/>
              </w:tcPr>
            </w:tcPrChange>
          </w:tcPr>
          <w:p w14:paraId="31B342AD" w14:textId="77777777" w:rsidR="008E4B87" w:rsidRPr="00FF6A71" w:rsidRDefault="008E4B87">
            <w:pPr>
              <w:spacing w:before="0" w:after="0" w:line="240" w:lineRule="auto"/>
              <w:jc w:val="center"/>
              <w:rPr>
                <w:ins w:id="50588" w:author="pete jones" w:date="2022-01-04T11:19:00Z"/>
                <w:rFonts w:cstheme="minorHAnsi"/>
                <w:b/>
                <w:bCs/>
              </w:rPr>
              <w:pPrChange w:id="50589" w:author="pete jones" w:date="2022-01-04T11:57:00Z">
                <w:pPr>
                  <w:spacing w:line="240" w:lineRule="auto"/>
                  <w:jc w:val="center"/>
                </w:pPr>
              </w:pPrChange>
            </w:pPr>
            <w:ins w:id="50590" w:author="pete jones" w:date="2022-01-04T11:19:00Z">
              <w:r w:rsidRPr="00FF6A71">
                <w:rPr>
                  <w:rFonts w:cstheme="minorHAnsi"/>
                  <w:b/>
                  <w:bCs/>
                </w:rPr>
                <w:t>Q</w:t>
              </w:r>
            </w:ins>
          </w:p>
        </w:tc>
        <w:tc>
          <w:tcPr>
            <w:tcW w:w="2809" w:type="dxa"/>
            <w:tcPrChange w:id="50591" w:author="pete jones" w:date="2022-01-04T11:57:00Z">
              <w:tcPr>
                <w:tcW w:w="2809" w:type="dxa"/>
              </w:tcPr>
            </w:tcPrChange>
          </w:tcPr>
          <w:p w14:paraId="4511BAD8" w14:textId="77777777" w:rsidR="008E4B87" w:rsidRPr="00FF6A71" w:rsidRDefault="008E4B87">
            <w:pPr>
              <w:spacing w:before="0" w:after="0" w:line="240" w:lineRule="auto"/>
              <w:jc w:val="center"/>
              <w:rPr>
                <w:ins w:id="50592" w:author="pete jones" w:date="2022-01-04T11:19:00Z"/>
                <w:rFonts w:cstheme="minorHAnsi"/>
                <w:b/>
                <w:bCs/>
              </w:rPr>
              <w:pPrChange w:id="50593" w:author="pete jones" w:date="2022-01-04T11:57:00Z">
                <w:pPr>
                  <w:spacing w:line="240" w:lineRule="auto"/>
                  <w:jc w:val="center"/>
                </w:pPr>
              </w:pPrChange>
            </w:pPr>
            <w:ins w:id="50594" w:author="pete jones" w:date="2022-01-04T11:19:00Z">
              <w:r w:rsidRPr="00FF6A71">
                <w:rPr>
                  <w:rFonts w:cstheme="minorHAnsi"/>
                  <w:b/>
                  <w:bCs/>
                </w:rPr>
                <w:t>Option</w:t>
              </w:r>
            </w:ins>
          </w:p>
        </w:tc>
        <w:tc>
          <w:tcPr>
            <w:tcW w:w="2760" w:type="dxa"/>
            <w:tcPrChange w:id="50595" w:author="pete jones" w:date="2022-01-04T11:57:00Z">
              <w:tcPr>
                <w:tcW w:w="2760" w:type="dxa"/>
              </w:tcPr>
            </w:tcPrChange>
          </w:tcPr>
          <w:p w14:paraId="5439BBB2" w14:textId="77777777" w:rsidR="008E4B87" w:rsidRPr="00FF6A71" w:rsidRDefault="008E4B87">
            <w:pPr>
              <w:spacing w:before="0" w:after="0" w:line="240" w:lineRule="auto"/>
              <w:jc w:val="center"/>
              <w:rPr>
                <w:ins w:id="50596" w:author="pete jones" w:date="2022-01-04T11:19:00Z"/>
                <w:rFonts w:cstheme="minorHAnsi"/>
                <w:b/>
                <w:bCs/>
              </w:rPr>
              <w:pPrChange w:id="50597" w:author="pete jones" w:date="2022-01-04T11:57:00Z">
                <w:pPr>
                  <w:spacing w:line="240" w:lineRule="auto"/>
                  <w:jc w:val="center"/>
                </w:pPr>
              </w:pPrChange>
            </w:pPr>
            <w:ins w:id="50598" w:author="pete jones" w:date="2022-01-04T11:19:00Z">
              <w:r w:rsidRPr="00FF6A71">
                <w:rPr>
                  <w:rFonts w:cstheme="minorHAnsi"/>
                  <w:b/>
                  <w:bCs/>
                </w:rPr>
                <w:t>%</w:t>
              </w:r>
            </w:ins>
          </w:p>
        </w:tc>
        <w:tc>
          <w:tcPr>
            <w:tcW w:w="2200" w:type="dxa"/>
            <w:tcPrChange w:id="50599" w:author="pete jones" w:date="2022-01-04T11:57:00Z">
              <w:tcPr>
                <w:tcW w:w="2200" w:type="dxa"/>
              </w:tcPr>
            </w:tcPrChange>
          </w:tcPr>
          <w:p w14:paraId="45E28397" w14:textId="77777777" w:rsidR="008E4B87" w:rsidRPr="00FF6A71" w:rsidRDefault="008E4B87">
            <w:pPr>
              <w:spacing w:before="0" w:after="0" w:line="240" w:lineRule="auto"/>
              <w:jc w:val="center"/>
              <w:rPr>
                <w:ins w:id="50600" w:author="pete jones" w:date="2022-01-04T11:19:00Z"/>
                <w:rFonts w:cstheme="minorHAnsi"/>
                <w:b/>
                <w:bCs/>
              </w:rPr>
              <w:pPrChange w:id="50601" w:author="pete jones" w:date="2022-01-04T11:57:00Z">
                <w:pPr>
                  <w:spacing w:line="240" w:lineRule="auto"/>
                  <w:jc w:val="center"/>
                </w:pPr>
              </w:pPrChange>
            </w:pPr>
            <w:ins w:id="50602" w:author="pete jones" w:date="2022-01-04T11:19:00Z">
              <w:r w:rsidRPr="00FF6A71">
                <w:rPr>
                  <w:rFonts w:cstheme="minorHAnsi"/>
                  <w:b/>
                  <w:bCs/>
                </w:rPr>
                <w:t>Count</w:t>
              </w:r>
            </w:ins>
          </w:p>
        </w:tc>
      </w:tr>
      <w:tr w:rsidR="008E4B87" w:rsidRPr="00FF6A71" w14:paraId="39AE4EC1" w14:textId="77777777" w:rsidTr="00256E4A">
        <w:trPr>
          <w:jc w:val="center"/>
          <w:ins w:id="50603" w:author="pete jones" w:date="2022-01-04T11:19:00Z"/>
        </w:trPr>
        <w:tc>
          <w:tcPr>
            <w:tcW w:w="501" w:type="dxa"/>
            <w:vAlign w:val="center"/>
            <w:tcPrChange w:id="50604" w:author="pete jones" w:date="2022-01-04T11:57:00Z">
              <w:tcPr>
                <w:tcW w:w="501" w:type="dxa"/>
                <w:vAlign w:val="center"/>
              </w:tcPr>
            </w:tcPrChange>
          </w:tcPr>
          <w:p w14:paraId="1157CF9B" w14:textId="77777777" w:rsidR="008E4B87" w:rsidRPr="00FF6A71" w:rsidRDefault="008E4B87">
            <w:pPr>
              <w:spacing w:before="0" w:after="0" w:line="240" w:lineRule="auto"/>
              <w:jc w:val="center"/>
              <w:rPr>
                <w:ins w:id="50605" w:author="pete jones" w:date="2022-01-04T11:19:00Z"/>
                <w:rFonts w:cstheme="minorHAnsi"/>
              </w:rPr>
              <w:pPrChange w:id="50606" w:author="pete jones" w:date="2022-01-04T11:57:00Z">
                <w:pPr>
                  <w:spacing w:line="240" w:lineRule="auto"/>
                  <w:jc w:val="center"/>
                </w:pPr>
              </w:pPrChange>
            </w:pPr>
            <w:ins w:id="50607" w:author="pete jones" w:date="2022-01-04T11:19:00Z">
              <w:r w:rsidRPr="00FF6A71">
                <w:rPr>
                  <w:rFonts w:cstheme="minorHAnsi"/>
                </w:rPr>
                <w:t>1</w:t>
              </w:r>
            </w:ins>
          </w:p>
        </w:tc>
        <w:tc>
          <w:tcPr>
            <w:tcW w:w="2809" w:type="dxa"/>
            <w:tcPrChange w:id="50608" w:author="pete jones" w:date="2022-01-04T11:57:00Z">
              <w:tcPr>
                <w:tcW w:w="2809" w:type="dxa"/>
              </w:tcPr>
            </w:tcPrChange>
          </w:tcPr>
          <w:p w14:paraId="70C4353D" w14:textId="77777777" w:rsidR="008E4B87" w:rsidRPr="00FF6A71" w:rsidRDefault="008E4B87">
            <w:pPr>
              <w:spacing w:before="0" w:after="0" w:line="240" w:lineRule="auto"/>
              <w:rPr>
                <w:ins w:id="50609" w:author="pete jones" w:date="2022-01-04T11:19:00Z"/>
                <w:rFonts w:cstheme="minorHAnsi"/>
              </w:rPr>
              <w:pPrChange w:id="50610" w:author="pete jones" w:date="2022-01-04T11:57:00Z">
                <w:pPr>
                  <w:spacing w:line="240" w:lineRule="auto"/>
                </w:pPr>
              </w:pPrChange>
            </w:pPr>
            <w:ins w:id="50611" w:author="pete jones" w:date="2022-01-04T11:19:00Z">
              <w:r w:rsidRPr="00FF6A71">
                <w:rPr>
                  <w:rFonts w:cstheme="minorHAnsi"/>
                </w:rPr>
                <w:t>Solidworks PDM</w:t>
              </w:r>
            </w:ins>
          </w:p>
        </w:tc>
        <w:tc>
          <w:tcPr>
            <w:tcW w:w="2760" w:type="dxa"/>
            <w:shd w:val="clear" w:color="auto" w:fill="auto"/>
            <w:vAlign w:val="bottom"/>
            <w:tcPrChange w:id="50612" w:author="pete jones" w:date="2022-01-04T11:57:00Z">
              <w:tcPr>
                <w:tcW w:w="2760" w:type="dxa"/>
                <w:tcBorders>
                  <w:top w:val="nil"/>
                  <w:left w:val="nil"/>
                  <w:bottom w:val="nil"/>
                  <w:right w:val="nil"/>
                </w:tcBorders>
                <w:shd w:val="clear" w:color="auto" w:fill="auto"/>
                <w:vAlign w:val="bottom"/>
              </w:tcPr>
            </w:tcPrChange>
          </w:tcPr>
          <w:p w14:paraId="323B4D63" w14:textId="77777777" w:rsidR="008E4B87" w:rsidRPr="00FF6A71" w:rsidRDefault="008E4B87">
            <w:pPr>
              <w:spacing w:before="0" w:after="0" w:line="240" w:lineRule="auto"/>
              <w:jc w:val="center"/>
              <w:rPr>
                <w:ins w:id="50613" w:author="pete jones" w:date="2022-01-04T11:19:00Z"/>
                <w:rFonts w:cstheme="minorHAnsi"/>
              </w:rPr>
              <w:pPrChange w:id="50614" w:author="pete jones" w:date="2022-01-04T11:57:00Z">
                <w:pPr>
                  <w:spacing w:line="240" w:lineRule="auto"/>
                  <w:jc w:val="center"/>
                </w:pPr>
              </w:pPrChange>
            </w:pPr>
            <w:ins w:id="50615" w:author="pete jones" w:date="2022-01-04T11:19:00Z">
              <w:r w:rsidRPr="00FF6A71">
                <w:rPr>
                  <w:rFonts w:ascii="Calibri" w:hAnsi="Calibri" w:cs="Calibri"/>
                  <w:color w:val="000000"/>
                  <w:sz w:val="22"/>
                  <w:szCs w:val="22"/>
                </w:rPr>
                <w:t>19.23%</w:t>
              </w:r>
            </w:ins>
          </w:p>
        </w:tc>
        <w:tc>
          <w:tcPr>
            <w:tcW w:w="2200" w:type="dxa"/>
            <w:shd w:val="clear" w:color="auto" w:fill="auto"/>
            <w:vAlign w:val="bottom"/>
            <w:tcPrChange w:id="50616" w:author="pete jones" w:date="2022-01-04T11:57:00Z">
              <w:tcPr>
                <w:tcW w:w="2200" w:type="dxa"/>
                <w:tcBorders>
                  <w:top w:val="nil"/>
                  <w:left w:val="nil"/>
                  <w:bottom w:val="nil"/>
                  <w:right w:val="nil"/>
                </w:tcBorders>
                <w:shd w:val="clear" w:color="auto" w:fill="auto"/>
                <w:vAlign w:val="bottom"/>
              </w:tcPr>
            </w:tcPrChange>
          </w:tcPr>
          <w:p w14:paraId="28149BEB" w14:textId="77777777" w:rsidR="008E4B87" w:rsidRPr="00FF6A71" w:rsidRDefault="008E4B87">
            <w:pPr>
              <w:spacing w:before="0" w:after="0" w:line="240" w:lineRule="auto"/>
              <w:jc w:val="center"/>
              <w:rPr>
                <w:ins w:id="50617" w:author="pete jones" w:date="2022-01-04T11:19:00Z"/>
                <w:rFonts w:cstheme="minorHAnsi"/>
              </w:rPr>
              <w:pPrChange w:id="50618" w:author="pete jones" w:date="2022-01-04T11:57:00Z">
                <w:pPr>
                  <w:spacing w:line="240" w:lineRule="auto"/>
                  <w:jc w:val="center"/>
                </w:pPr>
              </w:pPrChange>
            </w:pPr>
            <w:ins w:id="50619" w:author="pete jones" w:date="2022-01-04T11:19:00Z">
              <w:r w:rsidRPr="00FF6A71">
                <w:rPr>
                  <w:rFonts w:ascii="Calibri" w:hAnsi="Calibri" w:cs="Calibri"/>
                  <w:color w:val="000000"/>
                  <w:sz w:val="22"/>
                  <w:szCs w:val="22"/>
                </w:rPr>
                <w:t>5</w:t>
              </w:r>
            </w:ins>
          </w:p>
        </w:tc>
      </w:tr>
      <w:tr w:rsidR="008E4B87" w:rsidRPr="00FF6A71" w14:paraId="0813C9CD" w14:textId="77777777" w:rsidTr="00256E4A">
        <w:trPr>
          <w:jc w:val="center"/>
          <w:ins w:id="50620" w:author="pete jones" w:date="2022-01-04T11:19:00Z"/>
        </w:trPr>
        <w:tc>
          <w:tcPr>
            <w:tcW w:w="501" w:type="dxa"/>
            <w:vAlign w:val="center"/>
            <w:tcPrChange w:id="50621" w:author="pete jones" w:date="2022-01-04T11:57:00Z">
              <w:tcPr>
                <w:tcW w:w="501" w:type="dxa"/>
                <w:vAlign w:val="center"/>
              </w:tcPr>
            </w:tcPrChange>
          </w:tcPr>
          <w:p w14:paraId="6F10076B" w14:textId="77777777" w:rsidR="008E4B87" w:rsidRPr="00FF6A71" w:rsidRDefault="008E4B87">
            <w:pPr>
              <w:spacing w:before="0" w:after="0" w:line="240" w:lineRule="auto"/>
              <w:jc w:val="center"/>
              <w:rPr>
                <w:ins w:id="50622" w:author="pete jones" w:date="2022-01-04T11:19:00Z"/>
                <w:rFonts w:cstheme="minorHAnsi"/>
              </w:rPr>
              <w:pPrChange w:id="50623" w:author="pete jones" w:date="2022-01-04T11:57:00Z">
                <w:pPr>
                  <w:spacing w:line="240" w:lineRule="auto"/>
                  <w:jc w:val="center"/>
                </w:pPr>
              </w:pPrChange>
            </w:pPr>
            <w:ins w:id="50624" w:author="pete jones" w:date="2022-01-04T11:19:00Z">
              <w:r w:rsidRPr="00FF6A71">
                <w:rPr>
                  <w:rFonts w:cstheme="minorHAnsi"/>
                </w:rPr>
                <w:t>2</w:t>
              </w:r>
            </w:ins>
          </w:p>
        </w:tc>
        <w:tc>
          <w:tcPr>
            <w:tcW w:w="2809" w:type="dxa"/>
            <w:tcPrChange w:id="50625" w:author="pete jones" w:date="2022-01-04T11:57:00Z">
              <w:tcPr>
                <w:tcW w:w="2809" w:type="dxa"/>
              </w:tcPr>
            </w:tcPrChange>
          </w:tcPr>
          <w:p w14:paraId="54F994BF" w14:textId="77777777" w:rsidR="008E4B87" w:rsidRPr="00FF6A71" w:rsidRDefault="008E4B87">
            <w:pPr>
              <w:spacing w:before="0" w:after="0" w:line="240" w:lineRule="auto"/>
              <w:rPr>
                <w:ins w:id="50626" w:author="pete jones" w:date="2022-01-04T11:19:00Z"/>
                <w:rFonts w:cstheme="minorHAnsi"/>
              </w:rPr>
              <w:pPrChange w:id="50627" w:author="pete jones" w:date="2022-01-04T11:57:00Z">
                <w:pPr>
                  <w:spacing w:line="240" w:lineRule="auto"/>
                </w:pPr>
              </w:pPrChange>
            </w:pPr>
            <w:ins w:id="50628" w:author="pete jones" w:date="2022-01-04T11:19:00Z">
              <w:r w:rsidRPr="00FF6A71">
                <w:rPr>
                  <w:rFonts w:cstheme="minorHAnsi"/>
                </w:rPr>
                <w:t>Siemens PLM</w:t>
              </w:r>
            </w:ins>
          </w:p>
        </w:tc>
        <w:tc>
          <w:tcPr>
            <w:tcW w:w="2760" w:type="dxa"/>
            <w:shd w:val="clear" w:color="auto" w:fill="auto"/>
            <w:vAlign w:val="bottom"/>
            <w:tcPrChange w:id="50629" w:author="pete jones" w:date="2022-01-04T11:57:00Z">
              <w:tcPr>
                <w:tcW w:w="2760" w:type="dxa"/>
                <w:tcBorders>
                  <w:top w:val="nil"/>
                  <w:left w:val="nil"/>
                  <w:bottom w:val="nil"/>
                  <w:right w:val="nil"/>
                </w:tcBorders>
                <w:shd w:val="clear" w:color="auto" w:fill="auto"/>
                <w:vAlign w:val="bottom"/>
              </w:tcPr>
            </w:tcPrChange>
          </w:tcPr>
          <w:p w14:paraId="05CC4D6A" w14:textId="77777777" w:rsidR="008E4B87" w:rsidRPr="00FF6A71" w:rsidRDefault="008E4B87">
            <w:pPr>
              <w:spacing w:before="0" w:after="0" w:line="240" w:lineRule="auto"/>
              <w:jc w:val="center"/>
              <w:rPr>
                <w:ins w:id="50630" w:author="pete jones" w:date="2022-01-04T11:19:00Z"/>
                <w:rFonts w:cstheme="minorHAnsi"/>
              </w:rPr>
              <w:pPrChange w:id="50631" w:author="pete jones" w:date="2022-01-04T11:57:00Z">
                <w:pPr>
                  <w:spacing w:line="240" w:lineRule="auto"/>
                  <w:jc w:val="center"/>
                </w:pPr>
              </w:pPrChange>
            </w:pPr>
            <w:ins w:id="50632" w:author="pete jones" w:date="2022-01-04T11:19:00Z">
              <w:r w:rsidRPr="00FF6A71">
                <w:rPr>
                  <w:rFonts w:ascii="Calibri" w:hAnsi="Calibri" w:cs="Calibri"/>
                  <w:color w:val="000000"/>
                  <w:sz w:val="22"/>
                  <w:szCs w:val="22"/>
                </w:rPr>
                <w:t>11.54%</w:t>
              </w:r>
            </w:ins>
          </w:p>
        </w:tc>
        <w:tc>
          <w:tcPr>
            <w:tcW w:w="2200" w:type="dxa"/>
            <w:shd w:val="clear" w:color="auto" w:fill="auto"/>
            <w:vAlign w:val="bottom"/>
            <w:tcPrChange w:id="50633" w:author="pete jones" w:date="2022-01-04T11:57:00Z">
              <w:tcPr>
                <w:tcW w:w="2200" w:type="dxa"/>
                <w:tcBorders>
                  <w:top w:val="nil"/>
                  <w:left w:val="nil"/>
                  <w:bottom w:val="nil"/>
                  <w:right w:val="nil"/>
                </w:tcBorders>
                <w:shd w:val="clear" w:color="auto" w:fill="auto"/>
                <w:vAlign w:val="bottom"/>
              </w:tcPr>
            </w:tcPrChange>
          </w:tcPr>
          <w:p w14:paraId="09C28FD0" w14:textId="77777777" w:rsidR="008E4B87" w:rsidRPr="00FF6A71" w:rsidRDefault="008E4B87">
            <w:pPr>
              <w:spacing w:before="0" w:after="0" w:line="240" w:lineRule="auto"/>
              <w:jc w:val="center"/>
              <w:rPr>
                <w:ins w:id="50634" w:author="pete jones" w:date="2022-01-04T11:19:00Z"/>
                <w:rFonts w:cstheme="minorHAnsi"/>
              </w:rPr>
              <w:pPrChange w:id="50635" w:author="pete jones" w:date="2022-01-04T11:57:00Z">
                <w:pPr>
                  <w:spacing w:line="240" w:lineRule="auto"/>
                  <w:jc w:val="center"/>
                </w:pPr>
              </w:pPrChange>
            </w:pPr>
            <w:ins w:id="50636" w:author="pete jones" w:date="2022-01-04T11:19:00Z">
              <w:r w:rsidRPr="00FF6A71">
                <w:rPr>
                  <w:rFonts w:ascii="Calibri" w:hAnsi="Calibri" w:cs="Calibri"/>
                  <w:color w:val="000000"/>
                  <w:sz w:val="22"/>
                  <w:szCs w:val="22"/>
                </w:rPr>
                <w:t>3</w:t>
              </w:r>
            </w:ins>
          </w:p>
        </w:tc>
      </w:tr>
      <w:tr w:rsidR="008E4B87" w:rsidRPr="00FF6A71" w14:paraId="05166A73" w14:textId="77777777" w:rsidTr="00256E4A">
        <w:trPr>
          <w:jc w:val="center"/>
          <w:ins w:id="50637" w:author="pete jones" w:date="2022-01-04T11:19:00Z"/>
        </w:trPr>
        <w:tc>
          <w:tcPr>
            <w:tcW w:w="501" w:type="dxa"/>
            <w:vAlign w:val="center"/>
            <w:tcPrChange w:id="50638" w:author="pete jones" w:date="2022-01-04T11:57:00Z">
              <w:tcPr>
                <w:tcW w:w="501" w:type="dxa"/>
                <w:vAlign w:val="center"/>
              </w:tcPr>
            </w:tcPrChange>
          </w:tcPr>
          <w:p w14:paraId="7A316987" w14:textId="77777777" w:rsidR="008E4B87" w:rsidRPr="00FF6A71" w:rsidRDefault="008E4B87">
            <w:pPr>
              <w:spacing w:before="0" w:after="0" w:line="240" w:lineRule="auto"/>
              <w:jc w:val="center"/>
              <w:rPr>
                <w:ins w:id="50639" w:author="pete jones" w:date="2022-01-04T11:19:00Z"/>
                <w:rFonts w:cstheme="minorHAnsi"/>
              </w:rPr>
              <w:pPrChange w:id="50640" w:author="pete jones" w:date="2022-01-04T11:57:00Z">
                <w:pPr>
                  <w:spacing w:line="240" w:lineRule="auto"/>
                  <w:jc w:val="center"/>
                </w:pPr>
              </w:pPrChange>
            </w:pPr>
            <w:ins w:id="50641" w:author="pete jones" w:date="2022-01-04T11:19:00Z">
              <w:r w:rsidRPr="00FF6A71">
                <w:rPr>
                  <w:rFonts w:cstheme="minorHAnsi"/>
                </w:rPr>
                <w:t>3</w:t>
              </w:r>
            </w:ins>
          </w:p>
        </w:tc>
        <w:tc>
          <w:tcPr>
            <w:tcW w:w="2809" w:type="dxa"/>
            <w:tcPrChange w:id="50642" w:author="pete jones" w:date="2022-01-04T11:57:00Z">
              <w:tcPr>
                <w:tcW w:w="2809" w:type="dxa"/>
              </w:tcPr>
            </w:tcPrChange>
          </w:tcPr>
          <w:p w14:paraId="54AA58C0" w14:textId="77777777" w:rsidR="008E4B87" w:rsidRPr="00FF6A71" w:rsidRDefault="008E4B87">
            <w:pPr>
              <w:spacing w:before="0" w:after="0" w:line="240" w:lineRule="auto"/>
              <w:rPr>
                <w:ins w:id="50643" w:author="pete jones" w:date="2022-01-04T11:19:00Z"/>
                <w:rFonts w:cstheme="minorHAnsi"/>
              </w:rPr>
              <w:pPrChange w:id="50644" w:author="pete jones" w:date="2022-01-04T11:57:00Z">
                <w:pPr>
                  <w:spacing w:line="240" w:lineRule="auto"/>
                </w:pPr>
              </w:pPrChange>
            </w:pPr>
            <w:ins w:id="50645" w:author="pete jones" w:date="2022-01-04T11:19:00Z">
              <w:r w:rsidRPr="00FF6A71">
                <w:rPr>
                  <w:rFonts w:cstheme="minorHAnsi"/>
                </w:rPr>
                <w:t>PTC Windchill</w:t>
              </w:r>
            </w:ins>
          </w:p>
        </w:tc>
        <w:tc>
          <w:tcPr>
            <w:tcW w:w="2760" w:type="dxa"/>
            <w:shd w:val="clear" w:color="auto" w:fill="auto"/>
            <w:vAlign w:val="bottom"/>
            <w:tcPrChange w:id="50646" w:author="pete jones" w:date="2022-01-04T11:57:00Z">
              <w:tcPr>
                <w:tcW w:w="2760" w:type="dxa"/>
                <w:tcBorders>
                  <w:top w:val="nil"/>
                  <w:left w:val="nil"/>
                  <w:bottom w:val="nil"/>
                  <w:right w:val="nil"/>
                </w:tcBorders>
                <w:shd w:val="clear" w:color="auto" w:fill="auto"/>
                <w:vAlign w:val="bottom"/>
              </w:tcPr>
            </w:tcPrChange>
          </w:tcPr>
          <w:p w14:paraId="261BAF91" w14:textId="77777777" w:rsidR="008E4B87" w:rsidRPr="00FF6A71" w:rsidRDefault="008E4B87">
            <w:pPr>
              <w:spacing w:before="0" w:after="0" w:line="240" w:lineRule="auto"/>
              <w:jc w:val="center"/>
              <w:rPr>
                <w:ins w:id="50647" w:author="pete jones" w:date="2022-01-04T11:19:00Z"/>
                <w:rFonts w:cstheme="minorHAnsi"/>
              </w:rPr>
              <w:pPrChange w:id="50648" w:author="pete jones" w:date="2022-01-04T11:57:00Z">
                <w:pPr>
                  <w:spacing w:line="240" w:lineRule="auto"/>
                  <w:jc w:val="center"/>
                </w:pPr>
              </w:pPrChange>
            </w:pPr>
            <w:ins w:id="50649" w:author="pete jones" w:date="2022-01-04T11:19:00Z">
              <w:r w:rsidRPr="00FF6A71">
                <w:rPr>
                  <w:rFonts w:ascii="Calibri" w:hAnsi="Calibri" w:cs="Calibri"/>
                  <w:color w:val="000000"/>
                  <w:sz w:val="22"/>
                  <w:szCs w:val="22"/>
                </w:rPr>
                <w:t>15.38%</w:t>
              </w:r>
            </w:ins>
          </w:p>
        </w:tc>
        <w:tc>
          <w:tcPr>
            <w:tcW w:w="2200" w:type="dxa"/>
            <w:shd w:val="clear" w:color="auto" w:fill="auto"/>
            <w:vAlign w:val="bottom"/>
            <w:tcPrChange w:id="50650" w:author="pete jones" w:date="2022-01-04T11:57:00Z">
              <w:tcPr>
                <w:tcW w:w="2200" w:type="dxa"/>
                <w:tcBorders>
                  <w:top w:val="nil"/>
                  <w:left w:val="nil"/>
                  <w:bottom w:val="nil"/>
                  <w:right w:val="nil"/>
                </w:tcBorders>
                <w:shd w:val="clear" w:color="auto" w:fill="auto"/>
                <w:vAlign w:val="bottom"/>
              </w:tcPr>
            </w:tcPrChange>
          </w:tcPr>
          <w:p w14:paraId="0F2B2425" w14:textId="77777777" w:rsidR="008E4B87" w:rsidRPr="00FF6A71" w:rsidRDefault="008E4B87">
            <w:pPr>
              <w:spacing w:before="0" w:after="0" w:line="240" w:lineRule="auto"/>
              <w:jc w:val="center"/>
              <w:rPr>
                <w:ins w:id="50651" w:author="pete jones" w:date="2022-01-04T11:19:00Z"/>
                <w:rFonts w:cstheme="minorHAnsi"/>
              </w:rPr>
              <w:pPrChange w:id="50652" w:author="pete jones" w:date="2022-01-04T11:57:00Z">
                <w:pPr>
                  <w:spacing w:line="240" w:lineRule="auto"/>
                  <w:jc w:val="center"/>
                </w:pPr>
              </w:pPrChange>
            </w:pPr>
            <w:ins w:id="50653" w:author="pete jones" w:date="2022-01-04T11:19:00Z">
              <w:r w:rsidRPr="00FF6A71">
                <w:rPr>
                  <w:rFonts w:ascii="Calibri" w:hAnsi="Calibri" w:cs="Calibri"/>
                  <w:color w:val="000000"/>
                  <w:sz w:val="22"/>
                  <w:szCs w:val="22"/>
                </w:rPr>
                <w:t>4</w:t>
              </w:r>
            </w:ins>
          </w:p>
        </w:tc>
      </w:tr>
      <w:tr w:rsidR="008E4B87" w:rsidRPr="00FF6A71" w14:paraId="4C135D2F" w14:textId="77777777" w:rsidTr="00256E4A">
        <w:trPr>
          <w:jc w:val="center"/>
          <w:ins w:id="50654" w:author="pete jones" w:date="2022-01-04T11:19:00Z"/>
        </w:trPr>
        <w:tc>
          <w:tcPr>
            <w:tcW w:w="501" w:type="dxa"/>
            <w:vAlign w:val="center"/>
            <w:tcPrChange w:id="50655" w:author="pete jones" w:date="2022-01-04T11:57:00Z">
              <w:tcPr>
                <w:tcW w:w="501" w:type="dxa"/>
                <w:vAlign w:val="center"/>
              </w:tcPr>
            </w:tcPrChange>
          </w:tcPr>
          <w:p w14:paraId="47FE6A6F" w14:textId="77777777" w:rsidR="008E4B87" w:rsidRPr="00FF6A71" w:rsidRDefault="008E4B87">
            <w:pPr>
              <w:spacing w:before="0" w:after="0" w:line="240" w:lineRule="auto"/>
              <w:jc w:val="center"/>
              <w:rPr>
                <w:ins w:id="50656" w:author="pete jones" w:date="2022-01-04T11:19:00Z"/>
                <w:rFonts w:cstheme="minorHAnsi"/>
              </w:rPr>
              <w:pPrChange w:id="50657" w:author="pete jones" w:date="2022-01-04T11:57:00Z">
                <w:pPr>
                  <w:spacing w:line="240" w:lineRule="auto"/>
                  <w:jc w:val="center"/>
                </w:pPr>
              </w:pPrChange>
            </w:pPr>
            <w:ins w:id="50658" w:author="pete jones" w:date="2022-01-04T11:19:00Z">
              <w:r w:rsidRPr="00FF6A71">
                <w:rPr>
                  <w:rFonts w:cstheme="minorHAnsi"/>
                </w:rPr>
                <w:t>4</w:t>
              </w:r>
            </w:ins>
          </w:p>
        </w:tc>
        <w:tc>
          <w:tcPr>
            <w:tcW w:w="2809" w:type="dxa"/>
            <w:tcPrChange w:id="50659" w:author="pete jones" w:date="2022-01-04T11:57:00Z">
              <w:tcPr>
                <w:tcW w:w="2809" w:type="dxa"/>
              </w:tcPr>
            </w:tcPrChange>
          </w:tcPr>
          <w:p w14:paraId="0646080F" w14:textId="77777777" w:rsidR="008E4B87" w:rsidRPr="00FF6A71" w:rsidRDefault="008E4B87">
            <w:pPr>
              <w:spacing w:before="0" w:after="0" w:line="240" w:lineRule="auto"/>
              <w:rPr>
                <w:ins w:id="50660" w:author="pete jones" w:date="2022-01-04T11:19:00Z"/>
                <w:rFonts w:cstheme="minorHAnsi"/>
              </w:rPr>
              <w:pPrChange w:id="50661" w:author="pete jones" w:date="2022-01-04T11:57:00Z">
                <w:pPr>
                  <w:spacing w:line="240" w:lineRule="auto"/>
                </w:pPr>
              </w:pPrChange>
            </w:pPr>
            <w:ins w:id="50662" w:author="pete jones" w:date="2022-01-04T11:19:00Z">
              <w:r w:rsidRPr="00FF6A71">
                <w:rPr>
                  <w:rFonts w:cstheme="minorHAnsi"/>
                </w:rPr>
                <w:t>Dassault 3D Experience</w:t>
              </w:r>
            </w:ins>
          </w:p>
        </w:tc>
        <w:tc>
          <w:tcPr>
            <w:tcW w:w="2760" w:type="dxa"/>
            <w:shd w:val="clear" w:color="auto" w:fill="auto"/>
            <w:vAlign w:val="bottom"/>
            <w:tcPrChange w:id="50663" w:author="pete jones" w:date="2022-01-04T11:57:00Z">
              <w:tcPr>
                <w:tcW w:w="2760" w:type="dxa"/>
                <w:tcBorders>
                  <w:top w:val="nil"/>
                  <w:left w:val="nil"/>
                  <w:bottom w:val="nil"/>
                  <w:right w:val="nil"/>
                </w:tcBorders>
                <w:shd w:val="clear" w:color="auto" w:fill="auto"/>
                <w:vAlign w:val="bottom"/>
              </w:tcPr>
            </w:tcPrChange>
          </w:tcPr>
          <w:p w14:paraId="47AFD1DC" w14:textId="77777777" w:rsidR="008E4B87" w:rsidRPr="00FF6A71" w:rsidRDefault="008E4B87">
            <w:pPr>
              <w:spacing w:before="0" w:after="0" w:line="240" w:lineRule="auto"/>
              <w:jc w:val="center"/>
              <w:rPr>
                <w:ins w:id="50664" w:author="pete jones" w:date="2022-01-04T11:19:00Z"/>
                <w:rFonts w:cstheme="minorHAnsi"/>
              </w:rPr>
              <w:pPrChange w:id="50665" w:author="pete jones" w:date="2022-01-04T11:57:00Z">
                <w:pPr>
                  <w:spacing w:line="240" w:lineRule="auto"/>
                  <w:jc w:val="center"/>
                </w:pPr>
              </w:pPrChange>
            </w:pPr>
            <w:ins w:id="50666" w:author="pete jones" w:date="2022-01-04T11:19:00Z">
              <w:r w:rsidRPr="00FF6A71">
                <w:rPr>
                  <w:rFonts w:ascii="Calibri" w:hAnsi="Calibri" w:cs="Calibri"/>
                  <w:color w:val="000000"/>
                  <w:sz w:val="22"/>
                  <w:szCs w:val="22"/>
                </w:rPr>
                <w:t>19.23%</w:t>
              </w:r>
            </w:ins>
          </w:p>
        </w:tc>
        <w:tc>
          <w:tcPr>
            <w:tcW w:w="2200" w:type="dxa"/>
            <w:shd w:val="clear" w:color="auto" w:fill="auto"/>
            <w:vAlign w:val="bottom"/>
            <w:tcPrChange w:id="50667" w:author="pete jones" w:date="2022-01-04T11:57:00Z">
              <w:tcPr>
                <w:tcW w:w="2200" w:type="dxa"/>
                <w:tcBorders>
                  <w:top w:val="nil"/>
                  <w:left w:val="nil"/>
                  <w:bottom w:val="nil"/>
                  <w:right w:val="nil"/>
                </w:tcBorders>
                <w:shd w:val="clear" w:color="auto" w:fill="auto"/>
                <w:vAlign w:val="bottom"/>
              </w:tcPr>
            </w:tcPrChange>
          </w:tcPr>
          <w:p w14:paraId="3F12B76B" w14:textId="77777777" w:rsidR="008E4B87" w:rsidRPr="00FF6A71" w:rsidRDefault="008E4B87">
            <w:pPr>
              <w:spacing w:before="0" w:after="0" w:line="240" w:lineRule="auto"/>
              <w:jc w:val="center"/>
              <w:rPr>
                <w:ins w:id="50668" w:author="pete jones" w:date="2022-01-04T11:19:00Z"/>
                <w:rFonts w:cstheme="minorHAnsi"/>
              </w:rPr>
              <w:pPrChange w:id="50669" w:author="pete jones" w:date="2022-01-04T11:57:00Z">
                <w:pPr>
                  <w:spacing w:line="240" w:lineRule="auto"/>
                  <w:jc w:val="center"/>
                </w:pPr>
              </w:pPrChange>
            </w:pPr>
            <w:ins w:id="50670" w:author="pete jones" w:date="2022-01-04T11:19:00Z">
              <w:r w:rsidRPr="00FF6A71">
                <w:rPr>
                  <w:rFonts w:ascii="Calibri" w:hAnsi="Calibri" w:cs="Calibri"/>
                  <w:color w:val="000000"/>
                  <w:sz w:val="22"/>
                  <w:szCs w:val="22"/>
                </w:rPr>
                <w:t>5</w:t>
              </w:r>
            </w:ins>
          </w:p>
        </w:tc>
      </w:tr>
      <w:tr w:rsidR="008E4B87" w:rsidRPr="00FF6A71" w14:paraId="71038A26" w14:textId="77777777" w:rsidTr="00256E4A">
        <w:trPr>
          <w:jc w:val="center"/>
          <w:ins w:id="50671" w:author="pete jones" w:date="2022-01-04T11:19:00Z"/>
        </w:trPr>
        <w:tc>
          <w:tcPr>
            <w:tcW w:w="501" w:type="dxa"/>
            <w:vAlign w:val="center"/>
            <w:tcPrChange w:id="50672" w:author="pete jones" w:date="2022-01-04T11:57:00Z">
              <w:tcPr>
                <w:tcW w:w="501" w:type="dxa"/>
                <w:vAlign w:val="center"/>
              </w:tcPr>
            </w:tcPrChange>
          </w:tcPr>
          <w:p w14:paraId="1DEAC1B2" w14:textId="77777777" w:rsidR="008E4B87" w:rsidRPr="00FF6A71" w:rsidRDefault="008E4B87">
            <w:pPr>
              <w:spacing w:before="0" w:after="0" w:line="240" w:lineRule="auto"/>
              <w:jc w:val="center"/>
              <w:rPr>
                <w:ins w:id="50673" w:author="pete jones" w:date="2022-01-04T11:19:00Z"/>
                <w:rFonts w:cstheme="minorHAnsi"/>
              </w:rPr>
              <w:pPrChange w:id="50674" w:author="pete jones" w:date="2022-01-04T11:57:00Z">
                <w:pPr>
                  <w:spacing w:line="240" w:lineRule="auto"/>
                  <w:jc w:val="center"/>
                </w:pPr>
              </w:pPrChange>
            </w:pPr>
            <w:ins w:id="50675" w:author="pete jones" w:date="2022-01-04T11:19:00Z">
              <w:r w:rsidRPr="00FF6A71">
                <w:rPr>
                  <w:rFonts w:cstheme="minorHAnsi"/>
                </w:rPr>
                <w:lastRenderedPageBreak/>
                <w:t>5</w:t>
              </w:r>
            </w:ins>
          </w:p>
        </w:tc>
        <w:tc>
          <w:tcPr>
            <w:tcW w:w="2809" w:type="dxa"/>
            <w:tcPrChange w:id="50676" w:author="pete jones" w:date="2022-01-04T11:57:00Z">
              <w:tcPr>
                <w:tcW w:w="2809" w:type="dxa"/>
              </w:tcPr>
            </w:tcPrChange>
          </w:tcPr>
          <w:p w14:paraId="52159989" w14:textId="77777777" w:rsidR="008E4B87" w:rsidRPr="00FF6A71" w:rsidRDefault="008E4B87">
            <w:pPr>
              <w:spacing w:before="0" w:after="0" w:line="240" w:lineRule="auto"/>
              <w:rPr>
                <w:ins w:id="50677" w:author="pete jones" w:date="2022-01-04T11:19:00Z"/>
                <w:rFonts w:cstheme="minorHAnsi"/>
              </w:rPr>
              <w:pPrChange w:id="50678" w:author="pete jones" w:date="2022-01-04T11:57:00Z">
                <w:pPr>
                  <w:spacing w:line="240" w:lineRule="auto"/>
                </w:pPr>
              </w:pPrChange>
            </w:pPr>
            <w:ins w:id="50679" w:author="pete jones" w:date="2022-01-04T11:19:00Z">
              <w:r w:rsidRPr="00FF6A71">
                <w:rPr>
                  <w:rFonts w:cstheme="minorHAnsi"/>
                </w:rPr>
                <w:t xml:space="preserve">Autodesk Vault </w:t>
              </w:r>
            </w:ins>
          </w:p>
        </w:tc>
        <w:tc>
          <w:tcPr>
            <w:tcW w:w="2760" w:type="dxa"/>
            <w:shd w:val="clear" w:color="auto" w:fill="auto"/>
            <w:vAlign w:val="bottom"/>
            <w:tcPrChange w:id="50680" w:author="pete jones" w:date="2022-01-04T11:57:00Z">
              <w:tcPr>
                <w:tcW w:w="2760" w:type="dxa"/>
                <w:tcBorders>
                  <w:top w:val="nil"/>
                  <w:left w:val="nil"/>
                  <w:bottom w:val="nil"/>
                  <w:right w:val="nil"/>
                </w:tcBorders>
                <w:shd w:val="clear" w:color="auto" w:fill="auto"/>
                <w:vAlign w:val="bottom"/>
              </w:tcPr>
            </w:tcPrChange>
          </w:tcPr>
          <w:p w14:paraId="21B00EBD" w14:textId="77777777" w:rsidR="008E4B87" w:rsidRPr="00FF6A71" w:rsidRDefault="008E4B87">
            <w:pPr>
              <w:spacing w:before="0" w:after="0" w:line="240" w:lineRule="auto"/>
              <w:jc w:val="center"/>
              <w:rPr>
                <w:ins w:id="50681" w:author="pete jones" w:date="2022-01-04T11:19:00Z"/>
                <w:rFonts w:cstheme="minorHAnsi"/>
              </w:rPr>
              <w:pPrChange w:id="50682" w:author="pete jones" w:date="2022-01-04T11:57:00Z">
                <w:pPr>
                  <w:spacing w:line="240" w:lineRule="auto"/>
                  <w:jc w:val="center"/>
                </w:pPr>
              </w:pPrChange>
            </w:pPr>
            <w:ins w:id="50683" w:author="pete jones" w:date="2022-01-04T11:19:00Z">
              <w:r w:rsidRPr="00FF6A71">
                <w:rPr>
                  <w:rFonts w:ascii="Calibri" w:hAnsi="Calibri" w:cs="Calibri"/>
                  <w:color w:val="000000"/>
                  <w:sz w:val="22"/>
                  <w:szCs w:val="22"/>
                </w:rPr>
                <w:t>19.23%</w:t>
              </w:r>
            </w:ins>
          </w:p>
        </w:tc>
        <w:tc>
          <w:tcPr>
            <w:tcW w:w="2200" w:type="dxa"/>
            <w:shd w:val="clear" w:color="auto" w:fill="auto"/>
            <w:vAlign w:val="bottom"/>
            <w:tcPrChange w:id="50684" w:author="pete jones" w:date="2022-01-04T11:57:00Z">
              <w:tcPr>
                <w:tcW w:w="2200" w:type="dxa"/>
                <w:tcBorders>
                  <w:top w:val="nil"/>
                  <w:left w:val="nil"/>
                  <w:bottom w:val="nil"/>
                  <w:right w:val="nil"/>
                </w:tcBorders>
                <w:shd w:val="clear" w:color="auto" w:fill="auto"/>
                <w:vAlign w:val="bottom"/>
              </w:tcPr>
            </w:tcPrChange>
          </w:tcPr>
          <w:p w14:paraId="7A3226B3" w14:textId="77777777" w:rsidR="008E4B87" w:rsidRPr="00FF6A71" w:rsidRDefault="008E4B87">
            <w:pPr>
              <w:spacing w:before="0" w:after="0" w:line="240" w:lineRule="auto"/>
              <w:jc w:val="center"/>
              <w:rPr>
                <w:ins w:id="50685" w:author="pete jones" w:date="2022-01-04T11:19:00Z"/>
                <w:rFonts w:cstheme="minorHAnsi"/>
              </w:rPr>
              <w:pPrChange w:id="50686" w:author="pete jones" w:date="2022-01-04T11:57:00Z">
                <w:pPr>
                  <w:spacing w:line="240" w:lineRule="auto"/>
                  <w:jc w:val="center"/>
                </w:pPr>
              </w:pPrChange>
            </w:pPr>
            <w:ins w:id="50687" w:author="pete jones" w:date="2022-01-04T11:19:00Z">
              <w:r w:rsidRPr="00FF6A71">
                <w:rPr>
                  <w:rFonts w:ascii="Calibri" w:hAnsi="Calibri" w:cs="Calibri"/>
                  <w:color w:val="000000"/>
                  <w:sz w:val="22"/>
                  <w:szCs w:val="22"/>
                </w:rPr>
                <w:t>5</w:t>
              </w:r>
            </w:ins>
          </w:p>
        </w:tc>
      </w:tr>
      <w:tr w:rsidR="008E4B87" w:rsidRPr="00FF6A71" w14:paraId="281E3517" w14:textId="77777777" w:rsidTr="00256E4A">
        <w:trPr>
          <w:jc w:val="center"/>
          <w:ins w:id="50688" w:author="pete jones" w:date="2022-01-04T11:19:00Z"/>
        </w:trPr>
        <w:tc>
          <w:tcPr>
            <w:tcW w:w="501" w:type="dxa"/>
            <w:vAlign w:val="center"/>
            <w:tcPrChange w:id="50689" w:author="pete jones" w:date="2022-01-04T11:57:00Z">
              <w:tcPr>
                <w:tcW w:w="501" w:type="dxa"/>
                <w:vAlign w:val="center"/>
              </w:tcPr>
            </w:tcPrChange>
          </w:tcPr>
          <w:p w14:paraId="2FD7CE04" w14:textId="77777777" w:rsidR="008E4B87" w:rsidRPr="00FF6A71" w:rsidRDefault="008E4B87">
            <w:pPr>
              <w:spacing w:before="0" w:after="0" w:line="240" w:lineRule="auto"/>
              <w:jc w:val="center"/>
              <w:rPr>
                <w:ins w:id="50690" w:author="pete jones" w:date="2022-01-04T11:19:00Z"/>
                <w:rFonts w:cstheme="minorHAnsi"/>
              </w:rPr>
              <w:pPrChange w:id="50691" w:author="pete jones" w:date="2022-01-04T11:57:00Z">
                <w:pPr>
                  <w:spacing w:line="240" w:lineRule="auto"/>
                  <w:jc w:val="center"/>
                </w:pPr>
              </w:pPrChange>
            </w:pPr>
            <w:ins w:id="50692" w:author="pete jones" w:date="2022-01-04T11:19:00Z">
              <w:r w:rsidRPr="00FF6A71">
                <w:rPr>
                  <w:rFonts w:cstheme="minorHAnsi"/>
                </w:rPr>
                <w:t>6</w:t>
              </w:r>
            </w:ins>
          </w:p>
        </w:tc>
        <w:tc>
          <w:tcPr>
            <w:tcW w:w="2809" w:type="dxa"/>
            <w:tcPrChange w:id="50693" w:author="pete jones" w:date="2022-01-04T11:57:00Z">
              <w:tcPr>
                <w:tcW w:w="2809" w:type="dxa"/>
              </w:tcPr>
            </w:tcPrChange>
          </w:tcPr>
          <w:p w14:paraId="05072CD3" w14:textId="77777777" w:rsidR="008E4B87" w:rsidRPr="00FF6A71" w:rsidRDefault="008E4B87">
            <w:pPr>
              <w:spacing w:before="0" w:after="0" w:line="240" w:lineRule="auto"/>
              <w:rPr>
                <w:ins w:id="50694" w:author="pete jones" w:date="2022-01-04T11:19:00Z"/>
                <w:rFonts w:cstheme="minorHAnsi"/>
              </w:rPr>
              <w:pPrChange w:id="50695" w:author="pete jones" w:date="2022-01-04T11:57:00Z">
                <w:pPr>
                  <w:spacing w:line="240" w:lineRule="auto"/>
                </w:pPr>
              </w:pPrChange>
            </w:pPr>
            <w:ins w:id="50696" w:author="pete jones" w:date="2022-01-04T11:19:00Z">
              <w:r w:rsidRPr="00FF6A71">
                <w:rPr>
                  <w:rFonts w:cstheme="minorHAnsi"/>
                </w:rPr>
                <w:t>Autodesk A360</w:t>
              </w:r>
            </w:ins>
          </w:p>
        </w:tc>
        <w:tc>
          <w:tcPr>
            <w:tcW w:w="2760" w:type="dxa"/>
            <w:shd w:val="clear" w:color="auto" w:fill="auto"/>
            <w:vAlign w:val="bottom"/>
            <w:tcPrChange w:id="50697" w:author="pete jones" w:date="2022-01-04T11:57:00Z">
              <w:tcPr>
                <w:tcW w:w="2760" w:type="dxa"/>
                <w:tcBorders>
                  <w:top w:val="nil"/>
                  <w:left w:val="nil"/>
                  <w:bottom w:val="nil"/>
                  <w:right w:val="nil"/>
                </w:tcBorders>
                <w:shd w:val="clear" w:color="auto" w:fill="auto"/>
                <w:vAlign w:val="bottom"/>
              </w:tcPr>
            </w:tcPrChange>
          </w:tcPr>
          <w:p w14:paraId="7F4F450F" w14:textId="77777777" w:rsidR="008E4B87" w:rsidRPr="00FF6A71" w:rsidRDefault="008E4B87">
            <w:pPr>
              <w:spacing w:before="0" w:after="0" w:line="240" w:lineRule="auto"/>
              <w:jc w:val="center"/>
              <w:rPr>
                <w:ins w:id="50698" w:author="pete jones" w:date="2022-01-04T11:19:00Z"/>
                <w:rFonts w:cstheme="minorHAnsi"/>
              </w:rPr>
              <w:pPrChange w:id="50699" w:author="pete jones" w:date="2022-01-04T11:57:00Z">
                <w:pPr>
                  <w:spacing w:line="240" w:lineRule="auto"/>
                  <w:jc w:val="center"/>
                </w:pPr>
              </w:pPrChange>
            </w:pPr>
            <w:ins w:id="50700" w:author="pete jones" w:date="2022-01-04T11:19:00Z">
              <w:r w:rsidRPr="00FF6A71">
                <w:rPr>
                  <w:rFonts w:ascii="Calibri" w:hAnsi="Calibri" w:cs="Calibri"/>
                  <w:color w:val="000000"/>
                  <w:sz w:val="22"/>
                  <w:szCs w:val="22"/>
                </w:rPr>
                <w:t>7.69%</w:t>
              </w:r>
            </w:ins>
          </w:p>
        </w:tc>
        <w:tc>
          <w:tcPr>
            <w:tcW w:w="2200" w:type="dxa"/>
            <w:shd w:val="clear" w:color="auto" w:fill="auto"/>
            <w:vAlign w:val="bottom"/>
            <w:tcPrChange w:id="50701" w:author="pete jones" w:date="2022-01-04T11:57:00Z">
              <w:tcPr>
                <w:tcW w:w="2200" w:type="dxa"/>
                <w:tcBorders>
                  <w:top w:val="nil"/>
                  <w:left w:val="nil"/>
                  <w:bottom w:val="nil"/>
                  <w:right w:val="nil"/>
                </w:tcBorders>
                <w:shd w:val="clear" w:color="auto" w:fill="auto"/>
                <w:vAlign w:val="bottom"/>
              </w:tcPr>
            </w:tcPrChange>
          </w:tcPr>
          <w:p w14:paraId="1F194950" w14:textId="77777777" w:rsidR="008E4B87" w:rsidRPr="00FF6A71" w:rsidRDefault="008E4B87">
            <w:pPr>
              <w:spacing w:before="0" w:after="0" w:line="240" w:lineRule="auto"/>
              <w:jc w:val="center"/>
              <w:rPr>
                <w:ins w:id="50702" w:author="pete jones" w:date="2022-01-04T11:19:00Z"/>
                <w:rFonts w:cstheme="minorHAnsi"/>
              </w:rPr>
              <w:pPrChange w:id="50703" w:author="pete jones" w:date="2022-01-04T11:57:00Z">
                <w:pPr>
                  <w:spacing w:line="240" w:lineRule="auto"/>
                  <w:jc w:val="center"/>
                </w:pPr>
              </w:pPrChange>
            </w:pPr>
            <w:ins w:id="50704" w:author="pete jones" w:date="2022-01-04T11:19:00Z">
              <w:r w:rsidRPr="00FF6A71">
                <w:rPr>
                  <w:rFonts w:ascii="Calibri" w:hAnsi="Calibri" w:cs="Calibri"/>
                  <w:color w:val="000000"/>
                  <w:sz w:val="22"/>
                  <w:szCs w:val="22"/>
                </w:rPr>
                <w:t>2</w:t>
              </w:r>
            </w:ins>
          </w:p>
        </w:tc>
      </w:tr>
      <w:tr w:rsidR="008E4B87" w:rsidRPr="00FF6A71" w14:paraId="6C0B4C52" w14:textId="77777777" w:rsidTr="00256E4A">
        <w:trPr>
          <w:jc w:val="center"/>
          <w:ins w:id="50705" w:author="pete jones" w:date="2022-01-04T11:19:00Z"/>
        </w:trPr>
        <w:tc>
          <w:tcPr>
            <w:tcW w:w="501" w:type="dxa"/>
            <w:vAlign w:val="center"/>
            <w:tcPrChange w:id="50706" w:author="pete jones" w:date="2022-01-04T11:57:00Z">
              <w:tcPr>
                <w:tcW w:w="501" w:type="dxa"/>
                <w:vAlign w:val="center"/>
              </w:tcPr>
            </w:tcPrChange>
          </w:tcPr>
          <w:p w14:paraId="29E78195" w14:textId="77777777" w:rsidR="008E4B87" w:rsidRPr="00FF6A71" w:rsidRDefault="008E4B87">
            <w:pPr>
              <w:spacing w:before="0" w:after="0" w:line="240" w:lineRule="auto"/>
              <w:jc w:val="center"/>
              <w:rPr>
                <w:ins w:id="50707" w:author="pete jones" w:date="2022-01-04T11:19:00Z"/>
                <w:rFonts w:cstheme="minorHAnsi"/>
              </w:rPr>
              <w:pPrChange w:id="50708" w:author="pete jones" w:date="2022-01-04T11:57:00Z">
                <w:pPr>
                  <w:spacing w:line="240" w:lineRule="auto"/>
                  <w:jc w:val="center"/>
                </w:pPr>
              </w:pPrChange>
            </w:pPr>
            <w:ins w:id="50709" w:author="pete jones" w:date="2022-01-04T11:19:00Z">
              <w:r w:rsidRPr="00FF6A71">
                <w:rPr>
                  <w:rFonts w:cstheme="minorHAnsi"/>
                </w:rPr>
                <w:t>7</w:t>
              </w:r>
            </w:ins>
          </w:p>
        </w:tc>
        <w:tc>
          <w:tcPr>
            <w:tcW w:w="2809" w:type="dxa"/>
            <w:tcPrChange w:id="50710" w:author="pete jones" w:date="2022-01-04T11:57:00Z">
              <w:tcPr>
                <w:tcW w:w="2809" w:type="dxa"/>
              </w:tcPr>
            </w:tcPrChange>
          </w:tcPr>
          <w:p w14:paraId="3162FCE2" w14:textId="77777777" w:rsidR="008E4B87" w:rsidRPr="00FF6A71" w:rsidRDefault="008E4B87">
            <w:pPr>
              <w:spacing w:before="0" w:after="0" w:line="240" w:lineRule="auto"/>
              <w:rPr>
                <w:ins w:id="50711" w:author="pete jones" w:date="2022-01-04T11:19:00Z"/>
                <w:rFonts w:cstheme="minorHAnsi"/>
              </w:rPr>
              <w:pPrChange w:id="50712" w:author="pete jones" w:date="2022-01-04T11:57:00Z">
                <w:pPr>
                  <w:spacing w:line="240" w:lineRule="auto"/>
                </w:pPr>
              </w:pPrChange>
            </w:pPr>
            <w:ins w:id="50713" w:author="pete jones" w:date="2022-01-04T11:19:00Z">
              <w:r w:rsidRPr="00FF6A71">
                <w:rPr>
                  <w:rFonts w:cstheme="minorHAnsi"/>
                </w:rPr>
                <w:t>OTHER</w:t>
              </w:r>
            </w:ins>
          </w:p>
        </w:tc>
        <w:tc>
          <w:tcPr>
            <w:tcW w:w="2760" w:type="dxa"/>
            <w:shd w:val="clear" w:color="auto" w:fill="auto"/>
            <w:vAlign w:val="bottom"/>
            <w:tcPrChange w:id="50714" w:author="pete jones" w:date="2022-01-04T11:57:00Z">
              <w:tcPr>
                <w:tcW w:w="2760" w:type="dxa"/>
                <w:tcBorders>
                  <w:top w:val="nil"/>
                  <w:left w:val="nil"/>
                  <w:bottom w:val="nil"/>
                  <w:right w:val="nil"/>
                </w:tcBorders>
                <w:shd w:val="clear" w:color="auto" w:fill="auto"/>
                <w:vAlign w:val="bottom"/>
              </w:tcPr>
            </w:tcPrChange>
          </w:tcPr>
          <w:p w14:paraId="3D8C3614" w14:textId="77777777" w:rsidR="008E4B87" w:rsidRPr="00FF6A71" w:rsidRDefault="008E4B87">
            <w:pPr>
              <w:spacing w:before="0" w:after="0" w:line="240" w:lineRule="auto"/>
              <w:jc w:val="center"/>
              <w:rPr>
                <w:ins w:id="50715" w:author="pete jones" w:date="2022-01-04T11:19:00Z"/>
                <w:rFonts w:cstheme="minorHAnsi"/>
              </w:rPr>
              <w:pPrChange w:id="50716" w:author="pete jones" w:date="2022-01-04T11:57:00Z">
                <w:pPr>
                  <w:spacing w:line="240" w:lineRule="auto"/>
                  <w:jc w:val="center"/>
                </w:pPr>
              </w:pPrChange>
            </w:pPr>
            <w:ins w:id="50717" w:author="pete jones" w:date="2022-01-04T11:19:00Z">
              <w:r w:rsidRPr="00FF6A71">
                <w:rPr>
                  <w:rFonts w:ascii="Calibri" w:hAnsi="Calibri" w:cs="Calibri"/>
                  <w:color w:val="000000"/>
                  <w:sz w:val="22"/>
                  <w:szCs w:val="22"/>
                </w:rPr>
                <w:t>7.69%</w:t>
              </w:r>
            </w:ins>
          </w:p>
        </w:tc>
        <w:tc>
          <w:tcPr>
            <w:tcW w:w="2200" w:type="dxa"/>
            <w:shd w:val="clear" w:color="auto" w:fill="auto"/>
            <w:vAlign w:val="bottom"/>
            <w:tcPrChange w:id="50718" w:author="pete jones" w:date="2022-01-04T11:57:00Z">
              <w:tcPr>
                <w:tcW w:w="2200" w:type="dxa"/>
                <w:tcBorders>
                  <w:top w:val="nil"/>
                  <w:left w:val="nil"/>
                  <w:bottom w:val="nil"/>
                  <w:right w:val="nil"/>
                </w:tcBorders>
                <w:shd w:val="clear" w:color="auto" w:fill="auto"/>
                <w:vAlign w:val="bottom"/>
              </w:tcPr>
            </w:tcPrChange>
          </w:tcPr>
          <w:p w14:paraId="47037E26" w14:textId="77777777" w:rsidR="008E4B87" w:rsidRPr="00FF6A71" w:rsidRDefault="008E4B87">
            <w:pPr>
              <w:spacing w:before="0" w:after="0" w:line="240" w:lineRule="auto"/>
              <w:jc w:val="center"/>
              <w:rPr>
                <w:ins w:id="50719" w:author="pete jones" w:date="2022-01-04T11:19:00Z"/>
                <w:rFonts w:cstheme="minorHAnsi"/>
              </w:rPr>
              <w:pPrChange w:id="50720" w:author="pete jones" w:date="2022-01-04T11:57:00Z">
                <w:pPr>
                  <w:spacing w:line="240" w:lineRule="auto"/>
                  <w:jc w:val="center"/>
                </w:pPr>
              </w:pPrChange>
            </w:pPr>
            <w:ins w:id="50721" w:author="pete jones" w:date="2022-01-04T11:19:00Z">
              <w:r w:rsidRPr="00FF6A71">
                <w:rPr>
                  <w:rFonts w:ascii="Calibri" w:hAnsi="Calibri" w:cs="Calibri"/>
                  <w:color w:val="000000"/>
                  <w:sz w:val="22"/>
                  <w:szCs w:val="22"/>
                </w:rPr>
                <w:t>2</w:t>
              </w:r>
            </w:ins>
          </w:p>
        </w:tc>
      </w:tr>
      <w:tr w:rsidR="008E4B87" w:rsidRPr="00FF6A71" w14:paraId="7A360818" w14:textId="77777777" w:rsidTr="00256E4A">
        <w:trPr>
          <w:jc w:val="center"/>
          <w:ins w:id="50722" w:author="pete jones" w:date="2022-01-04T11:19:00Z"/>
        </w:trPr>
        <w:tc>
          <w:tcPr>
            <w:tcW w:w="3310" w:type="dxa"/>
            <w:gridSpan w:val="2"/>
            <w:vAlign w:val="center"/>
            <w:tcPrChange w:id="50723" w:author="pete jones" w:date="2022-01-04T11:57:00Z">
              <w:tcPr>
                <w:tcW w:w="3310" w:type="dxa"/>
                <w:gridSpan w:val="2"/>
                <w:vAlign w:val="center"/>
              </w:tcPr>
            </w:tcPrChange>
          </w:tcPr>
          <w:p w14:paraId="087BE1CD" w14:textId="77777777" w:rsidR="008E4B87" w:rsidRPr="00FF6A71" w:rsidRDefault="008E4B87">
            <w:pPr>
              <w:spacing w:before="0" w:after="0" w:line="240" w:lineRule="auto"/>
              <w:jc w:val="right"/>
              <w:rPr>
                <w:ins w:id="50724" w:author="pete jones" w:date="2022-01-04T11:19:00Z"/>
                <w:rFonts w:cstheme="minorHAnsi"/>
                <w:b/>
                <w:bCs/>
              </w:rPr>
              <w:pPrChange w:id="50725" w:author="pete jones" w:date="2022-01-04T11:57:00Z">
                <w:pPr>
                  <w:spacing w:line="240" w:lineRule="auto"/>
                  <w:jc w:val="right"/>
                </w:pPr>
              </w:pPrChange>
            </w:pPr>
            <w:ins w:id="50726" w:author="pete jones" w:date="2022-01-04T11:19:00Z">
              <w:r w:rsidRPr="00FF6A71">
                <w:rPr>
                  <w:rFonts w:cstheme="minorHAnsi"/>
                  <w:b/>
                  <w:bCs/>
                </w:rPr>
                <w:t>Totals</w:t>
              </w:r>
            </w:ins>
          </w:p>
        </w:tc>
        <w:tc>
          <w:tcPr>
            <w:tcW w:w="2760" w:type="dxa"/>
            <w:vAlign w:val="bottom"/>
            <w:tcPrChange w:id="50727" w:author="pete jones" w:date="2022-01-04T11:57:00Z">
              <w:tcPr>
                <w:tcW w:w="2760" w:type="dxa"/>
                <w:vAlign w:val="bottom"/>
              </w:tcPr>
            </w:tcPrChange>
          </w:tcPr>
          <w:p w14:paraId="13921A44" w14:textId="77777777" w:rsidR="008E4B87" w:rsidRPr="00FF6A71" w:rsidRDefault="008E4B87">
            <w:pPr>
              <w:spacing w:before="0" w:after="0" w:line="240" w:lineRule="auto"/>
              <w:jc w:val="center"/>
              <w:rPr>
                <w:ins w:id="50728" w:author="pete jones" w:date="2022-01-04T11:19:00Z"/>
                <w:rFonts w:cstheme="minorHAnsi"/>
                <w:b/>
                <w:bCs/>
              </w:rPr>
              <w:pPrChange w:id="50729" w:author="pete jones" w:date="2022-01-04T11:57:00Z">
                <w:pPr>
                  <w:spacing w:line="240" w:lineRule="auto"/>
                  <w:jc w:val="center"/>
                </w:pPr>
              </w:pPrChange>
            </w:pPr>
            <w:ins w:id="50730" w:author="pete jones" w:date="2022-01-04T11:19:00Z">
              <w:r w:rsidRPr="00FF6A71">
                <w:rPr>
                  <w:rFonts w:cstheme="minorHAnsi"/>
                  <w:b/>
                  <w:bCs/>
                  <w:color w:val="000000"/>
                </w:rPr>
                <w:t>100%</w:t>
              </w:r>
            </w:ins>
          </w:p>
        </w:tc>
        <w:tc>
          <w:tcPr>
            <w:tcW w:w="2200" w:type="dxa"/>
            <w:shd w:val="clear" w:color="auto" w:fill="auto"/>
            <w:vAlign w:val="bottom"/>
            <w:tcPrChange w:id="50731" w:author="pete jones" w:date="2022-01-04T11:57:00Z">
              <w:tcPr>
                <w:tcW w:w="2200" w:type="dxa"/>
                <w:shd w:val="clear" w:color="auto" w:fill="auto"/>
                <w:vAlign w:val="bottom"/>
              </w:tcPr>
            </w:tcPrChange>
          </w:tcPr>
          <w:p w14:paraId="67065D4C" w14:textId="77777777" w:rsidR="008E4B87" w:rsidRPr="00FF6A71" w:rsidRDefault="008E4B87">
            <w:pPr>
              <w:spacing w:before="0" w:after="0" w:line="240" w:lineRule="auto"/>
              <w:jc w:val="center"/>
              <w:rPr>
                <w:ins w:id="50732" w:author="pete jones" w:date="2022-01-04T11:19:00Z"/>
                <w:rFonts w:cstheme="minorHAnsi"/>
                <w:b/>
                <w:bCs/>
              </w:rPr>
              <w:pPrChange w:id="50733" w:author="pete jones" w:date="2022-01-04T11:57:00Z">
                <w:pPr>
                  <w:spacing w:line="240" w:lineRule="auto"/>
                  <w:jc w:val="center"/>
                </w:pPr>
              </w:pPrChange>
            </w:pPr>
            <w:ins w:id="50734" w:author="pete jones" w:date="2022-01-04T11:19:00Z">
              <w:r w:rsidRPr="00FF6A71">
                <w:rPr>
                  <w:rFonts w:cstheme="minorHAnsi"/>
                  <w:b/>
                  <w:bCs/>
                </w:rPr>
                <w:t>26</w:t>
              </w:r>
            </w:ins>
          </w:p>
        </w:tc>
      </w:tr>
    </w:tbl>
    <w:p w14:paraId="05E1789C" w14:textId="77777777" w:rsidR="008E4B87" w:rsidRPr="00FF6A71" w:rsidRDefault="008E4B87">
      <w:pPr>
        <w:rPr>
          <w:ins w:id="50735" w:author="pete jones" w:date="2022-01-04T11:19:00Z"/>
          <w:rFonts w:cstheme="minorHAnsi"/>
        </w:rPr>
        <w:pPrChange w:id="50736" w:author="pete jones" w:date="2022-01-04T11:57:00Z">
          <w:pPr>
            <w:keepNext/>
          </w:pPr>
        </w:pPrChange>
      </w:pPr>
      <w:ins w:id="50737" w:author="pete jones" w:date="2022-01-04T11:19:00Z">
        <w:r w:rsidRPr="00FF6A71">
          <w:rPr>
            <w:rFonts w:cstheme="minorHAnsi"/>
          </w:rPr>
          <w:t>Q6.4 I have integrated CAD data within my module(s) to support maths, science, manufacturing, design, or other topic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0738" w:author="pete jones" w:date="2022-01-04T11:58: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0739">
          <w:tblGrid>
            <w:gridCol w:w="814"/>
            <w:gridCol w:w="814"/>
            <w:gridCol w:w="814"/>
            <w:gridCol w:w="814"/>
            <w:gridCol w:w="692"/>
            <w:gridCol w:w="692"/>
            <w:gridCol w:w="692"/>
            <w:gridCol w:w="692"/>
          </w:tblGrid>
        </w:tblGridChange>
      </w:tblGrid>
      <w:tr w:rsidR="008E4B87" w:rsidRPr="00FF6A71" w14:paraId="7503020B" w14:textId="77777777" w:rsidTr="00256E4A">
        <w:trPr>
          <w:trHeight w:val="300"/>
          <w:jc w:val="center"/>
          <w:ins w:id="50740" w:author="pete jones" w:date="2022-01-04T11:19:00Z"/>
          <w:trPrChange w:id="50741" w:author="pete jones" w:date="2022-01-04T11:58:00Z">
            <w:trPr>
              <w:trHeight w:val="300"/>
              <w:jc w:val="center"/>
            </w:trPr>
          </w:trPrChange>
        </w:trPr>
        <w:tc>
          <w:tcPr>
            <w:tcW w:w="814" w:type="dxa"/>
            <w:shd w:val="clear" w:color="auto" w:fill="E7E6E6" w:themeFill="background2"/>
            <w:vAlign w:val="center"/>
            <w:tcPrChange w:id="50742" w:author="pete jones" w:date="2022-01-04T11:58:00Z">
              <w:tcPr>
                <w:tcW w:w="814" w:type="dxa"/>
                <w:shd w:val="clear" w:color="auto" w:fill="E7E6E6" w:themeFill="background2"/>
                <w:vAlign w:val="center"/>
              </w:tcPr>
            </w:tcPrChange>
          </w:tcPr>
          <w:p w14:paraId="35DC9DC3" w14:textId="77777777" w:rsidR="008E4B87" w:rsidRPr="00FF6A71" w:rsidRDefault="008E4B87">
            <w:pPr>
              <w:spacing w:before="0" w:after="0" w:line="240" w:lineRule="auto"/>
              <w:jc w:val="center"/>
              <w:rPr>
                <w:ins w:id="50743" w:author="pete jones" w:date="2022-01-04T11:19:00Z"/>
                <w:rFonts w:cstheme="minorHAnsi"/>
                <w:b/>
                <w:bCs/>
              </w:rPr>
              <w:pPrChange w:id="50744" w:author="pete jones" w:date="2022-01-04T11:58:00Z">
                <w:pPr>
                  <w:keepNext/>
                  <w:jc w:val="center"/>
                </w:pPr>
              </w:pPrChange>
            </w:pPr>
            <w:ins w:id="50745" w:author="pete jones" w:date="2022-01-04T11:19:00Z">
              <w:r w:rsidRPr="00FF6A71">
                <w:rPr>
                  <w:rFonts w:cstheme="minorHAnsi"/>
                  <w:b/>
                  <w:bCs/>
                </w:rPr>
                <w:t>scale</w:t>
              </w:r>
            </w:ins>
          </w:p>
        </w:tc>
        <w:tc>
          <w:tcPr>
            <w:tcW w:w="814" w:type="dxa"/>
            <w:shd w:val="clear" w:color="auto" w:fill="E7E6E6" w:themeFill="background2"/>
            <w:noWrap/>
            <w:vAlign w:val="center"/>
            <w:tcPrChange w:id="50746" w:author="pete jones" w:date="2022-01-04T11:58:00Z">
              <w:tcPr>
                <w:tcW w:w="814" w:type="dxa"/>
                <w:shd w:val="clear" w:color="auto" w:fill="E7E6E6" w:themeFill="background2"/>
                <w:noWrap/>
                <w:vAlign w:val="center"/>
              </w:tcPr>
            </w:tcPrChange>
          </w:tcPr>
          <w:p w14:paraId="6B9D184E" w14:textId="77777777" w:rsidR="008E4B87" w:rsidRPr="00FF6A71" w:rsidRDefault="008E4B87">
            <w:pPr>
              <w:spacing w:before="0" w:after="0" w:line="240" w:lineRule="auto"/>
              <w:jc w:val="center"/>
              <w:rPr>
                <w:ins w:id="50747" w:author="pete jones" w:date="2022-01-04T11:19:00Z"/>
                <w:rFonts w:cstheme="minorHAnsi"/>
                <w:b/>
                <w:bCs/>
              </w:rPr>
              <w:pPrChange w:id="50748" w:author="pete jones" w:date="2022-01-04T11:58:00Z">
                <w:pPr>
                  <w:keepNext/>
                  <w:jc w:val="center"/>
                </w:pPr>
              </w:pPrChange>
            </w:pPr>
            <w:ins w:id="50749" w:author="pete jones" w:date="2022-01-04T11:19:00Z">
              <w:r w:rsidRPr="00FF6A71">
                <w:rPr>
                  <w:rFonts w:cstheme="minorHAnsi"/>
                  <w:b/>
                  <w:bCs/>
                </w:rPr>
                <w:t>1</w:t>
              </w:r>
            </w:ins>
          </w:p>
        </w:tc>
        <w:tc>
          <w:tcPr>
            <w:tcW w:w="814" w:type="dxa"/>
            <w:shd w:val="clear" w:color="auto" w:fill="E7E6E6" w:themeFill="background2"/>
            <w:noWrap/>
            <w:vAlign w:val="center"/>
            <w:tcPrChange w:id="50750" w:author="pete jones" w:date="2022-01-04T11:58:00Z">
              <w:tcPr>
                <w:tcW w:w="814" w:type="dxa"/>
                <w:shd w:val="clear" w:color="auto" w:fill="E7E6E6" w:themeFill="background2"/>
                <w:noWrap/>
                <w:vAlign w:val="center"/>
              </w:tcPr>
            </w:tcPrChange>
          </w:tcPr>
          <w:p w14:paraId="04BA59B5" w14:textId="77777777" w:rsidR="008E4B87" w:rsidRPr="00FF6A71" w:rsidRDefault="008E4B87">
            <w:pPr>
              <w:spacing w:before="0" w:after="0" w:line="240" w:lineRule="auto"/>
              <w:jc w:val="center"/>
              <w:rPr>
                <w:ins w:id="50751" w:author="pete jones" w:date="2022-01-04T11:19:00Z"/>
                <w:rFonts w:cstheme="minorHAnsi"/>
                <w:b/>
                <w:bCs/>
              </w:rPr>
              <w:pPrChange w:id="50752" w:author="pete jones" w:date="2022-01-04T11:58:00Z">
                <w:pPr>
                  <w:keepNext/>
                  <w:jc w:val="center"/>
                </w:pPr>
              </w:pPrChange>
            </w:pPr>
            <w:ins w:id="50753" w:author="pete jones" w:date="2022-01-04T11:19:00Z">
              <w:r w:rsidRPr="00FF6A71">
                <w:rPr>
                  <w:rFonts w:cstheme="minorHAnsi"/>
                  <w:b/>
                  <w:bCs/>
                </w:rPr>
                <w:t>2</w:t>
              </w:r>
            </w:ins>
          </w:p>
        </w:tc>
        <w:tc>
          <w:tcPr>
            <w:tcW w:w="814" w:type="dxa"/>
            <w:shd w:val="clear" w:color="auto" w:fill="E7E6E6" w:themeFill="background2"/>
            <w:noWrap/>
            <w:vAlign w:val="center"/>
            <w:tcPrChange w:id="50754" w:author="pete jones" w:date="2022-01-04T11:58:00Z">
              <w:tcPr>
                <w:tcW w:w="814" w:type="dxa"/>
                <w:shd w:val="clear" w:color="auto" w:fill="E7E6E6" w:themeFill="background2"/>
                <w:noWrap/>
                <w:vAlign w:val="center"/>
              </w:tcPr>
            </w:tcPrChange>
          </w:tcPr>
          <w:p w14:paraId="7C10217C" w14:textId="77777777" w:rsidR="008E4B87" w:rsidRPr="00FF6A71" w:rsidRDefault="008E4B87">
            <w:pPr>
              <w:spacing w:before="0" w:after="0" w:line="240" w:lineRule="auto"/>
              <w:jc w:val="center"/>
              <w:rPr>
                <w:ins w:id="50755" w:author="pete jones" w:date="2022-01-04T11:19:00Z"/>
                <w:rFonts w:cstheme="minorHAnsi"/>
                <w:b/>
                <w:bCs/>
              </w:rPr>
              <w:pPrChange w:id="50756" w:author="pete jones" w:date="2022-01-04T11:58:00Z">
                <w:pPr>
                  <w:keepNext/>
                  <w:jc w:val="center"/>
                </w:pPr>
              </w:pPrChange>
            </w:pPr>
            <w:ins w:id="50757" w:author="pete jones" w:date="2022-01-04T11:19:00Z">
              <w:r w:rsidRPr="00FF6A71">
                <w:rPr>
                  <w:rFonts w:cstheme="minorHAnsi"/>
                  <w:b/>
                  <w:bCs/>
                </w:rPr>
                <w:t>3</w:t>
              </w:r>
            </w:ins>
          </w:p>
        </w:tc>
        <w:tc>
          <w:tcPr>
            <w:tcW w:w="692" w:type="dxa"/>
            <w:shd w:val="clear" w:color="auto" w:fill="E7E6E6" w:themeFill="background2"/>
            <w:noWrap/>
            <w:vAlign w:val="center"/>
            <w:tcPrChange w:id="50758" w:author="pete jones" w:date="2022-01-04T11:58:00Z">
              <w:tcPr>
                <w:tcW w:w="692" w:type="dxa"/>
                <w:shd w:val="clear" w:color="auto" w:fill="E7E6E6" w:themeFill="background2"/>
                <w:noWrap/>
                <w:vAlign w:val="center"/>
              </w:tcPr>
            </w:tcPrChange>
          </w:tcPr>
          <w:p w14:paraId="11E17CBF" w14:textId="77777777" w:rsidR="008E4B87" w:rsidRPr="00FF6A71" w:rsidRDefault="008E4B87">
            <w:pPr>
              <w:spacing w:before="0" w:after="0" w:line="240" w:lineRule="auto"/>
              <w:jc w:val="center"/>
              <w:rPr>
                <w:ins w:id="50759" w:author="pete jones" w:date="2022-01-04T11:19:00Z"/>
                <w:rFonts w:cstheme="minorHAnsi"/>
                <w:b/>
                <w:bCs/>
              </w:rPr>
              <w:pPrChange w:id="50760" w:author="pete jones" w:date="2022-01-04T11:58:00Z">
                <w:pPr>
                  <w:keepNext/>
                  <w:jc w:val="center"/>
                </w:pPr>
              </w:pPrChange>
            </w:pPr>
            <w:ins w:id="50761" w:author="pete jones" w:date="2022-01-04T11:19:00Z">
              <w:r w:rsidRPr="00FF6A71">
                <w:rPr>
                  <w:rFonts w:cstheme="minorHAnsi"/>
                  <w:b/>
                  <w:bCs/>
                </w:rPr>
                <w:t>4</w:t>
              </w:r>
            </w:ins>
          </w:p>
        </w:tc>
        <w:tc>
          <w:tcPr>
            <w:tcW w:w="692" w:type="dxa"/>
            <w:shd w:val="clear" w:color="auto" w:fill="E7E6E6" w:themeFill="background2"/>
            <w:noWrap/>
            <w:vAlign w:val="center"/>
            <w:tcPrChange w:id="50762" w:author="pete jones" w:date="2022-01-04T11:58:00Z">
              <w:tcPr>
                <w:tcW w:w="692" w:type="dxa"/>
                <w:shd w:val="clear" w:color="auto" w:fill="E7E6E6" w:themeFill="background2"/>
                <w:noWrap/>
                <w:vAlign w:val="center"/>
              </w:tcPr>
            </w:tcPrChange>
          </w:tcPr>
          <w:p w14:paraId="127B780B" w14:textId="77777777" w:rsidR="008E4B87" w:rsidRPr="00FF6A71" w:rsidRDefault="008E4B87">
            <w:pPr>
              <w:spacing w:before="0" w:after="0" w:line="240" w:lineRule="auto"/>
              <w:jc w:val="center"/>
              <w:rPr>
                <w:ins w:id="50763" w:author="pete jones" w:date="2022-01-04T11:19:00Z"/>
                <w:rFonts w:cstheme="minorHAnsi"/>
                <w:b/>
                <w:bCs/>
              </w:rPr>
              <w:pPrChange w:id="50764" w:author="pete jones" w:date="2022-01-04T11:58:00Z">
                <w:pPr>
                  <w:keepNext/>
                  <w:jc w:val="center"/>
                </w:pPr>
              </w:pPrChange>
            </w:pPr>
            <w:ins w:id="50765" w:author="pete jones" w:date="2022-01-04T11:19:00Z">
              <w:r w:rsidRPr="00FF6A71">
                <w:rPr>
                  <w:rFonts w:cstheme="minorHAnsi"/>
                  <w:b/>
                  <w:bCs/>
                </w:rPr>
                <w:t>5</w:t>
              </w:r>
            </w:ins>
          </w:p>
        </w:tc>
        <w:tc>
          <w:tcPr>
            <w:tcW w:w="692" w:type="dxa"/>
            <w:shd w:val="clear" w:color="auto" w:fill="E7E6E6" w:themeFill="background2"/>
            <w:noWrap/>
            <w:vAlign w:val="center"/>
            <w:tcPrChange w:id="50766" w:author="pete jones" w:date="2022-01-04T11:58:00Z">
              <w:tcPr>
                <w:tcW w:w="692" w:type="dxa"/>
                <w:shd w:val="clear" w:color="auto" w:fill="E7E6E6" w:themeFill="background2"/>
                <w:noWrap/>
                <w:vAlign w:val="center"/>
              </w:tcPr>
            </w:tcPrChange>
          </w:tcPr>
          <w:p w14:paraId="25B8EA81" w14:textId="77777777" w:rsidR="008E4B87" w:rsidRPr="00FF6A71" w:rsidRDefault="008E4B87">
            <w:pPr>
              <w:spacing w:before="0" w:after="0" w:line="240" w:lineRule="auto"/>
              <w:jc w:val="center"/>
              <w:rPr>
                <w:ins w:id="50767" w:author="pete jones" w:date="2022-01-04T11:19:00Z"/>
                <w:rFonts w:cstheme="minorHAnsi"/>
                <w:b/>
                <w:bCs/>
              </w:rPr>
              <w:pPrChange w:id="50768" w:author="pete jones" w:date="2022-01-04T11:58:00Z">
                <w:pPr>
                  <w:keepNext/>
                  <w:jc w:val="center"/>
                </w:pPr>
              </w:pPrChange>
            </w:pPr>
            <w:ins w:id="50769" w:author="pete jones" w:date="2022-01-04T11:19:00Z">
              <w:r w:rsidRPr="00FF6A71">
                <w:rPr>
                  <w:rFonts w:cstheme="minorHAnsi"/>
                  <w:b/>
                  <w:bCs/>
                </w:rPr>
                <w:t>6</w:t>
              </w:r>
            </w:ins>
          </w:p>
        </w:tc>
        <w:tc>
          <w:tcPr>
            <w:tcW w:w="692" w:type="dxa"/>
            <w:shd w:val="clear" w:color="auto" w:fill="E7E6E6" w:themeFill="background2"/>
            <w:noWrap/>
            <w:vAlign w:val="center"/>
            <w:tcPrChange w:id="50770" w:author="pete jones" w:date="2022-01-04T11:58:00Z">
              <w:tcPr>
                <w:tcW w:w="692" w:type="dxa"/>
                <w:shd w:val="clear" w:color="auto" w:fill="E7E6E6" w:themeFill="background2"/>
                <w:noWrap/>
                <w:vAlign w:val="center"/>
              </w:tcPr>
            </w:tcPrChange>
          </w:tcPr>
          <w:p w14:paraId="42092CA8" w14:textId="77777777" w:rsidR="008E4B87" w:rsidRPr="00FF6A71" w:rsidRDefault="008E4B87">
            <w:pPr>
              <w:spacing w:before="0" w:after="0" w:line="240" w:lineRule="auto"/>
              <w:jc w:val="center"/>
              <w:rPr>
                <w:ins w:id="50771" w:author="pete jones" w:date="2022-01-04T11:19:00Z"/>
                <w:rFonts w:cstheme="minorHAnsi"/>
                <w:b/>
                <w:bCs/>
              </w:rPr>
              <w:pPrChange w:id="50772" w:author="pete jones" w:date="2022-01-04T11:58:00Z">
                <w:pPr>
                  <w:keepNext/>
                  <w:jc w:val="center"/>
                </w:pPr>
              </w:pPrChange>
            </w:pPr>
            <w:ins w:id="50773" w:author="pete jones" w:date="2022-01-04T11:19:00Z">
              <w:r w:rsidRPr="00FF6A71">
                <w:rPr>
                  <w:rFonts w:cstheme="minorHAnsi"/>
                  <w:b/>
                  <w:bCs/>
                </w:rPr>
                <w:t>7</w:t>
              </w:r>
            </w:ins>
          </w:p>
        </w:tc>
      </w:tr>
      <w:tr w:rsidR="008E4B87" w:rsidRPr="00FF6A71" w14:paraId="48C3C6FF" w14:textId="77777777" w:rsidTr="00256E4A">
        <w:trPr>
          <w:trHeight w:val="300"/>
          <w:jc w:val="center"/>
          <w:ins w:id="50774" w:author="pete jones" w:date="2022-01-04T11:19:00Z"/>
          <w:trPrChange w:id="50775" w:author="pete jones" w:date="2022-01-04T11:58:00Z">
            <w:trPr>
              <w:trHeight w:val="300"/>
              <w:jc w:val="center"/>
            </w:trPr>
          </w:trPrChange>
        </w:trPr>
        <w:tc>
          <w:tcPr>
            <w:tcW w:w="814" w:type="dxa"/>
            <w:vAlign w:val="center"/>
            <w:tcPrChange w:id="50776" w:author="pete jones" w:date="2022-01-04T11:58:00Z">
              <w:tcPr>
                <w:tcW w:w="814" w:type="dxa"/>
                <w:vAlign w:val="center"/>
              </w:tcPr>
            </w:tcPrChange>
          </w:tcPr>
          <w:p w14:paraId="0F72581C" w14:textId="77777777" w:rsidR="008E4B87" w:rsidRPr="00FF6A71" w:rsidRDefault="008E4B87">
            <w:pPr>
              <w:spacing w:before="0" w:after="0" w:line="240" w:lineRule="auto"/>
              <w:jc w:val="center"/>
              <w:rPr>
                <w:ins w:id="50777" w:author="pete jones" w:date="2022-01-04T11:19:00Z"/>
                <w:rFonts w:cstheme="minorHAnsi"/>
                <w:b/>
                <w:bCs/>
              </w:rPr>
              <w:pPrChange w:id="50778" w:author="pete jones" w:date="2022-01-04T11:58:00Z">
                <w:pPr>
                  <w:keepNext/>
                  <w:jc w:val="center"/>
                </w:pPr>
              </w:pPrChange>
            </w:pPr>
            <w:ins w:id="50779" w:author="pete jones" w:date="2022-01-04T11:19:00Z">
              <w:r w:rsidRPr="00FF6A71">
                <w:rPr>
                  <w:rFonts w:cstheme="minorHAnsi"/>
                  <w:b/>
                  <w:bCs/>
                </w:rPr>
                <w:t>%</w:t>
              </w:r>
            </w:ins>
          </w:p>
        </w:tc>
        <w:tc>
          <w:tcPr>
            <w:tcW w:w="814" w:type="dxa"/>
            <w:shd w:val="clear" w:color="auto" w:fill="auto"/>
            <w:noWrap/>
            <w:vAlign w:val="bottom"/>
            <w:tcPrChange w:id="50780" w:author="pete jones" w:date="2022-01-04T11:58:00Z">
              <w:tcPr>
                <w:tcW w:w="814" w:type="dxa"/>
                <w:tcBorders>
                  <w:top w:val="nil"/>
                  <w:left w:val="nil"/>
                  <w:bottom w:val="nil"/>
                  <w:right w:val="nil"/>
                </w:tcBorders>
                <w:shd w:val="clear" w:color="auto" w:fill="auto"/>
                <w:noWrap/>
                <w:vAlign w:val="bottom"/>
              </w:tcPr>
            </w:tcPrChange>
          </w:tcPr>
          <w:p w14:paraId="30AAE43E" w14:textId="77777777" w:rsidR="008E4B87" w:rsidRPr="00FF6A71" w:rsidRDefault="008E4B87">
            <w:pPr>
              <w:spacing w:before="0" w:after="0" w:line="240" w:lineRule="auto"/>
              <w:jc w:val="center"/>
              <w:rPr>
                <w:ins w:id="50781" w:author="pete jones" w:date="2022-01-04T11:19:00Z"/>
                <w:rFonts w:cstheme="minorHAnsi"/>
              </w:rPr>
              <w:pPrChange w:id="50782" w:author="pete jones" w:date="2022-01-04T11:58:00Z">
                <w:pPr>
                  <w:keepNext/>
                  <w:jc w:val="center"/>
                </w:pPr>
              </w:pPrChange>
            </w:pPr>
            <w:ins w:id="50783" w:author="pete jones" w:date="2022-01-04T11:19:00Z">
              <w:r w:rsidRPr="00FF6A71">
                <w:rPr>
                  <w:rFonts w:ascii="Calibri" w:hAnsi="Calibri" w:cs="Calibri"/>
                  <w:color w:val="000000"/>
                  <w:sz w:val="22"/>
                  <w:szCs w:val="22"/>
                </w:rPr>
                <w:t>12%</w:t>
              </w:r>
            </w:ins>
          </w:p>
        </w:tc>
        <w:tc>
          <w:tcPr>
            <w:tcW w:w="814" w:type="dxa"/>
            <w:shd w:val="clear" w:color="auto" w:fill="auto"/>
            <w:noWrap/>
            <w:vAlign w:val="bottom"/>
            <w:tcPrChange w:id="50784" w:author="pete jones" w:date="2022-01-04T11:58:00Z">
              <w:tcPr>
                <w:tcW w:w="814" w:type="dxa"/>
                <w:tcBorders>
                  <w:top w:val="nil"/>
                  <w:left w:val="nil"/>
                  <w:bottom w:val="nil"/>
                  <w:right w:val="nil"/>
                </w:tcBorders>
                <w:shd w:val="clear" w:color="auto" w:fill="auto"/>
                <w:noWrap/>
                <w:vAlign w:val="bottom"/>
              </w:tcPr>
            </w:tcPrChange>
          </w:tcPr>
          <w:p w14:paraId="2702EF99" w14:textId="77777777" w:rsidR="008E4B87" w:rsidRPr="00FF6A71" w:rsidRDefault="008E4B87">
            <w:pPr>
              <w:spacing w:before="0" w:after="0" w:line="240" w:lineRule="auto"/>
              <w:jc w:val="center"/>
              <w:rPr>
                <w:ins w:id="50785" w:author="pete jones" w:date="2022-01-04T11:19:00Z"/>
                <w:rFonts w:cstheme="minorHAnsi"/>
              </w:rPr>
              <w:pPrChange w:id="50786" w:author="pete jones" w:date="2022-01-04T11:58:00Z">
                <w:pPr>
                  <w:keepNext/>
                  <w:jc w:val="center"/>
                </w:pPr>
              </w:pPrChange>
            </w:pPr>
            <w:ins w:id="50787" w:author="pete jones" w:date="2022-01-04T11:19:00Z">
              <w:r w:rsidRPr="00FF6A71">
                <w:rPr>
                  <w:rFonts w:ascii="Calibri" w:hAnsi="Calibri" w:cs="Calibri"/>
                  <w:color w:val="000000"/>
                  <w:sz w:val="22"/>
                  <w:szCs w:val="22"/>
                </w:rPr>
                <w:t>19%</w:t>
              </w:r>
            </w:ins>
          </w:p>
        </w:tc>
        <w:tc>
          <w:tcPr>
            <w:tcW w:w="814" w:type="dxa"/>
            <w:shd w:val="clear" w:color="auto" w:fill="auto"/>
            <w:noWrap/>
            <w:vAlign w:val="bottom"/>
            <w:tcPrChange w:id="50788" w:author="pete jones" w:date="2022-01-04T11:58:00Z">
              <w:tcPr>
                <w:tcW w:w="814" w:type="dxa"/>
                <w:tcBorders>
                  <w:top w:val="nil"/>
                  <w:left w:val="nil"/>
                  <w:bottom w:val="nil"/>
                  <w:right w:val="nil"/>
                </w:tcBorders>
                <w:shd w:val="clear" w:color="auto" w:fill="auto"/>
                <w:noWrap/>
                <w:vAlign w:val="bottom"/>
              </w:tcPr>
            </w:tcPrChange>
          </w:tcPr>
          <w:p w14:paraId="36AE8897" w14:textId="77777777" w:rsidR="008E4B87" w:rsidRPr="00FF6A71" w:rsidRDefault="008E4B87">
            <w:pPr>
              <w:spacing w:before="0" w:after="0" w:line="240" w:lineRule="auto"/>
              <w:jc w:val="center"/>
              <w:rPr>
                <w:ins w:id="50789" w:author="pete jones" w:date="2022-01-04T11:19:00Z"/>
                <w:rFonts w:cstheme="minorHAnsi"/>
              </w:rPr>
              <w:pPrChange w:id="50790" w:author="pete jones" w:date="2022-01-04T11:58:00Z">
                <w:pPr>
                  <w:keepNext/>
                  <w:jc w:val="center"/>
                </w:pPr>
              </w:pPrChange>
            </w:pPr>
            <w:ins w:id="50791" w:author="pete jones" w:date="2022-01-04T11:19:00Z">
              <w:r w:rsidRPr="00FF6A71">
                <w:rPr>
                  <w:rFonts w:ascii="Calibri" w:hAnsi="Calibri" w:cs="Calibri"/>
                  <w:color w:val="000000"/>
                  <w:sz w:val="22"/>
                  <w:szCs w:val="22"/>
                </w:rPr>
                <w:t>12%</w:t>
              </w:r>
            </w:ins>
          </w:p>
        </w:tc>
        <w:tc>
          <w:tcPr>
            <w:tcW w:w="692" w:type="dxa"/>
            <w:shd w:val="clear" w:color="auto" w:fill="auto"/>
            <w:noWrap/>
            <w:vAlign w:val="bottom"/>
            <w:tcPrChange w:id="50792" w:author="pete jones" w:date="2022-01-04T11:58:00Z">
              <w:tcPr>
                <w:tcW w:w="692" w:type="dxa"/>
                <w:tcBorders>
                  <w:top w:val="nil"/>
                  <w:left w:val="nil"/>
                  <w:bottom w:val="nil"/>
                  <w:right w:val="nil"/>
                </w:tcBorders>
                <w:shd w:val="clear" w:color="auto" w:fill="auto"/>
                <w:noWrap/>
                <w:vAlign w:val="bottom"/>
              </w:tcPr>
            </w:tcPrChange>
          </w:tcPr>
          <w:p w14:paraId="60BAD1AF" w14:textId="77777777" w:rsidR="008E4B87" w:rsidRPr="00FF6A71" w:rsidRDefault="008E4B87">
            <w:pPr>
              <w:spacing w:before="0" w:after="0" w:line="240" w:lineRule="auto"/>
              <w:jc w:val="center"/>
              <w:rPr>
                <w:ins w:id="50793" w:author="pete jones" w:date="2022-01-04T11:19:00Z"/>
                <w:rFonts w:cstheme="minorHAnsi"/>
              </w:rPr>
              <w:pPrChange w:id="50794" w:author="pete jones" w:date="2022-01-04T11:58:00Z">
                <w:pPr>
                  <w:keepNext/>
                  <w:jc w:val="center"/>
                </w:pPr>
              </w:pPrChange>
            </w:pPr>
            <w:ins w:id="50795" w:author="pete jones" w:date="2022-01-04T11:19:00Z">
              <w:r w:rsidRPr="00FF6A71">
                <w:rPr>
                  <w:rFonts w:ascii="Calibri" w:hAnsi="Calibri" w:cs="Calibri"/>
                  <w:color w:val="000000"/>
                  <w:sz w:val="22"/>
                  <w:szCs w:val="22"/>
                </w:rPr>
                <w:t>8%</w:t>
              </w:r>
            </w:ins>
          </w:p>
        </w:tc>
        <w:tc>
          <w:tcPr>
            <w:tcW w:w="692" w:type="dxa"/>
            <w:shd w:val="clear" w:color="auto" w:fill="auto"/>
            <w:noWrap/>
            <w:vAlign w:val="bottom"/>
            <w:tcPrChange w:id="50796" w:author="pete jones" w:date="2022-01-04T11:58:00Z">
              <w:tcPr>
                <w:tcW w:w="692" w:type="dxa"/>
                <w:tcBorders>
                  <w:top w:val="nil"/>
                  <w:left w:val="nil"/>
                  <w:bottom w:val="nil"/>
                  <w:right w:val="nil"/>
                </w:tcBorders>
                <w:shd w:val="clear" w:color="auto" w:fill="auto"/>
                <w:noWrap/>
                <w:vAlign w:val="bottom"/>
              </w:tcPr>
            </w:tcPrChange>
          </w:tcPr>
          <w:p w14:paraId="7A0B15B1" w14:textId="77777777" w:rsidR="008E4B87" w:rsidRPr="00FF6A71" w:rsidRDefault="008E4B87">
            <w:pPr>
              <w:spacing w:before="0" w:after="0" w:line="240" w:lineRule="auto"/>
              <w:jc w:val="center"/>
              <w:rPr>
                <w:ins w:id="50797" w:author="pete jones" w:date="2022-01-04T11:19:00Z"/>
                <w:rFonts w:cstheme="minorHAnsi"/>
              </w:rPr>
              <w:pPrChange w:id="50798" w:author="pete jones" w:date="2022-01-04T11:58:00Z">
                <w:pPr>
                  <w:keepNext/>
                  <w:jc w:val="center"/>
                </w:pPr>
              </w:pPrChange>
            </w:pPr>
            <w:ins w:id="50799"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50800" w:author="pete jones" w:date="2022-01-04T11:58:00Z">
              <w:tcPr>
                <w:tcW w:w="692" w:type="dxa"/>
                <w:tcBorders>
                  <w:top w:val="nil"/>
                  <w:left w:val="nil"/>
                  <w:bottom w:val="nil"/>
                  <w:right w:val="nil"/>
                </w:tcBorders>
                <w:shd w:val="clear" w:color="auto" w:fill="auto"/>
                <w:noWrap/>
                <w:vAlign w:val="bottom"/>
              </w:tcPr>
            </w:tcPrChange>
          </w:tcPr>
          <w:p w14:paraId="164C0F74" w14:textId="77777777" w:rsidR="008E4B87" w:rsidRPr="00FF6A71" w:rsidRDefault="008E4B87">
            <w:pPr>
              <w:spacing w:before="0" w:after="0" w:line="240" w:lineRule="auto"/>
              <w:jc w:val="center"/>
              <w:rPr>
                <w:ins w:id="50801" w:author="pete jones" w:date="2022-01-04T11:19:00Z"/>
                <w:rFonts w:cstheme="minorHAnsi"/>
              </w:rPr>
              <w:pPrChange w:id="50802" w:author="pete jones" w:date="2022-01-04T11:58:00Z">
                <w:pPr>
                  <w:keepNext/>
                  <w:jc w:val="center"/>
                </w:pPr>
              </w:pPrChange>
            </w:pPr>
            <w:ins w:id="50803" w:author="pete jones" w:date="2022-01-04T11:19:00Z">
              <w:r w:rsidRPr="00FF6A71">
                <w:rPr>
                  <w:rFonts w:ascii="Calibri" w:hAnsi="Calibri" w:cs="Calibri"/>
                  <w:color w:val="000000"/>
                  <w:sz w:val="22"/>
                  <w:szCs w:val="22"/>
                </w:rPr>
                <w:t>19%</w:t>
              </w:r>
            </w:ins>
          </w:p>
        </w:tc>
        <w:tc>
          <w:tcPr>
            <w:tcW w:w="692" w:type="dxa"/>
            <w:shd w:val="clear" w:color="auto" w:fill="auto"/>
            <w:noWrap/>
            <w:vAlign w:val="bottom"/>
            <w:tcPrChange w:id="50804" w:author="pete jones" w:date="2022-01-04T11:58:00Z">
              <w:tcPr>
                <w:tcW w:w="692" w:type="dxa"/>
                <w:tcBorders>
                  <w:top w:val="nil"/>
                  <w:left w:val="nil"/>
                  <w:bottom w:val="nil"/>
                  <w:right w:val="nil"/>
                </w:tcBorders>
                <w:shd w:val="clear" w:color="auto" w:fill="auto"/>
                <w:noWrap/>
                <w:vAlign w:val="bottom"/>
              </w:tcPr>
            </w:tcPrChange>
          </w:tcPr>
          <w:p w14:paraId="7EF99B32" w14:textId="77777777" w:rsidR="008E4B87" w:rsidRPr="00FF6A71" w:rsidRDefault="008E4B87">
            <w:pPr>
              <w:spacing w:before="0" w:after="0" w:line="240" w:lineRule="auto"/>
              <w:jc w:val="center"/>
              <w:rPr>
                <w:ins w:id="50805" w:author="pete jones" w:date="2022-01-04T11:19:00Z"/>
                <w:rFonts w:cstheme="minorHAnsi"/>
              </w:rPr>
              <w:pPrChange w:id="50806" w:author="pete jones" w:date="2022-01-04T11:58:00Z">
                <w:pPr>
                  <w:keepNext/>
                  <w:jc w:val="center"/>
                </w:pPr>
              </w:pPrChange>
            </w:pPr>
            <w:ins w:id="50807" w:author="pete jones" w:date="2022-01-04T11:19:00Z">
              <w:r w:rsidRPr="00FF6A71">
                <w:rPr>
                  <w:rFonts w:ascii="Calibri" w:hAnsi="Calibri" w:cs="Calibri"/>
                  <w:color w:val="000000"/>
                  <w:sz w:val="22"/>
                  <w:szCs w:val="22"/>
                </w:rPr>
                <w:t>31%</w:t>
              </w:r>
            </w:ins>
          </w:p>
        </w:tc>
      </w:tr>
      <w:tr w:rsidR="008E4B87" w:rsidRPr="00FF6A71" w14:paraId="3E9EFF8F" w14:textId="77777777" w:rsidTr="00256E4A">
        <w:trPr>
          <w:trHeight w:val="300"/>
          <w:jc w:val="center"/>
          <w:ins w:id="50808" w:author="pete jones" w:date="2022-01-04T11:19:00Z"/>
          <w:trPrChange w:id="50809" w:author="pete jones" w:date="2022-01-04T11:58:00Z">
            <w:trPr>
              <w:trHeight w:val="300"/>
              <w:jc w:val="center"/>
            </w:trPr>
          </w:trPrChange>
        </w:trPr>
        <w:tc>
          <w:tcPr>
            <w:tcW w:w="814" w:type="dxa"/>
            <w:vAlign w:val="center"/>
            <w:tcPrChange w:id="50810" w:author="pete jones" w:date="2022-01-04T11:58:00Z">
              <w:tcPr>
                <w:tcW w:w="814" w:type="dxa"/>
                <w:vAlign w:val="center"/>
              </w:tcPr>
            </w:tcPrChange>
          </w:tcPr>
          <w:p w14:paraId="19B60BF7" w14:textId="77777777" w:rsidR="008E4B87" w:rsidRPr="00FF6A71" w:rsidRDefault="008E4B87">
            <w:pPr>
              <w:spacing w:before="0" w:after="0" w:line="240" w:lineRule="auto"/>
              <w:jc w:val="center"/>
              <w:rPr>
                <w:ins w:id="50811" w:author="pete jones" w:date="2022-01-04T11:19:00Z"/>
                <w:rFonts w:cstheme="minorHAnsi"/>
                <w:b/>
                <w:bCs/>
              </w:rPr>
              <w:pPrChange w:id="50812" w:author="pete jones" w:date="2022-01-04T11:58:00Z">
                <w:pPr>
                  <w:keepNext/>
                  <w:jc w:val="center"/>
                </w:pPr>
              </w:pPrChange>
            </w:pPr>
            <w:ins w:id="50813" w:author="pete jones" w:date="2022-01-04T11:19:00Z">
              <w:r w:rsidRPr="00FF6A71">
                <w:rPr>
                  <w:rFonts w:cstheme="minorHAnsi"/>
                  <w:b/>
                  <w:bCs/>
                </w:rPr>
                <w:t>Count</w:t>
              </w:r>
            </w:ins>
          </w:p>
        </w:tc>
        <w:tc>
          <w:tcPr>
            <w:tcW w:w="814" w:type="dxa"/>
            <w:shd w:val="clear" w:color="auto" w:fill="auto"/>
            <w:noWrap/>
            <w:vAlign w:val="bottom"/>
            <w:tcPrChange w:id="50814" w:author="pete jones" w:date="2022-01-04T11:58:00Z">
              <w:tcPr>
                <w:tcW w:w="814" w:type="dxa"/>
                <w:tcBorders>
                  <w:top w:val="nil"/>
                  <w:left w:val="nil"/>
                  <w:bottom w:val="nil"/>
                  <w:right w:val="nil"/>
                </w:tcBorders>
                <w:shd w:val="clear" w:color="auto" w:fill="auto"/>
                <w:noWrap/>
                <w:vAlign w:val="bottom"/>
              </w:tcPr>
            </w:tcPrChange>
          </w:tcPr>
          <w:p w14:paraId="77F5C8B6" w14:textId="77777777" w:rsidR="008E4B87" w:rsidRPr="00FF6A71" w:rsidRDefault="008E4B87">
            <w:pPr>
              <w:spacing w:before="0" w:after="0" w:line="240" w:lineRule="auto"/>
              <w:jc w:val="center"/>
              <w:rPr>
                <w:ins w:id="50815" w:author="pete jones" w:date="2022-01-04T11:19:00Z"/>
                <w:rFonts w:cstheme="minorHAnsi"/>
              </w:rPr>
              <w:pPrChange w:id="50816" w:author="pete jones" w:date="2022-01-04T11:58:00Z">
                <w:pPr>
                  <w:keepNext/>
                  <w:jc w:val="center"/>
                </w:pPr>
              </w:pPrChange>
            </w:pPr>
            <w:ins w:id="50817" w:author="pete jones" w:date="2022-01-04T11:19:00Z">
              <w:r w:rsidRPr="00FF6A71">
                <w:rPr>
                  <w:rFonts w:ascii="Calibri" w:hAnsi="Calibri" w:cs="Calibri"/>
                  <w:color w:val="000000"/>
                  <w:sz w:val="22"/>
                  <w:szCs w:val="22"/>
                </w:rPr>
                <w:t>3</w:t>
              </w:r>
            </w:ins>
          </w:p>
        </w:tc>
        <w:tc>
          <w:tcPr>
            <w:tcW w:w="814" w:type="dxa"/>
            <w:shd w:val="clear" w:color="auto" w:fill="auto"/>
            <w:noWrap/>
            <w:vAlign w:val="bottom"/>
            <w:tcPrChange w:id="50818" w:author="pete jones" w:date="2022-01-04T11:58:00Z">
              <w:tcPr>
                <w:tcW w:w="814" w:type="dxa"/>
                <w:tcBorders>
                  <w:top w:val="nil"/>
                  <w:left w:val="nil"/>
                  <w:bottom w:val="nil"/>
                  <w:right w:val="nil"/>
                </w:tcBorders>
                <w:shd w:val="clear" w:color="auto" w:fill="auto"/>
                <w:noWrap/>
                <w:vAlign w:val="bottom"/>
              </w:tcPr>
            </w:tcPrChange>
          </w:tcPr>
          <w:p w14:paraId="2B21E0FC" w14:textId="77777777" w:rsidR="008E4B87" w:rsidRPr="00FF6A71" w:rsidRDefault="008E4B87">
            <w:pPr>
              <w:spacing w:before="0" w:after="0" w:line="240" w:lineRule="auto"/>
              <w:jc w:val="center"/>
              <w:rPr>
                <w:ins w:id="50819" w:author="pete jones" w:date="2022-01-04T11:19:00Z"/>
                <w:rFonts w:cstheme="minorHAnsi"/>
              </w:rPr>
              <w:pPrChange w:id="50820" w:author="pete jones" w:date="2022-01-04T11:58:00Z">
                <w:pPr>
                  <w:keepNext/>
                  <w:jc w:val="center"/>
                </w:pPr>
              </w:pPrChange>
            </w:pPr>
            <w:ins w:id="50821" w:author="pete jones" w:date="2022-01-04T11:19:00Z">
              <w:r w:rsidRPr="00FF6A71">
                <w:rPr>
                  <w:rFonts w:ascii="Calibri" w:hAnsi="Calibri" w:cs="Calibri"/>
                  <w:color w:val="000000"/>
                  <w:sz w:val="22"/>
                  <w:szCs w:val="22"/>
                </w:rPr>
                <w:t>5</w:t>
              </w:r>
            </w:ins>
          </w:p>
        </w:tc>
        <w:tc>
          <w:tcPr>
            <w:tcW w:w="814" w:type="dxa"/>
            <w:shd w:val="clear" w:color="auto" w:fill="auto"/>
            <w:noWrap/>
            <w:vAlign w:val="bottom"/>
            <w:tcPrChange w:id="50822" w:author="pete jones" w:date="2022-01-04T11:58:00Z">
              <w:tcPr>
                <w:tcW w:w="814" w:type="dxa"/>
                <w:tcBorders>
                  <w:top w:val="nil"/>
                  <w:left w:val="nil"/>
                  <w:bottom w:val="nil"/>
                  <w:right w:val="nil"/>
                </w:tcBorders>
                <w:shd w:val="clear" w:color="auto" w:fill="auto"/>
                <w:noWrap/>
                <w:vAlign w:val="bottom"/>
              </w:tcPr>
            </w:tcPrChange>
          </w:tcPr>
          <w:p w14:paraId="4DC0E88E" w14:textId="77777777" w:rsidR="008E4B87" w:rsidRPr="00FF6A71" w:rsidRDefault="008E4B87">
            <w:pPr>
              <w:spacing w:before="0" w:after="0" w:line="240" w:lineRule="auto"/>
              <w:jc w:val="center"/>
              <w:rPr>
                <w:ins w:id="50823" w:author="pete jones" w:date="2022-01-04T11:19:00Z"/>
                <w:rFonts w:cstheme="minorHAnsi"/>
              </w:rPr>
              <w:pPrChange w:id="50824" w:author="pete jones" w:date="2022-01-04T11:58:00Z">
                <w:pPr>
                  <w:keepNext/>
                  <w:jc w:val="center"/>
                </w:pPr>
              </w:pPrChange>
            </w:pPr>
            <w:ins w:id="50825"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50826" w:author="pete jones" w:date="2022-01-04T11:58:00Z">
              <w:tcPr>
                <w:tcW w:w="692" w:type="dxa"/>
                <w:tcBorders>
                  <w:top w:val="nil"/>
                  <w:left w:val="nil"/>
                  <w:bottom w:val="nil"/>
                  <w:right w:val="nil"/>
                </w:tcBorders>
                <w:shd w:val="clear" w:color="auto" w:fill="auto"/>
                <w:noWrap/>
                <w:vAlign w:val="bottom"/>
              </w:tcPr>
            </w:tcPrChange>
          </w:tcPr>
          <w:p w14:paraId="7CA67496" w14:textId="77777777" w:rsidR="008E4B87" w:rsidRPr="00FF6A71" w:rsidRDefault="008E4B87">
            <w:pPr>
              <w:spacing w:before="0" w:after="0" w:line="240" w:lineRule="auto"/>
              <w:jc w:val="center"/>
              <w:rPr>
                <w:ins w:id="50827" w:author="pete jones" w:date="2022-01-04T11:19:00Z"/>
                <w:rFonts w:cstheme="minorHAnsi"/>
              </w:rPr>
              <w:pPrChange w:id="50828" w:author="pete jones" w:date="2022-01-04T11:58:00Z">
                <w:pPr>
                  <w:keepNext/>
                  <w:jc w:val="center"/>
                </w:pPr>
              </w:pPrChange>
            </w:pPr>
            <w:ins w:id="50829" w:author="pete jones" w:date="2022-01-04T11:19:00Z">
              <w:r w:rsidRPr="00FF6A71">
                <w:rPr>
                  <w:rFonts w:ascii="Calibri" w:hAnsi="Calibri" w:cs="Calibri"/>
                  <w:color w:val="000000"/>
                  <w:sz w:val="22"/>
                  <w:szCs w:val="22"/>
                </w:rPr>
                <w:t>2</w:t>
              </w:r>
            </w:ins>
          </w:p>
        </w:tc>
        <w:tc>
          <w:tcPr>
            <w:tcW w:w="692" w:type="dxa"/>
            <w:shd w:val="clear" w:color="auto" w:fill="auto"/>
            <w:noWrap/>
            <w:vAlign w:val="bottom"/>
            <w:tcPrChange w:id="50830" w:author="pete jones" w:date="2022-01-04T11:58:00Z">
              <w:tcPr>
                <w:tcW w:w="692" w:type="dxa"/>
                <w:tcBorders>
                  <w:top w:val="nil"/>
                  <w:left w:val="nil"/>
                  <w:bottom w:val="nil"/>
                  <w:right w:val="nil"/>
                </w:tcBorders>
                <w:shd w:val="clear" w:color="auto" w:fill="auto"/>
                <w:noWrap/>
                <w:vAlign w:val="bottom"/>
              </w:tcPr>
            </w:tcPrChange>
          </w:tcPr>
          <w:p w14:paraId="18D39901" w14:textId="77777777" w:rsidR="008E4B87" w:rsidRPr="00FF6A71" w:rsidRDefault="008E4B87">
            <w:pPr>
              <w:spacing w:before="0" w:after="0" w:line="240" w:lineRule="auto"/>
              <w:jc w:val="center"/>
              <w:rPr>
                <w:ins w:id="50831" w:author="pete jones" w:date="2022-01-04T11:19:00Z"/>
                <w:rFonts w:cstheme="minorHAnsi"/>
              </w:rPr>
              <w:pPrChange w:id="50832" w:author="pete jones" w:date="2022-01-04T11:58:00Z">
                <w:pPr>
                  <w:keepNext/>
                  <w:jc w:val="center"/>
                </w:pPr>
              </w:pPrChange>
            </w:pPr>
            <w:ins w:id="5083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50834" w:author="pete jones" w:date="2022-01-04T11:58:00Z">
              <w:tcPr>
                <w:tcW w:w="692" w:type="dxa"/>
                <w:tcBorders>
                  <w:top w:val="nil"/>
                  <w:left w:val="nil"/>
                  <w:bottom w:val="nil"/>
                  <w:right w:val="nil"/>
                </w:tcBorders>
                <w:shd w:val="clear" w:color="auto" w:fill="auto"/>
                <w:noWrap/>
                <w:vAlign w:val="bottom"/>
              </w:tcPr>
            </w:tcPrChange>
          </w:tcPr>
          <w:p w14:paraId="08A16E3E" w14:textId="77777777" w:rsidR="008E4B87" w:rsidRPr="00FF6A71" w:rsidRDefault="008E4B87">
            <w:pPr>
              <w:spacing w:before="0" w:after="0" w:line="240" w:lineRule="auto"/>
              <w:jc w:val="center"/>
              <w:rPr>
                <w:ins w:id="50835" w:author="pete jones" w:date="2022-01-04T11:19:00Z"/>
                <w:rFonts w:cstheme="minorHAnsi"/>
              </w:rPr>
              <w:pPrChange w:id="50836" w:author="pete jones" w:date="2022-01-04T11:58:00Z">
                <w:pPr>
                  <w:keepNext/>
                  <w:jc w:val="center"/>
                </w:pPr>
              </w:pPrChange>
            </w:pPr>
            <w:ins w:id="50837" w:author="pete jones" w:date="2022-01-04T11:19:00Z">
              <w:r w:rsidRPr="00FF6A71">
                <w:rPr>
                  <w:rFonts w:ascii="Calibri" w:hAnsi="Calibri" w:cs="Calibri"/>
                  <w:color w:val="000000"/>
                  <w:sz w:val="22"/>
                  <w:szCs w:val="22"/>
                </w:rPr>
                <w:t>5</w:t>
              </w:r>
            </w:ins>
          </w:p>
        </w:tc>
        <w:tc>
          <w:tcPr>
            <w:tcW w:w="692" w:type="dxa"/>
            <w:shd w:val="clear" w:color="auto" w:fill="auto"/>
            <w:noWrap/>
            <w:vAlign w:val="bottom"/>
            <w:tcPrChange w:id="50838" w:author="pete jones" w:date="2022-01-04T11:58:00Z">
              <w:tcPr>
                <w:tcW w:w="692" w:type="dxa"/>
                <w:tcBorders>
                  <w:top w:val="nil"/>
                  <w:left w:val="nil"/>
                  <w:bottom w:val="nil"/>
                  <w:right w:val="nil"/>
                </w:tcBorders>
                <w:shd w:val="clear" w:color="auto" w:fill="auto"/>
                <w:noWrap/>
                <w:vAlign w:val="bottom"/>
              </w:tcPr>
            </w:tcPrChange>
          </w:tcPr>
          <w:p w14:paraId="340F00D0" w14:textId="77777777" w:rsidR="008E4B87" w:rsidRPr="00FF6A71" w:rsidRDefault="008E4B87">
            <w:pPr>
              <w:spacing w:before="0" w:after="0" w:line="240" w:lineRule="auto"/>
              <w:jc w:val="center"/>
              <w:rPr>
                <w:ins w:id="50839" w:author="pete jones" w:date="2022-01-04T11:19:00Z"/>
                <w:rFonts w:cstheme="minorHAnsi"/>
              </w:rPr>
              <w:pPrChange w:id="50840" w:author="pete jones" w:date="2022-01-04T11:58:00Z">
                <w:pPr>
                  <w:keepNext/>
                  <w:jc w:val="center"/>
                </w:pPr>
              </w:pPrChange>
            </w:pPr>
            <w:ins w:id="50841" w:author="pete jones" w:date="2022-01-04T11:19:00Z">
              <w:r w:rsidRPr="00FF6A71">
                <w:rPr>
                  <w:rFonts w:ascii="Calibri" w:hAnsi="Calibri" w:cs="Calibri"/>
                  <w:color w:val="000000"/>
                  <w:sz w:val="22"/>
                  <w:szCs w:val="22"/>
                </w:rPr>
                <w:t>8</w:t>
              </w:r>
            </w:ins>
          </w:p>
        </w:tc>
      </w:tr>
    </w:tbl>
    <w:p w14:paraId="59119246" w14:textId="4281B6C2" w:rsidR="008E4B87" w:rsidRPr="00FF6A71" w:rsidRDefault="008E4B87">
      <w:pPr>
        <w:rPr>
          <w:ins w:id="50842" w:author="pete jones" w:date="2022-01-04T11:19:00Z"/>
          <w:rFonts w:cstheme="minorHAnsi"/>
        </w:rPr>
        <w:pPrChange w:id="50843" w:author="pete jones" w:date="2022-01-04T11:57:00Z">
          <w:pPr>
            <w:keepNext/>
          </w:pPr>
        </w:pPrChange>
      </w:pPr>
      <w:ins w:id="50844" w:author="pete jones" w:date="2022-01-04T11:19:00Z">
        <w:r w:rsidRPr="00FF6A71">
          <w:rPr>
            <w:rFonts w:cstheme="minorHAnsi"/>
          </w:rPr>
          <w:t>Q6.5 My students have experience managing "Big-Data" assemblies in a team-based projec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0845" w:author="pete jones" w:date="2022-01-04T11:58: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0846">
          <w:tblGrid>
            <w:gridCol w:w="814"/>
            <w:gridCol w:w="814"/>
            <w:gridCol w:w="814"/>
            <w:gridCol w:w="814"/>
            <w:gridCol w:w="692"/>
            <w:gridCol w:w="692"/>
            <w:gridCol w:w="692"/>
            <w:gridCol w:w="692"/>
          </w:tblGrid>
        </w:tblGridChange>
      </w:tblGrid>
      <w:tr w:rsidR="008E4B87" w:rsidRPr="00FF6A71" w14:paraId="01FF6F4B" w14:textId="77777777" w:rsidTr="00256E4A">
        <w:trPr>
          <w:trHeight w:val="300"/>
          <w:jc w:val="center"/>
          <w:ins w:id="50847" w:author="pete jones" w:date="2022-01-04T11:19:00Z"/>
          <w:trPrChange w:id="50848" w:author="pete jones" w:date="2022-01-04T11:58:00Z">
            <w:trPr>
              <w:trHeight w:val="300"/>
              <w:jc w:val="center"/>
            </w:trPr>
          </w:trPrChange>
        </w:trPr>
        <w:tc>
          <w:tcPr>
            <w:tcW w:w="814" w:type="dxa"/>
            <w:shd w:val="clear" w:color="auto" w:fill="E7E6E6" w:themeFill="background2"/>
            <w:vAlign w:val="center"/>
            <w:tcPrChange w:id="50849" w:author="pete jones" w:date="2022-01-04T11:58:00Z">
              <w:tcPr>
                <w:tcW w:w="814" w:type="dxa"/>
                <w:shd w:val="clear" w:color="auto" w:fill="E7E6E6" w:themeFill="background2"/>
                <w:vAlign w:val="center"/>
              </w:tcPr>
            </w:tcPrChange>
          </w:tcPr>
          <w:p w14:paraId="12255EE0" w14:textId="77777777" w:rsidR="008E4B87" w:rsidRPr="00FF6A71" w:rsidRDefault="008E4B87">
            <w:pPr>
              <w:spacing w:before="0" w:after="0" w:line="240" w:lineRule="auto"/>
              <w:jc w:val="center"/>
              <w:rPr>
                <w:ins w:id="50850" w:author="pete jones" w:date="2022-01-04T11:19:00Z"/>
                <w:rFonts w:cstheme="minorHAnsi"/>
                <w:b/>
                <w:bCs/>
              </w:rPr>
              <w:pPrChange w:id="50851" w:author="pete jones" w:date="2022-01-04T11:58:00Z">
                <w:pPr>
                  <w:keepNext/>
                  <w:jc w:val="center"/>
                </w:pPr>
              </w:pPrChange>
            </w:pPr>
            <w:ins w:id="50852" w:author="pete jones" w:date="2022-01-04T11:19:00Z">
              <w:r w:rsidRPr="00FF6A71">
                <w:rPr>
                  <w:rFonts w:cstheme="minorHAnsi"/>
                  <w:b/>
                  <w:bCs/>
                </w:rPr>
                <w:t>scale</w:t>
              </w:r>
            </w:ins>
          </w:p>
        </w:tc>
        <w:tc>
          <w:tcPr>
            <w:tcW w:w="814" w:type="dxa"/>
            <w:shd w:val="clear" w:color="auto" w:fill="E7E6E6" w:themeFill="background2"/>
            <w:noWrap/>
            <w:vAlign w:val="center"/>
            <w:tcPrChange w:id="50853" w:author="pete jones" w:date="2022-01-04T11:58:00Z">
              <w:tcPr>
                <w:tcW w:w="814" w:type="dxa"/>
                <w:shd w:val="clear" w:color="auto" w:fill="E7E6E6" w:themeFill="background2"/>
                <w:noWrap/>
                <w:vAlign w:val="center"/>
              </w:tcPr>
            </w:tcPrChange>
          </w:tcPr>
          <w:p w14:paraId="3EB569E1" w14:textId="77777777" w:rsidR="008E4B87" w:rsidRPr="00FF6A71" w:rsidRDefault="008E4B87">
            <w:pPr>
              <w:spacing w:before="0" w:after="0" w:line="240" w:lineRule="auto"/>
              <w:jc w:val="center"/>
              <w:rPr>
                <w:ins w:id="50854" w:author="pete jones" w:date="2022-01-04T11:19:00Z"/>
                <w:rFonts w:cstheme="minorHAnsi"/>
                <w:b/>
                <w:bCs/>
              </w:rPr>
              <w:pPrChange w:id="50855" w:author="pete jones" w:date="2022-01-04T11:58:00Z">
                <w:pPr>
                  <w:keepNext/>
                  <w:jc w:val="center"/>
                </w:pPr>
              </w:pPrChange>
            </w:pPr>
            <w:ins w:id="50856" w:author="pete jones" w:date="2022-01-04T11:19:00Z">
              <w:r w:rsidRPr="00FF6A71">
                <w:rPr>
                  <w:rFonts w:cstheme="minorHAnsi"/>
                  <w:b/>
                  <w:bCs/>
                </w:rPr>
                <w:t>1</w:t>
              </w:r>
            </w:ins>
          </w:p>
        </w:tc>
        <w:tc>
          <w:tcPr>
            <w:tcW w:w="814" w:type="dxa"/>
            <w:shd w:val="clear" w:color="auto" w:fill="E7E6E6" w:themeFill="background2"/>
            <w:noWrap/>
            <w:vAlign w:val="center"/>
            <w:tcPrChange w:id="50857" w:author="pete jones" w:date="2022-01-04T11:58:00Z">
              <w:tcPr>
                <w:tcW w:w="814" w:type="dxa"/>
                <w:shd w:val="clear" w:color="auto" w:fill="E7E6E6" w:themeFill="background2"/>
                <w:noWrap/>
                <w:vAlign w:val="center"/>
              </w:tcPr>
            </w:tcPrChange>
          </w:tcPr>
          <w:p w14:paraId="50ABA08C" w14:textId="77777777" w:rsidR="008E4B87" w:rsidRPr="00FF6A71" w:rsidRDefault="008E4B87">
            <w:pPr>
              <w:spacing w:before="0" w:after="0" w:line="240" w:lineRule="auto"/>
              <w:jc w:val="center"/>
              <w:rPr>
                <w:ins w:id="50858" w:author="pete jones" w:date="2022-01-04T11:19:00Z"/>
                <w:rFonts w:cstheme="minorHAnsi"/>
                <w:b/>
                <w:bCs/>
              </w:rPr>
              <w:pPrChange w:id="50859" w:author="pete jones" w:date="2022-01-04T11:58:00Z">
                <w:pPr>
                  <w:keepNext/>
                  <w:jc w:val="center"/>
                </w:pPr>
              </w:pPrChange>
            </w:pPr>
            <w:ins w:id="50860" w:author="pete jones" w:date="2022-01-04T11:19:00Z">
              <w:r w:rsidRPr="00FF6A71">
                <w:rPr>
                  <w:rFonts w:cstheme="minorHAnsi"/>
                  <w:b/>
                  <w:bCs/>
                </w:rPr>
                <w:t>2</w:t>
              </w:r>
            </w:ins>
          </w:p>
        </w:tc>
        <w:tc>
          <w:tcPr>
            <w:tcW w:w="814" w:type="dxa"/>
            <w:shd w:val="clear" w:color="auto" w:fill="E7E6E6" w:themeFill="background2"/>
            <w:noWrap/>
            <w:vAlign w:val="center"/>
            <w:tcPrChange w:id="50861" w:author="pete jones" w:date="2022-01-04T11:58:00Z">
              <w:tcPr>
                <w:tcW w:w="814" w:type="dxa"/>
                <w:shd w:val="clear" w:color="auto" w:fill="E7E6E6" w:themeFill="background2"/>
                <w:noWrap/>
                <w:vAlign w:val="center"/>
              </w:tcPr>
            </w:tcPrChange>
          </w:tcPr>
          <w:p w14:paraId="633B0375" w14:textId="77777777" w:rsidR="008E4B87" w:rsidRPr="00FF6A71" w:rsidRDefault="008E4B87">
            <w:pPr>
              <w:spacing w:before="0" w:after="0" w:line="240" w:lineRule="auto"/>
              <w:jc w:val="center"/>
              <w:rPr>
                <w:ins w:id="50862" w:author="pete jones" w:date="2022-01-04T11:19:00Z"/>
                <w:rFonts w:cstheme="minorHAnsi"/>
                <w:b/>
                <w:bCs/>
              </w:rPr>
              <w:pPrChange w:id="50863" w:author="pete jones" w:date="2022-01-04T11:58:00Z">
                <w:pPr>
                  <w:keepNext/>
                  <w:jc w:val="center"/>
                </w:pPr>
              </w:pPrChange>
            </w:pPr>
            <w:ins w:id="50864" w:author="pete jones" w:date="2022-01-04T11:19:00Z">
              <w:r w:rsidRPr="00FF6A71">
                <w:rPr>
                  <w:rFonts w:cstheme="minorHAnsi"/>
                  <w:b/>
                  <w:bCs/>
                </w:rPr>
                <w:t>3</w:t>
              </w:r>
            </w:ins>
          </w:p>
        </w:tc>
        <w:tc>
          <w:tcPr>
            <w:tcW w:w="692" w:type="dxa"/>
            <w:shd w:val="clear" w:color="auto" w:fill="E7E6E6" w:themeFill="background2"/>
            <w:noWrap/>
            <w:vAlign w:val="center"/>
            <w:tcPrChange w:id="50865" w:author="pete jones" w:date="2022-01-04T11:58:00Z">
              <w:tcPr>
                <w:tcW w:w="692" w:type="dxa"/>
                <w:shd w:val="clear" w:color="auto" w:fill="E7E6E6" w:themeFill="background2"/>
                <w:noWrap/>
                <w:vAlign w:val="center"/>
              </w:tcPr>
            </w:tcPrChange>
          </w:tcPr>
          <w:p w14:paraId="6A008F38" w14:textId="77777777" w:rsidR="008E4B87" w:rsidRPr="00FF6A71" w:rsidRDefault="008E4B87">
            <w:pPr>
              <w:spacing w:before="0" w:after="0" w:line="240" w:lineRule="auto"/>
              <w:jc w:val="center"/>
              <w:rPr>
                <w:ins w:id="50866" w:author="pete jones" w:date="2022-01-04T11:19:00Z"/>
                <w:rFonts w:cstheme="minorHAnsi"/>
                <w:b/>
                <w:bCs/>
              </w:rPr>
              <w:pPrChange w:id="50867" w:author="pete jones" w:date="2022-01-04T11:58:00Z">
                <w:pPr>
                  <w:keepNext/>
                  <w:jc w:val="center"/>
                </w:pPr>
              </w:pPrChange>
            </w:pPr>
            <w:ins w:id="50868" w:author="pete jones" w:date="2022-01-04T11:19:00Z">
              <w:r w:rsidRPr="00FF6A71">
                <w:rPr>
                  <w:rFonts w:cstheme="minorHAnsi"/>
                  <w:b/>
                  <w:bCs/>
                </w:rPr>
                <w:t>4</w:t>
              </w:r>
            </w:ins>
          </w:p>
        </w:tc>
        <w:tc>
          <w:tcPr>
            <w:tcW w:w="692" w:type="dxa"/>
            <w:shd w:val="clear" w:color="auto" w:fill="E7E6E6" w:themeFill="background2"/>
            <w:noWrap/>
            <w:vAlign w:val="center"/>
            <w:tcPrChange w:id="50869" w:author="pete jones" w:date="2022-01-04T11:58:00Z">
              <w:tcPr>
                <w:tcW w:w="692" w:type="dxa"/>
                <w:shd w:val="clear" w:color="auto" w:fill="E7E6E6" w:themeFill="background2"/>
                <w:noWrap/>
                <w:vAlign w:val="center"/>
              </w:tcPr>
            </w:tcPrChange>
          </w:tcPr>
          <w:p w14:paraId="328350E1" w14:textId="77777777" w:rsidR="008E4B87" w:rsidRPr="00FF6A71" w:rsidRDefault="008E4B87">
            <w:pPr>
              <w:spacing w:before="0" w:after="0" w:line="240" w:lineRule="auto"/>
              <w:jc w:val="center"/>
              <w:rPr>
                <w:ins w:id="50870" w:author="pete jones" w:date="2022-01-04T11:19:00Z"/>
                <w:rFonts w:cstheme="minorHAnsi"/>
                <w:b/>
                <w:bCs/>
              </w:rPr>
              <w:pPrChange w:id="50871" w:author="pete jones" w:date="2022-01-04T11:58:00Z">
                <w:pPr>
                  <w:keepNext/>
                  <w:jc w:val="center"/>
                </w:pPr>
              </w:pPrChange>
            </w:pPr>
            <w:ins w:id="50872" w:author="pete jones" w:date="2022-01-04T11:19:00Z">
              <w:r w:rsidRPr="00FF6A71">
                <w:rPr>
                  <w:rFonts w:cstheme="minorHAnsi"/>
                  <w:b/>
                  <w:bCs/>
                </w:rPr>
                <w:t>5</w:t>
              </w:r>
            </w:ins>
          </w:p>
        </w:tc>
        <w:tc>
          <w:tcPr>
            <w:tcW w:w="692" w:type="dxa"/>
            <w:shd w:val="clear" w:color="auto" w:fill="E7E6E6" w:themeFill="background2"/>
            <w:noWrap/>
            <w:vAlign w:val="center"/>
            <w:tcPrChange w:id="50873" w:author="pete jones" w:date="2022-01-04T11:58:00Z">
              <w:tcPr>
                <w:tcW w:w="692" w:type="dxa"/>
                <w:shd w:val="clear" w:color="auto" w:fill="E7E6E6" w:themeFill="background2"/>
                <w:noWrap/>
                <w:vAlign w:val="center"/>
              </w:tcPr>
            </w:tcPrChange>
          </w:tcPr>
          <w:p w14:paraId="72C2930A" w14:textId="77777777" w:rsidR="008E4B87" w:rsidRPr="00FF6A71" w:rsidRDefault="008E4B87">
            <w:pPr>
              <w:spacing w:before="0" w:after="0" w:line="240" w:lineRule="auto"/>
              <w:jc w:val="center"/>
              <w:rPr>
                <w:ins w:id="50874" w:author="pete jones" w:date="2022-01-04T11:19:00Z"/>
                <w:rFonts w:cstheme="minorHAnsi"/>
                <w:b/>
                <w:bCs/>
              </w:rPr>
              <w:pPrChange w:id="50875" w:author="pete jones" w:date="2022-01-04T11:58:00Z">
                <w:pPr>
                  <w:keepNext/>
                  <w:jc w:val="center"/>
                </w:pPr>
              </w:pPrChange>
            </w:pPr>
            <w:ins w:id="50876" w:author="pete jones" w:date="2022-01-04T11:19:00Z">
              <w:r w:rsidRPr="00FF6A71">
                <w:rPr>
                  <w:rFonts w:cstheme="minorHAnsi"/>
                  <w:b/>
                  <w:bCs/>
                </w:rPr>
                <w:t>6</w:t>
              </w:r>
            </w:ins>
          </w:p>
        </w:tc>
        <w:tc>
          <w:tcPr>
            <w:tcW w:w="692" w:type="dxa"/>
            <w:shd w:val="clear" w:color="auto" w:fill="E7E6E6" w:themeFill="background2"/>
            <w:noWrap/>
            <w:vAlign w:val="center"/>
            <w:tcPrChange w:id="50877" w:author="pete jones" w:date="2022-01-04T11:58:00Z">
              <w:tcPr>
                <w:tcW w:w="692" w:type="dxa"/>
                <w:shd w:val="clear" w:color="auto" w:fill="E7E6E6" w:themeFill="background2"/>
                <w:noWrap/>
                <w:vAlign w:val="center"/>
              </w:tcPr>
            </w:tcPrChange>
          </w:tcPr>
          <w:p w14:paraId="2D8FD587" w14:textId="77777777" w:rsidR="008E4B87" w:rsidRPr="00FF6A71" w:rsidRDefault="008E4B87">
            <w:pPr>
              <w:spacing w:before="0" w:after="0" w:line="240" w:lineRule="auto"/>
              <w:jc w:val="center"/>
              <w:rPr>
                <w:ins w:id="50878" w:author="pete jones" w:date="2022-01-04T11:19:00Z"/>
                <w:rFonts w:cstheme="minorHAnsi"/>
                <w:b/>
                <w:bCs/>
              </w:rPr>
              <w:pPrChange w:id="50879" w:author="pete jones" w:date="2022-01-04T11:58:00Z">
                <w:pPr>
                  <w:keepNext/>
                  <w:jc w:val="center"/>
                </w:pPr>
              </w:pPrChange>
            </w:pPr>
            <w:ins w:id="50880" w:author="pete jones" w:date="2022-01-04T11:19:00Z">
              <w:r w:rsidRPr="00FF6A71">
                <w:rPr>
                  <w:rFonts w:cstheme="minorHAnsi"/>
                  <w:b/>
                  <w:bCs/>
                </w:rPr>
                <w:t>7</w:t>
              </w:r>
            </w:ins>
          </w:p>
        </w:tc>
      </w:tr>
      <w:tr w:rsidR="008E4B87" w:rsidRPr="00FF6A71" w14:paraId="30C97C84" w14:textId="77777777" w:rsidTr="00256E4A">
        <w:trPr>
          <w:trHeight w:val="300"/>
          <w:jc w:val="center"/>
          <w:ins w:id="50881" w:author="pete jones" w:date="2022-01-04T11:19:00Z"/>
          <w:trPrChange w:id="50882" w:author="pete jones" w:date="2022-01-04T11:58:00Z">
            <w:trPr>
              <w:trHeight w:val="300"/>
              <w:jc w:val="center"/>
            </w:trPr>
          </w:trPrChange>
        </w:trPr>
        <w:tc>
          <w:tcPr>
            <w:tcW w:w="814" w:type="dxa"/>
            <w:vAlign w:val="center"/>
            <w:tcPrChange w:id="50883" w:author="pete jones" w:date="2022-01-04T11:58:00Z">
              <w:tcPr>
                <w:tcW w:w="814" w:type="dxa"/>
                <w:vAlign w:val="center"/>
              </w:tcPr>
            </w:tcPrChange>
          </w:tcPr>
          <w:p w14:paraId="3F5D3C28" w14:textId="77777777" w:rsidR="008E4B87" w:rsidRPr="00FF6A71" w:rsidRDefault="008E4B87">
            <w:pPr>
              <w:spacing w:before="0" w:after="0" w:line="240" w:lineRule="auto"/>
              <w:jc w:val="center"/>
              <w:rPr>
                <w:ins w:id="50884" w:author="pete jones" w:date="2022-01-04T11:19:00Z"/>
                <w:rFonts w:cstheme="minorHAnsi"/>
                <w:b/>
                <w:bCs/>
              </w:rPr>
              <w:pPrChange w:id="50885" w:author="pete jones" w:date="2022-01-04T11:58:00Z">
                <w:pPr>
                  <w:keepNext/>
                  <w:jc w:val="center"/>
                </w:pPr>
              </w:pPrChange>
            </w:pPr>
            <w:ins w:id="50886" w:author="pete jones" w:date="2022-01-04T11:19:00Z">
              <w:r w:rsidRPr="00FF6A71">
                <w:rPr>
                  <w:rFonts w:cstheme="minorHAnsi"/>
                  <w:b/>
                  <w:bCs/>
                </w:rPr>
                <w:t>%</w:t>
              </w:r>
            </w:ins>
          </w:p>
        </w:tc>
        <w:tc>
          <w:tcPr>
            <w:tcW w:w="814" w:type="dxa"/>
            <w:shd w:val="clear" w:color="auto" w:fill="auto"/>
            <w:noWrap/>
            <w:vAlign w:val="bottom"/>
            <w:tcPrChange w:id="50887" w:author="pete jones" w:date="2022-01-04T11:58:00Z">
              <w:tcPr>
                <w:tcW w:w="814" w:type="dxa"/>
                <w:tcBorders>
                  <w:top w:val="nil"/>
                  <w:left w:val="nil"/>
                  <w:bottom w:val="nil"/>
                  <w:right w:val="nil"/>
                </w:tcBorders>
                <w:shd w:val="clear" w:color="auto" w:fill="auto"/>
                <w:noWrap/>
                <w:vAlign w:val="bottom"/>
              </w:tcPr>
            </w:tcPrChange>
          </w:tcPr>
          <w:p w14:paraId="76D98EF1" w14:textId="77777777" w:rsidR="008E4B87" w:rsidRPr="00FF6A71" w:rsidRDefault="008E4B87">
            <w:pPr>
              <w:spacing w:before="0" w:after="0" w:line="240" w:lineRule="auto"/>
              <w:jc w:val="center"/>
              <w:rPr>
                <w:ins w:id="50888" w:author="pete jones" w:date="2022-01-04T11:19:00Z"/>
                <w:rFonts w:cstheme="minorHAnsi"/>
              </w:rPr>
              <w:pPrChange w:id="50889" w:author="pete jones" w:date="2022-01-04T11:58:00Z">
                <w:pPr>
                  <w:keepNext/>
                  <w:jc w:val="center"/>
                </w:pPr>
              </w:pPrChange>
            </w:pPr>
            <w:ins w:id="50890" w:author="pete jones" w:date="2022-01-04T11:19:00Z">
              <w:r w:rsidRPr="00FF6A71">
                <w:rPr>
                  <w:rFonts w:ascii="Calibri" w:hAnsi="Calibri" w:cs="Calibri"/>
                  <w:color w:val="000000"/>
                  <w:sz w:val="22"/>
                  <w:szCs w:val="22"/>
                </w:rPr>
                <w:t>0%</w:t>
              </w:r>
            </w:ins>
          </w:p>
        </w:tc>
        <w:tc>
          <w:tcPr>
            <w:tcW w:w="814" w:type="dxa"/>
            <w:shd w:val="clear" w:color="auto" w:fill="auto"/>
            <w:noWrap/>
            <w:vAlign w:val="bottom"/>
            <w:tcPrChange w:id="50891" w:author="pete jones" w:date="2022-01-04T11:58:00Z">
              <w:tcPr>
                <w:tcW w:w="814" w:type="dxa"/>
                <w:tcBorders>
                  <w:top w:val="nil"/>
                  <w:left w:val="nil"/>
                  <w:bottom w:val="nil"/>
                  <w:right w:val="nil"/>
                </w:tcBorders>
                <w:shd w:val="clear" w:color="auto" w:fill="auto"/>
                <w:noWrap/>
                <w:vAlign w:val="bottom"/>
              </w:tcPr>
            </w:tcPrChange>
          </w:tcPr>
          <w:p w14:paraId="134D9E2D" w14:textId="77777777" w:rsidR="008E4B87" w:rsidRPr="00FF6A71" w:rsidRDefault="008E4B87">
            <w:pPr>
              <w:spacing w:before="0" w:after="0" w:line="240" w:lineRule="auto"/>
              <w:jc w:val="center"/>
              <w:rPr>
                <w:ins w:id="50892" w:author="pete jones" w:date="2022-01-04T11:19:00Z"/>
                <w:rFonts w:cstheme="minorHAnsi"/>
              </w:rPr>
              <w:pPrChange w:id="50893" w:author="pete jones" w:date="2022-01-04T11:58:00Z">
                <w:pPr>
                  <w:keepNext/>
                  <w:jc w:val="center"/>
                </w:pPr>
              </w:pPrChange>
            </w:pPr>
            <w:ins w:id="50894" w:author="pete jones" w:date="2022-01-04T11:19:00Z">
              <w:r w:rsidRPr="00FF6A71">
                <w:rPr>
                  <w:rFonts w:ascii="Calibri" w:hAnsi="Calibri" w:cs="Calibri"/>
                  <w:color w:val="000000"/>
                  <w:sz w:val="22"/>
                  <w:szCs w:val="22"/>
                </w:rPr>
                <w:t>20%</w:t>
              </w:r>
            </w:ins>
          </w:p>
        </w:tc>
        <w:tc>
          <w:tcPr>
            <w:tcW w:w="814" w:type="dxa"/>
            <w:shd w:val="clear" w:color="auto" w:fill="auto"/>
            <w:noWrap/>
            <w:vAlign w:val="bottom"/>
            <w:tcPrChange w:id="50895" w:author="pete jones" w:date="2022-01-04T11:58:00Z">
              <w:tcPr>
                <w:tcW w:w="814" w:type="dxa"/>
                <w:tcBorders>
                  <w:top w:val="nil"/>
                  <w:left w:val="nil"/>
                  <w:bottom w:val="nil"/>
                  <w:right w:val="nil"/>
                </w:tcBorders>
                <w:shd w:val="clear" w:color="auto" w:fill="auto"/>
                <w:noWrap/>
                <w:vAlign w:val="bottom"/>
              </w:tcPr>
            </w:tcPrChange>
          </w:tcPr>
          <w:p w14:paraId="23B9EA1C" w14:textId="77777777" w:rsidR="008E4B87" w:rsidRPr="00FF6A71" w:rsidRDefault="008E4B87">
            <w:pPr>
              <w:spacing w:before="0" w:after="0" w:line="240" w:lineRule="auto"/>
              <w:jc w:val="center"/>
              <w:rPr>
                <w:ins w:id="50896" w:author="pete jones" w:date="2022-01-04T11:19:00Z"/>
                <w:rFonts w:cstheme="minorHAnsi"/>
              </w:rPr>
              <w:pPrChange w:id="50897" w:author="pete jones" w:date="2022-01-04T11:58:00Z">
                <w:pPr>
                  <w:keepNext/>
                  <w:jc w:val="center"/>
                </w:pPr>
              </w:pPrChange>
            </w:pPr>
            <w:ins w:id="50898" w:author="pete jones" w:date="2022-01-04T11:19:00Z">
              <w:r w:rsidRPr="00FF6A71">
                <w:rPr>
                  <w:rFonts w:ascii="Calibri" w:hAnsi="Calibri" w:cs="Calibri"/>
                  <w:color w:val="000000"/>
                  <w:sz w:val="22"/>
                  <w:szCs w:val="22"/>
                </w:rPr>
                <w:t>12%</w:t>
              </w:r>
            </w:ins>
          </w:p>
        </w:tc>
        <w:tc>
          <w:tcPr>
            <w:tcW w:w="692" w:type="dxa"/>
            <w:shd w:val="clear" w:color="auto" w:fill="auto"/>
            <w:noWrap/>
            <w:vAlign w:val="bottom"/>
            <w:tcPrChange w:id="50899" w:author="pete jones" w:date="2022-01-04T11:58:00Z">
              <w:tcPr>
                <w:tcW w:w="692" w:type="dxa"/>
                <w:tcBorders>
                  <w:top w:val="nil"/>
                  <w:left w:val="nil"/>
                  <w:bottom w:val="nil"/>
                  <w:right w:val="nil"/>
                </w:tcBorders>
                <w:shd w:val="clear" w:color="auto" w:fill="auto"/>
                <w:noWrap/>
                <w:vAlign w:val="bottom"/>
              </w:tcPr>
            </w:tcPrChange>
          </w:tcPr>
          <w:p w14:paraId="2E56EBC5" w14:textId="77777777" w:rsidR="008E4B87" w:rsidRPr="00FF6A71" w:rsidRDefault="008E4B87">
            <w:pPr>
              <w:spacing w:before="0" w:after="0" w:line="240" w:lineRule="auto"/>
              <w:jc w:val="center"/>
              <w:rPr>
                <w:ins w:id="50900" w:author="pete jones" w:date="2022-01-04T11:19:00Z"/>
                <w:rFonts w:cstheme="minorHAnsi"/>
              </w:rPr>
              <w:pPrChange w:id="50901" w:author="pete jones" w:date="2022-01-04T11:58:00Z">
                <w:pPr>
                  <w:keepNext/>
                  <w:jc w:val="center"/>
                </w:pPr>
              </w:pPrChange>
            </w:pPr>
            <w:ins w:id="50902" w:author="pete jones" w:date="2022-01-04T11:19:00Z">
              <w:r w:rsidRPr="00FF6A71">
                <w:rPr>
                  <w:rFonts w:ascii="Calibri" w:hAnsi="Calibri" w:cs="Calibri"/>
                  <w:color w:val="000000"/>
                  <w:sz w:val="22"/>
                  <w:szCs w:val="22"/>
                </w:rPr>
                <w:t>12%</w:t>
              </w:r>
            </w:ins>
          </w:p>
        </w:tc>
        <w:tc>
          <w:tcPr>
            <w:tcW w:w="692" w:type="dxa"/>
            <w:shd w:val="clear" w:color="auto" w:fill="auto"/>
            <w:noWrap/>
            <w:vAlign w:val="bottom"/>
            <w:tcPrChange w:id="50903" w:author="pete jones" w:date="2022-01-04T11:58:00Z">
              <w:tcPr>
                <w:tcW w:w="692" w:type="dxa"/>
                <w:tcBorders>
                  <w:top w:val="nil"/>
                  <w:left w:val="nil"/>
                  <w:bottom w:val="nil"/>
                  <w:right w:val="nil"/>
                </w:tcBorders>
                <w:shd w:val="clear" w:color="auto" w:fill="auto"/>
                <w:noWrap/>
                <w:vAlign w:val="bottom"/>
              </w:tcPr>
            </w:tcPrChange>
          </w:tcPr>
          <w:p w14:paraId="579FB5DD" w14:textId="77777777" w:rsidR="008E4B87" w:rsidRPr="00FF6A71" w:rsidRDefault="008E4B87">
            <w:pPr>
              <w:spacing w:before="0" w:after="0" w:line="240" w:lineRule="auto"/>
              <w:jc w:val="center"/>
              <w:rPr>
                <w:ins w:id="50904" w:author="pete jones" w:date="2022-01-04T11:19:00Z"/>
                <w:rFonts w:cstheme="minorHAnsi"/>
              </w:rPr>
              <w:pPrChange w:id="50905" w:author="pete jones" w:date="2022-01-04T11:58:00Z">
                <w:pPr>
                  <w:keepNext/>
                  <w:jc w:val="center"/>
                </w:pPr>
              </w:pPrChange>
            </w:pPr>
            <w:ins w:id="50906" w:author="pete jones" w:date="2022-01-04T11:19:00Z">
              <w:r w:rsidRPr="00FF6A71">
                <w:rPr>
                  <w:rFonts w:ascii="Calibri" w:hAnsi="Calibri" w:cs="Calibri"/>
                  <w:color w:val="000000"/>
                  <w:sz w:val="22"/>
                  <w:szCs w:val="22"/>
                </w:rPr>
                <w:t>12%</w:t>
              </w:r>
            </w:ins>
          </w:p>
        </w:tc>
        <w:tc>
          <w:tcPr>
            <w:tcW w:w="692" w:type="dxa"/>
            <w:shd w:val="clear" w:color="auto" w:fill="auto"/>
            <w:noWrap/>
            <w:vAlign w:val="bottom"/>
            <w:tcPrChange w:id="50907" w:author="pete jones" w:date="2022-01-04T11:58:00Z">
              <w:tcPr>
                <w:tcW w:w="692" w:type="dxa"/>
                <w:tcBorders>
                  <w:top w:val="nil"/>
                  <w:left w:val="nil"/>
                  <w:bottom w:val="nil"/>
                  <w:right w:val="nil"/>
                </w:tcBorders>
                <w:shd w:val="clear" w:color="auto" w:fill="auto"/>
                <w:noWrap/>
                <w:vAlign w:val="bottom"/>
              </w:tcPr>
            </w:tcPrChange>
          </w:tcPr>
          <w:p w14:paraId="2510BC33" w14:textId="77777777" w:rsidR="008E4B87" w:rsidRPr="00FF6A71" w:rsidRDefault="008E4B87">
            <w:pPr>
              <w:spacing w:before="0" w:after="0" w:line="240" w:lineRule="auto"/>
              <w:jc w:val="center"/>
              <w:rPr>
                <w:ins w:id="50908" w:author="pete jones" w:date="2022-01-04T11:19:00Z"/>
                <w:rFonts w:cstheme="minorHAnsi"/>
              </w:rPr>
              <w:pPrChange w:id="50909" w:author="pete jones" w:date="2022-01-04T11:58:00Z">
                <w:pPr>
                  <w:keepNext/>
                  <w:jc w:val="center"/>
                </w:pPr>
              </w:pPrChange>
            </w:pPr>
            <w:ins w:id="50910" w:author="pete jones" w:date="2022-01-04T11:19:00Z">
              <w:r w:rsidRPr="00FF6A71">
                <w:rPr>
                  <w:rFonts w:ascii="Calibri" w:hAnsi="Calibri" w:cs="Calibri"/>
                  <w:color w:val="000000"/>
                  <w:sz w:val="22"/>
                  <w:szCs w:val="22"/>
                </w:rPr>
                <w:t>28%</w:t>
              </w:r>
            </w:ins>
          </w:p>
        </w:tc>
        <w:tc>
          <w:tcPr>
            <w:tcW w:w="692" w:type="dxa"/>
            <w:shd w:val="clear" w:color="auto" w:fill="auto"/>
            <w:noWrap/>
            <w:vAlign w:val="bottom"/>
            <w:tcPrChange w:id="50911" w:author="pete jones" w:date="2022-01-04T11:58:00Z">
              <w:tcPr>
                <w:tcW w:w="692" w:type="dxa"/>
                <w:tcBorders>
                  <w:top w:val="nil"/>
                  <w:left w:val="nil"/>
                  <w:bottom w:val="nil"/>
                  <w:right w:val="nil"/>
                </w:tcBorders>
                <w:shd w:val="clear" w:color="auto" w:fill="auto"/>
                <w:noWrap/>
                <w:vAlign w:val="bottom"/>
              </w:tcPr>
            </w:tcPrChange>
          </w:tcPr>
          <w:p w14:paraId="0E10ACFF" w14:textId="77777777" w:rsidR="008E4B87" w:rsidRPr="00FF6A71" w:rsidRDefault="008E4B87">
            <w:pPr>
              <w:spacing w:before="0" w:after="0" w:line="240" w:lineRule="auto"/>
              <w:jc w:val="center"/>
              <w:rPr>
                <w:ins w:id="50912" w:author="pete jones" w:date="2022-01-04T11:19:00Z"/>
                <w:rFonts w:cstheme="minorHAnsi"/>
              </w:rPr>
              <w:pPrChange w:id="50913" w:author="pete jones" w:date="2022-01-04T11:58:00Z">
                <w:pPr>
                  <w:keepNext/>
                  <w:jc w:val="center"/>
                </w:pPr>
              </w:pPrChange>
            </w:pPr>
            <w:ins w:id="50914" w:author="pete jones" w:date="2022-01-04T11:19:00Z">
              <w:r w:rsidRPr="00FF6A71">
                <w:rPr>
                  <w:rFonts w:ascii="Calibri" w:hAnsi="Calibri" w:cs="Calibri"/>
                  <w:color w:val="000000"/>
                  <w:sz w:val="22"/>
                  <w:szCs w:val="22"/>
                </w:rPr>
                <w:t>16%</w:t>
              </w:r>
            </w:ins>
          </w:p>
        </w:tc>
      </w:tr>
      <w:tr w:rsidR="008E4B87" w:rsidRPr="00FF6A71" w14:paraId="595728F9" w14:textId="77777777" w:rsidTr="00256E4A">
        <w:trPr>
          <w:trHeight w:val="300"/>
          <w:jc w:val="center"/>
          <w:ins w:id="50915" w:author="pete jones" w:date="2022-01-04T11:19:00Z"/>
          <w:trPrChange w:id="50916" w:author="pete jones" w:date="2022-01-04T11:58:00Z">
            <w:trPr>
              <w:trHeight w:val="300"/>
              <w:jc w:val="center"/>
            </w:trPr>
          </w:trPrChange>
        </w:trPr>
        <w:tc>
          <w:tcPr>
            <w:tcW w:w="814" w:type="dxa"/>
            <w:vAlign w:val="center"/>
            <w:tcPrChange w:id="50917" w:author="pete jones" w:date="2022-01-04T11:58:00Z">
              <w:tcPr>
                <w:tcW w:w="814" w:type="dxa"/>
                <w:vAlign w:val="center"/>
              </w:tcPr>
            </w:tcPrChange>
          </w:tcPr>
          <w:p w14:paraId="3CBAB18A" w14:textId="77777777" w:rsidR="008E4B87" w:rsidRPr="00FF6A71" w:rsidRDefault="008E4B87">
            <w:pPr>
              <w:spacing w:before="0" w:after="0" w:line="240" w:lineRule="auto"/>
              <w:jc w:val="center"/>
              <w:rPr>
                <w:ins w:id="50918" w:author="pete jones" w:date="2022-01-04T11:19:00Z"/>
                <w:rFonts w:cstheme="minorHAnsi"/>
                <w:b/>
                <w:bCs/>
              </w:rPr>
              <w:pPrChange w:id="50919" w:author="pete jones" w:date="2022-01-04T11:58:00Z">
                <w:pPr>
                  <w:keepNext/>
                  <w:jc w:val="center"/>
                </w:pPr>
              </w:pPrChange>
            </w:pPr>
            <w:ins w:id="50920" w:author="pete jones" w:date="2022-01-04T11:19:00Z">
              <w:r w:rsidRPr="00FF6A71">
                <w:rPr>
                  <w:rFonts w:cstheme="minorHAnsi"/>
                  <w:b/>
                  <w:bCs/>
                </w:rPr>
                <w:t>Count</w:t>
              </w:r>
            </w:ins>
          </w:p>
        </w:tc>
        <w:tc>
          <w:tcPr>
            <w:tcW w:w="814" w:type="dxa"/>
            <w:shd w:val="clear" w:color="auto" w:fill="auto"/>
            <w:noWrap/>
            <w:vAlign w:val="bottom"/>
            <w:tcPrChange w:id="50921" w:author="pete jones" w:date="2022-01-04T11:58:00Z">
              <w:tcPr>
                <w:tcW w:w="814" w:type="dxa"/>
                <w:tcBorders>
                  <w:top w:val="nil"/>
                  <w:left w:val="nil"/>
                  <w:bottom w:val="nil"/>
                  <w:right w:val="nil"/>
                </w:tcBorders>
                <w:shd w:val="clear" w:color="auto" w:fill="auto"/>
                <w:noWrap/>
                <w:vAlign w:val="bottom"/>
              </w:tcPr>
            </w:tcPrChange>
          </w:tcPr>
          <w:p w14:paraId="6139CFF3" w14:textId="77777777" w:rsidR="008E4B87" w:rsidRPr="00FF6A71" w:rsidRDefault="008E4B87">
            <w:pPr>
              <w:spacing w:before="0" w:after="0" w:line="240" w:lineRule="auto"/>
              <w:jc w:val="center"/>
              <w:rPr>
                <w:ins w:id="50922" w:author="pete jones" w:date="2022-01-04T11:19:00Z"/>
                <w:rFonts w:cstheme="minorHAnsi"/>
              </w:rPr>
              <w:pPrChange w:id="50923" w:author="pete jones" w:date="2022-01-04T11:58:00Z">
                <w:pPr>
                  <w:keepNext/>
                  <w:jc w:val="center"/>
                </w:pPr>
              </w:pPrChange>
            </w:pPr>
            <w:ins w:id="50924" w:author="pete jones" w:date="2022-01-04T11:19:00Z">
              <w:r w:rsidRPr="00FF6A71">
                <w:rPr>
                  <w:rFonts w:ascii="Calibri" w:hAnsi="Calibri" w:cs="Calibri"/>
                  <w:color w:val="000000"/>
                  <w:sz w:val="22"/>
                  <w:szCs w:val="22"/>
                </w:rPr>
                <w:t>0</w:t>
              </w:r>
            </w:ins>
          </w:p>
        </w:tc>
        <w:tc>
          <w:tcPr>
            <w:tcW w:w="814" w:type="dxa"/>
            <w:shd w:val="clear" w:color="auto" w:fill="auto"/>
            <w:noWrap/>
            <w:vAlign w:val="bottom"/>
            <w:tcPrChange w:id="50925" w:author="pete jones" w:date="2022-01-04T11:58:00Z">
              <w:tcPr>
                <w:tcW w:w="814" w:type="dxa"/>
                <w:tcBorders>
                  <w:top w:val="nil"/>
                  <w:left w:val="nil"/>
                  <w:bottom w:val="nil"/>
                  <w:right w:val="nil"/>
                </w:tcBorders>
                <w:shd w:val="clear" w:color="auto" w:fill="auto"/>
                <w:noWrap/>
                <w:vAlign w:val="bottom"/>
              </w:tcPr>
            </w:tcPrChange>
          </w:tcPr>
          <w:p w14:paraId="01EB8ECC" w14:textId="77777777" w:rsidR="008E4B87" w:rsidRPr="00FF6A71" w:rsidRDefault="008E4B87">
            <w:pPr>
              <w:spacing w:before="0" w:after="0" w:line="240" w:lineRule="auto"/>
              <w:jc w:val="center"/>
              <w:rPr>
                <w:ins w:id="50926" w:author="pete jones" w:date="2022-01-04T11:19:00Z"/>
                <w:rFonts w:cstheme="minorHAnsi"/>
              </w:rPr>
              <w:pPrChange w:id="50927" w:author="pete jones" w:date="2022-01-04T11:58:00Z">
                <w:pPr>
                  <w:keepNext/>
                  <w:jc w:val="center"/>
                </w:pPr>
              </w:pPrChange>
            </w:pPr>
            <w:ins w:id="50928" w:author="pete jones" w:date="2022-01-04T11:19:00Z">
              <w:r w:rsidRPr="00FF6A71">
                <w:rPr>
                  <w:rFonts w:ascii="Calibri" w:hAnsi="Calibri" w:cs="Calibri"/>
                  <w:color w:val="000000"/>
                  <w:sz w:val="22"/>
                  <w:szCs w:val="22"/>
                </w:rPr>
                <w:t>5</w:t>
              </w:r>
            </w:ins>
          </w:p>
        </w:tc>
        <w:tc>
          <w:tcPr>
            <w:tcW w:w="814" w:type="dxa"/>
            <w:shd w:val="clear" w:color="auto" w:fill="auto"/>
            <w:noWrap/>
            <w:vAlign w:val="bottom"/>
            <w:tcPrChange w:id="50929" w:author="pete jones" w:date="2022-01-04T11:58:00Z">
              <w:tcPr>
                <w:tcW w:w="814" w:type="dxa"/>
                <w:tcBorders>
                  <w:top w:val="nil"/>
                  <w:left w:val="nil"/>
                  <w:bottom w:val="nil"/>
                  <w:right w:val="nil"/>
                </w:tcBorders>
                <w:shd w:val="clear" w:color="auto" w:fill="auto"/>
                <w:noWrap/>
                <w:vAlign w:val="bottom"/>
              </w:tcPr>
            </w:tcPrChange>
          </w:tcPr>
          <w:p w14:paraId="44D1E2B4" w14:textId="77777777" w:rsidR="008E4B87" w:rsidRPr="00FF6A71" w:rsidRDefault="008E4B87">
            <w:pPr>
              <w:spacing w:before="0" w:after="0" w:line="240" w:lineRule="auto"/>
              <w:jc w:val="center"/>
              <w:rPr>
                <w:ins w:id="50930" w:author="pete jones" w:date="2022-01-04T11:19:00Z"/>
                <w:rFonts w:cstheme="minorHAnsi"/>
              </w:rPr>
              <w:pPrChange w:id="50931" w:author="pete jones" w:date="2022-01-04T11:58:00Z">
                <w:pPr>
                  <w:keepNext/>
                  <w:jc w:val="center"/>
                </w:pPr>
              </w:pPrChange>
            </w:pPr>
            <w:ins w:id="50932"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50933" w:author="pete jones" w:date="2022-01-04T11:58:00Z">
              <w:tcPr>
                <w:tcW w:w="692" w:type="dxa"/>
                <w:tcBorders>
                  <w:top w:val="nil"/>
                  <w:left w:val="nil"/>
                  <w:bottom w:val="nil"/>
                  <w:right w:val="nil"/>
                </w:tcBorders>
                <w:shd w:val="clear" w:color="auto" w:fill="auto"/>
                <w:noWrap/>
                <w:vAlign w:val="bottom"/>
              </w:tcPr>
            </w:tcPrChange>
          </w:tcPr>
          <w:p w14:paraId="42F2EEE1" w14:textId="77777777" w:rsidR="008E4B87" w:rsidRPr="00FF6A71" w:rsidRDefault="008E4B87">
            <w:pPr>
              <w:spacing w:before="0" w:after="0" w:line="240" w:lineRule="auto"/>
              <w:jc w:val="center"/>
              <w:rPr>
                <w:ins w:id="50934" w:author="pete jones" w:date="2022-01-04T11:19:00Z"/>
                <w:rFonts w:cstheme="minorHAnsi"/>
              </w:rPr>
              <w:pPrChange w:id="50935" w:author="pete jones" w:date="2022-01-04T11:58:00Z">
                <w:pPr>
                  <w:keepNext/>
                  <w:jc w:val="center"/>
                </w:pPr>
              </w:pPrChange>
            </w:pPr>
            <w:ins w:id="50936"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50937" w:author="pete jones" w:date="2022-01-04T11:58:00Z">
              <w:tcPr>
                <w:tcW w:w="692" w:type="dxa"/>
                <w:tcBorders>
                  <w:top w:val="nil"/>
                  <w:left w:val="nil"/>
                  <w:bottom w:val="nil"/>
                  <w:right w:val="nil"/>
                </w:tcBorders>
                <w:shd w:val="clear" w:color="auto" w:fill="auto"/>
                <w:noWrap/>
                <w:vAlign w:val="bottom"/>
              </w:tcPr>
            </w:tcPrChange>
          </w:tcPr>
          <w:p w14:paraId="7CC31643" w14:textId="77777777" w:rsidR="008E4B87" w:rsidRPr="00FF6A71" w:rsidRDefault="008E4B87">
            <w:pPr>
              <w:spacing w:before="0" w:after="0" w:line="240" w:lineRule="auto"/>
              <w:jc w:val="center"/>
              <w:rPr>
                <w:ins w:id="50938" w:author="pete jones" w:date="2022-01-04T11:19:00Z"/>
                <w:rFonts w:cstheme="minorHAnsi"/>
              </w:rPr>
              <w:pPrChange w:id="50939" w:author="pete jones" w:date="2022-01-04T11:58:00Z">
                <w:pPr>
                  <w:keepNext/>
                  <w:jc w:val="center"/>
                </w:pPr>
              </w:pPrChange>
            </w:pPr>
            <w:ins w:id="50940" w:author="pete jones" w:date="2022-01-04T11:19:00Z">
              <w:r w:rsidRPr="00FF6A71">
                <w:rPr>
                  <w:rFonts w:ascii="Calibri" w:hAnsi="Calibri" w:cs="Calibri"/>
                  <w:color w:val="000000"/>
                  <w:sz w:val="22"/>
                  <w:szCs w:val="22"/>
                </w:rPr>
                <w:t>3</w:t>
              </w:r>
            </w:ins>
          </w:p>
        </w:tc>
        <w:tc>
          <w:tcPr>
            <w:tcW w:w="692" w:type="dxa"/>
            <w:shd w:val="clear" w:color="auto" w:fill="auto"/>
            <w:noWrap/>
            <w:vAlign w:val="bottom"/>
            <w:tcPrChange w:id="50941" w:author="pete jones" w:date="2022-01-04T11:58:00Z">
              <w:tcPr>
                <w:tcW w:w="692" w:type="dxa"/>
                <w:tcBorders>
                  <w:top w:val="nil"/>
                  <w:left w:val="nil"/>
                  <w:bottom w:val="nil"/>
                  <w:right w:val="nil"/>
                </w:tcBorders>
                <w:shd w:val="clear" w:color="auto" w:fill="auto"/>
                <w:noWrap/>
                <w:vAlign w:val="bottom"/>
              </w:tcPr>
            </w:tcPrChange>
          </w:tcPr>
          <w:p w14:paraId="6339F116" w14:textId="77777777" w:rsidR="008E4B87" w:rsidRPr="00FF6A71" w:rsidRDefault="008E4B87">
            <w:pPr>
              <w:spacing w:before="0" w:after="0" w:line="240" w:lineRule="auto"/>
              <w:jc w:val="center"/>
              <w:rPr>
                <w:ins w:id="50942" w:author="pete jones" w:date="2022-01-04T11:19:00Z"/>
                <w:rFonts w:cstheme="minorHAnsi"/>
              </w:rPr>
              <w:pPrChange w:id="50943" w:author="pete jones" w:date="2022-01-04T11:58:00Z">
                <w:pPr>
                  <w:keepNext/>
                  <w:jc w:val="center"/>
                </w:pPr>
              </w:pPrChange>
            </w:pPr>
            <w:ins w:id="50944"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50945" w:author="pete jones" w:date="2022-01-04T11:58:00Z">
              <w:tcPr>
                <w:tcW w:w="692" w:type="dxa"/>
                <w:tcBorders>
                  <w:top w:val="nil"/>
                  <w:left w:val="nil"/>
                  <w:bottom w:val="nil"/>
                  <w:right w:val="nil"/>
                </w:tcBorders>
                <w:shd w:val="clear" w:color="auto" w:fill="auto"/>
                <w:noWrap/>
                <w:vAlign w:val="bottom"/>
              </w:tcPr>
            </w:tcPrChange>
          </w:tcPr>
          <w:p w14:paraId="40E2D6CC" w14:textId="77777777" w:rsidR="008E4B87" w:rsidRPr="00FF6A71" w:rsidRDefault="008E4B87">
            <w:pPr>
              <w:spacing w:before="0" w:after="0" w:line="240" w:lineRule="auto"/>
              <w:jc w:val="center"/>
              <w:rPr>
                <w:ins w:id="50946" w:author="pete jones" w:date="2022-01-04T11:19:00Z"/>
                <w:rFonts w:cstheme="minorHAnsi"/>
              </w:rPr>
              <w:pPrChange w:id="50947" w:author="pete jones" w:date="2022-01-04T11:58:00Z">
                <w:pPr>
                  <w:keepNext/>
                  <w:jc w:val="center"/>
                </w:pPr>
              </w:pPrChange>
            </w:pPr>
            <w:ins w:id="50948" w:author="pete jones" w:date="2022-01-04T11:19:00Z">
              <w:r w:rsidRPr="00FF6A71">
                <w:rPr>
                  <w:rFonts w:ascii="Calibri" w:hAnsi="Calibri" w:cs="Calibri"/>
                  <w:color w:val="000000"/>
                  <w:sz w:val="22"/>
                  <w:szCs w:val="22"/>
                </w:rPr>
                <w:t>4</w:t>
              </w:r>
            </w:ins>
          </w:p>
        </w:tc>
      </w:tr>
    </w:tbl>
    <w:p w14:paraId="46F68317" w14:textId="77777777" w:rsidR="008E4B87" w:rsidRPr="00FF6A71" w:rsidRDefault="008E4B87">
      <w:pPr>
        <w:rPr>
          <w:ins w:id="50949" w:author="pete jones" w:date="2022-01-04T11:19:00Z"/>
          <w:rFonts w:cstheme="minorHAnsi"/>
        </w:rPr>
        <w:pPrChange w:id="50950" w:author="pete jones" w:date="2022-01-04T11:57:00Z">
          <w:pPr>
            <w:keepNext/>
          </w:pPr>
        </w:pPrChange>
      </w:pPr>
      <w:ins w:id="50951" w:author="pete jones" w:date="2022-01-04T11:19:00Z">
        <w:r w:rsidRPr="00FF6A71">
          <w:rPr>
            <w:rFonts w:cstheme="minorHAnsi"/>
          </w:rPr>
          <w:t>Q6.6 There is a need to develop a PLM curriculum for modern engineers to promote interdisciplinarity</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0952" w:author="pete jones" w:date="2022-01-04T11:58: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0953">
          <w:tblGrid>
            <w:gridCol w:w="814"/>
            <w:gridCol w:w="814"/>
            <w:gridCol w:w="814"/>
            <w:gridCol w:w="814"/>
            <w:gridCol w:w="692"/>
            <w:gridCol w:w="692"/>
            <w:gridCol w:w="692"/>
            <w:gridCol w:w="692"/>
          </w:tblGrid>
        </w:tblGridChange>
      </w:tblGrid>
      <w:tr w:rsidR="008E4B87" w:rsidRPr="00FF6A71" w14:paraId="2A73BB87" w14:textId="77777777" w:rsidTr="00256E4A">
        <w:trPr>
          <w:trHeight w:val="300"/>
          <w:jc w:val="center"/>
          <w:ins w:id="50954" w:author="pete jones" w:date="2022-01-04T11:19:00Z"/>
          <w:trPrChange w:id="50955" w:author="pete jones" w:date="2022-01-04T11:58:00Z">
            <w:trPr>
              <w:trHeight w:val="300"/>
              <w:jc w:val="center"/>
            </w:trPr>
          </w:trPrChange>
        </w:trPr>
        <w:tc>
          <w:tcPr>
            <w:tcW w:w="814" w:type="dxa"/>
            <w:shd w:val="clear" w:color="auto" w:fill="E7E6E6" w:themeFill="background2"/>
            <w:vAlign w:val="center"/>
            <w:tcPrChange w:id="50956" w:author="pete jones" w:date="2022-01-04T11:58:00Z">
              <w:tcPr>
                <w:tcW w:w="814" w:type="dxa"/>
                <w:shd w:val="clear" w:color="auto" w:fill="E7E6E6" w:themeFill="background2"/>
                <w:vAlign w:val="center"/>
              </w:tcPr>
            </w:tcPrChange>
          </w:tcPr>
          <w:p w14:paraId="7A0FD2B5" w14:textId="77777777" w:rsidR="008E4B87" w:rsidRPr="00FF6A71" w:rsidRDefault="008E4B87">
            <w:pPr>
              <w:spacing w:before="0" w:after="0" w:line="240" w:lineRule="auto"/>
              <w:jc w:val="center"/>
              <w:rPr>
                <w:ins w:id="50957" w:author="pete jones" w:date="2022-01-04T11:19:00Z"/>
                <w:rFonts w:cstheme="minorHAnsi"/>
                <w:b/>
                <w:bCs/>
              </w:rPr>
              <w:pPrChange w:id="50958" w:author="pete jones" w:date="2022-01-04T11:58:00Z">
                <w:pPr>
                  <w:keepNext/>
                  <w:jc w:val="center"/>
                </w:pPr>
              </w:pPrChange>
            </w:pPr>
            <w:ins w:id="50959" w:author="pete jones" w:date="2022-01-04T11:19:00Z">
              <w:r w:rsidRPr="00FF6A71">
                <w:rPr>
                  <w:rFonts w:cstheme="minorHAnsi"/>
                  <w:b/>
                  <w:bCs/>
                </w:rPr>
                <w:t>scale</w:t>
              </w:r>
            </w:ins>
          </w:p>
        </w:tc>
        <w:tc>
          <w:tcPr>
            <w:tcW w:w="814" w:type="dxa"/>
            <w:shd w:val="clear" w:color="auto" w:fill="E7E6E6" w:themeFill="background2"/>
            <w:noWrap/>
            <w:vAlign w:val="center"/>
            <w:tcPrChange w:id="50960" w:author="pete jones" w:date="2022-01-04T11:58:00Z">
              <w:tcPr>
                <w:tcW w:w="814" w:type="dxa"/>
                <w:shd w:val="clear" w:color="auto" w:fill="E7E6E6" w:themeFill="background2"/>
                <w:noWrap/>
                <w:vAlign w:val="center"/>
              </w:tcPr>
            </w:tcPrChange>
          </w:tcPr>
          <w:p w14:paraId="4C13634A" w14:textId="77777777" w:rsidR="008E4B87" w:rsidRPr="00FF6A71" w:rsidRDefault="008E4B87">
            <w:pPr>
              <w:spacing w:before="0" w:after="0" w:line="240" w:lineRule="auto"/>
              <w:jc w:val="center"/>
              <w:rPr>
                <w:ins w:id="50961" w:author="pete jones" w:date="2022-01-04T11:19:00Z"/>
                <w:rFonts w:cstheme="minorHAnsi"/>
                <w:b/>
                <w:bCs/>
              </w:rPr>
              <w:pPrChange w:id="50962" w:author="pete jones" w:date="2022-01-04T11:58:00Z">
                <w:pPr>
                  <w:keepNext/>
                  <w:jc w:val="center"/>
                </w:pPr>
              </w:pPrChange>
            </w:pPr>
            <w:ins w:id="50963" w:author="pete jones" w:date="2022-01-04T11:19:00Z">
              <w:r w:rsidRPr="00FF6A71">
                <w:rPr>
                  <w:rFonts w:cstheme="minorHAnsi"/>
                  <w:b/>
                  <w:bCs/>
                </w:rPr>
                <w:t>1</w:t>
              </w:r>
            </w:ins>
          </w:p>
        </w:tc>
        <w:tc>
          <w:tcPr>
            <w:tcW w:w="814" w:type="dxa"/>
            <w:shd w:val="clear" w:color="auto" w:fill="E7E6E6" w:themeFill="background2"/>
            <w:noWrap/>
            <w:vAlign w:val="center"/>
            <w:tcPrChange w:id="50964" w:author="pete jones" w:date="2022-01-04T11:58:00Z">
              <w:tcPr>
                <w:tcW w:w="814" w:type="dxa"/>
                <w:shd w:val="clear" w:color="auto" w:fill="E7E6E6" w:themeFill="background2"/>
                <w:noWrap/>
                <w:vAlign w:val="center"/>
              </w:tcPr>
            </w:tcPrChange>
          </w:tcPr>
          <w:p w14:paraId="1ED4D957" w14:textId="77777777" w:rsidR="008E4B87" w:rsidRPr="00FF6A71" w:rsidRDefault="008E4B87">
            <w:pPr>
              <w:spacing w:before="0" w:after="0" w:line="240" w:lineRule="auto"/>
              <w:jc w:val="center"/>
              <w:rPr>
                <w:ins w:id="50965" w:author="pete jones" w:date="2022-01-04T11:19:00Z"/>
                <w:rFonts w:cstheme="minorHAnsi"/>
                <w:b/>
                <w:bCs/>
              </w:rPr>
              <w:pPrChange w:id="50966" w:author="pete jones" w:date="2022-01-04T11:58:00Z">
                <w:pPr>
                  <w:keepNext/>
                  <w:jc w:val="center"/>
                </w:pPr>
              </w:pPrChange>
            </w:pPr>
            <w:ins w:id="50967" w:author="pete jones" w:date="2022-01-04T11:19:00Z">
              <w:r w:rsidRPr="00FF6A71">
                <w:rPr>
                  <w:rFonts w:cstheme="minorHAnsi"/>
                  <w:b/>
                  <w:bCs/>
                </w:rPr>
                <w:t>2</w:t>
              </w:r>
            </w:ins>
          </w:p>
        </w:tc>
        <w:tc>
          <w:tcPr>
            <w:tcW w:w="814" w:type="dxa"/>
            <w:shd w:val="clear" w:color="auto" w:fill="E7E6E6" w:themeFill="background2"/>
            <w:noWrap/>
            <w:vAlign w:val="center"/>
            <w:tcPrChange w:id="50968" w:author="pete jones" w:date="2022-01-04T11:58:00Z">
              <w:tcPr>
                <w:tcW w:w="814" w:type="dxa"/>
                <w:shd w:val="clear" w:color="auto" w:fill="E7E6E6" w:themeFill="background2"/>
                <w:noWrap/>
                <w:vAlign w:val="center"/>
              </w:tcPr>
            </w:tcPrChange>
          </w:tcPr>
          <w:p w14:paraId="66A28EB5" w14:textId="77777777" w:rsidR="008E4B87" w:rsidRPr="00FF6A71" w:rsidRDefault="008E4B87">
            <w:pPr>
              <w:spacing w:before="0" w:after="0" w:line="240" w:lineRule="auto"/>
              <w:jc w:val="center"/>
              <w:rPr>
                <w:ins w:id="50969" w:author="pete jones" w:date="2022-01-04T11:19:00Z"/>
                <w:rFonts w:cstheme="minorHAnsi"/>
                <w:b/>
                <w:bCs/>
              </w:rPr>
              <w:pPrChange w:id="50970" w:author="pete jones" w:date="2022-01-04T11:58:00Z">
                <w:pPr>
                  <w:keepNext/>
                  <w:jc w:val="center"/>
                </w:pPr>
              </w:pPrChange>
            </w:pPr>
            <w:ins w:id="50971" w:author="pete jones" w:date="2022-01-04T11:19:00Z">
              <w:r w:rsidRPr="00FF6A71">
                <w:rPr>
                  <w:rFonts w:cstheme="minorHAnsi"/>
                  <w:b/>
                  <w:bCs/>
                </w:rPr>
                <w:t>3</w:t>
              </w:r>
            </w:ins>
          </w:p>
        </w:tc>
        <w:tc>
          <w:tcPr>
            <w:tcW w:w="692" w:type="dxa"/>
            <w:shd w:val="clear" w:color="auto" w:fill="E7E6E6" w:themeFill="background2"/>
            <w:noWrap/>
            <w:vAlign w:val="center"/>
            <w:tcPrChange w:id="50972" w:author="pete jones" w:date="2022-01-04T11:58:00Z">
              <w:tcPr>
                <w:tcW w:w="692" w:type="dxa"/>
                <w:shd w:val="clear" w:color="auto" w:fill="E7E6E6" w:themeFill="background2"/>
                <w:noWrap/>
                <w:vAlign w:val="center"/>
              </w:tcPr>
            </w:tcPrChange>
          </w:tcPr>
          <w:p w14:paraId="0549A720" w14:textId="77777777" w:rsidR="008E4B87" w:rsidRPr="00FF6A71" w:rsidRDefault="008E4B87">
            <w:pPr>
              <w:spacing w:before="0" w:after="0" w:line="240" w:lineRule="auto"/>
              <w:jc w:val="center"/>
              <w:rPr>
                <w:ins w:id="50973" w:author="pete jones" w:date="2022-01-04T11:19:00Z"/>
                <w:rFonts w:cstheme="minorHAnsi"/>
                <w:b/>
                <w:bCs/>
              </w:rPr>
              <w:pPrChange w:id="50974" w:author="pete jones" w:date="2022-01-04T11:58:00Z">
                <w:pPr>
                  <w:keepNext/>
                  <w:jc w:val="center"/>
                </w:pPr>
              </w:pPrChange>
            </w:pPr>
            <w:ins w:id="50975" w:author="pete jones" w:date="2022-01-04T11:19:00Z">
              <w:r w:rsidRPr="00FF6A71">
                <w:rPr>
                  <w:rFonts w:cstheme="minorHAnsi"/>
                  <w:b/>
                  <w:bCs/>
                </w:rPr>
                <w:t>4</w:t>
              </w:r>
            </w:ins>
          </w:p>
        </w:tc>
        <w:tc>
          <w:tcPr>
            <w:tcW w:w="692" w:type="dxa"/>
            <w:shd w:val="clear" w:color="auto" w:fill="E7E6E6" w:themeFill="background2"/>
            <w:noWrap/>
            <w:vAlign w:val="center"/>
            <w:tcPrChange w:id="50976" w:author="pete jones" w:date="2022-01-04T11:58:00Z">
              <w:tcPr>
                <w:tcW w:w="692" w:type="dxa"/>
                <w:shd w:val="clear" w:color="auto" w:fill="E7E6E6" w:themeFill="background2"/>
                <w:noWrap/>
                <w:vAlign w:val="center"/>
              </w:tcPr>
            </w:tcPrChange>
          </w:tcPr>
          <w:p w14:paraId="759D2348" w14:textId="77777777" w:rsidR="008E4B87" w:rsidRPr="00FF6A71" w:rsidRDefault="008E4B87">
            <w:pPr>
              <w:spacing w:before="0" w:after="0" w:line="240" w:lineRule="auto"/>
              <w:jc w:val="center"/>
              <w:rPr>
                <w:ins w:id="50977" w:author="pete jones" w:date="2022-01-04T11:19:00Z"/>
                <w:rFonts w:cstheme="minorHAnsi"/>
                <w:b/>
                <w:bCs/>
              </w:rPr>
              <w:pPrChange w:id="50978" w:author="pete jones" w:date="2022-01-04T11:58:00Z">
                <w:pPr>
                  <w:keepNext/>
                  <w:jc w:val="center"/>
                </w:pPr>
              </w:pPrChange>
            </w:pPr>
            <w:ins w:id="50979" w:author="pete jones" w:date="2022-01-04T11:19:00Z">
              <w:r w:rsidRPr="00FF6A71">
                <w:rPr>
                  <w:rFonts w:cstheme="minorHAnsi"/>
                  <w:b/>
                  <w:bCs/>
                </w:rPr>
                <w:t>5</w:t>
              </w:r>
            </w:ins>
          </w:p>
        </w:tc>
        <w:tc>
          <w:tcPr>
            <w:tcW w:w="692" w:type="dxa"/>
            <w:shd w:val="clear" w:color="auto" w:fill="E7E6E6" w:themeFill="background2"/>
            <w:noWrap/>
            <w:vAlign w:val="center"/>
            <w:tcPrChange w:id="50980" w:author="pete jones" w:date="2022-01-04T11:58:00Z">
              <w:tcPr>
                <w:tcW w:w="692" w:type="dxa"/>
                <w:shd w:val="clear" w:color="auto" w:fill="E7E6E6" w:themeFill="background2"/>
                <w:noWrap/>
                <w:vAlign w:val="center"/>
              </w:tcPr>
            </w:tcPrChange>
          </w:tcPr>
          <w:p w14:paraId="285F64E3" w14:textId="77777777" w:rsidR="008E4B87" w:rsidRPr="00FF6A71" w:rsidRDefault="008E4B87">
            <w:pPr>
              <w:spacing w:before="0" w:after="0" w:line="240" w:lineRule="auto"/>
              <w:jc w:val="center"/>
              <w:rPr>
                <w:ins w:id="50981" w:author="pete jones" w:date="2022-01-04T11:19:00Z"/>
                <w:rFonts w:cstheme="minorHAnsi"/>
                <w:b/>
                <w:bCs/>
              </w:rPr>
              <w:pPrChange w:id="50982" w:author="pete jones" w:date="2022-01-04T11:58:00Z">
                <w:pPr>
                  <w:keepNext/>
                  <w:jc w:val="center"/>
                </w:pPr>
              </w:pPrChange>
            </w:pPr>
            <w:ins w:id="50983" w:author="pete jones" w:date="2022-01-04T11:19:00Z">
              <w:r w:rsidRPr="00FF6A71">
                <w:rPr>
                  <w:rFonts w:cstheme="minorHAnsi"/>
                  <w:b/>
                  <w:bCs/>
                </w:rPr>
                <w:t>6</w:t>
              </w:r>
            </w:ins>
          </w:p>
        </w:tc>
        <w:tc>
          <w:tcPr>
            <w:tcW w:w="692" w:type="dxa"/>
            <w:shd w:val="clear" w:color="auto" w:fill="E7E6E6" w:themeFill="background2"/>
            <w:noWrap/>
            <w:vAlign w:val="center"/>
            <w:tcPrChange w:id="50984" w:author="pete jones" w:date="2022-01-04T11:58:00Z">
              <w:tcPr>
                <w:tcW w:w="692" w:type="dxa"/>
                <w:shd w:val="clear" w:color="auto" w:fill="E7E6E6" w:themeFill="background2"/>
                <w:noWrap/>
                <w:vAlign w:val="center"/>
              </w:tcPr>
            </w:tcPrChange>
          </w:tcPr>
          <w:p w14:paraId="6EAE294F" w14:textId="77777777" w:rsidR="008E4B87" w:rsidRPr="00FF6A71" w:rsidRDefault="008E4B87">
            <w:pPr>
              <w:spacing w:before="0" w:after="0" w:line="240" w:lineRule="auto"/>
              <w:jc w:val="center"/>
              <w:rPr>
                <w:ins w:id="50985" w:author="pete jones" w:date="2022-01-04T11:19:00Z"/>
                <w:rFonts w:cstheme="minorHAnsi"/>
                <w:b/>
                <w:bCs/>
              </w:rPr>
              <w:pPrChange w:id="50986" w:author="pete jones" w:date="2022-01-04T11:58:00Z">
                <w:pPr>
                  <w:keepNext/>
                  <w:jc w:val="center"/>
                </w:pPr>
              </w:pPrChange>
            </w:pPr>
            <w:ins w:id="50987" w:author="pete jones" w:date="2022-01-04T11:19:00Z">
              <w:r w:rsidRPr="00FF6A71">
                <w:rPr>
                  <w:rFonts w:cstheme="minorHAnsi"/>
                  <w:b/>
                  <w:bCs/>
                </w:rPr>
                <w:t>7</w:t>
              </w:r>
            </w:ins>
          </w:p>
        </w:tc>
      </w:tr>
      <w:tr w:rsidR="008E4B87" w:rsidRPr="00FF6A71" w14:paraId="0CCE09B1" w14:textId="77777777" w:rsidTr="00256E4A">
        <w:trPr>
          <w:trHeight w:val="300"/>
          <w:jc w:val="center"/>
          <w:ins w:id="50988" w:author="pete jones" w:date="2022-01-04T11:19:00Z"/>
          <w:trPrChange w:id="50989" w:author="pete jones" w:date="2022-01-04T11:58:00Z">
            <w:trPr>
              <w:trHeight w:val="300"/>
              <w:jc w:val="center"/>
            </w:trPr>
          </w:trPrChange>
        </w:trPr>
        <w:tc>
          <w:tcPr>
            <w:tcW w:w="814" w:type="dxa"/>
            <w:vAlign w:val="center"/>
            <w:tcPrChange w:id="50990" w:author="pete jones" w:date="2022-01-04T11:58:00Z">
              <w:tcPr>
                <w:tcW w:w="814" w:type="dxa"/>
                <w:vAlign w:val="center"/>
              </w:tcPr>
            </w:tcPrChange>
          </w:tcPr>
          <w:p w14:paraId="34EDFF63" w14:textId="77777777" w:rsidR="008E4B87" w:rsidRPr="00FF6A71" w:rsidRDefault="008E4B87">
            <w:pPr>
              <w:spacing w:before="0" w:after="0" w:line="240" w:lineRule="auto"/>
              <w:jc w:val="center"/>
              <w:rPr>
                <w:ins w:id="50991" w:author="pete jones" w:date="2022-01-04T11:19:00Z"/>
                <w:rFonts w:cstheme="minorHAnsi"/>
                <w:b/>
                <w:bCs/>
              </w:rPr>
              <w:pPrChange w:id="50992" w:author="pete jones" w:date="2022-01-04T11:58:00Z">
                <w:pPr>
                  <w:keepNext/>
                  <w:jc w:val="center"/>
                </w:pPr>
              </w:pPrChange>
            </w:pPr>
            <w:ins w:id="50993" w:author="pete jones" w:date="2022-01-04T11:19:00Z">
              <w:r w:rsidRPr="00FF6A71">
                <w:rPr>
                  <w:rFonts w:cstheme="minorHAnsi"/>
                  <w:b/>
                  <w:bCs/>
                </w:rPr>
                <w:t>%</w:t>
              </w:r>
            </w:ins>
          </w:p>
        </w:tc>
        <w:tc>
          <w:tcPr>
            <w:tcW w:w="814" w:type="dxa"/>
            <w:shd w:val="clear" w:color="auto" w:fill="auto"/>
            <w:noWrap/>
            <w:vAlign w:val="bottom"/>
            <w:tcPrChange w:id="50994" w:author="pete jones" w:date="2022-01-04T11:58:00Z">
              <w:tcPr>
                <w:tcW w:w="814" w:type="dxa"/>
                <w:tcBorders>
                  <w:top w:val="nil"/>
                  <w:left w:val="nil"/>
                  <w:bottom w:val="nil"/>
                  <w:right w:val="nil"/>
                </w:tcBorders>
                <w:shd w:val="clear" w:color="auto" w:fill="auto"/>
                <w:noWrap/>
                <w:vAlign w:val="bottom"/>
              </w:tcPr>
            </w:tcPrChange>
          </w:tcPr>
          <w:p w14:paraId="296B4E89" w14:textId="77777777" w:rsidR="008E4B87" w:rsidRPr="00FF6A71" w:rsidRDefault="008E4B87">
            <w:pPr>
              <w:spacing w:before="0" w:after="0" w:line="240" w:lineRule="auto"/>
              <w:jc w:val="center"/>
              <w:rPr>
                <w:ins w:id="50995" w:author="pete jones" w:date="2022-01-04T11:19:00Z"/>
                <w:rFonts w:cstheme="minorHAnsi"/>
              </w:rPr>
              <w:pPrChange w:id="50996" w:author="pete jones" w:date="2022-01-04T11:58:00Z">
                <w:pPr>
                  <w:keepNext/>
                  <w:jc w:val="center"/>
                </w:pPr>
              </w:pPrChange>
            </w:pPr>
            <w:ins w:id="50997" w:author="pete jones" w:date="2022-01-04T11:19:00Z">
              <w:r w:rsidRPr="00FF6A71">
                <w:rPr>
                  <w:rFonts w:ascii="Calibri" w:hAnsi="Calibri" w:cs="Calibri"/>
                  <w:color w:val="000000"/>
                  <w:sz w:val="22"/>
                  <w:szCs w:val="22"/>
                </w:rPr>
                <w:t>4%</w:t>
              </w:r>
            </w:ins>
          </w:p>
        </w:tc>
        <w:tc>
          <w:tcPr>
            <w:tcW w:w="814" w:type="dxa"/>
            <w:shd w:val="clear" w:color="auto" w:fill="auto"/>
            <w:noWrap/>
            <w:vAlign w:val="bottom"/>
            <w:tcPrChange w:id="50998" w:author="pete jones" w:date="2022-01-04T11:58:00Z">
              <w:tcPr>
                <w:tcW w:w="814" w:type="dxa"/>
                <w:tcBorders>
                  <w:top w:val="nil"/>
                  <w:left w:val="nil"/>
                  <w:bottom w:val="nil"/>
                  <w:right w:val="nil"/>
                </w:tcBorders>
                <w:shd w:val="clear" w:color="auto" w:fill="auto"/>
                <w:noWrap/>
                <w:vAlign w:val="bottom"/>
              </w:tcPr>
            </w:tcPrChange>
          </w:tcPr>
          <w:p w14:paraId="14B0A1E2" w14:textId="77777777" w:rsidR="008E4B87" w:rsidRPr="00FF6A71" w:rsidRDefault="008E4B87">
            <w:pPr>
              <w:spacing w:before="0" w:after="0" w:line="240" w:lineRule="auto"/>
              <w:jc w:val="center"/>
              <w:rPr>
                <w:ins w:id="50999" w:author="pete jones" w:date="2022-01-04T11:19:00Z"/>
                <w:rFonts w:cstheme="minorHAnsi"/>
              </w:rPr>
              <w:pPrChange w:id="51000" w:author="pete jones" w:date="2022-01-04T11:58:00Z">
                <w:pPr>
                  <w:keepNext/>
                  <w:jc w:val="center"/>
                </w:pPr>
              </w:pPrChange>
            </w:pPr>
            <w:ins w:id="51001" w:author="pete jones" w:date="2022-01-04T11:19:00Z">
              <w:r w:rsidRPr="00FF6A71">
                <w:rPr>
                  <w:rFonts w:ascii="Calibri" w:hAnsi="Calibri" w:cs="Calibri"/>
                  <w:color w:val="000000"/>
                  <w:sz w:val="22"/>
                  <w:szCs w:val="22"/>
                </w:rPr>
                <w:t>40%</w:t>
              </w:r>
            </w:ins>
          </w:p>
        </w:tc>
        <w:tc>
          <w:tcPr>
            <w:tcW w:w="814" w:type="dxa"/>
            <w:shd w:val="clear" w:color="auto" w:fill="auto"/>
            <w:noWrap/>
            <w:vAlign w:val="bottom"/>
            <w:tcPrChange w:id="51002" w:author="pete jones" w:date="2022-01-04T11:58:00Z">
              <w:tcPr>
                <w:tcW w:w="814" w:type="dxa"/>
                <w:tcBorders>
                  <w:top w:val="nil"/>
                  <w:left w:val="nil"/>
                  <w:bottom w:val="nil"/>
                  <w:right w:val="nil"/>
                </w:tcBorders>
                <w:shd w:val="clear" w:color="auto" w:fill="auto"/>
                <w:noWrap/>
                <w:vAlign w:val="bottom"/>
              </w:tcPr>
            </w:tcPrChange>
          </w:tcPr>
          <w:p w14:paraId="573F12D9" w14:textId="77777777" w:rsidR="008E4B87" w:rsidRPr="00FF6A71" w:rsidRDefault="008E4B87">
            <w:pPr>
              <w:spacing w:before="0" w:after="0" w:line="240" w:lineRule="auto"/>
              <w:jc w:val="center"/>
              <w:rPr>
                <w:ins w:id="51003" w:author="pete jones" w:date="2022-01-04T11:19:00Z"/>
                <w:rFonts w:cstheme="minorHAnsi"/>
              </w:rPr>
              <w:pPrChange w:id="51004" w:author="pete jones" w:date="2022-01-04T11:58:00Z">
                <w:pPr>
                  <w:keepNext/>
                  <w:jc w:val="center"/>
                </w:pPr>
              </w:pPrChange>
            </w:pPr>
            <w:ins w:id="51005" w:author="pete jones" w:date="2022-01-04T11:19:00Z">
              <w:r w:rsidRPr="00FF6A71">
                <w:rPr>
                  <w:rFonts w:ascii="Calibri" w:hAnsi="Calibri" w:cs="Calibri"/>
                  <w:color w:val="000000"/>
                  <w:sz w:val="22"/>
                  <w:szCs w:val="22"/>
                </w:rPr>
                <w:t>16%</w:t>
              </w:r>
            </w:ins>
          </w:p>
        </w:tc>
        <w:tc>
          <w:tcPr>
            <w:tcW w:w="692" w:type="dxa"/>
            <w:shd w:val="clear" w:color="auto" w:fill="auto"/>
            <w:noWrap/>
            <w:vAlign w:val="bottom"/>
            <w:tcPrChange w:id="51006" w:author="pete jones" w:date="2022-01-04T11:58:00Z">
              <w:tcPr>
                <w:tcW w:w="692" w:type="dxa"/>
                <w:tcBorders>
                  <w:top w:val="nil"/>
                  <w:left w:val="nil"/>
                  <w:bottom w:val="nil"/>
                  <w:right w:val="nil"/>
                </w:tcBorders>
                <w:shd w:val="clear" w:color="auto" w:fill="auto"/>
                <w:noWrap/>
                <w:vAlign w:val="bottom"/>
              </w:tcPr>
            </w:tcPrChange>
          </w:tcPr>
          <w:p w14:paraId="29C2EE11" w14:textId="77777777" w:rsidR="008E4B87" w:rsidRPr="00FF6A71" w:rsidRDefault="008E4B87">
            <w:pPr>
              <w:spacing w:before="0" w:after="0" w:line="240" w:lineRule="auto"/>
              <w:jc w:val="center"/>
              <w:rPr>
                <w:ins w:id="51007" w:author="pete jones" w:date="2022-01-04T11:19:00Z"/>
                <w:rFonts w:cstheme="minorHAnsi"/>
              </w:rPr>
              <w:pPrChange w:id="51008" w:author="pete jones" w:date="2022-01-04T11:58:00Z">
                <w:pPr>
                  <w:keepNext/>
                  <w:jc w:val="center"/>
                </w:pPr>
              </w:pPrChange>
            </w:pPr>
            <w:ins w:id="51009" w:author="pete jones" w:date="2022-01-04T11:19:00Z">
              <w:r w:rsidRPr="00FF6A71">
                <w:rPr>
                  <w:rFonts w:ascii="Calibri" w:hAnsi="Calibri" w:cs="Calibri"/>
                  <w:color w:val="000000"/>
                  <w:sz w:val="22"/>
                  <w:szCs w:val="22"/>
                </w:rPr>
                <w:t>36%</w:t>
              </w:r>
            </w:ins>
          </w:p>
        </w:tc>
        <w:tc>
          <w:tcPr>
            <w:tcW w:w="692" w:type="dxa"/>
            <w:shd w:val="clear" w:color="auto" w:fill="auto"/>
            <w:noWrap/>
            <w:vAlign w:val="bottom"/>
            <w:tcPrChange w:id="51010" w:author="pete jones" w:date="2022-01-04T11:58:00Z">
              <w:tcPr>
                <w:tcW w:w="692" w:type="dxa"/>
                <w:tcBorders>
                  <w:top w:val="nil"/>
                  <w:left w:val="nil"/>
                  <w:bottom w:val="nil"/>
                  <w:right w:val="nil"/>
                </w:tcBorders>
                <w:shd w:val="clear" w:color="auto" w:fill="auto"/>
                <w:noWrap/>
                <w:vAlign w:val="bottom"/>
              </w:tcPr>
            </w:tcPrChange>
          </w:tcPr>
          <w:p w14:paraId="3633D6D8" w14:textId="77777777" w:rsidR="008E4B87" w:rsidRPr="00FF6A71" w:rsidRDefault="008E4B87">
            <w:pPr>
              <w:spacing w:before="0" w:after="0" w:line="240" w:lineRule="auto"/>
              <w:jc w:val="center"/>
              <w:rPr>
                <w:ins w:id="51011" w:author="pete jones" w:date="2022-01-04T11:19:00Z"/>
                <w:rFonts w:cstheme="minorHAnsi"/>
              </w:rPr>
              <w:pPrChange w:id="51012" w:author="pete jones" w:date="2022-01-04T11:58:00Z">
                <w:pPr>
                  <w:keepNext/>
                  <w:jc w:val="center"/>
                </w:pPr>
              </w:pPrChange>
            </w:pPr>
            <w:ins w:id="51013"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51014" w:author="pete jones" w:date="2022-01-04T11:58:00Z">
              <w:tcPr>
                <w:tcW w:w="692" w:type="dxa"/>
                <w:tcBorders>
                  <w:top w:val="nil"/>
                  <w:left w:val="nil"/>
                  <w:bottom w:val="nil"/>
                  <w:right w:val="nil"/>
                </w:tcBorders>
                <w:shd w:val="clear" w:color="auto" w:fill="auto"/>
                <w:noWrap/>
                <w:vAlign w:val="bottom"/>
              </w:tcPr>
            </w:tcPrChange>
          </w:tcPr>
          <w:p w14:paraId="7DC6000C" w14:textId="77777777" w:rsidR="008E4B87" w:rsidRPr="00FF6A71" w:rsidRDefault="008E4B87">
            <w:pPr>
              <w:spacing w:before="0" w:after="0" w:line="240" w:lineRule="auto"/>
              <w:jc w:val="center"/>
              <w:rPr>
                <w:ins w:id="51015" w:author="pete jones" w:date="2022-01-04T11:19:00Z"/>
                <w:rFonts w:cstheme="minorHAnsi"/>
              </w:rPr>
              <w:pPrChange w:id="51016" w:author="pete jones" w:date="2022-01-04T11:58:00Z">
                <w:pPr>
                  <w:keepNext/>
                  <w:jc w:val="center"/>
                </w:pPr>
              </w:pPrChange>
            </w:pPr>
            <w:ins w:id="51017"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51018" w:author="pete jones" w:date="2022-01-04T11:58:00Z">
              <w:tcPr>
                <w:tcW w:w="692" w:type="dxa"/>
                <w:tcBorders>
                  <w:top w:val="nil"/>
                  <w:left w:val="nil"/>
                  <w:bottom w:val="nil"/>
                  <w:right w:val="nil"/>
                </w:tcBorders>
                <w:shd w:val="clear" w:color="auto" w:fill="auto"/>
                <w:noWrap/>
                <w:vAlign w:val="bottom"/>
              </w:tcPr>
            </w:tcPrChange>
          </w:tcPr>
          <w:p w14:paraId="2FFCB58F" w14:textId="77777777" w:rsidR="008E4B87" w:rsidRPr="00FF6A71" w:rsidRDefault="008E4B87">
            <w:pPr>
              <w:spacing w:before="0" w:after="0" w:line="240" w:lineRule="auto"/>
              <w:jc w:val="center"/>
              <w:rPr>
                <w:ins w:id="51019" w:author="pete jones" w:date="2022-01-04T11:19:00Z"/>
                <w:rFonts w:cstheme="minorHAnsi"/>
              </w:rPr>
              <w:pPrChange w:id="51020" w:author="pete jones" w:date="2022-01-04T11:58:00Z">
                <w:pPr>
                  <w:keepNext/>
                  <w:jc w:val="center"/>
                </w:pPr>
              </w:pPrChange>
            </w:pPr>
            <w:ins w:id="51021" w:author="pete jones" w:date="2022-01-04T11:19:00Z">
              <w:r w:rsidRPr="00FF6A71">
                <w:rPr>
                  <w:rFonts w:ascii="Calibri" w:hAnsi="Calibri" w:cs="Calibri"/>
                  <w:color w:val="000000"/>
                  <w:sz w:val="22"/>
                  <w:szCs w:val="22"/>
                </w:rPr>
                <w:t>0%</w:t>
              </w:r>
            </w:ins>
          </w:p>
        </w:tc>
      </w:tr>
      <w:tr w:rsidR="008E4B87" w:rsidRPr="00FF6A71" w14:paraId="6B0CFC61" w14:textId="77777777" w:rsidTr="00256E4A">
        <w:trPr>
          <w:trHeight w:val="300"/>
          <w:jc w:val="center"/>
          <w:ins w:id="51022" w:author="pete jones" w:date="2022-01-04T11:19:00Z"/>
          <w:trPrChange w:id="51023" w:author="pete jones" w:date="2022-01-04T11:58:00Z">
            <w:trPr>
              <w:trHeight w:val="300"/>
              <w:jc w:val="center"/>
            </w:trPr>
          </w:trPrChange>
        </w:trPr>
        <w:tc>
          <w:tcPr>
            <w:tcW w:w="814" w:type="dxa"/>
            <w:vAlign w:val="center"/>
            <w:tcPrChange w:id="51024" w:author="pete jones" w:date="2022-01-04T11:58:00Z">
              <w:tcPr>
                <w:tcW w:w="814" w:type="dxa"/>
                <w:vAlign w:val="center"/>
              </w:tcPr>
            </w:tcPrChange>
          </w:tcPr>
          <w:p w14:paraId="57567D80" w14:textId="77777777" w:rsidR="008E4B87" w:rsidRPr="00FF6A71" w:rsidRDefault="008E4B87">
            <w:pPr>
              <w:spacing w:before="0" w:after="0" w:line="240" w:lineRule="auto"/>
              <w:jc w:val="center"/>
              <w:rPr>
                <w:ins w:id="51025" w:author="pete jones" w:date="2022-01-04T11:19:00Z"/>
                <w:rFonts w:cstheme="minorHAnsi"/>
                <w:b/>
                <w:bCs/>
              </w:rPr>
              <w:pPrChange w:id="51026" w:author="pete jones" w:date="2022-01-04T11:58:00Z">
                <w:pPr>
                  <w:keepNext/>
                  <w:jc w:val="center"/>
                </w:pPr>
              </w:pPrChange>
            </w:pPr>
            <w:ins w:id="51027" w:author="pete jones" w:date="2022-01-04T11:19:00Z">
              <w:r w:rsidRPr="00FF6A71">
                <w:rPr>
                  <w:rFonts w:cstheme="minorHAnsi"/>
                  <w:b/>
                  <w:bCs/>
                </w:rPr>
                <w:t>Count</w:t>
              </w:r>
            </w:ins>
          </w:p>
        </w:tc>
        <w:tc>
          <w:tcPr>
            <w:tcW w:w="814" w:type="dxa"/>
            <w:shd w:val="clear" w:color="auto" w:fill="auto"/>
            <w:noWrap/>
            <w:vAlign w:val="bottom"/>
            <w:tcPrChange w:id="51028" w:author="pete jones" w:date="2022-01-04T11:58:00Z">
              <w:tcPr>
                <w:tcW w:w="814" w:type="dxa"/>
                <w:tcBorders>
                  <w:top w:val="nil"/>
                  <w:left w:val="nil"/>
                  <w:bottom w:val="nil"/>
                  <w:right w:val="nil"/>
                </w:tcBorders>
                <w:shd w:val="clear" w:color="auto" w:fill="auto"/>
                <w:noWrap/>
                <w:vAlign w:val="bottom"/>
              </w:tcPr>
            </w:tcPrChange>
          </w:tcPr>
          <w:p w14:paraId="2C198C2A" w14:textId="77777777" w:rsidR="008E4B87" w:rsidRPr="00FF6A71" w:rsidRDefault="008E4B87">
            <w:pPr>
              <w:spacing w:before="0" w:after="0" w:line="240" w:lineRule="auto"/>
              <w:jc w:val="center"/>
              <w:rPr>
                <w:ins w:id="51029" w:author="pete jones" w:date="2022-01-04T11:19:00Z"/>
                <w:rFonts w:cstheme="minorHAnsi"/>
              </w:rPr>
              <w:pPrChange w:id="51030" w:author="pete jones" w:date="2022-01-04T11:58:00Z">
                <w:pPr>
                  <w:keepNext/>
                  <w:jc w:val="center"/>
                </w:pPr>
              </w:pPrChange>
            </w:pPr>
            <w:ins w:id="51031" w:author="pete jones" w:date="2022-01-04T11:19:00Z">
              <w:r w:rsidRPr="00FF6A71">
                <w:rPr>
                  <w:rFonts w:ascii="Calibri" w:hAnsi="Calibri" w:cs="Calibri"/>
                  <w:color w:val="000000"/>
                  <w:sz w:val="22"/>
                  <w:szCs w:val="22"/>
                </w:rPr>
                <w:t>1</w:t>
              </w:r>
            </w:ins>
          </w:p>
        </w:tc>
        <w:tc>
          <w:tcPr>
            <w:tcW w:w="814" w:type="dxa"/>
            <w:shd w:val="clear" w:color="auto" w:fill="auto"/>
            <w:noWrap/>
            <w:vAlign w:val="bottom"/>
            <w:tcPrChange w:id="51032" w:author="pete jones" w:date="2022-01-04T11:58:00Z">
              <w:tcPr>
                <w:tcW w:w="814" w:type="dxa"/>
                <w:tcBorders>
                  <w:top w:val="nil"/>
                  <w:left w:val="nil"/>
                  <w:bottom w:val="nil"/>
                  <w:right w:val="nil"/>
                </w:tcBorders>
                <w:shd w:val="clear" w:color="auto" w:fill="auto"/>
                <w:noWrap/>
                <w:vAlign w:val="bottom"/>
              </w:tcPr>
            </w:tcPrChange>
          </w:tcPr>
          <w:p w14:paraId="6B22F9FA" w14:textId="77777777" w:rsidR="008E4B87" w:rsidRPr="00FF6A71" w:rsidRDefault="008E4B87">
            <w:pPr>
              <w:spacing w:before="0" w:after="0" w:line="240" w:lineRule="auto"/>
              <w:jc w:val="center"/>
              <w:rPr>
                <w:ins w:id="51033" w:author="pete jones" w:date="2022-01-04T11:19:00Z"/>
                <w:rFonts w:cstheme="minorHAnsi"/>
              </w:rPr>
              <w:pPrChange w:id="51034" w:author="pete jones" w:date="2022-01-04T11:58:00Z">
                <w:pPr>
                  <w:keepNext/>
                  <w:jc w:val="center"/>
                </w:pPr>
              </w:pPrChange>
            </w:pPr>
            <w:ins w:id="51035" w:author="pete jones" w:date="2022-01-04T11:19:00Z">
              <w:r w:rsidRPr="00FF6A71">
                <w:rPr>
                  <w:rFonts w:ascii="Calibri" w:hAnsi="Calibri" w:cs="Calibri"/>
                  <w:color w:val="000000"/>
                  <w:sz w:val="22"/>
                  <w:szCs w:val="22"/>
                </w:rPr>
                <w:t>10</w:t>
              </w:r>
            </w:ins>
          </w:p>
        </w:tc>
        <w:tc>
          <w:tcPr>
            <w:tcW w:w="814" w:type="dxa"/>
            <w:shd w:val="clear" w:color="auto" w:fill="auto"/>
            <w:noWrap/>
            <w:vAlign w:val="bottom"/>
            <w:tcPrChange w:id="51036" w:author="pete jones" w:date="2022-01-04T11:58:00Z">
              <w:tcPr>
                <w:tcW w:w="814" w:type="dxa"/>
                <w:tcBorders>
                  <w:top w:val="nil"/>
                  <w:left w:val="nil"/>
                  <w:bottom w:val="nil"/>
                  <w:right w:val="nil"/>
                </w:tcBorders>
                <w:shd w:val="clear" w:color="auto" w:fill="auto"/>
                <w:noWrap/>
                <w:vAlign w:val="bottom"/>
              </w:tcPr>
            </w:tcPrChange>
          </w:tcPr>
          <w:p w14:paraId="37DCDA0A" w14:textId="77777777" w:rsidR="008E4B87" w:rsidRPr="00FF6A71" w:rsidRDefault="008E4B87">
            <w:pPr>
              <w:spacing w:before="0" w:after="0" w:line="240" w:lineRule="auto"/>
              <w:jc w:val="center"/>
              <w:rPr>
                <w:ins w:id="51037" w:author="pete jones" w:date="2022-01-04T11:19:00Z"/>
                <w:rFonts w:cstheme="minorHAnsi"/>
              </w:rPr>
              <w:pPrChange w:id="51038" w:author="pete jones" w:date="2022-01-04T11:58:00Z">
                <w:pPr>
                  <w:keepNext/>
                  <w:jc w:val="center"/>
                </w:pPr>
              </w:pPrChange>
            </w:pPr>
            <w:ins w:id="51039" w:author="pete jones" w:date="2022-01-04T11:19:00Z">
              <w:r w:rsidRPr="00FF6A71">
                <w:rPr>
                  <w:rFonts w:ascii="Calibri" w:hAnsi="Calibri" w:cs="Calibri"/>
                  <w:color w:val="000000"/>
                  <w:sz w:val="22"/>
                  <w:szCs w:val="22"/>
                </w:rPr>
                <w:t>4</w:t>
              </w:r>
            </w:ins>
          </w:p>
        </w:tc>
        <w:tc>
          <w:tcPr>
            <w:tcW w:w="692" w:type="dxa"/>
            <w:shd w:val="clear" w:color="auto" w:fill="auto"/>
            <w:noWrap/>
            <w:vAlign w:val="bottom"/>
            <w:tcPrChange w:id="51040" w:author="pete jones" w:date="2022-01-04T11:58:00Z">
              <w:tcPr>
                <w:tcW w:w="692" w:type="dxa"/>
                <w:tcBorders>
                  <w:top w:val="nil"/>
                  <w:left w:val="nil"/>
                  <w:bottom w:val="nil"/>
                  <w:right w:val="nil"/>
                </w:tcBorders>
                <w:shd w:val="clear" w:color="auto" w:fill="auto"/>
                <w:noWrap/>
                <w:vAlign w:val="bottom"/>
              </w:tcPr>
            </w:tcPrChange>
          </w:tcPr>
          <w:p w14:paraId="2EA592F7" w14:textId="77777777" w:rsidR="008E4B87" w:rsidRPr="00FF6A71" w:rsidRDefault="008E4B87">
            <w:pPr>
              <w:spacing w:before="0" w:after="0" w:line="240" w:lineRule="auto"/>
              <w:jc w:val="center"/>
              <w:rPr>
                <w:ins w:id="51041" w:author="pete jones" w:date="2022-01-04T11:19:00Z"/>
                <w:rFonts w:cstheme="minorHAnsi"/>
              </w:rPr>
              <w:pPrChange w:id="51042" w:author="pete jones" w:date="2022-01-04T11:58:00Z">
                <w:pPr>
                  <w:keepNext/>
                  <w:jc w:val="center"/>
                </w:pPr>
              </w:pPrChange>
            </w:pPr>
            <w:ins w:id="51043" w:author="pete jones" w:date="2022-01-04T11:19:00Z">
              <w:r w:rsidRPr="00FF6A71">
                <w:rPr>
                  <w:rFonts w:ascii="Calibri" w:hAnsi="Calibri" w:cs="Calibri"/>
                  <w:color w:val="000000"/>
                  <w:sz w:val="22"/>
                  <w:szCs w:val="22"/>
                </w:rPr>
                <w:t>9</w:t>
              </w:r>
            </w:ins>
          </w:p>
        </w:tc>
        <w:tc>
          <w:tcPr>
            <w:tcW w:w="692" w:type="dxa"/>
            <w:shd w:val="clear" w:color="auto" w:fill="auto"/>
            <w:noWrap/>
            <w:vAlign w:val="bottom"/>
            <w:tcPrChange w:id="51044" w:author="pete jones" w:date="2022-01-04T11:58:00Z">
              <w:tcPr>
                <w:tcW w:w="692" w:type="dxa"/>
                <w:tcBorders>
                  <w:top w:val="nil"/>
                  <w:left w:val="nil"/>
                  <w:bottom w:val="nil"/>
                  <w:right w:val="nil"/>
                </w:tcBorders>
                <w:shd w:val="clear" w:color="auto" w:fill="auto"/>
                <w:noWrap/>
                <w:vAlign w:val="bottom"/>
              </w:tcPr>
            </w:tcPrChange>
          </w:tcPr>
          <w:p w14:paraId="2103E5B3" w14:textId="77777777" w:rsidR="008E4B87" w:rsidRPr="00FF6A71" w:rsidRDefault="008E4B87">
            <w:pPr>
              <w:spacing w:before="0" w:after="0" w:line="240" w:lineRule="auto"/>
              <w:jc w:val="center"/>
              <w:rPr>
                <w:ins w:id="51045" w:author="pete jones" w:date="2022-01-04T11:19:00Z"/>
                <w:rFonts w:cstheme="minorHAnsi"/>
              </w:rPr>
              <w:pPrChange w:id="51046" w:author="pete jones" w:date="2022-01-04T11:58:00Z">
                <w:pPr>
                  <w:keepNext/>
                  <w:jc w:val="center"/>
                </w:pPr>
              </w:pPrChange>
            </w:pPr>
            <w:ins w:id="51047"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51048" w:author="pete jones" w:date="2022-01-04T11:58:00Z">
              <w:tcPr>
                <w:tcW w:w="692" w:type="dxa"/>
                <w:tcBorders>
                  <w:top w:val="nil"/>
                  <w:left w:val="nil"/>
                  <w:bottom w:val="nil"/>
                  <w:right w:val="nil"/>
                </w:tcBorders>
                <w:shd w:val="clear" w:color="auto" w:fill="auto"/>
                <w:noWrap/>
                <w:vAlign w:val="bottom"/>
              </w:tcPr>
            </w:tcPrChange>
          </w:tcPr>
          <w:p w14:paraId="2D8FC0F2" w14:textId="77777777" w:rsidR="008E4B87" w:rsidRPr="00FF6A71" w:rsidRDefault="008E4B87">
            <w:pPr>
              <w:spacing w:before="0" w:after="0" w:line="240" w:lineRule="auto"/>
              <w:jc w:val="center"/>
              <w:rPr>
                <w:ins w:id="51049" w:author="pete jones" w:date="2022-01-04T11:19:00Z"/>
                <w:rFonts w:cstheme="minorHAnsi"/>
              </w:rPr>
              <w:pPrChange w:id="51050" w:author="pete jones" w:date="2022-01-04T11:58:00Z">
                <w:pPr>
                  <w:keepNext/>
                  <w:jc w:val="center"/>
                </w:pPr>
              </w:pPrChange>
            </w:pPr>
            <w:ins w:id="51051" w:author="pete jones" w:date="2022-01-04T11:19:00Z">
              <w:r w:rsidRPr="00FF6A71">
                <w:rPr>
                  <w:rFonts w:ascii="Calibri" w:hAnsi="Calibri" w:cs="Calibri"/>
                  <w:color w:val="000000"/>
                  <w:sz w:val="22"/>
                  <w:szCs w:val="22"/>
                </w:rPr>
                <w:t>1</w:t>
              </w:r>
            </w:ins>
          </w:p>
        </w:tc>
        <w:tc>
          <w:tcPr>
            <w:tcW w:w="692" w:type="dxa"/>
            <w:shd w:val="clear" w:color="auto" w:fill="auto"/>
            <w:noWrap/>
            <w:vAlign w:val="bottom"/>
            <w:tcPrChange w:id="51052" w:author="pete jones" w:date="2022-01-04T11:58:00Z">
              <w:tcPr>
                <w:tcW w:w="692" w:type="dxa"/>
                <w:tcBorders>
                  <w:top w:val="nil"/>
                  <w:left w:val="nil"/>
                  <w:bottom w:val="nil"/>
                  <w:right w:val="nil"/>
                </w:tcBorders>
                <w:shd w:val="clear" w:color="auto" w:fill="auto"/>
                <w:noWrap/>
                <w:vAlign w:val="bottom"/>
              </w:tcPr>
            </w:tcPrChange>
          </w:tcPr>
          <w:p w14:paraId="7EE9D13D" w14:textId="77777777" w:rsidR="008E4B87" w:rsidRPr="00FF6A71" w:rsidRDefault="008E4B87">
            <w:pPr>
              <w:spacing w:before="0" w:after="0" w:line="240" w:lineRule="auto"/>
              <w:jc w:val="center"/>
              <w:rPr>
                <w:ins w:id="51053" w:author="pete jones" w:date="2022-01-04T11:19:00Z"/>
                <w:rFonts w:cstheme="minorHAnsi"/>
              </w:rPr>
              <w:pPrChange w:id="51054" w:author="pete jones" w:date="2022-01-04T11:58:00Z">
                <w:pPr>
                  <w:keepNext/>
                  <w:jc w:val="center"/>
                </w:pPr>
              </w:pPrChange>
            </w:pPr>
            <w:ins w:id="51055" w:author="pete jones" w:date="2022-01-04T11:19:00Z">
              <w:r w:rsidRPr="00FF6A71">
                <w:rPr>
                  <w:rFonts w:ascii="Calibri" w:hAnsi="Calibri" w:cs="Calibri"/>
                  <w:color w:val="000000"/>
                  <w:sz w:val="22"/>
                  <w:szCs w:val="22"/>
                </w:rPr>
                <w:t>0</w:t>
              </w:r>
            </w:ins>
          </w:p>
        </w:tc>
      </w:tr>
    </w:tbl>
    <w:p w14:paraId="6C3B12BE" w14:textId="77777777" w:rsidR="008E4B87" w:rsidRPr="00FF6A71" w:rsidRDefault="008E4B87">
      <w:pPr>
        <w:rPr>
          <w:ins w:id="51056" w:author="pete jones" w:date="2022-01-04T11:19:00Z"/>
          <w:rFonts w:cstheme="minorHAnsi"/>
        </w:rPr>
        <w:pPrChange w:id="51057" w:author="pete jones" w:date="2022-01-04T11:57:00Z">
          <w:pPr>
            <w:keepNext/>
          </w:pPr>
        </w:pPrChange>
      </w:pPr>
      <w:ins w:id="51058" w:author="pete jones" w:date="2022-01-04T11:19:00Z">
        <w:r w:rsidRPr="00FF6A71">
          <w:rPr>
            <w:rFonts w:cstheme="minorHAnsi"/>
          </w:rPr>
          <w:t>Q6.7 PLM Studies should be integrated throughout university engineering course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1059" w:author="pete jones" w:date="2022-01-04T11:58:00Z">
          <w:tblPr>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1060">
          <w:tblGrid>
            <w:gridCol w:w="814"/>
            <w:gridCol w:w="814"/>
            <w:gridCol w:w="814"/>
            <w:gridCol w:w="814"/>
            <w:gridCol w:w="692"/>
            <w:gridCol w:w="692"/>
            <w:gridCol w:w="692"/>
            <w:gridCol w:w="692"/>
          </w:tblGrid>
        </w:tblGridChange>
      </w:tblGrid>
      <w:tr w:rsidR="008E4B87" w:rsidRPr="00FF6A71" w14:paraId="1DD77647" w14:textId="77777777" w:rsidTr="00256E4A">
        <w:trPr>
          <w:trHeight w:val="300"/>
          <w:jc w:val="center"/>
          <w:ins w:id="51061" w:author="pete jones" w:date="2022-01-04T11:19:00Z"/>
          <w:trPrChange w:id="51062" w:author="pete jones" w:date="2022-01-04T11:58:00Z">
            <w:trPr>
              <w:trHeight w:val="300"/>
              <w:jc w:val="center"/>
            </w:trPr>
          </w:trPrChange>
        </w:trPr>
        <w:tc>
          <w:tcPr>
            <w:tcW w:w="814" w:type="dxa"/>
            <w:shd w:val="clear" w:color="auto" w:fill="E7E6E6" w:themeFill="background2"/>
            <w:vAlign w:val="center"/>
            <w:tcPrChange w:id="51063" w:author="pete jones" w:date="2022-01-04T11:58:00Z">
              <w:tcPr>
                <w:tcW w:w="814" w:type="dxa"/>
                <w:shd w:val="clear" w:color="auto" w:fill="E7E6E6" w:themeFill="background2"/>
                <w:vAlign w:val="center"/>
              </w:tcPr>
            </w:tcPrChange>
          </w:tcPr>
          <w:p w14:paraId="314AE674" w14:textId="77777777" w:rsidR="008E4B87" w:rsidRPr="00FF6A71" w:rsidRDefault="008E4B87">
            <w:pPr>
              <w:spacing w:before="0" w:after="0" w:line="240" w:lineRule="auto"/>
              <w:jc w:val="center"/>
              <w:rPr>
                <w:ins w:id="51064" w:author="pete jones" w:date="2022-01-04T11:19:00Z"/>
                <w:rFonts w:cstheme="minorHAnsi"/>
                <w:b/>
                <w:bCs/>
              </w:rPr>
              <w:pPrChange w:id="51065" w:author="pete jones" w:date="2022-01-04T11:58:00Z">
                <w:pPr>
                  <w:keepNext/>
                  <w:jc w:val="center"/>
                </w:pPr>
              </w:pPrChange>
            </w:pPr>
            <w:ins w:id="51066" w:author="pete jones" w:date="2022-01-04T11:19:00Z">
              <w:r w:rsidRPr="00FF6A71">
                <w:rPr>
                  <w:rFonts w:cstheme="minorHAnsi"/>
                  <w:b/>
                  <w:bCs/>
                </w:rPr>
                <w:t>scale</w:t>
              </w:r>
            </w:ins>
          </w:p>
        </w:tc>
        <w:tc>
          <w:tcPr>
            <w:tcW w:w="814" w:type="dxa"/>
            <w:shd w:val="clear" w:color="auto" w:fill="E7E6E6" w:themeFill="background2"/>
            <w:noWrap/>
            <w:vAlign w:val="center"/>
            <w:tcPrChange w:id="51067" w:author="pete jones" w:date="2022-01-04T11:58:00Z">
              <w:tcPr>
                <w:tcW w:w="814" w:type="dxa"/>
                <w:shd w:val="clear" w:color="auto" w:fill="E7E6E6" w:themeFill="background2"/>
                <w:noWrap/>
                <w:vAlign w:val="center"/>
              </w:tcPr>
            </w:tcPrChange>
          </w:tcPr>
          <w:p w14:paraId="2177CB7B" w14:textId="77777777" w:rsidR="008E4B87" w:rsidRPr="00FF6A71" w:rsidRDefault="008E4B87">
            <w:pPr>
              <w:spacing w:before="0" w:after="0" w:line="240" w:lineRule="auto"/>
              <w:jc w:val="center"/>
              <w:rPr>
                <w:ins w:id="51068" w:author="pete jones" w:date="2022-01-04T11:19:00Z"/>
                <w:rFonts w:cstheme="minorHAnsi"/>
                <w:b/>
                <w:bCs/>
              </w:rPr>
              <w:pPrChange w:id="51069" w:author="pete jones" w:date="2022-01-04T11:58:00Z">
                <w:pPr>
                  <w:keepNext/>
                  <w:jc w:val="center"/>
                </w:pPr>
              </w:pPrChange>
            </w:pPr>
            <w:ins w:id="51070" w:author="pete jones" w:date="2022-01-04T11:19:00Z">
              <w:r w:rsidRPr="00FF6A71">
                <w:rPr>
                  <w:rFonts w:cstheme="minorHAnsi"/>
                  <w:b/>
                  <w:bCs/>
                </w:rPr>
                <w:t>1</w:t>
              </w:r>
            </w:ins>
          </w:p>
        </w:tc>
        <w:tc>
          <w:tcPr>
            <w:tcW w:w="814" w:type="dxa"/>
            <w:shd w:val="clear" w:color="auto" w:fill="E7E6E6" w:themeFill="background2"/>
            <w:noWrap/>
            <w:vAlign w:val="center"/>
            <w:tcPrChange w:id="51071" w:author="pete jones" w:date="2022-01-04T11:58:00Z">
              <w:tcPr>
                <w:tcW w:w="814" w:type="dxa"/>
                <w:shd w:val="clear" w:color="auto" w:fill="E7E6E6" w:themeFill="background2"/>
                <w:noWrap/>
                <w:vAlign w:val="center"/>
              </w:tcPr>
            </w:tcPrChange>
          </w:tcPr>
          <w:p w14:paraId="0BC5F146" w14:textId="77777777" w:rsidR="008E4B87" w:rsidRPr="00FF6A71" w:rsidRDefault="008E4B87">
            <w:pPr>
              <w:spacing w:before="0" w:after="0" w:line="240" w:lineRule="auto"/>
              <w:jc w:val="center"/>
              <w:rPr>
                <w:ins w:id="51072" w:author="pete jones" w:date="2022-01-04T11:19:00Z"/>
                <w:rFonts w:cstheme="minorHAnsi"/>
                <w:b/>
                <w:bCs/>
              </w:rPr>
              <w:pPrChange w:id="51073" w:author="pete jones" w:date="2022-01-04T11:58:00Z">
                <w:pPr>
                  <w:keepNext/>
                  <w:jc w:val="center"/>
                </w:pPr>
              </w:pPrChange>
            </w:pPr>
            <w:ins w:id="51074" w:author="pete jones" w:date="2022-01-04T11:19:00Z">
              <w:r w:rsidRPr="00FF6A71">
                <w:rPr>
                  <w:rFonts w:cstheme="minorHAnsi"/>
                  <w:b/>
                  <w:bCs/>
                </w:rPr>
                <w:t>2</w:t>
              </w:r>
            </w:ins>
          </w:p>
        </w:tc>
        <w:tc>
          <w:tcPr>
            <w:tcW w:w="814" w:type="dxa"/>
            <w:shd w:val="clear" w:color="auto" w:fill="E7E6E6" w:themeFill="background2"/>
            <w:noWrap/>
            <w:vAlign w:val="center"/>
            <w:tcPrChange w:id="51075" w:author="pete jones" w:date="2022-01-04T11:58:00Z">
              <w:tcPr>
                <w:tcW w:w="814" w:type="dxa"/>
                <w:shd w:val="clear" w:color="auto" w:fill="E7E6E6" w:themeFill="background2"/>
                <w:noWrap/>
                <w:vAlign w:val="center"/>
              </w:tcPr>
            </w:tcPrChange>
          </w:tcPr>
          <w:p w14:paraId="43C5B7C3" w14:textId="77777777" w:rsidR="008E4B87" w:rsidRPr="00FF6A71" w:rsidRDefault="008E4B87">
            <w:pPr>
              <w:spacing w:before="0" w:after="0" w:line="240" w:lineRule="auto"/>
              <w:jc w:val="center"/>
              <w:rPr>
                <w:ins w:id="51076" w:author="pete jones" w:date="2022-01-04T11:19:00Z"/>
                <w:rFonts w:cstheme="minorHAnsi"/>
                <w:b/>
                <w:bCs/>
              </w:rPr>
              <w:pPrChange w:id="51077" w:author="pete jones" w:date="2022-01-04T11:58:00Z">
                <w:pPr>
                  <w:keepNext/>
                  <w:jc w:val="center"/>
                </w:pPr>
              </w:pPrChange>
            </w:pPr>
            <w:ins w:id="51078" w:author="pete jones" w:date="2022-01-04T11:19:00Z">
              <w:r w:rsidRPr="00FF6A71">
                <w:rPr>
                  <w:rFonts w:cstheme="minorHAnsi"/>
                  <w:b/>
                  <w:bCs/>
                </w:rPr>
                <w:t>3</w:t>
              </w:r>
            </w:ins>
          </w:p>
        </w:tc>
        <w:tc>
          <w:tcPr>
            <w:tcW w:w="692" w:type="dxa"/>
            <w:shd w:val="clear" w:color="auto" w:fill="E7E6E6" w:themeFill="background2"/>
            <w:noWrap/>
            <w:vAlign w:val="center"/>
            <w:tcPrChange w:id="51079" w:author="pete jones" w:date="2022-01-04T11:58:00Z">
              <w:tcPr>
                <w:tcW w:w="692" w:type="dxa"/>
                <w:shd w:val="clear" w:color="auto" w:fill="E7E6E6" w:themeFill="background2"/>
                <w:noWrap/>
                <w:vAlign w:val="center"/>
              </w:tcPr>
            </w:tcPrChange>
          </w:tcPr>
          <w:p w14:paraId="13278990" w14:textId="77777777" w:rsidR="008E4B87" w:rsidRPr="00FF6A71" w:rsidRDefault="008E4B87">
            <w:pPr>
              <w:spacing w:before="0" w:after="0" w:line="240" w:lineRule="auto"/>
              <w:jc w:val="center"/>
              <w:rPr>
                <w:ins w:id="51080" w:author="pete jones" w:date="2022-01-04T11:19:00Z"/>
                <w:rFonts w:cstheme="minorHAnsi"/>
                <w:b/>
                <w:bCs/>
              </w:rPr>
              <w:pPrChange w:id="51081" w:author="pete jones" w:date="2022-01-04T11:58:00Z">
                <w:pPr>
                  <w:keepNext/>
                  <w:jc w:val="center"/>
                </w:pPr>
              </w:pPrChange>
            </w:pPr>
            <w:ins w:id="51082" w:author="pete jones" w:date="2022-01-04T11:19:00Z">
              <w:r w:rsidRPr="00FF6A71">
                <w:rPr>
                  <w:rFonts w:cstheme="minorHAnsi"/>
                  <w:b/>
                  <w:bCs/>
                </w:rPr>
                <w:t>4</w:t>
              </w:r>
            </w:ins>
          </w:p>
        </w:tc>
        <w:tc>
          <w:tcPr>
            <w:tcW w:w="692" w:type="dxa"/>
            <w:shd w:val="clear" w:color="auto" w:fill="E7E6E6" w:themeFill="background2"/>
            <w:noWrap/>
            <w:vAlign w:val="center"/>
            <w:tcPrChange w:id="51083" w:author="pete jones" w:date="2022-01-04T11:58:00Z">
              <w:tcPr>
                <w:tcW w:w="692" w:type="dxa"/>
                <w:shd w:val="clear" w:color="auto" w:fill="E7E6E6" w:themeFill="background2"/>
                <w:noWrap/>
                <w:vAlign w:val="center"/>
              </w:tcPr>
            </w:tcPrChange>
          </w:tcPr>
          <w:p w14:paraId="6ED504FE" w14:textId="77777777" w:rsidR="008E4B87" w:rsidRPr="00FF6A71" w:rsidRDefault="008E4B87">
            <w:pPr>
              <w:spacing w:before="0" w:after="0" w:line="240" w:lineRule="auto"/>
              <w:jc w:val="center"/>
              <w:rPr>
                <w:ins w:id="51084" w:author="pete jones" w:date="2022-01-04T11:19:00Z"/>
                <w:rFonts w:cstheme="minorHAnsi"/>
                <w:b/>
                <w:bCs/>
              </w:rPr>
              <w:pPrChange w:id="51085" w:author="pete jones" w:date="2022-01-04T11:58:00Z">
                <w:pPr>
                  <w:keepNext/>
                  <w:jc w:val="center"/>
                </w:pPr>
              </w:pPrChange>
            </w:pPr>
            <w:ins w:id="51086" w:author="pete jones" w:date="2022-01-04T11:19:00Z">
              <w:r w:rsidRPr="00FF6A71">
                <w:rPr>
                  <w:rFonts w:cstheme="minorHAnsi"/>
                  <w:b/>
                  <w:bCs/>
                </w:rPr>
                <w:t>5</w:t>
              </w:r>
            </w:ins>
          </w:p>
        </w:tc>
        <w:tc>
          <w:tcPr>
            <w:tcW w:w="692" w:type="dxa"/>
            <w:shd w:val="clear" w:color="auto" w:fill="E7E6E6" w:themeFill="background2"/>
            <w:noWrap/>
            <w:vAlign w:val="center"/>
            <w:tcPrChange w:id="51087" w:author="pete jones" w:date="2022-01-04T11:58:00Z">
              <w:tcPr>
                <w:tcW w:w="692" w:type="dxa"/>
                <w:shd w:val="clear" w:color="auto" w:fill="E7E6E6" w:themeFill="background2"/>
                <w:noWrap/>
                <w:vAlign w:val="center"/>
              </w:tcPr>
            </w:tcPrChange>
          </w:tcPr>
          <w:p w14:paraId="7D2D8080" w14:textId="77777777" w:rsidR="008E4B87" w:rsidRPr="00FF6A71" w:rsidRDefault="008E4B87">
            <w:pPr>
              <w:spacing w:before="0" w:after="0" w:line="240" w:lineRule="auto"/>
              <w:jc w:val="center"/>
              <w:rPr>
                <w:ins w:id="51088" w:author="pete jones" w:date="2022-01-04T11:19:00Z"/>
                <w:rFonts w:cstheme="minorHAnsi"/>
                <w:b/>
                <w:bCs/>
              </w:rPr>
              <w:pPrChange w:id="51089" w:author="pete jones" w:date="2022-01-04T11:58:00Z">
                <w:pPr>
                  <w:keepNext/>
                  <w:jc w:val="center"/>
                </w:pPr>
              </w:pPrChange>
            </w:pPr>
            <w:ins w:id="51090" w:author="pete jones" w:date="2022-01-04T11:19:00Z">
              <w:r w:rsidRPr="00FF6A71">
                <w:rPr>
                  <w:rFonts w:cstheme="minorHAnsi"/>
                  <w:b/>
                  <w:bCs/>
                </w:rPr>
                <w:t>6</w:t>
              </w:r>
            </w:ins>
          </w:p>
        </w:tc>
        <w:tc>
          <w:tcPr>
            <w:tcW w:w="692" w:type="dxa"/>
            <w:shd w:val="clear" w:color="auto" w:fill="E7E6E6" w:themeFill="background2"/>
            <w:noWrap/>
            <w:vAlign w:val="center"/>
            <w:tcPrChange w:id="51091" w:author="pete jones" w:date="2022-01-04T11:58:00Z">
              <w:tcPr>
                <w:tcW w:w="692" w:type="dxa"/>
                <w:shd w:val="clear" w:color="auto" w:fill="E7E6E6" w:themeFill="background2"/>
                <w:noWrap/>
                <w:vAlign w:val="center"/>
              </w:tcPr>
            </w:tcPrChange>
          </w:tcPr>
          <w:p w14:paraId="55A7B4FF" w14:textId="77777777" w:rsidR="008E4B87" w:rsidRPr="00FF6A71" w:rsidRDefault="008E4B87">
            <w:pPr>
              <w:spacing w:before="0" w:after="0" w:line="240" w:lineRule="auto"/>
              <w:jc w:val="center"/>
              <w:rPr>
                <w:ins w:id="51092" w:author="pete jones" w:date="2022-01-04T11:19:00Z"/>
                <w:rFonts w:cstheme="minorHAnsi"/>
                <w:b/>
                <w:bCs/>
              </w:rPr>
              <w:pPrChange w:id="51093" w:author="pete jones" w:date="2022-01-04T11:58:00Z">
                <w:pPr>
                  <w:keepNext/>
                  <w:jc w:val="center"/>
                </w:pPr>
              </w:pPrChange>
            </w:pPr>
            <w:ins w:id="51094" w:author="pete jones" w:date="2022-01-04T11:19:00Z">
              <w:r w:rsidRPr="00FF6A71">
                <w:rPr>
                  <w:rFonts w:cstheme="minorHAnsi"/>
                  <w:b/>
                  <w:bCs/>
                </w:rPr>
                <w:t>7</w:t>
              </w:r>
            </w:ins>
          </w:p>
        </w:tc>
      </w:tr>
      <w:tr w:rsidR="008E4B87" w:rsidRPr="00FF6A71" w14:paraId="544ED2B7" w14:textId="77777777" w:rsidTr="00256E4A">
        <w:trPr>
          <w:trHeight w:val="300"/>
          <w:jc w:val="center"/>
          <w:ins w:id="51095" w:author="pete jones" w:date="2022-01-04T11:19:00Z"/>
          <w:trPrChange w:id="51096" w:author="pete jones" w:date="2022-01-04T11:58:00Z">
            <w:trPr>
              <w:trHeight w:val="300"/>
              <w:jc w:val="center"/>
            </w:trPr>
          </w:trPrChange>
        </w:trPr>
        <w:tc>
          <w:tcPr>
            <w:tcW w:w="814" w:type="dxa"/>
            <w:vAlign w:val="center"/>
            <w:tcPrChange w:id="51097" w:author="pete jones" w:date="2022-01-04T11:58:00Z">
              <w:tcPr>
                <w:tcW w:w="814" w:type="dxa"/>
                <w:vAlign w:val="center"/>
              </w:tcPr>
            </w:tcPrChange>
          </w:tcPr>
          <w:p w14:paraId="6DE13AE3" w14:textId="77777777" w:rsidR="008E4B87" w:rsidRPr="00FF6A71" w:rsidRDefault="008E4B87">
            <w:pPr>
              <w:spacing w:before="0" w:after="0" w:line="240" w:lineRule="auto"/>
              <w:jc w:val="center"/>
              <w:rPr>
                <w:ins w:id="51098" w:author="pete jones" w:date="2022-01-04T11:19:00Z"/>
                <w:rFonts w:cstheme="minorHAnsi"/>
                <w:b/>
                <w:bCs/>
              </w:rPr>
              <w:pPrChange w:id="51099" w:author="pete jones" w:date="2022-01-04T11:58:00Z">
                <w:pPr>
                  <w:keepNext/>
                  <w:jc w:val="center"/>
                </w:pPr>
              </w:pPrChange>
            </w:pPr>
            <w:ins w:id="51100" w:author="pete jones" w:date="2022-01-04T11:19:00Z">
              <w:r w:rsidRPr="00FF6A71">
                <w:rPr>
                  <w:rFonts w:cstheme="minorHAnsi"/>
                  <w:b/>
                  <w:bCs/>
                </w:rPr>
                <w:t>%</w:t>
              </w:r>
            </w:ins>
          </w:p>
        </w:tc>
        <w:tc>
          <w:tcPr>
            <w:tcW w:w="814" w:type="dxa"/>
            <w:shd w:val="clear" w:color="auto" w:fill="auto"/>
            <w:noWrap/>
            <w:vAlign w:val="bottom"/>
            <w:tcPrChange w:id="51101" w:author="pete jones" w:date="2022-01-04T11:58:00Z">
              <w:tcPr>
                <w:tcW w:w="814" w:type="dxa"/>
                <w:tcBorders>
                  <w:top w:val="nil"/>
                  <w:left w:val="nil"/>
                  <w:bottom w:val="nil"/>
                  <w:right w:val="nil"/>
                </w:tcBorders>
                <w:shd w:val="clear" w:color="auto" w:fill="auto"/>
                <w:noWrap/>
                <w:vAlign w:val="bottom"/>
              </w:tcPr>
            </w:tcPrChange>
          </w:tcPr>
          <w:p w14:paraId="749D0009" w14:textId="77777777" w:rsidR="008E4B87" w:rsidRPr="00FF6A71" w:rsidRDefault="008E4B87">
            <w:pPr>
              <w:spacing w:before="0" w:after="0" w:line="240" w:lineRule="auto"/>
              <w:jc w:val="center"/>
              <w:rPr>
                <w:ins w:id="51102" w:author="pete jones" w:date="2022-01-04T11:19:00Z"/>
                <w:rFonts w:cstheme="minorHAnsi"/>
              </w:rPr>
              <w:pPrChange w:id="51103" w:author="pete jones" w:date="2022-01-04T11:58:00Z">
                <w:pPr>
                  <w:keepNext/>
                  <w:jc w:val="center"/>
                </w:pPr>
              </w:pPrChange>
            </w:pPr>
            <w:ins w:id="51104" w:author="pete jones" w:date="2022-01-04T11:19:00Z">
              <w:r w:rsidRPr="00FF6A71">
                <w:rPr>
                  <w:rFonts w:ascii="Calibri" w:hAnsi="Calibri" w:cs="Calibri"/>
                  <w:color w:val="000000"/>
                  <w:sz w:val="22"/>
                  <w:szCs w:val="22"/>
                </w:rPr>
                <w:t>0%</w:t>
              </w:r>
            </w:ins>
          </w:p>
        </w:tc>
        <w:tc>
          <w:tcPr>
            <w:tcW w:w="814" w:type="dxa"/>
            <w:shd w:val="clear" w:color="auto" w:fill="auto"/>
            <w:noWrap/>
            <w:vAlign w:val="bottom"/>
            <w:tcPrChange w:id="51105" w:author="pete jones" w:date="2022-01-04T11:58:00Z">
              <w:tcPr>
                <w:tcW w:w="814" w:type="dxa"/>
                <w:tcBorders>
                  <w:top w:val="nil"/>
                  <w:left w:val="nil"/>
                  <w:bottom w:val="nil"/>
                  <w:right w:val="nil"/>
                </w:tcBorders>
                <w:shd w:val="clear" w:color="auto" w:fill="auto"/>
                <w:noWrap/>
                <w:vAlign w:val="bottom"/>
              </w:tcPr>
            </w:tcPrChange>
          </w:tcPr>
          <w:p w14:paraId="461756ED" w14:textId="77777777" w:rsidR="008E4B87" w:rsidRPr="00FF6A71" w:rsidRDefault="008E4B87">
            <w:pPr>
              <w:spacing w:before="0" w:after="0" w:line="240" w:lineRule="auto"/>
              <w:jc w:val="center"/>
              <w:rPr>
                <w:ins w:id="51106" w:author="pete jones" w:date="2022-01-04T11:19:00Z"/>
                <w:rFonts w:cstheme="minorHAnsi"/>
              </w:rPr>
              <w:pPrChange w:id="51107" w:author="pete jones" w:date="2022-01-04T11:58:00Z">
                <w:pPr>
                  <w:keepNext/>
                  <w:jc w:val="center"/>
                </w:pPr>
              </w:pPrChange>
            </w:pPr>
            <w:ins w:id="51108" w:author="pete jones" w:date="2022-01-04T11:19:00Z">
              <w:r w:rsidRPr="00FF6A71">
                <w:rPr>
                  <w:rFonts w:ascii="Calibri" w:hAnsi="Calibri" w:cs="Calibri"/>
                  <w:color w:val="000000"/>
                  <w:sz w:val="22"/>
                  <w:szCs w:val="22"/>
                </w:rPr>
                <w:t>40%</w:t>
              </w:r>
            </w:ins>
          </w:p>
        </w:tc>
        <w:tc>
          <w:tcPr>
            <w:tcW w:w="814" w:type="dxa"/>
            <w:shd w:val="clear" w:color="auto" w:fill="auto"/>
            <w:noWrap/>
            <w:vAlign w:val="bottom"/>
            <w:tcPrChange w:id="51109" w:author="pete jones" w:date="2022-01-04T11:58:00Z">
              <w:tcPr>
                <w:tcW w:w="814" w:type="dxa"/>
                <w:tcBorders>
                  <w:top w:val="nil"/>
                  <w:left w:val="nil"/>
                  <w:bottom w:val="nil"/>
                  <w:right w:val="nil"/>
                </w:tcBorders>
                <w:shd w:val="clear" w:color="auto" w:fill="auto"/>
                <w:noWrap/>
                <w:vAlign w:val="bottom"/>
              </w:tcPr>
            </w:tcPrChange>
          </w:tcPr>
          <w:p w14:paraId="086E8D1B" w14:textId="77777777" w:rsidR="008E4B87" w:rsidRPr="00FF6A71" w:rsidRDefault="008E4B87">
            <w:pPr>
              <w:spacing w:before="0" w:after="0" w:line="240" w:lineRule="auto"/>
              <w:jc w:val="center"/>
              <w:rPr>
                <w:ins w:id="51110" w:author="pete jones" w:date="2022-01-04T11:19:00Z"/>
                <w:rFonts w:cstheme="minorHAnsi"/>
              </w:rPr>
              <w:pPrChange w:id="51111" w:author="pete jones" w:date="2022-01-04T11:58:00Z">
                <w:pPr>
                  <w:keepNext/>
                  <w:jc w:val="center"/>
                </w:pPr>
              </w:pPrChange>
            </w:pPr>
            <w:ins w:id="51112" w:author="pete jones" w:date="2022-01-04T11:19:00Z">
              <w:r w:rsidRPr="00FF6A71">
                <w:rPr>
                  <w:rFonts w:ascii="Calibri" w:hAnsi="Calibri" w:cs="Calibri"/>
                  <w:color w:val="000000"/>
                  <w:sz w:val="22"/>
                  <w:szCs w:val="22"/>
                </w:rPr>
                <w:t>28%</w:t>
              </w:r>
            </w:ins>
          </w:p>
        </w:tc>
        <w:tc>
          <w:tcPr>
            <w:tcW w:w="692" w:type="dxa"/>
            <w:shd w:val="clear" w:color="auto" w:fill="auto"/>
            <w:noWrap/>
            <w:vAlign w:val="bottom"/>
            <w:tcPrChange w:id="51113" w:author="pete jones" w:date="2022-01-04T11:58:00Z">
              <w:tcPr>
                <w:tcW w:w="692" w:type="dxa"/>
                <w:tcBorders>
                  <w:top w:val="nil"/>
                  <w:left w:val="nil"/>
                  <w:bottom w:val="nil"/>
                  <w:right w:val="nil"/>
                </w:tcBorders>
                <w:shd w:val="clear" w:color="auto" w:fill="auto"/>
                <w:noWrap/>
                <w:vAlign w:val="bottom"/>
              </w:tcPr>
            </w:tcPrChange>
          </w:tcPr>
          <w:p w14:paraId="1427F178" w14:textId="77777777" w:rsidR="008E4B87" w:rsidRPr="00FF6A71" w:rsidRDefault="008E4B87">
            <w:pPr>
              <w:spacing w:before="0" w:after="0" w:line="240" w:lineRule="auto"/>
              <w:jc w:val="center"/>
              <w:rPr>
                <w:ins w:id="51114" w:author="pete jones" w:date="2022-01-04T11:19:00Z"/>
                <w:rFonts w:cstheme="minorHAnsi"/>
              </w:rPr>
              <w:pPrChange w:id="51115" w:author="pete jones" w:date="2022-01-04T11:58:00Z">
                <w:pPr>
                  <w:keepNext/>
                  <w:jc w:val="center"/>
                </w:pPr>
              </w:pPrChange>
            </w:pPr>
            <w:ins w:id="51116" w:author="pete jones" w:date="2022-01-04T11:19:00Z">
              <w:r w:rsidRPr="00FF6A71">
                <w:rPr>
                  <w:rFonts w:ascii="Calibri" w:hAnsi="Calibri" w:cs="Calibri"/>
                  <w:color w:val="000000"/>
                  <w:sz w:val="22"/>
                  <w:szCs w:val="22"/>
                </w:rPr>
                <w:t>32%</w:t>
              </w:r>
            </w:ins>
          </w:p>
        </w:tc>
        <w:tc>
          <w:tcPr>
            <w:tcW w:w="692" w:type="dxa"/>
            <w:shd w:val="clear" w:color="auto" w:fill="auto"/>
            <w:noWrap/>
            <w:vAlign w:val="bottom"/>
            <w:tcPrChange w:id="51117" w:author="pete jones" w:date="2022-01-04T11:58:00Z">
              <w:tcPr>
                <w:tcW w:w="692" w:type="dxa"/>
                <w:tcBorders>
                  <w:top w:val="nil"/>
                  <w:left w:val="nil"/>
                  <w:bottom w:val="nil"/>
                  <w:right w:val="nil"/>
                </w:tcBorders>
                <w:shd w:val="clear" w:color="auto" w:fill="auto"/>
                <w:noWrap/>
                <w:vAlign w:val="bottom"/>
              </w:tcPr>
            </w:tcPrChange>
          </w:tcPr>
          <w:p w14:paraId="5B6745F5" w14:textId="77777777" w:rsidR="008E4B87" w:rsidRPr="00FF6A71" w:rsidRDefault="008E4B87">
            <w:pPr>
              <w:spacing w:before="0" w:after="0" w:line="240" w:lineRule="auto"/>
              <w:jc w:val="center"/>
              <w:rPr>
                <w:ins w:id="51118" w:author="pete jones" w:date="2022-01-04T11:19:00Z"/>
                <w:rFonts w:cstheme="minorHAnsi"/>
              </w:rPr>
              <w:pPrChange w:id="51119" w:author="pete jones" w:date="2022-01-04T11:58:00Z">
                <w:pPr>
                  <w:keepNext/>
                  <w:jc w:val="center"/>
                </w:pPr>
              </w:pPrChange>
            </w:pPr>
            <w:ins w:id="51120"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51121" w:author="pete jones" w:date="2022-01-04T11:58:00Z">
              <w:tcPr>
                <w:tcW w:w="692" w:type="dxa"/>
                <w:tcBorders>
                  <w:top w:val="nil"/>
                  <w:left w:val="nil"/>
                  <w:bottom w:val="nil"/>
                  <w:right w:val="nil"/>
                </w:tcBorders>
                <w:shd w:val="clear" w:color="auto" w:fill="auto"/>
                <w:noWrap/>
                <w:vAlign w:val="bottom"/>
              </w:tcPr>
            </w:tcPrChange>
          </w:tcPr>
          <w:p w14:paraId="23F3BF24" w14:textId="77777777" w:rsidR="008E4B87" w:rsidRPr="00FF6A71" w:rsidRDefault="008E4B87">
            <w:pPr>
              <w:spacing w:before="0" w:after="0" w:line="240" w:lineRule="auto"/>
              <w:jc w:val="center"/>
              <w:rPr>
                <w:ins w:id="51122" w:author="pete jones" w:date="2022-01-04T11:19:00Z"/>
                <w:rFonts w:cstheme="minorHAnsi"/>
              </w:rPr>
              <w:pPrChange w:id="51123" w:author="pete jones" w:date="2022-01-04T11:58:00Z">
                <w:pPr>
                  <w:keepNext/>
                  <w:jc w:val="center"/>
                </w:pPr>
              </w:pPrChange>
            </w:pPr>
            <w:ins w:id="51124"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51125" w:author="pete jones" w:date="2022-01-04T11:58:00Z">
              <w:tcPr>
                <w:tcW w:w="692" w:type="dxa"/>
                <w:tcBorders>
                  <w:top w:val="nil"/>
                  <w:left w:val="nil"/>
                  <w:bottom w:val="nil"/>
                  <w:right w:val="nil"/>
                </w:tcBorders>
                <w:shd w:val="clear" w:color="auto" w:fill="auto"/>
                <w:noWrap/>
                <w:vAlign w:val="bottom"/>
              </w:tcPr>
            </w:tcPrChange>
          </w:tcPr>
          <w:p w14:paraId="58F89A93" w14:textId="77777777" w:rsidR="008E4B87" w:rsidRPr="00FF6A71" w:rsidRDefault="008E4B87">
            <w:pPr>
              <w:spacing w:before="0" w:after="0" w:line="240" w:lineRule="auto"/>
              <w:jc w:val="center"/>
              <w:rPr>
                <w:ins w:id="51126" w:author="pete jones" w:date="2022-01-04T11:19:00Z"/>
                <w:rFonts w:cstheme="minorHAnsi"/>
              </w:rPr>
              <w:pPrChange w:id="51127" w:author="pete jones" w:date="2022-01-04T11:58:00Z">
                <w:pPr>
                  <w:keepNext/>
                  <w:jc w:val="center"/>
                </w:pPr>
              </w:pPrChange>
            </w:pPr>
            <w:ins w:id="51128" w:author="pete jones" w:date="2022-01-04T11:19:00Z">
              <w:r w:rsidRPr="00FF6A71">
                <w:rPr>
                  <w:rFonts w:ascii="Calibri" w:hAnsi="Calibri" w:cs="Calibri"/>
                  <w:color w:val="000000"/>
                  <w:sz w:val="22"/>
                  <w:szCs w:val="22"/>
                </w:rPr>
                <w:t>0%</w:t>
              </w:r>
            </w:ins>
          </w:p>
        </w:tc>
      </w:tr>
      <w:tr w:rsidR="008E4B87" w:rsidRPr="00FF6A71" w14:paraId="0052ADE3" w14:textId="77777777" w:rsidTr="00256E4A">
        <w:trPr>
          <w:trHeight w:val="300"/>
          <w:jc w:val="center"/>
          <w:ins w:id="51129" w:author="pete jones" w:date="2022-01-04T11:19:00Z"/>
          <w:trPrChange w:id="51130" w:author="pete jones" w:date="2022-01-04T11:58:00Z">
            <w:trPr>
              <w:trHeight w:val="300"/>
              <w:jc w:val="center"/>
            </w:trPr>
          </w:trPrChange>
        </w:trPr>
        <w:tc>
          <w:tcPr>
            <w:tcW w:w="814" w:type="dxa"/>
            <w:vAlign w:val="center"/>
            <w:tcPrChange w:id="51131" w:author="pete jones" w:date="2022-01-04T11:58:00Z">
              <w:tcPr>
                <w:tcW w:w="814" w:type="dxa"/>
                <w:vAlign w:val="center"/>
              </w:tcPr>
            </w:tcPrChange>
          </w:tcPr>
          <w:p w14:paraId="6EF6A419" w14:textId="77777777" w:rsidR="008E4B87" w:rsidRPr="00FF6A71" w:rsidRDefault="008E4B87">
            <w:pPr>
              <w:spacing w:before="0" w:after="0" w:line="240" w:lineRule="auto"/>
              <w:jc w:val="center"/>
              <w:rPr>
                <w:ins w:id="51132" w:author="pete jones" w:date="2022-01-04T11:19:00Z"/>
                <w:rFonts w:cstheme="minorHAnsi"/>
                <w:b/>
                <w:bCs/>
              </w:rPr>
              <w:pPrChange w:id="51133" w:author="pete jones" w:date="2022-01-04T11:58:00Z">
                <w:pPr>
                  <w:keepNext/>
                  <w:jc w:val="center"/>
                </w:pPr>
              </w:pPrChange>
            </w:pPr>
            <w:ins w:id="51134" w:author="pete jones" w:date="2022-01-04T11:19:00Z">
              <w:r w:rsidRPr="00FF6A71">
                <w:rPr>
                  <w:rFonts w:cstheme="minorHAnsi"/>
                  <w:b/>
                  <w:bCs/>
                </w:rPr>
                <w:t>Count</w:t>
              </w:r>
            </w:ins>
          </w:p>
        </w:tc>
        <w:tc>
          <w:tcPr>
            <w:tcW w:w="814" w:type="dxa"/>
            <w:shd w:val="clear" w:color="auto" w:fill="auto"/>
            <w:noWrap/>
            <w:vAlign w:val="bottom"/>
            <w:tcPrChange w:id="51135" w:author="pete jones" w:date="2022-01-04T11:58:00Z">
              <w:tcPr>
                <w:tcW w:w="814" w:type="dxa"/>
                <w:tcBorders>
                  <w:top w:val="nil"/>
                  <w:left w:val="nil"/>
                  <w:bottom w:val="nil"/>
                  <w:right w:val="nil"/>
                </w:tcBorders>
                <w:shd w:val="clear" w:color="auto" w:fill="auto"/>
                <w:noWrap/>
                <w:vAlign w:val="bottom"/>
              </w:tcPr>
            </w:tcPrChange>
          </w:tcPr>
          <w:p w14:paraId="07024953" w14:textId="77777777" w:rsidR="008E4B87" w:rsidRPr="00FF6A71" w:rsidRDefault="008E4B87">
            <w:pPr>
              <w:spacing w:before="0" w:after="0" w:line="240" w:lineRule="auto"/>
              <w:jc w:val="center"/>
              <w:rPr>
                <w:ins w:id="51136" w:author="pete jones" w:date="2022-01-04T11:19:00Z"/>
                <w:rFonts w:cstheme="minorHAnsi"/>
              </w:rPr>
              <w:pPrChange w:id="51137" w:author="pete jones" w:date="2022-01-04T11:58:00Z">
                <w:pPr>
                  <w:keepNext/>
                  <w:jc w:val="center"/>
                </w:pPr>
              </w:pPrChange>
            </w:pPr>
            <w:ins w:id="51138" w:author="pete jones" w:date="2022-01-04T11:19:00Z">
              <w:r w:rsidRPr="00FF6A71">
                <w:rPr>
                  <w:rFonts w:ascii="Calibri" w:hAnsi="Calibri" w:cs="Calibri"/>
                  <w:color w:val="000000"/>
                  <w:sz w:val="22"/>
                  <w:szCs w:val="22"/>
                </w:rPr>
                <w:t>0</w:t>
              </w:r>
            </w:ins>
          </w:p>
        </w:tc>
        <w:tc>
          <w:tcPr>
            <w:tcW w:w="814" w:type="dxa"/>
            <w:shd w:val="clear" w:color="auto" w:fill="auto"/>
            <w:noWrap/>
            <w:vAlign w:val="bottom"/>
            <w:tcPrChange w:id="51139" w:author="pete jones" w:date="2022-01-04T11:58:00Z">
              <w:tcPr>
                <w:tcW w:w="814" w:type="dxa"/>
                <w:tcBorders>
                  <w:top w:val="nil"/>
                  <w:left w:val="nil"/>
                  <w:bottom w:val="nil"/>
                  <w:right w:val="nil"/>
                </w:tcBorders>
                <w:shd w:val="clear" w:color="auto" w:fill="auto"/>
                <w:noWrap/>
                <w:vAlign w:val="bottom"/>
              </w:tcPr>
            </w:tcPrChange>
          </w:tcPr>
          <w:p w14:paraId="7DC39A8A" w14:textId="77777777" w:rsidR="008E4B87" w:rsidRPr="00FF6A71" w:rsidRDefault="008E4B87">
            <w:pPr>
              <w:spacing w:before="0" w:after="0" w:line="240" w:lineRule="auto"/>
              <w:jc w:val="center"/>
              <w:rPr>
                <w:ins w:id="51140" w:author="pete jones" w:date="2022-01-04T11:19:00Z"/>
                <w:rFonts w:cstheme="minorHAnsi"/>
              </w:rPr>
              <w:pPrChange w:id="51141" w:author="pete jones" w:date="2022-01-04T11:58:00Z">
                <w:pPr>
                  <w:keepNext/>
                  <w:jc w:val="center"/>
                </w:pPr>
              </w:pPrChange>
            </w:pPr>
            <w:ins w:id="51142" w:author="pete jones" w:date="2022-01-04T11:19:00Z">
              <w:r w:rsidRPr="00FF6A71">
                <w:rPr>
                  <w:rFonts w:ascii="Calibri" w:hAnsi="Calibri" w:cs="Calibri"/>
                  <w:color w:val="000000"/>
                  <w:sz w:val="22"/>
                  <w:szCs w:val="22"/>
                </w:rPr>
                <w:t>10</w:t>
              </w:r>
            </w:ins>
          </w:p>
        </w:tc>
        <w:tc>
          <w:tcPr>
            <w:tcW w:w="814" w:type="dxa"/>
            <w:shd w:val="clear" w:color="auto" w:fill="auto"/>
            <w:noWrap/>
            <w:vAlign w:val="bottom"/>
            <w:tcPrChange w:id="51143" w:author="pete jones" w:date="2022-01-04T11:58:00Z">
              <w:tcPr>
                <w:tcW w:w="814" w:type="dxa"/>
                <w:tcBorders>
                  <w:top w:val="nil"/>
                  <w:left w:val="nil"/>
                  <w:bottom w:val="nil"/>
                  <w:right w:val="nil"/>
                </w:tcBorders>
                <w:shd w:val="clear" w:color="auto" w:fill="auto"/>
                <w:noWrap/>
                <w:vAlign w:val="bottom"/>
              </w:tcPr>
            </w:tcPrChange>
          </w:tcPr>
          <w:p w14:paraId="540C9279" w14:textId="77777777" w:rsidR="008E4B87" w:rsidRPr="00FF6A71" w:rsidRDefault="008E4B87">
            <w:pPr>
              <w:spacing w:before="0" w:after="0" w:line="240" w:lineRule="auto"/>
              <w:jc w:val="center"/>
              <w:rPr>
                <w:ins w:id="51144" w:author="pete jones" w:date="2022-01-04T11:19:00Z"/>
                <w:rFonts w:cstheme="minorHAnsi"/>
              </w:rPr>
              <w:pPrChange w:id="51145" w:author="pete jones" w:date="2022-01-04T11:58:00Z">
                <w:pPr>
                  <w:keepNext/>
                  <w:jc w:val="center"/>
                </w:pPr>
              </w:pPrChange>
            </w:pPr>
            <w:ins w:id="51146" w:author="pete jones" w:date="2022-01-04T11:19:00Z">
              <w:r w:rsidRPr="00FF6A71">
                <w:rPr>
                  <w:rFonts w:ascii="Calibri" w:hAnsi="Calibri" w:cs="Calibri"/>
                  <w:color w:val="000000"/>
                  <w:sz w:val="22"/>
                  <w:szCs w:val="22"/>
                </w:rPr>
                <w:t>7</w:t>
              </w:r>
            </w:ins>
          </w:p>
        </w:tc>
        <w:tc>
          <w:tcPr>
            <w:tcW w:w="692" w:type="dxa"/>
            <w:shd w:val="clear" w:color="auto" w:fill="auto"/>
            <w:noWrap/>
            <w:vAlign w:val="bottom"/>
            <w:tcPrChange w:id="51147" w:author="pete jones" w:date="2022-01-04T11:58:00Z">
              <w:tcPr>
                <w:tcW w:w="692" w:type="dxa"/>
                <w:tcBorders>
                  <w:top w:val="nil"/>
                  <w:left w:val="nil"/>
                  <w:bottom w:val="nil"/>
                  <w:right w:val="nil"/>
                </w:tcBorders>
                <w:shd w:val="clear" w:color="auto" w:fill="auto"/>
                <w:noWrap/>
                <w:vAlign w:val="bottom"/>
              </w:tcPr>
            </w:tcPrChange>
          </w:tcPr>
          <w:p w14:paraId="015C0CFE" w14:textId="77777777" w:rsidR="008E4B87" w:rsidRPr="00FF6A71" w:rsidRDefault="008E4B87">
            <w:pPr>
              <w:spacing w:before="0" w:after="0" w:line="240" w:lineRule="auto"/>
              <w:jc w:val="center"/>
              <w:rPr>
                <w:ins w:id="51148" w:author="pete jones" w:date="2022-01-04T11:19:00Z"/>
                <w:rFonts w:cstheme="minorHAnsi"/>
              </w:rPr>
              <w:pPrChange w:id="51149" w:author="pete jones" w:date="2022-01-04T11:58:00Z">
                <w:pPr>
                  <w:keepNext/>
                  <w:jc w:val="center"/>
                </w:pPr>
              </w:pPrChange>
            </w:pPr>
            <w:ins w:id="51150" w:author="pete jones" w:date="2022-01-04T11:19:00Z">
              <w:r w:rsidRPr="00FF6A71">
                <w:rPr>
                  <w:rFonts w:ascii="Calibri" w:hAnsi="Calibri" w:cs="Calibri"/>
                  <w:color w:val="000000"/>
                  <w:sz w:val="22"/>
                  <w:szCs w:val="22"/>
                </w:rPr>
                <w:t>8</w:t>
              </w:r>
            </w:ins>
          </w:p>
        </w:tc>
        <w:tc>
          <w:tcPr>
            <w:tcW w:w="692" w:type="dxa"/>
            <w:shd w:val="clear" w:color="auto" w:fill="auto"/>
            <w:noWrap/>
            <w:vAlign w:val="bottom"/>
            <w:tcPrChange w:id="51151" w:author="pete jones" w:date="2022-01-04T11:58:00Z">
              <w:tcPr>
                <w:tcW w:w="692" w:type="dxa"/>
                <w:tcBorders>
                  <w:top w:val="nil"/>
                  <w:left w:val="nil"/>
                  <w:bottom w:val="nil"/>
                  <w:right w:val="nil"/>
                </w:tcBorders>
                <w:shd w:val="clear" w:color="auto" w:fill="auto"/>
                <w:noWrap/>
                <w:vAlign w:val="bottom"/>
              </w:tcPr>
            </w:tcPrChange>
          </w:tcPr>
          <w:p w14:paraId="436B285E" w14:textId="77777777" w:rsidR="008E4B87" w:rsidRPr="00FF6A71" w:rsidRDefault="008E4B87">
            <w:pPr>
              <w:spacing w:before="0" w:after="0" w:line="240" w:lineRule="auto"/>
              <w:jc w:val="center"/>
              <w:rPr>
                <w:ins w:id="51152" w:author="pete jones" w:date="2022-01-04T11:19:00Z"/>
                <w:rFonts w:cstheme="minorHAnsi"/>
              </w:rPr>
              <w:pPrChange w:id="51153" w:author="pete jones" w:date="2022-01-04T11:58:00Z">
                <w:pPr>
                  <w:keepNext/>
                  <w:jc w:val="center"/>
                </w:pPr>
              </w:pPrChange>
            </w:pPr>
            <w:ins w:id="51154"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51155" w:author="pete jones" w:date="2022-01-04T11:58:00Z">
              <w:tcPr>
                <w:tcW w:w="692" w:type="dxa"/>
                <w:tcBorders>
                  <w:top w:val="nil"/>
                  <w:left w:val="nil"/>
                  <w:bottom w:val="nil"/>
                  <w:right w:val="nil"/>
                </w:tcBorders>
                <w:shd w:val="clear" w:color="auto" w:fill="auto"/>
                <w:noWrap/>
                <w:vAlign w:val="bottom"/>
              </w:tcPr>
            </w:tcPrChange>
          </w:tcPr>
          <w:p w14:paraId="00F86B8E" w14:textId="77777777" w:rsidR="008E4B87" w:rsidRPr="00FF6A71" w:rsidRDefault="008E4B87">
            <w:pPr>
              <w:spacing w:before="0" w:after="0" w:line="240" w:lineRule="auto"/>
              <w:jc w:val="center"/>
              <w:rPr>
                <w:ins w:id="51156" w:author="pete jones" w:date="2022-01-04T11:19:00Z"/>
                <w:rFonts w:cstheme="minorHAnsi"/>
              </w:rPr>
              <w:pPrChange w:id="51157" w:author="pete jones" w:date="2022-01-04T11:58:00Z">
                <w:pPr>
                  <w:keepNext/>
                  <w:jc w:val="center"/>
                </w:pPr>
              </w:pPrChange>
            </w:pPr>
            <w:ins w:id="51158" w:author="pete jones" w:date="2022-01-04T11:19:00Z">
              <w:r w:rsidRPr="00FF6A71">
                <w:rPr>
                  <w:rFonts w:ascii="Calibri" w:hAnsi="Calibri" w:cs="Calibri"/>
                  <w:color w:val="000000"/>
                  <w:sz w:val="22"/>
                  <w:szCs w:val="22"/>
                </w:rPr>
                <w:t>0</w:t>
              </w:r>
            </w:ins>
          </w:p>
        </w:tc>
        <w:tc>
          <w:tcPr>
            <w:tcW w:w="692" w:type="dxa"/>
            <w:shd w:val="clear" w:color="auto" w:fill="auto"/>
            <w:noWrap/>
            <w:vAlign w:val="bottom"/>
            <w:tcPrChange w:id="51159" w:author="pete jones" w:date="2022-01-04T11:58:00Z">
              <w:tcPr>
                <w:tcW w:w="692" w:type="dxa"/>
                <w:tcBorders>
                  <w:top w:val="nil"/>
                  <w:left w:val="nil"/>
                  <w:bottom w:val="nil"/>
                  <w:right w:val="nil"/>
                </w:tcBorders>
                <w:shd w:val="clear" w:color="auto" w:fill="auto"/>
                <w:noWrap/>
                <w:vAlign w:val="bottom"/>
              </w:tcPr>
            </w:tcPrChange>
          </w:tcPr>
          <w:p w14:paraId="5542D783" w14:textId="77777777" w:rsidR="008E4B87" w:rsidRPr="00FF6A71" w:rsidRDefault="008E4B87">
            <w:pPr>
              <w:spacing w:before="0" w:after="0" w:line="240" w:lineRule="auto"/>
              <w:jc w:val="center"/>
              <w:rPr>
                <w:ins w:id="51160" w:author="pete jones" w:date="2022-01-04T11:19:00Z"/>
                <w:rFonts w:cstheme="minorHAnsi"/>
              </w:rPr>
              <w:pPrChange w:id="51161" w:author="pete jones" w:date="2022-01-04T11:58:00Z">
                <w:pPr>
                  <w:keepNext/>
                  <w:jc w:val="center"/>
                </w:pPr>
              </w:pPrChange>
            </w:pPr>
            <w:ins w:id="51162" w:author="pete jones" w:date="2022-01-04T11:19:00Z">
              <w:r w:rsidRPr="00FF6A71">
                <w:rPr>
                  <w:rFonts w:ascii="Calibri" w:hAnsi="Calibri" w:cs="Calibri"/>
                  <w:color w:val="000000"/>
                  <w:sz w:val="22"/>
                  <w:szCs w:val="22"/>
                </w:rPr>
                <w:t>0</w:t>
              </w:r>
            </w:ins>
          </w:p>
        </w:tc>
      </w:tr>
    </w:tbl>
    <w:p w14:paraId="479D233C" w14:textId="77777777" w:rsidR="008E4B87" w:rsidRPr="00FF6A71" w:rsidRDefault="008E4B87">
      <w:pPr>
        <w:rPr>
          <w:ins w:id="51163" w:author="pete jones" w:date="2022-01-04T11:19:00Z"/>
          <w:rFonts w:cstheme="minorHAnsi"/>
        </w:rPr>
        <w:pPrChange w:id="51164" w:author="pete jones" w:date="2022-01-04T11:57:00Z">
          <w:pPr>
            <w:keepNext/>
          </w:pPr>
        </w:pPrChange>
      </w:pPr>
      <w:ins w:id="51165" w:author="pete jones" w:date="2022-01-04T11:19:00Z">
        <w:r w:rsidRPr="00FF6A71">
          <w:rPr>
            <w:rFonts w:cstheme="minorHAnsi"/>
          </w:rPr>
          <w:t>Q6.8 I am aware of the range of capabilities (roles and disciplines) available within 3D Experience for academia</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1166" w:author="pete jones" w:date="2022-01-04T11:58:00Z">
          <w:tblPr>
            <w:tblW w:w="0" w:type="auto"/>
            <w:jc w:val="center"/>
            <w:tblLook w:val="04A0" w:firstRow="1" w:lastRow="0" w:firstColumn="1" w:lastColumn="0" w:noHBand="0" w:noVBand="1"/>
          </w:tblPr>
        </w:tblPrChange>
      </w:tblPr>
      <w:tblGrid>
        <w:gridCol w:w="908"/>
        <w:gridCol w:w="814"/>
        <w:gridCol w:w="814"/>
        <w:tblGridChange w:id="51167">
          <w:tblGrid>
            <w:gridCol w:w="908"/>
            <w:gridCol w:w="814"/>
            <w:gridCol w:w="814"/>
          </w:tblGrid>
        </w:tblGridChange>
      </w:tblGrid>
      <w:tr w:rsidR="008E4B87" w:rsidRPr="00FF6A71" w14:paraId="5B4E3CE4" w14:textId="77777777" w:rsidTr="00256E4A">
        <w:trPr>
          <w:trHeight w:val="300"/>
          <w:jc w:val="center"/>
          <w:ins w:id="51168" w:author="pete jones" w:date="2022-01-04T11:19:00Z"/>
          <w:trPrChange w:id="51169" w:author="pete jones" w:date="2022-01-04T11:58:00Z">
            <w:trPr>
              <w:trHeight w:val="300"/>
              <w:jc w:val="center"/>
            </w:trPr>
          </w:trPrChange>
        </w:trPr>
        <w:tc>
          <w:tcPr>
            <w:tcW w:w="908" w:type="dxa"/>
            <w:shd w:val="clear" w:color="auto" w:fill="E7E6E6" w:themeFill="background2"/>
            <w:vAlign w:val="center"/>
            <w:tcPrChange w:id="51170" w:author="pete jones" w:date="2022-01-04T11:58:00Z">
              <w:tcPr>
                <w:tcW w:w="908" w:type="dxa"/>
                <w:shd w:val="clear" w:color="auto" w:fill="E7E6E6" w:themeFill="background2"/>
                <w:vAlign w:val="center"/>
              </w:tcPr>
            </w:tcPrChange>
          </w:tcPr>
          <w:p w14:paraId="725D82F2" w14:textId="77777777" w:rsidR="008E4B87" w:rsidRPr="00FF6A71" w:rsidRDefault="008E4B87">
            <w:pPr>
              <w:spacing w:before="0" w:after="0" w:line="240" w:lineRule="auto"/>
              <w:jc w:val="center"/>
              <w:rPr>
                <w:ins w:id="51171" w:author="pete jones" w:date="2022-01-04T11:19:00Z"/>
                <w:rFonts w:cstheme="minorHAnsi"/>
                <w:b/>
                <w:bCs/>
              </w:rPr>
              <w:pPrChange w:id="51172" w:author="pete jones" w:date="2022-01-04T11:59:00Z">
                <w:pPr>
                  <w:keepNext/>
                  <w:jc w:val="center"/>
                </w:pPr>
              </w:pPrChange>
            </w:pPr>
            <w:ins w:id="51173" w:author="pete jones" w:date="2022-01-04T11:19:00Z">
              <w:r w:rsidRPr="00FF6A71">
                <w:rPr>
                  <w:rFonts w:cstheme="minorHAnsi"/>
                  <w:b/>
                  <w:bCs/>
                </w:rPr>
                <w:t>Option</w:t>
              </w:r>
            </w:ins>
          </w:p>
        </w:tc>
        <w:tc>
          <w:tcPr>
            <w:tcW w:w="814" w:type="dxa"/>
            <w:shd w:val="clear" w:color="auto" w:fill="E7E6E6" w:themeFill="background2"/>
            <w:noWrap/>
            <w:vAlign w:val="center"/>
            <w:tcPrChange w:id="51174" w:author="pete jones" w:date="2022-01-04T11:58:00Z">
              <w:tcPr>
                <w:tcW w:w="814" w:type="dxa"/>
                <w:shd w:val="clear" w:color="auto" w:fill="E7E6E6" w:themeFill="background2"/>
                <w:noWrap/>
                <w:vAlign w:val="center"/>
              </w:tcPr>
            </w:tcPrChange>
          </w:tcPr>
          <w:p w14:paraId="08756911" w14:textId="77777777" w:rsidR="008E4B87" w:rsidRPr="00FF6A71" w:rsidRDefault="008E4B87">
            <w:pPr>
              <w:spacing w:before="0" w:after="0" w:line="240" w:lineRule="auto"/>
              <w:jc w:val="center"/>
              <w:rPr>
                <w:ins w:id="51175" w:author="pete jones" w:date="2022-01-04T11:19:00Z"/>
                <w:rFonts w:cstheme="minorHAnsi"/>
                <w:b/>
                <w:bCs/>
              </w:rPr>
              <w:pPrChange w:id="51176" w:author="pete jones" w:date="2022-01-04T11:59:00Z">
                <w:pPr>
                  <w:keepNext/>
                  <w:jc w:val="center"/>
                </w:pPr>
              </w:pPrChange>
            </w:pPr>
            <w:ins w:id="51177" w:author="pete jones" w:date="2022-01-04T11:19:00Z">
              <w:r w:rsidRPr="00FF6A71">
                <w:rPr>
                  <w:rFonts w:cstheme="minorHAnsi"/>
                  <w:b/>
                  <w:bCs/>
                </w:rPr>
                <w:t>YES</w:t>
              </w:r>
            </w:ins>
          </w:p>
        </w:tc>
        <w:tc>
          <w:tcPr>
            <w:tcW w:w="814" w:type="dxa"/>
            <w:shd w:val="clear" w:color="auto" w:fill="E7E6E6" w:themeFill="background2"/>
            <w:noWrap/>
            <w:vAlign w:val="center"/>
            <w:tcPrChange w:id="51178" w:author="pete jones" w:date="2022-01-04T11:58:00Z">
              <w:tcPr>
                <w:tcW w:w="814" w:type="dxa"/>
                <w:shd w:val="clear" w:color="auto" w:fill="E7E6E6" w:themeFill="background2"/>
                <w:noWrap/>
                <w:vAlign w:val="center"/>
              </w:tcPr>
            </w:tcPrChange>
          </w:tcPr>
          <w:p w14:paraId="1B4C5B10" w14:textId="77777777" w:rsidR="008E4B87" w:rsidRPr="00FF6A71" w:rsidRDefault="008E4B87">
            <w:pPr>
              <w:spacing w:before="0" w:after="0" w:line="240" w:lineRule="auto"/>
              <w:jc w:val="center"/>
              <w:rPr>
                <w:ins w:id="51179" w:author="pete jones" w:date="2022-01-04T11:19:00Z"/>
                <w:rFonts w:cstheme="minorHAnsi"/>
                <w:b/>
                <w:bCs/>
              </w:rPr>
              <w:pPrChange w:id="51180" w:author="pete jones" w:date="2022-01-04T11:59:00Z">
                <w:pPr>
                  <w:keepNext/>
                  <w:jc w:val="center"/>
                </w:pPr>
              </w:pPrChange>
            </w:pPr>
            <w:ins w:id="51181" w:author="pete jones" w:date="2022-01-04T11:19:00Z">
              <w:r w:rsidRPr="00FF6A71">
                <w:rPr>
                  <w:rFonts w:cstheme="minorHAnsi"/>
                  <w:b/>
                  <w:bCs/>
                </w:rPr>
                <w:t>NO</w:t>
              </w:r>
            </w:ins>
          </w:p>
        </w:tc>
      </w:tr>
      <w:tr w:rsidR="008E4B87" w:rsidRPr="00FF6A71" w14:paraId="5A605396" w14:textId="77777777" w:rsidTr="00256E4A">
        <w:trPr>
          <w:trHeight w:val="300"/>
          <w:jc w:val="center"/>
          <w:ins w:id="51182" w:author="pete jones" w:date="2022-01-04T11:19:00Z"/>
          <w:trPrChange w:id="51183" w:author="pete jones" w:date="2022-01-04T11:58:00Z">
            <w:trPr>
              <w:trHeight w:val="300"/>
              <w:jc w:val="center"/>
            </w:trPr>
          </w:trPrChange>
        </w:trPr>
        <w:tc>
          <w:tcPr>
            <w:tcW w:w="908" w:type="dxa"/>
            <w:vAlign w:val="center"/>
            <w:tcPrChange w:id="51184" w:author="pete jones" w:date="2022-01-04T11:58:00Z">
              <w:tcPr>
                <w:tcW w:w="908" w:type="dxa"/>
                <w:vAlign w:val="center"/>
              </w:tcPr>
            </w:tcPrChange>
          </w:tcPr>
          <w:p w14:paraId="6382ECFD" w14:textId="77777777" w:rsidR="008E4B87" w:rsidRPr="00FF6A71" w:rsidRDefault="008E4B87">
            <w:pPr>
              <w:spacing w:before="0" w:after="0" w:line="240" w:lineRule="auto"/>
              <w:jc w:val="center"/>
              <w:rPr>
                <w:ins w:id="51185" w:author="pete jones" w:date="2022-01-04T11:19:00Z"/>
                <w:rFonts w:cstheme="minorHAnsi"/>
                <w:b/>
                <w:bCs/>
              </w:rPr>
              <w:pPrChange w:id="51186" w:author="pete jones" w:date="2022-01-04T11:59:00Z">
                <w:pPr>
                  <w:keepNext/>
                  <w:jc w:val="center"/>
                </w:pPr>
              </w:pPrChange>
            </w:pPr>
            <w:ins w:id="51187" w:author="pete jones" w:date="2022-01-04T11:19:00Z">
              <w:r w:rsidRPr="00FF6A71">
                <w:rPr>
                  <w:rFonts w:cstheme="minorHAnsi"/>
                  <w:b/>
                  <w:bCs/>
                </w:rPr>
                <w:t>%</w:t>
              </w:r>
            </w:ins>
          </w:p>
        </w:tc>
        <w:tc>
          <w:tcPr>
            <w:tcW w:w="814" w:type="dxa"/>
            <w:noWrap/>
            <w:vAlign w:val="center"/>
            <w:tcPrChange w:id="51188" w:author="pete jones" w:date="2022-01-04T11:58:00Z">
              <w:tcPr>
                <w:tcW w:w="814" w:type="dxa"/>
                <w:noWrap/>
                <w:vAlign w:val="center"/>
              </w:tcPr>
            </w:tcPrChange>
          </w:tcPr>
          <w:p w14:paraId="30CA90E9" w14:textId="77777777" w:rsidR="008E4B87" w:rsidRPr="00FF6A71" w:rsidRDefault="008E4B87">
            <w:pPr>
              <w:spacing w:before="0" w:after="0" w:line="240" w:lineRule="auto"/>
              <w:jc w:val="center"/>
              <w:rPr>
                <w:ins w:id="51189" w:author="pete jones" w:date="2022-01-04T11:19:00Z"/>
                <w:rFonts w:cstheme="minorHAnsi"/>
              </w:rPr>
              <w:pPrChange w:id="51190" w:author="pete jones" w:date="2022-01-04T11:59:00Z">
                <w:pPr>
                  <w:keepNext/>
                  <w:jc w:val="center"/>
                </w:pPr>
              </w:pPrChange>
            </w:pPr>
            <w:ins w:id="51191" w:author="pete jones" w:date="2022-01-04T11:19:00Z">
              <w:r w:rsidRPr="00FF6A71">
                <w:rPr>
                  <w:rFonts w:cstheme="minorHAnsi"/>
                </w:rPr>
                <w:t>34.6%</w:t>
              </w:r>
            </w:ins>
          </w:p>
        </w:tc>
        <w:tc>
          <w:tcPr>
            <w:tcW w:w="814" w:type="dxa"/>
            <w:noWrap/>
            <w:vAlign w:val="center"/>
            <w:tcPrChange w:id="51192" w:author="pete jones" w:date="2022-01-04T11:58:00Z">
              <w:tcPr>
                <w:tcW w:w="814" w:type="dxa"/>
                <w:noWrap/>
                <w:vAlign w:val="center"/>
              </w:tcPr>
            </w:tcPrChange>
          </w:tcPr>
          <w:p w14:paraId="6625FCCE" w14:textId="77777777" w:rsidR="008E4B87" w:rsidRPr="00FF6A71" w:rsidRDefault="008E4B87">
            <w:pPr>
              <w:spacing w:before="0" w:after="0" w:line="240" w:lineRule="auto"/>
              <w:jc w:val="center"/>
              <w:rPr>
                <w:ins w:id="51193" w:author="pete jones" w:date="2022-01-04T11:19:00Z"/>
                <w:rFonts w:cstheme="minorHAnsi"/>
              </w:rPr>
              <w:pPrChange w:id="51194" w:author="pete jones" w:date="2022-01-04T11:59:00Z">
                <w:pPr>
                  <w:keepNext/>
                  <w:jc w:val="center"/>
                </w:pPr>
              </w:pPrChange>
            </w:pPr>
            <w:ins w:id="51195" w:author="pete jones" w:date="2022-01-04T11:19:00Z">
              <w:r w:rsidRPr="00FF6A71">
                <w:rPr>
                  <w:rFonts w:cstheme="minorHAnsi"/>
                </w:rPr>
                <w:t>65.4%</w:t>
              </w:r>
            </w:ins>
          </w:p>
        </w:tc>
      </w:tr>
      <w:tr w:rsidR="008E4B87" w:rsidRPr="00FF6A71" w14:paraId="6FB5655D" w14:textId="77777777" w:rsidTr="00256E4A">
        <w:trPr>
          <w:trHeight w:val="300"/>
          <w:jc w:val="center"/>
          <w:ins w:id="51196" w:author="pete jones" w:date="2022-01-04T11:19:00Z"/>
          <w:trPrChange w:id="51197" w:author="pete jones" w:date="2022-01-04T11:58:00Z">
            <w:trPr>
              <w:trHeight w:val="300"/>
              <w:jc w:val="center"/>
            </w:trPr>
          </w:trPrChange>
        </w:trPr>
        <w:tc>
          <w:tcPr>
            <w:tcW w:w="908" w:type="dxa"/>
            <w:vAlign w:val="center"/>
            <w:tcPrChange w:id="51198" w:author="pete jones" w:date="2022-01-04T11:58:00Z">
              <w:tcPr>
                <w:tcW w:w="908" w:type="dxa"/>
                <w:vAlign w:val="center"/>
              </w:tcPr>
            </w:tcPrChange>
          </w:tcPr>
          <w:p w14:paraId="3C7378C9" w14:textId="77777777" w:rsidR="008E4B87" w:rsidRPr="00FF6A71" w:rsidRDefault="008E4B87">
            <w:pPr>
              <w:spacing w:before="0" w:after="0" w:line="240" w:lineRule="auto"/>
              <w:jc w:val="center"/>
              <w:rPr>
                <w:ins w:id="51199" w:author="pete jones" w:date="2022-01-04T11:19:00Z"/>
                <w:rFonts w:cstheme="minorHAnsi"/>
                <w:b/>
                <w:bCs/>
              </w:rPr>
              <w:pPrChange w:id="51200" w:author="pete jones" w:date="2022-01-04T11:59:00Z">
                <w:pPr>
                  <w:keepNext/>
                  <w:jc w:val="center"/>
                </w:pPr>
              </w:pPrChange>
            </w:pPr>
            <w:ins w:id="51201" w:author="pete jones" w:date="2022-01-04T11:19:00Z">
              <w:r w:rsidRPr="00FF6A71">
                <w:rPr>
                  <w:rFonts w:cstheme="minorHAnsi"/>
                  <w:b/>
                  <w:bCs/>
                </w:rPr>
                <w:t>Count</w:t>
              </w:r>
            </w:ins>
          </w:p>
        </w:tc>
        <w:tc>
          <w:tcPr>
            <w:tcW w:w="814" w:type="dxa"/>
            <w:noWrap/>
            <w:vAlign w:val="center"/>
            <w:tcPrChange w:id="51202" w:author="pete jones" w:date="2022-01-04T11:58:00Z">
              <w:tcPr>
                <w:tcW w:w="814" w:type="dxa"/>
                <w:noWrap/>
                <w:vAlign w:val="center"/>
              </w:tcPr>
            </w:tcPrChange>
          </w:tcPr>
          <w:p w14:paraId="34ED81F3" w14:textId="77777777" w:rsidR="008E4B87" w:rsidRPr="00FF6A71" w:rsidRDefault="008E4B87">
            <w:pPr>
              <w:spacing w:before="0" w:after="0" w:line="240" w:lineRule="auto"/>
              <w:jc w:val="center"/>
              <w:rPr>
                <w:ins w:id="51203" w:author="pete jones" w:date="2022-01-04T11:19:00Z"/>
                <w:rFonts w:cstheme="minorHAnsi"/>
              </w:rPr>
              <w:pPrChange w:id="51204" w:author="pete jones" w:date="2022-01-04T11:59:00Z">
                <w:pPr>
                  <w:keepNext/>
                  <w:jc w:val="center"/>
                </w:pPr>
              </w:pPrChange>
            </w:pPr>
            <w:ins w:id="51205" w:author="pete jones" w:date="2022-01-04T11:19:00Z">
              <w:r w:rsidRPr="00FF6A71">
                <w:rPr>
                  <w:rFonts w:cstheme="minorHAnsi"/>
                </w:rPr>
                <w:t>9</w:t>
              </w:r>
            </w:ins>
          </w:p>
        </w:tc>
        <w:tc>
          <w:tcPr>
            <w:tcW w:w="814" w:type="dxa"/>
            <w:noWrap/>
            <w:vAlign w:val="center"/>
            <w:tcPrChange w:id="51206" w:author="pete jones" w:date="2022-01-04T11:58:00Z">
              <w:tcPr>
                <w:tcW w:w="814" w:type="dxa"/>
                <w:noWrap/>
                <w:vAlign w:val="center"/>
              </w:tcPr>
            </w:tcPrChange>
          </w:tcPr>
          <w:p w14:paraId="169F1355" w14:textId="77777777" w:rsidR="008E4B87" w:rsidRPr="00FF6A71" w:rsidRDefault="008E4B87">
            <w:pPr>
              <w:spacing w:before="0" w:after="0" w:line="240" w:lineRule="auto"/>
              <w:jc w:val="center"/>
              <w:rPr>
                <w:ins w:id="51207" w:author="pete jones" w:date="2022-01-04T11:19:00Z"/>
                <w:rFonts w:cstheme="minorHAnsi"/>
              </w:rPr>
              <w:pPrChange w:id="51208" w:author="pete jones" w:date="2022-01-04T11:59:00Z">
                <w:pPr>
                  <w:keepNext/>
                  <w:jc w:val="center"/>
                </w:pPr>
              </w:pPrChange>
            </w:pPr>
            <w:ins w:id="51209" w:author="pete jones" w:date="2022-01-04T11:19:00Z">
              <w:r w:rsidRPr="00FF6A71">
                <w:rPr>
                  <w:rFonts w:cstheme="minorHAnsi"/>
                </w:rPr>
                <w:t>17</w:t>
              </w:r>
            </w:ins>
          </w:p>
        </w:tc>
      </w:tr>
    </w:tbl>
    <w:p w14:paraId="5DB97E2A" w14:textId="7A0CDA83" w:rsidR="008E4B87" w:rsidRPr="00FF6A71" w:rsidRDefault="008E4B87">
      <w:pPr>
        <w:rPr>
          <w:ins w:id="51210" w:author="pete jones" w:date="2022-01-04T11:19:00Z"/>
          <w:rFonts w:cstheme="minorHAnsi"/>
        </w:rPr>
        <w:pPrChange w:id="51211" w:author="pete jones" w:date="2022-01-04T11:57:00Z">
          <w:pPr>
            <w:keepNext/>
          </w:pPr>
        </w:pPrChange>
      </w:pPr>
      <w:ins w:id="51212" w:author="pete jones" w:date="2022-01-04T11:19:00Z">
        <w:r w:rsidRPr="00FF6A71">
          <w:rPr>
            <w:rFonts w:cstheme="minorHAnsi"/>
          </w:rPr>
          <w:t xml:space="preserve">Q6.9 I am interested </w:t>
        </w:r>
      </w:ins>
      <w:ins w:id="51213" w:author="pete jones" w:date="2022-04-01T14:29:00Z">
        <w:r w:rsidR="00580BEA">
          <w:rPr>
            <w:rFonts w:cstheme="minorHAnsi"/>
          </w:rPr>
          <w:t>in investigating and discovering</w:t>
        </w:r>
      </w:ins>
      <w:ins w:id="51214" w:author="pete jones" w:date="2022-01-04T11:19:00Z">
        <w:r w:rsidRPr="00FF6A71">
          <w:rPr>
            <w:rFonts w:cstheme="minorHAnsi"/>
          </w:rPr>
          <w:t xml:space="preserve"> how to implement Collaborative Digital Engineering in my teaching and learning environmen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1215" w:author="pete jones" w:date="2022-01-04T11:59:00Z">
          <w:tblPr>
            <w:tblW w:w="0" w:type="auto"/>
            <w:jc w:val="center"/>
            <w:tblLook w:val="04A0" w:firstRow="1" w:lastRow="0" w:firstColumn="1" w:lastColumn="0" w:noHBand="0" w:noVBand="1"/>
          </w:tblPr>
        </w:tblPrChange>
      </w:tblPr>
      <w:tblGrid>
        <w:gridCol w:w="908"/>
        <w:gridCol w:w="814"/>
        <w:gridCol w:w="814"/>
        <w:tblGridChange w:id="51216">
          <w:tblGrid>
            <w:gridCol w:w="908"/>
            <w:gridCol w:w="814"/>
            <w:gridCol w:w="814"/>
          </w:tblGrid>
        </w:tblGridChange>
      </w:tblGrid>
      <w:tr w:rsidR="008E4B87" w:rsidRPr="00FF6A71" w14:paraId="571F0065" w14:textId="77777777" w:rsidTr="00256E4A">
        <w:trPr>
          <w:trHeight w:val="300"/>
          <w:jc w:val="center"/>
          <w:ins w:id="51217" w:author="pete jones" w:date="2022-01-04T11:19:00Z"/>
          <w:trPrChange w:id="51218" w:author="pete jones" w:date="2022-01-04T11:59:00Z">
            <w:trPr>
              <w:trHeight w:val="300"/>
              <w:jc w:val="center"/>
            </w:trPr>
          </w:trPrChange>
        </w:trPr>
        <w:tc>
          <w:tcPr>
            <w:tcW w:w="908" w:type="dxa"/>
            <w:shd w:val="clear" w:color="auto" w:fill="E7E6E6" w:themeFill="background2"/>
            <w:vAlign w:val="center"/>
            <w:tcPrChange w:id="51219" w:author="pete jones" w:date="2022-01-04T11:59:00Z">
              <w:tcPr>
                <w:tcW w:w="908" w:type="dxa"/>
                <w:shd w:val="clear" w:color="auto" w:fill="E7E6E6" w:themeFill="background2"/>
                <w:vAlign w:val="center"/>
              </w:tcPr>
            </w:tcPrChange>
          </w:tcPr>
          <w:p w14:paraId="3029F8E3" w14:textId="77777777" w:rsidR="008E4B87" w:rsidRPr="00FF6A71" w:rsidRDefault="008E4B87">
            <w:pPr>
              <w:spacing w:before="0" w:after="0" w:line="240" w:lineRule="auto"/>
              <w:jc w:val="center"/>
              <w:rPr>
                <w:ins w:id="51220" w:author="pete jones" w:date="2022-01-04T11:19:00Z"/>
                <w:rFonts w:cstheme="minorHAnsi"/>
                <w:b/>
                <w:bCs/>
              </w:rPr>
              <w:pPrChange w:id="51221" w:author="pete jones" w:date="2022-01-04T11:59:00Z">
                <w:pPr>
                  <w:keepNext/>
                  <w:jc w:val="center"/>
                </w:pPr>
              </w:pPrChange>
            </w:pPr>
            <w:ins w:id="51222" w:author="pete jones" w:date="2022-01-04T11:19:00Z">
              <w:r w:rsidRPr="00FF6A71">
                <w:rPr>
                  <w:rFonts w:cstheme="minorHAnsi"/>
                  <w:b/>
                  <w:bCs/>
                </w:rPr>
                <w:t>Option</w:t>
              </w:r>
            </w:ins>
          </w:p>
        </w:tc>
        <w:tc>
          <w:tcPr>
            <w:tcW w:w="814" w:type="dxa"/>
            <w:shd w:val="clear" w:color="auto" w:fill="E7E6E6" w:themeFill="background2"/>
            <w:noWrap/>
            <w:vAlign w:val="center"/>
            <w:tcPrChange w:id="51223" w:author="pete jones" w:date="2022-01-04T11:59:00Z">
              <w:tcPr>
                <w:tcW w:w="814" w:type="dxa"/>
                <w:shd w:val="clear" w:color="auto" w:fill="E7E6E6" w:themeFill="background2"/>
                <w:noWrap/>
                <w:vAlign w:val="center"/>
              </w:tcPr>
            </w:tcPrChange>
          </w:tcPr>
          <w:p w14:paraId="553DD7F5" w14:textId="77777777" w:rsidR="008E4B87" w:rsidRPr="00FF6A71" w:rsidRDefault="008E4B87">
            <w:pPr>
              <w:spacing w:before="0" w:after="0" w:line="240" w:lineRule="auto"/>
              <w:jc w:val="center"/>
              <w:rPr>
                <w:ins w:id="51224" w:author="pete jones" w:date="2022-01-04T11:19:00Z"/>
                <w:rFonts w:cstheme="minorHAnsi"/>
                <w:b/>
                <w:bCs/>
              </w:rPr>
              <w:pPrChange w:id="51225" w:author="pete jones" w:date="2022-01-04T11:59:00Z">
                <w:pPr>
                  <w:keepNext/>
                  <w:jc w:val="center"/>
                </w:pPr>
              </w:pPrChange>
            </w:pPr>
            <w:ins w:id="51226" w:author="pete jones" w:date="2022-01-04T11:19:00Z">
              <w:r w:rsidRPr="00FF6A71">
                <w:rPr>
                  <w:rFonts w:cstheme="minorHAnsi"/>
                  <w:b/>
                  <w:bCs/>
                </w:rPr>
                <w:t>YES</w:t>
              </w:r>
            </w:ins>
          </w:p>
        </w:tc>
        <w:tc>
          <w:tcPr>
            <w:tcW w:w="814" w:type="dxa"/>
            <w:shd w:val="clear" w:color="auto" w:fill="E7E6E6" w:themeFill="background2"/>
            <w:noWrap/>
            <w:vAlign w:val="center"/>
            <w:tcPrChange w:id="51227" w:author="pete jones" w:date="2022-01-04T11:59:00Z">
              <w:tcPr>
                <w:tcW w:w="814" w:type="dxa"/>
                <w:shd w:val="clear" w:color="auto" w:fill="E7E6E6" w:themeFill="background2"/>
                <w:noWrap/>
                <w:vAlign w:val="center"/>
              </w:tcPr>
            </w:tcPrChange>
          </w:tcPr>
          <w:p w14:paraId="4092B463" w14:textId="77777777" w:rsidR="008E4B87" w:rsidRPr="00FF6A71" w:rsidRDefault="008E4B87">
            <w:pPr>
              <w:spacing w:before="0" w:after="0" w:line="240" w:lineRule="auto"/>
              <w:jc w:val="center"/>
              <w:rPr>
                <w:ins w:id="51228" w:author="pete jones" w:date="2022-01-04T11:19:00Z"/>
                <w:rFonts w:cstheme="minorHAnsi"/>
                <w:b/>
                <w:bCs/>
              </w:rPr>
              <w:pPrChange w:id="51229" w:author="pete jones" w:date="2022-01-04T11:59:00Z">
                <w:pPr>
                  <w:keepNext/>
                  <w:jc w:val="center"/>
                </w:pPr>
              </w:pPrChange>
            </w:pPr>
            <w:ins w:id="51230" w:author="pete jones" w:date="2022-01-04T11:19:00Z">
              <w:r w:rsidRPr="00FF6A71">
                <w:rPr>
                  <w:rFonts w:cstheme="minorHAnsi"/>
                  <w:b/>
                  <w:bCs/>
                </w:rPr>
                <w:t>NO</w:t>
              </w:r>
            </w:ins>
          </w:p>
        </w:tc>
      </w:tr>
      <w:tr w:rsidR="008E4B87" w:rsidRPr="00FF6A71" w14:paraId="3DB1774F" w14:textId="77777777" w:rsidTr="00256E4A">
        <w:trPr>
          <w:trHeight w:val="300"/>
          <w:jc w:val="center"/>
          <w:ins w:id="51231" w:author="pete jones" w:date="2022-01-04T11:19:00Z"/>
          <w:trPrChange w:id="51232" w:author="pete jones" w:date="2022-01-04T11:59:00Z">
            <w:trPr>
              <w:trHeight w:val="300"/>
              <w:jc w:val="center"/>
            </w:trPr>
          </w:trPrChange>
        </w:trPr>
        <w:tc>
          <w:tcPr>
            <w:tcW w:w="908" w:type="dxa"/>
            <w:vAlign w:val="center"/>
            <w:tcPrChange w:id="51233" w:author="pete jones" w:date="2022-01-04T11:59:00Z">
              <w:tcPr>
                <w:tcW w:w="908" w:type="dxa"/>
                <w:vAlign w:val="center"/>
              </w:tcPr>
            </w:tcPrChange>
          </w:tcPr>
          <w:p w14:paraId="5B5F1900" w14:textId="77777777" w:rsidR="008E4B87" w:rsidRPr="00FF6A71" w:rsidRDefault="008E4B87">
            <w:pPr>
              <w:spacing w:before="0" w:after="0" w:line="240" w:lineRule="auto"/>
              <w:jc w:val="center"/>
              <w:rPr>
                <w:ins w:id="51234" w:author="pete jones" w:date="2022-01-04T11:19:00Z"/>
                <w:rFonts w:cstheme="minorHAnsi"/>
                <w:b/>
                <w:bCs/>
              </w:rPr>
              <w:pPrChange w:id="51235" w:author="pete jones" w:date="2022-01-04T11:59:00Z">
                <w:pPr>
                  <w:keepNext/>
                  <w:jc w:val="center"/>
                </w:pPr>
              </w:pPrChange>
            </w:pPr>
            <w:ins w:id="51236" w:author="pete jones" w:date="2022-01-04T11:19:00Z">
              <w:r w:rsidRPr="00FF6A71">
                <w:rPr>
                  <w:rFonts w:cstheme="minorHAnsi"/>
                  <w:b/>
                  <w:bCs/>
                </w:rPr>
                <w:t>%</w:t>
              </w:r>
            </w:ins>
          </w:p>
        </w:tc>
        <w:tc>
          <w:tcPr>
            <w:tcW w:w="814" w:type="dxa"/>
            <w:noWrap/>
            <w:vAlign w:val="center"/>
            <w:tcPrChange w:id="51237" w:author="pete jones" w:date="2022-01-04T11:59:00Z">
              <w:tcPr>
                <w:tcW w:w="814" w:type="dxa"/>
                <w:noWrap/>
                <w:vAlign w:val="center"/>
              </w:tcPr>
            </w:tcPrChange>
          </w:tcPr>
          <w:p w14:paraId="6A4F0DEF" w14:textId="77777777" w:rsidR="008E4B87" w:rsidRPr="00FF6A71" w:rsidRDefault="008E4B87">
            <w:pPr>
              <w:spacing w:before="0" w:after="0" w:line="240" w:lineRule="auto"/>
              <w:jc w:val="center"/>
              <w:rPr>
                <w:ins w:id="51238" w:author="pete jones" w:date="2022-01-04T11:19:00Z"/>
                <w:rFonts w:cstheme="minorHAnsi"/>
              </w:rPr>
              <w:pPrChange w:id="51239" w:author="pete jones" w:date="2022-01-04T11:59:00Z">
                <w:pPr>
                  <w:keepNext/>
                  <w:jc w:val="center"/>
                </w:pPr>
              </w:pPrChange>
            </w:pPr>
            <w:ins w:id="51240" w:author="pete jones" w:date="2022-01-04T11:19:00Z">
              <w:r w:rsidRPr="00FF6A71">
                <w:rPr>
                  <w:rFonts w:cstheme="minorHAnsi"/>
                </w:rPr>
                <w:t>77%</w:t>
              </w:r>
            </w:ins>
          </w:p>
        </w:tc>
        <w:tc>
          <w:tcPr>
            <w:tcW w:w="814" w:type="dxa"/>
            <w:noWrap/>
            <w:vAlign w:val="center"/>
            <w:tcPrChange w:id="51241" w:author="pete jones" w:date="2022-01-04T11:59:00Z">
              <w:tcPr>
                <w:tcW w:w="814" w:type="dxa"/>
                <w:noWrap/>
                <w:vAlign w:val="center"/>
              </w:tcPr>
            </w:tcPrChange>
          </w:tcPr>
          <w:p w14:paraId="75D66A1B" w14:textId="77777777" w:rsidR="008E4B87" w:rsidRPr="00FF6A71" w:rsidRDefault="008E4B87">
            <w:pPr>
              <w:spacing w:before="0" w:after="0" w:line="240" w:lineRule="auto"/>
              <w:jc w:val="center"/>
              <w:rPr>
                <w:ins w:id="51242" w:author="pete jones" w:date="2022-01-04T11:19:00Z"/>
                <w:rFonts w:cstheme="minorHAnsi"/>
              </w:rPr>
              <w:pPrChange w:id="51243" w:author="pete jones" w:date="2022-01-04T11:59:00Z">
                <w:pPr>
                  <w:keepNext/>
                  <w:jc w:val="center"/>
                </w:pPr>
              </w:pPrChange>
            </w:pPr>
            <w:ins w:id="51244" w:author="pete jones" w:date="2022-01-04T11:19:00Z">
              <w:r w:rsidRPr="00FF6A71">
                <w:rPr>
                  <w:rFonts w:cstheme="minorHAnsi"/>
                </w:rPr>
                <w:t>23%</w:t>
              </w:r>
            </w:ins>
          </w:p>
        </w:tc>
      </w:tr>
      <w:tr w:rsidR="008E4B87" w:rsidRPr="00FF6A71" w14:paraId="1FED8B58" w14:textId="77777777" w:rsidTr="00256E4A">
        <w:trPr>
          <w:trHeight w:val="300"/>
          <w:jc w:val="center"/>
          <w:ins w:id="51245" w:author="pete jones" w:date="2022-01-04T11:19:00Z"/>
          <w:trPrChange w:id="51246" w:author="pete jones" w:date="2022-01-04T11:59:00Z">
            <w:trPr>
              <w:trHeight w:val="300"/>
              <w:jc w:val="center"/>
            </w:trPr>
          </w:trPrChange>
        </w:trPr>
        <w:tc>
          <w:tcPr>
            <w:tcW w:w="908" w:type="dxa"/>
            <w:vAlign w:val="center"/>
            <w:tcPrChange w:id="51247" w:author="pete jones" w:date="2022-01-04T11:59:00Z">
              <w:tcPr>
                <w:tcW w:w="908" w:type="dxa"/>
                <w:vAlign w:val="center"/>
              </w:tcPr>
            </w:tcPrChange>
          </w:tcPr>
          <w:p w14:paraId="5C3AE1F2" w14:textId="77777777" w:rsidR="008E4B87" w:rsidRPr="00FF6A71" w:rsidRDefault="008E4B87">
            <w:pPr>
              <w:spacing w:before="0" w:after="0" w:line="240" w:lineRule="auto"/>
              <w:jc w:val="center"/>
              <w:rPr>
                <w:ins w:id="51248" w:author="pete jones" w:date="2022-01-04T11:19:00Z"/>
                <w:rFonts w:cstheme="minorHAnsi"/>
                <w:b/>
                <w:bCs/>
              </w:rPr>
              <w:pPrChange w:id="51249" w:author="pete jones" w:date="2022-01-04T11:59:00Z">
                <w:pPr>
                  <w:keepNext/>
                  <w:jc w:val="center"/>
                </w:pPr>
              </w:pPrChange>
            </w:pPr>
            <w:ins w:id="51250" w:author="pete jones" w:date="2022-01-04T11:19:00Z">
              <w:r w:rsidRPr="00FF6A71">
                <w:rPr>
                  <w:rFonts w:cstheme="minorHAnsi"/>
                  <w:b/>
                  <w:bCs/>
                </w:rPr>
                <w:t>Count</w:t>
              </w:r>
            </w:ins>
          </w:p>
        </w:tc>
        <w:tc>
          <w:tcPr>
            <w:tcW w:w="814" w:type="dxa"/>
            <w:noWrap/>
            <w:vAlign w:val="center"/>
            <w:tcPrChange w:id="51251" w:author="pete jones" w:date="2022-01-04T11:59:00Z">
              <w:tcPr>
                <w:tcW w:w="814" w:type="dxa"/>
                <w:noWrap/>
                <w:vAlign w:val="center"/>
              </w:tcPr>
            </w:tcPrChange>
          </w:tcPr>
          <w:p w14:paraId="59FAEF5B" w14:textId="77777777" w:rsidR="008E4B87" w:rsidRPr="00FF6A71" w:rsidRDefault="008E4B87">
            <w:pPr>
              <w:spacing w:before="0" w:after="0" w:line="240" w:lineRule="auto"/>
              <w:jc w:val="center"/>
              <w:rPr>
                <w:ins w:id="51252" w:author="pete jones" w:date="2022-01-04T11:19:00Z"/>
                <w:rFonts w:cstheme="minorHAnsi"/>
              </w:rPr>
              <w:pPrChange w:id="51253" w:author="pete jones" w:date="2022-01-04T11:59:00Z">
                <w:pPr>
                  <w:keepNext/>
                  <w:jc w:val="center"/>
                </w:pPr>
              </w:pPrChange>
            </w:pPr>
            <w:ins w:id="51254" w:author="pete jones" w:date="2022-01-04T11:19:00Z">
              <w:r w:rsidRPr="00FF6A71">
                <w:rPr>
                  <w:rFonts w:cstheme="minorHAnsi"/>
                </w:rPr>
                <w:t>20</w:t>
              </w:r>
            </w:ins>
          </w:p>
        </w:tc>
        <w:tc>
          <w:tcPr>
            <w:tcW w:w="814" w:type="dxa"/>
            <w:noWrap/>
            <w:vAlign w:val="center"/>
            <w:tcPrChange w:id="51255" w:author="pete jones" w:date="2022-01-04T11:59:00Z">
              <w:tcPr>
                <w:tcW w:w="814" w:type="dxa"/>
                <w:noWrap/>
                <w:vAlign w:val="center"/>
              </w:tcPr>
            </w:tcPrChange>
          </w:tcPr>
          <w:p w14:paraId="0ABD6C39" w14:textId="77777777" w:rsidR="008E4B87" w:rsidRPr="00FF6A71" w:rsidRDefault="008E4B87">
            <w:pPr>
              <w:spacing w:before="0" w:after="0" w:line="240" w:lineRule="auto"/>
              <w:jc w:val="center"/>
              <w:rPr>
                <w:ins w:id="51256" w:author="pete jones" w:date="2022-01-04T11:19:00Z"/>
                <w:rFonts w:cstheme="minorHAnsi"/>
              </w:rPr>
              <w:pPrChange w:id="51257" w:author="pete jones" w:date="2022-01-04T11:59:00Z">
                <w:pPr>
                  <w:keepNext/>
                  <w:jc w:val="center"/>
                </w:pPr>
              </w:pPrChange>
            </w:pPr>
            <w:ins w:id="51258" w:author="pete jones" w:date="2022-01-04T11:19:00Z">
              <w:r w:rsidRPr="00FF6A71">
                <w:rPr>
                  <w:rFonts w:cstheme="minorHAnsi"/>
                </w:rPr>
                <w:t>6</w:t>
              </w:r>
            </w:ins>
          </w:p>
        </w:tc>
      </w:tr>
    </w:tbl>
    <w:p w14:paraId="738BE7BC" w14:textId="13F5D3CA" w:rsidR="008E4B87" w:rsidRPr="00FF6A71" w:rsidRDefault="008E4B87">
      <w:pPr>
        <w:rPr>
          <w:ins w:id="51259" w:author="pete jones" w:date="2022-01-04T11:19:00Z"/>
          <w:rFonts w:cstheme="minorHAnsi"/>
        </w:rPr>
        <w:pPrChange w:id="51260" w:author="pete jones" w:date="2022-01-04T11:57:00Z">
          <w:pPr>
            <w:keepNext/>
          </w:pPr>
        </w:pPrChange>
      </w:pPr>
      <w:ins w:id="51261" w:author="pete jones" w:date="2022-01-04T11:19:00Z">
        <w:r w:rsidRPr="00FF6A71">
          <w:rPr>
            <w:rFonts w:cstheme="minorHAnsi"/>
          </w:rPr>
          <w:lastRenderedPageBreak/>
          <w:t xml:space="preserve">Q6.10 I am interested to learn more about challenging plagiarism in non-textual digital 3D data using </w:t>
        </w:r>
      </w:ins>
      <w:ins w:id="51262" w:author="pete jones" w:date="2022-03-30T12:11:00Z">
        <w:r w:rsidR="006E7D7D">
          <w:rPr>
            <w:rFonts w:cstheme="minorHAnsi"/>
          </w:rPr>
          <w:t xml:space="preserve">the </w:t>
        </w:r>
      </w:ins>
      <w:ins w:id="51263" w:author="pete jones" w:date="2022-01-04T11:19:00Z">
        <w:r w:rsidRPr="00FF6A71">
          <w:rPr>
            <w:rFonts w:cstheme="minorHAnsi"/>
          </w:rPr>
          <w:t>CDE process and tools</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1264" w:author="pete jones" w:date="2022-01-04T11:59:00Z">
          <w:tblPr>
            <w:tblW w:w="0" w:type="auto"/>
            <w:jc w:val="center"/>
            <w:tblLook w:val="04A0" w:firstRow="1" w:lastRow="0" w:firstColumn="1" w:lastColumn="0" w:noHBand="0" w:noVBand="1"/>
          </w:tblPr>
        </w:tblPrChange>
      </w:tblPr>
      <w:tblGrid>
        <w:gridCol w:w="908"/>
        <w:gridCol w:w="814"/>
        <w:gridCol w:w="814"/>
        <w:tblGridChange w:id="51265">
          <w:tblGrid>
            <w:gridCol w:w="908"/>
            <w:gridCol w:w="814"/>
            <w:gridCol w:w="814"/>
          </w:tblGrid>
        </w:tblGridChange>
      </w:tblGrid>
      <w:tr w:rsidR="008E4B87" w:rsidRPr="00FF6A71" w14:paraId="3A2414A7" w14:textId="77777777" w:rsidTr="00256E4A">
        <w:trPr>
          <w:trHeight w:val="300"/>
          <w:jc w:val="center"/>
          <w:ins w:id="51266" w:author="pete jones" w:date="2022-01-04T11:19:00Z"/>
          <w:trPrChange w:id="51267" w:author="pete jones" w:date="2022-01-04T11:59:00Z">
            <w:trPr>
              <w:trHeight w:val="300"/>
              <w:jc w:val="center"/>
            </w:trPr>
          </w:trPrChange>
        </w:trPr>
        <w:tc>
          <w:tcPr>
            <w:tcW w:w="908" w:type="dxa"/>
            <w:shd w:val="clear" w:color="auto" w:fill="E7E6E6" w:themeFill="background2"/>
            <w:vAlign w:val="center"/>
            <w:tcPrChange w:id="51268" w:author="pete jones" w:date="2022-01-04T11:59:00Z">
              <w:tcPr>
                <w:tcW w:w="908" w:type="dxa"/>
                <w:shd w:val="clear" w:color="auto" w:fill="E7E6E6" w:themeFill="background2"/>
                <w:vAlign w:val="center"/>
              </w:tcPr>
            </w:tcPrChange>
          </w:tcPr>
          <w:p w14:paraId="5946151A" w14:textId="77777777" w:rsidR="008E4B87" w:rsidRPr="00FF6A71" w:rsidRDefault="008E4B87">
            <w:pPr>
              <w:spacing w:before="0" w:after="0" w:line="240" w:lineRule="auto"/>
              <w:jc w:val="center"/>
              <w:rPr>
                <w:ins w:id="51269" w:author="pete jones" w:date="2022-01-04T11:19:00Z"/>
                <w:rFonts w:cstheme="minorHAnsi"/>
                <w:b/>
                <w:bCs/>
              </w:rPr>
              <w:pPrChange w:id="51270" w:author="pete jones" w:date="2022-01-04T11:59:00Z">
                <w:pPr>
                  <w:keepNext/>
                  <w:jc w:val="center"/>
                </w:pPr>
              </w:pPrChange>
            </w:pPr>
            <w:ins w:id="51271" w:author="pete jones" w:date="2022-01-04T11:19:00Z">
              <w:r w:rsidRPr="00FF6A71">
                <w:rPr>
                  <w:rFonts w:cstheme="minorHAnsi"/>
                  <w:b/>
                  <w:bCs/>
                </w:rPr>
                <w:t>Option</w:t>
              </w:r>
            </w:ins>
          </w:p>
        </w:tc>
        <w:tc>
          <w:tcPr>
            <w:tcW w:w="814" w:type="dxa"/>
            <w:shd w:val="clear" w:color="auto" w:fill="E7E6E6" w:themeFill="background2"/>
            <w:noWrap/>
            <w:vAlign w:val="center"/>
            <w:tcPrChange w:id="51272" w:author="pete jones" w:date="2022-01-04T11:59:00Z">
              <w:tcPr>
                <w:tcW w:w="814" w:type="dxa"/>
                <w:shd w:val="clear" w:color="auto" w:fill="E7E6E6" w:themeFill="background2"/>
                <w:noWrap/>
                <w:vAlign w:val="center"/>
              </w:tcPr>
            </w:tcPrChange>
          </w:tcPr>
          <w:p w14:paraId="70A45F62" w14:textId="77777777" w:rsidR="008E4B87" w:rsidRPr="00FF6A71" w:rsidRDefault="008E4B87">
            <w:pPr>
              <w:spacing w:before="0" w:after="0" w:line="240" w:lineRule="auto"/>
              <w:jc w:val="center"/>
              <w:rPr>
                <w:ins w:id="51273" w:author="pete jones" w:date="2022-01-04T11:19:00Z"/>
                <w:rFonts w:cstheme="minorHAnsi"/>
                <w:b/>
                <w:bCs/>
              </w:rPr>
              <w:pPrChange w:id="51274" w:author="pete jones" w:date="2022-01-04T11:59:00Z">
                <w:pPr>
                  <w:keepNext/>
                  <w:jc w:val="center"/>
                </w:pPr>
              </w:pPrChange>
            </w:pPr>
            <w:ins w:id="51275" w:author="pete jones" w:date="2022-01-04T11:19:00Z">
              <w:r w:rsidRPr="00FF6A71">
                <w:rPr>
                  <w:rFonts w:cstheme="minorHAnsi"/>
                  <w:b/>
                  <w:bCs/>
                </w:rPr>
                <w:t>YES</w:t>
              </w:r>
            </w:ins>
          </w:p>
        </w:tc>
        <w:tc>
          <w:tcPr>
            <w:tcW w:w="814" w:type="dxa"/>
            <w:shd w:val="clear" w:color="auto" w:fill="E7E6E6" w:themeFill="background2"/>
            <w:noWrap/>
            <w:vAlign w:val="center"/>
            <w:tcPrChange w:id="51276" w:author="pete jones" w:date="2022-01-04T11:59:00Z">
              <w:tcPr>
                <w:tcW w:w="814" w:type="dxa"/>
                <w:shd w:val="clear" w:color="auto" w:fill="E7E6E6" w:themeFill="background2"/>
                <w:noWrap/>
                <w:vAlign w:val="center"/>
              </w:tcPr>
            </w:tcPrChange>
          </w:tcPr>
          <w:p w14:paraId="6CEC23BE" w14:textId="77777777" w:rsidR="008E4B87" w:rsidRPr="00FF6A71" w:rsidRDefault="008E4B87">
            <w:pPr>
              <w:spacing w:before="0" w:after="0" w:line="240" w:lineRule="auto"/>
              <w:jc w:val="center"/>
              <w:rPr>
                <w:ins w:id="51277" w:author="pete jones" w:date="2022-01-04T11:19:00Z"/>
                <w:rFonts w:cstheme="minorHAnsi"/>
                <w:b/>
                <w:bCs/>
              </w:rPr>
              <w:pPrChange w:id="51278" w:author="pete jones" w:date="2022-01-04T11:59:00Z">
                <w:pPr>
                  <w:keepNext/>
                  <w:jc w:val="center"/>
                </w:pPr>
              </w:pPrChange>
            </w:pPr>
            <w:ins w:id="51279" w:author="pete jones" w:date="2022-01-04T11:19:00Z">
              <w:r w:rsidRPr="00FF6A71">
                <w:rPr>
                  <w:rFonts w:cstheme="minorHAnsi"/>
                  <w:b/>
                  <w:bCs/>
                </w:rPr>
                <w:t>NO</w:t>
              </w:r>
            </w:ins>
          </w:p>
        </w:tc>
      </w:tr>
      <w:tr w:rsidR="008E4B87" w:rsidRPr="00FF6A71" w14:paraId="379DBC76" w14:textId="77777777" w:rsidTr="00256E4A">
        <w:trPr>
          <w:trHeight w:val="300"/>
          <w:jc w:val="center"/>
          <w:ins w:id="51280" w:author="pete jones" w:date="2022-01-04T11:19:00Z"/>
          <w:trPrChange w:id="51281" w:author="pete jones" w:date="2022-01-04T11:59:00Z">
            <w:trPr>
              <w:trHeight w:val="300"/>
              <w:jc w:val="center"/>
            </w:trPr>
          </w:trPrChange>
        </w:trPr>
        <w:tc>
          <w:tcPr>
            <w:tcW w:w="908" w:type="dxa"/>
            <w:vAlign w:val="center"/>
            <w:tcPrChange w:id="51282" w:author="pete jones" w:date="2022-01-04T11:59:00Z">
              <w:tcPr>
                <w:tcW w:w="908" w:type="dxa"/>
                <w:vAlign w:val="center"/>
              </w:tcPr>
            </w:tcPrChange>
          </w:tcPr>
          <w:p w14:paraId="15392269" w14:textId="77777777" w:rsidR="008E4B87" w:rsidRPr="00FF6A71" w:rsidRDefault="008E4B87">
            <w:pPr>
              <w:spacing w:before="0" w:after="0" w:line="240" w:lineRule="auto"/>
              <w:jc w:val="center"/>
              <w:rPr>
                <w:ins w:id="51283" w:author="pete jones" w:date="2022-01-04T11:19:00Z"/>
                <w:rFonts w:cstheme="minorHAnsi"/>
                <w:b/>
                <w:bCs/>
              </w:rPr>
              <w:pPrChange w:id="51284" w:author="pete jones" w:date="2022-01-04T11:59:00Z">
                <w:pPr>
                  <w:keepNext/>
                  <w:jc w:val="center"/>
                </w:pPr>
              </w:pPrChange>
            </w:pPr>
            <w:ins w:id="51285" w:author="pete jones" w:date="2022-01-04T11:19:00Z">
              <w:r w:rsidRPr="00FF6A71">
                <w:rPr>
                  <w:rFonts w:cstheme="minorHAnsi"/>
                  <w:b/>
                  <w:bCs/>
                </w:rPr>
                <w:t>%</w:t>
              </w:r>
            </w:ins>
          </w:p>
        </w:tc>
        <w:tc>
          <w:tcPr>
            <w:tcW w:w="814" w:type="dxa"/>
            <w:noWrap/>
            <w:vAlign w:val="center"/>
            <w:tcPrChange w:id="51286" w:author="pete jones" w:date="2022-01-04T11:59:00Z">
              <w:tcPr>
                <w:tcW w:w="814" w:type="dxa"/>
                <w:noWrap/>
                <w:vAlign w:val="center"/>
              </w:tcPr>
            </w:tcPrChange>
          </w:tcPr>
          <w:p w14:paraId="4BE9E485" w14:textId="77777777" w:rsidR="008E4B87" w:rsidRPr="00FF6A71" w:rsidRDefault="008E4B87">
            <w:pPr>
              <w:spacing w:before="0" w:after="0" w:line="240" w:lineRule="auto"/>
              <w:jc w:val="center"/>
              <w:rPr>
                <w:ins w:id="51287" w:author="pete jones" w:date="2022-01-04T11:19:00Z"/>
                <w:rFonts w:cstheme="minorHAnsi"/>
              </w:rPr>
              <w:pPrChange w:id="51288" w:author="pete jones" w:date="2022-01-04T11:59:00Z">
                <w:pPr>
                  <w:keepNext/>
                  <w:jc w:val="center"/>
                </w:pPr>
              </w:pPrChange>
            </w:pPr>
            <w:ins w:id="51289" w:author="pete jones" w:date="2022-01-04T11:19:00Z">
              <w:r w:rsidRPr="00FF6A71">
                <w:rPr>
                  <w:rFonts w:cstheme="minorHAnsi"/>
                </w:rPr>
                <w:t>54%</w:t>
              </w:r>
            </w:ins>
          </w:p>
        </w:tc>
        <w:tc>
          <w:tcPr>
            <w:tcW w:w="814" w:type="dxa"/>
            <w:noWrap/>
            <w:vAlign w:val="center"/>
            <w:tcPrChange w:id="51290" w:author="pete jones" w:date="2022-01-04T11:59:00Z">
              <w:tcPr>
                <w:tcW w:w="814" w:type="dxa"/>
                <w:noWrap/>
                <w:vAlign w:val="center"/>
              </w:tcPr>
            </w:tcPrChange>
          </w:tcPr>
          <w:p w14:paraId="66F09C01" w14:textId="77777777" w:rsidR="008E4B87" w:rsidRPr="00FF6A71" w:rsidRDefault="008E4B87">
            <w:pPr>
              <w:spacing w:before="0" w:after="0" w:line="240" w:lineRule="auto"/>
              <w:jc w:val="center"/>
              <w:rPr>
                <w:ins w:id="51291" w:author="pete jones" w:date="2022-01-04T11:19:00Z"/>
                <w:rFonts w:cstheme="minorHAnsi"/>
              </w:rPr>
              <w:pPrChange w:id="51292" w:author="pete jones" w:date="2022-01-04T11:59:00Z">
                <w:pPr>
                  <w:keepNext/>
                  <w:jc w:val="center"/>
                </w:pPr>
              </w:pPrChange>
            </w:pPr>
            <w:ins w:id="51293" w:author="pete jones" w:date="2022-01-04T11:19:00Z">
              <w:r w:rsidRPr="00FF6A71">
                <w:rPr>
                  <w:rFonts w:cstheme="minorHAnsi"/>
                </w:rPr>
                <w:t>46%</w:t>
              </w:r>
            </w:ins>
          </w:p>
        </w:tc>
      </w:tr>
      <w:tr w:rsidR="008E4B87" w:rsidRPr="00FF6A71" w14:paraId="172D603A" w14:textId="77777777" w:rsidTr="00256E4A">
        <w:trPr>
          <w:trHeight w:val="300"/>
          <w:jc w:val="center"/>
          <w:ins w:id="51294" w:author="pete jones" w:date="2022-01-04T11:19:00Z"/>
          <w:trPrChange w:id="51295" w:author="pete jones" w:date="2022-01-04T11:59:00Z">
            <w:trPr>
              <w:trHeight w:val="300"/>
              <w:jc w:val="center"/>
            </w:trPr>
          </w:trPrChange>
        </w:trPr>
        <w:tc>
          <w:tcPr>
            <w:tcW w:w="908" w:type="dxa"/>
            <w:vAlign w:val="center"/>
            <w:tcPrChange w:id="51296" w:author="pete jones" w:date="2022-01-04T11:59:00Z">
              <w:tcPr>
                <w:tcW w:w="908" w:type="dxa"/>
                <w:vAlign w:val="center"/>
              </w:tcPr>
            </w:tcPrChange>
          </w:tcPr>
          <w:p w14:paraId="3953DC80" w14:textId="77777777" w:rsidR="008E4B87" w:rsidRPr="00FF6A71" w:rsidRDefault="008E4B87">
            <w:pPr>
              <w:spacing w:before="0" w:after="0" w:line="240" w:lineRule="auto"/>
              <w:jc w:val="center"/>
              <w:rPr>
                <w:ins w:id="51297" w:author="pete jones" w:date="2022-01-04T11:19:00Z"/>
                <w:rFonts w:cstheme="minorHAnsi"/>
                <w:b/>
                <w:bCs/>
              </w:rPr>
              <w:pPrChange w:id="51298" w:author="pete jones" w:date="2022-01-04T11:59:00Z">
                <w:pPr>
                  <w:keepNext/>
                  <w:jc w:val="center"/>
                </w:pPr>
              </w:pPrChange>
            </w:pPr>
            <w:ins w:id="51299" w:author="pete jones" w:date="2022-01-04T11:19:00Z">
              <w:r w:rsidRPr="00FF6A71">
                <w:rPr>
                  <w:rFonts w:cstheme="minorHAnsi"/>
                  <w:b/>
                  <w:bCs/>
                </w:rPr>
                <w:t>Count</w:t>
              </w:r>
            </w:ins>
          </w:p>
        </w:tc>
        <w:tc>
          <w:tcPr>
            <w:tcW w:w="814" w:type="dxa"/>
            <w:noWrap/>
            <w:vAlign w:val="center"/>
            <w:tcPrChange w:id="51300" w:author="pete jones" w:date="2022-01-04T11:59:00Z">
              <w:tcPr>
                <w:tcW w:w="814" w:type="dxa"/>
                <w:noWrap/>
                <w:vAlign w:val="center"/>
              </w:tcPr>
            </w:tcPrChange>
          </w:tcPr>
          <w:p w14:paraId="613EE7F9" w14:textId="77777777" w:rsidR="008E4B87" w:rsidRPr="00FF6A71" w:rsidRDefault="008E4B87">
            <w:pPr>
              <w:spacing w:before="0" w:after="0" w:line="240" w:lineRule="auto"/>
              <w:jc w:val="center"/>
              <w:rPr>
                <w:ins w:id="51301" w:author="pete jones" w:date="2022-01-04T11:19:00Z"/>
                <w:rFonts w:cstheme="minorHAnsi"/>
              </w:rPr>
              <w:pPrChange w:id="51302" w:author="pete jones" w:date="2022-01-04T11:59:00Z">
                <w:pPr>
                  <w:keepNext/>
                  <w:jc w:val="center"/>
                </w:pPr>
              </w:pPrChange>
            </w:pPr>
            <w:ins w:id="51303" w:author="pete jones" w:date="2022-01-04T11:19:00Z">
              <w:r w:rsidRPr="00FF6A71">
                <w:rPr>
                  <w:rFonts w:cstheme="minorHAnsi"/>
                </w:rPr>
                <w:t>14</w:t>
              </w:r>
            </w:ins>
          </w:p>
        </w:tc>
        <w:tc>
          <w:tcPr>
            <w:tcW w:w="814" w:type="dxa"/>
            <w:noWrap/>
            <w:vAlign w:val="center"/>
            <w:tcPrChange w:id="51304" w:author="pete jones" w:date="2022-01-04T11:59:00Z">
              <w:tcPr>
                <w:tcW w:w="814" w:type="dxa"/>
                <w:noWrap/>
                <w:vAlign w:val="center"/>
              </w:tcPr>
            </w:tcPrChange>
          </w:tcPr>
          <w:p w14:paraId="4556349E" w14:textId="77777777" w:rsidR="008E4B87" w:rsidRPr="00FF6A71" w:rsidRDefault="008E4B87">
            <w:pPr>
              <w:spacing w:before="0" w:after="0" w:line="240" w:lineRule="auto"/>
              <w:jc w:val="center"/>
              <w:rPr>
                <w:ins w:id="51305" w:author="pete jones" w:date="2022-01-04T11:19:00Z"/>
                <w:rFonts w:cstheme="minorHAnsi"/>
              </w:rPr>
              <w:pPrChange w:id="51306" w:author="pete jones" w:date="2022-01-04T11:59:00Z">
                <w:pPr>
                  <w:keepNext/>
                  <w:jc w:val="center"/>
                </w:pPr>
              </w:pPrChange>
            </w:pPr>
            <w:ins w:id="51307" w:author="pete jones" w:date="2022-01-04T11:19:00Z">
              <w:r w:rsidRPr="00FF6A71">
                <w:rPr>
                  <w:rFonts w:cstheme="minorHAnsi"/>
                </w:rPr>
                <w:t>12</w:t>
              </w:r>
            </w:ins>
          </w:p>
        </w:tc>
      </w:tr>
    </w:tbl>
    <w:p w14:paraId="42D147D8" w14:textId="77777777" w:rsidR="008E4B87" w:rsidRPr="00FF6A71" w:rsidRDefault="008E4B87">
      <w:pPr>
        <w:rPr>
          <w:ins w:id="51308" w:author="pete jones" w:date="2022-01-04T11:19:00Z"/>
          <w:rFonts w:cstheme="minorHAnsi"/>
          <w:b/>
          <w:bCs/>
          <w:u w:val="single"/>
        </w:rPr>
        <w:pPrChange w:id="51309" w:author="pete jones" w:date="2022-01-04T11:57:00Z">
          <w:pPr>
            <w:keepNext/>
          </w:pPr>
        </w:pPrChange>
      </w:pPr>
      <w:ins w:id="51310" w:author="pete jones" w:date="2022-01-04T11:19:00Z">
        <w:r w:rsidRPr="00FF6A71">
          <w:rPr>
            <w:rFonts w:cstheme="minorHAnsi"/>
            <w:b/>
            <w:bCs/>
            <w:u w:val="single"/>
          </w:rPr>
          <w:t>Correlated data</w:t>
        </w:r>
      </w:ins>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1311" w:author="pete jones" w:date="2022-01-04T11:59:00Z">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6941"/>
        <w:gridCol w:w="1843"/>
        <w:tblGridChange w:id="51312">
          <w:tblGrid>
            <w:gridCol w:w="6941"/>
            <w:gridCol w:w="1843"/>
          </w:tblGrid>
        </w:tblGridChange>
      </w:tblGrid>
      <w:tr w:rsidR="008E4B87" w:rsidRPr="00FF6A71" w14:paraId="4252BB55" w14:textId="77777777" w:rsidTr="00256E4A">
        <w:trPr>
          <w:trHeight w:val="315"/>
          <w:ins w:id="51313" w:author="pete jones" w:date="2022-01-04T11:19:00Z"/>
          <w:trPrChange w:id="51314" w:author="pete jones" w:date="2022-01-04T11:59:00Z">
            <w:trPr>
              <w:trHeight w:val="315"/>
            </w:trPr>
          </w:trPrChange>
        </w:trPr>
        <w:tc>
          <w:tcPr>
            <w:tcW w:w="6941" w:type="dxa"/>
            <w:shd w:val="clear" w:color="auto" w:fill="auto"/>
            <w:noWrap/>
            <w:vAlign w:val="bottom"/>
            <w:tcPrChange w:id="51315" w:author="pete jones" w:date="2022-01-04T11:59:00Z">
              <w:tcPr>
                <w:tcW w:w="6941" w:type="dxa"/>
                <w:shd w:val="clear" w:color="auto" w:fill="auto"/>
                <w:noWrap/>
                <w:vAlign w:val="bottom"/>
              </w:tcPr>
            </w:tcPrChange>
          </w:tcPr>
          <w:p w14:paraId="71BDFAD7" w14:textId="58CA9CDC" w:rsidR="008E4B87" w:rsidRPr="00FF6A71" w:rsidRDefault="008E4B87">
            <w:pPr>
              <w:spacing w:before="0" w:after="0" w:line="240" w:lineRule="auto"/>
              <w:jc w:val="center"/>
              <w:rPr>
                <w:ins w:id="51316" w:author="pete jones" w:date="2022-01-04T11:19:00Z"/>
                <w:rFonts w:ascii="Calibri" w:hAnsi="Calibri" w:cs="Calibri"/>
                <w:b/>
                <w:bCs/>
                <w:color w:val="000000"/>
              </w:rPr>
              <w:pPrChange w:id="51317" w:author="pete jones" w:date="2022-01-04T11:59:00Z">
                <w:pPr>
                  <w:spacing w:after="0" w:line="240" w:lineRule="auto"/>
                  <w:jc w:val="center"/>
                </w:pPr>
              </w:pPrChange>
            </w:pPr>
            <w:ins w:id="51318" w:author="pete jones" w:date="2022-01-04T11:19:00Z">
              <w:r w:rsidRPr="00FF6A71">
                <w:rPr>
                  <w:rFonts w:ascii="Calibri" w:hAnsi="Calibri" w:cs="Calibri"/>
                  <w:b/>
                  <w:bCs/>
                  <w:color w:val="000000"/>
                </w:rPr>
                <w:t>Negative</w:t>
              </w:r>
            </w:ins>
            <w:ins w:id="51319" w:author="pete jones" w:date="2022-03-30T12:11:00Z">
              <w:r w:rsidR="006E7D7D">
                <w:rPr>
                  <w:rFonts w:ascii="Calibri" w:hAnsi="Calibri" w:cs="Calibri"/>
                  <w:b/>
                  <w:bCs/>
                  <w:color w:val="000000"/>
                </w:rPr>
                <w:t>ly</w:t>
              </w:r>
            </w:ins>
            <w:ins w:id="51320" w:author="pete jones" w:date="2022-01-04T11:19:00Z">
              <w:r w:rsidRPr="00FF6A71">
                <w:rPr>
                  <w:rFonts w:ascii="Calibri" w:hAnsi="Calibri" w:cs="Calibri"/>
                  <w:b/>
                  <w:bCs/>
                  <w:color w:val="000000"/>
                </w:rPr>
                <w:t xml:space="preserve"> correlated pairs</w:t>
              </w:r>
            </w:ins>
          </w:p>
        </w:tc>
        <w:tc>
          <w:tcPr>
            <w:tcW w:w="1843" w:type="dxa"/>
            <w:tcPrChange w:id="51321" w:author="pete jones" w:date="2022-01-04T11:59:00Z">
              <w:tcPr>
                <w:tcW w:w="1843" w:type="dxa"/>
              </w:tcPr>
            </w:tcPrChange>
          </w:tcPr>
          <w:p w14:paraId="204CEDFD" w14:textId="77777777" w:rsidR="008E4B87" w:rsidRPr="00FF6A71" w:rsidRDefault="008E4B87">
            <w:pPr>
              <w:spacing w:before="0" w:after="0" w:line="240" w:lineRule="auto"/>
              <w:jc w:val="center"/>
              <w:rPr>
                <w:ins w:id="51322" w:author="pete jones" w:date="2022-01-04T11:19:00Z"/>
                <w:rFonts w:ascii="Calibri" w:hAnsi="Calibri" w:cs="Calibri"/>
                <w:b/>
                <w:bCs/>
                <w:color w:val="000000"/>
              </w:rPr>
              <w:pPrChange w:id="51323" w:author="pete jones" w:date="2022-01-04T11:59:00Z">
                <w:pPr>
                  <w:spacing w:after="0" w:line="240" w:lineRule="auto"/>
                  <w:jc w:val="center"/>
                </w:pPr>
              </w:pPrChange>
            </w:pPr>
            <w:ins w:id="51324" w:author="pete jones" w:date="2022-01-04T11:19:00Z">
              <w:r w:rsidRPr="00FF6A71">
                <w:rPr>
                  <w:rFonts w:ascii="Calibri" w:hAnsi="Calibri" w:cs="Calibri"/>
                  <w:b/>
                  <w:bCs/>
                  <w:color w:val="000000"/>
                </w:rPr>
                <w:t>Score</w:t>
              </w:r>
            </w:ins>
          </w:p>
        </w:tc>
      </w:tr>
      <w:tr w:rsidR="008E4B87" w:rsidRPr="00FF6A71" w14:paraId="118DD0FF" w14:textId="77777777" w:rsidTr="00256E4A">
        <w:trPr>
          <w:trHeight w:val="315"/>
          <w:ins w:id="51325" w:author="pete jones" w:date="2022-01-04T11:19:00Z"/>
          <w:trPrChange w:id="51326" w:author="pete jones" w:date="2022-01-04T11:59:00Z">
            <w:trPr>
              <w:trHeight w:val="315"/>
            </w:trPr>
          </w:trPrChange>
        </w:trPr>
        <w:tc>
          <w:tcPr>
            <w:tcW w:w="6941" w:type="dxa"/>
            <w:shd w:val="clear" w:color="auto" w:fill="auto"/>
            <w:noWrap/>
            <w:vAlign w:val="bottom"/>
            <w:hideMark/>
            <w:tcPrChange w:id="51327" w:author="pete jones" w:date="2022-01-04T11:59:00Z">
              <w:tcPr>
                <w:tcW w:w="6941" w:type="dxa"/>
                <w:shd w:val="clear" w:color="auto" w:fill="auto"/>
                <w:noWrap/>
                <w:vAlign w:val="bottom"/>
                <w:hideMark/>
              </w:tcPr>
            </w:tcPrChange>
          </w:tcPr>
          <w:p w14:paraId="7AE97D19" w14:textId="4661F425" w:rsidR="008E4B87" w:rsidRPr="00FF6A71" w:rsidRDefault="008E4B87">
            <w:pPr>
              <w:spacing w:before="0" w:after="0" w:line="240" w:lineRule="auto"/>
              <w:rPr>
                <w:ins w:id="51328" w:author="pete jones" w:date="2022-01-04T11:19:00Z"/>
                <w:rFonts w:ascii="Calibri" w:hAnsi="Calibri" w:cs="Calibri"/>
                <w:color w:val="000000"/>
              </w:rPr>
              <w:pPrChange w:id="51329" w:author="pete jones" w:date="2022-01-04T11:59:00Z">
                <w:pPr>
                  <w:spacing w:after="0" w:line="240" w:lineRule="auto"/>
                </w:pPr>
              </w:pPrChange>
            </w:pPr>
            <w:ins w:id="51330" w:author="pete jones" w:date="2022-01-04T11:19:00Z">
              <w:r w:rsidRPr="00FF6A71">
                <w:rPr>
                  <w:rFonts w:ascii="Calibri" w:hAnsi="Calibri" w:cs="Calibri"/>
                  <w:color w:val="000000"/>
                </w:rPr>
                <w:t>Q6.5 - My students have experience managing "Big-Data" assemblies in a team-based project.</w:t>
              </w:r>
            </w:ins>
          </w:p>
        </w:tc>
        <w:tc>
          <w:tcPr>
            <w:tcW w:w="1843" w:type="dxa"/>
            <w:vMerge w:val="restart"/>
            <w:vAlign w:val="center"/>
            <w:tcPrChange w:id="51331" w:author="pete jones" w:date="2022-01-04T11:59:00Z">
              <w:tcPr>
                <w:tcW w:w="1843" w:type="dxa"/>
                <w:vMerge w:val="restart"/>
                <w:vAlign w:val="center"/>
              </w:tcPr>
            </w:tcPrChange>
          </w:tcPr>
          <w:p w14:paraId="6A712463" w14:textId="77777777" w:rsidR="008E4B87" w:rsidRPr="00FF6A71" w:rsidRDefault="008E4B87">
            <w:pPr>
              <w:spacing w:before="0" w:after="0" w:line="240" w:lineRule="auto"/>
              <w:jc w:val="center"/>
              <w:rPr>
                <w:ins w:id="51332" w:author="pete jones" w:date="2022-01-04T11:19:00Z"/>
                <w:rFonts w:ascii="Calibri" w:hAnsi="Calibri" w:cs="Calibri"/>
                <w:color w:val="000000"/>
              </w:rPr>
              <w:pPrChange w:id="51333" w:author="pete jones" w:date="2022-01-04T11:59:00Z">
                <w:pPr>
                  <w:spacing w:after="0" w:line="240" w:lineRule="auto"/>
                  <w:jc w:val="center"/>
                </w:pPr>
              </w:pPrChange>
            </w:pPr>
            <w:ins w:id="51334" w:author="pete jones" w:date="2022-01-04T11:19:00Z">
              <w:r w:rsidRPr="00FF6A71">
                <w:rPr>
                  <w:rFonts w:ascii="Calibri" w:hAnsi="Calibri" w:cs="Calibri"/>
                  <w:color w:val="000000"/>
                </w:rPr>
                <w:t>-0.68033</w:t>
              </w:r>
            </w:ins>
          </w:p>
        </w:tc>
      </w:tr>
      <w:tr w:rsidR="008E4B87" w:rsidRPr="00FF6A71" w14:paraId="3E2C2250" w14:textId="77777777" w:rsidTr="00256E4A">
        <w:trPr>
          <w:trHeight w:val="300"/>
          <w:ins w:id="51335" w:author="pete jones" w:date="2022-01-04T11:19:00Z"/>
          <w:trPrChange w:id="51336" w:author="pete jones" w:date="2022-01-04T11:59:00Z">
            <w:trPr>
              <w:trHeight w:val="300"/>
            </w:trPr>
          </w:trPrChange>
        </w:trPr>
        <w:tc>
          <w:tcPr>
            <w:tcW w:w="6941" w:type="dxa"/>
            <w:shd w:val="clear" w:color="auto" w:fill="auto"/>
            <w:noWrap/>
            <w:vAlign w:val="bottom"/>
            <w:hideMark/>
            <w:tcPrChange w:id="51337" w:author="pete jones" w:date="2022-01-04T11:59:00Z">
              <w:tcPr>
                <w:tcW w:w="6941" w:type="dxa"/>
                <w:shd w:val="clear" w:color="auto" w:fill="auto"/>
                <w:noWrap/>
                <w:vAlign w:val="bottom"/>
                <w:hideMark/>
              </w:tcPr>
            </w:tcPrChange>
          </w:tcPr>
          <w:p w14:paraId="089770C0" w14:textId="36DFFE1E" w:rsidR="008E4B87" w:rsidRPr="00FF6A71" w:rsidRDefault="008E4B87">
            <w:pPr>
              <w:spacing w:before="0" w:after="0" w:line="240" w:lineRule="auto"/>
              <w:rPr>
                <w:ins w:id="51338" w:author="pete jones" w:date="2022-01-04T11:19:00Z"/>
                <w:rFonts w:ascii="Calibri" w:hAnsi="Calibri" w:cs="Calibri"/>
                <w:color w:val="000000"/>
              </w:rPr>
              <w:pPrChange w:id="51339" w:author="pete jones" w:date="2022-01-04T11:59:00Z">
                <w:pPr>
                  <w:spacing w:after="0" w:line="240" w:lineRule="auto"/>
                </w:pPr>
              </w:pPrChange>
            </w:pPr>
            <w:ins w:id="51340" w:author="pete jones" w:date="2022-01-04T11:19:00Z">
              <w:r w:rsidRPr="00FF6A71">
                <w:rPr>
                  <w:rFonts w:ascii="Calibri" w:hAnsi="Calibri" w:cs="Calibri"/>
                  <w:color w:val="000000"/>
                </w:rPr>
                <w:t>Q2.4 - Technological innovation is fundamentally transforming education and updating the skills required for the contemporary workplace</w:t>
              </w:r>
            </w:ins>
          </w:p>
        </w:tc>
        <w:tc>
          <w:tcPr>
            <w:tcW w:w="1843" w:type="dxa"/>
            <w:vMerge/>
            <w:tcPrChange w:id="51341" w:author="pete jones" w:date="2022-01-04T11:59:00Z">
              <w:tcPr>
                <w:tcW w:w="1843" w:type="dxa"/>
                <w:vMerge/>
              </w:tcPr>
            </w:tcPrChange>
          </w:tcPr>
          <w:p w14:paraId="34CD2C60" w14:textId="77777777" w:rsidR="008E4B87" w:rsidRPr="00FF6A71" w:rsidRDefault="008E4B87">
            <w:pPr>
              <w:spacing w:before="0" w:after="0" w:line="240" w:lineRule="auto"/>
              <w:jc w:val="center"/>
              <w:rPr>
                <w:ins w:id="51342" w:author="pete jones" w:date="2022-01-04T11:19:00Z"/>
                <w:rFonts w:ascii="Calibri" w:hAnsi="Calibri" w:cs="Calibri"/>
                <w:color w:val="000000"/>
              </w:rPr>
              <w:pPrChange w:id="51343" w:author="pete jones" w:date="2022-01-04T11:59:00Z">
                <w:pPr>
                  <w:spacing w:after="0" w:line="240" w:lineRule="auto"/>
                  <w:jc w:val="center"/>
                </w:pPr>
              </w:pPrChange>
            </w:pPr>
          </w:p>
        </w:tc>
      </w:tr>
      <w:tr w:rsidR="008E4B87" w:rsidRPr="00FF6A71" w14:paraId="63B7823F" w14:textId="77777777" w:rsidTr="00256E4A">
        <w:trPr>
          <w:trHeight w:val="300"/>
          <w:ins w:id="51344" w:author="pete jones" w:date="2022-01-04T11:19:00Z"/>
          <w:trPrChange w:id="51345" w:author="pete jones" w:date="2022-01-04T11:59:00Z">
            <w:trPr>
              <w:trHeight w:val="300"/>
            </w:trPr>
          </w:trPrChange>
        </w:trPr>
        <w:tc>
          <w:tcPr>
            <w:tcW w:w="8784" w:type="dxa"/>
            <w:gridSpan w:val="2"/>
            <w:shd w:val="clear" w:color="auto" w:fill="auto"/>
            <w:noWrap/>
            <w:vAlign w:val="bottom"/>
            <w:tcPrChange w:id="51346" w:author="pete jones" w:date="2022-01-04T11:59:00Z">
              <w:tcPr>
                <w:tcW w:w="8784" w:type="dxa"/>
                <w:gridSpan w:val="2"/>
                <w:shd w:val="clear" w:color="auto" w:fill="auto"/>
                <w:noWrap/>
                <w:vAlign w:val="bottom"/>
              </w:tcPr>
            </w:tcPrChange>
          </w:tcPr>
          <w:p w14:paraId="3E2D1CD2" w14:textId="77777777" w:rsidR="008E4B87" w:rsidRPr="00FF6A71" w:rsidRDefault="008E4B87">
            <w:pPr>
              <w:spacing w:before="0" w:after="0" w:line="240" w:lineRule="auto"/>
              <w:rPr>
                <w:ins w:id="51347" w:author="pete jones" w:date="2022-01-04T11:19:00Z"/>
                <w:rFonts w:ascii="Calibri" w:hAnsi="Calibri" w:cs="Calibri"/>
                <w:color w:val="000000"/>
              </w:rPr>
              <w:pPrChange w:id="51348" w:author="pete jones" w:date="2022-01-04T11:59:00Z">
                <w:pPr>
                  <w:spacing w:after="0" w:line="240" w:lineRule="auto"/>
                </w:pPr>
              </w:pPrChange>
            </w:pPr>
          </w:p>
        </w:tc>
      </w:tr>
      <w:tr w:rsidR="008E4B87" w:rsidRPr="00FF6A71" w14:paraId="59E4B565" w14:textId="77777777" w:rsidTr="00256E4A">
        <w:trPr>
          <w:trHeight w:val="300"/>
          <w:ins w:id="51349" w:author="pete jones" w:date="2022-01-04T11:19:00Z"/>
          <w:trPrChange w:id="51350" w:author="pete jones" w:date="2022-01-04T11:59:00Z">
            <w:trPr>
              <w:trHeight w:val="300"/>
            </w:trPr>
          </w:trPrChange>
        </w:trPr>
        <w:tc>
          <w:tcPr>
            <w:tcW w:w="6941" w:type="dxa"/>
            <w:shd w:val="clear" w:color="auto" w:fill="auto"/>
            <w:noWrap/>
            <w:vAlign w:val="bottom"/>
            <w:hideMark/>
            <w:tcPrChange w:id="51351" w:author="pete jones" w:date="2022-01-04T11:59:00Z">
              <w:tcPr>
                <w:tcW w:w="6941" w:type="dxa"/>
                <w:shd w:val="clear" w:color="auto" w:fill="auto"/>
                <w:noWrap/>
                <w:vAlign w:val="bottom"/>
                <w:hideMark/>
              </w:tcPr>
            </w:tcPrChange>
          </w:tcPr>
          <w:p w14:paraId="120CA28D" w14:textId="78525CB1" w:rsidR="008E4B87" w:rsidRPr="00FF6A71" w:rsidRDefault="008E4B87">
            <w:pPr>
              <w:spacing w:before="0" w:after="0" w:line="240" w:lineRule="auto"/>
              <w:rPr>
                <w:ins w:id="51352" w:author="pete jones" w:date="2022-01-04T11:19:00Z"/>
                <w:rFonts w:ascii="Calibri" w:hAnsi="Calibri" w:cs="Calibri"/>
                <w:color w:val="000000"/>
              </w:rPr>
              <w:pPrChange w:id="51353" w:author="pete jones" w:date="2022-01-04T11:59:00Z">
                <w:pPr>
                  <w:spacing w:after="0" w:line="240" w:lineRule="auto"/>
                </w:pPr>
              </w:pPrChange>
            </w:pPr>
            <w:ins w:id="51354" w:author="pete jones" w:date="2022-01-04T11:19:00Z">
              <w:r w:rsidRPr="00FF6A71">
                <w:rPr>
                  <w:rFonts w:ascii="Calibri" w:hAnsi="Calibri" w:cs="Calibri"/>
                  <w:color w:val="000000"/>
                </w:rPr>
                <w:t>Q6.5 - My students have experience managing "Big-Data" assemblies in a team-based project.</w:t>
              </w:r>
            </w:ins>
          </w:p>
        </w:tc>
        <w:tc>
          <w:tcPr>
            <w:tcW w:w="1843" w:type="dxa"/>
            <w:vMerge w:val="restart"/>
            <w:vAlign w:val="center"/>
            <w:tcPrChange w:id="51355" w:author="pete jones" w:date="2022-01-04T11:59:00Z">
              <w:tcPr>
                <w:tcW w:w="1843" w:type="dxa"/>
                <w:vMerge w:val="restart"/>
                <w:vAlign w:val="center"/>
              </w:tcPr>
            </w:tcPrChange>
          </w:tcPr>
          <w:p w14:paraId="09C4B1C6" w14:textId="77777777" w:rsidR="008E4B87" w:rsidRPr="00FF6A71" w:rsidRDefault="008E4B87">
            <w:pPr>
              <w:spacing w:before="0" w:after="0" w:line="240" w:lineRule="auto"/>
              <w:jc w:val="center"/>
              <w:rPr>
                <w:ins w:id="51356" w:author="pete jones" w:date="2022-01-04T11:19:00Z"/>
                <w:rFonts w:ascii="Calibri" w:hAnsi="Calibri" w:cs="Calibri"/>
                <w:color w:val="000000"/>
              </w:rPr>
              <w:pPrChange w:id="51357" w:author="pete jones" w:date="2022-01-04T11:59:00Z">
                <w:pPr>
                  <w:spacing w:after="0" w:line="240" w:lineRule="auto"/>
                  <w:jc w:val="center"/>
                </w:pPr>
              </w:pPrChange>
            </w:pPr>
            <w:ins w:id="51358" w:author="pete jones" w:date="2022-01-04T11:19:00Z">
              <w:r w:rsidRPr="00FF6A71">
                <w:rPr>
                  <w:rFonts w:ascii="Calibri" w:hAnsi="Calibri" w:cs="Calibri"/>
                  <w:color w:val="000000"/>
                </w:rPr>
                <w:t>-0.69955</w:t>
              </w:r>
            </w:ins>
          </w:p>
        </w:tc>
      </w:tr>
      <w:tr w:rsidR="008E4B87" w:rsidRPr="00FF6A71" w14:paraId="43D371F7" w14:textId="77777777" w:rsidTr="00256E4A">
        <w:trPr>
          <w:trHeight w:val="300"/>
          <w:ins w:id="51359" w:author="pete jones" w:date="2022-01-04T11:19:00Z"/>
          <w:trPrChange w:id="51360" w:author="pete jones" w:date="2022-01-04T11:59:00Z">
            <w:trPr>
              <w:trHeight w:val="300"/>
            </w:trPr>
          </w:trPrChange>
        </w:trPr>
        <w:tc>
          <w:tcPr>
            <w:tcW w:w="6941" w:type="dxa"/>
            <w:shd w:val="clear" w:color="auto" w:fill="auto"/>
            <w:noWrap/>
            <w:vAlign w:val="bottom"/>
            <w:hideMark/>
            <w:tcPrChange w:id="51361" w:author="pete jones" w:date="2022-01-04T11:59:00Z">
              <w:tcPr>
                <w:tcW w:w="6941" w:type="dxa"/>
                <w:shd w:val="clear" w:color="auto" w:fill="auto"/>
                <w:noWrap/>
                <w:vAlign w:val="bottom"/>
                <w:hideMark/>
              </w:tcPr>
            </w:tcPrChange>
          </w:tcPr>
          <w:p w14:paraId="360FD3EF" w14:textId="002E5942" w:rsidR="008E4B87" w:rsidRPr="00FF6A71" w:rsidRDefault="008E4B87">
            <w:pPr>
              <w:spacing w:before="0" w:after="0" w:line="240" w:lineRule="auto"/>
              <w:rPr>
                <w:ins w:id="51362" w:author="pete jones" w:date="2022-01-04T11:19:00Z"/>
                <w:rFonts w:ascii="Calibri" w:hAnsi="Calibri" w:cs="Calibri"/>
                <w:color w:val="000000"/>
              </w:rPr>
              <w:pPrChange w:id="51363" w:author="pete jones" w:date="2022-01-04T11:59:00Z">
                <w:pPr>
                  <w:spacing w:after="0" w:line="240" w:lineRule="auto"/>
                </w:pPr>
              </w:pPrChange>
            </w:pPr>
            <w:ins w:id="51364" w:author="pete jones" w:date="2022-01-04T11:19:00Z">
              <w:r w:rsidRPr="00FF6A71">
                <w:rPr>
                  <w:rFonts w:ascii="Calibri" w:hAnsi="Calibri" w:cs="Calibri"/>
                  <w:color w:val="000000"/>
                </w:rPr>
                <w:t>Q2.7 - Educational institutions need to provide both in-depth subject knowledge and an ability to make inter-disciplinary connections</w:t>
              </w:r>
            </w:ins>
          </w:p>
        </w:tc>
        <w:tc>
          <w:tcPr>
            <w:tcW w:w="1843" w:type="dxa"/>
            <w:vMerge/>
            <w:tcPrChange w:id="51365" w:author="pete jones" w:date="2022-01-04T11:59:00Z">
              <w:tcPr>
                <w:tcW w:w="1843" w:type="dxa"/>
                <w:vMerge/>
              </w:tcPr>
            </w:tcPrChange>
          </w:tcPr>
          <w:p w14:paraId="1842556A" w14:textId="77777777" w:rsidR="008E4B87" w:rsidRPr="00FF6A71" w:rsidRDefault="008E4B87">
            <w:pPr>
              <w:spacing w:before="0" w:after="0" w:line="240" w:lineRule="auto"/>
              <w:jc w:val="center"/>
              <w:rPr>
                <w:ins w:id="51366" w:author="pete jones" w:date="2022-01-04T11:19:00Z"/>
                <w:rFonts w:ascii="Calibri" w:hAnsi="Calibri" w:cs="Calibri"/>
                <w:color w:val="000000"/>
              </w:rPr>
              <w:pPrChange w:id="51367" w:author="pete jones" w:date="2022-01-04T11:59:00Z">
                <w:pPr>
                  <w:spacing w:after="0" w:line="240" w:lineRule="auto"/>
                  <w:jc w:val="center"/>
                </w:pPr>
              </w:pPrChange>
            </w:pPr>
          </w:p>
        </w:tc>
      </w:tr>
      <w:tr w:rsidR="008E4B87" w:rsidRPr="00FF6A71" w14:paraId="0B4B4E10" w14:textId="77777777" w:rsidTr="00256E4A">
        <w:trPr>
          <w:trHeight w:val="300"/>
          <w:ins w:id="51368" w:author="pete jones" w:date="2022-01-04T11:19:00Z"/>
          <w:trPrChange w:id="51369" w:author="pete jones" w:date="2022-01-04T11:59:00Z">
            <w:trPr>
              <w:trHeight w:val="300"/>
            </w:trPr>
          </w:trPrChange>
        </w:trPr>
        <w:tc>
          <w:tcPr>
            <w:tcW w:w="8784" w:type="dxa"/>
            <w:gridSpan w:val="2"/>
            <w:shd w:val="clear" w:color="auto" w:fill="auto"/>
            <w:noWrap/>
            <w:vAlign w:val="bottom"/>
            <w:tcPrChange w:id="51370" w:author="pete jones" w:date="2022-01-04T11:59:00Z">
              <w:tcPr>
                <w:tcW w:w="8784" w:type="dxa"/>
                <w:gridSpan w:val="2"/>
                <w:shd w:val="clear" w:color="auto" w:fill="auto"/>
                <w:noWrap/>
                <w:vAlign w:val="bottom"/>
              </w:tcPr>
            </w:tcPrChange>
          </w:tcPr>
          <w:p w14:paraId="21C7DBE3" w14:textId="77777777" w:rsidR="008E4B87" w:rsidRPr="00FF6A71" w:rsidRDefault="008E4B87">
            <w:pPr>
              <w:spacing w:before="0" w:after="0" w:line="240" w:lineRule="auto"/>
              <w:rPr>
                <w:ins w:id="51371" w:author="pete jones" w:date="2022-01-04T11:19:00Z"/>
                <w:rFonts w:ascii="Calibri" w:hAnsi="Calibri" w:cs="Calibri"/>
                <w:color w:val="000000"/>
              </w:rPr>
              <w:pPrChange w:id="51372" w:author="pete jones" w:date="2022-01-04T11:59:00Z">
                <w:pPr>
                  <w:spacing w:after="0" w:line="240" w:lineRule="auto"/>
                </w:pPr>
              </w:pPrChange>
            </w:pPr>
          </w:p>
        </w:tc>
      </w:tr>
      <w:tr w:rsidR="008E4B87" w:rsidRPr="00FF6A71" w14:paraId="5C06A992" w14:textId="77777777" w:rsidTr="00256E4A">
        <w:trPr>
          <w:trHeight w:val="300"/>
          <w:ins w:id="51373" w:author="pete jones" w:date="2022-01-04T11:19:00Z"/>
          <w:trPrChange w:id="51374" w:author="pete jones" w:date="2022-01-04T11:59:00Z">
            <w:trPr>
              <w:trHeight w:val="300"/>
            </w:trPr>
          </w:trPrChange>
        </w:trPr>
        <w:tc>
          <w:tcPr>
            <w:tcW w:w="6941" w:type="dxa"/>
            <w:shd w:val="clear" w:color="auto" w:fill="auto"/>
            <w:noWrap/>
            <w:vAlign w:val="bottom"/>
            <w:hideMark/>
            <w:tcPrChange w:id="51375" w:author="pete jones" w:date="2022-01-04T11:59:00Z">
              <w:tcPr>
                <w:tcW w:w="6941" w:type="dxa"/>
                <w:shd w:val="clear" w:color="auto" w:fill="auto"/>
                <w:noWrap/>
                <w:vAlign w:val="bottom"/>
                <w:hideMark/>
              </w:tcPr>
            </w:tcPrChange>
          </w:tcPr>
          <w:p w14:paraId="62FE70EF" w14:textId="425A8093" w:rsidR="008E4B87" w:rsidRPr="00FF6A71" w:rsidRDefault="008E4B87">
            <w:pPr>
              <w:spacing w:before="0" w:after="0" w:line="240" w:lineRule="auto"/>
              <w:rPr>
                <w:ins w:id="51376" w:author="pete jones" w:date="2022-01-04T11:19:00Z"/>
                <w:rFonts w:ascii="Calibri" w:hAnsi="Calibri" w:cs="Calibri"/>
                <w:color w:val="000000"/>
              </w:rPr>
              <w:pPrChange w:id="51377" w:author="pete jones" w:date="2022-01-04T11:59:00Z">
                <w:pPr>
                  <w:spacing w:after="0" w:line="240" w:lineRule="auto"/>
                </w:pPr>
              </w:pPrChange>
            </w:pPr>
            <w:ins w:id="51378" w:author="pete jones" w:date="2022-01-04T11:19:00Z">
              <w:r w:rsidRPr="00FF6A71">
                <w:rPr>
                  <w:rFonts w:ascii="Calibri" w:hAnsi="Calibri" w:cs="Calibri"/>
                  <w:color w:val="000000"/>
                </w:rPr>
                <w:t>Q6.5 - My students have experience managing "Big-Data" assemblies in a team-based project.</w:t>
              </w:r>
            </w:ins>
          </w:p>
        </w:tc>
        <w:tc>
          <w:tcPr>
            <w:tcW w:w="1843" w:type="dxa"/>
            <w:vMerge w:val="restart"/>
            <w:vAlign w:val="center"/>
            <w:tcPrChange w:id="51379" w:author="pete jones" w:date="2022-01-04T11:59:00Z">
              <w:tcPr>
                <w:tcW w:w="1843" w:type="dxa"/>
                <w:vMerge w:val="restart"/>
                <w:vAlign w:val="center"/>
              </w:tcPr>
            </w:tcPrChange>
          </w:tcPr>
          <w:p w14:paraId="563F78B5" w14:textId="77777777" w:rsidR="008E4B87" w:rsidRPr="00FF6A71" w:rsidRDefault="008E4B87">
            <w:pPr>
              <w:spacing w:before="0" w:after="0" w:line="240" w:lineRule="auto"/>
              <w:jc w:val="center"/>
              <w:rPr>
                <w:ins w:id="51380" w:author="pete jones" w:date="2022-01-04T11:19:00Z"/>
                <w:rFonts w:ascii="Calibri" w:hAnsi="Calibri" w:cs="Calibri"/>
                <w:color w:val="000000"/>
              </w:rPr>
              <w:pPrChange w:id="51381" w:author="pete jones" w:date="2022-01-04T11:59:00Z">
                <w:pPr>
                  <w:spacing w:after="0" w:line="240" w:lineRule="auto"/>
                  <w:jc w:val="center"/>
                </w:pPr>
              </w:pPrChange>
            </w:pPr>
            <w:ins w:id="51382" w:author="pete jones" w:date="2022-01-04T11:19:00Z">
              <w:r w:rsidRPr="00FF6A71">
                <w:rPr>
                  <w:rFonts w:ascii="Calibri" w:hAnsi="Calibri" w:cs="Calibri"/>
                  <w:color w:val="000000"/>
                </w:rPr>
                <w:t>-0.68379</w:t>
              </w:r>
            </w:ins>
          </w:p>
        </w:tc>
      </w:tr>
      <w:tr w:rsidR="008E4B87" w:rsidRPr="00FF6A71" w14:paraId="03B91475" w14:textId="77777777" w:rsidTr="00256E4A">
        <w:trPr>
          <w:trHeight w:val="315"/>
          <w:ins w:id="51383" w:author="pete jones" w:date="2022-01-04T11:19:00Z"/>
          <w:trPrChange w:id="51384" w:author="pete jones" w:date="2022-01-04T11:59:00Z">
            <w:trPr>
              <w:trHeight w:val="315"/>
            </w:trPr>
          </w:trPrChange>
        </w:trPr>
        <w:tc>
          <w:tcPr>
            <w:tcW w:w="6941" w:type="dxa"/>
            <w:shd w:val="clear" w:color="auto" w:fill="auto"/>
            <w:noWrap/>
            <w:vAlign w:val="bottom"/>
            <w:hideMark/>
            <w:tcPrChange w:id="51385" w:author="pete jones" w:date="2022-01-04T11:59:00Z">
              <w:tcPr>
                <w:tcW w:w="6941" w:type="dxa"/>
                <w:shd w:val="clear" w:color="auto" w:fill="auto"/>
                <w:noWrap/>
                <w:vAlign w:val="bottom"/>
                <w:hideMark/>
              </w:tcPr>
            </w:tcPrChange>
          </w:tcPr>
          <w:p w14:paraId="06A41C83" w14:textId="73E2943F" w:rsidR="008E4B87" w:rsidRPr="00FF6A71" w:rsidRDefault="008E4B87">
            <w:pPr>
              <w:spacing w:before="0" w:after="0" w:line="240" w:lineRule="auto"/>
              <w:rPr>
                <w:ins w:id="51386" w:author="pete jones" w:date="2022-01-04T11:19:00Z"/>
                <w:rFonts w:ascii="Calibri" w:hAnsi="Calibri" w:cs="Calibri"/>
                <w:color w:val="000000"/>
              </w:rPr>
              <w:pPrChange w:id="51387" w:author="pete jones" w:date="2022-01-04T11:59:00Z">
                <w:pPr>
                  <w:spacing w:after="0" w:line="240" w:lineRule="auto"/>
                </w:pPr>
              </w:pPrChange>
            </w:pPr>
            <w:ins w:id="51388" w:author="pete jones" w:date="2022-01-04T11:19:00Z">
              <w:r w:rsidRPr="00FF6A71">
                <w:rPr>
                  <w:rFonts w:ascii="Calibri" w:hAnsi="Calibri" w:cs="Calibri"/>
                  <w:color w:val="000000"/>
                </w:rPr>
                <w:t xml:space="preserve">Q2.10 - Core skills of the 21st century - such as complex problem solving, critical thinking, creativity, collaboration, and digital literacy - are </w:t>
              </w:r>
            </w:ins>
            <w:ins w:id="51389" w:author="pete jones" w:date="2022-04-01T15:25:00Z">
              <w:r w:rsidR="009D7356">
                <w:rPr>
                  <w:rFonts w:ascii="Calibri" w:hAnsi="Calibri" w:cs="Calibri"/>
                  <w:color w:val="000000"/>
                </w:rPr>
                <w:t>essential</w:t>
              </w:r>
            </w:ins>
            <w:ins w:id="51390" w:author="pete jones" w:date="2022-01-04T11:19:00Z">
              <w:r w:rsidRPr="00FF6A71">
                <w:rPr>
                  <w:rFonts w:ascii="Calibri" w:hAnsi="Calibri" w:cs="Calibri"/>
                  <w:color w:val="000000"/>
                </w:rPr>
                <w:t xml:space="preserve"> for enabling people to be flexible enough to adapt to the changing needs of the job market.</w:t>
              </w:r>
            </w:ins>
          </w:p>
        </w:tc>
        <w:tc>
          <w:tcPr>
            <w:tcW w:w="1843" w:type="dxa"/>
            <w:vMerge/>
            <w:tcPrChange w:id="51391" w:author="pete jones" w:date="2022-01-04T11:59:00Z">
              <w:tcPr>
                <w:tcW w:w="1843" w:type="dxa"/>
                <w:vMerge/>
              </w:tcPr>
            </w:tcPrChange>
          </w:tcPr>
          <w:p w14:paraId="60E6723A" w14:textId="77777777" w:rsidR="008E4B87" w:rsidRPr="00FF6A71" w:rsidRDefault="008E4B87">
            <w:pPr>
              <w:spacing w:before="0" w:after="0" w:line="240" w:lineRule="auto"/>
              <w:jc w:val="center"/>
              <w:rPr>
                <w:ins w:id="51392" w:author="pete jones" w:date="2022-01-04T11:19:00Z"/>
                <w:rFonts w:ascii="Calibri" w:hAnsi="Calibri" w:cs="Calibri"/>
                <w:color w:val="000000"/>
              </w:rPr>
              <w:pPrChange w:id="51393" w:author="pete jones" w:date="2022-01-04T11:59:00Z">
                <w:pPr>
                  <w:spacing w:after="0" w:line="240" w:lineRule="auto"/>
                  <w:jc w:val="center"/>
                </w:pPr>
              </w:pPrChange>
            </w:pPr>
          </w:p>
        </w:tc>
      </w:tr>
      <w:tr w:rsidR="008E4B87" w:rsidRPr="00FF6A71" w14:paraId="6F8000C8" w14:textId="77777777" w:rsidTr="00256E4A">
        <w:trPr>
          <w:trHeight w:val="315"/>
          <w:ins w:id="51394" w:author="pete jones" w:date="2022-01-04T11:19:00Z"/>
          <w:trPrChange w:id="51395" w:author="pete jones" w:date="2022-01-04T11:59:00Z">
            <w:trPr>
              <w:trHeight w:val="315"/>
            </w:trPr>
          </w:trPrChange>
        </w:trPr>
        <w:tc>
          <w:tcPr>
            <w:tcW w:w="8784" w:type="dxa"/>
            <w:gridSpan w:val="2"/>
            <w:shd w:val="clear" w:color="auto" w:fill="auto"/>
            <w:noWrap/>
            <w:vAlign w:val="bottom"/>
            <w:tcPrChange w:id="51396" w:author="pete jones" w:date="2022-01-04T11:59:00Z">
              <w:tcPr>
                <w:tcW w:w="8784" w:type="dxa"/>
                <w:gridSpan w:val="2"/>
                <w:shd w:val="clear" w:color="auto" w:fill="auto"/>
                <w:noWrap/>
                <w:vAlign w:val="bottom"/>
              </w:tcPr>
            </w:tcPrChange>
          </w:tcPr>
          <w:p w14:paraId="6E5289DE" w14:textId="77777777" w:rsidR="008E4B87" w:rsidRPr="00FF6A71" w:rsidRDefault="008E4B87">
            <w:pPr>
              <w:spacing w:before="0" w:after="0" w:line="240" w:lineRule="auto"/>
              <w:rPr>
                <w:ins w:id="51397" w:author="pete jones" w:date="2022-01-04T11:19:00Z"/>
                <w:rFonts w:ascii="Calibri" w:hAnsi="Calibri" w:cs="Calibri"/>
                <w:color w:val="000000"/>
              </w:rPr>
              <w:pPrChange w:id="51398" w:author="pete jones" w:date="2022-01-04T11:59:00Z">
                <w:pPr>
                  <w:spacing w:after="0" w:line="240" w:lineRule="auto"/>
                </w:pPr>
              </w:pPrChange>
            </w:pPr>
          </w:p>
        </w:tc>
      </w:tr>
      <w:tr w:rsidR="008E4B87" w:rsidRPr="00FF6A71" w14:paraId="2F8B87FA" w14:textId="77777777" w:rsidTr="00256E4A">
        <w:trPr>
          <w:trHeight w:val="300"/>
          <w:ins w:id="51399" w:author="pete jones" w:date="2022-01-04T11:19:00Z"/>
          <w:trPrChange w:id="51400" w:author="pete jones" w:date="2022-01-04T11:59:00Z">
            <w:trPr>
              <w:trHeight w:val="300"/>
            </w:trPr>
          </w:trPrChange>
        </w:trPr>
        <w:tc>
          <w:tcPr>
            <w:tcW w:w="6941" w:type="dxa"/>
            <w:shd w:val="clear" w:color="auto" w:fill="auto"/>
            <w:noWrap/>
            <w:vAlign w:val="bottom"/>
            <w:hideMark/>
            <w:tcPrChange w:id="51401" w:author="pete jones" w:date="2022-01-04T11:59:00Z">
              <w:tcPr>
                <w:tcW w:w="6941" w:type="dxa"/>
                <w:shd w:val="clear" w:color="auto" w:fill="auto"/>
                <w:noWrap/>
                <w:vAlign w:val="bottom"/>
                <w:hideMark/>
              </w:tcPr>
            </w:tcPrChange>
          </w:tcPr>
          <w:p w14:paraId="1CAAF1AB" w14:textId="0CD90328" w:rsidR="008E4B87" w:rsidRPr="00FF6A71" w:rsidRDefault="008E4B87">
            <w:pPr>
              <w:spacing w:before="0" w:after="0" w:line="240" w:lineRule="auto"/>
              <w:rPr>
                <w:ins w:id="51402" w:author="pete jones" w:date="2022-01-04T11:19:00Z"/>
                <w:rFonts w:ascii="Calibri" w:hAnsi="Calibri" w:cs="Calibri"/>
                <w:color w:val="000000"/>
              </w:rPr>
              <w:pPrChange w:id="51403" w:author="pete jones" w:date="2022-01-04T11:59:00Z">
                <w:pPr>
                  <w:spacing w:after="0" w:line="240" w:lineRule="auto"/>
                </w:pPr>
              </w:pPrChange>
            </w:pPr>
            <w:ins w:id="51404" w:author="pete jones" w:date="2022-01-04T11:19:00Z">
              <w:r w:rsidRPr="00FF6A71">
                <w:rPr>
                  <w:rFonts w:ascii="Calibri" w:hAnsi="Calibri" w:cs="Calibri"/>
                  <w:color w:val="000000"/>
                </w:rPr>
                <w:t>Q6.5 - My students have experience managing "Big-Data" assemblies in a team-based project.</w:t>
              </w:r>
            </w:ins>
          </w:p>
        </w:tc>
        <w:tc>
          <w:tcPr>
            <w:tcW w:w="1843" w:type="dxa"/>
            <w:vMerge w:val="restart"/>
            <w:vAlign w:val="center"/>
            <w:tcPrChange w:id="51405" w:author="pete jones" w:date="2022-01-04T11:59:00Z">
              <w:tcPr>
                <w:tcW w:w="1843" w:type="dxa"/>
                <w:vMerge w:val="restart"/>
                <w:vAlign w:val="center"/>
              </w:tcPr>
            </w:tcPrChange>
          </w:tcPr>
          <w:p w14:paraId="6505EE15" w14:textId="77777777" w:rsidR="008E4B87" w:rsidRPr="00FF6A71" w:rsidRDefault="008E4B87">
            <w:pPr>
              <w:spacing w:before="0" w:after="0" w:line="240" w:lineRule="auto"/>
              <w:jc w:val="center"/>
              <w:rPr>
                <w:ins w:id="51406" w:author="pete jones" w:date="2022-01-04T11:19:00Z"/>
                <w:rFonts w:ascii="Calibri" w:hAnsi="Calibri" w:cs="Calibri"/>
                <w:color w:val="000000"/>
              </w:rPr>
              <w:pPrChange w:id="51407" w:author="pete jones" w:date="2022-01-04T11:59:00Z">
                <w:pPr>
                  <w:spacing w:after="0" w:line="240" w:lineRule="auto"/>
                  <w:jc w:val="center"/>
                </w:pPr>
              </w:pPrChange>
            </w:pPr>
            <w:ins w:id="51408" w:author="pete jones" w:date="2022-01-04T11:19:00Z">
              <w:r w:rsidRPr="00FF6A71">
                <w:rPr>
                  <w:rFonts w:ascii="Calibri" w:hAnsi="Calibri" w:cs="Calibri"/>
                  <w:color w:val="000000"/>
                </w:rPr>
                <w:t>-0.66474</w:t>
              </w:r>
            </w:ins>
          </w:p>
        </w:tc>
      </w:tr>
      <w:tr w:rsidR="008E4B87" w:rsidRPr="00FF6A71" w14:paraId="5835A907" w14:textId="77777777" w:rsidTr="00256E4A">
        <w:trPr>
          <w:trHeight w:val="300"/>
          <w:ins w:id="51409" w:author="pete jones" w:date="2022-01-04T11:19:00Z"/>
          <w:trPrChange w:id="51410" w:author="pete jones" w:date="2022-01-04T11:59:00Z">
            <w:trPr>
              <w:trHeight w:val="300"/>
            </w:trPr>
          </w:trPrChange>
        </w:trPr>
        <w:tc>
          <w:tcPr>
            <w:tcW w:w="6941" w:type="dxa"/>
            <w:shd w:val="clear" w:color="auto" w:fill="auto"/>
            <w:noWrap/>
            <w:vAlign w:val="bottom"/>
            <w:hideMark/>
            <w:tcPrChange w:id="51411" w:author="pete jones" w:date="2022-01-04T11:59:00Z">
              <w:tcPr>
                <w:tcW w:w="6941" w:type="dxa"/>
                <w:shd w:val="clear" w:color="auto" w:fill="auto"/>
                <w:noWrap/>
                <w:vAlign w:val="bottom"/>
                <w:hideMark/>
              </w:tcPr>
            </w:tcPrChange>
          </w:tcPr>
          <w:p w14:paraId="16EC4E53" w14:textId="7EE8FCB1" w:rsidR="008E4B87" w:rsidRPr="00FF6A71" w:rsidRDefault="008E4B87">
            <w:pPr>
              <w:spacing w:before="0" w:after="0" w:line="240" w:lineRule="auto"/>
              <w:rPr>
                <w:ins w:id="51412" w:author="pete jones" w:date="2022-01-04T11:19:00Z"/>
                <w:rFonts w:ascii="Calibri" w:hAnsi="Calibri" w:cs="Calibri"/>
                <w:color w:val="000000"/>
              </w:rPr>
              <w:pPrChange w:id="51413" w:author="pete jones" w:date="2022-01-04T11:59:00Z">
                <w:pPr>
                  <w:spacing w:after="0" w:line="240" w:lineRule="auto"/>
                </w:pPr>
              </w:pPrChange>
            </w:pPr>
            <w:ins w:id="51414" w:author="pete jones" w:date="2022-01-04T11:19:00Z">
              <w:r w:rsidRPr="00FF6A71">
                <w:rPr>
                  <w:rFonts w:ascii="Calibri" w:hAnsi="Calibri" w:cs="Calibri"/>
                  <w:color w:val="000000"/>
                </w:rPr>
                <w:t xml:space="preserve">Q2.11 - Shifting demand for skills across industries will require </w:t>
              </w:r>
            </w:ins>
            <w:ins w:id="51415" w:author="pete jones" w:date="2022-04-01T14:30:00Z">
              <w:r w:rsidR="00580BEA">
                <w:rPr>
                  <w:rFonts w:ascii="Calibri" w:hAnsi="Calibri" w:cs="Calibri"/>
                  <w:color w:val="000000"/>
                </w:rPr>
                <w:t>updated curricula</w:t>
              </w:r>
            </w:ins>
            <w:ins w:id="51416" w:author="pete jones" w:date="2022-01-04T11:19:00Z">
              <w:r w:rsidRPr="00FF6A71">
                <w:rPr>
                  <w:rFonts w:ascii="Calibri" w:hAnsi="Calibri" w:cs="Calibri"/>
                  <w:color w:val="000000"/>
                </w:rPr>
                <w:t xml:space="preserve"> </w:t>
              </w:r>
            </w:ins>
            <w:ins w:id="51417" w:author="pete jones" w:date="2022-04-01T14:30:00Z">
              <w:r w:rsidR="00580BEA">
                <w:rPr>
                  <w:rFonts w:ascii="Calibri" w:hAnsi="Calibri" w:cs="Calibri"/>
                  <w:color w:val="000000"/>
                </w:rPr>
                <w:t>regularly adapted</w:t>
              </w:r>
            </w:ins>
            <w:ins w:id="51418" w:author="pete jones" w:date="2022-01-04T11:19:00Z">
              <w:r w:rsidRPr="00FF6A71">
                <w:rPr>
                  <w:rFonts w:ascii="Calibri" w:hAnsi="Calibri" w:cs="Calibri"/>
                  <w:color w:val="000000"/>
                </w:rPr>
                <w:t xml:space="preserve"> because the</w:t>
              </w:r>
            </w:ins>
            <w:ins w:id="51419" w:author="pete jones" w:date="2022-04-01T14:29:00Z">
              <w:r w:rsidR="00580BEA">
                <w:rPr>
                  <w:rFonts w:ascii="Calibri" w:hAnsi="Calibri" w:cs="Calibri"/>
                  <w:color w:val="000000"/>
                </w:rPr>
                <w:t xml:space="preserve"> evolution informs them</w:t>
              </w:r>
            </w:ins>
            <w:ins w:id="51420" w:author="pete jones" w:date="2022-01-04T11:19:00Z">
              <w:r w:rsidRPr="00FF6A71">
                <w:rPr>
                  <w:rFonts w:ascii="Calibri" w:hAnsi="Calibri" w:cs="Calibri"/>
                  <w:color w:val="000000"/>
                </w:rPr>
                <w:t xml:space="preserve"> of labour markets.</w:t>
              </w:r>
            </w:ins>
          </w:p>
        </w:tc>
        <w:tc>
          <w:tcPr>
            <w:tcW w:w="1843" w:type="dxa"/>
            <w:vMerge/>
            <w:tcPrChange w:id="51421" w:author="pete jones" w:date="2022-01-04T11:59:00Z">
              <w:tcPr>
                <w:tcW w:w="1843" w:type="dxa"/>
                <w:vMerge/>
              </w:tcPr>
            </w:tcPrChange>
          </w:tcPr>
          <w:p w14:paraId="02858B17" w14:textId="77777777" w:rsidR="008E4B87" w:rsidRPr="00FF6A71" w:rsidRDefault="008E4B87">
            <w:pPr>
              <w:spacing w:before="0" w:after="0" w:line="240" w:lineRule="auto"/>
              <w:jc w:val="center"/>
              <w:rPr>
                <w:ins w:id="51422" w:author="pete jones" w:date="2022-01-04T11:19:00Z"/>
                <w:rFonts w:ascii="Calibri" w:hAnsi="Calibri" w:cs="Calibri"/>
                <w:color w:val="000000"/>
              </w:rPr>
              <w:pPrChange w:id="51423" w:author="pete jones" w:date="2022-01-04T11:59:00Z">
                <w:pPr>
                  <w:spacing w:after="0" w:line="240" w:lineRule="auto"/>
                  <w:jc w:val="center"/>
                </w:pPr>
              </w:pPrChange>
            </w:pPr>
          </w:p>
        </w:tc>
      </w:tr>
      <w:tr w:rsidR="008E4B87" w:rsidRPr="00FF6A71" w14:paraId="75F679FD" w14:textId="77777777" w:rsidTr="00256E4A">
        <w:trPr>
          <w:trHeight w:val="300"/>
          <w:ins w:id="51424" w:author="pete jones" w:date="2022-01-04T11:19:00Z"/>
          <w:trPrChange w:id="51425" w:author="pete jones" w:date="2022-01-04T11:59:00Z">
            <w:trPr>
              <w:trHeight w:val="300"/>
            </w:trPr>
          </w:trPrChange>
        </w:trPr>
        <w:tc>
          <w:tcPr>
            <w:tcW w:w="8784" w:type="dxa"/>
            <w:gridSpan w:val="2"/>
            <w:shd w:val="clear" w:color="auto" w:fill="auto"/>
            <w:noWrap/>
            <w:vAlign w:val="bottom"/>
            <w:tcPrChange w:id="51426" w:author="pete jones" w:date="2022-01-04T11:59:00Z">
              <w:tcPr>
                <w:tcW w:w="8784" w:type="dxa"/>
                <w:gridSpan w:val="2"/>
                <w:shd w:val="clear" w:color="auto" w:fill="auto"/>
                <w:noWrap/>
                <w:vAlign w:val="bottom"/>
              </w:tcPr>
            </w:tcPrChange>
          </w:tcPr>
          <w:p w14:paraId="1DA249D0" w14:textId="77777777" w:rsidR="008E4B87" w:rsidRPr="00FF6A71" w:rsidRDefault="008E4B87">
            <w:pPr>
              <w:spacing w:before="0" w:after="0" w:line="240" w:lineRule="auto"/>
              <w:rPr>
                <w:ins w:id="51427" w:author="pete jones" w:date="2022-01-04T11:19:00Z"/>
                <w:rFonts w:ascii="Calibri" w:hAnsi="Calibri" w:cs="Calibri"/>
                <w:color w:val="000000"/>
              </w:rPr>
              <w:pPrChange w:id="51428" w:author="pete jones" w:date="2022-01-04T11:59:00Z">
                <w:pPr>
                  <w:spacing w:after="0" w:line="240" w:lineRule="auto"/>
                </w:pPr>
              </w:pPrChange>
            </w:pPr>
          </w:p>
        </w:tc>
      </w:tr>
      <w:tr w:rsidR="008E4B87" w:rsidRPr="00FF6A71" w14:paraId="54BDAB13" w14:textId="77777777" w:rsidTr="00256E4A">
        <w:trPr>
          <w:trHeight w:val="300"/>
          <w:ins w:id="51429" w:author="pete jones" w:date="2022-01-04T11:19:00Z"/>
          <w:trPrChange w:id="51430" w:author="pete jones" w:date="2022-01-04T11:59:00Z">
            <w:trPr>
              <w:trHeight w:val="300"/>
            </w:trPr>
          </w:trPrChange>
        </w:trPr>
        <w:tc>
          <w:tcPr>
            <w:tcW w:w="6941" w:type="dxa"/>
            <w:shd w:val="clear" w:color="auto" w:fill="auto"/>
            <w:noWrap/>
            <w:vAlign w:val="bottom"/>
            <w:hideMark/>
            <w:tcPrChange w:id="51431" w:author="pete jones" w:date="2022-01-04T11:59:00Z">
              <w:tcPr>
                <w:tcW w:w="6941" w:type="dxa"/>
                <w:shd w:val="clear" w:color="auto" w:fill="auto"/>
                <w:noWrap/>
                <w:vAlign w:val="bottom"/>
                <w:hideMark/>
              </w:tcPr>
            </w:tcPrChange>
          </w:tcPr>
          <w:p w14:paraId="0BB2DF6A" w14:textId="7FC9E1D1" w:rsidR="008E4B87" w:rsidRPr="00FF6A71" w:rsidRDefault="008E4B87">
            <w:pPr>
              <w:spacing w:before="0" w:after="0" w:line="240" w:lineRule="auto"/>
              <w:rPr>
                <w:ins w:id="51432" w:author="pete jones" w:date="2022-01-04T11:19:00Z"/>
                <w:rFonts w:ascii="Calibri" w:hAnsi="Calibri" w:cs="Calibri"/>
                <w:color w:val="000000"/>
              </w:rPr>
              <w:pPrChange w:id="51433" w:author="pete jones" w:date="2022-01-04T11:59:00Z">
                <w:pPr>
                  <w:spacing w:after="0" w:line="240" w:lineRule="auto"/>
                </w:pPr>
              </w:pPrChange>
            </w:pPr>
            <w:ins w:id="51434" w:author="pete jones" w:date="2022-01-04T11:19:00Z">
              <w:r w:rsidRPr="00FF6A71">
                <w:rPr>
                  <w:rFonts w:ascii="Calibri" w:hAnsi="Calibri" w:cs="Calibri"/>
                  <w:color w:val="000000"/>
                </w:rPr>
                <w:t>Q6.5 - My students have experience managing "Big-Data" assemblies in a team-based project.</w:t>
              </w:r>
            </w:ins>
          </w:p>
        </w:tc>
        <w:tc>
          <w:tcPr>
            <w:tcW w:w="1843" w:type="dxa"/>
            <w:vMerge w:val="restart"/>
            <w:vAlign w:val="center"/>
            <w:tcPrChange w:id="51435" w:author="pete jones" w:date="2022-01-04T11:59:00Z">
              <w:tcPr>
                <w:tcW w:w="1843" w:type="dxa"/>
                <w:vMerge w:val="restart"/>
                <w:vAlign w:val="center"/>
              </w:tcPr>
            </w:tcPrChange>
          </w:tcPr>
          <w:p w14:paraId="6831ACC3" w14:textId="77777777" w:rsidR="008E4B87" w:rsidRPr="00FF6A71" w:rsidRDefault="008E4B87">
            <w:pPr>
              <w:spacing w:before="0" w:after="0" w:line="240" w:lineRule="auto"/>
              <w:jc w:val="center"/>
              <w:rPr>
                <w:ins w:id="51436" w:author="pete jones" w:date="2022-01-04T11:19:00Z"/>
                <w:rFonts w:ascii="Calibri" w:hAnsi="Calibri" w:cs="Calibri"/>
                <w:color w:val="000000"/>
              </w:rPr>
              <w:pPrChange w:id="51437" w:author="pete jones" w:date="2022-01-04T11:59:00Z">
                <w:pPr>
                  <w:spacing w:after="0" w:line="240" w:lineRule="auto"/>
                  <w:jc w:val="center"/>
                </w:pPr>
              </w:pPrChange>
            </w:pPr>
            <w:ins w:id="51438" w:author="pete jones" w:date="2022-01-04T11:19:00Z">
              <w:r w:rsidRPr="00FF6A71">
                <w:rPr>
                  <w:rFonts w:ascii="Calibri" w:hAnsi="Calibri" w:cs="Calibri"/>
                  <w:color w:val="000000"/>
                </w:rPr>
                <w:t>-0.73156</w:t>
              </w:r>
            </w:ins>
          </w:p>
        </w:tc>
      </w:tr>
      <w:tr w:rsidR="008E4B87" w:rsidRPr="00FF6A71" w14:paraId="38BDB1D9" w14:textId="77777777" w:rsidTr="00256E4A">
        <w:trPr>
          <w:trHeight w:val="300"/>
          <w:ins w:id="51439" w:author="pete jones" w:date="2022-01-04T11:19:00Z"/>
          <w:trPrChange w:id="51440" w:author="pete jones" w:date="2022-01-04T11:59:00Z">
            <w:trPr>
              <w:trHeight w:val="300"/>
            </w:trPr>
          </w:trPrChange>
        </w:trPr>
        <w:tc>
          <w:tcPr>
            <w:tcW w:w="6941" w:type="dxa"/>
            <w:shd w:val="clear" w:color="auto" w:fill="auto"/>
            <w:noWrap/>
            <w:vAlign w:val="bottom"/>
            <w:hideMark/>
            <w:tcPrChange w:id="51441" w:author="pete jones" w:date="2022-01-04T11:59:00Z">
              <w:tcPr>
                <w:tcW w:w="6941" w:type="dxa"/>
                <w:shd w:val="clear" w:color="auto" w:fill="auto"/>
                <w:noWrap/>
                <w:vAlign w:val="bottom"/>
                <w:hideMark/>
              </w:tcPr>
            </w:tcPrChange>
          </w:tcPr>
          <w:p w14:paraId="0B58E9DF" w14:textId="3D847F25" w:rsidR="008E4B87" w:rsidRPr="00FF6A71" w:rsidRDefault="008E4B87">
            <w:pPr>
              <w:spacing w:before="0" w:after="0" w:line="240" w:lineRule="auto"/>
              <w:rPr>
                <w:ins w:id="51442" w:author="pete jones" w:date="2022-01-04T11:19:00Z"/>
                <w:rFonts w:ascii="Calibri" w:hAnsi="Calibri" w:cs="Calibri"/>
                <w:color w:val="000000"/>
              </w:rPr>
              <w:pPrChange w:id="51443" w:author="pete jones" w:date="2022-01-04T11:59:00Z">
                <w:pPr>
                  <w:spacing w:after="0" w:line="240" w:lineRule="auto"/>
                </w:pPr>
              </w:pPrChange>
            </w:pPr>
            <w:ins w:id="51444" w:author="pete jones" w:date="2022-01-04T11:19:00Z">
              <w:r w:rsidRPr="00FF6A71">
                <w:rPr>
                  <w:rFonts w:ascii="Calibri" w:hAnsi="Calibri" w:cs="Calibri"/>
                  <w:color w:val="000000"/>
                </w:rPr>
                <w:t xml:space="preserve">Q2.26 - Technical and vocational education and training </w:t>
              </w:r>
            </w:ins>
            <w:ins w:id="51445" w:author="pete jones" w:date="2022-03-30T12:11:00Z">
              <w:r w:rsidR="006E7D7D">
                <w:rPr>
                  <w:rFonts w:ascii="Calibri" w:hAnsi="Calibri" w:cs="Calibri"/>
                  <w:color w:val="000000"/>
                </w:rPr>
                <w:t>are</w:t>
              </w:r>
            </w:ins>
            <w:ins w:id="51446" w:author="pete jones" w:date="2022-01-04T11:19:00Z">
              <w:r w:rsidRPr="00FF6A71">
                <w:rPr>
                  <w:rFonts w:ascii="Calibri" w:hAnsi="Calibri" w:cs="Calibri"/>
                  <w:color w:val="000000"/>
                </w:rPr>
                <w:t xml:space="preserve"> underutilised and often treated with neglect by education systems as a second-best option.</w:t>
              </w:r>
            </w:ins>
          </w:p>
        </w:tc>
        <w:tc>
          <w:tcPr>
            <w:tcW w:w="1843" w:type="dxa"/>
            <w:vMerge/>
            <w:tcPrChange w:id="51447" w:author="pete jones" w:date="2022-01-04T11:59:00Z">
              <w:tcPr>
                <w:tcW w:w="1843" w:type="dxa"/>
                <w:vMerge/>
              </w:tcPr>
            </w:tcPrChange>
          </w:tcPr>
          <w:p w14:paraId="6D10CE0D" w14:textId="77777777" w:rsidR="008E4B87" w:rsidRPr="00FF6A71" w:rsidRDefault="008E4B87">
            <w:pPr>
              <w:spacing w:before="0" w:after="0" w:line="240" w:lineRule="auto"/>
              <w:jc w:val="center"/>
              <w:rPr>
                <w:ins w:id="51448" w:author="pete jones" w:date="2022-01-04T11:19:00Z"/>
                <w:rFonts w:ascii="Calibri" w:hAnsi="Calibri" w:cs="Calibri"/>
                <w:color w:val="000000"/>
              </w:rPr>
              <w:pPrChange w:id="51449" w:author="pete jones" w:date="2022-01-04T11:59:00Z">
                <w:pPr>
                  <w:spacing w:after="0" w:line="240" w:lineRule="auto"/>
                  <w:jc w:val="center"/>
                </w:pPr>
              </w:pPrChange>
            </w:pPr>
          </w:p>
        </w:tc>
      </w:tr>
      <w:tr w:rsidR="008E4B87" w:rsidRPr="00FF6A71" w14:paraId="5D4CC180" w14:textId="77777777" w:rsidTr="00256E4A">
        <w:trPr>
          <w:trHeight w:val="300"/>
          <w:ins w:id="51450" w:author="pete jones" w:date="2022-01-04T11:19:00Z"/>
          <w:trPrChange w:id="51451" w:author="pete jones" w:date="2022-01-04T11:59:00Z">
            <w:trPr>
              <w:trHeight w:val="300"/>
            </w:trPr>
          </w:trPrChange>
        </w:trPr>
        <w:tc>
          <w:tcPr>
            <w:tcW w:w="8784" w:type="dxa"/>
            <w:gridSpan w:val="2"/>
            <w:shd w:val="clear" w:color="auto" w:fill="auto"/>
            <w:noWrap/>
            <w:vAlign w:val="bottom"/>
            <w:tcPrChange w:id="51452" w:author="pete jones" w:date="2022-01-04T11:59:00Z">
              <w:tcPr>
                <w:tcW w:w="8784" w:type="dxa"/>
                <w:gridSpan w:val="2"/>
                <w:shd w:val="clear" w:color="auto" w:fill="auto"/>
                <w:noWrap/>
                <w:vAlign w:val="bottom"/>
              </w:tcPr>
            </w:tcPrChange>
          </w:tcPr>
          <w:p w14:paraId="605CA5AD" w14:textId="77777777" w:rsidR="008E4B87" w:rsidRPr="00FF6A71" w:rsidRDefault="008E4B87">
            <w:pPr>
              <w:spacing w:before="0" w:after="0" w:line="240" w:lineRule="auto"/>
              <w:rPr>
                <w:ins w:id="51453" w:author="pete jones" w:date="2022-01-04T11:19:00Z"/>
                <w:rFonts w:ascii="Calibri" w:hAnsi="Calibri" w:cs="Calibri"/>
                <w:color w:val="000000"/>
              </w:rPr>
              <w:pPrChange w:id="51454" w:author="pete jones" w:date="2022-01-04T11:59:00Z">
                <w:pPr>
                  <w:spacing w:after="0" w:line="240" w:lineRule="auto"/>
                </w:pPr>
              </w:pPrChange>
            </w:pPr>
          </w:p>
        </w:tc>
      </w:tr>
    </w:tbl>
    <w:p w14:paraId="64A83BAA" w14:textId="1D93DF8E" w:rsidR="008E4B87" w:rsidRPr="00FF6A71" w:rsidRDefault="008E4B87" w:rsidP="00256E4A">
      <w:pPr>
        <w:rPr>
          <w:ins w:id="51455" w:author="pete jones" w:date="2022-01-04T12:00:00Z"/>
          <w:rFonts w:cstheme="minorHAnsi"/>
        </w:rPr>
      </w:pPr>
    </w:p>
    <w:p w14:paraId="4CF40BC6" w14:textId="07B94FAC" w:rsidR="00A71DF3" w:rsidRDefault="00A71DF3">
      <w:pPr>
        <w:rPr>
          <w:ins w:id="51456" w:author="pete jones" w:date="2022-03-29T17:12:00Z"/>
          <w:rFonts w:cstheme="minorHAnsi"/>
        </w:rPr>
      </w:pPr>
    </w:p>
    <w:p w14:paraId="6B323041" w14:textId="77777777" w:rsidR="00D1046B" w:rsidRPr="00FF6A71" w:rsidRDefault="00D1046B">
      <w:pPr>
        <w:rPr>
          <w:ins w:id="51457" w:author="pete jones" w:date="2022-01-04T11:19:00Z"/>
          <w:rFonts w:cstheme="minorHAnsi"/>
        </w:rPr>
        <w:pPrChange w:id="51458" w:author="pete jones" w:date="2022-01-04T11:57:00Z">
          <w:pPr>
            <w:keepNext/>
          </w:pPr>
        </w:pPrChange>
      </w:pPr>
    </w:p>
    <w:tbl>
      <w:tblPr>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46"/>
        <w:gridCol w:w="1843"/>
      </w:tblGrid>
      <w:tr w:rsidR="008E4B87" w:rsidRPr="00FF6A71" w14:paraId="5C2C4AB9" w14:textId="77777777" w:rsidTr="00015922">
        <w:trPr>
          <w:trHeight w:val="315"/>
          <w:ins w:id="51459" w:author="pete jones" w:date="2022-01-04T11:19:00Z"/>
        </w:trPr>
        <w:tc>
          <w:tcPr>
            <w:tcW w:w="6946" w:type="dxa"/>
            <w:shd w:val="clear" w:color="auto" w:fill="auto"/>
            <w:noWrap/>
            <w:vAlign w:val="bottom"/>
          </w:tcPr>
          <w:p w14:paraId="2505E5BD" w14:textId="1F0E763A" w:rsidR="008E4B87" w:rsidRPr="00FF6A71" w:rsidRDefault="008E4B87">
            <w:pPr>
              <w:spacing w:before="0" w:after="0" w:line="240" w:lineRule="auto"/>
              <w:jc w:val="center"/>
              <w:rPr>
                <w:ins w:id="51460" w:author="pete jones" w:date="2022-01-04T11:19:00Z"/>
                <w:rFonts w:ascii="Calibri" w:hAnsi="Calibri" w:cs="Calibri"/>
                <w:b/>
                <w:bCs/>
                <w:color w:val="000000"/>
              </w:rPr>
              <w:pPrChange w:id="51461" w:author="pete jones" w:date="2022-01-04T12:00:00Z">
                <w:pPr>
                  <w:spacing w:after="0" w:line="240" w:lineRule="auto"/>
                  <w:jc w:val="center"/>
                </w:pPr>
              </w:pPrChange>
            </w:pPr>
            <w:ins w:id="51462" w:author="pete jones" w:date="2022-01-04T11:19:00Z">
              <w:r w:rsidRPr="00FF6A71">
                <w:rPr>
                  <w:rFonts w:ascii="Calibri" w:hAnsi="Calibri" w:cs="Calibri"/>
                  <w:b/>
                  <w:bCs/>
                  <w:color w:val="000000"/>
                </w:rPr>
                <w:lastRenderedPageBreak/>
                <w:t>Positive</w:t>
              </w:r>
            </w:ins>
            <w:ins w:id="51463" w:author="pete jones" w:date="2022-03-30T12:12:00Z">
              <w:r w:rsidR="006E7D7D">
                <w:rPr>
                  <w:rFonts w:ascii="Calibri" w:hAnsi="Calibri" w:cs="Calibri"/>
                  <w:b/>
                  <w:bCs/>
                  <w:color w:val="000000"/>
                </w:rPr>
                <w:t>ly</w:t>
              </w:r>
            </w:ins>
            <w:ins w:id="51464" w:author="pete jones" w:date="2022-01-04T11:19:00Z">
              <w:r w:rsidRPr="00FF6A71">
                <w:rPr>
                  <w:rFonts w:ascii="Calibri" w:hAnsi="Calibri" w:cs="Calibri"/>
                  <w:b/>
                  <w:bCs/>
                  <w:color w:val="000000"/>
                </w:rPr>
                <w:t xml:space="preserve"> correlated pairs</w:t>
              </w:r>
            </w:ins>
          </w:p>
        </w:tc>
        <w:tc>
          <w:tcPr>
            <w:tcW w:w="1843" w:type="dxa"/>
          </w:tcPr>
          <w:p w14:paraId="6E4B5C99" w14:textId="77777777" w:rsidR="008E4B87" w:rsidRPr="00FF6A71" w:rsidRDefault="008E4B87">
            <w:pPr>
              <w:spacing w:before="0" w:after="0" w:line="240" w:lineRule="auto"/>
              <w:jc w:val="center"/>
              <w:rPr>
                <w:ins w:id="51465" w:author="pete jones" w:date="2022-01-04T11:19:00Z"/>
                <w:rFonts w:ascii="Calibri" w:hAnsi="Calibri" w:cs="Calibri"/>
                <w:b/>
                <w:bCs/>
                <w:color w:val="000000"/>
              </w:rPr>
              <w:pPrChange w:id="51466" w:author="pete jones" w:date="2022-01-04T12:00:00Z">
                <w:pPr>
                  <w:spacing w:after="0" w:line="240" w:lineRule="auto"/>
                  <w:jc w:val="center"/>
                </w:pPr>
              </w:pPrChange>
            </w:pPr>
            <w:ins w:id="51467" w:author="pete jones" w:date="2022-01-04T11:19:00Z">
              <w:r w:rsidRPr="00FF6A71">
                <w:rPr>
                  <w:rFonts w:ascii="Calibri" w:hAnsi="Calibri" w:cs="Calibri"/>
                  <w:b/>
                  <w:bCs/>
                  <w:color w:val="000000"/>
                </w:rPr>
                <w:t>Score</w:t>
              </w:r>
            </w:ins>
          </w:p>
        </w:tc>
      </w:tr>
      <w:tr w:rsidR="008E4B87" w:rsidRPr="00FF6A71" w14:paraId="7B7CDF8C" w14:textId="77777777" w:rsidTr="00015922">
        <w:trPr>
          <w:trHeight w:val="300"/>
          <w:ins w:id="51468" w:author="pete jones" w:date="2022-01-04T11:19:00Z"/>
        </w:trPr>
        <w:tc>
          <w:tcPr>
            <w:tcW w:w="6946" w:type="dxa"/>
            <w:shd w:val="clear" w:color="auto" w:fill="auto"/>
            <w:noWrap/>
            <w:vAlign w:val="bottom"/>
            <w:hideMark/>
          </w:tcPr>
          <w:p w14:paraId="2A3B7FD6" w14:textId="08DA4300" w:rsidR="008E4B87" w:rsidRPr="00FF6A71" w:rsidRDefault="008E4B87">
            <w:pPr>
              <w:spacing w:before="0" w:after="0" w:line="240" w:lineRule="auto"/>
              <w:rPr>
                <w:ins w:id="51469" w:author="pete jones" w:date="2022-01-04T11:19:00Z"/>
                <w:rFonts w:ascii="Calibri" w:hAnsi="Calibri" w:cs="Calibri"/>
                <w:color w:val="000000"/>
              </w:rPr>
              <w:pPrChange w:id="51470" w:author="pete jones" w:date="2022-01-04T12:00:00Z">
                <w:pPr>
                  <w:spacing w:after="0" w:line="240" w:lineRule="auto"/>
                </w:pPr>
              </w:pPrChange>
            </w:pPr>
            <w:ins w:id="51471" w:author="pete jones" w:date="2022-01-04T11:19:00Z">
              <w:r w:rsidRPr="00FF6A71">
                <w:rPr>
                  <w:rFonts w:ascii="Calibri" w:hAnsi="Calibri" w:cs="Calibri"/>
                  <w:color w:val="000000"/>
                </w:rPr>
                <w:t>Q2.16 - Teachers need to have the opportunity to refresh their skills and knowledge to keep pace with external developments.</w:t>
              </w:r>
            </w:ins>
          </w:p>
        </w:tc>
        <w:tc>
          <w:tcPr>
            <w:tcW w:w="1843" w:type="dxa"/>
            <w:vMerge w:val="restart"/>
            <w:shd w:val="clear" w:color="auto" w:fill="auto"/>
            <w:noWrap/>
            <w:vAlign w:val="center"/>
            <w:hideMark/>
          </w:tcPr>
          <w:p w14:paraId="47A40C68" w14:textId="77777777" w:rsidR="008E4B87" w:rsidRPr="00FF6A71" w:rsidRDefault="008E4B87">
            <w:pPr>
              <w:spacing w:before="0" w:after="0" w:line="240" w:lineRule="auto"/>
              <w:jc w:val="center"/>
              <w:rPr>
                <w:ins w:id="51472" w:author="pete jones" w:date="2022-01-04T11:19:00Z"/>
                <w:rFonts w:ascii="Calibri" w:hAnsi="Calibri" w:cs="Calibri"/>
                <w:color w:val="000000"/>
              </w:rPr>
              <w:pPrChange w:id="51473" w:author="pete jones" w:date="2022-01-04T12:00:00Z">
                <w:pPr>
                  <w:spacing w:after="0" w:line="240" w:lineRule="auto"/>
                  <w:jc w:val="center"/>
                </w:pPr>
              </w:pPrChange>
            </w:pPr>
            <w:ins w:id="51474" w:author="pete jones" w:date="2022-01-04T11:19:00Z">
              <w:r w:rsidRPr="00FF6A71">
                <w:rPr>
                  <w:rFonts w:ascii="Calibri" w:hAnsi="Calibri" w:cs="Calibri"/>
                  <w:color w:val="000000"/>
                </w:rPr>
                <w:t>0.995562</w:t>
              </w:r>
            </w:ins>
          </w:p>
        </w:tc>
      </w:tr>
      <w:tr w:rsidR="008E4B87" w:rsidRPr="00FF6A71" w14:paraId="7409C3A4" w14:textId="77777777" w:rsidTr="00015922">
        <w:trPr>
          <w:trHeight w:val="300"/>
          <w:ins w:id="51475" w:author="pete jones" w:date="2022-01-04T11:19:00Z"/>
        </w:trPr>
        <w:tc>
          <w:tcPr>
            <w:tcW w:w="6946" w:type="dxa"/>
            <w:shd w:val="clear" w:color="auto" w:fill="auto"/>
            <w:noWrap/>
            <w:vAlign w:val="bottom"/>
            <w:hideMark/>
          </w:tcPr>
          <w:p w14:paraId="00990209" w14:textId="77777777" w:rsidR="008E4B87" w:rsidRPr="00FF6A71" w:rsidRDefault="008E4B87">
            <w:pPr>
              <w:spacing w:before="0" w:after="0" w:line="240" w:lineRule="auto"/>
              <w:rPr>
                <w:ins w:id="51476" w:author="pete jones" w:date="2022-01-04T11:19:00Z"/>
                <w:rFonts w:ascii="Calibri" w:hAnsi="Calibri" w:cs="Calibri"/>
                <w:color w:val="000000"/>
              </w:rPr>
              <w:pPrChange w:id="51477" w:author="pete jones" w:date="2022-01-04T12:00:00Z">
                <w:pPr>
                  <w:spacing w:after="0" w:line="240" w:lineRule="auto"/>
                </w:pPr>
              </w:pPrChange>
            </w:pPr>
            <w:ins w:id="51478" w:author="pete jones" w:date="2022-01-04T11:19:00Z">
              <w:r w:rsidRPr="00FF6A71">
                <w:rPr>
                  <w:rFonts w:ascii="Calibri" w:hAnsi="Calibri" w:cs="Calibri"/>
                  <w:color w:val="000000"/>
                </w:rPr>
                <w:t>Q2.6 - Educational curricula that impart the knowledge and skills that are relevant to the modern workplace are essential</w:t>
              </w:r>
            </w:ins>
          </w:p>
        </w:tc>
        <w:tc>
          <w:tcPr>
            <w:tcW w:w="1843" w:type="dxa"/>
            <w:vMerge/>
            <w:vAlign w:val="center"/>
            <w:hideMark/>
          </w:tcPr>
          <w:p w14:paraId="08EFD6A2" w14:textId="77777777" w:rsidR="008E4B87" w:rsidRPr="00FF6A71" w:rsidRDefault="008E4B87">
            <w:pPr>
              <w:spacing w:before="0" w:after="0" w:line="240" w:lineRule="auto"/>
              <w:rPr>
                <w:ins w:id="51479" w:author="pete jones" w:date="2022-01-04T11:19:00Z"/>
                <w:rFonts w:ascii="Calibri" w:hAnsi="Calibri" w:cs="Calibri"/>
                <w:color w:val="000000"/>
              </w:rPr>
              <w:pPrChange w:id="51480" w:author="pete jones" w:date="2022-01-04T12:00:00Z">
                <w:pPr>
                  <w:spacing w:after="0" w:line="240" w:lineRule="auto"/>
                </w:pPr>
              </w:pPrChange>
            </w:pPr>
          </w:p>
        </w:tc>
      </w:tr>
      <w:tr w:rsidR="008E4B87" w:rsidRPr="00FF6A71" w14:paraId="5679FC94" w14:textId="77777777" w:rsidTr="00015922">
        <w:trPr>
          <w:trHeight w:val="300"/>
          <w:ins w:id="51481" w:author="pete jones" w:date="2022-01-04T11:19:00Z"/>
        </w:trPr>
        <w:tc>
          <w:tcPr>
            <w:tcW w:w="8789" w:type="dxa"/>
            <w:gridSpan w:val="2"/>
            <w:shd w:val="clear" w:color="auto" w:fill="auto"/>
            <w:noWrap/>
            <w:vAlign w:val="bottom"/>
          </w:tcPr>
          <w:p w14:paraId="35A35829" w14:textId="77777777" w:rsidR="008E4B87" w:rsidRPr="00FF6A71" w:rsidRDefault="008E4B87">
            <w:pPr>
              <w:spacing w:before="0" w:after="0" w:line="240" w:lineRule="auto"/>
              <w:rPr>
                <w:ins w:id="51482" w:author="pete jones" w:date="2022-01-04T11:19:00Z"/>
                <w:rFonts w:ascii="Calibri" w:hAnsi="Calibri" w:cs="Calibri"/>
                <w:color w:val="000000"/>
              </w:rPr>
              <w:pPrChange w:id="51483" w:author="pete jones" w:date="2022-01-04T12:00:00Z">
                <w:pPr>
                  <w:spacing w:after="0" w:line="240" w:lineRule="auto"/>
                </w:pPr>
              </w:pPrChange>
            </w:pPr>
          </w:p>
        </w:tc>
      </w:tr>
      <w:tr w:rsidR="008E4B87" w:rsidRPr="00FF6A71" w14:paraId="7D865D16" w14:textId="77777777" w:rsidTr="00015922">
        <w:trPr>
          <w:trHeight w:val="300"/>
          <w:ins w:id="51484" w:author="pete jones" w:date="2022-01-04T11:19:00Z"/>
        </w:trPr>
        <w:tc>
          <w:tcPr>
            <w:tcW w:w="6946" w:type="dxa"/>
            <w:shd w:val="clear" w:color="auto" w:fill="auto"/>
            <w:noWrap/>
            <w:vAlign w:val="bottom"/>
            <w:hideMark/>
          </w:tcPr>
          <w:p w14:paraId="20DB91E2" w14:textId="77777777" w:rsidR="008E4B87" w:rsidRPr="00FF6A71" w:rsidRDefault="008E4B87">
            <w:pPr>
              <w:spacing w:before="0" w:after="0" w:line="240" w:lineRule="auto"/>
              <w:rPr>
                <w:ins w:id="51485" w:author="pete jones" w:date="2022-01-04T11:19:00Z"/>
                <w:rFonts w:ascii="Calibri" w:hAnsi="Calibri" w:cs="Calibri"/>
                <w:color w:val="000000"/>
              </w:rPr>
              <w:pPrChange w:id="51486" w:author="pete jones" w:date="2022-01-04T12:00:00Z">
                <w:pPr>
                  <w:spacing w:after="0" w:line="240" w:lineRule="auto"/>
                </w:pPr>
              </w:pPrChange>
            </w:pPr>
            <w:ins w:id="51487" w:author="pete jones" w:date="2022-01-04T11:19:00Z">
              <w:r w:rsidRPr="00FF6A71">
                <w:rPr>
                  <w:rFonts w:ascii="Calibri" w:hAnsi="Calibri" w:cs="Calibri"/>
                  <w:color w:val="000000"/>
                </w:rPr>
                <w:t>Q2.18 - Girls and women are particularly underrepresented within high value-added STEM disciplines, and it is crucial to find ways to increase their presence.</w:t>
              </w:r>
            </w:ins>
          </w:p>
        </w:tc>
        <w:tc>
          <w:tcPr>
            <w:tcW w:w="1843" w:type="dxa"/>
            <w:vMerge w:val="restart"/>
            <w:shd w:val="clear" w:color="auto" w:fill="auto"/>
            <w:noWrap/>
            <w:vAlign w:val="center"/>
            <w:hideMark/>
          </w:tcPr>
          <w:p w14:paraId="227855F5" w14:textId="77777777" w:rsidR="008E4B87" w:rsidRPr="00FF6A71" w:rsidRDefault="008E4B87">
            <w:pPr>
              <w:spacing w:before="0" w:after="0" w:line="240" w:lineRule="auto"/>
              <w:jc w:val="center"/>
              <w:rPr>
                <w:ins w:id="51488" w:author="pete jones" w:date="2022-01-04T11:19:00Z"/>
                <w:rFonts w:ascii="Calibri" w:hAnsi="Calibri" w:cs="Calibri"/>
                <w:color w:val="000000"/>
              </w:rPr>
              <w:pPrChange w:id="51489" w:author="pete jones" w:date="2022-01-04T12:00:00Z">
                <w:pPr>
                  <w:spacing w:after="0" w:line="240" w:lineRule="auto"/>
                  <w:jc w:val="center"/>
                </w:pPr>
              </w:pPrChange>
            </w:pPr>
            <w:ins w:id="51490" w:author="pete jones" w:date="2022-01-04T11:19:00Z">
              <w:r w:rsidRPr="00FF6A71">
                <w:rPr>
                  <w:rFonts w:ascii="Calibri" w:hAnsi="Calibri" w:cs="Calibri"/>
                  <w:color w:val="000000"/>
                </w:rPr>
                <w:t>0.996363</w:t>
              </w:r>
            </w:ins>
          </w:p>
        </w:tc>
      </w:tr>
      <w:tr w:rsidR="008E4B87" w:rsidRPr="00FF6A71" w14:paraId="36364C86" w14:textId="77777777" w:rsidTr="00015922">
        <w:trPr>
          <w:trHeight w:val="300"/>
          <w:ins w:id="51491" w:author="pete jones" w:date="2022-01-04T11:19:00Z"/>
        </w:trPr>
        <w:tc>
          <w:tcPr>
            <w:tcW w:w="6946" w:type="dxa"/>
            <w:shd w:val="clear" w:color="auto" w:fill="auto"/>
            <w:noWrap/>
            <w:vAlign w:val="bottom"/>
            <w:hideMark/>
          </w:tcPr>
          <w:p w14:paraId="26AE00F7" w14:textId="77777777" w:rsidR="008E4B87" w:rsidRPr="00FF6A71" w:rsidRDefault="008E4B87">
            <w:pPr>
              <w:spacing w:before="0" w:after="0" w:line="240" w:lineRule="auto"/>
              <w:rPr>
                <w:ins w:id="51492" w:author="pete jones" w:date="2022-01-04T11:19:00Z"/>
                <w:rFonts w:ascii="Calibri" w:hAnsi="Calibri" w:cs="Calibri"/>
                <w:color w:val="000000"/>
              </w:rPr>
              <w:pPrChange w:id="51493" w:author="pete jones" w:date="2022-01-04T12:00:00Z">
                <w:pPr>
                  <w:spacing w:after="0" w:line="240" w:lineRule="auto"/>
                </w:pPr>
              </w:pPrChange>
            </w:pPr>
            <w:ins w:id="51494" w:author="pete jones" w:date="2022-01-04T11:19:00Z">
              <w:r w:rsidRPr="00FF6A71">
                <w:rPr>
                  <w:rFonts w:ascii="Calibri" w:hAnsi="Calibri" w:cs="Calibri"/>
                  <w:color w:val="000000"/>
                </w:rPr>
                <w:t>Q2.15 - Education systems need to ensure technology curricula are kept up to date,</w:t>
              </w:r>
            </w:ins>
          </w:p>
        </w:tc>
        <w:tc>
          <w:tcPr>
            <w:tcW w:w="1843" w:type="dxa"/>
            <w:vMerge/>
            <w:vAlign w:val="center"/>
            <w:hideMark/>
          </w:tcPr>
          <w:p w14:paraId="7C67D3D3" w14:textId="77777777" w:rsidR="008E4B87" w:rsidRPr="00FF6A71" w:rsidRDefault="008E4B87">
            <w:pPr>
              <w:spacing w:before="0" w:after="0" w:line="240" w:lineRule="auto"/>
              <w:rPr>
                <w:ins w:id="51495" w:author="pete jones" w:date="2022-01-04T11:19:00Z"/>
                <w:rFonts w:ascii="Calibri" w:hAnsi="Calibri" w:cs="Calibri"/>
                <w:color w:val="000000"/>
              </w:rPr>
              <w:pPrChange w:id="51496" w:author="pete jones" w:date="2022-01-04T12:00:00Z">
                <w:pPr>
                  <w:spacing w:after="0" w:line="240" w:lineRule="auto"/>
                </w:pPr>
              </w:pPrChange>
            </w:pPr>
          </w:p>
        </w:tc>
      </w:tr>
      <w:tr w:rsidR="008E4B87" w:rsidRPr="00FF6A71" w14:paraId="33E3E518" w14:textId="77777777" w:rsidTr="00015922">
        <w:trPr>
          <w:trHeight w:val="315"/>
          <w:ins w:id="51497" w:author="pete jones" w:date="2022-01-04T11:19:00Z"/>
        </w:trPr>
        <w:tc>
          <w:tcPr>
            <w:tcW w:w="8789" w:type="dxa"/>
            <w:gridSpan w:val="2"/>
            <w:shd w:val="clear" w:color="auto" w:fill="auto"/>
            <w:noWrap/>
            <w:vAlign w:val="bottom"/>
          </w:tcPr>
          <w:p w14:paraId="5C2288B8" w14:textId="77777777" w:rsidR="008E4B87" w:rsidRPr="00FF6A71" w:rsidRDefault="008E4B87">
            <w:pPr>
              <w:spacing w:before="0" w:after="0" w:line="240" w:lineRule="auto"/>
              <w:jc w:val="center"/>
              <w:rPr>
                <w:ins w:id="51498" w:author="pete jones" w:date="2022-01-04T11:19:00Z"/>
                <w:rFonts w:ascii="Calibri" w:hAnsi="Calibri" w:cs="Calibri"/>
                <w:color w:val="000000"/>
              </w:rPr>
              <w:pPrChange w:id="51499" w:author="pete jones" w:date="2022-01-04T12:00:00Z">
                <w:pPr>
                  <w:spacing w:after="0" w:line="240" w:lineRule="auto"/>
                  <w:jc w:val="center"/>
                </w:pPr>
              </w:pPrChange>
            </w:pPr>
          </w:p>
        </w:tc>
      </w:tr>
      <w:tr w:rsidR="008E4B87" w:rsidRPr="00FF6A71" w14:paraId="2A4EB76D" w14:textId="77777777" w:rsidTr="00015922">
        <w:trPr>
          <w:trHeight w:val="315"/>
          <w:ins w:id="51500" w:author="pete jones" w:date="2022-01-04T11:19:00Z"/>
        </w:trPr>
        <w:tc>
          <w:tcPr>
            <w:tcW w:w="6946" w:type="dxa"/>
            <w:shd w:val="clear" w:color="auto" w:fill="auto"/>
            <w:noWrap/>
            <w:vAlign w:val="bottom"/>
            <w:hideMark/>
          </w:tcPr>
          <w:p w14:paraId="48D892EC" w14:textId="4B33168D" w:rsidR="008E4B87" w:rsidRPr="00FF6A71" w:rsidRDefault="008E4B87">
            <w:pPr>
              <w:spacing w:before="0" w:after="0" w:line="240" w:lineRule="auto"/>
              <w:rPr>
                <w:ins w:id="51501" w:author="pete jones" w:date="2022-01-04T11:19:00Z"/>
                <w:rFonts w:ascii="Calibri" w:hAnsi="Calibri" w:cs="Calibri"/>
                <w:color w:val="000000"/>
              </w:rPr>
              <w:pPrChange w:id="51502" w:author="pete jones" w:date="2022-01-04T12:00:00Z">
                <w:pPr>
                  <w:spacing w:after="0" w:line="240" w:lineRule="auto"/>
                </w:pPr>
              </w:pPrChange>
            </w:pPr>
            <w:ins w:id="51503" w:author="pete jones" w:date="2022-01-04T11:19:00Z">
              <w:r w:rsidRPr="00FF6A71">
                <w:rPr>
                  <w:rFonts w:ascii="Calibri" w:hAnsi="Calibri" w:cs="Calibri"/>
                  <w:color w:val="000000"/>
                </w:rPr>
                <w:t>Q2.23 - The Fourth Industrial Revolution is building from a fusion of technologies and a growing need for interdisciplinarity.</w:t>
              </w:r>
            </w:ins>
          </w:p>
        </w:tc>
        <w:tc>
          <w:tcPr>
            <w:tcW w:w="1843" w:type="dxa"/>
            <w:vMerge w:val="restart"/>
            <w:shd w:val="clear" w:color="auto" w:fill="auto"/>
            <w:noWrap/>
            <w:vAlign w:val="center"/>
            <w:hideMark/>
          </w:tcPr>
          <w:p w14:paraId="37895355" w14:textId="77777777" w:rsidR="008E4B87" w:rsidRPr="00FF6A71" w:rsidRDefault="008E4B87">
            <w:pPr>
              <w:spacing w:before="0" w:after="0" w:line="240" w:lineRule="auto"/>
              <w:jc w:val="center"/>
              <w:rPr>
                <w:ins w:id="51504" w:author="pete jones" w:date="2022-01-04T11:19:00Z"/>
                <w:rFonts w:ascii="Calibri" w:hAnsi="Calibri" w:cs="Calibri"/>
                <w:color w:val="000000"/>
              </w:rPr>
              <w:pPrChange w:id="51505" w:author="pete jones" w:date="2022-01-04T12:00:00Z">
                <w:pPr>
                  <w:spacing w:after="0" w:line="240" w:lineRule="auto"/>
                  <w:jc w:val="center"/>
                </w:pPr>
              </w:pPrChange>
            </w:pPr>
            <w:ins w:id="51506" w:author="pete jones" w:date="2022-01-04T11:19:00Z">
              <w:r w:rsidRPr="00FF6A71">
                <w:rPr>
                  <w:rFonts w:ascii="Calibri" w:hAnsi="Calibri" w:cs="Calibri"/>
                  <w:color w:val="000000"/>
                </w:rPr>
                <w:t>0.995301</w:t>
              </w:r>
            </w:ins>
          </w:p>
        </w:tc>
      </w:tr>
      <w:tr w:rsidR="008E4B87" w:rsidRPr="00FF6A71" w14:paraId="178C5F2A" w14:textId="77777777" w:rsidTr="00015922">
        <w:trPr>
          <w:trHeight w:val="300"/>
          <w:ins w:id="51507" w:author="pete jones" w:date="2022-01-04T11:19:00Z"/>
        </w:trPr>
        <w:tc>
          <w:tcPr>
            <w:tcW w:w="6946" w:type="dxa"/>
            <w:shd w:val="clear" w:color="auto" w:fill="auto"/>
            <w:noWrap/>
            <w:vAlign w:val="bottom"/>
            <w:hideMark/>
          </w:tcPr>
          <w:p w14:paraId="28DF9861" w14:textId="77777777" w:rsidR="008E4B87" w:rsidRPr="00FF6A71" w:rsidRDefault="008E4B87">
            <w:pPr>
              <w:spacing w:before="0" w:after="0" w:line="240" w:lineRule="auto"/>
              <w:rPr>
                <w:ins w:id="51508" w:author="pete jones" w:date="2022-01-04T11:19:00Z"/>
                <w:rFonts w:ascii="Calibri" w:hAnsi="Calibri" w:cs="Calibri"/>
                <w:color w:val="000000"/>
              </w:rPr>
              <w:pPrChange w:id="51509" w:author="pete jones" w:date="2022-01-04T12:00:00Z">
                <w:pPr>
                  <w:spacing w:after="0" w:line="240" w:lineRule="auto"/>
                </w:pPr>
              </w:pPrChange>
            </w:pPr>
            <w:ins w:id="51510" w:author="pete jones" w:date="2022-01-04T11:19:00Z">
              <w:r w:rsidRPr="00FF6A71">
                <w:rPr>
                  <w:rFonts w:ascii="Calibri" w:hAnsi="Calibri" w:cs="Calibri"/>
                  <w:color w:val="000000"/>
                </w:rPr>
                <w:t>Q2.18 - Girls and women are particularly underrepresented within high value-added STEM disciplines, and it is crucial to find ways to increase their presence.</w:t>
              </w:r>
            </w:ins>
          </w:p>
        </w:tc>
        <w:tc>
          <w:tcPr>
            <w:tcW w:w="1843" w:type="dxa"/>
            <w:vMerge/>
            <w:vAlign w:val="center"/>
            <w:hideMark/>
          </w:tcPr>
          <w:p w14:paraId="24E59B87" w14:textId="77777777" w:rsidR="008E4B87" w:rsidRPr="00FF6A71" w:rsidRDefault="008E4B87">
            <w:pPr>
              <w:spacing w:before="0" w:after="0" w:line="240" w:lineRule="auto"/>
              <w:rPr>
                <w:ins w:id="51511" w:author="pete jones" w:date="2022-01-04T11:19:00Z"/>
                <w:rFonts w:ascii="Calibri" w:hAnsi="Calibri" w:cs="Calibri"/>
                <w:color w:val="000000"/>
              </w:rPr>
              <w:pPrChange w:id="51512" w:author="pete jones" w:date="2022-01-04T12:00:00Z">
                <w:pPr>
                  <w:spacing w:after="0" w:line="240" w:lineRule="auto"/>
                </w:pPr>
              </w:pPrChange>
            </w:pPr>
          </w:p>
        </w:tc>
      </w:tr>
      <w:tr w:rsidR="008E4B87" w:rsidRPr="00FF6A71" w14:paraId="4516C435" w14:textId="77777777" w:rsidTr="00015922">
        <w:trPr>
          <w:trHeight w:val="300"/>
          <w:ins w:id="51513" w:author="pete jones" w:date="2022-01-04T11:19:00Z"/>
        </w:trPr>
        <w:tc>
          <w:tcPr>
            <w:tcW w:w="8789" w:type="dxa"/>
            <w:gridSpan w:val="2"/>
            <w:shd w:val="clear" w:color="auto" w:fill="auto"/>
            <w:noWrap/>
            <w:vAlign w:val="bottom"/>
          </w:tcPr>
          <w:p w14:paraId="7F2B8EEB" w14:textId="77777777" w:rsidR="008E4B87" w:rsidRPr="00FF6A71" w:rsidRDefault="008E4B87">
            <w:pPr>
              <w:spacing w:before="0" w:after="0" w:line="240" w:lineRule="auto"/>
              <w:rPr>
                <w:ins w:id="51514" w:author="pete jones" w:date="2022-01-04T11:19:00Z"/>
                <w:rFonts w:ascii="Calibri" w:hAnsi="Calibri" w:cs="Calibri"/>
                <w:color w:val="000000"/>
              </w:rPr>
              <w:pPrChange w:id="51515" w:author="pete jones" w:date="2022-01-04T12:00:00Z">
                <w:pPr>
                  <w:spacing w:after="0" w:line="240" w:lineRule="auto"/>
                </w:pPr>
              </w:pPrChange>
            </w:pPr>
          </w:p>
        </w:tc>
      </w:tr>
      <w:tr w:rsidR="008E4B87" w:rsidRPr="00FF6A71" w14:paraId="14ACC1E9" w14:textId="77777777" w:rsidTr="00015922">
        <w:trPr>
          <w:trHeight w:val="300"/>
          <w:ins w:id="51516" w:author="pete jones" w:date="2022-01-04T11:19:00Z"/>
        </w:trPr>
        <w:tc>
          <w:tcPr>
            <w:tcW w:w="6946" w:type="dxa"/>
            <w:shd w:val="clear" w:color="auto" w:fill="auto"/>
            <w:noWrap/>
            <w:vAlign w:val="bottom"/>
            <w:hideMark/>
          </w:tcPr>
          <w:p w14:paraId="15720265" w14:textId="73C238DB" w:rsidR="008E4B87" w:rsidRPr="00FF6A71" w:rsidRDefault="008E4B87">
            <w:pPr>
              <w:spacing w:before="0" w:after="0" w:line="240" w:lineRule="auto"/>
              <w:rPr>
                <w:ins w:id="51517" w:author="pete jones" w:date="2022-01-04T11:19:00Z"/>
                <w:rFonts w:ascii="Calibri" w:hAnsi="Calibri" w:cs="Calibri"/>
                <w:color w:val="000000"/>
              </w:rPr>
              <w:pPrChange w:id="51518" w:author="pete jones" w:date="2022-01-04T12:00:00Z">
                <w:pPr>
                  <w:spacing w:after="0" w:line="240" w:lineRule="auto"/>
                </w:pPr>
              </w:pPrChange>
            </w:pPr>
            <w:ins w:id="51519" w:author="pete jones" w:date="2022-01-04T11:19:00Z">
              <w:r w:rsidRPr="00FF6A71">
                <w:rPr>
                  <w:rFonts w:ascii="Calibri" w:hAnsi="Calibri" w:cs="Calibri"/>
                  <w:color w:val="000000"/>
                </w:rPr>
                <w:t xml:space="preserve">Q2.27 - Technical and vocational education and training can be a </w:t>
              </w:r>
            </w:ins>
            <w:ins w:id="51520" w:author="pete jones" w:date="2022-04-01T15:26:00Z">
              <w:r w:rsidR="009D7356">
                <w:rPr>
                  <w:rFonts w:ascii="Calibri" w:hAnsi="Calibri" w:cs="Calibri"/>
                  <w:color w:val="000000"/>
                </w:rPr>
                <w:t>crucial</w:t>
              </w:r>
            </w:ins>
            <w:ins w:id="51521" w:author="pete jones" w:date="2022-01-04T11:19:00Z">
              <w:r w:rsidRPr="00FF6A71">
                <w:rPr>
                  <w:rFonts w:ascii="Calibri" w:hAnsi="Calibri" w:cs="Calibri"/>
                  <w:color w:val="000000"/>
                </w:rPr>
                <w:t xml:space="preserve"> driver of economic growth and provide the skills required for jobs </w:t>
              </w:r>
            </w:ins>
            <w:ins w:id="51522" w:author="pete jones" w:date="2022-04-01T15:26:00Z">
              <w:r w:rsidR="009D7356">
                <w:rPr>
                  <w:rFonts w:ascii="Calibri" w:hAnsi="Calibri" w:cs="Calibri"/>
                  <w:color w:val="000000"/>
                </w:rPr>
                <w:t>with</w:t>
              </w:r>
            </w:ins>
            <w:ins w:id="51523" w:author="pete jones" w:date="2022-01-04T11:19:00Z">
              <w:r w:rsidRPr="00FF6A71">
                <w:rPr>
                  <w:rFonts w:ascii="Calibri" w:hAnsi="Calibri" w:cs="Calibri"/>
                  <w:color w:val="000000"/>
                </w:rPr>
                <w:t xml:space="preserve"> real staying power in future labour markets.</w:t>
              </w:r>
            </w:ins>
          </w:p>
        </w:tc>
        <w:tc>
          <w:tcPr>
            <w:tcW w:w="1843" w:type="dxa"/>
            <w:vMerge w:val="restart"/>
            <w:shd w:val="clear" w:color="auto" w:fill="auto"/>
            <w:noWrap/>
            <w:vAlign w:val="center"/>
            <w:hideMark/>
          </w:tcPr>
          <w:p w14:paraId="51D287B3" w14:textId="77777777" w:rsidR="008E4B87" w:rsidRPr="00FF6A71" w:rsidRDefault="008E4B87">
            <w:pPr>
              <w:spacing w:before="0" w:after="0" w:line="240" w:lineRule="auto"/>
              <w:jc w:val="center"/>
              <w:rPr>
                <w:ins w:id="51524" w:author="pete jones" w:date="2022-01-04T11:19:00Z"/>
                <w:rFonts w:ascii="Calibri" w:hAnsi="Calibri" w:cs="Calibri"/>
                <w:color w:val="000000"/>
              </w:rPr>
              <w:pPrChange w:id="51525" w:author="pete jones" w:date="2022-01-04T12:00:00Z">
                <w:pPr>
                  <w:spacing w:after="0" w:line="240" w:lineRule="auto"/>
                  <w:jc w:val="center"/>
                </w:pPr>
              </w:pPrChange>
            </w:pPr>
            <w:ins w:id="51526" w:author="pete jones" w:date="2022-01-04T11:19:00Z">
              <w:r w:rsidRPr="00FF6A71">
                <w:rPr>
                  <w:rFonts w:ascii="Calibri" w:hAnsi="Calibri" w:cs="Calibri"/>
                  <w:color w:val="000000"/>
                </w:rPr>
                <w:t>0.994799</w:t>
              </w:r>
            </w:ins>
          </w:p>
        </w:tc>
      </w:tr>
      <w:tr w:rsidR="008E4B87" w:rsidRPr="00FF6A71" w14:paraId="5B1E3E1B" w14:textId="77777777" w:rsidTr="00015922">
        <w:trPr>
          <w:trHeight w:val="300"/>
          <w:ins w:id="51527" w:author="pete jones" w:date="2022-01-04T11:19:00Z"/>
        </w:trPr>
        <w:tc>
          <w:tcPr>
            <w:tcW w:w="6946" w:type="dxa"/>
            <w:shd w:val="clear" w:color="auto" w:fill="auto"/>
            <w:noWrap/>
            <w:vAlign w:val="bottom"/>
            <w:hideMark/>
          </w:tcPr>
          <w:p w14:paraId="4297BFFE" w14:textId="77777777" w:rsidR="008E4B87" w:rsidRPr="00FF6A71" w:rsidRDefault="008E4B87">
            <w:pPr>
              <w:spacing w:before="0" w:after="0" w:line="240" w:lineRule="auto"/>
              <w:rPr>
                <w:ins w:id="51528" w:author="pete jones" w:date="2022-01-04T11:19:00Z"/>
                <w:rFonts w:ascii="Calibri" w:hAnsi="Calibri" w:cs="Calibri"/>
                <w:color w:val="000000"/>
              </w:rPr>
              <w:pPrChange w:id="51529" w:author="pete jones" w:date="2022-01-04T12:00:00Z">
                <w:pPr>
                  <w:spacing w:after="0" w:line="240" w:lineRule="auto"/>
                </w:pPr>
              </w:pPrChange>
            </w:pPr>
            <w:ins w:id="51530" w:author="pete jones" w:date="2022-01-04T11:19:00Z">
              <w:r w:rsidRPr="00FF6A71">
                <w:rPr>
                  <w:rFonts w:ascii="Calibri" w:hAnsi="Calibri" w:cs="Calibri"/>
                  <w:color w:val="000000"/>
                </w:rPr>
                <w:t>Q2.18 - Girls and women are particularly underrepresented within high value-added STEM disciplines, and it is crucial to find ways to increase their presence.</w:t>
              </w:r>
            </w:ins>
          </w:p>
        </w:tc>
        <w:tc>
          <w:tcPr>
            <w:tcW w:w="1843" w:type="dxa"/>
            <w:vMerge/>
            <w:vAlign w:val="center"/>
            <w:hideMark/>
          </w:tcPr>
          <w:p w14:paraId="52AD3D87" w14:textId="77777777" w:rsidR="008E4B87" w:rsidRPr="00FF6A71" w:rsidRDefault="008E4B87">
            <w:pPr>
              <w:spacing w:before="0" w:after="0" w:line="240" w:lineRule="auto"/>
              <w:rPr>
                <w:ins w:id="51531" w:author="pete jones" w:date="2022-01-04T11:19:00Z"/>
                <w:rFonts w:ascii="Calibri" w:hAnsi="Calibri" w:cs="Calibri"/>
                <w:color w:val="000000"/>
              </w:rPr>
              <w:pPrChange w:id="51532" w:author="pete jones" w:date="2022-01-04T12:00:00Z">
                <w:pPr>
                  <w:spacing w:after="0" w:line="240" w:lineRule="auto"/>
                </w:pPr>
              </w:pPrChange>
            </w:pPr>
          </w:p>
        </w:tc>
      </w:tr>
      <w:tr w:rsidR="008E4B87" w:rsidRPr="00FF6A71" w14:paraId="14B43AFE" w14:textId="77777777" w:rsidTr="00015922">
        <w:trPr>
          <w:trHeight w:val="300"/>
          <w:ins w:id="51533" w:author="pete jones" w:date="2022-01-04T11:19:00Z"/>
        </w:trPr>
        <w:tc>
          <w:tcPr>
            <w:tcW w:w="8789" w:type="dxa"/>
            <w:gridSpan w:val="2"/>
            <w:shd w:val="clear" w:color="auto" w:fill="auto"/>
            <w:noWrap/>
            <w:vAlign w:val="bottom"/>
          </w:tcPr>
          <w:p w14:paraId="32417863" w14:textId="77777777" w:rsidR="008E4B87" w:rsidRPr="00FF6A71" w:rsidRDefault="008E4B87">
            <w:pPr>
              <w:spacing w:before="0" w:after="0" w:line="240" w:lineRule="auto"/>
              <w:rPr>
                <w:ins w:id="51534" w:author="pete jones" w:date="2022-01-04T11:19:00Z"/>
                <w:rFonts w:ascii="Calibri" w:hAnsi="Calibri" w:cs="Calibri"/>
                <w:color w:val="000000"/>
              </w:rPr>
              <w:pPrChange w:id="51535" w:author="pete jones" w:date="2022-01-04T12:00:00Z">
                <w:pPr>
                  <w:spacing w:after="0" w:line="240" w:lineRule="auto"/>
                </w:pPr>
              </w:pPrChange>
            </w:pPr>
          </w:p>
        </w:tc>
      </w:tr>
      <w:tr w:rsidR="008E4B87" w:rsidRPr="00FF6A71" w14:paraId="389BFFF4" w14:textId="77777777" w:rsidTr="00015922">
        <w:trPr>
          <w:trHeight w:val="300"/>
          <w:ins w:id="51536" w:author="pete jones" w:date="2022-01-04T11:19:00Z"/>
        </w:trPr>
        <w:tc>
          <w:tcPr>
            <w:tcW w:w="6946" w:type="dxa"/>
            <w:shd w:val="clear" w:color="auto" w:fill="auto"/>
            <w:noWrap/>
            <w:vAlign w:val="bottom"/>
            <w:hideMark/>
          </w:tcPr>
          <w:p w14:paraId="6147F19F" w14:textId="477CC15F" w:rsidR="008E4B87" w:rsidRPr="00FF6A71" w:rsidRDefault="008E4B87">
            <w:pPr>
              <w:spacing w:before="0" w:after="0" w:line="240" w:lineRule="auto"/>
              <w:rPr>
                <w:ins w:id="51537" w:author="pete jones" w:date="2022-01-04T11:19:00Z"/>
                <w:rFonts w:ascii="Calibri" w:hAnsi="Calibri" w:cs="Calibri"/>
                <w:color w:val="000000"/>
              </w:rPr>
              <w:pPrChange w:id="51538" w:author="pete jones" w:date="2022-01-04T12:00:00Z">
                <w:pPr>
                  <w:spacing w:after="0" w:line="240" w:lineRule="auto"/>
                </w:pPr>
              </w:pPrChange>
            </w:pPr>
            <w:ins w:id="51539" w:author="pete jones" w:date="2022-01-04T11:19:00Z">
              <w:r w:rsidRPr="00FF6A71">
                <w:rPr>
                  <w:rFonts w:ascii="Calibri" w:hAnsi="Calibri" w:cs="Calibri"/>
                  <w:color w:val="000000"/>
                </w:rPr>
                <w:t xml:space="preserve">Q2.27 - Technical and vocational education and training can be a </w:t>
              </w:r>
            </w:ins>
            <w:ins w:id="51540" w:author="pete jones" w:date="2022-04-01T15:26:00Z">
              <w:r w:rsidR="009D7356">
                <w:rPr>
                  <w:rFonts w:ascii="Calibri" w:hAnsi="Calibri" w:cs="Calibri"/>
                  <w:color w:val="000000"/>
                </w:rPr>
                <w:t>crucial</w:t>
              </w:r>
            </w:ins>
            <w:ins w:id="51541" w:author="pete jones" w:date="2022-01-04T11:19:00Z">
              <w:r w:rsidRPr="00FF6A71">
                <w:rPr>
                  <w:rFonts w:ascii="Calibri" w:hAnsi="Calibri" w:cs="Calibri"/>
                  <w:color w:val="000000"/>
                </w:rPr>
                <w:t xml:space="preserve"> driver of economic growth and provide the skills required for jobs </w:t>
              </w:r>
            </w:ins>
            <w:ins w:id="51542" w:author="pete jones" w:date="2022-04-01T15:26:00Z">
              <w:r w:rsidR="009D7356">
                <w:rPr>
                  <w:rFonts w:ascii="Calibri" w:hAnsi="Calibri" w:cs="Calibri"/>
                  <w:color w:val="000000"/>
                </w:rPr>
                <w:t>with</w:t>
              </w:r>
            </w:ins>
            <w:ins w:id="51543" w:author="pete jones" w:date="2022-01-04T11:19:00Z">
              <w:r w:rsidRPr="00FF6A71">
                <w:rPr>
                  <w:rFonts w:ascii="Calibri" w:hAnsi="Calibri" w:cs="Calibri"/>
                  <w:color w:val="000000"/>
                </w:rPr>
                <w:t xml:space="preserve"> real staying power in future labour markets.</w:t>
              </w:r>
            </w:ins>
          </w:p>
        </w:tc>
        <w:tc>
          <w:tcPr>
            <w:tcW w:w="1843" w:type="dxa"/>
            <w:vMerge w:val="restart"/>
            <w:shd w:val="clear" w:color="auto" w:fill="auto"/>
            <w:noWrap/>
            <w:vAlign w:val="center"/>
            <w:hideMark/>
          </w:tcPr>
          <w:p w14:paraId="200D4851" w14:textId="77777777" w:rsidR="008E4B87" w:rsidRPr="00FF6A71" w:rsidRDefault="008E4B87">
            <w:pPr>
              <w:spacing w:before="0" w:after="0" w:line="240" w:lineRule="auto"/>
              <w:jc w:val="center"/>
              <w:rPr>
                <w:ins w:id="51544" w:author="pete jones" w:date="2022-01-04T11:19:00Z"/>
                <w:rFonts w:ascii="Calibri" w:hAnsi="Calibri" w:cs="Calibri"/>
                <w:color w:val="000000"/>
              </w:rPr>
              <w:pPrChange w:id="51545" w:author="pete jones" w:date="2022-01-04T12:00:00Z">
                <w:pPr>
                  <w:spacing w:after="0" w:line="240" w:lineRule="auto"/>
                  <w:jc w:val="center"/>
                </w:pPr>
              </w:pPrChange>
            </w:pPr>
            <w:ins w:id="51546" w:author="pete jones" w:date="2022-01-04T11:19:00Z">
              <w:r w:rsidRPr="00FF6A71">
                <w:rPr>
                  <w:rFonts w:ascii="Calibri" w:hAnsi="Calibri" w:cs="Calibri"/>
                  <w:color w:val="000000"/>
                </w:rPr>
                <w:t>0.998432</w:t>
              </w:r>
            </w:ins>
          </w:p>
        </w:tc>
      </w:tr>
      <w:tr w:rsidR="008E4B87" w:rsidRPr="00FF6A71" w14:paraId="6AEF10F3" w14:textId="77777777" w:rsidTr="00015922">
        <w:trPr>
          <w:trHeight w:val="300"/>
          <w:ins w:id="51547" w:author="pete jones" w:date="2022-01-04T11:19:00Z"/>
        </w:trPr>
        <w:tc>
          <w:tcPr>
            <w:tcW w:w="6946" w:type="dxa"/>
            <w:shd w:val="clear" w:color="auto" w:fill="auto"/>
            <w:noWrap/>
            <w:vAlign w:val="bottom"/>
            <w:hideMark/>
          </w:tcPr>
          <w:p w14:paraId="53B6F3C7" w14:textId="2153B4F7" w:rsidR="008E4B87" w:rsidRPr="00FF6A71" w:rsidRDefault="008E4B87">
            <w:pPr>
              <w:spacing w:before="0" w:after="0" w:line="240" w:lineRule="auto"/>
              <w:rPr>
                <w:ins w:id="51548" w:author="pete jones" w:date="2022-01-04T11:19:00Z"/>
                <w:rFonts w:ascii="Calibri" w:hAnsi="Calibri" w:cs="Calibri"/>
                <w:color w:val="000000"/>
              </w:rPr>
              <w:pPrChange w:id="51549" w:author="pete jones" w:date="2022-01-04T12:00:00Z">
                <w:pPr>
                  <w:spacing w:after="0" w:line="240" w:lineRule="auto"/>
                </w:pPr>
              </w:pPrChange>
            </w:pPr>
            <w:ins w:id="51550" w:author="pete jones" w:date="2022-01-04T11:19:00Z">
              <w:r w:rsidRPr="00FF6A71">
                <w:rPr>
                  <w:rFonts w:ascii="Calibri" w:hAnsi="Calibri" w:cs="Calibri"/>
                  <w:color w:val="000000"/>
                </w:rPr>
                <w:t>Q2.23 - The Fourth Industrial Revolution is building from a fusion of technologies and a growing need for interdisciplinarity.</w:t>
              </w:r>
            </w:ins>
          </w:p>
        </w:tc>
        <w:tc>
          <w:tcPr>
            <w:tcW w:w="1843" w:type="dxa"/>
            <w:vMerge/>
            <w:vAlign w:val="center"/>
            <w:hideMark/>
          </w:tcPr>
          <w:p w14:paraId="2CB305B7" w14:textId="77777777" w:rsidR="008E4B87" w:rsidRPr="00FF6A71" w:rsidRDefault="008E4B87">
            <w:pPr>
              <w:spacing w:before="0" w:after="0" w:line="240" w:lineRule="auto"/>
              <w:rPr>
                <w:ins w:id="51551" w:author="pete jones" w:date="2022-01-04T11:19:00Z"/>
                <w:rFonts w:ascii="Calibri" w:hAnsi="Calibri" w:cs="Calibri"/>
                <w:color w:val="000000"/>
              </w:rPr>
              <w:pPrChange w:id="51552" w:author="pete jones" w:date="2022-01-04T12:00:00Z">
                <w:pPr>
                  <w:spacing w:after="0" w:line="240" w:lineRule="auto"/>
                </w:pPr>
              </w:pPrChange>
            </w:pPr>
          </w:p>
        </w:tc>
      </w:tr>
      <w:tr w:rsidR="008E4B87" w:rsidRPr="00FF6A71" w14:paraId="32923DA0" w14:textId="77777777" w:rsidTr="00015922">
        <w:trPr>
          <w:trHeight w:val="300"/>
          <w:ins w:id="51553" w:author="pete jones" w:date="2022-01-04T11:19:00Z"/>
        </w:trPr>
        <w:tc>
          <w:tcPr>
            <w:tcW w:w="8789" w:type="dxa"/>
            <w:gridSpan w:val="2"/>
            <w:shd w:val="clear" w:color="auto" w:fill="auto"/>
            <w:noWrap/>
            <w:vAlign w:val="bottom"/>
          </w:tcPr>
          <w:p w14:paraId="706A2173" w14:textId="77777777" w:rsidR="008E4B87" w:rsidRPr="00FF6A71" w:rsidRDefault="008E4B87">
            <w:pPr>
              <w:spacing w:before="0" w:after="0" w:line="240" w:lineRule="auto"/>
              <w:rPr>
                <w:ins w:id="51554" w:author="pete jones" w:date="2022-01-04T11:19:00Z"/>
                <w:rFonts w:ascii="Calibri" w:hAnsi="Calibri" w:cs="Calibri"/>
                <w:color w:val="000000"/>
              </w:rPr>
              <w:pPrChange w:id="51555" w:author="pete jones" w:date="2022-01-04T12:00:00Z">
                <w:pPr>
                  <w:spacing w:after="0" w:line="240" w:lineRule="auto"/>
                </w:pPr>
              </w:pPrChange>
            </w:pPr>
          </w:p>
        </w:tc>
      </w:tr>
    </w:tbl>
    <w:p w14:paraId="2F52FEEA" w14:textId="574DC8D7" w:rsidR="00BD68A7" w:rsidRPr="00FF6A71" w:rsidRDefault="00BD68A7" w:rsidP="00256E4A">
      <w:pPr>
        <w:rPr>
          <w:ins w:id="51556" w:author="pete jones" w:date="2022-01-04T12:01:00Z"/>
          <w:rFonts w:cstheme="minorHAnsi"/>
        </w:rPr>
      </w:pPr>
    </w:p>
    <w:p w14:paraId="5E1ED418" w14:textId="77777777" w:rsidR="00BD68A7" w:rsidRPr="00FF6A71" w:rsidRDefault="00BD68A7">
      <w:pPr>
        <w:spacing w:before="0" w:after="0" w:line="240" w:lineRule="auto"/>
        <w:jc w:val="left"/>
        <w:rPr>
          <w:ins w:id="51557" w:author="pete jones" w:date="2022-01-04T12:01:00Z"/>
          <w:rFonts w:cstheme="minorHAnsi"/>
        </w:rPr>
      </w:pPr>
      <w:ins w:id="51558" w:author="pete jones" w:date="2022-01-04T12:01:00Z">
        <w:r w:rsidRPr="00FF6A71">
          <w:rPr>
            <w:rFonts w:cstheme="minorHAnsi"/>
          </w:rPr>
          <w:br w:type="page"/>
        </w:r>
      </w:ins>
    </w:p>
    <w:p w14:paraId="5FBB7D73" w14:textId="77777777" w:rsidR="00BD68A7" w:rsidRPr="00312F59" w:rsidRDefault="00BD68A7">
      <w:pPr>
        <w:pStyle w:val="Heading2"/>
        <w:rPr>
          <w:ins w:id="51559" w:author="pete jones" w:date="2022-01-04T12:01:00Z"/>
        </w:rPr>
        <w:pPrChange w:id="51560" w:author="pete jones" w:date="2022-03-16T17:52:00Z">
          <w:pPr>
            <w:pStyle w:val="Heading1"/>
          </w:pPr>
        </w:pPrChange>
      </w:pPr>
      <w:bookmarkStart w:id="51561" w:name="_Ref92197569"/>
      <w:bookmarkStart w:id="51562" w:name="_Toc99969892"/>
      <w:ins w:id="51563" w:author="pete jones" w:date="2022-01-04T12:01:00Z">
        <w:r w:rsidRPr="00C15005">
          <w:lastRenderedPageBreak/>
          <w:t>Formula Student 2019 – CDE impact</w:t>
        </w:r>
        <w:bookmarkEnd w:id="51561"/>
        <w:bookmarkEnd w:id="51562"/>
      </w:ins>
    </w:p>
    <w:p w14:paraId="478B4418" w14:textId="77777777" w:rsidR="00BD68A7" w:rsidRPr="00E133C2" w:rsidRDefault="00BD68A7">
      <w:pPr>
        <w:pStyle w:val="Heading3"/>
        <w:rPr>
          <w:ins w:id="51564" w:author="pete jones" w:date="2022-01-04T12:01:00Z"/>
        </w:rPr>
        <w:pPrChange w:id="51565" w:author="pete jones" w:date="2022-03-16T17:52:00Z">
          <w:pPr>
            <w:pStyle w:val="Heading2"/>
          </w:pPr>
        </w:pPrChange>
      </w:pPr>
      <w:bookmarkStart w:id="51566" w:name="_Toc99969893"/>
      <w:ins w:id="51567" w:author="pete jones" w:date="2022-01-04T12:01:00Z">
        <w:r w:rsidRPr="00862EE0">
          <w:t>Survey Flow</w:t>
        </w:r>
        <w:bookmarkEnd w:id="51566"/>
      </w:ins>
    </w:p>
    <w:p w14:paraId="44C0170C" w14:textId="77777777" w:rsidR="00BD68A7" w:rsidRPr="00FF6A71" w:rsidRDefault="00BD68A7" w:rsidP="00BD68A7">
      <w:pPr>
        <w:rPr>
          <w:ins w:id="51568" w:author="pete jones" w:date="2022-01-04T12:01:00Z"/>
        </w:rPr>
      </w:pPr>
      <w:ins w:id="51569" w:author="pete jones" w:date="2022-01-04T12:01:00Z">
        <w:r w:rsidRPr="00FF6A71">
          <w:t>20 questions, N=35</w:t>
        </w:r>
      </w:ins>
    </w:p>
    <w:p w14:paraId="18410865" w14:textId="77777777" w:rsidR="00BD68A7" w:rsidRPr="00FF6A71" w:rsidRDefault="00BD68A7" w:rsidP="00BD68A7">
      <w:pPr>
        <w:rPr>
          <w:ins w:id="51570" w:author="pete jones" w:date="2022-01-04T12:01:00Z"/>
          <w:rFonts w:cstheme="minorHAnsi"/>
        </w:rPr>
      </w:pPr>
      <w:ins w:id="51571" w:author="pete jones" w:date="2022-01-04T12:01:00Z">
        <w:r w:rsidRPr="00FF6A71">
          <w:rPr>
            <w:rFonts w:cstheme="minorHAnsi"/>
          </w:rPr>
          <w:t>Question FS3 uses a 5-point scale:</w:t>
        </w:r>
      </w:ins>
    </w:p>
    <w:p w14:paraId="11EBC6C9" w14:textId="77777777" w:rsidR="00BD68A7" w:rsidRPr="00FF6A71" w:rsidRDefault="00BD68A7" w:rsidP="00BD68A7">
      <w:pPr>
        <w:pStyle w:val="ListParagraph"/>
        <w:numPr>
          <w:ilvl w:val="0"/>
          <w:numId w:val="106"/>
        </w:numPr>
        <w:spacing w:before="120" w:line="276" w:lineRule="auto"/>
        <w:jc w:val="left"/>
        <w:rPr>
          <w:ins w:id="51572" w:author="pete jones" w:date="2022-01-04T12:01:00Z"/>
          <w:rFonts w:cstheme="minorHAnsi"/>
        </w:rPr>
      </w:pPr>
      <w:ins w:id="51573" w:author="pete jones" w:date="2022-01-04T12:01:00Z">
        <w:r w:rsidRPr="00FF6A71">
          <w:rPr>
            <w:rFonts w:cstheme="minorHAnsi"/>
          </w:rPr>
          <w:t>Level of studies 1=L3,2=L4,3=L5,4=L6,5=L7</w:t>
        </w:r>
      </w:ins>
    </w:p>
    <w:p w14:paraId="1D35DA6C" w14:textId="77777777" w:rsidR="00BD68A7" w:rsidRPr="00FF6A71" w:rsidRDefault="00BD68A7" w:rsidP="00BD68A7">
      <w:pPr>
        <w:rPr>
          <w:ins w:id="51574" w:author="pete jones" w:date="2022-01-04T12:01:00Z"/>
          <w:rFonts w:cstheme="minorHAnsi"/>
        </w:rPr>
      </w:pPr>
      <w:ins w:id="51575" w:author="pete jones" w:date="2022-01-04T12:01:00Z">
        <w:r w:rsidRPr="00FF6A71">
          <w:rPr>
            <w:rFonts w:cstheme="minorHAnsi"/>
          </w:rPr>
          <w:t>Question FS6 and FS16 use a 5-point scale:</w:t>
        </w:r>
      </w:ins>
    </w:p>
    <w:p w14:paraId="36092D10" w14:textId="77777777" w:rsidR="00BD68A7" w:rsidRPr="00FF6A71" w:rsidRDefault="00BD68A7" w:rsidP="00BD68A7">
      <w:pPr>
        <w:pStyle w:val="ListParagraph"/>
        <w:numPr>
          <w:ilvl w:val="0"/>
          <w:numId w:val="106"/>
        </w:numPr>
        <w:spacing w:before="120" w:line="276" w:lineRule="auto"/>
        <w:jc w:val="left"/>
        <w:rPr>
          <w:ins w:id="51576" w:author="pete jones" w:date="2022-01-04T12:01:00Z"/>
          <w:rFonts w:cstheme="minorHAnsi"/>
        </w:rPr>
      </w:pPr>
      <w:ins w:id="51577" w:author="pete jones" w:date="2022-01-04T12:01:00Z">
        <w:r w:rsidRPr="00FF6A71">
          <w:rPr>
            <w:rFonts w:cstheme="minorHAnsi"/>
          </w:rPr>
          <w:t>1=less than 10,2=10-20,3=21-30,4=31-40,5=40 or more</w:t>
        </w:r>
      </w:ins>
    </w:p>
    <w:p w14:paraId="191291C3" w14:textId="77777777" w:rsidR="00BD68A7" w:rsidRPr="00FF6A71" w:rsidRDefault="00BD68A7" w:rsidP="00BD68A7">
      <w:pPr>
        <w:rPr>
          <w:ins w:id="51578" w:author="pete jones" w:date="2022-01-04T12:01:00Z"/>
          <w:rFonts w:cstheme="minorHAnsi"/>
        </w:rPr>
      </w:pPr>
      <w:ins w:id="51579" w:author="pete jones" w:date="2022-01-04T12:01:00Z">
        <w:r w:rsidRPr="00FF6A71">
          <w:rPr>
            <w:rFonts w:cstheme="minorHAnsi"/>
          </w:rPr>
          <w:t>The remaining questions use the same 5-point Likert scale as follows:</w:t>
        </w:r>
      </w:ins>
    </w:p>
    <w:p w14:paraId="786E9C3C" w14:textId="77777777" w:rsidR="00BD68A7" w:rsidRPr="00FF6A71" w:rsidRDefault="00BD68A7" w:rsidP="00BD68A7">
      <w:pPr>
        <w:pStyle w:val="ListParagraph"/>
        <w:numPr>
          <w:ilvl w:val="0"/>
          <w:numId w:val="108"/>
        </w:numPr>
        <w:spacing w:before="0" w:line="276" w:lineRule="auto"/>
        <w:jc w:val="left"/>
        <w:rPr>
          <w:ins w:id="51580" w:author="pete jones" w:date="2022-01-04T12:01:00Z"/>
          <w:rFonts w:cstheme="minorHAnsi"/>
        </w:rPr>
      </w:pPr>
      <w:ins w:id="51581" w:author="pete jones" w:date="2022-01-04T12:01:00Z">
        <w:r w:rsidRPr="00FF6A71">
          <w:rPr>
            <w:rFonts w:cstheme="minorHAnsi"/>
          </w:rPr>
          <w:t>Strongly disagree</w:t>
        </w:r>
      </w:ins>
    </w:p>
    <w:p w14:paraId="466CA50E" w14:textId="77777777" w:rsidR="00BD68A7" w:rsidRPr="00FF6A71" w:rsidRDefault="00BD68A7" w:rsidP="00BD68A7">
      <w:pPr>
        <w:pStyle w:val="ListParagraph"/>
        <w:numPr>
          <w:ilvl w:val="0"/>
          <w:numId w:val="108"/>
        </w:numPr>
        <w:spacing w:before="0" w:line="276" w:lineRule="auto"/>
        <w:jc w:val="left"/>
        <w:rPr>
          <w:ins w:id="51582" w:author="pete jones" w:date="2022-01-04T12:01:00Z"/>
          <w:rFonts w:cstheme="minorHAnsi"/>
        </w:rPr>
      </w:pPr>
      <w:ins w:id="51583" w:author="pete jones" w:date="2022-01-04T12:01:00Z">
        <w:r w:rsidRPr="00FF6A71">
          <w:rPr>
            <w:rFonts w:cstheme="minorHAnsi"/>
          </w:rPr>
          <w:t>Disagree</w:t>
        </w:r>
      </w:ins>
    </w:p>
    <w:p w14:paraId="5104DC48" w14:textId="77777777" w:rsidR="00BD68A7" w:rsidRPr="00FF6A71" w:rsidRDefault="00BD68A7" w:rsidP="00BD68A7">
      <w:pPr>
        <w:pStyle w:val="ListParagraph"/>
        <w:numPr>
          <w:ilvl w:val="0"/>
          <w:numId w:val="108"/>
        </w:numPr>
        <w:spacing w:before="0" w:line="276" w:lineRule="auto"/>
        <w:jc w:val="left"/>
        <w:rPr>
          <w:ins w:id="51584" w:author="pete jones" w:date="2022-01-04T12:01:00Z"/>
          <w:rFonts w:cstheme="minorHAnsi"/>
        </w:rPr>
      </w:pPr>
      <w:ins w:id="51585" w:author="pete jones" w:date="2022-01-04T12:01:00Z">
        <w:r w:rsidRPr="00FF6A71">
          <w:rPr>
            <w:rFonts w:cstheme="minorHAnsi"/>
          </w:rPr>
          <w:t>Neither agree nor disagree</w:t>
        </w:r>
      </w:ins>
    </w:p>
    <w:p w14:paraId="428399F6" w14:textId="77777777" w:rsidR="00BD68A7" w:rsidRPr="00FF6A71" w:rsidRDefault="00BD68A7" w:rsidP="00BD68A7">
      <w:pPr>
        <w:pStyle w:val="ListParagraph"/>
        <w:numPr>
          <w:ilvl w:val="0"/>
          <w:numId w:val="108"/>
        </w:numPr>
        <w:spacing w:before="0" w:line="276" w:lineRule="auto"/>
        <w:jc w:val="left"/>
        <w:rPr>
          <w:ins w:id="51586" w:author="pete jones" w:date="2022-01-04T12:01:00Z"/>
          <w:rFonts w:cstheme="minorHAnsi"/>
        </w:rPr>
      </w:pPr>
      <w:ins w:id="51587" w:author="pete jones" w:date="2022-01-04T12:01:00Z">
        <w:r w:rsidRPr="00FF6A71">
          <w:rPr>
            <w:rFonts w:cstheme="minorHAnsi"/>
          </w:rPr>
          <w:t>Agree</w:t>
        </w:r>
      </w:ins>
    </w:p>
    <w:p w14:paraId="4DB64A1C" w14:textId="77777777" w:rsidR="00BD68A7" w:rsidRPr="00FF6A71" w:rsidRDefault="00BD68A7" w:rsidP="00BD68A7">
      <w:pPr>
        <w:pStyle w:val="ListParagraph"/>
        <w:numPr>
          <w:ilvl w:val="0"/>
          <w:numId w:val="108"/>
        </w:numPr>
        <w:spacing w:before="0" w:line="276" w:lineRule="auto"/>
        <w:jc w:val="left"/>
        <w:rPr>
          <w:ins w:id="51588" w:author="pete jones" w:date="2022-01-04T12:01:00Z"/>
          <w:rFonts w:cstheme="minorHAnsi"/>
        </w:rPr>
      </w:pPr>
      <w:ins w:id="51589" w:author="pete jones" w:date="2022-01-04T12:01:00Z">
        <w:r w:rsidRPr="00FF6A71">
          <w:rPr>
            <w:rFonts w:cstheme="minorHAnsi"/>
          </w:rPr>
          <w:t>Strongly agree</w:t>
        </w:r>
      </w:ins>
    </w:p>
    <w:p w14:paraId="4510EE8C" w14:textId="77777777" w:rsidR="00BD68A7" w:rsidRPr="00312F59" w:rsidRDefault="00BD68A7">
      <w:pPr>
        <w:pStyle w:val="Heading3"/>
        <w:rPr>
          <w:ins w:id="51590" w:author="pete jones" w:date="2022-01-04T12:01:00Z"/>
        </w:rPr>
        <w:pPrChange w:id="51591" w:author="pete jones" w:date="2022-03-16T17:52:00Z">
          <w:pPr>
            <w:pStyle w:val="Heading2"/>
          </w:pPr>
        </w:pPrChange>
      </w:pPr>
      <w:bookmarkStart w:id="51592" w:name="_Toc99969894"/>
      <w:ins w:id="51593" w:author="pete jones" w:date="2022-01-04T12:01:00Z">
        <w:r w:rsidRPr="00C15005">
          <w:t>Formula Student</w:t>
        </w:r>
        <w:bookmarkEnd w:id="51592"/>
      </w:ins>
    </w:p>
    <w:p w14:paraId="359C5AF5" w14:textId="0C170F95" w:rsidR="00BD68A7" w:rsidRPr="00FF6A71" w:rsidRDefault="00BD68A7" w:rsidP="00BD68A7">
      <w:pPr>
        <w:rPr>
          <w:ins w:id="51594" w:author="pete jones" w:date="2022-01-04T12:01:00Z"/>
        </w:rPr>
      </w:pPr>
      <w:ins w:id="51595" w:author="pete jones" w:date="2022-01-04T12:01:00Z">
        <w:r w:rsidRPr="00FF6A71">
          <w:t>Taking part in IM</w:t>
        </w:r>
      </w:ins>
      <w:ins w:id="51596" w:author="pete jones" w:date="2022-03-30T12:12:00Z">
        <w:r w:rsidR="006E7D7D">
          <w:t>ech</w:t>
        </w:r>
      </w:ins>
      <w:ins w:id="51597" w:author="pete jones" w:date="2022-01-04T12:01:00Z">
        <w:r w:rsidRPr="00FF6A71">
          <w:t xml:space="preserve">E Formula Student enhances </w:t>
        </w:r>
      </w:ins>
      <w:ins w:id="51598" w:author="pete jones" w:date="2022-04-01T14:30:00Z">
        <w:r w:rsidR="00580BEA">
          <w:t>students' academic engagement and employability</w:t>
        </w:r>
      </w:ins>
      <w:ins w:id="51599" w:author="pete jones" w:date="2022-01-04T12:01:00Z">
        <w:r w:rsidRPr="00FF6A71">
          <w:t xml:space="preserve">. Formula Student is integrated into </w:t>
        </w:r>
      </w:ins>
      <w:ins w:id="51600" w:author="pete jones" w:date="2022-03-30T12:12:00Z">
        <w:r w:rsidR="006E7D7D">
          <w:t xml:space="preserve">a </w:t>
        </w:r>
      </w:ins>
      <w:ins w:id="51601" w:author="pete jones" w:date="2022-01-04T12:01:00Z">
        <w:r w:rsidRPr="00FF6A71">
          <w:t>degree-level learning experience, consolidates 21st</w:t>
        </w:r>
      </w:ins>
      <w:ins w:id="51602" w:author="pete jones" w:date="2022-03-30T12:12:00Z">
        <w:r w:rsidR="006E7D7D">
          <w:t>-</w:t>
        </w:r>
      </w:ins>
      <w:ins w:id="51603" w:author="pete jones" w:date="2022-01-04T12:01:00Z">
        <w:r w:rsidRPr="00FF6A71">
          <w:t xml:space="preserve">century </w:t>
        </w:r>
      </w:ins>
      <w:ins w:id="51604" w:author="pete jones" w:date="2022-04-05T11:21:00Z">
        <w:r w:rsidR="00E06CA9" w:rsidRPr="00FF6A71">
          <w:t>skills,</w:t>
        </w:r>
      </w:ins>
      <w:ins w:id="51605" w:author="pete jones" w:date="2022-01-04T12:01:00Z">
        <w:r w:rsidRPr="00FF6A71">
          <w:t xml:space="preserve"> and adds significant value to </w:t>
        </w:r>
      </w:ins>
      <w:ins w:id="51606" w:author="pete jones" w:date="2022-04-01T14:30:00Z">
        <w:r w:rsidR="00580BEA">
          <w:t>theoretical</w:t>
        </w:r>
      </w:ins>
      <w:ins w:id="51607" w:author="pete jones" w:date="2022-01-04T12:01:00Z">
        <w:r w:rsidRPr="00FF6A71">
          <w:t xml:space="preserve"> and practical real-world engineering.</w:t>
        </w:r>
      </w:ins>
    </w:p>
    <w:p w14:paraId="4A5A4AA3" w14:textId="34355567" w:rsidR="00BD68A7" w:rsidRPr="00FF6A71" w:rsidRDefault="00BD68A7" w:rsidP="00BD68A7">
      <w:pPr>
        <w:rPr>
          <w:ins w:id="51608" w:author="pete jones" w:date="2022-01-04T12:01:00Z"/>
        </w:rPr>
      </w:pPr>
      <w:ins w:id="51609" w:author="pete jones" w:date="2022-01-04T12:01:00Z">
        <w:r w:rsidRPr="00FF6A71">
          <w:t xml:space="preserve">This survey aims to discover the </w:t>
        </w:r>
      </w:ins>
      <w:ins w:id="51610" w:author="pete jones" w:date="2022-04-01T14:30:00Z">
        <w:r w:rsidR="00580BEA">
          <w:t>programme's effectiveness</w:t>
        </w:r>
      </w:ins>
      <w:ins w:id="51611" w:author="pete jones" w:date="2022-01-04T12:01:00Z">
        <w:r w:rsidRPr="00FF6A71">
          <w:t xml:space="preserve"> </w:t>
        </w:r>
      </w:ins>
      <w:ins w:id="51612" w:author="pete jones" w:date="2022-04-01T14:58:00Z">
        <w:r w:rsidR="00726256">
          <w:t>in engaging students, developing problem-solving skills, its deployment as an effective and efficient synoptic academic activity, and informing</w:t>
        </w:r>
      </w:ins>
      <w:ins w:id="51613" w:author="pete jones" w:date="2022-01-04T12:01:00Z">
        <w:r w:rsidRPr="00FF6A71">
          <w:t xml:space="preserve"> an engineering curriculum model to address INDUSTRY-4 imperatives.</w:t>
        </w:r>
      </w:ins>
    </w:p>
    <w:p w14:paraId="04EE1CB2" w14:textId="77777777" w:rsidR="00BD68A7" w:rsidRPr="00FF6A71" w:rsidRDefault="00BD68A7" w:rsidP="00BD68A7">
      <w:pPr>
        <w:rPr>
          <w:ins w:id="51614" w:author="pete jones" w:date="2022-01-04T12:01:00Z"/>
        </w:rPr>
      </w:pPr>
      <w:ins w:id="51615" w:author="pete jones" w:date="2022-01-04T12:01:00Z">
        <w:r w:rsidRPr="00FF6A71">
          <w:rPr>
            <w:b/>
          </w:rPr>
          <w:t>The survey is randomly structured into 5 sections:</w:t>
        </w:r>
        <w:r w:rsidRPr="00FF6A71">
          <w:t xml:space="preserve"> </w:t>
        </w:r>
      </w:ins>
    </w:p>
    <w:p w14:paraId="3DCF8519" w14:textId="77777777" w:rsidR="00BD68A7" w:rsidRPr="00FF6A71" w:rsidRDefault="00BD68A7" w:rsidP="00BD68A7">
      <w:pPr>
        <w:pStyle w:val="ListParagraph"/>
        <w:numPr>
          <w:ilvl w:val="0"/>
          <w:numId w:val="107"/>
        </w:numPr>
        <w:spacing w:before="120" w:line="276" w:lineRule="auto"/>
        <w:jc w:val="left"/>
        <w:rPr>
          <w:ins w:id="51616" w:author="pete jones" w:date="2022-01-04T12:01:00Z"/>
        </w:rPr>
      </w:pPr>
      <w:ins w:id="51617" w:author="pete jones" w:date="2022-01-04T12:01:00Z">
        <w:r w:rsidRPr="00FF6A71">
          <w:t>CDE environment</w:t>
        </w:r>
      </w:ins>
    </w:p>
    <w:p w14:paraId="5D31DEE8" w14:textId="77777777" w:rsidR="00BD68A7" w:rsidRPr="00FF6A71" w:rsidRDefault="00BD68A7" w:rsidP="00BD68A7">
      <w:pPr>
        <w:pStyle w:val="ListParagraph"/>
        <w:numPr>
          <w:ilvl w:val="0"/>
          <w:numId w:val="107"/>
        </w:numPr>
        <w:spacing w:before="120" w:line="276" w:lineRule="auto"/>
        <w:jc w:val="left"/>
        <w:rPr>
          <w:ins w:id="51618" w:author="pete jones" w:date="2022-01-04T12:01:00Z"/>
        </w:rPr>
      </w:pPr>
      <w:ins w:id="51619" w:author="pete jones" w:date="2022-01-04T12:01:00Z">
        <w:r w:rsidRPr="00FF6A71">
          <w:t>Personal Engagement</w:t>
        </w:r>
      </w:ins>
    </w:p>
    <w:p w14:paraId="5D41476A" w14:textId="77777777" w:rsidR="00BD68A7" w:rsidRPr="00FF6A71" w:rsidRDefault="00BD68A7" w:rsidP="00BD68A7">
      <w:pPr>
        <w:pStyle w:val="ListParagraph"/>
        <w:numPr>
          <w:ilvl w:val="0"/>
          <w:numId w:val="107"/>
        </w:numPr>
        <w:spacing w:before="120" w:line="276" w:lineRule="auto"/>
        <w:jc w:val="left"/>
        <w:rPr>
          <w:ins w:id="51620" w:author="pete jones" w:date="2022-01-04T12:01:00Z"/>
        </w:rPr>
      </w:pPr>
      <w:ins w:id="51621" w:author="pete jones" w:date="2022-01-04T12:01:00Z">
        <w:r w:rsidRPr="00FF6A71">
          <w:t>Personal Skills</w:t>
        </w:r>
      </w:ins>
    </w:p>
    <w:p w14:paraId="2C5DA53F" w14:textId="77777777" w:rsidR="00BD68A7" w:rsidRPr="00FF6A71" w:rsidRDefault="00BD68A7" w:rsidP="00BD68A7">
      <w:pPr>
        <w:pStyle w:val="ListParagraph"/>
        <w:numPr>
          <w:ilvl w:val="0"/>
          <w:numId w:val="107"/>
        </w:numPr>
        <w:spacing w:before="120" w:line="276" w:lineRule="auto"/>
        <w:jc w:val="left"/>
        <w:rPr>
          <w:ins w:id="51622" w:author="pete jones" w:date="2022-01-04T12:01:00Z"/>
        </w:rPr>
      </w:pPr>
      <w:ins w:id="51623" w:author="pete jones" w:date="2022-01-04T12:01:00Z">
        <w:r w:rsidRPr="00FF6A71">
          <w:t>Team Engagement</w:t>
        </w:r>
      </w:ins>
    </w:p>
    <w:p w14:paraId="1F991F68" w14:textId="77777777" w:rsidR="00BD68A7" w:rsidRPr="00FF6A71" w:rsidRDefault="00BD68A7" w:rsidP="00BD68A7">
      <w:pPr>
        <w:pStyle w:val="ListParagraph"/>
        <w:numPr>
          <w:ilvl w:val="0"/>
          <w:numId w:val="107"/>
        </w:numPr>
        <w:spacing w:before="120" w:line="276" w:lineRule="auto"/>
        <w:jc w:val="left"/>
        <w:rPr>
          <w:ins w:id="51624" w:author="pete jones" w:date="2022-01-04T12:01:00Z"/>
        </w:rPr>
      </w:pPr>
      <w:ins w:id="51625" w:author="pete jones" w:date="2022-01-04T12:01:00Z">
        <w:r w:rsidRPr="00FF6A71">
          <w:t>Course studies</w:t>
        </w:r>
      </w:ins>
    </w:p>
    <w:p w14:paraId="50569120" w14:textId="77777777" w:rsidR="00BD68A7" w:rsidRPr="00FF6A71" w:rsidRDefault="00BD68A7" w:rsidP="00BD68A7">
      <w:pPr>
        <w:keepNext/>
        <w:rPr>
          <w:ins w:id="51626" w:author="pete jones" w:date="2022-01-04T12:01:00Z"/>
        </w:rPr>
      </w:pPr>
      <w:ins w:id="51627" w:author="pete jones" w:date="2022-01-04T12:01:00Z">
        <w:r w:rsidRPr="00FF6A71">
          <w:lastRenderedPageBreak/>
          <w:t>FS1 - Digital twin is important for formula student (F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6B5902CA" w14:textId="77777777" w:rsidTr="00015922">
        <w:trPr>
          <w:trHeight w:val="300"/>
          <w:jc w:val="center"/>
          <w:ins w:id="51628" w:author="pete jones" w:date="2022-01-04T12:01:00Z"/>
        </w:trPr>
        <w:tc>
          <w:tcPr>
            <w:tcW w:w="814" w:type="dxa"/>
            <w:tcBorders>
              <w:bottom w:val="single" w:sz="4" w:space="0" w:color="auto"/>
            </w:tcBorders>
            <w:shd w:val="clear" w:color="auto" w:fill="E7E6E6" w:themeFill="background2"/>
            <w:vAlign w:val="center"/>
          </w:tcPr>
          <w:p w14:paraId="240A693F" w14:textId="77777777" w:rsidR="00BD68A7" w:rsidRPr="00FF6A71" w:rsidRDefault="00BD68A7" w:rsidP="00015922">
            <w:pPr>
              <w:keepNext/>
              <w:spacing w:before="0" w:after="0" w:line="240" w:lineRule="auto"/>
              <w:jc w:val="center"/>
              <w:rPr>
                <w:ins w:id="51629" w:author="pete jones" w:date="2022-01-04T12:01:00Z"/>
                <w:rFonts w:cstheme="minorHAnsi"/>
                <w:b/>
                <w:bCs/>
              </w:rPr>
            </w:pPr>
            <w:ins w:id="51630"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3E744996" w14:textId="77777777" w:rsidR="00BD68A7" w:rsidRPr="00FF6A71" w:rsidRDefault="00BD68A7" w:rsidP="00015922">
            <w:pPr>
              <w:keepNext/>
              <w:spacing w:before="0" w:after="0" w:line="240" w:lineRule="auto"/>
              <w:jc w:val="center"/>
              <w:rPr>
                <w:ins w:id="51631" w:author="pete jones" w:date="2022-01-04T12:01:00Z"/>
                <w:rFonts w:cstheme="minorHAnsi"/>
                <w:b/>
                <w:bCs/>
              </w:rPr>
            </w:pPr>
            <w:ins w:id="51632"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0E37E613" w14:textId="77777777" w:rsidR="00BD68A7" w:rsidRPr="00FF6A71" w:rsidRDefault="00BD68A7" w:rsidP="00015922">
            <w:pPr>
              <w:keepNext/>
              <w:spacing w:before="0" w:after="0" w:line="240" w:lineRule="auto"/>
              <w:jc w:val="center"/>
              <w:rPr>
                <w:ins w:id="51633" w:author="pete jones" w:date="2022-01-04T12:01:00Z"/>
                <w:rFonts w:cstheme="minorHAnsi"/>
                <w:b/>
                <w:bCs/>
              </w:rPr>
            </w:pPr>
            <w:ins w:id="51634"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11820D92" w14:textId="77777777" w:rsidR="00BD68A7" w:rsidRPr="00FF6A71" w:rsidRDefault="00BD68A7" w:rsidP="00015922">
            <w:pPr>
              <w:keepNext/>
              <w:spacing w:before="0" w:after="0" w:line="240" w:lineRule="auto"/>
              <w:jc w:val="center"/>
              <w:rPr>
                <w:ins w:id="51635" w:author="pete jones" w:date="2022-01-04T12:01:00Z"/>
                <w:rFonts w:cstheme="minorHAnsi"/>
                <w:b/>
                <w:bCs/>
              </w:rPr>
            </w:pPr>
            <w:ins w:id="51636"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454F4306" w14:textId="77777777" w:rsidR="00BD68A7" w:rsidRPr="00FF6A71" w:rsidRDefault="00BD68A7" w:rsidP="00015922">
            <w:pPr>
              <w:keepNext/>
              <w:spacing w:before="0" w:after="0" w:line="240" w:lineRule="auto"/>
              <w:jc w:val="center"/>
              <w:rPr>
                <w:ins w:id="51637" w:author="pete jones" w:date="2022-01-04T12:01:00Z"/>
                <w:rFonts w:cstheme="minorHAnsi"/>
                <w:b/>
                <w:bCs/>
              </w:rPr>
            </w:pPr>
            <w:ins w:id="51638"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0CCB24BC" w14:textId="77777777" w:rsidR="00BD68A7" w:rsidRPr="00FF6A71" w:rsidRDefault="00BD68A7" w:rsidP="00015922">
            <w:pPr>
              <w:keepNext/>
              <w:spacing w:before="0" w:after="0" w:line="240" w:lineRule="auto"/>
              <w:jc w:val="center"/>
              <w:rPr>
                <w:ins w:id="51639" w:author="pete jones" w:date="2022-01-04T12:01:00Z"/>
                <w:rFonts w:cstheme="minorHAnsi"/>
                <w:b/>
                <w:bCs/>
              </w:rPr>
            </w:pPr>
            <w:ins w:id="51640"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684CF4D2" w14:textId="77777777" w:rsidR="00BD68A7" w:rsidRPr="00FF6A71" w:rsidRDefault="00BD68A7" w:rsidP="00015922">
            <w:pPr>
              <w:keepNext/>
              <w:spacing w:before="0" w:after="0" w:line="240" w:lineRule="auto"/>
              <w:jc w:val="center"/>
              <w:rPr>
                <w:ins w:id="51641" w:author="pete jones" w:date="2022-01-04T12:01:00Z"/>
                <w:rFonts w:cstheme="minorHAnsi"/>
                <w:b/>
                <w:bCs/>
              </w:rPr>
            </w:pPr>
            <w:ins w:id="51642" w:author="pete jones" w:date="2022-01-04T12:01:00Z">
              <w:r w:rsidRPr="00FF6A71">
                <w:rPr>
                  <w:rFonts w:cstheme="minorHAnsi"/>
                  <w:b/>
                  <w:bCs/>
                </w:rPr>
                <w:t>Avg</w:t>
              </w:r>
            </w:ins>
          </w:p>
        </w:tc>
      </w:tr>
      <w:tr w:rsidR="00BD68A7" w:rsidRPr="00FF6A71" w14:paraId="6706C40E" w14:textId="77777777" w:rsidTr="00015922">
        <w:trPr>
          <w:trHeight w:val="300"/>
          <w:jc w:val="center"/>
          <w:ins w:id="51643" w:author="pete jones" w:date="2022-01-04T12:01:00Z"/>
        </w:trPr>
        <w:tc>
          <w:tcPr>
            <w:tcW w:w="814" w:type="dxa"/>
            <w:tcBorders>
              <w:right w:val="single" w:sz="4" w:space="0" w:color="auto"/>
            </w:tcBorders>
            <w:vAlign w:val="center"/>
          </w:tcPr>
          <w:p w14:paraId="50CCEBCE" w14:textId="77777777" w:rsidR="00BD68A7" w:rsidRPr="00FF6A71" w:rsidRDefault="00BD68A7" w:rsidP="00015922">
            <w:pPr>
              <w:keepNext/>
              <w:spacing w:before="0" w:after="0" w:line="240" w:lineRule="auto"/>
              <w:jc w:val="center"/>
              <w:rPr>
                <w:ins w:id="51644" w:author="pete jones" w:date="2022-01-04T12:01:00Z"/>
                <w:rFonts w:cstheme="minorHAnsi"/>
                <w:b/>
                <w:bCs/>
              </w:rPr>
            </w:pPr>
            <w:ins w:id="51645" w:author="pete jones" w:date="2022-01-04T12:01:00Z">
              <w:r w:rsidRPr="00FF6A71">
                <w:rPr>
                  <w:rFonts w:cstheme="minorHAnsi"/>
                  <w:b/>
                  <w:bCs/>
                </w:rPr>
                <w:t xml:space="preserve">Count </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607F1161" w14:textId="77777777" w:rsidR="00BD68A7" w:rsidRPr="00FF6A71" w:rsidRDefault="00BD68A7" w:rsidP="00015922">
            <w:pPr>
              <w:keepNext/>
              <w:spacing w:before="0" w:after="0" w:line="240" w:lineRule="auto"/>
              <w:jc w:val="center"/>
              <w:rPr>
                <w:ins w:id="51646" w:author="pete jones" w:date="2022-01-04T12:01:00Z"/>
                <w:rFonts w:cs="Calibri"/>
                <w:color w:val="000000"/>
                <w:sz w:val="22"/>
              </w:rPr>
            </w:pPr>
            <w:ins w:id="51647" w:author="pete jones" w:date="2022-01-04T12:01:00Z">
              <w:r w:rsidRPr="00FF6A71">
                <w:rPr>
                  <w:rFonts w:cs="Calibri"/>
                  <w:color w:val="000000"/>
                  <w:sz w:val="22"/>
                </w:rPr>
                <w:t>9</w:t>
              </w:r>
            </w:ins>
          </w:p>
        </w:tc>
        <w:tc>
          <w:tcPr>
            <w:tcW w:w="814" w:type="dxa"/>
            <w:tcBorders>
              <w:top w:val="nil"/>
              <w:left w:val="nil"/>
              <w:bottom w:val="single" w:sz="4" w:space="0" w:color="auto"/>
              <w:right w:val="single" w:sz="4" w:space="0" w:color="auto"/>
            </w:tcBorders>
            <w:shd w:val="clear" w:color="auto" w:fill="auto"/>
            <w:noWrap/>
            <w:vAlign w:val="center"/>
          </w:tcPr>
          <w:p w14:paraId="05CAA463" w14:textId="77777777" w:rsidR="00BD68A7" w:rsidRPr="00FF6A71" w:rsidRDefault="00BD68A7" w:rsidP="00015922">
            <w:pPr>
              <w:keepNext/>
              <w:spacing w:before="0" w:after="0" w:line="240" w:lineRule="auto"/>
              <w:jc w:val="center"/>
              <w:rPr>
                <w:ins w:id="51648" w:author="pete jones" w:date="2022-01-04T12:01:00Z"/>
                <w:rFonts w:cs="Calibri"/>
                <w:color w:val="000000"/>
                <w:sz w:val="22"/>
              </w:rPr>
            </w:pPr>
            <w:ins w:id="51649" w:author="pete jones" w:date="2022-01-04T12:01:00Z">
              <w:r w:rsidRPr="00FF6A71">
                <w:rPr>
                  <w:rFonts w:cs="Calibri"/>
                  <w:color w:val="000000"/>
                  <w:sz w:val="22"/>
                </w:rPr>
                <w:t>6</w:t>
              </w:r>
            </w:ins>
          </w:p>
        </w:tc>
        <w:tc>
          <w:tcPr>
            <w:tcW w:w="814" w:type="dxa"/>
            <w:tcBorders>
              <w:top w:val="nil"/>
              <w:left w:val="nil"/>
              <w:bottom w:val="single" w:sz="4" w:space="0" w:color="auto"/>
              <w:right w:val="single" w:sz="4" w:space="0" w:color="auto"/>
            </w:tcBorders>
            <w:shd w:val="clear" w:color="auto" w:fill="auto"/>
            <w:noWrap/>
            <w:vAlign w:val="center"/>
          </w:tcPr>
          <w:p w14:paraId="4A111DE4" w14:textId="77777777" w:rsidR="00BD68A7" w:rsidRPr="00FF6A71" w:rsidRDefault="00BD68A7" w:rsidP="00015922">
            <w:pPr>
              <w:keepNext/>
              <w:spacing w:before="0" w:after="0" w:line="240" w:lineRule="auto"/>
              <w:jc w:val="center"/>
              <w:rPr>
                <w:ins w:id="51650" w:author="pete jones" w:date="2022-01-04T12:01:00Z"/>
                <w:rFonts w:cs="Calibri"/>
                <w:color w:val="000000"/>
                <w:sz w:val="22"/>
              </w:rPr>
            </w:pPr>
            <w:ins w:id="51651" w:author="pete jones" w:date="2022-01-04T12:01:00Z">
              <w:r w:rsidRPr="00FF6A71">
                <w:rPr>
                  <w:rFonts w:cs="Calibri"/>
                  <w:color w:val="000000"/>
                  <w:sz w:val="22"/>
                </w:rPr>
                <w:t>5</w:t>
              </w:r>
            </w:ins>
          </w:p>
        </w:tc>
        <w:tc>
          <w:tcPr>
            <w:tcW w:w="692" w:type="dxa"/>
            <w:tcBorders>
              <w:top w:val="nil"/>
              <w:left w:val="nil"/>
              <w:bottom w:val="single" w:sz="4" w:space="0" w:color="auto"/>
              <w:right w:val="single" w:sz="4" w:space="0" w:color="auto"/>
            </w:tcBorders>
            <w:shd w:val="clear" w:color="auto" w:fill="auto"/>
            <w:noWrap/>
            <w:vAlign w:val="center"/>
          </w:tcPr>
          <w:p w14:paraId="0DB488F3" w14:textId="77777777" w:rsidR="00BD68A7" w:rsidRPr="00FF6A71" w:rsidRDefault="00BD68A7" w:rsidP="00015922">
            <w:pPr>
              <w:keepNext/>
              <w:spacing w:before="0" w:after="0" w:line="240" w:lineRule="auto"/>
              <w:jc w:val="center"/>
              <w:rPr>
                <w:ins w:id="51652" w:author="pete jones" w:date="2022-01-04T12:01:00Z"/>
                <w:rFonts w:cs="Calibri"/>
                <w:color w:val="000000"/>
                <w:sz w:val="22"/>
              </w:rPr>
            </w:pPr>
            <w:ins w:id="51653" w:author="pete jones" w:date="2022-01-04T12:01:00Z">
              <w:r w:rsidRPr="00FF6A71">
                <w:rPr>
                  <w:rFonts w:cs="Calibri"/>
                  <w:color w:val="000000"/>
                  <w:sz w:val="22"/>
                </w:rPr>
                <w:t>7</w:t>
              </w:r>
            </w:ins>
          </w:p>
        </w:tc>
        <w:tc>
          <w:tcPr>
            <w:tcW w:w="692" w:type="dxa"/>
            <w:tcBorders>
              <w:top w:val="nil"/>
              <w:left w:val="nil"/>
              <w:bottom w:val="single" w:sz="4" w:space="0" w:color="auto"/>
              <w:right w:val="single" w:sz="4" w:space="0" w:color="auto"/>
            </w:tcBorders>
            <w:shd w:val="clear" w:color="auto" w:fill="auto"/>
            <w:noWrap/>
            <w:vAlign w:val="center"/>
          </w:tcPr>
          <w:p w14:paraId="61F692F0" w14:textId="77777777" w:rsidR="00BD68A7" w:rsidRPr="00FF6A71" w:rsidRDefault="00BD68A7" w:rsidP="00015922">
            <w:pPr>
              <w:keepNext/>
              <w:spacing w:before="0" w:after="0" w:line="240" w:lineRule="auto"/>
              <w:jc w:val="center"/>
              <w:rPr>
                <w:ins w:id="51654" w:author="pete jones" w:date="2022-01-04T12:01:00Z"/>
                <w:rFonts w:cs="Calibri"/>
                <w:color w:val="000000"/>
                <w:sz w:val="22"/>
              </w:rPr>
            </w:pPr>
            <w:ins w:id="51655" w:author="pete jones" w:date="2022-01-04T12:01:00Z">
              <w:r w:rsidRPr="00FF6A71">
                <w:rPr>
                  <w:rFonts w:cs="Calibri"/>
                  <w:color w:val="000000"/>
                  <w:sz w:val="22"/>
                </w:rPr>
                <w:t>8</w:t>
              </w:r>
            </w:ins>
          </w:p>
        </w:tc>
        <w:tc>
          <w:tcPr>
            <w:tcW w:w="692" w:type="dxa"/>
            <w:vMerge w:val="restart"/>
            <w:tcBorders>
              <w:top w:val="nil"/>
              <w:left w:val="nil"/>
              <w:right w:val="single" w:sz="4" w:space="0" w:color="auto"/>
            </w:tcBorders>
            <w:shd w:val="clear" w:color="auto" w:fill="auto"/>
            <w:vAlign w:val="bottom"/>
          </w:tcPr>
          <w:p w14:paraId="4B6FF806" w14:textId="77777777" w:rsidR="00BD68A7" w:rsidRPr="00FF6A71" w:rsidRDefault="00BD68A7" w:rsidP="00015922">
            <w:pPr>
              <w:keepNext/>
              <w:spacing w:before="0" w:after="0" w:line="240" w:lineRule="auto"/>
              <w:jc w:val="center"/>
              <w:rPr>
                <w:ins w:id="51656" w:author="pete jones" w:date="2022-01-04T12:01:00Z"/>
                <w:rFonts w:cs="Calibri"/>
                <w:color w:val="000000"/>
                <w:sz w:val="22"/>
              </w:rPr>
            </w:pPr>
            <w:ins w:id="51657" w:author="pete jones" w:date="2022-01-04T12:01:00Z">
              <w:r w:rsidRPr="00FF6A71">
                <w:rPr>
                  <w:rFonts w:cs="Calibri"/>
                  <w:color w:val="000000"/>
                  <w:sz w:val="22"/>
                </w:rPr>
                <w:t>2.97</w:t>
              </w:r>
            </w:ins>
          </w:p>
          <w:p w14:paraId="218ADB2B" w14:textId="77777777" w:rsidR="00BD68A7" w:rsidRPr="00FF6A71" w:rsidRDefault="00BD68A7" w:rsidP="00015922">
            <w:pPr>
              <w:keepNext/>
              <w:spacing w:before="0" w:after="0" w:line="240" w:lineRule="auto"/>
              <w:jc w:val="center"/>
              <w:rPr>
                <w:ins w:id="51658" w:author="pete jones" w:date="2022-01-04T12:01:00Z"/>
                <w:rFonts w:cs="Calibri"/>
                <w:color w:val="000000"/>
                <w:sz w:val="22"/>
              </w:rPr>
            </w:pPr>
            <w:ins w:id="51659" w:author="pete jones" w:date="2022-01-04T12:01:00Z">
              <w:r w:rsidRPr="00FF6A71">
                <w:rPr>
                  <w:rFonts w:cs="Calibri"/>
                  <w:color w:val="000000"/>
                  <w:sz w:val="22"/>
                </w:rPr>
                <w:t> </w:t>
              </w:r>
            </w:ins>
          </w:p>
        </w:tc>
      </w:tr>
      <w:tr w:rsidR="00BD68A7" w:rsidRPr="00FF6A71" w14:paraId="4A335316" w14:textId="77777777" w:rsidTr="00015922">
        <w:trPr>
          <w:trHeight w:val="300"/>
          <w:jc w:val="center"/>
          <w:ins w:id="51660" w:author="pete jones" w:date="2022-01-04T12:01:00Z"/>
        </w:trPr>
        <w:tc>
          <w:tcPr>
            <w:tcW w:w="814" w:type="dxa"/>
            <w:tcBorders>
              <w:right w:val="single" w:sz="4" w:space="0" w:color="auto"/>
            </w:tcBorders>
            <w:vAlign w:val="center"/>
          </w:tcPr>
          <w:p w14:paraId="099C3936" w14:textId="77777777" w:rsidR="00BD68A7" w:rsidRPr="00FF6A71" w:rsidRDefault="00BD68A7" w:rsidP="00015922">
            <w:pPr>
              <w:keepNext/>
              <w:spacing w:before="0" w:after="0" w:line="240" w:lineRule="auto"/>
              <w:jc w:val="center"/>
              <w:rPr>
                <w:ins w:id="51661" w:author="pete jones" w:date="2022-01-04T12:01:00Z"/>
                <w:rFonts w:cstheme="minorHAnsi"/>
                <w:b/>
                <w:bCs/>
              </w:rPr>
            </w:pPr>
            <w:ins w:id="51662"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494B8437" w14:textId="77777777" w:rsidR="00BD68A7" w:rsidRPr="00FF6A71" w:rsidRDefault="00BD68A7" w:rsidP="00015922">
            <w:pPr>
              <w:keepNext/>
              <w:spacing w:before="0" w:after="0" w:line="240" w:lineRule="auto"/>
              <w:jc w:val="center"/>
              <w:rPr>
                <w:ins w:id="51663" w:author="pete jones" w:date="2022-01-04T12:01:00Z"/>
                <w:rFonts w:cs="Calibri"/>
                <w:color w:val="000000"/>
                <w:sz w:val="22"/>
              </w:rPr>
            </w:pPr>
            <w:ins w:id="51664" w:author="pete jones" w:date="2022-01-04T12:01:00Z">
              <w:r w:rsidRPr="00FF6A71">
                <w:rPr>
                  <w:rFonts w:cs="Calibri"/>
                  <w:color w:val="000000"/>
                  <w:sz w:val="22"/>
                </w:rPr>
                <w:t>26%</w:t>
              </w:r>
            </w:ins>
          </w:p>
        </w:tc>
        <w:tc>
          <w:tcPr>
            <w:tcW w:w="814" w:type="dxa"/>
            <w:tcBorders>
              <w:top w:val="nil"/>
              <w:left w:val="nil"/>
              <w:bottom w:val="single" w:sz="4" w:space="0" w:color="auto"/>
              <w:right w:val="single" w:sz="4" w:space="0" w:color="auto"/>
            </w:tcBorders>
            <w:shd w:val="clear" w:color="auto" w:fill="auto"/>
            <w:noWrap/>
            <w:vAlign w:val="center"/>
          </w:tcPr>
          <w:p w14:paraId="711C0346" w14:textId="77777777" w:rsidR="00BD68A7" w:rsidRPr="00FF6A71" w:rsidRDefault="00BD68A7" w:rsidP="00015922">
            <w:pPr>
              <w:keepNext/>
              <w:spacing w:before="0" w:after="0" w:line="240" w:lineRule="auto"/>
              <w:jc w:val="center"/>
              <w:rPr>
                <w:ins w:id="51665" w:author="pete jones" w:date="2022-01-04T12:01:00Z"/>
                <w:rFonts w:cs="Calibri"/>
                <w:color w:val="000000"/>
                <w:sz w:val="22"/>
              </w:rPr>
            </w:pPr>
            <w:ins w:id="51666" w:author="pete jones" w:date="2022-01-04T12:01:00Z">
              <w:r w:rsidRPr="00FF6A71">
                <w:rPr>
                  <w:rFonts w:cs="Calibri"/>
                  <w:color w:val="000000"/>
                  <w:sz w:val="22"/>
                </w:rPr>
                <w:t>17%</w:t>
              </w:r>
            </w:ins>
          </w:p>
        </w:tc>
        <w:tc>
          <w:tcPr>
            <w:tcW w:w="814" w:type="dxa"/>
            <w:tcBorders>
              <w:top w:val="nil"/>
              <w:left w:val="nil"/>
              <w:bottom w:val="single" w:sz="4" w:space="0" w:color="auto"/>
              <w:right w:val="single" w:sz="4" w:space="0" w:color="auto"/>
            </w:tcBorders>
            <w:shd w:val="clear" w:color="auto" w:fill="auto"/>
            <w:noWrap/>
            <w:vAlign w:val="center"/>
          </w:tcPr>
          <w:p w14:paraId="5AB697B4" w14:textId="77777777" w:rsidR="00BD68A7" w:rsidRPr="00FF6A71" w:rsidRDefault="00BD68A7" w:rsidP="00015922">
            <w:pPr>
              <w:keepNext/>
              <w:spacing w:before="0" w:after="0" w:line="240" w:lineRule="auto"/>
              <w:jc w:val="center"/>
              <w:rPr>
                <w:ins w:id="51667" w:author="pete jones" w:date="2022-01-04T12:01:00Z"/>
                <w:rFonts w:cs="Calibri"/>
                <w:color w:val="000000"/>
                <w:sz w:val="22"/>
              </w:rPr>
            </w:pPr>
            <w:ins w:id="51668" w:author="pete jones" w:date="2022-01-04T12:01:00Z">
              <w:r w:rsidRPr="00FF6A71">
                <w:rPr>
                  <w:rFonts w:cs="Calibri"/>
                  <w:color w:val="000000"/>
                  <w:sz w:val="22"/>
                </w:rPr>
                <w:t>14%</w:t>
              </w:r>
            </w:ins>
          </w:p>
        </w:tc>
        <w:tc>
          <w:tcPr>
            <w:tcW w:w="692" w:type="dxa"/>
            <w:tcBorders>
              <w:top w:val="nil"/>
              <w:left w:val="nil"/>
              <w:bottom w:val="single" w:sz="4" w:space="0" w:color="auto"/>
              <w:right w:val="single" w:sz="4" w:space="0" w:color="auto"/>
            </w:tcBorders>
            <w:shd w:val="clear" w:color="auto" w:fill="auto"/>
            <w:noWrap/>
            <w:vAlign w:val="center"/>
          </w:tcPr>
          <w:p w14:paraId="29E6B739" w14:textId="77777777" w:rsidR="00BD68A7" w:rsidRPr="00FF6A71" w:rsidRDefault="00BD68A7" w:rsidP="00015922">
            <w:pPr>
              <w:keepNext/>
              <w:spacing w:before="0" w:after="0" w:line="240" w:lineRule="auto"/>
              <w:jc w:val="center"/>
              <w:rPr>
                <w:ins w:id="51669" w:author="pete jones" w:date="2022-01-04T12:01:00Z"/>
                <w:rFonts w:cs="Calibri"/>
                <w:color w:val="000000"/>
                <w:sz w:val="22"/>
              </w:rPr>
            </w:pPr>
            <w:ins w:id="51670"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130FCF97" w14:textId="77777777" w:rsidR="00BD68A7" w:rsidRPr="00FF6A71" w:rsidRDefault="00BD68A7" w:rsidP="00015922">
            <w:pPr>
              <w:keepNext/>
              <w:spacing w:before="0" w:after="0" w:line="240" w:lineRule="auto"/>
              <w:jc w:val="center"/>
              <w:rPr>
                <w:ins w:id="51671" w:author="pete jones" w:date="2022-01-04T12:01:00Z"/>
                <w:rFonts w:cs="Calibri"/>
                <w:color w:val="000000"/>
                <w:sz w:val="22"/>
              </w:rPr>
            </w:pPr>
            <w:ins w:id="51672" w:author="pete jones" w:date="2022-01-04T12:01:00Z">
              <w:r w:rsidRPr="00FF6A71">
                <w:rPr>
                  <w:rFonts w:cs="Calibri"/>
                  <w:color w:val="000000"/>
                  <w:sz w:val="22"/>
                </w:rPr>
                <w:t>23%</w:t>
              </w:r>
            </w:ins>
          </w:p>
        </w:tc>
        <w:tc>
          <w:tcPr>
            <w:tcW w:w="692" w:type="dxa"/>
            <w:vMerge/>
            <w:tcBorders>
              <w:left w:val="nil"/>
              <w:bottom w:val="single" w:sz="4" w:space="0" w:color="auto"/>
              <w:right w:val="single" w:sz="4" w:space="0" w:color="auto"/>
            </w:tcBorders>
            <w:shd w:val="clear" w:color="auto" w:fill="auto"/>
            <w:vAlign w:val="bottom"/>
          </w:tcPr>
          <w:p w14:paraId="609B8B13" w14:textId="77777777" w:rsidR="00BD68A7" w:rsidRPr="00FF6A71" w:rsidRDefault="00BD68A7" w:rsidP="00015922">
            <w:pPr>
              <w:keepNext/>
              <w:spacing w:before="0" w:after="0" w:line="240" w:lineRule="auto"/>
              <w:jc w:val="center"/>
              <w:rPr>
                <w:ins w:id="51673" w:author="pete jones" w:date="2022-01-04T12:01:00Z"/>
                <w:rFonts w:cs="Calibri"/>
                <w:color w:val="000000"/>
                <w:sz w:val="22"/>
              </w:rPr>
            </w:pPr>
          </w:p>
        </w:tc>
      </w:tr>
    </w:tbl>
    <w:p w14:paraId="2E073E26" w14:textId="77777777" w:rsidR="00BD68A7" w:rsidRPr="00FF6A71" w:rsidRDefault="00BD68A7" w:rsidP="00BD68A7">
      <w:pPr>
        <w:keepNext/>
        <w:rPr>
          <w:ins w:id="51674" w:author="pete jones" w:date="2022-01-04T12:01:00Z"/>
        </w:rPr>
      </w:pPr>
      <w:ins w:id="51675" w:author="pete jones" w:date="2022-01-04T12:01:00Z">
        <w:r w:rsidRPr="00FF6A71">
          <w:t>FS2 - I have used 3DX for assignment work on my course</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6362DE01" w14:textId="77777777" w:rsidTr="00015922">
        <w:trPr>
          <w:trHeight w:val="300"/>
          <w:jc w:val="center"/>
          <w:ins w:id="51676" w:author="pete jones" w:date="2022-01-04T12:01:00Z"/>
        </w:trPr>
        <w:tc>
          <w:tcPr>
            <w:tcW w:w="814" w:type="dxa"/>
            <w:tcBorders>
              <w:bottom w:val="single" w:sz="4" w:space="0" w:color="auto"/>
            </w:tcBorders>
            <w:shd w:val="clear" w:color="auto" w:fill="E7E6E6" w:themeFill="background2"/>
            <w:vAlign w:val="center"/>
          </w:tcPr>
          <w:p w14:paraId="66E7F266" w14:textId="77777777" w:rsidR="00BD68A7" w:rsidRPr="00FF6A71" w:rsidRDefault="00BD68A7" w:rsidP="00015922">
            <w:pPr>
              <w:keepNext/>
              <w:spacing w:before="0" w:after="0" w:line="240" w:lineRule="auto"/>
              <w:jc w:val="center"/>
              <w:rPr>
                <w:ins w:id="51677" w:author="pete jones" w:date="2022-01-04T12:01:00Z"/>
                <w:rFonts w:cstheme="minorHAnsi"/>
                <w:b/>
                <w:bCs/>
              </w:rPr>
            </w:pPr>
            <w:ins w:id="51678"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6B4B0E8A" w14:textId="77777777" w:rsidR="00BD68A7" w:rsidRPr="00FF6A71" w:rsidRDefault="00BD68A7" w:rsidP="00015922">
            <w:pPr>
              <w:keepNext/>
              <w:spacing w:before="0" w:after="0" w:line="240" w:lineRule="auto"/>
              <w:jc w:val="center"/>
              <w:rPr>
                <w:ins w:id="51679" w:author="pete jones" w:date="2022-01-04T12:01:00Z"/>
                <w:rFonts w:cstheme="minorHAnsi"/>
                <w:b/>
                <w:bCs/>
              </w:rPr>
            </w:pPr>
            <w:ins w:id="51680"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3979BC05" w14:textId="77777777" w:rsidR="00BD68A7" w:rsidRPr="00FF6A71" w:rsidRDefault="00BD68A7" w:rsidP="00015922">
            <w:pPr>
              <w:keepNext/>
              <w:spacing w:before="0" w:after="0" w:line="240" w:lineRule="auto"/>
              <w:jc w:val="center"/>
              <w:rPr>
                <w:ins w:id="51681" w:author="pete jones" w:date="2022-01-04T12:01:00Z"/>
                <w:rFonts w:cstheme="minorHAnsi"/>
                <w:b/>
                <w:bCs/>
              </w:rPr>
            </w:pPr>
            <w:ins w:id="51682"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0E2ED746" w14:textId="77777777" w:rsidR="00BD68A7" w:rsidRPr="00FF6A71" w:rsidRDefault="00BD68A7" w:rsidP="00015922">
            <w:pPr>
              <w:keepNext/>
              <w:spacing w:before="0" w:after="0" w:line="240" w:lineRule="auto"/>
              <w:jc w:val="center"/>
              <w:rPr>
                <w:ins w:id="51683" w:author="pete jones" w:date="2022-01-04T12:01:00Z"/>
                <w:rFonts w:cstheme="minorHAnsi"/>
                <w:b/>
                <w:bCs/>
              </w:rPr>
            </w:pPr>
            <w:ins w:id="51684"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36054889" w14:textId="77777777" w:rsidR="00BD68A7" w:rsidRPr="00FF6A71" w:rsidRDefault="00BD68A7" w:rsidP="00015922">
            <w:pPr>
              <w:keepNext/>
              <w:spacing w:before="0" w:after="0" w:line="240" w:lineRule="auto"/>
              <w:jc w:val="center"/>
              <w:rPr>
                <w:ins w:id="51685" w:author="pete jones" w:date="2022-01-04T12:01:00Z"/>
                <w:rFonts w:cstheme="minorHAnsi"/>
                <w:b/>
                <w:bCs/>
              </w:rPr>
            </w:pPr>
            <w:ins w:id="51686"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03BC7AC7" w14:textId="77777777" w:rsidR="00BD68A7" w:rsidRPr="00FF6A71" w:rsidRDefault="00BD68A7" w:rsidP="00015922">
            <w:pPr>
              <w:keepNext/>
              <w:spacing w:before="0" w:after="0" w:line="240" w:lineRule="auto"/>
              <w:jc w:val="center"/>
              <w:rPr>
                <w:ins w:id="51687" w:author="pete jones" w:date="2022-01-04T12:01:00Z"/>
                <w:rFonts w:cstheme="minorHAnsi"/>
                <w:b/>
                <w:bCs/>
              </w:rPr>
            </w:pPr>
            <w:ins w:id="51688"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70BED0F3" w14:textId="77777777" w:rsidR="00BD68A7" w:rsidRPr="00FF6A71" w:rsidRDefault="00BD68A7" w:rsidP="00015922">
            <w:pPr>
              <w:keepNext/>
              <w:spacing w:before="0" w:after="0" w:line="240" w:lineRule="auto"/>
              <w:jc w:val="center"/>
              <w:rPr>
                <w:ins w:id="51689" w:author="pete jones" w:date="2022-01-04T12:01:00Z"/>
                <w:rFonts w:cstheme="minorHAnsi"/>
                <w:b/>
                <w:bCs/>
              </w:rPr>
            </w:pPr>
            <w:ins w:id="51690" w:author="pete jones" w:date="2022-01-04T12:01:00Z">
              <w:r w:rsidRPr="00FF6A71">
                <w:rPr>
                  <w:rFonts w:cstheme="minorHAnsi"/>
                  <w:b/>
                  <w:bCs/>
                </w:rPr>
                <w:t>Avg</w:t>
              </w:r>
            </w:ins>
          </w:p>
        </w:tc>
      </w:tr>
      <w:tr w:rsidR="00BD68A7" w:rsidRPr="00FF6A71" w14:paraId="5ACE0BE0" w14:textId="77777777" w:rsidTr="00015922">
        <w:trPr>
          <w:trHeight w:val="300"/>
          <w:jc w:val="center"/>
          <w:ins w:id="51691" w:author="pete jones" w:date="2022-01-04T12:01:00Z"/>
        </w:trPr>
        <w:tc>
          <w:tcPr>
            <w:tcW w:w="814" w:type="dxa"/>
            <w:tcBorders>
              <w:right w:val="single" w:sz="4" w:space="0" w:color="auto"/>
            </w:tcBorders>
            <w:vAlign w:val="center"/>
          </w:tcPr>
          <w:p w14:paraId="62EBC393" w14:textId="77777777" w:rsidR="00BD68A7" w:rsidRPr="00FF6A71" w:rsidRDefault="00BD68A7" w:rsidP="00015922">
            <w:pPr>
              <w:keepNext/>
              <w:spacing w:before="0" w:after="0" w:line="240" w:lineRule="auto"/>
              <w:jc w:val="center"/>
              <w:rPr>
                <w:ins w:id="51692" w:author="pete jones" w:date="2022-01-04T12:01:00Z"/>
                <w:rFonts w:cstheme="minorHAnsi"/>
                <w:b/>
                <w:bCs/>
              </w:rPr>
            </w:pPr>
            <w:ins w:id="51693"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BAB7DF" w14:textId="77777777" w:rsidR="00BD68A7" w:rsidRPr="00FF6A71" w:rsidRDefault="00BD68A7" w:rsidP="00015922">
            <w:pPr>
              <w:keepNext/>
              <w:spacing w:before="0" w:after="0" w:line="240" w:lineRule="auto"/>
              <w:jc w:val="center"/>
              <w:rPr>
                <w:ins w:id="51694" w:author="pete jones" w:date="2022-01-04T12:01:00Z"/>
                <w:rFonts w:cs="Calibri"/>
                <w:color w:val="000000"/>
                <w:sz w:val="22"/>
              </w:rPr>
            </w:pPr>
            <w:ins w:id="51695" w:author="pete jones" w:date="2022-01-04T12:01:00Z">
              <w:r w:rsidRPr="00FF6A71">
                <w:rPr>
                  <w:rFonts w:cs="Calibri"/>
                  <w:color w:val="000000"/>
                  <w:sz w:val="22"/>
                </w:rPr>
                <w:t>5</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B2C94D7" w14:textId="77777777" w:rsidR="00BD68A7" w:rsidRPr="00FF6A71" w:rsidRDefault="00BD68A7" w:rsidP="00015922">
            <w:pPr>
              <w:keepNext/>
              <w:spacing w:before="0" w:after="0" w:line="240" w:lineRule="auto"/>
              <w:jc w:val="center"/>
              <w:rPr>
                <w:ins w:id="51696" w:author="pete jones" w:date="2022-01-04T12:01:00Z"/>
                <w:rFonts w:cs="Calibri"/>
                <w:color w:val="000000"/>
                <w:sz w:val="22"/>
              </w:rPr>
            </w:pPr>
            <w:ins w:id="51697" w:author="pete jones" w:date="2022-01-04T12:01:00Z">
              <w:r w:rsidRPr="00FF6A71">
                <w:rPr>
                  <w:rFonts w:cs="Calibri"/>
                  <w:color w:val="000000"/>
                  <w:sz w:val="22"/>
                </w:rPr>
                <w:t>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856EA19" w14:textId="77777777" w:rsidR="00BD68A7" w:rsidRPr="00FF6A71" w:rsidRDefault="00BD68A7" w:rsidP="00015922">
            <w:pPr>
              <w:keepNext/>
              <w:spacing w:before="0" w:after="0" w:line="240" w:lineRule="auto"/>
              <w:jc w:val="center"/>
              <w:rPr>
                <w:ins w:id="51698" w:author="pete jones" w:date="2022-01-04T12:01:00Z"/>
                <w:rFonts w:cs="Calibri"/>
                <w:color w:val="000000"/>
                <w:sz w:val="22"/>
              </w:rPr>
            </w:pPr>
            <w:ins w:id="51699" w:author="pete jones" w:date="2022-01-04T12:01:00Z">
              <w:r w:rsidRPr="00FF6A71">
                <w:rPr>
                  <w:rFonts w:cs="Calibri"/>
                  <w:color w:val="000000"/>
                  <w:sz w:val="22"/>
                </w:rPr>
                <w:t>3</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95FB3CD" w14:textId="77777777" w:rsidR="00BD68A7" w:rsidRPr="00FF6A71" w:rsidRDefault="00BD68A7" w:rsidP="00015922">
            <w:pPr>
              <w:keepNext/>
              <w:spacing w:before="0" w:after="0" w:line="240" w:lineRule="auto"/>
              <w:jc w:val="center"/>
              <w:rPr>
                <w:ins w:id="51700" w:author="pete jones" w:date="2022-01-04T12:01:00Z"/>
                <w:rFonts w:cs="Calibri"/>
                <w:color w:val="000000"/>
                <w:sz w:val="22"/>
              </w:rPr>
            </w:pPr>
            <w:ins w:id="51701" w:author="pete jones" w:date="2022-01-04T12:01:00Z">
              <w:r w:rsidRPr="00FF6A71">
                <w:rPr>
                  <w:rFonts w:cs="Calibri"/>
                  <w:color w:val="000000"/>
                  <w:sz w:val="22"/>
                </w:rPr>
                <w:t>12</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7817679" w14:textId="77777777" w:rsidR="00BD68A7" w:rsidRPr="00FF6A71" w:rsidRDefault="00BD68A7" w:rsidP="00015922">
            <w:pPr>
              <w:keepNext/>
              <w:spacing w:before="0" w:after="0" w:line="240" w:lineRule="auto"/>
              <w:jc w:val="center"/>
              <w:rPr>
                <w:ins w:id="51702" w:author="pete jones" w:date="2022-01-04T12:01:00Z"/>
                <w:rFonts w:cs="Calibri"/>
                <w:color w:val="000000"/>
                <w:sz w:val="22"/>
              </w:rPr>
            </w:pPr>
            <w:ins w:id="51703" w:author="pete jones" w:date="2022-01-04T12:01:00Z">
              <w:r w:rsidRPr="00FF6A71">
                <w:rPr>
                  <w:rFonts w:cs="Calibri"/>
                  <w:color w:val="000000"/>
                  <w:sz w:val="22"/>
                </w:rPr>
                <w:t>6</w:t>
              </w:r>
            </w:ins>
          </w:p>
        </w:tc>
        <w:tc>
          <w:tcPr>
            <w:tcW w:w="692" w:type="dxa"/>
            <w:vMerge w:val="restart"/>
            <w:tcBorders>
              <w:top w:val="single" w:sz="4" w:space="0" w:color="auto"/>
              <w:left w:val="nil"/>
              <w:bottom w:val="single" w:sz="4" w:space="0" w:color="auto"/>
              <w:right w:val="single" w:sz="4" w:space="0" w:color="auto"/>
            </w:tcBorders>
            <w:shd w:val="clear" w:color="auto" w:fill="auto"/>
            <w:vAlign w:val="bottom"/>
          </w:tcPr>
          <w:p w14:paraId="0CAABFE0" w14:textId="77777777" w:rsidR="00BD68A7" w:rsidRPr="00FF6A71" w:rsidRDefault="00BD68A7" w:rsidP="00015922">
            <w:pPr>
              <w:keepNext/>
              <w:spacing w:before="0" w:after="0" w:line="240" w:lineRule="auto"/>
              <w:jc w:val="center"/>
              <w:rPr>
                <w:ins w:id="51704" w:author="pete jones" w:date="2022-01-04T12:01:00Z"/>
                <w:rFonts w:cs="Calibri"/>
                <w:color w:val="000000"/>
                <w:sz w:val="22"/>
              </w:rPr>
            </w:pPr>
            <w:ins w:id="51705" w:author="pete jones" w:date="2022-01-04T12:01:00Z">
              <w:r w:rsidRPr="00FF6A71">
                <w:rPr>
                  <w:rFonts w:cs="Calibri"/>
                  <w:color w:val="000000"/>
                  <w:sz w:val="22"/>
                </w:rPr>
                <w:t>3.14</w:t>
              </w:r>
            </w:ins>
          </w:p>
          <w:p w14:paraId="0D8FA588" w14:textId="77777777" w:rsidR="00BD68A7" w:rsidRPr="00FF6A71" w:rsidRDefault="00BD68A7" w:rsidP="00015922">
            <w:pPr>
              <w:keepNext/>
              <w:spacing w:before="0" w:after="0" w:line="240" w:lineRule="auto"/>
              <w:jc w:val="center"/>
              <w:rPr>
                <w:ins w:id="51706" w:author="pete jones" w:date="2022-01-04T12:01:00Z"/>
                <w:rFonts w:cs="Calibri"/>
                <w:color w:val="000000"/>
                <w:sz w:val="22"/>
              </w:rPr>
            </w:pPr>
            <w:ins w:id="51707" w:author="pete jones" w:date="2022-01-04T12:01:00Z">
              <w:r w:rsidRPr="00FF6A71">
                <w:rPr>
                  <w:rFonts w:cs="Calibri"/>
                  <w:color w:val="000000"/>
                  <w:sz w:val="22"/>
                </w:rPr>
                <w:t> </w:t>
              </w:r>
            </w:ins>
          </w:p>
        </w:tc>
      </w:tr>
      <w:tr w:rsidR="00BD68A7" w:rsidRPr="00FF6A71" w14:paraId="652CF762" w14:textId="77777777" w:rsidTr="00015922">
        <w:trPr>
          <w:trHeight w:val="300"/>
          <w:jc w:val="center"/>
          <w:ins w:id="51708" w:author="pete jones" w:date="2022-01-04T12:01:00Z"/>
        </w:trPr>
        <w:tc>
          <w:tcPr>
            <w:tcW w:w="814" w:type="dxa"/>
            <w:tcBorders>
              <w:right w:val="single" w:sz="4" w:space="0" w:color="auto"/>
            </w:tcBorders>
            <w:vAlign w:val="center"/>
          </w:tcPr>
          <w:p w14:paraId="2DAA766E" w14:textId="77777777" w:rsidR="00BD68A7" w:rsidRPr="00FF6A71" w:rsidRDefault="00BD68A7" w:rsidP="00015922">
            <w:pPr>
              <w:keepNext/>
              <w:spacing w:before="0" w:after="0" w:line="240" w:lineRule="auto"/>
              <w:jc w:val="center"/>
              <w:rPr>
                <w:ins w:id="51709" w:author="pete jones" w:date="2022-01-04T12:01:00Z"/>
                <w:rFonts w:cstheme="minorHAnsi"/>
                <w:b/>
                <w:bCs/>
              </w:rPr>
            </w:pPr>
            <w:ins w:id="51710"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7F8E1C92" w14:textId="77777777" w:rsidR="00BD68A7" w:rsidRPr="00FF6A71" w:rsidRDefault="00BD68A7" w:rsidP="00015922">
            <w:pPr>
              <w:keepNext/>
              <w:spacing w:before="0" w:after="0" w:line="240" w:lineRule="auto"/>
              <w:jc w:val="center"/>
              <w:rPr>
                <w:ins w:id="51711" w:author="pete jones" w:date="2022-01-04T12:01:00Z"/>
                <w:rFonts w:cs="Calibri"/>
                <w:color w:val="000000"/>
                <w:sz w:val="22"/>
              </w:rPr>
            </w:pPr>
            <w:ins w:id="51712" w:author="pete jones" w:date="2022-01-04T12:01:00Z">
              <w:r w:rsidRPr="00FF6A71">
                <w:rPr>
                  <w:rFonts w:cs="Calibri"/>
                  <w:color w:val="000000"/>
                  <w:sz w:val="22"/>
                </w:rPr>
                <w:t>14%</w:t>
              </w:r>
            </w:ins>
          </w:p>
        </w:tc>
        <w:tc>
          <w:tcPr>
            <w:tcW w:w="814" w:type="dxa"/>
            <w:tcBorders>
              <w:top w:val="nil"/>
              <w:left w:val="nil"/>
              <w:bottom w:val="single" w:sz="4" w:space="0" w:color="auto"/>
              <w:right w:val="single" w:sz="4" w:space="0" w:color="auto"/>
            </w:tcBorders>
            <w:shd w:val="clear" w:color="auto" w:fill="auto"/>
            <w:noWrap/>
            <w:vAlign w:val="center"/>
          </w:tcPr>
          <w:p w14:paraId="09EAF93D" w14:textId="77777777" w:rsidR="00BD68A7" w:rsidRPr="00FF6A71" w:rsidRDefault="00BD68A7" w:rsidP="00015922">
            <w:pPr>
              <w:keepNext/>
              <w:spacing w:before="0" w:after="0" w:line="240" w:lineRule="auto"/>
              <w:jc w:val="center"/>
              <w:rPr>
                <w:ins w:id="51713" w:author="pete jones" w:date="2022-01-04T12:01:00Z"/>
                <w:rFonts w:cs="Calibri"/>
                <w:color w:val="000000"/>
                <w:sz w:val="22"/>
              </w:rPr>
            </w:pPr>
            <w:ins w:id="51714" w:author="pete jones" w:date="2022-01-04T12:01:00Z">
              <w:r w:rsidRPr="00FF6A71">
                <w:rPr>
                  <w:rFonts w:cs="Calibri"/>
                  <w:color w:val="000000"/>
                  <w:sz w:val="22"/>
                </w:rPr>
                <w:t>26%</w:t>
              </w:r>
            </w:ins>
          </w:p>
        </w:tc>
        <w:tc>
          <w:tcPr>
            <w:tcW w:w="814" w:type="dxa"/>
            <w:tcBorders>
              <w:top w:val="nil"/>
              <w:left w:val="nil"/>
              <w:bottom w:val="single" w:sz="4" w:space="0" w:color="auto"/>
              <w:right w:val="single" w:sz="4" w:space="0" w:color="auto"/>
            </w:tcBorders>
            <w:shd w:val="clear" w:color="auto" w:fill="auto"/>
            <w:noWrap/>
            <w:vAlign w:val="center"/>
          </w:tcPr>
          <w:p w14:paraId="166857BA" w14:textId="77777777" w:rsidR="00BD68A7" w:rsidRPr="00FF6A71" w:rsidRDefault="00BD68A7" w:rsidP="00015922">
            <w:pPr>
              <w:keepNext/>
              <w:spacing w:before="0" w:after="0" w:line="240" w:lineRule="auto"/>
              <w:jc w:val="center"/>
              <w:rPr>
                <w:ins w:id="51715" w:author="pete jones" w:date="2022-01-04T12:01:00Z"/>
                <w:rFonts w:cs="Calibri"/>
                <w:color w:val="000000"/>
                <w:sz w:val="22"/>
              </w:rPr>
            </w:pPr>
            <w:ins w:id="51716" w:author="pete jones" w:date="2022-01-04T12:01:00Z">
              <w:r w:rsidRPr="00FF6A71">
                <w:rPr>
                  <w:rFonts w:cs="Calibri"/>
                  <w:color w:val="000000"/>
                  <w:sz w:val="22"/>
                </w:rPr>
                <w:t>9%</w:t>
              </w:r>
            </w:ins>
          </w:p>
        </w:tc>
        <w:tc>
          <w:tcPr>
            <w:tcW w:w="692" w:type="dxa"/>
            <w:tcBorders>
              <w:top w:val="nil"/>
              <w:left w:val="nil"/>
              <w:bottom w:val="single" w:sz="4" w:space="0" w:color="auto"/>
              <w:right w:val="single" w:sz="4" w:space="0" w:color="auto"/>
            </w:tcBorders>
            <w:shd w:val="clear" w:color="auto" w:fill="auto"/>
            <w:noWrap/>
            <w:vAlign w:val="center"/>
          </w:tcPr>
          <w:p w14:paraId="3BFA47BF" w14:textId="77777777" w:rsidR="00BD68A7" w:rsidRPr="00FF6A71" w:rsidRDefault="00BD68A7" w:rsidP="00015922">
            <w:pPr>
              <w:keepNext/>
              <w:spacing w:before="0" w:after="0" w:line="240" w:lineRule="auto"/>
              <w:jc w:val="center"/>
              <w:rPr>
                <w:ins w:id="51717" w:author="pete jones" w:date="2022-01-04T12:01:00Z"/>
                <w:rFonts w:cs="Calibri"/>
                <w:color w:val="000000"/>
                <w:sz w:val="22"/>
              </w:rPr>
            </w:pPr>
            <w:ins w:id="51718" w:author="pete jones" w:date="2022-01-04T12:01:00Z">
              <w:r w:rsidRPr="00FF6A71">
                <w:rPr>
                  <w:rFonts w:cs="Calibri"/>
                  <w:color w:val="000000"/>
                  <w:sz w:val="22"/>
                </w:rPr>
                <w:t>34%</w:t>
              </w:r>
            </w:ins>
          </w:p>
        </w:tc>
        <w:tc>
          <w:tcPr>
            <w:tcW w:w="692" w:type="dxa"/>
            <w:tcBorders>
              <w:top w:val="nil"/>
              <w:left w:val="nil"/>
              <w:bottom w:val="single" w:sz="4" w:space="0" w:color="auto"/>
              <w:right w:val="single" w:sz="4" w:space="0" w:color="auto"/>
            </w:tcBorders>
            <w:shd w:val="clear" w:color="auto" w:fill="auto"/>
            <w:noWrap/>
            <w:vAlign w:val="center"/>
          </w:tcPr>
          <w:p w14:paraId="0B9F47AD" w14:textId="77777777" w:rsidR="00BD68A7" w:rsidRPr="00FF6A71" w:rsidRDefault="00BD68A7" w:rsidP="00015922">
            <w:pPr>
              <w:keepNext/>
              <w:spacing w:before="0" w:after="0" w:line="240" w:lineRule="auto"/>
              <w:jc w:val="center"/>
              <w:rPr>
                <w:ins w:id="51719" w:author="pete jones" w:date="2022-01-04T12:01:00Z"/>
                <w:rFonts w:cs="Calibri"/>
                <w:color w:val="000000"/>
                <w:sz w:val="22"/>
              </w:rPr>
            </w:pPr>
            <w:ins w:id="51720" w:author="pete jones" w:date="2022-01-04T12:01:00Z">
              <w:r w:rsidRPr="00FF6A71">
                <w:rPr>
                  <w:rFonts w:cs="Calibri"/>
                  <w:color w:val="000000"/>
                  <w:sz w:val="22"/>
                </w:rPr>
                <w:t>17%</w:t>
              </w:r>
            </w:ins>
          </w:p>
        </w:tc>
        <w:tc>
          <w:tcPr>
            <w:tcW w:w="692" w:type="dxa"/>
            <w:vMerge/>
            <w:tcBorders>
              <w:top w:val="nil"/>
              <w:left w:val="nil"/>
              <w:bottom w:val="single" w:sz="4" w:space="0" w:color="auto"/>
              <w:right w:val="single" w:sz="4" w:space="0" w:color="auto"/>
            </w:tcBorders>
            <w:shd w:val="clear" w:color="auto" w:fill="auto"/>
            <w:vAlign w:val="bottom"/>
          </w:tcPr>
          <w:p w14:paraId="788D70CA" w14:textId="77777777" w:rsidR="00BD68A7" w:rsidRPr="00FF6A71" w:rsidRDefault="00BD68A7" w:rsidP="00015922">
            <w:pPr>
              <w:keepNext/>
              <w:spacing w:before="0" w:after="0" w:line="240" w:lineRule="auto"/>
              <w:jc w:val="center"/>
              <w:rPr>
                <w:ins w:id="51721" w:author="pete jones" w:date="2022-01-04T12:01:00Z"/>
                <w:rFonts w:cs="Calibri"/>
                <w:color w:val="000000"/>
                <w:sz w:val="22"/>
              </w:rPr>
            </w:pPr>
          </w:p>
        </w:tc>
      </w:tr>
    </w:tbl>
    <w:p w14:paraId="091B4A24" w14:textId="77777777" w:rsidR="00BD68A7" w:rsidRPr="00FF6A71" w:rsidRDefault="00BD68A7" w:rsidP="00BD68A7">
      <w:pPr>
        <w:keepNext/>
        <w:rPr>
          <w:ins w:id="51722" w:author="pete jones" w:date="2022-01-04T12:01:00Z"/>
        </w:rPr>
      </w:pPr>
      <w:ins w:id="51723" w:author="pete jones" w:date="2022-01-04T12:01:00Z">
        <w:r w:rsidRPr="00FF6A71">
          <w:t>FS3 - Level of studies 1=L3,2=L4,3=L5,4=L6,5=L7</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104BCC2D" w14:textId="77777777" w:rsidTr="00015922">
        <w:trPr>
          <w:trHeight w:val="300"/>
          <w:jc w:val="center"/>
          <w:ins w:id="51724" w:author="pete jones" w:date="2022-01-04T12:01:00Z"/>
        </w:trPr>
        <w:tc>
          <w:tcPr>
            <w:tcW w:w="814" w:type="dxa"/>
            <w:tcBorders>
              <w:bottom w:val="single" w:sz="4" w:space="0" w:color="auto"/>
            </w:tcBorders>
            <w:shd w:val="clear" w:color="auto" w:fill="E7E6E6" w:themeFill="background2"/>
            <w:vAlign w:val="center"/>
          </w:tcPr>
          <w:p w14:paraId="76F7EAE4" w14:textId="77777777" w:rsidR="00BD68A7" w:rsidRPr="00FF6A71" w:rsidRDefault="00BD68A7" w:rsidP="00015922">
            <w:pPr>
              <w:keepNext/>
              <w:spacing w:before="0" w:after="0" w:line="240" w:lineRule="auto"/>
              <w:jc w:val="center"/>
              <w:rPr>
                <w:ins w:id="51725" w:author="pete jones" w:date="2022-01-04T12:01:00Z"/>
                <w:rFonts w:cstheme="minorHAnsi"/>
                <w:b/>
                <w:bCs/>
              </w:rPr>
            </w:pPr>
            <w:ins w:id="51726"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1FFB264A" w14:textId="77777777" w:rsidR="00BD68A7" w:rsidRPr="00FF6A71" w:rsidRDefault="00BD68A7" w:rsidP="00015922">
            <w:pPr>
              <w:keepNext/>
              <w:spacing w:before="0" w:after="0" w:line="240" w:lineRule="auto"/>
              <w:jc w:val="center"/>
              <w:rPr>
                <w:ins w:id="51727" w:author="pete jones" w:date="2022-01-04T12:01:00Z"/>
                <w:rFonts w:cstheme="minorHAnsi"/>
                <w:b/>
                <w:bCs/>
              </w:rPr>
            </w:pPr>
            <w:ins w:id="51728"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00F8A94C" w14:textId="77777777" w:rsidR="00BD68A7" w:rsidRPr="00FF6A71" w:rsidRDefault="00BD68A7" w:rsidP="00015922">
            <w:pPr>
              <w:keepNext/>
              <w:spacing w:before="0" w:after="0" w:line="240" w:lineRule="auto"/>
              <w:jc w:val="center"/>
              <w:rPr>
                <w:ins w:id="51729" w:author="pete jones" w:date="2022-01-04T12:01:00Z"/>
                <w:rFonts w:cstheme="minorHAnsi"/>
                <w:b/>
                <w:bCs/>
              </w:rPr>
            </w:pPr>
            <w:ins w:id="51730"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5E8375DD" w14:textId="77777777" w:rsidR="00BD68A7" w:rsidRPr="00FF6A71" w:rsidRDefault="00BD68A7" w:rsidP="00015922">
            <w:pPr>
              <w:keepNext/>
              <w:spacing w:before="0" w:after="0" w:line="240" w:lineRule="auto"/>
              <w:jc w:val="center"/>
              <w:rPr>
                <w:ins w:id="51731" w:author="pete jones" w:date="2022-01-04T12:01:00Z"/>
                <w:rFonts w:cstheme="minorHAnsi"/>
                <w:b/>
                <w:bCs/>
              </w:rPr>
            </w:pPr>
            <w:ins w:id="51732"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744D9465" w14:textId="77777777" w:rsidR="00BD68A7" w:rsidRPr="00FF6A71" w:rsidRDefault="00BD68A7" w:rsidP="00015922">
            <w:pPr>
              <w:keepNext/>
              <w:spacing w:before="0" w:after="0" w:line="240" w:lineRule="auto"/>
              <w:jc w:val="center"/>
              <w:rPr>
                <w:ins w:id="51733" w:author="pete jones" w:date="2022-01-04T12:01:00Z"/>
                <w:rFonts w:cstheme="minorHAnsi"/>
                <w:b/>
                <w:bCs/>
              </w:rPr>
            </w:pPr>
            <w:ins w:id="51734"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5F42EEAF" w14:textId="77777777" w:rsidR="00BD68A7" w:rsidRPr="00FF6A71" w:rsidRDefault="00BD68A7" w:rsidP="00015922">
            <w:pPr>
              <w:keepNext/>
              <w:spacing w:before="0" w:after="0" w:line="240" w:lineRule="auto"/>
              <w:jc w:val="center"/>
              <w:rPr>
                <w:ins w:id="51735" w:author="pete jones" w:date="2022-01-04T12:01:00Z"/>
                <w:rFonts w:cstheme="minorHAnsi"/>
                <w:b/>
                <w:bCs/>
              </w:rPr>
            </w:pPr>
            <w:ins w:id="51736"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25CBA37D" w14:textId="77777777" w:rsidR="00BD68A7" w:rsidRPr="00FF6A71" w:rsidRDefault="00BD68A7" w:rsidP="00015922">
            <w:pPr>
              <w:keepNext/>
              <w:spacing w:before="0" w:after="0" w:line="240" w:lineRule="auto"/>
              <w:jc w:val="center"/>
              <w:rPr>
                <w:ins w:id="51737" w:author="pete jones" w:date="2022-01-04T12:01:00Z"/>
                <w:rFonts w:cstheme="minorHAnsi"/>
                <w:b/>
                <w:bCs/>
              </w:rPr>
            </w:pPr>
            <w:ins w:id="51738" w:author="pete jones" w:date="2022-01-04T12:01:00Z">
              <w:r w:rsidRPr="00FF6A71">
                <w:rPr>
                  <w:rFonts w:cstheme="minorHAnsi"/>
                  <w:b/>
                  <w:bCs/>
                </w:rPr>
                <w:t>Avg</w:t>
              </w:r>
            </w:ins>
          </w:p>
        </w:tc>
      </w:tr>
      <w:tr w:rsidR="00BD68A7" w:rsidRPr="00FF6A71" w14:paraId="374E2352" w14:textId="77777777" w:rsidTr="00015922">
        <w:trPr>
          <w:trHeight w:val="300"/>
          <w:jc w:val="center"/>
          <w:ins w:id="51739" w:author="pete jones" w:date="2022-01-04T12:01:00Z"/>
        </w:trPr>
        <w:tc>
          <w:tcPr>
            <w:tcW w:w="814" w:type="dxa"/>
            <w:tcBorders>
              <w:right w:val="single" w:sz="4" w:space="0" w:color="auto"/>
            </w:tcBorders>
            <w:vAlign w:val="center"/>
          </w:tcPr>
          <w:p w14:paraId="46E4A50D" w14:textId="77777777" w:rsidR="00BD68A7" w:rsidRPr="00FF6A71" w:rsidRDefault="00BD68A7" w:rsidP="00015922">
            <w:pPr>
              <w:keepNext/>
              <w:spacing w:before="0" w:after="0" w:line="240" w:lineRule="auto"/>
              <w:jc w:val="center"/>
              <w:rPr>
                <w:ins w:id="51740" w:author="pete jones" w:date="2022-01-04T12:01:00Z"/>
                <w:rFonts w:cstheme="minorHAnsi"/>
                <w:b/>
                <w:bCs/>
              </w:rPr>
            </w:pPr>
            <w:ins w:id="51741"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9CC13C" w14:textId="77777777" w:rsidR="00BD68A7" w:rsidRPr="00FF6A71" w:rsidRDefault="00BD68A7" w:rsidP="00015922">
            <w:pPr>
              <w:keepNext/>
              <w:spacing w:before="0" w:after="0" w:line="240" w:lineRule="auto"/>
              <w:jc w:val="center"/>
              <w:rPr>
                <w:ins w:id="51742" w:author="pete jones" w:date="2022-01-04T12:01:00Z"/>
                <w:rFonts w:cs="Calibri"/>
                <w:color w:val="000000"/>
                <w:sz w:val="22"/>
              </w:rPr>
            </w:pPr>
            <w:ins w:id="51743" w:author="pete jones" w:date="2022-01-04T12:01:00Z">
              <w:r w:rsidRPr="00FF6A71">
                <w:rPr>
                  <w:rFonts w:cs="Calibri"/>
                  <w:color w:val="000000"/>
                  <w:sz w:val="22"/>
                </w:rPr>
                <w:t>0</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4ADE8A6" w14:textId="77777777" w:rsidR="00BD68A7" w:rsidRPr="00FF6A71" w:rsidRDefault="00BD68A7" w:rsidP="00015922">
            <w:pPr>
              <w:keepNext/>
              <w:spacing w:before="0" w:after="0" w:line="240" w:lineRule="auto"/>
              <w:jc w:val="center"/>
              <w:rPr>
                <w:ins w:id="51744" w:author="pete jones" w:date="2022-01-04T12:01:00Z"/>
                <w:rFonts w:cs="Calibri"/>
                <w:color w:val="000000"/>
                <w:sz w:val="22"/>
              </w:rPr>
            </w:pPr>
            <w:ins w:id="51745" w:author="pete jones" w:date="2022-01-04T12:01:00Z">
              <w:r w:rsidRPr="00FF6A71">
                <w:rPr>
                  <w:rFonts w:cs="Calibri"/>
                  <w:color w:val="000000"/>
                  <w:sz w:val="22"/>
                </w:rPr>
                <w:t>12</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EC2F795" w14:textId="77777777" w:rsidR="00BD68A7" w:rsidRPr="00FF6A71" w:rsidRDefault="00BD68A7" w:rsidP="00015922">
            <w:pPr>
              <w:keepNext/>
              <w:spacing w:before="0" w:after="0" w:line="240" w:lineRule="auto"/>
              <w:jc w:val="center"/>
              <w:rPr>
                <w:ins w:id="51746" w:author="pete jones" w:date="2022-01-04T12:01:00Z"/>
                <w:rFonts w:cs="Calibri"/>
                <w:color w:val="000000"/>
                <w:sz w:val="22"/>
              </w:rPr>
            </w:pPr>
            <w:ins w:id="51747"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8A0C959" w14:textId="77777777" w:rsidR="00BD68A7" w:rsidRPr="00FF6A71" w:rsidRDefault="00BD68A7" w:rsidP="00015922">
            <w:pPr>
              <w:keepNext/>
              <w:spacing w:before="0" w:after="0" w:line="240" w:lineRule="auto"/>
              <w:jc w:val="center"/>
              <w:rPr>
                <w:ins w:id="51748" w:author="pete jones" w:date="2022-01-04T12:01:00Z"/>
                <w:rFonts w:cs="Calibri"/>
                <w:color w:val="000000"/>
                <w:sz w:val="22"/>
              </w:rPr>
            </w:pPr>
            <w:ins w:id="51749" w:author="pete jones" w:date="2022-01-04T12:01:00Z">
              <w:r w:rsidRPr="00FF6A71">
                <w:rPr>
                  <w:rFonts w:cs="Calibri"/>
                  <w:color w:val="000000"/>
                  <w:sz w:val="22"/>
                </w:rPr>
                <w:t>11</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B593A56" w14:textId="77777777" w:rsidR="00BD68A7" w:rsidRPr="00FF6A71" w:rsidRDefault="00BD68A7" w:rsidP="00015922">
            <w:pPr>
              <w:keepNext/>
              <w:spacing w:before="0" w:after="0" w:line="240" w:lineRule="auto"/>
              <w:jc w:val="center"/>
              <w:rPr>
                <w:ins w:id="51750" w:author="pete jones" w:date="2022-01-04T12:01:00Z"/>
                <w:rFonts w:cs="Calibri"/>
                <w:color w:val="000000"/>
                <w:sz w:val="22"/>
              </w:rPr>
            </w:pPr>
            <w:ins w:id="51751" w:author="pete jones" w:date="2022-01-04T12:01:00Z">
              <w:r w:rsidRPr="00FF6A71">
                <w:rPr>
                  <w:rFonts w:cs="Calibri"/>
                  <w:color w:val="000000"/>
                  <w:sz w:val="22"/>
                </w:rPr>
                <w:t>6</w:t>
              </w:r>
            </w:ins>
          </w:p>
        </w:tc>
        <w:tc>
          <w:tcPr>
            <w:tcW w:w="692" w:type="dxa"/>
            <w:vMerge w:val="restart"/>
            <w:tcBorders>
              <w:top w:val="single" w:sz="4" w:space="0" w:color="auto"/>
              <w:left w:val="nil"/>
              <w:bottom w:val="single" w:sz="4" w:space="0" w:color="auto"/>
              <w:right w:val="single" w:sz="4" w:space="0" w:color="auto"/>
            </w:tcBorders>
            <w:shd w:val="clear" w:color="auto" w:fill="auto"/>
            <w:vAlign w:val="bottom"/>
          </w:tcPr>
          <w:p w14:paraId="292001BC" w14:textId="77777777" w:rsidR="00BD68A7" w:rsidRPr="00FF6A71" w:rsidRDefault="00BD68A7" w:rsidP="00015922">
            <w:pPr>
              <w:keepNext/>
              <w:spacing w:before="0" w:after="0" w:line="240" w:lineRule="auto"/>
              <w:jc w:val="center"/>
              <w:rPr>
                <w:ins w:id="51752" w:author="pete jones" w:date="2022-01-04T12:01:00Z"/>
                <w:rFonts w:cs="Calibri"/>
                <w:color w:val="000000"/>
                <w:sz w:val="22"/>
              </w:rPr>
            </w:pPr>
            <w:ins w:id="51753" w:author="pete jones" w:date="2022-01-04T12:01:00Z">
              <w:r w:rsidRPr="00FF6A71">
                <w:rPr>
                  <w:rFonts w:cs="Calibri"/>
                  <w:color w:val="000000"/>
                  <w:sz w:val="22"/>
                </w:rPr>
                <w:t>3.31</w:t>
              </w:r>
            </w:ins>
          </w:p>
          <w:p w14:paraId="4BEF52F3" w14:textId="77777777" w:rsidR="00BD68A7" w:rsidRPr="00FF6A71" w:rsidRDefault="00BD68A7" w:rsidP="00015922">
            <w:pPr>
              <w:keepNext/>
              <w:spacing w:before="0" w:after="0" w:line="240" w:lineRule="auto"/>
              <w:jc w:val="center"/>
              <w:rPr>
                <w:ins w:id="51754" w:author="pete jones" w:date="2022-01-04T12:01:00Z"/>
                <w:rFonts w:cs="Calibri"/>
                <w:color w:val="000000"/>
                <w:sz w:val="22"/>
              </w:rPr>
            </w:pPr>
            <w:ins w:id="51755" w:author="pete jones" w:date="2022-01-04T12:01:00Z">
              <w:r w:rsidRPr="00FF6A71">
                <w:rPr>
                  <w:rFonts w:cs="Calibri"/>
                  <w:color w:val="000000"/>
                  <w:sz w:val="22"/>
                </w:rPr>
                <w:t> </w:t>
              </w:r>
            </w:ins>
          </w:p>
        </w:tc>
      </w:tr>
      <w:tr w:rsidR="00BD68A7" w:rsidRPr="00FF6A71" w14:paraId="0B2AFE15" w14:textId="77777777" w:rsidTr="00015922">
        <w:trPr>
          <w:trHeight w:val="300"/>
          <w:jc w:val="center"/>
          <w:ins w:id="51756" w:author="pete jones" w:date="2022-01-04T12:01:00Z"/>
        </w:trPr>
        <w:tc>
          <w:tcPr>
            <w:tcW w:w="814" w:type="dxa"/>
            <w:tcBorders>
              <w:right w:val="single" w:sz="4" w:space="0" w:color="auto"/>
            </w:tcBorders>
            <w:vAlign w:val="center"/>
          </w:tcPr>
          <w:p w14:paraId="4BADE1F8" w14:textId="77777777" w:rsidR="00BD68A7" w:rsidRPr="00FF6A71" w:rsidRDefault="00BD68A7" w:rsidP="00015922">
            <w:pPr>
              <w:keepNext/>
              <w:spacing w:before="0" w:after="0" w:line="240" w:lineRule="auto"/>
              <w:jc w:val="center"/>
              <w:rPr>
                <w:ins w:id="51757" w:author="pete jones" w:date="2022-01-04T12:01:00Z"/>
                <w:rFonts w:cstheme="minorHAnsi"/>
                <w:b/>
                <w:bCs/>
              </w:rPr>
            </w:pPr>
            <w:ins w:id="51758"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68C2D77C" w14:textId="77777777" w:rsidR="00BD68A7" w:rsidRPr="00FF6A71" w:rsidRDefault="00BD68A7" w:rsidP="00015922">
            <w:pPr>
              <w:keepNext/>
              <w:spacing w:before="0" w:after="0" w:line="240" w:lineRule="auto"/>
              <w:jc w:val="center"/>
              <w:rPr>
                <w:ins w:id="51759" w:author="pete jones" w:date="2022-01-04T12:01:00Z"/>
                <w:rFonts w:cs="Calibri"/>
                <w:color w:val="000000"/>
                <w:sz w:val="22"/>
              </w:rPr>
            </w:pPr>
            <w:ins w:id="51760" w:author="pete jones" w:date="2022-01-04T12:01:00Z">
              <w:r w:rsidRPr="00FF6A71">
                <w:rPr>
                  <w:rFonts w:cs="Calibri"/>
                  <w:color w:val="000000"/>
                  <w:sz w:val="22"/>
                </w:rPr>
                <w:t>0%</w:t>
              </w:r>
            </w:ins>
          </w:p>
        </w:tc>
        <w:tc>
          <w:tcPr>
            <w:tcW w:w="814" w:type="dxa"/>
            <w:tcBorders>
              <w:top w:val="nil"/>
              <w:left w:val="nil"/>
              <w:bottom w:val="single" w:sz="4" w:space="0" w:color="auto"/>
              <w:right w:val="single" w:sz="4" w:space="0" w:color="auto"/>
            </w:tcBorders>
            <w:shd w:val="clear" w:color="auto" w:fill="auto"/>
            <w:noWrap/>
            <w:vAlign w:val="center"/>
          </w:tcPr>
          <w:p w14:paraId="15D19B92" w14:textId="77777777" w:rsidR="00BD68A7" w:rsidRPr="00FF6A71" w:rsidRDefault="00BD68A7" w:rsidP="00015922">
            <w:pPr>
              <w:keepNext/>
              <w:spacing w:before="0" w:after="0" w:line="240" w:lineRule="auto"/>
              <w:jc w:val="center"/>
              <w:rPr>
                <w:ins w:id="51761" w:author="pete jones" w:date="2022-01-04T12:01:00Z"/>
                <w:rFonts w:cs="Calibri"/>
                <w:color w:val="000000"/>
                <w:sz w:val="22"/>
              </w:rPr>
            </w:pPr>
            <w:ins w:id="51762" w:author="pete jones" w:date="2022-01-04T12:01:00Z">
              <w:r w:rsidRPr="00FF6A71">
                <w:rPr>
                  <w:rFonts w:cs="Calibri"/>
                  <w:color w:val="000000"/>
                  <w:sz w:val="22"/>
                </w:rPr>
                <w:t>34%</w:t>
              </w:r>
            </w:ins>
          </w:p>
        </w:tc>
        <w:tc>
          <w:tcPr>
            <w:tcW w:w="814" w:type="dxa"/>
            <w:tcBorders>
              <w:top w:val="nil"/>
              <w:left w:val="nil"/>
              <w:bottom w:val="single" w:sz="4" w:space="0" w:color="auto"/>
              <w:right w:val="single" w:sz="4" w:space="0" w:color="auto"/>
            </w:tcBorders>
            <w:shd w:val="clear" w:color="auto" w:fill="auto"/>
            <w:noWrap/>
            <w:vAlign w:val="center"/>
          </w:tcPr>
          <w:p w14:paraId="2549FC9E" w14:textId="77777777" w:rsidR="00BD68A7" w:rsidRPr="00FF6A71" w:rsidRDefault="00BD68A7" w:rsidP="00015922">
            <w:pPr>
              <w:keepNext/>
              <w:spacing w:before="0" w:after="0" w:line="240" w:lineRule="auto"/>
              <w:jc w:val="center"/>
              <w:rPr>
                <w:ins w:id="51763" w:author="pete jones" w:date="2022-01-04T12:01:00Z"/>
                <w:rFonts w:cs="Calibri"/>
                <w:color w:val="000000"/>
                <w:sz w:val="22"/>
              </w:rPr>
            </w:pPr>
            <w:ins w:id="51764"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noWrap/>
            <w:vAlign w:val="center"/>
          </w:tcPr>
          <w:p w14:paraId="226D054E" w14:textId="77777777" w:rsidR="00BD68A7" w:rsidRPr="00FF6A71" w:rsidRDefault="00BD68A7" w:rsidP="00015922">
            <w:pPr>
              <w:keepNext/>
              <w:spacing w:before="0" w:after="0" w:line="240" w:lineRule="auto"/>
              <w:jc w:val="center"/>
              <w:rPr>
                <w:ins w:id="51765" w:author="pete jones" w:date="2022-01-04T12:01:00Z"/>
                <w:rFonts w:cs="Calibri"/>
                <w:color w:val="000000"/>
                <w:sz w:val="22"/>
              </w:rPr>
            </w:pPr>
            <w:ins w:id="51766" w:author="pete jones" w:date="2022-01-04T12:01:00Z">
              <w:r w:rsidRPr="00FF6A71">
                <w:rPr>
                  <w:rFonts w:cs="Calibri"/>
                  <w:color w:val="000000"/>
                  <w:sz w:val="22"/>
                </w:rPr>
                <w:t>31%</w:t>
              </w:r>
            </w:ins>
          </w:p>
        </w:tc>
        <w:tc>
          <w:tcPr>
            <w:tcW w:w="692" w:type="dxa"/>
            <w:tcBorders>
              <w:top w:val="nil"/>
              <w:left w:val="nil"/>
              <w:bottom w:val="single" w:sz="4" w:space="0" w:color="auto"/>
              <w:right w:val="single" w:sz="4" w:space="0" w:color="auto"/>
            </w:tcBorders>
            <w:shd w:val="clear" w:color="auto" w:fill="auto"/>
            <w:noWrap/>
            <w:vAlign w:val="center"/>
          </w:tcPr>
          <w:p w14:paraId="4B7134E3" w14:textId="77777777" w:rsidR="00BD68A7" w:rsidRPr="00FF6A71" w:rsidRDefault="00BD68A7" w:rsidP="00015922">
            <w:pPr>
              <w:keepNext/>
              <w:spacing w:before="0" w:after="0" w:line="240" w:lineRule="auto"/>
              <w:jc w:val="center"/>
              <w:rPr>
                <w:ins w:id="51767" w:author="pete jones" w:date="2022-01-04T12:01:00Z"/>
                <w:rFonts w:cs="Calibri"/>
                <w:color w:val="000000"/>
                <w:sz w:val="22"/>
              </w:rPr>
            </w:pPr>
            <w:ins w:id="51768" w:author="pete jones" w:date="2022-01-04T12:01:00Z">
              <w:r w:rsidRPr="00FF6A71">
                <w:rPr>
                  <w:rFonts w:cs="Calibri"/>
                  <w:color w:val="000000"/>
                  <w:sz w:val="22"/>
                </w:rPr>
                <w:t>17%</w:t>
              </w:r>
            </w:ins>
          </w:p>
        </w:tc>
        <w:tc>
          <w:tcPr>
            <w:tcW w:w="692" w:type="dxa"/>
            <w:vMerge/>
            <w:tcBorders>
              <w:top w:val="nil"/>
              <w:left w:val="nil"/>
              <w:bottom w:val="single" w:sz="4" w:space="0" w:color="auto"/>
              <w:right w:val="single" w:sz="4" w:space="0" w:color="auto"/>
            </w:tcBorders>
            <w:shd w:val="clear" w:color="auto" w:fill="auto"/>
            <w:vAlign w:val="bottom"/>
          </w:tcPr>
          <w:p w14:paraId="5106C11B" w14:textId="77777777" w:rsidR="00BD68A7" w:rsidRPr="00FF6A71" w:rsidRDefault="00BD68A7" w:rsidP="00015922">
            <w:pPr>
              <w:keepNext/>
              <w:spacing w:before="0" w:after="0" w:line="240" w:lineRule="auto"/>
              <w:jc w:val="center"/>
              <w:rPr>
                <w:ins w:id="51769" w:author="pete jones" w:date="2022-01-04T12:01:00Z"/>
                <w:rFonts w:cs="Calibri"/>
                <w:color w:val="000000"/>
                <w:sz w:val="22"/>
              </w:rPr>
            </w:pPr>
          </w:p>
        </w:tc>
      </w:tr>
    </w:tbl>
    <w:p w14:paraId="0B6213DE" w14:textId="77777777" w:rsidR="00BD68A7" w:rsidRPr="00FF6A71" w:rsidRDefault="00BD68A7" w:rsidP="00BD68A7">
      <w:pPr>
        <w:keepNext/>
        <w:rPr>
          <w:ins w:id="51770" w:author="pete jones" w:date="2022-01-04T12:01:00Z"/>
        </w:rPr>
      </w:pPr>
      <w:ins w:id="51771" w:author="pete jones" w:date="2022-01-04T12:01:00Z">
        <w:r w:rsidRPr="00FF6A71">
          <w:t>FS4 - Discipline / course 1=AERO,2=AUTO,3=MECH,4=ELEC,5=OTHER</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2FF376BB" w14:textId="77777777" w:rsidTr="00015922">
        <w:trPr>
          <w:trHeight w:val="300"/>
          <w:jc w:val="center"/>
          <w:ins w:id="51772" w:author="pete jones" w:date="2022-01-04T12:01:00Z"/>
        </w:trPr>
        <w:tc>
          <w:tcPr>
            <w:tcW w:w="814" w:type="dxa"/>
            <w:tcBorders>
              <w:bottom w:val="single" w:sz="4" w:space="0" w:color="auto"/>
            </w:tcBorders>
            <w:shd w:val="clear" w:color="auto" w:fill="E7E6E6" w:themeFill="background2"/>
            <w:vAlign w:val="center"/>
          </w:tcPr>
          <w:p w14:paraId="4CA0F3E1" w14:textId="77777777" w:rsidR="00BD68A7" w:rsidRPr="00FF6A71" w:rsidRDefault="00BD68A7" w:rsidP="00015922">
            <w:pPr>
              <w:keepNext/>
              <w:spacing w:before="0" w:after="0" w:line="240" w:lineRule="auto"/>
              <w:jc w:val="center"/>
              <w:rPr>
                <w:ins w:id="51773" w:author="pete jones" w:date="2022-01-04T12:01:00Z"/>
                <w:rFonts w:cstheme="minorHAnsi"/>
                <w:b/>
                <w:bCs/>
              </w:rPr>
            </w:pPr>
            <w:ins w:id="51774"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55B8DC79" w14:textId="77777777" w:rsidR="00BD68A7" w:rsidRPr="00FF6A71" w:rsidRDefault="00BD68A7" w:rsidP="00015922">
            <w:pPr>
              <w:keepNext/>
              <w:spacing w:before="0" w:after="0" w:line="240" w:lineRule="auto"/>
              <w:jc w:val="center"/>
              <w:rPr>
                <w:ins w:id="51775" w:author="pete jones" w:date="2022-01-04T12:01:00Z"/>
                <w:rFonts w:cstheme="minorHAnsi"/>
                <w:b/>
                <w:bCs/>
              </w:rPr>
            </w:pPr>
            <w:ins w:id="51776"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2FEEF0B7" w14:textId="77777777" w:rsidR="00BD68A7" w:rsidRPr="00FF6A71" w:rsidRDefault="00BD68A7" w:rsidP="00015922">
            <w:pPr>
              <w:keepNext/>
              <w:spacing w:before="0" w:after="0" w:line="240" w:lineRule="auto"/>
              <w:jc w:val="center"/>
              <w:rPr>
                <w:ins w:id="51777" w:author="pete jones" w:date="2022-01-04T12:01:00Z"/>
                <w:rFonts w:cstheme="minorHAnsi"/>
                <w:b/>
                <w:bCs/>
              </w:rPr>
            </w:pPr>
            <w:ins w:id="51778"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7C955F63" w14:textId="77777777" w:rsidR="00BD68A7" w:rsidRPr="00FF6A71" w:rsidRDefault="00BD68A7" w:rsidP="00015922">
            <w:pPr>
              <w:keepNext/>
              <w:spacing w:before="0" w:after="0" w:line="240" w:lineRule="auto"/>
              <w:jc w:val="center"/>
              <w:rPr>
                <w:ins w:id="51779" w:author="pete jones" w:date="2022-01-04T12:01:00Z"/>
                <w:rFonts w:cstheme="minorHAnsi"/>
                <w:b/>
                <w:bCs/>
              </w:rPr>
            </w:pPr>
            <w:ins w:id="51780"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0979610A" w14:textId="77777777" w:rsidR="00BD68A7" w:rsidRPr="00FF6A71" w:rsidRDefault="00BD68A7" w:rsidP="00015922">
            <w:pPr>
              <w:keepNext/>
              <w:spacing w:before="0" w:after="0" w:line="240" w:lineRule="auto"/>
              <w:jc w:val="center"/>
              <w:rPr>
                <w:ins w:id="51781" w:author="pete jones" w:date="2022-01-04T12:01:00Z"/>
                <w:rFonts w:cstheme="minorHAnsi"/>
                <w:b/>
                <w:bCs/>
              </w:rPr>
            </w:pPr>
            <w:ins w:id="51782"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108C6AB8" w14:textId="77777777" w:rsidR="00BD68A7" w:rsidRPr="00FF6A71" w:rsidRDefault="00BD68A7" w:rsidP="00015922">
            <w:pPr>
              <w:keepNext/>
              <w:spacing w:before="0" w:after="0" w:line="240" w:lineRule="auto"/>
              <w:jc w:val="center"/>
              <w:rPr>
                <w:ins w:id="51783" w:author="pete jones" w:date="2022-01-04T12:01:00Z"/>
                <w:rFonts w:cstheme="minorHAnsi"/>
                <w:b/>
                <w:bCs/>
              </w:rPr>
            </w:pPr>
            <w:ins w:id="51784"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75E6BD27" w14:textId="77777777" w:rsidR="00BD68A7" w:rsidRPr="00FF6A71" w:rsidRDefault="00BD68A7" w:rsidP="00015922">
            <w:pPr>
              <w:keepNext/>
              <w:spacing w:before="0" w:after="0" w:line="240" w:lineRule="auto"/>
              <w:jc w:val="center"/>
              <w:rPr>
                <w:ins w:id="51785" w:author="pete jones" w:date="2022-01-04T12:01:00Z"/>
                <w:rFonts w:cstheme="minorHAnsi"/>
                <w:b/>
                <w:bCs/>
              </w:rPr>
            </w:pPr>
            <w:ins w:id="51786" w:author="pete jones" w:date="2022-01-04T12:01:00Z">
              <w:r w:rsidRPr="00FF6A71">
                <w:rPr>
                  <w:rFonts w:cstheme="minorHAnsi"/>
                  <w:b/>
                  <w:bCs/>
                </w:rPr>
                <w:t>Avg</w:t>
              </w:r>
            </w:ins>
          </w:p>
        </w:tc>
      </w:tr>
      <w:tr w:rsidR="00BD68A7" w:rsidRPr="00FF6A71" w14:paraId="6928D47A" w14:textId="77777777" w:rsidTr="00015922">
        <w:trPr>
          <w:trHeight w:val="300"/>
          <w:jc w:val="center"/>
          <w:ins w:id="51787" w:author="pete jones" w:date="2022-01-04T12:01:00Z"/>
        </w:trPr>
        <w:tc>
          <w:tcPr>
            <w:tcW w:w="814" w:type="dxa"/>
            <w:tcBorders>
              <w:right w:val="single" w:sz="4" w:space="0" w:color="auto"/>
            </w:tcBorders>
            <w:vAlign w:val="center"/>
          </w:tcPr>
          <w:p w14:paraId="2A1EBDA0" w14:textId="77777777" w:rsidR="00BD68A7" w:rsidRPr="00FF6A71" w:rsidRDefault="00BD68A7" w:rsidP="00015922">
            <w:pPr>
              <w:keepNext/>
              <w:spacing w:before="0" w:after="0" w:line="240" w:lineRule="auto"/>
              <w:jc w:val="center"/>
              <w:rPr>
                <w:ins w:id="51788" w:author="pete jones" w:date="2022-01-04T12:01:00Z"/>
                <w:rFonts w:cstheme="minorHAnsi"/>
                <w:b/>
                <w:bCs/>
              </w:rPr>
            </w:pPr>
            <w:ins w:id="51789"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5D66DB" w14:textId="77777777" w:rsidR="00BD68A7" w:rsidRPr="00FF6A71" w:rsidRDefault="00BD68A7" w:rsidP="00015922">
            <w:pPr>
              <w:keepNext/>
              <w:spacing w:before="0" w:after="0" w:line="240" w:lineRule="auto"/>
              <w:jc w:val="center"/>
              <w:rPr>
                <w:ins w:id="51790" w:author="pete jones" w:date="2022-01-04T12:01:00Z"/>
                <w:rFonts w:cs="Calibri"/>
                <w:color w:val="000000"/>
                <w:sz w:val="22"/>
              </w:rPr>
            </w:pPr>
            <w:ins w:id="51791" w:author="pete jones" w:date="2022-01-04T12:01:00Z">
              <w:r w:rsidRPr="00FF6A71">
                <w:rPr>
                  <w:rFonts w:cs="Calibri"/>
                  <w:color w:val="000000"/>
                  <w:sz w:val="22"/>
                </w:rPr>
                <w:t>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23FE78E" w14:textId="77777777" w:rsidR="00BD68A7" w:rsidRPr="00FF6A71" w:rsidRDefault="00BD68A7" w:rsidP="00015922">
            <w:pPr>
              <w:keepNext/>
              <w:spacing w:before="0" w:after="0" w:line="240" w:lineRule="auto"/>
              <w:jc w:val="center"/>
              <w:rPr>
                <w:ins w:id="51792" w:author="pete jones" w:date="2022-01-04T12:01:00Z"/>
                <w:rFonts w:cs="Calibri"/>
                <w:color w:val="000000"/>
                <w:sz w:val="22"/>
              </w:rPr>
            </w:pPr>
            <w:ins w:id="51793" w:author="pete jones" w:date="2022-01-04T12:01:00Z">
              <w:r w:rsidRPr="00FF6A71">
                <w:rPr>
                  <w:rFonts w:cs="Calibri"/>
                  <w:color w:val="000000"/>
                  <w:sz w:val="22"/>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8A30023" w14:textId="77777777" w:rsidR="00BD68A7" w:rsidRPr="00FF6A71" w:rsidRDefault="00BD68A7" w:rsidP="00015922">
            <w:pPr>
              <w:keepNext/>
              <w:spacing w:before="0" w:after="0" w:line="240" w:lineRule="auto"/>
              <w:jc w:val="center"/>
              <w:rPr>
                <w:ins w:id="51794" w:author="pete jones" w:date="2022-01-04T12:01:00Z"/>
                <w:rFonts w:cs="Calibri"/>
                <w:color w:val="000000"/>
                <w:sz w:val="22"/>
              </w:rPr>
            </w:pPr>
            <w:ins w:id="51795" w:author="pete jones" w:date="2022-01-04T12:01:00Z">
              <w:r w:rsidRPr="00FF6A71">
                <w:rPr>
                  <w:rFonts w:cs="Calibri"/>
                  <w:color w:val="000000"/>
                  <w:sz w:val="22"/>
                </w:rPr>
                <w:t>2</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049187C" w14:textId="77777777" w:rsidR="00BD68A7" w:rsidRPr="00FF6A71" w:rsidRDefault="00BD68A7" w:rsidP="00015922">
            <w:pPr>
              <w:keepNext/>
              <w:spacing w:before="0" w:after="0" w:line="240" w:lineRule="auto"/>
              <w:jc w:val="center"/>
              <w:rPr>
                <w:ins w:id="51796" w:author="pete jones" w:date="2022-01-04T12:01:00Z"/>
                <w:rFonts w:cs="Calibri"/>
                <w:color w:val="000000"/>
                <w:sz w:val="22"/>
              </w:rPr>
            </w:pPr>
            <w:ins w:id="51797"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F3CF164" w14:textId="77777777" w:rsidR="00BD68A7" w:rsidRPr="00FF6A71" w:rsidRDefault="00BD68A7" w:rsidP="00015922">
            <w:pPr>
              <w:keepNext/>
              <w:spacing w:before="0" w:after="0" w:line="240" w:lineRule="auto"/>
              <w:jc w:val="center"/>
              <w:rPr>
                <w:ins w:id="51798" w:author="pete jones" w:date="2022-01-04T12:01:00Z"/>
                <w:rFonts w:cs="Calibri"/>
                <w:color w:val="000000"/>
                <w:sz w:val="22"/>
              </w:rPr>
            </w:pPr>
            <w:ins w:id="51799" w:author="pete jones" w:date="2022-01-04T12:01:00Z">
              <w:r w:rsidRPr="00FF6A71">
                <w:rPr>
                  <w:rFonts w:cs="Calibri"/>
                  <w:color w:val="000000"/>
                  <w:sz w:val="22"/>
                </w:rPr>
                <w:t>5</w:t>
              </w:r>
            </w:ins>
          </w:p>
        </w:tc>
        <w:tc>
          <w:tcPr>
            <w:tcW w:w="692" w:type="dxa"/>
            <w:vMerge w:val="restart"/>
            <w:tcBorders>
              <w:top w:val="single" w:sz="4" w:space="0" w:color="auto"/>
              <w:left w:val="nil"/>
              <w:bottom w:val="single" w:sz="4" w:space="0" w:color="auto"/>
              <w:right w:val="single" w:sz="4" w:space="0" w:color="auto"/>
            </w:tcBorders>
            <w:shd w:val="clear" w:color="auto" w:fill="auto"/>
            <w:vAlign w:val="bottom"/>
          </w:tcPr>
          <w:p w14:paraId="3005407A" w14:textId="77777777" w:rsidR="00BD68A7" w:rsidRPr="00FF6A71" w:rsidRDefault="00BD68A7" w:rsidP="00015922">
            <w:pPr>
              <w:keepNext/>
              <w:spacing w:before="0" w:after="0" w:line="240" w:lineRule="auto"/>
              <w:jc w:val="center"/>
              <w:rPr>
                <w:ins w:id="51800" w:author="pete jones" w:date="2022-01-04T12:01:00Z"/>
                <w:rFonts w:cs="Calibri"/>
                <w:color w:val="000000"/>
                <w:sz w:val="22"/>
              </w:rPr>
            </w:pPr>
            <w:ins w:id="51801" w:author="pete jones" w:date="2022-01-04T12:01:00Z">
              <w:r w:rsidRPr="00FF6A71">
                <w:rPr>
                  <w:rFonts w:cs="Calibri"/>
                  <w:color w:val="000000"/>
                  <w:sz w:val="22"/>
                </w:rPr>
                <w:t>2.80</w:t>
              </w:r>
            </w:ins>
          </w:p>
          <w:p w14:paraId="5487648A" w14:textId="77777777" w:rsidR="00BD68A7" w:rsidRPr="00FF6A71" w:rsidRDefault="00BD68A7" w:rsidP="00015922">
            <w:pPr>
              <w:keepNext/>
              <w:spacing w:before="0" w:after="0" w:line="240" w:lineRule="auto"/>
              <w:jc w:val="center"/>
              <w:rPr>
                <w:ins w:id="51802" w:author="pete jones" w:date="2022-01-04T12:01:00Z"/>
                <w:rFonts w:cs="Calibri"/>
                <w:color w:val="000000"/>
                <w:sz w:val="22"/>
              </w:rPr>
            </w:pPr>
            <w:ins w:id="51803" w:author="pete jones" w:date="2022-01-04T12:01:00Z">
              <w:r w:rsidRPr="00FF6A71">
                <w:rPr>
                  <w:rFonts w:cs="Calibri"/>
                  <w:color w:val="000000"/>
                  <w:sz w:val="22"/>
                </w:rPr>
                <w:t> </w:t>
              </w:r>
            </w:ins>
          </w:p>
        </w:tc>
      </w:tr>
      <w:tr w:rsidR="00BD68A7" w:rsidRPr="00FF6A71" w14:paraId="5B6DDB3F" w14:textId="77777777" w:rsidTr="00015922">
        <w:trPr>
          <w:trHeight w:val="300"/>
          <w:jc w:val="center"/>
          <w:ins w:id="51804" w:author="pete jones" w:date="2022-01-04T12:01:00Z"/>
        </w:trPr>
        <w:tc>
          <w:tcPr>
            <w:tcW w:w="814" w:type="dxa"/>
            <w:tcBorders>
              <w:right w:val="single" w:sz="4" w:space="0" w:color="auto"/>
            </w:tcBorders>
            <w:vAlign w:val="center"/>
          </w:tcPr>
          <w:p w14:paraId="5E6C3E0F" w14:textId="77777777" w:rsidR="00BD68A7" w:rsidRPr="00FF6A71" w:rsidRDefault="00BD68A7" w:rsidP="00015922">
            <w:pPr>
              <w:keepNext/>
              <w:spacing w:before="0" w:after="0" w:line="240" w:lineRule="auto"/>
              <w:jc w:val="center"/>
              <w:rPr>
                <w:ins w:id="51805" w:author="pete jones" w:date="2022-01-04T12:01:00Z"/>
                <w:rFonts w:cstheme="minorHAnsi"/>
                <w:b/>
                <w:bCs/>
              </w:rPr>
            </w:pPr>
            <w:ins w:id="51806"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7995BB4F" w14:textId="77777777" w:rsidR="00BD68A7" w:rsidRPr="00FF6A71" w:rsidRDefault="00BD68A7" w:rsidP="00015922">
            <w:pPr>
              <w:keepNext/>
              <w:spacing w:before="0" w:after="0" w:line="240" w:lineRule="auto"/>
              <w:jc w:val="center"/>
              <w:rPr>
                <w:ins w:id="51807" w:author="pete jones" w:date="2022-01-04T12:01:00Z"/>
                <w:rFonts w:cs="Calibri"/>
                <w:color w:val="000000"/>
                <w:sz w:val="22"/>
              </w:rPr>
            </w:pPr>
            <w:ins w:id="51808" w:author="pete jones" w:date="2022-01-04T12:01:00Z">
              <w:r w:rsidRPr="00FF6A71">
                <w:rPr>
                  <w:rFonts w:cs="Calibri"/>
                  <w:color w:val="000000"/>
                  <w:sz w:val="22"/>
                </w:rPr>
                <w:t>3%</w:t>
              </w:r>
            </w:ins>
          </w:p>
        </w:tc>
        <w:tc>
          <w:tcPr>
            <w:tcW w:w="814" w:type="dxa"/>
            <w:tcBorders>
              <w:top w:val="nil"/>
              <w:left w:val="nil"/>
              <w:bottom w:val="single" w:sz="4" w:space="0" w:color="auto"/>
              <w:right w:val="single" w:sz="4" w:space="0" w:color="auto"/>
            </w:tcBorders>
            <w:shd w:val="clear" w:color="auto" w:fill="auto"/>
            <w:noWrap/>
            <w:vAlign w:val="center"/>
          </w:tcPr>
          <w:p w14:paraId="003FBB31" w14:textId="77777777" w:rsidR="00BD68A7" w:rsidRPr="00FF6A71" w:rsidRDefault="00BD68A7" w:rsidP="00015922">
            <w:pPr>
              <w:keepNext/>
              <w:spacing w:before="0" w:after="0" w:line="240" w:lineRule="auto"/>
              <w:jc w:val="center"/>
              <w:rPr>
                <w:ins w:id="51809" w:author="pete jones" w:date="2022-01-04T12:01:00Z"/>
                <w:rFonts w:cs="Calibri"/>
                <w:color w:val="000000"/>
                <w:sz w:val="22"/>
              </w:rPr>
            </w:pPr>
            <w:ins w:id="51810" w:author="pete jones" w:date="2022-01-04T12:01:00Z">
              <w:r w:rsidRPr="00FF6A71">
                <w:rPr>
                  <w:rFonts w:cs="Calibri"/>
                  <w:color w:val="000000"/>
                  <w:sz w:val="22"/>
                </w:rPr>
                <w:t>60%</w:t>
              </w:r>
            </w:ins>
          </w:p>
        </w:tc>
        <w:tc>
          <w:tcPr>
            <w:tcW w:w="814" w:type="dxa"/>
            <w:tcBorders>
              <w:top w:val="nil"/>
              <w:left w:val="nil"/>
              <w:bottom w:val="single" w:sz="4" w:space="0" w:color="auto"/>
              <w:right w:val="single" w:sz="4" w:space="0" w:color="auto"/>
            </w:tcBorders>
            <w:shd w:val="clear" w:color="auto" w:fill="auto"/>
            <w:noWrap/>
            <w:vAlign w:val="center"/>
          </w:tcPr>
          <w:p w14:paraId="27FCF316" w14:textId="77777777" w:rsidR="00BD68A7" w:rsidRPr="00FF6A71" w:rsidRDefault="00BD68A7" w:rsidP="00015922">
            <w:pPr>
              <w:keepNext/>
              <w:spacing w:before="0" w:after="0" w:line="240" w:lineRule="auto"/>
              <w:jc w:val="center"/>
              <w:rPr>
                <w:ins w:id="51811" w:author="pete jones" w:date="2022-01-04T12:01:00Z"/>
                <w:rFonts w:cs="Calibri"/>
                <w:color w:val="000000"/>
                <w:sz w:val="22"/>
              </w:rPr>
            </w:pPr>
            <w:ins w:id="51812" w:author="pete jones" w:date="2022-01-04T12:01:00Z">
              <w:r w:rsidRPr="00FF6A71">
                <w:rPr>
                  <w:rFonts w:cs="Calibri"/>
                  <w:color w:val="000000"/>
                  <w:sz w:val="22"/>
                </w:rPr>
                <w:t>6%</w:t>
              </w:r>
            </w:ins>
          </w:p>
        </w:tc>
        <w:tc>
          <w:tcPr>
            <w:tcW w:w="692" w:type="dxa"/>
            <w:tcBorders>
              <w:top w:val="nil"/>
              <w:left w:val="nil"/>
              <w:bottom w:val="single" w:sz="4" w:space="0" w:color="auto"/>
              <w:right w:val="single" w:sz="4" w:space="0" w:color="auto"/>
            </w:tcBorders>
            <w:shd w:val="clear" w:color="auto" w:fill="auto"/>
            <w:noWrap/>
            <w:vAlign w:val="center"/>
          </w:tcPr>
          <w:p w14:paraId="2E0653E2" w14:textId="77777777" w:rsidR="00BD68A7" w:rsidRPr="00FF6A71" w:rsidRDefault="00BD68A7" w:rsidP="00015922">
            <w:pPr>
              <w:keepNext/>
              <w:spacing w:before="0" w:after="0" w:line="240" w:lineRule="auto"/>
              <w:jc w:val="center"/>
              <w:rPr>
                <w:ins w:id="51813" w:author="pete jones" w:date="2022-01-04T12:01:00Z"/>
                <w:rFonts w:cs="Calibri"/>
                <w:color w:val="000000"/>
                <w:sz w:val="22"/>
              </w:rPr>
            </w:pPr>
            <w:ins w:id="51814"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noWrap/>
            <w:vAlign w:val="center"/>
          </w:tcPr>
          <w:p w14:paraId="43CCD281" w14:textId="77777777" w:rsidR="00BD68A7" w:rsidRPr="00FF6A71" w:rsidRDefault="00BD68A7" w:rsidP="00015922">
            <w:pPr>
              <w:keepNext/>
              <w:spacing w:before="0" w:after="0" w:line="240" w:lineRule="auto"/>
              <w:jc w:val="center"/>
              <w:rPr>
                <w:ins w:id="51815" w:author="pete jones" w:date="2022-01-04T12:01:00Z"/>
                <w:rFonts w:cs="Calibri"/>
                <w:color w:val="000000"/>
                <w:sz w:val="22"/>
              </w:rPr>
            </w:pPr>
            <w:ins w:id="51816" w:author="pete jones" w:date="2022-01-04T12:01:00Z">
              <w:r w:rsidRPr="00FF6A71">
                <w:rPr>
                  <w:rFonts w:cs="Calibri"/>
                  <w:color w:val="000000"/>
                  <w:sz w:val="22"/>
                </w:rPr>
                <w:t>14%</w:t>
              </w:r>
            </w:ins>
          </w:p>
        </w:tc>
        <w:tc>
          <w:tcPr>
            <w:tcW w:w="692" w:type="dxa"/>
            <w:vMerge/>
            <w:tcBorders>
              <w:top w:val="nil"/>
              <w:left w:val="nil"/>
              <w:bottom w:val="single" w:sz="4" w:space="0" w:color="auto"/>
              <w:right w:val="single" w:sz="4" w:space="0" w:color="auto"/>
            </w:tcBorders>
            <w:shd w:val="clear" w:color="auto" w:fill="auto"/>
            <w:vAlign w:val="bottom"/>
          </w:tcPr>
          <w:p w14:paraId="23B46AB1" w14:textId="77777777" w:rsidR="00BD68A7" w:rsidRPr="00FF6A71" w:rsidRDefault="00BD68A7" w:rsidP="00015922">
            <w:pPr>
              <w:keepNext/>
              <w:spacing w:before="0" w:after="0" w:line="240" w:lineRule="auto"/>
              <w:jc w:val="center"/>
              <w:rPr>
                <w:ins w:id="51817" w:author="pete jones" w:date="2022-01-04T12:01:00Z"/>
                <w:rFonts w:cs="Calibri"/>
                <w:color w:val="000000"/>
                <w:sz w:val="22"/>
              </w:rPr>
            </w:pPr>
          </w:p>
        </w:tc>
      </w:tr>
    </w:tbl>
    <w:p w14:paraId="2080DCA6" w14:textId="77777777" w:rsidR="00BD68A7" w:rsidRPr="00FF6A71" w:rsidRDefault="00BD68A7" w:rsidP="00BD68A7">
      <w:pPr>
        <w:keepNext/>
        <w:rPr>
          <w:ins w:id="51818" w:author="pete jones" w:date="2022-01-04T12:01:00Z"/>
        </w:rPr>
      </w:pPr>
      <w:ins w:id="51819" w:author="pete jones" w:date="2022-01-04T12:01:00Z">
        <w:r w:rsidRPr="00FF6A71">
          <w:t>FS5 - I have improved my digital CAD skills by using 3DX on F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0499A485" w14:textId="77777777" w:rsidTr="00015922">
        <w:trPr>
          <w:trHeight w:val="300"/>
          <w:jc w:val="center"/>
          <w:ins w:id="51820" w:author="pete jones" w:date="2022-01-04T12:01:00Z"/>
        </w:trPr>
        <w:tc>
          <w:tcPr>
            <w:tcW w:w="814" w:type="dxa"/>
            <w:tcBorders>
              <w:bottom w:val="single" w:sz="4" w:space="0" w:color="auto"/>
            </w:tcBorders>
            <w:shd w:val="clear" w:color="auto" w:fill="E7E6E6" w:themeFill="background2"/>
            <w:vAlign w:val="center"/>
          </w:tcPr>
          <w:p w14:paraId="0A9DA134" w14:textId="77777777" w:rsidR="00BD68A7" w:rsidRPr="00FF6A71" w:rsidRDefault="00BD68A7" w:rsidP="00015922">
            <w:pPr>
              <w:keepNext/>
              <w:spacing w:before="0" w:after="0" w:line="240" w:lineRule="auto"/>
              <w:jc w:val="center"/>
              <w:rPr>
                <w:ins w:id="51821" w:author="pete jones" w:date="2022-01-04T12:01:00Z"/>
                <w:rFonts w:cstheme="minorHAnsi"/>
                <w:b/>
                <w:bCs/>
              </w:rPr>
            </w:pPr>
            <w:ins w:id="51822"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5C3DF3A6" w14:textId="77777777" w:rsidR="00BD68A7" w:rsidRPr="00FF6A71" w:rsidRDefault="00BD68A7" w:rsidP="00015922">
            <w:pPr>
              <w:keepNext/>
              <w:spacing w:before="0" w:after="0" w:line="240" w:lineRule="auto"/>
              <w:jc w:val="center"/>
              <w:rPr>
                <w:ins w:id="51823" w:author="pete jones" w:date="2022-01-04T12:01:00Z"/>
                <w:rFonts w:cstheme="minorHAnsi"/>
                <w:b/>
                <w:bCs/>
              </w:rPr>
            </w:pPr>
            <w:ins w:id="51824"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4FB90424" w14:textId="77777777" w:rsidR="00BD68A7" w:rsidRPr="00FF6A71" w:rsidRDefault="00BD68A7" w:rsidP="00015922">
            <w:pPr>
              <w:keepNext/>
              <w:spacing w:before="0" w:after="0" w:line="240" w:lineRule="auto"/>
              <w:jc w:val="center"/>
              <w:rPr>
                <w:ins w:id="51825" w:author="pete jones" w:date="2022-01-04T12:01:00Z"/>
                <w:rFonts w:cstheme="minorHAnsi"/>
                <w:b/>
                <w:bCs/>
              </w:rPr>
            </w:pPr>
            <w:ins w:id="51826"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07E0B4F2" w14:textId="77777777" w:rsidR="00BD68A7" w:rsidRPr="00FF6A71" w:rsidRDefault="00BD68A7" w:rsidP="00015922">
            <w:pPr>
              <w:keepNext/>
              <w:spacing w:before="0" w:after="0" w:line="240" w:lineRule="auto"/>
              <w:jc w:val="center"/>
              <w:rPr>
                <w:ins w:id="51827" w:author="pete jones" w:date="2022-01-04T12:01:00Z"/>
                <w:rFonts w:cstheme="minorHAnsi"/>
                <w:b/>
                <w:bCs/>
              </w:rPr>
            </w:pPr>
            <w:ins w:id="51828"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528A4F8D" w14:textId="77777777" w:rsidR="00BD68A7" w:rsidRPr="00FF6A71" w:rsidRDefault="00BD68A7" w:rsidP="00015922">
            <w:pPr>
              <w:keepNext/>
              <w:spacing w:before="0" w:after="0" w:line="240" w:lineRule="auto"/>
              <w:jc w:val="center"/>
              <w:rPr>
                <w:ins w:id="51829" w:author="pete jones" w:date="2022-01-04T12:01:00Z"/>
                <w:rFonts w:cstheme="minorHAnsi"/>
                <w:b/>
                <w:bCs/>
              </w:rPr>
            </w:pPr>
            <w:ins w:id="51830"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1F1AB170" w14:textId="77777777" w:rsidR="00BD68A7" w:rsidRPr="00FF6A71" w:rsidRDefault="00BD68A7" w:rsidP="00015922">
            <w:pPr>
              <w:keepNext/>
              <w:spacing w:before="0" w:after="0" w:line="240" w:lineRule="auto"/>
              <w:jc w:val="center"/>
              <w:rPr>
                <w:ins w:id="51831" w:author="pete jones" w:date="2022-01-04T12:01:00Z"/>
                <w:rFonts w:cstheme="minorHAnsi"/>
                <w:b/>
                <w:bCs/>
              </w:rPr>
            </w:pPr>
            <w:ins w:id="51832"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5E15C7AA" w14:textId="77777777" w:rsidR="00BD68A7" w:rsidRPr="00FF6A71" w:rsidRDefault="00BD68A7" w:rsidP="00015922">
            <w:pPr>
              <w:keepNext/>
              <w:spacing w:before="0" w:after="0" w:line="240" w:lineRule="auto"/>
              <w:jc w:val="center"/>
              <w:rPr>
                <w:ins w:id="51833" w:author="pete jones" w:date="2022-01-04T12:01:00Z"/>
                <w:rFonts w:cstheme="minorHAnsi"/>
                <w:b/>
                <w:bCs/>
              </w:rPr>
            </w:pPr>
            <w:ins w:id="51834" w:author="pete jones" w:date="2022-01-04T12:01:00Z">
              <w:r w:rsidRPr="00FF6A71">
                <w:rPr>
                  <w:rFonts w:cstheme="minorHAnsi"/>
                  <w:b/>
                  <w:bCs/>
                </w:rPr>
                <w:t>Avg</w:t>
              </w:r>
            </w:ins>
          </w:p>
        </w:tc>
      </w:tr>
      <w:tr w:rsidR="00BD68A7" w:rsidRPr="00FF6A71" w14:paraId="1F5484AD" w14:textId="77777777" w:rsidTr="00015922">
        <w:trPr>
          <w:trHeight w:val="300"/>
          <w:jc w:val="center"/>
          <w:ins w:id="51835" w:author="pete jones" w:date="2022-01-04T12:01:00Z"/>
        </w:trPr>
        <w:tc>
          <w:tcPr>
            <w:tcW w:w="814" w:type="dxa"/>
            <w:tcBorders>
              <w:right w:val="single" w:sz="4" w:space="0" w:color="auto"/>
            </w:tcBorders>
            <w:vAlign w:val="center"/>
          </w:tcPr>
          <w:p w14:paraId="15493B0A" w14:textId="77777777" w:rsidR="00BD68A7" w:rsidRPr="00FF6A71" w:rsidRDefault="00BD68A7" w:rsidP="00015922">
            <w:pPr>
              <w:keepNext/>
              <w:spacing w:before="0" w:after="0" w:line="240" w:lineRule="auto"/>
              <w:jc w:val="center"/>
              <w:rPr>
                <w:ins w:id="51836" w:author="pete jones" w:date="2022-01-04T12:01:00Z"/>
                <w:rFonts w:cstheme="minorHAnsi"/>
                <w:b/>
                <w:bCs/>
              </w:rPr>
            </w:pPr>
            <w:ins w:id="51837"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6AB55E" w14:textId="77777777" w:rsidR="00BD68A7" w:rsidRPr="00FF6A71" w:rsidRDefault="00BD68A7" w:rsidP="00015922">
            <w:pPr>
              <w:keepNext/>
              <w:spacing w:before="0" w:after="0" w:line="240" w:lineRule="auto"/>
              <w:jc w:val="center"/>
              <w:rPr>
                <w:ins w:id="51838" w:author="pete jones" w:date="2022-01-04T12:01:00Z"/>
                <w:rFonts w:cs="Calibri"/>
                <w:color w:val="000000"/>
                <w:sz w:val="22"/>
              </w:rPr>
            </w:pPr>
            <w:ins w:id="51839" w:author="pete jones" w:date="2022-01-04T12:01:00Z">
              <w:r w:rsidRPr="00FF6A71">
                <w:rPr>
                  <w:rFonts w:cs="Calibri"/>
                  <w:color w:val="000000"/>
                  <w:sz w:val="22"/>
                </w:rPr>
                <w:t>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9BC9C9B" w14:textId="77777777" w:rsidR="00BD68A7" w:rsidRPr="00FF6A71" w:rsidRDefault="00BD68A7" w:rsidP="00015922">
            <w:pPr>
              <w:keepNext/>
              <w:spacing w:before="0" w:after="0" w:line="240" w:lineRule="auto"/>
              <w:jc w:val="center"/>
              <w:rPr>
                <w:ins w:id="51840" w:author="pete jones" w:date="2022-01-04T12:01:00Z"/>
                <w:rFonts w:cs="Calibri"/>
                <w:color w:val="000000"/>
                <w:sz w:val="22"/>
              </w:rPr>
            </w:pPr>
            <w:ins w:id="51841" w:author="pete jones" w:date="2022-01-04T12:01:00Z">
              <w:r w:rsidRPr="00FF6A71">
                <w:rPr>
                  <w:rFonts w:cs="Calibri"/>
                  <w:color w:val="000000"/>
                  <w:sz w:val="22"/>
                </w:rPr>
                <w:t>5</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3D0CEC2" w14:textId="77777777" w:rsidR="00BD68A7" w:rsidRPr="00FF6A71" w:rsidRDefault="00BD68A7" w:rsidP="00015922">
            <w:pPr>
              <w:keepNext/>
              <w:spacing w:before="0" w:after="0" w:line="240" w:lineRule="auto"/>
              <w:jc w:val="center"/>
              <w:rPr>
                <w:ins w:id="51842" w:author="pete jones" w:date="2022-01-04T12:01:00Z"/>
                <w:rFonts w:cs="Calibri"/>
                <w:color w:val="000000"/>
                <w:sz w:val="22"/>
              </w:rPr>
            </w:pPr>
            <w:ins w:id="51843" w:author="pete jones" w:date="2022-01-04T12:01:00Z">
              <w:r w:rsidRPr="00FF6A71">
                <w:rPr>
                  <w:rFonts w:cs="Calibri"/>
                  <w:color w:val="000000"/>
                  <w:sz w:val="22"/>
                </w:rPr>
                <w:t>9</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C98CA41" w14:textId="77777777" w:rsidR="00BD68A7" w:rsidRPr="00FF6A71" w:rsidRDefault="00BD68A7" w:rsidP="00015922">
            <w:pPr>
              <w:keepNext/>
              <w:spacing w:before="0" w:after="0" w:line="240" w:lineRule="auto"/>
              <w:jc w:val="center"/>
              <w:rPr>
                <w:ins w:id="51844" w:author="pete jones" w:date="2022-01-04T12:01:00Z"/>
                <w:rFonts w:cs="Calibri"/>
                <w:color w:val="000000"/>
                <w:sz w:val="22"/>
              </w:rPr>
            </w:pPr>
            <w:ins w:id="51845" w:author="pete jones" w:date="2022-01-04T12:01:00Z">
              <w:r w:rsidRPr="00FF6A71">
                <w:rPr>
                  <w:rFonts w:cs="Calibri"/>
                  <w:color w:val="000000"/>
                  <w:sz w:val="22"/>
                </w:rPr>
                <w:t>12</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C942164" w14:textId="77777777" w:rsidR="00BD68A7" w:rsidRPr="00FF6A71" w:rsidRDefault="00BD68A7" w:rsidP="00015922">
            <w:pPr>
              <w:keepNext/>
              <w:spacing w:before="0" w:after="0" w:line="240" w:lineRule="auto"/>
              <w:jc w:val="center"/>
              <w:rPr>
                <w:ins w:id="51846" w:author="pete jones" w:date="2022-01-04T12:01:00Z"/>
                <w:rFonts w:cs="Calibri"/>
                <w:color w:val="000000"/>
                <w:sz w:val="22"/>
              </w:rPr>
            </w:pPr>
            <w:ins w:id="51847" w:author="pete jones" w:date="2022-01-04T12:01:00Z">
              <w:r w:rsidRPr="00FF6A71">
                <w:rPr>
                  <w:rFonts w:cs="Calibri"/>
                  <w:color w:val="000000"/>
                  <w:sz w:val="22"/>
                </w:rPr>
                <w:t>2</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19D1C3E2" w14:textId="77777777" w:rsidR="00BD68A7" w:rsidRPr="00FF6A71" w:rsidRDefault="00BD68A7" w:rsidP="00015922">
            <w:pPr>
              <w:keepNext/>
              <w:spacing w:before="0" w:after="0" w:line="240" w:lineRule="auto"/>
              <w:jc w:val="center"/>
              <w:rPr>
                <w:ins w:id="51848" w:author="pete jones" w:date="2022-01-04T12:01:00Z"/>
                <w:rFonts w:cs="Calibri"/>
                <w:color w:val="000000"/>
                <w:sz w:val="22"/>
              </w:rPr>
            </w:pPr>
            <w:ins w:id="51849" w:author="pete jones" w:date="2022-01-04T12:01:00Z">
              <w:r w:rsidRPr="00FF6A71">
                <w:rPr>
                  <w:rFonts w:cs="Calibri"/>
                  <w:color w:val="000000"/>
                  <w:sz w:val="22"/>
                </w:rPr>
                <w:t>2.91</w:t>
              </w:r>
            </w:ins>
          </w:p>
        </w:tc>
      </w:tr>
      <w:tr w:rsidR="00BD68A7" w:rsidRPr="00FF6A71" w14:paraId="51E607B0" w14:textId="77777777" w:rsidTr="00015922">
        <w:trPr>
          <w:trHeight w:val="300"/>
          <w:jc w:val="center"/>
          <w:ins w:id="51850" w:author="pete jones" w:date="2022-01-04T12:01:00Z"/>
        </w:trPr>
        <w:tc>
          <w:tcPr>
            <w:tcW w:w="814" w:type="dxa"/>
            <w:tcBorders>
              <w:right w:val="single" w:sz="4" w:space="0" w:color="auto"/>
            </w:tcBorders>
            <w:vAlign w:val="center"/>
          </w:tcPr>
          <w:p w14:paraId="0872B6F2" w14:textId="77777777" w:rsidR="00BD68A7" w:rsidRPr="00FF6A71" w:rsidRDefault="00BD68A7" w:rsidP="00015922">
            <w:pPr>
              <w:keepNext/>
              <w:spacing w:before="0" w:after="0" w:line="240" w:lineRule="auto"/>
              <w:jc w:val="center"/>
              <w:rPr>
                <w:ins w:id="51851" w:author="pete jones" w:date="2022-01-04T12:01:00Z"/>
                <w:rFonts w:cstheme="minorHAnsi"/>
                <w:b/>
                <w:bCs/>
              </w:rPr>
            </w:pPr>
            <w:ins w:id="51852"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33E10A14" w14:textId="77777777" w:rsidR="00BD68A7" w:rsidRPr="00FF6A71" w:rsidRDefault="00BD68A7" w:rsidP="00015922">
            <w:pPr>
              <w:keepNext/>
              <w:spacing w:before="0" w:after="0" w:line="240" w:lineRule="auto"/>
              <w:jc w:val="center"/>
              <w:rPr>
                <w:ins w:id="51853" w:author="pete jones" w:date="2022-01-04T12:01:00Z"/>
                <w:rFonts w:cs="Calibri"/>
                <w:color w:val="000000"/>
                <w:sz w:val="22"/>
              </w:rPr>
            </w:pPr>
            <w:ins w:id="51854" w:author="pete jones" w:date="2022-01-04T12:01:00Z">
              <w:r w:rsidRPr="00FF6A71">
                <w:rPr>
                  <w:rFonts w:cs="Calibri"/>
                  <w:color w:val="000000"/>
                  <w:sz w:val="22"/>
                </w:rPr>
                <w:t>20%</w:t>
              </w:r>
            </w:ins>
          </w:p>
        </w:tc>
        <w:tc>
          <w:tcPr>
            <w:tcW w:w="814" w:type="dxa"/>
            <w:tcBorders>
              <w:top w:val="nil"/>
              <w:left w:val="nil"/>
              <w:bottom w:val="single" w:sz="4" w:space="0" w:color="auto"/>
              <w:right w:val="single" w:sz="4" w:space="0" w:color="auto"/>
            </w:tcBorders>
            <w:shd w:val="clear" w:color="auto" w:fill="auto"/>
            <w:noWrap/>
            <w:vAlign w:val="center"/>
          </w:tcPr>
          <w:p w14:paraId="5B4C6287" w14:textId="77777777" w:rsidR="00BD68A7" w:rsidRPr="00FF6A71" w:rsidRDefault="00BD68A7" w:rsidP="00015922">
            <w:pPr>
              <w:keepNext/>
              <w:spacing w:before="0" w:after="0" w:line="240" w:lineRule="auto"/>
              <w:jc w:val="center"/>
              <w:rPr>
                <w:ins w:id="51855" w:author="pete jones" w:date="2022-01-04T12:01:00Z"/>
                <w:rFonts w:cs="Calibri"/>
                <w:color w:val="000000"/>
                <w:sz w:val="22"/>
              </w:rPr>
            </w:pPr>
            <w:ins w:id="51856" w:author="pete jones" w:date="2022-01-04T12:01:00Z">
              <w:r w:rsidRPr="00FF6A71">
                <w:rPr>
                  <w:rFonts w:cs="Calibri"/>
                  <w:color w:val="000000"/>
                  <w:sz w:val="22"/>
                </w:rPr>
                <w:t>14%</w:t>
              </w:r>
            </w:ins>
          </w:p>
        </w:tc>
        <w:tc>
          <w:tcPr>
            <w:tcW w:w="814" w:type="dxa"/>
            <w:tcBorders>
              <w:top w:val="nil"/>
              <w:left w:val="nil"/>
              <w:bottom w:val="single" w:sz="4" w:space="0" w:color="auto"/>
              <w:right w:val="single" w:sz="4" w:space="0" w:color="auto"/>
            </w:tcBorders>
            <w:shd w:val="clear" w:color="auto" w:fill="auto"/>
            <w:noWrap/>
            <w:vAlign w:val="center"/>
          </w:tcPr>
          <w:p w14:paraId="1C6CB6E7" w14:textId="77777777" w:rsidR="00BD68A7" w:rsidRPr="00FF6A71" w:rsidRDefault="00BD68A7" w:rsidP="00015922">
            <w:pPr>
              <w:keepNext/>
              <w:spacing w:before="0" w:after="0" w:line="240" w:lineRule="auto"/>
              <w:jc w:val="center"/>
              <w:rPr>
                <w:ins w:id="51857" w:author="pete jones" w:date="2022-01-04T12:01:00Z"/>
                <w:rFonts w:cs="Calibri"/>
                <w:color w:val="000000"/>
                <w:sz w:val="22"/>
              </w:rPr>
            </w:pPr>
            <w:ins w:id="51858" w:author="pete jones" w:date="2022-01-04T12:01:00Z">
              <w:r w:rsidRPr="00FF6A71">
                <w:rPr>
                  <w:rFonts w:cs="Calibri"/>
                  <w:color w:val="000000"/>
                  <w:sz w:val="22"/>
                </w:rPr>
                <w:t>26%</w:t>
              </w:r>
            </w:ins>
          </w:p>
        </w:tc>
        <w:tc>
          <w:tcPr>
            <w:tcW w:w="692" w:type="dxa"/>
            <w:tcBorders>
              <w:top w:val="nil"/>
              <w:left w:val="nil"/>
              <w:bottom w:val="single" w:sz="4" w:space="0" w:color="auto"/>
              <w:right w:val="single" w:sz="4" w:space="0" w:color="auto"/>
            </w:tcBorders>
            <w:shd w:val="clear" w:color="auto" w:fill="auto"/>
            <w:noWrap/>
            <w:vAlign w:val="center"/>
          </w:tcPr>
          <w:p w14:paraId="11B177F0" w14:textId="77777777" w:rsidR="00BD68A7" w:rsidRPr="00FF6A71" w:rsidRDefault="00BD68A7" w:rsidP="00015922">
            <w:pPr>
              <w:keepNext/>
              <w:spacing w:before="0" w:after="0" w:line="240" w:lineRule="auto"/>
              <w:jc w:val="center"/>
              <w:rPr>
                <w:ins w:id="51859" w:author="pete jones" w:date="2022-01-04T12:01:00Z"/>
                <w:rFonts w:cs="Calibri"/>
                <w:color w:val="000000"/>
                <w:sz w:val="22"/>
              </w:rPr>
            </w:pPr>
            <w:ins w:id="51860" w:author="pete jones" w:date="2022-01-04T12:01:00Z">
              <w:r w:rsidRPr="00FF6A71">
                <w:rPr>
                  <w:rFonts w:cs="Calibri"/>
                  <w:color w:val="000000"/>
                  <w:sz w:val="22"/>
                </w:rPr>
                <w:t>34%</w:t>
              </w:r>
            </w:ins>
          </w:p>
        </w:tc>
        <w:tc>
          <w:tcPr>
            <w:tcW w:w="692" w:type="dxa"/>
            <w:tcBorders>
              <w:top w:val="nil"/>
              <w:left w:val="nil"/>
              <w:bottom w:val="single" w:sz="4" w:space="0" w:color="auto"/>
              <w:right w:val="single" w:sz="4" w:space="0" w:color="auto"/>
            </w:tcBorders>
            <w:shd w:val="clear" w:color="auto" w:fill="auto"/>
            <w:noWrap/>
            <w:vAlign w:val="center"/>
          </w:tcPr>
          <w:p w14:paraId="6052F89E" w14:textId="77777777" w:rsidR="00BD68A7" w:rsidRPr="00FF6A71" w:rsidRDefault="00BD68A7" w:rsidP="00015922">
            <w:pPr>
              <w:keepNext/>
              <w:spacing w:before="0" w:after="0" w:line="240" w:lineRule="auto"/>
              <w:jc w:val="center"/>
              <w:rPr>
                <w:ins w:id="51861" w:author="pete jones" w:date="2022-01-04T12:01:00Z"/>
                <w:rFonts w:cs="Calibri"/>
                <w:color w:val="000000"/>
                <w:sz w:val="22"/>
              </w:rPr>
            </w:pPr>
            <w:ins w:id="51862" w:author="pete jones" w:date="2022-01-04T12:01:00Z">
              <w:r w:rsidRPr="00FF6A71">
                <w:rPr>
                  <w:rFonts w:cs="Calibri"/>
                  <w:color w:val="000000"/>
                  <w:sz w:val="22"/>
                </w:rPr>
                <w:t>6%</w:t>
              </w:r>
            </w:ins>
          </w:p>
        </w:tc>
        <w:tc>
          <w:tcPr>
            <w:tcW w:w="692" w:type="dxa"/>
            <w:tcBorders>
              <w:top w:val="nil"/>
              <w:left w:val="nil"/>
              <w:bottom w:val="single" w:sz="4" w:space="0" w:color="auto"/>
              <w:right w:val="single" w:sz="4" w:space="0" w:color="auto"/>
            </w:tcBorders>
            <w:shd w:val="clear" w:color="auto" w:fill="auto"/>
            <w:vAlign w:val="bottom"/>
          </w:tcPr>
          <w:p w14:paraId="6A18BBB5" w14:textId="77777777" w:rsidR="00BD68A7" w:rsidRPr="00FF6A71" w:rsidRDefault="00BD68A7" w:rsidP="00015922">
            <w:pPr>
              <w:keepNext/>
              <w:spacing w:before="0" w:after="0" w:line="240" w:lineRule="auto"/>
              <w:jc w:val="center"/>
              <w:rPr>
                <w:ins w:id="51863" w:author="pete jones" w:date="2022-01-04T12:01:00Z"/>
                <w:rFonts w:cs="Calibri"/>
                <w:color w:val="000000"/>
                <w:sz w:val="22"/>
              </w:rPr>
            </w:pPr>
            <w:ins w:id="51864" w:author="pete jones" w:date="2022-01-04T12:01:00Z">
              <w:r w:rsidRPr="00FF6A71">
                <w:rPr>
                  <w:rFonts w:cs="Calibri"/>
                  <w:color w:val="000000"/>
                  <w:sz w:val="22"/>
                </w:rPr>
                <w:t> </w:t>
              </w:r>
            </w:ins>
          </w:p>
        </w:tc>
      </w:tr>
    </w:tbl>
    <w:p w14:paraId="00C1CB39" w14:textId="77777777" w:rsidR="00BD68A7" w:rsidRPr="00FF6A71" w:rsidRDefault="00BD68A7" w:rsidP="00BD68A7">
      <w:pPr>
        <w:keepNext/>
        <w:rPr>
          <w:ins w:id="51865" w:author="pete jones" w:date="2022-01-04T12:01:00Z"/>
        </w:rPr>
      </w:pPr>
      <w:ins w:id="51866" w:author="pete jones" w:date="2022-01-04T12:01:00Z">
        <w:r w:rsidRPr="00FF6A71">
          <w:t xml:space="preserve">FS6 - How many hours have you spent </w:t>
        </w:r>
        <w:r w:rsidRPr="00FF6A71">
          <w:rPr>
            <w:b/>
            <w:bCs/>
            <w:i/>
            <w:iCs/>
          </w:rPr>
          <w:t>using</w:t>
        </w:r>
        <w:r w:rsidRPr="00FF6A71">
          <w:t xml:space="preserve"> 3DX during the current FS design cycle</w:t>
        </w:r>
      </w:ins>
    </w:p>
    <w:p w14:paraId="259E0CD8" w14:textId="77777777" w:rsidR="00BD68A7" w:rsidRPr="00FF6A71" w:rsidRDefault="00BD68A7">
      <w:pPr>
        <w:keepNext/>
        <w:spacing w:before="0"/>
        <w:ind w:left="720"/>
        <w:rPr>
          <w:ins w:id="51867" w:author="pete jones" w:date="2022-01-04T12:01:00Z"/>
        </w:rPr>
        <w:pPrChange w:id="51868" w:author="pete jones" w:date="2022-01-04T12:03:00Z">
          <w:pPr>
            <w:keepNext/>
            <w:ind w:left="720"/>
          </w:pPr>
        </w:pPrChange>
      </w:pPr>
      <w:ins w:id="51869" w:author="pete jones" w:date="2022-01-04T12:01:00Z">
        <w:r w:rsidRPr="00FF6A71">
          <w:t>1=less than 10, 2=10-20, 3=21-30, 4=31-40 ,5=40 or more</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26F358FD" w14:textId="77777777" w:rsidTr="00015922">
        <w:trPr>
          <w:trHeight w:val="300"/>
          <w:jc w:val="center"/>
          <w:ins w:id="51870" w:author="pete jones" w:date="2022-01-04T12:01:00Z"/>
        </w:trPr>
        <w:tc>
          <w:tcPr>
            <w:tcW w:w="814" w:type="dxa"/>
            <w:tcBorders>
              <w:bottom w:val="single" w:sz="4" w:space="0" w:color="auto"/>
            </w:tcBorders>
            <w:shd w:val="clear" w:color="auto" w:fill="E7E6E6" w:themeFill="background2"/>
            <w:vAlign w:val="center"/>
          </w:tcPr>
          <w:p w14:paraId="3B5F8AB8" w14:textId="77777777" w:rsidR="00BD68A7" w:rsidRPr="00FF6A71" w:rsidRDefault="00BD68A7" w:rsidP="00015922">
            <w:pPr>
              <w:keepNext/>
              <w:spacing w:before="0" w:after="0" w:line="240" w:lineRule="auto"/>
              <w:jc w:val="center"/>
              <w:rPr>
                <w:ins w:id="51871" w:author="pete jones" w:date="2022-01-04T12:01:00Z"/>
                <w:rFonts w:cstheme="minorHAnsi"/>
                <w:b/>
                <w:bCs/>
              </w:rPr>
            </w:pPr>
            <w:ins w:id="51872"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5B59886D" w14:textId="77777777" w:rsidR="00BD68A7" w:rsidRPr="00FF6A71" w:rsidRDefault="00BD68A7" w:rsidP="00015922">
            <w:pPr>
              <w:keepNext/>
              <w:spacing w:before="0" w:after="0" w:line="240" w:lineRule="auto"/>
              <w:jc w:val="center"/>
              <w:rPr>
                <w:ins w:id="51873" w:author="pete jones" w:date="2022-01-04T12:01:00Z"/>
                <w:rFonts w:cstheme="minorHAnsi"/>
                <w:b/>
                <w:bCs/>
              </w:rPr>
            </w:pPr>
            <w:ins w:id="51874"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14D39C03" w14:textId="77777777" w:rsidR="00BD68A7" w:rsidRPr="00FF6A71" w:rsidRDefault="00BD68A7" w:rsidP="00015922">
            <w:pPr>
              <w:keepNext/>
              <w:spacing w:before="0" w:after="0" w:line="240" w:lineRule="auto"/>
              <w:jc w:val="center"/>
              <w:rPr>
                <w:ins w:id="51875" w:author="pete jones" w:date="2022-01-04T12:01:00Z"/>
                <w:rFonts w:cstheme="minorHAnsi"/>
                <w:b/>
                <w:bCs/>
              </w:rPr>
            </w:pPr>
            <w:ins w:id="51876"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1514CD79" w14:textId="77777777" w:rsidR="00BD68A7" w:rsidRPr="00FF6A71" w:rsidRDefault="00BD68A7" w:rsidP="00015922">
            <w:pPr>
              <w:keepNext/>
              <w:spacing w:before="0" w:after="0" w:line="240" w:lineRule="auto"/>
              <w:jc w:val="center"/>
              <w:rPr>
                <w:ins w:id="51877" w:author="pete jones" w:date="2022-01-04T12:01:00Z"/>
                <w:rFonts w:cstheme="minorHAnsi"/>
                <w:b/>
                <w:bCs/>
              </w:rPr>
            </w:pPr>
            <w:ins w:id="51878"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5A1B5F24" w14:textId="77777777" w:rsidR="00BD68A7" w:rsidRPr="00FF6A71" w:rsidRDefault="00BD68A7" w:rsidP="00015922">
            <w:pPr>
              <w:keepNext/>
              <w:spacing w:before="0" w:after="0" w:line="240" w:lineRule="auto"/>
              <w:jc w:val="center"/>
              <w:rPr>
                <w:ins w:id="51879" w:author="pete jones" w:date="2022-01-04T12:01:00Z"/>
                <w:rFonts w:cstheme="minorHAnsi"/>
                <w:b/>
                <w:bCs/>
              </w:rPr>
            </w:pPr>
            <w:ins w:id="51880"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671DCD28" w14:textId="77777777" w:rsidR="00BD68A7" w:rsidRPr="00FF6A71" w:rsidRDefault="00BD68A7" w:rsidP="00015922">
            <w:pPr>
              <w:keepNext/>
              <w:spacing w:before="0" w:after="0" w:line="240" w:lineRule="auto"/>
              <w:jc w:val="center"/>
              <w:rPr>
                <w:ins w:id="51881" w:author="pete jones" w:date="2022-01-04T12:01:00Z"/>
                <w:rFonts w:cstheme="minorHAnsi"/>
                <w:b/>
                <w:bCs/>
              </w:rPr>
            </w:pPr>
            <w:ins w:id="51882"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7D5452A4" w14:textId="77777777" w:rsidR="00BD68A7" w:rsidRPr="00FF6A71" w:rsidRDefault="00BD68A7" w:rsidP="00015922">
            <w:pPr>
              <w:keepNext/>
              <w:spacing w:before="0" w:after="0" w:line="240" w:lineRule="auto"/>
              <w:jc w:val="center"/>
              <w:rPr>
                <w:ins w:id="51883" w:author="pete jones" w:date="2022-01-04T12:01:00Z"/>
                <w:rFonts w:cstheme="minorHAnsi"/>
                <w:b/>
                <w:bCs/>
              </w:rPr>
            </w:pPr>
            <w:ins w:id="51884" w:author="pete jones" w:date="2022-01-04T12:01:00Z">
              <w:r w:rsidRPr="00FF6A71">
                <w:rPr>
                  <w:rFonts w:cstheme="minorHAnsi"/>
                  <w:b/>
                  <w:bCs/>
                </w:rPr>
                <w:t>Avg</w:t>
              </w:r>
            </w:ins>
          </w:p>
        </w:tc>
      </w:tr>
      <w:tr w:rsidR="00BD68A7" w:rsidRPr="00FF6A71" w14:paraId="69D03752" w14:textId="77777777" w:rsidTr="00015922">
        <w:trPr>
          <w:trHeight w:val="300"/>
          <w:jc w:val="center"/>
          <w:ins w:id="51885" w:author="pete jones" w:date="2022-01-04T12:01:00Z"/>
        </w:trPr>
        <w:tc>
          <w:tcPr>
            <w:tcW w:w="814" w:type="dxa"/>
            <w:tcBorders>
              <w:right w:val="single" w:sz="4" w:space="0" w:color="auto"/>
            </w:tcBorders>
            <w:vAlign w:val="center"/>
          </w:tcPr>
          <w:p w14:paraId="60A99BAE" w14:textId="77777777" w:rsidR="00BD68A7" w:rsidRPr="00FF6A71" w:rsidRDefault="00BD68A7" w:rsidP="00015922">
            <w:pPr>
              <w:keepNext/>
              <w:spacing w:before="0" w:after="0" w:line="240" w:lineRule="auto"/>
              <w:jc w:val="center"/>
              <w:rPr>
                <w:ins w:id="51886" w:author="pete jones" w:date="2022-01-04T12:01:00Z"/>
                <w:rFonts w:cstheme="minorHAnsi"/>
                <w:b/>
                <w:bCs/>
              </w:rPr>
            </w:pPr>
            <w:ins w:id="51887"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C63DC5" w14:textId="77777777" w:rsidR="00BD68A7" w:rsidRPr="00FF6A71" w:rsidRDefault="00BD68A7" w:rsidP="00015922">
            <w:pPr>
              <w:keepNext/>
              <w:spacing w:before="0" w:after="0" w:line="240" w:lineRule="auto"/>
              <w:jc w:val="center"/>
              <w:rPr>
                <w:ins w:id="51888" w:author="pete jones" w:date="2022-01-04T12:01:00Z"/>
                <w:rFonts w:cs="Calibri"/>
                <w:color w:val="000000"/>
                <w:sz w:val="22"/>
              </w:rPr>
            </w:pPr>
            <w:ins w:id="51889" w:author="pete jones" w:date="2022-01-04T12:01:00Z">
              <w:r w:rsidRPr="00FF6A71">
                <w:rPr>
                  <w:rFonts w:cs="Calibri"/>
                  <w:color w:val="000000"/>
                  <w:sz w:val="22"/>
                </w:rPr>
                <w:t>5</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13CAD6D" w14:textId="77777777" w:rsidR="00BD68A7" w:rsidRPr="00FF6A71" w:rsidRDefault="00BD68A7" w:rsidP="00015922">
            <w:pPr>
              <w:keepNext/>
              <w:spacing w:before="0" w:after="0" w:line="240" w:lineRule="auto"/>
              <w:jc w:val="center"/>
              <w:rPr>
                <w:ins w:id="51890" w:author="pete jones" w:date="2022-01-04T12:01:00Z"/>
                <w:rFonts w:cs="Calibri"/>
                <w:color w:val="000000"/>
                <w:sz w:val="22"/>
              </w:rPr>
            </w:pPr>
            <w:ins w:id="51891" w:author="pete jones" w:date="2022-01-04T12:01:00Z">
              <w:r w:rsidRPr="00FF6A71">
                <w:rPr>
                  <w:rFonts w:cs="Calibri"/>
                  <w:color w:val="000000"/>
                  <w:sz w:val="22"/>
                </w:rPr>
                <w:t>5</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FD5CF92" w14:textId="77777777" w:rsidR="00BD68A7" w:rsidRPr="00FF6A71" w:rsidRDefault="00BD68A7" w:rsidP="00015922">
            <w:pPr>
              <w:keepNext/>
              <w:spacing w:before="0" w:after="0" w:line="240" w:lineRule="auto"/>
              <w:jc w:val="center"/>
              <w:rPr>
                <w:ins w:id="51892" w:author="pete jones" w:date="2022-01-04T12:01:00Z"/>
                <w:rFonts w:cs="Calibri"/>
                <w:color w:val="000000"/>
                <w:sz w:val="22"/>
              </w:rPr>
            </w:pPr>
            <w:ins w:id="51893" w:author="pete jones" w:date="2022-01-04T12:01:00Z">
              <w:r w:rsidRPr="00FF6A71">
                <w:rPr>
                  <w:rFonts w:cs="Calibri"/>
                  <w:color w:val="000000"/>
                  <w:sz w:val="22"/>
                </w:rPr>
                <w:t>10</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888C486" w14:textId="77777777" w:rsidR="00BD68A7" w:rsidRPr="00FF6A71" w:rsidRDefault="00BD68A7" w:rsidP="00015922">
            <w:pPr>
              <w:keepNext/>
              <w:spacing w:before="0" w:after="0" w:line="240" w:lineRule="auto"/>
              <w:jc w:val="center"/>
              <w:rPr>
                <w:ins w:id="51894" w:author="pete jones" w:date="2022-01-04T12:01:00Z"/>
                <w:rFonts w:cs="Calibri"/>
                <w:color w:val="000000"/>
                <w:sz w:val="22"/>
              </w:rPr>
            </w:pPr>
            <w:ins w:id="51895" w:author="pete jones" w:date="2022-01-04T12:01:00Z">
              <w:r w:rsidRPr="00FF6A71">
                <w:rPr>
                  <w:rFonts w:cs="Calibri"/>
                  <w:color w:val="000000"/>
                  <w:sz w:val="22"/>
                </w:rPr>
                <w:t>9</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1E7F54C" w14:textId="77777777" w:rsidR="00BD68A7" w:rsidRPr="00FF6A71" w:rsidRDefault="00BD68A7" w:rsidP="00015922">
            <w:pPr>
              <w:keepNext/>
              <w:spacing w:before="0" w:after="0" w:line="240" w:lineRule="auto"/>
              <w:jc w:val="center"/>
              <w:rPr>
                <w:ins w:id="51896" w:author="pete jones" w:date="2022-01-04T12:01:00Z"/>
                <w:rFonts w:cs="Calibri"/>
                <w:color w:val="000000"/>
                <w:sz w:val="22"/>
              </w:rPr>
            </w:pPr>
            <w:ins w:id="51897"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4ABA5809" w14:textId="77777777" w:rsidR="00BD68A7" w:rsidRPr="00FF6A71" w:rsidRDefault="00BD68A7" w:rsidP="00015922">
            <w:pPr>
              <w:keepNext/>
              <w:spacing w:before="0" w:after="0" w:line="240" w:lineRule="auto"/>
              <w:jc w:val="center"/>
              <w:rPr>
                <w:ins w:id="51898" w:author="pete jones" w:date="2022-01-04T12:01:00Z"/>
                <w:rFonts w:cs="Calibri"/>
                <w:color w:val="000000"/>
                <w:sz w:val="22"/>
              </w:rPr>
            </w:pPr>
            <w:ins w:id="51899" w:author="pete jones" w:date="2022-01-04T12:01:00Z">
              <w:r w:rsidRPr="00FF6A71">
                <w:rPr>
                  <w:rFonts w:cs="Calibri"/>
                  <w:color w:val="000000"/>
                  <w:sz w:val="22"/>
                </w:rPr>
                <w:t>3.17</w:t>
              </w:r>
            </w:ins>
          </w:p>
        </w:tc>
      </w:tr>
      <w:tr w:rsidR="00BD68A7" w:rsidRPr="00FF6A71" w14:paraId="08D0727D" w14:textId="77777777" w:rsidTr="00015922">
        <w:trPr>
          <w:trHeight w:val="300"/>
          <w:jc w:val="center"/>
          <w:ins w:id="51900" w:author="pete jones" w:date="2022-01-04T12:01:00Z"/>
        </w:trPr>
        <w:tc>
          <w:tcPr>
            <w:tcW w:w="814" w:type="dxa"/>
            <w:tcBorders>
              <w:right w:val="single" w:sz="4" w:space="0" w:color="auto"/>
            </w:tcBorders>
            <w:vAlign w:val="center"/>
          </w:tcPr>
          <w:p w14:paraId="73E72DC3" w14:textId="77777777" w:rsidR="00BD68A7" w:rsidRPr="00FF6A71" w:rsidRDefault="00BD68A7" w:rsidP="00015922">
            <w:pPr>
              <w:keepNext/>
              <w:spacing w:before="0" w:after="0" w:line="240" w:lineRule="auto"/>
              <w:jc w:val="center"/>
              <w:rPr>
                <w:ins w:id="51901" w:author="pete jones" w:date="2022-01-04T12:01:00Z"/>
                <w:rFonts w:cstheme="minorHAnsi"/>
                <w:b/>
                <w:bCs/>
              </w:rPr>
            </w:pPr>
            <w:ins w:id="51902"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6D37E0A" w14:textId="77777777" w:rsidR="00BD68A7" w:rsidRPr="00FF6A71" w:rsidRDefault="00BD68A7" w:rsidP="00015922">
            <w:pPr>
              <w:keepNext/>
              <w:spacing w:before="0" w:after="0" w:line="240" w:lineRule="auto"/>
              <w:jc w:val="center"/>
              <w:rPr>
                <w:ins w:id="51903" w:author="pete jones" w:date="2022-01-04T12:01:00Z"/>
                <w:rFonts w:cs="Calibri"/>
                <w:color w:val="000000"/>
                <w:sz w:val="22"/>
              </w:rPr>
            </w:pPr>
            <w:ins w:id="51904" w:author="pete jones" w:date="2022-01-04T12:01:00Z">
              <w:r w:rsidRPr="00FF6A71">
                <w:rPr>
                  <w:rFonts w:cs="Calibri"/>
                  <w:color w:val="000000"/>
                  <w:sz w:val="22"/>
                </w:rPr>
                <w:t>14%</w:t>
              </w:r>
            </w:ins>
          </w:p>
        </w:tc>
        <w:tc>
          <w:tcPr>
            <w:tcW w:w="814" w:type="dxa"/>
            <w:tcBorders>
              <w:top w:val="nil"/>
              <w:left w:val="nil"/>
              <w:bottom w:val="single" w:sz="4" w:space="0" w:color="auto"/>
              <w:right w:val="single" w:sz="4" w:space="0" w:color="auto"/>
            </w:tcBorders>
            <w:shd w:val="clear" w:color="auto" w:fill="auto"/>
            <w:noWrap/>
            <w:vAlign w:val="center"/>
          </w:tcPr>
          <w:p w14:paraId="7A970432" w14:textId="77777777" w:rsidR="00BD68A7" w:rsidRPr="00FF6A71" w:rsidRDefault="00BD68A7" w:rsidP="00015922">
            <w:pPr>
              <w:keepNext/>
              <w:spacing w:before="0" w:after="0" w:line="240" w:lineRule="auto"/>
              <w:jc w:val="center"/>
              <w:rPr>
                <w:ins w:id="51905" w:author="pete jones" w:date="2022-01-04T12:01:00Z"/>
                <w:rFonts w:cs="Calibri"/>
                <w:color w:val="000000"/>
                <w:sz w:val="22"/>
              </w:rPr>
            </w:pPr>
            <w:ins w:id="51906" w:author="pete jones" w:date="2022-01-04T12:01:00Z">
              <w:r w:rsidRPr="00FF6A71">
                <w:rPr>
                  <w:rFonts w:cs="Calibri"/>
                  <w:color w:val="000000"/>
                  <w:sz w:val="22"/>
                </w:rPr>
                <w:t>14%</w:t>
              </w:r>
            </w:ins>
          </w:p>
        </w:tc>
        <w:tc>
          <w:tcPr>
            <w:tcW w:w="814" w:type="dxa"/>
            <w:tcBorders>
              <w:top w:val="nil"/>
              <w:left w:val="nil"/>
              <w:bottom w:val="single" w:sz="4" w:space="0" w:color="auto"/>
              <w:right w:val="single" w:sz="4" w:space="0" w:color="auto"/>
            </w:tcBorders>
            <w:shd w:val="clear" w:color="auto" w:fill="auto"/>
            <w:noWrap/>
            <w:vAlign w:val="center"/>
          </w:tcPr>
          <w:p w14:paraId="0E88E5B5" w14:textId="77777777" w:rsidR="00BD68A7" w:rsidRPr="00FF6A71" w:rsidRDefault="00BD68A7" w:rsidP="00015922">
            <w:pPr>
              <w:keepNext/>
              <w:spacing w:before="0" w:after="0" w:line="240" w:lineRule="auto"/>
              <w:jc w:val="center"/>
              <w:rPr>
                <w:ins w:id="51907" w:author="pete jones" w:date="2022-01-04T12:01:00Z"/>
                <w:rFonts w:cs="Calibri"/>
                <w:color w:val="000000"/>
                <w:sz w:val="22"/>
              </w:rPr>
            </w:pPr>
            <w:ins w:id="51908" w:author="pete jones" w:date="2022-01-04T12:01:00Z">
              <w:r w:rsidRPr="00FF6A71">
                <w:rPr>
                  <w:rFonts w:cs="Calibri"/>
                  <w:color w:val="000000"/>
                  <w:sz w:val="22"/>
                </w:rPr>
                <w:t>29%</w:t>
              </w:r>
            </w:ins>
          </w:p>
        </w:tc>
        <w:tc>
          <w:tcPr>
            <w:tcW w:w="692" w:type="dxa"/>
            <w:tcBorders>
              <w:top w:val="nil"/>
              <w:left w:val="nil"/>
              <w:bottom w:val="single" w:sz="4" w:space="0" w:color="auto"/>
              <w:right w:val="single" w:sz="4" w:space="0" w:color="auto"/>
            </w:tcBorders>
            <w:shd w:val="clear" w:color="auto" w:fill="auto"/>
            <w:noWrap/>
            <w:vAlign w:val="center"/>
          </w:tcPr>
          <w:p w14:paraId="34E107D4" w14:textId="77777777" w:rsidR="00BD68A7" w:rsidRPr="00FF6A71" w:rsidRDefault="00BD68A7" w:rsidP="00015922">
            <w:pPr>
              <w:keepNext/>
              <w:spacing w:before="0" w:after="0" w:line="240" w:lineRule="auto"/>
              <w:jc w:val="center"/>
              <w:rPr>
                <w:ins w:id="51909" w:author="pete jones" w:date="2022-01-04T12:01:00Z"/>
                <w:rFonts w:cs="Calibri"/>
                <w:color w:val="000000"/>
                <w:sz w:val="22"/>
              </w:rPr>
            </w:pPr>
            <w:ins w:id="51910" w:author="pete jones" w:date="2022-01-04T12:01:00Z">
              <w:r w:rsidRPr="00FF6A71">
                <w:rPr>
                  <w:rFonts w:cs="Calibri"/>
                  <w:color w:val="000000"/>
                  <w:sz w:val="22"/>
                </w:rPr>
                <w:t>26%</w:t>
              </w:r>
            </w:ins>
          </w:p>
        </w:tc>
        <w:tc>
          <w:tcPr>
            <w:tcW w:w="692" w:type="dxa"/>
            <w:tcBorders>
              <w:top w:val="nil"/>
              <w:left w:val="nil"/>
              <w:bottom w:val="single" w:sz="4" w:space="0" w:color="auto"/>
              <w:right w:val="single" w:sz="4" w:space="0" w:color="auto"/>
            </w:tcBorders>
            <w:shd w:val="clear" w:color="auto" w:fill="auto"/>
            <w:noWrap/>
            <w:vAlign w:val="center"/>
          </w:tcPr>
          <w:p w14:paraId="37F616E6" w14:textId="77777777" w:rsidR="00BD68A7" w:rsidRPr="00FF6A71" w:rsidRDefault="00BD68A7" w:rsidP="00015922">
            <w:pPr>
              <w:keepNext/>
              <w:spacing w:before="0" w:after="0" w:line="240" w:lineRule="auto"/>
              <w:jc w:val="center"/>
              <w:rPr>
                <w:ins w:id="51911" w:author="pete jones" w:date="2022-01-04T12:01:00Z"/>
                <w:rFonts w:cs="Calibri"/>
                <w:color w:val="000000"/>
                <w:sz w:val="22"/>
              </w:rPr>
            </w:pPr>
            <w:ins w:id="51912"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vAlign w:val="bottom"/>
          </w:tcPr>
          <w:p w14:paraId="76D948F2" w14:textId="77777777" w:rsidR="00BD68A7" w:rsidRPr="00FF6A71" w:rsidRDefault="00BD68A7" w:rsidP="00015922">
            <w:pPr>
              <w:keepNext/>
              <w:spacing w:before="0" w:after="0" w:line="240" w:lineRule="auto"/>
              <w:jc w:val="center"/>
              <w:rPr>
                <w:ins w:id="51913" w:author="pete jones" w:date="2022-01-04T12:01:00Z"/>
                <w:rFonts w:cs="Calibri"/>
                <w:color w:val="000000"/>
                <w:sz w:val="22"/>
              </w:rPr>
            </w:pPr>
            <w:ins w:id="51914" w:author="pete jones" w:date="2022-01-04T12:01:00Z">
              <w:r w:rsidRPr="00FF6A71">
                <w:rPr>
                  <w:rFonts w:cs="Calibri"/>
                  <w:color w:val="000000"/>
                  <w:sz w:val="22"/>
                </w:rPr>
                <w:t> </w:t>
              </w:r>
            </w:ins>
          </w:p>
        </w:tc>
      </w:tr>
    </w:tbl>
    <w:p w14:paraId="3FC4E194" w14:textId="77777777" w:rsidR="00BD68A7" w:rsidRPr="00FF6A71" w:rsidRDefault="00BD68A7" w:rsidP="00BD68A7">
      <w:pPr>
        <w:keepNext/>
        <w:rPr>
          <w:ins w:id="51915" w:author="pete jones" w:date="2022-01-04T12:01:00Z"/>
        </w:rPr>
      </w:pPr>
      <w:ins w:id="51916" w:author="pete jones" w:date="2022-01-04T12:01:00Z">
        <w:r w:rsidRPr="00FF6A71">
          <w:t>FS7 - Formula student experience should be integrated with course studie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5CE0EE02" w14:textId="77777777" w:rsidTr="00015922">
        <w:trPr>
          <w:trHeight w:val="300"/>
          <w:jc w:val="center"/>
          <w:ins w:id="51917" w:author="pete jones" w:date="2022-01-04T12:01:00Z"/>
        </w:trPr>
        <w:tc>
          <w:tcPr>
            <w:tcW w:w="814" w:type="dxa"/>
            <w:tcBorders>
              <w:bottom w:val="single" w:sz="4" w:space="0" w:color="auto"/>
            </w:tcBorders>
            <w:shd w:val="clear" w:color="auto" w:fill="E7E6E6" w:themeFill="background2"/>
            <w:vAlign w:val="center"/>
          </w:tcPr>
          <w:p w14:paraId="7F0EBF22" w14:textId="77777777" w:rsidR="00BD68A7" w:rsidRPr="00FF6A71" w:rsidRDefault="00BD68A7" w:rsidP="00015922">
            <w:pPr>
              <w:keepNext/>
              <w:spacing w:before="0" w:after="0" w:line="240" w:lineRule="auto"/>
              <w:jc w:val="center"/>
              <w:rPr>
                <w:ins w:id="51918" w:author="pete jones" w:date="2022-01-04T12:01:00Z"/>
                <w:rFonts w:cstheme="minorHAnsi"/>
                <w:b/>
                <w:bCs/>
              </w:rPr>
            </w:pPr>
            <w:ins w:id="51919"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73C7696B" w14:textId="77777777" w:rsidR="00BD68A7" w:rsidRPr="00FF6A71" w:rsidRDefault="00BD68A7" w:rsidP="00015922">
            <w:pPr>
              <w:keepNext/>
              <w:spacing w:before="0" w:after="0" w:line="240" w:lineRule="auto"/>
              <w:jc w:val="center"/>
              <w:rPr>
                <w:ins w:id="51920" w:author="pete jones" w:date="2022-01-04T12:01:00Z"/>
                <w:rFonts w:cstheme="minorHAnsi"/>
                <w:b/>
                <w:bCs/>
              </w:rPr>
            </w:pPr>
            <w:ins w:id="51921"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442427A1" w14:textId="77777777" w:rsidR="00BD68A7" w:rsidRPr="00FF6A71" w:rsidRDefault="00BD68A7" w:rsidP="00015922">
            <w:pPr>
              <w:keepNext/>
              <w:spacing w:before="0" w:after="0" w:line="240" w:lineRule="auto"/>
              <w:jc w:val="center"/>
              <w:rPr>
                <w:ins w:id="51922" w:author="pete jones" w:date="2022-01-04T12:01:00Z"/>
                <w:rFonts w:cstheme="minorHAnsi"/>
                <w:b/>
                <w:bCs/>
              </w:rPr>
            </w:pPr>
            <w:ins w:id="51923"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3A112BC6" w14:textId="77777777" w:rsidR="00BD68A7" w:rsidRPr="00FF6A71" w:rsidRDefault="00BD68A7" w:rsidP="00015922">
            <w:pPr>
              <w:keepNext/>
              <w:spacing w:before="0" w:after="0" w:line="240" w:lineRule="auto"/>
              <w:jc w:val="center"/>
              <w:rPr>
                <w:ins w:id="51924" w:author="pete jones" w:date="2022-01-04T12:01:00Z"/>
                <w:rFonts w:cstheme="minorHAnsi"/>
                <w:b/>
                <w:bCs/>
              </w:rPr>
            </w:pPr>
            <w:ins w:id="51925"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3FC90E11" w14:textId="77777777" w:rsidR="00BD68A7" w:rsidRPr="00FF6A71" w:rsidRDefault="00BD68A7" w:rsidP="00015922">
            <w:pPr>
              <w:keepNext/>
              <w:spacing w:before="0" w:after="0" w:line="240" w:lineRule="auto"/>
              <w:jc w:val="center"/>
              <w:rPr>
                <w:ins w:id="51926" w:author="pete jones" w:date="2022-01-04T12:01:00Z"/>
                <w:rFonts w:cstheme="minorHAnsi"/>
                <w:b/>
                <w:bCs/>
              </w:rPr>
            </w:pPr>
            <w:ins w:id="51927"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1F2D726D" w14:textId="77777777" w:rsidR="00BD68A7" w:rsidRPr="00FF6A71" w:rsidRDefault="00BD68A7" w:rsidP="00015922">
            <w:pPr>
              <w:keepNext/>
              <w:spacing w:before="0" w:after="0" w:line="240" w:lineRule="auto"/>
              <w:jc w:val="center"/>
              <w:rPr>
                <w:ins w:id="51928" w:author="pete jones" w:date="2022-01-04T12:01:00Z"/>
                <w:rFonts w:cstheme="minorHAnsi"/>
                <w:b/>
                <w:bCs/>
              </w:rPr>
            </w:pPr>
            <w:ins w:id="51929"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2D8B87AE" w14:textId="77777777" w:rsidR="00BD68A7" w:rsidRPr="00FF6A71" w:rsidRDefault="00BD68A7" w:rsidP="00015922">
            <w:pPr>
              <w:keepNext/>
              <w:spacing w:before="0" w:after="0" w:line="240" w:lineRule="auto"/>
              <w:jc w:val="center"/>
              <w:rPr>
                <w:ins w:id="51930" w:author="pete jones" w:date="2022-01-04T12:01:00Z"/>
                <w:rFonts w:cstheme="minorHAnsi"/>
                <w:b/>
                <w:bCs/>
              </w:rPr>
            </w:pPr>
            <w:ins w:id="51931" w:author="pete jones" w:date="2022-01-04T12:01:00Z">
              <w:r w:rsidRPr="00FF6A71">
                <w:rPr>
                  <w:rFonts w:cstheme="minorHAnsi"/>
                  <w:b/>
                  <w:bCs/>
                </w:rPr>
                <w:t>Avg</w:t>
              </w:r>
            </w:ins>
          </w:p>
        </w:tc>
      </w:tr>
      <w:tr w:rsidR="00BD68A7" w:rsidRPr="00FF6A71" w14:paraId="44F8226E" w14:textId="77777777" w:rsidTr="00015922">
        <w:trPr>
          <w:trHeight w:val="300"/>
          <w:jc w:val="center"/>
          <w:ins w:id="51932" w:author="pete jones" w:date="2022-01-04T12:01:00Z"/>
        </w:trPr>
        <w:tc>
          <w:tcPr>
            <w:tcW w:w="814" w:type="dxa"/>
            <w:tcBorders>
              <w:right w:val="single" w:sz="4" w:space="0" w:color="auto"/>
            </w:tcBorders>
            <w:vAlign w:val="center"/>
          </w:tcPr>
          <w:p w14:paraId="3C17ADBA" w14:textId="77777777" w:rsidR="00BD68A7" w:rsidRPr="00FF6A71" w:rsidRDefault="00BD68A7" w:rsidP="00015922">
            <w:pPr>
              <w:keepNext/>
              <w:spacing w:before="0" w:after="0" w:line="240" w:lineRule="auto"/>
              <w:jc w:val="center"/>
              <w:rPr>
                <w:ins w:id="51933" w:author="pete jones" w:date="2022-01-04T12:01:00Z"/>
                <w:rFonts w:cstheme="minorHAnsi"/>
                <w:b/>
                <w:bCs/>
              </w:rPr>
            </w:pPr>
            <w:ins w:id="51934"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707ABB" w14:textId="77777777" w:rsidR="00BD68A7" w:rsidRPr="00FF6A71" w:rsidRDefault="00BD68A7" w:rsidP="00015922">
            <w:pPr>
              <w:keepNext/>
              <w:spacing w:before="0" w:after="0" w:line="240" w:lineRule="auto"/>
              <w:jc w:val="center"/>
              <w:rPr>
                <w:ins w:id="51935" w:author="pete jones" w:date="2022-01-04T12:01:00Z"/>
                <w:rFonts w:cs="Calibri"/>
                <w:color w:val="000000"/>
                <w:sz w:val="22"/>
              </w:rPr>
            </w:pPr>
            <w:ins w:id="51936" w:author="pete jones" w:date="2022-01-04T12:01:00Z">
              <w:r w:rsidRPr="00FF6A71">
                <w:rPr>
                  <w:rFonts w:cs="Calibri"/>
                  <w:color w:val="000000"/>
                  <w:sz w:val="22"/>
                </w:rPr>
                <w:t>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D2140AF" w14:textId="77777777" w:rsidR="00BD68A7" w:rsidRPr="00FF6A71" w:rsidRDefault="00BD68A7" w:rsidP="00015922">
            <w:pPr>
              <w:keepNext/>
              <w:spacing w:before="0" w:after="0" w:line="240" w:lineRule="auto"/>
              <w:jc w:val="center"/>
              <w:rPr>
                <w:ins w:id="51937" w:author="pete jones" w:date="2022-01-04T12:01:00Z"/>
                <w:rFonts w:cs="Calibri"/>
                <w:color w:val="000000"/>
                <w:sz w:val="22"/>
              </w:rPr>
            </w:pPr>
            <w:ins w:id="51938" w:author="pete jones" w:date="2022-01-04T12:01:00Z">
              <w:r w:rsidRPr="00FF6A71">
                <w:rPr>
                  <w:rFonts w:cs="Calibri"/>
                  <w:color w:val="000000"/>
                  <w:sz w:val="22"/>
                </w:rPr>
                <w:t>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FBB5104" w14:textId="77777777" w:rsidR="00BD68A7" w:rsidRPr="00FF6A71" w:rsidRDefault="00BD68A7" w:rsidP="00015922">
            <w:pPr>
              <w:keepNext/>
              <w:spacing w:before="0" w:after="0" w:line="240" w:lineRule="auto"/>
              <w:jc w:val="center"/>
              <w:rPr>
                <w:ins w:id="51939" w:author="pete jones" w:date="2022-01-04T12:01:00Z"/>
                <w:rFonts w:cs="Calibri"/>
                <w:color w:val="000000"/>
                <w:sz w:val="22"/>
              </w:rPr>
            </w:pPr>
            <w:ins w:id="51940" w:author="pete jones" w:date="2022-01-04T12:01:00Z">
              <w:r w:rsidRPr="00FF6A71">
                <w:rPr>
                  <w:rFonts w:cs="Calibri"/>
                  <w:color w:val="000000"/>
                  <w:sz w:val="22"/>
                </w:rPr>
                <w:t>9</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01FDF52" w14:textId="77777777" w:rsidR="00BD68A7" w:rsidRPr="00FF6A71" w:rsidRDefault="00BD68A7" w:rsidP="00015922">
            <w:pPr>
              <w:keepNext/>
              <w:spacing w:before="0" w:after="0" w:line="240" w:lineRule="auto"/>
              <w:jc w:val="center"/>
              <w:rPr>
                <w:ins w:id="51941" w:author="pete jones" w:date="2022-01-04T12:01:00Z"/>
                <w:rFonts w:cs="Calibri"/>
                <w:color w:val="000000"/>
                <w:sz w:val="22"/>
              </w:rPr>
            </w:pPr>
            <w:ins w:id="51942"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1C7109A" w14:textId="77777777" w:rsidR="00BD68A7" w:rsidRPr="00FF6A71" w:rsidRDefault="00BD68A7" w:rsidP="00015922">
            <w:pPr>
              <w:keepNext/>
              <w:spacing w:before="0" w:after="0" w:line="240" w:lineRule="auto"/>
              <w:jc w:val="center"/>
              <w:rPr>
                <w:ins w:id="51943" w:author="pete jones" w:date="2022-01-04T12:01:00Z"/>
                <w:rFonts w:cs="Calibri"/>
                <w:color w:val="000000"/>
                <w:sz w:val="22"/>
              </w:rPr>
            </w:pPr>
            <w:ins w:id="51944" w:author="pete jones" w:date="2022-01-04T12:01:00Z">
              <w:r w:rsidRPr="00FF6A71">
                <w:rPr>
                  <w:rFonts w:cs="Calibri"/>
                  <w:color w:val="000000"/>
                  <w:sz w:val="22"/>
                </w:rPr>
                <w:t>5</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3CD4A62F" w14:textId="77777777" w:rsidR="00BD68A7" w:rsidRPr="00FF6A71" w:rsidRDefault="00BD68A7" w:rsidP="00015922">
            <w:pPr>
              <w:keepNext/>
              <w:spacing w:before="0" w:after="0" w:line="240" w:lineRule="auto"/>
              <w:jc w:val="center"/>
              <w:rPr>
                <w:ins w:id="51945" w:author="pete jones" w:date="2022-01-04T12:01:00Z"/>
                <w:rFonts w:cs="Calibri"/>
                <w:color w:val="000000"/>
                <w:sz w:val="22"/>
              </w:rPr>
            </w:pPr>
            <w:ins w:id="51946" w:author="pete jones" w:date="2022-01-04T12:01:00Z">
              <w:r w:rsidRPr="00FF6A71">
                <w:rPr>
                  <w:rFonts w:cs="Calibri"/>
                  <w:color w:val="000000"/>
                  <w:sz w:val="22"/>
                </w:rPr>
                <w:t>2.89</w:t>
              </w:r>
            </w:ins>
          </w:p>
        </w:tc>
      </w:tr>
      <w:tr w:rsidR="00BD68A7" w:rsidRPr="00FF6A71" w14:paraId="1B0300FA" w14:textId="77777777" w:rsidTr="00015922">
        <w:trPr>
          <w:trHeight w:val="300"/>
          <w:jc w:val="center"/>
          <w:ins w:id="51947" w:author="pete jones" w:date="2022-01-04T12:01:00Z"/>
        </w:trPr>
        <w:tc>
          <w:tcPr>
            <w:tcW w:w="814" w:type="dxa"/>
            <w:tcBorders>
              <w:right w:val="single" w:sz="4" w:space="0" w:color="auto"/>
            </w:tcBorders>
            <w:vAlign w:val="center"/>
          </w:tcPr>
          <w:p w14:paraId="7E4DA921" w14:textId="77777777" w:rsidR="00BD68A7" w:rsidRPr="00FF6A71" w:rsidRDefault="00BD68A7" w:rsidP="00015922">
            <w:pPr>
              <w:keepNext/>
              <w:spacing w:before="0" w:after="0" w:line="240" w:lineRule="auto"/>
              <w:jc w:val="center"/>
              <w:rPr>
                <w:ins w:id="51948" w:author="pete jones" w:date="2022-01-04T12:01:00Z"/>
                <w:rFonts w:cstheme="minorHAnsi"/>
                <w:b/>
                <w:bCs/>
              </w:rPr>
            </w:pPr>
            <w:ins w:id="51949"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45E48A9" w14:textId="77777777" w:rsidR="00BD68A7" w:rsidRPr="00FF6A71" w:rsidRDefault="00BD68A7" w:rsidP="00015922">
            <w:pPr>
              <w:keepNext/>
              <w:spacing w:before="0" w:after="0" w:line="240" w:lineRule="auto"/>
              <w:jc w:val="center"/>
              <w:rPr>
                <w:ins w:id="51950" w:author="pete jones" w:date="2022-01-04T12:01:00Z"/>
                <w:rFonts w:cs="Calibri"/>
                <w:color w:val="000000"/>
                <w:sz w:val="22"/>
              </w:rPr>
            </w:pPr>
            <w:ins w:id="51951" w:author="pete jones" w:date="2022-01-04T12:01:00Z">
              <w:r w:rsidRPr="00FF6A71">
                <w:rPr>
                  <w:rFonts w:cs="Calibri"/>
                  <w:color w:val="000000"/>
                  <w:sz w:val="22"/>
                </w:rPr>
                <w:t>20%</w:t>
              </w:r>
            </w:ins>
          </w:p>
        </w:tc>
        <w:tc>
          <w:tcPr>
            <w:tcW w:w="814" w:type="dxa"/>
            <w:tcBorders>
              <w:top w:val="nil"/>
              <w:left w:val="nil"/>
              <w:bottom w:val="single" w:sz="4" w:space="0" w:color="auto"/>
              <w:right w:val="single" w:sz="4" w:space="0" w:color="auto"/>
            </w:tcBorders>
            <w:shd w:val="clear" w:color="auto" w:fill="auto"/>
            <w:noWrap/>
            <w:vAlign w:val="center"/>
          </w:tcPr>
          <w:p w14:paraId="30161DA3" w14:textId="77777777" w:rsidR="00BD68A7" w:rsidRPr="00FF6A71" w:rsidRDefault="00BD68A7" w:rsidP="00015922">
            <w:pPr>
              <w:keepNext/>
              <w:spacing w:before="0" w:after="0" w:line="240" w:lineRule="auto"/>
              <w:jc w:val="center"/>
              <w:rPr>
                <w:ins w:id="51952" w:author="pete jones" w:date="2022-01-04T12:01:00Z"/>
                <w:rFonts w:cs="Calibri"/>
                <w:color w:val="000000"/>
                <w:sz w:val="22"/>
              </w:rPr>
            </w:pPr>
            <w:ins w:id="51953" w:author="pete jones" w:date="2022-01-04T12:01:00Z">
              <w:r w:rsidRPr="00FF6A71">
                <w:rPr>
                  <w:rFonts w:cs="Calibri"/>
                  <w:color w:val="000000"/>
                  <w:sz w:val="22"/>
                </w:rPr>
                <w:t>20%</w:t>
              </w:r>
            </w:ins>
          </w:p>
        </w:tc>
        <w:tc>
          <w:tcPr>
            <w:tcW w:w="814" w:type="dxa"/>
            <w:tcBorders>
              <w:top w:val="nil"/>
              <w:left w:val="nil"/>
              <w:bottom w:val="single" w:sz="4" w:space="0" w:color="auto"/>
              <w:right w:val="single" w:sz="4" w:space="0" w:color="auto"/>
            </w:tcBorders>
            <w:shd w:val="clear" w:color="auto" w:fill="auto"/>
            <w:noWrap/>
            <w:vAlign w:val="center"/>
          </w:tcPr>
          <w:p w14:paraId="5B7BD06D" w14:textId="77777777" w:rsidR="00BD68A7" w:rsidRPr="00FF6A71" w:rsidRDefault="00BD68A7" w:rsidP="00015922">
            <w:pPr>
              <w:keepNext/>
              <w:spacing w:before="0" w:after="0" w:line="240" w:lineRule="auto"/>
              <w:jc w:val="center"/>
              <w:rPr>
                <w:ins w:id="51954" w:author="pete jones" w:date="2022-01-04T12:01:00Z"/>
                <w:rFonts w:cs="Calibri"/>
                <w:color w:val="000000"/>
                <w:sz w:val="22"/>
              </w:rPr>
            </w:pPr>
            <w:ins w:id="51955" w:author="pete jones" w:date="2022-01-04T12:01:00Z">
              <w:r w:rsidRPr="00FF6A71">
                <w:rPr>
                  <w:rFonts w:cs="Calibri"/>
                  <w:color w:val="000000"/>
                  <w:sz w:val="22"/>
                </w:rPr>
                <w:t>26%</w:t>
              </w:r>
            </w:ins>
          </w:p>
        </w:tc>
        <w:tc>
          <w:tcPr>
            <w:tcW w:w="692" w:type="dxa"/>
            <w:tcBorders>
              <w:top w:val="nil"/>
              <w:left w:val="nil"/>
              <w:bottom w:val="single" w:sz="4" w:space="0" w:color="auto"/>
              <w:right w:val="single" w:sz="4" w:space="0" w:color="auto"/>
            </w:tcBorders>
            <w:shd w:val="clear" w:color="auto" w:fill="auto"/>
            <w:noWrap/>
            <w:vAlign w:val="center"/>
          </w:tcPr>
          <w:p w14:paraId="37F7DA1D" w14:textId="77777777" w:rsidR="00BD68A7" w:rsidRPr="00FF6A71" w:rsidRDefault="00BD68A7" w:rsidP="00015922">
            <w:pPr>
              <w:keepNext/>
              <w:spacing w:before="0" w:after="0" w:line="240" w:lineRule="auto"/>
              <w:jc w:val="center"/>
              <w:rPr>
                <w:ins w:id="51956" w:author="pete jones" w:date="2022-01-04T12:01:00Z"/>
                <w:rFonts w:cs="Calibri"/>
                <w:color w:val="000000"/>
                <w:sz w:val="22"/>
              </w:rPr>
            </w:pPr>
            <w:ins w:id="51957"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3A774F52" w14:textId="77777777" w:rsidR="00BD68A7" w:rsidRPr="00FF6A71" w:rsidRDefault="00BD68A7" w:rsidP="00015922">
            <w:pPr>
              <w:keepNext/>
              <w:spacing w:before="0" w:after="0" w:line="240" w:lineRule="auto"/>
              <w:jc w:val="center"/>
              <w:rPr>
                <w:ins w:id="51958" w:author="pete jones" w:date="2022-01-04T12:01:00Z"/>
                <w:rFonts w:cs="Calibri"/>
                <w:color w:val="000000"/>
                <w:sz w:val="22"/>
              </w:rPr>
            </w:pPr>
            <w:ins w:id="51959" w:author="pete jones" w:date="2022-01-04T12:01:00Z">
              <w:r w:rsidRPr="00FF6A71">
                <w:rPr>
                  <w:rFonts w:cs="Calibri"/>
                  <w:color w:val="000000"/>
                  <w:sz w:val="22"/>
                </w:rPr>
                <w:t>14%</w:t>
              </w:r>
            </w:ins>
          </w:p>
        </w:tc>
        <w:tc>
          <w:tcPr>
            <w:tcW w:w="692" w:type="dxa"/>
            <w:tcBorders>
              <w:top w:val="nil"/>
              <w:left w:val="nil"/>
              <w:bottom w:val="single" w:sz="4" w:space="0" w:color="auto"/>
              <w:right w:val="single" w:sz="4" w:space="0" w:color="auto"/>
            </w:tcBorders>
            <w:shd w:val="clear" w:color="auto" w:fill="auto"/>
            <w:vAlign w:val="bottom"/>
          </w:tcPr>
          <w:p w14:paraId="0E2ACCE4" w14:textId="77777777" w:rsidR="00BD68A7" w:rsidRPr="00FF6A71" w:rsidRDefault="00BD68A7" w:rsidP="00015922">
            <w:pPr>
              <w:keepNext/>
              <w:spacing w:before="0" w:after="0" w:line="240" w:lineRule="auto"/>
              <w:jc w:val="center"/>
              <w:rPr>
                <w:ins w:id="51960" w:author="pete jones" w:date="2022-01-04T12:01:00Z"/>
                <w:rFonts w:cs="Calibri"/>
                <w:color w:val="000000"/>
                <w:sz w:val="22"/>
              </w:rPr>
            </w:pPr>
            <w:ins w:id="51961" w:author="pete jones" w:date="2022-01-04T12:01:00Z">
              <w:r w:rsidRPr="00FF6A71">
                <w:rPr>
                  <w:rFonts w:cs="Calibri"/>
                  <w:color w:val="000000"/>
                  <w:sz w:val="22"/>
                </w:rPr>
                <w:t> </w:t>
              </w:r>
            </w:ins>
          </w:p>
        </w:tc>
      </w:tr>
    </w:tbl>
    <w:p w14:paraId="17C0F01A" w14:textId="77777777" w:rsidR="00BD68A7" w:rsidRPr="00FF6A71" w:rsidRDefault="00BD68A7" w:rsidP="00BD68A7">
      <w:pPr>
        <w:keepNext/>
        <w:rPr>
          <w:ins w:id="51962" w:author="pete jones" w:date="2022-01-04T12:03:00Z"/>
        </w:rPr>
      </w:pPr>
    </w:p>
    <w:p w14:paraId="12EEC3CF" w14:textId="77777777" w:rsidR="00BD68A7" w:rsidRPr="00FF6A71" w:rsidRDefault="00BD68A7" w:rsidP="00BD68A7">
      <w:pPr>
        <w:keepNext/>
        <w:rPr>
          <w:ins w:id="51963" w:author="pete jones" w:date="2022-01-04T12:03:00Z"/>
        </w:rPr>
      </w:pPr>
    </w:p>
    <w:p w14:paraId="5D49287F" w14:textId="5FC7E6D1" w:rsidR="00BD68A7" w:rsidRPr="00FF6A71" w:rsidRDefault="00BD68A7" w:rsidP="00BD68A7">
      <w:pPr>
        <w:keepNext/>
        <w:rPr>
          <w:ins w:id="51964" w:author="pete jones" w:date="2022-01-04T12:01:00Z"/>
        </w:rPr>
      </w:pPr>
      <w:ins w:id="51965" w:author="pete jones" w:date="2022-01-04T12:01:00Z">
        <w:r w:rsidRPr="00FF6A71">
          <w:lastRenderedPageBreak/>
          <w:t>FS8 - 3DX should be deployed across all module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77C14346" w14:textId="77777777" w:rsidTr="00015922">
        <w:trPr>
          <w:trHeight w:val="300"/>
          <w:jc w:val="center"/>
          <w:ins w:id="51966" w:author="pete jones" w:date="2022-01-04T12:01:00Z"/>
        </w:trPr>
        <w:tc>
          <w:tcPr>
            <w:tcW w:w="814" w:type="dxa"/>
            <w:tcBorders>
              <w:bottom w:val="single" w:sz="4" w:space="0" w:color="auto"/>
            </w:tcBorders>
            <w:shd w:val="clear" w:color="auto" w:fill="E7E6E6" w:themeFill="background2"/>
            <w:vAlign w:val="center"/>
          </w:tcPr>
          <w:p w14:paraId="5AA37A62" w14:textId="77777777" w:rsidR="00BD68A7" w:rsidRPr="00FF6A71" w:rsidRDefault="00BD68A7" w:rsidP="00015922">
            <w:pPr>
              <w:keepNext/>
              <w:spacing w:before="0" w:after="0" w:line="240" w:lineRule="auto"/>
              <w:jc w:val="center"/>
              <w:rPr>
                <w:ins w:id="51967" w:author="pete jones" w:date="2022-01-04T12:01:00Z"/>
                <w:rFonts w:cstheme="minorHAnsi"/>
                <w:b/>
                <w:bCs/>
              </w:rPr>
            </w:pPr>
            <w:ins w:id="51968"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4C9AF12B" w14:textId="77777777" w:rsidR="00BD68A7" w:rsidRPr="00FF6A71" w:rsidRDefault="00BD68A7" w:rsidP="00015922">
            <w:pPr>
              <w:keepNext/>
              <w:spacing w:before="0" w:after="0" w:line="240" w:lineRule="auto"/>
              <w:jc w:val="center"/>
              <w:rPr>
                <w:ins w:id="51969" w:author="pete jones" w:date="2022-01-04T12:01:00Z"/>
                <w:rFonts w:cstheme="minorHAnsi"/>
                <w:b/>
                <w:bCs/>
              </w:rPr>
            </w:pPr>
            <w:ins w:id="51970"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6F22EA37" w14:textId="77777777" w:rsidR="00BD68A7" w:rsidRPr="00FF6A71" w:rsidRDefault="00BD68A7" w:rsidP="00015922">
            <w:pPr>
              <w:keepNext/>
              <w:spacing w:before="0" w:after="0" w:line="240" w:lineRule="auto"/>
              <w:jc w:val="center"/>
              <w:rPr>
                <w:ins w:id="51971" w:author="pete jones" w:date="2022-01-04T12:01:00Z"/>
                <w:rFonts w:cstheme="minorHAnsi"/>
                <w:b/>
                <w:bCs/>
              </w:rPr>
            </w:pPr>
            <w:ins w:id="51972"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298039E4" w14:textId="77777777" w:rsidR="00BD68A7" w:rsidRPr="00FF6A71" w:rsidRDefault="00BD68A7" w:rsidP="00015922">
            <w:pPr>
              <w:keepNext/>
              <w:spacing w:before="0" w:after="0" w:line="240" w:lineRule="auto"/>
              <w:jc w:val="center"/>
              <w:rPr>
                <w:ins w:id="51973" w:author="pete jones" w:date="2022-01-04T12:01:00Z"/>
                <w:rFonts w:cstheme="minorHAnsi"/>
                <w:b/>
                <w:bCs/>
              </w:rPr>
            </w:pPr>
            <w:ins w:id="51974"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3739A7AF" w14:textId="77777777" w:rsidR="00BD68A7" w:rsidRPr="00FF6A71" w:rsidRDefault="00BD68A7" w:rsidP="00015922">
            <w:pPr>
              <w:keepNext/>
              <w:spacing w:before="0" w:after="0" w:line="240" w:lineRule="auto"/>
              <w:jc w:val="center"/>
              <w:rPr>
                <w:ins w:id="51975" w:author="pete jones" w:date="2022-01-04T12:01:00Z"/>
                <w:rFonts w:cstheme="minorHAnsi"/>
                <w:b/>
                <w:bCs/>
              </w:rPr>
            </w:pPr>
            <w:ins w:id="51976"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39E2C5D5" w14:textId="77777777" w:rsidR="00BD68A7" w:rsidRPr="00FF6A71" w:rsidRDefault="00BD68A7" w:rsidP="00015922">
            <w:pPr>
              <w:keepNext/>
              <w:spacing w:before="0" w:after="0" w:line="240" w:lineRule="auto"/>
              <w:jc w:val="center"/>
              <w:rPr>
                <w:ins w:id="51977" w:author="pete jones" w:date="2022-01-04T12:01:00Z"/>
                <w:rFonts w:cstheme="minorHAnsi"/>
                <w:b/>
                <w:bCs/>
              </w:rPr>
            </w:pPr>
            <w:ins w:id="51978"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4BCC4D60" w14:textId="77777777" w:rsidR="00BD68A7" w:rsidRPr="00FF6A71" w:rsidRDefault="00BD68A7" w:rsidP="00015922">
            <w:pPr>
              <w:keepNext/>
              <w:spacing w:before="0" w:after="0" w:line="240" w:lineRule="auto"/>
              <w:jc w:val="center"/>
              <w:rPr>
                <w:ins w:id="51979" w:author="pete jones" w:date="2022-01-04T12:01:00Z"/>
                <w:rFonts w:cstheme="minorHAnsi"/>
                <w:b/>
                <w:bCs/>
              </w:rPr>
            </w:pPr>
            <w:ins w:id="51980" w:author="pete jones" w:date="2022-01-04T12:01:00Z">
              <w:r w:rsidRPr="00FF6A71">
                <w:rPr>
                  <w:rFonts w:cstheme="minorHAnsi"/>
                  <w:b/>
                  <w:bCs/>
                </w:rPr>
                <w:t>Avg</w:t>
              </w:r>
            </w:ins>
          </w:p>
        </w:tc>
      </w:tr>
      <w:tr w:rsidR="00BD68A7" w:rsidRPr="00FF6A71" w14:paraId="4E422E13" w14:textId="77777777" w:rsidTr="00015922">
        <w:trPr>
          <w:trHeight w:val="300"/>
          <w:jc w:val="center"/>
          <w:ins w:id="51981" w:author="pete jones" w:date="2022-01-04T12:01:00Z"/>
        </w:trPr>
        <w:tc>
          <w:tcPr>
            <w:tcW w:w="814" w:type="dxa"/>
            <w:tcBorders>
              <w:right w:val="single" w:sz="4" w:space="0" w:color="auto"/>
            </w:tcBorders>
            <w:vAlign w:val="center"/>
          </w:tcPr>
          <w:p w14:paraId="4C3EC7BE" w14:textId="77777777" w:rsidR="00BD68A7" w:rsidRPr="00FF6A71" w:rsidRDefault="00BD68A7" w:rsidP="00015922">
            <w:pPr>
              <w:keepNext/>
              <w:spacing w:before="0" w:after="0" w:line="240" w:lineRule="auto"/>
              <w:jc w:val="center"/>
              <w:rPr>
                <w:ins w:id="51982" w:author="pete jones" w:date="2022-01-04T12:01:00Z"/>
                <w:rFonts w:cstheme="minorHAnsi"/>
                <w:b/>
                <w:bCs/>
              </w:rPr>
            </w:pPr>
            <w:ins w:id="51983"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81B2D8" w14:textId="77777777" w:rsidR="00BD68A7" w:rsidRPr="00FF6A71" w:rsidRDefault="00BD68A7" w:rsidP="00015922">
            <w:pPr>
              <w:keepNext/>
              <w:spacing w:before="0" w:after="0" w:line="240" w:lineRule="auto"/>
              <w:jc w:val="center"/>
              <w:rPr>
                <w:ins w:id="51984" w:author="pete jones" w:date="2022-01-04T12:01:00Z"/>
                <w:rFonts w:cs="Calibri"/>
                <w:color w:val="000000"/>
                <w:sz w:val="22"/>
              </w:rPr>
            </w:pPr>
            <w:ins w:id="51985" w:author="pete jones" w:date="2022-01-04T12:01:00Z">
              <w:r w:rsidRPr="00FF6A71">
                <w:rPr>
                  <w:rFonts w:cs="Calibri"/>
                  <w:color w:val="000000"/>
                  <w:sz w:val="22"/>
                </w:rPr>
                <w:t>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DB6D4BF" w14:textId="77777777" w:rsidR="00BD68A7" w:rsidRPr="00FF6A71" w:rsidRDefault="00BD68A7" w:rsidP="00015922">
            <w:pPr>
              <w:keepNext/>
              <w:spacing w:before="0" w:after="0" w:line="240" w:lineRule="auto"/>
              <w:jc w:val="center"/>
              <w:rPr>
                <w:ins w:id="51986" w:author="pete jones" w:date="2022-01-04T12:01:00Z"/>
                <w:rFonts w:cs="Calibri"/>
                <w:color w:val="000000"/>
                <w:sz w:val="22"/>
              </w:rPr>
            </w:pPr>
            <w:ins w:id="51987" w:author="pete jones" w:date="2022-01-04T12:01:00Z">
              <w:r w:rsidRPr="00FF6A71">
                <w:rPr>
                  <w:rFonts w:cs="Calibri"/>
                  <w:color w:val="000000"/>
                  <w:sz w:val="22"/>
                </w:rPr>
                <w:t>5</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A0C79C7" w14:textId="77777777" w:rsidR="00BD68A7" w:rsidRPr="00FF6A71" w:rsidRDefault="00BD68A7" w:rsidP="00015922">
            <w:pPr>
              <w:keepNext/>
              <w:spacing w:before="0" w:after="0" w:line="240" w:lineRule="auto"/>
              <w:jc w:val="center"/>
              <w:rPr>
                <w:ins w:id="51988" w:author="pete jones" w:date="2022-01-04T12:01:00Z"/>
                <w:rFonts w:cs="Calibri"/>
                <w:color w:val="000000"/>
                <w:sz w:val="22"/>
              </w:rPr>
            </w:pPr>
            <w:ins w:id="51989" w:author="pete jones" w:date="2022-01-04T12:01:00Z">
              <w:r w:rsidRPr="00FF6A71">
                <w:rPr>
                  <w:rFonts w:cs="Calibri"/>
                  <w:color w:val="000000"/>
                  <w:sz w:val="22"/>
                </w:rPr>
                <w:t>8</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BA8B1B1" w14:textId="77777777" w:rsidR="00BD68A7" w:rsidRPr="00FF6A71" w:rsidRDefault="00BD68A7" w:rsidP="00015922">
            <w:pPr>
              <w:keepNext/>
              <w:spacing w:before="0" w:after="0" w:line="240" w:lineRule="auto"/>
              <w:jc w:val="center"/>
              <w:rPr>
                <w:ins w:id="51990" w:author="pete jones" w:date="2022-01-04T12:01:00Z"/>
                <w:rFonts w:cs="Calibri"/>
                <w:color w:val="000000"/>
                <w:sz w:val="22"/>
              </w:rPr>
            </w:pPr>
            <w:ins w:id="51991"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1B5AA72" w14:textId="77777777" w:rsidR="00BD68A7" w:rsidRPr="00FF6A71" w:rsidRDefault="00BD68A7" w:rsidP="00015922">
            <w:pPr>
              <w:keepNext/>
              <w:spacing w:before="0" w:after="0" w:line="240" w:lineRule="auto"/>
              <w:jc w:val="center"/>
              <w:rPr>
                <w:ins w:id="51992" w:author="pete jones" w:date="2022-01-04T12:01:00Z"/>
                <w:rFonts w:cs="Calibri"/>
                <w:color w:val="000000"/>
                <w:sz w:val="22"/>
              </w:rPr>
            </w:pPr>
            <w:ins w:id="51993" w:author="pete jones" w:date="2022-01-04T12:01:00Z">
              <w:r w:rsidRPr="00FF6A71">
                <w:rPr>
                  <w:rFonts w:cs="Calibri"/>
                  <w:color w:val="000000"/>
                  <w:sz w:val="22"/>
                </w:rPr>
                <w:t>8</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51589468" w14:textId="77777777" w:rsidR="00BD68A7" w:rsidRPr="00FF6A71" w:rsidRDefault="00BD68A7" w:rsidP="00015922">
            <w:pPr>
              <w:keepNext/>
              <w:spacing w:before="0" w:after="0" w:line="240" w:lineRule="auto"/>
              <w:jc w:val="center"/>
              <w:rPr>
                <w:ins w:id="51994" w:author="pete jones" w:date="2022-01-04T12:01:00Z"/>
                <w:rFonts w:cs="Calibri"/>
                <w:color w:val="000000"/>
                <w:sz w:val="22"/>
              </w:rPr>
            </w:pPr>
            <w:ins w:id="51995" w:author="pete jones" w:date="2022-01-04T12:01:00Z">
              <w:r w:rsidRPr="00FF6A71">
                <w:rPr>
                  <w:rFonts w:cs="Calibri"/>
                  <w:color w:val="000000"/>
                  <w:sz w:val="22"/>
                </w:rPr>
                <w:t>3.11</w:t>
              </w:r>
            </w:ins>
          </w:p>
        </w:tc>
      </w:tr>
      <w:tr w:rsidR="00BD68A7" w:rsidRPr="00FF6A71" w14:paraId="29AAD641" w14:textId="77777777" w:rsidTr="00015922">
        <w:trPr>
          <w:trHeight w:val="300"/>
          <w:jc w:val="center"/>
          <w:ins w:id="51996" w:author="pete jones" w:date="2022-01-04T12:01:00Z"/>
        </w:trPr>
        <w:tc>
          <w:tcPr>
            <w:tcW w:w="814" w:type="dxa"/>
            <w:tcBorders>
              <w:right w:val="single" w:sz="4" w:space="0" w:color="auto"/>
            </w:tcBorders>
            <w:vAlign w:val="center"/>
          </w:tcPr>
          <w:p w14:paraId="5BEE7601" w14:textId="77777777" w:rsidR="00BD68A7" w:rsidRPr="00FF6A71" w:rsidRDefault="00BD68A7" w:rsidP="00015922">
            <w:pPr>
              <w:keepNext/>
              <w:spacing w:before="0" w:after="0" w:line="240" w:lineRule="auto"/>
              <w:jc w:val="center"/>
              <w:rPr>
                <w:ins w:id="51997" w:author="pete jones" w:date="2022-01-04T12:01:00Z"/>
                <w:rFonts w:cstheme="minorHAnsi"/>
                <w:b/>
                <w:bCs/>
              </w:rPr>
            </w:pPr>
            <w:ins w:id="51998"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6631DBCD" w14:textId="77777777" w:rsidR="00BD68A7" w:rsidRPr="00FF6A71" w:rsidRDefault="00BD68A7" w:rsidP="00015922">
            <w:pPr>
              <w:keepNext/>
              <w:spacing w:before="0" w:after="0" w:line="240" w:lineRule="auto"/>
              <w:jc w:val="center"/>
              <w:rPr>
                <w:ins w:id="51999" w:author="pete jones" w:date="2022-01-04T12:01:00Z"/>
                <w:rFonts w:cs="Calibri"/>
                <w:color w:val="000000"/>
                <w:sz w:val="22"/>
              </w:rPr>
            </w:pPr>
            <w:ins w:id="52000" w:author="pete jones" w:date="2022-01-04T12:01:00Z">
              <w:r w:rsidRPr="00FF6A71">
                <w:rPr>
                  <w:rFonts w:cs="Calibri"/>
                  <w:color w:val="000000"/>
                  <w:sz w:val="22"/>
                </w:rPr>
                <w:t>20%</w:t>
              </w:r>
            </w:ins>
          </w:p>
        </w:tc>
        <w:tc>
          <w:tcPr>
            <w:tcW w:w="814" w:type="dxa"/>
            <w:tcBorders>
              <w:top w:val="nil"/>
              <w:left w:val="nil"/>
              <w:bottom w:val="single" w:sz="4" w:space="0" w:color="auto"/>
              <w:right w:val="single" w:sz="4" w:space="0" w:color="auto"/>
            </w:tcBorders>
            <w:shd w:val="clear" w:color="auto" w:fill="auto"/>
            <w:noWrap/>
            <w:vAlign w:val="center"/>
          </w:tcPr>
          <w:p w14:paraId="21CA46B4" w14:textId="77777777" w:rsidR="00BD68A7" w:rsidRPr="00FF6A71" w:rsidRDefault="00BD68A7" w:rsidP="00015922">
            <w:pPr>
              <w:keepNext/>
              <w:spacing w:before="0" w:after="0" w:line="240" w:lineRule="auto"/>
              <w:jc w:val="center"/>
              <w:rPr>
                <w:ins w:id="52001" w:author="pete jones" w:date="2022-01-04T12:01:00Z"/>
                <w:rFonts w:cs="Calibri"/>
                <w:color w:val="000000"/>
                <w:sz w:val="22"/>
              </w:rPr>
            </w:pPr>
            <w:ins w:id="52002" w:author="pete jones" w:date="2022-01-04T12:01:00Z">
              <w:r w:rsidRPr="00FF6A71">
                <w:rPr>
                  <w:rFonts w:cs="Calibri"/>
                  <w:color w:val="000000"/>
                  <w:sz w:val="22"/>
                </w:rPr>
                <w:t>14%</w:t>
              </w:r>
            </w:ins>
          </w:p>
        </w:tc>
        <w:tc>
          <w:tcPr>
            <w:tcW w:w="814" w:type="dxa"/>
            <w:tcBorders>
              <w:top w:val="nil"/>
              <w:left w:val="nil"/>
              <w:bottom w:val="single" w:sz="4" w:space="0" w:color="auto"/>
              <w:right w:val="single" w:sz="4" w:space="0" w:color="auto"/>
            </w:tcBorders>
            <w:shd w:val="clear" w:color="auto" w:fill="auto"/>
            <w:noWrap/>
            <w:vAlign w:val="center"/>
          </w:tcPr>
          <w:p w14:paraId="68072B33" w14:textId="77777777" w:rsidR="00BD68A7" w:rsidRPr="00FF6A71" w:rsidRDefault="00BD68A7" w:rsidP="00015922">
            <w:pPr>
              <w:keepNext/>
              <w:spacing w:before="0" w:after="0" w:line="240" w:lineRule="auto"/>
              <w:jc w:val="center"/>
              <w:rPr>
                <w:ins w:id="52003" w:author="pete jones" w:date="2022-01-04T12:01:00Z"/>
                <w:rFonts w:cs="Calibri"/>
                <w:color w:val="000000"/>
                <w:sz w:val="22"/>
              </w:rPr>
            </w:pPr>
            <w:ins w:id="52004" w:author="pete jones" w:date="2022-01-04T12:01:00Z">
              <w:r w:rsidRPr="00FF6A71">
                <w:rPr>
                  <w:rFonts w:cs="Calibri"/>
                  <w:color w:val="000000"/>
                  <w:sz w:val="22"/>
                </w:rPr>
                <w:t>23%</w:t>
              </w:r>
            </w:ins>
          </w:p>
        </w:tc>
        <w:tc>
          <w:tcPr>
            <w:tcW w:w="692" w:type="dxa"/>
            <w:tcBorders>
              <w:top w:val="nil"/>
              <w:left w:val="nil"/>
              <w:bottom w:val="single" w:sz="4" w:space="0" w:color="auto"/>
              <w:right w:val="single" w:sz="4" w:space="0" w:color="auto"/>
            </w:tcBorders>
            <w:shd w:val="clear" w:color="auto" w:fill="auto"/>
            <w:noWrap/>
            <w:vAlign w:val="center"/>
          </w:tcPr>
          <w:p w14:paraId="76112C20" w14:textId="77777777" w:rsidR="00BD68A7" w:rsidRPr="00FF6A71" w:rsidRDefault="00BD68A7" w:rsidP="00015922">
            <w:pPr>
              <w:keepNext/>
              <w:spacing w:before="0" w:after="0" w:line="240" w:lineRule="auto"/>
              <w:jc w:val="center"/>
              <w:rPr>
                <w:ins w:id="52005" w:author="pete jones" w:date="2022-01-04T12:01:00Z"/>
                <w:rFonts w:cs="Calibri"/>
                <w:color w:val="000000"/>
                <w:sz w:val="22"/>
              </w:rPr>
            </w:pPr>
            <w:ins w:id="52006"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0BD6B759" w14:textId="77777777" w:rsidR="00BD68A7" w:rsidRPr="00FF6A71" w:rsidRDefault="00BD68A7" w:rsidP="00015922">
            <w:pPr>
              <w:keepNext/>
              <w:spacing w:before="0" w:after="0" w:line="240" w:lineRule="auto"/>
              <w:jc w:val="center"/>
              <w:rPr>
                <w:ins w:id="52007" w:author="pete jones" w:date="2022-01-04T12:01:00Z"/>
                <w:rFonts w:cs="Calibri"/>
                <w:color w:val="000000"/>
                <w:sz w:val="22"/>
              </w:rPr>
            </w:pPr>
            <w:ins w:id="52008" w:author="pete jones" w:date="2022-01-04T12:01:00Z">
              <w:r w:rsidRPr="00FF6A71">
                <w:rPr>
                  <w:rFonts w:cs="Calibri"/>
                  <w:color w:val="000000"/>
                  <w:sz w:val="22"/>
                </w:rPr>
                <w:t>23%</w:t>
              </w:r>
            </w:ins>
          </w:p>
        </w:tc>
        <w:tc>
          <w:tcPr>
            <w:tcW w:w="692" w:type="dxa"/>
            <w:tcBorders>
              <w:top w:val="nil"/>
              <w:left w:val="nil"/>
              <w:bottom w:val="single" w:sz="4" w:space="0" w:color="auto"/>
              <w:right w:val="single" w:sz="4" w:space="0" w:color="auto"/>
            </w:tcBorders>
            <w:shd w:val="clear" w:color="auto" w:fill="auto"/>
            <w:vAlign w:val="bottom"/>
          </w:tcPr>
          <w:p w14:paraId="47447E37" w14:textId="77777777" w:rsidR="00BD68A7" w:rsidRPr="00FF6A71" w:rsidRDefault="00BD68A7" w:rsidP="00015922">
            <w:pPr>
              <w:keepNext/>
              <w:spacing w:before="0" w:after="0" w:line="240" w:lineRule="auto"/>
              <w:jc w:val="center"/>
              <w:rPr>
                <w:ins w:id="52009" w:author="pete jones" w:date="2022-01-04T12:01:00Z"/>
                <w:rFonts w:cs="Calibri"/>
                <w:color w:val="000000"/>
                <w:sz w:val="22"/>
              </w:rPr>
            </w:pPr>
            <w:ins w:id="52010" w:author="pete jones" w:date="2022-01-04T12:01:00Z">
              <w:r w:rsidRPr="00FF6A71">
                <w:rPr>
                  <w:rFonts w:cs="Calibri"/>
                  <w:color w:val="000000"/>
                  <w:sz w:val="22"/>
                </w:rPr>
                <w:t> </w:t>
              </w:r>
            </w:ins>
          </w:p>
        </w:tc>
      </w:tr>
    </w:tbl>
    <w:p w14:paraId="4AA6F9CD" w14:textId="77777777" w:rsidR="00BD68A7" w:rsidRPr="00FF6A71" w:rsidRDefault="00BD68A7" w:rsidP="00BD68A7">
      <w:pPr>
        <w:keepNext/>
        <w:rPr>
          <w:ins w:id="52011" w:author="pete jones" w:date="2022-01-04T12:01:00Z"/>
        </w:rPr>
      </w:pPr>
      <w:ins w:id="52012" w:author="pete jones" w:date="2022-01-04T12:01:00Z">
        <w:r w:rsidRPr="00FF6A71">
          <w:t>FS9 - I have used high end engineering functions of 3DX</w:t>
        </w:r>
      </w:ins>
    </w:p>
    <w:p w14:paraId="02C9FC3A" w14:textId="26A5E385" w:rsidR="00BD68A7" w:rsidRPr="00FF6A71" w:rsidRDefault="00BD68A7" w:rsidP="00BD68A7">
      <w:pPr>
        <w:keepNext/>
        <w:ind w:left="720"/>
        <w:rPr>
          <w:ins w:id="52013" w:author="pete jones" w:date="2022-01-04T12:01:00Z"/>
        </w:rPr>
      </w:pPr>
      <w:ins w:id="52014" w:author="pete jones" w:date="2022-01-04T12:01:00Z">
        <w:r w:rsidRPr="00FF6A71">
          <w:t>(</w:t>
        </w:r>
      </w:ins>
      <w:ins w:id="52015" w:author="pete jones" w:date="2022-04-05T11:11:00Z">
        <w:r w:rsidR="00FE3061" w:rsidRPr="00FF6A71">
          <w:t>e.g.,</w:t>
        </w:r>
      </w:ins>
      <w:ins w:id="52016" w:author="pete jones" w:date="2022-01-04T12:01:00Z">
        <w:r w:rsidRPr="00FF6A71">
          <w:t xml:space="preserve"> CFD, Kinematics, Gen. Design, Stress Analysis, and Manufacturing)</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0032CAF6" w14:textId="77777777" w:rsidTr="00015922">
        <w:trPr>
          <w:trHeight w:val="300"/>
          <w:jc w:val="center"/>
          <w:ins w:id="52017" w:author="pete jones" w:date="2022-01-04T12:01:00Z"/>
        </w:trPr>
        <w:tc>
          <w:tcPr>
            <w:tcW w:w="814" w:type="dxa"/>
            <w:tcBorders>
              <w:bottom w:val="single" w:sz="4" w:space="0" w:color="auto"/>
            </w:tcBorders>
            <w:shd w:val="clear" w:color="auto" w:fill="E7E6E6" w:themeFill="background2"/>
            <w:vAlign w:val="center"/>
          </w:tcPr>
          <w:p w14:paraId="19DDECE1" w14:textId="77777777" w:rsidR="00BD68A7" w:rsidRPr="00FF6A71" w:rsidRDefault="00BD68A7" w:rsidP="00015922">
            <w:pPr>
              <w:keepNext/>
              <w:spacing w:before="0" w:after="0" w:line="240" w:lineRule="auto"/>
              <w:jc w:val="center"/>
              <w:rPr>
                <w:ins w:id="52018" w:author="pete jones" w:date="2022-01-04T12:01:00Z"/>
                <w:rFonts w:cstheme="minorHAnsi"/>
                <w:b/>
                <w:bCs/>
              </w:rPr>
            </w:pPr>
            <w:ins w:id="52019"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71D522DE" w14:textId="77777777" w:rsidR="00BD68A7" w:rsidRPr="00FF6A71" w:rsidRDefault="00BD68A7" w:rsidP="00015922">
            <w:pPr>
              <w:keepNext/>
              <w:spacing w:before="0" w:after="0" w:line="240" w:lineRule="auto"/>
              <w:jc w:val="center"/>
              <w:rPr>
                <w:ins w:id="52020" w:author="pete jones" w:date="2022-01-04T12:01:00Z"/>
                <w:rFonts w:cstheme="minorHAnsi"/>
                <w:b/>
                <w:bCs/>
              </w:rPr>
            </w:pPr>
            <w:ins w:id="52021"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18A79929" w14:textId="77777777" w:rsidR="00BD68A7" w:rsidRPr="00FF6A71" w:rsidRDefault="00BD68A7" w:rsidP="00015922">
            <w:pPr>
              <w:keepNext/>
              <w:spacing w:before="0" w:after="0" w:line="240" w:lineRule="auto"/>
              <w:jc w:val="center"/>
              <w:rPr>
                <w:ins w:id="52022" w:author="pete jones" w:date="2022-01-04T12:01:00Z"/>
                <w:rFonts w:cstheme="minorHAnsi"/>
                <w:b/>
                <w:bCs/>
              </w:rPr>
            </w:pPr>
            <w:ins w:id="52023"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70AB6CC5" w14:textId="77777777" w:rsidR="00BD68A7" w:rsidRPr="00FF6A71" w:rsidRDefault="00BD68A7" w:rsidP="00015922">
            <w:pPr>
              <w:keepNext/>
              <w:spacing w:before="0" w:after="0" w:line="240" w:lineRule="auto"/>
              <w:jc w:val="center"/>
              <w:rPr>
                <w:ins w:id="52024" w:author="pete jones" w:date="2022-01-04T12:01:00Z"/>
                <w:rFonts w:cstheme="minorHAnsi"/>
                <w:b/>
                <w:bCs/>
              </w:rPr>
            </w:pPr>
            <w:ins w:id="52025"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7B78A837" w14:textId="77777777" w:rsidR="00BD68A7" w:rsidRPr="00FF6A71" w:rsidRDefault="00BD68A7" w:rsidP="00015922">
            <w:pPr>
              <w:keepNext/>
              <w:spacing w:before="0" w:after="0" w:line="240" w:lineRule="auto"/>
              <w:jc w:val="center"/>
              <w:rPr>
                <w:ins w:id="52026" w:author="pete jones" w:date="2022-01-04T12:01:00Z"/>
                <w:rFonts w:cstheme="minorHAnsi"/>
                <w:b/>
                <w:bCs/>
              </w:rPr>
            </w:pPr>
            <w:ins w:id="52027"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5EDA407D" w14:textId="77777777" w:rsidR="00BD68A7" w:rsidRPr="00FF6A71" w:rsidRDefault="00BD68A7" w:rsidP="00015922">
            <w:pPr>
              <w:keepNext/>
              <w:spacing w:before="0" w:after="0" w:line="240" w:lineRule="auto"/>
              <w:jc w:val="center"/>
              <w:rPr>
                <w:ins w:id="52028" w:author="pete jones" w:date="2022-01-04T12:01:00Z"/>
                <w:rFonts w:cstheme="minorHAnsi"/>
                <w:b/>
                <w:bCs/>
              </w:rPr>
            </w:pPr>
            <w:ins w:id="52029"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75E8D4A6" w14:textId="77777777" w:rsidR="00BD68A7" w:rsidRPr="00FF6A71" w:rsidRDefault="00BD68A7" w:rsidP="00015922">
            <w:pPr>
              <w:keepNext/>
              <w:spacing w:before="0" w:after="0" w:line="240" w:lineRule="auto"/>
              <w:jc w:val="center"/>
              <w:rPr>
                <w:ins w:id="52030" w:author="pete jones" w:date="2022-01-04T12:01:00Z"/>
                <w:rFonts w:cstheme="minorHAnsi"/>
                <w:b/>
                <w:bCs/>
              </w:rPr>
            </w:pPr>
            <w:ins w:id="52031" w:author="pete jones" w:date="2022-01-04T12:01:00Z">
              <w:r w:rsidRPr="00FF6A71">
                <w:rPr>
                  <w:rFonts w:cstheme="minorHAnsi"/>
                  <w:b/>
                  <w:bCs/>
                </w:rPr>
                <w:t>Avg</w:t>
              </w:r>
            </w:ins>
          </w:p>
        </w:tc>
      </w:tr>
      <w:tr w:rsidR="00BD68A7" w:rsidRPr="00FF6A71" w14:paraId="61C1B60E" w14:textId="77777777" w:rsidTr="00015922">
        <w:trPr>
          <w:trHeight w:val="300"/>
          <w:jc w:val="center"/>
          <w:ins w:id="52032" w:author="pete jones" w:date="2022-01-04T12:01:00Z"/>
        </w:trPr>
        <w:tc>
          <w:tcPr>
            <w:tcW w:w="814" w:type="dxa"/>
            <w:tcBorders>
              <w:right w:val="single" w:sz="4" w:space="0" w:color="auto"/>
            </w:tcBorders>
            <w:vAlign w:val="center"/>
          </w:tcPr>
          <w:p w14:paraId="37A0ED26" w14:textId="77777777" w:rsidR="00BD68A7" w:rsidRPr="00FF6A71" w:rsidRDefault="00BD68A7" w:rsidP="00015922">
            <w:pPr>
              <w:keepNext/>
              <w:spacing w:before="0" w:after="0" w:line="240" w:lineRule="auto"/>
              <w:jc w:val="center"/>
              <w:rPr>
                <w:ins w:id="52033" w:author="pete jones" w:date="2022-01-04T12:01:00Z"/>
                <w:rFonts w:cstheme="minorHAnsi"/>
                <w:b/>
                <w:bCs/>
              </w:rPr>
            </w:pPr>
            <w:ins w:id="52034"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B6A3F9" w14:textId="77777777" w:rsidR="00BD68A7" w:rsidRPr="00FF6A71" w:rsidRDefault="00BD68A7" w:rsidP="00015922">
            <w:pPr>
              <w:keepNext/>
              <w:spacing w:before="0" w:after="0" w:line="240" w:lineRule="auto"/>
              <w:jc w:val="center"/>
              <w:rPr>
                <w:ins w:id="52035" w:author="pete jones" w:date="2022-01-04T12:01:00Z"/>
                <w:rFonts w:cs="Calibri"/>
                <w:color w:val="000000"/>
                <w:sz w:val="22"/>
              </w:rPr>
            </w:pPr>
            <w:ins w:id="52036" w:author="pete jones" w:date="2022-01-04T12:01:00Z">
              <w:r w:rsidRPr="00FF6A71">
                <w:rPr>
                  <w:rFonts w:cs="Calibri"/>
                  <w:color w:val="000000"/>
                  <w:sz w:val="22"/>
                </w:rPr>
                <w:t>5</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0BD4F2B" w14:textId="77777777" w:rsidR="00BD68A7" w:rsidRPr="00FF6A71" w:rsidRDefault="00BD68A7" w:rsidP="00015922">
            <w:pPr>
              <w:keepNext/>
              <w:spacing w:before="0" w:after="0" w:line="240" w:lineRule="auto"/>
              <w:jc w:val="center"/>
              <w:rPr>
                <w:ins w:id="52037" w:author="pete jones" w:date="2022-01-04T12:01:00Z"/>
                <w:rFonts w:cs="Calibri"/>
                <w:color w:val="000000"/>
                <w:sz w:val="22"/>
              </w:rPr>
            </w:pPr>
            <w:ins w:id="52038" w:author="pete jones" w:date="2022-01-04T12:01:00Z">
              <w:r w:rsidRPr="00FF6A71">
                <w:rPr>
                  <w:rFonts w:cs="Calibri"/>
                  <w:color w:val="000000"/>
                  <w:sz w:val="22"/>
                </w:rPr>
                <w:t>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992D193" w14:textId="77777777" w:rsidR="00BD68A7" w:rsidRPr="00FF6A71" w:rsidRDefault="00BD68A7" w:rsidP="00015922">
            <w:pPr>
              <w:keepNext/>
              <w:spacing w:before="0" w:after="0" w:line="240" w:lineRule="auto"/>
              <w:jc w:val="center"/>
              <w:rPr>
                <w:ins w:id="52039" w:author="pete jones" w:date="2022-01-04T12:01:00Z"/>
                <w:rFonts w:cs="Calibri"/>
                <w:color w:val="000000"/>
                <w:sz w:val="22"/>
              </w:rPr>
            </w:pPr>
            <w:ins w:id="52040" w:author="pete jones" w:date="2022-01-04T12:01:00Z">
              <w:r w:rsidRPr="00FF6A71">
                <w:rPr>
                  <w:rFonts w:cs="Calibri"/>
                  <w:color w:val="000000"/>
                  <w:sz w:val="22"/>
                </w:rPr>
                <w:t>13</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07EF402" w14:textId="77777777" w:rsidR="00BD68A7" w:rsidRPr="00FF6A71" w:rsidRDefault="00BD68A7" w:rsidP="00015922">
            <w:pPr>
              <w:keepNext/>
              <w:spacing w:before="0" w:after="0" w:line="240" w:lineRule="auto"/>
              <w:jc w:val="center"/>
              <w:rPr>
                <w:ins w:id="52041" w:author="pete jones" w:date="2022-01-04T12:01:00Z"/>
                <w:rFonts w:cs="Calibri"/>
                <w:color w:val="000000"/>
                <w:sz w:val="22"/>
              </w:rPr>
            </w:pPr>
            <w:ins w:id="52042" w:author="pete jones" w:date="2022-01-04T12:01:00Z">
              <w:r w:rsidRPr="00FF6A71">
                <w:rPr>
                  <w:rFonts w:cs="Calibri"/>
                  <w:color w:val="000000"/>
                  <w:sz w:val="22"/>
                </w:rPr>
                <w:t>8</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163BCA0" w14:textId="77777777" w:rsidR="00BD68A7" w:rsidRPr="00FF6A71" w:rsidRDefault="00BD68A7" w:rsidP="00015922">
            <w:pPr>
              <w:keepNext/>
              <w:spacing w:before="0" w:after="0" w:line="240" w:lineRule="auto"/>
              <w:jc w:val="center"/>
              <w:rPr>
                <w:ins w:id="52043" w:author="pete jones" w:date="2022-01-04T12:01:00Z"/>
                <w:rFonts w:cs="Calibri"/>
                <w:color w:val="000000"/>
                <w:sz w:val="22"/>
              </w:rPr>
            </w:pPr>
            <w:ins w:id="52044" w:author="pete jones" w:date="2022-01-04T12:01:00Z">
              <w:r w:rsidRPr="00FF6A71">
                <w:rPr>
                  <w:rFonts w:cs="Calibri"/>
                  <w:color w:val="000000"/>
                  <w:sz w:val="22"/>
                </w:rPr>
                <w:t>3</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1A484668" w14:textId="77777777" w:rsidR="00BD68A7" w:rsidRPr="00FF6A71" w:rsidRDefault="00BD68A7" w:rsidP="00015922">
            <w:pPr>
              <w:keepNext/>
              <w:spacing w:before="0" w:after="0" w:line="240" w:lineRule="auto"/>
              <w:jc w:val="center"/>
              <w:rPr>
                <w:ins w:id="52045" w:author="pete jones" w:date="2022-01-04T12:01:00Z"/>
                <w:rFonts w:cs="Calibri"/>
                <w:color w:val="000000"/>
                <w:sz w:val="22"/>
              </w:rPr>
            </w:pPr>
            <w:ins w:id="52046" w:author="pete jones" w:date="2022-01-04T12:01:00Z">
              <w:r w:rsidRPr="00FF6A71">
                <w:rPr>
                  <w:rFonts w:cs="Calibri"/>
                  <w:color w:val="000000"/>
                  <w:sz w:val="22"/>
                </w:rPr>
                <w:t>2.94</w:t>
              </w:r>
            </w:ins>
          </w:p>
        </w:tc>
      </w:tr>
      <w:tr w:rsidR="00BD68A7" w:rsidRPr="00FF6A71" w14:paraId="09A2582C" w14:textId="77777777" w:rsidTr="00015922">
        <w:trPr>
          <w:trHeight w:val="300"/>
          <w:jc w:val="center"/>
          <w:ins w:id="52047" w:author="pete jones" w:date="2022-01-04T12:01:00Z"/>
        </w:trPr>
        <w:tc>
          <w:tcPr>
            <w:tcW w:w="814" w:type="dxa"/>
            <w:tcBorders>
              <w:right w:val="single" w:sz="4" w:space="0" w:color="auto"/>
            </w:tcBorders>
            <w:vAlign w:val="center"/>
          </w:tcPr>
          <w:p w14:paraId="5F7232B7" w14:textId="77777777" w:rsidR="00BD68A7" w:rsidRPr="00FF6A71" w:rsidRDefault="00BD68A7" w:rsidP="00015922">
            <w:pPr>
              <w:keepNext/>
              <w:spacing w:before="0" w:after="0" w:line="240" w:lineRule="auto"/>
              <w:jc w:val="center"/>
              <w:rPr>
                <w:ins w:id="52048" w:author="pete jones" w:date="2022-01-04T12:01:00Z"/>
                <w:rFonts w:cstheme="minorHAnsi"/>
                <w:b/>
                <w:bCs/>
              </w:rPr>
            </w:pPr>
            <w:ins w:id="52049"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3B108B72" w14:textId="77777777" w:rsidR="00BD68A7" w:rsidRPr="00FF6A71" w:rsidRDefault="00BD68A7" w:rsidP="00015922">
            <w:pPr>
              <w:keepNext/>
              <w:spacing w:before="0" w:after="0" w:line="240" w:lineRule="auto"/>
              <w:jc w:val="center"/>
              <w:rPr>
                <w:ins w:id="52050" w:author="pete jones" w:date="2022-01-04T12:01:00Z"/>
                <w:rFonts w:cs="Calibri"/>
                <w:color w:val="000000"/>
                <w:sz w:val="22"/>
              </w:rPr>
            </w:pPr>
            <w:ins w:id="52051" w:author="pete jones" w:date="2022-01-04T12:01:00Z">
              <w:r w:rsidRPr="00FF6A71">
                <w:rPr>
                  <w:rFonts w:cs="Calibri"/>
                  <w:color w:val="000000"/>
                  <w:sz w:val="22"/>
                </w:rPr>
                <w:t>14%</w:t>
              </w:r>
            </w:ins>
          </w:p>
        </w:tc>
        <w:tc>
          <w:tcPr>
            <w:tcW w:w="814" w:type="dxa"/>
            <w:tcBorders>
              <w:top w:val="nil"/>
              <w:left w:val="nil"/>
              <w:bottom w:val="single" w:sz="4" w:space="0" w:color="auto"/>
              <w:right w:val="single" w:sz="4" w:space="0" w:color="auto"/>
            </w:tcBorders>
            <w:shd w:val="clear" w:color="auto" w:fill="auto"/>
            <w:noWrap/>
            <w:vAlign w:val="center"/>
          </w:tcPr>
          <w:p w14:paraId="04C25CA6" w14:textId="77777777" w:rsidR="00BD68A7" w:rsidRPr="00FF6A71" w:rsidRDefault="00BD68A7" w:rsidP="00015922">
            <w:pPr>
              <w:keepNext/>
              <w:spacing w:before="0" w:after="0" w:line="240" w:lineRule="auto"/>
              <w:jc w:val="center"/>
              <w:rPr>
                <w:ins w:id="52052" w:author="pete jones" w:date="2022-01-04T12:01:00Z"/>
                <w:rFonts w:cs="Calibri"/>
                <w:color w:val="000000"/>
                <w:sz w:val="22"/>
              </w:rPr>
            </w:pPr>
            <w:ins w:id="52053" w:author="pete jones" w:date="2022-01-04T12:01:00Z">
              <w:r w:rsidRPr="00FF6A71">
                <w:rPr>
                  <w:rFonts w:cs="Calibri"/>
                  <w:color w:val="000000"/>
                  <w:sz w:val="22"/>
                </w:rPr>
                <w:t>17%</w:t>
              </w:r>
            </w:ins>
          </w:p>
        </w:tc>
        <w:tc>
          <w:tcPr>
            <w:tcW w:w="814" w:type="dxa"/>
            <w:tcBorders>
              <w:top w:val="nil"/>
              <w:left w:val="nil"/>
              <w:bottom w:val="single" w:sz="4" w:space="0" w:color="auto"/>
              <w:right w:val="single" w:sz="4" w:space="0" w:color="auto"/>
            </w:tcBorders>
            <w:shd w:val="clear" w:color="auto" w:fill="auto"/>
            <w:noWrap/>
            <w:vAlign w:val="center"/>
          </w:tcPr>
          <w:p w14:paraId="2F6903AE" w14:textId="77777777" w:rsidR="00BD68A7" w:rsidRPr="00FF6A71" w:rsidRDefault="00BD68A7" w:rsidP="00015922">
            <w:pPr>
              <w:keepNext/>
              <w:spacing w:before="0" w:after="0" w:line="240" w:lineRule="auto"/>
              <w:jc w:val="center"/>
              <w:rPr>
                <w:ins w:id="52054" w:author="pete jones" w:date="2022-01-04T12:01:00Z"/>
                <w:rFonts w:cs="Calibri"/>
                <w:color w:val="000000"/>
                <w:sz w:val="22"/>
              </w:rPr>
            </w:pPr>
            <w:ins w:id="52055" w:author="pete jones" w:date="2022-01-04T12:01:00Z">
              <w:r w:rsidRPr="00FF6A71">
                <w:rPr>
                  <w:rFonts w:cs="Calibri"/>
                  <w:color w:val="000000"/>
                  <w:sz w:val="22"/>
                </w:rPr>
                <w:t>37%</w:t>
              </w:r>
            </w:ins>
          </w:p>
        </w:tc>
        <w:tc>
          <w:tcPr>
            <w:tcW w:w="692" w:type="dxa"/>
            <w:tcBorders>
              <w:top w:val="nil"/>
              <w:left w:val="nil"/>
              <w:bottom w:val="single" w:sz="4" w:space="0" w:color="auto"/>
              <w:right w:val="single" w:sz="4" w:space="0" w:color="auto"/>
            </w:tcBorders>
            <w:shd w:val="clear" w:color="auto" w:fill="auto"/>
            <w:noWrap/>
            <w:vAlign w:val="center"/>
          </w:tcPr>
          <w:p w14:paraId="6ABEE69A" w14:textId="77777777" w:rsidR="00BD68A7" w:rsidRPr="00FF6A71" w:rsidRDefault="00BD68A7" w:rsidP="00015922">
            <w:pPr>
              <w:keepNext/>
              <w:spacing w:before="0" w:after="0" w:line="240" w:lineRule="auto"/>
              <w:jc w:val="center"/>
              <w:rPr>
                <w:ins w:id="52056" w:author="pete jones" w:date="2022-01-04T12:01:00Z"/>
                <w:rFonts w:cs="Calibri"/>
                <w:color w:val="000000"/>
                <w:sz w:val="22"/>
              </w:rPr>
            </w:pPr>
            <w:ins w:id="52057" w:author="pete jones" w:date="2022-01-04T12:01:00Z">
              <w:r w:rsidRPr="00FF6A71">
                <w:rPr>
                  <w:rFonts w:cs="Calibri"/>
                  <w:color w:val="000000"/>
                  <w:sz w:val="22"/>
                </w:rPr>
                <w:t>23%</w:t>
              </w:r>
            </w:ins>
          </w:p>
        </w:tc>
        <w:tc>
          <w:tcPr>
            <w:tcW w:w="692" w:type="dxa"/>
            <w:tcBorders>
              <w:top w:val="nil"/>
              <w:left w:val="nil"/>
              <w:bottom w:val="single" w:sz="4" w:space="0" w:color="auto"/>
              <w:right w:val="single" w:sz="4" w:space="0" w:color="auto"/>
            </w:tcBorders>
            <w:shd w:val="clear" w:color="auto" w:fill="auto"/>
            <w:noWrap/>
            <w:vAlign w:val="center"/>
          </w:tcPr>
          <w:p w14:paraId="38A18B38" w14:textId="77777777" w:rsidR="00BD68A7" w:rsidRPr="00FF6A71" w:rsidRDefault="00BD68A7" w:rsidP="00015922">
            <w:pPr>
              <w:keepNext/>
              <w:spacing w:before="0" w:after="0" w:line="240" w:lineRule="auto"/>
              <w:jc w:val="center"/>
              <w:rPr>
                <w:ins w:id="52058" w:author="pete jones" w:date="2022-01-04T12:01:00Z"/>
                <w:rFonts w:cs="Calibri"/>
                <w:color w:val="000000"/>
                <w:sz w:val="22"/>
              </w:rPr>
            </w:pPr>
            <w:ins w:id="52059" w:author="pete jones" w:date="2022-01-04T12:01:00Z">
              <w:r w:rsidRPr="00FF6A71">
                <w:rPr>
                  <w:rFonts w:cs="Calibri"/>
                  <w:color w:val="000000"/>
                  <w:sz w:val="22"/>
                </w:rPr>
                <w:t>9%</w:t>
              </w:r>
            </w:ins>
          </w:p>
        </w:tc>
        <w:tc>
          <w:tcPr>
            <w:tcW w:w="692" w:type="dxa"/>
            <w:tcBorders>
              <w:top w:val="nil"/>
              <w:left w:val="nil"/>
              <w:bottom w:val="single" w:sz="4" w:space="0" w:color="auto"/>
              <w:right w:val="single" w:sz="4" w:space="0" w:color="auto"/>
            </w:tcBorders>
            <w:shd w:val="clear" w:color="auto" w:fill="auto"/>
            <w:vAlign w:val="bottom"/>
          </w:tcPr>
          <w:p w14:paraId="2866C50D" w14:textId="77777777" w:rsidR="00BD68A7" w:rsidRPr="00FF6A71" w:rsidRDefault="00BD68A7" w:rsidP="00015922">
            <w:pPr>
              <w:keepNext/>
              <w:spacing w:before="0" w:after="0" w:line="240" w:lineRule="auto"/>
              <w:jc w:val="center"/>
              <w:rPr>
                <w:ins w:id="52060" w:author="pete jones" w:date="2022-01-04T12:01:00Z"/>
                <w:rFonts w:cs="Calibri"/>
                <w:color w:val="000000"/>
                <w:sz w:val="22"/>
              </w:rPr>
            </w:pPr>
            <w:ins w:id="52061" w:author="pete jones" w:date="2022-01-04T12:01:00Z">
              <w:r w:rsidRPr="00FF6A71">
                <w:rPr>
                  <w:rFonts w:cs="Calibri"/>
                  <w:color w:val="000000"/>
                  <w:sz w:val="22"/>
                </w:rPr>
                <w:t> </w:t>
              </w:r>
            </w:ins>
          </w:p>
        </w:tc>
      </w:tr>
    </w:tbl>
    <w:p w14:paraId="341D384C" w14:textId="77777777" w:rsidR="00BD68A7" w:rsidRPr="00FF6A71" w:rsidRDefault="00BD68A7" w:rsidP="00BD68A7">
      <w:pPr>
        <w:keepNext/>
        <w:rPr>
          <w:ins w:id="52062" w:author="pete jones" w:date="2022-01-04T12:01:00Z"/>
        </w:rPr>
      </w:pPr>
      <w:ins w:id="52063" w:author="pete jones" w:date="2022-01-04T12:01:00Z">
        <w:r w:rsidRPr="00FF6A71">
          <w:t>FS10 - Using collaborative tasks has improved my project planning skill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7BEAA23C" w14:textId="77777777" w:rsidTr="00015922">
        <w:trPr>
          <w:trHeight w:val="300"/>
          <w:jc w:val="center"/>
          <w:ins w:id="52064" w:author="pete jones" w:date="2022-01-04T12:01:00Z"/>
        </w:trPr>
        <w:tc>
          <w:tcPr>
            <w:tcW w:w="814" w:type="dxa"/>
            <w:tcBorders>
              <w:bottom w:val="single" w:sz="4" w:space="0" w:color="auto"/>
            </w:tcBorders>
            <w:shd w:val="clear" w:color="auto" w:fill="E7E6E6" w:themeFill="background2"/>
            <w:vAlign w:val="center"/>
          </w:tcPr>
          <w:p w14:paraId="60058ACF" w14:textId="77777777" w:rsidR="00BD68A7" w:rsidRPr="00FF6A71" w:rsidRDefault="00BD68A7" w:rsidP="00015922">
            <w:pPr>
              <w:keepNext/>
              <w:spacing w:before="0" w:after="0" w:line="240" w:lineRule="auto"/>
              <w:jc w:val="center"/>
              <w:rPr>
                <w:ins w:id="52065" w:author="pete jones" w:date="2022-01-04T12:01:00Z"/>
                <w:rFonts w:cstheme="minorHAnsi"/>
                <w:b/>
                <w:bCs/>
              </w:rPr>
            </w:pPr>
            <w:ins w:id="52066"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4FAB00D0" w14:textId="77777777" w:rsidR="00BD68A7" w:rsidRPr="00FF6A71" w:rsidRDefault="00BD68A7" w:rsidP="00015922">
            <w:pPr>
              <w:keepNext/>
              <w:spacing w:before="0" w:after="0" w:line="240" w:lineRule="auto"/>
              <w:jc w:val="center"/>
              <w:rPr>
                <w:ins w:id="52067" w:author="pete jones" w:date="2022-01-04T12:01:00Z"/>
                <w:rFonts w:cstheme="minorHAnsi"/>
                <w:b/>
                <w:bCs/>
              </w:rPr>
            </w:pPr>
            <w:ins w:id="52068"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6E4B0EB1" w14:textId="77777777" w:rsidR="00BD68A7" w:rsidRPr="00FF6A71" w:rsidRDefault="00BD68A7" w:rsidP="00015922">
            <w:pPr>
              <w:keepNext/>
              <w:spacing w:before="0" w:after="0" w:line="240" w:lineRule="auto"/>
              <w:jc w:val="center"/>
              <w:rPr>
                <w:ins w:id="52069" w:author="pete jones" w:date="2022-01-04T12:01:00Z"/>
                <w:rFonts w:cstheme="minorHAnsi"/>
                <w:b/>
                <w:bCs/>
              </w:rPr>
            </w:pPr>
            <w:ins w:id="52070"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507F820E" w14:textId="77777777" w:rsidR="00BD68A7" w:rsidRPr="00FF6A71" w:rsidRDefault="00BD68A7" w:rsidP="00015922">
            <w:pPr>
              <w:keepNext/>
              <w:spacing w:before="0" w:after="0" w:line="240" w:lineRule="auto"/>
              <w:jc w:val="center"/>
              <w:rPr>
                <w:ins w:id="52071" w:author="pete jones" w:date="2022-01-04T12:01:00Z"/>
                <w:rFonts w:cstheme="minorHAnsi"/>
                <w:b/>
                <w:bCs/>
              </w:rPr>
            </w:pPr>
            <w:ins w:id="52072"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46AD2056" w14:textId="77777777" w:rsidR="00BD68A7" w:rsidRPr="00FF6A71" w:rsidRDefault="00BD68A7" w:rsidP="00015922">
            <w:pPr>
              <w:keepNext/>
              <w:spacing w:before="0" w:after="0" w:line="240" w:lineRule="auto"/>
              <w:jc w:val="center"/>
              <w:rPr>
                <w:ins w:id="52073" w:author="pete jones" w:date="2022-01-04T12:01:00Z"/>
                <w:rFonts w:cstheme="minorHAnsi"/>
                <w:b/>
                <w:bCs/>
              </w:rPr>
            </w:pPr>
            <w:ins w:id="52074"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7ABE677E" w14:textId="77777777" w:rsidR="00BD68A7" w:rsidRPr="00FF6A71" w:rsidRDefault="00BD68A7" w:rsidP="00015922">
            <w:pPr>
              <w:keepNext/>
              <w:spacing w:before="0" w:after="0" w:line="240" w:lineRule="auto"/>
              <w:jc w:val="center"/>
              <w:rPr>
                <w:ins w:id="52075" w:author="pete jones" w:date="2022-01-04T12:01:00Z"/>
                <w:rFonts w:cstheme="minorHAnsi"/>
                <w:b/>
                <w:bCs/>
              </w:rPr>
            </w:pPr>
            <w:ins w:id="52076"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75954E52" w14:textId="77777777" w:rsidR="00BD68A7" w:rsidRPr="00FF6A71" w:rsidRDefault="00BD68A7" w:rsidP="00015922">
            <w:pPr>
              <w:keepNext/>
              <w:spacing w:before="0" w:after="0" w:line="240" w:lineRule="auto"/>
              <w:jc w:val="center"/>
              <w:rPr>
                <w:ins w:id="52077" w:author="pete jones" w:date="2022-01-04T12:01:00Z"/>
                <w:rFonts w:cstheme="minorHAnsi"/>
                <w:b/>
                <w:bCs/>
              </w:rPr>
            </w:pPr>
            <w:ins w:id="52078" w:author="pete jones" w:date="2022-01-04T12:01:00Z">
              <w:r w:rsidRPr="00FF6A71">
                <w:rPr>
                  <w:rFonts w:cstheme="minorHAnsi"/>
                  <w:b/>
                  <w:bCs/>
                </w:rPr>
                <w:t>Avg</w:t>
              </w:r>
            </w:ins>
          </w:p>
        </w:tc>
      </w:tr>
      <w:tr w:rsidR="00BD68A7" w:rsidRPr="00FF6A71" w14:paraId="1E535116" w14:textId="77777777" w:rsidTr="00015922">
        <w:trPr>
          <w:trHeight w:val="300"/>
          <w:jc w:val="center"/>
          <w:ins w:id="52079" w:author="pete jones" w:date="2022-01-04T12:01:00Z"/>
        </w:trPr>
        <w:tc>
          <w:tcPr>
            <w:tcW w:w="814" w:type="dxa"/>
            <w:tcBorders>
              <w:right w:val="single" w:sz="4" w:space="0" w:color="auto"/>
            </w:tcBorders>
            <w:vAlign w:val="center"/>
          </w:tcPr>
          <w:p w14:paraId="735EE123" w14:textId="77777777" w:rsidR="00BD68A7" w:rsidRPr="00FF6A71" w:rsidRDefault="00BD68A7" w:rsidP="00015922">
            <w:pPr>
              <w:keepNext/>
              <w:spacing w:before="0" w:after="0" w:line="240" w:lineRule="auto"/>
              <w:jc w:val="center"/>
              <w:rPr>
                <w:ins w:id="52080" w:author="pete jones" w:date="2022-01-04T12:01:00Z"/>
                <w:rFonts w:cstheme="minorHAnsi"/>
                <w:b/>
                <w:bCs/>
              </w:rPr>
            </w:pPr>
            <w:ins w:id="52081"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EFF9F9" w14:textId="77777777" w:rsidR="00BD68A7" w:rsidRPr="00FF6A71" w:rsidRDefault="00BD68A7" w:rsidP="00015922">
            <w:pPr>
              <w:keepNext/>
              <w:spacing w:before="0" w:after="0" w:line="240" w:lineRule="auto"/>
              <w:jc w:val="center"/>
              <w:rPr>
                <w:ins w:id="52082" w:author="pete jones" w:date="2022-01-04T12:01:00Z"/>
                <w:rFonts w:cs="Calibri"/>
                <w:color w:val="000000"/>
                <w:sz w:val="22"/>
              </w:rPr>
            </w:pPr>
            <w:ins w:id="52083" w:author="pete jones" w:date="2022-01-04T12:01:00Z">
              <w:r w:rsidRPr="00FF6A71">
                <w:rPr>
                  <w:rFonts w:cs="Calibri"/>
                  <w:color w:val="000000"/>
                  <w:sz w:val="22"/>
                </w:rPr>
                <w:t>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6557B7B" w14:textId="77777777" w:rsidR="00BD68A7" w:rsidRPr="00FF6A71" w:rsidRDefault="00BD68A7" w:rsidP="00015922">
            <w:pPr>
              <w:keepNext/>
              <w:spacing w:before="0" w:after="0" w:line="240" w:lineRule="auto"/>
              <w:jc w:val="center"/>
              <w:rPr>
                <w:ins w:id="52084" w:author="pete jones" w:date="2022-01-04T12:01:00Z"/>
                <w:rFonts w:cs="Calibri"/>
                <w:color w:val="000000"/>
                <w:sz w:val="22"/>
              </w:rPr>
            </w:pPr>
            <w:ins w:id="52085" w:author="pete jones" w:date="2022-01-04T12:01:00Z">
              <w:r w:rsidRPr="00FF6A71">
                <w:rPr>
                  <w:rFonts w:cs="Calibri"/>
                  <w:color w:val="000000"/>
                  <w:sz w:val="22"/>
                </w:rPr>
                <w:t>2</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86EF61A" w14:textId="77777777" w:rsidR="00BD68A7" w:rsidRPr="00FF6A71" w:rsidRDefault="00BD68A7" w:rsidP="00015922">
            <w:pPr>
              <w:keepNext/>
              <w:spacing w:before="0" w:after="0" w:line="240" w:lineRule="auto"/>
              <w:jc w:val="center"/>
              <w:rPr>
                <w:ins w:id="52086" w:author="pete jones" w:date="2022-01-04T12:01:00Z"/>
                <w:rFonts w:cs="Calibri"/>
                <w:color w:val="000000"/>
                <w:sz w:val="22"/>
              </w:rPr>
            </w:pPr>
            <w:ins w:id="52087"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3E403D0" w14:textId="77777777" w:rsidR="00BD68A7" w:rsidRPr="00FF6A71" w:rsidRDefault="00BD68A7" w:rsidP="00015922">
            <w:pPr>
              <w:keepNext/>
              <w:spacing w:before="0" w:after="0" w:line="240" w:lineRule="auto"/>
              <w:jc w:val="center"/>
              <w:rPr>
                <w:ins w:id="52088" w:author="pete jones" w:date="2022-01-04T12:01:00Z"/>
                <w:rFonts w:cs="Calibri"/>
                <w:color w:val="000000"/>
                <w:sz w:val="22"/>
              </w:rPr>
            </w:pPr>
            <w:ins w:id="52089" w:author="pete jones" w:date="2022-01-04T12:01:00Z">
              <w:r w:rsidRPr="00FF6A71">
                <w:rPr>
                  <w:rFonts w:cs="Calibri"/>
                  <w:color w:val="000000"/>
                  <w:sz w:val="22"/>
                </w:rPr>
                <w:t>11</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D72F72A" w14:textId="77777777" w:rsidR="00BD68A7" w:rsidRPr="00FF6A71" w:rsidRDefault="00BD68A7" w:rsidP="00015922">
            <w:pPr>
              <w:keepNext/>
              <w:spacing w:before="0" w:after="0" w:line="240" w:lineRule="auto"/>
              <w:jc w:val="center"/>
              <w:rPr>
                <w:ins w:id="52090" w:author="pete jones" w:date="2022-01-04T12:01:00Z"/>
                <w:rFonts w:cs="Calibri"/>
                <w:color w:val="000000"/>
                <w:sz w:val="22"/>
              </w:rPr>
            </w:pPr>
            <w:ins w:id="52091" w:author="pete jones" w:date="2022-01-04T12:01:00Z">
              <w:r w:rsidRPr="00FF6A71">
                <w:rPr>
                  <w:rFonts w:cs="Calibri"/>
                  <w:color w:val="000000"/>
                  <w:sz w:val="22"/>
                </w:rPr>
                <w:t>9</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2E80CD5E" w14:textId="77777777" w:rsidR="00BD68A7" w:rsidRPr="00FF6A71" w:rsidRDefault="00BD68A7" w:rsidP="00015922">
            <w:pPr>
              <w:keepNext/>
              <w:spacing w:before="0" w:after="0" w:line="240" w:lineRule="auto"/>
              <w:jc w:val="center"/>
              <w:rPr>
                <w:ins w:id="52092" w:author="pete jones" w:date="2022-01-04T12:01:00Z"/>
                <w:rFonts w:cs="Calibri"/>
                <w:color w:val="000000"/>
                <w:sz w:val="22"/>
              </w:rPr>
            </w:pPr>
            <w:ins w:id="52093" w:author="pete jones" w:date="2022-01-04T12:01:00Z">
              <w:r w:rsidRPr="00FF6A71">
                <w:rPr>
                  <w:rFonts w:cs="Calibri"/>
                  <w:color w:val="000000"/>
                  <w:sz w:val="22"/>
                </w:rPr>
                <w:t>3.37</w:t>
              </w:r>
            </w:ins>
          </w:p>
        </w:tc>
      </w:tr>
      <w:tr w:rsidR="00BD68A7" w:rsidRPr="00FF6A71" w14:paraId="39146FD8" w14:textId="77777777" w:rsidTr="00015922">
        <w:trPr>
          <w:trHeight w:val="300"/>
          <w:jc w:val="center"/>
          <w:ins w:id="52094" w:author="pete jones" w:date="2022-01-04T12:01:00Z"/>
        </w:trPr>
        <w:tc>
          <w:tcPr>
            <w:tcW w:w="814" w:type="dxa"/>
            <w:tcBorders>
              <w:right w:val="single" w:sz="4" w:space="0" w:color="auto"/>
            </w:tcBorders>
            <w:vAlign w:val="center"/>
          </w:tcPr>
          <w:p w14:paraId="7D5A8CD5" w14:textId="77777777" w:rsidR="00BD68A7" w:rsidRPr="00FF6A71" w:rsidRDefault="00BD68A7" w:rsidP="00015922">
            <w:pPr>
              <w:keepNext/>
              <w:spacing w:before="0" w:after="0" w:line="240" w:lineRule="auto"/>
              <w:jc w:val="center"/>
              <w:rPr>
                <w:ins w:id="52095" w:author="pete jones" w:date="2022-01-04T12:01:00Z"/>
                <w:rFonts w:cstheme="minorHAnsi"/>
                <w:b/>
                <w:bCs/>
              </w:rPr>
            </w:pPr>
            <w:ins w:id="52096"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15D9D166" w14:textId="77777777" w:rsidR="00BD68A7" w:rsidRPr="00FF6A71" w:rsidRDefault="00BD68A7" w:rsidP="00015922">
            <w:pPr>
              <w:keepNext/>
              <w:spacing w:before="0" w:after="0" w:line="240" w:lineRule="auto"/>
              <w:jc w:val="center"/>
              <w:rPr>
                <w:ins w:id="52097" w:author="pete jones" w:date="2022-01-04T12:01:00Z"/>
                <w:rFonts w:cs="Calibri"/>
                <w:color w:val="000000"/>
                <w:sz w:val="22"/>
              </w:rPr>
            </w:pPr>
            <w:ins w:id="52098" w:author="pete jones" w:date="2022-01-04T12:01:00Z">
              <w:r w:rsidRPr="00FF6A71">
                <w:rPr>
                  <w:rFonts w:cs="Calibri"/>
                  <w:color w:val="000000"/>
                  <w:sz w:val="22"/>
                </w:rPr>
                <w:t>20%</w:t>
              </w:r>
            </w:ins>
          </w:p>
        </w:tc>
        <w:tc>
          <w:tcPr>
            <w:tcW w:w="814" w:type="dxa"/>
            <w:tcBorders>
              <w:top w:val="nil"/>
              <w:left w:val="nil"/>
              <w:bottom w:val="single" w:sz="4" w:space="0" w:color="auto"/>
              <w:right w:val="single" w:sz="4" w:space="0" w:color="auto"/>
            </w:tcBorders>
            <w:shd w:val="clear" w:color="auto" w:fill="auto"/>
            <w:noWrap/>
            <w:vAlign w:val="center"/>
          </w:tcPr>
          <w:p w14:paraId="60430002" w14:textId="77777777" w:rsidR="00BD68A7" w:rsidRPr="00FF6A71" w:rsidRDefault="00BD68A7" w:rsidP="00015922">
            <w:pPr>
              <w:keepNext/>
              <w:spacing w:before="0" w:after="0" w:line="240" w:lineRule="auto"/>
              <w:jc w:val="center"/>
              <w:rPr>
                <w:ins w:id="52099" w:author="pete jones" w:date="2022-01-04T12:01:00Z"/>
                <w:rFonts w:cs="Calibri"/>
                <w:color w:val="000000"/>
                <w:sz w:val="22"/>
              </w:rPr>
            </w:pPr>
            <w:ins w:id="52100" w:author="pete jones" w:date="2022-01-04T12:01:00Z">
              <w:r w:rsidRPr="00FF6A71">
                <w:rPr>
                  <w:rFonts w:cs="Calibri"/>
                  <w:color w:val="000000"/>
                  <w:sz w:val="22"/>
                </w:rPr>
                <w:t>6%</w:t>
              </w:r>
            </w:ins>
          </w:p>
        </w:tc>
        <w:tc>
          <w:tcPr>
            <w:tcW w:w="814" w:type="dxa"/>
            <w:tcBorders>
              <w:top w:val="nil"/>
              <w:left w:val="nil"/>
              <w:bottom w:val="single" w:sz="4" w:space="0" w:color="auto"/>
              <w:right w:val="single" w:sz="4" w:space="0" w:color="auto"/>
            </w:tcBorders>
            <w:shd w:val="clear" w:color="auto" w:fill="auto"/>
            <w:noWrap/>
            <w:vAlign w:val="center"/>
          </w:tcPr>
          <w:p w14:paraId="05643149" w14:textId="77777777" w:rsidR="00BD68A7" w:rsidRPr="00FF6A71" w:rsidRDefault="00BD68A7" w:rsidP="00015922">
            <w:pPr>
              <w:keepNext/>
              <w:spacing w:before="0" w:after="0" w:line="240" w:lineRule="auto"/>
              <w:jc w:val="center"/>
              <w:rPr>
                <w:ins w:id="52101" w:author="pete jones" w:date="2022-01-04T12:01:00Z"/>
                <w:rFonts w:cs="Calibri"/>
                <w:color w:val="000000"/>
                <w:sz w:val="22"/>
              </w:rPr>
            </w:pPr>
            <w:ins w:id="52102"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noWrap/>
            <w:vAlign w:val="center"/>
          </w:tcPr>
          <w:p w14:paraId="6FC367DA" w14:textId="77777777" w:rsidR="00BD68A7" w:rsidRPr="00FF6A71" w:rsidRDefault="00BD68A7" w:rsidP="00015922">
            <w:pPr>
              <w:keepNext/>
              <w:spacing w:before="0" w:after="0" w:line="240" w:lineRule="auto"/>
              <w:jc w:val="center"/>
              <w:rPr>
                <w:ins w:id="52103" w:author="pete jones" w:date="2022-01-04T12:01:00Z"/>
                <w:rFonts w:cs="Calibri"/>
                <w:color w:val="000000"/>
                <w:sz w:val="22"/>
              </w:rPr>
            </w:pPr>
            <w:ins w:id="52104" w:author="pete jones" w:date="2022-01-04T12:01:00Z">
              <w:r w:rsidRPr="00FF6A71">
                <w:rPr>
                  <w:rFonts w:cs="Calibri"/>
                  <w:color w:val="000000"/>
                  <w:sz w:val="22"/>
                </w:rPr>
                <w:t>31%</w:t>
              </w:r>
            </w:ins>
          </w:p>
        </w:tc>
        <w:tc>
          <w:tcPr>
            <w:tcW w:w="692" w:type="dxa"/>
            <w:tcBorders>
              <w:top w:val="nil"/>
              <w:left w:val="nil"/>
              <w:bottom w:val="single" w:sz="4" w:space="0" w:color="auto"/>
              <w:right w:val="single" w:sz="4" w:space="0" w:color="auto"/>
            </w:tcBorders>
            <w:shd w:val="clear" w:color="auto" w:fill="auto"/>
            <w:noWrap/>
            <w:vAlign w:val="center"/>
          </w:tcPr>
          <w:p w14:paraId="36740816" w14:textId="77777777" w:rsidR="00BD68A7" w:rsidRPr="00FF6A71" w:rsidRDefault="00BD68A7" w:rsidP="00015922">
            <w:pPr>
              <w:keepNext/>
              <w:spacing w:before="0" w:after="0" w:line="240" w:lineRule="auto"/>
              <w:jc w:val="center"/>
              <w:rPr>
                <w:ins w:id="52105" w:author="pete jones" w:date="2022-01-04T12:01:00Z"/>
                <w:rFonts w:cs="Calibri"/>
                <w:color w:val="000000"/>
                <w:sz w:val="22"/>
              </w:rPr>
            </w:pPr>
            <w:ins w:id="52106" w:author="pete jones" w:date="2022-01-04T12:01:00Z">
              <w:r w:rsidRPr="00FF6A71">
                <w:rPr>
                  <w:rFonts w:cs="Calibri"/>
                  <w:color w:val="000000"/>
                  <w:sz w:val="22"/>
                </w:rPr>
                <w:t>26%</w:t>
              </w:r>
            </w:ins>
          </w:p>
        </w:tc>
        <w:tc>
          <w:tcPr>
            <w:tcW w:w="692" w:type="dxa"/>
            <w:tcBorders>
              <w:top w:val="nil"/>
              <w:left w:val="nil"/>
              <w:bottom w:val="single" w:sz="4" w:space="0" w:color="auto"/>
              <w:right w:val="single" w:sz="4" w:space="0" w:color="auto"/>
            </w:tcBorders>
            <w:shd w:val="clear" w:color="auto" w:fill="auto"/>
            <w:vAlign w:val="bottom"/>
          </w:tcPr>
          <w:p w14:paraId="1C67116E" w14:textId="77777777" w:rsidR="00BD68A7" w:rsidRPr="00FF6A71" w:rsidRDefault="00BD68A7" w:rsidP="00015922">
            <w:pPr>
              <w:keepNext/>
              <w:spacing w:before="0" w:after="0" w:line="240" w:lineRule="auto"/>
              <w:jc w:val="center"/>
              <w:rPr>
                <w:ins w:id="52107" w:author="pete jones" w:date="2022-01-04T12:01:00Z"/>
                <w:rFonts w:cs="Calibri"/>
                <w:color w:val="000000"/>
                <w:sz w:val="22"/>
              </w:rPr>
            </w:pPr>
            <w:ins w:id="52108" w:author="pete jones" w:date="2022-01-04T12:01:00Z">
              <w:r w:rsidRPr="00FF6A71">
                <w:rPr>
                  <w:rFonts w:cs="Calibri"/>
                  <w:color w:val="000000"/>
                  <w:sz w:val="22"/>
                </w:rPr>
                <w:t> </w:t>
              </w:r>
            </w:ins>
          </w:p>
        </w:tc>
      </w:tr>
    </w:tbl>
    <w:p w14:paraId="601384DD" w14:textId="77777777" w:rsidR="00BD68A7" w:rsidRPr="00FF6A71" w:rsidRDefault="00BD68A7" w:rsidP="00BD68A7">
      <w:pPr>
        <w:keepNext/>
        <w:rPr>
          <w:ins w:id="52109" w:author="pete jones" w:date="2022-01-04T12:01:00Z"/>
        </w:rPr>
      </w:pPr>
      <w:ins w:id="52110" w:author="pete jones" w:date="2022-01-04T12:01:00Z">
        <w:r w:rsidRPr="00FF6A71">
          <w:t>FS11 - 3DX has improved design review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2821D67F" w14:textId="77777777" w:rsidTr="00015922">
        <w:trPr>
          <w:trHeight w:val="300"/>
          <w:jc w:val="center"/>
          <w:ins w:id="52111" w:author="pete jones" w:date="2022-01-04T12:01:00Z"/>
        </w:trPr>
        <w:tc>
          <w:tcPr>
            <w:tcW w:w="814" w:type="dxa"/>
            <w:tcBorders>
              <w:bottom w:val="single" w:sz="4" w:space="0" w:color="auto"/>
            </w:tcBorders>
            <w:shd w:val="clear" w:color="auto" w:fill="E7E6E6" w:themeFill="background2"/>
            <w:vAlign w:val="center"/>
          </w:tcPr>
          <w:p w14:paraId="67DCF27E" w14:textId="77777777" w:rsidR="00BD68A7" w:rsidRPr="00FF6A71" w:rsidRDefault="00BD68A7" w:rsidP="00015922">
            <w:pPr>
              <w:keepNext/>
              <w:spacing w:before="0" w:after="0" w:line="240" w:lineRule="auto"/>
              <w:jc w:val="center"/>
              <w:rPr>
                <w:ins w:id="52112" w:author="pete jones" w:date="2022-01-04T12:01:00Z"/>
                <w:rFonts w:cstheme="minorHAnsi"/>
                <w:b/>
                <w:bCs/>
              </w:rPr>
            </w:pPr>
            <w:ins w:id="52113"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224FAE4E" w14:textId="77777777" w:rsidR="00BD68A7" w:rsidRPr="00FF6A71" w:rsidRDefault="00BD68A7" w:rsidP="00015922">
            <w:pPr>
              <w:keepNext/>
              <w:spacing w:before="0" w:after="0" w:line="240" w:lineRule="auto"/>
              <w:jc w:val="center"/>
              <w:rPr>
                <w:ins w:id="52114" w:author="pete jones" w:date="2022-01-04T12:01:00Z"/>
                <w:rFonts w:cstheme="minorHAnsi"/>
                <w:b/>
                <w:bCs/>
              </w:rPr>
            </w:pPr>
            <w:ins w:id="52115"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65DEBAB4" w14:textId="77777777" w:rsidR="00BD68A7" w:rsidRPr="00FF6A71" w:rsidRDefault="00BD68A7" w:rsidP="00015922">
            <w:pPr>
              <w:keepNext/>
              <w:spacing w:before="0" w:after="0" w:line="240" w:lineRule="auto"/>
              <w:jc w:val="center"/>
              <w:rPr>
                <w:ins w:id="52116" w:author="pete jones" w:date="2022-01-04T12:01:00Z"/>
                <w:rFonts w:cstheme="minorHAnsi"/>
                <w:b/>
                <w:bCs/>
              </w:rPr>
            </w:pPr>
            <w:ins w:id="52117"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2CAD7976" w14:textId="77777777" w:rsidR="00BD68A7" w:rsidRPr="00FF6A71" w:rsidRDefault="00BD68A7" w:rsidP="00015922">
            <w:pPr>
              <w:keepNext/>
              <w:spacing w:before="0" w:after="0" w:line="240" w:lineRule="auto"/>
              <w:jc w:val="center"/>
              <w:rPr>
                <w:ins w:id="52118" w:author="pete jones" w:date="2022-01-04T12:01:00Z"/>
                <w:rFonts w:cstheme="minorHAnsi"/>
                <w:b/>
                <w:bCs/>
              </w:rPr>
            </w:pPr>
            <w:ins w:id="52119"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16197731" w14:textId="77777777" w:rsidR="00BD68A7" w:rsidRPr="00FF6A71" w:rsidRDefault="00BD68A7" w:rsidP="00015922">
            <w:pPr>
              <w:keepNext/>
              <w:spacing w:before="0" w:after="0" w:line="240" w:lineRule="auto"/>
              <w:jc w:val="center"/>
              <w:rPr>
                <w:ins w:id="52120" w:author="pete jones" w:date="2022-01-04T12:01:00Z"/>
                <w:rFonts w:cstheme="minorHAnsi"/>
                <w:b/>
                <w:bCs/>
              </w:rPr>
            </w:pPr>
            <w:ins w:id="52121"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69FE45AD" w14:textId="77777777" w:rsidR="00BD68A7" w:rsidRPr="00FF6A71" w:rsidRDefault="00BD68A7" w:rsidP="00015922">
            <w:pPr>
              <w:keepNext/>
              <w:spacing w:before="0" w:after="0" w:line="240" w:lineRule="auto"/>
              <w:jc w:val="center"/>
              <w:rPr>
                <w:ins w:id="52122" w:author="pete jones" w:date="2022-01-04T12:01:00Z"/>
                <w:rFonts w:cstheme="minorHAnsi"/>
                <w:b/>
                <w:bCs/>
              </w:rPr>
            </w:pPr>
            <w:ins w:id="52123"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5AC3E480" w14:textId="77777777" w:rsidR="00BD68A7" w:rsidRPr="00FF6A71" w:rsidRDefault="00BD68A7" w:rsidP="00015922">
            <w:pPr>
              <w:keepNext/>
              <w:spacing w:before="0" w:after="0" w:line="240" w:lineRule="auto"/>
              <w:jc w:val="center"/>
              <w:rPr>
                <w:ins w:id="52124" w:author="pete jones" w:date="2022-01-04T12:01:00Z"/>
                <w:rFonts w:cstheme="minorHAnsi"/>
                <w:b/>
                <w:bCs/>
              </w:rPr>
            </w:pPr>
            <w:ins w:id="52125" w:author="pete jones" w:date="2022-01-04T12:01:00Z">
              <w:r w:rsidRPr="00FF6A71">
                <w:rPr>
                  <w:rFonts w:cstheme="minorHAnsi"/>
                  <w:b/>
                  <w:bCs/>
                </w:rPr>
                <w:t>Avg</w:t>
              </w:r>
            </w:ins>
          </w:p>
        </w:tc>
      </w:tr>
      <w:tr w:rsidR="00BD68A7" w:rsidRPr="00FF6A71" w14:paraId="7430BAE8" w14:textId="77777777" w:rsidTr="00015922">
        <w:trPr>
          <w:trHeight w:val="300"/>
          <w:jc w:val="center"/>
          <w:ins w:id="52126" w:author="pete jones" w:date="2022-01-04T12:01:00Z"/>
        </w:trPr>
        <w:tc>
          <w:tcPr>
            <w:tcW w:w="814" w:type="dxa"/>
            <w:tcBorders>
              <w:right w:val="single" w:sz="4" w:space="0" w:color="auto"/>
            </w:tcBorders>
            <w:vAlign w:val="center"/>
          </w:tcPr>
          <w:p w14:paraId="352E915E" w14:textId="77777777" w:rsidR="00BD68A7" w:rsidRPr="00FF6A71" w:rsidRDefault="00BD68A7" w:rsidP="00015922">
            <w:pPr>
              <w:keepNext/>
              <w:spacing w:before="0" w:after="0" w:line="240" w:lineRule="auto"/>
              <w:jc w:val="center"/>
              <w:rPr>
                <w:ins w:id="52127" w:author="pete jones" w:date="2022-01-04T12:01:00Z"/>
                <w:rFonts w:cstheme="minorHAnsi"/>
                <w:b/>
                <w:bCs/>
              </w:rPr>
            </w:pPr>
            <w:ins w:id="52128"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8B84B6" w14:textId="77777777" w:rsidR="00BD68A7" w:rsidRPr="00FF6A71" w:rsidRDefault="00BD68A7" w:rsidP="00015922">
            <w:pPr>
              <w:keepNext/>
              <w:spacing w:before="0" w:after="0" w:line="240" w:lineRule="auto"/>
              <w:jc w:val="center"/>
              <w:rPr>
                <w:ins w:id="52129" w:author="pete jones" w:date="2022-01-04T12:01:00Z"/>
                <w:rFonts w:cs="Calibri"/>
                <w:color w:val="000000"/>
                <w:sz w:val="22"/>
              </w:rPr>
            </w:pPr>
            <w:ins w:id="52130" w:author="pete jones" w:date="2022-01-04T12:01:00Z">
              <w:r w:rsidRPr="00FF6A71">
                <w:rPr>
                  <w:rFonts w:cs="Calibri"/>
                  <w:color w:val="000000"/>
                  <w:sz w:val="22"/>
                </w:rPr>
                <w:t>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16F117C" w14:textId="77777777" w:rsidR="00BD68A7" w:rsidRPr="00FF6A71" w:rsidRDefault="00BD68A7" w:rsidP="00015922">
            <w:pPr>
              <w:keepNext/>
              <w:spacing w:before="0" w:after="0" w:line="240" w:lineRule="auto"/>
              <w:jc w:val="center"/>
              <w:rPr>
                <w:ins w:id="52131" w:author="pete jones" w:date="2022-01-04T12:01:00Z"/>
                <w:rFonts w:cs="Calibri"/>
                <w:color w:val="000000"/>
                <w:sz w:val="22"/>
              </w:rPr>
            </w:pPr>
            <w:ins w:id="52132" w:author="pete jones" w:date="2022-01-04T12:01:00Z">
              <w:r w:rsidRPr="00FF6A71">
                <w:rPr>
                  <w:rFonts w:cs="Calibri"/>
                  <w:color w:val="000000"/>
                  <w:sz w:val="22"/>
                </w:rPr>
                <w:t>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CFE93F1" w14:textId="77777777" w:rsidR="00BD68A7" w:rsidRPr="00FF6A71" w:rsidRDefault="00BD68A7" w:rsidP="00015922">
            <w:pPr>
              <w:keepNext/>
              <w:spacing w:before="0" w:after="0" w:line="240" w:lineRule="auto"/>
              <w:jc w:val="center"/>
              <w:rPr>
                <w:ins w:id="52133" w:author="pete jones" w:date="2022-01-04T12:01:00Z"/>
                <w:rFonts w:cs="Calibri"/>
                <w:color w:val="000000"/>
                <w:sz w:val="22"/>
              </w:rPr>
            </w:pPr>
            <w:ins w:id="52134"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D7E72D9" w14:textId="77777777" w:rsidR="00BD68A7" w:rsidRPr="00FF6A71" w:rsidRDefault="00BD68A7" w:rsidP="00015922">
            <w:pPr>
              <w:keepNext/>
              <w:spacing w:before="0" w:after="0" w:line="240" w:lineRule="auto"/>
              <w:jc w:val="center"/>
              <w:rPr>
                <w:ins w:id="52135" w:author="pete jones" w:date="2022-01-04T12:01:00Z"/>
                <w:rFonts w:cs="Calibri"/>
                <w:color w:val="000000"/>
                <w:sz w:val="22"/>
              </w:rPr>
            </w:pPr>
            <w:ins w:id="52136"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708B0B1" w14:textId="77777777" w:rsidR="00BD68A7" w:rsidRPr="00FF6A71" w:rsidRDefault="00BD68A7" w:rsidP="00015922">
            <w:pPr>
              <w:keepNext/>
              <w:spacing w:before="0" w:after="0" w:line="240" w:lineRule="auto"/>
              <w:jc w:val="center"/>
              <w:rPr>
                <w:ins w:id="52137" w:author="pete jones" w:date="2022-01-04T12:01:00Z"/>
                <w:rFonts w:cs="Calibri"/>
                <w:color w:val="000000"/>
                <w:sz w:val="22"/>
              </w:rPr>
            </w:pPr>
            <w:ins w:id="52138"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536F698A" w14:textId="77777777" w:rsidR="00BD68A7" w:rsidRPr="00FF6A71" w:rsidRDefault="00BD68A7" w:rsidP="00015922">
            <w:pPr>
              <w:keepNext/>
              <w:spacing w:before="0" w:after="0" w:line="240" w:lineRule="auto"/>
              <w:jc w:val="center"/>
              <w:rPr>
                <w:ins w:id="52139" w:author="pete jones" w:date="2022-01-04T12:01:00Z"/>
                <w:rFonts w:cs="Calibri"/>
                <w:color w:val="000000"/>
                <w:sz w:val="22"/>
              </w:rPr>
            </w:pPr>
            <w:ins w:id="52140" w:author="pete jones" w:date="2022-01-04T12:01:00Z">
              <w:r w:rsidRPr="00FF6A71">
                <w:rPr>
                  <w:rFonts w:cs="Calibri"/>
                  <w:color w:val="000000"/>
                  <w:sz w:val="22"/>
                </w:rPr>
                <w:t>2.94</w:t>
              </w:r>
            </w:ins>
          </w:p>
        </w:tc>
      </w:tr>
      <w:tr w:rsidR="00BD68A7" w:rsidRPr="00FF6A71" w14:paraId="0FA99B6C" w14:textId="77777777" w:rsidTr="00015922">
        <w:trPr>
          <w:trHeight w:val="300"/>
          <w:jc w:val="center"/>
          <w:ins w:id="52141" w:author="pete jones" w:date="2022-01-04T12:01:00Z"/>
        </w:trPr>
        <w:tc>
          <w:tcPr>
            <w:tcW w:w="814" w:type="dxa"/>
            <w:tcBorders>
              <w:right w:val="single" w:sz="4" w:space="0" w:color="auto"/>
            </w:tcBorders>
            <w:vAlign w:val="center"/>
          </w:tcPr>
          <w:p w14:paraId="0C7F4614" w14:textId="77777777" w:rsidR="00BD68A7" w:rsidRPr="00FF6A71" w:rsidRDefault="00BD68A7" w:rsidP="00015922">
            <w:pPr>
              <w:keepNext/>
              <w:spacing w:before="0" w:after="0" w:line="240" w:lineRule="auto"/>
              <w:jc w:val="center"/>
              <w:rPr>
                <w:ins w:id="52142" w:author="pete jones" w:date="2022-01-04T12:01:00Z"/>
                <w:rFonts w:cstheme="minorHAnsi"/>
                <w:b/>
                <w:bCs/>
              </w:rPr>
            </w:pPr>
            <w:ins w:id="52143"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9B0210B" w14:textId="77777777" w:rsidR="00BD68A7" w:rsidRPr="00FF6A71" w:rsidRDefault="00BD68A7" w:rsidP="00015922">
            <w:pPr>
              <w:keepNext/>
              <w:spacing w:before="0" w:after="0" w:line="240" w:lineRule="auto"/>
              <w:jc w:val="center"/>
              <w:rPr>
                <w:ins w:id="52144" w:author="pete jones" w:date="2022-01-04T12:01:00Z"/>
                <w:rFonts w:cs="Calibri"/>
                <w:color w:val="000000"/>
                <w:sz w:val="22"/>
              </w:rPr>
            </w:pPr>
            <w:ins w:id="52145" w:author="pete jones" w:date="2022-01-04T12:01:00Z">
              <w:r w:rsidRPr="00FF6A71">
                <w:rPr>
                  <w:rFonts w:cs="Calibri"/>
                  <w:color w:val="000000"/>
                  <w:sz w:val="22"/>
                </w:rPr>
                <w:t>17%</w:t>
              </w:r>
            </w:ins>
          </w:p>
        </w:tc>
        <w:tc>
          <w:tcPr>
            <w:tcW w:w="814" w:type="dxa"/>
            <w:tcBorders>
              <w:top w:val="nil"/>
              <w:left w:val="nil"/>
              <w:bottom w:val="single" w:sz="4" w:space="0" w:color="auto"/>
              <w:right w:val="single" w:sz="4" w:space="0" w:color="auto"/>
            </w:tcBorders>
            <w:shd w:val="clear" w:color="auto" w:fill="auto"/>
            <w:noWrap/>
            <w:vAlign w:val="center"/>
          </w:tcPr>
          <w:p w14:paraId="44F06A2E" w14:textId="77777777" w:rsidR="00BD68A7" w:rsidRPr="00FF6A71" w:rsidRDefault="00BD68A7" w:rsidP="00015922">
            <w:pPr>
              <w:keepNext/>
              <w:spacing w:before="0" w:after="0" w:line="240" w:lineRule="auto"/>
              <w:jc w:val="center"/>
              <w:rPr>
                <w:ins w:id="52146" w:author="pete jones" w:date="2022-01-04T12:01:00Z"/>
                <w:rFonts w:cs="Calibri"/>
                <w:color w:val="000000"/>
                <w:sz w:val="22"/>
              </w:rPr>
            </w:pPr>
            <w:ins w:id="52147" w:author="pete jones" w:date="2022-01-04T12:01:00Z">
              <w:r w:rsidRPr="00FF6A71">
                <w:rPr>
                  <w:rFonts w:cs="Calibri"/>
                  <w:color w:val="000000"/>
                  <w:sz w:val="22"/>
                </w:rPr>
                <w:t>26%</w:t>
              </w:r>
            </w:ins>
          </w:p>
        </w:tc>
        <w:tc>
          <w:tcPr>
            <w:tcW w:w="814" w:type="dxa"/>
            <w:tcBorders>
              <w:top w:val="nil"/>
              <w:left w:val="nil"/>
              <w:bottom w:val="single" w:sz="4" w:space="0" w:color="auto"/>
              <w:right w:val="single" w:sz="4" w:space="0" w:color="auto"/>
            </w:tcBorders>
            <w:shd w:val="clear" w:color="auto" w:fill="auto"/>
            <w:noWrap/>
            <w:vAlign w:val="center"/>
          </w:tcPr>
          <w:p w14:paraId="56262F9D" w14:textId="77777777" w:rsidR="00BD68A7" w:rsidRPr="00FF6A71" w:rsidRDefault="00BD68A7" w:rsidP="00015922">
            <w:pPr>
              <w:keepNext/>
              <w:spacing w:before="0" w:after="0" w:line="240" w:lineRule="auto"/>
              <w:jc w:val="center"/>
              <w:rPr>
                <w:ins w:id="52148" w:author="pete jones" w:date="2022-01-04T12:01:00Z"/>
                <w:rFonts w:cs="Calibri"/>
                <w:color w:val="000000"/>
                <w:sz w:val="22"/>
              </w:rPr>
            </w:pPr>
            <w:ins w:id="52149"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11FD9020" w14:textId="77777777" w:rsidR="00BD68A7" w:rsidRPr="00FF6A71" w:rsidRDefault="00BD68A7" w:rsidP="00015922">
            <w:pPr>
              <w:keepNext/>
              <w:spacing w:before="0" w:after="0" w:line="240" w:lineRule="auto"/>
              <w:jc w:val="center"/>
              <w:rPr>
                <w:ins w:id="52150" w:author="pete jones" w:date="2022-01-04T12:01:00Z"/>
                <w:rFonts w:cs="Calibri"/>
                <w:color w:val="000000"/>
                <w:sz w:val="22"/>
              </w:rPr>
            </w:pPr>
            <w:ins w:id="52151"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478ED94A" w14:textId="77777777" w:rsidR="00BD68A7" w:rsidRPr="00FF6A71" w:rsidRDefault="00BD68A7" w:rsidP="00015922">
            <w:pPr>
              <w:keepNext/>
              <w:spacing w:before="0" w:after="0" w:line="240" w:lineRule="auto"/>
              <w:jc w:val="center"/>
              <w:rPr>
                <w:ins w:id="52152" w:author="pete jones" w:date="2022-01-04T12:01:00Z"/>
                <w:rFonts w:cs="Calibri"/>
                <w:color w:val="000000"/>
                <w:sz w:val="22"/>
              </w:rPr>
            </w:pPr>
            <w:ins w:id="52153"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vAlign w:val="bottom"/>
          </w:tcPr>
          <w:p w14:paraId="4E32D887" w14:textId="77777777" w:rsidR="00BD68A7" w:rsidRPr="00FF6A71" w:rsidRDefault="00BD68A7" w:rsidP="00015922">
            <w:pPr>
              <w:keepNext/>
              <w:spacing w:before="0" w:after="0" w:line="240" w:lineRule="auto"/>
              <w:jc w:val="center"/>
              <w:rPr>
                <w:ins w:id="52154" w:author="pete jones" w:date="2022-01-04T12:01:00Z"/>
                <w:rFonts w:cs="Calibri"/>
                <w:color w:val="000000"/>
                <w:sz w:val="22"/>
              </w:rPr>
            </w:pPr>
            <w:ins w:id="52155" w:author="pete jones" w:date="2022-01-04T12:01:00Z">
              <w:r w:rsidRPr="00FF6A71">
                <w:rPr>
                  <w:rFonts w:cs="Calibri"/>
                  <w:color w:val="000000"/>
                  <w:sz w:val="22"/>
                </w:rPr>
                <w:t> </w:t>
              </w:r>
            </w:ins>
          </w:p>
        </w:tc>
      </w:tr>
    </w:tbl>
    <w:p w14:paraId="78BC32AE" w14:textId="77777777" w:rsidR="00BD68A7" w:rsidRPr="00FF6A71" w:rsidRDefault="00BD68A7" w:rsidP="00BD68A7">
      <w:pPr>
        <w:keepNext/>
        <w:rPr>
          <w:ins w:id="52156" w:author="pete jones" w:date="2022-01-04T12:01:00Z"/>
        </w:rPr>
      </w:pPr>
      <w:ins w:id="52157" w:author="pete jones" w:date="2022-01-04T12:01:00Z">
        <w:r w:rsidRPr="00FF6A71">
          <w:t>FS12 - The team community has been useful to help the team connect and share idea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306A036A" w14:textId="77777777" w:rsidTr="00015922">
        <w:trPr>
          <w:trHeight w:val="300"/>
          <w:jc w:val="center"/>
          <w:ins w:id="52158" w:author="pete jones" w:date="2022-01-04T12:01:00Z"/>
        </w:trPr>
        <w:tc>
          <w:tcPr>
            <w:tcW w:w="814" w:type="dxa"/>
            <w:tcBorders>
              <w:bottom w:val="single" w:sz="4" w:space="0" w:color="auto"/>
            </w:tcBorders>
            <w:shd w:val="clear" w:color="auto" w:fill="E7E6E6" w:themeFill="background2"/>
            <w:vAlign w:val="center"/>
          </w:tcPr>
          <w:p w14:paraId="66F1431B" w14:textId="77777777" w:rsidR="00BD68A7" w:rsidRPr="00FF6A71" w:rsidRDefault="00BD68A7" w:rsidP="00015922">
            <w:pPr>
              <w:keepNext/>
              <w:spacing w:before="0" w:after="0" w:line="240" w:lineRule="auto"/>
              <w:jc w:val="center"/>
              <w:rPr>
                <w:ins w:id="52159" w:author="pete jones" w:date="2022-01-04T12:01:00Z"/>
                <w:rFonts w:cstheme="minorHAnsi"/>
                <w:b/>
                <w:bCs/>
              </w:rPr>
            </w:pPr>
            <w:ins w:id="52160"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50A8536D" w14:textId="77777777" w:rsidR="00BD68A7" w:rsidRPr="00FF6A71" w:rsidRDefault="00BD68A7" w:rsidP="00015922">
            <w:pPr>
              <w:keepNext/>
              <w:spacing w:before="0" w:after="0" w:line="240" w:lineRule="auto"/>
              <w:jc w:val="center"/>
              <w:rPr>
                <w:ins w:id="52161" w:author="pete jones" w:date="2022-01-04T12:01:00Z"/>
                <w:rFonts w:cstheme="minorHAnsi"/>
                <w:b/>
                <w:bCs/>
              </w:rPr>
            </w:pPr>
            <w:ins w:id="52162"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649556A9" w14:textId="77777777" w:rsidR="00BD68A7" w:rsidRPr="00FF6A71" w:rsidRDefault="00BD68A7" w:rsidP="00015922">
            <w:pPr>
              <w:keepNext/>
              <w:spacing w:before="0" w:after="0" w:line="240" w:lineRule="auto"/>
              <w:jc w:val="center"/>
              <w:rPr>
                <w:ins w:id="52163" w:author="pete jones" w:date="2022-01-04T12:01:00Z"/>
                <w:rFonts w:cstheme="minorHAnsi"/>
                <w:b/>
                <w:bCs/>
              </w:rPr>
            </w:pPr>
            <w:ins w:id="52164"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502A77F8" w14:textId="77777777" w:rsidR="00BD68A7" w:rsidRPr="00FF6A71" w:rsidRDefault="00BD68A7" w:rsidP="00015922">
            <w:pPr>
              <w:keepNext/>
              <w:spacing w:before="0" w:after="0" w:line="240" w:lineRule="auto"/>
              <w:jc w:val="center"/>
              <w:rPr>
                <w:ins w:id="52165" w:author="pete jones" w:date="2022-01-04T12:01:00Z"/>
                <w:rFonts w:cstheme="minorHAnsi"/>
                <w:b/>
                <w:bCs/>
              </w:rPr>
            </w:pPr>
            <w:ins w:id="52166"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0849587D" w14:textId="77777777" w:rsidR="00BD68A7" w:rsidRPr="00FF6A71" w:rsidRDefault="00BD68A7" w:rsidP="00015922">
            <w:pPr>
              <w:keepNext/>
              <w:spacing w:before="0" w:after="0" w:line="240" w:lineRule="auto"/>
              <w:jc w:val="center"/>
              <w:rPr>
                <w:ins w:id="52167" w:author="pete jones" w:date="2022-01-04T12:01:00Z"/>
                <w:rFonts w:cstheme="minorHAnsi"/>
                <w:b/>
                <w:bCs/>
              </w:rPr>
            </w:pPr>
            <w:ins w:id="52168"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00D45C66" w14:textId="77777777" w:rsidR="00BD68A7" w:rsidRPr="00FF6A71" w:rsidRDefault="00BD68A7" w:rsidP="00015922">
            <w:pPr>
              <w:keepNext/>
              <w:spacing w:before="0" w:after="0" w:line="240" w:lineRule="auto"/>
              <w:jc w:val="center"/>
              <w:rPr>
                <w:ins w:id="52169" w:author="pete jones" w:date="2022-01-04T12:01:00Z"/>
                <w:rFonts w:cstheme="minorHAnsi"/>
                <w:b/>
                <w:bCs/>
              </w:rPr>
            </w:pPr>
            <w:ins w:id="52170"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6DE9763D" w14:textId="77777777" w:rsidR="00BD68A7" w:rsidRPr="00FF6A71" w:rsidRDefault="00BD68A7" w:rsidP="00015922">
            <w:pPr>
              <w:keepNext/>
              <w:spacing w:before="0" w:after="0" w:line="240" w:lineRule="auto"/>
              <w:jc w:val="center"/>
              <w:rPr>
                <w:ins w:id="52171" w:author="pete jones" w:date="2022-01-04T12:01:00Z"/>
                <w:rFonts w:cstheme="minorHAnsi"/>
                <w:b/>
                <w:bCs/>
              </w:rPr>
            </w:pPr>
            <w:ins w:id="52172" w:author="pete jones" w:date="2022-01-04T12:01:00Z">
              <w:r w:rsidRPr="00FF6A71">
                <w:rPr>
                  <w:rFonts w:cstheme="minorHAnsi"/>
                  <w:b/>
                  <w:bCs/>
                </w:rPr>
                <w:t>Avg</w:t>
              </w:r>
            </w:ins>
          </w:p>
        </w:tc>
      </w:tr>
      <w:tr w:rsidR="00BD68A7" w:rsidRPr="00FF6A71" w14:paraId="4068830D" w14:textId="77777777" w:rsidTr="00015922">
        <w:trPr>
          <w:trHeight w:val="300"/>
          <w:jc w:val="center"/>
          <w:ins w:id="52173" w:author="pete jones" w:date="2022-01-04T12:01:00Z"/>
        </w:trPr>
        <w:tc>
          <w:tcPr>
            <w:tcW w:w="814" w:type="dxa"/>
            <w:tcBorders>
              <w:right w:val="single" w:sz="4" w:space="0" w:color="auto"/>
            </w:tcBorders>
            <w:vAlign w:val="center"/>
          </w:tcPr>
          <w:p w14:paraId="6E11C542" w14:textId="77777777" w:rsidR="00BD68A7" w:rsidRPr="00FF6A71" w:rsidRDefault="00BD68A7" w:rsidP="00015922">
            <w:pPr>
              <w:keepNext/>
              <w:spacing w:before="0" w:after="0" w:line="240" w:lineRule="auto"/>
              <w:jc w:val="center"/>
              <w:rPr>
                <w:ins w:id="52174" w:author="pete jones" w:date="2022-01-04T12:01:00Z"/>
                <w:rFonts w:cstheme="minorHAnsi"/>
                <w:b/>
                <w:bCs/>
              </w:rPr>
            </w:pPr>
            <w:ins w:id="52175"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C96751" w14:textId="77777777" w:rsidR="00BD68A7" w:rsidRPr="00FF6A71" w:rsidRDefault="00BD68A7" w:rsidP="00015922">
            <w:pPr>
              <w:keepNext/>
              <w:spacing w:before="0" w:after="0" w:line="240" w:lineRule="auto"/>
              <w:jc w:val="center"/>
              <w:rPr>
                <w:ins w:id="52176" w:author="pete jones" w:date="2022-01-04T12:01:00Z"/>
                <w:rFonts w:cs="Calibri"/>
                <w:color w:val="000000"/>
                <w:sz w:val="22"/>
              </w:rPr>
            </w:pPr>
            <w:ins w:id="52177" w:author="pete jones" w:date="2022-01-04T12:01:00Z">
              <w:r w:rsidRPr="00FF6A71">
                <w:rPr>
                  <w:rFonts w:cs="Calibri"/>
                  <w:color w:val="000000"/>
                  <w:sz w:val="22"/>
                </w:rPr>
                <w:t>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B8D6F75" w14:textId="77777777" w:rsidR="00BD68A7" w:rsidRPr="00FF6A71" w:rsidRDefault="00BD68A7" w:rsidP="00015922">
            <w:pPr>
              <w:keepNext/>
              <w:spacing w:before="0" w:after="0" w:line="240" w:lineRule="auto"/>
              <w:jc w:val="center"/>
              <w:rPr>
                <w:ins w:id="52178" w:author="pete jones" w:date="2022-01-04T12:01:00Z"/>
                <w:rFonts w:cs="Calibri"/>
                <w:color w:val="000000"/>
                <w:sz w:val="22"/>
              </w:rPr>
            </w:pPr>
            <w:ins w:id="52179" w:author="pete jones" w:date="2022-01-04T12:01:00Z">
              <w:r w:rsidRPr="00FF6A71">
                <w:rPr>
                  <w:rFonts w:cs="Calibri"/>
                  <w:color w:val="000000"/>
                  <w:sz w:val="22"/>
                </w:rPr>
                <w:t>13</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BF9BDF5" w14:textId="77777777" w:rsidR="00BD68A7" w:rsidRPr="00FF6A71" w:rsidRDefault="00BD68A7" w:rsidP="00015922">
            <w:pPr>
              <w:keepNext/>
              <w:spacing w:before="0" w:after="0" w:line="240" w:lineRule="auto"/>
              <w:jc w:val="center"/>
              <w:rPr>
                <w:ins w:id="52180" w:author="pete jones" w:date="2022-01-04T12:01:00Z"/>
                <w:rFonts w:cs="Calibri"/>
                <w:color w:val="000000"/>
                <w:sz w:val="22"/>
              </w:rPr>
            </w:pPr>
            <w:ins w:id="52181"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6F953C5" w14:textId="77777777" w:rsidR="00BD68A7" w:rsidRPr="00FF6A71" w:rsidRDefault="00BD68A7" w:rsidP="00015922">
            <w:pPr>
              <w:keepNext/>
              <w:spacing w:before="0" w:after="0" w:line="240" w:lineRule="auto"/>
              <w:jc w:val="center"/>
              <w:rPr>
                <w:ins w:id="52182" w:author="pete jones" w:date="2022-01-04T12:01:00Z"/>
                <w:rFonts w:cs="Calibri"/>
                <w:color w:val="000000"/>
                <w:sz w:val="22"/>
              </w:rPr>
            </w:pPr>
            <w:ins w:id="52183"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60F7864" w14:textId="77777777" w:rsidR="00BD68A7" w:rsidRPr="00FF6A71" w:rsidRDefault="00BD68A7" w:rsidP="00015922">
            <w:pPr>
              <w:keepNext/>
              <w:spacing w:before="0" w:after="0" w:line="240" w:lineRule="auto"/>
              <w:jc w:val="center"/>
              <w:rPr>
                <w:ins w:id="52184" w:author="pete jones" w:date="2022-01-04T12:01:00Z"/>
                <w:rFonts w:cs="Calibri"/>
                <w:color w:val="000000"/>
                <w:sz w:val="22"/>
              </w:rPr>
            </w:pPr>
            <w:ins w:id="52185" w:author="pete jones" w:date="2022-01-04T12:01:00Z">
              <w:r w:rsidRPr="00FF6A71">
                <w:rPr>
                  <w:rFonts w:cs="Calibri"/>
                  <w:color w:val="000000"/>
                  <w:sz w:val="22"/>
                </w:rPr>
                <w:t>5</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4A8A8DA3" w14:textId="77777777" w:rsidR="00BD68A7" w:rsidRPr="00FF6A71" w:rsidRDefault="00BD68A7" w:rsidP="00015922">
            <w:pPr>
              <w:keepNext/>
              <w:spacing w:before="0" w:after="0" w:line="240" w:lineRule="auto"/>
              <w:jc w:val="center"/>
              <w:rPr>
                <w:ins w:id="52186" w:author="pete jones" w:date="2022-01-04T12:01:00Z"/>
                <w:rFonts w:cs="Calibri"/>
                <w:color w:val="000000"/>
                <w:sz w:val="22"/>
              </w:rPr>
            </w:pPr>
            <w:ins w:id="52187" w:author="pete jones" w:date="2022-01-04T12:01:00Z">
              <w:r w:rsidRPr="00FF6A71">
                <w:rPr>
                  <w:rFonts w:cs="Calibri"/>
                  <w:color w:val="000000"/>
                  <w:sz w:val="22"/>
                </w:rPr>
                <w:t>2.89</w:t>
              </w:r>
            </w:ins>
          </w:p>
        </w:tc>
      </w:tr>
      <w:tr w:rsidR="00BD68A7" w:rsidRPr="00FF6A71" w14:paraId="247D5559" w14:textId="77777777" w:rsidTr="00015922">
        <w:trPr>
          <w:trHeight w:val="300"/>
          <w:jc w:val="center"/>
          <w:ins w:id="52188" w:author="pete jones" w:date="2022-01-04T12:01:00Z"/>
        </w:trPr>
        <w:tc>
          <w:tcPr>
            <w:tcW w:w="814" w:type="dxa"/>
            <w:tcBorders>
              <w:right w:val="single" w:sz="4" w:space="0" w:color="auto"/>
            </w:tcBorders>
            <w:vAlign w:val="center"/>
          </w:tcPr>
          <w:p w14:paraId="04786597" w14:textId="77777777" w:rsidR="00BD68A7" w:rsidRPr="00FF6A71" w:rsidRDefault="00BD68A7" w:rsidP="00015922">
            <w:pPr>
              <w:keepNext/>
              <w:spacing w:before="0" w:after="0" w:line="240" w:lineRule="auto"/>
              <w:jc w:val="center"/>
              <w:rPr>
                <w:ins w:id="52189" w:author="pete jones" w:date="2022-01-04T12:01:00Z"/>
                <w:rFonts w:cstheme="minorHAnsi"/>
                <w:b/>
                <w:bCs/>
              </w:rPr>
            </w:pPr>
            <w:ins w:id="52190"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19DDF97F" w14:textId="77777777" w:rsidR="00BD68A7" w:rsidRPr="00FF6A71" w:rsidRDefault="00BD68A7" w:rsidP="00015922">
            <w:pPr>
              <w:keepNext/>
              <w:spacing w:before="0" w:after="0" w:line="240" w:lineRule="auto"/>
              <w:jc w:val="center"/>
              <w:rPr>
                <w:ins w:id="52191" w:author="pete jones" w:date="2022-01-04T12:01:00Z"/>
                <w:rFonts w:cs="Calibri"/>
                <w:color w:val="000000"/>
                <w:sz w:val="22"/>
              </w:rPr>
            </w:pPr>
            <w:ins w:id="52192" w:author="pete jones" w:date="2022-01-04T12:01:00Z">
              <w:r w:rsidRPr="00FF6A71">
                <w:rPr>
                  <w:rFonts w:cs="Calibri"/>
                  <w:color w:val="000000"/>
                  <w:sz w:val="22"/>
                </w:rPr>
                <w:t>11%</w:t>
              </w:r>
            </w:ins>
          </w:p>
        </w:tc>
        <w:tc>
          <w:tcPr>
            <w:tcW w:w="814" w:type="dxa"/>
            <w:tcBorders>
              <w:top w:val="nil"/>
              <w:left w:val="nil"/>
              <w:bottom w:val="single" w:sz="4" w:space="0" w:color="auto"/>
              <w:right w:val="single" w:sz="4" w:space="0" w:color="auto"/>
            </w:tcBorders>
            <w:shd w:val="clear" w:color="auto" w:fill="auto"/>
            <w:noWrap/>
            <w:vAlign w:val="center"/>
          </w:tcPr>
          <w:p w14:paraId="73B933FB" w14:textId="77777777" w:rsidR="00BD68A7" w:rsidRPr="00FF6A71" w:rsidRDefault="00BD68A7" w:rsidP="00015922">
            <w:pPr>
              <w:keepNext/>
              <w:spacing w:before="0" w:after="0" w:line="240" w:lineRule="auto"/>
              <w:jc w:val="center"/>
              <w:rPr>
                <w:ins w:id="52193" w:author="pete jones" w:date="2022-01-04T12:01:00Z"/>
                <w:rFonts w:cs="Calibri"/>
                <w:color w:val="000000"/>
                <w:sz w:val="22"/>
              </w:rPr>
            </w:pPr>
            <w:ins w:id="52194" w:author="pete jones" w:date="2022-01-04T12:01:00Z">
              <w:r w:rsidRPr="00FF6A71">
                <w:rPr>
                  <w:rFonts w:cs="Calibri"/>
                  <w:color w:val="000000"/>
                  <w:sz w:val="22"/>
                </w:rPr>
                <w:t>37%</w:t>
              </w:r>
            </w:ins>
          </w:p>
        </w:tc>
        <w:tc>
          <w:tcPr>
            <w:tcW w:w="814" w:type="dxa"/>
            <w:tcBorders>
              <w:top w:val="nil"/>
              <w:left w:val="nil"/>
              <w:bottom w:val="single" w:sz="4" w:space="0" w:color="auto"/>
              <w:right w:val="single" w:sz="4" w:space="0" w:color="auto"/>
            </w:tcBorders>
            <w:shd w:val="clear" w:color="auto" w:fill="auto"/>
            <w:noWrap/>
            <w:vAlign w:val="center"/>
          </w:tcPr>
          <w:p w14:paraId="230C22E4" w14:textId="77777777" w:rsidR="00BD68A7" w:rsidRPr="00FF6A71" w:rsidRDefault="00BD68A7" w:rsidP="00015922">
            <w:pPr>
              <w:keepNext/>
              <w:spacing w:before="0" w:after="0" w:line="240" w:lineRule="auto"/>
              <w:jc w:val="center"/>
              <w:rPr>
                <w:ins w:id="52195" w:author="pete jones" w:date="2022-01-04T12:01:00Z"/>
                <w:rFonts w:cs="Calibri"/>
                <w:color w:val="000000"/>
                <w:sz w:val="22"/>
              </w:rPr>
            </w:pPr>
            <w:ins w:id="52196"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noWrap/>
            <w:vAlign w:val="center"/>
          </w:tcPr>
          <w:p w14:paraId="23A33E4D" w14:textId="77777777" w:rsidR="00BD68A7" w:rsidRPr="00FF6A71" w:rsidRDefault="00BD68A7" w:rsidP="00015922">
            <w:pPr>
              <w:keepNext/>
              <w:spacing w:before="0" w:after="0" w:line="240" w:lineRule="auto"/>
              <w:jc w:val="center"/>
              <w:rPr>
                <w:ins w:id="52197" w:author="pete jones" w:date="2022-01-04T12:01:00Z"/>
                <w:rFonts w:cs="Calibri"/>
                <w:color w:val="000000"/>
                <w:sz w:val="22"/>
              </w:rPr>
            </w:pPr>
            <w:ins w:id="52198"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4899CFA9" w14:textId="77777777" w:rsidR="00BD68A7" w:rsidRPr="00FF6A71" w:rsidRDefault="00BD68A7" w:rsidP="00015922">
            <w:pPr>
              <w:keepNext/>
              <w:spacing w:before="0" w:after="0" w:line="240" w:lineRule="auto"/>
              <w:jc w:val="center"/>
              <w:rPr>
                <w:ins w:id="52199" w:author="pete jones" w:date="2022-01-04T12:01:00Z"/>
                <w:rFonts w:cs="Calibri"/>
                <w:color w:val="000000"/>
                <w:sz w:val="22"/>
              </w:rPr>
            </w:pPr>
            <w:ins w:id="52200" w:author="pete jones" w:date="2022-01-04T12:01:00Z">
              <w:r w:rsidRPr="00FF6A71">
                <w:rPr>
                  <w:rFonts w:cs="Calibri"/>
                  <w:color w:val="000000"/>
                  <w:sz w:val="22"/>
                </w:rPr>
                <w:t>14%</w:t>
              </w:r>
            </w:ins>
          </w:p>
        </w:tc>
        <w:tc>
          <w:tcPr>
            <w:tcW w:w="692" w:type="dxa"/>
            <w:tcBorders>
              <w:top w:val="nil"/>
              <w:left w:val="nil"/>
              <w:bottom w:val="single" w:sz="4" w:space="0" w:color="auto"/>
              <w:right w:val="single" w:sz="4" w:space="0" w:color="auto"/>
            </w:tcBorders>
            <w:shd w:val="clear" w:color="auto" w:fill="auto"/>
            <w:vAlign w:val="bottom"/>
          </w:tcPr>
          <w:p w14:paraId="4FC06F5E" w14:textId="77777777" w:rsidR="00BD68A7" w:rsidRPr="00FF6A71" w:rsidRDefault="00BD68A7" w:rsidP="00015922">
            <w:pPr>
              <w:keepNext/>
              <w:spacing w:before="0" w:after="0" w:line="240" w:lineRule="auto"/>
              <w:jc w:val="center"/>
              <w:rPr>
                <w:ins w:id="52201" w:author="pete jones" w:date="2022-01-04T12:01:00Z"/>
                <w:rFonts w:cs="Calibri"/>
                <w:color w:val="000000"/>
                <w:sz w:val="22"/>
              </w:rPr>
            </w:pPr>
            <w:ins w:id="52202" w:author="pete jones" w:date="2022-01-04T12:01:00Z">
              <w:r w:rsidRPr="00FF6A71">
                <w:rPr>
                  <w:rFonts w:cs="Calibri"/>
                  <w:color w:val="000000"/>
                  <w:sz w:val="22"/>
                </w:rPr>
                <w:t> </w:t>
              </w:r>
            </w:ins>
          </w:p>
        </w:tc>
      </w:tr>
    </w:tbl>
    <w:p w14:paraId="773FF5E5" w14:textId="77777777" w:rsidR="00BD68A7" w:rsidRPr="00FF6A71" w:rsidRDefault="00BD68A7" w:rsidP="00BD68A7">
      <w:pPr>
        <w:keepNext/>
        <w:rPr>
          <w:ins w:id="52203" w:author="pete jones" w:date="2022-01-04T12:01:00Z"/>
        </w:rPr>
      </w:pPr>
      <w:ins w:id="52204" w:author="pete jones" w:date="2022-01-04T12:01:00Z">
        <w:r w:rsidRPr="00FF6A71">
          <w:t>FS13 - The availability on the cloud has been important</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6297B5E6" w14:textId="77777777" w:rsidTr="00015922">
        <w:trPr>
          <w:trHeight w:val="300"/>
          <w:jc w:val="center"/>
          <w:ins w:id="52205" w:author="pete jones" w:date="2022-01-04T12:01:00Z"/>
        </w:trPr>
        <w:tc>
          <w:tcPr>
            <w:tcW w:w="814" w:type="dxa"/>
            <w:tcBorders>
              <w:bottom w:val="single" w:sz="4" w:space="0" w:color="auto"/>
            </w:tcBorders>
            <w:shd w:val="clear" w:color="auto" w:fill="E7E6E6" w:themeFill="background2"/>
            <w:vAlign w:val="center"/>
          </w:tcPr>
          <w:p w14:paraId="6BC945BA" w14:textId="77777777" w:rsidR="00BD68A7" w:rsidRPr="00FF6A71" w:rsidRDefault="00BD68A7" w:rsidP="00015922">
            <w:pPr>
              <w:keepNext/>
              <w:spacing w:before="0" w:after="0" w:line="240" w:lineRule="auto"/>
              <w:jc w:val="center"/>
              <w:rPr>
                <w:ins w:id="52206" w:author="pete jones" w:date="2022-01-04T12:01:00Z"/>
                <w:rFonts w:cstheme="minorHAnsi"/>
                <w:b/>
                <w:bCs/>
              </w:rPr>
            </w:pPr>
            <w:ins w:id="52207"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2384F45F" w14:textId="77777777" w:rsidR="00BD68A7" w:rsidRPr="00FF6A71" w:rsidRDefault="00BD68A7" w:rsidP="00015922">
            <w:pPr>
              <w:keepNext/>
              <w:spacing w:before="0" w:after="0" w:line="240" w:lineRule="auto"/>
              <w:jc w:val="center"/>
              <w:rPr>
                <w:ins w:id="52208" w:author="pete jones" w:date="2022-01-04T12:01:00Z"/>
                <w:rFonts w:cstheme="minorHAnsi"/>
                <w:b/>
                <w:bCs/>
              </w:rPr>
            </w:pPr>
            <w:ins w:id="52209"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3E9FA778" w14:textId="77777777" w:rsidR="00BD68A7" w:rsidRPr="00FF6A71" w:rsidRDefault="00BD68A7" w:rsidP="00015922">
            <w:pPr>
              <w:keepNext/>
              <w:spacing w:before="0" w:after="0" w:line="240" w:lineRule="auto"/>
              <w:jc w:val="center"/>
              <w:rPr>
                <w:ins w:id="52210" w:author="pete jones" w:date="2022-01-04T12:01:00Z"/>
                <w:rFonts w:cstheme="minorHAnsi"/>
                <w:b/>
                <w:bCs/>
              </w:rPr>
            </w:pPr>
            <w:ins w:id="52211"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0DE880F6" w14:textId="77777777" w:rsidR="00BD68A7" w:rsidRPr="00FF6A71" w:rsidRDefault="00BD68A7" w:rsidP="00015922">
            <w:pPr>
              <w:keepNext/>
              <w:spacing w:before="0" w:after="0" w:line="240" w:lineRule="auto"/>
              <w:jc w:val="center"/>
              <w:rPr>
                <w:ins w:id="52212" w:author="pete jones" w:date="2022-01-04T12:01:00Z"/>
                <w:rFonts w:cstheme="minorHAnsi"/>
                <w:b/>
                <w:bCs/>
              </w:rPr>
            </w:pPr>
            <w:ins w:id="52213"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2BA81318" w14:textId="77777777" w:rsidR="00BD68A7" w:rsidRPr="00FF6A71" w:rsidRDefault="00BD68A7" w:rsidP="00015922">
            <w:pPr>
              <w:keepNext/>
              <w:spacing w:before="0" w:after="0" w:line="240" w:lineRule="auto"/>
              <w:jc w:val="center"/>
              <w:rPr>
                <w:ins w:id="52214" w:author="pete jones" w:date="2022-01-04T12:01:00Z"/>
                <w:rFonts w:cstheme="minorHAnsi"/>
                <w:b/>
                <w:bCs/>
              </w:rPr>
            </w:pPr>
            <w:ins w:id="52215"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69F13C42" w14:textId="77777777" w:rsidR="00BD68A7" w:rsidRPr="00FF6A71" w:rsidRDefault="00BD68A7" w:rsidP="00015922">
            <w:pPr>
              <w:keepNext/>
              <w:spacing w:before="0" w:after="0" w:line="240" w:lineRule="auto"/>
              <w:jc w:val="center"/>
              <w:rPr>
                <w:ins w:id="52216" w:author="pete jones" w:date="2022-01-04T12:01:00Z"/>
                <w:rFonts w:cstheme="minorHAnsi"/>
                <w:b/>
                <w:bCs/>
              </w:rPr>
            </w:pPr>
            <w:ins w:id="52217"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66A1A72F" w14:textId="77777777" w:rsidR="00BD68A7" w:rsidRPr="00FF6A71" w:rsidRDefault="00BD68A7" w:rsidP="00015922">
            <w:pPr>
              <w:keepNext/>
              <w:spacing w:before="0" w:after="0" w:line="240" w:lineRule="auto"/>
              <w:jc w:val="center"/>
              <w:rPr>
                <w:ins w:id="52218" w:author="pete jones" w:date="2022-01-04T12:01:00Z"/>
                <w:rFonts w:cstheme="minorHAnsi"/>
                <w:b/>
                <w:bCs/>
              </w:rPr>
            </w:pPr>
            <w:ins w:id="52219" w:author="pete jones" w:date="2022-01-04T12:01:00Z">
              <w:r w:rsidRPr="00FF6A71">
                <w:rPr>
                  <w:rFonts w:cstheme="minorHAnsi"/>
                  <w:b/>
                  <w:bCs/>
                </w:rPr>
                <w:t>Avg</w:t>
              </w:r>
            </w:ins>
          </w:p>
        </w:tc>
      </w:tr>
      <w:tr w:rsidR="00BD68A7" w:rsidRPr="00FF6A71" w14:paraId="75BFA974" w14:textId="77777777" w:rsidTr="00015922">
        <w:trPr>
          <w:trHeight w:val="300"/>
          <w:jc w:val="center"/>
          <w:ins w:id="52220" w:author="pete jones" w:date="2022-01-04T12:01:00Z"/>
        </w:trPr>
        <w:tc>
          <w:tcPr>
            <w:tcW w:w="814" w:type="dxa"/>
            <w:tcBorders>
              <w:right w:val="single" w:sz="4" w:space="0" w:color="auto"/>
            </w:tcBorders>
            <w:vAlign w:val="center"/>
          </w:tcPr>
          <w:p w14:paraId="712A341C" w14:textId="77777777" w:rsidR="00BD68A7" w:rsidRPr="00FF6A71" w:rsidRDefault="00BD68A7" w:rsidP="00015922">
            <w:pPr>
              <w:keepNext/>
              <w:spacing w:before="0" w:after="0" w:line="240" w:lineRule="auto"/>
              <w:jc w:val="center"/>
              <w:rPr>
                <w:ins w:id="52221" w:author="pete jones" w:date="2022-01-04T12:01:00Z"/>
                <w:rFonts w:cstheme="minorHAnsi"/>
                <w:b/>
                <w:bCs/>
              </w:rPr>
            </w:pPr>
            <w:ins w:id="52222"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1E042A" w14:textId="77777777" w:rsidR="00BD68A7" w:rsidRPr="00FF6A71" w:rsidRDefault="00BD68A7" w:rsidP="00015922">
            <w:pPr>
              <w:keepNext/>
              <w:spacing w:before="0" w:after="0" w:line="240" w:lineRule="auto"/>
              <w:jc w:val="center"/>
              <w:rPr>
                <w:ins w:id="52223" w:author="pete jones" w:date="2022-01-04T12:01:00Z"/>
                <w:rFonts w:cs="Calibri"/>
                <w:color w:val="000000"/>
                <w:sz w:val="22"/>
              </w:rPr>
            </w:pPr>
            <w:ins w:id="52224" w:author="pete jones" w:date="2022-01-04T12:01:00Z">
              <w:r w:rsidRPr="00FF6A71">
                <w:rPr>
                  <w:rFonts w:cs="Calibri"/>
                  <w:color w:val="000000"/>
                  <w:sz w:val="22"/>
                </w:rPr>
                <w:t>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992B1F9" w14:textId="77777777" w:rsidR="00BD68A7" w:rsidRPr="00FF6A71" w:rsidRDefault="00BD68A7" w:rsidP="00015922">
            <w:pPr>
              <w:keepNext/>
              <w:spacing w:before="0" w:after="0" w:line="240" w:lineRule="auto"/>
              <w:jc w:val="center"/>
              <w:rPr>
                <w:ins w:id="52225" w:author="pete jones" w:date="2022-01-04T12:01:00Z"/>
                <w:rFonts w:cs="Calibri"/>
                <w:color w:val="000000"/>
                <w:sz w:val="22"/>
              </w:rPr>
            </w:pPr>
            <w:ins w:id="52226" w:author="pete jones" w:date="2022-01-04T12:01:00Z">
              <w:r w:rsidRPr="00FF6A71">
                <w:rPr>
                  <w:rFonts w:cs="Calibri"/>
                  <w:color w:val="000000"/>
                  <w:sz w:val="22"/>
                </w:rPr>
                <w:t>8</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1BC27AE5" w14:textId="77777777" w:rsidR="00BD68A7" w:rsidRPr="00FF6A71" w:rsidRDefault="00BD68A7" w:rsidP="00015922">
            <w:pPr>
              <w:keepNext/>
              <w:spacing w:before="0" w:after="0" w:line="240" w:lineRule="auto"/>
              <w:jc w:val="center"/>
              <w:rPr>
                <w:ins w:id="52227" w:author="pete jones" w:date="2022-01-04T12:01:00Z"/>
                <w:rFonts w:cs="Calibri"/>
                <w:color w:val="000000"/>
                <w:sz w:val="22"/>
              </w:rPr>
            </w:pPr>
            <w:ins w:id="52228"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EF16A14" w14:textId="77777777" w:rsidR="00BD68A7" w:rsidRPr="00FF6A71" w:rsidRDefault="00BD68A7" w:rsidP="00015922">
            <w:pPr>
              <w:keepNext/>
              <w:spacing w:before="0" w:after="0" w:line="240" w:lineRule="auto"/>
              <w:jc w:val="center"/>
              <w:rPr>
                <w:ins w:id="52229" w:author="pete jones" w:date="2022-01-04T12:01:00Z"/>
                <w:rFonts w:cs="Calibri"/>
                <w:color w:val="000000"/>
                <w:sz w:val="22"/>
              </w:rPr>
            </w:pPr>
            <w:ins w:id="52230" w:author="pete jones" w:date="2022-01-04T12:01:00Z">
              <w:r w:rsidRPr="00FF6A71">
                <w:rPr>
                  <w:rFonts w:cs="Calibri"/>
                  <w:color w:val="000000"/>
                  <w:sz w:val="22"/>
                </w:rPr>
                <w:t>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E7F2E4C" w14:textId="77777777" w:rsidR="00BD68A7" w:rsidRPr="00FF6A71" w:rsidRDefault="00BD68A7" w:rsidP="00015922">
            <w:pPr>
              <w:keepNext/>
              <w:spacing w:before="0" w:after="0" w:line="240" w:lineRule="auto"/>
              <w:jc w:val="center"/>
              <w:rPr>
                <w:ins w:id="52231" w:author="pete jones" w:date="2022-01-04T12:01:00Z"/>
                <w:rFonts w:cs="Calibri"/>
                <w:color w:val="000000"/>
                <w:sz w:val="22"/>
              </w:rPr>
            </w:pPr>
            <w:ins w:id="52232" w:author="pete jones" w:date="2022-01-04T12:01:00Z">
              <w:r w:rsidRPr="00FF6A71">
                <w:rPr>
                  <w:rFonts w:cs="Calibri"/>
                  <w:color w:val="000000"/>
                  <w:sz w:val="22"/>
                </w:rPr>
                <w:t>8</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501FF9D1" w14:textId="77777777" w:rsidR="00BD68A7" w:rsidRPr="00FF6A71" w:rsidRDefault="00BD68A7" w:rsidP="00015922">
            <w:pPr>
              <w:keepNext/>
              <w:spacing w:before="0" w:after="0" w:line="240" w:lineRule="auto"/>
              <w:jc w:val="center"/>
              <w:rPr>
                <w:ins w:id="52233" w:author="pete jones" w:date="2022-01-04T12:01:00Z"/>
                <w:rFonts w:cs="Calibri"/>
                <w:color w:val="000000"/>
                <w:sz w:val="22"/>
              </w:rPr>
            </w:pPr>
            <w:ins w:id="52234" w:author="pete jones" w:date="2022-01-04T12:01:00Z">
              <w:r w:rsidRPr="00FF6A71">
                <w:rPr>
                  <w:rFonts w:cs="Calibri"/>
                  <w:color w:val="000000"/>
                  <w:sz w:val="22"/>
                </w:rPr>
                <w:t>2.83</w:t>
              </w:r>
            </w:ins>
          </w:p>
        </w:tc>
      </w:tr>
      <w:tr w:rsidR="00BD68A7" w:rsidRPr="00FF6A71" w14:paraId="05E0477B" w14:textId="77777777" w:rsidTr="00015922">
        <w:trPr>
          <w:trHeight w:val="300"/>
          <w:jc w:val="center"/>
          <w:ins w:id="52235" w:author="pete jones" w:date="2022-01-04T12:01:00Z"/>
        </w:trPr>
        <w:tc>
          <w:tcPr>
            <w:tcW w:w="814" w:type="dxa"/>
            <w:tcBorders>
              <w:right w:val="single" w:sz="4" w:space="0" w:color="auto"/>
            </w:tcBorders>
            <w:vAlign w:val="center"/>
          </w:tcPr>
          <w:p w14:paraId="54D4C1DF" w14:textId="77777777" w:rsidR="00BD68A7" w:rsidRPr="00FF6A71" w:rsidRDefault="00BD68A7" w:rsidP="00015922">
            <w:pPr>
              <w:keepNext/>
              <w:spacing w:before="0" w:after="0" w:line="240" w:lineRule="auto"/>
              <w:jc w:val="center"/>
              <w:rPr>
                <w:ins w:id="52236" w:author="pete jones" w:date="2022-01-04T12:01:00Z"/>
                <w:rFonts w:cstheme="minorHAnsi"/>
                <w:b/>
                <w:bCs/>
              </w:rPr>
            </w:pPr>
            <w:ins w:id="52237"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11E763C" w14:textId="77777777" w:rsidR="00BD68A7" w:rsidRPr="00FF6A71" w:rsidRDefault="00BD68A7" w:rsidP="00015922">
            <w:pPr>
              <w:keepNext/>
              <w:spacing w:before="0" w:after="0" w:line="240" w:lineRule="auto"/>
              <w:jc w:val="center"/>
              <w:rPr>
                <w:ins w:id="52238" w:author="pete jones" w:date="2022-01-04T12:01:00Z"/>
                <w:rFonts w:cs="Calibri"/>
                <w:color w:val="000000"/>
                <w:sz w:val="22"/>
              </w:rPr>
            </w:pPr>
            <w:ins w:id="52239" w:author="pete jones" w:date="2022-01-04T12:01:00Z">
              <w:r w:rsidRPr="00FF6A71">
                <w:rPr>
                  <w:rFonts w:cs="Calibri"/>
                  <w:color w:val="000000"/>
                  <w:sz w:val="22"/>
                </w:rPr>
                <w:t>26%</w:t>
              </w:r>
            </w:ins>
          </w:p>
        </w:tc>
        <w:tc>
          <w:tcPr>
            <w:tcW w:w="814" w:type="dxa"/>
            <w:tcBorders>
              <w:top w:val="nil"/>
              <w:left w:val="nil"/>
              <w:bottom w:val="single" w:sz="4" w:space="0" w:color="auto"/>
              <w:right w:val="single" w:sz="4" w:space="0" w:color="auto"/>
            </w:tcBorders>
            <w:shd w:val="clear" w:color="auto" w:fill="auto"/>
            <w:noWrap/>
            <w:vAlign w:val="center"/>
          </w:tcPr>
          <w:p w14:paraId="08AA96B2" w14:textId="77777777" w:rsidR="00BD68A7" w:rsidRPr="00FF6A71" w:rsidRDefault="00BD68A7" w:rsidP="00015922">
            <w:pPr>
              <w:keepNext/>
              <w:spacing w:before="0" w:after="0" w:line="240" w:lineRule="auto"/>
              <w:jc w:val="center"/>
              <w:rPr>
                <w:ins w:id="52240" w:author="pete jones" w:date="2022-01-04T12:01:00Z"/>
                <w:rFonts w:cs="Calibri"/>
                <w:color w:val="000000"/>
                <w:sz w:val="22"/>
              </w:rPr>
            </w:pPr>
            <w:ins w:id="52241" w:author="pete jones" w:date="2022-01-04T12:01:00Z">
              <w:r w:rsidRPr="00FF6A71">
                <w:rPr>
                  <w:rFonts w:cs="Calibri"/>
                  <w:color w:val="000000"/>
                  <w:sz w:val="22"/>
                </w:rPr>
                <w:t>23%</w:t>
              </w:r>
            </w:ins>
          </w:p>
        </w:tc>
        <w:tc>
          <w:tcPr>
            <w:tcW w:w="814" w:type="dxa"/>
            <w:tcBorders>
              <w:top w:val="nil"/>
              <w:left w:val="nil"/>
              <w:bottom w:val="single" w:sz="4" w:space="0" w:color="auto"/>
              <w:right w:val="single" w:sz="4" w:space="0" w:color="auto"/>
            </w:tcBorders>
            <w:shd w:val="clear" w:color="auto" w:fill="auto"/>
            <w:noWrap/>
            <w:vAlign w:val="center"/>
          </w:tcPr>
          <w:p w14:paraId="1363D54D" w14:textId="77777777" w:rsidR="00BD68A7" w:rsidRPr="00FF6A71" w:rsidRDefault="00BD68A7" w:rsidP="00015922">
            <w:pPr>
              <w:keepNext/>
              <w:spacing w:before="0" w:after="0" w:line="240" w:lineRule="auto"/>
              <w:jc w:val="center"/>
              <w:rPr>
                <w:ins w:id="52242" w:author="pete jones" w:date="2022-01-04T12:01:00Z"/>
                <w:rFonts w:cs="Calibri"/>
                <w:color w:val="000000"/>
                <w:sz w:val="22"/>
              </w:rPr>
            </w:pPr>
            <w:ins w:id="52243"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noWrap/>
            <w:vAlign w:val="center"/>
          </w:tcPr>
          <w:p w14:paraId="77FAB782" w14:textId="77777777" w:rsidR="00BD68A7" w:rsidRPr="00FF6A71" w:rsidRDefault="00BD68A7" w:rsidP="00015922">
            <w:pPr>
              <w:keepNext/>
              <w:spacing w:before="0" w:after="0" w:line="240" w:lineRule="auto"/>
              <w:jc w:val="center"/>
              <w:rPr>
                <w:ins w:id="52244" w:author="pete jones" w:date="2022-01-04T12:01:00Z"/>
                <w:rFonts w:cs="Calibri"/>
                <w:color w:val="000000"/>
                <w:sz w:val="22"/>
              </w:rPr>
            </w:pPr>
            <w:ins w:id="52245" w:author="pete jones" w:date="2022-01-04T12:01:00Z">
              <w:r w:rsidRPr="00FF6A71">
                <w:rPr>
                  <w:rFonts w:cs="Calibri"/>
                  <w:color w:val="000000"/>
                  <w:sz w:val="22"/>
                </w:rPr>
                <w:t>11%</w:t>
              </w:r>
            </w:ins>
          </w:p>
        </w:tc>
        <w:tc>
          <w:tcPr>
            <w:tcW w:w="692" w:type="dxa"/>
            <w:tcBorders>
              <w:top w:val="nil"/>
              <w:left w:val="nil"/>
              <w:bottom w:val="single" w:sz="4" w:space="0" w:color="auto"/>
              <w:right w:val="single" w:sz="4" w:space="0" w:color="auto"/>
            </w:tcBorders>
            <w:shd w:val="clear" w:color="auto" w:fill="auto"/>
            <w:noWrap/>
            <w:vAlign w:val="center"/>
          </w:tcPr>
          <w:p w14:paraId="685EF830" w14:textId="77777777" w:rsidR="00BD68A7" w:rsidRPr="00FF6A71" w:rsidRDefault="00BD68A7" w:rsidP="00015922">
            <w:pPr>
              <w:keepNext/>
              <w:spacing w:before="0" w:after="0" w:line="240" w:lineRule="auto"/>
              <w:jc w:val="center"/>
              <w:rPr>
                <w:ins w:id="52246" w:author="pete jones" w:date="2022-01-04T12:01:00Z"/>
                <w:rFonts w:cs="Calibri"/>
                <w:color w:val="000000"/>
                <w:sz w:val="22"/>
              </w:rPr>
            </w:pPr>
            <w:ins w:id="52247" w:author="pete jones" w:date="2022-01-04T12:01:00Z">
              <w:r w:rsidRPr="00FF6A71">
                <w:rPr>
                  <w:rFonts w:cs="Calibri"/>
                  <w:color w:val="000000"/>
                  <w:sz w:val="22"/>
                </w:rPr>
                <w:t>23%</w:t>
              </w:r>
            </w:ins>
          </w:p>
        </w:tc>
        <w:tc>
          <w:tcPr>
            <w:tcW w:w="692" w:type="dxa"/>
            <w:tcBorders>
              <w:top w:val="nil"/>
              <w:left w:val="nil"/>
              <w:bottom w:val="single" w:sz="4" w:space="0" w:color="auto"/>
              <w:right w:val="single" w:sz="4" w:space="0" w:color="auto"/>
            </w:tcBorders>
            <w:shd w:val="clear" w:color="auto" w:fill="auto"/>
            <w:vAlign w:val="bottom"/>
          </w:tcPr>
          <w:p w14:paraId="1E6438B5" w14:textId="77777777" w:rsidR="00BD68A7" w:rsidRPr="00FF6A71" w:rsidRDefault="00BD68A7" w:rsidP="00015922">
            <w:pPr>
              <w:keepNext/>
              <w:spacing w:before="0" w:after="0" w:line="240" w:lineRule="auto"/>
              <w:jc w:val="center"/>
              <w:rPr>
                <w:ins w:id="52248" w:author="pete jones" w:date="2022-01-04T12:01:00Z"/>
                <w:rFonts w:cs="Calibri"/>
                <w:color w:val="000000"/>
                <w:sz w:val="22"/>
              </w:rPr>
            </w:pPr>
            <w:ins w:id="52249" w:author="pete jones" w:date="2022-01-04T12:01:00Z">
              <w:r w:rsidRPr="00FF6A71">
                <w:rPr>
                  <w:rFonts w:cs="Calibri"/>
                  <w:color w:val="000000"/>
                  <w:sz w:val="22"/>
                </w:rPr>
                <w:t> </w:t>
              </w:r>
            </w:ins>
          </w:p>
        </w:tc>
      </w:tr>
    </w:tbl>
    <w:p w14:paraId="0822F75A" w14:textId="77777777" w:rsidR="00BD68A7" w:rsidRPr="00FF6A71" w:rsidRDefault="00BD68A7" w:rsidP="00BD68A7">
      <w:pPr>
        <w:keepNext/>
        <w:rPr>
          <w:ins w:id="52250" w:author="pete jones" w:date="2022-01-04T12:01:00Z"/>
        </w:rPr>
      </w:pPr>
      <w:ins w:id="52251" w:author="pete jones" w:date="2022-01-04T12:01:00Z">
        <w:r w:rsidRPr="00FF6A71">
          <w:t>FS14 - 3DX is essential for connecting the team</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6303E7EA" w14:textId="77777777" w:rsidTr="00015922">
        <w:trPr>
          <w:trHeight w:val="300"/>
          <w:jc w:val="center"/>
          <w:ins w:id="52252" w:author="pete jones" w:date="2022-01-04T12:01:00Z"/>
        </w:trPr>
        <w:tc>
          <w:tcPr>
            <w:tcW w:w="814" w:type="dxa"/>
            <w:tcBorders>
              <w:bottom w:val="single" w:sz="4" w:space="0" w:color="auto"/>
            </w:tcBorders>
            <w:shd w:val="clear" w:color="auto" w:fill="E7E6E6" w:themeFill="background2"/>
            <w:vAlign w:val="center"/>
          </w:tcPr>
          <w:p w14:paraId="4077FDFA" w14:textId="77777777" w:rsidR="00BD68A7" w:rsidRPr="00FF6A71" w:rsidRDefault="00BD68A7" w:rsidP="00015922">
            <w:pPr>
              <w:keepNext/>
              <w:spacing w:before="0" w:after="0" w:line="240" w:lineRule="auto"/>
              <w:jc w:val="center"/>
              <w:rPr>
                <w:ins w:id="52253" w:author="pete jones" w:date="2022-01-04T12:01:00Z"/>
                <w:rFonts w:cstheme="minorHAnsi"/>
                <w:b/>
                <w:bCs/>
              </w:rPr>
            </w:pPr>
            <w:ins w:id="52254"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56574832" w14:textId="77777777" w:rsidR="00BD68A7" w:rsidRPr="00FF6A71" w:rsidRDefault="00BD68A7" w:rsidP="00015922">
            <w:pPr>
              <w:keepNext/>
              <w:spacing w:before="0" w:after="0" w:line="240" w:lineRule="auto"/>
              <w:jc w:val="center"/>
              <w:rPr>
                <w:ins w:id="52255" w:author="pete jones" w:date="2022-01-04T12:01:00Z"/>
                <w:rFonts w:cstheme="minorHAnsi"/>
                <w:b/>
                <w:bCs/>
              </w:rPr>
            </w:pPr>
            <w:ins w:id="52256"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6D7980FA" w14:textId="77777777" w:rsidR="00BD68A7" w:rsidRPr="00FF6A71" w:rsidRDefault="00BD68A7" w:rsidP="00015922">
            <w:pPr>
              <w:keepNext/>
              <w:spacing w:before="0" w:after="0" w:line="240" w:lineRule="auto"/>
              <w:jc w:val="center"/>
              <w:rPr>
                <w:ins w:id="52257" w:author="pete jones" w:date="2022-01-04T12:01:00Z"/>
                <w:rFonts w:cstheme="minorHAnsi"/>
                <w:b/>
                <w:bCs/>
              </w:rPr>
            </w:pPr>
            <w:ins w:id="52258"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6955D65A" w14:textId="77777777" w:rsidR="00BD68A7" w:rsidRPr="00FF6A71" w:rsidRDefault="00BD68A7" w:rsidP="00015922">
            <w:pPr>
              <w:keepNext/>
              <w:spacing w:before="0" w:after="0" w:line="240" w:lineRule="auto"/>
              <w:jc w:val="center"/>
              <w:rPr>
                <w:ins w:id="52259" w:author="pete jones" w:date="2022-01-04T12:01:00Z"/>
                <w:rFonts w:cstheme="minorHAnsi"/>
                <w:b/>
                <w:bCs/>
              </w:rPr>
            </w:pPr>
            <w:ins w:id="52260"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1D0D2B51" w14:textId="77777777" w:rsidR="00BD68A7" w:rsidRPr="00FF6A71" w:rsidRDefault="00BD68A7" w:rsidP="00015922">
            <w:pPr>
              <w:keepNext/>
              <w:spacing w:before="0" w:after="0" w:line="240" w:lineRule="auto"/>
              <w:jc w:val="center"/>
              <w:rPr>
                <w:ins w:id="52261" w:author="pete jones" w:date="2022-01-04T12:01:00Z"/>
                <w:rFonts w:cstheme="minorHAnsi"/>
                <w:b/>
                <w:bCs/>
              </w:rPr>
            </w:pPr>
            <w:ins w:id="52262"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1D437621" w14:textId="77777777" w:rsidR="00BD68A7" w:rsidRPr="00FF6A71" w:rsidRDefault="00BD68A7" w:rsidP="00015922">
            <w:pPr>
              <w:keepNext/>
              <w:spacing w:before="0" w:after="0" w:line="240" w:lineRule="auto"/>
              <w:jc w:val="center"/>
              <w:rPr>
                <w:ins w:id="52263" w:author="pete jones" w:date="2022-01-04T12:01:00Z"/>
                <w:rFonts w:cstheme="minorHAnsi"/>
                <w:b/>
                <w:bCs/>
              </w:rPr>
            </w:pPr>
            <w:ins w:id="52264"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40179034" w14:textId="77777777" w:rsidR="00BD68A7" w:rsidRPr="00FF6A71" w:rsidRDefault="00BD68A7" w:rsidP="00015922">
            <w:pPr>
              <w:keepNext/>
              <w:spacing w:before="0" w:after="0" w:line="240" w:lineRule="auto"/>
              <w:jc w:val="center"/>
              <w:rPr>
                <w:ins w:id="52265" w:author="pete jones" w:date="2022-01-04T12:01:00Z"/>
                <w:rFonts w:cstheme="minorHAnsi"/>
                <w:b/>
                <w:bCs/>
              </w:rPr>
            </w:pPr>
            <w:ins w:id="52266" w:author="pete jones" w:date="2022-01-04T12:01:00Z">
              <w:r w:rsidRPr="00FF6A71">
                <w:rPr>
                  <w:rFonts w:cstheme="minorHAnsi"/>
                  <w:b/>
                  <w:bCs/>
                </w:rPr>
                <w:t>Avg</w:t>
              </w:r>
            </w:ins>
          </w:p>
        </w:tc>
      </w:tr>
      <w:tr w:rsidR="00BD68A7" w:rsidRPr="00FF6A71" w14:paraId="7DFAF699" w14:textId="77777777" w:rsidTr="00015922">
        <w:trPr>
          <w:trHeight w:val="300"/>
          <w:jc w:val="center"/>
          <w:ins w:id="52267" w:author="pete jones" w:date="2022-01-04T12:01:00Z"/>
        </w:trPr>
        <w:tc>
          <w:tcPr>
            <w:tcW w:w="814" w:type="dxa"/>
            <w:tcBorders>
              <w:right w:val="single" w:sz="4" w:space="0" w:color="auto"/>
            </w:tcBorders>
            <w:vAlign w:val="center"/>
          </w:tcPr>
          <w:p w14:paraId="27E4F1B9" w14:textId="77777777" w:rsidR="00BD68A7" w:rsidRPr="00FF6A71" w:rsidRDefault="00BD68A7" w:rsidP="00015922">
            <w:pPr>
              <w:keepNext/>
              <w:spacing w:before="0" w:after="0" w:line="240" w:lineRule="auto"/>
              <w:jc w:val="center"/>
              <w:rPr>
                <w:ins w:id="52268" w:author="pete jones" w:date="2022-01-04T12:01:00Z"/>
                <w:rFonts w:cstheme="minorHAnsi"/>
                <w:b/>
                <w:bCs/>
              </w:rPr>
            </w:pPr>
            <w:ins w:id="52269"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1A0766" w14:textId="77777777" w:rsidR="00BD68A7" w:rsidRPr="00FF6A71" w:rsidRDefault="00BD68A7" w:rsidP="00015922">
            <w:pPr>
              <w:keepNext/>
              <w:spacing w:before="0" w:after="0" w:line="240" w:lineRule="auto"/>
              <w:jc w:val="center"/>
              <w:rPr>
                <w:ins w:id="52270" w:author="pete jones" w:date="2022-01-04T12:01:00Z"/>
                <w:rFonts w:cs="Calibri"/>
                <w:color w:val="000000"/>
                <w:sz w:val="22"/>
              </w:rPr>
            </w:pPr>
            <w:ins w:id="52271" w:author="pete jones" w:date="2022-01-04T12:01:00Z">
              <w:r w:rsidRPr="00FF6A71">
                <w:rPr>
                  <w:rFonts w:cs="Calibri"/>
                  <w:color w:val="000000"/>
                  <w:sz w:val="22"/>
                </w:rPr>
                <w:t>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29A8895" w14:textId="77777777" w:rsidR="00BD68A7" w:rsidRPr="00FF6A71" w:rsidRDefault="00BD68A7" w:rsidP="00015922">
            <w:pPr>
              <w:keepNext/>
              <w:spacing w:before="0" w:after="0" w:line="240" w:lineRule="auto"/>
              <w:jc w:val="center"/>
              <w:rPr>
                <w:ins w:id="52272" w:author="pete jones" w:date="2022-01-04T12:01:00Z"/>
                <w:rFonts w:cs="Calibri"/>
                <w:color w:val="000000"/>
                <w:sz w:val="22"/>
              </w:rPr>
            </w:pPr>
            <w:ins w:id="52273" w:author="pete jones" w:date="2022-01-04T12:01:00Z">
              <w:r w:rsidRPr="00FF6A71">
                <w:rPr>
                  <w:rFonts w:cs="Calibri"/>
                  <w:color w:val="000000"/>
                  <w:sz w:val="22"/>
                </w:rPr>
                <w:t>5</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1D767C45" w14:textId="77777777" w:rsidR="00BD68A7" w:rsidRPr="00FF6A71" w:rsidRDefault="00BD68A7" w:rsidP="00015922">
            <w:pPr>
              <w:keepNext/>
              <w:spacing w:before="0" w:after="0" w:line="240" w:lineRule="auto"/>
              <w:jc w:val="center"/>
              <w:rPr>
                <w:ins w:id="52274" w:author="pete jones" w:date="2022-01-04T12:01:00Z"/>
                <w:rFonts w:cs="Calibri"/>
                <w:color w:val="000000"/>
                <w:sz w:val="22"/>
              </w:rPr>
            </w:pPr>
            <w:ins w:id="52275" w:author="pete jones" w:date="2022-01-04T12:01:00Z">
              <w:r w:rsidRPr="00FF6A71">
                <w:rPr>
                  <w:rFonts w:cs="Calibri"/>
                  <w:color w:val="000000"/>
                  <w:sz w:val="22"/>
                </w:rPr>
                <w:t>8</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58A291F" w14:textId="77777777" w:rsidR="00BD68A7" w:rsidRPr="00FF6A71" w:rsidRDefault="00BD68A7" w:rsidP="00015922">
            <w:pPr>
              <w:keepNext/>
              <w:spacing w:before="0" w:after="0" w:line="240" w:lineRule="auto"/>
              <w:jc w:val="center"/>
              <w:rPr>
                <w:ins w:id="52276" w:author="pete jones" w:date="2022-01-04T12:01:00Z"/>
                <w:rFonts w:cs="Calibri"/>
                <w:color w:val="000000"/>
                <w:sz w:val="22"/>
              </w:rPr>
            </w:pPr>
            <w:ins w:id="52277" w:author="pete jones" w:date="2022-01-04T12:01:00Z">
              <w:r w:rsidRPr="00FF6A71">
                <w:rPr>
                  <w:rFonts w:cs="Calibri"/>
                  <w:color w:val="000000"/>
                  <w:sz w:val="22"/>
                </w:rPr>
                <w:t>8</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0588419" w14:textId="77777777" w:rsidR="00BD68A7" w:rsidRPr="00FF6A71" w:rsidRDefault="00BD68A7" w:rsidP="00015922">
            <w:pPr>
              <w:keepNext/>
              <w:spacing w:before="0" w:after="0" w:line="240" w:lineRule="auto"/>
              <w:jc w:val="center"/>
              <w:rPr>
                <w:ins w:id="52278" w:author="pete jones" w:date="2022-01-04T12:01:00Z"/>
                <w:rFonts w:cs="Calibri"/>
                <w:color w:val="000000"/>
                <w:sz w:val="22"/>
              </w:rPr>
            </w:pPr>
            <w:ins w:id="52279" w:author="pete jones" w:date="2022-01-04T12:01:00Z">
              <w:r w:rsidRPr="00FF6A71">
                <w:rPr>
                  <w:rFonts w:cs="Calibri"/>
                  <w:color w:val="000000"/>
                  <w:sz w:val="22"/>
                </w:rPr>
                <w:t>8</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5ED073E5" w14:textId="77777777" w:rsidR="00BD68A7" w:rsidRPr="00FF6A71" w:rsidRDefault="00BD68A7" w:rsidP="00015922">
            <w:pPr>
              <w:keepNext/>
              <w:spacing w:before="0" w:after="0" w:line="240" w:lineRule="auto"/>
              <w:jc w:val="center"/>
              <w:rPr>
                <w:ins w:id="52280" w:author="pete jones" w:date="2022-01-04T12:01:00Z"/>
                <w:rFonts w:cs="Calibri"/>
                <w:color w:val="000000"/>
                <w:sz w:val="22"/>
              </w:rPr>
            </w:pPr>
            <w:ins w:id="52281" w:author="pete jones" w:date="2022-01-04T12:01:00Z">
              <w:r w:rsidRPr="00FF6A71">
                <w:rPr>
                  <w:rFonts w:cs="Calibri"/>
                  <w:color w:val="000000"/>
                  <w:sz w:val="22"/>
                </w:rPr>
                <w:t>3.20</w:t>
              </w:r>
            </w:ins>
          </w:p>
        </w:tc>
      </w:tr>
      <w:tr w:rsidR="00BD68A7" w:rsidRPr="00FF6A71" w14:paraId="16D4EE84" w14:textId="77777777" w:rsidTr="00015922">
        <w:trPr>
          <w:trHeight w:val="300"/>
          <w:jc w:val="center"/>
          <w:ins w:id="52282" w:author="pete jones" w:date="2022-01-04T12:01:00Z"/>
        </w:trPr>
        <w:tc>
          <w:tcPr>
            <w:tcW w:w="814" w:type="dxa"/>
            <w:tcBorders>
              <w:right w:val="single" w:sz="4" w:space="0" w:color="auto"/>
            </w:tcBorders>
            <w:vAlign w:val="center"/>
          </w:tcPr>
          <w:p w14:paraId="1FD35514" w14:textId="77777777" w:rsidR="00BD68A7" w:rsidRPr="00FF6A71" w:rsidRDefault="00BD68A7" w:rsidP="00015922">
            <w:pPr>
              <w:keepNext/>
              <w:spacing w:before="0" w:after="0" w:line="240" w:lineRule="auto"/>
              <w:jc w:val="center"/>
              <w:rPr>
                <w:ins w:id="52283" w:author="pete jones" w:date="2022-01-04T12:01:00Z"/>
                <w:rFonts w:cstheme="minorHAnsi"/>
                <w:b/>
                <w:bCs/>
              </w:rPr>
            </w:pPr>
            <w:ins w:id="52284"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9739FBC" w14:textId="77777777" w:rsidR="00BD68A7" w:rsidRPr="00FF6A71" w:rsidRDefault="00BD68A7" w:rsidP="00015922">
            <w:pPr>
              <w:keepNext/>
              <w:spacing w:before="0" w:after="0" w:line="240" w:lineRule="auto"/>
              <w:jc w:val="center"/>
              <w:rPr>
                <w:ins w:id="52285" w:author="pete jones" w:date="2022-01-04T12:01:00Z"/>
                <w:rFonts w:cs="Calibri"/>
                <w:color w:val="000000"/>
                <w:sz w:val="22"/>
              </w:rPr>
            </w:pPr>
            <w:ins w:id="52286" w:author="pete jones" w:date="2022-01-04T12:01:00Z">
              <w:r w:rsidRPr="00FF6A71">
                <w:rPr>
                  <w:rFonts w:cs="Calibri"/>
                  <w:color w:val="000000"/>
                  <w:sz w:val="22"/>
                </w:rPr>
                <w:t>17%</w:t>
              </w:r>
            </w:ins>
          </w:p>
        </w:tc>
        <w:tc>
          <w:tcPr>
            <w:tcW w:w="814" w:type="dxa"/>
            <w:tcBorders>
              <w:top w:val="nil"/>
              <w:left w:val="nil"/>
              <w:bottom w:val="single" w:sz="4" w:space="0" w:color="auto"/>
              <w:right w:val="single" w:sz="4" w:space="0" w:color="auto"/>
            </w:tcBorders>
            <w:shd w:val="clear" w:color="auto" w:fill="auto"/>
            <w:noWrap/>
            <w:vAlign w:val="center"/>
          </w:tcPr>
          <w:p w14:paraId="33C39D01" w14:textId="77777777" w:rsidR="00BD68A7" w:rsidRPr="00FF6A71" w:rsidRDefault="00BD68A7" w:rsidP="00015922">
            <w:pPr>
              <w:keepNext/>
              <w:spacing w:before="0" w:after="0" w:line="240" w:lineRule="auto"/>
              <w:jc w:val="center"/>
              <w:rPr>
                <w:ins w:id="52287" w:author="pete jones" w:date="2022-01-04T12:01:00Z"/>
                <w:rFonts w:cs="Calibri"/>
                <w:color w:val="000000"/>
                <w:sz w:val="22"/>
              </w:rPr>
            </w:pPr>
            <w:ins w:id="52288" w:author="pete jones" w:date="2022-01-04T12:01:00Z">
              <w:r w:rsidRPr="00FF6A71">
                <w:rPr>
                  <w:rFonts w:cs="Calibri"/>
                  <w:color w:val="000000"/>
                  <w:sz w:val="22"/>
                </w:rPr>
                <w:t>14%</w:t>
              </w:r>
            </w:ins>
          </w:p>
        </w:tc>
        <w:tc>
          <w:tcPr>
            <w:tcW w:w="814" w:type="dxa"/>
            <w:tcBorders>
              <w:top w:val="nil"/>
              <w:left w:val="nil"/>
              <w:bottom w:val="single" w:sz="4" w:space="0" w:color="auto"/>
              <w:right w:val="single" w:sz="4" w:space="0" w:color="auto"/>
            </w:tcBorders>
            <w:shd w:val="clear" w:color="auto" w:fill="auto"/>
            <w:noWrap/>
            <w:vAlign w:val="center"/>
          </w:tcPr>
          <w:p w14:paraId="726B018F" w14:textId="77777777" w:rsidR="00BD68A7" w:rsidRPr="00FF6A71" w:rsidRDefault="00BD68A7" w:rsidP="00015922">
            <w:pPr>
              <w:keepNext/>
              <w:spacing w:before="0" w:after="0" w:line="240" w:lineRule="auto"/>
              <w:jc w:val="center"/>
              <w:rPr>
                <w:ins w:id="52289" w:author="pete jones" w:date="2022-01-04T12:01:00Z"/>
                <w:rFonts w:cs="Calibri"/>
                <w:color w:val="000000"/>
                <w:sz w:val="22"/>
              </w:rPr>
            </w:pPr>
            <w:ins w:id="52290" w:author="pete jones" w:date="2022-01-04T12:01:00Z">
              <w:r w:rsidRPr="00FF6A71">
                <w:rPr>
                  <w:rFonts w:cs="Calibri"/>
                  <w:color w:val="000000"/>
                  <w:sz w:val="22"/>
                </w:rPr>
                <w:t>23%</w:t>
              </w:r>
            </w:ins>
          </w:p>
        </w:tc>
        <w:tc>
          <w:tcPr>
            <w:tcW w:w="692" w:type="dxa"/>
            <w:tcBorders>
              <w:top w:val="nil"/>
              <w:left w:val="nil"/>
              <w:bottom w:val="single" w:sz="4" w:space="0" w:color="auto"/>
              <w:right w:val="single" w:sz="4" w:space="0" w:color="auto"/>
            </w:tcBorders>
            <w:shd w:val="clear" w:color="auto" w:fill="auto"/>
            <w:noWrap/>
            <w:vAlign w:val="center"/>
          </w:tcPr>
          <w:p w14:paraId="0E27AEC2" w14:textId="77777777" w:rsidR="00BD68A7" w:rsidRPr="00FF6A71" w:rsidRDefault="00BD68A7" w:rsidP="00015922">
            <w:pPr>
              <w:keepNext/>
              <w:spacing w:before="0" w:after="0" w:line="240" w:lineRule="auto"/>
              <w:jc w:val="center"/>
              <w:rPr>
                <w:ins w:id="52291" w:author="pete jones" w:date="2022-01-04T12:01:00Z"/>
                <w:rFonts w:cs="Calibri"/>
                <w:color w:val="000000"/>
                <w:sz w:val="22"/>
              </w:rPr>
            </w:pPr>
            <w:ins w:id="52292" w:author="pete jones" w:date="2022-01-04T12:01:00Z">
              <w:r w:rsidRPr="00FF6A71">
                <w:rPr>
                  <w:rFonts w:cs="Calibri"/>
                  <w:color w:val="000000"/>
                  <w:sz w:val="22"/>
                </w:rPr>
                <w:t>23%</w:t>
              </w:r>
            </w:ins>
          </w:p>
        </w:tc>
        <w:tc>
          <w:tcPr>
            <w:tcW w:w="692" w:type="dxa"/>
            <w:tcBorders>
              <w:top w:val="nil"/>
              <w:left w:val="nil"/>
              <w:bottom w:val="single" w:sz="4" w:space="0" w:color="auto"/>
              <w:right w:val="single" w:sz="4" w:space="0" w:color="auto"/>
            </w:tcBorders>
            <w:shd w:val="clear" w:color="auto" w:fill="auto"/>
            <w:noWrap/>
            <w:vAlign w:val="center"/>
          </w:tcPr>
          <w:p w14:paraId="2367F9DB" w14:textId="77777777" w:rsidR="00BD68A7" w:rsidRPr="00FF6A71" w:rsidRDefault="00BD68A7" w:rsidP="00015922">
            <w:pPr>
              <w:keepNext/>
              <w:spacing w:before="0" w:after="0" w:line="240" w:lineRule="auto"/>
              <w:jc w:val="center"/>
              <w:rPr>
                <w:ins w:id="52293" w:author="pete jones" w:date="2022-01-04T12:01:00Z"/>
                <w:rFonts w:cs="Calibri"/>
                <w:color w:val="000000"/>
                <w:sz w:val="22"/>
              </w:rPr>
            </w:pPr>
            <w:ins w:id="52294" w:author="pete jones" w:date="2022-01-04T12:01:00Z">
              <w:r w:rsidRPr="00FF6A71">
                <w:rPr>
                  <w:rFonts w:cs="Calibri"/>
                  <w:color w:val="000000"/>
                  <w:sz w:val="22"/>
                </w:rPr>
                <w:t>23%</w:t>
              </w:r>
            </w:ins>
          </w:p>
        </w:tc>
        <w:tc>
          <w:tcPr>
            <w:tcW w:w="692" w:type="dxa"/>
            <w:tcBorders>
              <w:top w:val="nil"/>
              <w:left w:val="nil"/>
              <w:bottom w:val="single" w:sz="4" w:space="0" w:color="auto"/>
              <w:right w:val="single" w:sz="4" w:space="0" w:color="auto"/>
            </w:tcBorders>
            <w:shd w:val="clear" w:color="auto" w:fill="auto"/>
            <w:vAlign w:val="bottom"/>
          </w:tcPr>
          <w:p w14:paraId="66E914EE" w14:textId="77777777" w:rsidR="00BD68A7" w:rsidRPr="00FF6A71" w:rsidRDefault="00BD68A7" w:rsidP="00015922">
            <w:pPr>
              <w:keepNext/>
              <w:spacing w:before="0" w:after="0" w:line="240" w:lineRule="auto"/>
              <w:jc w:val="center"/>
              <w:rPr>
                <w:ins w:id="52295" w:author="pete jones" w:date="2022-01-04T12:01:00Z"/>
                <w:rFonts w:cs="Calibri"/>
                <w:color w:val="000000"/>
                <w:sz w:val="22"/>
              </w:rPr>
            </w:pPr>
            <w:ins w:id="52296" w:author="pete jones" w:date="2022-01-04T12:01:00Z">
              <w:r w:rsidRPr="00FF6A71">
                <w:rPr>
                  <w:rFonts w:cs="Calibri"/>
                  <w:color w:val="000000"/>
                  <w:sz w:val="22"/>
                </w:rPr>
                <w:t> </w:t>
              </w:r>
            </w:ins>
          </w:p>
        </w:tc>
      </w:tr>
    </w:tbl>
    <w:p w14:paraId="1881891E" w14:textId="77777777" w:rsidR="00BD68A7" w:rsidRPr="00FF6A71" w:rsidRDefault="00BD68A7" w:rsidP="00BD68A7">
      <w:pPr>
        <w:keepNext/>
        <w:rPr>
          <w:ins w:id="52297" w:author="pete jones" w:date="2022-01-04T12:03:00Z"/>
        </w:rPr>
      </w:pPr>
    </w:p>
    <w:p w14:paraId="14AB6F08" w14:textId="77777777" w:rsidR="00BD68A7" w:rsidRPr="00FF6A71" w:rsidRDefault="00BD68A7" w:rsidP="00BD68A7">
      <w:pPr>
        <w:keepNext/>
        <w:rPr>
          <w:ins w:id="52298" w:author="pete jones" w:date="2022-01-04T12:03:00Z"/>
        </w:rPr>
      </w:pPr>
    </w:p>
    <w:p w14:paraId="7D809E91" w14:textId="3C75F7AD" w:rsidR="00BD68A7" w:rsidRPr="00FF6A71" w:rsidRDefault="00BD68A7" w:rsidP="00BD68A7">
      <w:pPr>
        <w:keepNext/>
        <w:rPr>
          <w:ins w:id="52299" w:author="pete jones" w:date="2022-01-04T12:01:00Z"/>
        </w:rPr>
      </w:pPr>
      <w:ins w:id="52300" w:author="pete jones" w:date="2022-01-04T12:01:00Z">
        <w:r w:rsidRPr="00FF6A71">
          <w:lastRenderedPageBreak/>
          <w:t>FS15 - The digital collaboration environment (PLM/PDM/CDE) is a benefit to the team</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5A050A1F" w14:textId="77777777" w:rsidTr="00015922">
        <w:trPr>
          <w:trHeight w:val="300"/>
          <w:jc w:val="center"/>
          <w:ins w:id="52301" w:author="pete jones" w:date="2022-01-04T12:01:00Z"/>
        </w:trPr>
        <w:tc>
          <w:tcPr>
            <w:tcW w:w="814" w:type="dxa"/>
            <w:tcBorders>
              <w:bottom w:val="single" w:sz="4" w:space="0" w:color="auto"/>
            </w:tcBorders>
            <w:shd w:val="clear" w:color="auto" w:fill="E7E6E6" w:themeFill="background2"/>
            <w:vAlign w:val="center"/>
          </w:tcPr>
          <w:p w14:paraId="4A501484" w14:textId="77777777" w:rsidR="00BD68A7" w:rsidRPr="00FF6A71" w:rsidRDefault="00BD68A7" w:rsidP="00015922">
            <w:pPr>
              <w:keepNext/>
              <w:spacing w:before="0" w:after="0" w:line="240" w:lineRule="auto"/>
              <w:jc w:val="center"/>
              <w:rPr>
                <w:ins w:id="52302" w:author="pete jones" w:date="2022-01-04T12:01:00Z"/>
                <w:rFonts w:cstheme="minorHAnsi"/>
                <w:b/>
                <w:bCs/>
              </w:rPr>
            </w:pPr>
            <w:ins w:id="52303"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7D2FF5D3" w14:textId="77777777" w:rsidR="00BD68A7" w:rsidRPr="00FF6A71" w:rsidRDefault="00BD68A7" w:rsidP="00015922">
            <w:pPr>
              <w:keepNext/>
              <w:spacing w:before="0" w:after="0" w:line="240" w:lineRule="auto"/>
              <w:jc w:val="center"/>
              <w:rPr>
                <w:ins w:id="52304" w:author="pete jones" w:date="2022-01-04T12:01:00Z"/>
                <w:rFonts w:cstheme="minorHAnsi"/>
                <w:b/>
                <w:bCs/>
              </w:rPr>
            </w:pPr>
            <w:ins w:id="52305"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33F692BE" w14:textId="77777777" w:rsidR="00BD68A7" w:rsidRPr="00FF6A71" w:rsidRDefault="00BD68A7" w:rsidP="00015922">
            <w:pPr>
              <w:keepNext/>
              <w:spacing w:before="0" w:after="0" w:line="240" w:lineRule="auto"/>
              <w:jc w:val="center"/>
              <w:rPr>
                <w:ins w:id="52306" w:author="pete jones" w:date="2022-01-04T12:01:00Z"/>
                <w:rFonts w:cstheme="minorHAnsi"/>
                <w:b/>
                <w:bCs/>
              </w:rPr>
            </w:pPr>
            <w:ins w:id="52307"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15685CDE" w14:textId="77777777" w:rsidR="00BD68A7" w:rsidRPr="00FF6A71" w:rsidRDefault="00BD68A7" w:rsidP="00015922">
            <w:pPr>
              <w:keepNext/>
              <w:spacing w:before="0" w:after="0" w:line="240" w:lineRule="auto"/>
              <w:jc w:val="center"/>
              <w:rPr>
                <w:ins w:id="52308" w:author="pete jones" w:date="2022-01-04T12:01:00Z"/>
                <w:rFonts w:cstheme="minorHAnsi"/>
                <w:b/>
                <w:bCs/>
              </w:rPr>
            </w:pPr>
            <w:ins w:id="52309"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5FBF5BF5" w14:textId="77777777" w:rsidR="00BD68A7" w:rsidRPr="00FF6A71" w:rsidRDefault="00BD68A7" w:rsidP="00015922">
            <w:pPr>
              <w:keepNext/>
              <w:spacing w:before="0" w:after="0" w:line="240" w:lineRule="auto"/>
              <w:jc w:val="center"/>
              <w:rPr>
                <w:ins w:id="52310" w:author="pete jones" w:date="2022-01-04T12:01:00Z"/>
                <w:rFonts w:cstheme="minorHAnsi"/>
                <w:b/>
                <w:bCs/>
              </w:rPr>
            </w:pPr>
            <w:ins w:id="52311"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4B379F65" w14:textId="77777777" w:rsidR="00BD68A7" w:rsidRPr="00FF6A71" w:rsidRDefault="00BD68A7" w:rsidP="00015922">
            <w:pPr>
              <w:keepNext/>
              <w:spacing w:before="0" w:after="0" w:line="240" w:lineRule="auto"/>
              <w:jc w:val="center"/>
              <w:rPr>
                <w:ins w:id="52312" w:author="pete jones" w:date="2022-01-04T12:01:00Z"/>
                <w:rFonts w:cstheme="minorHAnsi"/>
                <w:b/>
                <w:bCs/>
              </w:rPr>
            </w:pPr>
            <w:ins w:id="52313"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2FEAB3EB" w14:textId="77777777" w:rsidR="00BD68A7" w:rsidRPr="00FF6A71" w:rsidRDefault="00BD68A7" w:rsidP="00015922">
            <w:pPr>
              <w:keepNext/>
              <w:spacing w:before="0" w:after="0" w:line="240" w:lineRule="auto"/>
              <w:jc w:val="center"/>
              <w:rPr>
                <w:ins w:id="52314" w:author="pete jones" w:date="2022-01-04T12:01:00Z"/>
                <w:rFonts w:cstheme="minorHAnsi"/>
                <w:b/>
                <w:bCs/>
              </w:rPr>
            </w:pPr>
            <w:ins w:id="52315" w:author="pete jones" w:date="2022-01-04T12:01:00Z">
              <w:r w:rsidRPr="00FF6A71">
                <w:rPr>
                  <w:rFonts w:cstheme="minorHAnsi"/>
                  <w:b/>
                  <w:bCs/>
                </w:rPr>
                <w:t>Avg</w:t>
              </w:r>
            </w:ins>
          </w:p>
        </w:tc>
      </w:tr>
      <w:tr w:rsidR="00BD68A7" w:rsidRPr="00FF6A71" w14:paraId="44C9800C" w14:textId="77777777" w:rsidTr="00015922">
        <w:trPr>
          <w:trHeight w:val="300"/>
          <w:jc w:val="center"/>
          <w:ins w:id="52316" w:author="pete jones" w:date="2022-01-04T12:01:00Z"/>
        </w:trPr>
        <w:tc>
          <w:tcPr>
            <w:tcW w:w="814" w:type="dxa"/>
            <w:tcBorders>
              <w:right w:val="single" w:sz="4" w:space="0" w:color="auto"/>
            </w:tcBorders>
            <w:vAlign w:val="center"/>
          </w:tcPr>
          <w:p w14:paraId="0E62399B" w14:textId="77777777" w:rsidR="00BD68A7" w:rsidRPr="00FF6A71" w:rsidRDefault="00BD68A7" w:rsidP="00015922">
            <w:pPr>
              <w:keepNext/>
              <w:spacing w:before="0" w:after="0" w:line="240" w:lineRule="auto"/>
              <w:jc w:val="center"/>
              <w:rPr>
                <w:ins w:id="52317" w:author="pete jones" w:date="2022-01-04T12:01:00Z"/>
                <w:rFonts w:cstheme="minorHAnsi"/>
                <w:b/>
                <w:bCs/>
              </w:rPr>
            </w:pPr>
            <w:ins w:id="52318"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48A9D3" w14:textId="77777777" w:rsidR="00BD68A7" w:rsidRPr="00FF6A71" w:rsidRDefault="00BD68A7" w:rsidP="00015922">
            <w:pPr>
              <w:keepNext/>
              <w:spacing w:before="0" w:after="0" w:line="240" w:lineRule="auto"/>
              <w:jc w:val="center"/>
              <w:rPr>
                <w:ins w:id="52319" w:author="pete jones" w:date="2022-01-04T12:01:00Z"/>
                <w:rFonts w:cs="Calibri"/>
                <w:color w:val="000000"/>
                <w:sz w:val="22"/>
              </w:rPr>
            </w:pPr>
            <w:ins w:id="52320" w:author="pete jones" w:date="2022-01-04T12:01:00Z">
              <w:r w:rsidRPr="00FF6A71">
                <w:rPr>
                  <w:rFonts w:cs="Calibri"/>
                  <w:color w:val="000000"/>
                  <w:sz w:val="22"/>
                </w:rPr>
                <w:t>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3A7FE89" w14:textId="77777777" w:rsidR="00BD68A7" w:rsidRPr="00FF6A71" w:rsidRDefault="00BD68A7" w:rsidP="00015922">
            <w:pPr>
              <w:keepNext/>
              <w:spacing w:before="0" w:after="0" w:line="240" w:lineRule="auto"/>
              <w:jc w:val="center"/>
              <w:rPr>
                <w:ins w:id="52321" w:author="pete jones" w:date="2022-01-04T12:01:00Z"/>
                <w:rFonts w:cs="Calibri"/>
                <w:color w:val="000000"/>
                <w:sz w:val="22"/>
              </w:rPr>
            </w:pPr>
            <w:ins w:id="52322" w:author="pete jones" w:date="2022-01-04T12:01:00Z">
              <w:r w:rsidRPr="00FF6A71">
                <w:rPr>
                  <w:rFonts w:cs="Calibri"/>
                  <w:color w:val="000000"/>
                  <w:sz w:val="22"/>
                </w:rPr>
                <w:t>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EDCA369" w14:textId="77777777" w:rsidR="00BD68A7" w:rsidRPr="00FF6A71" w:rsidRDefault="00BD68A7" w:rsidP="00015922">
            <w:pPr>
              <w:keepNext/>
              <w:spacing w:before="0" w:after="0" w:line="240" w:lineRule="auto"/>
              <w:jc w:val="center"/>
              <w:rPr>
                <w:ins w:id="52323" w:author="pete jones" w:date="2022-01-04T12:01:00Z"/>
                <w:rFonts w:cs="Calibri"/>
                <w:color w:val="000000"/>
                <w:sz w:val="22"/>
              </w:rPr>
            </w:pPr>
            <w:ins w:id="52324" w:author="pete jones" w:date="2022-01-04T12:01:00Z">
              <w:r w:rsidRPr="00FF6A71">
                <w:rPr>
                  <w:rFonts w:cs="Calibri"/>
                  <w:color w:val="000000"/>
                  <w:sz w:val="22"/>
                </w:rPr>
                <w:t>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175E495" w14:textId="77777777" w:rsidR="00BD68A7" w:rsidRPr="00FF6A71" w:rsidRDefault="00BD68A7" w:rsidP="00015922">
            <w:pPr>
              <w:keepNext/>
              <w:spacing w:before="0" w:after="0" w:line="240" w:lineRule="auto"/>
              <w:jc w:val="center"/>
              <w:rPr>
                <w:ins w:id="52325" w:author="pete jones" w:date="2022-01-04T12:01:00Z"/>
                <w:rFonts w:cs="Calibri"/>
                <w:color w:val="000000"/>
                <w:sz w:val="22"/>
              </w:rPr>
            </w:pPr>
            <w:ins w:id="52326"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2CF28A1" w14:textId="77777777" w:rsidR="00BD68A7" w:rsidRPr="00FF6A71" w:rsidRDefault="00BD68A7" w:rsidP="00015922">
            <w:pPr>
              <w:keepNext/>
              <w:spacing w:before="0" w:after="0" w:line="240" w:lineRule="auto"/>
              <w:jc w:val="center"/>
              <w:rPr>
                <w:ins w:id="52327" w:author="pete jones" w:date="2022-01-04T12:01:00Z"/>
                <w:rFonts w:cs="Calibri"/>
                <w:color w:val="000000"/>
                <w:sz w:val="22"/>
              </w:rPr>
            </w:pPr>
            <w:ins w:id="52328" w:author="pete jones" w:date="2022-01-04T12:01:00Z">
              <w:r w:rsidRPr="00FF6A71">
                <w:rPr>
                  <w:rFonts w:cs="Calibri"/>
                  <w:color w:val="000000"/>
                  <w:sz w:val="22"/>
                </w:rPr>
                <w:t>10</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7056961B" w14:textId="77777777" w:rsidR="00BD68A7" w:rsidRPr="00FF6A71" w:rsidRDefault="00BD68A7" w:rsidP="00015922">
            <w:pPr>
              <w:keepNext/>
              <w:spacing w:before="0" w:after="0" w:line="240" w:lineRule="auto"/>
              <w:jc w:val="center"/>
              <w:rPr>
                <w:ins w:id="52329" w:author="pete jones" w:date="2022-01-04T12:01:00Z"/>
                <w:rFonts w:cs="Calibri"/>
                <w:color w:val="000000"/>
                <w:sz w:val="22"/>
              </w:rPr>
            </w:pPr>
            <w:ins w:id="52330" w:author="pete jones" w:date="2022-01-04T12:01:00Z">
              <w:r w:rsidRPr="00FF6A71">
                <w:rPr>
                  <w:rFonts w:cs="Calibri"/>
                  <w:color w:val="000000"/>
                  <w:sz w:val="22"/>
                </w:rPr>
                <w:t>3.06</w:t>
              </w:r>
            </w:ins>
          </w:p>
        </w:tc>
      </w:tr>
      <w:tr w:rsidR="00BD68A7" w:rsidRPr="00FF6A71" w14:paraId="7944C680" w14:textId="77777777" w:rsidTr="00015922">
        <w:trPr>
          <w:trHeight w:val="300"/>
          <w:jc w:val="center"/>
          <w:ins w:id="52331" w:author="pete jones" w:date="2022-01-04T12:01:00Z"/>
        </w:trPr>
        <w:tc>
          <w:tcPr>
            <w:tcW w:w="814" w:type="dxa"/>
            <w:tcBorders>
              <w:right w:val="single" w:sz="4" w:space="0" w:color="auto"/>
            </w:tcBorders>
            <w:vAlign w:val="center"/>
          </w:tcPr>
          <w:p w14:paraId="0142181E" w14:textId="77777777" w:rsidR="00BD68A7" w:rsidRPr="00FF6A71" w:rsidRDefault="00BD68A7" w:rsidP="00015922">
            <w:pPr>
              <w:keepNext/>
              <w:spacing w:before="0" w:after="0" w:line="240" w:lineRule="auto"/>
              <w:jc w:val="center"/>
              <w:rPr>
                <w:ins w:id="52332" w:author="pete jones" w:date="2022-01-04T12:01:00Z"/>
                <w:rFonts w:cstheme="minorHAnsi"/>
                <w:b/>
                <w:bCs/>
              </w:rPr>
            </w:pPr>
            <w:ins w:id="52333"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5FA3DC83" w14:textId="77777777" w:rsidR="00BD68A7" w:rsidRPr="00FF6A71" w:rsidRDefault="00BD68A7" w:rsidP="00015922">
            <w:pPr>
              <w:keepNext/>
              <w:spacing w:before="0" w:after="0" w:line="240" w:lineRule="auto"/>
              <w:jc w:val="center"/>
              <w:rPr>
                <w:ins w:id="52334" w:author="pete jones" w:date="2022-01-04T12:01:00Z"/>
                <w:rFonts w:cs="Calibri"/>
                <w:color w:val="000000"/>
                <w:sz w:val="22"/>
              </w:rPr>
            </w:pPr>
            <w:ins w:id="52335" w:author="pete jones" w:date="2022-01-04T12:01:00Z">
              <w:r w:rsidRPr="00FF6A71">
                <w:rPr>
                  <w:rFonts w:cs="Calibri"/>
                  <w:color w:val="000000"/>
                  <w:sz w:val="22"/>
                </w:rPr>
                <w:t>26%</w:t>
              </w:r>
            </w:ins>
          </w:p>
        </w:tc>
        <w:tc>
          <w:tcPr>
            <w:tcW w:w="814" w:type="dxa"/>
            <w:tcBorders>
              <w:top w:val="nil"/>
              <w:left w:val="nil"/>
              <w:bottom w:val="single" w:sz="4" w:space="0" w:color="auto"/>
              <w:right w:val="single" w:sz="4" w:space="0" w:color="auto"/>
            </w:tcBorders>
            <w:shd w:val="clear" w:color="auto" w:fill="auto"/>
            <w:noWrap/>
            <w:vAlign w:val="center"/>
          </w:tcPr>
          <w:p w14:paraId="2C4F6E7A" w14:textId="77777777" w:rsidR="00BD68A7" w:rsidRPr="00FF6A71" w:rsidRDefault="00BD68A7" w:rsidP="00015922">
            <w:pPr>
              <w:keepNext/>
              <w:spacing w:before="0" w:after="0" w:line="240" w:lineRule="auto"/>
              <w:jc w:val="center"/>
              <w:rPr>
                <w:ins w:id="52336" w:author="pete jones" w:date="2022-01-04T12:01:00Z"/>
                <w:rFonts w:cs="Calibri"/>
                <w:color w:val="000000"/>
                <w:sz w:val="22"/>
              </w:rPr>
            </w:pPr>
            <w:ins w:id="52337" w:author="pete jones" w:date="2022-01-04T12:01:00Z">
              <w:r w:rsidRPr="00FF6A71">
                <w:rPr>
                  <w:rFonts w:cs="Calibri"/>
                  <w:color w:val="000000"/>
                  <w:sz w:val="22"/>
                </w:rPr>
                <w:t>17%</w:t>
              </w:r>
            </w:ins>
          </w:p>
        </w:tc>
        <w:tc>
          <w:tcPr>
            <w:tcW w:w="814" w:type="dxa"/>
            <w:tcBorders>
              <w:top w:val="nil"/>
              <w:left w:val="nil"/>
              <w:bottom w:val="single" w:sz="4" w:space="0" w:color="auto"/>
              <w:right w:val="single" w:sz="4" w:space="0" w:color="auto"/>
            </w:tcBorders>
            <w:shd w:val="clear" w:color="auto" w:fill="auto"/>
            <w:noWrap/>
            <w:vAlign w:val="center"/>
          </w:tcPr>
          <w:p w14:paraId="7E4DF7F0" w14:textId="77777777" w:rsidR="00BD68A7" w:rsidRPr="00FF6A71" w:rsidRDefault="00BD68A7" w:rsidP="00015922">
            <w:pPr>
              <w:keepNext/>
              <w:spacing w:before="0" w:after="0" w:line="240" w:lineRule="auto"/>
              <w:jc w:val="center"/>
              <w:rPr>
                <w:ins w:id="52338" w:author="pete jones" w:date="2022-01-04T12:01:00Z"/>
                <w:rFonts w:cs="Calibri"/>
                <w:color w:val="000000"/>
                <w:sz w:val="22"/>
              </w:rPr>
            </w:pPr>
            <w:ins w:id="52339" w:author="pete jones" w:date="2022-01-04T12:01:00Z">
              <w:r w:rsidRPr="00FF6A71">
                <w:rPr>
                  <w:rFonts w:cs="Calibri"/>
                  <w:color w:val="000000"/>
                  <w:sz w:val="22"/>
                </w:rPr>
                <w:t>11%</w:t>
              </w:r>
            </w:ins>
          </w:p>
        </w:tc>
        <w:tc>
          <w:tcPr>
            <w:tcW w:w="692" w:type="dxa"/>
            <w:tcBorders>
              <w:top w:val="nil"/>
              <w:left w:val="nil"/>
              <w:bottom w:val="single" w:sz="4" w:space="0" w:color="auto"/>
              <w:right w:val="single" w:sz="4" w:space="0" w:color="auto"/>
            </w:tcBorders>
            <w:shd w:val="clear" w:color="auto" w:fill="auto"/>
            <w:noWrap/>
            <w:vAlign w:val="center"/>
          </w:tcPr>
          <w:p w14:paraId="102DA62E" w14:textId="77777777" w:rsidR="00BD68A7" w:rsidRPr="00FF6A71" w:rsidRDefault="00BD68A7" w:rsidP="00015922">
            <w:pPr>
              <w:keepNext/>
              <w:spacing w:before="0" w:after="0" w:line="240" w:lineRule="auto"/>
              <w:jc w:val="center"/>
              <w:rPr>
                <w:ins w:id="52340" w:author="pete jones" w:date="2022-01-04T12:01:00Z"/>
                <w:rFonts w:cs="Calibri"/>
                <w:color w:val="000000"/>
                <w:sz w:val="22"/>
              </w:rPr>
            </w:pPr>
            <w:ins w:id="52341"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noWrap/>
            <w:vAlign w:val="center"/>
          </w:tcPr>
          <w:p w14:paraId="424CED15" w14:textId="77777777" w:rsidR="00BD68A7" w:rsidRPr="00FF6A71" w:rsidRDefault="00BD68A7" w:rsidP="00015922">
            <w:pPr>
              <w:keepNext/>
              <w:spacing w:before="0" w:after="0" w:line="240" w:lineRule="auto"/>
              <w:jc w:val="center"/>
              <w:rPr>
                <w:ins w:id="52342" w:author="pete jones" w:date="2022-01-04T12:01:00Z"/>
                <w:rFonts w:cs="Calibri"/>
                <w:color w:val="000000"/>
                <w:sz w:val="22"/>
              </w:rPr>
            </w:pPr>
            <w:ins w:id="52343" w:author="pete jones" w:date="2022-01-04T12:01:00Z">
              <w:r w:rsidRPr="00FF6A71">
                <w:rPr>
                  <w:rFonts w:cs="Calibri"/>
                  <w:color w:val="000000"/>
                  <w:sz w:val="22"/>
                </w:rPr>
                <w:t>29%</w:t>
              </w:r>
            </w:ins>
          </w:p>
        </w:tc>
        <w:tc>
          <w:tcPr>
            <w:tcW w:w="692" w:type="dxa"/>
            <w:tcBorders>
              <w:top w:val="nil"/>
              <w:left w:val="nil"/>
              <w:bottom w:val="single" w:sz="4" w:space="0" w:color="auto"/>
              <w:right w:val="single" w:sz="4" w:space="0" w:color="auto"/>
            </w:tcBorders>
            <w:shd w:val="clear" w:color="auto" w:fill="auto"/>
            <w:vAlign w:val="bottom"/>
          </w:tcPr>
          <w:p w14:paraId="1C300537" w14:textId="77777777" w:rsidR="00BD68A7" w:rsidRPr="00FF6A71" w:rsidRDefault="00BD68A7" w:rsidP="00015922">
            <w:pPr>
              <w:keepNext/>
              <w:spacing w:before="0" w:after="0" w:line="240" w:lineRule="auto"/>
              <w:jc w:val="center"/>
              <w:rPr>
                <w:ins w:id="52344" w:author="pete jones" w:date="2022-01-04T12:01:00Z"/>
                <w:rFonts w:cs="Calibri"/>
                <w:color w:val="000000"/>
                <w:sz w:val="22"/>
              </w:rPr>
            </w:pPr>
            <w:ins w:id="52345" w:author="pete jones" w:date="2022-01-04T12:01:00Z">
              <w:r w:rsidRPr="00FF6A71">
                <w:rPr>
                  <w:rFonts w:cs="Calibri"/>
                  <w:color w:val="000000"/>
                  <w:sz w:val="22"/>
                </w:rPr>
                <w:t> </w:t>
              </w:r>
            </w:ins>
          </w:p>
        </w:tc>
      </w:tr>
    </w:tbl>
    <w:p w14:paraId="32C1914B" w14:textId="77777777" w:rsidR="00BD68A7" w:rsidRPr="00FF6A71" w:rsidRDefault="00BD68A7" w:rsidP="00BD68A7">
      <w:pPr>
        <w:keepNext/>
        <w:rPr>
          <w:ins w:id="52346" w:author="pete jones" w:date="2022-01-04T12:01:00Z"/>
        </w:rPr>
      </w:pPr>
      <w:ins w:id="52347" w:author="pete jones" w:date="2022-01-04T12:01:00Z">
        <w:r w:rsidRPr="00FF6A71">
          <w:t xml:space="preserve">FS16 - How many hours have spent </w:t>
        </w:r>
        <w:r w:rsidRPr="00FF6A71">
          <w:rPr>
            <w:b/>
            <w:bCs/>
            <w:i/>
            <w:iCs/>
          </w:rPr>
          <w:t>learning</w:t>
        </w:r>
        <w:r w:rsidRPr="00FF6A71">
          <w:t xml:space="preserve"> to use the toolset</w:t>
        </w:r>
      </w:ins>
    </w:p>
    <w:p w14:paraId="46EFC403" w14:textId="77777777" w:rsidR="00BD68A7" w:rsidRPr="00FF6A71" w:rsidRDefault="00BD68A7" w:rsidP="00BD68A7">
      <w:pPr>
        <w:keepNext/>
        <w:ind w:left="720"/>
        <w:rPr>
          <w:ins w:id="52348" w:author="pete jones" w:date="2022-01-04T12:01:00Z"/>
        </w:rPr>
      </w:pPr>
      <w:ins w:id="52349" w:author="pete jones" w:date="2022-01-04T12:01:00Z">
        <w:r w:rsidRPr="00FF6A71">
          <w:t>1=less than 10, 2=10-20, 3=21-30, 4=31-40, 5=40 or more</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1590C077" w14:textId="77777777" w:rsidTr="00015922">
        <w:trPr>
          <w:trHeight w:val="300"/>
          <w:jc w:val="center"/>
          <w:ins w:id="52350" w:author="pete jones" w:date="2022-01-04T12:01:00Z"/>
        </w:trPr>
        <w:tc>
          <w:tcPr>
            <w:tcW w:w="814" w:type="dxa"/>
            <w:tcBorders>
              <w:bottom w:val="single" w:sz="4" w:space="0" w:color="auto"/>
            </w:tcBorders>
            <w:shd w:val="clear" w:color="auto" w:fill="E7E6E6" w:themeFill="background2"/>
            <w:vAlign w:val="center"/>
          </w:tcPr>
          <w:p w14:paraId="773F71CA" w14:textId="77777777" w:rsidR="00BD68A7" w:rsidRPr="00FF6A71" w:rsidRDefault="00BD68A7" w:rsidP="00015922">
            <w:pPr>
              <w:keepNext/>
              <w:spacing w:before="0" w:after="0" w:line="240" w:lineRule="auto"/>
              <w:jc w:val="center"/>
              <w:rPr>
                <w:ins w:id="52351" w:author="pete jones" w:date="2022-01-04T12:01:00Z"/>
                <w:rFonts w:cstheme="minorHAnsi"/>
                <w:b/>
                <w:bCs/>
              </w:rPr>
            </w:pPr>
            <w:ins w:id="52352"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57FD5641" w14:textId="77777777" w:rsidR="00BD68A7" w:rsidRPr="00FF6A71" w:rsidRDefault="00BD68A7" w:rsidP="00015922">
            <w:pPr>
              <w:keepNext/>
              <w:spacing w:before="0" w:after="0" w:line="240" w:lineRule="auto"/>
              <w:jc w:val="center"/>
              <w:rPr>
                <w:ins w:id="52353" w:author="pete jones" w:date="2022-01-04T12:01:00Z"/>
                <w:rFonts w:cstheme="minorHAnsi"/>
                <w:b/>
                <w:bCs/>
              </w:rPr>
            </w:pPr>
            <w:ins w:id="52354"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2CE2EFD4" w14:textId="77777777" w:rsidR="00BD68A7" w:rsidRPr="00FF6A71" w:rsidRDefault="00BD68A7" w:rsidP="00015922">
            <w:pPr>
              <w:keepNext/>
              <w:spacing w:before="0" w:after="0" w:line="240" w:lineRule="auto"/>
              <w:jc w:val="center"/>
              <w:rPr>
                <w:ins w:id="52355" w:author="pete jones" w:date="2022-01-04T12:01:00Z"/>
                <w:rFonts w:cstheme="minorHAnsi"/>
                <w:b/>
                <w:bCs/>
              </w:rPr>
            </w:pPr>
            <w:ins w:id="52356"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1917674B" w14:textId="77777777" w:rsidR="00BD68A7" w:rsidRPr="00FF6A71" w:rsidRDefault="00BD68A7" w:rsidP="00015922">
            <w:pPr>
              <w:keepNext/>
              <w:spacing w:before="0" w:after="0" w:line="240" w:lineRule="auto"/>
              <w:jc w:val="center"/>
              <w:rPr>
                <w:ins w:id="52357" w:author="pete jones" w:date="2022-01-04T12:01:00Z"/>
                <w:rFonts w:cstheme="minorHAnsi"/>
                <w:b/>
                <w:bCs/>
              </w:rPr>
            </w:pPr>
            <w:ins w:id="52358"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31E26277" w14:textId="77777777" w:rsidR="00BD68A7" w:rsidRPr="00FF6A71" w:rsidRDefault="00BD68A7" w:rsidP="00015922">
            <w:pPr>
              <w:keepNext/>
              <w:spacing w:before="0" w:after="0" w:line="240" w:lineRule="auto"/>
              <w:jc w:val="center"/>
              <w:rPr>
                <w:ins w:id="52359" w:author="pete jones" w:date="2022-01-04T12:01:00Z"/>
                <w:rFonts w:cstheme="minorHAnsi"/>
                <w:b/>
                <w:bCs/>
              </w:rPr>
            </w:pPr>
            <w:ins w:id="52360"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54E84E3D" w14:textId="77777777" w:rsidR="00BD68A7" w:rsidRPr="00FF6A71" w:rsidRDefault="00BD68A7" w:rsidP="00015922">
            <w:pPr>
              <w:keepNext/>
              <w:spacing w:before="0" w:after="0" w:line="240" w:lineRule="auto"/>
              <w:jc w:val="center"/>
              <w:rPr>
                <w:ins w:id="52361" w:author="pete jones" w:date="2022-01-04T12:01:00Z"/>
                <w:rFonts w:cstheme="minorHAnsi"/>
                <w:b/>
                <w:bCs/>
              </w:rPr>
            </w:pPr>
            <w:ins w:id="52362"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6F0E6049" w14:textId="77777777" w:rsidR="00BD68A7" w:rsidRPr="00FF6A71" w:rsidRDefault="00BD68A7" w:rsidP="00015922">
            <w:pPr>
              <w:keepNext/>
              <w:spacing w:before="0" w:after="0" w:line="240" w:lineRule="auto"/>
              <w:jc w:val="center"/>
              <w:rPr>
                <w:ins w:id="52363" w:author="pete jones" w:date="2022-01-04T12:01:00Z"/>
                <w:rFonts w:cstheme="minorHAnsi"/>
                <w:b/>
                <w:bCs/>
              </w:rPr>
            </w:pPr>
            <w:ins w:id="52364" w:author="pete jones" w:date="2022-01-04T12:01:00Z">
              <w:r w:rsidRPr="00FF6A71">
                <w:rPr>
                  <w:rFonts w:cstheme="minorHAnsi"/>
                  <w:b/>
                  <w:bCs/>
                </w:rPr>
                <w:t>Avg</w:t>
              </w:r>
            </w:ins>
          </w:p>
        </w:tc>
      </w:tr>
      <w:tr w:rsidR="00BD68A7" w:rsidRPr="00FF6A71" w14:paraId="25B8364E" w14:textId="77777777" w:rsidTr="00015922">
        <w:trPr>
          <w:trHeight w:val="300"/>
          <w:jc w:val="center"/>
          <w:ins w:id="52365" w:author="pete jones" w:date="2022-01-04T12:01:00Z"/>
        </w:trPr>
        <w:tc>
          <w:tcPr>
            <w:tcW w:w="814" w:type="dxa"/>
            <w:tcBorders>
              <w:right w:val="single" w:sz="4" w:space="0" w:color="auto"/>
            </w:tcBorders>
            <w:vAlign w:val="center"/>
          </w:tcPr>
          <w:p w14:paraId="6D345717" w14:textId="77777777" w:rsidR="00BD68A7" w:rsidRPr="00FF6A71" w:rsidRDefault="00BD68A7" w:rsidP="00015922">
            <w:pPr>
              <w:keepNext/>
              <w:spacing w:before="0" w:after="0" w:line="240" w:lineRule="auto"/>
              <w:jc w:val="center"/>
              <w:rPr>
                <w:ins w:id="52366" w:author="pete jones" w:date="2022-01-04T12:01:00Z"/>
                <w:rFonts w:cstheme="minorHAnsi"/>
                <w:b/>
                <w:bCs/>
              </w:rPr>
            </w:pPr>
            <w:ins w:id="52367"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FE0099" w14:textId="77777777" w:rsidR="00BD68A7" w:rsidRPr="00FF6A71" w:rsidRDefault="00BD68A7" w:rsidP="00015922">
            <w:pPr>
              <w:keepNext/>
              <w:spacing w:before="0" w:after="0" w:line="240" w:lineRule="auto"/>
              <w:jc w:val="center"/>
              <w:rPr>
                <w:ins w:id="52368" w:author="pete jones" w:date="2022-01-04T12:01:00Z"/>
                <w:rFonts w:cs="Calibri"/>
                <w:color w:val="000000"/>
                <w:sz w:val="22"/>
              </w:rPr>
            </w:pPr>
            <w:ins w:id="52369" w:author="pete jones" w:date="2022-01-04T12:01:00Z">
              <w:r w:rsidRPr="00FF6A71">
                <w:rPr>
                  <w:rFonts w:cs="Calibri"/>
                  <w:color w:val="000000"/>
                  <w:sz w:val="22"/>
                </w:rPr>
                <w:t>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A69AF25" w14:textId="77777777" w:rsidR="00BD68A7" w:rsidRPr="00FF6A71" w:rsidRDefault="00BD68A7" w:rsidP="00015922">
            <w:pPr>
              <w:keepNext/>
              <w:spacing w:before="0" w:after="0" w:line="240" w:lineRule="auto"/>
              <w:jc w:val="center"/>
              <w:rPr>
                <w:ins w:id="52370" w:author="pete jones" w:date="2022-01-04T12:01:00Z"/>
                <w:rFonts w:cs="Calibri"/>
                <w:color w:val="000000"/>
                <w:sz w:val="22"/>
              </w:rPr>
            </w:pPr>
            <w:ins w:id="52371" w:author="pete jones" w:date="2022-01-04T12:01:00Z">
              <w:r w:rsidRPr="00FF6A71">
                <w:rPr>
                  <w:rFonts w:cs="Calibri"/>
                  <w:color w:val="000000"/>
                  <w:sz w:val="22"/>
                </w:rPr>
                <w:t>10</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370F5CF" w14:textId="77777777" w:rsidR="00BD68A7" w:rsidRPr="00FF6A71" w:rsidRDefault="00BD68A7" w:rsidP="00015922">
            <w:pPr>
              <w:keepNext/>
              <w:spacing w:before="0" w:after="0" w:line="240" w:lineRule="auto"/>
              <w:jc w:val="center"/>
              <w:rPr>
                <w:ins w:id="52372" w:author="pete jones" w:date="2022-01-04T12:01:00Z"/>
                <w:rFonts w:cs="Calibri"/>
                <w:color w:val="000000"/>
                <w:sz w:val="22"/>
              </w:rPr>
            </w:pPr>
            <w:ins w:id="52373"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F92D819" w14:textId="77777777" w:rsidR="00BD68A7" w:rsidRPr="00FF6A71" w:rsidRDefault="00BD68A7" w:rsidP="00015922">
            <w:pPr>
              <w:keepNext/>
              <w:spacing w:before="0" w:after="0" w:line="240" w:lineRule="auto"/>
              <w:jc w:val="center"/>
              <w:rPr>
                <w:ins w:id="52374" w:author="pete jones" w:date="2022-01-04T12:01:00Z"/>
                <w:rFonts w:cs="Calibri"/>
                <w:color w:val="000000"/>
                <w:sz w:val="22"/>
              </w:rPr>
            </w:pPr>
            <w:ins w:id="52375" w:author="pete jones" w:date="2022-01-04T12:01:00Z">
              <w:r w:rsidRPr="00FF6A71">
                <w:rPr>
                  <w:rFonts w:cs="Calibri"/>
                  <w:color w:val="000000"/>
                  <w:sz w:val="22"/>
                </w:rPr>
                <w:t>5</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F78FF04" w14:textId="77777777" w:rsidR="00BD68A7" w:rsidRPr="00FF6A71" w:rsidRDefault="00BD68A7" w:rsidP="00015922">
            <w:pPr>
              <w:keepNext/>
              <w:spacing w:before="0" w:after="0" w:line="240" w:lineRule="auto"/>
              <w:jc w:val="center"/>
              <w:rPr>
                <w:ins w:id="52376" w:author="pete jones" w:date="2022-01-04T12:01:00Z"/>
                <w:rFonts w:cs="Calibri"/>
                <w:color w:val="000000"/>
                <w:sz w:val="22"/>
              </w:rPr>
            </w:pPr>
            <w:ins w:id="52377"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2FDBFE51" w14:textId="77777777" w:rsidR="00BD68A7" w:rsidRPr="00FF6A71" w:rsidRDefault="00BD68A7" w:rsidP="00015922">
            <w:pPr>
              <w:keepNext/>
              <w:spacing w:before="0" w:after="0" w:line="240" w:lineRule="auto"/>
              <w:jc w:val="center"/>
              <w:rPr>
                <w:ins w:id="52378" w:author="pete jones" w:date="2022-01-04T12:01:00Z"/>
                <w:rFonts w:cs="Calibri"/>
                <w:color w:val="000000"/>
                <w:sz w:val="22"/>
              </w:rPr>
            </w:pPr>
            <w:ins w:id="52379" w:author="pete jones" w:date="2022-01-04T12:01:00Z">
              <w:r w:rsidRPr="00FF6A71">
                <w:rPr>
                  <w:rFonts w:cs="Calibri"/>
                  <w:color w:val="000000"/>
                  <w:sz w:val="22"/>
                </w:rPr>
                <w:t>2.80</w:t>
              </w:r>
            </w:ins>
          </w:p>
        </w:tc>
      </w:tr>
      <w:tr w:rsidR="00BD68A7" w:rsidRPr="00FF6A71" w14:paraId="3FBEB8C7" w14:textId="77777777" w:rsidTr="00015922">
        <w:trPr>
          <w:trHeight w:val="300"/>
          <w:jc w:val="center"/>
          <w:ins w:id="52380" w:author="pete jones" w:date="2022-01-04T12:01:00Z"/>
        </w:trPr>
        <w:tc>
          <w:tcPr>
            <w:tcW w:w="814" w:type="dxa"/>
            <w:tcBorders>
              <w:right w:val="single" w:sz="4" w:space="0" w:color="auto"/>
            </w:tcBorders>
            <w:vAlign w:val="center"/>
          </w:tcPr>
          <w:p w14:paraId="27080FC0" w14:textId="77777777" w:rsidR="00BD68A7" w:rsidRPr="00FF6A71" w:rsidRDefault="00BD68A7" w:rsidP="00015922">
            <w:pPr>
              <w:keepNext/>
              <w:spacing w:before="0" w:after="0" w:line="240" w:lineRule="auto"/>
              <w:jc w:val="center"/>
              <w:rPr>
                <w:ins w:id="52381" w:author="pete jones" w:date="2022-01-04T12:01:00Z"/>
                <w:rFonts w:cstheme="minorHAnsi"/>
                <w:b/>
                <w:bCs/>
              </w:rPr>
            </w:pPr>
            <w:ins w:id="52382"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7B51022D" w14:textId="77777777" w:rsidR="00BD68A7" w:rsidRPr="00FF6A71" w:rsidRDefault="00BD68A7" w:rsidP="00015922">
            <w:pPr>
              <w:keepNext/>
              <w:spacing w:before="0" w:after="0" w:line="240" w:lineRule="auto"/>
              <w:jc w:val="center"/>
              <w:rPr>
                <w:ins w:id="52383" w:author="pete jones" w:date="2022-01-04T12:01:00Z"/>
                <w:rFonts w:cs="Calibri"/>
                <w:color w:val="000000"/>
                <w:sz w:val="22"/>
              </w:rPr>
            </w:pPr>
            <w:ins w:id="52384" w:author="pete jones" w:date="2022-01-04T12:01:00Z">
              <w:r w:rsidRPr="00FF6A71">
                <w:rPr>
                  <w:rFonts w:cs="Calibri"/>
                  <w:color w:val="000000"/>
                  <w:sz w:val="22"/>
                </w:rPr>
                <w:t>20%</w:t>
              </w:r>
            </w:ins>
          </w:p>
        </w:tc>
        <w:tc>
          <w:tcPr>
            <w:tcW w:w="814" w:type="dxa"/>
            <w:tcBorders>
              <w:top w:val="nil"/>
              <w:left w:val="nil"/>
              <w:bottom w:val="single" w:sz="4" w:space="0" w:color="auto"/>
              <w:right w:val="single" w:sz="4" w:space="0" w:color="auto"/>
            </w:tcBorders>
            <w:shd w:val="clear" w:color="auto" w:fill="auto"/>
            <w:noWrap/>
            <w:vAlign w:val="center"/>
          </w:tcPr>
          <w:p w14:paraId="6DCD78D9" w14:textId="77777777" w:rsidR="00BD68A7" w:rsidRPr="00FF6A71" w:rsidRDefault="00BD68A7" w:rsidP="00015922">
            <w:pPr>
              <w:keepNext/>
              <w:spacing w:before="0" w:after="0" w:line="240" w:lineRule="auto"/>
              <w:jc w:val="center"/>
              <w:rPr>
                <w:ins w:id="52385" w:author="pete jones" w:date="2022-01-04T12:01:00Z"/>
                <w:rFonts w:cs="Calibri"/>
                <w:color w:val="000000"/>
                <w:sz w:val="22"/>
              </w:rPr>
            </w:pPr>
            <w:ins w:id="52386" w:author="pete jones" w:date="2022-01-04T12:01:00Z">
              <w:r w:rsidRPr="00FF6A71">
                <w:rPr>
                  <w:rFonts w:cs="Calibri"/>
                  <w:color w:val="000000"/>
                  <w:sz w:val="22"/>
                </w:rPr>
                <w:t>29%</w:t>
              </w:r>
            </w:ins>
          </w:p>
        </w:tc>
        <w:tc>
          <w:tcPr>
            <w:tcW w:w="814" w:type="dxa"/>
            <w:tcBorders>
              <w:top w:val="nil"/>
              <w:left w:val="nil"/>
              <w:bottom w:val="single" w:sz="4" w:space="0" w:color="auto"/>
              <w:right w:val="single" w:sz="4" w:space="0" w:color="auto"/>
            </w:tcBorders>
            <w:shd w:val="clear" w:color="auto" w:fill="auto"/>
            <w:noWrap/>
            <w:vAlign w:val="center"/>
          </w:tcPr>
          <w:p w14:paraId="7EA20A73" w14:textId="77777777" w:rsidR="00BD68A7" w:rsidRPr="00FF6A71" w:rsidRDefault="00BD68A7" w:rsidP="00015922">
            <w:pPr>
              <w:keepNext/>
              <w:spacing w:before="0" w:after="0" w:line="240" w:lineRule="auto"/>
              <w:jc w:val="center"/>
              <w:rPr>
                <w:ins w:id="52387" w:author="pete jones" w:date="2022-01-04T12:01:00Z"/>
                <w:rFonts w:cs="Calibri"/>
                <w:color w:val="000000"/>
                <w:sz w:val="22"/>
              </w:rPr>
            </w:pPr>
            <w:ins w:id="52388"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2977D417" w14:textId="77777777" w:rsidR="00BD68A7" w:rsidRPr="00FF6A71" w:rsidRDefault="00BD68A7" w:rsidP="00015922">
            <w:pPr>
              <w:keepNext/>
              <w:spacing w:before="0" w:after="0" w:line="240" w:lineRule="auto"/>
              <w:jc w:val="center"/>
              <w:rPr>
                <w:ins w:id="52389" w:author="pete jones" w:date="2022-01-04T12:01:00Z"/>
                <w:rFonts w:cs="Calibri"/>
                <w:color w:val="000000"/>
                <w:sz w:val="22"/>
              </w:rPr>
            </w:pPr>
            <w:ins w:id="52390" w:author="pete jones" w:date="2022-01-04T12:01:00Z">
              <w:r w:rsidRPr="00FF6A71">
                <w:rPr>
                  <w:rFonts w:cs="Calibri"/>
                  <w:color w:val="000000"/>
                  <w:sz w:val="22"/>
                </w:rPr>
                <w:t>14%</w:t>
              </w:r>
            </w:ins>
          </w:p>
        </w:tc>
        <w:tc>
          <w:tcPr>
            <w:tcW w:w="692" w:type="dxa"/>
            <w:tcBorders>
              <w:top w:val="nil"/>
              <w:left w:val="nil"/>
              <w:bottom w:val="single" w:sz="4" w:space="0" w:color="auto"/>
              <w:right w:val="single" w:sz="4" w:space="0" w:color="auto"/>
            </w:tcBorders>
            <w:shd w:val="clear" w:color="auto" w:fill="auto"/>
            <w:noWrap/>
            <w:vAlign w:val="center"/>
          </w:tcPr>
          <w:p w14:paraId="75104900" w14:textId="77777777" w:rsidR="00BD68A7" w:rsidRPr="00FF6A71" w:rsidRDefault="00BD68A7" w:rsidP="00015922">
            <w:pPr>
              <w:keepNext/>
              <w:spacing w:before="0" w:after="0" w:line="240" w:lineRule="auto"/>
              <w:jc w:val="center"/>
              <w:rPr>
                <w:ins w:id="52391" w:author="pete jones" w:date="2022-01-04T12:01:00Z"/>
                <w:rFonts w:cs="Calibri"/>
                <w:color w:val="000000"/>
                <w:sz w:val="22"/>
              </w:rPr>
            </w:pPr>
            <w:ins w:id="52392"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vAlign w:val="bottom"/>
          </w:tcPr>
          <w:p w14:paraId="0CCD6C41" w14:textId="77777777" w:rsidR="00BD68A7" w:rsidRPr="00FF6A71" w:rsidRDefault="00BD68A7" w:rsidP="00015922">
            <w:pPr>
              <w:keepNext/>
              <w:spacing w:before="0" w:after="0" w:line="240" w:lineRule="auto"/>
              <w:jc w:val="center"/>
              <w:rPr>
                <w:ins w:id="52393" w:author="pete jones" w:date="2022-01-04T12:01:00Z"/>
                <w:rFonts w:cs="Calibri"/>
                <w:color w:val="000000"/>
                <w:sz w:val="22"/>
              </w:rPr>
            </w:pPr>
            <w:ins w:id="52394" w:author="pete jones" w:date="2022-01-04T12:01:00Z">
              <w:r w:rsidRPr="00FF6A71">
                <w:rPr>
                  <w:rFonts w:cs="Calibri"/>
                  <w:color w:val="000000"/>
                  <w:sz w:val="22"/>
                </w:rPr>
                <w:t> </w:t>
              </w:r>
            </w:ins>
          </w:p>
        </w:tc>
      </w:tr>
    </w:tbl>
    <w:p w14:paraId="12C388DB" w14:textId="77777777" w:rsidR="00BD68A7" w:rsidRPr="00FF6A71" w:rsidRDefault="00BD68A7" w:rsidP="00BD68A7">
      <w:pPr>
        <w:keepNext/>
        <w:rPr>
          <w:ins w:id="52395" w:author="pete jones" w:date="2022-01-04T12:01:00Z"/>
        </w:rPr>
      </w:pPr>
      <w:ins w:id="52396" w:author="pete jones" w:date="2022-01-04T12:01:00Z">
        <w:r w:rsidRPr="00FF6A71">
          <w:t>FS17 - How would you estimate your skill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429E935E" w14:textId="77777777" w:rsidTr="00015922">
        <w:trPr>
          <w:trHeight w:val="300"/>
          <w:jc w:val="center"/>
          <w:ins w:id="52397" w:author="pete jones" w:date="2022-01-04T12:01:00Z"/>
        </w:trPr>
        <w:tc>
          <w:tcPr>
            <w:tcW w:w="814" w:type="dxa"/>
            <w:tcBorders>
              <w:bottom w:val="single" w:sz="4" w:space="0" w:color="auto"/>
            </w:tcBorders>
            <w:shd w:val="clear" w:color="auto" w:fill="E7E6E6" w:themeFill="background2"/>
            <w:vAlign w:val="center"/>
          </w:tcPr>
          <w:p w14:paraId="7265F5E0" w14:textId="77777777" w:rsidR="00BD68A7" w:rsidRPr="00FF6A71" w:rsidRDefault="00BD68A7" w:rsidP="00015922">
            <w:pPr>
              <w:keepNext/>
              <w:spacing w:before="0" w:after="0" w:line="240" w:lineRule="auto"/>
              <w:jc w:val="center"/>
              <w:rPr>
                <w:ins w:id="52398" w:author="pete jones" w:date="2022-01-04T12:01:00Z"/>
                <w:rFonts w:cstheme="minorHAnsi"/>
                <w:b/>
                <w:bCs/>
              </w:rPr>
            </w:pPr>
            <w:ins w:id="52399"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4C9674AE" w14:textId="77777777" w:rsidR="00BD68A7" w:rsidRPr="00FF6A71" w:rsidRDefault="00BD68A7" w:rsidP="00015922">
            <w:pPr>
              <w:keepNext/>
              <w:spacing w:before="0" w:after="0" w:line="240" w:lineRule="auto"/>
              <w:jc w:val="center"/>
              <w:rPr>
                <w:ins w:id="52400" w:author="pete jones" w:date="2022-01-04T12:01:00Z"/>
                <w:rFonts w:cstheme="minorHAnsi"/>
                <w:b/>
                <w:bCs/>
              </w:rPr>
            </w:pPr>
            <w:ins w:id="52401"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43071D0A" w14:textId="77777777" w:rsidR="00BD68A7" w:rsidRPr="00FF6A71" w:rsidRDefault="00BD68A7" w:rsidP="00015922">
            <w:pPr>
              <w:keepNext/>
              <w:spacing w:before="0" w:after="0" w:line="240" w:lineRule="auto"/>
              <w:jc w:val="center"/>
              <w:rPr>
                <w:ins w:id="52402" w:author="pete jones" w:date="2022-01-04T12:01:00Z"/>
                <w:rFonts w:cstheme="minorHAnsi"/>
                <w:b/>
                <w:bCs/>
              </w:rPr>
            </w:pPr>
            <w:ins w:id="52403"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02F1DCB5" w14:textId="77777777" w:rsidR="00BD68A7" w:rsidRPr="00FF6A71" w:rsidRDefault="00BD68A7" w:rsidP="00015922">
            <w:pPr>
              <w:keepNext/>
              <w:spacing w:before="0" w:after="0" w:line="240" w:lineRule="auto"/>
              <w:jc w:val="center"/>
              <w:rPr>
                <w:ins w:id="52404" w:author="pete jones" w:date="2022-01-04T12:01:00Z"/>
                <w:rFonts w:cstheme="minorHAnsi"/>
                <w:b/>
                <w:bCs/>
              </w:rPr>
            </w:pPr>
            <w:ins w:id="52405"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13ACB797" w14:textId="77777777" w:rsidR="00BD68A7" w:rsidRPr="00FF6A71" w:rsidRDefault="00BD68A7" w:rsidP="00015922">
            <w:pPr>
              <w:keepNext/>
              <w:spacing w:before="0" w:after="0" w:line="240" w:lineRule="auto"/>
              <w:jc w:val="center"/>
              <w:rPr>
                <w:ins w:id="52406" w:author="pete jones" w:date="2022-01-04T12:01:00Z"/>
                <w:rFonts w:cstheme="minorHAnsi"/>
                <w:b/>
                <w:bCs/>
              </w:rPr>
            </w:pPr>
            <w:ins w:id="52407"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640BD94C" w14:textId="77777777" w:rsidR="00BD68A7" w:rsidRPr="00FF6A71" w:rsidRDefault="00BD68A7" w:rsidP="00015922">
            <w:pPr>
              <w:keepNext/>
              <w:spacing w:before="0" w:after="0" w:line="240" w:lineRule="auto"/>
              <w:jc w:val="center"/>
              <w:rPr>
                <w:ins w:id="52408" w:author="pete jones" w:date="2022-01-04T12:01:00Z"/>
                <w:rFonts w:cstheme="minorHAnsi"/>
                <w:b/>
                <w:bCs/>
              </w:rPr>
            </w:pPr>
            <w:ins w:id="52409"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359C275B" w14:textId="77777777" w:rsidR="00BD68A7" w:rsidRPr="00FF6A71" w:rsidRDefault="00BD68A7" w:rsidP="00015922">
            <w:pPr>
              <w:keepNext/>
              <w:spacing w:before="0" w:after="0" w:line="240" w:lineRule="auto"/>
              <w:jc w:val="center"/>
              <w:rPr>
                <w:ins w:id="52410" w:author="pete jones" w:date="2022-01-04T12:01:00Z"/>
                <w:rFonts w:cstheme="minorHAnsi"/>
                <w:b/>
                <w:bCs/>
              </w:rPr>
            </w:pPr>
            <w:ins w:id="52411" w:author="pete jones" w:date="2022-01-04T12:01:00Z">
              <w:r w:rsidRPr="00FF6A71">
                <w:rPr>
                  <w:rFonts w:cstheme="minorHAnsi"/>
                  <w:b/>
                  <w:bCs/>
                </w:rPr>
                <w:t>Avg</w:t>
              </w:r>
            </w:ins>
          </w:p>
        </w:tc>
      </w:tr>
      <w:tr w:rsidR="00BD68A7" w:rsidRPr="00FF6A71" w14:paraId="4FA0667E" w14:textId="77777777" w:rsidTr="00015922">
        <w:trPr>
          <w:trHeight w:val="300"/>
          <w:jc w:val="center"/>
          <w:ins w:id="52412" w:author="pete jones" w:date="2022-01-04T12:01:00Z"/>
        </w:trPr>
        <w:tc>
          <w:tcPr>
            <w:tcW w:w="814" w:type="dxa"/>
            <w:tcBorders>
              <w:right w:val="single" w:sz="4" w:space="0" w:color="auto"/>
            </w:tcBorders>
            <w:vAlign w:val="center"/>
          </w:tcPr>
          <w:p w14:paraId="588857A9" w14:textId="77777777" w:rsidR="00BD68A7" w:rsidRPr="00FF6A71" w:rsidRDefault="00BD68A7" w:rsidP="00015922">
            <w:pPr>
              <w:keepNext/>
              <w:spacing w:before="0" w:after="0" w:line="240" w:lineRule="auto"/>
              <w:jc w:val="center"/>
              <w:rPr>
                <w:ins w:id="52413" w:author="pete jones" w:date="2022-01-04T12:01:00Z"/>
                <w:rFonts w:cstheme="minorHAnsi"/>
                <w:b/>
                <w:bCs/>
              </w:rPr>
            </w:pPr>
            <w:ins w:id="52414"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97D86C" w14:textId="77777777" w:rsidR="00BD68A7" w:rsidRPr="00FF6A71" w:rsidRDefault="00BD68A7" w:rsidP="00015922">
            <w:pPr>
              <w:keepNext/>
              <w:spacing w:before="0" w:after="0" w:line="240" w:lineRule="auto"/>
              <w:jc w:val="center"/>
              <w:rPr>
                <w:ins w:id="52415" w:author="pete jones" w:date="2022-01-04T12:01:00Z"/>
                <w:rFonts w:cs="Calibri"/>
                <w:color w:val="000000"/>
                <w:sz w:val="22"/>
              </w:rPr>
            </w:pPr>
            <w:ins w:id="52416" w:author="pete jones" w:date="2022-01-04T12:01:00Z">
              <w:r w:rsidRPr="00FF6A71">
                <w:rPr>
                  <w:rFonts w:cs="Calibri"/>
                  <w:color w:val="000000"/>
                  <w:sz w:val="22"/>
                </w:rPr>
                <w:t>5</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9565B89" w14:textId="77777777" w:rsidR="00BD68A7" w:rsidRPr="00FF6A71" w:rsidRDefault="00BD68A7" w:rsidP="00015922">
            <w:pPr>
              <w:keepNext/>
              <w:spacing w:before="0" w:after="0" w:line="240" w:lineRule="auto"/>
              <w:jc w:val="center"/>
              <w:rPr>
                <w:ins w:id="52417" w:author="pete jones" w:date="2022-01-04T12:01:00Z"/>
                <w:rFonts w:cs="Calibri"/>
                <w:color w:val="000000"/>
                <w:sz w:val="22"/>
              </w:rPr>
            </w:pPr>
            <w:ins w:id="52418" w:author="pete jones" w:date="2022-01-04T12:01:00Z">
              <w:r w:rsidRPr="00FF6A71">
                <w:rPr>
                  <w:rFonts w:cs="Calibri"/>
                  <w:color w:val="000000"/>
                  <w:sz w:val="22"/>
                </w:rPr>
                <w:t>10</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102685E" w14:textId="77777777" w:rsidR="00BD68A7" w:rsidRPr="00FF6A71" w:rsidRDefault="00BD68A7" w:rsidP="00015922">
            <w:pPr>
              <w:keepNext/>
              <w:spacing w:before="0" w:after="0" w:line="240" w:lineRule="auto"/>
              <w:jc w:val="center"/>
              <w:rPr>
                <w:ins w:id="52419" w:author="pete jones" w:date="2022-01-04T12:01:00Z"/>
                <w:rFonts w:cs="Calibri"/>
                <w:color w:val="000000"/>
                <w:sz w:val="22"/>
              </w:rPr>
            </w:pPr>
            <w:ins w:id="52420"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46ABC09" w14:textId="77777777" w:rsidR="00BD68A7" w:rsidRPr="00FF6A71" w:rsidRDefault="00BD68A7" w:rsidP="00015922">
            <w:pPr>
              <w:keepNext/>
              <w:spacing w:before="0" w:after="0" w:line="240" w:lineRule="auto"/>
              <w:jc w:val="center"/>
              <w:rPr>
                <w:ins w:id="52421" w:author="pete jones" w:date="2022-01-04T12:01:00Z"/>
                <w:rFonts w:cs="Calibri"/>
                <w:color w:val="000000"/>
                <w:sz w:val="22"/>
              </w:rPr>
            </w:pPr>
            <w:ins w:id="52422" w:author="pete jones" w:date="2022-01-04T12:01:00Z">
              <w:r w:rsidRPr="00FF6A71">
                <w:rPr>
                  <w:rFonts w:cs="Calibri"/>
                  <w:color w:val="000000"/>
                  <w:sz w:val="22"/>
                </w:rPr>
                <w:t>8</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DBC6F99" w14:textId="77777777" w:rsidR="00BD68A7" w:rsidRPr="00FF6A71" w:rsidRDefault="00BD68A7" w:rsidP="00015922">
            <w:pPr>
              <w:keepNext/>
              <w:spacing w:before="0" w:after="0" w:line="240" w:lineRule="auto"/>
              <w:jc w:val="center"/>
              <w:rPr>
                <w:ins w:id="52423" w:author="pete jones" w:date="2022-01-04T12:01:00Z"/>
                <w:rFonts w:cs="Calibri"/>
                <w:color w:val="000000"/>
                <w:sz w:val="22"/>
              </w:rPr>
            </w:pPr>
            <w:ins w:id="52424" w:author="pete jones" w:date="2022-01-04T12:01:00Z">
              <w:r w:rsidRPr="00FF6A71">
                <w:rPr>
                  <w:rFonts w:cs="Calibri"/>
                  <w:color w:val="000000"/>
                  <w:sz w:val="22"/>
                </w:rPr>
                <w:t>5</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2112219E" w14:textId="77777777" w:rsidR="00BD68A7" w:rsidRPr="00FF6A71" w:rsidRDefault="00BD68A7" w:rsidP="00015922">
            <w:pPr>
              <w:keepNext/>
              <w:spacing w:before="0" w:after="0" w:line="240" w:lineRule="auto"/>
              <w:jc w:val="center"/>
              <w:rPr>
                <w:ins w:id="52425" w:author="pete jones" w:date="2022-01-04T12:01:00Z"/>
                <w:rFonts w:cs="Calibri"/>
                <w:color w:val="000000"/>
                <w:sz w:val="22"/>
              </w:rPr>
            </w:pPr>
            <w:ins w:id="52426" w:author="pete jones" w:date="2022-01-04T12:01:00Z">
              <w:r w:rsidRPr="00FF6A71">
                <w:rPr>
                  <w:rFonts w:cs="Calibri"/>
                  <w:color w:val="000000"/>
                  <w:sz w:val="22"/>
                </w:rPr>
                <w:t>2.94</w:t>
              </w:r>
            </w:ins>
          </w:p>
        </w:tc>
      </w:tr>
      <w:tr w:rsidR="00BD68A7" w:rsidRPr="00FF6A71" w14:paraId="05B6090E" w14:textId="77777777" w:rsidTr="00015922">
        <w:trPr>
          <w:trHeight w:val="300"/>
          <w:jc w:val="center"/>
          <w:ins w:id="52427" w:author="pete jones" w:date="2022-01-04T12:01:00Z"/>
        </w:trPr>
        <w:tc>
          <w:tcPr>
            <w:tcW w:w="814" w:type="dxa"/>
            <w:tcBorders>
              <w:right w:val="single" w:sz="4" w:space="0" w:color="auto"/>
            </w:tcBorders>
            <w:vAlign w:val="center"/>
          </w:tcPr>
          <w:p w14:paraId="5788BD2C" w14:textId="77777777" w:rsidR="00BD68A7" w:rsidRPr="00FF6A71" w:rsidRDefault="00BD68A7" w:rsidP="00015922">
            <w:pPr>
              <w:keepNext/>
              <w:spacing w:before="0" w:after="0" w:line="240" w:lineRule="auto"/>
              <w:jc w:val="center"/>
              <w:rPr>
                <w:ins w:id="52428" w:author="pete jones" w:date="2022-01-04T12:01:00Z"/>
                <w:rFonts w:cstheme="minorHAnsi"/>
                <w:b/>
                <w:bCs/>
              </w:rPr>
            </w:pPr>
            <w:ins w:id="52429"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33CE332D" w14:textId="77777777" w:rsidR="00BD68A7" w:rsidRPr="00FF6A71" w:rsidRDefault="00BD68A7" w:rsidP="00015922">
            <w:pPr>
              <w:keepNext/>
              <w:spacing w:before="0" w:after="0" w:line="240" w:lineRule="auto"/>
              <w:jc w:val="center"/>
              <w:rPr>
                <w:ins w:id="52430" w:author="pete jones" w:date="2022-01-04T12:01:00Z"/>
                <w:rFonts w:cs="Calibri"/>
                <w:color w:val="000000"/>
                <w:sz w:val="22"/>
              </w:rPr>
            </w:pPr>
            <w:ins w:id="52431" w:author="pete jones" w:date="2022-01-04T12:01:00Z">
              <w:r w:rsidRPr="00FF6A71">
                <w:rPr>
                  <w:rFonts w:cs="Calibri"/>
                  <w:color w:val="000000"/>
                  <w:sz w:val="22"/>
                </w:rPr>
                <w:t>14%</w:t>
              </w:r>
            </w:ins>
          </w:p>
        </w:tc>
        <w:tc>
          <w:tcPr>
            <w:tcW w:w="814" w:type="dxa"/>
            <w:tcBorders>
              <w:top w:val="nil"/>
              <w:left w:val="nil"/>
              <w:bottom w:val="single" w:sz="4" w:space="0" w:color="auto"/>
              <w:right w:val="single" w:sz="4" w:space="0" w:color="auto"/>
            </w:tcBorders>
            <w:shd w:val="clear" w:color="auto" w:fill="auto"/>
            <w:noWrap/>
            <w:vAlign w:val="center"/>
          </w:tcPr>
          <w:p w14:paraId="088E184C" w14:textId="77777777" w:rsidR="00BD68A7" w:rsidRPr="00FF6A71" w:rsidRDefault="00BD68A7" w:rsidP="00015922">
            <w:pPr>
              <w:keepNext/>
              <w:spacing w:before="0" w:after="0" w:line="240" w:lineRule="auto"/>
              <w:jc w:val="center"/>
              <w:rPr>
                <w:ins w:id="52432" w:author="pete jones" w:date="2022-01-04T12:01:00Z"/>
                <w:rFonts w:cs="Calibri"/>
                <w:color w:val="000000"/>
                <w:sz w:val="22"/>
              </w:rPr>
            </w:pPr>
            <w:ins w:id="52433" w:author="pete jones" w:date="2022-01-04T12:01:00Z">
              <w:r w:rsidRPr="00FF6A71">
                <w:rPr>
                  <w:rFonts w:cs="Calibri"/>
                  <w:color w:val="000000"/>
                  <w:sz w:val="22"/>
                </w:rPr>
                <w:t>29%</w:t>
              </w:r>
            </w:ins>
          </w:p>
        </w:tc>
        <w:tc>
          <w:tcPr>
            <w:tcW w:w="814" w:type="dxa"/>
            <w:tcBorders>
              <w:top w:val="nil"/>
              <w:left w:val="nil"/>
              <w:bottom w:val="single" w:sz="4" w:space="0" w:color="auto"/>
              <w:right w:val="single" w:sz="4" w:space="0" w:color="auto"/>
            </w:tcBorders>
            <w:shd w:val="clear" w:color="auto" w:fill="auto"/>
            <w:noWrap/>
            <w:vAlign w:val="center"/>
          </w:tcPr>
          <w:p w14:paraId="4E46D202" w14:textId="77777777" w:rsidR="00BD68A7" w:rsidRPr="00FF6A71" w:rsidRDefault="00BD68A7" w:rsidP="00015922">
            <w:pPr>
              <w:keepNext/>
              <w:spacing w:before="0" w:after="0" w:line="240" w:lineRule="auto"/>
              <w:jc w:val="center"/>
              <w:rPr>
                <w:ins w:id="52434" w:author="pete jones" w:date="2022-01-04T12:01:00Z"/>
                <w:rFonts w:cs="Calibri"/>
                <w:color w:val="000000"/>
                <w:sz w:val="22"/>
              </w:rPr>
            </w:pPr>
            <w:ins w:id="52435"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0DF36BA0" w14:textId="77777777" w:rsidR="00BD68A7" w:rsidRPr="00FF6A71" w:rsidRDefault="00BD68A7" w:rsidP="00015922">
            <w:pPr>
              <w:keepNext/>
              <w:spacing w:before="0" w:after="0" w:line="240" w:lineRule="auto"/>
              <w:jc w:val="center"/>
              <w:rPr>
                <w:ins w:id="52436" w:author="pete jones" w:date="2022-01-04T12:01:00Z"/>
                <w:rFonts w:cs="Calibri"/>
                <w:color w:val="000000"/>
                <w:sz w:val="22"/>
              </w:rPr>
            </w:pPr>
            <w:ins w:id="52437" w:author="pete jones" w:date="2022-01-04T12:01:00Z">
              <w:r w:rsidRPr="00FF6A71">
                <w:rPr>
                  <w:rFonts w:cs="Calibri"/>
                  <w:color w:val="000000"/>
                  <w:sz w:val="22"/>
                </w:rPr>
                <w:t>23%</w:t>
              </w:r>
            </w:ins>
          </w:p>
        </w:tc>
        <w:tc>
          <w:tcPr>
            <w:tcW w:w="692" w:type="dxa"/>
            <w:tcBorders>
              <w:top w:val="nil"/>
              <w:left w:val="nil"/>
              <w:bottom w:val="single" w:sz="4" w:space="0" w:color="auto"/>
              <w:right w:val="single" w:sz="4" w:space="0" w:color="auto"/>
            </w:tcBorders>
            <w:shd w:val="clear" w:color="auto" w:fill="auto"/>
            <w:noWrap/>
            <w:vAlign w:val="center"/>
          </w:tcPr>
          <w:p w14:paraId="4E7484E2" w14:textId="77777777" w:rsidR="00BD68A7" w:rsidRPr="00FF6A71" w:rsidRDefault="00BD68A7" w:rsidP="00015922">
            <w:pPr>
              <w:keepNext/>
              <w:spacing w:before="0" w:after="0" w:line="240" w:lineRule="auto"/>
              <w:jc w:val="center"/>
              <w:rPr>
                <w:ins w:id="52438" w:author="pete jones" w:date="2022-01-04T12:01:00Z"/>
                <w:rFonts w:cs="Calibri"/>
                <w:color w:val="000000"/>
                <w:sz w:val="22"/>
              </w:rPr>
            </w:pPr>
            <w:ins w:id="52439" w:author="pete jones" w:date="2022-01-04T12:01:00Z">
              <w:r w:rsidRPr="00FF6A71">
                <w:rPr>
                  <w:rFonts w:cs="Calibri"/>
                  <w:color w:val="000000"/>
                  <w:sz w:val="22"/>
                </w:rPr>
                <w:t>14%</w:t>
              </w:r>
            </w:ins>
          </w:p>
        </w:tc>
        <w:tc>
          <w:tcPr>
            <w:tcW w:w="692" w:type="dxa"/>
            <w:tcBorders>
              <w:top w:val="nil"/>
              <w:left w:val="nil"/>
              <w:bottom w:val="single" w:sz="4" w:space="0" w:color="auto"/>
              <w:right w:val="single" w:sz="4" w:space="0" w:color="auto"/>
            </w:tcBorders>
            <w:shd w:val="clear" w:color="auto" w:fill="auto"/>
            <w:vAlign w:val="bottom"/>
          </w:tcPr>
          <w:p w14:paraId="671AAEF0" w14:textId="77777777" w:rsidR="00BD68A7" w:rsidRPr="00FF6A71" w:rsidRDefault="00BD68A7" w:rsidP="00015922">
            <w:pPr>
              <w:keepNext/>
              <w:spacing w:before="0" w:after="0" w:line="240" w:lineRule="auto"/>
              <w:jc w:val="center"/>
              <w:rPr>
                <w:ins w:id="52440" w:author="pete jones" w:date="2022-01-04T12:01:00Z"/>
                <w:rFonts w:cs="Calibri"/>
                <w:color w:val="000000"/>
                <w:sz w:val="22"/>
              </w:rPr>
            </w:pPr>
            <w:ins w:id="52441" w:author="pete jones" w:date="2022-01-04T12:01:00Z">
              <w:r w:rsidRPr="00FF6A71">
                <w:rPr>
                  <w:rFonts w:cs="Calibri"/>
                  <w:color w:val="000000"/>
                  <w:sz w:val="22"/>
                </w:rPr>
                <w:t> </w:t>
              </w:r>
            </w:ins>
          </w:p>
        </w:tc>
      </w:tr>
    </w:tbl>
    <w:p w14:paraId="338605B9" w14:textId="77777777" w:rsidR="00BD68A7" w:rsidRPr="00FF6A71" w:rsidRDefault="00BD68A7" w:rsidP="00BD68A7">
      <w:pPr>
        <w:keepNext/>
        <w:rPr>
          <w:ins w:id="52442" w:author="pete jones" w:date="2022-01-04T12:01:00Z"/>
        </w:rPr>
      </w:pPr>
      <w:ins w:id="52443" w:author="pete jones" w:date="2022-01-04T12:01:00Z">
        <w:r w:rsidRPr="00FF6A71">
          <w:t>FS18 - I have enjoyed using the CDE tools on this project</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75E77BED" w14:textId="77777777" w:rsidTr="00015922">
        <w:trPr>
          <w:trHeight w:val="300"/>
          <w:jc w:val="center"/>
          <w:ins w:id="52444" w:author="pete jones" w:date="2022-01-04T12:01:00Z"/>
        </w:trPr>
        <w:tc>
          <w:tcPr>
            <w:tcW w:w="814" w:type="dxa"/>
            <w:tcBorders>
              <w:bottom w:val="single" w:sz="4" w:space="0" w:color="auto"/>
            </w:tcBorders>
            <w:shd w:val="clear" w:color="auto" w:fill="E7E6E6" w:themeFill="background2"/>
            <w:vAlign w:val="center"/>
          </w:tcPr>
          <w:p w14:paraId="3796676B" w14:textId="77777777" w:rsidR="00BD68A7" w:rsidRPr="00FF6A71" w:rsidRDefault="00BD68A7" w:rsidP="00015922">
            <w:pPr>
              <w:keepNext/>
              <w:spacing w:before="0" w:after="0" w:line="240" w:lineRule="auto"/>
              <w:jc w:val="center"/>
              <w:rPr>
                <w:ins w:id="52445" w:author="pete jones" w:date="2022-01-04T12:01:00Z"/>
                <w:rFonts w:cstheme="minorHAnsi"/>
                <w:b/>
                <w:bCs/>
              </w:rPr>
            </w:pPr>
            <w:ins w:id="52446"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200A4C37" w14:textId="77777777" w:rsidR="00BD68A7" w:rsidRPr="00FF6A71" w:rsidRDefault="00BD68A7" w:rsidP="00015922">
            <w:pPr>
              <w:keepNext/>
              <w:spacing w:before="0" w:after="0" w:line="240" w:lineRule="auto"/>
              <w:jc w:val="center"/>
              <w:rPr>
                <w:ins w:id="52447" w:author="pete jones" w:date="2022-01-04T12:01:00Z"/>
                <w:rFonts w:cstheme="minorHAnsi"/>
                <w:b/>
                <w:bCs/>
              </w:rPr>
            </w:pPr>
            <w:ins w:id="52448"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461A9360" w14:textId="77777777" w:rsidR="00BD68A7" w:rsidRPr="00FF6A71" w:rsidRDefault="00BD68A7" w:rsidP="00015922">
            <w:pPr>
              <w:keepNext/>
              <w:spacing w:before="0" w:after="0" w:line="240" w:lineRule="auto"/>
              <w:jc w:val="center"/>
              <w:rPr>
                <w:ins w:id="52449" w:author="pete jones" w:date="2022-01-04T12:01:00Z"/>
                <w:rFonts w:cstheme="minorHAnsi"/>
                <w:b/>
                <w:bCs/>
              </w:rPr>
            </w:pPr>
            <w:ins w:id="52450"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0494A8F7" w14:textId="77777777" w:rsidR="00BD68A7" w:rsidRPr="00FF6A71" w:rsidRDefault="00BD68A7" w:rsidP="00015922">
            <w:pPr>
              <w:keepNext/>
              <w:spacing w:before="0" w:after="0" w:line="240" w:lineRule="auto"/>
              <w:jc w:val="center"/>
              <w:rPr>
                <w:ins w:id="52451" w:author="pete jones" w:date="2022-01-04T12:01:00Z"/>
                <w:rFonts w:cstheme="minorHAnsi"/>
                <w:b/>
                <w:bCs/>
              </w:rPr>
            </w:pPr>
            <w:ins w:id="52452"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5622AC19" w14:textId="77777777" w:rsidR="00BD68A7" w:rsidRPr="00FF6A71" w:rsidRDefault="00BD68A7" w:rsidP="00015922">
            <w:pPr>
              <w:keepNext/>
              <w:spacing w:before="0" w:after="0" w:line="240" w:lineRule="auto"/>
              <w:jc w:val="center"/>
              <w:rPr>
                <w:ins w:id="52453" w:author="pete jones" w:date="2022-01-04T12:01:00Z"/>
                <w:rFonts w:cstheme="minorHAnsi"/>
                <w:b/>
                <w:bCs/>
              </w:rPr>
            </w:pPr>
            <w:ins w:id="52454"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0B3126E8" w14:textId="77777777" w:rsidR="00BD68A7" w:rsidRPr="00FF6A71" w:rsidRDefault="00BD68A7" w:rsidP="00015922">
            <w:pPr>
              <w:keepNext/>
              <w:spacing w:before="0" w:after="0" w:line="240" w:lineRule="auto"/>
              <w:jc w:val="center"/>
              <w:rPr>
                <w:ins w:id="52455" w:author="pete jones" w:date="2022-01-04T12:01:00Z"/>
                <w:rFonts w:cstheme="minorHAnsi"/>
                <w:b/>
                <w:bCs/>
              </w:rPr>
            </w:pPr>
            <w:ins w:id="52456"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77AE545D" w14:textId="77777777" w:rsidR="00BD68A7" w:rsidRPr="00FF6A71" w:rsidRDefault="00BD68A7" w:rsidP="00015922">
            <w:pPr>
              <w:keepNext/>
              <w:spacing w:before="0" w:after="0" w:line="240" w:lineRule="auto"/>
              <w:jc w:val="center"/>
              <w:rPr>
                <w:ins w:id="52457" w:author="pete jones" w:date="2022-01-04T12:01:00Z"/>
                <w:rFonts w:cstheme="minorHAnsi"/>
                <w:b/>
                <w:bCs/>
              </w:rPr>
            </w:pPr>
            <w:ins w:id="52458" w:author="pete jones" w:date="2022-01-04T12:01:00Z">
              <w:r w:rsidRPr="00FF6A71">
                <w:rPr>
                  <w:rFonts w:cstheme="minorHAnsi"/>
                  <w:b/>
                  <w:bCs/>
                </w:rPr>
                <w:t>Avg</w:t>
              </w:r>
            </w:ins>
          </w:p>
        </w:tc>
      </w:tr>
      <w:tr w:rsidR="00BD68A7" w:rsidRPr="00FF6A71" w14:paraId="3108C230" w14:textId="77777777" w:rsidTr="00015922">
        <w:trPr>
          <w:trHeight w:val="300"/>
          <w:jc w:val="center"/>
          <w:ins w:id="52459" w:author="pete jones" w:date="2022-01-04T12:01:00Z"/>
        </w:trPr>
        <w:tc>
          <w:tcPr>
            <w:tcW w:w="814" w:type="dxa"/>
            <w:tcBorders>
              <w:right w:val="single" w:sz="4" w:space="0" w:color="auto"/>
            </w:tcBorders>
            <w:vAlign w:val="center"/>
          </w:tcPr>
          <w:p w14:paraId="4C8A34F3" w14:textId="77777777" w:rsidR="00BD68A7" w:rsidRPr="00FF6A71" w:rsidRDefault="00BD68A7" w:rsidP="00015922">
            <w:pPr>
              <w:keepNext/>
              <w:spacing w:before="0" w:after="0" w:line="240" w:lineRule="auto"/>
              <w:jc w:val="center"/>
              <w:rPr>
                <w:ins w:id="52460" w:author="pete jones" w:date="2022-01-04T12:01:00Z"/>
                <w:rFonts w:cstheme="minorHAnsi"/>
                <w:b/>
                <w:bCs/>
              </w:rPr>
            </w:pPr>
            <w:ins w:id="52461"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E1FDF" w14:textId="77777777" w:rsidR="00BD68A7" w:rsidRPr="00FF6A71" w:rsidRDefault="00BD68A7" w:rsidP="00015922">
            <w:pPr>
              <w:keepNext/>
              <w:spacing w:before="0" w:after="0" w:line="240" w:lineRule="auto"/>
              <w:jc w:val="center"/>
              <w:rPr>
                <w:ins w:id="52462" w:author="pete jones" w:date="2022-01-04T12:01:00Z"/>
                <w:rFonts w:cs="Calibri"/>
                <w:color w:val="000000"/>
                <w:sz w:val="22"/>
              </w:rPr>
            </w:pPr>
            <w:ins w:id="52463" w:author="pete jones" w:date="2022-01-04T12:01:00Z">
              <w:r w:rsidRPr="00FF6A71">
                <w:rPr>
                  <w:rFonts w:cs="Calibri"/>
                  <w:color w:val="000000"/>
                  <w:sz w:val="22"/>
                </w:rPr>
                <w:t>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7B9A6CC" w14:textId="77777777" w:rsidR="00BD68A7" w:rsidRPr="00FF6A71" w:rsidRDefault="00BD68A7" w:rsidP="00015922">
            <w:pPr>
              <w:keepNext/>
              <w:spacing w:before="0" w:after="0" w:line="240" w:lineRule="auto"/>
              <w:jc w:val="center"/>
              <w:rPr>
                <w:ins w:id="52464" w:author="pete jones" w:date="2022-01-04T12:01:00Z"/>
                <w:rFonts w:cs="Calibri"/>
                <w:color w:val="000000"/>
                <w:sz w:val="22"/>
              </w:rPr>
            </w:pPr>
            <w:ins w:id="52465" w:author="pete jones" w:date="2022-01-04T12:01:00Z">
              <w:r w:rsidRPr="00FF6A71">
                <w:rPr>
                  <w:rFonts w:cs="Calibri"/>
                  <w:color w:val="000000"/>
                  <w:sz w:val="22"/>
                </w:rPr>
                <w:t>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6840B274" w14:textId="77777777" w:rsidR="00BD68A7" w:rsidRPr="00FF6A71" w:rsidRDefault="00BD68A7" w:rsidP="00015922">
            <w:pPr>
              <w:keepNext/>
              <w:spacing w:before="0" w:after="0" w:line="240" w:lineRule="auto"/>
              <w:jc w:val="center"/>
              <w:rPr>
                <w:ins w:id="52466" w:author="pete jones" w:date="2022-01-04T12:01:00Z"/>
                <w:rFonts w:cs="Calibri"/>
                <w:color w:val="000000"/>
                <w:sz w:val="22"/>
              </w:rPr>
            </w:pPr>
            <w:ins w:id="52467"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50AFDE2" w14:textId="77777777" w:rsidR="00BD68A7" w:rsidRPr="00FF6A71" w:rsidRDefault="00BD68A7" w:rsidP="00015922">
            <w:pPr>
              <w:keepNext/>
              <w:spacing w:before="0" w:after="0" w:line="240" w:lineRule="auto"/>
              <w:jc w:val="center"/>
              <w:rPr>
                <w:ins w:id="52468" w:author="pete jones" w:date="2022-01-04T12:01:00Z"/>
                <w:rFonts w:cs="Calibri"/>
                <w:color w:val="000000"/>
                <w:sz w:val="22"/>
              </w:rPr>
            </w:pPr>
            <w:ins w:id="52469" w:author="pete jones" w:date="2022-01-04T12:01:00Z">
              <w:r w:rsidRPr="00FF6A71">
                <w:rPr>
                  <w:rFonts w:cs="Calibri"/>
                  <w:color w:val="000000"/>
                  <w:sz w:val="22"/>
                </w:rPr>
                <w:t>9</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1BA9699" w14:textId="77777777" w:rsidR="00BD68A7" w:rsidRPr="00FF6A71" w:rsidRDefault="00BD68A7" w:rsidP="00015922">
            <w:pPr>
              <w:keepNext/>
              <w:spacing w:before="0" w:after="0" w:line="240" w:lineRule="auto"/>
              <w:jc w:val="center"/>
              <w:rPr>
                <w:ins w:id="52470" w:author="pete jones" w:date="2022-01-04T12:01:00Z"/>
                <w:rFonts w:cs="Calibri"/>
                <w:color w:val="000000"/>
                <w:sz w:val="22"/>
              </w:rPr>
            </w:pPr>
            <w:ins w:id="52471" w:author="pete jones" w:date="2022-01-04T12:01:00Z">
              <w:r w:rsidRPr="00FF6A71">
                <w:rPr>
                  <w:rFonts w:cs="Calibri"/>
                  <w:color w:val="000000"/>
                  <w:sz w:val="22"/>
                </w:rPr>
                <w:t>6</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4E306112" w14:textId="77777777" w:rsidR="00BD68A7" w:rsidRPr="00FF6A71" w:rsidRDefault="00BD68A7" w:rsidP="00015922">
            <w:pPr>
              <w:keepNext/>
              <w:spacing w:before="0" w:after="0" w:line="240" w:lineRule="auto"/>
              <w:jc w:val="center"/>
              <w:rPr>
                <w:ins w:id="52472" w:author="pete jones" w:date="2022-01-04T12:01:00Z"/>
                <w:rFonts w:cs="Calibri"/>
                <w:color w:val="000000"/>
                <w:sz w:val="22"/>
              </w:rPr>
            </w:pPr>
            <w:ins w:id="52473" w:author="pete jones" w:date="2022-01-04T12:01:00Z">
              <w:r w:rsidRPr="00FF6A71">
                <w:rPr>
                  <w:rFonts w:cs="Calibri"/>
                  <w:color w:val="000000"/>
                  <w:sz w:val="22"/>
                </w:rPr>
                <w:t>2.97</w:t>
              </w:r>
            </w:ins>
          </w:p>
        </w:tc>
      </w:tr>
      <w:tr w:rsidR="00BD68A7" w:rsidRPr="00FF6A71" w14:paraId="50AA660A" w14:textId="77777777" w:rsidTr="00015922">
        <w:trPr>
          <w:trHeight w:val="300"/>
          <w:jc w:val="center"/>
          <w:ins w:id="52474" w:author="pete jones" w:date="2022-01-04T12:01:00Z"/>
        </w:trPr>
        <w:tc>
          <w:tcPr>
            <w:tcW w:w="814" w:type="dxa"/>
            <w:tcBorders>
              <w:right w:val="single" w:sz="4" w:space="0" w:color="auto"/>
            </w:tcBorders>
            <w:vAlign w:val="center"/>
          </w:tcPr>
          <w:p w14:paraId="380E6C54" w14:textId="77777777" w:rsidR="00BD68A7" w:rsidRPr="00FF6A71" w:rsidRDefault="00BD68A7" w:rsidP="00015922">
            <w:pPr>
              <w:keepNext/>
              <w:spacing w:before="0" w:after="0" w:line="240" w:lineRule="auto"/>
              <w:jc w:val="center"/>
              <w:rPr>
                <w:ins w:id="52475" w:author="pete jones" w:date="2022-01-04T12:01:00Z"/>
                <w:rFonts w:cstheme="minorHAnsi"/>
                <w:b/>
                <w:bCs/>
              </w:rPr>
            </w:pPr>
            <w:ins w:id="52476"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1C5E9188" w14:textId="77777777" w:rsidR="00BD68A7" w:rsidRPr="00FF6A71" w:rsidRDefault="00BD68A7" w:rsidP="00015922">
            <w:pPr>
              <w:keepNext/>
              <w:spacing w:before="0" w:after="0" w:line="240" w:lineRule="auto"/>
              <w:jc w:val="center"/>
              <w:rPr>
                <w:ins w:id="52477" w:author="pete jones" w:date="2022-01-04T12:01:00Z"/>
                <w:rFonts w:cs="Calibri"/>
                <w:color w:val="000000"/>
                <w:sz w:val="22"/>
              </w:rPr>
            </w:pPr>
            <w:ins w:id="52478" w:author="pete jones" w:date="2022-01-04T12:01:00Z">
              <w:r w:rsidRPr="00FF6A71">
                <w:rPr>
                  <w:rFonts w:cs="Calibri"/>
                  <w:color w:val="000000"/>
                  <w:sz w:val="22"/>
                </w:rPr>
                <w:t>26%</w:t>
              </w:r>
            </w:ins>
          </w:p>
        </w:tc>
        <w:tc>
          <w:tcPr>
            <w:tcW w:w="814" w:type="dxa"/>
            <w:tcBorders>
              <w:top w:val="nil"/>
              <w:left w:val="nil"/>
              <w:bottom w:val="single" w:sz="4" w:space="0" w:color="auto"/>
              <w:right w:val="single" w:sz="4" w:space="0" w:color="auto"/>
            </w:tcBorders>
            <w:shd w:val="clear" w:color="auto" w:fill="auto"/>
            <w:noWrap/>
            <w:vAlign w:val="center"/>
          </w:tcPr>
          <w:p w14:paraId="7301DF07" w14:textId="77777777" w:rsidR="00BD68A7" w:rsidRPr="00FF6A71" w:rsidRDefault="00BD68A7" w:rsidP="00015922">
            <w:pPr>
              <w:keepNext/>
              <w:spacing w:before="0" w:after="0" w:line="240" w:lineRule="auto"/>
              <w:jc w:val="center"/>
              <w:rPr>
                <w:ins w:id="52479" w:author="pete jones" w:date="2022-01-04T12:01:00Z"/>
                <w:rFonts w:cs="Calibri"/>
                <w:color w:val="000000"/>
                <w:sz w:val="22"/>
              </w:rPr>
            </w:pPr>
            <w:ins w:id="52480" w:author="pete jones" w:date="2022-01-04T12:01:00Z">
              <w:r w:rsidRPr="00FF6A71">
                <w:rPr>
                  <w:rFonts w:cs="Calibri"/>
                  <w:color w:val="000000"/>
                  <w:sz w:val="22"/>
                </w:rPr>
                <w:t>11%</w:t>
              </w:r>
            </w:ins>
          </w:p>
        </w:tc>
        <w:tc>
          <w:tcPr>
            <w:tcW w:w="814" w:type="dxa"/>
            <w:tcBorders>
              <w:top w:val="nil"/>
              <w:left w:val="nil"/>
              <w:bottom w:val="single" w:sz="4" w:space="0" w:color="auto"/>
              <w:right w:val="single" w:sz="4" w:space="0" w:color="auto"/>
            </w:tcBorders>
            <w:shd w:val="clear" w:color="auto" w:fill="auto"/>
            <w:noWrap/>
            <w:vAlign w:val="center"/>
          </w:tcPr>
          <w:p w14:paraId="29D5FA78" w14:textId="77777777" w:rsidR="00BD68A7" w:rsidRPr="00FF6A71" w:rsidRDefault="00BD68A7" w:rsidP="00015922">
            <w:pPr>
              <w:keepNext/>
              <w:spacing w:before="0" w:after="0" w:line="240" w:lineRule="auto"/>
              <w:jc w:val="center"/>
              <w:rPr>
                <w:ins w:id="52481" w:author="pete jones" w:date="2022-01-04T12:01:00Z"/>
                <w:rFonts w:cs="Calibri"/>
                <w:color w:val="000000"/>
                <w:sz w:val="22"/>
              </w:rPr>
            </w:pPr>
            <w:ins w:id="52482"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10F688DD" w14:textId="77777777" w:rsidR="00BD68A7" w:rsidRPr="00FF6A71" w:rsidRDefault="00BD68A7" w:rsidP="00015922">
            <w:pPr>
              <w:keepNext/>
              <w:spacing w:before="0" w:after="0" w:line="240" w:lineRule="auto"/>
              <w:jc w:val="center"/>
              <w:rPr>
                <w:ins w:id="52483" w:author="pete jones" w:date="2022-01-04T12:01:00Z"/>
                <w:rFonts w:cs="Calibri"/>
                <w:color w:val="000000"/>
                <w:sz w:val="22"/>
              </w:rPr>
            </w:pPr>
            <w:ins w:id="52484" w:author="pete jones" w:date="2022-01-04T12:01:00Z">
              <w:r w:rsidRPr="00FF6A71">
                <w:rPr>
                  <w:rFonts w:cs="Calibri"/>
                  <w:color w:val="000000"/>
                  <w:sz w:val="22"/>
                </w:rPr>
                <w:t>26%</w:t>
              </w:r>
            </w:ins>
          </w:p>
        </w:tc>
        <w:tc>
          <w:tcPr>
            <w:tcW w:w="692" w:type="dxa"/>
            <w:tcBorders>
              <w:top w:val="nil"/>
              <w:left w:val="nil"/>
              <w:bottom w:val="single" w:sz="4" w:space="0" w:color="auto"/>
              <w:right w:val="single" w:sz="4" w:space="0" w:color="auto"/>
            </w:tcBorders>
            <w:shd w:val="clear" w:color="auto" w:fill="auto"/>
            <w:noWrap/>
            <w:vAlign w:val="center"/>
          </w:tcPr>
          <w:p w14:paraId="5CED53C2" w14:textId="77777777" w:rsidR="00BD68A7" w:rsidRPr="00FF6A71" w:rsidRDefault="00BD68A7" w:rsidP="00015922">
            <w:pPr>
              <w:keepNext/>
              <w:spacing w:before="0" w:after="0" w:line="240" w:lineRule="auto"/>
              <w:jc w:val="center"/>
              <w:rPr>
                <w:ins w:id="52485" w:author="pete jones" w:date="2022-01-04T12:01:00Z"/>
                <w:rFonts w:cs="Calibri"/>
                <w:color w:val="000000"/>
                <w:sz w:val="22"/>
              </w:rPr>
            </w:pPr>
            <w:ins w:id="52486" w:author="pete jones" w:date="2022-01-04T12:01:00Z">
              <w:r w:rsidRPr="00FF6A71">
                <w:rPr>
                  <w:rFonts w:cs="Calibri"/>
                  <w:color w:val="000000"/>
                  <w:sz w:val="22"/>
                </w:rPr>
                <w:t>17%</w:t>
              </w:r>
            </w:ins>
          </w:p>
        </w:tc>
        <w:tc>
          <w:tcPr>
            <w:tcW w:w="692" w:type="dxa"/>
            <w:tcBorders>
              <w:top w:val="nil"/>
              <w:left w:val="nil"/>
              <w:bottom w:val="single" w:sz="4" w:space="0" w:color="auto"/>
              <w:right w:val="single" w:sz="4" w:space="0" w:color="auto"/>
            </w:tcBorders>
            <w:shd w:val="clear" w:color="auto" w:fill="auto"/>
            <w:vAlign w:val="bottom"/>
          </w:tcPr>
          <w:p w14:paraId="17B332A3" w14:textId="77777777" w:rsidR="00BD68A7" w:rsidRPr="00FF6A71" w:rsidRDefault="00BD68A7" w:rsidP="00015922">
            <w:pPr>
              <w:keepNext/>
              <w:spacing w:before="0" w:after="0" w:line="240" w:lineRule="auto"/>
              <w:jc w:val="center"/>
              <w:rPr>
                <w:ins w:id="52487" w:author="pete jones" w:date="2022-01-04T12:01:00Z"/>
                <w:rFonts w:cs="Calibri"/>
                <w:color w:val="000000"/>
                <w:sz w:val="22"/>
              </w:rPr>
            </w:pPr>
            <w:ins w:id="52488" w:author="pete jones" w:date="2022-01-04T12:01:00Z">
              <w:r w:rsidRPr="00FF6A71">
                <w:rPr>
                  <w:rFonts w:cs="Calibri"/>
                  <w:color w:val="000000"/>
                  <w:sz w:val="22"/>
                </w:rPr>
                <w:t> </w:t>
              </w:r>
            </w:ins>
          </w:p>
        </w:tc>
      </w:tr>
    </w:tbl>
    <w:p w14:paraId="34196AC5" w14:textId="77777777" w:rsidR="00BD68A7" w:rsidRPr="00FF6A71" w:rsidRDefault="00BD68A7" w:rsidP="00BD68A7">
      <w:pPr>
        <w:keepNext/>
        <w:rPr>
          <w:ins w:id="52489" w:author="pete jones" w:date="2022-01-04T12:01:00Z"/>
        </w:rPr>
      </w:pPr>
      <w:ins w:id="52490" w:author="pete jones" w:date="2022-01-04T12:01:00Z">
        <w:r w:rsidRPr="00FF6A71">
          <w:t>FS19 - CDE has made a positive impact on my engineering studie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715B6EA0" w14:textId="77777777" w:rsidTr="00015922">
        <w:trPr>
          <w:trHeight w:val="300"/>
          <w:jc w:val="center"/>
          <w:ins w:id="52491" w:author="pete jones" w:date="2022-01-04T12:01:00Z"/>
        </w:trPr>
        <w:tc>
          <w:tcPr>
            <w:tcW w:w="814" w:type="dxa"/>
            <w:tcBorders>
              <w:bottom w:val="single" w:sz="4" w:space="0" w:color="auto"/>
            </w:tcBorders>
            <w:shd w:val="clear" w:color="auto" w:fill="E7E6E6" w:themeFill="background2"/>
            <w:vAlign w:val="center"/>
          </w:tcPr>
          <w:p w14:paraId="4E21D8F0" w14:textId="77777777" w:rsidR="00BD68A7" w:rsidRPr="00FF6A71" w:rsidRDefault="00BD68A7" w:rsidP="00015922">
            <w:pPr>
              <w:keepNext/>
              <w:spacing w:before="0" w:after="0" w:line="240" w:lineRule="auto"/>
              <w:jc w:val="center"/>
              <w:rPr>
                <w:ins w:id="52492" w:author="pete jones" w:date="2022-01-04T12:01:00Z"/>
                <w:rFonts w:cstheme="minorHAnsi"/>
                <w:b/>
                <w:bCs/>
              </w:rPr>
            </w:pPr>
            <w:ins w:id="52493"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038C5312" w14:textId="77777777" w:rsidR="00BD68A7" w:rsidRPr="00FF6A71" w:rsidRDefault="00BD68A7" w:rsidP="00015922">
            <w:pPr>
              <w:keepNext/>
              <w:spacing w:before="0" w:after="0" w:line="240" w:lineRule="auto"/>
              <w:jc w:val="center"/>
              <w:rPr>
                <w:ins w:id="52494" w:author="pete jones" w:date="2022-01-04T12:01:00Z"/>
                <w:rFonts w:cstheme="minorHAnsi"/>
                <w:b/>
                <w:bCs/>
              </w:rPr>
            </w:pPr>
            <w:ins w:id="52495"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395B91E3" w14:textId="77777777" w:rsidR="00BD68A7" w:rsidRPr="00FF6A71" w:rsidRDefault="00BD68A7" w:rsidP="00015922">
            <w:pPr>
              <w:keepNext/>
              <w:spacing w:before="0" w:after="0" w:line="240" w:lineRule="auto"/>
              <w:jc w:val="center"/>
              <w:rPr>
                <w:ins w:id="52496" w:author="pete jones" w:date="2022-01-04T12:01:00Z"/>
                <w:rFonts w:cstheme="minorHAnsi"/>
                <w:b/>
                <w:bCs/>
              </w:rPr>
            </w:pPr>
            <w:ins w:id="52497"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08F87BB9" w14:textId="77777777" w:rsidR="00BD68A7" w:rsidRPr="00FF6A71" w:rsidRDefault="00BD68A7" w:rsidP="00015922">
            <w:pPr>
              <w:keepNext/>
              <w:spacing w:before="0" w:after="0" w:line="240" w:lineRule="auto"/>
              <w:jc w:val="center"/>
              <w:rPr>
                <w:ins w:id="52498" w:author="pete jones" w:date="2022-01-04T12:01:00Z"/>
                <w:rFonts w:cstheme="minorHAnsi"/>
                <w:b/>
                <w:bCs/>
              </w:rPr>
            </w:pPr>
            <w:ins w:id="52499"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3FAF1BE8" w14:textId="77777777" w:rsidR="00BD68A7" w:rsidRPr="00FF6A71" w:rsidRDefault="00BD68A7" w:rsidP="00015922">
            <w:pPr>
              <w:keepNext/>
              <w:spacing w:before="0" w:after="0" w:line="240" w:lineRule="auto"/>
              <w:jc w:val="center"/>
              <w:rPr>
                <w:ins w:id="52500" w:author="pete jones" w:date="2022-01-04T12:01:00Z"/>
                <w:rFonts w:cstheme="minorHAnsi"/>
                <w:b/>
                <w:bCs/>
              </w:rPr>
            </w:pPr>
            <w:ins w:id="52501"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3BCE79DC" w14:textId="77777777" w:rsidR="00BD68A7" w:rsidRPr="00FF6A71" w:rsidRDefault="00BD68A7" w:rsidP="00015922">
            <w:pPr>
              <w:keepNext/>
              <w:spacing w:before="0" w:after="0" w:line="240" w:lineRule="auto"/>
              <w:jc w:val="center"/>
              <w:rPr>
                <w:ins w:id="52502" w:author="pete jones" w:date="2022-01-04T12:01:00Z"/>
                <w:rFonts w:cstheme="minorHAnsi"/>
                <w:b/>
                <w:bCs/>
              </w:rPr>
            </w:pPr>
            <w:ins w:id="52503"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7B25B9F2" w14:textId="77777777" w:rsidR="00BD68A7" w:rsidRPr="00FF6A71" w:rsidRDefault="00BD68A7" w:rsidP="00015922">
            <w:pPr>
              <w:keepNext/>
              <w:spacing w:before="0" w:after="0" w:line="240" w:lineRule="auto"/>
              <w:jc w:val="center"/>
              <w:rPr>
                <w:ins w:id="52504" w:author="pete jones" w:date="2022-01-04T12:01:00Z"/>
                <w:rFonts w:cstheme="minorHAnsi"/>
                <w:b/>
                <w:bCs/>
              </w:rPr>
            </w:pPr>
            <w:ins w:id="52505" w:author="pete jones" w:date="2022-01-04T12:01:00Z">
              <w:r w:rsidRPr="00FF6A71">
                <w:rPr>
                  <w:rFonts w:cstheme="minorHAnsi"/>
                  <w:b/>
                  <w:bCs/>
                </w:rPr>
                <w:t>Avg</w:t>
              </w:r>
            </w:ins>
          </w:p>
        </w:tc>
      </w:tr>
      <w:tr w:rsidR="00BD68A7" w:rsidRPr="00FF6A71" w14:paraId="178801AD" w14:textId="77777777" w:rsidTr="00015922">
        <w:trPr>
          <w:trHeight w:val="300"/>
          <w:jc w:val="center"/>
          <w:ins w:id="52506" w:author="pete jones" w:date="2022-01-04T12:01:00Z"/>
        </w:trPr>
        <w:tc>
          <w:tcPr>
            <w:tcW w:w="814" w:type="dxa"/>
            <w:tcBorders>
              <w:right w:val="single" w:sz="4" w:space="0" w:color="auto"/>
            </w:tcBorders>
            <w:vAlign w:val="center"/>
          </w:tcPr>
          <w:p w14:paraId="5BAFD7C0" w14:textId="77777777" w:rsidR="00BD68A7" w:rsidRPr="00FF6A71" w:rsidRDefault="00BD68A7" w:rsidP="00015922">
            <w:pPr>
              <w:keepNext/>
              <w:spacing w:before="0" w:after="0" w:line="240" w:lineRule="auto"/>
              <w:jc w:val="center"/>
              <w:rPr>
                <w:ins w:id="52507" w:author="pete jones" w:date="2022-01-04T12:01:00Z"/>
                <w:rFonts w:cstheme="minorHAnsi"/>
                <w:b/>
                <w:bCs/>
              </w:rPr>
            </w:pPr>
            <w:ins w:id="52508"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F4C2AF" w14:textId="77777777" w:rsidR="00BD68A7" w:rsidRPr="00FF6A71" w:rsidRDefault="00BD68A7" w:rsidP="00015922">
            <w:pPr>
              <w:keepNext/>
              <w:spacing w:before="0" w:after="0" w:line="240" w:lineRule="auto"/>
              <w:jc w:val="center"/>
              <w:rPr>
                <w:ins w:id="52509" w:author="pete jones" w:date="2022-01-04T12:01:00Z"/>
                <w:rFonts w:cs="Calibri"/>
                <w:color w:val="000000"/>
                <w:sz w:val="22"/>
              </w:rPr>
            </w:pPr>
            <w:ins w:id="52510" w:author="pete jones" w:date="2022-01-04T12:01:00Z">
              <w:r w:rsidRPr="00FF6A71">
                <w:rPr>
                  <w:rFonts w:cs="Calibri"/>
                  <w:color w:val="000000"/>
                  <w:sz w:val="22"/>
                </w:rPr>
                <w:t>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FDD768F" w14:textId="77777777" w:rsidR="00BD68A7" w:rsidRPr="00FF6A71" w:rsidRDefault="00BD68A7" w:rsidP="00015922">
            <w:pPr>
              <w:keepNext/>
              <w:spacing w:before="0" w:after="0" w:line="240" w:lineRule="auto"/>
              <w:jc w:val="center"/>
              <w:rPr>
                <w:ins w:id="52511" w:author="pete jones" w:date="2022-01-04T12:01:00Z"/>
                <w:rFonts w:cs="Calibri"/>
                <w:color w:val="000000"/>
                <w:sz w:val="22"/>
              </w:rPr>
            </w:pPr>
            <w:ins w:id="52512" w:author="pete jones" w:date="2022-01-04T12:01:00Z">
              <w:r w:rsidRPr="00FF6A71">
                <w:rPr>
                  <w:rFonts w:cs="Calibri"/>
                  <w:color w:val="000000"/>
                  <w:sz w:val="22"/>
                </w:rPr>
                <w:t>8</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E1A34A0" w14:textId="77777777" w:rsidR="00BD68A7" w:rsidRPr="00FF6A71" w:rsidRDefault="00BD68A7" w:rsidP="00015922">
            <w:pPr>
              <w:keepNext/>
              <w:spacing w:before="0" w:after="0" w:line="240" w:lineRule="auto"/>
              <w:jc w:val="center"/>
              <w:rPr>
                <w:ins w:id="52513" w:author="pete jones" w:date="2022-01-04T12:01:00Z"/>
                <w:rFonts w:cs="Calibri"/>
                <w:color w:val="000000"/>
                <w:sz w:val="22"/>
              </w:rPr>
            </w:pPr>
            <w:ins w:id="52514"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E61AE72" w14:textId="77777777" w:rsidR="00BD68A7" w:rsidRPr="00FF6A71" w:rsidRDefault="00BD68A7" w:rsidP="00015922">
            <w:pPr>
              <w:keepNext/>
              <w:spacing w:before="0" w:after="0" w:line="240" w:lineRule="auto"/>
              <w:jc w:val="center"/>
              <w:rPr>
                <w:ins w:id="52515" w:author="pete jones" w:date="2022-01-04T12:01:00Z"/>
                <w:rFonts w:cs="Calibri"/>
                <w:color w:val="000000"/>
                <w:sz w:val="22"/>
              </w:rPr>
            </w:pPr>
            <w:ins w:id="52516" w:author="pete jones" w:date="2022-01-04T12:01:00Z">
              <w:r w:rsidRPr="00FF6A71">
                <w:rPr>
                  <w:rFonts w:cs="Calibri"/>
                  <w:color w:val="000000"/>
                  <w:sz w:val="22"/>
                </w:rPr>
                <w:t>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46E40D3" w14:textId="77777777" w:rsidR="00BD68A7" w:rsidRPr="00FF6A71" w:rsidRDefault="00BD68A7" w:rsidP="00015922">
            <w:pPr>
              <w:keepNext/>
              <w:spacing w:before="0" w:after="0" w:line="240" w:lineRule="auto"/>
              <w:jc w:val="center"/>
              <w:rPr>
                <w:ins w:id="52517" w:author="pete jones" w:date="2022-01-04T12:01:00Z"/>
                <w:rFonts w:cs="Calibri"/>
                <w:color w:val="000000"/>
                <w:sz w:val="22"/>
              </w:rPr>
            </w:pPr>
            <w:ins w:id="52518"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74B9D0B1" w14:textId="77777777" w:rsidR="00BD68A7" w:rsidRPr="00FF6A71" w:rsidRDefault="00BD68A7" w:rsidP="00015922">
            <w:pPr>
              <w:keepNext/>
              <w:spacing w:before="0" w:after="0" w:line="240" w:lineRule="auto"/>
              <w:jc w:val="center"/>
              <w:rPr>
                <w:ins w:id="52519" w:author="pete jones" w:date="2022-01-04T12:01:00Z"/>
                <w:rFonts w:cs="Calibri"/>
                <w:color w:val="000000"/>
                <w:sz w:val="22"/>
              </w:rPr>
            </w:pPr>
            <w:ins w:id="52520" w:author="pete jones" w:date="2022-01-04T12:01:00Z">
              <w:r w:rsidRPr="00FF6A71">
                <w:rPr>
                  <w:rFonts w:cs="Calibri"/>
                  <w:color w:val="000000"/>
                  <w:sz w:val="22"/>
                </w:rPr>
                <w:t>2.77</w:t>
              </w:r>
            </w:ins>
          </w:p>
        </w:tc>
      </w:tr>
      <w:tr w:rsidR="00BD68A7" w:rsidRPr="00FF6A71" w14:paraId="55A4E4AE" w14:textId="77777777" w:rsidTr="00015922">
        <w:trPr>
          <w:trHeight w:val="300"/>
          <w:jc w:val="center"/>
          <w:ins w:id="52521" w:author="pete jones" w:date="2022-01-04T12:01:00Z"/>
        </w:trPr>
        <w:tc>
          <w:tcPr>
            <w:tcW w:w="814" w:type="dxa"/>
            <w:tcBorders>
              <w:right w:val="single" w:sz="4" w:space="0" w:color="auto"/>
            </w:tcBorders>
            <w:vAlign w:val="center"/>
          </w:tcPr>
          <w:p w14:paraId="57B50890" w14:textId="77777777" w:rsidR="00BD68A7" w:rsidRPr="00FF6A71" w:rsidRDefault="00BD68A7" w:rsidP="00015922">
            <w:pPr>
              <w:keepNext/>
              <w:spacing w:before="0" w:after="0" w:line="240" w:lineRule="auto"/>
              <w:jc w:val="center"/>
              <w:rPr>
                <w:ins w:id="52522" w:author="pete jones" w:date="2022-01-04T12:01:00Z"/>
                <w:rFonts w:cstheme="minorHAnsi"/>
                <w:b/>
                <w:bCs/>
              </w:rPr>
            </w:pPr>
            <w:ins w:id="52523"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5716576D" w14:textId="77777777" w:rsidR="00BD68A7" w:rsidRPr="00FF6A71" w:rsidRDefault="00BD68A7" w:rsidP="00015922">
            <w:pPr>
              <w:keepNext/>
              <w:spacing w:before="0" w:after="0" w:line="240" w:lineRule="auto"/>
              <w:jc w:val="center"/>
              <w:rPr>
                <w:ins w:id="52524" w:author="pete jones" w:date="2022-01-04T12:01:00Z"/>
                <w:rFonts w:cs="Calibri"/>
                <w:color w:val="000000"/>
                <w:sz w:val="22"/>
              </w:rPr>
            </w:pPr>
            <w:ins w:id="52525" w:author="pete jones" w:date="2022-01-04T12:01:00Z">
              <w:r w:rsidRPr="00FF6A71">
                <w:rPr>
                  <w:rFonts w:cs="Calibri"/>
                  <w:color w:val="000000"/>
                  <w:sz w:val="22"/>
                </w:rPr>
                <w:t>26%</w:t>
              </w:r>
            </w:ins>
          </w:p>
        </w:tc>
        <w:tc>
          <w:tcPr>
            <w:tcW w:w="814" w:type="dxa"/>
            <w:tcBorders>
              <w:top w:val="nil"/>
              <w:left w:val="nil"/>
              <w:bottom w:val="single" w:sz="4" w:space="0" w:color="auto"/>
              <w:right w:val="single" w:sz="4" w:space="0" w:color="auto"/>
            </w:tcBorders>
            <w:shd w:val="clear" w:color="auto" w:fill="auto"/>
            <w:noWrap/>
            <w:vAlign w:val="center"/>
          </w:tcPr>
          <w:p w14:paraId="0F24C5A5" w14:textId="77777777" w:rsidR="00BD68A7" w:rsidRPr="00FF6A71" w:rsidRDefault="00BD68A7" w:rsidP="00015922">
            <w:pPr>
              <w:keepNext/>
              <w:spacing w:before="0" w:after="0" w:line="240" w:lineRule="auto"/>
              <w:jc w:val="center"/>
              <w:rPr>
                <w:ins w:id="52526" w:author="pete jones" w:date="2022-01-04T12:01:00Z"/>
                <w:rFonts w:cs="Calibri"/>
                <w:color w:val="000000"/>
                <w:sz w:val="22"/>
              </w:rPr>
            </w:pPr>
            <w:ins w:id="52527" w:author="pete jones" w:date="2022-01-04T12:01:00Z">
              <w:r w:rsidRPr="00FF6A71">
                <w:rPr>
                  <w:rFonts w:cs="Calibri"/>
                  <w:color w:val="000000"/>
                  <w:sz w:val="22"/>
                </w:rPr>
                <w:t>23%</w:t>
              </w:r>
            </w:ins>
          </w:p>
        </w:tc>
        <w:tc>
          <w:tcPr>
            <w:tcW w:w="814" w:type="dxa"/>
            <w:tcBorders>
              <w:top w:val="nil"/>
              <w:left w:val="nil"/>
              <w:bottom w:val="single" w:sz="4" w:space="0" w:color="auto"/>
              <w:right w:val="single" w:sz="4" w:space="0" w:color="auto"/>
            </w:tcBorders>
            <w:shd w:val="clear" w:color="auto" w:fill="auto"/>
            <w:noWrap/>
            <w:vAlign w:val="center"/>
          </w:tcPr>
          <w:p w14:paraId="10BF04A4" w14:textId="77777777" w:rsidR="00BD68A7" w:rsidRPr="00FF6A71" w:rsidRDefault="00BD68A7" w:rsidP="00015922">
            <w:pPr>
              <w:keepNext/>
              <w:spacing w:before="0" w:after="0" w:line="240" w:lineRule="auto"/>
              <w:jc w:val="center"/>
              <w:rPr>
                <w:ins w:id="52528" w:author="pete jones" w:date="2022-01-04T12:01:00Z"/>
                <w:rFonts w:cs="Calibri"/>
                <w:color w:val="000000"/>
                <w:sz w:val="22"/>
              </w:rPr>
            </w:pPr>
            <w:ins w:id="52529"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noWrap/>
            <w:vAlign w:val="center"/>
          </w:tcPr>
          <w:p w14:paraId="0B21B5D0" w14:textId="77777777" w:rsidR="00BD68A7" w:rsidRPr="00FF6A71" w:rsidRDefault="00BD68A7" w:rsidP="00015922">
            <w:pPr>
              <w:keepNext/>
              <w:spacing w:before="0" w:after="0" w:line="240" w:lineRule="auto"/>
              <w:jc w:val="center"/>
              <w:rPr>
                <w:ins w:id="52530" w:author="pete jones" w:date="2022-01-04T12:01:00Z"/>
                <w:rFonts w:cs="Calibri"/>
                <w:color w:val="000000"/>
                <w:sz w:val="22"/>
              </w:rPr>
            </w:pPr>
            <w:ins w:id="52531" w:author="pete jones" w:date="2022-01-04T12:01:00Z">
              <w:r w:rsidRPr="00FF6A71">
                <w:rPr>
                  <w:rFonts w:cs="Calibri"/>
                  <w:color w:val="000000"/>
                  <w:sz w:val="22"/>
                </w:rPr>
                <w:t>11%</w:t>
              </w:r>
            </w:ins>
          </w:p>
        </w:tc>
        <w:tc>
          <w:tcPr>
            <w:tcW w:w="692" w:type="dxa"/>
            <w:tcBorders>
              <w:top w:val="nil"/>
              <w:left w:val="nil"/>
              <w:bottom w:val="single" w:sz="4" w:space="0" w:color="auto"/>
              <w:right w:val="single" w:sz="4" w:space="0" w:color="auto"/>
            </w:tcBorders>
            <w:shd w:val="clear" w:color="auto" w:fill="auto"/>
            <w:noWrap/>
            <w:vAlign w:val="center"/>
          </w:tcPr>
          <w:p w14:paraId="2748A2D0" w14:textId="77777777" w:rsidR="00BD68A7" w:rsidRPr="00FF6A71" w:rsidRDefault="00BD68A7" w:rsidP="00015922">
            <w:pPr>
              <w:keepNext/>
              <w:spacing w:before="0" w:after="0" w:line="240" w:lineRule="auto"/>
              <w:jc w:val="center"/>
              <w:rPr>
                <w:ins w:id="52532" w:author="pete jones" w:date="2022-01-04T12:01:00Z"/>
                <w:rFonts w:cs="Calibri"/>
                <w:color w:val="000000"/>
                <w:sz w:val="22"/>
              </w:rPr>
            </w:pPr>
            <w:ins w:id="52533"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vAlign w:val="bottom"/>
          </w:tcPr>
          <w:p w14:paraId="289ACC85" w14:textId="77777777" w:rsidR="00BD68A7" w:rsidRPr="00FF6A71" w:rsidRDefault="00BD68A7" w:rsidP="00015922">
            <w:pPr>
              <w:keepNext/>
              <w:spacing w:before="0" w:after="0" w:line="240" w:lineRule="auto"/>
              <w:jc w:val="center"/>
              <w:rPr>
                <w:ins w:id="52534" w:author="pete jones" w:date="2022-01-04T12:01:00Z"/>
                <w:rFonts w:cs="Calibri"/>
                <w:color w:val="000000"/>
                <w:sz w:val="22"/>
              </w:rPr>
            </w:pPr>
            <w:ins w:id="52535" w:author="pete jones" w:date="2022-01-04T12:01:00Z">
              <w:r w:rsidRPr="00FF6A71">
                <w:rPr>
                  <w:rFonts w:cs="Calibri"/>
                  <w:color w:val="000000"/>
                  <w:sz w:val="22"/>
                </w:rPr>
                <w:t> </w:t>
              </w:r>
            </w:ins>
          </w:p>
        </w:tc>
      </w:tr>
    </w:tbl>
    <w:p w14:paraId="31E5C34D" w14:textId="77777777" w:rsidR="00BD68A7" w:rsidRPr="00FF6A71" w:rsidRDefault="00BD68A7" w:rsidP="00BD68A7">
      <w:pPr>
        <w:keepNext/>
        <w:rPr>
          <w:ins w:id="52536" w:author="pete jones" w:date="2022-01-04T12:01:00Z"/>
        </w:rPr>
      </w:pPr>
      <w:ins w:id="52537" w:author="pete jones" w:date="2022-01-04T12:01:00Z">
        <w:r w:rsidRPr="00FF6A71">
          <w:t>FS20 - FS has made a positive impact on my studie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tblGrid>
      <w:tr w:rsidR="00BD68A7" w:rsidRPr="00FF6A71" w14:paraId="2766CDA1" w14:textId="77777777" w:rsidTr="00015922">
        <w:trPr>
          <w:trHeight w:val="300"/>
          <w:jc w:val="center"/>
          <w:ins w:id="52538" w:author="pete jones" w:date="2022-01-04T12:01:00Z"/>
        </w:trPr>
        <w:tc>
          <w:tcPr>
            <w:tcW w:w="814" w:type="dxa"/>
            <w:tcBorders>
              <w:bottom w:val="single" w:sz="4" w:space="0" w:color="auto"/>
            </w:tcBorders>
            <w:shd w:val="clear" w:color="auto" w:fill="E7E6E6" w:themeFill="background2"/>
            <w:vAlign w:val="center"/>
          </w:tcPr>
          <w:p w14:paraId="56821D83" w14:textId="77777777" w:rsidR="00BD68A7" w:rsidRPr="00FF6A71" w:rsidRDefault="00BD68A7" w:rsidP="00015922">
            <w:pPr>
              <w:keepNext/>
              <w:spacing w:before="0" w:after="0" w:line="240" w:lineRule="auto"/>
              <w:jc w:val="center"/>
              <w:rPr>
                <w:ins w:id="52539" w:author="pete jones" w:date="2022-01-04T12:01:00Z"/>
                <w:rFonts w:cstheme="minorHAnsi"/>
                <w:b/>
                <w:bCs/>
              </w:rPr>
            </w:pPr>
            <w:ins w:id="52540" w:author="pete jones" w:date="2022-01-04T12:01:00Z">
              <w:r w:rsidRPr="00FF6A71">
                <w:rPr>
                  <w:rFonts w:cstheme="minorHAnsi"/>
                  <w:b/>
                  <w:bCs/>
                </w:rPr>
                <w:t>scale</w:t>
              </w:r>
            </w:ins>
          </w:p>
        </w:tc>
        <w:tc>
          <w:tcPr>
            <w:tcW w:w="814" w:type="dxa"/>
            <w:tcBorders>
              <w:bottom w:val="single" w:sz="4" w:space="0" w:color="auto"/>
            </w:tcBorders>
            <w:shd w:val="clear" w:color="auto" w:fill="E7E6E6" w:themeFill="background2"/>
            <w:noWrap/>
            <w:vAlign w:val="center"/>
          </w:tcPr>
          <w:p w14:paraId="58B321CD" w14:textId="77777777" w:rsidR="00BD68A7" w:rsidRPr="00FF6A71" w:rsidRDefault="00BD68A7" w:rsidP="00015922">
            <w:pPr>
              <w:keepNext/>
              <w:spacing w:before="0" w:after="0" w:line="240" w:lineRule="auto"/>
              <w:jc w:val="center"/>
              <w:rPr>
                <w:ins w:id="52541" w:author="pete jones" w:date="2022-01-04T12:01:00Z"/>
                <w:rFonts w:cstheme="minorHAnsi"/>
                <w:b/>
                <w:bCs/>
              </w:rPr>
            </w:pPr>
            <w:ins w:id="52542" w:author="pete jones" w:date="2022-01-04T12:01:00Z">
              <w:r w:rsidRPr="00FF6A71">
                <w:rPr>
                  <w:rFonts w:cstheme="minorHAnsi"/>
                  <w:b/>
                  <w:bCs/>
                </w:rPr>
                <w:t>1</w:t>
              </w:r>
            </w:ins>
          </w:p>
        </w:tc>
        <w:tc>
          <w:tcPr>
            <w:tcW w:w="814" w:type="dxa"/>
            <w:tcBorders>
              <w:bottom w:val="single" w:sz="4" w:space="0" w:color="auto"/>
            </w:tcBorders>
            <w:shd w:val="clear" w:color="auto" w:fill="E7E6E6" w:themeFill="background2"/>
            <w:noWrap/>
            <w:vAlign w:val="center"/>
          </w:tcPr>
          <w:p w14:paraId="6B248EEF" w14:textId="77777777" w:rsidR="00BD68A7" w:rsidRPr="00FF6A71" w:rsidRDefault="00BD68A7" w:rsidP="00015922">
            <w:pPr>
              <w:keepNext/>
              <w:spacing w:before="0" w:after="0" w:line="240" w:lineRule="auto"/>
              <w:jc w:val="center"/>
              <w:rPr>
                <w:ins w:id="52543" w:author="pete jones" w:date="2022-01-04T12:01:00Z"/>
                <w:rFonts w:cstheme="minorHAnsi"/>
                <w:b/>
                <w:bCs/>
              </w:rPr>
            </w:pPr>
            <w:ins w:id="52544" w:author="pete jones" w:date="2022-01-04T12:01:00Z">
              <w:r w:rsidRPr="00FF6A71">
                <w:rPr>
                  <w:rFonts w:cstheme="minorHAnsi"/>
                  <w:b/>
                  <w:bCs/>
                </w:rPr>
                <w:t>2</w:t>
              </w:r>
            </w:ins>
          </w:p>
        </w:tc>
        <w:tc>
          <w:tcPr>
            <w:tcW w:w="814" w:type="dxa"/>
            <w:tcBorders>
              <w:bottom w:val="single" w:sz="4" w:space="0" w:color="auto"/>
            </w:tcBorders>
            <w:shd w:val="clear" w:color="auto" w:fill="E7E6E6" w:themeFill="background2"/>
            <w:noWrap/>
            <w:vAlign w:val="center"/>
          </w:tcPr>
          <w:p w14:paraId="748C6261" w14:textId="77777777" w:rsidR="00BD68A7" w:rsidRPr="00FF6A71" w:rsidRDefault="00BD68A7" w:rsidP="00015922">
            <w:pPr>
              <w:keepNext/>
              <w:spacing w:before="0" w:after="0" w:line="240" w:lineRule="auto"/>
              <w:jc w:val="center"/>
              <w:rPr>
                <w:ins w:id="52545" w:author="pete jones" w:date="2022-01-04T12:01:00Z"/>
                <w:rFonts w:cstheme="minorHAnsi"/>
                <w:b/>
                <w:bCs/>
              </w:rPr>
            </w:pPr>
            <w:ins w:id="52546" w:author="pete jones" w:date="2022-01-04T12:01:00Z">
              <w:r w:rsidRPr="00FF6A71">
                <w:rPr>
                  <w:rFonts w:cstheme="minorHAnsi"/>
                  <w:b/>
                  <w:bCs/>
                </w:rPr>
                <w:t>3</w:t>
              </w:r>
            </w:ins>
          </w:p>
        </w:tc>
        <w:tc>
          <w:tcPr>
            <w:tcW w:w="692" w:type="dxa"/>
            <w:tcBorders>
              <w:bottom w:val="single" w:sz="4" w:space="0" w:color="auto"/>
            </w:tcBorders>
            <w:shd w:val="clear" w:color="auto" w:fill="E7E6E6" w:themeFill="background2"/>
            <w:noWrap/>
            <w:vAlign w:val="center"/>
          </w:tcPr>
          <w:p w14:paraId="48A7114F" w14:textId="77777777" w:rsidR="00BD68A7" w:rsidRPr="00FF6A71" w:rsidRDefault="00BD68A7" w:rsidP="00015922">
            <w:pPr>
              <w:keepNext/>
              <w:spacing w:before="0" w:after="0" w:line="240" w:lineRule="auto"/>
              <w:jc w:val="center"/>
              <w:rPr>
                <w:ins w:id="52547" w:author="pete jones" w:date="2022-01-04T12:01:00Z"/>
                <w:rFonts w:cstheme="minorHAnsi"/>
                <w:b/>
                <w:bCs/>
              </w:rPr>
            </w:pPr>
            <w:ins w:id="52548" w:author="pete jones" w:date="2022-01-04T12:01:00Z">
              <w:r w:rsidRPr="00FF6A71">
                <w:rPr>
                  <w:rFonts w:cstheme="minorHAnsi"/>
                  <w:b/>
                  <w:bCs/>
                </w:rPr>
                <w:t>4</w:t>
              </w:r>
            </w:ins>
          </w:p>
        </w:tc>
        <w:tc>
          <w:tcPr>
            <w:tcW w:w="692" w:type="dxa"/>
            <w:tcBorders>
              <w:bottom w:val="single" w:sz="4" w:space="0" w:color="auto"/>
            </w:tcBorders>
            <w:shd w:val="clear" w:color="auto" w:fill="E7E6E6" w:themeFill="background2"/>
            <w:noWrap/>
            <w:vAlign w:val="center"/>
          </w:tcPr>
          <w:p w14:paraId="4C4FD718" w14:textId="77777777" w:rsidR="00BD68A7" w:rsidRPr="00FF6A71" w:rsidRDefault="00BD68A7" w:rsidP="00015922">
            <w:pPr>
              <w:keepNext/>
              <w:spacing w:before="0" w:after="0" w:line="240" w:lineRule="auto"/>
              <w:jc w:val="center"/>
              <w:rPr>
                <w:ins w:id="52549" w:author="pete jones" w:date="2022-01-04T12:01:00Z"/>
                <w:rFonts w:cstheme="minorHAnsi"/>
                <w:b/>
                <w:bCs/>
              </w:rPr>
            </w:pPr>
            <w:ins w:id="52550" w:author="pete jones" w:date="2022-01-04T12:01:00Z">
              <w:r w:rsidRPr="00FF6A71">
                <w:rPr>
                  <w:rFonts w:cstheme="minorHAnsi"/>
                  <w:b/>
                  <w:bCs/>
                </w:rPr>
                <w:t>5</w:t>
              </w:r>
            </w:ins>
          </w:p>
        </w:tc>
        <w:tc>
          <w:tcPr>
            <w:tcW w:w="692" w:type="dxa"/>
            <w:tcBorders>
              <w:bottom w:val="single" w:sz="4" w:space="0" w:color="auto"/>
            </w:tcBorders>
            <w:shd w:val="clear" w:color="auto" w:fill="E7E6E6" w:themeFill="background2"/>
          </w:tcPr>
          <w:p w14:paraId="2DFB93EE" w14:textId="77777777" w:rsidR="00BD68A7" w:rsidRPr="00FF6A71" w:rsidRDefault="00BD68A7" w:rsidP="00015922">
            <w:pPr>
              <w:keepNext/>
              <w:spacing w:before="0" w:after="0" w:line="240" w:lineRule="auto"/>
              <w:jc w:val="center"/>
              <w:rPr>
                <w:ins w:id="52551" w:author="pete jones" w:date="2022-01-04T12:01:00Z"/>
                <w:rFonts w:cstheme="minorHAnsi"/>
                <w:b/>
                <w:bCs/>
              </w:rPr>
            </w:pPr>
            <w:ins w:id="52552" w:author="pete jones" w:date="2022-01-04T12:01:00Z">
              <w:r w:rsidRPr="00FF6A71">
                <w:rPr>
                  <w:rFonts w:cstheme="minorHAnsi"/>
                  <w:b/>
                  <w:bCs/>
                </w:rPr>
                <w:t>Avg</w:t>
              </w:r>
            </w:ins>
          </w:p>
        </w:tc>
      </w:tr>
      <w:tr w:rsidR="00BD68A7" w:rsidRPr="00FF6A71" w14:paraId="00AB901E" w14:textId="77777777" w:rsidTr="00015922">
        <w:trPr>
          <w:trHeight w:val="300"/>
          <w:jc w:val="center"/>
          <w:ins w:id="52553" w:author="pete jones" w:date="2022-01-04T12:01:00Z"/>
        </w:trPr>
        <w:tc>
          <w:tcPr>
            <w:tcW w:w="814" w:type="dxa"/>
            <w:tcBorders>
              <w:right w:val="single" w:sz="4" w:space="0" w:color="auto"/>
            </w:tcBorders>
            <w:vAlign w:val="center"/>
          </w:tcPr>
          <w:p w14:paraId="2DEB6DDC" w14:textId="77777777" w:rsidR="00BD68A7" w:rsidRPr="00FF6A71" w:rsidRDefault="00BD68A7" w:rsidP="00015922">
            <w:pPr>
              <w:keepNext/>
              <w:spacing w:before="0" w:after="0" w:line="240" w:lineRule="auto"/>
              <w:jc w:val="center"/>
              <w:rPr>
                <w:ins w:id="52554" w:author="pete jones" w:date="2022-01-04T12:01:00Z"/>
                <w:rFonts w:cstheme="minorHAnsi"/>
                <w:b/>
                <w:bCs/>
              </w:rPr>
            </w:pPr>
            <w:ins w:id="52555" w:author="pete jones" w:date="2022-01-04T12:01:00Z">
              <w:r w:rsidRPr="00FF6A71">
                <w:rPr>
                  <w:rFonts w:cstheme="minorHAnsi"/>
                  <w:b/>
                  <w:bCs/>
                </w:rPr>
                <w:t xml:space="preserve">Count </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E258A1" w14:textId="77777777" w:rsidR="00BD68A7" w:rsidRPr="00FF6A71" w:rsidRDefault="00BD68A7" w:rsidP="00015922">
            <w:pPr>
              <w:keepNext/>
              <w:spacing w:before="0" w:after="0" w:line="240" w:lineRule="auto"/>
              <w:jc w:val="center"/>
              <w:rPr>
                <w:ins w:id="52556" w:author="pete jones" w:date="2022-01-04T12:01:00Z"/>
                <w:rFonts w:cs="Calibri"/>
                <w:color w:val="000000"/>
                <w:sz w:val="22"/>
              </w:rPr>
            </w:pPr>
            <w:ins w:id="52557" w:author="pete jones" w:date="2022-01-04T12:01:00Z">
              <w:r w:rsidRPr="00FF6A71">
                <w:rPr>
                  <w:rFonts w:cs="Calibri"/>
                  <w:color w:val="000000"/>
                  <w:sz w:val="22"/>
                </w:rPr>
                <w:t>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56EEBCE" w14:textId="77777777" w:rsidR="00BD68A7" w:rsidRPr="00FF6A71" w:rsidRDefault="00BD68A7" w:rsidP="00015922">
            <w:pPr>
              <w:keepNext/>
              <w:spacing w:before="0" w:after="0" w:line="240" w:lineRule="auto"/>
              <w:jc w:val="center"/>
              <w:rPr>
                <w:ins w:id="52558" w:author="pete jones" w:date="2022-01-04T12:01:00Z"/>
                <w:rFonts w:cs="Calibri"/>
                <w:color w:val="000000"/>
                <w:sz w:val="22"/>
              </w:rPr>
            </w:pPr>
            <w:ins w:id="52559" w:author="pete jones" w:date="2022-01-04T12:01:00Z">
              <w:r w:rsidRPr="00FF6A71">
                <w:rPr>
                  <w:rFonts w:cs="Calibri"/>
                  <w:color w:val="000000"/>
                  <w:sz w:val="22"/>
                </w:rPr>
                <w:t>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B593D70" w14:textId="77777777" w:rsidR="00BD68A7" w:rsidRPr="00FF6A71" w:rsidRDefault="00BD68A7" w:rsidP="00015922">
            <w:pPr>
              <w:keepNext/>
              <w:spacing w:before="0" w:after="0" w:line="240" w:lineRule="auto"/>
              <w:jc w:val="center"/>
              <w:rPr>
                <w:ins w:id="52560" w:author="pete jones" w:date="2022-01-04T12:01:00Z"/>
                <w:rFonts w:cs="Calibri"/>
                <w:color w:val="000000"/>
                <w:sz w:val="22"/>
              </w:rPr>
            </w:pPr>
            <w:ins w:id="52561" w:author="pete jones" w:date="2022-01-04T12:01:00Z">
              <w:r w:rsidRPr="00FF6A71">
                <w:rPr>
                  <w:rFonts w:cs="Calibri"/>
                  <w:color w:val="000000"/>
                  <w:sz w:val="22"/>
                </w:rPr>
                <w:t>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996D869" w14:textId="77777777" w:rsidR="00BD68A7" w:rsidRPr="00FF6A71" w:rsidRDefault="00BD68A7" w:rsidP="00015922">
            <w:pPr>
              <w:keepNext/>
              <w:spacing w:before="0" w:after="0" w:line="240" w:lineRule="auto"/>
              <w:jc w:val="center"/>
              <w:rPr>
                <w:ins w:id="52562" w:author="pete jones" w:date="2022-01-04T12:01:00Z"/>
                <w:rFonts w:cs="Calibri"/>
                <w:color w:val="000000"/>
                <w:sz w:val="22"/>
              </w:rPr>
            </w:pPr>
            <w:ins w:id="52563" w:author="pete jones" w:date="2022-01-04T12:01:00Z">
              <w:r w:rsidRPr="00FF6A71">
                <w:rPr>
                  <w:rFonts w:cs="Calibri"/>
                  <w:color w:val="000000"/>
                  <w:sz w:val="22"/>
                </w:rPr>
                <w:t>13</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AF93578" w14:textId="77777777" w:rsidR="00BD68A7" w:rsidRPr="00FF6A71" w:rsidRDefault="00BD68A7" w:rsidP="00015922">
            <w:pPr>
              <w:keepNext/>
              <w:spacing w:before="0" w:after="0" w:line="240" w:lineRule="auto"/>
              <w:jc w:val="center"/>
              <w:rPr>
                <w:ins w:id="52564" w:author="pete jones" w:date="2022-01-04T12:01:00Z"/>
                <w:rFonts w:cs="Calibri"/>
                <w:color w:val="000000"/>
                <w:sz w:val="22"/>
              </w:rPr>
            </w:pPr>
            <w:ins w:id="52565" w:author="pete jones" w:date="2022-01-04T12:01:00Z">
              <w:r w:rsidRPr="00FF6A71">
                <w:rPr>
                  <w:rFonts w:cs="Calibri"/>
                  <w:color w:val="000000"/>
                  <w:sz w:val="22"/>
                </w:rPr>
                <w:t>7</w:t>
              </w:r>
            </w:ins>
          </w:p>
        </w:tc>
        <w:tc>
          <w:tcPr>
            <w:tcW w:w="692" w:type="dxa"/>
            <w:tcBorders>
              <w:top w:val="single" w:sz="4" w:space="0" w:color="auto"/>
              <w:left w:val="nil"/>
              <w:bottom w:val="single" w:sz="4" w:space="0" w:color="auto"/>
              <w:right w:val="single" w:sz="4" w:space="0" w:color="auto"/>
            </w:tcBorders>
            <w:shd w:val="clear" w:color="auto" w:fill="auto"/>
            <w:vAlign w:val="bottom"/>
          </w:tcPr>
          <w:p w14:paraId="25852A11" w14:textId="77777777" w:rsidR="00BD68A7" w:rsidRPr="00FF6A71" w:rsidRDefault="00BD68A7" w:rsidP="00015922">
            <w:pPr>
              <w:keepNext/>
              <w:spacing w:before="0" w:after="0" w:line="240" w:lineRule="auto"/>
              <w:jc w:val="center"/>
              <w:rPr>
                <w:ins w:id="52566" w:author="pete jones" w:date="2022-01-04T12:01:00Z"/>
                <w:rFonts w:cs="Calibri"/>
                <w:color w:val="000000"/>
                <w:sz w:val="22"/>
              </w:rPr>
            </w:pPr>
            <w:ins w:id="52567" w:author="pete jones" w:date="2022-01-04T12:01:00Z">
              <w:r w:rsidRPr="00FF6A71">
                <w:rPr>
                  <w:rFonts w:cs="Calibri"/>
                  <w:color w:val="000000"/>
                  <w:sz w:val="22"/>
                </w:rPr>
                <w:t>3.26</w:t>
              </w:r>
            </w:ins>
          </w:p>
        </w:tc>
      </w:tr>
      <w:tr w:rsidR="00BD68A7" w:rsidRPr="00FF6A71" w14:paraId="7E8551FC" w14:textId="77777777" w:rsidTr="00015922">
        <w:trPr>
          <w:trHeight w:val="300"/>
          <w:jc w:val="center"/>
          <w:ins w:id="52568" w:author="pete jones" w:date="2022-01-04T12:01:00Z"/>
        </w:trPr>
        <w:tc>
          <w:tcPr>
            <w:tcW w:w="814" w:type="dxa"/>
            <w:tcBorders>
              <w:right w:val="single" w:sz="4" w:space="0" w:color="auto"/>
            </w:tcBorders>
            <w:vAlign w:val="center"/>
          </w:tcPr>
          <w:p w14:paraId="50C47C61" w14:textId="77777777" w:rsidR="00BD68A7" w:rsidRPr="00FF6A71" w:rsidRDefault="00BD68A7" w:rsidP="00015922">
            <w:pPr>
              <w:keepNext/>
              <w:spacing w:before="0" w:after="0" w:line="240" w:lineRule="auto"/>
              <w:jc w:val="center"/>
              <w:rPr>
                <w:ins w:id="52569" w:author="pete jones" w:date="2022-01-04T12:01:00Z"/>
                <w:rFonts w:cstheme="minorHAnsi"/>
                <w:b/>
                <w:bCs/>
              </w:rPr>
            </w:pPr>
            <w:ins w:id="52570" w:author="pete jones" w:date="2022-01-04T12:01:00Z">
              <w:r w:rsidRPr="00FF6A71">
                <w:rPr>
                  <w:rFonts w:cstheme="minorHAnsi"/>
                  <w:b/>
                  <w:bCs/>
                </w:rPr>
                <w: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1CE478E6" w14:textId="77777777" w:rsidR="00BD68A7" w:rsidRPr="00FF6A71" w:rsidRDefault="00BD68A7" w:rsidP="00015922">
            <w:pPr>
              <w:keepNext/>
              <w:spacing w:before="0" w:after="0" w:line="240" w:lineRule="auto"/>
              <w:jc w:val="center"/>
              <w:rPr>
                <w:ins w:id="52571" w:author="pete jones" w:date="2022-01-04T12:01:00Z"/>
                <w:rFonts w:cs="Calibri"/>
                <w:color w:val="000000"/>
                <w:sz w:val="22"/>
              </w:rPr>
            </w:pPr>
            <w:ins w:id="52572" w:author="pete jones" w:date="2022-01-04T12:01:00Z">
              <w:r w:rsidRPr="00FF6A71">
                <w:rPr>
                  <w:rFonts w:cs="Calibri"/>
                  <w:color w:val="000000"/>
                  <w:sz w:val="22"/>
                </w:rPr>
                <w:t>20%</w:t>
              </w:r>
            </w:ins>
          </w:p>
        </w:tc>
        <w:tc>
          <w:tcPr>
            <w:tcW w:w="814" w:type="dxa"/>
            <w:tcBorders>
              <w:top w:val="nil"/>
              <w:left w:val="nil"/>
              <w:bottom w:val="single" w:sz="4" w:space="0" w:color="auto"/>
              <w:right w:val="single" w:sz="4" w:space="0" w:color="auto"/>
            </w:tcBorders>
            <w:shd w:val="clear" w:color="auto" w:fill="auto"/>
            <w:noWrap/>
            <w:vAlign w:val="center"/>
          </w:tcPr>
          <w:p w14:paraId="03FEBE77" w14:textId="77777777" w:rsidR="00BD68A7" w:rsidRPr="00FF6A71" w:rsidRDefault="00BD68A7" w:rsidP="00015922">
            <w:pPr>
              <w:keepNext/>
              <w:spacing w:before="0" w:after="0" w:line="240" w:lineRule="auto"/>
              <w:jc w:val="center"/>
              <w:rPr>
                <w:ins w:id="52573" w:author="pete jones" w:date="2022-01-04T12:01:00Z"/>
                <w:rFonts w:cs="Calibri"/>
                <w:color w:val="000000"/>
                <w:sz w:val="22"/>
              </w:rPr>
            </w:pPr>
            <w:ins w:id="52574" w:author="pete jones" w:date="2022-01-04T12:01:00Z">
              <w:r w:rsidRPr="00FF6A71">
                <w:rPr>
                  <w:rFonts w:cs="Calibri"/>
                  <w:color w:val="000000"/>
                  <w:sz w:val="22"/>
                </w:rPr>
                <w:t>11%</w:t>
              </w:r>
            </w:ins>
          </w:p>
        </w:tc>
        <w:tc>
          <w:tcPr>
            <w:tcW w:w="814" w:type="dxa"/>
            <w:tcBorders>
              <w:top w:val="nil"/>
              <w:left w:val="nil"/>
              <w:bottom w:val="single" w:sz="4" w:space="0" w:color="auto"/>
              <w:right w:val="single" w:sz="4" w:space="0" w:color="auto"/>
            </w:tcBorders>
            <w:shd w:val="clear" w:color="auto" w:fill="auto"/>
            <w:noWrap/>
            <w:vAlign w:val="center"/>
          </w:tcPr>
          <w:p w14:paraId="5EDD8377" w14:textId="77777777" w:rsidR="00BD68A7" w:rsidRPr="00FF6A71" w:rsidRDefault="00BD68A7" w:rsidP="00015922">
            <w:pPr>
              <w:keepNext/>
              <w:spacing w:before="0" w:after="0" w:line="240" w:lineRule="auto"/>
              <w:jc w:val="center"/>
              <w:rPr>
                <w:ins w:id="52575" w:author="pete jones" w:date="2022-01-04T12:01:00Z"/>
                <w:rFonts w:cs="Calibri"/>
                <w:color w:val="000000"/>
                <w:sz w:val="22"/>
              </w:rPr>
            </w:pPr>
            <w:ins w:id="52576" w:author="pete jones" w:date="2022-01-04T12:01:00Z">
              <w:r w:rsidRPr="00FF6A71">
                <w:rPr>
                  <w:rFonts w:cs="Calibri"/>
                  <w:color w:val="000000"/>
                  <w:sz w:val="22"/>
                </w:rPr>
                <w:t>11%</w:t>
              </w:r>
            </w:ins>
          </w:p>
        </w:tc>
        <w:tc>
          <w:tcPr>
            <w:tcW w:w="692" w:type="dxa"/>
            <w:tcBorders>
              <w:top w:val="nil"/>
              <w:left w:val="nil"/>
              <w:bottom w:val="single" w:sz="4" w:space="0" w:color="auto"/>
              <w:right w:val="single" w:sz="4" w:space="0" w:color="auto"/>
            </w:tcBorders>
            <w:shd w:val="clear" w:color="auto" w:fill="auto"/>
            <w:noWrap/>
            <w:vAlign w:val="center"/>
          </w:tcPr>
          <w:p w14:paraId="73095AD2" w14:textId="77777777" w:rsidR="00BD68A7" w:rsidRPr="00FF6A71" w:rsidRDefault="00BD68A7" w:rsidP="00015922">
            <w:pPr>
              <w:keepNext/>
              <w:spacing w:before="0" w:after="0" w:line="240" w:lineRule="auto"/>
              <w:jc w:val="center"/>
              <w:rPr>
                <w:ins w:id="52577" w:author="pete jones" w:date="2022-01-04T12:01:00Z"/>
                <w:rFonts w:cs="Calibri"/>
                <w:color w:val="000000"/>
                <w:sz w:val="22"/>
              </w:rPr>
            </w:pPr>
            <w:ins w:id="52578" w:author="pete jones" w:date="2022-01-04T12:01:00Z">
              <w:r w:rsidRPr="00FF6A71">
                <w:rPr>
                  <w:rFonts w:cs="Calibri"/>
                  <w:color w:val="000000"/>
                  <w:sz w:val="22"/>
                </w:rPr>
                <w:t>37%</w:t>
              </w:r>
            </w:ins>
          </w:p>
        </w:tc>
        <w:tc>
          <w:tcPr>
            <w:tcW w:w="692" w:type="dxa"/>
            <w:tcBorders>
              <w:top w:val="nil"/>
              <w:left w:val="nil"/>
              <w:bottom w:val="single" w:sz="4" w:space="0" w:color="auto"/>
              <w:right w:val="single" w:sz="4" w:space="0" w:color="auto"/>
            </w:tcBorders>
            <w:shd w:val="clear" w:color="auto" w:fill="auto"/>
            <w:noWrap/>
            <w:vAlign w:val="center"/>
          </w:tcPr>
          <w:p w14:paraId="48EE2E63" w14:textId="77777777" w:rsidR="00BD68A7" w:rsidRPr="00FF6A71" w:rsidRDefault="00BD68A7" w:rsidP="00015922">
            <w:pPr>
              <w:keepNext/>
              <w:spacing w:before="0" w:after="0" w:line="240" w:lineRule="auto"/>
              <w:jc w:val="center"/>
              <w:rPr>
                <w:ins w:id="52579" w:author="pete jones" w:date="2022-01-04T12:01:00Z"/>
                <w:rFonts w:cs="Calibri"/>
                <w:color w:val="000000"/>
                <w:sz w:val="22"/>
              </w:rPr>
            </w:pPr>
            <w:ins w:id="52580" w:author="pete jones" w:date="2022-01-04T12:01:00Z">
              <w:r w:rsidRPr="00FF6A71">
                <w:rPr>
                  <w:rFonts w:cs="Calibri"/>
                  <w:color w:val="000000"/>
                  <w:sz w:val="22"/>
                </w:rPr>
                <w:t>20%</w:t>
              </w:r>
            </w:ins>
          </w:p>
        </w:tc>
        <w:tc>
          <w:tcPr>
            <w:tcW w:w="692" w:type="dxa"/>
            <w:tcBorders>
              <w:top w:val="nil"/>
              <w:left w:val="nil"/>
              <w:bottom w:val="single" w:sz="4" w:space="0" w:color="auto"/>
              <w:right w:val="single" w:sz="4" w:space="0" w:color="auto"/>
            </w:tcBorders>
            <w:shd w:val="clear" w:color="auto" w:fill="auto"/>
            <w:vAlign w:val="bottom"/>
          </w:tcPr>
          <w:p w14:paraId="74766ECB" w14:textId="77777777" w:rsidR="00BD68A7" w:rsidRPr="00FF6A71" w:rsidRDefault="00BD68A7" w:rsidP="00015922">
            <w:pPr>
              <w:keepNext/>
              <w:spacing w:before="0" w:after="0" w:line="240" w:lineRule="auto"/>
              <w:jc w:val="center"/>
              <w:rPr>
                <w:ins w:id="52581" w:author="pete jones" w:date="2022-01-04T12:01:00Z"/>
                <w:rFonts w:cs="Calibri"/>
                <w:color w:val="000000"/>
                <w:sz w:val="22"/>
              </w:rPr>
            </w:pPr>
            <w:ins w:id="52582" w:author="pete jones" w:date="2022-01-04T12:01:00Z">
              <w:r w:rsidRPr="00FF6A71">
                <w:rPr>
                  <w:rFonts w:cs="Calibri"/>
                  <w:color w:val="000000"/>
                  <w:sz w:val="22"/>
                </w:rPr>
                <w:t> </w:t>
              </w:r>
            </w:ins>
          </w:p>
        </w:tc>
      </w:tr>
    </w:tbl>
    <w:p w14:paraId="5BA734A5" w14:textId="77777777" w:rsidR="00BD68A7" w:rsidRPr="00FF6A71" w:rsidRDefault="00BD68A7" w:rsidP="00BD68A7">
      <w:pPr>
        <w:rPr>
          <w:ins w:id="52583" w:author="pete jones" w:date="2022-01-04T12:01:00Z"/>
        </w:rPr>
      </w:pPr>
    </w:p>
    <w:p w14:paraId="389B80C6" w14:textId="77777777" w:rsidR="00BD68A7" w:rsidRPr="00FF6A71" w:rsidRDefault="00BD68A7" w:rsidP="00BD68A7">
      <w:pPr>
        <w:spacing w:before="0" w:after="0" w:line="240" w:lineRule="auto"/>
        <w:jc w:val="center"/>
        <w:rPr>
          <w:ins w:id="52584" w:author="pete jones" w:date="2022-01-04T12:01:00Z"/>
        </w:rPr>
      </w:pPr>
      <w:ins w:id="52585" w:author="pete jones" w:date="2022-01-04T12:01:00Z">
        <w:r w:rsidRPr="00FF6A71">
          <w:br w:type="page"/>
        </w:r>
      </w:ins>
    </w:p>
    <w:p w14:paraId="40A7F5CF" w14:textId="7A9AEACF" w:rsidR="00BD68A7" w:rsidRDefault="00BD68A7">
      <w:pPr>
        <w:pStyle w:val="Heading3"/>
        <w:rPr>
          <w:ins w:id="52586" w:author="pete jones" w:date="2022-03-13T17:33:00Z"/>
        </w:rPr>
        <w:pPrChange w:id="52587" w:author="pete jones" w:date="2022-03-16T17:52:00Z">
          <w:pPr>
            <w:pStyle w:val="Heading8"/>
          </w:pPr>
        </w:pPrChange>
      </w:pPr>
      <w:bookmarkStart w:id="52588" w:name="_Toc99969895"/>
      <w:ins w:id="52589" w:author="pete jones" w:date="2022-01-04T12:01:00Z">
        <w:r w:rsidRPr="00C15005">
          <w:lastRenderedPageBreak/>
          <w:t>Data correlation</w:t>
        </w:r>
      </w:ins>
      <w:bookmarkEnd w:id="52588"/>
    </w:p>
    <w:p w14:paraId="7D658CA5" w14:textId="2CF03869" w:rsidR="00851583" w:rsidRDefault="00851583" w:rsidP="00851583">
      <w:pPr>
        <w:rPr>
          <w:ins w:id="52590" w:author="pete jones" w:date="2022-03-13T17:34:00Z"/>
        </w:rPr>
      </w:pPr>
      <w:ins w:id="52591" w:author="pete jones" w:date="2022-03-13T17:34:00Z">
        <w:r>
          <w:rPr>
            <w:noProof/>
          </w:rPr>
          <w:drawing>
            <wp:inline distT="0" distB="0" distL="0" distR="0" wp14:anchorId="69E0C2B9" wp14:editId="368955D4">
              <wp:extent cx="5578475" cy="2432685"/>
              <wp:effectExtent l="0" t="0" r="3175" b="571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578475" cy="2432685"/>
                      </a:xfrm>
                      <a:prstGeom prst="rect">
                        <a:avLst/>
                      </a:prstGeom>
                      <a:noFill/>
                    </pic:spPr>
                  </pic:pic>
                </a:graphicData>
              </a:graphic>
            </wp:inline>
          </w:drawing>
        </w:r>
      </w:ins>
    </w:p>
    <w:p w14:paraId="1D054B6D" w14:textId="51A1C98C" w:rsidR="00851583" w:rsidRPr="007C0DAF" w:rsidRDefault="00851583" w:rsidP="00851583">
      <w:pPr>
        <w:pStyle w:val="Caption"/>
        <w:rPr>
          <w:ins w:id="52592" w:author="pete jones" w:date="2022-03-13T17:34:00Z"/>
        </w:rPr>
      </w:pPr>
      <w:bookmarkStart w:id="52593" w:name="_Toc99719345"/>
      <w:ins w:id="52594" w:author="pete jones" w:date="2022-03-13T17:34:00Z">
        <w:r w:rsidRPr="00C15005">
          <w:t xml:space="preserve">Figure </w:t>
        </w:r>
        <w:r>
          <w:fldChar w:fldCharType="begin"/>
        </w:r>
        <w:r>
          <w:instrText xml:space="preserve"> STYLEREF 1 \s </w:instrText>
        </w:r>
        <w:r>
          <w:fldChar w:fldCharType="separate"/>
        </w:r>
      </w:ins>
      <w:r w:rsidR="00D94147">
        <w:rPr>
          <w:noProof/>
        </w:rPr>
        <w:t>11</w:t>
      </w:r>
      <w:ins w:id="52595" w:author="pete jones" w:date="2022-03-13T17:34:00Z">
        <w:r>
          <w:fldChar w:fldCharType="end"/>
        </w:r>
        <w:r>
          <w:noBreakHyphen/>
        </w:r>
        <w:r>
          <w:fldChar w:fldCharType="begin"/>
        </w:r>
        <w:r>
          <w:instrText xml:space="preserve"> SEQ Figure \* ARABIC \s 1 </w:instrText>
        </w:r>
        <w:r>
          <w:fldChar w:fldCharType="separate"/>
        </w:r>
      </w:ins>
      <w:ins w:id="52596" w:author="pete jones" w:date="2022-04-05T11:31:00Z">
        <w:r w:rsidR="00D94147">
          <w:rPr>
            <w:noProof/>
          </w:rPr>
          <w:t>18</w:t>
        </w:r>
      </w:ins>
      <w:ins w:id="52597" w:author="pete jones" w:date="2022-03-13T17:34:00Z">
        <w:r>
          <w:fldChar w:fldCharType="end"/>
        </w:r>
        <w:r w:rsidRPr="007C0DAF">
          <w:t>: Pearson product-moment correlation of FS survey</w:t>
        </w:r>
        <w:bookmarkEnd w:id="52593"/>
      </w:ins>
    </w:p>
    <w:tbl>
      <w:tblPr>
        <w:tblW w:w="91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2598" w:author="pete jones" w:date="2022-01-04T12:04:00Z">
          <w:tblPr>
            <w:tblW w:w="9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86"/>
        <w:gridCol w:w="738"/>
        <w:gridCol w:w="7183"/>
        <w:tblGridChange w:id="52599">
          <w:tblGrid>
            <w:gridCol w:w="1186"/>
            <w:gridCol w:w="738"/>
            <w:gridCol w:w="7183"/>
          </w:tblGrid>
        </w:tblGridChange>
      </w:tblGrid>
      <w:tr w:rsidR="00BD68A7" w:rsidRPr="00FF6A71" w14:paraId="132015F0" w14:textId="77777777" w:rsidTr="00BD68A7">
        <w:trPr>
          <w:trHeight w:val="300"/>
          <w:jc w:val="center"/>
          <w:ins w:id="52600" w:author="pete jones" w:date="2022-01-04T12:01:00Z"/>
          <w:trPrChange w:id="52601" w:author="pete jones" w:date="2022-01-04T12:04:00Z">
            <w:trPr>
              <w:trHeight w:val="300"/>
            </w:trPr>
          </w:trPrChange>
        </w:trPr>
        <w:tc>
          <w:tcPr>
            <w:tcW w:w="1186" w:type="dxa"/>
            <w:shd w:val="clear" w:color="auto" w:fill="auto"/>
            <w:noWrap/>
            <w:vAlign w:val="bottom"/>
            <w:hideMark/>
            <w:tcPrChange w:id="52602" w:author="pete jones" w:date="2022-01-04T12:04:00Z">
              <w:tcPr>
                <w:tcW w:w="1186" w:type="dxa"/>
                <w:shd w:val="clear" w:color="auto" w:fill="auto"/>
                <w:noWrap/>
                <w:vAlign w:val="bottom"/>
                <w:hideMark/>
              </w:tcPr>
            </w:tcPrChange>
          </w:tcPr>
          <w:p w14:paraId="068DE3CA" w14:textId="77777777" w:rsidR="00BD68A7" w:rsidRPr="00FF6A71" w:rsidRDefault="00BD68A7" w:rsidP="00015922">
            <w:pPr>
              <w:spacing w:before="0" w:after="0" w:line="240" w:lineRule="auto"/>
              <w:jc w:val="center"/>
              <w:rPr>
                <w:ins w:id="52603" w:author="pete jones" w:date="2022-01-04T12:01:00Z"/>
                <w:rFonts w:ascii="Calibri" w:hAnsi="Calibri" w:cs="Calibri"/>
                <w:b/>
                <w:bCs/>
                <w:color w:val="000000"/>
                <w:sz w:val="22"/>
              </w:rPr>
            </w:pPr>
            <w:ins w:id="52604" w:author="pete jones" w:date="2022-01-04T12:01:00Z">
              <w:r w:rsidRPr="00FF6A71">
                <w:rPr>
                  <w:rFonts w:ascii="Calibri" w:hAnsi="Calibri" w:cs="Calibri"/>
                  <w:b/>
                  <w:bCs/>
                  <w:color w:val="000000"/>
                  <w:sz w:val="22"/>
                </w:rPr>
                <w:t>Correlated Pair</w:t>
              </w:r>
            </w:ins>
          </w:p>
        </w:tc>
        <w:tc>
          <w:tcPr>
            <w:tcW w:w="738" w:type="dxa"/>
            <w:shd w:val="clear" w:color="auto" w:fill="auto"/>
            <w:noWrap/>
            <w:vAlign w:val="bottom"/>
            <w:hideMark/>
            <w:tcPrChange w:id="52605" w:author="pete jones" w:date="2022-01-04T12:04:00Z">
              <w:tcPr>
                <w:tcW w:w="738" w:type="dxa"/>
                <w:shd w:val="clear" w:color="auto" w:fill="auto"/>
                <w:noWrap/>
                <w:vAlign w:val="bottom"/>
                <w:hideMark/>
              </w:tcPr>
            </w:tcPrChange>
          </w:tcPr>
          <w:p w14:paraId="0C686AD8" w14:textId="77777777" w:rsidR="00BD68A7" w:rsidRPr="00FF6A71" w:rsidRDefault="00BD68A7" w:rsidP="00015922">
            <w:pPr>
              <w:spacing w:before="0" w:after="0" w:line="240" w:lineRule="auto"/>
              <w:jc w:val="center"/>
              <w:rPr>
                <w:ins w:id="52606" w:author="pete jones" w:date="2022-01-04T12:01:00Z"/>
                <w:rFonts w:ascii="Calibri" w:hAnsi="Calibri" w:cs="Calibri"/>
                <w:b/>
                <w:bCs/>
                <w:color w:val="000000"/>
                <w:sz w:val="22"/>
              </w:rPr>
            </w:pPr>
            <w:ins w:id="52607" w:author="pete jones" w:date="2022-01-04T12:01:00Z">
              <w:r w:rsidRPr="00FF6A71">
                <w:rPr>
                  <w:rFonts w:ascii="Calibri" w:hAnsi="Calibri" w:cs="Calibri"/>
                  <w:b/>
                  <w:bCs/>
                  <w:color w:val="000000"/>
                  <w:sz w:val="22"/>
                </w:rPr>
                <w:t>Value</w:t>
              </w:r>
            </w:ins>
          </w:p>
        </w:tc>
        <w:tc>
          <w:tcPr>
            <w:tcW w:w="7183" w:type="dxa"/>
            <w:shd w:val="clear" w:color="auto" w:fill="auto"/>
            <w:noWrap/>
            <w:vAlign w:val="bottom"/>
            <w:hideMark/>
            <w:tcPrChange w:id="52608" w:author="pete jones" w:date="2022-01-04T12:04:00Z">
              <w:tcPr>
                <w:tcW w:w="7183" w:type="dxa"/>
                <w:shd w:val="clear" w:color="auto" w:fill="auto"/>
                <w:noWrap/>
                <w:vAlign w:val="bottom"/>
                <w:hideMark/>
              </w:tcPr>
            </w:tcPrChange>
          </w:tcPr>
          <w:p w14:paraId="1CD78543" w14:textId="77777777" w:rsidR="00BD68A7" w:rsidRPr="00FF6A71" w:rsidRDefault="00BD68A7" w:rsidP="00015922">
            <w:pPr>
              <w:spacing w:before="0" w:after="0" w:line="240" w:lineRule="auto"/>
              <w:rPr>
                <w:ins w:id="52609" w:author="pete jones" w:date="2022-01-04T12:01:00Z"/>
                <w:rFonts w:ascii="Calibri" w:hAnsi="Calibri" w:cs="Calibri"/>
                <w:b/>
                <w:bCs/>
                <w:color w:val="000000"/>
                <w:sz w:val="22"/>
              </w:rPr>
            </w:pPr>
            <w:ins w:id="52610" w:author="pete jones" w:date="2022-01-04T12:01:00Z">
              <w:r w:rsidRPr="00FF6A71">
                <w:rPr>
                  <w:rFonts w:ascii="Calibri" w:hAnsi="Calibri" w:cs="Calibri"/>
                  <w:b/>
                  <w:bCs/>
                  <w:color w:val="000000"/>
                  <w:sz w:val="22"/>
                </w:rPr>
                <w:t>Statement - There was a strong POSITIVE correlation between…</w:t>
              </w:r>
            </w:ins>
          </w:p>
        </w:tc>
      </w:tr>
      <w:tr w:rsidR="00BD68A7" w:rsidRPr="00FF6A71" w14:paraId="73C66A61" w14:textId="77777777" w:rsidTr="00BD68A7">
        <w:trPr>
          <w:trHeight w:val="300"/>
          <w:jc w:val="center"/>
          <w:ins w:id="52611" w:author="pete jones" w:date="2022-01-04T12:01:00Z"/>
          <w:trPrChange w:id="52612" w:author="pete jones" w:date="2022-01-04T12:04:00Z">
            <w:trPr>
              <w:trHeight w:val="300"/>
            </w:trPr>
          </w:trPrChange>
        </w:trPr>
        <w:tc>
          <w:tcPr>
            <w:tcW w:w="1186" w:type="dxa"/>
            <w:shd w:val="clear" w:color="auto" w:fill="auto"/>
            <w:noWrap/>
            <w:vAlign w:val="bottom"/>
            <w:hideMark/>
            <w:tcPrChange w:id="52613" w:author="pete jones" w:date="2022-01-04T12:04:00Z">
              <w:tcPr>
                <w:tcW w:w="1186" w:type="dxa"/>
                <w:shd w:val="clear" w:color="auto" w:fill="auto"/>
                <w:noWrap/>
                <w:vAlign w:val="bottom"/>
                <w:hideMark/>
              </w:tcPr>
            </w:tcPrChange>
          </w:tcPr>
          <w:p w14:paraId="50F64D50" w14:textId="77777777" w:rsidR="00BD68A7" w:rsidRPr="00FF6A71" w:rsidRDefault="00BD68A7" w:rsidP="00015922">
            <w:pPr>
              <w:spacing w:before="0" w:after="0" w:line="240" w:lineRule="auto"/>
              <w:jc w:val="center"/>
              <w:rPr>
                <w:ins w:id="52614" w:author="pete jones" w:date="2022-01-04T12:01:00Z"/>
                <w:rFonts w:ascii="Calibri" w:hAnsi="Calibri" w:cs="Calibri"/>
                <w:color w:val="000000"/>
                <w:sz w:val="22"/>
              </w:rPr>
            </w:pPr>
            <w:ins w:id="52615" w:author="pete jones" w:date="2022-01-04T12:01:00Z">
              <w:r w:rsidRPr="00FF6A71">
                <w:rPr>
                  <w:rFonts w:ascii="Calibri" w:hAnsi="Calibri" w:cs="Calibri"/>
                  <w:color w:val="000000"/>
                  <w:sz w:val="22"/>
                </w:rPr>
                <w:t>19</w:t>
              </w:r>
            </w:ins>
          </w:p>
        </w:tc>
        <w:tc>
          <w:tcPr>
            <w:tcW w:w="738" w:type="dxa"/>
            <w:vMerge w:val="restart"/>
            <w:shd w:val="clear" w:color="auto" w:fill="auto"/>
            <w:noWrap/>
            <w:vAlign w:val="center"/>
            <w:hideMark/>
            <w:tcPrChange w:id="52616" w:author="pete jones" w:date="2022-01-04T12:04:00Z">
              <w:tcPr>
                <w:tcW w:w="738" w:type="dxa"/>
                <w:vMerge w:val="restart"/>
                <w:shd w:val="clear" w:color="auto" w:fill="auto"/>
                <w:noWrap/>
                <w:vAlign w:val="center"/>
                <w:hideMark/>
              </w:tcPr>
            </w:tcPrChange>
          </w:tcPr>
          <w:p w14:paraId="1400C796" w14:textId="77777777" w:rsidR="00BD68A7" w:rsidRPr="00FF6A71" w:rsidRDefault="00BD68A7" w:rsidP="00015922">
            <w:pPr>
              <w:spacing w:before="0" w:after="0" w:line="240" w:lineRule="auto"/>
              <w:jc w:val="center"/>
              <w:rPr>
                <w:ins w:id="52617" w:author="pete jones" w:date="2022-01-04T12:01:00Z"/>
                <w:rFonts w:ascii="Calibri" w:hAnsi="Calibri" w:cs="Calibri"/>
                <w:color w:val="000000"/>
                <w:sz w:val="22"/>
              </w:rPr>
            </w:pPr>
            <w:ins w:id="52618" w:author="pete jones" w:date="2022-01-04T12:01:00Z">
              <w:r w:rsidRPr="00FF6A71">
                <w:rPr>
                  <w:rFonts w:ascii="Calibri" w:hAnsi="Calibri" w:cs="Calibri"/>
                  <w:color w:val="000000"/>
                  <w:sz w:val="22"/>
                </w:rPr>
                <w:t>0.43</w:t>
              </w:r>
            </w:ins>
          </w:p>
        </w:tc>
        <w:tc>
          <w:tcPr>
            <w:tcW w:w="7183" w:type="dxa"/>
            <w:shd w:val="clear" w:color="auto" w:fill="auto"/>
            <w:noWrap/>
            <w:vAlign w:val="bottom"/>
            <w:hideMark/>
            <w:tcPrChange w:id="52619" w:author="pete jones" w:date="2022-01-04T12:04:00Z">
              <w:tcPr>
                <w:tcW w:w="7183" w:type="dxa"/>
                <w:shd w:val="clear" w:color="auto" w:fill="auto"/>
                <w:noWrap/>
                <w:vAlign w:val="bottom"/>
                <w:hideMark/>
              </w:tcPr>
            </w:tcPrChange>
          </w:tcPr>
          <w:p w14:paraId="7CF590F1" w14:textId="77777777" w:rsidR="00BD68A7" w:rsidRPr="00FF6A71" w:rsidRDefault="00BD68A7" w:rsidP="00015922">
            <w:pPr>
              <w:spacing w:before="0" w:after="0" w:line="240" w:lineRule="auto"/>
              <w:rPr>
                <w:ins w:id="52620" w:author="pete jones" w:date="2022-01-04T12:01:00Z"/>
                <w:rFonts w:ascii="Calibri" w:hAnsi="Calibri" w:cs="Calibri"/>
                <w:color w:val="000000"/>
                <w:sz w:val="22"/>
              </w:rPr>
            </w:pPr>
            <w:ins w:id="52621" w:author="pete jones" w:date="2022-01-04T12:01:00Z">
              <w:r w:rsidRPr="00FF6A71">
                <w:rPr>
                  <w:rFonts w:ascii="Calibri" w:hAnsi="Calibri" w:cs="Calibri"/>
                  <w:color w:val="000000"/>
                  <w:sz w:val="22"/>
                </w:rPr>
                <w:t>CDE has made a positive impact on my engineering studies</w:t>
              </w:r>
            </w:ins>
          </w:p>
        </w:tc>
      </w:tr>
      <w:tr w:rsidR="00BD68A7" w:rsidRPr="00FF6A71" w14:paraId="76B5BEF4" w14:textId="77777777" w:rsidTr="00BD68A7">
        <w:trPr>
          <w:trHeight w:val="300"/>
          <w:jc w:val="center"/>
          <w:ins w:id="52622" w:author="pete jones" w:date="2022-01-04T12:01:00Z"/>
          <w:trPrChange w:id="52623" w:author="pete jones" w:date="2022-01-04T12:04:00Z">
            <w:trPr>
              <w:trHeight w:val="300"/>
            </w:trPr>
          </w:trPrChange>
        </w:trPr>
        <w:tc>
          <w:tcPr>
            <w:tcW w:w="1186" w:type="dxa"/>
            <w:shd w:val="clear" w:color="auto" w:fill="auto"/>
            <w:noWrap/>
            <w:vAlign w:val="bottom"/>
            <w:hideMark/>
            <w:tcPrChange w:id="52624" w:author="pete jones" w:date="2022-01-04T12:04:00Z">
              <w:tcPr>
                <w:tcW w:w="1186" w:type="dxa"/>
                <w:shd w:val="clear" w:color="auto" w:fill="auto"/>
                <w:noWrap/>
                <w:vAlign w:val="bottom"/>
                <w:hideMark/>
              </w:tcPr>
            </w:tcPrChange>
          </w:tcPr>
          <w:p w14:paraId="1DEBFCC2" w14:textId="77777777" w:rsidR="00BD68A7" w:rsidRPr="00FF6A71" w:rsidRDefault="00BD68A7" w:rsidP="00015922">
            <w:pPr>
              <w:spacing w:before="0" w:after="0" w:line="240" w:lineRule="auto"/>
              <w:jc w:val="center"/>
              <w:rPr>
                <w:ins w:id="52625" w:author="pete jones" w:date="2022-01-04T12:01:00Z"/>
                <w:rFonts w:ascii="Calibri" w:hAnsi="Calibri" w:cs="Calibri"/>
                <w:color w:val="000000"/>
                <w:sz w:val="22"/>
              </w:rPr>
            </w:pPr>
            <w:ins w:id="52626" w:author="pete jones" w:date="2022-01-04T12:01:00Z">
              <w:r w:rsidRPr="00FF6A71">
                <w:rPr>
                  <w:rFonts w:ascii="Calibri" w:hAnsi="Calibri" w:cs="Calibri"/>
                  <w:color w:val="000000"/>
                  <w:sz w:val="22"/>
                </w:rPr>
                <w:t>13</w:t>
              </w:r>
            </w:ins>
          </w:p>
        </w:tc>
        <w:tc>
          <w:tcPr>
            <w:tcW w:w="738" w:type="dxa"/>
            <w:vMerge/>
            <w:shd w:val="clear" w:color="auto" w:fill="auto"/>
            <w:noWrap/>
            <w:vAlign w:val="center"/>
            <w:hideMark/>
            <w:tcPrChange w:id="52627" w:author="pete jones" w:date="2022-01-04T12:04:00Z">
              <w:tcPr>
                <w:tcW w:w="738" w:type="dxa"/>
                <w:vMerge/>
                <w:shd w:val="clear" w:color="auto" w:fill="auto"/>
                <w:noWrap/>
                <w:vAlign w:val="center"/>
                <w:hideMark/>
              </w:tcPr>
            </w:tcPrChange>
          </w:tcPr>
          <w:p w14:paraId="014C5926" w14:textId="77777777" w:rsidR="00BD68A7" w:rsidRPr="00FF6A71" w:rsidRDefault="00BD68A7" w:rsidP="00015922">
            <w:pPr>
              <w:spacing w:before="0" w:after="0" w:line="240" w:lineRule="auto"/>
              <w:jc w:val="center"/>
              <w:rPr>
                <w:ins w:id="52628" w:author="pete jones" w:date="2022-01-04T12:01:00Z"/>
                <w:rFonts w:ascii="Calibri" w:hAnsi="Calibri" w:cs="Calibri"/>
                <w:color w:val="000000"/>
                <w:sz w:val="22"/>
              </w:rPr>
            </w:pPr>
          </w:p>
        </w:tc>
        <w:tc>
          <w:tcPr>
            <w:tcW w:w="7183" w:type="dxa"/>
            <w:shd w:val="clear" w:color="auto" w:fill="auto"/>
            <w:noWrap/>
            <w:vAlign w:val="bottom"/>
            <w:hideMark/>
            <w:tcPrChange w:id="52629" w:author="pete jones" w:date="2022-01-04T12:04:00Z">
              <w:tcPr>
                <w:tcW w:w="7183" w:type="dxa"/>
                <w:shd w:val="clear" w:color="auto" w:fill="auto"/>
                <w:noWrap/>
                <w:vAlign w:val="bottom"/>
                <w:hideMark/>
              </w:tcPr>
            </w:tcPrChange>
          </w:tcPr>
          <w:p w14:paraId="6904C2E5" w14:textId="1AD7B7E3" w:rsidR="00BD68A7" w:rsidRPr="00FF6A71" w:rsidRDefault="00BD68A7" w:rsidP="00015922">
            <w:pPr>
              <w:spacing w:before="0" w:after="0" w:line="240" w:lineRule="auto"/>
              <w:rPr>
                <w:ins w:id="52630" w:author="pete jones" w:date="2022-01-04T12:01:00Z"/>
                <w:rFonts w:ascii="Calibri" w:hAnsi="Calibri" w:cs="Calibri"/>
                <w:color w:val="000000"/>
                <w:sz w:val="22"/>
              </w:rPr>
            </w:pPr>
            <w:ins w:id="52631" w:author="pete jones" w:date="2022-01-04T12:01:00Z">
              <w:r w:rsidRPr="00FF6A71">
                <w:rPr>
                  <w:rFonts w:ascii="Calibri" w:hAnsi="Calibri" w:cs="Calibri"/>
                  <w:color w:val="000000"/>
                  <w:sz w:val="22"/>
                </w:rPr>
                <w:t>The availability o</w:t>
              </w:r>
            </w:ins>
            <w:ins w:id="52632" w:author="pete jones" w:date="2022-03-30T12:13:00Z">
              <w:r w:rsidR="006E7D7D">
                <w:rPr>
                  <w:rFonts w:ascii="Calibri" w:hAnsi="Calibri" w:cs="Calibri"/>
                  <w:color w:val="000000"/>
                  <w:sz w:val="22"/>
                </w:rPr>
                <w:t>f</w:t>
              </w:r>
            </w:ins>
            <w:ins w:id="52633" w:author="pete jones" w:date="2022-01-04T12:01:00Z">
              <w:r w:rsidRPr="00FF6A71">
                <w:rPr>
                  <w:rFonts w:ascii="Calibri" w:hAnsi="Calibri" w:cs="Calibri"/>
                  <w:color w:val="000000"/>
                  <w:sz w:val="22"/>
                </w:rPr>
                <w:t xml:space="preserve"> the cloud has been important</w:t>
              </w:r>
            </w:ins>
          </w:p>
        </w:tc>
      </w:tr>
      <w:tr w:rsidR="00BD68A7" w:rsidRPr="00FF6A71" w14:paraId="614BB0D0" w14:textId="77777777" w:rsidTr="00BD68A7">
        <w:trPr>
          <w:trHeight w:val="300"/>
          <w:jc w:val="center"/>
          <w:ins w:id="52634" w:author="pete jones" w:date="2022-01-04T12:01:00Z"/>
          <w:trPrChange w:id="52635" w:author="pete jones" w:date="2022-01-04T12:04:00Z">
            <w:trPr>
              <w:trHeight w:val="300"/>
            </w:trPr>
          </w:trPrChange>
        </w:trPr>
        <w:tc>
          <w:tcPr>
            <w:tcW w:w="1186" w:type="dxa"/>
            <w:shd w:val="clear" w:color="auto" w:fill="auto"/>
            <w:noWrap/>
            <w:vAlign w:val="bottom"/>
            <w:hideMark/>
            <w:tcPrChange w:id="52636" w:author="pete jones" w:date="2022-01-04T12:04:00Z">
              <w:tcPr>
                <w:tcW w:w="1186" w:type="dxa"/>
                <w:shd w:val="clear" w:color="auto" w:fill="auto"/>
                <w:noWrap/>
                <w:vAlign w:val="bottom"/>
                <w:hideMark/>
              </w:tcPr>
            </w:tcPrChange>
          </w:tcPr>
          <w:p w14:paraId="356B944C" w14:textId="77777777" w:rsidR="00BD68A7" w:rsidRPr="00FF6A71" w:rsidRDefault="00BD68A7" w:rsidP="00015922">
            <w:pPr>
              <w:spacing w:before="0" w:after="0" w:line="240" w:lineRule="auto"/>
              <w:jc w:val="center"/>
              <w:rPr>
                <w:ins w:id="52637" w:author="pete jones" w:date="2022-01-04T12:01:00Z"/>
                <w:rFonts w:ascii="Calibri" w:hAnsi="Calibri" w:cs="Calibri"/>
                <w:color w:val="000000"/>
                <w:sz w:val="22"/>
              </w:rPr>
            </w:pPr>
            <w:ins w:id="52638" w:author="pete jones" w:date="2022-01-04T12:01:00Z">
              <w:r w:rsidRPr="00FF6A71">
                <w:rPr>
                  <w:rFonts w:ascii="Calibri" w:hAnsi="Calibri" w:cs="Calibri"/>
                  <w:color w:val="000000"/>
                  <w:sz w:val="22"/>
                </w:rPr>
                <w:t>18</w:t>
              </w:r>
            </w:ins>
          </w:p>
        </w:tc>
        <w:tc>
          <w:tcPr>
            <w:tcW w:w="738" w:type="dxa"/>
            <w:vMerge w:val="restart"/>
            <w:shd w:val="clear" w:color="auto" w:fill="auto"/>
            <w:noWrap/>
            <w:vAlign w:val="center"/>
            <w:hideMark/>
            <w:tcPrChange w:id="52639" w:author="pete jones" w:date="2022-01-04T12:04:00Z">
              <w:tcPr>
                <w:tcW w:w="738" w:type="dxa"/>
                <w:vMerge w:val="restart"/>
                <w:shd w:val="clear" w:color="auto" w:fill="auto"/>
                <w:noWrap/>
                <w:vAlign w:val="center"/>
                <w:hideMark/>
              </w:tcPr>
            </w:tcPrChange>
          </w:tcPr>
          <w:p w14:paraId="7B24F29C" w14:textId="77777777" w:rsidR="00BD68A7" w:rsidRPr="00FF6A71" w:rsidRDefault="00BD68A7" w:rsidP="00015922">
            <w:pPr>
              <w:spacing w:before="0" w:after="0" w:line="240" w:lineRule="auto"/>
              <w:jc w:val="center"/>
              <w:rPr>
                <w:ins w:id="52640" w:author="pete jones" w:date="2022-01-04T12:01:00Z"/>
                <w:rFonts w:ascii="Calibri" w:hAnsi="Calibri" w:cs="Calibri"/>
                <w:color w:val="000000"/>
                <w:sz w:val="22"/>
              </w:rPr>
            </w:pPr>
            <w:ins w:id="52641" w:author="pete jones" w:date="2022-01-04T12:01:00Z">
              <w:r w:rsidRPr="00FF6A71">
                <w:rPr>
                  <w:rFonts w:ascii="Calibri" w:hAnsi="Calibri" w:cs="Calibri"/>
                  <w:color w:val="000000"/>
                  <w:sz w:val="22"/>
                </w:rPr>
                <w:t>0.42</w:t>
              </w:r>
            </w:ins>
          </w:p>
        </w:tc>
        <w:tc>
          <w:tcPr>
            <w:tcW w:w="7183" w:type="dxa"/>
            <w:shd w:val="clear" w:color="auto" w:fill="auto"/>
            <w:noWrap/>
            <w:vAlign w:val="bottom"/>
            <w:hideMark/>
            <w:tcPrChange w:id="52642" w:author="pete jones" w:date="2022-01-04T12:04:00Z">
              <w:tcPr>
                <w:tcW w:w="7183" w:type="dxa"/>
                <w:shd w:val="clear" w:color="auto" w:fill="auto"/>
                <w:noWrap/>
                <w:vAlign w:val="bottom"/>
                <w:hideMark/>
              </w:tcPr>
            </w:tcPrChange>
          </w:tcPr>
          <w:p w14:paraId="537C440E" w14:textId="77777777" w:rsidR="00BD68A7" w:rsidRPr="00FF6A71" w:rsidRDefault="00BD68A7" w:rsidP="00015922">
            <w:pPr>
              <w:spacing w:before="0" w:after="0" w:line="240" w:lineRule="auto"/>
              <w:rPr>
                <w:ins w:id="52643" w:author="pete jones" w:date="2022-01-04T12:01:00Z"/>
                <w:rFonts w:ascii="Calibri" w:hAnsi="Calibri" w:cs="Calibri"/>
                <w:color w:val="000000"/>
                <w:sz w:val="22"/>
              </w:rPr>
            </w:pPr>
            <w:ins w:id="52644" w:author="pete jones" w:date="2022-01-04T12:01:00Z">
              <w:r w:rsidRPr="00FF6A71">
                <w:rPr>
                  <w:rFonts w:ascii="Calibri" w:hAnsi="Calibri" w:cs="Calibri"/>
                  <w:color w:val="000000"/>
                  <w:sz w:val="22"/>
                </w:rPr>
                <w:t>I have enjoyed using the CDE tools on this project</w:t>
              </w:r>
            </w:ins>
          </w:p>
        </w:tc>
      </w:tr>
      <w:tr w:rsidR="00BD68A7" w:rsidRPr="00FF6A71" w14:paraId="764FFDE4" w14:textId="77777777" w:rsidTr="00BD68A7">
        <w:trPr>
          <w:trHeight w:val="300"/>
          <w:jc w:val="center"/>
          <w:ins w:id="52645" w:author="pete jones" w:date="2022-01-04T12:01:00Z"/>
          <w:trPrChange w:id="52646" w:author="pete jones" w:date="2022-01-04T12:04:00Z">
            <w:trPr>
              <w:trHeight w:val="300"/>
            </w:trPr>
          </w:trPrChange>
        </w:trPr>
        <w:tc>
          <w:tcPr>
            <w:tcW w:w="1186" w:type="dxa"/>
            <w:shd w:val="clear" w:color="auto" w:fill="auto"/>
            <w:noWrap/>
            <w:vAlign w:val="bottom"/>
            <w:hideMark/>
            <w:tcPrChange w:id="52647" w:author="pete jones" w:date="2022-01-04T12:04:00Z">
              <w:tcPr>
                <w:tcW w:w="1186" w:type="dxa"/>
                <w:shd w:val="clear" w:color="auto" w:fill="auto"/>
                <w:noWrap/>
                <w:vAlign w:val="bottom"/>
                <w:hideMark/>
              </w:tcPr>
            </w:tcPrChange>
          </w:tcPr>
          <w:p w14:paraId="2FCB12B3" w14:textId="77777777" w:rsidR="00BD68A7" w:rsidRPr="00FF6A71" w:rsidRDefault="00BD68A7" w:rsidP="00015922">
            <w:pPr>
              <w:spacing w:before="0" w:after="0" w:line="240" w:lineRule="auto"/>
              <w:jc w:val="center"/>
              <w:rPr>
                <w:ins w:id="52648" w:author="pete jones" w:date="2022-01-04T12:01:00Z"/>
                <w:rFonts w:ascii="Calibri" w:hAnsi="Calibri" w:cs="Calibri"/>
                <w:color w:val="000000"/>
                <w:sz w:val="22"/>
              </w:rPr>
            </w:pPr>
            <w:ins w:id="52649" w:author="pete jones" w:date="2022-01-04T12:01:00Z">
              <w:r w:rsidRPr="00FF6A71">
                <w:rPr>
                  <w:rFonts w:ascii="Calibri" w:hAnsi="Calibri" w:cs="Calibri"/>
                  <w:color w:val="000000"/>
                  <w:sz w:val="22"/>
                </w:rPr>
                <w:t>16</w:t>
              </w:r>
            </w:ins>
          </w:p>
        </w:tc>
        <w:tc>
          <w:tcPr>
            <w:tcW w:w="738" w:type="dxa"/>
            <w:vMerge/>
            <w:shd w:val="clear" w:color="auto" w:fill="auto"/>
            <w:noWrap/>
            <w:vAlign w:val="center"/>
            <w:hideMark/>
            <w:tcPrChange w:id="52650" w:author="pete jones" w:date="2022-01-04T12:04:00Z">
              <w:tcPr>
                <w:tcW w:w="738" w:type="dxa"/>
                <w:vMerge/>
                <w:shd w:val="clear" w:color="auto" w:fill="auto"/>
                <w:noWrap/>
                <w:vAlign w:val="center"/>
                <w:hideMark/>
              </w:tcPr>
            </w:tcPrChange>
          </w:tcPr>
          <w:p w14:paraId="1C992F87" w14:textId="77777777" w:rsidR="00BD68A7" w:rsidRPr="00FF6A71" w:rsidRDefault="00BD68A7" w:rsidP="00015922">
            <w:pPr>
              <w:spacing w:before="0" w:after="0" w:line="240" w:lineRule="auto"/>
              <w:jc w:val="center"/>
              <w:rPr>
                <w:ins w:id="52651" w:author="pete jones" w:date="2022-01-04T12:01:00Z"/>
                <w:rFonts w:ascii="Calibri" w:hAnsi="Calibri" w:cs="Calibri"/>
                <w:color w:val="000000"/>
                <w:sz w:val="22"/>
              </w:rPr>
            </w:pPr>
          </w:p>
        </w:tc>
        <w:tc>
          <w:tcPr>
            <w:tcW w:w="7183" w:type="dxa"/>
            <w:shd w:val="clear" w:color="auto" w:fill="auto"/>
            <w:noWrap/>
            <w:vAlign w:val="bottom"/>
            <w:hideMark/>
            <w:tcPrChange w:id="52652" w:author="pete jones" w:date="2022-01-04T12:04:00Z">
              <w:tcPr>
                <w:tcW w:w="7183" w:type="dxa"/>
                <w:shd w:val="clear" w:color="auto" w:fill="auto"/>
                <w:noWrap/>
                <w:vAlign w:val="bottom"/>
                <w:hideMark/>
              </w:tcPr>
            </w:tcPrChange>
          </w:tcPr>
          <w:p w14:paraId="3BC100FF" w14:textId="77777777" w:rsidR="00BD68A7" w:rsidRPr="00FF6A71" w:rsidRDefault="00BD68A7" w:rsidP="00015922">
            <w:pPr>
              <w:spacing w:before="0" w:after="0" w:line="240" w:lineRule="auto"/>
              <w:rPr>
                <w:ins w:id="52653" w:author="pete jones" w:date="2022-01-04T12:01:00Z"/>
                <w:rFonts w:ascii="Calibri" w:hAnsi="Calibri" w:cs="Calibri"/>
                <w:color w:val="000000"/>
                <w:sz w:val="22"/>
              </w:rPr>
            </w:pPr>
            <w:ins w:id="52654" w:author="pete jones" w:date="2022-01-04T12:01:00Z">
              <w:r w:rsidRPr="00FF6A71">
                <w:rPr>
                  <w:rFonts w:ascii="Calibri" w:hAnsi="Calibri" w:cs="Calibri"/>
                  <w:color w:val="000000"/>
                  <w:sz w:val="22"/>
                </w:rPr>
                <w:t>How many hours have you spent learning to use the toolset</w:t>
              </w:r>
            </w:ins>
          </w:p>
        </w:tc>
      </w:tr>
      <w:tr w:rsidR="00BD68A7" w:rsidRPr="00FF6A71" w14:paraId="1B51E871" w14:textId="77777777" w:rsidTr="00BD68A7">
        <w:trPr>
          <w:trHeight w:val="300"/>
          <w:jc w:val="center"/>
          <w:ins w:id="52655" w:author="pete jones" w:date="2022-01-04T12:01:00Z"/>
          <w:trPrChange w:id="52656" w:author="pete jones" w:date="2022-01-04T12:04:00Z">
            <w:trPr>
              <w:trHeight w:val="300"/>
            </w:trPr>
          </w:trPrChange>
        </w:trPr>
        <w:tc>
          <w:tcPr>
            <w:tcW w:w="1186" w:type="dxa"/>
            <w:shd w:val="clear" w:color="auto" w:fill="auto"/>
            <w:noWrap/>
            <w:vAlign w:val="bottom"/>
            <w:hideMark/>
            <w:tcPrChange w:id="52657" w:author="pete jones" w:date="2022-01-04T12:04:00Z">
              <w:tcPr>
                <w:tcW w:w="1186" w:type="dxa"/>
                <w:shd w:val="clear" w:color="auto" w:fill="auto"/>
                <w:noWrap/>
                <w:vAlign w:val="bottom"/>
                <w:hideMark/>
              </w:tcPr>
            </w:tcPrChange>
          </w:tcPr>
          <w:p w14:paraId="75CC0A10" w14:textId="77777777" w:rsidR="00BD68A7" w:rsidRPr="00FF6A71" w:rsidRDefault="00BD68A7" w:rsidP="00015922">
            <w:pPr>
              <w:spacing w:before="0" w:after="0" w:line="240" w:lineRule="auto"/>
              <w:jc w:val="center"/>
              <w:rPr>
                <w:ins w:id="52658" w:author="pete jones" w:date="2022-01-04T12:01:00Z"/>
                <w:rFonts w:ascii="Calibri" w:hAnsi="Calibri" w:cs="Calibri"/>
                <w:color w:val="000000"/>
                <w:sz w:val="22"/>
              </w:rPr>
            </w:pPr>
            <w:ins w:id="52659" w:author="pete jones" w:date="2022-01-04T12:01:00Z">
              <w:r w:rsidRPr="00FF6A71">
                <w:rPr>
                  <w:rFonts w:ascii="Calibri" w:hAnsi="Calibri" w:cs="Calibri"/>
                  <w:color w:val="000000"/>
                  <w:sz w:val="22"/>
                </w:rPr>
                <w:t>16</w:t>
              </w:r>
            </w:ins>
          </w:p>
        </w:tc>
        <w:tc>
          <w:tcPr>
            <w:tcW w:w="738" w:type="dxa"/>
            <w:vMerge w:val="restart"/>
            <w:shd w:val="clear" w:color="auto" w:fill="auto"/>
            <w:noWrap/>
            <w:vAlign w:val="center"/>
            <w:hideMark/>
            <w:tcPrChange w:id="52660" w:author="pete jones" w:date="2022-01-04T12:04:00Z">
              <w:tcPr>
                <w:tcW w:w="738" w:type="dxa"/>
                <w:vMerge w:val="restart"/>
                <w:shd w:val="clear" w:color="auto" w:fill="auto"/>
                <w:noWrap/>
                <w:vAlign w:val="center"/>
                <w:hideMark/>
              </w:tcPr>
            </w:tcPrChange>
          </w:tcPr>
          <w:p w14:paraId="2FAAF9EE" w14:textId="77777777" w:rsidR="00BD68A7" w:rsidRPr="00FF6A71" w:rsidRDefault="00BD68A7" w:rsidP="00015922">
            <w:pPr>
              <w:spacing w:before="0" w:after="0" w:line="240" w:lineRule="auto"/>
              <w:jc w:val="center"/>
              <w:rPr>
                <w:ins w:id="52661" w:author="pete jones" w:date="2022-01-04T12:01:00Z"/>
                <w:rFonts w:ascii="Calibri" w:hAnsi="Calibri" w:cs="Calibri"/>
                <w:color w:val="000000"/>
                <w:sz w:val="22"/>
              </w:rPr>
            </w:pPr>
            <w:ins w:id="52662" w:author="pete jones" w:date="2022-01-04T12:01:00Z">
              <w:r w:rsidRPr="00FF6A71">
                <w:rPr>
                  <w:rFonts w:ascii="Calibri" w:hAnsi="Calibri" w:cs="Calibri"/>
                  <w:color w:val="000000"/>
                  <w:sz w:val="22"/>
                </w:rPr>
                <w:t>0.41</w:t>
              </w:r>
            </w:ins>
          </w:p>
        </w:tc>
        <w:tc>
          <w:tcPr>
            <w:tcW w:w="7183" w:type="dxa"/>
            <w:shd w:val="clear" w:color="auto" w:fill="auto"/>
            <w:noWrap/>
            <w:vAlign w:val="bottom"/>
            <w:hideMark/>
            <w:tcPrChange w:id="52663" w:author="pete jones" w:date="2022-01-04T12:04:00Z">
              <w:tcPr>
                <w:tcW w:w="7183" w:type="dxa"/>
                <w:shd w:val="clear" w:color="auto" w:fill="auto"/>
                <w:noWrap/>
                <w:vAlign w:val="bottom"/>
                <w:hideMark/>
              </w:tcPr>
            </w:tcPrChange>
          </w:tcPr>
          <w:p w14:paraId="4D42EB83" w14:textId="3456F771" w:rsidR="00BD68A7" w:rsidRPr="00FF6A71" w:rsidRDefault="00BD68A7" w:rsidP="00015922">
            <w:pPr>
              <w:spacing w:before="0" w:after="0" w:line="240" w:lineRule="auto"/>
              <w:rPr>
                <w:ins w:id="52664" w:author="pete jones" w:date="2022-01-04T12:01:00Z"/>
                <w:rFonts w:ascii="Calibri" w:hAnsi="Calibri" w:cs="Calibri"/>
                <w:color w:val="000000"/>
                <w:sz w:val="22"/>
              </w:rPr>
            </w:pPr>
            <w:ins w:id="52665" w:author="pete jones" w:date="2022-01-04T12:01:00Z">
              <w:r w:rsidRPr="00FF6A71">
                <w:rPr>
                  <w:rFonts w:ascii="Calibri" w:hAnsi="Calibri" w:cs="Calibri"/>
                  <w:color w:val="000000"/>
                  <w:sz w:val="22"/>
                </w:rPr>
                <w:t xml:space="preserve">How many hours have </w:t>
              </w:r>
            </w:ins>
            <w:ins w:id="52666" w:author="pete jones" w:date="2022-04-01T14:31:00Z">
              <w:r w:rsidR="00580BEA">
                <w:rPr>
                  <w:rFonts w:ascii="Calibri" w:hAnsi="Calibri" w:cs="Calibri"/>
                  <w:color w:val="000000"/>
                  <w:sz w:val="22"/>
                </w:rPr>
                <w:t xml:space="preserve">you </w:t>
              </w:r>
            </w:ins>
            <w:ins w:id="52667" w:author="pete jones" w:date="2022-01-04T12:01:00Z">
              <w:r w:rsidRPr="00FF6A71">
                <w:rPr>
                  <w:rFonts w:ascii="Calibri" w:hAnsi="Calibri" w:cs="Calibri"/>
                  <w:color w:val="000000"/>
                  <w:sz w:val="22"/>
                </w:rPr>
                <w:t>spent learning to use the toolset</w:t>
              </w:r>
            </w:ins>
          </w:p>
        </w:tc>
      </w:tr>
      <w:tr w:rsidR="00BD68A7" w:rsidRPr="00FF6A71" w14:paraId="09473682" w14:textId="77777777" w:rsidTr="00BD68A7">
        <w:trPr>
          <w:trHeight w:val="300"/>
          <w:jc w:val="center"/>
          <w:ins w:id="52668" w:author="pete jones" w:date="2022-01-04T12:01:00Z"/>
          <w:trPrChange w:id="52669" w:author="pete jones" w:date="2022-01-04T12:04:00Z">
            <w:trPr>
              <w:trHeight w:val="300"/>
            </w:trPr>
          </w:trPrChange>
        </w:trPr>
        <w:tc>
          <w:tcPr>
            <w:tcW w:w="1186" w:type="dxa"/>
            <w:shd w:val="clear" w:color="auto" w:fill="auto"/>
            <w:noWrap/>
            <w:vAlign w:val="bottom"/>
            <w:hideMark/>
            <w:tcPrChange w:id="52670" w:author="pete jones" w:date="2022-01-04T12:04:00Z">
              <w:tcPr>
                <w:tcW w:w="1186" w:type="dxa"/>
                <w:shd w:val="clear" w:color="auto" w:fill="auto"/>
                <w:noWrap/>
                <w:vAlign w:val="bottom"/>
                <w:hideMark/>
              </w:tcPr>
            </w:tcPrChange>
          </w:tcPr>
          <w:p w14:paraId="304F0773" w14:textId="77777777" w:rsidR="00BD68A7" w:rsidRPr="00FF6A71" w:rsidRDefault="00BD68A7" w:rsidP="00015922">
            <w:pPr>
              <w:spacing w:before="0" w:after="0" w:line="240" w:lineRule="auto"/>
              <w:jc w:val="center"/>
              <w:rPr>
                <w:ins w:id="52671" w:author="pete jones" w:date="2022-01-04T12:01:00Z"/>
                <w:rFonts w:ascii="Calibri" w:hAnsi="Calibri" w:cs="Calibri"/>
                <w:color w:val="000000"/>
                <w:sz w:val="22"/>
              </w:rPr>
            </w:pPr>
            <w:ins w:id="52672" w:author="pete jones" w:date="2022-01-04T12:01:00Z">
              <w:r w:rsidRPr="00FF6A71">
                <w:rPr>
                  <w:rFonts w:ascii="Calibri" w:hAnsi="Calibri" w:cs="Calibri"/>
                  <w:color w:val="000000"/>
                  <w:sz w:val="22"/>
                </w:rPr>
                <w:t>9</w:t>
              </w:r>
            </w:ins>
          </w:p>
        </w:tc>
        <w:tc>
          <w:tcPr>
            <w:tcW w:w="738" w:type="dxa"/>
            <w:vMerge/>
            <w:shd w:val="clear" w:color="auto" w:fill="auto"/>
            <w:noWrap/>
            <w:vAlign w:val="center"/>
            <w:hideMark/>
            <w:tcPrChange w:id="52673" w:author="pete jones" w:date="2022-01-04T12:04:00Z">
              <w:tcPr>
                <w:tcW w:w="738" w:type="dxa"/>
                <w:vMerge/>
                <w:shd w:val="clear" w:color="auto" w:fill="auto"/>
                <w:noWrap/>
                <w:vAlign w:val="center"/>
                <w:hideMark/>
              </w:tcPr>
            </w:tcPrChange>
          </w:tcPr>
          <w:p w14:paraId="62DD9CCB" w14:textId="77777777" w:rsidR="00BD68A7" w:rsidRPr="00FF6A71" w:rsidRDefault="00BD68A7" w:rsidP="00015922">
            <w:pPr>
              <w:spacing w:before="0" w:after="0" w:line="240" w:lineRule="auto"/>
              <w:jc w:val="center"/>
              <w:rPr>
                <w:ins w:id="52674" w:author="pete jones" w:date="2022-01-04T12:01:00Z"/>
                <w:rFonts w:ascii="Calibri" w:hAnsi="Calibri" w:cs="Calibri"/>
                <w:color w:val="000000"/>
                <w:sz w:val="22"/>
              </w:rPr>
            </w:pPr>
          </w:p>
        </w:tc>
        <w:tc>
          <w:tcPr>
            <w:tcW w:w="7183" w:type="dxa"/>
            <w:shd w:val="clear" w:color="auto" w:fill="auto"/>
            <w:noWrap/>
            <w:vAlign w:val="bottom"/>
            <w:hideMark/>
            <w:tcPrChange w:id="52675" w:author="pete jones" w:date="2022-01-04T12:04:00Z">
              <w:tcPr>
                <w:tcW w:w="7183" w:type="dxa"/>
                <w:shd w:val="clear" w:color="auto" w:fill="auto"/>
                <w:noWrap/>
                <w:vAlign w:val="bottom"/>
                <w:hideMark/>
              </w:tcPr>
            </w:tcPrChange>
          </w:tcPr>
          <w:p w14:paraId="6AD505AA" w14:textId="7C00B6FC" w:rsidR="00BD68A7" w:rsidRPr="00FF6A71" w:rsidRDefault="00BD68A7" w:rsidP="00015922">
            <w:pPr>
              <w:spacing w:before="0" w:after="0" w:line="240" w:lineRule="auto"/>
              <w:rPr>
                <w:ins w:id="52676" w:author="pete jones" w:date="2022-01-04T12:01:00Z"/>
                <w:rFonts w:ascii="Calibri" w:hAnsi="Calibri" w:cs="Calibri"/>
                <w:color w:val="000000"/>
                <w:sz w:val="22"/>
              </w:rPr>
            </w:pPr>
            <w:ins w:id="52677" w:author="pete jones" w:date="2022-01-04T12:01:00Z">
              <w:r w:rsidRPr="00FF6A71">
                <w:rPr>
                  <w:rFonts w:ascii="Calibri" w:hAnsi="Calibri" w:cs="Calibri"/>
                  <w:color w:val="000000"/>
                  <w:sz w:val="22"/>
                </w:rPr>
                <w:t>I have used high</w:t>
              </w:r>
            </w:ins>
            <w:ins w:id="52678" w:author="pete jones" w:date="2022-03-30T12:13:00Z">
              <w:r w:rsidR="006E7D7D">
                <w:rPr>
                  <w:rFonts w:ascii="Calibri" w:hAnsi="Calibri" w:cs="Calibri"/>
                  <w:color w:val="000000"/>
                  <w:sz w:val="22"/>
                </w:rPr>
                <w:t>-</w:t>
              </w:r>
            </w:ins>
            <w:ins w:id="52679" w:author="pete jones" w:date="2022-01-04T12:01:00Z">
              <w:r w:rsidRPr="00FF6A71">
                <w:rPr>
                  <w:rFonts w:ascii="Calibri" w:hAnsi="Calibri" w:cs="Calibri"/>
                  <w:color w:val="000000"/>
                  <w:sz w:val="22"/>
                </w:rPr>
                <w:t>end engineering functions of 3DX (</w:t>
              </w:r>
            </w:ins>
            <w:ins w:id="52680" w:author="pete jones" w:date="2022-04-05T11:11:00Z">
              <w:r w:rsidR="00FE3061" w:rsidRPr="00FF6A71">
                <w:rPr>
                  <w:rFonts w:ascii="Calibri" w:hAnsi="Calibri" w:cs="Calibri"/>
                  <w:color w:val="000000"/>
                  <w:sz w:val="22"/>
                </w:rPr>
                <w:t>e.g.,</w:t>
              </w:r>
            </w:ins>
            <w:ins w:id="52681" w:author="pete jones" w:date="2022-01-04T12:01:00Z">
              <w:r w:rsidRPr="00FF6A71">
                <w:rPr>
                  <w:rFonts w:ascii="Calibri" w:hAnsi="Calibri" w:cs="Calibri"/>
                  <w:color w:val="000000"/>
                  <w:sz w:val="22"/>
                </w:rPr>
                <w:t xml:space="preserve"> CFD, Kinematics, Gen. Design, Stress Analysis, and Manufacturing)</w:t>
              </w:r>
            </w:ins>
          </w:p>
        </w:tc>
      </w:tr>
      <w:tr w:rsidR="00BD68A7" w:rsidRPr="00FF6A71" w14:paraId="41847034" w14:textId="77777777" w:rsidTr="00BD68A7">
        <w:trPr>
          <w:trHeight w:val="300"/>
          <w:jc w:val="center"/>
          <w:ins w:id="52682" w:author="pete jones" w:date="2022-01-04T12:01:00Z"/>
          <w:trPrChange w:id="52683" w:author="pete jones" w:date="2022-01-04T12:04:00Z">
            <w:trPr>
              <w:trHeight w:val="300"/>
            </w:trPr>
          </w:trPrChange>
        </w:trPr>
        <w:tc>
          <w:tcPr>
            <w:tcW w:w="1186" w:type="dxa"/>
            <w:shd w:val="clear" w:color="auto" w:fill="auto"/>
            <w:noWrap/>
            <w:vAlign w:val="bottom"/>
            <w:hideMark/>
            <w:tcPrChange w:id="52684" w:author="pete jones" w:date="2022-01-04T12:04:00Z">
              <w:tcPr>
                <w:tcW w:w="1186" w:type="dxa"/>
                <w:shd w:val="clear" w:color="auto" w:fill="auto"/>
                <w:noWrap/>
                <w:vAlign w:val="bottom"/>
                <w:hideMark/>
              </w:tcPr>
            </w:tcPrChange>
          </w:tcPr>
          <w:p w14:paraId="0C02D480" w14:textId="77777777" w:rsidR="00BD68A7" w:rsidRPr="00FF6A71" w:rsidRDefault="00BD68A7" w:rsidP="00015922">
            <w:pPr>
              <w:spacing w:before="0" w:after="0" w:line="240" w:lineRule="auto"/>
              <w:jc w:val="center"/>
              <w:rPr>
                <w:ins w:id="52685" w:author="pete jones" w:date="2022-01-04T12:01:00Z"/>
                <w:rFonts w:ascii="Calibri" w:hAnsi="Calibri" w:cs="Calibri"/>
                <w:color w:val="000000"/>
                <w:sz w:val="22"/>
              </w:rPr>
            </w:pPr>
            <w:ins w:id="52686" w:author="pete jones" w:date="2022-01-04T12:01:00Z">
              <w:r w:rsidRPr="00FF6A71">
                <w:rPr>
                  <w:rFonts w:ascii="Calibri" w:hAnsi="Calibri" w:cs="Calibri"/>
                  <w:color w:val="000000"/>
                  <w:sz w:val="22"/>
                </w:rPr>
                <w:t>14</w:t>
              </w:r>
            </w:ins>
          </w:p>
        </w:tc>
        <w:tc>
          <w:tcPr>
            <w:tcW w:w="738" w:type="dxa"/>
            <w:vMerge w:val="restart"/>
            <w:shd w:val="clear" w:color="auto" w:fill="auto"/>
            <w:noWrap/>
            <w:vAlign w:val="center"/>
            <w:hideMark/>
            <w:tcPrChange w:id="52687" w:author="pete jones" w:date="2022-01-04T12:04:00Z">
              <w:tcPr>
                <w:tcW w:w="738" w:type="dxa"/>
                <w:vMerge w:val="restart"/>
                <w:shd w:val="clear" w:color="auto" w:fill="auto"/>
                <w:noWrap/>
                <w:vAlign w:val="center"/>
                <w:hideMark/>
              </w:tcPr>
            </w:tcPrChange>
          </w:tcPr>
          <w:p w14:paraId="639ED99C" w14:textId="77777777" w:rsidR="00BD68A7" w:rsidRPr="00FF6A71" w:rsidRDefault="00BD68A7" w:rsidP="00015922">
            <w:pPr>
              <w:spacing w:before="0" w:after="0" w:line="240" w:lineRule="auto"/>
              <w:jc w:val="center"/>
              <w:rPr>
                <w:ins w:id="52688" w:author="pete jones" w:date="2022-01-04T12:01:00Z"/>
                <w:rFonts w:ascii="Calibri" w:hAnsi="Calibri" w:cs="Calibri"/>
                <w:color w:val="000000"/>
                <w:sz w:val="22"/>
              </w:rPr>
            </w:pPr>
            <w:ins w:id="52689" w:author="pete jones" w:date="2022-01-04T12:01:00Z">
              <w:r w:rsidRPr="00FF6A71">
                <w:rPr>
                  <w:rFonts w:ascii="Calibri" w:hAnsi="Calibri" w:cs="Calibri"/>
                  <w:color w:val="000000"/>
                  <w:sz w:val="22"/>
                </w:rPr>
                <w:t>0.4</w:t>
              </w:r>
            </w:ins>
          </w:p>
        </w:tc>
        <w:tc>
          <w:tcPr>
            <w:tcW w:w="7183" w:type="dxa"/>
            <w:shd w:val="clear" w:color="auto" w:fill="auto"/>
            <w:noWrap/>
            <w:vAlign w:val="bottom"/>
            <w:hideMark/>
            <w:tcPrChange w:id="52690" w:author="pete jones" w:date="2022-01-04T12:04:00Z">
              <w:tcPr>
                <w:tcW w:w="7183" w:type="dxa"/>
                <w:shd w:val="clear" w:color="auto" w:fill="auto"/>
                <w:noWrap/>
                <w:vAlign w:val="bottom"/>
                <w:hideMark/>
              </w:tcPr>
            </w:tcPrChange>
          </w:tcPr>
          <w:p w14:paraId="600F2ED4" w14:textId="77777777" w:rsidR="00BD68A7" w:rsidRPr="00FF6A71" w:rsidRDefault="00BD68A7" w:rsidP="00015922">
            <w:pPr>
              <w:spacing w:before="0" w:after="0" w:line="240" w:lineRule="auto"/>
              <w:rPr>
                <w:ins w:id="52691" w:author="pete jones" w:date="2022-01-04T12:01:00Z"/>
                <w:rFonts w:ascii="Calibri" w:hAnsi="Calibri" w:cs="Calibri"/>
                <w:color w:val="000000"/>
                <w:sz w:val="22"/>
              </w:rPr>
            </w:pPr>
            <w:ins w:id="52692" w:author="pete jones" w:date="2022-01-04T12:01:00Z">
              <w:r w:rsidRPr="00FF6A71">
                <w:rPr>
                  <w:rFonts w:ascii="Calibri" w:hAnsi="Calibri" w:cs="Calibri"/>
                  <w:color w:val="000000"/>
                  <w:sz w:val="22"/>
                </w:rPr>
                <w:t>3DX is essential for connecting the team</w:t>
              </w:r>
            </w:ins>
          </w:p>
        </w:tc>
      </w:tr>
      <w:tr w:rsidR="00BD68A7" w:rsidRPr="00FF6A71" w14:paraId="5FB4C42C" w14:textId="77777777" w:rsidTr="00BD68A7">
        <w:trPr>
          <w:trHeight w:val="300"/>
          <w:jc w:val="center"/>
          <w:ins w:id="52693" w:author="pete jones" w:date="2022-01-04T12:01:00Z"/>
          <w:trPrChange w:id="52694" w:author="pete jones" w:date="2022-01-04T12:04:00Z">
            <w:trPr>
              <w:trHeight w:val="300"/>
            </w:trPr>
          </w:trPrChange>
        </w:trPr>
        <w:tc>
          <w:tcPr>
            <w:tcW w:w="1186" w:type="dxa"/>
            <w:shd w:val="clear" w:color="auto" w:fill="auto"/>
            <w:noWrap/>
            <w:vAlign w:val="bottom"/>
            <w:hideMark/>
            <w:tcPrChange w:id="52695" w:author="pete jones" w:date="2022-01-04T12:04:00Z">
              <w:tcPr>
                <w:tcW w:w="1186" w:type="dxa"/>
                <w:shd w:val="clear" w:color="auto" w:fill="auto"/>
                <w:noWrap/>
                <w:vAlign w:val="bottom"/>
                <w:hideMark/>
              </w:tcPr>
            </w:tcPrChange>
          </w:tcPr>
          <w:p w14:paraId="10D15808" w14:textId="77777777" w:rsidR="00BD68A7" w:rsidRPr="00FF6A71" w:rsidRDefault="00BD68A7" w:rsidP="00015922">
            <w:pPr>
              <w:spacing w:before="0" w:after="0" w:line="240" w:lineRule="auto"/>
              <w:jc w:val="center"/>
              <w:rPr>
                <w:ins w:id="52696" w:author="pete jones" w:date="2022-01-04T12:01:00Z"/>
                <w:rFonts w:ascii="Calibri" w:hAnsi="Calibri" w:cs="Calibri"/>
                <w:color w:val="000000"/>
                <w:sz w:val="22"/>
              </w:rPr>
            </w:pPr>
            <w:ins w:id="52697" w:author="pete jones" w:date="2022-01-04T12:01:00Z">
              <w:r w:rsidRPr="00FF6A71">
                <w:rPr>
                  <w:rFonts w:ascii="Calibri" w:hAnsi="Calibri" w:cs="Calibri"/>
                  <w:color w:val="000000"/>
                  <w:sz w:val="22"/>
                </w:rPr>
                <w:t>9</w:t>
              </w:r>
            </w:ins>
          </w:p>
        </w:tc>
        <w:tc>
          <w:tcPr>
            <w:tcW w:w="738" w:type="dxa"/>
            <w:vMerge/>
            <w:shd w:val="clear" w:color="auto" w:fill="auto"/>
            <w:noWrap/>
            <w:vAlign w:val="center"/>
            <w:hideMark/>
            <w:tcPrChange w:id="52698" w:author="pete jones" w:date="2022-01-04T12:04:00Z">
              <w:tcPr>
                <w:tcW w:w="738" w:type="dxa"/>
                <w:vMerge/>
                <w:shd w:val="clear" w:color="auto" w:fill="auto"/>
                <w:noWrap/>
                <w:vAlign w:val="center"/>
                <w:hideMark/>
              </w:tcPr>
            </w:tcPrChange>
          </w:tcPr>
          <w:p w14:paraId="4A2AD5EA" w14:textId="77777777" w:rsidR="00BD68A7" w:rsidRPr="00FF6A71" w:rsidRDefault="00BD68A7" w:rsidP="00015922">
            <w:pPr>
              <w:spacing w:before="0" w:after="0" w:line="240" w:lineRule="auto"/>
              <w:jc w:val="center"/>
              <w:rPr>
                <w:ins w:id="52699" w:author="pete jones" w:date="2022-01-04T12:01:00Z"/>
                <w:rFonts w:ascii="Calibri" w:hAnsi="Calibri" w:cs="Calibri"/>
                <w:color w:val="000000"/>
                <w:sz w:val="22"/>
              </w:rPr>
            </w:pPr>
          </w:p>
        </w:tc>
        <w:tc>
          <w:tcPr>
            <w:tcW w:w="7183" w:type="dxa"/>
            <w:shd w:val="clear" w:color="auto" w:fill="auto"/>
            <w:noWrap/>
            <w:vAlign w:val="bottom"/>
            <w:hideMark/>
            <w:tcPrChange w:id="52700" w:author="pete jones" w:date="2022-01-04T12:04:00Z">
              <w:tcPr>
                <w:tcW w:w="7183" w:type="dxa"/>
                <w:shd w:val="clear" w:color="auto" w:fill="auto"/>
                <w:noWrap/>
                <w:vAlign w:val="bottom"/>
                <w:hideMark/>
              </w:tcPr>
            </w:tcPrChange>
          </w:tcPr>
          <w:p w14:paraId="685D55E3" w14:textId="28F74BEE" w:rsidR="00BD68A7" w:rsidRPr="00FF6A71" w:rsidRDefault="00BD68A7" w:rsidP="00015922">
            <w:pPr>
              <w:spacing w:before="0" w:after="0" w:line="240" w:lineRule="auto"/>
              <w:rPr>
                <w:ins w:id="52701" w:author="pete jones" w:date="2022-01-04T12:01:00Z"/>
                <w:rFonts w:ascii="Calibri" w:hAnsi="Calibri" w:cs="Calibri"/>
                <w:color w:val="000000"/>
                <w:sz w:val="22"/>
              </w:rPr>
            </w:pPr>
            <w:ins w:id="52702" w:author="pete jones" w:date="2022-01-04T12:01:00Z">
              <w:r w:rsidRPr="00FF6A71">
                <w:rPr>
                  <w:rFonts w:ascii="Calibri" w:hAnsi="Calibri" w:cs="Calibri"/>
                  <w:color w:val="000000"/>
                  <w:sz w:val="22"/>
                </w:rPr>
                <w:t>I have used high</w:t>
              </w:r>
            </w:ins>
            <w:ins w:id="52703" w:author="pete jones" w:date="2022-03-30T12:13:00Z">
              <w:r w:rsidR="006E7D7D">
                <w:rPr>
                  <w:rFonts w:ascii="Calibri" w:hAnsi="Calibri" w:cs="Calibri"/>
                  <w:color w:val="000000"/>
                  <w:sz w:val="22"/>
                </w:rPr>
                <w:t>-</w:t>
              </w:r>
            </w:ins>
            <w:ins w:id="52704" w:author="pete jones" w:date="2022-01-04T12:01:00Z">
              <w:r w:rsidRPr="00FF6A71">
                <w:rPr>
                  <w:rFonts w:ascii="Calibri" w:hAnsi="Calibri" w:cs="Calibri"/>
                  <w:color w:val="000000"/>
                  <w:sz w:val="22"/>
                </w:rPr>
                <w:t>end engineering functions of 3DX (</w:t>
              </w:r>
            </w:ins>
            <w:ins w:id="52705" w:author="pete jones" w:date="2022-04-05T11:11:00Z">
              <w:r w:rsidR="00FE3061" w:rsidRPr="00FF6A71">
                <w:rPr>
                  <w:rFonts w:ascii="Calibri" w:hAnsi="Calibri" w:cs="Calibri"/>
                  <w:color w:val="000000"/>
                  <w:sz w:val="22"/>
                </w:rPr>
                <w:t>e.g.,</w:t>
              </w:r>
            </w:ins>
            <w:ins w:id="52706" w:author="pete jones" w:date="2022-01-04T12:01:00Z">
              <w:r w:rsidRPr="00FF6A71">
                <w:rPr>
                  <w:rFonts w:ascii="Calibri" w:hAnsi="Calibri" w:cs="Calibri"/>
                  <w:color w:val="000000"/>
                  <w:sz w:val="22"/>
                </w:rPr>
                <w:t xml:space="preserve"> CFD, Kinematics, Gen. Design, Stress Analysis, and Manufacturing)</w:t>
              </w:r>
            </w:ins>
          </w:p>
        </w:tc>
      </w:tr>
      <w:tr w:rsidR="00BD68A7" w:rsidRPr="00FF6A71" w14:paraId="0B738E5E" w14:textId="77777777" w:rsidTr="00BD68A7">
        <w:trPr>
          <w:trHeight w:val="300"/>
          <w:jc w:val="center"/>
          <w:ins w:id="52707" w:author="pete jones" w:date="2022-01-04T12:01:00Z"/>
          <w:trPrChange w:id="52708" w:author="pete jones" w:date="2022-01-04T12:04:00Z">
            <w:trPr>
              <w:trHeight w:val="300"/>
            </w:trPr>
          </w:trPrChange>
        </w:trPr>
        <w:tc>
          <w:tcPr>
            <w:tcW w:w="1186" w:type="dxa"/>
            <w:shd w:val="clear" w:color="auto" w:fill="auto"/>
            <w:noWrap/>
            <w:vAlign w:val="bottom"/>
            <w:hideMark/>
            <w:tcPrChange w:id="52709" w:author="pete jones" w:date="2022-01-04T12:04:00Z">
              <w:tcPr>
                <w:tcW w:w="1186" w:type="dxa"/>
                <w:shd w:val="clear" w:color="auto" w:fill="auto"/>
                <w:noWrap/>
                <w:vAlign w:val="bottom"/>
                <w:hideMark/>
              </w:tcPr>
            </w:tcPrChange>
          </w:tcPr>
          <w:p w14:paraId="34D6BC9A" w14:textId="77777777" w:rsidR="00BD68A7" w:rsidRPr="00FF6A71" w:rsidRDefault="00BD68A7" w:rsidP="00015922">
            <w:pPr>
              <w:spacing w:before="0" w:after="0" w:line="240" w:lineRule="auto"/>
              <w:jc w:val="center"/>
              <w:rPr>
                <w:ins w:id="52710" w:author="pete jones" w:date="2022-01-04T12:01:00Z"/>
                <w:rFonts w:ascii="Calibri" w:hAnsi="Calibri" w:cs="Calibri"/>
                <w:color w:val="000000"/>
                <w:sz w:val="22"/>
              </w:rPr>
            </w:pPr>
            <w:ins w:id="52711" w:author="pete jones" w:date="2022-01-04T12:01:00Z">
              <w:r w:rsidRPr="00FF6A71">
                <w:rPr>
                  <w:rFonts w:ascii="Calibri" w:hAnsi="Calibri" w:cs="Calibri"/>
                  <w:color w:val="000000"/>
                  <w:sz w:val="22"/>
                </w:rPr>
                <w:t>15</w:t>
              </w:r>
            </w:ins>
          </w:p>
        </w:tc>
        <w:tc>
          <w:tcPr>
            <w:tcW w:w="738" w:type="dxa"/>
            <w:vMerge w:val="restart"/>
            <w:shd w:val="clear" w:color="auto" w:fill="auto"/>
            <w:noWrap/>
            <w:vAlign w:val="center"/>
            <w:hideMark/>
            <w:tcPrChange w:id="52712" w:author="pete jones" w:date="2022-01-04T12:04:00Z">
              <w:tcPr>
                <w:tcW w:w="738" w:type="dxa"/>
                <w:vMerge w:val="restart"/>
                <w:shd w:val="clear" w:color="auto" w:fill="auto"/>
                <w:noWrap/>
                <w:vAlign w:val="center"/>
                <w:hideMark/>
              </w:tcPr>
            </w:tcPrChange>
          </w:tcPr>
          <w:p w14:paraId="2D0E3A03" w14:textId="77777777" w:rsidR="00BD68A7" w:rsidRPr="00FF6A71" w:rsidRDefault="00BD68A7" w:rsidP="00015922">
            <w:pPr>
              <w:spacing w:before="0" w:after="0" w:line="240" w:lineRule="auto"/>
              <w:jc w:val="center"/>
              <w:rPr>
                <w:ins w:id="52713" w:author="pete jones" w:date="2022-01-04T12:01:00Z"/>
                <w:rFonts w:ascii="Calibri" w:hAnsi="Calibri" w:cs="Calibri"/>
                <w:color w:val="000000"/>
                <w:sz w:val="22"/>
              </w:rPr>
            </w:pPr>
            <w:ins w:id="52714" w:author="pete jones" w:date="2022-01-04T12:01:00Z">
              <w:r w:rsidRPr="00FF6A71">
                <w:rPr>
                  <w:rFonts w:ascii="Calibri" w:hAnsi="Calibri" w:cs="Calibri"/>
                  <w:color w:val="000000"/>
                  <w:sz w:val="22"/>
                </w:rPr>
                <w:t>0.37</w:t>
              </w:r>
            </w:ins>
          </w:p>
        </w:tc>
        <w:tc>
          <w:tcPr>
            <w:tcW w:w="7183" w:type="dxa"/>
            <w:shd w:val="clear" w:color="auto" w:fill="auto"/>
            <w:noWrap/>
            <w:vAlign w:val="bottom"/>
            <w:hideMark/>
            <w:tcPrChange w:id="52715" w:author="pete jones" w:date="2022-01-04T12:04:00Z">
              <w:tcPr>
                <w:tcW w:w="7183" w:type="dxa"/>
                <w:shd w:val="clear" w:color="auto" w:fill="auto"/>
                <w:noWrap/>
                <w:vAlign w:val="bottom"/>
                <w:hideMark/>
              </w:tcPr>
            </w:tcPrChange>
          </w:tcPr>
          <w:p w14:paraId="15D4454E" w14:textId="77777777" w:rsidR="00BD68A7" w:rsidRPr="00FF6A71" w:rsidRDefault="00BD68A7" w:rsidP="00015922">
            <w:pPr>
              <w:spacing w:before="0" w:after="0" w:line="240" w:lineRule="auto"/>
              <w:rPr>
                <w:ins w:id="52716" w:author="pete jones" w:date="2022-01-04T12:01:00Z"/>
                <w:rFonts w:ascii="Calibri" w:hAnsi="Calibri" w:cs="Calibri"/>
                <w:color w:val="000000"/>
                <w:sz w:val="22"/>
              </w:rPr>
            </w:pPr>
            <w:ins w:id="52717" w:author="pete jones" w:date="2022-01-04T12:01:00Z">
              <w:r w:rsidRPr="00FF6A71">
                <w:rPr>
                  <w:rFonts w:ascii="Calibri" w:hAnsi="Calibri" w:cs="Calibri"/>
                  <w:color w:val="000000"/>
                  <w:sz w:val="22"/>
                </w:rPr>
                <w:t>The digital collaboration environment (PLM/PDM/CDE) is a benefit to the team</w:t>
              </w:r>
            </w:ins>
          </w:p>
        </w:tc>
      </w:tr>
      <w:tr w:rsidR="00BD68A7" w:rsidRPr="00FF6A71" w14:paraId="43DAFD14" w14:textId="77777777" w:rsidTr="00BD68A7">
        <w:trPr>
          <w:trHeight w:val="300"/>
          <w:jc w:val="center"/>
          <w:ins w:id="52718" w:author="pete jones" w:date="2022-01-04T12:01:00Z"/>
          <w:trPrChange w:id="52719" w:author="pete jones" w:date="2022-01-04T12:04:00Z">
            <w:trPr>
              <w:trHeight w:val="300"/>
            </w:trPr>
          </w:trPrChange>
        </w:trPr>
        <w:tc>
          <w:tcPr>
            <w:tcW w:w="1186" w:type="dxa"/>
            <w:shd w:val="clear" w:color="auto" w:fill="auto"/>
            <w:noWrap/>
            <w:vAlign w:val="bottom"/>
            <w:hideMark/>
            <w:tcPrChange w:id="52720" w:author="pete jones" w:date="2022-01-04T12:04:00Z">
              <w:tcPr>
                <w:tcW w:w="1186" w:type="dxa"/>
                <w:shd w:val="clear" w:color="auto" w:fill="auto"/>
                <w:noWrap/>
                <w:vAlign w:val="bottom"/>
                <w:hideMark/>
              </w:tcPr>
            </w:tcPrChange>
          </w:tcPr>
          <w:p w14:paraId="6B295522" w14:textId="77777777" w:rsidR="00BD68A7" w:rsidRPr="00FF6A71" w:rsidRDefault="00BD68A7" w:rsidP="00015922">
            <w:pPr>
              <w:spacing w:before="0" w:after="0" w:line="240" w:lineRule="auto"/>
              <w:jc w:val="center"/>
              <w:rPr>
                <w:ins w:id="52721" w:author="pete jones" w:date="2022-01-04T12:01:00Z"/>
                <w:rFonts w:ascii="Calibri" w:hAnsi="Calibri" w:cs="Calibri"/>
                <w:color w:val="000000"/>
                <w:sz w:val="22"/>
              </w:rPr>
            </w:pPr>
            <w:ins w:id="52722" w:author="pete jones" w:date="2022-01-04T12:01:00Z">
              <w:r w:rsidRPr="00FF6A71">
                <w:rPr>
                  <w:rFonts w:ascii="Calibri" w:hAnsi="Calibri" w:cs="Calibri"/>
                  <w:color w:val="000000"/>
                  <w:sz w:val="22"/>
                </w:rPr>
                <w:t>1</w:t>
              </w:r>
            </w:ins>
          </w:p>
        </w:tc>
        <w:tc>
          <w:tcPr>
            <w:tcW w:w="738" w:type="dxa"/>
            <w:vMerge/>
            <w:shd w:val="clear" w:color="auto" w:fill="auto"/>
            <w:noWrap/>
            <w:vAlign w:val="bottom"/>
            <w:hideMark/>
            <w:tcPrChange w:id="52723" w:author="pete jones" w:date="2022-01-04T12:04:00Z">
              <w:tcPr>
                <w:tcW w:w="738" w:type="dxa"/>
                <w:vMerge/>
                <w:shd w:val="clear" w:color="auto" w:fill="auto"/>
                <w:noWrap/>
                <w:vAlign w:val="bottom"/>
                <w:hideMark/>
              </w:tcPr>
            </w:tcPrChange>
          </w:tcPr>
          <w:p w14:paraId="2BB3E0E7" w14:textId="77777777" w:rsidR="00BD68A7" w:rsidRPr="00FF6A71" w:rsidRDefault="00BD68A7" w:rsidP="00015922">
            <w:pPr>
              <w:spacing w:before="0" w:after="0" w:line="240" w:lineRule="auto"/>
              <w:jc w:val="center"/>
              <w:rPr>
                <w:ins w:id="52724" w:author="pete jones" w:date="2022-01-04T12:01:00Z"/>
                <w:rFonts w:ascii="Calibri" w:hAnsi="Calibri" w:cs="Calibri"/>
                <w:color w:val="000000"/>
                <w:sz w:val="22"/>
              </w:rPr>
            </w:pPr>
          </w:p>
        </w:tc>
        <w:tc>
          <w:tcPr>
            <w:tcW w:w="7183" w:type="dxa"/>
            <w:shd w:val="clear" w:color="auto" w:fill="auto"/>
            <w:noWrap/>
            <w:vAlign w:val="bottom"/>
            <w:hideMark/>
            <w:tcPrChange w:id="52725" w:author="pete jones" w:date="2022-01-04T12:04:00Z">
              <w:tcPr>
                <w:tcW w:w="7183" w:type="dxa"/>
                <w:shd w:val="clear" w:color="auto" w:fill="auto"/>
                <w:noWrap/>
                <w:vAlign w:val="bottom"/>
                <w:hideMark/>
              </w:tcPr>
            </w:tcPrChange>
          </w:tcPr>
          <w:p w14:paraId="2EC7D8F5" w14:textId="2DB5196B" w:rsidR="00BD68A7" w:rsidRPr="00FF6A71" w:rsidRDefault="006E7D7D" w:rsidP="00015922">
            <w:pPr>
              <w:spacing w:before="0" w:after="0" w:line="240" w:lineRule="auto"/>
              <w:rPr>
                <w:ins w:id="52726" w:author="pete jones" w:date="2022-01-04T12:01:00Z"/>
                <w:rFonts w:ascii="Calibri" w:hAnsi="Calibri" w:cs="Calibri"/>
                <w:color w:val="000000"/>
                <w:sz w:val="22"/>
              </w:rPr>
            </w:pPr>
            <w:ins w:id="52727" w:author="pete jones" w:date="2022-03-30T12:13:00Z">
              <w:r>
                <w:rPr>
                  <w:rFonts w:ascii="Calibri" w:hAnsi="Calibri" w:cs="Calibri"/>
                  <w:color w:val="000000"/>
                  <w:sz w:val="22"/>
                </w:rPr>
                <w:t>The d</w:t>
              </w:r>
            </w:ins>
            <w:ins w:id="52728" w:author="pete jones" w:date="2022-01-04T12:01:00Z">
              <w:r w:rsidR="00BD68A7" w:rsidRPr="00FF6A71">
                <w:rPr>
                  <w:rFonts w:ascii="Calibri" w:hAnsi="Calibri" w:cs="Calibri"/>
                  <w:color w:val="000000"/>
                  <w:sz w:val="22"/>
                </w:rPr>
                <w:t>igital twin is important for formula student (FS)</w:t>
              </w:r>
            </w:ins>
          </w:p>
        </w:tc>
      </w:tr>
    </w:tbl>
    <w:p w14:paraId="432BCC72" w14:textId="77777777" w:rsidR="00BD68A7" w:rsidRPr="00FF6A71" w:rsidRDefault="00BD68A7" w:rsidP="00BD68A7">
      <w:pPr>
        <w:tabs>
          <w:tab w:val="left" w:pos="1485"/>
          <w:tab w:val="left" w:pos="2445"/>
        </w:tabs>
        <w:spacing w:before="0" w:after="0" w:line="240" w:lineRule="auto"/>
        <w:ind w:left="108"/>
        <w:rPr>
          <w:ins w:id="52729" w:author="pete jones" w:date="2022-01-04T12:01:00Z"/>
          <w:rFonts w:ascii="Calibri" w:hAnsi="Calibri" w:cs="Calibri"/>
          <w:color w:val="000000"/>
          <w:sz w:val="22"/>
        </w:rPr>
      </w:pPr>
    </w:p>
    <w:p w14:paraId="024F05A3" w14:textId="77777777" w:rsidR="00BD68A7" w:rsidRPr="00FF6A71" w:rsidRDefault="00BD68A7" w:rsidP="00BD68A7">
      <w:pPr>
        <w:tabs>
          <w:tab w:val="left" w:pos="1485"/>
          <w:tab w:val="left" w:pos="2445"/>
        </w:tabs>
        <w:spacing w:before="0" w:after="0" w:line="240" w:lineRule="auto"/>
        <w:ind w:left="108"/>
        <w:rPr>
          <w:ins w:id="52730" w:author="pete jones" w:date="2022-01-04T12:01:00Z"/>
          <w:rFonts w:ascii="Calibri" w:hAnsi="Calibri" w:cs="Calibri"/>
          <w:color w:val="000000"/>
          <w:sz w:val="22"/>
        </w:rPr>
      </w:pPr>
      <w:ins w:id="52731" w:author="pete jones" w:date="2022-01-04T12:01:00Z">
        <w:r w:rsidRPr="00FF6A71">
          <w:rPr>
            <w:rFonts w:ascii="Calibri" w:hAnsi="Calibri" w:cs="Calibri"/>
            <w:color w:val="000000"/>
            <w:sz w:val="22"/>
          </w:rPr>
          <w:tab/>
        </w:r>
        <w:r w:rsidRPr="00FF6A71">
          <w:rPr>
            <w:rFonts w:ascii="Calibri" w:hAnsi="Calibri" w:cs="Calibri"/>
            <w:color w:val="000000"/>
            <w:sz w:val="22"/>
          </w:rPr>
          <w:tab/>
        </w:r>
      </w:ins>
    </w:p>
    <w:tbl>
      <w:tblPr>
        <w:tblW w:w="91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2732" w:author="pete jones" w:date="2022-01-04T12:04:00Z">
          <w:tblPr>
            <w:tblW w:w="9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186"/>
        <w:gridCol w:w="738"/>
        <w:gridCol w:w="7178"/>
        <w:tblGridChange w:id="52733">
          <w:tblGrid>
            <w:gridCol w:w="1186"/>
            <w:gridCol w:w="738"/>
            <w:gridCol w:w="7178"/>
          </w:tblGrid>
        </w:tblGridChange>
      </w:tblGrid>
      <w:tr w:rsidR="00BD68A7" w:rsidRPr="00FF6A71" w14:paraId="03570564" w14:textId="77777777" w:rsidTr="00BD68A7">
        <w:trPr>
          <w:trHeight w:val="300"/>
          <w:jc w:val="center"/>
          <w:ins w:id="52734" w:author="pete jones" w:date="2022-01-04T12:01:00Z"/>
          <w:trPrChange w:id="52735" w:author="pete jones" w:date="2022-01-04T12:04:00Z">
            <w:trPr>
              <w:trHeight w:val="300"/>
            </w:trPr>
          </w:trPrChange>
        </w:trPr>
        <w:tc>
          <w:tcPr>
            <w:tcW w:w="1186" w:type="dxa"/>
            <w:shd w:val="clear" w:color="auto" w:fill="auto"/>
            <w:noWrap/>
            <w:vAlign w:val="bottom"/>
            <w:hideMark/>
            <w:tcPrChange w:id="52736" w:author="pete jones" w:date="2022-01-04T12:04:00Z">
              <w:tcPr>
                <w:tcW w:w="1186" w:type="dxa"/>
                <w:shd w:val="clear" w:color="auto" w:fill="auto"/>
                <w:noWrap/>
                <w:vAlign w:val="bottom"/>
                <w:hideMark/>
              </w:tcPr>
            </w:tcPrChange>
          </w:tcPr>
          <w:p w14:paraId="2C97F7FC" w14:textId="77777777" w:rsidR="00BD68A7" w:rsidRPr="00FF6A71" w:rsidRDefault="00BD68A7" w:rsidP="00015922">
            <w:pPr>
              <w:spacing w:before="0" w:after="0" w:line="240" w:lineRule="auto"/>
              <w:jc w:val="center"/>
              <w:rPr>
                <w:ins w:id="52737" w:author="pete jones" w:date="2022-01-04T12:01:00Z"/>
                <w:rFonts w:ascii="Calibri" w:hAnsi="Calibri" w:cs="Calibri"/>
                <w:b/>
                <w:bCs/>
                <w:color w:val="000000"/>
                <w:sz w:val="22"/>
              </w:rPr>
            </w:pPr>
            <w:ins w:id="52738" w:author="pete jones" w:date="2022-01-04T12:01:00Z">
              <w:r w:rsidRPr="00FF6A71">
                <w:rPr>
                  <w:rFonts w:ascii="Calibri" w:hAnsi="Calibri" w:cs="Calibri"/>
                  <w:b/>
                  <w:bCs/>
                  <w:color w:val="000000"/>
                  <w:sz w:val="22"/>
                </w:rPr>
                <w:t>Correlated Pair</w:t>
              </w:r>
            </w:ins>
          </w:p>
        </w:tc>
        <w:tc>
          <w:tcPr>
            <w:tcW w:w="738" w:type="dxa"/>
            <w:shd w:val="clear" w:color="auto" w:fill="auto"/>
            <w:noWrap/>
            <w:vAlign w:val="bottom"/>
            <w:hideMark/>
            <w:tcPrChange w:id="52739" w:author="pete jones" w:date="2022-01-04T12:04:00Z">
              <w:tcPr>
                <w:tcW w:w="738" w:type="dxa"/>
                <w:shd w:val="clear" w:color="auto" w:fill="auto"/>
                <w:noWrap/>
                <w:vAlign w:val="bottom"/>
                <w:hideMark/>
              </w:tcPr>
            </w:tcPrChange>
          </w:tcPr>
          <w:p w14:paraId="5D115A1C" w14:textId="77777777" w:rsidR="00BD68A7" w:rsidRPr="00FF6A71" w:rsidRDefault="00BD68A7" w:rsidP="00015922">
            <w:pPr>
              <w:spacing w:before="0" w:after="0" w:line="240" w:lineRule="auto"/>
              <w:jc w:val="center"/>
              <w:rPr>
                <w:ins w:id="52740" w:author="pete jones" w:date="2022-01-04T12:01:00Z"/>
                <w:rFonts w:ascii="Calibri" w:hAnsi="Calibri" w:cs="Calibri"/>
                <w:b/>
                <w:bCs/>
                <w:color w:val="000000"/>
                <w:sz w:val="22"/>
              </w:rPr>
            </w:pPr>
            <w:ins w:id="52741" w:author="pete jones" w:date="2022-01-04T12:01:00Z">
              <w:r w:rsidRPr="00FF6A71">
                <w:rPr>
                  <w:rFonts w:ascii="Calibri" w:hAnsi="Calibri" w:cs="Calibri"/>
                  <w:b/>
                  <w:bCs/>
                  <w:color w:val="000000"/>
                  <w:sz w:val="22"/>
                </w:rPr>
                <w:t>Value</w:t>
              </w:r>
            </w:ins>
          </w:p>
        </w:tc>
        <w:tc>
          <w:tcPr>
            <w:tcW w:w="7178" w:type="dxa"/>
            <w:shd w:val="clear" w:color="auto" w:fill="auto"/>
            <w:noWrap/>
            <w:vAlign w:val="bottom"/>
            <w:hideMark/>
            <w:tcPrChange w:id="52742" w:author="pete jones" w:date="2022-01-04T12:04:00Z">
              <w:tcPr>
                <w:tcW w:w="7178" w:type="dxa"/>
                <w:shd w:val="clear" w:color="auto" w:fill="auto"/>
                <w:noWrap/>
                <w:vAlign w:val="bottom"/>
                <w:hideMark/>
              </w:tcPr>
            </w:tcPrChange>
          </w:tcPr>
          <w:p w14:paraId="7DBAD3A9" w14:textId="77777777" w:rsidR="00BD68A7" w:rsidRPr="00FF6A71" w:rsidRDefault="00BD68A7" w:rsidP="00015922">
            <w:pPr>
              <w:spacing w:before="0" w:after="0" w:line="240" w:lineRule="auto"/>
              <w:rPr>
                <w:ins w:id="52743" w:author="pete jones" w:date="2022-01-04T12:01:00Z"/>
                <w:rFonts w:ascii="Calibri" w:hAnsi="Calibri" w:cs="Calibri"/>
                <w:b/>
                <w:bCs/>
                <w:color w:val="000000"/>
                <w:sz w:val="22"/>
              </w:rPr>
            </w:pPr>
            <w:ins w:id="52744" w:author="pete jones" w:date="2022-01-04T12:01:00Z">
              <w:r w:rsidRPr="00FF6A71">
                <w:rPr>
                  <w:rFonts w:ascii="Calibri" w:hAnsi="Calibri" w:cs="Calibri"/>
                  <w:b/>
                  <w:bCs/>
                  <w:color w:val="000000"/>
                  <w:sz w:val="22"/>
                </w:rPr>
                <w:t>Statement - There was a strong NEGATIVE correlation between…</w:t>
              </w:r>
            </w:ins>
          </w:p>
        </w:tc>
      </w:tr>
      <w:tr w:rsidR="00BD68A7" w:rsidRPr="00FF6A71" w14:paraId="0E8FE9F3" w14:textId="77777777" w:rsidTr="00BD68A7">
        <w:trPr>
          <w:trHeight w:val="300"/>
          <w:jc w:val="center"/>
          <w:ins w:id="52745" w:author="pete jones" w:date="2022-01-04T12:01:00Z"/>
          <w:trPrChange w:id="52746" w:author="pete jones" w:date="2022-01-04T12:04:00Z">
            <w:trPr>
              <w:trHeight w:val="300"/>
            </w:trPr>
          </w:trPrChange>
        </w:trPr>
        <w:tc>
          <w:tcPr>
            <w:tcW w:w="1186" w:type="dxa"/>
            <w:shd w:val="clear" w:color="auto" w:fill="auto"/>
            <w:noWrap/>
            <w:vAlign w:val="bottom"/>
            <w:hideMark/>
            <w:tcPrChange w:id="52747" w:author="pete jones" w:date="2022-01-04T12:04:00Z">
              <w:tcPr>
                <w:tcW w:w="1186" w:type="dxa"/>
                <w:shd w:val="clear" w:color="auto" w:fill="auto"/>
                <w:noWrap/>
                <w:vAlign w:val="bottom"/>
                <w:hideMark/>
              </w:tcPr>
            </w:tcPrChange>
          </w:tcPr>
          <w:p w14:paraId="3C767EB5" w14:textId="77777777" w:rsidR="00BD68A7" w:rsidRPr="00FF6A71" w:rsidRDefault="00BD68A7" w:rsidP="00015922">
            <w:pPr>
              <w:spacing w:before="0" w:after="0" w:line="240" w:lineRule="auto"/>
              <w:jc w:val="center"/>
              <w:rPr>
                <w:ins w:id="52748" w:author="pete jones" w:date="2022-01-04T12:01:00Z"/>
                <w:rFonts w:ascii="Calibri" w:hAnsi="Calibri" w:cs="Calibri"/>
                <w:color w:val="000000"/>
                <w:sz w:val="22"/>
              </w:rPr>
            </w:pPr>
            <w:ins w:id="52749" w:author="pete jones" w:date="2022-01-04T12:01:00Z">
              <w:r w:rsidRPr="00FF6A71">
                <w:rPr>
                  <w:rFonts w:ascii="Calibri" w:hAnsi="Calibri" w:cs="Calibri"/>
                  <w:color w:val="000000"/>
                  <w:sz w:val="22"/>
                </w:rPr>
                <w:t>19</w:t>
              </w:r>
            </w:ins>
          </w:p>
        </w:tc>
        <w:tc>
          <w:tcPr>
            <w:tcW w:w="738" w:type="dxa"/>
            <w:vMerge w:val="restart"/>
            <w:shd w:val="clear" w:color="auto" w:fill="auto"/>
            <w:noWrap/>
            <w:vAlign w:val="center"/>
            <w:hideMark/>
            <w:tcPrChange w:id="52750" w:author="pete jones" w:date="2022-01-04T12:04:00Z">
              <w:tcPr>
                <w:tcW w:w="738" w:type="dxa"/>
                <w:vMerge w:val="restart"/>
                <w:shd w:val="clear" w:color="auto" w:fill="auto"/>
                <w:noWrap/>
                <w:vAlign w:val="center"/>
                <w:hideMark/>
              </w:tcPr>
            </w:tcPrChange>
          </w:tcPr>
          <w:p w14:paraId="28E7B421" w14:textId="77777777" w:rsidR="00BD68A7" w:rsidRPr="00FF6A71" w:rsidRDefault="00BD68A7" w:rsidP="00015922">
            <w:pPr>
              <w:spacing w:before="0" w:after="0" w:line="240" w:lineRule="auto"/>
              <w:jc w:val="center"/>
              <w:rPr>
                <w:ins w:id="52751" w:author="pete jones" w:date="2022-01-04T12:01:00Z"/>
                <w:rFonts w:ascii="Calibri" w:hAnsi="Calibri" w:cs="Calibri"/>
                <w:color w:val="000000"/>
                <w:sz w:val="22"/>
              </w:rPr>
            </w:pPr>
            <w:ins w:id="52752" w:author="pete jones" w:date="2022-01-04T12:01:00Z">
              <w:r w:rsidRPr="00FF6A71">
                <w:rPr>
                  <w:rFonts w:ascii="Calibri" w:hAnsi="Calibri" w:cs="Calibri"/>
                  <w:color w:val="000000"/>
                  <w:sz w:val="22"/>
                </w:rPr>
                <w:t>-0.49</w:t>
              </w:r>
            </w:ins>
          </w:p>
        </w:tc>
        <w:tc>
          <w:tcPr>
            <w:tcW w:w="7178" w:type="dxa"/>
            <w:shd w:val="clear" w:color="auto" w:fill="auto"/>
            <w:noWrap/>
            <w:vAlign w:val="bottom"/>
            <w:hideMark/>
            <w:tcPrChange w:id="52753" w:author="pete jones" w:date="2022-01-04T12:04:00Z">
              <w:tcPr>
                <w:tcW w:w="7178" w:type="dxa"/>
                <w:shd w:val="clear" w:color="auto" w:fill="auto"/>
                <w:noWrap/>
                <w:vAlign w:val="bottom"/>
                <w:hideMark/>
              </w:tcPr>
            </w:tcPrChange>
          </w:tcPr>
          <w:p w14:paraId="5BF62FAD" w14:textId="77777777" w:rsidR="00BD68A7" w:rsidRPr="00FF6A71" w:rsidRDefault="00BD68A7" w:rsidP="00015922">
            <w:pPr>
              <w:spacing w:before="0" w:after="0" w:line="240" w:lineRule="auto"/>
              <w:rPr>
                <w:ins w:id="52754" w:author="pete jones" w:date="2022-01-04T12:01:00Z"/>
                <w:rFonts w:ascii="Calibri" w:hAnsi="Calibri" w:cs="Calibri"/>
                <w:color w:val="000000"/>
                <w:sz w:val="22"/>
              </w:rPr>
            </w:pPr>
            <w:ins w:id="52755" w:author="pete jones" w:date="2022-01-04T12:01:00Z">
              <w:r w:rsidRPr="00FF6A71">
                <w:rPr>
                  <w:rFonts w:ascii="Calibri" w:hAnsi="Calibri" w:cs="Calibri"/>
                  <w:color w:val="000000"/>
                  <w:sz w:val="22"/>
                </w:rPr>
                <w:t>CDE has made a positive impact on my engineering studies</w:t>
              </w:r>
            </w:ins>
          </w:p>
        </w:tc>
      </w:tr>
      <w:tr w:rsidR="00BD68A7" w:rsidRPr="00FF6A71" w14:paraId="10B16676" w14:textId="77777777" w:rsidTr="00BD68A7">
        <w:trPr>
          <w:trHeight w:val="300"/>
          <w:jc w:val="center"/>
          <w:ins w:id="52756" w:author="pete jones" w:date="2022-01-04T12:01:00Z"/>
          <w:trPrChange w:id="52757" w:author="pete jones" w:date="2022-01-04T12:04:00Z">
            <w:trPr>
              <w:trHeight w:val="300"/>
            </w:trPr>
          </w:trPrChange>
        </w:trPr>
        <w:tc>
          <w:tcPr>
            <w:tcW w:w="1186" w:type="dxa"/>
            <w:shd w:val="clear" w:color="auto" w:fill="auto"/>
            <w:noWrap/>
            <w:vAlign w:val="bottom"/>
            <w:hideMark/>
            <w:tcPrChange w:id="52758" w:author="pete jones" w:date="2022-01-04T12:04:00Z">
              <w:tcPr>
                <w:tcW w:w="1186" w:type="dxa"/>
                <w:shd w:val="clear" w:color="auto" w:fill="auto"/>
                <w:noWrap/>
                <w:vAlign w:val="bottom"/>
                <w:hideMark/>
              </w:tcPr>
            </w:tcPrChange>
          </w:tcPr>
          <w:p w14:paraId="420ECA8C" w14:textId="77777777" w:rsidR="00BD68A7" w:rsidRPr="00FF6A71" w:rsidRDefault="00BD68A7" w:rsidP="00015922">
            <w:pPr>
              <w:spacing w:before="0" w:after="0" w:line="240" w:lineRule="auto"/>
              <w:jc w:val="center"/>
              <w:rPr>
                <w:ins w:id="52759" w:author="pete jones" w:date="2022-01-04T12:01:00Z"/>
                <w:rFonts w:ascii="Calibri" w:hAnsi="Calibri" w:cs="Calibri"/>
                <w:color w:val="000000"/>
                <w:sz w:val="22"/>
              </w:rPr>
            </w:pPr>
            <w:ins w:id="52760" w:author="pete jones" w:date="2022-01-04T12:01:00Z">
              <w:r w:rsidRPr="00FF6A71">
                <w:rPr>
                  <w:rFonts w:ascii="Calibri" w:hAnsi="Calibri" w:cs="Calibri"/>
                  <w:color w:val="000000"/>
                  <w:sz w:val="22"/>
                </w:rPr>
                <w:t>2</w:t>
              </w:r>
            </w:ins>
          </w:p>
        </w:tc>
        <w:tc>
          <w:tcPr>
            <w:tcW w:w="738" w:type="dxa"/>
            <w:vMerge/>
            <w:shd w:val="clear" w:color="auto" w:fill="auto"/>
            <w:noWrap/>
            <w:vAlign w:val="center"/>
            <w:hideMark/>
            <w:tcPrChange w:id="52761" w:author="pete jones" w:date="2022-01-04T12:04:00Z">
              <w:tcPr>
                <w:tcW w:w="738" w:type="dxa"/>
                <w:vMerge/>
                <w:shd w:val="clear" w:color="auto" w:fill="auto"/>
                <w:noWrap/>
                <w:vAlign w:val="center"/>
                <w:hideMark/>
              </w:tcPr>
            </w:tcPrChange>
          </w:tcPr>
          <w:p w14:paraId="4C7D2A56" w14:textId="77777777" w:rsidR="00BD68A7" w:rsidRPr="00FF6A71" w:rsidRDefault="00BD68A7" w:rsidP="00015922">
            <w:pPr>
              <w:spacing w:before="0" w:after="0" w:line="240" w:lineRule="auto"/>
              <w:jc w:val="center"/>
              <w:rPr>
                <w:ins w:id="52762" w:author="pete jones" w:date="2022-01-04T12:01:00Z"/>
                <w:rFonts w:ascii="Calibri" w:hAnsi="Calibri" w:cs="Calibri"/>
                <w:color w:val="000000"/>
                <w:sz w:val="22"/>
              </w:rPr>
            </w:pPr>
          </w:p>
        </w:tc>
        <w:tc>
          <w:tcPr>
            <w:tcW w:w="7178" w:type="dxa"/>
            <w:shd w:val="clear" w:color="auto" w:fill="auto"/>
            <w:noWrap/>
            <w:vAlign w:val="bottom"/>
            <w:hideMark/>
            <w:tcPrChange w:id="52763" w:author="pete jones" w:date="2022-01-04T12:04:00Z">
              <w:tcPr>
                <w:tcW w:w="7178" w:type="dxa"/>
                <w:shd w:val="clear" w:color="auto" w:fill="auto"/>
                <w:noWrap/>
                <w:vAlign w:val="bottom"/>
                <w:hideMark/>
              </w:tcPr>
            </w:tcPrChange>
          </w:tcPr>
          <w:p w14:paraId="78CDF809" w14:textId="77777777" w:rsidR="00BD68A7" w:rsidRPr="00FF6A71" w:rsidRDefault="00BD68A7" w:rsidP="00015922">
            <w:pPr>
              <w:spacing w:before="0" w:after="0" w:line="240" w:lineRule="auto"/>
              <w:rPr>
                <w:ins w:id="52764" w:author="pete jones" w:date="2022-01-04T12:01:00Z"/>
                <w:rFonts w:ascii="Calibri" w:hAnsi="Calibri" w:cs="Calibri"/>
                <w:color w:val="000000"/>
                <w:sz w:val="22"/>
              </w:rPr>
            </w:pPr>
            <w:ins w:id="52765" w:author="pete jones" w:date="2022-01-04T12:01:00Z">
              <w:r w:rsidRPr="00FF6A71">
                <w:rPr>
                  <w:rFonts w:ascii="Calibri" w:hAnsi="Calibri" w:cs="Calibri"/>
                  <w:color w:val="000000"/>
                  <w:sz w:val="22"/>
                </w:rPr>
                <w:t>I have used 3DX for assignment work on my course</w:t>
              </w:r>
            </w:ins>
          </w:p>
        </w:tc>
      </w:tr>
      <w:tr w:rsidR="00BD68A7" w:rsidRPr="00FF6A71" w14:paraId="1B1E01BF" w14:textId="77777777" w:rsidTr="00BD68A7">
        <w:trPr>
          <w:trHeight w:val="300"/>
          <w:jc w:val="center"/>
          <w:ins w:id="52766" w:author="pete jones" w:date="2022-01-04T12:01:00Z"/>
          <w:trPrChange w:id="52767" w:author="pete jones" w:date="2022-01-04T12:04:00Z">
            <w:trPr>
              <w:trHeight w:val="300"/>
            </w:trPr>
          </w:trPrChange>
        </w:trPr>
        <w:tc>
          <w:tcPr>
            <w:tcW w:w="1186" w:type="dxa"/>
            <w:shd w:val="clear" w:color="auto" w:fill="auto"/>
            <w:noWrap/>
            <w:vAlign w:val="bottom"/>
            <w:hideMark/>
            <w:tcPrChange w:id="52768" w:author="pete jones" w:date="2022-01-04T12:04:00Z">
              <w:tcPr>
                <w:tcW w:w="1186" w:type="dxa"/>
                <w:shd w:val="clear" w:color="auto" w:fill="auto"/>
                <w:noWrap/>
                <w:vAlign w:val="bottom"/>
                <w:hideMark/>
              </w:tcPr>
            </w:tcPrChange>
          </w:tcPr>
          <w:p w14:paraId="00B473A5" w14:textId="77777777" w:rsidR="00BD68A7" w:rsidRPr="00FF6A71" w:rsidRDefault="00BD68A7" w:rsidP="00015922">
            <w:pPr>
              <w:spacing w:before="0" w:after="0" w:line="240" w:lineRule="auto"/>
              <w:jc w:val="center"/>
              <w:rPr>
                <w:ins w:id="52769" w:author="pete jones" w:date="2022-01-04T12:01:00Z"/>
                <w:rFonts w:ascii="Calibri" w:hAnsi="Calibri" w:cs="Calibri"/>
                <w:color w:val="000000"/>
                <w:sz w:val="22"/>
              </w:rPr>
            </w:pPr>
            <w:ins w:id="52770" w:author="pete jones" w:date="2022-01-04T12:01:00Z">
              <w:r w:rsidRPr="00FF6A71">
                <w:rPr>
                  <w:rFonts w:ascii="Calibri" w:hAnsi="Calibri" w:cs="Calibri"/>
                  <w:color w:val="000000"/>
                  <w:sz w:val="22"/>
                </w:rPr>
                <w:t>12</w:t>
              </w:r>
            </w:ins>
          </w:p>
        </w:tc>
        <w:tc>
          <w:tcPr>
            <w:tcW w:w="738" w:type="dxa"/>
            <w:vMerge w:val="restart"/>
            <w:shd w:val="clear" w:color="auto" w:fill="auto"/>
            <w:noWrap/>
            <w:vAlign w:val="center"/>
            <w:hideMark/>
            <w:tcPrChange w:id="52771" w:author="pete jones" w:date="2022-01-04T12:04:00Z">
              <w:tcPr>
                <w:tcW w:w="738" w:type="dxa"/>
                <w:vMerge w:val="restart"/>
                <w:shd w:val="clear" w:color="auto" w:fill="auto"/>
                <w:noWrap/>
                <w:vAlign w:val="center"/>
                <w:hideMark/>
              </w:tcPr>
            </w:tcPrChange>
          </w:tcPr>
          <w:p w14:paraId="25C52BF4" w14:textId="77777777" w:rsidR="00BD68A7" w:rsidRPr="00FF6A71" w:rsidRDefault="00BD68A7" w:rsidP="00015922">
            <w:pPr>
              <w:spacing w:before="0" w:after="0" w:line="240" w:lineRule="auto"/>
              <w:jc w:val="center"/>
              <w:rPr>
                <w:ins w:id="52772" w:author="pete jones" w:date="2022-01-04T12:01:00Z"/>
                <w:rFonts w:ascii="Calibri" w:hAnsi="Calibri" w:cs="Calibri"/>
                <w:color w:val="000000"/>
                <w:sz w:val="22"/>
              </w:rPr>
            </w:pPr>
            <w:ins w:id="52773" w:author="pete jones" w:date="2022-01-04T12:01:00Z">
              <w:r w:rsidRPr="00FF6A71">
                <w:rPr>
                  <w:rFonts w:ascii="Calibri" w:hAnsi="Calibri" w:cs="Calibri"/>
                  <w:color w:val="000000"/>
                  <w:sz w:val="22"/>
                </w:rPr>
                <w:t>-0.46</w:t>
              </w:r>
            </w:ins>
          </w:p>
        </w:tc>
        <w:tc>
          <w:tcPr>
            <w:tcW w:w="7178" w:type="dxa"/>
            <w:shd w:val="clear" w:color="auto" w:fill="auto"/>
            <w:noWrap/>
            <w:vAlign w:val="bottom"/>
            <w:hideMark/>
            <w:tcPrChange w:id="52774" w:author="pete jones" w:date="2022-01-04T12:04:00Z">
              <w:tcPr>
                <w:tcW w:w="7178" w:type="dxa"/>
                <w:shd w:val="clear" w:color="auto" w:fill="auto"/>
                <w:noWrap/>
                <w:vAlign w:val="bottom"/>
                <w:hideMark/>
              </w:tcPr>
            </w:tcPrChange>
          </w:tcPr>
          <w:p w14:paraId="1833ED29" w14:textId="31333190" w:rsidR="00BD68A7" w:rsidRPr="00FF6A71" w:rsidRDefault="00BD68A7" w:rsidP="00015922">
            <w:pPr>
              <w:spacing w:before="0" w:after="0" w:line="240" w:lineRule="auto"/>
              <w:rPr>
                <w:ins w:id="52775" w:author="pete jones" w:date="2022-01-04T12:01:00Z"/>
                <w:rFonts w:ascii="Calibri" w:hAnsi="Calibri" w:cs="Calibri"/>
                <w:color w:val="000000"/>
                <w:sz w:val="22"/>
              </w:rPr>
            </w:pPr>
            <w:ins w:id="52776" w:author="pete jones" w:date="2022-01-04T12:01:00Z">
              <w:r w:rsidRPr="00FF6A71">
                <w:rPr>
                  <w:rFonts w:ascii="Calibri" w:hAnsi="Calibri" w:cs="Calibri"/>
                  <w:color w:val="000000"/>
                  <w:sz w:val="22"/>
                </w:rPr>
                <w:t xml:space="preserve">The team community has been </w:t>
              </w:r>
            </w:ins>
            <w:ins w:id="52777" w:author="pete jones" w:date="2022-04-01T15:26:00Z">
              <w:r w:rsidR="009D7356">
                <w:rPr>
                  <w:rFonts w:ascii="Calibri" w:hAnsi="Calibri" w:cs="Calibri"/>
                  <w:color w:val="000000"/>
                  <w:sz w:val="22"/>
                </w:rPr>
                <w:t>help</w:t>
              </w:r>
            </w:ins>
            <w:ins w:id="52778" w:author="pete jones" w:date="2022-01-04T12:01:00Z">
              <w:r w:rsidRPr="00FF6A71">
                <w:rPr>
                  <w:rFonts w:ascii="Calibri" w:hAnsi="Calibri" w:cs="Calibri"/>
                  <w:color w:val="000000"/>
                  <w:sz w:val="22"/>
                </w:rPr>
                <w:t>ful to help the team connect and share ideas</w:t>
              </w:r>
            </w:ins>
          </w:p>
        </w:tc>
      </w:tr>
      <w:tr w:rsidR="00BD68A7" w:rsidRPr="00FF6A71" w14:paraId="3B89F872" w14:textId="77777777" w:rsidTr="00BD68A7">
        <w:trPr>
          <w:trHeight w:val="300"/>
          <w:jc w:val="center"/>
          <w:ins w:id="52779" w:author="pete jones" w:date="2022-01-04T12:01:00Z"/>
          <w:trPrChange w:id="52780" w:author="pete jones" w:date="2022-01-04T12:04:00Z">
            <w:trPr>
              <w:trHeight w:val="300"/>
            </w:trPr>
          </w:trPrChange>
        </w:trPr>
        <w:tc>
          <w:tcPr>
            <w:tcW w:w="1186" w:type="dxa"/>
            <w:shd w:val="clear" w:color="auto" w:fill="auto"/>
            <w:noWrap/>
            <w:vAlign w:val="bottom"/>
            <w:hideMark/>
            <w:tcPrChange w:id="52781" w:author="pete jones" w:date="2022-01-04T12:04:00Z">
              <w:tcPr>
                <w:tcW w:w="1186" w:type="dxa"/>
                <w:shd w:val="clear" w:color="auto" w:fill="auto"/>
                <w:noWrap/>
                <w:vAlign w:val="bottom"/>
                <w:hideMark/>
              </w:tcPr>
            </w:tcPrChange>
          </w:tcPr>
          <w:p w14:paraId="6935AEEC" w14:textId="77777777" w:rsidR="00BD68A7" w:rsidRPr="00FF6A71" w:rsidRDefault="00BD68A7" w:rsidP="00015922">
            <w:pPr>
              <w:spacing w:before="0" w:after="0" w:line="240" w:lineRule="auto"/>
              <w:jc w:val="center"/>
              <w:rPr>
                <w:ins w:id="52782" w:author="pete jones" w:date="2022-01-04T12:01:00Z"/>
                <w:rFonts w:ascii="Calibri" w:hAnsi="Calibri" w:cs="Calibri"/>
                <w:color w:val="000000"/>
                <w:sz w:val="22"/>
              </w:rPr>
            </w:pPr>
            <w:ins w:id="52783" w:author="pete jones" w:date="2022-01-04T12:01:00Z">
              <w:r w:rsidRPr="00FF6A71">
                <w:rPr>
                  <w:rFonts w:ascii="Calibri" w:hAnsi="Calibri" w:cs="Calibri"/>
                  <w:color w:val="000000"/>
                  <w:sz w:val="22"/>
                </w:rPr>
                <w:t>1</w:t>
              </w:r>
            </w:ins>
          </w:p>
        </w:tc>
        <w:tc>
          <w:tcPr>
            <w:tcW w:w="738" w:type="dxa"/>
            <w:vMerge/>
            <w:shd w:val="clear" w:color="auto" w:fill="auto"/>
            <w:noWrap/>
            <w:vAlign w:val="center"/>
            <w:hideMark/>
            <w:tcPrChange w:id="52784" w:author="pete jones" w:date="2022-01-04T12:04:00Z">
              <w:tcPr>
                <w:tcW w:w="738" w:type="dxa"/>
                <w:vMerge/>
                <w:shd w:val="clear" w:color="auto" w:fill="auto"/>
                <w:noWrap/>
                <w:vAlign w:val="center"/>
                <w:hideMark/>
              </w:tcPr>
            </w:tcPrChange>
          </w:tcPr>
          <w:p w14:paraId="4B849493" w14:textId="77777777" w:rsidR="00BD68A7" w:rsidRPr="00FF6A71" w:rsidRDefault="00BD68A7" w:rsidP="00015922">
            <w:pPr>
              <w:spacing w:before="0" w:after="0" w:line="240" w:lineRule="auto"/>
              <w:jc w:val="center"/>
              <w:rPr>
                <w:ins w:id="52785" w:author="pete jones" w:date="2022-01-04T12:01:00Z"/>
                <w:rFonts w:ascii="Calibri" w:hAnsi="Calibri" w:cs="Calibri"/>
                <w:color w:val="000000"/>
                <w:sz w:val="22"/>
              </w:rPr>
            </w:pPr>
          </w:p>
        </w:tc>
        <w:tc>
          <w:tcPr>
            <w:tcW w:w="7178" w:type="dxa"/>
            <w:shd w:val="clear" w:color="auto" w:fill="auto"/>
            <w:noWrap/>
            <w:vAlign w:val="bottom"/>
            <w:hideMark/>
            <w:tcPrChange w:id="52786" w:author="pete jones" w:date="2022-01-04T12:04:00Z">
              <w:tcPr>
                <w:tcW w:w="7178" w:type="dxa"/>
                <w:shd w:val="clear" w:color="auto" w:fill="auto"/>
                <w:noWrap/>
                <w:vAlign w:val="bottom"/>
                <w:hideMark/>
              </w:tcPr>
            </w:tcPrChange>
          </w:tcPr>
          <w:p w14:paraId="38449EB9" w14:textId="7C450DDF" w:rsidR="00BD68A7" w:rsidRPr="00FF6A71" w:rsidRDefault="006E7D7D" w:rsidP="00015922">
            <w:pPr>
              <w:spacing w:before="0" w:after="0" w:line="240" w:lineRule="auto"/>
              <w:rPr>
                <w:ins w:id="52787" w:author="pete jones" w:date="2022-01-04T12:01:00Z"/>
                <w:rFonts w:ascii="Calibri" w:hAnsi="Calibri" w:cs="Calibri"/>
                <w:color w:val="000000"/>
                <w:sz w:val="22"/>
              </w:rPr>
            </w:pPr>
            <w:ins w:id="52788" w:author="pete jones" w:date="2022-03-30T12:13:00Z">
              <w:r>
                <w:rPr>
                  <w:rFonts w:ascii="Calibri" w:hAnsi="Calibri" w:cs="Calibri"/>
                  <w:color w:val="000000"/>
                  <w:sz w:val="22"/>
                </w:rPr>
                <w:t>The d</w:t>
              </w:r>
            </w:ins>
            <w:ins w:id="52789" w:author="pete jones" w:date="2022-01-04T12:01:00Z">
              <w:r w:rsidR="00BD68A7" w:rsidRPr="00FF6A71">
                <w:rPr>
                  <w:rFonts w:ascii="Calibri" w:hAnsi="Calibri" w:cs="Calibri"/>
                  <w:color w:val="000000"/>
                  <w:sz w:val="22"/>
                </w:rPr>
                <w:t>igital twin is important for formula student (FS)</w:t>
              </w:r>
            </w:ins>
          </w:p>
        </w:tc>
      </w:tr>
      <w:tr w:rsidR="00BD68A7" w:rsidRPr="00FF6A71" w14:paraId="51A5BA8B" w14:textId="77777777" w:rsidTr="00BD68A7">
        <w:trPr>
          <w:trHeight w:val="300"/>
          <w:jc w:val="center"/>
          <w:ins w:id="52790" w:author="pete jones" w:date="2022-01-04T12:01:00Z"/>
          <w:trPrChange w:id="52791" w:author="pete jones" w:date="2022-01-04T12:04:00Z">
            <w:trPr>
              <w:trHeight w:val="300"/>
            </w:trPr>
          </w:trPrChange>
        </w:trPr>
        <w:tc>
          <w:tcPr>
            <w:tcW w:w="1186" w:type="dxa"/>
            <w:shd w:val="clear" w:color="auto" w:fill="auto"/>
            <w:noWrap/>
            <w:vAlign w:val="bottom"/>
            <w:hideMark/>
            <w:tcPrChange w:id="52792" w:author="pete jones" w:date="2022-01-04T12:04:00Z">
              <w:tcPr>
                <w:tcW w:w="1186" w:type="dxa"/>
                <w:shd w:val="clear" w:color="auto" w:fill="auto"/>
                <w:noWrap/>
                <w:vAlign w:val="bottom"/>
                <w:hideMark/>
              </w:tcPr>
            </w:tcPrChange>
          </w:tcPr>
          <w:p w14:paraId="370D1411" w14:textId="77777777" w:rsidR="00BD68A7" w:rsidRPr="00FF6A71" w:rsidRDefault="00BD68A7" w:rsidP="00015922">
            <w:pPr>
              <w:spacing w:before="0" w:after="0" w:line="240" w:lineRule="auto"/>
              <w:jc w:val="center"/>
              <w:rPr>
                <w:ins w:id="52793" w:author="pete jones" w:date="2022-01-04T12:01:00Z"/>
                <w:rFonts w:ascii="Calibri" w:hAnsi="Calibri" w:cs="Calibri"/>
                <w:color w:val="000000"/>
                <w:sz w:val="22"/>
              </w:rPr>
            </w:pPr>
            <w:ins w:id="52794" w:author="pete jones" w:date="2022-01-04T12:01:00Z">
              <w:r w:rsidRPr="00FF6A71">
                <w:rPr>
                  <w:rFonts w:ascii="Calibri" w:hAnsi="Calibri" w:cs="Calibri"/>
                  <w:color w:val="000000"/>
                  <w:sz w:val="22"/>
                </w:rPr>
                <w:t>17</w:t>
              </w:r>
            </w:ins>
          </w:p>
        </w:tc>
        <w:tc>
          <w:tcPr>
            <w:tcW w:w="738" w:type="dxa"/>
            <w:vMerge w:val="restart"/>
            <w:shd w:val="clear" w:color="auto" w:fill="auto"/>
            <w:noWrap/>
            <w:vAlign w:val="center"/>
            <w:hideMark/>
            <w:tcPrChange w:id="52795" w:author="pete jones" w:date="2022-01-04T12:04:00Z">
              <w:tcPr>
                <w:tcW w:w="738" w:type="dxa"/>
                <w:vMerge w:val="restart"/>
                <w:shd w:val="clear" w:color="auto" w:fill="auto"/>
                <w:noWrap/>
                <w:vAlign w:val="center"/>
                <w:hideMark/>
              </w:tcPr>
            </w:tcPrChange>
          </w:tcPr>
          <w:p w14:paraId="0BC7A42D" w14:textId="77777777" w:rsidR="00BD68A7" w:rsidRPr="00FF6A71" w:rsidRDefault="00BD68A7" w:rsidP="00015922">
            <w:pPr>
              <w:spacing w:before="0" w:after="0" w:line="240" w:lineRule="auto"/>
              <w:jc w:val="center"/>
              <w:rPr>
                <w:ins w:id="52796" w:author="pete jones" w:date="2022-01-04T12:01:00Z"/>
                <w:rFonts w:ascii="Calibri" w:hAnsi="Calibri" w:cs="Calibri"/>
                <w:color w:val="000000"/>
                <w:sz w:val="22"/>
              </w:rPr>
            </w:pPr>
            <w:ins w:id="52797" w:author="pete jones" w:date="2022-01-04T12:01:00Z">
              <w:r w:rsidRPr="00FF6A71">
                <w:rPr>
                  <w:rFonts w:ascii="Calibri" w:hAnsi="Calibri" w:cs="Calibri"/>
                  <w:color w:val="000000"/>
                  <w:sz w:val="22"/>
                </w:rPr>
                <w:t>-0.44</w:t>
              </w:r>
            </w:ins>
          </w:p>
        </w:tc>
        <w:tc>
          <w:tcPr>
            <w:tcW w:w="7178" w:type="dxa"/>
            <w:shd w:val="clear" w:color="auto" w:fill="auto"/>
            <w:noWrap/>
            <w:vAlign w:val="bottom"/>
            <w:hideMark/>
            <w:tcPrChange w:id="52798" w:author="pete jones" w:date="2022-01-04T12:04:00Z">
              <w:tcPr>
                <w:tcW w:w="7178" w:type="dxa"/>
                <w:shd w:val="clear" w:color="auto" w:fill="auto"/>
                <w:noWrap/>
                <w:vAlign w:val="bottom"/>
                <w:hideMark/>
              </w:tcPr>
            </w:tcPrChange>
          </w:tcPr>
          <w:p w14:paraId="04F1F737" w14:textId="77777777" w:rsidR="00BD68A7" w:rsidRPr="00FF6A71" w:rsidRDefault="00BD68A7" w:rsidP="00015922">
            <w:pPr>
              <w:spacing w:before="0" w:after="0" w:line="240" w:lineRule="auto"/>
              <w:rPr>
                <w:ins w:id="52799" w:author="pete jones" w:date="2022-01-04T12:01:00Z"/>
                <w:rFonts w:ascii="Calibri" w:hAnsi="Calibri" w:cs="Calibri"/>
                <w:color w:val="000000"/>
                <w:sz w:val="22"/>
              </w:rPr>
            </w:pPr>
            <w:ins w:id="52800" w:author="pete jones" w:date="2022-01-04T12:01:00Z">
              <w:r w:rsidRPr="00FF6A71">
                <w:rPr>
                  <w:rFonts w:ascii="Calibri" w:hAnsi="Calibri" w:cs="Calibri"/>
                  <w:color w:val="000000"/>
                  <w:sz w:val="22"/>
                </w:rPr>
                <w:t>How would you estimate your skills</w:t>
              </w:r>
            </w:ins>
          </w:p>
        </w:tc>
      </w:tr>
      <w:tr w:rsidR="00BD68A7" w:rsidRPr="00FF6A71" w14:paraId="10375697" w14:textId="77777777" w:rsidTr="00BD68A7">
        <w:trPr>
          <w:trHeight w:val="300"/>
          <w:jc w:val="center"/>
          <w:ins w:id="52801" w:author="pete jones" w:date="2022-01-04T12:01:00Z"/>
          <w:trPrChange w:id="52802" w:author="pete jones" w:date="2022-01-04T12:04:00Z">
            <w:trPr>
              <w:trHeight w:val="300"/>
            </w:trPr>
          </w:trPrChange>
        </w:trPr>
        <w:tc>
          <w:tcPr>
            <w:tcW w:w="1186" w:type="dxa"/>
            <w:shd w:val="clear" w:color="auto" w:fill="auto"/>
            <w:noWrap/>
            <w:vAlign w:val="bottom"/>
            <w:hideMark/>
            <w:tcPrChange w:id="52803" w:author="pete jones" w:date="2022-01-04T12:04:00Z">
              <w:tcPr>
                <w:tcW w:w="1186" w:type="dxa"/>
                <w:shd w:val="clear" w:color="auto" w:fill="auto"/>
                <w:noWrap/>
                <w:vAlign w:val="bottom"/>
                <w:hideMark/>
              </w:tcPr>
            </w:tcPrChange>
          </w:tcPr>
          <w:p w14:paraId="5DF23DDC" w14:textId="77777777" w:rsidR="00BD68A7" w:rsidRPr="00FF6A71" w:rsidRDefault="00BD68A7" w:rsidP="00015922">
            <w:pPr>
              <w:spacing w:before="0" w:after="0" w:line="240" w:lineRule="auto"/>
              <w:jc w:val="center"/>
              <w:rPr>
                <w:ins w:id="52804" w:author="pete jones" w:date="2022-01-04T12:01:00Z"/>
                <w:rFonts w:ascii="Calibri" w:hAnsi="Calibri" w:cs="Calibri"/>
                <w:color w:val="000000"/>
                <w:sz w:val="22"/>
              </w:rPr>
            </w:pPr>
            <w:ins w:id="52805" w:author="pete jones" w:date="2022-01-04T12:01:00Z">
              <w:r w:rsidRPr="00FF6A71">
                <w:rPr>
                  <w:rFonts w:ascii="Calibri" w:hAnsi="Calibri" w:cs="Calibri"/>
                  <w:color w:val="000000"/>
                  <w:sz w:val="22"/>
                </w:rPr>
                <w:t>16</w:t>
              </w:r>
            </w:ins>
          </w:p>
        </w:tc>
        <w:tc>
          <w:tcPr>
            <w:tcW w:w="738" w:type="dxa"/>
            <w:vMerge/>
            <w:shd w:val="clear" w:color="auto" w:fill="auto"/>
            <w:noWrap/>
            <w:vAlign w:val="center"/>
            <w:hideMark/>
            <w:tcPrChange w:id="52806" w:author="pete jones" w:date="2022-01-04T12:04:00Z">
              <w:tcPr>
                <w:tcW w:w="738" w:type="dxa"/>
                <w:vMerge/>
                <w:shd w:val="clear" w:color="auto" w:fill="auto"/>
                <w:noWrap/>
                <w:vAlign w:val="center"/>
                <w:hideMark/>
              </w:tcPr>
            </w:tcPrChange>
          </w:tcPr>
          <w:p w14:paraId="313C192F" w14:textId="77777777" w:rsidR="00BD68A7" w:rsidRPr="00FF6A71" w:rsidRDefault="00BD68A7" w:rsidP="00015922">
            <w:pPr>
              <w:spacing w:before="0" w:after="0" w:line="240" w:lineRule="auto"/>
              <w:jc w:val="center"/>
              <w:rPr>
                <w:ins w:id="52807" w:author="pete jones" w:date="2022-01-04T12:01:00Z"/>
                <w:rFonts w:ascii="Calibri" w:hAnsi="Calibri" w:cs="Calibri"/>
                <w:color w:val="000000"/>
                <w:sz w:val="22"/>
              </w:rPr>
            </w:pPr>
          </w:p>
        </w:tc>
        <w:tc>
          <w:tcPr>
            <w:tcW w:w="7178" w:type="dxa"/>
            <w:shd w:val="clear" w:color="auto" w:fill="auto"/>
            <w:noWrap/>
            <w:vAlign w:val="bottom"/>
            <w:hideMark/>
            <w:tcPrChange w:id="52808" w:author="pete jones" w:date="2022-01-04T12:04:00Z">
              <w:tcPr>
                <w:tcW w:w="7178" w:type="dxa"/>
                <w:shd w:val="clear" w:color="auto" w:fill="auto"/>
                <w:noWrap/>
                <w:vAlign w:val="bottom"/>
                <w:hideMark/>
              </w:tcPr>
            </w:tcPrChange>
          </w:tcPr>
          <w:p w14:paraId="699EE801" w14:textId="77777777" w:rsidR="00BD68A7" w:rsidRPr="00FF6A71" w:rsidRDefault="00BD68A7" w:rsidP="00015922">
            <w:pPr>
              <w:spacing w:before="0" w:after="0" w:line="240" w:lineRule="auto"/>
              <w:rPr>
                <w:ins w:id="52809" w:author="pete jones" w:date="2022-01-04T12:01:00Z"/>
                <w:rFonts w:ascii="Calibri" w:hAnsi="Calibri" w:cs="Calibri"/>
                <w:color w:val="000000"/>
                <w:sz w:val="22"/>
              </w:rPr>
            </w:pPr>
            <w:ins w:id="52810" w:author="pete jones" w:date="2022-01-04T12:01:00Z">
              <w:r w:rsidRPr="00FF6A71">
                <w:rPr>
                  <w:rFonts w:ascii="Calibri" w:hAnsi="Calibri" w:cs="Calibri"/>
                  <w:color w:val="000000"/>
                  <w:sz w:val="22"/>
                </w:rPr>
                <w:t>How many hours have you spent learning to use the toolset</w:t>
              </w:r>
            </w:ins>
          </w:p>
        </w:tc>
      </w:tr>
      <w:tr w:rsidR="00BD68A7" w:rsidRPr="00FF6A71" w14:paraId="14A4B400" w14:textId="77777777" w:rsidTr="00BD68A7">
        <w:trPr>
          <w:trHeight w:val="300"/>
          <w:jc w:val="center"/>
          <w:ins w:id="52811" w:author="pete jones" w:date="2022-01-04T12:01:00Z"/>
          <w:trPrChange w:id="52812" w:author="pete jones" w:date="2022-01-04T12:04:00Z">
            <w:trPr>
              <w:trHeight w:val="300"/>
            </w:trPr>
          </w:trPrChange>
        </w:trPr>
        <w:tc>
          <w:tcPr>
            <w:tcW w:w="1186" w:type="dxa"/>
            <w:shd w:val="clear" w:color="auto" w:fill="auto"/>
            <w:noWrap/>
            <w:vAlign w:val="bottom"/>
            <w:hideMark/>
            <w:tcPrChange w:id="52813" w:author="pete jones" w:date="2022-01-04T12:04:00Z">
              <w:tcPr>
                <w:tcW w:w="1186" w:type="dxa"/>
                <w:shd w:val="clear" w:color="auto" w:fill="auto"/>
                <w:noWrap/>
                <w:vAlign w:val="bottom"/>
                <w:hideMark/>
              </w:tcPr>
            </w:tcPrChange>
          </w:tcPr>
          <w:p w14:paraId="3601ABBC" w14:textId="77777777" w:rsidR="00BD68A7" w:rsidRPr="00FF6A71" w:rsidRDefault="00BD68A7" w:rsidP="00015922">
            <w:pPr>
              <w:spacing w:before="0" w:after="0" w:line="240" w:lineRule="auto"/>
              <w:jc w:val="center"/>
              <w:rPr>
                <w:ins w:id="52814" w:author="pete jones" w:date="2022-01-04T12:01:00Z"/>
                <w:rFonts w:ascii="Calibri" w:hAnsi="Calibri" w:cs="Calibri"/>
                <w:color w:val="000000"/>
                <w:sz w:val="22"/>
              </w:rPr>
            </w:pPr>
            <w:ins w:id="52815" w:author="pete jones" w:date="2022-01-04T12:01:00Z">
              <w:r w:rsidRPr="00FF6A71">
                <w:rPr>
                  <w:rFonts w:ascii="Calibri" w:hAnsi="Calibri" w:cs="Calibri"/>
                  <w:color w:val="000000"/>
                  <w:sz w:val="22"/>
                </w:rPr>
                <w:t>14</w:t>
              </w:r>
            </w:ins>
          </w:p>
        </w:tc>
        <w:tc>
          <w:tcPr>
            <w:tcW w:w="738" w:type="dxa"/>
            <w:vMerge w:val="restart"/>
            <w:shd w:val="clear" w:color="auto" w:fill="auto"/>
            <w:noWrap/>
            <w:vAlign w:val="center"/>
            <w:hideMark/>
            <w:tcPrChange w:id="52816" w:author="pete jones" w:date="2022-01-04T12:04:00Z">
              <w:tcPr>
                <w:tcW w:w="738" w:type="dxa"/>
                <w:vMerge w:val="restart"/>
                <w:shd w:val="clear" w:color="auto" w:fill="auto"/>
                <w:noWrap/>
                <w:vAlign w:val="center"/>
                <w:hideMark/>
              </w:tcPr>
            </w:tcPrChange>
          </w:tcPr>
          <w:p w14:paraId="79260CB5" w14:textId="77777777" w:rsidR="00BD68A7" w:rsidRPr="00FF6A71" w:rsidRDefault="00BD68A7" w:rsidP="00015922">
            <w:pPr>
              <w:spacing w:before="0" w:after="0" w:line="240" w:lineRule="auto"/>
              <w:jc w:val="center"/>
              <w:rPr>
                <w:ins w:id="52817" w:author="pete jones" w:date="2022-01-04T12:01:00Z"/>
                <w:rFonts w:ascii="Calibri" w:hAnsi="Calibri" w:cs="Calibri"/>
                <w:color w:val="000000"/>
                <w:sz w:val="22"/>
              </w:rPr>
            </w:pPr>
            <w:ins w:id="52818" w:author="pete jones" w:date="2022-01-04T12:01:00Z">
              <w:r w:rsidRPr="00FF6A71">
                <w:rPr>
                  <w:rFonts w:ascii="Calibri" w:hAnsi="Calibri" w:cs="Calibri"/>
                  <w:color w:val="000000"/>
                  <w:sz w:val="22"/>
                </w:rPr>
                <w:t>-0.39</w:t>
              </w:r>
            </w:ins>
          </w:p>
        </w:tc>
        <w:tc>
          <w:tcPr>
            <w:tcW w:w="7178" w:type="dxa"/>
            <w:shd w:val="clear" w:color="auto" w:fill="auto"/>
            <w:noWrap/>
            <w:vAlign w:val="bottom"/>
            <w:hideMark/>
            <w:tcPrChange w:id="52819" w:author="pete jones" w:date="2022-01-04T12:04:00Z">
              <w:tcPr>
                <w:tcW w:w="7178" w:type="dxa"/>
                <w:shd w:val="clear" w:color="auto" w:fill="auto"/>
                <w:noWrap/>
                <w:vAlign w:val="bottom"/>
                <w:hideMark/>
              </w:tcPr>
            </w:tcPrChange>
          </w:tcPr>
          <w:p w14:paraId="43C26B8C" w14:textId="77777777" w:rsidR="00BD68A7" w:rsidRPr="00FF6A71" w:rsidRDefault="00BD68A7" w:rsidP="00015922">
            <w:pPr>
              <w:spacing w:before="0" w:after="0" w:line="240" w:lineRule="auto"/>
              <w:rPr>
                <w:ins w:id="52820" w:author="pete jones" w:date="2022-01-04T12:01:00Z"/>
                <w:rFonts w:ascii="Calibri" w:hAnsi="Calibri" w:cs="Calibri"/>
                <w:color w:val="000000"/>
                <w:sz w:val="22"/>
              </w:rPr>
            </w:pPr>
            <w:ins w:id="52821" w:author="pete jones" w:date="2022-01-04T12:01:00Z">
              <w:r w:rsidRPr="00FF6A71">
                <w:rPr>
                  <w:rFonts w:ascii="Calibri" w:hAnsi="Calibri" w:cs="Calibri"/>
                  <w:color w:val="000000"/>
                  <w:sz w:val="22"/>
                </w:rPr>
                <w:t>3DX is essential for connecting the team</w:t>
              </w:r>
            </w:ins>
          </w:p>
        </w:tc>
      </w:tr>
      <w:tr w:rsidR="00BD68A7" w:rsidRPr="00FF6A71" w14:paraId="717B664F" w14:textId="77777777" w:rsidTr="00BD68A7">
        <w:trPr>
          <w:trHeight w:val="300"/>
          <w:jc w:val="center"/>
          <w:ins w:id="52822" w:author="pete jones" w:date="2022-01-04T12:01:00Z"/>
          <w:trPrChange w:id="52823" w:author="pete jones" w:date="2022-01-04T12:04:00Z">
            <w:trPr>
              <w:trHeight w:val="300"/>
            </w:trPr>
          </w:trPrChange>
        </w:trPr>
        <w:tc>
          <w:tcPr>
            <w:tcW w:w="1186" w:type="dxa"/>
            <w:shd w:val="clear" w:color="auto" w:fill="auto"/>
            <w:noWrap/>
            <w:vAlign w:val="bottom"/>
            <w:hideMark/>
            <w:tcPrChange w:id="52824" w:author="pete jones" w:date="2022-01-04T12:04:00Z">
              <w:tcPr>
                <w:tcW w:w="1186" w:type="dxa"/>
                <w:shd w:val="clear" w:color="auto" w:fill="auto"/>
                <w:noWrap/>
                <w:vAlign w:val="bottom"/>
                <w:hideMark/>
              </w:tcPr>
            </w:tcPrChange>
          </w:tcPr>
          <w:p w14:paraId="0D9A2B2F" w14:textId="77777777" w:rsidR="00BD68A7" w:rsidRPr="00FF6A71" w:rsidRDefault="00BD68A7" w:rsidP="00015922">
            <w:pPr>
              <w:spacing w:before="0" w:after="0" w:line="240" w:lineRule="auto"/>
              <w:jc w:val="center"/>
              <w:rPr>
                <w:ins w:id="52825" w:author="pete jones" w:date="2022-01-04T12:01:00Z"/>
                <w:rFonts w:ascii="Calibri" w:hAnsi="Calibri" w:cs="Calibri"/>
                <w:color w:val="000000"/>
                <w:sz w:val="22"/>
              </w:rPr>
            </w:pPr>
            <w:ins w:id="52826" w:author="pete jones" w:date="2022-01-04T12:01:00Z">
              <w:r w:rsidRPr="00FF6A71">
                <w:rPr>
                  <w:rFonts w:ascii="Calibri" w:hAnsi="Calibri" w:cs="Calibri"/>
                  <w:color w:val="000000"/>
                  <w:sz w:val="22"/>
                </w:rPr>
                <w:t>2</w:t>
              </w:r>
            </w:ins>
          </w:p>
        </w:tc>
        <w:tc>
          <w:tcPr>
            <w:tcW w:w="738" w:type="dxa"/>
            <w:vMerge/>
            <w:shd w:val="clear" w:color="auto" w:fill="auto"/>
            <w:noWrap/>
            <w:vAlign w:val="center"/>
            <w:hideMark/>
            <w:tcPrChange w:id="52827" w:author="pete jones" w:date="2022-01-04T12:04:00Z">
              <w:tcPr>
                <w:tcW w:w="738" w:type="dxa"/>
                <w:vMerge/>
                <w:shd w:val="clear" w:color="auto" w:fill="auto"/>
                <w:noWrap/>
                <w:vAlign w:val="center"/>
                <w:hideMark/>
              </w:tcPr>
            </w:tcPrChange>
          </w:tcPr>
          <w:p w14:paraId="6E7772FA" w14:textId="77777777" w:rsidR="00BD68A7" w:rsidRPr="00FF6A71" w:rsidRDefault="00BD68A7" w:rsidP="00015922">
            <w:pPr>
              <w:spacing w:before="0" w:after="0" w:line="240" w:lineRule="auto"/>
              <w:jc w:val="center"/>
              <w:rPr>
                <w:ins w:id="52828" w:author="pete jones" w:date="2022-01-04T12:01:00Z"/>
                <w:rFonts w:ascii="Calibri" w:hAnsi="Calibri" w:cs="Calibri"/>
                <w:color w:val="000000"/>
                <w:sz w:val="22"/>
              </w:rPr>
            </w:pPr>
          </w:p>
        </w:tc>
        <w:tc>
          <w:tcPr>
            <w:tcW w:w="7178" w:type="dxa"/>
            <w:shd w:val="clear" w:color="auto" w:fill="auto"/>
            <w:noWrap/>
            <w:vAlign w:val="bottom"/>
            <w:hideMark/>
            <w:tcPrChange w:id="52829" w:author="pete jones" w:date="2022-01-04T12:04:00Z">
              <w:tcPr>
                <w:tcW w:w="7178" w:type="dxa"/>
                <w:shd w:val="clear" w:color="auto" w:fill="auto"/>
                <w:noWrap/>
                <w:vAlign w:val="bottom"/>
                <w:hideMark/>
              </w:tcPr>
            </w:tcPrChange>
          </w:tcPr>
          <w:p w14:paraId="7782D6E7" w14:textId="77777777" w:rsidR="00BD68A7" w:rsidRPr="00FF6A71" w:rsidRDefault="00BD68A7" w:rsidP="00015922">
            <w:pPr>
              <w:spacing w:before="0" w:after="0" w:line="240" w:lineRule="auto"/>
              <w:rPr>
                <w:ins w:id="52830" w:author="pete jones" w:date="2022-01-04T12:01:00Z"/>
                <w:rFonts w:ascii="Calibri" w:hAnsi="Calibri" w:cs="Calibri"/>
                <w:color w:val="000000"/>
                <w:sz w:val="22"/>
              </w:rPr>
            </w:pPr>
            <w:ins w:id="52831" w:author="pete jones" w:date="2022-01-04T12:01:00Z">
              <w:r w:rsidRPr="00FF6A71">
                <w:rPr>
                  <w:rFonts w:ascii="Calibri" w:hAnsi="Calibri" w:cs="Calibri"/>
                  <w:color w:val="000000"/>
                  <w:sz w:val="22"/>
                </w:rPr>
                <w:t>Have you used 3DX for assignment work on your course</w:t>
              </w:r>
            </w:ins>
          </w:p>
        </w:tc>
      </w:tr>
      <w:tr w:rsidR="00BD68A7" w:rsidRPr="00FF6A71" w14:paraId="5A80216F" w14:textId="77777777" w:rsidTr="00BD68A7">
        <w:trPr>
          <w:trHeight w:val="300"/>
          <w:jc w:val="center"/>
          <w:ins w:id="52832" w:author="pete jones" w:date="2022-01-04T12:01:00Z"/>
          <w:trPrChange w:id="52833" w:author="pete jones" w:date="2022-01-04T12:04:00Z">
            <w:trPr>
              <w:trHeight w:val="300"/>
            </w:trPr>
          </w:trPrChange>
        </w:trPr>
        <w:tc>
          <w:tcPr>
            <w:tcW w:w="1186" w:type="dxa"/>
            <w:shd w:val="clear" w:color="auto" w:fill="auto"/>
            <w:noWrap/>
            <w:vAlign w:val="bottom"/>
            <w:hideMark/>
            <w:tcPrChange w:id="52834" w:author="pete jones" w:date="2022-01-04T12:04:00Z">
              <w:tcPr>
                <w:tcW w:w="1186" w:type="dxa"/>
                <w:shd w:val="clear" w:color="auto" w:fill="auto"/>
                <w:noWrap/>
                <w:vAlign w:val="bottom"/>
                <w:hideMark/>
              </w:tcPr>
            </w:tcPrChange>
          </w:tcPr>
          <w:p w14:paraId="2610D16C" w14:textId="77777777" w:rsidR="00BD68A7" w:rsidRPr="00FF6A71" w:rsidRDefault="00BD68A7" w:rsidP="00015922">
            <w:pPr>
              <w:spacing w:before="0" w:after="0" w:line="240" w:lineRule="auto"/>
              <w:jc w:val="center"/>
              <w:rPr>
                <w:ins w:id="52835" w:author="pete jones" w:date="2022-01-04T12:01:00Z"/>
                <w:rFonts w:ascii="Calibri" w:hAnsi="Calibri" w:cs="Calibri"/>
                <w:color w:val="000000"/>
                <w:sz w:val="22"/>
              </w:rPr>
            </w:pPr>
            <w:ins w:id="52836" w:author="pete jones" w:date="2022-01-04T12:01:00Z">
              <w:r w:rsidRPr="00FF6A71">
                <w:rPr>
                  <w:rFonts w:ascii="Calibri" w:hAnsi="Calibri" w:cs="Calibri"/>
                  <w:color w:val="000000"/>
                  <w:sz w:val="22"/>
                </w:rPr>
                <w:t>10</w:t>
              </w:r>
            </w:ins>
          </w:p>
        </w:tc>
        <w:tc>
          <w:tcPr>
            <w:tcW w:w="738" w:type="dxa"/>
            <w:vMerge w:val="restart"/>
            <w:shd w:val="clear" w:color="auto" w:fill="auto"/>
            <w:noWrap/>
            <w:vAlign w:val="center"/>
            <w:hideMark/>
            <w:tcPrChange w:id="52837" w:author="pete jones" w:date="2022-01-04T12:04:00Z">
              <w:tcPr>
                <w:tcW w:w="738" w:type="dxa"/>
                <w:vMerge w:val="restart"/>
                <w:shd w:val="clear" w:color="auto" w:fill="auto"/>
                <w:noWrap/>
                <w:vAlign w:val="center"/>
                <w:hideMark/>
              </w:tcPr>
            </w:tcPrChange>
          </w:tcPr>
          <w:p w14:paraId="6E3EE549" w14:textId="77777777" w:rsidR="00BD68A7" w:rsidRPr="00FF6A71" w:rsidRDefault="00BD68A7" w:rsidP="00015922">
            <w:pPr>
              <w:spacing w:before="0" w:after="0" w:line="240" w:lineRule="auto"/>
              <w:jc w:val="center"/>
              <w:rPr>
                <w:ins w:id="52838" w:author="pete jones" w:date="2022-01-04T12:01:00Z"/>
                <w:rFonts w:ascii="Calibri" w:hAnsi="Calibri" w:cs="Calibri"/>
                <w:color w:val="000000"/>
                <w:sz w:val="22"/>
              </w:rPr>
            </w:pPr>
            <w:ins w:id="52839" w:author="pete jones" w:date="2022-01-04T12:01:00Z">
              <w:r w:rsidRPr="00FF6A71">
                <w:rPr>
                  <w:rFonts w:ascii="Calibri" w:hAnsi="Calibri" w:cs="Calibri"/>
                  <w:color w:val="000000"/>
                  <w:sz w:val="22"/>
                </w:rPr>
                <w:t>-0.37</w:t>
              </w:r>
            </w:ins>
          </w:p>
        </w:tc>
        <w:tc>
          <w:tcPr>
            <w:tcW w:w="7178" w:type="dxa"/>
            <w:shd w:val="clear" w:color="auto" w:fill="auto"/>
            <w:noWrap/>
            <w:vAlign w:val="bottom"/>
            <w:hideMark/>
            <w:tcPrChange w:id="52840" w:author="pete jones" w:date="2022-01-04T12:04:00Z">
              <w:tcPr>
                <w:tcW w:w="7178" w:type="dxa"/>
                <w:shd w:val="clear" w:color="auto" w:fill="auto"/>
                <w:noWrap/>
                <w:vAlign w:val="bottom"/>
                <w:hideMark/>
              </w:tcPr>
            </w:tcPrChange>
          </w:tcPr>
          <w:p w14:paraId="7DEF258A" w14:textId="77777777" w:rsidR="00BD68A7" w:rsidRPr="00FF6A71" w:rsidRDefault="00BD68A7" w:rsidP="00015922">
            <w:pPr>
              <w:spacing w:before="0" w:after="0" w:line="240" w:lineRule="auto"/>
              <w:rPr>
                <w:ins w:id="52841" w:author="pete jones" w:date="2022-01-04T12:01:00Z"/>
                <w:rFonts w:ascii="Calibri" w:hAnsi="Calibri" w:cs="Calibri"/>
                <w:color w:val="000000"/>
                <w:sz w:val="22"/>
              </w:rPr>
            </w:pPr>
            <w:ins w:id="52842" w:author="pete jones" w:date="2022-01-04T12:01:00Z">
              <w:r w:rsidRPr="00FF6A71">
                <w:rPr>
                  <w:rFonts w:ascii="Calibri" w:hAnsi="Calibri" w:cs="Calibri"/>
                  <w:color w:val="000000"/>
                  <w:sz w:val="22"/>
                </w:rPr>
                <w:t>Using collaborative tasks has improved my project planning skills</w:t>
              </w:r>
            </w:ins>
          </w:p>
        </w:tc>
      </w:tr>
      <w:tr w:rsidR="00BD68A7" w:rsidRPr="00FF6A71" w14:paraId="722D67F1" w14:textId="77777777" w:rsidTr="00BD68A7">
        <w:trPr>
          <w:trHeight w:val="300"/>
          <w:jc w:val="center"/>
          <w:ins w:id="52843" w:author="pete jones" w:date="2022-01-04T12:01:00Z"/>
          <w:trPrChange w:id="52844" w:author="pete jones" w:date="2022-01-04T12:04:00Z">
            <w:trPr>
              <w:trHeight w:val="300"/>
            </w:trPr>
          </w:trPrChange>
        </w:trPr>
        <w:tc>
          <w:tcPr>
            <w:tcW w:w="1186" w:type="dxa"/>
            <w:shd w:val="clear" w:color="auto" w:fill="auto"/>
            <w:noWrap/>
            <w:vAlign w:val="bottom"/>
            <w:hideMark/>
            <w:tcPrChange w:id="52845" w:author="pete jones" w:date="2022-01-04T12:04:00Z">
              <w:tcPr>
                <w:tcW w:w="1186" w:type="dxa"/>
                <w:shd w:val="clear" w:color="auto" w:fill="auto"/>
                <w:noWrap/>
                <w:vAlign w:val="bottom"/>
                <w:hideMark/>
              </w:tcPr>
            </w:tcPrChange>
          </w:tcPr>
          <w:p w14:paraId="008F745F" w14:textId="77777777" w:rsidR="00BD68A7" w:rsidRPr="00FF6A71" w:rsidRDefault="00BD68A7" w:rsidP="00015922">
            <w:pPr>
              <w:spacing w:before="0" w:after="0" w:line="240" w:lineRule="auto"/>
              <w:jc w:val="center"/>
              <w:rPr>
                <w:ins w:id="52846" w:author="pete jones" w:date="2022-01-04T12:01:00Z"/>
                <w:rFonts w:ascii="Calibri" w:hAnsi="Calibri" w:cs="Calibri"/>
                <w:color w:val="000000"/>
                <w:sz w:val="22"/>
              </w:rPr>
            </w:pPr>
            <w:ins w:id="52847" w:author="pete jones" w:date="2022-01-04T12:01:00Z">
              <w:r w:rsidRPr="00FF6A71">
                <w:rPr>
                  <w:rFonts w:ascii="Calibri" w:hAnsi="Calibri" w:cs="Calibri"/>
                  <w:color w:val="000000"/>
                  <w:sz w:val="22"/>
                </w:rPr>
                <w:lastRenderedPageBreak/>
                <w:t>9</w:t>
              </w:r>
            </w:ins>
          </w:p>
        </w:tc>
        <w:tc>
          <w:tcPr>
            <w:tcW w:w="738" w:type="dxa"/>
            <w:vMerge/>
            <w:shd w:val="clear" w:color="auto" w:fill="auto"/>
            <w:noWrap/>
            <w:vAlign w:val="bottom"/>
            <w:hideMark/>
            <w:tcPrChange w:id="52848" w:author="pete jones" w:date="2022-01-04T12:04:00Z">
              <w:tcPr>
                <w:tcW w:w="738" w:type="dxa"/>
                <w:vMerge/>
                <w:shd w:val="clear" w:color="auto" w:fill="auto"/>
                <w:noWrap/>
                <w:vAlign w:val="bottom"/>
                <w:hideMark/>
              </w:tcPr>
            </w:tcPrChange>
          </w:tcPr>
          <w:p w14:paraId="1A701A36" w14:textId="77777777" w:rsidR="00BD68A7" w:rsidRPr="00FF6A71" w:rsidRDefault="00BD68A7" w:rsidP="00015922">
            <w:pPr>
              <w:spacing w:before="0" w:after="0" w:line="240" w:lineRule="auto"/>
              <w:jc w:val="center"/>
              <w:rPr>
                <w:ins w:id="52849" w:author="pete jones" w:date="2022-01-04T12:01:00Z"/>
                <w:rFonts w:ascii="Calibri" w:hAnsi="Calibri" w:cs="Calibri"/>
                <w:color w:val="000000"/>
                <w:sz w:val="22"/>
              </w:rPr>
            </w:pPr>
          </w:p>
        </w:tc>
        <w:tc>
          <w:tcPr>
            <w:tcW w:w="7178" w:type="dxa"/>
            <w:shd w:val="clear" w:color="auto" w:fill="auto"/>
            <w:noWrap/>
            <w:vAlign w:val="bottom"/>
            <w:hideMark/>
            <w:tcPrChange w:id="52850" w:author="pete jones" w:date="2022-01-04T12:04:00Z">
              <w:tcPr>
                <w:tcW w:w="7178" w:type="dxa"/>
                <w:shd w:val="clear" w:color="auto" w:fill="auto"/>
                <w:noWrap/>
                <w:vAlign w:val="bottom"/>
                <w:hideMark/>
              </w:tcPr>
            </w:tcPrChange>
          </w:tcPr>
          <w:p w14:paraId="59AA37D9" w14:textId="2905057D" w:rsidR="00BD68A7" w:rsidRPr="00FF6A71" w:rsidRDefault="00BD68A7" w:rsidP="00015922">
            <w:pPr>
              <w:spacing w:before="0" w:after="0" w:line="240" w:lineRule="auto"/>
              <w:rPr>
                <w:ins w:id="52851" w:author="pete jones" w:date="2022-01-04T12:01:00Z"/>
                <w:rFonts w:ascii="Calibri" w:hAnsi="Calibri" w:cs="Calibri"/>
                <w:color w:val="000000"/>
                <w:sz w:val="22"/>
              </w:rPr>
            </w:pPr>
            <w:ins w:id="52852" w:author="pete jones" w:date="2022-01-04T12:01:00Z">
              <w:r w:rsidRPr="00FF6A71">
                <w:rPr>
                  <w:rFonts w:ascii="Calibri" w:hAnsi="Calibri" w:cs="Calibri"/>
                  <w:color w:val="000000"/>
                  <w:sz w:val="22"/>
                </w:rPr>
                <w:t>I have used high</w:t>
              </w:r>
            </w:ins>
            <w:ins w:id="52853" w:author="pete jones" w:date="2022-03-30T12:14:00Z">
              <w:r w:rsidR="006E7D7D">
                <w:rPr>
                  <w:rFonts w:ascii="Calibri" w:hAnsi="Calibri" w:cs="Calibri"/>
                  <w:color w:val="000000"/>
                  <w:sz w:val="22"/>
                </w:rPr>
                <w:t>-</w:t>
              </w:r>
            </w:ins>
            <w:ins w:id="52854" w:author="pete jones" w:date="2022-01-04T12:01:00Z">
              <w:r w:rsidRPr="00FF6A71">
                <w:rPr>
                  <w:rFonts w:ascii="Calibri" w:hAnsi="Calibri" w:cs="Calibri"/>
                  <w:color w:val="000000"/>
                  <w:sz w:val="22"/>
                </w:rPr>
                <w:t>end engineering functions of 3DX (</w:t>
              </w:r>
            </w:ins>
            <w:ins w:id="52855" w:author="pete jones" w:date="2022-04-05T11:11:00Z">
              <w:r w:rsidR="00FE3061" w:rsidRPr="00FF6A71">
                <w:rPr>
                  <w:rFonts w:ascii="Calibri" w:hAnsi="Calibri" w:cs="Calibri"/>
                  <w:color w:val="000000"/>
                  <w:sz w:val="22"/>
                </w:rPr>
                <w:t>e.g.,</w:t>
              </w:r>
            </w:ins>
            <w:ins w:id="52856" w:author="pete jones" w:date="2022-01-04T12:01:00Z">
              <w:r w:rsidRPr="00FF6A71">
                <w:rPr>
                  <w:rFonts w:ascii="Calibri" w:hAnsi="Calibri" w:cs="Calibri"/>
                  <w:color w:val="000000"/>
                  <w:sz w:val="22"/>
                </w:rPr>
                <w:t xml:space="preserve"> CFD, Kinematics, Gen. Design, Stress Analysis, and Manufacturing)</w:t>
              </w:r>
            </w:ins>
          </w:p>
        </w:tc>
      </w:tr>
    </w:tbl>
    <w:p w14:paraId="52F9847B" w14:textId="40BF5738" w:rsidR="00BD68A7" w:rsidRPr="00312F59" w:rsidRDefault="00BD68A7">
      <w:pPr>
        <w:pStyle w:val="Heading3"/>
        <w:rPr>
          <w:ins w:id="52857" w:author="pete jones" w:date="2022-01-04T12:01:00Z"/>
        </w:rPr>
        <w:pPrChange w:id="52858" w:author="pete jones" w:date="2022-03-16T17:52:00Z">
          <w:pPr>
            <w:pStyle w:val="Heading2"/>
          </w:pPr>
        </w:pPrChange>
      </w:pPr>
      <w:bookmarkStart w:id="52859" w:name="_Toc99969896"/>
      <w:ins w:id="52860" w:author="pete jones" w:date="2022-01-04T12:01:00Z">
        <w:r w:rsidRPr="00C15005">
          <w:t>Semi</w:t>
        </w:r>
      </w:ins>
      <w:ins w:id="52861" w:author="pete jones" w:date="2022-03-30T12:14:00Z">
        <w:r w:rsidR="006E7D7D">
          <w:t>-</w:t>
        </w:r>
      </w:ins>
      <w:ins w:id="52862" w:author="pete jones" w:date="2022-01-04T12:01:00Z">
        <w:r w:rsidRPr="00C15005">
          <w:t>structured interview</w:t>
        </w:r>
        <w:bookmarkEnd w:id="52859"/>
      </w:ins>
    </w:p>
    <w:p w14:paraId="495C4D4E" w14:textId="6C02E88D" w:rsidR="00BD68A7" w:rsidRPr="00FF6A71" w:rsidRDefault="00BD68A7" w:rsidP="00BD68A7">
      <w:pPr>
        <w:rPr>
          <w:ins w:id="52863" w:author="pete jones" w:date="2022-01-04T12:01:00Z"/>
        </w:rPr>
      </w:pPr>
      <w:ins w:id="52864" w:author="pete jones" w:date="2022-01-04T12:01:00Z">
        <w:r w:rsidRPr="00FF6A71">
          <w:t xml:space="preserve">Responses were generated </w:t>
        </w:r>
      </w:ins>
      <w:ins w:id="52865" w:author="pete jones" w:date="2022-03-30T12:14:00Z">
        <w:r w:rsidR="006E7D7D">
          <w:t>by</w:t>
        </w:r>
      </w:ins>
      <w:ins w:id="52866" w:author="pete jones" w:date="2022-01-04T12:01:00Z">
        <w:r w:rsidRPr="00FF6A71">
          <w:t xml:space="preserve"> asking general questions about planning, manufacturing, Integration with the course, personal technical skills, and how CDE and the digital twin are/were </w:t>
        </w:r>
      </w:ins>
      <w:ins w:id="52867" w:author="pete jones" w:date="2022-04-01T15:26:00Z">
        <w:r w:rsidR="009D7356">
          <w:t>essential</w:t>
        </w:r>
      </w:ins>
      <w:ins w:id="52868" w:author="pete jones" w:date="2022-01-04T12:01:00Z">
        <w:r w:rsidRPr="00FF6A71">
          <w:t xml:space="preserve"> to the process.</w:t>
        </w:r>
      </w:ins>
    </w:p>
    <w:p w14:paraId="617B47B6" w14:textId="4BB58E70" w:rsidR="00BD68A7" w:rsidRPr="00312F59" w:rsidRDefault="00BD68A7">
      <w:pPr>
        <w:pStyle w:val="Heading3"/>
        <w:rPr>
          <w:ins w:id="52869" w:author="pete jones" w:date="2022-01-04T12:01:00Z"/>
        </w:rPr>
        <w:pPrChange w:id="52870" w:author="pete jones" w:date="2022-03-16T17:52:00Z">
          <w:pPr>
            <w:pStyle w:val="Heading2"/>
          </w:pPr>
        </w:pPrChange>
      </w:pPr>
      <w:bookmarkStart w:id="52871" w:name="_Toc99969897"/>
      <w:ins w:id="52872" w:author="pete jones" w:date="2022-01-04T12:01:00Z">
        <w:r w:rsidRPr="00C15005">
          <w:t>Engagement</w:t>
        </w:r>
      </w:ins>
      <w:ins w:id="52873" w:author="pete jones" w:date="2022-03-12T17:49:00Z">
        <w:r w:rsidR="00D00DD5">
          <w:t xml:space="preserve"> observations</w:t>
        </w:r>
      </w:ins>
      <w:bookmarkEnd w:id="52871"/>
    </w:p>
    <w:p w14:paraId="517AF49F" w14:textId="5C7EB0C7" w:rsidR="00BD68A7" w:rsidRPr="00FF6A71" w:rsidRDefault="00580BEA" w:rsidP="00BD68A7">
      <w:pPr>
        <w:rPr>
          <w:ins w:id="52874" w:author="pete jones" w:date="2022-01-04T12:01:00Z"/>
        </w:rPr>
      </w:pPr>
      <w:ins w:id="52875" w:author="pete jones" w:date="2022-04-01T14:31:00Z">
        <w:r>
          <w:t>Students were asked to consider the KPIs associated with cognition and engagement within the semi-structured interviews</w:t>
        </w:r>
      </w:ins>
      <w:ins w:id="52876" w:author="pete jones" w:date="2022-01-04T12:01:00Z">
        <w:r w:rsidR="00BD68A7" w:rsidRPr="00FF6A71">
          <w:t xml:space="preserve">. </w:t>
        </w:r>
      </w:ins>
      <w:ins w:id="52877" w:author="pete jones" w:date="2022-04-01T14:31:00Z">
        <w:r>
          <w:t>Then, each KPI was discussed as a group,</w:t>
        </w:r>
      </w:ins>
      <w:ins w:id="52878" w:author="pete jones" w:date="2022-01-04T12:01:00Z">
        <w:r w:rsidR="00BD68A7" w:rsidRPr="00FF6A71">
          <w:t xml:space="preserve"> and an overall score for each KPI was agreed </w:t>
        </w:r>
      </w:ins>
      <w:ins w:id="52879" w:author="pete jones" w:date="2022-03-30T12:14:00Z">
        <w:r w:rsidR="006E7D7D">
          <w:t xml:space="preserve">upon </w:t>
        </w:r>
      </w:ins>
      <w:ins w:id="52880" w:author="pete jones" w:date="2022-01-04T12:01:00Z">
        <w:r w:rsidR="00BD68A7" w:rsidRPr="00FF6A71">
          <w:t xml:space="preserve">for a point at the beginning and end of the activity project. The result of this data collection activity is shown in </w:t>
        </w:r>
        <w:r w:rsidR="00BD68A7" w:rsidRPr="00312F59">
          <w:fldChar w:fldCharType="begin"/>
        </w:r>
        <w:r w:rsidR="00BD68A7" w:rsidRPr="00FF6A71">
          <w:instrText xml:space="preserve"> REF _Ref90379288 \h </w:instrText>
        </w:r>
      </w:ins>
      <w:ins w:id="52881" w:author="pete jones" w:date="2022-01-04T12:01:00Z">
        <w:r w:rsidR="00BD68A7" w:rsidRPr="00312F59">
          <w:fldChar w:fldCharType="separate"/>
        </w:r>
      </w:ins>
      <w:ins w:id="52882" w:author="pete jones" w:date="2022-04-05T11:31:00Z">
        <w:r w:rsidR="00D94147" w:rsidRPr="00FF6A71">
          <w:t xml:space="preserve">Figure </w:t>
        </w:r>
        <w:r w:rsidR="00D94147">
          <w:rPr>
            <w:noProof/>
          </w:rPr>
          <w:t>11</w:t>
        </w:r>
        <w:r w:rsidR="00D94147">
          <w:noBreakHyphen/>
        </w:r>
        <w:r w:rsidR="00D94147">
          <w:rPr>
            <w:noProof/>
          </w:rPr>
          <w:t>19</w:t>
        </w:r>
      </w:ins>
      <w:ins w:id="52883" w:author="pete jones" w:date="2022-01-04T12:01:00Z">
        <w:r w:rsidR="00BD68A7" w:rsidRPr="00312F59">
          <w:fldChar w:fldCharType="end"/>
        </w:r>
      </w:ins>
      <w:ins w:id="52884" w:author="pete jones" w:date="2022-04-01T14:31:00Z">
        <w:r>
          <w:t>,</w:t>
        </w:r>
      </w:ins>
      <w:ins w:id="52885" w:author="pete jones" w:date="2022-01-04T12:01:00Z">
        <w:r w:rsidR="00BD68A7" w:rsidRPr="00FF6A71">
          <w:t xml:space="preserve"> and the change of engagement </w:t>
        </w:r>
      </w:ins>
      <w:ins w:id="52886" w:author="pete jones" w:date="2022-03-30T12:14:00Z">
        <w:r w:rsidR="006E7D7D">
          <w:t xml:space="preserve">is </w:t>
        </w:r>
      </w:ins>
      <w:ins w:id="52887" w:author="pete jones" w:date="2022-01-04T12:01:00Z">
        <w:r w:rsidR="00BD68A7" w:rsidRPr="00FF6A71">
          <w:t xml:space="preserve">represented in </w:t>
        </w:r>
        <w:r w:rsidR="00BD68A7" w:rsidRPr="00312F59">
          <w:fldChar w:fldCharType="begin"/>
        </w:r>
        <w:r w:rsidR="00BD68A7" w:rsidRPr="00FF6A71">
          <w:instrText xml:space="preserve"> REF _Ref90379385 \h </w:instrText>
        </w:r>
      </w:ins>
      <w:ins w:id="52888" w:author="pete jones" w:date="2022-01-04T12:01:00Z">
        <w:r w:rsidR="00BD68A7" w:rsidRPr="00312F59">
          <w:fldChar w:fldCharType="separate"/>
        </w:r>
      </w:ins>
      <w:ins w:id="52889" w:author="pete jones" w:date="2022-04-05T11:31:00Z">
        <w:r w:rsidR="00D94147" w:rsidRPr="00FF6A71">
          <w:t xml:space="preserve">Figure </w:t>
        </w:r>
        <w:r w:rsidR="00D94147">
          <w:rPr>
            <w:noProof/>
          </w:rPr>
          <w:t>11</w:t>
        </w:r>
        <w:r w:rsidR="00D94147">
          <w:noBreakHyphen/>
        </w:r>
        <w:r w:rsidR="00D94147">
          <w:rPr>
            <w:noProof/>
          </w:rPr>
          <w:t>20</w:t>
        </w:r>
      </w:ins>
      <w:ins w:id="52890" w:author="pete jones" w:date="2022-01-04T12:01:00Z">
        <w:r w:rsidR="00BD68A7" w:rsidRPr="00312F59">
          <w:fldChar w:fldCharType="end"/>
        </w:r>
        <w:r w:rsidR="00BD68A7" w:rsidRPr="00FF6A71">
          <w:t>.</w:t>
        </w:r>
      </w:ins>
    </w:p>
    <w:p w14:paraId="750759FD" w14:textId="77777777" w:rsidR="00BD68A7" w:rsidRPr="00FF6A71" w:rsidRDefault="00BD68A7" w:rsidP="00BD68A7">
      <w:pPr>
        <w:jc w:val="center"/>
        <w:rPr>
          <w:ins w:id="52891" w:author="pete jones" w:date="2022-01-04T12:01:00Z"/>
        </w:rPr>
      </w:pPr>
      <w:ins w:id="52892" w:author="pete jones" w:date="2022-01-04T12:01:00Z">
        <w:r w:rsidRPr="00C15005">
          <w:rPr>
            <w:noProof/>
          </w:rPr>
          <w:drawing>
            <wp:inline distT="0" distB="0" distL="0" distR="0" wp14:anchorId="504DF088" wp14:editId="6BD5E4D9">
              <wp:extent cx="5548363" cy="4448175"/>
              <wp:effectExtent l="0" t="0" r="0" b="0"/>
              <wp:docPr id="345253022" name="Picture 34525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572550" cy="4467566"/>
                      </a:xfrm>
                      <a:prstGeom prst="rect">
                        <a:avLst/>
                      </a:prstGeom>
                      <a:noFill/>
                      <a:ln>
                        <a:noFill/>
                      </a:ln>
                    </pic:spPr>
                  </pic:pic>
                </a:graphicData>
              </a:graphic>
            </wp:inline>
          </w:drawing>
        </w:r>
      </w:ins>
    </w:p>
    <w:p w14:paraId="36144422" w14:textId="0B5078F7" w:rsidR="00BD68A7" w:rsidRPr="00FF6A71" w:rsidRDefault="00BD68A7">
      <w:pPr>
        <w:pStyle w:val="Caption"/>
        <w:rPr>
          <w:ins w:id="52893" w:author="pete jones" w:date="2022-01-04T12:01:00Z"/>
        </w:rPr>
      </w:pPr>
      <w:bookmarkStart w:id="52894" w:name="_Ref90379288"/>
      <w:bookmarkStart w:id="52895" w:name="_Toc99719346"/>
      <w:ins w:id="52896" w:author="pete jones" w:date="2022-01-04T12:01:00Z">
        <w:r w:rsidRPr="00FF6A71">
          <w:t xml:space="preserve">Figure </w:t>
        </w:r>
      </w:ins>
      <w:ins w:id="52897" w:author="pete jones" w:date="2022-03-10T14:38:00Z">
        <w:r w:rsidR="00CE4F4E">
          <w:fldChar w:fldCharType="begin"/>
        </w:r>
        <w:r w:rsidR="00CE4F4E">
          <w:instrText xml:space="preserve"> STYLEREF 1 \s </w:instrText>
        </w:r>
      </w:ins>
      <w:r w:rsidR="00CE4F4E">
        <w:fldChar w:fldCharType="separate"/>
      </w:r>
      <w:r w:rsidR="00D94147">
        <w:rPr>
          <w:noProof/>
        </w:rPr>
        <w:t>11</w:t>
      </w:r>
      <w:ins w:id="52898"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52899" w:author="pete jones" w:date="2022-04-05T11:31:00Z">
        <w:r w:rsidR="00D94147">
          <w:rPr>
            <w:noProof/>
          </w:rPr>
          <w:t>19</w:t>
        </w:r>
      </w:ins>
      <w:ins w:id="52900" w:author="pete jones" w:date="2022-03-10T14:38:00Z">
        <w:r w:rsidR="00CE4F4E">
          <w:fldChar w:fldCharType="end"/>
        </w:r>
      </w:ins>
      <w:bookmarkEnd w:id="52894"/>
      <w:ins w:id="52901" w:author="pete jones" w:date="2022-01-04T12:01:00Z">
        <w:r w:rsidRPr="00FF6A71">
          <w:t>: IMI Formula Student team scoring</w:t>
        </w:r>
        <w:bookmarkEnd w:id="52895"/>
      </w:ins>
    </w:p>
    <w:p w14:paraId="4286A4B1" w14:textId="77777777" w:rsidR="00BD68A7" w:rsidRPr="00FF6A71" w:rsidRDefault="00BD68A7" w:rsidP="00BD68A7">
      <w:pPr>
        <w:jc w:val="center"/>
        <w:rPr>
          <w:ins w:id="52902" w:author="pete jones" w:date="2022-01-04T12:01:00Z"/>
        </w:rPr>
      </w:pPr>
      <w:ins w:id="52903" w:author="pete jones" w:date="2022-01-04T12:01:00Z">
        <w:r w:rsidRPr="00C15005">
          <w:rPr>
            <w:noProof/>
          </w:rPr>
          <w:lastRenderedPageBreak/>
          <w:drawing>
            <wp:inline distT="0" distB="0" distL="0" distR="0" wp14:anchorId="0F2EE053" wp14:editId="7F6AC810">
              <wp:extent cx="5340321" cy="3943350"/>
              <wp:effectExtent l="0" t="0" r="0" b="0"/>
              <wp:docPr id="345253023" name="Picture 345253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5375583" cy="3969388"/>
                      </a:xfrm>
                      <a:prstGeom prst="rect">
                        <a:avLst/>
                      </a:prstGeom>
                      <a:noFill/>
                    </pic:spPr>
                  </pic:pic>
                </a:graphicData>
              </a:graphic>
            </wp:inline>
          </w:drawing>
        </w:r>
      </w:ins>
    </w:p>
    <w:p w14:paraId="4268FA0F" w14:textId="6E35FFD2" w:rsidR="00BD68A7" w:rsidRPr="00FF6A71" w:rsidRDefault="00BD68A7">
      <w:pPr>
        <w:pStyle w:val="Caption"/>
        <w:rPr>
          <w:ins w:id="52904" w:author="pete jones" w:date="2022-01-04T12:01:00Z"/>
        </w:rPr>
      </w:pPr>
      <w:bookmarkStart w:id="52905" w:name="_Ref90379385"/>
      <w:bookmarkStart w:id="52906" w:name="_Toc99719347"/>
      <w:ins w:id="52907" w:author="pete jones" w:date="2022-01-04T12:01:00Z">
        <w:r w:rsidRPr="00FF6A71">
          <w:t xml:space="preserve">Figure </w:t>
        </w:r>
      </w:ins>
      <w:ins w:id="52908" w:author="pete jones" w:date="2022-03-10T14:38:00Z">
        <w:r w:rsidR="00CE4F4E">
          <w:fldChar w:fldCharType="begin"/>
        </w:r>
        <w:r w:rsidR="00CE4F4E">
          <w:instrText xml:space="preserve"> STYLEREF 1 \s </w:instrText>
        </w:r>
      </w:ins>
      <w:r w:rsidR="00CE4F4E">
        <w:fldChar w:fldCharType="separate"/>
      </w:r>
      <w:r w:rsidR="00D94147">
        <w:rPr>
          <w:noProof/>
        </w:rPr>
        <w:t>11</w:t>
      </w:r>
      <w:ins w:id="52909" w:author="pete jones" w:date="2022-03-10T14:38:00Z">
        <w:r w:rsidR="00CE4F4E">
          <w:fldChar w:fldCharType="end"/>
        </w:r>
        <w:r w:rsidR="00CE4F4E">
          <w:noBreakHyphen/>
        </w:r>
        <w:r w:rsidR="00CE4F4E">
          <w:fldChar w:fldCharType="begin"/>
        </w:r>
        <w:r w:rsidR="00CE4F4E">
          <w:instrText xml:space="preserve"> SEQ Figure \* ARABIC \s 1 </w:instrText>
        </w:r>
      </w:ins>
      <w:r w:rsidR="00CE4F4E">
        <w:fldChar w:fldCharType="separate"/>
      </w:r>
      <w:ins w:id="52910" w:author="pete jones" w:date="2022-04-05T11:31:00Z">
        <w:r w:rsidR="00D94147">
          <w:rPr>
            <w:noProof/>
          </w:rPr>
          <w:t>20</w:t>
        </w:r>
      </w:ins>
      <w:ins w:id="52911" w:author="pete jones" w:date="2022-03-10T14:38:00Z">
        <w:r w:rsidR="00CE4F4E">
          <w:fldChar w:fldCharType="end"/>
        </w:r>
      </w:ins>
      <w:bookmarkEnd w:id="52905"/>
      <w:ins w:id="52912" w:author="pete jones" w:date="2022-01-04T12:01:00Z">
        <w:r w:rsidRPr="00FF6A71">
          <w:t>: IMI engagement change graph</w:t>
        </w:r>
        <w:bookmarkEnd w:id="52906"/>
      </w:ins>
    </w:p>
    <w:p w14:paraId="3080C68C" w14:textId="3C673852" w:rsidR="008E4B87" w:rsidRDefault="00DC0417">
      <w:pPr>
        <w:pStyle w:val="Heading3"/>
        <w:rPr>
          <w:ins w:id="52913" w:author="pete jones" w:date="2022-01-04T13:55:00Z"/>
        </w:rPr>
        <w:pPrChange w:id="52914" w:author="pete jones" w:date="2022-03-16T17:53:00Z">
          <w:pPr>
            <w:pStyle w:val="Heading8"/>
          </w:pPr>
        </w:pPrChange>
      </w:pPr>
      <w:bookmarkStart w:id="52915" w:name="_Toc99969898"/>
      <w:ins w:id="52916" w:author="pete jones" w:date="2022-01-04T13:53:00Z">
        <w:r w:rsidRPr="00326CB5">
          <w:t>Semi</w:t>
        </w:r>
      </w:ins>
      <w:ins w:id="52917" w:author="pete jones" w:date="2022-03-30T12:14:00Z">
        <w:r w:rsidR="006E7D7D">
          <w:t>-</w:t>
        </w:r>
      </w:ins>
      <w:ins w:id="52918" w:author="pete jones" w:date="2022-01-04T13:53:00Z">
        <w:r w:rsidRPr="00326CB5">
          <w:t>structured interviews</w:t>
        </w:r>
      </w:ins>
      <w:bookmarkEnd w:id="52915"/>
    </w:p>
    <w:p w14:paraId="3ECB4070" w14:textId="66880BF1" w:rsidR="00DC0417" w:rsidRDefault="00DC0417" w:rsidP="00DC0417">
      <w:pPr>
        <w:rPr>
          <w:ins w:id="52919" w:author="pete jones" w:date="2022-01-04T13:59:00Z"/>
        </w:rPr>
      </w:pPr>
      <w:ins w:id="52920" w:author="pete jones" w:date="2022-01-04T13:58:00Z">
        <w:r w:rsidRPr="00326CB5">
          <w:t>The students were asked to think specifically about the collaborative digital engineering tools deployed to the project and reflect upon their general studies</w:t>
        </w:r>
      </w:ins>
      <w:ins w:id="52921" w:author="pete jones" w:date="2022-01-04T13:59:00Z">
        <w:r>
          <w:t>:</w:t>
        </w:r>
      </w:ins>
    </w:p>
    <w:p w14:paraId="6AFA1866" w14:textId="2F60A47D" w:rsidR="00DC0417" w:rsidRPr="00326CB5" w:rsidRDefault="00DC0417" w:rsidP="00DC0417">
      <w:pPr>
        <w:numPr>
          <w:ilvl w:val="0"/>
          <w:numId w:val="89"/>
        </w:numPr>
        <w:rPr>
          <w:moveTo w:id="52922" w:author="pete jones" w:date="2022-01-04T13:59:00Z"/>
          <w:i/>
          <w:iCs/>
        </w:rPr>
      </w:pPr>
      <w:moveToRangeStart w:id="52923" w:author="pete jones" w:date="2022-01-04T13:59:00Z" w:name="move92197162"/>
      <w:moveTo w:id="52924" w:author="pete jones" w:date="2022-01-04T13:59:00Z">
        <w:r w:rsidRPr="00326CB5">
          <w:rPr>
            <w:i/>
            <w:iCs/>
          </w:rPr>
          <w:t>“Using collaborative engineering tools and techniques on Formula Student has made sense of the digital engineering design process</w:t>
        </w:r>
        <w:del w:id="52925" w:author="pete jones" w:date="2022-04-01T14:31:00Z">
          <w:r w:rsidRPr="00326CB5" w:rsidDel="00580BEA">
            <w:rPr>
              <w:i/>
              <w:iCs/>
            </w:rPr>
            <w:delText>,</w:delText>
          </w:r>
        </w:del>
      </w:moveTo>
      <w:ins w:id="52926" w:author="pete jones" w:date="2022-04-01T14:31:00Z">
        <w:r w:rsidR="00580BEA">
          <w:rPr>
            <w:i/>
            <w:iCs/>
          </w:rPr>
          <w:t>;</w:t>
        </w:r>
      </w:ins>
      <w:moveTo w:id="52927" w:author="pete jones" w:date="2022-01-04T13:59:00Z">
        <w:r w:rsidRPr="00326CB5">
          <w:rPr>
            <w:i/>
            <w:iCs/>
          </w:rPr>
          <w:t xml:space="preserve"> I can now appreciate how important it is to gain skills with these tools.” (L5 student)</w:t>
        </w:r>
      </w:moveTo>
    </w:p>
    <w:p w14:paraId="1786DFC4" w14:textId="77777777" w:rsidR="00DC0417" w:rsidRPr="00326CB5" w:rsidRDefault="00DC0417" w:rsidP="00DC0417">
      <w:pPr>
        <w:numPr>
          <w:ilvl w:val="0"/>
          <w:numId w:val="89"/>
        </w:numPr>
        <w:rPr>
          <w:moveTo w:id="52928" w:author="pete jones" w:date="2022-01-04T13:59:00Z"/>
          <w:i/>
          <w:iCs/>
        </w:rPr>
      </w:pPr>
      <w:moveTo w:id="52929" w:author="pete jones" w:date="2022-01-04T13:59:00Z">
        <w:r w:rsidRPr="00326CB5">
          <w:rPr>
            <w:i/>
            <w:iCs/>
          </w:rPr>
          <w:t>“I wish we could use this software on our course modules.” (L4 student)</w:t>
        </w:r>
      </w:moveTo>
    </w:p>
    <w:p w14:paraId="2C432C75" w14:textId="08DCA4E4" w:rsidR="00DC0417" w:rsidRPr="00326CB5" w:rsidRDefault="00DC0417" w:rsidP="00DC0417">
      <w:pPr>
        <w:numPr>
          <w:ilvl w:val="0"/>
          <w:numId w:val="89"/>
        </w:numPr>
        <w:rPr>
          <w:moveTo w:id="52930" w:author="pete jones" w:date="2022-01-04T13:59:00Z"/>
          <w:i/>
          <w:iCs/>
        </w:rPr>
      </w:pPr>
      <w:moveTo w:id="52931" w:author="pete jones" w:date="2022-01-04T13:59:00Z">
        <w:r w:rsidRPr="00326CB5">
          <w:rPr>
            <w:i/>
            <w:iCs/>
          </w:rPr>
          <w:t>“At first, I found the software a bit complex to use</w:t>
        </w:r>
      </w:moveTo>
      <w:ins w:id="52932" w:author="pete jones" w:date="2022-04-01T14:31:00Z">
        <w:r w:rsidR="00580BEA">
          <w:rPr>
            <w:i/>
            <w:iCs/>
          </w:rPr>
          <w:t>,</w:t>
        </w:r>
      </w:ins>
      <w:moveTo w:id="52933" w:author="pete jones" w:date="2022-01-04T13:59:00Z">
        <w:r w:rsidRPr="00326CB5">
          <w:rPr>
            <w:i/>
            <w:iCs/>
          </w:rPr>
          <w:t xml:space="preserve"> but with practice and support</w:t>
        </w:r>
      </w:moveTo>
      <w:ins w:id="52934" w:author="pete jones" w:date="2022-04-01T14:31:00Z">
        <w:r w:rsidR="00580BEA">
          <w:rPr>
            <w:i/>
            <w:iCs/>
          </w:rPr>
          <w:t>,</w:t>
        </w:r>
      </w:ins>
      <w:moveTo w:id="52935" w:author="pete jones" w:date="2022-01-04T13:59:00Z">
        <w:r w:rsidRPr="00326CB5">
          <w:rPr>
            <w:i/>
            <w:iCs/>
          </w:rPr>
          <w:t xml:space="preserve"> it all made sense.”</w:t>
        </w:r>
        <w:r w:rsidRPr="00326CB5">
          <w:t xml:space="preserve"> </w:t>
        </w:r>
        <w:r w:rsidRPr="00326CB5">
          <w:rPr>
            <w:i/>
            <w:iCs/>
          </w:rPr>
          <w:t xml:space="preserve"> (L4 student)</w:t>
        </w:r>
      </w:moveTo>
    </w:p>
    <w:moveToRangeEnd w:id="52923"/>
    <w:p w14:paraId="0C3F144A" w14:textId="7C91C3EC" w:rsidR="00DC0417" w:rsidRDefault="00DC0417" w:rsidP="00DC0417">
      <w:pPr>
        <w:rPr>
          <w:ins w:id="52936" w:author="pete jones" w:date="2022-01-04T14:00:00Z"/>
        </w:rPr>
      </w:pPr>
      <w:ins w:id="52937" w:author="pete jones" w:date="2022-01-04T13:59:00Z">
        <w:r w:rsidRPr="00326CB5">
          <w:t>The students were asked to think about access to data</w:t>
        </w:r>
        <w:r>
          <w:t>:</w:t>
        </w:r>
      </w:ins>
    </w:p>
    <w:p w14:paraId="7425CCC3" w14:textId="1E07F816" w:rsidR="00DC0417" w:rsidRPr="00326CB5" w:rsidRDefault="00DC0417" w:rsidP="00DC0417">
      <w:pPr>
        <w:numPr>
          <w:ilvl w:val="0"/>
          <w:numId w:val="90"/>
        </w:numPr>
        <w:rPr>
          <w:moveTo w:id="52938" w:author="pete jones" w:date="2022-01-04T14:01:00Z"/>
          <w:i/>
          <w:iCs/>
        </w:rPr>
      </w:pPr>
      <w:moveToRangeStart w:id="52939" w:author="pete jones" w:date="2022-01-04T14:01:00Z" w:name="move92197303"/>
      <w:moveTo w:id="52940" w:author="pete jones" w:date="2022-01-04T14:01:00Z">
        <w:del w:id="52941" w:author="pete jones" w:date="2022-04-01T15:26:00Z">
          <w:r w:rsidRPr="00326CB5" w:rsidDel="009D7356">
            <w:rPr>
              <w:i/>
              <w:iCs/>
            </w:rPr>
            <w:delText>Being able to access</w:delText>
          </w:r>
        </w:del>
      </w:moveTo>
      <w:ins w:id="52942" w:author="pete jones" w:date="2022-04-01T15:26:00Z">
        <w:r w:rsidR="009D7356">
          <w:rPr>
            <w:i/>
            <w:iCs/>
          </w:rPr>
          <w:t>Accessing</w:t>
        </w:r>
      </w:ins>
      <w:moveTo w:id="52943" w:author="pete jones" w:date="2022-01-04T14:01:00Z">
        <w:r w:rsidRPr="00326CB5">
          <w:rPr>
            <w:i/>
            <w:iCs/>
          </w:rPr>
          <w:t xml:space="preserve"> the w</w:t>
        </w:r>
        <w:del w:id="52944" w:author="pete jones" w:date="2022-04-01T14:31:00Z">
          <w:r w:rsidRPr="00326CB5" w:rsidDel="00580BEA">
            <w:rPr>
              <w:i/>
              <w:iCs/>
            </w:rPr>
            <w:delText>ork of the whole team</w:delText>
          </w:r>
        </w:del>
      </w:moveTo>
      <w:ins w:id="52945" w:author="pete jones" w:date="2022-04-01T14:31:00Z">
        <w:r w:rsidR="00580BEA">
          <w:rPr>
            <w:i/>
            <w:iCs/>
          </w:rPr>
          <w:t>hole team's work</w:t>
        </w:r>
      </w:ins>
      <w:moveTo w:id="52946" w:author="pete jones" w:date="2022-01-04T14:01:00Z">
        <w:r w:rsidRPr="00326CB5">
          <w:rPr>
            <w:i/>
            <w:iCs/>
          </w:rPr>
          <w:t xml:space="preserve"> was </w:t>
        </w:r>
        <w:del w:id="52947" w:author="pete jones" w:date="2022-04-01T15:26:00Z">
          <w:r w:rsidRPr="00326CB5" w:rsidDel="009D7356">
            <w:rPr>
              <w:i/>
              <w:iCs/>
            </w:rPr>
            <w:delText>grea</w:delText>
          </w:r>
        </w:del>
      </w:moveTo>
      <w:ins w:id="52948" w:author="pete jones" w:date="2022-04-01T15:26:00Z">
        <w:r w:rsidR="009D7356">
          <w:rPr>
            <w:i/>
            <w:iCs/>
          </w:rPr>
          <w:t>excellen</w:t>
        </w:r>
      </w:ins>
      <w:moveTo w:id="52949" w:author="pete jones" w:date="2022-01-04T14:01:00Z">
        <w:r w:rsidRPr="00326CB5">
          <w:rPr>
            <w:i/>
            <w:iCs/>
          </w:rPr>
          <w:t>t, especially as it was all on the cloud. (L5 student)</w:t>
        </w:r>
      </w:moveTo>
    </w:p>
    <w:p w14:paraId="692D50B2" w14:textId="049F1205" w:rsidR="00DC0417" w:rsidRPr="00326CB5" w:rsidRDefault="00DC0417" w:rsidP="00DC0417">
      <w:pPr>
        <w:numPr>
          <w:ilvl w:val="0"/>
          <w:numId w:val="90"/>
        </w:numPr>
        <w:rPr>
          <w:moveTo w:id="52950" w:author="pete jones" w:date="2022-01-04T14:01:00Z"/>
          <w:i/>
          <w:iCs/>
        </w:rPr>
      </w:pPr>
      <w:moveTo w:id="52951" w:author="pete jones" w:date="2022-01-04T14:01:00Z">
        <w:r w:rsidRPr="00326CB5">
          <w:rPr>
            <w:i/>
            <w:iCs/>
          </w:rPr>
          <w:lastRenderedPageBreak/>
          <w:t xml:space="preserve">I liked </w:t>
        </w:r>
        <w:del w:id="52952" w:author="pete jones" w:date="2022-04-01T14:31:00Z">
          <w:r w:rsidRPr="00326CB5" w:rsidDel="00580BEA">
            <w:rPr>
              <w:i/>
              <w:iCs/>
            </w:rPr>
            <w:delText>the way</w:delText>
          </w:r>
        </w:del>
      </w:moveTo>
      <w:ins w:id="52953" w:author="pete jones" w:date="2022-04-01T14:31:00Z">
        <w:r w:rsidR="00580BEA">
          <w:rPr>
            <w:i/>
            <w:iCs/>
          </w:rPr>
          <w:t>how</w:t>
        </w:r>
      </w:ins>
      <w:moveTo w:id="52954" w:author="pete jones" w:date="2022-01-04T14:01:00Z">
        <w:r w:rsidRPr="00326CB5">
          <w:rPr>
            <w:i/>
            <w:iCs/>
          </w:rPr>
          <w:t xml:space="preserve"> we could all review the data in one place - it made the design reviews easy for everyone to see progress. (L4 student)</w:t>
        </w:r>
      </w:moveTo>
    </w:p>
    <w:p w14:paraId="0A7DA03F" w14:textId="49510307" w:rsidR="00DC0417" w:rsidDel="00DC0417" w:rsidRDefault="00DC0417" w:rsidP="00DC0417">
      <w:pPr>
        <w:numPr>
          <w:ilvl w:val="0"/>
          <w:numId w:val="90"/>
        </w:numPr>
        <w:rPr>
          <w:del w:id="52955" w:author="pete jones" w:date="2022-01-04T14:01:00Z"/>
          <w:i/>
          <w:iCs/>
        </w:rPr>
      </w:pPr>
      <w:moveTo w:id="52956" w:author="pete jones" w:date="2022-01-04T14:01:00Z">
        <w:r w:rsidRPr="00326CB5">
          <w:rPr>
            <w:i/>
            <w:iCs/>
          </w:rPr>
          <w:t>At first</w:t>
        </w:r>
      </w:moveTo>
      <w:ins w:id="52957" w:author="pete jones" w:date="2022-03-30T12:14:00Z">
        <w:r w:rsidR="006E7D7D">
          <w:rPr>
            <w:i/>
            <w:iCs/>
          </w:rPr>
          <w:t>,</w:t>
        </w:r>
      </w:ins>
      <w:moveTo w:id="52958" w:author="pete jones" w:date="2022-01-04T14:01:00Z">
        <w:r w:rsidRPr="00326CB5">
          <w:rPr>
            <w:i/>
            <w:iCs/>
          </w:rPr>
          <w:t xml:space="preserve"> some of our data became corrupted by other users</w:t>
        </w:r>
      </w:moveTo>
      <w:ins w:id="52959" w:author="pete jones" w:date="2022-04-01T14:32:00Z">
        <w:r w:rsidR="00580BEA">
          <w:rPr>
            <w:i/>
            <w:iCs/>
          </w:rPr>
          <w:t>,</w:t>
        </w:r>
      </w:ins>
      <w:moveTo w:id="52960" w:author="pete jones" w:date="2022-01-04T14:01:00Z">
        <w:r w:rsidRPr="00326CB5">
          <w:rPr>
            <w:i/>
            <w:iCs/>
          </w:rPr>
          <w:t xml:space="preserve"> but </w:t>
        </w:r>
        <w:del w:id="52961" w:author="pete jones" w:date="2022-04-01T14:32:00Z">
          <w:r w:rsidRPr="00326CB5" w:rsidDel="00580BEA">
            <w:rPr>
              <w:i/>
              <w:iCs/>
            </w:rPr>
            <w:delText>once we appreciated how all the data was being shared, we soon overcame these issues</w:delText>
          </w:r>
        </w:del>
      </w:moveTo>
      <w:ins w:id="52962" w:author="pete jones" w:date="2022-04-01T14:32:00Z">
        <w:r w:rsidR="00580BEA">
          <w:rPr>
            <w:i/>
            <w:iCs/>
          </w:rPr>
          <w:t>we soon overcame these issues once we appreciated how all the data was being shared</w:t>
        </w:r>
      </w:ins>
      <w:moveTo w:id="52963" w:author="pete jones" w:date="2022-01-04T14:01:00Z">
        <w:r w:rsidRPr="00326CB5">
          <w:rPr>
            <w:i/>
            <w:iCs/>
          </w:rPr>
          <w:t>.</w:t>
        </w:r>
      </w:moveTo>
    </w:p>
    <w:p w14:paraId="083C762E" w14:textId="77777777" w:rsidR="00DC0417" w:rsidRPr="00326CB5" w:rsidRDefault="00DC0417" w:rsidP="00DC0417">
      <w:pPr>
        <w:numPr>
          <w:ilvl w:val="0"/>
          <w:numId w:val="90"/>
        </w:numPr>
        <w:rPr>
          <w:ins w:id="52964" w:author="pete jones" w:date="2022-01-04T14:01:00Z"/>
          <w:moveTo w:id="52965" w:author="pete jones" w:date="2022-01-04T14:01:00Z"/>
          <w:i/>
          <w:iCs/>
        </w:rPr>
      </w:pPr>
    </w:p>
    <w:p w14:paraId="7F1642A5" w14:textId="543868F5" w:rsidR="00DC0417" w:rsidRPr="00603868" w:rsidRDefault="00DC0417" w:rsidP="00DC0417">
      <w:pPr>
        <w:numPr>
          <w:ilvl w:val="0"/>
          <w:numId w:val="90"/>
        </w:numPr>
        <w:rPr>
          <w:ins w:id="52966" w:author="pete jones" w:date="2022-01-04T14:01:00Z"/>
          <w:rPrChange w:id="52967" w:author="pete jones" w:date="2022-01-04T14:01:00Z">
            <w:rPr>
              <w:ins w:id="52968" w:author="pete jones" w:date="2022-01-04T14:01:00Z"/>
              <w:i/>
              <w:iCs/>
            </w:rPr>
          </w:rPrChange>
        </w:rPr>
      </w:pPr>
      <w:moveTo w:id="52969" w:author="pete jones" w:date="2022-01-04T14:01:00Z">
        <w:r w:rsidRPr="00DC0417">
          <w:rPr>
            <w:i/>
            <w:iCs/>
            <w:rPrChange w:id="52970" w:author="pete jones" w:date="2022-01-04T14:01:00Z">
              <w:rPr/>
            </w:rPrChange>
          </w:rPr>
          <w:t>In previous years, the students used different CAD systems to manage the design</w:t>
        </w:r>
        <w:del w:id="52971" w:author="pete jones" w:date="2022-04-01T14:32:00Z">
          <w:r w:rsidRPr="00DC0417" w:rsidDel="00580BEA">
            <w:rPr>
              <w:i/>
              <w:iCs/>
              <w:rPrChange w:id="52972" w:author="pete jones" w:date="2022-01-04T14:01:00Z">
                <w:rPr/>
              </w:rPrChange>
            </w:rPr>
            <w:delText>,</w:delText>
          </w:r>
        </w:del>
        <w:r w:rsidRPr="00DC0417">
          <w:rPr>
            <w:i/>
            <w:iCs/>
            <w:rPrChange w:id="52973" w:author="pete jones" w:date="2022-01-04T14:01:00Z">
              <w:rPr/>
            </w:rPrChange>
          </w:rPr>
          <w:t xml:space="preserve"> </w:t>
        </w:r>
      </w:moveTo>
      <w:ins w:id="52974" w:author="pete jones" w:date="2022-04-01T14:32:00Z">
        <w:r w:rsidR="00580BEA">
          <w:rPr>
            <w:i/>
            <w:iCs/>
          </w:rPr>
          <w:t xml:space="preserve">and </w:t>
        </w:r>
      </w:ins>
      <w:moveTo w:id="52975" w:author="pete jones" w:date="2022-01-04T14:01:00Z">
        <w:r w:rsidRPr="00DC0417">
          <w:rPr>
            <w:i/>
            <w:iCs/>
            <w:rPrChange w:id="52976" w:author="pete jones" w:date="2022-01-04T14:01:00Z">
              <w:rPr/>
            </w:rPrChange>
          </w:rPr>
          <w:t>passing data using flash drives to manage the digital assembly</w:t>
        </w:r>
        <w:del w:id="52977" w:author="pete jones" w:date="2022-04-01T14:32:00Z">
          <w:r w:rsidRPr="00DC0417" w:rsidDel="00580BEA">
            <w:rPr>
              <w:i/>
              <w:iCs/>
              <w:rPrChange w:id="52978" w:author="pete jones" w:date="2022-01-04T14:01:00Z">
                <w:rPr/>
              </w:rPrChange>
            </w:rPr>
            <w:delText>,</w:delText>
          </w:r>
        </w:del>
      </w:moveTo>
      <w:ins w:id="52979" w:author="pete jones" w:date="2022-04-01T14:32:00Z">
        <w:r w:rsidR="00580BEA">
          <w:rPr>
            <w:i/>
            <w:iCs/>
          </w:rPr>
          <w:t>;</w:t>
        </w:r>
      </w:ins>
      <w:moveTo w:id="52980" w:author="pete jones" w:date="2022-01-04T14:01:00Z">
        <w:r w:rsidRPr="00DC0417">
          <w:rPr>
            <w:i/>
            <w:iCs/>
            <w:rPrChange w:id="52981" w:author="pete jones" w:date="2022-01-04T14:01:00Z">
              <w:rPr/>
            </w:rPrChange>
          </w:rPr>
          <w:t xml:space="preserve"> consequently</w:t>
        </w:r>
      </w:moveTo>
      <w:ins w:id="52982" w:author="pete jones" w:date="2022-03-30T12:14:00Z">
        <w:r w:rsidR="006E7D7D">
          <w:rPr>
            <w:i/>
            <w:iCs/>
          </w:rPr>
          <w:t>,</w:t>
        </w:r>
      </w:ins>
      <w:moveTo w:id="52983" w:author="pete jones" w:date="2022-01-04T14:01:00Z">
        <w:r w:rsidRPr="00DC0417">
          <w:rPr>
            <w:i/>
            <w:iCs/>
            <w:rPrChange w:id="52984" w:author="pete jones" w:date="2022-01-04T14:01:00Z">
              <w:rPr/>
            </w:rPrChange>
          </w:rPr>
          <w:t xml:space="preserve"> we had many assembly errors causing unnecessary rework on the build and delaying testing. </w:t>
        </w:r>
        <w:del w:id="52985" w:author="pete jones" w:date="2022-04-01T14:32:00Z">
          <w:r w:rsidRPr="00DC0417" w:rsidDel="00580BEA">
            <w:rPr>
              <w:i/>
              <w:iCs/>
              <w:rPrChange w:id="52986" w:author="pete jones" w:date="2022-01-04T14:01:00Z">
                <w:rPr/>
              </w:rPrChange>
            </w:rPr>
            <w:delText>This year using a common digital toolset the assemblies have been much more precise and manageable</w:delText>
          </w:r>
        </w:del>
      </w:moveTo>
      <w:ins w:id="52987" w:author="pete jones" w:date="2022-04-01T15:42:00Z">
        <w:r w:rsidR="006B22A5">
          <w:rPr>
            <w:i/>
            <w:iCs/>
          </w:rPr>
          <w:t>Th</w:t>
        </w:r>
      </w:ins>
      <w:ins w:id="52988" w:author="pete jones" w:date="2022-04-04T12:56:00Z">
        <w:r w:rsidR="00581B3D">
          <w:rPr>
            <w:i/>
            <w:iCs/>
          </w:rPr>
          <w:t>is year, the assemblies have been much more precise and manageable</w:t>
        </w:r>
      </w:ins>
      <w:ins w:id="52989" w:author="pete jones" w:date="2022-04-01T15:42:00Z">
        <w:r w:rsidR="006B22A5">
          <w:rPr>
            <w:i/>
            <w:iCs/>
          </w:rPr>
          <w:t xml:space="preserve"> using a common digital toolset</w:t>
        </w:r>
      </w:ins>
      <w:moveTo w:id="52990" w:author="pete jones" w:date="2022-01-04T14:01:00Z">
        <w:r w:rsidRPr="00DC0417">
          <w:rPr>
            <w:i/>
            <w:iCs/>
            <w:rPrChange w:id="52991" w:author="pete jones" w:date="2022-01-04T14:01:00Z">
              <w:rPr/>
            </w:rPrChange>
          </w:rPr>
          <w:t>. (L6 Student)</w:t>
        </w:r>
      </w:moveTo>
      <w:moveToRangeEnd w:id="52939"/>
    </w:p>
    <w:p w14:paraId="7B262614" w14:textId="024A9982" w:rsidR="00603868" w:rsidRDefault="00603868" w:rsidP="00603868">
      <w:pPr>
        <w:rPr>
          <w:ins w:id="52992" w:author="pete jones" w:date="2022-01-04T14:02:00Z"/>
        </w:rPr>
      </w:pPr>
      <w:ins w:id="52993" w:author="pete jones" w:date="2022-01-04T14:02:00Z">
        <w:r w:rsidRPr="00326CB5">
          <w:t xml:space="preserve">The team were asked to consider if their formula </w:t>
        </w:r>
      </w:ins>
      <w:ins w:id="52994" w:author="pete jones" w:date="2022-03-30T12:15:00Z">
        <w:r w:rsidR="006E7D7D">
          <w:t xml:space="preserve">of </w:t>
        </w:r>
      </w:ins>
      <w:ins w:id="52995" w:author="pete jones" w:date="2022-01-04T14:02:00Z">
        <w:r w:rsidRPr="00326CB5">
          <w:t>student experiences could be used to inform their course studies</w:t>
        </w:r>
        <w:r>
          <w:t>.</w:t>
        </w:r>
      </w:ins>
    </w:p>
    <w:p w14:paraId="09B49815" w14:textId="5E14C18A" w:rsidR="00603868" w:rsidRPr="00326CB5" w:rsidRDefault="00603868" w:rsidP="00603868">
      <w:pPr>
        <w:numPr>
          <w:ilvl w:val="0"/>
          <w:numId w:val="91"/>
        </w:numPr>
        <w:rPr>
          <w:moveTo w:id="52996" w:author="pete jones" w:date="2022-01-04T14:02:00Z"/>
          <w:i/>
          <w:iCs/>
        </w:rPr>
      </w:pPr>
      <w:moveToRangeStart w:id="52997" w:author="pete jones" w:date="2022-01-04T14:02:00Z" w:name="move92197389"/>
      <w:moveTo w:id="52998" w:author="pete jones" w:date="2022-01-04T14:02:00Z">
        <w:r w:rsidRPr="00326CB5">
          <w:rPr>
            <w:i/>
            <w:iCs/>
          </w:rPr>
          <w:t xml:space="preserve">I </w:t>
        </w:r>
        <w:del w:id="52999" w:author="pete jones" w:date="2022-04-01T14:32:00Z">
          <w:r w:rsidRPr="00326CB5" w:rsidDel="00580BEA">
            <w:rPr>
              <w:i/>
              <w:iCs/>
            </w:rPr>
            <w:delText>made good use of</w:delText>
          </w:r>
        </w:del>
      </w:moveTo>
      <w:ins w:id="53000" w:author="pete jones" w:date="2022-04-01T14:32:00Z">
        <w:r w:rsidR="00580BEA">
          <w:rPr>
            <w:i/>
            <w:iCs/>
          </w:rPr>
          <w:t>used</w:t>
        </w:r>
      </w:ins>
      <w:moveTo w:id="53001" w:author="pete jones" w:date="2022-01-04T14:02:00Z">
        <w:r w:rsidRPr="00326CB5">
          <w:rPr>
            <w:i/>
            <w:iCs/>
          </w:rPr>
          <w:t xml:space="preserve"> the extended capability on my final year project</w:t>
        </w:r>
        <w:del w:id="53002" w:author="pete jones" w:date="2022-04-01T15:43:00Z">
          <w:r w:rsidRPr="00326CB5" w:rsidDel="006B22A5">
            <w:rPr>
              <w:i/>
              <w:iCs/>
            </w:rPr>
            <w:delText xml:space="preserve"> which was</w:delText>
          </w:r>
        </w:del>
        <w:r w:rsidRPr="00326CB5">
          <w:rPr>
            <w:i/>
            <w:iCs/>
          </w:rPr>
          <w:t xml:space="preserve"> related to Formula Student.</w:t>
        </w:r>
      </w:moveTo>
    </w:p>
    <w:p w14:paraId="703B021E" w14:textId="77777777" w:rsidR="00603868" w:rsidRPr="00326CB5" w:rsidRDefault="00603868" w:rsidP="00603868">
      <w:pPr>
        <w:numPr>
          <w:ilvl w:val="0"/>
          <w:numId w:val="91"/>
        </w:numPr>
        <w:rPr>
          <w:moveTo w:id="53003" w:author="pete jones" w:date="2022-01-04T14:02:00Z"/>
          <w:i/>
          <w:iCs/>
        </w:rPr>
      </w:pPr>
      <w:moveTo w:id="53004" w:author="pete jones" w:date="2022-01-04T14:02:00Z">
        <w:r w:rsidRPr="00326CB5">
          <w:rPr>
            <w:i/>
            <w:iCs/>
          </w:rPr>
          <w:t>I was responsible for the exhaust and was able to manage multiple versions of the solution as other areas of the vehicle were being designed around my parts.</w:t>
        </w:r>
      </w:moveTo>
    </w:p>
    <w:p w14:paraId="22CD2459" w14:textId="3B820F2E" w:rsidR="00603868" w:rsidRPr="00326CB5" w:rsidRDefault="00603868" w:rsidP="00603868">
      <w:pPr>
        <w:numPr>
          <w:ilvl w:val="0"/>
          <w:numId w:val="91"/>
        </w:numPr>
        <w:rPr>
          <w:moveTo w:id="53005" w:author="pete jones" w:date="2022-01-04T14:02:00Z"/>
          <w:i/>
          <w:iCs/>
        </w:rPr>
      </w:pPr>
      <w:moveTo w:id="53006" w:author="pete jones" w:date="2022-01-04T14:02:00Z">
        <w:r w:rsidRPr="00326CB5">
          <w:rPr>
            <w:i/>
            <w:iCs/>
          </w:rPr>
          <w:t>As students</w:t>
        </w:r>
      </w:moveTo>
      <w:ins w:id="53007" w:author="pete jones" w:date="2022-03-30T12:15:00Z">
        <w:r w:rsidR="006E7D7D">
          <w:rPr>
            <w:i/>
            <w:iCs/>
          </w:rPr>
          <w:t>,</w:t>
        </w:r>
      </w:ins>
      <w:moveTo w:id="53008" w:author="pete jones" w:date="2022-01-04T14:02:00Z">
        <w:r w:rsidRPr="00326CB5">
          <w:rPr>
            <w:i/>
            <w:iCs/>
          </w:rPr>
          <w:t xml:space="preserve"> we need to engage in more practical problem solving like this. I</w:t>
        </w:r>
      </w:moveTo>
      <w:ins w:id="53009" w:author="pete jones" w:date="2022-04-01T14:32:00Z">
        <w:r w:rsidR="00580BEA">
          <w:rPr>
            <w:i/>
            <w:iCs/>
          </w:rPr>
          <w:t>n addition, i</w:t>
        </w:r>
      </w:ins>
      <w:moveTo w:id="53010" w:author="pete jones" w:date="2022-01-04T14:02:00Z">
        <w:r w:rsidRPr="00326CB5">
          <w:rPr>
            <w:i/>
            <w:iCs/>
          </w:rPr>
          <w:t>t helps to consolidate engineering principles with engineering design.</w:t>
        </w:r>
      </w:moveTo>
    </w:p>
    <w:p w14:paraId="32F83017" w14:textId="3E528AED" w:rsidR="00603868" w:rsidRPr="00326CB5" w:rsidRDefault="00603868" w:rsidP="00603868">
      <w:pPr>
        <w:numPr>
          <w:ilvl w:val="0"/>
          <w:numId w:val="91"/>
        </w:numPr>
        <w:rPr>
          <w:moveTo w:id="53011" w:author="pete jones" w:date="2022-01-04T14:02:00Z"/>
          <w:i/>
          <w:iCs/>
        </w:rPr>
      </w:pPr>
      <w:moveTo w:id="53012" w:author="pete jones" w:date="2022-01-04T14:02:00Z">
        <w:r w:rsidRPr="00326CB5">
          <w:rPr>
            <w:i/>
            <w:iCs/>
          </w:rPr>
          <w:t xml:space="preserve">Engineering is about solving problems - the experience of working on </w:t>
        </w:r>
        <w:del w:id="53013" w:author="pete jones" w:date="2022-03-30T12:15:00Z">
          <w:r w:rsidRPr="00326CB5" w:rsidDel="006E7D7D">
            <w:rPr>
              <w:i/>
              <w:iCs/>
            </w:rPr>
            <w:delText>the</w:delText>
          </w:r>
        </w:del>
      </w:moveTo>
      <w:ins w:id="53014" w:author="pete jones" w:date="2022-03-30T12:15:00Z">
        <w:r w:rsidR="006E7D7D">
          <w:rPr>
            <w:i/>
            <w:iCs/>
          </w:rPr>
          <w:t>a</w:t>
        </w:r>
      </w:ins>
      <w:moveTo w:id="53015" w:author="pete jones" w:date="2022-01-04T14:02:00Z">
        <w:r w:rsidRPr="00326CB5">
          <w:rPr>
            <w:i/>
            <w:iCs/>
          </w:rPr>
          <w:t xml:space="preserve"> team has been fantastic.</w:t>
        </w:r>
      </w:moveTo>
    </w:p>
    <w:p w14:paraId="7659C050" w14:textId="77777777" w:rsidR="00603868" w:rsidRPr="00326CB5" w:rsidRDefault="00603868" w:rsidP="00603868">
      <w:pPr>
        <w:numPr>
          <w:ilvl w:val="0"/>
          <w:numId w:val="91"/>
        </w:numPr>
        <w:rPr>
          <w:moveTo w:id="53016" w:author="pete jones" w:date="2022-01-04T14:02:00Z"/>
          <w:i/>
          <w:iCs/>
        </w:rPr>
      </w:pPr>
      <w:moveTo w:id="53017" w:author="pete jones" w:date="2022-01-04T14:02:00Z">
        <w:r w:rsidRPr="00326CB5">
          <w:rPr>
            <w:i/>
            <w:iCs/>
          </w:rPr>
          <w:t>I would like to see more access to digital technologies integrated into the course at all levels.</w:t>
        </w:r>
      </w:moveTo>
    </w:p>
    <w:p w14:paraId="6C33B4B8" w14:textId="5C59D2DF" w:rsidR="00603868" w:rsidRPr="00326CB5" w:rsidRDefault="00603868" w:rsidP="00603868">
      <w:pPr>
        <w:numPr>
          <w:ilvl w:val="0"/>
          <w:numId w:val="91"/>
        </w:numPr>
        <w:rPr>
          <w:moveTo w:id="53018" w:author="pete jones" w:date="2022-01-04T14:02:00Z"/>
          <w:i/>
          <w:iCs/>
        </w:rPr>
      </w:pPr>
      <w:moveTo w:id="53019" w:author="pete jones" w:date="2022-01-04T14:02:00Z">
        <w:r w:rsidRPr="00326CB5">
          <w:rPr>
            <w:i/>
            <w:iCs/>
          </w:rPr>
          <w:t xml:space="preserve">One of the </w:t>
        </w:r>
        <w:del w:id="53020" w:author="pete jones" w:date="2022-04-01T15:26:00Z">
          <w:r w:rsidRPr="00326CB5" w:rsidDel="009D7356">
            <w:rPr>
              <w:i/>
              <w:iCs/>
            </w:rPr>
            <w:delText>major</w:delText>
          </w:r>
        </w:del>
      </w:moveTo>
      <w:ins w:id="53021" w:author="pete jones" w:date="2022-04-01T15:26:00Z">
        <w:r w:rsidR="009D7356">
          <w:rPr>
            <w:i/>
            <w:iCs/>
          </w:rPr>
          <w:t>significant</w:t>
        </w:r>
      </w:ins>
      <w:moveTo w:id="53022" w:author="pete jones" w:date="2022-01-04T14:02:00Z">
        <w:r w:rsidRPr="00326CB5">
          <w:rPr>
            <w:i/>
            <w:iCs/>
          </w:rPr>
          <w:t xml:space="preserve"> issues </w:t>
        </w:r>
        <w:del w:id="53023" w:author="pete jones" w:date="2022-03-30T12:15:00Z">
          <w:r w:rsidRPr="00326CB5" w:rsidDel="006E7D7D">
            <w:rPr>
              <w:i/>
              <w:iCs/>
            </w:rPr>
            <w:delText>on</w:delText>
          </w:r>
        </w:del>
      </w:moveTo>
      <w:ins w:id="53024" w:author="pete jones" w:date="2022-03-30T12:15:00Z">
        <w:r w:rsidR="006E7D7D">
          <w:rPr>
            <w:i/>
            <w:iCs/>
          </w:rPr>
          <w:t>with</w:t>
        </w:r>
      </w:ins>
      <w:moveTo w:id="53025" w:author="pete jones" w:date="2022-01-04T14:02:00Z">
        <w:r w:rsidRPr="00326CB5">
          <w:rPr>
            <w:i/>
            <w:iCs/>
          </w:rPr>
          <w:t xml:space="preserve"> the project was that it was </w:t>
        </w:r>
        <w:del w:id="53026" w:author="pete jones" w:date="2022-04-01T15:27:00Z">
          <w:r w:rsidRPr="00326CB5" w:rsidDel="009D7356">
            <w:rPr>
              <w:i/>
              <w:iCs/>
            </w:rPr>
            <w:delText>difficult</w:delText>
          </w:r>
        </w:del>
      </w:moveTo>
      <w:ins w:id="53027" w:author="pete jones" w:date="2022-04-01T15:27:00Z">
        <w:r w:rsidR="009D7356">
          <w:rPr>
            <w:i/>
            <w:iCs/>
          </w:rPr>
          <w:t>challenging</w:t>
        </w:r>
      </w:ins>
      <w:moveTo w:id="53028" w:author="pete jones" w:date="2022-01-04T14:02:00Z">
        <w:r w:rsidRPr="00326CB5">
          <w:rPr>
            <w:i/>
            <w:iCs/>
          </w:rPr>
          <w:t xml:space="preserve"> to align the planning with course assessment deadlines. This caused a drop-off in </w:t>
        </w:r>
      </w:moveTo>
      <w:ins w:id="53029" w:author="pete jones" w:date="2022-03-30T12:15:00Z">
        <w:r w:rsidR="006E7D7D">
          <w:rPr>
            <w:i/>
            <w:iCs/>
          </w:rPr>
          <w:t xml:space="preserve">the </w:t>
        </w:r>
      </w:ins>
      <w:moveTo w:id="53030" w:author="pete jones" w:date="2022-01-04T14:02:00Z">
        <w:r w:rsidRPr="00326CB5">
          <w:rPr>
            <w:i/>
            <w:iCs/>
          </w:rPr>
          <w:t xml:space="preserve">engagement at </w:t>
        </w:r>
        <w:del w:id="53031" w:author="pete jones" w:date="2022-04-01T15:27:00Z">
          <w:r w:rsidRPr="00326CB5" w:rsidDel="009D7356">
            <w:rPr>
              <w:i/>
              <w:iCs/>
            </w:rPr>
            <w:delText>key</w:delText>
          </w:r>
        </w:del>
      </w:moveTo>
      <w:ins w:id="53032" w:author="pete jones" w:date="2022-04-01T15:27:00Z">
        <w:r w:rsidR="009D7356">
          <w:rPr>
            <w:i/>
            <w:iCs/>
          </w:rPr>
          <w:t>critical</w:t>
        </w:r>
      </w:ins>
      <w:moveTo w:id="53033" w:author="pete jones" w:date="2022-01-04T14:02:00Z">
        <w:r w:rsidRPr="00326CB5">
          <w:rPr>
            <w:i/>
            <w:iCs/>
          </w:rPr>
          <w:t xml:space="preserve"> points in the project. The solution would be to have a </w:t>
        </w:r>
        <w:del w:id="53034" w:author="pete jones" w:date="2022-04-01T15:27:00Z">
          <w:r w:rsidRPr="00326CB5" w:rsidDel="009D7356">
            <w:rPr>
              <w:i/>
              <w:iCs/>
            </w:rPr>
            <w:delText>stronger</w:delText>
          </w:r>
        </w:del>
      </w:moveTo>
      <w:ins w:id="53035" w:author="pete jones" w:date="2022-04-01T15:27:00Z">
        <w:r w:rsidR="009D7356">
          <w:rPr>
            <w:i/>
            <w:iCs/>
          </w:rPr>
          <w:t>more vital</w:t>
        </w:r>
      </w:ins>
      <w:moveTo w:id="53036" w:author="pete jones" w:date="2022-01-04T14:02:00Z">
        <w:r w:rsidRPr="00326CB5">
          <w:rPr>
            <w:i/>
            <w:iCs/>
          </w:rPr>
          <w:t xml:space="preserve"> link to course</w:t>
        </w:r>
        <w:del w:id="53037" w:author="pete jones" w:date="2022-03-30T12:15:00Z">
          <w:r w:rsidRPr="00326CB5" w:rsidDel="006E7D7D">
            <w:rPr>
              <w:i/>
              <w:iCs/>
            </w:rPr>
            <w:delText xml:space="preserve"> </w:delText>
          </w:r>
        </w:del>
        <w:r w:rsidRPr="00326CB5">
          <w:rPr>
            <w:i/>
            <w:iCs/>
          </w:rPr>
          <w:t>work assignments. (Team Lead)</w:t>
        </w:r>
      </w:moveTo>
    </w:p>
    <w:moveToRangeEnd w:id="52997"/>
    <w:p w14:paraId="5989A958" w14:textId="702B013D" w:rsidR="00603868" w:rsidRDefault="00603868" w:rsidP="00603868">
      <w:pPr>
        <w:rPr>
          <w:ins w:id="53038" w:author="pete jones" w:date="2022-01-04T14:04:00Z"/>
        </w:rPr>
      </w:pPr>
      <w:ins w:id="53039" w:author="pete jones" w:date="2022-01-04T14:04:00Z">
        <w:r w:rsidRPr="00326CB5">
          <w:t>The team was asked to consider the impact of CDE</w:t>
        </w:r>
        <w:r>
          <w:t>.</w:t>
        </w:r>
      </w:ins>
    </w:p>
    <w:p w14:paraId="78E7FC70" w14:textId="5DF3E134" w:rsidR="00603868" w:rsidRPr="00326CB5" w:rsidRDefault="00603868" w:rsidP="00603868">
      <w:pPr>
        <w:numPr>
          <w:ilvl w:val="0"/>
          <w:numId w:val="120"/>
        </w:numPr>
        <w:rPr>
          <w:moveTo w:id="53040" w:author="pete jones" w:date="2022-01-04T14:04:00Z"/>
          <w:i/>
          <w:iCs/>
        </w:rPr>
      </w:pPr>
      <w:moveToRangeStart w:id="53041" w:author="pete jones" w:date="2022-01-04T14:04:00Z" w:name="move92197486"/>
      <w:moveTo w:id="53042" w:author="pete jones" w:date="2022-01-04T14:04:00Z">
        <w:r w:rsidRPr="00326CB5">
          <w:rPr>
            <w:i/>
            <w:iCs/>
          </w:rPr>
          <w:lastRenderedPageBreak/>
          <w:t xml:space="preserve">Managing the project was quite </w:t>
        </w:r>
        <w:del w:id="53043" w:author="pete jones" w:date="2022-04-01T15:27:00Z">
          <w:r w:rsidRPr="00326CB5" w:rsidDel="009D7356">
            <w:rPr>
              <w:i/>
              <w:iCs/>
            </w:rPr>
            <w:delText>difficult</w:delText>
          </w:r>
        </w:del>
      </w:moveTo>
      <w:ins w:id="53044" w:author="pete jones" w:date="2022-04-01T15:27:00Z">
        <w:r w:rsidR="009D7356">
          <w:rPr>
            <w:i/>
            <w:iCs/>
          </w:rPr>
          <w:t>tricky</w:t>
        </w:r>
      </w:ins>
      <w:ins w:id="53045" w:author="pete jones" w:date="2022-04-01T14:32:00Z">
        <w:r w:rsidR="00580BEA">
          <w:rPr>
            <w:i/>
            <w:iCs/>
          </w:rPr>
          <w:t>,</w:t>
        </w:r>
      </w:ins>
      <w:moveTo w:id="53046" w:author="pete jones" w:date="2022-01-04T14:04:00Z">
        <w:r w:rsidRPr="00326CB5">
          <w:rPr>
            <w:i/>
            <w:iCs/>
          </w:rPr>
          <w:t xml:space="preserve"> and I think we should have made more effort to integrate the project management functionality </w:t>
        </w:r>
        <w:del w:id="53047" w:author="pete jones" w:date="2022-04-01T14:33:00Z">
          <w:r w:rsidRPr="00326CB5" w:rsidDel="00580BEA">
            <w:rPr>
              <w:i/>
              <w:iCs/>
            </w:rPr>
            <w:delText xml:space="preserve">that was </w:delText>
          </w:r>
        </w:del>
        <w:r w:rsidRPr="00326CB5">
          <w:rPr>
            <w:i/>
            <w:iCs/>
          </w:rPr>
          <w:t>demonstrated to us.</w:t>
        </w:r>
      </w:moveTo>
    </w:p>
    <w:p w14:paraId="76CC4647" w14:textId="36DD6376" w:rsidR="00603868" w:rsidRPr="00326CB5" w:rsidRDefault="00603868" w:rsidP="00603868">
      <w:pPr>
        <w:numPr>
          <w:ilvl w:val="0"/>
          <w:numId w:val="120"/>
        </w:numPr>
        <w:rPr>
          <w:moveTo w:id="53048" w:author="pete jones" w:date="2022-01-04T14:04:00Z"/>
          <w:i/>
          <w:iCs/>
        </w:rPr>
      </w:pPr>
      <w:moveTo w:id="53049" w:author="pete jones" w:date="2022-01-04T14:04:00Z">
        <w:r w:rsidRPr="00326CB5">
          <w:rPr>
            <w:i/>
            <w:iCs/>
          </w:rPr>
          <w:t xml:space="preserve">I've been amazed at what the students have achieved. They have been much more focussed on the project. I think using 3DX has played a </w:t>
        </w:r>
        <w:del w:id="53050" w:author="pete jones" w:date="2022-04-01T15:27:00Z">
          <w:r w:rsidRPr="00326CB5" w:rsidDel="009D7356">
            <w:rPr>
              <w:i/>
              <w:iCs/>
            </w:rPr>
            <w:delText>hug</w:delText>
          </w:r>
        </w:del>
      </w:moveTo>
      <w:ins w:id="53051" w:author="pete jones" w:date="2022-04-01T15:27:00Z">
        <w:r w:rsidR="009D7356">
          <w:rPr>
            <w:i/>
            <w:iCs/>
          </w:rPr>
          <w:t>considerabl</w:t>
        </w:r>
      </w:ins>
      <w:moveTo w:id="53052" w:author="pete jones" w:date="2022-01-04T14:04:00Z">
        <w:r w:rsidRPr="00326CB5">
          <w:rPr>
            <w:i/>
            <w:iCs/>
          </w:rPr>
          <w:t>e part in their success. (</w:t>
        </w:r>
        <w:del w:id="53053" w:author="pete jones" w:date="2022-03-29T17:11:00Z">
          <w:r w:rsidRPr="00326CB5" w:rsidDel="00D1046B">
            <w:rPr>
              <w:i/>
              <w:iCs/>
            </w:rPr>
            <w:delText>academic</w:delText>
          </w:r>
        </w:del>
        <w:ins w:id="53054" w:author="pete jones" w:date="2022-03-29T17:11:00Z">
          <w:r w:rsidR="00D1046B" w:rsidRPr="00326CB5">
            <w:rPr>
              <w:i/>
              <w:iCs/>
            </w:rPr>
            <w:t>Academic</w:t>
          </w:r>
        </w:ins>
        <w:r w:rsidRPr="00326CB5">
          <w:rPr>
            <w:i/>
            <w:iCs/>
          </w:rPr>
          <w:t xml:space="preserve"> support)</w:t>
        </w:r>
      </w:moveTo>
    </w:p>
    <w:p w14:paraId="15B0F9B9" w14:textId="503A9417" w:rsidR="00603868" w:rsidRPr="00326CB5" w:rsidRDefault="00603868" w:rsidP="00603868">
      <w:pPr>
        <w:numPr>
          <w:ilvl w:val="0"/>
          <w:numId w:val="120"/>
        </w:numPr>
        <w:rPr>
          <w:moveTo w:id="53055" w:author="pete jones" w:date="2022-01-04T14:04:00Z"/>
          <w:i/>
          <w:iCs/>
        </w:rPr>
      </w:pPr>
      <w:moveTo w:id="53056" w:author="pete jones" w:date="2022-01-04T14:04:00Z">
        <w:r w:rsidRPr="00326CB5">
          <w:rPr>
            <w:i/>
            <w:iCs/>
          </w:rPr>
          <w:t xml:space="preserve">The </w:t>
        </w:r>
        <w:del w:id="53057" w:author="pete jones" w:date="2022-04-01T14:33:00Z">
          <w:r w:rsidRPr="00326CB5" w:rsidDel="00580BEA">
            <w:rPr>
              <w:i/>
              <w:iCs/>
            </w:rPr>
            <w:delText>redesign of the chassis</w:delText>
          </w:r>
        </w:del>
      </w:moveTo>
      <w:ins w:id="53058" w:author="pete jones" w:date="2022-04-01T14:33:00Z">
        <w:r w:rsidR="00580BEA">
          <w:rPr>
            <w:i/>
            <w:iCs/>
          </w:rPr>
          <w:t>chassis redesign</w:t>
        </w:r>
      </w:ins>
      <w:moveTo w:id="53059" w:author="pete jones" w:date="2022-01-04T14:04:00Z">
        <w:r w:rsidRPr="00326CB5">
          <w:rPr>
            <w:i/>
            <w:iCs/>
          </w:rPr>
          <w:t xml:space="preserve"> has been much easier and more accurate since deploying 3DX to the team.</w:t>
        </w:r>
      </w:moveTo>
    </w:p>
    <w:p w14:paraId="4168DF49" w14:textId="38F06970" w:rsidR="00603868" w:rsidRPr="00326CB5" w:rsidRDefault="00603868" w:rsidP="00603868">
      <w:pPr>
        <w:numPr>
          <w:ilvl w:val="0"/>
          <w:numId w:val="120"/>
        </w:numPr>
        <w:rPr>
          <w:moveTo w:id="53060" w:author="pete jones" w:date="2022-01-04T14:04:00Z"/>
          <w:i/>
          <w:iCs/>
        </w:rPr>
      </w:pPr>
      <w:moveTo w:id="53061" w:author="pete jones" w:date="2022-01-04T14:04:00Z">
        <w:r w:rsidRPr="00326CB5">
          <w:rPr>
            <w:i/>
            <w:iCs/>
          </w:rPr>
          <w:t>I w</w:t>
        </w:r>
        <w:del w:id="53062" w:author="pete jones" w:date="2022-04-01T14:33:00Z">
          <w:r w:rsidRPr="00326CB5" w:rsidDel="00580BEA">
            <w:rPr>
              <w:i/>
              <w:iCs/>
            </w:rPr>
            <w:delText>ould like</w:delText>
          </w:r>
        </w:del>
      </w:moveTo>
      <w:ins w:id="53063" w:author="pete jones" w:date="2022-04-01T14:33:00Z">
        <w:r w:rsidR="00580BEA">
          <w:rPr>
            <w:i/>
            <w:iCs/>
          </w:rPr>
          <w:t>ant</w:t>
        </w:r>
      </w:ins>
      <w:moveTo w:id="53064" w:author="pete jones" w:date="2022-01-04T14:04:00Z">
        <w:r w:rsidRPr="00326CB5">
          <w:rPr>
            <w:i/>
            <w:iCs/>
          </w:rPr>
          <w:t xml:space="preserve"> more opportunit</w:t>
        </w:r>
        <w:del w:id="53065" w:author="pete jones" w:date="2022-03-30T12:15:00Z">
          <w:r w:rsidRPr="00326CB5" w:rsidDel="006E7D7D">
            <w:rPr>
              <w:i/>
              <w:iCs/>
            </w:rPr>
            <w:delText>y</w:delText>
          </w:r>
        </w:del>
      </w:moveTo>
      <w:ins w:id="53066" w:author="pete jones" w:date="2022-03-30T12:15:00Z">
        <w:r w:rsidR="006E7D7D">
          <w:rPr>
            <w:i/>
            <w:iCs/>
          </w:rPr>
          <w:t>ies</w:t>
        </w:r>
      </w:ins>
      <w:moveTo w:id="53067" w:author="pete jones" w:date="2022-01-04T14:04:00Z">
        <w:r w:rsidRPr="00326CB5">
          <w:rPr>
            <w:i/>
            <w:iCs/>
          </w:rPr>
          <w:t xml:space="preserve"> to build practical skills, the auto assembly shop has good facilities</w:t>
        </w:r>
      </w:moveTo>
      <w:ins w:id="53068" w:author="pete jones" w:date="2022-04-01T14:33:00Z">
        <w:r w:rsidR="00580BEA">
          <w:rPr>
            <w:i/>
            <w:iCs/>
          </w:rPr>
          <w:t>,</w:t>
        </w:r>
      </w:ins>
      <w:moveTo w:id="53069" w:author="pete jones" w:date="2022-01-04T14:04:00Z">
        <w:r w:rsidRPr="00326CB5">
          <w:rPr>
            <w:i/>
            <w:iCs/>
          </w:rPr>
          <w:t xml:space="preserve"> but improvements in fabrication, composites manufacturing, and CNC machining are required. Reverse engineering has improved since I joined the team and help</w:t>
        </w:r>
        <w:del w:id="53070" w:author="pete jones" w:date="2022-04-01T14:33:00Z">
          <w:r w:rsidRPr="00326CB5" w:rsidDel="00580BEA">
            <w:rPr>
              <w:i/>
              <w:iCs/>
            </w:rPr>
            <w:delText>s</w:delText>
          </w:r>
        </w:del>
      </w:moveTo>
      <w:ins w:id="53071" w:author="pete jones" w:date="2022-04-01T14:33:00Z">
        <w:r w:rsidR="00580BEA">
          <w:rPr>
            <w:i/>
            <w:iCs/>
          </w:rPr>
          <w:t>ed</w:t>
        </w:r>
      </w:ins>
      <w:moveTo w:id="53072" w:author="pete jones" w:date="2022-01-04T14:04:00Z">
        <w:r w:rsidRPr="00326CB5">
          <w:rPr>
            <w:i/>
            <w:iCs/>
          </w:rPr>
          <w:t xml:space="preserve"> to connect </w:t>
        </w:r>
        <w:del w:id="53073" w:author="pete jones" w:date="2022-03-30T12:15:00Z">
          <w:r w:rsidRPr="00326CB5" w:rsidDel="006E7D7D">
            <w:rPr>
              <w:i/>
              <w:iCs/>
            </w:rPr>
            <w:delText xml:space="preserve">the </w:delText>
          </w:r>
        </w:del>
        <w:r w:rsidRPr="00326CB5">
          <w:rPr>
            <w:i/>
            <w:iCs/>
          </w:rPr>
          <w:t>digital design with the physical world.</w:t>
        </w:r>
      </w:moveTo>
    </w:p>
    <w:p w14:paraId="6F4ACC62" w14:textId="4FDA5580" w:rsidR="00603868" w:rsidRPr="00326CB5" w:rsidRDefault="00603868" w:rsidP="00603868">
      <w:pPr>
        <w:numPr>
          <w:ilvl w:val="0"/>
          <w:numId w:val="120"/>
        </w:numPr>
        <w:rPr>
          <w:moveTo w:id="53074" w:author="pete jones" w:date="2022-01-04T14:04:00Z"/>
          <w:i/>
          <w:iCs/>
        </w:rPr>
      </w:pPr>
      <w:moveTo w:id="53075" w:author="pete jones" w:date="2022-01-04T14:04:00Z">
        <w:r w:rsidRPr="00326CB5">
          <w:rPr>
            <w:i/>
            <w:iCs/>
          </w:rPr>
          <w:t xml:space="preserve">Managing the BoM and costs has been more effective since </w:t>
        </w:r>
        <w:del w:id="53076" w:author="pete jones" w:date="2022-04-01T15:43:00Z">
          <w:r w:rsidRPr="00326CB5" w:rsidDel="006B22A5">
            <w:rPr>
              <w:i/>
              <w:iCs/>
            </w:rPr>
            <w:delText xml:space="preserve">we </w:delText>
          </w:r>
        </w:del>
        <w:del w:id="53077" w:author="pete jones" w:date="2022-04-01T14:33:00Z">
          <w:r w:rsidRPr="00326CB5" w:rsidDel="00580BEA">
            <w:rPr>
              <w:i/>
              <w:iCs/>
            </w:rPr>
            <w:delText>are collaborating</w:delText>
          </w:r>
        </w:del>
      </w:moveTo>
      <w:ins w:id="53078" w:author="pete jones" w:date="2022-04-01T15:43:00Z">
        <w:r w:rsidR="006B22A5">
          <w:rPr>
            <w:i/>
            <w:iCs/>
          </w:rPr>
          <w:t>collaborating</w:t>
        </w:r>
      </w:ins>
      <w:moveTo w:id="53079" w:author="pete jones" w:date="2022-01-04T14:04:00Z">
        <w:r w:rsidRPr="00326CB5">
          <w:rPr>
            <w:i/>
            <w:iCs/>
          </w:rPr>
          <w:t xml:space="preserve"> with one software.</w:t>
        </w:r>
      </w:moveTo>
    </w:p>
    <w:p w14:paraId="238FB5C7" w14:textId="6156090B" w:rsidR="00603868" w:rsidRPr="00326CB5" w:rsidRDefault="00603868" w:rsidP="00603868">
      <w:pPr>
        <w:numPr>
          <w:ilvl w:val="0"/>
          <w:numId w:val="120"/>
        </w:numPr>
        <w:rPr>
          <w:moveTo w:id="53080" w:author="pete jones" w:date="2022-01-04T14:04:00Z"/>
          <w:i/>
          <w:iCs/>
        </w:rPr>
      </w:pPr>
      <w:moveTo w:id="53081" w:author="pete jones" w:date="2022-01-04T14:04:00Z">
        <w:r w:rsidRPr="00326CB5">
          <w:rPr>
            <w:i/>
            <w:iCs/>
          </w:rPr>
          <w:t>Without the team</w:t>
        </w:r>
      </w:moveTo>
      <w:ins w:id="53082" w:author="pete jones" w:date="2022-03-30T12:16:00Z">
        <w:r w:rsidR="006E7D7D">
          <w:rPr>
            <w:i/>
            <w:iCs/>
          </w:rPr>
          <w:t>'s</w:t>
        </w:r>
      </w:ins>
      <w:moveTo w:id="53083" w:author="pete jones" w:date="2022-01-04T14:04:00Z">
        <w:r w:rsidRPr="00326CB5">
          <w:rPr>
            <w:i/>
            <w:iCs/>
          </w:rPr>
          <w:t xml:space="preserve"> effort to create a</w:t>
        </w:r>
        <w:del w:id="53084" w:author="pete jones" w:date="2022-04-01T15:27:00Z">
          <w:r w:rsidRPr="00326CB5" w:rsidDel="009D7356">
            <w:rPr>
              <w:i/>
              <w:iCs/>
            </w:rPr>
            <w:delText xml:space="preserve"> good</w:delText>
          </w:r>
        </w:del>
      </w:moveTo>
      <w:ins w:id="53085" w:author="pete jones" w:date="2022-04-01T15:27:00Z">
        <w:r w:rsidR="009D7356">
          <w:rPr>
            <w:i/>
            <w:iCs/>
          </w:rPr>
          <w:t>n excellent</w:t>
        </w:r>
      </w:ins>
      <w:moveTo w:id="53086" w:author="pete jones" w:date="2022-01-04T14:04:00Z">
        <w:r w:rsidRPr="00326CB5">
          <w:rPr>
            <w:i/>
            <w:iCs/>
          </w:rPr>
          <w:t xml:space="preserve"> digital twin</w:t>
        </w:r>
      </w:moveTo>
      <w:ins w:id="53087" w:author="pete jones" w:date="2022-04-01T14:33:00Z">
        <w:r w:rsidR="00580BEA">
          <w:rPr>
            <w:i/>
            <w:iCs/>
          </w:rPr>
          <w:t>,</w:t>
        </w:r>
      </w:ins>
      <w:moveTo w:id="53088" w:author="pete jones" w:date="2022-01-04T14:04:00Z">
        <w:r w:rsidRPr="00326CB5">
          <w:rPr>
            <w:i/>
            <w:iCs/>
          </w:rPr>
          <w:t xml:space="preserve"> we would not have been able to get a vehicle tested and</w:t>
        </w:r>
        <w:del w:id="53089" w:author="pete jones" w:date="2022-04-01T14:33:00Z">
          <w:r w:rsidRPr="00326CB5" w:rsidDel="00580BEA">
            <w:rPr>
              <w:i/>
              <w:iCs/>
            </w:rPr>
            <w:delText>,</w:delText>
          </w:r>
        </w:del>
        <w:r w:rsidRPr="00326CB5">
          <w:rPr>
            <w:i/>
            <w:iCs/>
          </w:rPr>
          <w:t xml:space="preserve"> on </w:t>
        </w:r>
        <w:del w:id="53090" w:author="pete jones" w:date="2022-03-30T12:16:00Z">
          <w:r w:rsidRPr="00326CB5" w:rsidDel="006E7D7D">
            <w:rPr>
              <w:i/>
              <w:iCs/>
            </w:rPr>
            <w:delText xml:space="preserve">the </w:delText>
          </w:r>
        </w:del>
        <w:r w:rsidRPr="00326CB5">
          <w:rPr>
            <w:i/>
            <w:iCs/>
          </w:rPr>
          <w:t>track.</w:t>
        </w:r>
      </w:moveTo>
    </w:p>
    <w:p w14:paraId="5B3D559A" w14:textId="131F69EE" w:rsidR="00603868" w:rsidRPr="00326CB5" w:rsidRDefault="00603868" w:rsidP="00603868">
      <w:pPr>
        <w:numPr>
          <w:ilvl w:val="0"/>
          <w:numId w:val="120"/>
        </w:numPr>
        <w:rPr>
          <w:moveTo w:id="53091" w:author="pete jones" w:date="2022-01-04T14:04:00Z"/>
          <w:i/>
          <w:iCs/>
        </w:rPr>
      </w:pPr>
      <w:moveTo w:id="53092" w:author="pete jones" w:date="2022-01-04T14:04:00Z">
        <w:r w:rsidRPr="00326CB5">
          <w:rPr>
            <w:i/>
            <w:iCs/>
          </w:rPr>
          <w:t xml:space="preserve">The use of 3DX has had both a positive and negative impact on the team’s ability to work collaborative during the design of the car. The initial first weeks can be </w:t>
        </w:r>
        <w:del w:id="53093" w:author="pete jones" w:date="2022-04-01T14:34:00Z">
          <w:r w:rsidRPr="00326CB5" w:rsidDel="00580BEA">
            <w:rPr>
              <w:i/>
              <w:iCs/>
            </w:rPr>
            <w:delText xml:space="preserve">a little daunting as 3DX takes </w:delText>
          </w:r>
        </w:del>
        <w:del w:id="53094" w:author="pete jones" w:date="2022-04-01T14:33:00Z">
          <w:r w:rsidRPr="00326CB5" w:rsidDel="00580BEA">
            <w:rPr>
              <w:i/>
              <w:iCs/>
            </w:rPr>
            <w:delText xml:space="preserve">a bit of getting used to, with the setting up </w:delText>
          </w:r>
        </w:del>
      </w:moveTo>
      <w:ins w:id="53095" w:author="pete jones" w:date="2022-04-01T14:34:00Z">
        <w:r w:rsidR="00580BEA">
          <w:rPr>
            <w:i/>
            <w:iCs/>
          </w:rPr>
          <w:t>daunting as 3DX takes getting used to setting up the different team roles and their various apps</w:t>
        </w:r>
      </w:ins>
      <w:moveTo w:id="53096" w:author="pete jones" w:date="2022-01-04T14:04:00Z">
        <w:del w:id="53097" w:author="pete jones" w:date="2022-04-01T14:34:00Z">
          <w:r w:rsidRPr="00326CB5" w:rsidDel="00580BEA">
            <w:rPr>
              <w:i/>
              <w:iCs/>
            </w:rPr>
            <w:delText>the different team roles and the different apps used within it</w:delText>
          </w:r>
        </w:del>
        <w:r w:rsidRPr="00326CB5">
          <w:rPr>
            <w:i/>
            <w:iCs/>
          </w:rPr>
          <w:t>. This stage can take a few valuable weeks off the project</w:t>
        </w:r>
        <w:del w:id="53098" w:author="pete jones" w:date="2022-04-01T15:43:00Z">
          <w:r w:rsidRPr="00326CB5" w:rsidDel="006B22A5">
            <w:rPr>
              <w:i/>
              <w:iCs/>
            </w:rPr>
            <w:delText>,</w:delText>
          </w:r>
        </w:del>
        <w:r w:rsidRPr="00326CB5">
          <w:rPr>
            <w:i/>
            <w:iCs/>
          </w:rPr>
          <w:t xml:space="preserve"> w</w:t>
        </w:r>
        <w:del w:id="53099" w:author="pete jones" w:date="2022-04-01T15:43:00Z">
          <w:r w:rsidRPr="00326CB5" w:rsidDel="006B22A5">
            <w:rPr>
              <w:i/>
              <w:iCs/>
            </w:rPr>
            <w:delText xml:space="preserve">hich </w:delText>
          </w:r>
        </w:del>
        <w:del w:id="53100" w:author="pete jones" w:date="2022-04-01T14:34:00Z">
          <w:r w:rsidRPr="00326CB5" w:rsidDel="00580BEA">
            <w:rPr>
              <w:i/>
              <w:iCs/>
            </w:rPr>
            <w:delText xml:space="preserve">already </w:delText>
          </w:r>
        </w:del>
        <w:del w:id="53101" w:author="pete jones" w:date="2022-04-01T15:43:00Z">
          <w:r w:rsidRPr="00326CB5" w:rsidDel="006B22A5">
            <w:rPr>
              <w:i/>
              <w:iCs/>
            </w:rPr>
            <w:delText>has</w:delText>
          </w:r>
        </w:del>
      </w:moveTo>
      <w:ins w:id="53102" w:author="pete jones" w:date="2022-04-01T15:43:00Z">
        <w:r w:rsidR="006B22A5">
          <w:rPr>
            <w:i/>
            <w:iCs/>
          </w:rPr>
          <w:t>ith</w:t>
        </w:r>
      </w:ins>
      <w:moveTo w:id="53103" w:author="pete jones" w:date="2022-01-04T14:04:00Z">
        <w:r w:rsidRPr="00326CB5">
          <w:rPr>
            <w:i/>
            <w:iCs/>
          </w:rPr>
          <w:t xml:space="preserve"> a tight schedule. </w:t>
        </w:r>
        <w:del w:id="53104" w:author="pete jones" w:date="2022-04-01T14:34:00Z">
          <w:r w:rsidRPr="00326CB5" w:rsidDel="00580BEA">
            <w:rPr>
              <w:i/>
              <w:iCs/>
            </w:rPr>
            <w:delText>S</w:delText>
          </w:r>
        </w:del>
      </w:moveTo>
      <w:ins w:id="53105" w:author="pete jones" w:date="2022-04-01T14:34:00Z">
        <w:r w:rsidR="00580BEA">
          <w:rPr>
            <w:i/>
            <w:iCs/>
          </w:rPr>
          <w:t>In addition, s</w:t>
        </w:r>
      </w:ins>
      <w:moveTo w:id="53106" w:author="pete jones" w:date="2022-01-04T14:04:00Z">
        <w:r w:rsidRPr="00326CB5">
          <w:rPr>
            <w:i/>
            <w:iCs/>
          </w:rPr>
          <w:t>ome of the apps require</w:t>
        </w:r>
        <w:del w:id="53107" w:author="pete jones" w:date="2022-04-01T14:34:00Z">
          <w:r w:rsidRPr="00326CB5" w:rsidDel="00580BEA">
            <w:rPr>
              <w:i/>
              <w:iCs/>
            </w:rPr>
            <w:delText>d</w:delText>
          </w:r>
        </w:del>
        <w:r w:rsidRPr="00326CB5">
          <w:rPr>
            <w:i/>
            <w:iCs/>
          </w:rPr>
          <w:t xml:space="preserve"> a powerful PC to run them, which can present an access issue. However, </w:t>
        </w:r>
        <w:del w:id="53108" w:author="pete jones" w:date="2022-04-01T15:43:00Z">
          <w:r w:rsidRPr="00326CB5" w:rsidDel="006B22A5">
            <w:rPr>
              <w:i/>
              <w:iCs/>
            </w:rPr>
            <w:delText xml:space="preserve">once the initial learning curve has been overcome, the benefits </w:delText>
          </w:r>
        </w:del>
        <w:del w:id="53109" w:author="pete jones" w:date="2022-04-01T14:35:00Z">
          <w:r w:rsidRPr="00326CB5" w:rsidDel="00580BEA">
            <w:rPr>
              <w:i/>
              <w:iCs/>
            </w:rPr>
            <w:delText xml:space="preserve">seem to </w:delText>
          </w:r>
        </w:del>
        <w:del w:id="53110" w:author="pete jones" w:date="2022-04-01T15:43:00Z">
          <w:r w:rsidRPr="00326CB5" w:rsidDel="006B22A5">
            <w:rPr>
              <w:i/>
              <w:iCs/>
            </w:rPr>
            <w:delText>outweigh the initial barriers</w:delText>
          </w:r>
        </w:del>
      </w:moveTo>
      <w:ins w:id="53111" w:author="pete jones" w:date="2022-04-01T15:43:00Z">
        <w:r w:rsidR="006B22A5">
          <w:rPr>
            <w:i/>
            <w:iCs/>
          </w:rPr>
          <w:t>the benefits outweigh the initial barriers once the learning curve has been overcome</w:t>
        </w:r>
      </w:ins>
      <w:moveTo w:id="53112" w:author="pete jones" w:date="2022-01-04T14:04:00Z">
        <w:del w:id="53113" w:author="pete jones" w:date="2022-04-01T14:34:00Z">
          <w:r w:rsidRPr="00326CB5" w:rsidDel="00580BEA">
            <w:rPr>
              <w:i/>
              <w:iCs/>
            </w:rPr>
            <w:delText>, with the team member able to</w:delText>
          </w:r>
        </w:del>
      </w:moveTo>
      <w:ins w:id="53114" w:author="pete jones" w:date="2022-04-01T14:34:00Z">
        <w:r w:rsidR="00580BEA">
          <w:rPr>
            <w:i/>
            <w:iCs/>
          </w:rPr>
          <w:t>. The team member</w:t>
        </w:r>
      </w:ins>
      <w:ins w:id="53115" w:author="pete jones" w:date="2022-04-01T14:35:00Z">
        <w:r w:rsidR="00580BEA">
          <w:rPr>
            <w:i/>
            <w:iCs/>
          </w:rPr>
          <w:t>s can design using a common master skeleton but in</w:t>
        </w:r>
      </w:ins>
      <w:moveTo w:id="53116" w:author="pete jones" w:date="2022-01-04T14:04:00Z">
        <w:del w:id="53117" w:author="pete jones" w:date="2022-04-01T14:35:00Z">
          <w:r w:rsidRPr="00326CB5" w:rsidDel="00580BEA">
            <w:rPr>
              <w:i/>
              <w:iCs/>
            </w:rPr>
            <w:delText xml:space="preserve"> design using a common master skeleton but in their</w:delText>
          </w:r>
        </w:del>
        <w:r w:rsidRPr="00326CB5">
          <w:rPr>
            <w:i/>
            <w:iCs/>
          </w:rPr>
          <w:t xml:space="preserve"> different subsections. The end-product is still some </w:t>
        </w:r>
        <w:del w:id="53118" w:author="pete jones" w:date="2022-03-30T12:16:00Z">
          <w:r w:rsidRPr="00326CB5" w:rsidDel="006E7D7D">
            <w:rPr>
              <w:i/>
              <w:iCs/>
            </w:rPr>
            <w:delText xml:space="preserve">of </w:delText>
          </w:r>
        </w:del>
        <w:r w:rsidRPr="00326CB5">
          <w:rPr>
            <w:i/>
            <w:iCs/>
          </w:rPr>
          <w:t xml:space="preserve">way off being a digital twin; however, it is getting closer to </w:t>
        </w:r>
        <w:del w:id="53119" w:author="pete jones" w:date="2022-04-01T14:35:00Z">
          <w:r w:rsidRPr="00326CB5" w:rsidDel="00580BEA">
            <w:rPr>
              <w:i/>
              <w:iCs/>
            </w:rPr>
            <w:delText xml:space="preserve">being </w:delText>
          </w:r>
        </w:del>
        <w:r w:rsidRPr="00326CB5">
          <w:rPr>
            <w:i/>
            <w:iCs/>
          </w:rPr>
          <w:t>a close relative. (</w:t>
        </w:r>
        <w:del w:id="53120" w:author="pete jones" w:date="2022-03-29T17:10:00Z">
          <w:r w:rsidRPr="00326CB5" w:rsidDel="00D1046B">
            <w:rPr>
              <w:i/>
              <w:iCs/>
            </w:rPr>
            <w:delText>academic</w:delText>
          </w:r>
        </w:del>
        <w:ins w:id="53121" w:author="pete jones" w:date="2022-03-29T17:10:00Z">
          <w:r w:rsidR="00D1046B" w:rsidRPr="00326CB5">
            <w:rPr>
              <w:i/>
              <w:iCs/>
            </w:rPr>
            <w:t>Academic</w:t>
          </w:r>
        </w:ins>
        <w:r w:rsidRPr="00326CB5">
          <w:rPr>
            <w:i/>
            <w:iCs/>
          </w:rPr>
          <w:t xml:space="preserve"> support).</w:t>
        </w:r>
      </w:moveTo>
    </w:p>
    <w:p w14:paraId="5B09EBA1" w14:textId="4BD7DEB9" w:rsidR="00603868" w:rsidRPr="00326CB5" w:rsidRDefault="00603868" w:rsidP="00603868">
      <w:pPr>
        <w:numPr>
          <w:ilvl w:val="0"/>
          <w:numId w:val="120"/>
        </w:numPr>
        <w:rPr>
          <w:moveTo w:id="53122" w:author="pete jones" w:date="2022-01-04T14:04:00Z"/>
          <w:i/>
          <w:iCs/>
        </w:rPr>
      </w:pPr>
      <w:moveTo w:id="53123" w:author="pete jones" w:date="2022-01-04T14:04:00Z">
        <w:r w:rsidRPr="00326CB5">
          <w:rPr>
            <w:i/>
            <w:iCs/>
          </w:rPr>
          <w:t xml:space="preserve">One way we have improved as a team with </w:t>
        </w:r>
        <w:del w:id="53124" w:author="pete jones" w:date="2022-04-01T14:35:00Z">
          <w:r w:rsidRPr="00326CB5" w:rsidDel="00580BEA">
            <w:rPr>
              <w:i/>
              <w:iCs/>
            </w:rPr>
            <w:delText xml:space="preserve">the use of </w:delText>
          </w:r>
        </w:del>
        <w:r w:rsidRPr="00326CB5">
          <w:rPr>
            <w:i/>
            <w:iCs/>
          </w:rPr>
          <w:t xml:space="preserve">3DX is </w:t>
        </w:r>
        <w:del w:id="53125" w:author="pete jones" w:date="2022-04-01T14:35:00Z">
          <w:r w:rsidRPr="00326CB5" w:rsidDel="00580BEA">
            <w:rPr>
              <w:i/>
              <w:iCs/>
            </w:rPr>
            <w:delText>our</w:delText>
          </w:r>
        </w:del>
      </w:moveTo>
      <w:ins w:id="53126" w:author="pete jones" w:date="2022-04-01T14:35:00Z">
        <w:r w:rsidR="00580BEA">
          <w:rPr>
            <w:i/>
            <w:iCs/>
          </w:rPr>
          <w:t>the</w:t>
        </w:r>
      </w:ins>
      <w:moveTo w:id="53127" w:author="pete jones" w:date="2022-01-04T14:04:00Z">
        <w:r w:rsidRPr="00326CB5">
          <w:rPr>
            <w:i/>
            <w:iCs/>
          </w:rPr>
          <w:t xml:space="preserve"> professional and corporate image</w:t>
        </w:r>
        <w:del w:id="53128" w:author="pete jones" w:date="2022-04-01T14:35:00Z">
          <w:r w:rsidRPr="00326CB5" w:rsidDel="00580BEA">
            <w:rPr>
              <w:i/>
              <w:iCs/>
            </w:rPr>
            <w:delText>... w</w:delText>
          </w:r>
        </w:del>
      </w:moveTo>
      <w:ins w:id="53129" w:author="pete jones" w:date="2022-04-01T14:35:00Z">
        <w:r w:rsidR="00580BEA">
          <w:rPr>
            <w:i/>
            <w:iCs/>
          </w:rPr>
          <w:t>. W</w:t>
        </w:r>
      </w:ins>
      <w:moveTo w:id="53130" w:author="pete jones" w:date="2022-01-04T14:04:00Z">
        <w:r w:rsidRPr="00326CB5">
          <w:rPr>
            <w:i/>
            <w:iCs/>
          </w:rPr>
          <w:t xml:space="preserve">e have </w:t>
        </w:r>
        <w:del w:id="53131" w:author="pete jones" w:date="2022-04-01T14:35:00Z">
          <w:r w:rsidRPr="00326CB5" w:rsidDel="00580BEA">
            <w:rPr>
              <w:i/>
              <w:iCs/>
            </w:rPr>
            <w:delText>been able to create</w:delText>
          </w:r>
        </w:del>
      </w:moveTo>
      <w:ins w:id="53132" w:author="pete jones" w:date="2022-04-01T14:35:00Z">
        <w:r w:rsidR="00580BEA">
          <w:rPr>
            <w:i/>
            <w:iCs/>
          </w:rPr>
          <w:t>created</w:t>
        </w:r>
      </w:ins>
      <w:moveTo w:id="53133" w:author="pete jones" w:date="2022-01-04T14:04:00Z">
        <w:r w:rsidRPr="00326CB5">
          <w:rPr>
            <w:i/>
            <w:iCs/>
          </w:rPr>
          <w:t xml:space="preserve"> engineering drawings to go with our components </w:t>
        </w:r>
        <w:del w:id="53134" w:author="pete jones" w:date="2022-04-01T15:43:00Z">
          <w:r w:rsidRPr="00326CB5" w:rsidDel="006B22A5">
            <w:rPr>
              <w:i/>
              <w:iCs/>
            </w:rPr>
            <w:delText xml:space="preserve">allowing us </w:delText>
          </w:r>
        </w:del>
        <w:r w:rsidRPr="00326CB5">
          <w:rPr>
            <w:i/>
            <w:iCs/>
          </w:rPr>
          <w:t xml:space="preserve">to collaborate with external companies. This has also helped us within the competition </w:t>
        </w:r>
        <w:r w:rsidRPr="00326CB5">
          <w:rPr>
            <w:i/>
            <w:iCs/>
          </w:rPr>
          <w:lastRenderedPageBreak/>
          <w:t>as we will score more points for design judging depending on the quality of our index of engineering drawings. (L5 student)</w:t>
        </w:r>
      </w:moveTo>
    </w:p>
    <w:p w14:paraId="26A174E7" w14:textId="231B0D1D" w:rsidR="00603868" w:rsidRPr="00326CB5" w:rsidRDefault="00603868" w:rsidP="00603868">
      <w:pPr>
        <w:numPr>
          <w:ilvl w:val="0"/>
          <w:numId w:val="120"/>
        </w:numPr>
        <w:rPr>
          <w:moveTo w:id="53135" w:author="pete jones" w:date="2022-01-04T14:04:00Z"/>
          <w:i/>
          <w:iCs/>
        </w:rPr>
      </w:pPr>
      <w:moveTo w:id="53136" w:author="pete jones" w:date="2022-01-04T14:04:00Z">
        <w:r w:rsidRPr="00326CB5">
          <w:rPr>
            <w:i/>
            <w:iCs/>
          </w:rPr>
          <w:t xml:space="preserve">3DX has helped the team </w:t>
        </w:r>
        <w:del w:id="53137" w:author="pete jones" w:date="2022-04-01T14:35:00Z">
          <w:r w:rsidRPr="00326CB5" w:rsidDel="00580BEA">
            <w:rPr>
              <w:i/>
              <w:iCs/>
            </w:rPr>
            <w:delText xml:space="preserve">to </w:delText>
          </w:r>
        </w:del>
        <w:r w:rsidRPr="00326CB5">
          <w:rPr>
            <w:i/>
            <w:iCs/>
          </w:rPr>
          <w:t xml:space="preserve">gain more competition points in </w:t>
        </w:r>
      </w:moveTo>
      <w:ins w:id="53138" w:author="pete jones" w:date="2022-04-01T15:43:00Z">
        <w:r w:rsidR="006B22A5">
          <w:rPr>
            <w:i/>
            <w:iCs/>
          </w:rPr>
          <w:t>presenting</w:t>
        </w:r>
      </w:ins>
      <w:moveTo w:id="53139" w:author="pete jones" w:date="2022-01-04T14:04:00Z">
        <w:del w:id="53140" w:author="pete jones" w:date="2022-04-01T15:43:00Z">
          <w:r w:rsidRPr="00326CB5" w:rsidDel="006B22A5">
            <w:rPr>
              <w:i/>
              <w:iCs/>
            </w:rPr>
            <w:delText>presentation of</w:delText>
          </w:r>
        </w:del>
        <w:r w:rsidRPr="00326CB5">
          <w:rPr>
            <w:i/>
            <w:iCs/>
          </w:rPr>
          <w:t xml:space="preserve"> business plans and design</w:t>
        </w:r>
      </w:moveTo>
      <w:ins w:id="53141" w:author="pete jones" w:date="2022-04-01T15:44:00Z">
        <w:r w:rsidR="006B22A5">
          <w:rPr>
            <w:i/>
            <w:iCs/>
          </w:rPr>
          <w:t>s</w:t>
        </w:r>
      </w:ins>
      <w:moveTo w:id="53142" w:author="pete jones" w:date="2022-01-04T14:04:00Z">
        <w:r w:rsidRPr="00326CB5">
          <w:rPr>
            <w:i/>
            <w:iCs/>
          </w:rPr>
          <w:t xml:space="preserve">. We improved our ranking by six places over 2018 results and 30 </w:t>
        </w:r>
        <w:del w:id="53143" w:author="pete jones" w:date="2022-04-01T14:36:00Z">
          <w:r w:rsidRPr="00326CB5" w:rsidDel="00580BEA">
            <w:rPr>
              <w:i/>
              <w:iCs/>
            </w:rPr>
            <w:delText>place</w:delText>
          </w:r>
        </w:del>
      </w:moveTo>
      <w:ins w:id="53144" w:author="pete jones" w:date="2022-04-01T14:36:00Z">
        <w:r w:rsidR="00580BEA">
          <w:rPr>
            <w:i/>
            <w:iCs/>
          </w:rPr>
          <w:t>standing</w:t>
        </w:r>
      </w:ins>
      <w:moveTo w:id="53145" w:author="pete jones" w:date="2022-01-04T14:04:00Z">
        <w:r w:rsidRPr="00326CB5">
          <w:rPr>
            <w:i/>
            <w:iCs/>
          </w:rPr>
          <w:t>s over 2019 results. (L6 student)</w:t>
        </w:r>
      </w:moveTo>
    </w:p>
    <w:p w14:paraId="1B0E8D99" w14:textId="40D3FE31" w:rsidR="00603868" w:rsidDel="00603868" w:rsidRDefault="00603868" w:rsidP="00603868">
      <w:pPr>
        <w:numPr>
          <w:ilvl w:val="0"/>
          <w:numId w:val="120"/>
        </w:numPr>
        <w:rPr>
          <w:del w:id="53146" w:author="pete jones" w:date="2022-01-04T14:04:00Z"/>
          <w:i/>
          <w:iCs/>
        </w:rPr>
      </w:pPr>
      <w:moveTo w:id="53147" w:author="pete jones" w:date="2022-01-04T14:04:00Z">
        <w:r w:rsidRPr="00326CB5">
          <w:rPr>
            <w:i/>
            <w:iCs/>
          </w:rPr>
          <w:t>Focussing on creating an accurate digital twin using 3DX has improved the "right</w:t>
        </w:r>
        <w:del w:id="53148" w:author="pete jones" w:date="2022-03-30T12:16:00Z">
          <w:r w:rsidRPr="00326CB5" w:rsidDel="006E7D7D">
            <w:rPr>
              <w:i/>
              <w:iCs/>
            </w:rPr>
            <w:delText xml:space="preserve"> </w:delText>
          </w:r>
        </w:del>
      </w:moveTo>
      <w:ins w:id="53149" w:author="pete jones" w:date="2022-03-30T12:16:00Z">
        <w:r w:rsidR="006E7D7D">
          <w:rPr>
            <w:i/>
            <w:iCs/>
          </w:rPr>
          <w:t>-</w:t>
        </w:r>
      </w:ins>
      <w:moveTo w:id="53150" w:author="pete jones" w:date="2022-01-04T14:04:00Z">
        <w:r w:rsidRPr="00326CB5">
          <w:rPr>
            <w:i/>
            <w:iCs/>
          </w:rPr>
          <w:t>first</w:t>
        </w:r>
        <w:del w:id="53151" w:author="pete jones" w:date="2022-03-30T12:16:00Z">
          <w:r w:rsidRPr="00326CB5" w:rsidDel="006E7D7D">
            <w:rPr>
              <w:i/>
              <w:iCs/>
            </w:rPr>
            <w:delText xml:space="preserve"> </w:delText>
          </w:r>
        </w:del>
      </w:moveTo>
      <w:ins w:id="53152" w:author="pete jones" w:date="2022-03-30T12:16:00Z">
        <w:r w:rsidR="006E7D7D">
          <w:rPr>
            <w:i/>
            <w:iCs/>
          </w:rPr>
          <w:t>-</w:t>
        </w:r>
      </w:ins>
      <w:moveTo w:id="53153" w:author="pete jones" w:date="2022-01-04T14:04:00Z">
        <w:r w:rsidRPr="00326CB5">
          <w:rPr>
            <w:i/>
            <w:iCs/>
          </w:rPr>
          <w:t xml:space="preserve">time" assembly of the car. Covid halted our efforts to complete the physical </w:t>
        </w:r>
        <w:del w:id="53154" w:author="pete jones" w:date="2022-04-01T14:36:00Z">
          <w:r w:rsidRPr="00326CB5" w:rsidDel="00580BEA">
            <w:rPr>
              <w:i/>
              <w:iCs/>
            </w:rPr>
            <w:delText>car</w:delText>
          </w:r>
        </w:del>
      </w:moveTo>
      <w:ins w:id="53155" w:author="pete jones" w:date="2022-04-01T14:36:00Z">
        <w:r w:rsidR="00580BEA">
          <w:rPr>
            <w:i/>
            <w:iCs/>
          </w:rPr>
          <w:t>vehicle</w:t>
        </w:r>
      </w:ins>
      <w:moveTo w:id="53156" w:author="pete jones" w:date="2022-01-04T14:04:00Z">
        <w:r w:rsidRPr="00326CB5">
          <w:rPr>
            <w:i/>
            <w:iCs/>
          </w:rPr>
          <w:t xml:space="preserve"> in 2020</w:t>
        </w:r>
      </w:moveTo>
      <w:ins w:id="53157" w:author="pete jones" w:date="2022-04-01T14:36:00Z">
        <w:r w:rsidR="00580BEA">
          <w:rPr>
            <w:i/>
            <w:iCs/>
          </w:rPr>
          <w:t>,</w:t>
        </w:r>
      </w:ins>
      <w:moveTo w:id="53158" w:author="pete jones" w:date="2022-01-04T14:04:00Z">
        <w:r w:rsidRPr="00326CB5">
          <w:rPr>
            <w:i/>
            <w:iCs/>
          </w:rPr>
          <w:t xml:space="preserve"> but the 2019 car was more successful in scrutineering than the previous year. The 2020 prototype has improved many </w:t>
        </w:r>
        <w:del w:id="53159" w:author="pete jones" w:date="2022-04-01T14:36:00Z">
          <w:r w:rsidRPr="00326CB5" w:rsidDel="00580BEA">
            <w:rPr>
              <w:i/>
              <w:iCs/>
            </w:rPr>
            <w:delText>areas of the design including, final drive kinematics, braking efficiency,</w:delText>
          </w:r>
        </w:del>
      </w:moveTo>
      <w:ins w:id="53160" w:author="pete jones" w:date="2022-04-01T14:36:00Z">
        <w:r w:rsidR="00580BEA">
          <w:rPr>
            <w:i/>
            <w:iCs/>
          </w:rPr>
          <w:t>design areas, including final drive kinematics, braking efficiency, and</w:t>
        </w:r>
      </w:ins>
      <w:moveTo w:id="53161" w:author="pete jones" w:date="2022-01-04T14:04:00Z">
        <w:r w:rsidRPr="00326CB5">
          <w:rPr>
            <w:i/>
            <w:iCs/>
          </w:rPr>
          <w:t xml:space="preserve"> weight distributions. We now need to focus on bodywork design and manufacture</w:t>
        </w:r>
        <w:del w:id="53162" w:author="pete jones" w:date="2022-04-01T14:36:00Z">
          <w:r w:rsidRPr="00326CB5" w:rsidDel="00580BEA">
            <w:rPr>
              <w:i/>
              <w:iCs/>
            </w:rPr>
            <w:delText>,</w:delText>
          </w:r>
        </w:del>
        <w:r w:rsidRPr="00326CB5">
          <w:rPr>
            <w:i/>
            <w:iCs/>
          </w:rPr>
          <w:t xml:space="preserve"> and steering assemblies to improve our confidence in the digital twin. (L6 student).</w:t>
        </w:r>
      </w:moveTo>
    </w:p>
    <w:p w14:paraId="74893933" w14:textId="77777777" w:rsidR="00603868" w:rsidRPr="00326CB5" w:rsidRDefault="00603868" w:rsidP="00603868">
      <w:pPr>
        <w:numPr>
          <w:ilvl w:val="0"/>
          <w:numId w:val="120"/>
        </w:numPr>
        <w:rPr>
          <w:ins w:id="53163" w:author="pete jones" w:date="2022-01-04T14:04:00Z"/>
          <w:moveTo w:id="53164" w:author="pete jones" w:date="2022-01-04T14:04:00Z"/>
          <w:i/>
          <w:iCs/>
        </w:rPr>
      </w:pPr>
    </w:p>
    <w:p w14:paraId="3CDB7932" w14:textId="53411B56" w:rsidR="00603868" w:rsidRDefault="00603868">
      <w:pPr>
        <w:numPr>
          <w:ilvl w:val="0"/>
          <w:numId w:val="120"/>
        </w:numPr>
        <w:rPr>
          <w:ins w:id="53165" w:author="pete jones" w:date="2022-01-04T13:58:00Z"/>
        </w:rPr>
        <w:pPrChange w:id="53166" w:author="pete jones" w:date="2022-01-04T14:01:00Z">
          <w:pPr/>
        </w:pPrChange>
      </w:pPr>
      <w:moveTo w:id="53167" w:author="pete jones" w:date="2022-01-04T14:04:00Z">
        <w:r w:rsidRPr="00603868">
          <w:rPr>
            <w:i/>
            <w:iCs/>
          </w:rPr>
          <w:t xml:space="preserve">Improving collaboration between the teams and concentrating efforts to provide accurate engineering data to the assembly team will allow more time to test and gather </w:t>
        </w:r>
        <w:del w:id="53168" w:author="pete jones" w:date="2022-04-01T15:27:00Z">
          <w:r w:rsidRPr="00603868" w:rsidDel="009D7356">
            <w:rPr>
              <w:i/>
              <w:iCs/>
            </w:rPr>
            <w:delText>use</w:delText>
          </w:r>
        </w:del>
      </w:moveTo>
      <w:ins w:id="53169" w:author="pete jones" w:date="2022-04-01T15:27:00Z">
        <w:r w:rsidR="009D7356">
          <w:rPr>
            <w:i/>
            <w:iCs/>
          </w:rPr>
          <w:t>help</w:t>
        </w:r>
      </w:ins>
      <w:moveTo w:id="53170" w:author="pete jones" w:date="2022-01-04T14:04:00Z">
        <w:r w:rsidRPr="00603868">
          <w:rPr>
            <w:i/>
            <w:iCs/>
          </w:rPr>
          <w:t xml:space="preserve">ful feedback data to improve the design and integrate with our </w:t>
        </w:r>
        <w:del w:id="53171" w:author="pete jones" w:date="2022-04-01T15:27:00Z">
          <w:r w:rsidRPr="00603868" w:rsidDel="009D7356">
            <w:rPr>
              <w:i/>
              <w:iCs/>
            </w:rPr>
            <w:delText>main</w:delText>
          </w:r>
        </w:del>
      </w:moveTo>
      <w:ins w:id="53172" w:author="pete jones" w:date="2022-04-01T15:27:00Z">
        <w:r w:rsidR="009D7356">
          <w:rPr>
            <w:i/>
            <w:iCs/>
          </w:rPr>
          <w:t>primary</w:t>
        </w:r>
      </w:ins>
      <w:moveTo w:id="53173" w:author="pete jones" w:date="2022-01-04T14:04:00Z">
        <w:r w:rsidRPr="00603868">
          <w:rPr>
            <w:i/>
            <w:iCs/>
          </w:rPr>
          <w:t xml:space="preserve"> studies</w:t>
        </w:r>
      </w:moveTo>
      <w:moveToRangeEnd w:id="53041"/>
    </w:p>
    <w:p w14:paraId="51B8E16E" w14:textId="77777777" w:rsidR="00DC0417" w:rsidRPr="00C15005" w:rsidRDefault="00DC0417">
      <w:pPr>
        <w:rPr>
          <w:ins w:id="53174" w:author="pete jones" w:date="2022-01-04T11:19:00Z"/>
        </w:rPr>
        <w:pPrChange w:id="53175" w:author="pete jones" w:date="2022-01-04T13:55:00Z">
          <w:pPr>
            <w:keepNext/>
          </w:pPr>
        </w:pPrChange>
      </w:pPr>
    </w:p>
    <w:p w14:paraId="3D1D3F25" w14:textId="77777777" w:rsidR="008E4B87" w:rsidRPr="00FF6A71" w:rsidRDefault="008E4B87">
      <w:pPr>
        <w:rPr>
          <w:ins w:id="53176" w:author="pete jones" w:date="2022-01-04T11:06:00Z"/>
        </w:rPr>
        <w:pPrChange w:id="53177" w:author="pete jones" w:date="2022-01-04T11:57:00Z">
          <w:pPr>
            <w:jc w:val="left"/>
          </w:pPr>
        </w:pPrChange>
      </w:pPr>
    </w:p>
    <w:p w14:paraId="2A1D3850" w14:textId="31FCBA75" w:rsidR="00FA4BC3" w:rsidRDefault="00FA4BC3">
      <w:pPr>
        <w:spacing w:before="0" w:after="0" w:line="240" w:lineRule="auto"/>
        <w:jc w:val="left"/>
        <w:rPr>
          <w:ins w:id="53178" w:author="pete jones" w:date="2022-01-04T14:58:00Z"/>
        </w:rPr>
      </w:pPr>
      <w:ins w:id="53179" w:author="pete jones" w:date="2022-01-04T14:58:00Z">
        <w:r>
          <w:br w:type="page"/>
        </w:r>
      </w:ins>
    </w:p>
    <w:p w14:paraId="793E4042" w14:textId="77777777" w:rsidR="00965D4E" w:rsidRPr="00312F59" w:rsidRDefault="00965D4E">
      <w:pPr>
        <w:pStyle w:val="Heading2"/>
        <w:rPr>
          <w:ins w:id="53180" w:author="pete jones" w:date="2022-01-04T12:05:00Z"/>
        </w:rPr>
        <w:pPrChange w:id="53181" w:author="pete jones" w:date="2022-03-16T17:53:00Z">
          <w:pPr>
            <w:pStyle w:val="Heading1"/>
          </w:pPr>
        </w:pPrChange>
      </w:pPr>
      <w:bookmarkStart w:id="53182" w:name="_Toc99969899"/>
      <w:ins w:id="53183" w:author="pete jones" w:date="2022-01-04T12:05:00Z">
        <w:r w:rsidRPr="00C15005">
          <w:lastRenderedPageBreak/>
          <w:t>CDE_STEM Practitioners</w:t>
        </w:r>
        <w:bookmarkEnd w:id="53182"/>
      </w:ins>
    </w:p>
    <w:p w14:paraId="6434230E" w14:textId="217CE5A3" w:rsidR="00965D4E" w:rsidRPr="00FF6A71" w:rsidRDefault="00965D4E" w:rsidP="00965D4E">
      <w:pPr>
        <w:spacing w:line="276" w:lineRule="auto"/>
        <w:jc w:val="left"/>
        <w:rPr>
          <w:ins w:id="53184" w:author="pete jones" w:date="2022-01-04T12:05:00Z"/>
          <w:rFonts w:eastAsiaTheme="minorEastAsia"/>
        </w:rPr>
      </w:pPr>
      <w:ins w:id="53185" w:author="pete jones" w:date="2022-01-04T12:05:00Z">
        <w:r w:rsidRPr="00FF6A71">
          <w:rPr>
            <w:rFonts w:eastAsiaTheme="minorEastAsia"/>
          </w:rPr>
          <w:t xml:space="preserve">There were 6 respondents </w:t>
        </w:r>
      </w:ins>
      <w:ins w:id="53186" w:author="pete jones" w:date="2022-03-30T12:16:00Z">
        <w:r w:rsidR="006E7D7D">
          <w:rPr>
            <w:rFonts w:eastAsiaTheme="minorEastAsia"/>
          </w:rPr>
          <w:t>in</w:t>
        </w:r>
      </w:ins>
      <w:ins w:id="53187" w:author="pete jones" w:date="2022-01-04T12:05:00Z">
        <w:r w:rsidRPr="00FF6A71">
          <w:rPr>
            <w:rFonts w:eastAsiaTheme="minorEastAsia"/>
          </w:rPr>
          <w:t xml:space="preserve"> the survey. (N=6)</w:t>
        </w:r>
      </w:ins>
    </w:p>
    <w:p w14:paraId="3F31AC53" w14:textId="77777777" w:rsidR="00965D4E" w:rsidRPr="00FF6A71" w:rsidRDefault="00965D4E" w:rsidP="00965D4E">
      <w:pPr>
        <w:spacing w:line="276" w:lineRule="auto"/>
        <w:jc w:val="left"/>
        <w:rPr>
          <w:ins w:id="53188" w:author="pete jones" w:date="2022-01-04T12:05:00Z"/>
          <w:rFonts w:eastAsiaTheme="minorEastAsia"/>
        </w:rPr>
      </w:pPr>
      <w:ins w:id="53189" w:author="pete jones" w:date="2022-01-04T12:05:00Z">
        <w:r w:rsidRPr="00FF6A71">
          <w:rPr>
            <w:rFonts w:eastAsiaTheme="minorEastAsia"/>
          </w:rPr>
          <w:t>The questions use the same7 point Likert scale as follows:</w:t>
        </w:r>
      </w:ins>
    </w:p>
    <w:p w14:paraId="6FACB6A1" w14:textId="77777777" w:rsidR="00965D4E" w:rsidRPr="00FF6A71" w:rsidRDefault="00965D4E" w:rsidP="00965D4E">
      <w:pPr>
        <w:numPr>
          <w:ilvl w:val="0"/>
          <w:numId w:val="95"/>
        </w:numPr>
        <w:spacing w:before="0" w:after="0" w:line="240" w:lineRule="auto"/>
        <w:ind w:left="714" w:hanging="357"/>
        <w:jc w:val="left"/>
        <w:rPr>
          <w:ins w:id="53190" w:author="pete jones" w:date="2022-01-04T12:05:00Z"/>
          <w:rFonts w:eastAsiaTheme="minorEastAsia"/>
        </w:rPr>
      </w:pPr>
      <w:ins w:id="53191" w:author="pete jones" w:date="2022-01-04T12:05:00Z">
        <w:r w:rsidRPr="00FF6A71">
          <w:rPr>
            <w:rFonts w:eastAsiaTheme="minorEastAsia"/>
          </w:rPr>
          <w:t>Strongly agree</w:t>
        </w:r>
      </w:ins>
    </w:p>
    <w:p w14:paraId="4FE72D75" w14:textId="77777777" w:rsidR="00965D4E" w:rsidRPr="00FF6A71" w:rsidRDefault="00965D4E" w:rsidP="00965D4E">
      <w:pPr>
        <w:numPr>
          <w:ilvl w:val="0"/>
          <w:numId w:val="95"/>
        </w:numPr>
        <w:spacing w:before="0" w:after="0" w:line="240" w:lineRule="auto"/>
        <w:ind w:left="714" w:hanging="357"/>
        <w:jc w:val="left"/>
        <w:rPr>
          <w:ins w:id="53192" w:author="pete jones" w:date="2022-01-04T12:05:00Z"/>
          <w:rFonts w:eastAsiaTheme="minorEastAsia"/>
        </w:rPr>
      </w:pPr>
      <w:ins w:id="53193" w:author="pete jones" w:date="2022-01-04T12:05:00Z">
        <w:r w:rsidRPr="00FF6A71">
          <w:rPr>
            <w:rFonts w:eastAsiaTheme="minorEastAsia"/>
          </w:rPr>
          <w:t>Agree</w:t>
        </w:r>
      </w:ins>
    </w:p>
    <w:p w14:paraId="72C7BBCA" w14:textId="77777777" w:rsidR="00965D4E" w:rsidRPr="00FF6A71" w:rsidRDefault="00965D4E" w:rsidP="00965D4E">
      <w:pPr>
        <w:numPr>
          <w:ilvl w:val="0"/>
          <w:numId w:val="95"/>
        </w:numPr>
        <w:spacing w:before="0" w:after="0" w:line="240" w:lineRule="auto"/>
        <w:ind w:left="714" w:hanging="357"/>
        <w:jc w:val="left"/>
        <w:rPr>
          <w:ins w:id="53194" w:author="pete jones" w:date="2022-01-04T12:05:00Z"/>
          <w:rFonts w:eastAsiaTheme="minorEastAsia"/>
        </w:rPr>
      </w:pPr>
      <w:ins w:id="53195" w:author="pete jones" w:date="2022-01-04T12:05:00Z">
        <w:r w:rsidRPr="00FF6A71">
          <w:rPr>
            <w:rFonts w:eastAsiaTheme="minorEastAsia"/>
          </w:rPr>
          <w:t xml:space="preserve">Somewhat agree </w:t>
        </w:r>
      </w:ins>
    </w:p>
    <w:p w14:paraId="737C2FDD" w14:textId="77777777" w:rsidR="00965D4E" w:rsidRPr="00FF6A71" w:rsidRDefault="00965D4E" w:rsidP="00965D4E">
      <w:pPr>
        <w:numPr>
          <w:ilvl w:val="0"/>
          <w:numId w:val="95"/>
        </w:numPr>
        <w:spacing w:before="0" w:after="0" w:line="240" w:lineRule="auto"/>
        <w:ind w:left="714" w:hanging="357"/>
        <w:jc w:val="left"/>
        <w:rPr>
          <w:ins w:id="53196" w:author="pete jones" w:date="2022-01-04T12:05:00Z"/>
          <w:rFonts w:eastAsiaTheme="minorEastAsia"/>
        </w:rPr>
      </w:pPr>
      <w:ins w:id="53197" w:author="pete jones" w:date="2022-01-04T12:05:00Z">
        <w:r w:rsidRPr="00FF6A71">
          <w:rPr>
            <w:rFonts w:eastAsiaTheme="minorEastAsia"/>
          </w:rPr>
          <w:t>Neither agree nor disagree</w:t>
        </w:r>
      </w:ins>
    </w:p>
    <w:p w14:paraId="7E45184F" w14:textId="77777777" w:rsidR="00965D4E" w:rsidRPr="00FF6A71" w:rsidRDefault="00965D4E" w:rsidP="00965D4E">
      <w:pPr>
        <w:numPr>
          <w:ilvl w:val="0"/>
          <w:numId w:val="95"/>
        </w:numPr>
        <w:spacing w:before="0" w:after="0" w:line="240" w:lineRule="auto"/>
        <w:ind w:left="714" w:hanging="357"/>
        <w:jc w:val="left"/>
        <w:rPr>
          <w:ins w:id="53198" w:author="pete jones" w:date="2022-01-04T12:05:00Z"/>
          <w:rFonts w:eastAsiaTheme="minorEastAsia"/>
        </w:rPr>
      </w:pPr>
      <w:ins w:id="53199" w:author="pete jones" w:date="2022-01-04T12:05:00Z">
        <w:r w:rsidRPr="00FF6A71">
          <w:rPr>
            <w:rFonts w:eastAsiaTheme="minorEastAsia"/>
          </w:rPr>
          <w:t>Somewhat disagree</w:t>
        </w:r>
      </w:ins>
    </w:p>
    <w:p w14:paraId="3BC2859C" w14:textId="77777777" w:rsidR="00965D4E" w:rsidRPr="00FF6A71" w:rsidRDefault="00965D4E" w:rsidP="00965D4E">
      <w:pPr>
        <w:numPr>
          <w:ilvl w:val="0"/>
          <w:numId w:val="95"/>
        </w:numPr>
        <w:spacing w:before="0" w:after="0" w:line="240" w:lineRule="auto"/>
        <w:ind w:left="714" w:hanging="357"/>
        <w:jc w:val="left"/>
        <w:rPr>
          <w:ins w:id="53200" w:author="pete jones" w:date="2022-01-04T12:05:00Z"/>
          <w:rFonts w:eastAsiaTheme="minorEastAsia"/>
        </w:rPr>
      </w:pPr>
      <w:ins w:id="53201" w:author="pete jones" w:date="2022-01-04T12:05:00Z">
        <w:r w:rsidRPr="00FF6A71">
          <w:rPr>
            <w:rFonts w:eastAsiaTheme="minorEastAsia"/>
          </w:rPr>
          <w:t>Disagree</w:t>
        </w:r>
      </w:ins>
    </w:p>
    <w:p w14:paraId="308C95B4" w14:textId="77777777" w:rsidR="00965D4E" w:rsidRPr="00FF6A71" w:rsidRDefault="00965D4E" w:rsidP="00965D4E">
      <w:pPr>
        <w:numPr>
          <w:ilvl w:val="0"/>
          <w:numId w:val="95"/>
        </w:numPr>
        <w:spacing w:before="0" w:after="0" w:line="240" w:lineRule="auto"/>
        <w:ind w:left="714" w:hanging="357"/>
        <w:jc w:val="left"/>
        <w:rPr>
          <w:ins w:id="53202" w:author="pete jones" w:date="2022-01-04T12:05:00Z"/>
          <w:rFonts w:eastAsiaTheme="minorEastAsia"/>
        </w:rPr>
      </w:pPr>
      <w:ins w:id="53203" w:author="pete jones" w:date="2022-01-04T12:05:00Z">
        <w:r w:rsidRPr="00FF6A71">
          <w:rPr>
            <w:rFonts w:eastAsiaTheme="minorEastAsia"/>
          </w:rPr>
          <w:t>Strongly disagree</w:t>
        </w:r>
      </w:ins>
    </w:p>
    <w:p w14:paraId="72530EDB" w14:textId="77777777" w:rsidR="00965D4E" w:rsidRPr="00FF6A71" w:rsidRDefault="00965D4E" w:rsidP="00965D4E">
      <w:pPr>
        <w:keepNext/>
        <w:spacing w:after="240"/>
        <w:jc w:val="left"/>
        <w:rPr>
          <w:ins w:id="53204" w:author="pete jones" w:date="2022-01-04T12:05:00Z"/>
        </w:rPr>
      </w:pPr>
      <w:ins w:id="53205" w:author="pete jones" w:date="2022-01-04T12:05:00Z">
        <w:r w:rsidRPr="00FF6A71">
          <w:t xml:space="preserve">Q3 </w:t>
        </w:r>
        <w:r w:rsidRPr="00FF6A71">
          <w:rPr>
            <w:b/>
            <w:u w:val="single"/>
          </w:rPr>
          <w:t>The Application of Collaborative Digital Engineering (CDE) Process and Tools Within a Higher Educational Environment</w:t>
        </w:r>
      </w:ins>
    </w:p>
    <w:p w14:paraId="776DE8BB" w14:textId="2BD08A0B" w:rsidR="00965D4E" w:rsidRPr="00FF6A71" w:rsidRDefault="00965D4E" w:rsidP="00965D4E">
      <w:pPr>
        <w:keepNext/>
        <w:spacing w:after="240"/>
        <w:jc w:val="left"/>
        <w:rPr>
          <w:ins w:id="53206" w:author="pete jones" w:date="2022-01-04T12:05:00Z"/>
        </w:rPr>
      </w:pPr>
      <w:ins w:id="53207" w:author="pete jones" w:date="2022-01-04T12:05:00Z">
        <w:r w:rsidRPr="00FF6A71">
          <w:t xml:space="preserve">Q5 </w:t>
        </w:r>
        <w:r w:rsidRPr="00FF6A71">
          <w:rPr>
            <w:b/>
            <w:u w:val="single"/>
          </w:rPr>
          <w:t>What is the purpose of the study?</w:t>
        </w:r>
        <w:r w:rsidRPr="00FF6A71">
          <w:t xml:space="preserve">  Th</w:t>
        </w:r>
      </w:ins>
      <w:ins w:id="53208" w:author="pete jones" w:date="2022-03-30T12:16:00Z">
        <w:r w:rsidR="006E7D7D">
          <w:t>is research aim</w:t>
        </w:r>
      </w:ins>
      <w:ins w:id="53209" w:author="pete jones" w:date="2022-01-04T12:05:00Z">
        <w:r w:rsidRPr="00FF6A71">
          <w:t xml:space="preserve">s to define how a collaborative digital environment (CDE) may be implemented in higher education to enhance student learning and experiences and prepare students for their chosen careers in engineering.  The research will investigate opportunities within the curricula and assessment experience to integrate digital collaboration tools and enhance student learning for the future.  The focus will be to investigate opportunities to improve student experience within current curriculum frameworks while exploring opportunities to suggest </w:t>
        </w:r>
      </w:ins>
      <w:ins w:id="53210" w:author="pete jones" w:date="2022-03-30T12:17:00Z">
        <w:r w:rsidR="006E7D7D">
          <w:t xml:space="preserve">a </w:t>
        </w:r>
      </w:ins>
      <w:ins w:id="53211" w:author="pete jones" w:date="2022-01-04T12:05:00Z">
        <w:r w:rsidRPr="00FF6A71">
          <w:t xml:space="preserve">positive change in the light of current developments in educational change and </w:t>
        </w:r>
      </w:ins>
      <w:ins w:id="53212" w:author="pete jones" w:date="2022-04-01T14:36:00Z">
        <w:r w:rsidR="00580BEA">
          <w:t>its impact</w:t>
        </w:r>
      </w:ins>
      <w:ins w:id="53213" w:author="pete jones" w:date="2022-01-04T12:05:00Z">
        <w:r w:rsidRPr="00FF6A71">
          <w:t xml:space="preserve"> </w:t>
        </w:r>
      </w:ins>
      <w:ins w:id="53214" w:author="pete jones" w:date="2022-04-01T14:36:00Z">
        <w:r w:rsidR="00580BEA">
          <w:t xml:space="preserve">on </w:t>
        </w:r>
      </w:ins>
      <w:ins w:id="53215" w:author="pete jones" w:date="2022-03-30T12:17:00Z">
        <w:r w:rsidR="006E7D7D">
          <w:t xml:space="preserve">the </w:t>
        </w:r>
      </w:ins>
      <w:ins w:id="53216" w:author="pete jones" w:date="2022-01-04T12:05:00Z">
        <w:r w:rsidRPr="00FF6A71">
          <w:t>‘received’ curriculum post</w:t>
        </w:r>
      </w:ins>
      <w:ins w:id="53217" w:author="pete jones" w:date="2022-03-30T12:17:00Z">
        <w:r w:rsidR="006E7D7D">
          <w:t>-</w:t>
        </w:r>
      </w:ins>
      <w:ins w:id="53218" w:author="pete jones" w:date="2022-01-04T12:05:00Z">
        <w:r w:rsidRPr="00FF6A71">
          <w:t xml:space="preserve">2020. To help bring into focus the “missed opportunity” for higher education. The traditional curricula for mechanical engineering at </w:t>
        </w:r>
      </w:ins>
      <w:ins w:id="53219" w:author="pete jones" w:date="2022-03-30T12:17:00Z">
        <w:r w:rsidR="006E7D7D">
          <w:t xml:space="preserve">the </w:t>
        </w:r>
      </w:ins>
      <w:ins w:id="53220" w:author="pete jones" w:date="2022-01-04T12:05:00Z">
        <w:r w:rsidRPr="00FF6A71">
          <w:t>further education level ha</w:t>
        </w:r>
      </w:ins>
      <w:ins w:id="53221" w:author="pete jones" w:date="2022-03-30T12:17:00Z">
        <w:r w:rsidR="006E7D7D">
          <w:t>ve</w:t>
        </w:r>
      </w:ins>
      <w:ins w:id="53222" w:author="pete jones" w:date="2022-01-04T12:05:00Z">
        <w:r w:rsidRPr="00FF6A71">
          <w:t xml:space="preserve"> largely remained unchanged over the last 30 years. Modes of study and assessment have progressed, but the content remains driven </w:t>
        </w:r>
      </w:ins>
      <w:ins w:id="53223" w:author="pete jones" w:date="2022-03-30T12:17:00Z">
        <w:r w:rsidR="006E7D7D">
          <w:t>by</w:t>
        </w:r>
      </w:ins>
      <w:ins w:id="53224" w:author="pete jones" w:date="2022-01-04T12:05:00Z">
        <w:r w:rsidRPr="00FF6A71">
          <w:t xml:space="preserve"> </w:t>
        </w:r>
      </w:ins>
      <w:ins w:id="53225" w:author="pete jones" w:date="2022-03-30T12:17:00Z">
        <w:r w:rsidR="006E7D7D">
          <w:t xml:space="preserve">the </w:t>
        </w:r>
      </w:ins>
      <w:ins w:id="53226" w:author="pete jones" w:date="2022-01-04T12:05:00Z">
        <w:r w:rsidRPr="00FF6A71">
          <w:t xml:space="preserve">industrial needs of the previous decades. Delivery methods have not kept pace with the rapid change </w:t>
        </w:r>
      </w:ins>
      <w:ins w:id="53227" w:author="pete jones" w:date="2022-03-30T12:17:00Z">
        <w:r w:rsidR="006E7D7D">
          <w:t>in</w:t>
        </w:r>
      </w:ins>
      <w:ins w:id="53228" w:author="pete jones" w:date="2022-01-04T12:05:00Z">
        <w:r w:rsidRPr="00FF6A71">
          <w:t xml:space="preserve"> expectations and experiences of the post</w:t>
        </w:r>
      </w:ins>
      <w:ins w:id="53229" w:author="pete jones" w:date="2022-03-30T12:17:00Z">
        <w:r w:rsidR="006E7D7D">
          <w:t>-</w:t>
        </w:r>
      </w:ins>
      <w:ins w:id="53230" w:author="pete jones" w:date="2022-01-04T12:05:00Z">
        <w:r w:rsidRPr="00FF6A71">
          <w:t xml:space="preserve">millennial population </w:t>
        </w:r>
      </w:ins>
    </w:p>
    <w:p w14:paraId="4E8653D4" w14:textId="5FD2D665" w:rsidR="00965D4E" w:rsidRPr="00FF6A71" w:rsidRDefault="00965D4E">
      <w:pPr>
        <w:jc w:val="left"/>
        <w:rPr>
          <w:ins w:id="53231" w:author="pete jones" w:date="2022-01-04T12:05:00Z"/>
        </w:rPr>
        <w:pPrChange w:id="53232" w:author="pete jones" w:date="2022-01-04T12:06:00Z">
          <w:pPr>
            <w:keepNext/>
            <w:jc w:val="left"/>
          </w:pPr>
        </w:pPrChange>
      </w:pPr>
      <w:ins w:id="53233" w:author="pete jones" w:date="2022-01-04T12:05:00Z">
        <w:r w:rsidRPr="00FF6A71">
          <w:rPr>
            <w:b/>
            <w:u w:val="single"/>
          </w:rPr>
          <w:t>The research aims to address:</w:t>
        </w:r>
        <w:r w:rsidRPr="00FF6A71">
          <w:t xml:space="preserve"> How a CDE infrastructure can be deployed in a collaborative environment in Higher Education and significantly enhance teaching and learning? What will a CDE roadmap for education look like</w:t>
        </w:r>
      </w:ins>
      <w:ins w:id="53234" w:author="pete jones" w:date="2022-04-01T14:36:00Z">
        <w:r w:rsidR="00580BEA">
          <w:t>,</w:t>
        </w:r>
      </w:ins>
      <w:ins w:id="53235" w:author="pete jones" w:date="2022-01-04T12:05:00Z">
        <w:r w:rsidRPr="00FF6A71">
          <w:t xml:space="preserve"> and how it will be evaluated? What will be the effects on the curriculum? </w:t>
        </w:r>
        <w:r w:rsidRPr="00FF6A71">
          <w:tab/>
          <w:t xml:space="preserve">What will be the effects on student learning and experiences? How will CDE provide a real-world experience as an essential part of </w:t>
        </w:r>
        <w:r w:rsidRPr="00FF6A71">
          <w:lastRenderedPageBreak/>
          <w:t xml:space="preserve">Engineering curricula? How will CDE concepts be delivered in universities, and can those concepts be provided without adding additional layers of training for students to meet the demands of employers    </w:t>
        </w:r>
        <w:r w:rsidRPr="00FF6A71">
          <w:br/>
          <w:t xml:space="preserve">Q7 </w:t>
        </w:r>
        <w:r w:rsidRPr="00FF6A71">
          <w:rPr>
            <w:b/>
            <w:u w:val="single"/>
          </w:rPr>
          <w:t>Why have I been invited to take part?</w:t>
        </w:r>
        <w:r w:rsidRPr="00FF6A71">
          <w:t xml:space="preserve">  Tomorrow’s students </w:t>
        </w:r>
      </w:ins>
      <w:ins w:id="53236" w:author="pete jones" w:date="2022-04-01T14:36:00Z">
        <w:r w:rsidR="00580BEA">
          <w:t>will increasingly</w:t>
        </w:r>
      </w:ins>
      <w:ins w:id="53237" w:author="pete jones" w:date="2022-01-04T12:05:00Z">
        <w:r w:rsidRPr="00FF6A71">
          <w:t xml:space="preserve"> meet CDE methodologies and require learning experiences that improve their employability. Deploying modern working practices using CDE functionality within an engineering education experience will </w:t>
        </w:r>
      </w:ins>
      <w:ins w:id="53238" w:author="pete jones" w:date="2022-04-01T14:36:00Z">
        <w:r w:rsidR="00580BEA">
          <w:t>allow</w:t>
        </w:r>
      </w:ins>
      <w:ins w:id="53239" w:author="pete jones" w:date="2022-01-04T12:05:00Z">
        <w:r w:rsidRPr="00FF6A71">
          <w:t xml:space="preserve"> learners in higher education to gain that experience during their studies.  </w:t>
        </w:r>
        <w:r w:rsidRPr="00FF6A71">
          <w:br/>
          <w:t xml:space="preserve">Q9 </w:t>
        </w:r>
        <w:r w:rsidRPr="00FF6A71">
          <w:rPr>
            <w:b/>
          </w:rPr>
          <w:t>21st Century Skills and Industry 4</w:t>
        </w:r>
        <w:r w:rsidRPr="00FF6A71">
          <w:br/>
        </w:r>
        <w:r w:rsidRPr="00FF6A71">
          <w:rPr>
            <w:b/>
          </w:rPr>
          <w:t>•</w:t>
        </w:r>
        <w:r w:rsidRPr="00FF6A71">
          <w:rPr>
            <w:b/>
          </w:rPr>
          <w:tab/>
          <w:t>How is STEM being integrated into primary and secondary education?</w:t>
        </w:r>
        <w:r w:rsidRPr="00FF6A71">
          <w:br/>
          <w:t>•</w:t>
        </w:r>
        <w:r w:rsidRPr="00FF6A71">
          <w:tab/>
          <w:t xml:space="preserve">What has been the benefit / </w:t>
        </w:r>
        <w:r w:rsidRPr="00FF6A71">
          <w:rPr>
            <w:b/>
          </w:rPr>
          <w:t>dis-benefit</w:t>
        </w:r>
        <w:r w:rsidRPr="00FF6A71">
          <w:t> of STEM?</w:t>
        </w:r>
        <w:r w:rsidRPr="00FF6A71">
          <w:br/>
          <w:t>Q1 I believe that STEM fosters a lifelong love of learning</w:t>
        </w:r>
      </w:ins>
    </w:p>
    <w:tbl>
      <w:tblPr>
        <w:tblStyle w:val="TableGrid"/>
        <w:tblW w:w="0" w:type="auto"/>
        <w:jc w:val="center"/>
        <w:tblLook w:val="04A0" w:firstRow="1" w:lastRow="0" w:firstColumn="1" w:lastColumn="0" w:noHBand="0" w:noVBand="1"/>
        <w:tblPrChange w:id="53240" w:author="pete jones" w:date="2022-01-04T12:07: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3241">
          <w:tblGrid>
            <w:gridCol w:w="814"/>
            <w:gridCol w:w="814"/>
            <w:gridCol w:w="814"/>
            <w:gridCol w:w="814"/>
            <w:gridCol w:w="692"/>
            <w:gridCol w:w="692"/>
            <w:gridCol w:w="692"/>
            <w:gridCol w:w="692"/>
          </w:tblGrid>
        </w:tblGridChange>
      </w:tblGrid>
      <w:tr w:rsidR="00965D4E" w:rsidRPr="00FF6A71" w14:paraId="4275DDB2" w14:textId="77777777" w:rsidTr="00965D4E">
        <w:trPr>
          <w:trHeight w:val="300"/>
          <w:jc w:val="center"/>
          <w:ins w:id="53242" w:author="pete jones" w:date="2022-01-04T12:05:00Z"/>
          <w:trPrChange w:id="53243" w:author="pete jones" w:date="2022-01-04T12:07:00Z">
            <w:trPr>
              <w:trHeight w:val="300"/>
              <w:jc w:val="center"/>
            </w:trPr>
          </w:trPrChange>
        </w:trPr>
        <w:tc>
          <w:tcPr>
            <w:tcW w:w="814" w:type="dxa"/>
            <w:shd w:val="clear" w:color="auto" w:fill="E7E6E6" w:themeFill="background2"/>
            <w:vAlign w:val="center"/>
            <w:tcPrChange w:id="53244" w:author="pete jones" w:date="2022-01-04T12:07:00Z">
              <w:tcPr>
                <w:tcW w:w="814" w:type="dxa"/>
                <w:tcBorders>
                  <w:bottom w:val="single" w:sz="4" w:space="0" w:color="auto"/>
                </w:tcBorders>
                <w:shd w:val="clear" w:color="auto" w:fill="E7E6E6" w:themeFill="background2"/>
                <w:vAlign w:val="center"/>
              </w:tcPr>
            </w:tcPrChange>
          </w:tcPr>
          <w:p w14:paraId="124ADCA3" w14:textId="77777777" w:rsidR="00965D4E" w:rsidRPr="00FF6A71" w:rsidRDefault="00965D4E">
            <w:pPr>
              <w:spacing w:before="0" w:after="0" w:line="240" w:lineRule="auto"/>
              <w:rPr>
                <w:ins w:id="53245" w:author="pete jones" w:date="2022-01-04T12:05:00Z"/>
                <w:rFonts w:cstheme="minorHAnsi"/>
                <w:b/>
                <w:bCs/>
              </w:rPr>
              <w:pPrChange w:id="53246" w:author="pete jones" w:date="2022-01-04T12:07:00Z">
                <w:pPr>
                  <w:keepNext/>
                </w:pPr>
              </w:pPrChange>
            </w:pPr>
            <w:ins w:id="53247" w:author="pete jones" w:date="2022-01-04T12:05:00Z">
              <w:r w:rsidRPr="00FF6A71">
                <w:rPr>
                  <w:rFonts w:cstheme="minorHAnsi"/>
                  <w:b/>
                  <w:bCs/>
                </w:rPr>
                <w:t>scale</w:t>
              </w:r>
            </w:ins>
          </w:p>
        </w:tc>
        <w:tc>
          <w:tcPr>
            <w:tcW w:w="814" w:type="dxa"/>
            <w:shd w:val="clear" w:color="auto" w:fill="E7E6E6" w:themeFill="background2"/>
            <w:noWrap/>
            <w:vAlign w:val="center"/>
            <w:tcPrChange w:id="53248" w:author="pete jones" w:date="2022-01-04T12:07:00Z">
              <w:tcPr>
                <w:tcW w:w="814" w:type="dxa"/>
                <w:tcBorders>
                  <w:bottom w:val="single" w:sz="4" w:space="0" w:color="auto"/>
                </w:tcBorders>
                <w:shd w:val="clear" w:color="auto" w:fill="E7E6E6" w:themeFill="background2"/>
                <w:noWrap/>
                <w:vAlign w:val="center"/>
              </w:tcPr>
            </w:tcPrChange>
          </w:tcPr>
          <w:p w14:paraId="5CFF0CEA" w14:textId="77777777" w:rsidR="00965D4E" w:rsidRPr="00FF6A71" w:rsidRDefault="00965D4E">
            <w:pPr>
              <w:spacing w:before="0" w:after="0" w:line="240" w:lineRule="auto"/>
              <w:rPr>
                <w:ins w:id="53249" w:author="pete jones" w:date="2022-01-04T12:05:00Z"/>
                <w:rFonts w:cstheme="minorHAnsi"/>
                <w:b/>
                <w:bCs/>
              </w:rPr>
              <w:pPrChange w:id="53250" w:author="pete jones" w:date="2022-01-04T12:07:00Z">
                <w:pPr>
                  <w:keepNext/>
                </w:pPr>
              </w:pPrChange>
            </w:pPr>
            <w:ins w:id="53251" w:author="pete jones" w:date="2022-01-04T12:05:00Z">
              <w:r w:rsidRPr="00FF6A71">
                <w:rPr>
                  <w:rFonts w:cstheme="minorHAnsi"/>
                  <w:b/>
                  <w:bCs/>
                </w:rPr>
                <w:t>1</w:t>
              </w:r>
            </w:ins>
          </w:p>
        </w:tc>
        <w:tc>
          <w:tcPr>
            <w:tcW w:w="814" w:type="dxa"/>
            <w:shd w:val="clear" w:color="auto" w:fill="E7E6E6" w:themeFill="background2"/>
            <w:noWrap/>
            <w:vAlign w:val="center"/>
            <w:tcPrChange w:id="53252" w:author="pete jones" w:date="2022-01-04T12:07:00Z">
              <w:tcPr>
                <w:tcW w:w="814" w:type="dxa"/>
                <w:tcBorders>
                  <w:bottom w:val="single" w:sz="4" w:space="0" w:color="auto"/>
                </w:tcBorders>
                <w:shd w:val="clear" w:color="auto" w:fill="E7E6E6" w:themeFill="background2"/>
                <w:noWrap/>
                <w:vAlign w:val="center"/>
              </w:tcPr>
            </w:tcPrChange>
          </w:tcPr>
          <w:p w14:paraId="3F9F5396" w14:textId="77777777" w:rsidR="00965D4E" w:rsidRPr="00FF6A71" w:rsidRDefault="00965D4E">
            <w:pPr>
              <w:spacing w:before="0" w:after="0" w:line="240" w:lineRule="auto"/>
              <w:rPr>
                <w:ins w:id="53253" w:author="pete jones" w:date="2022-01-04T12:05:00Z"/>
                <w:rFonts w:cstheme="minorHAnsi"/>
                <w:b/>
                <w:bCs/>
              </w:rPr>
              <w:pPrChange w:id="53254" w:author="pete jones" w:date="2022-01-04T12:07:00Z">
                <w:pPr>
                  <w:keepNext/>
                </w:pPr>
              </w:pPrChange>
            </w:pPr>
            <w:ins w:id="53255" w:author="pete jones" w:date="2022-01-04T12:05:00Z">
              <w:r w:rsidRPr="00FF6A71">
                <w:rPr>
                  <w:rFonts w:cstheme="minorHAnsi"/>
                  <w:b/>
                  <w:bCs/>
                </w:rPr>
                <w:t>2</w:t>
              </w:r>
            </w:ins>
          </w:p>
        </w:tc>
        <w:tc>
          <w:tcPr>
            <w:tcW w:w="814" w:type="dxa"/>
            <w:shd w:val="clear" w:color="auto" w:fill="E7E6E6" w:themeFill="background2"/>
            <w:noWrap/>
            <w:vAlign w:val="center"/>
            <w:tcPrChange w:id="53256" w:author="pete jones" w:date="2022-01-04T12:07:00Z">
              <w:tcPr>
                <w:tcW w:w="814" w:type="dxa"/>
                <w:tcBorders>
                  <w:bottom w:val="single" w:sz="4" w:space="0" w:color="auto"/>
                </w:tcBorders>
                <w:shd w:val="clear" w:color="auto" w:fill="E7E6E6" w:themeFill="background2"/>
                <w:noWrap/>
                <w:vAlign w:val="center"/>
              </w:tcPr>
            </w:tcPrChange>
          </w:tcPr>
          <w:p w14:paraId="5E566E84" w14:textId="77777777" w:rsidR="00965D4E" w:rsidRPr="00FF6A71" w:rsidRDefault="00965D4E">
            <w:pPr>
              <w:spacing w:before="0" w:after="0" w:line="240" w:lineRule="auto"/>
              <w:rPr>
                <w:ins w:id="53257" w:author="pete jones" w:date="2022-01-04T12:05:00Z"/>
                <w:rFonts w:cstheme="minorHAnsi"/>
                <w:b/>
                <w:bCs/>
              </w:rPr>
              <w:pPrChange w:id="53258" w:author="pete jones" w:date="2022-01-04T12:07:00Z">
                <w:pPr>
                  <w:keepNext/>
                </w:pPr>
              </w:pPrChange>
            </w:pPr>
            <w:ins w:id="53259" w:author="pete jones" w:date="2022-01-04T12:05:00Z">
              <w:r w:rsidRPr="00FF6A71">
                <w:rPr>
                  <w:rFonts w:cstheme="minorHAnsi"/>
                  <w:b/>
                  <w:bCs/>
                </w:rPr>
                <w:t>3</w:t>
              </w:r>
            </w:ins>
          </w:p>
        </w:tc>
        <w:tc>
          <w:tcPr>
            <w:tcW w:w="692" w:type="dxa"/>
            <w:shd w:val="clear" w:color="auto" w:fill="E7E6E6" w:themeFill="background2"/>
            <w:noWrap/>
            <w:vAlign w:val="center"/>
            <w:tcPrChange w:id="53260" w:author="pete jones" w:date="2022-01-04T12:07:00Z">
              <w:tcPr>
                <w:tcW w:w="692" w:type="dxa"/>
                <w:tcBorders>
                  <w:bottom w:val="single" w:sz="4" w:space="0" w:color="auto"/>
                </w:tcBorders>
                <w:shd w:val="clear" w:color="auto" w:fill="E7E6E6" w:themeFill="background2"/>
                <w:noWrap/>
                <w:vAlign w:val="center"/>
              </w:tcPr>
            </w:tcPrChange>
          </w:tcPr>
          <w:p w14:paraId="34DAB3AB" w14:textId="77777777" w:rsidR="00965D4E" w:rsidRPr="00FF6A71" w:rsidRDefault="00965D4E">
            <w:pPr>
              <w:spacing w:before="0" w:after="0" w:line="240" w:lineRule="auto"/>
              <w:rPr>
                <w:ins w:id="53261" w:author="pete jones" w:date="2022-01-04T12:05:00Z"/>
                <w:rFonts w:cstheme="minorHAnsi"/>
                <w:b/>
                <w:bCs/>
              </w:rPr>
              <w:pPrChange w:id="53262" w:author="pete jones" w:date="2022-01-04T12:07:00Z">
                <w:pPr>
                  <w:keepNext/>
                </w:pPr>
              </w:pPrChange>
            </w:pPr>
            <w:ins w:id="53263" w:author="pete jones" w:date="2022-01-04T12:05:00Z">
              <w:r w:rsidRPr="00FF6A71">
                <w:rPr>
                  <w:rFonts w:cstheme="minorHAnsi"/>
                  <w:b/>
                  <w:bCs/>
                </w:rPr>
                <w:t>4</w:t>
              </w:r>
            </w:ins>
          </w:p>
        </w:tc>
        <w:tc>
          <w:tcPr>
            <w:tcW w:w="692" w:type="dxa"/>
            <w:shd w:val="clear" w:color="auto" w:fill="E7E6E6" w:themeFill="background2"/>
            <w:noWrap/>
            <w:vAlign w:val="center"/>
            <w:tcPrChange w:id="53264" w:author="pete jones" w:date="2022-01-04T12:07:00Z">
              <w:tcPr>
                <w:tcW w:w="692" w:type="dxa"/>
                <w:tcBorders>
                  <w:bottom w:val="single" w:sz="4" w:space="0" w:color="auto"/>
                </w:tcBorders>
                <w:shd w:val="clear" w:color="auto" w:fill="E7E6E6" w:themeFill="background2"/>
                <w:noWrap/>
                <w:vAlign w:val="center"/>
              </w:tcPr>
            </w:tcPrChange>
          </w:tcPr>
          <w:p w14:paraId="452B684F" w14:textId="77777777" w:rsidR="00965D4E" w:rsidRPr="00FF6A71" w:rsidRDefault="00965D4E">
            <w:pPr>
              <w:spacing w:before="0" w:after="0" w:line="240" w:lineRule="auto"/>
              <w:rPr>
                <w:ins w:id="53265" w:author="pete jones" w:date="2022-01-04T12:05:00Z"/>
                <w:rFonts w:cstheme="minorHAnsi"/>
                <w:b/>
                <w:bCs/>
              </w:rPr>
              <w:pPrChange w:id="53266" w:author="pete jones" w:date="2022-01-04T12:07:00Z">
                <w:pPr>
                  <w:keepNext/>
                </w:pPr>
              </w:pPrChange>
            </w:pPr>
            <w:ins w:id="53267" w:author="pete jones" w:date="2022-01-04T12:05:00Z">
              <w:r w:rsidRPr="00FF6A71">
                <w:rPr>
                  <w:rFonts w:cstheme="minorHAnsi"/>
                  <w:b/>
                  <w:bCs/>
                </w:rPr>
                <w:t>5</w:t>
              </w:r>
            </w:ins>
          </w:p>
        </w:tc>
        <w:tc>
          <w:tcPr>
            <w:tcW w:w="692" w:type="dxa"/>
            <w:shd w:val="clear" w:color="auto" w:fill="E7E6E6" w:themeFill="background2"/>
            <w:noWrap/>
            <w:vAlign w:val="center"/>
            <w:tcPrChange w:id="53268" w:author="pete jones" w:date="2022-01-04T12:07:00Z">
              <w:tcPr>
                <w:tcW w:w="692" w:type="dxa"/>
                <w:tcBorders>
                  <w:bottom w:val="single" w:sz="4" w:space="0" w:color="auto"/>
                </w:tcBorders>
                <w:shd w:val="clear" w:color="auto" w:fill="E7E6E6" w:themeFill="background2"/>
                <w:noWrap/>
                <w:vAlign w:val="center"/>
              </w:tcPr>
            </w:tcPrChange>
          </w:tcPr>
          <w:p w14:paraId="2D4D7997" w14:textId="77777777" w:rsidR="00965D4E" w:rsidRPr="00FF6A71" w:rsidRDefault="00965D4E">
            <w:pPr>
              <w:spacing w:before="0" w:after="0" w:line="240" w:lineRule="auto"/>
              <w:rPr>
                <w:ins w:id="53269" w:author="pete jones" w:date="2022-01-04T12:05:00Z"/>
                <w:rFonts w:cstheme="minorHAnsi"/>
                <w:b/>
                <w:bCs/>
              </w:rPr>
              <w:pPrChange w:id="53270" w:author="pete jones" w:date="2022-01-04T12:07:00Z">
                <w:pPr>
                  <w:keepNext/>
                </w:pPr>
              </w:pPrChange>
            </w:pPr>
            <w:ins w:id="53271" w:author="pete jones" w:date="2022-01-04T12:05:00Z">
              <w:r w:rsidRPr="00FF6A71">
                <w:rPr>
                  <w:rFonts w:cstheme="minorHAnsi"/>
                  <w:b/>
                  <w:bCs/>
                </w:rPr>
                <w:t>6</w:t>
              </w:r>
            </w:ins>
          </w:p>
        </w:tc>
        <w:tc>
          <w:tcPr>
            <w:tcW w:w="692" w:type="dxa"/>
            <w:shd w:val="clear" w:color="auto" w:fill="E7E6E6" w:themeFill="background2"/>
            <w:noWrap/>
            <w:vAlign w:val="center"/>
            <w:tcPrChange w:id="53272" w:author="pete jones" w:date="2022-01-04T12:07:00Z">
              <w:tcPr>
                <w:tcW w:w="692" w:type="dxa"/>
                <w:tcBorders>
                  <w:bottom w:val="single" w:sz="4" w:space="0" w:color="auto"/>
                </w:tcBorders>
                <w:shd w:val="clear" w:color="auto" w:fill="E7E6E6" w:themeFill="background2"/>
                <w:noWrap/>
                <w:vAlign w:val="center"/>
              </w:tcPr>
            </w:tcPrChange>
          </w:tcPr>
          <w:p w14:paraId="103E55FF" w14:textId="77777777" w:rsidR="00965D4E" w:rsidRPr="00FF6A71" w:rsidRDefault="00965D4E">
            <w:pPr>
              <w:spacing w:before="0" w:after="0" w:line="240" w:lineRule="auto"/>
              <w:rPr>
                <w:ins w:id="53273" w:author="pete jones" w:date="2022-01-04T12:05:00Z"/>
                <w:rFonts w:cstheme="minorHAnsi"/>
                <w:b/>
                <w:bCs/>
              </w:rPr>
              <w:pPrChange w:id="53274" w:author="pete jones" w:date="2022-01-04T12:07:00Z">
                <w:pPr>
                  <w:keepNext/>
                </w:pPr>
              </w:pPrChange>
            </w:pPr>
            <w:ins w:id="53275" w:author="pete jones" w:date="2022-01-04T12:05:00Z">
              <w:r w:rsidRPr="00FF6A71">
                <w:rPr>
                  <w:rFonts w:cstheme="minorHAnsi"/>
                  <w:b/>
                  <w:bCs/>
                </w:rPr>
                <w:t>7</w:t>
              </w:r>
            </w:ins>
          </w:p>
        </w:tc>
      </w:tr>
      <w:tr w:rsidR="00965D4E" w:rsidRPr="00FF6A71" w14:paraId="426F39A1" w14:textId="77777777" w:rsidTr="00965D4E">
        <w:trPr>
          <w:trHeight w:val="300"/>
          <w:jc w:val="center"/>
          <w:ins w:id="53276" w:author="pete jones" w:date="2022-01-04T12:05:00Z"/>
          <w:trPrChange w:id="53277" w:author="pete jones" w:date="2022-01-04T12:07:00Z">
            <w:trPr>
              <w:trHeight w:val="300"/>
              <w:jc w:val="center"/>
            </w:trPr>
          </w:trPrChange>
        </w:trPr>
        <w:tc>
          <w:tcPr>
            <w:tcW w:w="814" w:type="dxa"/>
            <w:vAlign w:val="center"/>
            <w:tcPrChange w:id="53278" w:author="pete jones" w:date="2022-01-04T12:07:00Z">
              <w:tcPr>
                <w:tcW w:w="814" w:type="dxa"/>
                <w:tcBorders>
                  <w:right w:val="single" w:sz="4" w:space="0" w:color="auto"/>
                </w:tcBorders>
                <w:vAlign w:val="center"/>
              </w:tcPr>
            </w:tcPrChange>
          </w:tcPr>
          <w:p w14:paraId="3EC6C922" w14:textId="77777777" w:rsidR="00965D4E" w:rsidRPr="00FF6A71" w:rsidRDefault="00965D4E">
            <w:pPr>
              <w:spacing w:before="0" w:after="0" w:line="240" w:lineRule="auto"/>
              <w:rPr>
                <w:ins w:id="53279" w:author="pete jones" w:date="2022-01-04T12:05:00Z"/>
                <w:rFonts w:cstheme="minorHAnsi"/>
                <w:b/>
                <w:bCs/>
              </w:rPr>
              <w:pPrChange w:id="53280" w:author="pete jones" w:date="2022-01-04T12:07:00Z">
                <w:pPr>
                  <w:keepNext/>
                </w:pPr>
              </w:pPrChange>
            </w:pPr>
            <w:ins w:id="53281" w:author="pete jones" w:date="2022-01-04T12:05:00Z">
              <w:r w:rsidRPr="00FF6A71">
                <w:rPr>
                  <w:rFonts w:cstheme="minorHAnsi"/>
                  <w:b/>
                  <w:bCs/>
                </w:rPr>
                <w:t>%</w:t>
              </w:r>
            </w:ins>
          </w:p>
        </w:tc>
        <w:tc>
          <w:tcPr>
            <w:tcW w:w="814" w:type="dxa"/>
            <w:shd w:val="clear" w:color="auto" w:fill="auto"/>
            <w:noWrap/>
            <w:vAlign w:val="bottom"/>
            <w:tcPrChange w:id="53282" w:author="pete jones" w:date="2022-01-04T12:07:00Z">
              <w:tcPr>
                <w:tcW w:w="814" w:type="dxa"/>
                <w:tcBorders>
                  <w:top w:val="nil"/>
                  <w:left w:val="nil"/>
                  <w:bottom w:val="nil"/>
                  <w:right w:val="nil"/>
                </w:tcBorders>
                <w:shd w:val="clear" w:color="auto" w:fill="auto"/>
                <w:noWrap/>
                <w:vAlign w:val="bottom"/>
              </w:tcPr>
            </w:tcPrChange>
          </w:tcPr>
          <w:p w14:paraId="6B1F0487" w14:textId="77777777" w:rsidR="00965D4E" w:rsidRPr="00FF6A71" w:rsidRDefault="00965D4E">
            <w:pPr>
              <w:spacing w:before="0" w:after="0" w:line="240" w:lineRule="auto"/>
              <w:rPr>
                <w:ins w:id="53283" w:author="pete jones" w:date="2022-01-04T12:05:00Z"/>
                <w:rFonts w:cs="Calibri"/>
                <w:color w:val="000000"/>
                <w:sz w:val="22"/>
                <w:szCs w:val="22"/>
              </w:rPr>
              <w:pPrChange w:id="53284" w:author="pete jones" w:date="2022-01-04T12:07:00Z">
                <w:pPr>
                  <w:keepNext/>
                </w:pPr>
              </w:pPrChange>
            </w:pPr>
            <w:ins w:id="53285" w:author="pete jones" w:date="2022-01-04T12:05:00Z">
              <w:r w:rsidRPr="00FF6A71">
                <w:rPr>
                  <w:rFonts w:cs="Calibri"/>
                  <w:color w:val="000000"/>
                  <w:sz w:val="22"/>
                  <w:szCs w:val="22"/>
                </w:rPr>
                <w:t>17%</w:t>
              </w:r>
            </w:ins>
          </w:p>
        </w:tc>
        <w:tc>
          <w:tcPr>
            <w:tcW w:w="814" w:type="dxa"/>
            <w:shd w:val="clear" w:color="auto" w:fill="auto"/>
            <w:noWrap/>
            <w:vAlign w:val="bottom"/>
            <w:tcPrChange w:id="53286" w:author="pete jones" w:date="2022-01-04T12:07:00Z">
              <w:tcPr>
                <w:tcW w:w="814" w:type="dxa"/>
                <w:tcBorders>
                  <w:top w:val="nil"/>
                  <w:left w:val="nil"/>
                  <w:bottom w:val="nil"/>
                  <w:right w:val="nil"/>
                </w:tcBorders>
                <w:shd w:val="clear" w:color="auto" w:fill="auto"/>
                <w:noWrap/>
                <w:vAlign w:val="bottom"/>
              </w:tcPr>
            </w:tcPrChange>
          </w:tcPr>
          <w:p w14:paraId="1FFD8D74" w14:textId="77777777" w:rsidR="00965D4E" w:rsidRPr="00FF6A71" w:rsidRDefault="00965D4E">
            <w:pPr>
              <w:spacing w:before="0" w:after="0" w:line="240" w:lineRule="auto"/>
              <w:rPr>
                <w:ins w:id="53287" w:author="pete jones" w:date="2022-01-04T12:05:00Z"/>
                <w:rFonts w:cs="Calibri"/>
                <w:color w:val="000000"/>
                <w:sz w:val="22"/>
                <w:szCs w:val="22"/>
              </w:rPr>
              <w:pPrChange w:id="53288" w:author="pete jones" w:date="2022-01-04T12:07:00Z">
                <w:pPr>
                  <w:keepNext/>
                </w:pPr>
              </w:pPrChange>
            </w:pPr>
            <w:ins w:id="53289" w:author="pete jones" w:date="2022-01-04T12:05:00Z">
              <w:r w:rsidRPr="00FF6A71">
                <w:rPr>
                  <w:rFonts w:cs="Calibri"/>
                  <w:color w:val="000000"/>
                  <w:sz w:val="22"/>
                  <w:szCs w:val="22"/>
                </w:rPr>
                <w:t>67%</w:t>
              </w:r>
            </w:ins>
          </w:p>
        </w:tc>
        <w:tc>
          <w:tcPr>
            <w:tcW w:w="814" w:type="dxa"/>
            <w:shd w:val="clear" w:color="auto" w:fill="auto"/>
            <w:noWrap/>
            <w:vAlign w:val="bottom"/>
            <w:tcPrChange w:id="53290" w:author="pete jones" w:date="2022-01-04T12:07:00Z">
              <w:tcPr>
                <w:tcW w:w="814" w:type="dxa"/>
                <w:tcBorders>
                  <w:top w:val="nil"/>
                  <w:left w:val="nil"/>
                  <w:bottom w:val="nil"/>
                  <w:right w:val="nil"/>
                </w:tcBorders>
                <w:shd w:val="clear" w:color="auto" w:fill="auto"/>
                <w:noWrap/>
                <w:vAlign w:val="bottom"/>
              </w:tcPr>
            </w:tcPrChange>
          </w:tcPr>
          <w:p w14:paraId="5D286FE2" w14:textId="77777777" w:rsidR="00965D4E" w:rsidRPr="00FF6A71" w:rsidRDefault="00965D4E">
            <w:pPr>
              <w:spacing w:before="0" w:after="0" w:line="240" w:lineRule="auto"/>
              <w:rPr>
                <w:ins w:id="53291" w:author="pete jones" w:date="2022-01-04T12:05:00Z"/>
                <w:rFonts w:cs="Calibri"/>
                <w:color w:val="000000"/>
                <w:sz w:val="22"/>
                <w:szCs w:val="22"/>
              </w:rPr>
              <w:pPrChange w:id="53292" w:author="pete jones" w:date="2022-01-04T12:07:00Z">
                <w:pPr>
                  <w:keepNext/>
                </w:pPr>
              </w:pPrChange>
            </w:pPr>
            <w:ins w:id="53293" w:author="pete jones" w:date="2022-01-04T12:05:00Z">
              <w:r w:rsidRPr="00FF6A71">
                <w:rPr>
                  <w:rFonts w:cs="Calibri"/>
                  <w:color w:val="000000"/>
                  <w:sz w:val="22"/>
                  <w:szCs w:val="22"/>
                </w:rPr>
                <w:t>17%</w:t>
              </w:r>
            </w:ins>
          </w:p>
        </w:tc>
        <w:tc>
          <w:tcPr>
            <w:tcW w:w="692" w:type="dxa"/>
            <w:shd w:val="clear" w:color="auto" w:fill="auto"/>
            <w:noWrap/>
            <w:vAlign w:val="bottom"/>
            <w:tcPrChange w:id="53294" w:author="pete jones" w:date="2022-01-04T12:07:00Z">
              <w:tcPr>
                <w:tcW w:w="692" w:type="dxa"/>
                <w:tcBorders>
                  <w:top w:val="nil"/>
                  <w:left w:val="nil"/>
                  <w:bottom w:val="nil"/>
                  <w:right w:val="nil"/>
                </w:tcBorders>
                <w:shd w:val="clear" w:color="auto" w:fill="auto"/>
                <w:noWrap/>
                <w:vAlign w:val="bottom"/>
              </w:tcPr>
            </w:tcPrChange>
          </w:tcPr>
          <w:p w14:paraId="73591BA6" w14:textId="77777777" w:rsidR="00965D4E" w:rsidRPr="00FF6A71" w:rsidRDefault="00965D4E">
            <w:pPr>
              <w:spacing w:before="0" w:after="0" w:line="240" w:lineRule="auto"/>
              <w:rPr>
                <w:ins w:id="53295" w:author="pete jones" w:date="2022-01-04T12:05:00Z"/>
                <w:rFonts w:cs="Calibri"/>
                <w:color w:val="000000"/>
                <w:sz w:val="22"/>
                <w:szCs w:val="22"/>
              </w:rPr>
              <w:pPrChange w:id="53296" w:author="pete jones" w:date="2022-01-04T12:07:00Z">
                <w:pPr>
                  <w:keepNext/>
                </w:pPr>
              </w:pPrChange>
            </w:pPr>
          </w:p>
        </w:tc>
        <w:tc>
          <w:tcPr>
            <w:tcW w:w="692" w:type="dxa"/>
            <w:shd w:val="clear" w:color="auto" w:fill="auto"/>
            <w:noWrap/>
            <w:vAlign w:val="bottom"/>
            <w:tcPrChange w:id="53297" w:author="pete jones" w:date="2022-01-04T12:07:00Z">
              <w:tcPr>
                <w:tcW w:w="692" w:type="dxa"/>
                <w:tcBorders>
                  <w:top w:val="nil"/>
                  <w:left w:val="nil"/>
                  <w:bottom w:val="nil"/>
                  <w:right w:val="nil"/>
                </w:tcBorders>
                <w:shd w:val="clear" w:color="auto" w:fill="auto"/>
                <w:noWrap/>
                <w:vAlign w:val="bottom"/>
              </w:tcPr>
            </w:tcPrChange>
          </w:tcPr>
          <w:p w14:paraId="3C869462" w14:textId="77777777" w:rsidR="00965D4E" w:rsidRPr="00FF6A71" w:rsidRDefault="00965D4E">
            <w:pPr>
              <w:spacing w:before="0" w:after="0" w:line="240" w:lineRule="auto"/>
              <w:rPr>
                <w:ins w:id="53298" w:author="pete jones" w:date="2022-01-04T12:05:00Z"/>
                <w:rFonts w:cs="Calibri"/>
                <w:color w:val="000000"/>
                <w:sz w:val="22"/>
                <w:szCs w:val="22"/>
              </w:rPr>
              <w:pPrChange w:id="53299" w:author="pete jones" w:date="2022-01-04T12:07:00Z">
                <w:pPr>
                  <w:keepNext/>
                </w:pPr>
              </w:pPrChange>
            </w:pPr>
          </w:p>
        </w:tc>
        <w:tc>
          <w:tcPr>
            <w:tcW w:w="692" w:type="dxa"/>
            <w:shd w:val="clear" w:color="auto" w:fill="auto"/>
            <w:noWrap/>
            <w:vAlign w:val="bottom"/>
            <w:tcPrChange w:id="53300" w:author="pete jones" w:date="2022-01-04T12:07:00Z">
              <w:tcPr>
                <w:tcW w:w="692" w:type="dxa"/>
                <w:tcBorders>
                  <w:top w:val="nil"/>
                  <w:left w:val="nil"/>
                  <w:bottom w:val="nil"/>
                  <w:right w:val="nil"/>
                </w:tcBorders>
                <w:shd w:val="clear" w:color="auto" w:fill="auto"/>
                <w:noWrap/>
                <w:vAlign w:val="bottom"/>
              </w:tcPr>
            </w:tcPrChange>
          </w:tcPr>
          <w:p w14:paraId="11F74ECB" w14:textId="77777777" w:rsidR="00965D4E" w:rsidRPr="00FF6A71" w:rsidRDefault="00965D4E">
            <w:pPr>
              <w:spacing w:before="0" w:after="0" w:line="240" w:lineRule="auto"/>
              <w:rPr>
                <w:ins w:id="53301" w:author="pete jones" w:date="2022-01-04T12:05:00Z"/>
                <w:rFonts w:cs="Calibri"/>
                <w:color w:val="000000"/>
                <w:sz w:val="22"/>
                <w:szCs w:val="22"/>
              </w:rPr>
              <w:pPrChange w:id="53302" w:author="pete jones" w:date="2022-01-04T12:07:00Z">
                <w:pPr>
                  <w:keepNext/>
                </w:pPr>
              </w:pPrChange>
            </w:pPr>
          </w:p>
        </w:tc>
        <w:tc>
          <w:tcPr>
            <w:tcW w:w="692" w:type="dxa"/>
            <w:shd w:val="clear" w:color="auto" w:fill="auto"/>
            <w:noWrap/>
            <w:vAlign w:val="bottom"/>
            <w:tcPrChange w:id="53303" w:author="pete jones" w:date="2022-01-04T12:07:00Z">
              <w:tcPr>
                <w:tcW w:w="692" w:type="dxa"/>
                <w:tcBorders>
                  <w:top w:val="nil"/>
                  <w:left w:val="nil"/>
                  <w:bottom w:val="nil"/>
                  <w:right w:val="nil"/>
                </w:tcBorders>
                <w:shd w:val="clear" w:color="auto" w:fill="auto"/>
                <w:noWrap/>
                <w:vAlign w:val="bottom"/>
              </w:tcPr>
            </w:tcPrChange>
          </w:tcPr>
          <w:p w14:paraId="57967765" w14:textId="77777777" w:rsidR="00965D4E" w:rsidRPr="00FF6A71" w:rsidRDefault="00965D4E">
            <w:pPr>
              <w:spacing w:before="0" w:after="0" w:line="240" w:lineRule="auto"/>
              <w:rPr>
                <w:ins w:id="53304" w:author="pete jones" w:date="2022-01-04T12:05:00Z"/>
                <w:rFonts w:cs="Calibri"/>
                <w:color w:val="000000"/>
                <w:sz w:val="22"/>
                <w:szCs w:val="22"/>
              </w:rPr>
              <w:pPrChange w:id="53305" w:author="pete jones" w:date="2022-01-04T12:07:00Z">
                <w:pPr>
                  <w:keepNext/>
                </w:pPr>
              </w:pPrChange>
            </w:pPr>
          </w:p>
        </w:tc>
      </w:tr>
      <w:tr w:rsidR="00965D4E" w:rsidRPr="00FF6A71" w14:paraId="64478F64" w14:textId="77777777" w:rsidTr="00965D4E">
        <w:trPr>
          <w:trHeight w:val="300"/>
          <w:jc w:val="center"/>
          <w:ins w:id="53306" w:author="pete jones" w:date="2022-01-04T12:05:00Z"/>
          <w:trPrChange w:id="53307" w:author="pete jones" w:date="2022-01-04T12:07:00Z">
            <w:trPr>
              <w:trHeight w:val="300"/>
              <w:jc w:val="center"/>
            </w:trPr>
          </w:trPrChange>
        </w:trPr>
        <w:tc>
          <w:tcPr>
            <w:tcW w:w="814" w:type="dxa"/>
            <w:vAlign w:val="center"/>
            <w:tcPrChange w:id="53308" w:author="pete jones" w:date="2022-01-04T12:07:00Z">
              <w:tcPr>
                <w:tcW w:w="814" w:type="dxa"/>
                <w:tcBorders>
                  <w:right w:val="single" w:sz="4" w:space="0" w:color="auto"/>
                </w:tcBorders>
                <w:vAlign w:val="center"/>
              </w:tcPr>
            </w:tcPrChange>
          </w:tcPr>
          <w:p w14:paraId="4002AA75" w14:textId="77777777" w:rsidR="00965D4E" w:rsidRPr="00FF6A71" w:rsidRDefault="00965D4E">
            <w:pPr>
              <w:spacing w:before="0" w:after="0" w:line="240" w:lineRule="auto"/>
              <w:rPr>
                <w:ins w:id="53309" w:author="pete jones" w:date="2022-01-04T12:05:00Z"/>
                <w:rFonts w:cstheme="minorHAnsi"/>
                <w:b/>
                <w:bCs/>
              </w:rPr>
              <w:pPrChange w:id="53310" w:author="pete jones" w:date="2022-01-04T12:07:00Z">
                <w:pPr>
                  <w:keepNext/>
                </w:pPr>
              </w:pPrChange>
            </w:pPr>
            <w:ins w:id="53311" w:author="pete jones" w:date="2022-01-04T12:05:00Z">
              <w:r w:rsidRPr="00FF6A71">
                <w:rPr>
                  <w:rFonts w:cstheme="minorHAnsi"/>
                  <w:b/>
                  <w:bCs/>
                </w:rPr>
                <w:t>Count</w:t>
              </w:r>
            </w:ins>
          </w:p>
        </w:tc>
        <w:tc>
          <w:tcPr>
            <w:tcW w:w="814" w:type="dxa"/>
            <w:shd w:val="clear" w:color="auto" w:fill="auto"/>
            <w:noWrap/>
            <w:vAlign w:val="bottom"/>
            <w:tcPrChange w:id="53312" w:author="pete jones" w:date="2022-01-04T12:07:00Z">
              <w:tcPr>
                <w:tcW w:w="814" w:type="dxa"/>
                <w:tcBorders>
                  <w:top w:val="nil"/>
                  <w:left w:val="nil"/>
                  <w:bottom w:val="nil"/>
                  <w:right w:val="nil"/>
                </w:tcBorders>
                <w:shd w:val="clear" w:color="auto" w:fill="auto"/>
                <w:noWrap/>
                <w:vAlign w:val="bottom"/>
              </w:tcPr>
            </w:tcPrChange>
          </w:tcPr>
          <w:p w14:paraId="41522398" w14:textId="77777777" w:rsidR="00965D4E" w:rsidRPr="00FF6A71" w:rsidRDefault="00965D4E">
            <w:pPr>
              <w:spacing w:before="0" w:after="0" w:line="240" w:lineRule="auto"/>
              <w:rPr>
                <w:ins w:id="53313" w:author="pete jones" w:date="2022-01-04T12:05:00Z"/>
                <w:rFonts w:cs="Calibri"/>
                <w:color w:val="000000"/>
                <w:sz w:val="22"/>
                <w:szCs w:val="22"/>
              </w:rPr>
              <w:pPrChange w:id="53314" w:author="pete jones" w:date="2022-01-04T12:07:00Z">
                <w:pPr>
                  <w:keepNext/>
                </w:pPr>
              </w:pPrChange>
            </w:pPr>
            <w:ins w:id="53315" w:author="pete jones" w:date="2022-01-04T12:05:00Z">
              <w:r w:rsidRPr="00FF6A71">
                <w:rPr>
                  <w:rFonts w:cs="Calibri"/>
                  <w:color w:val="000000"/>
                  <w:sz w:val="22"/>
                  <w:szCs w:val="22"/>
                </w:rPr>
                <w:t>1</w:t>
              </w:r>
            </w:ins>
          </w:p>
        </w:tc>
        <w:tc>
          <w:tcPr>
            <w:tcW w:w="814" w:type="dxa"/>
            <w:shd w:val="clear" w:color="auto" w:fill="auto"/>
            <w:noWrap/>
            <w:vAlign w:val="bottom"/>
            <w:tcPrChange w:id="53316" w:author="pete jones" w:date="2022-01-04T12:07:00Z">
              <w:tcPr>
                <w:tcW w:w="814" w:type="dxa"/>
                <w:tcBorders>
                  <w:top w:val="nil"/>
                  <w:left w:val="nil"/>
                  <w:bottom w:val="nil"/>
                  <w:right w:val="nil"/>
                </w:tcBorders>
                <w:shd w:val="clear" w:color="auto" w:fill="auto"/>
                <w:noWrap/>
                <w:vAlign w:val="bottom"/>
              </w:tcPr>
            </w:tcPrChange>
          </w:tcPr>
          <w:p w14:paraId="072C56F0" w14:textId="77777777" w:rsidR="00965D4E" w:rsidRPr="00FF6A71" w:rsidRDefault="00965D4E">
            <w:pPr>
              <w:spacing w:before="0" w:after="0" w:line="240" w:lineRule="auto"/>
              <w:rPr>
                <w:ins w:id="53317" w:author="pete jones" w:date="2022-01-04T12:05:00Z"/>
                <w:rFonts w:cs="Calibri"/>
                <w:color w:val="000000"/>
                <w:sz w:val="22"/>
                <w:szCs w:val="22"/>
              </w:rPr>
              <w:pPrChange w:id="53318" w:author="pete jones" w:date="2022-01-04T12:07:00Z">
                <w:pPr>
                  <w:keepNext/>
                </w:pPr>
              </w:pPrChange>
            </w:pPr>
            <w:ins w:id="53319" w:author="pete jones" w:date="2022-01-04T12:05:00Z">
              <w:r w:rsidRPr="00FF6A71">
                <w:rPr>
                  <w:rFonts w:cs="Calibri"/>
                  <w:color w:val="000000"/>
                  <w:sz w:val="22"/>
                  <w:szCs w:val="22"/>
                </w:rPr>
                <w:t>4</w:t>
              </w:r>
            </w:ins>
          </w:p>
        </w:tc>
        <w:tc>
          <w:tcPr>
            <w:tcW w:w="814" w:type="dxa"/>
            <w:shd w:val="clear" w:color="auto" w:fill="auto"/>
            <w:noWrap/>
            <w:vAlign w:val="bottom"/>
            <w:tcPrChange w:id="53320" w:author="pete jones" w:date="2022-01-04T12:07:00Z">
              <w:tcPr>
                <w:tcW w:w="814" w:type="dxa"/>
                <w:tcBorders>
                  <w:top w:val="nil"/>
                  <w:left w:val="nil"/>
                  <w:bottom w:val="nil"/>
                  <w:right w:val="nil"/>
                </w:tcBorders>
                <w:shd w:val="clear" w:color="auto" w:fill="auto"/>
                <w:noWrap/>
                <w:vAlign w:val="bottom"/>
              </w:tcPr>
            </w:tcPrChange>
          </w:tcPr>
          <w:p w14:paraId="4B0FEB10" w14:textId="77777777" w:rsidR="00965D4E" w:rsidRPr="00FF6A71" w:rsidRDefault="00965D4E">
            <w:pPr>
              <w:spacing w:before="0" w:after="0" w:line="240" w:lineRule="auto"/>
              <w:rPr>
                <w:ins w:id="53321" w:author="pete jones" w:date="2022-01-04T12:05:00Z"/>
                <w:rFonts w:cs="Calibri"/>
                <w:color w:val="000000"/>
                <w:sz w:val="22"/>
                <w:szCs w:val="22"/>
              </w:rPr>
              <w:pPrChange w:id="53322" w:author="pete jones" w:date="2022-01-04T12:07:00Z">
                <w:pPr>
                  <w:keepNext/>
                </w:pPr>
              </w:pPrChange>
            </w:pPr>
            <w:ins w:id="53323" w:author="pete jones" w:date="2022-01-04T12:05:00Z">
              <w:r w:rsidRPr="00FF6A71">
                <w:rPr>
                  <w:rFonts w:cs="Calibri"/>
                  <w:color w:val="000000"/>
                  <w:sz w:val="22"/>
                  <w:szCs w:val="22"/>
                </w:rPr>
                <w:t>1</w:t>
              </w:r>
            </w:ins>
          </w:p>
        </w:tc>
        <w:tc>
          <w:tcPr>
            <w:tcW w:w="692" w:type="dxa"/>
            <w:shd w:val="clear" w:color="auto" w:fill="auto"/>
            <w:noWrap/>
            <w:vAlign w:val="bottom"/>
            <w:tcPrChange w:id="53324" w:author="pete jones" w:date="2022-01-04T12:07:00Z">
              <w:tcPr>
                <w:tcW w:w="692" w:type="dxa"/>
                <w:tcBorders>
                  <w:top w:val="nil"/>
                  <w:left w:val="nil"/>
                  <w:bottom w:val="nil"/>
                  <w:right w:val="nil"/>
                </w:tcBorders>
                <w:shd w:val="clear" w:color="auto" w:fill="auto"/>
                <w:noWrap/>
                <w:vAlign w:val="bottom"/>
              </w:tcPr>
            </w:tcPrChange>
          </w:tcPr>
          <w:p w14:paraId="3CB98F4B" w14:textId="77777777" w:rsidR="00965D4E" w:rsidRPr="00FF6A71" w:rsidRDefault="00965D4E">
            <w:pPr>
              <w:spacing w:before="0" w:after="0" w:line="240" w:lineRule="auto"/>
              <w:rPr>
                <w:ins w:id="53325" w:author="pete jones" w:date="2022-01-04T12:05:00Z"/>
                <w:rFonts w:cs="Calibri"/>
                <w:color w:val="000000"/>
                <w:sz w:val="22"/>
                <w:szCs w:val="22"/>
              </w:rPr>
              <w:pPrChange w:id="53326" w:author="pete jones" w:date="2022-01-04T12:07:00Z">
                <w:pPr>
                  <w:keepNext/>
                </w:pPr>
              </w:pPrChange>
            </w:pPr>
          </w:p>
        </w:tc>
        <w:tc>
          <w:tcPr>
            <w:tcW w:w="692" w:type="dxa"/>
            <w:shd w:val="clear" w:color="auto" w:fill="auto"/>
            <w:noWrap/>
            <w:vAlign w:val="bottom"/>
            <w:tcPrChange w:id="53327" w:author="pete jones" w:date="2022-01-04T12:07:00Z">
              <w:tcPr>
                <w:tcW w:w="692" w:type="dxa"/>
                <w:tcBorders>
                  <w:top w:val="nil"/>
                  <w:left w:val="nil"/>
                  <w:bottom w:val="nil"/>
                  <w:right w:val="nil"/>
                </w:tcBorders>
                <w:shd w:val="clear" w:color="auto" w:fill="auto"/>
                <w:noWrap/>
                <w:vAlign w:val="bottom"/>
              </w:tcPr>
            </w:tcPrChange>
          </w:tcPr>
          <w:p w14:paraId="35BAF8DA" w14:textId="77777777" w:rsidR="00965D4E" w:rsidRPr="00FF6A71" w:rsidRDefault="00965D4E">
            <w:pPr>
              <w:spacing w:before="0" w:after="0" w:line="240" w:lineRule="auto"/>
              <w:rPr>
                <w:ins w:id="53328" w:author="pete jones" w:date="2022-01-04T12:05:00Z"/>
                <w:rFonts w:cs="Calibri"/>
                <w:color w:val="000000"/>
                <w:sz w:val="22"/>
                <w:szCs w:val="22"/>
              </w:rPr>
              <w:pPrChange w:id="53329" w:author="pete jones" w:date="2022-01-04T12:07:00Z">
                <w:pPr>
                  <w:keepNext/>
                </w:pPr>
              </w:pPrChange>
            </w:pPr>
          </w:p>
        </w:tc>
        <w:tc>
          <w:tcPr>
            <w:tcW w:w="692" w:type="dxa"/>
            <w:shd w:val="clear" w:color="auto" w:fill="auto"/>
            <w:noWrap/>
            <w:vAlign w:val="bottom"/>
            <w:tcPrChange w:id="53330" w:author="pete jones" w:date="2022-01-04T12:07:00Z">
              <w:tcPr>
                <w:tcW w:w="692" w:type="dxa"/>
                <w:tcBorders>
                  <w:top w:val="nil"/>
                  <w:left w:val="nil"/>
                  <w:bottom w:val="nil"/>
                  <w:right w:val="nil"/>
                </w:tcBorders>
                <w:shd w:val="clear" w:color="auto" w:fill="auto"/>
                <w:noWrap/>
                <w:vAlign w:val="bottom"/>
              </w:tcPr>
            </w:tcPrChange>
          </w:tcPr>
          <w:p w14:paraId="60E99D68" w14:textId="77777777" w:rsidR="00965D4E" w:rsidRPr="00FF6A71" w:rsidRDefault="00965D4E">
            <w:pPr>
              <w:spacing w:before="0" w:after="0" w:line="240" w:lineRule="auto"/>
              <w:rPr>
                <w:ins w:id="53331" w:author="pete jones" w:date="2022-01-04T12:05:00Z"/>
                <w:rFonts w:cs="Calibri"/>
                <w:color w:val="000000"/>
                <w:sz w:val="22"/>
                <w:szCs w:val="22"/>
              </w:rPr>
              <w:pPrChange w:id="53332" w:author="pete jones" w:date="2022-01-04T12:07:00Z">
                <w:pPr>
                  <w:keepNext/>
                </w:pPr>
              </w:pPrChange>
            </w:pPr>
          </w:p>
        </w:tc>
        <w:tc>
          <w:tcPr>
            <w:tcW w:w="692" w:type="dxa"/>
            <w:shd w:val="clear" w:color="auto" w:fill="auto"/>
            <w:noWrap/>
            <w:vAlign w:val="bottom"/>
            <w:tcPrChange w:id="53333" w:author="pete jones" w:date="2022-01-04T12:07:00Z">
              <w:tcPr>
                <w:tcW w:w="692" w:type="dxa"/>
                <w:tcBorders>
                  <w:top w:val="nil"/>
                  <w:left w:val="nil"/>
                  <w:bottom w:val="nil"/>
                  <w:right w:val="nil"/>
                </w:tcBorders>
                <w:shd w:val="clear" w:color="auto" w:fill="auto"/>
                <w:noWrap/>
                <w:vAlign w:val="bottom"/>
              </w:tcPr>
            </w:tcPrChange>
          </w:tcPr>
          <w:p w14:paraId="7D48934B" w14:textId="77777777" w:rsidR="00965D4E" w:rsidRPr="00FF6A71" w:rsidRDefault="00965D4E">
            <w:pPr>
              <w:spacing w:before="0" w:after="0" w:line="240" w:lineRule="auto"/>
              <w:rPr>
                <w:ins w:id="53334" w:author="pete jones" w:date="2022-01-04T12:05:00Z"/>
                <w:rFonts w:cs="Calibri"/>
                <w:color w:val="000000"/>
                <w:sz w:val="22"/>
                <w:szCs w:val="22"/>
              </w:rPr>
              <w:pPrChange w:id="53335" w:author="pete jones" w:date="2022-01-04T12:07:00Z">
                <w:pPr>
                  <w:keepNext/>
                </w:pPr>
              </w:pPrChange>
            </w:pPr>
          </w:p>
        </w:tc>
      </w:tr>
    </w:tbl>
    <w:p w14:paraId="2854E5F1" w14:textId="398043C8" w:rsidR="00965D4E" w:rsidRPr="00FF6A71" w:rsidRDefault="00965D4E">
      <w:pPr>
        <w:jc w:val="left"/>
        <w:rPr>
          <w:ins w:id="53336" w:author="pete jones" w:date="2022-01-04T12:05:00Z"/>
        </w:rPr>
        <w:pPrChange w:id="53337" w:author="pete jones" w:date="2022-01-04T12:06:00Z">
          <w:pPr>
            <w:keepNext/>
            <w:jc w:val="left"/>
          </w:pPr>
        </w:pPrChange>
      </w:pPr>
      <w:ins w:id="53338" w:author="pete jones" w:date="2022-01-04T12:05:00Z">
        <w:r w:rsidRPr="00FF6A71">
          <w:t xml:space="preserve">Q6 Students must come out of the school system and into the world with a love of learning. If they do not have </w:t>
        </w:r>
      </w:ins>
      <w:ins w:id="53339" w:author="pete jones" w:date="2022-03-30T12:19:00Z">
        <w:r w:rsidR="006E7D7D">
          <w:t>the</w:t>
        </w:r>
      </w:ins>
      <w:ins w:id="53340" w:author="pete jones" w:date="2022-01-04T12:05:00Z">
        <w:r w:rsidRPr="00FF6A71">
          <w:t xml:space="preserve"> drive and passion </w:t>
        </w:r>
      </w:ins>
      <w:ins w:id="53341" w:author="pete jones" w:date="2022-04-01T14:37:00Z">
        <w:r w:rsidR="00580BEA">
          <w:t>for learning</w:t>
        </w:r>
      </w:ins>
      <w:ins w:id="53342" w:author="pete jones" w:date="2022-01-04T12:05:00Z">
        <w:r w:rsidRPr="00FF6A71">
          <w:t>, then they will struggle in the real world</w:t>
        </w:r>
      </w:ins>
    </w:p>
    <w:tbl>
      <w:tblPr>
        <w:tblStyle w:val="TableGrid"/>
        <w:tblW w:w="0" w:type="auto"/>
        <w:jc w:val="center"/>
        <w:tblLook w:val="04A0" w:firstRow="1" w:lastRow="0" w:firstColumn="1" w:lastColumn="0" w:noHBand="0" w:noVBand="1"/>
        <w:tblPrChange w:id="53343" w:author="pete jones" w:date="2022-01-04T12:07: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3344">
          <w:tblGrid>
            <w:gridCol w:w="814"/>
            <w:gridCol w:w="814"/>
            <w:gridCol w:w="814"/>
            <w:gridCol w:w="814"/>
            <w:gridCol w:w="692"/>
            <w:gridCol w:w="692"/>
            <w:gridCol w:w="692"/>
            <w:gridCol w:w="692"/>
          </w:tblGrid>
        </w:tblGridChange>
      </w:tblGrid>
      <w:tr w:rsidR="00965D4E" w:rsidRPr="00FF6A71" w14:paraId="18C1CD3B" w14:textId="77777777" w:rsidTr="00965D4E">
        <w:trPr>
          <w:trHeight w:val="300"/>
          <w:jc w:val="center"/>
          <w:ins w:id="53345" w:author="pete jones" w:date="2022-01-04T12:05:00Z"/>
          <w:trPrChange w:id="53346" w:author="pete jones" w:date="2022-01-04T12:07:00Z">
            <w:trPr>
              <w:trHeight w:val="300"/>
              <w:jc w:val="center"/>
            </w:trPr>
          </w:trPrChange>
        </w:trPr>
        <w:tc>
          <w:tcPr>
            <w:tcW w:w="814" w:type="dxa"/>
            <w:shd w:val="clear" w:color="auto" w:fill="E7E6E6" w:themeFill="background2"/>
            <w:vAlign w:val="center"/>
            <w:tcPrChange w:id="53347" w:author="pete jones" w:date="2022-01-04T12:07:00Z">
              <w:tcPr>
                <w:tcW w:w="814" w:type="dxa"/>
                <w:tcBorders>
                  <w:bottom w:val="single" w:sz="4" w:space="0" w:color="auto"/>
                </w:tcBorders>
                <w:shd w:val="clear" w:color="auto" w:fill="E7E6E6" w:themeFill="background2"/>
                <w:vAlign w:val="center"/>
              </w:tcPr>
            </w:tcPrChange>
          </w:tcPr>
          <w:p w14:paraId="5C0616A1" w14:textId="77777777" w:rsidR="00965D4E" w:rsidRPr="00FF6A71" w:rsidRDefault="00965D4E">
            <w:pPr>
              <w:spacing w:before="0" w:after="0" w:line="240" w:lineRule="auto"/>
              <w:rPr>
                <w:ins w:id="53348" w:author="pete jones" w:date="2022-01-04T12:05:00Z"/>
                <w:rFonts w:cstheme="minorHAnsi"/>
                <w:b/>
                <w:bCs/>
              </w:rPr>
              <w:pPrChange w:id="53349" w:author="pete jones" w:date="2022-01-04T12:07:00Z">
                <w:pPr>
                  <w:keepNext/>
                </w:pPr>
              </w:pPrChange>
            </w:pPr>
            <w:ins w:id="53350" w:author="pete jones" w:date="2022-01-04T12:05:00Z">
              <w:r w:rsidRPr="00FF6A71">
                <w:rPr>
                  <w:rFonts w:cstheme="minorHAnsi"/>
                  <w:b/>
                  <w:bCs/>
                </w:rPr>
                <w:t>scale</w:t>
              </w:r>
            </w:ins>
          </w:p>
        </w:tc>
        <w:tc>
          <w:tcPr>
            <w:tcW w:w="814" w:type="dxa"/>
            <w:shd w:val="clear" w:color="auto" w:fill="E7E6E6" w:themeFill="background2"/>
            <w:noWrap/>
            <w:vAlign w:val="center"/>
            <w:tcPrChange w:id="53351" w:author="pete jones" w:date="2022-01-04T12:07:00Z">
              <w:tcPr>
                <w:tcW w:w="814" w:type="dxa"/>
                <w:tcBorders>
                  <w:bottom w:val="single" w:sz="4" w:space="0" w:color="auto"/>
                </w:tcBorders>
                <w:shd w:val="clear" w:color="auto" w:fill="E7E6E6" w:themeFill="background2"/>
                <w:noWrap/>
                <w:vAlign w:val="center"/>
              </w:tcPr>
            </w:tcPrChange>
          </w:tcPr>
          <w:p w14:paraId="709F14A6" w14:textId="77777777" w:rsidR="00965D4E" w:rsidRPr="00FF6A71" w:rsidRDefault="00965D4E">
            <w:pPr>
              <w:spacing w:before="0" w:after="0" w:line="240" w:lineRule="auto"/>
              <w:rPr>
                <w:ins w:id="53352" w:author="pete jones" w:date="2022-01-04T12:05:00Z"/>
                <w:rFonts w:cstheme="minorHAnsi"/>
                <w:b/>
                <w:bCs/>
              </w:rPr>
              <w:pPrChange w:id="53353" w:author="pete jones" w:date="2022-01-04T12:07:00Z">
                <w:pPr>
                  <w:keepNext/>
                </w:pPr>
              </w:pPrChange>
            </w:pPr>
            <w:ins w:id="53354" w:author="pete jones" w:date="2022-01-04T12:05:00Z">
              <w:r w:rsidRPr="00FF6A71">
                <w:rPr>
                  <w:rFonts w:cstheme="minorHAnsi"/>
                  <w:b/>
                  <w:bCs/>
                </w:rPr>
                <w:t>1</w:t>
              </w:r>
            </w:ins>
          </w:p>
        </w:tc>
        <w:tc>
          <w:tcPr>
            <w:tcW w:w="814" w:type="dxa"/>
            <w:shd w:val="clear" w:color="auto" w:fill="E7E6E6" w:themeFill="background2"/>
            <w:noWrap/>
            <w:vAlign w:val="center"/>
            <w:tcPrChange w:id="53355" w:author="pete jones" w:date="2022-01-04T12:07:00Z">
              <w:tcPr>
                <w:tcW w:w="814" w:type="dxa"/>
                <w:tcBorders>
                  <w:bottom w:val="single" w:sz="4" w:space="0" w:color="auto"/>
                </w:tcBorders>
                <w:shd w:val="clear" w:color="auto" w:fill="E7E6E6" w:themeFill="background2"/>
                <w:noWrap/>
                <w:vAlign w:val="center"/>
              </w:tcPr>
            </w:tcPrChange>
          </w:tcPr>
          <w:p w14:paraId="21E80F4E" w14:textId="77777777" w:rsidR="00965D4E" w:rsidRPr="00FF6A71" w:rsidRDefault="00965D4E">
            <w:pPr>
              <w:spacing w:before="0" w:after="0" w:line="240" w:lineRule="auto"/>
              <w:rPr>
                <w:ins w:id="53356" w:author="pete jones" w:date="2022-01-04T12:05:00Z"/>
                <w:rFonts w:cstheme="minorHAnsi"/>
                <w:b/>
                <w:bCs/>
              </w:rPr>
              <w:pPrChange w:id="53357" w:author="pete jones" w:date="2022-01-04T12:07:00Z">
                <w:pPr>
                  <w:keepNext/>
                </w:pPr>
              </w:pPrChange>
            </w:pPr>
            <w:ins w:id="53358" w:author="pete jones" w:date="2022-01-04T12:05:00Z">
              <w:r w:rsidRPr="00FF6A71">
                <w:rPr>
                  <w:rFonts w:cstheme="minorHAnsi"/>
                  <w:b/>
                  <w:bCs/>
                </w:rPr>
                <w:t>2</w:t>
              </w:r>
            </w:ins>
          </w:p>
        </w:tc>
        <w:tc>
          <w:tcPr>
            <w:tcW w:w="814" w:type="dxa"/>
            <w:shd w:val="clear" w:color="auto" w:fill="E7E6E6" w:themeFill="background2"/>
            <w:noWrap/>
            <w:vAlign w:val="center"/>
            <w:tcPrChange w:id="53359" w:author="pete jones" w:date="2022-01-04T12:07:00Z">
              <w:tcPr>
                <w:tcW w:w="814" w:type="dxa"/>
                <w:tcBorders>
                  <w:bottom w:val="single" w:sz="4" w:space="0" w:color="auto"/>
                </w:tcBorders>
                <w:shd w:val="clear" w:color="auto" w:fill="E7E6E6" w:themeFill="background2"/>
                <w:noWrap/>
                <w:vAlign w:val="center"/>
              </w:tcPr>
            </w:tcPrChange>
          </w:tcPr>
          <w:p w14:paraId="5E9FE57F" w14:textId="77777777" w:rsidR="00965D4E" w:rsidRPr="00FF6A71" w:rsidRDefault="00965D4E">
            <w:pPr>
              <w:spacing w:before="0" w:after="0" w:line="240" w:lineRule="auto"/>
              <w:rPr>
                <w:ins w:id="53360" w:author="pete jones" w:date="2022-01-04T12:05:00Z"/>
                <w:rFonts w:cstheme="minorHAnsi"/>
                <w:b/>
                <w:bCs/>
              </w:rPr>
              <w:pPrChange w:id="53361" w:author="pete jones" w:date="2022-01-04T12:07:00Z">
                <w:pPr>
                  <w:keepNext/>
                </w:pPr>
              </w:pPrChange>
            </w:pPr>
            <w:ins w:id="53362" w:author="pete jones" w:date="2022-01-04T12:05:00Z">
              <w:r w:rsidRPr="00FF6A71">
                <w:rPr>
                  <w:rFonts w:cstheme="minorHAnsi"/>
                  <w:b/>
                  <w:bCs/>
                </w:rPr>
                <w:t>3</w:t>
              </w:r>
            </w:ins>
          </w:p>
        </w:tc>
        <w:tc>
          <w:tcPr>
            <w:tcW w:w="692" w:type="dxa"/>
            <w:shd w:val="clear" w:color="auto" w:fill="E7E6E6" w:themeFill="background2"/>
            <w:noWrap/>
            <w:vAlign w:val="center"/>
            <w:tcPrChange w:id="53363" w:author="pete jones" w:date="2022-01-04T12:07:00Z">
              <w:tcPr>
                <w:tcW w:w="692" w:type="dxa"/>
                <w:tcBorders>
                  <w:bottom w:val="single" w:sz="4" w:space="0" w:color="auto"/>
                </w:tcBorders>
                <w:shd w:val="clear" w:color="auto" w:fill="E7E6E6" w:themeFill="background2"/>
                <w:noWrap/>
                <w:vAlign w:val="center"/>
              </w:tcPr>
            </w:tcPrChange>
          </w:tcPr>
          <w:p w14:paraId="373421E3" w14:textId="77777777" w:rsidR="00965D4E" w:rsidRPr="00FF6A71" w:rsidRDefault="00965D4E">
            <w:pPr>
              <w:spacing w:before="0" w:after="0" w:line="240" w:lineRule="auto"/>
              <w:rPr>
                <w:ins w:id="53364" w:author="pete jones" w:date="2022-01-04T12:05:00Z"/>
                <w:rFonts w:cstheme="minorHAnsi"/>
                <w:b/>
                <w:bCs/>
              </w:rPr>
              <w:pPrChange w:id="53365" w:author="pete jones" w:date="2022-01-04T12:07:00Z">
                <w:pPr>
                  <w:keepNext/>
                </w:pPr>
              </w:pPrChange>
            </w:pPr>
            <w:ins w:id="53366" w:author="pete jones" w:date="2022-01-04T12:05:00Z">
              <w:r w:rsidRPr="00FF6A71">
                <w:rPr>
                  <w:rFonts w:cstheme="minorHAnsi"/>
                  <w:b/>
                  <w:bCs/>
                </w:rPr>
                <w:t>4</w:t>
              </w:r>
            </w:ins>
          </w:p>
        </w:tc>
        <w:tc>
          <w:tcPr>
            <w:tcW w:w="692" w:type="dxa"/>
            <w:shd w:val="clear" w:color="auto" w:fill="E7E6E6" w:themeFill="background2"/>
            <w:noWrap/>
            <w:vAlign w:val="center"/>
            <w:tcPrChange w:id="53367" w:author="pete jones" w:date="2022-01-04T12:07:00Z">
              <w:tcPr>
                <w:tcW w:w="692" w:type="dxa"/>
                <w:tcBorders>
                  <w:bottom w:val="single" w:sz="4" w:space="0" w:color="auto"/>
                </w:tcBorders>
                <w:shd w:val="clear" w:color="auto" w:fill="E7E6E6" w:themeFill="background2"/>
                <w:noWrap/>
                <w:vAlign w:val="center"/>
              </w:tcPr>
            </w:tcPrChange>
          </w:tcPr>
          <w:p w14:paraId="6604D8C1" w14:textId="77777777" w:rsidR="00965D4E" w:rsidRPr="00FF6A71" w:rsidRDefault="00965D4E">
            <w:pPr>
              <w:spacing w:before="0" w:after="0" w:line="240" w:lineRule="auto"/>
              <w:rPr>
                <w:ins w:id="53368" w:author="pete jones" w:date="2022-01-04T12:05:00Z"/>
                <w:rFonts w:cstheme="minorHAnsi"/>
                <w:b/>
                <w:bCs/>
              </w:rPr>
              <w:pPrChange w:id="53369" w:author="pete jones" w:date="2022-01-04T12:07:00Z">
                <w:pPr>
                  <w:keepNext/>
                </w:pPr>
              </w:pPrChange>
            </w:pPr>
            <w:ins w:id="53370" w:author="pete jones" w:date="2022-01-04T12:05:00Z">
              <w:r w:rsidRPr="00FF6A71">
                <w:rPr>
                  <w:rFonts w:cstheme="minorHAnsi"/>
                  <w:b/>
                  <w:bCs/>
                </w:rPr>
                <w:t>5</w:t>
              </w:r>
            </w:ins>
          </w:p>
        </w:tc>
        <w:tc>
          <w:tcPr>
            <w:tcW w:w="692" w:type="dxa"/>
            <w:shd w:val="clear" w:color="auto" w:fill="E7E6E6" w:themeFill="background2"/>
            <w:noWrap/>
            <w:vAlign w:val="center"/>
            <w:tcPrChange w:id="53371" w:author="pete jones" w:date="2022-01-04T12:07:00Z">
              <w:tcPr>
                <w:tcW w:w="692" w:type="dxa"/>
                <w:tcBorders>
                  <w:bottom w:val="single" w:sz="4" w:space="0" w:color="auto"/>
                </w:tcBorders>
                <w:shd w:val="clear" w:color="auto" w:fill="E7E6E6" w:themeFill="background2"/>
                <w:noWrap/>
                <w:vAlign w:val="center"/>
              </w:tcPr>
            </w:tcPrChange>
          </w:tcPr>
          <w:p w14:paraId="62FC5567" w14:textId="77777777" w:rsidR="00965D4E" w:rsidRPr="00FF6A71" w:rsidRDefault="00965D4E">
            <w:pPr>
              <w:spacing w:before="0" w:after="0" w:line="240" w:lineRule="auto"/>
              <w:rPr>
                <w:ins w:id="53372" w:author="pete jones" w:date="2022-01-04T12:05:00Z"/>
                <w:rFonts w:cstheme="minorHAnsi"/>
                <w:b/>
                <w:bCs/>
              </w:rPr>
              <w:pPrChange w:id="53373" w:author="pete jones" w:date="2022-01-04T12:07:00Z">
                <w:pPr>
                  <w:keepNext/>
                </w:pPr>
              </w:pPrChange>
            </w:pPr>
            <w:ins w:id="53374" w:author="pete jones" w:date="2022-01-04T12:05:00Z">
              <w:r w:rsidRPr="00FF6A71">
                <w:rPr>
                  <w:rFonts w:cstheme="minorHAnsi"/>
                  <w:b/>
                  <w:bCs/>
                </w:rPr>
                <w:t>6</w:t>
              </w:r>
            </w:ins>
          </w:p>
        </w:tc>
        <w:tc>
          <w:tcPr>
            <w:tcW w:w="692" w:type="dxa"/>
            <w:shd w:val="clear" w:color="auto" w:fill="E7E6E6" w:themeFill="background2"/>
            <w:noWrap/>
            <w:vAlign w:val="center"/>
            <w:tcPrChange w:id="53375" w:author="pete jones" w:date="2022-01-04T12:07:00Z">
              <w:tcPr>
                <w:tcW w:w="692" w:type="dxa"/>
                <w:tcBorders>
                  <w:bottom w:val="single" w:sz="4" w:space="0" w:color="auto"/>
                </w:tcBorders>
                <w:shd w:val="clear" w:color="auto" w:fill="E7E6E6" w:themeFill="background2"/>
                <w:noWrap/>
                <w:vAlign w:val="center"/>
              </w:tcPr>
            </w:tcPrChange>
          </w:tcPr>
          <w:p w14:paraId="056542D6" w14:textId="77777777" w:rsidR="00965D4E" w:rsidRPr="00FF6A71" w:rsidRDefault="00965D4E">
            <w:pPr>
              <w:spacing w:before="0" w:after="0" w:line="240" w:lineRule="auto"/>
              <w:rPr>
                <w:ins w:id="53376" w:author="pete jones" w:date="2022-01-04T12:05:00Z"/>
                <w:rFonts w:cstheme="minorHAnsi"/>
                <w:b/>
                <w:bCs/>
              </w:rPr>
              <w:pPrChange w:id="53377" w:author="pete jones" w:date="2022-01-04T12:07:00Z">
                <w:pPr>
                  <w:keepNext/>
                </w:pPr>
              </w:pPrChange>
            </w:pPr>
            <w:ins w:id="53378" w:author="pete jones" w:date="2022-01-04T12:05:00Z">
              <w:r w:rsidRPr="00FF6A71">
                <w:rPr>
                  <w:rFonts w:cstheme="minorHAnsi"/>
                  <w:b/>
                  <w:bCs/>
                </w:rPr>
                <w:t>7</w:t>
              </w:r>
            </w:ins>
          </w:p>
        </w:tc>
      </w:tr>
      <w:tr w:rsidR="00965D4E" w:rsidRPr="00FF6A71" w14:paraId="19384FED" w14:textId="77777777" w:rsidTr="00965D4E">
        <w:trPr>
          <w:trHeight w:val="300"/>
          <w:jc w:val="center"/>
          <w:ins w:id="53379" w:author="pete jones" w:date="2022-01-04T12:05:00Z"/>
          <w:trPrChange w:id="53380" w:author="pete jones" w:date="2022-01-04T12:07:00Z">
            <w:trPr>
              <w:trHeight w:val="300"/>
              <w:jc w:val="center"/>
            </w:trPr>
          </w:trPrChange>
        </w:trPr>
        <w:tc>
          <w:tcPr>
            <w:tcW w:w="814" w:type="dxa"/>
            <w:vAlign w:val="center"/>
            <w:tcPrChange w:id="53381" w:author="pete jones" w:date="2022-01-04T12:07:00Z">
              <w:tcPr>
                <w:tcW w:w="814" w:type="dxa"/>
                <w:tcBorders>
                  <w:right w:val="single" w:sz="4" w:space="0" w:color="auto"/>
                </w:tcBorders>
                <w:vAlign w:val="center"/>
              </w:tcPr>
            </w:tcPrChange>
          </w:tcPr>
          <w:p w14:paraId="5DEB20D5" w14:textId="77777777" w:rsidR="00965D4E" w:rsidRPr="00FF6A71" w:rsidRDefault="00965D4E">
            <w:pPr>
              <w:spacing w:before="0" w:after="0" w:line="240" w:lineRule="auto"/>
              <w:rPr>
                <w:ins w:id="53382" w:author="pete jones" w:date="2022-01-04T12:05:00Z"/>
                <w:rFonts w:cstheme="minorHAnsi"/>
                <w:b/>
                <w:bCs/>
              </w:rPr>
              <w:pPrChange w:id="53383" w:author="pete jones" w:date="2022-01-04T12:07:00Z">
                <w:pPr>
                  <w:keepNext/>
                </w:pPr>
              </w:pPrChange>
            </w:pPr>
            <w:ins w:id="53384" w:author="pete jones" w:date="2022-01-04T12:05:00Z">
              <w:r w:rsidRPr="00FF6A71">
                <w:rPr>
                  <w:rFonts w:cstheme="minorHAnsi"/>
                  <w:b/>
                  <w:bCs/>
                </w:rPr>
                <w:t>%</w:t>
              </w:r>
            </w:ins>
          </w:p>
        </w:tc>
        <w:tc>
          <w:tcPr>
            <w:tcW w:w="814" w:type="dxa"/>
            <w:shd w:val="clear" w:color="auto" w:fill="auto"/>
            <w:noWrap/>
            <w:vAlign w:val="bottom"/>
            <w:tcPrChange w:id="53385" w:author="pete jones" w:date="2022-01-04T12:07:00Z">
              <w:tcPr>
                <w:tcW w:w="814" w:type="dxa"/>
                <w:tcBorders>
                  <w:top w:val="nil"/>
                  <w:left w:val="nil"/>
                  <w:bottom w:val="nil"/>
                  <w:right w:val="nil"/>
                </w:tcBorders>
                <w:shd w:val="clear" w:color="auto" w:fill="auto"/>
                <w:noWrap/>
                <w:vAlign w:val="bottom"/>
              </w:tcPr>
            </w:tcPrChange>
          </w:tcPr>
          <w:p w14:paraId="20576166" w14:textId="77777777" w:rsidR="00965D4E" w:rsidRPr="00FF6A71" w:rsidRDefault="00965D4E">
            <w:pPr>
              <w:spacing w:before="0" w:after="0" w:line="240" w:lineRule="auto"/>
              <w:rPr>
                <w:ins w:id="53386" w:author="pete jones" w:date="2022-01-04T12:05:00Z"/>
                <w:rFonts w:cs="Calibri"/>
                <w:color w:val="000000"/>
                <w:sz w:val="22"/>
                <w:szCs w:val="22"/>
              </w:rPr>
              <w:pPrChange w:id="53387" w:author="pete jones" w:date="2022-01-04T12:07:00Z">
                <w:pPr>
                  <w:keepNext/>
                </w:pPr>
              </w:pPrChange>
            </w:pPr>
            <w:ins w:id="53388" w:author="pete jones" w:date="2022-01-04T12:05:00Z">
              <w:r w:rsidRPr="00FF6A71">
                <w:rPr>
                  <w:rFonts w:cs="Calibri"/>
                  <w:color w:val="000000"/>
                  <w:sz w:val="22"/>
                  <w:szCs w:val="22"/>
                </w:rPr>
                <w:t>33%</w:t>
              </w:r>
            </w:ins>
          </w:p>
        </w:tc>
        <w:tc>
          <w:tcPr>
            <w:tcW w:w="814" w:type="dxa"/>
            <w:shd w:val="clear" w:color="auto" w:fill="auto"/>
            <w:noWrap/>
            <w:vAlign w:val="bottom"/>
            <w:tcPrChange w:id="53389" w:author="pete jones" w:date="2022-01-04T12:07:00Z">
              <w:tcPr>
                <w:tcW w:w="814" w:type="dxa"/>
                <w:tcBorders>
                  <w:top w:val="nil"/>
                  <w:left w:val="nil"/>
                  <w:bottom w:val="nil"/>
                  <w:right w:val="nil"/>
                </w:tcBorders>
                <w:shd w:val="clear" w:color="auto" w:fill="auto"/>
                <w:noWrap/>
                <w:vAlign w:val="bottom"/>
              </w:tcPr>
            </w:tcPrChange>
          </w:tcPr>
          <w:p w14:paraId="53404D9C" w14:textId="77777777" w:rsidR="00965D4E" w:rsidRPr="00FF6A71" w:rsidRDefault="00965D4E">
            <w:pPr>
              <w:spacing w:before="0" w:after="0" w:line="240" w:lineRule="auto"/>
              <w:rPr>
                <w:ins w:id="53390" w:author="pete jones" w:date="2022-01-04T12:05:00Z"/>
                <w:rFonts w:cs="Calibri"/>
                <w:color w:val="000000"/>
                <w:sz w:val="22"/>
                <w:szCs w:val="22"/>
              </w:rPr>
              <w:pPrChange w:id="53391" w:author="pete jones" w:date="2022-01-04T12:07:00Z">
                <w:pPr>
                  <w:keepNext/>
                </w:pPr>
              </w:pPrChange>
            </w:pPr>
            <w:ins w:id="53392" w:author="pete jones" w:date="2022-01-04T12:05:00Z">
              <w:r w:rsidRPr="00FF6A71">
                <w:rPr>
                  <w:rFonts w:cs="Calibri"/>
                  <w:color w:val="000000"/>
                  <w:sz w:val="22"/>
                  <w:szCs w:val="22"/>
                </w:rPr>
                <w:t>50%</w:t>
              </w:r>
            </w:ins>
          </w:p>
        </w:tc>
        <w:tc>
          <w:tcPr>
            <w:tcW w:w="814" w:type="dxa"/>
            <w:shd w:val="clear" w:color="auto" w:fill="auto"/>
            <w:noWrap/>
            <w:vAlign w:val="bottom"/>
            <w:tcPrChange w:id="53393" w:author="pete jones" w:date="2022-01-04T12:07:00Z">
              <w:tcPr>
                <w:tcW w:w="814" w:type="dxa"/>
                <w:tcBorders>
                  <w:top w:val="nil"/>
                  <w:left w:val="nil"/>
                  <w:bottom w:val="nil"/>
                  <w:right w:val="nil"/>
                </w:tcBorders>
                <w:shd w:val="clear" w:color="auto" w:fill="auto"/>
                <w:noWrap/>
                <w:vAlign w:val="bottom"/>
              </w:tcPr>
            </w:tcPrChange>
          </w:tcPr>
          <w:p w14:paraId="64EE456B" w14:textId="77777777" w:rsidR="00965D4E" w:rsidRPr="00FF6A71" w:rsidRDefault="00965D4E">
            <w:pPr>
              <w:spacing w:before="0" w:after="0" w:line="240" w:lineRule="auto"/>
              <w:rPr>
                <w:ins w:id="53394" w:author="pete jones" w:date="2022-01-04T12:05:00Z"/>
                <w:rFonts w:cs="Calibri"/>
                <w:color w:val="000000"/>
                <w:sz w:val="22"/>
                <w:szCs w:val="22"/>
              </w:rPr>
              <w:pPrChange w:id="53395" w:author="pete jones" w:date="2022-01-04T12:07:00Z">
                <w:pPr>
                  <w:keepNext/>
                </w:pPr>
              </w:pPrChange>
            </w:pPr>
          </w:p>
        </w:tc>
        <w:tc>
          <w:tcPr>
            <w:tcW w:w="692" w:type="dxa"/>
            <w:shd w:val="clear" w:color="auto" w:fill="auto"/>
            <w:noWrap/>
            <w:vAlign w:val="bottom"/>
            <w:tcPrChange w:id="53396" w:author="pete jones" w:date="2022-01-04T12:07:00Z">
              <w:tcPr>
                <w:tcW w:w="692" w:type="dxa"/>
                <w:tcBorders>
                  <w:top w:val="nil"/>
                  <w:left w:val="nil"/>
                  <w:bottom w:val="nil"/>
                  <w:right w:val="nil"/>
                </w:tcBorders>
                <w:shd w:val="clear" w:color="auto" w:fill="auto"/>
                <w:noWrap/>
                <w:vAlign w:val="bottom"/>
              </w:tcPr>
            </w:tcPrChange>
          </w:tcPr>
          <w:p w14:paraId="23E9FB5B" w14:textId="77777777" w:rsidR="00965D4E" w:rsidRPr="00FF6A71" w:rsidRDefault="00965D4E">
            <w:pPr>
              <w:spacing w:before="0" w:after="0" w:line="240" w:lineRule="auto"/>
              <w:rPr>
                <w:ins w:id="53397" w:author="pete jones" w:date="2022-01-04T12:05:00Z"/>
                <w:rFonts w:cs="Calibri"/>
                <w:color w:val="000000"/>
                <w:sz w:val="22"/>
                <w:szCs w:val="22"/>
              </w:rPr>
              <w:pPrChange w:id="53398" w:author="pete jones" w:date="2022-01-04T12:07:00Z">
                <w:pPr>
                  <w:keepNext/>
                </w:pPr>
              </w:pPrChange>
            </w:pPr>
            <w:ins w:id="53399" w:author="pete jones" w:date="2022-01-04T12:05:00Z">
              <w:r w:rsidRPr="00FF6A71">
                <w:rPr>
                  <w:rFonts w:cs="Calibri"/>
                  <w:color w:val="000000"/>
                  <w:sz w:val="22"/>
                  <w:szCs w:val="22"/>
                </w:rPr>
                <w:t>17%</w:t>
              </w:r>
            </w:ins>
          </w:p>
        </w:tc>
        <w:tc>
          <w:tcPr>
            <w:tcW w:w="692" w:type="dxa"/>
            <w:shd w:val="clear" w:color="auto" w:fill="auto"/>
            <w:noWrap/>
            <w:vAlign w:val="bottom"/>
            <w:tcPrChange w:id="53400" w:author="pete jones" w:date="2022-01-04T12:07:00Z">
              <w:tcPr>
                <w:tcW w:w="692" w:type="dxa"/>
                <w:tcBorders>
                  <w:top w:val="nil"/>
                  <w:left w:val="nil"/>
                  <w:bottom w:val="nil"/>
                  <w:right w:val="nil"/>
                </w:tcBorders>
                <w:shd w:val="clear" w:color="auto" w:fill="auto"/>
                <w:noWrap/>
                <w:vAlign w:val="bottom"/>
              </w:tcPr>
            </w:tcPrChange>
          </w:tcPr>
          <w:p w14:paraId="625C9199" w14:textId="77777777" w:rsidR="00965D4E" w:rsidRPr="00FF6A71" w:rsidRDefault="00965D4E">
            <w:pPr>
              <w:spacing w:before="0" w:after="0" w:line="240" w:lineRule="auto"/>
              <w:rPr>
                <w:ins w:id="53401" w:author="pete jones" w:date="2022-01-04T12:05:00Z"/>
                <w:rFonts w:cs="Calibri"/>
                <w:color w:val="000000"/>
                <w:sz w:val="22"/>
                <w:szCs w:val="22"/>
              </w:rPr>
              <w:pPrChange w:id="53402" w:author="pete jones" w:date="2022-01-04T12:07:00Z">
                <w:pPr>
                  <w:keepNext/>
                </w:pPr>
              </w:pPrChange>
            </w:pPr>
          </w:p>
        </w:tc>
        <w:tc>
          <w:tcPr>
            <w:tcW w:w="692" w:type="dxa"/>
            <w:shd w:val="clear" w:color="auto" w:fill="auto"/>
            <w:noWrap/>
            <w:vAlign w:val="bottom"/>
            <w:tcPrChange w:id="53403" w:author="pete jones" w:date="2022-01-04T12:07:00Z">
              <w:tcPr>
                <w:tcW w:w="692" w:type="dxa"/>
                <w:tcBorders>
                  <w:top w:val="nil"/>
                  <w:left w:val="nil"/>
                  <w:bottom w:val="nil"/>
                  <w:right w:val="nil"/>
                </w:tcBorders>
                <w:shd w:val="clear" w:color="auto" w:fill="auto"/>
                <w:noWrap/>
                <w:vAlign w:val="bottom"/>
              </w:tcPr>
            </w:tcPrChange>
          </w:tcPr>
          <w:p w14:paraId="144A759F" w14:textId="77777777" w:rsidR="00965D4E" w:rsidRPr="00FF6A71" w:rsidRDefault="00965D4E">
            <w:pPr>
              <w:spacing w:before="0" w:after="0" w:line="240" w:lineRule="auto"/>
              <w:rPr>
                <w:ins w:id="53404" w:author="pete jones" w:date="2022-01-04T12:05:00Z"/>
                <w:rFonts w:cs="Calibri"/>
                <w:color w:val="000000"/>
                <w:sz w:val="22"/>
                <w:szCs w:val="22"/>
              </w:rPr>
              <w:pPrChange w:id="53405" w:author="pete jones" w:date="2022-01-04T12:07:00Z">
                <w:pPr>
                  <w:keepNext/>
                </w:pPr>
              </w:pPrChange>
            </w:pPr>
          </w:p>
        </w:tc>
        <w:tc>
          <w:tcPr>
            <w:tcW w:w="692" w:type="dxa"/>
            <w:shd w:val="clear" w:color="auto" w:fill="auto"/>
            <w:noWrap/>
            <w:vAlign w:val="bottom"/>
            <w:tcPrChange w:id="53406" w:author="pete jones" w:date="2022-01-04T12:07:00Z">
              <w:tcPr>
                <w:tcW w:w="692" w:type="dxa"/>
                <w:tcBorders>
                  <w:top w:val="nil"/>
                  <w:left w:val="nil"/>
                  <w:bottom w:val="nil"/>
                  <w:right w:val="nil"/>
                </w:tcBorders>
                <w:shd w:val="clear" w:color="auto" w:fill="auto"/>
                <w:noWrap/>
                <w:vAlign w:val="bottom"/>
              </w:tcPr>
            </w:tcPrChange>
          </w:tcPr>
          <w:p w14:paraId="078F22D7" w14:textId="77777777" w:rsidR="00965D4E" w:rsidRPr="00FF6A71" w:rsidRDefault="00965D4E">
            <w:pPr>
              <w:spacing w:before="0" w:after="0" w:line="240" w:lineRule="auto"/>
              <w:rPr>
                <w:ins w:id="53407" w:author="pete jones" w:date="2022-01-04T12:05:00Z"/>
                <w:rFonts w:cs="Calibri"/>
                <w:color w:val="000000"/>
                <w:sz w:val="22"/>
                <w:szCs w:val="22"/>
              </w:rPr>
              <w:pPrChange w:id="53408" w:author="pete jones" w:date="2022-01-04T12:07:00Z">
                <w:pPr>
                  <w:keepNext/>
                </w:pPr>
              </w:pPrChange>
            </w:pPr>
          </w:p>
        </w:tc>
      </w:tr>
      <w:tr w:rsidR="00965D4E" w:rsidRPr="00FF6A71" w14:paraId="275885ED" w14:textId="77777777" w:rsidTr="00965D4E">
        <w:trPr>
          <w:trHeight w:val="300"/>
          <w:jc w:val="center"/>
          <w:ins w:id="53409" w:author="pete jones" w:date="2022-01-04T12:05:00Z"/>
          <w:trPrChange w:id="53410" w:author="pete jones" w:date="2022-01-04T12:07:00Z">
            <w:trPr>
              <w:trHeight w:val="300"/>
              <w:jc w:val="center"/>
            </w:trPr>
          </w:trPrChange>
        </w:trPr>
        <w:tc>
          <w:tcPr>
            <w:tcW w:w="814" w:type="dxa"/>
            <w:vAlign w:val="center"/>
            <w:tcPrChange w:id="53411" w:author="pete jones" w:date="2022-01-04T12:07:00Z">
              <w:tcPr>
                <w:tcW w:w="814" w:type="dxa"/>
                <w:tcBorders>
                  <w:right w:val="single" w:sz="4" w:space="0" w:color="auto"/>
                </w:tcBorders>
                <w:vAlign w:val="center"/>
              </w:tcPr>
            </w:tcPrChange>
          </w:tcPr>
          <w:p w14:paraId="205EE4F5" w14:textId="77777777" w:rsidR="00965D4E" w:rsidRPr="00FF6A71" w:rsidRDefault="00965D4E">
            <w:pPr>
              <w:spacing w:before="0" w:after="0" w:line="240" w:lineRule="auto"/>
              <w:rPr>
                <w:ins w:id="53412" w:author="pete jones" w:date="2022-01-04T12:05:00Z"/>
                <w:rFonts w:cstheme="minorHAnsi"/>
                <w:b/>
                <w:bCs/>
              </w:rPr>
              <w:pPrChange w:id="53413" w:author="pete jones" w:date="2022-01-04T12:07:00Z">
                <w:pPr>
                  <w:keepNext/>
                </w:pPr>
              </w:pPrChange>
            </w:pPr>
            <w:ins w:id="53414" w:author="pete jones" w:date="2022-01-04T12:05:00Z">
              <w:r w:rsidRPr="00FF6A71">
                <w:rPr>
                  <w:rFonts w:cstheme="minorHAnsi"/>
                  <w:b/>
                  <w:bCs/>
                </w:rPr>
                <w:t>Count</w:t>
              </w:r>
            </w:ins>
          </w:p>
        </w:tc>
        <w:tc>
          <w:tcPr>
            <w:tcW w:w="814" w:type="dxa"/>
            <w:shd w:val="clear" w:color="auto" w:fill="auto"/>
            <w:noWrap/>
            <w:vAlign w:val="bottom"/>
            <w:tcPrChange w:id="53415" w:author="pete jones" w:date="2022-01-04T12:07:00Z">
              <w:tcPr>
                <w:tcW w:w="814" w:type="dxa"/>
                <w:tcBorders>
                  <w:top w:val="nil"/>
                  <w:left w:val="nil"/>
                  <w:bottom w:val="nil"/>
                  <w:right w:val="nil"/>
                </w:tcBorders>
                <w:shd w:val="clear" w:color="auto" w:fill="auto"/>
                <w:noWrap/>
                <w:vAlign w:val="bottom"/>
              </w:tcPr>
            </w:tcPrChange>
          </w:tcPr>
          <w:p w14:paraId="738244C5" w14:textId="77777777" w:rsidR="00965D4E" w:rsidRPr="00FF6A71" w:rsidRDefault="00965D4E">
            <w:pPr>
              <w:spacing w:before="0" w:after="0" w:line="240" w:lineRule="auto"/>
              <w:rPr>
                <w:ins w:id="53416" w:author="pete jones" w:date="2022-01-04T12:05:00Z"/>
                <w:rFonts w:cs="Calibri"/>
                <w:color w:val="000000"/>
                <w:sz w:val="22"/>
                <w:szCs w:val="22"/>
              </w:rPr>
              <w:pPrChange w:id="53417" w:author="pete jones" w:date="2022-01-04T12:07:00Z">
                <w:pPr>
                  <w:keepNext/>
                </w:pPr>
              </w:pPrChange>
            </w:pPr>
            <w:ins w:id="53418" w:author="pete jones" w:date="2022-01-04T12:05:00Z">
              <w:r w:rsidRPr="00FF6A71">
                <w:rPr>
                  <w:rFonts w:cs="Calibri"/>
                  <w:color w:val="000000"/>
                  <w:sz w:val="22"/>
                  <w:szCs w:val="22"/>
                </w:rPr>
                <w:t>2</w:t>
              </w:r>
            </w:ins>
          </w:p>
        </w:tc>
        <w:tc>
          <w:tcPr>
            <w:tcW w:w="814" w:type="dxa"/>
            <w:shd w:val="clear" w:color="auto" w:fill="auto"/>
            <w:noWrap/>
            <w:vAlign w:val="bottom"/>
            <w:tcPrChange w:id="53419" w:author="pete jones" w:date="2022-01-04T12:07:00Z">
              <w:tcPr>
                <w:tcW w:w="814" w:type="dxa"/>
                <w:tcBorders>
                  <w:top w:val="nil"/>
                  <w:left w:val="nil"/>
                  <w:bottom w:val="nil"/>
                  <w:right w:val="nil"/>
                </w:tcBorders>
                <w:shd w:val="clear" w:color="auto" w:fill="auto"/>
                <w:noWrap/>
                <w:vAlign w:val="bottom"/>
              </w:tcPr>
            </w:tcPrChange>
          </w:tcPr>
          <w:p w14:paraId="67953B7D" w14:textId="77777777" w:rsidR="00965D4E" w:rsidRPr="00FF6A71" w:rsidRDefault="00965D4E">
            <w:pPr>
              <w:spacing w:before="0" w:after="0" w:line="240" w:lineRule="auto"/>
              <w:rPr>
                <w:ins w:id="53420" w:author="pete jones" w:date="2022-01-04T12:05:00Z"/>
                <w:rFonts w:cs="Calibri"/>
                <w:color w:val="000000"/>
                <w:sz w:val="22"/>
                <w:szCs w:val="22"/>
              </w:rPr>
              <w:pPrChange w:id="53421" w:author="pete jones" w:date="2022-01-04T12:07:00Z">
                <w:pPr>
                  <w:keepNext/>
                </w:pPr>
              </w:pPrChange>
            </w:pPr>
            <w:ins w:id="53422" w:author="pete jones" w:date="2022-01-04T12:05:00Z">
              <w:r w:rsidRPr="00FF6A71">
                <w:rPr>
                  <w:rFonts w:cs="Calibri"/>
                  <w:color w:val="000000"/>
                  <w:sz w:val="22"/>
                  <w:szCs w:val="22"/>
                </w:rPr>
                <w:t>3</w:t>
              </w:r>
            </w:ins>
          </w:p>
        </w:tc>
        <w:tc>
          <w:tcPr>
            <w:tcW w:w="814" w:type="dxa"/>
            <w:shd w:val="clear" w:color="auto" w:fill="auto"/>
            <w:noWrap/>
            <w:vAlign w:val="bottom"/>
            <w:tcPrChange w:id="53423" w:author="pete jones" w:date="2022-01-04T12:07:00Z">
              <w:tcPr>
                <w:tcW w:w="814" w:type="dxa"/>
                <w:tcBorders>
                  <w:top w:val="nil"/>
                  <w:left w:val="nil"/>
                  <w:bottom w:val="nil"/>
                  <w:right w:val="nil"/>
                </w:tcBorders>
                <w:shd w:val="clear" w:color="auto" w:fill="auto"/>
                <w:noWrap/>
                <w:vAlign w:val="bottom"/>
              </w:tcPr>
            </w:tcPrChange>
          </w:tcPr>
          <w:p w14:paraId="63182969" w14:textId="77777777" w:rsidR="00965D4E" w:rsidRPr="00FF6A71" w:rsidRDefault="00965D4E">
            <w:pPr>
              <w:spacing w:before="0" w:after="0" w:line="240" w:lineRule="auto"/>
              <w:rPr>
                <w:ins w:id="53424" w:author="pete jones" w:date="2022-01-04T12:05:00Z"/>
                <w:rFonts w:cs="Calibri"/>
                <w:color w:val="000000"/>
                <w:sz w:val="22"/>
                <w:szCs w:val="22"/>
              </w:rPr>
              <w:pPrChange w:id="53425" w:author="pete jones" w:date="2022-01-04T12:07:00Z">
                <w:pPr>
                  <w:keepNext/>
                </w:pPr>
              </w:pPrChange>
            </w:pPr>
          </w:p>
        </w:tc>
        <w:tc>
          <w:tcPr>
            <w:tcW w:w="692" w:type="dxa"/>
            <w:shd w:val="clear" w:color="auto" w:fill="auto"/>
            <w:noWrap/>
            <w:vAlign w:val="bottom"/>
            <w:tcPrChange w:id="53426" w:author="pete jones" w:date="2022-01-04T12:07:00Z">
              <w:tcPr>
                <w:tcW w:w="692" w:type="dxa"/>
                <w:tcBorders>
                  <w:top w:val="nil"/>
                  <w:left w:val="nil"/>
                  <w:bottom w:val="nil"/>
                  <w:right w:val="nil"/>
                </w:tcBorders>
                <w:shd w:val="clear" w:color="auto" w:fill="auto"/>
                <w:noWrap/>
                <w:vAlign w:val="bottom"/>
              </w:tcPr>
            </w:tcPrChange>
          </w:tcPr>
          <w:p w14:paraId="30F99CC7" w14:textId="77777777" w:rsidR="00965D4E" w:rsidRPr="00FF6A71" w:rsidRDefault="00965D4E">
            <w:pPr>
              <w:spacing w:before="0" w:after="0" w:line="240" w:lineRule="auto"/>
              <w:rPr>
                <w:ins w:id="53427" w:author="pete jones" w:date="2022-01-04T12:05:00Z"/>
                <w:rFonts w:cs="Calibri"/>
                <w:color w:val="000000"/>
                <w:sz w:val="22"/>
                <w:szCs w:val="22"/>
              </w:rPr>
              <w:pPrChange w:id="53428" w:author="pete jones" w:date="2022-01-04T12:07:00Z">
                <w:pPr>
                  <w:keepNext/>
                </w:pPr>
              </w:pPrChange>
            </w:pPr>
            <w:ins w:id="53429" w:author="pete jones" w:date="2022-01-04T12:05:00Z">
              <w:r w:rsidRPr="00FF6A71">
                <w:rPr>
                  <w:rFonts w:cs="Calibri"/>
                  <w:color w:val="000000"/>
                  <w:sz w:val="22"/>
                  <w:szCs w:val="22"/>
                </w:rPr>
                <w:t>1</w:t>
              </w:r>
            </w:ins>
          </w:p>
        </w:tc>
        <w:tc>
          <w:tcPr>
            <w:tcW w:w="692" w:type="dxa"/>
            <w:shd w:val="clear" w:color="auto" w:fill="auto"/>
            <w:noWrap/>
            <w:vAlign w:val="bottom"/>
            <w:tcPrChange w:id="53430" w:author="pete jones" w:date="2022-01-04T12:07:00Z">
              <w:tcPr>
                <w:tcW w:w="692" w:type="dxa"/>
                <w:tcBorders>
                  <w:top w:val="nil"/>
                  <w:left w:val="nil"/>
                  <w:bottom w:val="nil"/>
                  <w:right w:val="nil"/>
                </w:tcBorders>
                <w:shd w:val="clear" w:color="auto" w:fill="auto"/>
                <w:noWrap/>
                <w:vAlign w:val="bottom"/>
              </w:tcPr>
            </w:tcPrChange>
          </w:tcPr>
          <w:p w14:paraId="73004CE4" w14:textId="77777777" w:rsidR="00965D4E" w:rsidRPr="00FF6A71" w:rsidRDefault="00965D4E">
            <w:pPr>
              <w:spacing w:before="0" w:after="0" w:line="240" w:lineRule="auto"/>
              <w:rPr>
                <w:ins w:id="53431" w:author="pete jones" w:date="2022-01-04T12:05:00Z"/>
                <w:rFonts w:cs="Calibri"/>
                <w:color w:val="000000"/>
                <w:sz w:val="22"/>
                <w:szCs w:val="22"/>
              </w:rPr>
              <w:pPrChange w:id="53432" w:author="pete jones" w:date="2022-01-04T12:07:00Z">
                <w:pPr>
                  <w:keepNext/>
                </w:pPr>
              </w:pPrChange>
            </w:pPr>
          </w:p>
        </w:tc>
        <w:tc>
          <w:tcPr>
            <w:tcW w:w="692" w:type="dxa"/>
            <w:shd w:val="clear" w:color="auto" w:fill="auto"/>
            <w:noWrap/>
            <w:vAlign w:val="bottom"/>
            <w:tcPrChange w:id="53433" w:author="pete jones" w:date="2022-01-04T12:07:00Z">
              <w:tcPr>
                <w:tcW w:w="692" w:type="dxa"/>
                <w:tcBorders>
                  <w:top w:val="nil"/>
                  <w:left w:val="nil"/>
                  <w:bottom w:val="nil"/>
                  <w:right w:val="nil"/>
                </w:tcBorders>
                <w:shd w:val="clear" w:color="auto" w:fill="auto"/>
                <w:noWrap/>
                <w:vAlign w:val="bottom"/>
              </w:tcPr>
            </w:tcPrChange>
          </w:tcPr>
          <w:p w14:paraId="6D92B56B" w14:textId="77777777" w:rsidR="00965D4E" w:rsidRPr="00FF6A71" w:rsidRDefault="00965D4E">
            <w:pPr>
              <w:spacing w:before="0" w:after="0" w:line="240" w:lineRule="auto"/>
              <w:rPr>
                <w:ins w:id="53434" w:author="pete jones" w:date="2022-01-04T12:05:00Z"/>
                <w:rFonts w:cs="Calibri"/>
                <w:color w:val="000000"/>
                <w:sz w:val="22"/>
                <w:szCs w:val="22"/>
              </w:rPr>
              <w:pPrChange w:id="53435" w:author="pete jones" w:date="2022-01-04T12:07:00Z">
                <w:pPr>
                  <w:keepNext/>
                </w:pPr>
              </w:pPrChange>
            </w:pPr>
          </w:p>
        </w:tc>
        <w:tc>
          <w:tcPr>
            <w:tcW w:w="692" w:type="dxa"/>
            <w:shd w:val="clear" w:color="auto" w:fill="auto"/>
            <w:noWrap/>
            <w:vAlign w:val="bottom"/>
            <w:tcPrChange w:id="53436" w:author="pete jones" w:date="2022-01-04T12:07:00Z">
              <w:tcPr>
                <w:tcW w:w="692" w:type="dxa"/>
                <w:tcBorders>
                  <w:top w:val="nil"/>
                  <w:left w:val="nil"/>
                  <w:bottom w:val="nil"/>
                  <w:right w:val="nil"/>
                </w:tcBorders>
                <w:shd w:val="clear" w:color="auto" w:fill="auto"/>
                <w:noWrap/>
                <w:vAlign w:val="bottom"/>
              </w:tcPr>
            </w:tcPrChange>
          </w:tcPr>
          <w:p w14:paraId="3046CDF9" w14:textId="77777777" w:rsidR="00965D4E" w:rsidRPr="00FF6A71" w:rsidRDefault="00965D4E">
            <w:pPr>
              <w:spacing w:before="0" w:after="0" w:line="240" w:lineRule="auto"/>
              <w:rPr>
                <w:ins w:id="53437" w:author="pete jones" w:date="2022-01-04T12:05:00Z"/>
                <w:rFonts w:cs="Calibri"/>
                <w:color w:val="000000"/>
                <w:sz w:val="22"/>
                <w:szCs w:val="22"/>
              </w:rPr>
              <w:pPrChange w:id="53438" w:author="pete jones" w:date="2022-01-04T12:07:00Z">
                <w:pPr>
                  <w:keepNext/>
                </w:pPr>
              </w:pPrChange>
            </w:pPr>
          </w:p>
        </w:tc>
      </w:tr>
    </w:tbl>
    <w:p w14:paraId="0A169EFB" w14:textId="77777777" w:rsidR="00965D4E" w:rsidRPr="00FF6A71" w:rsidRDefault="00965D4E">
      <w:pPr>
        <w:jc w:val="left"/>
        <w:rPr>
          <w:ins w:id="53439" w:author="pete jones" w:date="2022-01-04T12:05:00Z"/>
        </w:rPr>
        <w:pPrChange w:id="53440" w:author="pete jones" w:date="2022-01-04T12:06:00Z">
          <w:pPr>
            <w:keepNext/>
            <w:jc w:val="left"/>
          </w:pPr>
        </w:pPrChange>
      </w:pPr>
      <w:ins w:id="53441" w:author="pete jones" w:date="2022-01-04T12:05:00Z">
        <w:r w:rsidRPr="00FF6A71">
          <w:t>Q7 Children often have a wonderful sense of curiosity and inquisitiveness that naturally leads them into exploring and learning.</w:t>
        </w:r>
      </w:ins>
    </w:p>
    <w:tbl>
      <w:tblPr>
        <w:tblStyle w:val="TableGrid"/>
        <w:tblW w:w="0" w:type="auto"/>
        <w:jc w:val="center"/>
        <w:tblLook w:val="04A0" w:firstRow="1" w:lastRow="0" w:firstColumn="1" w:lastColumn="0" w:noHBand="0" w:noVBand="1"/>
        <w:tblPrChange w:id="53442" w:author="pete jones" w:date="2022-01-04T12:07: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3443">
          <w:tblGrid>
            <w:gridCol w:w="814"/>
            <w:gridCol w:w="814"/>
            <w:gridCol w:w="814"/>
            <w:gridCol w:w="814"/>
            <w:gridCol w:w="692"/>
            <w:gridCol w:w="692"/>
            <w:gridCol w:w="692"/>
            <w:gridCol w:w="692"/>
          </w:tblGrid>
        </w:tblGridChange>
      </w:tblGrid>
      <w:tr w:rsidR="00965D4E" w:rsidRPr="00FF6A71" w14:paraId="11130CA9" w14:textId="77777777" w:rsidTr="00965D4E">
        <w:trPr>
          <w:trHeight w:val="300"/>
          <w:jc w:val="center"/>
          <w:ins w:id="53444" w:author="pete jones" w:date="2022-01-04T12:05:00Z"/>
          <w:trPrChange w:id="53445" w:author="pete jones" w:date="2022-01-04T12:07:00Z">
            <w:trPr>
              <w:trHeight w:val="300"/>
              <w:jc w:val="center"/>
            </w:trPr>
          </w:trPrChange>
        </w:trPr>
        <w:tc>
          <w:tcPr>
            <w:tcW w:w="814" w:type="dxa"/>
            <w:shd w:val="clear" w:color="auto" w:fill="E7E6E6" w:themeFill="background2"/>
            <w:vAlign w:val="center"/>
            <w:tcPrChange w:id="53446" w:author="pete jones" w:date="2022-01-04T12:07:00Z">
              <w:tcPr>
                <w:tcW w:w="814" w:type="dxa"/>
                <w:tcBorders>
                  <w:bottom w:val="single" w:sz="4" w:space="0" w:color="auto"/>
                </w:tcBorders>
                <w:shd w:val="clear" w:color="auto" w:fill="E7E6E6" w:themeFill="background2"/>
                <w:vAlign w:val="center"/>
              </w:tcPr>
            </w:tcPrChange>
          </w:tcPr>
          <w:p w14:paraId="20DDBA68" w14:textId="77777777" w:rsidR="00965D4E" w:rsidRPr="00FF6A71" w:rsidRDefault="00965D4E">
            <w:pPr>
              <w:spacing w:before="0" w:after="0" w:line="240" w:lineRule="auto"/>
              <w:rPr>
                <w:ins w:id="53447" w:author="pete jones" w:date="2022-01-04T12:05:00Z"/>
                <w:rFonts w:cstheme="minorHAnsi"/>
                <w:b/>
                <w:bCs/>
              </w:rPr>
              <w:pPrChange w:id="53448" w:author="pete jones" w:date="2022-01-04T12:07:00Z">
                <w:pPr>
                  <w:keepNext/>
                </w:pPr>
              </w:pPrChange>
            </w:pPr>
            <w:ins w:id="53449" w:author="pete jones" w:date="2022-01-04T12:05:00Z">
              <w:r w:rsidRPr="00FF6A71">
                <w:rPr>
                  <w:rFonts w:cstheme="minorHAnsi"/>
                  <w:b/>
                  <w:bCs/>
                </w:rPr>
                <w:t>scale</w:t>
              </w:r>
            </w:ins>
          </w:p>
        </w:tc>
        <w:tc>
          <w:tcPr>
            <w:tcW w:w="814" w:type="dxa"/>
            <w:shd w:val="clear" w:color="auto" w:fill="E7E6E6" w:themeFill="background2"/>
            <w:noWrap/>
            <w:vAlign w:val="center"/>
            <w:tcPrChange w:id="53450" w:author="pete jones" w:date="2022-01-04T12:07:00Z">
              <w:tcPr>
                <w:tcW w:w="814" w:type="dxa"/>
                <w:tcBorders>
                  <w:bottom w:val="single" w:sz="4" w:space="0" w:color="auto"/>
                </w:tcBorders>
                <w:shd w:val="clear" w:color="auto" w:fill="E7E6E6" w:themeFill="background2"/>
                <w:noWrap/>
                <w:vAlign w:val="center"/>
              </w:tcPr>
            </w:tcPrChange>
          </w:tcPr>
          <w:p w14:paraId="7544FC99" w14:textId="77777777" w:rsidR="00965D4E" w:rsidRPr="00FF6A71" w:rsidRDefault="00965D4E">
            <w:pPr>
              <w:spacing w:before="0" w:after="0" w:line="240" w:lineRule="auto"/>
              <w:rPr>
                <w:ins w:id="53451" w:author="pete jones" w:date="2022-01-04T12:05:00Z"/>
                <w:rFonts w:cstheme="minorHAnsi"/>
                <w:b/>
                <w:bCs/>
              </w:rPr>
              <w:pPrChange w:id="53452" w:author="pete jones" w:date="2022-01-04T12:07:00Z">
                <w:pPr>
                  <w:keepNext/>
                </w:pPr>
              </w:pPrChange>
            </w:pPr>
            <w:ins w:id="53453" w:author="pete jones" w:date="2022-01-04T12:05:00Z">
              <w:r w:rsidRPr="00FF6A71">
                <w:rPr>
                  <w:rFonts w:cstheme="minorHAnsi"/>
                  <w:b/>
                  <w:bCs/>
                </w:rPr>
                <w:t>1</w:t>
              </w:r>
            </w:ins>
          </w:p>
        </w:tc>
        <w:tc>
          <w:tcPr>
            <w:tcW w:w="814" w:type="dxa"/>
            <w:shd w:val="clear" w:color="auto" w:fill="E7E6E6" w:themeFill="background2"/>
            <w:noWrap/>
            <w:vAlign w:val="center"/>
            <w:tcPrChange w:id="53454" w:author="pete jones" w:date="2022-01-04T12:07:00Z">
              <w:tcPr>
                <w:tcW w:w="814" w:type="dxa"/>
                <w:tcBorders>
                  <w:bottom w:val="single" w:sz="4" w:space="0" w:color="auto"/>
                </w:tcBorders>
                <w:shd w:val="clear" w:color="auto" w:fill="E7E6E6" w:themeFill="background2"/>
                <w:noWrap/>
                <w:vAlign w:val="center"/>
              </w:tcPr>
            </w:tcPrChange>
          </w:tcPr>
          <w:p w14:paraId="729B6B18" w14:textId="77777777" w:rsidR="00965D4E" w:rsidRPr="00FF6A71" w:rsidRDefault="00965D4E">
            <w:pPr>
              <w:spacing w:before="0" w:after="0" w:line="240" w:lineRule="auto"/>
              <w:rPr>
                <w:ins w:id="53455" w:author="pete jones" w:date="2022-01-04T12:05:00Z"/>
                <w:rFonts w:cstheme="minorHAnsi"/>
                <w:b/>
                <w:bCs/>
              </w:rPr>
              <w:pPrChange w:id="53456" w:author="pete jones" w:date="2022-01-04T12:07:00Z">
                <w:pPr>
                  <w:keepNext/>
                </w:pPr>
              </w:pPrChange>
            </w:pPr>
            <w:ins w:id="53457" w:author="pete jones" w:date="2022-01-04T12:05:00Z">
              <w:r w:rsidRPr="00FF6A71">
                <w:rPr>
                  <w:rFonts w:cstheme="minorHAnsi"/>
                  <w:b/>
                  <w:bCs/>
                </w:rPr>
                <w:t>2</w:t>
              </w:r>
            </w:ins>
          </w:p>
        </w:tc>
        <w:tc>
          <w:tcPr>
            <w:tcW w:w="814" w:type="dxa"/>
            <w:shd w:val="clear" w:color="auto" w:fill="E7E6E6" w:themeFill="background2"/>
            <w:noWrap/>
            <w:vAlign w:val="center"/>
            <w:tcPrChange w:id="53458" w:author="pete jones" w:date="2022-01-04T12:07:00Z">
              <w:tcPr>
                <w:tcW w:w="814" w:type="dxa"/>
                <w:tcBorders>
                  <w:bottom w:val="single" w:sz="4" w:space="0" w:color="auto"/>
                </w:tcBorders>
                <w:shd w:val="clear" w:color="auto" w:fill="E7E6E6" w:themeFill="background2"/>
                <w:noWrap/>
                <w:vAlign w:val="center"/>
              </w:tcPr>
            </w:tcPrChange>
          </w:tcPr>
          <w:p w14:paraId="4F687F1D" w14:textId="77777777" w:rsidR="00965D4E" w:rsidRPr="00FF6A71" w:rsidRDefault="00965D4E">
            <w:pPr>
              <w:spacing w:before="0" w:after="0" w:line="240" w:lineRule="auto"/>
              <w:rPr>
                <w:ins w:id="53459" w:author="pete jones" w:date="2022-01-04T12:05:00Z"/>
                <w:rFonts w:cstheme="minorHAnsi"/>
                <w:b/>
                <w:bCs/>
              </w:rPr>
              <w:pPrChange w:id="53460" w:author="pete jones" w:date="2022-01-04T12:07:00Z">
                <w:pPr>
                  <w:keepNext/>
                </w:pPr>
              </w:pPrChange>
            </w:pPr>
            <w:ins w:id="53461" w:author="pete jones" w:date="2022-01-04T12:05:00Z">
              <w:r w:rsidRPr="00FF6A71">
                <w:rPr>
                  <w:rFonts w:cstheme="minorHAnsi"/>
                  <w:b/>
                  <w:bCs/>
                </w:rPr>
                <w:t>3</w:t>
              </w:r>
            </w:ins>
          </w:p>
        </w:tc>
        <w:tc>
          <w:tcPr>
            <w:tcW w:w="692" w:type="dxa"/>
            <w:shd w:val="clear" w:color="auto" w:fill="E7E6E6" w:themeFill="background2"/>
            <w:noWrap/>
            <w:vAlign w:val="center"/>
            <w:tcPrChange w:id="53462" w:author="pete jones" w:date="2022-01-04T12:07:00Z">
              <w:tcPr>
                <w:tcW w:w="692" w:type="dxa"/>
                <w:tcBorders>
                  <w:bottom w:val="single" w:sz="4" w:space="0" w:color="auto"/>
                </w:tcBorders>
                <w:shd w:val="clear" w:color="auto" w:fill="E7E6E6" w:themeFill="background2"/>
                <w:noWrap/>
                <w:vAlign w:val="center"/>
              </w:tcPr>
            </w:tcPrChange>
          </w:tcPr>
          <w:p w14:paraId="76E15E10" w14:textId="77777777" w:rsidR="00965D4E" w:rsidRPr="00FF6A71" w:rsidRDefault="00965D4E">
            <w:pPr>
              <w:spacing w:before="0" w:after="0" w:line="240" w:lineRule="auto"/>
              <w:rPr>
                <w:ins w:id="53463" w:author="pete jones" w:date="2022-01-04T12:05:00Z"/>
                <w:rFonts w:cstheme="minorHAnsi"/>
                <w:b/>
                <w:bCs/>
              </w:rPr>
              <w:pPrChange w:id="53464" w:author="pete jones" w:date="2022-01-04T12:07:00Z">
                <w:pPr>
                  <w:keepNext/>
                </w:pPr>
              </w:pPrChange>
            </w:pPr>
            <w:ins w:id="53465" w:author="pete jones" w:date="2022-01-04T12:05:00Z">
              <w:r w:rsidRPr="00FF6A71">
                <w:rPr>
                  <w:rFonts w:cstheme="minorHAnsi"/>
                  <w:b/>
                  <w:bCs/>
                </w:rPr>
                <w:t>4</w:t>
              </w:r>
            </w:ins>
          </w:p>
        </w:tc>
        <w:tc>
          <w:tcPr>
            <w:tcW w:w="692" w:type="dxa"/>
            <w:shd w:val="clear" w:color="auto" w:fill="E7E6E6" w:themeFill="background2"/>
            <w:noWrap/>
            <w:vAlign w:val="center"/>
            <w:tcPrChange w:id="53466" w:author="pete jones" w:date="2022-01-04T12:07:00Z">
              <w:tcPr>
                <w:tcW w:w="692" w:type="dxa"/>
                <w:tcBorders>
                  <w:bottom w:val="single" w:sz="4" w:space="0" w:color="auto"/>
                </w:tcBorders>
                <w:shd w:val="clear" w:color="auto" w:fill="E7E6E6" w:themeFill="background2"/>
                <w:noWrap/>
                <w:vAlign w:val="center"/>
              </w:tcPr>
            </w:tcPrChange>
          </w:tcPr>
          <w:p w14:paraId="3EE2868C" w14:textId="77777777" w:rsidR="00965D4E" w:rsidRPr="00FF6A71" w:rsidRDefault="00965D4E">
            <w:pPr>
              <w:spacing w:before="0" w:after="0" w:line="240" w:lineRule="auto"/>
              <w:rPr>
                <w:ins w:id="53467" w:author="pete jones" w:date="2022-01-04T12:05:00Z"/>
                <w:rFonts w:cstheme="minorHAnsi"/>
                <w:b/>
                <w:bCs/>
              </w:rPr>
              <w:pPrChange w:id="53468" w:author="pete jones" w:date="2022-01-04T12:07:00Z">
                <w:pPr>
                  <w:keepNext/>
                </w:pPr>
              </w:pPrChange>
            </w:pPr>
            <w:ins w:id="53469" w:author="pete jones" w:date="2022-01-04T12:05:00Z">
              <w:r w:rsidRPr="00FF6A71">
                <w:rPr>
                  <w:rFonts w:cstheme="minorHAnsi"/>
                  <w:b/>
                  <w:bCs/>
                </w:rPr>
                <w:t>5</w:t>
              </w:r>
            </w:ins>
          </w:p>
        </w:tc>
        <w:tc>
          <w:tcPr>
            <w:tcW w:w="692" w:type="dxa"/>
            <w:shd w:val="clear" w:color="auto" w:fill="E7E6E6" w:themeFill="background2"/>
            <w:noWrap/>
            <w:vAlign w:val="center"/>
            <w:tcPrChange w:id="53470" w:author="pete jones" w:date="2022-01-04T12:07:00Z">
              <w:tcPr>
                <w:tcW w:w="692" w:type="dxa"/>
                <w:tcBorders>
                  <w:bottom w:val="single" w:sz="4" w:space="0" w:color="auto"/>
                </w:tcBorders>
                <w:shd w:val="clear" w:color="auto" w:fill="E7E6E6" w:themeFill="background2"/>
                <w:noWrap/>
                <w:vAlign w:val="center"/>
              </w:tcPr>
            </w:tcPrChange>
          </w:tcPr>
          <w:p w14:paraId="135070B8" w14:textId="77777777" w:rsidR="00965D4E" w:rsidRPr="00FF6A71" w:rsidRDefault="00965D4E">
            <w:pPr>
              <w:spacing w:before="0" w:after="0" w:line="240" w:lineRule="auto"/>
              <w:rPr>
                <w:ins w:id="53471" w:author="pete jones" w:date="2022-01-04T12:05:00Z"/>
                <w:rFonts w:cstheme="minorHAnsi"/>
                <w:b/>
                <w:bCs/>
              </w:rPr>
              <w:pPrChange w:id="53472" w:author="pete jones" w:date="2022-01-04T12:07:00Z">
                <w:pPr>
                  <w:keepNext/>
                </w:pPr>
              </w:pPrChange>
            </w:pPr>
            <w:ins w:id="53473" w:author="pete jones" w:date="2022-01-04T12:05:00Z">
              <w:r w:rsidRPr="00FF6A71">
                <w:rPr>
                  <w:rFonts w:cstheme="minorHAnsi"/>
                  <w:b/>
                  <w:bCs/>
                </w:rPr>
                <w:t>6</w:t>
              </w:r>
            </w:ins>
          </w:p>
        </w:tc>
        <w:tc>
          <w:tcPr>
            <w:tcW w:w="692" w:type="dxa"/>
            <w:shd w:val="clear" w:color="auto" w:fill="E7E6E6" w:themeFill="background2"/>
            <w:noWrap/>
            <w:vAlign w:val="center"/>
            <w:tcPrChange w:id="53474" w:author="pete jones" w:date="2022-01-04T12:07:00Z">
              <w:tcPr>
                <w:tcW w:w="692" w:type="dxa"/>
                <w:tcBorders>
                  <w:bottom w:val="single" w:sz="4" w:space="0" w:color="auto"/>
                </w:tcBorders>
                <w:shd w:val="clear" w:color="auto" w:fill="E7E6E6" w:themeFill="background2"/>
                <w:noWrap/>
                <w:vAlign w:val="center"/>
              </w:tcPr>
            </w:tcPrChange>
          </w:tcPr>
          <w:p w14:paraId="1000FDBE" w14:textId="77777777" w:rsidR="00965D4E" w:rsidRPr="00FF6A71" w:rsidRDefault="00965D4E">
            <w:pPr>
              <w:spacing w:before="0" w:after="0" w:line="240" w:lineRule="auto"/>
              <w:rPr>
                <w:ins w:id="53475" w:author="pete jones" w:date="2022-01-04T12:05:00Z"/>
                <w:rFonts w:cstheme="minorHAnsi"/>
                <w:b/>
                <w:bCs/>
              </w:rPr>
              <w:pPrChange w:id="53476" w:author="pete jones" w:date="2022-01-04T12:07:00Z">
                <w:pPr>
                  <w:keepNext/>
                </w:pPr>
              </w:pPrChange>
            </w:pPr>
            <w:ins w:id="53477" w:author="pete jones" w:date="2022-01-04T12:05:00Z">
              <w:r w:rsidRPr="00FF6A71">
                <w:rPr>
                  <w:rFonts w:cstheme="minorHAnsi"/>
                  <w:b/>
                  <w:bCs/>
                </w:rPr>
                <w:t>7</w:t>
              </w:r>
            </w:ins>
          </w:p>
        </w:tc>
      </w:tr>
      <w:tr w:rsidR="00965D4E" w:rsidRPr="00FF6A71" w14:paraId="4CA9FDF8" w14:textId="77777777" w:rsidTr="00965D4E">
        <w:trPr>
          <w:trHeight w:val="300"/>
          <w:jc w:val="center"/>
          <w:ins w:id="53478" w:author="pete jones" w:date="2022-01-04T12:05:00Z"/>
          <w:trPrChange w:id="53479" w:author="pete jones" w:date="2022-01-04T12:07:00Z">
            <w:trPr>
              <w:trHeight w:val="300"/>
              <w:jc w:val="center"/>
            </w:trPr>
          </w:trPrChange>
        </w:trPr>
        <w:tc>
          <w:tcPr>
            <w:tcW w:w="814" w:type="dxa"/>
            <w:vAlign w:val="center"/>
            <w:tcPrChange w:id="53480" w:author="pete jones" w:date="2022-01-04T12:07:00Z">
              <w:tcPr>
                <w:tcW w:w="814" w:type="dxa"/>
                <w:tcBorders>
                  <w:right w:val="single" w:sz="4" w:space="0" w:color="auto"/>
                </w:tcBorders>
                <w:vAlign w:val="center"/>
              </w:tcPr>
            </w:tcPrChange>
          </w:tcPr>
          <w:p w14:paraId="22D9706F" w14:textId="77777777" w:rsidR="00965D4E" w:rsidRPr="00FF6A71" w:rsidRDefault="00965D4E">
            <w:pPr>
              <w:spacing w:before="0" w:after="0" w:line="240" w:lineRule="auto"/>
              <w:rPr>
                <w:ins w:id="53481" w:author="pete jones" w:date="2022-01-04T12:05:00Z"/>
                <w:rFonts w:cstheme="minorHAnsi"/>
                <w:b/>
                <w:bCs/>
              </w:rPr>
              <w:pPrChange w:id="53482" w:author="pete jones" w:date="2022-01-04T12:07:00Z">
                <w:pPr>
                  <w:keepNext/>
                </w:pPr>
              </w:pPrChange>
            </w:pPr>
            <w:ins w:id="53483" w:author="pete jones" w:date="2022-01-04T12:05:00Z">
              <w:r w:rsidRPr="00FF6A71">
                <w:rPr>
                  <w:rFonts w:cstheme="minorHAnsi"/>
                  <w:b/>
                  <w:bCs/>
                </w:rPr>
                <w:t>%</w:t>
              </w:r>
            </w:ins>
          </w:p>
        </w:tc>
        <w:tc>
          <w:tcPr>
            <w:tcW w:w="814" w:type="dxa"/>
            <w:shd w:val="clear" w:color="auto" w:fill="auto"/>
            <w:noWrap/>
            <w:vAlign w:val="bottom"/>
            <w:tcPrChange w:id="53484" w:author="pete jones" w:date="2022-01-04T12:07:00Z">
              <w:tcPr>
                <w:tcW w:w="814" w:type="dxa"/>
                <w:tcBorders>
                  <w:top w:val="nil"/>
                  <w:left w:val="nil"/>
                  <w:bottom w:val="nil"/>
                  <w:right w:val="nil"/>
                </w:tcBorders>
                <w:shd w:val="clear" w:color="auto" w:fill="auto"/>
                <w:noWrap/>
                <w:vAlign w:val="bottom"/>
              </w:tcPr>
            </w:tcPrChange>
          </w:tcPr>
          <w:p w14:paraId="0ABB1F47" w14:textId="77777777" w:rsidR="00965D4E" w:rsidRPr="00FF6A71" w:rsidRDefault="00965D4E">
            <w:pPr>
              <w:spacing w:before="0" w:after="0" w:line="240" w:lineRule="auto"/>
              <w:rPr>
                <w:ins w:id="53485" w:author="pete jones" w:date="2022-01-04T12:05:00Z"/>
                <w:rFonts w:cs="Calibri"/>
                <w:color w:val="000000"/>
                <w:sz w:val="22"/>
                <w:szCs w:val="22"/>
              </w:rPr>
              <w:pPrChange w:id="53486" w:author="pete jones" w:date="2022-01-04T12:07:00Z">
                <w:pPr>
                  <w:keepNext/>
                </w:pPr>
              </w:pPrChange>
            </w:pPr>
            <w:ins w:id="53487" w:author="pete jones" w:date="2022-01-04T12:05:00Z">
              <w:r w:rsidRPr="00FF6A71">
                <w:rPr>
                  <w:rFonts w:cs="Calibri"/>
                  <w:color w:val="000000"/>
                  <w:sz w:val="22"/>
                  <w:szCs w:val="22"/>
                </w:rPr>
                <w:t>67%</w:t>
              </w:r>
            </w:ins>
          </w:p>
        </w:tc>
        <w:tc>
          <w:tcPr>
            <w:tcW w:w="814" w:type="dxa"/>
            <w:shd w:val="clear" w:color="auto" w:fill="auto"/>
            <w:noWrap/>
            <w:vAlign w:val="bottom"/>
            <w:tcPrChange w:id="53488" w:author="pete jones" w:date="2022-01-04T12:07:00Z">
              <w:tcPr>
                <w:tcW w:w="814" w:type="dxa"/>
                <w:tcBorders>
                  <w:top w:val="nil"/>
                  <w:left w:val="nil"/>
                  <w:bottom w:val="nil"/>
                  <w:right w:val="nil"/>
                </w:tcBorders>
                <w:shd w:val="clear" w:color="auto" w:fill="auto"/>
                <w:noWrap/>
                <w:vAlign w:val="bottom"/>
              </w:tcPr>
            </w:tcPrChange>
          </w:tcPr>
          <w:p w14:paraId="47ABAF2C" w14:textId="77777777" w:rsidR="00965D4E" w:rsidRPr="00FF6A71" w:rsidRDefault="00965D4E">
            <w:pPr>
              <w:spacing w:before="0" w:after="0" w:line="240" w:lineRule="auto"/>
              <w:rPr>
                <w:ins w:id="53489" w:author="pete jones" w:date="2022-01-04T12:05:00Z"/>
                <w:rFonts w:cs="Calibri"/>
                <w:color w:val="000000"/>
                <w:sz w:val="22"/>
                <w:szCs w:val="22"/>
              </w:rPr>
              <w:pPrChange w:id="53490" w:author="pete jones" w:date="2022-01-04T12:07:00Z">
                <w:pPr>
                  <w:keepNext/>
                </w:pPr>
              </w:pPrChange>
            </w:pPr>
            <w:ins w:id="53491" w:author="pete jones" w:date="2022-01-04T12:05:00Z">
              <w:r w:rsidRPr="00FF6A71">
                <w:rPr>
                  <w:rFonts w:cs="Calibri"/>
                  <w:color w:val="000000"/>
                  <w:sz w:val="22"/>
                  <w:szCs w:val="22"/>
                </w:rPr>
                <w:t>17%</w:t>
              </w:r>
            </w:ins>
          </w:p>
        </w:tc>
        <w:tc>
          <w:tcPr>
            <w:tcW w:w="814" w:type="dxa"/>
            <w:shd w:val="clear" w:color="auto" w:fill="auto"/>
            <w:noWrap/>
            <w:vAlign w:val="bottom"/>
            <w:tcPrChange w:id="53492" w:author="pete jones" w:date="2022-01-04T12:07:00Z">
              <w:tcPr>
                <w:tcW w:w="814" w:type="dxa"/>
                <w:tcBorders>
                  <w:top w:val="nil"/>
                  <w:left w:val="nil"/>
                  <w:bottom w:val="nil"/>
                  <w:right w:val="nil"/>
                </w:tcBorders>
                <w:shd w:val="clear" w:color="auto" w:fill="auto"/>
                <w:noWrap/>
                <w:vAlign w:val="bottom"/>
              </w:tcPr>
            </w:tcPrChange>
          </w:tcPr>
          <w:p w14:paraId="206C16A9" w14:textId="77777777" w:rsidR="00965D4E" w:rsidRPr="00FF6A71" w:rsidRDefault="00965D4E">
            <w:pPr>
              <w:spacing w:before="0" w:after="0" w:line="240" w:lineRule="auto"/>
              <w:rPr>
                <w:ins w:id="53493" w:author="pete jones" w:date="2022-01-04T12:05:00Z"/>
                <w:rFonts w:cs="Calibri"/>
                <w:color w:val="000000"/>
                <w:sz w:val="22"/>
                <w:szCs w:val="22"/>
              </w:rPr>
              <w:pPrChange w:id="53494" w:author="pete jones" w:date="2022-01-04T12:07:00Z">
                <w:pPr>
                  <w:keepNext/>
                </w:pPr>
              </w:pPrChange>
            </w:pPr>
            <w:ins w:id="53495" w:author="pete jones" w:date="2022-01-04T12:05:00Z">
              <w:r w:rsidRPr="00FF6A71">
                <w:rPr>
                  <w:rFonts w:cs="Calibri"/>
                  <w:color w:val="000000"/>
                  <w:sz w:val="22"/>
                  <w:szCs w:val="22"/>
                </w:rPr>
                <w:t>17%</w:t>
              </w:r>
            </w:ins>
          </w:p>
        </w:tc>
        <w:tc>
          <w:tcPr>
            <w:tcW w:w="692" w:type="dxa"/>
            <w:noWrap/>
            <w:vAlign w:val="center"/>
            <w:tcPrChange w:id="53496" w:author="pete jones" w:date="2022-01-04T12:07:00Z">
              <w:tcPr>
                <w:tcW w:w="692" w:type="dxa"/>
                <w:tcBorders>
                  <w:top w:val="single" w:sz="4" w:space="0" w:color="auto"/>
                  <w:left w:val="nil"/>
                  <w:bottom w:val="nil"/>
                  <w:right w:val="nil"/>
                </w:tcBorders>
                <w:noWrap/>
                <w:vAlign w:val="center"/>
              </w:tcPr>
            </w:tcPrChange>
          </w:tcPr>
          <w:p w14:paraId="6DAE058B" w14:textId="77777777" w:rsidR="00965D4E" w:rsidRPr="00FF6A71" w:rsidRDefault="00965D4E">
            <w:pPr>
              <w:spacing w:before="0" w:after="0" w:line="240" w:lineRule="auto"/>
              <w:rPr>
                <w:ins w:id="53497" w:author="pete jones" w:date="2022-01-04T12:05:00Z"/>
                <w:rFonts w:cs="Calibri"/>
                <w:color w:val="000000"/>
                <w:sz w:val="22"/>
                <w:szCs w:val="22"/>
              </w:rPr>
              <w:pPrChange w:id="53498" w:author="pete jones" w:date="2022-01-04T12:07:00Z">
                <w:pPr>
                  <w:keepNext/>
                </w:pPr>
              </w:pPrChange>
            </w:pPr>
          </w:p>
        </w:tc>
        <w:tc>
          <w:tcPr>
            <w:tcW w:w="692" w:type="dxa"/>
            <w:noWrap/>
            <w:vAlign w:val="center"/>
            <w:tcPrChange w:id="53499" w:author="pete jones" w:date="2022-01-04T12:07:00Z">
              <w:tcPr>
                <w:tcW w:w="692" w:type="dxa"/>
                <w:tcBorders>
                  <w:top w:val="single" w:sz="4" w:space="0" w:color="auto"/>
                  <w:left w:val="nil"/>
                  <w:bottom w:val="nil"/>
                  <w:right w:val="nil"/>
                </w:tcBorders>
                <w:noWrap/>
                <w:vAlign w:val="center"/>
              </w:tcPr>
            </w:tcPrChange>
          </w:tcPr>
          <w:p w14:paraId="48178F85" w14:textId="77777777" w:rsidR="00965D4E" w:rsidRPr="00FF6A71" w:rsidRDefault="00965D4E">
            <w:pPr>
              <w:spacing w:before="0" w:after="0" w:line="240" w:lineRule="auto"/>
              <w:rPr>
                <w:ins w:id="53500" w:author="pete jones" w:date="2022-01-04T12:05:00Z"/>
                <w:rFonts w:cs="Calibri"/>
                <w:color w:val="000000"/>
                <w:sz w:val="22"/>
                <w:szCs w:val="22"/>
              </w:rPr>
              <w:pPrChange w:id="53501" w:author="pete jones" w:date="2022-01-04T12:07:00Z">
                <w:pPr>
                  <w:keepNext/>
                </w:pPr>
              </w:pPrChange>
            </w:pPr>
          </w:p>
        </w:tc>
        <w:tc>
          <w:tcPr>
            <w:tcW w:w="692" w:type="dxa"/>
            <w:noWrap/>
            <w:vAlign w:val="center"/>
            <w:tcPrChange w:id="53502" w:author="pete jones" w:date="2022-01-04T12:07:00Z">
              <w:tcPr>
                <w:tcW w:w="692" w:type="dxa"/>
                <w:tcBorders>
                  <w:top w:val="single" w:sz="4" w:space="0" w:color="auto"/>
                  <w:left w:val="nil"/>
                  <w:bottom w:val="nil"/>
                  <w:right w:val="nil"/>
                </w:tcBorders>
                <w:noWrap/>
                <w:vAlign w:val="center"/>
              </w:tcPr>
            </w:tcPrChange>
          </w:tcPr>
          <w:p w14:paraId="4AE9BC0E" w14:textId="77777777" w:rsidR="00965D4E" w:rsidRPr="00FF6A71" w:rsidRDefault="00965D4E">
            <w:pPr>
              <w:spacing w:before="0" w:after="0" w:line="240" w:lineRule="auto"/>
              <w:rPr>
                <w:ins w:id="53503" w:author="pete jones" w:date="2022-01-04T12:05:00Z"/>
                <w:rFonts w:cs="Calibri"/>
                <w:color w:val="000000"/>
                <w:sz w:val="22"/>
                <w:szCs w:val="22"/>
              </w:rPr>
              <w:pPrChange w:id="53504" w:author="pete jones" w:date="2022-01-04T12:07:00Z">
                <w:pPr>
                  <w:keepNext/>
                </w:pPr>
              </w:pPrChange>
            </w:pPr>
          </w:p>
        </w:tc>
        <w:tc>
          <w:tcPr>
            <w:tcW w:w="692" w:type="dxa"/>
            <w:noWrap/>
            <w:vAlign w:val="center"/>
            <w:tcPrChange w:id="53505" w:author="pete jones" w:date="2022-01-04T12:07:00Z">
              <w:tcPr>
                <w:tcW w:w="692" w:type="dxa"/>
                <w:tcBorders>
                  <w:top w:val="single" w:sz="4" w:space="0" w:color="auto"/>
                  <w:left w:val="nil"/>
                  <w:bottom w:val="nil"/>
                  <w:right w:val="nil"/>
                </w:tcBorders>
                <w:noWrap/>
                <w:vAlign w:val="center"/>
              </w:tcPr>
            </w:tcPrChange>
          </w:tcPr>
          <w:p w14:paraId="03E03DA8" w14:textId="77777777" w:rsidR="00965D4E" w:rsidRPr="00FF6A71" w:rsidRDefault="00965D4E">
            <w:pPr>
              <w:spacing w:before="0" w:after="0" w:line="240" w:lineRule="auto"/>
              <w:rPr>
                <w:ins w:id="53506" w:author="pete jones" w:date="2022-01-04T12:05:00Z"/>
                <w:rFonts w:cs="Calibri"/>
                <w:color w:val="000000"/>
                <w:sz w:val="22"/>
                <w:szCs w:val="22"/>
              </w:rPr>
              <w:pPrChange w:id="53507" w:author="pete jones" w:date="2022-01-04T12:07:00Z">
                <w:pPr>
                  <w:keepNext/>
                </w:pPr>
              </w:pPrChange>
            </w:pPr>
          </w:p>
        </w:tc>
      </w:tr>
      <w:tr w:rsidR="00965D4E" w:rsidRPr="00FF6A71" w14:paraId="7CA727F0" w14:textId="77777777" w:rsidTr="00965D4E">
        <w:trPr>
          <w:trHeight w:val="300"/>
          <w:jc w:val="center"/>
          <w:ins w:id="53508" w:author="pete jones" w:date="2022-01-04T12:05:00Z"/>
          <w:trPrChange w:id="53509" w:author="pete jones" w:date="2022-01-04T12:07:00Z">
            <w:trPr>
              <w:trHeight w:val="300"/>
              <w:jc w:val="center"/>
            </w:trPr>
          </w:trPrChange>
        </w:trPr>
        <w:tc>
          <w:tcPr>
            <w:tcW w:w="814" w:type="dxa"/>
            <w:vAlign w:val="center"/>
            <w:tcPrChange w:id="53510" w:author="pete jones" w:date="2022-01-04T12:07:00Z">
              <w:tcPr>
                <w:tcW w:w="814" w:type="dxa"/>
                <w:tcBorders>
                  <w:right w:val="single" w:sz="4" w:space="0" w:color="auto"/>
                </w:tcBorders>
                <w:vAlign w:val="center"/>
              </w:tcPr>
            </w:tcPrChange>
          </w:tcPr>
          <w:p w14:paraId="3080E5D1" w14:textId="77777777" w:rsidR="00965D4E" w:rsidRPr="00FF6A71" w:rsidRDefault="00965D4E">
            <w:pPr>
              <w:spacing w:before="0" w:after="0" w:line="240" w:lineRule="auto"/>
              <w:rPr>
                <w:ins w:id="53511" w:author="pete jones" w:date="2022-01-04T12:05:00Z"/>
                <w:rFonts w:cstheme="minorHAnsi"/>
                <w:b/>
                <w:bCs/>
              </w:rPr>
              <w:pPrChange w:id="53512" w:author="pete jones" w:date="2022-01-04T12:07:00Z">
                <w:pPr>
                  <w:keepNext/>
                </w:pPr>
              </w:pPrChange>
            </w:pPr>
            <w:ins w:id="53513" w:author="pete jones" w:date="2022-01-04T12:05:00Z">
              <w:r w:rsidRPr="00FF6A71">
                <w:rPr>
                  <w:rFonts w:cstheme="minorHAnsi"/>
                  <w:b/>
                  <w:bCs/>
                </w:rPr>
                <w:t>Count</w:t>
              </w:r>
            </w:ins>
          </w:p>
        </w:tc>
        <w:tc>
          <w:tcPr>
            <w:tcW w:w="814" w:type="dxa"/>
            <w:shd w:val="clear" w:color="auto" w:fill="auto"/>
            <w:noWrap/>
            <w:vAlign w:val="bottom"/>
            <w:tcPrChange w:id="53514" w:author="pete jones" w:date="2022-01-04T12:07:00Z">
              <w:tcPr>
                <w:tcW w:w="814" w:type="dxa"/>
                <w:tcBorders>
                  <w:top w:val="nil"/>
                  <w:left w:val="nil"/>
                  <w:bottom w:val="nil"/>
                  <w:right w:val="nil"/>
                </w:tcBorders>
                <w:shd w:val="clear" w:color="auto" w:fill="auto"/>
                <w:noWrap/>
                <w:vAlign w:val="bottom"/>
              </w:tcPr>
            </w:tcPrChange>
          </w:tcPr>
          <w:p w14:paraId="5BFD4AC8" w14:textId="77777777" w:rsidR="00965D4E" w:rsidRPr="00FF6A71" w:rsidRDefault="00965D4E">
            <w:pPr>
              <w:spacing w:before="0" w:after="0" w:line="240" w:lineRule="auto"/>
              <w:rPr>
                <w:ins w:id="53515" w:author="pete jones" w:date="2022-01-04T12:05:00Z"/>
                <w:rFonts w:cs="Calibri"/>
                <w:color w:val="000000"/>
                <w:sz w:val="22"/>
                <w:szCs w:val="22"/>
              </w:rPr>
              <w:pPrChange w:id="53516" w:author="pete jones" w:date="2022-01-04T12:07:00Z">
                <w:pPr>
                  <w:keepNext/>
                </w:pPr>
              </w:pPrChange>
            </w:pPr>
            <w:ins w:id="53517" w:author="pete jones" w:date="2022-01-04T12:05:00Z">
              <w:r w:rsidRPr="00FF6A71">
                <w:rPr>
                  <w:rFonts w:cs="Calibri"/>
                  <w:color w:val="000000"/>
                  <w:sz w:val="22"/>
                  <w:szCs w:val="22"/>
                </w:rPr>
                <w:t>4</w:t>
              </w:r>
            </w:ins>
          </w:p>
        </w:tc>
        <w:tc>
          <w:tcPr>
            <w:tcW w:w="814" w:type="dxa"/>
            <w:shd w:val="clear" w:color="auto" w:fill="auto"/>
            <w:noWrap/>
            <w:vAlign w:val="bottom"/>
            <w:tcPrChange w:id="53518" w:author="pete jones" w:date="2022-01-04T12:07:00Z">
              <w:tcPr>
                <w:tcW w:w="814" w:type="dxa"/>
                <w:tcBorders>
                  <w:top w:val="nil"/>
                  <w:left w:val="nil"/>
                  <w:bottom w:val="nil"/>
                  <w:right w:val="nil"/>
                </w:tcBorders>
                <w:shd w:val="clear" w:color="auto" w:fill="auto"/>
                <w:noWrap/>
                <w:vAlign w:val="bottom"/>
              </w:tcPr>
            </w:tcPrChange>
          </w:tcPr>
          <w:p w14:paraId="1F2ABBEA" w14:textId="77777777" w:rsidR="00965D4E" w:rsidRPr="00FF6A71" w:rsidRDefault="00965D4E">
            <w:pPr>
              <w:spacing w:before="0" w:after="0" w:line="240" w:lineRule="auto"/>
              <w:rPr>
                <w:ins w:id="53519" w:author="pete jones" w:date="2022-01-04T12:05:00Z"/>
                <w:rFonts w:cs="Calibri"/>
                <w:color w:val="000000"/>
                <w:sz w:val="22"/>
                <w:szCs w:val="22"/>
              </w:rPr>
              <w:pPrChange w:id="53520" w:author="pete jones" w:date="2022-01-04T12:07:00Z">
                <w:pPr>
                  <w:keepNext/>
                </w:pPr>
              </w:pPrChange>
            </w:pPr>
            <w:ins w:id="53521" w:author="pete jones" w:date="2022-01-04T12:05:00Z">
              <w:r w:rsidRPr="00FF6A71">
                <w:rPr>
                  <w:rFonts w:cs="Calibri"/>
                  <w:color w:val="000000"/>
                  <w:sz w:val="22"/>
                  <w:szCs w:val="22"/>
                </w:rPr>
                <w:t>1</w:t>
              </w:r>
            </w:ins>
          </w:p>
        </w:tc>
        <w:tc>
          <w:tcPr>
            <w:tcW w:w="814" w:type="dxa"/>
            <w:shd w:val="clear" w:color="auto" w:fill="auto"/>
            <w:noWrap/>
            <w:vAlign w:val="bottom"/>
            <w:tcPrChange w:id="53522" w:author="pete jones" w:date="2022-01-04T12:07:00Z">
              <w:tcPr>
                <w:tcW w:w="814" w:type="dxa"/>
                <w:tcBorders>
                  <w:top w:val="nil"/>
                  <w:left w:val="nil"/>
                  <w:bottom w:val="nil"/>
                  <w:right w:val="nil"/>
                </w:tcBorders>
                <w:shd w:val="clear" w:color="auto" w:fill="auto"/>
                <w:noWrap/>
                <w:vAlign w:val="bottom"/>
              </w:tcPr>
            </w:tcPrChange>
          </w:tcPr>
          <w:p w14:paraId="4577D101" w14:textId="77777777" w:rsidR="00965D4E" w:rsidRPr="00FF6A71" w:rsidRDefault="00965D4E">
            <w:pPr>
              <w:spacing w:before="0" w:after="0" w:line="240" w:lineRule="auto"/>
              <w:rPr>
                <w:ins w:id="53523" w:author="pete jones" w:date="2022-01-04T12:05:00Z"/>
                <w:rFonts w:cs="Calibri"/>
                <w:color w:val="000000"/>
                <w:sz w:val="22"/>
                <w:szCs w:val="22"/>
              </w:rPr>
              <w:pPrChange w:id="53524" w:author="pete jones" w:date="2022-01-04T12:07:00Z">
                <w:pPr>
                  <w:keepNext/>
                </w:pPr>
              </w:pPrChange>
            </w:pPr>
            <w:ins w:id="53525" w:author="pete jones" w:date="2022-01-04T12:05:00Z">
              <w:r w:rsidRPr="00FF6A71">
                <w:rPr>
                  <w:rFonts w:cs="Calibri"/>
                  <w:color w:val="000000"/>
                  <w:sz w:val="22"/>
                  <w:szCs w:val="22"/>
                </w:rPr>
                <w:t>1</w:t>
              </w:r>
            </w:ins>
          </w:p>
        </w:tc>
        <w:tc>
          <w:tcPr>
            <w:tcW w:w="692" w:type="dxa"/>
            <w:noWrap/>
            <w:vAlign w:val="center"/>
            <w:tcPrChange w:id="53526" w:author="pete jones" w:date="2022-01-04T12:07:00Z">
              <w:tcPr>
                <w:tcW w:w="692" w:type="dxa"/>
                <w:tcBorders>
                  <w:top w:val="nil"/>
                  <w:left w:val="nil"/>
                  <w:bottom w:val="nil"/>
                  <w:right w:val="nil"/>
                </w:tcBorders>
                <w:noWrap/>
                <w:vAlign w:val="center"/>
              </w:tcPr>
            </w:tcPrChange>
          </w:tcPr>
          <w:p w14:paraId="2099FAC4" w14:textId="77777777" w:rsidR="00965D4E" w:rsidRPr="00FF6A71" w:rsidRDefault="00965D4E">
            <w:pPr>
              <w:spacing w:before="0" w:after="0" w:line="240" w:lineRule="auto"/>
              <w:rPr>
                <w:ins w:id="53527" w:author="pete jones" w:date="2022-01-04T12:05:00Z"/>
                <w:rFonts w:cs="Calibri"/>
                <w:color w:val="000000"/>
                <w:sz w:val="22"/>
                <w:szCs w:val="22"/>
              </w:rPr>
              <w:pPrChange w:id="53528" w:author="pete jones" w:date="2022-01-04T12:07:00Z">
                <w:pPr>
                  <w:keepNext/>
                </w:pPr>
              </w:pPrChange>
            </w:pPr>
          </w:p>
        </w:tc>
        <w:tc>
          <w:tcPr>
            <w:tcW w:w="692" w:type="dxa"/>
            <w:noWrap/>
            <w:vAlign w:val="center"/>
            <w:tcPrChange w:id="53529" w:author="pete jones" w:date="2022-01-04T12:07:00Z">
              <w:tcPr>
                <w:tcW w:w="692" w:type="dxa"/>
                <w:tcBorders>
                  <w:top w:val="nil"/>
                  <w:left w:val="nil"/>
                  <w:bottom w:val="nil"/>
                  <w:right w:val="nil"/>
                </w:tcBorders>
                <w:noWrap/>
                <w:vAlign w:val="center"/>
              </w:tcPr>
            </w:tcPrChange>
          </w:tcPr>
          <w:p w14:paraId="4E35FE27" w14:textId="77777777" w:rsidR="00965D4E" w:rsidRPr="00FF6A71" w:rsidRDefault="00965D4E">
            <w:pPr>
              <w:spacing w:before="0" w:after="0" w:line="240" w:lineRule="auto"/>
              <w:rPr>
                <w:ins w:id="53530" w:author="pete jones" w:date="2022-01-04T12:05:00Z"/>
                <w:rFonts w:cs="Calibri"/>
                <w:color w:val="000000"/>
                <w:sz w:val="22"/>
                <w:szCs w:val="22"/>
              </w:rPr>
              <w:pPrChange w:id="53531" w:author="pete jones" w:date="2022-01-04T12:07:00Z">
                <w:pPr>
                  <w:keepNext/>
                </w:pPr>
              </w:pPrChange>
            </w:pPr>
          </w:p>
        </w:tc>
        <w:tc>
          <w:tcPr>
            <w:tcW w:w="692" w:type="dxa"/>
            <w:noWrap/>
            <w:vAlign w:val="center"/>
            <w:tcPrChange w:id="53532" w:author="pete jones" w:date="2022-01-04T12:07:00Z">
              <w:tcPr>
                <w:tcW w:w="692" w:type="dxa"/>
                <w:tcBorders>
                  <w:top w:val="nil"/>
                  <w:left w:val="nil"/>
                  <w:bottom w:val="nil"/>
                  <w:right w:val="nil"/>
                </w:tcBorders>
                <w:noWrap/>
                <w:vAlign w:val="center"/>
              </w:tcPr>
            </w:tcPrChange>
          </w:tcPr>
          <w:p w14:paraId="08640CEA" w14:textId="77777777" w:rsidR="00965D4E" w:rsidRPr="00FF6A71" w:rsidRDefault="00965D4E">
            <w:pPr>
              <w:spacing w:before="0" w:after="0" w:line="240" w:lineRule="auto"/>
              <w:rPr>
                <w:ins w:id="53533" w:author="pete jones" w:date="2022-01-04T12:05:00Z"/>
                <w:rFonts w:cs="Calibri"/>
                <w:color w:val="000000"/>
                <w:sz w:val="22"/>
                <w:szCs w:val="22"/>
              </w:rPr>
              <w:pPrChange w:id="53534" w:author="pete jones" w:date="2022-01-04T12:07:00Z">
                <w:pPr>
                  <w:keepNext/>
                </w:pPr>
              </w:pPrChange>
            </w:pPr>
          </w:p>
        </w:tc>
        <w:tc>
          <w:tcPr>
            <w:tcW w:w="692" w:type="dxa"/>
            <w:noWrap/>
            <w:vAlign w:val="center"/>
            <w:tcPrChange w:id="53535" w:author="pete jones" w:date="2022-01-04T12:07:00Z">
              <w:tcPr>
                <w:tcW w:w="692" w:type="dxa"/>
                <w:tcBorders>
                  <w:top w:val="nil"/>
                  <w:left w:val="nil"/>
                  <w:bottom w:val="nil"/>
                  <w:right w:val="nil"/>
                </w:tcBorders>
                <w:noWrap/>
                <w:vAlign w:val="center"/>
              </w:tcPr>
            </w:tcPrChange>
          </w:tcPr>
          <w:p w14:paraId="01503252" w14:textId="77777777" w:rsidR="00965D4E" w:rsidRPr="00FF6A71" w:rsidRDefault="00965D4E">
            <w:pPr>
              <w:spacing w:before="0" w:after="0" w:line="240" w:lineRule="auto"/>
              <w:rPr>
                <w:ins w:id="53536" w:author="pete jones" w:date="2022-01-04T12:05:00Z"/>
                <w:rFonts w:cs="Calibri"/>
                <w:color w:val="000000"/>
                <w:sz w:val="22"/>
                <w:szCs w:val="22"/>
              </w:rPr>
              <w:pPrChange w:id="53537" w:author="pete jones" w:date="2022-01-04T12:07:00Z">
                <w:pPr>
                  <w:keepNext/>
                </w:pPr>
              </w:pPrChange>
            </w:pPr>
          </w:p>
        </w:tc>
      </w:tr>
    </w:tbl>
    <w:p w14:paraId="33B40C37" w14:textId="77777777" w:rsidR="00965D4E" w:rsidRPr="00FF6A71" w:rsidRDefault="00965D4E">
      <w:pPr>
        <w:jc w:val="left"/>
        <w:rPr>
          <w:ins w:id="53538" w:author="pete jones" w:date="2022-01-04T12:05:00Z"/>
        </w:rPr>
        <w:pPrChange w:id="53539" w:author="pete jones" w:date="2022-01-04T12:06:00Z">
          <w:pPr>
            <w:keepNext/>
            <w:jc w:val="left"/>
          </w:pPr>
        </w:pPrChange>
      </w:pPr>
      <w:ins w:id="53540" w:author="pete jones" w:date="2022-01-04T12:05:00Z">
        <w:r w:rsidRPr="00FF6A71">
          <w:t>Q8 Children often have a wonderful sense of curiosity and inquisitiveness that naturally leads them into exploring and learning.</w:t>
        </w:r>
      </w:ins>
    </w:p>
    <w:tbl>
      <w:tblPr>
        <w:tblStyle w:val="TableGrid"/>
        <w:tblW w:w="0" w:type="auto"/>
        <w:jc w:val="center"/>
        <w:tblLook w:val="04A0" w:firstRow="1" w:lastRow="0" w:firstColumn="1" w:lastColumn="0" w:noHBand="0" w:noVBand="1"/>
        <w:tblPrChange w:id="53541" w:author="pete jones" w:date="2022-01-04T12:07: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3542">
          <w:tblGrid>
            <w:gridCol w:w="814"/>
            <w:gridCol w:w="814"/>
            <w:gridCol w:w="814"/>
            <w:gridCol w:w="814"/>
            <w:gridCol w:w="692"/>
            <w:gridCol w:w="692"/>
            <w:gridCol w:w="692"/>
            <w:gridCol w:w="692"/>
          </w:tblGrid>
        </w:tblGridChange>
      </w:tblGrid>
      <w:tr w:rsidR="00965D4E" w:rsidRPr="00FF6A71" w14:paraId="34E53572" w14:textId="77777777" w:rsidTr="00965D4E">
        <w:trPr>
          <w:trHeight w:val="300"/>
          <w:jc w:val="center"/>
          <w:ins w:id="53543" w:author="pete jones" w:date="2022-01-04T12:05:00Z"/>
          <w:trPrChange w:id="53544" w:author="pete jones" w:date="2022-01-04T12:07:00Z">
            <w:trPr>
              <w:trHeight w:val="300"/>
              <w:jc w:val="center"/>
            </w:trPr>
          </w:trPrChange>
        </w:trPr>
        <w:tc>
          <w:tcPr>
            <w:tcW w:w="814" w:type="dxa"/>
            <w:shd w:val="clear" w:color="auto" w:fill="E7E6E6" w:themeFill="background2"/>
            <w:vAlign w:val="center"/>
            <w:tcPrChange w:id="53545" w:author="pete jones" w:date="2022-01-04T12:07:00Z">
              <w:tcPr>
                <w:tcW w:w="814" w:type="dxa"/>
                <w:tcBorders>
                  <w:bottom w:val="single" w:sz="4" w:space="0" w:color="auto"/>
                </w:tcBorders>
                <w:shd w:val="clear" w:color="auto" w:fill="E7E6E6" w:themeFill="background2"/>
                <w:vAlign w:val="center"/>
              </w:tcPr>
            </w:tcPrChange>
          </w:tcPr>
          <w:p w14:paraId="1D4559E6" w14:textId="77777777" w:rsidR="00965D4E" w:rsidRPr="00FF6A71" w:rsidRDefault="00965D4E">
            <w:pPr>
              <w:spacing w:before="0" w:after="0" w:line="240" w:lineRule="auto"/>
              <w:rPr>
                <w:ins w:id="53546" w:author="pete jones" w:date="2022-01-04T12:05:00Z"/>
                <w:rFonts w:cstheme="minorHAnsi"/>
                <w:b/>
                <w:bCs/>
              </w:rPr>
              <w:pPrChange w:id="53547" w:author="pete jones" w:date="2022-01-04T12:07:00Z">
                <w:pPr>
                  <w:keepNext/>
                </w:pPr>
              </w:pPrChange>
            </w:pPr>
            <w:ins w:id="53548" w:author="pete jones" w:date="2022-01-04T12:05:00Z">
              <w:r w:rsidRPr="00FF6A71">
                <w:rPr>
                  <w:rFonts w:cstheme="minorHAnsi"/>
                  <w:b/>
                  <w:bCs/>
                </w:rPr>
                <w:t>scale</w:t>
              </w:r>
            </w:ins>
          </w:p>
        </w:tc>
        <w:tc>
          <w:tcPr>
            <w:tcW w:w="814" w:type="dxa"/>
            <w:shd w:val="clear" w:color="auto" w:fill="E7E6E6" w:themeFill="background2"/>
            <w:noWrap/>
            <w:vAlign w:val="center"/>
            <w:tcPrChange w:id="53549" w:author="pete jones" w:date="2022-01-04T12:07:00Z">
              <w:tcPr>
                <w:tcW w:w="814" w:type="dxa"/>
                <w:tcBorders>
                  <w:bottom w:val="single" w:sz="4" w:space="0" w:color="auto"/>
                </w:tcBorders>
                <w:shd w:val="clear" w:color="auto" w:fill="E7E6E6" w:themeFill="background2"/>
                <w:noWrap/>
                <w:vAlign w:val="center"/>
              </w:tcPr>
            </w:tcPrChange>
          </w:tcPr>
          <w:p w14:paraId="08967DB6" w14:textId="77777777" w:rsidR="00965D4E" w:rsidRPr="00FF6A71" w:rsidRDefault="00965D4E">
            <w:pPr>
              <w:spacing w:before="0" w:after="0" w:line="240" w:lineRule="auto"/>
              <w:rPr>
                <w:ins w:id="53550" w:author="pete jones" w:date="2022-01-04T12:05:00Z"/>
                <w:rFonts w:cstheme="minorHAnsi"/>
                <w:b/>
                <w:bCs/>
              </w:rPr>
              <w:pPrChange w:id="53551" w:author="pete jones" w:date="2022-01-04T12:07:00Z">
                <w:pPr>
                  <w:keepNext/>
                </w:pPr>
              </w:pPrChange>
            </w:pPr>
            <w:ins w:id="53552" w:author="pete jones" w:date="2022-01-04T12:05:00Z">
              <w:r w:rsidRPr="00FF6A71">
                <w:rPr>
                  <w:rFonts w:cstheme="minorHAnsi"/>
                  <w:b/>
                  <w:bCs/>
                </w:rPr>
                <w:t>1</w:t>
              </w:r>
            </w:ins>
          </w:p>
        </w:tc>
        <w:tc>
          <w:tcPr>
            <w:tcW w:w="814" w:type="dxa"/>
            <w:shd w:val="clear" w:color="auto" w:fill="E7E6E6" w:themeFill="background2"/>
            <w:noWrap/>
            <w:vAlign w:val="center"/>
            <w:tcPrChange w:id="53553" w:author="pete jones" w:date="2022-01-04T12:07:00Z">
              <w:tcPr>
                <w:tcW w:w="814" w:type="dxa"/>
                <w:tcBorders>
                  <w:bottom w:val="single" w:sz="4" w:space="0" w:color="auto"/>
                </w:tcBorders>
                <w:shd w:val="clear" w:color="auto" w:fill="E7E6E6" w:themeFill="background2"/>
                <w:noWrap/>
                <w:vAlign w:val="center"/>
              </w:tcPr>
            </w:tcPrChange>
          </w:tcPr>
          <w:p w14:paraId="10616897" w14:textId="77777777" w:rsidR="00965D4E" w:rsidRPr="00FF6A71" w:rsidRDefault="00965D4E">
            <w:pPr>
              <w:spacing w:before="0" w:after="0" w:line="240" w:lineRule="auto"/>
              <w:rPr>
                <w:ins w:id="53554" w:author="pete jones" w:date="2022-01-04T12:05:00Z"/>
                <w:rFonts w:cstheme="minorHAnsi"/>
                <w:b/>
                <w:bCs/>
              </w:rPr>
              <w:pPrChange w:id="53555" w:author="pete jones" w:date="2022-01-04T12:07:00Z">
                <w:pPr>
                  <w:keepNext/>
                </w:pPr>
              </w:pPrChange>
            </w:pPr>
            <w:ins w:id="53556" w:author="pete jones" w:date="2022-01-04T12:05:00Z">
              <w:r w:rsidRPr="00FF6A71">
                <w:rPr>
                  <w:rFonts w:cstheme="minorHAnsi"/>
                  <w:b/>
                  <w:bCs/>
                </w:rPr>
                <w:t>2</w:t>
              </w:r>
            </w:ins>
          </w:p>
        </w:tc>
        <w:tc>
          <w:tcPr>
            <w:tcW w:w="814" w:type="dxa"/>
            <w:shd w:val="clear" w:color="auto" w:fill="E7E6E6" w:themeFill="background2"/>
            <w:noWrap/>
            <w:vAlign w:val="center"/>
            <w:tcPrChange w:id="53557" w:author="pete jones" w:date="2022-01-04T12:07:00Z">
              <w:tcPr>
                <w:tcW w:w="814" w:type="dxa"/>
                <w:tcBorders>
                  <w:bottom w:val="single" w:sz="4" w:space="0" w:color="auto"/>
                </w:tcBorders>
                <w:shd w:val="clear" w:color="auto" w:fill="E7E6E6" w:themeFill="background2"/>
                <w:noWrap/>
                <w:vAlign w:val="center"/>
              </w:tcPr>
            </w:tcPrChange>
          </w:tcPr>
          <w:p w14:paraId="03F6288C" w14:textId="77777777" w:rsidR="00965D4E" w:rsidRPr="00FF6A71" w:rsidRDefault="00965D4E">
            <w:pPr>
              <w:spacing w:before="0" w:after="0" w:line="240" w:lineRule="auto"/>
              <w:rPr>
                <w:ins w:id="53558" w:author="pete jones" w:date="2022-01-04T12:05:00Z"/>
                <w:rFonts w:cstheme="minorHAnsi"/>
                <w:b/>
                <w:bCs/>
              </w:rPr>
              <w:pPrChange w:id="53559" w:author="pete jones" w:date="2022-01-04T12:07:00Z">
                <w:pPr>
                  <w:keepNext/>
                </w:pPr>
              </w:pPrChange>
            </w:pPr>
            <w:ins w:id="53560" w:author="pete jones" w:date="2022-01-04T12:05:00Z">
              <w:r w:rsidRPr="00FF6A71">
                <w:rPr>
                  <w:rFonts w:cstheme="minorHAnsi"/>
                  <w:b/>
                  <w:bCs/>
                </w:rPr>
                <w:t>3</w:t>
              </w:r>
            </w:ins>
          </w:p>
        </w:tc>
        <w:tc>
          <w:tcPr>
            <w:tcW w:w="692" w:type="dxa"/>
            <w:shd w:val="clear" w:color="auto" w:fill="E7E6E6" w:themeFill="background2"/>
            <w:noWrap/>
            <w:vAlign w:val="center"/>
            <w:tcPrChange w:id="53561" w:author="pete jones" w:date="2022-01-04T12:07:00Z">
              <w:tcPr>
                <w:tcW w:w="692" w:type="dxa"/>
                <w:tcBorders>
                  <w:bottom w:val="single" w:sz="4" w:space="0" w:color="auto"/>
                </w:tcBorders>
                <w:shd w:val="clear" w:color="auto" w:fill="E7E6E6" w:themeFill="background2"/>
                <w:noWrap/>
                <w:vAlign w:val="center"/>
              </w:tcPr>
            </w:tcPrChange>
          </w:tcPr>
          <w:p w14:paraId="157E4579" w14:textId="77777777" w:rsidR="00965D4E" w:rsidRPr="00FF6A71" w:rsidRDefault="00965D4E">
            <w:pPr>
              <w:spacing w:before="0" w:after="0" w:line="240" w:lineRule="auto"/>
              <w:rPr>
                <w:ins w:id="53562" w:author="pete jones" w:date="2022-01-04T12:05:00Z"/>
                <w:rFonts w:cstheme="minorHAnsi"/>
                <w:b/>
                <w:bCs/>
              </w:rPr>
              <w:pPrChange w:id="53563" w:author="pete jones" w:date="2022-01-04T12:07:00Z">
                <w:pPr>
                  <w:keepNext/>
                </w:pPr>
              </w:pPrChange>
            </w:pPr>
            <w:ins w:id="53564" w:author="pete jones" w:date="2022-01-04T12:05:00Z">
              <w:r w:rsidRPr="00FF6A71">
                <w:rPr>
                  <w:rFonts w:cstheme="minorHAnsi"/>
                  <w:b/>
                  <w:bCs/>
                </w:rPr>
                <w:t>4</w:t>
              </w:r>
            </w:ins>
          </w:p>
        </w:tc>
        <w:tc>
          <w:tcPr>
            <w:tcW w:w="692" w:type="dxa"/>
            <w:shd w:val="clear" w:color="auto" w:fill="E7E6E6" w:themeFill="background2"/>
            <w:noWrap/>
            <w:vAlign w:val="center"/>
            <w:tcPrChange w:id="53565" w:author="pete jones" w:date="2022-01-04T12:07:00Z">
              <w:tcPr>
                <w:tcW w:w="692" w:type="dxa"/>
                <w:tcBorders>
                  <w:bottom w:val="single" w:sz="4" w:space="0" w:color="auto"/>
                </w:tcBorders>
                <w:shd w:val="clear" w:color="auto" w:fill="E7E6E6" w:themeFill="background2"/>
                <w:noWrap/>
                <w:vAlign w:val="center"/>
              </w:tcPr>
            </w:tcPrChange>
          </w:tcPr>
          <w:p w14:paraId="283BF8CB" w14:textId="77777777" w:rsidR="00965D4E" w:rsidRPr="00FF6A71" w:rsidRDefault="00965D4E">
            <w:pPr>
              <w:spacing w:before="0" w:after="0" w:line="240" w:lineRule="auto"/>
              <w:rPr>
                <w:ins w:id="53566" w:author="pete jones" w:date="2022-01-04T12:05:00Z"/>
                <w:rFonts w:cstheme="minorHAnsi"/>
                <w:b/>
                <w:bCs/>
              </w:rPr>
              <w:pPrChange w:id="53567" w:author="pete jones" w:date="2022-01-04T12:07:00Z">
                <w:pPr>
                  <w:keepNext/>
                </w:pPr>
              </w:pPrChange>
            </w:pPr>
            <w:ins w:id="53568" w:author="pete jones" w:date="2022-01-04T12:05:00Z">
              <w:r w:rsidRPr="00FF6A71">
                <w:rPr>
                  <w:rFonts w:cstheme="minorHAnsi"/>
                  <w:b/>
                  <w:bCs/>
                </w:rPr>
                <w:t>5</w:t>
              </w:r>
            </w:ins>
          </w:p>
        </w:tc>
        <w:tc>
          <w:tcPr>
            <w:tcW w:w="692" w:type="dxa"/>
            <w:shd w:val="clear" w:color="auto" w:fill="E7E6E6" w:themeFill="background2"/>
            <w:noWrap/>
            <w:vAlign w:val="center"/>
            <w:tcPrChange w:id="53569" w:author="pete jones" w:date="2022-01-04T12:07:00Z">
              <w:tcPr>
                <w:tcW w:w="692" w:type="dxa"/>
                <w:tcBorders>
                  <w:bottom w:val="single" w:sz="4" w:space="0" w:color="auto"/>
                </w:tcBorders>
                <w:shd w:val="clear" w:color="auto" w:fill="E7E6E6" w:themeFill="background2"/>
                <w:noWrap/>
                <w:vAlign w:val="center"/>
              </w:tcPr>
            </w:tcPrChange>
          </w:tcPr>
          <w:p w14:paraId="1FC44250" w14:textId="77777777" w:rsidR="00965D4E" w:rsidRPr="00FF6A71" w:rsidRDefault="00965D4E">
            <w:pPr>
              <w:spacing w:before="0" w:after="0" w:line="240" w:lineRule="auto"/>
              <w:rPr>
                <w:ins w:id="53570" w:author="pete jones" w:date="2022-01-04T12:05:00Z"/>
                <w:rFonts w:cstheme="minorHAnsi"/>
                <w:b/>
                <w:bCs/>
              </w:rPr>
              <w:pPrChange w:id="53571" w:author="pete jones" w:date="2022-01-04T12:07:00Z">
                <w:pPr>
                  <w:keepNext/>
                </w:pPr>
              </w:pPrChange>
            </w:pPr>
            <w:ins w:id="53572" w:author="pete jones" w:date="2022-01-04T12:05:00Z">
              <w:r w:rsidRPr="00FF6A71">
                <w:rPr>
                  <w:rFonts w:cstheme="minorHAnsi"/>
                  <w:b/>
                  <w:bCs/>
                </w:rPr>
                <w:t>6</w:t>
              </w:r>
            </w:ins>
          </w:p>
        </w:tc>
        <w:tc>
          <w:tcPr>
            <w:tcW w:w="692" w:type="dxa"/>
            <w:shd w:val="clear" w:color="auto" w:fill="E7E6E6" w:themeFill="background2"/>
            <w:noWrap/>
            <w:vAlign w:val="center"/>
            <w:tcPrChange w:id="53573" w:author="pete jones" w:date="2022-01-04T12:07:00Z">
              <w:tcPr>
                <w:tcW w:w="692" w:type="dxa"/>
                <w:tcBorders>
                  <w:bottom w:val="single" w:sz="4" w:space="0" w:color="auto"/>
                </w:tcBorders>
                <w:shd w:val="clear" w:color="auto" w:fill="E7E6E6" w:themeFill="background2"/>
                <w:noWrap/>
                <w:vAlign w:val="center"/>
              </w:tcPr>
            </w:tcPrChange>
          </w:tcPr>
          <w:p w14:paraId="4730C43D" w14:textId="77777777" w:rsidR="00965D4E" w:rsidRPr="00FF6A71" w:rsidRDefault="00965D4E">
            <w:pPr>
              <w:spacing w:before="0" w:after="0" w:line="240" w:lineRule="auto"/>
              <w:rPr>
                <w:ins w:id="53574" w:author="pete jones" w:date="2022-01-04T12:05:00Z"/>
                <w:rFonts w:cstheme="minorHAnsi"/>
                <w:b/>
                <w:bCs/>
              </w:rPr>
              <w:pPrChange w:id="53575" w:author="pete jones" w:date="2022-01-04T12:07:00Z">
                <w:pPr>
                  <w:keepNext/>
                </w:pPr>
              </w:pPrChange>
            </w:pPr>
            <w:ins w:id="53576" w:author="pete jones" w:date="2022-01-04T12:05:00Z">
              <w:r w:rsidRPr="00FF6A71">
                <w:rPr>
                  <w:rFonts w:cstheme="minorHAnsi"/>
                  <w:b/>
                  <w:bCs/>
                </w:rPr>
                <w:t>7</w:t>
              </w:r>
            </w:ins>
          </w:p>
        </w:tc>
      </w:tr>
      <w:tr w:rsidR="00965D4E" w:rsidRPr="00FF6A71" w14:paraId="2F367C8C" w14:textId="77777777" w:rsidTr="00965D4E">
        <w:trPr>
          <w:trHeight w:val="300"/>
          <w:jc w:val="center"/>
          <w:ins w:id="53577" w:author="pete jones" w:date="2022-01-04T12:05:00Z"/>
          <w:trPrChange w:id="53578" w:author="pete jones" w:date="2022-01-04T12:07:00Z">
            <w:trPr>
              <w:trHeight w:val="300"/>
              <w:jc w:val="center"/>
            </w:trPr>
          </w:trPrChange>
        </w:trPr>
        <w:tc>
          <w:tcPr>
            <w:tcW w:w="814" w:type="dxa"/>
            <w:vAlign w:val="center"/>
            <w:tcPrChange w:id="53579" w:author="pete jones" w:date="2022-01-04T12:07:00Z">
              <w:tcPr>
                <w:tcW w:w="814" w:type="dxa"/>
                <w:tcBorders>
                  <w:right w:val="single" w:sz="4" w:space="0" w:color="auto"/>
                </w:tcBorders>
                <w:vAlign w:val="center"/>
              </w:tcPr>
            </w:tcPrChange>
          </w:tcPr>
          <w:p w14:paraId="584035B9" w14:textId="77777777" w:rsidR="00965D4E" w:rsidRPr="00FF6A71" w:rsidRDefault="00965D4E">
            <w:pPr>
              <w:spacing w:before="0" w:after="0" w:line="240" w:lineRule="auto"/>
              <w:rPr>
                <w:ins w:id="53580" w:author="pete jones" w:date="2022-01-04T12:05:00Z"/>
                <w:rFonts w:cstheme="minorHAnsi"/>
                <w:b/>
                <w:bCs/>
              </w:rPr>
              <w:pPrChange w:id="53581" w:author="pete jones" w:date="2022-01-04T12:07:00Z">
                <w:pPr>
                  <w:keepNext/>
                </w:pPr>
              </w:pPrChange>
            </w:pPr>
            <w:ins w:id="53582" w:author="pete jones" w:date="2022-01-04T12:05:00Z">
              <w:r w:rsidRPr="00FF6A71">
                <w:rPr>
                  <w:rFonts w:cstheme="minorHAnsi"/>
                  <w:b/>
                  <w:bCs/>
                </w:rPr>
                <w:t>%</w:t>
              </w:r>
            </w:ins>
          </w:p>
        </w:tc>
        <w:tc>
          <w:tcPr>
            <w:tcW w:w="814" w:type="dxa"/>
            <w:shd w:val="clear" w:color="auto" w:fill="auto"/>
            <w:noWrap/>
            <w:vAlign w:val="bottom"/>
            <w:tcPrChange w:id="53583" w:author="pete jones" w:date="2022-01-04T12:07:00Z">
              <w:tcPr>
                <w:tcW w:w="814" w:type="dxa"/>
                <w:tcBorders>
                  <w:top w:val="nil"/>
                  <w:left w:val="nil"/>
                  <w:bottom w:val="nil"/>
                  <w:right w:val="nil"/>
                </w:tcBorders>
                <w:shd w:val="clear" w:color="auto" w:fill="auto"/>
                <w:noWrap/>
                <w:vAlign w:val="bottom"/>
              </w:tcPr>
            </w:tcPrChange>
          </w:tcPr>
          <w:p w14:paraId="3259D5D8" w14:textId="77777777" w:rsidR="00965D4E" w:rsidRPr="00FF6A71" w:rsidRDefault="00965D4E">
            <w:pPr>
              <w:spacing w:before="0" w:after="0" w:line="240" w:lineRule="auto"/>
              <w:rPr>
                <w:ins w:id="53584" w:author="pete jones" w:date="2022-01-04T12:05:00Z"/>
                <w:rFonts w:cs="Calibri"/>
                <w:color w:val="000000"/>
                <w:sz w:val="22"/>
                <w:szCs w:val="22"/>
              </w:rPr>
              <w:pPrChange w:id="53585" w:author="pete jones" w:date="2022-01-04T12:07:00Z">
                <w:pPr>
                  <w:keepNext/>
                </w:pPr>
              </w:pPrChange>
            </w:pPr>
            <w:ins w:id="53586" w:author="pete jones" w:date="2022-01-04T12:05:00Z">
              <w:r w:rsidRPr="00FF6A71">
                <w:rPr>
                  <w:rFonts w:cs="Calibri"/>
                  <w:color w:val="000000"/>
                  <w:sz w:val="22"/>
                  <w:szCs w:val="22"/>
                </w:rPr>
                <w:t>50%</w:t>
              </w:r>
            </w:ins>
          </w:p>
        </w:tc>
        <w:tc>
          <w:tcPr>
            <w:tcW w:w="814" w:type="dxa"/>
            <w:shd w:val="clear" w:color="auto" w:fill="auto"/>
            <w:noWrap/>
            <w:vAlign w:val="bottom"/>
            <w:tcPrChange w:id="53587" w:author="pete jones" w:date="2022-01-04T12:07:00Z">
              <w:tcPr>
                <w:tcW w:w="814" w:type="dxa"/>
                <w:tcBorders>
                  <w:top w:val="nil"/>
                  <w:left w:val="nil"/>
                  <w:bottom w:val="nil"/>
                  <w:right w:val="nil"/>
                </w:tcBorders>
                <w:shd w:val="clear" w:color="auto" w:fill="auto"/>
                <w:noWrap/>
                <w:vAlign w:val="bottom"/>
              </w:tcPr>
            </w:tcPrChange>
          </w:tcPr>
          <w:p w14:paraId="3B6D9EEE" w14:textId="77777777" w:rsidR="00965D4E" w:rsidRPr="00FF6A71" w:rsidRDefault="00965D4E">
            <w:pPr>
              <w:spacing w:before="0" w:after="0" w:line="240" w:lineRule="auto"/>
              <w:rPr>
                <w:ins w:id="53588" w:author="pete jones" w:date="2022-01-04T12:05:00Z"/>
                <w:rFonts w:cs="Calibri"/>
                <w:color w:val="000000"/>
                <w:sz w:val="22"/>
                <w:szCs w:val="22"/>
              </w:rPr>
              <w:pPrChange w:id="53589" w:author="pete jones" w:date="2022-01-04T12:07:00Z">
                <w:pPr>
                  <w:keepNext/>
                </w:pPr>
              </w:pPrChange>
            </w:pPr>
            <w:ins w:id="53590" w:author="pete jones" w:date="2022-01-04T12:05:00Z">
              <w:r w:rsidRPr="00FF6A71">
                <w:rPr>
                  <w:rFonts w:cs="Calibri"/>
                  <w:color w:val="000000"/>
                  <w:sz w:val="22"/>
                  <w:szCs w:val="22"/>
                </w:rPr>
                <w:t>33%</w:t>
              </w:r>
            </w:ins>
          </w:p>
        </w:tc>
        <w:tc>
          <w:tcPr>
            <w:tcW w:w="814" w:type="dxa"/>
            <w:shd w:val="clear" w:color="auto" w:fill="auto"/>
            <w:noWrap/>
            <w:vAlign w:val="bottom"/>
            <w:tcPrChange w:id="53591" w:author="pete jones" w:date="2022-01-04T12:07:00Z">
              <w:tcPr>
                <w:tcW w:w="814" w:type="dxa"/>
                <w:tcBorders>
                  <w:top w:val="nil"/>
                  <w:left w:val="nil"/>
                  <w:bottom w:val="nil"/>
                  <w:right w:val="nil"/>
                </w:tcBorders>
                <w:shd w:val="clear" w:color="auto" w:fill="auto"/>
                <w:noWrap/>
                <w:vAlign w:val="bottom"/>
              </w:tcPr>
            </w:tcPrChange>
          </w:tcPr>
          <w:p w14:paraId="7776D3AB" w14:textId="77777777" w:rsidR="00965D4E" w:rsidRPr="00FF6A71" w:rsidRDefault="00965D4E">
            <w:pPr>
              <w:spacing w:before="0" w:after="0" w:line="240" w:lineRule="auto"/>
              <w:rPr>
                <w:ins w:id="53592" w:author="pete jones" w:date="2022-01-04T12:05:00Z"/>
                <w:rFonts w:cs="Calibri"/>
                <w:color w:val="000000"/>
                <w:sz w:val="22"/>
                <w:szCs w:val="22"/>
              </w:rPr>
              <w:pPrChange w:id="53593" w:author="pete jones" w:date="2022-01-04T12:07:00Z">
                <w:pPr>
                  <w:keepNext/>
                </w:pPr>
              </w:pPrChange>
            </w:pPr>
            <w:ins w:id="53594" w:author="pete jones" w:date="2022-01-04T12:05:00Z">
              <w:r w:rsidRPr="00FF6A71">
                <w:rPr>
                  <w:rFonts w:cs="Calibri"/>
                  <w:color w:val="000000"/>
                  <w:sz w:val="22"/>
                  <w:szCs w:val="22"/>
                </w:rPr>
                <w:t>17%</w:t>
              </w:r>
            </w:ins>
          </w:p>
        </w:tc>
        <w:tc>
          <w:tcPr>
            <w:tcW w:w="692" w:type="dxa"/>
            <w:noWrap/>
            <w:vAlign w:val="center"/>
            <w:tcPrChange w:id="53595" w:author="pete jones" w:date="2022-01-04T12:07:00Z">
              <w:tcPr>
                <w:tcW w:w="692" w:type="dxa"/>
                <w:tcBorders>
                  <w:top w:val="single" w:sz="4" w:space="0" w:color="auto"/>
                  <w:left w:val="nil"/>
                  <w:bottom w:val="nil"/>
                  <w:right w:val="nil"/>
                </w:tcBorders>
                <w:noWrap/>
                <w:vAlign w:val="center"/>
              </w:tcPr>
            </w:tcPrChange>
          </w:tcPr>
          <w:p w14:paraId="24A344B4" w14:textId="77777777" w:rsidR="00965D4E" w:rsidRPr="00FF6A71" w:rsidRDefault="00965D4E">
            <w:pPr>
              <w:spacing w:before="0" w:after="0" w:line="240" w:lineRule="auto"/>
              <w:rPr>
                <w:ins w:id="53596" w:author="pete jones" w:date="2022-01-04T12:05:00Z"/>
                <w:rFonts w:cs="Calibri"/>
                <w:color w:val="000000"/>
                <w:sz w:val="22"/>
                <w:szCs w:val="22"/>
              </w:rPr>
              <w:pPrChange w:id="53597" w:author="pete jones" w:date="2022-01-04T12:07:00Z">
                <w:pPr>
                  <w:keepNext/>
                </w:pPr>
              </w:pPrChange>
            </w:pPr>
          </w:p>
        </w:tc>
        <w:tc>
          <w:tcPr>
            <w:tcW w:w="692" w:type="dxa"/>
            <w:noWrap/>
            <w:vAlign w:val="center"/>
            <w:tcPrChange w:id="53598" w:author="pete jones" w:date="2022-01-04T12:07:00Z">
              <w:tcPr>
                <w:tcW w:w="692" w:type="dxa"/>
                <w:tcBorders>
                  <w:top w:val="single" w:sz="4" w:space="0" w:color="auto"/>
                  <w:left w:val="nil"/>
                  <w:bottom w:val="nil"/>
                  <w:right w:val="nil"/>
                </w:tcBorders>
                <w:noWrap/>
                <w:vAlign w:val="center"/>
              </w:tcPr>
            </w:tcPrChange>
          </w:tcPr>
          <w:p w14:paraId="268F715A" w14:textId="77777777" w:rsidR="00965D4E" w:rsidRPr="00FF6A71" w:rsidRDefault="00965D4E">
            <w:pPr>
              <w:spacing w:before="0" w:after="0" w:line="240" w:lineRule="auto"/>
              <w:rPr>
                <w:ins w:id="53599" w:author="pete jones" w:date="2022-01-04T12:05:00Z"/>
                <w:rFonts w:cs="Calibri"/>
                <w:color w:val="000000"/>
                <w:sz w:val="22"/>
                <w:szCs w:val="22"/>
              </w:rPr>
              <w:pPrChange w:id="53600" w:author="pete jones" w:date="2022-01-04T12:07:00Z">
                <w:pPr>
                  <w:keepNext/>
                </w:pPr>
              </w:pPrChange>
            </w:pPr>
          </w:p>
        </w:tc>
        <w:tc>
          <w:tcPr>
            <w:tcW w:w="692" w:type="dxa"/>
            <w:noWrap/>
            <w:vAlign w:val="center"/>
            <w:tcPrChange w:id="53601" w:author="pete jones" w:date="2022-01-04T12:07:00Z">
              <w:tcPr>
                <w:tcW w:w="692" w:type="dxa"/>
                <w:tcBorders>
                  <w:top w:val="single" w:sz="4" w:space="0" w:color="auto"/>
                  <w:left w:val="nil"/>
                  <w:bottom w:val="nil"/>
                  <w:right w:val="nil"/>
                </w:tcBorders>
                <w:noWrap/>
                <w:vAlign w:val="center"/>
              </w:tcPr>
            </w:tcPrChange>
          </w:tcPr>
          <w:p w14:paraId="67FC59DE" w14:textId="77777777" w:rsidR="00965D4E" w:rsidRPr="00FF6A71" w:rsidRDefault="00965D4E">
            <w:pPr>
              <w:spacing w:before="0" w:after="0" w:line="240" w:lineRule="auto"/>
              <w:rPr>
                <w:ins w:id="53602" w:author="pete jones" w:date="2022-01-04T12:05:00Z"/>
                <w:rFonts w:cs="Calibri"/>
                <w:color w:val="000000"/>
                <w:sz w:val="22"/>
                <w:szCs w:val="22"/>
              </w:rPr>
              <w:pPrChange w:id="53603" w:author="pete jones" w:date="2022-01-04T12:07:00Z">
                <w:pPr>
                  <w:keepNext/>
                </w:pPr>
              </w:pPrChange>
            </w:pPr>
          </w:p>
        </w:tc>
        <w:tc>
          <w:tcPr>
            <w:tcW w:w="692" w:type="dxa"/>
            <w:noWrap/>
            <w:vAlign w:val="center"/>
            <w:tcPrChange w:id="53604" w:author="pete jones" w:date="2022-01-04T12:07:00Z">
              <w:tcPr>
                <w:tcW w:w="692" w:type="dxa"/>
                <w:tcBorders>
                  <w:top w:val="single" w:sz="4" w:space="0" w:color="auto"/>
                  <w:left w:val="nil"/>
                  <w:bottom w:val="nil"/>
                  <w:right w:val="nil"/>
                </w:tcBorders>
                <w:noWrap/>
                <w:vAlign w:val="center"/>
              </w:tcPr>
            </w:tcPrChange>
          </w:tcPr>
          <w:p w14:paraId="57108120" w14:textId="77777777" w:rsidR="00965D4E" w:rsidRPr="00FF6A71" w:rsidRDefault="00965D4E">
            <w:pPr>
              <w:spacing w:before="0" w:after="0" w:line="240" w:lineRule="auto"/>
              <w:rPr>
                <w:ins w:id="53605" w:author="pete jones" w:date="2022-01-04T12:05:00Z"/>
                <w:rFonts w:cs="Calibri"/>
                <w:color w:val="000000"/>
                <w:sz w:val="22"/>
                <w:szCs w:val="22"/>
              </w:rPr>
              <w:pPrChange w:id="53606" w:author="pete jones" w:date="2022-01-04T12:07:00Z">
                <w:pPr>
                  <w:keepNext/>
                </w:pPr>
              </w:pPrChange>
            </w:pPr>
          </w:p>
        </w:tc>
      </w:tr>
      <w:tr w:rsidR="00965D4E" w:rsidRPr="00FF6A71" w14:paraId="7BBB9738" w14:textId="77777777" w:rsidTr="00965D4E">
        <w:trPr>
          <w:trHeight w:val="300"/>
          <w:jc w:val="center"/>
          <w:ins w:id="53607" w:author="pete jones" w:date="2022-01-04T12:05:00Z"/>
          <w:trPrChange w:id="53608" w:author="pete jones" w:date="2022-01-04T12:07:00Z">
            <w:trPr>
              <w:trHeight w:val="300"/>
              <w:jc w:val="center"/>
            </w:trPr>
          </w:trPrChange>
        </w:trPr>
        <w:tc>
          <w:tcPr>
            <w:tcW w:w="814" w:type="dxa"/>
            <w:vAlign w:val="center"/>
            <w:tcPrChange w:id="53609" w:author="pete jones" w:date="2022-01-04T12:07:00Z">
              <w:tcPr>
                <w:tcW w:w="814" w:type="dxa"/>
                <w:tcBorders>
                  <w:right w:val="single" w:sz="4" w:space="0" w:color="auto"/>
                </w:tcBorders>
                <w:vAlign w:val="center"/>
              </w:tcPr>
            </w:tcPrChange>
          </w:tcPr>
          <w:p w14:paraId="5854CB1E" w14:textId="77777777" w:rsidR="00965D4E" w:rsidRPr="00FF6A71" w:rsidRDefault="00965D4E">
            <w:pPr>
              <w:spacing w:before="0" w:after="0" w:line="240" w:lineRule="auto"/>
              <w:rPr>
                <w:ins w:id="53610" w:author="pete jones" w:date="2022-01-04T12:05:00Z"/>
                <w:rFonts w:cstheme="minorHAnsi"/>
                <w:b/>
                <w:bCs/>
              </w:rPr>
              <w:pPrChange w:id="53611" w:author="pete jones" w:date="2022-01-04T12:07:00Z">
                <w:pPr>
                  <w:keepNext/>
                </w:pPr>
              </w:pPrChange>
            </w:pPr>
            <w:ins w:id="53612" w:author="pete jones" w:date="2022-01-04T12:05:00Z">
              <w:r w:rsidRPr="00FF6A71">
                <w:rPr>
                  <w:rFonts w:cstheme="minorHAnsi"/>
                  <w:b/>
                  <w:bCs/>
                </w:rPr>
                <w:t>Count</w:t>
              </w:r>
            </w:ins>
          </w:p>
        </w:tc>
        <w:tc>
          <w:tcPr>
            <w:tcW w:w="814" w:type="dxa"/>
            <w:shd w:val="clear" w:color="auto" w:fill="auto"/>
            <w:noWrap/>
            <w:vAlign w:val="bottom"/>
            <w:tcPrChange w:id="53613" w:author="pete jones" w:date="2022-01-04T12:07:00Z">
              <w:tcPr>
                <w:tcW w:w="814" w:type="dxa"/>
                <w:tcBorders>
                  <w:top w:val="nil"/>
                  <w:left w:val="nil"/>
                  <w:bottom w:val="nil"/>
                  <w:right w:val="nil"/>
                </w:tcBorders>
                <w:shd w:val="clear" w:color="auto" w:fill="auto"/>
                <w:noWrap/>
                <w:vAlign w:val="bottom"/>
              </w:tcPr>
            </w:tcPrChange>
          </w:tcPr>
          <w:p w14:paraId="480129F2" w14:textId="77777777" w:rsidR="00965D4E" w:rsidRPr="00FF6A71" w:rsidRDefault="00965D4E">
            <w:pPr>
              <w:spacing w:before="0" w:after="0" w:line="240" w:lineRule="auto"/>
              <w:rPr>
                <w:ins w:id="53614" w:author="pete jones" w:date="2022-01-04T12:05:00Z"/>
                <w:rFonts w:cs="Calibri"/>
                <w:color w:val="000000"/>
                <w:sz w:val="22"/>
                <w:szCs w:val="22"/>
              </w:rPr>
              <w:pPrChange w:id="53615" w:author="pete jones" w:date="2022-01-04T12:07:00Z">
                <w:pPr>
                  <w:keepNext/>
                </w:pPr>
              </w:pPrChange>
            </w:pPr>
            <w:ins w:id="53616" w:author="pete jones" w:date="2022-01-04T12:05:00Z">
              <w:r w:rsidRPr="00FF6A71">
                <w:rPr>
                  <w:rFonts w:cs="Calibri"/>
                  <w:color w:val="000000"/>
                  <w:sz w:val="22"/>
                  <w:szCs w:val="22"/>
                </w:rPr>
                <w:t>3</w:t>
              </w:r>
            </w:ins>
          </w:p>
        </w:tc>
        <w:tc>
          <w:tcPr>
            <w:tcW w:w="814" w:type="dxa"/>
            <w:shd w:val="clear" w:color="auto" w:fill="auto"/>
            <w:noWrap/>
            <w:vAlign w:val="bottom"/>
            <w:tcPrChange w:id="53617" w:author="pete jones" w:date="2022-01-04T12:07:00Z">
              <w:tcPr>
                <w:tcW w:w="814" w:type="dxa"/>
                <w:tcBorders>
                  <w:top w:val="nil"/>
                  <w:left w:val="nil"/>
                  <w:bottom w:val="nil"/>
                  <w:right w:val="nil"/>
                </w:tcBorders>
                <w:shd w:val="clear" w:color="auto" w:fill="auto"/>
                <w:noWrap/>
                <w:vAlign w:val="bottom"/>
              </w:tcPr>
            </w:tcPrChange>
          </w:tcPr>
          <w:p w14:paraId="6FB2FFE7" w14:textId="77777777" w:rsidR="00965D4E" w:rsidRPr="00FF6A71" w:rsidRDefault="00965D4E">
            <w:pPr>
              <w:spacing w:before="0" w:after="0" w:line="240" w:lineRule="auto"/>
              <w:rPr>
                <w:ins w:id="53618" w:author="pete jones" w:date="2022-01-04T12:05:00Z"/>
                <w:rFonts w:cs="Calibri"/>
                <w:color w:val="000000"/>
                <w:sz w:val="22"/>
                <w:szCs w:val="22"/>
              </w:rPr>
              <w:pPrChange w:id="53619" w:author="pete jones" w:date="2022-01-04T12:07:00Z">
                <w:pPr>
                  <w:keepNext/>
                </w:pPr>
              </w:pPrChange>
            </w:pPr>
            <w:ins w:id="53620" w:author="pete jones" w:date="2022-01-04T12:05:00Z">
              <w:r w:rsidRPr="00FF6A71">
                <w:rPr>
                  <w:rFonts w:cs="Calibri"/>
                  <w:color w:val="000000"/>
                  <w:sz w:val="22"/>
                  <w:szCs w:val="22"/>
                </w:rPr>
                <w:t>2</w:t>
              </w:r>
            </w:ins>
          </w:p>
        </w:tc>
        <w:tc>
          <w:tcPr>
            <w:tcW w:w="814" w:type="dxa"/>
            <w:shd w:val="clear" w:color="auto" w:fill="auto"/>
            <w:noWrap/>
            <w:vAlign w:val="bottom"/>
            <w:tcPrChange w:id="53621" w:author="pete jones" w:date="2022-01-04T12:07:00Z">
              <w:tcPr>
                <w:tcW w:w="814" w:type="dxa"/>
                <w:tcBorders>
                  <w:top w:val="nil"/>
                  <w:left w:val="nil"/>
                  <w:bottom w:val="nil"/>
                  <w:right w:val="nil"/>
                </w:tcBorders>
                <w:shd w:val="clear" w:color="auto" w:fill="auto"/>
                <w:noWrap/>
                <w:vAlign w:val="bottom"/>
              </w:tcPr>
            </w:tcPrChange>
          </w:tcPr>
          <w:p w14:paraId="41103CB3" w14:textId="77777777" w:rsidR="00965D4E" w:rsidRPr="00FF6A71" w:rsidRDefault="00965D4E">
            <w:pPr>
              <w:spacing w:before="0" w:after="0" w:line="240" w:lineRule="auto"/>
              <w:rPr>
                <w:ins w:id="53622" w:author="pete jones" w:date="2022-01-04T12:05:00Z"/>
                <w:rFonts w:cs="Calibri"/>
                <w:color w:val="000000"/>
                <w:sz w:val="22"/>
                <w:szCs w:val="22"/>
              </w:rPr>
              <w:pPrChange w:id="53623" w:author="pete jones" w:date="2022-01-04T12:07:00Z">
                <w:pPr>
                  <w:keepNext/>
                </w:pPr>
              </w:pPrChange>
            </w:pPr>
            <w:ins w:id="53624" w:author="pete jones" w:date="2022-01-04T12:05:00Z">
              <w:r w:rsidRPr="00FF6A71">
                <w:rPr>
                  <w:rFonts w:cs="Calibri"/>
                  <w:color w:val="000000"/>
                  <w:sz w:val="22"/>
                  <w:szCs w:val="22"/>
                </w:rPr>
                <w:t>1</w:t>
              </w:r>
            </w:ins>
          </w:p>
        </w:tc>
        <w:tc>
          <w:tcPr>
            <w:tcW w:w="692" w:type="dxa"/>
            <w:noWrap/>
            <w:vAlign w:val="center"/>
            <w:tcPrChange w:id="53625" w:author="pete jones" w:date="2022-01-04T12:07:00Z">
              <w:tcPr>
                <w:tcW w:w="692" w:type="dxa"/>
                <w:tcBorders>
                  <w:top w:val="nil"/>
                  <w:left w:val="nil"/>
                  <w:bottom w:val="nil"/>
                  <w:right w:val="nil"/>
                </w:tcBorders>
                <w:noWrap/>
                <w:vAlign w:val="center"/>
              </w:tcPr>
            </w:tcPrChange>
          </w:tcPr>
          <w:p w14:paraId="26F57B91" w14:textId="77777777" w:rsidR="00965D4E" w:rsidRPr="00FF6A71" w:rsidRDefault="00965D4E">
            <w:pPr>
              <w:spacing w:before="0" w:after="0" w:line="240" w:lineRule="auto"/>
              <w:rPr>
                <w:ins w:id="53626" w:author="pete jones" w:date="2022-01-04T12:05:00Z"/>
                <w:rFonts w:cs="Calibri"/>
                <w:color w:val="000000"/>
                <w:sz w:val="22"/>
                <w:szCs w:val="22"/>
              </w:rPr>
              <w:pPrChange w:id="53627" w:author="pete jones" w:date="2022-01-04T12:07:00Z">
                <w:pPr>
                  <w:keepNext/>
                </w:pPr>
              </w:pPrChange>
            </w:pPr>
          </w:p>
        </w:tc>
        <w:tc>
          <w:tcPr>
            <w:tcW w:w="692" w:type="dxa"/>
            <w:noWrap/>
            <w:vAlign w:val="center"/>
            <w:tcPrChange w:id="53628" w:author="pete jones" w:date="2022-01-04T12:07:00Z">
              <w:tcPr>
                <w:tcW w:w="692" w:type="dxa"/>
                <w:tcBorders>
                  <w:top w:val="nil"/>
                  <w:left w:val="nil"/>
                  <w:bottom w:val="nil"/>
                  <w:right w:val="nil"/>
                </w:tcBorders>
                <w:noWrap/>
                <w:vAlign w:val="center"/>
              </w:tcPr>
            </w:tcPrChange>
          </w:tcPr>
          <w:p w14:paraId="329229AA" w14:textId="77777777" w:rsidR="00965D4E" w:rsidRPr="00FF6A71" w:rsidRDefault="00965D4E">
            <w:pPr>
              <w:spacing w:before="0" w:after="0" w:line="240" w:lineRule="auto"/>
              <w:rPr>
                <w:ins w:id="53629" w:author="pete jones" w:date="2022-01-04T12:05:00Z"/>
                <w:rFonts w:cs="Calibri"/>
                <w:color w:val="000000"/>
                <w:sz w:val="22"/>
                <w:szCs w:val="22"/>
              </w:rPr>
              <w:pPrChange w:id="53630" w:author="pete jones" w:date="2022-01-04T12:07:00Z">
                <w:pPr>
                  <w:keepNext/>
                </w:pPr>
              </w:pPrChange>
            </w:pPr>
          </w:p>
        </w:tc>
        <w:tc>
          <w:tcPr>
            <w:tcW w:w="692" w:type="dxa"/>
            <w:noWrap/>
            <w:vAlign w:val="center"/>
            <w:tcPrChange w:id="53631" w:author="pete jones" w:date="2022-01-04T12:07:00Z">
              <w:tcPr>
                <w:tcW w:w="692" w:type="dxa"/>
                <w:tcBorders>
                  <w:top w:val="nil"/>
                  <w:left w:val="nil"/>
                  <w:bottom w:val="nil"/>
                  <w:right w:val="nil"/>
                </w:tcBorders>
                <w:noWrap/>
                <w:vAlign w:val="center"/>
              </w:tcPr>
            </w:tcPrChange>
          </w:tcPr>
          <w:p w14:paraId="2C553D3E" w14:textId="77777777" w:rsidR="00965D4E" w:rsidRPr="00FF6A71" w:rsidRDefault="00965D4E">
            <w:pPr>
              <w:spacing w:before="0" w:after="0" w:line="240" w:lineRule="auto"/>
              <w:rPr>
                <w:ins w:id="53632" w:author="pete jones" w:date="2022-01-04T12:05:00Z"/>
                <w:rFonts w:cs="Calibri"/>
                <w:color w:val="000000"/>
                <w:sz w:val="22"/>
                <w:szCs w:val="22"/>
              </w:rPr>
              <w:pPrChange w:id="53633" w:author="pete jones" w:date="2022-01-04T12:07:00Z">
                <w:pPr>
                  <w:keepNext/>
                </w:pPr>
              </w:pPrChange>
            </w:pPr>
          </w:p>
        </w:tc>
        <w:tc>
          <w:tcPr>
            <w:tcW w:w="692" w:type="dxa"/>
            <w:noWrap/>
            <w:vAlign w:val="center"/>
            <w:tcPrChange w:id="53634" w:author="pete jones" w:date="2022-01-04T12:07:00Z">
              <w:tcPr>
                <w:tcW w:w="692" w:type="dxa"/>
                <w:tcBorders>
                  <w:top w:val="nil"/>
                  <w:left w:val="nil"/>
                  <w:bottom w:val="nil"/>
                  <w:right w:val="nil"/>
                </w:tcBorders>
                <w:noWrap/>
                <w:vAlign w:val="center"/>
              </w:tcPr>
            </w:tcPrChange>
          </w:tcPr>
          <w:p w14:paraId="5D1B4F3C" w14:textId="77777777" w:rsidR="00965D4E" w:rsidRPr="00FF6A71" w:rsidRDefault="00965D4E">
            <w:pPr>
              <w:spacing w:before="0" w:after="0" w:line="240" w:lineRule="auto"/>
              <w:rPr>
                <w:ins w:id="53635" w:author="pete jones" w:date="2022-01-04T12:05:00Z"/>
                <w:rFonts w:cs="Calibri"/>
                <w:color w:val="000000"/>
                <w:sz w:val="22"/>
                <w:szCs w:val="22"/>
              </w:rPr>
              <w:pPrChange w:id="53636" w:author="pete jones" w:date="2022-01-04T12:07:00Z">
                <w:pPr>
                  <w:keepNext/>
                </w:pPr>
              </w:pPrChange>
            </w:pPr>
          </w:p>
        </w:tc>
      </w:tr>
    </w:tbl>
    <w:p w14:paraId="66A54B28" w14:textId="4779CC05" w:rsidR="00965D4E" w:rsidRPr="00FF6A71" w:rsidRDefault="00965D4E">
      <w:pPr>
        <w:jc w:val="left"/>
        <w:rPr>
          <w:ins w:id="53637" w:author="pete jones" w:date="2022-01-04T12:05:00Z"/>
        </w:rPr>
        <w:pPrChange w:id="53638" w:author="pete jones" w:date="2022-01-04T12:06:00Z">
          <w:pPr>
            <w:keepNext/>
            <w:jc w:val="left"/>
          </w:pPr>
        </w:pPrChange>
      </w:pPr>
      <w:ins w:id="53639" w:author="pete jones" w:date="2022-01-04T12:05:00Z">
        <w:r w:rsidRPr="00FF6A71">
          <w:lastRenderedPageBreak/>
          <w:t xml:space="preserve">Q9 STEM </w:t>
        </w:r>
      </w:ins>
      <w:ins w:id="53640" w:author="pete jones" w:date="2022-04-01T14:37:00Z">
        <w:r w:rsidR="00580BEA">
          <w:t>drives</w:t>
        </w:r>
      </w:ins>
      <w:ins w:id="53641" w:author="pete jones" w:date="2022-01-04T12:05:00Z">
        <w:r w:rsidRPr="00FF6A71">
          <w:t xml:space="preserve"> my students’ curiosity, belief in their abilities, thirst for knowledge, and passion </w:t>
        </w:r>
      </w:ins>
      <w:ins w:id="53642" w:author="pete jones" w:date="2022-04-01T14:37:00Z">
        <w:r w:rsidR="00580BEA">
          <w:t>for growing</w:t>
        </w:r>
      </w:ins>
      <w:ins w:id="53643" w:author="pete jones" w:date="2022-01-04T12:05:00Z">
        <w:r w:rsidRPr="00FF6A71">
          <w:t>.</w:t>
        </w:r>
      </w:ins>
    </w:p>
    <w:tbl>
      <w:tblPr>
        <w:tblStyle w:val="TableGrid"/>
        <w:tblW w:w="0" w:type="auto"/>
        <w:jc w:val="center"/>
        <w:tblLook w:val="04A0" w:firstRow="1" w:lastRow="0" w:firstColumn="1" w:lastColumn="0" w:noHBand="0" w:noVBand="1"/>
        <w:tblPrChange w:id="53644" w:author="pete jones" w:date="2022-01-04T12:07: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3645">
          <w:tblGrid>
            <w:gridCol w:w="814"/>
            <w:gridCol w:w="814"/>
            <w:gridCol w:w="814"/>
            <w:gridCol w:w="814"/>
            <w:gridCol w:w="692"/>
            <w:gridCol w:w="692"/>
            <w:gridCol w:w="692"/>
            <w:gridCol w:w="692"/>
          </w:tblGrid>
        </w:tblGridChange>
      </w:tblGrid>
      <w:tr w:rsidR="00965D4E" w:rsidRPr="00FF6A71" w14:paraId="578595C7" w14:textId="77777777" w:rsidTr="00965D4E">
        <w:trPr>
          <w:trHeight w:val="300"/>
          <w:jc w:val="center"/>
          <w:ins w:id="53646" w:author="pete jones" w:date="2022-01-04T12:05:00Z"/>
          <w:trPrChange w:id="53647" w:author="pete jones" w:date="2022-01-04T12:07:00Z">
            <w:trPr>
              <w:trHeight w:val="300"/>
              <w:jc w:val="center"/>
            </w:trPr>
          </w:trPrChange>
        </w:trPr>
        <w:tc>
          <w:tcPr>
            <w:tcW w:w="814" w:type="dxa"/>
            <w:shd w:val="clear" w:color="auto" w:fill="E7E6E6" w:themeFill="background2"/>
            <w:vAlign w:val="center"/>
            <w:tcPrChange w:id="53648" w:author="pete jones" w:date="2022-01-04T12:07:00Z">
              <w:tcPr>
                <w:tcW w:w="814" w:type="dxa"/>
                <w:tcBorders>
                  <w:bottom w:val="single" w:sz="4" w:space="0" w:color="auto"/>
                </w:tcBorders>
                <w:shd w:val="clear" w:color="auto" w:fill="E7E6E6" w:themeFill="background2"/>
                <w:vAlign w:val="center"/>
              </w:tcPr>
            </w:tcPrChange>
          </w:tcPr>
          <w:p w14:paraId="6E413BA2" w14:textId="77777777" w:rsidR="00965D4E" w:rsidRPr="00FF6A71" w:rsidRDefault="00965D4E">
            <w:pPr>
              <w:spacing w:before="0" w:after="0" w:line="240" w:lineRule="auto"/>
              <w:rPr>
                <w:ins w:id="53649" w:author="pete jones" w:date="2022-01-04T12:05:00Z"/>
                <w:rFonts w:cstheme="minorHAnsi"/>
                <w:b/>
                <w:bCs/>
              </w:rPr>
              <w:pPrChange w:id="53650" w:author="pete jones" w:date="2022-01-04T12:08:00Z">
                <w:pPr>
                  <w:keepNext/>
                </w:pPr>
              </w:pPrChange>
            </w:pPr>
            <w:ins w:id="53651" w:author="pete jones" w:date="2022-01-04T12:05:00Z">
              <w:r w:rsidRPr="00FF6A71">
                <w:rPr>
                  <w:rFonts w:cstheme="minorHAnsi"/>
                  <w:b/>
                  <w:bCs/>
                </w:rPr>
                <w:t>scale</w:t>
              </w:r>
            </w:ins>
          </w:p>
        </w:tc>
        <w:tc>
          <w:tcPr>
            <w:tcW w:w="814" w:type="dxa"/>
            <w:shd w:val="clear" w:color="auto" w:fill="E7E6E6" w:themeFill="background2"/>
            <w:noWrap/>
            <w:vAlign w:val="center"/>
            <w:tcPrChange w:id="53652" w:author="pete jones" w:date="2022-01-04T12:07:00Z">
              <w:tcPr>
                <w:tcW w:w="814" w:type="dxa"/>
                <w:tcBorders>
                  <w:bottom w:val="single" w:sz="4" w:space="0" w:color="auto"/>
                </w:tcBorders>
                <w:shd w:val="clear" w:color="auto" w:fill="E7E6E6" w:themeFill="background2"/>
                <w:noWrap/>
                <w:vAlign w:val="center"/>
              </w:tcPr>
            </w:tcPrChange>
          </w:tcPr>
          <w:p w14:paraId="5799AA97" w14:textId="77777777" w:rsidR="00965D4E" w:rsidRPr="00FF6A71" w:rsidRDefault="00965D4E">
            <w:pPr>
              <w:spacing w:before="0" w:after="0" w:line="240" w:lineRule="auto"/>
              <w:rPr>
                <w:ins w:id="53653" w:author="pete jones" w:date="2022-01-04T12:05:00Z"/>
                <w:rFonts w:cstheme="minorHAnsi"/>
                <w:b/>
                <w:bCs/>
              </w:rPr>
              <w:pPrChange w:id="53654" w:author="pete jones" w:date="2022-01-04T12:08:00Z">
                <w:pPr>
                  <w:keepNext/>
                </w:pPr>
              </w:pPrChange>
            </w:pPr>
            <w:ins w:id="53655" w:author="pete jones" w:date="2022-01-04T12:05:00Z">
              <w:r w:rsidRPr="00FF6A71">
                <w:rPr>
                  <w:rFonts w:cstheme="minorHAnsi"/>
                  <w:b/>
                  <w:bCs/>
                </w:rPr>
                <w:t>1</w:t>
              </w:r>
            </w:ins>
          </w:p>
        </w:tc>
        <w:tc>
          <w:tcPr>
            <w:tcW w:w="814" w:type="dxa"/>
            <w:shd w:val="clear" w:color="auto" w:fill="E7E6E6" w:themeFill="background2"/>
            <w:noWrap/>
            <w:vAlign w:val="center"/>
            <w:tcPrChange w:id="53656" w:author="pete jones" w:date="2022-01-04T12:07:00Z">
              <w:tcPr>
                <w:tcW w:w="814" w:type="dxa"/>
                <w:tcBorders>
                  <w:bottom w:val="single" w:sz="4" w:space="0" w:color="auto"/>
                </w:tcBorders>
                <w:shd w:val="clear" w:color="auto" w:fill="E7E6E6" w:themeFill="background2"/>
                <w:noWrap/>
                <w:vAlign w:val="center"/>
              </w:tcPr>
            </w:tcPrChange>
          </w:tcPr>
          <w:p w14:paraId="3D323CB2" w14:textId="77777777" w:rsidR="00965D4E" w:rsidRPr="00FF6A71" w:rsidRDefault="00965D4E">
            <w:pPr>
              <w:spacing w:before="0" w:after="0" w:line="240" w:lineRule="auto"/>
              <w:rPr>
                <w:ins w:id="53657" w:author="pete jones" w:date="2022-01-04T12:05:00Z"/>
                <w:rFonts w:cstheme="minorHAnsi"/>
                <w:b/>
                <w:bCs/>
              </w:rPr>
              <w:pPrChange w:id="53658" w:author="pete jones" w:date="2022-01-04T12:08:00Z">
                <w:pPr>
                  <w:keepNext/>
                </w:pPr>
              </w:pPrChange>
            </w:pPr>
            <w:ins w:id="53659" w:author="pete jones" w:date="2022-01-04T12:05:00Z">
              <w:r w:rsidRPr="00FF6A71">
                <w:rPr>
                  <w:rFonts w:cstheme="minorHAnsi"/>
                  <w:b/>
                  <w:bCs/>
                </w:rPr>
                <w:t>2</w:t>
              </w:r>
            </w:ins>
          </w:p>
        </w:tc>
        <w:tc>
          <w:tcPr>
            <w:tcW w:w="814" w:type="dxa"/>
            <w:shd w:val="clear" w:color="auto" w:fill="E7E6E6" w:themeFill="background2"/>
            <w:noWrap/>
            <w:vAlign w:val="center"/>
            <w:tcPrChange w:id="53660" w:author="pete jones" w:date="2022-01-04T12:07:00Z">
              <w:tcPr>
                <w:tcW w:w="814" w:type="dxa"/>
                <w:tcBorders>
                  <w:bottom w:val="single" w:sz="4" w:space="0" w:color="auto"/>
                </w:tcBorders>
                <w:shd w:val="clear" w:color="auto" w:fill="E7E6E6" w:themeFill="background2"/>
                <w:noWrap/>
                <w:vAlign w:val="center"/>
              </w:tcPr>
            </w:tcPrChange>
          </w:tcPr>
          <w:p w14:paraId="4B4F4A56" w14:textId="77777777" w:rsidR="00965D4E" w:rsidRPr="00FF6A71" w:rsidRDefault="00965D4E">
            <w:pPr>
              <w:spacing w:before="0" w:after="0" w:line="240" w:lineRule="auto"/>
              <w:rPr>
                <w:ins w:id="53661" w:author="pete jones" w:date="2022-01-04T12:05:00Z"/>
                <w:rFonts w:cstheme="minorHAnsi"/>
                <w:b/>
                <w:bCs/>
              </w:rPr>
              <w:pPrChange w:id="53662" w:author="pete jones" w:date="2022-01-04T12:08:00Z">
                <w:pPr>
                  <w:keepNext/>
                </w:pPr>
              </w:pPrChange>
            </w:pPr>
            <w:ins w:id="53663" w:author="pete jones" w:date="2022-01-04T12:05:00Z">
              <w:r w:rsidRPr="00FF6A71">
                <w:rPr>
                  <w:rFonts w:cstheme="minorHAnsi"/>
                  <w:b/>
                  <w:bCs/>
                </w:rPr>
                <w:t>3</w:t>
              </w:r>
            </w:ins>
          </w:p>
        </w:tc>
        <w:tc>
          <w:tcPr>
            <w:tcW w:w="692" w:type="dxa"/>
            <w:shd w:val="clear" w:color="auto" w:fill="E7E6E6" w:themeFill="background2"/>
            <w:noWrap/>
            <w:vAlign w:val="center"/>
            <w:tcPrChange w:id="53664" w:author="pete jones" w:date="2022-01-04T12:07:00Z">
              <w:tcPr>
                <w:tcW w:w="692" w:type="dxa"/>
                <w:tcBorders>
                  <w:bottom w:val="single" w:sz="4" w:space="0" w:color="auto"/>
                </w:tcBorders>
                <w:shd w:val="clear" w:color="auto" w:fill="E7E6E6" w:themeFill="background2"/>
                <w:noWrap/>
                <w:vAlign w:val="center"/>
              </w:tcPr>
            </w:tcPrChange>
          </w:tcPr>
          <w:p w14:paraId="3BE39EA2" w14:textId="77777777" w:rsidR="00965D4E" w:rsidRPr="00FF6A71" w:rsidRDefault="00965D4E">
            <w:pPr>
              <w:spacing w:before="0" w:after="0" w:line="240" w:lineRule="auto"/>
              <w:rPr>
                <w:ins w:id="53665" w:author="pete jones" w:date="2022-01-04T12:05:00Z"/>
                <w:rFonts w:cstheme="minorHAnsi"/>
                <w:b/>
                <w:bCs/>
              </w:rPr>
              <w:pPrChange w:id="53666" w:author="pete jones" w:date="2022-01-04T12:08:00Z">
                <w:pPr>
                  <w:keepNext/>
                </w:pPr>
              </w:pPrChange>
            </w:pPr>
            <w:ins w:id="53667" w:author="pete jones" w:date="2022-01-04T12:05:00Z">
              <w:r w:rsidRPr="00FF6A71">
                <w:rPr>
                  <w:rFonts w:cstheme="minorHAnsi"/>
                  <w:b/>
                  <w:bCs/>
                </w:rPr>
                <w:t>4</w:t>
              </w:r>
            </w:ins>
          </w:p>
        </w:tc>
        <w:tc>
          <w:tcPr>
            <w:tcW w:w="692" w:type="dxa"/>
            <w:shd w:val="clear" w:color="auto" w:fill="E7E6E6" w:themeFill="background2"/>
            <w:noWrap/>
            <w:vAlign w:val="center"/>
            <w:tcPrChange w:id="53668" w:author="pete jones" w:date="2022-01-04T12:07:00Z">
              <w:tcPr>
                <w:tcW w:w="692" w:type="dxa"/>
                <w:tcBorders>
                  <w:bottom w:val="single" w:sz="4" w:space="0" w:color="auto"/>
                </w:tcBorders>
                <w:shd w:val="clear" w:color="auto" w:fill="E7E6E6" w:themeFill="background2"/>
                <w:noWrap/>
                <w:vAlign w:val="center"/>
              </w:tcPr>
            </w:tcPrChange>
          </w:tcPr>
          <w:p w14:paraId="26497B14" w14:textId="77777777" w:rsidR="00965D4E" w:rsidRPr="00FF6A71" w:rsidRDefault="00965D4E">
            <w:pPr>
              <w:spacing w:before="0" w:after="0" w:line="240" w:lineRule="auto"/>
              <w:rPr>
                <w:ins w:id="53669" w:author="pete jones" w:date="2022-01-04T12:05:00Z"/>
                <w:rFonts w:cstheme="minorHAnsi"/>
                <w:b/>
                <w:bCs/>
              </w:rPr>
              <w:pPrChange w:id="53670" w:author="pete jones" w:date="2022-01-04T12:08:00Z">
                <w:pPr>
                  <w:keepNext/>
                </w:pPr>
              </w:pPrChange>
            </w:pPr>
            <w:ins w:id="53671" w:author="pete jones" w:date="2022-01-04T12:05:00Z">
              <w:r w:rsidRPr="00FF6A71">
                <w:rPr>
                  <w:rFonts w:cstheme="minorHAnsi"/>
                  <w:b/>
                  <w:bCs/>
                </w:rPr>
                <w:t>5</w:t>
              </w:r>
            </w:ins>
          </w:p>
        </w:tc>
        <w:tc>
          <w:tcPr>
            <w:tcW w:w="692" w:type="dxa"/>
            <w:shd w:val="clear" w:color="auto" w:fill="E7E6E6" w:themeFill="background2"/>
            <w:noWrap/>
            <w:vAlign w:val="center"/>
            <w:tcPrChange w:id="53672" w:author="pete jones" w:date="2022-01-04T12:07:00Z">
              <w:tcPr>
                <w:tcW w:w="692" w:type="dxa"/>
                <w:tcBorders>
                  <w:bottom w:val="single" w:sz="4" w:space="0" w:color="auto"/>
                </w:tcBorders>
                <w:shd w:val="clear" w:color="auto" w:fill="E7E6E6" w:themeFill="background2"/>
                <w:noWrap/>
                <w:vAlign w:val="center"/>
              </w:tcPr>
            </w:tcPrChange>
          </w:tcPr>
          <w:p w14:paraId="6C037A04" w14:textId="77777777" w:rsidR="00965D4E" w:rsidRPr="00FF6A71" w:rsidRDefault="00965D4E">
            <w:pPr>
              <w:spacing w:before="0" w:after="0" w:line="240" w:lineRule="auto"/>
              <w:rPr>
                <w:ins w:id="53673" w:author="pete jones" w:date="2022-01-04T12:05:00Z"/>
                <w:rFonts w:cstheme="minorHAnsi"/>
                <w:b/>
                <w:bCs/>
              </w:rPr>
              <w:pPrChange w:id="53674" w:author="pete jones" w:date="2022-01-04T12:08:00Z">
                <w:pPr>
                  <w:keepNext/>
                </w:pPr>
              </w:pPrChange>
            </w:pPr>
            <w:ins w:id="53675" w:author="pete jones" w:date="2022-01-04T12:05:00Z">
              <w:r w:rsidRPr="00FF6A71">
                <w:rPr>
                  <w:rFonts w:cstheme="minorHAnsi"/>
                  <w:b/>
                  <w:bCs/>
                </w:rPr>
                <w:t>6</w:t>
              </w:r>
            </w:ins>
          </w:p>
        </w:tc>
        <w:tc>
          <w:tcPr>
            <w:tcW w:w="692" w:type="dxa"/>
            <w:shd w:val="clear" w:color="auto" w:fill="E7E6E6" w:themeFill="background2"/>
            <w:noWrap/>
            <w:vAlign w:val="center"/>
            <w:tcPrChange w:id="53676" w:author="pete jones" w:date="2022-01-04T12:07:00Z">
              <w:tcPr>
                <w:tcW w:w="692" w:type="dxa"/>
                <w:tcBorders>
                  <w:bottom w:val="single" w:sz="4" w:space="0" w:color="auto"/>
                </w:tcBorders>
                <w:shd w:val="clear" w:color="auto" w:fill="E7E6E6" w:themeFill="background2"/>
                <w:noWrap/>
                <w:vAlign w:val="center"/>
              </w:tcPr>
            </w:tcPrChange>
          </w:tcPr>
          <w:p w14:paraId="5C6CDDCB" w14:textId="77777777" w:rsidR="00965D4E" w:rsidRPr="00FF6A71" w:rsidRDefault="00965D4E">
            <w:pPr>
              <w:spacing w:before="0" w:after="0" w:line="240" w:lineRule="auto"/>
              <w:rPr>
                <w:ins w:id="53677" w:author="pete jones" w:date="2022-01-04T12:05:00Z"/>
                <w:rFonts w:cstheme="minorHAnsi"/>
                <w:b/>
                <w:bCs/>
              </w:rPr>
              <w:pPrChange w:id="53678" w:author="pete jones" w:date="2022-01-04T12:08:00Z">
                <w:pPr>
                  <w:keepNext/>
                </w:pPr>
              </w:pPrChange>
            </w:pPr>
            <w:ins w:id="53679" w:author="pete jones" w:date="2022-01-04T12:05:00Z">
              <w:r w:rsidRPr="00FF6A71">
                <w:rPr>
                  <w:rFonts w:cstheme="minorHAnsi"/>
                  <w:b/>
                  <w:bCs/>
                </w:rPr>
                <w:t>7</w:t>
              </w:r>
            </w:ins>
          </w:p>
        </w:tc>
      </w:tr>
      <w:tr w:rsidR="00965D4E" w:rsidRPr="00FF6A71" w14:paraId="26FB11B5" w14:textId="77777777" w:rsidTr="00965D4E">
        <w:trPr>
          <w:trHeight w:val="300"/>
          <w:jc w:val="center"/>
          <w:ins w:id="53680" w:author="pete jones" w:date="2022-01-04T12:05:00Z"/>
          <w:trPrChange w:id="53681" w:author="pete jones" w:date="2022-01-04T12:07:00Z">
            <w:trPr>
              <w:trHeight w:val="300"/>
              <w:jc w:val="center"/>
            </w:trPr>
          </w:trPrChange>
        </w:trPr>
        <w:tc>
          <w:tcPr>
            <w:tcW w:w="814" w:type="dxa"/>
            <w:vAlign w:val="center"/>
            <w:tcPrChange w:id="53682" w:author="pete jones" w:date="2022-01-04T12:07:00Z">
              <w:tcPr>
                <w:tcW w:w="814" w:type="dxa"/>
                <w:tcBorders>
                  <w:right w:val="single" w:sz="4" w:space="0" w:color="auto"/>
                </w:tcBorders>
                <w:vAlign w:val="center"/>
              </w:tcPr>
            </w:tcPrChange>
          </w:tcPr>
          <w:p w14:paraId="3ACFD5C0" w14:textId="77777777" w:rsidR="00965D4E" w:rsidRPr="00FF6A71" w:rsidRDefault="00965D4E">
            <w:pPr>
              <w:spacing w:before="0" w:after="0" w:line="240" w:lineRule="auto"/>
              <w:rPr>
                <w:ins w:id="53683" w:author="pete jones" w:date="2022-01-04T12:05:00Z"/>
                <w:rFonts w:cstheme="minorHAnsi"/>
                <w:b/>
                <w:bCs/>
              </w:rPr>
              <w:pPrChange w:id="53684" w:author="pete jones" w:date="2022-01-04T12:08:00Z">
                <w:pPr>
                  <w:keepNext/>
                </w:pPr>
              </w:pPrChange>
            </w:pPr>
            <w:ins w:id="53685" w:author="pete jones" w:date="2022-01-04T12:05:00Z">
              <w:r w:rsidRPr="00FF6A71">
                <w:rPr>
                  <w:rFonts w:cstheme="minorHAnsi"/>
                  <w:b/>
                  <w:bCs/>
                </w:rPr>
                <w:t>%</w:t>
              </w:r>
            </w:ins>
          </w:p>
        </w:tc>
        <w:tc>
          <w:tcPr>
            <w:tcW w:w="814" w:type="dxa"/>
            <w:shd w:val="clear" w:color="auto" w:fill="auto"/>
            <w:noWrap/>
            <w:vAlign w:val="bottom"/>
            <w:tcPrChange w:id="53686" w:author="pete jones" w:date="2022-01-04T12:07:00Z">
              <w:tcPr>
                <w:tcW w:w="814" w:type="dxa"/>
                <w:tcBorders>
                  <w:top w:val="nil"/>
                  <w:left w:val="nil"/>
                  <w:bottom w:val="nil"/>
                  <w:right w:val="nil"/>
                </w:tcBorders>
                <w:shd w:val="clear" w:color="auto" w:fill="auto"/>
                <w:noWrap/>
                <w:vAlign w:val="bottom"/>
              </w:tcPr>
            </w:tcPrChange>
          </w:tcPr>
          <w:p w14:paraId="5247F426" w14:textId="77777777" w:rsidR="00965D4E" w:rsidRPr="00FF6A71" w:rsidRDefault="00965D4E">
            <w:pPr>
              <w:spacing w:before="0" w:after="0" w:line="240" w:lineRule="auto"/>
              <w:rPr>
                <w:ins w:id="53687" w:author="pete jones" w:date="2022-01-04T12:05:00Z"/>
                <w:rFonts w:cs="Calibri"/>
                <w:color w:val="000000"/>
                <w:sz w:val="22"/>
                <w:szCs w:val="22"/>
              </w:rPr>
              <w:pPrChange w:id="53688" w:author="pete jones" w:date="2022-01-04T12:08:00Z">
                <w:pPr>
                  <w:keepNext/>
                </w:pPr>
              </w:pPrChange>
            </w:pPr>
            <w:ins w:id="53689" w:author="pete jones" w:date="2022-01-04T12:05:00Z">
              <w:r w:rsidRPr="00FF6A71">
                <w:rPr>
                  <w:rFonts w:cs="Calibri"/>
                  <w:color w:val="000000"/>
                  <w:sz w:val="22"/>
                  <w:szCs w:val="22"/>
                </w:rPr>
                <w:t>33%</w:t>
              </w:r>
            </w:ins>
          </w:p>
        </w:tc>
        <w:tc>
          <w:tcPr>
            <w:tcW w:w="814" w:type="dxa"/>
            <w:shd w:val="clear" w:color="auto" w:fill="auto"/>
            <w:noWrap/>
            <w:vAlign w:val="bottom"/>
            <w:tcPrChange w:id="53690" w:author="pete jones" w:date="2022-01-04T12:07:00Z">
              <w:tcPr>
                <w:tcW w:w="814" w:type="dxa"/>
                <w:tcBorders>
                  <w:top w:val="nil"/>
                  <w:left w:val="nil"/>
                  <w:bottom w:val="nil"/>
                  <w:right w:val="nil"/>
                </w:tcBorders>
                <w:shd w:val="clear" w:color="auto" w:fill="auto"/>
                <w:noWrap/>
                <w:vAlign w:val="bottom"/>
              </w:tcPr>
            </w:tcPrChange>
          </w:tcPr>
          <w:p w14:paraId="2D6E47FF" w14:textId="77777777" w:rsidR="00965D4E" w:rsidRPr="00FF6A71" w:rsidRDefault="00965D4E">
            <w:pPr>
              <w:spacing w:before="0" w:after="0" w:line="240" w:lineRule="auto"/>
              <w:rPr>
                <w:ins w:id="53691" w:author="pete jones" w:date="2022-01-04T12:05:00Z"/>
                <w:rFonts w:cs="Calibri"/>
                <w:color w:val="000000"/>
                <w:sz w:val="22"/>
                <w:szCs w:val="22"/>
              </w:rPr>
              <w:pPrChange w:id="53692" w:author="pete jones" w:date="2022-01-04T12:08:00Z">
                <w:pPr>
                  <w:keepNext/>
                </w:pPr>
              </w:pPrChange>
            </w:pPr>
            <w:ins w:id="53693" w:author="pete jones" w:date="2022-01-04T12:05:00Z">
              <w:r w:rsidRPr="00FF6A71">
                <w:rPr>
                  <w:rFonts w:cs="Calibri"/>
                  <w:color w:val="000000"/>
                  <w:sz w:val="22"/>
                  <w:szCs w:val="22"/>
                </w:rPr>
                <w:t>17%</w:t>
              </w:r>
            </w:ins>
          </w:p>
        </w:tc>
        <w:tc>
          <w:tcPr>
            <w:tcW w:w="814" w:type="dxa"/>
            <w:shd w:val="clear" w:color="auto" w:fill="auto"/>
            <w:noWrap/>
            <w:vAlign w:val="bottom"/>
            <w:tcPrChange w:id="53694" w:author="pete jones" w:date="2022-01-04T12:07:00Z">
              <w:tcPr>
                <w:tcW w:w="814" w:type="dxa"/>
                <w:tcBorders>
                  <w:top w:val="nil"/>
                  <w:left w:val="nil"/>
                  <w:bottom w:val="nil"/>
                  <w:right w:val="nil"/>
                </w:tcBorders>
                <w:shd w:val="clear" w:color="auto" w:fill="auto"/>
                <w:noWrap/>
                <w:vAlign w:val="bottom"/>
              </w:tcPr>
            </w:tcPrChange>
          </w:tcPr>
          <w:p w14:paraId="7ACCD494" w14:textId="77777777" w:rsidR="00965D4E" w:rsidRPr="00FF6A71" w:rsidRDefault="00965D4E">
            <w:pPr>
              <w:spacing w:before="0" w:after="0" w:line="240" w:lineRule="auto"/>
              <w:rPr>
                <w:ins w:id="53695" w:author="pete jones" w:date="2022-01-04T12:05:00Z"/>
                <w:rFonts w:cs="Calibri"/>
                <w:color w:val="000000"/>
                <w:sz w:val="22"/>
                <w:szCs w:val="22"/>
              </w:rPr>
              <w:pPrChange w:id="53696" w:author="pete jones" w:date="2022-01-04T12:08:00Z">
                <w:pPr>
                  <w:keepNext/>
                </w:pPr>
              </w:pPrChange>
            </w:pPr>
            <w:ins w:id="53697" w:author="pete jones" w:date="2022-01-04T12:05:00Z">
              <w:r w:rsidRPr="00FF6A71">
                <w:rPr>
                  <w:rFonts w:cs="Calibri"/>
                  <w:color w:val="000000"/>
                  <w:sz w:val="22"/>
                  <w:szCs w:val="22"/>
                </w:rPr>
                <w:t>33%</w:t>
              </w:r>
            </w:ins>
          </w:p>
        </w:tc>
        <w:tc>
          <w:tcPr>
            <w:tcW w:w="692" w:type="dxa"/>
            <w:shd w:val="clear" w:color="auto" w:fill="auto"/>
            <w:noWrap/>
            <w:vAlign w:val="bottom"/>
            <w:tcPrChange w:id="53698" w:author="pete jones" w:date="2022-01-04T12:07:00Z">
              <w:tcPr>
                <w:tcW w:w="692" w:type="dxa"/>
                <w:tcBorders>
                  <w:top w:val="nil"/>
                  <w:left w:val="nil"/>
                  <w:bottom w:val="nil"/>
                  <w:right w:val="nil"/>
                </w:tcBorders>
                <w:shd w:val="clear" w:color="auto" w:fill="auto"/>
                <w:noWrap/>
                <w:vAlign w:val="bottom"/>
              </w:tcPr>
            </w:tcPrChange>
          </w:tcPr>
          <w:p w14:paraId="1F0434E4" w14:textId="77777777" w:rsidR="00965D4E" w:rsidRPr="00FF6A71" w:rsidRDefault="00965D4E">
            <w:pPr>
              <w:spacing w:before="0" w:after="0" w:line="240" w:lineRule="auto"/>
              <w:rPr>
                <w:ins w:id="53699" w:author="pete jones" w:date="2022-01-04T12:05:00Z"/>
                <w:rFonts w:cs="Calibri"/>
                <w:color w:val="000000"/>
                <w:sz w:val="22"/>
                <w:szCs w:val="22"/>
              </w:rPr>
              <w:pPrChange w:id="53700" w:author="pete jones" w:date="2022-01-04T12:08:00Z">
                <w:pPr>
                  <w:keepNext/>
                </w:pPr>
              </w:pPrChange>
            </w:pPr>
            <w:ins w:id="53701" w:author="pete jones" w:date="2022-01-04T12:05:00Z">
              <w:r w:rsidRPr="00FF6A71">
                <w:rPr>
                  <w:rFonts w:cs="Calibri"/>
                  <w:color w:val="000000"/>
                  <w:sz w:val="22"/>
                  <w:szCs w:val="22"/>
                </w:rPr>
                <w:t>17%</w:t>
              </w:r>
            </w:ins>
          </w:p>
        </w:tc>
        <w:tc>
          <w:tcPr>
            <w:tcW w:w="692" w:type="dxa"/>
            <w:noWrap/>
            <w:vAlign w:val="center"/>
            <w:tcPrChange w:id="53702" w:author="pete jones" w:date="2022-01-04T12:07:00Z">
              <w:tcPr>
                <w:tcW w:w="692" w:type="dxa"/>
                <w:tcBorders>
                  <w:top w:val="single" w:sz="4" w:space="0" w:color="auto"/>
                  <w:left w:val="nil"/>
                  <w:bottom w:val="nil"/>
                  <w:right w:val="nil"/>
                </w:tcBorders>
                <w:noWrap/>
                <w:vAlign w:val="center"/>
              </w:tcPr>
            </w:tcPrChange>
          </w:tcPr>
          <w:p w14:paraId="7F6DE3DE" w14:textId="77777777" w:rsidR="00965D4E" w:rsidRPr="00FF6A71" w:rsidRDefault="00965D4E">
            <w:pPr>
              <w:spacing w:before="0" w:after="0" w:line="240" w:lineRule="auto"/>
              <w:rPr>
                <w:ins w:id="53703" w:author="pete jones" w:date="2022-01-04T12:05:00Z"/>
                <w:rFonts w:cs="Calibri"/>
                <w:color w:val="000000"/>
                <w:sz w:val="22"/>
                <w:szCs w:val="22"/>
              </w:rPr>
              <w:pPrChange w:id="53704" w:author="pete jones" w:date="2022-01-04T12:08:00Z">
                <w:pPr>
                  <w:keepNext/>
                </w:pPr>
              </w:pPrChange>
            </w:pPr>
          </w:p>
        </w:tc>
        <w:tc>
          <w:tcPr>
            <w:tcW w:w="692" w:type="dxa"/>
            <w:noWrap/>
            <w:vAlign w:val="center"/>
            <w:tcPrChange w:id="53705" w:author="pete jones" w:date="2022-01-04T12:07:00Z">
              <w:tcPr>
                <w:tcW w:w="692" w:type="dxa"/>
                <w:tcBorders>
                  <w:top w:val="single" w:sz="4" w:space="0" w:color="auto"/>
                  <w:left w:val="nil"/>
                  <w:bottom w:val="nil"/>
                  <w:right w:val="nil"/>
                </w:tcBorders>
                <w:noWrap/>
                <w:vAlign w:val="center"/>
              </w:tcPr>
            </w:tcPrChange>
          </w:tcPr>
          <w:p w14:paraId="35CBC212" w14:textId="77777777" w:rsidR="00965D4E" w:rsidRPr="00FF6A71" w:rsidRDefault="00965D4E">
            <w:pPr>
              <w:spacing w:before="0" w:after="0" w:line="240" w:lineRule="auto"/>
              <w:rPr>
                <w:ins w:id="53706" w:author="pete jones" w:date="2022-01-04T12:05:00Z"/>
                <w:rFonts w:cs="Calibri"/>
                <w:color w:val="000000"/>
                <w:sz w:val="22"/>
                <w:szCs w:val="22"/>
              </w:rPr>
              <w:pPrChange w:id="53707" w:author="pete jones" w:date="2022-01-04T12:08:00Z">
                <w:pPr>
                  <w:keepNext/>
                </w:pPr>
              </w:pPrChange>
            </w:pPr>
          </w:p>
        </w:tc>
        <w:tc>
          <w:tcPr>
            <w:tcW w:w="692" w:type="dxa"/>
            <w:noWrap/>
            <w:vAlign w:val="center"/>
            <w:tcPrChange w:id="53708" w:author="pete jones" w:date="2022-01-04T12:07:00Z">
              <w:tcPr>
                <w:tcW w:w="692" w:type="dxa"/>
                <w:tcBorders>
                  <w:top w:val="single" w:sz="4" w:space="0" w:color="auto"/>
                  <w:left w:val="nil"/>
                  <w:bottom w:val="nil"/>
                  <w:right w:val="nil"/>
                </w:tcBorders>
                <w:noWrap/>
                <w:vAlign w:val="center"/>
              </w:tcPr>
            </w:tcPrChange>
          </w:tcPr>
          <w:p w14:paraId="64E10148" w14:textId="77777777" w:rsidR="00965D4E" w:rsidRPr="00FF6A71" w:rsidRDefault="00965D4E">
            <w:pPr>
              <w:spacing w:before="0" w:after="0" w:line="240" w:lineRule="auto"/>
              <w:rPr>
                <w:ins w:id="53709" w:author="pete jones" w:date="2022-01-04T12:05:00Z"/>
                <w:rFonts w:cs="Calibri"/>
                <w:color w:val="000000"/>
                <w:sz w:val="22"/>
                <w:szCs w:val="22"/>
              </w:rPr>
              <w:pPrChange w:id="53710" w:author="pete jones" w:date="2022-01-04T12:08:00Z">
                <w:pPr>
                  <w:keepNext/>
                </w:pPr>
              </w:pPrChange>
            </w:pPr>
          </w:p>
        </w:tc>
      </w:tr>
      <w:tr w:rsidR="00965D4E" w:rsidRPr="00FF6A71" w14:paraId="0CF15735" w14:textId="77777777" w:rsidTr="00965D4E">
        <w:trPr>
          <w:trHeight w:val="300"/>
          <w:jc w:val="center"/>
          <w:ins w:id="53711" w:author="pete jones" w:date="2022-01-04T12:05:00Z"/>
          <w:trPrChange w:id="53712" w:author="pete jones" w:date="2022-01-04T12:07:00Z">
            <w:trPr>
              <w:trHeight w:val="300"/>
              <w:jc w:val="center"/>
            </w:trPr>
          </w:trPrChange>
        </w:trPr>
        <w:tc>
          <w:tcPr>
            <w:tcW w:w="814" w:type="dxa"/>
            <w:vAlign w:val="center"/>
            <w:tcPrChange w:id="53713" w:author="pete jones" w:date="2022-01-04T12:07:00Z">
              <w:tcPr>
                <w:tcW w:w="814" w:type="dxa"/>
                <w:tcBorders>
                  <w:right w:val="single" w:sz="4" w:space="0" w:color="auto"/>
                </w:tcBorders>
                <w:vAlign w:val="center"/>
              </w:tcPr>
            </w:tcPrChange>
          </w:tcPr>
          <w:p w14:paraId="08E30B79" w14:textId="77777777" w:rsidR="00965D4E" w:rsidRPr="00FF6A71" w:rsidRDefault="00965D4E">
            <w:pPr>
              <w:spacing w:before="0" w:after="0" w:line="240" w:lineRule="auto"/>
              <w:rPr>
                <w:ins w:id="53714" w:author="pete jones" w:date="2022-01-04T12:05:00Z"/>
                <w:rFonts w:cstheme="minorHAnsi"/>
                <w:b/>
                <w:bCs/>
              </w:rPr>
              <w:pPrChange w:id="53715" w:author="pete jones" w:date="2022-01-04T12:08:00Z">
                <w:pPr>
                  <w:keepNext/>
                </w:pPr>
              </w:pPrChange>
            </w:pPr>
            <w:ins w:id="53716" w:author="pete jones" w:date="2022-01-04T12:05:00Z">
              <w:r w:rsidRPr="00FF6A71">
                <w:rPr>
                  <w:rFonts w:cstheme="minorHAnsi"/>
                  <w:b/>
                  <w:bCs/>
                </w:rPr>
                <w:t>Count</w:t>
              </w:r>
            </w:ins>
          </w:p>
        </w:tc>
        <w:tc>
          <w:tcPr>
            <w:tcW w:w="814" w:type="dxa"/>
            <w:shd w:val="clear" w:color="auto" w:fill="auto"/>
            <w:noWrap/>
            <w:vAlign w:val="bottom"/>
            <w:tcPrChange w:id="53717" w:author="pete jones" w:date="2022-01-04T12:07:00Z">
              <w:tcPr>
                <w:tcW w:w="814" w:type="dxa"/>
                <w:tcBorders>
                  <w:top w:val="nil"/>
                  <w:left w:val="nil"/>
                  <w:bottom w:val="nil"/>
                  <w:right w:val="nil"/>
                </w:tcBorders>
                <w:shd w:val="clear" w:color="auto" w:fill="auto"/>
                <w:noWrap/>
                <w:vAlign w:val="bottom"/>
              </w:tcPr>
            </w:tcPrChange>
          </w:tcPr>
          <w:p w14:paraId="093BD5B6" w14:textId="77777777" w:rsidR="00965D4E" w:rsidRPr="00FF6A71" w:rsidRDefault="00965D4E">
            <w:pPr>
              <w:spacing w:before="0" w:after="0" w:line="240" w:lineRule="auto"/>
              <w:rPr>
                <w:ins w:id="53718" w:author="pete jones" w:date="2022-01-04T12:05:00Z"/>
                <w:rFonts w:cs="Calibri"/>
                <w:color w:val="000000"/>
                <w:sz w:val="22"/>
                <w:szCs w:val="22"/>
              </w:rPr>
              <w:pPrChange w:id="53719" w:author="pete jones" w:date="2022-01-04T12:08:00Z">
                <w:pPr>
                  <w:keepNext/>
                </w:pPr>
              </w:pPrChange>
            </w:pPr>
            <w:ins w:id="53720" w:author="pete jones" w:date="2022-01-04T12:05:00Z">
              <w:r w:rsidRPr="00FF6A71">
                <w:rPr>
                  <w:rFonts w:cs="Calibri"/>
                  <w:color w:val="000000"/>
                  <w:sz w:val="22"/>
                  <w:szCs w:val="22"/>
                </w:rPr>
                <w:t>2</w:t>
              </w:r>
            </w:ins>
          </w:p>
        </w:tc>
        <w:tc>
          <w:tcPr>
            <w:tcW w:w="814" w:type="dxa"/>
            <w:shd w:val="clear" w:color="auto" w:fill="auto"/>
            <w:noWrap/>
            <w:vAlign w:val="bottom"/>
            <w:tcPrChange w:id="53721" w:author="pete jones" w:date="2022-01-04T12:07:00Z">
              <w:tcPr>
                <w:tcW w:w="814" w:type="dxa"/>
                <w:tcBorders>
                  <w:top w:val="nil"/>
                  <w:left w:val="nil"/>
                  <w:bottom w:val="nil"/>
                  <w:right w:val="nil"/>
                </w:tcBorders>
                <w:shd w:val="clear" w:color="auto" w:fill="auto"/>
                <w:noWrap/>
                <w:vAlign w:val="bottom"/>
              </w:tcPr>
            </w:tcPrChange>
          </w:tcPr>
          <w:p w14:paraId="578255CC" w14:textId="77777777" w:rsidR="00965D4E" w:rsidRPr="00FF6A71" w:rsidRDefault="00965D4E">
            <w:pPr>
              <w:spacing w:before="0" w:after="0" w:line="240" w:lineRule="auto"/>
              <w:rPr>
                <w:ins w:id="53722" w:author="pete jones" w:date="2022-01-04T12:05:00Z"/>
                <w:rFonts w:cs="Calibri"/>
                <w:color w:val="000000"/>
                <w:sz w:val="22"/>
                <w:szCs w:val="22"/>
              </w:rPr>
              <w:pPrChange w:id="53723" w:author="pete jones" w:date="2022-01-04T12:08:00Z">
                <w:pPr>
                  <w:keepNext/>
                </w:pPr>
              </w:pPrChange>
            </w:pPr>
            <w:ins w:id="53724" w:author="pete jones" w:date="2022-01-04T12:05:00Z">
              <w:r w:rsidRPr="00FF6A71">
                <w:rPr>
                  <w:rFonts w:cs="Calibri"/>
                  <w:color w:val="000000"/>
                  <w:sz w:val="22"/>
                  <w:szCs w:val="22"/>
                </w:rPr>
                <w:t>1</w:t>
              </w:r>
            </w:ins>
          </w:p>
        </w:tc>
        <w:tc>
          <w:tcPr>
            <w:tcW w:w="814" w:type="dxa"/>
            <w:shd w:val="clear" w:color="auto" w:fill="auto"/>
            <w:noWrap/>
            <w:vAlign w:val="bottom"/>
            <w:tcPrChange w:id="53725" w:author="pete jones" w:date="2022-01-04T12:07:00Z">
              <w:tcPr>
                <w:tcW w:w="814" w:type="dxa"/>
                <w:tcBorders>
                  <w:top w:val="nil"/>
                  <w:left w:val="nil"/>
                  <w:bottom w:val="nil"/>
                  <w:right w:val="nil"/>
                </w:tcBorders>
                <w:shd w:val="clear" w:color="auto" w:fill="auto"/>
                <w:noWrap/>
                <w:vAlign w:val="bottom"/>
              </w:tcPr>
            </w:tcPrChange>
          </w:tcPr>
          <w:p w14:paraId="3E22532B" w14:textId="77777777" w:rsidR="00965D4E" w:rsidRPr="00FF6A71" w:rsidRDefault="00965D4E">
            <w:pPr>
              <w:spacing w:before="0" w:after="0" w:line="240" w:lineRule="auto"/>
              <w:rPr>
                <w:ins w:id="53726" w:author="pete jones" w:date="2022-01-04T12:05:00Z"/>
                <w:rFonts w:cs="Calibri"/>
                <w:color w:val="000000"/>
                <w:sz w:val="22"/>
                <w:szCs w:val="22"/>
              </w:rPr>
              <w:pPrChange w:id="53727" w:author="pete jones" w:date="2022-01-04T12:08:00Z">
                <w:pPr>
                  <w:keepNext/>
                </w:pPr>
              </w:pPrChange>
            </w:pPr>
            <w:ins w:id="53728" w:author="pete jones" w:date="2022-01-04T12:05:00Z">
              <w:r w:rsidRPr="00FF6A71">
                <w:rPr>
                  <w:rFonts w:cs="Calibri"/>
                  <w:color w:val="000000"/>
                  <w:sz w:val="22"/>
                  <w:szCs w:val="22"/>
                </w:rPr>
                <w:t>2</w:t>
              </w:r>
            </w:ins>
          </w:p>
        </w:tc>
        <w:tc>
          <w:tcPr>
            <w:tcW w:w="692" w:type="dxa"/>
            <w:shd w:val="clear" w:color="auto" w:fill="auto"/>
            <w:noWrap/>
            <w:vAlign w:val="bottom"/>
            <w:tcPrChange w:id="53729" w:author="pete jones" w:date="2022-01-04T12:07:00Z">
              <w:tcPr>
                <w:tcW w:w="692" w:type="dxa"/>
                <w:tcBorders>
                  <w:top w:val="nil"/>
                  <w:left w:val="nil"/>
                  <w:bottom w:val="nil"/>
                  <w:right w:val="nil"/>
                </w:tcBorders>
                <w:shd w:val="clear" w:color="auto" w:fill="auto"/>
                <w:noWrap/>
                <w:vAlign w:val="bottom"/>
              </w:tcPr>
            </w:tcPrChange>
          </w:tcPr>
          <w:p w14:paraId="45DD6D37" w14:textId="77777777" w:rsidR="00965D4E" w:rsidRPr="00FF6A71" w:rsidRDefault="00965D4E">
            <w:pPr>
              <w:spacing w:before="0" w:after="0" w:line="240" w:lineRule="auto"/>
              <w:rPr>
                <w:ins w:id="53730" w:author="pete jones" w:date="2022-01-04T12:05:00Z"/>
                <w:rFonts w:cs="Calibri"/>
                <w:color w:val="000000"/>
                <w:sz w:val="22"/>
                <w:szCs w:val="22"/>
              </w:rPr>
              <w:pPrChange w:id="53731" w:author="pete jones" w:date="2022-01-04T12:08:00Z">
                <w:pPr>
                  <w:keepNext/>
                </w:pPr>
              </w:pPrChange>
            </w:pPr>
            <w:ins w:id="53732" w:author="pete jones" w:date="2022-01-04T12:05:00Z">
              <w:r w:rsidRPr="00FF6A71">
                <w:rPr>
                  <w:rFonts w:cs="Calibri"/>
                  <w:color w:val="000000"/>
                  <w:sz w:val="22"/>
                  <w:szCs w:val="22"/>
                </w:rPr>
                <w:t>1</w:t>
              </w:r>
            </w:ins>
          </w:p>
        </w:tc>
        <w:tc>
          <w:tcPr>
            <w:tcW w:w="692" w:type="dxa"/>
            <w:noWrap/>
            <w:vAlign w:val="center"/>
            <w:tcPrChange w:id="53733" w:author="pete jones" w:date="2022-01-04T12:07:00Z">
              <w:tcPr>
                <w:tcW w:w="692" w:type="dxa"/>
                <w:tcBorders>
                  <w:top w:val="nil"/>
                  <w:left w:val="nil"/>
                  <w:bottom w:val="nil"/>
                  <w:right w:val="nil"/>
                </w:tcBorders>
                <w:noWrap/>
                <w:vAlign w:val="center"/>
              </w:tcPr>
            </w:tcPrChange>
          </w:tcPr>
          <w:p w14:paraId="5AB3B397" w14:textId="77777777" w:rsidR="00965D4E" w:rsidRPr="00FF6A71" w:rsidRDefault="00965D4E">
            <w:pPr>
              <w:spacing w:before="0" w:after="0" w:line="240" w:lineRule="auto"/>
              <w:rPr>
                <w:ins w:id="53734" w:author="pete jones" w:date="2022-01-04T12:05:00Z"/>
                <w:rFonts w:cs="Calibri"/>
                <w:color w:val="000000"/>
                <w:sz w:val="22"/>
                <w:szCs w:val="22"/>
              </w:rPr>
              <w:pPrChange w:id="53735" w:author="pete jones" w:date="2022-01-04T12:08:00Z">
                <w:pPr>
                  <w:keepNext/>
                </w:pPr>
              </w:pPrChange>
            </w:pPr>
          </w:p>
        </w:tc>
        <w:tc>
          <w:tcPr>
            <w:tcW w:w="692" w:type="dxa"/>
            <w:noWrap/>
            <w:vAlign w:val="center"/>
            <w:tcPrChange w:id="53736" w:author="pete jones" w:date="2022-01-04T12:07:00Z">
              <w:tcPr>
                <w:tcW w:w="692" w:type="dxa"/>
                <w:tcBorders>
                  <w:top w:val="nil"/>
                  <w:left w:val="nil"/>
                  <w:bottom w:val="nil"/>
                  <w:right w:val="nil"/>
                </w:tcBorders>
                <w:noWrap/>
                <w:vAlign w:val="center"/>
              </w:tcPr>
            </w:tcPrChange>
          </w:tcPr>
          <w:p w14:paraId="3AFD952D" w14:textId="77777777" w:rsidR="00965D4E" w:rsidRPr="00FF6A71" w:rsidRDefault="00965D4E">
            <w:pPr>
              <w:spacing w:before="0" w:after="0" w:line="240" w:lineRule="auto"/>
              <w:rPr>
                <w:ins w:id="53737" w:author="pete jones" w:date="2022-01-04T12:05:00Z"/>
                <w:rFonts w:cs="Calibri"/>
                <w:color w:val="000000"/>
                <w:sz w:val="22"/>
                <w:szCs w:val="22"/>
              </w:rPr>
              <w:pPrChange w:id="53738" w:author="pete jones" w:date="2022-01-04T12:08:00Z">
                <w:pPr>
                  <w:keepNext/>
                </w:pPr>
              </w:pPrChange>
            </w:pPr>
          </w:p>
        </w:tc>
        <w:tc>
          <w:tcPr>
            <w:tcW w:w="692" w:type="dxa"/>
            <w:noWrap/>
            <w:vAlign w:val="center"/>
            <w:tcPrChange w:id="53739" w:author="pete jones" w:date="2022-01-04T12:07:00Z">
              <w:tcPr>
                <w:tcW w:w="692" w:type="dxa"/>
                <w:tcBorders>
                  <w:top w:val="nil"/>
                  <w:left w:val="nil"/>
                  <w:bottom w:val="nil"/>
                  <w:right w:val="nil"/>
                </w:tcBorders>
                <w:noWrap/>
                <w:vAlign w:val="center"/>
              </w:tcPr>
            </w:tcPrChange>
          </w:tcPr>
          <w:p w14:paraId="2D50B9B6" w14:textId="77777777" w:rsidR="00965D4E" w:rsidRPr="00FF6A71" w:rsidRDefault="00965D4E">
            <w:pPr>
              <w:spacing w:before="0" w:after="0" w:line="240" w:lineRule="auto"/>
              <w:rPr>
                <w:ins w:id="53740" w:author="pete jones" w:date="2022-01-04T12:05:00Z"/>
                <w:rFonts w:cs="Calibri"/>
                <w:color w:val="000000"/>
                <w:sz w:val="22"/>
                <w:szCs w:val="22"/>
              </w:rPr>
              <w:pPrChange w:id="53741" w:author="pete jones" w:date="2022-01-04T12:08:00Z">
                <w:pPr>
                  <w:keepNext/>
                </w:pPr>
              </w:pPrChange>
            </w:pPr>
          </w:p>
        </w:tc>
      </w:tr>
    </w:tbl>
    <w:p w14:paraId="21AB48CC" w14:textId="6D8971C5" w:rsidR="00965D4E" w:rsidRPr="00FF6A71" w:rsidRDefault="00965D4E">
      <w:pPr>
        <w:jc w:val="left"/>
        <w:rPr>
          <w:ins w:id="53742" w:author="pete jones" w:date="2022-01-04T12:05:00Z"/>
        </w:rPr>
        <w:pPrChange w:id="53743" w:author="pete jones" w:date="2022-01-04T12:06:00Z">
          <w:pPr>
            <w:keepNext/>
            <w:jc w:val="left"/>
          </w:pPr>
        </w:pPrChange>
      </w:pPr>
      <w:ins w:id="53744" w:author="pete jones" w:date="2022-01-04T12:05:00Z">
        <w:r w:rsidRPr="00FF6A71">
          <w:t>Q10 STEM</w:t>
        </w:r>
      </w:ins>
      <w:ins w:id="53745" w:author="pete jones" w:date="2022-03-30T12:19:00Z">
        <w:r w:rsidR="006E7D7D">
          <w:t>-</w:t>
        </w:r>
      </w:ins>
      <w:ins w:id="53746" w:author="pete jones" w:date="2022-01-04T12:05:00Z">
        <w:r w:rsidRPr="00FF6A71">
          <w:t>based skills equip students to tackle the challenges of higher education and the real world. No matter where their life journey takes them.</w:t>
        </w:r>
      </w:ins>
    </w:p>
    <w:tbl>
      <w:tblPr>
        <w:tblStyle w:val="TableGrid"/>
        <w:tblW w:w="0" w:type="auto"/>
        <w:jc w:val="center"/>
        <w:tblLook w:val="04A0" w:firstRow="1" w:lastRow="0" w:firstColumn="1" w:lastColumn="0" w:noHBand="0" w:noVBand="1"/>
        <w:tblPrChange w:id="53747" w:author="pete jones" w:date="2022-01-04T12:08: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3748">
          <w:tblGrid>
            <w:gridCol w:w="814"/>
            <w:gridCol w:w="814"/>
            <w:gridCol w:w="814"/>
            <w:gridCol w:w="814"/>
            <w:gridCol w:w="692"/>
            <w:gridCol w:w="692"/>
            <w:gridCol w:w="692"/>
            <w:gridCol w:w="692"/>
          </w:tblGrid>
        </w:tblGridChange>
      </w:tblGrid>
      <w:tr w:rsidR="00965D4E" w:rsidRPr="00FF6A71" w14:paraId="2A311CF2" w14:textId="77777777" w:rsidTr="00965D4E">
        <w:trPr>
          <w:trHeight w:val="300"/>
          <w:jc w:val="center"/>
          <w:ins w:id="53749" w:author="pete jones" w:date="2022-01-04T12:05:00Z"/>
          <w:trPrChange w:id="53750" w:author="pete jones" w:date="2022-01-04T12:08:00Z">
            <w:trPr>
              <w:trHeight w:val="300"/>
              <w:jc w:val="center"/>
            </w:trPr>
          </w:trPrChange>
        </w:trPr>
        <w:tc>
          <w:tcPr>
            <w:tcW w:w="814" w:type="dxa"/>
            <w:shd w:val="clear" w:color="auto" w:fill="E7E6E6" w:themeFill="background2"/>
            <w:vAlign w:val="center"/>
            <w:tcPrChange w:id="53751" w:author="pete jones" w:date="2022-01-04T12:08:00Z">
              <w:tcPr>
                <w:tcW w:w="814" w:type="dxa"/>
                <w:tcBorders>
                  <w:bottom w:val="single" w:sz="4" w:space="0" w:color="auto"/>
                </w:tcBorders>
                <w:shd w:val="clear" w:color="auto" w:fill="E7E6E6" w:themeFill="background2"/>
                <w:vAlign w:val="center"/>
              </w:tcPr>
            </w:tcPrChange>
          </w:tcPr>
          <w:p w14:paraId="43148AF5" w14:textId="77777777" w:rsidR="00965D4E" w:rsidRPr="00FF6A71" w:rsidRDefault="00965D4E">
            <w:pPr>
              <w:spacing w:before="0" w:after="0" w:line="240" w:lineRule="auto"/>
              <w:rPr>
                <w:ins w:id="53752" w:author="pete jones" w:date="2022-01-04T12:05:00Z"/>
                <w:rFonts w:cstheme="minorHAnsi"/>
                <w:b/>
                <w:bCs/>
              </w:rPr>
              <w:pPrChange w:id="53753" w:author="pete jones" w:date="2022-01-04T12:08:00Z">
                <w:pPr>
                  <w:keepNext/>
                </w:pPr>
              </w:pPrChange>
            </w:pPr>
            <w:ins w:id="53754" w:author="pete jones" w:date="2022-01-04T12:05:00Z">
              <w:r w:rsidRPr="00FF6A71">
                <w:rPr>
                  <w:rFonts w:cstheme="minorHAnsi"/>
                  <w:b/>
                  <w:bCs/>
                </w:rPr>
                <w:t>scale</w:t>
              </w:r>
            </w:ins>
          </w:p>
        </w:tc>
        <w:tc>
          <w:tcPr>
            <w:tcW w:w="814" w:type="dxa"/>
            <w:shd w:val="clear" w:color="auto" w:fill="E7E6E6" w:themeFill="background2"/>
            <w:noWrap/>
            <w:vAlign w:val="center"/>
            <w:tcPrChange w:id="53755" w:author="pete jones" w:date="2022-01-04T12:08:00Z">
              <w:tcPr>
                <w:tcW w:w="814" w:type="dxa"/>
                <w:tcBorders>
                  <w:bottom w:val="single" w:sz="4" w:space="0" w:color="auto"/>
                </w:tcBorders>
                <w:shd w:val="clear" w:color="auto" w:fill="E7E6E6" w:themeFill="background2"/>
                <w:noWrap/>
                <w:vAlign w:val="center"/>
              </w:tcPr>
            </w:tcPrChange>
          </w:tcPr>
          <w:p w14:paraId="0623B279" w14:textId="77777777" w:rsidR="00965D4E" w:rsidRPr="00FF6A71" w:rsidRDefault="00965D4E">
            <w:pPr>
              <w:spacing w:before="0" w:after="0" w:line="240" w:lineRule="auto"/>
              <w:rPr>
                <w:ins w:id="53756" w:author="pete jones" w:date="2022-01-04T12:05:00Z"/>
                <w:rFonts w:cstheme="minorHAnsi"/>
                <w:b/>
                <w:bCs/>
              </w:rPr>
              <w:pPrChange w:id="53757" w:author="pete jones" w:date="2022-01-04T12:08:00Z">
                <w:pPr>
                  <w:keepNext/>
                </w:pPr>
              </w:pPrChange>
            </w:pPr>
            <w:ins w:id="53758" w:author="pete jones" w:date="2022-01-04T12:05:00Z">
              <w:r w:rsidRPr="00FF6A71">
                <w:rPr>
                  <w:rFonts w:cstheme="minorHAnsi"/>
                  <w:b/>
                  <w:bCs/>
                </w:rPr>
                <w:t>1</w:t>
              </w:r>
            </w:ins>
          </w:p>
        </w:tc>
        <w:tc>
          <w:tcPr>
            <w:tcW w:w="814" w:type="dxa"/>
            <w:shd w:val="clear" w:color="auto" w:fill="E7E6E6" w:themeFill="background2"/>
            <w:noWrap/>
            <w:vAlign w:val="center"/>
            <w:tcPrChange w:id="53759" w:author="pete jones" w:date="2022-01-04T12:08:00Z">
              <w:tcPr>
                <w:tcW w:w="814" w:type="dxa"/>
                <w:tcBorders>
                  <w:bottom w:val="single" w:sz="4" w:space="0" w:color="auto"/>
                </w:tcBorders>
                <w:shd w:val="clear" w:color="auto" w:fill="E7E6E6" w:themeFill="background2"/>
                <w:noWrap/>
                <w:vAlign w:val="center"/>
              </w:tcPr>
            </w:tcPrChange>
          </w:tcPr>
          <w:p w14:paraId="22827ACA" w14:textId="77777777" w:rsidR="00965D4E" w:rsidRPr="00FF6A71" w:rsidRDefault="00965D4E">
            <w:pPr>
              <w:spacing w:before="0" w:after="0" w:line="240" w:lineRule="auto"/>
              <w:rPr>
                <w:ins w:id="53760" w:author="pete jones" w:date="2022-01-04T12:05:00Z"/>
                <w:rFonts w:cstheme="minorHAnsi"/>
                <w:b/>
                <w:bCs/>
              </w:rPr>
              <w:pPrChange w:id="53761" w:author="pete jones" w:date="2022-01-04T12:08:00Z">
                <w:pPr>
                  <w:keepNext/>
                </w:pPr>
              </w:pPrChange>
            </w:pPr>
            <w:ins w:id="53762" w:author="pete jones" w:date="2022-01-04T12:05:00Z">
              <w:r w:rsidRPr="00FF6A71">
                <w:rPr>
                  <w:rFonts w:cstheme="minorHAnsi"/>
                  <w:b/>
                  <w:bCs/>
                </w:rPr>
                <w:t>2</w:t>
              </w:r>
            </w:ins>
          </w:p>
        </w:tc>
        <w:tc>
          <w:tcPr>
            <w:tcW w:w="814" w:type="dxa"/>
            <w:shd w:val="clear" w:color="auto" w:fill="E7E6E6" w:themeFill="background2"/>
            <w:noWrap/>
            <w:vAlign w:val="center"/>
            <w:tcPrChange w:id="53763" w:author="pete jones" w:date="2022-01-04T12:08:00Z">
              <w:tcPr>
                <w:tcW w:w="814" w:type="dxa"/>
                <w:tcBorders>
                  <w:bottom w:val="single" w:sz="4" w:space="0" w:color="auto"/>
                </w:tcBorders>
                <w:shd w:val="clear" w:color="auto" w:fill="E7E6E6" w:themeFill="background2"/>
                <w:noWrap/>
                <w:vAlign w:val="center"/>
              </w:tcPr>
            </w:tcPrChange>
          </w:tcPr>
          <w:p w14:paraId="02AD5F05" w14:textId="77777777" w:rsidR="00965D4E" w:rsidRPr="00FF6A71" w:rsidRDefault="00965D4E">
            <w:pPr>
              <w:spacing w:before="0" w:after="0" w:line="240" w:lineRule="auto"/>
              <w:rPr>
                <w:ins w:id="53764" w:author="pete jones" w:date="2022-01-04T12:05:00Z"/>
                <w:rFonts w:cstheme="minorHAnsi"/>
                <w:b/>
                <w:bCs/>
              </w:rPr>
              <w:pPrChange w:id="53765" w:author="pete jones" w:date="2022-01-04T12:08:00Z">
                <w:pPr>
                  <w:keepNext/>
                </w:pPr>
              </w:pPrChange>
            </w:pPr>
            <w:ins w:id="53766" w:author="pete jones" w:date="2022-01-04T12:05:00Z">
              <w:r w:rsidRPr="00FF6A71">
                <w:rPr>
                  <w:rFonts w:cstheme="minorHAnsi"/>
                  <w:b/>
                  <w:bCs/>
                </w:rPr>
                <w:t>3</w:t>
              </w:r>
            </w:ins>
          </w:p>
        </w:tc>
        <w:tc>
          <w:tcPr>
            <w:tcW w:w="692" w:type="dxa"/>
            <w:shd w:val="clear" w:color="auto" w:fill="E7E6E6" w:themeFill="background2"/>
            <w:noWrap/>
            <w:vAlign w:val="center"/>
            <w:tcPrChange w:id="53767" w:author="pete jones" w:date="2022-01-04T12:08:00Z">
              <w:tcPr>
                <w:tcW w:w="692" w:type="dxa"/>
                <w:tcBorders>
                  <w:bottom w:val="single" w:sz="4" w:space="0" w:color="auto"/>
                </w:tcBorders>
                <w:shd w:val="clear" w:color="auto" w:fill="E7E6E6" w:themeFill="background2"/>
                <w:noWrap/>
                <w:vAlign w:val="center"/>
              </w:tcPr>
            </w:tcPrChange>
          </w:tcPr>
          <w:p w14:paraId="5022E8CE" w14:textId="77777777" w:rsidR="00965D4E" w:rsidRPr="00FF6A71" w:rsidRDefault="00965D4E">
            <w:pPr>
              <w:spacing w:before="0" w:after="0" w:line="240" w:lineRule="auto"/>
              <w:rPr>
                <w:ins w:id="53768" w:author="pete jones" w:date="2022-01-04T12:05:00Z"/>
                <w:rFonts w:cstheme="minorHAnsi"/>
                <w:b/>
                <w:bCs/>
              </w:rPr>
              <w:pPrChange w:id="53769" w:author="pete jones" w:date="2022-01-04T12:08:00Z">
                <w:pPr>
                  <w:keepNext/>
                </w:pPr>
              </w:pPrChange>
            </w:pPr>
            <w:ins w:id="53770" w:author="pete jones" w:date="2022-01-04T12:05:00Z">
              <w:r w:rsidRPr="00FF6A71">
                <w:rPr>
                  <w:rFonts w:cstheme="minorHAnsi"/>
                  <w:b/>
                  <w:bCs/>
                </w:rPr>
                <w:t>4</w:t>
              </w:r>
            </w:ins>
          </w:p>
        </w:tc>
        <w:tc>
          <w:tcPr>
            <w:tcW w:w="692" w:type="dxa"/>
            <w:shd w:val="clear" w:color="auto" w:fill="E7E6E6" w:themeFill="background2"/>
            <w:noWrap/>
            <w:vAlign w:val="center"/>
            <w:tcPrChange w:id="53771" w:author="pete jones" w:date="2022-01-04T12:08:00Z">
              <w:tcPr>
                <w:tcW w:w="692" w:type="dxa"/>
                <w:tcBorders>
                  <w:bottom w:val="single" w:sz="4" w:space="0" w:color="auto"/>
                </w:tcBorders>
                <w:shd w:val="clear" w:color="auto" w:fill="E7E6E6" w:themeFill="background2"/>
                <w:noWrap/>
                <w:vAlign w:val="center"/>
              </w:tcPr>
            </w:tcPrChange>
          </w:tcPr>
          <w:p w14:paraId="664A0432" w14:textId="77777777" w:rsidR="00965D4E" w:rsidRPr="00FF6A71" w:rsidRDefault="00965D4E">
            <w:pPr>
              <w:spacing w:before="0" w:after="0" w:line="240" w:lineRule="auto"/>
              <w:rPr>
                <w:ins w:id="53772" w:author="pete jones" w:date="2022-01-04T12:05:00Z"/>
                <w:rFonts w:cstheme="minorHAnsi"/>
                <w:b/>
                <w:bCs/>
              </w:rPr>
              <w:pPrChange w:id="53773" w:author="pete jones" w:date="2022-01-04T12:08:00Z">
                <w:pPr>
                  <w:keepNext/>
                </w:pPr>
              </w:pPrChange>
            </w:pPr>
            <w:ins w:id="53774" w:author="pete jones" w:date="2022-01-04T12:05:00Z">
              <w:r w:rsidRPr="00FF6A71">
                <w:rPr>
                  <w:rFonts w:cstheme="minorHAnsi"/>
                  <w:b/>
                  <w:bCs/>
                </w:rPr>
                <w:t>5</w:t>
              </w:r>
            </w:ins>
          </w:p>
        </w:tc>
        <w:tc>
          <w:tcPr>
            <w:tcW w:w="692" w:type="dxa"/>
            <w:shd w:val="clear" w:color="auto" w:fill="E7E6E6" w:themeFill="background2"/>
            <w:noWrap/>
            <w:vAlign w:val="center"/>
            <w:tcPrChange w:id="53775" w:author="pete jones" w:date="2022-01-04T12:08:00Z">
              <w:tcPr>
                <w:tcW w:w="692" w:type="dxa"/>
                <w:tcBorders>
                  <w:bottom w:val="single" w:sz="4" w:space="0" w:color="auto"/>
                </w:tcBorders>
                <w:shd w:val="clear" w:color="auto" w:fill="E7E6E6" w:themeFill="background2"/>
                <w:noWrap/>
                <w:vAlign w:val="center"/>
              </w:tcPr>
            </w:tcPrChange>
          </w:tcPr>
          <w:p w14:paraId="408FEF72" w14:textId="77777777" w:rsidR="00965D4E" w:rsidRPr="00FF6A71" w:rsidRDefault="00965D4E">
            <w:pPr>
              <w:spacing w:before="0" w:after="0" w:line="240" w:lineRule="auto"/>
              <w:rPr>
                <w:ins w:id="53776" w:author="pete jones" w:date="2022-01-04T12:05:00Z"/>
                <w:rFonts w:cstheme="minorHAnsi"/>
                <w:b/>
                <w:bCs/>
              </w:rPr>
              <w:pPrChange w:id="53777" w:author="pete jones" w:date="2022-01-04T12:08:00Z">
                <w:pPr>
                  <w:keepNext/>
                </w:pPr>
              </w:pPrChange>
            </w:pPr>
            <w:ins w:id="53778" w:author="pete jones" w:date="2022-01-04T12:05:00Z">
              <w:r w:rsidRPr="00FF6A71">
                <w:rPr>
                  <w:rFonts w:cstheme="minorHAnsi"/>
                  <w:b/>
                  <w:bCs/>
                </w:rPr>
                <w:t>6</w:t>
              </w:r>
            </w:ins>
          </w:p>
        </w:tc>
        <w:tc>
          <w:tcPr>
            <w:tcW w:w="692" w:type="dxa"/>
            <w:shd w:val="clear" w:color="auto" w:fill="E7E6E6" w:themeFill="background2"/>
            <w:noWrap/>
            <w:vAlign w:val="center"/>
            <w:tcPrChange w:id="53779" w:author="pete jones" w:date="2022-01-04T12:08:00Z">
              <w:tcPr>
                <w:tcW w:w="692" w:type="dxa"/>
                <w:tcBorders>
                  <w:bottom w:val="single" w:sz="4" w:space="0" w:color="auto"/>
                </w:tcBorders>
                <w:shd w:val="clear" w:color="auto" w:fill="E7E6E6" w:themeFill="background2"/>
                <w:noWrap/>
                <w:vAlign w:val="center"/>
              </w:tcPr>
            </w:tcPrChange>
          </w:tcPr>
          <w:p w14:paraId="6CE1B6DD" w14:textId="77777777" w:rsidR="00965D4E" w:rsidRPr="00FF6A71" w:rsidRDefault="00965D4E">
            <w:pPr>
              <w:spacing w:before="0" w:after="0" w:line="240" w:lineRule="auto"/>
              <w:rPr>
                <w:ins w:id="53780" w:author="pete jones" w:date="2022-01-04T12:05:00Z"/>
                <w:rFonts w:cstheme="minorHAnsi"/>
                <w:b/>
                <w:bCs/>
              </w:rPr>
              <w:pPrChange w:id="53781" w:author="pete jones" w:date="2022-01-04T12:08:00Z">
                <w:pPr>
                  <w:keepNext/>
                </w:pPr>
              </w:pPrChange>
            </w:pPr>
            <w:ins w:id="53782" w:author="pete jones" w:date="2022-01-04T12:05:00Z">
              <w:r w:rsidRPr="00FF6A71">
                <w:rPr>
                  <w:rFonts w:cstheme="minorHAnsi"/>
                  <w:b/>
                  <w:bCs/>
                </w:rPr>
                <w:t>7</w:t>
              </w:r>
            </w:ins>
          </w:p>
        </w:tc>
      </w:tr>
      <w:tr w:rsidR="00965D4E" w:rsidRPr="00FF6A71" w14:paraId="650450CF" w14:textId="77777777" w:rsidTr="00965D4E">
        <w:trPr>
          <w:trHeight w:val="300"/>
          <w:jc w:val="center"/>
          <w:ins w:id="53783" w:author="pete jones" w:date="2022-01-04T12:05:00Z"/>
          <w:trPrChange w:id="53784" w:author="pete jones" w:date="2022-01-04T12:08:00Z">
            <w:trPr>
              <w:trHeight w:val="300"/>
              <w:jc w:val="center"/>
            </w:trPr>
          </w:trPrChange>
        </w:trPr>
        <w:tc>
          <w:tcPr>
            <w:tcW w:w="814" w:type="dxa"/>
            <w:vAlign w:val="center"/>
            <w:tcPrChange w:id="53785" w:author="pete jones" w:date="2022-01-04T12:08:00Z">
              <w:tcPr>
                <w:tcW w:w="814" w:type="dxa"/>
                <w:tcBorders>
                  <w:right w:val="single" w:sz="4" w:space="0" w:color="auto"/>
                </w:tcBorders>
                <w:vAlign w:val="center"/>
              </w:tcPr>
            </w:tcPrChange>
          </w:tcPr>
          <w:p w14:paraId="39302FAE" w14:textId="77777777" w:rsidR="00965D4E" w:rsidRPr="00FF6A71" w:rsidRDefault="00965D4E">
            <w:pPr>
              <w:spacing w:before="0" w:after="0" w:line="240" w:lineRule="auto"/>
              <w:rPr>
                <w:ins w:id="53786" w:author="pete jones" w:date="2022-01-04T12:05:00Z"/>
                <w:rFonts w:cstheme="minorHAnsi"/>
                <w:b/>
                <w:bCs/>
              </w:rPr>
              <w:pPrChange w:id="53787" w:author="pete jones" w:date="2022-01-04T12:08:00Z">
                <w:pPr>
                  <w:keepNext/>
                </w:pPr>
              </w:pPrChange>
            </w:pPr>
            <w:ins w:id="53788" w:author="pete jones" w:date="2022-01-04T12:05:00Z">
              <w:r w:rsidRPr="00FF6A71">
                <w:rPr>
                  <w:rFonts w:cstheme="minorHAnsi"/>
                  <w:b/>
                  <w:bCs/>
                </w:rPr>
                <w:t>%</w:t>
              </w:r>
            </w:ins>
          </w:p>
        </w:tc>
        <w:tc>
          <w:tcPr>
            <w:tcW w:w="814" w:type="dxa"/>
            <w:shd w:val="clear" w:color="auto" w:fill="auto"/>
            <w:noWrap/>
            <w:vAlign w:val="bottom"/>
            <w:tcPrChange w:id="53789" w:author="pete jones" w:date="2022-01-04T12:08:00Z">
              <w:tcPr>
                <w:tcW w:w="814" w:type="dxa"/>
                <w:tcBorders>
                  <w:top w:val="nil"/>
                  <w:left w:val="nil"/>
                  <w:bottom w:val="nil"/>
                  <w:right w:val="nil"/>
                </w:tcBorders>
                <w:shd w:val="clear" w:color="auto" w:fill="auto"/>
                <w:noWrap/>
                <w:vAlign w:val="bottom"/>
              </w:tcPr>
            </w:tcPrChange>
          </w:tcPr>
          <w:p w14:paraId="08A1EFCB" w14:textId="77777777" w:rsidR="00965D4E" w:rsidRPr="00FF6A71" w:rsidRDefault="00965D4E">
            <w:pPr>
              <w:spacing w:before="0" w:after="0" w:line="240" w:lineRule="auto"/>
              <w:rPr>
                <w:ins w:id="53790" w:author="pete jones" w:date="2022-01-04T12:05:00Z"/>
                <w:rFonts w:cs="Calibri"/>
                <w:color w:val="000000"/>
                <w:sz w:val="22"/>
                <w:szCs w:val="22"/>
              </w:rPr>
              <w:pPrChange w:id="53791" w:author="pete jones" w:date="2022-01-04T12:08:00Z">
                <w:pPr>
                  <w:keepNext/>
                </w:pPr>
              </w:pPrChange>
            </w:pPr>
            <w:ins w:id="53792" w:author="pete jones" w:date="2022-01-04T12:05:00Z">
              <w:r w:rsidRPr="00FF6A71">
                <w:rPr>
                  <w:rFonts w:cs="Calibri"/>
                  <w:color w:val="000000"/>
                  <w:sz w:val="22"/>
                  <w:szCs w:val="22"/>
                </w:rPr>
                <w:t>50%</w:t>
              </w:r>
            </w:ins>
          </w:p>
        </w:tc>
        <w:tc>
          <w:tcPr>
            <w:tcW w:w="814" w:type="dxa"/>
            <w:shd w:val="clear" w:color="auto" w:fill="auto"/>
            <w:noWrap/>
            <w:vAlign w:val="bottom"/>
            <w:tcPrChange w:id="53793" w:author="pete jones" w:date="2022-01-04T12:08:00Z">
              <w:tcPr>
                <w:tcW w:w="814" w:type="dxa"/>
                <w:tcBorders>
                  <w:top w:val="nil"/>
                  <w:left w:val="nil"/>
                  <w:bottom w:val="nil"/>
                  <w:right w:val="nil"/>
                </w:tcBorders>
                <w:shd w:val="clear" w:color="auto" w:fill="auto"/>
                <w:noWrap/>
                <w:vAlign w:val="bottom"/>
              </w:tcPr>
            </w:tcPrChange>
          </w:tcPr>
          <w:p w14:paraId="47790075" w14:textId="77777777" w:rsidR="00965D4E" w:rsidRPr="00FF6A71" w:rsidRDefault="00965D4E">
            <w:pPr>
              <w:spacing w:before="0" w:after="0" w:line="240" w:lineRule="auto"/>
              <w:rPr>
                <w:ins w:id="53794" w:author="pete jones" w:date="2022-01-04T12:05:00Z"/>
                <w:rFonts w:cs="Calibri"/>
                <w:color w:val="000000"/>
                <w:sz w:val="22"/>
                <w:szCs w:val="22"/>
              </w:rPr>
              <w:pPrChange w:id="53795" w:author="pete jones" w:date="2022-01-04T12:08:00Z">
                <w:pPr>
                  <w:keepNext/>
                </w:pPr>
              </w:pPrChange>
            </w:pPr>
            <w:ins w:id="53796" w:author="pete jones" w:date="2022-01-04T12:05:00Z">
              <w:r w:rsidRPr="00FF6A71">
                <w:rPr>
                  <w:rFonts w:cs="Calibri"/>
                  <w:color w:val="000000"/>
                  <w:sz w:val="22"/>
                  <w:szCs w:val="22"/>
                </w:rPr>
                <w:t>33%</w:t>
              </w:r>
            </w:ins>
          </w:p>
        </w:tc>
        <w:tc>
          <w:tcPr>
            <w:tcW w:w="814" w:type="dxa"/>
            <w:shd w:val="clear" w:color="auto" w:fill="auto"/>
            <w:noWrap/>
            <w:vAlign w:val="bottom"/>
            <w:tcPrChange w:id="53797" w:author="pete jones" w:date="2022-01-04T12:08:00Z">
              <w:tcPr>
                <w:tcW w:w="814" w:type="dxa"/>
                <w:tcBorders>
                  <w:top w:val="nil"/>
                  <w:left w:val="nil"/>
                  <w:bottom w:val="nil"/>
                  <w:right w:val="nil"/>
                </w:tcBorders>
                <w:shd w:val="clear" w:color="auto" w:fill="auto"/>
                <w:noWrap/>
                <w:vAlign w:val="bottom"/>
              </w:tcPr>
            </w:tcPrChange>
          </w:tcPr>
          <w:p w14:paraId="08136DD0" w14:textId="77777777" w:rsidR="00965D4E" w:rsidRPr="00FF6A71" w:rsidRDefault="00965D4E">
            <w:pPr>
              <w:spacing w:before="0" w:after="0" w:line="240" w:lineRule="auto"/>
              <w:rPr>
                <w:ins w:id="53798" w:author="pete jones" w:date="2022-01-04T12:05:00Z"/>
                <w:rFonts w:cs="Calibri"/>
                <w:color w:val="000000"/>
                <w:sz w:val="22"/>
                <w:szCs w:val="22"/>
              </w:rPr>
              <w:pPrChange w:id="53799" w:author="pete jones" w:date="2022-01-04T12:08:00Z">
                <w:pPr>
                  <w:keepNext/>
                </w:pPr>
              </w:pPrChange>
            </w:pPr>
          </w:p>
        </w:tc>
        <w:tc>
          <w:tcPr>
            <w:tcW w:w="692" w:type="dxa"/>
            <w:shd w:val="clear" w:color="auto" w:fill="auto"/>
            <w:noWrap/>
            <w:vAlign w:val="bottom"/>
            <w:tcPrChange w:id="53800" w:author="pete jones" w:date="2022-01-04T12:08:00Z">
              <w:tcPr>
                <w:tcW w:w="692" w:type="dxa"/>
                <w:tcBorders>
                  <w:top w:val="nil"/>
                  <w:left w:val="nil"/>
                  <w:bottom w:val="nil"/>
                  <w:right w:val="nil"/>
                </w:tcBorders>
                <w:shd w:val="clear" w:color="auto" w:fill="auto"/>
                <w:noWrap/>
                <w:vAlign w:val="bottom"/>
              </w:tcPr>
            </w:tcPrChange>
          </w:tcPr>
          <w:p w14:paraId="6C6867DA" w14:textId="77777777" w:rsidR="00965D4E" w:rsidRPr="00FF6A71" w:rsidRDefault="00965D4E">
            <w:pPr>
              <w:spacing w:before="0" w:after="0" w:line="240" w:lineRule="auto"/>
              <w:rPr>
                <w:ins w:id="53801" w:author="pete jones" w:date="2022-01-04T12:05:00Z"/>
                <w:rFonts w:cs="Calibri"/>
                <w:color w:val="000000"/>
                <w:sz w:val="22"/>
                <w:szCs w:val="22"/>
              </w:rPr>
              <w:pPrChange w:id="53802" w:author="pete jones" w:date="2022-01-04T12:08:00Z">
                <w:pPr>
                  <w:keepNext/>
                </w:pPr>
              </w:pPrChange>
            </w:pPr>
            <w:ins w:id="53803" w:author="pete jones" w:date="2022-01-04T12:05:00Z">
              <w:r w:rsidRPr="00FF6A71">
                <w:rPr>
                  <w:rFonts w:cs="Calibri"/>
                  <w:color w:val="000000"/>
                  <w:sz w:val="22"/>
                  <w:szCs w:val="22"/>
                </w:rPr>
                <w:t>17%</w:t>
              </w:r>
            </w:ins>
          </w:p>
        </w:tc>
        <w:tc>
          <w:tcPr>
            <w:tcW w:w="692" w:type="dxa"/>
            <w:noWrap/>
            <w:vAlign w:val="center"/>
            <w:tcPrChange w:id="53804" w:author="pete jones" w:date="2022-01-04T12:08:00Z">
              <w:tcPr>
                <w:tcW w:w="692" w:type="dxa"/>
                <w:tcBorders>
                  <w:top w:val="single" w:sz="4" w:space="0" w:color="auto"/>
                  <w:left w:val="nil"/>
                  <w:bottom w:val="nil"/>
                  <w:right w:val="nil"/>
                </w:tcBorders>
                <w:noWrap/>
                <w:vAlign w:val="center"/>
              </w:tcPr>
            </w:tcPrChange>
          </w:tcPr>
          <w:p w14:paraId="7C65053C" w14:textId="77777777" w:rsidR="00965D4E" w:rsidRPr="00FF6A71" w:rsidRDefault="00965D4E">
            <w:pPr>
              <w:spacing w:before="0" w:after="0" w:line="240" w:lineRule="auto"/>
              <w:rPr>
                <w:ins w:id="53805" w:author="pete jones" w:date="2022-01-04T12:05:00Z"/>
                <w:rFonts w:cs="Calibri"/>
                <w:color w:val="000000"/>
                <w:sz w:val="22"/>
                <w:szCs w:val="22"/>
              </w:rPr>
              <w:pPrChange w:id="53806" w:author="pete jones" w:date="2022-01-04T12:08:00Z">
                <w:pPr>
                  <w:keepNext/>
                </w:pPr>
              </w:pPrChange>
            </w:pPr>
          </w:p>
        </w:tc>
        <w:tc>
          <w:tcPr>
            <w:tcW w:w="692" w:type="dxa"/>
            <w:noWrap/>
            <w:vAlign w:val="center"/>
            <w:tcPrChange w:id="53807" w:author="pete jones" w:date="2022-01-04T12:08:00Z">
              <w:tcPr>
                <w:tcW w:w="692" w:type="dxa"/>
                <w:tcBorders>
                  <w:top w:val="single" w:sz="4" w:space="0" w:color="auto"/>
                  <w:left w:val="nil"/>
                  <w:bottom w:val="nil"/>
                  <w:right w:val="nil"/>
                </w:tcBorders>
                <w:noWrap/>
                <w:vAlign w:val="center"/>
              </w:tcPr>
            </w:tcPrChange>
          </w:tcPr>
          <w:p w14:paraId="4A86D67E" w14:textId="77777777" w:rsidR="00965D4E" w:rsidRPr="00FF6A71" w:rsidRDefault="00965D4E">
            <w:pPr>
              <w:spacing w:before="0" w:after="0" w:line="240" w:lineRule="auto"/>
              <w:rPr>
                <w:ins w:id="53808" w:author="pete jones" w:date="2022-01-04T12:05:00Z"/>
                <w:rFonts w:cs="Calibri"/>
                <w:color w:val="000000"/>
                <w:sz w:val="22"/>
                <w:szCs w:val="22"/>
              </w:rPr>
              <w:pPrChange w:id="53809" w:author="pete jones" w:date="2022-01-04T12:08:00Z">
                <w:pPr>
                  <w:keepNext/>
                </w:pPr>
              </w:pPrChange>
            </w:pPr>
          </w:p>
        </w:tc>
        <w:tc>
          <w:tcPr>
            <w:tcW w:w="692" w:type="dxa"/>
            <w:noWrap/>
            <w:vAlign w:val="center"/>
            <w:tcPrChange w:id="53810" w:author="pete jones" w:date="2022-01-04T12:08:00Z">
              <w:tcPr>
                <w:tcW w:w="692" w:type="dxa"/>
                <w:tcBorders>
                  <w:top w:val="single" w:sz="4" w:space="0" w:color="auto"/>
                  <w:left w:val="nil"/>
                  <w:bottom w:val="nil"/>
                  <w:right w:val="nil"/>
                </w:tcBorders>
                <w:noWrap/>
                <w:vAlign w:val="center"/>
              </w:tcPr>
            </w:tcPrChange>
          </w:tcPr>
          <w:p w14:paraId="31DF77D1" w14:textId="77777777" w:rsidR="00965D4E" w:rsidRPr="00FF6A71" w:rsidRDefault="00965D4E">
            <w:pPr>
              <w:spacing w:before="0" w:after="0" w:line="240" w:lineRule="auto"/>
              <w:rPr>
                <w:ins w:id="53811" w:author="pete jones" w:date="2022-01-04T12:05:00Z"/>
                <w:rFonts w:cs="Calibri"/>
                <w:color w:val="000000"/>
                <w:sz w:val="22"/>
                <w:szCs w:val="22"/>
              </w:rPr>
              <w:pPrChange w:id="53812" w:author="pete jones" w:date="2022-01-04T12:08:00Z">
                <w:pPr>
                  <w:keepNext/>
                </w:pPr>
              </w:pPrChange>
            </w:pPr>
          </w:p>
        </w:tc>
      </w:tr>
      <w:tr w:rsidR="00965D4E" w:rsidRPr="00FF6A71" w14:paraId="3523DB16" w14:textId="77777777" w:rsidTr="00965D4E">
        <w:trPr>
          <w:trHeight w:val="300"/>
          <w:jc w:val="center"/>
          <w:ins w:id="53813" w:author="pete jones" w:date="2022-01-04T12:05:00Z"/>
          <w:trPrChange w:id="53814" w:author="pete jones" w:date="2022-01-04T12:08:00Z">
            <w:trPr>
              <w:trHeight w:val="300"/>
              <w:jc w:val="center"/>
            </w:trPr>
          </w:trPrChange>
        </w:trPr>
        <w:tc>
          <w:tcPr>
            <w:tcW w:w="814" w:type="dxa"/>
            <w:vAlign w:val="center"/>
            <w:tcPrChange w:id="53815" w:author="pete jones" w:date="2022-01-04T12:08:00Z">
              <w:tcPr>
                <w:tcW w:w="814" w:type="dxa"/>
                <w:tcBorders>
                  <w:right w:val="single" w:sz="4" w:space="0" w:color="auto"/>
                </w:tcBorders>
                <w:vAlign w:val="center"/>
              </w:tcPr>
            </w:tcPrChange>
          </w:tcPr>
          <w:p w14:paraId="719D04C4" w14:textId="77777777" w:rsidR="00965D4E" w:rsidRPr="00FF6A71" w:rsidRDefault="00965D4E">
            <w:pPr>
              <w:spacing w:before="0" w:after="0" w:line="240" w:lineRule="auto"/>
              <w:rPr>
                <w:ins w:id="53816" w:author="pete jones" w:date="2022-01-04T12:05:00Z"/>
                <w:rFonts w:cstheme="minorHAnsi"/>
                <w:b/>
                <w:bCs/>
              </w:rPr>
              <w:pPrChange w:id="53817" w:author="pete jones" w:date="2022-01-04T12:08:00Z">
                <w:pPr>
                  <w:keepNext/>
                </w:pPr>
              </w:pPrChange>
            </w:pPr>
            <w:ins w:id="53818" w:author="pete jones" w:date="2022-01-04T12:05:00Z">
              <w:r w:rsidRPr="00FF6A71">
                <w:rPr>
                  <w:rFonts w:cstheme="minorHAnsi"/>
                  <w:b/>
                  <w:bCs/>
                </w:rPr>
                <w:t>Count</w:t>
              </w:r>
            </w:ins>
          </w:p>
        </w:tc>
        <w:tc>
          <w:tcPr>
            <w:tcW w:w="814" w:type="dxa"/>
            <w:shd w:val="clear" w:color="auto" w:fill="auto"/>
            <w:noWrap/>
            <w:vAlign w:val="bottom"/>
            <w:tcPrChange w:id="53819" w:author="pete jones" w:date="2022-01-04T12:08:00Z">
              <w:tcPr>
                <w:tcW w:w="814" w:type="dxa"/>
                <w:tcBorders>
                  <w:top w:val="nil"/>
                  <w:left w:val="nil"/>
                  <w:bottom w:val="nil"/>
                  <w:right w:val="nil"/>
                </w:tcBorders>
                <w:shd w:val="clear" w:color="auto" w:fill="auto"/>
                <w:noWrap/>
                <w:vAlign w:val="bottom"/>
              </w:tcPr>
            </w:tcPrChange>
          </w:tcPr>
          <w:p w14:paraId="2FCCBECD" w14:textId="77777777" w:rsidR="00965D4E" w:rsidRPr="00FF6A71" w:rsidRDefault="00965D4E">
            <w:pPr>
              <w:spacing w:before="0" w:after="0" w:line="240" w:lineRule="auto"/>
              <w:rPr>
                <w:ins w:id="53820" w:author="pete jones" w:date="2022-01-04T12:05:00Z"/>
                <w:rFonts w:cs="Calibri"/>
                <w:color w:val="000000"/>
                <w:sz w:val="22"/>
                <w:szCs w:val="22"/>
              </w:rPr>
              <w:pPrChange w:id="53821" w:author="pete jones" w:date="2022-01-04T12:08:00Z">
                <w:pPr>
                  <w:keepNext/>
                </w:pPr>
              </w:pPrChange>
            </w:pPr>
            <w:ins w:id="53822" w:author="pete jones" w:date="2022-01-04T12:05:00Z">
              <w:r w:rsidRPr="00FF6A71">
                <w:rPr>
                  <w:rFonts w:cs="Calibri"/>
                  <w:color w:val="000000"/>
                  <w:sz w:val="22"/>
                  <w:szCs w:val="22"/>
                </w:rPr>
                <w:t>3</w:t>
              </w:r>
            </w:ins>
          </w:p>
        </w:tc>
        <w:tc>
          <w:tcPr>
            <w:tcW w:w="814" w:type="dxa"/>
            <w:shd w:val="clear" w:color="auto" w:fill="auto"/>
            <w:noWrap/>
            <w:vAlign w:val="bottom"/>
            <w:tcPrChange w:id="53823" w:author="pete jones" w:date="2022-01-04T12:08:00Z">
              <w:tcPr>
                <w:tcW w:w="814" w:type="dxa"/>
                <w:tcBorders>
                  <w:top w:val="nil"/>
                  <w:left w:val="nil"/>
                  <w:bottom w:val="nil"/>
                  <w:right w:val="nil"/>
                </w:tcBorders>
                <w:shd w:val="clear" w:color="auto" w:fill="auto"/>
                <w:noWrap/>
                <w:vAlign w:val="bottom"/>
              </w:tcPr>
            </w:tcPrChange>
          </w:tcPr>
          <w:p w14:paraId="5CC09204" w14:textId="77777777" w:rsidR="00965D4E" w:rsidRPr="00FF6A71" w:rsidRDefault="00965D4E">
            <w:pPr>
              <w:spacing w:before="0" w:after="0" w:line="240" w:lineRule="auto"/>
              <w:rPr>
                <w:ins w:id="53824" w:author="pete jones" w:date="2022-01-04T12:05:00Z"/>
                <w:rFonts w:cs="Calibri"/>
                <w:color w:val="000000"/>
                <w:sz w:val="22"/>
                <w:szCs w:val="22"/>
              </w:rPr>
              <w:pPrChange w:id="53825" w:author="pete jones" w:date="2022-01-04T12:08:00Z">
                <w:pPr>
                  <w:keepNext/>
                </w:pPr>
              </w:pPrChange>
            </w:pPr>
            <w:ins w:id="53826" w:author="pete jones" w:date="2022-01-04T12:05:00Z">
              <w:r w:rsidRPr="00FF6A71">
                <w:rPr>
                  <w:rFonts w:cs="Calibri"/>
                  <w:color w:val="000000"/>
                  <w:sz w:val="22"/>
                  <w:szCs w:val="22"/>
                </w:rPr>
                <w:t>2</w:t>
              </w:r>
            </w:ins>
          </w:p>
        </w:tc>
        <w:tc>
          <w:tcPr>
            <w:tcW w:w="814" w:type="dxa"/>
            <w:shd w:val="clear" w:color="auto" w:fill="auto"/>
            <w:noWrap/>
            <w:vAlign w:val="bottom"/>
            <w:tcPrChange w:id="53827" w:author="pete jones" w:date="2022-01-04T12:08:00Z">
              <w:tcPr>
                <w:tcW w:w="814" w:type="dxa"/>
                <w:tcBorders>
                  <w:top w:val="nil"/>
                  <w:left w:val="nil"/>
                  <w:bottom w:val="nil"/>
                  <w:right w:val="nil"/>
                </w:tcBorders>
                <w:shd w:val="clear" w:color="auto" w:fill="auto"/>
                <w:noWrap/>
                <w:vAlign w:val="bottom"/>
              </w:tcPr>
            </w:tcPrChange>
          </w:tcPr>
          <w:p w14:paraId="62AE9199" w14:textId="77777777" w:rsidR="00965D4E" w:rsidRPr="00FF6A71" w:rsidRDefault="00965D4E">
            <w:pPr>
              <w:spacing w:before="0" w:after="0" w:line="240" w:lineRule="auto"/>
              <w:rPr>
                <w:ins w:id="53828" w:author="pete jones" w:date="2022-01-04T12:05:00Z"/>
                <w:rFonts w:cs="Calibri"/>
                <w:color w:val="000000"/>
                <w:sz w:val="22"/>
                <w:szCs w:val="22"/>
              </w:rPr>
              <w:pPrChange w:id="53829" w:author="pete jones" w:date="2022-01-04T12:08:00Z">
                <w:pPr>
                  <w:keepNext/>
                </w:pPr>
              </w:pPrChange>
            </w:pPr>
          </w:p>
        </w:tc>
        <w:tc>
          <w:tcPr>
            <w:tcW w:w="692" w:type="dxa"/>
            <w:shd w:val="clear" w:color="auto" w:fill="auto"/>
            <w:noWrap/>
            <w:vAlign w:val="bottom"/>
            <w:tcPrChange w:id="53830" w:author="pete jones" w:date="2022-01-04T12:08:00Z">
              <w:tcPr>
                <w:tcW w:w="692" w:type="dxa"/>
                <w:tcBorders>
                  <w:top w:val="nil"/>
                  <w:left w:val="nil"/>
                  <w:bottom w:val="nil"/>
                  <w:right w:val="nil"/>
                </w:tcBorders>
                <w:shd w:val="clear" w:color="auto" w:fill="auto"/>
                <w:noWrap/>
                <w:vAlign w:val="bottom"/>
              </w:tcPr>
            </w:tcPrChange>
          </w:tcPr>
          <w:p w14:paraId="5E1474DE" w14:textId="77777777" w:rsidR="00965D4E" w:rsidRPr="00FF6A71" w:rsidRDefault="00965D4E">
            <w:pPr>
              <w:spacing w:before="0" w:after="0" w:line="240" w:lineRule="auto"/>
              <w:rPr>
                <w:ins w:id="53831" w:author="pete jones" w:date="2022-01-04T12:05:00Z"/>
                <w:rFonts w:cs="Calibri"/>
                <w:color w:val="000000"/>
                <w:sz w:val="22"/>
                <w:szCs w:val="22"/>
              </w:rPr>
              <w:pPrChange w:id="53832" w:author="pete jones" w:date="2022-01-04T12:08:00Z">
                <w:pPr>
                  <w:keepNext/>
                </w:pPr>
              </w:pPrChange>
            </w:pPr>
            <w:ins w:id="53833" w:author="pete jones" w:date="2022-01-04T12:05:00Z">
              <w:r w:rsidRPr="00FF6A71">
                <w:rPr>
                  <w:rFonts w:cs="Calibri"/>
                  <w:color w:val="000000"/>
                  <w:sz w:val="22"/>
                  <w:szCs w:val="22"/>
                </w:rPr>
                <w:t>1</w:t>
              </w:r>
            </w:ins>
          </w:p>
        </w:tc>
        <w:tc>
          <w:tcPr>
            <w:tcW w:w="692" w:type="dxa"/>
            <w:noWrap/>
            <w:vAlign w:val="center"/>
            <w:tcPrChange w:id="53834" w:author="pete jones" w:date="2022-01-04T12:08:00Z">
              <w:tcPr>
                <w:tcW w:w="692" w:type="dxa"/>
                <w:tcBorders>
                  <w:top w:val="nil"/>
                  <w:left w:val="nil"/>
                  <w:bottom w:val="nil"/>
                  <w:right w:val="nil"/>
                </w:tcBorders>
                <w:noWrap/>
                <w:vAlign w:val="center"/>
              </w:tcPr>
            </w:tcPrChange>
          </w:tcPr>
          <w:p w14:paraId="51D46421" w14:textId="77777777" w:rsidR="00965D4E" w:rsidRPr="00FF6A71" w:rsidRDefault="00965D4E">
            <w:pPr>
              <w:spacing w:before="0" w:after="0" w:line="240" w:lineRule="auto"/>
              <w:rPr>
                <w:ins w:id="53835" w:author="pete jones" w:date="2022-01-04T12:05:00Z"/>
                <w:rFonts w:cs="Calibri"/>
                <w:color w:val="000000"/>
                <w:sz w:val="22"/>
                <w:szCs w:val="22"/>
              </w:rPr>
              <w:pPrChange w:id="53836" w:author="pete jones" w:date="2022-01-04T12:08:00Z">
                <w:pPr>
                  <w:keepNext/>
                </w:pPr>
              </w:pPrChange>
            </w:pPr>
          </w:p>
        </w:tc>
        <w:tc>
          <w:tcPr>
            <w:tcW w:w="692" w:type="dxa"/>
            <w:noWrap/>
            <w:vAlign w:val="center"/>
            <w:tcPrChange w:id="53837" w:author="pete jones" w:date="2022-01-04T12:08:00Z">
              <w:tcPr>
                <w:tcW w:w="692" w:type="dxa"/>
                <w:tcBorders>
                  <w:top w:val="nil"/>
                  <w:left w:val="nil"/>
                  <w:bottom w:val="nil"/>
                  <w:right w:val="nil"/>
                </w:tcBorders>
                <w:noWrap/>
                <w:vAlign w:val="center"/>
              </w:tcPr>
            </w:tcPrChange>
          </w:tcPr>
          <w:p w14:paraId="5C122D03" w14:textId="77777777" w:rsidR="00965D4E" w:rsidRPr="00FF6A71" w:rsidRDefault="00965D4E">
            <w:pPr>
              <w:spacing w:before="0" w:after="0" w:line="240" w:lineRule="auto"/>
              <w:rPr>
                <w:ins w:id="53838" w:author="pete jones" w:date="2022-01-04T12:05:00Z"/>
                <w:rFonts w:cs="Calibri"/>
                <w:color w:val="000000"/>
                <w:sz w:val="22"/>
                <w:szCs w:val="22"/>
              </w:rPr>
              <w:pPrChange w:id="53839" w:author="pete jones" w:date="2022-01-04T12:08:00Z">
                <w:pPr>
                  <w:keepNext/>
                </w:pPr>
              </w:pPrChange>
            </w:pPr>
          </w:p>
        </w:tc>
        <w:tc>
          <w:tcPr>
            <w:tcW w:w="692" w:type="dxa"/>
            <w:noWrap/>
            <w:vAlign w:val="center"/>
            <w:tcPrChange w:id="53840" w:author="pete jones" w:date="2022-01-04T12:08:00Z">
              <w:tcPr>
                <w:tcW w:w="692" w:type="dxa"/>
                <w:tcBorders>
                  <w:top w:val="nil"/>
                  <w:left w:val="nil"/>
                  <w:bottom w:val="nil"/>
                  <w:right w:val="nil"/>
                </w:tcBorders>
                <w:noWrap/>
                <w:vAlign w:val="center"/>
              </w:tcPr>
            </w:tcPrChange>
          </w:tcPr>
          <w:p w14:paraId="4055C2ED" w14:textId="77777777" w:rsidR="00965D4E" w:rsidRPr="00FF6A71" w:rsidRDefault="00965D4E">
            <w:pPr>
              <w:spacing w:before="0" w:after="0" w:line="240" w:lineRule="auto"/>
              <w:rPr>
                <w:ins w:id="53841" w:author="pete jones" w:date="2022-01-04T12:05:00Z"/>
                <w:rFonts w:cs="Calibri"/>
                <w:color w:val="000000"/>
                <w:sz w:val="22"/>
                <w:szCs w:val="22"/>
              </w:rPr>
              <w:pPrChange w:id="53842" w:author="pete jones" w:date="2022-01-04T12:08:00Z">
                <w:pPr>
                  <w:keepNext/>
                </w:pPr>
              </w:pPrChange>
            </w:pPr>
          </w:p>
        </w:tc>
      </w:tr>
    </w:tbl>
    <w:p w14:paraId="3B989E6E" w14:textId="77777777" w:rsidR="00965D4E" w:rsidRPr="00FF6A71" w:rsidRDefault="00965D4E">
      <w:pPr>
        <w:jc w:val="left"/>
        <w:rPr>
          <w:ins w:id="53843" w:author="pete jones" w:date="2022-01-04T12:05:00Z"/>
        </w:rPr>
        <w:pPrChange w:id="53844" w:author="pete jones" w:date="2022-01-04T12:06:00Z">
          <w:pPr>
            <w:keepNext/>
            <w:jc w:val="left"/>
          </w:pPr>
        </w:pPrChange>
      </w:pPr>
      <w:ins w:id="53845" w:author="pete jones" w:date="2022-01-04T12:05:00Z">
        <w:r w:rsidRPr="00FF6A71">
          <w:t>Q11 STEM is an approach to lesson planning that presents lessons in an interdisciplinary way</w:t>
        </w:r>
      </w:ins>
    </w:p>
    <w:tbl>
      <w:tblPr>
        <w:tblStyle w:val="TableGrid"/>
        <w:tblW w:w="0" w:type="auto"/>
        <w:jc w:val="center"/>
        <w:tblLook w:val="04A0" w:firstRow="1" w:lastRow="0" w:firstColumn="1" w:lastColumn="0" w:noHBand="0" w:noVBand="1"/>
        <w:tblPrChange w:id="53846" w:author="pete jones" w:date="2022-01-04T12:08: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3847">
          <w:tblGrid>
            <w:gridCol w:w="814"/>
            <w:gridCol w:w="814"/>
            <w:gridCol w:w="814"/>
            <w:gridCol w:w="814"/>
            <w:gridCol w:w="692"/>
            <w:gridCol w:w="692"/>
            <w:gridCol w:w="692"/>
            <w:gridCol w:w="692"/>
          </w:tblGrid>
        </w:tblGridChange>
      </w:tblGrid>
      <w:tr w:rsidR="00965D4E" w:rsidRPr="00FF6A71" w14:paraId="668E5679" w14:textId="77777777" w:rsidTr="00965D4E">
        <w:trPr>
          <w:trHeight w:val="300"/>
          <w:jc w:val="center"/>
          <w:ins w:id="53848" w:author="pete jones" w:date="2022-01-04T12:05:00Z"/>
          <w:trPrChange w:id="53849" w:author="pete jones" w:date="2022-01-04T12:08:00Z">
            <w:trPr>
              <w:trHeight w:val="300"/>
              <w:jc w:val="center"/>
            </w:trPr>
          </w:trPrChange>
        </w:trPr>
        <w:tc>
          <w:tcPr>
            <w:tcW w:w="814" w:type="dxa"/>
            <w:shd w:val="clear" w:color="auto" w:fill="E7E6E6" w:themeFill="background2"/>
            <w:vAlign w:val="center"/>
            <w:tcPrChange w:id="53850" w:author="pete jones" w:date="2022-01-04T12:08:00Z">
              <w:tcPr>
                <w:tcW w:w="814" w:type="dxa"/>
                <w:tcBorders>
                  <w:bottom w:val="single" w:sz="4" w:space="0" w:color="auto"/>
                </w:tcBorders>
                <w:shd w:val="clear" w:color="auto" w:fill="E7E6E6" w:themeFill="background2"/>
                <w:vAlign w:val="center"/>
              </w:tcPr>
            </w:tcPrChange>
          </w:tcPr>
          <w:p w14:paraId="6902A7B8" w14:textId="77777777" w:rsidR="00965D4E" w:rsidRPr="00FF6A71" w:rsidRDefault="00965D4E">
            <w:pPr>
              <w:spacing w:before="0" w:after="0" w:line="240" w:lineRule="auto"/>
              <w:rPr>
                <w:ins w:id="53851" w:author="pete jones" w:date="2022-01-04T12:05:00Z"/>
                <w:rFonts w:cstheme="minorHAnsi"/>
                <w:b/>
                <w:bCs/>
              </w:rPr>
              <w:pPrChange w:id="53852" w:author="pete jones" w:date="2022-01-04T12:08:00Z">
                <w:pPr>
                  <w:keepNext/>
                </w:pPr>
              </w:pPrChange>
            </w:pPr>
            <w:ins w:id="53853" w:author="pete jones" w:date="2022-01-04T12:05:00Z">
              <w:r w:rsidRPr="00FF6A71">
                <w:rPr>
                  <w:rFonts w:cstheme="minorHAnsi"/>
                  <w:b/>
                  <w:bCs/>
                </w:rPr>
                <w:t>scale</w:t>
              </w:r>
            </w:ins>
          </w:p>
        </w:tc>
        <w:tc>
          <w:tcPr>
            <w:tcW w:w="814" w:type="dxa"/>
            <w:shd w:val="clear" w:color="auto" w:fill="E7E6E6" w:themeFill="background2"/>
            <w:noWrap/>
            <w:vAlign w:val="center"/>
            <w:tcPrChange w:id="53854" w:author="pete jones" w:date="2022-01-04T12:08:00Z">
              <w:tcPr>
                <w:tcW w:w="814" w:type="dxa"/>
                <w:tcBorders>
                  <w:bottom w:val="single" w:sz="4" w:space="0" w:color="auto"/>
                </w:tcBorders>
                <w:shd w:val="clear" w:color="auto" w:fill="E7E6E6" w:themeFill="background2"/>
                <w:noWrap/>
                <w:vAlign w:val="center"/>
              </w:tcPr>
            </w:tcPrChange>
          </w:tcPr>
          <w:p w14:paraId="25E91BCE" w14:textId="77777777" w:rsidR="00965D4E" w:rsidRPr="00FF6A71" w:rsidRDefault="00965D4E">
            <w:pPr>
              <w:spacing w:before="0" w:after="0" w:line="240" w:lineRule="auto"/>
              <w:rPr>
                <w:ins w:id="53855" w:author="pete jones" w:date="2022-01-04T12:05:00Z"/>
                <w:rFonts w:cstheme="minorHAnsi"/>
                <w:b/>
                <w:bCs/>
              </w:rPr>
              <w:pPrChange w:id="53856" w:author="pete jones" w:date="2022-01-04T12:08:00Z">
                <w:pPr>
                  <w:keepNext/>
                </w:pPr>
              </w:pPrChange>
            </w:pPr>
            <w:ins w:id="53857" w:author="pete jones" w:date="2022-01-04T12:05:00Z">
              <w:r w:rsidRPr="00FF6A71">
                <w:rPr>
                  <w:rFonts w:cstheme="minorHAnsi"/>
                  <w:b/>
                  <w:bCs/>
                </w:rPr>
                <w:t>1</w:t>
              </w:r>
            </w:ins>
          </w:p>
        </w:tc>
        <w:tc>
          <w:tcPr>
            <w:tcW w:w="814" w:type="dxa"/>
            <w:shd w:val="clear" w:color="auto" w:fill="E7E6E6" w:themeFill="background2"/>
            <w:noWrap/>
            <w:vAlign w:val="center"/>
            <w:tcPrChange w:id="53858" w:author="pete jones" w:date="2022-01-04T12:08:00Z">
              <w:tcPr>
                <w:tcW w:w="814" w:type="dxa"/>
                <w:tcBorders>
                  <w:bottom w:val="single" w:sz="4" w:space="0" w:color="auto"/>
                </w:tcBorders>
                <w:shd w:val="clear" w:color="auto" w:fill="E7E6E6" w:themeFill="background2"/>
                <w:noWrap/>
                <w:vAlign w:val="center"/>
              </w:tcPr>
            </w:tcPrChange>
          </w:tcPr>
          <w:p w14:paraId="7ADC7F21" w14:textId="77777777" w:rsidR="00965D4E" w:rsidRPr="00FF6A71" w:rsidRDefault="00965D4E">
            <w:pPr>
              <w:spacing w:before="0" w:after="0" w:line="240" w:lineRule="auto"/>
              <w:rPr>
                <w:ins w:id="53859" w:author="pete jones" w:date="2022-01-04T12:05:00Z"/>
                <w:rFonts w:cstheme="minorHAnsi"/>
                <w:b/>
                <w:bCs/>
              </w:rPr>
              <w:pPrChange w:id="53860" w:author="pete jones" w:date="2022-01-04T12:08:00Z">
                <w:pPr>
                  <w:keepNext/>
                </w:pPr>
              </w:pPrChange>
            </w:pPr>
            <w:ins w:id="53861" w:author="pete jones" w:date="2022-01-04T12:05:00Z">
              <w:r w:rsidRPr="00FF6A71">
                <w:rPr>
                  <w:rFonts w:cstheme="minorHAnsi"/>
                  <w:b/>
                  <w:bCs/>
                </w:rPr>
                <w:t>2</w:t>
              </w:r>
            </w:ins>
          </w:p>
        </w:tc>
        <w:tc>
          <w:tcPr>
            <w:tcW w:w="814" w:type="dxa"/>
            <w:shd w:val="clear" w:color="auto" w:fill="E7E6E6" w:themeFill="background2"/>
            <w:noWrap/>
            <w:vAlign w:val="center"/>
            <w:tcPrChange w:id="53862" w:author="pete jones" w:date="2022-01-04T12:08:00Z">
              <w:tcPr>
                <w:tcW w:w="814" w:type="dxa"/>
                <w:tcBorders>
                  <w:bottom w:val="single" w:sz="4" w:space="0" w:color="auto"/>
                </w:tcBorders>
                <w:shd w:val="clear" w:color="auto" w:fill="E7E6E6" w:themeFill="background2"/>
                <w:noWrap/>
                <w:vAlign w:val="center"/>
              </w:tcPr>
            </w:tcPrChange>
          </w:tcPr>
          <w:p w14:paraId="78061842" w14:textId="77777777" w:rsidR="00965D4E" w:rsidRPr="00FF6A71" w:rsidRDefault="00965D4E">
            <w:pPr>
              <w:spacing w:before="0" w:after="0" w:line="240" w:lineRule="auto"/>
              <w:rPr>
                <w:ins w:id="53863" w:author="pete jones" w:date="2022-01-04T12:05:00Z"/>
                <w:rFonts w:cstheme="minorHAnsi"/>
                <w:b/>
                <w:bCs/>
              </w:rPr>
              <w:pPrChange w:id="53864" w:author="pete jones" w:date="2022-01-04T12:08:00Z">
                <w:pPr>
                  <w:keepNext/>
                </w:pPr>
              </w:pPrChange>
            </w:pPr>
            <w:ins w:id="53865" w:author="pete jones" w:date="2022-01-04T12:05:00Z">
              <w:r w:rsidRPr="00FF6A71">
                <w:rPr>
                  <w:rFonts w:cstheme="minorHAnsi"/>
                  <w:b/>
                  <w:bCs/>
                </w:rPr>
                <w:t>3</w:t>
              </w:r>
            </w:ins>
          </w:p>
        </w:tc>
        <w:tc>
          <w:tcPr>
            <w:tcW w:w="692" w:type="dxa"/>
            <w:shd w:val="clear" w:color="auto" w:fill="E7E6E6" w:themeFill="background2"/>
            <w:noWrap/>
            <w:vAlign w:val="center"/>
            <w:tcPrChange w:id="53866" w:author="pete jones" w:date="2022-01-04T12:08:00Z">
              <w:tcPr>
                <w:tcW w:w="692" w:type="dxa"/>
                <w:tcBorders>
                  <w:bottom w:val="single" w:sz="4" w:space="0" w:color="auto"/>
                </w:tcBorders>
                <w:shd w:val="clear" w:color="auto" w:fill="E7E6E6" w:themeFill="background2"/>
                <w:noWrap/>
                <w:vAlign w:val="center"/>
              </w:tcPr>
            </w:tcPrChange>
          </w:tcPr>
          <w:p w14:paraId="1CDDA52C" w14:textId="77777777" w:rsidR="00965D4E" w:rsidRPr="00FF6A71" w:rsidRDefault="00965D4E">
            <w:pPr>
              <w:spacing w:before="0" w:after="0" w:line="240" w:lineRule="auto"/>
              <w:rPr>
                <w:ins w:id="53867" w:author="pete jones" w:date="2022-01-04T12:05:00Z"/>
                <w:rFonts w:cstheme="minorHAnsi"/>
                <w:b/>
                <w:bCs/>
              </w:rPr>
              <w:pPrChange w:id="53868" w:author="pete jones" w:date="2022-01-04T12:08:00Z">
                <w:pPr>
                  <w:keepNext/>
                </w:pPr>
              </w:pPrChange>
            </w:pPr>
            <w:ins w:id="53869" w:author="pete jones" w:date="2022-01-04T12:05:00Z">
              <w:r w:rsidRPr="00FF6A71">
                <w:rPr>
                  <w:rFonts w:cstheme="minorHAnsi"/>
                  <w:b/>
                  <w:bCs/>
                </w:rPr>
                <w:t>4</w:t>
              </w:r>
            </w:ins>
          </w:p>
        </w:tc>
        <w:tc>
          <w:tcPr>
            <w:tcW w:w="692" w:type="dxa"/>
            <w:shd w:val="clear" w:color="auto" w:fill="E7E6E6" w:themeFill="background2"/>
            <w:noWrap/>
            <w:vAlign w:val="center"/>
            <w:tcPrChange w:id="53870" w:author="pete jones" w:date="2022-01-04T12:08:00Z">
              <w:tcPr>
                <w:tcW w:w="692" w:type="dxa"/>
                <w:tcBorders>
                  <w:bottom w:val="single" w:sz="4" w:space="0" w:color="auto"/>
                </w:tcBorders>
                <w:shd w:val="clear" w:color="auto" w:fill="E7E6E6" w:themeFill="background2"/>
                <w:noWrap/>
                <w:vAlign w:val="center"/>
              </w:tcPr>
            </w:tcPrChange>
          </w:tcPr>
          <w:p w14:paraId="7E1652EF" w14:textId="77777777" w:rsidR="00965D4E" w:rsidRPr="00FF6A71" w:rsidRDefault="00965D4E">
            <w:pPr>
              <w:spacing w:before="0" w:after="0" w:line="240" w:lineRule="auto"/>
              <w:rPr>
                <w:ins w:id="53871" w:author="pete jones" w:date="2022-01-04T12:05:00Z"/>
                <w:rFonts w:cstheme="minorHAnsi"/>
                <w:b/>
                <w:bCs/>
              </w:rPr>
              <w:pPrChange w:id="53872" w:author="pete jones" w:date="2022-01-04T12:08:00Z">
                <w:pPr>
                  <w:keepNext/>
                </w:pPr>
              </w:pPrChange>
            </w:pPr>
            <w:ins w:id="53873" w:author="pete jones" w:date="2022-01-04T12:05:00Z">
              <w:r w:rsidRPr="00FF6A71">
                <w:rPr>
                  <w:rFonts w:cstheme="minorHAnsi"/>
                  <w:b/>
                  <w:bCs/>
                </w:rPr>
                <w:t>5</w:t>
              </w:r>
            </w:ins>
          </w:p>
        </w:tc>
        <w:tc>
          <w:tcPr>
            <w:tcW w:w="692" w:type="dxa"/>
            <w:shd w:val="clear" w:color="auto" w:fill="E7E6E6" w:themeFill="background2"/>
            <w:noWrap/>
            <w:vAlign w:val="center"/>
            <w:tcPrChange w:id="53874" w:author="pete jones" w:date="2022-01-04T12:08:00Z">
              <w:tcPr>
                <w:tcW w:w="692" w:type="dxa"/>
                <w:tcBorders>
                  <w:bottom w:val="single" w:sz="4" w:space="0" w:color="auto"/>
                </w:tcBorders>
                <w:shd w:val="clear" w:color="auto" w:fill="E7E6E6" w:themeFill="background2"/>
                <w:noWrap/>
                <w:vAlign w:val="center"/>
              </w:tcPr>
            </w:tcPrChange>
          </w:tcPr>
          <w:p w14:paraId="3978A5BE" w14:textId="77777777" w:rsidR="00965D4E" w:rsidRPr="00FF6A71" w:rsidRDefault="00965D4E">
            <w:pPr>
              <w:spacing w:before="0" w:after="0" w:line="240" w:lineRule="auto"/>
              <w:rPr>
                <w:ins w:id="53875" w:author="pete jones" w:date="2022-01-04T12:05:00Z"/>
                <w:rFonts w:cstheme="minorHAnsi"/>
                <w:b/>
                <w:bCs/>
              </w:rPr>
              <w:pPrChange w:id="53876" w:author="pete jones" w:date="2022-01-04T12:08:00Z">
                <w:pPr>
                  <w:keepNext/>
                </w:pPr>
              </w:pPrChange>
            </w:pPr>
            <w:ins w:id="53877" w:author="pete jones" w:date="2022-01-04T12:05:00Z">
              <w:r w:rsidRPr="00FF6A71">
                <w:rPr>
                  <w:rFonts w:cstheme="minorHAnsi"/>
                  <w:b/>
                  <w:bCs/>
                </w:rPr>
                <w:t>6</w:t>
              </w:r>
            </w:ins>
          </w:p>
        </w:tc>
        <w:tc>
          <w:tcPr>
            <w:tcW w:w="692" w:type="dxa"/>
            <w:shd w:val="clear" w:color="auto" w:fill="E7E6E6" w:themeFill="background2"/>
            <w:noWrap/>
            <w:vAlign w:val="center"/>
            <w:tcPrChange w:id="53878" w:author="pete jones" w:date="2022-01-04T12:08:00Z">
              <w:tcPr>
                <w:tcW w:w="692" w:type="dxa"/>
                <w:tcBorders>
                  <w:bottom w:val="single" w:sz="4" w:space="0" w:color="auto"/>
                </w:tcBorders>
                <w:shd w:val="clear" w:color="auto" w:fill="E7E6E6" w:themeFill="background2"/>
                <w:noWrap/>
                <w:vAlign w:val="center"/>
              </w:tcPr>
            </w:tcPrChange>
          </w:tcPr>
          <w:p w14:paraId="647B3ADF" w14:textId="77777777" w:rsidR="00965D4E" w:rsidRPr="00FF6A71" w:rsidRDefault="00965D4E">
            <w:pPr>
              <w:spacing w:before="0" w:after="0" w:line="240" w:lineRule="auto"/>
              <w:rPr>
                <w:ins w:id="53879" w:author="pete jones" w:date="2022-01-04T12:05:00Z"/>
                <w:rFonts w:cstheme="minorHAnsi"/>
                <w:b/>
                <w:bCs/>
              </w:rPr>
              <w:pPrChange w:id="53880" w:author="pete jones" w:date="2022-01-04T12:08:00Z">
                <w:pPr>
                  <w:keepNext/>
                </w:pPr>
              </w:pPrChange>
            </w:pPr>
            <w:ins w:id="53881" w:author="pete jones" w:date="2022-01-04T12:05:00Z">
              <w:r w:rsidRPr="00FF6A71">
                <w:rPr>
                  <w:rFonts w:cstheme="minorHAnsi"/>
                  <w:b/>
                  <w:bCs/>
                </w:rPr>
                <w:t>7</w:t>
              </w:r>
            </w:ins>
          </w:p>
        </w:tc>
      </w:tr>
      <w:tr w:rsidR="00965D4E" w:rsidRPr="00FF6A71" w14:paraId="7AC32EBE" w14:textId="77777777" w:rsidTr="00965D4E">
        <w:trPr>
          <w:trHeight w:val="300"/>
          <w:jc w:val="center"/>
          <w:ins w:id="53882" w:author="pete jones" w:date="2022-01-04T12:05:00Z"/>
          <w:trPrChange w:id="53883" w:author="pete jones" w:date="2022-01-04T12:08:00Z">
            <w:trPr>
              <w:trHeight w:val="300"/>
              <w:jc w:val="center"/>
            </w:trPr>
          </w:trPrChange>
        </w:trPr>
        <w:tc>
          <w:tcPr>
            <w:tcW w:w="814" w:type="dxa"/>
            <w:vAlign w:val="center"/>
            <w:tcPrChange w:id="53884" w:author="pete jones" w:date="2022-01-04T12:08:00Z">
              <w:tcPr>
                <w:tcW w:w="814" w:type="dxa"/>
                <w:tcBorders>
                  <w:right w:val="single" w:sz="4" w:space="0" w:color="auto"/>
                </w:tcBorders>
                <w:vAlign w:val="center"/>
              </w:tcPr>
            </w:tcPrChange>
          </w:tcPr>
          <w:p w14:paraId="7D985B83" w14:textId="77777777" w:rsidR="00965D4E" w:rsidRPr="00FF6A71" w:rsidRDefault="00965D4E">
            <w:pPr>
              <w:spacing w:before="0" w:after="0" w:line="240" w:lineRule="auto"/>
              <w:rPr>
                <w:ins w:id="53885" w:author="pete jones" w:date="2022-01-04T12:05:00Z"/>
                <w:rFonts w:cstheme="minorHAnsi"/>
                <w:b/>
                <w:bCs/>
              </w:rPr>
              <w:pPrChange w:id="53886" w:author="pete jones" w:date="2022-01-04T12:08:00Z">
                <w:pPr>
                  <w:keepNext/>
                </w:pPr>
              </w:pPrChange>
            </w:pPr>
            <w:ins w:id="53887" w:author="pete jones" w:date="2022-01-04T12:05:00Z">
              <w:r w:rsidRPr="00FF6A71">
                <w:rPr>
                  <w:rFonts w:cstheme="minorHAnsi"/>
                  <w:b/>
                  <w:bCs/>
                </w:rPr>
                <w:t>%</w:t>
              </w:r>
            </w:ins>
          </w:p>
        </w:tc>
        <w:tc>
          <w:tcPr>
            <w:tcW w:w="814" w:type="dxa"/>
            <w:shd w:val="clear" w:color="auto" w:fill="auto"/>
            <w:noWrap/>
            <w:vAlign w:val="bottom"/>
            <w:tcPrChange w:id="53888" w:author="pete jones" w:date="2022-01-04T12:08:00Z">
              <w:tcPr>
                <w:tcW w:w="814" w:type="dxa"/>
                <w:tcBorders>
                  <w:top w:val="nil"/>
                  <w:left w:val="nil"/>
                  <w:bottom w:val="nil"/>
                  <w:right w:val="nil"/>
                </w:tcBorders>
                <w:shd w:val="clear" w:color="auto" w:fill="auto"/>
                <w:noWrap/>
                <w:vAlign w:val="bottom"/>
              </w:tcPr>
            </w:tcPrChange>
          </w:tcPr>
          <w:p w14:paraId="58FB9E95" w14:textId="77777777" w:rsidR="00965D4E" w:rsidRPr="00FF6A71" w:rsidRDefault="00965D4E">
            <w:pPr>
              <w:spacing w:before="0" w:after="0" w:line="240" w:lineRule="auto"/>
              <w:rPr>
                <w:ins w:id="53889" w:author="pete jones" w:date="2022-01-04T12:05:00Z"/>
                <w:rFonts w:cs="Calibri"/>
                <w:color w:val="000000"/>
                <w:sz w:val="22"/>
                <w:szCs w:val="22"/>
              </w:rPr>
              <w:pPrChange w:id="53890" w:author="pete jones" w:date="2022-01-04T12:08:00Z">
                <w:pPr>
                  <w:keepNext/>
                </w:pPr>
              </w:pPrChange>
            </w:pPr>
            <w:ins w:id="53891" w:author="pete jones" w:date="2022-01-04T12:05:00Z">
              <w:r w:rsidRPr="00FF6A71">
                <w:rPr>
                  <w:rFonts w:cs="Calibri"/>
                  <w:color w:val="000000"/>
                  <w:sz w:val="22"/>
                  <w:szCs w:val="22"/>
                </w:rPr>
                <w:t>17%</w:t>
              </w:r>
            </w:ins>
          </w:p>
        </w:tc>
        <w:tc>
          <w:tcPr>
            <w:tcW w:w="814" w:type="dxa"/>
            <w:shd w:val="clear" w:color="auto" w:fill="auto"/>
            <w:noWrap/>
            <w:vAlign w:val="bottom"/>
            <w:tcPrChange w:id="53892" w:author="pete jones" w:date="2022-01-04T12:08:00Z">
              <w:tcPr>
                <w:tcW w:w="814" w:type="dxa"/>
                <w:tcBorders>
                  <w:top w:val="nil"/>
                  <w:left w:val="nil"/>
                  <w:bottom w:val="nil"/>
                  <w:right w:val="nil"/>
                </w:tcBorders>
                <w:shd w:val="clear" w:color="auto" w:fill="auto"/>
                <w:noWrap/>
                <w:vAlign w:val="bottom"/>
              </w:tcPr>
            </w:tcPrChange>
          </w:tcPr>
          <w:p w14:paraId="47FFACD8" w14:textId="77777777" w:rsidR="00965D4E" w:rsidRPr="00FF6A71" w:rsidRDefault="00965D4E">
            <w:pPr>
              <w:spacing w:before="0" w:after="0" w:line="240" w:lineRule="auto"/>
              <w:rPr>
                <w:ins w:id="53893" w:author="pete jones" w:date="2022-01-04T12:05:00Z"/>
                <w:rFonts w:cs="Calibri"/>
                <w:color w:val="000000"/>
                <w:sz w:val="22"/>
                <w:szCs w:val="22"/>
              </w:rPr>
              <w:pPrChange w:id="53894" w:author="pete jones" w:date="2022-01-04T12:08:00Z">
                <w:pPr>
                  <w:keepNext/>
                </w:pPr>
              </w:pPrChange>
            </w:pPr>
            <w:ins w:id="53895" w:author="pete jones" w:date="2022-01-04T12:05:00Z">
              <w:r w:rsidRPr="00FF6A71">
                <w:rPr>
                  <w:rFonts w:cs="Calibri"/>
                  <w:color w:val="000000"/>
                  <w:sz w:val="22"/>
                  <w:szCs w:val="22"/>
                </w:rPr>
                <w:t>33%</w:t>
              </w:r>
            </w:ins>
          </w:p>
        </w:tc>
        <w:tc>
          <w:tcPr>
            <w:tcW w:w="814" w:type="dxa"/>
            <w:shd w:val="clear" w:color="auto" w:fill="auto"/>
            <w:noWrap/>
            <w:vAlign w:val="bottom"/>
            <w:tcPrChange w:id="53896" w:author="pete jones" w:date="2022-01-04T12:08:00Z">
              <w:tcPr>
                <w:tcW w:w="814" w:type="dxa"/>
                <w:tcBorders>
                  <w:top w:val="nil"/>
                  <w:left w:val="nil"/>
                  <w:bottom w:val="nil"/>
                  <w:right w:val="nil"/>
                </w:tcBorders>
                <w:shd w:val="clear" w:color="auto" w:fill="auto"/>
                <w:noWrap/>
                <w:vAlign w:val="bottom"/>
              </w:tcPr>
            </w:tcPrChange>
          </w:tcPr>
          <w:p w14:paraId="3696B7D5" w14:textId="77777777" w:rsidR="00965D4E" w:rsidRPr="00FF6A71" w:rsidRDefault="00965D4E">
            <w:pPr>
              <w:spacing w:before="0" w:after="0" w:line="240" w:lineRule="auto"/>
              <w:rPr>
                <w:ins w:id="53897" w:author="pete jones" w:date="2022-01-04T12:05:00Z"/>
                <w:rFonts w:cs="Calibri"/>
                <w:color w:val="000000"/>
                <w:sz w:val="22"/>
                <w:szCs w:val="22"/>
              </w:rPr>
              <w:pPrChange w:id="53898" w:author="pete jones" w:date="2022-01-04T12:08:00Z">
                <w:pPr>
                  <w:keepNext/>
                </w:pPr>
              </w:pPrChange>
            </w:pPr>
          </w:p>
        </w:tc>
        <w:tc>
          <w:tcPr>
            <w:tcW w:w="692" w:type="dxa"/>
            <w:shd w:val="clear" w:color="auto" w:fill="auto"/>
            <w:noWrap/>
            <w:vAlign w:val="bottom"/>
            <w:tcPrChange w:id="53899" w:author="pete jones" w:date="2022-01-04T12:08:00Z">
              <w:tcPr>
                <w:tcW w:w="692" w:type="dxa"/>
                <w:tcBorders>
                  <w:top w:val="nil"/>
                  <w:left w:val="nil"/>
                  <w:bottom w:val="nil"/>
                  <w:right w:val="nil"/>
                </w:tcBorders>
                <w:shd w:val="clear" w:color="auto" w:fill="auto"/>
                <w:noWrap/>
                <w:vAlign w:val="bottom"/>
              </w:tcPr>
            </w:tcPrChange>
          </w:tcPr>
          <w:p w14:paraId="4F17264B" w14:textId="77777777" w:rsidR="00965D4E" w:rsidRPr="00FF6A71" w:rsidRDefault="00965D4E">
            <w:pPr>
              <w:spacing w:before="0" w:after="0" w:line="240" w:lineRule="auto"/>
              <w:rPr>
                <w:ins w:id="53900" w:author="pete jones" w:date="2022-01-04T12:05:00Z"/>
                <w:rFonts w:cs="Calibri"/>
                <w:color w:val="000000"/>
                <w:sz w:val="22"/>
                <w:szCs w:val="22"/>
              </w:rPr>
              <w:pPrChange w:id="53901" w:author="pete jones" w:date="2022-01-04T12:08:00Z">
                <w:pPr>
                  <w:keepNext/>
                </w:pPr>
              </w:pPrChange>
            </w:pPr>
            <w:ins w:id="53902" w:author="pete jones" w:date="2022-01-04T12:05:00Z">
              <w:r w:rsidRPr="00FF6A71">
                <w:rPr>
                  <w:rFonts w:cs="Calibri"/>
                  <w:color w:val="000000"/>
                  <w:sz w:val="22"/>
                  <w:szCs w:val="22"/>
                </w:rPr>
                <w:t>50%</w:t>
              </w:r>
            </w:ins>
          </w:p>
        </w:tc>
        <w:tc>
          <w:tcPr>
            <w:tcW w:w="692" w:type="dxa"/>
            <w:noWrap/>
            <w:vAlign w:val="center"/>
            <w:tcPrChange w:id="53903" w:author="pete jones" w:date="2022-01-04T12:08:00Z">
              <w:tcPr>
                <w:tcW w:w="692" w:type="dxa"/>
                <w:tcBorders>
                  <w:top w:val="single" w:sz="4" w:space="0" w:color="auto"/>
                  <w:left w:val="nil"/>
                  <w:bottom w:val="nil"/>
                  <w:right w:val="nil"/>
                </w:tcBorders>
                <w:noWrap/>
                <w:vAlign w:val="center"/>
              </w:tcPr>
            </w:tcPrChange>
          </w:tcPr>
          <w:p w14:paraId="4624E2C3" w14:textId="77777777" w:rsidR="00965D4E" w:rsidRPr="00FF6A71" w:rsidRDefault="00965D4E">
            <w:pPr>
              <w:spacing w:before="0" w:after="0" w:line="240" w:lineRule="auto"/>
              <w:rPr>
                <w:ins w:id="53904" w:author="pete jones" w:date="2022-01-04T12:05:00Z"/>
                <w:rFonts w:cs="Calibri"/>
                <w:color w:val="000000"/>
                <w:sz w:val="22"/>
                <w:szCs w:val="22"/>
              </w:rPr>
              <w:pPrChange w:id="53905" w:author="pete jones" w:date="2022-01-04T12:08:00Z">
                <w:pPr>
                  <w:keepNext/>
                </w:pPr>
              </w:pPrChange>
            </w:pPr>
          </w:p>
        </w:tc>
        <w:tc>
          <w:tcPr>
            <w:tcW w:w="692" w:type="dxa"/>
            <w:noWrap/>
            <w:vAlign w:val="center"/>
            <w:tcPrChange w:id="53906" w:author="pete jones" w:date="2022-01-04T12:08:00Z">
              <w:tcPr>
                <w:tcW w:w="692" w:type="dxa"/>
                <w:tcBorders>
                  <w:top w:val="single" w:sz="4" w:space="0" w:color="auto"/>
                  <w:left w:val="nil"/>
                  <w:bottom w:val="nil"/>
                  <w:right w:val="nil"/>
                </w:tcBorders>
                <w:noWrap/>
                <w:vAlign w:val="center"/>
              </w:tcPr>
            </w:tcPrChange>
          </w:tcPr>
          <w:p w14:paraId="101C32AD" w14:textId="77777777" w:rsidR="00965D4E" w:rsidRPr="00FF6A71" w:rsidRDefault="00965D4E">
            <w:pPr>
              <w:spacing w:before="0" w:after="0" w:line="240" w:lineRule="auto"/>
              <w:rPr>
                <w:ins w:id="53907" w:author="pete jones" w:date="2022-01-04T12:05:00Z"/>
                <w:rFonts w:cs="Calibri"/>
                <w:color w:val="000000"/>
                <w:sz w:val="22"/>
                <w:szCs w:val="22"/>
              </w:rPr>
              <w:pPrChange w:id="53908" w:author="pete jones" w:date="2022-01-04T12:08:00Z">
                <w:pPr>
                  <w:keepNext/>
                </w:pPr>
              </w:pPrChange>
            </w:pPr>
          </w:p>
        </w:tc>
        <w:tc>
          <w:tcPr>
            <w:tcW w:w="692" w:type="dxa"/>
            <w:noWrap/>
            <w:vAlign w:val="center"/>
            <w:tcPrChange w:id="53909" w:author="pete jones" w:date="2022-01-04T12:08:00Z">
              <w:tcPr>
                <w:tcW w:w="692" w:type="dxa"/>
                <w:tcBorders>
                  <w:top w:val="single" w:sz="4" w:space="0" w:color="auto"/>
                  <w:left w:val="nil"/>
                  <w:bottom w:val="nil"/>
                  <w:right w:val="nil"/>
                </w:tcBorders>
                <w:noWrap/>
                <w:vAlign w:val="center"/>
              </w:tcPr>
            </w:tcPrChange>
          </w:tcPr>
          <w:p w14:paraId="24D0D68A" w14:textId="77777777" w:rsidR="00965D4E" w:rsidRPr="00FF6A71" w:rsidRDefault="00965D4E">
            <w:pPr>
              <w:spacing w:before="0" w:after="0" w:line="240" w:lineRule="auto"/>
              <w:rPr>
                <w:ins w:id="53910" w:author="pete jones" w:date="2022-01-04T12:05:00Z"/>
                <w:rFonts w:cs="Calibri"/>
                <w:color w:val="000000"/>
                <w:sz w:val="22"/>
                <w:szCs w:val="22"/>
              </w:rPr>
              <w:pPrChange w:id="53911" w:author="pete jones" w:date="2022-01-04T12:08:00Z">
                <w:pPr>
                  <w:keepNext/>
                </w:pPr>
              </w:pPrChange>
            </w:pPr>
          </w:p>
        </w:tc>
      </w:tr>
      <w:tr w:rsidR="00965D4E" w:rsidRPr="00FF6A71" w14:paraId="29B1E21A" w14:textId="77777777" w:rsidTr="00965D4E">
        <w:trPr>
          <w:trHeight w:val="300"/>
          <w:jc w:val="center"/>
          <w:ins w:id="53912" w:author="pete jones" w:date="2022-01-04T12:05:00Z"/>
          <w:trPrChange w:id="53913" w:author="pete jones" w:date="2022-01-04T12:08:00Z">
            <w:trPr>
              <w:trHeight w:val="300"/>
              <w:jc w:val="center"/>
            </w:trPr>
          </w:trPrChange>
        </w:trPr>
        <w:tc>
          <w:tcPr>
            <w:tcW w:w="814" w:type="dxa"/>
            <w:vAlign w:val="center"/>
            <w:tcPrChange w:id="53914" w:author="pete jones" w:date="2022-01-04T12:08:00Z">
              <w:tcPr>
                <w:tcW w:w="814" w:type="dxa"/>
                <w:tcBorders>
                  <w:right w:val="single" w:sz="4" w:space="0" w:color="auto"/>
                </w:tcBorders>
                <w:vAlign w:val="center"/>
              </w:tcPr>
            </w:tcPrChange>
          </w:tcPr>
          <w:p w14:paraId="2CE51B39" w14:textId="77777777" w:rsidR="00965D4E" w:rsidRPr="00FF6A71" w:rsidRDefault="00965D4E">
            <w:pPr>
              <w:spacing w:before="0" w:after="0" w:line="240" w:lineRule="auto"/>
              <w:rPr>
                <w:ins w:id="53915" w:author="pete jones" w:date="2022-01-04T12:05:00Z"/>
                <w:rFonts w:cstheme="minorHAnsi"/>
                <w:b/>
                <w:bCs/>
              </w:rPr>
              <w:pPrChange w:id="53916" w:author="pete jones" w:date="2022-01-04T12:08:00Z">
                <w:pPr>
                  <w:keepNext/>
                </w:pPr>
              </w:pPrChange>
            </w:pPr>
            <w:ins w:id="53917" w:author="pete jones" w:date="2022-01-04T12:05:00Z">
              <w:r w:rsidRPr="00FF6A71">
                <w:rPr>
                  <w:rFonts w:cstheme="minorHAnsi"/>
                  <w:b/>
                  <w:bCs/>
                </w:rPr>
                <w:t>Count</w:t>
              </w:r>
            </w:ins>
          </w:p>
        </w:tc>
        <w:tc>
          <w:tcPr>
            <w:tcW w:w="814" w:type="dxa"/>
            <w:shd w:val="clear" w:color="auto" w:fill="auto"/>
            <w:noWrap/>
            <w:vAlign w:val="bottom"/>
            <w:tcPrChange w:id="53918" w:author="pete jones" w:date="2022-01-04T12:08:00Z">
              <w:tcPr>
                <w:tcW w:w="814" w:type="dxa"/>
                <w:tcBorders>
                  <w:top w:val="nil"/>
                  <w:left w:val="nil"/>
                  <w:bottom w:val="nil"/>
                  <w:right w:val="nil"/>
                </w:tcBorders>
                <w:shd w:val="clear" w:color="auto" w:fill="auto"/>
                <w:noWrap/>
                <w:vAlign w:val="bottom"/>
              </w:tcPr>
            </w:tcPrChange>
          </w:tcPr>
          <w:p w14:paraId="6C521845" w14:textId="77777777" w:rsidR="00965D4E" w:rsidRPr="00FF6A71" w:rsidRDefault="00965D4E">
            <w:pPr>
              <w:spacing w:before="0" w:after="0" w:line="240" w:lineRule="auto"/>
              <w:rPr>
                <w:ins w:id="53919" w:author="pete jones" w:date="2022-01-04T12:05:00Z"/>
                <w:rFonts w:cs="Calibri"/>
                <w:color w:val="000000"/>
                <w:sz w:val="22"/>
                <w:szCs w:val="22"/>
              </w:rPr>
              <w:pPrChange w:id="53920" w:author="pete jones" w:date="2022-01-04T12:08:00Z">
                <w:pPr>
                  <w:keepNext/>
                </w:pPr>
              </w:pPrChange>
            </w:pPr>
            <w:ins w:id="53921" w:author="pete jones" w:date="2022-01-04T12:05:00Z">
              <w:r w:rsidRPr="00FF6A71">
                <w:rPr>
                  <w:rFonts w:cs="Calibri"/>
                  <w:color w:val="000000"/>
                  <w:sz w:val="22"/>
                  <w:szCs w:val="22"/>
                </w:rPr>
                <w:t>1</w:t>
              </w:r>
            </w:ins>
          </w:p>
        </w:tc>
        <w:tc>
          <w:tcPr>
            <w:tcW w:w="814" w:type="dxa"/>
            <w:shd w:val="clear" w:color="auto" w:fill="auto"/>
            <w:noWrap/>
            <w:vAlign w:val="bottom"/>
            <w:tcPrChange w:id="53922" w:author="pete jones" w:date="2022-01-04T12:08:00Z">
              <w:tcPr>
                <w:tcW w:w="814" w:type="dxa"/>
                <w:tcBorders>
                  <w:top w:val="nil"/>
                  <w:left w:val="nil"/>
                  <w:bottom w:val="nil"/>
                  <w:right w:val="nil"/>
                </w:tcBorders>
                <w:shd w:val="clear" w:color="auto" w:fill="auto"/>
                <w:noWrap/>
                <w:vAlign w:val="bottom"/>
              </w:tcPr>
            </w:tcPrChange>
          </w:tcPr>
          <w:p w14:paraId="247A029C" w14:textId="77777777" w:rsidR="00965D4E" w:rsidRPr="00FF6A71" w:rsidRDefault="00965D4E">
            <w:pPr>
              <w:spacing w:before="0" w:after="0" w:line="240" w:lineRule="auto"/>
              <w:rPr>
                <w:ins w:id="53923" w:author="pete jones" w:date="2022-01-04T12:05:00Z"/>
                <w:rFonts w:cs="Calibri"/>
                <w:color w:val="000000"/>
                <w:sz w:val="22"/>
                <w:szCs w:val="22"/>
              </w:rPr>
              <w:pPrChange w:id="53924" w:author="pete jones" w:date="2022-01-04T12:08:00Z">
                <w:pPr>
                  <w:keepNext/>
                </w:pPr>
              </w:pPrChange>
            </w:pPr>
            <w:ins w:id="53925" w:author="pete jones" w:date="2022-01-04T12:05:00Z">
              <w:r w:rsidRPr="00FF6A71">
                <w:rPr>
                  <w:rFonts w:cs="Calibri"/>
                  <w:color w:val="000000"/>
                  <w:sz w:val="22"/>
                  <w:szCs w:val="22"/>
                </w:rPr>
                <w:t>2</w:t>
              </w:r>
            </w:ins>
          </w:p>
        </w:tc>
        <w:tc>
          <w:tcPr>
            <w:tcW w:w="814" w:type="dxa"/>
            <w:shd w:val="clear" w:color="auto" w:fill="auto"/>
            <w:noWrap/>
            <w:vAlign w:val="bottom"/>
            <w:tcPrChange w:id="53926" w:author="pete jones" w:date="2022-01-04T12:08:00Z">
              <w:tcPr>
                <w:tcW w:w="814" w:type="dxa"/>
                <w:tcBorders>
                  <w:top w:val="nil"/>
                  <w:left w:val="nil"/>
                  <w:bottom w:val="nil"/>
                  <w:right w:val="nil"/>
                </w:tcBorders>
                <w:shd w:val="clear" w:color="auto" w:fill="auto"/>
                <w:noWrap/>
                <w:vAlign w:val="bottom"/>
              </w:tcPr>
            </w:tcPrChange>
          </w:tcPr>
          <w:p w14:paraId="77C2D1BE" w14:textId="77777777" w:rsidR="00965D4E" w:rsidRPr="00FF6A71" w:rsidRDefault="00965D4E">
            <w:pPr>
              <w:spacing w:before="0" w:after="0" w:line="240" w:lineRule="auto"/>
              <w:rPr>
                <w:ins w:id="53927" w:author="pete jones" w:date="2022-01-04T12:05:00Z"/>
                <w:rFonts w:cs="Calibri"/>
                <w:color w:val="000000"/>
                <w:sz w:val="22"/>
                <w:szCs w:val="22"/>
              </w:rPr>
              <w:pPrChange w:id="53928" w:author="pete jones" w:date="2022-01-04T12:08:00Z">
                <w:pPr>
                  <w:keepNext/>
                </w:pPr>
              </w:pPrChange>
            </w:pPr>
          </w:p>
        </w:tc>
        <w:tc>
          <w:tcPr>
            <w:tcW w:w="692" w:type="dxa"/>
            <w:shd w:val="clear" w:color="auto" w:fill="auto"/>
            <w:noWrap/>
            <w:vAlign w:val="bottom"/>
            <w:tcPrChange w:id="53929" w:author="pete jones" w:date="2022-01-04T12:08:00Z">
              <w:tcPr>
                <w:tcW w:w="692" w:type="dxa"/>
                <w:tcBorders>
                  <w:top w:val="nil"/>
                  <w:left w:val="nil"/>
                  <w:bottom w:val="nil"/>
                  <w:right w:val="nil"/>
                </w:tcBorders>
                <w:shd w:val="clear" w:color="auto" w:fill="auto"/>
                <w:noWrap/>
                <w:vAlign w:val="bottom"/>
              </w:tcPr>
            </w:tcPrChange>
          </w:tcPr>
          <w:p w14:paraId="07F55346" w14:textId="77777777" w:rsidR="00965D4E" w:rsidRPr="00FF6A71" w:rsidRDefault="00965D4E">
            <w:pPr>
              <w:spacing w:before="0" w:after="0" w:line="240" w:lineRule="auto"/>
              <w:rPr>
                <w:ins w:id="53930" w:author="pete jones" w:date="2022-01-04T12:05:00Z"/>
                <w:rFonts w:cs="Calibri"/>
                <w:color w:val="000000"/>
                <w:sz w:val="22"/>
                <w:szCs w:val="22"/>
              </w:rPr>
              <w:pPrChange w:id="53931" w:author="pete jones" w:date="2022-01-04T12:08:00Z">
                <w:pPr>
                  <w:keepNext/>
                </w:pPr>
              </w:pPrChange>
            </w:pPr>
            <w:ins w:id="53932" w:author="pete jones" w:date="2022-01-04T12:05:00Z">
              <w:r w:rsidRPr="00FF6A71">
                <w:rPr>
                  <w:rFonts w:cs="Calibri"/>
                  <w:color w:val="000000"/>
                  <w:sz w:val="22"/>
                  <w:szCs w:val="22"/>
                </w:rPr>
                <w:t>3</w:t>
              </w:r>
            </w:ins>
          </w:p>
        </w:tc>
        <w:tc>
          <w:tcPr>
            <w:tcW w:w="692" w:type="dxa"/>
            <w:noWrap/>
            <w:vAlign w:val="center"/>
            <w:tcPrChange w:id="53933" w:author="pete jones" w:date="2022-01-04T12:08:00Z">
              <w:tcPr>
                <w:tcW w:w="692" w:type="dxa"/>
                <w:tcBorders>
                  <w:top w:val="nil"/>
                  <w:left w:val="nil"/>
                  <w:bottom w:val="nil"/>
                  <w:right w:val="nil"/>
                </w:tcBorders>
                <w:noWrap/>
                <w:vAlign w:val="center"/>
              </w:tcPr>
            </w:tcPrChange>
          </w:tcPr>
          <w:p w14:paraId="6988519C" w14:textId="77777777" w:rsidR="00965D4E" w:rsidRPr="00FF6A71" w:rsidRDefault="00965D4E">
            <w:pPr>
              <w:spacing w:before="0" w:after="0" w:line="240" w:lineRule="auto"/>
              <w:rPr>
                <w:ins w:id="53934" w:author="pete jones" w:date="2022-01-04T12:05:00Z"/>
                <w:rFonts w:cs="Calibri"/>
                <w:color w:val="000000"/>
                <w:sz w:val="22"/>
                <w:szCs w:val="22"/>
              </w:rPr>
              <w:pPrChange w:id="53935" w:author="pete jones" w:date="2022-01-04T12:08:00Z">
                <w:pPr>
                  <w:keepNext/>
                </w:pPr>
              </w:pPrChange>
            </w:pPr>
          </w:p>
        </w:tc>
        <w:tc>
          <w:tcPr>
            <w:tcW w:w="692" w:type="dxa"/>
            <w:noWrap/>
            <w:vAlign w:val="center"/>
            <w:tcPrChange w:id="53936" w:author="pete jones" w:date="2022-01-04T12:08:00Z">
              <w:tcPr>
                <w:tcW w:w="692" w:type="dxa"/>
                <w:tcBorders>
                  <w:top w:val="nil"/>
                  <w:left w:val="nil"/>
                  <w:bottom w:val="nil"/>
                  <w:right w:val="nil"/>
                </w:tcBorders>
                <w:noWrap/>
                <w:vAlign w:val="center"/>
              </w:tcPr>
            </w:tcPrChange>
          </w:tcPr>
          <w:p w14:paraId="2DAFBBD1" w14:textId="77777777" w:rsidR="00965D4E" w:rsidRPr="00FF6A71" w:rsidRDefault="00965D4E">
            <w:pPr>
              <w:spacing w:before="0" w:after="0" w:line="240" w:lineRule="auto"/>
              <w:rPr>
                <w:ins w:id="53937" w:author="pete jones" w:date="2022-01-04T12:05:00Z"/>
                <w:rFonts w:cs="Calibri"/>
                <w:color w:val="000000"/>
                <w:sz w:val="22"/>
                <w:szCs w:val="22"/>
              </w:rPr>
              <w:pPrChange w:id="53938" w:author="pete jones" w:date="2022-01-04T12:08:00Z">
                <w:pPr>
                  <w:keepNext/>
                </w:pPr>
              </w:pPrChange>
            </w:pPr>
          </w:p>
        </w:tc>
        <w:tc>
          <w:tcPr>
            <w:tcW w:w="692" w:type="dxa"/>
            <w:noWrap/>
            <w:vAlign w:val="center"/>
            <w:tcPrChange w:id="53939" w:author="pete jones" w:date="2022-01-04T12:08:00Z">
              <w:tcPr>
                <w:tcW w:w="692" w:type="dxa"/>
                <w:tcBorders>
                  <w:top w:val="nil"/>
                  <w:left w:val="nil"/>
                  <w:bottom w:val="nil"/>
                  <w:right w:val="nil"/>
                </w:tcBorders>
                <w:noWrap/>
                <w:vAlign w:val="center"/>
              </w:tcPr>
            </w:tcPrChange>
          </w:tcPr>
          <w:p w14:paraId="49C51B37" w14:textId="77777777" w:rsidR="00965D4E" w:rsidRPr="00FF6A71" w:rsidRDefault="00965D4E">
            <w:pPr>
              <w:spacing w:before="0" w:after="0" w:line="240" w:lineRule="auto"/>
              <w:rPr>
                <w:ins w:id="53940" w:author="pete jones" w:date="2022-01-04T12:05:00Z"/>
                <w:rFonts w:cs="Calibri"/>
                <w:color w:val="000000"/>
                <w:sz w:val="22"/>
                <w:szCs w:val="22"/>
              </w:rPr>
              <w:pPrChange w:id="53941" w:author="pete jones" w:date="2022-01-04T12:08:00Z">
                <w:pPr>
                  <w:keepNext/>
                </w:pPr>
              </w:pPrChange>
            </w:pPr>
          </w:p>
        </w:tc>
      </w:tr>
    </w:tbl>
    <w:p w14:paraId="283BC01C" w14:textId="48AD60D8" w:rsidR="00965D4E" w:rsidRPr="00FF6A71" w:rsidRDefault="00FE3061">
      <w:pPr>
        <w:jc w:val="left"/>
        <w:rPr>
          <w:ins w:id="53942" w:author="pete jones" w:date="2022-01-04T12:05:00Z"/>
        </w:rPr>
        <w:pPrChange w:id="53943" w:author="pete jones" w:date="2022-01-04T12:06:00Z">
          <w:pPr>
            <w:keepNext/>
            <w:jc w:val="left"/>
          </w:pPr>
        </w:pPrChange>
      </w:pPr>
      <w:ins w:id="53944" w:author="pete jones" w:date="2022-04-05T11:11:00Z">
        <w:r w:rsidRPr="00FF6A71">
          <w:t>Q12,</w:t>
        </w:r>
      </w:ins>
      <w:ins w:id="53945" w:author="pete jones" w:date="2022-01-04T12:05:00Z">
        <w:r w:rsidR="00965D4E" w:rsidRPr="00FF6A71">
          <w:t xml:space="preserve"> I have found that a quality STEM program provides a motivating, engaging, real-world inspired learning experience. Knowledge is taught the way it is used in the real world, with concepts and subjects interwoven seamlessly.</w:t>
        </w:r>
      </w:ins>
    </w:p>
    <w:tbl>
      <w:tblPr>
        <w:tblStyle w:val="TableGrid"/>
        <w:tblW w:w="0" w:type="auto"/>
        <w:jc w:val="center"/>
        <w:tblLook w:val="04A0" w:firstRow="1" w:lastRow="0" w:firstColumn="1" w:lastColumn="0" w:noHBand="0" w:noVBand="1"/>
        <w:tblPrChange w:id="53946" w:author="pete jones" w:date="2022-01-04T12:08: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3947">
          <w:tblGrid>
            <w:gridCol w:w="814"/>
            <w:gridCol w:w="814"/>
            <w:gridCol w:w="814"/>
            <w:gridCol w:w="814"/>
            <w:gridCol w:w="692"/>
            <w:gridCol w:w="692"/>
            <w:gridCol w:w="692"/>
            <w:gridCol w:w="692"/>
          </w:tblGrid>
        </w:tblGridChange>
      </w:tblGrid>
      <w:tr w:rsidR="00965D4E" w:rsidRPr="00FF6A71" w14:paraId="0E90D0AB" w14:textId="77777777" w:rsidTr="00965D4E">
        <w:trPr>
          <w:trHeight w:val="300"/>
          <w:jc w:val="center"/>
          <w:ins w:id="53948" w:author="pete jones" w:date="2022-01-04T12:05:00Z"/>
          <w:trPrChange w:id="53949" w:author="pete jones" w:date="2022-01-04T12:08:00Z">
            <w:trPr>
              <w:trHeight w:val="300"/>
              <w:jc w:val="center"/>
            </w:trPr>
          </w:trPrChange>
        </w:trPr>
        <w:tc>
          <w:tcPr>
            <w:tcW w:w="814" w:type="dxa"/>
            <w:shd w:val="clear" w:color="auto" w:fill="E7E6E6" w:themeFill="background2"/>
            <w:vAlign w:val="center"/>
            <w:tcPrChange w:id="53950" w:author="pete jones" w:date="2022-01-04T12:08:00Z">
              <w:tcPr>
                <w:tcW w:w="814" w:type="dxa"/>
                <w:tcBorders>
                  <w:bottom w:val="single" w:sz="4" w:space="0" w:color="auto"/>
                </w:tcBorders>
                <w:shd w:val="clear" w:color="auto" w:fill="E7E6E6" w:themeFill="background2"/>
                <w:vAlign w:val="center"/>
              </w:tcPr>
            </w:tcPrChange>
          </w:tcPr>
          <w:p w14:paraId="1745C2A6" w14:textId="77777777" w:rsidR="00965D4E" w:rsidRPr="00FF6A71" w:rsidRDefault="00965D4E">
            <w:pPr>
              <w:spacing w:before="0" w:after="0" w:line="240" w:lineRule="auto"/>
              <w:rPr>
                <w:ins w:id="53951" w:author="pete jones" w:date="2022-01-04T12:05:00Z"/>
                <w:rFonts w:cstheme="minorHAnsi"/>
                <w:b/>
                <w:bCs/>
              </w:rPr>
              <w:pPrChange w:id="53952" w:author="pete jones" w:date="2022-01-04T12:08:00Z">
                <w:pPr>
                  <w:keepNext/>
                </w:pPr>
              </w:pPrChange>
            </w:pPr>
            <w:ins w:id="53953" w:author="pete jones" w:date="2022-01-04T12:05:00Z">
              <w:r w:rsidRPr="00FF6A71">
                <w:rPr>
                  <w:rFonts w:cstheme="minorHAnsi"/>
                  <w:b/>
                  <w:bCs/>
                </w:rPr>
                <w:t>scale</w:t>
              </w:r>
            </w:ins>
          </w:p>
        </w:tc>
        <w:tc>
          <w:tcPr>
            <w:tcW w:w="814" w:type="dxa"/>
            <w:shd w:val="clear" w:color="auto" w:fill="E7E6E6" w:themeFill="background2"/>
            <w:noWrap/>
            <w:vAlign w:val="center"/>
            <w:tcPrChange w:id="53954" w:author="pete jones" w:date="2022-01-04T12:08:00Z">
              <w:tcPr>
                <w:tcW w:w="814" w:type="dxa"/>
                <w:tcBorders>
                  <w:bottom w:val="single" w:sz="4" w:space="0" w:color="auto"/>
                </w:tcBorders>
                <w:shd w:val="clear" w:color="auto" w:fill="E7E6E6" w:themeFill="background2"/>
                <w:noWrap/>
                <w:vAlign w:val="center"/>
              </w:tcPr>
            </w:tcPrChange>
          </w:tcPr>
          <w:p w14:paraId="6A4910ED" w14:textId="77777777" w:rsidR="00965D4E" w:rsidRPr="00FF6A71" w:rsidRDefault="00965D4E">
            <w:pPr>
              <w:spacing w:before="0" w:after="0" w:line="240" w:lineRule="auto"/>
              <w:rPr>
                <w:ins w:id="53955" w:author="pete jones" w:date="2022-01-04T12:05:00Z"/>
                <w:rFonts w:cstheme="minorHAnsi"/>
                <w:b/>
                <w:bCs/>
              </w:rPr>
              <w:pPrChange w:id="53956" w:author="pete jones" w:date="2022-01-04T12:08:00Z">
                <w:pPr>
                  <w:keepNext/>
                </w:pPr>
              </w:pPrChange>
            </w:pPr>
            <w:ins w:id="53957" w:author="pete jones" w:date="2022-01-04T12:05:00Z">
              <w:r w:rsidRPr="00FF6A71">
                <w:rPr>
                  <w:rFonts w:cstheme="minorHAnsi"/>
                  <w:b/>
                  <w:bCs/>
                </w:rPr>
                <w:t>1</w:t>
              </w:r>
            </w:ins>
          </w:p>
        </w:tc>
        <w:tc>
          <w:tcPr>
            <w:tcW w:w="814" w:type="dxa"/>
            <w:shd w:val="clear" w:color="auto" w:fill="E7E6E6" w:themeFill="background2"/>
            <w:noWrap/>
            <w:vAlign w:val="center"/>
            <w:tcPrChange w:id="53958" w:author="pete jones" w:date="2022-01-04T12:08:00Z">
              <w:tcPr>
                <w:tcW w:w="814" w:type="dxa"/>
                <w:tcBorders>
                  <w:bottom w:val="single" w:sz="4" w:space="0" w:color="auto"/>
                </w:tcBorders>
                <w:shd w:val="clear" w:color="auto" w:fill="E7E6E6" w:themeFill="background2"/>
                <w:noWrap/>
                <w:vAlign w:val="center"/>
              </w:tcPr>
            </w:tcPrChange>
          </w:tcPr>
          <w:p w14:paraId="101B3DE6" w14:textId="77777777" w:rsidR="00965D4E" w:rsidRPr="00FF6A71" w:rsidRDefault="00965D4E">
            <w:pPr>
              <w:spacing w:before="0" w:after="0" w:line="240" w:lineRule="auto"/>
              <w:rPr>
                <w:ins w:id="53959" w:author="pete jones" w:date="2022-01-04T12:05:00Z"/>
                <w:rFonts w:cstheme="minorHAnsi"/>
                <w:b/>
                <w:bCs/>
              </w:rPr>
              <w:pPrChange w:id="53960" w:author="pete jones" w:date="2022-01-04T12:08:00Z">
                <w:pPr>
                  <w:keepNext/>
                </w:pPr>
              </w:pPrChange>
            </w:pPr>
            <w:ins w:id="53961" w:author="pete jones" w:date="2022-01-04T12:05:00Z">
              <w:r w:rsidRPr="00FF6A71">
                <w:rPr>
                  <w:rFonts w:cstheme="minorHAnsi"/>
                  <w:b/>
                  <w:bCs/>
                </w:rPr>
                <w:t>2</w:t>
              </w:r>
            </w:ins>
          </w:p>
        </w:tc>
        <w:tc>
          <w:tcPr>
            <w:tcW w:w="814" w:type="dxa"/>
            <w:shd w:val="clear" w:color="auto" w:fill="E7E6E6" w:themeFill="background2"/>
            <w:noWrap/>
            <w:vAlign w:val="center"/>
            <w:tcPrChange w:id="53962" w:author="pete jones" w:date="2022-01-04T12:08:00Z">
              <w:tcPr>
                <w:tcW w:w="814" w:type="dxa"/>
                <w:tcBorders>
                  <w:bottom w:val="single" w:sz="4" w:space="0" w:color="auto"/>
                </w:tcBorders>
                <w:shd w:val="clear" w:color="auto" w:fill="E7E6E6" w:themeFill="background2"/>
                <w:noWrap/>
                <w:vAlign w:val="center"/>
              </w:tcPr>
            </w:tcPrChange>
          </w:tcPr>
          <w:p w14:paraId="00226651" w14:textId="77777777" w:rsidR="00965D4E" w:rsidRPr="00FF6A71" w:rsidRDefault="00965D4E">
            <w:pPr>
              <w:spacing w:before="0" w:after="0" w:line="240" w:lineRule="auto"/>
              <w:rPr>
                <w:ins w:id="53963" w:author="pete jones" w:date="2022-01-04T12:05:00Z"/>
                <w:rFonts w:cstheme="minorHAnsi"/>
                <w:b/>
                <w:bCs/>
              </w:rPr>
              <w:pPrChange w:id="53964" w:author="pete jones" w:date="2022-01-04T12:08:00Z">
                <w:pPr>
                  <w:keepNext/>
                </w:pPr>
              </w:pPrChange>
            </w:pPr>
            <w:ins w:id="53965" w:author="pete jones" w:date="2022-01-04T12:05:00Z">
              <w:r w:rsidRPr="00FF6A71">
                <w:rPr>
                  <w:rFonts w:cstheme="minorHAnsi"/>
                  <w:b/>
                  <w:bCs/>
                </w:rPr>
                <w:t>3</w:t>
              </w:r>
            </w:ins>
          </w:p>
        </w:tc>
        <w:tc>
          <w:tcPr>
            <w:tcW w:w="692" w:type="dxa"/>
            <w:shd w:val="clear" w:color="auto" w:fill="E7E6E6" w:themeFill="background2"/>
            <w:noWrap/>
            <w:vAlign w:val="center"/>
            <w:tcPrChange w:id="53966" w:author="pete jones" w:date="2022-01-04T12:08:00Z">
              <w:tcPr>
                <w:tcW w:w="692" w:type="dxa"/>
                <w:tcBorders>
                  <w:bottom w:val="single" w:sz="4" w:space="0" w:color="auto"/>
                </w:tcBorders>
                <w:shd w:val="clear" w:color="auto" w:fill="E7E6E6" w:themeFill="background2"/>
                <w:noWrap/>
                <w:vAlign w:val="center"/>
              </w:tcPr>
            </w:tcPrChange>
          </w:tcPr>
          <w:p w14:paraId="42BBE906" w14:textId="77777777" w:rsidR="00965D4E" w:rsidRPr="00FF6A71" w:rsidRDefault="00965D4E">
            <w:pPr>
              <w:spacing w:before="0" w:after="0" w:line="240" w:lineRule="auto"/>
              <w:rPr>
                <w:ins w:id="53967" w:author="pete jones" w:date="2022-01-04T12:05:00Z"/>
                <w:rFonts w:cstheme="minorHAnsi"/>
                <w:b/>
                <w:bCs/>
              </w:rPr>
              <w:pPrChange w:id="53968" w:author="pete jones" w:date="2022-01-04T12:08:00Z">
                <w:pPr>
                  <w:keepNext/>
                </w:pPr>
              </w:pPrChange>
            </w:pPr>
            <w:ins w:id="53969" w:author="pete jones" w:date="2022-01-04T12:05:00Z">
              <w:r w:rsidRPr="00FF6A71">
                <w:rPr>
                  <w:rFonts w:cstheme="minorHAnsi"/>
                  <w:b/>
                  <w:bCs/>
                </w:rPr>
                <w:t>4</w:t>
              </w:r>
            </w:ins>
          </w:p>
        </w:tc>
        <w:tc>
          <w:tcPr>
            <w:tcW w:w="692" w:type="dxa"/>
            <w:shd w:val="clear" w:color="auto" w:fill="E7E6E6" w:themeFill="background2"/>
            <w:noWrap/>
            <w:vAlign w:val="center"/>
            <w:tcPrChange w:id="53970" w:author="pete jones" w:date="2022-01-04T12:08:00Z">
              <w:tcPr>
                <w:tcW w:w="692" w:type="dxa"/>
                <w:tcBorders>
                  <w:bottom w:val="single" w:sz="4" w:space="0" w:color="auto"/>
                </w:tcBorders>
                <w:shd w:val="clear" w:color="auto" w:fill="E7E6E6" w:themeFill="background2"/>
                <w:noWrap/>
                <w:vAlign w:val="center"/>
              </w:tcPr>
            </w:tcPrChange>
          </w:tcPr>
          <w:p w14:paraId="3DE75C7B" w14:textId="77777777" w:rsidR="00965D4E" w:rsidRPr="00FF6A71" w:rsidRDefault="00965D4E">
            <w:pPr>
              <w:spacing w:before="0" w:after="0" w:line="240" w:lineRule="auto"/>
              <w:rPr>
                <w:ins w:id="53971" w:author="pete jones" w:date="2022-01-04T12:05:00Z"/>
                <w:rFonts w:cstheme="minorHAnsi"/>
                <w:b/>
                <w:bCs/>
              </w:rPr>
              <w:pPrChange w:id="53972" w:author="pete jones" w:date="2022-01-04T12:08:00Z">
                <w:pPr>
                  <w:keepNext/>
                </w:pPr>
              </w:pPrChange>
            </w:pPr>
            <w:ins w:id="53973" w:author="pete jones" w:date="2022-01-04T12:05:00Z">
              <w:r w:rsidRPr="00FF6A71">
                <w:rPr>
                  <w:rFonts w:cstheme="minorHAnsi"/>
                  <w:b/>
                  <w:bCs/>
                </w:rPr>
                <w:t>5</w:t>
              </w:r>
            </w:ins>
          </w:p>
        </w:tc>
        <w:tc>
          <w:tcPr>
            <w:tcW w:w="692" w:type="dxa"/>
            <w:shd w:val="clear" w:color="auto" w:fill="E7E6E6" w:themeFill="background2"/>
            <w:noWrap/>
            <w:vAlign w:val="center"/>
            <w:tcPrChange w:id="53974" w:author="pete jones" w:date="2022-01-04T12:08:00Z">
              <w:tcPr>
                <w:tcW w:w="692" w:type="dxa"/>
                <w:tcBorders>
                  <w:bottom w:val="single" w:sz="4" w:space="0" w:color="auto"/>
                </w:tcBorders>
                <w:shd w:val="clear" w:color="auto" w:fill="E7E6E6" w:themeFill="background2"/>
                <w:noWrap/>
                <w:vAlign w:val="center"/>
              </w:tcPr>
            </w:tcPrChange>
          </w:tcPr>
          <w:p w14:paraId="6FD39F9D" w14:textId="77777777" w:rsidR="00965D4E" w:rsidRPr="00FF6A71" w:rsidRDefault="00965D4E">
            <w:pPr>
              <w:spacing w:before="0" w:after="0" w:line="240" w:lineRule="auto"/>
              <w:rPr>
                <w:ins w:id="53975" w:author="pete jones" w:date="2022-01-04T12:05:00Z"/>
                <w:rFonts w:cstheme="minorHAnsi"/>
                <w:b/>
                <w:bCs/>
              </w:rPr>
              <w:pPrChange w:id="53976" w:author="pete jones" w:date="2022-01-04T12:08:00Z">
                <w:pPr>
                  <w:keepNext/>
                </w:pPr>
              </w:pPrChange>
            </w:pPr>
            <w:ins w:id="53977" w:author="pete jones" w:date="2022-01-04T12:05:00Z">
              <w:r w:rsidRPr="00FF6A71">
                <w:rPr>
                  <w:rFonts w:cstheme="minorHAnsi"/>
                  <w:b/>
                  <w:bCs/>
                </w:rPr>
                <w:t>6</w:t>
              </w:r>
            </w:ins>
          </w:p>
        </w:tc>
        <w:tc>
          <w:tcPr>
            <w:tcW w:w="692" w:type="dxa"/>
            <w:shd w:val="clear" w:color="auto" w:fill="E7E6E6" w:themeFill="background2"/>
            <w:noWrap/>
            <w:vAlign w:val="center"/>
            <w:tcPrChange w:id="53978" w:author="pete jones" w:date="2022-01-04T12:08:00Z">
              <w:tcPr>
                <w:tcW w:w="692" w:type="dxa"/>
                <w:tcBorders>
                  <w:bottom w:val="single" w:sz="4" w:space="0" w:color="auto"/>
                </w:tcBorders>
                <w:shd w:val="clear" w:color="auto" w:fill="E7E6E6" w:themeFill="background2"/>
                <w:noWrap/>
                <w:vAlign w:val="center"/>
              </w:tcPr>
            </w:tcPrChange>
          </w:tcPr>
          <w:p w14:paraId="249F4E6F" w14:textId="77777777" w:rsidR="00965D4E" w:rsidRPr="00FF6A71" w:rsidRDefault="00965D4E">
            <w:pPr>
              <w:spacing w:before="0" w:after="0" w:line="240" w:lineRule="auto"/>
              <w:rPr>
                <w:ins w:id="53979" w:author="pete jones" w:date="2022-01-04T12:05:00Z"/>
                <w:rFonts w:cstheme="minorHAnsi"/>
                <w:b/>
                <w:bCs/>
              </w:rPr>
              <w:pPrChange w:id="53980" w:author="pete jones" w:date="2022-01-04T12:08:00Z">
                <w:pPr>
                  <w:keepNext/>
                </w:pPr>
              </w:pPrChange>
            </w:pPr>
            <w:ins w:id="53981" w:author="pete jones" w:date="2022-01-04T12:05:00Z">
              <w:r w:rsidRPr="00FF6A71">
                <w:rPr>
                  <w:rFonts w:cstheme="minorHAnsi"/>
                  <w:b/>
                  <w:bCs/>
                </w:rPr>
                <w:t>7</w:t>
              </w:r>
            </w:ins>
          </w:p>
        </w:tc>
      </w:tr>
      <w:tr w:rsidR="00965D4E" w:rsidRPr="00FF6A71" w14:paraId="7BBFE9AC" w14:textId="77777777" w:rsidTr="00965D4E">
        <w:trPr>
          <w:trHeight w:val="300"/>
          <w:jc w:val="center"/>
          <w:ins w:id="53982" w:author="pete jones" w:date="2022-01-04T12:05:00Z"/>
          <w:trPrChange w:id="53983" w:author="pete jones" w:date="2022-01-04T12:08:00Z">
            <w:trPr>
              <w:trHeight w:val="300"/>
              <w:jc w:val="center"/>
            </w:trPr>
          </w:trPrChange>
        </w:trPr>
        <w:tc>
          <w:tcPr>
            <w:tcW w:w="814" w:type="dxa"/>
            <w:vAlign w:val="center"/>
            <w:tcPrChange w:id="53984" w:author="pete jones" w:date="2022-01-04T12:08:00Z">
              <w:tcPr>
                <w:tcW w:w="814" w:type="dxa"/>
                <w:tcBorders>
                  <w:right w:val="single" w:sz="4" w:space="0" w:color="auto"/>
                </w:tcBorders>
                <w:vAlign w:val="center"/>
              </w:tcPr>
            </w:tcPrChange>
          </w:tcPr>
          <w:p w14:paraId="64A1E984" w14:textId="77777777" w:rsidR="00965D4E" w:rsidRPr="00FF6A71" w:rsidRDefault="00965D4E">
            <w:pPr>
              <w:spacing w:before="0" w:after="0" w:line="240" w:lineRule="auto"/>
              <w:rPr>
                <w:ins w:id="53985" w:author="pete jones" w:date="2022-01-04T12:05:00Z"/>
                <w:rFonts w:cstheme="minorHAnsi"/>
                <w:b/>
                <w:bCs/>
              </w:rPr>
              <w:pPrChange w:id="53986" w:author="pete jones" w:date="2022-01-04T12:08:00Z">
                <w:pPr>
                  <w:keepNext/>
                </w:pPr>
              </w:pPrChange>
            </w:pPr>
            <w:ins w:id="53987" w:author="pete jones" w:date="2022-01-04T12:05:00Z">
              <w:r w:rsidRPr="00FF6A71">
                <w:rPr>
                  <w:rFonts w:cstheme="minorHAnsi"/>
                  <w:b/>
                  <w:bCs/>
                </w:rPr>
                <w:t>%</w:t>
              </w:r>
            </w:ins>
          </w:p>
        </w:tc>
        <w:tc>
          <w:tcPr>
            <w:tcW w:w="814" w:type="dxa"/>
            <w:shd w:val="clear" w:color="auto" w:fill="auto"/>
            <w:noWrap/>
            <w:vAlign w:val="bottom"/>
            <w:tcPrChange w:id="53988" w:author="pete jones" w:date="2022-01-04T12:08:00Z">
              <w:tcPr>
                <w:tcW w:w="814" w:type="dxa"/>
                <w:tcBorders>
                  <w:top w:val="nil"/>
                  <w:left w:val="nil"/>
                  <w:bottom w:val="nil"/>
                  <w:right w:val="nil"/>
                </w:tcBorders>
                <w:shd w:val="clear" w:color="auto" w:fill="auto"/>
                <w:noWrap/>
                <w:vAlign w:val="bottom"/>
              </w:tcPr>
            </w:tcPrChange>
          </w:tcPr>
          <w:p w14:paraId="32884C0A" w14:textId="77777777" w:rsidR="00965D4E" w:rsidRPr="00FF6A71" w:rsidRDefault="00965D4E">
            <w:pPr>
              <w:spacing w:before="0" w:after="0" w:line="240" w:lineRule="auto"/>
              <w:rPr>
                <w:ins w:id="53989" w:author="pete jones" w:date="2022-01-04T12:05:00Z"/>
                <w:rFonts w:cs="Calibri"/>
                <w:color w:val="000000"/>
                <w:sz w:val="22"/>
                <w:szCs w:val="22"/>
              </w:rPr>
              <w:pPrChange w:id="53990" w:author="pete jones" w:date="2022-01-04T12:08:00Z">
                <w:pPr>
                  <w:keepNext/>
                </w:pPr>
              </w:pPrChange>
            </w:pPr>
          </w:p>
        </w:tc>
        <w:tc>
          <w:tcPr>
            <w:tcW w:w="814" w:type="dxa"/>
            <w:shd w:val="clear" w:color="auto" w:fill="auto"/>
            <w:noWrap/>
            <w:vAlign w:val="bottom"/>
            <w:tcPrChange w:id="53991" w:author="pete jones" w:date="2022-01-04T12:08:00Z">
              <w:tcPr>
                <w:tcW w:w="814" w:type="dxa"/>
                <w:tcBorders>
                  <w:top w:val="nil"/>
                  <w:left w:val="nil"/>
                  <w:bottom w:val="nil"/>
                  <w:right w:val="nil"/>
                </w:tcBorders>
                <w:shd w:val="clear" w:color="auto" w:fill="auto"/>
                <w:noWrap/>
                <w:vAlign w:val="bottom"/>
              </w:tcPr>
            </w:tcPrChange>
          </w:tcPr>
          <w:p w14:paraId="31D9E25E" w14:textId="77777777" w:rsidR="00965D4E" w:rsidRPr="00FF6A71" w:rsidRDefault="00965D4E">
            <w:pPr>
              <w:spacing w:before="0" w:after="0" w:line="240" w:lineRule="auto"/>
              <w:rPr>
                <w:ins w:id="53992" w:author="pete jones" w:date="2022-01-04T12:05:00Z"/>
                <w:rFonts w:cs="Calibri"/>
                <w:color w:val="000000"/>
                <w:sz w:val="22"/>
                <w:szCs w:val="22"/>
              </w:rPr>
              <w:pPrChange w:id="53993" w:author="pete jones" w:date="2022-01-04T12:08:00Z">
                <w:pPr>
                  <w:keepNext/>
                </w:pPr>
              </w:pPrChange>
            </w:pPr>
            <w:ins w:id="53994" w:author="pete jones" w:date="2022-01-04T12:05:00Z">
              <w:r w:rsidRPr="00FF6A71">
                <w:rPr>
                  <w:rFonts w:cs="Calibri"/>
                  <w:color w:val="000000"/>
                  <w:sz w:val="22"/>
                  <w:szCs w:val="22"/>
                </w:rPr>
                <w:t>67%</w:t>
              </w:r>
            </w:ins>
          </w:p>
        </w:tc>
        <w:tc>
          <w:tcPr>
            <w:tcW w:w="814" w:type="dxa"/>
            <w:shd w:val="clear" w:color="auto" w:fill="auto"/>
            <w:noWrap/>
            <w:vAlign w:val="bottom"/>
            <w:tcPrChange w:id="53995" w:author="pete jones" w:date="2022-01-04T12:08:00Z">
              <w:tcPr>
                <w:tcW w:w="814" w:type="dxa"/>
                <w:tcBorders>
                  <w:top w:val="nil"/>
                  <w:left w:val="nil"/>
                  <w:bottom w:val="nil"/>
                  <w:right w:val="nil"/>
                </w:tcBorders>
                <w:shd w:val="clear" w:color="auto" w:fill="auto"/>
                <w:noWrap/>
                <w:vAlign w:val="bottom"/>
              </w:tcPr>
            </w:tcPrChange>
          </w:tcPr>
          <w:p w14:paraId="0ECDF59C" w14:textId="77777777" w:rsidR="00965D4E" w:rsidRPr="00FF6A71" w:rsidRDefault="00965D4E">
            <w:pPr>
              <w:spacing w:before="0" w:after="0" w:line="240" w:lineRule="auto"/>
              <w:rPr>
                <w:ins w:id="53996" w:author="pete jones" w:date="2022-01-04T12:05:00Z"/>
                <w:rFonts w:cs="Calibri"/>
                <w:color w:val="000000"/>
                <w:sz w:val="22"/>
                <w:szCs w:val="22"/>
              </w:rPr>
              <w:pPrChange w:id="53997" w:author="pete jones" w:date="2022-01-04T12:08:00Z">
                <w:pPr>
                  <w:keepNext/>
                </w:pPr>
              </w:pPrChange>
            </w:pPr>
            <w:ins w:id="53998" w:author="pete jones" w:date="2022-01-04T12:05:00Z">
              <w:r w:rsidRPr="00FF6A71">
                <w:rPr>
                  <w:rFonts w:cs="Calibri"/>
                  <w:color w:val="000000"/>
                  <w:sz w:val="22"/>
                  <w:szCs w:val="22"/>
                </w:rPr>
                <w:t>33%</w:t>
              </w:r>
            </w:ins>
          </w:p>
        </w:tc>
        <w:tc>
          <w:tcPr>
            <w:tcW w:w="692" w:type="dxa"/>
            <w:noWrap/>
            <w:vAlign w:val="center"/>
            <w:tcPrChange w:id="53999" w:author="pete jones" w:date="2022-01-04T12:08:00Z">
              <w:tcPr>
                <w:tcW w:w="692" w:type="dxa"/>
                <w:tcBorders>
                  <w:top w:val="single" w:sz="4" w:space="0" w:color="auto"/>
                  <w:left w:val="nil"/>
                  <w:bottom w:val="nil"/>
                  <w:right w:val="nil"/>
                </w:tcBorders>
                <w:noWrap/>
                <w:vAlign w:val="center"/>
              </w:tcPr>
            </w:tcPrChange>
          </w:tcPr>
          <w:p w14:paraId="0E5423C3" w14:textId="77777777" w:rsidR="00965D4E" w:rsidRPr="00FF6A71" w:rsidRDefault="00965D4E">
            <w:pPr>
              <w:spacing w:before="0" w:after="0" w:line="240" w:lineRule="auto"/>
              <w:rPr>
                <w:ins w:id="54000" w:author="pete jones" w:date="2022-01-04T12:05:00Z"/>
                <w:rFonts w:cs="Calibri"/>
                <w:color w:val="000000"/>
                <w:sz w:val="22"/>
                <w:szCs w:val="22"/>
              </w:rPr>
              <w:pPrChange w:id="54001" w:author="pete jones" w:date="2022-01-04T12:08:00Z">
                <w:pPr>
                  <w:keepNext/>
                </w:pPr>
              </w:pPrChange>
            </w:pPr>
          </w:p>
        </w:tc>
        <w:tc>
          <w:tcPr>
            <w:tcW w:w="692" w:type="dxa"/>
            <w:noWrap/>
            <w:vAlign w:val="center"/>
            <w:tcPrChange w:id="54002" w:author="pete jones" w:date="2022-01-04T12:08:00Z">
              <w:tcPr>
                <w:tcW w:w="692" w:type="dxa"/>
                <w:tcBorders>
                  <w:top w:val="single" w:sz="4" w:space="0" w:color="auto"/>
                  <w:left w:val="nil"/>
                  <w:bottom w:val="nil"/>
                  <w:right w:val="nil"/>
                </w:tcBorders>
                <w:noWrap/>
                <w:vAlign w:val="center"/>
              </w:tcPr>
            </w:tcPrChange>
          </w:tcPr>
          <w:p w14:paraId="4CECAB42" w14:textId="77777777" w:rsidR="00965D4E" w:rsidRPr="00FF6A71" w:rsidRDefault="00965D4E">
            <w:pPr>
              <w:spacing w:before="0" w:after="0" w:line="240" w:lineRule="auto"/>
              <w:rPr>
                <w:ins w:id="54003" w:author="pete jones" w:date="2022-01-04T12:05:00Z"/>
                <w:rFonts w:cs="Calibri"/>
                <w:color w:val="000000"/>
                <w:sz w:val="22"/>
                <w:szCs w:val="22"/>
              </w:rPr>
              <w:pPrChange w:id="54004" w:author="pete jones" w:date="2022-01-04T12:08:00Z">
                <w:pPr>
                  <w:keepNext/>
                </w:pPr>
              </w:pPrChange>
            </w:pPr>
          </w:p>
        </w:tc>
        <w:tc>
          <w:tcPr>
            <w:tcW w:w="692" w:type="dxa"/>
            <w:noWrap/>
            <w:vAlign w:val="center"/>
            <w:tcPrChange w:id="54005" w:author="pete jones" w:date="2022-01-04T12:08:00Z">
              <w:tcPr>
                <w:tcW w:w="692" w:type="dxa"/>
                <w:tcBorders>
                  <w:top w:val="single" w:sz="4" w:space="0" w:color="auto"/>
                  <w:left w:val="nil"/>
                  <w:bottom w:val="nil"/>
                  <w:right w:val="nil"/>
                </w:tcBorders>
                <w:noWrap/>
                <w:vAlign w:val="center"/>
              </w:tcPr>
            </w:tcPrChange>
          </w:tcPr>
          <w:p w14:paraId="2E72DE64" w14:textId="77777777" w:rsidR="00965D4E" w:rsidRPr="00FF6A71" w:rsidRDefault="00965D4E">
            <w:pPr>
              <w:spacing w:before="0" w:after="0" w:line="240" w:lineRule="auto"/>
              <w:rPr>
                <w:ins w:id="54006" w:author="pete jones" w:date="2022-01-04T12:05:00Z"/>
                <w:rFonts w:cs="Calibri"/>
                <w:color w:val="000000"/>
                <w:sz w:val="22"/>
                <w:szCs w:val="22"/>
              </w:rPr>
              <w:pPrChange w:id="54007" w:author="pete jones" w:date="2022-01-04T12:08:00Z">
                <w:pPr>
                  <w:keepNext/>
                </w:pPr>
              </w:pPrChange>
            </w:pPr>
          </w:p>
        </w:tc>
        <w:tc>
          <w:tcPr>
            <w:tcW w:w="692" w:type="dxa"/>
            <w:noWrap/>
            <w:vAlign w:val="center"/>
            <w:tcPrChange w:id="54008" w:author="pete jones" w:date="2022-01-04T12:08:00Z">
              <w:tcPr>
                <w:tcW w:w="692" w:type="dxa"/>
                <w:tcBorders>
                  <w:top w:val="single" w:sz="4" w:space="0" w:color="auto"/>
                  <w:left w:val="nil"/>
                  <w:bottom w:val="nil"/>
                  <w:right w:val="nil"/>
                </w:tcBorders>
                <w:noWrap/>
                <w:vAlign w:val="center"/>
              </w:tcPr>
            </w:tcPrChange>
          </w:tcPr>
          <w:p w14:paraId="07CA6CE3" w14:textId="77777777" w:rsidR="00965D4E" w:rsidRPr="00FF6A71" w:rsidRDefault="00965D4E">
            <w:pPr>
              <w:spacing w:before="0" w:after="0" w:line="240" w:lineRule="auto"/>
              <w:rPr>
                <w:ins w:id="54009" w:author="pete jones" w:date="2022-01-04T12:05:00Z"/>
                <w:rFonts w:cs="Calibri"/>
                <w:color w:val="000000"/>
                <w:sz w:val="22"/>
                <w:szCs w:val="22"/>
              </w:rPr>
              <w:pPrChange w:id="54010" w:author="pete jones" w:date="2022-01-04T12:08:00Z">
                <w:pPr>
                  <w:keepNext/>
                </w:pPr>
              </w:pPrChange>
            </w:pPr>
          </w:p>
        </w:tc>
      </w:tr>
      <w:tr w:rsidR="00965D4E" w:rsidRPr="00FF6A71" w14:paraId="4739C938" w14:textId="77777777" w:rsidTr="00965D4E">
        <w:trPr>
          <w:trHeight w:val="300"/>
          <w:jc w:val="center"/>
          <w:ins w:id="54011" w:author="pete jones" w:date="2022-01-04T12:05:00Z"/>
          <w:trPrChange w:id="54012" w:author="pete jones" w:date="2022-01-04T12:08:00Z">
            <w:trPr>
              <w:trHeight w:val="300"/>
              <w:jc w:val="center"/>
            </w:trPr>
          </w:trPrChange>
        </w:trPr>
        <w:tc>
          <w:tcPr>
            <w:tcW w:w="814" w:type="dxa"/>
            <w:vAlign w:val="center"/>
            <w:tcPrChange w:id="54013" w:author="pete jones" w:date="2022-01-04T12:08:00Z">
              <w:tcPr>
                <w:tcW w:w="814" w:type="dxa"/>
                <w:tcBorders>
                  <w:right w:val="single" w:sz="4" w:space="0" w:color="auto"/>
                </w:tcBorders>
                <w:vAlign w:val="center"/>
              </w:tcPr>
            </w:tcPrChange>
          </w:tcPr>
          <w:p w14:paraId="0C7467F2" w14:textId="77777777" w:rsidR="00965D4E" w:rsidRPr="00FF6A71" w:rsidRDefault="00965D4E">
            <w:pPr>
              <w:spacing w:before="0" w:after="0" w:line="240" w:lineRule="auto"/>
              <w:rPr>
                <w:ins w:id="54014" w:author="pete jones" w:date="2022-01-04T12:05:00Z"/>
                <w:rFonts w:cstheme="minorHAnsi"/>
                <w:b/>
                <w:bCs/>
              </w:rPr>
              <w:pPrChange w:id="54015" w:author="pete jones" w:date="2022-01-04T12:08:00Z">
                <w:pPr>
                  <w:keepNext/>
                </w:pPr>
              </w:pPrChange>
            </w:pPr>
            <w:ins w:id="54016" w:author="pete jones" w:date="2022-01-04T12:05:00Z">
              <w:r w:rsidRPr="00FF6A71">
                <w:rPr>
                  <w:rFonts w:cstheme="minorHAnsi"/>
                  <w:b/>
                  <w:bCs/>
                </w:rPr>
                <w:t>Count</w:t>
              </w:r>
            </w:ins>
          </w:p>
        </w:tc>
        <w:tc>
          <w:tcPr>
            <w:tcW w:w="814" w:type="dxa"/>
            <w:shd w:val="clear" w:color="auto" w:fill="auto"/>
            <w:noWrap/>
            <w:vAlign w:val="bottom"/>
            <w:tcPrChange w:id="54017" w:author="pete jones" w:date="2022-01-04T12:08:00Z">
              <w:tcPr>
                <w:tcW w:w="814" w:type="dxa"/>
                <w:tcBorders>
                  <w:top w:val="nil"/>
                  <w:left w:val="nil"/>
                  <w:bottom w:val="nil"/>
                  <w:right w:val="nil"/>
                </w:tcBorders>
                <w:shd w:val="clear" w:color="auto" w:fill="auto"/>
                <w:noWrap/>
                <w:vAlign w:val="bottom"/>
              </w:tcPr>
            </w:tcPrChange>
          </w:tcPr>
          <w:p w14:paraId="68C45726" w14:textId="77777777" w:rsidR="00965D4E" w:rsidRPr="00FF6A71" w:rsidRDefault="00965D4E">
            <w:pPr>
              <w:spacing w:before="0" w:after="0" w:line="240" w:lineRule="auto"/>
              <w:rPr>
                <w:ins w:id="54018" w:author="pete jones" w:date="2022-01-04T12:05:00Z"/>
                <w:rFonts w:cs="Calibri"/>
                <w:color w:val="000000"/>
                <w:sz w:val="22"/>
                <w:szCs w:val="22"/>
              </w:rPr>
              <w:pPrChange w:id="54019" w:author="pete jones" w:date="2022-01-04T12:08:00Z">
                <w:pPr>
                  <w:keepNext/>
                </w:pPr>
              </w:pPrChange>
            </w:pPr>
          </w:p>
        </w:tc>
        <w:tc>
          <w:tcPr>
            <w:tcW w:w="814" w:type="dxa"/>
            <w:shd w:val="clear" w:color="auto" w:fill="auto"/>
            <w:noWrap/>
            <w:vAlign w:val="bottom"/>
            <w:tcPrChange w:id="54020" w:author="pete jones" w:date="2022-01-04T12:08:00Z">
              <w:tcPr>
                <w:tcW w:w="814" w:type="dxa"/>
                <w:tcBorders>
                  <w:top w:val="nil"/>
                  <w:left w:val="nil"/>
                  <w:bottom w:val="nil"/>
                  <w:right w:val="nil"/>
                </w:tcBorders>
                <w:shd w:val="clear" w:color="auto" w:fill="auto"/>
                <w:noWrap/>
                <w:vAlign w:val="bottom"/>
              </w:tcPr>
            </w:tcPrChange>
          </w:tcPr>
          <w:p w14:paraId="4F503B66" w14:textId="77777777" w:rsidR="00965D4E" w:rsidRPr="00FF6A71" w:rsidRDefault="00965D4E">
            <w:pPr>
              <w:spacing w:before="0" w:after="0" w:line="240" w:lineRule="auto"/>
              <w:rPr>
                <w:ins w:id="54021" w:author="pete jones" w:date="2022-01-04T12:05:00Z"/>
                <w:rFonts w:cs="Calibri"/>
                <w:color w:val="000000"/>
                <w:sz w:val="22"/>
                <w:szCs w:val="22"/>
              </w:rPr>
              <w:pPrChange w:id="54022" w:author="pete jones" w:date="2022-01-04T12:08:00Z">
                <w:pPr>
                  <w:keepNext/>
                </w:pPr>
              </w:pPrChange>
            </w:pPr>
            <w:ins w:id="54023" w:author="pete jones" w:date="2022-01-04T12:05:00Z">
              <w:r w:rsidRPr="00FF6A71">
                <w:rPr>
                  <w:rFonts w:cs="Calibri"/>
                  <w:color w:val="000000"/>
                  <w:sz w:val="22"/>
                  <w:szCs w:val="22"/>
                </w:rPr>
                <w:t>4</w:t>
              </w:r>
            </w:ins>
          </w:p>
        </w:tc>
        <w:tc>
          <w:tcPr>
            <w:tcW w:w="814" w:type="dxa"/>
            <w:shd w:val="clear" w:color="auto" w:fill="auto"/>
            <w:noWrap/>
            <w:vAlign w:val="bottom"/>
            <w:tcPrChange w:id="54024" w:author="pete jones" w:date="2022-01-04T12:08:00Z">
              <w:tcPr>
                <w:tcW w:w="814" w:type="dxa"/>
                <w:tcBorders>
                  <w:top w:val="nil"/>
                  <w:left w:val="nil"/>
                  <w:bottom w:val="nil"/>
                  <w:right w:val="nil"/>
                </w:tcBorders>
                <w:shd w:val="clear" w:color="auto" w:fill="auto"/>
                <w:noWrap/>
                <w:vAlign w:val="bottom"/>
              </w:tcPr>
            </w:tcPrChange>
          </w:tcPr>
          <w:p w14:paraId="540395CA" w14:textId="77777777" w:rsidR="00965D4E" w:rsidRPr="00FF6A71" w:rsidRDefault="00965D4E">
            <w:pPr>
              <w:spacing w:before="0" w:after="0" w:line="240" w:lineRule="auto"/>
              <w:rPr>
                <w:ins w:id="54025" w:author="pete jones" w:date="2022-01-04T12:05:00Z"/>
                <w:rFonts w:cs="Calibri"/>
                <w:color w:val="000000"/>
                <w:sz w:val="22"/>
                <w:szCs w:val="22"/>
              </w:rPr>
              <w:pPrChange w:id="54026" w:author="pete jones" w:date="2022-01-04T12:08:00Z">
                <w:pPr>
                  <w:keepNext/>
                </w:pPr>
              </w:pPrChange>
            </w:pPr>
            <w:ins w:id="54027" w:author="pete jones" w:date="2022-01-04T12:05:00Z">
              <w:r w:rsidRPr="00FF6A71">
                <w:rPr>
                  <w:rFonts w:cs="Calibri"/>
                  <w:color w:val="000000"/>
                  <w:sz w:val="22"/>
                  <w:szCs w:val="22"/>
                </w:rPr>
                <w:t>2</w:t>
              </w:r>
            </w:ins>
          </w:p>
        </w:tc>
        <w:tc>
          <w:tcPr>
            <w:tcW w:w="692" w:type="dxa"/>
            <w:noWrap/>
            <w:vAlign w:val="center"/>
            <w:tcPrChange w:id="54028" w:author="pete jones" w:date="2022-01-04T12:08:00Z">
              <w:tcPr>
                <w:tcW w:w="692" w:type="dxa"/>
                <w:tcBorders>
                  <w:top w:val="nil"/>
                  <w:left w:val="nil"/>
                  <w:bottom w:val="nil"/>
                  <w:right w:val="nil"/>
                </w:tcBorders>
                <w:noWrap/>
                <w:vAlign w:val="center"/>
              </w:tcPr>
            </w:tcPrChange>
          </w:tcPr>
          <w:p w14:paraId="28964924" w14:textId="77777777" w:rsidR="00965D4E" w:rsidRPr="00FF6A71" w:rsidRDefault="00965D4E">
            <w:pPr>
              <w:spacing w:before="0" w:after="0" w:line="240" w:lineRule="auto"/>
              <w:rPr>
                <w:ins w:id="54029" w:author="pete jones" w:date="2022-01-04T12:05:00Z"/>
                <w:rFonts w:cs="Calibri"/>
                <w:color w:val="000000"/>
                <w:sz w:val="22"/>
                <w:szCs w:val="22"/>
              </w:rPr>
              <w:pPrChange w:id="54030" w:author="pete jones" w:date="2022-01-04T12:08:00Z">
                <w:pPr>
                  <w:keepNext/>
                </w:pPr>
              </w:pPrChange>
            </w:pPr>
          </w:p>
        </w:tc>
        <w:tc>
          <w:tcPr>
            <w:tcW w:w="692" w:type="dxa"/>
            <w:noWrap/>
            <w:vAlign w:val="center"/>
            <w:tcPrChange w:id="54031" w:author="pete jones" w:date="2022-01-04T12:08:00Z">
              <w:tcPr>
                <w:tcW w:w="692" w:type="dxa"/>
                <w:tcBorders>
                  <w:top w:val="nil"/>
                  <w:left w:val="nil"/>
                  <w:bottom w:val="nil"/>
                  <w:right w:val="nil"/>
                </w:tcBorders>
                <w:noWrap/>
                <w:vAlign w:val="center"/>
              </w:tcPr>
            </w:tcPrChange>
          </w:tcPr>
          <w:p w14:paraId="2880ACFE" w14:textId="77777777" w:rsidR="00965D4E" w:rsidRPr="00FF6A71" w:rsidRDefault="00965D4E">
            <w:pPr>
              <w:spacing w:before="0" w:after="0" w:line="240" w:lineRule="auto"/>
              <w:rPr>
                <w:ins w:id="54032" w:author="pete jones" w:date="2022-01-04T12:05:00Z"/>
                <w:rFonts w:cs="Calibri"/>
                <w:color w:val="000000"/>
                <w:sz w:val="22"/>
                <w:szCs w:val="22"/>
              </w:rPr>
              <w:pPrChange w:id="54033" w:author="pete jones" w:date="2022-01-04T12:08:00Z">
                <w:pPr>
                  <w:keepNext/>
                </w:pPr>
              </w:pPrChange>
            </w:pPr>
          </w:p>
        </w:tc>
        <w:tc>
          <w:tcPr>
            <w:tcW w:w="692" w:type="dxa"/>
            <w:noWrap/>
            <w:vAlign w:val="center"/>
            <w:tcPrChange w:id="54034" w:author="pete jones" w:date="2022-01-04T12:08:00Z">
              <w:tcPr>
                <w:tcW w:w="692" w:type="dxa"/>
                <w:tcBorders>
                  <w:top w:val="nil"/>
                  <w:left w:val="nil"/>
                  <w:bottom w:val="nil"/>
                  <w:right w:val="nil"/>
                </w:tcBorders>
                <w:noWrap/>
                <w:vAlign w:val="center"/>
              </w:tcPr>
            </w:tcPrChange>
          </w:tcPr>
          <w:p w14:paraId="6B79479D" w14:textId="77777777" w:rsidR="00965D4E" w:rsidRPr="00FF6A71" w:rsidRDefault="00965D4E">
            <w:pPr>
              <w:spacing w:before="0" w:after="0" w:line="240" w:lineRule="auto"/>
              <w:rPr>
                <w:ins w:id="54035" w:author="pete jones" w:date="2022-01-04T12:05:00Z"/>
                <w:rFonts w:cs="Calibri"/>
                <w:color w:val="000000"/>
                <w:sz w:val="22"/>
                <w:szCs w:val="22"/>
              </w:rPr>
              <w:pPrChange w:id="54036" w:author="pete jones" w:date="2022-01-04T12:08:00Z">
                <w:pPr>
                  <w:keepNext/>
                </w:pPr>
              </w:pPrChange>
            </w:pPr>
          </w:p>
        </w:tc>
        <w:tc>
          <w:tcPr>
            <w:tcW w:w="692" w:type="dxa"/>
            <w:noWrap/>
            <w:vAlign w:val="center"/>
            <w:tcPrChange w:id="54037" w:author="pete jones" w:date="2022-01-04T12:08:00Z">
              <w:tcPr>
                <w:tcW w:w="692" w:type="dxa"/>
                <w:tcBorders>
                  <w:top w:val="nil"/>
                  <w:left w:val="nil"/>
                  <w:bottom w:val="nil"/>
                  <w:right w:val="nil"/>
                </w:tcBorders>
                <w:noWrap/>
                <w:vAlign w:val="center"/>
              </w:tcPr>
            </w:tcPrChange>
          </w:tcPr>
          <w:p w14:paraId="26BD4CD8" w14:textId="77777777" w:rsidR="00965D4E" w:rsidRPr="00FF6A71" w:rsidRDefault="00965D4E">
            <w:pPr>
              <w:spacing w:before="0" w:after="0" w:line="240" w:lineRule="auto"/>
              <w:rPr>
                <w:ins w:id="54038" w:author="pete jones" w:date="2022-01-04T12:05:00Z"/>
                <w:rFonts w:cs="Calibri"/>
                <w:color w:val="000000"/>
                <w:sz w:val="22"/>
                <w:szCs w:val="22"/>
              </w:rPr>
              <w:pPrChange w:id="54039" w:author="pete jones" w:date="2022-01-04T12:08:00Z">
                <w:pPr>
                  <w:keepNext/>
                </w:pPr>
              </w:pPrChange>
            </w:pPr>
          </w:p>
        </w:tc>
      </w:tr>
    </w:tbl>
    <w:p w14:paraId="4F59E995" w14:textId="5C47F37C" w:rsidR="00965D4E" w:rsidRPr="00FF6A71" w:rsidRDefault="00965D4E">
      <w:pPr>
        <w:jc w:val="left"/>
        <w:rPr>
          <w:ins w:id="54040" w:author="pete jones" w:date="2022-01-04T12:05:00Z"/>
        </w:rPr>
        <w:pPrChange w:id="54041" w:author="pete jones" w:date="2022-01-04T12:06:00Z">
          <w:pPr>
            <w:keepNext/>
            <w:jc w:val="left"/>
          </w:pPr>
        </w:pPrChange>
      </w:pPr>
      <w:ins w:id="54042" w:author="pete jones" w:date="2022-01-04T12:05:00Z">
        <w:r w:rsidRPr="00FF6A71">
          <w:t xml:space="preserve">Q13 My students integrate and apply meaningful and </w:t>
        </w:r>
      </w:ins>
      <w:ins w:id="54043" w:author="pete jones" w:date="2022-04-01T15:27:00Z">
        <w:r w:rsidR="009D7356">
          <w:t>essential</w:t>
        </w:r>
      </w:ins>
      <w:ins w:id="54044" w:author="pete jones" w:date="2022-01-04T12:05:00Z">
        <w:r w:rsidRPr="00FF6A71">
          <w:t xml:space="preserve"> content because there is purpose and reason behind everything taught and learned.</w:t>
        </w:r>
      </w:ins>
    </w:p>
    <w:tbl>
      <w:tblPr>
        <w:tblStyle w:val="TableGrid"/>
        <w:tblW w:w="0" w:type="auto"/>
        <w:jc w:val="center"/>
        <w:tblLook w:val="04A0" w:firstRow="1" w:lastRow="0" w:firstColumn="1" w:lastColumn="0" w:noHBand="0" w:noVBand="1"/>
        <w:tblPrChange w:id="54045" w:author="pete jones" w:date="2022-01-04T12:08: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046">
          <w:tblGrid>
            <w:gridCol w:w="814"/>
            <w:gridCol w:w="814"/>
            <w:gridCol w:w="814"/>
            <w:gridCol w:w="814"/>
            <w:gridCol w:w="692"/>
            <w:gridCol w:w="692"/>
            <w:gridCol w:w="692"/>
            <w:gridCol w:w="692"/>
          </w:tblGrid>
        </w:tblGridChange>
      </w:tblGrid>
      <w:tr w:rsidR="00965D4E" w:rsidRPr="00FF6A71" w14:paraId="7FCE2683" w14:textId="77777777" w:rsidTr="00965D4E">
        <w:trPr>
          <w:trHeight w:val="300"/>
          <w:jc w:val="center"/>
          <w:ins w:id="54047" w:author="pete jones" w:date="2022-01-04T12:05:00Z"/>
          <w:trPrChange w:id="54048" w:author="pete jones" w:date="2022-01-04T12:08:00Z">
            <w:trPr>
              <w:trHeight w:val="300"/>
              <w:jc w:val="center"/>
            </w:trPr>
          </w:trPrChange>
        </w:trPr>
        <w:tc>
          <w:tcPr>
            <w:tcW w:w="814" w:type="dxa"/>
            <w:shd w:val="clear" w:color="auto" w:fill="E7E6E6" w:themeFill="background2"/>
            <w:vAlign w:val="center"/>
            <w:tcPrChange w:id="54049" w:author="pete jones" w:date="2022-01-04T12:08:00Z">
              <w:tcPr>
                <w:tcW w:w="814" w:type="dxa"/>
                <w:tcBorders>
                  <w:bottom w:val="single" w:sz="4" w:space="0" w:color="auto"/>
                </w:tcBorders>
                <w:shd w:val="clear" w:color="auto" w:fill="E7E6E6" w:themeFill="background2"/>
                <w:vAlign w:val="center"/>
              </w:tcPr>
            </w:tcPrChange>
          </w:tcPr>
          <w:p w14:paraId="4762D7FD" w14:textId="77777777" w:rsidR="00965D4E" w:rsidRPr="00FF6A71" w:rsidRDefault="00965D4E">
            <w:pPr>
              <w:spacing w:before="0" w:after="0" w:line="240" w:lineRule="auto"/>
              <w:rPr>
                <w:ins w:id="54050" w:author="pete jones" w:date="2022-01-04T12:05:00Z"/>
                <w:rFonts w:cstheme="minorHAnsi"/>
                <w:b/>
                <w:bCs/>
              </w:rPr>
              <w:pPrChange w:id="54051" w:author="pete jones" w:date="2022-01-04T12:08:00Z">
                <w:pPr>
                  <w:keepNext/>
                </w:pPr>
              </w:pPrChange>
            </w:pPr>
            <w:ins w:id="54052" w:author="pete jones" w:date="2022-01-04T12:05:00Z">
              <w:r w:rsidRPr="00FF6A71">
                <w:rPr>
                  <w:rFonts w:cstheme="minorHAnsi"/>
                  <w:b/>
                  <w:bCs/>
                </w:rPr>
                <w:t>scale</w:t>
              </w:r>
            </w:ins>
          </w:p>
        </w:tc>
        <w:tc>
          <w:tcPr>
            <w:tcW w:w="814" w:type="dxa"/>
            <w:shd w:val="clear" w:color="auto" w:fill="E7E6E6" w:themeFill="background2"/>
            <w:noWrap/>
            <w:vAlign w:val="center"/>
            <w:tcPrChange w:id="54053" w:author="pete jones" w:date="2022-01-04T12:08:00Z">
              <w:tcPr>
                <w:tcW w:w="814" w:type="dxa"/>
                <w:tcBorders>
                  <w:bottom w:val="single" w:sz="4" w:space="0" w:color="auto"/>
                </w:tcBorders>
                <w:shd w:val="clear" w:color="auto" w:fill="E7E6E6" w:themeFill="background2"/>
                <w:noWrap/>
                <w:vAlign w:val="center"/>
              </w:tcPr>
            </w:tcPrChange>
          </w:tcPr>
          <w:p w14:paraId="3604DD1A" w14:textId="77777777" w:rsidR="00965D4E" w:rsidRPr="00FF6A71" w:rsidRDefault="00965D4E">
            <w:pPr>
              <w:spacing w:before="0" w:after="0" w:line="240" w:lineRule="auto"/>
              <w:rPr>
                <w:ins w:id="54054" w:author="pete jones" w:date="2022-01-04T12:05:00Z"/>
                <w:rFonts w:cstheme="minorHAnsi"/>
                <w:b/>
                <w:bCs/>
              </w:rPr>
              <w:pPrChange w:id="54055" w:author="pete jones" w:date="2022-01-04T12:08:00Z">
                <w:pPr>
                  <w:keepNext/>
                </w:pPr>
              </w:pPrChange>
            </w:pPr>
            <w:ins w:id="54056" w:author="pete jones" w:date="2022-01-04T12:05:00Z">
              <w:r w:rsidRPr="00FF6A71">
                <w:rPr>
                  <w:rFonts w:cstheme="minorHAnsi"/>
                  <w:b/>
                  <w:bCs/>
                </w:rPr>
                <w:t>1</w:t>
              </w:r>
            </w:ins>
          </w:p>
        </w:tc>
        <w:tc>
          <w:tcPr>
            <w:tcW w:w="814" w:type="dxa"/>
            <w:shd w:val="clear" w:color="auto" w:fill="E7E6E6" w:themeFill="background2"/>
            <w:noWrap/>
            <w:vAlign w:val="center"/>
            <w:tcPrChange w:id="54057" w:author="pete jones" w:date="2022-01-04T12:08:00Z">
              <w:tcPr>
                <w:tcW w:w="814" w:type="dxa"/>
                <w:tcBorders>
                  <w:bottom w:val="single" w:sz="4" w:space="0" w:color="auto"/>
                </w:tcBorders>
                <w:shd w:val="clear" w:color="auto" w:fill="E7E6E6" w:themeFill="background2"/>
                <w:noWrap/>
                <w:vAlign w:val="center"/>
              </w:tcPr>
            </w:tcPrChange>
          </w:tcPr>
          <w:p w14:paraId="73A30044" w14:textId="77777777" w:rsidR="00965D4E" w:rsidRPr="00FF6A71" w:rsidRDefault="00965D4E">
            <w:pPr>
              <w:spacing w:before="0" w:after="0" w:line="240" w:lineRule="auto"/>
              <w:rPr>
                <w:ins w:id="54058" w:author="pete jones" w:date="2022-01-04T12:05:00Z"/>
                <w:rFonts w:cstheme="minorHAnsi"/>
                <w:b/>
                <w:bCs/>
              </w:rPr>
              <w:pPrChange w:id="54059" w:author="pete jones" w:date="2022-01-04T12:08:00Z">
                <w:pPr>
                  <w:keepNext/>
                </w:pPr>
              </w:pPrChange>
            </w:pPr>
            <w:ins w:id="54060" w:author="pete jones" w:date="2022-01-04T12:05:00Z">
              <w:r w:rsidRPr="00FF6A71">
                <w:rPr>
                  <w:rFonts w:cstheme="minorHAnsi"/>
                  <w:b/>
                  <w:bCs/>
                </w:rPr>
                <w:t>2</w:t>
              </w:r>
            </w:ins>
          </w:p>
        </w:tc>
        <w:tc>
          <w:tcPr>
            <w:tcW w:w="814" w:type="dxa"/>
            <w:shd w:val="clear" w:color="auto" w:fill="E7E6E6" w:themeFill="background2"/>
            <w:noWrap/>
            <w:vAlign w:val="center"/>
            <w:tcPrChange w:id="54061" w:author="pete jones" w:date="2022-01-04T12:08:00Z">
              <w:tcPr>
                <w:tcW w:w="814" w:type="dxa"/>
                <w:tcBorders>
                  <w:bottom w:val="single" w:sz="4" w:space="0" w:color="auto"/>
                </w:tcBorders>
                <w:shd w:val="clear" w:color="auto" w:fill="E7E6E6" w:themeFill="background2"/>
                <w:noWrap/>
                <w:vAlign w:val="center"/>
              </w:tcPr>
            </w:tcPrChange>
          </w:tcPr>
          <w:p w14:paraId="4F4E1807" w14:textId="77777777" w:rsidR="00965D4E" w:rsidRPr="00FF6A71" w:rsidRDefault="00965D4E">
            <w:pPr>
              <w:spacing w:before="0" w:after="0" w:line="240" w:lineRule="auto"/>
              <w:rPr>
                <w:ins w:id="54062" w:author="pete jones" w:date="2022-01-04T12:05:00Z"/>
                <w:rFonts w:cstheme="minorHAnsi"/>
                <w:b/>
                <w:bCs/>
              </w:rPr>
              <w:pPrChange w:id="54063" w:author="pete jones" w:date="2022-01-04T12:08:00Z">
                <w:pPr>
                  <w:keepNext/>
                </w:pPr>
              </w:pPrChange>
            </w:pPr>
            <w:ins w:id="54064" w:author="pete jones" w:date="2022-01-04T12:05:00Z">
              <w:r w:rsidRPr="00FF6A71">
                <w:rPr>
                  <w:rFonts w:cstheme="minorHAnsi"/>
                  <w:b/>
                  <w:bCs/>
                </w:rPr>
                <w:t>3</w:t>
              </w:r>
            </w:ins>
          </w:p>
        </w:tc>
        <w:tc>
          <w:tcPr>
            <w:tcW w:w="692" w:type="dxa"/>
            <w:shd w:val="clear" w:color="auto" w:fill="E7E6E6" w:themeFill="background2"/>
            <w:noWrap/>
            <w:vAlign w:val="center"/>
            <w:tcPrChange w:id="54065" w:author="pete jones" w:date="2022-01-04T12:08:00Z">
              <w:tcPr>
                <w:tcW w:w="692" w:type="dxa"/>
                <w:tcBorders>
                  <w:bottom w:val="single" w:sz="4" w:space="0" w:color="auto"/>
                </w:tcBorders>
                <w:shd w:val="clear" w:color="auto" w:fill="E7E6E6" w:themeFill="background2"/>
                <w:noWrap/>
                <w:vAlign w:val="center"/>
              </w:tcPr>
            </w:tcPrChange>
          </w:tcPr>
          <w:p w14:paraId="01FCB0F8" w14:textId="77777777" w:rsidR="00965D4E" w:rsidRPr="00FF6A71" w:rsidRDefault="00965D4E">
            <w:pPr>
              <w:spacing w:before="0" w:after="0" w:line="240" w:lineRule="auto"/>
              <w:rPr>
                <w:ins w:id="54066" w:author="pete jones" w:date="2022-01-04T12:05:00Z"/>
                <w:rFonts w:cstheme="minorHAnsi"/>
                <w:b/>
                <w:bCs/>
              </w:rPr>
              <w:pPrChange w:id="54067" w:author="pete jones" w:date="2022-01-04T12:08:00Z">
                <w:pPr>
                  <w:keepNext/>
                </w:pPr>
              </w:pPrChange>
            </w:pPr>
            <w:ins w:id="54068" w:author="pete jones" w:date="2022-01-04T12:05:00Z">
              <w:r w:rsidRPr="00FF6A71">
                <w:rPr>
                  <w:rFonts w:cstheme="minorHAnsi"/>
                  <w:b/>
                  <w:bCs/>
                </w:rPr>
                <w:t>4</w:t>
              </w:r>
            </w:ins>
          </w:p>
        </w:tc>
        <w:tc>
          <w:tcPr>
            <w:tcW w:w="692" w:type="dxa"/>
            <w:shd w:val="clear" w:color="auto" w:fill="E7E6E6" w:themeFill="background2"/>
            <w:noWrap/>
            <w:vAlign w:val="center"/>
            <w:tcPrChange w:id="54069" w:author="pete jones" w:date="2022-01-04T12:08:00Z">
              <w:tcPr>
                <w:tcW w:w="692" w:type="dxa"/>
                <w:tcBorders>
                  <w:bottom w:val="single" w:sz="4" w:space="0" w:color="auto"/>
                </w:tcBorders>
                <w:shd w:val="clear" w:color="auto" w:fill="E7E6E6" w:themeFill="background2"/>
                <w:noWrap/>
                <w:vAlign w:val="center"/>
              </w:tcPr>
            </w:tcPrChange>
          </w:tcPr>
          <w:p w14:paraId="561DC733" w14:textId="77777777" w:rsidR="00965D4E" w:rsidRPr="00FF6A71" w:rsidRDefault="00965D4E">
            <w:pPr>
              <w:spacing w:before="0" w:after="0" w:line="240" w:lineRule="auto"/>
              <w:rPr>
                <w:ins w:id="54070" w:author="pete jones" w:date="2022-01-04T12:05:00Z"/>
                <w:rFonts w:cstheme="minorHAnsi"/>
                <w:b/>
                <w:bCs/>
              </w:rPr>
              <w:pPrChange w:id="54071" w:author="pete jones" w:date="2022-01-04T12:08:00Z">
                <w:pPr>
                  <w:keepNext/>
                </w:pPr>
              </w:pPrChange>
            </w:pPr>
            <w:ins w:id="54072" w:author="pete jones" w:date="2022-01-04T12:05:00Z">
              <w:r w:rsidRPr="00FF6A71">
                <w:rPr>
                  <w:rFonts w:cstheme="minorHAnsi"/>
                  <w:b/>
                  <w:bCs/>
                </w:rPr>
                <w:t>5</w:t>
              </w:r>
            </w:ins>
          </w:p>
        </w:tc>
        <w:tc>
          <w:tcPr>
            <w:tcW w:w="692" w:type="dxa"/>
            <w:shd w:val="clear" w:color="auto" w:fill="E7E6E6" w:themeFill="background2"/>
            <w:noWrap/>
            <w:vAlign w:val="center"/>
            <w:tcPrChange w:id="54073" w:author="pete jones" w:date="2022-01-04T12:08:00Z">
              <w:tcPr>
                <w:tcW w:w="692" w:type="dxa"/>
                <w:tcBorders>
                  <w:bottom w:val="single" w:sz="4" w:space="0" w:color="auto"/>
                </w:tcBorders>
                <w:shd w:val="clear" w:color="auto" w:fill="E7E6E6" w:themeFill="background2"/>
                <w:noWrap/>
                <w:vAlign w:val="center"/>
              </w:tcPr>
            </w:tcPrChange>
          </w:tcPr>
          <w:p w14:paraId="4F6FD6B5" w14:textId="77777777" w:rsidR="00965D4E" w:rsidRPr="00FF6A71" w:rsidRDefault="00965D4E">
            <w:pPr>
              <w:spacing w:before="0" w:after="0" w:line="240" w:lineRule="auto"/>
              <w:rPr>
                <w:ins w:id="54074" w:author="pete jones" w:date="2022-01-04T12:05:00Z"/>
                <w:rFonts w:cstheme="minorHAnsi"/>
                <w:b/>
                <w:bCs/>
              </w:rPr>
              <w:pPrChange w:id="54075" w:author="pete jones" w:date="2022-01-04T12:08:00Z">
                <w:pPr>
                  <w:keepNext/>
                </w:pPr>
              </w:pPrChange>
            </w:pPr>
            <w:ins w:id="54076" w:author="pete jones" w:date="2022-01-04T12:05:00Z">
              <w:r w:rsidRPr="00FF6A71">
                <w:rPr>
                  <w:rFonts w:cstheme="minorHAnsi"/>
                  <w:b/>
                  <w:bCs/>
                </w:rPr>
                <w:t>6</w:t>
              </w:r>
            </w:ins>
          </w:p>
        </w:tc>
        <w:tc>
          <w:tcPr>
            <w:tcW w:w="692" w:type="dxa"/>
            <w:shd w:val="clear" w:color="auto" w:fill="E7E6E6" w:themeFill="background2"/>
            <w:noWrap/>
            <w:vAlign w:val="center"/>
            <w:tcPrChange w:id="54077" w:author="pete jones" w:date="2022-01-04T12:08:00Z">
              <w:tcPr>
                <w:tcW w:w="692" w:type="dxa"/>
                <w:tcBorders>
                  <w:bottom w:val="single" w:sz="4" w:space="0" w:color="auto"/>
                </w:tcBorders>
                <w:shd w:val="clear" w:color="auto" w:fill="E7E6E6" w:themeFill="background2"/>
                <w:noWrap/>
                <w:vAlign w:val="center"/>
              </w:tcPr>
            </w:tcPrChange>
          </w:tcPr>
          <w:p w14:paraId="108CACCE" w14:textId="77777777" w:rsidR="00965D4E" w:rsidRPr="00FF6A71" w:rsidRDefault="00965D4E">
            <w:pPr>
              <w:spacing w:before="0" w:after="0" w:line="240" w:lineRule="auto"/>
              <w:rPr>
                <w:ins w:id="54078" w:author="pete jones" w:date="2022-01-04T12:05:00Z"/>
                <w:rFonts w:cstheme="minorHAnsi"/>
                <w:b/>
                <w:bCs/>
              </w:rPr>
              <w:pPrChange w:id="54079" w:author="pete jones" w:date="2022-01-04T12:08:00Z">
                <w:pPr>
                  <w:keepNext/>
                </w:pPr>
              </w:pPrChange>
            </w:pPr>
            <w:ins w:id="54080" w:author="pete jones" w:date="2022-01-04T12:05:00Z">
              <w:r w:rsidRPr="00FF6A71">
                <w:rPr>
                  <w:rFonts w:cstheme="minorHAnsi"/>
                  <w:b/>
                  <w:bCs/>
                </w:rPr>
                <w:t>7</w:t>
              </w:r>
            </w:ins>
          </w:p>
        </w:tc>
      </w:tr>
      <w:tr w:rsidR="00965D4E" w:rsidRPr="00FF6A71" w14:paraId="210D7C39" w14:textId="77777777" w:rsidTr="00965D4E">
        <w:trPr>
          <w:trHeight w:val="300"/>
          <w:jc w:val="center"/>
          <w:ins w:id="54081" w:author="pete jones" w:date="2022-01-04T12:05:00Z"/>
          <w:trPrChange w:id="54082" w:author="pete jones" w:date="2022-01-04T12:08:00Z">
            <w:trPr>
              <w:trHeight w:val="300"/>
              <w:jc w:val="center"/>
            </w:trPr>
          </w:trPrChange>
        </w:trPr>
        <w:tc>
          <w:tcPr>
            <w:tcW w:w="814" w:type="dxa"/>
            <w:vAlign w:val="center"/>
            <w:tcPrChange w:id="54083" w:author="pete jones" w:date="2022-01-04T12:08:00Z">
              <w:tcPr>
                <w:tcW w:w="814" w:type="dxa"/>
                <w:tcBorders>
                  <w:right w:val="single" w:sz="4" w:space="0" w:color="auto"/>
                </w:tcBorders>
                <w:vAlign w:val="center"/>
              </w:tcPr>
            </w:tcPrChange>
          </w:tcPr>
          <w:p w14:paraId="22A85AF7" w14:textId="77777777" w:rsidR="00965D4E" w:rsidRPr="00FF6A71" w:rsidRDefault="00965D4E">
            <w:pPr>
              <w:spacing w:before="0" w:after="0" w:line="240" w:lineRule="auto"/>
              <w:rPr>
                <w:ins w:id="54084" w:author="pete jones" w:date="2022-01-04T12:05:00Z"/>
                <w:rFonts w:cstheme="minorHAnsi"/>
                <w:b/>
                <w:bCs/>
              </w:rPr>
              <w:pPrChange w:id="54085" w:author="pete jones" w:date="2022-01-04T12:08:00Z">
                <w:pPr>
                  <w:keepNext/>
                </w:pPr>
              </w:pPrChange>
            </w:pPr>
            <w:ins w:id="54086" w:author="pete jones" w:date="2022-01-04T12:05:00Z">
              <w:r w:rsidRPr="00FF6A71">
                <w:rPr>
                  <w:rFonts w:cstheme="minorHAnsi"/>
                  <w:b/>
                  <w:bCs/>
                </w:rPr>
                <w:t>%</w:t>
              </w:r>
            </w:ins>
          </w:p>
        </w:tc>
        <w:tc>
          <w:tcPr>
            <w:tcW w:w="814" w:type="dxa"/>
            <w:shd w:val="clear" w:color="auto" w:fill="auto"/>
            <w:noWrap/>
            <w:vAlign w:val="bottom"/>
            <w:tcPrChange w:id="54087" w:author="pete jones" w:date="2022-01-04T12:08:00Z">
              <w:tcPr>
                <w:tcW w:w="814" w:type="dxa"/>
                <w:tcBorders>
                  <w:top w:val="nil"/>
                  <w:left w:val="nil"/>
                  <w:bottom w:val="nil"/>
                  <w:right w:val="nil"/>
                </w:tcBorders>
                <w:shd w:val="clear" w:color="auto" w:fill="auto"/>
                <w:noWrap/>
                <w:vAlign w:val="bottom"/>
              </w:tcPr>
            </w:tcPrChange>
          </w:tcPr>
          <w:p w14:paraId="2FB67472" w14:textId="77777777" w:rsidR="00965D4E" w:rsidRPr="00FF6A71" w:rsidRDefault="00965D4E">
            <w:pPr>
              <w:spacing w:before="0" w:after="0" w:line="240" w:lineRule="auto"/>
              <w:rPr>
                <w:ins w:id="54088" w:author="pete jones" w:date="2022-01-04T12:05:00Z"/>
                <w:rFonts w:cs="Calibri"/>
                <w:color w:val="000000"/>
                <w:sz w:val="22"/>
                <w:szCs w:val="22"/>
              </w:rPr>
              <w:pPrChange w:id="54089" w:author="pete jones" w:date="2022-01-04T12:08:00Z">
                <w:pPr>
                  <w:keepNext/>
                </w:pPr>
              </w:pPrChange>
            </w:pPr>
          </w:p>
        </w:tc>
        <w:tc>
          <w:tcPr>
            <w:tcW w:w="814" w:type="dxa"/>
            <w:shd w:val="clear" w:color="auto" w:fill="auto"/>
            <w:noWrap/>
            <w:vAlign w:val="bottom"/>
            <w:tcPrChange w:id="54090" w:author="pete jones" w:date="2022-01-04T12:08:00Z">
              <w:tcPr>
                <w:tcW w:w="814" w:type="dxa"/>
                <w:tcBorders>
                  <w:top w:val="nil"/>
                  <w:left w:val="nil"/>
                  <w:bottom w:val="nil"/>
                  <w:right w:val="nil"/>
                </w:tcBorders>
                <w:shd w:val="clear" w:color="auto" w:fill="auto"/>
                <w:noWrap/>
                <w:vAlign w:val="bottom"/>
              </w:tcPr>
            </w:tcPrChange>
          </w:tcPr>
          <w:p w14:paraId="059E1488" w14:textId="77777777" w:rsidR="00965D4E" w:rsidRPr="00FF6A71" w:rsidRDefault="00965D4E">
            <w:pPr>
              <w:spacing w:before="0" w:after="0" w:line="240" w:lineRule="auto"/>
              <w:rPr>
                <w:ins w:id="54091" w:author="pete jones" w:date="2022-01-04T12:05:00Z"/>
                <w:rFonts w:cs="Calibri"/>
                <w:color w:val="000000"/>
                <w:sz w:val="22"/>
                <w:szCs w:val="22"/>
              </w:rPr>
              <w:pPrChange w:id="54092" w:author="pete jones" w:date="2022-01-04T12:08:00Z">
                <w:pPr>
                  <w:keepNext/>
                </w:pPr>
              </w:pPrChange>
            </w:pPr>
            <w:ins w:id="54093" w:author="pete jones" w:date="2022-01-04T12:05:00Z">
              <w:r w:rsidRPr="00FF6A71">
                <w:rPr>
                  <w:rFonts w:cs="Calibri"/>
                  <w:color w:val="000000"/>
                  <w:sz w:val="22"/>
                  <w:szCs w:val="22"/>
                </w:rPr>
                <w:t>17%</w:t>
              </w:r>
            </w:ins>
          </w:p>
        </w:tc>
        <w:tc>
          <w:tcPr>
            <w:tcW w:w="814" w:type="dxa"/>
            <w:shd w:val="clear" w:color="auto" w:fill="auto"/>
            <w:noWrap/>
            <w:vAlign w:val="bottom"/>
            <w:tcPrChange w:id="54094" w:author="pete jones" w:date="2022-01-04T12:08:00Z">
              <w:tcPr>
                <w:tcW w:w="814" w:type="dxa"/>
                <w:tcBorders>
                  <w:top w:val="nil"/>
                  <w:left w:val="nil"/>
                  <w:bottom w:val="nil"/>
                  <w:right w:val="nil"/>
                </w:tcBorders>
                <w:shd w:val="clear" w:color="auto" w:fill="auto"/>
                <w:noWrap/>
                <w:vAlign w:val="bottom"/>
              </w:tcPr>
            </w:tcPrChange>
          </w:tcPr>
          <w:p w14:paraId="1C865417" w14:textId="77777777" w:rsidR="00965D4E" w:rsidRPr="00FF6A71" w:rsidRDefault="00965D4E">
            <w:pPr>
              <w:spacing w:before="0" w:after="0" w:line="240" w:lineRule="auto"/>
              <w:rPr>
                <w:ins w:id="54095" w:author="pete jones" w:date="2022-01-04T12:05:00Z"/>
                <w:rFonts w:cs="Calibri"/>
                <w:color w:val="000000"/>
                <w:sz w:val="22"/>
                <w:szCs w:val="22"/>
              </w:rPr>
              <w:pPrChange w:id="54096" w:author="pete jones" w:date="2022-01-04T12:08:00Z">
                <w:pPr>
                  <w:keepNext/>
                </w:pPr>
              </w:pPrChange>
            </w:pPr>
            <w:ins w:id="54097" w:author="pete jones" w:date="2022-01-04T12:05:00Z">
              <w:r w:rsidRPr="00FF6A71">
                <w:rPr>
                  <w:rFonts w:cs="Calibri"/>
                  <w:color w:val="000000"/>
                  <w:sz w:val="22"/>
                  <w:szCs w:val="22"/>
                </w:rPr>
                <w:t>67%</w:t>
              </w:r>
            </w:ins>
          </w:p>
        </w:tc>
        <w:tc>
          <w:tcPr>
            <w:tcW w:w="692" w:type="dxa"/>
            <w:shd w:val="clear" w:color="auto" w:fill="auto"/>
            <w:noWrap/>
            <w:vAlign w:val="bottom"/>
            <w:tcPrChange w:id="54098" w:author="pete jones" w:date="2022-01-04T12:08:00Z">
              <w:tcPr>
                <w:tcW w:w="692" w:type="dxa"/>
                <w:tcBorders>
                  <w:top w:val="nil"/>
                  <w:left w:val="nil"/>
                  <w:bottom w:val="nil"/>
                  <w:right w:val="nil"/>
                </w:tcBorders>
                <w:shd w:val="clear" w:color="auto" w:fill="auto"/>
                <w:noWrap/>
                <w:vAlign w:val="bottom"/>
              </w:tcPr>
            </w:tcPrChange>
          </w:tcPr>
          <w:p w14:paraId="6854B00C" w14:textId="77777777" w:rsidR="00965D4E" w:rsidRPr="00FF6A71" w:rsidRDefault="00965D4E">
            <w:pPr>
              <w:spacing w:before="0" w:after="0" w:line="240" w:lineRule="auto"/>
              <w:rPr>
                <w:ins w:id="54099" w:author="pete jones" w:date="2022-01-04T12:05:00Z"/>
                <w:rFonts w:cs="Calibri"/>
                <w:color w:val="000000"/>
                <w:sz w:val="22"/>
                <w:szCs w:val="22"/>
              </w:rPr>
              <w:pPrChange w:id="54100" w:author="pete jones" w:date="2022-01-04T12:08:00Z">
                <w:pPr>
                  <w:keepNext/>
                </w:pPr>
              </w:pPrChange>
            </w:pPr>
          </w:p>
        </w:tc>
        <w:tc>
          <w:tcPr>
            <w:tcW w:w="692" w:type="dxa"/>
            <w:shd w:val="clear" w:color="auto" w:fill="auto"/>
            <w:noWrap/>
            <w:vAlign w:val="bottom"/>
            <w:tcPrChange w:id="54101" w:author="pete jones" w:date="2022-01-04T12:08:00Z">
              <w:tcPr>
                <w:tcW w:w="692" w:type="dxa"/>
                <w:tcBorders>
                  <w:top w:val="nil"/>
                  <w:left w:val="nil"/>
                  <w:bottom w:val="nil"/>
                  <w:right w:val="nil"/>
                </w:tcBorders>
                <w:shd w:val="clear" w:color="auto" w:fill="auto"/>
                <w:noWrap/>
                <w:vAlign w:val="bottom"/>
              </w:tcPr>
            </w:tcPrChange>
          </w:tcPr>
          <w:p w14:paraId="13F2B752" w14:textId="77777777" w:rsidR="00965D4E" w:rsidRPr="00FF6A71" w:rsidRDefault="00965D4E">
            <w:pPr>
              <w:spacing w:before="0" w:after="0" w:line="240" w:lineRule="auto"/>
              <w:rPr>
                <w:ins w:id="54102" w:author="pete jones" w:date="2022-01-04T12:05:00Z"/>
                <w:rFonts w:cs="Calibri"/>
                <w:color w:val="000000"/>
                <w:sz w:val="22"/>
                <w:szCs w:val="22"/>
              </w:rPr>
              <w:pPrChange w:id="54103" w:author="pete jones" w:date="2022-01-04T12:08:00Z">
                <w:pPr>
                  <w:keepNext/>
                </w:pPr>
              </w:pPrChange>
            </w:pPr>
            <w:ins w:id="54104" w:author="pete jones" w:date="2022-01-04T12:05:00Z">
              <w:r w:rsidRPr="00FF6A71">
                <w:rPr>
                  <w:rFonts w:cs="Calibri"/>
                  <w:color w:val="000000"/>
                  <w:sz w:val="22"/>
                  <w:szCs w:val="22"/>
                </w:rPr>
                <w:t>17%</w:t>
              </w:r>
            </w:ins>
          </w:p>
        </w:tc>
        <w:tc>
          <w:tcPr>
            <w:tcW w:w="692" w:type="dxa"/>
            <w:noWrap/>
            <w:vAlign w:val="center"/>
            <w:tcPrChange w:id="54105" w:author="pete jones" w:date="2022-01-04T12:08:00Z">
              <w:tcPr>
                <w:tcW w:w="692" w:type="dxa"/>
                <w:tcBorders>
                  <w:top w:val="single" w:sz="4" w:space="0" w:color="auto"/>
                  <w:left w:val="nil"/>
                  <w:bottom w:val="nil"/>
                  <w:right w:val="nil"/>
                </w:tcBorders>
                <w:noWrap/>
                <w:vAlign w:val="center"/>
              </w:tcPr>
            </w:tcPrChange>
          </w:tcPr>
          <w:p w14:paraId="616F7B09" w14:textId="77777777" w:rsidR="00965D4E" w:rsidRPr="00FF6A71" w:rsidRDefault="00965D4E">
            <w:pPr>
              <w:spacing w:before="0" w:after="0" w:line="240" w:lineRule="auto"/>
              <w:rPr>
                <w:ins w:id="54106" w:author="pete jones" w:date="2022-01-04T12:05:00Z"/>
                <w:rFonts w:cs="Calibri"/>
                <w:color w:val="000000"/>
                <w:sz w:val="22"/>
                <w:szCs w:val="22"/>
              </w:rPr>
              <w:pPrChange w:id="54107" w:author="pete jones" w:date="2022-01-04T12:08:00Z">
                <w:pPr>
                  <w:keepNext/>
                </w:pPr>
              </w:pPrChange>
            </w:pPr>
          </w:p>
        </w:tc>
        <w:tc>
          <w:tcPr>
            <w:tcW w:w="692" w:type="dxa"/>
            <w:noWrap/>
            <w:vAlign w:val="center"/>
            <w:tcPrChange w:id="54108" w:author="pete jones" w:date="2022-01-04T12:08:00Z">
              <w:tcPr>
                <w:tcW w:w="692" w:type="dxa"/>
                <w:tcBorders>
                  <w:top w:val="single" w:sz="4" w:space="0" w:color="auto"/>
                  <w:left w:val="nil"/>
                  <w:bottom w:val="nil"/>
                  <w:right w:val="nil"/>
                </w:tcBorders>
                <w:noWrap/>
                <w:vAlign w:val="center"/>
              </w:tcPr>
            </w:tcPrChange>
          </w:tcPr>
          <w:p w14:paraId="0CCFF598" w14:textId="77777777" w:rsidR="00965D4E" w:rsidRPr="00FF6A71" w:rsidRDefault="00965D4E">
            <w:pPr>
              <w:spacing w:before="0" w:after="0" w:line="240" w:lineRule="auto"/>
              <w:rPr>
                <w:ins w:id="54109" w:author="pete jones" w:date="2022-01-04T12:05:00Z"/>
                <w:rFonts w:cs="Calibri"/>
                <w:color w:val="000000"/>
                <w:sz w:val="22"/>
                <w:szCs w:val="22"/>
              </w:rPr>
              <w:pPrChange w:id="54110" w:author="pete jones" w:date="2022-01-04T12:08:00Z">
                <w:pPr>
                  <w:keepNext/>
                </w:pPr>
              </w:pPrChange>
            </w:pPr>
          </w:p>
        </w:tc>
      </w:tr>
      <w:tr w:rsidR="00965D4E" w:rsidRPr="00FF6A71" w14:paraId="064E01EC" w14:textId="77777777" w:rsidTr="00965D4E">
        <w:trPr>
          <w:trHeight w:val="300"/>
          <w:jc w:val="center"/>
          <w:ins w:id="54111" w:author="pete jones" w:date="2022-01-04T12:05:00Z"/>
          <w:trPrChange w:id="54112" w:author="pete jones" w:date="2022-01-04T12:08:00Z">
            <w:trPr>
              <w:trHeight w:val="300"/>
              <w:jc w:val="center"/>
            </w:trPr>
          </w:trPrChange>
        </w:trPr>
        <w:tc>
          <w:tcPr>
            <w:tcW w:w="814" w:type="dxa"/>
            <w:vAlign w:val="center"/>
            <w:tcPrChange w:id="54113" w:author="pete jones" w:date="2022-01-04T12:08:00Z">
              <w:tcPr>
                <w:tcW w:w="814" w:type="dxa"/>
                <w:tcBorders>
                  <w:right w:val="single" w:sz="4" w:space="0" w:color="auto"/>
                </w:tcBorders>
                <w:vAlign w:val="center"/>
              </w:tcPr>
            </w:tcPrChange>
          </w:tcPr>
          <w:p w14:paraId="1D634C6F" w14:textId="77777777" w:rsidR="00965D4E" w:rsidRPr="00FF6A71" w:rsidRDefault="00965D4E">
            <w:pPr>
              <w:spacing w:before="0" w:after="0" w:line="240" w:lineRule="auto"/>
              <w:rPr>
                <w:ins w:id="54114" w:author="pete jones" w:date="2022-01-04T12:05:00Z"/>
                <w:rFonts w:cstheme="minorHAnsi"/>
                <w:b/>
                <w:bCs/>
              </w:rPr>
              <w:pPrChange w:id="54115" w:author="pete jones" w:date="2022-01-04T12:08:00Z">
                <w:pPr>
                  <w:keepNext/>
                </w:pPr>
              </w:pPrChange>
            </w:pPr>
            <w:ins w:id="54116" w:author="pete jones" w:date="2022-01-04T12:05:00Z">
              <w:r w:rsidRPr="00FF6A71">
                <w:rPr>
                  <w:rFonts w:cstheme="minorHAnsi"/>
                  <w:b/>
                  <w:bCs/>
                </w:rPr>
                <w:t>Count</w:t>
              </w:r>
            </w:ins>
          </w:p>
        </w:tc>
        <w:tc>
          <w:tcPr>
            <w:tcW w:w="814" w:type="dxa"/>
            <w:shd w:val="clear" w:color="auto" w:fill="auto"/>
            <w:noWrap/>
            <w:vAlign w:val="bottom"/>
            <w:tcPrChange w:id="54117" w:author="pete jones" w:date="2022-01-04T12:08:00Z">
              <w:tcPr>
                <w:tcW w:w="814" w:type="dxa"/>
                <w:tcBorders>
                  <w:top w:val="nil"/>
                  <w:left w:val="nil"/>
                  <w:bottom w:val="nil"/>
                  <w:right w:val="nil"/>
                </w:tcBorders>
                <w:shd w:val="clear" w:color="auto" w:fill="auto"/>
                <w:noWrap/>
                <w:vAlign w:val="bottom"/>
              </w:tcPr>
            </w:tcPrChange>
          </w:tcPr>
          <w:p w14:paraId="0577FADF" w14:textId="77777777" w:rsidR="00965D4E" w:rsidRPr="00FF6A71" w:rsidRDefault="00965D4E">
            <w:pPr>
              <w:spacing w:before="0" w:after="0" w:line="240" w:lineRule="auto"/>
              <w:rPr>
                <w:ins w:id="54118" w:author="pete jones" w:date="2022-01-04T12:05:00Z"/>
                <w:rFonts w:cs="Calibri"/>
                <w:color w:val="000000"/>
                <w:sz w:val="22"/>
                <w:szCs w:val="22"/>
              </w:rPr>
              <w:pPrChange w:id="54119" w:author="pete jones" w:date="2022-01-04T12:08:00Z">
                <w:pPr>
                  <w:keepNext/>
                </w:pPr>
              </w:pPrChange>
            </w:pPr>
          </w:p>
        </w:tc>
        <w:tc>
          <w:tcPr>
            <w:tcW w:w="814" w:type="dxa"/>
            <w:shd w:val="clear" w:color="auto" w:fill="auto"/>
            <w:noWrap/>
            <w:vAlign w:val="bottom"/>
            <w:tcPrChange w:id="54120" w:author="pete jones" w:date="2022-01-04T12:08:00Z">
              <w:tcPr>
                <w:tcW w:w="814" w:type="dxa"/>
                <w:tcBorders>
                  <w:top w:val="nil"/>
                  <w:left w:val="nil"/>
                  <w:bottom w:val="nil"/>
                  <w:right w:val="nil"/>
                </w:tcBorders>
                <w:shd w:val="clear" w:color="auto" w:fill="auto"/>
                <w:noWrap/>
                <w:vAlign w:val="bottom"/>
              </w:tcPr>
            </w:tcPrChange>
          </w:tcPr>
          <w:p w14:paraId="66DFE77E" w14:textId="77777777" w:rsidR="00965D4E" w:rsidRPr="00FF6A71" w:rsidRDefault="00965D4E">
            <w:pPr>
              <w:spacing w:before="0" w:after="0" w:line="240" w:lineRule="auto"/>
              <w:rPr>
                <w:ins w:id="54121" w:author="pete jones" w:date="2022-01-04T12:05:00Z"/>
                <w:rFonts w:cs="Calibri"/>
                <w:color w:val="000000"/>
                <w:sz w:val="22"/>
                <w:szCs w:val="22"/>
              </w:rPr>
              <w:pPrChange w:id="54122" w:author="pete jones" w:date="2022-01-04T12:08:00Z">
                <w:pPr>
                  <w:keepNext/>
                </w:pPr>
              </w:pPrChange>
            </w:pPr>
            <w:ins w:id="54123" w:author="pete jones" w:date="2022-01-04T12:05:00Z">
              <w:r w:rsidRPr="00FF6A71">
                <w:rPr>
                  <w:rFonts w:cs="Calibri"/>
                  <w:color w:val="000000"/>
                  <w:sz w:val="22"/>
                  <w:szCs w:val="22"/>
                </w:rPr>
                <w:t>1</w:t>
              </w:r>
            </w:ins>
          </w:p>
        </w:tc>
        <w:tc>
          <w:tcPr>
            <w:tcW w:w="814" w:type="dxa"/>
            <w:shd w:val="clear" w:color="auto" w:fill="auto"/>
            <w:noWrap/>
            <w:vAlign w:val="bottom"/>
            <w:tcPrChange w:id="54124" w:author="pete jones" w:date="2022-01-04T12:08:00Z">
              <w:tcPr>
                <w:tcW w:w="814" w:type="dxa"/>
                <w:tcBorders>
                  <w:top w:val="nil"/>
                  <w:left w:val="nil"/>
                  <w:bottom w:val="nil"/>
                  <w:right w:val="nil"/>
                </w:tcBorders>
                <w:shd w:val="clear" w:color="auto" w:fill="auto"/>
                <w:noWrap/>
                <w:vAlign w:val="bottom"/>
              </w:tcPr>
            </w:tcPrChange>
          </w:tcPr>
          <w:p w14:paraId="36C0CC9A" w14:textId="77777777" w:rsidR="00965D4E" w:rsidRPr="00FF6A71" w:rsidRDefault="00965D4E">
            <w:pPr>
              <w:spacing w:before="0" w:after="0" w:line="240" w:lineRule="auto"/>
              <w:rPr>
                <w:ins w:id="54125" w:author="pete jones" w:date="2022-01-04T12:05:00Z"/>
                <w:rFonts w:cs="Calibri"/>
                <w:color w:val="000000"/>
                <w:sz w:val="22"/>
                <w:szCs w:val="22"/>
              </w:rPr>
              <w:pPrChange w:id="54126" w:author="pete jones" w:date="2022-01-04T12:08:00Z">
                <w:pPr>
                  <w:keepNext/>
                </w:pPr>
              </w:pPrChange>
            </w:pPr>
            <w:ins w:id="54127" w:author="pete jones" w:date="2022-01-04T12:05:00Z">
              <w:r w:rsidRPr="00FF6A71">
                <w:rPr>
                  <w:rFonts w:cs="Calibri"/>
                  <w:color w:val="000000"/>
                  <w:sz w:val="22"/>
                  <w:szCs w:val="22"/>
                </w:rPr>
                <w:t>4</w:t>
              </w:r>
            </w:ins>
          </w:p>
        </w:tc>
        <w:tc>
          <w:tcPr>
            <w:tcW w:w="692" w:type="dxa"/>
            <w:shd w:val="clear" w:color="auto" w:fill="auto"/>
            <w:noWrap/>
            <w:vAlign w:val="bottom"/>
            <w:tcPrChange w:id="54128" w:author="pete jones" w:date="2022-01-04T12:08:00Z">
              <w:tcPr>
                <w:tcW w:w="692" w:type="dxa"/>
                <w:tcBorders>
                  <w:top w:val="nil"/>
                  <w:left w:val="nil"/>
                  <w:bottom w:val="nil"/>
                  <w:right w:val="nil"/>
                </w:tcBorders>
                <w:shd w:val="clear" w:color="auto" w:fill="auto"/>
                <w:noWrap/>
                <w:vAlign w:val="bottom"/>
              </w:tcPr>
            </w:tcPrChange>
          </w:tcPr>
          <w:p w14:paraId="1D760524" w14:textId="77777777" w:rsidR="00965D4E" w:rsidRPr="00FF6A71" w:rsidRDefault="00965D4E">
            <w:pPr>
              <w:spacing w:before="0" w:after="0" w:line="240" w:lineRule="auto"/>
              <w:rPr>
                <w:ins w:id="54129" w:author="pete jones" w:date="2022-01-04T12:05:00Z"/>
                <w:rFonts w:cs="Calibri"/>
                <w:color w:val="000000"/>
                <w:sz w:val="22"/>
                <w:szCs w:val="22"/>
              </w:rPr>
              <w:pPrChange w:id="54130" w:author="pete jones" w:date="2022-01-04T12:08:00Z">
                <w:pPr>
                  <w:keepNext/>
                </w:pPr>
              </w:pPrChange>
            </w:pPr>
          </w:p>
        </w:tc>
        <w:tc>
          <w:tcPr>
            <w:tcW w:w="692" w:type="dxa"/>
            <w:shd w:val="clear" w:color="auto" w:fill="auto"/>
            <w:noWrap/>
            <w:vAlign w:val="bottom"/>
            <w:tcPrChange w:id="54131" w:author="pete jones" w:date="2022-01-04T12:08:00Z">
              <w:tcPr>
                <w:tcW w:w="692" w:type="dxa"/>
                <w:tcBorders>
                  <w:top w:val="nil"/>
                  <w:left w:val="nil"/>
                  <w:bottom w:val="nil"/>
                  <w:right w:val="nil"/>
                </w:tcBorders>
                <w:shd w:val="clear" w:color="auto" w:fill="auto"/>
                <w:noWrap/>
                <w:vAlign w:val="bottom"/>
              </w:tcPr>
            </w:tcPrChange>
          </w:tcPr>
          <w:p w14:paraId="53AFFDB5" w14:textId="77777777" w:rsidR="00965D4E" w:rsidRPr="00FF6A71" w:rsidRDefault="00965D4E">
            <w:pPr>
              <w:spacing w:before="0" w:after="0" w:line="240" w:lineRule="auto"/>
              <w:rPr>
                <w:ins w:id="54132" w:author="pete jones" w:date="2022-01-04T12:05:00Z"/>
                <w:rFonts w:cs="Calibri"/>
                <w:color w:val="000000"/>
                <w:sz w:val="22"/>
                <w:szCs w:val="22"/>
              </w:rPr>
              <w:pPrChange w:id="54133" w:author="pete jones" w:date="2022-01-04T12:08:00Z">
                <w:pPr>
                  <w:keepNext/>
                </w:pPr>
              </w:pPrChange>
            </w:pPr>
            <w:ins w:id="54134" w:author="pete jones" w:date="2022-01-04T12:05:00Z">
              <w:r w:rsidRPr="00FF6A71">
                <w:rPr>
                  <w:rFonts w:cs="Calibri"/>
                  <w:color w:val="000000"/>
                  <w:sz w:val="22"/>
                  <w:szCs w:val="22"/>
                </w:rPr>
                <w:t>1</w:t>
              </w:r>
            </w:ins>
          </w:p>
        </w:tc>
        <w:tc>
          <w:tcPr>
            <w:tcW w:w="692" w:type="dxa"/>
            <w:noWrap/>
            <w:vAlign w:val="center"/>
            <w:tcPrChange w:id="54135" w:author="pete jones" w:date="2022-01-04T12:08:00Z">
              <w:tcPr>
                <w:tcW w:w="692" w:type="dxa"/>
                <w:tcBorders>
                  <w:top w:val="nil"/>
                  <w:left w:val="nil"/>
                  <w:bottom w:val="nil"/>
                  <w:right w:val="nil"/>
                </w:tcBorders>
                <w:noWrap/>
                <w:vAlign w:val="center"/>
              </w:tcPr>
            </w:tcPrChange>
          </w:tcPr>
          <w:p w14:paraId="21A4FB79" w14:textId="77777777" w:rsidR="00965D4E" w:rsidRPr="00FF6A71" w:rsidRDefault="00965D4E">
            <w:pPr>
              <w:spacing w:before="0" w:after="0" w:line="240" w:lineRule="auto"/>
              <w:rPr>
                <w:ins w:id="54136" w:author="pete jones" w:date="2022-01-04T12:05:00Z"/>
                <w:rFonts w:cs="Calibri"/>
                <w:color w:val="000000"/>
                <w:sz w:val="22"/>
                <w:szCs w:val="22"/>
              </w:rPr>
              <w:pPrChange w:id="54137" w:author="pete jones" w:date="2022-01-04T12:08:00Z">
                <w:pPr>
                  <w:keepNext/>
                </w:pPr>
              </w:pPrChange>
            </w:pPr>
          </w:p>
        </w:tc>
        <w:tc>
          <w:tcPr>
            <w:tcW w:w="692" w:type="dxa"/>
            <w:noWrap/>
            <w:vAlign w:val="center"/>
            <w:tcPrChange w:id="54138" w:author="pete jones" w:date="2022-01-04T12:08:00Z">
              <w:tcPr>
                <w:tcW w:w="692" w:type="dxa"/>
                <w:tcBorders>
                  <w:top w:val="nil"/>
                  <w:left w:val="nil"/>
                  <w:bottom w:val="nil"/>
                  <w:right w:val="nil"/>
                </w:tcBorders>
                <w:noWrap/>
                <w:vAlign w:val="center"/>
              </w:tcPr>
            </w:tcPrChange>
          </w:tcPr>
          <w:p w14:paraId="515007F4" w14:textId="77777777" w:rsidR="00965D4E" w:rsidRPr="00FF6A71" w:rsidRDefault="00965D4E">
            <w:pPr>
              <w:spacing w:before="0" w:after="0" w:line="240" w:lineRule="auto"/>
              <w:rPr>
                <w:ins w:id="54139" w:author="pete jones" w:date="2022-01-04T12:05:00Z"/>
                <w:rFonts w:cs="Calibri"/>
                <w:color w:val="000000"/>
                <w:sz w:val="22"/>
                <w:szCs w:val="22"/>
              </w:rPr>
              <w:pPrChange w:id="54140" w:author="pete jones" w:date="2022-01-04T12:08:00Z">
                <w:pPr>
                  <w:keepNext/>
                </w:pPr>
              </w:pPrChange>
            </w:pPr>
          </w:p>
        </w:tc>
      </w:tr>
    </w:tbl>
    <w:p w14:paraId="79AC6BE2" w14:textId="030E71E5" w:rsidR="00965D4E" w:rsidRPr="00FF6A71" w:rsidRDefault="00965D4E">
      <w:pPr>
        <w:jc w:val="left"/>
        <w:rPr>
          <w:ins w:id="54141" w:author="pete jones" w:date="2022-01-04T12:05:00Z"/>
        </w:rPr>
        <w:pPrChange w:id="54142" w:author="pete jones" w:date="2022-01-04T12:06:00Z">
          <w:pPr>
            <w:keepNext/>
            <w:jc w:val="left"/>
          </w:pPr>
        </w:pPrChange>
      </w:pPr>
      <w:ins w:id="54143" w:author="pete jones" w:date="2022-01-04T12:05:00Z">
        <w:r w:rsidRPr="00FF6A71">
          <w:t xml:space="preserve">Q14 Students engage and apply concepts in a </w:t>
        </w:r>
      </w:ins>
      <w:ins w:id="54144" w:author="pete jones" w:date="2022-04-01T15:27:00Z">
        <w:r w:rsidR="009D7356">
          <w:t>more profound</w:t>
        </w:r>
      </w:ins>
      <w:ins w:id="54145" w:author="pete jones" w:date="2022-01-04T12:05:00Z">
        <w:r w:rsidRPr="00FF6A71">
          <w:t>, more thorough way, leading to a greater understanding of the concepts.</w:t>
        </w:r>
      </w:ins>
    </w:p>
    <w:tbl>
      <w:tblPr>
        <w:tblStyle w:val="TableGrid"/>
        <w:tblW w:w="0" w:type="auto"/>
        <w:jc w:val="center"/>
        <w:tblLook w:val="04A0" w:firstRow="1" w:lastRow="0" w:firstColumn="1" w:lastColumn="0" w:noHBand="0" w:noVBand="1"/>
        <w:tblPrChange w:id="54146" w:author="pete jones" w:date="2022-01-04T12:08: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147">
          <w:tblGrid>
            <w:gridCol w:w="814"/>
            <w:gridCol w:w="814"/>
            <w:gridCol w:w="814"/>
            <w:gridCol w:w="814"/>
            <w:gridCol w:w="692"/>
            <w:gridCol w:w="692"/>
            <w:gridCol w:w="692"/>
            <w:gridCol w:w="692"/>
          </w:tblGrid>
        </w:tblGridChange>
      </w:tblGrid>
      <w:tr w:rsidR="00965D4E" w:rsidRPr="00FF6A71" w14:paraId="58BD5B7D" w14:textId="77777777" w:rsidTr="00965D4E">
        <w:trPr>
          <w:trHeight w:val="300"/>
          <w:jc w:val="center"/>
          <w:ins w:id="54148" w:author="pete jones" w:date="2022-01-04T12:05:00Z"/>
          <w:trPrChange w:id="54149" w:author="pete jones" w:date="2022-01-04T12:08:00Z">
            <w:trPr>
              <w:trHeight w:val="300"/>
              <w:jc w:val="center"/>
            </w:trPr>
          </w:trPrChange>
        </w:trPr>
        <w:tc>
          <w:tcPr>
            <w:tcW w:w="814" w:type="dxa"/>
            <w:shd w:val="clear" w:color="auto" w:fill="E7E6E6" w:themeFill="background2"/>
            <w:vAlign w:val="center"/>
            <w:tcPrChange w:id="54150" w:author="pete jones" w:date="2022-01-04T12:08:00Z">
              <w:tcPr>
                <w:tcW w:w="814" w:type="dxa"/>
                <w:tcBorders>
                  <w:bottom w:val="single" w:sz="4" w:space="0" w:color="auto"/>
                </w:tcBorders>
                <w:shd w:val="clear" w:color="auto" w:fill="E7E6E6" w:themeFill="background2"/>
                <w:vAlign w:val="center"/>
              </w:tcPr>
            </w:tcPrChange>
          </w:tcPr>
          <w:p w14:paraId="66B3C34C" w14:textId="77777777" w:rsidR="00965D4E" w:rsidRPr="00FF6A71" w:rsidRDefault="00965D4E">
            <w:pPr>
              <w:spacing w:before="0" w:after="0" w:line="240" w:lineRule="auto"/>
              <w:rPr>
                <w:ins w:id="54151" w:author="pete jones" w:date="2022-01-04T12:05:00Z"/>
                <w:rFonts w:cstheme="minorHAnsi"/>
                <w:b/>
                <w:bCs/>
              </w:rPr>
              <w:pPrChange w:id="54152" w:author="pete jones" w:date="2022-01-04T12:08:00Z">
                <w:pPr>
                  <w:keepNext/>
                </w:pPr>
              </w:pPrChange>
            </w:pPr>
            <w:ins w:id="54153" w:author="pete jones" w:date="2022-01-04T12:05:00Z">
              <w:r w:rsidRPr="00FF6A71">
                <w:rPr>
                  <w:rFonts w:cstheme="minorHAnsi"/>
                  <w:b/>
                  <w:bCs/>
                </w:rPr>
                <w:t>scale</w:t>
              </w:r>
            </w:ins>
          </w:p>
        </w:tc>
        <w:tc>
          <w:tcPr>
            <w:tcW w:w="814" w:type="dxa"/>
            <w:shd w:val="clear" w:color="auto" w:fill="E7E6E6" w:themeFill="background2"/>
            <w:noWrap/>
            <w:vAlign w:val="center"/>
            <w:tcPrChange w:id="54154" w:author="pete jones" w:date="2022-01-04T12:08:00Z">
              <w:tcPr>
                <w:tcW w:w="814" w:type="dxa"/>
                <w:tcBorders>
                  <w:bottom w:val="single" w:sz="4" w:space="0" w:color="auto"/>
                </w:tcBorders>
                <w:shd w:val="clear" w:color="auto" w:fill="E7E6E6" w:themeFill="background2"/>
                <w:noWrap/>
                <w:vAlign w:val="center"/>
              </w:tcPr>
            </w:tcPrChange>
          </w:tcPr>
          <w:p w14:paraId="195820BD" w14:textId="77777777" w:rsidR="00965D4E" w:rsidRPr="00FF6A71" w:rsidRDefault="00965D4E">
            <w:pPr>
              <w:spacing w:before="0" w:after="0" w:line="240" w:lineRule="auto"/>
              <w:rPr>
                <w:ins w:id="54155" w:author="pete jones" w:date="2022-01-04T12:05:00Z"/>
                <w:rFonts w:cstheme="minorHAnsi"/>
                <w:b/>
                <w:bCs/>
              </w:rPr>
              <w:pPrChange w:id="54156" w:author="pete jones" w:date="2022-01-04T12:08:00Z">
                <w:pPr>
                  <w:keepNext/>
                </w:pPr>
              </w:pPrChange>
            </w:pPr>
            <w:ins w:id="54157" w:author="pete jones" w:date="2022-01-04T12:05:00Z">
              <w:r w:rsidRPr="00FF6A71">
                <w:rPr>
                  <w:rFonts w:cstheme="minorHAnsi"/>
                  <w:b/>
                  <w:bCs/>
                </w:rPr>
                <w:t>1</w:t>
              </w:r>
            </w:ins>
          </w:p>
        </w:tc>
        <w:tc>
          <w:tcPr>
            <w:tcW w:w="814" w:type="dxa"/>
            <w:shd w:val="clear" w:color="auto" w:fill="E7E6E6" w:themeFill="background2"/>
            <w:noWrap/>
            <w:vAlign w:val="center"/>
            <w:tcPrChange w:id="54158" w:author="pete jones" w:date="2022-01-04T12:08:00Z">
              <w:tcPr>
                <w:tcW w:w="814" w:type="dxa"/>
                <w:tcBorders>
                  <w:bottom w:val="single" w:sz="4" w:space="0" w:color="auto"/>
                </w:tcBorders>
                <w:shd w:val="clear" w:color="auto" w:fill="E7E6E6" w:themeFill="background2"/>
                <w:noWrap/>
                <w:vAlign w:val="center"/>
              </w:tcPr>
            </w:tcPrChange>
          </w:tcPr>
          <w:p w14:paraId="64ECBC3D" w14:textId="77777777" w:rsidR="00965D4E" w:rsidRPr="00FF6A71" w:rsidRDefault="00965D4E">
            <w:pPr>
              <w:spacing w:before="0" w:after="0" w:line="240" w:lineRule="auto"/>
              <w:rPr>
                <w:ins w:id="54159" w:author="pete jones" w:date="2022-01-04T12:05:00Z"/>
                <w:rFonts w:cstheme="minorHAnsi"/>
                <w:b/>
                <w:bCs/>
              </w:rPr>
              <w:pPrChange w:id="54160" w:author="pete jones" w:date="2022-01-04T12:08:00Z">
                <w:pPr>
                  <w:keepNext/>
                </w:pPr>
              </w:pPrChange>
            </w:pPr>
            <w:ins w:id="54161" w:author="pete jones" w:date="2022-01-04T12:05:00Z">
              <w:r w:rsidRPr="00FF6A71">
                <w:rPr>
                  <w:rFonts w:cstheme="minorHAnsi"/>
                  <w:b/>
                  <w:bCs/>
                </w:rPr>
                <w:t>2</w:t>
              </w:r>
            </w:ins>
          </w:p>
        </w:tc>
        <w:tc>
          <w:tcPr>
            <w:tcW w:w="814" w:type="dxa"/>
            <w:shd w:val="clear" w:color="auto" w:fill="E7E6E6" w:themeFill="background2"/>
            <w:noWrap/>
            <w:vAlign w:val="center"/>
            <w:tcPrChange w:id="54162" w:author="pete jones" w:date="2022-01-04T12:08:00Z">
              <w:tcPr>
                <w:tcW w:w="814" w:type="dxa"/>
                <w:tcBorders>
                  <w:bottom w:val="single" w:sz="4" w:space="0" w:color="auto"/>
                </w:tcBorders>
                <w:shd w:val="clear" w:color="auto" w:fill="E7E6E6" w:themeFill="background2"/>
                <w:noWrap/>
                <w:vAlign w:val="center"/>
              </w:tcPr>
            </w:tcPrChange>
          </w:tcPr>
          <w:p w14:paraId="68FE583C" w14:textId="77777777" w:rsidR="00965D4E" w:rsidRPr="00FF6A71" w:rsidRDefault="00965D4E">
            <w:pPr>
              <w:spacing w:before="0" w:after="0" w:line="240" w:lineRule="auto"/>
              <w:rPr>
                <w:ins w:id="54163" w:author="pete jones" w:date="2022-01-04T12:05:00Z"/>
                <w:rFonts w:cstheme="minorHAnsi"/>
                <w:b/>
                <w:bCs/>
              </w:rPr>
              <w:pPrChange w:id="54164" w:author="pete jones" w:date="2022-01-04T12:08:00Z">
                <w:pPr>
                  <w:keepNext/>
                </w:pPr>
              </w:pPrChange>
            </w:pPr>
            <w:ins w:id="54165" w:author="pete jones" w:date="2022-01-04T12:05:00Z">
              <w:r w:rsidRPr="00FF6A71">
                <w:rPr>
                  <w:rFonts w:cstheme="minorHAnsi"/>
                  <w:b/>
                  <w:bCs/>
                </w:rPr>
                <w:t>3</w:t>
              </w:r>
            </w:ins>
          </w:p>
        </w:tc>
        <w:tc>
          <w:tcPr>
            <w:tcW w:w="692" w:type="dxa"/>
            <w:shd w:val="clear" w:color="auto" w:fill="E7E6E6" w:themeFill="background2"/>
            <w:noWrap/>
            <w:vAlign w:val="center"/>
            <w:tcPrChange w:id="54166" w:author="pete jones" w:date="2022-01-04T12:08:00Z">
              <w:tcPr>
                <w:tcW w:w="692" w:type="dxa"/>
                <w:tcBorders>
                  <w:bottom w:val="single" w:sz="4" w:space="0" w:color="auto"/>
                </w:tcBorders>
                <w:shd w:val="clear" w:color="auto" w:fill="E7E6E6" w:themeFill="background2"/>
                <w:noWrap/>
                <w:vAlign w:val="center"/>
              </w:tcPr>
            </w:tcPrChange>
          </w:tcPr>
          <w:p w14:paraId="008BDB1B" w14:textId="77777777" w:rsidR="00965D4E" w:rsidRPr="00FF6A71" w:rsidRDefault="00965D4E">
            <w:pPr>
              <w:spacing w:before="0" w:after="0" w:line="240" w:lineRule="auto"/>
              <w:rPr>
                <w:ins w:id="54167" w:author="pete jones" w:date="2022-01-04T12:05:00Z"/>
                <w:rFonts w:cstheme="minorHAnsi"/>
                <w:b/>
                <w:bCs/>
              </w:rPr>
              <w:pPrChange w:id="54168" w:author="pete jones" w:date="2022-01-04T12:08:00Z">
                <w:pPr>
                  <w:keepNext/>
                </w:pPr>
              </w:pPrChange>
            </w:pPr>
            <w:ins w:id="54169" w:author="pete jones" w:date="2022-01-04T12:05:00Z">
              <w:r w:rsidRPr="00FF6A71">
                <w:rPr>
                  <w:rFonts w:cstheme="minorHAnsi"/>
                  <w:b/>
                  <w:bCs/>
                </w:rPr>
                <w:t>4</w:t>
              </w:r>
            </w:ins>
          </w:p>
        </w:tc>
        <w:tc>
          <w:tcPr>
            <w:tcW w:w="692" w:type="dxa"/>
            <w:shd w:val="clear" w:color="auto" w:fill="E7E6E6" w:themeFill="background2"/>
            <w:noWrap/>
            <w:vAlign w:val="center"/>
            <w:tcPrChange w:id="54170" w:author="pete jones" w:date="2022-01-04T12:08:00Z">
              <w:tcPr>
                <w:tcW w:w="692" w:type="dxa"/>
                <w:tcBorders>
                  <w:bottom w:val="single" w:sz="4" w:space="0" w:color="auto"/>
                </w:tcBorders>
                <w:shd w:val="clear" w:color="auto" w:fill="E7E6E6" w:themeFill="background2"/>
                <w:noWrap/>
                <w:vAlign w:val="center"/>
              </w:tcPr>
            </w:tcPrChange>
          </w:tcPr>
          <w:p w14:paraId="10613E1A" w14:textId="77777777" w:rsidR="00965D4E" w:rsidRPr="00FF6A71" w:rsidRDefault="00965D4E">
            <w:pPr>
              <w:spacing w:before="0" w:after="0" w:line="240" w:lineRule="auto"/>
              <w:rPr>
                <w:ins w:id="54171" w:author="pete jones" w:date="2022-01-04T12:05:00Z"/>
                <w:rFonts w:cstheme="minorHAnsi"/>
                <w:b/>
                <w:bCs/>
              </w:rPr>
              <w:pPrChange w:id="54172" w:author="pete jones" w:date="2022-01-04T12:08:00Z">
                <w:pPr>
                  <w:keepNext/>
                </w:pPr>
              </w:pPrChange>
            </w:pPr>
            <w:ins w:id="54173" w:author="pete jones" w:date="2022-01-04T12:05:00Z">
              <w:r w:rsidRPr="00FF6A71">
                <w:rPr>
                  <w:rFonts w:cstheme="minorHAnsi"/>
                  <w:b/>
                  <w:bCs/>
                </w:rPr>
                <w:t>5</w:t>
              </w:r>
            </w:ins>
          </w:p>
        </w:tc>
        <w:tc>
          <w:tcPr>
            <w:tcW w:w="692" w:type="dxa"/>
            <w:shd w:val="clear" w:color="auto" w:fill="E7E6E6" w:themeFill="background2"/>
            <w:noWrap/>
            <w:vAlign w:val="center"/>
            <w:tcPrChange w:id="54174" w:author="pete jones" w:date="2022-01-04T12:08:00Z">
              <w:tcPr>
                <w:tcW w:w="692" w:type="dxa"/>
                <w:tcBorders>
                  <w:bottom w:val="single" w:sz="4" w:space="0" w:color="auto"/>
                </w:tcBorders>
                <w:shd w:val="clear" w:color="auto" w:fill="E7E6E6" w:themeFill="background2"/>
                <w:noWrap/>
                <w:vAlign w:val="center"/>
              </w:tcPr>
            </w:tcPrChange>
          </w:tcPr>
          <w:p w14:paraId="7D983420" w14:textId="77777777" w:rsidR="00965D4E" w:rsidRPr="00FF6A71" w:rsidRDefault="00965D4E">
            <w:pPr>
              <w:spacing w:before="0" w:after="0" w:line="240" w:lineRule="auto"/>
              <w:rPr>
                <w:ins w:id="54175" w:author="pete jones" w:date="2022-01-04T12:05:00Z"/>
                <w:rFonts w:cstheme="minorHAnsi"/>
                <w:b/>
                <w:bCs/>
              </w:rPr>
              <w:pPrChange w:id="54176" w:author="pete jones" w:date="2022-01-04T12:08:00Z">
                <w:pPr>
                  <w:keepNext/>
                </w:pPr>
              </w:pPrChange>
            </w:pPr>
            <w:ins w:id="54177" w:author="pete jones" w:date="2022-01-04T12:05:00Z">
              <w:r w:rsidRPr="00FF6A71">
                <w:rPr>
                  <w:rFonts w:cstheme="minorHAnsi"/>
                  <w:b/>
                  <w:bCs/>
                </w:rPr>
                <w:t>6</w:t>
              </w:r>
            </w:ins>
          </w:p>
        </w:tc>
        <w:tc>
          <w:tcPr>
            <w:tcW w:w="692" w:type="dxa"/>
            <w:shd w:val="clear" w:color="auto" w:fill="E7E6E6" w:themeFill="background2"/>
            <w:noWrap/>
            <w:vAlign w:val="center"/>
            <w:tcPrChange w:id="54178" w:author="pete jones" w:date="2022-01-04T12:08:00Z">
              <w:tcPr>
                <w:tcW w:w="692" w:type="dxa"/>
                <w:tcBorders>
                  <w:bottom w:val="single" w:sz="4" w:space="0" w:color="auto"/>
                </w:tcBorders>
                <w:shd w:val="clear" w:color="auto" w:fill="E7E6E6" w:themeFill="background2"/>
                <w:noWrap/>
                <w:vAlign w:val="center"/>
              </w:tcPr>
            </w:tcPrChange>
          </w:tcPr>
          <w:p w14:paraId="53149C4F" w14:textId="77777777" w:rsidR="00965D4E" w:rsidRPr="00FF6A71" w:rsidRDefault="00965D4E">
            <w:pPr>
              <w:spacing w:before="0" w:after="0" w:line="240" w:lineRule="auto"/>
              <w:rPr>
                <w:ins w:id="54179" w:author="pete jones" w:date="2022-01-04T12:05:00Z"/>
                <w:rFonts w:cstheme="minorHAnsi"/>
                <w:b/>
                <w:bCs/>
              </w:rPr>
              <w:pPrChange w:id="54180" w:author="pete jones" w:date="2022-01-04T12:08:00Z">
                <w:pPr>
                  <w:keepNext/>
                </w:pPr>
              </w:pPrChange>
            </w:pPr>
            <w:ins w:id="54181" w:author="pete jones" w:date="2022-01-04T12:05:00Z">
              <w:r w:rsidRPr="00FF6A71">
                <w:rPr>
                  <w:rFonts w:cstheme="minorHAnsi"/>
                  <w:b/>
                  <w:bCs/>
                </w:rPr>
                <w:t>7</w:t>
              </w:r>
            </w:ins>
          </w:p>
        </w:tc>
      </w:tr>
      <w:tr w:rsidR="00965D4E" w:rsidRPr="00FF6A71" w14:paraId="1204058F" w14:textId="77777777" w:rsidTr="00965D4E">
        <w:trPr>
          <w:trHeight w:val="300"/>
          <w:jc w:val="center"/>
          <w:ins w:id="54182" w:author="pete jones" w:date="2022-01-04T12:05:00Z"/>
          <w:trPrChange w:id="54183" w:author="pete jones" w:date="2022-01-04T12:08:00Z">
            <w:trPr>
              <w:trHeight w:val="300"/>
              <w:jc w:val="center"/>
            </w:trPr>
          </w:trPrChange>
        </w:trPr>
        <w:tc>
          <w:tcPr>
            <w:tcW w:w="814" w:type="dxa"/>
            <w:vAlign w:val="center"/>
            <w:tcPrChange w:id="54184" w:author="pete jones" w:date="2022-01-04T12:08:00Z">
              <w:tcPr>
                <w:tcW w:w="814" w:type="dxa"/>
                <w:tcBorders>
                  <w:right w:val="single" w:sz="4" w:space="0" w:color="auto"/>
                </w:tcBorders>
                <w:vAlign w:val="center"/>
              </w:tcPr>
            </w:tcPrChange>
          </w:tcPr>
          <w:p w14:paraId="736BAD9D" w14:textId="77777777" w:rsidR="00965D4E" w:rsidRPr="00FF6A71" w:rsidRDefault="00965D4E">
            <w:pPr>
              <w:spacing w:before="0" w:after="0" w:line="240" w:lineRule="auto"/>
              <w:rPr>
                <w:ins w:id="54185" w:author="pete jones" w:date="2022-01-04T12:05:00Z"/>
                <w:rFonts w:cstheme="minorHAnsi"/>
                <w:b/>
                <w:bCs/>
              </w:rPr>
              <w:pPrChange w:id="54186" w:author="pete jones" w:date="2022-01-04T12:08:00Z">
                <w:pPr>
                  <w:keepNext/>
                </w:pPr>
              </w:pPrChange>
            </w:pPr>
            <w:ins w:id="54187" w:author="pete jones" w:date="2022-01-04T12:05:00Z">
              <w:r w:rsidRPr="00FF6A71">
                <w:rPr>
                  <w:rFonts w:cstheme="minorHAnsi"/>
                  <w:b/>
                  <w:bCs/>
                </w:rPr>
                <w:t>%</w:t>
              </w:r>
            </w:ins>
          </w:p>
        </w:tc>
        <w:tc>
          <w:tcPr>
            <w:tcW w:w="814" w:type="dxa"/>
            <w:shd w:val="clear" w:color="auto" w:fill="auto"/>
            <w:noWrap/>
            <w:vAlign w:val="bottom"/>
            <w:tcPrChange w:id="54188" w:author="pete jones" w:date="2022-01-04T12:08:00Z">
              <w:tcPr>
                <w:tcW w:w="814" w:type="dxa"/>
                <w:tcBorders>
                  <w:top w:val="nil"/>
                  <w:left w:val="nil"/>
                  <w:bottom w:val="nil"/>
                  <w:right w:val="nil"/>
                </w:tcBorders>
                <w:shd w:val="clear" w:color="auto" w:fill="auto"/>
                <w:noWrap/>
                <w:vAlign w:val="bottom"/>
              </w:tcPr>
            </w:tcPrChange>
          </w:tcPr>
          <w:p w14:paraId="04F04CC3" w14:textId="77777777" w:rsidR="00965D4E" w:rsidRPr="00FF6A71" w:rsidRDefault="00965D4E">
            <w:pPr>
              <w:spacing w:before="0" w:after="0" w:line="240" w:lineRule="auto"/>
              <w:rPr>
                <w:ins w:id="54189" w:author="pete jones" w:date="2022-01-04T12:05:00Z"/>
                <w:rFonts w:cs="Calibri"/>
                <w:color w:val="000000"/>
                <w:sz w:val="22"/>
                <w:szCs w:val="22"/>
              </w:rPr>
              <w:pPrChange w:id="54190" w:author="pete jones" w:date="2022-01-04T12:08:00Z">
                <w:pPr>
                  <w:keepNext/>
                </w:pPr>
              </w:pPrChange>
            </w:pPr>
            <w:ins w:id="54191" w:author="pete jones" w:date="2022-01-04T12:05:00Z">
              <w:r w:rsidRPr="00FF6A71">
                <w:rPr>
                  <w:rFonts w:cs="Calibri"/>
                  <w:color w:val="000000"/>
                  <w:sz w:val="22"/>
                  <w:szCs w:val="22"/>
                </w:rPr>
                <w:t>17%</w:t>
              </w:r>
            </w:ins>
          </w:p>
        </w:tc>
        <w:tc>
          <w:tcPr>
            <w:tcW w:w="814" w:type="dxa"/>
            <w:shd w:val="clear" w:color="auto" w:fill="auto"/>
            <w:noWrap/>
            <w:vAlign w:val="bottom"/>
            <w:tcPrChange w:id="54192" w:author="pete jones" w:date="2022-01-04T12:08:00Z">
              <w:tcPr>
                <w:tcW w:w="814" w:type="dxa"/>
                <w:tcBorders>
                  <w:top w:val="nil"/>
                  <w:left w:val="nil"/>
                  <w:bottom w:val="nil"/>
                  <w:right w:val="nil"/>
                </w:tcBorders>
                <w:shd w:val="clear" w:color="auto" w:fill="auto"/>
                <w:noWrap/>
                <w:vAlign w:val="bottom"/>
              </w:tcPr>
            </w:tcPrChange>
          </w:tcPr>
          <w:p w14:paraId="11BD7789" w14:textId="77777777" w:rsidR="00965D4E" w:rsidRPr="00FF6A71" w:rsidRDefault="00965D4E">
            <w:pPr>
              <w:spacing w:before="0" w:after="0" w:line="240" w:lineRule="auto"/>
              <w:rPr>
                <w:ins w:id="54193" w:author="pete jones" w:date="2022-01-04T12:05:00Z"/>
                <w:rFonts w:cs="Calibri"/>
                <w:color w:val="000000"/>
                <w:sz w:val="22"/>
                <w:szCs w:val="22"/>
              </w:rPr>
              <w:pPrChange w:id="54194" w:author="pete jones" w:date="2022-01-04T12:08:00Z">
                <w:pPr>
                  <w:keepNext/>
                </w:pPr>
              </w:pPrChange>
            </w:pPr>
            <w:ins w:id="54195" w:author="pete jones" w:date="2022-01-04T12:05:00Z">
              <w:r w:rsidRPr="00FF6A71">
                <w:rPr>
                  <w:rFonts w:cs="Calibri"/>
                  <w:color w:val="000000"/>
                  <w:sz w:val="22"/>
                  <w:szCs w:val="22"/>
                </w:rPr>
                <w:t>50%</w:t>
              </w:r>
            </w:ins>
          </w:p>
        </w:tc>
        <w:tc>
          <w:tcPr>
            <w:tcW w:w="814" w:type="dxa"/>
            <w:shd w:val="clear" w:color="auto" w:fill="auto"/>
            <w:noWrap/>
            <w:vAlign w:val="bottom"/>
            <w:tcPrChange w:id="54196" w:author="pete jones" w:date="2022-01-04T12:08:00Z">
              <w:tcPr>
                <w:tcW w:w="814" w:type="dxa"/>
                <w:tcBorders>
                  <w:top w:val="nil"/>
                  <w:left w:val="nil"/>
                  <w:bottom w:val="nil"/>
                  <w:right w:val="nil"/>
                </w:tcBorders>
                <w:shd w:val="clear" w:color="auto" w:fill="auto"/>
                <w:noWrap/>
                <w:vAlign w:val="bottom"/>
              </w:tcPr>
            </w:tcPrChange>
          </w:tcPr>
          <w:p w14:paraId="2C9F7A11" w14:textId="77777777" w:rsidR="00965D4E" w:rsidRPr="00FF6A71" w:rsidRDefault="00965D4E">
            <w:pPr>
              <w:spacing w:before="0" w:after="0" w:line="240" w:lineRule="auto"/>
              <w:rPr>
                <w:ins w:id="54197" w:author="pete jones" w:date="2022-01-04T12:05:00Z"/>
                <w:rFonts w:cs="Calibri"/>
                <w:color w:val="000000"/>
                <w:sz w:val="22"/>
                <w:szCs w:val="22"/>
              </w:rPr>
              <w:pPrChange w:id="54198" w:author="pete jones" w:date="2022-01-04T12:08:00Z">
                <w:pPr>
                  <w:keepNext/>
                </w:pPr>
              </w:pPrChange>
            </w:pPr>
            <w:ins w:id="54199" w:author="pete jones" w:date="2022-01-04T12:05:00Z">
              <w:r w:rsidRPr="00FF6A71">
                <w:rPr>
                  <w:rFonts w:cs="Calibri"/>
                  <w:color w:val="000000"/>
                  <w:sz w:val="22"/>
                  <w:szCs w:val="22"/>
                </w:rPr>
                <w:t>17%</w:t>
              </w:r>
            </w:ins>
          </w:p>
        </w:tc>
        <w:tc>
          <w:tcPr>
            <w:tcW w:w="692" w:type="dxa"/>
            <w:shd w:val="clear" w:color="auto" w:fill="auto"/>
            <w:noWrap/>
            <w:vAlign w:val="bottom"/>
            <w:tcPrChange w:id="54200" w:author="pete jones" w:date="2022-01-04T12:08:00Z">
              <w:tcPr>
                <w:tcW w:w="692" w:type="dxa"/>
                <w:tcBorders>
                  <w:top w:val="nil"/>
                  <w:left w:val="nil"/>
                  <w:bottom w:val="nil"/>
                  <w:right w:val="nil"/>
                </w:tcBorders>
                <w:shd w:val="clear" w:color="auto" w:fill="auto"/>
                <w:noWrap/>
                <w:vAlign w:val="bottom"/>
              </w:tcPr>
            </w:tcPrChange>
          </w:tcPr>
          <w:p w14:paraId="7D1AB9F6" w14:textId="77777777" w:rsidR="00965D4E" w:rsidRPr="00FF6A71" w:rsidRDefault="00965D4E">
            <w:pPr>
              <w:spacing w:before="0" w:after="0" w:line="240" w:lineRule="auto"/>
              <w:rPr>
                <w:ins w:id="54201" w:author="pete jones" w:date="2022-01-04T12:05:00Z"/>
                <w:rFonts w:cs="Calibri"/>
                <w:color w:val="000000"/>
                <w:sz w:val="22"/>
                <w:szCs w:val="22"/>
              </w:rPr>
              <w:pPrChange w:id="54202" w:author="pete jones" w:date="2022-01-04T12:08:00Z">
                <w:pPr>
                  <w:keepNext/>
                </w:pPr>
              </w:pPrChange>
            </w:pPr>
          </w:p>
        </w:tc>
        <w:tc>
          <w:tcPr>
            <w:tcW w:w="692" w:type="dxa"/>
            <w:shd w:val="clear" w:color="auto" w:fill="auto"/>
            <w:noWrap/>
            <w:vAlign w:val="bottom"/>
            <w:tcPrChange w:id="54203" w:author="pete jones" w:date="2022-01-04T12:08:00Z">
              <w:tcPr>
                <w:tcW w:w="692" w:type="dxa"/>
                <w:tcBorders>
                  <w:top w:val="nil"/>
                  <w:left w:val="nil"/>
                  <w:bottom w:val="nil"/>
                  <w:right w:val="nil"/>
                </w:tcBorders>
                <w:shd w:val="clear" w:color="auto" w:fill="auto"/>
                <w:noWrap/>
                <w:vAlign w:val="bottom"/>
              </w:tcPr>
            </w:tcPrChange>
          </w:tcPr>
          <w:p w14:paraId="055CFFC4" w14:textId="77777777" w:rsidR="00965D4E" w:rsidRPr="00FF6A71" w:rsidRDefault="00965D4E">
            <w:pPr>
              <w:spacing w:before="0" w:after="0" w:line="240" w:lineRule="auto"/>
              <w:rPr>
                <w:ins w:id="54204" w:author="pete jones" w:date="2022-01-04T12:05:00Z"/>
                <w:rFonts w:cs="Calibri"/>
                <w:color w:val="000000"/>
                <w:sz w:val="22"/>
                <w:szCs w:val="22"/>
              </w:rPr>
              <w:pPrChange w:id="54205" w:author="pete jones" w:date="2022-01-04T12:08:00Z">
                <w:pPr>
                  <w:keepNext/>
                </w:pPr>
              </w:pPrChange>
            </w:pPr>
            <w:ins w:id="54206" w:author="pete jones" w:date="2022-01-04T12:05:00Z">
              <w:r w:rsidRPr="00FF6A71">
                <w:rPr>
                  <w:rFonts w:cs="Calibri"/>
                  <w:color w:val="000000"/>
                  <w:sz w:val="22"/>
                  <w:szCs w:val="22"/>
                </w:rPr>
                <w:t>17%</w:t>
              </w:r>
            </w:ins>
          </w:p>
        </w:tc>
        <w:tc>
          <w:tcPr>
            <w:tcW w:w="692" w:type="dxa"/>
            <w:noWrap/>
            <w:vAlign w:val="center"/>
            <w:tcPrChange w:id="54207" w:author="pete jones" w:date="2022-01-04T12:08:00Z">
              <w:tcPr>
                <w:tcW w:w="692" w:type="dxa"/>
                <w:tcBorders>
                  <w:top w:val="single" w:sz="4" w:space="0" w:color="auto"/>
                  <w:left w:val="nil"/>
                  <w:bottom w:val="nil"/>
                  <w:right w:val="nil"/>
                </w:tcBorders>
                <w:noWrap/>
                <w:vAlign w:val="center"/>
              </w:tcPr>
            </w:tcPrChange>
          </w:tcPr>
          <w:p w14:paraId="5BCCBD2C" w14:textId="77777777" w:rsidR="00965D4E" w:rsidRPr="00FF6A71" w:rsidRDefault="00965D4E">
            <w:pPr>
              <w:spacing w:before="0" w:after="0" w:line="240" w:lineRule="auto"/>
              <w:rPr>
                <w:ins w:id="54208" w:author="pete jones" w:date="2022-01-04T12:05:00Z"/>
                <w:rFonts w:cs="Calibri"/>
                <w:color w:val="000000"/>
                <w:sz w:val="22"/>
                <w:szCs w:val="22"/>
              </w:rPr>
              <w:pPrChange w:id="54209" w:author="pete jones" w:date="2022-01-04T12:08:00Z">
                <w:pPr>
                  <w:keepNext/>
                </w:pPr>
              </w:pPrChange>
            </w:pPr>
          </w:p>
        </w:tc>
        <w:tc>
          <w:tcPr>
            <w:tcW w:w="692" w:type="dxa"/>
            <w:noWrap/>
            <w:vAlign w:val="center"/>
            <w:tcPrChange w:id="54210" w:author="pete jones" w:date="2022-01-04T12:08:00Z">
              <w:tcPr>
                <w:tcW w:w="692" w:type="dxa"/>
                <w:tcBorders>
                  <w:top w:val="single" w:sz="4" w:space="0" w:color="auto"/>
                  <w:left w:val="nil"/>
                  <w:bottom w:val="nil"/>
                  <w:right w:val="nil"/>
                </w:tcBorders>
                <w:noWrap/>
                <w:vAlign w:val="center"/>
              </w:tcPr>
            </w:tcPrChange>
          </w:tcPr>
          <w:p w14:paraId="588218F3" w14:textId="77777777" w:rsidR="00965D4E" w:rsidRPr="00FF6A71" w:rsidRDefault="00965D4E">
            <w:pPr>
              <w:spacing w:before="0" w:after="0" w:line="240" w:lineRule="auto"/>
              <w:rPr>
                <w:ins w:id="54211" w:author="pete jones" w:date="2022-01-04T12:05:00Z"/>
                <w:rFonts w:cs="Calibri"/>
                <w:color w:val="000000"/>
                <w:sz w:val="22"/>
                <w:szCs w:val="22"/>
              </w:rPr>
              <w:pPrChange w:id="54212" w:author="pete jones" w:date="2022-01-04T12:08:00Z">
                <w:pPr>
                  <w:keepNext/>
                </w:pPr>
              </w:pPrChange>
            </w:pPr>
          </w:p>
        </w:tc>
      </w:tr>
      <w:tr w:rsidR="00965D4E" w:rsidRPr="00FF6A71" w14:paraId="17BAE33B" w14:textId="77777777" w:rsidTr="00965D4E">
        <w:trPr>
          <w:trHeight w:val="300"/>
          <w:jc w:val="center"/>
          <w:ins w:id="54213" w:author="pete jones" w:date="2022-01-04T12:05:00Z"/>
          <w:trPrChange w:id="54214" w:author="pete jones" w:date="2022-01-04T12:08:00Z">
            <w:trPr>
              <w:trHeight w:val="300"/>
              <w:jc w:val="center"/>
            </w:trPr>
          </w:trPrChange>
        </w:trPr>
        <w:tc>
          <w:tcPr>
            <w:tcW w:w="814" w:type="dxa"/>
            <w:vAlign w:val="center"/>
            <w:tcPrChange w:id="54215" w:author="pete jones" w:date="2022-01-04T12:08:00Z">
              <w:tcPr>
                <w:tcW w:w="814" w:type="dxa"/>
                <w:tcBorders>
                  <w:right w:val="single" w:sz="4" w:space="0" w:color="auto"/>
                </w:tcBorders>
                <w:vAlign w:val="center"/>
              </w:tcPr>
            </w:tcPrChange>
          </w:tcPr>
          <w:p w14:paraId="3F560C47" w14:textId="77777777" w:rsidR="00965D4E" w:rsidRPr="00FF6A71" w:rsidRDefault="00965D4E">
            <w:pPr>
              <w:spacing w:before="0" w:after="0" w:line="240" w:lineRule="auto"/>
              <w:rPr>
                <w:ins w:id="54216" w:author="pete jones" w:date="2022-01-04T12:05:00Z"/>
                <w:rFonts w:cstheme="minorHAnsi"/>
                <w:b/>
                <w:bCs/>
              </w:rPr>
              <w:pPrChange w:id="54217" w:author="pete jones" w:date="2022-01-04T12:08:00Z">
                <w:pPr>
                  <w:keepNext/>
                </w:pPr>
              </w:pPrChange>
            </w:pPr>
            <w:ins w:id="54218" w:author="pete jones" w:date="2022-01-04T12:05:00Z">
              <w:r w:rsidRPr="00FF6A71">
                <w:rPr>
                  <w:rFonts w:cstheme="minorHAnsi"/>
                  <w:b/>
                  <w:bCs/>
                </w:rPr>
                <w:t>Count</w:t>
              </w:r>
            </w:ins>
          </w:p>
        </w:tc>
        <w:tc>
          <w:tcPr>
            <w:tcW w:w="814" w:type="dxa"/>
            <w:shd w:val="clear" w:color="auto" w:fill="auto"/>
            <w:noWrap/>
            <w:vAlign w:val="bottom"/>
            <w:tcPrChange w:id="54219" w:author="pete jones" w:date="2022-01-04T12:08:00Z">
              <w:tcPr>
                <w:tcW w:w="814" w:type="dxa"/>
                <w:tcBorders>
                  <w:top w:val="nil"/>
                  <w:left w:val="nil"/>
                  <w:bottom w:val="nil"/>
                  <w:right w:val="nil"/>
                </w:tcBorders>
                <w:shd w:val="clear" w:color="auto" w:fill="auto"/>
                <w:noWrap/>
                <w:vAlign w:val="bottom"/>
              </w:tcPr>
            </w:tcPrChange>
          </w:tcPr>
          <w:p w14:paraId="6321C4A6" w14:textId="77777777" w:rsidR="00965D4E" w:rsidRPr="00FF6A71" w:rsidRDefault="00965D4E">
            <w:pPr>
              <w:spacing w:before="0" w:after="0" w:line="240" w:lineRule="auto"/>
              <w:rPr>
                <w:ins w:id="54220" w:author="pete jones" w:date="2022-01-04T12:05:00Z"/>
                <w:rFonts w:cs="Calibri"/>
                <w:color w:val="000000"/>
                <w:sz w:val="22"/>
                <w:szCs w:val="22"/>
              </w:rPr>
              <w:pPrChange w:id="54221" w:author="pete jones" w:date="2022-01-04T12:08:00Z">
                <w:pPr>
                  <w:keepNext/>
                </w:pPr>
              </w:pPrChange>
            </w:pPr>
            <w:ins w:id="54222" w:author="pete jones" w:date="2022-01-04T12:05:00Z">
              <w:r w:rsidRPr="00FF6A71">
                <w:rPr>
                  <w:rFonts w:cs="Calibri"/>
                  <w:color w:val="000000"/>
                  <w:sz w:val="22"/>
                  <w:szCs w:val="22"/>
                </w:rPr>
                <w:t>1</w:t>
              </w:r>
            </w:ins>
          </w:p>
        </w:tc>
        <w:tc>
          <w:tcPr>
            <w:tcW w:w="814" w:type="dxa"/>
            <w:shd w:val="clear" w:color="auto" w:fill="auto"/>
            <w:noWrap/>
            <w:vAlign w:val="bottom"/>
            <w:tcPrChange w:id="54223" w:author="pete jones" w:date="2022-01-04T12:08:00Z">
              <w:tcPr>
                <w:tcW w:w="814" w:type="dxa"/>
                <w:tcBorders>
                  <w:top w:val="nil"/>
                  <w:left w:val="nil"/>
                  <w:bottom w:val="nil"/>
                  <w:right w:val="nil"/>
                </w:tcBorders>
                <w:shd w:val="clear" w:color="auto" w:fill="auto"/>
                <w:noWrap/>
                <w:vAlign w:val="bottom"/>
              </w:tcPr>
            </w:tcPrChange>
          </w:tcPr>
          <w:p w14:paraId="218211BD" w14:textId="77777777" w:rsidR="00965D4E" w:rsidRPr="00FF6A71" w:rsidRDefault="00965D4E">
            <w:pPr>
              <w:spacing w:before="0" w:after="0" w:line="240" w:lineRule="auto"/>
              <w:rPr>
                <w:ins w:id="54224" w:author="pete jones" w:date="2022-01-04T12:05:00Z"/>
                <w:rFonts w:cs="Calibri"/>
                <w:color w:val="000000"/>
                <w:sz w:val="22"/>
                <w:szCs w:val="22"/>
              </w:rPr>
              <w:pPrChange w:id="54225" w:author="pete jones" w:date="2022-01-04T12:08:00Z">
                <w:pPr>
                  <w:keepNext/>
                </w:pPr>
              </w:pPrChange>
            </w:pPr>
            <w:ins w:id="54226" w:author="pete jones" w:date="2022-01-04T12:05:00Z">
              <w:r w:rsidRPr="00FF6A71">
                <w:rPr>
                  <w:rFonts w:cs="Calibri"/>
                  <w:color w:val="000000"/>
                  <w:sz w:val="22"/>
                  <w:szCs w:val="22"/>
                </w:rPr>
                <w:t>3</w:t>
              </w:r>
            </w:ins>
          </w:p>
        </w:tc>
        <w:tc>
          <w:tcPr>
            <w:tcW w:w="814" w:type="dxa"/>
            <w:shd w:val="clear" w:color="auto" w:fill="auto"/>
            <w:noWrap/>
            <w:vAlign w:val="bottom"/>
            <w:tcPrChange w:id="54227" w:author="pete jones" w:date="2022-01-04T12:08:00Z">
              <w:tcPr>
                <w:tcW w:w="814" w:type="dxa"/>
                <w:tcBorders>
                  <w:top w:val="nil"/>
                  <w:left w:val="nil"/>
                  <w:bottom w:val="nil"/>
                  <w:right w:val="nil"/>
                </w:tcBorders>
                <w:shd w:val="clear" w:color="auto" w:fill="auto"/>
                <w:noWrap/>
                <w:vAlign w:val="bottom"/>
              </w:tcPr>
            </w:tcPrChange>
          </w:tcPr>
          <w:p w14:paraId="15EF35B0" w14:textId="77777777" w:rsidR="00965D4E" w:rsidRPr="00FF6A71" w:rsidRDefault="00965D4E">
            <w:pPr>
              <w:spacing w:before="0" w:after="0" w:line="240" w:lineRule="auto"/>
              <w:rPr>
                <w:ins w:id="54228" w:author="pete jones" w:date="2022-01-04T12:05:00Z"/>
                <w:rFonts w:cs="Calibri"/>
                <w:color w:val="000000"/>
                <w:sz w:val="22"/>
                <w:szCs w:val="22"/>
              </w:rPr>
              <w:pPrChange w:id="54229" w:author="pete jones" w:date="2022-01-04T12:08:00Z">
                <w:pPr>
                  <w:keepNext/>
                </w:pPr>
              </w:pPrChange>
            </w:pPr>
            <w:ins w:id="54230" w:author="pete jones" w:date="2022-01-04T12:05:00Z">
              <w:r w:rsidRPr="00FF6A71">
                <w:rPr>
                  <w:rFonts w:cs="Calibri"/>
                  <w:color w:val="000000"/>
                  <w:sz w:val="22"/>
                  <w:szCs w:val="22"/>
                </w:rPr>
                <w:t>1</w:t>
              </w:r>
            </w:ins>
          </w:p>
        </w:tc>
        <w:tc>
          <w:tcPr>
            <w:tcW w:w="692" w:type="dxa"/>
            <w:shd w:val="clear" w:color="auto" w:fill="auto"/>
            <w:noWrap/>
            <w:vAlign w:val="bottom"/>
            <w:tcPrChange w:id="54231" w:author="pete jones" w:date="2022-01-04T12:08:00Z">
              <w:tcPr>
                <w:tcW w:w="692" w:type="dxa"/>
                <w:tcBorders>
                  <w:top w:val="nil"/>
                  <w:left w:val="nil"/>
                  <w:bottom w:val="nil"/>
                  <w:right w:val="nil"/>
                </w:tcBorders>
                <w:shd w:val="clear" w:color="auto" w:fill="auto"/>
                <w:noWrap/>
                <w:vAlign w:val="bottom"/>
              </w:tcPr>
            </w:tcPrChange>
          </w:tcPr>
          <w:p w14:paraId="14EB52FE" w14:textId="77777777" w:rsidR="00965D4E" w:rsidRPr="00FF6A71" w:rsidRDefault="00965D4E">
            <w:pPr>
              <w:spacing w:before="0" w:after="0" w:line="240" w:lineRule="auto"/>
              <w:rPr>
                <w:ins w:id="54232" w:author="pete jones" w:date="2022-01-04T12:05:00Z"/>
                <w:rFonts w:cs="Calibri"/>
                <w:color w:val="000000"/>
                <w:sz w:val="22"/>
                <w:szCs w:val="22"/>
              </w:rPr>
              <w:pPrChange w:id="54233" w:author="pete jones" w:date="2022-01-04T12:08:00Z">
                <w:pPr>
                  <w:keepNext/>
                </w:pPr>
              </w:pPrChange>
            </w:pPr>
          </w:p>
        </w:tc>
        <w:tc>
          <w:tcPr>
            <w:tcW w:w="692" w:type="dxa"/>
            <w:shd w:val="clear" w:color="auto" w:fill="auto"/>
            <w:noWrap/>
            <w:vAlign w:val="bottom"/>
            <w:tcPrChange w:id="54234" w:author="pete jones" w:date="2022-01-04T12:08:00Z">
              <w:tcPr>
                <w:tcW w:w="692" w:type="dxa"/>
                <w:tcBorders>
                  <w:top w:val="nil"/>
                  <w:left w:val="nil"/>
                  <w:bottom w:val="nil"/>
                  <w:right w:val="nil"/>
                </w:tcBorders>
                <w:shd w:val="clear" w:color="auto" w:fill="auto"/>
                <w:noWrap/>
                <w:vAlign w:val="bottom"/>
              </w:tcPr>
            </w:tcPrChange>
          </w:tcPr>
          <w:p w14:paraId="22DB9AA4" w14:textId="77777777" w:rsidR="00965D4E" w:rsidRPr="00FF6A71" w:rsidRDefault="00965D4E">
            <w:pPr>
              <w:spacing w:before="0" w:after="0" w:line="240" w:lineRule="auto"/>
              <w:rPr>
                <w:ins w:id="54235" w:author="pete jones" w:date="2022-01-04T12:05:00Z"/>
                <w:rFonts w:cs="Calibri"/>
                <w:color w:val="000000"/>
                <w:sz w:val="22"/>
                <w:szCs w:val="22"/>
              </w:rPr>
              <w:pPrChange w:id="54236" w:author="pete jones" w:date="2022-01-04T12:08:00Z">
                <w:pPr>
                  <w:keepNext/>
                </w:pPr>
              </w:pPrChange>
            </w:pPr>
            <w:ins w:id="54237" w:author="pete jones" w:date="2022-01-04T12:05:00Z">
              <w:r w:rsidRPr="00FF6A71">
                <w:rPr>
                  <w:rFonts w:cs="Calibri"/>
                  <w:color w:val="000000"/>
                  <w:sz w:val="22"/>
                  <w:szCs w:val="22"/>
                </w:rPr>
                <w:t>1</w:t>
              </w:r>
            </w:ins>
          </w:p>
        </w:tc>
        <w:tc>
          <w:tcPr>
            <w:tcW w:w="692" w:type="dxa"/>
            <w:noWrap/>
            <w:vAlign w:val="center"/>
            <w:tcPrChange w:id="54238" w:author="pete jones" w:date="2022-01-04T12:08:00Z">
              <w:tcPr>
                <w:tcW w:w="692" w:type="dxa"/>
                <w:tcBorders>
                  <w:top w:val="nil"/>
                  <w:left w:val="nil"/>
                  <w:bottom w:val="nil"/>
                  <w:right w:val="nil"/>
                </w:tcBorders>
                <w:noWrap/>
                <w:vAlign w:val="center"/>
              </w:tcPr>
            </w:tcPrChange>
          </w:tcPr>
          <w:p w14:paraId="5DC83A2D" w14:textId="77777777" w:rsidR="00965D4E" w:rsidRPr="00FF6A71" w:rsidRDefault="00965D4E">
            <w:pPr>
              <w:spacing w:before="0" w:after="0" w:line="240" w:lineRule="auto"/>
              <w:rPr>
                <w:ins w:id="54239" w:author="pete jones" w:date="2022-01-04T12:05:00Z"/>
                <w:rFonts w:cs="Calibri"/>
                <w:color w:val="000000"/>
                <w:sz w:val="22"/>
                <w:szCs w:val="22"/>
              </w:rPr>
              <w:pPrChange w:id="54240" w:author="pete jones" w:date="2022-01-04T12:08:00Z">
                <w:pPr>
                  <w:keepNext/>
                </w:pPr>
              </w:pPrChange>
            </w:pPr>
          </w:p>
        </w:tc>
        <w:tc>
          <w:tcPr>
            <w:tcW w:w="692" w:type="dxa"/>
            <w:noWrap/>
            <w:vAlign w:val="center"/>
            <w:tcPrChange w:id="54241" w:author="pete jones" w:date="2022-01-04T12:08:00Z">
              <w:tcPr>
                <w:tcW w:w="692" w:type="dxa"/>
                <w:tcBorders>
                  <w:top w:val="nil"/>
                  <w:left w:val="nil"/>
                  <w:bottom w:val="nil"/>
                  <w:right w:val="nil"/>
                </w:tcBorders>
                <w:noWrap/>
                <w:vAlign w:val="center"/>
              </w:tcPr>
            </w:tcPrChange>
          </w:tcPr>
          <w:p w14:paraId="656CBDD1" w14:textId="77777777" w:rsidR="00965D4E" w:rsidRPr="00FF6A71" w:rsidRDefault="00965D4E">
            <w:pPr>
              <w:spacing w:before="0" w:after="0" w:line="240" w:lineRule="auto"/>
              <w:rPr>
                <w:ins w:id="54242" w:author="pete jones" w:date="2022-01-04T12:05:00Z"/>
                <w:rFonts w:cs="Calibri"/>
                <w:color w:val="000000"/>
                <w:sz w:val="22"/>
                <w:szCs w:val="22"/>
              </w:rPr>
              <w:pPrChange w:id="54243" w:author="pete jones" w:date="2022-01-04T12:08:00Z">
                <w:pPr>
                  <w:keepNext/>
                </w:pPr>
              </w:pPrChange>
            </w:pPr>
          </w:p>
        </w:tc>
      </w:tr>
    </w:tbl>
    <w:p w14:paraId="77ABFBE9" w14:textId="3400C912" w:rsidR="00965D4E" w:rsidRPr="00FF6A71" w:rsidRDefault="00965D4E">
      <w:pPr>
        <w:jc w:val="left"/>
        <w:rPr>
          <w:ins w:id="54244" w:author="pete jones" w:date="2022-01-04T12:05:00Z"/>
        </w:rPr>
        <w:pPrChange w:id="54245" w:author="pete jones" w:date="2022-01-04T12:06:00Z">
          <w:pPr>
            <w:keepNext/>
            <w:jc w:val="left"/>
          </w:pPr>
        </w:pPrChange>
      </w:pPr>
      <w:ins w:id="54246" w:author="pete jones" w:date="2022-01-04T12:05:00Z">
        <w:r w:rsidRPr="00FF6A71">
          <w:lastRenderedPageBreak/>
          <w:t xml:space="preserve">Q15 STEM is creative and adaptable, making it accessible to pupils of all </w:t>
        </w:r>
      </w:ins>
      <w:ins w:id="54247" w:author="pete jones" w:date="2022-04-01T14:37:00Z">
        <w:r w:rsidR="00580BEA">
          <w:t>ability levels</w:t>
        </w:r>
      </w:ins>
      <w:ins w:id="54248" w:author="pete jones" w:date="2022-01-04T12:05:00Z">
        <w:r w:rsidRPr="00FF6A71">
          <w:t>. Even within one team, various ability levels can work together and learn together</w:t>
        </w:r>
      </w:ins>
    </w:p>
    <w:tbl>
      <w:tblPr>
        <w:tblStyle w:val="TableGrid"/>
        <w:tblW w:w="0" w:type="auto"/>
        <w:jc w:val="center"/>
        <w:tblLook w:val="04A0" w:firstRow="1" w:lastRow="0" w:firstColumn="1" w:lastColumn="0" w:noHBand="0" w:noVBand="1"/>
        <w:tblPrChange w:id="54249" w:author="pete jones" w:date="2022-01-04T12:09: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250">
          <w:tblGrid>
            <w:gridCol w:w="814"/>
            <w:gridCol w:w="814"/>
            <w:gridCol w:w="814"/>
            <w:gridCol w:w="814"/>
            <w:gridCol w:w="692"/>
            <w:gridCol w:w="692"/>
            <w:gridCol w:w="692"/>
            <w:gridCol w:w="692"/>
          </w:tblGrid>
        </w:tblGridChange>
      </w:tblGrid>
      <w:tr w:rsidR="00965D4E" w:rsidRPr="00FF6A71" w14:paraId="04700F43" w14:textId="77777777" w:rsidTr="00965D4E">
        <w:trPr>
          <w:trHeight w:val="300"/>
          <w:jc w:val="center"/>
          <w:ins w:id="54251" w:author="pete jones" w:date="2022-01-04T12:05:00Z"/>
          <w:trPrChange w:id="54252" w:author="pete jones" w:date="2022-01-04T12:09:00Z">
            <w:trPr>
              <w:trHeight w:val="300"/>
              <w:jc w:val="center"/>
            </w:trPr>
          </w:trPrChange>
        </w:trPr>
        <w:tc>
          <w:tcPr>
            <w:tcW w:w="814" w:type="dxa"/>
            <w:shd w:val="clear" w:color="auto" w:fill="E7E6E6" w:themeFill="background2"/>
            <w:vAlign w:val="center"/>
            <w:tcPrChange w:id="54253" w:author="pete jones" w:date="2022-01-04T12:09:00Z">
              <w:tcPr>
                <w:tcW w:w="814" w:type="dxa"/>
                <w:tcBorders>
                  <w:bottom w:val="single" w:sz="4" w:space="0" w:color="auto"/>
                </w:tcBorders>
                <w:shd w:val="clear" w:color="auto" w:fill="E7E6E6" w:themeFill="background2"/>
                <w:vAlign w:val="center"/>
              </w:tcPr>
            </w:tcPrChange>
          </w:tcPr>
          <w:p w14:paraId="1BEC23AA" w14:textId="77777777" w:rsidR="00965D4E" w:rsidRPr="00FF6A71" w:rsidRDefault="00965D4E">
            <w:pPr>
              <w:spacing w:before="0" w:after="0" w:line="240" w:lineRule="auto"/>
              <w:rPr>
                <w:ins w:id="54254" w:author="pete jones" w:date="2022-01-04T12:05:00Z"/>
                <w:rFonts w:cstheme="minorHAnsi"/>
                <w:b/>
                <w:bCs/>
              </w:rPr>
              <w:pPrChange w:id="54255" w:author="pete jones" w:date="2022-01-04T12:09:00Z">
                <w:pPr>
                  <w:keepNext/>
                </w:pPr>
              </w:pPrChange>
            </w:pPr>
            <w:ins w:id="54256" w:author="pete jones" w:date="2022-01-04T12:05:00Z">
              <w:r w:rsidRPr="00FF6A71">
                <w:rPr>
                  <w:rFonts w:cstheme="minorHAnsi"/>
                  <w:b/>
                  <w:bCs/>
                </w:rPr>
                <w:t>scale</w:t>
              </w:r>
            </w:ins>
          </w:p>
        </w:tc>
        <w:tc>
          <w:tcPr>
            <w:tcW w:w="814" w:type="dxa"/>
            <w:shd w:val="clear" w:color="auto" w:fill="E7E6E6" w:themeFill="background2"/>
            <w:noWrap/>
            <w:vAlign w:val="center"/>
            <w:tcPrChange w:id="54257" w:author="pete jones" w:date="2022-01-04T12:09:00Z">
              <w:tcPr>
                <w:tcW w:w="814" w:type="dxa"/>
                <w:tcBorders>
                  <w:bottom w:val="single" w:sz="4" w:space="0" w:color="auto"/>
                </w:tcBorders>
                <w:shd w:val="clear" w:color="auto" w:fill="E7E6E6" w:themeFill="background2"/>
                <w:noWrap/>
                <w:vAlign w:val="center"/>
              </w:tcPr>
            </w:tcPrChange>
          </w:tcPr>
          <w:p w14:paraId="4D20FAB6" w14:textId="77777777" w:rsidR="00965D4E" w:rsidRPr="00FF6A71" w:rsidRDefault="00965D4E">
            <w:pPr>
              <w:spacing w:before="0" w:after="0" w:line="240" w:lineRule="auto"/>
              <w:rPr>
                <w:ins w:id="54258" w:author="pete jones" w:date="2022-01-04T12:05:00Z"/>
                <w:rFonts w:cstheme="minorHAnsi"/>
                <w:b/>
                <w:bCs/>
              </w:rPr>
              <w:pPrChange w:id="54259" w:author="pete jones" w:date="2022-01-04T12:09:00Z">
                <w:pPr>
                  <w:keepNext/>
                </w:pPr>
              </w:pPrChange>
            </w:pPr>
            <w:ins w:id="54260" w:author="pete jones" w:date="2022-01-04T12:05:00Z">
              <w:r w:rsidRPr="00FF6A71">
                <w:rPr>
                  <w:rFonts w:cstheme="minorHAnsi"/>
                  <w:b/>
                  <w:bCs/>
                </w:rPr>
                <w:t>1</w:t>
              </w:r>
            </w:ins>
          </w:p>
        </w:tc>
        <w:tc>
          <w:tcPr>
            <w:tcW w:w="814" w:type="dxa"/>
            <w:shd w:val="clear" w:color="auto" w:fill="E7E6E6" w:themeFill="background2"/>
            <w:noWrap/>
            <w:vAlign w:val="center"/>
            <w:tcPrChange w:id="54261" w:author="pete jones" w:date="2022-01-04T12:09:00Z">
              <w:tcPr>
                <w:tcW w:w="814" w:type="dxa"/>
                <w:tcBorders>
                  <w:bottom w:val="single" w:sz="4" w:space="0" w:color="auto"/>
                </w:tcBorders>
                <w:shd w:val="clear" w:color="auto" w:fill="E7E6E6" w:themeFill="background2"/>
                <w:noWrap/>
                <w:vAlign w:val="center"/>
              </w:tcPr>
            </w:tcPrChange>
          </w:tcPr>
          <w:p w14:paraId="053EFCAD" w14:textId="77777777" w:rsidR="00965D4E" w:rsidRPr="00FF6A71" w:rsidRDefault="00965D4E">
            <w:pPr>
              <w:spacing w:before="0" w:after="0" w:line="240" w:lineRule="auto"/>
              <w:rPr>
                <w:ins w:id="54262" w:author="pete jones" w:date="2022-01-04T12:05:00Z"/>
                <w:rFonts w:cstheme="minorHAnsi"/>
                <w:b/>
                <w:bCs/>
              </w:rPr>
              <w:pPrChange w:id="54263" w:author="pete jones" w:date="2022-01-04T12:09:00Z">
                <w:pPr>
                  <w:keepNext/>
                </w:pPr>
              </w:pPrChange>
            </w:pPr>
            <w:ins w:id="54264" w:author="pete jones" w:date="2022-01-04T12:05:00Z">
              <w:r w:rsidRPr="00FF6A71">
                <w:rPr>
                  <w:rFonts w:cstheme="minorHAnsi"/>
                  <w:b/>
                  <w:bCs/>
                </w:rPr>
                <w:t>2</w:t>
              </w:r>
            </w:ins>
          </w:p>
        </w:tc>
        <w:tc>
          <w:tcPr>
            <w:tcW w:w="814" w:type="dxa"/>
            <w:shd w:val="clear" w:color="auto" w:fill="E7E6E6" w:themeFill="background2"/>
            <w:noWrap/>
            <w:vAlign w:val="center"/>
            <w:tcPrChange w:id="54265" w:author="pete jones" w:date="2022-01-04T12:09:00Z">
              <w:tcPr>
                <w:tcW w:w="814" w:type="dxa"/>
                <w:tcBorders>
                  <w:bottom w:val="single" w:sz="4" w:space="0" w:color="auto"/>
                </w:tcBorders>
                <w:shd w:val="clear" w:color="auto" w:fill="E7E6E6" w:themeFill="background2"/>
                <w:noWrap/>
                <w:vAlign w:val="center"/>
              </w:tcPr>
            </w:tcPrChange>
          </w:tcPr>
          <w:p w14:paraId="5C70232E" w14:textId="77777777" w:rsidR="00965D4E" w:rsidRPr="00FF6A71" w:rsidRDefault="00965D4E">
            <w:pPr>
              <w:spacing w:before="0" w:after="0" w:line="240" w:lineRule="auto"/>
              <w:rPr>
                <w:ins w:id="54266" w:author="pete jones" w:date="2022-01-04T12:05:00Z"/>
                <w:rFonts w:cstheme="minorHAnsi"/>
                <w:b/>
                <w:bCs/>
              </w:rPr>
              <w:pPrChange w:id="54267" w:author="pete jones" w:date="2022-01-04T12:09:00Z">
                <w:pPr>
                  <w:keepNext/>
                </w:pPr>
              </w:pPrChange>
            </w:pPr>
            <w:ins w:id="54268" w:author="pete jones" w:date="2022-01-04T12:05:00Z">
              <w:r w:rsidRPr="00FF6A71">
                <w:rPr>
                  <w:rFonts w:cstheme="minorHAnsi"/>
                  <w:b/>
                  <w:bCs/>
                </w:rPr>
                <w:t>3</w:t>
              </w:r>
            </w:ins>
          </w:p>
        </w:tc>
        <w:tc>
          <w:tcPr>
            <w:tcW w:w="692" w:type="dxa"/>
            <w:shd w:val="clear" w:color="auto" w:fill="E7E6E6" w:themeFill="background2"/>
            <w:noWrap/>
            <w:vAlign w:val="center"/>
            <w:tcPrChange w:id="54269" w:author="pete jones" w:date="2022-01-04T12:09:00Z">
              <w:tcPr>
                <w:tcW w:w="692" w:type="dxa"/>
                <w:tcBorders>
                  <w:bottom w:val="single" w:sz="4" w:space="0" w:color="auto"/>
                </w:tcBorders>
                <w:shd w:val="clear" w:color="auto" w:fill="E7E6E6" w:themeFill="background2"/>
                <w:noWrap/>
                <w:vAlign w:val="center"/>
              </w:tcPr>
            </w:tcPrChange>
          </w:tcPr>
          <w:p w14:paraId="55028D9A" w14:textId="77777777" w:rsidR="00965D4E" w:rsidRPr="00FF6A71" w:rsidRDefault="00965D4E">
            <w:pPr>
              <w:spacing w:before="0" w:after="0" w:line="240" w:lineRule="auto"/>
              <w:rPr>
                <w:ins w:id="54270" w:author="pete jones" w:date="2022-01-04T12:05:00Z"/>
                <w:rFonts w:cstheme="minorHAnsi"/>
                <w:b/>
                <w:bCs/>
              </w:rPr>
              <w:pPrChange w:id="54271" w:author="pete jones" w:date="2022-01-04T12:09:00Z">
                <w:pPr>
                  <w:keepNext/>
                </w:pPr>
              </w:pPrChange>
            </w:pPr>
            <w:ins w:id="54272" w:author="pete jones" w:date="2022-01-04T12:05:00Z">
              <w:r w:rsidRPr="00FF6A71">
                <w:rPr>
                  <w:rFonts w:cstheme="minorHAnsi"/>
                  <w:b/>
                  <w:bCs/>
                </w:rPr>
                <w:t>4</w:t>
              </w:r>
            </w:ins>
          </w:p>
        </w:tc>
        <w:tc>
          <w:tcPr>
            <w:tcW w:w="692" w:type="dxa"/>
            <w:shd w:val="clear" w:color="auto" w:fill="E7E6E6" w:themeFill="background2"/>
            <w:noWrap/>
            <w:vAlign w:val="center"/>
            <w:tcPrChange w:id="54273" w:author="pete jones" w:date="2022-01-04T12:09:00Z">
              <w:tcPr>
                <w:tcW w:w="692" w:type="dxa"/>
                <w:tcBorders>
                  <w:bottom w:val="single" w:sz="4" w:space="0" w:color="auto"/>
                </w:tcBorders>
                <w:shd w:val="clear" w:color="auto" w:fill="E7E6E6" w:themeFill="background2"/>
                <w:noWrap/>
                <w:vAlign w:val="center"/>
              </w:tcPr>
            </w:tcPrChange>
          </w:tcPr>
          <w:p w14:paraId="5DFF2A61" w14:textId="77777777" w:rsidR="00965D4E" w:rsidRPr="00FF6A71" w:rsidRDefault="00965D4E">
            <w:pPr>
              <w:spacing w:before="0" w:after="0" w:line="240" w:lineRule="auto"/>
              <w:rPr>
                <w:ins w:id="54274" w:author="pete jones" w:date="2022-01-04T12:05:00Z"/>
                <w:rFonts w:cstheme="minorHAnsi"/>
                <w:b/>
                <w:bCs/>
              </w:rPr>
              <w:pPrChange w:id="54275" w:author="pete jones" w:date="2022-01-04T12:09:00Z">
                <w:pPr>
                  <w:keepNext/>
                </w:pPr>
              </w:pPrChange>
            </w:pPr>
            <w:ins w:id="54276" w:author="pete jones" w:date="2022-01-04T12:05:00Z">
              <w:r w:rsidRPr="00FF6A71">
                <w:rPr>
                  <w:rFonts w:cstheme="minorHAnsi"/>
                  <w:b/>
                  <w:bCs/>
                </w:rPr>
                <w:t>5</w:t>
              </w:r>
            </w:ins>
          </w:p>
        </w:tc>
        <w:tc>
          <w:tcPr>
            <w:tcW w:w="692" w:type="dxa"/>
            <w:shd w:val="clear" w:color="auto" w:fill="E7E6E6" w:themeFill="background2"/>
            <w:noWrap/>
            <w:vAlign w:val="center"/>
            <w:tcPrChange w:id="54277" w:author="pete jones" w:date="2022-01-04T12:09:00Z">
              <w:tcPr>
                <w:tcW w:w="692" w:type="dxa"/>
                <w:tcBorders>
                  <w:bottom w:val="single" w:sz="4" w:space="0" w:color="auto"/>
                </w:tcBorders>
                <w:shd w:val="clear" w:color="auto" w:fill="E7E6E6" w:themeFill="background2"/>
                <w:noWrap/>
                <w:vAlign w:val="center"/>
              </w:tcPr>
            </w:tcPrChange>
          </w:tcPr>
          <w:p w14:paraId="2109B87C" w14:textId="77777777" w:rsidR="00965D4E" w:rsidRPr="00FF6A71" w:rsidRDefault="00965D4E">
            <w:pPr>
              <w:spacing w:before="0" w:after="0" w:line="240" w:lineRule="auto"/>
              <w:rPr>
                <w:ins w:id="54278" w:author="pete jones" w:date="2022-01-04T12:05:00Z"/>
                <w:rFonts w:cstheme="minorHAnsi"/>
                <w:b/>
                <w:bCs/>
              </w:rPr>
              <w:pPrChange w:id="54279" w:author="pete jones" w:date="2022-01-04T12:09:00Z">
                <w:pPr>
                  <w:keepNext/>
                </w:pPr>
              </w:pPrChange>
            </w:pPr>
            <w:ins w:id="54280" w:author="pete jones" w:date="2022-01-04T12:05:00Z">
              <w:r w:rsidRPr="00FF6A71">
                <w:rPr>
                  <w:rFonts w:cstheme="minorHAnsi"/>
                  <w:b/>
                  <w:bCs/>
                </w:rPr>
                <w:t>6</w:t>
              </w:r>
            </w:ins>
          </w:p>
        </w:tc>
        <w:tc>
          <w:tcPr>
            <w:tcW w:w="692" w:type="dxa"/>
            <w:shd w:val="clear" w:color="auto" w:fill="E7E6E6" w:themeFill="background2"/>
            <w:noWrap/>
            <w:vAlign w:val="center"/>
            <w:tcPrChange w:id="54281" w:author="pete jones" w:date="2022-01-04T12:09:00Z">
              <w:tcPr>
                <w:tcW w:w="692" w:type="dxa"/>
                <w:tcBorders>
                  <w:bottom w:val="single" w:sz="4" w:space="0" w:color="auto"/>
                </w:tcBorders>
                <w:shd w:val="clear" w:color="auto" w:fill="E7E6E6" w:themeFill="background2"/>
                <w:noWrap/>
                <w:vAlign w:val="center"/>
              </w:tcPr>
            </w:tcPrChange>
          </w:tcPr>
          <w:p w14:paraId="0CF74072" w14:textId="77777777" w:rsidR="00965D4E" w:rsidRPr="00FF6A71" w:rsidRDefault="00965D4E">
            <w:pPr>
              <w:spacing w:before="0" w:after="0" w:line="240" w:lineRule="auto"/>
              <w:rPr>
                <w:ins w:id="54282" w:author="pete jones" w:date="2022-01-04T12:05:00Z"/>
                <w:rFonts w:cstheme="minorHAnsi"/>
                <w:b/>
                <w:bCs/>
              </w:rPr>
              <w:pPrChange w:id="54283" w:author="pete jones" w:date="2022-01-04T12:09:00Z">
                <w:pPr>
                  <w:keepNext/>
                </w:pPr>
              </w:pPrChange>
            </w:pPr>
            <w:ins w:id="54284" w:author="pete jones" w:date="2022-01-04T12:05:00Z">
              <w:r w:rsidRPr="00FF6A71">
                <w:rPr>
                  <w:rFonts w:cstheme="minorHAnsi"/>
                  <w:b/>
                  <w:bCs/>
                </w:rPr>
                <w:t>7</w:t>
              </w:r>
            </w:ins>
          </w:p>
        </w:tc>
      </w:tr>
      <w:tr w:rsidR="00965D4E" w:rsidRPr="00FF6A71" w14:paraId="1A2D409F" w14:textId="77777777" w:rsidTr="00965D4E">
        <w:trPr>
          <w:trHeight w:val="300"/>
          <w:jc w:val="center"/>
          <w:ins w:id="54285" w:author="pete jones" w:date="2022-01-04T12:05:00Z"/>
          <w:trPrChange w:id="54286" w:author="pete jones" w:date="2022-01-04T12:09:00Z">
            <w:trPr>
              <w:trHeight w:val="300"/>
              <w:jc w:val="center"/>
            </w:trPr>
          </w:trPrChange>
        </w:trPr>
        <w:tc>
          <w:tcPr>
            <w:tcW w:w="814" w:type="dxa"/>
            <w:vAlign w:val="center"/>
            <w:tcPrChange w:id="54287" w:author="pete jones" w:date="2022-01-04T12:09:00Z">
              <w:tcPr>
                <w:tcW w:w="814" w:type="dxa"/>
                <w:tcBorders>
                  <w:right w:val="single" w:sz="4" w:space="0" w:color="auto"/>
                </w:tcBorders>
                <w:vAlign w:val="center"/>
              </w:tcPr>
            </w:tcPrChange>
          </w:tcPr>
          <w:p w14:paraId="5A063982" w14:textId="77777777" w:rsidR="00965D4E" w:rsidRPr="00FF6A71" w:rsidRDefault="00965D4E">
            <w:pPr>
              <w:spacing w:before="0" w:after="0" w:line="240" w:lineRule="auto"/>
              <w:rPr>
                <w:ins w:id="54288" w:author="pete jones" w:date="2022-01-04T12:05:00Z"/>
                <w:rFonts w:cstheme="minorHAnsi"/>
                <w:b/>
                <w:bCs/>
              </w:rPr>
              <w:pPrChange w:id="54289" w:author="pete jones" w:date="2022-01-04T12:09:00Z">
                <w:pPr>
                  <w:keepNext/>
                </w:pPr>
              </w:pPrChange>
            </w:pPr>
            <w:ins w:id="54290" w:author="pete jones" w:date="2022-01-04T12:05:00Z">
              <w:r w:rsidRPr="00FF6A71">
                <w:rPr>
                  <w:rFonts w:cstheme="minorHAnsi"/>
                  <w:b/>
                  <w:bCs/>
                </w:rPr>
                <w:t>%</w:t>
              </w:r>
            </w:ins>
          </w:p>
        </w:tc>
        <w:tc>
          <w:tcPr>
            <w:tcW w:w="814" w:type="dxa"/>
            <w:shd w:val="clear" w:color="auto" w:fill="auto"/>
            <w:noWrap/>
            <w:vAlign w:val="bottom"/>
            <w:tcPrChange w:id="54291" w:author="pete jones" w:date="2022-01-04T12:09:00Z">
              <w:tcPr>
                <w:tcW w:w="814" w:type="dxa"/>
                <w:tcBorders>
                  <w:top w:val="nil"/>
                  <w:left w:val="nil"/>
                  <w:bottom w:val="nil"/>
                  <w:right w:val="nil"/>
                </w:tcBorders>
                <w:shd w:val="clear" w:color="auto" w:fill="auto"/>
                <w:noWrap/>
                <w:vAlign w:val="bottom"/>
              </w:tcPr>
            </w:tcPrChange>
          </w:tcPr>
          <w:p w14:paraId="3BD90499" w14:textId="77777777" w:rsidR="00965D4E" w:rsidRPr="00FF6A71" w:rsidRDefault="00965D4E">
            <w:pPr>
              <w:spacing w:before="0" w:after="0" w:line="240" w:lineRule="auto"/>
              <w:rPr>
                <w:ins w:id="54292" w:author="pete jones" w:date="2022-01-04T12:05:00Z"/>
                <w:rFonts w:cs="Calibri"/>
                <w:color w:val="000000"/>
                <w:sz w:val="22"/>
                <w:szCs w:val="22"/>
              </w:rPr>
              <w:pPrChange w:id="54293" w:author="pete jones" w:date="2022-01-04T12:09:00Z">
                <w:pPr>
                  <w:keepNext/>
                </w:pPr>
              </w:pPrChange>
            </w:pPr>
            <w:ins w:id="54294" w:author="pete jones" w:date="2022-01-04T12:05:00Z">
              <w:r w:rsidRPr="00FF6A71">
                <w:rPr>
                  <w:rFonts w:cs="Calibri"/>
                  <w:color w:val="000000"/>
                  <w:sz w:val="22"/>
                  <w:szCs w:val="22"/>
                </w:rPr>
                <w:t>16.7%</w:t>
              </w:r>
            </w:ins>
          </w:p>
        </w:tc>
        <w:tc>
          <w:tcPr>
            <w:tcW w:w="814" w:type="dxa"/>
            <w:shd w:val="clear" w:color="auto" w:fill="auto"/>
            <w:noWrap/>
            <w:vAlign w:val="bottom"/>
            <w:tcPrChange w:id="54295" w:author="pete jones" w:date="2022-01-04T12:09:00Z">
              <w:tcPr>
                <w:tcW w:w="814" w:type="dxa"/>
                <w:tcBorders>
                  <w:top w:val="nil"/>
                  <w:left w:val="nil"/>
                  <w:bottom w:val="nil"/>
                  <w:right w:val="nil"/>
                </w:tcBorders>
                <w:shd w:val="clear" w:color="auto" w:fill="auto"/>
                <w:noWrap/>
                <w:vAlign w:val="bottom"/>
              </w:tcPr>
            </w:tcPrChange>
          </w:tcPr>
          <w:p w14:paraId="0F92294B" w14:textId="77777777" w:rsidR="00965D4E" w:rsidRPr="00FF6A71" w:rsidRDefault="00965D4E">
            <w:pPr>
              <w:spacing w:before="0" w:after="0" w:line="240" w:lineRule="auto"/>
              <w:rPr>
                <w:ins w:id="54296" w:author="pete jones" w:date="2022-01-04T12:05:00Z"/>
                <w:rFonts w:cs="Calibri"/>
                <w:color w:val="000000"/>
                <w:sz w:val="22"/>
                <w:szCs w:val="22"/>
              </w:rPr>
              <w:pPrChange w:id="54297" w:author="pete jones" w:date="2022-01-04T12:09:00Z">
                <w:pPr>
                  <w:keepNext/>
                </w:pPr>
              </w:pPrChange>
            </w:pPr>
            <w:ins w:id="54298" w:author="pete jones" w:date="2022-01-04T12:05:00Z">
              <w:r w:rsidRPr="00FF6A71">
                <w:rPr>
                  <w:rFonts w:cs="Calibri"/>
                  <w:color w:val="000000"/>
                  <w:sz w:val="22"/>
                  <w:szCs w:val="22"/>
                </w:rPr>
                <w:t>66.7%</w:t>
              </w:r>
            </w:ins>
          </w:p>
        </w:tc>
        <w:tc>
          <w:tcPr>
            <w:tcW w:w="814" w:type="dxa"/>
            <w:shd w:val="clear" w:color="auto" w:fill="auto"/>
            <w:noWrap/>
            <w:vAlign w:val="bottom"/>
            <w:tcPrChange w:id="54299" w:author="pete jones" w:date="2022-01-04T12:09:00Z">
              <w:tcPr>
                <w:tcW w:w="814" w:type="dxa"/>
                <w:tcBorders>
                  <w:top w:val="nil"/>
                  <w:left w:val="nil"/>
                  <w:bottom w:val="nil"/>
                  <w:right w:val="nil"/>
                </w:tcBorders>
                <w:shd w:val="clear" w:color="auto" w:fill="auto"/>
                <w:noWrap/>
                <w:vAlign w:val="bottom"/>
              </w:tcPr>
            </w:tcPrChange>
          </w:tcPr>
          <w:p w14:paraId="7546CF33" w14:textId="77777777" w:rsidR="00965D4E" w:rsidRPr="00FF6A71" w:rsidRDefault="00965D4E">
            <w:pPr>
              <w:spacing w:before="0" w:after="0" w:line="240" w:lineRule="auto"/>
              <w:rPr>
                <w:ins w:id="54300" w:author="pete jones" w:date="2022-01-04T12:05:00Z"/>
                <w:rFonts w:cs="Calibri"/>
                <w:color w:val="000000"/>
                <w:sz w:val="22"/>
                <w:szCs w:val="22"/>
              </w:rPr>
              <w:pPrChange w:id="54301" w:author="pete jones" w:date="2022-01-04T12:09:00Z">
                <w:pPr>
                  <w:keepNext/>
                </w:pPr>
              </w:pPrChange>
            </w:pPr>
            <w:ins w:id="54302" w:author="pete jones" w:date="2022-01-04T12:05:00Z">
              <w:r w:rsidRPr="00FF6A71">
                <w:rPr>
                  <w:rFonts w:cs="Calibri"/>
                  <w:color w:val="000000"/>
                  <w:sz w:val="22"/>
                  <w:szCs w:val="22"/>
                </w:rPr>
                <w:t>16.7%</w:t>
              </w:r>
            </w:ins>
          </w:p>
        </w:tc>
        <w:tc>
          <w:tcPr>
            <w:tcW w:w="692" w:type="dxa"/>
            <w:noWrap/>
            <w:vAlign w:val="center"/>
            <w:tcPrChange w:id="54303" w:author="pete jones" w:date="2022-01-04T12:09:00Z">
              <w:tcPr>
                <w:tcW w:w="692" w:type="dxa"/>
                <w:tcBorders>
                  <w:top w:val="single" w:sz="4" w:space="0" w:color="auto"/>
                  <w:left w:val="nil"/>
                  <w:bottom w:val="nil"/>
                  <w:right w:val="nil"/>
                </w:tcBorders>
                <w:noWrap/>
                <w:vAlign w:val="center"/>
              </w:tcPr>
            </w:tcPrChange>
          </w:tcPr>
          <w:p w14:paraId="3887D722" w14:textId="77777777" w:rsidR="00965D4E" w:rsidRPr="00FF6A71" w:rsidRDefault="00965D4E">
            <w:pPr>
              <w:spacing w:before="0" w:after="0" w:line="240" w:lineRule="auto"/>
              <w:rPr>
                <w:ins w:id="54304" w:author="pete jones" w:date="2022-01-04T12:05:00Z"/>
                <w:rFonts w:cs="Calibri"/>
                <w:color w:val="000000"/>
                <w:sz w:val="22"/>
                <w:szCs w:val="22"/>
              </w:rPr>
              <w:pPrChange w:id="54305" w:author="pete jones" w:date="2022-01-04T12:09:00Z">
                <w:pPr>
                  <w:keepNext/>
                </w:pPr>
              </w:pPrChange>
            </w:pPr>
          </w:p>
        </w:tc>
        <w:tc>
          <w:tcPr>
            <w:tcW w:w="692" w:type="dxa"/>
            <w:noWrap/>
            <w:vAlign w:val="center"/>
            <w:tcPrChange w:id="54306" w:author="pete jones" w:date="2022-01-04T12:09:00Z">
              <w:tcPr>
                <w:tcW w:w="692" w:type="dxa"/>
                <w:tcBorders>
                  <w:top w:val="single" w:sz="4" w:space="0" w:color="auto"/>
                  <w:left w:val="nil"/>
                  <w:bottom w:val="nil"/>
                  <w:right w:val="nil"/>
                </w:tcBorders>
                <w:noWrap/>
                <w:vAlign w:val="center"/>
              </w:tcPr>
            </w:tcPrChange>
          </w:tcPr>
          <w:p w14:paraId="4E54F3B7" w14:textId="77777777" w:rsidR="00965D4E" w:rsidRPr="00FF6A71" w:rsidRDefault="00965D4E">
            <w:pPr>
              <w:spacing w:before="0" w:after="0" w:line="240" w:lineRule="auto"/>
              <w:rPr>
                <w:ins w:id="54307" w:author="pete jones" w:date="2022-01-04T12:05:00Z"/>
                <w:rFonts w:cs="Calibri"/>
                <w:color w:val="000000"/>
                <w:sz w:val="22"/>
                <w:szCs w:val="22"/>
              </w:rPr>
              <w:pPrChange w:id="54308" w:author="pete jones" w:date="2022-01-04T12:09:00Z">
                <w:pPr>
                  <w:keepNext/>
                </w:pPr>
              </w:pPrChange>
            </w:pPr>
          </w:p>
        </w:tc>
        <w:tc>
          <w:tcPr>
            <w:tcW w:w="692" w:type="dxa"/>
            <w:noWrap/>
            <w:vAlign w:val="center"/>
            <w:tcPrChange w:id="54309" w:author="pete jones" w:date="2022-01-04T12:09:00Z">
              <w:tcPr>
                <w:tcW w:w="692" w:type="dxa"/>
                <w:tcBorders>
                  <w:top w:val="single" w:sz="4" w:space="0" w:color="auto"/>
                  <w:left w:val="nil"/>
                  <w:bottom w:val="nil"/>
                  <w:right w:val="nil"/>
                </w:tcBorders>
                <w:noWrap/>
                <w:vAlign w:val="center"/>
              </w:tcPr>
            </w:tcPrChange>
          </w:tcPr>
          <w:p w14:paraId="2C168E72" w14:textId="77777777" w:rsidR="00965D4E" w:rsidRPr="00FF6A71" w:rsidRDefault="00965D4E">
            <w:pPr>
              <w:spacing w:before="0" w:after="0" w:line="240" w:lineRule="auto"/>
              <w:rPr>
                <w:ins w:id="54310" w:author="pete jones" w:date="2022-01-04T12:05:00Z"/>
                <w:rFonts w:cs="Calibri"/>
                <w:color w:val="000000"/>
                <w:sz w:val="22"/>
                <w:szCs w:val="22"/>
              </w:rPr>
              <w:pPrChange w:id="54311" w:author="pete jones" w:date="2022-01-04T12:09:00Z">
                <w:pPr>
                  <w:keepNext/>
                </w:pPr>
              </w:pPrChange>
            </w:pPr>
          </w:p>
        </w:tc>
        <w:tc>
          <w:tcPr>
            <w:tcW w:w="692" w:type="dxa"/>
            <w:noWrap/>
            <w:vAlign w:val="center"/>
            <w:tcPrChange w:id="54312" w:author="pete jones" w:date="2022-01-04T12:09:00Z">
              <w:tcPr>
                <w:tcW w:w="692" w:type="dxa"/>
                <w:tcBorders>
                  <w:top w:val="single" w:sz="4" w:space="0" w:color="auto"/>
                  <w:left w:val="nil"/>
                  <w:bottom w:val="nil"/>
                  <w:right w:val="nil"/>
                </w:tcBorders>
                <w:noWrap/>
                <w:vAlign w:val="center"/>
              </w:tcPr>
            </w:tcPrChange>
          </w:tcPr>
          <w:p w14:paraId="78637285" w14:textId="77777777" w:rsidR="00965D4E" w:rsidRPr="00FF6A71" w:rsidRDefault="00965D4E">
            <w:pPr>
              <w:spacing w:before="0" w:after="0" w:line="240" w:lineRule="auto"/>
              <w:rPr>
                <w:ins w:id="54313" w:author="pete jones" w:date="2022-01-04T12:05:00Z"/>
                <w:rFonts w:cs="Calibri"/>
                <w:color w:val="000000"/>
                <w:sz w:val="22"/>
                <w:szCs w:val="22"/>
              </w:rPr>
              <w:pPrChange w:id="54314" w:author="pete jones" w:date="2022-01-04T12:09:00Z">
                <w:pPr>
                  <w:keepNext/>
                </w:pPr>
              </w:pPrChange>
            </w:pPr>
          </w:p>
        </w:tc>
      </w:tr>
      <w:tr w:rsidR="00965D4E" w:rsidRPr="00FF6A71" w14:paraId="0264B9F7" w14:textId="77777777" w:rsidTr="00965D4E">
        <w:trPr>
          <w:trHeight w:val="300"/>
          <w:jc w:val="center"/>
          <w:ins w:id="54315" w:author="pete jones" w:date="2022-01-04T12:05:00Z"/>
          <w:trPrChange w:id="54316" w:author="pete jones" w:date="2022-01-04T12:09:00Z">
            <w:trPr>
              <w:trHeight w:val="300"/>
              <w:jc w:val="center"/>
            </w:trPr>
          </w:trPrChange>
        </w:trPr>
        <w:tc>
          <w:tcPr>
            <w:tcW w:w="814" w:type="dxa"/>
            <w:vAlign w:val="center"/>
            <w:tcPrChange w:id="54317" w:author="pete jones" w:date="2022-01-04T12:09:00Z">
              <w:tcPr>
                <w:tcW w:w="814" w:type="dxa"/>
                <w:tcBorders>
                  <w:right w:val="single" w:sz="4" w:space="0" w:color="auto"/>
                </w:tcBorders>
                <w:vAlign w:val="center"/>
              </w:tcPr>
            </w:tcPrChange>
          </w:tcPr>
          <w:p w14:paraId="5514C13E" w14:textId="77777777" w:rsidR="00965D4E" w:rsidRPr="00FF6A71" w:rsidRDefault="00965D4E">
            <w:pPr>
              <w:spacing w:before="0" w:after="0" w:line="240" w:lineRule="auto"/>
              <w:rPr>
                <w:ins w:id="54318" w:author="pete jones" w:date="2022-01-04T12:05:00Z"/>
                <w:rFonts w:cstheme="minorHAnsi"/>
                <w:b/>
                <w:bCs/>
              </w:rPr>
              <w:pPrChange w:id="54319" w:author="pete jones" w:date="2022-01-04T12:09:00Z">
                <w:pPr>
                  <w:keepNext/>
                </w:pPr>
              </w:pPrChange>
            </w:pPr>
            <w:ins w:id="54320" w:author="pete jones" w:date="2022-01-04T12:05:00Z">
              <w:r w:rsidRPr="00FF6A71">
                <w:rPr>
                  <w:rFonts w:cstheme="minorHAnsi"/>
                  <w:b/>
                  <w:bCs/>
                </w:rPr>
                <w:t>Count</w:t>
              </w:r>
            </w:ins>
          </w:p>
        </w:tc>
        <w:tc>
          <w:tcPr>
            <w:tcW w:w="814" w:type="dxa"/>
            <w:shd w:val="clear" w:color="auto" w:fill="auto"/>
            <w:noWrap/>
            <w:vAlign w:val="bottom"/>
            <w:tcPrChange w:id="54321" w:author="pete jones" w:date="2022-01-04T12:09:00Z">
              <w:tcPr>
                <w:tcW w:w="814" w:type="dxa"/>
                <w:tcBorders>
                  <w:top w:val="nil"/>
                  <w:left w:val="nil"/>
                  <w:bottom w:val="nil"/>
                  <w:right w:val="nil"/>
                </w:tcBorders>
                <w:shd w:val="clear" w:color="auto" w:fill="auto"/>
                <w:noWrap/>
                <w:vAlign w:val="bottom"/>
              </w:tcPr>
            </w:tcPrChange>
          </w:tcPr>
          <w:p w14:paraId="18464B2E" w14:textId="77777777" w:rsidR="00965D4E" w:rsidRPr="00FF6A71" w:rsidRDefault="00965D4E">
            <w:pPr>
              <w:spacing w:before="0" w:after="0" w:line="240" w:lineRule="auto"/>
              <w:rPr>
                <w:ins w:id="54322" w:author="pete jones" w:date="2022-01-04T12:05:00Z"/>
                <w:rFonts w:cs="Calibri"/>
                <w:color w:val="000000"/>
                <w:sz w:val="22"/>
                <w:szCs w:val="22"/>
              </w:rPr>
              <w:pPrChange w:id="54323" w:author="pete jones" w:date="2022-01-04T12:09:00Z">
                <w:pPr>
                  <w:keepNext/>
                </w:pPr>
              </w:pPrChange>
            </w:pPr>
            <w:ins w:id="54324" w:author="pete jones" w:date="2022-01-04T12:05:00Z">
              <w:r w:rsidRPr="00FF6A71">
                <w:rPr>
                  <w:rFonts w:cs="Calibri"/>
                  <w:color w:val="000000"/>
                  <w:sz w:val="22"/>
                  <w:szCs w:val="22"/>
                </w:rPr>
                <w:t>1</w:t>
              </w:r>
            </w:ins>
          </w:p>
        </w:tc>
        <w:tc>
          <w:tcPr>
            <w:tcW w:w="814" w:type="dxa"/>
            <w:shd w:val="clear" w:color="auto" w:fill="auto"/>
            <w:noWrap/>
            <w:vAlign w:val="bottom"/>
            <w:tcPrChange w:id="54325" w:author="pete jones" w:date="2022-01-04T12:09:00Z">
              <w:tcPr>
                <w:tcW w:w="814" w:type="dxa"/>
                <w:tcBorders>
                  <w:top w:val="nil"/>
                  <w:left w:val="nil"/>
                  <w:bottom w:val="nil"/>
                  <w:right w:val="nil"/>
                </w:tcBorders>
                <w:shd w:val="clear" w:color="auto" w:fill="auto"/>
                <w:noWrap/>
                <w:vAlign w:val="bottom"/>
              </w:tcPr>
            </w:tcPrChange>
          </w:tcPr>
          <w:p w14:paraId="5BBEED84" w14:textId="77777777" w:rsidR="00965D4E" w:rsidRPr="00FF6A71" w:rsidRDefault="00965D4E">
            <w:pPr>
              <w:spacing w:before="0" w:after="0" w:line="240" w:lineRule="auto"/>
              <w:rPr>
                <w:ins w:id="54326" w:author="pete jones" w:date="2022-01-04T12:05:00Z"/>
                <w:rFonts w:cs="Calibri"/>
                <w:color w:val="000000"/>
                <w:sz w:val="22"/>
                <w:szCs w:val="22"/>
              </w:rPr>
              <w:pPrChange w:id="54327" w:author="pete jones" w:date="2022-01-04T12:09:00Z">
                <w:pPr>
                  <w:keepNext/>
                </w:pPr>
              </w:pPrChange>
            </w:pPr>
            <w:ins w:id="54328" w:author="pete jones" w:date="2022-01-04T12:05:00Z">
              <w:r w:rsidRPr="00FF6A71">
                <w:rPr>
                  <w:rFonts w:cs="Calibri"/>
                  <w:color w:val="000000"/>
                  <w:sz w:val="22"/>
                  <w:szCs w:val="22"/>
                </w:rPr>
                <w:t>4</w:t>
              </w:r>
            </w:ins>
          </w:p>
        </w:tc>
        <w:tc>
          <w:tcPr>
            <w:tcW w:w="814" w:type="dxa"/>
            <w:shd w:val="clear" w:color="auto" w:fill="auto"/>
            <w:noWrap/>
            <w:vAlign w:val="bottom"/>
            <w:tcPrChange w:id="54329" w:author="pete jones" w:date="2022-01-04T12:09:00Z">
              <w:tcPr>
                <w:tcW w:w="814" w:type="dxa"/>
                <w:tcBorders>
                  <w:top w:val="nil"/>
                  <w:left w:val="nil"/>
                  <w:bottom w:val="nil"/>
                  <w:right w:val="nil"/>
                </w:tcBorders>
                <w:shd w:val="clear" w:color="auto" w:fill="auto"/>
                <w:noWrap/>
                <w:vAlign w:val="bottom"/>
              </w:tcPr>
            </w:tcPrChange>
          </w:tcPr>
          <w:p w14:paraId="46AAB792" w14:textId="77777777" w:rsidR="00965D4E" w:rsidRPr="00FF6A71" w:rsidRDefault="00965D4E">
            <w:pPr>
              <w:spacing w:before="0" w:after="0" w:line="240" w:lineRule="auto"/>
              <w:rPr>
                <w:ins w:id="54330" w:author="pete jones" w:date="2022-01-04T12:05:00Z"/>
                <w:rFonts w:cs="Calibri"/>
                <w:color w:val="000000"/>
                <w:sz w:val="22"/>
                <w:szCs w:val="22"/>
              </w:rPr>
              <w:pPrChange w:id="54331" w:author="pete jones" w:date="2022-01-04T12:09:00Z">
                <w:pPr>
                  <w:keepNext/>
                </w:pPr>
              </w:pPrChange>
            </w:pPr>
            <w:ins w:id="54332" w:author="pete jones" w:date="2022-01-04T12:05:00Z">
              <w:r w:rsidRPr="00FF6A71">
                <w:rPr>
                  <w:rFonts w:cs="Calibri"/>
                  <w:color w:val="000000"/>
                  <w:sz w:val="22"/>
                  <w:szCs w:val="22"/>
                </w:rPr>
                <w:t>1</w:t>
              </w:r>
            </w:ins>
          </w:p>
        </w:tc>
        <w:tc>
          <w:tcPr>
            <w:tcW w:w="692" w:type="dxa"/>
            <w:noWrap/>
            <w:vAlign w:val="center"/>
            <w:tcPrChange w:id="54333" w:author="pete jones" w:date="2022-01-04T12:09:00Z">
              <w:tcPr>
                <w:tcW w:w="692" w:type="dxa"/>
                <w:tcBorders>
                  <w:top w:val="nil"/>
                  <w:left w:val="nil"/>
                  <w:bottom w:val="nil"/>
                  <w:right w:val="nil"/>
                </w:tcBorders>
                <w:noWrap/>
                <w:vAlign w:val="center"/>
              </w:tcPr>
            </w:tcPrChange>
          </w:tcPr>
          <w:p w14:paraId="1E5134FB" w14:textId="77777777" w:rsidR="00965D4E" w:rsidRPr="00FF6A71" w:rsidRDefault="00965D4E">
            <w:pPr>
              <w:spacing w:before="0" w:after="0" w:line="240" w:lineRule="auto"/>
              <w:rPr>
                <w:ins w:id="54334" w:author="pete jones" w:date="2022-01-04T12:05:00Z"/>
                <w:rFonts w:cs="Calibri"/>
                <w:color w:val="000000"/>
                <w:sz w:val="22"/>
                <w:szCs w:val="22"/>
              </w:rPr>
              <w:pPrChange w:id="54335" w:author="pete jones" w:date="2022-01-04T12:09:00Z">
                <w:pPr>
                  <w:keepNext/>
                </w:pPr>
              </w:pPrChange>
            </w:pPr>
          </w:p>
        </w:tc>
        <w:tc>
          <w:tcPr>
            <w:tcW w:w="692" w:type="dxa"/>
            <w:noWrap/>
            <w:vAlign w:val="center"/>
            <w:tcPrChange w:id="54336" w:author="pete jones" w:date="2022-01-04T12:09:00Z">
              <w:tcPr>
                <w:tcW w:w="692" w:type="dxa"/>
                <w:tcBorders>
                  <w:top w:val="nil"/>
                  <w:left w:val="nil"/>
                  <w:bottom w:val="nil"/>
                  <w:right w:val="nil"/>
                </w:tcBorders>
                <w:noWrap/>
                <w:vAlign w:val="center"/>
              </w:tcPr>
            </w:tcPrChange>
          </w:tcPr>
          <w:p w14:paraId="2C6A4BF7" w14:textId="77777777" w:rsidR="00965D4E" w:rsidRPr="00FF6A71" w:rsidRDefault="00965D4E">
            <w:pPr>
              <w:spacing w:before="0" w:after="0" w:line="240" w:lineRule="auto"/>
              <w:rPr>
                <w:ins w:id="54337" w:author="pete jones" w:date="2022-01-04T12:05:00Z"/>
                <w:rFonts w:cs="Calibri"/>
                <w:color w:val="000000"/>
                <w:sz w:val="22"/>
                <w:szCs w:val="22"/>
              </w:rPr>
              <w:pPrChange w:id="54338" w:author="pete jones" w:date="2022-01-04T12:09:00Z">
                <w:pPr>
                  <w:keepNext/>
                </w:pPr>
              </w:pPrChange>
            </w:pPr>
          </w:p>
        </w:tc>
        <w:tc>
          <w:tcPr>
            <w:tcW w:w="692" w:type="dxa"/>
            <w:noWrap/>
            <w:vAlign w:val="center"/>
            <w:tcPrChange w:id="54339" w:author="pete jones" w:date="2022-01-04T12:09:00Z">
              <w:tcPr>
                <w:tcW w:w="692" w:type="dxa"/>
                <w:tcBorders>
                  <w:top w:val="nil"/>
                  <w:left w:val="nil"/>
                  <w:bottom w:val="nil"/>
                  <w:right w:val="nil"/>
                </w:tcBorders>
                <w:noWrap/>
                <w:vAlign w:val="center"/>
              </w:tcPr>
            </w:tcPrChange>
          </w:tcPr>
          <w:p w14:paraId="04F100DA" w14:textId="77777777" w:rsidR="00965D4E" w:rsidRPr="00FF6A71" w:rsidRDefault="00965D4E">
            <w:pPr>
              <w:spacing w:before="0" w:after="0" w:line="240" w:lineRule="auto"/>
              <w:rPr>
                <w:ins w:id="54340" w:author="pete jones" w:date="2022-01-04T12:05:00Z"/>
                <w:rFonts w:cs="Calibri"/>
                <w:color w:val="000000"/>
                <w:sz w:val="22"/>
                <w:szCs w:val="22"/>
              </w:rPr>
              <w:pPrChange w:id="54341" w:author="pete jones" w:date="2022-01-04T12:09:00Z">
                <w:pPr>
                  <w:keepNext/>
                </w:pPr>
              </w:pPrChange>
            </w:pPr>
          </w:p>
        </w:tc>
        <w:tc>
          <w:tcPr>
            <w:tcW w:w="692" w:type="dxa"/>
            <w:noWrap/>
            <w:vAlign w:val="center"/>
            <w:tcPrChange w:id="54342" w:author="pete jones" w:date="2022-01-04T12:09:00Z">
              <w:tcPr>
                <w:tcW w:w="692" w:type="dxa"/>
                <w:tcBorders>
                  <w:top w:val="nil"/>
                  <w:left w:val="nil"/>
                  <w:bottom w:val="nil"/>
                  <w:right w:val="nil"/>
                </w:tcBorders>
                <w:noWrap/>
                <w:vAlign w:val="center"/>
              </w:tcPr>
            </w:tcPrChange>
          </w:tcPr>
          <w:p w14:paraId="2CBA4E90" w14:textId="77777777" w:rsidR="00965D4E" w:rsidRPr="00FF6A71" w:rsidRDefault="00965D4E">
            <w:pPr>
              <w:spacing w:before="0" w:after="0" w:line="240" w:lineRule="auto"/>
              <w:rPr>
                <w:ins w:id="54343" w:author="pete jones" w:date="2022-01-04T12:05:00Z"/>
                <w:rFonts w:cs="Calibri"/>
                <w:color w:val="000000"/>
                <w:sz w:val="22"/>
                <w:szCs w:val="22"/>
              </w:rPr>
              <w:pPrChange w:id="54344" w:author="pete jones" w:date="2022-01-04T12:09:00Z">
                <w:pPr>
                  <w:keepNext/>
                </w:pPr>
              </w:pPrChange>
            </w:pPr>
          </w:p>
        </w:tc>
      </w:tr>
    </w:tbl>
    <w:p w14:paraId="6D3EEF6D" w14:textId="77777777" w:rsidR="00965D4E" w:rsidRPr="00FF6A71" w:rsidRDefault="00965D4E">
      <w:pPr>
        <w:jc w:val="left"/>
        <w:rPr>
          <w:ins w:id="54345" w:author="pete jones" w:date="2022-01-04T12:05:00Z"/>
        </w:rPr>
        <w:pPrChange w:id="54346" w:author="pete jones" w:date="2022-01-04T12:06:00Z">
          <w:pPr>
            <w:keepNext/>
            <w:jc w:val="left"/>
          </w:pPr>
        </w:pPrChange>
      </w:pPr>
      <w:ins w:id="54347" w:author="pete jones" w:date="2022-01-04T12:05:00Z">
        <w:r w:rsidRPr="00FF6A71">
          <w:t>Q16 It is essential that teaching methods are inquiry-based, process-focused, and student-centred.</w:t>
        </w:r>
      </w:ins>
    </w:p>
    <w:tbl>
      <w:tblPr>
        <w:tblStyle w:val="TableGrid"/>
        <w:tblW w:w="0" w:type="auto"/>
        <w:jc w:val="center"/>
        <w:tblLook w:val="04A0" w:firstRow="1" w:lastRow="0" w:firstColumn="1" w:lastColumn="0" w:noHBand="0" w:noVBand="1"/>
        <w:tblPrChange w:id="54348" w:author="pete jones" w:date="2022-01-04T12:09: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349">
          <w:tblGrid>
            <w:gridCol w:w="814"/>
            <w:gridCol w:w="814"/>
            <w:gridCol w:w="814"/>
            <w:gridCol w:w="814"/>
            <w:gridCol w:w="692"/>
            <w:gridCol w:w="692"/>
            <w:gridCol w:w="692"/>
            <w:gridCol w:w="692"/>
          </w:tblGrid>
        </w:tblGridChange>
      </w:tblGrid>
      <w:tr w:rsidR="00965D4E" w:rsidRPr="00FF6A71" w14:paraId="06D5DA65" w14:textId="77777777" w:rsidTr="00965D4E">
        <w:trPr>
          <w:trHeight w:val="300"/>
          <w:jc w:val="center"/>
          <w:ins w:id="54350" w:author="pete jones" w:date="2022-01-04T12:05:00Z"/>
          <w:trPrChange w:id="54351" w:author="pete jones" w:date="2022-01-04T12:09:00Z">
            <w:trPr>
              <w:trHeight w:val="300"/>
              <w:jc w:val="center"/>
            </w:trPr>
          </w:trPrChange>
        </w:trPr>
        <w:tc>
          <w:tcPr>
            <w:tcW w:w="814" w:type="dxa"/>
            <w:shd w:val="clear" w:color="auto" w:fill="E7E6E6" w:themeFill="background2"/>
            <w:vAlign w:val="center"/>
            <w:tcPrChange w:id="54352" w:author="pete jones" w:date="2022-01-04T12:09:00Z">
              <w:tcPr>
                <w:tcW w:w="814" w:type="dxa"/>
                <w:tcBorders>
                  <w:bottom w:val="single" w:sz="4" w:space="0" w:color="auto"/>
                </w:tcBorders>
                <w:shd w:val="clear" w:color="auto" w:fill="E7E6E6" w:themeFill="background2"/>
                <w:vAlign w:val="center"/>
              </w:tcPr>
            </w:tcPrChange>
          </w:tcPr>
          <w:p w14:paraId="2274195F" w14:textId="77777777" w:rsidR="00965D4E" w:rsidRPr="00FF6A71" w:rsidRDefault="00965D4E">
            <w:pPr>
              <w:spacing w:before="0" w:after="0" w:line="240" w:lineRule="auto"/>
              <w:rPr>
                <w:ins w:id="54353" w:author="pete jones" w:date="2022-01-04T12:05:00Z"/>
                <w:rFonts w:cstheme="minorHAnsi"/>
                <w:b/>
                <w:bCs/>
              </w:rPr>
              <w:pPrChange w:id="54354" w:author="pete jones" w:date="2022-01-04T12:09:00Z">
                <w:pPr>
                  <w:keepNext/>
                </w:pPr>
              </w:pPrChange>
            </w:pPr>
            <w:ins w:id="54355" w:author="pete jones" w:date="2022-01-04T12:05:00Z">
              <w:r w:rsidRPr="00FF6A71">
                <w:rPr>
                  <w:rFonts w:cstheme="minorHAnsi"/>
                  <w:b/>
                  <w:bCs/>
                </w:rPr>
                <w:t>scale</w:t>
              </w:r>
            </w:ins>
          </w:p>
        </w:tc>
        <w:tc>
          <w:tcPr>
            <w:tcW w:w="814" w:type="dxa"/>
            <w:shd w:val="clear" w:color="auto" w:fill="E7E6E6" w:themeFill="background2"/>
            <w:noWrap/>
            <w:vAlign w:val="center"/>
            <w:tcPrChange w:id="54356" w:author="pete jones" w:date="2022-01-04T12:09:00Z">
              <w:tcPr>
                <w:tcW w:w="814" w:type="dxa"/>
                <w:tcBorders>
                  <w:bottom w:val="single" w:sz="4" w:space="0" w:color="auto"/>
                </w:tcBorders>
                <w:shd w:val="clear" w:color="auto" w:fill="E7E6E6" w:themeFill="background2"/>
                <w:noWrap/>
                <w:vAlign w:val="center"/>
              </w:tcPr>
            </w:tcPrChange>
          </w:tcPr>
          <w:p w14:paraId="5AFE03CA" w14:textId="77777777" w:rsidR="00965D4E" w:rsidRPr="00FF6A71" w:rsidRDefault="00965D4E">
            <w:pPr>
              <w:spacing w:before="0" w:after="0" w:line="240" w:lineRule="auto"/>
              <w:rPr>
                <w:ins w:id="54357" w:author="pete jones" w:date="2022-01-04T12:05:00Z"/>
                <w:rFonts w:cstheme="minorHAnsi"/>
                <w:b/>
                <w:bCs/>
              </w:rPr>
              <w:pPrChange w:id="54358" w:author="pete jones" w:date="2022-01-04T12:09:00Z">
                <w:pPr>
                  <w:keepNext/>
                </w:pPr>
              </w:pPrChange>
            </w:pPr>
            <w:ins w:id="54359" w:author="pete jones" w:date="2022-01-04T12:05:00Z">
              <w:r w:rsidRPr="00FF6A71">
                <w:rPr>
                  <w:rFonts w:cstheme="minorHAnsi"/>
                  <w:b/>
                  <w:bCs/>
                </w:rPr>
                <w:t>1</w:t>
              </w:r>
            </w:ins>
          </w:p>
        </w:tc>
        <w:tc>
          <w:tcPr>
            <w:tcW w:w="814" w:type="dxa"/>
            <w:shd w:val="clear" w:color="auto" w:fill="E7E6E6" w:themeFill="background2"/>
            <w:noWrap/>
            <w:vAlign w:val="center"/>
            <w:tcPrChange w:id="54360" w:author="pete jones" w:date="2022-01-04T12:09:00Z">
              <w:tcPr>
                <w:tcW w:w="814" w:type="dxa"/>
                <w:tcBorders>
                  <w:bottom w:val="single" w:sz="4" w:space="0" w:color="auto"/>
                </w:tcBorders>
                <w:shd w:val="clear" w:color="auto" w:fill="E7E6E6" w:themeFill="background2"/>
                <w:noWrap/>
                <w:vAlign w:val="center"/>
              </w:tcPr>
            </w:tcPrChange>
          </w:tcPr>
          <w:p w14:paraId="5DE431A6" w14:textId="77777777" w:rsidR="00965D4E" w:rsidRPr="00FF6A71" w:rsidRDefault="00965D4E">
            <w:pPr>
              <w:spacing w:before="0" w:after="0" w:line="240" w:lineRule="auto"/>
              <w:rPr>
                <w:ins w:id="54361" w:author="pete jones" w:date="2022-01-04T12:05:00Z"/>
                <w:rFonts w:cstheme="minorHAnsi"/>
                <w:b/>
                <w:bCs/>
              </w:rPr>
              <w:pPrChange w:id="54362" w:author="pete jones" w:date="2022-01-04T12:09:00Z">
                <w:pPr>
                  <w:keepNext/>
                </w:pPr>
              </w:pPrChange>
            </w:pPr>
            <w:ins w:id="54363" w:author="pete jones" w:date="2022-01-04T12:05:00Z">
              <w:r w:rsidRPr="00FF6A71">
                <w:rPr>
                  <w:rFonts w:cstheme="minorHAnsi"/>
                  <w:b/>
                  <w:bCs/>
                </w:rPr>
                <w:t>2</w:t>
              </w:r>
            </w:ins>
          </w:p>
        </w:tc>
        <w:tc>
          <w:tcPr>
            <w:tcW w:w="814" w:type="dxa"/>
            <w:shd w:val="clear" w:color="auto" w:fill="E7E6E6" w:themeFill="background2"/>
            <w:noWrap/>
            <w:vAlign w:val="center"/>
            <w:tcPrChange w:id="54364" w:author="pete jones" w:date="2022-01-04T12:09:00Z">
              <w:tcPr>
                <w:tcW w:w="814" w:type="dxa"/>
                <w:tcBorders>
                  <w:bottom w:val="single" w:sz="4" w:space="0" w:color="auto"/>
                </w:tcBorders>
                <w:shd w:val="clear" w:color="auto" w:fill="E7E6E6" w:themeFill="background2"/>
                <w:noWrap/>
                <w:vAlign w:val="center"/>
              </w:tcPr>
            </w:tcPrChange>
          </w:tcPr>
          <w:p w14:paraId="1651A245" w14:textId="77777777" w:rsidR="00965D4E" w:rsidRPr="00FF6A71" w:rsidRDefault="00965D4E">
            <w:pPr>
              <w:spacing w:before="0" w:after="0" w:line="240" w:lineRule="auto"/>
              <w:rPr>
                <w:ins w:id="54365" w:author="pete jones" w:date="2022-01-04T12:05:00Z"/>
                <w:rFonts w:cstheme="minorHAnsi"/>
                <w:b/>
                <w:bCs/>
              </w:rPr>
              <w:pPrChange w:id="54366" w:author="pete jones" w:date="2022-01-04T12:09:00Z">
                <w:pPr>
                  <w:keepNext/>
                </w:pPr>
              </w:pPrChange>
            </w:pPr>
            <w:ins w:id="54367" w:author="pete jones" w:date="2022-01-04T12:05:00Z">
              <w:r w:rsidRPr="00FF6A71">
                <w:rPr>
                  <w:rFonts w:cstheme="minorHAnsi"/>
                  <w:b/>
                  <w:bCs/>
                </w:rPr>
                <w:t>3</w:t>
              </w:r>
            </w:ins>
          </w:p>
        </w:tc>
        <w:tc>
          <w:tcPr>
            <w:tcW w:w="692" w:type="dxa"/>
            <w:shd w:val="clear" w:color="auto" w:fill="E7E6E6" w:themeFill="background2"/>
            <w:noWrap/>
            <w:vAlign w:val="center"/>
            <w:tcPrChange w:id="54368" w:author="pete jones" w:date="2022-01-04T12:09:00Z">
              <w:tcPr>
                <w:tcW w:w="692" w:type="dxa"/>
                <w:tcBorders>
                  <w:bottom w:val="single" w:sz="4" w:space="0" w:color="auto"/>
                </w:tcBorders>
                <w:shd w:val="clear" w:color="auto" w:fill="E7E6E6" w:themeFill="background2"/>
                <w:noWrap/>
                <w:vAlign w:val="center"/>
              </w:tcPr>
            </w:tcPrChange>
          </w:tcPr>
          <w:p w14:paraId="54CAF94C" w14:textId="77777777" w:rsidR="00965D4E" w:rsidRPr="00FF6A71" w:rsidRDefault="00965D4E">
            <w:pPr>
              <w:spacing w:before="0" w:after="0" w:line="240" w:lineRule="auto"/>
              <w:rPr>
                <w:ins w:id="54369" w:author="pete jones" w:date="2022-01-04T12:05:00Z"/>
                <w:rFonts w:cstheme="minorHAnsi"/>
                <w:b/>
                <w:bCs/>
              </w:rPr>
              <w:pPrChange w:id="54370" w:author="pete jones" w:date="2022-01-04T12:09:00Z">
                <w:pPr>
                  <w:keepNext/>
                </w:pPr>
              </w:pPrChange>
            </w:pPr>
            <w:ins w:id="54371" w:author="pete jones" w:date="2022-01-04T12:05:00Z">
              <w:r w:rsidRPr="00FF6A71">
                <w:rPr>
                  <w:rFonts w:cstheme="minorHAnsi"/>
                  <w:b/>
                  <w:bCs/>
                </w:rPr>
                <w:t>4</w:t>
              </w:r>
            </w:ins>
          </w:p>
        </w:tc>
        <w:tc>
          <w:tcPr>
            <w:tcW w:w="692" w:type="dxa"/>
            <w:shd w:val="clear" w:color="auto" w:fill="E7E6E6" w:themeFill="background2"/>
            <w:noWrap/>
            <w:vAlign w:val="center"/>
            <w:tcPrChange w:id="54372" w:author="pete jones" w:date="2022-01-04T12:09:00Z">
              <w:tcPr>
                <w:tcW w:w="692" w:type="dxa"/>
                <w:tcBorders>
                  <w:bottom w:val="single" w:sz="4" w:space="0" w:color="auto"/>
                </w:tcBorders>
                <w:shd w:val="clear" w:color="auto" w:fill="E7E6E6" w:themeFill="background2"/>
                <w:noWrap/>
                <w:vAlign w:val="center"/>
              </w:tcPr>
            </w:tcPrChange>
          </w:tcPr>
          <w:p w14:paraId="09CAB659" w14:textId="77777777" w:rsidR="00965D4E" w:rsidRPr="00FF6A71" w:rsidRDefault="00965D4E">
            <w:pPr>
              <w:spacing w:before="0" w:after="0" w:line="240" w:lineRule="auto"/>
              <w:rPr>
                <w:ins w:id="54373" w:author="pete jones" w:date="2022-01-04T12:05:00Z"/>
                <w:rFonts w:cstheme="minorHAnsi"/>
                <w:b/>
                <w:bCs/>
              </w:rPr>
              <w:pPrChange w:id="54374" w:author="pete jones" w:date="2022-01-04T12:09:00Z">
                <w:pPr>
                  <w:keepNext/>
                </w:pPr>
              </w:pPrChange>
            </w:pPr>
            <w:ins w:id="54375" w:author="pete jones" w:date="2022-01-04T12:05:00Z">
              <w:r w:rsidRPr="00FF6A71">
                <w:rPr>
                  <w:rFonts w:cstheme="minorHAnsi"/>
                  <w:b/>
                  <w:bCs/>
                </w:rPr>
                <w:t>5</w:t>
              </w:r>
            </w:ins>
          </w:p>
        </w:tc>
        <w:tc>
          <w:tcPr>
            <w:tcW w:w="692" w:type="dxa"/>
            <w:shd w:val="clear" w:color="auto" w:fill="E7E6E6" w:themeFill="background2"/>
            <w:noWrap/>
            <w:vAlign w:val="center"/>
            <w:tcPrChange w:id="54376" w:author="pete jones" w:date="2022-01-04T12:09:00Z">
              <w:tcPr>
                <w:tcW w:w="692" w:type="dxa"/>
                <w:tcBorders>
                  <w:bottom w:val="single" w:sz="4" w:space="0" w:color="auto"/>
                </w:tcBorders>
                <w:shd w:val="clear" w:color="auto" w:fill="E7E6E6" w:themeFill="background2"/>
                <w:noWrap/>
                <w:vAlign w:val="center"/>
              </w:tcPr>
            </w:tcPrChange>
          </w:tcPr>
          <w:p w14:paraId="40C230B9" w14:textId="77777777" w:rsidR="00965D4E" w:rsidRPr="00FF6A71" w:rsidRDefault="00965D4E">
            <w:pPr>
              <w:spacing w:before="0" w:after="0" w:line="240" w:lineRule="auto"/>
              <w:rPr>
                <w:ins w:id="54377" w:author="pete jones" w:date="2022-01-04T12:05:00Z"/>
                <w:rFonts w:cstheme="minorHAnsi"/>
                <w:b/>
                <w:bCs/>
              </w:rPr>
              <w:pPrChange w:id="54378" w:author="pete jones" w:date="2022-01-04T12:09:00Z">
                <w:pPr>
                  <w:keepNext/>
                </w:pPr>
              </w:pPrChange>
            </w:pPr>
            <w:ins w:id="54379" w:author="pete jones" w:date="2022-01-04T12:05:00Z">
              <w:r w:rsidRPr="00FF6A71">
                <w:rPr>
                  <w:rFonts w:cstheme="minorHAnsi"/>
                  <w:b/>
                  <w:bCs/>
                </w:rPr>
                <w:t>6</w:t>
              </w:r>
            </w:ins>
          </w:p>
        </w:tc>
        <w:tc>
          <w:tcPr>
            <w:tcW w:w="692" w:type="dxa"/>
            <w:shd w:val="clear" w:color="auto" w:fill="E7E6E6" w:themeFill="background2"/>
            <w:noWrap/>
            <w:vAlign w:val="center"/>
            <w:tcPrChange w:id="54380" w:author="pete jones" w:date="2022-01-04T12:09:00Z">
              <w:tcPr>
                <w:tcW w:w="692" w:type="dxa"/>
                <w:tcBorders>
                  <w:bottom w:val="single" w:sz="4" w:space="0" w:color="auto"/>
                </w:tcBorders>
                <w:shd w:val="clear" w:color="auto" w:fill="E7E6E6" w:themeFill="background2"/>
                <w:noWrap/>
                <w:vAlign w:val="center"/>
              </w:tcPr>
            </w:tcPrChange>
          </w:tcPr>
          <w:p w14:paraId="74D4127A" w14:textId="77777777" w:rsidR="00965D4E" w:rsidRPr="00FF6A71" w:rsidRDefault="00965D4E">
            <w:pPr>
              <w:spacing w:before="0" w:after="0" w:line="240" w:lineRule="auto"/>
              <w:rPr>
                <w:ins w:id="54381" w:author="pete jones" w:date="2022-01-04T12:05:00Z"/>
                <w:rFonts w:cstheme="minorHAnsi"/>
                <w:b/>
                <w:bCs/>
              </w:rPr>
              <w:pPrChange w:id="54382" w:author="pete jones" w:date="2022-01-04T12:09:00Z">
                <w:pPr>
                  <w:keepNext/>
                </w:pPr>
              </w:pPrChange>
            </w:pPr>
            <w:ins w:id="54383" w:author="pete jones" w:date="2022-01-04T12:05:00Z">
              <w:r w:rsidRPr="00FF6A71">
                <w:rPr>
                  <w:rFonts w:cstheme="minorHAnsi"/>
                  <w:b/>
                  <w:bCs/>
                </w:rPr>
                <w:t>7</w:t>
              </w:r>
            </w:ins>
          </w:p>
        </w:tc>
      </w:tr>
      <w:tr w:rsidR="00965D4E" w:rsidRPr="00FF6A71" w14:paraId="3D54D101" w14:textId="77777777" w:rsidTr="00965D4E">
        <w:trPr>
          <w:trHeight w:val="300"/>
          <w:jc w:val="center"/>
          <w:ins w:id="54384" w:author="pete jones" w:date="2022-01-04T12:05:00Z"/>
          <w:trPrChange w:id="54385" w:author="pete jones" w:date="2022-01-04T12:09:00Z">
            <w:trPr>
              <w:trHeight w:val="300"/>
              <w:jc w:val="center"/>
            </w:trPr>
          </w:trPrChange>
        </w:trPr>
        <w:tc>
          <w:tcPr>
            <w:tcW w:w="814" w:type="dxa"/>
            <w:vAlign w:val="center"/>
            <w:tcPrChange w:id="54386" w:author="pete jones" w:date="2022-01-04T12:09:00Z">
              <w:tcPr>
                <w:tcW w:w="814" w:type="dxa"/>
                <w:tcBorders>
                  <w:right w:val="single" w:sz="4" w:space="0" w:color="auto"/>
                </w:tcBorders>
                <w:vAlign w:val="center"/>
              </w:tcPr>
            </w:tcPrChange>
          </w:tcPr>
          <w:p w14:paraId="552802C5" w14:textId="77777777" w:rsidR="00965D4E" w:rsidRPr="00FF6A71" w:rsidRDefault="00965D4E">
            <w:pPr>
              <w:spacing w:before="0" w:after="0" w:line="240" w:lineRule="auto"/>
              <w:rPr>
                <w:ins w:id="54387" w:author="pete jones" w:date="2022-01-04T12:05:00Z"/>
                <w:rFonts w:cstheme="minorHAnsi"/>
                <w:b/>
                <w:bCs/>
              </w:rPr>
              <w:pPrChange w:id="54388" w:author="pete jones" w:date="2022-01-04T12:09:00Z">
                <w:pPr>
                  <w:keepNext/>
                </w:pPr>
              </w:pPrChange>
            </w:pPr>
            <w:ins w:id="54389" w:author="pete jones" w:date="2022-01-04T12:05:00Z">
              <w:r w:rsidRPr="00FF6A71">
                <w:rPr>
                  <w:rFonts w:cstheme="minorHAnsi"/>
                  <w:b/>
                  <w:bCs/>
                </w:rPr>
                <w:t>%</w:t>
              </w:r>
            </w:ins>
          </w:p>
        </w:tc>
        <w:tc>
          <w:tcPr>
            <w:tcW w:w="814" w:type="dxa"/>
            <w:shd w:val="clear" w:color="auto" w:fill="auto"/>
            <w:noWrap/>
            <w:vAlign w:val="bottom"/>
            <w:tcPrChange w:id="54390" w:author="pete jones" w:date="2022-01-04T12:09:00Z">
              <w:tcPr>
                <w:tcW w:w="814" w:type="dxa"/>
                <w:tcBorders>
                  <w:top w:val="nil"/>
                  <w:left w:val="nil"/>
                  <w:bottom w:val="nil"/>
                  <w:right w:val="nil"/>
                </w:tcBorders>
                <w:shd w:val="clear" w:color="auto" w:fill="auto"/>
                <w:noWrap/>
                <w:vAlign w:val="bottom"/>
              </w:tcPr>
            </w:tcPrChange>
          </w:tcPr>
          <w:p w14:paraId="7AFF349A" w14:textId="77777777" w:rsidR="00965D4E" w:rsidRPr="00FF6A71" w:rsidRDefault="00965D4E">
            <w:pPr>
              <w:spacing w:before="0" w:after="0" w:line="240" w:lineRule="auto"/>
              <w:rPr>
                <w:ins w:id="54391" w:author="pete jones" w:date="2022-01-04T12:05:00Z"/>
                <w:rFonts w:cs="Calibri"/>
                <w:color w:val="000000"/>
                <w:sz w:val="22"/>
                <w:szCs w:val="22"/>
              </w:rPr>
              <w:pPrChange w:id="54392" w:author="pete jones" w:date="2022-01-04T12:09:00Z">
                <w:pPr>
                  <w:keepNext/>
                </w:pPr>
              </w:pPrChange>
            </w:pPr>
            <w:ins w:id="54393" w:author="pete jones" w:date="2022-01-04T12:05:00Z">
              <w:r w:rsidRPr="00FF6A71">
                <w:rPr>
                  <w:rFonts w:cs="Calibri"/>
                  <w:color w:val="000000"/>
                  <w:sz w:val="22"/>
                  <w:szCs w:val="22"/>
                </w:rPr>
                <w:t>17%</w:t>
              </w:r>
            </w:ins>
          </w:p>
        </w:tc>
        <w:tc>
          <w:tcPr>
            <w:tcW w:w="814" w:type="dxa"/>
            <w:shd w:val="clear" w:color="auto" w:fill="auto"/>
            <w:noWrap/>
            <w:vAlign w:val="bottom"/>
            <w:tcPrChange w:id="54394" w:author="pete jones" w:date="2022-01-04T12:09:00Z">
              <w:tcPr>
                <w:tcW w:w="814" w:type="dxa"/>
                <w:tcBorders>
                  <w:top w:val="nil"/>
                  <w:left w:val="nil"/>
                  <w:bottom w:val="nil"/>
                  <w:right w:val="nil"/>
                </w:tcBorders>
                <w:shd w:val="clear" w:color="auto" w:fill="auto"/>
                <w:noWrap/>
                <w:vAlign w:val="bottom"/>
              </w:tcPr>
            </w:tcPrChange>
          </w:tcPr>
          <w:p w14:paraId="2B91ED82" w14:textId="77777777" w:rsidR="00965D4E" w:rsidRPr="00FF6A71" w:rsidRDefault="00965D4E">
            <w:pPr>
              <w:spacing w:before="0" w:after="0" w:line="240" w:lineRule="auto"/>
              <w:rPr>
                <w:ins w:id="54395" w:author="pete jones" w:date="2022-01-04T12:05:00Z"/>
                <w:rFonts w:cs="Calibri"/>
                <w:color w:val="000000"/>
                <w:sz w:val="22"/>
                <w:szCs w:val="22"/>
              </w:rPr>
              <w:pPrChange w:id="54396" w:author="pete jones" w:date="2022-01-04T12:09:00Z">
                <w:pPr>
                  <w:keepNext/>
                </w:pPr>
              </w:pPrChange>
            </w:pPr>
            <w:ins w:id="54397" w:author="pete jones" w:date="2022-01-04T12:05:00Z">
              <w:r w:rsidRPr="00FF6A71">
                <w:rPr>
                  <w:rFonts w:cs="Calibri"/>
                  <w:color w:val="000000"/>
                  <w:sz w:val="22"/>
                  <w:szCs w:val="22"/>
                </w:rPr>
                <w:t>33%</w:t>
              </w:r>
            </w:ins>
          </w:p>
        </w:tc>
        <w:tc>
          <w:tcPr>
            <w:tcW w:w="814" w:type="dxa"/>
            <w:shd w:val="clear" w:color="auto" w:fill="auto"/>
            <w:noWrap/>
            <w:vAlign w:val="bottom"/>
            <w:tcPrChange w:id="54398" w:author="pete jones" w:date="2022-01-04T12:09:00Z">
              <w:tcPr>
                <w:tcW w:w="814" w:type="dxa"/>
                <w:tcBorders>
                  <w:top w:val="nil"/>
                  <w:left w:val="nil"/>
                  <w:bottom w:val="nil"/>
                  <w:right w:val="nil"/>
                </w:tcBorders>
                <w:shd w:val="clear" w:color="auto" w:fill="auto"/>
                <w:noWrap/>
                <w:vAlign w:val="bottom"/>
              </w:tcPr>
            </w:tcPrChange>
          </w:tcPr>
          <w:p w14:paraId="18516DEB" w14:textId="77777777" w:rsidR="00965D4E" w:rsidRPr="00FF6A71" w:rsidRDefault="00965D4E">
            <w:pPr>
              <w:spacing w:before="0" w:after="0" w:line="240" w:lineRule="auto"/>
              <w:rPr>
                <w:ins w:id="54399" w:author="pete jones" w:date="2022-01-04T12:05:00Z"/>
                <w:rFonts w:cs="Calibri"/>
                <w:color w:val="000000"/>
                <w:sz w:val="22"/>
                <w:szCs w:val="22"/>
              </w:rPr>
              <w:pPrChange w:id="54400" w:author="pete jones" w:date="2022-01-04T12:09:00Z">
                <w:pPr>
                  <w:keepNext/>
                </w:pPr>
              </w:pPrChange>
            </w:pPr>
            <w:ins w:id="54401" w:author="pete jones" w:date="2022-01-04T12:05:00Z">
              <w:r w:rsidRPr="00FF6A71">
                <w:rPr>
                  <w:rFonts w:cs="Calibri"/>
                  <w:color w:val="000000"/>
                  <w:sz w:val="22"/>
                  <w:szCs w:val="22"/>
                </w:rPr>
                <w:t>33%</w:t>
              </w:r>
            </w:ins>
          </w:p>
        </w:tc>
        <w:tc>
          <w:tcPr>
            <w:tcW w:w="692" w:type="dxa"/>
            <w:shd w:val="clear" w:color="auto" w:fill="auto"/>
            <w:noWrap/>
            <w:vAlign w:val="bottom"/>
            <w:tcPrChange w:id="54402" w:author="pete jones" w:date="2022-01-04T12:09:00Z">
              <w:tcPr>
                <w:tcW w:w="692" w:type="dxa"/>
                <w:tcBorders>
                  <w:top w:val="nil"/>
                  <w:left w:val="nil"/>
                  <w:bottom w:val="nil"/>
                  <w:right w:val="nil"/>
                </w:tcBorders>
                <w:shd w:val="clear" w:color="auto" w:fill="auto"/>
                <w:noWrap/>
                <w:vAlign w:val="bottom"/>
              </w:tcPr>
            </w:tcPrChange>
          </w:tcPr>
          <w:p w14:paraId="06F2941C" w14:textId="77777777" w:rsidR="00965D4E" w:rsidRPr="00FF6A71" w:rsidRDefault="00965D4E">
            <w:pPr>
              <w:spacing w:before="0" w:after="0" w:line="240" w:lineRule="auto"/>
              <w:rPr>
                <w:ins w:id="54403" w:author="pete jones" w:date="2022-01-04T12:05:00Z"/>
                <w:rFonts w:cs="Calibri"/>
                <w:color w:val="000000"/>
                <w:sz w:val="22"/>
                <w:szCs w:val="22"/>
              </w:rPr>
              <w:pPrChange w:id="54404" w:author="pete jones" w:date="2022-01-04T12:09:00Z">
                <w:pPr>
                  <w:keepNext/>
                </w:pPr>
              </w:pPrChange>
            </w:pPr>
            <w:ins w:id="54405" w:author="pete jones" w:date="2022-01-04T12:05:00Z">
              <w:r w:rsidRPr="00FF6A71">
                <w:rPr>
                  <w:rFonts w:cs="Calibri"/>
                  <w:color w:val="000000"/>
                  <w:sz w:val="22"/>
                  <w:szCs w:val="22"/>
                </w:rPr>
                <w:t>17%</w:t>
              </w:r>
            </w:ins>
          </w:p>
        </w:tc>
        <w:tc>
          <w:tcPr>
            <w:tcW w:w="692" w:type="dxa"/>
            <w:noWrap/>
            <w:vAlign w:val="center"/>
            <w:tcPrChange w:id="54406" w:author="pete jones" w:date="2022-01-04T12:09:00Z">
              <w:tcPr>
                <w:tcW w:w="692" w:type="dxa"/>
                <w:tcBorders>
                  <w:top w:val="single" w:sz="4" w:space="0" w:color="auto"/>
                  <w:left w:val="nil"/>
                  <w:bottom w:val="nil"/>
                  <w:right w:val="nil"/>
                </w:tcBorders>
                <w:noWrap/>
                <w:vAlign w:val="center"/>
              </w:tcPr>
            </w:tcPrChange>
          </w:tcPr>
          <w:p w14:paraId="2328B171" w14:textId="77777777" w:rsidR="00965D4E" w:rsidRPr="00FF6A71" w:rsidRDefault="00965D4E">
            <w:pPr>
              <w:spacing w:before="0" w:after="0" w:line="240" w:lineRule="auto"/>
              <w:rPr>
                <w:ins w:id="54407" w:author="pete jones" w:date="2022-01-04T12:05:00Z"/>
                <w:rFonts w:cs="Calibri"/>
                <w:color w:val="000000"/>
                <w:sz w:val="22"/>
                <w:szCs w:val="22"/>
              </w:rPr>
              <w:pPrChange w:id="54408" w:author="pete jones" w:date="2022-01-04T12:09:00Z">
                <w:pPr>
                  <w:keepNext/>
                </w:pPr>
              </w:pPrChange>
            </w:pPr>
          </w:p>
        </w:tc>
        <w:tc>
          <w:tcPr>
            <w:tcW w:w="692" w:type="dxa"/>
            <w:noWrap/>
            <w:vAlign w:val="center"/>
            <w:tcPrChange w:id="54409" w:author="pete jones" w:date="2022-01-04T12:09:00Z">
              <w:tcPr>
                <w:tcW w:w="692" w:type="dxa"/>
                <w:tcBorders>
                  <w:top w:val="single" w:sz="4" w:space="0" w:color="auto"/>
                  <w:left w:val="nil"/>
                  <w:bottom w:val="nil"/>
                  <w:right w:val="nil"/>
                </w:tcBorders>
                <w:noWrap/>
                <w:vAlign w:val="center"/>
              </w:tcPr>
            </w:tcPrChange>
          </w:tcPr>
          <w:p w14:paraId="6B2C0986" w14:textId="77777777" w:rsidR="00965D4E" w:rsidRPr="00FF6A71" w:rsidRDefault="00965D4E">
            <w:pPr>
              <w:spacing w:before="0" w:after="0" w:line="240" w:lineRule="auto"/>
              <w:rPr>
                <w:ins w:id="54410" w:author="pete jones" w:date="2022-01-04T12:05:00Z"/>
                <w:rFonts w:cs="Calibri"/>
                <w:color w:val="000000"/>
                <w:sz w:val="22"/>
                <w:szCs w:val="22"/>
              </w:rPr>
              <w:pPrChange w:id="54411" w:author="pete jones" w:date="2022-01-04T12:09:00Z">
                <w:pPr>
                  <w:keepNext/>
                </w:pPr>
              </w:pPrChange>
            </w:pPr>
          </w:p>
        </w:tc>
        <w:tc>
          <w:tcPr>
            <w:tcW w:w="692" w:type="dxa"/>
            <w:noWrap/>
            <w:vAlign w:val="center"/>
            <w:tcPrChange w:id="54412" w:author="pete jones" w:date="2022-01-04T12:09:00Z">
              <w:tcPr>
                <w:tcW w:w="692" w:type="dxa"/>
                <w:tcBorders>
                  <w:top w:val="single" w:sz="4" w:space="0" w:color="auto"/>
                  <w:left w:val="nil"/>
                  <w:bottom w:val="nil"/>
                  <w:right w:val="nil"/>
                </w:tcBorders>
                <w:noWrap/>
                <w:vAlign w:val="center"/>
              </w:tcPr>
            </w:tcPrChange>
          </w:tcPr>
          <w:p w14:paraId="137652D7" w14:textId="77777777" w:rsidR="00965D4E" w:rsidRPr="00FF6A71" w:rsidRDefault="00965D4E">
            <w:pPr>
              <w:spacing w:before="0" w:after="0" w:line="240" w:lineRule="auto"/>
              <w:rPr>
                <w:ins w:id="54413" w:author="pete jones" w:date="2022-01-04T12:05:00Z"/>
                <w:rFonts w:cs="Calibri"/>
                <w:color w:val="000000"/>
                <w:sz w:val="22"/>
                <w:szCs w:val="22"/>
              </w:rPr>
              <w:pPrChange w:id="54414" w:author="pete jones" w:date="2022-01-04T12:09:00Z">
                <w:pPr>
                  <w:keepNext/>
                </w:pPr>
              </w:pPrChange>
            </w:pPr>
          </w:p>
        </w:tc>
      </w:tr>
      <w:tr w:rsidR="00965D4E" w:rsidRPr="00FF6A71" w14:paraId="55C58C95" w14:textId="77777777" w:rsidTr="00965D4E">
        <w:trPr>
          <w:trHeight w:val="300"/>
          <w:jc w:val="center"/>
          <w:ins w:id="54415" w:author="pete jones" w:date="2022-01-04T12:05:00Z"/>
          <w:trPrChange w:id="54416" w:author="pete jones" w:date="2022-01-04T12:09:00Z">
            <w:trPr>
              <w:trHeight w:val="300"/>
              <w:jc w:val="center"/>
            </w:trPr>
          </w:trPrChange>
        </w:trPr>
        <w:tc>
          <w:tcPr>
            <w:tcW w:w="814" w:type="dxa"/>
            <w:vAlign w:val="center"/>
            <w:tcPrChange w:id="54417" w:author="pete jones" w:date="2022-01-04T12:09:00Z">
              <w:tcPr>
                <w:tcW w:w="814" w:type="dxa"/>
                <w:tcBorders>
                  <w:right w:val="single" w:sz="4" w:space="0" w:color="auto"/>
                </w:tcBorders>
                <w:vAlign w:val="center"/>
              </w:tcPr>
            </w:tcPrChange>
          </w:tcPr>
          <w:p w14:paraId="79E2F777" w14:textId="77777777" w:rsidR="00965D4E" w:rsidRPr="00FF6A71" w:rsidRDefault="00965D4E">
            <w:pPr>
              <w:spacing w:before="0" w:after="0" w:line="240" w:lineRule="auto"/>
              <w:rPr>
                <w:ins w:id="54418" w:author="pete jones" w:date="2022-01-04T12:05:00Z"/>
                <w:rFonts w:cstheme="minorHAnsi"/>
                <w:b/>
                <w:bCs/>
              </w:rPr>
              <w:pPrChange w:id="54419" w:author="pete jones" w:date="2022-01-04T12:09:00Z">
                <w:pPr>
                  <w:keepNext/>
                </w:pPr>
              </w:pPrChange>
            </w:pPr>
            <w:ins w:id="54420" w:author="pete jones" w:date="2022-01-04T12:05:00Z">
              <w:r w:rsidRPr="00FF6A71">
                <w:rPr>
                  <w:rFonts w:cstheme="minorHAnsi"/>
                  <w:b/>
                  <w:bCs/>
                </w:rPr>
                <w:t>Count</w:t>
              </w:r>
            </w:ins>
          </w:p>
        </w:tc>
        <w:tc>
          <w:tcPr>
            <w:tcW w:w="814" w:type="dxa"/>
            <w:shd w:val="clear" w:color="auto" w:fill="auto"/>
            <w:noWrap/>
            <w:vAlign w:val="bottom"/>
            <w:tcPrChange w:id="54421" w:author="pete jones" w:date="2022-01-04T12:09:00Z">
              <w:tcPr>
                <w:tcW w:w="814" w:type="dxa"/>
                <w:tcBorders>
                  <w:top w:val="nil"/>
                  <w:left w:val="nil"/>
                  <w:bottom w:val="nil"/>
                  <w:right w:val="nil"/>
                </w:tcBorders>
                <w:shd w:val="clear" w:color="auto" w:fill="auto"/>
                <w:noWrap/>
                <w:vAlign w:val="bottom"/>
              </w:tcPr>
            </w:tcPrChange>
          </w:tcPr>
          <w:p w14:paraId="133C83D9" w14:textId="77777777" w:rsidR="00965D4E" w:rsidRPr="00FF6A71" w:rsidRDefault="00965D4E">
            <w:pPr>
              <w:spacing w:before="0" w:after="0" w:line="240" w:lineRule="auto"/>
              <w:rPr>
                <w:ins w:id="54422" w:author="pete jones" w:date="2022-01-04T12:05:00Z"/>
                <w:rFonts w:cs="Calibri"/>
                <w:color w:val="000000"/>
                <w:sz w:val="22"/>
                <w:szCs w:val="22"/>
              </w:rPr>
              <w:pPrChange w:id="54423" w:author="pete jones" w:date="2022-01-04T12:09:00Z">
                <w:pPr>
                  <w:keepNext/>
                </w:pPr>
              </w:pPrChange>
            </w:pPr>
            <w:ins w:id="54424" w:author="pete jones" w:date="2022-01-04T12:05:00Z">
              <w:r w:rsidRPr="00FF6A71">
                <w:rPr>
                  <w:rFonts w:cs="Calibri"/>
                  <w:color w:val="000000"/>
                  <w:sz w:val="22"/>
                  <w:szCs w:val="22"/>
                </w:rPr>
                <w:t>1</w:t>
              </w:r>
            </w:ins>
          </w:p>
        </w:tc>
        <w:tc>
          <w:tcPr>
            <w:tcW w:w="814" w:type="dxa"/>
            <w:shd w:val="clear" w:color="auto" w:fill="auto"/>
            <w:noWrap/>
            <w:vAlign w:val="bottom"/>
            <w:tcPrChange w:id="54425" w:author="pete jones" w:date="2022-01-04T12:09:00Z">
              <w:tcPr>
                <w:tcW w:w="814" w:type="dxa"/>
                <w:tcBorders>
                  <w:top w:val="nil"/>
                  <w:left w:val="nil"/>
                  <w:bottom w:val="nil"/>
                  <w:right w:val="nil"/>
                </w:tcBorders>
                <w:shd w:val="clear" w:color="auto" w:fill="auto"/>
                <w:noWrap/>
                <w:vAlign w:val="bottom"/>
              </w:tcPr>
            </w:tcPrChange>
          </w:tcPr>
          <w:p w14:paraId="139AD9CD" w14:textId="77777777" w:rsidR="00965D4E" w:rsidRPr="00FF6A71" w:rsidRDefault="00965D4E">
            <w:pPr>
              <w:spacing w:before="0" w:after="0" w:line="240" w:lineRule="auto"/>
              <w:rPr>
                <w:ins w:id="54426" w:author="pete jones" w:date="2022-01-04T12:05:00Z"/>
                <w:rFonts w:cs="Calibri"/>
                <w:color w:val="000000"/>
                <w:sz w:val="22"/>
                <w:szCs w:val="22"/>
              </w:rPr>
              <w:pPrChange w:id="54427" w:author="pete jones" w:date="2022-01-04T12:09:00Z">
                <w:pPr>
                  <w:keepNext/>
                </w:pPr>
              </w:pPrChange>
            </w:pPr>
            <w:ins w:id="54428" w:author="pete jones" w:date="2022-01-04T12:05:00Z">
              <w:r w:rsidRPr="00FF6A71">
                <w:rPr>
                  <w:rFonts w:cs="Calibri"/>
                  <w:color w:val="000000"/>
                  <w:sz w:val="22"/>
                  <w:szCs w:val="22"/>
                </w:rPr>
                <w:t>2</w:t>
              </w:r>
            </w:ins>
          </w:p>
        </w:tc>
        <w:tc>
          <w:tcPr>
            <w:tcW w:w="814" w:type="dxa"/>
            <w:shd w:val="clear" w:color="auto" w:fill="auto"/>
            <w:noWrap/>
            <w:vAlign w:val="bottom"/>
            <w:tcPrChange w:id="54429" w:author="pete jones" w:date="2022-01-04T12:09:00Z">
              <w:tcPr>
                <w:tcW w:w="814" w:type="dxa"/>
                <w:tcBorders>
                  <w:top w:val="nil"/>
                  <w:left w:val="nil"/>
                  <w:bottom w:val="nil"/>
                  <w:right w:val="nil"/>
                </w:tcBorders>
                <w:shd w:val="clear" w:color="auto" w:fill="auto"/>
                <w:noWrap/>
                <w:vAlign w:val="bottom"/>
              </w:tcPr>
            </w:tcPrChange>
          </w:tcPr>
          <w:p w14:paraId="36A24944" w14:textId="77777777" w:rsidR="00965D4E" w:rsidRPr="00FF6A71" w:rsidRDefault="00965D4E">
            <w:pPr>
              <w:spacing w:before="0" w:after="0" w:line="240" w:lineRule="auto"/>
              <w:rPr>
                <w:ins w:id="54430" w:author="pete jones" w:date="2022-01-04T12:05:00Z"/>
                <w:rFonts w:cs="Calibri"/>
                <w:color w:val="000000"/>
                <w:sz w:val="22"/>
                <w:szCs w:val="22"/>
              </w:rPr>
              <w:pPrChange w:id="54431" w:author="pete jones" w:date="2022-01-04T12:09:00Z">
                <w:pPr>
                  <w:keepNext/>
                </w:pPr>
              </w:pPrChange>
            </w:pPr>
            <w:ins w:id="54432" w:author="pete jones" w:date="2022-01-04T12:05:00Z">
              <w:r w:rsidRPr="00FF6A71">
                <w:rPr>
                  <w:rFonts w:cs="Calibri"/>
                  <w:color w:val="000000"/>
                  <w:sz w:val="22"/>
                  <w:szCs w:val="22"/>
                </w:rPr>
                <w:t>2</w:t>
              </w:r>
            </w:ins>
          </w:p>
        </w:tc>
        <w:tc>
          <w:tcPr>
            <w:tcW w:w="692" w:type="dxa"/>
            <w:shd w:val="clear" w:color="auto" w:fill="auto"/>
            <w:noWrap/>
            <w:vAlign w:val="bottom"/>
            <w:tcPrChange w:id="54433" w:author="pete jones" w:date="2022-01-04T12:09:00Z">
              <w:tcPr>
                <w:tcW w:w="692" w:type="dxa"/>
                <w:tcBorders>
                  <w:top w:val="nil"/>
                  <w:left w:val="nil"/>
                  <w:bottom w:val="nil"/>
                  <w:right w:val="nil"/>
                </w:tcBorders>
                <w:shd w:val="clear" w:color="auto" w:fill="auto"/>
                <w:noWrap/>
                <w:vAlign w:val="bottom"/>
              </w:tcPr>
            </w:tcPrChange>
          </w:tcPr>
          <w:p w14:paraId="0AE18D99" w14:textId="77777777" w:rsidR="00965D4E" w:rsidRPr="00FF6A71" w:rsidRDefault="00965D4E">
            <w:pPr>
              <w:spacing w:before="0" w:after="0" w:line="240" w:lineRule="auto"/>
              <w:rPr>
                <w:ins w:id="54434" w:author="pete jones" w:date="2022-01-04T12:05:00Z"/>
                <w:rFonts w:cs="Calibri"/>
                <w:color w:val="000000"/>
                <w:sz w:val="22"/>
                <w:szCs w:val="22"/>
              </w:rPr>
              <w:pPrChange w:id="54435" w:author="pete jones" w:date="2022-01-04T12:09:00Z">
                <w:pPr>
                  <w:keepNext/>
                </w:pPr>
              </w:pPrChange>
            </w:pPr>
            <w:ins w:id="54436" w:author="pete jones" w:date="2022-01-04T12:05:00Z">
              <w:r w:rsidRPr="00FF6A71">
                <w:rPr>
                  <w:rFonts w:cs="Calibri"/>
                  <w:color w:val="000000"/>
                  <w:sz w:val="22"/>
                  <w:szCs w:val="22"/>
                </w:rPr>
                <w:t>1</w:t>
              </w:r>
            </w:ins>
          </w:p>
        </w:tc>
        <w:tc>
          <w:tcPr>
            <w:tcW w:w="692" w:type="dxa"/>
            <w:noWrap/>
            <w:vAlign w:val="center"/>
            <w:tcPrChange w:id="54437" w:author="pete jones" w:date="2022-01-04T12:09:00Z">
              <w:tcPr>
                <w:tcW w:w="692" w:type="dxa"/>
                <w:tcBorders>
                  <w:top w:val="nil"/>
                  <w:left w:val="nil"/>
                  <w:bottom w:val="nil"/>
                  <w:right w:val="nil"/>
                </w:tcBorders>
                <w:noWrap/>
                <w:vAlign w:val="center"/>
              </w:tcPr>
            </w:tcPrChange>
          </w:tcPr>
          <w:p w14:paraId="0A01DC89" w14:textId="77777777" w:rsidR="00965D4E" w:rsidRPr="00FF6A71" w:rsidRDefault="00965D4E">
            <w:pPr>
              <w:spacing w:before="0" w:after="0" w:line="240" w:lineRule="auto"/>
              <w:rPr>
                <w:ins w:id="54438" w:author="pete jones" w:date="2022-01-04T12:05:00Z"/>
                <w:rFonts w:cs="Calibri"/>
                <w:color w:val="000000"/>
                <w:sz w:val="22"/>
                <w:szCs w:val="22"/>
              </w:rPr>
              <w:pPrChange w:id="54439" w:author="pete jones" w:date="2022-01-04T12:09:00Z">
                <w:pPr>
                  <w:keepNext/>
                </w:pPr>
              </w:pPrChange>
            </w:pPr>
          </w:p>
        </w:tc>
        <w:tc>
          <w:tcPr>
            <w:tcW w:w="692" w:type="dxa"/>
            <w:noWrap/>
            <w:vAlign w:val="center"/>
            <w:tcPrChange w:id="54440" w:author="pete jones" w:date="2022-01-04T12:09:00Z">
              <w:tcPr>
                <w:tcW w:w="692" w:type="dxa"/>
                <w:tcBorders>
                  <w:top w:val="nil"/>
                  <w:left w:val="nil"/>
                  <w:bottom w:val="nil"/>
                  <w:right w:val="nil"/>
                </w:tcBorders>
                <w:noWrap/>
                <w:vAlign w:val="center"/>
              </w:tcPr>
            </w:tcPrChange>
          </w:tcPr>
          <w:p w14:paraId="04761EDB" w14:textId="77777777" w:rsidR="00965D4E" w:rsidRPr="00FF6A71" w:rsidRDefault="00965D4E">
            <w:pPr>
              <w:spacing w:before="0" w:after="0" w:line="240" w:lineRule="auto"/>
              <w:rPr>
                <w:ins w:id="54441" w:author="pete jones" w:date="2022-01-04T12:05:00Z"/>
                <w:rFonts w:cs="Calibri"/>
                <w:color w:val="000000"/>
                <w:sz w:val="22"/>
                <w:szCs w:val="22"/>
              </w:rPr>
              <w:pPrChange w:id="54442" w:author="pete jones" w:date="2022-01-04T12:09:00Z">
                <w:pPr>
                  <w:keepNext/>
                </w:pPr>
              </w:pPrChange>
            </w:pPr>
          </w:p>
        </w:tc>
        <w:tc>
          <w:tcPr>
            <w:tcW w:w="692" w:type="dxa"/>
            <w:noWrap/>
            <w:vAlign w:val="center"/>
            <w:tcPrChange w:id="54443" w:author="pete jones" w:date="2022-01-04T12:09:00Z">
              <w:tcPr>
                <w:tcW w:w="692" w:type="dxa"/>
                <w:tcBorders>
                  <w:top w:val="nil"/>
                  <w:left w:val="nil"/>
                  <w:bottom w:val="nil"/>
                  <w:right w:val="nil"/>
                </w:tcBorders>
                <w:noWrap/>
                <w:vAlign w:val="center"/>
              </w:tcPr>
            </w:tcPrChange>
          </w:tcPr>
          <w:p w14:paraId="428A7C0B" w14:textId="77777777" w:rsidR="00965D4E" w:rsidRPr="00FF6A71" w:rsidRDefault="00965D4E">
            <w:pPr>
              <w:spacing w:before="0" w:after="0" w:line="240" w:lineRule="auto"/>
              <w:rPr>
                <w:ins w:id="54444" w:author="pete jones" w:date="2022-01-04T12:05:00Z"/>
                <w:rFonts w:cs="Calibri"/>
                <w:color w:val="000000"/>
                <w:sz w:val="22"/>
                <w:szCs w:val="22"/>
              </w:rPr>
              <w:pPrChange w:id="54445" w:author="pete jones" w:date="2022-01-04T12:09:00Z">
                <w:pPr>
                  <w:keepNext/>
                </w:pPr>
              </w:pPrChange>
            </w:pPr>
          </w:p>
        </w:tc>
      </w:tr>
    </w:tbl>
    <w:p w14:paraId="579678CE" w14:textId="77777777" w:rsidR="00965D4E" w:rsidRPr="00FF6A71" w:rsidRDefault="00965D4E">
      <w:pPr>
        <w:jc w:val="left"/>
        <w:rPr>
          <w:ins w:id="54446" w:author="pete jones" w:date="2022-01-04T12:05:00Z"/>
        </w:rPr>
        <w:pPrChange w:id="54447" w:author="pete jones" w:date="2022-01-04T12:06:00Z">
          <w:pPr>
            <w:keepNext/>
            <w:jc w:val="left"/>
          </w:pPr>
        </w:pPrChange>
      </w:pPr>
      <w:ins w:id="54448" w:author="pete jones" w:date="2022-01-04T12:05:00Z">
        <w:r w:rsidRPr="00FF6A71">
          <w:t>Q17 My lessons incorporate interest led investigations that provide students with ownership over their learning</w:t>
        </w:r>
      </w:ins>
    </w:p>
    <w:tbl>
      <w:tblPr>
        <w:tblStyle w:val="TableGrid"/>
        <w:tblW w:w="0" w:type="auto"/>
        <w:jc w:val="center"/>
        <w:tblLook w:val="04A0" w:firstRow="1" w:lastRow="0" w:firstColumn="1" w:lastColumn="0" w:noHBand="0" w:noVBand="1"/>
        <w:tblPrChange w:id="54449" w:author="pete jones" w:date="2022-01-04T12:09: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450">
          <w:tblGrid>
            <w:gridCol w:w="814"/>
            <w:gridCol w:w="814"/>
            <w:gridCol w:w="814"/>
            <w:gridCol w:w="814"/>
            <w:gridCol w:w="692"/>
            <w:gridCol w:w="692"/>
            <w:gridCol w:w="692"/>
            <w:gridCol w:w="692"/>
          </w:tblGrid>
        </w:tblGridChange>
      </w:tblGrid>
      <w:tr w:rsidR="00965D4E" w:rsidRPr="00FF6A71" w14:paraId="4365A258" w14:textId="77777777" w:rsidTr="00965D4E">
        <w:trPr>
          <w:trHeight w:val="300"/>
          <w:jc w:val="center"/>
          <w:ins w:id="54451" w:author="pete jones" w:date="2022-01-04T12:05:00Z"/>
          <w:trPrChange w:id="54452" w:author="pete jones" w:date="2022-01-04T12:09:00Z">
            <w:trPr>
              <w:trHeight w:val="300"/>
              <w:jc w:val="center"/>
            </w:trPr>
          </w:trPrChange>
        </w:trPr>
        <w:tc>
          <w:tcPr>
            <w:tcW w:w="814" w:type="dxa"/>
            <w:shd w:val="clear" w:color="auto" w:fill="E7E6E6" w:themeFill="background2"/>
            <w:vAlign w:val="center"/>
            <w:tcPrChange w:id="54453" w:author="pete jones" w:date="2022-01-04T12:09:00Z">
              <w:tcPr>
                <w:tcW w:w="814" w:type="dxa"/>
                <w:tcBorders>
                  <w:bottom w:val="single" w:sz="4" w:space="0" w:color="auto"/>
                </w:tcBorders>
                <w:shd w:val="clear" w:color="auto" w:fill="E7E6E6" w:themeFill="background2"/>
                <w:vAlign w:val="center"/>
              </w:tcPr>
            </w:tcPrChange>
          </w:tcPr>
          <w:p w14:paraId="42A548CF" w14:textId="77777777" w:rsidR="00965D4E" w:rsidRPr="00FF6A71" w:rsidRDefault="00965D4E">
            <w:pPr>
              <w:spacing w:before="0" w:after="0" w:line="240" w:lineRule="auto"/>
              <w:rPr>
                <w:ins w:id="54454" w:author="pete jones" w:date="2022-01-04T12:05:00Z"/>
                <w:rFonts w:cstheme="minorHAnsi"/>
                <w:b/>
                <w:bCs/>
              </w:rPr>
              <w:pPrChange w:id="54455" w:author="pete jones" w:date="2022-01-04T12:09:00Z">
                <w:pPr>
                  <w:keepNext/>
                </w:pPr>
              </w:pPrChange>
            </w:pPr>
            <w:ins w:id="54456" w:author="pete jones" w:date="2022-01-04T12:05:00Z">
              <w:r w:rsidRPr="00FF6A71">
                <w:rPr>
                  <w:rFonts w:cstheme="minorHAnsi"/>
                  <w:b/>
                  <w:bCs/>
                </w:rPr>
                <w:t>scale</w:t>
              </w:r>
            </w:ins>
          </w:p>
        </w:tc>
        <w:tc>
          <w:tcPr>
            <w:tcW w:w="814" w:type="dxa"/>
            <w:shd w:val="clear" w:color="auto" w:fill="E7E6E6" w:themeFill="background2"/>
            <w:noWrap/>
            <w:vAlign w:val="center"/>
            <w:tcPrChange w:id="54457" w:author="pete jones" w:date="2022-01-04T12:09:00Z">
              <w:tcPr>
                <w:tcW w:w="814" w:type="dxa"/>
                <w:tcBorders>
                  <w:bottom w:val="single" w:sz="4" w:space="0" w:color="auto"/>
                </w:tcBorders>
                <w:shd w:val="clear" w:color="auto" w:fill="E7E6E6" w:themeFill="background2"/>
                <w:noWrap/>
                <w:vAlign w:val="center"/>
              </w:tcPr>
            </w:tcPrChange>
          </w:tcPr>
          <w:p w14:paraId="59E6FC19" w14:textId="77777777" w:rsidR="00965D4E" w:rsidRPr="00FF6A71" w:rsidRDefault="00965D4E">
            <w:pPr>
              <w:spacing w:before="0" w:after="0" w:line="240" w:lineRule="auto"/>
              <w:rPr>
                <w:ins w:id="54458" w:author="pete jones" w:date="2022-01-04T12:05:00Z"/>
                <w:rFonts w:cstheme="minorHAnsi"/>
                <w:b/>
                <w:bCs/>
              </w:rPr>
              <w:pPrChange w:id="54459" w:author="pete jones" w:date="2022-01-04T12:09:00Z">
                <w:pPr>
                  <w:keepNext/>
                </w:pPr>
              </w:pPrChange>
            </w:pPr>
            <w:ins w:id="54460" w:author="pete jones" w:date="2022-01-04T12:05:00Z">
              <w:r w:rsidRPr="00FF6A71">
                <w:rPr>
                  <w:rFonts w:cstheme="minorHAnsi"/>
                  <w:b/>
                  <w:bCs/>
                </w:rPr>
                <w:t>1</w:t>
              </w:r>
            </w:ins>
          </w:p>
        </w:tc>
        <w:tc>
          <w:tcPr>
            <w:tcW w:w="814" w:type="dxa"/>
            <w:shd w:val="clear" w:color="auto" w:fill="E7E6E6" w:themeFill="background2"/>
            <w:noWrap/>
            <w:vAlign w:val="center"/>
            <w:tcPrChange w:id="54461" w:author="pete jones" w:date="2022-01-04T12:09:00Z">
              <w:tcPr>
                <w:tcW w:w="814" w:type="dxa"/>
                <w:tcBorders>
                  <w:bottom w:val="single" w:sz="4" w:space="0" w:color="auto"/>
                </w:tcBorders>
                <w:shd w:val="clear" w:color="auto" w:fill="E7E6E6" w:themeFill="background2"/>
                <w:noWrap/>
                <w:vAlign w:val="center"/>
              </w:tcPr>
            </w:tcPrChange>
          </w:tcPr>
          <w:p w14:paraId="0D622F31" w14:textId="77777777" w:rsidR="00965D4E" w:rsidRPr="00FF6A71" w:rsidRDefault="00965D4E">
            <w:pPr>
              <w:spacing w:before="0" w:after="0" w:line="240" w:lineRule="auto"/>
              <w:rPr>
                <w:ins w:id="54462" w:author="pete jones" w:date="2022-01-04T12:05:00Z"/>
                <w:rFonts w:cstheme="minorHAnsi"/>
                <w:b/>
                <w:bCs/>
              </w:rPr>
              <w:pPrChange w:id="54463" w:author="pete jones" w:date="2022-01-04T12:09:00Z">
                <w:pPr>
                  <w:keepNext/>
                </w:pPr>
              </w:pPrChange>
            </w:pPr>
            <w:ins w:id="54464" w:author="pete jones" w:date="2022-01-04T12:05:00Z">
              <w:r w:rsidRPr="00FF6A71">
                <w:rPr>
                  <w:rFonts w:cstheme="minorHAnsi"/>
                  <w:b/>
                  <w:bCs/>
                </w:rPr>
                <w:t>2</w:t>
              </w:r>
            </w:ins>
          </w:p>
        </w:tc>
        <w:tc>
          <w:tcPr>
            <w:tcW w:w="814" w:type="dxa"/>
            <w:shd w:val="clear" w:color="auto" w:fill="E7E6E6" w:themeFill="background2"/>
            <w:noWrap/>
            <w:vAlign w:val="center"/>
            <w:tcPrChange w:id="54465" w:author="pete jones" w:date="2022-01-04T12:09:00Z">
              <w:tcPr>
                <w:tcW w:w="814" w:type="dxa"/>
                <w:tcBorders>
                  <w:bottom w:val="single" w:sz="4" w:space="0" w:color="auto"/>
                </w:tcBorders>
                <w:shd w:val="clear" w:color="auto" w:fill="E7E6E6" w:themeFill="background2"/>
                <w:noWrap/>
                <w:vAlign w:val="center"/>
              </w:tcPr>
            </w:tcPrChange>
          </w:tcPr>
          <w:p w14:paraId="0AB911B1" w14:textId="77777777" w:rsidR="00965D4E" w:rsidRPr="00FF6A71" w:rsidRDefault="00965D4E">
            <w:pPr>
              <w:spacing w:before="0" w:after="0" w:line="240" w:lineRule="auto"/>
              <w:rPr>
                <w:ins w:id="54466" w:author="pete jones" w:date="2022-01-04T12:05:00Z"/>
                <w:rFonts w:cstheme="minorHAnsi"/>
                <w:b/>
                <w:bCs/>
              </w:rPr>
              <w:pPrChange w:id="54467" w:author="pete jones" w:date="2022-01-04T12:09:00Z">
                <w:pPr>
                  <w:keepNext/>
                </w:pPr>
              </w:pPrChange>
            </w:pPr>
            <w:ins w:id="54468" w:author="pete jones" w:date="2022-01-04T12:05:00Z">
              <w:r w:rsidRPr="00FF6A71">
                <w:rPr>
                  <w:rFonts w:cstheme="minorHAnsi"/>
                  <w:b/>
                  <w:bCs/>
                </w:rPr>
                <w:t>3</w:t>
              </w:r>
            </w:ins>
          </w:p>
        </w:tc>
        <w:tc>
          <w:tcPr>
            <w:tcW w:w="692" w:type="dxa"/>
            <w:shd w:val="clear" w:color="auto" w:fill="E7E6E6" w:themeFill="background2"/>
            <w:noWrap/>
            <w:vAlign w:val="center"/>
            <w:tcPrChange w:id="54469" w:author="pete jones" w:date="2022-01-04T12:09:00Z">
              <w:tcPr>
                <w:tcW w:w="692" w:type="dxa"/>
                <w:tcBorders>
                  <w:bottom w:val="single" w:sz="4" w:space="0" w:color="auto"/>
                </w:tcBorders>
                <w:shd w:val="clear" w:color="auto" w:fill="E7E6E6" w:themeFill="background2"/>
                <w:noWrap/>
                <w:vAlign w:val="center"/>
              </w:tcPr>
            </w:tcPrChange>
          </w:tcPr>
          <w:p w14:paraId="78E87130" w14:textId="77777777" w:rsidR="00965D4E" w:rsidRPr="00FF6A71" w:rsidRDefault="00965D4E">
            <w:pPr>
              <w:spacing w:before="0" w:after="0" w:line="240" w:lineRule="auto"/>
              <w:rPr>
                <w:ins w:id="54470" w:author="pete jones" w:date="2022-01-04T12:05:00Z"/>
                <w:rFonts w:cstheme="minorHAnsi"/>
                <w:b/>
                <w:bCs/>
              </w:rPr>
              <w:pPrChange w:id="54471" w:author="pete jones" w:date="2022-01-04T12:09:00Z">
                <w:pPr>
                  <w:keepNext/>
                </w:pPr>
              </w:pPrChange>
            </w:pPr>
            <w:ins w:id="54472" w:author="pete jones" w:date="2022-01-04T12:05:00Z">
              <w:r w:rsidRPr="00FF6A71">
                <w:rPr>
                  <w:rFonts w:cstheme="minorHAnsi"/>
                  <w:b/>
                  <w:bCs/>
                </w:rPr>
                <w:t>4</w:t>
              </w:r>
            </w:ins>
          </w:p>
        </w:tc>
        <w:tc>
          <w:tcPr>
            <w:tcW w:w="692" w:type="dxa"/>
            <w:shd w:val="clear" w:color="auto" w:fill="E7E6E6" w:themeFill="background2"/>
            <w:noWrap/>
            <w:vAlign w:val="center"/>
            <w:tcPrChange w:id="54473" w:author="pete jones" w:date="2022-01-04T12:09:00Z">
              <w:tcPr>
                <w:tcW w:w="692" w:type="dxa"/>
                <w:tcBorders>
                  <w:bottom w:val="single" w:sz="4" w:space="0" w:color="auto"/>
                </w:tcBorders>
                <w:shd w:val="clear" w:color="auto" w:fill="E7E6E6" w:themeFill="background2"/>
                <w:noWrap/>
                <w:vAlign w:val="center"/>
              </w:tcPr>
            </w:tcPrChange>
          </w:tcPr>
          <w:p w14:paraId="084B3FFE" w14:textId="77777777" w:rsidR="00965D4E" w:rsidRPr="00FF6A71" w:rsidRDefault="00965D4E">
            <w:pPr>
              <w:spacing w:before="0" w:after="0" w:line="240" w:lineRule="auto"/>
              <w:rPr>
                <w:ins w:id="54474" w:author="pete jones" w:date="2022-01-04T12:05:00Z"/>
                <w:rFonts w:cstheme="minorHAnsi"/>
                <w:b/>
                <w:bCs/>
              </w:rPr>
              <w:pPrChange w:id="54475" w:author="pete jones" w:date="2022-01-04T12:09:00Z">
                <w:pPr>
                  <w:keepNext/>
                </w:pPr>
              </w:pPrChange>
            </w:pPr>
            <w:ins w:id="54476" w:author="pete jones" w:date="2022-01-04T12:05:00Z">
              <w:r w:rsidRPr="00FF6A71">
                <w:rPr>
                  <w:rFonts w:cstheme="minorHAnsi"/>
                  <w:b/>
                  <w:bCs/>
                </w:rPr>
                <w:t>5</w:t>
              </w:r>
            </w:ins>
          </w:p>
        </w:tc>
        <w:tc>
          <w:tcPr>
            <w:tcW w:w="692" w:type="dxa"/>
            <w:shd w:val="clear" w:color="auto" w:fill="E7E6E6" w:themeFill="background2"/>
            <w:noWrap/>
            <w:vAlign w:val="center"/>
            <w:tcPrChange w:id="54477" w:author="pete jones" w:date="2022-01-04T12:09:00Z">
              <w:tcPr>
                <w:tcW w:w="692" w:type="dxa"/>
                <w:tcBorders>
                  <w:bottom w:val="single" w:sz="4" w:space="0" w:color="auto"/>
                </w:tcBorders>
                <w:shd w:val="clear" w:color="auto" w:fill="E7E6E6" w:themeFill="background2"/>
                <w:noWrap/>
                <w:vAlign w:val="center"/>
              </w:tcPr>
            </w:tcPrChange>
          </w:tcPr>
          <w:p w14:paraId="49E2A8FF" w14:textId="77777777" w:rsidR="00965D4E" w:rsidRPr="00FF6A71" w:rsidRDefault="00965D4E">
            <w:pPr>
              <w:spacing w:before="0" w:after="0" w:line="240" w:lineRule="auto"/>
              <w:rPr>
                <w:ins w:id="54478" w:author="pete jones" w:date="2022-01-04T12:05:00Z"/>
                <w:rFonts w:cstheme="minorHAnsi"/>
                <w:b/>
                <w:bCs/>
              </w:rPr>
              <w:pPrChange w:id="54479" w:author="pete jones" w:date="2022-01-04T12:09:00Z">
                <w:pPr>
                  <w:keepNext/>
                </w:pPr>
              </w:pPrChange>
            </w:pPr>
            <w:ins w:id="54480" w:author="pete jones" w:date="2022-01-04T12:05:00Z">
              <w:r w:rsidRPr="00FF6A71">
                <w:rPr>
                  <w:rFonts w:cstheme="minorHAnsi"/>
                  <w:b/>
                  <w:bCs/>
                </w:rPr>
                <w:t>6</w:t>
              </w:r>
            </w:ins>
          </w:p>
        </w:tc>
        <w:tc>
          <w:tcPr>
            <w:tcW w:w="692" w:type="dxa"/>
            <w:shd w:val="clear" w:color="auto" w:fill="E7E6E6" w:themeFill="background2"/>
            <w:noWrap/>
            <w:vAlign w:val="center"/>
            <w:tcPrChange w:id="54481" w:author="pete jones" w:date="2022-01-04T12:09:00Z">
              <w:tcPr>
                <w:tcW w:w="692" w:type="dxa"/>
                <w:tcBorders>
                  <w:bottom w:val="single" w:sz="4" w:space="0" w:color="auto"/>
                </w:tcBorders>
                <w:shd w:val="clear" w:color="auto" w:fill="E7E6E6" w:themeFill="background2"/>
                <w:noWrap/>
                <w:vAlign w:val="center"/>
              </w:tcPr>
            </w:tcPrChange>
          </w:tcPr>
          <w:p w14:paraId="177A218B" w14:textId="77777777" w:rsidR="00965D4E" w:rsidRPr="00FF6A71" w:rsidRDefault="00965D4E">
            <w:pPr>
              <w:spacing w:before="0" w:after="0" w:line="240" w:lineRule="auto"/>
              <w:rPr>
                <w:ins w:id="54482" w:author="pete jones" w:date="2022-01-04T12:05:00Z"/>
                <w:rFonts w:cstheme="minorHAnsi"/>
                <w:b/>
                <w:bCs/>
              </w:rPr>
              <w:pPrChange w:id="54483" w:author="pete jones" w:date="2022-01-04T12:09:00Z">
                <w:pPr>
                  <w:keepNext/>
                </w:pPr>
              </w:pPrChange>
            </w:pPr>
            <w:ins w:id="54484" w:author="pete jones" w:date="2022-01-04T12:05:00Z">
              <w:r w:rsidRPr="00FF6A71">
                <w:rPr>
                  <w:rFonts w:cstheme="minorHAnsi"/>
                  <w:b/>
                  <w:bCs/>
                </w:rPr>
                <w:t>7</w:t>
              </w:r>
            </w:ins>
          </w:p>
        </w:tc>
      </w:tr>
      <w:tr w:rsidR="00965D4E" w:rsidRPr="00FF6A71" w14:paraId="28A8349F" w14:textId="77777777" w:rsidTr="00965D4E">
        <w:trPr>
          <w:trHeight w:val="300"/>
          <w:jc w:val="center"/>
          <w:ins w:id="54485" w:author="pete jones" w:date="2022-01-04T12:05:00Z"/>
          <w:trPrChange w:id="54486" w:author="pete jones" w:date="2022-01-04T12:09:00Z">
            <w:trPr>
              <w:trHeight w:val="300"/>
              <w:jc w:val="center"/>
            </w:trPr>
          </w:trPrChange>
        </w:trPr>
        <w:tc>
          <w:tcPr>
            <w:tcW w:w="814" w:type="dxa"/>
            <w:vAlign w:val="center"/>
            <w:tcPrChange w:id="54487" w:author="pete jones" w:date="2022-01-04T12:09:00Z">
              <w:tcPr>
                <w:tcW w:w="814" w:type="dxa"/>
                <w:tcBorders>
                  <w:right w:val="single" w:sz="4" w:space="0" w:color="auto"/>
                </w:tcBorders>
                <w:vAlign w:val="center"/>
              </w:tcPr>
            </w:tcPrChange>
          </w:tcPr>
          <w:p w14:paraId="2D11E36F" w14:textId="77777777" w:rsidR="00965D4E" w:rsidRPr="00FF6A71" w:rsidRDefault="00965D4E">
            <w:pPr>
              <w:spacing w:before="0" w:after="0" w:line="240" w:lineRule="auto"/>
              <w:rPr>
                <w:ins w:id="54488" w:author="pete jones" w:date="2022-01-04T12:05:00Z"/>
                <w:rFonts w:cstheme="minorHAnsi"/>
                <w:b/>
                <w:bCs/>
              </w:rPr>
              <w:pPrChange w:id="54489" w:author="pete jones" w:date="2022-01-04T12:09:00Z">
                <w:pPr>
                  <w:keepNext/>
                </w:pPr>
              </w:pPrChange>
            </w:pPr>
            <w:ins w:id="54490" w:author="pete jones" w:date="2022-01-04T12:05:00Z">
              <w:r w:rsidRPr="00FF6A71">
                <w:rPr>
                  <w:rFonts w:cstheme="minorHAnsi"/>
                  <w:b/>
                  <w:bCs/>
                </w:rPr>
                <w:t>%</w:t>
              </w:r>
            </w:ins>
          </w:p>
        </w:tc>
        <w:tc>
          <w:tcPr>
            <w:tcW w:w="814" w:type="dxa"/>
            <w:shd w:val="clear" w:color="auto" w:fill="auto"/>
            <w:noWrap/>
            <w:vAlign w:val="bottom"/>
            <w:tcPrChange w:id="54491" w:author="pete jones" w:date="2022-01-04T12:09:00Z">
              <w:tcPr>
                <w:tcW w:w="814" w:type="dxa"/>
                <w:tcBorders>
                  <w:top w:val="nil"/>
                  <w:left w:val="nil"/>
                  <w:bottom w:val="nil"/>
                  <w:right w:val="nil"/>
                </w:tcBorders>
                <w:shd w:val="clear" w:color="auto" w:fill="auto"/>
                <w:noWrap/>
                <w:vAlign w:val="bottom"/>
              </w:tcPr>
            </w:tcPrChange>
          </w:tcPr>
          <w:p w14:paraId="224EEE85" w14:textId="77777777" w:rsidR="00965D4E" w:rsidRPr="00FF6A71" w:rsidRDefault="00965D4E">
            <w:pPr>
              <w:spacing w:before="0" w:after="0" w:line="240" w:lineRule="auto"/>
              <w:rPr>
                <w:ins w:id="54492" w:author="pete jones" w:date="2022-01-04T12:05:00Z"/>
                <w:rFonts w:cs="Calibri"/>
                <w:color w:val="000000"/>
                <w:sz w:val="22"/>
                <w:szCs w:val="22"/>
              </w:rPr>
              <w:pPrChange w:id="54493" w:author="pete jones" w:date="2022-01-04T12:09:00Z">
                <w:pPr>
                  <w:keepNext/>
                </w:pPr>
              </w:pPrChange>
            </w:pPr>
          </w:p>
        </w:tc>
        <w:tc>
          <w:tcPr>
            <w:tcW w:w="814" w:type="dxa"/>
            <w:shd w:val="clear" w:color="auto" w:fill="auto"/>
            <w:noWrap/>
            <w:vAlign w:val="bottom"/>
            <w:tcPrChange w:id="54494" w:author="pete jones" w:date="2022-01-04T12:09:00Z">
              <w:tcPr>
                <w:tcW w:w="814" w:type="dxa"/>
                <w:tcBorders>
                  <w:top w:val="nil"/>
                  <w:left w:val="nil"/>
                  <w:bottom w:val="nil"/>
                  <w:right w:val="nil"/>
                </w:tcBorders>
                <w:shd w:val="clear" w:color="auto" w:fill="auto"/>
                <w:noWrap/>
                <w:vAlign w:val="bottom"/>
              </w:tcPr>
            </w:tcPrChange>
          </w:tcPr>
          <w:p w14:paraId="49212BF3" w14:textId="77777777" w:rsidR="00965D4E" w:rsidRPr="00FF6A71" w:rsidRDefault="00965D4E">
            <w:pPr>
              <w:spacing w:before="0" w:after="0" w:line="240" w:lineRule="auto"/>
              <w:rPr>
                <w:ins w:id="54495" w:author="pete jones" w:date="2022-01-04T12:05:00Z"/>
                <w:rFonts w:cs="Calibri"/>
                <w:color w:val="000000"/>
                <w:sz w:val="22"/>
                <w:szCs w:val="22"/>
              </w:rPr>
              <w:pPrChange w:id="54496" w:author="pete jones" w:date="2022-01-04T12:09:00Z">
                <w:pPr>
                  <w:keepNext/>
                </w:pPr>
              </w:pPrChange>
            </w:pPr>
            <w:ins w:id="54497" w:author="pete jones" w:date="2022-01-04T12:05:00Z">
              <w:r w:rsidRPr="00FF6A71">
                <w:rPr>
                  <w:rFonts w:cs="Calibri"/>
                  <w:color w:val="000000"/>
                  <w:sz w:val="22"/>
                  <w:szCs w:val="22"/>
                </w:rPr>
                <w:t>17%</w:t>
              </w:r>
            </w:ins>
          </w:p>
        </w:tc>
        <w:tc>
          <w:tcPr>
            <w:tcW w:w="814" w:type="dxa"/>
            <w:shd w:val="clear" w:color="auto" w:fill="auto"/>
            <w:noWrap/>
            <w:vAlign w:val="bottom"/>
            <w:tcPrChange w:id="54498" w:author="pete jones" w:date="2022-01-04T12:09:00Z">
              <w:tcPr>
                <w:tcW w:w="814" w:type="dxa"/>
                <w:tcBorders>
                  <w:top w:val="nil"/>
                  <w:left w:val="nil"/>
                  <w:bottom w:val="nil"/>
                  <w:right w:val="nil"/>
                </w:tcBorders>
                <w:shd w:val="clear" w:color="auto" w:fill="auto"/>
                <w:noWrap/>
                <w:vAlign w:val="bottom"/>
              </w:tcPr>
            </w:tcPrChange>
          </w:tcPr>
          <w:p w14:paraId="189FD5A2" w14:textId="77777777" w:rsidR="00965D4E" w:rsidRPr="00FF6A71" w:rsidRDefault="00965D4E">
            <w:pPr>
              <w:spacing w:before="0" w:after="0" w:line="240" w:lineRule="auto"/>
              <w:rPr>
                <w:ins w:id="54499" w:author="pete jones" w:date="2022-01-04T12:05:00Z"/>
                <w:rFonts w:cs="Calibri"/>
                <w:color w:val="000000"/>
                <w:sz w:val="22"/>
                <w:szCs w:val="22"/>
              </w:rPr>
              <w:pPrChange w:id="54500" w:author="pete jones" w:date="2022-01-04T12:09:00Z">
                <w:pPr>
                  <w:keepNext/>
                </w:pPr>
              </w:pPrChange>
            </w:pPr>
            <w:ins w:id="54501" w:author="pete jones" w:date="2022-01-04T12:05:00Z">
              <w:r w:rsidRPr="00FF6A71">
                <w:rPr>
                  <w:rFonts w:cs="Calibri"/>
                  <w:color w:val="000000"/>
                  <w:sz w:val="22"/>
                  <w:szCs w:val="22"/>
                </w:rPr>
                <w:t>67%</w:t>
              </w:r>
            </w:ins>
          </w:p>
        </w:tc>
        <w:tc>
          <w:tcPr>
            <w:tcW w:w="692" w:type="dxa"/>
            <w:shd w:val="clear" w:color="auto" w:fill="auto"/>
            <w:noWrap/>
            <w:vAlign w:val="bottom"/>
            <w:tcPrChange w:id="54502" w:author="pete jones" w:date="2022-01-04T12:09:00Z">
              <w:tcPr>
                <w:tcW w:w="692" w:type="dxa"/>
                <w:tcBorders>
                  <w:top w:val="nil"/>
                  <w:left w:val="nil"/>
                  <w:bottom w:val="nil"/>
                  <w:right w:val="nil"/>
                </w:tcBorders>
                <w:shd w:val="clear" w:color="auto" w:fill="auto"/>
                <w:noWrap/>
                <w:vAlign w:val="bottom"/>
              </w:tcPr>
            </w:tcPrChange>
          </w:tcPr>
          <w:p w14:paraId="46D35ED9" w14:textId="77777777" w:rsidR="00965D4E" w:rsidRPr="00FF6A71" w:rsidRDefault="00965D4E">
            <w:pPr>
              <w:spacing w:before="0" w:after="0" w:line="240" w:lineRule="auto"/>
              <w:rPr>
                <w:ins w:id="54503" w:author="pete jones" w:date="2022-01-04T12:05:00Z"/>
                <w:rFonts w:cs="Calibri"/>
                <w:color w:val="000000"/>
                <w:sz w:val="22"/>
                <w:szCs w:val="22"/>
              </w:rPr>
              <w:pPrChange w:id="54504" w:author="pete jones" w:date="2022-01-04T12:09:00Z">
                <w:pPr>
                  <w:keepNext/>
                </w:pPr>
              </w:pPrChange>
            </w:pPr>
            <w:ins w:id="54505" w:author="pete jones" w:date="2022-01-04T12:05:00Z">
              <w:r w:rsidRPr="00FF6A71">
                <w:rPr>
                  <w:rFonts w:cs="Calibri"/>
                  <w:color w:val="000000"/>
                  <w:sz w:val="22"/>
                  <w:szCs w:val="22"/>
                </w:rPr>
                <w:t>17%</w:t>
              </w:r>
            </w:ins>
          </w:p>
        </w:tc>
        <w:tc>
          <w:tcPr>
            <w:tcW w:w="692" w:type="dxa"/>
            <w:noWrap/>
            <w:vAlign w:val="center"/>
            <w:tcPrChange w:id="54506" w:author="pete jones" w:date="2022-01-04T12:09:00Z">
              <w:tcPr>
                <w:tcW w:w="692" w:type="dxa"/>
                <w:tcBorders>
                  <w:top w:val="single" w:sz="4" w:space="0" w:color="auto"/>
                  <w:left w:val="nil"/>
                  <w:bottom w:val="nil"/>
                  <w:right w:val="nil"/>
                </w:tcBorders>
                <w:noWrap/>
                <w:vAlign w:val="center"/>
              </w:tcPr>
            </w:tcPrChange>
          </w:tcPr>
          <w:p w14:paraId="35EA911C" w14:textId="77777777" w:rsidR="00965D4E" w:rsidRPr="00FF6A71" w:rsidRDefault="00965D4E">
            <w:pPr>
              <w:spacing w:before="0" w:after="0" w:line="240" w:lineRule="auto"/>
              <w:rPr>
                <w:ins w:id="54507" w:author="pete jones" w:date="2022-01-04T12:05:00Z"/>
                <w:rFonts w:cs="Calibri"/>
                <w:color w:val="000000"/>
                <w:sz w:val="22"/>
                <w:szCs w:val="22"/>
              </w:rPr>
              <w:pPrChange w:id="54508" w:author="pete jones" w:date="2022-01-04T12:09:00Z">
                <w:pPr>
                  <w:keepNext/>
                </w:pPr>
              </w:pPrChange>
            </w:pPr>
          </w:p>
        </w:tc>
        <w:tc>
          <w:tcPr>
            <w:tcW w:w="692" w:type="dxa"/>
            <w:noWrap/>
            <w:vAlign w:val="center"/>
            <w:tcPrChange w:id="54509" w:author="pete jones" w:date="2022-01-04T12:09:00Z">
              <w:tcPr>
                <w:tcW w:w="692" w:type="dxa"/>
                <w:tcBorders>
                  <w:top w:val="single" w:sz="4" w:space="0" w:color="auto"/>
                  <w:left w:val="nil"/>
                  <w:bottom w:val="nil"/>
                  <w:right w:val="nil"/>
                </w:tcBorders>
                <w:noWrap/>
                <w:vAlign w:val="center"/>
              </w:tcPr>
            </w:tcPrChange>
          </w:tcPr>
          <w:p w14:paraId="02CDB6B1" w14:textId="77777777" w:rsidR="00965D4E" w:rsidRPr="00FF6A71" w:rsidRDefault="00965D4E">
            <w:pPr>
              <w:spacing w:before="0" w:after="0" w:line="240" w:lineRule="auto"/>
              <w:rPr>
                <w:ins w:id="54510" w:author="pete jones" w:date="2022-01-04T12:05:00Z"/>
                <w:rFonts w:cs="Calibri"/>
                <w:color w:val="000000"/>
                <w:sz w:val="22"/>
                <w:szCs w:val="22"/>
              </w:rPr>
              <w:pPrChange w:id="54511" w:author="pete jones" w:date="2022-01-04T12:09:00Z">
                <w:pPr>
                  <w:keepNext/>
                </w:pPr>
              </w:pPrChange>
            </w:pPr>
          </w:p>
        </w:tc>
        <w:tc>
          <w:tcPr>
            <w:tcW w:w="692" w:type="dxa"/>
            <w:noWrap/>
            <w:vAlign w:val="center"/>
            <w:tcPrChange w:id="54512" w:author="pete jones" w:date="2022-01-04T12:09:00Z">
              <w:tcPr>
                <w:tcW w:w="692" w:type="dxa"/>
                <w:tcBorders>
                  <w:top w:val="single" w:sz="4" w:space="0" w:color="auto"/>
                  <w:left w:val="nil"/>
                  <w:bottom w:val="nil"/>
                  <w:right w:val="nil"/>
                </w:tcBorders>
                <w:noWrap/>
                <w:vAlign w:val="center"/>
              </w:tcPr>
            </w:tcPrChange>
          </w:tcPr>
          <w:p w14:paraId="28E65DC6" w14:textId="77777777" w:rsidR="00965D4E" w:rsidRPr="00FF6A71" w:rsidRDefault="00965D4E">
            <w:pPr>
              <w:spacing w:before="0" w:after="0" w:line="240" w:lineRule="auto"/>
              <w:rPr>
                <w:ins w:id="54513" w:author="pete jones" w:date="2022-01-04T12:05:00Z"/>
                <w:rFonts w:cs="Calibri"/>
                <w:color w:val="000000"/>
                <w:sz w:val="22"/>
                <w:szCs w:val="22"/>
              </w:rPr>
              <w:pPrChange w:id="54514" w:author="pete jones" w:date="2022-01-04T12:09:00Z">
                <w:pPr>
                  <w:keepNext/>
                </w:pPr>
              </w:pPrChange>
            </w:pPr>
          </w:p>
        </w:tc>
      </w:tr>
      <w:tr w:rsidR="00965D4E" w:rsidRPr="00FF6A71" w14:paraId="1F0A94E2" w14:textId="77777777" w:rsidTr="00965D4E">
        <w:trPr>
          <w:trHeight w:val="300"/>
          <w:jc w:val="center"/>
          <w:ins w:id="54515" w:author="pete jones" w:date="2022-01-04T12:05:00Z"/>
          <w:trPrChange w:id="54516" w:author="pete jones" w:date="2022-01-04T12:09:00Z">
            <w:trPr>
              <w:trHeight w:val="300"/>
              <w:jc w:val="center"/>
            </w:trPr>
          </w:trPrChange>
        </w:trPr>
        <w:tc>
          <w:tcPr>
            <w:tcW w:w="814" w:type="dxa"/>
            <w:vAlign w:val="center"/>
            <w:tcPrChange w:id="54517" w:author="pete jones" w:date="2022-01-04T12:09:00Z">
              <w:tcPr>
                <w:tcW w:w="814" w:type="dxa"/>
                <w:tcBorders>
                  <w:right w:val="single" w:sz="4" w:space="0" w:color="auto"/>
                </w:tcBorders>
                <w:vAlign w:val="center"/>
              </w:tcPr>
            </w:tcPrChange>
          </w:tcPr>
          <w:p w14:paraId="57F79160" w14:textId="77777777" w:rsidR="00965D4E" w:rsidRPr="00FF6A71" w:rsidRDefault="00965D4E">
            <w:pPr>
              <w:spacing w:before="0" w:after="0" w:line="240" w:lineRule="auto"/>
              <w:rPr>
                <w:ins w:id="54518" w:author="pete jones" w:date="2022-01-04T12:05:00Z"/>
                <w:rFonts w:cstheme="minorHAnsi"/>
                <w:b/>
                <w:bCs/>
              </w:rPr>
              <w:pPrChange w:id="54519" w:author="pete jones" w:date="2022-01-04T12:09:00Z">
                <w:pPr>
                  <w:keepNext/>
                </w:pPr>
              </w:pPrChange>
            </w:pPr>
            <w:ins w:id="54520" w:author="pete jones" w:date="2022-01-04T12:05:00Z">
              <w:r w:rsidRPr="00FF6A71">
                <w:rPr>
                  <w:rFonts w:cstheme="minorHAnsi"/>
                  <w:b/>
                  <w:bCs/>
                </w:rPr>
                <w:t>Count</w:t>
              </w:r>
            </w:ins>
          </w:p>
        </w:tc>
        <w:tc>
          <w:tcPr>
            <w:tcW w:w="814" w:type="dxa"/>
            <w:shd w:val="clear" w:color="auto" w:fill="auto"/>
            <w:noWrap/>
            <w:vAlign w:val="bottom"/>
            <w:tcPrChange w:id="54521" w:author="pete jones" w:date="2022-01-04T12:09:00Z">
              <w:tcPr>
                <w:tcW w:w="814" w:type="dxa"/>
                <w:tcBorders>
                  <w:top w:val="nil"/>
                  <w:left w:val="nil"/>
                  <w:bottom w:val="nil"/>
                  <w:right w:val="nil"/>
                </w:tcBorders>
                <w:shd w:val="clear" w:color="auto" w:fill="auto"/>
                <w:noWrap/>
                <w:vAlign w:val="bottom"/>
              </w:tcPr>
            </w:tcPrChange>
          </w:tcPr>
          <w:p w14:paraId="4F90F301" w14:textId="77777777" w:rsidR="00965D4E" w:rsidRPr="00FF6A71" w:rsidRDefault="00965D4E">
            <w:pPr>
              <w:spacing w:before="0" w:after="0" w:line="240" w:lineRule="auto"/>
              <w:rPr>
                <w:ins w:id="54522" w:author="pete jones" w:date="2022-01-04T12:05:00Z"/>
                <w:rFonts w:cs="Calibri"/>
                <w:color w:val="000000"/>
                <w:sz w:val="22"/>
                <w:szCs w:val="22"/>
              </w:rPr>
              <w:pPrChange w:id="54523" w:author="pete jones" w:date="2022-01-04T12:09:00Z">
                <w:pPr>
                  <w:keepNext/>
                </w:pPr>
              </w:pPrChange>
            </w:pPr>
          </w:p>
        </w:tc>
        <w:tc>
          <w:tcPr>
            <w:tcW w:w="814" w:type="dxa"/>
            <w:shd w:val="clear" w:color="auto" w:fill="auto"/>
            <w:noWrap/>
            <w:vAlign w:val="bottom"/>
            <w:tcPrChange w:id="54524" w:author="pete jones" w:date="2022-01-04T12:09:00Z">
              <w:tcPr>
                <w:tcW w:w="814" w:type="dxa"/>
                <w:tcBorders>
                  <w:top w:val="nil"/>
                  <w:left w:val="nil"/>
                  <w:bottom w:val="nil"/>
                  <w:right w:val="nil"/>
                </w:tcBorders>
                <w:shd w:val="clear" w:color="auto" w:fill="auto"/>
                <w:noWrap/>
                <w:vAlign w:val="bottom"/>
              </w:tcPr>
            </w:tcPrChange>
          </w:tcPr>
          <w:p w14:paraId="06C7531F" w14:textId="77777777" w:rsidR="00965D4E" w:rsidRPr="00FF6A71" w:rsidRDefault="00965D4E">
            <w:pPr>
              <w:spacing w:before="0" w:after="0" w:line="240" w:lineRule="auto"/>
              <w:rPr>
                <w:ins w:id="54525" w:author="pete jones" w:date="2022-01-04T12:05:00Z"/>
                <w:rFonts w:cs="Calibri"/>
                <w:color w:val="000000"/>
                <w:sz w:val="22"/>
                <w:szCs w:val="22"/>
              </w:rPr>
              <w:pPrChange w:id="54526" w:author="pete jones" w:date="2022-01-04T12:09:00Z">
                <w:pPr>
                  <w:keepNext/>
                </w:pPr>
              </w:pPrChange>
            </w:pPr>
            <w:ins w:id="54527" w:author="pete jones" w:date="2022-01-04T12:05:00Z">
              <w:r w:rsidRPr="00FF6A71">
                <w:rPr>
                  <w:rFonts w:cs="Calibri"/>
                  <w:color w:val="000000"/>
                  <w:sz w:val="22"/>
                  <w:szCs w:val="22"/>
                </w:rPr>
                <w:t>1</w:t>
              </w:r>
            </w:ins>
          </w:p>
        </w:tc>
        <w:tc>
          <w:tcPr>
            <w:tcW w:w="814" w:type="dxa"/>
            <w:shd w:val="clear" w:color="auto" w:fill="auto"/>
            <w:noWrap/>
            <w:vAlign w:val="bottom"/>
            <w:tcPrChange w:id="54528" w:author="pete jones" w:date="2022-01-04T12:09:00Z">
              <w:tcPr>
                <w:tcW w:w="814" w:type="dxa"/>
                <w:tcBorders>
                  <w:top w:val="nil"/>
                  <w:left w:val="nil"/>
                  <w:bottom w:val="nil"/>
                  <w:right w:val="nil"/>
                </w:tcBorders>
                <w:shd w:val="clear" w:color="auto" w:fill="auto"/>
                <w:noWrap/>
                <w:vAlign w:val="bottom"/>
              </w:tcPr>
            </w:tcPrChange>
          </w:tcPr>
          <w:p w14:paraId="27CC7300" w14:textId="77777777" w:rsidR="00965D4E" w:rsidRPr="00FF6A71" w:rsidRDefault="00965D4E">
            <w:pPr>
              <w:spacing w:before="0" w:after="0" w:line="240" w:lineRule="auto"/>
              <w:rPr>
                <w:ins w:id="54529" w:author="pete jones" w:date="2022-01-04T12:05:00Z"/>
                <w:rFonts w:cs="Calibri"/>
                <w:color w:val="000000"/>
                <w:sz w:val="22"/>
                <w:szCs w:val="22"/>
              </w:rPr>
              <w:pPrChange w:id="54530" w:author="pete jones" w:date="2022-01-04T12:09:00Z">
                <w:pPr>
                  <w:keepNext/>
                </w:pPr>
              </w:pPrChange>
            </w:pPr>
            <w:ins w:id="54531" w:author="pete jones" w:date="2022-01-04T12:05:00Z">
              <w:r w:rsidRPr="00FF6A71">
                <w:rPr>
                  <w:rFonts w:cs="Calibri"/>
                  <w:color w:val="000000"/>
                  <w:sz w:val="22"/>
                  <w:szCs w:val="22"/>
                </w:rPr>
                <w:t>4</w:t>
              </w:r>
            </w:ins>
          </w:p>
        </w:tc>
        <w:tc>
          <w:tcPr>
            <w:tcW w:w="692" w:type="dxa"/>
            <w:shd w:val="clear" w:color="auto" w:fill="auto"/>
            <w:noWrap/>
            <w:vAlign w:val="bottom"/>
            <w:tcPrChange w:id="54532" w:author="pete jones" w:date="2022-01-04T12:09:00Z">
              <w:tcPr>
                <w:tcW w:w="692" w:type="dxa"/>
                <w:tcBorders>
                  <w:top w:val="nil"/>
                  <w:left w:val="nil"/>
                  <w:bottom w:val="nil"/>
                  <w:right w:val="nil"/>
                </w:tcBorders>
                <w:shd w:val="clear" w:color="auto" w:fill="auto"/>
                <w:noWrap/>
                <w:vAlign w:val="bottom"/>
              </w:tcPr>
            </w:tcPrChange>
          </w:tcPr>
          <w:p w14:paraId="69649D51" w14:textId="77777777" w:rsidR="00965D4E" w:rsidRPr="00FF6A71" w:rsidRDefault="00965D4E">
            <w:pPr>
              <w:spacing w:before="0" w:after="0" w:line="240" w:lineRule="auto"/>
              <w:rPr>
                <w:ins w:id="54533" w:author="pete jones" w:date="2022-01-04T12:05:00Z"/>
                <w:rFonts w:cs="Calibri"/>
                <w:color w:val="000000"/>
                <w:sz w:val="22"/>
                <w:szCs w:val="22"/>
              </w:rPr>
              <w:pPrChange w:id="54534" w:author="pete jones" w:date="2022-01-04T12:09:00Z">
                <w:pPr>
                  <w:keepNext/>
                </w:pPr>
              </w:pPrChange>
            </w:pPr>
            <w:ins w:id="54535" w:author="pete jones" w:date="2022-01-04T12:05:00Z">
              <w:r w:rsidRPr="00FF6A71">
                <w:rPr>
                  <w:rFonts w:cs="Calibri"/>
                  <w:color w:val="000000"/>
                  <w:sz w:val="22"/>
                  <w:szCs w:val="22"/>
                </w:rPr>
                <w:t>1</w:t>
              </w:r>
            </w:ins>
          </w:p>
        </w:tc>
        <w:tc>
          <w:tcPr>
            <w:tcW w:w="692" w:type="dxa"/>
            <w:noWrap/>
            <w:vAlign w:val="center"/>
            <w:tcPrChange w:id="54536" w:author="pete jones" w:date="2022-01-04T12:09:00Z">
              <w:tcPr>
                <w:tcW w:w="692" w:type="dxa"/>
                <w:tcBorders>
                  <w:top w:val="nil"/>
                  <w:left w:val="nil"/>
                  <w:bottom w:val="nil"/>
                  <w:right w:val="nil"/>
                </w:tcBorders>
                <w:noWrap/>
                <w:vAlign w:val="center"/>
              </w:tcPr>
            </w:tcPrChange>
          </w:tcPr>
          <w:p w14:paraId="53F40FDB" w14:textId="77777777" w:rsidR="00965D4E" w:rsidRPr="00FF6A71" w:rsidRDefault="00965D4E">
            <w:pPr>
              <w:spacing w:before="0" w:after="0" w:line="240" w:lineRule="auto"/>
              <w:rPr>
                <w:ins w:id="54537" w:author="pete jones" w:date="2022-01-04T12:05:00Z"/>
                <w:rFonts w:cs="Calibri"/>
                <w:color w:val="000000"/>
                <w:sz w:val="22"/>
                <w:szCs w:val="22"/>
              </w:rPr>
              <w:pPrChange w:id="54538" w:author="pete jones" w:date="2022-01-04T12:09:00Z">
                <w:pPr>
                  <w:keepNext/>
                </w:pPr>
              </w:pPrChange>
            </w:pPr>
          </w:p>
        </w:tc>
        <w:tc>
          <w:tcPr>
            <w:tcW w:w="692" w:type="dxa"/>
            <w:noWrap/>
            <w:vAlign w:val="center"/>
            <w:tcPrChange w:id="54539" w:author="pete jones" w:date="2022-01-04T12:09:00Z">
              <w:tcPr>
                <w:tcW w:w="692" w:type="dxa"/>
                <w:tcBorders>
                  <w:top w:val="nil"/>
                  <w:left w:val="nil"/>
                  <w:bottom w:val="nil"/>
                  <w:right w:val="nil"/>
                </w:tcBorders>
                <w:noWrap/>
                <w:vAlign w:val="center"/>
              </w:tcPr>
            </w:tcPrChange>
          </w:tcPr>
          <w:p w14:paraId="55111FD2" w14:textId="77777777" w:rsidR="00965D4E" w:rsidRPr="00FF6A71" w:rsidRDefault="00965D4E">
            <w:pPr>
              <w:spacing w:before="0" w:after="0" w:line="240" w:lineRule="auto"/>
              <w:rPr>
                <w:ins w:id="54540" w:author="pete jones" w:date="2022-01-04T12:05:00Z"/>
                <w:rFonts w:cs="Calibri"/>
                <w:color w:val="000000"/>
                <w:sz w:val="22"/>
                <w:szCs w:val="22"/>
              </w:rPr>
              <w:pPrChange w:id="54541" w:author="pete jones" w:date="2022-01-04T12:09:00Z">
                <w:pPr>
                  <w:keepNext/>
                </w:pPr>
              </w:pPrChange>
            </w:pPr>
          </w:p>
        </w:tc>
        <w:tc>
          <w:tcPr>
            <w:tcW w:w="692" w:type="dxa"/>
            <w:noWrap/>
            <w:vAlign w:val="center"/>
            <w:tcPrChange w:id="54542" w:author="pete jones" w:date="2022-01-04T12:09:00Z">
              <w:tcPr>
                <w:tcW w:w="692" w:type="dxa"/>
                <w:tcBorders>
                  <w:top w:val="nil"/>
                  <w:left w:val="nil"/>
                  <w:bottom w:val="nil"/>
                  <w:right w:val="nil"/>
                </w:tcBorders>
                <w:noWrap/>
                <w:vAlign w:val="center"/>
              </w:tcPr>
            </w:tcPrChange>
          </w:tcPr>
          <w:p w14:paraId="0CFE9E46" w14:textId="77777777" w:rsidR="00965D4E" w:rsidRPr="00FF6A71" w:rsidRDefault="00965D4E">
            <w:pPr>
              <w:spacing w:before="0" w:after="0" w:line="240" w:lineRule="auto"/>
              <w:rPr>
                <w:ins w:id="54543" w:author="pete jones" w:date="2022-01-04T12:05:00Z"/>
                <w:rFonts w:cs="Calibri"/>
                <w:color w:val="000000"/>
                <w:sz w:val="22"/>
                <w:szCs w:val="22"/>
              </w:rPr>
              <w:pPrChange w:id="54544" w:author="pete jones" w:date="2022-01-04T12:09:00Z">
                <w:pPr>
                  <w:keepNext/>
                </w:pPr>
              </w:pPrChange>
            </w:pPr>
          </w:p>
        </w:tc>
      </w:tr>
    </w:tbl>
    <w:p w14:paraId="73FE7771" w14:textId="79717388" w:rsidR="00965D4E" w:rsidRPr="00FF6A71" w:rsidRDefault="00FE3061">
      <w:pPr>
        <w:jc w:val="left"/>
        <w:rPr>
          <w:ins w:id="54545" w:author="pete jones" w:date="2022-01-04T12:05:00Z"/>
        </w:rPr>
        <w:pPrChange w:id="54546" w:author="pete jones" w:date="2022-01-04T12:06:00Z">
          <w:pPr>
            <w:keepNext/>
            <w:jc w:val="left"/>
          </w:pPr>
        </w:pPrChange>
      </w:pPr>
      <w:ins w:id="54547" w:author="pete jones" w:date="2022-04-05T11:11:00Z">
        <w:r w:rsidRPr="00FF6A71">
          <w:t>Q18,</w:t>
        </w:r>
      </w:ins>
      <w:ins w:id="54548" w:author="pete jones" w:date="2022-01-04T12:05:00Z">
        <w:r w:rsidR="00965D4E" w:rsidRPr="00FF6A71">
          <w:t xml:space="preserve"> I think teamwork, collaboration and communication should be a </w:t>
        </w:r>
      </w:ins>
      <w:ins w:id="54549" w:author="pete jones" w:date="2022-04-01T15:28:00Z">
        <w:r w:rsidR="009D7356">
          <w:t>significant</w:t>
        </w:r>
      </w:ins>
      <w:ins w:id="54550" w:author="pete jones" w:date="2022-01-04T12:05:00Z">
        <w:r w:rsidR="00965D4E" w:rsidRPr="00FF6A71">
          <w:t xml:space="preserve"> focus.</w:t>
        </w:r>
      </w:ins>
    </w:p>
    <w:tbl>
      <w:tblPr>
        <w:tblStyle w:val="TableGrid"/>
        <w:tblW w:w="0" w:type="auto"/>
        <w:jc w:val="center"/>
        <w:tblLook w:val="04A0" w:firstRow="1" w:lastRow="0" w:firstColumn="1" w:lastColumn="0" w:noHBand="0" w:noVBand="1"/>
        <w:tblPrChange w:id="54551" w:author="pete jones" w:date="2022-01-04T12:09: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552">
          <w:tblGrid>
            <w:gridCol w:w="814"/>
            <w:gridCol w:w="814"/>
            <w:gridCol w:w="814"/>
            <w:gridCol w:w="814"/>
            <w:gridCol w:w="692"/>
            <w:gridCol w:w="692"/>
            <w:gridCol w:w="692"/>
            <w:gridCol w:w="692"/>
          </w:tblGrid>
        </w:tblGridChange>
      </w:tblGrid>
      <w:tr w:rsidR="00965D4E" w:rsidRPr="00FF6A71" w14:paraId="0AAE5EC0" w14:textId="77777777" w:rsidTr="00965D4E">
        <w:trPr>
          <w:trHeight w:val="300"/>
          <w:jc w:val="center"/>
          <w:ins w:id="54553" w:author="pete jones" w:date="2022-01-04T12:05:00Z"/>
          <w:trPrChange w:id="54554" w:author="pete jones" w:date="2022-01-04T12:09:00Z">
            <w:trPr>
              <w:trHeight w:val="300"/>
              <w:jc w:val="center"/>
            </w:trPr>
          </w:trPrChange>
        </w:trPr>
        <w:tc>
          <w:tcPr>
            <w:tcW w:w="814" w:type="dxa"/>
            <w:shd w:val="clear" w:color="auto" w:fill="E7E6E6" w:themeFill="background2"/>
            <w:vAlign w:val="center"/>
            <w:tcPrChange w:id="54555" w:author="pete jones" w:date="2022-01-04T12:09:00Z">
              <w:tcPr>
                <w:tcW w:w="814" w:type="dxa"/>
                <w:tcBorders>
                  <w:bottom w:val="single" w:sz="4" w:space="0" w:color="auto"/>
                </w:tcBorders>
                <w:shd w:val="clear" w:color="auto" w:fill="E7E6E6" w:themeFill="background2"/>
                <w:vAlign w:val="center"/>
              </w:tcPr>
            </w:tcPrChange>
          </w:tcPr>
          <w:p w14:paraId="043925FC" w14:textId="77777777" w:rsidR="00965D4E" w:rsidRPr="00FF6A71" w:rsidRDefault="00965D4E">
            <w:pPr>
              <w:spacing w:before="0" w:after="0" w:line="240" w:lineRule="auto"/>
              <w:rPr>
                <w:ins w:id="54556" w:author="pete jones" w:date="2022-01-04T12:05:00Z"/>
                <w:rFonts w:cstheme="minorHAnsi"/>
                <w:b/>
                <w:bCs/>
              </w:rPr>
              <w:pPrChange w:id="54557" w:author="pete jones" w:date="2022-01-04T12:09:00Z">
                <w:pPr>
                  <w:keepNext/>
                </w:pPr>
              </w:pPrChange>
            </w:pPr>
            <w:ins w:id="54558" w:author="pete jones" w:date="2022-01-04T12:05:00Z">
              <w:r w:rsidRPr="00FF6A71">
                <w:rPr>
                  <w:rFonts w:cstheme="minorHAnsi"/>
                  <w:b/>
                  <w:bCs/>
                </w:rPr>
                <w:t>scale</w:t>
              </w:r>
            </w:ins>
          </w:p>
        </w:tc>
        <w:tc>
          <w:tcPr>
            <w:tcW w:w="814" w:type="dxa"/>
            <w:shd w:val="clear" w:color="auto" w:fill="E7E6E6" w:themeFill="background2"/>
            <w:noWrap/>
            <w:vAlign w:val="center"/>
            <w:tcPrChange w:id="54559" w:author="pete jones" w:date="2022-01-04T12:09:00Z">
              <w:tcPr>
                <w:tcW w:w="814" w:type="dxa"/>
                <w:tcBorders>
                  <w:bottom w:val="single" w:sz="4" w:space="0" w:color="auto"/>
                </w:tcBorders>
                <w:shd w:val="clear" w:color="auto" w:fill="E7E6E6" w:themeFill="background2"/>
                <w:noWrap/>
                <w:vAlign w:val="center"/>
              </w:tcPr>
            </w:tcPrChange>
          </w:tcPr>
          <w:p w14:paraId="1F72F8CF" w14:textId="77777777" w:rsidR="00965D4E" w:rsidRPr="00FF6A71" w:rsidRDefault="00965D4E">
            <w:pPr>
              <w:spacing w:before="0" w:after="0" w:line="240" w:lineRule="auto"/>
              <w:rPr>
                <w:ins w:id="54560" w:author="pete jones" w:date="2022-01-04T12:05:00Z"/>
                <w:rFonts w:cstheme="minorHAnsi"/>
                <w:b/>
                <w:bCs/>
              </w:rPr>
              <w:pPrChange w:id="54561" w:author="pete jones" w:date="2022-01-04T12:09:00Z">
                <w:pPr>
                  <w:keepNext/>
                </w:pPr>
              </w:pPrChange>
            </w:pPr>
            <w:ins w:id="54562" w:author="pete jones" w:date="2022-01-04T12:05:00Z">
              <w:r w:rsidRPr="00FF6A71">
                <w:rPr>
                  <w:rFonts w:cstheme="minorHAnsi"/>
                  <w:b/>
                  <w:bCs/>
                </w:rPr>
                <w:t>1</w:t>
              </w:r>
            </w:ins>
          </w:p>
        </w:tc>
        <w:tc>
          <w:tcPr>
            <w:tcW w:w="814" w:type="dxa"/>
            <w:shd w:val="clear" w:color="auto" w:fill="E7E6E6" w:themeFill="background2"/>
            <w:noWrap/>
            <w:vAlign w:val="center"/>
            <w:tcPrChange w:id="54563" w:author="pete jones" w:date="2022-01-04T12:09:00Z">
              <w:tcPr>
                <w:tcW w:w="814" w:type="dxa"/>
                <w:tcBorders>
                  <w:bottom w:val="single" w:sz="4" w:space="0" w:color="auto"/>
                </w:tcBorders>
                <w:shd w:val="clear" w:color="auto" w:fill="E7E6E6" w:themeFill="background2"/>
                <w:noWrap/>
                <w:vAlign w:val="center"/>
              </w:tcPr>
            </w:tcPrChange>
          </w:tcPr>
          <w:p w14:paraId="18BFE2E3" w14:textId="77777777" w:rsidR="00965D4E" w:rsidRPr="00FF6A71" w:rsidRDefault="00965D4E">
            <w:pPr>
              <w:spacing w:before="0" w:after="0" w:line="240" w:lineRule="auto"/>
              <w:rPr>
                <w:ins w:id="54564" w:author="pete jones" w:date="2022-01-04T12:05:00Z"/>
                <w:rFonts w:cstheme="minorHAnsi"/>
                <w:b/>
                <w:bCs/>
              </w:rPr>
              <w:pPrChange w:id="54565" w:author="pete jones" w:date="2022-01-04T12:09:00Z">
                <w:pPr>
                  <w:keepNext/>
                </w:pPr>
              </w:pPrChange>
            </w:pPr>
            <w:ins w:id="54566" w:author="pete jones" w:date="2022-01-04T12:05:00Z">
              <w:r w:rsidRPr="00FF6A71">
                <w:rPr>
                  <w:rFonts w:cstheme="minorHAnsi"/>
                  <w:b/>
                  <w:bCs/>
                </w:rPr>
                <w:t>2</w:t>
              </w:r>
            </w:ins>
          </w:p>
        </w:tc>
        <w:tc>
          <w:tcPr>
            <w:tcW w:w="814" w:type="dxa"/>
            <w:shd w:val="clear" w:color="auto" w:fill="E7E6E6" w:themeFill="background2"/>
            <w:noWrap/>
            <w:vAlign w:val="center"/>
            <w:tcPrChange w:id="54567" w:author="pete jones" w:date="2022-01-04T12:09:00Z">
              <w:tcPr>
                <w:tcW w:w="814" w:type="dxa"/>
                <w:tcBorders>
                  <w:bottom w:val="single" w:sz="4" w:space="0" w:color="auto"/>
                </w:tcBorders>
                <w:shd w:val="clear" w:color="auto" w:fill="E7E6E6" w:themeFill="background2"/>
                <w:noWrap/>
                <w:vAlign w:val="center"/>
              </w:tcPr>
            </w:tcPrChange>
          </w:tcPr>
          <w:p w14:paraId="146FCF19" w14:textId="77777777" w:rsidR="00965D4E" w:rsidRPr="00FF6A71" w:rsidRDefault="00965D4E">
            <w:pPr>
              <w:spacing w:before="0" w:after="0" w:line="240" w:lineRule="auto"/>
              <w:rPr>
                <w:ins w:id="54568" w:author="pete jones" w:date="2022-01-04T12:05:00Z"/>
                <w:rFonts w:cstheme="minorHAnsi"/>
                <w:b/>
                <w:bCs/>
              </w:rPr>
              <w:pPrChange w:id="54569" w:author="pete jones" w:date="2022-01-04T12:09:00Z">
                <w:pPr>
                  <w:keepNext/>
                </w:pPr>
              </w:pPrChange>
            </w:pPr>
            <w:ins w:id="54570" w:author="pete jones" w:date="2022-01-04T12:05:00Z">
              <w:r w:rsidRPr="00FF6A71">
                <w:rPr>
                  <w:rFonts w:cstheme="minorHAnsi"/>
                  <w:b/>
                  <w:bCs/>
                </w:rPr>
                <w:t>3</w:t>
              </w:r>
            </w:ins>
          </w:p>
        </w:tc>
        <w:tc>
          <w:tcPr>
            <w:tcW w:w="692" w:type="dxa"/>
            <w:shd w:val="clear" w:color="auto" w:fill="E7E6E6" w:themeFill="background2"/>
            <w:noWrap/>
            <w:vAlign w:val="center"/>
            <w:tcPrChange w:id="54571" w:author="pete jones" w:date="2022-01-04T12:09:00Z">
              <w:tcPr>
                <w:tcW w:w="692" w:type="dxa"/>
                <w:tcBorders>
                  <w:bottom w:val="single" w:sz="4" w:space="0" w:color="auto"/>
                </w:tcBorders>
                <w:shd w:val="clear" w:color="auto" w:fill="E7E6E6" w:themeFill="background2"/>
                <w:noWrap/>
                <w:vAlign w:val="center"/>
              </w:tcPr>
            </w:tcPrChange>
          </w:tcPr>
          <w:p w14:paraId="2068A124" w14:textId="77777777" w:rsidR="00965D4E" w:rsidRPr="00FF6A71" w:rsidRDefault="00965D4E">
            <w:pPr>
              <w:spacing w:before="0" w:after="0" w:line="240" w:lineRule="auto"/>
              <w:rPr>
                <w:ins w:id="54572" w:author="pete jones" w:date="2022-01-04T12:05:00Z"/>
                <w:rFonts w:cstheme="minorHAnsi"/>
                <w:b/>
                <w:bCs/>
              </w:rPr>
              <w:pPrChange w:id="54573" w:author="pete jones" w:date="2022-01-04T12:09:00Z">
                <w:pPr>
                  <w:keepNext/>
                </w:pPr>
              </w:pPrChange>
            </w:pPr>
            <w:ins w:id="54574" w:author="pete jones" w:date="2022-01-04T12:05:00Z">
              <w:r w:rsidRPr="00FF6A71">
                <w:rPr>
                  <w:rFonts w:cstheme="minorHAnsi"/>
                  <w:b/>
                  <w:bCs/>
                </w:rPr>
                <w:t>4</w:t>
              </w:r>
            </w:ins>
          </w:p>
        </w:tc>
        <w:tc>
          <w:tcPr>
            <w:tcW w:w="692" w:type="dxa"/>
            <w:shd w:val="clear" w:color="auto" w:fill="E7E6E6" w:themeFill="background2"/>
            <w:noWrap/>
            <w:vAlign w:val="center"/>
            <w:tcPrChange w:id="54575" w:author="pete jones" w:date="2022-01-04T12:09:00Z">
              <w:tcPr>
                <w:tcW w:w="692" w:type="dxa"/>
                <w:tcBorders>
                  <w:bottom w:val="single" w:sz="4" w:space="0" w:color="auto"/>
                </w:tcBorders>
                <w:shd w:val="clear" w:color="auto" w:fill="E7E6E6" w:themeFill="background2"/>
                <w:noWrap/>
                <w:vAlign w:val="center"/>
              </w:tcPr>
            </w:tcPrChange>
          </w:tcPr>
          <w:p w14:paraId="68FA9840" w14:textId="77777777" w:rsidR="00965D4E" w:rsidRPr="00FF6A71" w:rsidRDefault="00965D4E">
            <w:pPr>
              <w:spacing w:before="0" w:after="0" w:line="240" w:lineRule="auto"/>
              <w:rPr>
                <w:ins w:id="54576" w:author="pete jones" w:date="2022-01-04T12:05:00Z"/>
                <w:rFonts w:cstheme="minorHAnsi"/>
                <w:b/>
                <w:bCs/>
              </w:rPr>
              <w:pPrChange w:id="54577" w:author="pete jones" w:date="2022-01-04T12:09:00Z">
                <w:pPr>
                  <w:keepNext/>
                </w:pPr>
              </w:pPrChange>
            </w:pPr>
            <w:ins w:id="54578" w:author="pete jones" w:date="2022-01-04T12:05:00Z">
              <w:r w:rsidRPr="00FF6A71">
                <w:rPr>
                  <w:rFonts w:cstheme="minorHAnsi"/>
                  <w:b/>
                  <w:bCs/>
                </w:rPr>
                <w:t>5</w:t>
              </w:r>
            </w:ins>
          </w:p>
        </w:tc>
        <w:tc>
          <w:tcPr>
            <w:tcW w:w="692" w:type="dxa"/>
            <w:shd w:val="clear" w:color="auto" w:fill="E7E6E6" w:themeFill="background2"/>
            <w:noWrap/>
            <w:vAlign w:val="center"/>
            <w:tcPrChange w:id="54579" w:author="pete jones" w:date="2022-01-04T12:09:00Z">
              <w:tcPr>
                <w:tcW w:w="692" w:type="dxa"/>
                <w:tcBorders>
                  <w:bottom w:val="single" w:sz="4" w:space="0" w:color="auto"/>
                </w:tcBorders>
                <w:shd w:val="clear" w:color="auto" w:fill="E7E6E6" w:themeFill="background2"/>
                <w:noWrap/>
                <w:vAlign w:val="center"/>
              </w:tcPr>
            </w:tcPrChange>
          </w:tcPr>
          <w:p w14:paraId="70AFB599" w14:textId="77777777" w:rsidR="00965D4E" w:rsidRPr="00FF6A71" w:rsidRDefault="00965D4E">
            <w:pPr>
              <w:spacing w:before="0" w:after="0" w:line="240" w:lineRule="auto"/>
              <w:rPr>
                <w:ins w:id="54580" w:author="pete jones" w:date="2022-01-04T12:05:00Z"/>
                <w:rFonts w:cstheme="minorHAnsi"/>
                <w:b/>
                <w:bCs/>
              </w:rPr>
              <w:pPrChange w:id="54581" w:author="pete jones" w:date="2022-01-04T12:09:00Z">
                <w:pPr>
                  <w:keepNext/>
                </w:pPr>
              </w:pPrChange>
            </w:pPr>
            <w:ins w:id="54582" w:author="pete jones" w:date="2022-01-04T12:05:00Z">
              <w:r w:rsidRPr="00FF6A71">
                <w:rPr>
                  <w:rFonts w:cstheme="minorHAnsi"/>
                  <w:b/>
                  <w:bCs/>
                </w:rPr>
                <w:t>6</w:t>
              </w:r>
            </w:ins>
          </w:p>
        </w:tc>
        <w:tc>
          <w:tcPr>
            <w:tcW w:w="692" w:type="dxa"/>
            <w:shd w:val="clear" w:color="auto" w:fill="E7E6E6" w:themeFill="background2"/>
            <w:noWrap/>
            <w:vAlign w:val="center"/>
            <w:tcPrChange w:id="54583" w:author="pete jones" w:date="2022-01-04T12:09:00Z">
              <w:tcPr>
                <w:tcW w:w="692" w:type="dxa"/>
                <w:tcBorders>
                  <w:bottom w:val="single" w:sz="4" w:space="0" w:color="auto"/>
                </w:tcBorders>
                <w:shd w:val="clear" w:color="auto" w:fill="E7E6E6" w:themeFill="background2"/>
                <w:noWrap/>
                <w:vAlign w:val="center"/>
              </w:tcPr>
            </w:tcPrChange>
          </w:tcPr>
          <w:p w14:paraId="1FD6B36F" w14:textId="77777777" w:rsidR="00965D4E" w:rsidRPr="00FF6A71" w:rsidRDefault="00965D4E">
            <w:pPr>
              <w:spacing w:before="0" w:after="0" w:line="240" w:lineRule="auto"/>
              <w:rPr>
                <w:ins w:id="54584" w:author="pete jones" w:date="2022-01-04T12:05:00Z"/>
                <w:rFonts w:cstheme="minorHAnsi"/>
                <w:b/>
                <w:bCs/>
              </w:rPr>
              <w:pPrChange w:id="54585" w:author="pete jones" w:date="2022-01-04T12:09:00Z">
                <w:pPr>
                  <w:keepNext/>
                </w:pPr>
              </w:pPrChange>
            </w:pPr>
            <w:ins w:id="54586" w:author="pete jones" w:date="2022-01-04T12:05:00Z">
              <w:r w:rsidRPr="00FF6A71">
                <w:rPr>
                  <w:rFonts w:cstheme="minorHAnsi"/>
                  <w:b/>
                  <w:bCs/>
                </w:rPr>
                <w:t>7</w:t>
              </w:r>
            </w:ins>
          </w:p>
        </w:tc>
      </w:tr>
      <w:tr w:rsidR="00965D4E" w:rsidRPr="00FF6A71" w14:paraId="4C42E0E0" w14:textId="77777777" w:rsidTr="00965D4E">
        <w:trPr>
          <w:trHeight w:val="300"/>
          <w:jc w:val="center"/>
          <w:ins w:id="54587" w:author="pete jones" w:date="2022-01-04T12:05:00Z"/>
          <w:trPrChange w:id="54588" w:author="pete jones" w:date="2022-01-04T12:09:00Z">
            <w:trPr>
              <w:trHeight w:val="300"/>
              <w:jc w:val="center"/>
            </w:trPr>
          </w:trPrChange>
        </w:trPr>
        <w:tc>
          <w:tcPr>
            <w:tcW w:w="814" w:type="dxa"/>
            <w:vAlign w:val="center"/>
            <w:tcPrChange w:id="54589" w:author="pete jones" w:date="2022-01-04T12:09:00Z">
              <w:tcPr>
                <w:tcW w:w="814" w:type="dxa"/>
                <w:tcBorders>
                  <w:right w:val="single" w:sz="4" w:space="0" w:color="auto"/>
                </w:tcBorders>
                <w:vAlign w:val="center"/>
              </w:tcPr>
            </w:tcPrChange>
          </w:tcPr>
          <w:p w14:paraId="5E75B2C8" w14:textId="77777777" w:rsidR="00965D4E" w:rsidRPr="00FF6A71" w:rsidRDefault="00965D4E">
            <w:pPr>
              <w:spacing w:before="0" w:after="0" w:line="240" w:lineRule="auto"/>
              <w:rPr>
                <w:ins w:id="54590" w:author="pete jones" w:date="2022-01-04T12:05:00Z"/>
                <w:rFonts w:cstheme="minorHAnsi"/>
                <w:b/>
                <w:bCs/>
              </w:rPr>
              <w:pPrChange w:id="54591" w:author="pete jones" w:date="2022-01-04T12:09:00Z">
                <w:pPr>
                  <w:keepNext/>
                </w:pPr>
              </w:pPrChange>
            </w:pPr>
            <w:ins w:id="54592" w:author="pete jones" w:date="2022-01-04T12:05:00Z">
              <w:r w:rsidRPr="00FF6A71">
                <w:rPr>
                  <w:rFonts w:cstheme="minorHAnsi"/>
                  <w:b/>
                  <w:bCs/>
                </w:rPr>
                <w:t>%</w:t>
              </w:r>
            </w:ins>
          </w:p>
        </w:tc>
        <w:tc>
          <w:tcPr>
            <w:tcW w:w="814" w:type="dxa"/>
            <w:shd w:val="clear" w:color="auto" w:fill="auto"/>
            <w:noWrap/>
            <w:vAlign w:val="bottom"/>
            <w:tcPrChange w:id="54593" w:author="pete jones" w:date="2022-01-04T12:09:00Z">
              <w:tcPr>
                <w:tcW w:w="814" w:type="dxa"/>
                <w:tcBorders>
                  <w:top w:val="nil"/>
                  <w:left w:val="nil"/>
                  <w:bottom w:val="nil"/>
                  <w:right w:val="nil"/>
                </w:tcBorders>
                <w:shd w:val="clear" w:color="auto" w:fill="auto"/>
                <w:noWrap/>
                <w:vAlign w:val="bottom"/>
              </w:tcPr>
            </w:tcPrChange>
          </w:tcPr>
          <w:p w14:paraId="645883FC" w14:textId="77777777" w:rsidR="00965D4E" w:rsidRPr="00FF6A71" w:rsidRDefault="00965D4E">
            <w:pPr>
              <w:spacing w:before="0" w:after="0" w:line="240" w:lineRule="auto"/>
              <w:rPr>
                <w:ins w:id="54594" w:author="pete jones" w:date="2022-01-04T12:05:00Z"/>
                <w:rFonts w:cs="Calibri"/>
                <w:color w:val="000000"/>
                <w:sz w:val="22"/>
                <w:szCs w:val="22"/>
              </w:rPr>
              <w:pPrChange w:id="54595" w:author="pete jones" w:date="2022-01-04T12:09:00Z">
                <w:pPr>
                  <w:keepNext/>
                </w:pPr>
              </w:pPrChange>
            </w:pPr>
            <w:ins w:id="54596" w:author="pete jones" w:date="2022-01-04T12:05:00Z">
              <w:r w:rsidRPr="00FF6A71">
                <w:rPr>
                  <w:rFonts w:cs="Calibri"/>
                  <w:color w:val="000000"/>
                  <w:sz w:val="22"/>
                  <w:szCs w:val="22"/>
                </w:rPr>
                <w:t>50%</w:t>
              </w:r>
            </w:ins>
          </w:p>
        </w:tc>
        <w:tc>
          <w:tcPr>
            <w:tcW w:w="814" w:type="dxa"/>
            <w:shd w:val="clear" w:color="auto" w:fill="auto"/>
            <w:noWrap/>
            <w:vAlign w:val="bottom"/>
            <w:tcPrChange w:id="54597" w:author="pete jones" w:date="2022-01-04T12:09:00Z">
              <w:tcPr>
                <w:tcW w:w="814" w:type="dxa"/>
                <w:tcBorders>
                  <w:top w:val="nil"/>
                  <w:left w:val="nil"/>
                  <w:bottom w:val="nil"/>
                  <w:right w:val="nil"/>
                </w:tcBorders>
                <w:shd w:val="clear" w:color="auto" w:fill="auto"/>
                <w:noWrap/>
                <w:vAlign w:val="bottom"/>
              </w:tcPr>
            </w:tcPrChange>
          </w:tcPr>
          <w:p w14:paraId="32CC58E1" w14:textId="77777777" w:rsidR="00965D4E" w:rsidRPr="00FF6A71" w:rsidRDefault="00965D4E">
            <w:pPr>
              <w:spacing w:before="0" w:after="0" w:line="240" w:lineRule="auto"/>
              <w:rPr>
                <w:ins w:id="54598" w:author="pete jones" w:date="2022-01-04T12:05:00Z"/>
                <w:rFonts w:cs="Calibri"/>
                <w:color w:val="000000"/>
                <w:sz w:val="22"/>
                <w:szCs w:val="22"/>
              </w:rPr>
              <w:pPrChange w:id="54599" w:author="pete jones" w:date="2022-01-04T12:09:00Z">
                <w:pPr>
                  <w:keepNext/>
                </w:pPr>
              </w:pPrChange>
            </w:pPr>
            <w:ins w:id="54600" w:author="pete jones" w:date="2022-01-04T12:05:00Z">
              <w:r w:rsidRPr="00FF6A71">
                <w:rPr>
                  <w:rFonts w:cs="Calibri"/>
                  <w:color w:val="000000"/>
                  <w:sz w:val="22"/>
                  <w:szCs w:val="22"/>
                </w:rPr>
                <w:t>50%</w:t>
              </w:r>
            </w:ins>
          </w:p>
        </w:tc>
        <w:tc>
          <w:tcPr>
            <w:tcW w:w="814" w:type="dxa"/>
            <w:noWrap/>
            <w:vAlign w:val="center"/>
            <w:tcPrChange w:id="54601" w:author="pete jones" w:date="2022-01-04T12:09:00Z">
              <w:tcPr>
                <w:tcW w:w="814" w:type="dxa"/>
                <w:tcBorders>
                  <w:top w:val="single" w:sz="4" w:space="0" w:color="auto"/>
                  <w:left w:val="nil"/>
                  <w:bottom w:val="nil"/>
                  <w:right w:val="nil"/>
                </w:tcBorders>
                <w:noWrap/>
                <w:vAlign w:val="center"/>
              </w:tcPr>
            </w:tcPrChange>
          </w:tcPr>
          <w:p w14:paraId="647A6CA7" w14:textId="77777777" w:rsidR="00965D4E" w:rsidRPr="00FF6A71" w:rsidRDefault="00965D4E">
            <w:pPr>
              <w:spacing w:before="0" w:after="0" w:line="240" w:lineRule="auto"/>
              <w:rPr>
                <w:ins w:id="54602" w:author="pete jones" w:date="2022-01-04T12:05:00Z"/>
                <w:rFonts w:cs="Calibri"/>
                <w:color w:val="000000"/>
                <w:sz w:val="22"/>
                <w:szCs w:val="22"/>
              </w:rPr>
              <w:pPrChange w:id="54603" w:author="pete jones" w:date="2022-01-04T12:09:00Z">
                <w:pPr>
                  <w:keepNext/>
                </w:pPr>
              </w:pPrChange>
            </w:pPr>
          </w:p>
        </w:tc>
        <w:tc>
          <w:tcPr>
            <w:tcW w:w="692" w:type="dxa"/>
            <w:noWrap/>
            <w:vAlign w:val="center"/>
            <w:tcPrChange w:id="54604" w:author="pete jones" w:date="2022-01-04T12:09:00Z">
              <w:tcPr>
                <w:tcW w:w="692" w:type="dxa"/>
                <w:tcBorders>
                  <w:top w:val="single" w:sz="4" w:space="0" w:color="auto"/>
                  <w:left w:val="nil"/>
                  <w:bottom w:val="nil"/>
                  <w:right w:val="nil"/>
                </w:tcBorders>
                <w:noWrap/>
                <w:vAlign w:val="center"/>
              </w:tcPr>
            </w:tcPrChange>
          </w:tcPr>
          <w:p w14:paraId="47A7365B" w14:textId="77777777" w:rsidR="00965D4E" w:rsidRPr="00FF6A71" w:rsidRDefault="00965D4E">
            <w:pPr>
              <w:spacing w:before="0" w:after="0" w:line="240" w:lineRule="auto"/>
              <w:rPr>
                <w:ins w:id="54605" w:author="pete jones" w:date="2022-01-04T12:05:00Z"/>
                <w:rFonts w:cs="Calibri"/>
                <w:color w:val="000000"/>
                <w:sz w:val="22"/>
                <w:szCs w:val="22"/>
              </w:rPr>
              <w:pPrChange w:id="54606" w:author="pete jones" w:date="2022-01-04T12:09:00Z">
                <w:pPr>
                  <w:keepNext/>
                </w:pPr>
              </w:pPrChange>
            </w:pPr>
          </w:p>
        </w:tc>
        <w:tc>
          <w:tcPr>
            <w:tcW w:w="692" w:type="dxa"/>
            <w:noWrap/>
            <w:vAlign w:val="center"/>
            <w:tcPrChange w:id="54607" w:author="pete jones" w:date="2022-01-04T12:09:00Z">
              <w:tcPr>
                <w:tcW w:w="692" w:type="dxa"/>
                <w:tcBorders>
                  <w:top w:val="single" w:sz="4" w:space="0" w:color="auto"/>
                  <w:left w:val="nil"/>
                  <w:bottom w:val="nil"/>
                  <w:right w:val="nil"/>
                </w:tcBorders>
                <w:noWrap/>
                <w:vAlign w:val="center"/>
              </w:tcPr>
            </w:tcPrChange>
          </w:tcPr>
          <w:p w14:paraId="74DD2C47" w14:textId="77777777" w:rsidR="00965D4E" w:rsidRPr="00FF6A71" w:rsidRDefault="00965D4E">
            <w:pPr>
              <w:spacing w:before="0" w:after="0" w:line="240" w:lineRule="auto"/>
              <w:rPr>
                <w:ins w:id="54608" w:author="pete jones" w:date="2022-01-04T12:05:00Z"/>
                <w:rFonts w:cs="Calibri"/>
                <w:color w:val="000000"/>
                <w:sz w:val="22"/>
                <w:szCs w:val="22"/>
              </w:rPr>
              <w:pPrChange w:id="54609" w:author="pete jones" w:date="2022-01-04T12:09:00Z">
                <w:pPr>
                  <w:keepNext/>
                </w:pPr>
              </w:pPrChange>
            </w:pPr>
          </w:p>
        </w:tc>
        <w:tc>
          <w:tcPr>
            <w:tcW w:w="692" w:type="dxa"/>
            <w:noWrap/>
            <w:vAlign w:val="center"/>
            <w:tcPrChange w:id="54610" w:author="pete jones" w:date="2022-01-04T12:09:00Z">
              <w:tcPr>
                <w:tcW w:w="692" w:type="dxa"/>
                <w:tcBorders>
                  <w:top w:val="single" w:sz="4" w:space="0" w:color="auto"/>
                  <w:left w:val="nil"/>
                  <w:bottom w:val="nil"/>
                  <w:right w:val="nil"/>
                </w:tcBorders>
                <w:noWrap/>
                <w:vAlign w:val="center"/>
              </w:tcPr>
            </w:tcPrChange>
          </w:tcPr>
          <w:p w14:paraId="63F89D39" w14:textId="77777777" w:rsidR="00965D4E" w:rsidRPr="00FF6A71" w:rsidRDefault="00965D4E">
            <w:pPr>
              <w:spacing w:before="0" w:after="0" w:line="240" w:lineRule="auto"/>
              <w:rPr>
                <w:ins w:id="54611" w:author="pete jones" w:date="2022-01-04T12:05:00Z"/>
                <w:rFonts w:cs="Calibri"/>
                <w:color w:val="000000"/>
                <w:sz w:val="22"/>
                <w:szCs w:val="22"/>
              </w:rPr>
              <w:pPrChange w:id="54612" w:author="pete jones" w:date="2022-01-04T12:09:00Z">
                <w:pPr>
                  <w:keepNext/>
                </w:pPr>
              </w:pPrChange>
            </w:pPr>
          </w:p>
        </w:tc>
        <w:tc>
          <w:tcPr>
            <w:tcW w:w="692" w:type="dxa"/>
            <w:noWrap/>
            <w:vAlign w:val="center"/>
            <w:tcPrChange w:id="54613" w:author="pete jones" w:date="2022-01-04T12:09:00Z">
              <w:tcPr>
                <w:tcW w:w="692" w:type="dxa"/>
                <w:tcBorders>
                  <w:top w:val="single" w:sz="4" w:space="0" w:color="auto"/>
                  <w:left w:val="nil"/>
                  <w:bottom w:val="nil"/>
                  <w:right w:val="nil"/>
                </w:tcBorders>
                <w:noWrap/>
                <w:vAlign w:val="center"/>
              </w:tcPr>
            </w:tcPrChange>
          </w:tcPr>
          <w:p w14:paraId="53B4703E" w14:textId="77777777" w:rsidR="00965D4E" w:rsidRPr="00FF6A71" w:rsidRDefault="00965D4E">
            <w:pPr>
              <w:spacing w:before="0" w:after="0" w:line="240" w:lineRule="auto"/>
              <w:rPr>
                <w:ins w:id="54614" w:author="pete jones" w:date="2022-01-04T12:05:00Z"/>
                <w:rFonts w:cs="Calibri"/>
                <w:color w:val="000000"/>
                <w:sz w:val="22"/>
                <w:szCs w:val="22"/>
              </w:rPr>
              <w:pPrChange w:id="54615" w:author="pete jones" w:date="2022-01-04T12:09:00Z">
                <w:pPr>
                  <w:keepNext/>
                </w:pPr>
              </w:pPrChange>
            </w:pPr>
          </w:p>
        </w:tc>
      </w:tr>
      <w:tr w:rsidR="00965D4E" w:rsidRPr="00FF6A71" w14:paraId="17F8A17B" w14:textId="77777777" w:rsidTr="00965D4E">
        <w:trPr>
          <w:trHeight w:val="300"/>
          <w:jc w:val="center"/>
          <w:ins w:id="54616" w:author="pete jones" w:date="2022-01-04T12:05:00Z"/>
          <w:trPrChange w:id="54617" w:author="pete jones" w:date="2022-01-04T12:09:00Z">
            <w:trPr>
              <w:trHeight w:val="300"/>
              <w:jc w:val="center"/>
            </w:trPr>
          </w:trPrChange>
        </w:trPr>
        <w:tc>
          <w:tcPr>
            <w:tcW w:w="814" w:type="dxa"/>
            <w:vAlign w:val="center"/>
            <w:tcPrChange w:id="54618" w:author="pete jones" w:date="2022-01-04T12:09:00Z">
              <w:tcPr>
                <w:tcW w:w="814" w:type="dxa"/>
                <w:tcBorders>
                  <w:right w:val="single" w:sz="4" w:space="0" w:color="auto"/>
                </w:tcBorders>
                <w:vAlign w:val="center"/>
              </w:tcPr>
            </w:tcPrChange>
          </w:tcPr>
          <w:p w14:paraId="3CB9CFDC" w14:textId="77777777" w:rsidR="00965D4E" w:rsidRPr="00FF6A71" w:rsidRDefault="00965D4E">
            <w:pPr>
              <w:spacing w:before="0" w:after="0" w:line="240" w:lineRule="auto"/>
              <w:rPr>
                <w:ins w:id="54619" w:author="pete jones" w:date="2022-01-04T12:05:00Z"/>
                <w:rFonts w:cstheme="minorHAnsi"/>
                <w:b/>
                <w:bCs/>
              </w:rPr>
              <w:pPrChange w:id="54620" w:author="pete jones" w:date="2022-01-04T12:09:00Z">
                <w:pPr>
                  <w:keepNext/>
                </w:pPr>
              </w:pPrChange>
            </w:pPr>
            <w:ins w:id="54621" w:author="pete jones" w:date="2022-01-04T12:05:00Z">
              <w:r w:rsidRPr="00FF6A71">
                <w:rPr>
                  <w:rFonts w:cstheme="minorHAnsi"/>
                  <w:b/>
                  <w:bCs/>
                </w:rPr>
                <w:t>Count</w:t>
              </w:r>
            </w:ins>
          </w:p>
        </w:tc>
        <w:tc>
          <w:tcPr>
            <w:tcW w:w="814" w:type="dxa"/>
            <w:shd w:val="clear" w:color="auto" w:fill="auto"/>
            <w:noWrap/>
            <w:vAlign w:val="bottom"/>
            <w:tcPrChange w:id="54622" w:author="pete jones" w:date="2022-01-04T12:09:00Z">
              <w:tcPr>
                <w:tcW w:w="814" w:type="dxa"/>
                <w:tcBorders>
                  <w:top w:val="nil"/>
                  <w:left w:val="nil"/>
                  <w:bottom w:val="nil"/>
                  <w:right w:val="nil"/>
                </w:tcBorders>
                <w:shd w:val="clear" w:color="auto" w:fill="auto"/>
                <w:noWrap/>
                <w:vAlign w:val="bottom"/>
              </w:tcPr>
            </w:tcPrChange>
          </w:tcPr>
          <w:p w14:paraId="3F6806A2" w14:textId="77777777" w:rsidR="00965D4E" w:rsidRPr="00FF6A71" w:rsidRDefault="00965D4E">
            <w:pPr>
              <w:spacing w:before="0" w:after="0" w:line="240" w:lineRule="auto"/>
              <w:rPr>
                <w:ins w:id="54623" w:author="pete jones" w:date="2022-01-04T12:05:00Z"/>
                <w:rFonts w:cs="Calibri"/>
                <w:color w:val="000000"/>
                <w:sz w:val="22"/>
                <w:szCs w:val="22"/>
              </w:rPr>
              <w:pPrChange w:id="54624" w:author="pete jones" w:date="2022-01-04T12:09:00Z">
                <w:pPr>
                  <w:keepNext/>
                </w:pPr>
              </w:pPrChange>
            </w:pPr>
            <w:ins w:id="54625" w:author="pete jones" w:date="2022-01-04T12:05:00Z">
              <w:r w:rsidRPr="00FF6A71">
                <w:rPr>
                  <w:rFonts w:cs="Calibri"/>
                  <w:color w:val="000000"/>
                  <w:sz w:val="22"/>
                  <w:szCs w:val="22"/>
                </w:rPr>
                <w:t>3</w:t>
              </w:r>
            </w:ins>
          </w:p>
        </w:tc>
        <w:tc>
          <w:tcPr>
            <w:tcW w:w="814" w:type="dxa"/>
            <w:shd w:val="clear" w:color="auto" w:fill="auto"/>
            <w:noWrap/>
            <w:vAlign w:val="bottom"/>
            <w:tcPrChange w:id="54626" w:author="pete jones" w:date="2022-01-04T12:09:00Z">
              <w:tcPr>
                <w:tcW w:w="814" w:type="dxa"/>
                <w:tcBorders>
                  <w:top w:val="nil"/>
                  <w:left w:val="nil"/>
                  <w:bottom w:val="nil"/>
                  <w:right w:val="nil"/>
                </w:tcBorders>
                <w:shd w:val="clear" w:color="auto" w:fill="auto"/>
                <w:noWrap/>
                <w:vAlign w:val="bottom"/>
              </w:tcPr>
            </w:tcPrChange>
          </w:tcPr>
          <w:p w14:paraId="14D35B48" w14:textId="77777777" w:rsidR="00965D4E" w:rsidRPr="00FF6A71" w:rsidRDefault="00965D4E">
            <w:pPr>
              <w:spacing w:before="0" w:after="0" w:line="240" w:lineRule="auto"/>
              <w:rPr>
                <w:ins w:id="54627" w:author="pete jones" w:date="2022-01-04T12:05:00Z"/>
                <w:rFonts w:cs="Calibri"/>
                <w:color w:val="000000"/>
                <w:sz w:val="22"/>
                <w:szCs w:val="22"/>
              </w:rPr>
              <w:pPrChange w:id="54628" w:author="pete jones" w:date="2022-01-04T12:09:00Z">
                <w:pPr>
                  <w:keepNext/>
                </w:pPr>
              </w:pPrChange>
            </w:pPr>
            <w:ins w:id="54629" w:author="pete jones" w:date="2022-01-04T12:05:00Z">
              <w:r w:rsidRPr="00FF6A71">
                <w:rPr>
                  <w:rFonts w:cs="Calibri"/>
                  <w:color w:val="000000"/>
                  <w:sz w:val="22"/>
                  <w:szCs w:val="22"/>
                </w:rPr>
                <w:t>3</w:t>
              </w:r>
            </w:ins>
          </w:p>
        </w:tc>
        <w:tc>
          <w:tcPr>
            <w:tcW w:w="814" w:type="dxa"/>
            <w:noWrap/>
            <w:vAlign w:val="center"/>
            <w:tcPrChange w:id="54630" w:author="pete jones" w:date="2022-01-04T12:09:00Z">
              <w:tcPr>
                <w:tcW w:w="814" w:type="dxa"/>
                <w:tcBorders>
                  <w:top w:val="nil"/>
                  <w:left w:val="nil"/>
                  <w:bottom w:val="nil"/>
                  <w:right w:val="nil"/>
                </w:tcBorders>
                <w:noWrap/>
                <w:vAlign w:val="center"/>
              </w:tcPr>
            </w:tcPrChange>
          </w:tcPr>
          <w:p w14:paraId="0B619840" w14:textId="77777777" w:rsidR="00965D4E" w:rsidRPr="00FF6A71" w:rsidRDefault="00965D4E">
            <w:pPr>
              <w:spacing w:before="0" w:after="0" w:line="240" w:lineRule="auto"/>
              <w:rPr>
                <w:ins w:id="54631" w:author="pete jones" w:date="2022-01-04T12:05:00Z"/>
                <w:rFonts w:cs="Calibri"/>
                <w:color w:val="000000"/>
                <w:sz w:val="22"/>
                <w:szCs w:val="22"/>
              </w:rPr>
              <w:pPrChange w:id="54632" w:author="pete jones" w:date="2022-01-04T12:09:00Z">
                <w:pPr>
                  <w:keepNext/>
                </w:pPr>
              </w:pPrChange>
            </w:pPr>
          </w:p>
        </w:tc>
        <w:tc>
          <w:tcPr>
            <w:tcW w:w="692" w:type="dxa"/>
            <w:noWrap/>
            <w:vAlign w:val="center"/>
            <w:tcPrChange w:id="54633" w:author="pete jones" w:date="2022-01-04T12:09:00Z">
              <w:tcPr>
                <w:tcW w:w="692" w:type="dxa"/>
                <w:tcBorders>
                  <w:top w:val="nil"/>
                  <w:left w:val="nil"/>
                  <w:bottom w:val="nil"/>
                  <w:right w:val="nil"/>
                </w:tcBorders>
                <w:noWrap/>
                <w:vAlign w:val="center"/>
              </w:tcPr>
            </w:tcPrChange>
          </w:tcPr>
          <w:p w14:paraId="3A1A807B" w14:textId="77777777" w:rsidR="00965D4E" w:rsidRPr="00FF6A71" w:rsidRDefault="00965D4E">
            <w:pPr>
              <w:spacing w:before="0" w:after="0" w:line="240" w:lineRule="auto"/>
              <w:rPr>
                <w:ins w:id="54634" w:author="pete jones" w:date="2022-01-04T12:05:00Z"/>
                <w:rFonts w:cs="Calibri"/>
                <w:color w:val="000000"/>
                <w:sz w:val="22"/>
                <w:szCs w:val="22"/>
              </w:rPr>
              <w:pPrChange w:id="54635" w:author="pete jones" w:date="2022-01-04T12:09:00Z">
                <w:pPr>
                  <w:keepNext/>
                </w:pPr>
              </w:pPrChange>
            </w:pPr>
          </w:p>
        </w:tc>
        <w:tc>
          <w:tcPr>
            <w:tcW w:w="692" w:type="dxa"/>
            <w:noWrap/>
            <w:vAlign w:val="center"/>
            <w:tcPrChange w:id="54636" w:author="pete jones" w:date="2022-01-04T12:09:00Z">
              <w:tcPr>
                <w:tcW w:w="692" w:type="dxa"/>
                <w:tcBorders>
                  <w:top w:val="nil"/>
                  <w:left w:val="nil"/>
                  <w:bottom w:val="nil"/>
                  <w:right w:val="nil"/>
                </w:tcBorders>
                <w:noWrap/>
                <w:vAlign w:val="center"/>
              </w:tcPr>
            </w:tcPrChange>
          </w:tcPr>
          <w:p w14:paraId="25BFAF20" w14:textId="77777777" w:rsidR="00965D4E" w:rsidRPr="00FF6A71" w:rsidRDefault="00965D4E">
            <w:pPr>
              <w:spacing w:before="0" w:after="0" w:line="240" w:lineRule="auto"/>
              <w:rPr>
                <w:ins w:id="54637" w:author="pete jones" w:date="2022-01-04T12:05:00Z"/>
                <w:rFonts w:cs="Calibri"/>
                <w:color w:val="000000"/>
                <w:sz w:val="22"/>
                <w:szCs w:val="22"/>
              </w:rPr>
              <w:pPrChange w:id="54638" w:author="pete jones" w:date="2022-01-04T12:09:00Z">
                <w:pPr>
                  <w:keepNext/>
                </w:pPr>
              </w:pPrChange>
            </w:pPr>
          </w:p>
        </w:tc>
        <w:tc>
          <w:tcPr>
            <w:tcW w:w="692" w:type="dxa"/>
            <w:noWrap/>
            <w:vAlign w:val="center"/>
            <w:tcPrChange w:id="54639" w:author="pete jones" w:date="2022-01-04T12:09:00Z">
              <w:tcPr>
                <w:tcW w:w="692" w:type="dxa"/>
                <w:tcBorders>
                  <w:top w:val="nil"/>
                  <w:left w:val="nil"/>
                  <w:bottom w:val="nil"/>
                  <w:right w:val="nil"/>
                </w:tcBorders>
                <w:noWrap/>
                <w:vAlign w:val="center"/>
              </w:tcPr>
            </w:tcPrChange>
          </w:tcPr>
          <w:p w14:paraId="45AE1A31" w14:textId="77777777" w:rsidR="00965D4E" w:rsidRPr="00FF6A71" w:rsidRDefault="00965D4E">
            <w:pPr>
              <w:spacing w:before="0" w:after="0" w:line="240" w:lineRule="auto"/>
              <w:rPr>
                <w:ins w:id="54640" w:author="pete jones" w:date="2022-01-04T12:05:00Z"/>
                <w:rFonts w:cs="Calibri"/>
                <w:color w:val="000000"/>
                <w:sz w:val="22"/>
                <w:szCs w:val="22"/>
              </w:rPr>
              <w:pPrChange w:id="54641" w:author="pete jones" w:date="2022-01-04T12:09:00Z">
                <w:pPr>
                  <w:keepNext/>
                </w:pPr>
              </w:pPrChange>
            </w:pPr>
          </w:p>
        </w:tc>
        <w:tc>
          <w:tcPr>
            <w:tcW w:w="692" w:type="dxa"/>
            <w:noWrap/>
            <w:vAlign w:val="center"/>
            <w:tcPrChange w:id="54642" w:author="pete jones" w:date="2022-01-04T12:09:00Z">
              <w:tcPr>
                <w:tcW w:w="692" w:type="dxa"/>
                <w:tcBorders>
                  <w:top w:val="nil"/>
                  <w:left w:val="nil"/>
                  <w:bottom w:val="nil"/>
                  <w:right w:val="nil"/>
                </w:tcBorders>
                <w:noWrap/>
                <w:vAlign w:val="center"/>
              </w:tcPr>
            </w:tcPrChange>
          </w:tcPr>
          <w:p w14:paraId="432FB326" w14:textId="77777777" w:rsidR="00965D4E" w:rsidRPr="00FF6A71" w:rsidRDefault="00965D4E">
            <w:pPr>
              <w:spacing w:before="0" w:after="0" w:line="240" w:lineRule="auto"/>
              <w:rPr>
                <w:ins w:id="54643" w:author="pete jones" w:date="2022-01-04T12:05:00Z"/>
                <w:rFonts w:cs="Calibri"/>
                <w:color w:val="000000"/>
                <w:sz w:val="22"/>
                <w:szCs w:val="22"/>
              </w:rPr>
              <w:pPrChange w:id="54644" w:author="pete jones" w:date="2022-01-04T12:09:00Z">
                <w:pPr>
                  <w:keepNext/>
                </w:pPr>
              </w:pPrChange>
            </w:pPr>
          </w:p>
        </w:tc>
      </w:tr>
    </w:tbl>
    <w:p w14:paraId="3857BC02" w14:textId="45C66E6E" w:rsidR="00965D4E" w:rsidRPr="00FF6A71" w:rsidRDefault="00965D4E">
      <w:pPr>
        <w:jc w:val="left"/>
        <w:rPr>
          <w:ins w:id="54645" w:author="pete jones" w:date="2022-01-04T12:05:00Z"/>
        </w:rPr>
        <w:pPrChange w:id="54646" w:author="pete jones" w:date="2022-01-04T12:06:00Z">
          <w:pPr>
            <w:keepNext/>
            <w:jc w:val="left"/>
          </w:pPr>
        </w:pPrChange>
      </w:pPr>
      <w:ins w:id="54647" w:author="pete jones" w:date="2022-01-04T12:05:00Z">
        <w:r w:rsidRPr="00FF6A71">
          <w:t xml:space="preserve">Q19 Students should have the freedom to demonstrate thinking critically </w:t>
        </w:r>
      </w:ins>
      <w:ins w:id="54648" w:author="pete jones" w:date="2022-04-01T14:37:00Z">
        <w:r w:rsidR="00580BEA">
          <w:t xml:space="preserve">and </w:t>
        </w:r>
      </w:ins>
      <w:ins w:id="54649" w:author="pete jones" w:date="2022-01-04T12:05:00Z">
        <w:r w:rsidRPr="00FF6A71">
          <w:t>be creative and innovative.</w:t>
        </w:r>
      </w:ins>
    </w:p>
    <w:tbl>
      <w:tblPr>
        <w:tblStyle w:val="TableGrid"/>
        <w:tblW w:w="0" w:type="auto"/>
        <w:jc w:val="center"/>
        <w:tblLook w:val="04A0" w:firstRow="1" w:lastRow="0" w:firstColumn="1" w:lastColumn="0" w:noHBand="0" w:noVBand="1"/>
        <w:tblPrChange w:id="54650" w:author="pete jones" w:date="2022-01-04T12:09: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651">
          <w:tblGrid>
            <w:gridCol w:w="814"/>
            <w:gridCol w:w="814"/>
            <w:gridCol w:w="814"/>
            <w:gridCol w:w="814"/>
            <w:gridCol w:w="692"/>
            <w:gridCol w:w="692"/>
            <w:gridCol w:w="692"/>
            <w:gridCol w:w="692"/>
          </w:tblGrid>
        </w:tblGridChange>
      </w:tblGrid>
      <w:tr w:rsidR="00965D4E" w:rsidRPr="00FF6A71" w14:paraId="7B78E6BA" w14:textId="77777777" w:rsidTr="00965D4E">
        <w:trPr>
          <w:trHeight w:val="300"/>
          <w:jc w:val="center"/>
          <w:ins w:id="54652" w:author="pete jones" w:date="2022-01-04T12:05:00Z"/>
          <w:trPrChange w:id="54653" w:author="pete jones" w:date="2022-01-04T12:09:00Z">
            <w:trPr>
              <w:trHeight w:val="300"/>
              <w:jc w:val="center"/>
            </w:trPr>
          </w:trPrChange>
        </w:trPr>
        <w:tc>
          <w:tcPr>
            <w:tcW w:w="814" w:type="dxa"/>
            <w:shd w:val="clear" w:color="auto" w:fill="E7E6E6" w:themeFill="background2"/>
            <w:vAlign w:val="center"/>
            <w:tcPrChange w:id="54654" w:author="pete jones" w:date="2022-01-04T12:09:00Z">
              <w:tcPr>
                <w:tcW w:w="814" w:type="dxa"/>
                <w:tcBorders>
                  <w:bottom w:val="single" w:sz="4" w:space="0" w:color="auto"/>
                </w:tcBorders>
                <w:shd w:val="clear" w:color="auto" w:fill="E7E6E6" w:themeFill="background2"/>
                <w:vAlign w:val="center"/>
              </w:tcPr>
            </w:tcPrChange>
          </w:tcPr>
          <w:p w14:paraId="18D467C7" w14:textId="77777777" w:rsidR="00965D4E" w:rsidRPr="00FF6A71" w:rsidRDefault="00965D4E">
            <w:pPr>
              <w:spacing w:before="0" w:after="0" w:line="240" w:lineRule="auto"/>
              <w:rPr>
                <w:ins w:id="54655" w:author="pete jones" w:date="2022-01-04T12:05:00Z"/>
                <w:rFonts w:cstheme="minorHAnsi"/>
                <w:b/>
                <w:bCs/>
              </w:rPr>
              <w:pPrChange w:id="54656" w:author="pete jones" w:date="2022-01-04T12:09:00Z">
                <w:pPr>
                  <w:keepNext/>
                </w:pPr>
              </w:pPrChange>
            </w:pPr>
            <w:ins w:id="54657" w:author="pete jones" w:date="2022-01-04T12:05:00Z">
              <w:r w:rsidRPr="00FF6A71">
                <w:rPr>
                  <w:rFonts w:cstheme="minorHAnsi"/>
                  <w:b/>
                  <w:bCs/>
                </w:rPr>
                <w:t>scale</w:t>
              </w:r>
            </w:ins>
          </w:p>
        </w:tc>
        <w:tc>
          <w:tcPr>
            <w:tcW w:w="814" w:type="dxa"/>
            <w:shd w:val="clear" w:color="auto" w:fill="E7E6E6" w:themeFill="background2"/>
            <w:noWrap/>
            <w:vAlign w:val="center"/>
            <w:tcPrChange w:id="54658" w:author="pete jones" w:date="2022-01-04T12:09:00Z">
              <w:tcPr>
                <w:tcW w:w="814" w:type="dxa"/>
                <w:tcBorders>
                  <w:bottom w:val="single" w:sz="4" w:space="0" w:color="auto"/>
                </w:tcBorders>
                <w:shd w:val="clear" w:color="auto" w:fill="E7E6E6" w:themeFill="background2"/>
                <w:noWrap/>
                <w:vAlign w:val="center"/>
              </w:tcPr>
            </w:tcPrChange>
          </w:tcPr>
          <w:p w14:paraId="279E08F9" w14:textId="77777777" w:rsidR="00965D4E" w:rsidRPr="00FF6A71" w:rsidRDefault="00965D4E">
            <w:pPr>
              <w:spacing w:before="0" w:after="0" w:line="240" w:lineRule="auto"/>
              <w:rPr>
                <w:ins w:id="54659" w:author="pete jones" w:date="2022-01-04T12:05:00Z"/>
                <w:rFonts w:cstheme="minorHAnsi"/>
                <w:b/>
                <w:bCs/>
              </w:rPr>
              <w:pPrChange w:id="54660" w:author="pete jones" w:date="2022-01-04T12:09:00Z">
                <w:pPr>
                  <w:keepNext/>
                </w:pPr>
              </w:pPrChange>
            </w:pPr>
            <w:ins w:id="54661" w:author="pete jones" w:date="2022-01-04T12:05:00Z">
              <w:r w:rsidRPr="00FF6A71">
                <w:rPr>
                  <w:rFonts w:cstheme="minorHAnsi"/>
                  <w:b/>
                  <w:bCs/>
                </w:rPr>
                <w:t>1</w:t>
              </w:r>
            </w:ins>
          </w:p>
        </w:tc>
        <w:tc>
          <w:tcPr>
            <w:tcW w:w="814" w:type="dxa"/>
            <w:shd w:val="clear" w:color="auto" w:fill="E7E6E6" w:themeFill="background2"/>
            <w:noWrap/>
            <w:vAlign w:val="center"/>
            <w:tcPrChange w:id="54662" w:author="pete jones" w:date="2022-01-04T12:09:00Z">
              <w:tcPr>
                <w:tcW w:w="814" w:type="dxa"/>
                <w:tcBorders>
                  <w:bottom w:val="single" w:sz="4" w:space="0" w:color="auto"/>
                </w:tcBorders>
                <w:shd w:val="clear" w:color="auto" w:fill="E7E6E6" w:themeFill="background2"/>
                <w:noWrap/>
                <w:vAlign w:val="center"/>
              </w:tcPr>
            </w:tcPrChange>
          </w:tcPr>
          <w:p w14:paraId="74CAFD77" w14:textId="77777777" w:rsidR="00965D4E" w:rsidRPr="00FF6A71" w:rsidRDefault="00965D4E">
            <w:pPr>
              <w:spacing w:before="0" w:after="0" w:line="240" w:lineRule="auto"/>
              <w:rPr>
                <w:ins w:id="54663" w:author="pete jones" w:date="2022-01-04T12:05:00Z"/>
                <w:rFonts w:cstheme="minorHAnsi"/>
                <w:b/>
                <w:bCs/>
              </w:rPr>
              <w:pPrChange w:id="54664" w:author="pete jones" w:date="2022-01-04T12:09:00Z">
                <w:pPr>
                  <w:keepNext/>
                </w:pPr>
              </w:pPrChange>
            </w:pPr>
            <w:ins w:id="54665" w:author="pete jones" w:date="2022-01-04T12:05:00Z">
              <w:r w:rsidRPr="00FF6A71">
                <w:rPr>
                  <w:rFonts w:cstheme="minorHAnsi"/>
                  <w:b/>
                  <w:bCs/>
                </w:rPr>
                <w:t>2</w:t>
              </w:r>
            </w:ins>
          </w:p>
        </w:tc>
        <w:tc>
          <w:tcPr>
            <w:tcW w:w="814" w:type="dxa"/>
            <w:shd w:val="clear" w:color="auto" w:fill="E7E6E6" w:themeFill="background2"/>
            <w:noWrap/>
            <w:vAlign w:val="center"/>
            <w:tcPrChange w:id="54666" w:author="pete jones" w:date="2022-01-04T12:09:00Z">
              <w:tcPr>
                <w:tcW w:w="814" w:type="dxa"/>
                <w:tcBorders>
                  <w:bottom w:val="single" w:sz="4" w:space="0" w:color="auto"/>
                </w:tcBorders>
                <w:shd w:val="clear" w:color="auto" w:fill="E7E6E6" w:themeFill="background2"/>
                <w:noWrap/>
                <w:vAlign w:val="center"/>
              </w:tcPr>
            </w:tcPrChange>
          </w:tcPr>
          <w:p w14:paraId="2A6AA33C" w14:textId="77777777" w:rsidR="00965D4E" w:rsidRPr="00FF6A71" w:rsidRDefault="00965D4E">
            <w:pPr>
              <w:spacing w:before="0" w:after="0" w:line="240" w:lineRule="auto"/>
              <w:rPr>
                <w:ins w:id="54667" w:author="pete jones" w:date="2022-01-04T12:05:00Z"/>
                <w:rFonts w:cstheme="minorHAnsi"/>
                <w:b/>
                <w:bCs/>
              </w:rPr>
              <w:pPrChange w:id="54668" w:author="pete jones" w:date="2022-01-04T12:09:00Z">
                <w:pPr>
                  <w:keepNext/>
                </w:pPr>
              </w:pPrChange>
            </w:pPr>
            <w:ins w:id="54669" w:author="pete jones" w:date="2022-01-04T12:05:00Z">
              <w:r w:rsidRPr="00FF6A71">
                <w:rPr>
                  <w:rFonts w:cstheme="minorHAnsi"/>
                  <w:b/>
                  <w:bCs/>
                </w:rPr>
                <w:t>3</w:t>
              </w:r>
            </w:ins>
          </w:p>
        </w:tc>
        <w:tc>
          <w:tcPr>
            <w:tcW w:w="692" w:type="dxa"/>
            <w:shd w:val="clear" w:color="auto" w:fill="E7E6E6" w:themeFill="background2"/>
            <w:noWrap/>
            <w:vAlign w:val="center"/>
            <w:tcPrChange w:id="54670" w:author="pete jones" w:date="2022-01-04T12:09:00Z">
              <w:tcPr>
                <w:tcW w:w="692" w:type="dxa"/>
                <w:tcBorders>
                  <w:bottom w:val="single" w:sz="4" w:space="0" w:color="auto"/>
                </w:tcBorders>
                <w:shd w:val="clear" w:color="auto" w:fill="E7E6E6" w:themeFill="background2"/>
                <w:noWrap/>
                <w:vAlign w:val="center"/>
              </w:tcPr>
            </w:tcPrChange>
          </w:tcPr>
          <w:p w14:paraId="580508F1" w14:textId="77777777" w:rsidR="00965D4E" w:rsidRPr="00FF6A71" w:rsidRDefault="00965D4E">
            <w:pPr>
              <w:spacing w:before="0" w:after="0" w:line="240" w:lineRule="auto"/>
              <w:rPr>
                <w:ins w:id="54671" w:author="pete jones" w:date="2022-01-04T12:05:00Z"/>
                <w:rFonts w:cstheme="minorHAnsi"/>
                <w:b/>
                <w:bCs/>
              </w:rPr>
              <w:pPrChange w:id="54672" w:author="pete jones" w:date="2022-01-04T12:09:00Z">
                <w:pPr>
                  <w:keepNext/>
                </w:pPr>
              </w:pPrChange>
            </w:pPr>
            <w:ins w:id="54673" w:author="pete jones" w:date="2022-01-04T12:05:00Z">
              <w:r w:rsidRPr="00FF6A71">
                <w:rPr>
                  <w:rFonts w:cstheme="minorHAnsi"/>
                  <w:b/>
                  <w:bCs/>
                </w:rPr>
                <w:t>4</w:t>
              </w:r>
            </w:ins>
          </w:p>
        </w:tc>
        <w:tc>
          <w:tcPr>
            <w:tcW w:w="692" w:type="dxa"/>
            <w:shd w:val="clear" w:color="auto" w:fill="E7E6E6" w:themeFill="background2"/>
            <w:noWrap/>
            <w:vAlign w:val="center"/>
            <w:tcPrChange w:id="54674" w:author="pete jones" w:date="2022-01-04T12:09:00Z">
              <w:tcPr>
                <w:tcW w:w="692" w:type="dxa"/>
                <w:tcBorders>
                  <w:bottom w:val="single" w:sz="4" w:space="0" w:color="auto"/>
                </w:tcBorders>
                <w:shd w:val="clear" w:color="auto" w:fill="E7E6E6" w:themeFill="background2"/>
                <w:noWrap/>
                <w:vAlign w:val="center"/>
              </w:tcPr>
            </w:tcPrChange>
          </w:tcPr>
          <w:p w14:paraId="5434DEB7" w14:textId="77777777" w:rsidR="00965D4E" w:rsidRPr="00FF6A71" w:rsidRDefault="00965D4E">
            <w:pPr>
              <w:spacing w:before="0" w:after="0" w:line="240" w:lineRule="auto"/>
              <w:rPr>
                <w:ins w:id="54675" w:author="pete jones" w:date="2022-01-04T12:05:00Z"/>
                <w:rFonts w:cstheme="minorHAnsi"/>
                <w:b/>
                <w:bCs/>
              </w:rPr>
              <w:pPrChange w:id="54676" w:author="pete jones" w:date="2022-01-04T12:09:00Z">
                <w:pPr>
                  <w:keepNext/>
                </w:pPr>
              </w:pPrChange>
            </w:pPr>
            <w:ins w:id="54677" w:author="pete jones" w:date="2022-01-04T12:05:00Z">
              <w:r w:rsidRPr="00FF6A71">
                <w:rPr>
                  <w:rFonts w:cstheme="minorHAnsi"/>
                  <w:b/>
                  <w:bCs/>
                </w:rPr>
                <w:t>5</w:t>
              </w:r>
            </w:ins>
          </w:p>
        </w:tc>
        <w:tc>
          <w:tcPr>
            <w:tcW w:w="692" w:type="dxa"/>
            <w:shd w:val="clear" w:color="auto" w:fill="E7E6E6" w:themeFill="background2"/>
            <w:noWrap/>
            <w:vAlign w:val="center"/>
            <w:tcPrChange w:id="54678" w:author="pete jones" w:date="2022-01-04T12:09:00Z">
              <w:tcPr>
                <w:tcW w:w="692" w:type="dxa"/>
                <w:tcBorders>
                  <w:bottom w:val="single" w:sz="4" w:space="0" w:color="auto"/>
                </w:tcBorders>
                <w:shd w:val="clear" w:color="auto" w:fill="E7E6E6" w:themeFill="background2"/>
                <w:noWrap/>
                <w:vAlign w:val="center"/>
              </w:tcPr>
            </w:tcPrChange>
          </w:tcPr>
          <w:p w14:paraId="0B50F22B" w14:textId="77777777" w:rsidR="00965D4E" w:rsidRPr="00FF6A71" w:rsidRDefault="00965D4E">
            <w:pPr>
              <w:spacing w:before="0" w:after="0" w:line="240" w:lineRule="auto"/>
              <w:rPr>
                <w:ins w:id="54679" w:author="pete jones" w:date="2022-01-04T12:05:00Z"/>
                <w:rFonts w:cstheme="minorHAnsi"/>
                <w:b/>
                <w:bCs/>
              </w:rPr>
              <w:pPrChange w:id="54680" w:author="pete jones" w:date="2022-01-04T12:09:00Z">
                <w:pPr>
                  <w:keepNext/>
                </w:pPr>
              </w:pPrChange>
            </w:pPr>
            <w:ins w:id="54681" w:author="pete jones" w:date="2022-01-04T12:05:00Z">
              <w:r w:rsidRPr="00FF6A71">
                <w:rPr>
                  <w:rFonts w:cstheme="minorHAnsi"/>
                  <w:b/>
                  <w:bCs/>
                </w:rPr>
                <w:t>6</w:t>
              </w:r>
            </w:ins>
          </w:p>
        </w:tc>
        <w:tc>
          <w:tcPr>
            <w:tcW w:w="692" w:type="dxa"/>
            <w:shd w:val="clear" w:color="auto" w:fill="E7E6E6" w:themeFill="background2"/>
            <w:noWrap/>
            <w:vAlign w:val="center"/>
            <w:tcPrChange w:id="54682" w:author="pete jones" w:date="2022-01-04T12:09:00Z">
              <w:tcPr>
                <w:tcW w:w="692" w:type="dxa"/>
                <w:tcBorders>
                  <w:bottom w:val="single" w:sz="4" w:space="0" w:color="auto"/>
                </w:tcBorders>
                <w:shd w:val="clear" w:color="auto" w:fill="E7E6E6" w:themeFill="background2"/>
                <w:noWrap/>
                <w:vAlign w:val="center"/>
              </w:tcPr>
            </w:tcPrChange>
          </w:tcPr>
          <w:p w14:paraId="3B670D60" w14:textId="77777777" w:rsidR="00965D4E" w:rsidRPr="00FF6A71" w:rsidRDefault="00965D4E">
            <w:pPr>
              <w:spacing w:before="0" w:after="0" w:line="240" w:lineRule="auto"/>
              <w:rPr>
                <w:ins w:id="54683" w:author="pete jones" w:date="2022-01-04T12:05:00Z"/>
                <w:rFonts w:cstheme="minorHAnsi"/>
                <w:b/>
                <w:bCs/>
              </w:rPr>
              <w:pPrChange w:id="54684" w:author="pete jones" w:date="2022-01-04T12:09:00Z">
                <w:pPr>
                  <w:keepNext/>
                </w:pPr>
              </w:pPrChange>
            </w:pPr>
            <w:ins w:id="54685" w:author="pete jones" w:date="2022-01-04T12:05:00Z">
              <w:r w:rsidRPr="00FF6A71">
                <w:rPr>
                  <w:rFonts w:cstheme="minorHAnsi"/>
                  <w:b/>
                  <w:bCs/>
                </w:rPr>
                <w:t>7</w:t>
              </w:r>
            </w:ins>
          </w:p>
        </w:tc>
      </w:tr>
      <w:tr w:rsidR="00965D4E" w:rsidRPr="00FF6A71" w14:paraId="32088E3B" w14:textId="77777777" w:rsidTr="00965D4E">
        <w:trPr>
          <w:trHeight w:val="300"/>
          <w:jc w:val="center"/>
          <w:ins w:id="54686" w:author="pete jones" w:date="2022-01-04T12:05:00Z"/>
          <w:trPrChange w:id="54687" w:author="pete jones" w:date="2022-01-04T12:09:00Z">
            <w:trPr>
              <w:trHeight w:val="300"/>
              <w:jc w:val="center"/>
            </w:trPr>
          </w:trPrChange>
        </w:trPr>
        <w:tc>
          <w:tcPr>
            <w:tcW w:w="814" w:type="dxa"/>
            <w:vAlign w:val="center"/>
            <w:tcPrChange w:id="54688" w:author="pete jones" w:date="2022-01-04T12:09:00Z">
              <w:tcPr>
                <w:tcW w:w="814" w:type="dxa"/>
                <w:tcBorders>
                  <w:right w:val="single" w:sz="4" w:space="0" w:color="auto"/>
                </w:tcBorders>
                <w:vAlign w:val="center"/>
              </w:tcPr>
            </w:tcPrChange>
          </w:tcPr>
          <w:p w14:paraId="68385904" w14:textId="77777777" w:rsidR="00965D4E" w:rsidRPr="00FF6A71" w:rsidRDefault="00965D4E">
            <w:pPr>
              <w:spacing w:before="0" w:after="0" w:line="240" w:lineRule="auto"/>
              <w:rPr>
                <w:ins w:id="54689" w:author="pete jones" w:date="2022-01-04T12:05:00Z"/>
                <w:rFonts w:cstheme="minorHAnsi"/>
                <w:b/>
                <w:bCs/>
              </w:rPr>
              <w:pPrChange w:id="54690" w:author="pete jones" w:date="2022-01-04T12:09:00Z">
                <w:pPr>
                  <w:keepNext/>
                </w:pPr>
              </w:pPrChange>
            </w:pPr>
            <w:ins w:id="54691" w:author="pete jones" w:date="2022-01-04T12:05:00Z">
              <w:r w:rsidRPr="00FF6A71">
                <w:rPr>
                  <w:rFonts w:cstheme="minorHAnsi"/>
                  <w:b/>
                  <w:bCs/>
                </w:rPr>
                <w:t>%</w:t>
              </w:r>
            </w:ins>
          </w:p>
        </w:tc>
        <w:tc>
          <w:tcPr>
            <w:tcW w:w="814" w:type="dxa"/>
            <w:shd w:val="clear" w:color="auto" w:fill="auto"/>
            <w:noWrap/>
            <w:vAlign w:val="bottom"/>
            <w:tcPrChange w:id="54692" w:author="pete jones" w:date="2022-01-04T12:09:00Z">
              <w:tcPr>
                <w:tcW w:w="814" w:type="dxa"/>
                <w:tcBorders>
                  <w:top w:val="nil"/>
                  <w:left w:val="nil"/>
                  <w:bottom w:val="nil"/>
                  <w:right w:val="nil"/>
                </w:tcBorders>
                <w:shd w:val="clear" w:color="auto" w:fill="auto"/>
                <w:noWrap/>
                <w:vAlign w:val="bottom"/>
              </w:tcPr>
            </w:tcPrChange>
          </w:tcPr>
          <w:p w14:paraId="54BBDA93" w14:textId="77777777" w:rsidR="00965D4E" w:rsidRPr="00FF6A71" w:rsidRDefault="00965D4E">
            <w:pPr>
              <w:spacing w:before="0" w:after="0" w:line="240" w:lineRule="auto"/>
              <w:rPr>
                <w:ins w:id="54693" w:author="pete jones" w:date="2022-01-04T12:05:00Z"/>
                <w:rFonts w:cs="Calibri"/>
                <w:color w:val="000000"/>
                <w:sz w:val="22"/>
                <w:szCs w:val="22"/>
              </w:rPr>
              <w:pPrChange w:id="54694" w:author="pete jones" w:date="2022-01-04T12:09:00Z">
                <w:pPr>
                  <w:keepNext/>
                </w:pPr>
              </w:pPrChange>
            </w:pPr>
            <w:ins w:id="54695" w:author="pete jones" w:date="2022-01-04T12:05:00Z">
              <w:r w:rsidRPr="00FF6A71">
                <w:rPr>
                  <w:rFonts w:cs="Calibri"/>
                  <w:color w:val="000000"/>
                  <w:sz w:val="22"/>
                  <w:szCs w:val="22"/>
                </w:rPr>
                <w:t>17%</w:t>
              </w:r>
            </w:ins>
          </w:p>
        </w:tc>
        <w:tc>
          <w:tcPr>
            <w:tcW w:w="814" w:type="dxa"/>
            <w:shd w:val="clear" w:color="auto" w:fill="auto"/>
            <w:noWrap/>
            <w:vAlign w:val="bottom"/>
            <w:tcPrChange w:id="54696" w:author="pete jones" w:date="2022-01-04T12:09:00Z">
              <w:tcPr>
                <w:tcW w:w="814" w:type="dxa"/>
                <w:tcBorders>
                  <w:top w:val="nil"/>
                  <w:left w:val="nil"/>
                  <w:bottom w:val="nil"/>
                  <w:right w:val="nil"/>
                </w:tcBorders>
                <w:shd w:val="clear" w:color="auto" w:fill="auto"/>
                <w:noWrap/>
                <w:vAlign w:val="bottom"/>
              </w:tcPr>
            </w:tcPrChange>
          </w:tcPr>
          <w:p w14:paraId="45BD175D" w14:textId="77777777" w:rsidR="00965D4E" w:rsidRPr="00FF6A71" w:rsidRDefault="00965D4E">
            <w:pPr>
              <w:spacing w:before="0" w:after="0" w:line="240" w:lineRule="auto"/>
              <w:rPr>
                <w:ins w:id="54697" w:author="pete jones" w:date="2022-01-04T12:05:00Z"/>
                <w:rFonts w:cs="Calibri"/>
                <w:color w:val="000000"/>
                <w:sz w:val="22"/>
                <w:szCs w:val="22"/>
              </w:rPr>
              <w:pPrChange w:id="54698" w:author="pete jones" w:date="2022-01-04T12:09:00Z">
                <w:pPr>
                  <w:keepNext/>
                </w:pPr>
              </w:pPrChange>
            </w:pPr>
            <w:ins w:id="54699" w:author="pete jones" w:date="2022-01-04T12:05:00Z">
              <w:r w:rsidRPr="00FF6A71">
                <w:rPr>
                  <w:rFonts w:cs="Calibri"/>
                  <w:color w:val="000000"/>
                  <w:sz w:val="22"/>
                  <w:szCs w:val="22"/>
                </w:rPr>
                <w:t>83%</w:t>
              </w:r>
            </w:ins>
          </w:p>
        </w:tc>
        <w:tc>
          <w:tcPr>
            <w:tcW w:w="814" w:type="dxa"/>
            <w:noWrap/>
            <w:vAlign w:val="center"/>
            <w:tcPrChange w:id="54700" w:author="pete jones" w:date="2022-01-04T12:09:00Z">
              <w:tcPr>
                <w:tcW w:w="814" w:type="dxa"/>
                <w:tcBorders>
                  <w:top w:val="single" w:sz="4" w:space="0" w:color="auto"/>
                  <w:left w:val="nil"/>
                  <w:bottom w:val="nil"/>
                  <w:right w:val="nil"/>
                </w:tcBorders>
                <w:noWrap/>
                <w:vAlign w:val="center"/>
              </w:tcPr>
            </w:tcPrChange>
          </w:tcPr>
          <w:p w14:paraId="02361C16" w14:textId="77777777" w:rsidR="00965D4E" w:rsidRPr="00FF6A71" w:rsidRDefault="00965D4E">
            <w:pPr>
              <w:spacing w:before="0" w:after="0" w:line="240" w:lineRule="auto"/>
              <w:rPr>
                <w:ins w:id="54701" w:author="pete jones" w:date="2022-01-04T12:05:00Z"/>
                <w:rFonts w:cs="Calibri"/>
                <w:color w:val="000000"/>
                <w:sz w:val="22"/>
                <w:szCs w:val="22"/>
              </w:rPr>
              <w:pPrChange w:id="54702" w:author="pete jones" w:date="2022-01-04T12:09:00Z">
                <w:pPr>
                  <w:keepNext/>
                </w:pPr>
              </w:pPrChange>
            </w:pPr>
          </w:p>
        </w:tc>
        <w:tc>
          <w:tcPr>
            <w:tcW w:w="692" w:type="dxa"/>
            <w:noWrap/>
            <w:vAlign w:val="center"/>
            <w:tcPrChange w:id="54703" w:author="pete jones" w:date="2022-01-04T12:09:00Z">
              <w:tcPr>
                <w:tcW w:w="692" w:type="dxa"/>
                <w:tcBorders>
                  <w:top w:val="single" w:sz="4" w:space="0" w:color="auto"/>
                  <w:left w:val="nil"/>
                  <w:bottom w:val="nil"/>
                  <w:right w:val="nil"/>
                </w:tcBorders>
                <w:noWrap/>
                <w:vAlign w:val="center"/>
              </w:tcPr>
            </w:tcPrChange>
          </w:tcPr>
          <w:p w14:paraId="70E02E8A" w14:textId="77777777" w:rsidR="00965D4E" w:rsidRPr="00FF6A71" w:rsidRDefault="00965D4E">
            <w:pPr>
              <w:spacing w:before="0" w:after="0" w:line="240" w:lineRule="auto"/>
              <w:rPr>
                <w:ins w:id="54704" w:author="pete jones" w:date="2022-01-04T12:05:00Z"/>
                <w:rFonts w:cs="Calibri"/>
                <w:color w:val="000000"/>
                <w:sz w:val="22"/>
                <w:szCs w:val="22"/>
              </w:rPr>
              <w:pPrChange w:id="54705" w:author="pete jones" w:date="2022-01-04T12:09:00Z">
                <w:pPr>
                  <w:keepNext/>
                </w:pPr>
              </w:pPrChange>
            </w:pPr>
          </w:p>
        </w:tc>
        <w:tc>
          <w:tcPr>
            <w:tcW w:w="692" w:type="dxa"/>
            <w:noWrap/>
            <w:vAlign w:val="center"/>
            <w:tcPrChange w:id="54706" w:author="pete jones" w:date="2022-01-04T12:09:00Z">
              <w:tcPr>
                <w:tcW w:w="692" w:type="dxa"/>
                <w:tcBorders>
                  <w:top w:val="single" w:sz="4" w:space="0" w:color="auto"/>
                  <w:left w:val="nil"/>
                  <w:bottom w:val="nil"/>
                  <w:right w:val="nil"/>
                </w:tcBorders>
                <w:noWrap/>
                <w:vAlign w:val="center"/>
              </w:tcPr>
            </w:tcPrChange>
          </w:tcPr>
          <w:p w14:paraId="636646F7" w14:textId="77777777" w:rsidR="00965D4E" w:rsidRPr="00FF6A71" w:rsidRDefault="00965D4E">
            <w:pPr>
              <w:spacing w:before="0" w:after="0" w:line="240" w:lineRule="auto"/>
              <w:rPr>
                <w:ins w:id="54707" w:author="pete jones" w:date="2022-01-04T12:05:00Z"/>
                <w:rFonts w:cs="Calibri"/>
                <w:color w:val="000000"/>
                <w:sz w:val="22"/>
                <w:szCs w:val="22"/>
              </w:rPr>
              <w:pPrChange w:id="54708" w:author="pete jones" w:date="2022-01-04T12:09:00Z">
                <w:pPr>
                  <w:keepNext/>
                </w:pPr>
              </w:pPrChange>
            </w:pPr>
          </w:p>
        </w:tc>
        <w:tc>
          <w:tcPr>
            <w:tcW w:w="692" w:type="dxa"/>
            <w:noWrap/>
            <w:vAlign w:val="center"/>
            <w:tcPrChange w:id="54709" w:author="pete jones" w:date="2022-01-04T12:09:00Z">
              <w:tcPr>
                <w:tcW w:w="692" w:type="dxa"/>
                <w:tcBorders>
                  <w:top w:val="single" w:sz="4" w:space="0" w:color="auto"/>
                  <w:left w:val="nil"/>
                  <w:bottom w:val="nil"/>
                  <w:right w:val="nil"/>
                </w:tcBorders>
                <w:noWrap/>
                <w:vAlign w:val="center"/>
              </w:tcPr>
            </w:tcPrChange>
          </w:tcPr>
          <w:p w14:paraId="65BD529C" w14:textId="77777777" w:rsidR="00965D4E" w:rsidRPr="00FF6A71" w:rsidRDefault="00965D4E">
            <w:pPr>
              <w:spacing w:before="0" w:after="0" w:line="240" w:lineRule="auto"/>
              <w:rPr>
                <w:ins w:id="54710" w:author="pete jones" w:date="2022-01-04T12:05:00Z"/>
                <w:rFonts w:cs="Calibri"/>
                <w:color w:val="000000"/>
                <w:sz w:val="22"/>
                <w:szCs w:val="22"/>
              </w:rPr>
              <w:pPrChange w:id="54711" w:author="pete jones" w:date="2022-01-04T12:09:00Z">
                <w:pPr>
                  <w:keepNext/>
                </w:pPr>
              </w:pPrChange>
            </w:pPr>
          </w:p>
        </w:tc>
        <w:tc>
          <w:tcPr>
            <w:tcW w:w="692" w:type="dxa"/>
            <w:noWrap/>
            <w:vAlign w:val="center"/>
            <w:tcPrChange w:id="54712" w:author="pete jones" w:date="2022-01-04T12:09:00Z">
              <w:tcPr>
                <w:tcW w:w="692" w:type="dxa"/>
                <w:tcBorders>
                  <w:top w:val="single" w:sz="4" w:space="0" w:color="auto"/>
                  <w:left w:val="nil"/>
                  <w:bottom w:val="nil"/>
                  <w:right w:val="nil"/>
                </w:tcBorders>
                <w:noWrap/>
                <w:vAlign w:val="center"/>
              </w:tcPr>
            </w:tcPrChange>
          </w:tcPr>
          <w:p w14:paraId="2B17258E" w14:textId="77777777" w:rsidR="00965D4E" w:rsidRPr="00FF6A71" w:rsidRDefault="00965D4E">
            <w:pPr>
              <w:spacing w:before="0" w:after="0" w:line="240" w:lineRule="auto"/>
              <w:rPr>
                <w:ins w:id="54713" w:author="pete jones" w:date="2022-01-04T12:05:00Z"/>
                <w:rFonts w:cs="Calibri"/>
                <w:color w:val="000000"/>
                <w:sz w:val="22"/>
                <w:szCs w:val="22"/>
              </w:rPr>
              <w:pPrChange w:id="54714" w:author="pete jones" w:date="2022-01-04T12:09:00Z">
                <w:pPr>
                  <w:keepNext/>
                </w:pPr>
              </w:pPrChange>
            </w:pPr>
          </w:p>
        </w:tc>
      </w:tr>
      <w:tr w:rsidR="00965D4E" w:rsidRPr="00FF6A71" w14:paraId="3C98D147" w14:textId="77777777" w:rsidTr="00965D4E">
        <w:trPr>
          <w:trHeight w:val="300"/>
          <w:jc w:val="center"/>
          <w:ins w:id="54715" w:author="pete jones" w:date="2022-01-04T12:05:00Z"/>
          <w:trPrChange w:id="54716" w:author="pete jones" w:date="2022-01-04T12:09:00Z">
            <w:trPr>
              <w:trHeight w:val="300"/>
              <w:jc w:val="center"/>
            </w:trPr>
          </w:trPrChange>
        </w:trPr>
        <w:tc>
          <w:tcPr>
            <w:tcW w:w="814" w:type="dxa"/>
            <w:vAlign w:val="center"/>
            <w:tcPrChange w:id="54717" w:author="pete jones" w:date="2022-01-04T12:09:00Z">
              <w:tcPr>
                <w:tcW w:w="814" w:type="dxa"/>
                <w:tcBorders>
                  <w:right w:val="single" w:sz="4" w:space="0" w:color="auto"/>
                </w:tcBorders>
                <w:vAlign w:val="center"/>
              </w:tcPr>
            </w:tcPrChange>
          </w:tcPr>
          <w:p w14:paraId="0D453884" w14:textId="77777777" w:rsidR="00965D4E" w:rsidRPr="00FF6A71" w:rsidRDefault="00965D4E">
            <w:pPr>
              <w:spacing w:before="0" w:after="0" w:line="240" w:lineRule="auto"/>
              <w:rPr>
                <w:ins w:id="54718" w:author="pete jones" w:date="2022-01-04T12:05:00Z"/>
                <w:rFonts w:cstheme="minorHAnsi"/>
                <w:b/>
                <w:bCs/>
              </w:rPr>
              <w:pPrChange w:id="54719" w:author="pete jones" w:date="2022-01-04T12:09:00Z">
                <w:pPr>
                  <w:keepNext/>
                </w:pPr>
              </w:pPrChange>
            </w:pPr>
            <w:ins w:id="54720" w:author="pete jones" w:date="2022-01-04T12:05:00Z">
              <w:r w:rsidRPr="00FF6A71">
                <w:rPr>
                  <w:rFonts w:cstheme="minorHAnsi"/>
                  <w:b/>
                  <w:bCs/>
                </w:rPr>
                <w:t>Count</w:t>
              </w:r>
            </w:ins>
          </w:p>
        </w:tc>
        <w:tc>
          <w:tcPr>
            <w:tcW w:w="814" w:type="dxa"/>
            <w:shd w:val="clear" w:color="auto" w:fill="auto"/>
            <w:noWrap/>
            <w:vAlign w:val="bottom"/>
            <w:tcPrChange w:id="54721" w:author="pete jones" w:date="2022-01-04T12:09:00Z">
              <w:tcPr>
                <w:tcW w:w="814" w:type="dxa"/>
                <w:tcBorders>
                  <w:top w:val="nil"/>
                  <w:left w:val="nil"/>
                  <w:bottom w:val="nil"/>
                  <w:right w:val="nil"/>
                </w:tcBorders>
                <w:shd w:val="clear" w:color="auto" w:fill="auto"/>
                <w:noWrap/>
                <w:vAlign w:val="bottom"/>
              </w:tcPr>
            </w:tcPrChange>
          </w:tcPr>
          <w:p w14:paraId="3395D394" w14:textId="77777777" w:rsidR="00965D4E" w:rsidRPr="00FF6A71" w:rsidRDefault="00965D4E">
            <w:pPr>
              <w:spacing w:before="0" w:after="0" w:line="240" w:lineRule="auto"/>
              <w:rPr>
                <w:ins w:id="54722" w:author="pete jones" w:date="2022-01-04T12:05:00Z"/>
                <w:rFonts w:cs="Calibri"/>
                <w:color w:val="000000"/>
                <w:sz w:val="22"/>
                <w:szCs w:val="22"/>
              </w:rPr>
              <w:pPrChange w:id="54723" w:author="pete jones" w:date="2022-01-04T12:09:00Z">
                <w:pPr>
                  <w:keepNext/>
                </w:pPr>
              </w:pPrChange>
            </w:pPr>
            <w:ins w:id="54724" w:author="pete jones" w:date="2022-01-04T12:05:00Z">
              <w:r w:rsidRPr="00FF6A71">
                <w:rPr>
                  <w:rFonts w:cs="Calibri"/>
                  <w:color w:val="000000"/>
                  <w:sz w:val="22"/>
                  <w:szCs w:val="22"/>
                </w:rPr>
                <w:t>1</w:t>
              </w:r>
            </w:ins>
          </w:p>
        </w:tc>
        <w:tc>
          <w:tcPr>
            <w:tcW w:w="814" w:type="dxa"/>
            <w:shd w:val="clear" w:color="auto" w:fill="auto"/>
            <w:noWrap/>
            <w:vAlign w:val="bottom"/>
            <w:tcPrChange w:id="54725" w:author="pete jones" w:date="2022-01-04T12:09:00Z">
              <w:tcPr>
                <w:tcW w:w="814" w:type="dxa"/>
                <w:tcBorders>
                  <w:top w:val="nil"/>
                  <w:left w:val="nil"/>
                  <w:bottom w:val="nil"/>
                  <w:right w:val="nil"/>
                </w:tcBorders>
                <w:shd w:val="clear" w:color="auto" w:fill="auto"/>
                <w:noWrap/>
                <w:vAlign w:val="bottom"/>
              </w:tcPr>
            </w:tcPrChange>
          </w:tcPr>
          <w:p w14:paraId="15E2B461" w14:textId="77777777" w:rsidR="00965D4E" w:rsidRPr="00FF6A71" w:rsidRDefault="00965D4E">
            <w:pPr>
              <w:spacing w:before="0" w:after="0" w:line="240" w:lineRule="auto"/>
              <w:rPr>
                <w:ins w:id="54726" w:author="pete jones" w:date="2022-01-04T12:05:00Z"/>
                <w:rFonts w:cs="Calibri"/>
                <w:color w:val="000000"/>
                <w:sz w:val="22"/>
                <w:szCs w:val="22"/>
              </w:rPr>
              <w:pPrChange w:id="54727" w:author="pete jones" w:date="2022-01-04T12:09:00Z">
                <w:pPr>
                  <w:keepNext/>
                </w:pPr>
              </w:pPrChange>
            </w:pPr>
            <w:ins w:id="54728" w:author="pete jones" w:date="2022-01-04T12:05:00Z">
              <w:r w:rsidRPr="00FF6A71">
                <w:rPr>
                  <w:rFonts w:cs="Calibri"/>
                  <w:color w:val="000000"/>
                  <w:sz w:val="22"/>
                  <w:szCs w:val="22"/>
                </w:rPr>
                <w:t>5</w:t>
              </w:r>
            </w:ins>
          </w:p>
        </w:tc>
        <w:tc>
          <w:tcPr>
            <w:tcW w:w="814" w:type="dxa"/>
            <w:noWrap/>
            <w:vAlign w:val="center"/>
            <w:tcPrChange w:id="54729" w:author="pete jones" w:date="2022-01-04T12:09:00Z">
              <w:tcPr>
                <w:tcW w:w="814" w:type="dxa"/>
                <w:tcBorders>
                  <w:top w:val="nil"/>
                  <w:left w:val="nil"/>
                  <w:bottom w:val="nil"/>
                  <w:right w:val="nil"/>
                </w:tcBorders>
                <w:noWrap/>
                <w:vAlign w:val="center"/>
              </w:tcPr>
            </w:tcPrChange>
          </w:tcPr>
          <w:p w14:paraId="352E9806" w14:textId="77777777" w:rsidR="00965D4E" w:rsidRPr="00FF6A71" w:rsidRDefault="00965D4E">
            <w:pPr>
              <w:spacing w:before="0" w:after="0" w:line="240" w:lineRule="auto"/>
              <w:rPr>
                <w:ins w:id="54730" w:author="pete jones" w:date="2022-01-04T12:05:00Z"/>
                <w:rFonts w:cs="Calibri"/>
                <w:color w:val="000000"/>
                <w:sz w:val="22"/>
                <w:szCs w:val="22"/>
              </w:rPr>
              <w:pPrChange w:id="54731" w:author="pete jones" w:date="2022-01-04T12:09:00Z">
                <w:pPr>
                  <w:keepNext/>
                </w:pPr>
              </w:pPrChange>
            </w:pPr>
          </w:p>
        </w:tc>
        <w:tc>
          <w:tcPr>
            <w:tcW w:w="692" w:type="dxa"/>
            <w:noWrap/>
            <w:vAlign w:val="center"/>
            <w:tcPrChange w:id="54732" w:author="pete jones" w:date="2022-01-04T12:09:00Z">
              <w:tcPr>
                <w:tcW w:w="692" w:type="dxa"/>
                <w:tcBorders>
                  <w:top w:val="nil"/>
                  <w:left w:val="nil"/>
                  <w:bottom w:val="nil"/>
                  <w:right w:val="nil"/>
                </w:tcBorders>
                <w:noWrap/>
                <w:vAlign w:val="center"/>
              </w:tcPr>
            </w:tcPrChange>
          </w:tcPr>
          <w:p w14:paraId="578AED27" w14:textId="77777777" w:rsidR="00965D4E" w:rsidRPr="00FF6A71" w:rsidRDefault="00965D4E">
            <w:pPr>
              <w:spacing w:before="0" w:after="0" w:line="240" w:lineRule="auto"/>
              <w:rPr>
                <w:ins w:id="54733" w:author="pete jones" w:date="2022-01-04T12:05:00Z"/>
                <w:rFonts w:cs="Calibri"/>
                <w:color w:val="000000"/>
                <w:sz w:val="22"/>
                <w:szCs w:val="22"/>
              </w:rPr>
              <w:pPrChange w:id="54734" w:author="pete jones" w:date="2022-01-04T12:09:00Z">
                <w:pPr>
                  <w:keepNext/>
                </w:pPr>
              </w:pPrChange>
            </w:pPr>
          </w:p>
        </w:tc>
        <w:tc>
          <w:tcPr>
            <w:tcW w:w="692" w:type="dxa"/>
            <w:noWrap/>
            <w:vAlign w:val="center"/>
            <w:tcPrChange w:id="54735" w:author="pete jones" w:date="2022-01-04T12:09:00Z">
              <w:tcPr>
                <w:tcW w:w="692" w:type="dxa"/>
                <w:tcBorders>
                  <w:top w:val="nil"/>
                  <w:left w:val="nil"/>
                  <w:bottom w:val="nil"/>
                  <w:right w:val="nil"/>
                </w:tcBorders>
                <w:noWrap/>
                <w:vAlign w:val="center"/>
              </w:tcPr>
            </w:tcPrChange>
          </w:tcPr>
          <w:p w14:paraId="07B8DC3F" w14:textId="77777777" w:rsidR="00965D4E" w:rsidRPr="00FF6A71" w:rsidRDefault="00965D4E">
            <w:pPr>
              <w:spacing w:before="0" w:after="0" w:line="240" w:lineRule="auto"/>
              <w:rPr>
                <w:ins w:id="54736" w:author="pete jones" w:date="2022-01-04T12:05:00Z"/>
                <w:rFonts w:cs="Calibri"/>
                <w:color w:val="000000"/>
                <w:sz w:val="22"/>
                <w:szCs w:val="22"/>
              </w:rPr>
              <w:pPrChange w:id="54737" w:author="pete jones" w:date="2022-01-04T12:09:00Z">
                <w:pPr>
                  <w:keepNext/>
                </w:pPr>
              </w:pPrChange>
            </w:pPr>
          </w:p>
        </w:tc>
        <w:tc>
          <w:tcPr>
            <w:tcW w:w="692" w:type="dxa"/>
            <w:noWrap/>
            <w:vAlign w:val="center"/>
            <w:tcPrChange w:id="54738" w:author="pete jones" w:date="2022-01-04T12:09:00Z">
              <w:tcPr>
                <w:tcW w:w="692" w:type="dxa"/>
                <w:tcBorders>
                  <w:top w:val="nil"/>
                  <w:left w:val="nil"/>
                  <w:bottom w:val="nil"/>
                  <w:right w:val="nil"/>
                </w:tcBorders>
                <w:noWrap/>
                <w:vAlign w:val="center"/>
              </w:tcPr>
            </w:tcPrChange>
          </w:tcPr>
          <w:p w14:paraId="59E5FFA7" w14:textId="77777777" w:rsidR="00965D4E" w:rsidRPr="00FF6A71" w:rsidRDefault="00965D4E">
            <w:pPr>
              <w:spacing w:before="0" w:after="0" w:line="240" w:lineRule="auto"/>
              <w:rPr>
                <w:ins w:id="54739" w:author="pete jones" w:date="2022-01-04T12:05:00Z"/>
                <w:rFonts w:cs="Calibri"/>
                <w:color w:val="000000"/>
                <w:sz w:val="22"/>
                <w:szCs w:val="22"/>
              </w:rPr>
              <w:pPrChange w:id="54740" w:author="pete jones" w:date="2022-01-04T12:09:00Z">
                <w:pPr>
                  <w:keepNext/>
                </w:pPr>
              </w:pPrChange>
            </w:pPr>
          </w:p>
        </w:tc>
        <w:tc>
          <w:tcPr>
            <w:tcW w:w="692" w:type="dxa"/>
            <w:noWrap/>
            <w:vAlign w:val="center"/>
            <w:tcPrChange w:id="54741" w:author="pete jones" w:date="2022-01-04T12:09:00Z">
              <w:tcPr>
                <w:tcW w:w="692" w:type="dxa"/>
                <w:tcBorders>
                  <w:top w:val="nil"/>
                  <w:left w:val="nil"/>
                  <w:bottom w:val="nil"/>
                  <w:right w:val="nil"/>
                </w:tcBorders>
                <w:noWrap/>
                <w:vAlign w:val="center"/>
              </w:tcPr>
            </w:tcPrChange>
          </w:tcPr>
          <w:p w14:paraId="678D8E4B" w14:textId="77777777" w:rsidR="00965D4E" w:rsidRPr="00FF6A71" w:rsidRDefault="00965D4E">
            <w:pPr>
              <w:spacing w:before="0" w:after="0" w:line="240" w:lineRule="auto"/>
              <w:rPr>
                <w:ins w:id="54742" w:author="pete jones" w:date="2022-01-04T12:05:00Z"/>
                <w:rFonts w:cs="Calibri"/>
                <w:color w:val="000000"/>
                <w:sz w:val="22"/>
                <w:szCs w:val="22"/>
              </w:rPr>
              <w:pPrChange w:id="54743" w:author="pete jones" w:date="2022-01-04T12:09:00Z">
                <w:pPr>
                  <w:keepNext/>
                </w:pPr>
              </w:pPrChange>
            </w:pPr>
          </w:p>
        </w:tc>
      </w:tr>
    </w:tbl>
    <w:p w14:paraId="4DA15833" w14:textId="77777777" w:rsidR="00965D4E" w:rsidRPr="00FF6A71" w:rsidRDefault="00965D4E">
      <w:pPr>
        <w:jc w:val="left"/>
        <w:rPr>
          <w:ins w:id="54744" w:author="pete jones" w:date="2022-01-04T12:05:00Z"/>
        </w:rPr>
        <w:pPrChange w:id="54745" w:author="pete jones" w:date="2022-01-04T12:06:00Z">
          <w:pPr>
            <w:keepNext/>
            <w:jc w:val="left"/>
          </w:pPr>
        </w:pPrChange>
      </w:pPr>
      <w:ins w:id="54746" w:author="pete jones" w:date="2022-01-04T12:05:00Z">
        <w:r w:rsidRPr="00FF6A71">
          <w:t>Q20 I always provide opportunities for students to fail or try again in a safe environment.</w:t>
        </w:r>
      </w:ins>
    </w:p>
    <w:tbl>
      <w:tblPr>
        <w:tblStyle w:val="TableGrid"/>
        <w:tblW w:w="0" w:type="auto"/>
        <w:jc w:val="center"/>
        <w:tblLook w:val="04A0" w:firstRow="1" w:lastRow="0" w:firstColumn="1" w:lastColumn="0" w:noHBand="0" w:noVBand="1"/>
        <w:tblPrChange w:id="54747" w:author="pete jones" w:date="2022-03-29T17:10: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748">
          <w:tblGrid>
            <w:gridCol w:w="814"/>
            <w:gridCol w:w="814"/>
            <w:gridCol w:w="814"/>
            <w:gridCol w:w="814"/>
            <w:gridCol w:w="692"/>
            <w:gridCol w:w="692"/>
            <w:gridCol w:w="692"/>
            <w:gridCol w:w="692"/>
          </w:tblGrid>
        </w:tblGridChange>
      </w:tblGrid>
      <w:tr w:rsidR="00965D4E" w:rsidRPr="00FF6A71" w14:paraId="187F18D4" w14:textId="77777777" w:rsidTr="00D1046B">
        <w:trPr>
          <w:trHeight w:val="300"/>
          <w:jc w:val="center"/>
          <w:ins w:id="54749" w:author="pete jones" w:date="2022-01-04T12:05:00Z"/>
          <w:trPrChange w:id="54750" w:author="pete jones" w:date="2022-03-29T17:10:00Z">
            <w:trPr>
              <w:trHeight w:val="300"/>
              <w:jc w:val="center"/>
            </w:trPr>
          </w:trPrChange>
        </w:trPr>
        <w:tc>
          <w:tcPr>
            <w:tcW w:w="814" w:type="dxa"/>
            <w:shd w:val="clear" w:color="auto" w:fill="E7E6E6" w:themeFill="background2"/>
            <w:vAlign w:val="center"/>
            <w:tcPrChange w:id="54751" w:author="pete jones" w:date="2022-03-29T17:10:00Z">
              <w:tcPr>
                <w:tcW w:w="814" w:type="dxa"/>
                <w:tcBorders>
                  <w:bottom w:val="single" w:sz="4" w:space="0" w:color="auto"/>
                </w:tcBorders>
                <w:shd w:val="clear" w:color="auto" w:fill="E7E6E6" w:themeFill="background2"/>
                <w:vAlign w:val="center"/>
              </w:tcPr>
            </w:tcPrChange>
          </w:tcPr>
          <w:p w14:paraId="41C17A56" w14:textId="77777777" w:rsidR="00965D4E" w:rsidRPr="00FF6A71" w:rsidRDefault="00965D4E">
            <w:pPr>
              <w:spacing w:before="0" w:after="0" w:line="240" w:lineRule="auto"/>
              <w:rPr>
                <w:ins w:id="54752" w:author="pete jones" w:date="2022-01-04T12:05:00Z"/>
                <w:rFonts w:cstheme="minorHAnsi"/>
                <w:b/>
                <w:bCs/>
              </w:rPr>
              <w:pPrChange w:id="54753" w:author="pete jones" w:date="2022-01-04T12:09:00Z">
                <w:pPr>
                  <w:keepNext/>
                </w:pPr>
              </w:pPrChange>
            </w:pPr>
            <w:ins w:id="54754" w:author="pete jones" w:date="2022-01-04T12:05:00Z">
              <w:r w:rsidRPr="00FF6A71">
                <w:rPr>
                  <w:rFonts w:cstheme="minorHAnsi"/>
                  <w:b/>
                  <w:bCs/>
                </w:rPr>
                <w:t>scale</w:t>
              </w:r>
            </w:ins>
          </w:p>
        </w:tc>
        <w:tc>
          <w:tcPr>
            <w:tcW w:w="814" w:type="dxa"/>
            <w:shd w:val="clear" w:color="auto" w:fill="E7E6E6" w:themeFill="background2"/>
            <w:noWrap/>
            <w:vAlign w:val="center"/>
            <w:tcPrChange w:id="54755" w:author="pete jones" w:date="2022-03-29T17:10:00Z">
              <w:tcPr>
                <w:tcW w:w="814" w:type="dxa"/>
                <w:tcBorders>
                  <w:bottom w:val="single" w:sz="4" w:space="0" w:color="auto"/>
                </w:tcBorders>
                <w:shd w:val="clear" w:color="auto" w:fill="E7E6E6" w:themeFill="background2"/>
                <w:noWrap/>
                <w:vAlign w:val="center"/>
              </w:tcPr>
            </w:tcPrChange>
          </w:tcPr>
          <w:p w14:paraId="367F1EF8" w14:textId="77777777" w:rsidR="00965D4E" w:rsidRPr="00FF6A71" w:rsidRDefault="00965D4E">
            <w:pPr>
              <w:spacing w:before="0" w:after="0" w:line="240" w:lineRule="auto"/>
              <w:rPr>
                <w:ins w:id="54756" w:author="pete jones" w:date="2022-01-04T12:05:00Z"/>
                <w:rFonts w:cstheme="minorHAnsi"/>
                <w:b/>
                <w:bCs/>
              </w:rPr>
              <w:pPrChange w:id="54757" w:author="pete jones" w:date="2022-01-04T12:09:00Z">
                <w:pPr>
                  <w:keepNext/>
                </w:pPr>
              </w:pPrChange>
            </w:pPr>
            <w:ins w:id="54758" w:author="pete jones" w:date="2022-01-04T12:05:00Z">
              <w:r w:rsidRPr="00FF6A71">
                <w:rPr>
                  <w:rFonts w:cstheme="minorHAnsi"/>
                  <w:b/>
                  <w:bCs/>
                </w:rPr>
                <w:t>1</w:t>
              </w:r>
            </w:ins>
          </w:p>
        </w:tc>
        <w:tc>
          <w:tcPr>
            <w:tcW w:w="814" w:type="dxa"/>
            <w:shd w:val="clear" w:color="auto" w:fill="E7E6E6" w:themeFill="background2"/>
            <w:noWrap/>
            <w:vAlign w:val="center"/>
            <w:tcPrChange w:id="54759" w:author="pete jones" w:date="2022-03-29T17:10:00Z">
              <w:tcPr>
                <w:tcW w:w="814" w:type="dxa"/>
                <w:tcBorders>
                  <w:bottom w:val="single" w:sz="4" w:space="0" w:color="auto"/>
                </w:tcBorders>
                <w:shd w:val="clear" w:color="auto" w:fill="E7E6E6" w:themeFill="background2"/>
                <w:noWrap/>
                <w:vAlign w:val="center"/>
              </w:tcPr>
            </w:tcPrChange>
          </w:tcPr>
          <w:p w14:paraId="45D3CEE2" w14:textId="77777777" w:rsidR="00965D4E" w:rsidRPr="00FF6A71" w:rsidRDefault="00965D4E">
            <w:pPr>
              <w:spacing w:before="0" w:after="0" w:line="240" w:lineRule="auto"/>
              <w:rPr>
                <w:ins w:id="54760" w:author="pete jones" w:date="2022-01-04T12:05:00Z"/>
                <w:rFonts w:cstheme="minorHAnsi"/>
                <w:b/>
                <w:bCs/>
              </w:rPr>
              <w:pPrChange w:id="54761" w:author="pete jones" w:date="2022-01-04T12:09:00Z">
                <w:pPr>
                  <w:keepNext/>
                </w:pPr>
              </w:pPrChange>
            </w:pPr>
            <w:ins w:id="54762" w:author="pete jones" w:date="2022-01-04T12:05:00Z">
              <w:r w:rsidRPr="00FF6A71">
                <w:rPr>
                  <w:rFonts w:cstheme="minorHAnsi"/>
                  <w:b/>
                  <w:bCs/>
                </w:rPr>
                <w:t>2</w:t>
              </w:r>
            </w:ins>
          </w:p>
        </w:tc>
        <w:tc>
          <w:tcPr>
            <w:tcW w:w="814" w:type="dxa"/>
            <w:shd w:val="clear" w:color="auto" w:fill="E7E6E6" w:themeFill="background2"/>
            <w:noWrap/>
            <w:vAlign w:val="center"/>
            <w:tcPrChange w:id="54763" w:author="pete jones" w:date="2022-03-29T17:10:00Z">
              <w:tcPr>
                <w:tcW w:w="814" w:type="dxa"/>
                <w:tcBorders>
                  <w:bottom w:val="single" w:sz="4" w:space="0" w:color="auto"/>
                </w:tcBorders>
                <w:shd w:val="clear" w:color="auto" w:fill="E7E6E6" w:themeFill="background2"/>
                <w:noWrap/>
                <w:vAlign w:val="center"/>
              </w:tcPr>
            </w:tcPrChange>
          </w:tcPr>
          <w:p w14:paraId="69B4962E" w14:textId="77777777" w:rsidR="00965D4E" w:rsidRPr="00FF6A71" w:rsidRDefault="00965D4E">
            <w:pPr>
              <w:spacing w:before="0" w:after="0" w:line="240" w:lineRule="auto"/>
              <w:rPr>
                <w:ins w:id="54764" w:author="pete jones" w:date="2022-01-04T12:05:00Z"/>
                <w:rFonts w:cstheme="minorHAnsi"/>
                <w:b/>
                <w:bCs/>
              </w:rPr>
              <w:pPrChange w:id="54765" w:author="pete jones" w:date="2022-01-04T12:09:00Z">
                <w:pPr>
                  <w:keepNext/>
                </w:pPr>
              </w:pPrChange>
            </w:pPr>
            <w:ins w:id="54766" w:author="pete jones" w:date="2022-01-04T12:05:00Z">
              <w:r w:rsidRPr="00FF6A71">
                <w:rPr>
                  <w:rFonts w:cstheme="minorHAnsi"/>
                  <w:b/>
                  <w:bCs/>
                </w:rPr>
                <w:t>3</w:t>
              </w:r>
            </w:ins>
          </w:p>
        </w:tc>
        <w:tc>
          <w:tcPr>
            <w:tcW w:w="692" w:type="dxa"/>
            <w:shd w:val="clear" w:color="auto" w:fill="E7E6E6" w:themeFill="background2"/>
            <w:noWrap/>
            <w:vAlign w:val="center"/>
            <w:tcPrChange w:id="54767" w:author="pete jones" w:date="2022-03-29T17:10:00Z">
              <w:tcPr>
                <w:tcW w:w="692" w:type="dxa"/>
                <w:tcBorders>
                  <w:bottom w:val="single" w:sz="4" w:space="0" w:color="auto"/>
                </w:tcBorders>
                <w:shd w:val="clear" w:color="auto" w:fill="E7E6E6" w:themeFill="background2"/>
                <w:noWrap/>
                <w:vAlign w:val="center"/>
              </w:tcPr>
            </w:tcPrChange>
          </w:tcPr>
          <w:p w14:paraId="4FF259FF" w14:textId="77777777" w:rsidR="00965D4E" w:rsidRPr="00FF6A71" w:rsidRDefault="00965D4E">
            <w:pPr>
              <w:spacing w:before="0" w:after="0" w:line="240" w:lineRule="auto"/>
              <w:rPr>
                <w:ins w:id="54768" w:author="pete jones" w:date="2022-01-04T12:05:00Z"/>
                <w:rFonts w:cstheme="minorHAnsi"/>
                <w:b/>
                <w:bCs/>
              </w:rPr>
              <w:pPrChange w:id="54769" w:author="pete jones" w:date="2022-01-04T12:09:00Z">
                <w:pPr>
                  <w:keepNext/>
                </w:pPr>
              </w:pPrChange>
            </w:pPr>
            <w:ins w:id="54770" w:author="pete jones" w:date="2022-01-04T12:05:00Z">
              <w:r w:rsidRPr="00FF6A71">
                <w:rPr>
                  <w:rFonts w:cstheme="minorHAnsi"/>
                  <w:b/>
                  <w:bCs/>
                </w:rPr>
                <w:t>4</w:t>
              </w:r>
            </w:ins>
          </w:p>
        </w:tc>
        <w:tc>
          <w:tcPr>
            <w:tcW w:w="692" w:type="dxa"/>
            <w:shd w:val="clear" w:color="auto" w:fill="E7E6E6" w:themeFill="background2"/>
            <w:noWrap/>
            <w:vAlign w:val="center"/>
            <w:tcPrChange w:id="54771" w:author="pete jones" w:date="2022-03-29T17:10:00Z">
              <w:tcPr>
                <w:tcW w:w="692" w:type="dxa"/>
                <w:tcBorders>
                  <w:bottom w:val="single" w:sz="4" w:space="0" w:color="auto"/>
                </w:tcBorders>
                <w:shd w:val="clear" w:color="auto" w:fill="E7E6E6" w:themeFill="background2"/>
                <w:noWrap/>
                <w:vAlign w:val="center"/>
              </w:tcPr>
            </w:tcPrChange>
          </w:tcPr>
          <w:p w14:paraId="1F736C12" w14:textId="77777777" w:rsidR="00965D4E" w:rsidRPr="00FF6A71" w:rsidRDefault="00965D4E">
            <w:pPr>
              <w:spacing w:before="0" w:after="0" w:line="240" w:lineRule="auto"/>
              <w:rPr>
                <w:ins w:id="54772" w:author="pete jones" w:date="2022-01-04T12:05:00Z"/>
                <w:rFonts w:cstheme="minorHAnsi"/>
                <w:b/>
                <w:bCs/>
              </w:rPr>
              <w:pPrChange w:id="54773" w:author="pete jones" w:date="2022-01-04T12:09:00Z">
                <w:pPr>
                  <w:keepNext/>
                </w:pPr>
              </w:pPrChange>
            </w:pPr>
            <w:ins w:id="54774" w:author="pete jones" w:date="2022-01-04T12:05:00Z">
              <w:r w:rsidRPr="00FF6A71">
                <w:rPr>
                  <w:rFonts w:cstheme="minorHAnsi"/>
                  <w:b/>
                  <w:bCs/>
                </w:rPr>
                <w:t>5</w:t>
              </w:r>
            </w:ins>
          </w:p>
        </w:tc>
        <w:tc>
          <w:tcPr>
            <w:tcW w:w="692" w:type="dxa"/>
            <w:shd w:val="clear" w:color="auto" w:fill="E7E6E6" w:themeFill="background2"/>
            <w:noWrap/>
            <w:vAlign w:val="center"/>
            <w:tcPrChange w:id="54775" w:author="pete jones" w:date="2022-03-29T17:10:00Z">
              <w:tcPr>
                <w:tcW w:w="692" w:type="dxa"/>
                <w:tcBorders>
                  <w:bottom w:val="single" w:sz="4" w:space="0" w:color="auto"/>
                </w:tcBorders>
                <w:shd w:val="clear" w:color="auto" w:fill="E7E6E6" w:themeFill="background2"/>
                <w:noWrap/>
                <w:vAlign w:val="center"/>
              </w:tcPr>
            </w:tcPrChange>
          </w:tcPr>
          <w:p w14:paraId="2A05BF9D" w14:textId="77777777" w:rsidR="00965D4E" w:rsidRPr="00FF6A71" w:rsidRDefault="00965D4E">
            <w:pPr>
              <w:spacing w:before="0" w:after="0" w:line="240" w:lineRule="auto"/>
              <w:rPr>
                <w:ins w:id="54776" w:author="pete jones" w:date="2022-01-04T12:05:00Z"/>
                <w:rFonts w:cstheme="minorHAnsi"/>
                <w:b/>
                <w:bCs/>
              </w:rPr>
              <w:pPrChange w:id="54777" w:author="pete jones" w:date="2022-01-04T12:09:00Z">
                <w:pPr>
                  <w:keepNext/>
                </w:pPr>
              </w:pPrChange>
            </w:pPr>
            <w:ins w:id="54778" w:author="pete jones" w:date="2022-01-04T12:05:00Z">
              <w:r w:rsidRPr="00FF6A71">
                <w:rPr>
                  <w:rFonts w:cstheme="minorHAnsi"/>
                  <w:b/>
                  <w:bCs/>
                </w:rPr>
                <w:t>6</w:t>
              </w:r>
            </w:ins>
          </w:p>
        </w:tc>
        <w:tc>
          <w:tcPr>
            <w:tcW w:w="692" w:type="dxa"/>
            <w:shd w:val="clear" w:color="auto" w:fill="E7E6E6" w:themeFill="background2"/>
            <w:noWrap/>
            <w:vAlign w:val="center"/>
            <w:tcPrChange w:id="54779" w:author="pete jones" w:date="2022-03-29T17:10:00Z">
              <w:tcPr>
                <w:tcW w:w="692" w:type="dxa"/>
                <w:tcBorders>
                  <w:bottom w:val="single" w:sz="4" w:space="0" w:color="auto"/>
                </w:tcBorders>
                <w:shd w:val="clear" w:color="auto" w:fill="E7E6E6" w:themeFill="background2"/>
                <w:noWrap/>
                <w:vAlign w:val="center"/>
              </w:tcPr>
            </w:tcPrChange>
          </w:tcPr>
          <w:p w14:paraId="3994B20B" w14:textId="77777777" w:rsidR="00965D4E" w:rsidRPr="00FF6A71" w:rsidRDefault="00965D4E">
            <w:pPr>
              <w:spacing w:before="0" w:after="0" w:line="240" w:lineRule="auto"/>
              <w:rPr>
                <w:ins w:id="54780" w:author="pete jones" w:date="2022-01-04T12:05:00Z"/>
                <w:rFonts w:cstheme="minorHAnsi"/>
                <w:b/>
                <w:bCs/>
              </w:rPr>
              <w:pPrChange w:id="54781" w:author="pete jones" w:date="2022-01-04T12:09:00Z">
                <w:pPr>
                  <w:keepNext/>
                </w:pPr>
              </w:pPrChange>
            </w:pPr>
            <w:ins w:id="54782" w:author="pete jones" w:date="2022-01-04T12:05:00Z">
              <w:r w:rsidRPr="00FF6A71">
                <w:rPr>
                  <w:rFonts w:cstheme="minorHAnsi"/>
                  <w:b/>
                  <w:bCs/>
                </w:rPr>
                <w:t>7</w:t>
              </w:r>
            </w:ins>
          </w:p>
        </w:tc>
      </w:tr>
      <w:tr w:rsidR="00965D4E" w:rsidRPr="00FF6A71" w14:paraId="2D91A76F" w14:textId="77777777" w:rsidTr="00D1046B">
        <w:trPr>
          <w:trHeight w:val="300"/>
          <w:jc w:val="center"/>
          <w:ins w:id="54783" w:author="pete jones" w:date="2022-01-04T12:05:00Z"/>
          <w:trPrChange w:id="54784" w:author="pete jones" w:date="2022-03-29T17:10:00Z">
            <w:trPr>
              <w:trHeight w:val="300"/>
              <w:jc w:val="center"/>
            </w:trPr>
          </w:trPrChange>
        </w:trPr>
        <w:tc>
          <w:tcPr>
            <w:tcW w:w="814" w:type="dxa"/>
            <w:vAlign w:val="center"/>
            <w:tcPrChange w:id="54785" w:author="pete jones" w:date="2022-03-29T17:10:00Z">
              <w:tcPr>
                <w:tcW w:w="814" w:type="dxa"/>
                <w:tcBorders>
                  <w:right w:val="single" w:sz="4" w:space="0" w:color="auto"/>
                </w:tcBorders>
                <w:vAlign w:val="center"/>
              </w:tcPr>
            </w:tcPrChange>
          </w:tcPr>
          <w:p w14:paraId="5EE845C5" w14:textId="77777777" w:rsidR="00965D4E" w:rsidRPr="00FF6A71" w:rsidRDefault="00965D4E">
            <w:pPr>
              <w:spacing w:before="0" w:after="0" w:line="240" w:lineRule="auto"/>
              <w:rPr>
                <w:ins w:id="54786" w:author="pete jones" w:date="2022-01-04T12:05:00Z"/>
                <w:rFonts w:cstheme="minorHAnsi"/>
                <w:b/>
                <w:bCs/>
              </w:rPr>
              <w:pPrChange w:id="54787" w:author="pete jones" w:date="2022-01-04T12:09:00Z">
                <w:pPr>
                  <w:keepNext/>
                </w:pPr>
              </w:pPrChange>
            </w:pPr>
            <w:ins w:id="54788" w:author="pete jones" w:date="2022-01-04T12:05:00Z">
              <w:r w:rsidRPr="00FF6A71">
                <w:rPr>
                  <w:rFonts w:cstheme="minorHAnsi"/>
                  <w:b/>
                  <w:bCs/>
                </w:rPr>
                <w:t>%</w:t>
              </w:r>
            </w:ins>
          </w:p>
        </w:tc>
        <w:tc>
          <w:tcPr>
            <w:tcW w:w="814" w:type="dxa"/>
            <w:shd w:val="clear" w:color="auto" w:fill="auto"/>
            <w:noWrap/>
            <w:vAlign w:val="bottom"/>
            <w:tcPrChange w:id="54789" w:author="pete jones" w:date="2022-03-29T17:10:00Z">
              <w:tcPr>
                <w:tcW w:w="814" w:type="dxa"/>
                <w:tcBorders>
                  <w:top w:val="nil"/>
                  <w:left w:val="nil"/>
                  <w:bottom w:val="nil"/>
                  <w:right w:val="nil"/>
                </w:tcBorders>
                <w:shd w:val="clear" w:color="auto" w:fill="auto"/>
                <w:noWrap/>
                <w:vAlign w:val="bottom"/>
              </w:tcPr>
            </w:tcPrChange>
          </w:tcPr>
          <w:p w14:paraId="0FC97EB8" w14:textId="77777777" w:rsidR="00965D4E" w:rsidRPr="00FF6A71" w:rsidRDefault="00965D4E">
            <w:pPr>
              <w:spacing w:before="0" w:after="0" w:line="240" w:lineRule="auto"/>
              <w:rPr>
                <w:ins w:id="54790" w:author="pete jones" w:date="2022-01-04T12:05:00Z"/>
                <w:rFonts w:cs="Calibri"/>
                <w:color w:val="000000"/>
                <w:sz w:val="22"/>
                <w:szCs w:val="22"/>
              </w:rPr>
              <w:pPrChange w:id="54791" w:author="pete jones" w:date="2022-01-04T12:09:00Z">
                <w:pPr>
                  <w:keepNext/>
                </w:pPr>
              </w:pPrChange>
            </w:pPr>
          </w:p>
        </w:tc>
        <w:tc>
          <w:tcPr>
            <w:tcW w:w="814" w:type="dxa"/>
            <w:shd w:val="clear" w:color="auto" w:fill="auto"/>
            <w:noWrap/>
            <w:vAlign w:val="bottom"/>
            <w:tcPrChange w:id="54792" w:author="pete jones" w:date="2022-03-29T17:10:00Z">
              <w:tcPr>
                <w:tcW w:w="814" w:type="dxa"/>
                <w:tcBorders>
                  <w:top w:val="nil"/>
                  <w:left w:val="nil"/>
                  <w:bottom w:val="nil"/>
                  <w:right w:val="nil"/>
                </w:tcBorders>
                <w:shd w:val="clear" w:color="auto" w:fill="auto"/>
                <w:noWrap/>
                <w:vAlign w:val="bottom"/>
              </w:tcPr>
            </w:tcPrChange>
          </w:tcPr>
          <w:p w14:paraId="400F1EC1" w14:textId="77777777" w:rsidR="00965D4E" w:rsidRPr="00FF6A71" w:rsidRDefault="00965D4E">
            <w:pPr>
              <w:spacing w:before="0" w:after="0" w:line="240" w:lineRule="auto"/>
              <w:rPr>
                <w:ins w:id="54793" w:author="pete jones" w:date="2022-01-04T12:05:00Z"/>
                <w:rFonts w:cs="Calibri"/>
                <w:color w:val="000000"/>
                <w:sz w:val="22"/>
                <w:szCs w:val="22"/>
              </w:rPr>
              <w:pPrChange w:id="54794" w:author="pete jones" w:date="2022-01-04T12:09:00Z">
                <w:pPr>
                  <w:keepNext/>
                </w:pPr>
              </w:pPrChange>
            </w:pPr>
            <w:ins w:id="54795" w:author="pete jones" w:date="2022-01-04T12:05:00Z">
              <w:r w:rsidRPr="00FF6A71">
                <w:rPr>
                  <w:rFonts w:cs="Calibri"/>
                  <w:color w:val="000000"/>
                  <w:sz w:val="22"/>
                  <w:szCs w:val="22"/>
                </w:rPr>
                <w:t>100%</w:t>
              </w:r>
            </w:ins>
          </w:p>
        </w:tc>
        <w:tc>
          <w:tcPr>
            <w:tcW w:w="814" w:type="dxa"/>
            <w:noWrap/>
            <w:vAlign w:val="center"/>
            <w:tcPrChange w:id="54796" w:author="pete jones" w:date="2022-03-29T17:10:00Z">
              <w:tcPr>
                <w:tcW w:w="814" w:type="dxa"/>
                <w:tcBorders>
                  <w:top w:val="single" w:sz="4" w:space="0" w:color="auto"/>
                  <w:left w:val="nil"/>
                  <w:bottom w:val="nil"/>
                  <w:right w:val="nil"/>
                </w:tcBorders>
                <w:noWrap/>
                <w:vAlign w:val="center"/>
              </w:tcPr>
            </w:tcPrChange>
          </w:tcPr>
          <w:p w14:paraId="1F1B97A6" w14:textId="77777777" w:rsidR="00965D4E" w:rsidRPr="00FF6A71" w:rsidRDefault="00965D4E">
            <w:pPr>
              <w:spacing w:before="0" w:after="0" w:line="240" w:lineRule="auto"/>
              <w:rPr>
                <w:ins w:id="54797" w:author="pete jones" w:date="2022-01-04T12:05:00Z"/>
                <w:rFonts w:cs="Calibri"/>
                <w:color w:val="000000"/>
                <w:sz w:val="22"/>
                <w:szCs w:val="22"/>
              </w:rPr>
              <w:pPrChange w:id="54798" w:author="pete jones" w:date="2022-01-04T12:09:00Z">
                <w:pPr>
                  <w:keepNext/>
                </w:pPr>
              </w:pPrChange>
            </w:pPr>
          </w:p>
        </w:tc>
        <w:tc>
          <w:tcPr>
            <w:tcW w:w="692" w:type="dxa"/>
            <w:noWrap/>
            <w:vAlign w:val="center"/>
            <w:tcPrChange w:id="54799" w:author="pete jones" w:date="2022-03-29T17:10:00Z">
              <w:tcPr>
                <w:tcW w:w="692" w:type="dxa"/>
                <w:tcBorders>
                  <w:top w:val="single" w:sz="4" w:space="0" w:color="auto"/>
                  <w:left w:val="nil"/>
                  <w:bottom w:val="nil"/>
                  <w:right w:val="nil"/>
                </w:tcBorders>
                <w:noWrap/>
                <w:vAlign w:val="center"/>
              </w:tcPr>
            </w:tcPrChange>
          </w:tcPr>
          <w:p w14:paraId="0095845D" w14:textId="77777777" w:rsidR="00965D4E" w:rsidRPr="00FF6A71" w:rsidRDefault="00965D4E">
            <w:pPr>
              <w:spacing w:before="0" w:after="0" w:line="240" w:lineRule="auto"/>
              <w:rPr>
                <w:ins w:id="54800" w:author="pete jones" w:date="2022-01-04T12:05:00Z"/>
                <w:rFonts w:cs="Calibri"/>
                <w:color w:val="000000"/>
                <w:sz w:val="22"/>
                <w:szCs w:val="22"/>
              </w:rPr>
              <w:pPrChange w:id="54801" w:author="pete jones" w:date="2022-01-04T12:09:00Z">
                <w:pPr>
                  <w:keepNext/>
                </w:pPr>
              </w:pPrChange>
            </w:pPr>
          </w:p>
        </w:tc>
        <w:tc>
          <w:tcPr>
            <w:tcW w:w="692" w:type="dxa"/>
            <w:noWrap/>
            <w:vAlign w:val="center"/>
            <w:tcPrChange w:id="54802" w:author="pete jones" w:date="2022-03-29T17:10:00Z">
              <w:tcPr>
                <w:tcW w:w="692" w:type="dxa"/>
                <w:tcBorders>
                  <w:top w:val="single" w:sz="4" w:space="0" w:color="auto"/>
                  <w:left w:val="nil"/>
                  <w:bottom w:val="nil"/>
                  <w:right w:val="nil"/>
                </w:tcBorders>
                <w:noWrap/>
                <w:vAlign w:val="center"/>
              </w:tcPr>
            </w:tcPrChange>
          </w:tcPr>
          <w:p w14:paraId="03039B16" w14:textId="77777777" w:rsidR="00965D4E" w:rsidRPr="00FF6A71" w:rsidRDefault="00965D4E">
            <w:pPr>
              <w:spacing w:before="0" w:after="0" w:line="240" w:lineRule="auto"/>
              <w:rPr>
                <w:ins w:id="54803" w:author="pete jones" w:date="2022-01-04T12:05:00Z"/>
                <w:rFonts w:cs="Calibri"/>
                <w:color w:val="000000"/>
                <w:sz w:val="22"/>
                <w:szCs w:val="22"/>
              </w:rPr>
              <w:pPrChange w:id="54804" w:author="pete jones" w:date="2022-01-04T12:09:00Z">
                <w:pPr>
                  <w:keepNext/>
                </w:pPr>
              </w:pPrChange>
            </w:pPr>
          </w:p>
        </w:tc>
        <w:tc>
          <w:tcPr>
            <w:tcW w:w="692" w:type="dxa"/>
            <w:noWrap/>
            <w:vAlign w:val="center"/>
            <w:tcPrChange w:id="54805" w:author="pete jones" w:date="2022-03-29T17:10:00Z">
              <w:tcPr>
                <w:tcW w:w="692" w:type="dxa"/>
                <w:tcBorders>
                  <w:top w:val="single" w:sz="4" w:space="0" w:color="auto"/>
                  <w:left w:val="nil"/>
                  <w:bottom w:val="nil"/>
                  <w:right w:val="nil"/>
                </w:tcBorders>
                <w:noWrap/>
                <w:vAlign w:val="center"/>
              </w:tcPr>
            </w:tcPrChange>
          </w:tcPr>
          <w:p w14:paraId="3C61506B" w14:textId="77777777" w:rsidR="00965D4E" w:rsidRPr="00FF6A71" w:rsidRDefault="00965D4E">
            <w:pPr>
              <w:spacing w:before="0" w:after="0" w:line="240" w:lineRule="auto"/>
              <w:rPr>
                <w:ins w:id="54806" w:author="pete jones" w:date="2022-01-04T12:05:00Z"/>
                <w:rFonts w:cs="Calibri"/>
                <w:color w:val="000000"/>
                <w:sz w:val="22"/>
                <w:szCs w:val="22"/>
              </w:rPr>
              <w:pPrChange w:id="54807" w:author="pete jones" w:date="2022-01-04T12:09:00Z">
                <w:pPr>
                  <w:keepNext/>
                </w:pPr>
              </w:pPrChange>
            </w:pPr>
          </w:p>
        </w:tc>
        <w:tc>
          <w:tcPr>
            <w:tcW w:w="692" w:type="dxa"/>
            <w:noWrap/>
            <w:vAlign w:val="center"/>
            <w:tcPrChange w:id="54808" w:author="pete jones" w:date="2022-03-29T17:10:00Z">
              <w:tcPr>
                <w:tcW w:w="692" w:type="dxa"/>
                <w:tcBorders>
                  <w:top w:val="single" w:sz="4" w:space="0" w:color="auto"/>
                  <w:left w:val="nil"/>
                  <w:bottom w:val="nil"/>
                  <w:right w:val="nil"/>
                </w:tcBorders>
                <w:noWrap/>
                <w:vAlign w:val="center"/>
              </w:tcPr>
            </w:tcPrChange>
          </w:tcPr>
          <w:p w14:paraId="7C56EB66" w14:textId="77777777" w:rsidR="00965D4E" w:rsidRPr="00FF6A71" w:rsidRDefault="00965D4E">
            <w:pPr>
              <w:spacing w:before="0" w:after="0" w:line="240" w:lineRule="auto"/>
              <w:rPr>
                <w:ins w:id="54809" w:author="pete jones" w:date="2022-01-04T12:05:00Z"/>
                <w:rFonts w:cs="Calibri"/>
                <w:color w:val="000000"/>
                <w:sz w:val="22"/>
                <w:szCs w:val="22"/>
              </w:rPr>
              <w:pPrChange w:id="54810" w:author="pete jones" w:date="2022-01-04T12:09:00Z">
                <w:pPr>
                  <w:keepNext/>
                </w:pPr>
              </w:pPrChange>
            </w:pPr>
          </w:p>
        </w:tc>
      </w:tr>
      <w:tr w:rsidR="00965D4E" w:rsidRPr="00FF6A71" w14:paraId="015533E2" w14:textId="77777777" w:rsidTr="00D1046B">
        <w:trPr>
          <w:trHeight w:val="300"/>
          <w:jc w:val="center"/>
          <w:ins w:id="54811" w:author="pete jones" w:date="2022-01-04T12:05:00Z"/>
          <w:trPrChange w:id="54812" w:author="pete jones" w:date="2022-03-29T17:10:00Z">
            <w:trPr>
              <w:trHeight w:val="300"/>
              <w:jc w:val="center"/>
            </w:trPr>
          </w:trPrChange>
        </w:trPr>
        <w:tc>
          <w:tcPr>
            <w:tcW w:w="814" w:type="dxa"/>
            <w:vAlign w:val="center"/>
            <w:tcPrChange w:id="54813" w:author="pete jones" w:date="2022-03-29T17:10:00Z">
              <w:tcPr>
                <w:tcW w:w="814" w:type="dxa"/>
                <w:tcBorders>
                  <w:right w:val="single" w:sz="4" w:space="0" w:color="auto"/>
                </w:tcBorders>
                <w:vAlign w:val="center"/>
              </w:tcPr>
            </w:tcPrChange>
          </w:tcPr>
          <w:p w14:paraId="47D11F12" w14:textId="77777777" w:rsidR="00965D4E" w:rsidRPr="00FF6A71" w:rsidRDefault="00965D4E">
            <w:pPr>
              <w:spacing w:before="0" w:after="0" w:line="240" w:lineRule="auto"/>
              <w:rPr>
                <w:ins w:id="54814" w:author="pete jones" w:date="2022-01-04T12:05:00Z"/>
                <w:rFonts w:cstheme="minorHAnsi"/>
                <w:b/>
                <w:bCs/>
              </w:rPr>
              <w:pPrChange w:id="54815" w:author="pete jones" w:date="2022-01-04T12:09:00Z">
                <w:pPr>
                  <w:keepNext/>
                </w:pPr>
              </w:pPrChange>
            </w:pPr>
            <w:ins w:id="54816" w:author="pete jones" w:date="2022-01-04T12:05:00Z">
              <w:r w:rsidRPr="00FF6A71">
                <w:rPr>
                  <w:rFonts w:cstheme="minorHAnsi"/>
                  <w:b/>
                  <w:bCs/>
                </w:rPr>
                <w:t>Count</w:t>
              </w:r>
            </w:ins>
          </w:p>
        </w:tc>
        <w:tc>
          <w:tcPr>
            <w:tcW w:w="814" w:type="dxa"/>
            <w:shd w:val="clear" w:color="auto" w:fill="auto"/>
            <w:noWrap/>
            <w:vAlign w:val="bottom"/>
            <w:tcPrChange w:id="54817" w:author="pete jones" w:date="2022-03-29T17:10:00Z">
              <w:tcPr>
                <w:tcW w:w="814" w:type="dxa"/>
                <w:tcBorders>
                  <w:top w:val="nil"/>
                  <w:left w:val="nil"/>
                  <w:bottom w:val="nil"/>
                  <w:right w:val="nil"/>
                </w:tcBorders>
                <w:shd w:val="clear" w:color="auto" w:fill="auto"/>
                <w:noWrap/>
                <w:vAlign w:val="bottom"/>
              </w:tcPr>
            </w:tcPrChange>
          </w:tcPr>
          <w:p w14:paraId="3CA1D5E6" w14:textId="77777777" w:rsidR="00965D4E" w:rsidRPr="00FF6A71" w:rsidRDefault="00965D4E">
            <w:pPr>
              <w:spacing w:before="0" w:after="0" w:line="240" w:lineRule="auto"/>
              <w:rPr>
                <w:ins w:id="54818" w:author="pete jones" w:date="2022-01-04T12:05:00Z"/>
                <w:rFonts w:cs="Calibri"/>
                <w:color w:val="000000"/>
                <w:sz w:val="22"/>
                <w:szCs w:val="22"/>
              </w:rPr>
              <w:pPrChange w:id="54819" w:author="pete jones" w:date="2022-01-04T12:09:00Z">
                <w:pPr>
                  <w:keepNext/>
                </w:pPr>
              </w:pPrChange>
            </w:pPr>
          </w:p>
        </w:tc>
        <w:tc>
          <w:tcPr>
            <w:tcW w:w="814" w:type="dxa"/>
            <w:shd w:val="clear" w:color="auto" w:fill="auto"/>
            <w:noWrap/>
            <w:vAlign w:val="bottom"/>
            <w:tcPrChange w:id="54820" w:author="pete jones" w:date="2022-03-29T17:10:00Z">
              <w:tcPr>
                <w:tcW w:w="814" w:type="dxa"/>
                <w:tcBorders>
                  <w:top w:val="nil"/>
                  <w:left w:val="nil"/>
                  <w:bottom w:val="nil"/>
                  <w:right w:val="nil"/>
                </w:tcBorders>
                <w:shd w:val="clear" w:color="auto" w:fill="auto"/>
                <w:noWrap/>
                <w:vAlign w:val="bottom"/>
              </w:tcPr>
            </w:tcPrChange>
          </w:tcPr>
          <w:p w14:paraId="2797A2A9" w14:textId="77777777" w:rsidR="00965D4E" w:rsidRPr="00FF6A71" w:rsidRDefault="00965D4E">
            <w:pPr>
              <w:spacing w:before="0" w:after="0" w:line="240" w:lineRule="auto"/>
              <w:rPr>
                <w:ins w:id="54821" w:author="pete jones" w:date="2022-01-04T12:05:00Z"/>
                <w:rFonts w:cs="Calibri"/>
                <w:color w:val="000000"/>
                <w:sz w:val="22"/>
                <w:szCs w:val="22"/>
              </w:rPr>
              <w:pPrChange w:id="54822" w:author="pete jones" w:date="2022-01-04T12:09:00Z">
                <w:pPr>
                  <w:keepNext/>
                </w:pPr>
              </w:pPrChange>
            </w:pPr>
            <w:ins w:id="54823" w:author="pete jones" w:date="2022-01-04T12:05:00Z">
              <w:r w:rsidRPr="00FF6A71">
                <w:rPr>
                  <w:rFonts w:cs="Calibri"/>
                  <w:color w:val="000000"/>
                  <w:sz w:val="22"/>
                  <w:szCs w:val="22"/>
                </w:rPr>
                <w:t>6</w:t>
              </w:r>
            </w:ins>
          </w:p>
        </w:tc>
        <w:tc>
          <w:tcPr>
            <w:tcW w:w="814" w:type="dxa"/>
            <w:noWrap/>
            <w:vAlign w:val="center"/>
            <w:tcPrChange w:id="54824" w:author="pete jones" w:date="2022-03-29T17:10:00Z">
              <w:tcPr>
                <w:tcW w:w="814" w:type="dxa"/>
                <w:tcBorders>
                  <w:top w:val="nil"/>
                  <w:left w:val="nil"/>
                  <w:bottom w:val="nil"/>
                  <w:right w:val="nil"/>
                </w:tcBorders>
                <w:noWrap/>
                <w:vAlign w:val="center"/>
              </w:tcPr>
            </w:tcPrChange>
          </w:tcPr>
          <w:p w14:paraId="7F47F985" w14:textId="77777777" w:rsidR="00965D4E" w:rsidRPr="00FF6A71" w:rsidRDefault="00965D4E">
            <w:pPr>
              <w:spacing w:before="0" w:after="0" w:line="240" w:lineRule="auto"/>
              <w:rPr>
                <w:ins w:id="54825" w:author="pete jones" w:date="2022-01-04T12:05:00Z"/>
                <w:rFonts w:cs="Calibri"/>
                <w:color w:val="000000"/>
                <w:sz w:val="22"/>
                <w:szCs w:val="22"/>
              </w:rPr>
              <w:pPrChange w:id="54826" w:author="pete jones" w:date="2022-01-04T12:09:00Z">
                <w:pPr>
                  <w:keepNext/>
                </w:pPr>
              </w:pPrChange>
            </w:pPr>
          </w:p>
        </w:tc>
        <w:tc>
          <w:tcPr>
            <w:tcW w:w="692" w:type="dxa"/>
            <w:noWrap/>
            <w:vAlign w:val="center"/>
            <w:tcPrChange w:id="54827" w:author="pete jones" w:date="2022-03-29T17:10:00Z">
              <w:tcPr>
                <w:tcW w:w="692" w:type="dxa"/>
                <w:tcBorders>
                  <w:top w:val="nil"/>
                  <w:left w:val="nil"/>
                  <w:bottom w:val="nil"/>
                  <w:right w:val="nil"/>
                </w:tcBorders>
                <w:noWrap/>
                <w:vAlign w:val="center"/>
              </w:tcPr>
            </w:tcPrChange>
          </w:tcPr>
          <w:p w14:paraId="073C5224" w14:textId="77777777" w:rsidR="00965D4E" w:rsidRPr="00FF6A71" w:rsidRDefault="00965D4E">
            <w:pPr>
              <w:spacing w:before="0" w:after="0" w:line="240" w:lineRule="auto"/>
              <w:rPr>
                <w:ins w:id="54828" w:author="pete jones" w:date="2022-01-04T12:05:00Z"/>
                <w:rFonts w:cs="Calibri"/>
                <w:color w:val="000000"/>
                <w:sz w:val="22"/>
                <w:szCs w:val="22"/>
              </w:rPr>
              <w:pPrChange w:id="54829" w:author="pete jones" w:date="2022-01-04T12:09:00Z">
                <w:pPr>
                  <w:keepNext/>
                </w:pPr>
              </w:pPrChange>
            </w:pPr>
          </w:p>
        </w:tc>
        <w:tc>
          <w:tcPr>
            <w:tcW w:w="692" w:type="dxa"/>
            <w:noWrap/>
            <w:vAlign w:val="center"/>
            <w:tcPrChange w:id="54830" w:author="pete jones" w:date="2022-03-29T17:10:00Z">
              <w:tcPr>
                <w:tcW w:w="692" w:type="dxa"/>
                <w:tcBorders>
                  <w:top w:val="nil"/>
                  <w:left w:val="nil"/>
                  <w:bottom w:val="nil"/>
                  <w:right w:val="nil"/>
                </w:tcBorders>
                <w:noWrap/>
                <w:vAlign w:val="center"/>
              </w:tcPr>
            </w:tcPrChange>
          </w:tcPr>
          <w:p w14:paraId="3027D511" w14:textId="77777777" w:rsidR="00965D4E" w:rsidRPr="00FF6A71" w:rsidRDefault="00965D4E">
            <w:pPr>
              <w:spacing w:before="0" w:after="0" w:line="240" w:lineRule="auto"/>
              <w:rPr>
                <w:ins w:id="54831" w:author="pete jones" w:date="2022-01-04T12:05:00Z"/>
                <w:rFonts w:cs="Calibri"/>
                <w:color w:val="000000"/>
                <w:sz w:val="22"/>
                <w:szCs w:val="22"/>
              </w:rPr>
              <w:pPrChange w:id="54832" w:author="pete jones" w:date="2022-01-04T12:09:00Z">
                <w:pPr>
                  <w:keepNext/>
                </w:pPr>
              </w:pPrChange>
            </w:pPr>
          </w:p>
        </w:tc>
        <w:tc>
          <w:tcPr>
            <w:tcW w:w="692" w:type="dxa"/>
            <w:noWrap/>
            <w:vAlign w:val="center"/>
            <w:tcPrChange w:id="54833" w:author="pete jones" w:date="2022-03-29T17:10:00Z">
              <w:tcPr>
                <w:tcW w:w="692" w:type="dxa"/>
                <w:tcBorders>
                  <w:top w:val="nil"/>
                  <w:left w:val="nil"/>
                  <w:bottom w:val="nil"/>
                  <w:right w:val="nil"/>
                </w:tcBorders>
                <w:noWrap/>
                <w:vAlign w:val="center"/>
              </w:tcPr>
            </w:tcPrChange>
          </w:tcPr>
          <w:p w14:paraId="0325CA8A" w14:textId="77777777" w:rsidR="00965D4E" w:rsidRPr="00FF6A71" w:rsidRDefault="00965D4E">
            <w:pPr>
              <w:spacing w:before="0" w:after="0" w:line="240" w:lineRule="auto"/>
              <w:rPr>
                <w:ins w:id="54834" w:author="pete jones" w:date="2022-01-04T12:05:00Z"/>
                <w:rFonts w:cs="Calibri"/>
                <w:color w:val="000000"/>
                <w:sz w:val="22"/>
                <w:szCs w:val="22"/>
              </w:rPr>
              <w:pPrChange w:id="54835" w:author="pete jones" w:date="2022-01-04T12:09:00Z">
                <w:pPr>
                  <w:keepNext/>
                </w:pPr>
              </w:pPrChange>
            </w:pPr>
          </w:p>
        </w:tc>
        <w:tc>
          <w:tcPr>
            <w:tcW w:w="692" w:type="dxa"/>
            <w:noWrap/>
            <w:vAlign w:val="center"/>
            <w:tcPrChange w:id="54836" w:author="pete jones" w:date="2022-03-29T17:10:00Z">
              <w:tcPr>
                <w:tcW w:w="692" w:type="dxa"/>
                <w:tcBorders>
                  <w:top w:val="nil"/>
                  <w:left w:val="nil"/>
                  <w:bottom w:val="nil"/>
                  <w:right w:val="nil"/>
                </w:tcBorders>
                <w:noWrap/>
                <w:vAlign w:val="center"/>
              </w:tcPr>
            </w:tcPrChange>
          </w:tcPr>
          <w:p w14:paraId="5BD7D00C" w14:textId="77777777" w:rsidR="00965D4E" w:rsidRPr="00FF6A71" w:rsidRDefault="00965D4E">
            <w:pPr>
              <w:spacing w:before="0" w:after="0" w:line="240" w:lineRule="auto"/>
              <w:rPr>
                <w:ins w:id="54837" w:author="pete jones" w:date="2022-01-04T12:05:00Z"/>
                <w:rFonts w:cs="Calibri"/>
                <w:color w:val="000000"/>
                <w:sz w:val="22"/>
                <w:szCs w:val="22"/>
              </w:rPr>
              <w:pPrChange w:id="54838" w:author="pete jones" w:date="2022-01-04T12:09:00Z">
                <w:pPr>
                  <w:keepNext/>
                </w:pPr>
              </w:pPrChange>
            </w:pPr>
          </w:p>
        </w:tc>
      </w:tr>
    </w:tbl>
    <w:p w14:paraId="27301359" w14:textId="77777777" w:rsidR="00965D4E" w:rsidRPr="00FF6A71" w:rsidRDefault="00965D4E" w:rsidP="00965D4E">
      <w:pPr>
        <w:jc w:val="left"/>
        <w:rPr>
          <w:ins w:id="54839" w:author="pete jones" w:date="2022-01-04T12:10:00Z"/>
        </w:rPr>
      </w:pPr>
    </w:p>
    <w:p w14:paraId="42C26F98" w14:textId="77777777" w:rsidR="00965D4E" w:rsidRPr="00FF6A71" w:rsidRDefault="00965D4E" w:rsidP="00965D4E">
      <w:pPr>
        <w:jc w:val="left"/>
        <w:rPr>
          <w:ins w:id="54840" w:author="pete jones" w:date="2022-01-04T12:10:00Z"/>
        </w:rPr>
      </w:pPr>
    </w:p>
    <w:p w14:paraId="3CB40F36" w14:textId="3E22C982" w:rsidR="00965D4E" w:rsidRPr="00FF6A71" w:rsidRDefault="00965D4E">
      <w:pPr>
        <w:jc w:val="left"/>
        <w:rPr>
          <w:ins w:id="54841" w:author="pete jones" w:date="2022-01-04T12:05:00Z"/>
        </w:rPr>
        <w:pPrChange w:id="54842" w:author="pete jones" w:date="2022-01-04T12:06:00Z">
          <w:pPr>
            <w:keepNext/>
            <w:jc w:val="left"/>
          </w:pPr>
        </w:pPrChange>
      </w:pPr>
      <w:ins w:id="54843" w:author="pete jones" w:date="2022-01-04T12:05:00Z">
        <w:r w:rsidRPr="00FF6A71">
          <w:lastRenderedPageBreak/>
          <w:t>Q21 The value of failure is an i</w:t>
        </w:r>
      </w:ins>
      <w:ins w:id="54844" w:author="pete jones" w:date="2022-04-01T15:28:00Z">
        <w:r w:rsidR="009D7356">
          <w:t>ntegral</w:t>
        </w:r>
      </w:ins>
      <w:ins w:id="54845" w:author="pete jones" w:date="2022-01-04T12:05:00Z">
        <w:r w:rsidRPr="00FF6A71">
          <w:t xml:space="preserve"> part of the learning process or should be emphasised, embraced</w:t>
        </w:r>
      </w:ins>
      <w:ins w:id="54846" w:author="pete jones" w:date="2022-04-01T14:37:00Z">
        <w:r w:rsidR="00580BEA">
          <w:t>,</w:t>
        </w:r>
      </w:ins>
      <w:ins w:id="54847" w:author="pete jones" w:date="2022-01-04T12:05:00Z">
        <w:r w:rsidRPr="00FF6A71">
          <w:t xml:space="preserve"> </w:t>
        </w:r>
      </w:ins>
      <w:ins w:id="54848" w:author="pete jones" w:date="2022-04-01T14:38:00Z">
        <w:r w:rsidR="00B2191E">
          <w:t xml:space="preserve">and </w:t>
        </w:r>
      </w:ins>
      <w:ins w:id="54849" w:author="pete jones" w:date="2022-01-04T12:05:00Z">
        <w:r w:rsidRPr="00FF6A71">
          <w:t>not penalised.</w:t>
        </w:r>
      </w:ins>
    </w:p>
    <w:tbl>
      <w:tblPr>
        <w:tblStyle w:val="TableGrid"/>
        <w:tblW w:w="0" w:type="auto"/>
        <w:jc w:val="center"/>
        <w:tblLook w:val="04A0" w:firstRow="1" w:lastRow="0" w:firstColumn="1" w:lastColumn="0" w:noHBand="0" w:noVBand="1"/>
        <w:tblPrChange w:id="54850" w:author="pete jones" w:date="2022-03-29T17:10: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851">
          <w:tblGrid>
            <w:gridCol w:w="814"/>
            <w:gridCol w:w="814"/>
            <w:gridCol w:w="814"/>
            <w:gridCol w:w="814"/>
            <w:gridCol w:w="692"/>
            <w:gridCol w:w="692"/>
            <w:gridCol w:w="692"/>
            <w:gridCol w:w="692"/>
          </w:tblGrid>
        </w:tblGridChange>
      </w:tblGrid>
      <w:tr w:rsidR="00965D4E" w:rsidRPr="00FF6A71" w14:paraId="0C0DB6C1" w14:textId="77777777" w:rsidTr="00D1046B">
        <w:trPr>
          <w:trHeight w:val="300"/>
          <w:jc w:val="center"/>
          <w:ins w:id="54852" w:author="pete jones" w:date="2022-01-04T12:05:00Z"/>
          <w:trPrChange w:id="54853" w:author="pete jones" w:date="2022-03-29T17:10:00Z">
            <w:trPr>
              <w:trHeight w:val="300"/>
              <w:jc w:val="center"/>
            </w:trPr>
          </w:trPrChange>
        </w:trPr>
        <w:tc>
          <w:tcPr>
            <w:tcW w:w="814" w:type="dxa"/>
            <w:shd w:val="clear" w:color="auto" w:fill="E7E6E6" w:themeFill="background2"/>
            <w:vAlign w:val="center"/>
            <w:tcPrChange w:id="54854" w:author="pete jones" w:date="2022-03-29T17:10:00Z">
              <w:tcPr>
                <w:tcW w:w="814" w:type="dxa"/>
                <w:tcBorders>
                  <w:bottom w:val="single" w:sz="4" w:space="0" w:color="auto"/>
                </w:tcBorders>
                <w:shd w:val="clear" w:color="auto" w:fill="E7E6E6" w:themeFill="background2"/>
                <w:vAlign w:val="center"/>
              </w:tcPr>
            </w:tcPrChange>
          </w:tcPr>
          <w:p w14:paraId="62B8679A" w14:textId="77777777" w:rsidR="00965D4E" w:rsidRPr="00FF6A71" w:rsidRDefault="00965D4E">
            <w:pPr>
              <w:spacing w:before="0" w:after="0" w:line="240" w:lineRule="auto"/>
              <w:rPr>
                <w:ins w:id="54855" w:author="pete jones" w:date="2022-01-04T12:05:00Z"/>
                <w:rFonts w:cstheme="minorHAnsi"/>
                <w:b/>
                <w:bCs/>
              </w:rPr>
              <w:pPrChange w:id="54856" w:author="pete jones" w:date="2022-01-04T12:10:00Z">
                <w:pPr>
                  <w:keepNext/>
                </w:pPr>
              </w:pPrChange>
            </w:pPr>
            <w:ins w:id="54857" w:author="pete jones" w:date="2022-01-04T12:05:00Z">
              <w:r w:rsidRPr="00FF6A71">
                <w:rPr>
                  <w:rFonts w:cstheme="minorHAnsi"/>
                  <w:b/>
                  <w:bCs/>
                </w:rPr>
                <w:t>scale</w:t>
              </w:r>
            </w:ins>
          </w:p>
        </w:tc>
        <w:tc>
          <w:tcPr>
            <w:tcW w:w="814" w:type="dxa"/>
            <w:shd w:val="clear" w:color="auto" w:fill="E7E6E6" w:themeFill="background2"/>
            <w:noWrap/>
            <w:vAlign w:val="center"/>
            <w:tcPrChange w:id="54858" w:author="pete jones" w:date="2022-03-29T17:10:00Z">
              <w:tcPr>
                <w:tcW w:w="814" w:type="dxa"/>
                <w:tcBorders>
                  <w:bottom w:val="single" w:sz="4" w:space="0" w:color="auto"/>
                </w:tcBorders>
                <w:shd w:val="clear" w:color="auto" w:fill="E7E6E6" w:themeFill="background2"/>
                <w:noWrap/>
                <w:vAlign w:val="center"/>
              </w:tcPr>
            </w:tcPrChange>
          </w:tcPr>
          <w:p w14:paraId="576B7435" w14:textId="77777777" w:rsidR="00965D4E" w:rsidRPr="00FF6A71" w:rsidRDefault="00965D4E">
            <w:pPr>
              <w:spacing w:before="0" w:after="0" w:line="240" w:lineRule="auto"/>
              <w:rPr>
                <w:ins w:id="54859" w:author="pete jones" w:date="2022-01-04T12:05:00Z"/>
                <w:rFonts w:cstheme="minorHAnsi"/>
                <w:b/>
                <w:bCs/>
              </w:rPr>
              <w:pPrChange w:id="54860" w:author="pete jones" w:date="2022-01-04T12:10:00Z">
                <w:pPr>
                  <w:keepNext/>
                </w:pPr>
              </w:pPrChange>
            </w:pPr>
            <w:ins w:id="54861" w:author="pete jones" w:date="2022-01-04T12:05:00Z">
              <w:r w:rsidRPr="00FF6A71">
                <w:rPr>
                  <w:rFonts w:cstheme="minorHAnsi"/>
                  <w:b/>
                  <w:bCs/>
                </w:rPr>
                <w:t>1</w:t>
              </w:r>
            </w:ins>
          </w:p>
        </w:tc>
        <w:tc>
          <w:tcPr>
            <w:tcW w:w="814" w:type="dxa"/>
            <w:shd w:val="clear" w:color="auto" w:fill="E7E6E6" w:themeFill="background2"/>
            <w:noWrap/>
            <w:vAlign w:val="center"/>
            <w:tcPrChange w:id="54862" w:author="pete jones" w:date="2022-03-29T17:10:00Z">
              <w:tcPr>
                <w:tcW w:w="814" w:type="dxa"/>
                <w:tcBorders>
                  <w:bottom w:val="single" w:sz="4" w:space="0" w:color="auto"/>
                </w:tcBorders>
                <w:shd w:val="clear" w:color="auto" w:fill="E7E6E6" w:themeFill="background2"/>
                <w:noWrap/>
                <w:vAlign w:val="center"/>
              </w:tcPr>
            </w:tcPrChange>
          </w:tcPr>
          <w:p w14:paraId="5055F95C" w14:textId="77777777" w:rsidR="00965D4E" w:rsidRPr="00FF6A71" w:rsidRDefault="00965D4E">
            <w:pPr>
              <w:spacing w:before="0" w:after="0" w:line="240" w:lineRule="auto"/>
              <w:rPr>
                <w:ins w:id="54863" w:author="pete jones" w:date="2022-01-04T12:05:00Z"/>
                <w:rFonts w:cstheme="minorHAnsi"/>
                <w:b/>
                <w:bCs/>
              </w:rPr>
              <w:pPrChange w:id="54864" w:author="pete jones" w:date="2022-01-04T12:10:00Z">
                <w:pPr>
                  <w:keepNext/>
                </w:pPr>
              </w:pPrChange>
            </w:pPr>
            <w:ins w:id="54865" w:author="pete jones" w:date="2022-01-04T12:05:00Z">
              <w:r w:rsidRPr="00FF6A71">
                <w:rPr>
                  <w:rFonts w:cstheme="minorHAnsi"/>
                  <w:b/>
                  <w:bCs/>
                </w:rPr>
                <w:t>2</w:t>
              </w:r>
            </w:ins>
          </w:p>
        </w:tc>
        <w:tc>
          <w:tcPr>
            <w:tcW w:w="814" w:type="dxa"/>
            <w:shd w:val="clear" w:color="auto" w:fill="E7E6E6" w:themeFill="background2"/>
            <w:noWrap/>
            <w:vAlign w:val="center"/>
            <w:tcPrChange w:id="54866" w:author="pete jones" w:date="2022-03-29T17:10:00Z">
              <w:tcPr>
                <w:tcW w:w="814" w:type="dxa"/>
                <w:tcBorders>
                  <w:bottom w:val="single" w:sz="4" w:space="0" w:color="auto"/>
                </w:tcBorders>
                <w:shd w:val="clear" w:color="auto" w:fill="E7E6E6" w:themeFill="background2"/>
                <w:noWrap/>
                <w:vAlign w:val="center"/>
              </w:tcPr>
            </w:tcPrChange>
          </w:tcPr>
          <w:p w14:paraId="0D4C0BAD" w14:textId="77777777" w:rsidR="00965D4E" w:rsidRPr="00FF6A71" w:rsidRDefault="00965D4E">
            <w:pPr>
              <w:spacing w:before="0" w:after="0" w:line="240" w:lineRule="auto"/>
              <w:rPr>
                <w:ins w:id="54867" w:author="pete jones" w:date="2022-01-04T12:05:00Z"/>
                <w:rFonts w:cstheme="minorHAnsi"/>
                <w:b/>
                <w:bCs/>
              </w:rPr>
              <w:pPrChange w:id="54868" w:author="pete jones" w:date="2022-01-04T12:10:00Z">
                <w:pPr>
                  <w:keepNext/>
                </w:pPr>
              </w:pPrChange>
            </w:pPr>
            <w:ins w:id="54869" w:author="pete jones" w:date="2022-01-04T12:05:00Z">
              <w:r w:rsidRPr="00FF6A71">
                <w:rPr>
                  <w:rFonts w:cstheme="minorHAnsi"/>
                  <w:b/>
                  <w:bCs/>
                </w:rPr>
                <w:t>3</w:t>
              </w:r>
            </w:ins>
          </w:p>
        </w:tc>
        <w:tc>
          <w:tcPr>
            <w:tcW w:w="692" w:type="dxa"/>
            <w:shd w:val="clear" w:color="auto" w:fill="E7E6E6" w:themeFill="background2"/>
            <w:noWrap/>
            <w:vAlign w:val="center"/>
            <w:tcPrChange w:id="54870" w:author="pete jones" w:date="2022-03-29T17:10:00Z">
              <w:tcPr>
                <w:tcW w:w="692" w:type="dxa"/>
                <w:tcBorders>
                  <w:bottom w:val="single" w:sz="4" w:space="0" w:color="auto"/>
                </w:tcBorders>
                <w:shd w:val="clear" w:color="auto" w:fill="E7E6E6" w:themeFill="background2"/>
                <w:noWrap/>
                <w:vAlign w:val="center"/>
              </w:tcPr>
            </w:tcPrChange>
          </w:tcPr>
          <w:p w14:paraId="3968A9BD" w14:textId="77777777" w:rsidR="00965D4E" w:rsidRPr="00FF6A71" w:rsidRDefault="00965D4E">
            <w:pPr>
              <w:spacing w:before="0" w:after="0" w:line="240" w:lineRule="auto"/>
              <w:rPr>
                <w:ins w:id="54871" w:author="pete jones" w:date="2022-01-04T12:05:00Z"/>
                <w:rFonts w:cstheme="minorHAnsi"/>
                <w:b/>
                <w:bCs/>
              </w:rPr>
              <w:pPrChange w:id="54872" w:author="pete jones" w:date="2022-01-04T12:10:00Z">
                <w:pPr>
                  <w:keepNext/>
                </w:pPr>
              </w:pPrChange>
            </w:pPr>
            <w:ins w:id="54873" w:author="pete jones" w:date="2022-01-04T12:05:00Z">
              <w:r w:rsidRPr="00FF6A71">
                <w:rPr>
                  <w:rFonts w:cstheme="minorHAnsi"/>
                  <w:b/>
                  <w:bCs/>
                </w:rPr>
                <w:t>4</w:t>
              </w:r>
            </w:ins>
          </w:p>
        </w:tc>
        <w:tc>
          <w:tcPr>
            <w:tcW w:w="692" w:type="dxa"/>
            <w:shd w:val="clear" w:color="auto" w:fill="E7E6E6" w:themeFill="background2"/>
            <w:noWrap/>
            <w:vAlign w:val="center"/>
            <w:tcPrChange w:id="54874" w:author="pete jones" w:date="2022-03-29T17:10:00Z">
              <w:tcPr>
                <w:tcW w:w="692" w:type="dxa"/>
                <w:tcBorders>
                  <w:bottom w:val="single" w:sz="4" w:space="0" w:color="auto"/>
                </w:tcBorders>
                <w:shd w:val="clear" w:color="auto" w:fill="E7E6E6" w:themeFill="background2"/>
                <w:noWrap/>
                <w:vAlign w:val="center"/>
              </w:tcPr>
            </w:tcPrChange>
          </w:tcPr>
          <w:p w14:paraId="7F4492D8" w14:textId="77777777" w:rsidR="00965D4E" w:rsidRPr="00FF6A71" w:rsidRDefault="00965D4E">
            <w:pPr>
              <w:spacing w:before="0" w:after="0" w:line="240" w:lineRule="auto"/>
              <w:rPr>
                <w:ins w:id="54875" w:author="pete jones" w:date="2022-01-04T12:05:00Z"/>
                <w:rFonts w:cstheme="minorHAnsi"/>
                <w:b/>
                <w:bCs/>
              </w:rPr>
              <w:pPrChange w:id="54876" w:author="pete jones" w:date="2022-01-04T12:10:00Z">
                <w:pPr>
                  <w:keepNext/>
                </w:pPr>
              </w:pPrChange>
            </w:pPr>
            <w:ins w:id="54877" w:author="pete jones" w:date="2022-01-04T12:05:00Z">
              <w:r w:rsidRPr="00FF6A71">
                <w:rPr>
                  <w:rFonts w:cstheme="minorHAnsi"/>
                  <w:b/>
                  <w:bCs/>
                </w:rPr>
                <w:t>5</w:t>
              </w:r>
            </w:ins>
          </w:p>
        </w:tc>
        <w:tc>
          <w:tcPr>
            <w:tcW w:w="692" w:type="dxa"/>
            <w:shd w:val="clear" w:color="auto" w:fill="E7E6E6" w:themeFill="background2"/>
            <w:noWrap/>
            <w:vAlign w:val="center"/>
            <w:tcPrChange w:id="54878" w:author="pete jones" w:date="2022-03-29T17:10:00Z">
              <w:tcPr>
                <w:tcW w:w="692" w:type="dxa"/>
                <w:tcBorders>
                  <w:bottom w:val="single" w:sz="4" w:space="0" w:color="auto"/>
                </w:tcBorders>
                <w:shd w:val="clear" w:color="auto" w:fill="E7E6E6" w:themeFill="background2"/>
                <w:noWrap/>
                <w:vAlign w:val="center"/>
              </w:tcPr>
            </w:tcPrChange>
          </w:tcPr>
          <w:p w14:paraId="04C26AD9" w14:textId="77777777" w:rsidR="00965D4E" w:rsidRPr="00FF6A71" w:rsidRDefault="00965D4E">
            <w:pPr>
              <w:spacing w:before="0" w:after="0" w:line="240" w:lineRule="auto"/>
              <w:rPr>
                <w:ins w:id="54879" w:author="pete jones" w:date="2022-01-04T12:05:00Z"/>
                <w:rFonts w:cstheme="minorHAnsi"/>
                <w:b/>
                <w:bCs/>
              </w:rPr>
              <w:pPrChange w:id="54880" w:author="pete jones" w:date="2022-01-04T12:10:00Z">
                <w:pPr>
                  <w:keepNext/>
                </w:pPr>
              </w:pPrChange>
            </w:pPr>
            <w:ins w:id="54881" w:author="pete jones" w:date="2022-01-04T12:05:00Z">
              <w:r w:rsidRPr="00FF6A71">
                <w:rPr>
                  <w:rFonts w:cstheme="minorHAnsi"/>
                  <w:b/>
                  <w:bCs/>
                </w:rPr>
                <w:t>6</w:t>
              </w:r>
            </w:ins>
          </w:p>
        </w:tc>
        <w:tc>
          <w:tcPr>
            <w:tcW w:w="692" w:type="dxa"/>
            <w:shd w:val="clear" w:color="auto" w:fill="E7E6E6" w:themeFill="background2"/>
            <w:noWrap/>
            <w:vAlign w:val="center"/>
            <w:tcPrChange w:id="54882" w:author="pete jones" w:date="2022-03-29T17:10:00Z">
              <w:tcPr>
                <w:tcW w:w="692" w:type="dxa"/>
                <w:tcBorders>
                  <w:bottom w:val="single" w:sz="4" w:space="0" w:color="auto"/>
                </w:tcBorders>
                <w:shd w:val="clear" w:color="auto" w:fill="E7E6E6" w:themeFill="background2"/>
                <w:noWrap/>
                <w:vAlign w:val="center"/>
              </w:tcPr>
            </w:tcPrChange>
          </w:tcPr>
          <w:p w14:paraId="3189BC68" w14:textId="77777777" w:rsidR="00965D4E" w:rsidRPr="00FF6A71" w:rsidRDefault="00965D4E">
            <w:pPr>
              <w:spacing w:before="0" w:after="0" w:line="240" w:lineRule="auto"/>
              <w:rPr>
                <w:ins w:id="54883" w:author="pete jones" w:date="2022-01-04T12:05:00Z"/>
                <w:rFonts w:cstheme="minorHAnsi"/>
                <w:b/>
                <w:bCs/>
              </w:rPr>
              <w:pPrChange w:id="54884" w:author="pete jones" w:date="2022-01-04T12:10:00Z">
                <w:pPr>
                  <w:keepNext/>
                </w:pPr>
              </w:pPrChange>
            </w:pPr>
            <w:ins w:id="54885" w:author="pete jones" w:date="2022-01-04T12:05:00Z">
              <w:r w:rsidRPr="00FF6A71">
                <w:rPr>
                  <w:rFonts w:cstheme="minorHAnsi"/>
                  <w:b/>
                  <w:bCs/>
                </w:rPr>
                <w:t>7</w:t>
              </w:r>
            </w:ins>
          </w:p>
        </w:tc>
      </w:tr>
      <w:tr w:rsidR="00965D4E" w:rsidRPr="00FF6A71" w14:paraId="4ECBBE9D" w14:textId="77777777" w:rsidTr="00D1046B">
        <w:trPr>
          <w:trHeight w:val="300"/>
          <w:jc w:val="center"/>
          <w:ins w:id="54886" w:author="pete jones" w:date="2022-01-04T12:05:00Z"/>
          <w:trPrChange w:id="54887" w:author="pete jones" w:date="2022-03-29T17:10:00Z">
            <w:trPr>
              <w:trHeight w:val="300"/>
              <w:jc w:val="center"/>
            </w:trPr>
          </w:trPrChange>
        </w:trPr>
        <w:tc>
          <w:tcPr>
            <w:tcW w:w="814" w:type="dxa"/>
            <w:vAlign w:val="center"/>
            <w:tcPrChange w:id="54888" w:author="pete jones" w:date="2022-03-29T17:10:00Z">
              <w:tcPr>
                <w:tcW w:w="814" w:type="dxa"/>
                <w:tcBorders>
                  <w:right w:val="single" w:sz="4" w:space="0" w:color="auto"/>
                </w:tcBorders>
                <w:vAlign w:val="center"/>
              </w:tcPr>
            </w:tcPrChange>
          </w:tcPr>
          <w:p w14:paraId="0528BCD8" w14:textId="77777777" w:rsidR="00965D4E" w:rsidRPr="00FF6A71" w:rsidRDefault="00965D4E">
            <w:pPr>
              <w:spacing w:before="0" w:after="0" w:line="240" w:lineRule="auto"/>
              <w:rPr>
                <w:ins w:id="54889" w:author="pete jones" w:date="2022-01-04T12:05:00Z"/>
                <w:rFonts w:cstheme="minorHAnsi"/>
                <w:b/>
                <w:bCs/>
              </w:rPr>
              <w:pPrChange w:id="54890" w:author="pete jones" w:date="2022-01-04T12:10:00Z">
                <w:pPr>
                  <w:keepNext/>
                </w:pPr>
              </w:pPrChange>
            </w:pPr>
            <w:ins w:id="54891" w:author="pete jones" w:date="2022-01-04T12:05:00Z">
              <w:r w:rsidRPr="00FF6A71">
                <w:rPr>
                  <w:rFonts w:cstheme="minorHAnsi"/>
                  <w:b/>
                  <w:bCs/>
                </w:rPr>
                <w:t>%</w:t>
              </w:r>
            </w:ins>
          </w:p>
        </w:tc>
        <w:tc>
          <w:tcPr>
            <w:tcW w:w="814" w:type="dxa"/>
            <w:shd w:val="clear" w:color="auto" w:fill="auto"/>
            <w:noWrap/>
            <w:vAlign w:val="bottom"/>
            <w:tcPrChange w:id="54892" w:author="pete jones" w:date="2022-03-29T17:10:00Z">
              <w:tcPr>
                <w:tcW w:w="814" w:type="dxa"/>
                <w:tcBorders>
                  <w:top w:val="nil"/>
                  <w:left w:val="nil"/>
                  <w:bottom w:val="nil"/>
                  <w:right w:val="nil"/>
                </w:tcBorders>
                <w:shd w:val="clear" w:color="auto" w:fill="auto"/>
                <w:noWrap/>
                <w:vAlign w:val="bottom"/>
              </w:tcPr>
            </w:tcPrChange>
          </w:tcPr>
          <w:p w14:paraId="06E15CD3" w14:textId="77777777" w:rsidR="00965D4E" w:rsidRPr="00FF6A71" w:rsidRDefault="00965D4E">
            <w:pPr>
              <w:spacing w:before="0" w:after="0" w:line="240" w:lineRule="auto"/>
              <w:rPr>
                <w:ins w:id="54893" w:author="pete jones" w:date="2022-01-04T12:05:00Z"/>
                <w:rFonts w:cs="Calibri"/>
                <w:color w:val="000000"/>
                <w:sz w:val="22"/>
                <w:szCs w:val="22"/>
              </w:rPr>
              <w:pPrChange w:id="54894" w:author="pete jones" w:date="2022-01-04T12:10:00Z">
                <w:pPr>
                  <w:keepNext/>
                </w:pPr>
              </w:pPrChange>
            </w:pPr>
            <w:ins w:id="54895" w:author="pete jones" w:date="2022-01-04T12:05:00Z">
              <w:r w:rsidRPr="00FF6A71">
                <w:rPr>
                  <w:rFonts w:cs="Calibri"/>
                  <w:color w:val="000000"/>
                  <w:sz w:val="22"/>
                  <w:szCs w:val="22"/>
                </w:rPr>
                <w:t>83%</w:t>
              </w:r>
            </w:ins>
          </w:p>
        </w:tc>
        <w:tc>
          <w:tcPr>
            <w:tcW w:w="814" w:type="dxa"/>
            <w:shd w:val="clear" w:color="auto" w:fill="auto"/>
            <w:noWrap/>
            <w:vAlign w:val="bottom"/>
            <w:tcPrChange w:id="54896" w:author="pete jones" w:date="2022-03-29T17:10:00Z">
              <w:tcPr>
                <w:tcW w:w="814" w:type="dxa"/>
                <w:tcBorders>
                  <w:top w:val="nil"/>
                  <w:left w:val="nil"/>
                  <w:bottom w:val="nil"/>
                  <w:right w:val="nil"/>
                </w:tcBorders>
                <w:shd w:val="clear" w:color="auto" w:fill="auto"/>
                <w:noWrap/>
                <w:vAlign w:val="bottom"/>
              </w:tcPr>
            </w:tcPrChange>
          </w:tcPr>
          <w:p w14:paraId="0EB2C087" w14:textId="77777777" w:rsidR="00965D4E" w:rsidRPr="00FF6A71" w:rsidRDefault="00965D4E">
            <w:pPr>
              <w:spacing w:before="0" w:after="0" w:line="240" w:lineRule="auto"/>
              <w:rPr>
                <w:ins w:id="54897" w:author="pete jones" w:date="2022-01-04T12:05:00Z"/>
                <w:rFonts w:cs="Calibri"/>
                <w:color w:val="000000"/>
                <w:sz w:val="22"/>
                <w:szCs w:val="22"/>
              </w:rPr>
              <w:pPrChange w:id="54898" w:author="pete jones" w:date="2022-01-04T12:10:00Z">
                <w:pPr>
                  <w:keepNext/>
                </w:pPr>
              </w:pPrChange>
            </w:pPr>
            <w:ins w:id="54899" w:author="pete jones" w:date="2022-01-04T12:05:00Z">
              <w:r w:rsidRPr="00FF6A71">
                <w:rPr>
                  <w:rFonts w:cs="Calibri"/>
                  <w:color w:val="000000"/>
                  <w:sz w:val="22"/>
                  <w:szCs w:val="22"/>
                </w:rPr>
                <w:t>17%</w:t>
              </w:r>
            </w:ins>
          </w:p>
        </w:tc>
        <w:tc>
          <w:tcPr>
            <w:tcW w:w="814" w:type="dxa"/>
            <w:shd w:val="clear" w:color="auto" w:fill="auto"/>
            <w:noWrap/>
            <w:vAlign w:val="bottom"/>
            <w:tcPrChange w:id="54900" w:author="pete jones" w:date="2022-03-29T17:10:00Z">
              <w:tcPr>
                <w:tcW w:w="814" w:type="dxa"/>
                <w:tcBorders>
                  <w:top w:val="nil"/>
                  <w:left w:val="nil"/>
                  <w:bottom w:val="nil"/>
                  <w:right w:val="nil"/>
                </w:tcBorders>
                <w:shd w:val="clear" w:color="auto" w:fill="auto"/>
                <w:noWrap/>
                <w:vAlign w:val="bottom"/>
              </w:tcPr>
            </w:tcPrChange>
          </w:tcPr>
          <w:p w14:paraId="7A90C585" w14:textId="77777777" w:rsidR="00965D4E" w:rsidRPr="00FF6A71" w:rsidRDefault="00965D4E">
            <w:pPr>
              <w:spacing w:before="0" w:after="0" w:line="240" w:lineRule="auto"/>
              <w:rPr>
                <w:ins w:id="54901" w:author="pete jones" w:date="2022-01-04T12:05:00Z"/>
                <w:rFonts w:cs="Calibri"/>
                <w:color w:val="000000"/>
                <w:sz w:val="22"/>
                <w:szCs w:val="22"/>
              </w:rPr>
              <w:pPrChange w:id="54902" w:author="pete jones" w:date="2022-01-04T12:10:00Z">
                <w:pPr>
                  <w:keepNext/>
                </w:pPr>
              </w:pPrChange>
            </w:pPr>
          </w:p>
        </w:tc>
        <w:tc>
          <w:tcPr>
            <w:tcW w:w="692" w:type="dxa"/>
            <w:noWrap/>
            <w:vAlign w:val="center"/>
            <w:tcPrChange w:id="54903" w:author="pete jones" w:date="2022-03-29T17:10:00Z">
              <w:tcPr>
                <w:tcW w:w="692" w:type="dxa"/>
                <w:tcBorders>
                  <w:top w:val="single" w:sz="4" w:space="0" w:color="auto"/>
                  <w:left w:val="nil"/>
                  <w:bottom w:val="nil"/>
                  <w:right w:val="nil"/>
                </w:tcBorders>
                <w:noWrap/>
                <w:vAlign w:val="center"/>
              </w:tcPr>
            </w:tcPrChange>
          </w:tcPr>
          <w:p w14:paraId="1EF66E4A" w14:textId="77777777" w:rsidR="00965D4E" w:rsidRPr="00FF6A71" w:rsidRDefault="00965D4E">
            <w:pPr>
              <w:spacing w:before="0" w:after="0" w:line="240" w:lineRule="auto"/>
              <w:rPr>
                <w:ins w:id="54904" w:author="pete jones" w:date="2022-01-04T12:05:00Z"/>
                <w:rFonts w:cs="Calibri"/>
                <w:color w:val="000000"/>
                <w:sz w:val="22"/>
                <w:szCs w:val="22"/>
              </w:rPr>
              <w:pPrChange w:id="54905" w:author="pete jones" w:date="2022-01-04T12:10:00Z">
                <w:pPr>
                  <w:keepNext/>
                </w:pPr>
              </w:pPrChange>
            </w:pPr>
          </w:p>
        </w:tc>
        <w:tc>
          <w:tcPr>
            <w:tcW w:w="692" w:type="dxa"/>
            <w:noWrap/>
            <w:vAlign w:val="center"/>
            <w:tcPrChange w:id="54906" w:author="pete jones" w:date="2022-03-29T17:10:00Z">
              <w:tcPr>
                <w:tcW w:w="692" w:type="dxa"/>
                <w:tcBorders>
                  <w:top w:val="single" w:sz="4" w:space="0" w:color="auto"/>
                  <w:left w:val="nil"/>
                  <w:bottom w:val="nil"/>
                  <w:right w:val="nil"/>
                </w:tcBorders>
                <w:noWrap/>
                <w:vAlign w:val="center"/>
              </w:tcPr>
            </w:tcPrChange>
          </w:tcPr>
          <w:p w14:paraId="6EF1C0CE" w14:textId="77777777" w:rsidR="00965D4E" w:rsidRPr="00FF6A71" w:rsidRDefault="00965D4E">
            <w:pPr>
              <w:spacing w:before="0" w:after="0" w:line="240" w:lineRule="auto"/>
              <w:rPr>
                <w:ins w:id="54907" w:author="pete jones" w:date="2022-01-04T12:05:00Z"/>
                <w:rFonts w:cs="Calibri"/>
                <w:color w:val="000000"/>
                <w:sz w:val="22"/>
                <w:szCs w:val="22"/>
              </w:rPr>
              <w:pPrChange w:id="54908" w:author="pete jones" w:date="2022-01-04T12:10:00Z">
                <w:pPr>
                  <w:keepNext/>
                </w:pPr>
              </w:pPrChange>
            </w:pPr>
          </w:p>
        </w:tc>
        <w:tc>
          <w:tcPr>
            <w:tcW w:w="692" w:type="dxa"/>
            <w:noWrap/>
            <w:vAlign w:val="center"/>
            <w:tcPrChange w:id="54909" w:author="pete jones" w:date="2022-03-29T17:10:00Z">
              <w:tcPr>
                <w:tcW w:w="692" w:type="dxa"/>
                <w:tcBorders>
                  <w:top w:val="single" w:sz="4" w:space="0" w:color="auto"/>
                  <w:left w:val="nil"/>
                  <w:bottom w:val="nil"/>
                  <w:right w:val="nil"/>
                </w:tcBorders>
                <w:noWrap/>
                <w:vAlign w:val="center"/>
              </w:tcPr>
            </w:tcPrChange>
          </w:tcPr>
          <w:p w14:paraId="4B7E9A51" w14:textId="77777777" w:rsidR="00965D4E" w:rsidRPr="00FF6A71" w:rsidRDefault="00965D4E">
            <w:pPr>
              <w:spacing w:before="0" w:after="0" w:line="240" w:lineRule="auto"/>
              <w:rPr>
                <w:ins w:id="54910" w:author="pete jones" w:date="2022-01-04T12:05:00Z"/>
                <w:rFonts w:cs="Calibri"/>
                <w:color w:val="000000"/>
                <w:sz w:val="22"/>
                <w:szCs w:val="22"/>
              </w:rPr>
              <w:pPrChange w:id="54911" w:author="pete jones" w:date="2022-01-04T12:10:00Z">
                <w:pPr>
                  <w:keepNext/>
                </w:pPr>
              </w:pPrChange>
            </w:pPr>
          </w:p>
        </w:tc>
        <w:tc>
          <w:tcPr>
            <w:tcW w:w="692" w:type="dxa"/>
            <w:noWrap/>
            <w:vAlign w:val="center"/>
            <w:tcPrChange w:id="54912" w:author="pete jones" w:date="2022-03-29T17:10:00Z">
              <w:tcPr>
                <w:tcW w:w="692" w:type="dxa"/>
                <w:tcBorders>
                  <w:top w:val="single" w:sz="4" w:space="0" w:color="auto"/>
                  <w:left w:val="nil"/>
                  <w:bottom w:val="nil"/>
                  <w:right w:val="nil"/>
                </w:tcBorders>
                <w:noWrap/>
                <w:vAlign w:val="center"/>
              </w:tcPr>
            </w:tcPrChange>
          </w:tcPr>
          <w:p w14:paraId="52F2FC74" w14:textId="77777777" w:rsidR="00965D4E" w:rsidRPr="00FF6A71" w:rsidRDefault="00965D4E">
            <w:pPr>
              <w:spacing w:before="0" w:after="0" w:line="240" w:lineRule="auto"/>
              <w:rPr>
                <w:ins w:id="54913" w:author="pete jones" w:date="2022-01-04T12:05:00Z"/>
                <w:rFonts w:cs="Calibri"/>
                <w:color w:val="000000"/>
                <w:sz w:val="22"/>
                <w:szCs w:val="22"/>
              </w:rPr>
              <w:pPrChange w:id="54914" w:author="pete jones" w:date="2022-01-04T12:10:00Z">
                <w:pPr>
                  <w:keepNext/>
                </w:pPr>
              </w:pPrChange>
            </w:pPr>
          </w:p>
        </w:tc>
      </w:tr>
      <w:tr w:rsidR="00965D4E" w:rsidRPr="00FF6A71" w14:paraId="1B122AD0" w14:textId="77777777" w:rsidTr="00D1046B">
        <w:trPr>
          <w:trHeight w:val="300"/>
          <w:jc w:val="center"/>
          <w:ins w:id="54915" w:author="pete jones" w:date="2022-01-04T12:05:00Z"/>
          <w:trPrChange w:id="54916" w:author="pete jones" w:date="2022-03-29T17:10:00Z">
            <w:trPr>
              <w:trHeight w:val="300"/>
              <w:jc w:val="center"/>
            </w:trPr>
          </w:trPrChange>
        </w:trPr>
        <w:tc>
          <w:tcPr>
            <w:tcW w:w="814" w:type="dxa"/>
            <w:vAlign w:val="center"/>
            <w:tcPrChange w:id="54917" w:author="pete jones" w:date="2022-03-29T17:10:00Z">
              <w:tcPr>
                <w:tcW w:w="814" w:type="dxa"/>
                <w:tcBorders>
                  <w:right w:val="single" w:sz="4" w:space="0" w:color="auto"/>
                </w:tcBorders>
                <w:vAlign w:val="center"/>
              </w:tcPr>
            </w:tcPrChange>
          </w:tcPr>
          <w:p w14:paraId="795C6A05" w14:textId="77777777" w:rsidR="00965D4E" w:rsidRPr="00FF6A71" w:rsidRDefault="00965D4E">
            <w:pPr>
              <w:spacing w:before="0" w:after="0" w:line="240" w:lineRule="auto"/>
              <w:rPr>
                <w:ins w:id="54918" w:author="pete jones" w:date="2022-01-04T12:05:00Z"/>
                <w:rFonts w:cstheme="minorHAnsi"/>
                <w:b/>
                <w:bCs/>
              </w:rPr>
              <w:pPrChange w:id="54919" w:author="pete jones" w:date="2022-01-04T12:10:00Z">
                <w:pPr>
                  <w:keepNext/>
                </w:pPr>
              </w:pPrChange>
            </w:pPr>
            <w:ins w:id="54920" w:author="pete jones" w:date="2022-01-04T12:05:00Z">
              <w:r w:rsidRPr="00FF6A71">
                <w:rPr>
                  <w:rFonts w:cstheme="minorHAnsi"/>
                  <w:b/>
                  <w:bCs/>
                </w:rPr>
                <w:t>Count</w:t>
              </w:r>
            </w:ins>
          </w:p>
        </w:tc>
        <w:tc>
          <w:tcPr>
            <w:tcW w:w="814" w:type="dxa"/>
            <w:shd w:val="clear" w:color="auto" w:fill="auto"/>
            <w:noWrap/>
            <w:vAlign w:val="bottom"/>
            <w:tcPrChange w:id="54921" w:author="pete jones" w:date="2022-03-29T17:10:00Z">
              <w:tcPr>
                <w:tcW w:w="814" w:type="dxa"/>
                <w:tcBorders>
                  <w:top w:val="nil"/>
                  <w:left w:val="nil"/>
                  <w:bottom w:val="nil"/>
                  <w:right w:val="nil"/>
                </w:tcBorders>
                <w:shd w:val="clear" w:color="auto" w:fill="auto"/>
                <w:noWrap/>
                <w:vAlign w:val="bottom"/>
              </w:tcPr>
            </w:tcPrChange>
          </w:tcPr>
          <w:p w14:paraId="695C2B9D" w14:textId="77777777" w:rsidR="00965D4E" w:rsidRPr="00FF6A71" w:rsidRDefault="00965D4E">
            <w:pPr>
              <w:spacing w:before="0" w:after="0" w:line="240" w:lineRule="auto"/>
              <w:rPr>
                <w:ins w:id="54922" w:author="pete jones" w:date="2022-01-04T12:05:00Z"/>
                <w:rFonts w:cs="Calibri"/>
                <w:color w:val="000000"/>
                <w:sz w:val="22"/>
                <w:szCs w:val="22"/>
              </w:rPr>
              <w:pPrChange w:id="54923" w:author="pete jones" w:date="2022-01-04T12:10:00Z">
                <w:pPr>
                  <w:keepNext/>
                </w:pPr>
              </w:pPrChange>
            </w:pPr>
            <w:ins w:id="54924" w:author="pete jones" w:date="2022-01-04T12:05:00Z">
              <w:r w:rsidRPr="00FF6A71">
                <w:rPr>
                  <w:rFonts w:cs="Calibri"/>
                  <w:color w:val="000000"/>
                  <w:sz w:val="22"/>
                  <w:szCs w:val="22"/>
                </w:rPr>
                <w:t>5</w:t>
              </w:r>
            </w:ins>
          </w:p>
        </w:tc>
        <w:tc>
          <w:tcPr>
            <w:tcW w:w="814" w:type="dxa"/>
            <w:shd w:val="clear" w:color="auto" w:fill="auto"/>
            <w:noWrap/>
            <w:vAlign w:val="bottom"/>
            <w:tcPrChange w:id="54925" w:author="pete jones" w:date="2022-03-29T17:10:00Z">
              <w:tcPr>
                <w:tcW w:w="814" w:type="dxa"/>
                <w:tcBorders>
                  <w:top w:val="nil"/>
                  <w:left w:val="nil"/>
                  <w:bottom w:val="nil"/>
                  <w:right w:val="nil"/>
                </w:tcBorders>
                <w:shd w:val="clear" w:color="auto" w:fill="auto"/>
                <w:noWrap/>
                <w:vAlign w:val="bottom"/>
              </w:tcPr>
            </w:tcPrChange>
          </w:tcPr>
          <w:p w14:paraId="10021229" w14:textId="77777777" w:rsidR="00965D4E" w:rsidRPr="00FF6A71" w:rsidRDefault="00965D4E">
            <w:pPr>
              <w:spacing w:before="0" w:after="0" w:line="240" w:lineRule="auto"/>
              <w:rPr>
                <w:ins w:id="54926" w:author="pete jones" w:date="2022-01-04T12:05:00Z"/>
                <w:rFonts w:cs="Calibri"/>
                <w:color w:val="000000"/>
                <w:sz w:val="22"/>
                <w:szCs w:val="22"/>
              </w:rPr>
              <w:pPrChange w:id="54927" w:author="pete jones" w:date="2022-01-04T12:10:00Z">
                <w:pPr>
                  <w:keepNext/>
                </w:pPr>
              </w:pPrChange>
            </w:pPr>
            <w:ins w:id="54928" w:author="pete jones" w:date="2022-01-04T12:05:00Z">
              <w:r w:rsidRPr="00FF6A71">
                <w:rPr>
                  <w:rFonts w:cs="Calibri"/>
                  <w:color w:val="000000"/>
                  <w:sz w:val="22"/>
                  <w:szCs w:val="22"/>
                </w:rPr>
                <w:t>1</w:t>
              </w:r>
            </w:ins>
          </w:p>
        </w:tc>
        <w:tc>
          <w:tcPr>
            <w:tcW w:w="814" w:type="dxa"/>
            <w:shd w:val="clear" w:color="auto" w:fill="auto"/>
            <w:noWrap/>
            <w:vAlign w:val="bottom"/>
            <w:tcPrChange w:id="54929" w:author="pete jones" w:date="2022-03-29T17:10:00Z">
              <w:tcPr>
                <w:tcW w:w="814" w:type="dxa"/>
                <w:tcBorders>
                  <w:top w:val="nil"/>
                  <w:left w:val="nil"/>
                  <w:bottom w:val="nil"/>
                  <w:right w:val="nil"/>
                </w:tcBorders>
                <w:shd w:val="clear" w:color="auto" w:fill="auto"/>
                <w:noWrap/>
                <w:vAlign w:val="bottom"/>
              </w:tcPr>
            </w:tcPrChange>
          </w:tcPr>
          <w:p w14:paraId="3A7F667E" w14:textId="77777777" w:rsidR="00965D4E" w:rsidRPr="00FF6A71" w:rsidRDefault="00965D4E">
            <w:pPr>
              <w:spacing w:before="0" w:after="0" w:line="240" w:lineRule="auto"/>
              <w:rPr>
                <w:ins w:id="54930" w:author="pete jones" w:date="2022-01-04T12:05:00Z"/>
                <w:rFonts w:cs="Calibri"/>
                <w:color w:val="000000"/>
                <w:sz w:val="22"/>
                <w:szCs w:val="22"/>
              </w:rPr>
              <w:pPrChange w:id="54931" w:author="pete jones" w:date="2022-01-04T12:10:00Z">
                <w:pPr>
                  <w:keepNext/>
                </w:pPr>
              </w:pPrChange>
            </w:pPr>
          </w:p>
        </w:tc>
        <w:tc>
          <w:tcPr>
            <w:tcW w:w="692" w:type="dxa"/>
            <w:noWrap/>
            <w:vAlign w:val="center"/>
            <w:tcPrChange w:id="54932" w:author="pete jones" w:date="2022-03-29T17:10:00Z">
              <w:tcPr>
                <w:tcW w:w="692" w:type="dxa"/>
                <w:tcBorders>
                  <w:top w:val="nil"/>
                  <w:left w:val="nil"/>
                  <w:bottom w:val="nil"/>
                  <w:right w:val="nil"/>
                </w:tcBorders>
                <w:noWrap/>
                <w:vAlign w:val="center"/>
              </w:tcPr>
            </w:tcPrChange>
          </w:tcPr>
          <w:p w14:paraId="448BC112" w14:textId="77777777" w:rsidR="00965D4E" w:rsidRPr="00FF6A71" w:rsidRDefault="00965D4E">
            <w:pPr>
              <w:spacing w:before="0" w:after="0" w:line="240" w:lineRule="auto"/>
              <w:rPr>
                <w:ins w:id="54933" w:author="pete jones" w:date="2022-01-04T12:05:00Z"/>
                <w:rFonts w:cs="Calibri"/>
                <w:color w:val="000000"/>
                <w:sz w:val="22"/>
                <w:szCs w:val="22"/>
              </w:rPr>
              <w:pPrChange w:id="54934" w:author="pete jones" w:date="2022-01-04T12:10:00Z">
                <w:pPr>
                  <w:keepNext/>
                </w:pPr>
              </w:pPrChange>
            </w:pPr>
          </w:p>
        </w:tc>
        <w:tc>
          <w:tcPr>
            <w:tcW w:w="692" w:type="dxa"/>
            <w:noWrap/>
            <w:vAlign w:val="center"/>
            <w:tcPrChange w:id="54935" w:author="pete jones" w:date="2022-03-29T17:10:00Z">
              <w:tcPr>
                <w:tcW w:w="692" w:type="dxa"/>
                <w:tcBorders>
                  <w:top w:val="nil"/>
                  <w:left w:val="nil"/>
                  <w:bottom w:val="nil"/>
                  <w:right w:val="nil"/>
                </w:tcBorders>
                <w:noWrap/>
                <w:vAlign w:val="center"/>
              </w:tcPr>
            </w:tcPrChange>
          </w:tcPr>
          <w:p w14:paraId="407AAC73" w14:textId="77777777" w:rsidR="00965D4E" w:rsidRPr="00FF6A71" w:rsidRDefault="00965D4E">
            <w:pPr>
              <w:spacing w:before="0" w:after="0" w:line="240" w:lineRule="auto"/>
              <w:rPr>
                <w:ins w:id="54936" w:author="pete jones" w:date="2022-01-04T12:05:00Z"/>
                <w:rFonts w:cs="Calibri"/>
                <w:color w:val="000000"/>
                <w:sz w:val="22"/>
                <w:szCs w:val="22"/>
              </w:rPr>
              <w:pPrChange w:id="54937" w:author="pete jones" w:date="2022-01-04T12:10:00Z">
                <w:pPr>
                  <w:keepNext/>
                </w:pPr>
              </w:pPrChange>
            </w:pPr>
          </w:p>
        </w:tc>
        <w:tc>
          <w:tcPr>
            <w:tcW w:w="692" w:type="dxa"/>
            <w:noWrap/>
            <w:vAlign w:val="center"/>
            <w:tcPrChange w:id="54938" w:author="pete jones" w:date="2022-03-29T17:10:00Z">
              <w:tcPr>
                <w:tcW w:w="692" w:type="dxa"/>
                <w:tcBorders>
                  <w:top w:val="nil"/>
                  <w:left w:val="nil"/>
                  <w:bottom w:val="nil"/>
                  <w:right w:val="nil"/>
                </w:tcBorders>
                <w:noWrap/>
                <w:vAlign w:val="center"/>
              </w:tcPr>
            </w:tcPrChange>
          </w:tcPr>
          <w:p w14:paraId="3D369A9C" w14:textId="77777777" w:rsidR="00965D4E" w:rsidRPr="00FF6A71" w:rsidRDefault="00965D4E">
            <w:pPr>
              <w:spacing w:before="0" w:after="0" w:line="240" w:lineRule="auto"/>
              <w:rPr>
                <w:ins w:id="54939" w:author="pete jones" w:date="2022-01-04T12:05:00Z"/>
                <w:rFonts w:cs="Calibri"/>
                <w:color w:val="000000"/>
                <w:sz w:val="22"/>
                <w:szCs w:val="22"/>
              </w:rPr>
              <w:pPrChange w:id="54940" w:author="pete jones" w:date="2022-01-04T12:10:00Z">
                <w:pPr>
                  <w:keepNext/>
                </w:pPr>
              </w:pPrChange>
            </w:pPr>
          </w:p>
        </w:tc>
        <w:tc>
          <w:tcPr>
            <w:tcW w:w="692" w:type="dxa"/>
            <w:noWrap/>
            <w:vAlign w:val="center"/>
            <w:tcPrChange w:id="54941" w:author="pete jones" w:date="2022-03-29T17:10:00Z">
              <w:tcPr>
                <w:tcW w:w="692" w:type="dxa"/>
                <w:tcBorders>
                  <w:top w:val="nil"/>
                  <w:left w:val="nil"/>
                  <w:bottom w:val="nil"/>
                  <w:right w:val="nil"/>
                </w:tcBorders>
                <w:noWrap/>
                <w:vAlign w:val="center"/>
              </w:tcPr>
            </w:tcPrChange>
          </w:tcPr>
          <w:p w14:paraId="72D61C8C" w14:textId="77777777" w:rsidR="00965D4E" w:rsidRPr="00FF6A71" w:rsidRDefault="00965D4E">
            <w:pPr>
              <w:spacing w:before="0" w:after="0" w:line="240" w:lineRule="auto"/>
              <w:rPr>
                <w:ins w:id="54942" w:author="pete jones" w:date="2022-01-04T12:05:00Z"/>
                <w:rFonts w:cs="Calibri"/>
                <w:color w:val="000000"/>
                <w:sz w:val="22"/>
                <w:szCs w:val="22"/>
              </w:rPr>
              <w:pPrChange w:id="54943" w:author="pete jones" w:date="2022-01-04T12:10:00Z">
                <w:pPr>
                  <w:keepNext/>
                </w:pPr>
              </w:pPrChange>
            </w:pPr>
          </w:p>
        </w:tc>
      </w:tr>
    </w:tbl>
    <w:p w14:paraId="7C9F96D6" w14:textId="4FD6462F" w:rsidR="00965D4E" w:rsidRPr="00FF6A71" w:rsidRDefault="00965D4E">
      <w:pPr>
        <w:jc w:val="left"/>
        <w:rPr>
          <w:ins w:id="54944" w:author="pete jones" w:date="2022-01-04T12:05:00Z"/>
        </w:rPr>
        <w:pPrChange w:id="54945" w:author="pete jones" w:date="2022-01-04T12:06:00Z">
          <w:pPr>
            <w:keepNext/>
            <w:jc w:val="left"/>
          </w:pPr>
        </w:pPrChange>
      </w:pPr>
      <w:ins w:id="54946" w:author="pete jones" w:date="2022-01-04T12:05:00Z">
        <w:r w:rsidRPr="00FF6A71">
          <w:t xml:space="preserve">Q22 STEM embraces the 4 </w:t>
        </w:r>
      </w:ins>
      <w:ins w:id="54947" w:author="pete jones" w:date="2022-04-05T11:11:00Z">
        <w:r w:rsidR="00FE3061" w:rsidRPr="00FF6A71">
          <w:t>Cs</w:t>
        </w:r>
      </w:ins>
      <w:ins w:id="54948" w:author="pete jones" w:date="2022-01-04T12:05:00Z">
        <w:r w:rsidRPr="00FF6A71">
          <w:t xml:space="preserve"> identified as </w:t>
        </w:r>
      </w:ins>
      <w:ins w:id="54949" w:author="pete jones" w:date="2022-04-01T15:28:00Z">
        <w:r w:rsidR="009D7356">
          <w:t>essential</w:t>
        </w:r>
      </w:ins>
      <w:ins w:id="54950" w:author="pete jones" w:date="2022-01-04T12:05:00Z">
        <w:r w:rsidRPr="00FF6A71">
          <w:t xml:space="preserve"> 21st</w:t>
        </w:r>
      </w:ins>
      <w:ins w:id="54951" w:author="pete jones" w:date="2022-03-30T12:20:00Z">
        <w:r w:rsidR="006E7D7D">
          <w:t>-</w:t>
        </w:r>
      </w:ins>
      <w:ins w:id="54952" w:author="pete jones" w:date="2022-01-04T12:05:00Z">
        <w:r w:rsidRPr="00FF6A71">
          <w:t>century skills – Creativity, Collaboration, Critical Thinking, and Communication.</w:t>
        </w:r>
      </w:ins>
    </w:p>
    <w:tbl>
      <w:tblPr>
        <w:tblStyle w:val="TableGrid"/>
        <w:tblW w:w="0" w:type="auto"/>
        <w:jc w:val="center"/>
        <w:tblLook w:val="04A0" w:firstRow="1" w:lastRow="0" w:firstColumn="1" w:lastColumn="0" w:noHBand="0" w:noVBand="1"/>
        <w:tblPrChange w:id="54953" w:author="pete jones" w:date="2022-03-29T17:10: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4954">
          <w:tblGrid>
            <w:gridCol w:w="814"/>
            <w:gridCol w:w="814"/>
            <w:gridCol w:w="814"/>
            <w:gridCol w:w="814"/>
            <w:gridCol w:w="692"/>
            <w:gridCol w:w="692"/>
            <w:gridCol w:w="692"/>
            <w:gridCol w:w="692"/>
          </w:tblGrid>
        </w:tblGridChange>
      </w:tblGrid>
      <w:tr w:rsidR="00965D4E" w:rsidRPr="00FF6A71" w14:paraId="2C7F7A59" w14:textId="77777777" w:rsidTr="00D1046B">
        <w:trPr>
          <w:trHeight w:val="300"/>
          <w:jc w:val="center"/>
          <w:ins w:id="54955" w:author="pete jones" w:date="2022-01-04T12:05:00Z"/>
          <w:trPrChange w:id="54956" w:author="pete jones" w:date="2022-03-29T17:10:00Z">
            <w:trPr>
              <w:trHeight w:val="300"/>
              <w:jc w:val="center"/>
            </w:trPr>
          </w:trPrChange>
        </w:trPr>
        <w:tc>
          <w:tcPr>
            <w:tcW w:w="814" w:type="dxa"/>
            <w:shd w:val="clear" w:color="auto" w:fill="E7E6E6" w:themeFill="background2"/>
            <w:vAlign w:val="center"/>
            <w:tcPrChange w:id="54957" w:author="pete jones" w:date="2022-03-29T17:10:00Z">
              <w:tcPr>
                <w:tcW w:w="814" w:type="dxa"/>
                <w:tcBorders>
                  <w:bottom w:val="single" w:sz="4" w:space="0" w:color="auto"/>
                </w:tcBorders>
                <w:shd w:val="clear" w:color="auto" w:fill="E7E6E6" w:themeFill="background2"/>
                <w:vAlign w:val="center"/>
              </w:tcPr>
            </w:tcPrChange>
          </w:tcPr>
          <w:p w14:paraId="116A92F2" w14:textId="77777777" w:rsidR="00965D4E" w:rsidRPr="00FF6A71" w:rsidRDefault="00965D4E">
            <w:pPr>
              <w:spacing w:before="0" w:after="0" w:line="240" w:lineRule="auto"/>
              <w:rPr>
                <w:ins w:id="54958" w:author="pete jones" w:date="2022-01-04T12:05:00Z"/>
                <w:rFonts w:cstheme="minorHAnsi"/>
                <w:b/>
                <w:bCs/>
              </w:rPr>
              <w:pPrChange w:id="54959" w:author="pete jones" w:date="2022-01-04T12:10:00Z">
                <w:pPr>
                  <w:keepNext/>
                </w:pPr>
              </w:pPrChange>
            </w:pPr>
            <w:ins w:id="54960" w:author="pete jones" w:date="2022-01-04T12:05:00Z">
              <w:r w:rsidRPr="00FF6A71">
                <w:rPr>
                  <w:rFonts w:cstheme="minorHAnsi"/>
                  <w:b/>
                  <w:bCs/>
                </w:rPr>
                <w:t>scale</w:t>
              </w:r>
            </w:ins>
          </w:p>
        </w:tc>
        <w:tc>
          <w:tcPr>
            <w:tcW w:w="814" w:type="dxa"/>
            <w:shd w:val="clear" w:color="auto" w:fill="E7E6E6" w:themeFill="background2"/>
            <w:noWrap/>
            <w:vAlign w:val="center"/>
            <w:tcPrChange w:id="54961" w:author="pete jones" w:date="2022-03-29T17:10:00Z">
              <w:tcPr>
                <w:tcW w:w="814" w:type="dxa"/>
                <w:tcBorders>
                  <w:bottom w:val="single" w:sz="4" w:space="0" w:color="auto"/>
                </w:tcBorders>
                <w:shd w:val="clear" w:color="auto" w:fill="E7E6E6" w:themeFill="background2"/>
                <w:noWrap/>
                <w:vAlign w:val="center"/>
              </w:tcPr>
            </w:tcPrChange>
          </w:tcPr>
          <w:p w14:paraId="4094037D" w14:textId="77777777" w:rsidR="00965D4E" w:rsidRPr="00FF6A71" w:rsidRDefault="00965D4E">
            <w:pPr>
              <w:spacing w:before="0" w:after="0" w:line="240" w:lineRule="auto"/>
              <w:rPr>
                <w:ins w:id="54962" w:author="pete jones" w:date="2022-01-04T12:05:00Z"/>
                <w:rFonts w:cstheme="minorHAnsi"/>
                <w:b/>
                <w:bCs/>
              </w:rPr>
              <w:pPrChange w:id="54963" w:author="pete jones" w:date="2022-01-04T12:10:00Z">
                <w:pPr>
                  <w:keepNext/>
                </w:pPr>
              </w:pPrChange>
            </w:pPr>
            <w:ins w:id="54964" w:author="pete jones" w:date="2022-01-04T12:05:00Z">
              <w:r w:rsidRPr="00FF6A71">
                <w:rPr>
                  <w:rFonts w:cstheme="minorHAnsi"/>
                  <w:b/>
                  <w:bCs/>
                </w:rPr>
                <w:t>1</w:t>
              </w:r>
            </w:ins>
          </w:p>
        </w:tc>
        <w:tc>
          <w:tcPr>
            <w:tcW w:w="814" w:type="dxa"/>
            <w:shd w:val="clear" w:color="auto" w:fill="E7E6E6" w:themeFill="background2"/>
            <w:noWrap/>
            <w:vAlign w:val="center"/>
            <w:tcPrChange w:id="54965" w:author="pete jones" w:date="2022-03-29T17:10:00Z">
              <w:tcPr>
                <w:tcW w:w="814" w:type="dxa"/>
                <w:tcBorders>
                  <w:bottom w:val="single" w:sz="4" w:space="0" w:color="auto"/>
                </w:tcBorders>
                <w:shd w:val="clear" w:color="auto" w:fill="E7E6E6" w:themeFill="background2"/>
                <w:noWrap/>
                <w:vAlign w:val="center"/>
              </w:tcPr>
            </w:tcPrChange>
          </w:tcPr>
          <w:p w14:paraId="0956A762" w14:textId="77777777" w:rsidR="00965D4E" w:rsidRPr="00FF6A71" w:rsidRDefault="00965D4E">
            <w:pPr>
              <w:spacing w:before="0" w:after="0" w:line="240" w:lineRule="auto"/>
              <w:rPr>
                <w:ins w:id="54966" w:author="pete jones" w:date="2022-01-04T12:05:00Z"/>
                <w:rFonts w:cstheme="minorHAnsi"/>
                <w:b/>
                <w:bCs/>
              </w:rPr>
              <w:pPrChange w:id="54967" w:author="pete jones" w:date="2022-01-04T12:10:00Z">
                <w:pPr>
                  <w:keepNext/>
                </w:pPr>
              </w:pPrChange>
            </w:pPr>
            <w:ins w:id="54968" w:author="pete jones" w:date="2022-01-04T12:05:00Z">
              <w:r w:rsidRPr="00FF6A71">
                <w:rPr>
                  <w:rFonts w:cstheme="minorHAnsi"/>
                  <w:b/>
                  <w:bCs/>
                </w:rPr>
                <w:t>2</w:t>
              </w:r>
            </w:ins>
          </w:p>
        </w:tc>
        <w:tc>
          <w:tcPr>
            <w:tcW w:w="814" w:type="dxa"/>
            <w:shd w:val="clear" w:color="auto" w:fill="E7E6E6" w:themeFill="background2"/>
            <w:noWrap/>
            <w:vAlign w:val="center"/>
            <w:tcPrChange w:id="54969" w:author="pete jones" w:date="2022-03-29T17:10:00Z">
              <w:tcPr>
                <w:tcW w:w="814" w:type="dxa"/>
                <w:tcBorders>
                  <w:bottom w:val="single" w:sz="4" w:space="0" w:color="auto"/>
                </w:tcBorders>
                <w:shd w:val="clear" w:color="auto" w:fill="E7E6E6" w:themeFill="background2"/>
                <w:noWrap/>
                <w:vAlign w:val="center"/>
              </w:tcPr>
            </w:tcPrChange>
          </w:tcPr>
          <w:p w14:paraId="5C600D54" w14:textId="77777777" w:rsidR="00965D4E" w:rsidRPr="00FF6A71" w:rsidRDefault="00965D4E">
            <w:pPr>
              <w:spacing w:before="0" w:after="0" w:line="240" w:lineRule="auto"/>
              <w:rPr>
                <w:ins w:id="54970" w:author="pete jones" w:date="2022-01-04T12:05:00Z"/>
                <w:rFonts w:cstheme="minorHAnsi"/>
                <w:b/>
                <w:bCs/>
              </w:rPr>
              <w:pPrChange w:id="54971" w:author="pete jones" w:date="2022-01-04T12:10:00Z">
                <w:pPr>
                  <w:keepNext/>
                </w:pPr>
              </w:pPrChange>
            </w:pPr>
            <w:ins w:id="54972" w:author="pete jones" w:date="2022-01-04T12:05:00Z">
              <w:r w:rsidRPr="00FF6A71">
                <w:rPr>
                  <w:rFonts w:cstheme="minorHAnsi"/>
                  <w:b/>
                  <w:bCs/>
                </w:rPr>
                <w:t>3</w:t>
              </w:r>
            </w:ins>
          </w:p>
        </w:tc>
        <w:tc>
          <w:tcPr>
            <w:tcW w:w="692" w:type="dxa"/>
            <w:shd w:val="clear" w:color="auto" w:fill="E7E6E6" w:themeFill="background2"/>
            <w:noWrap/>
            <w:vAlign w:val="center"/>
            <w:tcPrChange w:id="54973" w:author="pete jones" w:date="2022-03-29T17:10:00Z">
              <w:tcPr>
                <w:tcW w:w="692" w:type="dxa"/>
                <w:tcBorders>
                  <w:bottom w:val="single" w:sz="4" w:space="0" w:color="auto"/>
                </w:tcBorders>
                <w:shd w:val="clear" w:color="auto" w:fill="E7E6E6" w:themeFill="background2"/>
                <w:noWrap/>
                <w:vAlign w:val="center"/>
              </w:tcPr>
            </w:tcPrChange>
          </w:tcPr>
          <w:p w14:paraId="6BEC283A" w14:textId="77777777" w:rsidR="00965D4E" w:rsidRPr="00FF6A71" w:rsidRDefault="00965D4E">
            <w:pPr>
              <w:spacing w:before="0" w:after="0" w:line="240" w:lineRule="auto"/>
              <w:rPr>
                <w:ins w:id="54974" w:author="pete jones" w:date="2022-01-04T12:05:00Z"/>
                <w:rFonts w:cstheme="minorHAnsi"/>
                <w:b/>
                <w:bCs/>
              </w:rPr>
              <w:pPrChange w:id="54975" w:author="pete jones" w:date="2022-01-04T12:10:00Z">
                <w:pPr>
                  <w:keepNext/>
                </w:pPr>
              </w:pPrChange>
            </w:pPr>
            <w:ins w:id="54976" w:author="pete jones" w:date="2022-01-04T12:05:00Z">
              <w:r w:rsidRPr="00FF6A71">
                <w:rPr>
                  <w:rFonts w:cstheme="minorHAnsi"/>
                  <w:b/>
                  <w:bCs/>
                </w:rPr>
                <w:t>4</w:t>
              </w:r>
            </w:ins>
          </w:p>
        </w:tc>
        <w:tc>
          <w:tcPr>
            <w:tcW w:w="692" w:type="dxa"/>
            <w:shd w:val="clear" w:color="auto" w:fill="E7E6E6" w:themeFill="background2"/>
            <w:noWrap/>
            <w:vAlign w:val="center"/>
            <w:tcPrChange w:id="54977" w:author="pete jones" w:date="2022-03-29T17:10:00Z">
              <w:tcPr>
                <w:tcW w:w="692" w:type="dxa"/>
                <w:tcBorders>
                  <w:bottom w:val="single" w:sz="4" w:space="0" w:color="auto"/>
                </w:tcBorders>
                <w:shd w:val="clear" w:color="auto" w:fill="E7E6E6" w:themeFill="background2"/>
                <w:noWrap/>
                <w:vAlign w:val="center"/>
              </w:tcPr>
            </w:tcPrChange>
          </w:tcPr>
          <w:p w14:paraId="5DD03BAB" w14:textId="77777777" w:rsidR="00965D4E" w:rsidRPr="00FF6A71" w:rsidRDefault="00965D4E">
            <w:pPr>
              <w:spacing w:before="0" w:after="0" w:line="240" w:lineRule="auto"/>
              <w:rPr>
                <w:ins w:id="54978" w:author="pete jones" w:date="2022-01-04T12:05:00Z"/>
                <w:rFonts w:cstheme="minorHAnsi"/>
                <w:b/>
                <w:bCs/>
              </w:rPr>
              <w:pPrChange w:id="54979" w:author="pete jones" w:date="2022-01-04T12:10:00Z">
                <w:pPr>
                  <w:keepNext/>
                </w:pPr>
              </w:pPrChange>
            </w:pPr>
            <w:ins w:id="54980" w:author="pete jones" w:date="2022-01-04T12:05:00Z">
              <w:r w:rsidRPr="00FF6A71">
                <w:rPr>
                  <w:rFonts w:cstheme="minorHAnsi"/>
                  <w:b/>
                  <w:bCs/>
                </w:rPr>
                <w:t>5</w:t>
              </w:r>
            </w:ins>
          </w:p>
        </w:tc>
        <w:tc>
          <w:tcPr>
            <w:tcW w:w="692" w:type="dxa"/>
            <w:shd w:val="clear" w:color="auto" w:fill="E7E6E6" w:themeFill="background2"/>
            <w:noWrap/>
            <w:vAlign w:val="center"/>
            <w:tcPrChange w:id="54981" w:author="pete jones" w:date="2022-03-29T17:10:00Z">
              <w:tcPr>
                <w:tcW w:w="692" w:type="dxa"/>
                <w:tcBorders>
                  <w:bottom w:val="single" w:sz="4" w:space="0" w:color="auto"/>
                </w:tcBorders>
                <w:shd w:val="clear" w:color="auto" w:fill="E7E6E6" w:themeFill="background2"/>
                <w:noWrap/>
                <w:vAlign w:val="center"/>
              </w:tcPr>
            </w:tcPrChange>
          </w:tcPr>
          <w:p w14:paraId="188E000A" w14:textId="77777777" w:rsidR="00965D4E" w:rsidRPr="00FF6A71" w:rsidRDefault="00965D4E">
            <w:pPr>
              <w:spacing w:before="0" w:after="0" w:line="240" w:lineRule="auto"/>
              <w:rPr>
                <w:ins w:id="54982" w:author="pete jones" w:date="2022-01-04T12:05:00Z"/>
                <w:rFonts w:cstheme="minorHAnsi"/>
                <w:b/>
                <w:bCs/>
              </w:rPr>
              <w:pPrChange w:id="54983" w:author="pete jones" w:date="2022-01-04T12:10:00Z">
                <w:pPr>
                  <w:keepNext/>
                </w:pPr>
              </w:pPrChange>
            </w:pPr>
            <w:ins w:id="54984" w:author="pete jones" w:date="2022-01-04T12:05:00Z">
              <w:r w:rsidRPr="00FF6A71">
                <w:rPr>
                  <w:rFonts w:cstheme="minorHAnsi"/>
                  <w:b/>
                  <w:bCs/>
                </w:rPr>
                <w:t>6</w:t>
              </w:r>
            </w:ins>
          </w:p>
        </w:tc>
        <w:tc>
          <w:tcPr>
            <w:tcW w:w="692" w:type="dxa"/>
            <w:shd w:val="clear" w:color="auto" w:fill="E7E6E6" w:themeFill="background2"/>
            <w:noWrap/>
            <w:vAlign w:val="center"/>
            <w:tcPrChange w:id="54985" w:author="pete jones" w:date="2022-03-29T17:10:00Z">
              <w:tcPr>
                <w:tcW w:w="692" w:type="dxa"/>
                <w:tcBorders>
                  <w:bottom w:val="single" w:sz="4" w:space="0" w:color="auto"/>
                </w:tcBorders>
                <w:shd w:val="clear" w:color="auto" w:fill="E7E6E6" w:themeFill="background2"/>
                <w:noWrap/>
                <w:vAlign w:val="center"/>
              </w:tcPr>
            </w:tcPrChange>
          </w:tcPr>
          <w:p w14:paraId="1AA44F36" w14:textId="77777777" w:rsidR="00965D4E" w:rsidRPr="00FF6A71" w:rsidRDefault="00965D4E">
            <w:pPr>
              <w:spacing w:before="0" w:after="0" w:line="240" w:lineRule="auto"/>
              <w:rPr>
                <w:ins w:id="54986" w:author="pete jones" w:date="2022-01-04T12:05:00Z"/>
                <w:rFonts w:cstheme="minorHAnsi"/>
                <w:b/>
                <w:bCs/>
              </w:rPr>
              <w:pPrChange w:id="54987" w:author="pete jones" w:date="2022-01-04T12:10:00Z">
                <w:pPr>
                  <w:keepNext/>
                </w:pPr>
              </w:pPrChange>
            </w:pPr>
            <w:ins w:id="54988" w:author="pete jones" w:date="2022-01-04T12:05:00Z">
              <w:r w:rsidRPr="00FF6A71">
                <w:rPr>
                  <w:rFonts w:cstheme="minorHAnsi"/>
                  <w:b/>
                  <w:bCs/>
                </w:rPr>
                <w:t>7</w:t>
              </w:r>
            </w:ins>
          </w:p>
        </w:tc>
      </w:tr>
      <w:tr w:rsidR="00965D4E" w:rsidRPr="00FF6A71" w14:paraId="6F57369F" w14:textId="77777777" w:rsidTr="00D1046B">
        <w:trPr>
          <w:trHeight w:val="300"/>
          <w:jc w:val="center"/>
          <w:ins w:id="54989" w:author="pete jones" w:date="2022-01-04T12:05:00Z"/>
          <w:trPrChange w:id="54990" w:author="pete jones" w:date="2022-03-29T17:10:00Z">
            <w:trPr>
              <w:trHeight w:val="300"/>
              <w:jc w:val="center"/>
            </w:trPr>
          </w:trPrChange>
        </w:trPr>
        <w:tc>
          <w:tcPr>
            <w:tcW w:w="814" w:type="dxa"/>
            <w:vAlign w:val="center"/>
            <w:tcPrChange w:id="54991" w:author="pete jones" w:date="2022-03-29T17:10:00Z">
              <w:tcPr>
                <w:tcW w:w="814" w:type="dxa"/>
                <w:tcBorders>
                  <w:right w:val="single" w:sz="4" w:space="0" w:color="auto"/>
                </w:tcBorders>
                <w:vAlign w:val="center"/>
              </w:tcPr>
            </w:tcPrChange>
          </w:tcPr>
          <w:p w14:paraId="318576DC" w14:textId="77777777" w:rsidR="00965D4E" w:rsidRPr="00FF6A71" w:rsidRDefault="00965D4E">
            <w:pPr>
              <w:spacing w:before="0" w:after="0" w:line="240" w:lineRule="auto"/>
              <w:rPr>
                <w:ins w:id="54992" w:author="pete jones" w:date="2022-01-04T12:05:00Z"/>
                <w:rFonts w:cstheme="minorHAnsi"/>
                <w:b/>
                <w:bCs/>
              </w:rPr>
              <w:pPrChange w:id="54993" w:author="pete jones" w:date="2022-01-04T12:10:00Z">
                <w:pPr>
                  <w:keepNext/>
                </w:pPr>
              </w:pPrChange>
            </w:pPr>
            <w:ins w:id="54994" w:author="pete jones" w:date="2022-01-04T12:05:00Z">
              <w:r w:rsidRPr="00FF6A71">
                <w:rPr>
                  <w:rFonts w:cstheme="minorHAnsi"/>
                  <w:b/>
                  <w:bCs/>
                </w:rPr>
                <w:t>%</w:t>
              </w:r>
            </w:ins>
          </w:p>
        </w:tc>
        <w:tc>
          <w:tcPr>
            <w:tcW w:w="814" w:type="dxa"/>
            <w:shd w:val="clear" w:color="auto" w:fill="auto"/>
            <w:noWrap/>
            <w:vAlign w:val="bottom"/>
            <w:tcPrChange w:id="54995" w:author="pete jones" w:date="2022-03-29T17:10:00Z">
              <w:tcPr>
                <w:tcW w:w="814" w:type="dxa"/>
                <w:tcBorders>
                  <w:top w:val="nil"/>
                  <w:left w:val="nil"/>
                  <w:bottom w:val="nil"/>
                  <w:right w:val="nil"/>
                </w:tcBorders>
                <w:shd w:val="clear" w:color="auto" w:fill="auto"/>
                <w:noWrap/>
                <w:vAlign w:val="bottom"/>
              </w:tcPr>
            </w:tcPrChange>
          </w:tcPr>
          <w:p w14:paraId="682D972F" w14:textId="77777777" w:rsidR="00965D4E" w:rsidRPr="00FF6A71" w:rsidRDefault="00965D4E">
            <w:pPr>
              <w:spacing w:before="0" w:after="0" w:line="240" w:lineRule="auto"/>
              <w:rPr>
                <w:ins w:id="54996" w:author="pete jones" w:date="2022-01-04T12:05:00Z"/>
                <w:rFonts w:cs="Calibri"/>
                <w:color w:val="000000"/>
                <w:sz w:val="22"/>
                <w:szCs w:val="22"/>
              </w:rPr>
              <w:pPrChange w:id="54997" w:author="pete jones" w:date="2022-01-04T12:10:00Z">
                <w:pPr>
                  <w:keepNext/>
                </w:pPr>
              </w:pPrChange>
            </w:pPr>
            <w:ins w:id="54998" w:author="pete jones" w:date="2022-01-04T12:05:00Z">
              <w:r w:rsidRPr="00FF6A71">
                <w:rPr>
                  <w:rFonts w:cs="Calibri"/>
                  <w:color w:val="000000"/>
                  <w:sz w:val="22"/>
                  <w:szCs w:val="22"/>
                </w:rPr>
                <w:t>50%</w:t>
              </w:r>
            </w:ins>
          </w:p>
        </w:tc>
        <w:tc>
          <w:tcPr>
            <w:tcW w:w="814" w:type="dxa"/>
            <w:shd w:val="clear" w:color="auto" w:fill="auto"/>
            <w:noWrap/>
            <w:vAlign w:val="bottom"/>
            <w:tcPrChange w:id="54999" w:author="pete jones" w:date="2022-03-29T17:10:00Z">
              <w:tcPr>
                <w:tcW w:w="814" w:type="dxa"/>
                <w:tcBorders>
                  <w:top w:val="nil"/>
                  <w:left w:val="nil"/>
                  <w:bottom w:val="nil"/>
                  <w:right w:val="nil"/>
                </w:tcBorders>
                <w:shd w:val="clear" w:color="auto" w:fill="auto"/>
                <w:noWrap/>
                <w:vAlign w:val="bottom"/>
              </w:tcPr>
            </w:tcPrChange>
          </w:tcPr>
          <w:p w14:paraId="380DC7EE" w14:textId="77777777" w:rsidR="00965D4E" w:rsidRPr="00FF6A71" w:rsidRDefault="00965D4E">
            <w:pPr>
              <w:spacing w:before="0" w:after="0" w:line="240" w:lineRule="auto"/>
              <w:rPr>
                <w:ins w:id="55000" w:author="pete jones" w:date="2022-01-04T12:05:00Z"/>
                <w:rFonts w:cs="Calibri"/>
                <w:color w:val="000000"/>
                <w:sz w:val="22"/>
                <w:szCs w:val="22"/>
              </w:rPr>
              <w:pPrChange w:id="55001" w:author="pete jones" w:date="2022-01-04T12:10:00Z">
                <w:pPr>
                  <w:keepNext/>
                </w:pPr>
              </w:pPrChange>
            </w:pPr>
            <w:ins w:id="55002" w:author="pete jones" w:date="2022-01-04T12:05:00Z">
              <w:r w:rsidRPr="00FF6A71">
                <w:rPr>
                  <w:rFonts w:cs="Calibri"/>
                  <w:color w:val="000000"/>
                  <w:sz w:val="22"/>
                  <w:szCs w:val="22"/>
                </w:rPr>
                <w:t>33%</w:t>
              </w:r>
            </w:ins>
          </w:p>
        </w:tc>
        <w:tc>
          <w:tcPr>
            <w:tcW w:w="814" w:type="dxa"/>
            <w:shd w:val="clear" w:color="auto" w:fill="auto"/>
            <w:noWrap/>
            <w:vAlign w:val="bottom"/>
            <w:tcPrChange w:id="55003" w:author="pete jones" w:date="2022-03-29T17:10:00Z">
              <w:tcPr>
                <w:tcW w:w="814" w:type="dxa"/>
                <w:tcBorders>
                  <w:top w:val="nil"/>
                  <w:left w:val="nil"/>
                  <w:bottom w:val="nil"/>
                  <w:right w:val="nil"/>
                </w:tcBorders>
                <w:shd w:val="clear" w:color="auto" w:fill="auto"/>
                <w:noWrap/>
                <w:vAlign w:val="bottom"/>
              </w:tcPr>
            </w:tcPrChange>
          </w:tcPr>
          <w:p w14:paraId="03BBD7D9" w14:textId="77777777" w:rsidR="00965D4E" w:rsidRPr="00FF6A71" w:rsidRDefault="00965D4E">
            <w:pPr>
              <w:spacing w:before="0" w:after="0" w:line="240" w:lineRule="auto"/>
              <w:rPr>
                <w:ins w:id="55004" w:author="pete jones" w:date="2022-01-04T12:05:00Z"/>
                <w:rFonts w:cs="Calibri"/>
                <w:color w:val="000000"/>
                <w:sz w:val="22"/>
                <w:szCs w:val="22"/>
              </w:rPr>
              <w:pPrChange w:id="55005" w:author="pete jones" w:date="2022-01-04T12:10:00Z">
                <w:pPr>
                  <w:keepNext/>
                </w:pPr>
              </w:pPrChange>
            </w:pPr>
            <w:ins w:id="55006" w:author="pete jones" w:date="2022-01-04T12:05:00Z">
              <w:r w:rsidRPr="00FF6A71">
                <w:rPr>
                  <w:rFonts w:cs="Calibri"/>
                  <w:color w:val="000000"/>
                  <w:sz w:val="22"/>
                  <w:szCs w:val="22"/>
                </w:rPr>
                <w:t>17%</w:t>
              </w:r>
            </w:ins>
          </w:p>
        </w:tc>
        <w:tc>
          <w:tcPr>
            <w:tcW w:w="692" w:type="dxa"/>
            <w:noWrap/>
            <w:vAlign w:val="center"/>
            <w:tcPrChange w:id="55007" w:author="pete jones" w:date="2022-03-29T17:10:00Z">
              <w:tcPr>
                <w:tcW w:w="692" w:type="dxa"/>
                <w:tcBorders>
                  <w:top w:val="single" w:sz="4" w:space="0" w:color="auto"/>
                  <w:left w:val="nil"/>
                  <w:bottom w:val="nil"/>
                  <w:right w:val="nil"/>
                </w:tcBorders>
                <w:noWrap/>
                <w:vAlign w:val="center"/>
              </w:tcPr>
            </w:tcPrChange>
          </w:tcPr>
          <w:p w14:paraId="58543FE6" w14:textId="77777777" w:rsidR="00965D4E" w:rsidRPr="00FF6A71" w:rsidRDefault="00965D4E">
            <w:pPr>
              <w:spacing w:before="0" w:after="0" w:line="240" w:lineRule="auto"/>
              <w:rPr>
                <w:ins w:id="55008" w:author="pete jones" w:date="2022-01-04T12:05:00Z"/>
                <w:rFonts w:cs="Calibri"/>
                <w:color w:val="000000"/>
                <w:sz w:val="22"/>
                <w:szCs w:val="22"/>
              </w:rPr>
              <w:pPrChange w:id="55009" w:author="pete jones" w:date="2022-01-04T12:10:00Z">
                <w:pPr>
                  <w:keepNext/>
                </w:pPr>
              </w:pPrChange>
            </w:pPr>
          </w:p>
        </w:tc>
        <w:tc>
          <w:tcPr>
            <w:tcW w:w="692" w:type="dxa"/>
            <w:noWrap/>
            <w:vAlign w:val="center"/>
            <w:tcPrChange w:id="55010" w:author="pete jones" w:date="2022-03-29T17:10:00Z">
              <w:tcPr>
                <w:tcW w:w="692" w:type="dxa"/>
                <w:tcBorders>
                  <w:top w:val="single" w:sz="4" w:space="0" w:color="auto"/>
                  <w:left w:val="nil"/>
                  <w:bottom w:val="nil"/>
                  <w:right w:val="nil"/>
                </w:tcBorders>
                <w:noWrap/>
                <w:vAlign w:val="center"/>
              </w:tcPr>
            </w:tcPrChange>
          </w:tcPr>
          <w:p w14:paraId="332450DE" w14:textId="77777777" w:rsidR="00965D4E" w:rsidRPr="00FF6A71" w:rsidRDefault="00965D4E">
            <w:pPr>
              <w:spacing w:before="0" w:after="0" w:line="240" w:lineRule="auto"/>
              <w:rPr>
                <w:ins w:id="55011" w:author="pete jones" w:date="2022-01-04T12:05:00Z"/>
                <w:rFonts w:cs="Calibri"/>
                <w:color w:val="000000"/>
                <w:sz w:val="22"/>
                <w:szCs w:val="22"/>
              </w:rPr>
              <w:pPrChange w:id="55012" w:author="pete jones" w:date="2022-01-04T12:10:00Z">
                <w:pPr>
                  <w:keepNext/>
                </w:pPr>
              </w:pPrChange>
            </w:pPr>
          </w:p>
        </w:tc>
        <w:tc>
          <w:tcPr>
            <w:tcW w:w="692" w:type="dxa"/>
            <w:noWrap/>
            <w:vAlign w:val="center"/>
            <w:tcPrChange w:id="55013" w:author="pete jones" w:date="2022-03-29T17:10:00Z">
              <w:tcPr>
                <w:tcW w:w="692" w:type="dxa"/>
                <w:tcBorders>
                  <w:top w:val="single" w:sz="4" w:space="0" w:color="auto"/>
                  <w:left w:val="nil"/>
                  <w:bottom w:val="nil"/>
                  <w:right w:val="nil"/>
                </w:tcBorders>
                <w:noWrap/>
                <w:vAlign w:val="center"/>
              </w:tcPr>
            </w:tcPrChange>
          </w:tcPr>
          <w:p w14:paraId="133F2739" w14:textId="77777777" w:rsidR="00965D4E" w:rsidRPr="00FF6A71" w:rsidRDefault="00965D4E">
            <w:pPr>
              <w:spacing w:before="0" w:after="0" w:line="240" w:lineRule="auto"/>
              <w:rPr>
                <w:ins w:id="55014" w:author="pete jones" w:date="2022-01-04T12:05:00Z"/>
                <w:rFonts w:cs="Calibri"/>
                <w:color w:val="000000"/>
                <w:sz w:val="22"/>
                <w:szCs w:val="22"/>
              </w:rPr>
              <w:pPrChange w:id="55015" w:author="pete jones" w:date="2022-01-04T12:10:00Z">
                <w:pPr>
                  <w:keepNext/>
                </w:pPr>
              </w:pPrChange>
            </w:pPr>
          </w:p>
        </w:tc>
        <w:tc>
          <w:tcPr>
            <w:tcW w:w="692" w:type="dxa"/>
            <w:noWrap/>
            <w:vAlign w:val="center"/>
            <w:tcPrChange w:id="55016" w:author="pete jones" w:date="2022-03-29T17:10:00Z">
              <w:tcPr>
                <w:tcW w:w="692" w:type="dxa"/>
                <w:tcBorders>
                  <w:top w:val="single" w:sz="4" w:space="0" w:color="auto"/>
                  <w:left w:val="nil"/>
                  <w:bottom w:val="nil"/>
                  <w:right w:val="nil"/>
                </w:tcBorders>
                <w:noWrap/>
                <w:vAlign w:val="center"/>
              </w:tcPr>
            </w:tcPrChange>
          </w:tcPr>
          <w:p w14:paraId="78D06FA0" w14:textId="77777777" w:rsidR="00965D4E" w:rsidRPr="00FF6A71" w:rsidRDefault="00965D4E">
            <w:pPr>
              <w:spacing w:before="0" w:after="0" w:line="240" w:lineRule="auto"/>
              <w:rPr>
                <w:ins w:id="55017" w:author="pete jones" w:date="2022-01-04T12:05:00Z"/>
                <w:rFonts w:cs="Calibri"/>
                <w:color w:val="000000"/>
                <w:sz w:val="22"/>
                <w:szCs w:val="22"/>
              </w:rPr>
              <w:pPrChange w:id="55018" w:author="pete jones" w:date="2022-01-04T12:10:00Z">
                <w:pPr>
                  <w:keepNext/>
                </w:pPr>
              </w:pPrChange>
            </w:pPr>
          </w:p>
        </w:tc>
      </w:tr>
      <w:tr w:rsidR="00965D4E" w:rsidRPr="00FF6A71" w14:paraId="4CD61E67" w14:textId="77777777" w:rsidTr="00D1046B">
        <w:trPr>
          <w:trHeight w:val="300"/>
          <w:jc w:val="center"/>
          <w:ins w:id="55019" w:author="pete jones" w:date="2022-01-04T12:05:00Z"/>
          <w:trPrChange w:id="55020" w:author="pete jones" w:date="2022-03-29T17:10:00Z">
            <w:trPr>
              <w:trHeight w:val="300"/>
              <w:jc w:val="center"/>
            </w:trPr>
          </w:trPrChange>
        </w:trPr>
        <w:tc>
          <w:tcPr>
            <w:tcW w:w="814" w:type="dxa"/>
            <w:vAlign w:val="center"/>
            <w:tcPrChange w:id="55021" w:author="pete jones" w:date="2022-03-29T17:10:00Z">
              <w:tcPr>
                <w:tcW w:w="814" w:type="dxa"/>
                <w:tcBorders>
                  <w:right w:val="single" w:sz="4" w:space="0" w:color="auto"/>
                </w:tcBorders>
                <w:vAlign w:val="center"/>
              </w:tcPr>
            </w:tcPrChange>
          </w:tcPr>
          <w:p w14:paraId="7FD7685F" w14:textId="77777777" w:rsidR="00965D4E" w:rsidRPr="00FF6A71" w:rsidRDefault="00965D4E">
            <w:pPr>
              <w:spacing w:before="0" w:after="0" w:line="240" w:lineRule="auto"/>
              <w:rPr>
                <w:ins w:id="55022" w:author="pete jones" w:date="2022-01-04T12:05:00Z"/>
                <w:rFonts w:cstheme="minorHAnsi"/>
                <w:b/>
                <w:bCs/>
              </w:rPr>
              <w:pPrChange w:id="55023" w:author="pete jones" w:date="2022-01-04T12:10:00Z">
                <w:pPr>
                  <w:keepNext/>
                </w:pPr>
              </w:pPrChange>
            </w:pPr>
            <w:ins w:id="55024" w:author="pete jones" w:date="2022-01-04T12:05:00Z">
              <w:r w:rsidRPr="00FF6A71">
                <w:rPr>
                  <w:rFonts w:cstheme="minorHAnsi"/>
                  <w:b/>
                  <w:bCs/>
                </w:rPr>
                <w:t>Count</w:t>
              </w:r>
            </w:ins>
          </w:p>
        </w:tc>
        <w:tc>
          <w:tcPr>
            <w:tcW w:w="814" w:type="dxa"/>
            <w:shd w:val="clear" w:color="auto" w:fill="auto"/>
            <w:noWrap/>
            <w:vAlign w:val="bottom"/>
            <w:tcPrChange w:id="55025" w:author="pete jones" w:date="2022-03-29T17:10:00Z">
              <w:tcPr>
                <w:tcW w:w="814" w:type="dxa"/>
                <w:tcBorders>
                  <w:top w:val="nil"/>
                  <w:left w:val="nil"/>
                  <w:bottom w:val="nil"/>
                  <w:right w:val="nil"/>
                </w:tcBorders>
                <w:shd w:val="clear" w:color="auto" w:fill="auto"/>
                <w:noWrap/>
                <w:vAlign w:val="bottom"/>
              </w:tcPr>
            </w:tcPrChange>
          </w:tcPr>
          <w:p w14:paraId="05CBF309" w14:textId="77777777" w:rsidR="00965D4E" w:rsidRPr="00FF6A71" w:rsidRDefault="00965D4E">
            <w:pPr>
              <w:spacing w:before="0" w:after="0" w:line="240" w:lineRule="auto"/>
              <w:rPr>
                <w:ins w:id="55026" w:author="pete jones" w:date="2022-01-04T12:05:00Z"/>
                <w:rFonts w:cs="Calibri"/>
                <w:color w:val="000000"/>
                <w:sz w:val="22"/>
                <w:szCs w:val="22"/>
              </w:rPr>
              <w:pPrChange w:id="55027" w:author="pete jones" w:date="2022-01-04T12:10:00Z">
                <w:pPr>
                  <w:keepNext/>
                </w:pPr>
              </w:pPrChange>
            </w:pPr>
            <w:ins w:id="55028" w:author="pete jones" w:date="2022-01-04T12:05:00Z">
              <w:r w:rsidRPr="00FF6A71">
                <w:rPr>
                  <w:rFonts w:cs="Calibri"/>
                  <w:color w:val="000000"/>
                  <w:sz w:val="22"/>
                  <w:szCs w:val="22"/>
                </w:rPr>
                <w:t>3</w:t>
              </w:r>
            </w:ins>
          </w:p>
        </w:tc>
        <w:tc>
          <w:tcPr>
            <w:tcW w:w="814" w:type="dxa"/>
            <w:shd w:val="clear" w:color="auto" w:fill="auto"/>
            <w:noWrap/>
            <w:vAlign w:val="bottom"/>
            <w:tcPrChange w:id="55029" w:author="pete jones" w:date="2022-03-29T17:10:00Z">
              <w:tcPr>
                <w:tcW w:w="814" w:type="dxa"/>
                <w:tcBorders>
                  <w:top w:val="nil"/>
                  <w:left w:val="nil"/>
                  <w:bottom w:val="nil"/>
                  <w:right w:val="nil"/>
                </w:tcBorders>
                <w:shd w:val="clear" w:color="auto" w:fill="auto"/>
                <w:noWrap/>
                <w:vAlign w:val="bottom"/>
              </w:tcPr>
            </w:tcPrChange>
          </w:tcPr>
          <w:p w14:paraId="7C3750BF" w14:textId="77777777" w:rsidR="00965D4E" w:rsidRPr="00FF6A71" w:rsidRDefault="00965D4E">
            <w:pPr>
              <w:spacing w:before="0" w:after="0" w:line="240" w:lineRule="auto"/>
              <w:rPr>
                <w:ins w:id="55030" w:author="pete jones" w:date="2022-01-04T12:05:00Z"/>
                <w:rFonts w:cs="Calibri"/>
                <w:color w:val="000000"/>
                <w:sz w:val="22"/>
                <w:szCs w:val="22"/>
              </w:rPr>
              <w:pPrChange w:id="55031" w:author="pete jones" w:date="2022-01-04T12:10:00Z">
                <w:pPr>
                  <w:keepNext/>
                </w:pPr>
              </w:pPrChange>
            </w:pPr>
            <w:ins w:id="55032" w:author="pete jones" w:date="2022-01-04T12:05:00Z">
              <w:r w:rsidRPr="00FF6A71">
                <w:rPr>
                  <w:rFonts w:cs="Calibri"/>
                  <w:color w:val="000000"/>
                  <w:sz w:val="22"/>
                  <w:szCs w:val="22"/>
                </w:rPr>
                <w:t>2</w:t>
              </w:r>
            </w:ins>
          </w:p>
        </w:tc>
        <w:tc>
          <w:tcPr>
            <w:tcW w:w="814" w:type="dxa"/>
            <w:shd w:val="clear" w:color="auto" w:fill="auto"/>
            <w:noWrap/>
            <w:vAlign w:val="bottom"/>
            <w:tcPrChange w:id="55033" w:author="pete jones" w:date="2022-03-29T17:10:00Z">
              <w:tcPr>
                <w:tcW w:w="814" w:type="dxa"/>
                <w:tcBorders>
                  <w:top w:val="nil"/>
                  <w:left w:val="nil"/>
                  <w:bottom w:val="nil"/>
                  <w:right w:val="nil"/>
                </w:tcBorders>
                <w:shd w:val="clear" w:color="auto" w:fill="auto"/>
                <w:noWrap/>
                <w:vAlign w:val="bottom"/>
              </w:tcPr>
            </w:tcPrChange>
          </w:tcPr>
          <w:p w14:paraId="71219D3B" w14:textId="77777777" w:rsidR="00965D4E" w:rsidRPr="00FF6A71" w:rsidRDefault="00965D4E">
            <w:pPr>
              <w:spacing w:before="0" w:after="0" w:line="240" w:lineRule="auto"/>
              <w:rPr>
                <w:ins w:id="55034" w:author="pete jones" w:date="2022-01-04T12:05:00Z"/>
                <w:rFonts w:cs="Calibri"/>
                <w:color w:val="000000"/>
                <w:sz w:val="22"/>
                <w:szCs w:val="22"/>
              </w:rPr>
              <w:pPrChange w:id="55035" w:author="pete jones" w:date="2022-01-04T12:10:00Z">
                <w:pPr>
                  <w:keepNext/>
                </w:pPr>
              </w:pPrChange>
            </w:pPr>
            <w:ins w:id="55036" w:author="pete jones" w:date="2022-01-04T12:05:00Z">
              <w:r w:rsidRPr="00FF6A71">
                <w:rPr>
                  <w:rFonts w:cs="Calibri"/>
                  <w:color w:val="000000"/>
                  <w:sz w:val="22"/>
                  <w:szCs w:val="22"/>
                </w:rPr>
                <w:t>1</w:t>
              </w:r>
            </w:ins>
          </w:p>
        </w:tc>
        <w:tc>
          <w:tcPr>
            <w:tcW w:w="692" w:type="dxa"/>
            <w:noWrap/>
            <w:vAlign w:val="center"/>
            <w:tcPrChange w:id="55037" w:author="pete jones" w:date="2022-03-29T17:10:00Z">
              <w:tcPr>
                <w:tcW w:w="692" w:type="dxa"/>
                <w:tcBorders>
                  <w:top w:val="nil"/>
                  <w:left w:val="nil"/>
                  <w:bottom w:val="nil"/>
                  <w:right w:val="nil"/>
                </w:tcBorders>
                <w:noWrap/>
                <w:vAlign w:val="center"/>
              </w:tcPr>
            </w:tcPrChange>
          </w:tcPr>
          <w:p w14:paraId="3199C55D" w14:textId="77777777" w:rsidR="00965D4E" w:rsidRPr="00FF6A71" w:rsidRDefault="00965D4E">
            <w:pPr>
              <w:spacing w:before="0" w:after="0" w:line="240" w:lineRule="auto"/>
              <w:rPr>
                <w:ins w:id="55038" w:author="pete jones" w:date="2022-01-04T12:05:00Z"/>
                <w:rFonts w:cs="Calibri"/>
                <w:color w:val="000000"/>
                <w:sz w:val="22"/>
                <w:szCs w:val="22"/>
              </w:rPr>
              <w:pPrChange w:id="55039" w:author="pete jones" w:date="2022-01-04T12:10:00Z">
                <w:pPr>
                  <w:keepNext/>
                </w:pPr>
              </w:pPrChange>
            </w:pPr>
          </w:p>
        </w:tc>
        <w:tc>
          <w:tcPr>
            <w:tcW w:w="692" w:type="dxa"/>
            <w:noWrap/>
            <w:vAlign w:val="center"/>
            <w:tcPrChange w:id="55040" w:author="pete jones" w:date="2022-03-29T17:10:00Z">
              <w:tcPr>
                <w:tcW w:w="692" w:type="dxa"/>
                <w:tcBorders>
                  <w:top w:val="nil"/>
                  <w:left w:val="nil"/>
                  <w:bottom w:val="nil"/>
                  <w:right w:val="nil"/>
                </w:tcBorders>
                <w:noWrap/>
                <w:vAlign w:val="center"/>
              </w:tcPr>
            </w:tcPrChange>
          </w:tcPr>
          <w:p w14:paraId="73354E09" w14:textId="77777777" w:rsidR="00965D4E" w:rsidRPr="00FF6A71" w:rsidRDefault="00965D4E">
            <w:pPr>
              <w:spacing w:before="0" w:after="0" w:line="240" w:lineRule="auto"/>
              <w:rPr>
                <w:ins w:id="55041" w:author="pete jones" w:date="2022-01-04T12:05:00Z"/>
                <w:rFonts w:cs="Calibri"/>
                <w:color w:val="000000"/>
                <w:sz w:val="22"/>
                <w:szCs w:val="22"/>
              </w:rPr>
              <w:pPrChange w:id="55042" w:author="pete jones" w:date="2022-01-04T12:10:00Z">
                <w:pPr>
                  <w:keepNext/>
                </w:pPr>
              </w:pPrChange>
            </w:pPr>
          </w:p>
        </w:tc>
        <w:tc>
          <w:tcPr>
            <w:tcW w:w="692" w:type="dxa"/>
            <w:noWrap/>
            <w:vAlign w:val="center"/>
            <w:tcPrChange w:id="55043" w:author="pete jones" w:date="2022-03-29T17:10:00Z">
              <w:tcPr>
                <w:tcW w:w="692" w:type="dxa"/>
                <w:tcBorders>
                  <w:top w:val="nil"/>
                  <w:left w:val="nil"/>
                  <w:bottom w:val="nil"/>
                  <w:right w:val="nil"/>
                </w:tcBorders>
                <w:noWrap/>
                <w:vAlign w:val="center"/>
              </w:tcPr>
            </w:tcPrChange>
          </w:tcPr>
          <w:p w14:paraId="5EFF9386" w14:textId="77777777" w:rsidR="00965D4E" w:rsidRPr="00FF6A71" w:rsidRDefault="00965D4E">
            <w:pPr>
              <w:spacing w:before="0" w:after="0" w:line="240" w:lineRule="auto"/>
              <w:rPr>
                <w:ins w:id="55044" w:author="pete jones" w:date="2022-01-04T12:05:00Z"/>
                <w:rFonts w:cs="Calibri"/>
                <w:color w:val="000000"/>
                <w:sz w:val="22"/>
                <w:szCs w:val="22"/>
              </w:rPr>
              <w:pPrChange w:id="55045" w:author="pete jones" w:date="2022-01-04T12:10:00Z">
                <w:pPr>
                  <w:keepNext/>
                </w:pPr>
              </w:pPrChange>
            </w:pPr>
          </w:p>
        </w:tc>
        <w:tc>
          <w:tcPr>
            <w:tcW w:w="692" w:type="dxa"/>
            <w:noWrap/>
            <w:vAlign w:val="center"/>
            <w:tcPrChange w:id="55046" w:author="pete jones" w:date="2022-03-29T17:10:00Z">
              <w:tcPr>
                <w:tcW w:w="692" w:type="dxa"/>
                <w:tcBorders>
                  <w:top w:val="nil"/>
                  <w:left w:val="nil"/>
                  <w:bottom w:val="nil"/>
                  <w:right w:val="nil"/>
                </w:tcBorders>
                <w:noWrap/>
                <w:vAlign w:val="center"/>
              </w:tcPr>
            </w:tcPrChange>
          </w:tcPr>
          <w:p w14:paraId="0DCB5705" w14:textId="77777777" w:rsidR="00965D4E" w:rsidRPr="00FF6A71" w:rsidRDefault="00965D4E">
            <w:pPr>
              <w:spacing w:before="0" w:after="0" w:line="240" w:lineRule="auto"/>
              <w:rPr>
                <w:ins w:id="55047" w:author="pete jones" w:date="2022-01-04T12:05:00Z"/>
                <w:rFonts w:cs="Calibri"/>
                <w:color w:val="000000"/>
                <w:sz w:val="22"/>
                <w:szCs w:val="22"/>
              </w:rPr>
              <w:pPrChange w:id="55048" w:author="pete jones" w:date="2022-01-04T12:10:00Z">
                <w:pPr>
                  <w:keepNext/>
                </w:pPr>
              </w:pPrChange>
            </w:pPr>
          </w:p>
        </w:tc>
      </w:tr>
    </w:tbl>
    <w:p w14:paraId="4D59291D" w14:textId="77777777" w:rsidR="00965D4E" w:rsidRPr="00FF6A71" w:rsidRDefault="00965D4E">
      <w:pPr>
        <w:jc w:val="left"/>
        <w:rPr>
          <w:ins w:id="55049" w:author="pete jones" w:date="2022-01-04T12:05:00Z"/>
        </w:rPr>
        <w:pPrChange w:id="55050" w:author="pete jones" w:date="2022-01-04T12:06:00Z">
          <w:pPr>
            <w:keepNext/>
            <w:jc w:val="left"/>
          </w:pPr>
        </w:pPrChange>
      </w:pPr>
      <w:ins w:id="55051" w:author="pete jones" w:date="2022-01-04T12:05:00Z">
        <w:r w:rsidRPr="00FF6A71">
          <w:t>Q23 STEM lessons are an excellent way of reducing classroom anxiety or stress.</w:t>
        </w:r>
      </w:ins>
    </w:p>
    <w:tbl>
      <w:tblPr>
        <w:tblStyle w:val="TableGrid"/>
        <w:tblW w:w="0" w:type="auto"/>
        <w:jc w:val="center"/>
        <w:tblLook w:val="04A0" w:firstRow="1" w:lastRow="0" w:firstColumn="1" w:lastColumn="0" w:noHBand="0" w:noVBand="1"/>
        <w:tblPrChange w:id="55052" w:author="pete jones" w:date="2022-03-29T17:10:00Z">
          <w:tblPr>
            <w:tblStyle w:val="TableGrid"/>
            <w:tblW w:w="0" w:type="auto"/>
            <w:jc w:val="center"/>
            <w:tblLook w:val="04A0" w:firstRow="1" w:lastRow="0" w:firstColumn="1" w:lastColumn="0" w:noHBand="0" w:noVBand="1"/>
          </w:tblPr>
        </w:tblPrChange>
      </w:tblPr>
      <w:tblGrid>
        <w:gridCol w:w="814"/>
        <w:gridCol w:w="814"/>
        <w:gridCol w:w="814"/>
        <w:gridCol w:w="814"/>
        <w:gridCol w:w="692"/>
        <w:gridCol w:w="692"/>
        <w:gridCol w:w="692"/>
        <w:gridCol w:w="692"/>
        <w:tblGridChange w:id="55053">
          <w:tblGrid>
            <w:gridCol w:w="814"/>
            <w:gridCol w:w="814"/>
            <w:gridCol w:w="814"/>
            <w:gridCol w:w="814"/>
            <w:gridCol w:w="692"/>
            <w:gridCol w:w="692"/>
            <w:gridCol w:w="692"/>
            <w:gridCol w:w="692"/>
          </w:tblGrid>
        </w:tblGridChange>
      </w:tblGrid>
      <w:tr w:rsidR="00965D4E" w:rsidRPr="00FF6A71" w14:paraId="0546C711" w14:textId="77777777" w:rsidTr="00D1046B">
        <w:trPr>
          <w:trHeight w:val="300"/>
          <w:jc w:val="center"/>
          <w:ins w:id="55054" w:author="pete jones" w:date="2022-01-04T12:05:00Z"/>
          <w:trPrChange w:id="55055" w:author="pete jones" w:date="2022-03-29T17:10:00Z">
            <w:trPr>
              <w:trHeight w:val="300"/>
              <w:jc w:val="center"/>
            </w:trPr>
          </w:trPrChange>
        </w:trPr>
        <w:tc>
          <w:tcPr>
            <w:tcW w:w="814" w:type="dxa"/>
            <w:shd w:val="clear" w:color="auto" w:fill="E7E6E6" w:themeFill="background2"/>
            <w:vAlign w:val="center"/>
            <w:tcPrChange w:id="55056" w:author="pete jones" w:date="2022-03-29T17:10:00Z">
              <w:tcPr>
                <w:tcW w:w="814" w:type="dxa"/>
                <w:tcBorders>
                  <w:bottom w:val="single" w:sz="4" w:space="0" w:color="auto"/>
                </w:tcBorders>
                <w:shd w:val="clear" w:color="auto" w:fill="E7E6E6" w:themeFill="background2"/>
                <w:vAlign w:val="center"/>
              </w:tcPr>
            </w:tcPrChange>
          </w:tcPr>
          <w:p w14:paraId="708B1340" w14:textId="77777777" w:rsidR="00965D4E" w:rsidRPr="00FF6A71" w:rsidRDefault="00965D4E">
            <w:pPr>
              <w:spacing w:before="0" w:after="0" w:line="240" w:lineRule="auto"/>
              <w:rPr>
                <w:ins w:id="55057" w:author="pete jones" w:date="2022-01-04T12:05:00Z"/>
                <w:rFonts w:cstheme="minorHAnsi"/>
                <w:b/>
                <w:bCs/>
              </w:rPr>
              <w:pPrChange w:id="55058" w:author="pete jones" w:date="2022-01-04T12:10:00Z">
                <w:pPr>
                  <w:keepNext/>
                </w:pPr>
              </w:pPrChange>
            </w:pPr>
            <w:ins w:id="55059" w:author="pete jones" w:date="2022-01-04T12:05:00Z">
              <w:r w:rsidRPr="00FF6A71">
                <w:rPr>
                  <w:rFonts w:cstheme="minorHAnsi"/>
                  <w:b/>
                  <w:bCs/>
                </w:rPr>
                <w:t>scale</w:t>
              </w:r>
            </w:ins>
          </w:p>
        </w:tc>
        <w:tc>
          <w:tcPr>
            <w:tcW w:w="814" w:type="dxa"/>
            <w:shd w:val="clear" w:color="auto" w:fill="E7E6E6" w:themeFill="background2"/>
            <w:noWrap/>
            <w:vAlign w:val="center"/>
            <w:tcPrChange w:id="55060" w:author="pete jones" w:date="2022-03-29T17:10:00Z">
              <w:tcPr>
                <w:tcW w:w="814" w:type="dxa"/>
                <w:tcBorders>
                  <w:bottom w:val="single" w:sz="4" w:space="0" w:color="auto"/>
                </w:tcBorders>
                <w:shd w:val="clear" w:color="auto" w:fill="E7E6E6" w:themeFill="background2"/>
                <w:noWrap/>
                <w:vAlign w:val="center"/>
              </w:tcPr>
            </w:tcPrChange>
          </w:tcPr>
          <w:p w14:paraId="226E76A9" w14:textId="77777777" w:rsidR="00965D4E" w:rsidRPr="00FF6A71" w:rsidRDefault="00965D4E">
            <w:pPr>
              <w:spacing w:before="0" w:after="0" w:line="240" w:lineRule="auto"/>
              <w:rPr>
                <w:ins w:id="55061" w:author="pete jones" w:date="2022-01-04T12:05:00Z"/>
                <w:rFonts w:cstheme="minorHAnsi"/>
                <w:b/>
                <w:bCs/>
              </w:rPr>
              <w:pPrChange w:id="55062" w:author="pete jones" w:date="2022-01-04T12:10:00Z">
                <w:pPr>
                  <w:keepNext/>
                </w:pPr>
              </w:pPrChange>
            </w:pPr>
            <w:ins w:id="55063" w:author="pete jones" w:date="2022-01-04T12:05:00Z">
              <w:r w:rsidRPr="00FF6A71">
                <w:rPr>
                  <w:rFonts w:cstheme="minorHAnsi"/>
                  <w:b/>
                  <w:bCs/>
                </w:rPr>
                <w:t>1</w:t>
              </w:r>
            </w:ins>
          </w:p>
        </w:tc>
        <w:tc>
          <w:tcPr>
            <w:tcW w:w="814" w:type="dxa"/>
            <w:shd w:val="clear" w:color="auto" w:fill="E7E6E6" w:themeFill="background2"/>
            <w:noWrap/>
            <w:vAlign w:val="center"/>
            <w:tcPrChange w:id="55064" w:author="pete jones" w:date="2022-03-29T17:10:00Z">
              <w:tcPr>
                <w:tcW w:w="814" w:type="dxa"/>
                <w:tcBorders>
                  <w:bottom w:val="single" w:sz="4" w:space="0" w:color="auto"/>
                </w:tcBorders>
                <w:shd w:val="clear" w:color="auto" w:fill="E7E6E6" w:themeFill="background2"/>
                <w:noWrap/>
                <w:vAlign w:val="center"/>
              </w:tcPr>
            </w:tcPrChange>
          </w:tcPr>
          <w:p w14:paraId="02CB0757" w14:textId="77777777" w:rsidR="00965D4E" w:rsidRPr="00FF6A71" w:rsidRDefault="00965D4E">
            <w:pPr>
              <w:spacing w:before="0" w:after="0" w:line="240" w:lineRule="auto"/>
              <w:rPr>
                <w:ins w:id="55065" w:author="pete jones" w:date="2022-01-04T12:05:00Z"/>
                <w:rFonts w:cstheme="minorHAnsi"/>
                <w:b/>
                <w:bCs/>
              </w:rPr>
              <w:pPrChange w:id="55066" w:author="pete jones" w:date="2022-01-04T12:10:00Z">
                <w:pPr>
                  <w:keepNext/>
                </w:pPr>
              </w:pPrChange>
            </w:pPr>
            <w:ins w:id="55067" w:author="pete jones" w:date="2022-01-04T12:05:00Z">
              <w:r w:rsidRPr="00FF6A71">
                <w:rPr>
                  <w:rFonts w:cstheme="minorHAnsi"/>
                  <w:b/>
                  <w:bCs/>
                </w:rPr>
                <w:t>2</w:t>
              </w:r>
            </w:ins>
          </w:p>
        </w:tc>
        <w:tc>
          <w:tcPr>
            <w:tcW w:w="814" w:type="dxa"/>
            <w:shd w:val="clear" w:color="auto" w:fill="E7E6E6" w:themeFill="background2"/>
            <w:noWrap/>
            <w:vAlign w:val="center"/>
            <w:tcPrChange w:id="55068" w:author="pete jones" w:date="2022-03-29T17:10:00Z">
              <w:tcPr>
                <w:tcW w:w="814" w:type="dxa"/>
                <w:tcBorders>
                  <w:bottom w:val="single" w:sz="4" w:space="0" w:color="auto"/>
                </w:tcBorders>
                <w:shd w:val="clear" w:color="auto" w:fill="E7E6E6" w:themeFill="background2"/>
                <w:noWrap/>
                <w:vAlign w:val="center"/>
              </w:tcPr>
            </w:tcPrChange>
          </w:tcPr>
          <w:p w14:paraId="41E55532" w14:textId="77777777" w:rsidR="00965D4E" w:rsidRPr="00FF6A71" w:rsidRDefault="00965D4E">
            <w:pPr>
              <w:spacing w:before="0" w:after="0" w:line="240" w:lineRule="auto"/>
              <w:rPr>
                <w:ins w:id="55069" w:author="pete jones" w:date="2022-01-04T12:05:00Z"/>
                <w:rFonts w:cstheme="minorHAnsi"/>
                <w:b/>
                <w:bCs/>
              </w:rPr>
              <w:pPrChange w:id="55070" w:author="pete jones" w:date="2022-01-04T12:10:00Z">
                <w:pPr>
                  <w:keepNext/>
                </w:pPr>
              </w:pPrChange>
            </w:pPr>
            <w:ins w:id="55071" w:author="pete jones" w:date="2022-01-04T12:05:00Z">
              <w:r w:rsidRPr="00FF6A71">
                <w:rPr>
                  <w:rFonts w:cstheme="minorHAnsi"/>
                  <w:b/>
                  <w:bCs/>
                </w:rPr>
                <w:t>3</w:t>
              </w:r>
            </w:ins>
          </w:p>
        </w:tc>
        <w:tc>
          <w:tcPr>
            <w:tcW w:w="692" w:type="dxa"/>
            <w:shd w:val="clear" w:color="auto" w:fill="E7E6E6" w:themeFill="background2"/>
            <w:noWrap/>
            <w:vAlign w:val="center"/>
            <w:tcPrChange w:id="55072" w:author="pete jones" w:date="2022-03-29T17:10:00Z">
              <w:tcPr>
                <w:tcW w:w="692" w:type="dxa"/>
                <w:tcBorders>
                  <w:bottom w:val="single" w:sz="4" w:space="0" w:color="auto"/>
                </w:tcBorders>
                <w:shd w:val="clear" w:color="auto" w:fill="E7E6E6" w:themeFill="background2"/>
                <w:noWrap/>
                <w:vAlign w:val="center"/>
              </w:tcPr>
            </w:tcPrChange>
          </w:tcPr>
          <w:p w14:paraId="160228AD" w14:textId="77777777" w:rsidR="00965D4E" w:rsidRPr="00FF6A71" w:rsidRDefault="00965D4E">
            <w:pPr>
              <w:spacing w:before="0" w:after="0" w:line="240" w:lineRule="auto"/>
              <w:rPr>
                <w:ins w:id="55073" w:author="pete jones" w:date="2022-01-04T12:05:00Z"/>
                <w:rFonts w:cstheme="minorHAnsi"/>
                <w:b/>
                <w:bCs/>
              </w:rPr>
              <w:pPrChange w:id="55074" w:author="pete jones" w:date="2022-01-04T12:10:00Z">
                <w:pPr>
                  <w:keepNext/>
                </w:pPr>
              </w:pPrChange>
            </w:pPr>
            <w:ins w:id="55075" w:author="pete jones" w:date="2022-01-04T12:05:00Z">
              <w:r w:rsidRPr="00FF6A71">
                <w:rPr>
                  <w:rFonts w:cstheme="minorHAnsi"/>
                  <w:b/>
                  <w:bCs/>
                </w:rPr>
                <w:t>4</w:t>
              </w:r>
            </w:ins>
          </w:p>
        </w:tc>
        <w:tc>
          <w:tcPr>
            <w:tcW w:w="692" w:type="dxa"/>
            <w:shd w:val="clear" w:color="auto" w:fill="E7E6E6" w:themeFill="background2"/>
            <w:noWrap/>
            <w:vAlign w:val="center"/>
            <w:tcPrChange w:id="55076" w:author="pete jones" w:date="2022-03-29T17:10:00Z">
              <w:tcPr>
                <w:tcW w:w="692" w:type="dxa"/>
                <w:tcBorders>
                  <w:bottom w:val="single" w:sz="4" w:space="0" w:color="auto"/>
                </w:tcBorders>
                <w:shd w:val="clear" w:color="auto" w:fill="E7E6E6" w:themeFill="background2"/>
                <w:noWrap/>
                <w:vAlign w:val="center"/>
              </w:tcPr>
            </w:tcPrChange>
          </w:tcPr>
          <w:p w14:paraId="6BDF203B" w14:textId="77777777" w:rsidR="00965D4E" w:rsidRPr="00FF6A71" w:rsidRDefault="00965D4E">
            <w:pPr>
              <w:spacing w:before="0" w:after="0" w:line="240" w:lineRule="auto"/>
              <w:rPr>
                <w:ins w:id="55077" w:author="pete jones" w:date="2022-01-04T12:05:00Z"/>
                <w:rFonts w:cstheme="minorHAnsi"/>
                <w:b/>
                <w:bCs/>
              </w:rPr>
              <w:pPrChange w:id="55078" w:author="pete jones" w:date="2022-01-04T12:10:00Z">
                <w:pPr>
                  <w:keepNext/>
                </w:pPr>
              </w:pPrChange>
            </w:pPr>
            <w:ins w:id="55079" w:author="pete jones" w:date="2022-01-04T12:05:00Z">
              <w:r w:rsidRPr="00FF6A71">
                <w:rPr>
                  <w:rFonts w:cstheme="minorHAnsi"/>
                  <w:b/>
                  <w:bCs/>
                </w:rPr>
                <w:t>5</w:t>
              </w:r>
            </w:ins>
          </w:p>
        </w:tc>
        <w:tc>
          <w:tcPr>
            <w:tcW w:w="692" w:type="dxa"/>
            <w:shd w:val="clear" w:color="auto" w:fill="E7E6E6" w:themeFill="background2"/>
            <w:noWrap/>
            <w:vAlign w:val="center"/>
            <w:tcPrChange w:id="55080" w:author="pete jones" w:date="2022-03-29T17:10:00Z">
              <w:tcPr>
                <w:tcW w:w="692" w:type="dxa"/>
                <w:tcBorders>
                  <w:bottom w:val="single" w:sz="4" w:space="0" w:color="auto"/>
                </w:tcBorders>
                <w:shd w:val="clear" w:color="auto" w:fill="E7E6E6" w:themeFill="background2"/>
                <w:noWrap/>
                <w:vAlign w:val="center"/>
              </w:tcPr>
            </w:tcPrChange>
          </w:tcPr>
          <w:p w14:paraId="69E457CA" w14:textId="77777777" w:rsidR="00965D4E" w:rsidRPr="00FF6A71" w:rsidRDefault="00965D4E">
            <w:pPr>
              <w:spacing w:before="0" w:after="0" w:line="240" w:lineRule="auto"/>
              <w:rPr>
                <w:ins w:id="55081" w:author="pete jones" w:date="2022-01-04T12:05:00Z"/>
                <w:rFonts w:cstheme="minorHAnsi"/>
                <w:b/>
                <w:bCs/>
              </w:rPr>
              <w:pPrChange w:id="55082" w:author="pete jones" w:date="2022-01-04T12:10:00Z">
                <w:pPr>
                  <w:keepNext/>
                </w:pPr>
              </w:pPrChange>
            </w:pPr>
            <w:ins w:id="55083" w:author="pete jones" w:date="2022-01-04T12:05:00Z">
              <w:r w:rsidRPr="00FF6A71">
                <w:rPr>
                  <w:rFonts w:cstheme="minorHAnsi"/>
                  <w:b/>
                  <w:bCs/>
                </w:rPr>
                <w:t>6</w:t>
              </w:r>
            </w:ins>
          </w:p>
        </w:tc>
        <w:tc>
          <w:tcPr>
            <w:tcW w:w="692" w:type="dxa"/>
            <w:shd w:val="clear" w:color="auto" w:fill="E7E6E6" w:themeFill="background2"/>
            <w:noWrap/>
            <w:vAlign w:val="center"/>
            <w:tcPrChange w:id="55084" w:author="pete jones" w:date="2022-03-29T17:10:00Z">
              <w:tcPr>
                <w:tcW w:w="692" w:type="dxa"/>
                <w:tcBorders>
                  <w:bottom w:val="single" w:sz="4" w:space="0" w:color="auto"/>
                </w:tcBorders>
                <w:shd w:val="clear" w:color="auto" w:fill="E7E6E6" w:themeFill="background2"/>
                <w:noWrap/>
                <w:vAlign w:val="center"/>
              </w:tcPr>
            </w:tcPrChange>
          </w:tcPr>
          <w:p w14:paraId="7808D0FF" w14:textId="77777777" w:rsidR="00965D4E" w:rsidRPr="00FF6A71" w:rsidRDefault="00965D4E">
            <w:pPr>
              <w:spacing w:before="0" w:after="0" w:line="240" w:lineRule="auto"/>
              <w:rPr>
                <w:ins w:id="55085" w:author="pete jones" w:date="2022-01-04T12:05:00Z"/>
                <w:rFonts w:cstheme="minorHAnsi"/>
                <w:b/>
                <w:bCs/>
              </w:rPr>
              <w:pPrChange w:id="55086" w:author="pete jones" w:date="2022-01-04T12:10:00Z">
                <w:pPr>
                  <w:keepNext/>
                </w:pPr>
              </w:pPrChange>
            </w:pPr>
            <w:ins w:id="55087" w:author="pete jones" w:date="2022-01-04T12:05:00Z">
              <w:r w:rsidRPr="00FF6A71">
                <w:rPr>
                  <w:rFonts w:cstheme="minorHAnsi"/>
                  <w:b/>
                  <w:bCs/>
                </w:rPr>
                <w:t>7</w:t>
              </w:r>
            </w:ins>
          </w:p>
        </w:tc>
      </w:tr>
      <w:tr w:rsidR="00965D4E" w:rsidRPr="00FF6A71" w14:paraId="72D394E1" w14:textId="77777777" w:rsidTr="00D1046B">
        <w:trPr>
          <w:trHeight w:val="300"/>
          <w:jc w:val="center"/>
          <w:ins w:id="55088" w:author="pete jones" w:date="2022-01-04T12:05:00Z"/>
          <w:trPrChange w:id="55089" w:author="pete jones" w:date="2022-03-29T17:10:00Z">
            <w:trPr>
              <w:trHeight w:val="300"/>
              <w:jc w:val="center"/>
            </w:trPr>
          </w:trPrChange>
        </w:trPr>
        <w:tc>
          <w:tcPr>
            <w:tcW w:w="814" w:type="dxa"/>
            <w:vAlign w:val="center"/>
            <w:tcPrChange w:id="55090" w:author="pete jones" w:date="2022-03-29T17:10:00Z">
              <w:tcPr>
                <w:tcW w:w="814" w:type="dxa"/>
                <w:tcBorders>
                  <w:right w:val="single" w:sz="4" w:space="0" w:color="auto"/>
                </w:tcBorders>
                <w:vAlign w:val="center"/>
              </w:tcPr>
            </w:tcPrChange>
          </w:tcPr>
          <w:p w14:paraId="074F978B" w14:textId="77777777" w:rsidR="00965D4E" w:rsidRPr="00FF6A71" w:rsidRDefault="00965D4E">
            <w:pPr>
              <w:spacing w:before="0" w:after="0" w:line="240" w:lineRule="auto"/>
              <w:rPr>
                <w:ins w:id="55091" w:author="pete jones" w:date="2022-01-04T12:05:00Z"/>
                <w:rFonts w:cstheme="minorHAnsi"/>
                <w:b/>
                <w:bCs/>
              </w:rPr>
              <w:pPrChange w:id="55092" w:author="pete jones" w:date="2022-01-04T12:10:00Z">
                <w:pPr>
                  <w:keepNext/>
                </w:pPr>
              </w:pPrChange>
            </w:pPr>
            <w:ins w:id="55093" w:author="pete jones" w:date="2022-01-04T12:05:00Z">
              <w:r w:rsidRPr="00FF6A71">
                <w:rPr>
                  <w:rFonts w:cstheme="minorHAnsi"/>
                  <w:b/>
                  <w:bCs/>
                </w:rPr>
                <w:t>%</w:t>
              </w:r>
            </w:ins>
          </w:p>
        </w:tc>
        <w:tc>
          <w:tcPr>
            <w:tcW w:w="814" w:type="dxa"/>
            <w:shd w:val="clear" w:color="auto" w:fill="auto"/>
            <w:noWrap/>
            <w:vAlign w:val="bottom"/>
            <w:tcPrChange w:id="55094" w:author="pete jones" w:date="2022-03-29T17:10:00Z">
              <w:tcPr>
                <w:tcW w:w="814" w:type="dxa"/>
                <w:tcBorders>
                  <w:top w:val="nil"/>
                  <w:left w:val="nil"/>
                  <w:bottom w:val="nil"/>
                  <w:right w:val="nil"/>
                </w:tcBorders>
                <w:shd w:val="clear" w:color="auto" w:fill="auto"/>
                <w:noWrap/>
                <w:vAlign w:val="bottom"/>
              </w:tcPr>
            </w:tcPrChange>
          </w:tcPr>
          <w:p w14:paraId="13756419" w14:textId="77777777" w:rsidR="00965D4E" w:rsidRPr="00FF6A71" w:rsidRDefault="00965D4E">
            <w:pPr>
              <w:spacing w:before="0" w:after="0" w:line="240" w:lineRule="auto"/>
              <w:rPr>
                <w:ins w:id="55095" w:author="pete jones" w:date="2022-01-04T12:05:00Z"/>
                <w:rFonts w:cs="Calibri"/>
                <w:color w:val="000000"/>
                <w:sz w:val="22"/>
                <w:szCs w:val="22"/>
              </w:rPr>
              <w:pPrChange w:id="55096" w:author="pete jones" w:date="2022-01-04T12:10:00Z">
                <w:pPr>
                  <w:keepNext/>
                </w:pPr>
              </w:pPrChange>
            </w:pPr>
          </w:p>
        </w:tc>
        <w:tc>
          <w:tcPr>
            <w:tcW w:w="814" w:type="dxa"/>
            <w:shd w:val="clear" w:color="auto" w:fill="auto"/>
            <w:noWrap/>
            <w:vAlign w:val="bottom"/>
            <w:tcPrChange w:id="55097" w:author="pete jones" w:date="2022-03-29T17:10:00Z">
              <w:tcPr>
                <w:tcW w:w="814" w:type="dxa"/>
                <w:tcBorders>
                  <w:top w:val="nil"/>
                  <w:left w:val="nil"/>
                  <w:bottom w:val="nil"/>
                  <w:right w:val="nil"/>
                </w:tcBorders>
                <w:shd w:val="clear" w:color="auto" w:fill="auto"/>
                <w:noWrap/>
                <w:vAlign w:val="bottom"/>
              </w:tcPr>
            </w:tcPrChange>
          </w:tcPr>
          <w:p w14:paraId="198DDA31" w14:textId="77777777" w:rsidR="00965D4E" w:rsidRPr="00FF6A71" w:rsidRDefault="00965D4E">
            <w:pPr>
              <w:spacing w:before="0" w:after="0" w:line="240" w:lineRule="auto"/>
              <w:rPr>
                <w:ins w:id="55098" w:author="pete jones" w:date="2022-01-04T12:05:00Z"/>
                <w:rFonts w:cs="Calibri"/>
                <w:color w:val="000000"/>
                <w:sz w:val="22"/>
                <w:szCs w:val="22"/>
              </w:rPr>
              <w:pPrChange w:id="55099" w:author="pete jones" w:date="2022-01-04T12:10:00Z">
                <w:pPr>
                  <w:keepNext/>
                </w:pPr>
              </w:pPrChange>
            </w:pPr>
            <w:ins w:id="55100" w:author="pete jones" w:date="2022-01-04T12:05:00Z">
              <w:r w:rsidRPr="00FF6A71">
                <w:rPr>
                  <w:rFonts w:cs="Calibri"/>
                  <w:color w:val="000000"/>
                  <w:sz w:val="22"/>
                  <w:szCs w:val="22"/>
                </w:rPr>
                <w:t>17%</w:t>
              </w:r>
            </w:ins>
          </w:p>
        </w:tc>
        <w:tc>
          <w:tcPr>
            <w:tcW w:w="814" w:type="dxa"/>
            <w:shd w:val="clear" w:color="auto" w:fill="auto"/>
            <w:noWrap/>
            <w:vAlign w:val="bottom"/>
            <w:tcPrChange w:id="55101" w:author="pete jones" w:date="2022-03-29T17:10:00Z">
              <w:tcPr>
                <w:tcW w:w="814" w:type="dxa"/>
                <w:tcBorders>
                  <w:top w:val="nil"/>
                  <w:left w:val="nil"/>
                  <w:bottom w:val="nil"/>
                  <w:right w:val="nil"/>
                </w:tcBorders>
                <w:shd w:val="clear" w:color="auto" w:fill="auto"/>
                <w:noWrap/>
                <w:vAlign w:val="bottom"/>
              </w:tcPr>
            </w:tcPrChange>
          </w:tcPr>
          <w:p w14:paraId="71F84BBC" w14:textId="77777777" w:rsidR="00965D4E" w:rsidRPr="00FF6A71" w:rsidRDefault="00965D4E">
            <w:pPr>
              <w:spacing w:before="0" w:after="0" w:line="240" w:lineRule="auto"/>
              <w:rPr>
                <w:ins w:id="55102" w:author="pete jones" w:date="2022-01-04T12:05:00Z"/>
                <w:rFonts w:cs="Calibri"/>
                <w:color w:val="000000"/>
                <w:sz w:val="22"/>
                <w:szCs w:val="22"/>
              </w:rPr>
              <w:pPrChange w:id="55103" w:author="pete jones" w:date="2022-01-04T12:10:00Z">
                <w:pPr>
                  <w:keepNext/>
                </w:pPr>
              </w:pPrChange>
            </w:pPr>
            <w:ins w:id="55104" w:author="pete jones" w:date="2022-01-04T12:05:00Z">
              <w:r w:rsidRPr="00FF6A71">
                <w:rPr>
                  <w:rFonts w:cs="Calibri"/>
                  <w:color w:val="000000"/>
                  <w:sz w:val="22"/>
                  <w:szCs w:val="22"/>
                </w:rPr>
                <w:t>67%</w:t>
              </w:r>
            </w:ins>
          </w:p>
        </w:tc>
        <w:tc>
          <w:tcPr>
            <w:tcW w:w="692" w:type="dxa"/>
            <w:shd w:val="clear" w:color="auto" w:fill="auto"/>
            <w:noWrap/>
            <w:vAlign w:val="bottom"/>
            <w:tcPrChange w:id="55105" w:author="pete jones" w:date="2022-03-29T17:10:00Z">
              <w:tcPr>
                <w:tcW w:w="692" w:type="dxa"/>
                <w:tcBorders>
                  <w:top w:val="nil"/>
                  <w:left w:val="nil"/>
                  <w:bottom w:val="nil"/>
                  <w:right w:val="nil"/>
                </w:tcBorders>
                <w:shd w:val="clear" w:color="auto" w:fill="auto"/>
                <w:noWrap/>
                <w:vAlign w:val="bottom"/>
              </w:tcPr>
            </w:tcPrChange>
          </w:tcPr>
          <w:p w14:paraId="5D7E6581" w14:textId="77777777" w:rsidR="00965D4E" w:rsidRPr="00FF6A71" w:rsidRDefault="00965D4E">
            <w:pPr>
              <w:spacing w:before="0" w:after="0" w:line="240" w:lineRule="auto"/>
              <w:rPr>
                <w:ins w:id="55106" w:author="pete jones" w:date="2022-01-04T12:05:00Z"/>
                <w:rFonts w:cs="Calibri"/>
                <w:color w:val="000000"/>
                <w:sz w:val="22"/>
                <w:szCs w:val="22"/>
              </w:rPr>
              <w:pPrChange w:id="55107" w:author="pete jones" w:date="2022-01-04T12:10:00Z">
                <w:pPr>
                  <w:keepNext/>
                </w:pPr>
              </w:pPrChange>
            </w:pPr>
            <w:ins w:id="55108" w:author="pete jones" w:date="2022-01-04T12:05:00Z">
              <w:r w:rsidRPr="00FF6A71">
                <w:rPr>
                  <w:rFonts w:cs="Calibri"/>
                  <w:color w:val="000000"/>
                  <w:sz w:val="22"/>
                  <w:szCs w:val="22"/>
                </w:rPr>
                <w:t>17%</w:t>
              </w:r>
            </w:ins>
          </w:p>
        </w:tc>
        <w:tc>
          <w:tcPr>
            <w:tcW w:w="692" w:type="dxa"/>
            <w:noWrap/>
            <w:vAlign w:val="center"/>
            <w:tcPrChange w:id="55109" w:author="pete jones" w:date="2022-03-29T17:10:00Z">
              <w:tcPr>
                <w:tcW w:w="692" w:type="dxa"/>
                <w:tcBorders>
                  <w:top w:val="single" w:sz="4" w:space="0" w:color="auto"/>
                  <w:left w:val="nil"/>
                  <w:bottom w:val="nil"/>
                  <w:right w:val="nil"/>
                </w:tcBorders>
                <w:noWrap/>
                <w:vAlign w:val="center"/>
              </w:tcPr>
            </w:tcPrChange>
          </w:tcPr>
          <w:p w14:paraId="5508E998" w14:textId="77777777" w:rsidR="00965D4E" w:rsidRPr="00FF6A71" w:rsidRDefault="00965D4E">
            <w:pPr>
              <w:spacing w:before="0" w:after="0" w:line="240" w:lineRule="auto"/>
              <w:rPr>
                <w:ins w:id="55110" w:author="pete jones" w:date="2022-01-04T12:05:00Z"/>
                <w:rFonts w:cs="Calibri"/>
                <w:color w:val="000000"/>
                <w:sz w:val="22"/>
                <w:szCs w:val="22"/>
              </w:rPr>
              <w:pPrChange w:id="55111" w:author="pete jones" w:date="2022-01-04T12:10:00Z">
                <w:pPr>
                  <w:keepNext/>
                </w:pPr>
              </w:pPrChange>
            </w:pPr>
          </w:p>
        </w:tc>
        <w:tc>
          <w:tcPr>
            <w:tcW w:w="692" w:type="dxa"/>
            <w:noWrap/>
            <w:vAlign w:val="center"/>
            <w:tcPrChange w:id="55112" w:author="pete jones" w:date="2022-03-29T17:10:00Z">
              <w:tcPr>
                <w:tcW w:w="692" w:type="dxa"/>
                <w:tcBorders>
                  <w:top w:val="single" w:sz="4" w:space="0" w:color="auto"/>
                  <w:left w:val="nil"/>
                  <w:bottom w:val="nil"/>
                  <w:right w:val="nil"/>
                </w:tcBorders>
                <w:noWrap/>
                <w:vAlign w:val="center"/>
              </w:tcPr>
            </w:tcPrChange>
          </w:tcPr>
          <w:p w14:paraId="51F63CFE" w14:textId="77777777" w:rsidR="00965D4E" w:rsidRPr="00FF6A71" w:rsidRDefault="00965D4E">
            <w:pPr>
              <w:spacing w:before="0" w:after="0" w:line="240" w:lineRule="auto"/>
              <w:rPr>
                <w:ins w:id="55113" w:author="pete jones" w:date="2022-01-04T12:05:00Z"/>
                <w:rFonts w:cs="Calibri"/>
                <w:color w:val="000000"/>
                <w:sz w:val="22"/>
                <w:szCs w:val="22"/>
              </w:rPr>
              <w:pPrChange w:id="55114" w:author="pete jones" w:date="2022-01-04T12:10:00Z">
                <w:pPr>
                  <w:keepNext/>
                </w:pPr>
              </w:pPrChange>
            </w:pPr>
          </w:p>
        </w:tc>
        <w:tc>
          <w:tcPr>
            <w:tcW w:w="692" w:type="dxa"/>
            <w:noWrap/>
            <w:vAlign w:val="center"/>
            <w:tcPrChange w:id="55115" w:author="pete jones" w:date="2022-03-29T17:10:00Z">
              <w:tcPr>
                <w:tcW w:w="692" w:type="dxa"/>
                <w:tcBorders>
                  <w:top w:val="single" w:sz="4" w:space="0" w:color="auto"/>
                  <w:left w:val="nil"/>
                  <w:bottom w:val="nil"/>
                  <w:right w:val="nil"/>
                </w:tcBorders>
                <w:noWrap/>
                <w:vAlign w:val="center"/>
              </w:tcPr>
            </w:tcPrChange>
          </w:tcPr>
          <w:p w14:paraId="6E8EAEC4" w14:textId="77777777" w:rsidR="00965D4E" w:rsidRPr="00FF6A71" w:rsidRDefault="00965D4E">
            <w:pPr>
              <w:spacing w:before="0" w:after="0" w:line="240" w:lineRule="auto"/>
              <w:rPr>
                <w:ins w:id="55116" w:author="pete jones" w:date="2022-01-04T12:05:00Z"/>
                <w:rFonts w:cs="Calibri"/>
                <w:color w:val="000000"/>
                <w:sz w:val="22"/>
                <w:szCs w:val="22"/>
              </w:rPr>
              <w:pPrChange w:id="55117" w:author="pete jones" w:date="2022-01-04T12:10:00Z">
                <w:pPr>
                  <w:keepNext/>
                </w:pPr>
              </w:pPrChange>
            </w:pPr>
          </w:p>
        </w:tc>
      </w:tr>
      <w:tr w:rsidR="00965D4E" w:rsidRPr="00FF6A71" w14:paraId="51AEDDCB" w14:textId="77777777" w:rsidTr="00D1046B">
        <w:trPr>
          <w:trHeight w:val="300"/>
          <w:jc w:val="center"/>
          <w:ins w:id="55118" w:author="pete jones" w:date="2022-01-04T12:05:00Z"/>
          <w:trPrChange w:id="55119" w:author="pete jones" w:date="2022-03-29T17:10:00Z">
            <w:trPr>
              <w:trHeight w:val="300"/>
              <w:jc w:val="center"/>
            </w:trPr>
          </w:trPrChange>
        </w:trPr>
        <w:tc>
          <w:tcPr>
            <w:tcW w:w="814" w:type="dxa"/>
            <w:vAlign w:val="center"/>
            <w:tcPrChange w:id="55120" w:author="pete jones" w:date="2022-03-29T17:10:00Z">
              <w:tcPr>
                <w:tcW w:w="814" w:type="dxa"/>
                <w:tcBorders>
                  <w:right w:val="single" w:sz="4" w:space="0" w:color="auto"/>
                </w:tcBorders>
                <w:vAlign w:val="center"/>
              </w:tcPr>
            </w:tcPrChange>
          </w:tcPr>
          <w:p w14:paraId="3A03695C" w14:textId="77777777" w:rsidR="00965D4E" w:rsidRPr="00FF6A71" w:rsidRDefault="00965D4E">
            <w:pPr>
              <w:spacing w:before="0" w:after="0" w:line="240" w:lineRule="auto"/>
              <w:rPr>
                <w:ins w:id="55121" w:author="pete jones" w:date="2022-01-04T12:05:00Z"/>
                <w:rFonts w:cstheme="minorHAnsi"/>
                <w:b/>
                <w:bCs/>
              </w:rPr>
              <w:pPrChange w:id="55122" w:author="pete jones" w:date="2022-01-04T12:10:00Z">
                <w:pPr>
                  <w:keepNext/>
                </w:pPr>
              </w:pPrChange>
            </w:pPr>
            <w:ins w:id="55123" w:author="pete jones" w:date="2022-01-04T12:05:00Z">
              <w:r w:rsidRPr="00FF6A71">
                <w:rPr>
                  <w:rFonts w:cstheme="minorHAnsi"/>
                  <w:b/>
                  <w:bCs/>
                </w:rPr>
                <w:t>Count</w:t>
              </w:r>
            </w:ins>
          </w:p>
        </w:tc>
        <w:tc>
          <w:tcPr>
            <w:tcW w:w="814" w:type="dxa"/>
            <w:shd w:val="clear" w:color="auto" w:fill="auto"/>
            <w:noWrap/>
            <w:vAlign w:val="bottom"/>
            <w:tcPrChange w:id="55124" w:author="pete jones" w:date="2022-03-29T17:10:00Z">
              <w:tcPr>
                <w:tcW w:w="814" w:type="dxa"/>
                <w:tcBorders>
                  <w:top w:val="nil"/>
                  <w:left w:val="nil"/>
                  <w:bottom w:val="nil"/>
                  <w:right w:val="nil"/>
                </w:tcBorders>
                <w:shd w:val="clear" w:color="auto" w:fill="auto"/>
                <w:noWrap/>
                <w:vAlign w:val="bottom"/>
              </w:tcPr>
            </w:tcPrChange>
          </w:tcPr>
          <w:p w14:paraId="2FEDBE5F" w14:textId="77777777" w:rsidR="00965D4E" w:rsidRPr="00FF6A71" w:rsidRDefault="00965D4E">
            <w:pPr>
              <w:spacing w:before="0" w:after="0" w:line="240" w:lineRule="auto"/>
              <w:rPr>
                <w:ins w:id="55125" w:author="pete jones" w:date="2022-01-04T12:05:00Z"/>
                <w:rFonts w:cs="Calibri"/>
                <w:color w:val="000000"/>
                <w:sz w:val="22"/>
                <w:szCs w:val="22"/>
              </w:rPr>
              <w:pPrChange w:id="55126" w:author="pete jones" w:date="2022-01-04T12:10:00Z">
                <w:pPr>
                  <w:keepNext/>
                </w:pPr>
              </w:pPrChange>
            </w:pPr>
          </w:p>
        </w:tc>
        <w:tc>
          <w:tcPr>
            <w:tcW w:w="814" w:type="dxa"/>
            <w:shd w:val="clear" w:color="auto" w:fill="auto"/>
            <w:noWrap/>
            <w:vAlign w:val="bottom"/>
            <w:tcPrChange w:id="55127" w:author="pete jones" w:date="2022-03-29T17:10:00Z">
              <w:tcPr>
                <w:tcW w:w="814" w:type="dxa"/>
                <w:tcBorders>
                  <w:top w:val="nil"/>
                  <w:left w:val="nil"/>
                  <w:bottom w:val="nil"/>
                  <w:right w:val="nil"/>
                </w:tcBorders>
                <w:shd w:val="clear" w:color="auto" w:fill="auto"/>
                <w:noWrap/>
                <w:vAlign w:val="bottom"/>
              </w:tcPr>
            </w:tcPrChange>
          </w:tcPr>
          <w:p w14:paraId="4EAD1515" w14:textId="77777777" w:rsidR="00965D4E" w:rsidRPr="00FF6A71" w:rsidRDefault="00965D4E">
            <w:pPr>
              <w:spacing w:before="0" w:after="0" w:line="240" w:lineRule="auto"/>
              <w:rPr>
                <w:ins w:id="55128" w:author="pete jones" w:date="2022-01-04T12:05:00Z"/>
                <w:rFonts w:cs="Calibri"/>
                <w:color w:val="000000"/>
                <w:sz w:val="22"/>
                <w:szCs w:val="22"/>
              </w:rPr>
              <w:pPrChange w:id="55129" w:author="pete jones" w:date="2022-01-04T12:10:00Z">
                <w:pPr>
                  <w:keepNext/>
                </w:pPr>
              </w:pPrChange>
            </w:pPr>
            <w:ins w:id="55130" w:author="pete jones" w:date="2022-01-04T12:05:00Z">
              <w:r w:rsidRPr="00FF6A71">
                <w:rPr>
                  <w:rFonts w:cs="Calibri"/>
                  <w:color w:val="000000"/>
                  <w:sz w:val="22"/>
                  <w:szCs w:val="22"/>
                </w:rPr>
                <w:t>1</w:t>
              </w:r>
            </w:ins>
          </w:p>
        </w:tc>
        <w:tc>
          <w:tcPr>
            <w:tcW w:w="814" w:type="dxa"/>
            <w:shd w:val="clear" w:color="auto" w:fill="auto"/>
            <w:noWrap/>
            <w:vAlign w:val="bottom"/>
            <w:tcPrChange w:id="55131" w:author="pete jones" w:date="2022-03-29T17:10:00Z">
              <w:tcPr>
                <w:tcW w:w="814" w:type="dxa"/>
                <w:tcBorders>
                  <w:top w:val="nil"/>
                  <w:left w:val="nil"/>
                  <w:bottom w:val="nil"/>
                  <w:right w:val="nil"/>
                </w:tcBorders>
                <w:shd w:val="clear" w:color="auto" w:fill="auto"/>
                <w:noWrap/>
                <w:vAlign w:val="bottom"/>
              </w:tcPr>
            </w:tcPrChange>
          </w:tcPr>
          <w:p w14:paraId="610EA6E9" w14:textId="77777777" w:rsidR="00965D4E" w:rsidRPr="00FF6A71" w:rsidRDefault="00965D4E">
            <w:pPr>
              <w:spacing w:before="0" w:after="0" w:line="240" w:lineRule="auto"/>
              <w:rPr>
                <w:ins w:id="55132" w:author="pete jones" w:date="2022-01-04T12:05:00Z"/>
                <w:rFonts w:cs="Calibri"/>
                <w:color w:val="000000"/>
                <w:sz w:val="22"/>
                <w:szCs w:val="22"/>
              </w:rPr>
              <w:pPrChange w:id="55133" w:author="pete jones" w:date="2022-01-04T12:10:00Z">
                <w:pPr>
                  <w:keepNext/>
                </w:pPr>
              </w:pPrChange>
            </w:pPr>
            <w:ins w:id="55134" w:author="pete jones" w:date="2022-01-04T12:05:00Z">
              <w:r w:rsidRPr="00FF6A71">
                <w:rPr>
                  <w:rFonts w:cs="Calibri"/>
                  <w:color w:val="000000"/>
                  <w:sz w:val="22"/>
                  <w:szCs w:val="22"/>
                </w:rPr>
                <w:t>4</w:t>
              </w:r>
            </w:ins>
          </w:p>
        </w:tc>
        <w:tc>
          <w:tcPr>
            <w:tcW w:w="692" w:type="dxa"/>
            <w:shd w:val="clear" w:color="auto" w:fill="auto"/>
            <w:noWrap/>
            <w:vAlign w:val="bottom"/>
            <w:tcPrChange w:id="55135" w:author="pete jones" w:date="2022-03-29T17:10:00Z">
              <w:tcPr>
                <w:tcW w:w="692" w:type="dxa"/>
                <w:tcBorders>
                  <w:top w:val="nil"/>
                  <w:left w:val="nil"/>
                  <w:bottom w:val="nil"/>
                  <w:right w:val="nil"/>
                </w:tcBorders>
                <w:shd w:val="clear" w:color="auto" w:fill="auto"/>
                <w:noWrap/>
                <w:vAlign w:val="bottom"/>
              </w:tcPr>
            </w:tcPrChange>
          </w:tcPr>
          <w:p w14:paraId="0A262226" w14:textId="77777777" w:rsidR="00965D4E" w:rsidRPr="00FF6A71" w:rsidRDefault="00965D4E">
            <w:pPr>
              <w:spacing w:before="0" w:after="0" w:line="240" w:lineRule="auto"/>
              <w:rPr>
                <w:ins w:id="55136" w:author="pete jones" w:date="2022-01-04T12:05:00Z"/>
                <w:rFonts w:cs="Calibri"/>
                <w:color w:val="000000"/>
                <w:sz w:val="22"/>
                <w:szCs w:val="22"/>
              </w:rPr>
              <w:pPrChange w:id="55137" w:author="pete jones" w:date="2022-01-04T12:10:00Z">
                <w:pPr>
                  <w:keepNext/>
                </w:pPr>
              </w:pPrChange>
            </w:pPr>
            <w:ins w:id="55138" w:author="pete jones" w:date="2022-01-04T12:05:00Z">
              <w:r w:rsidRPr="00FF6A71">
                <w:rPr>
                  <w:rFonts w:cs="Calibri"/>
                  <w:color w:val="000000"/>
                  <w:sz w:val="22"/>
                  <w:szCs w:val="22"/>
                </w:rPr>
                <w:t>1</w:t>
              </w:r>
            </w:ins>
          </w:p>
        </w:tc>
        <w:tc>
          <w:tcPr>
            <w:tcW w:w="692" w:type="dxa"/>
            <w:noWrap/>
            <w:vAlign w:val="center"/>
            <w:tcPrChange w:id="55139" w:author="pete jones" w:date="2022-03-29T17:10:00Z">
              <w:tcPr>
                <w:tcW w:w="692" w:type="dxa"/>
                <w:tcBorders>
                  <w:top w:val="nil"/>
                  <w:left w:val="nil"/>
                  <w:bottom w:val="nil"/>
                  <w:right w:val="nil"/>
                </w:tcBorders>
                <w:noWrap/>
                <w:vAlign w:val="center"/>
              </w:tcPr>
            </w:tcPrChange>
          </w:tcPr>
          <w:p w14:paraId="73F8B5B0" w14:textId="77777777" w:rsidR="00965D4E" w:rsidRPr="00FF6A71" w:rsidRDefault="00965D4E">
            <w:pPr>
              <w:spacing w:before="0" w:after="0" w:line="240" w:lineRule="auto"/>
              <w:rPr>
                <w:ins w:id="55140" w:author="pete jones" w:date="2022-01-04T12:05:00Z"/>
                <w:rFonts w:cs="Calibri"/>
                <w:color w:val="000000"/>
                <w:sz w:val="22"/>
                <w:szCs w:val="22"/>
              </w:rPr>
              <w:pPrChange w:id="55141" w:author="pete jones" w:date="2022-01-04T12:10:00Z">
                <w:pPr>
                  <w:keepNext/>
                </w:pPr>
              </w:pPrChange>
            </w:pPr>
          </w:p>
        </w:tc>
        <w:tc>
          <w:tcPr>
            <w:tcW w:w="692" w:type="dxa"/>
            <w:noWrap/>
            <w:vAlign w:val="center"/>
            <w:tcPrChange w:id="55142" w:author="pete jones" w:date="2022-03-29T17:10:00Z">
              <w:tcPr>
                <w:tcW w:w="692" w:type="dxa"/>
                <w:tcBorders>
                  <w:top w:val="nil"/>
                  <w:left w:val="nil"/>
                  <w:bottom w:val="nil"/>
                  <w:right w:val="nil"/>
                </w:tcBorders>
                <w:noWrap/>
                <w:vAlign w:val="center"/>
              </w:tcPr>
            </w:tcPrChange>
          </w:tcPr>
          <w:p w14:paraId="275F0F62" w14:textId="77777777" w:rsidR="00965D4E" w:rsidRPr="00FF6A71" w:rsidRDefault="00965D4E">
            <w:pPr>
              <w:spacing w:before="0" w:after="0" w:line="240" w:lineRule="auto"/>
              <w:rPr>
                <w:ins w:id="55143" w:author="pete jones" w:date="2022-01-04T12:05:00Z"/>
                <w:rFonts w:cs="Calibri"/>
                <w:color w:val="000000"/>
                <w:sz w:val="22"/>
                <w:szCs w:val="22"/>
              </w:rPr>
              <w:pPrChange w:id="55144" w:author="pete jones" w:date="2022-01-04T12:10:00Z">
                <w:pPr>
                  <w:keepNext/>
                </w:pPr>
              </w:pPrChange>
            </w:pPr>
          </w:p>
        </w:tc>
        <w:tc>
          <w:tcPr>
            <w:tcW w:w="692" w:type="dxa"/>
            <w:noWrap/>
            <w:vAlign w:val="center"/>
            <w:tcPrChange w:id="55145" w:author="pete jones" w:date="2022-03-29T17:10:00Z">
              <w:tcPr>
                <w:tcW w:w="692" w:type="dxa"/>
                <w:tcBorders>
                  <w:top w:val="nil"/>
                  <w:left w:val="nil"/>
                  <w:bottom w:val="nil"/>
                  <w:right w:val="nil"/>
                </w:tcBorders>
                <w:noWrap/>
                <w:vAlign w:val="center"/>
              </w:tcPr>
            </w:tcPrChange>
          </w:tcPr>
          <w:p w14:paraId="04DDF28E" w14:textId="77777777" w:rsidR="00965D4E" w:rsidRPr="00FF6A71" w:rsidRDefault="00965D4E">
            <w:pPr>
              <w:spacing w:before="0" w:after="0" w:line="240" w:lineRule="auto"/>
              <w:rPr>
                <w:ins w:id="55146" w:author="pete jones" w:date="2022-01-04T12:05:00Z"/>
                <w:rFonts w:cs="Calibri"/>
                <w:color w:val="000000"/>
                <w:sz w:val="22"/>
                <w:szCs w:val="22"/>
              </w:rPr>
              <w:pPrChange w:id="55147" w:author="pete jones" w:date="2022-01-04T12:10:00Z">
                <w:pPr>
                  <w:keepNext/>
                </w:pPr>
              </w:pPrChange>
            </w:pPr>
          </w:p>
        </w:tc>
      </w:tr>
    </w:tbl>
    <w:p w14:paraId="3C7F9508" w14:textId="2CCB78FE" w:rsidR="00965D4E" w:rsidRPr="00FF6A71" w:rsidRDefault="00965D4E">
      <w:pPr>
        <w:jc w:val="left"/>
        <w:rPr>
          <w:ins w:id="55148" w:author="pete jones" w:date="2022-01-04T12:05:00Z"/>
        </w:rPr>
        <w:pPrChange w:id="55149" w:author="pete jones" w:date="2022-01-04T12:06:00Z">
          <w:pPr>
            <w:keepNext/>
            <w:jc w:val="left"/>
          </w:pPr>
        </w:pPrChange>
      </w:pPr>
      <w:ins w:id="55150" w:author="pete jones" w:date="2022-01-04T12:05:00Z">
        <w:r w:rsidRPr="00FF6A71">
          <w:t>Q24 Please feel free to add your thoughts on STEM in schools - Is it successful? Is it relevant?</w:t>
        </w:r>
      </w:ins>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0"/>
      </w:tblGrid>
      <w:tr w:rsidR="00965D4E" w:rsidRPr="00FF6A71" w14:paraId="5DD1D13E" w14:textId="77777777" w:rsidTr="00015922">
        <w:trPr>
          <w:trHeight w:val="300"/>
          <w:jc w:val="center"/>
          <w:ins w:id="55151" w:author="pete jones" w:date="2022-01-04T12:05:00Z"/>
        </w:trPr>
        <w:tc>
          <w:tcPr>
            <w:tcW w:w="9360" w:type="dxa"/>
            <w:shd w:val="clear" w:color="auto" w:fill="auto"/>
            <w:noWrap/>
            <w:vAlign w:val="bottom"/>
            <w:hideMark/>
          </w:tcPr>
          <w:p w14:paraId="0585170C" w14:textId="266331B7" w:rsidR="00965D4E" w:rsidRPr="00FF6A71" w:rsidRDefault="00965D4E">
            <w:pPr>
              <w:spacing w:before="0" w:after="0" w:line="240" w:lineRule="auto"/>
              <w:jc w:val="left"/>
              <w:rPr>
                <w:ins w:id="55152" w:author="pete jones" w:date="2022-01-04T12:05:00Z"/>
                <w:rFonts w:ascii="Calibri" w:hAnsi="Calibri" w:cs="Calibri"/>
                <w:color w:val="000000"/>
              </w:rPr>
              <w:pPrChange w:id="55153" w:author="pete jones" w:date="2022-01-04T12:10:00Z">
                <w:pPr>
                  <w:jc w:val="left"/>
                </w:pPr>
              </w:pPrChange>
            </w:pPr>
            <w:ins w:id="55154" w:author="pete jones" w:date="2022-01-04T12:05:00Z">
              <w:r w:rsidRPr="00FF6A71">
                <w:rPr>
                  <w:rFonts w:ascii="Calibri" w:hAnsi="Calibri" w:cs="Calibri"/>
                  <w:color w:val="000000"/>
                </w:rPr>
                <w:t>As a STEM teacher (mainly engineering)</w:t>
              </w:r>
            </w:ins>
            <w:ins w:id="55155" w:author="pete jones" w:date="2022-04-01T14:38:00Z">
              <w:r w:rsidR="00B2191E">
                <w:rPr>
                  <w:rFonts w:ascii="Calibri" w:hAnsi="Calibri" w:cs="Calibri"/>
                  <w:color w:val="000000"/>
                </w:rPr>
                <w:t>,</w:t>
              </w:r>
            </w:ins>
            <w:ins w:id="55156" w:author="pete jones" w:date="2022-01-04T12:05:00Z">
              <w:r w:rsidRPr="00FF6A71">
                <w:rPr>
                  <w:rFonts w:ascii="Calibri" w:hAnsi="Calibri" w:cs="Calibri"/>
                  <w:color w:val="000000"/>
                </w:rPr>
                <w:t xml:space="preserve"> you are limited by the curriculum/specification you must teach </w:t>
              </w:r>
            </w:ins>
            <w:ins w:id="55157" w:author="pete jones" w:date="2022-02-01T11:32:00Z">
              <w:r w:rsidR="003B3BAE" w:rsidRPr="00FF6A71">
                <w:rPr>
                  <w:rFonts w:ascii="Calibri" w:hAnsi="Calibri" w:cs="Calibri"/>
                  <w:color w:val="000000"/>
                </w:rPr>
                <w:t>for</w:t>
              </w:r>
            </w:ins>
            <w:ins w:id="55158" w:author="pete jones" w:date="2022-01-04T12:05:00Z">
              <w:r w:rsidRPr="00FF6A71">
                <w:rPr>
                  <w:rFonts w:ascii="Calibri" w:hAnsi="Calibri" w:cs="Calibri"/>
                  <w:color w:val="000000"/>
                </w:rPr>
                <w:t xml:space="preserve"> the students to achieve a qualification.  I would say that the content of the current vocational qualifications has made it more </w:t>
              </w:r>
            </w:ins>
            <w:ins w:id="55159" w:author="pete jones" w:date="2022-04-01T15:28:00Z">
              <w:r w:rsidR="009D7356">
                <w:rPr>
                  <w:rFonts w:ascii="Calibri" w:hAnsi="Calibri" w:cs="Calibri"/>
                  <w:color w:val="000000"/>
                </w:rPr>
                <w:t>challenging</w:t>
              </w:r>
            </w:ins>
            <w:ins w:id="55160" w:author="pete jones" w:date="2022-01-04T12:05:00Z">
              <w:r w:rsidRPr="00FF6A71">
                <w:rPr>
                  <w:rFonts w:ascii="Calibri" w:hAnsi="Calibri" w:cs="Calibri"/>
                  <w:color w:val="000000"/>
                </w:rPr>
                <w:t xml:space="preserve"> to be creative.</w:t>
              </w:r>
            </w:ins>
          </w:p>
        </w:tc>
      </w:tr>
      <w:tr w:rsidR="00965D4E" w:rsidRPr="00FF6A71" w14:paraId="3E9E6AE5" w14:textId="77777777" w:rsidTr="00015922">
        <w:trPr>
          <w:trHeight w:val="300"/>
          <w:jc w:val="center"/>
          <w:ins w:id="55161" w:author="pete jones" w:date="2022-01-04T12:05:00Z"/>
        </w:trPr>
        <w:tc>
          <w:tcPr>
            <w:tcW w:w="9360" w:type="dxa"/>
            <w:shd w:val="clear" w:color="auto" w:fill="auto"/>
            <w:noWrap/>
            <w:vAlign w:val="bottom"/>
            <w:hideMark/>
          </w:tcPr>
          <w:p w14:paraId="555525F7" w14:textId="041043CE" w:rsidR="00965D4E" w:rsidRPr="00FF6A71" w:rsidRDefault="00965D4E">
            <w:pPr>
              <w:spacing w:before="0" w:after="0" w:line="240" w:lineRule="auto"/>
              <w:jc w:val="left"/>
              <w:rPr>
                <w:ins w:id="55162" w:author="pete jones" w:date="2022-01-04T12:05:00Z"/>
                <w:rFonts w:ascii="Calibri" w:hAnsi="Calibri" w:cs="Calibri"/>
                <w:color w:val="000000"/>
              </w:rPr>
              <w:pPrChange w:id="55163" w:author="pete jones" w:date="2022-01-04T12:10:00Z">
                <w:pPr>
                  <w:jc w:val="left"/>
                </w:pPr>
              </w:pPrChange>
            </w:pPr>
            <w:ins w:id="55164" w:author="pete jones" w:date="2022-01-04T12:05:00Z">
              <w:r w:rsidRPr="00FF6A71">
                <w:rPr>
                  <w:rFonts w:ascii="Calibri" w:hAnsi="Calibri" w:cs="Calibri"/>
                  <w:color w:val="000000"/>
                </w:rPr>
                <w:t>My age ra</w:t>
              </w:r>
            </w:ins>
            <w:ins w:id="55165" w:author="pete jones" w:date="2022-03-30T12:20:00Z">
              <w:r w:rsidR="006E7D7D">
                <w:rPr>
                  <w:rFonts w:ascii="Calibri" w:hAnsi="Calibri" w:cs="Calibri"/>
                  <w:color w:val="000000"/>
                </w:rPr>
                <w:t>n</w:t>
              </w:r>
            </w:ins>
            <w:ins w:id="55166" w:author="pete jones" w:date="2022-01-04T12:05:00Z">
              <w:r w:rsidRPr="00FF6A71">
                <w:rPr>
                  <w:rFonts w:ascii="Calibri" w:hAnsi="Calibri" w:cs="Calibri"/>
                  <w:color w:val="000000"/>
                </w:rPr>
                <w:t>ge is early years to primary</w:t>
              </w:r>
            </w:ins>
            <w:ins w:id="55167" w:author="pete jones" w:date="2022-04-01T14:38:00Z">
              <w:r w:rsidR="00B2191E">
                <w:rPr>
                  <w:rFonts w:ascii="Calibri" w:hAnsi="Calibri" w:cs="Calibri"/>
                  <w:color w:val="000000"/>
                </w:rPr>
                <w:t>,</w:t>
              </w:r>
            </w:ins>
            <w:ins w:id="55168" w:author="pete jones" w:date="2022-01-04T12:05:00Z">
              <w:r w:rsidRPr="00FF6A71">
                <w:rPr>
                  <w:rFonts w:ascii="Calibri" w:hAnsi="Calibri" w:cs="Calibri"/>
                  <w:color w:val="000000"/>
                </w:rPr>
                <w:t xml:space="preserve"> and sometimes during stem activities</w:t>
              </w:r>
            </w:ins>
            <w:ins w:id="55169" w:author="pete jones" w:date="2022-04-01T14:38:00Z">
              <w:r w:rsidR="00B2191E">
                <w:rPr>
                  <w:rFonts w:ascii="Calibri" w:hAnsi="Calibri" w:cs="Calibri"/>
                  <w:color w:val="000000"/>
                </w:rPr>
                <w:t>,</w:t>
              </w:r>
            </w:ins>
            <w:ins w:id="55170" w:author="pete jones" w:date="2022-01-04T12:05:00Z">
              <w:r w:rsidRPr="00FF6A71">
                <w:rPr>
                  <w:rFonts w:ascii="Calibri" w:hAnsi="Calibri" w:cs="Calibri"/>
                  <w:color w:val="000000"/>
                </w:rPr>
                <w:t xml:space="preserve"> children require more direction in their learning</w:t>
              </w:r>
            </w:ins>
            <w:ins w:id="55171" w:author="pete jones" w:date="2022-04-01T14:38:00Z">
              <w:r w:rsidR="00B2191E">
                <w:rPr>
                  <w:rFonts w:ascii="Calibri" w:hAnsi="Calibri" w:cs="Calibri"/>
                  <w:color w:val="000000"/>
                </w:rPr>
                <w:t>,</w:t>
              </w:r>
            </w:ins>
            <w:ins w:id="55172" w:author="pete jones" w:date="2022-01-04T12:05:00Z">
              <w:r w:rsidRPr="00FF6A71">
                <w:rPr>
                  <w:rFonts w:ascii="Calibri" w:hAnsi="Calibri" w:cs="Calibri"/>
                  <w:color w:val="000000"/>
                </w:rPr>
                <w:t xml:space="preserve"> and teachers </w:t>
              </w:r>
            </w:ins>
            <w:ins w:id="55173" w:author="pete jones" w:date="2022-02-01T11:32:00Z">
              <w:r w:rsidR="003B3BAE" w:rsidRPr="00FF6A71">
                <w:rPr>
                  <w:rFonts w:ascii="Calibri" w:hAnsi="Calibri" w:cs="Calibri"/>
                  <w:color w:val="000000"/>
                </w:rPr>
                <w:t>must</w:t>
              </w:r>
            </w:ins>
            <w:ins w:id="55174" w:author="pete jones" w:date="2022-01-04T12:05:00Z">
              <w:r w:rsidRPr="00FF6A71">
                <w:rPr>
                  <w:rFonts w:ascii="Calibri" w:hAnsi="Calibri" w:cs="Calibri"/>
                  <w:color w:val="000000"/>
                </w:rPr>
                <w:t xml:space="preserve"> scaffold critical thinking to encourage creativity. As children become more adept at using these skills</w:t>
              </w:r>
            </w:ins>
            <w:ins w:id="55175" w:author="pete jones" w:date="2022-04-01T14:39:00Z">
              <w:r w:rsidR="00B2191E">
                <w:rPr>
                  <w:rFonts w:ascii="Calibri" w:hAnsi="Calibri" w:cs="Calibri"/>
                  <w:color w:val="000000"/>
                </w:rPr>
                <w:t>,</w:t>
              </w:r>
            </w:ins>
            <w:ins w:id="55176" w:author="pete jones" w:date="2022-01-04T12:05:00Z">
              <w:r w:rsidRPr="00FF6A71">
                <w:rPr>
                  <w:rFonts w:ascii="Calibri" w:hAnsi="Calibri" w:cs="Calibri"/>
                  <w:color w:val="000000"/>
                </w:rPr>
                <w:t xml:space="preserve"> it helps them develop real</w:t>
              </w:r>
            </w:ins>
            <w:ins w:id="55177" w:author="pete jones" w:date="2022-03-30T12:20:00Z">
              <w:r w:rsidR="006E7D7D">
                <w:rPr>
                  <w:rFonts w:ascii="Calibri" w:hAnsi="Calibri" w:cs="Calibri"/>
                  <w:color w:val="000000"/>
                </w:rPr>
                <w:t>-</w:t>
              </w:r>
            </w:ins>
            <w:ins w:id="55178" w:author="pete jones" w:date="2022-01-04T12:05:00Z">
              <w:r w:rsidRPr="00FF6A71">
                <w:rPr>
                  <w:rFonts w:ascii="Calibri" w:hAnsi="Calibri" w:cs="Calibri"/>
                  <w:color w:val="000000"/>
                </w:rPr>
                <w:t>world experiences and insight.</w:t>
              </w:r>
            </w:ins>
          </w:p>
        </w:tc>
      </w:tr>
      <w:tr w:rsidR="00965D4E" w:rsidRPr="00FF6A71" w14:paraId="2D08622E" w14:textId="77777777" w:rsidTr="00015922">
        <w:trPr>
          <w:trHeight w:val="300"/>
          <w:jc w:val="center"/>
          <w:ins w:id="55179" w:author="pete jones" w:date="2022-01-04T12:05:00Z"/>
        </w:trPr>
        <w:tc>
          <w:tcPr>
            <w:tcW w:w="9360" w:type="dxa"/>
            <w:shd w:val="clear" w:color="auto" w:fill="auto"/>
            <w:noWrap/>
            <w:vAlign w:val="bottom"/>
            <w:hideMark/>
          </w:tcPr>
          <w:p w14:paraId="5E7797D3" w14:textId="07EA7912" w:rsidR="00965D4E" w:rsidRPr="00FF6A71" w:rsidRDefault="00965D4E">
            <w:pPr>
              <w:spacing w:before="0" w:after="0" w:line="240" w:lineRule="auto"/>
              <w:jc w:val="left"/>
              <w:rPr>
                <w:ins w:id="55180" w:author="pete jones" w:date="2022-01-04T12:05:00Z"/>
                <w:rFonts w:ascii="Calibri" w:hAnsi="Calibri" w:cs="Calibri"/>
                <w:color w:val="000000"/>
              </w:rPr>
              <w:pPrChange w:id="55181" w:author="pete jones" w:date="2022-01-04T12:10:00Z">
                <w:pPr>
                  <w:spacing w:after="240"/>
                  <w:jc w:val="left"/>
                </w:pPr>
              </w:pPrChange>
            </w:pPr>
            <w:ins w:id="55182" w:author="pete jones" w:date="2022-01-04T12:05:00Z">
              <w:r w:rsidRPr="00FF6A71">
                <w:rPr>
                  <w:rFonts w:ascii="Calibri" w:hAnsi="Calibri" w:cs="Calibri"/>
                  <w:color w:val="000000"/>
                </w:rPr>
                <w:t>The limited number of STEM qualifications at KS4 and KS5 approved to contribute to</w:t>
              </w:r>
            </w:ins>
            <w:ins w:id="55183" w:author="pete jones" w:date="2022-04-01T14:39:00Z">
              <w:r w:rsidR="00B2191E">
                <w:rPr>
                  <w:rFonts w:ascii="Calibri" w:hAnsi="Calibri" w:cs="Calibri"/>
                  <w:color w:val="000000"/>
                </w:rPr>
                <w:t xml:space="preserve"> performance tables</w:t>
              </w:r>
            </w:ins>
            <w:ins w:id="55184" w:author="pete jones" w:date="2022-01-04T12:05:00Z">
              <w:r w:rsidRPr="00FF6A71">
                <w:rPr>
                  <w:rFonts w:ascii="Calibri" w:hAnsi="Calibri" w:cs="Calibri"/>
                  <w:color w:val="000000"/>
                </w:rPr>
                <w:t xml:space="preserve"> hinders </w:t>
              </w:r>
            </w:ins>
            <w:ins w:id="55185" w:author="pete jones" w:date="2022-04-01T15:28:00Z">
              <w:r w:rsidR="009D7356">
                <w:rPr>
                  <w:rFonts w:ascii="Calibri" w:hAnsi="Calibri" w:cs="Calibri"/>
                  <w:color w:val="000000"/>
                </w:rPr>
                <w:t>help</w:t>
              </w:r>
            </w:ins>
            <w:ins w:id="55186" w:author="pete jones" w:date="2022-01-04T12:05:00Z">
              <w:r w:rsidRPr="00FF6A71">
                <w:rPr>
                  <w:rFonts w:ascii="Calibri" w:hAnsi="Calibri" w:cs="Calibri"/>
                  <w:color w:val="000000"/>
                </w:rPr>
                <w:t>ful/successful STEM learning.</w:t>
              </w:r>
              <w:r w:rsidRPr="00FF6A71">
                <w:rPr>
                  <w:rFonts w:ascii="Calibri" w:hAnsi="Calibri" w:cs="Calibri"/>
                  <w:color w:val="000000"/>
                </w:rPr>
                <w:br/>
              </w:r>
              <w:r w:rsidRPr="00FF6A71">
                <w:rPr>
                  <w:rFonts w:ascii="Calibri" w:hAnsi="Calibri" w:cs="Calibri"/>
                  <w:color w:val="000000"/>
                </w:rPr>
                <w:br/>
              </w:r>
            </w:ins>
          </w:p>
        </w:tc>
      </w:tr>
    </w:tbl>
    <w:p w14:paraId="35AB4119" w14:textId="78A0DDB3" w:rsidR="00965D4E" w:rsidRPr="00FF6A71" w:rsidRDefault="00965D4E" w:rsidP="00965D4E">
      <w:pPr>
        <w:rPr>
          <w:ins w:id="55187" w:author="pete jones" w:date="2022-01-04T12:10:00Z"/>
        </w:rPr>
      </w:pPr>
    </w:p>
    <w:p w14:paraId="4E661868" w14:textId="3DC33BB4" w:rsidR="00E82246" w:rsidRPr="00FF6A71" w:rsidRDefault="00E82246" w:rsidP="00965D4E">
      <w:pPr>
        <w:rPr>
          <w:ins w:id="55188" w:author="pete jones" w:date="2022-01-04T12:10:00Z"/>
        </w:rPr>
      </w:pPr>
    </w:p>
    <w:p w14:paraId="05D62DC7" w14:textId="04A6E66A" w:rsidR="00E82246" w:rsidRPr="00FF6A71" w:rsidRDefault="00E82246" w:rsidP="00965D4E">
      <w:pPr>
        <w:rPr>
          <w:ins w:id="55189" w:author="pete jones" w:date="2022-01-04T12:10:00Z"/>
        </w:rPr>
      </w:pPr>
    </w:p>
    <w:p w14:paraId="11E2300D" w14:textId="2D5A1766" w:rsidR="00E82246" w:rsidRPr="00FF6A71" w:rsidRDefault="00E82246" w:rsidP="00965D4E">
      <w:pPr>
        <w:rPr>
          <w:ins w:id="55190" w:author="pete jones" w:date="2022-01-04T12:11:00Z"/>
        </w:rPr>
      </w:pPr>
    </w:p>
    <w:p w14:paraId="74407221" w14:textId="77777777" w:rsidR="00E82246" w:rsidRPr="00FF6A71" w:rsidRDefault="00E82246">
      <w:pPr>
        <w:rPr>
          <w:ins w:id="55191" w:author="pete jones" w:date="2022-01-04T12:05:00Z"/>
        </w:rPr>
      </w:pPr>
    </w:p>
    <w:tbl>
      <w:tblPr>
        <w:tblStyle w:val="TableGrid"/>
        <w:tblW w:w="0" w:type="auto"/>
        <w:jc w:val="center"/>
        <w:tblLook w:val="04A0" w:firstRow="1" w:lastRow="0" w:firstColumn="1" w:lastColumn="0" w:noHBand="0" w:noVBand="1"/>
      </w:tblPr>
      <w:tblGrid>
        <w:gridCol w:w="680"/>
        <w:gridCol w:w="6902"/>
        <w:gridCol w:w="1195"/>
      </w:tblGrid>
      <w:tr w:rsidR="00965D4E" w:rsidRPr="00FF6A71" w14:paraId="77D8B4CD" w14:textId="77777777" w:rsidTr="00015922">
        <w:trPr>
          <w:trHeight w:val="300"/>
          <w:jc w:val="center"/>
          <w:ins w:id="55192" w:author="pete jones" w:date="2022-01-04T12:05:00Z"/>
        </w:trPr>
        <w:tc>
          <w:tcPr>
            <w:tcW w:w="9016" w:type="dxa"/>
            <w:gridSpan w:val="3"/>
            <w:noWrap/>
            <w:hideMark/>
          </w:tcPr>
          <w:p w14:paraId="05ED3361" w14:textId="77777777" w:rsidR="00965D4E" w:rsidRPr="00FF6A71" w:rsidRDefault="00965D4E">
            <w:pPr>
              <w:spacing w:before="0" w:after="0" w:line="240" w:lineRule="auto"/>
              <w:rPr>
                <w:ins w:id="55193" w:author="pete jones" w:date="2022-01-04T12:05:00Z"/>
                <w:b/>
                <w:bCs/>
              </w:rPr>
              <w:pPrChange w:id="55194" w:author="pete jones" w:date="2022-01-04T12:10:00Z">
                <w:pPr/>
              </w:pPrChange>
            </w:pPr>
            <w:ins w:id="55195" w:author="pete jones" w:date="2022-01-04T12:05:00Z">
              <w:r w:rsidRPr="00FF6A71">
                <w:rPr>
                  <w:b/>
                  <w:bCs/>
                </w:rPr>
                <w:t>Positive Correlations</w:t>
              </w:r>
            </w:ins>
          </w:p>
        </w:tc>
      </w:tr>
      <w:tr w:rsidR="00965D4E" w:rsidRPr="00FF6A71" w14:paraId="70A9B78F" w14:textId="77777777" w:rsidTr="00015922">
        <w:trPr>
          <w:trHeight w:val="315"/>
          <w:jc w:val="center"/>
          <w:ins w:id="55196" w:author="pete jones" w:date="2022-01-04T12:05:00Z"/>
        </w:trPr>
        <w:tc>
          <w:tcPr>
            <w:tcW w:w="693" w:type="dxa"/>
            <w:noWrap/>
            <w:hideMark/>
          </w:tcPr>
          <w:p w14:paraId="4F9D0EE3" w14:textId="77777777" w:rsidR="00965D4E" w:rsidRPr="00FF6A71" w:rsidRDefault="00965D4E">
            <w:pPr>
              <w:spacing w:before="0" w:after="0" w:line="240" w:lineRule="auto"/>
              <w:rPr>
                <w:ins w:id="55197" w:author="pete jones" w:date="2022-01-04T12:05:00Z"/>
                <w:b/>
                <w:bCs/>
              </w:rPr>
              <w:pPrChange w:id="55198" w:author="pete jones" w:date="2022-01-04T12:10:00Z">
                <w:pPr/>
              </w:pPrChange>
            </w:pPr>
            <w:ins w:id="55199" w:author="pete jones" w:date="2022-01-04T12:05:00Z">
              <w:r w:rsidRPr="00FF6A71">
                <w:rPr>
                  <w:b/>
                  <w:bCs/>
                </w:rPr>
                <w:lastRenderedPageBreak/>
                <w:t>#</w:t>
              </w:r>
            </w:ins>
          </w:p>
        </w:tc>
        <w:tc>
          <w:tcPr>
            <w:tcW w:w="7099" w:type="dxa"/>
            <w:noWrap/>
            <w:hideMark/>
          </w:tcPr>
          <w:p w14:paraId="57510264" w14:textId="77777777" w:rsidR="00965D4E" w:rsidRPr="00FF6A71" w:rsidRDefault="00965D4E">
            <w:pPr>
              <w:spacing w:before="0" w:after="0" w:line="240" w:lineRule="auto"/>
              <w:rPr>
                <w:ins w:id="55200" w:author="pete jones" w:date="2022-01-04T12:05:00Z"/>
                <w:b/>
                <w:bCs/>
              </w:rPr>
              <w:pPrChange w:id="55201" w:author="pete jones" w:date="2022-01-04T12:10:00Z">
                <w:pPr/>
              </w:pPrChange>
            </w:pPr>
            <w:ins w:id="55202" w:author="pete jones" w:date="2022-01-04T12:05:00Z">
              <w:r w:rsidRPr="00FF6A71">
                <w:rPr>
                  <w:b/>
                  <w:bCs/>
                </w:rPr>
                <w:t>Question</w:t>
              </w:r>
            </w:ins>
          </w:p>
        </w:tc>
        <w:tc>
          <w:tcPr>
            <w:tcW w:w="1224" w:type="dxa"/>
            <w:noWrap/>
            <w:hideMark/>
          </w:tcPr>
          <w:p w14:paraId="59D58DB1" w14:textId="77777777" w:rsidR="00965D4E" w:rsidRPr="00FF6A71" w:rsidRDefault="00965D4E">
            <w:pPr>
              <w:spacing w:before="0" w:after="0" w:line="240" w:lineRule="auto"/>
              <w:rPr>
                <w:ins w:id="55203" w:author="pete jones" w:date="2022-01-04T12:05:00Z"/>
                <w:b/>
                <w:bCs/>
              </w:rPr>
              <w:pPrChange w:id="55204" w:author="pete jones" w:date="2022-01-04T12:10:00Z">
                <w:pPr/>
              </w:pPrChange>
            </w:pPr>
            <w:ins w:id="55205" w:author="pete jones" w:date="2022-01-04T12:05:00Z">
              <w:r w:rsidRPr="00FF6A71">
                <w:rPr>
                  <w:b/>
                  <w:bCs/>
                </w:rPr>
                <w:t>Score</w:t>
              </w:r>
            </w:ins>
          </w:p>
        </w:tc>
      </w:tr>
      <w:tr w:rsidR="00965D4E" w:rsidRPr="00FF6A71" w14:paraId="70FD60E6" w14:textId="77777777" w:rsidTr="00015922">
        <w:trPr>
          <w:trHeight w:val="300"/>
          <w:jc w:val="center"/>
          <w:ins w:id="55206" w:author="pete jones" w:date="2022-01-04T12:05:00Z"/>
        </w:trPr>
        <w:tc>
          <w:tcPr>
            <w:tcW w:w="693" w:type="dxa"/>
            <w:noWrap/>
            <w:hideMark/>
          </w:tcPr>
          <w:p w14:paraId="39F3D73F" w14:textId="77777777" w:rsidR="00965D4E" w:rsidRPr="00FF6A71" w:rsidRDefault="00965D4E">
            <w:pPr>
              <w:spacing w:before="0" w:after="0" w:line="240" w:lineRule="auto"/>
              <w:rPr>
                <w:ins w:id="55207" w:author="pete jones" w:date="2022-01-04T12:05:00Z"/>
              </w:rPr>
              <w:pPrChange w:id="55208" w:author="pete jones" w:date="2022-01-04T12:10:00Z">
                <w:pPr/>
              </w:pPrChange>
            </w:pPr>
            <w:ins w:id="55209" w:author="pete jones" w:date="2022-01-04T12:05:00Z">
              <w:r w:rsidRPr="00FF6A71">
                <w:t>Q15</w:t>
              </w:r>
            </w:ins>
          </w:p>
        </w:tc>
        <w:tc>
          <w:tcPr>
            <w:tcW w:w="7099" w:type="dxa"/>
            <w:hideMark/>
          </w:tcPr>
          <w:p w14:paraId="5A954DBF" w14:textId="02E6F130" w:rsidR="00965D4E" w:rsidRPr="00FF6A71" w:rsidRDefault="00965D4E">
            <w:pPr>
              <w:spacing w:before="0" w:after="0" w:line="240" w:lineRule="auto"/>
              <w:rPr>
                <w:ins w:id="55210" w:author="pete jones" w:date="2022-01-04T12:05:00Z"/>
              </w:rPr>
              <w:pPrChange w:id="55211" w:author="pete jones" w:date="2022-01-04T12:10:00Z">
                <w:pPr/>
              </w:pPrChange>
            </w:pPr>
            <w:ins w:id="55212" w:author="pete jones" w:date="2022-01-04T12:05:00Z">
              <w:r w:rsidRPr="00FF6A71">
                <w:t xml:space="preserve">STEM is creative and adaptable, making it accessible to pupils of all </w:t>
              </w:r>
            </w:ins>
            <w:ins w:id="55213" w:author="pete jones" w:date="2022-04-01T14:39:00Z">
              <w:r w:rsidR="00B2191E">
                <w:t>ability levels</w:t>
              </w:r>
            </w:ins>
            <w:ins w:id="55214" w:author="pete jones" w:date="2022-01-04T12:05:00Z">
              <w:r w:rsidRPr="00FF6A71">
                <w:t>. Even within one team, various ability levels can work together and learn together</w:t>
              </w:r>
            </w:ins>
          </w:p>
        </w:tc>
        <w:tc>
          <w:tcPr>
            <w:tcW w:w="1224" w:type="dxa"/>
            <w:vMerge w:val="restart"/>
            <w:noWrap/>
            <w:hideMark/>
          </w:tcPr>
          <w:p w14:paraId="2CD48BA1" w14:textId="77777777" w:rsidR="00965D4E" w:rsidRPr="00FF6A71" w:rsidRDefault="00965D4E">
            <w:pPr>
              <w:spacing w:before="0" w:after="0" w:line="240" w:lineRule="auto"/>
              <w:rPr>
                <w:ins w:id="55215" w:author="pete jones" w:date="2022-01-04T12:05:00Z"/>
              </w:rPr>
              <w:pPrChange w:id="55216" w:author="pete jones" w:date="2022-01-04T12:10:00Z">
                <w:pPr/>
              </w:pPrChange>
            </w:pPr>
            <w:ins w:id="55217" w:author="pete jones" w:date="2022-01-04T12:05:00Z">
              <w:r w:rsidRPr="00FF6A71">
                <w:t>1</w:t>
              </w:r>
            </w:ins>
          </w:p>
        </w:tc>
      </w:tr>
      <w:tr w:rsidR="00965D4E" w:rsidRPr="00FF6A71" w14:paraId="1EC2E623" w14:textId="77777777" w:rsidTr="00015922">
        <w:trPr>
          <w:trHeight w:val="300"/>
          <w:jc w:val="center"/>
          <w:ins w:id="55218" w:author="pete jones" w:date="2022-01-04T12:05:00Z"/>
        </w:trPr>
        <w:tc>
          <w:tcPr>
            <w:tcW w:w="693" w:type="dxa"/>
            <w:noWrap/>
            <w:hideMark/>
          </w:tcPr>
          <w:p w14:paraId="437B4759" w14:textId="77777777" w:rsidR="00965D4E" w:rsidRPr="00FF6A71" w:rsidRDefault="00965D4E">
            <w:pPr>
              <w:spacing w:before="0" w:after="0" w:line="240" w:lineRule="auto"/>
              <w:rPr>
                <w:ins w:id="55219" w:author="pete jones" w:date="2022-01-04T12:05:00Z"/>
              </w:rPr>
              <w:pPrChange w:id="55220" w:author="pete jones" w:date="2022-01-04T12:10:00Z">
                <w:pPr/>
              </w:pPrChange>
            </w:pPr>
            <w:ins w:id="55221" w:author="pete jones" w:date="2022-01-04T12:05:00Z">
              <w:r w:rsidRPr="00FF6A71">
                <w:t>Q1</w:t>
              </w:r>
            </w:ins>
          </w:p>
        </w:tc>
        <w:tc>
          <w:tcPr>
            <w:tcW w:w="7099" w:type="dxa"/>
            <w:hideMark/>
          </w:tcPr>
          <w:p w14:paraId="6B6CFB78" w14:textId="77777777" w:rsidR="00965D4E" w:rsidRPr="00FF6A71" w:rsidRDefault="00965D4E">
            <w:pPr>
              <w:spacing w:before="0" w:after="0" w:line="240" w:lineRule="auto"/>
              <w:rPr>
                <w:ins w:id="55222" w:author="pete jones" w:date="2022-01-04T12:05:00Z"/>
              </w:rPr>
              <w:pPrChange w:id="55223" w:author="pete jones" w:date="2022-01-04T12:10:00Z">
                <w:pPr/>
              </w:pPrChange>
            </w:pPr>
            <w:ins w:id="55224" w:author="pete jones" w:date="2022-01-04T12:05:00Z">
              <w:r w:rsidRPr="00FF6A71">
                <w:t>I believe that STEM fosters a lifelong love of learning</w:t>
              </w:r>
            </w:ins>
          </w:p>
        </w:tc>
        <w:tc>
          <w:tcPr>
            <w:tcW w:w="1224" w:type="dxa"/>
            <w:vMerge/>
            <w:hideMark/>
          </w:tcPr>
          <w:p w14:paraId="4EF81823" w14:textId="77777777" w:rsidR="00965D4E" w:rsidRPr="00FF6A71" w:rsidRDefault="00965D4E">
            <w:pPr>
              <w:spacing w:before="0" w:after="0" w:line="240" w:lineRule="auto"/>
              <w:rPr>
                <w:ins w:id="55225" w:author="pete jones" w:date="2022-01-04T12:05:00Z"/>
              </w:rPr>
              <w:pPrChange w:id="55226" w:author="pete jones" w:date="2022-01-04T12:10:00Z">
                <w:pPr/>
              </w:pPrChange>
            </w:pPr>
          </w:p>
        </w:tc>
      </w:tr>
      <w:tr w:rsidR="00965D4E" w:rsidRPr="00FF6A71" w14:paraId="3CFBFEE6" w14:textId="77777777" w:rsidTr="00015922">
        <w:trPr>
          <w:trHeight w:val="300"/>
          <w:jc w:val="center"/>
          <w:ins w:id="55227" w:author="pete jones" w:date="2022-01-04T12:05:00Z"/>
        </w:trPr>
        <w:tc>
          <w:tcPr>
            <w:tcW w:w="693" w:type="dxa"/>
            <w:noWrap/>
            <w:hideMark/>
          </w:tcPr>
          <w:p w14:paraId="36038403" w14:textId="77777777" w:rsidR="00965D4E" w:rsidRPr="00FF6A71" w:rsidRDefault="00965D4E">
            <w:pPr>
              <w:spacing w:before="0" w:after="0" w:line="240" w:lineRule="auto"/>
              <w:rPr>
                <w:ins w:id="55228" w:author="pete jones" w:date="2022-01-04T12:05:00Z"/>
              </w:rPr>
              <w:pPrChange w:id="55229" w:author="pete jones" w:date="2022-01-04T12:10:00Z">
                <w:pPr/>
              </w:pPrChange>
            </w:pPr>
            <w:ins w:id="55230" w:author="pete jones" w:date="2022-01-04T12:05:00Z">
              <w:r w:rsidRPr="00FF6A71">
                <w:t>Q20</w:t>
              </w:r>
            </w:ins>
          </w:p>
        </w:tc>
        <w:tc>
          <w:tcPr>
            <w:tcW w:w="7099" w:type="dxa"/>
            <w:hideMark/>
          </w:tcPr>
          <w:p w14:paraId="3FEC42E1" w14:textId="77777777" w:rsidR="00965D4E" w:rsidRPr="00FF6A71" w:rsidRDefault="00965D4E">
            <w:pPr>
              <w:spacing w:before="0" w:after="0" w:line="240" w:lineRule="auto"/>
              <w:rPr>
                <w:ins w:id="55231" w:author="pete jones" w:date="2022-01-04T12:05:00Z"/>
              </w:rPr>
              <w:pPrChange w:id="55232" w:author="pete jones" w:date="2022-01-04T12:10:00Z">
                <w:pPr/>
              </w:pPrChange>
            </w:pPr>
            <w:ins w:id="55233" w:author="pete jones" w:date="2022-01-04T12:05:00Z">
              <w:r w:rsidRPr="00FF6A71">
                <w:t>I always provide opportunities for students to fail or try again in a safe environment.</w:t>
              </w:r>
            </w:ins>
          </w:p>
        </w:tc>
        <w:tc>
          <w:tcPr>
            <w:tcW w:w="1224" w:type="dxa"/>
            <w:vMerge w:val="restart"/>
            <w:noWrap/>
            <w:hideMark/>
          </w:tcPr>
          <w:p w14:paraId="65CE78C5" w14:textId="77777777" w:rsidR="00965D4E" w:rsidRPr="00FF6A71" w:rsidRDefault="00965D4E">
            <w:pPr>
              <w:spacing w:before="0" w:after="0" w:line="240" w:lineRule="auto"/>
              <w:rPr>
                <w:ins w:id="55234" w:author="pete jones" w:date="2022-01-04T12:05:00Z"/>
              </w:rPr>
              <w:pPrChange w:id="55235" w:author="pete jones" w:date="2022-01-04T12:10:00Z">
                <w:pPr/>
              </w:pPrChange>
            </w:pPr>
            <w:ins w:id="55236" w:author="pete jones" w:date="2022-01-04T12:05:00Z">
              <w:r w:rsidRPr="00FF6A71">
                <w:t>0.979819</w:t>
              </w:r>
            </w:ins>
          </w:p>
        </w:tc>
      </w:tr>
      <w:tr w:rsidR="00965D4E" w:rsidRPr="00FF6A71" w14:paraId="42684381" w14:textId="77777777" w:rsidTr="00015922">
        <w:trPr>
          <w:trHeight w:val="300"/>
          <w:jc w:val="center"/>
          <w:ins w:id="55237" w:author="pete jones" w:date="2022-01-04T12:05:00Z"/>
        </w:trPr>
        <w:tc>
          <w:tcPr>
            <w:tcW w:w="693" w:type="dxa"/>
            <w:noWrap/>
            <w:hideMark/>
          </w:tcPr>
          <w:p w14:paraId="2A6E9586" w14:textId="77777777" w:rsidR="00965D4E" w:rsidRPr="00FF6A71" w:rsidRDefault="00965D4E">
            <w:pPr>
              <w:spacing w:before="0" w:after="0" w:line="240" w:lineRule="auto"/>
              <w:rPr>
                <w:ins w:id="55238" w:author="pete jones" w:date="2022-01-04T12:05:00Z"/>
              </w:rPr>
              <w:pPrChange w:id="55239" w:author="pete jones" w:date="2022-01-04T12:10:00Z">
                <w:pPr/>
              </w:pPrChange>
            </w:pPr>
            <w:ins w:id="55240" w:author="pete jones" w:date="2022-01-04T12:05:00Z">
              <w:r w:rsidRPr="00FF6A71">
                <w:t>Q19</w:t>
              </w:r>
            </w:ins>
          </w:p>
        </w:tc>
        <w:tc>
          <w:tcPr>
            <w:tcW w:w="7099" w:type="dxa"/>
            <w:hideMark/>
          </w:tcPr>
          <w:p w14:paraId="6F6AF298" w14:textId="404CCE71" w:rsidR="00965D4E" w:rsidRPr="00FF6A71" w:rsidRDefault="00965D4E">
            <w:pPr>
              <w:spacing w:before="0" w:after="0" w:line="240" w:lineRule="auto"/>
              <w:rPr>
                <w:ins w:id="55241" w:author="pete jones" w:date="2022-01-04T12:05:00Z"/>
              </w:rPr>
              <w:pPrChange w:id="55242" w:author="pete jones" w:date="2022-01-04T12:10:00Z">
                <w:pPr/>
              </w:pPrChange>
            </w:pPr>
            <w:ins w:id="55243" w:author="pete jones" w:date="2022-01-04T12:05:00Z">
              <w:r w:rsidRPr="00FF6A71">
                <w:t>Students should have the freedom to demonstrate thinking critically</w:t>
              </w:r>
            </w:ins>
            <w:ins w:id="55244" w:author="pete jones" w:date="2022-04-01T14:39:00Z">
              <w:r w:rsidR="00B2191E">
                <w:t xml:space="preserve"> and</w:t>
              </w:r>
            </w:ins>
            <w:ins w:id="55245" w:author="pete jones" w:date="2022-01-04T12:05:00Z">
              <w:r w:rsidRPr="00FF6A71">
                <w:t xml:space="preserve"> be creative and innovative.</w:t>
              </w:r>
            </w:ins>
          </w:p>
        </w:tc>
        <w:tc>
          <w:tcPr>
            <w:tcW w:w="1224" w:type="dxa"/>
            <w:vMerge/>
            <w:hideMark/>
          </w:tcPr>
          <w:p w14:paraId="74E9A4E8" w14:textId="77777777" w:rsidR="00965D4E" w:rsidRPr="00FF6A71" w:rsidRDefault="00965D4E">
            <w:pPr>
              <w:spacing w:before="0" w:after="0" w:line="240" w:lineRule="auto"/>
              <w:rPr>
                <w:ins w:id="55246" w:author="pete jones" w:date="2022-01-04T12:05:00Z"/>
              </w:rPr>
              <w:pPrChange w:id="55247" w:author="pete jones" w:date="2022-01-04T12:10:00Z">
                <w:pPr/>
              </w:pPrChange>
            </w:pPr>
          </w:p>
        </w:tc>
      </w:tr>
      <w:tr w:rsidR="00965D4E" w:rsidRPr="00FF6A71" w14:paraId="03FF30D2" w14:textId="77777777" w:rsidTr="00015922">
        <w:trPr>
          <w:trHeight w:val="300"/>
          <w:jc w:val="center"/>
          <w:ins w:id="55248" w:author="pete jones" w:date="2022-01-04T12:05:00Z"/>
        </w:trPr>
        <w:tc>
          <w:tcPr>
            <w:tcW w:w="693" w:type="dxa"/>
            <w:noWrap/>
            <w:hideMark/>
          </w:tcPr>
          <w:p w14:paraId="34F28302" w14:textId="77777777" w:rsidR="00965D4E" w:rsidRPr="00FF6A71" w:rsidRDefault="00965D4E">
            <w:pPr>
              <w:spacing w:before="0" w:after="0" w:line="240" w:lineRule="auto"/>
              <w:rPr>
                <w:ins w:id="55249" w:author="pete jones" w:date="2022-01-04T12:05:00Z"/>
              </w:rPr>
              <w:pPrChange w:id="55250" w:author="pete jones" w:date="2022-01-04T12:10:00Z">
                <w:pPr/>
              </w:pPrChange>
            </w:pPr>
            <w:ins w:id="55251" w:author="pete jones" w:date="2022-01-04T12:05:00Z">
              <w:r w:rsidRPr="00FF6A71">
                <w:t>Q21</w:t>
              </w:r>
            </w:ins>
          </w:p>
        </w:tc>
        <w:tc>
          <w:tcPr>
            <w:tcW w:w="7099" w:type="dxa"/>
            <w:hideMark/>
          </w:tcPr>
          <w:p w14:paraId="5698A0B8" w14:textId="521ABB6B" w:rsidR="00965D4E" w:rsidRPr="00FF6A71" w:rsidRDefault="00965D4E">
            <w:pPr>
              <w:spacing w:before="0" w:after="0" w:line="240" w:lineRule="auto"/>
              <w:rPr>
                <w:ins w:id="55252" w:author="pete jones" w:date="2022-01-04T12:05:00Z"/>
              </w:rPr>
              <w:pPrChange w:id="55253" w:author="pete jones" w:date="2022-01-04T12:10:00Z">
                <w:pPr/>
              </w:pPrChange>
            </w:pPr>
            <w:ins w:id="55254" w:author="pete jones" w:date="2022-01-04T12:05:00Z">
              <w:r w:rsidRPr="00FF6A71">
                <w:t>The value of failure is an i</w:t>
              </w:r>
            </w:ins>
            <w:ins w:id="55255" w:author="pete jones" w:date="2022-04-01T15:29:00Z">
              <w:r w:rsidR="009D7356">
                <w:t>ntegral</w:t>
              </w:r>
            </w:ins>
            <w:ins w:id="55256" w:author="pete jones" w:date="2022-01-04T12:05:00Z">
              <w:r w:rsidRPr="00FF6A71">
                <w:t xml:space="preserve"> part of the learning process or should be emphasised, embraced</w:t>
              </w:r>
            </w:ins>
            <w:ins w:id="55257" w:author="pete jones" w:date="2022-04-01T14:39:00Z">
              <w:r w:rsidR="00B2191E">
                <w:t>,</w:t>
              </w:r>
            </w:ins>
            <w:ins w:id="55258" w:author="pete jones" w:date="2022-01-04T12:05:00Z">
              <w:r w:rsidRPr="00FF6A71">
                <w:t xml:space="preserve"> </w:t>
              </w:r>
            </w:ins>
            <w:ins w:id="55259" w:author="pete jones" w:date="2022-04-01T14:39:00Z">
              <w:r w:rsidR="00B2191E">
                <w:t xml:space="preserve">and </w:t>
              </w:r>
            </w:ins>
            <w:ins w:id="55260" w:author="pete jones" w:date="2022-01-04T12:05:00Z">
              <w:r w:rsidRPr="00FF6A71">
                <w:t>not penalised.</w:t>
              </w:r>
            </w:ins>
          </w:p>
        </w:tc>
        <w:tc>
          <w:tcPr>
            <w:tcW w:w="1224" w:type="dxa"/>
            <w:vMerge w:val="restart"/>
            <w:noWrap/>
            <w:hideMark/>
          </w:tcPr>
          <w:p w14:paraId="385A8724" w14:textId="77777777" w:rsidR="00965D4E" w:rsidRPr="00FF6A71" w:rsidRDefault="00965D4E">
            <w:pPr>
              <w:spacing w:before="0" w:after="0" w:line="240" w:lineRule="auto"/>
              <w:rPr>
                <w:ins w:id="55261" w:author="pete jones" w:date="2022-01-04T12:05:00Z"/>
              </w:rPr>
              <w:pPrChange w:id="55262" w:author="pete jones" w:date="2022-01-04T12:10:00Z">
                <w:pPr/>
              </w:pPrChange>
            </w:pPr>
            <w:ins w:id="55263" w:author="pete jones" w:date="2022-01-04T12:05:00Z">
              <w:r w:rsidRPr="00FF6A71">
                <w:t>0.968334</w:t>
              </w:r>
            </w:ins>
          </w:p>
        </w:tc>
      </w:tr>
      <w:tr w:rsidR="00965D4E" w:rsidRPr="00FF6A71" w14:paraId="28E91FAF" w14:textId="77777777" w:rsidTr="00015922">
        <w:trPr>
          <w:trHeight w:val="300"/>
          <w:jc w:val="center"/>
          <w:ins w:id="55264" w:author="pete jones" w:date="2022-01-04T12:05:00Z"/>
        </w:trPr>
        <w:tc>
          <w:tcPr>
            <w:tcW w:w="693" w:type="dxa"/>
            <w:noWrap/>
            <w:hideMark/>
          </w:tcPr>
          <w:p w14:paraId="7000995D" w14:textId="77777777" w:rsidR="00965D4E" w:rsidRPr="00FF6A71" w:rsidRDefault="00965D4E">
            <w:pPr>
              <w:spacing w:before="0" w:after="0" w:line="240" w:lineRule="auto"/>
              <w:rPr>
                <w:ins w:id="55265" w:author="pete jones" w:date="2022-01-04T12:05:00Z"/>
              </w:rPr>
              <w:pPrChange w:id="55266" w:author="pete jones" w:date="2022-01-04T12:10:00Z">
                <w:pPr/>
              </w:pPrChange>
            </w:pPr>
            <w:ins w:id="55267" w:author="pete jones" w:date="2022-01-04T12:05:00Z">
              <w:r w:rsidRPr="00FF6A71">
                <w:t>Q7</w:t>
              </w:r>
            </w:ins>
          </w:p>
        </w:tc>
        <w:tc>
          <w:tcPr>
            <w:tcW w:w="7099" w:type="dxa"/>
            <w:hideMark/>
          </w:tcPr>
          <w:p w14:paraId="62088403" w14:textId="60CB951E" w:rsidR="00965D4E" w:rsidRPr="00FF6A71" w:rsidRDefault="00965D4E">
            <w:pPr>
              <w:spacing w:before="0" w:after="0" w:line="240" w:lineRule="auto"/>
              <w:rPr>
                <w:ins w:id="55268" w:author="pete jones" w:date="2022-01-04T12:05:00Z"/>
              </w:rPr>
              <w:pPrChange w:id="55269" w:author="pete jones" w:date="2022-01-04T12:10:00Z">
                <w:pPr/>
              </w:pPrChange>
            </w:pPr>
            <w:ins w:id="55270" w:author="pete jones" w:date="2022-01-04T12:05:00Z">
              <w:r w:rsidRPr="00FF6A71">
                <w:t xml:space="preserve">Students must come out of the school system and into the world with a love of learning. If they do not have </w:t>
              </w:r>
            </w:ins>
            <w:ins w:id="55271" w:author="pete jones" w:date="2022-03-30T12:20:00Z">
              <w:r w:rsidR="006E7D7D">
                <w:t>the</w:t>
              </w:r>
            </w:ins>
            <w:ins w:id="55272" w:author="pete jones" w:date="2022-01-04T12:05:00Z">
              <w:r w:rsidRPr="00FF6A71">
                <w:t xml:space="preserve"> drive and passion </w:t>
              </w:r>
            </w:ins>
            <w:ins w:id="55273" w:author="pete jones" w:date="2022-04-01T14:39:00Z">
              <w:r w:rsidR="00B2191E">
                <w:t>for learning</w:t>
              </w:r>
            </w:ins>
            <w:ins w:id="55274" w:author="pete jones" w:date="2022-01-04T12:05:00Z">
              <w:r w:rsidRPr="00FF6A71">
                <w:t>, then they will struggle in the real world</w:t>
              </w:r>
            </w:ins>
          </w:p>
        </w:tc>
        <w:tc>
          <w:tcPr>
            <w:tcW w:w="1224" w:type="dxa"/>
            <w:vMerge/>
            <w:hideMark/>
          </w:tcPr>
          <w:p w14:paraId="7BBD5169" w14:textId="77777777" w:rsidR="00965D4E" w:rsidRPr="00FF6A71" w:rsidRDefault="00965D4E">
            <w:pPr>
              <w:spacing w:before="0" w:after="0" w:line="240" w:lineRule="auto"/>
              <w:rPr>
                <w:ins w:id="55275" w:author="pete jones" w:date="2022-01-04T12:05:00Z"/>
              </w:rPr>
              <w:pPrChange w:id="55276" w:author="pete jones" w:date="2022-01-04T12:10:00Z">
                <w:pPr/>
              </w:pPrChange>
            </w:pPr>
          </w:p>
        </w:tc>
      </w:tr>
      <w:tr w:rsidR="00965D4E" w:rsidRPr="00FF6A71" w14:paraId="357DF92A" w14:textId="77777777" w:rsidTr="00015922">
        <w:trPr>
          <w:trHeight w:val="300"/>
          <w:jc w:val="center"/>
          <w:ins w:id="55277" w:author="pete jones" w:date="2022-01-04T12:05:00Z"/>
        </w:trPr>
        <w:tc>
          <w:tcPr>
            <w:tcW w:w="693" w:type="dxa"/>
            <w:noWrap/>
            <w:hideMark/>
          </w:tcPr>
          <w:p w14:paraId="12713DD7" w14:textId="77777777" w:rsidR="00965D4E" w:rsidRPr="00FF6A71" w:rsidRDefault="00965D4E">
            <w:pPr>
              <w:spacing w:before="0" w:after="0" w:line="240" w:lineRule="auto"/>
              <w:rPr>
                <w:ins w:id="55278" w:author="pete jones" w:date="2022-01-04T12:05:00Z"/>
              </w:rPr>
              <w:pPrChange w:id="55279" w:author="pete jones" w:date="2022-01-04T12:10:00Z">
                <w:pPr/>
              </w:pPrChange>
            </w:pPr>
            <w:ins w:id="55280" w:author="pete jones" w:date="2022-01-04T12:05:00Z">
              <w:r w:rsidRPr="00FF6A71">
                <w:t>Q22</w:t>
              </w:r>
            </w:ins>
          </w:p>
        </w:tc>
        <w:tc>
          <w:tcPr>
            <w:tcW w:w="7099" w:type="dxa"/>
            <w:hideMark/>
          </w:tcPr>
          <w:p w14:paraId="1D5E1C9A" w14:textId="769A00A6" w:rsidR="00965D4E" w:rsidRPr="00FF6A71" w:rsidRDefault="00965D4E">
            <w:pPr>
              <w:spacing w:before="0" w:after="0" w:line="240" w:lineRule="auto"/>
              <w:rPr>
                <w:ins w:id="55281" w:author="pete jones" w:date="2022-01-04T12:05:00Z"/>
              </w:rPr>
              <w:pPrChange w:id="55282" w:author="pete jones" w:date="2022-01-04T12:10:00Z">
                <w:pPr/>
              </w:pPrChange>
            </w:pPr>
            <w:ins w:id="55283" w:author="pete jones" w:date="2022-01-04T12:05:00Z">
              <w:r w:rsidRPr="00FF6A71">
                <w:t xml:space="preserve">STEM embraces the 4Cs identified as </w:t>
              </w:r>
            </w:ins>
            <w:ins w:id="55284" w:author="pete jones" w:date="2022-04-01T15:29:00Z">
              <w:r w:rsidR="009D7356">
                <w:t>essential</w:t>
              </w:r>
            </w:ins>
            <w:ins w:id="55285" w:author="pete jones" w:date="2022-01-04T12:05:00Z">
              <w:r w:rsidRPr="00FF6A71">
                <w:t xml:space="preserve"> 21st</w:t>
              </w:r>
            </w:ins>
            <w:ins w:id="55286" w:author="pete jones" w:date="2022-03-30T12:20:00Z">
              <w:r w:rsidR="006E7D7D">
                <w:t>-</w:t>
              </w:r>
            </w:ins>
            <w:ins w:id="55287" w:author="pete jones" w:date="2022-01-04T12:05:00Z">
              <w:r w:rsidRPr="00FF6A71">
                <w:t>century skills: Creativity, Collaboration, Critical Thinking, and Communication.</w:t>
              </w:r>
            </w:ins>
          </w:p>
        </w:tc>
        <w:tc>
          <w:tcPr>
            <w:tcW w:w="1224" w:type="dxa"/>
            <w:vMerge w:val="restart"/>
            <w:noWrap/>
            <w:hideMark/>
          </w:tcPr>
          <w:p w14:paraId="3E7BFBF7" w14:textId="77777777" w:rsidR="00965D4E" w:rsidRPr="00FF6A71" w:rsidRDefault="00965D4E">
            <w:pPr>
              <w:spacing w:before="0" w:after="0" w:line="240" w:lineRule="auto"/>
              <w:rPr>
                <w:ins w:id="55288" w:author="pete jones" w:date="2022-01-04T12:05:00Z"/>
              </w:rPr>
              <w:pPrChange w:id="55289" w:author="pete jones" w:date="2022-01-04T12:10:00Z">
                <w:pPr/>
              </w:pPrChange>
            </w:pPr>
            <w:ins w:id="55290" w:author="pete jones" w:date="2022-01-04T12:05:00Z">
              <w:r w:rsidRPr="00FF6A71">
                <w:t>1</w:t>
              </w:r>
            </w:ins>
          </w:p>
        </w:tc>
      </w:tr>
      <w:tr w:rsidR="00965D4E" w:rsidRPr="00FF6A71" w14:paraId="59D16B52" w14:textId="77777777" w:rsidTr="00015922">
        <w:trPr>
          <w:trHeight w:val="300"/>
          <w:jc w:val="center"/>
          <w:ins w:id="55291" w:author="pete jones" w:date="2022-01-04T12:05:00Z"/>
        </w:trPr>
        <w:tc>
          <w:tcPr>
            <w:tcW w:w="693" w:type="dxa"/>
            <w:noWrap/>
            <w:hideMark/>
          </w:tcPr>
          <w:p w14:paraId="3CCC9035" w14:textId="77777777" w:rsidR="00965D4E" w:rsidRPr="00FF6A71" w:rsidRDefault="00965D4E">
            <w:pPr>
              <w:spacing w:before="0" w:after="0" w:line="240" w:lineRule="auto"/>
              <w:rPr>
                <w:ins w:id="55292" w:author="pete jones" w:date="2022-01-04T12:05:00Z"/>
              </w:rPr>
              <w:pPrChange w:id="55293" w:author="pete jones" w:date="2022-01-04T12:10:00Z">
                <w:pPr/>
              </w:pPrChange>
            </w:pPr>
            <w:ins w:id="55294" w:author="pete jones" w:date="2022-01-04T12:05:00Z">
              <w:r w:rsidRPr="00FF6A71">
                <w:t>Q4</w:t>
              </w:r>
            </w:ins>
          </w:p>
        </w:tc>
        <w:tc>
          <w:tcPr>
            <w:tcW w:w="7099" w:type="dxa"/>
            <w:hideMark/>
          </w:tcPr>
          <w:p w14:paraId="0EC513D4" w14:textId="77777777" w:rsidR="00965D4E" w:rsidRPr="00FF6A71" w:rsidRDefault="00965D4E">
            <w:pPr>
              <w:spacing w:before="0" w:after="0" w:line="240" w:lineRule="auto"/>
              <w:rPr>
                <w:ins w:id="55295" w:author="pete jones" w:date="2022-01-04T12:05:00Z"/>
              </w:rPr>
              <w:pPrChange w:id="55296" w:author="pete jones" w:date="2022-01-04T12:10:00Z">
                <w:pPr/>
              </w:pPrChange>
            </w:pPr>
            <w:ins w:id="55297" w:author="pete jones" w:date="2022-01-04T12:05:00Z">
              <w:r w:rsidRPr="00FF6A71">
                <w:t>STEM lessons are an excellent way of reducing classroom anxiety or stress.</w:t>
              </w:r>
            </w:ins>
          </w:p>
        </w:tc>
        <w:tc>
          <w:tcPr>
            <w:tcW w:w="1224" w:type="dxa"/>
            <w:vMerge/>
            <w:hideMark/>
          </w:tcPr>
          <w:p w14:paraId="399665F0" w14:textId="77777777" w:rsidR="00965D4E" w:rsidRPr="00FF6A71" w:rsidRDefault="00965D4E">
            <w:pPr>
              <w:spacing w:before="0" w:after="0" w:line="240" w:lineRule="auto"/>
              <w:rPr>
                <w:ins w:id="55298" w:author="pete jones" w:date="2022-01-04T12:05:00Z"/>
              </w:rPr>
              <w:pPrChange w:id="55299" w:author="pete jones" w:date="2022-01-04T12:10:00Z">
                <w:pPr/>
              </w:pPrChange>
            </w:pPr>
          </w:p>
        </w:tc>
      </w:tr>
      <w:tr w:rsidR="00965D4E" w:rsidRPr="00FF6A71" w14:paraId="53B15E9B" w14:textId="77777777" w:rsidTr="00015922">
        <w:trPr>
          <w:trHeight w:val="300"/>
          <w:jc w:val="center"/>
          <w:ins w:id="55300" w:author="pete jones" w:date="2022-01-04T12:05:00Z"/>
        </w:trPr>
        <w:tc>
          <w:tcPr>
            <w:tcW w:w="693" w:type="dxa"/>
            <w:noWrap/>
            <w:hideMark/>
          </w:tcPr>
          <w:p w14:paraId="520F1F66" w14:textId="77777777" w:rsidR="00965D4E" w:rsidRPr="00FF6A71" w:rsidRDefault="00965D4E">
            <w:pPr>
              <w:spacing w:before="0" w:after="0" w:line="240" w:lineRule="auto"/>
              <w:rPr>
                <w:ins w:id="55301" w:author="pete jones" w:date="2022-01-04T12:05:00Z"/>
              </w:rPr>
              <w:pPrChange w:id="55302" w:author="pete jones" w:date="2022-01-04T12:10:00Z">
                <w:pPr/>
              </w:pPrChange>
            </w:pPr>
            <w:ins w:id="55303" w:author="pete jones" w:date="2022-01-04T12:05:00Z">
              <w:r w:rsidRPr="00FF6A71">
                <w:t>Q23</w:t>
              </w:r>
            </w:ins>
          </w:p>
        </w:tc>
        <w:tc>
          <w:tcPr>
            <w:tcW w:w="7099" w:type="dxa"/>
            <w:hideMark/>
          </w:tcPr>
          <w:p w14:paraId="29347A80" w14:textId="77777777" w:rsidR="00965D4E" w:rsidRPr="00FF6A71" w:rsidRDefault="00965D4E">
            <w:pPr>
              <w:spacing w:before="0" w:after="0" w:line="240" w:lineRule="auto"/>
              <w:rPr>
                <w:ins w:id="55304" w:author="pete jones" w:date="2022-01-04T12:05:00Z"/>
              </w:rPr>
              <w:pPrChange w:id="55305" w:author="pete jones" w:date="2022-01-04T12:10:00Z">
                <w:pPr/>
              </w:pPrChange>
            </w:pPr>
            <w:ins w:id="55306" w:author="pete jones" w:date="2022-01-04T12:05:00Z">
              <w:r w:rsidRPr="00FF6A71">
                <w:t>STEM lessons are an excellent way of reducing classroom anxiety or stress.</w:t>
              </w:r>
            </w:ins>
          </w:p>
        </w:tc>
        <w:tc>
          <w:tcPr>
            <w:tcW w:w="1224" w:type="dxa"/>
            <w:vMerge w:val="restart"/>
            <w:noWrap/>
            <w:hideMark/>
          </w:tcPr>
          <w:p w14:paraId="5D4C504C" w14:textId="77777777" w:rsidR="00965D4E" w:rsidRPr="00FF6A71" w:rsidRDefault="00965D4E">
            <w:pPr>
              <w:spacing w:before="0" w:after="0" w:line="240" w:lineRule="auto"/>
              <w:rPr>
                <w:ins w:id="55307" w:author="pete jones" w:date="2022-01-04T12:05:00Z"/>
              </w:rPr>
              <w:pPrChange w:id="55308" w:author="pete jones" w:date="2022-01-04T12:10:00Z">
                <w:pPr/>
              </w:pPrChange>
            </w:pPr>
            <w:ins w:id="55309" w:author="pete jones" w:date="2022-01-04T12:05:00Z">
              <w:r w:rsidRPr="00FF6A71">
                <w:t>1</w:t>
              </w:r>
            </w:ins>
          </w:p>
        </w:tc>
      </w:tr>
      <w:tr w:rsidR="00965D4E" w:rsidRPr="00FF6A71" w14:paraId="67FE7615" w14:textId="77777777" w:rsidTr="00015922">
        <w:trPr>
          <w:trHeight w:val="300"/>
          <w:jc w:val="center"/>
          <w:ins w:id="55310" w:author="pete jones" w:date="2022-01-04T12:05:00Z"/>
        </w:trPr>
        <w:tc>
          <w:tcPr>
            <w:tcW w:w="693" w:type="dxa"/>
            <w:noWrap/>
            <w:hideMark/>
          </w:tcPr>
          <w:p w14:paraId="568748D5" w14:textId="77777777" w:rsidR="00965D4E" w:rsidRPr="00FF6A71" w:rsidRDefault="00965D4E">
            <w:pPr>
              <w:spacing w:before="0" w:after="0" w:line="240" w:lineRule="auto"/>
              <w:rPr>
                <w:ins w:id="55311" w:author="pete jones" w:date="2022-01-04T12:05:00Z"/>
              </w:rPr>
              <w:pPrChange w:id="55312" w:author="pete jones" w:date="2022-01-04T12:10:00Z">
                <w:pPr/>
              </w:pPrChange>
            </w:pPr>
            <w:ins w:id="55313" w:author="pete jones" w:date="2022-01-04T12:05:00Z">
              <w:r w:rsidRPr="00FF6A71">
                <w:t>Q17</w:t>
              </w:r>
            </w:ins>
          </w:p>
        </w:tc>
        <w:tc>
          <w:tcPr>
            <w:tcW w:w="7099" w:type="dxa"/>
            <w:hideMark/>
          </w:tcPr>
          <w:p w14:paraId="1F01FC22" w14:textId="77777777" w:rsidR="00965D4E" w:rsidRPr="00FF6A71" w:rsidRDefault="00965D4E">
            <w:pPr>
              <w:spacing w:before="0" w:after="0" w:line="240" w:lineRule="auto"/>
              <w:rPr>
                <w:ins w:id="55314" w:author="pete jones" w:date="2022-01-04T12:05:00Z"/>
              </w:rPr>
              <w:pPrChange w:id="55315" w:author="pete jones" w:date="2022-01-04T12:10:00Z">
                <w:pPr/>
              </w:pPrChange>
            </w:pPr>
            <w:ins w:id="55316" w:author="pete jones" w:date="2022-01-04T12:05:00Z">
              <w:r w:rsidRPr="00FF6A71">
                <w:t>My lessons incorporate interest led investigations that provide students with ownership over their learning</w:t>
              </w:r>
            </w:ins>
          </w:p>
        </w:tc>
        <w:tc>
          <w:tcPr>
            <w:tcW w:w="1224" w:type="dxa"/>
            <w:vMerge/>
            <w:hideMark/>
          </w:tcPr>
          <w:p w14:paraId="2A325548" w14:textId="77777777" w:rsidR="00965D4E" w:rsidRPr="00FF6A71" w:rsidRDefault="00965D4E">
            <w:pPr>
              <w:spacing w:before="0" w:after="0" w:line="240" w:lineRule="auto"/>
              <w:rPr>
                <w:ins w:id="55317" w:author="pete jones" w:date="2022-01-04T12:05:00Z"/>
              </w:rPr>
              <w:pPrChange w:id="55318" w:author="pete jones" w:date="2022-01-04T12:10:00Z">
                <w:pPr/>
              </w:pPrChange>
            </w:pPr>
          </w:p>
        </w:tc>
      </w:tr>
      <w:tr w:rsidR="00965D4E" w:rsidRPr="00FF6A71" w14:paraId="615FEBD8" w14:textId="77777777" w:rsidTr="00015922">
        <w:trPr>
          <w:trHeight w:val="315"/>
          <w:jc w:val="center"/>
          <w:ins w:id="55319" w:author="pete jones" w:date="2022-01-04T12:05:00Z"/>
        </w:trPr>
        <w:tc>
          <w:tcPr>
            <w:tcW w:w="9016" w:type="dxa"/>
            <w:gridSpan w:val="3"/>
            <w:noWrap/>
            <w:hideMark/>
          </w:tcPr>
          <w:p w14:paraId="2804F60C" w14:textId="77777777" w:rsidR="00965D4E" w:rsidRPr="00FF6A71" w:rsidRDefault="00965D4E">
            <w:pPr>
              <w:spacing w:before="0" w:after="0" w:line="240" w:lineRule="auto"/>
              <w:rPr>
                <w:ins w:id="55320" w:author="pete jones" w:date="2022-01-04T12:05:00Z"/>
              </w:rPr>
              <w:pPrChange w:id="55321" w:author="pete jones" w:date="2022-01-04T12:10:00Z">
                <w:pPr/>
              </w:pPrChange>
            </w:pPr>
            <w:ins w:id="55322" w:author="pete jones" w:date="2022-01-04T12:05:00Z">
              <w:r w:rsidRPr="00FF6A71">
                <w:t> </w:t>
              </w:r>
            </w:ins>
          </w:p>
        </w:tc>
      </w:tr>
    </w:tbl>
    <w:p w14:paraId="4EFA1173" w14:textId="77777777" w:rsidR="00965D4E" w:rsidRPr="00FF6A71" w:rsidRDefault="00965D4E">
      <w:pPr>
        <w:rPr>
          <w:ins w:id="55323" w:author="pete jones" w:date="2022-01-04T12:05:00Z"/>
        </w:rPr>
      </w:pPr>
    </w:p>
    <w:tbl>
      <w:tblPr>
        <w:tblStyle w:val="TableGrid"/>
        <w:tblW w:w="8930" w:type="dxa"/>
        <w:jc w:val="center"/>
        <w:tblLook w:val="04A0" w:firstRow="1" w:lastRow="0" w:firstColumn="1" w:lastColumn="0" w:noHBand="0" w:noVBand="1"/>
        <w:tblPrChange w:id="55324" w:author="pete jones" w:date="2022-03-29T17:09:00Z">
          <w:tblPr>
            <w:tblStyle w:val="TableGrid"/>
            <w:tblW w:w="9067" w:type="dxa"/>
            <w:jc w:val="center"/>
            <w:tblLook w:val="04A0" w:firstRow="1" w:lastRow="0" w:firstColumn="1" w:lastColumn="0" w:noHBand="0" w:noVBand="1"/>
          </w:tblPr>
        </w:tblPrChange>
      </w:tblPr>
      <w:tblGrid>
        <w:gridCol w:w="621"/>
        <w:gridCol w:w="7301"/>
        <w:gridCol w:w="1134"/>
        <w:tblGridChange w:id="55325">
          <w:tblGrid>
            <w:gridCol w:w="632"/>
            <w:gridCol w:w="7301"/>
            <w:gridCol w:w="1134"/>
          </w:tblGrid>
        </w:tblGridChange>
      </w:tblGrid>
      <w:tr w:rsidR="00965D4E" w:rsidRPr="00FF6A71" w14:paraId="3F16D669" w14:textId="77777777" w:rsidTr="00D1046B">
        <w:trPr>
          <w:trHeight w:val="300"/>
          <w:jc w:val="center"/>
          <w:ins w:id="55326" w:author="pete jones" w:date="2022-01-04T12:05:00Z"/>
          <w:trPrChange w:id="55327" w:author="pete jones" w:date="2022-03-29T17:09:00Z">
            <w:trPr>
              <w:trHeight w:val="300"/>
              <w:jc w:val="center"/>
            </w:trPr>
          </w:trPrChange>
        </w:trPr>
        <w:tc>
          <w:tcPr>
            <w:tcW w:w="8930" w:type="dxa"/>
            <w:gridSpan w:val="3"/>
            <w:noWrap/>
            <w:hideMark/>
            <w:tcPrChange w:id="55328" w:author="pete jones" w:date="2022-03-29T17:09:00Z">
              <w:tcPr>
                <w:tcW w:w="9067" w:type="dxa"/>
                <w:gridSpan w:val="3"/>
                <w:noWrap/>
                <w:hideMark/>
              </w:tcPr>
            </w:tcPrChange>
          </w:tcPr>
          <w:p w14:paraId="6A7C56B2" w14:textId="77777777" w:rsidR="00965D4E" w:rsidRPr="00FF6A71" w:rsidRDefault="00965D4E">
            <w:pPr>
              <w:spacing w:before="0" w:after="0" w:line="240" w:lineRule="auto"/>
              <w:rPr>
                <w:ins w:id="55329" w:author="pete jones" w:date="2022-01-04T12:05:00Z"/>
                <w:b/>
                <w:bCs/>
              </w:rPr>
              <w:pPrChange w:id="55330" w:author="pete jones" w:date="2022-01-04T12:11:00Z">
                <w:pPr/>
              </w:pPrChange>
            </w:pPr>
            <w:ins w:id="55331" w:author="pete jones" w:date="2022-01-04T12:05:00Z">
              <w:r w:rsidRPr="00FF6A71">
                <w:rPr>
                  <w:b/>
                  <w:bCs/>
                </w:rPr>
                <w:t>Lowest Correlations</w:t>
              </w:r>
            </w:ins>
          </w:p>
        </w:tc>
      </w:tr>
      <w:tr w:rsidR="00965D4E" w:rsidRPr="00FF6A71" w14:paraId="63C3B434" w14:textId="77777777" w:rsidTr="00D1046B">
        <w:trPr>
          <w:trHeight w:val="315"/>
          <w:jc w:val="center"/>
          <w:ins w:id="55332" w:author="pete jones" w:date="2022-01-04T12:05:00Z"/>
          <w:trPrChange w:id="55333" w:author="pete jones" w:date="2022-03-29T17:09:00Z">
            <w:trPr>
              <w:trHeight w:val="315"/>
              <w:jc w:val="center"/>
            </w:trPr>
          </w:trPrChange>
        </w:trPr>
        <w:tc>
          <w:tcPr>
            <w:tcW w:w="495" w:type="dxa"/>
            <w:noWrap/>
            <w:hideMark/>
            <w:tcPrChange w:id="55334" w:author="pete jones" w:date="2022-03-29T17:09:00Z">
              <w:tcPr>
                <w:tcW w:w="632" w:type="dxa"/>
                <w:noWrap/>
                <w:hideMark/>
              </w:tcPr>
            </w:tcPrChange>
          </w:tcPr>
          <w:p w14:paraId="6A2C5BA0" w14:textId="77777777" w:rsidR="00965D4E" w:rsidRPr="00FF6A71" w:rsidRDefault="00965D4E">
            <w:pPr>
              <w:spacing w:before="0" w:after="0" w:line="240" w:lineRule="auto"/>
              <w:rPr>
                <w:ins w:id="55335" w:author="pete jones" w:date="2022-01-04T12:05:00Z"/>
                <w:b/>
                <w:bCs/>
              </w:rPr>
              <w:pPrChange w:id="55336" w:author="pete jones" w:date="2022-01-04T12:11:00Z">
                <w:pPr/>
              </w:pPrChange>
            </w:pPr>
            <w:ins w:id="55337" w:author="pete jones" w:date="2022-01-04T12:05:00Z">
              <w:r w:rsidRPr="00FF6A71">
                <w:rPr>
                  <w:b/>
                  <w:bCs/>
                </w:rPr>
                <w:t>#</w:t>
              </w:r>
            </w:ins>
          </w:p>
        </w:tc>
        <w:tc>
          <w:tcPr>
            <w:tcW w:w="7301" w:type="dxa"/>
            <w:noWrap/>
            <w:hideMark/>
            <w:tcPrChange w:id="55338" w:author="pete jones" w:date="2022-03-29T17:09:00Z">
              <w:tcPr>
                <w:tcW w:w="7301" w:type="dxa"/>
                <w:noWrap/>
                <w:hideMark/>
              </w:tcPr>
            </w:tcPrChange>
          </w:tcPr>
          <w:p w14:paraId="42C3EF07" w14:textId="77777777" w:rsidR="00965D4E" w:rsidRPr="00FF6A71" w:rsidRDefault="00965D4E">
            <w:pPr>
              <w:spacing w:before="0" w:after="0" w:line="240" w:lineRule="auto"/>
              <w:rPr>
                <w:ins w:id="55339" w:author="pete jones" w:date="2022-01-04T12:05:00Z"/>
                <w:b/>
                <w:bCs/>
              </w:rPr>
              <w:pPrChange w:id="55340" w:author="pete jones" w:date="2022-01-04T12:11:00Z">
                <w:pPr/>
              </w:pPrChange>
            </w:pPr>
            <w:ins w:id="55341" w:author="pete jones" w:date="2022-01-04T12:05:00Z">
              <w:r w:rsidRPr="00FF6A71">
                <w:rPr>
                  <w:b/>
                  <w:bCs/>
                </w:rPr>
                <w:t>Question</w:t>
              </w:r>
            </w:ins>
          </w:p>
        </w:tc>
        <w:tc>
          <w:tcPr>
            <w:tcW w:w="1134" w:type="dxa"/>
            <w:noWrap/>
            <w:hideMark/>
            <w:tcPrChange w:id="55342" w:author="pete jones" w:date="2022-03-29T17:09:00Z">
              <w:tcPr>
                <w:tcW w:w="1134" w:type="dxa"/>
                <w:noWrap/>
                <w:hideMark/>
              </w:tcPr>
            </w:tcPrChange>
          </w:tcPr>
          <w:p w14:paraId="71B5BA94" w14:textId="77777777" w:rsidR="00965D4E" w:rsidRPr="00FF6A71" w:rsidRDefault="00965D4E">
            <w:pPr>
              <w:spacing w:before="0" w:after="0" w:line="240" w:lineRule="auto"/>
              <w:rPr>
                <w:ins w:id="55343" w:author="pete jones" w:date="2022-01-04T12:05:00Z"/>
                <w:b/>
                <w:bCs/>
              </w:rPr>
              <w:pPrChange w:id="55344" w:author="pete jones" w:date="2022-01-04T12:11:00Z">
                <w:pPr/>
              </w:pPrChange>
            </w:pPr>
            <w:ins w:id="55345" w:author="pete jones" w:date="2022-01-04T12:05:00Z">
              <w:r w:rsidRPr="00FF6A71">
                <w:rPr>
                  <w:b/>
                  <w:bCs/>
                </w:rPr>
                <w:t>Score</w:t>
              </w:r>
            </w:ins>
          </w:p>
        </w:tc>
      </w:tr>
      <w:tr w:rsidR="00965D4E" w:rsidRPr="00FF6A71" w14:paraId="06555BA5" w14:textId="77777777" w:rsidTr="00D1046B">
        <w:trPr>
          <w:trHeight w:val="300"/>
          <w:jc w:val="center"/>
          <w:ins w:id="55346" w:author="pete jones" w:date="2022-01-04T12:05:00Z"/>
          <w:trPrChange w:id="55347" w:author="pete jones" w:date="2022-03-29T17:09:00Z">
            <w:trPr>
              <w:trHeight w:val="300"/>
              <w:jc w:val="center"/>
            </w:trPr>
          </w:trPrChange>
        </w:trPr>
        <w:tc>
          <w:tcPr>
            <w:tcW w:w="495" w:type="dxa"/>
            <w:noWrap/>
            <w:hideMark/>
            <w:tcPrChange w:id="55348" w:author="pete jones" w:date="2022-03-29T17:09:00Z">
              <w:tcPr>
                <w:tcW w:w="632" w:type="dxa"/>
                <w:noWrap/>
                <w:hideMark/>
              </w:tcPr>
            </w:tcPrChange>
          </w:tcPr>
          <w:p w14:paraId="65E51338" w14:textId="77777777" w:rsidR="00965D4E" w:rsidRPr="00FF6A71" w:rsidRDefault="00965D4E">
            <w:pPr>
              <w:spacing w:before="0" w:after="0" w:line="240" w:lineRule="auto"/>
              <w:rPr>
                <w:ins w:id="55349" w:author="pete jones" w:date="2022-01-04T12:05:00Z"/>
              </w:rPr>
              <w:pPrChange w:id="55350" w:author="pete jones" w:date="2022-01-04T12:11:00Z">
                <w:pPr/>
              </w:pPrChange>
            </w:pPr>
            <w:ins w:id="55351" w:author="pete jones" w:date="2022-01-04T12:05:00Z">
              <w:r w:rsidRPr="00FF6A71">
                <w:t>Q13</w:t>
              </w:r>
            </w:ins>
          </w:p>
        </w:tc>
        <w:tc>
          <w:tcPr>
            <w:tcW w:w="7301" w:type="dxa"/>
            <w:hideMark/>
            <w:tcPrChange w:id="55352" w:author="pete jones" w:date="2022-03-29T17:09:00Z">
              <w:tcPr>
                <w:tcW w:w="7301" w:type="dxa"/>
                <w:hideMark/>
              </w:tcPr>
            </w:tcPrChange>
          </w:tcPr>
          <w:p w14:paraId="201F2D81" w14:textId="65778AB7" w:rsidR="00965D4E" w:rsidRPr="00FF6A71" w:rsidRDefault="00965D4E">
            <w:pPr>
              <w:spacing w:before="0" w:after="0" w:line="240" w:lineRule="auto"/>
              <w:rPr>
                <w:ins w:id="55353" w:author="pete jones" w:date="2022-01-04T12:05:00Z"/>
              </w:rPr>
              <w:pPrChange w:id="55354" w:author="pete jones" w:date="2022-01-04T12:11:00Z">
                <w:pPr/>
              </w:pPrChange>
            </w:pPr>
            <w:ins w:id="55355" w:author="pete jones" w:date="2022-01-04T12:05:00Z">
              <w:r w:rsidRPr="00FF6A71">
                <w:t xml:space="preserve">My students integrate and apply meaningful and </w:t>
              </w:r>
            </w:ins>
            <w:ins w:id="55356" w:author="pete jones" w:date="2022-04-01T15:29:00Z">
              <w:r w:rsidR="009D7356">
                <w:t>essential</w:t>
              </w:r>
            </w:ins>
            <w:ins w:id="55357" w:author="pete jones" w:date="2022-01-04T12:05:00Z">
              <w:r w:rsidRPr="00FF6A71">
                <w:t xml:space="preserve"> content because there is purpose and reason behind everything taught and learned.</w:t>
              </w:r>
            </w:ins>
          </w:p>
        </w:tc>
        <w:tc>
          <w:tcPr>
            <w:tcW w:w="1134" w:type="dxa"/>
            <w:vMerge w:val="restart"/>
            <w:noWrap/>
            <w:hideMark/>
            <w:tcPrChange w:id="55358" w:author="pete jones" w:date="2022-03-29T17:09:00Z">
              <w:tcPr>
                <w:tcW w:w="1134" w:type="dxa"/>
                <w:vMerge w:val="restart"/>
                <w:noWrap/>
                <w:hideMark/>
              </w:tcPr>
            </w:tcPrChange>
          </w:tcPr>
          <w:p w14:paraId="67215F64" w14:textId="77777777" w:rsidR="00965D4E" w:rsidRPr="00FF6A71" w:rsidRDefault="00965D4E">
            <w:pPr>
              <w:spacing w:before="0" w:after="0" w:line="240" w:lineRule="auto"/>
              <w:rPr>
                <w:ins w:id="55359" w:author="pete jones" w:date="2022-01-04T12:05:00Z"/>
              </w:rPr>
              <w:pPrChange w:id="55360" w:author="pete jones" w:date="2022-01-04T12:11:00Z">
                <w:pPr/>
              </w:pPrChange>
            </w:pPr>
            <w:ins w:id="55361" w:author="pete jones" w:date="2022-01-04T12:05:00Z">
              <w:r w:rsidRPr="00FF6A71">
                <w:t>0.294514</w:t>
              </w:r>
            </w:ins>
          </w:p>
        </w:tc>
      </w:tr>
      <w:tr w:rsidR="00965D4E" w:rsidRPr="00FF6A71" w14:paraId="407E2AFB" w14:textId="77777777" w:rsidTr="00D1046B">
        <w:trPr>
          <w:trHeight w:val="300"/>
          <w:jc w:val="center"/>
          <w:ins w:id="55362" w:author="pete jones" w:date="2022-01-04T12:05:00Z"/>
          <w:trPrChange w:id="55363" w:author="pete jones" w:date="2022-03-29T17:09:00Z">
            <w:trPr>
              <w:trHeight w:val="300"/>
              <w:jc w:val="center"/>
            </w:trPr>
          </w:trPrChange>
        </w:trPr>
        <w:tc>
          <w:tcPr>
            <w:tcW w:w="495" w:type="dxa"/>
            <w:noWrap/>
            <w:hideMark/>
            <w:tcPrChange w:id="55364" w:author="pete jones" w:date="2022-03-29T17:09:00Z">
              <w:tcPr>
                <w:tcW w:w="632" w:type="dxa"/>
                <w:noWrap/>
                <w:hideMark/>
              </w:tcPr>
            </w:tcPrChange>
          </w:tcPr>
          <w:p w14:paraId="13A97407" w14:textId="77777777" w:rsidR="00965D4E" w:rsidRPr="00FF6A71" w:rsidRDefault="00965D4E">
            <w:pPr>
              <w:spacing w:before="0" w:after="0" w:line="240" w:lineRule="auto"/>
              <w:rPr>
                <w:ins w:id="55365" w:author="pete jones" w:date="2022-01-04T12:05:00Z"/>
              </w:rPr>
              <w:pPrChange w:id="55366" w:author="pete jones" w:date="2022-01-04T12:11:00Z">
                <w:pPr/>
              </w:pPrChange>
            </w:pPr>
            <w:ins w:id="55367" w:author="pete jones" w:date="2022-01-04T12:05:00Z">
              <w:r w:rsidRPr="00FF6A71">
                <w:t>Q10</w:t>
              </w:r>
            </w:ins>
          </w:p>
        </w:tc>
        <w:tc>
          <w:tcPr>
            <w:tcW w:w="7301" w:type="dxa"/>
            <w:hideMark/>
            <w:tcPrChange w:id="55368" w:author="pete jones" w:date="2022-03-29T17:09:00Z">
              <w:tcPr>
                <w:tcW w:w="7301" w:type="dxa"/>
                <w:hideMark/>
              </w:tcPr>
            </w:tcPrChange>
          </w:tcPr>
          <w:p w14:paraId="66D4F506" w14:textId="319FBFCA" w:rsidR="00965D4E" w:rsidRPr="00FF6A71" w:rsidRDefault="00965D4E">
            <w:pPr>
              <w:spacing w:before="0" w:after="0" w:line="240" w:lineRule="auto"/>
              <w:rPr>
                <w:ins w:id="55369" w:author="pete jones" w:date="2022-01-04T12:05:00Z"/>
              </w:rPr>
              <w:pPrChange w:id="55370" w:author="pete jones" w:date="2022-01-04T12:11:00Z">
                <w:pPr/>
              </w:pPrChange>
            </w:pPr>
            <w:ins w:id="55371" w:author="pete jones" w:date="2022-01-04T12:05:00Z">
              <w:r w:rsidRPr="00FF6A71">
                <w:t>STEM</w:t>
              </w:r>
            </w:ins>
            <w:ins w:id="55372" w:author="pete jones" w:date="2022-03-30T12:21:00Z">
              <w:r w:rsidR="006E7D7D">
                <w:t>-</w:t>
              </w:r>
            </w:ins>
            <w:ins w:id="55373" w:author="pete jones" w:date="2022-01-04T12:05:00Z">
              <w:r w:rsidRPr="00FF6A71">
                <w:t>based skills equip students to tackle the challenges of higher education and the real world</w:t>
              </w:r>
            </w:ins>
            <w:ins w:id="55374" w:author="pete jones" w:date="2022-04-01T14:40:00Z">
              <w:r w:rsidR="00B2191E">
                <w:t xml:space="preserve"> w</w:t>
              </w:r>
            </w:ins>
            <w:ins w:id="55375" w:author="pete jones" w:date="2022-01-04T12:05:00Z">
              <w:r w:rsidRPr="00FF6A71">
                <w:t>her</w:t>
              </w:r>
            </w:ins>
            <w:ins w:id="55376" w:author="pete jones" w:date="2022-04-01T14:40:00Z">
              <w:r w:rsidR="00B2191E">
                <w:t xml:space="preserve">ever </w:t>
              </w:r>
            </w:ins>
            <w:ins w:id="55377" w:author="pete jones" w:date="2022-01-04T12:05:00Z">
              <w:r w:rsidRPr="00FF6A71">
                <w:t>their life journey takes them.</w:t>
              </w:r>
            </w:ins>
          </w:p>
        </w:tc>
        <w:tc>
          <w:tcPr>
            <w:tcW w:w="1134" w:type="dxa"/>
            <w:vMerge/>
            <w:hideMark/>
            <w:tcPrChange w:id="55378" w:author="pete jones" w:date="2022-03-29T17:09:00Z">
              <w:tcPr>
                <w:tcW w:w="1134" w:type="dxa"/>
                <w:vMerge/>
                <w:hideMark/>
              </w:tcPr>
            </w:tcPrChange>
          </w:tcPr>
          <w:p w14:paraId="12C8E822" w14:textId="77777777" w:rsidR="00965D4E" w:rsidRPr="00FF6A71" w:rsidRDefault="00965D4E">
            <w:pPr>
              <w:spacing w:before="0" w:after="0" w:line="240" w:lineRule="auto"/>
              <w:rPr>
                <w:ins w:id="55379" w:author="pete jones" w:date="2022-01-04T12:05:00Z"/>
              </w:rPr>
              <w:pPrChange w:id="55380" w:author="pete jones" w:date="2022-01-04T12:11:00Z">
                <w:pPr/>
              </w:pPrChange>
            </w:pPr>
          </w:p>
        </w:tc>
      </w:tr>
      <w:tr w:rsidR="00965D4E" w:rsidRPr="00FF6A71" w14:paraId="45E0BFCC" w14:textId="77777777" w:rsidTr="00D1046B">
        <w:trPr>
          <w:trHeight w:val="300"/>
          <w:jc w:val="center"/>
          <w:ins w:id="55381" w:author="pete jones" w:date="2022-01-04T12:05:00Z"/>
          <w:trPrChange w:id="55382" w:author="pete jones" w:date="2022-03-29T17:09:00Z">
            <w:trPr>
              <w:trHeight w:val="300"/>
              <w:jc w:val="center"/>
            </w:trPr>
          </w:trPrChange>
        </w:trPr>
        <w:tc>
          <w:tcPr>
            <w:tcW w:w="495" w:type="dxa"/>
            <w:noWrap/>
            <w:hideMark/>
            <w:tcPrChange w:id="55383" w:author="pete jones" w:date="2022-03-29T17:09:00Z">
              <w:tcPr>
                <w:tcW w:w="632" w:type="dxa"/>
                <w:noWrap/>
                <w:hideMark/>
              </w:tcPr>
            </w:tcPrChange>
          </w:tcPr>
          <w:p w14:paraId="4343B5BA" w14:textId="77777777" w:rsidR="00965D4E" w:rsidRPr="00FF6A71" w:rsidRDefault="00965D4E">
            <w:pPr>
              <w:spacing w:before="0" w:after="0" w:line="240" w:lineRule="auto"/>
              <w:rPr>
                <w:ins w:id="55384" w:author="pete jones" w:date="2022-01-04T12:05:00Z"/>
              </w:rPr>
              <w:pPrChange w:id="55385" w:author="pete jones" w:date="2022-01-04T12:11:00Z">
                <w:pPr/>
              </w:pPrChange>
            </w:pPr>
            <w:ins w:id="55386" w:author="pete jones" w:date="2022-01-04T12:05:00Z">
              <w:r w:rsidRPr="00FF6A71">
                <w:t>Q13</w:t>
              </w:r>
            </w:ins>
          </w:p>
        </w:tc>
        <w:tc>
          <w:tcPr>
            <w:tcW w:w="7301" w:type="dxa"/>
            <w:hideMark/>
            <w:tcPrChange w:id="55387" w:author="pete jones" w:date="2022-03-29T17:09:00Z">
              <w:tcPr>
                <w:tcW w:w="7301" w:type="dxa"/>
                <w:hideMark/>
              </w:tcPr>
            </w:tcPrChange>
          </w:tcPr>
          <w:p w14:paraId="179F728B" w14:textId="59E68964" w:rsidR="00965D4E" w:rsidRPr="00FF6A71" w:rsidRDefault="00965D4E">
            <w:pPr>
              <w:spacing w:before="0" w:after="0" w:line="240" w:lineRule="auto"/>
              <w:rPr>
                <w:ins w:id="55388" w:author="pete jones" w:date="2022-01-04T12:05:00Z"/>
              </w:rPr>
              <w:pPrChange w:id="55389" w:author="pete jones" w:date="2022-01-04T12:11:00Z">
                <w:pPr/>
              </w:pPrChange>
            </w:pPr>
            <w:ins w:id="55390" w:author="pete jones" w:date="2022-01-04T12:05:00Z">
              <w:r w:rsidRPr="00FF6A71">
                <w:t xml:space="preserve">My students integrate and apply meaningful and </w:t>
              </w:r>
            </w:ins>
            <w:ins w:id="55391" w:author="pete jones" w:date="2022-04-01T15:29:00Z">
              <w:r w:rsidR="009D7356">
                <w:t>essential</w:t>
              </w:r>
            </w:ins>
            <w:ins w:id="55392" w:author="pete jones" w:date="2022-01-04T12:05:00Z">
              <w:r w:rsidRPr="00FF6A71">
                <w:t xml:space="preserve"> content because there is purpose and reason behind everything taught and learned.</w:t>
              </w:r>
            </w:ins>
          </w:p>
        </w:tc>
        <w:tc>
          <w:tcPr>
            <w:tcW w:w="1134" w:type="dxa"/>
            <w:vMerge/>
            <w:hideMark/>
            <w:tcPrChange w:id="55393" w:author="pete jones" w:date="2022-03-29T17:09:00Z">
              <w:tcPr>
                <w:tcW w:w="1134" w:type="dxa"/>
                <w:vMerge/>
                <w:hideMark/>
              </w:tcPr>
            </w:tcPrChange>
          </w:tcPr>
          <w:p w14:paraId="5AFA0D65" w14:textId="77777777" w:rsidR="00965D4E" w:rsidRPr="00FF6A71" w:rsidRDefault="00965D4E">
            <w:pPr>
              <w:spacing w:before="0" w:after="0" w:line="240" w:lineRule="auto"/>
              <w:rPr>
                <w:ins w:id="55394" w:author="pete jones" w:date="2022-01-04T12:05:00Z"/>
              </w:rPr>
              <w:pPrChange w:id="55395" w:author="pete jones" w:date="2022-01-04T12:11:00Z">
                <w:pPr/>
              </w:pPrChange>
            </w:pPr>
          </w:p>
        </w:tc>
      </w:tr>
      <w:tr w:rsidR="00965D4E" w:rsidRPr="00FF6A71" w14:paraId="56E57C48" w14:textId="77777777" w:rsidTr="00D1046B">
        <w:trPr>
          <w:trHeight w:val="300"/>
          <w:jc w:val="center"/>
          <w:ins w:id="55396" w:author="pete jones" w:date="2022-01-04T12:05:00Z"/>
          <w:trPrChange w:id="55397" w:author="pete jones" w:date="2022-03-29T17:09:00Z">
            <w:trPr>
              <w:trHeight w:val="300"/>
              <w:jc w:val="center"/>
            </w:trPr>
          </w:trPrChange>
        </w:trPr>
        <w:tc>
          <w:tcPr>
            <w:tcW w:w="495" w:type="dxa"/>
            <w:noWrap/>
            <w:hideMark/>
            <w:tcPrChange w:id="55398" w:author="pete jones" w:date="2022-03-29T17:09:00Z">
              <w:tcPr>
                <w:tcW w:w="632" w:type="dxa"/>
                <w:noWrap/>
                <w:hideMark/>
              </w:tcPr>
            </w:tcPrChange>
          </w:tcPr>
          <w:p w14:paraId="5A2AC25C" w14:textId="77777777" w:rsidR="00965D4E" w:rsidRPr="00FF6A71" w:rsidRDefault="00965D4E">
            <w:pPr>
              <w:spacing w:before="0" w:after="0" w:line="240" w:lineRule="auto"/>
              <w:rPr>
                <w:ins w:id="55399" w:author="pete jones" w:date="2022-01-04T12:05:00Z"/>
              </w:rPr>
              <w:pPrChange w:id="55400" w:author="pete jones" w:date="2022-01-04T12:11:00Z">
                <w:pPr/>
              </w:pPrChange>
            </w:pPr>
            <w:ins w:id="55401" w:author="pete jones" w:date="2022-01-04T12:05:00Z">
              <w:r w:rsidRPr="00FF6A71">
                <w:t>Q11</w:t>
              </w:r>
            </w:ins>
          </w:p>
        </w:tc>
        <w:tc>
          <w:tcPr>
            <w:tcW w:w="7301" w:type="dxa"/>
            <w:hideMark/>
            <w:tcPrChange w:id="55402" w:author="pete jones" w:date="2022-03-29T17:09:00Z">
              <w:tcPr>
                <w:tcW w:w="7301" w:type="dxa"/>
                <w:hideMark/>
              </w:tcPr>
            </w:tcPrChange>
          </w:tcPr>
          <w:p w14:paraId="356F27AD" w14:textId="77777777" w:rsidR="00965D4E" w:rsidRPr="00FF6A71" w:rsidRDefault="00965D4E">
            <w:pPr>
              <w:spacing w:before="0" w:after="0" w:line="240" w:lineRule="auto"/>
              <w:rPr>
                <w:ins w:id="55403" w:author="pete jones" w:date="2022-01-04T12:05:00Z"/>
              </w:rPr>
              <w:pPrChange w:id="55404" w:author="pete jones" w:date="2022-01-04T12:11:00Z">
                <w:pPr/>
              </w:pPrChange>
            </w:pPr>
            <w:ins w:id="55405" w:author="pete jones" w:date="2022-01-04T12:05:00Z">
              <w:r w:rsidRPr="00FF6A71">
                <w:t>STEM is an approach to lesson planning that presents lessons in an interdisciplinary way</w:t>
              </w:r>
            </w:ins>
          </w:p>
        </w:tc>
        <w:tc>
          <w:tcPr>
            <w:tcW w:w="1134" w:type="dxa"/>
            <w:vMerge/>
            <w:hideMark/>
            <w:tcPrChange w:id="55406" w:author="pete jones" w:date="2022-03-29T17:09:00Z">
              <w:tcPr>
                <w:tcW w:w="1134" w:type="dxa"/>
                <w:vMerge/>
                <w:hideMark/>
              </w:tcPr>
            </w:tcPrChange>
          </w:tcPr>
          <w:p w14:paraId="0451F30A" w14:textId="77777777" w:rsidR="00965D4E" w:rsidRPr="00FF6A71" w:rsidRDefault="00965D4E">
            <w:pPr>
              <w:spacing w:before="0" w:after="0" w:line="240" w:lineRule="auto"/>
              <w:rPr>
                <w:ins w:id="55407" w:author="pete jones" w:date="2022-01-04T12:05:00Z"/>
              </w:rPr>
              <w:pPrChange w:id="55408" w:author="pete jones" w:date="2022-01-04T12:11:00Z">
                <w:pPr/>
              </w:pPrChange>
            </w:pPr>
          </w:p>
        </w:tc>
      </w:tr>
      <w:tr w:rsidR="00965D4E" w:rsidRPr="00FF6A71" w14:paraId="1786A943" w14:textId="77777777" w:rsidTr="00D1046B">
        <w:trPr>
          <w:trHeight w:val="300"/>
          <w:jc w:val="center"/>
          <w:ins w:id="55409" w:author="pete jones" w:date="2022-01-04T12:05:00Z"/>
          <w:trPrChange w:id="55410" w:author="pete jones" w:date="2022-03-29T17:09:00Z">
            <w:trPr>
              <w:trHeight w:val="300"/>
              <w:jc w:val="center"/>
            </w:trPr>
          </w:trPrChange>
        </w:trPr>
        <w:tc>
          <w:tcPr>
            <w:tcW w:w="495" w:type="dxa"/>
            <w:noWrap/>
            <w:hideMark/>
            <w:tcPrChange w:id="55411" w:author="pete jones" w:date="2022-03-29T17:09:00Z">
              <w:tcPr>
                <w:tcW w:w="632" w:type="dxa"/>
                <w:noWrap/>
                <w:hideMark/>
              </w:tcPr>
            </w:tcPrChange>
          </w:tcPr>
          <w:p w14:paraId="3CDDB218" w14:textId="77777777" w:rsidR="00965D4E" w:rsidRPr="00FF6A71" w:rsidRDefault="00965D4E">
            <w:pPr>
              <w:spacing w:before="0" w:after="0" w:line="240" w:lineRule="auto"/>
              <w:rPr>
                <w:ins w:id="55412" w:author="pete jones" w:date="2022-01-04T12:05:00Z"/>
              </w:rPr>
              <w:pPrChange w:id="55413" w:author="pete jones" w:date="2022-01-04T12:11:00Z">
                <w:pPr/>
              </w:pPrChange>
            </w:pPr>
            <w:ins w:id="55414" w:author="pete jones" w:date="2022-01-04T12:05:00Z">
              <w:r w:rsidRPr="00FF6A71">
                <w:t>Q21</w:t>
              </w:r>
            </w:ins>
          </w:p>
        </w:tc>
        <w:tc>
          <w:tcPr>
            <w:tcW w:w="7301" w:type="dxa"/>
            <w:hideMark/>
            <w:tcPrChange w:id="55415" w:author="pete jones" w:date="2022-03-29T17:09:00Z">
              <w:tcPr>
                <w:tcW w:w="7301" w:type="dxa"/>
                <w:hideMark/>
              </w:tcPr>
            </w:tcPrChange>
          </w:tcPr>
          <w:p w14:paraId="200617B1" w14:textId="1A73003F" w:rsidR="00965D4E" w:rsidRPr="00FF6A71" w:rsidRDefault="00965D4E">
            <w:pPr>
              <w:spacing w:before="0" w:after="0" w:line="240" w:lineRule="auto"/>
              <w:rPr>
                <w:ins w:id="55416" w:author="pete jones" w:date="2022-01-04T12:05:00Z"/>
              </w:rPr>
              <w:pPrChange w:id="55417" w:author="pete jones" w:date="2022-01-04T12:11:00Z">
                <w:pPr/>
              </w:pPrChange>
            </w:pPr>
            <w:ins w:id="55418" w:author="pete jones" w:date="2022-01-04T12:05:00Z">
              <w:r w:rsidRPr="00FF6A71">
                <w:t>The value of failure is an i</w:t>
              </w:r>
            </w:ins>
            <w:ins w:id="55419" w:author="pete jones" w:date="2022-04-01T15:29:00Z">
              <w:r w:rsidR="009D7356">
                <w:t>ntegral</w:t>
              </w:r>
            </w:ins>
            <w:ins w:id="55420" w:author="pete jones" w:date="2022-01-04T12:05:00Z">
              <w:r w:rsidRPr="00FF6A71">
                <w:t xml:space="preserve"> part of the learning process or should be emphasised, embraced</w:t>
              </w:r>
            </w:ins>
            <w:ins w:id="55421" w:author="pete jones" w:date="2022-04-01T14:40:00Z">
              <w:r w:rsidR="00B2191E">
                <w:t>,</w:t>
              </w:r>
            </w:ins>
            <w:ins w:id="55422" w:author="pete jones" w:date="2022-01-04T12:05:00Z">
              <w:r w:rsidRPr="00FF6A71">
                <w:t xml:space="preserve"> </w:t>
              </w:r>
            </w:ins>
            <w:ins w:id="55423" w:author="pete jones" w:date="2022-04-01T14:40:00Z">
              <w:r w:rsidR="00B2191E">
                <w:t xml:space="preserve">and </w:t>
              </w:r>
            </w:ins>
            <w:ins w:id="55424" w:author="pete jones" w:date="2022-01-04T12:05:00Z">
              <w:r w:rsidRPr="00FF6A71">
                <w:t>not penalised.</w:t>
              </w:r>
            </w:ins>
          </w:p>
        </w:tc>
        <w:tc>
          <w:tcPr>
            <w:tcW w:w="1134" w:type="dxa"/>
            <w:vMerge w:val="restart"/>
            <w:noWrap/>
            <w:hideMark/>
            <w:tcPrChange w:id="55425" w:author="pete jones" w:date="2022-03-29T17:09:00Z">
              <w:tcPr>
                <w:tcW w:w="1134" w:type="dxa"/>
                <w:vMerge w:val="restart"/>
                <w:noWrap/>
                <w:hideMark/>
              </w:tcPr>
            </w:tcPrChange>
          </w:tcPr>
          <w:p w14:paraId="24C79407" w14:textId="77777777" w:rsidR="00965D4E" w:rsidRPr="00FF6A71" w:rsidRDefault="00965D4E">
            <w:pPr>
              <w:spacing w:before="0" w:after="0" w:line="240" w:lineRule="auto"/>
              <w:rPr>
                <w:ins w:id="55426" w:author="pete jones" w:date="2022-01-04T12:05:00Z"/>
              </w:rPr>
              <w:pPrChange w:id="55427" w:author="pete jones" w:date="2022-01-04T12:11:00Z">
                <w:pPr/>
              </w:pPrChange>
            </w:pPr>
            <w:ins w:id="55428" w:author="pete jones" w:date="2022-01-04T12:05:00Z">
              <w:r w:rsidRPr="00FF6A71">
                <w:t>0.252988</w:t>
              </w:r>
            </w:ins>
          </w:p>
        </w:tc>
      </w:tr>
      <w:tr w:rsidR="00965D4E" w:rsidRPr="00FF6A71" w14:paraId="4DA6382C" w14:textId="77777777" w:rsidTr="00D1046B">
        <w:trPr>
          <w:trHeight w:val="300"/>
          <w:jc w:val="center"/>
          <w:ins w:id="55429" w:author="pete jones" w:date="2022-01-04T12:05:00Z"/>
          <w:trPrChange w:id="55430" w:author="pete jones" w:date="2022-03-29T17:09:00Z">
            <w:trPr>
              <w:trHeight w:val="300"/>
              <w:jc w:val="center"/>
            </w:trPr>
          </w:trPrChange>
        </w:trPr>
        <w:tc>
          <w:tcPr>
            <w:tcW w:w="495" w:type="dxa"/>
            <w:noWrap/>
            <w:hideMark/>
            <w:tcPrChange w:id="55431" w:author="pete jones" w:date="2022-03-29T17:09:00Z">
              <w:tcPr>
                <w:tcW w:w="632" w:type="dxa"/>
                <w:noWrap/>
                <w:hideMark/>
              </w:tcPr>
            </w:tcPrChange>
          </w:tcPr>
          <w:p w14:paraId="24182537" w14:textId="77777777" w:rsidR="00965D4E" w:rsidRPr="00FF6A71" w:rsidRDefault="00965D4E">
            <w:pPr>
              <w:spacing w:before="0" w:after="0" w:line="240" w:lineRule="auto"/>
              <w:rPr>
                <w:ins w:id="55432" w:author="pete jones" w:date="2022-01-04T12:05:00Z"/>
              </w:rPr>
              <w:pPrChange w:id="55433" w:author="pete jones" w:date="2022-01-04T12:11:00Z">
                <w:pPr/>
              </w:pPrChange>
            </w:pPr>
            <w:ins w:id="55434" w:author="pete jones" w:date="2022-01-04T12:05:00Z">
              <w:r w:rsidRPr="00FF6A71">
                <w:t>Q13</w:t>
              </w:r>
            </w:ins>
          </w:p>
        </w:tc>
        <w:tc>
          <w:tcPr>
            <w:tcW w:w="7301" w:type="dxa"/>
            <w:hideMark/>
            <w:tcPrChange w:id="55435" w:author="pete jones" w:date="2022-03-29T17:09:00Z">
              <w:tcPr>
                <w:tcW w:w="7301" w:type="dxa"/>
                <w:hideMark/>
              </w:tcPr>
            </w:tcPrChange>
          </w:tcPr>
          <w:p w14:paraId="4D587975" w14:textId="692FF9C7" w:rsidR="00965D4E" w:rsidRPr="00FF6A71" w:rsidRDefault="00965D4E">
            <w:pPr>
              <w:spacing w:before="0" w:after="0" w:line="240" w:lineRule="auto"/>
              <w:rPr>
                <w:ins w:id="55436" w:author="pete jones" w:date="2022-01-04T12:05:00Z"/>
              </w:rPr>
              <w:pPrChange w:id="55437" w:author="pete jones" w:date="2022-01-04T12:11:00Z">
                <w:pPr/>
              </w:pPrChange>
            </w:pPr>
            <w:ins w:id="55438" w:author="pete jones" w:date="2022-01-04T12:05:00Z">
              <w:r w:rsidRPr="00FF6A71">
                <w:t xml:space="preserve">My students integrate and apply meaningful and </w:t>
              </w:r>
            </w:ins>
            <w:ins w:id="55439" w:author="pete jones" w:date="2022-04-01T15:29:00Z">
              <w:r w:rsidR="009D7356">
                <w:t>vital</w:t>
              </w:r>
            </w:ins>
            <w:ins w:id="55440" w:author="pete jones" w:date="2022-01-04T12:05:00Z">
              <w:r w:rsidRPr="00FF6A71">
                <w:t xml:space="preserve"> content because there is purpose and reason behind everything taught and learned.</w:t>
              </w:r>
            </w:ins>
          </w:p>
        </w:tc>
        <w:tc>
          <w:tcPr>
            <w:tcW w:w="1134" w:type="dxa"/>
            <w:vMerge/>
            <w:hideMark/>
            <w:tcPrChange w:id="55441" w:author="pete jones" w:date="2022-03-29T17:09:00Z">
              <w:tcPr>
                <w:tcW w:w="1134" w:type="dxa"/>
                <w:vMerge/>
                <w:hideMark/>
              </w:tcPr>
            </w:tcPrChange>
          </w:tcPr>
          <w:p w14:paraId="56386C79" w14:textId="77777777" w:rsidR="00965D4E" w:rsidRPr="00FF6A71" w:rsidRDefault="00965D4E">
            <w:pPr>
              <w:spacing w:before="0" w:after="0" w:line="240" w:lineRule="auto"/>
              <w:rPr>
                <w:ins w:id="55442" w:author="pete jones" w:date="2022-01-04T12:05:00Z"/>
              </w:rPr>
              <w:pPrChange w:id="55443" w:author="pete jones" w:date="2022-01-04T12:11:00Z">
                <w:pPr/>
              </w:pPrChange>
            </w:pPr>
          </w:p>
        </w:tc>
      </w:tr>
      <w:tr w:rsidR="00965D4E" w:rsidRPr="00FF6A71" w14:paraId="0624E4D6" w14:textId="77777777" w:rsidTr="00D1046B">
        <w:trPr>
          <w:trHeight w:val="300"/>
          <w:jc w:val="center"/>
          <w:ins w:id="55444" w:author="pete jones" w:date="2022-01-04T12:05:00Z"/>
          <w:trPrChange w:id="55445" w:author="pete jones" w:date="2022-03-29T17:09:00Z">
            <w:trPr>
              <w:trHeight w:val="300"/>
              <w:jc w:val="center"/>
            </w:trPr>
          </w:trPrChange>
        </w:trPr>
        <w:tc>
          <w:tcPr>
            <w:tcW w:w="495" w:type="dxa"/>
            <w:noWrap/>
            <w:hideMark/>
            <w:tcPrChange w:id="55446" w:author="pete jones" w:date="2022-03-29T17:09:00Z">
              <w:tcPr>
                <w:tcW w:w="632" w:type="dxa"/>
                <w:noWrap/>
                <w:hideMark/>
              </w:tcPr>
            </w:tcPrChange>
          </w:tcPr>
          <w:p w14:paraId="7CC5BE22" w14:textId="77777777" w:rsidR="00965D4E" w:rsidRPr="00FF6A71" w:rsidRDefault="00965D4E">
            <w:pPr>
              <w:spacing w:before="0" w:after="0" w:line="240" w:lineRule="auto"/>
              <w:rPr>
                <w:ins w:id="55447" w:author="pete jones" w:date="2022-01-04T12:05:00Z"/>
              </w:rPr>
              <w:pPrChange w:id="55448" w:author="pete jones" w:date="2022-01-04T12:11:00Z">
                <w:pPr/>
              </w:pPrChange>
            </w:pPr>
            <w:ins w:id="55449" w:author="pete jones" w:date="2022-01-04T12:05:00Z">
              <w:r w:rsidRPr="00FF6A71">
                <w:t>Q21</w:t>
              </w:r>
            </w:ins>
          </w:p>
        </w:tc>
        <w:tc>
          <w:tcPr>
            <w:tcW w:w="7301" w:type="dxa"/>
            <w:hideMark/>
            <w:tcPrChange w:id="55450" w:author="pete jones" w:date="2022-03-29T17:09:00Z">
              <w:tcPr>
                <w:tcW w:w="7301" w:type="dxa"/>
                <w:hideMark/>
              </w:tcPr>
            </w:tcPrChange>
          </w:tcPr>
          <w:p w14:paraId="491C0980" w14:textId="1D59A4D0" w:rsidR="00965D4E" w:rsidRPr="00FF6A71" w:rsidRDefault="00965D4E">
            <w:pPr>
              <w:spacing w:before="0" w:after="0" w:line="240" w:lineRule="auto"/>
              <w:rPr>
                <w:ins w:id="55451" w:author="pete jones" w:date="2022-01-04T12:05:00Z"/>
              </w:rPr>
              <w:pPrChange w:id="55452" w:author="pete jones" w:date="2022-01-04T12:11:00Z">
                <w:pPr/>
              </w:pPrChange>
            </w:pPr>
            <w:ins w:id="55453" w:author="pete jones" w:date="2022-01-04T12:05:00Z">
              <w:r w:rsidRPr="00FF6A71">
                <w:t>The value of failure is an i</w:t>
              </w:r>
            </w:ins>
            <w:ins w:id="55454" w:author="pete jones" w:date="2022-04-01T15:29:00Z">
              <w:r w:rsidR="009D7356">
                <w:t>ntegral</w:t>
              </w:r>
            </w:ins>
            <w:ins w:id="55455" w:author="pete jones" w:date="2022-01-04T12:05:00Z">
              <w:r w:rsidRPr="00FF6A71">
                <w:t xml:space="preserve"> part of the learning process or should be emphasised, embraced</w:t>
              </w:r>
            </w:ins>
            <w:ins w:id="55456" w:author="pete jones" w:date="2022-04-01T14:40:00Z">
              <w:r w:rsidR="00B2191E">
                <w:t>,</w:t>
              </w:r>
            </w:ins>
            <w:ins w:id="55457" w:author="pete jones" w:date="2022-01-04T12:05:00Z">
              <w:r w:rsidRPr="00FF6A71">
                <w:t xml:space="preserve"> </w:t>
              </w:r>
            </w:ins>
            <w:ins w:id="55458" w:author="pete jones" w:date="2022-04-01T14:40:00Z">
              <w:r w:rsidR="00B2191E">
                <w:t xml:space="preserve">and </w:t>
              </w:r>
            </w:ins>
            <w:ins w:id="55459" w:author="pete jones" w:date="2022-01-04T12:05:00Z">
              <w:r w:rsidRPr="00FF6A71">
                <w:t>not penalised.</w:t>
              </w:r>
            </w:ins>
          </w:p>
        </w:tc>
        <w:tc>
          <w:tcPr>
            <w:tcW w:w="1134" w:type="dxa"/>
            <w:vMerge/>
            <w:hideMark/>
            <w:tcPrChange w:id="55460" w:author="pete jones" w:date="2022-03-29T17:09:00Z">
              <w:tcPr>
                <w:tcW w:w="1134" w:type="dxa"/>
                <w:vMerge/>
                <w:hideMark/>
              </w:tcPr>
            </w:tcPrChange>
          </w:tcPr>
          <w:p w14:paraId="53A543BF" w14:textId="77777777" w:rsidR="00965D4E" w:rsidRPr="00FF6A71" w:rsidRDefault="00965D4E">
            <w:pPr>
              <w:spacing w:before="0" w:after="0" w:line="240" w:lineRule="auto"/>
              <w:rPr>
                <w:ins w:id="55461" w:author="pete jones" w:date="2022-01-04T12:05:00Z"/>
              </w:rPr>
              <w:pPrChange w:id="55462" w:author="pete jones" w:date="2022-01-04T12:11:00Z">
                <w:pPr/>
              </w:pPrChange>
            </w:pPr>
          </w:p>
        </w:tc>
      </w:tr>
      <w:tr w:rsidR="00965D4E" w:rsidRPr="00FF6A71" w14:paraId="2730FE86" w14:textId="77777777" w:rsidTr="00D1046B">
        <w:trPr>
          <w:trHeight w:val="300"/>
          <w:jc w:val="center"/>
          <w:ins w:id="55463" w:author="pete jones" w:date="2022-01-04T12:05:00Z"/>
          <w:trPrChange w:id="55464" w:author="pete jones" w:date="2022-03-29T17:09:00Z">
            <w:trPr>
              <w:trHeight w:val="300"/>
              <w:jc w:val="center"/>
            </w:trPr>
          </w:trPrChange>
        </w:trPr>
        <w:tc>
          <w:tcPr>
            <w:tcW w:w="495" w:type="dxa"/>
            <w:noWrap/>
            <w:hideMark/>
            <w:tcPrChange w:id="55465" w:author="pete jones" w:date="2022-03-29T17:09:00Z">
              <w:tcPr>
                <w:tcW w:w="632" w:type="dxa"/>
                <w:noWrap/>
                <w:hideMark/>
              </w:tcPr>
            </w:tcPrChange>
          </w:tcPr>
          <w:p w14:paraId="506B8F2D" w14:textId="77777777" w:rsidR="00965D4E" w:rsidRPr="00FF6A71" w:rsidRDefault="00965D4E">
            <w:pPr>
              <w:spacing w:before="0" w:after="0" w:line="240" w:lineRule="auto"/>
              <w:rPr>
                <w:ins w:id="55466" w:author="pete jones" w:date="2022-01-04T12:05:00Z"/>
              </w:rPr>
              <w:pPrChange w:id="55467" w:author="pete jones" w:date="2022-01-04T12:11:00Z">
                <w:pPr/>
              </w:pPrChange>
            </w:pPr>
            <w:ins w:id="55468" w:author="pete jones" w:date="2022-01-04T12:05:00Z">
              <w:r w:rsidRPr="00FF6A71">
                <w:t>Q17</w:t>
              </w:r>
            </w:ins>
          </w:p>
        </w:tc>
        <w:tc>
          <w:tcPr>
            <w:tcW w:w="7301" w:type="dxa"/>
            <w:hideMark/>
            <w:tcPrChange w:id="55469" w:author="pete jones" w:date="2022-03-29T17:09:00Z">
              <w:tcPr>
                <w:tcW w:w="7301" w:type="dxa"/>
                <w:hideMark/>
              </w:tcPr>
            </w:tcPrChange>
          </w:tcPr>
          <w:p w14:paraId="49609C58" w14:textId="77777777" w:rsidR="00965D4E" w:rsidRPr="00FF6A71" w:rsidRDefault="00965D4E">
            <w:pPr>
              <w:spacing w:before="0" w:after="0" w:line="240" w:lineRule="auto"/>
              <w:rPr>
                <w:ins w:id="55470" w:author="pete jones" w:date="2022-01-04T12:05:00Z"/>
              </w:rPr>
              <w:pPrChange w:id="55471" w:author="pete jones" w:date="2022-01-04T12:11:00Z">
                <w:pPr/>
              </w:pPrChange>
            </w:pPr>
            <w:ins w:id="55472" w:author="pete jones" w:date="2022-01-04T12:05:00Z">
              <w:r w:rsidRPr="00FF6A71">
                <w:t>My lessons incorporate interest led investigations that provide students with ownership over their learning</w:t>
              </w:r>
            </w:ins>
          </w:p>
        </w:tc>
        <w:tc>
          <w:tcPr>
            <w:tcW w:w="1134" w:type="dxa"/>
            <w:vMerge/>
            <w:hideMark/>
            <w:tcPrChange w:id="55473" w:author="pete jones" w:date="2022-03-29T17:09:00Z">
              <w:tcPr>
                <w:tcW w:w="1134" w:type="dxa"/>
                <w:vMerge/>
                <w:hideMark/>
              </w:tcPr>
            </w:tcPrChange>
          </w:tcPr>
          <w:p w14:paraId="1A5AC47F" w14:textId="77777777" w:rsidR="00965D4E" w:rsidRPr="00FF6A71" w:rsidRDefault="00965D4E">
            <w:pPr>
              <w:spacing w:before="0" w:after="0" w:line="240" w:lineRule="auto"/>
              <w:rPr>
                <w:ins w:id="55474" w:author="pete jones" w:date="2022-01-04T12:05:00Z"/>
              </w:rPr>
              <w:pPrChange w:id="55475" w:author="pete jones" w:date="2022-01-04T12:11:00Z">
                <w:pPr/>
              </w:pPrChange>
            </w:pPr>
          </w:p>
        </w:tc>
      </w:tr>
      <w:tr w:rsidR="00965D4E" w:rsidRPr="00FF6A71" w14:paraId="70D7834D" w14:textId="77777777" w:rsidTr="00D1046B">
        <w:trPr>
          <w:trHeight w:val="300"/>
          <w:jc w:val="center"/>
          <w:ins w:id="55476" w:author="pete jones" w:date="2022-01-04T12:05:00Z"/>
          <w:trPrChange w:id="55477" w:author="pete jones" w:date="2022-03-29T17:09:00Z">
            <w:trPr>
              <w:trHeight w:val="300"/>
              <w:jc w:val="center"/>
            </w:trPr>
          </w:trPrChange>
        </w:trPr>
        <w:tc>
          <w:tcPr>
            <w:tcW w:w="495" w:type="dxa"/>
            <w:noWrap/>
            <w:hideMark/>
            <w:tcPrChange w:id="55478" w:author="pete jones" w:date="2022-03-29T17:09:00Z">
              <w:tcPr>
                <w:tcW w:w="632" w:type="dxa"/>
                <w:noWrap/>
                <w:hideMark/>
              </w:tcPr>
            </w:tcPrChange>
          </w:tcPr>
          <w:p w14:paraId="1DA131F9" w14:textId="77777777" w:rsidR="00965D4E" w:rsidRPr="00FF6A71" w:rsidRDefault="00965D4E">
            <w:pPr>
              <w:spacing w:before="0" w:after="0" w:line="240" w:lineRule="auto"/>
              <w:rPr>
                <w:ins w:id="55479" w:author="pete jones" w:date="2022-01-04T12:05:00Z"/>
              </w:rPr>
              <w:pPrChange w:id="55480" w:author="pete jones" w:date="2022-01-04T12:11:00Z">
                <w:pPr/>
              </w:pPrChange>
            </w:pPr>
            <w:ins w:id="55481" w:author="pete jones" w:date="2022-01-04T12:05:00Z">
              <w:r w:rsidRPr="00FF6A71">
                <w:lastRenderedPageBreak/>
                <w:t>Q23</w:t>
              </w:r>
            </w:ins>
          </w:p>
        </w:tc>
        <w:tc>
          <w:tcPr>
            <w:tcW w:w="7301" w:type="dxa"/>
            <w:hideMark/>
            <w:tcPrChange w:id="55482" w:author="pete jones" w:date="2022-03-29T17:09:00Z">
              <w:tcPr>
                <w:tcW w:w="7301" w:type="dxa"/>
                <w:hideMark/>
              </w:tcPr>
            </w:tcPrChange>
          </w:tcPr>
          <w:p w14:paraId="4C06E863" w14:textId="77777777" w:rsidR="00965D4E" w:rsidRPr="00FF6A71" w:rsidRDefault="00965D4E">
            <w:pPr>
              <w:spacing w:before="0" w:after="0" w:line="240" w:lineRule="auto"/>
              <w:rPr>
                <w:ins w:id="55483" w:author="pete jones" w:date="2022-01-04T12:05:00Z"/>
              </w:rPr>
              <w:pPrChange w:id="55484" w:author="pete jones" w:date="2022-01-04T12:11:00Z">
                <w:pPr/>
              </w:pPrChange>
            </w:pPr>
            <w:ins w:id="55485" w:author="pete jones" w:date="2022-01-04T12:05:00Z">
              <w:r w:rsidRPr="00FF6A71">
                <w:t>STEM lessons are an excellent way of reducing classroom anxiety or stress.</w:t>
              </w:r>
            </w:ins>
          </w:p>
        </w:tc>
        <w:tc>
          <w:tcPr>
            <w:tcW w:w="1134" w:type="dxa"/>
            <w:vMerge/>
            <w:hideMark/>
            <w:tcPrChange w:id="55486" w:author="pete jones" w:date="2022-03-29T17:09:00Z">
              <w:tcPr>
                <w:tcW w:w="1134" w:type="dxa"/>
                <w:vMerge/>
                <w:hideMark/>
              </w:tcPr>
            </w:tcPrChange>
          </w:tcPr>
          <w:p w14:paraId="400DEA04" w14:textId="77777777" w:rsidR="00965D4E" w:rsidRPr="00FF6A71" w:rsidRDefault="00965D4E">
            <w:pPr>
              <w:spacing w:before="0" w:after="0" w:line="240" w:lineRule="auto"/>
              <w:rPr>
                <w:ins w:id="55487" w:author="pete jones" w:date="2022-01-04T12:05:00Z"/>
              </w:rPr>
              <w:pPrChange w:id="55488" w:author="pete jones" w:date="2022-01-04T12:11:00Z">
                <w:pPr/>
              </w:pPrChange>
            </w:pPr>
          </w:p>
        </w:tc>
      </w:tr>
      <w:tr w:rsidR="00965D4E" w:rsidRPr="00FF6A71" w14:paraId="0D0FF9D3" w14:textId="77777777" w:rsidTr="00D1046B">
        <w:trPr>
          <w:trHeight w:val="300"/>
          <w:jc w:val="center"/>
          <w:ins w:id="55489" w:author="pete jones" w:date="2022-01-04T12:05:00Z"/>
          <w:trPrChange w:id="55490" w:author="pete jones" w:date="2022-03-29T17:09:00Z">
            <w:trPr>
              <w:trHeight w:val="300"/>
              <w:jc w:val="center"/>
            </w:trPr>
          </w:trPrChange>
        </w:trPr>
        <w:tc>
          <w:tcPr>
            <w:tcW w:w="495" w:type="dxa"/>
            <w:noWrap/>
            <w:hideMark/>
            <w:tcPrChange w:id="55491" w:author="pete jones" w:date="2022-03-29T17:09:00Z">
              <w:tcPr>
                <w:tcW w:w="632" w:type="dxa"/>
                <w:noWrap/>
                <w:hideMark/>
              </w:tcPr>
            </w:tcPrChange>
          </w:tcPr>
          <w:p w14:paraId="16D517BD" w14:textId="77777777" w:rsidR="00965D4E" w:rsidRPr="00FF6A71" w:rsidRDefault="00965D4E">
            <w:pPr>
              <w:spacing w:before="0" w:after="0" w:line="240" w:lineRule="auto"/>
              <w:rPr>
                <w:ins w:id="55492" w:author="pete jones" w:date="2022-01-04T12:05:00Z"/>
              </w:rPr>
              <w:pPrChange w:id="55493" w:author="pete jones" w:date="2022-01-04T12:11:00Z">
                <w:pPr/>
              </w:pPrChange>
            </w:pPr>
            <w:ins w:id="55494" w:author="pete jones" w:date="2022-01-04T12:05:00Z">
              <w:r w:rsidRPr="00FF6A71">
                <w:t>Q21</w:t>
              </w:r>
            </w:ins>
          </w:p>
        </w:tc>
        <w:tc>
          <w:tcPr>
            <w:tcW w:w="7301" w:type="dxa"/>
            <w:hideMark/>
            <w:tcPrChange w:id="55495" w:author="pete jones" w:date="2022-03-29T17:09:00Z">
              <w:tcPr>
                <w:tcW w:w="7301" w:type="dxa"/>
                <w:hideMark/>
              </w:tcPr>
            </w:tcPrChange>
          </w:tcPr>
          <w:p w14:paraId="07FC5D65" w14:textId="128298D3" w:rsidR="00965D4E" w:rsidRPr="00FF6A71" w:rsidRDefault="00965D4E">
            <w:pPr>
              <w:spacing w:before="0" w:after="0" w:line="240" w:lineRule="auto"/>
              <w:rPr>
                <w:ins w:id="55496" w:author="pete jones" w:date="2022-01-04T12:05:00Z"/>
              </w:rPr>
              <w:pPrChange w:id="55497" w:author="pete jones" w:date="2022-01-04T12:11:00Z">
                <w:pPr/>
              </w:pPrChange>
            </w:pPr>
            <w:ins w:id="55498" w:author="pete jones" w:date="2022-01-04T12:05:00Z">
              <w:r w:rsidRPr="00FF6A71">
                <w:t>The value of failure is an i</w:t>
              </w:r>
            </w:ins>
            <w:ins w:id="55499" w:author="pete jones" w:date="2022-04-01T15:29:00Z">
              <w:r w:rsidR="009D7356">
                <w:t>ntegral</w:t>
              </w:r>
            </w:ins>
            <w:ins w:id="55500" w:author="pete jones" w:date="2022-01-04T12:05:00Z">
              <w:r w:rsidRPr="00FF6A71">
                <w:t xml:space="preserve"> part of the learning </w:t>
              </w:r>
            </w:ins>
            <w:ins w:id="55501" w:author="pete jones" w:date="2022-01-04T12:11:00Z">
              <w:r w:rsidR="00E82246" w:rsidRPr="00FF6A71">
                <w:t>process or</w:t>
              </w:r>
            </w:ins>
            <w:ins w:id="55502" w:author="pete jones" w:date="2022-01-04T12:05:00Z">
              <w:r w:rsidRPr="00FF6A71">
                <w:t xml:space="preserve"> should be emphasised, embraced</w:t>
              </w:r>
            </w:ins>
            <w:ins w:id="55503" w:author="pete jones" w:date="2022-04-01T14:40:00Z">
              <w:r w:rsidR="00B2191E">
                <w:t>,</w:t>
              </w:r>
            </w:ins>
            <w:ins w:id="55504" w:author="pete jones" w:date="2022-01-04T12:05:00Z">
              <w:r w:rsidRPr="00FF6A71">
                <w:t xml:space="preserve"> </w:t>
              </w:r>
            </w:ins>
            <w:ins w:id="55505" w:author="pete jones" w:date="2022-04-01T14:58:00Z">
              <w:r w:rsidR="00726256">
                <w:t xml:space="preserve">and </w:t>
              </w:r>
            </w:ins>
            <w:ins w:id="55506" w:author="pete jones" w:date="2022-01-04T12:05:00Z">
              <w:r w:rsidRPr="00FF6A71">
                <w:t>not penalised.</w:t>
              </w:r>
            </w:ins>
          </w:p>
        </w:tc>
        <w:tc>
          <w:tcPr>
            <w:tcW w:w="1134" w:type="dxa"/>
            <w:vMerge/>
            <w:hideMark/>
            <w:tcPrChange w:id="55507" w:author="pete jones" w:date="2022-03-29T17:09:00Z">
              <w:tcPr>
                <w:tcW w:w="1134" w:type="dxa"/>
                <w:vMerge/>
                <w:hideMark/>
              </w:tcPr>
            </w:tcPrChange>
          </w:tcPr>
          <w:p w14:paraId="779793DA" w14:textId="77777777" w:rsidR="00965D4E" w:rsidRPr="00FF6A71" w:rsidRDefault="00965D4E">
            <w:pPr>
              <w:spacing w:before="0" w:after="0" w:line="240" w:lineRule="auto"/>
              <w:rPr>
                <w:ins w:id="55508" w:author="pete jones" w:date="2022-01-04T12:05:00Z"/>
              </w:rPr>
              <w:pPrChange w:id="55509" w:author="pete jones" w:date="2022-01-04T12:11:00Z">
                <w:pPr/>
              </w:pPrChange>
            </w:pPr>
          </w:p>
        </w:tc>
      </w:tr>
      <w:tr w:rsidR="00965D4E" w:rsidRPr="00FF6A71" w14:paraId="62ED80B1" w14:textId="77777777" w:rsidTr="00D1046B">
        <w:trPr>
          <w:trHeight w:val="315"/>
          <w:jc w:val="center"/>
          <w:ins w:id="55510" w:author="pete jones" w:date="2022-01-04T12:05:00Z"/>
          <w:trPrChange w:id="55511" w:author="pete jones" w:date="2022-03-29T17:09:00Z">
            <w:trPr>
              <w:trHeight w:val="315"/>
              <w:jc w:val="center"/>
            </w:trPr>
          </w:trPrChange>
        </w:trPr>
        <w:tc>
          <w:tcPr>
            <w:tcW w:w="8930" w:type="dxa"/>
            <w:gridSpan w:val="3"/>
            <w:noWrap/>
            <w:hideMark/>
            <w:tcPrChange w:id="55512" w:author="pete jones" w:date="2022-03-29T17:09:00Z">
              <w:tcPr>
                <w:tcW w:w="9067" w:type="dxa"/>
                <w:gridSpan w:val="3"/>
                <w:noWrap/>
                <w:hideMark/>
              </w:tcPr>
            </w:tcPrChange>
          </w:tcPr>
          <w:p w14:paraId="38EFCF39" w14:textId="77777777" w:rsidR="00965D4E" w:rsidRPr="00FF6A71" w:rsidRDefault="00965D4E">
            <w:pPr>
              <w:spacing w:before="0" w:after="0" w:line="240" w:lineRule="auto"/>
              <w:rPr>
                <w:ins w:id="55513" w:author="pete jones" w:date="2022-01-04T12:05:00Z"/>
              </w:rPr>
              <w:pPrChange w:id="55514" w:author="pete jones" w:date="2022-01-04T12:11:00Z">
                <w:pPr/>
              </w:pPrChange>
            </w:pPr>
            <w:ins w:id="55515" w:author="pete jones" w:date="2022-01-04T12:05:00Z">
              <w:r w:rsidRPr="00FF6A71">
                <w:t> </w:t>
              </w:r>
            </w:ins>
          </w:p>
        </w:tc>
      </w:tr>
    </w:tbl>
    <w:p w14:paraId="7AB4E64D" w14:textId="078CBD2A" w:rsidR="00D26C86" w:rsidRPr="00FF6A71" w:rsidRDefault="00D26C86" w:rsidP="00D26C86">
      <w:pPr>
        <w:rPr>
          <w:ins w:id="55516" w:author="pete jones" w:date="2022-01-04T12:35:00Z"/>
        </w:rPr>
      </w:pPr>
    </w:p>
    <w:p w14:paraId="3D41AC61" w14:textId="77777777" w:rsidR="00D26C86" w:rsidRPr="00FF6A71" w:rsidRDefault="00D26C86">
      <w:pPr>
        <w:spacing w:before="0" w:after="0" w:line="240" w:lineRule="auto"/>
        <w:jc w:val="left"/>
        <w:rPr>
          <w:ins w:id="55517" w:author="pete jones" w:date="2022-01-04T12:35:00Z"/>
        </w:rPr>
      </w:pPr>
      <w:ins w:id="55518" w:author="pete jones" w:date="2022-01-04T12:35:00Z">
        <w:r w:rsidRPr="00FF6A71">
          <w:br w:type="page"/>
        </w:r>
      </w:ins>
    </w:p>
    <w:p w14:paraId="655CB988" w14:textId="77777777" w:rsidR="00BD0299" w:rsidRPr="00312F59" w:rsidRDefault="00BD0299">
      <w:pPr>
        <w:pStyle w:val="Heading2"/>
        <w:rPr>
          <w:ins w:id="55519" w:author="pete jones" w:date="2022-01-04T12:37:00Z"/>
        </w:rPr>
        <w:pPrChange w:id="55520" w:author="pete jones" w:date="2022-03-16T17:53:00Z">
          <w:pPr>
            <w:pStyle w:val="Heading1"/>
          </w:pPr>
        </w:pPrChange>
      </w:pPr>
      <w:bookmarkStart w:id="55521" w:name="_Ref92197872"/>
      <w:bookmarkStart w:id="55522" w:name="_Toc99969900"/>
      <w:ins w:id="55523" w:author="pete jones" w:date="2022-01-04T12:37:00Z">
        <w:r w:rsidRPr="00C15005">
          <w:lastRenderedPageBreak/>
          <w:t>CDE Industry Voice</w:t>
        </w:r>
        <w:bookmarkEnd w:id="55521"/>
        <w:bookmarkEnd w:id="55522"/>
      </w:ins>
    </w:p>
    <w:p w14:paraId="31469303" w14:textId="64D5C5AC" w:rsidR="00BD0299" w:rsidRPr="00FF6A71" w:rsidRDefault="00BD0299" w:rsidP="00BD0299">
      <w:pPr>
        <w:pStyle w:val="H2"/>
        <w:rPr>
          <w:ins w:id="55524" w:author="pete jones" w:date="2022-01-04T12:37:00Z"/>
          <w:b w:val="0"/>
          <w:bCs/>
          <w:sz w:val="24"/>
          <w:szCs w:val="24"/>
          <w:lang w:val="en-GB"/>
        </w:rPr>
      </w:pPr>
      <w:ins w:id="55525" w:author="pete jones" w:date="2022-01-04T12:37:00Z">
        <w:r w:rsidRPr="00FF6A71">
          <w:rPr>
            <w:b w:val="0"/>
            <w:bCs/>
            <w:sz w:val="24"/>
            <w:szCs w:val="24"/>
            <w:lang w:val="en-GB"/>
          </w:rPr>
          <w:t xml:space="preserve">There were 22 respondents </w:t>
        </w:r>
      </w:ins>
      <w:ins w:id="55526" w:author="pete jones" w:date="2022-03-30T12:21:00Z">
        <w:r w:rsidR="006E7D7D">
          <w:rPr>
            <w:b w:val="0"/>
            <w:bCs/>
            <w:sz w:val="24"/>
            <w:szCs w:val="24"/>
            <w:lang w:val="en-GB"/>
          </w:rPr>
          <w:t>in</w:t>
        </w:r>
      </w:ins>
      <w:ins w:id="55527" w:author="pete jones" w:date="2022-01-04T12:37:00Z">
        <w:r w:rsidRPr="00FF6A71">
          <w:rPr>
            <w:b w:val="0"/>
            <w:bCs/>
            <w:sz w:val="24"/>
            <w:szCs w:val="24"/>
            <w:lang w:val="en-GB"/>
          </w:rPr>
          <w:t xml:space="preserve"> the survey.</w:t>
        </w:r>
      </w:ins>
    </w:p>
    <w:p w14:paraId="7B82B68C" w14:textId="77777777" w:rsidR="00BD0299" w:rsidRPr="00FF6A71" w:rsidRDefault="00BD0299" w:rsidP="00BD0299">
      <w:pPr>
        <w:pStyle w:val="H2"/>
        <w:rPr>
          <w:ins w:id="55528" w:author="pete jones" w:date="2022-01-04T12:37:00Z"/>
          <w:sz w:val="24"/>
          <w:szCs w:val="24"/>
          <w:lang w:val="en-GB"/>
        </w:rPr>
      </w:pPr>
      <w:ins w:id="55529" w:author="pete jones" w:date="2022-01-04T12:37:00Z">
        <w:r w:rsidRPr="00FF6A71">
          <w:rPr>
            <w:sz w:val="24"/>
            <w:szCs w:val="24"/>
            <w:lang w:val="en-GB"/>
          </w:rPr>
          <w:t>Survey Flow</w:t>
        </w:r>
      </w:ins>
    </w:p>
    <w:p w14:paraId="60A21E9B" w14:textId="77777777" w:rsidR="00BD0299" w:rsidRPr="00FF6A71" w:rsidRDefault="00BD0299" w:rsidP="00BD0299">
      <w:pPr>
        <w:pStyle w:val="ListParagraph"/>
        <w:numPr>
          <w:ilvl w:val="0"/>
          <w:numId w:val="114"/>
        </w:numPr>
        <w:spacing w:before="0" w:after="0" w:line="240" w:lineRule="auto"/>
        <w:ind w:left="714" w:hanging="357"/>
        <w:jc w:val="left"/>
        <w:rPr>
          <w:ins w:id="55530" w:author="pete jones" w:date="2022-01-04T12:37:00Z"/>
        </w:rPr>
      </w:pPr>
      <w:ins w:id="55531" w:author="pete jones" w:date="2022-01-04T12:37:00Z">
        <w:r w:rsidRPr="00FF6A71">
          <w:t>Section 1 - About you and your company (20 Questions)</w:t>
        </w:r>
      </w:ins>
    </w:p>
    <w:p w14:paraId="467D02FD" w14:textId="77777777" w:rsidR="00BD0299" w:rsidRPr="00FF6A71" w:rsidRDefault="00BD0299" w:rsidP="00BD0299">
      <w:pPr>
        <w:pStyle w:val="ListParagraph"/>
        <w:numPr>
          <w:ilvl w:val="0"/>
          <w:numId w:val="114"/>
        </w:numPr>
        <w:spacing w:before="0" w:after="0" w:line="240" w:lineRule="auto"/>
        <w:jc w:val="left"/>
        <w:rPr>
          <w:ins w:id="55532" w:author="pete jones" w:date="2022-01-04T12:37:00Z"/>
        </w:rPr>
      </w:pPr>
      <w:ins w:id="55533" w:author="pete jones" w:date="2022-01-04T12:37:00Z">
        <w:r w:rsidRPr="00FF6A71">
          <w:t>Section 2 – Design and Manufacturing processes – NPD, Products and Services (11 Questions)</w:t>
        </w:r>
      </w:ins>
    </w:p>
    <w:p w14:paraId="44E88637" w14:textId="77777777" w:rsidR="00BD0299" w:rsidRPr="00FF6A71" w:rsidRDefault="00BD0299" w:rsidP="00BD0299">
      <w:pPr>
        <w:pStyle w:val="ListParagraph"/>
        <w:numPr>
          <w:ilvl w:val="0"/>
          <w:numId w:val="114"/>
        </w:numPr>
        <w:spacing w:before="0" w:after="0" w:line="240" w:lineRule="auto"/>
        <w:jc w:val="left"/>
        <w:rPr>
          <w:ins w:id="55534" w:author="pete jones" w:date="2022-01-04T12:37:00Z"/>
        </w:rPr>
      </w:pPr>
      <w:ins w:id="55535" w:author="pete jones" w:date="2022-01-04T12:37:00Z">
        <w:r w:rsidRPr="00FF6A71">
          <w:t>Section 3 - Creativity and 21st Century employability (3 Questions)</w:t>
        </w:r>
      </w:ins>
    </w:p>
    <w:p w14:paraId="2771D1CF" w14:textId="77777777" w:rsidR="00BD0299" w:rsidRPr="00FF6A71" w:rsidRDefault="00BD0299" w:rsidP="00BD0299">
      <w:pPr>
        <w:pStyle w:val="ListParagraph"/>
        <w:numPr>
          <w:ilvl w:val="0"/>
          <w:numId w:val="114"/>
        </w:numPr>
        <w:spacing w:before="0" w:after="0" w:line="240" w:lineRule="auto"/>
        <w:jc w:val="left"/>
        <w:rPr>
          <w:ins w:id="55536" w:author="pete jones" w:date="2022-01-04T12:37:00Z"/>
        </w:rPr>
      </w:pPr>
      <w:ins w:id="55537" w:author="pete jones" w:date="2022-01-04T12:37:00Z">
        <w:r w:rsidRPr="00FF6A71">
          <w:t>Section 4 – The role of technology in the innovative/creative process (8 Questions)</w:t>
        </w:r>
      </w:ins>
    </w:p>
    <w:p w14:paraId="548AC645" w14:textId="77777777" w:rsidR="00BD0299" w:rsidRPr="00FF6A71" w:rsidRDefault="00BD0299" w:rsidP="00BD0299">
      <w:pPr>
        <w:pStyle w:val="ListParagraph"/>
        <w:numPr>
          <w:ilvl w:val="0"/>
          <w:numId w:val="114"/>
        </w:numPr>
        <w:spacing w:before="0" w:after="0" w:line="240" w:lineRule="auto"/>
        <w:jc w:val="left"/>
        <w:rPr>
          <w:ins w:id="55538" w:author="pete jones" w:date="2022-01-04T12:37:00Z"/>
        </w:rPr>
      </w:pPr>
      <w:ins w:id="55539" w:author="pete jones" w:date="2022-01-04T12:37:00Z">
        <w:r w:rsidRPr="00FF6A71">
          <w:t>Section 5 – Future Curriculum (28 Questions)</w:t>
        </w:r>
      </w:ins>
    </w:p>
    <w:p w14:paraId="71BA4924" w14:textId="77777777" w:rsidR="00BD0299" w:rsidRPr="00FF6A71" w:rsidRDefault="00BD0299" w:rsidP="00BD0299">
      <w:pPr>
        <w:rPr>
          <w:ins w:id="55540" w:author="pete jones" w:date="2022-01-04T12:37:00Z"/>
        </w:rPr>
      </w:pPr>
      <w:ins w:id="55541" w:author="pete jones" w:date="2022-01-04T12:37:00Z">
        <w:r w:rsidRPr="00FF6A71">
          <w:t xml:space="preserve">The following question ranges: </w:t>
        </w:r>
      </w:ins>
    </w:p>
    <w:p w14:paraId="1294E82F" w14:textId="77777777" w:rsidR="00BD0299" w:rsidRPr="00FF6A71" w:rsidRDefault="00BD0299" w:rsidP="00BD0299">
      <w:pPr>
        <w:pStyle w:val="ListParagraph"/>
        <w:numPr>
          <w:ilvl w:val="0"/>
          <w:numId w:val="96"/>
        </w:numPr>
        <w:spacing w:before="0" w:after="0" w:line="240" w:lineRule="auto"/>
        <w:jc w:val="left"/>
        <w:rPr>
          <w:ins w:id="55542" w:author="pete jones" w:date="2022-01-04T12:37:00Z"/>
        </w:rPr>
      </w:pPr>
      <w:ins w:id="55543" w:author="pete jones" w:date="2022-01-04T12:37:00Z">
        <w:r w:rsidRPr="00FF6A71">
          <w:t>2.8 and 2.11</w:t>
        </w:r>
      </w:ins>
    </w:p>
    <w:p w14:paraId="759C2185" w14:textId="77777777" w:rsidR="00BD0299" w:rsidRPr="00FF6A71" w:rsidRDefault="00BD0299" w:rsidP="00BD0299">
      <w:pPr>
        <w:pStyle w:val="ListParagraph"/>
        <w:numPr>
          <w:ilvl w:val="0"/>
          <w:numId w:val="96"/>
        </w:numPr>
        <w:spacing w:before="0" w:after="0" w:line="240" w:lineRule="auto"/>
        <w:jc w:val="left"/>
        <w:rPr>
          <w:ins w:id="55544" w:author="pete jones" w:date="2022-01-04T12:37:00Z"/>
        </w:rPr>
      </w:pPr>
      <w:ins w:id="55545" w:author="pete jones" w:date="2022-01-04T12:37:00Z">
        <w:r w:rsidRPr="00FF6A71">
          <w:t>3.2 to 3.10</w:t>
        </w:r>
      </w:ins>
    </w:p>
    <w:p w14:paraId="01BEF257" w14:textId="77777777" w:rsidR="00BD0299" w:rsidRPr="00FF6A71" w:rsidRDefault="00BD0299" w:rsidP="00BD0299">
      <w:pPr>
        <w:pStyle w:val="ListParagraph"/>
        <w:numPr>
          <w:ilvl w:val="0"/>
          <w:numId w:val="96"/>
        </w:numPr>
        <w:spacing w:before="0" w:after="0" w:line="240" w:lineRule="auto"/>
        <w:jc w:val="left"/>
        <w:rPr>
          <w:ins w:id="55546" w:author="pete jones" w:date="2022-01-04T12:37:00Z"/>
        </w:rPr>
      </w:pPr>
      <w:ins w:id="55547" w:author="pete jones" w:date="2022-01-04T12:37:00Z">
        <w:r w:rsidRPr="00FF6A71">
          <w:t>4.2 to 4.8</w:t>
        </w:r>
      </w:ins>
    </w:p>
    <w:p w14:paraId="1563B35F" w14:textId="77777777" w:rsidR="00BD0299" w:rsidRPr="00FF6A71" w:rsidRDefault="00BD0299" w:rsidP="00BD0299">
      <w:pPr>
        <w:pStyle w:val="ListParagraph"/>
        <w:numPr>
          <w:ilvl w:val="0"/>
          <w:numId w:val="96"/>
        </w:numPr>
        <w:spacing w:before="0" w:after="0" w:line="240" w:lineRule="auto"/>
        <w:jc w:val="left"/>
        <w:rPr>
          <w:ins w:id="55548" w:author="pete jones" w:date="2022-01-04T12:37:00Z"/>
        </w:rPr>
      </w:pPr>
      <w:ins w:id="55549" w:author="pete jones" w:date="2022-01-04T12:37:00Z">
        <w:r w:rsidRPr="00FF6A71">
          <w:t>6.2 to 6.28</w:t>
        </w:r>
      </w:ins>
    </w:p>
    <w:p w14:paraId="6A342A6E" w14:textId="332B7C02" w:rsidR="00BD0299" w:rsidRPr="00FF6A71" w:rsidRDefault="00BD0299" w:rsidP="00BD0299">
      <w:pPr>
        <w:rPr>
          <w:ins w:id="55550" w:author="pete jones" w:date="2022-01-04T12:37:00Z"/>
        </w:rPr>
      </w:pPr>
      <w:ins w:id="55551" w:author="pete jones" w:date="2022-01-04T12:37:00Z">
        <w:r w:rsidRPr="00FF6A71">
          <w:t>use the same7 point Likert scale as follows:</w:t>
        </w:r>
      </w:ins>
    </w:p>
    <w:p w14:paraId="6E4CC08F" w14:textId="77777777" w:rsidR="00BD0299" w:rsidRPr="00FF6A71" w:rsidRDefault="00BD0299" w:rsidP="00BD0299">
      <w:pPr>
        <w:pStyle w:val="ListParagraph"/>
        <w:numPr>
          <w:ilvl w:val="0"/>
          <w:numId w:val="95"/>
        </w:numPr>
        <w:spacing w:before="0" w:after="0" w:line="240" w:lineRule="auto"/>
        <w:jc w:val="left"/>
        <w:rPr>
          <w:ins w:id="55552" w:author="pete jones" w:date="2022-01-04T12:37:00Z"/>
        </w:rPr>
      </w:pPr>
      <w:ins w:id="55553" w:author="pete jones" w:date="2022-01-04T12:37:00Z">
        <w:r w:rsidRPr="00FF6A71">
          <w:t>Strongly agree</w:t>
        </w:r>
      </w:ins>
    </w:p>
    <w:p w14:paraId="11841ECB" w14:textId="77777777" w:rsidR="00BD0299" w:rsidRPr="00FF6A71" w:rsidRDefault="00BD0299" w:rsidP="00BD0299">
      <w:pPr>
        <w:pStyle w:val="ListParagraph"/>
        <w:numPr>
          <w:ilvl w:val="0"/>
          <w:numId w:val="95"/>
        </w:numPr>
        <w:spacing w:before="0" w:after="0" w:line="240" w:lineRule="auto"/>
        <w:jc w:val="left"/>
        <w:rPr>
          <w:ins w:id="55554" w:author="pete jones" w:date="2022-01-04T12:37:00Z"/>
        </w:rPr>
      </w:pPr>
      <w:ins w:id="55555" w:author="pete jones" w:date="2022-01-04T12:37:00Z">
        <w:r w:rsidRPr="00FF6A71">
          <w:t>Agree</w:t>
        </w:r>
      </w:ins>
    </w:p>
    <w:p w14:paraId="149E1A81" w14:textId="77777777" w:rsidR="00BD0299" w:rsidRPr="00FF6A71" w:rsidRDefault="00BD0299" w:rsidP="00BD0299">
      <w:pPr>
        <w:pStyle w:val="ListParagraph"/>
        <w:numPr>
          <w:ilvl w:val="0"/>
          <w:numId w:val="95"/>
        </w:numPr>
        <w:spacing w:before="0" w:after="0" w:line="240" w:lineRule="auto"/>
        <w:jc w:val="left"/>
        <w:rPr>
          <w:ins w:id="55556" w:author="pete jones" w:date="2022-01-04T12:37:00Z"/>
        </w:rPr>
      </w:pPr>
      <w:ins w:id="55557" w:author="pete jones" w:date="2022-01-04T12:37:00Z">
        <w:r w:rsidRPr="00FF6A71">
          <w:t xml:space="preserve">Somewhat agree </w:t>
        </w:r>
      </w:ins>
    </w:p>
    <w:p w14:paraId="106B88A7" w14:textId="77777777" w:rsidR="00BD0299" w:rsidRPr="00FF6A71" w:rsidRDefault="00BD0299" w:rsidP="00BD0299">
      <w:pPr>
        <w:pStyle w:val="ListParagraph"/>
        <w:numPr>
          <w:ilvl w:val="0"/>
          <w:numId w:val="95"/>
        </w:numPr>
        <w:spacing w:before="0" w:after="0" w:line="240" w:lineRule="auto"/>
        <w:jc w:val="left"/>
        <w:rPr>
          <w:ins w:id="55558" w:author="pete jones" w:date="2022-01-04T12:37:00Z"/>
        </w:rPr>
      </w:pPr>
      <w:ins w:id="55559" w:author="pete jones" w:date="2022-01-04T12:37:00Z">
        <w:r w:rsidRPr="00FF6A71">
          <w:t>Neither agree nor disagree</w:t>
        </w:r>
      </w:ins>
    </w:p>
    <w:p w14:paraId="08663494" w14:textId="77777777" w:rsidR="00BD0299" w:rsidRPr="00FF6A71" w:rsidRDefault="00BD0299" w:rsidP="00BD0299">
      <w:pPr>
        <w:pStyle w:val="ListParagraph"/>
        <w:numPr>
          <w:ilvl w:val="0"/>
          <w:numId w:val="95"/>
        </w:numPr>
        <w:spacing w:before="0" w:after="0" w:line="240" w:lineRule="auto"/>
        <w:jc w:val="left"/>
        <w:rPr>
          <w:ins w:id="55560" w:author="pete jones" w:date="2022-01-04T12:37:00Z"/>
        </w:rPr>
      </w:pPr>
      <w:ins w:id="55561" w:author="pete jones" w:date="2022-01-04T12:37:00Z">
        <w:r w:rsidRPr="00FF6A71">
          <w:t>Somewhat disagree</w:t>
        </w:r>
      </w:ins>
    </w:p>
    <w:p w14:paraId="53FBD74C" w14:textId="77777777" w:rsidR="00BD0299" w:rsidRPr="00FF6A71" w:rsidRDefault="00BD0299" w:rsidP="00BD0299">
      <w:pPr>
        <w:pStyle w:val="ListParagraph"/>
        <w:numPr>
          <w:ilvl w:val="0"/>
          <w:numId w:val="95"/>
        </w:numPr>
        <w:spacing w:before="0" w:after="0" w:line="240" w:lineRule="auto"/>
        <w:jc w:val="left"/>
        <w:rPr>
          <w:ins w:id="55562" w:author="pete jones" w:date="2022-01-04T12:37:00Z"/>
        </w:rPr>
      </w:pPr>
      <w:ins w:id="55563" w:author="pete jones" w:date="2022-01-04T12:37:00Z">
        <w:r w:rsidRPr="00FF6A71">
          <w:t>Disagree</w:t>
        </w:r>
      </w:ins>
    </w:p>
    <w:p w14:paraId="7F7F6E06" w14:textId="77777777" w:rsidR="00BD0299" w:rsidRPr="00FF6A71" w:rsidRDefault="00BD0299" w:rsidP="00BD0299">
      <w:pPr>
        <w:pStyle w:val="ListParagraph"/>
        <w:numPr>
          <w:ilvl w:val="0"/>
          <w:numId w:val="95"/>
        </w:numPr>
        <w:spacing w:before="0" w:after="0" w:line="240" w:lineRule="auto"/>
        <w:jc w:val="left"/>
        <w:rPr>
          <w:ins w:id="55564" w:author="pete jones" w:date="2022-01-04T12:37:00Z"/>
        </w:rPr>
      </w:pPr>
      <w:ins w:id="55565" w:author="pete jones" w:date="2022-01-04T12:37:00Z">
        <w:r w:rsidRPr="00FF6A71">
          <w:t>Strongly disagree</w:t>
        </w:r>
      </w:ins>
    </w:p>
    <w:p w14:paraId="412206D4" w14:textId="77777777" w:rsidR="00BD0299" w:rsidRPr="00FF6A71" w:rsidRDefault="00BD0299" w:rsidP="00BD0299">
      <w:pPr>
        <w:rPr>
          <w:ins w:id="55566" w:author="pete jones" w:date="2022-01-04T12:37:00Z"/>
        </w:rPr>
      </w:pPr>
      <w:ins w:id="55567" w:author="pete jones" w:date="2022-01-04T12:37:00Z">
        <w:r w:rsidRPr="00FF6A71">
          <w:t>Question Q1.20 uses the following Likert scale</w:t>
        </w:r>
      </w:ins>
    </w:p>
    <w:p w14:paraId="516CC7FC" w14:textId="77777777" w:rsidR="00BD0299" w:rsidRPr="00FF6A71" w:rsidRDefault="00BD0299" w:rsidP="00BD0299">
      <w:pPr>
        <w:pStyle w:val="ListParagraph"/>
        <w:numPr>
          <w:ilvl w:val="0"/>
          <w:numId w:val="115"/>
        </w:numPr>
        <w:spacing w:before="0" w:after="0" w:line="240" w:lineRule="auto"/>
        <w:jc w:val="left"/>
        <w:rPr>
          <w:ins w:id="55568" w:author="pete jones" w:date="2022-01-04T12:37:00Z"/>
        </w:rPr>
      </w:pPr>
      <w:ins w:id="55569" w:author="pete jones" w:date="2022-01-04T12:37:00Z">
        <w:r w:rsidRPr="00FF6A71">
          <w:t xml:space="preserve">Extremely likely (1) </w:t>
        </w:r>
      </w:ins>
    </w:p>
    <w:p w14:paraId="5540E7A3" w14:textId="77777777" w:rsidR="00BD0299" w:rsidRPr="00FF6A71" w:rsidRDefault="00BD0299" w:rsidP="00BD0299">
      <w:pPr>
        <w:pStyle w:val="ListParagraph"/>
        <w:numPr>
          <w:ilvl w:val="0"/>
          <w:numId w:val="115"/>
        </w:numPr>
        <w:spacing w:before="0" w:after="0" w:line="240" w:lineRule="auto"/>
        <w:jc w:val="left"/>
        <w:rPr>
          <w:ins w:id="55570" w:author="pete jones" w:date="2022-01-04T12:37:00Z"/>
        </w:rPr>
      </w:pPr>
      <w:ins w:id="55571" w:author="pete jones" w:date="2022-01-04T12:37:00Z">
        <w:r w:rsidRPr="00FF6A71">
          <w:t xml:space="preserve">Moderately likely (2) </w:t>
        </w:r>
      </w:ins>
    </w:p>
    <w:p w14:paraId="360330EE" w14:textId="7CDE64CF" w:rsidR="00BD0299" w:rsidRPr="00FF6A71" w:rsidRDefault="00BD0299" w:rsidP="00BD0299">
      <w:pPr>
        <w:pStyle w:val="ListParagraph"/>
        <w:numPr>
          <w:ilvl w:val="0"/>
          <w:numId w:val="115"/>
        </w:numPr>
        <w:spacing w:before="0" w:after="0" w:line="240" w:lineRule="auto"/>
        <w:jc w:val="left"/>
        <w:rPr>
          <w:ins w:id="55572" w:author="pete jones" w:date="2022-01-04T12:37:00Z"/>
        </w:rPr>
      </w:pPr>
      <w:ins w:id="55573" w:author="pete jones" w:date="2022-01-04T12:37:00Z">
        <w:r w:rsidRPr="00FF6A71">
          <w:t xml:space="preserve">Slightly </w:t>
        </w:r>
      </w:ins>
      <w:ins w:id="55574" w:author="pete jones" w:date="2022-04-01T14:41:00Z">
        <w:r w:rsidR="00B2191E">
          <w:t>likely</w:t>
        </w:r>
      </w:ins>
      <w:ins w:id="55575" w:author="pete jones" w:date="2022-01-04T12:37:00Z">
        <w:r w:rsidRPr="00FF6A71">
          <w:t xml:space="preserve"> (3) </w:t>
        </w:r>
      </w:ins>
    </w:p>
    <w:p w14:paraId="3378F6B3" w14:textId="77777777" w:rsidR="00BD0299" w:rsidRPr="00FF6A71" w:rsidRDefault="00BD0299" w:rsidP="00BD0299">
      <w:pPr>
        <w:pStyle w:val="ListParagraph"/>
        <w:numPr>
          <w:ilvl w:val="0"/>
          <w:numId w:val="115"/>
        </w:numPr>
        <w:spacing w:before="0" w:after="0" w:line="240" w:lineRule="auto"/>
        <w:jc w:val="left"/>
        <w:rPr>
          <w:ins w:id="55576" w:author="pete jones" w:date="2022-01-04T12:37:00Z"/>
        </w:rPr>
      </w:pPr>
      <w:ins w:id="55577" w:author="pete jones" w:date="2022-01-04T12:37:00Z">
        <w:r w:rsidRPr="00FF6A71">
          <w:t xml:space="preserve">Neither likely nor unlikely (4) </w:t>
        </w:r>
      </w:ins>
    </w:p>
    <w:p w14:paraId="429CFB82" w14:textId="77777777" w:rsidR="00BD0299" w:rsidRPr="00FF6A71" w:rsidRDefault="00BD0299" w:rsidP="00BD0299">
      <w:pPr>
        <w:pStyle w:val="ListParagraph"/>
        <w:numPr>
          <w:ilvl w:val="0"/>
          <w:numId w:val="115"/>
        </w:numPr>
        <w:spacing w:before="0" w:after="0" w:line="240" w:lineRule="auto"/>
        <w:jc w:val="left"/>
        <w:rPr>
          <w:ins w:id="55578" w:author="pete jones" w:date="2022-01-04T12:37:00Z"/>
        </w:rPr>
      </w:pPr>
      <w:ins w:id="55579" w:author="pete jones" w:date="2022-01-04T12:37:00Z">
        <w:r w:rsidRPr="00FF6A71">
          <w:t xml:space="preserve">Slightly unlikely (5) </w:t>
        </w:r>
      </w:ins>
    </w:p>
    <w:p w14:paraId="1B6972D6" w14:textId="77777777" w:rsidR="00BD0299" w:rsidRPr="00FF6A71" w:rsidRDefault="00BD0299" w:rsidP="00BD0299">
      <w:pPr>
        <w:pStyle w:val="ListParagraph"/>
        <w:numPr>
          <w:ilvl w:val="0"/>
          <w:numId w:val="115"/>
        </w:numPr>
        <w:spacing w:before="0" w:after="0" w:line="240" w:lineRule="auto"/>
        <w:jc w:val="left"/>
        <w:rPr>
          <w:ins w:id="55580" w:author="pete jones" w:date="2022-01-04T12:37:00Z"/>
        </w:rPr>
      </w:pPr>
      <w:ins w:id="55581" w:author="pete jones" w:date="2022-01-04T12:37:00Z">
        <w:r w:rsidRPr="00FF6A71">
          <w:t xml:space="preserve">Moderately unlikely (6) </w:t>
        </w:r>
      </w:ins>
    </w:p>
    <w:p w14:paraId="37672F98" w14:textId="77777777" w:rsidR="00BD0299" w:rsidRPr="00FF6A71" w:rsidRDefault="00BD0299" w:rsidP="00BD0299">
      <w:pPr>
        <w:pStyle w:val="ListParagraph"/>
        <w:numPr>
          <w:ilvl w:val="0"/>
          <w:numId w:val="115"/>
        </w:numPr>
        <w:spacing w:before="0" w:after="0" w:line="240" w:lineRule="auto"/>
        <w:jc w:val="left"/>
        <w:rPr>
          <w:ins w:id="55582" w:author="pete jones" w:date="2022-01-04T12:37:00Z"/>
        </w:rPr>
      </w:pPr>
      <w:ins w:id="55583" w:author="pete jones" w:date="2022-01-04T12:37:00Z">
        <w:r w:rsidRPr="00FF6A71">
          <w:t>Extremely unlikely (7)</w:t>
        </w:r>
      </w:ins>
    </w:p>
    <w:p w14:paraId="0C99A85F" w14:textId="77777777" w:rsidR="00BD0299" w:rsidRPr="00FF6A71" w:rsidRDefault="00BD0299" w:rsidP="00BD0299">
      <w:pPr>
        <w:rPr>
          <w:ins w:id="55584" w:author="pete jones" w:date="2022-01-04T12:37:00Z"/>
        </w:rPr>
      </w:pPr>
      <w:ins w:id="55585" w:author="pete jones" w:date="2022-01-04T12:37:00Z">
        <w:r w:rsidRPr="00FF6A71">
          <w:br w:type="page"/>
        </w:r>
      </w:ins>
    </w:p>
    <w:p w14:paraId="7DDD094B" w14:textId="77777777" w:rsidR="00BD0299" w:rsidRPr="00FF6A71" w:rsidRDefault="00BD0299" w:rsidP="00BD0299">
      <w:pPr>
        <w:pStyle w:val="BlockSeparator"/>
        <w:rPr>
          <w:ins w:id="55586" w:author="pete jones" w:date="2022-01-04T12:37:00Z"/>
        </w:rPr>
      </w:pPr>
    </w:p>
    <w:p w14:paraId="23BA78B6" w14:textId="1CDDDC94" w:rsidR="00BD0299" w:rsidRPr="00E133C2" w:rsidRDefault="00BD0299">
      <w:pPr>
        <w:pStyle w:val="Heading3"/>
        <w:rPr>
          <w:ins w:id="55587" w:author="pete jones" w:date="2022-01-04T12:37:00Z"/>
        </w:rPr>
        <w:pPrChange w:id="55588" w:author="pete jones" w:date="2022-03-16T17:53:00Z">
          <w:pPr>
            <w:pStyle w:val="Heading2"/>
          </w:pPr>
        </w:pPrChange>
      </w:pPr>
      <w:bookmarkStart w:id="55589" w:name="_Toc99969901"/>
      <w:ins w:id="55590" w:author="pete jones" w:date="2022-01-04T12:37:00Z">
        <w:r w:rsidRPr="00C15005">
          <w:t xml:space="preserve">Section 1 </w:t>
        </w:r>
      </w:ins>
      <w:ins w:id="55591" w:author="pete jones" w:date="2022-01-04T12:41:00Z">
        <w:r w:rsidRPr="00312F59">
          <w:t>–</w:t>
        </w:r>
      </w:ins>
      <w:ins w:id="55592" w:author="pete jones" w:date="2022-01-04T12:37:00Z">
        <w:r w:rsidRPr="00862EE0">
          <w:t xml:space="preserve"> </w:t>
        </w:r>
      </w:ins>
      <w:ins w:id="55593" w:author="pete jones" w:date="2022-01-04T12:41:00Z">
        <w:r w:rsidRPr="00E133C2">
          <w:t xml:space="preserve">Introduction </w:t>
        </w:r>
      </w:ins>
      <w:ins w:id="55594" w:author="pete jones" w:date="2022-01-04T12:37:00Z">
        <w:r w:rsidRPr="00E133C2">
          <w:t>About you and your company</w:t>
        </w:r>
        <w:bookmarkEnd w:id="55589"/>
      </w:ins>
    </w:p>
    <w:p w14:paraId="43B59856" w14:textId="77777777" w:rsidR="00BD0299" w:rsidRPr="00FF6A71" w:rsidRDefault="00BD0299" w:rsidP="00BD0299">
      <w:pPr>
        <w:rPr>
          <w:ins w:id="55595" w:author="pete jones" w:date="2022-01-04T12:37:00Z"/>
        </w:rPr>
      </w:pPr>
      <w:ins w:id="55596" w:author="pete jones" w:date="2022-01-04T12:37:00Z">
        <w:r w:rsidRPr="00FF6A71">
          <w:t xml:space="preserve">Q1.1 </w:t>
        </w:r>
        <w:r w:rsidRPr="00FF6A71">
          <w:rPr>
            <w:b/>
            <w:bCs/>
          </w:rPr>
          <w:t>The Application of Collaborative Digital Engineering (CDE) Process and Tools Within a Higher Educational Environment What is the purpose of the study?</w:t>
        </w:r>
        <w:r w:rsidRPr="00FF6A71">
          <w:t xml:space="preserve"> </w:t>
        </w:r>
      </w:ins>
    </w:p>
    <w:p w14:paraId="28A1FA41" w14:textId="011F1DA2" w:rsidR="00BD0299" w:rsidRPr="00FF6A71" w:rsidRDefault="00BD0299">
      <w:pPr>
        <w:jc w:val="left"/>
        <w:rPr>
          <w:ins w:id="55597" w:author="pete jones" w:date="2022-01-04T12:37:00Z"/>
        </w:rPr>
        <w:pPrChange w:id="55598" w:author="pete jones" w:date="2022-01-04T12:38:00Z">
          <w:pPr/>
        </w:pPrChange>
      </w:pPr>
      <w:ins w:id="55599" w:author="pete jones" w:date="2022-01-04T12:37:00Z">
        <w:r w:rsidRPr="00FF6A71">
          <w:t>Th</w:t>
        </w:r>
      </w:ins>
      <w:ins w:id="55600" w:author="pete jones" w:date="2022-03-30T12:21:00Z">
        <w:r w:rsidR="006E7D7D">
          <w:t>is research aim</w:t>
        </w:r>
      </w:ins>
      <w:ins w:id="55601" w:author="pete jones" w:date="2022-01-04T12:37:00Z">
        <w:r w:rsidRPr="00FF6A71">
          <w:t xml:space="preserve">s to define how a collaborative digital environment (CDE) may be implemented in higher education to enhance student learning and experiences and prepare students for their chosen careers in engineering. The traditional curricula for mechanical engineering at </w:t>
        </w:r>
      </w:ins>
      <w:ins w:id="55602" w:author="pete jones" w:date="2022-03-30T12:21:00Z">
        <w:r w:rsidR="006E7D7D">
          <w:t xml:space="preserve">the </w:t>
        </w:r>
      </w:ins>
      <w:ins w:id="55603" w:author="pete jones" w:date="2022-01-04T12:37:00Z">
        <w:r w:rsidRPr="00FF6A71">
          <w:t>further education level ha</w:t>
        </w:r>
      </w:ins>
      <w:ins w:id="55604" w:author="pete jones" w:date="2022-03-30T12:21:00Z">
        <w:r w:rsidR="006E7D7D">
          <w:t>ve</w:t>
        </w:r>
      </w:ins>
      <w:ins w:id="55605" w:author="pete jones" w:date="2022-01-04T12:37:00Z">
        <w:r w:rsidRPr="00FF6A71">
          <w:t xml:space="preserve"> largely remained unchanged over the last 30 years. Modes of study and assessment have </w:t>
        </w:r>
      </w:ins>
      <w:ins w:id="55606" w:author="pete jones" w:date="2022-01-04T12:38:00Z">
        <w:r w:rsidRPr="00FF6A71">
          <w:t>progressed,</w:t>
        </w:r>
      </w:ins>
      <w:ins w:id="55607" w:author="pete jones" w:date="2022-01-04T12:37:00Z">
        <w:r w:rsidRPr="00FF6A71">
          <w:t xml:space="preserve"> but the content remains driven </w:t>
        </w:r>
      </w:ins>
      <w:ins w:id="55608" w:author="pete jones" w:date="2022-03-30T12:21:00Z">
        <w:r w:rsidR="006E7D7D">
          <w:t>by</w:t>
        </w:r>
      </w:ins>
      <w:ins w:id="55609" w:author="pete jones" w:date="2022-01-04T12:37:00Z">
        <w:r w:rsidRPr="00FF6A71">
          <w:t xml:space="preserve"> </w:t>
        </w:r>
      </w:ins>
      <w:ins w:id="55610" w:author="pete jones" w:date="2022-03-30T12:21:00Z">
        <w:r w:rsidR="006E7D7D">
          <w:t xml:space="preserve">the </w:t>
        </w:r>
      </w:ins>
      <w:ins w:id="55611" w:author="pete jones" w:date="2022-01-04T12:37:00Z">
        <w:r w:rsidRPr="00FF6A71">
          <w:t xml:space="preserve">industrial needs of the previous decades. Delivery methods have not kept pace with the rapid change </w:t>
        </w:r>
      </w:ins>
      <w:ins w:id="55612" w:author="pete jones" w:date="2022-03-30T12:21:00Z">
        <w:r w:rsidR="006E7D7D">
          <w:t>in</w:t>
        </w:r>
      </w:ins>
      <w:ins w:id="55613" w:author="pete jones" w:date="2022-01-04T12:37:00Z">
        <w:r w:rsidRPr="00FF6A71">
          <w:t xml:space="preserve"> expectations and experiences of the post</w:t>
        </w:r>
      </w:ins>
      <w:ins w:id="55614" w:author="pete jones" w:date="2022-03-30T12:21:00Z">
        <w:r w:rsidR="006E7D7D">
          <w:t>-</w:t>
        </w:r>
      </w:ins>
      <w:ins w:id="55615" w:author="pete jones" w:date="2022-01-04T12:37:00Z">
        <w:r w:rsidRPr="00FF6A71">
          <w:t xml:space="preserve">millennial population. The research will investigate opportunities within the curricula and assessment experience to integrate digital collaboration tools and enhance student learning for the future.  The focus will be to </w:t>
        </w:r>
      </w:ins>
      <w:ins w:id="55616" w:author="pete jones" w:date="2022-04-01T14:41:00Z">
        <w:r w:rsidR="00B2191E">
          <w:t>analys</w:t>
        </w:r>
      </w:ins>
      <w:ins w:id="55617" w:author="pete jones" w:date="2022-01-04T12:37:00Z">
        <w:r w:rsidRPr="00FF6A71">
          <w:t xml:space="preserve">e opportunities to improve student employability while exploring opportunities to suggest </w:t>
        </w:r>
      </w:ins>
      <w:ins w:id="55618" w:author="pete jones" w:date="2022-03-30T12:21:00Z">
        <w:r w:rsidR="006E7D7D">
          <w:t xml:space="preserve">a </w:t>
        </w:r>
      </w:ins>
      <w:ins w:id="55619" w:author="pete jones" w:date="2022-01-04T12:37:00Z">
        <w:r w:rsidRPr="00FF6A71">
          <w:t xml:space="preserve">positive change in the light of 21st Century engineering business practice.     To </w:t>
        </w:r>
      </w:ins>
      <w:ins w:id="55620" w:author="pete jones" w:date="2022-04-01T14:42:00Z">
        <w:r w:rsidR="00B2191E">
          <w:t>focus on the “missed opportunity” for higher education and</w:t>
        </w:r>
      </w:ins>
      <w:ins w:id="55621" w:author="pete jones" w:date="2022-01-04T12:37:00Z">
        <w:r w:rsidRPr="00FF6A71">
          <w:t xml:space="preserve"> consider the impact on </w:t>
        </w:r>
      </w:ins>
      <w:ins w:id="55622" w:author="pete jones" w:date="2022-03-30T12:21:00Z">
        <w:r w:rsidR="006E7D7D">
          <w:t xml:space="preserve">the </w:t>
        </w:r>
      </w:ins>
      <w:ins w:id="55623" w:author="pete jones" w:date="2022-01-04T12:37:00Z">
        <w:r w:rsidRPr="00FF6A71">
          <w:t>‘received’ curriculum post</w:t>
        </w:r>
      </w:ins>
      <w:ins w:id="55624" w:author="pete jones" w:date="2022-03-30T12:21:00Z">
        <w:r w:rsidR="006E7D7D">
          <w:t>-</w:t>
        </w:r>
      </w:ins>
      <w:ins w:id="55625" w:author="pete jones" w:date="2022-01-04T12:37:00Z">
        <w:r w:rsidRPr="00FF6A71">
          <w:t>2020.</w:t>
        </w:r>
      </w:ins>
    </w:p>
    <w:p w14:paraId="690A4F60" w14:textId="77777777" w:rsidR="00BD0299" w:rsidRPr="00FF6A71" w:rsidRDefault="00BD0299" w:rsidP="00BD0299">
      <w:pPr>
        <w:rPr>
          <w:ins w:id="55626" w:author="pete jones" w:date="2022-01-04T12:37:00Z"/>
        </w:rPr>
      </w:pPr>
      <w:ins w:id="55627" w:author="pete jones" w:date="2022-01-04T12:37:00Z">
        <w:r w:rsidRPr="00FF6A71">
          <w:t xml:space="preserve">Q1.2 </w:t>
        </w:r>
        <w:r w:rsidRPr="00FF6A71">
          <w:rPr>
            <w:b/>
            <w:bCs/>
          </w:rPr>
          <w:t>Why have I been invited to take part?</w:t>
        </w:r>
        <w:r w:rsidRPr="00FF6A71">
          <w:t xml:space="preserve"> </w:t>
        </w:r>
      </w:ins>
    </w:p>
    <w:p w14:paraId="2B5BF882" w14:textId="6F262FAA" w:rsidR="00BD0299" w:rsidRPr="00FF6A71" w:rsidRDefault="00BD0299" w:rsidP="00BD0299">
      <w:pPr>
        <w:jc w:val="left"/>
        <w:rPr>
          <w:ins w:id="55628" w:author="pete jones" w:date="2022-01-04T12:41:00Z"/>
        </w:rPr>
      </w:pPr>
      <w:ins w:id="55629" w:author="pete jones" w:date="2022-01-04T12:37:00Z">
        <w:r w:rsidRPr="00FF6A71">
          <w:t>I am seeking support for my research project exploring opportunities within engineering undergraduate courses to integrate digital collaboration tools and proces</w:t>
        </w:r>
      </w:ins>
      <w:ins w:id="55630" w:author="pete jones" w:date="2022-03-30T12:21:00Z">
        <w:r w:rsidR="006E7D7D">
          <w:t>se</w:t>
        </w:r>
      </w:ins>
      <w:ins w:id="55631" w:author="pete jones" w:date="2022-01-04T12:37:00Z">
        <w:r w:rsidRPr="00FF6A71">
          <w:t>s.   My PhD research hopes to discover how digital collaboration processes and technology can be exploited within current and future learning programmes which we hope will improve the engineering experience of UK graduates and increase the quality of engineering courses at all levels.  Since your judgement will be invaluable to this study, I hope you will be able to spare some time to contribute.</w:t>
        </w:r>
      </w:ins>
    </w:p>
    <w:p w14:paraId="0EBFAE21" w14:textId="308AF6CA" w:rsidR="00EB23C1" w:rsidRDefault="00BD0299" w:rsidP="00EB23C1">
      <w:pPr>
        <w:pStyle w:val="Heading3"/>
        <w:rPr>
          <w:ins w:id="55632" w:author="pete jones" w:date="2022-03-16T18:01:00Z"/>
        </w:rPr>
      </w:pPr>
      <w:ins w:id="55633" w:author="pete jones" w:date="2022-01-04T12:37:00Z">
        <w:r w:rsidRPr="00862EE0">
          <w:t xml:space="preserve"> </w:t>
        </w:r>
        <w:bookmarkStart w:id="55634" w:name="_Toc99969902"/>
        <w:r w:rsidRPr="00C15005">
          <w:t xml:space="preserve">Q1.3 </w:t>
        </w:r>
        <w:r w:rsidRPr="00FF6A71">
          <w:t>Section 1 – You and your current role(s)</w:t>
        </w:r>
      </w:ins>
      <w:bookmarkEnd w:id="55634"/>
    </w:p>
    <w:p w14:paraId="4B9405D1" w14:textId="288BE50C" w:rsidR="00BD0299" w:rsidRPr="00EB23C1" w:rsidRDefault="00BD0299" w:rsidP="00EB23C1">
      <w:pPr>
        <w:rPr>
          <w:ins w:id="55635" w:author="pete jones" w:date="2022-01-04T12:37:00Z"/>
          <w:b/>
          <w:bCs/>
          <w:rPrChange w:id="55636" w:author="pete jones" w:date="2022-03-16T18:02:00Z">
            <w:rPr>
              <w:ins w:id="55637" w:author="pete jones" w:date="2022-01-04T12:37:00Z"/>
            </w:rPr>
          </w:rPrChange>
        </w:rPr>
      </w:pPr>
      <w:ins w:id="55638" w:author="pete jones" w:date="2022-01-04T12:37:00Z">
        <w:r w:rsidRPr="00EB23C1">
          <w:rPr>
            <w:b/>
            <w:bCs/>
            <w:rPrChange w:id="55639" w:author="pete jones" w:date="2022-03-16T18:02:00Z">
              <w:rPr/>
            </w:rPrChange>
          </w:rPr>
          <w:t xml:space="preserve"> This section asks about you and your current engineering role(s).</w:t>
        </w:r>
      </w:ins>
    </w:p>
    <w:p w14:paraId="64A2E44D" w14:textId="77D907F7" w:rsidR="00BD0299" w:rsidRPr="00FF6A71" w:rsidRDefault="00BD0299" w:rsidP="00BD0299">
      <w:pPr>
        <w:rPr>
          <w:ins w:id="55640" w:author="pete jones" w:date="2022-01-04T12:37:00Z"/>
        </w:rPr>
      </w:pPr>
      <w:ins w:id="55641" w:author="pete jones" w:date="2022-01-04T12:37:00Z">
        <w:r w:rsidRPr="00FF6A71">
          <w:t>Q1.4 Are you a member of a professional engineering institution (</w:t>
        </w:r>
      </w:ins>
      <w:ins w:id="55642" w:author="pete jones" w:date="2022-04-05T11:11:00Z">
        <w:r w:rsidR="00FE3061" w:rsidRPr="00FF6A71">
          <w:t>e.g.,</w:t>
        </w:r>
      </w:ins>
      <w:ins w:id="55643" w:author="pete jones" w:date="2022-01-04T12:37:00Z">
        <w:r w:rsidRPr="00FF6A71">
          <w:t xml:space="preserve"> IM</w:t>
        </w:r>
      </w:ins>
      <w:ins w:id="55644" w:author="pete jones" w:date="2022-03-30T12:22:00Z">
        <w:r w:rsidR="006E7D7D">
          <w:t>ech</w:t>
        </w:r>
      </w:ins>
      <w:ins w:id="55645" w:author="pete jones" w:date="2022-01-04T12:37:00Z">
        <w:r w:rsidRPr="00FF6A71">
          <w:t>E or IET)?</w:t>
        </w:r>
      </w:ins>
    </w:p>
    <w:tbl>
      <w:tblPr>
        <w:tblStyle w:val="TableGrid"/>
        <w:tblW w:w="0" w:type="auto"/>
        <w:jc w:val="center"/>
        <w:tblLook w:val="04A0" w:firstRow="1" w:lastRow="0" w:firstColumn="1" w:lastColumn="0" w:noHBand="0" w:noVBand="1"/>
      </w:tblPr>
      <w:tblGrid>
        <w:gridCol w:w="908"/>
        <w:gridCol w:w="814"/>
        <w:gridCol w:w="814"/>
      </w:tblGrid>
      <w:tr w:rsidR="00BD0299" w:rsidRPr="00FF6A71" w14:paraId="73068EC1" w14:textId="77777777" w:rsidTr="00015922">
        <w:trPr>
          <w:trHeight w:val="300"/>
          <w:jc w:val="center"/>
          <w:ins w:id="55646" w:author="pete jones" w:date="2022-01-04T12:37:00Z"/>
        </w:trPr>
        <w:tc>
          <w:tcPr>
            <w:tcW w:w="908" w:type="dxa"/>
            <w:shd w:val="clear" w:color="auto" w:fill="E7E6E6" w:themeFill="background2"/>
            <w:vAlign w:val="center"/>
          </w:tcPr>
          <w:p w14:paraId="581D4DFD" w14:textId="77777777" w:rsidR="00BD0299" w:rsidRPr="00FF6A71" w:rsidRDefault="00BD0299">
            <w:pPr>
              <w:spacing w:before="0" w:after="0" w:line="240" w:lineRule="auto"/>
              <w:jc w:val="center"/>
              <w:rPr>
                <w:ins w:id="55647" w:author="pete jones" w:date="2022-01-04T12:37:00Z"/>
                <w:rFonts w:cstheme="minorHAnsi"/>
                <w:b/>
                <w:bCs/>
              </w:rPr>
              <w:pPrChange w:id="55648" w:author="pete jones" w:date="2022-01-04T12:38:00Z">
                <w:pPr>
                  <w:jc w:val="center"/>
                </w:pPr>
              </w:pPrChange>
            </w:pPr>
            <w:bookmarkStart w:id="55649" w:name="_Hlk90119399"/>
            <w:ins w:id="55650" w:author="pete jones" w:date="2022-01-04T12:37:00Z">
              <w:r w:rsidRPr="00FF6A71">
                <w:rPr>
                  <w:rFonts w:cstheme="minorHAnsi"/>
                  <w:b/>
                  <w:bCs/>
                </w:rPr>
                <w:lastRenderedPageBreak/>
                <w:t>Option</w:t>
              </w:r>
            </w:ins>
          </w:p>
        </w:tc>
        <w:tc>
          <w:tcPr>
            <w:tcW w:w="814" w:type="dxa"/>
            <w:shd w:val="clear" w:color="auto" w:fill="E7E6E6" w:themeFill="background2"/>
            <w:noWrap/>
            <w:vAlign w:val="center"/>
          </w:tcPr>
          <w:p w14:paraId="7745D1F3" w14:textId="77777777" w:rsidR="00BD0299" w:rsidRPr="00FF6A71" w:rsidRDefault="00BD0299">
            <w:pPr>
              <w:spacing w:before="0" w:after="0" w:line="240" w:lineRule="auto"/>
              <w:jc w:val="center"/>
              <w:rPr>
                <w:ins w:id="55651" w:author="pete jones" w:date="2022-01-04T12:37:00Z"/>
                <w:rFonts w:cstheme="minorHAnsi"/>
                <w:b/>
                <w:bCs/>
              </w:rPr>
              <w:pPrChange w:id="55652" w:author="pete jones" w:date="2022-01-04T12:38:00Z">
                <w:pPr>
                  <w:jc w:val="center"/>
                </w:pPr>
              </w:pPrChange>
            </w:pPr>
            <w:ins w:id="55653" w:author="pete jones" w:date="2022-01-04T12:37:00Z">
              <w:r w:rsidRPr="00FF6A71">
                <w:rPr>
                  <w:rFonts w:cstheme="minorHAnsi"/>
                  <w:b/>
                  <w:bCs/>
                </w:rPr>
                <w:t>YES</w:t>
              </w:r>
            </w:ins>
          </w:p>
        </w:tc>
        <w:tc>
          <w:tcPr>
            <w:tcW w:w="814" w:type="dxa"/>
            <w:shd w:val="clear" w:color="auto" w:fill="E7E6E6" w:themeFill="background2"/>
            <w:noWrap/>
            <w:vAlign w:val="center"/>
          </w:tcPr>
          <w:p w14:paraId="4C945ED2" w14:textId="77777777" w:rsidR="00BD0299" w:rsidRPr="00FF6A71" w:rsidRDefault="00BD0299">
            <w:pPr>
              <w:spacing w:before="0" w:after="0" w:line="240" w:lineRule="auto"/>
              <w:jc w:val="center"/>
              <w:rPr>
                <w:ins w:id="55654" w:author="pete jones" w:date="2022-01-04T12:37:00Z"/>
                <w:rFonts w:cstheme="minorHAnsi"/>
                <w:b/>
                <w:bCs/>
              </w:rPr>
              <w:pPrChange w:id="55655" w:author="pete jones" w:date="2022-01-04T12:38:00Z">
                <w:pPr>
                  <w:jc w:val="center"/>
                </w:pPr>
              </w:pPrChange>
            </w:pPr>
            <w:ins w:id="55656" w:author="pete jones" w:date="2022-01-04T12:37:00Z">
              <w:r w:rsidRPr="00FF6A71">
                <w:rPr>
                  <w:rFonts w:cstheme="minorHAnsi"/>
                  <w:b/>
                  <w:bCs/>
                </w:rPr>
                <w:t>NO</w:t>
              </w:r>
            </w:ins>
          </w:p>
        </w:tc>
      </w:tr>
      <w:tr w:rsidR="00BD0299" w:rsidRPr="00FF6A71" w14:paraId="214FBA14" w14:textId="77777777" w:rsidTr="00015922">
        <w:trPr>
          <w:trHeight w:val="300"/>
          <w:jc w:val="center"/>
          <w:ins w:id="55657" w:author="pete jones" w:date="2022-01-04T12:37:00Z"/>
        </w:trPr>
        <w:tc>
          <w:tcPr>
            <w:tcW w:w="908" w:type="dxa"/>
            <w:vAlign w:val="center"/>
          </w:tcPr>
          <w:p w14:paraId="5D9F749A" w14:textId="77777777" w:rsidR="00BD0299" w:rsidRPr="00FF6A71" w:rsidRDefault="00BD0299">
            <w:pPr>
              <w:spacing w:before="0" w:after="0" w:line="240" w:lineRule="auto"/>
              <w:rPr>
                <w:ins w:id="55658" w:author="pete jones" w:date="2022-01-04T12:37:00Z"/>
                <w:rFonts w:cstheme="minorHAnsi"/>
              </w:rPr>
              <w:pPrChange w:id="55659" w:author="pete jones" w:date="2022-01-04T12:38:00Z">
                <w:pPr/>
              </w:pPrChange>
            </w:pPr>
            <w:ins w:id="55660" w:author="pete jones" w:date="2022-01-04T12:37:00Z">
              <w:r w:rsidRPr="00FF6A71">
                <w:rPr>
                  <w:rFonts w:cstheme="minorHAnsi"/>
                </w:rPr>
                <w:t>%</w:t>
              </w:r>
            </w:ins>
          </w:p>
        </w:tc>
        <w:tc>
          <w:tcPr>
            <w:tcW w:w="814" w:type="dxa"/>
            <w:noWrap/>
            <w:vAlign w:val="center"/>
          </w:tcPr>
          <w:p w14:paraId="494926C4" w14:textId="77777777" w:rsidR="00BD0299" w:rsidRPr="00FF6A71" w:rsidRDefault="00BD0299">
            <w:pPr>
              <w:spacing w:before="0" w:after="0" w:line="240" w:lineRule="auto"/>
              <w:jc w:val="center"/>
              <w:rPr>
                <w:ins w:id="55661" w:author="pete jones" w:date="2022-01-04T12:37:00Z"/>
                <w:rFonts w:cstheme="minorHAnsi"/>
              </w:rPr>
              <w:pPrChange w:id="55662" w:author="pete jones" w:date="2022-01-04T12:38:00Z">
                <w:pPr>
                  <w:jc w:val="center"/>
                </w:pPr>
              </w:pPrChange>
            </w:pPr>
            <w:ins w:id="55663" w:author="pete jones" w:date="2022-01-04T12:37:00Z">
              <w:r w:rsidRPr="00FF6A71">
                <w:rPr>
                  <w:rFonts w:cstheme="minorHAnsi"/>
                </w:rPr>
                <w:t>32%</w:t>
              </w:r>
            </w:ins>
          </w:p>
        </w:tc>
        <w:tc>
          <w:tcPr>
            <w:tcW w:w="814" w:type="dxa"/>
            <w:noWrap/>
            <w:vAlign w:val="center"/>
          </w:tcPr>
          <w:p w14:paraId="1660F97C" w14:textId="77777777" w:rsidR="00BD0299" w:rsidRPr="00FF6A71" w:rsidRDefault="00BD0299">
            <w:pPr>
              <w:spacing w:before="0" w:after="0" w:line="240" w:lineRule="auto"/>
              <w:jc w:val="center"/>
              <w:rPr>
                <w:ins w:id="55664" w:author="pete jones" w:date="2022-01-04T12:37:00Z"/>
                <w:rFonts w:cstheme="minorHAnsi"/>
              </w:rPr>
              <w:pPrChange w:id="55665" w:author="pete jones" w:date="2022-01-04T12:38:00Z">
                <w:pPr>
                  <w:jc w:val="center"/>
                </w:pPr>
              </w:pPrChange>
            </w:pPr>
            <w:ins w:id="55666" w:author="pete jones" w:date="2022-01-04T12:37:00Z">
              <w:r w:rsidRPr="00FF6A71">
                <w:rPr>
                  <w:rFonts w:cstheme="minorHAnsi"/>
                </w:rPr>
                <w:t>68%</w:t>
              </w:r>
            </w:ins>
          </w:p>
        </w:tc>
      </w:tr>
      <w:tr w:rsidR="00BD0299" w:rsidRPr="00FF6A71" w14:paraId="3A884020" w14:textId="77777777" w:rsidTr="00015922">
        <w:trPr>
          <w:trHeight w:val="300"/>
          <w:jc w:val="center"/>
          <w:ins w:id="55667" w:author="pete jones" w:date="2022-01-04T12:37:00Z"/>
        </w:trPr>
        <w:tc>
          <w:tcPr>
            <w:tcW w:w="908" w:type="dxa"/>
            <w:vAlign w:val="center"/>
          </w:tcPr>
          <w:p w14:paraId="0AA2554E" w14:textId="77777777" w:rsidR="00BD0299" w:rsidRPr="00FF6A71" w:rsidRDefault="00BD0299">
            <w:pPr>
              <w:spacing w:before="0" w:after="0" w:line="240" w:lineRule="auto"/>
              <w:rPr>
                <w:ins w:id="55668" w:author="pete jones" w:date="2022-01-04T12:37:00Z"/>
                <w:rFonts w:cstheme="minorHAnsi"/>
              </w:rPr>
              <w:pPrChange w:id="55669" w:author="pete jones" w:date="2022-01-04T12:38:00Z">
                <w:pPr/>
              </w:pPrChange>
            </w:pPr>
            <w:ins w:id="55670" w:author="pete jones" w:date="2022-01-04T12:37:00Z">
              <w:r w:rsidRPr="00FF6A71">
                <w:rPr>
                  <w:rFonts w:cstheme="minorHAnsi"/>
                </w:rPr>
                <w:t>Count</w:t>
              </w:r>
            </w:ins>
          </w:p>
        </w:tc>
        <w:tc>
          <w:tcPr>
            <w:tcW w:w="814" w:type="dxa"/>
            <w:noWrap/>
            <w:vAlign w:val="center"/>
          </w:tcPr>
          <w:p w14:paraId="10AF421E" w14:textId="77777777" w:rsidR="00BD0299" w:rsidRPr="00FF6A71" w:rsidRDefault="00BD0299">
            <w:pPr>
              <w:spacing w:before="0" w:after="0" w:line="240" w:lineRule="auto"/>
              <w:jc w:val="center"/>
              <w:rPr>
                <w:ins w:id="55671" w:author="pete jones" w:date="2022-01-04T12:37:00Z"/>
                <w:rFonts w:cstheme="minorHAnsi"/>
              </w:rPr>
              <w:pPrChange w:id="55672" w:author="pete jones" w:date="2022-01-04T12:38:00Z">
                <w:pPr>
                  <w:jc w:val="center"/>
                </w:pPr>
              </w:pPrChange>
            </w:pPr>
            <w:ins w:id="55673" w:author="pete jones" w:date="2022-01-04T12:37:00Z">
              <w:r w:rsidRPr="00FF6A71">
                <w:rPr>
                  <w:rFonts w:cstheme="minorHAnsi"/>
                </w:rPr>
                <w:t>7</w:t>
              </w:r>
            </w:ins>
          </w:p>
        </w:tc>
        <w:tc>
          <w:tcPr>
            <w:tcW w:w="814" w:type="dxa"/>
            <w:noWrap/>
            <w:vAlign w:val="center"/>
          </w:tcPr>
          <w:p w14:paraId="2E8835E4" w14:textId="77777777" w:rsidR="00BD0299" w:rsidRPr="00FF6A71" w:rsidRDefault="00BD0299">
            <w:pPr>
              <w:spacing w:before="0" w:after="0" w:line="240" w:lineRule="auto"/>
              <w:jc w:val="center"/>
              <w:rPr>
                <w:ins w:id="55674" w:author="pete jones" w:date="2022-01-04T12:37:00Z"/>
                <w:rFonts w:cstheme="minorHAnsi"/>
              </w:rPr>
              <w:pPrChange w:id="55675" w:author="pete jones" w:date="2022-01-04T12:38:00Z">
                <w:pPr>
                  <w:jc w:val="center"/>
                </w:pPr>
              </w:pPrChange>
            </w:pPr>
            <w:ins w:id="55676" w:author="pete jones" w:date="2022-01-04T12:37:00Z">
              <w:r w:rsidRPr="00FF6A71">
                <w:rPr>
                  <w:rFonts w:cstheme="minorHAnsi"/>
                </w:rPr>
                <w:t>15</w:t>
              </w:r>
            </w:ins>
          </w:p>
        </w:tc>
      </w:tr>
    </w:tbl>
    <w:bookmarkEnd w:id="55649"/>
    <w:p w14:paraId="1810CC5E" w14:textId="77777777" w:rsidR="00BD0299" w:rsidRPr="00FF6A71" w:rsidRDefault="00BD0299" w:rsidP="00BD0299">
      <w:pPr>
        <w:rPr>
          <w:ins w:id="55677" w:author="pete jones" w:date="2022-01-04T12:37:00Z"/>
        </w:rPr>
      </w:pPr>
      <w:ins w:id="55678" w:author="pete jones" w:date="2022-01-04T12:37:00Z">
        <w:r w:rsidRPr="00FF6A71">
          <w:t>Q1.5 Select your type of membership from the list below</w:t>
        </w:r>
      </w:ins>
    </w:p>
    <w:tbl>
      <w:tblPr>
        <w:tblStyle w:val="TableGrid"/>
        <w:tblW w:w="0" w:type="auto"/>
        <w:tblInd w:w="360" w:type="dxa"/>
        <w:tblLook w:val="04A0" w:firstRow="1" w:lastRow="0" w:firstColumn="1" w:lastColumn="0" w:noHBand="0" w:noVBand="1"/>
      </w:tblPr>
      <w:tblGrid>
        <w:gridCol w:w="3945"/>
        <w:gridCol w:w="2271"/>
        <w:gridCol w:w="2201"/>
      </w:tblGrid>
      <w:tr w:rsidR="00BD0299" w:rsidRPr="00FF6A71" w14:paraId="7858B14F" w14:textId="77777777" w:rsidTr="00015922">
        <w:trPr>
          <w:trHeight w:val="582"/>
          <w:ins w:id="55679" w:author="pete jones" w:date="2022-01-04T12:37:00Z"/>
        </w:trPr>
        <w:tc>
          <w:tcPr>
            <w:tcW w:w="4200" w:type="dxa"/>
          </w:tcPr>
          <w:p w14:paraId="577CE33A" w14:textId="77777777" w:rsidR="00BD0299" w:rsidRPr="00FF6A71" w:rsidRDefault="00BD0299">
            <w:pPr>
              <w:spacing w:before="0" w:after="0" w:line="240" w:lineRule="auto"/>
              <w:rPr>
                <w:ins w:id="55680" w:author="pete jones" w:date="2022-01-04T12:37:00Z"/>
                <w:rFonts w:cstheme="minorHAnsi"/>
                <w:b/>
                <w:bCs/>
              </w:rPr>
              <w:pPrChange w:id="55681" w:author="pete jones" w:date="2022-01-04T12:40:00Z">
                <w:pPr>
                  <w:jc w:val="center"/>
                </w:pPr>
              </w:pPrChange>
            </w:pPr>
            <w:ins w:id="55682" w:author="pete jones" w:date="2022-01-04T12:37:00Z">
              <w:r w:rsidRPr="00FF6A71">
                <w:rPr>
                  <w:b/>
                  <w:bCs/>
                </w:rPr>
                <w:t>Type</w:t>
              </w:r>
            </w:ins>
          </w:p>
        </w:tc>
        <w:tc>
          <w:tcPr>
            <w:tcW w:w="2445" w:type="dxa"/>
          </w:tcPr>
          <w:p w14:paraId="6D2600EF" w14:textId="77777777" w:rsidR="00BD0299" w:rsidRPr="00FF6A71" w:rsidRDefault="00BD0299">
            <w:pPr>
              <w:spacing w:before="0" w:after="0" w:line="240" w:lineRule="auto"/>
              <w:rPr>
                <w:ins w:id="55683" w:author="pete jones" w:date="2022-01-04T12:37:00Z"/>
                <w:rFonts w:cstheme="minorHAnsi"/>
                <w:b/>
                <w:bCs/>
              </w:rPr>
              <w:pPrChange w:id="55684" w:author="pete jones" w:date="2022-01-04T12:40:00Z">
                <w:pPr>
                  <w:jc w:val="center"/>
                </w:pPr>
              </w:pPrChange>
            </w:pPr>
            <w:ins w:id="55685" w:author="pete jones" w:date="2022-01-04T12:37:00Z">
              <w:r w:rsidRPr="00FF6A71">
                <w:rPr>
                  <w:b/>
                  <w:bCs/>
                </w:rPr>
                <w:t>%</w:t>
              </w:r>
            </w:ins>
          </w:p>
        </w:tc>
        <w:tc>
          <w:tcPr>
            <w:tcW w:w="2345" w:type="dxa"/>
          </w:tcPr>
          <w:p w14:paraId="65FEBAFF" w14:textId="77777777" w:rsidR="00BD0299" w:rsidRPr="00FF6A71" w:rsidRDefault="00BD0299">
            <w:pPr>
              <w:spacing w:before="0" w:after="0" w:line="240" w:lineRule="auto"/>
              <w:rPr>
                <w:ins w:id="55686" w:author="pete jones" w:date="2022-01-04T12:37:00Z"/>
                <w:b/>
                <w:bCs/>
              </w:rPr>
              <w:pPrChange w:id="55687" w:author="pete jones" w:date="2022-01-04T12:40:00Z">
                <w:pPr>
                  <w:jc w:val="center"/>
                </w:pPr>
              </w:pPrChange>
            </w:pPr>
            <w:ins w:id="55688" w:author="pete jones" w:date="2022-01-04T12:37:00Z">
              <w:r w:rsidRPr="00FF6A71">
                <w:rPr>
                  <w:b/>
                  <w:bCs/>
                </w:rPr>
                <w:t>Count</w:t>
              </w:r>
            </w:ins>
          </w:p>
        </w:tc>
      </w:tr>
      <w:tr w:rsidR="00BD0299" w:rsidRPr="00FF6A71" w14:paraId="26B97D3C" w14:textId="77777777" w:rsidTr="00015922">
        <w:trPr>
          <w:ins w:id="55689" w:author="pete jones" w:date="2022-01-04T12:37:00Z"/>
        </w:trPr>
        <w:tc>
          <w:tcPr>
            <w:tcW w:w="4200" w:type="dxa"/>
          </w:tcPr>
          <w:p w14:paraId="7D971A62" w14:textId="77777777" w:rsidR="00BD0299" w:rsidRPr="00FF6A71" w:rsidRDefault="00BD0299">
            <w:pPr>
              <w:spacing w:before="0" w:after="0" w:line="240" w:lineRule="auto"/>
              <w:rPr>
                <w:ins w:id="55690" w:author="pete jones" w:date="2022-01-04T12:37:00Z"/>
                <w:rFonts w:cstheme="minorHAnsi"/>
              </w:rPr>
              <w:pPrChange w:id="55691" w:author="pete jones" w:date="2022-01-04T12:40:00Z">
                <w:pPr/>
              </w:pPrChange>
            </w:pPr>
            <w:ins w:id="55692" w:author="pete jones" w:date="2022-01-04T12:37:00Z">
              <w:r w:rsidRPr="00FF6A71">
                <w:rPr>
                  <w:rFonts w:cstheme="minorHAnsi"/>
                </w:rPr>
                <w:t>Chartered Engineer (CEng)</w:t>
              </w:r>
            </w:ins>
          </w:p>
        </w:tc>
        <w:tc>
          <w:tcPr>
            <w:tcW w:w="2445" w:type="dxa"/>
            <w:shd w:val="clear" w:color="auto" w:fill="auto"/>
            <w:vAlign w:val="bottom"/>
          </w:tcPr>
          <w:p w14:paraId="28DC1704" w14:textId="77777777" w:rsidR="00BD0299" w:rsidRPr="00FF6A71" w:rsidRDefault="00BD0299">
            <w:pPr>
              <w:spacing w:before="0" w:after="0" w:line="240" w:lineRule="auto"/>
              <w:rPr>
                <w:ins w:id="55693" w:author="pete jones" w:date="2022-01-04T12:37:00Z"/>
                <w:rFonts w:cstheme="minorHAnsi"/>
              </w:rPr>
              <w:pPrChange w:id="55694" w:author="pete jones" w:date="2022-01-04T12:40:00Z">
                <w:pPr>
                  <w:jc w:val="center"/>
                </w:pPr>
              </w:pPrChange>
            </w:pPr>
            <w:ins w:id="55695" w:author="pete jones" w:date="2022-01-04T12:37:00Z">
              <w:r w:rsidRPr="00FF6A71">
                <w:rPr>
                  <w:rFonts w:cs="Calibri"/>
                  <w:color w:val="000000"/>
                  <w:sz w:val="22"/>
                  <w:szCs w:val="22"/>
                </w:rPr>
                <w:t>43%</w:t>
              </w:r>
            </w:ins>
          </w:p>
        </w:tc>
        <w:tc>
          <w:tcPr>
            <w:tcW w:w="2345" w:type="dxa"/>
            <w:shd w:val="clear" w:color="auto" w:fill="auto"/>
            <w:vAlign w:val="bottom"/>
          </w:tcPr>
          <w:p w14:paraId="1E6BC035" w14:textId="77777777" w:rsidR="00BD0299" w:rsidRPr="00FF6A71" w:rsidRDefault="00BD0299">
            <w:pPr>
              <w:spacing w:before="0" w:after="0" w:line="240" w:lineRule="auto"/>
              <w:rPr>
                <w:ins w:id="55696" w:author="pete jones" w:date="2022-01-04T12:37:00Z"/>
              </w:rPr>
              <w:pPrChange w:id="55697" w:author="pete jones" w:date="2022-01-04T12:40:00Z">
                <w:pPr>
                  <w:jc w:val="center"/>
                </w:pPr>
              </w:pPrChange>
            </w:pPr>
            <w:ins w:id="55698" w:author="pete jones" w:date="2022-01-04T12:37:00Z">
              <w:r w:rsidRPr="00FF6A71">
                <w:rPr>
                  <w:rFonts w:cs="Calibri"/>
                  <w:color w:val="000000"/>
                  <w:sz w:val="22"/>
                  <w:szCs w:val="22"/>
                </w:rPr>
                <w:t>3</w:t>
              </w:r>
            </w:ins>
          </w:p>
        </w:tc>
      </w:tr>
      <w:tr w:rsidR="00BD0299" w:rsidRPr="00FF6A71" w14:paraId="4989E207" w14:textId="77777777" w:rsidTr="00015922">
        <w:trPr>
          <w:ins w:id="55699" w:author="pete jones" w:date="2022-01-04T12:37:00Z"/>
        </w:trPr>
        <w:tc>
          <w:tcPr>
            <w:tcW w:w="4200" w:type="dxa"/>
          </w:tcPr>
          <w:p w14:paraId="35062151" w14:textId="77777777" w:rsidR="00BD0299" w:rsidRPr="00FF6A71" w:rsidRDefault="00BD0299">
            <w:pPr>
              <w:spacing w:before="0" w:after="0" w:line="240" w:lineRule="auto"/>
              <w:rPr>
                <w:ins w:id="55700" w:author="pete jones" w:date="2022-01-04T12:37:00Z"/>
                <w:rFonts w:cstheme="minorHAnsi"/>
              </w:rPr>
              <w:pPrChange w:id="55701" w:author="pete jones" w:date="2022-01-04T12:40:00Z">
                <w:pPr/>
              </w:pPrChange>
            </w:pPr>
            <w:ins w:id="55702" w:author="pete jones" w:date="2022-01-04T12:37:00Z">
              <w:r w:rsidRPr="00FF6A71">
                <w:rPr>
                  <w:rFonts w:cstheme="minorHAnsi"/>
                </w:rPr>
                <w:t>Incorporated Engineer (IEng)</w:t>
              </w:r>
            </w:ins>
          </w:p>
        </w:tc>
        <w:tc>
          <w:tcPr>
            <w:tcW w:w="2445" w:type="dxa"/>
            <w:shd w:val="clear" w:color="auto" w:fill="auto"/>
            <w:vAlign w:val="bottom"/>
          </w:tcPr>
          <w:p w14:paraId="4738F4F2" w14:textId="77777777" w:rsidR="00BD0299" w:rsidRPr="00FF6A71" w:rsidRDefault="00BD0299">
            <w:pPr>
              <w:spacing w:before="0" w:after="0" w:line="240" w:lineRule="auto"/>
              <w:rPr>
                <w:ins w:id="55703" w:author="pete jones" w:date="2022-01-04T12:37:00Z"/>
                <w:rFonts w:cstheme="minorHAnsi"/>
              </w:rPr>
              <w:pPrChange w:id="55704" w:author="pete jones" w:date="2022-01-04T12:40:00Z">
                <w:pPr>
                  <w:jc w:val="center"/>
                </w:pPr>
              </w:pPrChange>
            </w:pPr>
          </w:p>
        </w:tc>
        <w:tc>
          <w:tcPr>
            <w:tcW w:w="2345" w:type="dxa"/>
            <w:shd w:val="clear" w:color="auto" w:fill="auto"/>
            <w:vAlign w:val="bottom"/>
          </w:tcPr>
          <w:p w14:paraId="6F19BD8E" w14:textId="77777777" w:rsidR="00BD0299" w:rsidRPr="00FF6A71" w:rsidRDefault="00BD0299">
            <w:pPr>
              <w:spacing w:before="0" w:after="0" w:line="240" w:lineRule="auto"/>
              <w:rPr>
                <w:ins w:id="55705" w:author="pete jones" w:date="2022-01-04T12:37:00Z"/>
              </w:rPr>
              <w:pPrChange w:id="55706" w:author="pete jones" w:date="2022-01-04T12:40:00Z">
                <w:pPr>
                  <w:jc w:val="center"/>
                </w:pPr>
              </w:pPrChange>
            </w:pPr>
          </w:p>
        </w:tc>
      </w:tr>
      <w:tr w:rsidR="00BD0299" w:rsidRPr="00FF6A71" w14:paraId="04E60E54" w14:textId="77777777" w:rsidTr="00015922">
        <w:trPr>
          <w:ins w:id="55707" w:author="pete jones" w:date="2022-01-04T12:37:00Z"/>
        </w:trPr>
        <w:tc>
          <w:tcPr>
            <w:tcW w:w="4200" w:type="dxa"/>
          </w:tcPr>
          <w:p w14:paraId="49B100AE" w14:textId="77777777" w:rsidR="00BD0299" w:rsidRPr="00FF6A71" w:rsidRDefault="00BD0299">
            <w:pPr>
              <w:spacing w:before="0" w:after="0" w:line="240" w:lineRule="auto"/>
              <w:rPr>
                <w:ins w:id="55708" w:author="pete jones" w:date="2022-01-04T12:37:00Z"/>
                <w:rFonts w:cstheme="minorHAnsi"/>
              </w:rPr>
              <w:pPrChange w:id="55709" w:author="pete jones" w:date="2022-01-04T12:40:00Z">
                <w:pPr/>
              </w:pPrChange>
            </w:pPr>
            <w:ins w:id="55710" w:author="pete jones" w:date="2022-01-04T12:37:00Z">
              <w:r w:rsidRPr="00FF6A71">
                <w:rPr>
                  <w:rFonts w:cstheme="minorHAnsi"/>
                </w:rPr>
                <w:t>Engineering Technician (EngTech)</w:t>
              </w:r>
            </w:ins>
          </w:p>
        </w:tc>
        <w:tc>
          <w:tcPr>
            <w:tcW w:w="2445" w:type="dxa"/>
            <w:shd w:val="clear" w:color="auto" w:fill="auto"/>
            <w:vAlign w:val="bottom"/>
          </w:tcPr>
          <w:p w14:paraId="267400C2" w14:textId="77777777" w:rsidR="00BD0299" w:rsidRPr="00FF6A71" w:rsidRDefault="00BD0299">
            <w:pPr>
              <w:spacing w:before="0" w:after="0" w:line="240" w:lineRule="auto"/>
              <w:rPr>
                <w:ins w:id="55711" w:author="pete jones" w:date="2022-01-04T12:37:00Z"/>
                <w:rFonts w:cstheme="minorHAnsi"/>
              </w:rPr>
              <w:pPrChange w:id="55712" w:author="pete jones" w:date="2022-01-04T12:40:00Z">
                <w:pPr>
                  <w:jc w:val="center"/>
                </w:pPr>
              </w:pPrChange>
            </w:pPr>
          </w:p>
        </w:tc>
        <w:tc>
          <w:tcPr>
            <w:tcW w:w="2345" w:type="dxa"/>
            <w:shd w:val="clear" w:color="auto" w:fill="auto"/>
            <w:vAlign w:val="bottom"/>
          </w:tcPr>
          <w:p w14:paraId="4B4DDB62" w14:textId="77777777" w:rsidR="00BD0299" w:rsidRPr="00FF6A71" w:rsidRDefault="00BD0299">
            <w:pPr>
              <w:spacing w:before="0" w:after="0" w:line="240" w:lineRule="auto"/>
              <w:rPr>
                <w:ins w:id="55713" w:author="pete jones" w:date="2022-01-04T12:37:00Z"/>
              </w:rPr>
              <w:pPrChange w:id="55714" w:author="pete jones" w:date="2022-01-04T12:40:00Z">
                <w:pPr>
                  <w:jc w:val="center"/>
                </w:pPr>
              </w:pPrChange>
            </w:pPr>
          </w:p>
        </w:tc>
      </w:tr>
      <w:tr w:rsidR="00BD0299" w:rsidRPr="00FF6A71" w14:paraId="13D22724" w14:textId="77777777" w:rsidTr="00015922">
        <w:trPr>
          <w:ins w:id="55715" w:author="pete jones" w:date="2022-01-04T12:37:00Z"/>
        </w:trPr>
        <w:tc>
          <w:tcPr>
            <w:tcW w:w="4200" w:type="dxa"/>
          </w:tcPr>
          <w:p w14:paraId="08C06A2F" w14:textId="77777777" w:rsidR="00BD0299" w:rsidRPr="00FF6A71" w:rsidRDefault="00BD0299">
            <w:pPr>
              <w:spacing w:before="0" w:after="0" w:line="240" w:lineRule="auto"/>
              <w:rPr>
                <w:ins w:id="55716" w:author="pete jones" w:date="2022-01-04T12:37:00Z"/>
                <w:rFonts w:cstheme="minorHAnsi"/>
              </w:rPr>
              <w:pPrChange w:id="55717" w:author="pete jones" w:date="2022-01-04T12:40:00Z">
                <w:pPr/>
              </w:pPrChange>
            </w:pPr>
            <w:ins w:id="55718" w:author="pete jones" w:date="2022-01-04T12:37:00Z">
              <w:r w:rsidRPr="00FF6A71">
                <w:rPr>
                  <w:rFonts w:cstheme="minorHAnsi"/>
                </w:rPr>
                <w:t>Fellow</w:t>
              </w:r>
            </w:ins>
          </w:p>
        </w:tc>
        <w:tc>
          <w:tcPr>
            <w:tcW w:w="2445" w:type="dxa"/>
            <w:shd w:val="clear" w:color="auto" w:fill="auto"/>
            <w:vAlign w:val="bottom"/>
          </w:tcPr>
          <w:p w14:paraId="58B6535B" w14:textId="77777777" w:rsidR="00BD0299" w:rsidRPr="00FF6A71" w:rsidRDefault="00BD0299">
            <w:pPr>
              <w:spacing w:before="0" w:after="0" w:line="240" w:lineRule="auto"/>
              <w:rPr>
                <w:ins w:id="55719" w:author="pete jones" w:date="2022-01-04T12:37:00Z"/>
                <w:rFonts w:cstheme="minorHAnsi"/>
              </w:rPr>
              <w:pPrChange w:id="55720" w:author="pete jones" w:date="2022-01-04T12:40:00Z">
                <w:pPr>
                  <w:jc w:val="center"/>
                </w:pPr>
              </w:pPrChange>
            </w:pPr>
            <w:ins w:id="55721" w:author="pete jones" w:date="2022-01-04T12:37:00Z">
              <w:r w:rsidRPr="00FF6A71">
                <w:rPr>
                  <w:rFonts w:cs="Calibri"/>
                  <w:color w:val="000000"/>
                  <w:sz w:val="22"/>
                  <w:szCs w:val="22"/>
                </w:rPr>
                <w:t>14%</w:t>
              </w:r>
            </w:ins>
          </w:p>
        </w:tc>
        <w:tc>
          <w:tcPr>
            <w:tcW w:w="2345" w:type="dxa"/>
            <w:shd w:val="clear" w:color="auto" w:fill="auto"/>
            <w:vAlign w:val="bottom"/>
          </w:tcPr>
          <w:p w14:paraId="65A8B26F" w14:textId="77777777" w:rsidR="00BD0299" w:rsidRPr="00FF6A71" w:rsidRDefault="00BD0299">
            <w:pPr>
              <w:spacing w:before="0" w:after="0" w:line="240" w:lineRule="auto"/>
              <w:rPr>
                <w:ins w:id="55722" w:author="pete jones" w:date="2022-01-04T12:37:00Z"/>
              </w:rPr>
              <w:pPrChange w:id="55723" w:author="pete jones" w:date="2022-01-04T12:40:00Z">
                <w:pPr>
                  <w:jc w:val="center"/>
                </w:pPr>
              </w:pPrChange>
            </w:pPr>
            <w:ins w:id="55724" w:author="pete jones" w:date="2022-01-04T12:37:00Z">
              <w:r w:rsidRPr="00FF6A71">
                <w:rPr>
                  <w:rFonts w:cs="Calibri"/>
                  <w:color w:val="000000"/>
                  <w:sz w:val="22"/>
                  <w:szCs w:val="22"/>
                </w:rPr>
                <w:t>1</w:t>
              </w:r>
            </w:ins>
          </w:p>
        </w:tc>
      </w:tr>
      <w:tr w:rsidR="00BD0299" w:rsidRPr="00FF6A71" w14:paraId="7CAB5B3E" w14:textId="77777777" w:rsidTr="00015922">
        <w:trPr>
          <w:ins w:id="55725" w:author="pete jones" w:date="2022-01-04T12:37:00Z"/>
        </w:trPr>
        <w:tc>
          <w:tcPr>
            <w:tcW w:w="4200" w:type="dxa"/>
          </w:tcPr>
          <w:p w14:paraId="00344941" w14:textId="77777777" w:rsidR="00BD0299" w:rsidRPr="00FF6A71" w:rsidRDefault="00BD0299">
            <w:pPr>
              <w:spacing w:before="0" w:after="0" w:line="240" w:lineRule="auto"/>
              <w:rPr>
                <w:ins w:id="55726" w:author="pete jones" w:date="2022-01-04T12:37:00Z"/>
                <w:rFonts w:cstheme="minorHAnsi"/>
              </w:rPr>
              <w:pPrChange w:id="55727" w:author="pete jones" w:date="2022-01-04T12:40:00Z">
                <w:pPr/>
              </w:pPrChange>
            </w:pPr>
            <w:ins w:id="55728" w:author="pete jones" w:date="2022-01-04T12:37:00Z">
              <w:r w:rsidRPr="00FF6A71">
                <w:rPr>
                  <w:rFonts w:cstheme="minorHAnsi"/>
                </w:rPr>
                <w:t>Affiliate membership</w:t>
              </w:r>
            </w:ins>
          </w:p>
        </w:tc>
        <w:tc>
          <w:tcPr>
            <w:tcW w:w="2445" w:type="dxa"/>
            <w:shd w:val="clear" w:color="auto" w:fill="auto"/>
            <w:vAlign w:val="bottom"/>
          </w:tcPr>
          <w:p w14:paraId="70EAE66D" w14:textId="77777777" w:rsidR="00BD0299" w:rsidRPr="00FF6A71" w:rsidRDefault="00BD0299">
            <w:pPr>
              <w:spacing w:before="0" w:after="0" w:line="240" w:lineRule="auto"/>
              <w:rPr>
                <w:ins w:id="55729" w:author="pete jones" w:date="2022-01-04T12:37:00Z"/>
                <w:rFonts w:cstheme="minorHAnsi"/>
              </w:rPr>
              <w:pPrChange w:id="55730" w:author="pete jones" w:date="2022-01-04T12:40:00Z">
                <w:pPr>
                  <w:jc w:val="center"/>
                </w:pPr>
              </w:pPrChange>
            </w:pPr>
            <w:ins w:id="55731" w:author="pete jones" w:date="2022-01-04T12:37:00Z">
              <w:r w:rsidRPr="00FF6A71">
                <w:rPr>
                  <w:rFonts w:cs="Calibri"/>
                  <w:color w:val="000000"/>
                  <w:sz w:val="22"/>
                  <w:szCs w:val="22"/>
                </w:rPr>
                <w:t>14%</w:t>
              </w:r>
            </w:ins>
          </w:p>
        </w:tc>
        <w:tc>
          <w:tcPr>
            <w:tcW w:w="2345" w:type="dxa"/>
            <w:shd w:val="clear" w:color="auto" w:fill="auto"/>
            <w:vAlign w:val="bottom"/>
          </w:tcPr>
          <w:p w14:paraId="7E96DD0E" w14:textId="77777777" w:rsidR="00BD0299" w:rsidRPr="00FF6A71" w:rsidRDefault="00BD0299">
            <w:pPr>
              <w:spacing w:before="0" w:after="0" w:line="240" w:lineRule="auto"/>
              <w:rPr>
                <w:ins w:id="55732" w:author="pete jones" w:date="2022-01-04T12:37:00Z"/>
              </w:rPr>
              <w:pPrChange w:id="55733" w:author="pete jones" w:date="2022-01-04T12:40:00Z">
                <w:pPr>
                  <w:jc w:val="center"/>
                </w:pPr>
              </w:pPrChange>
            </w:pPr>
            <w:ins w:id="55734" w:author="pete jones" w:date="2022-01-04T12:37:00Z">
              <w:r w:rsidRPr="00FF6A71">
                <w:rPr>
                  <w:rFonts w:cs="Calibri"/>
                  <w:color w:val="000000"/>
                  <w:sz w:val="22"/>
                  <w:szCs w:val="22"/>
                </w:rPr>
                <w:t>1</w:t>
              </w:r>
            </w:ins>
          </w:p>
        </w:tc>
      </w:tr>
      <w:tr w:rsidR="00BD0299" w:rsidRPr="00FF6A71" w14:paraId="3D8EF885" w14:textId="77777777" w:rsidTr="00015922">
        <w:trPr>
          <w:ins w:id="55735" w:author="pete jones" w:date="2022-01-04T12:37:00Z"/>
        </w:trPr>
        <w:tc>
          <w:tcPr>
            <w:tcW w:w="4200" w:type="dxa"/>
          </w:tcPr>
          <w:p w14:paraId="54D84EC9" w14:textId="77777777" w:rsidR="00BD0299" w:rsidRPr="00FF6A71" w:rsidRDefault="00BD0299">
            <w:pPr>
              <w:spacing w:before="0" w:after="0" w:line="240" w:lineRule="auto"/>
              <w:rPr>
                <w:ins w:id="55736" w:author="pete jones" w:date="2022-01-04T12:37:00Z"/>
                <w:rFonts w:cstheme="minorHAnsi"/>
              </w:rPr>
              <w:pPrChange w:id="55737" w:author="pete jones" w:date="2022-01-04T12:40:00Z">
                <w:pPr/>
              </w:pPrChange>
            </w:pPr>
            <w:ins w:id="55738" w:author="pete jones" w:date="2022-01-04T12:37:00Z">
              <w:r w:rsidRPr="00FF6A71">
                <w:rPr>
                  <w:rFonts w:cstheme="minorHAnsi"/>
                </w:rPr>
                <w:t>Associate membership</w:t>
              </w:r>
            </w:ins>
          </w:p>
        </w:tc>
        <w:tc>
          <w:tcPr>
            <w:tcW w:w="2445" w:type="dxa"/>
            <w:shd w:val="clear" w:color="auto" w:fill="auto"/>
            <w:vAlign w:val="bottom"/>
          </w:tcPr>
          <w:p w14:paraId="09535934" w14:textId="77777777" w:rsidR="00BD0299" w:rsidRPr="00FF6A71" w:rsidRDefault="00BD0299">
            <w:pPr>
              <w:spacing w:before="0" w:after="0" w:line="240" w:lineRule="auto"/>
              <w:rPr>
                <w:ins w:id="55739" w:author="pete jones" w:date="2022-01-04T12:37:00Z"/>
                <w:rFonts w:cstheme="minorHAnsi"/>
              </w:rPr>
              <w:pPrChange w:id="55740" w:author="pete jones" w:date="2022-01-04T12:40:00Z">
                <w:pPr>
                  <w:jc w:val="center"/>
                </w:pPr>
              </w:pPrChange>
            </w:pPr>
            <w:ins w:id="55741" w:author="pete jones" w:date="2022-01-04T12:37:00Z">
              <w:r w:rsidRPr="00FF6A71">
                <w:rPr>
                  <w:rFonts w:cs="Calibri"/>
                  <w:color w:val="000000"/>
                  <w:sz w:val="22"/>
                  <w:szCs w:val="22"/>
                </w:rPr>
                <w:t>29%</w:t>
              </w:r>
            </w:ins>
          </w:p>
        </w:tc>
        <w:tc>
          <w:tcPr>
            <w:tcW w:w="2345" w:type="dxa"/>
            <w:shd w:val="clear" w:color="auto" w:fill="auto"/>
            <w:vAlign w:val="bottom"/>
          </w:tcPr>
          <w:p w14:paraId="5D91CDBF" w14:textId="77777777" w:rsidR="00BD0299" w:rsidRPr="00FF6A71" w:rsidRDefault="00BD0299">
            <w:pPr>
              <w:spacing w:before="0" w:after="0" w:line="240" w:lineRule="auto"/>
              <w:rPr>
                <w:ins w:id="55742" w:author="pete jones" w:date="2022-01-04T12:37:00Z"/>
              </w:rPr>
              <w:pPrChange w:id="55743" w:author="pete jones" w:date="2022-01-04T12:40:00Z">
                <w:pPr>
                  <w:jc w:val="center"/>
                </w:pPr>
              </w:pPrChange>
            </w:pPr>
            <w:ins w:id="55744" w:author="pete jones" w:date="2022-01-04T12:37:00Z">
              <w:r w:rsidRPr="00FF6A71">
                <w:rPr>
                  <w:rFonts w:cs="Calibri"/>
                  <w:color w:val="000000"/>
                  <w:sz w:val="22"/>
                  <w:szCs w:val="22"/>
                </w:rPr>
                <w:t>2</w:t>
              </w:r>
            </w:ins>
          </w:p>
        </w:tc>
      </w:tr>
    </w:tbl>
    <w:p w14:paraId="6684110B" w14:textId="77777777" w:rsidR="00BD0299" w:rsidRPr="00FF6A71" w:rsidRDefault="00BD0299" w:rsidP="00BD0299">
      <w:pPr>
        <w:rPr>
          <w:ins w:id="55745" w:author="pete jones" w:date="2022-01-04T12:37:00Z"/>
        </w:rPr>
      </w:pPr>
      <w:ins w:id="55746" w:author="pete jones" w:date="2022-01-04T12:37:00Z">
        <w:r w:rsidRPr="00FF6A71">
          <w:t>Q1.6 What is your age group?</w:t>
        </w:r>
      </w:ins>
    </w:p>
    <w:tbl>
      <w:tblPr>
        <w:tblStyle w:val="TableGrid"/>
        <w:tblW w:w="0" w:type="auto"/>
        <w:jc w:val="center"/>
        <w:tblLook w:val="04A0" w:firstRow="1" w:lastRow="0" w:firstColumn="1" w:lastColumn="0" w:noHBand="0" w:noVBand="1"/>
      </w:tblPr>
      <w:tblGrid>
        <w:gridCol w:w="1336"/>
        <w:gridCol w:w="1276"/>
        <w:gridCol w:w="992"/>
      </w:tblGrid>
      <w:tr w:rsidR="00BD0299" w:rsidRPr="00FF6A71" w14:paraId="7BFA51C9" w14:textId="77777777" w:rsidTr="00015922">
        <w:trPr>
          <w:jc w:val="center"/>
          <w:ins w:id="55747" w:author="pete jones" w:date="2022-01-04T12:37:00Z"/>
        </w:trPr>
        <w:tc>
          <w:tcPr>
            <w:tcW w:w="1336" w:type="dxa"/>
          </w:tcPr>
          <w:p w14:paraId="738EC0D7" w14:textId="77777777" w:rsidR="00BD0299" w:rsidRPr="00FF6A71" w:rsidRDefault="00BD0299">
            <w:pPr>
              <w:spacing w:before="0" w:after="0" w:line="240" w:lineRule="auto"/>
              <w:jc w:val="center"/>
              <w:rPr>
                <w:ins w:id="55748" w:author="pete jones" w:date="2022-01-04T12:37:00Z"/>
                <w:rFonts w:cstheme="minorHAnsi"/>
                <w:b/>
                <w:bCs/>
              </w:rPr>
              <w:pPrChange w:id="55749" w:author="pete jones" w:date="2022-01-04T12:42:00Z">
                <w:pPr>
                  <w:jc w:val="center"/>
                </w:pPr>
              </w:pPrChange>
            </w:pPr>
            <w:ins w:id="55750" w:author="pete jones" w:date="2022-01-04T12:37:00Z">
              <w:r w:rsidRPr="00FF6A71">
                <w:rPr>
                  <w:b/>
                  <w:bCs/>
                </w:rPr>
                <w:t>Range</w:t>
              </w:r>
            </w:ins>
          </w:p>
        </w:tc>
        <w:tc>
          <w:tcPr>
            <w:tcW w:w="1276" w:type="dxa"/>
          </w:tcPr>
          <w:p w14:paraId="4688DCE2" w14:textId="77777777" w:rsidR="00BD0299" w:rsidRPr="00FF6A71" w:rsidRDefault="00BD0299">
            <w:pPr>
              <w:spacing w:before="0" w:after="0" w:line="240" w:lineRule="auto"/>
              <w:jc w:val="center"/>
              <w:rPr>
                <w:ins w:id="55751" w:author="pete jones" w:date="2022-01-04T12:37:00Z"/>
                <w:rFonts w:cstheme="minorHAnsi"/>
                <w:b/>
                <w:bCs/>
              </w:rPr>
              <w:pPrChange w:id="55752" w:author="pete jones" w:date="2022-01-04T12:42:00Z">
                <w:pPr>
                  <w:jc w:val="center"/>
                </w:pPr>
              </w:pPrChange>
            </w:pPr>
            <w:ins w:id="55753" w:author="pete jones" w:date="2022-01-04T12:37:00Z">
              <w:r w:rsidRPr="00FF6A71">
                <w:rPr>
                  <w:b/>
                  <w:bCs/>
                </w:rPr>
                <w:t>%</w:t>
              </w:r>
            </w:ins>
          </w:p>
        </w:tc>
        <w:tc>
          <w:tcPr>
            <w:tcW w:w="992" w:type="dxa"/>
          </w:tcPr>
          <w:p w14:paraId="0B8EAFC8" w14:textId="77777777" w:rsidR="00BD0299" w:rsidRPr="00FF6A71" w:rsidRDefault="00BD0299">
            <w:pPr>
              <w:spacing w:before="0" w:after="0" w:line="240" w:lineRule="auto"/>
              <w:jc w:val="center"/>
              <w:rPr>
                <w:ins w:id="55754" w:author="pete jones" w:date="2022-01-04T12:37:00Z"/>
                <w:rFonts w:cstheme="minorHAnsi"/>
                <w:b/>
                <w:bCs/>
              </w:rPr>
              <w:pPrChange w:id="55755" w:author="pete jones" w:date="2022-01-04T12:42:00Z">
                <w:pPr>
                  <w:jc w:val="center"/>
                </w:pPr>
              </w:pPrChange>
            </w:pPr>
            <w:ins w:id="55756" w:author="pete jones" w:date="2022-01-04T12:37:00Z">
              <w:r w:rsidRPr="00FF6A71">
                <w:rPr>
                  <w:b/>
                  <w:bCs/>
                </w:rPr>
                <w:t>Count</w:t>
              </w:r>
            </w:ins>
          </w:p>
        </w:tc>
      </w:tr>
      <w:tr w:rsidR="00BD0299" w:rsidRPr="00FF6A71" w14:paraId="0D006C61" w14:textId="77777777" w:rsidTr="00015922">
        <w:trPr>
          <w:jc w:val="center"/>
          <w:ins w:id="55757" w:author="pete jones" w:date="2022-01-04T12:37:00Z"/>
        </w:trPr>
        <w:tc>
          <w:tcPr>
            <w:tcW w:w="1336" w:type="dxa"/>
          </w:tcPr>
          <w:p w14:paraId="4D208CD2" w14:textId="77777777" w:rsidR="00BD0299" w:rsidRPr="00FF6A71" w:rsidRDefault="00BD0299">
            <w:pPr>
              <w:spacing w:before="0" w:after="0" w:line="240" w:lineRule="auto"/>
              <w:rPr>
                <w:ins w:id="55758" w:author="pete jones" w:date="2022-01-04T12:37:00Z"/>
                <w:rFonts w:cstheme="minorHAnsi"/>
              </w:rPr>
              <w:pPrChange w:id="55759" w:author="pete jones" w:date="2022-01-04T12:42:00Z">
                <w:pPr/>
              </w:pPrChange>
            </w:pPr>
            <w:ins w:id="55760" w:author="pete jones" w:date="2022-01-04T12:37:00Z">
              <w:r w:rsidRPr="00FF6A71">
                <w:rPr>
                  <w:rFonts w:cstheme="minorHAnsi"/>
                </w:rPr>
                <w:t>18-21</w:t>
              </w:r>
            </w:ins>
          </w:p>
        </w:tc>
        <w:tc>
          <w:tcPr>
            <w:tcW w:w="1276" w:type="dxa"/>
            <w:shd w:val="clear" w:color="auto" w:fill="auto"/>
            <w:vAlign w:val="bottom"/>
          </w:tcPr>
          <w:p w14:paraId="74C7376B" w14:textId="77777777" w:rsidR="00BD0299" w:rsidRPr="00FF6A71" w:rsidRDefault="00BD0299">
            <w:pPr>
              <w:spacing w:before="0" w:after="0" w:line="240" w:lineRule="auto"/>
              <w:jc w:val="center"/>
              <w:rPr>
                <w:ins w:id="55761" w:author="pete jones" w:date="2022-01-04T12:37:00Z"/>
                <w:rFonts w:cstheme="minorHAnsi"/>
              </w:rPr>
              <w:pPrChange w:id="55762" w:author="pete jones" w:date="2022-01-04T12:42:00Z">
                <w:pPr>
                  <w:jc w:val="center"/>
                </w:pPr>
              </w:pPrChange>
            </w:pPr>
          </w:p>
        </w:tc>
        <w:tc>
          <w:tcPr>
            <w:tcW w:w="992" w:type="dxa"/>
            <w:shd w:val="clear" w:color="auto" w:fill="auto"/>
            <w:vAlign w:val="bottom"/>
          </w:tcPr>
          <w:p w14:paraId="19A5E9A0" w14:textId="77777777" w:rsidR="00BD0299" w:rsidRPr="00FF6A71" w:rsidRDefault="00BD0299">
            <w:pPr>
              <w:spacing w:before="0" w:after="0" w:line="240" w:lineRule="auto"/>
              <w:jc w:val="center"/>
              <w:rPr>
                <w:ins w:id="55763" w:author="pete jones" w:date="2022-01-04T12:37:00Z"/>
                <w:rFonts w:cstheme="minorHAnsi"/>
              </w:rPr>
              <w:pPrChange w:id="55764" w:author="pete jones" w:date="2022-01-04T12:42:00Z">
                <w:pPr>
                  <w:jc w:val="center"/>
                </w:pPr>
              </w:pPrChange>
            </w:pPr>
          </w:p>
        </w:tc>
      </w:tr>
      <w:tr w:rsidR="00BD0299" w:rsidRPr="00FF6A71" w14:paraId="57351B5C" w14:textId="77777777" w:rsidTr="00015922">
        <w:trPr>
          <w:jc w:val="center"/>
          <w:ins w:id="55765" w:author="pete jones" w:date="2022-01-04T12:37:00Z"/>
        </w:trPr>
        <w:tc>
          <w:tcPr>
            <w:tcW w:w="1336" w:type="dxa"/>
          </w:tcPr>
          <w:p w14:paraId="644A8321" w14:textId="77777777" w:rsidR="00BD0299" w:rsidRPr="00FF6A71" w:rsidRDefault="00BD0299">
            <w:pPr>
              <w:spacing w:before="0" w:after="0" w:line="240" w:lineRule="auto"/>
              <w:rPr>
                <w:ins w:id="55766" w:author="pete jones" w:date="2022-01-04T12:37:00Z"/>
                <w:rFonts w:cstheme="minorHAnsi"/>
              </w:rPr>
              <w:pPrChange w:id="55767" w:author="pete jones" w:date="2022-01-04T12:42:00Z">
                <w:pPr/>
              </w:pPrChange>
            </w:pPr>
            <w:ins w:id="55768" w:author="pete jones" w:date="2022-01-04T12:37:00Z">
              <w:r w:rsidRPr="00FF6A71">
                <w:rPr>
                  <w:rFonts w:cstheme="minorHAnsi"/>
                </w:rPr>
                <w:t>22-25</w:t>
              </w:r>
            </w:ins>
          </w:p>
        </w:tc>
        <w:tc>
          <w:tcPr>
            <w:tcW w:w="1276" w:type="dxa"/>
            <w:shd w:val="clear" w:color="auto" w:fill="auto"/>
            <w:vAlign w:val="bottom"/>
          </w:tcPr>
          <w:p w14:paraId="1995642E" w14:textId="77777777" w:rsidR="00BD0299" w:rsidRPr="00FF6A71" w:rsidRDefault="00BD0299">
            <w:pPr>
              <w:spacing w:before="0" w:after="0" w:line="240" w:lineRule="auto"/>
              <w:jc w:val="center"/>
              <w:rPr>
                <w:ins w:id="55769" w:author="pete jones" w:date="2022-01-04T12:37:00Z"/>
                <w:rFonts w:cstheme="minorHAnsi"/>
              </w:rPr>
              <w:pPrChange w:id="55770" w:author="pete jones" w:date="2022-01-04T12:42:00Z">
                <w:pPr>
                  <w:jc w:val="center"/>
                </w:pPr>
              </w:pPrChange>
            </w:pPr>
            <w:ins w:id="55771" w:author="pete jones" w:date="2022-01-04T12:37:00Z">
              <w:r w:rsidRPr="00FF6A71">
                <w:rPr>
                  <w:rFonts w:cs="Calibri"/>
                  <w:color w:val="000000"/>
                  <w:sz w:val="22"/>
                  <w:szCs w:val="22"/>
                </w:rPr>
                <w:t>9%</w:t>
              </w:r>
            </w:ins>
          </w:p>
        </w:tc>
        <w:tc>
          <w:tcPr>
            <w:tcW w:w="992" w:type="dxa"/>
            <w:shd w:val="clear" w:color="auto" w:fill="auto"/>
            <w:vAlign w:val="bottom"/>
          </w:tcPr>
          <w:p w14:paraId="1330EE5D" w14:textId="77777777" w:rsidR="00BD0299" w:rsidRPr="00FF6A71" w:rsidRDefault="00BD0299">
            <w:pPr>
              <w:spacing w:before="0" w:after="0" w:line="240" w:lineRule="auto"/>
              <w:jc w:val="center"/>
              <w:rPr>
                <w:ins w:id="55772" w:author="pete jones" w:date="2022-01-04T12:37:00Z"/>
                <w:rFonts w:cstheme="minorHAnsi"/>
              </w:rPr>
              <w:pPrChange w:id="55773" w:author="pete jones" w:date="2022-01-04T12:42:00Z">
                <w:pPr>
                  <w:jc w:val="center"/>
                </w:pPr>
              </w:pPrChange>
            </w:pPr>
            <w:ins w:id="55774" w:author="pete jones" w:date="2022-01-04T12:37:00Z">
              <w:r w:rsidRPr="00FF6A71">
                <w:rPr>
                  <w:rFonts w:cs="Calibri"/>
                  <w:color w:val="000000"/>
                  <w:sz w:val="22"/>
                  <w:szCs w:val="22"/>
                </w:rPr>
                <w:t>2</w:t>
              </w:r>
            </w:ins>
          </w:p>
        </w:tc>
      </w:tr>
      <w:tr w:rsidR="00BD0299" w:rsidRPr="00FF6A71" w14:paraId="7B4F71BA" w14:textId="77777777" w:rsidTr="00015922">
        <w:trPr>
          <w:jc w:val="center"/>
          <w:ins w:id="55775" w:author="pete jones" w:date="2022-01-04T12:37:00Z"/>
        </w:trPr>
        <w:tc>
          <w:tcPr>
            <w:tcW w:w="1336" w:type="dxa"/>
          </w:tcPr>
          <w:p w14:paraId="2B676D64" w14:textId="77777777" w:rsidR="00BD0299" w:rsidRPr="00FF6A71" w:rsidRDefault="00BD0299">
            <w:pPr>
              <w:spacing w:before="0" w:after="0" w:line="240" w:lineRule="auto"/>
              <w:rPr>
                <w:ins w:id="55776" w:author="pete jones" w:date="2022-01-04T12:37:00Z"/>
                <w:rFonts w:cstheme="minorHAnsi"/>
              </w:rPr>
              <w:pPrChange w:id="55777" w:author="pete jones" w:date="2022-01-04T12:42:00Z">
                <w:pPr/>
              </w:pPrChange>
            </w:pPr>
            <w:ins w:id="55778" w:author="pete jones" w:date="2022-01-04T12:37:00Z">
              <w:r w:rsidRPr="00FF6A71">
                <w:rPr>
                  <w:rFonts w:cstheme="minorHAnsi"/>
                </w:rPr>
                <w:t>26-35</w:t>
              </w:r>
            </w:ins>
          </w:p>
        </w:tc>
        <w:tc>
          <w:tcPr>
            <w:tcW w:w="1276" w:type="dxa"/>
            <w:shd w:val="clear" w:color="auto" w:fill="auto"/>
            <w:vAlign w:val="bottom"/>
          </w:tcPr>
          <w:p w14:paraId="39DC6E6B" w14:textId="77777777" w:rsidR="00BD0299" w:rsidRPr="00FF6A71" w:rsidRDefault="00BD0299">
            <w:pPr>
              <w:spacing w:before="0" w:after="0" w:line="240" w:lineRule="auto"/>
              <w:jc w:val="center"/>
              <w:rPr>
                <w:ins w:id="55779" w:author="pete jones" w:date="2022-01-04T12:37:00Z"/>
                <w:rFonts w:cstheme="minorHAnsi"/>
              </w:rPr>
              <w:pPrChange w:id="55780" w:author="pete jones" w:date="2022-01-04T12:42:00Z">
                <w:pPr>
                  <w:jc w:val="center"/>
                </w:pPr>
              </w:pPrChange>
            </w:pPr>
            <w:ins w:id="55781" w:author="pete jones" w:date="2022-01-04T12:37:00Z">
              <w:r w:rsidRPr="00FF6A71">
                <w:rPr>
                  <w:rFonts w:cs="Calibri"/>
                  <w:color w:val="000000"/>
                  <w:sz w:val="22"/>
                  <w:szCs w:val="22"/>
                </w:rPr>
                <w:t>18%</w:t>
              </w:r>
            </w:ins>
          </w:p>
        </w:tc>
        <w:tc>
          <w:tcPr>
            <w:tcW w:w="992" w:type="dxa"/>
            <w:shd w:val="clear" w:color="auto" w:fill="auto"/>
            <w:vAlign w:val="bottom"/>
          </w:tcPr>
          <w:p w14:paraId="5884D796" w14:textId="77777777" w:rsidR="00BD0299" w:rsidRPr="00FF6A71" w:rsidRDefault="00BD0299">
            <w:pPr>
              <w:spacing w:before="0" w:after="0" w:line="240" w:lineRule="auto"/>
              <w:jc w:val="center"/>
              <w:rPr>
                <w:ins w:id="55782" w:author="pete jones" w:date="2022-01-04T12:37:00Z"/>
                <w:rFonts w:cstheme="minorHAnsi"/>
              </w:rPr>
              <w:pPrChange w:id="55783" w:author="pete jones" w:date="2022-01-04T12:42:00Z">
                <w:pPr>
                  <w:jc w:val="center"/>
                </w:pPr>
              </w:pPrChange>
            </w:pPr>
            <w:ins w:id="55784" w:author="pete jones" w:date="2022-01-04T12:37:00Z">
              <w:r w:rsidRPr="00FF6A71">
                <w:rPr>
                  <w:rFonts w:cs="Calibri"/>
                  <w:color w:val="000000"/>
                  <w:sz w:val="22"/>
                  <w:szCs w:val="22"/>
                </w:rPr>
                <w:t>4</w:t>
              </w:r>
            </w:ins>
          </w:p>
        </w:tc>
      </w:tr>
      <w:tr w:rsidR="00BD0299" w:rsidRPr="00FF6A71" w14:paraId="7FC125AE" w14:textId="77777777" w:rsidTr="00015922">
        <w:trPr>
          <w:jc w:val="center"/>
          <w:ins w:id="55785" w:author="pete jones" w:date="2022-01-04T12:37:00Z"/>
        </w:trPr>
        <w:tc>
          <w:tcPr>
            <w:tcW w:w="1336" w:type="dxa"/>
          </w:tcPr>
          <w:p w14:paraId="31CADD6A" w14:textId="77777777" w:rsidR="00BD0299" w:rsidRPr="00FF6A71" w:rsidRDefault="00BD0299">
            <w:pPr>
              <w:spacing w:before="0" w:after="0" w:line="240" w:lineRule="auto"/>
              <w:rPr>
                <w:ins w:id="55786" w:author="pete jones" w:date="2022-01-04T12:37:00Z"/>
                <w:rFonts w:cstheme="minorHAnsi"/>
              </w:rPr>
              <w:pPrChange w:id="55787" w:author="pete jones" w:date="2022-01-04T12:42:00Z">
                <w:pPr/>
              </w:pPrChange>
            </w:pPr>
            <w:ins w:id="55788" w:author="pete jones" w:date="2022-01-04T12:37:00Z">
              <w:r w:rsidRPr="00FF6A71">
                <w:rPr>
                  <w:rFonts w:cstheme="minorHAnsi"/>
                </w:rPr>
                <w:t>36-45</w:t>
              </w:r>
            </w:ins>
          </w:p>
        </w:tc>
        <w:tc>
          <w:tcPr>
            <w:tcW w:w="1276" w:type="dxa"/>
            <w:shd w:val="clear" w:color="auto" w:fill="auto"/>
            <w:vAlign w:val="bottom"/>
          </w:tcPr>
          <w:p w14:paraId="4E9CF443" w14:textId="77777777" w:rsidR="00BD0299" w:rsidRPr="00FF6A71" w:rsidRDefault="00BD0299">
            <w:pPr>
              <w:spacing w:before="0" w:after="0" w:line="240" w:lineRule="auto"/>
              <w:jc w:val="center"/>
              <w:rPr>
                <w:ins w:id="55789" w:author="pete jones" w:date="2022-01-04T12:37:00Z"/>
                <w:rFonts w:cstheme="minorHAnsi"/>
              </w:rPr>
              <w:pPrChange w:id="55790" w:author="pete jones" w:date="2022-01-04T12:42:00Z">
                <w:pPr>
                  <w:jc w:val="center"/>
                </w:pPr>
              </w:pPrChange>
            </w:pPr>
            <w:ins w:id="55791" w:author="pete jones" w:date="2022-01-04T12:37:00Z">
              <w:r w:rsidRPr="00FF6A71">
                <w:rPr>
                  <w:rFonts w:cs="Calibri"/>
                  <w:color w:val="000000"/>
                  <w:sz w:val="22"/>
                  <w:szCs w:val="22"/>
                </w:rPr>
                <w:t>23%</w:t>
              </w:r>
            </w:ins>
          </w:p>
        </w:tc>
        <w:tc>
          <w:tcPr>
            <w:tcW w:w="992" w:type="dxa"/>
            <w:shd w:val="clear" w:color="auto" w:fill="auto"/>
            <w:vAlign w:val="bottom"/>
          </w:tcPr>
          <w:p w14:paraId="7653967D" w14:textId="77777777" w:rsidR="00BD0299" w:rsidRPr="00FF6A71" w:rsidRDefault="00BD0299">
            <w:pPr>
              <w:spacing w:before="0" w:after="0" w:line="240" w:lineRule="auto"/>
              <w:jc w:val="center"/>
              <w:rPr>
                <w:ins w:id="55792" w:author="pete jones" w:date="2022-01-04T12:37:00Z"/>
                <w:rFonts w:cstheme="minorHAnsi"/>
              </w:rPr>
              <w:pPrChange w:id="55793" w:author="pete jones" w:date="2022-01-04T12:42:00Z">
                <w:pPr>
                  <w:jc w:val="center"/>
                </w:pPr>
              </w:pPrChange>
            </w:pPr>
            <w:ins w:id="55794" w:author="pete jones" w:date="2022-01-04T12:37:00Z">
              <w:r w:rsidRPr="00FF6A71">
                <w:rPr>
                  <w:rFonts w:cs="Calibri"/>
                  <w:color w:val="000000"/>
                  <w:sz w:val="22"/>
                  <w:szCs w:val="22"/>
                </w:rPr>
                <w:t>5</w:t>
              </w:r>
            </w:ins>
          </w:p>
        </w:tc>
      </w:tr>
      <w:tr w:rsidR="00BD0299" w:rsidRPr="00FF6A71" w14:paraId="73D574D0" w14:textId="77777777" w:rsidTr="00015922">
        <w:trPr>
          <w:jc w:val="center"/>
          <w:ins w:id="55795" w:author="pete jones" w:date="2022-01-04T12:37:00Z"/>
        </w:trPr>
        <w:tc>
          <w:tcPr>
            <w:tcW w:w="1336" w:type="dxa"/>
          </w:tcPr>
          <w:p w14:paraId="2FCF702F" w14:textId="77777777" w:rsidR="00BD0299" w:rsidRPr="00FF6A71" w:rsidRDefault="00BD0299">
            <w:pPr>
              <w:spacing w:before="0" w:after="0" w:line="240" w:lineRule="auto"/>
              <w:rPr>
                <w:ins w:id="55796" w:author="pete jones" w:date="2022-01-04T12:37:00Z"/>
                <w:rFonts w:cstheme="minorHAnsi"/>
              </w:rPr>
              <w:pPrChange w:id="55797" w:author="pete jones" w:date="2022-01-04T12:42:00Z">
                <w:pPr/>
              </w:pPrChange>
            </w:pPr>
            <w:ins w:id="55798" w:author="pete jones" w:date="2022-01-04T12:37:00Z">
              <w:r w:rsidRPr="00FF6A71">
                <w:rPr>
                  <w:rFonts w:cstheme="minorHAnsi"/>
                </w:rPr>
                <w:t>46-55</w:t>
              </w:r>
            </w:ins>
          </w:p>
        </w:tc>
        <w:tc>
          <w:tcPr>
            <w:tcW w:w="1276" w:type="dxa"/>
            <w:shd w:val="clear" w:color="auto" w:fill="auto"/>
            <w:vAlign w:val="bottom"/>
          </w:tcPr>
          <w:p w14:paraId="440F8B2C" w14:textId="77777777" w:rsidR="00BD0299" w:rsidRPr="00FF6A71" w:rsidRDefault="00BD0299">
            <w:pPr>
              <w:spacing w:before="0" w:after="0" w:line="240" w:lineRule="auto"/>
              <w:jc w:val="center"/>
              <w:rPr>
                <w:ins w:id="55799" w:author="pete jones" w:date="2022-01-04T12:37:00Z"/>
                <w:rFonts w:cstheme="minorHAnsi"/>
              </w:rPr>
              <w:pPrChange w:id="55800" w:author="pete jones" w:date="2022-01-04T12:42:00Z">
                <w:pPr>
                  <w:jc w:val="center"/>
                </w:pPr>
              </w:pPrChange>
            </w:pPr>
            <w:ins w:id="55801" w:author="pete jones" w:date="2022-01-04T12:37:00Z">
              <w:r w:rsidRPr="00FF6A71">
                <w:rPr>
                  <w:rFonts w:cs="Calibri"/>
                  <w:color w:val="000000"/>
                  <w:sz w:val="22"/>
                  <w:szCs w:val="22"/>
                </w:rPr>
                <w:t>9%</w:t>
              </w:r>
            </w:ins>
          </w:p>
        </w:tc>
        <w:tc>
          <w:tcPr>
            <w:tcW w:w="992" w:type="dxa"/>
            <w:shd w:val="clear" w:color="auto" w:fill="auto"/>
            <w:vAlign w:val="bottom"/>
          </w:tcPr>
          <w:p w14:paraId="235AF77E" w14:textId="77777777" w:rsidR="00BD0299" w:rsidRPr="00FF6A71" w:rsidRDefault="00BD0299">
            <w:pPr>
              <w:spacing w:before="0" w:after="0" w:line="240" w:lineRule="auto"/>
              <w:jc w:val="center"/>
              <w:rPr>
                <w:ins w:id="55802" w:author="pete jones" w:date="2022-01-04T12:37:00Z"/>
                <w:rFonts w:cstheme="minorHAnsi"/>
              </w:rPr>
              <w:pPrChange w:id="55803" w:author="pete jones" w:date="2022-01-04T12:42:00Z">
                <w:pPr>
                  <w:jc w:val="center"/>
                </w:pPr>
              </w:pPrChange>
            </w:pPr>
            <w:ins w:id="55804" w:author="pete jones" w:date="2022-01-04T12:37:00Z">
              <w:r w:rsidRPr="00FF6A71">
                <w:rPr>
                  <w:rFonts w:cs="Calibri"/>
                  <w:color w:val="000000"/>
                  <w:sz w:val="22"/>
                  <w:szCs w:val="22"/>
                </w:rPr>
                <w:t>2</w:t>
              </w:r>
            </w:ins>
          </w:p>
        </w:tc>
      </w:tr>
      <w:tr w:rsidR="00BD0299" w:rsidRPr="00FF6A71" w14:paraId="2BEBF2CD" w14:textId="77777777" w:rsidTr="00015922">
        <w:trPr>
          <w:jc w:val="center"/>
          <w:ins w:id="55805" w:author="pete jones" w:date="2022-01-04T12:37:00Z"/>
        </w:trPr>
        <w:tc>
          <w:tcPr>
            <w:tcW w:w="1336" w:type="dxa"/>
          </w:tcPr>
          <w:p w14:paraId="5EEF39CF" w14:textId="77777777" w:rsidR="00BD0299" w:rsidRPr="00FF6A71" w:rsidRDefault="00BD0299">
            <w:pPr>
              <w:spacing w:before="0" w:after="0" w:line="240" w:lineRule="auto"/>
              <w:rPr>
                <w:ins w:id="55806" w:author="pete jones" w:date="2022-01-04T12:37:00Z"/>
                <w:rFonts w:cstheme="minorHAnsi"/>
              </w:rPr>
              <w:pPrChange w:id="55807" w:author="pete jones" w:date="2022-01-04T12:42:00Z">
                <w:pPr/>
              </w:pPrChange>
            </w:pPr>
            <w:ins w:id="55808" w:author="pete jones" w:date="2022-01-04T12:37:00Z">
              <w:r w:rsidRPr="00FF6A71">
                <w:rPr>
                  <w:rFonts w:cstheme="minorHAnsi"/>
                </w:rPr>
                <w:t>55-60</w:t>
              </w:r>
            </w:ins>
          </w:p>
        </w:tc>
        <w:tc>
          <w:tcPr>
            <w:tcW w:w="1276" w:type="dxa"/>
            <w:shd w:val="clear" w:color="auto" w:fill="auto"/>
            <w:vAlign w:val="bottom"/>
          </w:tcPr>
          <w:p w14:paraId="1A89A9EB" w14:textId="77777777" w:rsidR="00BD0299" w:rsidRPr="00FF6A71" w:rsidRDefault="00BD0299">
            <w:pPr>
              <w:spacing w:before="0" w:after="0" w:line="240" w:lineRule="auto"/>
              <w:jc w:val="center"/>
              <w:rPr>
                <w:ins w:id="55809" w:author="pete jones" w:date="2022-01-04T12:37:00Z"/>
                <w:rFonts w:cstheme="minorHAnsi"/>
              </w:rPr>
              <w:pPrChange w:id="55810" w:author="pete jones" w:date="2022-01-04T12:42:00Z">
                <w:pPr>
                  <w:jc w:val="center"/>
                </w:pPr>
              </w:pPrChange>
            </w:pPr>
            <w:ins w:id="55811" w:author="pete jones" w:date="2022-01-04T12:37:00Z">
              <w:r w:rsidRPr="00FF6A71">
                <w:rPr>
                  <w:rFonts w:cs="Calibri"/>
                  <w:color w:val="000000"/>
                  <w:sz w:val="22"/>
                  <w:szCs w:val="22"/>
                </w:rPr>
                <w:t>14%</w:t>
              </w:r>
            </w:ins>
          </w:p>
        </w:tc>
        <w:tc>
          <w:tcPr>
            <w:tcW w:w="992" w:type="dxa"/>
            <w:shd w:val="clear" w:color="auto" w:fill="auto"/>
            <w:vAlign w:val="bottom"/>
          </w:tcPr>
          <w:p w14:paraId="2E486F8B" w14:textId="77777777" w:rsidR="00BD0299" w:rsidRPr="00FF6A71" w:rsidRDefault="00BD0299">
            <w:pPr>
              <w:spacing w:before="0" w:after="0" w:line="240" w:lineRule="auto"/>
              <w:jc w:val="center"/>
              <w:rPr>
                <w:ins w:id="55812" w:author="pete jones" w:date="2022-01-04T12:37:00Z"/>
                <w:rFonts w:cstheme="minorHAnsi"/>
              </w:rPr>
              <w:pPrChange w:id="55813" w:author="pete jones" w:date="2022-01-04T12:42:00Z">
                <w:pPr>
                  <w:jc w:val="center"/>
                </w:pPr>
              </w:pPrChange>
            </w:pPr>
            <w:ins w:id="55814" w:author="pete jones" w:date="2022-01-04T12:37:00Z">
              <w:r w:rsidRPr="00FF6A71">
                <w:rPr>
                  <w:rFonts w:cs="Calibri"/>
                  <w:color w:val="000000"/>
                  <w:sz w:val="22"/>
                  <w:szCs w:val="22"/>
                </w:rPr>
                <w:t>3</w:t>
              </w:r>
            </w:ins>
          </w:p>
        </w:tc>
      </w:tr>
      <w:tr w:rsidR="00BD0299" w:rsidRPr="00FF6A71" w14:paraId="5067CA53" w14:textId="77777777" w:rsidTr="00015922">
        <w:trPr>
          <w:jc w:val="center"/>
          <w:ins w:id="55815" w:author="pete jones" w:date="2022-01-04T12:37:00Z"/>
        </w:trPr>
        <w:tc>
          <w:tcPr>
            <w:tcW w:w="1336" w:type="dxa"/>
          </w:tcPr>
          <w:p w14:paraId="15CE6B02" w14:textId="77777777" w:rsidR="00BD0299" w:rsidRPr="00FF6A71" w:rsidRDefault="00BD0299">
            <w:pPr>
              <w:spacing w:before="0" w:after="0" w:line="240" w:lineRule="auto"/>
              <w:rPr>
                <w:ins w:id="55816" w:author="pete jones" w:date="2022-01-04T12:37:00Z"/>
                <w:rFonts w:cstheme="minorHAnsi"/>
              </w:rPr>
              <w:pPrChange w:id="55817" w:author="pete jones" w:date="2022-01-04T12:42:00Z">
                <w:pPr/>
              </w:pPrChange>
            </w:pPr>
            <w:ins w:id="55818" w:author="pete jones" w:date="2022-01-04T12:37:00Z">
              <w:r w:rsidRPr="00FF6A71">
                <w:rPr>
                  <w:rFonts w:cstheme="minorHAnsi"/>
                </w:rPr>
                <w:t>60-65</w:t>
              </w:r>
            </w:ins>
          </w:p>
        </w:tc>
        <w:tc>
          <w:tcPr>
            <w:tcW w:w="1276" w:type="dxa"/>
            <w:shd w:val="clear" w:color="auto" w:fill="auto"/>
            <w:vAlign w:val="bottom"/>
          </w:tcPr>
          <w:p w14:paraId="2AEBD89C" w14:textId="77777777" w:rsidR="00BD0299" w:rsidRPr="00FF6A71" w:rsidRDefault="00BD0299">
            <w:pPr>
              <w:spacing w:before="0" w:after="0" w:line="240" w:lineRule="auto"/>
              <w:jc w:val="center"/>
              <w:rPr>
                <w:ins w:id="55819" w:author="pete jones" w:date="2022-01-04T12:37:00Z"/>
                <w:rFonts w:cstheme="minorHAnsi"/>
              </w:rPr>
              <w:pPrChange w:id="55820" w:author="pete jones" w:date="2022-01-04T12:42:00Z">
                <w:pPr>
                  <w:jc w:val="center"/>
                </w:pPr>
              </w:pPrChange>
            </w:pPr>
            <w:ins w:id="55821" w:author="pete jones" w:date="2022-01-04T12:37:00Z">
              <w:r w:rsidRPr="00FF6A71">
                <w:rPr>
                  <w:rFonts w:cs="Calibri"/>
                  <w:color w:val="000000"/>
                  <w:sz w:val="22"/>
                  <w:szCs w:val="22"/>
                </w:rPr>
                <w:t>18%</w:t>
              </w:r>
            </w:ins>
          </w:p>
        </w:tc>
        <w:tc>
          <w:tcPr>
            <w:tcW w:w="992" w:type="dxa"/>
            <w:shd w:val="clear" w:color="auto" w:fill="auto"/>
            <w:vAlign w:val="bottom"/>
          </w:tcPr>
          <w:p w14:paraId="34E1AAF2" w14:textId="77777777" w:rsidR="00BD0299" w:rsidRPr="00FF6A71" w:rsidRDefault="00BD0299">
            <w:pPr>
              <w:spacing w:before="0" w:after="0" w:line="240" w:lineRule="auto"/>
              <w:jc w:val="center"/>
              <w:rPr>
                <w:ins w:id="55822" w:author="pete jones" w:date="2022-01-04T12:37:00Z"/>
                <w:rFonts w:cstheme="minorHAnsi"/>
              </w:rPr>
              <w:pPrChange w:id="55823" w:author="pete jones" w:date="2022-01-04T12:42:00Z">
                <w:pPr>
                  <w:jc w:val="center"/>
                </w:pPr>
              </w:pPrChange>
            </w:pPr>
            <w:ins w:id="55824" w:author="pete jones" w:date="2022-01-04T12:37:00Z">
              <w:r w:rsidRPr="00FF6A71">
                <w:rPr>
                  <w:rFonts w:cs="Calibri"/>
                  <w:color w:val="000000"/>
                  <w:sz w:val="22"/>
                  <w:szCs w:val="22"/>
                </w:rPr>
                <w:t>4</w:t>
              </w:r>
            </w:ins>
          </w:p>
        </w:tc>
      </w:tr>
      <w:tr w:rsidR="00BD0299" w:rsidRPr="00FF6A71" w14:paraId="191806BC" w14:textId="77777777" w:rsidTr="00015922">
        <w:trPr>
          <w:jc w:val="center"/>
          <w:ins w:id="55825" w:author="pete jones" w:date="2022-01-04T12:37:00Z"/>
        </w:trPr>
        <w:tc>
          <w:tcPr>
            <w:tcW w:w="1336" w:type="dxa"/>
          </w:tcPr>
          <w:p w14:paraId="38C9A5C6" w14:textId="77777777" w:rsidR="00BD0299" w:rsidRPr="00FF6A71" w:rsidRDefault="00BD0299">
            <w:pPr>
              <w:spacing w:before="0" w:after="0" w:line="240" w:lineRule="auto"/>
              <w:rPr>
                <w:ins w:id="55826" w:author="pete jones" w:date="2022-01-04T12:37:00Z"/>
                <w:rFonts w:cstheme="minorHAnsi"/>
              </w:rPr>
              <w:pPrChange w:id="55827" w:author="pete jones" w:date="2022-01-04T12:42:00Z">
                <w:pPr/>
              </w:pPrChange>
            </w:pPr>
            <w:ins w:id="55828" w:author="pete jones" w:date="2022-01-04T12:37:00Z">
              <w:r w:rsidRPr="00FF6A71">
                <w:rPr>
                  <w:rFonts w:cstheme="minorHAnsi"/>
                </w:rPr>
                <w:t>Over 65</w:t>
              </w:r>
            </w:ins>
          </w:p>
        </w:tc>
        <w:tc>
          <w:tcPr>
            <w:tcW w:w="1276" w:type="dxa"/>
            <w:shd w:val="clear" w:color="auto" w:fill="auto"/>
            <w:vAlign w:val="bottom"/>
          </w:tcPr>
          <w:p w14:paraId="2AE96BAE" w14:textId="77777777" w:rsidR="00BD0299" w:rsidRPr="00FF6A71" w:rsidRDefault="00BD0299">
            <w:pPr>
              <w:spacing w:before="0" w:after="0" w:line="240" w:lineRule="auto"/>
              <w:jc w:val="center"/>
              <w:rPr>
                <w:ins w:id="55829" w:author="pete jones" w:date="2022-01-04T12:37:00Z"/>
                <w:rFonts w:cstheme="minorHAnsi"/>
              </w:rPr>
              <w:pPrChange w:id="55830" w:author="pete jones" w:date="2022-01-04T12:42:00Z">
                <w:pPr>
                  <w:jc w:val="center"/>
                </w:pPr>
              </w:pPrChange>
            </w:pPr>
            <w:ins w:id="55831" w:author="pete jones" w:date="2022-01-04T12:37:00Z">
              <w:r w:rsidRPr="00FF6A71">
                <w:rPr>
                  <w:rFonts w:cs="Calibri"/>
                  <w:color w:val="000000"/>
                  <w:sz w:val="22"/>
                  <w:szCs w:val="22"/>
                </w:rPr>
                <w:t>9%</w:t>
              </w:r>
            </w:ins>
          </w:p>
        </w:tc>
        <w:tc>
          <w:tcPr>
            <w:tcW w:w="992" w:type="dxa"/>
            <w:shd w:val="clear" w:color="auto" w:fill="auto"/>
            <w:vAlign w:val="bottom"/>
          </w:tcPr>
          <w:p w14:paraId="57D4C861" w14:textId="77777777" w:rsidR="00BD0299" w:rsidRPr="00FF6A71" w:rsidRDefault="00BD0299">
            <w:pPr>
              <w:spacing w:before="0" w:after="0" w:line="240" w:lineRule="auto"/>
              <w:jc w:val="center"/>
              <w:rPr>
                <w:ins w:id="55832" w:author="pete jones" w:date="2022-01-04T12:37:00Z"/>
                <w:rFonts w:cstheme="minorHAnsi"/>
              </w:rPr>
              <w:pPrChange w:id="55833" w:author="pete jones" w:date="2022-01-04T12:42:00Z">
                <w:pPr>
                  <w:jc w:val="center"/>
                </w:pPr>
              </w:pPrChange>
            </w:pPr>
            <w:ins w:id="55834" w:author="pete jones" w:date="2022-01-04T12:37:00Z">
              <w:r w:rsidRPr="00FF6A71">
                <w:rPr>
                  <w:rFonts w:cs="Calibri"/>
                  <w:color w:val="000000"/>
                  <w:sz w:val="22"/>
                  <w:szCs w:val="22"/>
                </w:rPr>
                <w:t>2</w:t>
              </w:r>
            </w:ins>
          </w:p>
        </w:tc>
      </w:tr>
    </w:tbl>
    <w:p w14:paraId="75DB05EA" w14:textId="77777777" w:rsidR="00BD0299" w:rsidRPr="00FF6A71" w:rsidRDefault="00BD0299" w:rsidP="00BD0299">
      <w:pPr>
        <w:rPr>
          <w:ins w:id="55835" w:author="pete jones" w:date="2022-01-04T12:37:00Z"/>
        </w:rPr>
      </w:pPr>
      <w:ins w:id="55836" w:author="pete jones" w:date="2022-01-04T12:37:00Z">
        <w:r w:rsidRPr="00FF6A71">
          <w:t>Q1.7 What is the title of your role?</w:t>
        </w:r>
      </w:ins>
    </w:p>
    <w:tbl>
      <w:tblPr>
        <w:tblW w:w="46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2"/>
      </w:tblGrid>
      <w:tr w:rsidR="00BD0299" w:rsidRPr="00FF6A71" w14:paraId="15799AC7" w14:textId="77777777" w:rsidTr="00015922">
        <w:trPr>
          <w:trHeight w:val="300"/>
          <w:jc w:val="center"/>
          <w:ins w:id="55837" w:author="pete jones" w:date="2022-01-04T12:37:00Z"/>
        </w:trPr>
        <w:tc>
          <w:tcPr>
            <w:tcW w:w="4612" w:type="dxa"/>
            <w:shd w:val="clear" w:color="auto" w:fill="auto"/>
            <w:noWrap/>
            <w:vAlign w:val="bottom"/>
            <w:hideMark/>
          </w:tcPr>
          <w:p w14:paraId="6E7EE73A" w14:textId="77777777" w:rsidR="00BD0299" w:rsidRPr="00FF6A71" w:rsidRDefault="00BD0299">
            <w:pPr>
              <w:spacing w:before="0" w:after="0" w:line="240" w:lineRule="auto"/>
              <w:jc w:val="center"/>
              <w:rPr>
                <w:ins w:id="55838" w:author="pete jones" w:date="2022-01-04T12:37:00Z"/>
                <w:rFonts w:ascii="Calibri" w:hAnsi="Calibri" w:cs="Calibri"/>
                <w:b/>
                <w:bCs/>
                <w:color w:val="000000"/>
                <w:sz w:val="22"/>
                <w:szCs w:val="22"/>
              </w:rPr>
              <w:pPrChange w:id="55839" w:author="pete jones" w:date="2022-01-04T12:43:00Z">
                <w:pPr>
                  <w:jc w:val="center"/>
                </w:pPr>
              </w:pPrChange>
            </w:pPr>
            <w:ins w:id="55840" w:author="pete jones" w:date="2022-01-04T12:37:00Z">
              <w:r w:rsidRPr="00FF6A71">
                <w:rPr>
                  <w:rFonts w:ascii="Calibri" w:hAnsi="Calibri" w:cs="Calibri"/>
                  <w:b/>
                  <w:bCs/>
                  <w:color w:val="000000"/>
                  <w:sz w:val="22"/>
                  <w:szCs w:val="22"/>
                </w:rPr>
                <w:t>Individual responses</w:t>
              </w:r>
            </w:ins>
          </w:p>
        </w:tc>
      </w:tr>
      <w:tr w:rsidR="00BD0299" w:rsidRPr="00FF6A71" w14:paraId="536C87E4" w14:textId="77777777" w:rsidTr="00015922">
        <w:trPr>
          <w:trHeight w:val="300"/>
          <w:jc w:val="center"/>
          <w:ins w:id="55841" w:author="pete jones" w:date="2022-01-04T12:37:00Z"/>
        </w:trPr>
        <w:tc>
          <w:tcPr>
            <w:tcW w:w="4612" w:type="dxa"/>
            <w:shd w:val="clear" w:color="auto" w:fill="auto"/>
            <w:noWrap/>
            <w:vAlign w:val="bottom"/>
            <w:hideMark/>
          </w:tcPr>
          <w:p w14:paraId="75337DC3" w14:textId="77777777" w:rsidR="00BD0299" w:rsidRPr="00FF6A71" w:rsidRDefault="00BD0299">
            <w:pPr>
              <w:spacing w:before="0" w:after="0" w:line="240" w:lineRule="auto"/>
              <w:rPr>
                <w:ins w:id="55842" w:author="pete jones" w:date="2022-01-04T12:37:00Z"/>
                <w:rFonts w:ascii="Calibri" w:hAnsi="Calibri" w:cs="Calibri"/>
                <w:color w:val="000000"/>
                <w:sz w:val="22"/>
                <w:szCs w:val="22"/>
              </w:rPr>
              <w:pPrChange w:id="55843" w:author="pete jones" w:date="2022-01-04T12:43:00Z">
                <w:pPr/>
              </w:pPrChange>
            </w:pPr>
            <w:ins w:id="55844" w:author="pete jones" w:date="2022-01-04T12:37:00Z">
              <w:r w:rsidRPr="00FF6A71">
                <w:rPr>
                  <w:rFonts w:ascii="Calibri" w:hAnsi="Calibri" w:cs="Calibri"/>
                  <w:color w:val="000000"/>
                  <w:sz w:val="22"/>
                  <w:szCs w:val="22"/>
                </w:rPr>
                <w:t>Director and Principal Consultant</w:t>
              </w:r>
            </w:ins>
          </w:p>
        </w:tc>
      </w:tr>
      <w:tr w:rsidR="00BD0299" w:rsidRPr="00FF6A71" w14:paraId="50FE4A69" w14:textId="77777777" w:rsidTr="00015922">
        <w:trPr>
          <w:trHeight w:val="300"/>
          <w:jc w:val="center"/>
          <w:ins w:id="55845" w:author="pete jones" w:date="2022-01-04T12:37:00Z"/>
        </w:trPr>
        <w:tc>
          <w:tcPr>
            <w:tcW w:w="4612" w:type="dxa"/>
            <w:shd w:val="clear" w:color="auto" w:fill="auto"/>
            <w:noWrap/>
            <w:vAlign w:val="bottom"/>
            <w:hideMark/>
          </w:tcPr>
          <w:p w14:paraId="05A61EF5" w14:textId="77777777" w:rsidR="00BD0299" w:rsidRPr="00FF6A71" w:rsidRDefault="00BD0299">
            <w:pPr>
              <w:spacing w:before="0" w:after="0" w:line="240" w:lineRule="auto"/>
              <w:rPr>
                <w:ins w:id="55846" w:author="pete jones" w:date="2022-01-04T12:37:00Z"/>
                <w:rFonts w:ascii="Calibri" w:hAnsi="Calibri" w:cs="Calibri"/>
                <w:color w:val="000000"/>
                <w:sz w:val="22"/>
                <w:szCs w:val="22"/>
              </w:rPr>
              <w:pPrChange w:id="55847" w:author="pete jones" w:date="2022-01-04T12:43:00Z">
                <w:pPr/>
              </w:pPrChange>
            </w:pPr>
            <w:ins w:id="55848" w:author="pete jones" w:date="2022-01-04T12:37:00Z">
              <w:r w:rsidRPr="00FF6A71">
                <w:rPr>
                  <w:rFonts w:ascii="Calibri" w:hAnsi="Calibri" w:cs="Calibri"/>
                  <w:color w:val="000000"/>
                  <w:sz w:val="22"/>
                  <w:szCs w:val="22"/>
                </w:rPr>
                <w:t>Sales Manager</w:t>
              </w:r>
            </w:ins>
          </w:p>
        </w:tc>
      </w:tr>
      <w:tr w:rsidR="00BD0299" w:rsidRPr="00FF6A71" w14:paraId="3D6A0B4E" w14:textId="77777777" w:rsidTr="00015922">
        <w:trPr>
          <w:trHeight w:val="300"/>
          <w:jc w:val="center"/>
          <w:ins w:id="55849" w:author="pete jones" w:date="2022-01-04T12:37:00Z"/>
        </w:trPr>
        <w:tc>
          <w:tcPr>
            <w:tcW w:w="4612" w:type="dxa"/>
            <w:shd w:val="clear" w:color="auto" w:fill="auto"/>
            <w:noWrap/>
            <w:vAlign w:val="bottom"/>
            <w:hideMark/>
          </w:tcPr>
          <w:p w14:paraId="46797AD5" w14:textId="77777777" w:rsidR="00BD0299" w:rsidRPr="00FF6A71" w:rsidRDefault="00BD0299">
            <w:pPr>
              <w:spacing w:before="0" w:after="0" w:line="240" w:lineRule="auto"/>
              <w:rPr>
                <w:ins w:id="55850" w:author="pete jones" w:date="2022-01-04T12:37:00Z"/>
                <w:rFonts w:ascii="Calibri" w:hAnsi="Calibri" w:cs="Calibri"/>
                <w:color w:val="000000"/>
                <w:sz w:val="22"/>
                <w:szCs w:val="22"/>
              </w:rPr>
              <w:pPrChange w:id="55851" w:author="pete jones" w:date="2022-01-04T12:43:00Z">
                <w:pPr/>
              </w:pPrChange>
            </w:pPr>
            <w:ins w:id="55852" w:author="pete jones" w:date="2022-01-04T12:37:00Z">
              <w:r w:rsidRPr="00FF6A71">
                <w:rPr>
                  <w:rFonts w:ascii="Calibri" w:hAnsi="Calibri" w:cs="Calibri"/>
                  <w:color w:val="000000"/>
                  <w:sz w:val="22"/>
                  <w:szCs w:val="22"/>
                </w:rPr>
                <w:t>Engagement Manager</w:t>
              </w:r>
            </w:ins>
          </w:p>
        </w:tc>
      </w:tr>
      <w:tr w:rsidR="00BD0299" w:rsidRPr="00FF6A71" w14:paraId="4E515B3A" w14:textId="77777777" w:rsidTr="00015922">
        <w:trPr>
          <w:trHeight w:val="300"/>
          <w:jc w:val="center"/>
          <w:ins w:id="55853" w:author="pete jones" w:date="2022-01-04T12:37:00Z"/>
        </w:trPr>
        <w:tc>
          <w:tcPr>
            <w:tcW w:w="4612" w:type="dxa"/>
            <w:shd w:val="clear" w:color="auto" w:fill="auto"/>
            <w:noWrap/>
            <w:vAlign w:val="bottom"/>
            <w:hideMark/>
          </w:tcPr>
          <w:p w14:paraId="28408595" w14:textId="77777777" w:rsidR="00BD0299" w:rsidRPr="00FF6A71" w:rsidRDefault="00BD0299">
            <w:pPr>
              <w:spacing w:before="0" w:after="0" w:line="240" w:lineRule="auto"/>
              <w:rPr>
                <w:ins w:id="55854" w:author="pete jones" w:date="2022-01-04T12:37:00Z"/>
                <w:rFonts w:ascii="Calibri" w:hAnsi="Calibri" w:cs="Calibri"/>
                <w:color w:val="000000"/>
                <w:sz w:val="22"/>
                <w:szCs w:val="22"/>
              </w:rPr>
              <w:pPrChange w:id="55855" w:author="pete jones" w:date="2022-01-04T12:43:00Z">
                <w:pPr/>
              </w:pPrChange>
            </w:pPr>
            <w:ins w:id="55856" w:author="pete jones" w:date="2022-01-04T12:37:00Z">
              <w:r w:rsidRPr="00FF6A71">
                <w:rPr>
                  <w:rFonts w:ascii="Calibri" w:hAnsi="Calibri" w:cs="Calibri"/>
                  <w:color w:val="000000"/>
                  <w:sz w:val="22"/>
                  <w:szCs w:val="22"/>
                </w:rPr>
                <w:t>Learning Experience Specialist</w:t>
              </w:r>
            </w:ins>
          </w:p>
        </w:tc>
      </w:tr>
      <w:tr w:rsidR="00BD0299" w:rsidRPr="00FF6A71" w14:paraId="186307C0" w14:textId="77777777" w:rsidTr="00015922">
        <w:trPr>
          <w:trHeight w:val="300"/>
          <w:jc w:val="center"/>
          <w:ins w:id="55857" w:author="pete jones" w:date="2022-01-04T12:37:00Z"/>
        </w:trPr>
        <w:tc>
          <w:tcPr>
            <w:tcW w:w="4612" w:type="dxa"/>
            <w:shd w:val="clear" w:color="auto" w:fill="auto"/>
            <w:noWrap/>
            <w:vAlign w:val="bottom"/>
            <w:hideMark/>
          </w:tcPr>
          <w:p w14:paraId="22259F75" w14:textId="77777777" w:rsidR="00BD0299" w:rsidRPr="00FF6A71" w:rsidRDefault="00BD0299">
            <w:pPr>
              <w:spacing w:before="0" w:after="0" w:line="240" w:lineRule="auto"/>
              <w:rPr>
                <w:ins w:id="55858" w:author="pete jones" w:date="2022-01-04T12:37:00Z"/>
                <w:rFonts w:ascii="Calibri" w:hAnsi="Calibri" w:cs="Calibri"/>
                <w:color w:val="000000"/>
                <w:sz w:val="22"/>
                <w:szCs w:val="22"/>
              </w:rPr>
              <w:pPrChange w:id="55859" w:author="pete jones" w:date="2022-01-04T12:43:00Z">
                <w:pPr/>
              </w:pPrChange>
            </w:pPr>
            <w:ins w:id="55860" w:author="pete jones" w:date="2022-01-04T12:37:00Z">
              <w:r w:rsidRPr="00FF6A71">
                <w:rPr>
                  <w:rFonts w:ascii="Calibri" w:hAnsi="Calibri" w:cs="Calibri"/>
                  <w:color w:val="000000"/>
                  <w:sz w:val="22"/>
                  <w:szCs w:val="22"/>
                </w:rPr>
                <w:t>Lecturer</w:t>
              </w:r>
            </w:ins>
          </w:p>
        </w:tc>
      </w:tr>
      <w:tr w:rsidR="00BD0299" w:rsidRPr="00FF6A71" w14:paraId="1C417428" w14:textId="77777777" w:rsidTr="00015922">
        <w:trPr>
          <w:trHeight w:val="300"/>
          <w:jc w:val="center"/>
          <w:ins w:id="55861" w:author="pete jones" w:date="2022-01-04T12:37:00Z"/>
        </w:trPr>
        <w:tc>
          <w:tcPr>
            <w:tcW w:w="4612" w:type="dxa"/>
            <w:shd w:val="clear" w:color="auto" w:fill="auto"/>
            <w:noWrap/>
            <w:vAlign w:val="bottom"/>
            <w:hideMark/>
          </w:tcPr>
          <w:p w14:paraId="2A2D05BA" w14:textId="77777777" w:rsidR="00BD0299" w:rsidRPr="00FF6A71" w:rsidRDefault="00BD0299">
            <w:pPr>
              <w:spacing w:before="0" w:after="0" w:line="240" w:lineRule="auto"/>
              <w:rPr>
                <w:ins w:id="55862" w:author="pete jones" w:date="2022-01-04T12:37:00Z"/>
                <w:rFonts w:ascii="Calibri" w:hAnsi="Calibri" w:cs="Calibri"/>
                <w:color w:val="000000"/>
                <w:sz w:val="22"/>
                <w:szCs w:val="22"/>
              </w:rPr>
              <w:pPrChange w:id="55863" w:author="pete jones" w:date="2022-01-04T12:43:00Z">
                <w:pPr/>
              </w:pPrChange>
            </w:pPr>
            <w:ins w:id="55864" w:author="pete jones" w:date="2022-01-04T12:37:00Z">
              <w:r w:rsidRPr="00FF6A71">
                <w:rPr>
                  <w:rFonts w:ascii="Calibri" w:hAnsi="Calibri" w:cs="Calibri"/>
                  <w:color w:val="000000"/>
                  <w:sz w:val="22"/>
                  <w:szCs w:val="22"/>
                </w:rPr>
                <w:t>Production Engineering Manager</w:t>
              </w:r>
            </w:ins>
          </w:p>
        </w:tc>
      </w:tr>
      <w:tr w:rsidR="00BD0299" w:rsidRPr="00FF6A71" w14:paraId="4A1FE4CA" w14:textId="77777777" w:rsidTr="00015922">
        <w:trPr>
          <w:trHeight w:val="300"/>
          <w:jc w:val="center"/>
          <w:ins w:id="55865" w:author="pete jones" w:date="2022-01-04T12:37:00Z"/>
        </w:trPr>
        <w:tc>
          <w:tcPr>
            <w:tcW w:w="4612" w:type="dxa"/>
            <w:shd w:val="clear" w:color="auto" w:fill="auto"/>
            <w:noWrap/>
            <w:vAlign w:val="bottom"/>
            <w:hideMark/>
          </w:tcPr>
          <w:p w14:paraId="1611F63B" w14:textId="77777777" w:rsidR="00BD0299" w:rsidRPr="00FF6A71" w:rsidRDefault="00BD0299">
            <w:pPr>
              <w:spacing w:before="0" w:after="0" w:line="240" w:lineRule="auto"/>
              <w:rPr>
                <w:ins w:id="55866" w:author="pete jones" w:date="2022-01-04T12:37:00Z"/>
                <w:rFonts w:ascii="Calibri" w:hAnsi="Calibri" w:cs="Calibri"/>
                <w:color w:val="000000"/>
                <w:sz w:val="22"/>
                <w:szCs w:val="22"/>
              </w:rPr>
              <w:pPrChange w:id="55867" w:author="pete jones" w:date="2022-01-04T12:43:00Z">
                <w:pPr/>
              </w:pPrChange>
            </w:pPr>
            <w:ins w:id="55868" w:author="pete jones" w:date="2022-01-04T12:37:00Z">
              <w:r w:rsidRPr="00FF6A71">
                <w:rPr>
                  <w:rFonts w:ascii="Calibri" w:hAnsi="Calibri" w:cs="Calibri"/>
                  <w:color w:val="000000"/>
                  <w:sz w:val="22"/>
                  <w:szCs w:val="22"/>
                </w:rPr>
                <w:t>EIT Solution Delivery Manager</w:t>
              </w:r>
            </w:ins>
          </w:p>
        </w:tc>
      </w:tr>
      <w:tr w:rsidR="00BD0299" w:rsidRPr="00FF6A71" w14:paraId="398CB0D4" w14:textId="77777777" w:rsidTr="00015922">
        <w:trPr>
          <w:trHeight w:val="300"/>
          <w:jc w:val="center"/>
          <w:ins w:id="55869" w:author="pete jones" w:date="2022-01-04T12:37:00Z"/>
        </w:trPr>
        <w:tc>
          <w:tcPr>
            <w:tcW w:w="4612" w:type="dxa"/>
            <w:shd w:val="clear" w:color="auto" w:fill="auto"/>
            <w:noWrap/>
            <w:vAlign w:val="bottom"/>
            <w:hideMark/>
          </w:tcPr>
          <w:p w14:paraId="4498EB6E" w14:textId="77777777" w:rsidR="00BD0299" w:rsidRPr="00FF6A71" w:rsidRDefault="00BD0299">
            <w:pPr>
              <w:spacing w:before="0" w:after="0" w:line="240" w:lineRule="auto"/>
              <w:rPr>
                <w:ins w:id="55870" w:author="pete jones" w:date="2022-01-04T12:37:00Z"/>
                <w:rFonts w:ascii="Calibri" w:hAnsi="Calibri" w:cs="Calibri"/>
                <w:color w:val="000000"/>
                <w:sz w:val="22"/>
                <w:szCs w:val="22"/>
              </w:rPr>
              <w:pPrChange w:id="55871" w:author="pete jones" w:date="2022-01-04T12:43:00Z">
                <w:pPr/>
              </w:pPrChange>
            </w:pPr>
            <w:ins w:id="55872" w:author="pete jones" w:date="2022-01-04T12:37:00Z">
              <w:r w:rsidRPr="00FF6A71">
                <w:rPr>
                  <w:rFonts w:ascii="Calibri" w:hAnsi="Calibri" w:cs="Calibri"/>
                  <w:color w:val="000000"/>
                  <w:sz w:val="22"/>
                  <w:szCs w:val="22"/>
                </w:rPr>
                <w:t>retiree</w:t>
              </w:r>
            </w:ins>
          </w:p>
        </w:tc>
      </w:tr>
      <w:tr w:rsidR="00BD0299" w:rsidRPr="00FF6A71" w14:paraId="7828EE9F" w14:textId="77777777" w:rsidTr="00015922">
        <w:trPr>
          <w:trHeight w:val="300"/>
          <w:jc w:val="center"/>
          <w:ins w:id="55873" w:author="pete jones" w:date="2022-01-04T12:37:00Z"/>
        </w:trPr>
        <w:tc>
          <w:tcPr>
            <w:tcW w:w="4612" w:type="dxa"/>
            <w:shd w:val="clear" w:color="auto" w:fill="auto"/>
            <w:noWrap/>
            <w:vAlign w:val="bottom"/>
            <w:hideMark/>
          </w:tcPr>
          <w:p w14:paraId="656894FF" w14:textId="77777777" w:rsidR="00BD0299" w:rsidRPr="00FF6A71" w:rsidRDefault="00BD0299">
            <w:pPr>
              <w:spacing w:before="0" w:after="0" w:line="240" w:lineRule="auto"/>
              <w:rPr>
                <w:ins w:id="55874" w:author="pete jones" w:date="2022-01-04T12:37:00Z"/>
                <w:rFonts w:ascii="Calibri" w:hAnsi="Calibri" w:cs="Calibri"/>
                <w:color w:val="000000"/>
                <w:sz w:val="22"/>
                <w:szCs w:val="22"/>
              </w:rPr>
              <w:pPrChange w:id="55875" w:author="pete jones" w:date="2022-01-04T12:43:00Z">
                <w:pPr/>
              </w:pPrChange>
            </w:pPr>
            <w:ins w:id="55876" w:author="pete jones" w:date="2022-01-04T12:37:00Z">
              <w:r w:rsidRPr="00FF6A71">
                <w:rPr>
                  <w:rFonts w:ascii="Calibri" w:hAnsi="Calibri" w:cs="Calibri"/>
                  <w:color w:val="000000"/>
                  <w:sz w:val="22"/>
                  <w:szCs w:val="22"/>
                </w:rPr>
                <w:t>Retired</w:t>
              </w:r>
            </w:ins>
          </w:p>
        </w:tc>
      </w:tr>
      <w:tr w:rsidR="00BD0299" w:rsidRPr="00FF6A71" w14:paraId="11C5CE95" w14:textId="77777777" w:rsidTr="00015922">
        <w:trPr>
          <w:trHeight w:val="300"/>
          <w:jc w:val="center"/>
          <w:ins w:id="55877" w:author="pete jones" w:date="2022-01-04T12:37:00Z"/>
        </w:trPr>
        <w:tc>
          <w:tcPr>
            <w:tcW w:w="4612" w:type="dxa"/>
            <w:shd w:val="clear" w:color="auto" w:fill="auto"/>
            <w:noWrap/>
            <w:vAlign w:val="bottom"/>
            <w:hideMark/>
          </w:tcPr>
          <w:p w14:paraId="555750DB" w14:textId="77777777" w:rsidR="00BD0299" w:rsidRPr="00FF6A71" w:rsidRDefault="00BD0299">
            <w:pPr>
              <w:spacing w:before="0" w:after="0" w:line="240" w:lineRule="auto"/>
              <w:rPr>
                <w:ins w:id="55878" w:author="pete jones" w:date="2022-01-04T12:37:00Z"/>
                <w:rFonts w:ascii="Calibri" w:hAnsi="Calibri" w:cs="Calibri"/>
                <w:color w:val="000000"/>
                <w:sz w:val="22"/>
                <w:szCs w:val="22"/>
              </w:rPr>
              <w:pPrChange w:id="55879" w:author="pete jones" w:date="2022-01-04T12:43:00Z">
                <w:pPr/>
              </w:pPrChange>
            </w:pPr>
            <w:ins w:id="55880" w:author="pete jones" w:date="2022-01-04T12:37:00Z">
              <w:r w:rsidRPr="00FF6A71">
                <w:rPr>
                  <w:rFonts w:ascii="Calibri" w:hAnsi="Calibri" w:cs="Calibri"/>
                  <w:color w:val="000000"/>
                  <w:sz w:val="22"/>
                  <w:szCs w:val="22"/>
                </w:rPr>
                <w:t>Product consultant</w:t>
              </w:r>
            </w:ins>
          </w:p>
        </w:tc>
      </w:tr>
      <w:tr w:rsidR="00BD0299" w:rsidRPr="00FF6A71" w14:paraId="5AF2E1F8" w14:textId="77777777" w:rsidTr="00015922">
        <w:trPr>
          <w:trHeight w:val="300"/>
          <w:jc w:val="center"/>
          <w:ins w:id="55881" w:author="pete jones" w:date="2022-01-04T12:37:00Z"/>
        </w:trPr>
        <w:tc>
          <w:tcPr>
            <w:tcW w:w="4612" w:type="dxa"/>
            <w:shd w:val="clear" w:color="auto" w:fill="auto"/>
            <w:noWrap/>
            <w:vAlign w:val="bottom"/>
            <w:hideMark/>
          </w:tcPr>
          <w:p w14:paraId="6C92E89E" w14:textId="77777777" w:rsidR="00BD0299" w:rsidRPr="00FF6A71" w:rsidRDefault="00BD0299">
            <w:pPr>
              <w:spacing w:before="0" w:after="0" w:line="240" w:lineRule="auto"/>
              <w:rPr>
                <w:ins w:id="55882" w:author="pete jones" w:date="2022-01-04T12:37:00Z"/>
                <w:rFonts w:ascii="Calibri" w:hAnsi="Calibri" w:cs="Calibri"/>
                <w:color w:val="000000"/>
                <w:sz w:val="22"/>
                <w:szCs w:val="22"/>
              </w:rPr>
              <w:pPrChange w:id="55883" w:author="pete jones" w:date="2022-01-04T12:43:00Z">
                <w:pPr/>
              </w:pPrChange>
            </w:pPr>
            <w:ins w:id="55884" w:author="pete jones" w:date="2022-01-04T12:37:00Z">
              <w:r w:rsidRPr="00FF6A71">
                <w:rPr>
                  <w:rFonts w:ascii="Calibri" w:hAnsi="Calibri" w:cs="Calibri"/>
                  <w:color w:val="000000"/>
                  <w:sz w:val="22"/>
                  <w:szCs w:val="22"/>
                </w:rPr>
                <w:t>Production Engineering Manager</w:t>
              </w:r>
            </w:ins>
          </w:p>
        </w:tc>
      </w:tr>
      <w:tr w:rsidR="00BD0299" w:rsidRPr="00FF6A71" w14:paraId="01C2954F" w14:textId="77777777" w:rsidTr="00015922">
        <w:trPr>
          <w:trHeight w:val="300"/>
          <w:jc w:val="center"/>
          <w:ins w:id="55885" w:author="pete jones" w:date="2022-01-04T12:37:00Z"/>
        </w:trPr>
        <w:tc>
          <w:tcPr>
            <w:tcW w:w="4612" w:type="dxa"/>
            <w:shd w:val="clear" w:color="auto" w:fill="auto"/>
            <w:noWrap/>
            <w:vAlign w:val="bottom"/>
            <w:hideMark/>
          </w:tcPr>
          <w:p w14:paraId="32D3C894" w14:textId="77777777" w:rsidR="00BD0299" w:rsidRPr="00FF6A71" w:rsidRDefault="00BD0299">
            <w:pPr>
              <w:spacing w:before="0" w:after="0" w:line="240" w:lineRule="auto"/>
              <w:rPr>
                <w:ins w:id="55886" w:author="pete jones" w:date="2022-01-04T12:37:00Z"/>
                <w:rFonts w:ascii="Calibri" w:hAnsi="Calibri" w:cs="Calibri"/>
                <w:color w:val="000000"/>
                <w:sz w:val="22"/>
                <w:szCs w:val="22"/>
              </w:rPr>
              <w:pPrChange w:id="55887" w:author="pete jones" w:date="2022-01-04T12:43:00Z">
                <w:pPr/>
              </w:pPrChange>
            </w:pPr>
            <w:ins w:id="55888" w:author="pete jones" w:date="2022-01-04T12:37:00Z">
              <w:r w:rsidRPr="00FF6A71">
                <w:rPr>
                  <w:rFonts w:ascii="Calibri" w:hAnsi="Calibri" w:cs="Calibri"/>
                  <w:color w:val="000000"/>
                  <w:sz w:val="22"/>
                  <w:szCs w:val="22"/>
                </w:rPr>
                <w:t>Retired</w:t>
              </w:r>
            </w:ins>
          </w:p>
        </w:tc>
      </w:tr>
      <w:tr w:rsidR="00BD0299" w:rsidRPr="00FF6A71" w14:paraId="4C6FACF4" w14:textId="77777777" w:rsidTr="00015922">
        <w:trPr>
          <w:trHeight w:val="300"/>
          <w:jc w:val="center"/>
          <w:ins w:id="55889" w:author="pete jones" w:date="2022-01-04T12:37:00Z"/>
        </w:trPr>
        <w:tc>
          <w:tcPr>
            <w:tcW w:w="4612" w:type="dxa"/>
            <w:shd w:val="clear" w:color="auto" w:fill="auto"/>
            <w:noWrap/>
            <w:vAlign w:val="bottom"/>
            <w:hideMark/>
          </w:tcPr>
          <w:p w14:paraId="20E6AC60" w14:textId="77777777" w:rsidR="00BD0299" w:rsidRPr="00FF6A71" w:rsidRDefault="00BD0299">
            <w:pPr>
              <w:spacing w:before="0" w:after="0" w:line="240" w:lineRule="auto"/>
              <w:rPr>
                <w:ins w:id="55890" w:author="pete jones" w:date="2022-01-04T12:37:00Z"/>
                <w:rFonts w:ascii="Calibri" w:hAnsi="Calibri" w:cs="Calibri"/>
                <w:color w:val="000000"/>
                <w:sz w:val="22"/>
                <w:szCs w:val="22"/>
              </w:rPr>
              <w:pPrChange w:id="55891" w:author="pete jones" w:date="2022-01-04T12:43:00Z">
                <w:pPr/>
              </w:pPrChange>
            </w:pPr>
            <w:ins w:id="55892" w:author="pete jones" w:date="2022-01-04T12:37:00Z">
              <w:r w:rsidRPr="00FF6A71">
                <w:rPr>
                  <w:rFonts w:ascii="Calibri" w:hAnsi="Calibri" w:cs="Calibri"/>
                  <w:color w:val="000000"/>
                  <w:sz w:val="22"/>
                  <w:szCs w:val="22"/>
                </w:rPr>
                <w:t>Associate Head of Department</w:t>
              </w:r>
            </w:ins>
          </w:p>
        </w:tc>
      </w:tr>
      <w:tr w:rsidR="00BD0299" w:rsidRPr="00FF6A71" w14:paraId="1AB83706" w14:textId="77777777" w:rsidTr="00015922">
        <w:trPr>
          <w:trHeight w:val="300"/>
          <w:jc w:val="center"/>
          <w:ins w:id="55893" w:author="pete jones" w:date="2022-01-04T12:37:00Z"/>
        </w:trPr>
        <w:tc>
          <w:tcPr>
            <w:tcW w:w="4612" w:type="dxa"/>
            <w:shd w:val="clear" w:color="auto" w:fill="auto"/>
            <w:noWrap/>
            <w:vAlign w:val="bottom"/>
            <w:hideMark/>
          </w:tcPr>
          <w:p w14:paraId="734AE175" w14:textId="77777777" w:rsidR="00BD0299" w:rsidRPr="00FF6A71" w:rsidRDefault="00BD0299">
            <w:pPr>
              <w:spacing w:before="0" w:after="0" w:line="240" w:lineRule="auto"/>
              <w:rPr>
                <w:ins w:id="55894" w:author="pete jones" w:date="2022-01-04T12:37:00Z"/>
                <w:rFonts w:ascii="Calibri" w:hAnsi="Calibri" w:cs="Calibri"/>
                <w:color w:val="000000"/>
                <w:sz w:val="22"/>
                <w:szCs w:val="22"/>
              </w:rPr>
              <w:pPrChange w:id="55895" w:author="pete jones" w:date="2022-01-04T12:43:00Z">
                <w:pPr/>
              </w:pPrChange>
            </w:pPr>
            <w:ins w:id="55896" w:author="pete jones" w:date="2022-01-04T12:37:00Z">
              <w:r w:rsidRPr="00FF6A71">
                <w:rPr>
                  <w:rFonts w:ascii="Calibri" w:hAnsi="Calibri" w:cs="Calibri"/>
                  <w:color w:val="000000"/>
                  <w:sz w:val="22"/>
                  <w:szCs w:val="22"/>
                </w:rPr>
                <w:t>PLM Consultant</w:t>
              </w:r>
            </w:ins>
          </w:p>
        </w:tc>
      </w:tr>
      <w:tr w:rsidR="00BD0299" w:rsidRPr="00FF6A71" w14:paraId="791EB649" w14:textId="77777777" w:rsidTr="00015922">
        <w:trPr>
          <w:trHeight w:val="300"/>
          <w:jc w:val="center"/>
          <w:ins w:id="55897" w:author="pete jones" w:date="2022-01-04T12:37:00Z"/>
        </w:trPr>
        <w:tc>
          <w:tcPr>
            <w:tcW w:w="4612" w:type="dxa"/>
            <w:shd w:val="clear" w:color="auto" w:fill="auto"/>
            <w:noWrap/>
            <w:vAlign w:val="bottom"/>
            <w:hideMark/>
          </w:tcPr>
          <w:p w14:paraId="28239BDA" w14:textId="77777777" w:rsidR="00BD0299" w:rsidRPr="00FF6A71" w:rsidRDefault="00BD0299">
            <w:pPr>
              <w:spacing w:before="0" w:after="0" w:line="240" w:lineRule="auto"/>
              <w:rPr>
                <w:ins w:id="55898" w:author="pete jones" w:date="2022-01-04T12:37:00Z"/>
                <w:rFonts w:ascii="Calibri" w:hAnsi="Calibri" w:cs="Calibri"/>
                <w:color w:val="000000"/>
                <w:sz w:val="22"/>
                <w:szCs w:val="22"/>
              </w:rPr>
              <w:pPrChange w:id="55899" w:author="pete jones" w:date="2022-01-04T12:43:00Z">
                <w:pPr/>
              </w:pPrChange>
            </w:pPr>
            <w:ins w:id="55900" w:author="pete jones" w:date="2022-01-04T12:37:00Z">
              <w:r w:rsidRPr="00FF6A71">
                <w:rPr>
                  <w:rFonts w:ascii="Calibri" w:hAnsi="Calibri" w:cs="Calibri"/>
                  <w:color w:val="000000"/>
                  <w:sz w:val="22"/>
                  <w:szCs w:val="22"/>
                </w:rPr>
                <w:t>X-Functional PLM Application Engineer</w:t>
              </w:r>
            </w:ins>
          </w:p>
        </w:tc>
      </w:tr>
      <w:tr w:rsidR="00BD0299" w:rsidRPr="00FF6A71" w14:paraId="0E18766D" w14:textId="77777777" w:rsidTr="00015922">
        <w:trPr>
          <w:trHeight w:val="300"/>
          <w:jc w:val="center"/>
          <w:ins w:id="55901" w:author="pete jones" w:date="2022-01-04T12:37:00Z"/>
        </w:trPr>
        <w:tc>
          <w:tcPr>
            <w:tcW w:w="4612" w:type="dxa"/>
            <w:shd w:val="clear" w:color="auto" w:fill="auto"/>
            <w:noWrap/>
            <w:vAlign w:val="bottom"/>
            <w:hideMark/>
          </w:tcPr>
          <w:p w14:paraId="2A440249" w14:textId="77777777" w:rsidR="00BD0299" w:rsidRPr="00FF6A71" w:rsidRDefault="00BD0299">
            <w:pPr>
              <w:spacing w:before="0" w:after="0" w:line="240" w:lineRule="auto"/>
              <w:rPr>
                <w:ins w:id="55902" w:author="pete jones" w:date="2022-01-04T12:37:00Z"/>
                <w:rFonts w:ascii="Calibri" w:hAnsi="Calibri" w:cs="Calibri"/>
                <w:color w:val="000000"/>
                <w:sz w:val="22"/>
                <w:szCs w:val="22"/>
              </w:rPr>
              <w:pPrChange w:id="55903" w:author="pete jones" w:date="2022-01-04T12:43:00Z">
                <w:pPr/>
              </w:pPrChange>
            </w:pPr>
            <w:ins w:id="55904" w:author="pete jones" w:date="2022-01-04T12:37:00Z">
              <w:r w:rsidRPr="00FF6A71">
                <w:rPr>
                  <w:rFonts w:ascii="Calibri" w:hAnsi="Calibri" w:cs="Calibri"/>
                  <w:color w:val="000000"/>
                  <w:sz w:val="22"/>
                  <w:szCs w:val="22"/>
                </w:rPr>
                <w:lastRenderedPageBreak/>
                <w:t>Technical Manager - Complete Vehicle Certification</w:t>
              </w:r>
            </w:ins>
          </w:p>
        </w:tc>
      </w:tr>
      <w:tr w:rsidR="00BD0299" w:rsidRPr="00FF6A71" w14:paraId="6E477571" w14:textId="77777777" w:rsidTr="00015922">
        <w:trPr>
          <w:trHeight w:val="300"/>
          <w:jc w:val="center"/>
          <w:ins w:id="55905" w:author="pete jones" w:date="2022-01-04T12:37:00Z"/>
        </w:trPr>
        <w:tc>
          <w:tcPr>
            <w:tcW w:w="4612" w:type="dxa"/>
            <w:shd w:val="clear" w:color="auto" w:fill="auto"/>
            <w:noWrap/>
            <w:vAlign w:val="bottom"/>
            <w:hideMark/>
          </w:tcPr>
          <w:p w14:paraId="5B83E726" w14:textId="77777777" w:rsidR="00BD0299" w:rsidRPr="00FF6A71" w:rsidRDefault="00BD0299">
            <w:pPr>
              <w:spacing w:before="0" w:after="0" w:line="240" w:lineRule="auto"/>
              <w:rPr>
                <w:ins w:id="55906" w:author="pete jones" w:date="2022-01-04T12:37:00Z"/>
                <w:rFonts w:ascii="Calibri" w:hAnsi="Calibri" w:cs="Calibri"/>
                <w:color w:val="000000"/>
                <w:sz w:val="22"/>
                <w:szCs w:val="22"/>
              </w:rPr>
              <w:pPrChange w:id="55907" w:author="pete jones" w:date="2022-01-04T12:43:00Z">
                <w:pPr/>
              </w:pPrChange>
            </w:pPr>
            <w:ins w:id="55908" w:author="pete jones" w:date="2022-01-04T12:37:00Z">
              <w:r w:rsidRPr="00FF6A71">
                <w:rPr>
                  <w:rFonts w:ascii="Calibri" w:hAnsi="Calibri" w:cs="Calibri"/>
                  <w:color w:val="000000"/>
                  <w:sz w:val="22"/>
                  <w:szCs w:val="22"/>
                </w:rPr>
                <w:t>Technical Consultant</w:t>
              </w:r>
            </w:ins>
          </w:p>
        </w:tc>
      </w:tr>
      <w:tr w:rsidR="00BD0299" w:rsidRPr="00FF6A71" w14:paraId="083CE754" w14:textId="77777777" w:rsidTr="00015922">
        <w:trPr>
          <w:trHeight w:val="300"/>
          <w:jc w:val="center"/>
          <w:ins w:id="55909" w:author="pete jones" w:date="2022-01-04T12:37:00Z"/>
        </w:trPr>
        <w:tc>
          <w:tcPr>
            <w:tcW w:w="4612" w:type="dxa"/>
            <w:shd w:val="clear" w:color="auto" w:fill="auto"/>
            <w:noWrap/>
            <w:vAlign w:val="bottom"/>
            <w:hideMark/>
          </w:tcPr>
          <w:p w14:paraId="46716BAF" w14:textId="77777777" w:rsidR="00BD0299" w:rsidRPr="00FF6A71" w:rsidRDefault="00BD0299">
            <w:pPr>
              <w:spacing w:before="0" w:after="0" w:line="240" w:lineRule="auto"/>
              <w:rPr>
                <w:ins w:id="55910" w:author="pete jones" w:date="2022-01-04T12:37:00Z"/>
                <w:rFonts w:ascii="Calibri" w:hAnsi="Calibri" w:cs="Calibri"/>
                <w:color w:val="000000"/>
                <w:sz w:val="22"/>
                <w:szCs w:val="22"/>
              </w:rPr>
              <w:pPrChange w:id="55911" w:author="pete jones" w:date="2022-01-04T12:43:00Z">
                <w:pPr/>
              </w:pPrChange>
            </w:pPr>
            <w:ins w:id="55912" w:author="pete jones" w:date="2022-01-04T12:37:00Z">
              <w:r w:rsidRPr="00FF6A71">
                <w:rPr>
                  <w:rFonts w:ascii="Calibri" w:hAnsi="Calibri" w:cs="Calibri"/>
                  <w:color w:val="000000"/>
                  <w:sz w:val="22"/>
                  <w:szCs w:val="22"/>
                </w:rPr>
                <w:t>Sales Engineer</w:t>
              </w:r>
            </w:ins>
          </w:p>
        </w:tc>
      </w:tr>
      <w:tr w:rsidR="00BD0299" w:rsidRPr="00FF6A71" w14:paraId="7B07EC47" w14:textId="77777777" w:rsidTr="00015922">
        <w:trPr>
          <w:trHeight w:val="300"/>
          <w:jc w:val="center"/>
          <w:ins w:id="55913" w:author="pete jones" w:date="2022-01-04T12:37:00Z"/>
        </w:trPr>
        <w:tc>
          <w:tcPr>
            <w:tcW w:w="4612" w:type="dxa"/>
            <w:shd w:val="clear" w:color="auto" w:fill="auto"/>
            <w:noWrap/>
            <w:vAlign w:val="bottom"/>
            <w:hideMark/>
          </w:tcPr>
          <w:p w14:paraId="23833152" w14:textId="77777777" w:rsidR="00BD0299" w:rsidRPr="00FF6A71" w:rsidRDefault="00BD0299">
            <w:pPr>
              <w:spacing w:before="0" w:after="0" w:line="240" w:lineRule="auto"/>
              <w:rPr>
                <w:ins w:id="55914" w:author="pete jones" w:date="2022-01-04T12:37:00Z"/>
                <w:rFonts w:ascii="Calibri" w:hAnsi="Calibri" w:cs="Calibri"/>
                <w:color w:val="000000"/>
                <w:sz w:val="22"/>
                <w:szCs w:val="22"/>
              </w:rPr>
              <w:pPrChange w:id="55915" w:author="pete jones" w:date="2022-01-04T12:43:00Z">
                <w:pPr/>
              </w:pPrChange>
            </w:pPr>
            <w:ins w:id="55916" w:author="pete jones" w:date="2022-01-04T12:37:00Z">
              <w:r w:rsidRPr="00FF6A71">
                <w:rPr>
                  <w:rFonts w:ascii="Calibri" w:hAnsi="Calibri" w:cs="Calibri"/>
                  <w:color w:val="000000"/>
                  <w:sz w:val="22"/>
                  <w:szCs w:val="22"/>
                </w:rPr>
                <w:t>Partner - Chartered Architectural Practice</w:t>
              </w:r>
            </w:ins>
          </w:p>
        </w:tc>
      </w:tr>
      <w:tr w:rsidR="00BD0299" w:rsidRPr="00FF6A71" w14:paraId="7CE25A9F" w14:textId="77777777" w:rsidTr="00015922">
        <w:trPr>
          <w:trHeight w:val="300"/>
          <w:jc w:val="center"/>
          <w:ins w:id="55917" w:author="pete jones" w:date="2022-01-04T12:37:00Z"/>
        </w:trPr>
        <w:tc>
          <w:tcPr>
            <w:tcW w:w="4612" w:type="dxa"/>
            <w:shd w:val="clear" w:color="auto" w:fill="auto"/>
            <w:noWrap/>
            <w:vAlign w:val="bottom"/>
            <w:hideMark/>
          </w:tcPr>
          <w:p w14:paraId="7A0069A8" w14:textId="77777777" w:rsidR="00BD0299" w:rsidRPr="00FF6A71" w:rsidRDefault="00BD0299">
            <w:pPr>
              <w:spacing w:before="0" w:after="0" w:line="240" w:lineRule="auto"/>
              <w:rPr>
                <w:ins w:id="55918" w:author="pete jones" w:date="2022-01-04T12:37:00Z"/>
                <w:rFonts w:ascii="Calibri" w:hAnsi="Calibri" w:cs="Calibri"/>
                <w:color w:val="000000"/>
                <w:sz w:val="22"/>
                <w:szCs w:val="22"/>
              </w:rPr>
              <w:pPrChange w:id="55919" w:author="pete jones" w:date="2022-01-04T12:43:00Z">
                <w:pPr/>
              </w:pPrChange>
            </w:pPr>
            <w:ins w:id="55920" w:author="pete jones" w:date="2022-01-04T12:37:00Z">
              <w:r w:rsidRPr="00FF6A71">
                <w:rPr>
                  <w:rFonts w:ascii="Calibri" w:hAnsi="Calibri" w:cs="Calibri"/>
                  <w:color w:val="000000"/>
                  <w:sz w:val="22"/>
                  <w:szCs w:val="22"/>
                </w:rPr>
                <w:t>Technical Consultant</w:t>
              </w:r>
            </w:ins>
          </w:p>
        </w:tc>
      </w:tr>
      <w:tr w:rsidR="00BD0299" w:rsidRPr="00FF6A71" w14:paraId="3FD29DAF" w14:textId="77777777" w:rsidTr="00015922">
        <w:trPr>
          <w:trHeight w:val="300"/>
          <w:jc w:val="center"/>
          <w:ins w:id="55921" w:author="pete jones" w:date="2022-01-04T12:37:00Z"/>
        </w:trPr>
        <w:tc>
          <w:tcPr>
            <w:tcW w:w="4612" w:type="dxa"/>
            <w:shd w:val="clear" w:color="auto" w:fill="auto"/>
            <w:noWrap/>
            <w:vAlign w:val="bottom"/>
            <w:hideMark/>
          </w:tcPr>
          <w:p w14:paraId="12BB8B10" w14:textId="77777777" w:rsidR="00BD0299" w:rsidRPr="00FF6A71" w:rsidRDefault="00BD0299">
            <w:pPr>
              <w:spacing w:before="0" w:after="0" w:line="240" w:lineRule="auto"/>
              <w:rPr>
                <w:ins w:id="55922" w:author="pete jones" w:date="2022-01-04T12:37:00Z"/>
                <w:rFonts w:ascii="Calibri" w:hAnsi="Calibri" w:cs="Calibri"/>
                <w:color w:val="000000"/>
                <w:sz w:val="22"/>
                <w:szCs w:val="22"/>
              </w:rPr>
              <w:pPrChange w:id="55923" w:author="pete jones" w:date="2022-01-04T12:43:00Z">
                <w:pPr/>
              </w:pPrChange>
            </w:pPr>
            <w:ins w:id="55924" w:author="pete jones" w:date="2022-01-04T12:37:00Z">
              <w:r w:rsidRPr="00FF6A71">
                <w:rPr>
                  <w:rFonts w:ascii="Calibri" w:hAnsi="Calibri" w:cs="Calibri"/>
                  <w:color w:val="000000"/>
                  <w:sz w:val="22"/>
                  <w:szCs w:val="22"/>
                </w:rPr>
                <w:t>Design Engineer</w:t>
              </w:r>
            </w:ins>
          </w:p>
        </w:tc>
      </w:tr>
      <w:tr w:rsidR="00BD0299" w:rsidRPr="00FF6A71" w14:paraId="01A0891B" w14:textId="77777777" w:rsidTr="00015922">
        <w:trPr>
          <w:trHeight w:val="300"/>
          <w:jc w:val="center"/>
          <w:ins w:id="55925" w:author="pete jones" w:date="2022-01-04T12:37:00Z"/>
        </w:trPr>
        <w:tc>
          <w:tcPr>
            <w:tcW w:w="4612" w:type="dxa"/>
            <w:shd w:val="clear" w:color="auto" w:fill="auto"/>
            <w:noWrap/>
            <w:vAlign w:val="bottom"/>
            <w:hideMark/>
          </w:tcPr>
          <w:p w14:paraId="0DF8173F" w14:textId="77777777" w:rsidR="00BD0299" w:rsidRPr="00FF6A71" w:rsidRDefault="00BD0299">
            <w:pPr>
              <w:spacing w:before="0" w:after="0" w:line="240" w:lineRule="auto"/>
              <w:rPr>
                <w:ins w:id="55926" w:author="pete jones" w:date="2022-01-04T12:37:00Z"/>
                <w:rFonts w:ascii="Calibri" w:hAnsi="Calibri" w:cs="Calibri"/>
                <w:color w:val="000000"/>
                <w:sz w:val="22"/>
                <w:szCs w:val="22"/>
              </w:rPr>
              <w:pPrChange w:id="55927" w:author="pete jones" w:date="2022-01-04T12:43:00Z">
                <w:pPr/>
              </w:pPrChange>
            </w:pPr>
            <w:ins w:id="55928" w:author="pete jones" w:date="2022-01-04T12:37:00Z">
              <w:r w:rsidRPr="00FF6A71">
                <w:rPr>
                  <w:rFonts w:ascii="Calibri" w:hAnsi="Calibri" w:cs="Calibri"/>
                  <w:color w:val="000000"/>
                  <w:sz w:val="22"/>
                  <w:szCs w:val="22"/>
                </w:rPr>
                <w:t>Project Engineer</w:t>
              </w:r>
            </w:ins>
          </w:p>
        </w:tc>
      </w:tr>
    </w:tbl>
    <w:p w14:paraId="753AE879" w14:textId="1CE68006" w:rsidR="00BD0299" w:rsidRPr="00FF6A71" w:rsidRDefault="00BD0299" w:rsidP="00BD0299">
      <w:pPr>
        <w:rPr>
          <w:ins w:id="55929" w:author="pete jones" w:date="2022-01-04T12:37:00Z"/>
        </w:rPr>
      </w:pPr>
      <w:ins w:id="55930" w:author="pete jones" w:date="2022-01-04T12:37:00Z">
        <w:r w:rsidRPr="00FF6A71">
          <w:t>Q1.8 How many people do your company employ?</w:t>
        </w:r>
      </w:ins>
    </w:p>
    <w:tbl>
      <w:tblPr>
        <w:tblStyle w:val="TableGrid"/>
        <w:tblW w:w="0" w:type="auto"/>
        <w:jc w:val="center"/>
        <w:tblLook w:val="04A0" w:firstRow="1" w:lastRow="0" w:firstColumn="1" w:lastColumn="0" w:noHBand="0" w:noVBand="1"/>
      </w:tblPr>
      <w:tblGrid>
        <w:gridCol w:w="1620"/>
        <w:gridCol w:w="1276"/>
        <w:gridCol w:w="1134"/>
      </w:tblGrid>
      <w:tr w:rsidR="00BD0299" w:rsidRPr="00FF6A71" w14:paraId="3EA84535" w14:textId="77777777" w:rsidTr="00015922">
        <w:trPr>
          <w:jc w:val="center"/>
          <w:ins w:id="55931" w:author="pete jones" w:date="2022-01-04T12:37:00Z"/>
        </w:trPr>
        <w:tc>
          <w:tcPr>
            <w:tcW w:w="1620" w:type="dxa"/>
          </w:tcPr>
          <w:p w14:paraId="6FF56E47" w14:textId="77777777" w:rsidR="00BD0299" w:rsidRPr="00FF6A71" w:rsidRDefault="00BD0299">
            <w:pPr>
              <w:spacing w:before="0" w:after="0" w:line="240" w:lineRule="auto"/>
              <w:jc w:val="center"/>
              <w:rPr>
                <w:ins w:id="55932" w:author="pete jones" w:date="2022-01-04T12:37:00Z"/>
                <w:rFonts w:cstheme="minorHAnsi"/>
                <w:b/>
                <w:bCs/>
              </w:rPr>
              <w:pPrChange w:id="55933" w:author="pete jones" w:date="2022-01-04T12:43:00Z">
                <w:pPr>
                  <w:jc w:val="center"/>
                </w:pPr>
              </w:pPrChange>
            </w:pPr>
            <w:ins w:id="55934" w:author="pete jones" w:date="2022-01-04T12:37:00Z">
              <w:r w:rsidRPr="00FF6A71">
                <w:rPr>
                  <w:b/>
                  <w:bCs/>
                </w:rPr>
                <w:t>Range</w:t>
              </w:r>
            </w:ins>
          </w:p>
        </w:tc>
        <w:tc>
          <w:tcPr>
            <w:tcW w:w="1276" w:type="dxa"/>
          </w:tcPr>
          <w:p w14:paraId="3594919B" w14:textId="77777777" w:rsidR="00BD0299" w:rsidRPr="00FF6A71" w:rsidRDefault="00BD0299">
            <w:pPr>
              <w:spacing w:before="0" w:after="0" w:line="240" w:lineRule="auto"/>
              <w:jc w:val="center"/>
              <w:rPr>
                <w:ins w:id="55935" w:author="pete jones" w:date="2022-01-04T12:37:00Z"/>
                <w:b/>
                <w:bCs/>
              </w:rPr>
              <w:pPrChange w:id="55936" w:author="pete jones" w:date="2022-01-04T12:43:00Z">
                <w:pPr>
                  <w:jc w:val="center"/>
                </w:pPr>
              </w:pPrChange>
            </w:pPr>
            <w:ins w:id="55937" w:author="pete jones" w:date="2022-01-04T12:37:00Z">
              <w:r w:rsidRPr="00FF6A71">
                <w:rPr>
                  <w:b/>
                  <w:bCs/>
                </w:rPr>
                <w:t>%</w:t>
              </w:r>
            </w:ins>
          </w:p>
        </w:tc>
        <w:tc>
          <w:tcPr>
            <w:tcW w:w="1134" w:type="dxa"/>
          </w:tcPr>
          <w:p w14:paraId="1FA2ABDF" w14:textId="77777777" w:rsidR="00BD0299" w:rsidRPr="00FF6A71" w:rsidRDefault="00BD0299">
            <w:pPr>
              <w:spacing w:before="0" w:after="0" w:line="240" w:lineRule="auto"/>
              <w:jc w:val="center"/>
              <w:rPr>
                <w:ins w:id="55938" w:author="pete jones" w:date="2022-01-04T12:37:00Z"/>
                <w:rFonts w:ascii="Times New Roman" w:hAnsi="Times New Roman"/>
                <w:b/>
                <w:bCs/>
              </w:rPr>
              <w:pPrChange w:id="55939" w:author="pete jones" w:date="2022-01-04T12:43:00Z">
                <w:pPr>
                  <w:jc w:val="center"/>
                </w:pPr>
              </w:pPrChange>
            </w:pPr>
            <w:ins w:id="55940" w:author="pete jones" w:date="2022-01-04T12:37:00Z">
              <w:r w:rsidRPr="00FF6A71">
                <w:rPr>
                  <w:b/>
                  <w:bCs/>
                </w:rPr>
                <w:t>Count</w:t>
              </w:r>
            </w:ins>
          </w:p>
        </w:tc>
      </w:tr>
      <w:tr w:rsidR="00BD0299" w:rsidRPr="00FF6A71" w14:paraId="494273D4" w14:textId="77777777" w:rsidTr="00015922">
        <w:trPr>
          <w:jc w:val="center"/>
          <w:ins w:id="55941" w:author="pete jones" w:date="2022-01-04T12:37:00Z"/>
        </w:trPr>
        <w:tc>
          <w:tcPr>
            <w:tcW w:w="1620" w:type="dxa"/>
          </w:tcPr>
          <w:p w14:paraId="5873C8C3" w14:textId="77777777" w:rsidR="00BD0299" w:rsidRPr="00FF6A71" w:rsidRDefault="00BD0299">
            <w:pPr>
              <w:spacing w:before="0" w:after="0" w:line="240" w:lineRule="auto"/>
              <w:rPr>
                <w:ins w:id="55942" w:author="pete jones" w:date="2022-01-04T12:37:00Z"/>
                <w:rFonts w:cstheme="minorHAnsi"/>
              </w:rPr>
              <w:pPrChange w:id="55943" w:author="pete jones" w:date="2022-01-04T12:43:00Z">
                <w:pPr/>
              </w:pPrChange>
            </w:pPr>
            <w:ins w:id="55944" w:author="pete jones" w:date="2022-01-04T12:37:00Z">
              <w:r w:rsidRPr="00FF6A71">
                <w:rPr>
                  <w:rFonts w:cstheme="minorHAnsi"/>
                </w:rPr>
                <w:t>1-5</w:t>
              </w:r>
            </w:ins>
          </w:p>
        </w:tc>
        <w:tc>
          <w:tcPr>
            <w:tcW w:w="1276" w:type="dxa"/>
            <w:shd w:val="clear" w:color="auto" w:fill="auto"/>
            <w:vAlign w:val="bottom"/>
          </w:tcPr>
          <w:p w14:paraId="6CE9B7C1" w14:textId="77777777" w:rsidR="00BD0299" w:rsidRPr="00FF6A71" w:rsidRDefault="00BD0299">
            <w:pPr>
              <w:spacing w:before="0" w:after="0" w:line="240" w:lineRule="auto"/>
              <w:jc w:val="center"/>
              <w:rPr>
                <w:ins w:id="55945" w:author="pete jones" w:date="2022-01-04T12:37:00Z"/>
              </w:rPr>
              <w:pPrChange w:id="55946" w:author="pete jones" w:date="2022-01-04T12:43:00Z">
                <w:pPr>
                  <w:jc w:val="center"/>
                </w:pPr>
              </w:pPrChange>
            </w:pPr>
            <w:ins w:id="55947" w:author="pete jones" w:date="2022-01-04T12:37:00Z">
              <w:r w:rsidRPr="00FF6A71">
                <w:rPr>
                  <w:rFonts w:cs="Calibri"/>
                  <w:color w:val="000000"/>
                  <w:sz w:val="22"/>
                  <w:szCs w:val="22"/>
                </w:rPr>
                <w:t>14%</w:t>
              </w:r>
            </w:ins>
          </w:p>
        </w:tc>
        <w:tc>
          <w:tcPr>
            <w:tcW w:w="1134" w:type="dxa"/>
            <w:shd w:val="clear" w:color="auto" w:fill="auto"/>
            <w:vAlign w:val="bottom"/>
          </w:tcPr>
          <w:p w14:paraId="5D3B5BED" w14:textId="77777777" w:rsidR="00BD0299" w:rsidRPr="00FF6A71" w:rsidRDefault="00BD0299">
            <w:pPr>
              <w:spacing w:before="0" w:after="0" w:line="240" w:lineRule="auto"/>
              <w:jc w:val="center"/>
              <w:rPr>
                <w:ins w:id="55948" w:author="pete jones" w:date="2022-01-04T12:37:00Z"/>
                <w:rFonts w:ascii="Times New Roman" w:hAnsi="Times New Roman"/>
              </w:rPr>
              <w:pPrChange w:id="55949" w:author="pete jones" w:date="2022-01-04T12:43:00Z">
                <w:pPr>
                  <w:jc w:val="center"/>
                </w:pPr>
              </w:pPrChange>
            </w:pPr>
            <w:ins w:id="55950" w:author="pete jones" w:date="2022-01-04T12:37:00Z">
              <w:r w:rsidRPr="00FF6A71">
                <w:rPr>
                  <w:rFonts w:cs="Calibri"/>
                  <w:color w:val="000000"/>
                  <w:sz w:val="22"/>
                  <w:szCs w:val="22"/>
                </w:rPr>
                <w:t>3</w:t>
              </w:r>
            </w:ins>
          </w:p>
        </w:tc>
      </w:tr>
      <w:tr w:rsidR="00BD0299" w:rsidRPr="00FF6A71" w14:paraId="21313496" w14:textId="77777777" w:rsidTr="00015922">
        <w:trPr>
          <w:jc w:val="center"/>
          <w:ins w:id="55951" w:author="pete jones" w:date="2022-01-04T12:37:00Z"/>
        </w:trPr>
        <w:tc>
          <w:tcPr>
            <w:tcW w:w="1620" w:type="dxa"/>
          </w:tcPr>
          <w:p w14:paraId="156278F7" w14:textId="77777777" w:rsidR="00BD0299" w:rsidRPr="00FF6A71" w:rsidRDefault="00BD0299">
            <w:pPr>
              <w:spacing w:before="0" w:after="0" w:line="240" w:lineRule="auto"/>
              <w:rPr>
                <w:ins w:id="55952" w:author="pete jones" w:date="2022-01-04T12:37:00Z"/>
                <w:rFonts w:cstheme="minorHAnsi"/>
              </w:rPr>
              <w:pPrChange w:id="55953" w:author="pete jones" w:date="2022-01-04T12:43:00Z">
                <w:pPr/>
              </w:pPrChange>
            </w:pPr>
            <w:ins w:id="55954" w:author="pete jones" w:date="2022-01-04T12:37:00Z">
              <w:r w:rsidRPr="00FF6A71">
                <w:rPr>
                  <w:rFonts w:cstheme="minorHAnsi"/>
                </w:rPr>
                <w:t>6-10</w:t>
              </w:r>
            </w:ins>
          </w:p>
        </w:tc>
        <w:tc>
          <w:tcPr>
            <w:tcW w:w="1276" w:type="dxa"/>
            <w:shd w:val="clear" w:color="auto" w:fill="auto"/>
            <w:vAlign w:val="bottom"/>
          </w:tcPr>
          <w:p w14:paraId="7DC75340" w14:textId="77777777" w:rsidR="00BD0299" w:rsidRPr="00FF6A71" w:rsidRDefault="00BD0299">
            <w:pPr>
              <w:spacing w:before="0" w:after="0" w:line="240" w:lineRule="auto"/>
              <w:jc w:val="center"/>
              <w:rPr>
                <w:ins w:id="55955" w:author="pete jones" w:date="2022-01-04T12:37:00Z"/>
              </w:rPr>
              <w:pPrChange w:id="55956" w:author="pete jones" w:date="2022-01-04T12:43:00Z">
                <w:pPr>
                  <w:jc w:val="center"/>
                </w:pPr>
              </w:pPrChange>
            </w:pPr>
          </w:p>
        </w:tc>
        <w:tc>
          <w:tcPr>
            <w:tcW w:w="1134" w:type="dxa"/>
            <w:shd w:val="clear" w:color="auto" w:fill="auto"/>
            <w:vAlign w:val="bottom"/>
          </w:tcPr>
          <w:p w14:paraId="62D1AEF1" w14:textId="77777777" w:rsidR="00BD0299" w:rsidRPr="00FF6A71" w:rsidRDefault="00BD0299">
            <w:pPr>
              <w:spacing w:before="0" w:after="0" w:line="240" w:lineRule="auto"/>
              <w:jc w:val="center"/>
              <w:rPr>
                <w:ins w:id="55957" w:author="pete jones" w:date="2022-01-04T12:37:00Z"/>
                <w:rFonts w:ascii="Times New Roman" w:hAnsi="Times New Roman"/>
              </w:rPr>
              <w:pPrChange w:id="55958" w:author="pete jones" w:date="2022-01-04T12:43:00Z">
                <w:pPr>
                  <w:jc w:val="center"/>
                </w:pPr>
              </w:pPrChange>
            </w:pPr>
          </w:p>
        </w:tc>
      </w:tr>
      <w:tr w:rsidR="00BD0299" w:rsidRPr="00FF6A71" w14:paraId="3D913CA2" w14:textId="77777777" w:rsidTr="00015922">
        <w:trPr>
          <w:jc w:val="center"/>
          <w:ins w:id="55959" w:author="pete jones" w:date="2022-01-04T12:37:00Z"/>
        </w:trPr>
        <w:tc>
          <w:tcPr>
            <w:tcW w:w="1620" w:type="dxa"/>
          </w:tcPr>
          <w:p w14:paraId="77BB1A95" w14:textId="77777777" w:rsidR="00BD0299" w:rsidRPr="00FF6A71" w:rsidRDefault="00BD0299">
            <w:pPr>
              <w:spacing w:before="0" w:after="0" w:line="240" w:lineRule="auto"/>
              <w:rPr>
                <w:ins w:id="55960" w:author="pete jones" w:date="2022-01-04T12:37:00Z"/>
                <w:rFonts w:cstheme="minorHAnsi"/>
              </w:rPr>
              <w:pPrChange w:id="55961" w:author="pete jones" w:date="2022-01-04T12:43:00Z">
                <w:pPr/>
              </w:pPrChange>
            </w:pPr>
            <w:ins w:id="55962" w:author="pete jones" w:date="2022-01-04T12:37:00Z">
              <w:r w:rsidRPr="00FF6A71">
                <w:rPr>
                  <w:rFonts w:cstheme="minorHAnsi"/>
                </w:rPr>
                <w:t>11-20</w:t>
              </w:r>
            </w:ins>
          </w:p>
        </w:tc>
        <w:tc>
          <w:tcPr>
            <w:tcW w:w="1276" w:type="dxa"/>
            <w:shd w:val="clear" w:color="auto" w:fill="auto"/>
            <w:vAlign w:val="bottom"/>
          </w:tcPr>
          <w:p w14:paraId="5FF7B9E4" w14:textId="77777777" w:rsidR="00BD0299" w:rsidRPr="00FF6A71" w:rsidRDefault="00BD0299">
            <w:pPr>
              <w:spacing w:before="0" w:after="0" w:line="240" w:lineRule="auto"/>
              <w:jc w:val="center"/>
              <w:rPr>
                <w:ins w:id="55963" w:author="pete jones" w:date="2022-01-04T12:37:00Z"/>
              </w:rPr>
              <w:pPrChange w:id="55964" w:author="pete jones" w:date="2022-01-04T12:43:00Z">
                <w:pPr>
                  <w:jc w:val="center"/>
                </w:pPr>
              </w:pPrChange>
            </w:pPr>
          </w:p>
        </w:tc>
        <w:tc>
          <w:tcPr>
            <w:tcW w:w="1134" w:type="dxa"/>
            <w:shd w:val="clear" w:color="auto" w:fill="auto"/>
            <w:vAlign w:val="bottom"/>
          </w:tcPr>
          <w:p w14:paraId="3DA35218" w14:textId="77777777" w:rsidR="00BD0299" w:rsidRPr="00FF6A71" w:rsidRDefault="00BD0299">
            <w:pPr>
              <w:spacing w:before="0" w:after="0" w:line="240" w:lineRule="auto"/>
              <w:jc w:val="center"/>
              <w:rPr>
                <w:ins w:id="55965" w:author="pete jones" w:date="2022-01-04T12:37:00Z"/>
                <w:rFonts w:ascii="Times New Roman" w:hAnsi="Times New Roman"/>
              </w:rPr>
              <w:pPrChange w:id="55966" w:author="pete jones" w:date="2022-01-04T12:43:00Z">
                <w:pPr>
                  <w:jc w:val="center"/>
                </w:pPr>
              </w:pPrChange>
            </w:pPr>
          </w:p>
        </w:tc>
      </w:tr>
      <w:tr w:rsidR="00BD0299" w:rsidRPr="00FF6A71" w14:paraId="1B451FD1" w14:textId="77777777" w:rsidTr="00015922">
        <w:trPr>
          <w:jc w:val="center"/>
          <w:ins w:id="55967" w:author="pete jones" w:date="2022-01-04T12:37:00Z"/>
        </w:trPr>
        <w:tc>
          <w:tcPr>
            <w:tcW w:w="1620" w:type="dxa"/>
          </w:tcPr>
          <w:p w14:paraId="07CFEB7F" w14:textId="77777777" w:rsidR="00BD0299" w:rsidRPr="00FF6A71" w:rsidRDefault="00BD0299">
            <w:pPr>
              <w:spacing w:before="0" w:after="0" w:line="240" w:lineRule="auto"/>
              <w:rPr>
                <w:ins w:id="55968" w:author="pete jones" w:date="2022-01-04T12:37:00Z"/>
                <w:rFonts w:cstheme="minorHAnsi"/>
              </w:rPr>
              <w:pPrChange w:id="55969" w:author="pete jones" w:date="2022-01-04T12:43:00Z">
                <w:pPr/>
              </w:pPrChange>
            </w:pPr>
            <w:ins w:id="55970" w:author="pete jones" w:date="2022-01-04T12:37:00Z">
              <w:r w:rsidRPr="00FF6A71">
                <w:rPr>
                  <w:rFonts w:cstheme="minorHAnsi"/>
                </w:rPr>
                <w:t>21-50</w:t>
              </w:r>
            </w:ins>
          </w:p>
        </w:tc>
        <w:tc>
          <w:tcPr>
            <w:tcW w:w="1276" w:type="dxa"/>
            <w:shd w:val="clear" w:color="auto" w:fill="auto"/>
            <w:vAlign w:val="bottom"/>
          </w:tcPr>
          <w:p w14:paraId="4E8A160B" w14:textId="77777777" w:rsidR="00BD0299" w:rsidRPr="00FF6A71" w:rsidRDefault="00BD0299">
            <w:pPr>
              <w:spacing w:before="0" w:after="0" w:line="240" w:lineRule="auto"/>
              <w:jc w:val="center"/>
              <w:rPr>
                <w:ins w:id="55971" w:author="pete jones" w:date="2022-01-04T12:37:00Z"/>
              </w:rPr>
              <w:pPrChange w:id="55972" w:author="pete jones" w:date="2022-01-04T12:43:00Z">
                <w:pPr>
                  <w:jc w:val="center"/>
                </w:pPr>
              </w:pPrChange>
            </w:pPr>
          </w:p>
        </w:tc>
        <w:tc>
          <w:tcPr>
            <w:tcW w:w="1134" w:type="dxa"/>
            <w:shd w:val="clear" w:color="auto" w:fill="auto"/>
            <w:vAlign w:val="bottom"/>
          </w:tcPr>
          <w:p w14:paraId="227C7299" w14:textId="77777777" w:rsidR="00BD0299" w:rsidRPr="00FF6A71" w:rsidRDefault="00BD0299">
            <w:pPr>
              <w:spacing w:before="0" w:after="0" w:line="240" w:lineRule="auto"/>
              <w:jc w:val="center"/>
              <w:rPr>
                <w:ins w:id="55973" w:author="pete jones" w:date="2022-01-04T12:37:00Z"/>
                <w:rFonts w:ascii="Times New Roman" w:hAnsi="Times New Roman"/>
              </w:rPr>
              <w:pPrChange w:id="55974" w:author="pete jones" w:date="2022-01-04T12:43:00Z">
                <w:pPr>
                  <w:jc w:val="center"/>
                </w:pPr>
              </w:pPrChange>
            </w:pPr>
          </w:p>
        </w:tc>
      </w:tr>
      <w:tr w:rsidR="00BD0299" w:rsidRPr="00FF6A71" w14:paraId="288E6828" w14:textId="77777777" w:rsidTr="00015922">
        <w:trPr>
          <w:jc w:val="center"/>
          <w:ins w:id="55975" w:author="pete jones" w:date="2022-01-04T12:37:00Z"/>
        </w:trPr>
        <w:tc>
          <w:tcPr>
            <w:tcW w:w="1620" w:type="dxa"/>
          </w:tcPr>
          <w:p w14:paraId="45E24C4C" w14:textId="77777777" w:rsidR="00BD0299" w:rsidRPr="00FF6A71" w:rsidRDefault="00BD0299">
            <w:pPr>
              <w:spacing w:before="0" w:after="0" w:line="240" w:lineRule="auto"/>
              <w:rPr>
                <w:ins w:id="55976" w:author="pete jones" w:date="2022-01-04T12:37:00Z"/>
                <w:rFonts w:cstheme="minorHAnsi"/>
              </w:rPr>
              <w:pPrChange w:id="55977" w:author="pete jones" w:date="2022-01-04T12:43:00Z">
                <w:pPr/>
              </w:pPrChange>
            </w:pPr>
            <w:ins w:id="55978" w:author="pete jones" w:date="2022-01-04T12:37:00Z">
              <w:r w:rsidRPr="00FF6A71">
                <w:rPr>
                  <w:rFonts w:cstheme="minorHAnsi"/>
                </w:rPr>
                <w:t>51-100</w:t>
              </w:r>
            </w:ins>
          </w:p>
        </w:tc>
        <w:tc>
          <w:tcPr>
            <w:tcW w:w="1276" w:type="dxa"/>
            <w:shd w:val="clear" w:color="auto" w:fill="auto"/>
            <w:vAlign w:val="bottom"/>
          </w:tcPr>
          <w:p w14:paraId="1595E25E" w14:textId="77777777" w:rsidR="00BD0299" w:rsidRPr="00FF6A71" w:rsidRDefault="00BD0299">
            <w:pPr>
              <w:spacing w:before="0" w:after="0" w:line="240" w:lineRule="auto"/>
              <w:jc w:val="center"/>
              <w:rPr>
                <w:ins w:id="55979" w:author="pete jones" w:date="2022-01-04T12:37:00Z"/>
              </w:rPr>
              <w:pPrChange w:id="55980" w:author="pete jones" w:date="2022-01-04T12:43:00Z">
                <w:pPr>
                  <w:jc w:val="center"/>
                </w:pPr>
              </w:pPrChange>
            </w:pPr>
            <w:ins w:id="55981" w:author="pete jones" w:date="2022-01-04T12:37:00Z">
              <w:r w:rsidRPr="00FF6A71">
                <w:rPr>
                  <w:rFonts w:cs="Calibri"/>
                  <w:color w:val="000000"/>
                  <w:sz w:val="22"/>
                  <w:szCs w:val="22"/>
                </w:rPr>
                <w:t>10%</w:t>
              </w:r>
            </w:ins>
          </w:p>
        </w:tc>
        <w:tc>
          <w:tcPr>
            <w:tcW w:w="1134" w:type="dxa"/>
            <w:shd w:val="clear" w:color="auto" w:fill="auto"/>
            <w:vAlign w:val="bottom"/>
          </w:tcPr>
          <w:p w14:paraId="3219F310" w14:textId="77777777" w:rsidR="00BD0299" w:rsidRPr="00FF6A71" w:rsidRDefault="00BD0299">
            <w:pPr>
              <w:spacing w:before="0" w:after="0" w:line="240" w:lineRule="auto"/>
              <w:jc w:val="center"/>
              <w:rPr>
                <w:ins w:id="55982" w:author="pete jones" w:date="2022-01-04T12:37:00Z"/>
                <w:rFonts w:ascii="Times New Roman" w:hAnsi="Times New Roman"/>
              </w:rPr>
              <w:pPrChange w:id="55983" w:author="pete jones" w:date="2022-01-04T12:43:00Z">
                <w:pPr>
                  <w:jc w:val="center"/>
                </w:pPr>
              </w:pPrChange>
            </w:pPr>
            <w:ins w:id="55984" w:author="pete jones" w:date="2022-01-04T12:37:00Z">
              <w:r w:rsidRPr="00FF6A71">
                <w:rPr>
                  <w:rFonts w:cs="Calibri"/>
                  <w:color w:val="000000"/>
                  <w:sz w:val="22"/>
                  <w:szCs w:val="22"/>
                </w:rPr>
                <w:t>2</w:t>
              </w:r>
            </w:ins>
          </w:p>
        </w:tc>
      </w:tr>
      <w:tr w:rsidR="00BD0299" w:rsidRPr="00FF6A71" w14:paraId="5B8CC699" w14:textId="77777777" w:rsidTr="00015922">
        <w:trPr>
          <w:jc w:val="center"/>
          <w:ins w:id="55985" w:author="pete jones" w:date="2022-01-04T12:37:00Z"/>
        </w:trPr>
        <w:tc>
          <w:tcPr>
            <w:tcW w:w="1620" w:type="dxa"/>
          </w:tcPr>
          <w:p w14:paraId="7A3E9AF9" w14:textId="77777777" w:rsidR="00BD0299" w:rsidRPr="00FF6A71" w:rsidRDefault="00BD0299">
            <w:pPr>
              <w:spacing w:before="0" w:after="0" w:line="240" w:lineRule="auto"/>
              <w:rPr>
                <w:ins w:id="55986" w:author="pete jones" w:date="2022-01-04T12:37:00Z"/>
                <w:rFonts w:cstheme="minorHAnsi"/>
              </w:rPr>
              <w:pPrChange w:id="55987" w:author="pete jones" w:date="2022-01-04T12:43:00Z">
                <w:pPr/>
              </w:pPrChange>
            </w:pPr>
            <w:ins w:id="55988" w:author="pete jones" w:date="2022-01-04T12:37:00Z">
              <w:r w:rsidRPr="00FF6A71">
                <w:rPr>
                  <w:rFonts w:cstheme="minorHAnsi"/>
                </w:rPr>
                <w:t>100+</w:t>
              </w:r>
            </w:ins>
          </w:p>
        </w:tc>
        <w:tc>
          <w:tcPr>
            <w:tcW w:w="1276" w:type="dxa"/>
            <w:shd w:val="clear" w:color="auto" w:fill="auto"/>
            <w:vAlign w:val="bottom"/>
          </w:tcPr>
          <w:p w14:paraId="4ECC377F" w14:textId="77777777" w:rsidR="00BD0299" w:rsidRPr="00FF6A71" w:rsidRDefault="00BD0299">
            <w:pPr>
              <w:spacing w:before="0" w:after="0" w:line="240" w:lineRule="auto"/>
              <w:jc w:val="center"/>
              <w:rPr>
                <w:ins w:id="55989" w:author="pete jones" w:date="2022-01-04T12:37:00Z"/>
              </w:rPr>
              <w:pPrChange w:id="55990" w:author="pete jones" w:date="2022-01-04T12:43:00Z">
                <w:pPr>
                  <w:jc w:val="center"/>
                </w:pPr>
              </w:pPrChange>
            </w:pPr>
            <w:ins w:id="55991" w:author="pete jones" w:date="2022-01-04T12:37:00Z">
              <w:r w:rsidRPr="00FF6A71">
                <w:rPr>
                  <w:rFonts w:cs="Calibri"/>
                  <w:color w:val="000000"/>
                  <w:sz w:val="22"/>
                  <w:szCs w:val="22"/>
                </w:rPr>
                <w:t>77%</w:t>
              </w:r>
            </w:ins>
          </w:p>
        </w:tc>
        <w:tc>
          <w:tcPr>
            <w:tcW w:w="1134" w:type="dxa"/>
            <w:shd w:val="clear" w:color="auto" w:fill="auto"/>
            <w:vAlign w:val="bottom"/>
          </w:tcPr>
          <w:p w14:paraId="0B79D27D" w14:textId="77777777" w:rsidR="00BD0299" w:rsidRPr="00FF6A71" w:rsidRDefault="00BD0299">
            <w:pPr>
              <w:spacing w:before="0" w:after="0" w:line="240" w:lineRule="auto"/>
              <w:jc w:val="center"/>
              <w:rPr>
                <w:ins w:id="55992" w:author="pete jones" w:date="2022-01-04T12:37:00Z"/>
                <w:rFonts w:ascii="Times New Roman" w:hAnsi="Times New Roman"/>
              </w:rPr>
              <w:pPrChange w:id="55993" w:author="pete jones" w:date="2022-01-04T12:43:00Z">
                <w:pPr>
                  <w:jc w:val="center"/>
                </w:pPr>
              </w:pPrChange>
            </w:pPr>
            <w:ins w:id="55994" w:author="pete jones" w:date="2022-01-04T12:37:00Z">
              <w:r w:rsidRPr="00FF6A71">
                <w:rPr>
                  <w:rFonts w:cs="Calibri"/>
                  <w:color w:val="000000"/>
                  <w:sz w:val="22"/>
                  <w:szCs w:val="22"/>
                </w:rPr>
                <w:t>16</w:t>
              </w:r>
            </w:ins>
          </w:p>
        </w:tc>
      </w:tr>
    </w:tbl>
    <w:p w14:paraId="50840018" w14:textId="77777777" w:rsidR="00BD0299" w:rsidRPr="00FF6A71" w:rsidRDefault="00BD0299" w:rsidP="00BD0299">
      <w:pPr>
        <w:rPr>
          <w:ins w:id="55995" w:author="pete jones" w:date="2022-01-04T12:37:00Z"/>
        </w:rPr>
      </w:pPr>
      <w:ins w:id="55996" w:author="pete jones" w:date="2022-01-04T12:37:00Z">
        <w:r w:rsidRPr="00FF6A71">
          <w:t>Q1.9 Approximately how many technical graduate roles are employed in your company?</w:t>
        </w:r>
      </w:ins>
    </w:p>
    <w:tbl>
      <w:tblPr>
        <w:tblW w:w="32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9"/>
        <w:gridCol w:w="1697"/>
      </w:tblGrid>
      <w:tr w:rsidR="00BD0299" w:rsidRPr="00FF6A71" w14:paraId="04CDA730" w14:textId="77777777" w:rsidTr="00015922">
        <w:trPr>
          <w:trHeight w:val="300"/>
          <w:jc w:val="center"/>
          <w:ins w:id="55997" w:author="pete jones" w:date="2022-01-04T12:37:00Z"/>
        </w:trPr>
        <w:tc>
          <w:tcPr>
            <w:tcW w:w="1569" w:type="dxa"/>
            <w:shd w:val="clear" w:color="auto" w:fill="auto"/>
            <w:noWrap/>
            <w:vAlign w:val="bottom"/>
          </w:tcPr>
          <w:p w14:paraId="73048523" w14:textId="77777777" w:rsidR="00BD0299" w:rsidRPr="00FF6A71" w:rsidRDefault="00BD0299">
            <w:pPr>
              <w:spacing w:before="0" w:after="0" w:line="240" w:lineRule="auto"/>
              <w:jc w:val="center"/>
              <w:rPr>
                <w:ins w:id="55998" w:author="pete jones" w:date="2022-01-04T12:37:00Z"/>
                <w:rFonts w:ascii="Calibri" w:hAnsi="Calibri" w:cs="Calibri"/>
                <w:b/>
                <w:bCs/>
                <w:color w:val="000000"/>
                <w:sz w:val="22"/>
                <w:szCs w:val="22"/>
              </w:rPr>
              <w:pPrChange w:id="55999" w:author="pete jones" w:date="2022-01-04T12:44:00Z">
                <w:pPr>
                  <w:jc w:val="center"/>
                </w:pPr>
              </w:pPrChange>
            </w:pPr>
            <w:ins w:id="56000" w:author="pete jones" w:date="2022-01-04T12:37:00Z">
              <w:r w:rsidRPr="00FF6A71">
                <w:rPr>
                  <w:rFonts w:ascii="Calibri" w:hAnsi="Calibri" w:cs="Calibri"/>
                  <w:b/>
                  <w:bCs/>
                  <w:color w:val="000000"/>
                  <w:sz w:val="22"/>
                  <w:szCs w:val="22"/>
                </w:rPr>
                <w:t>Range</w:t>
              </w:r>
            </w:ins>
          </w:p>
        </w:tc>
        <w:tc>
          <w:tcPr>
            <w:tcW w:w="1697" w:type="dxa"/>
            <w:shd w:val="clear" w:color="auto" w:fill="auto"/>
            <w:noWrap/>
            <w:vAlign w:val="bottom"/>
          </w:tcPr>
          <w:p w14:paraId="0F74898D" w14:textId="77777777" w:rsidR="00BD0299" w:rsidRPr="00FF6A71" w:rsidRDefault="00BD0299">
            <w:pPr>
              <w:spacing w:before="0" w:after="0" w:line="240" w:lineRule="auto"/>
              <w:jc w:val="center"/>
              <w:rPr>
                <w:ins w:id="56001" w:author="pete jones" w:date="2022-01-04T12:37:00Z"/>
                <w:rFonts w:ascii="Calibri" w:hAnsi="Calibri" w:cs="Calibri"/>
                <w:b/>
                <w:bCs/>
                <w:color w:val="000000"/>
                <w:sz w:val="22"/>
                <w:szCs w:val="22"/>
              </w:rPr>
              <w:pPrChange w:id="56002" w:author="pete jones" w:date="2022-01-04T12:44:00Z">
                <w:pPr>
                  <w:jc w:val="center"/>
                </w:pPr>
              </w:pPrChange>
            </w:pPr>
            <w:ins w:id="56003" w:author="pete jones" w:date="2022-01-04T12:37:00Z">
              <w:r w:rsidRPr="00FF6A71">
                <w:rPr>
                  <w:rFonts w:ascii="Calibri" w:hAnsi="Calibri" w:cs="Calibri"/>
                  <w:b/>
                  <w:bCs/>
                  <w:color w:val="000000"/>
                  <w:sz w:val="22"/>
                  <w:szCs w:val="22"/>
                </w:rPr>
                <w:t>Response count</w:t>
              </w:r>
            </w:ins>
          </w:p>
        </w:tc>
      </w:tr>
      <w:tr w:rsidR="00BD0299" w:rsidRPr="00FF6A71" w14:paraId="72767897" w14:textId="77777777" w:rsidTr="00015922">
        <w:trPr>
          <w:trHeight w:val="300"/>
          <w:jc w:val="center"/>
          <w:ins w:id="56004" w:author="pete jones" w:date="2022-01-04T12:37:00Z"/>
        </w:trPr>
        <w:tc>
          <w:tcPr>
            <w:tcW w:w="1569" w:type="dxa"/>
            <w:shd w:val="clear" w:color="auto" w:fill="auto"/>
            <w:noWrap/>
            <w:vAlign w:val="bottom"/>
            <w:hideMark/>
          </w:tcPr>
          <w:p w14:paraId="6093A26B" w14:textId="77777777" w:rsidR="00BD0299" w:rsidRPr="00FF6A71" w:rsidRDefault="00BD0299">
            <w:pPr>
              <w:spacing w:before="0" w:after="0" w:line="240" w:lineRule="auto"/>
              <w:rPr>
                <w:ins w:id="56005" w:author="pete jones" w:date="2022-01-04T12:37:00Z"/>
                <w:rFonts w:ascii="Calibri" w:hAnsi="Calibri" w:cs="Calibri"/>
                <w:color w:val="000000"/>
                <w:sz w:val="22"/>
                <w:szCs w:val="22"/>
              </w:rPr>
              <w:pPrChange w:id="56006" w:author="pete jones" w:date="2022-01-04T12:44:00Z">
                <w:pPr/>
              </w:pPrChange>
            </w:pPr>
            <w:ins w:id="56007" w:author="pete jones" w:date="2022-01-04T12:37:00Z">
              <w:r w:rsidRPr="00FF6A71">
                <w:rPr>
                  <w:rFonts w:ascii="Calibri" w:hAnsi="Calibri" w:cs="Calibri"/>
                  <w:color w:val="000000"/>
                  <w:sz w:val="22"/>
                  <w:szCs w:val="22"/>
                </w:rPr>
                <w:t>nil</w:t>
              </w:r>
            </w:ins>
          </w:p>
        </w:tc>
        <w:tc>
          <w:tcPr>
            <w:tcW w:w="1697" w:type="dxa"/>
            <w:shd w:val="clear" w:color="auto" w:fill="auto"/>
            <w:noWrap/>
            <w:vAlign w:val="bottom"/>
            <w:hideMark/>
          </w:tcPr>
          <w:p w14:paraId="1ACAD5BD" w14:textId="77777777" w:rsidR="00BD0299" w:rsidRPr="00FF6A71" w:rsidRDefault="00BD0299">
            <w:pPr>
              <w:spacing w:before="0" w:after="0" w:line="240" w:lineRule="auto"/>
              <w:jc w:val="center"/>
              <w:rPr>
                <w:ins w:id="56008" w:author="pete jones" w:date="2022-01-04T12:37:00Z"/>
                <w:rFonts w:ascii="Calibri" w:hAnsi="Calibri" w:cs="Calibri"/>
                <w:color w:val="000000"/>
                <w:sz w:val="22"/>
                <w:szCs w:val="22"/>
              </w:rPr>
              <w:pPrChange w:id="56009" w:author="pete jones" w:date="2022-01-04T12:44:00Z">
                <w:pPr>
                  <w:jc w:val="center"/>
                </w:pPr>
              </w:pPrChange>
            </w:pPr>
            <w:ins w:id="56010" w:author="pete jones" w:date="2022-01-04T12:37:00Z">
              <w:r w:rsidRPr="00FF6A71">
                <w:rPr>
                  <w:rFonts w:ascii="Calibri" w:hAnsi="Calibri" w:cs="Calibri"/>
                  <w:color w:val="000000"/>
                  <w:sz w:val="22"/>
                  <w:szCs w:val="22"/>
                </w:rPr>
                <w:t>3</w:t>
              </w:r>
            </w:ins>
          </w:p>
        </w:tc>
      </w:tr>
      <w:tr w:rsidR="00BD0299" w:rsidRPr="00FF6A71" w14:paraId="39617666" w14:textId="77777777" w:rsidTr="00015922">
        <w:trPr>
          <w:trHeight w:val="300"/>
          <w:jc w:val="center"/>
          <w:ins w:id="56011" w:author="pete jones" w:date="2022-01-04T12:37:00Z"/>
        </w:trPr>
        <w:tc>
          <w:tcPr>
            <w:tcW w:w="1569" w:type="dxa"/>
            <w:shd w:val="clear" w:color="auto" w:fill="auto"/>
            <w:noWrap/>
            <w:vAlign w:val="bottom"/>
            <w:hideMark/>
          </w:tcPr>
          <w:p w14:paraId="45FD3D41" w14:textId="77777777" w:rsidR="00BD0299" w:rsidRPr="00FF6A71" w:rsidRDefault="00BD0299">
            <w:pPr>
              <w:spacing w:before="0" w:after="0" w:line="240" w:lineRule="auto"/>
              <w:rPr>
                <w:ins w:id="56012" w:author="pete jones" w:date="2022-01-04T12:37:00Z"/>
                <w:rFonts w:ascii="Calibri" w:hAnsi="Calibri" w:cs="Calibri"/>
                <w:color w:val="000000"/>
                <w:sz w:val="22"/>
                <w:szCs w:val="22"/>
              </w:rPr>
              <w:pPrChange w:id="56013" w:author="pete jones" w:date="2022-01-04T12:44:00Z">
                <w:pPr/>
              </w:pPrChange>
            </w:pPr>
            <w:ins w:id="56014" w:author="pete jones" w:date="2022-01-04T12:37:00Z">
              <w:r w:rsidRPr="00FF6A71">
                <w:rPr>
                  <w:rFonts w:ascii="Calibri" w:hAnsi="Calibri" w:cs="Calibri"/>
                  <w:color w:val="000000"/>
                  <w:sz w:val="22"/>
                  <w:szCs w:val="22"/>
                </w:rPr>
                <w:t xml:space="preserve"> 1 to 10</w:t>
              </w:r>
            </w:ins>
          </w:p>
        </w:tc>
        <w:tc>
          <w:tcPr>
            <w:tcW w:w="1697" w:type="dxa"/>
            <w:shd w:val="clear" w:color="auto" w:fill="auto"/>
            <w:noWrap/>
            <w:vAlign w:val="bottom"/>
            <w:hideMark/>
          </w:tcPr>
          <w:p w14:paraId="1F23BEF5" w14:textId="77777777" w:rsidR="00BD0299" w:rsidRPr="00FF6A71" w:rsidRDefault="00BD0299">
            <w:pPr>
              <w:spacing w:before="0" w:after="0" w:line="240" w:lineRule="auto"/>
              <w:jc w:val="center"/>
              <w:rPr>
                <w:ins w:id="56015" w:author="pete jones" w:date="2022-01-04T12:37:00Z"/>
                <w:rFonts w:ascii="Calibri" w:hAnsi="Calibri" w:cs="Calibri"/>
                <w:color w:val="000000"/>
                <w:sz w:val="22"/>
                <w:szCs w:val="22"/>
              </w:rPr>
              <w:pPrChange w:id="56016" w:author="pete jones" w:date="2022-01-04T12:44:00Z">
                <w:pPr>
                  <w:jc w:val="center"/>
                </w:pPr>
              </w:pPrChange>
            </w:pPr>
            <w:ins w:id="56017" w:author="pete jones" w:date="2022-01-04T12:37:00Z">
              <w:r w:rsidRPr="00FF6A71">
                <w:rPr>
                  <w:rFonts w:ascii="Calibri" w:hAnsi="Calibri" w:cs="Calibri"/>
                  <w:color w:val="000000"/>
                  <w:sz w:val="22"/>
                  <w:szCs w:val="22"/>
                </w:rPr>
                <w:t>5</w:t>
              </w:r>
            </w:ins>
          </w:p>
        </w:tc>
      </w:tr>
      <w:tr w:rsidR="00BD0299" w:rsidRPr="00FF6A71" w14:paraId="12E24606" w14:textId="77777777" w:rsidTr="00015922">
        <w:trPr>
          <w:trHeight w:val="300"/>
          <w:jc w:val="center"/>
          <w:ins w:id="56018" w:author="pete jones" w:date="2022-01-04T12:37:00Z"/>
        </w:trPr>
        <w:tc>
          <w:tcPr>
            <w:tcW w:w="1569" w:type="dxa"/>
            <w:shd w:val="clear" w:color="auto" w:fill="auto"/>
            <w:noWrap/>
            <w:vAlign w:val="bottom"/>
            <w:hideMark/>
          </w:tcPr>
          <w:p w14:paraId="6B080623" w14:textId="77777777" w:rsidR="00BD0299" w:rsidRPr="00FF6A71" w:rsidRDefault="00BD0299">
            <w:pPr>
              <w:spacing w:before="0" w:after="0" w:line="240" w:lineRule="auto"/>
              <w:rPr>
                <w:ins w:id="56019" w:author="pete jones" w:date="2022-01-04T12:37:00Z"/>
                <w:rFonts w:ascii="Calibri" w:hAnsi="Calibri" w:cs="Calibri"/>
                <w:color w:val="000000"/>
                <w:sz w:val="22"/>
                <w:szCs w:val="22"/>
              </w:rPr>
              <w:pPrChange w:id="56020" w:author="pete jones" w:date="2022-01-04T12:44:00Z">
                <w:pPr/>
              </w:pPrChange>
            </w:pPr>
            <w:ins w:id="56021" w:author="pete jones" w:date="2022-01-04T12:37:00Z">
              <w:r w:rsidRPr="00FF6A71">
                <w:rPr>
                  <w:rFonts w:ascii="Calibri" w:hAnsi="Calibri" w:cs="Calibri"/>
                  <w:color w:val="000000"/>
                  <w:sz w:val="22"/>
                  <w:szCs w:val="22"/>
                </w:rPr>
                <w:t>10 to 50</w:t>
              </w:r>
            </w:ins>
          </w:p>
        </w:tc>
        <w:tc>
          <w:tcPr>
            <w:tcW w:w="1697" w:type="dxa"/>
            <w:shd w:val="clear" w:color="auto" w:fill="auto"/>
            <w:noWrap/>
            <w:vAlign w:val="bottom"/>
            <w:hideMark/>
          </w:tcPr>
          <w:p w14:paraId="2DE059D0" w14:textId="77777777" w:rsidR="00BD0299" w:rsidRPr="00FF6A71" w:rsidRDefault="00BD0299">
            <w:pPr>
              <w:spacing w:before="0" w:after="0" w:line="240" w:lineRule="auto"/>
              <w:jc w:val="center"/>
              <w:rPr>
                <w:ins w:id="56022" w:author="pete jones" w:date="2022-01-04T12:37:00Z"/>
                <w:rFonts w:ascii="Calibri" w:hAnsi="Calibri" w:cs="Calibri"/>
                <w:color w:val="000000"/>
                <w:sz w:val="22"/>
                <w:szCs w:val="22"/>
              </w:rPr>
              <w:pPrChange w:id="56023" w:author="pete jones" w:date="2022-01-04T12:44:00Z">
                <w:pPr>
                  <w:jc w:val="center"/>
                </w:pPr>
              </w:pPrChange>
            </w:pPr>
            <w:ins w:id="56024" w:author="pete jones" w:date="2022-01-04T12:37:00Z">
              <w:r w:rsidRPr="00FF6A71">
                <w:rPr>
                  <w:rFonts w:ascii="Calibri" w:hAnsi="Calibri" w:cs="Calibri"/>
                  <w:color w:val="000000"/>
                  <w:sz w:val="22"/>
                  <w:szCs w:val="22"/>
                </w:rPr>
                <w:t>4</w:t>
              </w:r>
            </w:ins>
          </w:p>
        </w:tc>
      </w:tr>
      <w:tr w:rsidR="00BD0299" w:rsidRPr="00FF6A71" w14:paraId="61094075" w14:textId="77777777" w:rsidTr="00015922">
        <w:trPr>
          <w:trHeight w:val="300"/>
          <w:jc w:val="center"/>
          <w:ins w:id="56025" w:author="pete jones" w:date="2022-01-04T12:37:00Z"/>
        </w:trPr>
        <w:tc>
          <w:tcPr>
            <w:tcW w:w="1569" w:type="dxa"/>
            <w:shd w:val="clear" w:color="auto" w:fill="auto"/>
            <w:noWrap/>
            <w:vAlign w:val="bottom"/>
            <w:hideMark/>
          </w:tcPr>
          <w:p w14:paraId="0DA51645" w14:textId="77777777" w:rsidR="00BD0299" w:rsidRPr="00FF6A71" w:rsidRDefault="00BD0299">
            <w:pPr>
              <w:spacing w:before="0" w:after="0" w:line="240" w:lineRule="auto"/>
              <w:rPr>
                <w:ins w:id="56026" w:author="pete jones" w:date="2022-01-04T12:37:00Z"/>
                <w:rFonts w:ascii="Calibri" w:hAnsi="Calibri" w:cs="Calibri"/>
                <w:color w:val="000000"/>
                <w:sz w:val="22"/>
                <w:szCs w:val="22"/>
              </w:rPr>
              <w:pPrChange w:id="56027" w:author="pete jones" w:date="2022-01-04T12:44:00Z">
                <w:pPr/>
              </w:pPrChange>
            </w:pPr>
            <w:ins w:id="56028" w:author="pete jones" w:date="2022-01-04T12:37:00Z">
              <w:r w:rsidRPr="00FF6A71">
                <w:rPr>
                  <w:rFonts w:ascii="Calibri" w:hAnsi="Calibri" w:cs="Calibri"/>
                  <w:color w:val="000000"/>
                  <w:sz w:val="22"/>
                  <w:szCs w:val="22"/>
                </w:rPr>
                <w:t>100 to 1000</w:t>
              </w:r>
            </w:ins>
          </w:p>
        </w:tc>
        <w:tc>
          <w:tcPr>
            <w:tcW w:w="1697" w:type="dxa"/>
            <w:shd w:val="clear" w:color="auto" w:fill="auto"/>
            <w:noWrap/>
            <w:vAlign w:val="bottom"/>
            <w:hideMark/>
          </w:tcPr>
          <w:p w14:paraId="1154107D" w14:textId="77777777" w:rsidR="00BD0299" w:rsidRPr="00FF6A71" w:rsidRDefault="00BD0299">
            <w:pPr>
              <w:spacing w:before="0" w:after="0" w:line="240" w:lineRule="auto"/>
              <w:jc w:val="center"/>
              <w:rPr>
                <w:ins w:id="56029" w:author="pete jones" w:date="2022-01-04T12:37:00Z"/>
                <w:rFonts w:ascii="Calibri" w:hAnsi="Calibri" w:cs="Calibri"/>
                <w:color w:val="000000"/>
                <w:sz w:val="22"/>
                <w:szCs w:val="22"/>
              </w:rPr>
              <w:pPrChange w:id="56030" w:author="pete jones" w:date="2022-01-04T12:44:00Z">
                <w:pPr>
                  <w:jc w:val="center"/>
                </w:pPr>
              </w:pPrChange>
            </w:pPr>
            <w:ins w:id="56031" w:author="pete jones" w:date="2022-01-04T12:37:00Z">
              <w:r w:rsidRPr="00FF6A71">
                <w:rPr>
                  <w:rFonts w:ascii="Calibri" w:hAnsi="Calibri" w:cs="Calibri"/>
                  <w:color w:val="000000"/>
                  <w:sz w:val="22"/>
                  <w:szCs w:val="22"/>
                </w:rPr>
                <w:t>4</w:t>
              </w:r>
            </w:ins>
          </w:p>
        </w:tc>
      </w:tr>
      <w:tr w:rsidR="00BD0299" w:rsidRPr="00FF6A71" w14:paraId="32D8624B" w14:textId="77777777" w:rsidTr="00015922">
        <w:trPr>
          <w:trHeight w:val="300"/>
          <w:jc w:val="center"/>
          <w:ins w:id="56032" w:author="pete jones" w:date="2022-01-04T12:37:00Z"/>
        </w:trPr>
        <w:tc>
          <w:tcPr>
            <w:tcW w:w="1569" w:type="dxa"/>
            <w:shd w:val="clear" w:color="auto" w:fill="auto"/>
            <w:noWrap/>
            <w:vAlign w:val="bottom"/>
            <w:hideMark/>
          </w:tcPr>
          <w:p w14:paraId="3AFAB96C" w14:textId="77777777" w:rsidR="00BD0299" w:rsidRPr="00FF6A71" w:rsidRDefault="00BD0299">
            <w:pPr>
              <w:spacing w:before="0" w:after="0" w:line="240" w:lineRule="auto"/>
              <w:rPr>
                <w:ins w:id="56033" w:author="pete jones" w:date="2022-01-04T12:37:00Z"/>
                <w:rFonts w:ascii="Calibri" w:hAnsi="Calibri" w:cs="Calibri"/>
                <w:color w:val="000000"/>
                <w:sz w:val="22"/>
                <w:szCs w:val="22"/>
              </w:rPr>
              <w:pPrChange w:id="56034" w:author="pete jones" w:date="2022-01-04T12:44:00Z">
                <w:pPr/>
              </w:pPrChange>
            </w:pPr>
            <w:ins w:id="56035" w:author="pete jones" w:date="2022-01-04T12:37:00Z">
              <w:r w:rsidRPr="00FF6A71">
                <w:rPr>
                  <w:rFonts w:ascii="Calibri" w:hAnsi="Calibri" w:cs="Calibri"/>
                  <w:color w:val="000000"/>
                  <w:sz w:val="22"/>
                  <w:szCs w:val="22"/>
                </w:rPr>
                <w:t>1000+</w:t>
              </w:r>
            </w:ins>
          </w:p>
        </w:tc>
        <w:tc>
          <w:tcPr>
            <w:tcW w:w="1697" w:type="dxa"/>
            <w:shd w:val="clear" w:color="auto" w:fill="auto"/>
            <w:noWrap/>
            <w:vAlign w:val="bottom"/>
            <w:hideMark/>
          </w:tcPr>
          <w:p w14:paraId="3FA833CF" w14:textId="77777777" w:rsidR="00BD0299" w:rsidRPr="00FF6A71" w:rsidRDefault="00BD0299">
            <w:pPr>
              <w:spacing w:before="0" w:after="0" w:line="240" w:lineRule="auto"/>
              <w:jc w:val="center"/>
              <w:rPr>
                <w:ins w:id="56036" w:author="pete jones" w:date="2022-01-04T12:37:00Z"/>
                <w:rFonts w:ascii="Calibri" w:hAnsi="Calibri" w:cs="Calibri"/>
                <w:color w:val="000000"/>
                <w:sz w:val="22"/>
                <w:szCs w:val="22"/>
              </w:rPr>
              <w:pPrChange w:id="56037" w:author="pete jones" w:date="2022-01-04T12:44:00Z">
                <w:pPr>
                  <w:jc w:val="center"/>
                </w:pPr>
              </w:pPrChange>
            </w:pPr>
            <w:ins w:id="56038" w:author="pete jones" w:date="2022-01-04T12:37:00Z">
              <w:r w:rsidRPr="00FF6A71">
                <w:rPr>
                  <w:rFonts w:ascii="Calibri" w:hAnsi="Calibri" w:cs="Calibri"/>
                  <w:color w:val="000000"/>
                  <w:sz w:val="22"/>
                  <w:szCs w:val="22"/>
                </w:rPr>
                <w:t>2</w:t>
              </w:r>
            </w:ins>
          </w:p>
        </w:tc>
      </w:tr>
    </w:tbl>
    <w:p w14:paraId="4EC75E31" w14:textId="1F9095BE" w:rsidR="00BD0299" w:rsidRPr="00FF6A71" w:rsidRDefault="00BD0299">
      <w:pPr>
        <w:jc w:val="left"/>
        <w:rPr>
          <w:ins w:id="56039" w:author="pete jones" w:date="2022-01-04T12:37:00Z"/>
        </w:rPr>
        <w:pPrChange w:id="56040" w:author="pete jones" w:date="2022-01-04T12:44:00Z">
          <w:pPr/>
        </w:pPrChange>
      </w:pPr>
      <w:ins w:id="56041" w:author="pete jones" w:date="2022-01-04T12:37:00Z">
        <w:r w:rsidRPr="00FF6A71">
          <w:t>Q1.10 Please select your engineering discipline from the list.</w:t>
        </w:r>
        <w:r w:rsidRPr="00FF6A71">
          <w:br/>
          <w:t xml:space="preserve"> Select the CATEGORY listings below to zone in on detail - </w:t>
        </w:r>
        <w:r w:rsidRPr="00FF6A71">
          <w:br/>
          <w:t xml:space="preserve"> YOU CAN USE THE BACK BUTTON TO RESELECT YOUR DISCIPLINE IF REQUIRED</w:t>
        </w:r>
      </w:ins>
    </w:p>
    <w:tbl>
      <w:tblPr>
        <w:tblStyle w:val="TableGrid"/>
        <w:tblW w:w="0" w:type="auto"/>
        <w:jc w:val="center"/>
        <w:tblLook w:val="04A0" w:firstRow="1" w:lastRow="0" w:firstColumn="1" w:lastColumn="0" w:noHBand="0" w:noVBand="1"/>
        <w:tblPrChange w:id="56042" w:author="pete jones" w:date="2022-03-29T17:08:00Z">
          <w:tblPr>
            <w:tblStyle w:val="TableGrid"/>
            <w:tblW w:w="0" w:type="auto"/>
            <w:jc w:val="center"/>
            <w:tblLook w:val="04A0" w:firstRow="1" w:lastRow="0" w:firstColumn="1" w:lastColumn="0" w:noHBand="0" w:noVBand="1"/>
          </w:tblPr>
        </w:tblPrChange>
      </w:tblPr>
      <w:tblGrid>
        <w:gridCol w:w="3405"/>
        <w:gridCol w:w="1475"/>
        <w:gridCol w:w="1701"/>
        <w:tblGridChange w:id="56043">
          <w:tblGrid>
            <w:gridCol w:w="3405"/>
            <w:gridCol w:w="1475"/>
            <w:gridCol w:w="1701"/>
          </w:tblGrid>
        </w:tblGridChange>
      </w:tblGrid>
      <w:tr w:rsidR="00BD0299" w:rsidRPr="00FF6A71" w14:paraId="6701977F" w14:textId="77777777" w:rsidTr="00D1046B">
        <w:trPr>
          <w:jc w:val="center"/>
          <w:ins w:id="56044" w:author="pete jones" w:date="2022-01-04T12:37:00Z"/>
          <w:trPrChange w:id="56045" w:author="pete jones" w:date="2022-03-29T17:08:00Z">
            <w:trPr>
              <w:jc w:val="center"/>
            </w:trPr>
          </w:trPrChange>
        </w:trPr>
        <w:tc>
          <w:tcPr>
            <w:tcW w:w="3405" w:type="dxa"/>
            <w:tcPrChange w:id="56046" w:author="pete jones" w:date="2022-03-29T17:08:00Z">
              <w:tcPr>
                <w:tcW w:w="3405" w:type="dxa"/>
              </w:tcPr>
            </w:tcPrChange>
          </w:tcPr>
          <w:p w14:paraId="51755FA8" w14:textId="77777777" w:rsidR="00BD0299" w:rsidRPr="00FF6A71" w:rsidRDefault="00BD0299">
            <w:pPr>
              <w:spacing w:before="0" w:after="0" w:line="240" w:lineRule="auto"/>
              <w:jc w:val="center"/>
              <w:rPr>
                <w:ins w:id="56047" w:author="pete jones" w:date="2022-01-04T12:37:00Z"/>
                <w:rFonts w:cstheme="minorHAnsi"/>
                <w:b/>
                <w:bCs/>
              </w:rPr>
              <w:pPrChange w:id="56048" w:author="pete jones" w:date="2022-01-04T12:44:00Z">
                <w:pPr>
                  <w:jc w:val="center"/>
                </w:pPr>
              </w:pPrChange>
            </w:pPr>
            <w:ins w:id="56049" w:author="pete jones" w:date="2022-01-04T12:37:00Z">
              <w:r w:rsidRPr="00FF6A71">
                <w:rPr>
                  <w:rFonts w:cstheme="minorHAnsi"/>
                  <w:b/>
                  <w:bCs/>
                </w:rPr>
                <w:t>Option</w:t>
              </w:r>
            </w:ins>
          </w:p>
        </w:tc>
        <w:tc>
          <w:tcPr>
            <w:tcW w:w="1475" w:type="dxa"/>
            <w:tcPrChange w:id="56050" w:author="pete jones" w:date="2022-03-29T17:08:00Z">
              <w:tcPr>
                <w:tcW w:w="1475" w:type="dxa"/>
              </w:tcPr>
            </w:tcPrChange>
          </w:tcPr>
          <w:p w14:paraId="1EE3926A" w14:textId="77777777" w:rsidR="00BD0299" w:rsidRPr="00FF6A71" w:rsidRDefault="00BD0299">
            <w:pPr>
              <w:spacing w:before="0" w:after="0" w:line="240" w:lineRule="auto"/>
              <w:jc w:val="center"/>
              <w:rPr>
                <w:ins w:id="56051" w:author="pete jones" w:date="2022-01-04T12:37:00Z"/>
                <w:rFonts w:cstheme="minorHAnsi"/>
                <w:b/>
                <w:bCs/>
              </w:rPr>
              <w:pPrChange w:id="56052" w:author="pete jones" w:date="2022-01-04T12:44:00Z">
                <w:pPr>
                  <w:jc w:val="center"/>
                </w:pPr>
              </w:pPrChange>
            </w:pPr>
            <w:ins w:id="56053" w:author="pete jones" w:date="2022-01-04T12:37:00Z">
              <w:r w:rsidRPr="00FF6A71">
                <w:rPr>
                  <w:rFonts w:cstheme="minorHAnsi"/>
                  <w:b/>
                  <w:bCs/>
                </w:rPr>
                <w:t>%</w:t>
              </w:r>
            </w:ins>
          </w:p>
        </w:tc>
        <w:tc>
          <w:tcPr>
            <w:tcW w:w="1701" w:type="dxa"/>
            <w:tcPrChange w:id="56054" w:author="pete jones" w:date="2022-03-29T17:08:00Z">
              <w:tcPr>
                <w:tcW w:w="1701" w:type="dxa"/>
              </w:tcPr>
            </w:tcPrChange>
          </w:tcPr>
          <w:p w14:paraId="1B74B2F1" w14:textId="77777777" w:rsidR="00BD0299" w:rsidRPr="00FF6A71" w:rsidRDefault="00BD0299">
            <w:pPr>
              <w:spacing w:before="0" w:after="0" w:line="240" w:lineRule="auto"/>
              <w:jc w:val="center"/>
              <w:rPr>
                <w:ins w:id="56055" w:author="pete jones" w:date="2022-01-04T12:37:00Z"/>
                <w:rFonts w:cstheme="minorHAnsi"/>
                <w:b/>
                <w:bCs/>
              </w:rPr>
              <w:pPrChange w:id="56056" w:author="pete jones" w:date="2022-01-04T12:44:00Z">
                <w:pPr>
                  <w:jc w:val="center"/>
                </w:pPr>
              </w:pPrChange>
            </w:pPr>
            <w:ins w:id="56057" w:author="pete jones" w:date="2022-01-04T12:37:00Z">
              <w:r w:rsidRPr="00FF6A71">
                <w:rPr>
                  <w:rFonts w:cstheme="minorHAnsi"/>
                  <w:b/>
                  <w:bCs/>
                </w:rPr>
                <w:t>Count</w:t>
              </w:r>
            </w:ins>
          </w:p>
        </w:tc>
      </w:tr>
      <w:tr w:rsidR="00BD0299" w:rsidRPr="00FF6A71" w14:paraId="342940A2" w14:textId="77777777" w:rsidTr="00D1046B">
        <w:trPr>
          <w:jc w:val="center"/>
          <w:ins w:id="56058" w:author="pete jones" w:date="2022-01-04T12:37:00Z"/>
          <w:trPrChange w:id="56059" w:author="pete jones" w:date="2022-03-29T17:08:00Z">
            <w:trPr>
              <w:jc w:val="center"/>
            </w:trPr>
          </w:trPrChange>
        </w:trPr>
        <w:tc>
          <w:tcPr>
            <w:tcW w:w="3405" w:type="dxa"/>
            <w:tcPrChange w:id="56060" w:author="pete jones" w:date="2022-03-29T17:08:00Z">
              <w:tcPr>
                <w:tcW w:w="3405" w:type="dxa"/>
              </w:tcPr>
            </w:tcPrChange>
          </w:tcPr>
          <w:p w14:paraId="431DDC12" w14:textId="77777777" w:rsidR="00BD0299" w:rsidRPr="00FF6A71" w:rsidRDefault="00BD0299">
            <w:pPr>
              <w:spacing w:before="0" w:after="0" w:line="240" w:lineRule="auto"/>
              <w:rPr>
                <w:ins w:id="56061" w:author="pete jones" w:date="2022-01-04T12:37:00Z"/>
                <w:rFonts w:cstheme="minorHAnsi"/>
              </w:rPr>
              <w:pPrChange w:id="56062" w:author="pete jones" w:date="2022-01-04T12:44:00Z">
                <w:pPr/>
              </w:pPrChange>
            </w:pPr>
            <w:ins w:id="56063" w:author="pete jones" w:date="2022-01-04T12:37:00Z">
              <w:r w:rsidRPr="00FF6A71">
                <w:rPr>
                  <w:rFonts w:cstheme="minorHAnsi"/>
                </w:rPr>
                <w:t>Chemical engineering</w:t>
              </w:r>
            </w:ins>
          </w:p>
        </w:tc>
        <w:tc>
          <w:tcPr>
            <w:tcW w:w="1475" w:type="dxa"/>
            <w:tcPrChange w:id="56064" w:author="pete jones" w:date="2022-03-29T17:08:00Z">
              <w:tcPr>
                <w:tcW w:w="1475" w:type="dxa"/>
              </w:tcPr>
            </w:tcPrChange>
          </w:tcPr>
          <w:p w14:paraId="6B907ED2" w14:textId="77777777" w:rsidR="00BD0299" w:rsidRPr="00FF6A71" w:rsidRDefault="00BD0299">
            <w:pPr>
              <w:spacing w:before="0" w:after="0" w:line="240" w:lineRule="auto"/>
              <w:jc w:val="center"/>
              <w:rPr>
                <w:ins w:id="56065" w:author="pete jones" w:date="2022-01-04T12:37:00Z"/>
              </w:rPr>
              <w:pPrChange w:id="56066" w:author="pete jones" w:date="2022-01-04T12:44:00Z">
                <w:pPr>
                  <w:jc w:val="center"/>
                </w:pPr>
              </w:pPrChange>
            </w:pPr>
            <w:ins w:id="56067" w:author="pete jones" w:date="2022-01-04T12:37:00Z">
              <w:r w:rsidRPr="00FF6A71">
                <w:t>0%</w:t>
              </w:r>
            </w:ins>
          </w:p>
        </w:tc>
        <w:tc>
          <w:tcPr>
            <w:tcW w:w="1701" w:type="dxa"/>
            <w:tcPrChange w:id="56068" w:author="pete jones" w:date="2022-03-29T17:08:00Z">
              <w:tcPr>
                <w:tcW w:w="1701" w:type="dxa"/>
              </w:tcPr>
            </w:tcPrChange>
          </w:tcPr>
          <w:p w14:paraId="215E27CA" w14:textId="77777777" w:rsidR="00BD0299" w:rsidRPr="00FF6A71" w:rsidRDefault="00BD0299">
            <w:pPr>
              <w:spacing w:before="0" w:after="0" w:line="240" w:lineRule="auto"/>
              <w:jc w:val="center"/>
              <w:rPr>
                <w:ins w:id="56069" w:author="pete jones" w:date="2022-01-04T12:37:00Z"/>
                <w:rFonts w:ascii="Times New Roman" w:hAnsi="Times New Roman"/>
              </w:rPr>
              <w:pPrChange w:id="56070" w:author="pete jones" w:date="2022-01-04T12:44:00Z">
                <w:pPr>
                  <w:jc w:val="center"/>
                </w:pPr>
              </w:pPrChange>
            </w:pPr>
            <w:ins w:id="56071" w:author="pete jones" w:date="2022-01-04T12:37:00Z">
              <w:r w:rsidRPr="00FF6A71">
                <w:rPr>
                  <w:rFonts w:ascii="Times New Roman" w:hAnsi="Times New Roman"/>
                </w:rPr>
                <w:t>0</w:t>
              </w:r>
            </w:ins>
          </w:p>
        </w:tc>
      </w:tr>
      <w:tr w:rsidR="00BD0299" w:rsidRPr="00FF6A71" w14:paraId="3E1B2701" w14:textId="77777777" w:rsidTr="00D1046B">
        <w:trPr>
          <w:jc w:val="center"/>
          <w:ins w:id="56072" w:author="pete jones" w:date="2022-01-04T12:37:00Z"/>
          <w:trPrChange w:id="56073" w:author="pete jones" w:date="2022-03-29T17:08:00Z">
            <w:trPr>
              <w:jc w:val="center"/>
            </w:trPr>
          </w:trPrChange>
        </w:trPr>
        <w:tc>
          <w:tcPr>
            <w:tcW w:w="3405" w:type="dxa"/>
            <w:tcPrChange w:id="56074" w:author="pete jones" w:date="2022-03-29T17:08:00Z">
              <w:tcPr>
                <w:tcW w:w="3405" w:type="dxa"/>
              </w:tcPr>
            </w:tcPrChange>
          </w:tcPr>
          <w:p w14:paraId="2DA14EEF" w14:textId="77777777" w:rsidR="00BD0299" w:rsidRPr="00FF6A71" w:rsidRDefault="00BD0299">
            <w:pPr>
              <w:spacing w:before="0" w:after="0" w:line="240" w:lineRule="auto"/>
              <w:rPr>
                <w:ins w:id="56075" w:author="pete jones" w:date="2022-01-04T12:37:00Z"/>
                <w:rFonts w:cstheme="minorHAnsi"/>
              </w:rPr>
              <w:pPrChange w:id="56076" w:author="pete jones" w:date="2022-01-04T12:44:00Z">
                <w:pPr/>
              </w:pPrChange>
            </w:pPr>
            <w:ins w:id="56077" w:author="pete jones" w:date="2022-01-04T12:37:00Z">
              <w:r w:rsidRPr="00FF6A71">
                <w:rPr>
                  <w:rFonts w:cstheme="minorHAnsi"/>
                </w:rPr>
                <w:t>Civil engineering</w:t>
              </w:r>
            </w:ins>
          </w:p>
        </w:tc>
        <w:tc>
          <w:tcPr>
            <w:tcW w:w="1475" w:type="dxa"/>
            <w:tcPrChange w:id="56078" w:author="pete jones" w:date="2022-03-29T17:08:00Z">
              <w:tcPr>
                <w:tcW w:w="1475" w:type="dxa"/>
              </w:tcPr>
            </w:tcPrChange>
          </w:tcPr>
          <w:p w14:paraId="205DF6A0" w14:textId="77777777" w:rsidR="00BD0299" w:rsidRPr="00FF6A71" w:rsidRDefault="00BD0299">
            <w:pPr>
              <w:spacing w:before="0" w:after="0" w:line="240" w:lineRule="auto"/>
              <w:jc w:val="center"/>
              <w:rPr>
                <w:ins w:id="56079" w:author="pete jones" w:date="2022-01-04T12:37:00Z"/>
              </w:rPr>
              <w:pPrChange w:id="56080" w:author="pete jones" w:date="2022-01-04T12:44:00Z">
                <w:pPr>
                  <w:jc w:val="center"/>
                </w:pPr>
              </w:pPrChange>
            </w:pPr>
            <w:ins w:id="56081" w:author="pete jones" w:date="2022-01-04T12:37:00Z">
              <w:r w:rsidRPr="00FF6A71">
                <w:t>5%</w:t>
              </w:r>
            </w:ins>
          </w:p>
        </w:tc>
        <w:tc>
          <w:tcPr>
            <w:tcW w:w="1701" w:type="dxa"/>
            <w:tcPrChange w:id="56082" w:author="pete jones" w:date="2022-03-29T17:08:00Z">
              <w:tcPr>
                <w:tcW w:w="1701" w:type="dxa"/>
              </w:tcPr>
            </w:tcPrChange>
          </w:tcPr>
          <w:p w14:paraId="4FCB1CC2" w14:textId="77777777" w:rsidR="00BD0299" w:rsidRPr="00FF6A71" w:rsidRDefault="00BD0299">
            <w:pPr>
              <w:spacing w:before="0" w:after="0" w:line="240" w:lineRule="auto"/>
              <w:jc w:val="center"/>
              <w:rPr>
                <w:ins w:id="56083" w:author="pete jones" w:date="2022-01-04T12:37:00Z"/>
                <w:rFonts w:ascii="Times New Roman" w:hAnsi="Times New Roman"/>
              </w:rPr>
              <w:pPrChange w:id="56084" w:author="pete jones" w:date="2022-01-04T12:44:00Z">
                <w:pPr>
                  <w:jc w:val="center"/>
                </w:pPr>
              </w:pPrChange>
            </w:pPr>
            <w:ins w:id="56085" w:author="pete jones" w:date="2022-01-04T12:37:00Z">
              <w:r w:rsidRPr="00FF6A71">
                <w:rPr>
                  <w:rFonts w:ascii="Times New Roman" w:hAnsi="Times New Roman"/>
                </w:rPr>
                <w:t>1</w:t>
              </w:r>
            </w:ins>
          </w:p>
        </w:tc>
      </w:tr>
      <w:tr w:rsidR="00BD0299" w:rsidRPr="00FF6A71" w14:paraId="1900A427" w14:textId="77777777" w:rsidTr="00D1046B">
        <w:trPr>
          <w:jc w:val="center"/>
          <w:ins w:id="56086" w:author="pete jones" w:date="2022-01-04T12:37:00Z"/>
          <w:trPrChange w:id="56087" w:author="pete jones" w:date="2022-03-29T17:08:00Z">
            <w:trPr>
              <w:jc w:val="center"/>
            </w:trPr>
          </w:trPrChange>
        </w:trPr>
        <w:tc>
          <w:tcPr>
            <w:tcW w:w="3405" w:type="dxa"/>
            <w:tcPrChange w:id="56088" w:author="pete jones" w:date="2022-03-29T17:08:00Z">
              <w:tcPr>
                <w:tcW w:w="3405" w:type="dxa"/>
              </w:tcPr>
            </w:tcPrChange>
          </w:tcPr>
          <w:p w14:paraId="32B413C0" w14:textId="77777777" w:rsidR="00BD0299" w:rsidRPr="00FF6A71" w:rsidRDefault="00BD0299">
            <w:pPr>
              <w:spacing w:before="0" w:after="0" w:line="240" w:lineRule="auto"/>
              <w:rPr>
                <w:ins w:id="56089" w:author="pete jones" w:date="2022-01-04T12:37:00Z"/>
                <w:rFonts w:cstheme="minorHAnsi"/>
              </w:rPr>
              <w:pPrChange w:id="56090" w:author="pete jones" w:date="2022-01-04T12:44:00Z">
                <w:pPr/>
              </w:pPrChange>
            </w:pPr>
            <w:ins w:id="56091" w:author="pete jones" w:date="2022-01-04T12:37:00Z">
              <w:r w:rsidRPr="00FF6A71">
                <w:rPr>
                  <w:rFonts w:cstheme="minorHAnsi"/>
                </w:rPr>
                <w:t>Electrical engineering</w:t>
              </w:r>
            </w:ins>
          </w:p>
        </w:tc>
        <w:tc>
          <w:tcPr>
            <w:tcW w:w="1475" w:type="dxa"/>
            <w:tcPrChange w:id="56092" w:author="pete jones" w:date="2022-03-29T17:08:00Z">
              <w:tcPr>
                <w:tcW w:w="1475" w:type="dxa"/>
              </w:tcPr>
            </w:tcPrChange>
          </w:tcPr>
          <w:p w14:paraId="4166840B" w14:textId="77777777" w:rsidR="00BD0299" w:rsidRPr="00FF6A71" w:rsidRDefault="00BD0299">
            <w:pPr>
              <w:spacing w:before="0" w:after="0" w:line="240" w:lineRule="auto"/>
              <w:jc w:val="center"/>
              <w:rPr>
                <w:ins w:id="56093" w:author="pete jones" w:date="2022-01-04T12:37:00Z"/>
              </w:rPr>
              <w:pPrChange w:id="56094" w:author="pete jones" w:date="2022-01-04T12:44:00Z">
                <w:pPr>
                  <w:jc w:val="center"/>
                </w:pPr>
              </w:pPrChange>
            </w:pPr>
            <w:ins w:id="56095" w:author="pete jones" w:date="2022-01-04T12:37:00Z">
              <w:r w:rsidRPr="00FF6A71">
                <w:t>0%</w:t>
              </w:r>
            </w:ins>
          </w:p>
        </w:tc>
        <w:tc>
          <w:tcPr>
            <w:tcW w:w="1701" w:type="dxa"/>
            <w:tcPrChange w:id="56096" w:author="pete jones" w:date="2022-03-29T17:08:00Z">
              <w:tcPr>
                <w:tcW w:w="1701" w:type="dxa"/>
              </w:tcPr>
            </w:tcPrChange>
          </w:tcPr>
          <w:p w14:paraId="14E464ED" w14:textId="77777777" w:rsidR="00BD0299" w:rsidRPr="00FF6A71" w:rsidRDefault="00BD0299">
            <w:pPr>
              <w:spacing w:before="0" w:after="0" w:line="240" w:lineRule="auto"/>
              <w:jc w:val="center"/>
              <w:rPr>
                <w:ins w:id="56097" w:author="pete jones" w:date="2022-01-04T12:37:00Z"/>
                <w:rFonts w:ascii="Times New Roman" w:hAnsi="Times New Roman"/>
              </w:rPr>
              <w:pPrChange w:id="56098" w:author="pete jones" w:date="2022-01-04T12:44:00Z">
                <w:pPr>
                  <w:jc w:val="center"/>
                </w:pPr>
              </w:pPrChange>
            </w:pPr>
            <w:ins w:id="56099" w:author="pete jones" w:date="2022-01-04T12:37:00Z">
              <w:r w:rsidRPr="00FF6A71">
                <w:rPr>
                  <w:rFonts w:ascii="Times New Roman" w:hAnsi="Times New Roman"/>
                </w:rPr>
                <w:t>0</w:t>
              </w:r>
            </w:ins>
          </w:p>
        </w:tc>
      </w:tr>
      <w:tr w:rsidR="00BD0299" w:rsidRPr="00FF6A71" w14:paraId="43E257BD" w14:textId="77777777" w:rsidTr="00D1046B">
        <w:trPr>
          <w:jc w:val="center"/>
          <w:ins w:id="56100" w:author="pete jones" w:date="2022-01-04T12:37:00Z"/>
          <w:trPrChange w:id="56101" w:author="pete jones" w:date="2022-03-29T17:08:00Z">
            <w:trPr>
              <w:jc w:val="center"/>
            </w:trPr>
          </w:trPrChange>
        </w:trPr>
        <w:tc>
          <w:tcPr>
            <w:tcW w:w="3405" w:type="dxa"/>
            <w:tcPrChange w:id="56102" w:author="pete jones" w:date="2022-03-29T17:08:00Z">
              <w:tcPr>
                <w:tcW w:w="3405" w:type="dxa"/>
              </w:tcPr>
            </w:tcPrChange>
          </w:tcPr>
          <w:p w14:paraId="48A62DA8" w14:textId="77777777" w:rsidR="00BD0299" w:rsidRPr="00FF6A71" w:rsidRDefault="00BD0299">
            <w:pPr>
              <w:spacing w:before="0" w:after="0" w:line="240" w:lineRule="auto"/>
              <w:rPr>
                <w:ins w:id="56103" w:author="pete jones" w:date="2022-01-04T12:37:00Z"/>
                <w:rFonts w:cstheme="minorHAnsi"/>
              </w:rPr>
              <w:pPrChange w:id="56104" w:author="pete jones" w:date="2022-01-04T12:44:00Z">
                <w:pPr/>
              </w:pPrChange>
            </w:pPr>
            <w:ins w:id="56105" w:author="pete jones" w:date="2022-01-04T12:37:00Z">
              <w:r w:rsidRPr="00FF6A71">
                <w:rPr>
                  <w:rFonts w:cstheme="minorHAnsi"/>
                </w:rPr>
                <w:t>Mechanical engineering</w:t>
              </w:r>
            </w:ins>
          </w:p>
        </w:tc>
        <w:tc>
          <w:tcPr>
            <w:tcW w:w="1475" w:type="dxa"/>
            <w:tcPrChange w:id="56106" w:author="pete jones" w:date="2022-03-29T17:08:00Z">
              <w:tcPr>
                <w:tcW w:w="1475" w:type="dxa"/>
              </w:tcPr>
            </w:tcPrChange>
          </w:tcPr>
          <w:p w14:paraId="2A32566E" w14:textId="77777777" w:rsidR="00BD0299" w:rsidRPr="00FF6A71" w:rsidRDefault="00BD0299">
            <w:pPr>
              <w:spacing w:before="0" w:after="0" w:line="240" w:lineRule="auto"/>
              <w:jc w:val="center"/>
              <w:rPr>
                <w:ins w:id="56107" w:author="pete jones" w:date="2022-01-04T12:37:00Z"/>
              </w:rPr>
              <w:pPrChange w:id="56108" w:author="pete jones" w:date="2022-01-04T12:44:00Z">
                <w:pPr>
                  <w:jc w:val="center"/>
                </w:pPr>
              </w:pPrChange>
            </w:pPr>
            <w:ins w:id="56109" w:author="pete jones" w:date="2022-01-04T12:37:00Z">
              <w:r w:rsidRPr="00FF6A71">
                <w:t>45%</w:t>
              </w:r>
            </w:ins>
          </w:p>
        </w:tc>
        <w:tc>
          <w:tcPr>
            <w:tcW w:w="1701" w:type="dxa"/>
            <w:tcPrChange w:id="56110" w:author="pete jones" w:date="2022-03-29T17:08:00Z">
              <w:tcPr>
                <w:tcW w:w="1701" w:type="dxa"/>
              </w:tcPr>
            </w:tcPrChange>
          </w:tcPr>
          <w:p w14:paraId="682A8FFA" w14:textId="77777777" w:rsidR="00BD0299" w:rsidRPr="00FF6A71" w:rsidRDefault="00BD0299">
            <w:pPr>
              <w:spacing w:before="0" w:after="0" w:line="240" w:lineRule="auto"/>
              <w:jc w:val="center"/>
              <w:rPr>
                <w:ins w:id="56111" w:author="pete jones" w:date="2022-01-04T12:37:00Z"/>
                <w:rFonts w:ascii="Times New Roman" w:hAnsi="Times New Roman"/>
              </w:rPr>
              <w:pPrChange w:id="56112" w:author="pete jones" w:date="2022-01-04T12:44:00Z">
                <w:pPr>
                  <w:jc w:val="center"/>
                </w:pPr>
              </w:pPrChange>
            </w:pPr>
            <w:ins w:id="56113" w:author="pete jones" w:date="2022-01-04T12:37:00Z">
              <w:r w:rsidRPr="00FF6A71">
                <w:rPr>
                  <w:rFonts w:ascii="Times New Roman" w:hAnsi="Times New Roman"/>
                </w:rPr>
                <w:t>8</w:t>
              </w:r>
            </w:ins>
          </w:p>
        </w:tc>
      </w:tr>
      <w:tr w:rsidR="00BD0299" w:rsidRPr="00FF6A71" w14:paraId="27480190" w14:textId="77777777" w:rsidTr="00D1046B">
        <w:trPr>
          <w:jc w:val="center"/>
          <w:ins w:id="56114" w:author="pete jones" w:date="2022-01-04T12:37:00Z"/>
          <w:trPrChange w:id="56115" w:author="pete jones" w:date="2022-03-29T17:08:00Z">
            <w:trPr>
              <w:jc w:val="center"/>
            </w:trPr>
          </w:trPrChange>
        </w:trPr>
        <w:tc>
          <w:tcPr>
            <w:tcW w:w="3405" w:type="dxa"/>
            <w:tcPrChange w:id="56116" w:author="pete jones" w:date="2022-03-29T17:08:00Z">
              <w:tcPr>
                <w:tcW w:w="3405" w:type="dxa"/>
              </w:tcPr>
            </w:tcPrChange>
          </w:tcPr>
          <w:p w14:paraId="5D4CD968" w14:textId="77777777" w:rsidR="00BD0299" w:rsidRPr="00FF6A71" w:rsidRDefault="00BD0299">
            <w:pPr>
              <w:spacing w:before="0" w:after="0" w:line="240" w:lineRule="auto"/>
              <w:rPr>
                <w:ins w:id="56117" w:author="pete jones" w:date="2022-01-04T12:37:00Z"/>
                <w:rFonts w:cstheme="minorHAnsi"/>
              </w:rPr>
              <w:pPrChange w:id="56118" w:author="pete jones" w:date="2022-01-04T12:44:00Z">
                <w:pPr/>
              </w:pPrChange>
            </w:pPr>
            <w:ins w:id="56119" w:author="pete jones" w:date="2022-01-04T12:37:00Z">
              <w:r w:rsidRPr="00FF6A71">
                <w:rPr>
                  <w:rFonts w:cstheme="minorHAnsi"/>
                </w:rPr>
                <w:t>Interdisciplinary</w:t>
              </w:r>
            </w:ins>
          </w:p>
        </w:tc>
        <w:tc>
          <w:tcPr>
            <w:tcW w:w="1475" w:type="dxa"/>
            <w:tcPrChange w:id="56120" w:author="pete jones" w:date="2022-03-29T17:08:00Z">
              <w:tcPr>
                <w:tcW w:w="1475" w:type="dxa"/>
              </w:tcPr>
            </w:tcPrChange>
          </w:tcPr>
          <w:p w14:paraId="683D4C43" w14:textId="77777777" w:rsidR="00BD0299" w:rsidRPr="00FF6A71" w:rsidRDefault="00BD0299">
            <w:pPr>
              <w:spacing w:before="0" w:after="0" w:line="240" w:lineRule="auto"/>
              <w:jc w:val="center"/>
              <w:rPr>
                <w:ins w:id="56121" w:author="pete jones" w:date="2022-01-04T12:37:00Z"/>
              </w:rPr>
              <w:pPrChange w:id="56122" w:author="pete jones" w:date="2022-01-04T12:44:00Z">
                <w:pPr>
                  <w:jc w:val="center"/>
                </w:pPr>
              </w:pPrChange>
            </w:pPr>
            <w:ins w:id="56123" w:author="pete jones" w:date="2022-01-04T12:37:00Z">
              <w:r w:rsidRPr="00FF6A71">
                <w:t>33%</w:t>
              </w:r>
            </w:ins>
          </w:p>
        </w:tc>
        <w:tc>
          <w:tcPr>
            <w:tcW w:w="1701" w:type="dxa"/>
            <w:tcPrChange w:id="56124" w:author="pete jones" w:date="2022-03-29T17:08:00Z">
              <w:tcPr>
                <w:tcW w:w="1701" w:type="dxa"/>
              </w:tcPr>
            </w:tcPrChange>
          </w:tcPr>
          <w:p w14:paraId="12A38C3F" w14:textId="77777777" w:rsidR="00BD0299" w:rsidRPr="00FF6A71" w:rsidRDefault="00BD0299">
            <w:pPr>
              <w:spacing w:before="0" w:after="0" w:line="240" w:lineRule="auto"/>
              <w:jc w:val="center"/>
              <w:rPr>
                <w:ins w:id="56125" w:author="pete jones" w:date="2022-01-04T12:37:00Z"/>
                <w:rFonts w:ascii="Times New Roman" w:hAnsi="Times New Roman"/>
              </w:rPr>
              <w:pPrChange w:id="56126" w:author="pete jones" w:date="2022-01-04T12:44:00Z">
                <w:pPr>
                  <w:jc w:val="center"/>
                </w:pPr>
              </w:pPrChange>
            </w:pPr>
            <w:ins w:id="56127" w:author="pete jones" w:date="2022-01-04T12:37:00Z">
              <w:r w:rsidRPr="00FF6A71">
                <w:rPr>
                  <w:rFonts w:ascii="Times New Roman" w:hAnsi="Times New Roman"/>
                </w:rPr>
                <w:t>3</w:t>
              </w:r>
            </w:ins>
          </w:p>
        </w:tc>
      </w:tr>
      <w:tr w:rsidR="00BD0299" w:rsidRPr="00FF6A71" w14:paraId="066F7B88" w14:textId="77777777" w:rsidTr="00D1046B">
        <w:trPr>
          <w:jc w:val="center"/>
          <w:ins w:id="56128" w:author="pete jones" w:date="2022-01-04T12:37:00Z"/>
          <w:trPrChange w:id="56129" w:author="pete jones" w:date="2022-03-29T17:08:00Z">
            <w:trPr>
              <w:jc w:val="center"/>
            </w:trPr>
          </w:trPrChange>
        </w:trPr>
        <w:tc>
          <w:tcPr>
            <w:tcW w:w="3405" w:type="dxa"/>
            <w:tcPrChange w:id="56130" w:author="pete jones" w:date="2022-03-29T17:08:00Z">
              <w:tcPr>
                <w:tcW w:w="3405" w:type="dxa"/>
              </w:tcPr>
            </w:tcPrChange>
          </w:tcPr>
          <w:p w14:paraId="1070BF64" w14:textId="77777777" w:rsidR="00BD0299" w:rsidRPr="00FF6A71" w:rsidRDefault="00BD0299">
            <w:pPr>
              <w:spacing w:before="0" w:after="0" w:line="240" w:lineRule="auto"/>
              <w:rPr>
                <w:ins w:id="56131" w:author="pete jones" w:date="2022-01-04T12:37:00Z"/>
                <w:rFonts w:cstheme="minorHAnsi"/>
              </w:rPr>
              <w:pPrChange w:id="56132" w:author="pete jones" w:date="2022-01-04T12:44:00Z">
                <w:pPr/>
              </w:pPrChange>
            </w:pPr>
            <w:ins w:id="56133" w:author="pete jones" w:date="2022-01-04T12:37:00Z">
              <w:r w:rsidRPr="00FF6A71">
                <w:rPr>
                  <w:rFonts w:cstheme="minorHAnsi"/>
                </w:rPr>
                <w:t>Education</w:t>
              </w:r>
            </w:ins>
          </w:p>
        </w:tc>
        <w:tc>
          <w:tcPr>
            <w:tcW w:w="1475" w:type="dxa"/>
            <w:tcPrChange w:id="56134" w:author="pete jones" w:date="2022-03-29T17:08:00Z">
              <w:tcPr>
                <w:tcW w:w="1475" w:type="dxa"/>
              </w:tcPr>
            </w:tcPrChange>
          </w:tcPr>
          <w:p w14:paraId="506B1D25" w14:textId="77777777" w:rsidR="00BD0299" w:rsidRPr="00FF6A71" w:rsidRDefault="00BD0299">
            <w:pPr>
              <w:spacing w:before="0" w:after="0" w:line="240" w:lineRule="auto"/>
              <w:jc w:val="center"/>
              <w:rPr>
                <w:ins w:id="56135" w:author="pete jones" w:date="2022-01-04T12:37:00Z"/>
              </w:rPr>
              <w:pPrChange w:id="56136" w:author="pete jones" w:date="2022-01-04T12:44:00Z">
                <w:pPr>
                  <w:jc w:val="center"/>
                </w:pPr>
              </w:pPrChange>
            </w:pPr>
            <w:ins w:id="56137" w:author="pete jones" w:date="2022-01-04T12:37:00Z">
              <w:r w:rsidRPr="00FF6A71">
                <w:t>17%</w:t>
              </w:r>
            </w:ins>
          </w:p>
        </w:tc>
        <w:tc>
          <w:tcPr>
            <w:tcW w:w="1701" w:type="dxa"/>
            <w:tcPrChange w:id="56138" w:author="pete jones" w:date="2022-03-29T17:08:00Z">
              <w:tcPr>
                <w:tcW w:w="1701" w:type="dxa"/>
              </w:tcPr>
            </w:tcPrChange>
          </w:tcPr>
          <w:p w14:paraId="3849E8A9" w14:textId="77777777" w:rsidR="00BD0299" w:rsidRPr="00FF6A71" w:rsidRDefault="00BD0299">
            <w:pPr>
              <w:spacing w:before="0" w:after="0" w:line="240" w:lineRule="auto"/>
              <w:jc w:val="center"/>
              <w:rPr>
                <w:ins w:id="56139" w:author="pete jones" w:date="2022-01-04T12:37:00Z"/>
                <w:rFonts w:ascii="Times New Roman" w:hAnsi="Times New Roman"/>
              </w:rPr>
              <w:pPrChange w:id="56140" w:author="pete jones" w:date="2022-01-04T12:44:00Z">
                <w:pPr>
                  <w:jc w:val="center"/>
                </w:pPr>
              </w:pPrChange>
            </w:pPr>
            <w:ins w:id="56141" w:author="pete jones" w:date="2022-01-04T12:37:00Z">
              <w:r w:rsidRPr="00FF6A71">
                <w:rPr>
                  <w:rFonts w:ascii="Times New Roman" w:hAnsi="Times New Roman"/>
                </w:rPr>
                <w:t>3</w:t>
              </w:r>
            </w:ins>
          </w:p>
        </w:tc>
      </w:tr>
    </w:tbl>
    <w:p w14:paraId="7DE2C59A" w14:textId="77777777" w:rsidR="00BD0299" w:rsidRPr="00FF6A71" w:rsidRDefault="00BD0299" w:rsidP="00BD0299">
      <w:pPr>
        <w:rPr>
          <w:ins w:id="56142" w:author="pete jones" w:date="2022-01-04T12:37:00Z"/>
        </w:rPr>
      </w:pPr>
      <w:ins w:id="56143" w:author="pete jones" w:date="2022-01-04T12:37:00Z">
        <w:r w:rsidRPr="00FF6A71">
          <w:t>Q1.11 CHEMICAL ENGINEERING</w:t>
        </w:r>
      </w:ins>
    </w:p>
    <w:tbl>
      <w:tblPr>
        <w:tblStyle w:val="TableGrid"/>
        <w:tblW w:w="0" w:type="auto"/>
        <w:jc w:val="center"/>
        <w:tblLook w:val="04A0" w:firstRow="1" w:lastRow="0" w:firstColumn="1" w:lastColumn="0" w:noHBand="0" w:noVBand="1"/>
        <w:tblPrChange w:id="56144" w:author="pete jones" w:date="2022-03-29T17:08:00Z">
          <w:tblPr>
            <w:tblStyle w:val="TableGrid"/>
            <w:tblW w:w="0" w:type="auto"/>
            <w:tblInd w:w="1413" w:type="dxa"/>
            <w:tblLook w:val="04A0" w:firstRow="1" w:lastRow="0" w:firstColumn="1" w:lastColumn="0" w:noHBand="0" w:noVBand="1"/>
          </w:tblPr>
        </w:tblPrChange>
      </w:tblPr>
      <w:tblGrid>
        <w:gridCol w:w="3402"/>
        <w:gridCol w:w="1417"/>
        <w:gridCol w:w="1701"/>
        <w:tblGridChange w:id="56145">
          <w:tblGrid>
            <w:gridCol w:w="3402"/>
            <w:gridCol w:w="1417"/>
            <w:gridCol w:w="1701"/>
          </w:tblGrid>
        </w:tblGridChange>
      </w:tblGrid>
      <w:tr w:rsidR="00BD0299" w:rsidRPr="00FF6A71" w14:paraId="4742CB74" w14:textId="77777777" w:rsidTr="00D1046B">
        <w:trPr>
          <w:jc w:val="center"/>
          <w:ins w:id="56146" w:author="pete jones" w:date="2022-01-04T12:37:00Z"/>
        </w:trPr>
        <w:tc>
          <w:tcPr>
            <w:tcW w:w="3402" w:type="dxa"/>
            <w:tcPrChange w:id="56147" w:author="pete jones" w:date="2022-03-29T17:08:00Z">
              <w:tcPr>
                <w:tcW w:w="3402" w:type="dxa"/>
              </w:tcPr>
            </w:tcPrChange>
          </w:tcPr>
          <w:p w14:paraId="7FC3A3CC" w14:textId="77777777" w:rsidR="00BD0299" w:rsidRPr="00FF6A71" w:rsidRDefault="00BD0299">
            <w:pPr>
              <w:spacing w:before="0" w:after="0" w:line="240" w:lineRule="auto"/>
              <w:jc w:val="center"/>
              <w:rPr>
                <w:ins w:id="56148" w:author="pete jones" w:date="2022-01-04T12:37:00Z"/>
                <w:rFonts w:cstheme="minorHAnsi"/>
                <w:b/>
                <w:bCs/>
              </w:rPr>
              <w:pPrChange w:id="56149" w:author="pete jones" w:date="2022-01-04T12:44:00Z">
                <w:pPr>
                  <w:jc w:val="center"/>
                </w:pPr>
              </w:pPrChange>
            </w:pPr>
            <w:ins w:id="56150" w:author="pete jones" w:date="2022-01-04T12:37:00Z">
              <w:r w:rsidRPr="00FF6A71">
                <w:rPr>
                  <w:b/>
                  <w:bCs/>
                </w:rPr>
                <w:t>Option</w:t>
              </w:r>
            </w:ins>
          </w:p>
        </w:tc>
        <w:tc>
          <w:tcPr>
            <w:tcW w:w="1417" w:type="dxa"/>
            <w:tcPrChange w:id="56151" w:author="pete jones" w:date="2022-03-29T17:08:00Z">
              <w:tcPr>
                <w:tcW w:w="1417" w:type="dxa"/>
              </w:tcPr>
            </w:tcPrChange>
          </w:tcPr>
          <w:p w14:paraId="0F6FB6E2" w14:textId="77777777" w:rsidR="00BD0299" w:rsidRPr="00FF6A71" w:rsidRDefault="00BD0299">
            <w:pPr>
              <w:spacing w:before="0" w:after="0" w:line="240" w:lineRule="auto"/>
              <w:jc w:val="center"/>
              <w:rPr>
                <w:ins w:id="56152" w:author="pete jones" w:date="2022-01-04T12:37:00Z"/>
                <w:rFonts w:cstheme="minorHAnsi"/>
                <w:b/>
                <w:bCs/>
              </w:rPr>
              <w:pPrChange w:id="56153" w:author="pete jones" w:date="2022-01-04T12:44:00Z">
                <w:pPr>
                  <w:jc w:val="center"/>
                </w:pPr>
              </w:pPrChange>
            </w:pPr>
            <w:ins w:id="56154" w:author="pete jones" w:date="2022-01-04T12:37:00Z">
              <w:r w:rsidRPr="00FF6A71">
                <w:rPr>
                  <w:b/>
                  <w:bCs/>
                </w:rPr>
                <w:t>%</w:t>
              </w:r>
            </w:ins>
          </w:p>
        </w:tc>
        <w:tc>
          <w:tcPr>
            <w:tcW w:w="1701" w:type="dxa"/>
            <w:tcPrChange w:id="56155" w:author="pete jones" w:date="2022-03-29T17:08:00Z">
              <w:tcPr>
                <w:tcW w:w="1701" w:type="dxa"/>
              </w:tcPr>
            </w:tcPrChange>
          </w:tcPr>
          <w:p w14:paraId="4BC7B39F" w14:textId="77777777" w:rsidR="00BD0299" w:rsidRPr="00FF6A71" w:rsidRDefault="00BD0299">
            <w:pPr>
              <w:spacing w:before="0" w:after="0" w:line="240" w:lineRule="auto"/>
              <w:jc w:val="center"/>
              <w:rPr>
                <w:ins w:id="56156" w:author="pete jones" w:date="2022-01-04T12:37:00Z"/>
                <w:rFonts w:cstheme="minorHAnsi"/>
                <w:b/>
                <w:bCs/>
              </w:rPr>
              <w:pPrChange w:id="56157" w:author="pete jones" w:date="2022-01-04T12:44:00Z">
                <w:pPr>
                  <w:jc w:val="center"/>
                </w:pPr>
              </w:pPrChange>
            </w:pPr>
            <w:ins w:id="56158" w:author="pete jones" w:date="2022-01-04T12:37:00Z">
              <w:r w:rsidRPr="00FF6A71">
                <w:rPr>
                  <w:b/>
                  <w:bCs/>
                </w:rPr>
                <w:t>Count</w:t>
              </w:r>
            </w:ins>
          </w:p>
        </w:tc>
      </w:tr>
      <w:tr w:rsidR="00BD0299" w:rsidRPr="00FF6A71" w14:paraId="5A544DF7" w14:textId="77777777" w:rsidTr="00D1046B">
        <w:trPr>
          <w:jc w:val="center"/>
          <w:ins w:id="56159" w:author="pete jones" w:date="2022-01-04T12:37:00Z"/>
        </w:trPr>
        <w:tc>
          <w:tcPr>
            <w:tcW w:w="3402" w:type="dxa"/>
            <w:tcPrChange w:id="56160" w:author="pete jones" w:date="2022-03-29T17:08:00Z">
              <w:tcPr>
                <w:tcW w:w="3402" w:type="dxa"/>
              </w:tcPr>
            </w:tcPrChange>
          </w:tcPr>
          <w:p w14:paraId="6884022C" w14:textId="77777777" w:rsidR="00BD0299" w:rsidRPr="00FF6A71" w:rsidRDefault="00BD0299">
            <w:pPr>
              <w:spacing w:before="0" w:after="0" w:line="240" w:lineRule="auto"/>
              <w:rPr>
                <w:ins w:id="56161" w:author="pete jones" w:date="2022-01-04T12:37:00Z"/>
                <w:rFonts w:cstheme="minorHAnsi"/>
              </w:rPr>
              <w:pPrChange w:id="56162" w:author="pete jones" w:date="2022-01-04T12:44:00Z">
                <w:pPr/>
              </w:pPrChange>
            </w:pPr>
            <w:ins w:id="56163" w:author="pete jones" w:date="2022-01-04T12:37:00Z">
              <w:r w:rsidRPr="00FF6A71">
                <w:rPr>
                  <w:rFonts w:cstheme="minorHAnsi"/>
                </w:rPr>
                <w:t xml:space="preserve">Biomolecular engineering </w:t>
              </w:r>
            </w:ins>
          </w:p>
        </w:tc>
        <w:tc>
          <w:tcPr>
            <w:tcW w:w="1417" w:type="dxa"/>
            <w:tcPrChange w:id="56164" w:author="pete jones" w:date="2022-03-29T17:08:00Z">
              <w:tcPr>
                <w:tcW w:w="1417" w:type="dxa"/>
              </w:tcPr>
            </w:tcPrChange>
          </w:tcPr>
          <w:p w14:paraId="2B543471" w14:textId="77777777" w:rsidR="00BD0299" w:rsidRPr="00FF6A71" w:rsidRDefault="00BD0299">
            <w:pPr>
              <w:spacing w:before="0" w:after="0" w:line="240" w:lineRule="auto"/>
              <w:jc w:val="center"/>
              <w:rPr>
                <w:ins w:id="56165" w:author="pete jones" w:date="2022-01-04T12:37:00Z"/>
                <w:rFonts w:cstheme="minorHAnsi"/>
              </w:rPr>
              <w:pPrChange w:id="56166" w:author="pete jones" w:date="2022-01-04T12:44:00Z">
                <w:pPr>
                  <w:jc w:val="center"/>
                </w:pPr>
              </w:pPrChange>
            </w:pPr>
            <w:ins w:id="56167" w:author="pete jones" w:date="2022-01-04T12:37:00Z">
              <w:r w:rsidRPr="00FF6A71">
                <w:rPr>
                  <w:rFonts w:cstheme="minorHAnsi"/>
                </w:rPr>
                <w:t>0%</w:t>
              </w:r>
            </w:ins>
          </w:p>
        </w:tc>
        <w:tc>
          <w:tcPr>
            <w:tcW w:w="1701" w:type="dxa"/>
            <w:tcPrChange w:id="56168" w:author="pete jones" w:date="2022-03-29T17:08:00Z">
              <w:tcPr>
                <w:tcW w:w="1701" w:type="dxa"/>
              </w:tcPr>
            </w:tcPrChange>
          </w:tcPr>
          <w:p w14:paraId="586CA073" w14:textId="77777777" w:rsidR="00BD0299" w:rsidRPr="00FF6A71" w:rsidRDefault="00BD0299">
            <w:pPr>
              <w:spacing w:before="0" w:after="0" w:line="240" w:lineRule="auto"/>
              <w:jc w:val="center"/>
              <w:rPr>
                <w:ins w:id="56169" w:author="pete jones" w:date="2022-01-04T12:37:00Z"/>
                <w:rFonts w:cstheme="minorHAnsi"/>
              </w:rPr>
              <w:pPrChange w:id="56170" w:author="pete jones" w:date="2022-01-04T12:44:00Z">
                <w:pPr>
                  <w:jc w:val="center"/>
                </w:pPr>
              </w:pPrChange>
            </w:pPr>
            <w:ins w:id="56171" w:author="pete jones" w:date="2022-01-04T12:37:00Z">
              <w:r w:rsidRPr="00FF6A71">
                <w:rPr>
                  <w:rFonts w:cstheme="minorHAnsi"/>
                </w:rPr>
                <w:t>0</w:t>
              </w:r>
            </w:ins>
          </w:p>
        </w:tc>
      </w:tr>
      <w:tr w:rsidR="00BD0299" w:rsidRPr="00FF6A71" w14:paraId="7D9DD15A" w14:textId="77777777" w:rsidTr="00D1046B">
        <w:trPr>
          <w:jc w:val="center"/>
          <w:ins w:id="56172" w:author="pete jones" w:date="2022-01-04T12:37:00Z"/>
        </w:trPr>
        <w:tc>
          <w:tcPr>
            <w:tcW w:w="3402" w:type="dxa"/>
            <w:tcPrChange w:id="56173" w:author="pete jones" w:date="2022-03-29T17:08:00Z">
              <w:tcPr>
                <w:tcW w:w="3402" w:type="dxa"/>
              </w:tcPr>
            </w:tcPrChange>
          </w:tcPr>
          <w:p w14:paraId="6F3FF609" w14:textId="77777777" w:rsidR="00BD0299" w:rsidRPr="00FF6A71" w:rsidRDefault="00BD0299">
            <w:pPr>
              <w:spacing w:before="0" w:after="0" w:line="240" w:lineRule="auto"/>
              <w:rPr>
                <w:ins w:id="56174" w:author="pete jones" w:date="2022-01-04T12:37:00Z"/>
                <w:rFonts w:cstheme="minorHAnsi"/>
              </w:rPr>
              <w:pPrChange w:id="56175" w:author="pete jones" w:date="2022-01-04T12:44:00Z">
                <w:pPr/>
              </w:pPrChange>
            </w:pPr>
            <w:ins w:id="56176" w:author="pete jones" w:date="2022-01-04T12:37:00Z">
              <w:r w:rsidRPr="00FF6A71">
                <w:rPr>
                  <w:rFonts w:cstheme="minorHAnsi"/>
                </w:rPr>
                <w:t xml:space="preserve">Materials engineering </w:t>
              </w:r>
            </w:ins>
          </w:p>
        </w:tc>
        <w:tc>
          <w:tcPr>
            <w:tcW w:w="1417" w:type="dxa"/>
            <w:tcPrChange w:id="56177" w:author="pete jones" w:date="2022-03-29T17:08:00Z">
              <w:tcPr>
                <w:tcW w:w="1417" w:type="dxa"/>
              </w:tcPr>
            </w:tcPrChange>
          </w:tcPr>
          <w:p w14:paraId="03CEBA66" w14:textId="77777777" w:rsidR="00BD0299" w:rsidRPr="00FF6A71" w:rsidRDefault="00BD0299">
            <w:pPr>
              <w:spacing w:before="0" w:after="0" w:line="240" w:lineRule="auto"/>
              <w:jc w:val="center"/>
              <w:rPr>
                <w:ins w:id="56178" w:author="pete jones" w:date="2022-01-04T12:37:00Z"/>
                <w:rFonts w:cstheme="minorHAnsi"/>
              </w:rPr>
              <w:pPrChange w:id="56179" w:author="pete jones" w:date="2022-01-04T12:44:00Z">
                <w:pPr>
                  <w:jc w:val="center"/>
                </w:pPr>
              </w:pPrChange>
            </w:pPr>
            <w:ins w:id="56180" w:author="pete jones" w:date="2022-01-04T12:37:00Z">
              <w:r w:rsidRPr="00FF6A71">
                <w:rPr>
                  <w:rFonts w:cstheme="minorHAnsi"/>
                </w:rPr>
                <w:t>0%</w:t>
              </w:r>
            </w:ins>
          </w:p>
        </w:tc>
        <w:tc>
          <w:tcPr>
            <w:tcW w:w="1701" w:type="dxa"/>
            <w:tcPrChange w:id="56181" w:author="pete jones" w:date="2022-03-29T17:08:00Z">
              <w:tcPr>
                <w:tcW w:w="1701" w:type="dxa"/>
              </w:tcPr>
            </w:tcPrChange>
          </w:tcPr>
          <w:p w14:paraId="2CD189BD" w14:textId="77777777" w:rsidR="00BD0299" w:rsidRPr="00FF6A71" w:rsidRDefault="00BD0299">
            <w:pPr>
              <w:spacing w:before="0" w:after="0" w:line="240" w:lineRule="auto"/>
              <w:jc w:val="center"/>
              <w:rPr>
                <w:ins w:id="56182" w:author="pete jones" w:date="2022-01-04T12:37:00Z"/>
                <w:rFonts w:cstheme="minorHAnsi"/>
              </w:rPr>
              <w:pPrChange w:id="56183" w:author="pete jones" w:date="2022-01-04T12:44:00Z">
                <w:pPr>
                  <w:jc w:val="center"/>
                </w:pPr>
              </w:pPrChange>
            </w:pPr>
            <w:ins w:id="56184" w:author="pete jones" w:date="2022-01-04T12:37:00Z">
              <w:r w:rsidRPr="00FF6A71">
                <w:rPr>
                  <w:rFonts w:cstheme="minorHAnsi"/>
                </w:rPr>
                <w:t>0</w:t>
              </w:r>
            </w:ins>
          </w:p>
        </w:tc>
      </w:tr>
      <w:tr w:rsidR="00BD0299" w:rsidRPr="00FF6A71" w14:paraId="7D2E78C9" w14:textId="77777777" w:rsidTr="00D1046B">
        <w:trPr>
          <w:jc w:val="center"/>
          <w:ins w:id="56185" w:author="pete jones" w:date="2022-01-04T12:37:00Z"/>
        </w:trPr>
        <w:tc>
          <w:tcPr>
            <w:tcW w:w="3402" w:type="dxa"/>
            <w:tcPrChange w:id="56186" w:author="pete jones" w:date="2022-03-29T17:08:00Z">
              <w:tcPr>
                <w:tcW w:w="3402" w:type="dxa"/>
              </w:tcPr>
            </w:tcPrChange>
          </w:tcPr>
          <w:p w14:paraId="2A7564A7" w14:textId="77777777" w:rsidR="00BD0299" w:rsidRPr="00FF6A71" w:rsidRDefault="00BD0299">
            <w:pPr>
              <w:spacing w:before="0" w:after="0" w:line="240" w:lineRule="auto"/>
              <w:rPr>
                <w:ins w:id="56187" w:author="pete jones" w:date="2022-01-04T12:37:00Z"/>
                <w:rFonts w:cstheme="minorHAnsi"/>
              </w:rPr>
              <w:pPrChange w:id="56188" w:author="pete jones" w:date="2022-01-04T12:44:00Z">
                <w:pPr/>
              </w:pPrChange>
            </w:pPr>
            <w:ins w:id="56189" w:author="pete jones" w:date="2022-01-04T12:37:00Z">
              <w:r w:rsidRPr="00FF6A71">
                <w:rPr>
                  <w:rFonts w:cstheme="minorHAnsi"/>
                </w:rPr>
                <w:t>Molecular engineering</w:t>
              </w:r>
            </w:ins>
          </w:p>
        </w:tc>
        <w:tc>
          <w:tcPr>
            <w:tcW w:w="1417" w:type="dxa"/>
            <w:tcPrChange w:id="56190" w:author="pete jones" w:date="2022-03-29T17:08:00Z">
              <w:tcPr>
                <w:tcW w:w="1417" w:type="dxa"/>
              </w:tcPr>
            </w:tcPrChange>
          </w:tcPr>
          <w:p w14:paraId="74A3375A" w14:textId="77777777" w:rsidR="00BD0299" w:rsidRPr="00FF6A71" w:rsidRDefault="00BD0299">
            <w:pPr>
              <w:spacing w:before="0" w:after="0" w:line="240" w:lineRule="auto"/>
              <w:jc w:val="center"/>
              <w:rPr>
                <w:ins w:id="56191" w:author="pete jones" w:date="2022-01-04T12:37:00Z"/>
                <w:rFonts w:cstheme="minorHAnsi"/>
              </w:rPr>
              <w:pPrChange w:id="56192" w:author="pete jones" w:date="2022-01-04T12:44:00Z">
                <w:pPr>
                  <w:jc w:val="center"/>
                </w:pPr>
              </w:pPrChange>
            </w:pPr>
            <w:ins w:id="56193" w:author="pete jones" w:date="2022-01-04T12:37:00Z">
              <w:r w:rsidRPr="00FF6A71">
                <w:rPr>
                  <w:rFonts w:cstheme="minorHAnsi"/>
                </w:rPr>
                <w:t>0%</w:t>
              </w:r>
            </w:ins>
          </w:p>
        </w:tc>
        <w:tc>
          <w:tcPr>
            <w:tcW w:w="1701" w:type="dxa"/>
            <w:tcPrChange w:id="56194" w:author="pete jones" w:date="2022-03-29T17:08:00Z">
              <w:tcPr>
                <w:tcW w:w="1701" w:type="dxa"/>
              </w:tcPr>
            </w:tcPrChange>
          </w:tcPr>
          <w:p w14:paraId="348F6BFC" w14:textId="77777777" w:rsidR="00BD0299" w:rsidRPr="00FF6A71" w:rsidRDefault="00BD0299">
            <w:pPr>
              <w:spacing w:before="0" w:after="0" w:line="240" w:lineRule="auto"/>
              <w:jc w:val="center"/>
              <w:rPr>
                <w:ins w:id="56195" w:author="pete jones" w:date="2022-01-04T12:37:00Z"/>
                <w:rFonts w:cstheme="minorHAnsi"/>
              </w:rPr>
              <w:pPrChange w:id="56196" w:author="pete jones" w:date="2022-01-04T12:44:00Z">
                <w:pPr>
                  <w:jc w:val="center"/>
                </w:pPr>
              </w:pPrChange>
            </w:pPr>
            <w:ins w:id="56197" w:author="pete jones" w:date="2022-01-04T12:37:00Z">
              <w:r w:rsidRPr="00FF6A71">
                <w:rPr>
                  <w:rFonts w:cstheme="minorHAnsi"/>
                </w:rPr>
                <w:t>0</w:t>
              </w:r>
            </w:ins>
          </w:p>
        </w:tc>
      </w:tr>
      <w:tr w:rsidR="00BD0299" w:rsidRPr="00FF6A71" w14:paraId="2B9B0277" w14:textId="77777777" w:rsidTr="00D1046B">
        <w:trPr>
          <w:jc w:val="center"/>
          <w:ins w:id="56198" w:author="pete jones" w:date="2022-01-04T12:37:00Z"/>
        </w:trPr>
        <w:tc>
          <w:tcPr>
            <w:tcW w:w="3402" w:type="dxa"/>
            <w:tcPrChange w:id="56199" w:author="pete jones" w:date="2022-03-29T17:08:00Z">
              <w:tcPr>
                <w:tcW w:w="3402" w:type="dxa"/>
              </w:tcPr>
            </w:tcPrChange>
          </w:tcPr>
          <w:p w14:paraId="7ADCB9D7" w14:textId="77777777" w:rsidR="00BD0299" w:rsidRPr="00FF6A71" w:rsidRDefault="00BD0299">
            <w:pPr>
              <w:spacing w:before="0" w:after="0" w:line="240" w:lineRule="auto"/>
              <w:rPr>
                <w:ins w:id="56200" w:author="pete jones" w:date="2022-01-04T12:37:00Z"/>
                <w:rFonts w:cstheme="minorHAnsi"/>
              </w:rPr>
              <w:pPrChange w:id="56201" w:author="pete jones" w:date="2022-01-04T12:44:00Z">
                <w:pPr/>
              </w:pPrChange>
            </w:pPr>
            <w:ins w:id="56202" w:author="pete jones" w:date="2022-01-04T12:37:00Z">
              <w:r w:rsidRPr="00FF6A71">
                <w:rPr>
                  <w:rFonts w:cstheme="minorHAnsi"/>
                </w:rPr>
                <w:lastRenderedPageBreak/>
                <w:t>Process engineering</w:t>
              </w:r>
            </w:ins>
          </w:p>
        </w:tc>
        <w:tc>
          <w:tcPr>
            <w:tcW w:w="1417" w:type="dxa"/>
            <w:tcPrChange w:id="56203" w:author="pete jones" w:date="2022-03-29T17:08:00Z">
              <w:tcPr>
                <w:tcW w:w="1417" w:type="dxa"/>
              </w:tcPr>
            </w:tcPrChange>
          </w:tcPr>
          <w:p w14:paraId="00D27302" w14:textId="77777777" w:rsidR="00BD0299" w:rsidRPr="00FF6A71" w:rsidRDefault="00BD0299">
            <w:pPr>
              <w:spacing w:before="0" w:after="0" w:line="240" w:lineRule="auto"/>
              <w:jc w:val="center"/>
              <w:rPr>
                <w:ins w:id="56204" w:author="pete jones" w:date="2022-01-04T12:37:00Z"/>
                <w:rFonts w:cstheme="minorHAnsi"/>
              </w:rPr>
              <w:pPrChange w:id="56205" w:author="pete jones" w:date="2022-01-04T12:44:00Z">
                <w:pPr>
                  <w:jc w:val="center"/>
                </w:pPr>
              </w:pPrChange>
            </w:pPr>
            <w:ins w:id="56206" w:author="pete jones" w:date="2022-01-04T12:37:00Z">
              <w:r w:rsidRPr="00FF6A71">
                <w:rPr>
                  <w:rFonts w:cstheme="minorHAnsi"/>
                </w:rPr>
                <w:t>0%</w:t>
              </w:r>
            </w:ins>
          </w:p>
        </w:tc>
        <w:tc>
          <w:tcPr>
            <w:tcW w:w="1701" w:type="dxa"/>
            <w:tcPrChange w:id="56207" w:author="pete jones" w:date="2022-03-29T17:08:00Z">
              <w:tcPr>
                <w:tcW w:w="1701" w:type="dxa"/>
              </w:tcPr>
            </w:tcPrChange>
          </w:tcPr>
          <w:p w14:paraId="2492B79F" w14:textId="77777777" w:rsidR="00BD0299" w:rsidRPr="00FF6A71" w:rsidRDefault="00BD0299">
            <w:pPr>
              <w:spacing w:before="0" w:after="0" w:line="240" w:lineRule="auto"/>
              <w:jc w:val="center"/>
              <w:rPr>
                <w:ins w:id="56208" w:author="pete jones" w:date="2022-01-04T12:37:00Z"/>
                <w:rFonts w:cstheme="minorHAnsi"/>
              </w:rPr>
              <w:pPrChange w:id="56209" w:author="pete jones" w:date="2022-01-04T12:44:00Z">
                <w:pPr>
                  <w:jc w:val="center"/>
                </w:pPr>
              </w:pPrChange>
            </w:pPr>
            <w:ins w:id="56210" w:author="pete jones" w:date="2022-01-04T12:37:00Z">
              <w:r w:rsidRPr="00FF6A71">
                <w:rPr>
                  <w:rFonts w:cstheme="minorHAnsi"/>
                </w:rPr>
                <w:t>0</w:t>
              </w:r>
            </w:ins>
          </w:p>
        </w:tc>
      </w:tr>
      <w:tr w:rsidR="00BD0299" w:rsidRPr="00FF6A71" w14:paraId="040DBAAB" w14:textId="77777777" w:rsidTr="00D1046B">
        <w:trPr>
          <w:jc w:val="center"/>
          <w:ins w:id="56211" w:author="pete jones" w:date="2022-01-04T12:37:00Z"/>
        </w:trPr>
        <w:tc>
          <w:tcPr>
            <w:tcW w:w="3402" w:type="dxa"/>
            <w:tcPrChange w:id="56212" w:author="pete jones" w:date="2022-03-29T17:08:00Z">
              <w:tcPr>
                <w:tcW w:w="3402" w:type="dxa"/>
              </w:tcPr>
            </w:tcPrChange>
          </w:tcPr>
          <w:p w14:paraId="74BA5AF1" w14:textId="77777777" w:rsidR="00BD0299" w:rsidRPr="00FF6A71" w:rsidRDefault="00BD0299">
            <w:pPr>
              <w:spacing w:before="0" w:after="0" w:line="240" w:lineRule="auto"/>
              <w:rPr>
                <w:ins w:id="56213" w:author="pete jones" w:date="2022-01-04T12:37:00Z"/>
                <w:rFonts w:cstheme="minorHAnsi"/>
              </w:rPr>
              <w:pPrChange w:id="56214" w:author="pete jones" w:date="2022-01-04T12:44:00Z">
                <w:pPr/>
              </w:pPrChange>
            </w:pPr>
            <w:ins w:id="56215" w:author="pete jones" w:date="2022-01-04T12:37:00Z">
              <w:r w:rsidRPr="00FF6A71">
                <w:rPr>
                  <w:rFonts w:cstheme="minorHAnsi"/>
                </w:rPr>
                <w:t xml:space="preserve">Corrosion engineering </w:t>
              </w:r>
            </w:ins>
          </w:p>
        </w:tc>
        <w:tc>
          <w:tcPr>
            <w:tcW w:w="1417" w:type="dxa"/>
            <w:tcPrChange w:id="56216" w:author="pete jones" w:date="2022-03-29T17:08:00Z">
              <w:tcPr>
                <w:tcW w:w="1417" w:type="dxa"/>
              </w:tcPr>
            </w:tcPrChange>
          </w:tcPr>
          <w:p w14:paraId="2C3FD197" w14:textId="77777777" w:rsidR="00BD0299" w:rsidRPr="00FF6A71" w:rsidRDefault="00BD0299">
            <w:pPr>
              <w:spacing w:before="0" w:after="0" w:line="240" w:lineRule="auto"/>
              <w:jc w:val="center"/>
              <w:rPr>
                <w:ins w:id="56217" w:author="pete jones" w:date="2022-01-04T12:37:00Z"/>
                <w:rFonts w:cstheme="minorHAnsi"/>
              </w:rPr>
              <w:pPrChange w:id="56218" w:author="pete jones" w:date="2022-01-04T12:44:00Z">
                <w:pPr>
                  <w:jc w:val="center"/>
                </w:pPr>
              </w:pPrChange>
            </w:pPr>
            <w:ins w:id="56219" w:author="pete jones" w:date="2022-01-04T12:37:00Z">
              <w:r w:rsidRPr="00FF6A71">
                <w:rPr>
                  <w:rFonts w:cstheme="minorHAnsi"/>
                </w:rPr>
                <w:t>0%</w:t>
              </w:r>
            </w:ins>
          </w:p>
        </w:tc>
        <w:tc>
          <w:tcPr>
            <w:tcW w:w="1701" w:type="dxa"/>
            <w:tcPrChange w:id="56220" w:author="pete jones" w:date="2022-03-29T17:08:00Z">
              <w:tcPr>
                <w:tcW w:w="1701" w:type="dxa"/>
              </w:tcPr>
            </w:tcPrChange>
          </w:tcPr>
          <w:p w14:paraId="27585DA8" w14:textId="77777777" w:rsidR="00BD0299" w:rsidRPr="00FF6A71" w:rsidRDefault="00BD0299">
            <w:pPr>
              <w:spacing w:before="0" w:after="0" w:line="240" w:lineRule="auto"/>
              <w:jc w:val="center"/>
              <w:rPr>
                <w:ins w:id="56221" w:author="pete jones" w:date="2022-01-04T12:37:00Z"/>
                <w:rFonts w:cstheme="minorHAnsi"/>
              </w:rPr>
              <w:pPrChange w:id="56222" w:author="pete jones" w:date="2022-01-04T12:44:00Z">
                <w:pPr>
                  <w:jc w:val="center"/>
                </w:pPr>
              </w:pPrChange>
            </w:pPr>
            <w:ins w:id="56223" w:author="pete jones" w:date="2022-01-04T12:37:00Z">
              <w:r w:rsidRPr="00FF6A71">
                <w:rPr>
                  <w:rFonts w:cstheme="minorHAnsi"/>
                </w:rPr>
                <w:t>0</w:t>
              </w:r>
            </w:ins>
          </w:p>
        </w:tc>
      </w:tr>
      <w:tr w:rsidR="00BD0299" w:rsidRPr="00FF6A71" w14:paraId="7DCFA754" w14:textId="77777777" w:rsidTr="00D1046B">
        <w:trPr>
          <w:jc w:val="center"/>
          <w:ins w:id="56224" w:author="pete jones" w:date="2022-01-04T12:37:00Z"/>
        </w:trPr>
        <w:tc>
          <w:tcPr>
            <w:tcW w:w="3402" w:type="dxa"/>
            <w:tcPrChange w:id="56225" w:author="pete jones" w:date="2022-03-29T17:08:00Z">
              <w:tcPr>
                <w:tcW w:w="3402" w:type="dxa"/>
              </w:tcPr>
            </w:tcPrChange>
          </w:tcPr>
          <w:p w14:paraId="1DBEF449" w14:textId="77777777" w:rsidR="00BD0299" w:rsidRPr="00FF6A71" w:rsidRDefault="00BD0299">
            <w:pPr>
              <w:spacing w:before="0" w:after="0" w:line="240" w:lineRule="auto"/>
              <w:rPr>
                <w:ins w:id="56226" w:author="pete jones" w:date="2022-01-04T12:37:00Z"/>
                <w:rFonts w:cstheme="minorHAnsi"/>
              </w:rPr>
              <w:pPrChange w:id="56227" w:author="pete jones" w:date="2022-01-04T12:44:00Z">
                <w:pPr/>
              </w:pPrChange>
            </w:pPr>
            <w:ins w:id="56228" w:author="pete jones" w:date="2022-01-04T12:37:00Z">
              <w:r w:rsidRPr="00FF6A71">
                <w:rPr>
                  <w:rFonts w:cstheme="minorHAnsi"/>
                </w:rPr>
                <w:t>OTHER</w:t>
              </w:r>
            </w:ins>
          </w:p>
        </w:tc>
        <w:tc>
          <w:tcPr>
            <w:tcW w:w="1417" w:type="dxa"/>
            <w:tcPrChange w:id="56229" w:author="pete jones" w:date="2022-03-29T17:08:00Z">
              <w:tcPr>
                <w:tcW w:w="1417" w:type="dxa"/>
              </w:tcPr>
            </w:tcPrChange>
          </w:tcPr>
          <w:p w14:paraId="41AE56E8" w14:textId="77777777" w:rsidR="00BD0299" w:rsidRPr="00FF6A71" w:rsidRDefault="00BD0299">
            <w:pPr>
              <w:spacing w:before="0" w:after="0" w:line="240" w:lineRule="auto"/>
              <w:jc w:val="center"/>
              <w:rPr>
                <w:ins w:id="56230" w:author="pete jones" w:date="2022-01-04T12:37:00Z"/>
                <w:rFonts w:cstheme="minorHAnsi"/>
              </w:rPr>
              <w:pPrChange w:id="56231" w:author="pete jones" w:date="2022-01-04T12:44:00Z">
                <w:pPr>
                  <w:jc w:val="center"/>
                </w:pPr>
              </w:pPrChange>
            </w:pPr>
            <w:ins w:id="56232" w:author="pete jones" w:date="2022-01-04T12:37:00Z">
              <w:r w:rsidRPr="00FF6A71">
                <w:rPr>
                  <w:rFonts w:cstheme="minorHAnsi"/>
                </w:rPr>
                <w:t>0%</w:t>
              </w:r>
            </w:ins>
          </w:p>
        </w:tc>
        <w:tc>
          <w:tcPr>
            <w:tcW w:w="1701" w:type="dxa"/>
            <w:tcPrChange w:id="56233" w:author="pete jones" w:date="2022-03-29T17:08:00Z">
              <w:tcPr>
                <w:tcW w:w="1701" w:type="dxa"/>
              </w:tcPr>
            </w:tcPrChange>
          </w:tcPr>
          <w:p w14:paraId="5848D992" w14:textId="77777777" w:rsidR="00BD0299" w:rsidRPr="00FF6A71" w:rsidRDefault="00BD0299">
            <w:pPr>
              <w:spacing w:before="0" w:after="0" w:line="240" w:lineRule="auto"/>
              <w:jc w:val="center"/>
              <w:rPr>
                <w:ins w:id="56234" w:author="pete jones" w:date="2022-01-04T12:37:00Z"/>
                <w:rFonts w:cstheme="minorHAnsi"/>
              </w:rPr>
              <w:pPrChange w:id="56235" w:author="pete jones" w:date="2022-01-04T12:44:00Z">
                <w:pPr>
                  <w:jc w:val="center"/>
                </w:pPr>
              </w:pPrChange>
            </w:pPr>
            <w:ins w:id="56236" w:author="pete jones" w:date="2022-01-04T12:37:00Z">
              <w:r w:rsidRPr="00FF6A71">
                <w:rPr>
                  <w:rFonts w:cstheme="minorHAnsi"/>
                </w:rPr>
                <w:t>0</w:t>
              </w:r>
            </w:ins>
          </w:p>
        </w:tc>
      </w:tr>
    </w:tbl>
    <w:p w14:paraId="6CFC1962" w14:textId="77777777" w:rsidR="00BD0299" w:rsidRPr="00FF6A71" w:rsidRDefault="00BD0299" w:rsidP="00BD0299">
      <w:pPr>
        <w:rPr>
          <w:ins w:id="56237" w:author="pete jones" w:date="2022-01-04T12:37:00Z"/>
        </w:rPr>
      </w:pPr>
      <w:ins w:id="56238" w:author="pete jones" w:date="2022-01-04T12:37:00Z">
        <w:r w:rsidRPr="00FF6A71">
          <w:t>Q1.12 CIVIL ENGINEERING</w:t>
        </w:r>
      </w:ins>
    </w:p>
    <w:tbl>
      <w:tblPr>
        <w:tblStyle w:val="TableGrid"/>
        <w:tblW w:w="0" w:type="auto"/>
        <w:jc w:val="center"/>
        <w:tblLook w:val="04A0" w:firstRow="1" w:lastRow="0" w:firstColumn="1" w:lastColumn="0" w:noHBand="0" w:noVBand="1"/>
        <w:tblPrChange w:id="56239" w:author="pete jones" w:date="2022-03-29T17:08:00Z">
          <w:tblPr>
            <w:tblStyle w:val="TableGrid"/>
            <w:tblW w:w="0" w:type="auto"/>
            <w:tblInd w:w="1413" w:type="dxa"/>
            <w:tblLook w:val="04A0" w:firstRow="1" w:lastRow="0" w:firstColumn="1" w:lastColumn="0" w:noHBand="0" w:noVBand="1"/>
          </w:tblPr>
        </w:tblPrChange>
      </w:tblPr>
      <w:tblGrid>
        <w:gridCol w:w="3402"/>
        <w:gridCol w:w="1417"/>
        <w:gridCol w:w="1701"/>
        <w:tblGridChange w:id="56240">
          <w:tblGrid>
            <w:gridCol w:w="3402"/>
            <w:gridCol w:w="1417"/>
            <w:gridCol w:w="1701"/>
          </w:tblGrid>
        </w:tblGridChange>
      </w:tblGrid>
      <w:tr w:rsidR="00BD0299" w:rsidRPr="00FF6A71" w14:paraId="057080B8" w14:textId="77777777" w:rsidTr="00D1046B">
        <w:trPr>
          <w:jc w:val="center"/>
          <w:ins w:id="56241" w:author="pete jones" w:date="2022-01-04T12:37:00Z"/>
        </w:trPr>
        <w:tc>
          <w:tcPr>
            <w:tcW w:w="3402" w:type="dxa"/>
            <w:tcPrChange w:id="56242" w:author="pete jones" w:date="2022-03-29T17:08:00Z">
              <w:tcPr>
                <w:tcW w:w="3402" w:type="dxa"/>
              </w:tcPr>
            </w:tcPrChange>
          </w:tcPr>
          <w:p w14:paraId="1E66C255" w14:textId="77777777" w:rsidR="00BD0299" w:rsidRPr="00FF6A71" w:rsidRDefault="00BD0299">
            <w:pPr>
              <w:spacing w:before="0" w:after="0" w:line="240" w:lineRule="auto"/>
              <w:jc w:val="center"/>
              <w:rPr>
                <w:ins w:id="56243" w:author="pete jones" w:date="2022-01-04T12:37:00Z"/>
                <w:rFonts w:cstheme="minorHAnsi"/>
                <w:b/>
                <w:bCs/>
              </w:rPr>
              <w:pPrChange w:id="56244" w:author="pete jones" w:date="2022-01-04T12:44:00Z">
                <w:pPr>
                  <w:jc w:val="center"/>
                </w:pPr>
              </w:pPrChange>
            </w:pPr>
            <w:ins w:id="56245" w:author="pete jones" w:date="2022-01-04T12:37:00Z">
              <w:r w:rsidRPr="00FF6A71">
                <w:rPr>
                  <w:rFonts w:cstheme="minorHAnsi"/>
                  <w:b/>
                  <w:bCs/>
                </w:rPr>
                <w:t>Option</w:t>
              </w:r>
            </w:ins>
          </w:p>
        </w:tc>
        <w:tc>
          <w:tcPr>
            <w:tcW w:w="1417" w:type="dxa"/>
            <w:tcPrChange w:id="56246" w:author="pete jones" w:date="2022-03-29T17:08:00Z">
              <w:tcPr>
                <w:tcW w:w="1417" w:type="dxa"/>
              </w:tcPr>
            </w:tcPrChange>
          </w:tcPr>
          <w:p w14:paraId="673A08EC" w14:textId="77777777" w:rsidR="00BD0299" w:rsidRPr="00FF6A71" w:rsidRDefault="00BD0299">
            <w:pPr>
              <w:spacing w:before="0" w:after="0" w:line="240" w:lineRule="auto"/>
              <w:jc w:val="center"/>
              <w:rPr>
                <w:ins w:id="56247" w:author="pete jones" w:date="2022-01-04T12:37:00Z"/>
                <w:rFonts w:cstheme="minorHAnsi"/>
                <w:b/>
                <w:bCs/>
              </w:rPr>
              <w:pPrChange w:id="56248" w:author="pete jones" w:date="2022-01-04T12:44:00Z">
                <w:pPr>
                  <w:jc w:val="center"/>
                </w:pPr>
              </w:pPrChange>
            </w:pPr>
            <w:ins w:id="56249" w:author="pete jones" w:date="2022-01-04T12:37:00Z">
              <w:r w:rsidRPr="00FF6A71">
                <w:rPr>
                  <w:rFonts w:cstheme="minorHAnsi"/>
                  <w:b/>
                  <w:bCs/>
                </w:rPr>
                <w:t>%</w:t>
              </w:r>
            </w:ins>
          </w:p>
        </w:tc>
        <w:tc>
          <w:tcPr>
            <w:tcW w:w="1701" w:type="dxa"/>
            <w:tcPrChange w:id="56250" w:author="pete jones" w:date="2022-03-29T17:08:00Z">
              <w:tcPr>
                <w:tcW w:w="1701" w:type="dxa"/>
              </w:tcPr>
            </w:tcPrChange>
          </w:tcPr>
          <w:p w14:paraId="387541F7" w14:textId="77777777" w:rsidR="00BD0299" w:rsidRPr="00FF6A71" w:rsidRDefault="00BD0299">
            <w:pPr>
              <w:spacing w:before="0" w:after="0" w:line="240" w:lineRule="auto"/>
              <w:jc w:val="center"/>
              <w:rPr>
                <w:ins w:id="56251" w:author="pete jones" w:date="2022-01-04T12:37:00Z"/>
                <w:rFonts w:cstheme="minorHAnsi"/>
                <w:b/>
                <w:bCs/>
              </w:rPr>
              <w:pPrChange w:id="56252" w:author="pete jones" w:date="2022-01-04T12:44:00Z">
                <w:pPr>
                  <w:jc w:val="center"/>
                </w:pPr>
              </w:pPrChange>
            </w:pPr>
            <w:ins w:id="56253" w:author="pete jones" w:date="2022-01-04T12:37:00Z">
              <w:r w:rsidRPr="00FF6A71">
                <w:rPr>
                  <w:rFonts w:cstheme="minorHAnsi"/>
                  <w:b/>
                  <w:bCs/>
                </w:rPr>
                <w:t>Count</w:t>
              </w:r>
            </w:ins>
          </w:p>
        </w:tc>
      </w:tr>
      <w:tr w:rsidR="00BD0299" w:rsidRPr="00FF6A71" w14:paraId="3D3E1A27" w14:textId="77777777" w:rsidTr="00D1046B">
        <w:trPr>
          <w:jc w:val="center"/>
          <w:ins w:id="56254" w:author="pete jones" w:date="2022-01-04T12:37:00Z"/>
        </w:trPr>
        <w:tc>
          <w:tcPr>
            <w:tcW w:w="3402" w:type="dxa"/>
            <w:tcPrChange w:id="56255" w:author="pete jones" w:date="2022-03-29T17:08:00Z">
              <w:tcPr>
                <w:tcW w:w="3402" w:type="dxa"/>
              </w:tcPr>
            </w:tcPrChange>
          </w:tcPr>
          <w:p w14:paraId="4806BA1B" w14:textId="77777777" w:rsidR="00BD0299" w:rsidRPr="00FF6A71" w:rsidRDefault="00BD0299">
            <w:pPr>
              <w:spacing w:before="0" w:after="0" w:line="240" w:lineRule="auto"/>
              <w:rPr>
                <w:ins w:id="56256" w:author="pete jones" w:date="2022-01-04T12:37:00Z"/>
                <w:rFonts w:cstheme="minorHAnsi"/>
              </w:rPr>
              <w:pPrChange w:id="56257" w:author="pete jones" w:date="2022-01-04T12:44:00Z">
                <w:pPr/>
              </w:pPrChange>
            </w:pPr>
            <w:ins w:id="56258" w:author="pete jones" w:date="2022-01-04T12:37:00Z">
              <w:r w:rsidRPr="00FF6A71">
                <w:rPr>
                  <w:rFonts w:cstheme="minorHAnsi"/>
                </w:rPr>
                <w:t>Environmental engineering</w:t>
              </w:r>
            </w:ins>
          </w:p>
        </w:tc>
        <w:tc>
          <w:tcPr>
            <w:tcW w:w="1417" w:type="dxa"/>
            <w:tcPrChange w:id="56259" w:author="pete jones" w:date="2022-03-29T17:08:00Z">
              <w:tcPr>
                <w:tcW w:w="1417" w:type="dxa"/>
              </w:tcPr>
            </w:tcPrChange>
          </w:tcPr>
          <w:p w14:paraId="451E7E8B" w14:textId="77777777" w:rsidR="00BD0299" w:rsidRPr="00FF6A71" w:rsidRDefault="00BD0299">
            <w:pPr>
              <w:spacing w:before="0" w:after="0" w:line="240" w:lineRule="auto"/>
              <w:jc w:val="center"/>
              <w:rPr>
                <w:ins w:id="56260" w:author="pete jones" w:date="2022-01-04T12:37:00Z"/>
                <w:rFonts w:cstheme="minorHAnsi"/>
              </w:rPr>
              <w:pPrChange w:id="56261" w:author="pete jones" w:date="2022-01-04T12:44:00Z">
                <w:pPr>
                  <w:jc w:val="center"/>
                </w:pPr>
              </w:pPrChange>
            </w:pPr>
            <w:ins w:id="56262" w:author="pete jones" w:date="2022-01-04T12:37:00Z">
              <w:r w:rsidRPr="00FF6A71">
                <w:rPr>
                  <w:rFonts w:cstheme="minorHAnsi"/>
                </w:rPr>
                <w:t>0%</w:t>
              </w:r>
            </w:ins>
          </w:p>
        </w:tc>
        <w:tc>
          <w:tcPr>
            <w:tcW w:w="1701" w:type="dxa"/>
            <w:tcPrChange w:id="56263" w:author="pete jones" w:date="2022-03-29T17:08:00Z">
              <w:tcPr>
                <w:tcW w:w="1701" w:type="dxa"/>
              </w:tcPr>
            </w:tcPrChange>
          </w:tcPr>
          <w:p w14:paraId="3DE96114" w14:textId="77777777" w:rsidR="00BD0299" w:rsidRPr="00FF6A71" w:rsidRDefault="00BD0299">
            <w:pPr>
              <w:spacing w:before="0" w:after="0" w:line="240" w:lineRule="auto"/>
              <w:jc w:val="center"/>
              <w:rPr>
                <w:ins w:id="56264" w:author="pete jones" w:date="2022-01-04T12:37:00Z"/>
                <w:rFonts w:cstheme="minorHAnsi"/>
              </w:rPr>
              <w:pPrChange w:id="56265" w:author="pete jones" w:date="2022-01-04T12:44:00Z">
                <w:pPr>
                  <w:jc w:val="center"/>
                </w:pPr>
              </w:pPrChange>
            </w:pPr>
            <w:ins w:id="56266" w:author="pete jones" w:date="2022-01-04T12:37:00Z">
              <w:r w:rsidRPr="00FF6A71">
                <w:rPr>
                  <w:rFonts w:cstheme="minorHAnsi"/>
                </w:rPr>
                <w:t>0</w:t>
              </w:r>
            </w:ins>
          </w:p>
        </w:tc>
      </w:tr>
      <w:tr w:rsidR="00BD0299" w:rsidRPr="00FF6A71" w14:paraId="59B6A5AA" w14:textId="77777777" w:rsidTr="00D1046B">
        <w:trPr>
          <w:jc w:val="center"/>
          <w:ins w:id="56267" w:author="pete jones" w:date="2022-01-04T12:37:00Z"/>
        </w:trPr>
        <w:tc>
          <w:tcPr>
            <w:tcW w:w="3402" w:type="dxa"/>
            <w:tcPrChange w:id="56268" w:author="pete jones" w:date="2022-03-29T17:08:00Z">
              <w:tcPr>
                <w:tcW w:w="3402" w:type="dxa"/>
              </w:tcPr>
            </w:tcPrChange>
          </w:tcPr>
          <w:p w14:paraId="127E1480" w14:textId="77777777" w:rsidR="00BD0299" w:rsidRPr="00FF6A71" w:rsidRDefault="00BD0299">
            <w:pPr>
              <w:spacing w:before="0" w:after="0" w:line="240" w:lineRule="auto"/>
              <w:rPr>
                <w:ins w:id="56269" w:author="pete jones" w:date="2022-01-04T12:37:00Z"/>
                <w:rFonts w:cstheme="minorHAnsi"/>
              </w:rPr>
              <w:pPrChange w:id="56270" w:author="pete jones" w:date="2022-01-04T12:44:00Z">
                <w:pPr/>
              </w:pPrChange>
            </w:pPr>
            <w:ins w:id="56271" w:author="pete jones" w:date="2022-01-04T12:37:00Z">
              <w:r w:rsidRPr="00FF6A71">
                <w:rPr>
                  <w:rFonts w:cstheme="minorHAnsi"/>
                </w:rPr>
                <w:t>Geotechnical engineerin</w:t>
              </w:r>
              <w:r w:rsidRPr="00FF6A71">
                <w:t>g</w:t>
              </w:r>
              <w:r w:rsidRPr="00FF6A71">
                <w:rPr>
                  <w:rFonts w:cstheme="minorHAnsi"/>
                </w:rPr>
                <w:t xml:space="preserve"> </w:t>
              </w:r>
            </w:ins>
          </w:p>
        </w:tc>
        <w:tc>
          <w:tcPr>
            <w:tcW w:w="1417" w:type="dxa"/>
            <w:tcPrChange w:id="56272" w:author="pete jones" w:date="2022-03-29T17:08:00Z">
              <w:tcPr>
                <w:tcW w:w="1417" w:type="dxa"/>
              </w:tcPr>
            </w:tcPrChange>
          </w:tcPr>
          <w:p w14:paraId="09E52D2C" w14:textId="77777777" w:rsidR="00BD0299" w:rsidRPr="00FF6A71" w:rsidRDefault="00BD0299">
            <w:pPr>
              <w:spacing w:before="0" w:after="0" w:line="240" w:lineRule="auto"/>
              <w:jc w:val="center"/>
              <w:rPr>
                <w:ins w:id="56273" w:author="pete jones" w:date="2022-01-04T12:37:00Z"/>
                <w:rFonts w:cstheme="minorHAnsi"/>
              </w:rPr>
              <w:pPrChange w:id="56274" w:author="pete jones" w:date="2022-01-04T12:44:00Z">
                <w:pPr>
                  <w:jc w:val="center"/>
                </w:pPr>
              </w:pPrChange>
            </w:pPr>
            <w:ins w:id="56275" w:author="pete jones" w:date="2022-01-04T12:37:00Z">
              <w:r w:rsidRPr="00FF6A71">
                <w:rPr>
                  <w:rFonts w:cstheme="minorHAnsi"/>
                </w:rPr>
                <w:t>0%</w:t>
              </w:r>
            </w:ins>
          </w:p>
        </w:tc>
        <w:tc>
          <w:tcPr>
            <w:tcW w:w="1701" w:type="dxa"/>
            <w:tcPrChange w:id="56276" w:author="pete jones" w:date="2022-03-29T17:08:00Z">
              <w:tcPr>
                <w:tcW w:w="1701" w:type="dxa"/>
              </w:tcPr>
            </w:tcPrChange>
          </w:tcPr>
          <w:p w14:paraId="3802AD14" w14:textId="77777777" w:rsidR="00BD0299" w:rsidRPr="00FF6A71" w:rsidRDefault="00BD0299">
            <w:pPr>
              <w:spacing w:before="0" w:after="0" w:line="240" w:lineRule="auto"/>
              <w:jc w:val="center"/>
              <w:rPr>
                <w:ins w:id="56277" w:author="pete jones" w:date="2022-01-04T12:37:00Z"/>
                <w:rFonts w:cstheme="minorHAnsi"/>
              </w:rPr>
              <w:pPrChange w:id="56278" w:author="pete jones" w:date="2022-01-04T12:44:00Z">
                <w:pPr>
                  <w:jc w:val="center"/>
                </w:pPr>
              </w:pPrChange>
            </w:pPr>
            <w:ins w:id="56279" w:author="pete jones" w:date="2022-01-04T12:37:00Z">
              <w:r w:rsidRPr="00FF6A71">
                <w:rPr>
                  <w:rFonts w:cstheme="minorHAnsi"/>
                </w:rPr>
                <w:t>0</w:t>
              </w:r>
            </w:ins>
          </w:p>
        </w:tc>
      </w:tr>
      <w:tr w:rsidR="00BD0299" w:rsidRPr="00FF6A71" w14:paraId="6CB8EC7C" w14:textId="77777777" w:rsidTr="00D1046B">
        <w:trPr>
          <w:jc w:val="center"/>
          <w:ins w:id="56280" w:author="pete jones" w:date="2022-01-04T12:37:00Z"/>
        </w:trPr>
        <w:tc>
          <w:tcPr>
            <w:tcW w:w="3402" w:type="dxa"/>
            <w:tcPrChange w:id="56281" w:author="pete jones" w:date="2022-03-29T17:08:00Z">
              <w:tcPr>
                <w:tcW w:w="3402" w:type="dxa"/>
              </w:tcPr>
            </w:tcPrChange>
          </w:tcPr>
          <w:p w14:paraId="4EFE5CF3" w14:textId="77777777" w:rsidR="00BD0299" w:rsidRPr="00FF6A71" w:rsidRDefault="00BD0299">
            <w:pPr>
              <w:spacing w:before="0" w:after="0" w:line="240" w:lineRule="auto"/>
              <w:rPr>
                <w:ins w:id="56282" w:author="pete jones" w:date="2022-01-04T12:37:00Z"/>
                <w:rFonts w:cstheme="minorHAnsi"/>
              </w:rPr>
              <w:pPrChange w:id="56283" w:author="pete jones" w:date="2022-01-04T12:44:00Z">
                <w:pPr/>
              </w:pPrChange>
            </w:pPr>
            <w:ins w:id="56284" w:author="pete jones" w:date="2022-01-04T12:37:00Z">
              <w:r w:rsidRPr="00FF6A71">
                <w:rPr>
                  <w:rFonts w:cstheme="minorHAnsi"/>
                </w:rPr>
                <w:t xml:space="preserve">Structural engineering </w:t>
              </w:r>
            </w:ins>
          </w:p>
        </w:tc>
        <w:tc>
          <w:tcPr>
            <w:tcW w:w="1417" w:type="dxa"/>
            <w:tcPrChange w:id="56285" w:author="pete jones" w:date="2022-03-29T17:08:00Z">
              <w:tcPr>
                <w:tcW w:w="1417" w:type="dxa"/>
              </w:tcPr>
            </w:tcPrChange>
          </w:tcPr>
          <w:p w14:paraId="0F40A93A" w14:textId="77777777" w:rsidR="00BD0299" w:rsidRPr="00FF6A71" w:rsidRDefault="00BD0299">
            <w:pPr>
              <w:spacing w:before="0" w:after="0" w:line="240" w:lineRule="auto"/>
              <w:jc w:val="center"/>
              <w:rPr>
                <w:ins w:id="56286" w:author="pete jones" w:date="2022-01-04T12:37:00Z"/>
                <w:rFonts w:cstheme="minorHAnsi"/>
              </w:rPr>
              <w:pPrChange w:id="56287" w:author="pete jones" w:date="2022-01-04T12:44:00Z">
                <w:pPr>
                  <w:jc w:val="center"/>
                </w:pPr>
              </w:pPrChange>
            </w:pPr>
            <w:ins w:id="56288" w:author="pete jones" w:date="2022-01-04T12:37:00Z">
              <w:r w:rsidRPr="00FF6A71">
                <w:rPr>
                  <w:rFonts w:cstheme="minorHAnsi"/>
                </w:rPr>
                <w:t>0%</w:t>
              </w:r>
            </w:ins>
          </w:p>
        </w:tc>
        <w:tc>
          <w:tcPr>
            <w:tcW w:w="1701" w:type="dxa"/>
            <w:tcPrChange w:id="56289" w:author="pete jones" w:date="2022-03-29T17:08:00Z">
              <w:tcPr>
                <w:tcW w:w="1701" w:type="dxa"/>
              </w:tcPr>
            </w:tcPrChange>
          </w:tcPr>
          <w:p w14:paraId="3EA8CC78" w14:textId="77777777" w:rsidR="00BD0299" w:rsidRPr="00FF6A71" w:rsidRDefault="00BD0299">
            <w:pPr>
              <w:spacing w:before="0" w:after="0" w:line="240" w:lineRule="auto"/>
              <w:jc w:val="center"/>
              <w:rPr>
                <w:ins w:id="56290" w:author="pete jones" w:date="2022-01-04T12:37:00Z"/>
                <w:rFonts w:cstheme="minorHAnsi"/>
              </w:rPr>
              <w:pPrChange w:id="56291" w:author="pete jones" w:date="2022-01-04T12:44:00Z">
                <w:pPr>
                  <w:jc w:val="center"/>
                </w:pPr>
              </w:pPrChange>
            </w:pPr>
            <w:ins w:id="56292" w:author="pete jones" w:date="2022-01-04T12:37:00Z">
              <w:r w:rsidRPr="00FF6A71">
                <w:rPr>
                  <w:rFonts w:cstheme="minorHAnsi"/>
                </w:rPr>
                <w:t>0</w:t>
              </w:r>
            </w:ins>
          </w:p>
        </w:tc>
      </w:tr>
      <w:tr w:rsidR="00BD0299" w:rsidRPr="00FF6A71" w14:paraId="645D8CF7" w14:textId="77777777" w:rsidTr="00D1046B">
        <w:trPr>
          <w:jc w:val="center"/>
          <w:ins w:id="56293" w:author="pete jones" w:date="2022-01-04T12:37:00Z"/>
        </w:trPr>
        <w:tc>
          <w:tcPr>
            <w:tcW w:w="3402" w:type="dxa"/>
            <w:tcPrChange w:id="56294" w:author="pete jones" w:date="2022-03-29T17:08:00Z">
              <w:tcPr>
                <w:tcW w:w="3402" w:type="dxa"/>
              </w:tcPr>
            </w:tcPrChange>
          </w:tcPr>
          <w:p w14:paraId="0D554989" w14:textId="77777777" w:rsidR="00BD0299" w:rsidRPr="00FF6A71" w:rsidRDefault="00BD0299">
            <w:pPr>
              <w:spacing w:before="0" w:after="0" w:line="240" w:lineRule="auto"/>
              <w:rPr>
                <w:ins w:id="56295" w:author="pete jones" w:date="2022-01-04T12:37:00Z"/>
                <w:rFonts w:cstheme="minorHAnsi"/>
              </w:rPr>
              <w:pPrChange w:id="56296" w:author="pete jones" w:date="2022-01-04T12:44:00Z">
                <w:pPr/>
              </w:pPrChange>
            </w:pPr>
            <w:ins w:id="56297" w:author="pete jones" w:date="2022-01-04T12:37:00Z">
              <w:r w:rsidRPr="00FF6A71">
                <w:rPr>
                  <w:rFonts w:cstheme="minorHAnsi"/>
                </w:rPr>
                <w:t>Mining engineering</w:t>
              </w:r>
            </w:ins>
          </w:p>
        </w:tc>
        <w:tc>
          <w:tcPr>
            <w:tcW w:w="1417" w:type="dxa"/>
            <w:tcPrChange w:id="56298" w:author="pete jones" w:date="2022-03-29T17:08:00Z">
              <w:tcPr>
                <w:tcW w:w="1417" w:type="dxa"/>
              </w:tcPr>
            </w:tcPrChange>
          </w:tcPr>
          <w:p w14:paraId="1BF2C33F" w14:textId="77777777" w:rsidR="00BD0299" w:rsidRPr="00FF6A71" w:rsidRDefault="00BD0299">
            <w:pPr>
              <w:spacing w:before="0" w:after="0" w:line="240" w:lineRule="auto"/>
              <w:jc w:val="center"/>
              <w:rPr>
                <w:ins w:id="56299" w:author="pete jones" w:date="2022-01-04T12:37:00Z"/>
                <w:rFonts w:cstheme="minorHAnsi"/>
              </w:rPr>
              <w:pPrChange w:id="56300" w:author="pete jones" w:date="2022-01-04T12:44:00Z">
                <w:pPr>
                  <w:jc w:val="center"/>
                </w:pPr>
              </w:pPrChange>
            </w:pPr>
            <w:ins w:id="56301" w:author="pete jones" w:date="2022-01-04T12:37:00Z">
              <w:r w:rsidRPr="00FF6A71">
                <w:rPr>
                  <w:rFonts w:cstheme="minorHAnsi"/>
                </w:rPr>
                <w:t>0%</w:t>
              </w:r>
            </w:ins>
          </w:p>
        </w:tc>
        <w:tc>
          <w:tcPr>
            <w:tcW w:w="1701" w:type="dxa"/>
            <w:tcPrChange w:id="56302" w:author="pete jones" w:date="2022-03-29T17:08:00Z">
              <w:tcPr>
                <w:tcW w:w="1701" w:type="dxa"/>
              </w:tcPr>
            </w:tcPrChange>
          </w:tcPr>
          <w:p w14:paraId="4B38FD63" w14:textId="77777777" w:rsidR="00BD0299" w:rsidRPr="00FF6A71" w:rsidRDefault="00BD0299">
            <w:pPr>
              <w:spacing w:before="0" w:after="0" w:line="240" w:lineRule="auto"/>
              <w:jc w:val="center"/>
              <w:rPr>
                <w:ins w:id="56303" w:author="pete jones" w:date="2022-01-04T12:37:00Z"/>
                <w:rFonts w:cstheme="minorHAnsi"/>
              </w:rPr>
              <w:pPrChange w:id="56304" w:author="pete jones" w:date="2022-01-04T12:44:00Z">
                <w:pPr>
                  <w:jc w:val="center"/>
                </w:pPr>
              </w:pPrChange>
            </w:pPr>
            <w:ins w:id="56305" w:author="pete jones" w:date="2022-01-04T12:37:00Z">
              <w:r w:rsidRPr="00FF6A71">
                <w:rPr>
                  <w:rFonts w:cstheme="minorHAnsi"/>
                </w:rPr>
                <w:t>0</w:t>
              </w:r>
            </w:ins>
          </w:p>
        </w:tc>
      </w:tr>
      <w:tr w:rsidR="00BD0299" w:rsidRPr="00FF6A71" w14:paraId="72B6E472" w14:textId="77777777" w:rsidTr="00D1046B">
        <w:trPr>
          <w:jc w:val="center"/>
          <w:ins w:id="56306" w:author="pete jones" w:date="2022-01-04T12:37:00Z"/>
        </w:trPr>
        <w:tc>
          <w:tcPr>
            <w:tcW w:w="3402" w:type="dxa"/>
            <w:tcPrChange w:id="56307" w:author="pete jones" w:date="2022-03-29T17:08:00Z">
              <w:tcPr>
                <w:tcW w:w="3402" w:type="dxa"/>
              </w:tcPr>
            </w:tcPrChange>
          </w:tcPr>
          <w:p w14:paraId="73F5BCF0" w14:textId="77777777" w:rsidR="00BD0299" w:rsidRPr="00FF6A71" w:rsidRDefault="00BD0299">
            <w:pPr>
              <w:spacing w:before="0" w:after="0" w:line="240" w:lineRule="auto"/>
              <w:rPr>
                <w:ins w:id="56308" w:author="pete jones" w:date="2022-01-04T12:37:00Z"/>
                <w:rFonts w:cstheme="minorHAnsi"/>
              </w:rPr>
              <w:pPrChange w:id="56309" w:author="pete jones" w:date="2022-01-04T12:44:00Z">
                <w:pPr/>
              </w:pPrChange>
            </w:pPr>
            <w:ins w:id="56310" w:author="pete jones" w:date="2022-01-04T12:37:00Z">
              <w:r w:rsidRPr="00FF6A71">
                <w:rPr>
                  <w:rFonts w:cstheme="minorHAnsi"/>
                </w:rPr>
                <w:t>Transport engineering</w:t>
              </w:r>
            </w:ins>
          </w:p>
        </w:tc>
        <w:tc>
          <w:tcPr>
            <w:tcW w:w="1417" w:type="dxa"/>
            <w:tcPrChange w:id="56311" w:author="pete jones" w:date="2022-03-29T17:08:00Z">
              <w:tcPr>
                <w:tcW w:w="1417" w:type="dxa"/>
              </w:tcPr>
            </w:tcPrChange>
          </w:tcPr>
          <w:p w14:paraId="355E41E4" w14:textId="77777777" w:rsidR="00BD0299" w:rsidRPr="00FF6A71" w:rsidRDefault="00BD0299">
            <w:pPr>
              <w:spacing w:before="0" w:after="0" w:line="240" w:lineRule="auto"/>
              <w:jc w:val="center"/>
              <w:rPr>
                <w:ins w:id="56312" w:author="pete jones" w:date="2022-01-04T12:37:00Z"/>
                <w:rFonts w:cstheme="minorHAnsi"/>
              </w:rPr>
              <w:pPrChange w:id="56313" w:author="pete jones" w:date="2022-01-04T12:44:00Z">
                <w:pPr>
                  <w:jc w:val="center"/>
                </w:pPr>
              </w:pPrChange>
            </w:pPr>
            <w:ins w:id="56314" w:author="pete jones" w:date="2022-01-04T12:37:00Z">
              <w:r w:rsidRPr="00FF6A71">
                <w:rPr>
                  <w:rFonts w:cstheme="minorHAnsi"/>
                </w:rPr>
                <w:t>0%</w:t>
              </w:r>
            </w:ins>
          </w:p>
        </w:tc>
        <w:tc>
          <w:tcPr>
            <w:tcW w:w="1701" w:type="dxa"/>
            <w:tcPrChange w:id="56315" w:author="pete jones" w:date="2022-03-29T17:08:00Z">
              <w:tcPr>
                <w:tcW w:w="1701" w:type="dxa"/>
              </w:tcPr>
            </w:tcPrChange>
          </w:tcPr>
          <w:p w14:paraId="7C12A7A8" w14:textId="77777777" w:rsidR="00BD0299" w:rsidRPr="00FF6A71" w:rsidRDefault="00BD0299">
            <w:pPr>
              <w:spacing w:before="0" w:after="0" w:line="240" w:lineRule="auto"/>
              <w:jc w:val="center"/>
              <w:rPr>
                <w:ins w:id="56316" w:author="pete jones" w:date="2022-01-04T12:37:00Z"/>
                <w:rFonts w:cstheme="minorHAnsi"/>
              </w:rPr>
              <w:pPrChange w:id="56317" w:author="pete jones" w:date="2022-01-04T12:44:00Z">
                <w:pPr>
                  <w:jc w:val="center"/>
                </w:pPr>
              </w:pPrChange>
            </w:pPr>
            <w:ins w:id="56318" w:author="pete jones" w:date="2022-01-04T12:37:00Z">
              <w:r w:rsidRPr="00FF6A71">
                <w:rPr>
                  <w:rFonts w:cstheme="minorHAnsi"/>
                </w:rPr>
                <w:t>0</w:t>
              </w:r>
            </w:ins>
          </w:p>
        </w:tc>
      </w:tr>
      <w:tr w:rsidR="00BD0299" w:rsidRPr="00FF6A71" w14:paraId="4B6606FF" w14:textId="77777777" w:rsidTr="00D1046B">
        <w:trPr>
          <w:jc w:val="center"/>
          <w:ins w:id="56319" w:author="pete jones" w:date="2022-01-04T12:37:00Z"/>
        </w:trPr>
        <w:tc>
          <w:tcPr>
            <w:tcW w:w="3402" w:type="dxa"/>
            <w:tcPrChange w:id="56320" w:author="pete jones" w:date="2022-03-29T17:08:00Z">
              <w:tcPr>
                <w:tcW w:w="3402" w:type="dxa"/>
              </w:tcPr>
            </w:tcPrChange>
          </w:tcPr>
          <w:p w14:paraId="6D66D289" w14:textId="77777777" w:rsidR="00BD0299" w:rsidRPr="00FF6A71" w:rsidRDefault="00BD0299">
            <w:pPr>
              <w:spacing w:before="0" w:after="0" w:line="240" w:lineRule="auto"/>
              <w:rPr>
                <w:ins w:id="56321" w:author="pete jones" w:date="2022-01-04T12:37:00Z"/>
                <w:rFonts w:cstheme="minorHAnsi"/>
              </w:rPr>
              <w:pPrChange w:id="56322" w:author="pete jones" w:date="2022-01-04T12:44:00Z">
                <w:pPr/>
              </w:pPrChange>
            </w:pPr>
            <w:ins w:id="56323" w:author="pete jones" w:date="2022-01-04T12:37:00Z">
              <w:r w:rsidRPr="00FF6A71">
                <w:rPr>
                  <w:rFonts w:cstheme="minorHAnsi"/>
                </w:rPr>
                <w:t>Utility Engineering</w:t>
              </w:r>
            </w:ins>
          </w:p>
        </w:tc>
        <w:tc>
          <w:tcPr>
            <w:tcW w:w="1417" w:type="dxa"/>
            <w:tcPrChange w:id="56324" w:author="pete jones" w:date="2022-03-29T17:08:00Z">
              <w:tcPr>
                <w:tcW w:w="1417" w:type="dxa"/>
              </w:tcPr>
            </w:tcPrChange>
          </w:tcPr>
          <w:p w14:paraId="1CA7CBFB" w14:textId="77777777" w:rsidR="00BD0299" w:rsidRPr="00FF6A71" w:rsidRDefault="00BD0299">
            <w:pPr>
              <w:spacing w:before="0" w:after="0" w:line="240" w:lineRule="auto"/>
              <w:jc w:val="center"/>
              <w:rPr>
                <w:ins w:id="56325" w:author="pete jones" w:date="2022-01-04T12:37:00Z"/>
                <w:rFonts w:cstheme="minorHAnsi"/>
              </w:rPr>
              <w:pPrChange w:id="56326" w:author="pete jones" w:date="2022-01-04T12:44:00Z">
                <w:pPr>
                  <w:jc w:val="center"/>
                </w:pPr>
              </w:pPrChange>
            </w:pPr>
            <w:ins w:id="56327" w:author="pete jones" w:date="2022-01-04T12:37:00Z">
              <w:r w:rsidRPr="00FF6A71">
                <w:rPr>
                  <w:rFonts w:cstheme="minorHAnsi"/>
                </w:rPr>
                <w:t>0%</w:t>
              </w:r>
            </w:ins>
          </w:p>
        </w:tc>
        <w:tc>
          <w:tcPr>
            <w:tcW w:w="1701" w:type="dxa"/>
            <w:tcPrChange w:id="56328" w:author="pete jones" w:date="2022-03-29T17:08:00Z">
              <w:tcPr>
                <w:tcW w:w="1701" w:type="dxa"/>
              </w:tcPr>
            </w:tcPrChange>
          </w:tcPr>
          <w:p w14:paraId="6C49198C" w14:textId="77777777" w:rsidR="00BD0299" w:rsidRPr="00FF6A71" w:rsidRDefault="00BD0299">
            <w:pPr>
              <w:spacing w:before="0" w:after="0" w:line="240" w:lineRule="auto"/>
              <w:jc w:val="center"/>
              <w:rPr>
                <w:ins w:id="56329" w:author="pete jones" w:date="2022-01-04T12:37:00Z"/>
                <w:rFonts w:cstheme="minorHAnsi"/>
              </w:rPr>
              <w:pPrChange w:id="56330" w:author="pete jones" w:date="2022-01-04T12:44:00Z">
                <w:pPr>
                  <w:jc w:val="center"/>
                </w:pPr>
              </w:pPrChange>
            </w:pPr>
            <w:ins w:id="56331" w:author="pete jones" w:date="2022-01-04T12:37:00Z">
              <w:r w:rsidRPr="00FF6A71">
                <w:rPr>
                  <w:rFonts w:cstheme="minorHAnsi"/>
                </w:rPr>
                <w:t>0</w:t>
              </w:r>
            </w:ins>
          </w:p>
        </w:tc>
      </w:tr>
      <w:tr w:rsidR="00BD0299" w:rsidRPr="00FF6A71" w14:paraId="2DB0B085" w14:textId="77777777" w:rsidTr="00D1046B">
        <w:trPr>
          <w:jc w:val="center"/>
          <w:ins w:id="56332" w:author="pete jones" w:date="2022-01-04T12:37:00Z"/>
        </w:trPr>
        <w:tc>
          <w:tcPr>
            <w:tcW w:w="3402" w:type="dxa"/>
            <w:tcPrChange w:id="56333" w:author="pete jones" w:date="2022-03-29T17:08:00Z">
              <w:tcPr>
                <w:tcW w:w="3402" w:type="dxa"/>
              </w:tcPr>
            </w:tcPrChange>
          </w:tcPr>
          <w:p w14:paraId="24273749" w14:textId="77777777" w:rsidR="00BD0299" w:rsidRPr="00FF6A71" w:rsidRDefault="00BD0299">
            <w:pPr>
              <w:spacing w:before="0" w:after="0" w:line="240" w:lineRule="auto"/>
              <w:rPr>
                <w:ins w:id="56334" w:author="pete jones" w:date="2022-01-04T12:37:00Z"/>
                <w:rFonts w:cstheme="minorHAnsi"/>
              </w:rPr>
              <w:pPrChange w:id="56335" w:author="pete jones" w:date="2022-01-04T12:44:00Z">
                <w:pPr/>
              </w:pPrChange>
            </w:pPr>
            <w:ins w:id="56336" w:author="pete jones" w:date="2022-01-04T12:37:00Z">
              <w:r w:rsidRPr="00FF6A71">
                <w:rPr>
                  <w:rFonts w:cstheme="minorHAnsi"/>
                </w:rPr>
                <w:t>Water resources engineering</w:t>
              </w:r>
            </w:ins>
          </w:p>
        </w:tc>
        <w:tc>
          <w:tcPr>
            <w:tcW w:w="1417" w:type="dxa"/>
            <w:tcPrChange w:id="56337" w:author="pete jones" w:date="2022-03-29T17:08:00Z">
              <w:tcPr>
                <w:tcW w:w="1417" w:type="dxa"/>
              </w:tcPr>
            </w:tcPrChange>
          </w:tcPr>
          <w:p w14:paraId="0F80AC69" w14:textId="77777777" w:rsidR="00BD0299" w:rsidRPr="00FF6A71" w:rsidRDefault="00BD0299">
            <w:pPr>
              <w:spacing w:before="0" w:after="0" w:line="240" w:lineRule="auto"/>
              <w:jc w:val="center"/>
              <w:rPr>
                <w:ins w:id="56338" w:author="pete jones" w:date="2022-01-04T12:37:00Z"/>
                <w:rFonts w:cstheme="minorHAnsi"/>
              </w:rPr>
              <w:pPrChange w:id="56339" w:author="pete jones" w:date="2022-01-04T12:44:00Z">
                <w:pPr>
                  <w:jc w:val="center"/>
                </w:pPr>
              </w:pPrChange>
            </w:pPr>
            <w:ins w:id="56340" w:author="pete jones" w:date="2022-01-04T12:37:00Z">
              <w:r w:rsidRPr="00FF6A71">
                <w:rPr>
                  <w:rFonts w:cstheme="minorHAnsi"/>
                </w:rPr>
                <w:t>0%</w:t>
              </w:r>
            </w:ins>
          </w:p>
        </w:tc>
        <w:tc>
          <w:tcPr>
            <w:tcW w:w="1701" w:type="dxa"/>
            <w:tcPrChange w:id="56341" w:author="pete jones" w:date="2022-03-29T17:08:00Z">
              <w:tcPr>
                <w:tcW w:w="1701" w:type="dxa"/>
              </w:tcPr>
            </w:tcPrChange>
          </w:tcPr>
          <w:p w14:paraId="5662F728" w14:textId="77777777" w:rsidR="00BD0299" w:rsidRPr="00FF6A71" w:rsidRDefault="00BD0299">
            <w:pPr>
              <w:spacing w:before="0" w:after="0" w:line="240" w:lineRule="auto"/>
              <w:jc w:val="center"/>
              <w:rPr>
                <w:ins w:id="56342" w:author="pete jones" w:date="2022-01-04T12:37:00Z"/>
                <w:rFonts w:cstheme="minorHAnsi"/>
              </w:rPr>
              <w:pPrChange w:id="56343" w:author="pete jones" w:date="2022-01-04T12:44:00Z">
                <w:pPr>
                  <w:jc w:val="center"/>
                </w:pPr>
              </w:pPrChange>
            </w:pPr>
            <w:ins w:id="56344" w:author="pete jones" w:date="2022-01-04T12:37:00Z">
              <w:r w:rsidRPr="00FF6A71">
                <w:rPr>
                  <w:rFonts w:cstheme="minorHAnsi"/>
                </w:rPr>
                <w:t>0</w:t>
              </w:r>
            </w:ins>
          </w:p>
        </w:tc>
      </w:tr>
      <w:tr w:rsidR="00BD0299" w:rsidRPr="00FF6A71" w14:paraId="0E94DA9E" w14:textId="77777777" w:rsidTr="00D1046B">
        <w:trPr>
          <w:jc w:val="center"/>
          <w:ins w:id="56345" w:author="pete jones" w:date="2022-01-04T12:37:00Z"/>
        </w:trPr>
        <w:tc>
          <w:tcPr>
            <w:tcW w:w="3402" w:type="dxa"/>
            <w:tcPrChange w:id="56346" w:author="pete jones" w:date="2022-03-29T17:08:00Z">
              <w:tcPr>
                <w:tcW w:w="3402" w:type="dxa"/>
              </w:tcPr>
            </w:tcPrChange>
          </w:tcPr>
          <w:p w14:paraId="6E70A2E0" w14:textId="77777777" w:rsidR="00BD0299" w:rsidRPr="00FF6A71" w:rsidRDefault="00BD0299">
            <w:pPr>
              <w:spacing w:before="0" w:after="0" w:line="240" w:lineRule="auto"/>
              <w:rPr>
                <w:ins w:id="56347" w:author="pete jones" w:date="2022-01-04T12:37:00Z"/>
                <w:rFonts w:cstheme="minorHAnsi"/>
              </w:rPr>
              <w:pPrChange w:id="56348" w:author="pete jones" w:date="2022-01-04T12:44:00Z">
                <w:pPr/>
              </w:pPrChange>
            </w:pPr>
            <w:ins w:id="56349" w:author="pete jones" w:date="2022-01-04T12:37:00Z">
              <w:r w:rsidRPr="00FF6A71">
                <w:rPr>
                  <w:rFonts w:cstheme="minorHAnsi"/>
                </w:rPr>
                <w:t xml:space="preserve">OTHER </w:t>
              </w:r>
            </w:ins>
          </w:p>
        </w:tc>
        <w:tc>
          <w:tcPr>
            <w:tcW w:w="1417" w:type="dxa"/>
            <w:tcPrChange w:id="56350" w:author="pete jones" w:date="2022-03-29T17:08:00Z">
              <w:tcPr>
                <w:tcW w:w="1417" w:type="dxa"/>
              </w:tcPr>
            </w:tcPrChange>
          </w:tcPr>
          <w:p w14:paraId="72254CEE" w14:textId="77777777" w:rsidR="00BD0299" w:rsidRPr="00FF6A71" w:rsidRDefault="00BD0299">
            <w:pPr>
              <w:spacing w:before="0" w:after="0" w:line="240" w:lineRule="auto"/>
              <w:jc w:val="center"/>
              <w:rPr>
                <w:ins w:id="56351" w:author="pete jones" w:date="2022-01-04T12:37:00Z"/>
                <w:rFonts w:cstheme="minorHAnsi"/>
              </w:rPr>
              <w:pPrChange w:id="56352" w:author="pete jones" w:date="2022-01-04T12:44:00Z">
                <w:pPr>
                  <w:jc w:val="center"/>
                </w:pPr>
              </w:pPrChange>
            </w:pPr>
            <w:ins w:id="56353" w:author="pete jones" w:date="2022-01-04T12:37:00Z">
              <w:r w:rsidRPr="00FF6A71">
                <w:rPr>
                  <w:rFonts w:cstheme="minorHAnsi"/>
                </w:rPr>
                <w:t>1</w:t>
              </w:r>
            </w:ins>
          </w:p>
        </w:tc>
        <w:tc>
          <w:tcPr>
            <w:tcW w:w="1701" w:type="dxa"/>
            <w:tcPrChange w:id="56354" w:author="pete jones" w:date="2022-03-29T17:08:00Z">
              <w:tcPr>
                <w:tcW w:w="1701" w:type="dxa"/>
              </w:tcPr>
            </w:tcPrChange>
          </w:tcPr>
          <w:p w14:paraId="1C05337C" w14:textId="77777777" w:rsidR="00BD0299" w:rsidRPr="00FF6A71" w:rsidRDefault="00BD0299">
            <w:pPr>
              <w:spacing w:before="0" w:after="0" w:line="240" w:lineRule="auto"/>
              <w:jc w:val="center"/>
              <w:rPr>
                <w:ins w:id="56355" w:author="pete jones" w:date="2022-01-04T12:37:00Z"/>
                <w:rFonts w:cstheme="minorHAnsi"/>
              </w:rPr>
              <w:pPrChange w:id="56356" w:author="pete jones" w:date="2022-01-04T12:44:00Z">
                <w:pPr>
                  <w:jc w:val="center"/>
                </w:pPr>
              </w:pPrChange>
            </w:pPr>
            <w:ins w:id="56357" w:author="pete jones" w:date="2022-01-04T12:37:00Z">
              <w:r w:rsidRPr="00FF6A71">
                <w:rPr>
                  <w:rFonts w:cstheme="minorHAnsi"/>
                </w:rPr>
                <w:t>1</w:t>
              </w:r>
            </w:ins>
          </w:p>
        </w:tc>
      </w:tr>
    </w:tbl>
    <w:p w14:paraId="7F938635" w14:textId="77777777" w:rsidR="00BD0299" w:rsidRPr="00FF6A71" w:rsidRDefault="00BD0299" w:rsidP="00BD0299">
      <w:pPr>
        <w:rPr>
          <w:ins w:id="56358" w:author="pete jones" w:date="2022-01-04T12:37:00Z"/>
        </w:rPr>
      </w:pPr>
      <w:ins w:id="56359" w:author="pete jones" w:date="2022-01-04T12:37:00Z">
        <w:r w:rsidRPr="00FF6A71">
          <w:t>Q1.13 ELECTRICAL ENGINEERING</w:t>
        </w:r>
      </w:ins>
    </w:p>
    <w:tbl>
      <w:tblPr>
        <w:tblStyle w:val="TableGrid"/>
        <w:tblW w:w="0" w:type="auto"/>
        <w:tblInd w:w="1413" w:type="dxa"/>
        <w:tblLook w:val="04A0" w:firstRow="1" w:lastRow="0" w:firstColumn="1" w:lastColumn="0" w:noHBand="0" w:noVBand="1"/>
      </w:tblPr>
      <w:tblGrid>
        <w:gridCol w:w="3402"/>
        <w:gridCol w:w="1417"/>
        <w:gridCol w:w="1701"/>
      </w:tblGrid>
      <w:tr w:rsidR="00BD0299" w:rsidRPr="00FF6A71" w14:paraId="01FF941B" w14:textId="77777777" w:rsidTr="00015922">
        <w:trPr>
          <w:ins w:id="56360" w:author="pete jones" w:date="2022-01-04T12:37:00Z"/>
        </w:trPr>
        <w:tc>
          <w:tcPr>
            <w:tcW w:w="3402" w:type="dxa"/>
          </w:tcPr>
          <w:p w14:paraId="5990A2E7" w14:textId="77777777" w:rsidR="00BD0299" w:rsidRPr="00FF6A71" w:rsidRDefault="00BD0299">
            <w:pPr>
              <w:spacing w:before="0" w:after="0" w:line="240" w:lineRule="auto"/>
              <w:jc w:val="center"/>
              <w:rPr>
                <w:ins w:id="56361" w:author="pete jones" w:date="2022-01-04T12:37:00Z"/>
                <w:rFonts w:cstheme="minorHAnsi"/>
                <w:b/>
                <w:bCs/>
              </w:rPr>
              <w:pPrChange w:id="56362" w:author="pete jones" w:date="2022-01-04T12:44:00Z">
                <w:pPr>
                  <w:jc w:val="center"/>
                </w:pPr>
              </w:pPrChange>
            </w:pPr>
            <w:ins w:id="56363" w:author="pete jones" w:date="2022-01-04T12:37:00Z">
              <w:r w:rsidRPr="00FF6A71">
                <w:rPr>
                  <w:rFonts w:cstheme="minorHAnsi"/>
                  <w:b/>
                  <w:bCs/>
                </w:rPr>
                <w:t>Option</w:t>
              </w:r>
            </w:ins>
          </w:p>
        </w:tc>
        <w:tc>
          <w:tcPr>
            <w:tcW w:w="1417" w:type="dxa"/>
          </w:tcPr>
          <w:p w14:paraId="1CC6574E" w14:textId="77777777" w:rsidR="00BD0299" w:rsidRPr="00FF6A71" w:rsidRDefault="00BD0299">
            <w:pPr>
              <w:spacing w:before="0" w:after="0" w:line="240" w:lineRule="auto"/>
              <w:jc w:val="center"/>
              <w:rPr>
                <w:ins w:id="56364" w:author="pete jones" w:date="2022-01-04T12:37:00Z"/>
                <w:rFonts w:cstheme="minorHAnsi"/>
                <w:b/>
                <w:bCs/>
              </w:rPr>
              <w:pPrChange w:id="56365" w:author="pete jones" w:date="2022-01-04T12:44:00Z">
                <w:pPr>
                  <w:jc w:val="center"/>
                </w:pPr>
              </w:pPrChange>
            </w:pPr>
            <w:ins w:id="56366" w:author="pete jones" w:date="2022-01-04T12:37:00Z">
              <w:r w:rsidRPr="00FF6A71">
                <w:rPr>
                  <w:rFonts w:cstheme="minorHAnsi"/>
                  <w:b/>
                  <w:bCs/>
                </w:rPr>
                <w:t>%</w:t>
              </w:r>
            </w:ins>
          </w:p>
        </w:tc>
        <w:tc>
          <w:tcPr>
            <w:tcW w:w="1701" w:type="dxa"/>
          </w:tcPr>
          <w:p w14:paraId="00100795" w14:textId="77777777" w:rsidR="00BD0299" w:rsidRPr="00FF6A71" w:rsidRDefault="00BD0299">
            <w:pPr>
              <w:spacing w:before="0" w:after="0" w:line="240" w:lineRule="auto"/>
              <w:jc w:val="center"/>
              <w:rPr>
                <w:ins w:id="56367" w:author="pete jones" w:date="2022-01-04T12:37:00Z"/>
                <w:rFonts w:cstheme="minorHAnsi"/>
                <w:b/>
                <w:bCs/>
              </w:rPr>
              <w:pPrChange w:id="56368" w:author="pete jones" w:date="2022-01-04T12:44:00Z">
                <w:pPr>
                  <w:jc w:val="center"/>
                </w:pPr>
              </w:pPrChange>
            </w:pPr>
            <w:ins w:id="56369" w:author="pete jones" w:date="2022-01-04T12:37:00Z">
              <w:r w:rsidRPr="00FF6A71">
                <w:rPr>
                  <w:rFonts w:cstheme="minorHAnsi"/>
                  <w:b/>
                  <w:bCs/>
                </w:rPr>
                <w:t>Count</w:t>
              </w:r>
            </w:ins>
          </w:p>
        </w:tc>
      </w:tr>
      <w:tr w:rsidR="00BD0299" w:rsidRPr="00FF6A71" w14:paraId="45085A3A" w14:textId="77777777" w:rsidTr="00015922">
        <w:trPr>
          <w:ins w:id="56370" w:author="pete jones" w:date="2022-01-04T12:37:00Z"/>
        </w:trPr>
        <w:tc>
          <w:tcPr>
            <w:tcW w:w="3402" w:type="dxa"/>
          </w:tcPr>
          <w:p w14:paraId="44E19365" w14:textId="77777777" w:rsidR="00BD0299" w:rsidRPr="00FF6A71" w:rsidRDefault="00BD0299">
            <w:pPr>
              <w:spacing w:before="0" w:after="0" w:line="240" w:lineRule="auto"/>
              <w:rPr>
                <w:ins w:id="56371" w:author="pete jones" w:date="2022-01-04T12:37:00Z"/>
                <w:rFonts w:cstheme="minorHAnsi"/>
              </w:rPr>
              <w:pPrChange w:id="56372" w:author="pete jones" w:date="2022-01-04T12:44:00Z">
                <w:pPr/>
              </w:pPrChange>
            </w:pPr>
            <w:ins w:id="56373" w:author="pete jones" w:date="2022-01-04T12:37:00Z">
              <w:r w:rsidRPr="00FF6A71">
                <w:rPr>
                  <w:rFonts w:cstheme="minorHAnsi"/>
                </w:rPr>
                <w:t>Electronic engineering</w:t>
              </w:r>
            </w:ins>
          </w:p>
        </w:tc>
        <w:tc>
          <w:tcPr>
            <w:tcW w:w="1417" w:type="dxa"/>
          </w:tcPr>
          <w:p w14:paraId="1CE06B0B" w14:textId="77777777" w:rsidR="00BD0299" w:rsidRPr="00FF6A71" w:rsidRDefault="00BD0299">
            <w:pPr>
              <w:spacing w:before="0" w:after="0" w:line="240" w:lineRule="auto"/>
              <w:jc w:val="center"/>
              <w:rPr>
                <w:ins w:id="56374" w:author="pete jones" w:date="2022-01-04T12:37:00Z"/>
                <w:rFonts w:cstheme="minorHAnsi"/>
              </w:rPr>
              <w:pPrChange w:id="56375" w:author="pete jones" w:date="2022-01-04T12:44:00Z">
                <w:pPr>
                  <w:jc w:val="center"/>
                </w:pPr>
              </w:pPrChange>
            </w:pPr>
            <w:ins w:id="56376" w:author="pete jones" w:date="2022-01-04T12:37:00Z">
              <w:r w:rsidRPr="00FF6A71">
                <w:rPr>
                  <w:rFonts w:cstheme="minorHAnsi"/>
                </w:rPr>
                <w:t>0%</w:t>
              </w:r>
            </w:ins>
          </w:p>
        </w:tc>
        <w:tc>
          <w:tcPr>
            <w:tcW w:w="1701" w:type="dxa"/>
          </w:tcPr>
          <w:p w14:paraId="68775518" w14:textId="77777777" w:rsidR="00BD0299" w:rsidRPr="00FF6A71" w:rsidRDefault="00BD0299">
            <w:pPr>
              <w:spacing w:before="0" w:after="0" w:line="240" w:lineRule="auto"/>
              <w:jc w:val="center"/>
              <w:rPr>
                <w:ins w:id="56377" w:author="pete jones" w:date="2022-01-04T12:37:00Z"/>
                <w:rFonts w:cstheme="minorHAnsi"/>
              </w:rPr>
              <w:pPrChange w:id="56378" w:author="pete jones" w:date="2022-01-04T12:44:00Z">
                <w:pPr>
                  <w:jc w:val="center"/>
                </w:pPr>
              </w:pPrChange>
            </w:pPr>
            <w:ins w:id="56379" w:author="pete jones" w:date="2022-01-04T12:37:00Z">
              <w:r w:rsidRPr="00FF6A71">
                <w:rPr>
                  <w:rFonts w:cstheme="minorHAnsi"/>
                </w:rPr>
                <w:t>0</w:t>
              </w:r>
            </w:ins>
          </w:p>
        </w:tc>
      </w:tr>
      <w:tr w:rsidR="00BD0299" w:rsidRPr="00FF6A71" w14:paraId="450FAF07" w14:textId="77777777" w:rsidTr="00015922">
        <w:trPr>
          <w:ins w:id="56380" w:author="pete jones" w:date="2022-01-04T12:37:00Z"/>
        </w:trPr>
        <w:tc>
          <w:tcPr>
            <w:tcW w:w="3402" w:type="dxa"/>
          </w:tcPr>
          <w:p w14:paraId="6C7A3B1C" w14:textId="77777777" w:rsidR="00BD0299" w:rsidRPr="00FF6A71" w:rsidRDefault="00BD0299">
            <w:pPr>
              <w:spacing w:before="0" w:after="0" w:line="240" w:lineRule="auto"/>
              <w:rPr>
                <w:ins w:id="56381" w:author="pete jones" w:date="2022-01-04T12:37:00Z"/>
                <w:rFonts w:cstheme="minorHAnsi"/>
              </w:rPr>
              <w:pPrChange w:id="56382" w:author="pete jones" w:date="2022-01-04T12:44:00Z">
                <w:pPr/>
              </w:pPrChange>
            </w:pPr>
            <w:ins w:id="56383" w:author="pete jones" w:date="2022-01-04T12:37:00Z">
              <w:r w:rsidRPr="00FF6A71">
                <w:rPr>
                  <w:rFonts w:cstheme="minorHAnsi"/>
                </w:rPr>
                <w:t>Computer engineering</w:t>
              </w:r>
            </w:ins>
          </w:p>
        </w:tc>
        <w:tc>
          <w:tcPr>
            <w:tcW w:w="1417" w:type="dxa"/>
          </w:tcPr>
          <w:p w14:paraId="283A8B6C" w14:textId="77777777" w:rsidR="00BD0299" w:rsidRPr="00FF6A71" w:rsidRDefault="00BD0299">
            <w:pPr>
              <w:spacing w:before="0" w:after="0" w:line="240" w:lineRule="auto"/>
              <w:jc w:val="center"/>
              <w:rPr>
                <w:ins w:id="56384" w:author="pete jones" w:date="2022-01-04T12:37:00Z"/>
                <w:rFonts w:cstheme="minorHAnsi"/>
              </w:rPr>
              <w:pPrChange w:id="56385" w:author="pete jones" w:date="2022-01-04T12:44:00Z">
                <w:pPr>
                  <w:jc w:val="center"/>
                </w:pPr>
              </w:pPrChange>
            </w:pPr>
            <w:ins w:id="56386" w:author="pete jones" w:date="2022-01-04T12:37:00Z">
              <w:r w:rsidRPr="00FF6A71">
                <w:rPr>
                  <w:rFonts w:cstheme="minorHAnsi"/>
                </w:rPr>
                <w:t>0%</w:t>
              </w:r>
            </w:ins>
          </w:p>
        </w:tc>
        <w:tc>
          <w:tcPr>
            <w:tcW w:w="1701" w:type="dxa"/>
          </w:tcPr>
          <w:p w14:paraId="69037796" w14:textId="77777777" w:rsidR="00BD0299" w:rsidRPr="00FF6A71" w:rsidRDefault="00BD0299">
            <w:pPr>
              <w:spacing w:before="0" w:after="0" w:line="240" w:lineRule="auto"/>
              <w:jc w:val="center"/>
              <w:rPr>
                <w:ins w:id="56387" w:author="pete jones" w:date="2022-01-04T12:37:00Z"/>
                <w:rFonts w:cstheme="minorHAnsi"/>
              </w:rPr>
              <w:pPrChange w:id="56388" w:author="pete jones" w:date="2022-01-04T12:44:00Z">
                <w:pPr>
                  <w:jc w:val="center"/>
                </w:pPr>
              </w:pPrChange>
            </w:pPr>
            <w:ins w:id="56389" w:author="pete jones" w:date="2022-01-04T12:37:00Z">
              <w:r w:rsidRPr="00FF6A71">
                <w:rPr>
                  <w:rFonts w:cstheme="minorHAnsi"/>
                </w:rPr>
                <w:t>0</w:t>
              </w:r>
            </w:ins>
          </w:p>
        </w:tc>
      </w:tr>
      <w:tr w:rsidR="00BD0299" w:rsidRPr="00FF6A71" w14:paraId="4597632D" w14:textId="77777777" w:rsidTr="00015922">
        <w:trPr>
          <w:ins w:id="56390" w:author="pete jones" w:date="2022-01-04T12:37:00Z"/>
        </w:trPr>
        <w:tc>
          <w:tcPr>
            <w:tcW w:w="3402" w:type="dxa"/>
          </w:tcPr>
          <w:p w14:paraId="05BA6ADA" w14:textId="77777777" w:rsidR="00BD0299" w:rsidRPr="00FF6A71" w:rsidRDefault="00BD0299">
            <w:pPr>
              <w:spacing w:before="0" w:after="0" w:line="240" w:lineRule="auto"/>
              <w:rPr>
                <w:ins w:id="56391" w:author="pete jones" w:date="2022-01-04T12:37:00Z"/>
                <w:rFonts w:cstheme="minorHAnsi"/>
              </w:rPr>
              <w:pPrChange w:id="56392" w:author="pete jones" w:date="2022-01-04T12:44:00Z">
                <w:pPr/>
              </w:pPrChange>
            </w:pPr>
            <w:ins w:id="56393" w:author="pete jones" w:date="2022-01-04T12:37:00Z">
              <w:r w:rsidRPr="00FF6A71">
                <w:rPr>
                  <w:rFonts w:cstheme="minorHAnsi"/>
                </w:rPr>
                <w:t>Power engineering</w:t>
              </w:r>
            </w:ins>
          </w:p>
        </w:tc>
        <w:tc>
          <w:tcPr>
            <w:tcW w:w="1417" w:type="dxa"/>
          </w:tcPr>
          <w:p w14:paraId="5BA1CF5C" w14:textId="77777777" w:rsidR="00BD0299" w:rsidRPr="00FF6A71" w:rsidRDefault="00BD0299">
            <w:pPr>
              <w:spacing w:before="0" w:after="0" w:line="240" w:lineRule="auto"/>
              <w:jc w:val="center"/>
              <w:rPr>
                <w:ins w:id="56394" w:author="pete jones" w:date="2022-01-04T12:37:00Z"/>
                <w:rFonts w:cstheme="minorHAnsi"/>
              </w:rPr>
              <w:pPrChange w:id="56395" w:author="pete jones" w:date="2022-01-04T12:44:00Z">
                <w:pPr>
                  <w:jc w:val="center"/>
                </w:pPr>
              </w:pPrChange>
            </w:pPr>
            <w:ins w:id="56396" w:author="pete jones" w:date="2022-01-04T12:37:00Z">
              <w:r w:rsidRPr="00FF6A71">
                <w:rPr>
                  <w:rFonts w:cstheme="minorHAnsi"/>
                </w:rPr>
                <w:t>0%</w:t>
              </w:r>
            </w:ins>
          </w:p>
        </w:tc>
        <w:tc>
          <w:tcPr>
            <w:tcW w:w="1701" w:type="dxa"/>
          </w:tcPr>
          <w:p w14:paraId="699CF607" w14:textId="77777777" w:rsidR="00BD0299" w:rsidRPr="00FF6A71" w:rsidRDefault="00BD0299">
            <w:pPr>
              <w:spacing w:before="0" w:after="0" w:line="240" w:lineRule="auto"/>
              <w:jc w:val="center"/>
              <w:rPr>
                <w:ins w:id="56397" w:author="pete jones" w:date="2022-01-04T12:37:00Z"/>
                <w:rFonts w:cstheme="minorHAnsi"/>
              </w:rPr>
              <w:pPrChange w:id="56398" w:author="pete jones" w:date="2022-01-04T12:44:00Z">
                <w:pPr>
                  <w:jc w:val="center"/>
                </w:pPr>
              </w:pPrChange>
            </w:pPr>
            <w:ins w:id="56399" w:author="pete jones" w:date="2022-01-04T12:37:00Z">
              <w:r w:rsidRPr="00FF6A71">
                <w:rPr>
                  <w:rFonts w:cstheme="minorHAnsi"/>
                </w:rPr>
                <w:t>0</w:t>
              </w:r>
            </w:ins>
          </w:p>
        </w:tc>
      </w:tr>
      <w:tr w:rsidR="00BD0299" w:rsidRPr="00FF6A71" w14:paraId="5ED0555C" w14:textId="77777777" w:rsidTr="00015922">
        <w:trPr>
          <w:ins w:id="56400" w:author="pete jones" w:date="2022-01-04T12:37:00Z"/>
        </w:trPr>
        <w:tc>
          <w:tcPr>
            <w:tcW w:w="3402" w:type="dxa"/>
          </w:tcPr>
          <w:p w14:paraId="5BC4A01E" w14:textId="77777777" w:rsidR="00BD0299" w:rsidRPr="00FF6A71" w:rsidRDefault="00BD0299">
            <w:pPr>
              <w:spacing w:before="0" w:after="0" w:line="240" w:lineRule="auto"/>
              <w:rPr>
                <w:ins w:id="56401" w:author="pete jones" w:date="2022-01-04T12:37:00Z"/>
                <w:rFonts w:cstheme="minorHAnsi"/>
              </w:rPr>
              <w:pPrChange w:id="56402" w:author="pete jones" w:date="2022-01-04T12:44:00Z">
                <w:pPr/>
              </w:pPrChange>
            </w:pPr>
            <w:ins w:id="56403" w:author="pete jones" w:date="2022-01-04T12:37:00Z">
              <w:r w:rsidRPr="00FF6A71">
                <w:rPr>
                  <w:rFonts w:cstheme="minorHAnsi"/>
                </w:rPr>
                <w:t xml:space="preserve">Optical engineering </w:t>
              </w:r>
            </w:ins>
          </w:p>
        </w:tc>
        <w:tc>
          <w:tcPr>
            <w:tcW w:w="1417" w:type="dxa"/>
          </w:tcPr>
          <w:p w14:paraId="213F98E2" w14:textId="77777777" w:rsidR="00BD0299" w:rsidRPr="00FF6A71" w:rsidRDefault="00BD0299">
            <w:pPr>
              <w:spacing w:before="0" w:after="0" w:line="240" w:lineRule="auto"/>
              <w:jc w:val="center"/>
              <w:rPr>
                <w:ins w:id="56404" w:author="pete jones" w:date="2022-01-04T12:37:00Z"/>
                <w:rFonts w:cstheme="minorHAnsi"/>
              </w:rPr>
              <w:pPrChange w:id="56405" w:author="pete jones" w:date="2022-01-04T12:44:00Z">
                <w:pPr>
                  <w:jc w:val="center"/>
                </w:pPr>
              </w:pPrChange>
            </w:pPr>
            <w:ins w:id="56406" w:author="pete jones" w:date="2022-01-04T12:37:00Z">
              <w:r w:rsidRPr="00FF6A71">
                <w:rPr>
                  <w:rFonts w:cstheme="minorHAnsi"/>
                </w:rPr>
                <w:t>0%</w:t>
              </w:r>
            </w:ins>
          </w:p>
        </w:tc>
        <w:tc>
          <w:tcPr>
            <w:tcW w:w="1701" w:type="dxa"/>
          </w:tcPr>
          <w:p w14:paraId="1FD8E4DA" w14:textId="77777777" w:rsidR="00BD0299" w:rsidRPr="00FF6A71" w:rsidRDefault="00BD0299">
            <w:pPr>
              <w:spacing w:before="0" w:after="0" w:line="240" w:lineRule="auto"/>
              <w:jc w:val="center"/>
              <w:rPr>
                <w:ins w:id="56407" w:author="pete jones" w:date="2022-01-04T12:37:00Z"/>
                <w:rFonts w:cstheme="minorHAnsi"/>
              </w:rPr>
              <w:pPrChange w:id="56408" w:author="pete jones" w:date="2022-01-04T12:44:00Z">
                <w:pPr>
                  <w:jc w:val="center"/>
                </w:pPr>
              </w:pPrChange>
            </w:pPr>
            <w:ins w:id="56409" w:author="pete jones" w:date="2022-01-04T12:37:00Z">
              <w:r w:rsidRPr="00FF6A71">
                <w:rPr>
                  <w:rFonts w:cstheme="minorHAnsi"/>
                </w:rPr>
                <w:t>0</w:t>
              </w:r>
            </w:ins>
          </w:p>
        </w:tc>
      </w:tr>
      <w:tr w:rsidR="00BD0299" w:rsidRPr="00FF6A71" w14:paraId="151664F8" w14:textId="77777777" w:rsidTr="00015922">
        <w:trPr>
          <w:ins w:id="56410" w:author="pete jones" w:date="2022-01-04T12:37:00Z"/>
        </w:trPr>
        <w:tc>
          <w:tcPr>
            <w:tcW w:w="3402" w:type="dxa"/>
          </w:tcPr>
          <w:p w14:paraId="7967A646" w14:textId="77777777" w:rsidR="00BD0299" w:rsidRPr="00FF6A71" w:rsidRDefault="00BD0299">
            <w:pPr>
              <w:spacing w:before="0" w:after="0" w:line="240" w:lineRule="auto"/>
              <w:rPr>
                <w:ins w:id="56411" w:author="pete jones" w:date="2022-01-04T12:37:00Z"/>
                <w:rFonts w:cstheme="minorHAnsi"/>
              </w:rPr>
              <w:pPrChange w:id="56412" w:author="pete jones" w:date="2022-01-04T12:44:00Z">
                <w:pPr/>
              </w:pPrChange>
            </w:pPr>
            <w:ins w:id="56413" w:author="pete jones" w:date="2022-01-04T12:37:00Z">
              <w:r w:rsidRPr="00FF6A71">
                <w:rPr>
                  <w:rFonts w:cstheme="minorHAnsi"/>
                </w:rPr>
                <w:t>OTHER</w:t>
              </w:r>
            </w:ins>
          </w:p>
        </w:tc>
        <w:tc>
          <w:tcPr>
            <w:tcW w:w="1417" w:type="dxa"/>
          </w:tcPr>
          <w:p w14:paraId="1862D54D" w14:textId="77777777" w:rsidR="00BD0299" w:rsidRPr="00FF6A71" w:rsidRDefault="00BD0299">
            <w:pPr>
              <w:spacing w:before="0" w:after="0" w:line="240" w:lineRule="auto"/>
              <w:jc w:val="center"/>
              <w:rPr>
                <w:ins w:id="56414" w:author="pete jones" w:date="2022-01-04T12:37:00Z"/>
                <w:rFonts w:cstheme="minorHAnsi"/>
              </w:rPr>
              <w:pPrChange w:id="56415" w:author="pete jones" w:date="2022-01-04T12:44:00Z">
                <w:pPr>
                  <w:jc w:val="center"/>
                </w:pPr>
              </w:pPrChange>
            </w:pPr>
            <w:ins w:id="56416" w:author="pete jones" w:date="2022-01-04T12:37:00Z">
              <w:r w:rsidRPr="00FF6A71">
                <w:rPr>
                  <w:rFonts w:cstheme="minorHAnsi"/>
                </w:rPr>
                <w:t>0%</w:t>
              </w:r>
            </w:ins>
          </w:p>
        </w:tc>
        <w:tc>
          <w:tcPr>
            <w:tcW w:w="1701" w:type="dxa"/>
          </w:tcPr>
          <w:p w14:paraId="229DA6D8" w14:textId="77777777" w:rsidR="00BD0299" w:rsidRPr="00FF6A71" w:rsidRDefault="00BD0299">
            <w:pPr>
              <w:spacing w:before="0" w:after="0" w:line="240" w:lineRule="auto"/>
              <w:jc w:val="center"/>
              <w:rPr>
                <w:ins w:id="56417" w:author="pete jones" w:date="2022-01-04T12:37:00Z"/>
                <w:rFonts w:cstheme="minorHAnsi"/>
              </w:rPr>
              <w:pPrChange w:id="56418" w:author="pete jones" w:date="2022-01-04T12:44:00Z">
                <w:pPr>
                  <w:jc w:val="center"/>
                </w:pPr>
              </w:pPrChange>
            </w:pPr>
            <w:ins w:id="56419" w:author="pete jones" w:date="2022-01-04T12:37:00Z">
              <w:r w:rsidRPr="00FF6A71">
                <w:rPr>
                  <w:rFonts w:cstheme="minorHAnsi"/>
                </w:rPr>
                <w:t>0</w:t>
              </w:r>
            </w:ins>
          </w:p>
        </w:tc>
      </w:tr>
    </w:tbl>
    <w:p w14:paraId="172C2FED" w14:textId="4DD65BDC" w:rsidR="00BD0299" w:rsidRPr="00FF6A71" w:rsidRDefault="00BD0299" w:rsidP="00BD0299">
      <w:pPr>
        <w:rPr>
          <w:ins w:id="56420" w:author="pete jones" w:date="2022-01-04T12:44:00Z"/>
        </w:rPr>
      </w:pPr>
    </w:p>
    <w:p w14:paraId="338EE15D" w14:textId="32860DB4" w:rsidR="00BD0299" w:rsidRDefault="00BD0299" w:rsidP="00BD0299">
      <w:pPr>
        <w:rPr>
          <w:ins w:id="56421" w:author="pete jones" w:date="2022-03-29T17:08:00Z"/>
        </w:rPr>
      </w:pPr>
    </w:p>
    <w:p w14:paraId="5BC86E1B" w14:textId="3334F918" w:rsidR="00515ABF" w:rsidRDefault="00515ABF" w:rsidP="00BD0299">
      <w:pPr>
        <w:rPr>
          <w:ins w:id="56422" w:author="pete jones" w:date="2022-03-29T17:08:00Z"/>
        </w:rPr>
      </w:pPr>
    </w:p>
    <w:p w14:paraId="1537428F" w14:textId="77777777" w:rsidR="00BD0299" w:rsidRPr="00FF6A71" w:rsidRDefault="00BD0299" w:rsidP="00BD0299">
      <w:pPr>
        <w:rPr>
          <w:ins w:id="56423" w:author="pete jones" w:date="2022-01-04T12:37:00Z"/>
        </w:rPr>
      </w:pPr>
      <w:ins w:id="56424" w:author="pete jones" w:date="2022-01-04T12:37:00Z">
        <w:r w:rsidRPr="00FF6A71">
          <w:t>Q1.14 MECHANICAL ENGINEERING</w:t>
        </w:r>
      </w:ins>
    </w:p>
    <w:tbl>
      <w:tblPr>
        <w:tblStyle w:val="TableGrid"/>
        <w:tblW w:w="0" w:type="auto"/>
        <w:tblInd w:w="1413" w:type="dxa"/>
        <w:tblLook w:val="04A0" w:firstRow="1" w:lastRow="0" w:firstColumn="1" w:lastColumn="0" w:noHBand="0" w:noVBand="1"/>
      </w:tblPr>
      <w:tblGrid>
        <w:gridCol w:w="3402"/>
        <w:gridCol w:w="1417"/>
        <w:gridCol w:w="1701"/>
      </w:tblGrid>
      <w:tr w:rsidR="00BD0299" w:rsidRPr="00FF6A71" w14:paraId="501F513A" w14:textId="77777777" w:rsidTr="00015922">
        <w:trPr>
          <w:ins w:id="56425" w:author="pete jones" w:date="2022-01-04T12:37:00Z"/>
        </w:trPr>
        <w:tc>
          <w:tcPr>
            <w:tcW w:w="3402" w:type="dxa"/>
          </w:tcPr>
          <w:p w14:paraId="040128EB" w14:textId="77777777" w:rsidR="00BD0299" w:rsidRPr="00FF6A71" w:rsidRDefault="00BD0299">
            <w:pPr>
              <w:spacing w:before="0" w:after="0" w:line="240" w:lineRule="auto"/>
              <w:jc w:val="center"/>
              <w:rPr>
                <w:ins w:id="56426" w:author="pete jones" w:date="2022-01-04T12:37:00Z"/>
                <w:rFonts w:cstheme="minorHAnsi"/>
                <w:b/>
                <w:bCs/>
              </w:rPr>
              <w:pPrChange w:id="56427" w:author="pete jones" w:date="2022-01-04T12:44:00Z">
                <w:pPr>
                  <w:jc w:val="center"/>
                </w:pPr>
              </w:pPrChange>
            </w:pPr>
            <w:ins w:id="56428" w:author="pete jones" w:date="2022-01-04T12:37:00Z">
              <w:r w:rsidRPr="00FF6A71">
                <w:rPr>
                  <w:rFonts w:cstheme="minorHAnsi"/>
                  <w:b/>
                  <w:bCs/>
                </w:rPr>
                <w:t>Option</w:t>
              </w:r>
            </w:ins>
          </w:p>
        </w:tc>
        <w:tc>
          <w:tcPr>
            <w:tcW w:w="1417" w:type="dxa"/>
          </w:tcPr>
          <w:p w14:paraId="3B8B5EFE" w14:textId="77777777" w:rsidR="00BD0299" w:rsidRPr="00FF6A71" w:rsidRDefault="00BD0299">
            <w:pPr>
              <w:spacing w:before="0" w:after="0" w:line="240" w:lineRule="auto"/>
              <w:jc w:val="center"/>
              <w:rPr>
                <w:ins w:id="56429" w:author="pete jones" w:date="2022-01-04T12:37:00Z"/>
                <w:rFonts w:cstheme="minorHAnsi"/>
                <w:b/>
                <w:bCs/>
              </w:rPr>
              <w:pPrChange w:id="56430" w:author="pete jones" w:date="2022-01-04T12:44:00Z">
                <w:pPr>
                  <w:jc w:val="center"/>
                </w:pPr>
              </w:pPrChange>
            </w:pPr>
            <w:ins w:id="56431" w:author="pete jones" w:date="2022-01-04T12:37:00Z">
              <w:r w:rsidRPr="00FF6A71">
                <w:rPr>
                  <w:rFonts w:cstheme="minorHAnsi"/>
                  <w:b/>
                  <w:bCs/>
                </w:rPr>
                <w:t>%</w:t>
              </w:r>
            </w:ins>
          </w:p>
        </w:tc>
        <w:tc>
          <w:tcPr>
            <w:tcW w:w="1701" w:type="dxa"/>
          </w:tcPr>
          <w:p w14:paraId="6CC802C6" w14:textId="77777777" w:rsidR="00BD0299" w:rsidRPr="00FF6A71" w:rsidRDefault="00BD0299">
            <w:pPr>
              <w:spacing w:before="0" w:after="0" w:line="240" w:lineRule="auto"/>
              <w:jc w:val="center"/>
              <w:rPr>
                <w:ins w:id="56432" w:author="pete jones" w:date="2022-01-04T12:37:00Z"/>
                <w:rFonts w:cstheme="minorHAnsi"/>
                <w:b/>
                <w:bCs/>
              </w:rPr>
              <w:pPrChange w:id="56433" w:author="pete jones" w:date="2022-01-04T12:44:00Z">
                <w:pPr>
                  <w:jc w:val="center"/>
                </w:pPr>
              </w:pPrChange>
            </w:pPr>
            <w:ins w:id="56434" w:author="pete jones" w:date="2022-01-04T12:37:00Z">
              <w:r w:rsidRPr="00FF6A71">
                <w:rPr>
                  <w:rFonts w:cstheme="minorHAnsi"/>
                  <w:b/>
                  <w:bCs/>
                </w:rPr>
                <w:t>Count</w:t>
              </w:r>
            </w:ins>
          </w:p>
        </w:tc>
      </w:tr>
      <w:tr w:rsidR="00BD0299" w:rsidRPr="00FF6A71" w14:paraId="7803A681" w14:textId="77777777" w:rsidTr="00015922">
        <w:trPr>
          <w:ins w:id="56435" w:author="pete jones" w:date="2022-01-04T12:37:00Z"/>
        </w:trPr>
        <w:tc>
          <w:tcPr>
            <w:tcW w:w="3402" w:type="dxa"/>
          </w:tcPr>
          <w:p w14:paraId="5C7BFC1B" w14:textId="77777777" w:rsidR="00BD0299" w:rsidRPr="00FF6A71" w:rsidRDefault="00BD0299">
            <w:pPr>
              <w:spacing w:before="0" w:after="0" w:line="240" w:lineRule="auto"/>
              <w:rPr>
                <w:ins w:id="56436" w:author="pete jones" w:date="2022-01-04T12:37:00Z"/>
                <w:rFonts w:cstheme="minorHAnsi"/>
              </w:rPr>
              <w:pPrChange w:id="56437" w:author="pete jones" w:date="2022-01-04T12:44:00Z">
                <w:pPr/>
              </w:pPrChange>
            </w:pPr>
            <w:ins w:id="56438" w:author="pete jones" w:date="2022-01-04T12:37:00Z">
              <w:r w:rsidRPr="00FF6A71">
                <w:rPr>
                  <w:rFonts w:cstheme="minorHAnsi"/>
                </w:rPr>
                <w:t>Acoustical engineering</w:t>
              </w:r>
            </w:ins>
          </w:p>
        </w:tc>
        <w:tc>
          <w:tcPr>
            <w:tcW w:w="1417" w:type="dxa"/>
          </w:tcPr>
          <w:p w14:paraId="1B837014" w14:textId="77777777" w:rsidR="00BD0299" w:rsidRPr="00FF6A71" w:rsidRDefault="00BD0299">
            <w:pPr>
              <w:spacing w:before="0" w:after="0" w:line="240" w:lineRule="auto"/>
              <w:jc w:val="center"/>
              <w:rPr>
                <w:ins w:id="56439" w:author="pete jones" w:date="2022-01-04T12:37:00Z"/>
                <w:rFonts w:cstheme="minorHAnsi"/>
              </w:rPr>
              <w:pPrChange w:id="56440" w:author="pete jones" w:date="2022-01-04T12:44:00Z">
                <w:pPr>
                  <w:jc w:val="center"/>
                </w:pPr>
              </w:pPrChange>
            </w:pPr>
          </w:p>
        </w:tc>
        <w:tc>
          <w:tcPr>
            <w:tcW w:w="1701" w:type="dxa"/>
          </w:tcPr>
          <w:p w14:paraId="1C6F61B2" w14:textId="77777777" w:rsidR="00BD0299" w:rsidRPr="00FF6A71" w:rsidRDefault="00BD0299">
            <w:pPr>
              <w:spacing w:before="0" w:after="0" w:line="240" w:lineRule="auto"/>
              <w:jc w:val="center"/>
              <w:rPr>
                <w:ins w:id="56441" w:author="pete jones" w:date="2022-01-04T12:37:00Z"/>
                <w:rFonts w:cstheme="minorHAnsi"/>
              </w:rPr>
              <w:pPrChange w:id="56442" w:author="pete jones" w:date="2022-01-04T12:44:00Z">
                <w:pPr>
                  <w:jc w:val="center"/>
                </w:pPr>
              </w:pPrChange>
            </w:pPr>
          </w:p>
        </w:tc>
      </w:tr>
      <w:tr w:rsidR="00BD0299" w:rsidRPr="00FF6A71" w14:paraId="50D0A81A" w14:textId="77777777" w:rsidTr="00015922">
        <w:trPr>
          <w:ins w:id="56443" w:author="pete jones" w:date="2022-01-04T12:37:00Z"/>
        </w:trPr>
        <w:tc>
          <w:tcPr>
            <w:tcW w:w="3402" w:type="dxa"/>
          </w:tcPr>
          <w:p w14:paraId="3F178F96" w14:textId="77777777" w:rsidR="00BD0299" w:rsidRPr="00FF6A71" w:rsidRDefault="00BD0299">
            <w:pPr>
              <w:spacing w:before="0" w:after="0" w:line="240" w:lineRule="auto"/>
              <w:rPr>
                <w:ins w:id="56444" w:author="pete jones" w:date="2022-01-04T12:37:00Z"/>
                <w:rFonts w:cstheme="minorHAnsi"/>
              </w:rPr>
              <w:pPrChange w:id="56445" w:author="pete jones" w:date="2022-01-04T12:44:00Z">
                <w:pPr/>
              </w:pPrChange>
            </w:pPr>
            <w:ins w:id="56446" w:author="pete jones" w:date="2022-01-04T12:37:00Z">
              <w:r w:rsidRPr="00FF6A71">
                <w:rPr>
                  <w:rFonts w:cstheme="minorHAnsi"/>
                </w:rPr>
                <w:t>Manufacturing engineering</w:t>
              </w:r>
            </w:ins>
          </w:p>
        </w:tc>
        <w:tc>
          <w:tcPr>
            <w:tcW w:w="1417" w:type="dxa"/>
          </w:tcPr>
          <w:p w14:paraId="05EC368D" w14:textId="77777777" w:rsidR="00BD0299" w:rsidRPr="00FF6A71" w:rsidRDefault="00BD0299">
            <w:pPr>
              <w:spacing w:before="0" w:after="0" w:line="240" w:lineRule="auto"/>
              <w:jc w:val="center"/>
              <w:rPr>
                <w:ins w:id="56447" w:author="pete jones" w:date="2022-01-04T12:37:00Z"/>
                <w:rFonts w:cstheme="minorHAnsi"/>
              </w:rPr>
              <w:pPrChange w:id="56448" w:author="pete jones" w:date="2022-01-04T12:44:00Z">
                <w:pPr>
                  <w:jc w:val="center"/>
                </w:pPr>
              </w:pPrChange>
            </w:pPr>
            <w:ins w:id="56449" w:author="pete jones" w:date="2022-01-04T12:37:00Z">
              <w:r w:rsidRPr="00FF6A71">
                <w:rPr>
                  <w:rFonts w:cstheme="minorHAnsi"/>
                </w:rPr>
                <w:t>38%</w:t>
              </w:r>
            </w:ins>
          </w:p>
        </w:tc>
        <w:tc>
          <w:tcPr>
            <w:tcW w:w="1701" w:type="dxa"/>
          </w:tcPr>
          <w:p w14:paraId="51F57685" w14:textId="77777777" w:rsidR="00BD0299" w:rsidRPr="00FF6A71" w:rsidRDefault="00BD0299">
            <w:pPr>
              <w:spacing w:before="0" w:after="0" w:line="240" w:lineRule="auto"/>
              <w:jc w:val="center"/>
              <w:rPr>
                <w:ins w:id="56450" w:author="pete jones" w:date="2022-01-04T12:37:00Z"/>
                <w:rFonts w:cstheme="minorHAnsi"/>
              </w:rPr>
              <w:pPrChange w:id="56451" w:author="pete jones" w:date="2022-01-04T12:44:00Z">
                <w:pPr>
                  <w:jc w:val="center"/>
                </w:pPr>
              </w:pPrChange>
            </w:pPr>
            <w:ins w:id="56452" w:author="pete jones" w:date="2022-01-04T12:37:00Z">
              <w:r w:rsidRPr="00FF6A71">
                <w:rPr>
                  <w:rFonts w:cstheme="minorHAnsi"/>
                </w:rPr>
                <w:t>3</w:t>
              </w:r>
            </w:ins>
          </w:p>
        </w:tc>
      </w:tr>
      <w:tr w:rsidR="00BD0299" w:rsidRPr="00FF6A71" w14:paraId="52DECCD1" w14:textId="77777777" w:rsidTr="00015922">
        <w:trPr>
          <w:ins w:id="56453" w:author="pete jones" w:date="2022-01-04T12:37:00Z"/>
        </w:trPr>
        <w:tc>
          <w:tcPr>
            <w:tcW w:w="3402" w:type="dxa"/>
          </w:tcPr>
          <w:p w14:paraId="6FCDDAD7" w14:textId="77777777" w:rsidR="00BD0299" w:rsidRPr="00FF6A71" w:rsidRDefault="00BD0299">
            <w:pPr>
              <w:spacing w:before="0" w:after="0" w:line="240" w:lineRule="auto"/>
              <w:rPr>
                <w:ins w:id="56454" w:author="pete jones" w:date="2022-01-04T12:37:00Z"/>
                <w:rFonts w:cstheme="minorHAnsi"/>
              </w:rPr>
              <w:pPrChange w:id="56455" w:author="pete jones" w:date="2022-01-04T12:44:00Z">
                <w:pPr/>
              </w:pPrChange>
            </w:pPr>
            <w:ins w:id="56456" w:author="pete jones" w:date="2022-01-04T12:37:00Z">
              <w:r w:rsidRPr="00FF6A71">
                <w:rPr>
                  <w:rFonts w:cstheme="minorHAnsi"/>
                </w:rPr>
                <w:t xml:space="preserve">Optomechanical engineering </w:t>
              </w:r>
            </w:ins>
          </w:p>
        </w:tc>
        <w:tc>
          <w:tcPr>
            <w:tcW w:w="1417" w:type="dxa"/>
          </w:tcPr>
          <w:p w14:paraId="47514B70" w14:textId="77777777" w:rsidR="00BD0299" w:rsidRPr="00FF6A71" w:rsidRDefault="00BD0299">
            <w:pPr>
              <w:spacing w:before="0" w:after="0" w:line="240" w:lineRule="auto"/>
              <w:jc w:val="center"/>
              <w:rPr>
                <w:ins w:id="56457" w:author="pete jones" w:date="2022-01-04T12:37:00Z"/>
                <w:rFonts w:cstheme="minorHAnsi"/>
              </w:rPr>
              <w:pPrChange w:id="56458" w:author="pete jones" w:date="2022-01-04T12:44:00Z">
                <w:pPr>
                  <w:jc w:val="center"/>
                </w:pPr>
              </w:pPrChange>
            </w:pPr>
          </w:p>
        </w:tc>
        <w:tc>
          <w:tcPr>
            <w:tcW w:w="1701" w:type="dxa"/>
          </w:tcPr>
          <w:p w14:paraId="14C7DFBB" w14:textId="77777777" w:rsidR="00BD0299" w:rsidRPr="00FF6A71" w:rsidRDefault="00BD0299">
            <w:pPr>
              <w:spacing w:before="0" w:after="0" w:line="240" w:lineRule="auto"/>
              <w:jc w:val="center"/>
              <w:rPr>
                <w:ins w:id="56459" w:author="pete jones" w:date="2022-01-04T12:37:00Z"/>
                <w:rFonts w:cstheme="minorHAnsi"/>
              </w:rPr>
              <w:pPrChange w:id="56460" w:author="pete jones" w:date="2022-01-04T12:44:00Z">
                <w:pPr>
                  <w:jc w:val="center"/>
                </w:pPr>
              </w:pPrChange>
            </w:pPr>
          </w:p>
        </w:tc>
      </w:tr>
      <w:tr w:rsidR="00BD0299" w:rsidRPr="00FF6A71" w14:paraId="2B329D3B" w14:textId="77777777" w:rsidTr="00015922">
        <w:trPr>
          <w:ins w:id="56461" w:author="pete jones" w:date="2022-01-04T12:37:00Z"/>
        </w:trPr>
        <w:tc>
          <w:tcPr>
            <w:tcW w:w="3402" w:type="dxa"/>
          </w:tcPr>
          <w:p w14:paraId="48645D7E" w14:textId="77777777" w:rsidR="00BD0299" w:rsidRPr="00FF6A71" w:rsidRDefault="00BD0299">
            <w:pPr>
              <w:spacing w:before="0" w:after="0" w:line="240" w:lineRule="auto"/>
              <w:rPr>
                <w:ins w:id="56462" w:author="pete jones" w:date="2022-01-04T12:37:00Z"/>
                <w:rFonts w:cstheme="minorHAnsi"/>
              </w:rPr>
              <w:pPrChange w:id="56463" w:author="pete jones" w:date="2022-01-04T12:44:00Z">
                <w:pPr/>
              </w:pPrChange>
            </w:pPr>
            <w:ins w:id="56464" w:author="pete jones" w:date="2022-01-04T12:37:00Z">
              <w:r w:rsidRPr="00FF6A71">
                <w:rPr>
                  <w:rFonts w:cstheme="minorHAnsi"/>
                </w:rPr>
                <w:t>Thermal engineering</w:t>
              </w:r>
            </w:ins>
          </w:p>
        </w:tc>
        <w:tc>
          <w:tcPr>
            <w:tcW w:w="1417" w:type="dxa"/>
          </w:tcPr>
          <w:p w14:paraId="4D63965F" w14:textId="77777777" w:rsidR="00BD0299" w:rsidRPr="00FF6A71" w:rsidRDefault="00BD0299">
            <w:pPr>
              <w:spacing w:before="0" w:after="0" w:line="240" w:lineRule="auto"/>
              <w:jc w:val="center"/>
              <w:rPr>
                <w:ins w:id="56465" w:author="pete jones" w:date="2022-01-04T12:37:00Z"/>
                <w:rFonts w:cstheme="minorHAnsi"/>
              </w:rPr>
              <w:pPrChange w:id="56466" w:author="pete jones" w:date="2022-01-04T12:44:00Z">
                <w:pPr>
                  <w:jc w:val="center"/>
                </w:pPr>
              </w:pPrChange>
            </w:pPr>
          </w:p>
        </w:tc>
        <w:tc>
          <w:tcPr>
            <w:tcW w:w="1701" w:type="dxa"/>
          </w:tcPr>
          <w:p w14:paraId="008C8E10" w14:textId="77777777" w:rsidR="00BD0299" w:rsidRPr="00FF6A71" w:rsidRDefault="00BD0299">
            <w:pPr>
              <w:spacing w:before="0" w:after="0" w:line="240" w:lineRule="auto"/>
              <w:jc w:val="center"/>
              <w:rPr>
                <w:ins w:id="56467" w:author="pete jones" w:date="2022-01-04T12:37:00Z"/>
                <w:rFonts w:cstheme="minorHAnsi"/>
              </w:rPr>
              <w:pPrChange w:id="56468" w:author="pete jones" w:date="2022-01-04T12:44:00Z">
                <w:pPr>
                  <w:jc w:val="center"/>
                </w:pPr>
              </w:pPrChange>
            </w:pPr>
          </w:p>
        </w:tc>
      </w:tr>
      <w:tr w:rsidR="00BD0299" w:rsidRPr="00FF6A71" w14:paraId="29487E78" w14:textId="77777777" w:rsidTr="00015922">
        <w:trPr>
          <w:ins w:id="56469" w:author="pete jones" w:date="2022-01-04T12:37:00Z"/>
        </w:trPr>
        <w:tc>
          <w:tcPr>
            <w:tcW w:w="3402" w:type="dxa"/>
          </w:tcPr>
          <w:p w14:paraId="4FC6BAB9" w14:textId="77777777" w:rsidR="00BD0299" w:rsidRPr="00FF6A71" w:rsidRDefault="00BD0299">
            <w:pPr>
              <w:spacing w:before="0" w:after="0" w:line="240" w:lineRule="auto"/>
              <w:rPr>
                <w:ins w:id="56470" w:author="pete jones" w:date="2022-01-04T12:37:00Z"/>
                <w:rFonts w:cstheme="minorHAnsi"/>
              </w:rPr>
              <w:pPrChange w:id="56471" w:author="pete jones" w:date="2022-01-04T12:44:00Z">
                <w:pPr/>
              </w:pPrChange>
            </w:pPr>
            <w:ins w:id="56472" w:author="pete jones" w:date="2022-01-04T12:37:00Z">
              <w:r w:rsidRPr="00FF6A71">
                <w:rPr>
                  <w:rFonts w:cstheme="minorHAnsi"/>
                </w:rPr>
                <w:t>Sports engineering</w:t>
              </w:r>
            </w:ins>
          </w:p>
        </w:tc>
        <w:tc>
          <w:tcPr>
            <w:tcW w:w="1417" w:type="dxa"/>
          </w:tcPr>
          <w:p w14:paraId="15F62BD4" w14:textId="77777777" w:rsidR="00BD0299" w:rsidRPr="00FF6A71" w:rsidRDefault="00BD0299">
            <w:pPr>
              <w:spacing w:before="0" w:after="0" w:line="240" w:lineRule="auto"/>
              <w:jc w:val="center"/>
              <w:rPr>
                <w:ins w:id="56473" w:author="pete jones" w:date="2022-01-04T12:37:00Z"/>
                <w:rFonts w:cstheme="minorHAnsi"/>
              </w:rPr>
              <w:pPrChange w:id="56474" w:author="pete jones" w:date="2022-01-04T12:44:00Z">
                <w:pPr>
                  <w:jc w:val="center"/>
                </w:pPr>
              </w:pPrChange>
            </w:pPr>
          </w:p>
        </w:tc>
        <w:tc>
          <w:tcPr>
            <w:tcW w:w="1701" w:type="dxa"/>
          </w:tcPr>
          <w:p w14:paraId="1FFC334B" w14:textId="77777777" w:rsidR="00BD0299" w:rsidRPr="00FF6A71" w:rsidRDefault="00BD0299">
            <w:pPr>
              <w:spacing w:before="0" w:after="0" w:line="240" w:lineRule="auto"/>
              <w:jc w:val="center"/>
              <w:rPr>
                <w:ins w:id="56475" w:author="pete jones" w:date="2022-01-04T12:37:00Z"/>
                <w:rFonts w:cstheme="minorHAnsi"/>
              </w:rPr>
              <w:pPrChange w:id="56476" w:author="pete jones" w:date="2022-01-04T12:44:00Z">
                <w:pPr>
                  <w:jc w:val="center"/>
                </w:pPr>
              </w:pPrChange>
            </w:pPr>
          </w:p>
        </w:tc>
      </w:tr>
      <w:tr w:rsidR="00BD0299" w:rsidRPr="00FF6A71" w14:paraId="7CD53317" w14:textId="77777777" w:rsidTr="00015922">
        <w:trPr>
          <w:ins w:id="56477" w:author="pete jones" w:date="2022-01-04T12:37:00Z"/>
        </w:trPr>
        <w:tc>
          <w:tcPr>
            <w:tcW w:w="3402" w:type="dxa"/>
          </w:tcPr>
          <w:p w14:paraId="5D287A3D" w14:textId="77777777" w:rsidR="00BD0299" w:rsidRPr="00FF6A71" w:rsidRDefault="00BD0299">
            <w:pPr>
              <w:spacing w:before="0" w:after="0" w:line="240" w:lineRule="auto"/>
              <w:rPr>
                <w:ins w:id="56478" w:author="pete jones" w:date="2022-01-04T12:37:00Z"/>
                <w:rFonts w:cstheme="minorHAnsi"/>
              </w:rPr>
              <w:pPrChange w:id="56479" w:author="pete jones" w:date="2022-01-04T12:44:00Z">
                <w:pPr/>
              </w:pPrChange>
            </w:pPr>
            <w:ins w:id="56480" w:author="pete jones" w:date="2022-01-04T12:37:00Z">
              <w:r w:rsidRPr="00FF6A71">
                <w:rPr>
                  <w:rFonts w:cstheme="minorHAnsi"/>
                </w:rPr>
                <w:t>Vehicle engineering</w:t>
              </w:r>
            </w:ins>
          </w:p>
        </w:tc>
        <w:tc>
          <w:tcPr>
            <w:tcW w:w="1417" w:type="dxa"/>
          </w:tcPr>
          <w:p w14:paraId="74E65C49" w14:textId="77777777" w:rsidR="00BD0299" w:rsidRPr="00FF6A71" w:rsidRDefault="00BD0299">
            <w:pPr>
              <w:spacing w:before="0" w:after="0" w:line="240" w:lineRule="auto"/>
              <w:jc w:val="center"/>
              <w:rPr>
                <w:ins w:id="56481" w:author="pete jones" w:date="2022-01-04T12:37:00Z"/>
                <w:rFonts w:cstheme="minorHAnsi"/>
              </w:rPr>
              <w:pPrChange w:id="56482" w:author="pete jones" w:date="2022-01-04T12:44:00Z">
                <w:pPr>
                  <w:jc w:val="center"/>
                </w:pPr>
              </w:pPrChange>
            </w:pPr>
            <w:ins w:id="56483" w:author="pete jones" w:date="2022-01-04T12:37:00Z">
              <w:r w:rsidRPr="00FF6A71">
                <w:rPr>
                  <w:rFonts w:cstheme="minorHAnsi"/>
                </w:rPr>
                <w:t>38%</w:t>
              </w:r>
            </w:ins>
          </w:p>
        </w:tc>
        <w:tc>
          <w:tcPr>
            <w:tcW w:w="1701" w:type="dxa"/>
          </w:tcPr>
          <w:p w14:paraId="446F4C76" w14:textId="77777777" w:rsidR="00BD0299" w:rsidRPr="00FF6A71" w:rsidRDefault="00BD0299">
            <w:pPr>
              <w:spacing w:before="0" w:after="0" w:line="240" w:lineRule="auto"/>
              <w:jc w:val="center"/>
              <w:rPr>
                <w:ins w:id="56484" w:author="pete jones" w:date="2022-01-04T12:37:00Z"/>
                <w:rFonts w:cstheme="minorHAnsi"/>
              </w:rPr>
              <w:pPrChange w:id="56485" w:author="pete jones" w:date="2022-01-04T12:44:00Z">
                <w:pPr>
                  <w:jc w:val="center"/>
                </w:pPr>
              </w:pPrChange>
            </w:pPr>
            <w:ins w:id="56486" w:author="pete jones" w:date="2022-01-04T12:37:00Z">
              <w:r w:rsidRPr="00FF6A71">
                <w:rPr>
                  <w:rFonts w:cstheme="minorHAnsi"/>
                </w:rPr>
                <w:t>3</w:t>
              </w:r>
            </w:ins>
          </w:p>
        </w:tc>
      </w:tr>
      <w:tr w:rsidR="00BD0299" w:rsidRPr="00FF6A71" w14:paraId="0A6A7419" w14:textId="77777777" w:rsidTr="00015922">
        <w:trPr>
          <w:ins w:id="56487" w:author="pete jones" w:date="2022-01-04T12:37:00Z"/>
        </w:trPr>
        <w:tc>
          <w:tcPr>
            <w:tcW w:w="3402" w:type="dxa"/>
          </w:tcPr>
          <w:p w14:paraId="1A15EC99" w14:textId="77777777" w:rsidR="00BD0299" w:rsidRPr="00FF6A71" w:rsidRDefault="00BD0299">
            <w:pPr>
              <w:spacing w:before="0" w:after="0" w:line="240" w:lineRule="auto"/>
              <w:rPr>
                <w:ins w:id="56488" w:author="pete jones" w:date="2022-01-04T12:37:00Z"/>
                <w:rFonts w:cstheme="minorHAnsi"/>
              </w:rPr>
              <w:pPrChange w:id="56489" w:author="pete jones" w:date="2022-01-04T12:44:00Z">
                <w:pPr/>
              </w:pPrChange>
            </w:pPr>
            <w:ins w:id="56490" w:author="pete jones" w:date="2022-01-04T12:37:00Z">
              <w:r w:rsidRPr="00FF6A71">
                <w:rPr>
                  <w:rFonts w:cstheme="minorHAnsi"/>
                </w:rPr>
                <w:t>Power plant engineering</w:t>
              </w:r>
            </w:ins>
          </w:p>
        </w:tc>
        <w:tc>
          <w:tcPr>
            <w:tcW w:w="1417" w:type="dxa"/>
          </w:tcPr>
          <w:p w14:paraId="56226B25" w14:textId="77777777" w:rsidR="00BD0299" w:rsidRPr="00FF6A71" w:rsidRDefault="00BD0299">
            <w:pPr>
              <w:spacing w:before="0" w:after="0" w:line="240" w:lineRule="auto"/>
              <w:jc w:val="center"/>
              <w:rPr>
                <w:ins w:id="56491" w:author="pete jones" w:date="2022-01-04T12:37:00Z"/>
                <w:rFonts w:cstheme="minorHAnsi"/>
              </w:rPr>
              <w:pPrChange w:id="56492" w:author="pete jones" w:date="2022-01-04T12:44:00Z">
                <w:pPr>
                  <w:jc w:val="center"/>
                </w:pPr>
              </w:pPrChange>
            </w:pPr>
          </w:p>
        </w:tc>
        <w:tc>
          <w:tcPr>
            <w:tcW w:w="1701" w:type="dxa"/>
          </w:tcPr>
          <w:p w14:paraId="017541D0" w14:textId="77777777" w:rsidR="00BD0299" w:rsidRPr="00FF6A71" w:rsidRDefault="00BD0299">
            <w:pPr>
              <w:spacing w:before="0" w:after="0" w:line="240" w:lineRule="auto"/>
              <w:jc w:val="center"/>
              <w:rPr>
                <w:ins w:id="56493" w:author="pete jones" w:date="2022-01-04T12:37:00Z"/>
                <w:rFonts w:cstheme="minorHAnsi"/>
              </w:rPr>
              <w:pPrChange w:id="56494" w:author="pete jones" w:date="2022-01-04T12:44:00Z">
                <w:pPr>
                  <w:jc w:val="center"/>
                </w:pPr>
              </w:pPrChange>
            </w:pPr>
          </w:p>
        </w:tc>
      </w:tr>
      <w:tr w:rsidR="00BD0299" w:rsidRPr="00FF6A71" w14:paraId="500AE9F7" w14:textId="77777777" w:rsidTr="00015922">
        <w:trPr>
          <w:ins w:id="56495" w:author="pete jones" w:date="2022-01-04T12:37:00Z"/>
        </w:trPr>
        <w:tc>
          <w:tcPr>
            <w:tcW w:w="3402" w:type="dxa"/>
          </w:tcPr>
          <w:p w14:paraId="30F4AB04" w14:textId="77777777" w:rsidR="00BD0299" w:rsidRPr="00FF6A71" w:rsidRDefault="00BD0299">
            <w:pPr>
              <w:spacing w:before="0" w:after="0" w:line="240" w:lineRule="auto"/>
              <w:rPr>
                <w:ins w:id="56496" w:author="pete jones" w:date="2022-01-04T12:37:00Z"/>
                <w:rFonts w:cstheme="minorHAnsi"/>
              </w:rPr>
              <w:pPrChange w:id="56497" w:author="pete jones" w:date="2022-01-04T12:44:00Z">
                <w:pPr/>
              </w:pPrChange>
            </w:pPr>
            <w:ins w:id="56498" w:author="pete jones" w:date="2022-01-04T12:37:00Z">
              <w:r w:rsidRPr="00FF6A71">
                <w:rPr>
                  <w:rFonts w:cstheme="minorHAnsi"/>
                </w:rPr>
                <w:t>Energy engineering</w:t>
              </w:r>
            </w:ins>
          </w:p>
        </w:tc>
        <w:tc>
          <w:tcPr>
            <w:tcW w:w="1417" w:type="dxa"/>
          </w:tcPr>
          <w:p w14:paraId="355185D1" w14:textId="77777777" w:rsidR="00BD0299" w:rsidRPr="00FF6A71" w:rsidRDefault="00BD0299">
            <w:pPr>
              <w:spacing w:before="0" w:after="0" w:line="240" w:lineRule="auto"/>
              <w:jc w:val="center"/>
              <w:rPr>
                <w:ins w:id="56499" w:author="pete jones" w:date="2022-01-04T12:37:00Z"/>
                <w:rFonts w:cstheme="minorHAnsi"/>
              </w:rPr>
              <w:pPrChange w:id="56500" w:author="pete jones" w:date="2022-01-04T12:44:00Z">
                <w:pPr>
                  <w:jc w:val="center"/>
                </w:pPr>
              </w:pPrChange>
            </w:pPr>
          </w:p>
        </w:tc>
        <w:tc>
          <w:tcPr>
            <w:tcW w:w="1701" w:type="dxa"/>
          </w:tcPr>
          <w:p w14:paraId="13877E74" w14:textId="77777777" w:rsidR="00BD0299" w:rsidRPr="00FF6A71" w:rsidRDefault="00BD0299">
            <w:pPr>
              <w:spacing w:before="0" w:after="0" w:line="240" w:lineRule="auto"/>
              <w:jc w:val="center"/>
              <w:rPr>
                <w:ins w:id="56501" w:author="pete jones" w:date="2022-01-04T12:37:00Z"/>
                <w:rFonts w:cstheme="minorHAnsi"/>
              </w:rPr>
              <w:pPrChange w:id="56502" w:author="pete jones" w:date="2022-01-04T12:44:00Z">
                <w:pPr>
                  <w:jc w:val="center"/>
                </w:pPr>
              </w:pPrChange>
            </w:pPr>
          </w:p>
        </w:tc>
      </w:tr>
      <w:tr w:rsidR="00BD0299" w:rsidRPr="00FF6A71" w14:paraId="287C12E9" w14:textId="77777777" w:rsidTr="00015922">
        <w:trPr>
          <w:ins w:id="56503" w:author="pete jones" w:date="2022-01-04T12:37:00Z"/>
        </w:trPr>
        <w:tc>
          <w:tcPr>
            <w:tcW w:w="3402" w:type="dxa"/>
          </w:tcPr>
          <w:p w14:paraId="4DBE854E" w14:textId="77777777" w:rsidR="00BD0299" w:rsidRPr="00FF6A71" w:rsidRDefault="00BD0299">
            <w:pPr>
              <w:spacing w:before="0" w:after="0" w:line="240" w:lineRule="auto"/>
              <w:rPr>
                <w:ins w:id="56504" w:author="pete jones" w:date="2022-01-04T12:37:00Z"/>
                <w:rFonts w:cstheme="minorHAnsi"/>
              </w:rPr>
              <w:pPrChange w:id="56505" w:author="pete jones" w:date="2022-01-04T12:44:00Z">
                <w:pPr/>
              </w:pPrChange>
            </w:pPr>
            <w:ins w:id="56506" w:author="pete jones" w:date="2022-01-04T12:37:00Z">
              <w:r w:rsidRPr="00FF6A71">
                <w:rPr>
                  <w:rFonts w:cstheme="minorHAnsi"/>
                </w:rPr>
                <w:t>OTHER</w:t>
              </w:r>
            </w:ins>
          </w:p>
        </w:tc>
        <w:tc>
          <w:tcPr>
            <w:tcW w:w="1417" w:type="dxa"/>
          </w:tcPr>
          <w:p w14:paraId="210CD7F5" w14:textId="77777777" w:rsidR="00BD0299" w:rsidRPr="00FF6A71" w:rsidRDefault="00BD0299">
            <w:pPr>
              <w:spacing w:before="0" w:after="0" w:line="240" w:lineRule="auto"/>
              <w:jc w:val="center"/>
              <w:rPr>
                <w:ins w:id="56507" w:author="pete jones" w:date="2022-01-04T12:37:00Z"/>
                <w:rFonts w:cstheme="minorHAnsi"/>
              </w:rPr>
              <w:pPrChange w:id="56508" w:author="pete jones" w:date="2022-01-04T12:44:00Z">
                <w:pPr>
                  <w:jc w:val="center"/>
                </w:pPr>
              </w:pPrChange>
            </w:pPr>
            <w:ins w:id="56509" w:author="pete jones" w:date="2022-01-04T12:37:00Z">
              <w:r w:rsidRPr="00FF6A71">
                <w:rPr>
                  <w:rFonts w:cstheme="minorHAnsi"/>
                </w:rPr>
                <w:t>25%</w:t>
              </w:r>
            </w:ins>
          </w:p>
        </w:tc>
        <w:tc>
          <w:tcPr>
            <w:tcW w:w="1701" w:type="dxa"/>
          </w:tcPr>
          <w:p w14:paraId="04C58496" w14:textId="77777777" w:rsidR="00BD0299" w:rsidRPr="00FF6A71" w:rsidRDefault="00BD0299">
            <w:pPr>
              <w:spacing w:before="0" w:after="0" w:line="240" w:lineRule="auto"/>
              <w:jc w:val="center"/>
              <w:rPr>
                <w:ins w:id="56510" w:author="pete jones" w:date="2022-01-04T12:37:00Z"/>
                <w:rFonts w:cstheme="minorHAnsi"/>
              </w:rPr>
              <w:pPrChange w:id="56511" w:author="pete jones" w:date="2022-01-04T12:44:00Z">
                <w:pPr>
                  <w:jc w:val="center"/>
                </w:pPr>
              </w:pPrChange>
            </w:pPr>
            <w:ins w:id="56512" w:author="pete jones" w:date="2022-01-04T12:37:00Z">
              <w:r w:rsidRPr="00FF6A71">
                <w:rPr>
                  <w:rFonts w:cstheme="minorHAnsi"/>
                </w:rPr>
                <w:t>2</w:t>
              </w:r>
            </w:ins>
          </w:p>
        </w:tc>
      </w:tr>
    </w:tbl>
    <w:p w14:paraId="5F1E2C91" w14:textId="77777777" w:rsidR="00BD0299" w:rsidRPr="00FF6A71" w:rsidRDefault="00BD0299" w:rsidP="00BD0299">
      <w:pPr>
        <w:rPr>
          <w:ins w:id="56513" w:author="pete jones" w:date="2022-01-04T12:37:00Z"/>
        </w:rPr>
      </w:pPr>
      <w:ins w:id="56514" w:author="pete jones" w:date="2022-01-04T12:37:00Z">
        <w:r w:rsidRPr="00FF6A71">
          <w:t>Q1.15 INTERDISCIPLINARY ENGINEERING</w:t>
        </w:r>
      </w:ins>
    </w:p>
    <w:tbl>
      <w:tblPr>
        <w:tblStyle w:val="TableGrid"/>
        <w:tblW w:w="0" w:type="auto"/>
        <w:tblInd w:w="1413" w:type="dxa"/>
        <w:tblLook w:val="04A0" w:firstRow="1" w:lastRow="0" w:firstColumn="1" w:lastColumn="0" w:noHBand="0" w:noVBand="1"/>
      </w:tblPr>
      <w:tblGrid>
        <w:gridCol w:w="3402"/>
        <w:gridCol w:w="1417"/>
        <w:gridCol w:w="1701"/>
      </w:tblGrid>
      <w:tr w:rsidR="00BD0299" w:rsidRPr="00FF6A71" w14:paraId="1E18FA6C" w14:textId="77777777" w:rsidTr="00015922">
        <w:trPr>
          <w:ins w:id="56515" w:author="pete jones" w:date="2022-01-04T12:37:00Z"/>
        </w:trPr>
        <w:tc>
          <w:tcPr>
            <w:tcW w:w="3402" w:type="dxa"/>
          </w:tcPr>
          <w:p w14:paraId="23A0ACB1" w14:textId="77777777" w:rsidR="00BD0299" w:rsidRPr="00FF6A71" w:rsidRDefault="00BD0299">
            <w:pPr>
              <w:spacing w:before="0" w:after="0" w:line="240" w:lineRule="auto"/>
              <w:jc w:val="center"/>
              <w:rPr>
                <w:ins w:id="56516" w:author="pete jones" w:date="2022-01-04T12:37:00Z"/>
                <w:rFonts w:cstheme="minorHAnsi"/>
                <w:b/>
                <w:bCs/>
              </w:rPr>
              <w:pPrChange w:id="56517" w:author="pete jones" w:date="2022-01-04T12:45:00Z">
                <w:pPr>
                  <w:jc w:val="center"/>
                </w:pPr>
              </w:pPrChange>
            </w:pPr>
            <w:bookmarkStart w:id="56518" w:name="_Hlk90119194"/>
            <w:ins w:id="56519" w:author="pete jones" w:date="2022-01-04T12:37:00Z">
              <w:r w:rsidRPr="00FF6A71">
                <w:rPr>
                  <w:rFonts w:cstheme="minorHAnsi"/>
                  <w:b/>
                  <w:bCs/>
                </w:rPr>
                <w:lastRenderedPageBreak/>
                <w:t>Option</w:t>
              </w:r>
            </w:ins>
          </w:p>
        </w:tc>
        <w:tc>
          <w:tcPr>
            <w:tcW w:w="1417" w:type="dxa"/>
          </w:tcPr>
          <w:p w14:paraId="660DB8FF" w14:textId="77777777" w:rsidR="00BD0299" w:rsidRPr="00FF6A71" w:rsidRDefault="00BD0299">
            <w:pPr>
              <w:spacing w:before="0" w:after="0" w:line="240" w:lineRule="auto"/>
              <w:jc w:val="center"/>
              <w:rPr>
                <w:ins w:id="56520" w:author="pete jones" w:date="2022-01-04T12:37:00Z"/>
                <w:rFonts w:cstheme="minorHAnsi"/>
                <w:b/>
                <w:bCs/>
              </w:rPr>
              <w:pPrChange w:id="56521" w:author="pete jones" w:date="2022-01-04T12:45:00Z">
                <w:pPr>
                  <w:jc w:val="center"/>
                </w:pPr>
              </w:pPrChange>
            </w:pPr>
            <w:ins w:id="56522" w:author="pete jones" w:date="2022-01-04T12:37:00Z">
              <w:r w:rsidRPr="00FF6A71">
                <w:rPr>
                  <w:rFonts w:cstheme="minorHAnsi"/>
                  <w:b/>
                  <w:bCs/>
                </w:rPr>
                <w:t>%</w:t>
              </w:r>
            </w:ins>
          </w:p>
        </w:tc>
        <w:tc>
          <w:tcPr>
            <w:tcW w:w="1701" w:type="dxa"/>
          </w:tcPr>
          <w:p w14:paraId="377EFF68" w14:textId="77777777" w:rsidR="00BD0299" w:rsidRPr="00FF6A71" w:rsidRDefault="00BD0299">
            <w:pPr>
              <w:spacing w:before="0" w:after="0" w:line="240" w:lineRule="auto"/>
              <w:jc w:val="center"/>
              <w:rPr>
                <w:ins w:id="56523" w:author="pete jones" w:date="2022-01-04T12:37:00Z"/>
                <w:rFonts w:cstheme="minorHAnsi"/>
                <w:b/>
                <w:bCs/>
              </w:rPr>
              <w:pPrChange w:id="56524" w:author="pete jones" w:date="2022-01-04T12:45:00Z">
                <w:pPr>
                  <w:jc w:val="center"/>
                </w:pPr>
              </w:pPrChange>
            </w:pPr>
            <w:ins w:id="56525" w:author="pete jones" w:date="2022-01-04T12:37:00Z">
              <w:r w:rsidRPr="00FF6A71">
                <w:rPr>
                  <w:rFonts w:cstheme="minorHAnsi"/>
                  <w:b/>
                  <w:bCs/>
                </w:rPr>
                <w:t>Count</w:t>
              </w:r>
            </w:ins>
          </w:p>
        </w:tc>
      </w:tr>
      <w:tr w:rsidR="00BD0299" w:rsidRPr="00FF6A71" w14:paraId="77BABF51" w14:textId="77777777" w:rsidTr="00015922">
        <w:trPr>
          <w:ins w:id="56526" w:author="pete jones" w:date="2022-01-04T12:37:00Z"/>
        </w:trPr>
        <w:tc>
          <w:tcPr>
            <w:tcW w:w="3402" w:type="dxa"/>
          </w:tcPr>
          <w:p w14:paraId="3F4BB935" w14:textId="77777777" w:rsidR="00BD0299" w:rsidRPr="00FF6A71" w:rsidRDefault="00BD0299">
            <w:pPr>
              <w:spacing w:before="0" w:after="0" w:line="240" w:lineRule="auto"/>
              <w:rPr>
                <w:ins w:id="56527" w:author="pete jones" w:date="2022-01-04T12:37:00Z"/>
                <w:rFonts w:cstheme="minorHAnsi"/>
              </w:rPr>
              <w:pPrChange w:id="56528" w:author="pete jones" w:date="2022-01-04T12:45:00Z">
                <w:pPr/>
              </w:pPrChange>
            </w:pPr>
            <w:ins w:id="56529" w:author="pete jones" w:date="2022-01-04T12:37:00Z">
              <w:r w:rsidRPr="00FF6A71">
                <w:rPr>
                  <w:rFonts w:cstheme="minorHAnsi"/>
                </w:rPr>
                <w:t>Aerospace engineering</w:t>
              </w:r>
            </w:ins>
          </w:p>
        </w:tc>
        <w:tc>
          <w:tcPr>
            <w:tcW w:w="1417" w:type="dxa"/>
          </w:tcPr>
          <w:p w14:paraId="570CF407" w14:textId="77777777" w:rsidR="00BD0299" w:rsidRPr="00FF6A71" w:rsidRDefault="00BD0299">
            <w:pPr>
              <w:spacing w:before="0" w:after="0" w:line="240" w:lineRule="auto"/>
              <w:jc w:val="center"/>
              <w:rPr>
                <w:ins w:id="56530" w:author="pete jones" w:date="2022-01-04T12:37:00Z"/>
                <w:rFonts w:cstheme="minorHAnsi"/>
              </w:rPr>
              <w:pPrChange w:id="56531" w:author="pete jones" w:date="2022-01-04T12:45:00Z">
                <w:pPr>
                  <w:jc w:val="center"/>
                </w:pPr>
              </w:pPrChange>
            </w:pPr>
            <w:ins w:id="56532" w:author="pete jones" w:date="2022-01-04T12:37:00Z">
              <w:r w:rsidRPr="00FF6A71">
                <w:rPr>
                  <w:rFonts w:cstheme="minorHAnsi"/>
                </w:rPr>
                <w:t>17%</w:t>
              </w:r>
            </w:ins>
          </w:p>
        </w:tc>
        <w:tc>
          <w:tcPr>
            <w:tcW w:w="1701" w:type="dxa"/>
          </w:tcPr>
          <w:p w14:paraId="26FA9F37" w14:textId="77777777" w:rsidR="00BD0299" w:rsidRPr="00FF6A71" w:rsidRDefault="00BD0299">
            <w:pPr>
              <w:spacing w:before="0" w:after="0" w:line="240" w:lineRule="auto"/>
              <w:jc w:val="center"/>
              <w:rPr>
                <w:ins w:id="56533" w:author="pete jones" w:date="2022-01-04T12:37:00Z"/>
                <w:rFonts w:cstheme="minorHAnsi"/>
              </w:rPr>
              <w:pPrChange w:id="56534" w:author="pete jones" w:date="2022-01-04T12:45:00Z">
                <w:pPr>
                  <w:jc w:val="center"/>
                </w:pPr>
              </w:pPrChange>
            </w:pPr>
            <w:ins w:id="56535" w:author="pete jones" w:date="2022-01-04T12:37:00Z">
              <w:r w:rsidRPr="00FF6A71">
                <w:rPr>
                  <w:rFonts w:cstheme="minorHAnsi"/>
                </w:rPr>
                <w:t>1</w:t>
              </w:r>
            </w:ins>
          </w:p>
        </w:tc>
      </w:tr>
      <w:tr w:rsidR="00BD0299" w:rsidRPr="00FF6A71" w14:paraId="6EDD1B9C" w14:textId="77777777" w:rsidTr="00015922">
        <w:trPr>
          <w:ins w:id="56536" w:author="pete jones" w:date="2022-01-04T12:37:00Z"/>
        </w:trPr>
        <w:tc>
          <w:tcPr>
            <w:tcW w:w="3402" w:type="dxa"/>
          </w:tcPr>
          <w:p w14:paraId="524A8B6C" w14:textId="77777777" w:rsidR="00BD0299" w:rsidRPr="00FF6A71" w:rsidRDefault="00BD0299">
            <w:pPr>
              <w:spacing w:before="0" w:after="0" w:line="240" w:lineRule="auto"/>
              <w:rPr>
                <w:ins w:id="56537" w:author="pete jones" w:date="2022-01-04T12:37:00Z"/>
                <w:rFonts w:cstheme="minorHAnsi"/>
              </w:rPr>
              <w:pPrChange w:id="56538" w:author="pete jones" w:date="2022-01-04T12:45:00Z">
                <w:pPr/>
              </w:pPrChange>
            </w:pPr>
            <w:ins w:id="56539" w:author="pete jones" w:date="2022-01-04T12:37:00Z">
              <w:r w:rsidRPr="00FF6A71">
                <w:rPr>
                  <w:rFonts w:cstheme="minorHAnsi"/>
                </w:rPr>
                <w:t>Agricultural engineering</w:t>
              </w:r>
            </w:ins>
          </w:p>
        </w:tc>
        <w:tc>
          <w:tcPr>
            <w:tcW w:w="1417" w:type="dxa"/>
          </w:tcPr>
          <w:p w14:paraId="10D397F6" w14:textId="77777777" w:rsidR="00BD0299" w:rsidRPr="00FF6A71" w:rsidRDefault="00BD0299">
            <w:pPr>
              <w:spacing w:before="0" w:after="0" w:line="240" w:lineRule="auto"/>
              <w:jc w:val="center"/>
              <w:rPr>
                <w:ins w:id="56540" w:author="pete jones" w:date="2022-01-04T12:37:00Z"/>
                <w:rFonts w:cstheme="minorHAnsi"/>
              </w:rPr>
              <w:pPrChange w:id="56541" w:author="pete jones" w:date="2022-01-04T12:45:00Z">
                <w:pPr>
                  <w:jc w:val="center"/>
                </w:pPr>
              </w:pPrChange>
            </w:pPr>
          </w:p>
        </w:tc>
        <w:tc>
          <w:tcPr>
            <w:tcW w:w="1701" w:type="dxa"/>
          </w:tcPr>
          <w:p w14:paraId="20797729" w14:textId="77777777" w:rsidR="00BD0299" w:rsidRPr="00FF6A71" w:rsidRDefault="00BD0299">
            <w:pPr>
              <w:spacing w:before="0" w:after="0" w:line="240" w:lineRule="auto"/>
              <w:jc w:val="center"/>
              <w:rPr>
                <w:ins w:id="56542" w:author="pete jones" w:date="2022-01-04T12:37:00Z"/>
                <w:rFonts w:cstheme="minorHAnsi"/>
              </w:rPr>
              <w:pPrChange w:id="56543" w:author="pete jones" w:date="2022-01-04T12:45:00Z">
                <w:pPr>
                  <w:jc w:val="center"/>
                </w:pPr>
              </w:pPrChange>
            </w:pPr>
          </w:p>
        </w:tc>
      </w:tr>
      <w:tr w:rsidR="00BD0299" w:rsidRPr="00FF6A71" w14:paraId="7218E2D8" w14:textId="77777777" w:rsidTr="00015922">
        <w:trPr>
          <w:ins w:id="56544" w:author="pete jones" w:date="2022-01-04T12:37:00Z"/>
        </w:trPr>
        <w:tc>
          <w:tcPr>
            <w:tcW w:w="3402" w:type="dxa"/>
          </w:tcPr>
          <w:p w14:paraId="337926F5" w14:textId="77777777" w:rsidR="00BD0299" w:rsidRPr="00FF6A71" w:rsidRDefault="00BD0299">
            <w:pPr>
              <w:spacing w:before="0" w:after="0" w:line="240" w:lineRule="auto"/>
              <w:rPr>
                <w:ins w:id="56545" w:author="pete jones" w:date="2022-01-04T12:37:00Z"/>
                <w:rFonts w:cstheme="minorHAnsi"/>
              </w:rPr>
              <w:pPrChange w:id="56546" w:author="pete jones" w:date="2022-01-04T12:45:00Z">
                <w:pPr/>
              </w:pPrChange>
            </w:pPr>
            <w:ins w:id="56547" w:author="pete jones" w:date="2022-01-04T12:37:00Z">
              <w:r w:rsidRPr="00FF6A71">
                <w:rPr>
                  <w:rFonts w:cstheme="minorHAnsi"/>
                </w:rPr>
                <w:t>Applied engineering</w:t>
              </w:r>
            </w:ins>
          </w:p>
        </w:tc>
        <w:tc>
          <w:tcPr>
            <w:tcW w:w="1417" w:type="dxa"/>
          </w:tcPr>
          <w:p w14:paraId="49D86570" w14:textId="77777777" w:rsidR="00BD0299" w:rsidRPr="00FF6A71" w:rsidRDefault="00BD0299">
            <w:pPr>
              <w:spacing w:before="0" w:after="0" w:line="240" w:lineRule="auto"/>
              <w:jc w:val="center"/>
              <w:rPr>
                <w:ins w:id="56548" w:author="pete jones" w:date="2022-01-04T12:37:00Z"/>
                <w:rFonts w:cstheme="minorHAnsi"/>
              </w:rPr>
              <w:pPrChange w:id="56549" w:author="pete jones" w:date="2022-01-04T12:45:00Z">
                <w:pPr>
                  <w:jc w:val="center"/>
                </w:pPr>
              </w:pPrChange>
            </w:pPr>
          </w:p>
        </w:tc>
        <w:tc>
          <w:tcPr>
            <w:tcW w:w="1701" w:type="dxa"/>
          </w:tcPr>
          <w:p w14:paraId="0DB84AC3" w14:textId="77777777" w:rsidR="00BD0299" w:rsidRPr="00FF6A71" w:rsidRDefault="00BD0299">
            <w:pPr>
              <w:spacing w:before="0" w:after="0" w:line="240" w:lineRule="auto"/>
              <w:jc w:val="center"/>
              <w:rPr>
                <w:ins w:id="56550" w:author="pete jones" w:date="2022-01-04T12:37:00Z"/>
                <w:rFonts w:cstheme="minorHAnsi"/>
              </w:rPr>
              <w:pPrChange w:id="56551" w:author="pete jones" w:date="2022-01-04T12:45:00Z">
                <w:pPr>
                  <w:jc w:val="center"/>
                </w:pPr>
              </w:pPrChange>
            </w:pPr>
          </w:p>
        </w:tc>
      </w:tr>
      <w:tr w:rsidR="00BD0299" w:rsidRPr="00FF6A71" w14:paraId="645DD8EE" w14:textId="77777777" w:rsidTr="00015922">
        <w:trPr>
          <w:ins w:id="56552" w:author="pete jones" w:date="2022-01-04T12:37:00Z"/>
        </w:trPr>
        <w:tc>
          <w:tcPr>
            <w:tcW w:w="3402" w:type="dxa"/>
          </w:tcPr>
          <w:p w14:paraId="3FC367AA" w14:textId="77777777" w:rsidR="00BD0299" w:rsidRPr="00FF6A71" w:rsidRDefault="00BD0299">
            <w:pPr>
              <w:spacing w:before="0" w:after="0" w:line="240" w:lineRule="auto"/>
              <w:rPr>
                <w:ins w:id="56553" w:author="pete jones" w:date="2022-01-04T12:37:00Z"/>
                <w:rFonts w:cstheme="minorHAnsi"/>
              </w:rPr>
              <w:pPrChange w:id="56554" w:author="pete jones" w:date="2022-01-04T12:45:00Z">
                <w:pPr/>
              </w:pPrChange>
            </w:pPr>
            <w:ins w:id="56555" w:author="pete jones" w:date="2022-01-04T12:37:00Z">
              <w:r w:rsidRPr="00FF6A71">
                <w:rPr>
                  <w:rFonts w:cstheme="minorHAnsi"/>
                </w:rPr>
                <w:t xml:space="preserve">Biomedical engineering, </w:t>
              </w:r>
            </w:ins>
          </w:p>
        </w:tc>
        <w:tc>
          <w:tcPr>
            <w:tcW w:w="1417" w:type="dxa"/>
          </w:tcPr>
          <w:p w14:paraId="466CAD83" w14:textId="77777777" w:rsidR="00BD0299" w:rsidRPr="00FF6A71" w:rsidRDefault="00BD0299">
            <w:pPr>
              <w:spacing w:before="0" w:after="0" w:line="240" w:lineRule="auto"/>
              <w:jc w:val="center"/>
              <w:rPr>
                <w:ins w:id="56556" w:author="pete jones" w:date="2022-01-04T12:37:00Z"/>
                <w:rFonts w:cstheme="minorHAnsi"/>
              </w:rPr>
              <w:pPrChange w:id="56557" w:author="pete jones" w:date="2022-01-04T12:45:00Z">
                <w:pPr>
                  <w:jc w:val="center"/>
                </w:pPr>
              </w:pPrChange>
            </w:pPr>
          </w:p>
        </w:tc>
        <w:tc>
          <w:tcPr>
            <w:tcW w:w="1701" w:type="dxa"/>
          </w:tcPr>
          <w:p w14:paraId="524962BD" w14:textId="77777777" w:rsidR="00BD0299" w:rsidRPr="00FF6A71" w:rsidRDefault="00BD0299">
            <w:pPr>
              <w:spacing w:before="0" w:after="0" w:line="240" w:lineRule="auto"/>
              <w:jc w:val="center"/>
              <w:rPr>
                <w:ins w:id="56558" w:author="pete jones" w:date="2022-01-04T12:37:00Z"/>
                <w:rFonts w:cstheme="minorHAnsi"/>
              </w:rPr>
              <w:pPrChange w:id="56559" w:author="pete jones" w:date="2022-01-04T12:45:00Z">
                <w:pPr>
                  <w:jc w:val="center"/>
                </w:pPr>
              </w:pPrChange>
            </w:pPr>
          </w:p>
        </w:tc>
      </w:tr>
      <w:tr w:rsidR="00BD0299" w:rsidRPr="00FF6A71" w14:paraId="3A52B1EB" w14:textId="77777777" w:rsidTr="00015922">
        <w:trPr>
          <w:ins w:id="56560" w:author="pete jones" w:date="2022-01-04T12:37:00Z"/>
        </w:trPr>
        <w:tc>
          <w:tcPr>
            <w:tcW w:w="3402" w:type="dxa"/>
          </w:tcPr>
          <w:p w14:paraId="7F580E5B" w14:textId="4C0DC561" w:rsidR="00BD0299" w:rsidRPr="00FF6A71" w:rsidRDefault="00BD0299">
            <w:pPr>
              <w:spacing w:before="0" w:after="0" w:line="240" w:lineRule="auto"/>
              <w:rPr>
                <w:ins w:id="56561" w:author="pete jones" w:date="2022-01-04T12:37:00Z"/>
                <w:rFonts w:cstheme="minorHAnsi"/>
              </w:rPr>
              <w:pPrChange w:id="56562" w:author="pete jones" w:date="2022-01-04T12:45:00Z">
                <w:pPr/>
              </w:pPrChange>
            </w:pPr>
            <w:ins w:id="56563" w:author="pete jones" w:date="2022-01-04T12:37:00Z">
              <w:r w:rsidRPr="00FF6A71">
                <w:rPr>
                  <w:rFonts w:cstheme="minorHAnsi"/>
                </w:rPr>
                <w:t>Biomedical nanoengineering</w:t>
              </w:r>
            </w:ins>
          </w:p>
        </w:tc>
        <w:tc>
          <w:tcPr>
            <w:tcW w:w="1417" w:type="dxa"/>
          </w:tcPr>
          <w:p w14:paraId="702BA879" w14:textId="77777777" w:rsidR="00BD0299" w:rsidRPr="00FF6A71" w:rsidRDefault="00BD0299">
            <w:pPr>
              <w:spacing w:before="0" w:after="0" w:line="240" w:lineRule="auto"/>
              <w:jc w:val="center"/>
              <w:rPr>
                <w:ins w:id="56564" w:author="pete jones" w:date="2022-01-04T12:37:00Z"/>
                <w:rFonts w:cstheme="minorHAnsi"/>
              </w:rPr>
              <w:pPrChange w:id="56565" w:author="pete jones" w:date="2022-01-04T12:45:00Z">
                <w:pPr>
                  <w:jc w:val="center"/>
                </w:pPr>
              </w:pPrChange>
            </w:pPr>
          </w:p>
        </w:tc>
        <w:tc>
          <w:tcPr>
            <w:tcW w:w="1701" w:type="dxa"/>
          </w:tcPr>
          <w:p w14:paraId="55EB2E0E" w14:textId="77777777" w:rsidR="00BD0299" w:rsidRPr="00FF6A71" w:rsidRDefault="00BD0299">
            <w:pPr>
              <w:spacing w:before="0" w:after="0" w:line="240" w:lineRule="auto"/>
              <w:jc w:val="center"/>
              <w:rPr>
                <w:ins w:id="56566" w:author="pete jones" w:date="2022-01-04T12:37:00Z"/>
                <w:rFonts w:cstheme="minorHAnsi"/>
              </w:rPr>
              <w:pPrChange w:id="56567" w:author="pete jones" w:date="2022-01-04T12:45:00Z">
                <w:pPr>
                  <w:jc w:val="center"/>
                </w:pPr>
              </w:pPrChange>
            </w:pPr>
          </w:p>
        </w:tc>
      </w:tr>
      <w:tr w:rsidR="00BD0299" w:rsidRPr="00FF6A71" w14:paraId="674C8777" w14:textId="77777777" w:rsidTr="00015922">
        <w:trPr>
          <w:ins w:id="56568" w:author="pete jones" w:date="2022-01-04T12:37:00Z"/>
        </w:trPr>
        <w:tc>
          <w:tcPr>
            <w:tcW w:w="3402" w:type="dxa"/>
          </w:tcPr>
          <w:p w14:paraId="11804E41" w14:textId="77777777" w:rsidR="00BD0299" w:rsidRPr="00FF6A71" w:rsidRDefault="00BD0299">
            <w:pPr>
              <w:spacing w:before="0" w:after="0" w:line="240" w:lineRule="auto"/>
              <w:rPr>
                <w:ins w:id="56569" w:author="pete jones" w:date="2022-01-04T12:37:00Z"/>
                <w:rFonts w:cstheme="minorHAnsi"/>
              </w:rPr>
              <w:pPrChange w:id="56570" w:author="pete jones" w:date="2022-01-04T12:45:00Z">
                <w:pPr/>
              </w:pPrChange>
            </w:pPr>
            <w:ins w:id="56571" w:author="pete jones" w:date="2022-01-04T12:37:00Z">
              <w:r w:rsidRPr="00FF6A71">
                <w:rPr>
                  <w:rFonts w:cstheme="minorHAnsi"/>
                </w:rPr>
                <w:t>Biological engineering</w:t>
              </w:r>
            </w:ins>
          </w:p>
        </w:tc>
        <w:tc>
          <w:tcPr>
            <w:tcW w:w="1417" w:type="dxa"/>
          </w:tcPr>
          <w:p w14:paraId="0246CAD7" w14:textId="77777777" w:rsidR="00BD0299" w:rsidRPr="00FF6A71" w:rsidRDefault="00BD0299">
            <w:pPr>
              <w:spacing w:before="0" w:after="0" w:line="240" w:lineRule="auto"/>
              <w:jc w:val="center"/>
              <w:rPr>
                <w:ins w:id="56572" w:author="pete jones" w:date="2022-01-04T12:37:00Z"/>
                <w:rFonts w:cstheme="minorHAnsi"/>
              </w:rPr>
              <w:pPrChange w:id="56573" w:author="pete jones" w:date="2022-01-04T12:45:00Z">
                <w:pPr>
                  <w:jc w:val="center"/>
                </w:pPr>
              </w:pPrChange>
            </w:pPr>
          </w:p>
        </w:tc>
        <w:tc>
          <w:tcPr>
            <w:tcW w:w="1701" w:type="dxa"/>
          </w:tcPr>
          <w:p w14:paraId="70E0488F" w14:textId="77777777" w:rsidR="00BD0299" w:rsidRPr="00FF6A71" w:rsidRDefault="00BD0299">
            <w:pPr>
              <w:spacing w:before="0" w:after="0" w:line="240" w:lineRule="auto"/>
              <w:jc w:val="center"/>
              <w:rPr>
                <w:ins w:id="56574" w:author="pete jones" w:date="2022-01-04T12:37:00Z"/>
                <w:rFonts w:cstheme="minorHAnsi"/>
              </w:rPr>
              <w:pPrChange w:id="56575" w:author="pete jones" w:date="2022-01-04T12:45:00Z">
                <w:pPr>
                  <w:jc w:val="center"/>
                </w:pPr>
              </w:pPrChange>
            </w:pPr>
          </w:p>
        </w:tc>
      </w:tr>
      <w:tr w:rsidR="00BD0299" w:rsidRPr="00FF6A71" w14:paraId="2803DF77" w14:textId="77777777" w:rsidTr="00015922">
        <w:trPr>
          <w:ins w:id="56576" w:author="pete jones" w:date="2022-01-04T12:37:00Z"/>
        </w:trPr>
        <w:tc>
          <w:tcPr>
            <w:tcW w:w="3402" w:type="dxa"/>
          </w:tcPr>
          <w:p w14:paraId="7DF5D830" w14:textId="77777777" w:rsidR="00BD0299" w:rsidRPr="00FF6A71" w:rsidRDefault="00BD0299">
            <w:pPr>
              <w:spacing w:before="0" w:after="0" w:line="240" w:lineRule="auto"/>
              <w:rPr>
                <w:ins w:id="56577" w:author="pete jones" w:date="2022-01-04T12:37:00Z"/>
                <w:rFonts w:cstheme="minorHAnsi"/>
              </w:rPr>
              <w:pPrChange w:id="56578" w:author="pete jones" w:date="2022-01-04T12:45:00Z">
                <w:pPr/>
              </w:pPrChange>
            </w:pPr>
            <w:ins w:id="56579" w:author="pete jones" w:date="2022-01-04T12:37:00Z">
              <w:r w:rsidRPr="00FF6A71">
                <w:rPr>
                  <w:rFonts w:cstheme="minorHAnsi"/>
                </w:rPr>
                <w:t>Building services engineering</w:t>
              </w:r>
            </w:ins>
          </w:p>
        </w:tc>
        <w:tc>
          <w:tcPr>
            <w:tcW w:w="1417" w:type="dxa"/>
          </w:tcPr>
          <w:p w14:paraId="5B73A238" w14:textId="77777777" w:rsidR="00BD0299" w:rsidRPr="00FF6A71" w:rsidRDefault="00BD0299">
            <w:pPr>
              <w:spacing w:before="0" w:after="0" w:line="240" w:lineRule="auto"/>
              <w:jc w:val="center"/>
              <w:rPr>
                <w:ins w:id="56580" w:author="pete jones" w:date="2022-01-04T12:37:00Z"/>
                <w:rFonts w:cstheme="minorHAnsi"/>
              </w:rPr>
              <w:pPrChange w:id="56581" w:author="pete jones" w:date="2022-01-04T12:45:00Z">
                <w:pPr>
                  <w:jc w:val="center"/>
                </w:pPr>
              </w:pPrChange>
            </w:pPr>
          </w:p>
        </w:tc>
        <w:tc>
          <w:tcPr>
            <w:tcW w:w="1701" w:type="dxa"/>
          </w:tcPr>
          <w:p w14:paraId="7E23370D" w14:textId="77777777" w:rsidR="00BD0299" w:rsidRPr="00FF6A71" w:rsidRDefault="00BD0299">
            <w:pPr>
              <w:spacing w:before="0" w:after="0" w:line="240" w:lineRule="auto"/>
              <w:jc w:val="center"/>
              <w:rPr>
                <w:ins w:id="56582" w:author="pete jones" w:date="2022-01-04T12:37:00Z"/>
                <w:rFonts w:cstheme="minorHAnsi"/>
              </w:rPr>
              <w:pPrChange w:id="56583" w:author="pete jones" w:date="2022-01-04T12:45:00Z">
                <w:pPr>
                  <w:jc w:val="center"/>
                </w:pPr>
              </w:pPrChange>
            </w:pPr>
          </w:p>
        </w:tc>
      </w:tr>
      <w:tr w:rsidR="00BD0299" w:rsidRPr="00FF6A71" w14:paraId="53BA2A60" w14:textId="77777777" w:rsidTr="00015922">
        <w:trPr>
          <w:ins w:id="56584" w:author="pete jones" w:date="2022-01-04T12:37:00Z"/>
        </w:trPr>
        <w:tc>
          <w:tcPr>
            <w:tcW w:w="3402" w:type="dxa"/>
          </w:tcPr>
          <w:p w14:paraId="37A0A7E1" w14:textId="77777777" w:rsidR="00BD0299" w:rsidRPr="00FF6A71" w:rsidRDefault="00BD0299">
            <w:pPr>
              <w:spacing w:before="0" w:after="0" w:line="240" w:lineRule="auto"/>
              <w:rPr>
                <w:ins w:id="56585" w:author="pete jones" w:date="2022-01-04T12:37:00Z"/>
                <w:rFonts w:cstheme="minorHAnsi"/>
              </w:rPr>
              <w:pPrChange w:id="56586" w:author="pete jones" w:date="2022-01-04T12:45:00Z">
                <w:pPr/>
              </w:pPrChange>
            </w:pPr>
            <w:ins w:id="56587" w:author="pete jones" w:date="2022-01-04T12:37:00Z">
              <w:r w:rsidRPr="00FF6A71">
                <w:rPr>
                  <w:rFonts w:cstheme="minorHAnsi"/>
                </w:rPr>
                <w:t>Energy engineering</w:t>
              </w:r>
            </w:ins>
          </w:p>
        </w:tc>
        <w:tc>
          <w:tcPr>
            <w:tcW w:w="1417" w:type="dxa"/>
          </w:tcPr>
          <w:p w14:paraId="29553FCD" w14:textId="77777777" w:rsidR="00BD0299" w:rsidRPr="00FF6A71" w:rsidRDefault="00BD0299">
            <w:pPr>
              <w:spacing w:before="0" w:after="0" w:line="240" w:lineRule="auto"/>
              <w:jc w:val="center"/>
              <w:rPr>
                <w:ins w:id="56588" w:author="pete jones" w:date="2022-01-04T12:37:00Z"/>
                <w:rFonts w:cstheme="minorHAnsi"/>
              </w:rPr>
              <w:pPrChange w:id="56589" w:author="pete jones" w:date="2022-01-04T12:45:00Z">
                <w:pPr>
                  <w:jc w:val="center"/>
                </w:pPr>
              </w:pPrChange>
            </w:pPr>
            <w:ins w:id="56590" w:author="pete jones" w:date="2022-01-04T12:37:00Z">
              <w:r w:rsidRPr="00FF6A71">
                <w:rPr>
                  <w:rFonts w:cstheme="minorHAnsi"/>
                </w:rPr>
                <w:t>17%</w:t>
              </w:r>
            </w:ins>
          </w:p>
        </w:tc>
        <w:tc>
          <w:tcPr>
            <w:tcW w:w="1701" w:type="dxa"/>
          </w:tcPr>
          <w:p w14:paraId="467D65E0" w14:textId="77777777" w:rsidR="00BD0299" w:rsidRPr="00FF6A71" w:rsidRDefault="00BD0299">
            <w:pPr>
              <w:spacing w:before="0" w:after="0" w:line="240" w:lineRule="auto"/>
              <w:jc w:val="center"/>
              <w:rPr>
                <w:ins w:id="56591" w:author="pete jones" w:date="2022-01-04T12:37:00Z"/>
                <w:rFonts w:cstheme="minorHAnsi"/>
              </w:rPr>
              <w:pPrChange w:id="56592" w:author="pete jones" w:date="2022-01-04T12:45:00Z">
                <w:pPr>
                  <w:jc w:val="center"/>
                </w:pPr>
              </w:pPrChange>
            </w:pPr>
            <w:ins w:id="56593" w:author="pete jones" w:date="2022-01-04T12:37:00Z">
              <w:r w:rsidRPr="00FF6A71">
                <w:rPr>
                  <w:rFonts w:cstheme="minorHAnsi"/>
                </w:rPr>
                <w:t>1</w:t>
              </w:r>
            </w:ins>
          </w:p>
        </w:tc>
      </w:tr>
      <w:tr w:rsidR="00BD0299" w:rsidRPr="00FF6A71" w14:paraId="0BBE7958" w14:textId="77777777" w:rsidTr="00015922">
        <w:trPr>
          <w:ins w:id="56594" w:author="pete jones" w:date="2022-01-04T12:37:00Z"/>
        </w:trPr>
        <w:tc>
          <w:tcPr>
            <w:tcW w:w="3402" w:type="dxa"/>
          </w:tcPr>
          <w:p w14:paraId="27F88336" w14:textId="77777777" w:rsidR="00BD0299" w:rsidRPr="00FF6A71" w:rsidRDefault="00BD0299">
            <w:pPr>
              <w:spacing w:before="0" w:after="0" w:line="240" w:lineRule="auto"/>
              <w:rPr>
                <w:ins w:id="56595" w:author="pete jones" w:date="2022-01-04T12:37:00Z"/>
                <w:rFonts w:cstheme="minorHAnsi"/>
              </w:rPr>
              <w:pPrChange w:id="56596" w:author="pete jones" w:date="2022-01-04T12:45:00Z">
                <w:pPr/>
              </w:pPrChange>
            </w:pPr>
            <w:ins w:id="56597" w:author="pete jones" w:date="2022-01-04T12:37:00Z">
              <w:r w:rsidRPr="00FF6A71">
                <w:rPr>
                  <w:rFonts w:cstheme="minorHAnsi"/>
                </w:rPr>
                <w:t>Information engineering</w:t>
              </w:r>
            </w:ins>
          </w:p>
        </w:tc>
        <w:tc>
          <w:tcPr>
            <w:tcW w:w="1417" w:type="dxa"/>
          </w:tcPr>
          <w:p w14:paraId="03CE7C66" w14:textId="77777777" w:rsidR="00BD0299" w:rsidRPr="00FF6A71" w:rsidRDefault="00BD0299">
            <w:pPr>
              <w:spacing w:before="0" w:after="0" w:line="240" w:lineRule="auto"/>
              <w:jc w:val="center"/>
              <w:rPr>
                <w:ins w:id="56598" w:author="pete jones" w:date="2022-01-04T12:37:00Z"/>
                <w:rFonts w:cstheme="minorHAnsi"/>
              </w:rPr>
              <w:pPrChange w:id="56599" w:author="pete jones" w:date="2022-01-04T12:45:00Z">
                <w:pPr>
                  <w:jc w:val="center"/>
                </w:pPr>
              </w:pPrChange>
            </w:pPr>
          </w:p>
        </w:tc>
        <w:tc>
          <w:tcPr>
            <w:tcW w:w="1701" w:type="dxa"/>
          </w:tcPr>
          <w:p w14:paraId="2386F700" w14:textId="77777777" w:rsidR="00BD0299" w:rsidRPr="00FF6A71" w:rsidRDefault="00BD0299">
            <w:pPr>
              <w:spacing w:before="0" w:after="0" w:line="240" w:lineRule="auto"/>
              <w:jc w:val="center"/>
              <w:rPr>
                <w:ins w:id="56600" w:author="pete jones" w:date="2022-01-04T12:37:00Z"/>
                <w:rFonts w:cstheme="minorHAnsi"/>
              </w:rPr>
              <w:pPrChange w:id="56601" w:author="pete jones" w:date="2022-01-04T12:45:00Z">
                <w:pPr>
                  <w:jc w:val="center"/>
                </w:pPr>
              </w:pPrChange>
            </w:pPr>
          </w:p>
        </w:tc>
      </w:tr>
      <w:tr w:rsidR="00BD0299" w:rsidRPr="00FF6A71" w14:paraId="129992E2" w14:textId="77777777" w:rsidTr="00015922">
        <w:trPr>
          <w:ins w:id="56602" w:author="pete jones" w:date="2022-01-04T12:37:00Z"/>
        </w:trPr>
        <w:tc>
          <w:tcPr>
            <w:tcW w:w="3402" w:type="dxa"/>
          </w:tcPr>
          <w:p w14:paraId="2541DD3E" w14:textId="77777777" w:rsidR="00BD0299" w:rsidRPr="00FF6A71" w:rsidRDefault="00BD0299">
            <w:pPr>
              <w:spacing w:before="0" w:after="0" w:line="240" w:lineRule="auto"/>
              <w:rPr>
                <w:ins w:id="56603" w:author="pete jones" w:date="2022-01-04T12:37:00Z"/>
                <w:rFonts w:cstheme="minorHAnsi"/>
              </w:rPr>
              <w:pPrChange w:id="56604" w:author="pete jones" w:date="2022-01-04T12:45:00Z">
                <w:pPr/>
              </w:pPrChange>
            </w:pPr>
            <w:ins w:id="56605" w:author="pete jones" w:date="2022-01-04T12:37:00Z">
              <w:r w:rsidRPr="00FF6A71">
                <w:rPr>
                  <w:rFonts w:cstheme="minorHAnsi"/>
                </w:rPr>
                <w:t>Industrial engineering</w:t>
              </w:r>
            </w:ins>
          </w:p>
        </w:tc>
        <w:tc>
          <w:tcPr>
            <w:tcW w:w="1417" w:type="dxa"/>
          </w:tcPr>
          <w:p w14:paraId="6AD156CF" w14:textId="77777777" w:rsidR="00BD0299" w:rsidRPr="00FF6A71" w:rsidRDefault="00BD0299">
            <w:pPr>
              <w:spacing w:before="0" w:after="0" w:line="240" w:lineRule="auto"/>
              <w:jc w:val="center"/>
              <w:rPr>
                <w:ins w:id="56606" w:author="pete jones" w:date="2022-01-04T12:37:00Z"/>
                <w:rFonts w:cstheme="minorHAnsi"/>
              </w:rPr>
              <w:pPrChange w:id="56607" w:author="pete jones" w:date="2022-01-04T12:45:00Z">
                <w:pPr>
                  <w:jc w:val="center"/>
                </w:pPr>
              </w:pPrChange>
            </w:pPr>
            <w:ins w:id="56608" w:author="pete jones" w:date="2022-01-04T12:37:00Z">
              <w:r w:rsidRPr="00FF6A71">
                <w:rPr>
                  <w:rFonts w:cstheme="minorHAnsi"/>
                </w:rPr>
                <w:t>17%</w:t>
              </w:r>
            </w:ins>
          </w:p>
        </w:tc>
        <w:tc>
          <w:tcPr>
            <w:tcW w:w="1701" w:type="dxa"/>
          </w:tcPr>
          <w:p w14:paraId="7BFC2161" w14:textId="77777777" w:rsidR="00BD0299" w:rsidRPr="00FF6A71" w:rsidRDefault="00BD0299">
            <w:pPr>
              <w:spacing w:before="0" w:after="0" w:line="240" w:lineRule="auto"/>
              <w:jc w:val="center"/>
              <w:rPr>
                <w:ins w:id="56609" w:author="pete jones" w:date="2022-01-04T12:37:00Z"/>
                <w:rFonts w:cstheme="minorHAnsi"/>
              </w:rPr>
              <w:pPrChange w:id="56610" w:author="pete jones" w:date="2022-01-04T12:45:00Z">
                <w:pPr>
                  <w:jc w:val="center"/>
                </w:pPr>
              </w:pPrChange>
            </w:pPr>
            <w:ins w:id="56611" w:author="pete jones" w:date="2022-01-04T12:37:00Z">
              <w:r w:rsidRPr="00FF6A71">
                <w:rPr>
                  <w:rFonts w:cstheme="minorHAnsi"/>
                </w:rPr>
                <w:t>1</w:t>
              </w:r>
            </w:ins>
          </w:p>
        </w:tc>
      </w:tr>
      <w:tr w:rsidR="00BD0299" w:rsidRPr="00FF6A71" w14:paraId="02FA7F69" w14:textId="77777777" w:rsidTr="00015922">
        <w:trPr>
          <w:ins w:id="56612" w:author="pete jones" w:date="2022-01-04T12:37:00Z"/>
        </w:trPr>
        <w:tc>
          <w:tcPr>
            <w:tcW w:w="3402" w:type="dxa"/>
          </w:tcPr>
          <w:p w14:paraId="28A49955" w14:textId="77777777" w:rsidR="00BD0299" w:rsidRPr="00FF6A71" w:rsidRDefault="00BD0299">
            <w:pPr>
              <w:spacing w:before="0" w:after="0" w:line="240" w:lineRule="auto"/>
              <w:rPr>
                <w:ins w:id="56613" w:author="pete jones" w:date="2022-01-04T12:37:00Z"/>
                <w:rFonts w:cstheme="minorHAnsi"/>
              </w:rPr>
              <w:pPrChange w:id="56614" w:author="pete jones" w:date="2022-01-04T12:45:00Z">
                <w:pPr/>
              </w:pPrChange>
            </w:pPr>
            <w:ins w:id="56615" w:author="pete jones" w:date="2022-01-04T12:37:00Z">
              <w:r w:rsidRPr="00FF6A71">
                <w:rPr>
                  <w:rFonts w:cstheme="minorHAnsi"/>
                </w:rPr>
                <w:t>Mechatronics engineering</w:t>
              </w:r>
            </w:ins>
          </w:p>
        </w:tc>
        <w:tc>
          <w:tcPr>
            <w:tcW w:w="1417" w:type="dxa"/>
          </w:tcPr>
          <w:p w14:paraId="4D9B1251" w14:textId="77777777" w:rsidR="00BD0299" w:rsidRPr="00FF6A71" w:rsidRDefault="00BD0299">
            <w:pPr>
              <w:spacing w:before="0" w:after="0" w:line="240" w:lineRule="auto"/>
              <w:jc w:val="center"/>
              <w:rPr>
                <w:ins w:id="56616" w:author="pete jones" w:date="2022-01-04T12:37:00Z"/>
                <w:rFonts w:cstheme="minorHAnsi"/>
              </w:rPr>
              <w:pPrChange w:id="56617" w:author="pete jones" w:date="2022-01-04T12:45:00Z">
                <w:pPr>
                  <w:jc w:val="center"/>
                </w:pPr>
              </w:pPrChange>
            </w:pPr>
            <w:ins w:id="56618" w:author="pete jones" w:date="2022-01-04T12:37:00Z">
              <w:r w:rsidRPr="00FF6A71">
                <w:rPr>
                  <w:rFonts w:cstheme="minorHAnsi"/>
                </w:rPr>
                <w:t>17%</w:t>
              </w:r>
            </w:ins>
          </w:p>
        </w:tc>
        <w:tc>
          <w:tcPr>
            <w:tcW w:w="1701" w:type="dxa"/>
          </w:tcPr>
          <w:p w14:paraId="511A8F5B" w14:textId="77777777" w:rsidR="00BD0299" w:rsidRPr="00FF6A71" w:rsidRDefault="00BD0299">
            <w:pPr>
              <w:spacing w:before="0" w:after="0" w:line="240" w:lineRule="auto"/>
              <w:jc w:val="center"/>
              <w:rPr>
                <w:ins w:id="56619" w:author="pete jones" w:date="2022-01-04T12:37:00Z"/>
                <w:rFonts w:cstheme="minorHAnsi"/>
              </w:rPr>
              <w:pPrChange w:id="56620" w:author="pete jones" w:date="2022-01-04T12:45:00Z">
                <w:pPr>
                  <w:jc w:val="center"/>
                </w:pPr>
              </w:pPrChange>
            </w:pPr>
            <w:ins w:id="56621" w:author="pete jones" w:date="2022-01-04T12:37:00Z">
              <w:r w:rsidRPr="00FF6A71">
                <w:rPr>
                  <w:rFonts w:cstheme="minorHAnsi"/>
                </w:rPr>
                <w:t>1</w:t>
              </w:r>
            </w:ins>
          </w:p>
        </w:tc>
      </w:tr>
      <w:tr w:rsidR="00BD0299" w:rsidRPr="00FF6A71" w14:paraId="310FD127" w14:textId="77777777" w:rsidTr="00015922">
        <w:trPr>
          <w:ins w:id="56622" w:author="pete jones" w:date="2022-01-04T12:37:00Z"/>
        </w:trPr>
        <w:tc>
          <w:tcPr>
            <w:tcW w:w="3402" w:type="dxa"/>
          </w:tcPr>
          <w:p w14:paraId="5EF6A174" w14:textId="77777777" w:rsidR="00BD0299" w:rsidRPr="00FF6A71" w:rsidRDefault="00BD0299">
            <w:pPr>
              <w:spacing w:before="0" w:after="0" w:line="240" w:lineRule="auto"/>
              <w:rPr>
                <w:ins w:id="56623" w:author="pete jones" w:date="2022-01-04T12:37:00Z"/>
                <w:rFonts w:cstheme="minorHAnsi"/>
              </w:rPr>
              <w:pPrChange w:id="56624" w:author="pete jones" w:date="2022-01-04T12:45:00Z">
                <w:pPr/>
              </w:pPrChange>
            </w:pPr>
            <w:ins w:id="56625" w:author="pete jones" w:date="2022-01-04T12:37:00Z">
              <w:r w:rsidRPr="00FF6A71">
                <w:rPr>
                  <w:rFonts w:cstheme="minorHAnsi"/>
                </w:rPr>
                <w:t>Engineering management</w:t>
              </w:r>
            </w:ins>
          </w:p>
        </w:tc>
        <w:tc>
          <w:tcPr>
            <w:tcW w:w="1417" w:type="dxa"/>
          </w:tcPr>
          <w:p w14:paraId="369CD5D5" w14:textId="77777777" w:rsidR="00BD0299" w:rsidRPr="00FF6A71" w:rsidRDefault="00BD0299">
            <w:pPr>
              <w:spacing w:before="0" w:after="0" w:line="240" w:lineRule="auto"/>
              <w:jc w:val="center"/>
              <w:rPr>
                <w:ins w:id="56626" w:author="pete jones" w:date="2022-01-04T12:37:00Z"/>
                <w:rFonts w:cstheme="minorHAnsi"/>
              </w:rPr>
              <w:pPrChange w:id="56627" w:author="pete jones" w:date="2022-01-04T12:45:00Z">
                <w:pPr>
                  <w:jc w:val="center"/>
                </w:pPr>
              </w:pPrChange>
            </w:pPr>
          </w:p>
        </w:tc>
        <w:tc>
          <w:tcPr>
            <w:tcW w:w="1701" w:type="dxa"/>
          </w:tcPr>
          <w:p w14:paraId="39C40C12" w14:textId="77777777" w:rsidR="00BD0299" w:rsidRPr="00FF6A71" w:rsidRDefault="00BD0299">
            <w:pPr>
              <w:spacing w:before="0" w:after="0" w:line="240" w:lineRule="auto"/>
              <w:jc w:val="center"/>
              <w:rPr>
                <w:ins w:id="56628" w:author="pete jones" w:date="2022-01-04T12:37:00Z"/>
                <w:rFonts w:cstheme="minorHAnsi"/>
              </w:rPr>
              <w:pPrChange w:id="56629" w:author="pete jones" w:date="2022-01-04T12:45:00Z">
                <w:pPr>
                  <w:jc w:val="center"/>
                </w:pPr>
              </w:pPrChange>
            </w:pPr>
          </w:p>
        </w:tc>
      </w:tr>
      <w:tr w:rsidR="00BD0299" w:rsidRPr="00FF6A71" w14:paraId="62AB4080" w14:textId="77777777" w:rsidTr="00015922">
        <w:trPr>
          <w:ins w:id="56630" w:author="pete jones" w:date="2022-01-04T12:37:00Z"/>
        </w:trPr>
        <w:tc>
          <w:tcPr>
            <w:tcW w:w="3402" w:type="dxa"/>
          </w:tcPr>
          <w:p w14:paraId="46D78B00" w14:textId="77777777" w:rsidR="00BD0299" w:rsidRPr="00FF6A71" w:rsidRDefault="00BD0299">
            <w:pPr>
              <w:spacing w:before="0" w:after="0" w:line="240" w:lineRule="auto"/>
              <w:rPr>
                <w:ins w:id="56631" w:author="pete jones" w:date="2022-01-04T12:37:00Z"/>
                <w:rFonts w:cstheme="minorHAnsi"/>
              </w:rPr>
              <w:pPrChange w:id="56632" w:author="pete jones" w:date="2022-01-04T12:45:00Z">
                <w:pPr/>
              </w:pPrChange>
            </w:pPr>
            <w:ins w:id="56633" w:author="pete jones" w:date="2022-01-04T12:37:00Z">
              <w:r w:rsidRPr="00FF6A71">
                <w:rPr>
                  <w:rFonts w:cstheme="minorHAnsi"/>
                </w:rPr>
                <w:t>Military engineering</w:t>
              </w:r>
            </w:ins>
          </w:p>
        </w:tc>
        <w:tc>
          <w:tcPr>
            <w:tcW w:w="1417" w:type="dxa"/>
          </w:tcPr>
          <w:p w14:paraId="55FC63ED" w14:textId="77777777" w:rsidR="00BD0299" w:rsidRPr="00FF6A71" w:rsidRDefault="00BD0299">
            <w:pPr>
              <w:spacing w:before="0" w:after="0" w:line="240" w:lineRule="auto"/>
              <w:jc w:val="center"/>
              <w:rPr>
                <w:ins w:id="56634" w:author="pete jones" w:date="2022-01-04T12:37:00Z"/>
                <w:rFonts w:cstheme="minorHAnsi"/>
              </w:rPr>
              <w:pPrChange w:id="56635" w:author="pete jones" w:date="2022-01-04T12:45:00Z">
                <w:pPr>
                  <w:jc w:val="center"/>
                </w:pPr>
              </w:pPrChange>
            </w:pPr>
          </w:p>
        </w:tc>
        <w:tc>
          <w:tcPr>
            <w:tcW w:w="1701" w:type="dxa"/>
          </w:tcPr>
          <w:p w14:paraId="4E926EA3" w14:textId="77777777" w:rsidR="00BD0299" w:rsidRPr="00FF6A71" w:rsidRDefault="00BD0299">
            <w:pPr>
              <w:spacing w:before="0" w:after="0" w:line="240" w:lineRule="auto"/>
              <w:jc w:val="center"/>
              <w:rPr>
                <w:ins w:id="56636" w:author="pete jones" w:date="2022-01-04T12:37:00Z"/>
                <w:rFonts w:cstheme="minorHAnsi"/>
              </w:rPr>
              <w:pPrChange w:id="56637" w:author="pete jones" w:date="2022-01-04T12:45:00Z">
                <w:pPr>
                  <w:jc w:val="center"/>
                </w:pPr>
              </w:pPrChange>
            </w:pPr>
          </w:p>
        </w:tc>
      </w:tr>
      <w:tr w:rsidR="00BD0299" w:rsidRPr="00FF6A71" w14:paraId="3D587C1A" w14:textId="77777777" w:rsidTr="00015922">
        <w:trPr>
          <w:ins w:id="56638" w:author="pete jones" w:date="2022-01-04T12:37:00Z"/>
        </w:trPr>
        <w:tc>
          <w:tcPr>
            <w:tcW w:w="3402" w:type="dxa"/>
          </w:tcPr>
          <w:p w14:paraId="5ED64DCF" w14:textId="4759FA4C" w:rsidR="00BD0299" w:rsidRPr="00FF6A71" w:rsidRDefault="00BD0299">
            <w:pPr>
              <w:spacing w:before="0" w:after="0" w:line="240" w:lineRule="auto"/>
              <w:rPr>
                <w:ins w:id="56639" w:author="pete jones" w:date="2022-01-04T12:37:00Z"/>
                <w:rFonts w:cstheme="minorHAnsi"/>
              </w:rPr>
              <w:pPrChange w:id="56640" w:author="pete jones" w:date="2022-01-04T12:45:00Z">
                <w:pPr/>
              </w:pPrChange>
            </w:pPr>
            <w:ins w:id="56641" w:author="pete jones" w:date="2022-01-04T12:37:00Z">
              <w:r w:rsidRPr="00FF6A71">
                <w:rPr>
                  <w:rFonts w:cstheme="minorHAnsi"/>
                </w:rPr>
                <w:t>Nanoengineering</w:t>
              </w:r>
            </w:ins>
          </w:p>
        </w:tc>
        <w:tc>
          <w:tcPr>
            <w:tcW w:w="1417" w:type="dxa"/>
          </w:tcPr>
          <w:p w14:paraId="5E73D9D6" w14:textId="77777777" w:rsidR="00BD0299" w:rsidRPr="00FF6A71" w:rsidRDefault="00BD0299">
            <w:pPr>
              <w:spacing w:before="0" w:after="0" w:line="240" w:lineRule="auto"/>
              <w:jc w:val="center"/>
              <w:rPr>
                <w:ins w:id="56642" w:author="pete jones" w:date="2022-01-04T12:37:00Z"/>
                <w:rFonts w:cstheme="minorHAnsi"/>
              </w:rPr>
              <w:pPrChange w:id="56643" w:author="pete jones" w:date="2022-01-04T12:45:00Z">
                <w:pPr>
                  <w:jc w:val="center"/>
                </w:pPr>
              </w:pPrChange>
            </w:pPr>
          </w:p>
        </w:tc>
        <w:tc>
          <w:tcPr>
            <w:tcW w:w="1701" w:type="dxa"/>
          </w:tcPr>
          <w:p w14:paraId="1D78C634" w14:textId="77777777" w:rsidR="00BD0299" w:rsidRPr="00FF6A71" w:rsidRDefault="00BD0299">
            <w:pPr>
              <w:spacing w:before="0" w:after="0" w:line="240" w:lineRule="auto"/>
              <w:jc w:val="center"/>
              <w:rPr>
                <w:ins w:id="56644" w:author="pete jones" w:date="2022-01-04T12:37:00Z"/>
                <w:rFonts w:cstheme="minorHAnsi"/>
              </w:rPr>
              <w:pPrChange w:id="56645" w:author="pete jones" w:date="2022-01-04T12:45:00Z">
                <w:pPr>
                  <w:jc w:val="center"/>
                </w:pPr>
              </w:pPrChange>
            </w:pPr>
          </w:p>
        </w:tc>
      </w:tr>
      <w:tr w:rsidR="00BD0299" w:rsidRPr="00FF6A71" w14:paraId="43CF4514" w14:textId="77777777" w:rsidTr="00015922">
        <w:trPr>
          <w:ins w:id="56646" w:author="pete jones" w:date="2022-01-04T12:37:00Z"/>
        </w:trPr>
        <w:tc>
          <w:tcPr>
            <w:tcW w:w="3402" w:type="dxa"/>
          </w:tcPr>
          <w:p w14:paraId="069DC8AA" w14:textId="77777777" w:rsidR="00BD0299" w:rsidRPr="00FF6A71" w:rsidRDefault="00BD0299">
            <w:pPr>
              <w:spacing w:before="0" w:after="0" w:line="240" w:lineRule="auto"/>
              <w:rPr>
                <w:ins w:id="56647" w:author="pete jones" w:date="2022-01-04T12:37:00Z"/>
                <w:rFonts w:cstheme="minorHAnsi"/>
              </w:rPr>
              <w:pPrChange w:id="56648" w:author="pete jones" w:date="2022-01-04T12:45:00Z">
                <w:pPr/>
              </w:pPrChange>
            </w:pPr>
            <w:ins w:id="56649" w:author="pete jones" w:date="2022-01-04T12:37:00Z">
              <w:r w:rsidRPr="00FF6A71">
                <w:rPr>
                  <w:rFonts w:cstheme="minorHAnsi"/>
                </w:rPr>
                <w:t>Nuclear engineering</w:t>
              </w:r>
            </w:ins>
          </w:p>
        </w:tc>
        <w:tc>
          <w:tcPr>
            <w:tcW w:w="1417" w:type="dxa"/>
          </w:tcPr>
          <w:p w14:paraId="6E27E5B7" w14:textId="77777777" w:rsidR="00BD0299" w:rsidRPr="00FF6A71" w:rsidRDefault="00BD0299">
            <w:pPr>
              <w:spacing w:before="0" w:after="0" w:line="240" w:lineRule="auto"/>
              <w:jc w:val="center"/>
              <w:rPr>
                <w:ins w:id="56650" w:author="pete jones" w:date="2022-01-04T12:37:00Z"/>
                <w:rFonts w:cstheme="minorHAnsi"/>
              </w:rPr>
              <w:pPrChange w:id="56651" w:author="pete jones" w:date="2022-01-04T12:45:00Z">
                <w:pPr>
                  <w:jc w:val="center"/>
                </w:pPr>
              </w:pPrChange>
            </w:pPr>
          </w:p>
        </w:tc>
        <w:tc>
          <w:tcPr>
            <w:tcW w:w="1701" w:type="dxa"/>
          </w:tcPr>
          <w:p w14:paraId="0BA49405" w14:textId="77777777" w:rsidR="00BD0299" w:rsidRPr="00FF6A71" w:rsidRDefault="00BD0299">
            <w:pPr>
              <w:spacing w:before="0" w:after="0" w:line="240" w:lineRule="auto"/>
              <w:jc w:val="center"/>
              <w:rPr>
                <w:ins w:id="56652" w:author="pete jones" w:date="2022-01-04T12:37:00Z"/>
                <w:rFonts w:cstheme="minorHAnsi"/>
              </w:rPr>
              <w:pPrChange w:id="56653" w:author="pete jones" w:date="2022-01-04T12:45:00Z">
                <w:pPr>
                  <w:jc w:val="center"/>
                </w:pPr>
              </w:pPrChange>
            </w:pPr>
          </w:p>
        </w:tc>
      </w:tr>
      <w:tr w:rsidR="00BD0299" w:rsidRPr="00FF6A71" w14:paraId="363A7753" w14:textId="77777777" w:rsidTr="00015922">
        <w:trPr>
          <w:ins w:id="56654" w:author="pete jones" w:date="2022-01-04T12:37:00Z"/>
        </w:trPr>
        <w:tc>
          <w:tcPr>
            <w:tcW w:w="3402" w:type="dxa"/>
          </w:tcPr>
          <w:p w14:paraId="0199F220" w14:textId="77777777" w:rsidR="00BD0299" w:rsidRPr="00FF6A71" w:rsidRDefault="00BD0299">
            <w:pPr>
              <w:spacing w:before="0" w:after="0" w:line="240" w:lineRule="auto"/>
              <w:rPr>
                <w:ins w:id="56655" w:author="pete jones" w:date="2022-01-04T12:37:00Z"/>
                <w:rFonts w:cstheme="minorHAnsi"/>
              </w:rPr>
              <w:pPrChange w:id="56656" w:author="pete jones" w:date="2022-01-04T12:45:00Z">
                <w:pPr/>
              </w:pPrChange>
            </w:pPr>
            <w:ins w:id="56657" w:author="pete jones" w:date="2022-01-04T12:37:00Z">
              <w:r w:rsidRPr="00FF6A71">
                <w:rPr>
                  <w:rFonts w:cstheme="minorHAnsi"/>
                </w:rPr>
                <w:t>Petroleum engineering</w:t>
              </w:r>
            </w:ins>
          </w:p>
        </w:tc>
        <w:tc>
          <w:tcPr>
            <w:tcW w:w="1417" w:type="dxa"/>
          </w:tcPr>
          <w:p w14:paraId="09EA71A5" w14:textId="77777777" w:rsidR="00BD0299" w:rsidRPr="00FF6A71" w:rsidRDefault="00BD0299">
            <w:pPr>
              <w:spacing w:before="0" w:after="0" w:line="240" w:lineRule="auto"/>
              <w:jc w:val="center"/>
              <w:rPr>
                <w:ins w:id="56658" w:author="pete jones" w:date="2022-01-04T12:37:00Z"/>
                <w:rFonts w:cstheme="minorHAnsi"/>
              </w:rPr>
              <w:pPrChange w:id="56659" w:author="pete jones" w:date="2022-01-04T12:45:00Z">
                <w:pPr>
                  <w:jc w:val="center"/>
                </w:pPr>
              </w:pPrChange>
            </w:pPr>
          </w:p>
        </w:tc>
        <w:tc>
          <w:tcPr>
            <w:tcW w:w="1701" w:type="dxa"/>
          </w:tcPr>
          <w:p w14:paraId="02168D61" w14:textId="77777777" w:rsidR="00BD0299" w:rsidRPr="00FF6A71" w:rsidRDefault="00BD0299">
            <w:pPr>
              <w:spacing w:before="0" w:after="0" w:line="240" w:lineRule="auto"/>
              <w:jc w:val="center"/>
              <w:rPr>
                <w:ins w:id="56660" w:author="pete jones" w:date="2022-01-04T12:37:00Z"/>
                <w:rFonts w:cstheme="minorHAnsi"/>
              </w:rPr>
              <w:pPrChange w:id="56661" w:author="pete jones" w:date="2022-01-04T12:45:00Z">
                <w:pPr>
                  <w:jc w:val="center"/>
                </w:pPr>
              </w:pPrChange>
            </w:pPr>
          </w:p>
        </w:tc>
      </w:tr>
      <w:tr w:rsidR="00BD0299" w:rsidRPr="00FF6A71" w14:paraId="3B9DC7E5" w14:textId="77777777" w:rsidTr="00015922">
        <w:trPr>
          <w:ins w:id="56662" w:author="pete jones" w:date="2022-01-04T12:37:00Z"/>
        </w:trPr>
        <w:tc>
          <w:tcPr>
            <w:tcW w:w="3402" w:type="dxa"/>
          </w:tcPr>
          <w:p w14:paraId="7C008C5F" w14:textId="77777777" w:rsidR="00BD0299" w:rsidRPr="00FF6A71" w:rsidRDefault="00BD0299">
            <w:pPr>
              <w:spacing w:before="0" w:after="0" w:line="240" w:lineRule="auto"/>
              <w:rPr>
                <w:ins w:id="56663" w:author="pete jones" w:date="2022-01-04T12:37:00Z"/>
                <w:rFonts w:cstheme="minorHAnsi"/>
              </w:rPr>
              <w:pPrChange w:id="56664" w:author="pete jones" w:date="2022-01-04T12:45:00Z">
                <w:pPr/>
              </w:pPrChange>
            </w:pPr>
            <w:ins w:id="56665" w:author="pete jones" w:date="2022-01-04T12:37:00Z">
              <w:r w:rsidRPr="00FF6A71">
                <w:rPr>
                  <w:rFonts w:cstheme="minorHAnsi"/>
                </w:rPr>
                <w:t>Project engineering</w:t>
              </w:r>
            </w:ins>
          </w:p>
        </w:tc>
        <w:tc>
          <w:tcPr>
            <w:tcW w:w="1417" w:type="dxa"/>
          </w:tcPr>
          <w:p w14:paraId="3C16102C" w14:textId="77777777" w:rsidR="00BD0299" w:rsidRPr="00FF6A71" w:rsidRDefault="00BD0299">
            <w:pPr>
              <w:spacing w:before="0" w:after="0" w:line="240" w:lineRule="auto"/>
              <w:jc w:val="center"/>
              <w:rPr>
                <w:ins w:id="56666" w:author="pete jones" w:date="2022-01-04T12:37:00Z"/>
                <w:rFonts w:cstheme="minorHAnsi"/>
              </w:rPr>
              <w:pPrChange w:id="56667" w:author="pete jones" w:date="2022-01-04T12:45:00Z">
                <w:pPr>
                  <w:jc w:val="center"/>
                </w:pPr>
              </w:pPrChange>
            </w:pPr>
          </w:p>
        </w:tc>
        <w:tc>
          <w:tcPr>
            <w:tcW w:w="1701" w:type="dxa"/>
          </w:tcPr>
          <w:p w14:paraId="357744F9" w14:textId="77777777" w:rsidR="00BD0299" w:rsidRPr="00FF6A71" w:rsidRDefault="00BD0299">
            <w:pPr>
              <w:spacing w:before="0" w:after="0" w:line="240" w:lineRule="auto"/>
              <w:jc w:val="center"/>
              <w:rPr>
                <w:ins w:id="56668" w:author="pete jones" w:date="2022-01-04T12:37:00Z"/>
                <w:rFonts w:cstheme="minorHAnsi"/>
              </w:rPr>
              <w:pPrChange w:id="56669" w:author="pete jones" w:date="2022-01-04T12:45:00Z">
                <w:pPr>
                  <w:jc w:val="center"/>
                </w:pPr>
              </w:pPrChange>
            </w:pPr>
          </w:p>
        </w:tc>
      </w:tr>
      <w:tr w:rsidR="00BD0299" w:rsidRPr="00FF6A71" w14:paraId="224BD36B" w14:textId="77777777" w:rsidTr="00015922">
        <w:trPr>
          <w:ins w:id="56670" w:author="pete jones" w:date="2022-01-04T12:37:00Z"/>
        </w:trPr>
        <w:tc>
          <w:tcPr>
            <w:tcW w:w="3402" w:type="dxa"/>
          </w:tcPr>
          <w:p w14:paraId="2F0A61F3" w14:textId="77777777" w:rsidR="00BD0299" w:rsidRPr="00FF6A71" w:rsidRDefault="00BD0299">
            <w:pPr>
              <w:spacing w:before="0" w:after="0" w:line="240" w:lineRule="auto"/>
              <w:rPr>
                <w:ins w:id="56671" w:author="pete jones" w:date="2022-01-04T12:37:00Z"/>
                <w:rFonts w:cstheme="minorHAnsi"/>
              </w:rPr>
              <w:pPrChange w:id="56672" w:author="pete jones" w:date="2022-01-04T12:45:00Z">
                <w:pPr/>
              </w:pPrChange>
            </w:pPr>
            <w:ins w:id="56673" w:author="pete jones" w:date="2022-01-04T12:37:00Z">
              <w:r w:rsidRPr="00FF6A71">
                <w:rPr>
                  <w:rFonts w:cstheme="minorHAnsi"/>
                </w:rPr>
                <w:t>Railway engineering</w:t>
              </w:r>
            </w:ins>
          </w:p>
        </w:tc>
        <w:tc>
          <w:tcPr>
            <w:tcW w:w="1417" w:type="dxa"/>
          </w:tcPr>
          <w:p w14:paraId="3C5C853D" w14:textId="77777777" w:rsidR="00BD0299" w:rsidRPr="00FF6A71" w:rsidRDefault="00BD0299">
            <w:pPr>
              <w:spacing w:before="0" w:after="0" w:line="240" w:lineRule="auto"/>
              <w:jc w:val="center"/>
              <w:rPr>
                <w:ins w:id="56674" w:author="pete jones" w:date="2022-01-04T12:37:00Z"/>
                <w:rFonts w:cstheme="minorHAnsi"/>
              </w:rPr>
              <w:pPrChange w:id="56675" w:author="pete jones" w:date="2022-01-04T12:45:00Z">
                <w:pPr>
                  <w:jc w:val="center"/>
                </w:pPr>
              </w:pPrChange>
            </w:pPr>
          </w:p>
        </w:tc>
        <w:tc>
          <w:tcPr>
            <w:tcW w:w="1701" w:type="dxa"/>
          </w:tcPr>
          <w:p w14:paraId="44704675" w14:textId="77777777" w:rsidR="00BD0299" w:rsidRPr="00FF6A71" w:rsidRDefault="00BD0299">
            <w:pPr>
              <w:spacing w:before="0" w:after="0" w:line="240" w:lineRule="auto"/>
              <w:jc w:val="center"/>
              <w:rPr>
                <w:ins w:id="56676" w:author="pete jones" w:date="2022-01-04T12:37:00Z"/>
                <w:rFonts w:cstheme="minorHAnsi"/>
              </w:rPr>
              <w:pPrChange w:id="56677" w:author="pete jones" w:date="2022-01-04T12:45:00Z">
                <w:pPr>
                  <w:jc w:val="center"/>
                </w:pPr>
              </w:pPrChange>
            </w:pPr>
          </w:p>
        </w:tc>
      </w:tr>
      <w:tr w:rsidR="00BD0299" w:rsidRPr="00FF6A71" w14:paraId="27CF4CAC" w14:textId="77777777" w:rsidTr="00015922">
        <w:trPr>
          <w:ins w:id="56678" w:author="pete jones" w:date="2022-01-04T12:37:00Z"/>
        </w:trPr>
        <w:tc>
          <w:tcPr>
            <w:tcW w:w="3402" w:type="dxa"/>
          </w:tcPr>
          <w:p w14:paraId="51FA6C56" w14:textId="77777777" w:rsidR="00BD0299" w:rsidRPr="00FF6A71" w:rsidRDefault="00BD0299">
            <w:pPr>
              <w:spacing w:before="0" w:after="0" w:line="240" w:lineRule="auto"/>
              <w:rPr>
                <w:ins w:id="56679" w:author="pete jones" w:date="2022-01-04T12:37:00Z"/>
                <w:rFonts w:cstheme="minorHAnsi"/>
              </w:rPr>
              <w:pPrChange w:id="56680" w:author="pete jones" w:date="2022-01-04T12:45:00Z">
                <w:pPr/>
              </w:pPrChange>
            </w:pPr>
            <w:ins w:id="56681" w:author="pete jones" w:date="2022-01-04T12:37:00Z">
              <w:r w:rsidRPr="00FF6A71">
                <w:rPr>
                  <w:rFonts w:cstheme="minorHAnsi"/>
                </w:rPr>
                <w:t>Software engineering</w:t>
              </w:r>
            </w:ins>
          </w:p>
        </w:tc>
        <w:tc>
          <w:tcPr>
            <w:tcW w:w="1417" w:type="dxa"/>
          </w:tcPr>
          <w:p w14:paraId="0F1B0F7D" w14:textId="77777777" w:rsidR="00BD0299" w:rsidRPr="00FF6A71" w:rsidRDefault="00BD0299">
            <w:pPr>
              <w:spacing w:before="0" w:after="0" w:line="240" w:lineRule="auto"/>
              <w:jc w:val="center"/>
              <w:rPr>
                <w:ins w:id="56682" w:author="pete jones" w:date="2022-01-04T12:37:00Z"/>
                <w:rFonts w:cstheme="minorHAnsi"/>
              </w:rPr>
              <w:pPrChange w:id="56683" w:author="pete jones" w:date="2022-01-04T12:45:00Z">
                <w:pPr>
                  <w:jc w:val="center"/>
                </w:pPr>
              </w:pPrChange>
            </w:pPr>
            <w:ins w:id="56684" w:author="pete jones" w:date="2022-01-04T12:37:00Z">
              <w:r w:rsidRPr="00FF6A71">
                <w:rPr>
                  <w:rFonts w:cstheme="minorHAnsi"/>
                </w:rPr>
                <w:t>17%</w:t>
              </w:r>
            </w:ins>
          </w:p>
        </w:tc>
        <w:tc>
          <w:tcPr>
            <w:tcW w:w="1701" w:type="dxa"/>
          </w:tcPr>
          <w:p w14:paraId="1C2DE5A3" w14:textId="77777777" w:rsidR="00BD0299" w:rsidRPr="00FF6A71" w:rsidRDefault="00BD0299">
            <w:pPr>
              <w:spacing w:before="0" w:after="0" w:line="240" w:lineRule="auto"/>
              <w:jc w:val="center"/>
              <w:rPr>
                <w:ins w:id="56685" w:author="pete jones" w:date="2022-01-04T12:37:00Z"/>
                <w:rFonts w:cstheme="minorHAnsi"/>
              </w:rPr>
              <w:pPrChange w:id="56686" w:author="pete jones" w:date="2022-01-04T12:45:00Z">
                <w:pPr>
                  <w:jc w:val="center"/>
                </w:pPr>
              </w:pPrChange>
            </w:pPr>
            <w:ins w:id="56687" w:author="pete jones" w:date="2022-01-04T12:37:00Z">
              <w:r w:rsidRPr="00FF6A71">
                <w:rPr>
                  <w:rFonts w:cstheme="minorHAnsi"/>
                </w:rPr>
                <w:t>1</w:t>
              </w:r>
            </w:ins>
          </w:p>
        </w:tc>
      </w:tr>
      <w:tr w:rsidR="00BD0299" w:rsidRPr="00FF6A71" w14:paraId="74FBD97A" w14:textId="77777777" w:rsidTr="00015922">
        <w:trPr>
          <w:ins w:id="56688" w:author="pete jones" w:date="2022-01-04T12:37:00Z"/>
        </w:trPr>
        <w:tc>
          <w:tcPr>
            <w:tcW w:w="3402" w:type="dxa"/>
          </w:tcPr>
          <w:p w14:paraId="56BD2DA3" w14:textId="77777777" w:rsidR="00BD0299" w:rsidRPr="00FF6A71" w:rsidRDefault="00BD0299">
            <w:pPr>
              <w:spacing w:before="0" w:after="0" w:line="240" w:lineRule="auto"/>
              <w:rPr>
                <w:ins w:id="56689" w:author="pete jones" w:date="2022-01-04T12:37:00Z"/>
                <w:rFonts w:cstheme="minorHAnsi"/>
              </w:rPr>
              <w:pPrChange w:id="56690" w:author="pete jones" w:date="2022-01-04T12:45:00Z">
                <w:pPr/>
              </w:pPrChange>
            </w:pPr>
            <w:ins w:id="56691" w:author="pete jones" w:date="2022-01-04T12:37:00Z">
              <w:r w:rsidRPr="00FF6A71">
                <w:rPr>
                  <w:rFonts w:cstheme="minorHAnsi"/>
                </w:rPr>
                <w:t>Systems engineering</w:t>
              </w:r>
            </w:ins>
          </w:p>
        </w:tc>
        <w:tc>
          <w:tcPr>
            <w:tcW w:w="1417" w:type="dxa"/>
          </w:tcPr>
          <w:p w14:paraId="328CA72C" w14:textId="77777777" w:rsidR="00BD0299" w:rsidRPr="00FF6A71" w:rsidRDefault="00BD0299">
            <w:pPr>
              <w:spacing w:before="0" w:after="0" w:line="240" w:lineRule="auto"/>
              <w:jc w:val="center"/>
              <w:rPr>
                <w:ins w:id="56692" w:author="pete jones" w:date="2022-01-04T12:37:00Z"/>
                <w:rFonts w:cstheme="minorHAnsi"/>
              </w:rPr>
              <w:pPrChange w:id="56693" w:author="pete jones" w:date="2022-01-04T12:45:00Z">
                <w:pPr>
                  <w:jc w:val="center"/>
                </w:pPr>
              </w:pPrChange>
            </w:pPr>
            <w:ins w:id="56694" w:author="pete jones" w:date="2022-01-04T12:37:00Z">
              <w:r w:rsidRPr="00FF6A71">
                <w:rPr>
                  <w:rFonts w:cstheme="minorHAnsi"/>
                </w:rPr>
                <w:t>17%</w:t>
              </w:r>
            </w:ins>
          </w:p>
        </w:tc>
        <w:tc>
          <w:tcPr>
            <w:tcW w:w="1701" w:type="dxa"/>
          </w:tcPr>
          <w:p w14:paraId="58F61E78" w14:textId="77777777" w:rsidR="00BD0299" w:rsidRPr="00FF6A71" w:rsidRDefault="00BD0299">
            <w:pPr>
              <w:spacing w:before="0" w:after="0" w:line="240" w:lineRule="auto"/>
              <w:jc w:val="center"/>
              <w:rPr>
                <w:ins w:id="56695" w:author="pete jones" w:date="2022-01-04T12:37:00Z"/>
                <w:rFonts w:cstheme="minorHAnsi"/>
              </w:rPr>
              <w:pPrChange w:id="56696" w:author="pete jones" w:date="2022-01-04T12:45:00Z">
                <w:pPr>
                  <w:jc w:val="center"/>
                </w:pPr>
              </w:pPrChange>
            </w:pPr>
            <w:ins w:id="56697" w:author="pete jones" w:date="2022-01-04T12:37:00Z">
              <w:r w:rsidRPr="00FF6A71">
                <w:rPr>
                  <w:rFonts w:cstheme="minorHAnsi"/>
                </w:rPr>
                <w:t>1</w:t>
              </w:r>
            </w:ins>
          </w:p>
        </w:tc>
      </w:tr>
      <w:tr w:rsidR="00BD0299" w:rsidRPr="00FF6A71" w14:paraId="47DCA20C" w14:textId="77777777" w:rsidTr="00015922">
        <w:trPr>
          <w:ins w:id="56698" w:author="pete jones" w:date="2022-01-04T12:37:00Z"/>
        </w:trPr>
        <w:tc>
          <w:tcPr>
            <w:tcW w:w="3402" w:type="dxa"/>
          </w:tcPr>
          <w:p w14:paraId="7CD30F22" w14:textId="77777777" w:rsidR="00BD0299" w:rsidRPr="00FF6A71" w:rsidRDefault="00BD0299">
            <w:pPr>
              <w:spacing w:before="0" w:after="0" w:line="240" w:lineRule="auto"/>
              <w:rPr>
                <w:ins w:id="56699" w:author="pete jones" w:date="2022-01-04T12:37:00Z"/>
                <w:rFonts w:cstheme="minorHAnsi"/>
              </w:rPr>
              <w:pPrChange w:id="56700" w:author="pete jones" w:date="2022-01-04T12:45:00Z">
                <w:pPr/>
              </w:pPrChange>
            </w:pPr>
            <w:ins w:id="56701" w:author="pete jones" w:date="2022-01-04T12:37:00Z">
              <w:r w:rsidRPr="00FF6A71">
                <w:rPr>
                  <w:rFonts w:cstheme="minorHAnsi"/>
                </w:rPr>
                <w:t>Textile engineering</w:t>
              </w:r>
            </w:ins>
          </w:p>
        </w:tc>
        <w:tc>
          <w:tcPr>
            <w:tcW w:w="1417" w:type="dxa"/>
          </w:tcPr>
          <w:p w14:paraId="47F88842" w14:textId="77777777" w:rsidR="00BD0299" w:rsidRPr="00FF6A71" w:rsidRDefault="00BD0299">
            <w:pPr>
              <w:spacing w:before="0" w:after="0" w:line="240" w:lineRule="auto"/>
              <w:jc w:val="center"/>
              <w:rPr>
                <w:ins w:id="56702" w:author="pete jones" w:date="2022-01-04T12:37:00Z"/>
                <w:rFonts w:cstheme="minorHAnsi"/>
              </w:rPr>
              <w:pPrChange w:id="56703" w:author="pete jones" w:date="2022-01-04T12:45:00Z">
                <w:pPr>
                  <w:jc w:val="center"/>
                </w:pPr>
              </w:pPrChange>
            </w:pPr>
          </w:p>
        </w:tc>
        <w:tc>
          <w:tcPr>
            <w:tcW w:w="1701" w:type="dxa"/>
          </w:tcPr>
          <w:p w14:paraId="24901E06" w14:textId="77777777" w:rsidR="00BD0299" w:rsidRPr="00FF6A71" w:rsidRDefault="00BD0299">
            <w:pPr>
              <w:spacing w:before="0" w:after="0" w:line="240" w:lineRule="auto"/>
              <w:jc w:val="center"/>
              <w:rPr>
                <w:ins w:id="56704" w:author="pete jones" w:date="2022-01-04T12:37:00Z"/>
                <w:rFonts w:cstheme="minorHAnsi"/>
              </w:rPr>
              <w:pPrChange w:id="56705" w:author="pete jones" w:date="2022-01-04T12:45:00Z">
                <w:pPr>
                  <w:jc w:val="center"/>
                </w:pPr>
              </w:pPrChange>
            </w:pPr>
          </w:p>
        </w:tc>
      </w:tr>
      <w:tr w:rsidR="00BD0299" w:rsidRPr="00FF6A71" w14:paraId="6E174538" w14:textId="77777777" w:rsidTr="00015922">
        <w:trPr>
          <w:ins w:id="56706" w:author="pete jones" w:date="2022-01-04T12:37:00Z"/>
        </w:trPr>
        <w:tc>
          <w:tcPr>
            <w:tcW w:w="3402" w:type="dxa"/>
          </w:tcPr>
          <w:p w14:paraId="76418657" w14:textId="77777777" w:rsidR="00BD0299" w:rsidRPr="00FF6A71" w:rsidRDefault="00BD0299">
            <w:pPr>
              <w:spacing w:before="0" w:after="0" w:line="240" w:lineRule="auto"/>
              <w:rPr>
                <w:ins w:id="56707" w:author="pete jones" w:date="2022-01-04T12:37:00Z"/>
                <w:rFonts w:cstheme="minorHAnsi"/>
              </w:rPr>
              <w:pPrChange w:id="56708" w:author="pete jones" w:date="2022-01-04T12:45:00Z">
                <w:pPr/>
              </w:pPrChange>
            </w:pPr>
            <w:ins w:id="56709" w:author="pete jones" w:date="2022-01-04T12:37:00Z">
              <w:r w:rsidRPr="00FF6A71">
                <w:rPr>
                  <w:rFonts w:cstheme="minorHAnsi"/>
                </w:rPr>
                <w:t>OTHER</w:t>
              </w:r>
            </w:ins>
          </w:p>
        </w:tc>
        <w:tc>
          <w:tcPr>
            <w:tcW w:w="1417" w:type="dxa"/>
          </w:tcPr>
          <w:p w14:paraId="4ACBAB98" w14:textId="77777777" w:rsidR="00BD0299" w:rsidRPr="00FF6A71" w:rsidRDefault="00BD0299">
            <w:pPr>
              <w:spacing w:before="0" w:after="0" w:line="240" w:lineRule="auto"/>
              <w:jc w:val="center"/>
              <w:rPr>
                <w:ins w:id="56710" w:author="pete jones" w:date="2022-01-04T12:37:00Z"/>
                <w:rFonts w:cstheme="minorHAnsi"/>
              </w:rPr>
              <w:pPrChange w:id="56711" w:author="pete jones" w:date="2022-01-04T12:45:00Z">
                <w:pPr>
                  <w:jc w:val="center"/>
                </w:pPr>
              </w:pPrChange>
            </w:pPr>
          </w:p>
        </w:tc>
        <w:tc>
          <w:tcPr>
            <w:tcW w:w="1701" w:type="dxa"/>
          </w:tcPr>
          <w:p w14:paraId="0282C6F5" w14:textId="77777777" w:rsidR="00BD0299" w:rsidRPr="00FF6A71" w:rsidRDefault="00BD0299">
            <w:pPr>
              <w:spacing w:before="0" w:after="0" w:line="240" w:lineRule="auto"/>
              <w:jc w:val="center"/>
              <w:rPr>
                <w:ins w:id="56712" w:author="pete jones" w:date="2022-01-04T12:37:00Z"/>
                <w:rFonts w:cstheme="minorHAnsi"/>
              </w:rPr>
              <w:pPrChange w:id="56713" w:author="pete jones" w:date="2022-01-04T12:45:00Z">
                <w:pPr>
                  <w:jc w:val="center"/>
                </w:pPr>
              </w:pPrChange>
            </w:pPr>
          </w:p>
        </w:tc>
      </w:tr>
      <w:bookmarkEnd w:id="56518"/>
    </w:tbl>
    <w:p w14:paraId="0DC77999" w14:textId="3692751B" w:rsidR="00BD0299" w:rsidRPr="00FF6A71" w:rsidRDefault="00BD0299" w:rsidP="00BD0299">
      <w:pPr>
        <w:rPr>
          <w:ins w:id="56714" w:author="pete jones" w:date="2022-01-04T12:45:00Z"/>
        </w:rPr>
      </w:pPr>
    </w:p>
    <w:p w14:paraId="2BA3629A" w14:textId="094901E6" w:rsidR="00BD0299" w:rsidRPr="00FF6A71" w:rsidRDefault="00BD0299" w:rsidP="00BD0299">
      <w:pPr>
        <w:rPr>
          <w:ins w:id="56715" w:author="pete jones" w:date="2022-01-04T12:45:00Z"/>
        </w:rPr>
      </w:pPr>
    </w:p>
    <w:p w14:paraId="50DA784B" w14:textId="118976A0" w:rsidR="00BD0299" w:rsidRDefault="00BD0299" w:rsidP="00BD0299">
      <w:pPr>
        <w:rPr>
          <w:ins w:id="56716" w:author="pete jones" w:date="2022-03-29T17:07:00Z"/>
        </w:rPr>
      </w:pPr>
    </w:p>
    <w:p w14:paraId="619888AD" w14:textId="77777777" w:rsidR="00515ABF" w:rsidRPr="00FF6A71" w:rsidRDefault="00515ABF" w:rsidP="00BD0299">
      <w:pPr>
        <w:rPr>
          <w:ins w:id="56717" w:author="pete jones" w:date="2022-01-04T12:45:00Z"/>
        </w:rPr>
      </w:pPr>
    </w:p>
    <w:p w14:paraId="38909D8D" w14:textId="77777777" w:rsidR="00BD0299" w:rsidRPr="00FF6A71" w:rsidRDefault="00BD0299" w:rsidP="00BD0299">
      <w:pPr>
        <w:rPr>
          <w:ins w:id="56718" w:author="pete jones" w:date="2022-01-04T12:37:00Z"/>
        </w:rPr>
      </w:pPr>
      <w:ins w:id="56719" w:author="pete jones" w:date="2022-01-04T12:37:00Z">
        <w:r w:rsidRPr="00FF6A71">
          <w:t>Q1.16 EDUCATION</w:t>
        </w:r>
      </w:ins>
    </w:p>
    <w:tbl>
      <w:tblPr>
        <w:tblStyle w:val="TableGrid"/>
        <w:tblW w:w="0" w:type="auto"/>
        <w:tblInd w:w="1413" w:type="dxa"/>
        <w:tblLook w:val="04A0" w:firstRow="1" w:lastRow="0" w:firstColumn="1" w:lastColumn="0" w:noHBand="0" w:noVBand="1"/>
      </w:tblPr>
      <w:tblGrid>
        <w:gridCol w:w="3402"/>
        <w:gridCol w:w="1417"/>
        <w:gridCol w:w="1701"/>
      </w:tblGrid>
      <w:tr w:rsidR="00BD0299" w:rsidRPr="00FF6A71" w14:paraId="42F2FAD8" w14:textId="77777777" w:rsidTr="00015922">
        <w:trPr>
          <w:ins w:id="56720" w:author="pete jones" w:date="2022-01-04T12:37:00Z"/>
        </w:trPr>
        <w:tc>
          <w:tcPr>
            <w:tcW w:w="3402" w:type="dxa"/>
          </w:tcPr>
          <w:p w14:paraId="1EF90231" w14:textId="77777777" w:rsidR="00BD0299" w:rsidRPr="00FF6A71" w:rsidRDefault="00BD0299">
            <w:pPr>
              <w:spacing w:before="0" w:after="0" w:line="240" w:lineRule="auto"/>
              <w:jc w:val="center"/>
              <w:rPr>
                <w:ins w:id="56721" w:author="pete jones" w:date="2022-01-04T12:37:00Z"/>
                <w:rFonts w:cstheme="minorHAnsi"/>
                <w:b/>
                <w:bCs/>
              </w:rPr>
              <w:pPrChange w:id="56722" w:author="pete jones" w:date="2022-01-04T12:45:00Z">
                <w:pPr>
                  <w:jc w:val="center"/>
                </w:pPr>
              </w:pPrChange>
            </w:pPr>
            <w:bookmarkStart w:id="56723" w:name="_Hlk90119594"/>
            <w:ins w:id="56724" w:author="pete jones" w:date="2022-01-04T12:37:00Z">
              <w:r w:rsidRPr="00FF6A71">
                <w:rPr>
                  <w:rFonts w:cstheme="minorHAnsi"/>
                  <w:b/>
                  <w:bCs/>
                </w:rPr>
                <w:t>Option</w:t>
              </w:r>
            </w:ins>
          </w:p>
        </w:tc>
        <w:tc>
          <w:tcPr>
            <w:tcW w:w="1417" w:type="dxa"/>
          </w:tcPr>
          <w:p w14:paraId="51D5CEB7" w14:textId="77777777" w:rsidR="00BD0299" w:rsidRPr="00FF6A71" w:rsidRDefault="00BD0299">
            <w:pPr>
              <w:spacing w:before="0" w:after="0" w:line="240" w:lineRule="auto"/>
              <w:jc w:val="center"/>
              <w:rPr>
                <w:ins w:id="56725" w:author="pete jones" w:date="2022-01-04T12:37:00Z"/>
                <w:rFonts w:cstheme="minorHAnsi"/>
                <w:b/>
                <w:bCs/>
              </w:rPr>
              <w:pPrChange w:id="56726" w:author="pete jones" w:date="2022-01-04T12:45:00Z">
                <w:pPr>
                  <w:jc w:val="center"/>
                </w:pPr>
              </w:pPrChange>
            </w:pPr>
            <w:ins w:id="56727" w:author="pete jones" w:date="2022-01-04T12:37:00Z">
              <w:r w:rsidRPr="00FF6A71">
                <w:rPr>
                  <w:rFonts w:cstheme="minorHAnsi"/>
                  <w:b/>
                  <w:bCs/>
                </w:rPr>
                <w:t>%</w:t>
              </w:r>
            </w:ins>
          </w:p>
        </w:tc>
        <w:tc>
          <w:tcPr>
            <w:tcW w:w="1701" w:type="dxa"/>
          </w:tcPr>
          <w:p w14:paraId="1268362C" w14:textId="77777777" w:rsidR="00BD0299" w:rsidRPr="00FF6A71" w:rsidRDefault="00BD0299">
            <w:pPr>
              <w:spacing w:before="0" w:after="0" w:line="240" w:lineRule="auto"/>
              <w:jc w:val="center"/>
              <w:rPr>
                <w:ins w:id="56728" w:author="pete jones" w:date="2022-01-04T12:37:00Z"/>
                <w:rFonts w:cstheme="minorHAnsi"/>
                <w:b/>
                <w:bCs/>
              </w:rPr>
              <w:pPrChange w:id="56729" w:author="pete jones" w:date="2022-01-04T12:45:00Z">
                <w:pPr>
                  <w:jc w:val="center"/>
                </w:pPr>
              </w:pPrChange>
            </w:pPr>
            <w:ins w:id="56730" w:author="pete jones" w:date="2022-01-04T12:37:00Z">
              <w:r w:rsidRPr="00FF6A71">
                <w:rPr>
                  <w:rFonts w:cstheme="minorHAnsi"/>
                  <w:b/>
                  <w:bCs/>
                </w:rPr>
                <w:t>Count</w:t>
              </w:r>
            </w:ins>
          </w:p>
        </w:tc>
      </w:tr>
      <w:tr w:rsidR="00BD0299" w:rsidRPr="00FF6A71" w14:paraId="00196F84" w14:textId="77777777" w:rsidTr="00015922">
        <w:trPr>
          <w:ins w:id="56731" w:author="pete jones" w:date="2022-01-04T12:37:00Z"/>
        </w:trPr>
        <w:tc>
          <w:tcPr>
            <w:tcW w:w="3402" w:type="dxa"/>
          </w:tcPr>
          <w:p w14:paraId="7E8E0788" w14:textId="77777777" w:rsidR="00BD0299" w:rsidRPr="00FF6A71" w:rsidRDefault="00BD0299">
            <w:pPr>
              <w:spacing w:before="0" w:after="0" w:line="240" w:lineRule="auto"/>
              <w:rPr>
                <w:ins w:id="56732" w:author="pete jones" w:date="2022-01-04T12:37:00Z"/>
                <w:rFonts w:cstheme="minorHAnsi"/>
              </w:rPr>
              <w:pPrChange w:id="56733" w:author="pete jones" w:date="2022-01-04T12:45:00Z">
                <w:pPr/>
              </w:pPrChange>
            </w:pPr>
            <w:ins w:id="56734" w:author="pete jones" w:date="2022-01-04T12:37:00Z">
              <w:r w:rsidRPr="00FF6A71">
                <w:rPr>
                  <w:rFonts w:cstheme="minorHAnsi"/>
                </w:rPr>
                <w:t>University</w:t>
              </w:r>
            </w:ins>
          </w:p>
        </w:tc>
        <w:tc>
          <w:tcPr>
            <w:tcW w:w="1417" w:type="dxa"/>
          </w:tcPr>
          <w:p w14:paraId="29C3EF28" w14:textId="77777777" w:rsidR="00BD0299" w:rsidRPr="00FF6A71" w:rsidRDefault="00BD0299">
            <w:pPr>
              <w:spacing w:before="0" w:after="0" w:line="240" w:lineRule="auto"/>
              <w:jc w:val="center"/>
              <w:rPr>
                <w:ins w:id="56735" w:author="pete jones" w:date="2022-01-04T12:37:00Z"/>
                <w:rFonts w:cstheme="minorHAnsi"/>
              </w:rPr>
              <w:pPrChange w:id="56736" w:author="pete jones" w:date="2022-01-04T12:45:00Z">
                <w:pPr>
                  <w:jc w:val="center"/>
                </w:pPr>
              </w:pPrChange>
            </w:pPr>
            <w:ins w:id="56737" w:author="pete jones" w:date="2022-01-04T12:37:00Z">
              <w:r w:rsidRPr="00FF6A71">
                <w:rPr>
                  <w:rFonts w:cstheme="minorHAnsi"/>
                </w:rPr>
                <w:t>66%</w:t>
              </w:r>
            </w:ins>
          </w:p>
        </w:tc>
        <w:tc>
          <w:tcPr>
            <w:tcW w:w="1701" w:type="dxa"/>
          </w:tcPr>
          <w:p w14:paraId="5CBAAA05" w14:textId="77777777" w:rsidR="00BD0299" w:rsidRPr="00FF6A71" w:rsidRDefault="00BD0299">
            <w:pPr>
              <w:spacing w:before="0" w:after="0" w:line="240" w:lineRule="auto"/>
              <w:jc w:val="center"/>
              <w:rPr>
                <w:ins w:id="56738" w:author="pete jones" w:date="2022-01-04T12:37:00Z"/>
                <w:rFonts w:cstheme="minorHAnsi"/>
              </w:rPr>
              <w:pPrChange w:id="56739" w:author="pete jones" w:date="2022-01-04T12:45:00Z">
                <w:pPr>
                  <w:jc w:val="center"/>
                </w:pPr>
              </w:pPrChange>
            </w:pPr>
            <w:ins w:id="56740" w:author="pete jones" w:date="2022-01-04T12:37:00Z">
              <w:r w:rsidRPr="00FF6A71">
                <w:rPr>
                  <w:rFonts w:cstheme="minorHAnsi"/>
                </w:rPr>
                <w:t>2</w:t>
              </w:r>
            </w:ins>
          </w:p>
        </w:tc>
      </w:tr>
      <w:tr w:rsidR="00BD0299" w:rsidRPr="00FF6A71" w14:paraId="507893EB" w14:textId="77777777" w:rsidTr="00015922">
        <w:trPr>
          <w:ins w:id="56741" w:author="pete jones" w:date="2022-01-04T12:37:00Z"/>
        </w:trPr>
        <w:tc>
          <w:tcPr>
            <w:tcW w:w="3402" w:type="dxa"/>
          </w:tcPr>
          <w:p w14:paraId="6AD7CB6E" w14:textId="77777777" w:rsidR="00BD0299" w:rsidRPr="00FF6A71" w:rsidRDefault="00BD0299">
            <w:pPr>
              <w:spacing w:before="0" w:after="0" w:line="240" w:lineRule="auto"/>
              <w:rPr>
                <w:ins w:id="56742" w:author="pete jones" w:date="2022-01-04T12:37:00Z"/>
                <w:rFonts w:cstheme="minorHAnsi"/>
              </w:rPr>
              <w:pPrChange w:id="56743" w:author="pete jones" w:date="2022-01-04T12:45:00Z">
                <w:pPr/>
              </w:pPrChange>
            </w:pPr>
            <w:ins w:id="56744" w:author="pete jones" w:date="2022-01-04T12:37:00Z">
              <w:r w:rsidRPr="00FF6A71">
                <w:rPr>
                  <w:rFonts w:cstheme="minorHAnsi"/>
                </w:rPr>
                <w:t>College</w:t>
              </w:r>
            </w:ins>
          </w:p>
        </w:tc>
        <w:tc>
          <w:tcPr>
            <w:tcW w:w="1417" w:type="dxa"/>
          </w:tcPr>
          <w:p w14:paraId="73A428CE" w14:textId="77777777" w:rsidR="00BD0299" w:rsidRPr="00FF6A71" w:rsidRDefault="00BD0299">
            <w:pPr>
              <w:spacing w:before="0" w:after="0" w:line="240" w:lineRule="auto"/>
              <w:jc w:val="center"/>
              <w:rPr>
                <w:ins w:id="56745" w:author="pete jones" w:date="2022-01-04T12:37:00Z"/>
                <w:rFonts w:cstheme="minorHAnsi"/>
              </w:rPr>
              <w:pPrChange w:id="56746" w:author="pete jones" w:date="2022-01-04T12:45:00Z">
                <w:pPr>
                  <w:jc w:val="center"/>
                </w:pPr>
              </w:pPrChange>
            </w:pPr>
            <w:ins w:id="56747" w:author="pete jones" w:date="2022-01-04T12:37:00Z">
              <w:r w:rsidRPr="00FF6A71">
                <w:rPr>
                  <w:rFonts w:cstheme="minorHAnsi"/>
                </w:rPr>
                <w:t>34%</w:t>
              </w:r>
            </w:ins>
          </w:p>
        </w:tc>
        <w:tc>
          <w:tcPr>
            <w:tcW w:w="1701" w:type="dxa"/>
          </w:tcPr>
          <w:p w14:paraId="7BBE5966" w14:textId="77777777" w:rsidR="00BD0299" w:rsidRPr="00FF6A71" w:rsidRDefault="00BD0299">
            <w:pPr>
              <w:spacing w:before="0" w:after="0" w:line="240" w:lineRule="auto"/>
              <w:jc w:val="center"/>
              <w:rPr>
                <w:ins w:id="56748" w:author="pete jones" w:date="2022-01-04T12:37:00Z"/>
                <w:rFonts w:cstheme="minorHAnsi"/>
              </w:rPr>
              <w:pPrChange w:id="56749" w:author="pete jones" w:date="2022-01-04T12:45:00Z">
                <w:pPr>
                  <w:jc w:val="center"/>
                </w:pPr>
              </w:pPrChange>
            </w:pPr>
            <w:ins w:id="56750" w:author="pete jones" w:date="2022-01-04T12:37:00Z">
              <w:r w:rsidRPr="00FF6A71">
                <w:rPr>
                  <w:rFonts w:cstheme="minorHAnsi"/>
                </w:rPr>
                <w:t>1</w:t>
              </w:r>
            </w:ins>
          </w:p>
        </w:tc>
      </w:tr>
      <w:tr w:rsidR="00BD0299" w:rsidRPr="00FF6A71" w14:paraId="645247EF" w14:textId="77777777" w:rsidTr="00015922">
        <w:trPr>
          <w:ins w:id="56751" w:author="pete jones" w:date="2022-01-04T12:37:00Z"/>
        </w:trPr>
        <w:tc>
          <w:tcPr>
            <w:tcW w:w="3402" w:type="dxa"/>
          </w:tcPr>
          <w:p w14:paraId="3CCF6D92" w14:textId="77777777" w:rsidR="00BD0299" w:rsidRPr="00FF6A71" w:rsidRDefault="00BD0299">
            <w:pPr>
              <w:spacing w:before="0" w:after="0" w:line="240" w:lineRule="auto"/>
              <w:rPr>
                <w:ins w:id="56752" w:author="pete jones" w:date="2022-01-04T12:37:00Z"/>
                <w:rFonts w:cstheme="minorHAnsi"/>
              </w:rPr>
              <w:pPrChange w:id="56753" w:author="pete jones" w:date="2022-01-04T12:45:00Z">
                <w:pPr/>
              </w:pPrChange>
            </w:pPr>
            <w:ins w:id="56754" w:author="pete jones" w:date="2022-01-04T12:37:00Z">
              <w:r w:rsidRPr="00FF6A71">
                <w:rPr>
                  <w:rFonts w:cstheme="minorHAnsi"/>
                </w:rPr>
                <w:t>6th Form</w:t>
              </w:r>
            </w:ins>
          </w:p>
        </w:tc>
        <w:tc>
          <w:tcPr>
            <w:tcW w:w="1417" w:type="dxa"/>
          </w:tcPr>
          <w:p w14:paraId="7CAB53A6" w14:textId="77777777" w:rsidR="00BD0299" w:rsidRPr="00FF6A71" w:rsidRDefault="00BD0299">
            <w:pPr>
              <w:spacing w:before="0" w:after="0" w:line="240" w:lineRule="auto"/>
              <w:jc w:val="center"/>
              <w:rPr>
                <w:ins w:id="56755" w:author="pete jones" w:date="2022-01-04T12:37:00Z"/>
                <w:rFonts w:cstheme="minorHAnsi"/>
              </w:rPr>
              <w:pPrChange w:id="56756" w:author="pete jones" w:date="2022-01-04T12:45:00Z">
                <w:pPr>
                  <w:jc w:val="center"/>
                </w:pPr>
              </w:pPrChange>
            </w:pPr>
          </w:p>
        </w:tc>
        <w:tc>
          <w:tcPr>
            <w:tcW w:w="1701" w:type="dxa"/>
          </w:tcPr>
          <w:p w14:paraId="53B510CC" w14:textId="77777777" w:rsidR="00BD0299" w:rsidRPr="00FF6A71" w:rsidRDefault="00BD0299">
            <w:pPr>
              <w:spacing w:before="0" w:after="0" w:line="240" w:lineRule="auto"/>
              <w:jc w:val="center"/>
              <w:rPr>
                <w:ins w:id="56757" w:author="pete jones" w:date="2022-01-04T12:37:00Z"/>
                <w:rFonts w:cstheme="minorHAnsi"/>
              </w:rPr>
              <w:pPrChange w:id="56758" w:author="pete jones" w:date="2022-01-04T12:45:00Z">
                <w:pPr>
                  <w:jc w:val="center"/>
                </w:pPr>
              </w:pPrChange>
            </w:pPr>
          </w:p>
        </w:tc>
      </w:tr>
      <w:tr w:rsidR="00BD0299" w:rsidRPr="00FF6A71" w14:paraId="01FCA021" w14:textId="77777777" w:rsidTr="00015922">
        <w:trPr>
          <w:ins w:id="56759" w:author="pete jones" w:date="2022-01-04T12:37:00Z"/>
        </w:trPr>
        <w:tc>
          <w:tcPr>
            <w:tcW w:w="3402" w:type="dxa"/>
          </w:tcPr>
          <w:p w14:paraId="439E9642" w14:textId="77777777" w:rsidR="00BD0299" w:rsidRPr="00FF6A71" w:rsidRDefault="00BD0299">
            <w:pPr>
              <w:spacing w:before="0" w:after="0" w:line="240" w:lineRule="auto"/>
              <w:rPr>
                <w:ins w:id="56760" w:author="pete jones" w:date="2022-01-04T12:37:00Z"/>
                <w:rFonts w:cstheme="minorHAnsi"/>
              </w:rPr>
              <w:pPrChange w:id="56761" w:author="pete jones" w:date="2022-01-04T12:45:00Z">
                <w:pPr/>
              </w:pPrChange>
            </w:pPr>
            <w:ins w:id="56762" w:author="pete jones" w:date="2022-01-04T12:37:00Z">
              <w:r w:rsidRPr="00FF6A71">
                <w:rPr>
                  <w:rFonts w:cstheme="minorHAnsi"/>
                </w:rPr>
                <w:t>Private provider</w:t>
              </w:r>
            </w:ins>
          </w:p>
        </w:tc>
        <w:tc>
          <w:tcPr>
            <w:tcW w:w="1417" w:type="dxa"/>
          </w:tcPr>
          <w:p w14:paraId="35F7342D" w14:textId="77777777" w:rsidR="00BD0299" w:rsidRPr="00FF6A71" w:rsidRDefault="00BD0299">
            <w:pPr>
              <w:spacing w:before="0" w:after="0" w:line="240" w:lineRule="auto"/>
              <w:jc w:val="center"/>
              <w:rPr>
                <w:ins w:id="56763" w:author="pete jones" w:date="2022-01-04T12:37:00Z"/>
                <w:rFonts w:cstheme="minorHAnsi"/>
              </w:rPr>
              <w:pPrChange w:id="56764" w:author="pete jones" w:date="2022-01-04T12:45:00Z">
                <w:pPr>
                  <w:jc w:val="center"/>
                </w:pPr>
              </w:pPrChange>
            </w:pPr>
          </w:p>
        </w:tc>
        <w:tc>
          <w:tcPr>
            <w:tcW w:w="1701" w:type="dxa"/>
          </w:tcPr>
          <w:p w14:paraId="67995FC9" w14:textId="77777777" w:rsidR="00BD0299" w:rsidRPr="00FF6A71" w:rsidRDefault="00BD0299">
            <w:pPr>
              <w:spacing w:before="0" w:after="0" w:line="240" w:lineRule="auto"/>
              <w:jc w:val="center"/>
              <w:rPr>
                <w:ins w:id="56765" w:author="pete jones" w:date="2022-01-04T12:37:00Z"/>
                <w:rFonts w:cstheme="minorHAnsi"/>
              </w:rPr>
              <w:pPrChange w:id="56766" w:author="pete jones" w:date="2022-01-04T12:45:00Z">
                <w:pPr>
                  <w:jc w:val="center"/>
                </w:pPr>
              </w:pPrChange>
            </w:pPr>
          </w:p>
        </w:tc>
      </w:tr>
      <w:tr w:rsidR="00BD0299" w:rsidRPr="00FF6A71" w14:paraId="6A549845" w14:textId="77777777" w:rsidTr="00015922">
        <w:trPr>
          <w:ins w:id="56767" w:author="pete jones" w:date="2022-01-04T12:37:00Z"/>
        </w:trPr>
        <w:tc>
          <w:tcPr>
            <w:tcW w:w="3402" w:type="dxa"/>
          </w:tcPr>
          <w:p w14:paraId="5397BA00" w14:textId="77777777" w:rsidR="00BD0299" w:rsidRPr="00FF6A71" w:rsidRDefault="00BD0299">
            <w:pPr>
              <w:spacing w:before="0" w:after="0" w:line="240" w:lineRule="auto"/>
              <w:rPr>
                <w:ins w:id="56768" w:author="pete jones" w:date="2022-01-04T12:37:00Z"/>
                <w:rFonts w:cstheme="minorHAnsi"/>
              </w:rPr>
              <w:pPrChange w:id="56769" w:author="pete jones" w:date="2022-01-04T12:45:00Z">
                <w:pPr/>
              </w:pPrChange>
            </w:pPr>
            <w:ins w:id="56770" w:author="pete jones" w:date="2022-01-04T12:37:00Z">
              <w:r w:rsidRPr="00FF6A71">
                <w:rPr>
                  <w:rFonts w:cstheme="minorHAnsi"/>
                </w:rPr>
                <w:t>Government</w:t>
              </w:r>
            </w:ins>
          </w:p>
        </w:tc>
        <w:tc>
          <w:tcPr>
            <w:tcW w:w="1417" w:type="dxa"/>
          </w:tcPr>
          <w:p w14:paraId="7EC76BB0" w14:textId="77777777" w:rsidR="00BD0299" w:rsidRPr="00FF6A71" w:rsidRDefault="00BD0299">
            <w:pPr>
              <w:spacing w:before="0" w:after="0" w:line="240" w:lineRule="auto"/>
              <w:jc w:val="center"/>
              <w:rPr>
                <w:ins w:id="56771" w:author="pete jones" w:date="2022-01-04T12:37:00Z"/>
                <w:rFonts w:cstheme="minorHAnsi"/>
              </w:rPr>
              <w:pPrChange w:id="56772" w:author="pete jones" w:date="2022-01-04T12:45:00Z">
                <w:pPr>
                  <w:jc w:val="center"/>
                </w:pPr>
              </w:pPrChange>
            </w:pPr>
          </w:p>
        </w:tc>
        <w:tc>
          <w:tcPr>
            <w:tcW w:w="1701" w:type="dxa"/>
          </w:tcPr>
          <w:p w14:paraId="437B400A" w14:textId="77777777" w:rsidR="00BD0299" w:rsidRPr="00FF6A71" w:rsidRDefault="00BD0299">
            <w:pPr>
              <w:spacing w:before="0" w:after="0" w:line="240" w:lineRule="auto"/>
              <w:jc w:val="center"/>
              <w:rPr>
                <w:ins w:id="56773" w:author="pete jones" w:date="2022-01-04T12:37:00Z"/>
                <w:rFonts w:cstheme="minorHAnsi"/>
              </w:rPr>
              <w:pPrChange w:id="56774" w:author="pete jones" w:date="2022-01-04T12:45:00Z">
                <w:pPr>
                  <w:jc w:val="center"/>
                </w:pPr>
              </w:pPrChange>
            </w:pPr>
          </w:p>
        </w:tc>
      </w:tr>
    </w:tbl>
    <w:bookmarkEnd w:id="56723"/>
    <w:p w14:paraId="4A628AB3" w14:textId="77777777" w:rsidR="00BD0299" w:rsidRPr="00FF6A71" w:rsidRDefault="00BD0299" w:rsidP="00BD0299">
      <w:pPr>
        <w:rPr>
          <w:ins w:id="56775" w:author="pete jones" w:date="2022-01-04T12:37:00Z"/>
        </w:rPr>
      </w:pPr>
      <w:ins w:id="56776" w:author="pete jones" w:date="2022-01-04T12:37:00Z">
        <w:r w:rsidRPr="00FF6A71">
          <w:t>Q1.17 I find my work engaging</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gridCol w:w="692"/>
        <w:tblGridChange w:id="56777">
          <w:tblGrid>
            <w:gridCol w:w="814"/>
            <w:gridCol w:w="814"/>
            <w:gridCol w:w="814"/>
            <w:gridCol w:w="814"/>
            <w:gridCol w:w="692"/>
            <w:gridCol w:w="692"/>
            <w:gridCol w:w="692"/>
            <w:gridCol w:w="692"/>
          </w:tblGrid>
        </w:tblGridChange>
      </w:tblGrid>
      <w:tr w:rsidR="00BD0299" w:rsidRPr="00FF6A71" w14:paraId="41A56BAE" w14:textId="77777777" w:rsidTr="00015922">
        <w:trPr>
          <w:trHeight w:val="300"/>
          <w:jc w:val="center"/>
          <w:ins w:id="56778" w:author="pete jones" w:date="2022-01-04T12:37:00Z"/>
        </w:trPr>
        <w:tc>
          <w:tcPr>
            <w:tcW w:w="814" w:type="dxa"/>
            <w:shd w:val="clear" w:color="auto" w:fill="E7E6E6" w:themeFill="background2"/>
            <w:vAlign w:val="center"/>
          </w:tcPr>
          <w:p w14:paraId="416FC3A1" w14:textId="77777777" w:rsidR="00BD0299" w:rsidRPr="00FF6A71" w:rsidRDefault="00BD0299">
            <w:pPr>
              <w:spacing w:before="0" w:after="0" w:line="240" w:lineRule="auto"/>
              <w:rPr>
                <w:ins w:id="56779" w:author="pete jones" w:date="2022-01-04T12:37:00Z"/>
              </w:rPr>
              <w:pPrChange w:id="56780" w:author="pete jones" w:date="2022-01-04T12:45:00Z">
                <w:pPr/>
              </w:pPrChange>
            </w:pPr>
            <w:bookmarkStart w:id="56781" w:name="_Hlk90119451"/>
            <w:ins w:id="56782" w:author="pete jones" w:date="2022-01-04T12:37:00Z">
              <w:r w:rsidRPr="00FF6A71">
                <w:t>scale</w:t>
              </w:r>
            </w:ins>
          </w:p>
        </w:tc>
        <w:tc>
          <w:tcPr>
            <w:tcW w:w="814" w:type="dxa"/>
            <w:shd w:val="clear" w:color="auto" w:fill="E7E6E6" w:themeFill="background2"/>
            <w:noWrap/>
            <w:vAlign w:val="center"/>
          </w:tcPr>
          <w:p w14:paraId="77B0BFB7" w14:textId="77777777" w:rsidR="00BD0299" w:rsidRPr="00FF6A71" w:rsidRDefault="00BD0299">
            <w:pPr>
              <w:spacing w:before="0" w:after="0" w:line="240" w:lineRule="auto"/>
              <w:rPr>
                <w:ins w:id="56783" w:author="pete jones" w:date="2022-01-04T12:37:00Z"/>
              </w:rPr>
              <w:pPrChange w:id="56784" w:author="pete jones" w:date="2022-01-04T12:45:00Z">
                <w:pPr/>
              </w:pPrChange>
            </w:pPr>
            <w:ins w:id="56785" w:author="pete jones" w:date="2022-01-04T12:37:00Z">
              <w:r w:rsidRPr="00FF6A71">
                <w:t>1</w:t>
              </w:r>
            </w:ins>
          </w:p>
        </w:tc>
        <w:tc>
          <w:tcPr>
            <w:tcW w:w="814" w:type="dxa"/>
            <w:shd w:val="clear" w:color="auto" w:fill="E7E6E6" w:themeFill="background2"/>
            <w:noWrap/>
            <w:vAlign w:val="center"/>
          </w:tcPr>
          <w:p w14:paraId="52B7D394" w14:textId="77777777" w:rsidR="00BD0299" w:rsidRPr="00FF6A71" w:rsidRDefault="00BD0299">
            <w:pPr>
              <w:spacing w:before="0" w:after="0" w:line="240" w:lineRule="auto"/>
              <w:rPr>
                <w:ins w:id="56786" w:author="pete jones" w:date="2022-01-04T12:37:00Z"/>
              </w:rPr>
              <w:pPrChange w:id="56787" w:author="pete jones" w:date="2022-01-04T12:45:00Z">
                <w:pPr/>
              </w:pPrChange>
            </w:pPr>
            <w:ins w:id="56788" w:author="pete jones" w:date="2022-01-04T12:37:00Z">
              <w:r w:rsidRPr="00FF6A71">
                <w:t>2</w:t>
              </w:r>
            </w:ins>
          </w:p>
        </w:tc>
        <w:tc>
          <w:tcPr>
            <w:tcW w:w="814" w:type="dxa"/>
            <w:shd w:val="clear" w:color="auto" w:fill="E7E6E6" w:themeFill="background2"/>
            <w:noWrap/>
            <w:vAlign w:val="center"/>
          </w:tcPr>
          <w:p w14:paraId="713CB798" w14:textId="77777777" w:rsidR="00BD0299" w:rsidRPr="00FF6A71" w:rsidRDefault="00BD0299">
            <w:pPr>
              <w:spacing w:before="0" w:after="0" w:line="240" w:lineRule="auto"/>
              <w:rPr>
                <w:ins w:id="56789" w:author="pete jones" w:date="2022-01-04T12:37:00Z"/>
              </w:rPr>
              <w:pPrChange w:id="56790" w:author="pete jones" w:date="2022-01-04T12:45:00Z">
                <w:pPr/>
              </w:pPrChange>
            </w:pPr>
            <w:ins w:id="56791" w:author="pete jones" w:date="2022-01-04T12:37:00Z">
              <w:r w:rsidRPr="00FF6A71">
                <w:t>3</w:t>
              </w:r>
            </w:ins>
          </w:p>
        </w:tc>
        <w:tc>
          <w:tcPr>
            <w:tcW w:w="692" w:type="dxa"/>
            <w:shd w:val="clear" w:color="auto" w:fill="E7E6E6" w:themeFill="background2"/>
            <w:noWrap/>
            <w:vAlign w:val="center"/>
          </w:tcPr>
          <w:p w14:paraId="415C3276" w14:textId="77777777" w:rsidR="00BD0299" w:rsidRPr="00FF6A71" w:rsidRDefault="00BD0299">
            <w:pPr>
              <w:spacing w:before="0" w:after="0" w:line="240" w:lineRule="auto"/>
              <w:rPr>
                <w:ins w:id="56792" w:author="pete jones" w:date="2022-01-04T12:37:00Z"/>
              </w:rPr>
              <w:pPrChange w:id="56793" w:author="pete jones" w:date="2022-01-04T12:45:00Z">
                <w:pPr/>
              </w:pPrChange>
            </w:pPr>
            <w:ins w:id="56794" w:author="pete jones" w:date="2022-01-04T12:37:00Z">
              <w:r w:rsidRPr="00FF6A71">
                <w:t>4</w:t>
              </w:r>
            </w:ins>
          </w:p>
        </w:tc>
        <w:tc>
          <w:tcPr>
            <w:tcW w:w="692" w:type="dxa"/>
            <w:shd w:val="clear" w:color="auto" w:fill="E7E6E6" w:themeFill="background2"/>
            <w:noWrap/>
            <w:vAlign w:val="center"/>
          </w:tcPr>
          <w:p w14:paraId="0908B69B" w14:textId="77777777" w:rsidR="00BD0299" w:rsidRPr="00FF6A71" w:rsidRDefault="00BD0299">
            <w:pPr>
              <w:spacing w:before="0" w:after="0" w:line="240" w:lineRule="auto"/>
              <w:rPr>
                <w:ins w:id="56795" w:author="pete jones" w:date="2022-01-04T12:37:00Z"/>
              </w:rPr>
              <w:pPrChange w:id="56796" w:author="pete jones" w:date="2022-01-04T12:45:00Z">
                <w:pPr/>
              </w:pPrChange>
            </w:pPr>
            <w:ins w:id="56797" w:author="pete jones" w:date="2022-01-04T12:37:00Z">
              <w:r w:rsidRPr="00FF6A71">
                <w:t>5</w:t>
              </w:r>
            </w:ins>
          </w:p>
        </w:tc>
        <w:tc>
          <w:tcPr>
            <w:tcW w:w="692" w:type="dxa"/>
            <w:shd w:val="clear" w:color="auto" w:fill="E7E6E6" w:themeFill="background2"/>
            <w:noWrap/>
            <w:vAlign w:val="center"/>
          </w:tcPr>
          <w:p w14:paraId="2E5214B4" w14:textId="77777777" w:rsidR="00BD0299" w:rsidRPr="00FF6A71" w:rsidRDefault="00BD0299">
            <w:pPr>
              <w:spacing w:before="0" w:after="0" w:line="240" w:lineRule="auto"/>
              <w:rPr>
                <w:ins w:id="56798" w:author="pete jones" w:date="2022-01-04T12:37:00Z"/>
              </w:rPr>
              <w:pPrChange w:id="56799" w:author="pete jones" w:date="2022-01-04T12:45:00Z">
                <w:pPr/>
              </w:pPrChange>
            </w:pPr>
            <w:ins w:id="56800" w:author="pete jones" w:date="2022-01-04T12:37:00Z">
              <w:r w:rsidRPr="00FF6A71">
                <w:t>6</w:t>
              </w:r>
            </w:ins>
          </w:p>
        </w:tc>
        <w:tc>
          <w:tcPr>
            <w:tcW w:w="692" w:type="dxa"/>
            <w:shd w:val="clear" w:color="auto" w:fill="E7E6E6" w:themeFill="background2"/>
            <w:noWrap/>
            <w:vAlign w:val="center"/>
          </w:tcPr>
          <w:p w14:paraId="1DF1004E" w14:textId="77777777" w:rsidR="00BD0299" w:rsidRPr="00FF6A71" w:rsidRDefault="00BD0299">
            <w:pPr>
              <w:spacing w:before="0" w:after="0" w:line="240" w:lineRule="auto"/>
              <w:rPr>
                <w:ins w:id="56801" w:author="pete jones" w:date="2022-01-04T12:37:00Z"/>
              </w:rPr>
              <w:pPrChange w:id="56802" w:author="pete jones" w:date="2022-01-04T12:45:00Z">
                <w:pPr/>
              </w:pPrChange>
            </w:pPr>
            <w:ins w:id="56803" w:author="pete jones" w:date="2022-01-04T12:37:00Z">
              <w:r w:rsidRPr="00FF6A71">
                <w:t>7</w:t>
              </w:r>
            </w:ins>
          </w:p>
        </w:tc>
      </w:tr>
      <w:tr w:rsidR="00BD0299" w:rsidRPr="00FF6A71" w14:paraId="5B231553" w14:textId="77777777" w:rsidTr="00515ABF">
        <w:tblPrEx>
          <w:tblW w:w="0" w:type="auto"/>
          <w:jc w:val="center"/>
          <w:tblPrExChange w:id="56804" w:author="pete jones" w:date="2022-03-29T17:07:00Z">
            <w:tblPrEx>
              <w:tblW w:w="0" w:type="auto"/>
              <w:jc w:val="center"/>
            </w:tblPrEx>
          </w:tblPrExChange>
        </w:tblPrEx>
        <w:trPr>
          <w:trHeight w:val="300"/>
          <w:jc w:val="center"/>
          <w:ins w:id="56805" w:author="pete jones" w:date="2022-01-04T12:37:00Z"/>
          <w:trPrChange w:id="56806" w:author="pete jones" w:date="2022-03-29T17:07:00Z">
            <w:trPr>
              <w:trHeight w:val="300"/>
              <w:jc w:val="center"/>
            </w:trPr>
          </w:trPrChange>
        </w:trPr>
        <w:tc>
          <w:tcPr>
            <w:tcW w:w="814" w:type="dxa"/>
            <w:vAlign w:val="center"/>
            <w:tcPrChange w:id="56807" w:author="pete jones" w:date="2022-03-29T17:07:00Z">
              <w:tcPr>
                <w:tcW w:w="814" w:type="dxa"/>
                <w:vAlign w:val="center"/>
              </w:tcPr>
            </w:tcPrChange>
          </w:tcPr>
          <w:p w14:paraId="0220C6A9" w14:textId="77777777" w:rsidR="00BD0299" w:rsidRPr="00FF6A71" w:rsidRDefault="00BD0299">
            <w:pPr>
              <w:spacing w:before="0" w:after="0" w:line="240" w:lineRule="auto"/>
              <w:rPr>
                <w:ins w:id="56808" w:author="pete jones" w:date="2022-01-04T12:37:00Z"/>
              </w:rPr>
              <w:pPrChange w:id="56809" w:author="pete jones" w:date="2022-01-04T12:45:00Z">
                <w:pPr/>
              </w:pPrChange>
            </w:pPr>
            <w:ins w:id="56810" w:author="pete jones" w:date="2022-01-04T12:37:00Z">
              <w:r w:rsidRPr="00FF6A71">
                <w:t>%</w:t>
              </w:r>
            </w:ins>
          </w:p>
        </w:tc>
        <w:tc>
          <w:tcPr>
            <w:tcW w:w="814" w:type="dxa"/>
            <w:shd w:val="clear" w:color="auto" w:fill="auto"/>
            <w:noWrap/>
            <w:vAlign w:val="bottom"/>
            <w:tcPrChange w:id="56811" w:author="pete jones" w:date="2022-03-29T17:07:00Z">
              <w:tcPr>
                <w:tcW w:w="814" w:type="dxa"/>
                <w:tcBorders>
                  <w:top w:val="nil"/>
                  <w:left w:val="nil"/>
                  <w:bottom w:val="nil"/>
                  <w:right w:val="nil"/>
                </w:tcBorders>
                <w:shd w:val="clear" w:color="auto" w:fill="auto"/>
                <w:noWrap/>
                <w:vAlign w:val="bottom"/>
              </w:tcPr>
            </w:tcPrChange>
          </w:tcPr>
          <w:p w14:paraId="3E71E9B5" w14:textId="77777777" w:rsidR="00BD0299" w:rsidRPr="00FF6A71" w:rsidRDefault="00BD0299">
            <w:pPr>
              <w:spacing w:before="0" w:after="0" w:line="240" w:lineRule="auto"/>
              <w:jc w:val="center"/>
              <w:rPr>
                <w:ins w:id="56812" w:author="pete jones" w:date="2022-01-04T12:37:00Z"/>
              </w:rPr>
              <w:pPrChange w:id="56813" w:author="pete jones" w:date="2022-01-04T12:45:00Z">
                <w:pPr>
                  <w:jc w:val="center"/>
                </w:pPr>
              </w:pPrChange>
            </w:pPr>
            <w:ins w:id="56814" w:author="pete jones" w:date="2022-01-04T12:37:00Z">
              <w:r w:rsidRPr="00FF6A71">
                <w:rPr>
                  <w:rFonts w:cs="Calibri"/>
                  <w:color w:val="000000"/>
                  <w:sz w:val="22"/>
                  <w:szCs w:val="22"/>
                </w:rPr>
                <w:t>67%</w:t>
              </w:r>
            </w:ins>
          </w:p>
        </w:tc>
        <w:tc>
          <w:tcPr>
            <w:tcW w:w="814" w:type="dxa"/>
            <w:shd w:val="clear" w:color="auto" w:fill="auto"/>
            <w:noWrap/>
            <w:vAlign w:val="bottom"/>
            <w:tcPrChange w:id="56815" w:author="pete jones" w:date="2022-03-29T17:07:00Z">
              <w:tcPr>
                <w:tcW w:w="814" w:type="dxa"/>
                <w:tcBorders>
                  <w:top w:val="nil"/>
                  <w:left w:val="nil"/>
                  <w:bottom w:val="nil"/>
                  <w:right w:val="nil"/>
                </w:tcBorders>
                <w:shd w:val="clear" w:color="auto" w:fill="auto"/>
                <w:noWrap/>
                <w:vAlign w:val="bottom"/>
              </w:tcPr>
            </w:tcPrChange>
          </w:tcPr>
          <w:p w14:paraId="331F93F5" w14:textId="77777777" w:rsidR="00BD0299" w:rsidRPr="00FF6A71" w:rsidRDefault="00BD0299">
            <w:pPr>
              <w:spacing w:before="0" w:after="0" w:line="240" w:lineRule="auto"/>
              <w:jc w:val="center"/>
              <w:rPr>
                <w:ins w:id="56816" w:author="pete jones" w:date="2022-01-04T12:37:00Z"/>
              </w:rPr>
              <w:pPrChange w:id="56817" w:author="pete jones" w:date="2022-01-04T12:45:00Z">
                <w:pPr>
                  <w:jc w:val="center"/>
                </w:pPr>
              </w:pPrChange>
            </w:pPr>
            <w:ins w:id="56818" w:author="pete jones" w:date="2022-01-04T12:37:00Z">
              <w:r w:rsidRPr="00FF6A71">
                <w:rPr>
                  <w:rFonts w:cs="Calibri"/>
                  <w:color w:val="000000"/>
                  <w:sz w:val="22"/>
                  <w:szCs w:val="22"/>
                </w:rPr>
                <w:t>22%</w:t>
              </w:r>
            </w:ins>
          </w:p>
        </w:tc>
        <w:tc>
          <w:tcPr>
            <w:tcW w:w="814" w:type="dxa"/>
            <w:shd w:val="clear" w:color="auto" w:fill="auto"/>
            <w:noWrap/>
            <w:vAlign w:val="bottom"/>
            <w:tcPrChange w:id="56819" w:author="pete jones" w:date="2022-03-29T17:07:00Z">
              <w:tcPr>
                <w:tcW w:w="814" w:type="dxa"/>
                <w:tcBorders>
                  <w:top w:val="nil"/>
                  <w:left w:val="nil"/>
                  <w:bottom w:val="nil"/>
                  <w:right w:val="nil"/>
                </w:tcBorders>
                <w:shd w:val="clear" w:color="auto" w:fill="auto"/>
                <w:noWrap/>
                <w:vAlign w:val="bottom"/>
              </w:tcPr>
            </w:tcPrChange>
          </w:tcPr>
          <w:p w14:paraId="5D7BE842" w14:textId="77777777" w:rsidR="00BD0299" w:rsidRPr="00FF6A71" w:rsidRDefault="00BD0299">
            <w:pPr>
              <w:spacing w:before="0" w:after="0" w:line="240" w:lineRule="auto"/>
              <w:jc w:val="center"/>
              <w:rPr>
                <w:ins w:id="56820" w:author="pete jones" w:date="2022-01-04T12:37:00Z"/>
              </w:rPr>
              <w:pPrChange w:id="56821" w:author="pete jones" w:date="2022-01-04T12:45:00Z">
                <w:pPr>
                  <w:jc w:val="center"/>
                </w:pPr>
              </w:pPrChange>
            </w:pPr>
            <w:ins w:id="56822" w:author="pete jones" w:date="2022-01-04T12:37:00Z">
              <w:r w:rsidRPr="00FF6A71">
                <w:rPr>
                  <w:rFonts w:cs="Calibri"/>
                  <w:color w:val="000000"/>
                  <w:sz w:val="22"/>
                  <w:szCs w:val="22"/>
                </w:rPr>
                <w:t>11%</w:t>
              </w:r>
            </w:ins>
          </w:p>
        </w:tc>
        <w:tc>
          <w:tcPr>
            <w:tcW w:w="692" w:type="dxa"/>
            <w:shd w:val="clear" w:color="auto" w:fill="auto"/>
            <w:noWrap/>
            <w:vAlign w:val="bottom"/>
            <w:tcPrChange w:id="56823" w:author="pete jones" w:date="2022-03-29T17:07:00Z">
              <w:tcPr>
                <w:tcW w:w="692" w:type="dxa"/>
                <w:tcBorders>
                  <w:top w:val="nil"/>
                  <w:left w:val="nil"/>
                  <w:bottom w:val="nil"/>
                  <w:right w:val="nil"/>
                </w:tcBorders>
                <w:shd w:val="clear" w:color="auto" w:fill="auto"/>
                <w:noWrap/>
                <w:vAlign w:val="bottom"/>
              </w:tcPr>
            </w:tcPrChange>
          </w:tcPr>
          <w:p w14:paraId="758A060A" w14:textId="77777777" w:rsidR="00BD0299" w:rsidRPr="00FF6A71" w:rsidRDefault="00BD0299">
            <w:pPr>
              <w:spacing w:before="0" w:after="0" w:line="240" w:lineRule="auto"/>
              <w:jc w:val="center"/>
              <w:rPr>
                <w:ins w:id="56824" w:author="pete jones" w:date="2022-01-04T12:37:00Z"/>
              </w:rPr>
              <w:pPrChange w:id="56825" w:author="pete jones" w:date="2022-01-04T12:45:00Z">
                <w:pPr>
                  <w:jc w:val="center"/>
                </w:pPr>
              </w:pPrChange>
            </w:pPr>
          </w:p>
        </w:tc>
        <w:tc>
          <w:tcPr>
            <w:tcW w:w="692" w:type="dxa"/>
            <w:shd w:val="clear" w:color="auto" w:fill="auto"/>
            <w:noWrap/>
            <w:vAlign w:val="bottom"/>
            <w:tcPrChange w:id="56826" w:author="pete jones" w:date="2022-03-29T17:07:00Z">
              <w:tcPr>
                <w:tcW w:w="692" w:type="dxa"/>
                <w:tcBorders>
                  <w:top w:val="nil"/>
                  <w:left w:val="nil"/>
                  <w:bottom w:val="nil"/>
                  <w:right w:val="nil"/>
                </w:tcBorders>
                <w:shd w:val="clear" w:color="auto" w:fill="auto"/>
                <w:noWrap/>
                <w:vAlign w:val="bottom"/>
              </w:tcPr>
            </w:tcPrChange>
          </w:tcPr>
          <w:p w14:paraId="4B169436" w14:textId="77777777" w:rsidR="00BD0299" w:rsidRPr="00FF6A71" w:rsidRDefault="00BD0299">
            <w:pPr>
              <w:spacing w:before="0" w:after="0" w:line="240" w:lineRule="auto"/>
              <w:jc w:val="center"/>
              <w:rPr>
                <w:ins w:id="56827" w:author="pete jones" w:date="2022-01-04T12:37:00Z"/>
              </w:rPr>
              <w:pPrChange w:id="56828" w:author="pete jones" w:date="2022-01-04T12:45:00Z">
                <w:pPr>
                  <w:jc w:val="center"/>
                </w:pPr>
              </w:pPrChange>
            </w:pPr>
          </w:p>
        </w:tc>
        <w:tc>
          <w:tcPr>
            <w:tcW w:w="692" w:type="dxa"/>
            <w:shd w:val="clear" w:color="auto" w:fill="auto"/>
            <w:noWrap/>
            <w:vAlign w:val="bottom"/>
            <w:tcPrChange w:id="56829" w:author="pete jones" w:date="2022-03-29T17:07:00Z">
              <w:tcPr>
                <w:tcW w:w="692" w:type="dxa"/>
                <w:tcBorders>
                  <w:top w:val="nil"/>
                  <w:left w:val="nil"/>
                  <w:bottom w:val="nil"/>
                  <w:right w:val="nil"/>
                </w:tcBorders>
                <w:shd w:val="clear" w:color="auto" w:fill="auto"/>
                <w:noWrap/>
                <w:vAlign w:val="bottom"/>
              </w:tcPr>
            </w:tcPrChange>
          </w:tcPr>
          <w:p w14:paraId="3C40A8B8" w14:textId="77777777" w:rsidR="00BD0299" w:rsidRPr="00FF6A71" w:rsidRDefault="00BD0299">
            <w:pPr>
              <w:spacing w:before="0" w:after="0" w:line="240" w:lineRule="auto"/>
              <w:jc w:val="center"/>
              <w:rPr>
                <w:ins w:id="56830" w:author="pete jones" w:date="2022-01-04T12:37:00Z"/>
              </w:rPr>
              <w:pPrChange w:id="56831" w:author="pete jones" w:date="2022-01-04T12:45:00Z">
                <w:pPr>
                  <w:jc w:val="center"/>
                </w:pPr>
              </w:pPrChange>
            </w:pPr>
          </w:p>
        </w:tc>
        <w:tc>
          <w:tcPr>
            <w:tcW w:w="692" w:type="dxa"/>
            <w:shd w:val="clear" w:color="auto" w:fill="auto"/>
            <w:noWrap/>
            <w:vAlign w:val="bottom"/>
            <w:tcPrChange w:id="56832" w:author="pete jones" w:date="2022-03-29T17:07:00Z">
              <w:tcPr>
                <w:tcW w:w="692" w:type="dxa"/>
                <w:tcBorders>
                  <w:top w:val="nil"/>
                  <w:left w:val="nil"/>
                  <w:bottom w:val="nil"/>
                  <w:right w:val="nil"/>
                </w:tcBorders>
                <w:shd w:val="clear" w:color="auto" w:fill="auto"/>
                <w:noWrap/>
                <w:vAlign w:val="bottom"/>
              </w:tcPr>
            </w:tcPrChange>
          </w:tcPr>
          <w:p w14:paraId="1795712A" w14:textId="77777777" w:rsidR="00BD0299" w:rsidRPr="00FF6A71" w:rsidRDefault="00BD0299">
            <w:pPr>
              <w:spacing w:before="0" w:after="0" w:line="240" w:lineRule="auto"/>
              <w:jc w:val="center"/>
              <w:rPr>
                <w:ins w:id="56833" w:author="pete jones" w:date="2022-01-04T12:37:00Z"/>
              </w:rPr>
              <w:pPrChange w:id="56834" w:author="pete jones" w:date="2022-01-04T12:45:00Z">
                <w:pPr>
                  <w:jc w:val="center"/>
                </w:pPr>
              </w:pPrChange>
            </w:pPr>
            <w:ins w:id="56835" w:author="pete jones" w:date="2022-01-04T12:37:00Z">
              <w:r w:rsidRPr="00FF6A71">
                <w:rPr>
                  <w:rFonts w:cs="Calibri"/>
                  <w:color w:val="000000"/>
                  <w:sz w:val="22"/>
                  <w:szCs w:val="22"/>
                </w:rPr>
                <w:t>67%</w:t>
              </w:r>
            </w:ins>
          </w:p>
        </w:tc>
      </w:tr>
      <w:tr w:rsidR="00BD0299" w:rsidRPr="00FF6A71" w14:paraId="1041C37C" w14:textId="77777777" w:rsidTr="00515ABF">
        <w:tblPrEx>
          <w:tblW w:w="0" w:type="auto"/>
          <w:jc w:val="center"/>
          <w:tblPrExChange w:id="56836" w:author="pete jones" w:date="2022-03-29T17:07:00Z">
            <w:tblPrEx>
              <w:tblW w:w="0" w:type="auto"/>
              <w:jc w:val="center"/>
            </w:tblPrEx>
          </w:tblPrExChange>
        </w:tblPrEx>
        <w:trPr>
          <w:trHeight w:val="300"/>
          <w:jc w:val="center"/>
          <w:ins w:id="56837" w:author="pete jones" w:date="2022-01-04T12:37:00Z"/>
          <w:trPrChange w:id="56838" w:author="pete jones" w:date="2022-03-29T17:07:00Z">
            <w:trPr>
              <w:trHeight w:val="300"/>
              <w:jc w:val="center"/>
            </w:trPr>
          </w:trPrChange>
        </w:trPr>
        <w:tc>
          <w:tcPr>
            <w:tcW w:w="814" w:type="dxa"/>
            <w:vAlign w:val="center"/>
            <w:tcPrChange w:id="56839" w:author="pete jones" w:date="2022-03-29T17:07:00Z">
              <w:tcPr>
                <w:tcW w:w="814" w:type="dxa"/>
                <w:vAlign w:val="center"/>
              </w:tcPr>
            </w:tcPrChange>
          </w:tcPr>
          <w:p w14:paraId="6BF5EC6A" w14:textId="77777777" w:rsidR="00BD0299" w:rsidRPr="00FF6A71" w:rsidRDefault="00BD0299">
            <w:pPr>
              <w:spacing w:before="0" w:after="0" w:line="240" w:lineRule="auto"/>
              <w:rPr>
                <w:ins w:id="56840" w:author="pete jones" w:date="2022-01-04T12:37:00Z"/>
              </w:rPr>
              <w:pPrChange w:id="56841" w:author="pete jones" w:date="2022-01-04T12:45:00Z">
                <w:pPr/>
              </w:pPrChange>
            </w:pPr>
            <w:ins w:id="56842" w:author="pete jones" w:date="2022-01-04T12:37:00Z">
              <w:r w:rsidRPr="00FF6A71">
                <w:lastRenderedPageBreak/>
                <w:t>Count</w:t>
              </w:r>
            </w:ins>
          </w:p>
        </w:tc>
        <w:tc>
          <w:tcPr>
            <w:tcW w:w="814" w:type="dxa"/>
            <w:shd w:val="clear" w:color="auto" w:fill="auto"/>
            <w:noWrap/>
            <w:vAlign w:val="bottom"/>
            <w:tcPrChange w:id="56843" w:author="pete jones" w:date="2022-03-29T17:07:00Z">
              <w:tcPr>
                <w:tcW w:w="814" w:type="dxa"/>
                <w:tcBorders>
                  <w:top w:val="nil"/>
                  <w:left w:val="nil"/>
                  <w:bottom w:val="nil"/>
                  <w:right w:val="nil"/>
                </w:tcBorders>
                <w:shd w:val="clear" w:color="auto" w:fill="auto"/>
                <w:noWrap/>
                <w:vAlign w:val="bottom"/>
              </w:tcPr>
            </w:tcPrChange>
          </w:tcPr>
          <w:p w14:paraId="547B817D" w14:textId="77777777" w:rsidR="00BD0299" w:rsidRPr="00FF6A71" w:rsidRDefault="00BD0299">
            <w:pPr>
              <w:spacing w:before="0" w:after="0" w:line="240" w:lineRule="auto"/>
              <w:jc w:val="center"/>
              <w:rPr>
                <w:ins w:id="56844" w:author="pete jones" w:date="2022-01-04T12:37:00Z"/>
              </w:rPr>
              <w:pPrChange w:id="56845" w:author="pete jones" w:date="2022-01-04T12:45:00Z">
                <w:pPr>
                  <w:jc w:val="center"/>
                </w:pPr>
              </w:pPrChange>
            </w:pPr>
            <w:ins w:id="56846" w:author="pete jones" w:date="2022-01-04T12:37:00Z">
              <w:r w:rsidRPr="00FF6A71">
                <w:rPr>
                  <w:rFonts w:cs="Calibri"/>
                  <w:color w:val="000000"/>
                  <w:sz w:val="22"/>
                  <w:szCs w:val="22"/>
                </w:rPr>
                <w:t>12</w:t>
              </w:r>
            </w:ins>
          </w:p>
        </w:tc>
        <w:tc>
          <w:tcPr>
            <w:tcW w:w="814" w:type="dxa"/>
            <w:shd w:val="clear" w:color="auto" w:fill="auto"/>
            <w:noWrap/>
            <w:vAlign w:val="bottom"/>
            <w:tcPrChange w:id="56847" w:author="pete jones" w:date="2022-03-29T17:07:00Z">
              <w:tcPr>
                <w:tcW w:w="814" w:type="dxa"/>
                <w:tcBorders>
                  <w:top w:val="nil"/>
                  <w:left w:val="nil"/>
                  <w:bottom w:val="nil"/>
                  <w:right w:val="nil"/>
                </w:tcBorders>
                <w:shd w:val="clear" w:color="auto" w:fill="auto"/>
                <w:noWrap/>
                <w:vAlign w:val="bottom"/>
              </w:tcPr>
            </w:tcPrChange>
          </w:tcPr>
          <w:p w14:paraId="2123704E" w14:textId="77777777" w:rsidR="00BD0299" w:rsidRPr="00FF6A71" w:rsidRDefault="00BD0299">
            <w:pPr>
              <w:spacing w:before="0" w:after="0" w:line="240" w:lineRule="auto"/>
              <w:jc w:val="center"/>
              <w:rPr>
                <w:ins w:id="56848" w:author="pete jones" w:date="2022-01-04T12:37:00Z"/>
              </w:rPr>
              <w:pPrChange w:id="56849" w:author="pete jones" w:date="2022-01-04T12:45:00Z">
                <w:pPr>
                  <w:jc w:val="center"/>
                </w:pPr>
              </w:pPrChange>
            </w:pPr>
            <w:ins w:id="56850" w:author="pete jones" w:date="2022-01-04T12:37:00Z">
              <w:r w:rsidRPr="00FF6A71">
                <w:rPr>
                  <w:rFonts w:cs="Calibri"/>
                  <w:color w:val="000000"/>
                  <w:sz w:val="22"/>
                  <w:szCs w:val="22"/>
                </w:rPr>
                <w:t>4</w:t>
              </w:r>
            </w:ins>
          </w:p>
        </w:tc>
        <w:tc>
          <w:tcPr>
            <w:tcW w:w="814" w:type="dxa"/>
            <w:shd w:val="clear" w:color="auto" w:fill="auto"/>
            <w:noWrap/>
            <w:vAlign w:val="bottom"/>
            <w:tcPrChange w:id="56851" w:author="pete jones" w:date="2022-03-29T17:07:00Z">
              <w:tcPr>
                <w:tcW w:w="814" w:type="dxa"/>
                <w:tcBorders>
                  <w:top w:val="nil"/>
                  <w:left w:val="nil"/>
                  <w:bottom w:val="nil"/>
                  <w:right w:val="nil"/>
                </w:tcBorders>
                <w:shd w:val="clear" w:color="auto" w:fill="auto"/>
                <w:noWrap/>
                <w:vAlign w:val="bottom"/>
              </w:tcPr>
            </w:tcPrChange>
          </w:tcPr>
          <w:p w14:paraId="67981648" w14:textId="77777777" w:rsidR="00BD0299" w:rsidRPr="00FF6A71" w:rsidRDefault="00BD0299">
            <w:pPr>
              <w:spacing w:before="0" w:after="0" w:line="240" w:lineRule="auto"/>
              <w:jc w:val="center"/>
              <w:rPr>
                <w:ins w:id="56852" w:author="pete jones" w:date="2022-01-04T12:37:00Z"/>
              </w:rPr>
              <w:pPrChange w:id="56853" w:author="pete jones" w:date="2022-01-04T12:45:00Z">
                <w:pPr>
                  <w:jc w:val="center"/>
                </w:pPr>
              </w:pPrChange>
            </w:pPr>
            <w:ins w:id="56854" w:author="pete jones" w:date="2022-01-04T12:37:00Z">
              <w:r w:rsidRPr="00FF6A71">
                <w:rPr>
                  <w:rFonts w:cs="Calibri"/>
                  <w:color w:val="000000"/>
                  <w:sz w:val="22"/>
                  <w:szCs w:val="22"/>
                </w:rPr>
                <w:t>2</w:t>
              </w:r>
            </w:ins>
          </w:p>
        </w:tc>
        <w:tc>
          <w:tcPr>
            <w:tcW w:w="692" w:type="dxa"/>
            <w:shd w:val="clear" w:color="auto" w:fill="auto"/>
            <w:noWrap/>
            <w:vAlign w:val="bottom"/>
            <w:tcPrChange w:id="56855" w:author="pete jones" w:date="2022-03-29T17:07:00Z">
              <w:tcPr>
                <w:tcW w:w="692" w:type="dxa"/>
                <w:tcBorders>
                  <w:top w:val="nil"/>
                  <w:left w:val="nil"/>
                  <w:bottom w:val="nil"/>
                  <w:right w:val="nil"/>
                </w:tcBorders>
                <w:shd w:val="clear" w:color="auto" w:fill="auto"/>
                <w:noWrap/>
                <w:vAlign w:val="bottom"/>
              </w:tcPr>
            </w:tcPrChange>
          </w:tcPr>
          <w:p w14:paraId="509BBFF7" w14:textId="77777777" w:rsidR="00BD0299" w:rsidRPr="00FF6A71" w:rsidRDefault="00BD0299">
            <w:pPr>
              <w:spacing w:before="0" w:after="0" w:line="240" w:lineRule="auto"/>
              <w:jc w:val="center"/>
              <w:rPr>
                <w:ins w:id="56856" w:author="pete jones" w:date="2022-01-04T12:37:00Z"/>
              </w:rPr>
              <w:pPrChange w:id="56857" w:author="pete jones" w:date="2022-01-04T12:45:00Z">
                <w:pPr>
                  <w:jc w:val="center"/>
                </w:pPr>
              </w:pPrChange>
            </w:pPr>
          </w:p>
        </w:tc>
        <w:tc>
          <w:tcPr>
            <w:tcW w:w="692" w:type="dxa"/>
            <w:shd w:val="clear" w:color="auto" w:fill="auto"/>
            <w:noWrap/>
            <w:vAlign w:val="bottom"/>
            <w:tcPrChange w:id="56858" w:author="pete jones" w:date="2022-03-29T17:07:00Z">
              <w:tcPr>
                <w:tcW w:w="692" w:type="dxa"/>
                <w:tcBorders>
                  <w:top w:val="nil"/>
                  <w:left w:val="nil"/>
                  <w:bottom w:val="nil"/>
                  <w:right w:val="nil"/>
                </w:tcBorders>
                <w:shd w:val="clear" w:color="auto" w:fill="auto"/>
                <w:noWrap/>
                <w:vAlign w:val="bottom"/>
              </w:tcPr>
            </w:tcPrChange>
          </w:tcPr>
          <w:p w14:paraId="02205195" w14:textId="77777777" w:rsidR="00BD0299" w:rsidRPr="00FF6A71" w:rsidRDefault="00BD0299">
            <w:pPr>
              <w:spacing w:before="0" w:after="0" w:line="240" w:lineRule="auto"/>
              <w:jc w:val="center"/>
              <w:rPr>
                <w:ins w:id="56859" w:author="pete jones" w:date="2022-01-04T12:37:00Z"/>
              </w:rPr>
              <w:pPrChange w:id="56860" w:author="pete jones" w:date="2022-01-04T12:45:00Z">
                <w:pPr>
                  <w:jc w:val="center"/>
                </w:pPr>
              </w:pPrChange>
            </w:pPr>
          </w:p>
        </w:tc>
        <w:tc>
          <w:tcPr>
            <w:tcW w:w="692" w:type="dxa"/>
            <w:shd w:val="clear" w:color="auto" w:fill="auto"/>
            <w:noWrap/>
            <w:vAlign w:val="bottom"/>
            <w:tcPrChange w:id="56861" w:author="pete jones" w:date="2022-03-29T17:07:00Z">
              <w:tcPr>
                <w:tcW w:w="692" w:type="dxa"/>
                <w:tcBorders>
                  <w:top w:val="nil"/>
                  <w:left w:val="nil"/>
                  <w:bottom w:val="nil"/>
                  <w:right w:val="nil"/>
                </w:tcBorders>
                <w:shd w:val="clear" w:color="auto" w:fill="auto"/>
                <w:noWrap/>
                <w:vAlign w:val="bottom"/>
              </w:tcPr>
            </w:tcPrChange>
          </w:tcPr>
          <w:p w14:paraId="2CE6755B" w14:textId="77777777" w:rsidR="00BD0299" w:rsidRPr="00FF6A71" w:rsidRDefault="00BD0299">
            <w:pPr>
              <w:spacing w:before="0" w:after="0" w:line="240" w:lineRule="auto"/>
              <w:jc w:val="center"/>
              <w:rPr>
                <w:ins w:id="56862" w:author="pete jones" w:date="2022-01-04T12:37:00Z"/>
              </w:rPr>
              <w:pPrChange w:id="56863" w:author="pete jones" w:date="2022-01-04T12:45:00Z">
                <w:pPr>
                  <w:jc w:val="center"/>
                </w:pPr>
              </w:pPrChange>
            </w:pPr>
          </w:p>
        </w:tc>
        <w:tc>
          <w:tcPr>
            <w:tcW w:w="692" w:type="dxa"/>
            <w:shd w:val="clear" w:color="auto" w:fill="auto"/>
            <w:noWrap/>
            <w:vAlign w:val="bottom"/>
            <w:tcPrChange w:id="56864" w:author="pete jones" w:date="2022-03-29T17:07:00Z">
              <w:tcPr>
                <w:tcW w:w="692" w:type="dxa"/>
                <w:tcBorders>
                  <w:top w:val="nil"/>
                  <w:left w:val="nil"/>
                  <w:bottom w:val="nil"/>
                  <w:right w:val="nil"/>
                </w:tcBorders>
                <w:shd w:val="clear" w:color="auto" w:fill="auto"/>
                <w:noWrap/>
                <w:vAlign w:val="bottom"/>
              </w:tcPr>
            </w:tcPrChange>
          </w:tcPr>
          <w:p w14:paraId="2030EEB1" w14:textId="77777777" w:rsidR="00BD0299" w:rsidRPr="00FF6A71" w:rsidRDefault="00BD0299">
            <w:pPr>
              <w:spacing w:before="0" w:after="0" w:line="240" w:lineRule="auto"/>
              <w:jc w:val="center"/>
              <w:rPr>
                <w:ins w:id="56865" w:author="pete jones" w:date="2022-01-04T12:37:00Z"/>
              </w:rPr>
              <w:pPrChange w:id="56866" w:author="pete jones" w:date="2022-01-04T12:45:00Z">
                <w:pPr>
                  <w:jc w:val="center"/>
                </w:pPr>
              </w:pPrChange>
            </w:pPr>
            <w:ins w:id="56867" w:author="pete jones" w:date="2022-01-04T12:37:00Z">
              <w:r w:rsidRPr="00FF6A71">
                <w:rPr>
                  <w:rFonts w:cs="Calibri"/>
                  <w:color w:val="000000"/>
                  <w:sz w:val="22"/>
                  <w:szCs w:val="22"/>
                </w:rPr>
                <w:t>12</w:t>
              </w:r>
            </w:ins>
          </w:p>
        </w:tc>
      </w:tr>
    </w:tbl>
    <w:bookmarkEnd w:id="56781"/>
    <w:p w14:paraId="45F534F4" w14:textId="1EEF22D1" w:rsidR="00BD0299" w:rsidRPr="00FF6A71" w:rsidRDefault="00BD0299" w:rsidP="00BD0299">
      <w:pPr>
        <w:rPr>
          <w:ins w:id="56868" w:author="pete jones" w:date="2022-01-04T12:37:00Z"/>
        </w:rPr>
      </w:pPr>
      <w:ins w:id="56869" w:author="pete jones" w:date="2022-01-04T12:37:00Z">
        <w:r w:rsidRPr="00FF6A71">
          <w:t xml:space="preserve">Q1.18 </w:t>
        </w:r>
      </w:ins>
      <w:ins w:id="56870" w:author="pete jones" w:date="2022-01-04T12:46:00Z">
        <w:r w:rsidR="00701BD7" w:rsidRPr="00FF6A71">
          <w:t>Are</w:t>
        </w:r>
      </w:ins>
      <w:ins w:id="56871" w:author="pete jones" w:date="2022-01-04T12:37:00Z">
        <w:r w:rsidRPr="00FF6A71">
          <w:t xml:space="preserve"> there career growth and development opportunities in your organisation?</w:t>
        </w:r>
      </w:ins>
    </w:p>
    <w:tbl>
      <w:tblPr>
        <w:tblStyle w:val="TableGrid"/>
        <w:tblW w:w="0" w:type="auto"/>
        <w:jc w:val="center"/>
        <w:tblLook w:val="04A0" w:firstRow="1" w:lastRow="0" w:firstColumn="1" w:lastColumn="0" w:noHBand="0" w:noVBand="1"/>
      </w:tblPr>
      <w:tblGrid>
        <w:gridCol w:w="908"/>
        <w:gridCol w:w="814"/>
        <w:gridCol w:w="814"/>
      </w:tblGrid>
      <w:tr w:rsidR="00BD0299" w:rsidRPr="00FF6A71" w14:paraId="08957081" w14:textId="77777777" w:rsidTr="00015922">
        <w:trPr>
          <w:trHeight w:val="300"/>
          <w:jc w:val="center"/>
          <w:ins w:id="56872" w:author="pete jones" w:date="2022-01-04T12:37:00Z"/>
        </w:trPr>
        <w:tc>
          <w:tcPr>
            <w:tcW w:w="908" w:type="dxa"/>
            <w:shd w:val="clear" w:color="auto" w:fill="E7E6E6" w:themeFill="background2"/>
            <w:vAlign w:val="center"/>
          </w:tcPr>
          <w:p w14:paraId="6AFD445D" w14:textId="77777777" w:rsidR="00BD0299" w:rsidRPr="00FF6A71" w:rsidRDefault="00BD0299">
            <w:pPr>
              <w:spacing w:before="0" w:after="0" w:line="240" w:lineRule="auto"/>
              <w:jc w:val="center"/>
              <w:rPr>
                <w:ins w:id="56873" w:author="pete jones" w:date="2022-01-04T12:37:00Z"/>
                <w:rFonts w:cstheme="minorHAnsi"/>
                <w:b/>
                <w:bCs/>
              </w:rPr>
              <w:pPrChange w:id="56874" w:author="pete jones" w:date="2022-01-04T12:46:00Z">
                <w:pPr>
                  <w:jc w:val="center"/>
                </w:pPr>
              </w:pPrChange>
            </w:pPr>
            <w:bookmarkStart w:id="56875" w:name="_Hlk90119667"/>
            <w:ins w:id="56876" w:author="pete jones" w:date="2022-01-04T12:37:00Z">
              <w:r w:rsidRPr="00FF6A71">
                <w:rPr>
                  <w:rFonts w:cstheme="minorHAnsi"/>
                  <w:b/>
                  <w:bCs/>
                </w:rPr>
                <w:t>Option</w:t>
              </w:r>
            </w:ins>
          </w:p>
        </w:tc>
        <w:tc>
          <w:tcPr>
            <w:tcW w:w="814" w:type="dxa"/>
            <w:shd w:val="clear" w:color="auto" w:fill="E7E6E6" w:themeFill="background2"/>
            <w:noWrap/>
            <w:vAlign w:val="center"/>
          </w:tcPr>
          <w:p w14:paraId="113487D1" w14:textId="77777777" w:rsidR="00BD0299" w:rsidRPr="00FF6A71" w:rsidRDefault="00BD0299">
            <w:pPr>
              <w:spacing w:before="0" w:after="0" w:line="240" w:lineRule="auto"/>
              <w:jc w:val="center"/>
              <w:rPr>
                <w:ins w:id="56877" w:author="pete jones" w:date="2022-01-04T12:37:00Z"/>
                <w:rFonts w:cstheme="minorHAnsi"/>
                <w:b/>
                <w:bCs/>
              </w:rPr>
              <w:pPrChange w:id="56878" w:author="pete jones" w:date="2022-01-04T12:46:00Z">
                <w:pPr>
                  <w:jc w:val="center"/>
                </w:pPr>
              </w:pPrChange>
            </w:pPr>
            <w:ins w:id="56879" w:author="pete jones" w:date="2022-01-04T12:37:00Z">
              <w:r w:rsidRPr="00FF6A71">
                <w:rPr>
                  <w:rFonts w:cstheme="minorHAnsi"/>
                  <w:b/>
                  <w:bCs/>
                </w:rPr>
                <w:t>YES</w:t>
              </w:r>
            </w:ins>
          </w:p>
        </w:tc>
        <w:tc>
          <w:tcPr>
            <w:tcW w:w="814" w:type="dxa"/>
            <w:shd w:val="clear" w:color="auto" w:fill="E7E6E6" w:themeFill="background2"/>
            <w:noWrap/>
            <w:vAlign w:val="center"/>
          </w:tcPr>
          <w:p w14:paraId="274B2349" w14:textId="77777777" w:rsidR="00BD0299" w:rsidRPr="00FF6A71" w:rsidRDefault="00BD0299">
            <w:pPr>
              <w:spacing w:before="0" w:after="0" w:line="240" w:lineRule="auto"/>
              <w:jc w:val="center"/>
              <w:rPr>
                <w:ins w:id="56880" w:author="pete jones" w:date="2022-01-04T12:37:00Z"/>
                <w:rFonts w:cstheme="minorHAnsi"/>
                <w:b/>
                <w:bCs/>
              </w:rPr>
              <w:pPrChange w:id="56881" w:author="pete jones" w:date="2022-01-04T12:46:00Z">
                <w:pPr>
                  <w:jc w:val="center"/>
                </w:pPr>
              </w:pPrChange>
            </w:pPr>
            <w:ins w:id="56882" w:author="pete jones" w:date="2022-01-04T12:37:00Z">
              <w:r w:rsidRPr="00FF6A71">
                <w:rPr>
                  <w:rFonts w:cstheme="minorHAnsi"/>
                  <w:b/>
                  <w:bCs/>
                </w:rPr>
                <w:t>NO</w:t>
              </w:r>
            </w:ins>
          </w:p>
        </w:tc>
      </w:tr>
      <w:tr w:rsidR="00BD0299" w:rsidRPr="00FF6A71" w14:paraId="6F91A4C8" w14:textId="77777777" w:rsidTr="00015922">
        <w:trPr>
          <w:trHeight w:val="300"/>
          <w:jc w:val="center"/>
          <w:ins w:id="56883" w:author="pete jones" w:date="2022-01-04T12:37:00Z"/>
        </w:trPr>
        <w:tc>
          <w:tcPr>
            <w:tcW w:w="908" w:type="dxa"/>
            <w:vAlign w:val="center"/>
          </w:tcPr>
          <w:p w14:paraId="6809B531" w14:textId="77777777" w:rsidR="00BD0299" w:rsidRPr="00FF6A71" w:rsidRDefault="00BD0299">
            <w:pPr>
              <w:spacing w:before="0" w:after="0" w:line="240" w:lineRule="auto"/>
              <w:rPr>
                <w:ins w:id="56884" w:author="pete jones" w:date="2022-01-04T12:37:00Z"/>
                <w:rFonts w:cstheme="minorHAnsi"/>
              </w:rPr>
              <w:pPrChange w:id="56885" w:author="pete jones" w:date="2022-01-04T12:46:00Z">
                <w:pPr/>
              </w:pPrChange>
            </w:pPr>
            <w:ins w:id="56886" w:author="pete jones" w:date="2022-01-04T12:37:00Z">
              <w:r w:rsidRPr="00FF6A71">
                <w:rPr>
                  <w:rFonts w:cstheme="minorHAnsi"/>
                </w:rPr>
                <w:t>%</w:t>
              </w:r>
            </w:ins>
          </w:p>
        </w:tc>
        <w:tc>
          <w:tcPr>
            <w:tcW w:w="814" w:type="dxa"/>
            <w:noWrap/>
            <w:vAlign w:val="center"/>
          </w:tcPr>
          <w:p w14:paraId="5778F8B5" w14:textId="77777777" w:rsidR="00BD0299" w:rsidRPr="00FF6A71" w:rsidRDefault="00BD0299">
            <w:pPr>
              <w:spacing w:before="0" w:after="0" w:line="240" w:lineRule="auto"/>
              <w:jc w:val="center"/>
              <w:rPr>
                <w:ins w:id="56887" w:author="pete jones" w:date="2022-01-04T12:37:00Z"/>
                <w:rFonts w:cstheme="minorHAnsi"/>
              </w:rPr>
              <w:pPrChange w:id="56888" w:author="pete jones" w:date="2022-01-04T12:46:00Z">
                <w:pPr>
                  <w:jc w:val="center"/>
                </w:pPr>
              </w:pPrChange>
            </w:pPr>
            <w:ins w:id="56889" w:author="pete jones" w:date="2022-01-04T12:37:00Z">
              <w:r w:rsidRPr="00FF6A71">
                <w:rPr>
                  <w:rFonts w:cstheme="minorHAnsi"/>
                </w:rPr>
                <w:t>84%</w:t>
              </w:r>
            </w:ins>
          </w:p>
        </w:tc>
        <w:tc>
          <w:tcPr>
            <w:tcW w:w="814" w:type="dxa"/>
            <w:noWrap/>
            <w:vAlign w:val="center"/>
          </w:tcPr>
          <w:p w14:paraId="56EA24C6" w14:textId="77777777" w:rsidR="00BD0299" w:rsidRPr="00FF6A71" w:rsidRDefault="00BD0299">
            <w:pPr>
              <w:spacing w:before="0" w:after="0" w:line="240" w:lineRule="auto"/>
              <w:jc w:val="center"/>
              <w:rPr>
                <w:ins w:id="56890" w:author="pete jones" w:date="2022-01-04T12:37:00Z"/>
                <w:rFonts w:cstheme="minorHAnsi"/>
              </w:rPr>
              <w:pPrChange w:id="56891" w:author="pete jones" w:date="2022-01-04T12:46:00Z">
                <w:pPr>
                  <w:jc w:val="center"/>
                </w:pPr>
              </w:pPrChange>
            </w:pPr>
            <w:ins w:id="56892" w:author="pete jones" w:date="2022-01-04T12:37:00Z">
              <w:r w:rsidRPr="00FF6A71">
                <w:rPr>
                  <w:rFonts w:cstheme="minorHAnsi"/>
                </w:rPr>
                <w:t>16%</w:t>
              </w:r>
            </w:ins>
          </w:p>
        </w:tc>
      </w:tr>
      <w:tr w:rsidR="00BD0299" w:rsidRPr="00FF6A71" w14:paraId="1AD330AA" w14:textId="77777777" w:rsidTr="00015922">
        <w:trPr>
          <w:trHeight w:val="300"/>
          <w:jc w:val="center"/>
          <w:ins w:id="56893" w:author="pete jones" w:date="2022-01-04T12:37:00Z"/>
        </w:trPr>
        <w:tc>
          <w:tcPr>
            <w:tcW w:w="908" w:type="dxa"/>
            <w:vAlign w:val="center"/>
          </w:tcPr>
          <w:p w14:paraId="416B793A" w14:textId="77777777" w:rsidR="00BD0299" w:rsidRPr="00FF6A71" w:rsidRDefault="00BD0299">
            <w:pPr>
              <w:spacing w:before="0" w:after="0" w:line="240" w:lineRule="auto"/>
              <w:rPr>
                <w:ins w:id="56894" w:author="pete jones" w:date="2022-01-04T12:37:00Z"/>
                <w:rFonts w:cstheme="minorHAnsi"/>
              </w:rPr>
              <w:pPrChange w:id="56895" w:author="pete jones" w:date="2022-01-04T12:46:00Z">
                <w:pPr/>
              </w:pPrChange>
            </w:pPr>
            <w:ins w:id="56896" w:author="pete jones" w:date="2022-01-04T12:37:00Z">
              <w:r w:rsidRPr="00FF6A71">
                <w:rPr>
                  <w:rFonts w:cstheme="minorHAnsi"/>
                </w:rPr>
                <w:t>Count</w:t>
              </w:r>
            </w:ins>
          </w:p>
        </w:tc>
        <w:tc>
          <w:tcPr>
            <w:tcW w:w="814" w:type="dxa"/>
            <w:noWrap/>
            <w:vAlign w:val="center"/>
          </w:tcPr>
          <w:p w14:paraId="5316878D" w14:textId="77777777" w:rsidR="00BD0299" w:rsidRPr="00FF6A71" w:rsidRDefault="00BD0299">
            <w:pPr>
              <w:spacing w:before="0" w:after="0" w:line="240" w:lineRule="auto"/>
              <w:jc w:val="center"/>
              <w:rPr>
                <w:ins w:id="56897" w:author="pete jones" w:date="2022-01-04T12:37:00Z"/>
                <w:rFonts w:cstheme="minorHAnsi"/>
              </w:rPr>
              <w:pPrChange w:id="56898" w:author="pete jones" w:date="2022-01-04T12:46:00Z">
                <w:pPr>
                  <w:jc w:val="center"/>
                </w:pPr>
              </w:pPrChange>
            </w:pPr>
            <w:ins w:id="56899" w:author="pete jones" w:date="2022-01-04T12:37:00Z">
              <w:r w:rsidRPr="00FF6A71">
                <w:rPr>
                  <w:rFonts w:cstheme="minorHAnsi"/>
                </w:rPr>
                <w:t>15</w:t>
              </w:r>
            </w:ins>
          </w:p>
        </w:tc>
        <w:tc>
          <w:tcPr>
            <w:tcW w:w="814" w:type="dxa"/>
            <w:noWrap/>
            <w:vAlign w:val="center"/>
          </w:tcPr>
          <w:p w14:paraId="225B1221" w14:textId="77777777" w:rsidR="00BD0299" w:rsidRPr="00FF6A71" w:rsidRDefault="00BD0299">
            <w:pPr>
              <w:spacing w:before="0" w:after="0" w:line="240" w:lineRule="auto"/>
              <w:jc w:val="center"/>
              <w:rPr>
                <w:ins w:id="56900" w:author="pete jones" w:date="2022-01-04T12:37:00Z"/>
                <w:rFonts w:cstheme="minorHAnsi"/>
              </w:rPr>
              <w:pPrChange w:id="56901" w:author="pete jones" w:date="2022-01-04T12:46:00Z">
                <w:pPr>
                  <w:jc w:val="center"/>
                </w:pPr>
              </w:pPrChange>
            </w:pPr>
            <w:ins w:id="56902" w:author="pete jones" w:date="2022-01-04T12:37:00Z">
              <w:r w:rsidRPr="00FF6A71">
                <w:rPr>
                  <w:rFonts w:cstheme="minorHAnsi"/>
                </w:rPr>
                <w:t>3</w:t>
              </w:r>
            </w:ins>
          </w:p>
        </w:tc>
      </w:tr>
    </w:tbl>
    <w:bookmarkEnd w:id="56875"/>
    <w:p w14:paraId="32FEB7D6" w14:textId="77777777" w:rsidR="00BD0299" w:rsidRPr="00FF6A71" w:rsidRDefault="00BD0299" w:rsidP="00BD0299">
      <w:pPr>
        <w:rPr>
          <w:ins w:id="56903" w:author="pete jones" w:date="2022-01-04T12:37:00Z"/>
        </w:rPr>
      </w:pPr>
      <w:ins w:id="56904" w:author="pete jones" w:date="2022-01-04T12:37:00Z">
        <w:r w:rsidRPr="00FF6A71">
          <w:t>Q1.19 What do you want your next position at this company to be?</w:t>
        </w:r>
      </w:ins>
    </w:p>
    <w:tbl>
      <w:tblPr>
        <w:tblW w:w="5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37"/>
      </w:tblGrid>
      <w:tr w:rsidR="00BD0299" w:rsidRPr="00FF6A71" w14:paraId="413C242B" w14:textId="77777777" w:rsidTr="00015922">
        <w:trPr>
          <w:trHeight w:val="300"/>
          <w:jc w:val="center"/>
          <w:ins w:id="56905" w:author="pete jones" w:date="2022-01-04T12:37:00Z"/>
        </w:trPr>
        <w:tc>
          <w:tcPr>
            <w:tcW w:w="5937" w:type="dxa"/>
            <w:shd w:val="clear" w:color="auto" w:fill="auto"/>
            <w:noWrap/>
            <w:vAlign w:val="bottom"/>
          </w:tcPr>
          <w:p w14:paraId="70DF4A8E" w14:textId="77777777" w:rsidR="00BD0299" w:rsidRPr="00FF6A71" w:rsidRDefault="00BD0299">
            <w:pPr>
              <w:spacing w:before="0" w:after="0" w:line="240" w:lineRule="auto"/>
              <w:jc w:val="center"/>
              <w:rPr>
                <w:ins w:id="56906" w:author="pete jones" w:date="2022-01-04T12:37:00Z"/>
                <w:rFonts w:ascii="Calibri" w:hAnsi="Calibri" w:cs="Calibri"/>
                <w:b/>
                <w:bCs/>
                <w:color w:val="000000"/>
                <w:sz w:val="22"/>
                <w:szCs w:val="22"/>
              </w:rPr>
              <w:pPrChange w:id="56907" w:author="pete jones" w:date="2022-01-04T12:46:00Z">
                <w:pPr>
                  <w:jc w:val="center"/>
                </w:pPr>
              </w:pPrChange>
            </w:pPr>
            <w:ins w:id="56908" w:author="pete jones" w:date="2022-01-04T12:37:00Z">
              <w:r w:rsidRPr="00FF6A71">
                <w:rPr>
                  <w:rFonts w:ascii="Calibri" w:hAnsi="Calibri" w:cs="Calibri"/>
                  <w:b/>
                  <w:bCs/>
                  <w:color w:val="000000"/>
                  <w:sz w:val="22"/>
                  <w:szCs w:val="22"/>
                </w:rPr>
                <w:t>Individual responses</w:t>
              </w:r>
            </w:ins>
          </w:p>
        </w:tc>
      </w:tr>
      <w:tr w:rsidR="00BD0299" w:rsidRPr="00FF6A71" w14:paraId="4A0078AD" w14:textId="77777777" w:rsidTr="00015922">
        <w:trPr>
          <w:trHeight w:val="300"/>
          <w:jc w:val="center"/>
          <w:ins w:id="56909" w:author="pete jones" w:date="2022-01-04T12:37:00Z"/>
        </w:trPr>
        <w:tc>
          <w:tcPr>
            <w:tcW w:w="5937" w:type="dxa"/>
            <w:shd w:val="clear" w:color="auto" w:fill="auto"/>
            <w:noWrap/>
            <w:vAlign w:val="bottom"/>
            <w:hideMark/>
          </w:tcPr>
          <w:p w14:paraId="3B4465C1" w14:textId="77777777" w:rsidR="00BD0299" w:rsidRPr="00FF6A71" w:rsidRDefault="00BD0299">
            <w:pPr>
              <w:spacing w:before="0" w:after="0" w:line="240" w:lineRule="auto"/>
              <w:rPr>
                <w:ins w:id="56910" w:author="pete jones" w:date="2022-01-04T12:37:00Z"/>
                <w:rFonts w:ascii="Calibri" w:hAnsi="Calibri" w:cs="Calibri"/>
                <w:color w:val="000000"/>
                <w:sz w:val="22"/>
                <w:szCs w:val="22"/>
              </w:rPr>
              <w:pPrChange w:id="56911" w:author="pete jones" w:date="2022-01-04T12:46:00Z">
                <w:pPr/>
              </w:pPrChange>
            </w:pPr>
            <w:ins w:id="56912" w:author="pete jones" w:date="2022-01-04T12:37:00Z">
              <w:r w:rsidRPr="00FF6A71">
                <w:rPr>
                  <w:rFonts w:ascii="Calibri" w:hAnsi="Calibri" w:cs="Calibri"/>
                  <w:color w:val="000000"/>
                  <w:sz w:val="22"/>
                  <w:szCs w:val="22"/>
                </w:rPr>
                <w:t>Managing Director</w:t>
              </w:r>
            </w:ins>
          </w:p>
        </w:tc>
      </w:tr>
      <w:tr w:rsidR="00BD0299" w:rsidRPr="00FF6A71" w14:paraId="346399F0" w14:textId="77777777" w:rsidTr="00015922">
        <w:trPr>
          <w:trHeight w:val="300"/>
          <w:jc w:val="center"/>
          <w:ins w:id="56913" w:author="pete jones" w:date="2022-01-04T12:37:00Z"/>
        </w:trPr>
        <w:tc>
          <w:tcPr>
            <w:tcW w:w="5937" w:type="dxa"/>
            <w:shd w:val="clear" w:color="auto" w:fill="auto"/>
            <w:noWrap/>
            <w:vAlign w:val="bottom"/>
            <w:hideMark/>
          </w:tcPr>
          <w:p w14:paraId="0F225D57" w14:textId="77777777" w:rsidR="00BD0299" w:rsidRPr="00FF6A71" w:rsidRDefault="00BD0299">
            <w:pPr>
              <w:spacing w:before="0" w:after="0" w:line="240" w:lineRule="auto"/>
              <w:rPr>
                <w:ins w:id="56914" w:author="pete jones" w:date="2022-01-04T12:37:00Z"/>
                <w:rFonts w:ascii="Calibri" w:hAnsi="Calibri" w:cs="Calibri"/>
                <w:color w:val="000000"/>
                <w:sz w:val="22"/>
                <w:szCs w:val="22"/>
              </w:rPr>
              <w:pPrChange w:id="56915" w:author="pete jones" w:date="2022-01-04T12:46:00Z">
                <w:pPr/>
              </w:pPrChange>
            </w:pPr>
            <w:ins w:id="56916" w:author="pete jones" w:date="2022-01-04T12:37:00Z">
              <w:r w:rsidRPr="00FF6A71">
                <w:rPr>
                  <w:rFonts w:ascii="Calibri" w:hAnsi="Calibri" w:cs="Calibri"/>
                  <w:color w:val="000000"/>
                  <w:sz w:val="22"/>
                  <w:szCs w:val="22"/>
                </w:rPr>
                <w:t>Program Manager</w:t>
              </w:r>
            </w:ins>
          </w:p>
        </w:tc>
      </w:tr>
      <w:tr w:rsidR="00BD0299" w:rsidRPr="00FF6A71" w14:paraId="0B84F164" w14:textId="77777777" w:rsidTr="00015922">
        <w:trPr>
          <w:trHeight w:val="300"/>
          <w:jc w:val="center"/>
          <w:ins w:id="56917" w:author="pete jones" w:date="2022-01-04T12:37:00Z"/>
        </w:trPr>
        <w:tc>
          <w:tcPr>
            <w:tcW w:w="5937" w:type="dxa"/>
            <w:shd w:val="clear" w:color="auto" w:fill="auto"/>
            <w:noWrap/>
            <w:vAlign w:val="bottom"/>
            <w:hideMark/>
          </w:tcPr>
          <w:p w14:paraId="6C156307" w14:textId="77777777" w:rsidR="00BD0299" w:rsidRPr="00FF6A71" w:rsidRDefault="00BD0299">
            <w:pPr>
              <w:spacing w:before="0" w:after="0" w:line="240" w:lineRule="auto"/>
              <w:rPr>
                <w:ins w:id="56918" w:author="pete jones" w:date="2022-01-04T12:37:00Z"/>
                <w:rFonts w:ascii="Calibri" w:hAnsi="Calibri" w:cs="Calibri"/>
                <w:color w:val="000000"/>
                <w:sz w:val="22"/>
                <w:szCs w:val="22"/>
              </w:rPr>
              <w:pPrChange w:id="56919" w:author="pete jones" w:date="2022-01-04T12:46:00Z">
                <w:pPr/>
              </w:pPrChange>
            </w:pPr>
            <w:ins w:id="56920" w:author="pete jones" w:date="2022-01-04T12:37:00Z">
              <w:r w:rsidRPr="00FF6A71">
                <w:rPr>
                  <w:rFonts w:ascii="Calibri" w:hAnsi="Calibri" w:cs="Calibri"/>
                  <w:color w:val="000000"/>
                  <w:sz w:val="22"/>
                  <w:szCs w:val="22"/>
                </w:rPr>
                <w:t>Technical sales manager</w:t>
              </w:r>
            </w:ins>
          </w:p>
        </w:tc>
      </w:tr>
      <w:tr w:rsidR="00BD0299" w:rsidRPr="00FF6A71" w14:paraId="122BE95F" w14:textId="77777777" w:rsidTr="00015922">
        <w:trPr>
          <w:trHeight w:val="300"/>
          <w:jc w:val="center"/>
          <w:ins w:id="56921" w:author="pete jones" w:date="2022-01-04T12:37:00Z"/>
        </w:trPr>
        <w:tc>
          <w:tcPr>
            <w:tcW w:w="5937" w:type="dxa"/>
            <w:shd w:val="clear" w:color="auto" w:fill="auto"/>
            <w:noWrap/>
            <w:vAlign w:val="bottom"/>
            <w:hideMark/>
          </w:tcPr>
          <w:p w14:paraId="062D47E6" w14:textId="77777777" w:rsidR="00BD0299" w:rsidRPr="00FF6A71" w:rsidRDefault="00BD0299">
            <w:pPr>
              <w:spacing w:before="0" w:after="0" w:line="240" w:lineRule="auto"/>
              <w:rPr>
                <w:ins w:id="56922" w:author="pete jones" w:date="2022-01-04T12:37:00Z"/>
                <w:rFonts w:ascii="Calibri" w:hAnsi="Calibri" w:cs="Calibri"/>
                <w:color w:val="000000"/>
                <w:sz w:val="22"/>
                <w:szCs w:val="22"/>
              </w:rPr>
              <w:pPrChange w:id="56923" w:author="pete jones" w:date="2022-01-04T12:46:00Z">
                <w:pPr/>
              </w:pPrChange>
            </w:pPr>
            <w:ins w:id="56924" w:author="pete jones" w:date="2022-01-04T12:37:00Z">
              <w:r w:rsidRPr="00FF6A71">
                <w:rPr>
                  <w:rFonts w:ascii="Calibri" w:hAnsi="Calibri" w:cs="Calibri"/>
                  <w:color w:val="000000"/>
                  <w:sz w:val="22"/>
                  <w:szCs w:val="22"/>
                </w:rPr>
                <w:t>Happy in current position</w:t>
              </w:r>
            </w:ins>
          </w:p>
        </w:tc>
      </w:tr>
      <w:tr w:rsidR="00BD0299" w:rsidRPr="00FF6A71" w14:paraId="7A78B9A1" w14:textId="77777777" w:rsidTr="00015922">
        <w:trPr>
          <w:trHeight w:val="300"/>
          <w:jc w:val="center"/>
          <w:ins w:id="56925" w:author="pete jones" w:date="2022-01-04T12:37:00Z"/>
        </w:trPr>
        <w:tc>
          <w:tcPr>
            <w:tcW w:w="5937" w:type="dxa"/>
            <w:shd w:val="clear" w:color="auto" w:fill="auto"/>
            <w:noWrap/>
            <w:vAlign w:val="bottom"/>
            <w:hideMark/>
          </w:tcPr>
          <w:p w14:paraId="39A4986F" w14:textId="77777777" w:rsidR="00BD0299" w:rsidRPr="00FF6A71" w:rsidRDefault="00BD0299">
            <w:pPr>
              <w:spacing w:before="0" w:after="0" w:line="240" w:lineRule="auto"/>
              <w:rPr>
                <w:ins w:id="56926" w:author="pete jones" w:date="2022-01-04T12:37:00Z"/>
                <w:rFonts w:ascii="Calibri" w:hAnsi="Calibri" w:cs="Calibri"/>
                <w:color w:val="000000"/>
                <w:sz w:val="22"/>
                <w:szCs w:val="22"/>
              </w:rPr>
              <w:pPrChange w:id="56927" w:author="pete jones" w:date="2022-01-04T12:46:00Z">
                <w:pPr/>
              </w:pPrChange>
            </w:pPr>
            <w:ins w:id="56928" w:author="pete jones" w:date="2022-01-04T12:37:00Z">
              <w:r w:rsidRPr="00FF6A71">
                <w:rPr>
                  <w:rFonts w:ascii="Calibri" w:hAnsi="Calibri" w:cs="Calibri"/>
                  <w:color w:val="000000"/>
                  <w:sz w:val="22"/>
                  <w:szCs w:val="22"/>
                </w:rPr>
                <w:t>Senior manager</w:t>
              </w:r>
            </w:ins>
          </w:p>
        </w:tc>
      </w:tr>
      <w:tr w:rsidR="00BD0299" w:rsidRPr="00FF6A71" w14:paraId="4B0735F2" w14:textId="77777777" w:rsidTr="00015922">
        <w:trPr>
          <w:trHeight w:val="300"/>
          <w:jc w:val="center"/>
          <w:ins w:id="56929" w:author="pete jones" w:date="2022-01-04T12:37:00Z"/>
        </w:trPr>
        <w:tc>
          <w:tcPr>
            <w:tcW w:w="5937" w:type="dxa"/>
            <w:shd w:val="clear" w:color="auto" w:fill="auto"/>
            <w:noWrap/>
            <w:vAlign w:val="bottom"/>
            <w:hideMark/>
          </w:tcPr>
          <w:p w14:paraId="0476577E" w14:textId="77777777" w:rsidR="00BD0299" w:rsidRPr="00FF6A71" w:rsidRDefault="00BD0299">
            <w:pPr>
              <w:spacing w:before="0" w:after="0" w:line="240" w:lineRule="auto"/>
              <w:rPr>
                <w:ins w:id="56930" w:author="pete jones" w:date="2022-01-04T12:37:00Z"/>
                <w:rFonts w:ascii="Calibri" w:hAnsi="Calibri" w:cs="Calibri"/>
                <w:color w:val="000000"/>
                <w:sz w:val="22"/>
                <w:szCs w:val="22"/>
              </w:rPr>
              <w:pPrChange w:id="56931" w:author="pete jones" w:date="2022-01-04T12:46:00Z">
                <w:pPr/>
              </w:pPrChange>
            </w:pPr>
            <w:ins w:id="56932" w:author="pete jones" w:date="2022-01-04T12:37:00Z">
              <w:r w:rsidRPr="00FF6A71">
                <w:rPr>
                  <w:rFonts w:ascii="Calibri" w:hAnsi="Calibri" w:cs="Calibri"/>
                  <w:color w:val="000000"/>
                  <w:sz w:val="22"/>
                  <w:szCs w:val="22"/>
                </w:rPr>
                <w:t>No change</w:t>
              </w:r>
            </w:ins>
          </w:p>
        </w:tc>
      </w:tr>
      <w:tr w:rsidR="00BD0299" w:rsidRPr="00FF6A71" w14:paraId="09C01ED1" w14:textId="77777777" w:rsidTr="00015922">
        <w:trPr>
          <w:trHeight w:val="300"/>
          <w:jc w:val="center"/>
          <w:ins w:id="56933" w:author="pete jones" w:date="2022-01-04T12:37:00Z"/>
        </w:trPr>
        <w:tc>
          <w:tcPr>
            <w:tcW w:w="5937" w:type="dxa"/>
            <w:shd w:val="clear" w:color="auto" w:fill="auto"/>
            <w:noWrap/>
            <w:vAlign w:val="bottom"/>
            <w:hideMark/>
          </w:tcPr>
          <w:p w14:paraId="6EAD4F17" w14:textId="77777777" w:rsidR="00BD0299" w:rsidRPr="00FF6A71" w:rsidRDefault="00BD0299">
            <w:pPr>
              <w:spacing w:before="0" w:after="0" w:line="240" w:lineRule="auto"/>
              <w:rPr>
                <w:ins w:id="56934" w:author="pete jones" w:date="2022-01-04T12:37:00Z"/>
                <w:rFonts w:ascii="Calibri" w:hAnsi="Calibri" w:cs="Calibri"/>
                <w:color w:val="000000"/>
                <w:sz w:val="22"/>
                <w:szCs w:val="22"/>
              </w:rPr>
              <w:pPrChange w:id="56935" w:author="pete jones" w:date="2022-01-04T12:46:00Z">
                <w:pPr/>
              </w:pPrChange>
            </w:pPr>
            <w:ins w:id="56936" w:author="pete jones" w:date="2022-01-04T12:37:00Z">
              <w:r w:rsidRPr="00FF6A71">
                <w:rPr>
                  <w:rFonts w:ascii="Calibri" w:hAnsi="Calibri" w:cs="Calibri"/>
                  <w:color w:val="000000"/>
                  <w:sz w:val="22"/>
                  <w:szCs w:val="22"/>
                </w:rPr>
                <w:t>not sure</w:t>
              </w:r>
            </w:ins>
          </w:p>
        </w:tc>
      </w:tr>
      <w:tr w:rsidR="00BD0299" w:rsidRPr="00FF6A71" w14:paraId="655F42DC" w14:textId="77777777" w:rsidTr="00015922">
        <w:trPr>
          <w:trHeight w:val="300"/>
          <w:jc w:val="center"/>
          <w:ins w:id="56937" w:author="pete jones" w:date="2022-01-04T12:37:00Z"/>
        </w:trPr>
        <w:tc>
          <w:tcPr>
            <w:tcW w:w="5937" w:type="dxa"/>
            <w:shd w:val="clear" w:color="auto" w:fill="auto"/>
            <w:noWrap/>
            <w:vAlign w:val="bottom"/>
            <w:hideMark/>
          </w:tcPr>
          <w:p w14:paraId="2A6AFC56" w14:textId="61E40A34" w:rsidR="00BD0299" w:rsidRPr="00FF6A71" w:rsidRDefault="00BD0299">
            <w:pPr>
              <w:spacing w:before="0" w:after="0" w:line="240" w:lineRule="auto"/>
              <w:rPr>
                <w:ins w:id="56938" w:author="pete jones" w:date="2022-01-04T12:37:00Z"/>
                <w:rFonts w:ascii="Calibri" w:hAnsi="Calibri" w:cs="Calibri"/>
                <w:color w:val="000000"/>
                <w:sz w:val="22"/>
                <w:szCs w:val="22"/>
              </w:rPr>
              <w:pPrChange w:id="56939" w:author="pete jones" w:date="2022-01-04T12:46:00Z">
                <w:pPr/>
              </w:pPrChange>
            </w:pPr>
            <w:ins w:id="56940" w:author="pete jones" w:date="2022-01-04T12:37:00Z">
              <w:r w:rsidRPr="00FF6A71">
                <w:rPr>
                  <w:rFonts w:ascii="Calibri" w:hAnsi="Calibri" w:cs="Calibri"/>
                  <w:color w:val="000000"/>
                  <w:sz w:val="22"/>
                  <w:szCs w:val="22"/>
                </w:rPr>
                <w:t xml:space="preserve">Satisfied with </w:t>
              </w:r>
            </w:ins>
            <w:ins w:id="56941" w:author="pete jones" w:date="2022-03-30T12:22:00Z">
              <w:r w:rsidR="006E7D7D">
                <w:rPr>
                  <w:rFonts w:ascii="Calibri" w:hAnsi="Calibri" w:cs="Calibri"/>
                  <w:color w:val="000000"/>
                  <w:sz w:val="22"/>
                  <w:szCs w:val="22"/>
                </w:rPr>
                <w:t xml:space="preserve">the </w:t>
              </w:r>
            </w:ins>
            <w:ins w:id="56942" w:author="pete jones" w:date="2022-01-04T12:37:00Z">
              <w:r w:rsidRPr="00FF6A71">
                <w:rPr>
                  <w:rFonts w:ascii="Calibri" w:hAnsi="Calibri" w:cs="Calibri"/>
                  <w:color w:val="000000"/>
                  <w:sz w:val="22"/>
                  <w:szCs w:val="22"/>
                </w:rPr>
                <w:t>current position</w:t>
              </w:r>
            </w:ins>
          </w:p>
        </w:tc>
      </w:tr>
      <w:tr w:rsidR="00BD0299" w:rsidRPr="00FF6A71" w14:paraId="75701A6F" w14:textId="77777777" w:rsidTr="00015922">
        <w:trPr>
          <w:trHeight w:val="300"/>
          <w:jc w:val="center"/>
          <w:ins w:id="56943" w:author="pete jones" w:date="2022-01-04T12:37:00Z"/>
        </w:trPr>
        <w:tc>
          <w:tcPr>
            <w:tcW w:w="5937" w:type="dxa"/>
            <w:shd w:val="clear" w:color="auto" w:fill="auto"/>
            <w:noWrap/>
            <w:vAlign w:val="bottom"/>
            <w:hideMark/>
          </w:tcPr>
          <w:p w14:paraId="1294E70A" w14:textId="77777777" w:rsidR="00BD0299" w:rsidRPr="00FF6A71" w:rsidRDefault="00BD0299">
            <w:pPr>
              <w:spacing w:before="0" w:after="0" w:line="240" w:lineRule="auto"/>
              <w:rPr>
                <w:ins w:id="56944" w:author="pete jones" w:date="2022-01-04T12:37:00Z"/>
                <w:rFonts w:ascii="Calibri" w:hAnsi="Calibri" w:cs="Calibri"/>
                <w:color w:val="000000"/>
                <w:sz w:val="22"/>
                <w:szCs w:val="22"/>
              </w:rPr>
              <w:pPrChange w:id="56945" w:author="pete jones" w:date="2022-01-04T12:46:00Z">
                <w:pPr/>
              </w:pPrChange>
            </w:pPr>
            <w:ins w:id="56946" w:author="pete jones" w:date="2022-01-04T12:37:00Z">
              <w:r w:rsidRPr="00FF6A71">
                <w:rPr>
                  <w:rFonts w:ascii="Calibri" w:hAnsi="Calibri" w:cs="Calibri"/>
                  <w:color w:val="000000"/>
                  <w:sz w:val="22"/>
                  <w:szCs w:val="22"/>
                </w:rPr>
                <w:t>Retired!</w:t>
              </w:r>
            </w:ins>
          </w:p>
        </w:tc>
      </w:tr>
      <w:tr w:rsidR="00BD0299" w:rsidRPr="00FF6A71" w14:paraId="3880984B" w14:textId="77777777" w:rsidTr="00015922">
        <w:trPr>
          <w:trHeight w:val="300"/>
          <w:jc w:val="center"/>
          <w:ins w:id="56947" w:author="pete jones" w:date="2022-01-04T12:37:00Z"/>
        </w:trPr>
        <w:tc>
          <w:tcPr>
            <w:tcW w:w="5937" w:type="dxa"/>
            <w:shd w:val="clear" w:color="auto" w:fill="auto"/>
            <w:noWrap/>
            <w:vAlign w:val="bottom"/>
            <w:hideMark/>
          </w:tcPr>
          <w:p w14:paraId="68B3102E" w14:textId="77777777" w:rsidR="00BD0299" w:rsidRPr="00FF6A71" w:rsidRDefault="00BD0299">
            <w:pPr>
              <w:spacing w:before="0" w:after="0" w:line="240" w:lineRule="auto"/>
              <w:rPr>
                <w:ins w:id="56948" w:author="pete jones" w:date="2022-01-04T12:37:00Z"/>
                <w:rFonts w:ascii="Calibri" w:hAnsi="Calibri" w:cs="Calibri"/>
                <w:color w:val="000000"/>
                <w:sz w:val="22"/>
                <w:szCs w:val="22"/>
              </w:rPr>
              <w:pPrChange w:id="56949" w:author="pete jones" w:date="2022-01-04T12:46:00Z">
                <w:pPr/>
              </w:pPrChange>
            </w:pPr>
            <w:ins w:id="56950" w:author="pete jones" w:date="2022-01-04T12:37:00Z">
              <w:r w:rsidRPr="00FF6A71">
                <w:rPr>
                  <w:rFonts w:ascii="Calibri" w:hAnsi="Calibri" w:cs="Calibri"/>
                  <w:color w:val="000000"/>
                  <w:sz w:val="22"/>
                  <w:szCs w:val="22"/>
                </w:rPr>
                <w:t>Technology leader</w:t>
              </w:r>
            </w:ins>
          </w:p>
        </w:tc>
      </w:tr>
      <w:tr w:rsidR="00BD0299" w:rsidRPr="00FF6A71" w14:paraId="37F7585E" w14:textId="77777777" w:rsidTr="00015922">
        <w:trPr>
          <w:trHeight w:val="300"/>
          <w:jc w:val="center"/>
          <w:ins w:id="56951" w:author="pete jones" w:date="2022-01-04T12:37:00Z"/>
        </w:trPr>
        <w:tc>
          <w:tcPr>
            <w:tcW w:w="5937" w:type="dxa"/>
            <w:shd w:val="clear" w:color="auto" w:fill="auto"/>
            <w:noWrap/>
            <w:vAlign w:val="bottom"/>
            <w:hideMark/>
          </w:tcPr>
          <w:p w14:paraId="385F3815" w14:textId="77777777" w:rsidR="00BD0299" w:rsidRPr="00FF6A71" w:rsidRDefault="00BD0299">
            <w:pPr>
              <w:spacing w:before="0" w:after="0" w:line="240" w:lineRule="auto"/>
              <w:rPr>
                <w:ins w:id="56952" w:author="pete jones" w:date="2022-01-04T12:37:00Z"/>
                <w:rFonts w:ascii="Calibri" w:hAnsi="Calibri" w:cs="Calibri"/>
                <w:color w:val="000000"/>
                <w:sz w:val="22"/>
                <w:szCs w:val="22"/>
              </w:rPr>
              <w:pPrChange w:id="56953" w:author="pete jones" w:date="2022-01-04T12:46:00Z">
                <w:pPr/>
              </w:pPrChange>
            </w:pPr>
            <w:ins w:id="56954" w:author="pete jones" w:date="2022-01-04T12:37:00Z">
              <w:r w:rsidRPr="00FF6A71">
                <w:rPr>
                  <w:rFonts w:ascii="Calibri" w:hAnsi="Calibri" w:cs="Calibri"/>
                  <w:color w:val="000000"/>
                  <w:sz w:val="22"/>
                  <w:szCs w:val="22"/>
                </w:rPr>
                <w:t>Team Leader / Technical Specialist</w:t>
              </w:r>
            </w:ins>
          </w:p>
        </w:tc>
      </w:tr>
      <w:tr w:rsidR="00BD0299" w:rsidRPr="00FF6A71" w14:paraId="2870C8C8" w14:textId="77777777" w:rsidTr="00015922">
        <w:trPr>
          <w:trHeight w:val="300"/>
          <w:jc w:val="center"/>
          <w:ins w:id="56955" w:author="pete jones" w:date="2022-01-04T12:37:00Z"/>
        </w:trPr>
        <w:tc>
          <w:tcPr>
            <w:tcW w:w="5937" w:type="dxa"/>
            <w:shd w:val="clear" w:color="auto" w:fill="auto"/>
            <w:noWrap/>
            <w:vAlign w:val="bottom"/>
            <w:hideMark/>
          </w:tcPr>
          <w:p w14:paraId="2705E6B7" w14:textId="77777777" w:rsidR="00BD0299" w:rsidRPr="00FF6A71" w:rsidRDefault="00BD0299">
            <w:pPr>
              <w:spacing w:before="0" w:after="0" w:line="240" w:lineRule="auto"/>
              <w:rPr>
                <w:ins w:id="56956" w:author="pete jones" w:date="2022-01-04T12:37:00Z"/>
                <w:rFonts w:ascii="Calibri" w:hAnsi="Calibri" w:cs="Calibri"/>
                <w:color w:val="000000"/>
                <w:sz w:val="22"/>
                <w:szCs w:val="22"/>
              </w:rPr>
              <w:pPrChange w:id="56957" w:author="pete jones" w:date="2022-01-04T12:46:00Z">
                <w:pPr/>
              </w:pPrChange>
            </w:pPr>
            <w:ins w:id="56958" w:author="pete jones" w:date="2022-01-04T12:37:00Z">
              <w:r w:rsidRPr="00FF6A71">
                <w:rPr>
                  <w:rFonts w:ascii="Calibri" w:hAnsi="Calibri" w:cs="Calibri"/>
                  <w:color w:val="000000"/>
                  <w:sz w:val="22"/>
                  <w:szCs w:val="22"/>
                </w:rPr>
                <w:t>Head of Department</w:t>
              </w:r>
            </w:ins>
          </w:p>
        </w:tc>
      </w:tr>
      <w:tr w:rsidR="00BD0299" w:rsidRPr="00FF6A71" w14:paraId="0FFE1819" w14:textId="77777777" w:rsidTr="00015922">
        <w:trPr>
          <w:trHeight w:val="300"/>
          <w:jc w:val="center"/>
          <w:ins w:id="56959" w:author="pete jones" w:date="2022-01-04T12:37:00Z"/>
        </w:trPr>
        <w:tc>
          <w:tcPr>
            <w:tcW w:w="5937" w:type="dxa"/>
            <w:shd w:val="clear" w:color="auto" w:fill="auto"/>
            <w:noWrap/>
            <w:vAlign w:val="bottom"/>
            <w:hideMark/>
          </w:tcPr>
          <w:p w14:paraId="09D37361" w14:textId="77777777" w:rsidR="00BD0299" w:rsidRPr="00FF6A71" w:rsidRDefault="00BD0299">
            <w:pPr>
              <w:spacing w:before="0" w:after="0" w:line="240" w:lineRule="auto"/>
              <w:rPr>
                <w:ins w:id="56960" w:author="pete jones" w:date="2022-01-04T12:37:00Z"/>
                <w:rFonts w:ascii="Calibri" w:hAnsi="Calibri" w:cs="Calibri"/>
                <w:color w:val="000000"/>
                <w:sz w:val="22"/>
                <w:szCs w:val="22"/>
              </w:rPr>
              <w:pPrChange w:id="56961" w:author="pete jones" w:date="2022-01-04T12:46:00Z">
                <w:pPr/>
              </w:pPrChange>
            </w:pPr>
            <w:ins w:id="56962" w:author="pete jones" w:date="2022-01-04T12:37:00Z">
              <w:r w:rsidRPr="00FF6A71">
                <w:rPr>
                  <w:rFonts w:ascii="Calibri" w:hAnsi="Calibri" w:cs="Calibri"/>
                  <w:color w:val="000000"/>
                  <w:sz w:val="22"/>
                  <w:szCs w:val="22"/>
                </w:rPr>
                <w:t>no change</w:t>
              </w:r>
            </w:ins>
          </w:p>
        </w:tc>
      </w:tr>
      <w:tr w:rsidR="00BD0299" w:rsidRPr="00FF6A71" w14:paraId="705D14D1" w14:textId="77777777" w:rsidTr="00015922">
        <w:trPr>
          <w:trHeight w:val="300"/>
          <w:jc w:val="center"/>
          <w:ins w:id="56963" w:author="pete jones" w:date="2022-01-04T12:37:00Z"/>
        </w:trPr>
        <w:tc>
          <w:tcPr>
            <w:tcW w:w="5937" w:type="dxa"/>
            <w:shd w:val="clear" w:color="auto" w:fill="auto"/>
            <w:noWrap/>
            <w:vAlign w:val="bottom"/>
            <w:hideMark/>
          </w:tcPr>
          <w:p w14:paraId="21EF31FA" w14:textId="77777777" w:rsidR="00BD0299" w:rsidRPr="00FF6A71" w:rsidRDefault="00BD0299">
            <w:pPr>
              <w:spacing w:before="0" w:after="0" w:line="240" w:lineRule="auto"/>
              <w:rPr>
                <w:ins w:id="56964" w:author="pete jones" w:date="2022-01-04T12:37:00Z"/>
                <w:rFonts w:ascii="Calibri" w:hAnsi="Calibri" w:cs="Calibri"/>
                <w:color w:val="000000"/>
                <w:sz w:val="22"/>
                <w:szCs w:val="22"/>
              </w:rPr>
              <w:pPrChange w:id="56965" w:author="pete jones" w:date="2022-01-04T12:46:00Z">
                <w:pPr/>
              </w:pPrChange>
            </w:pPr>
            <w:ins w:id="56966" w:author="pete jones" w:date="2022-01-04T12:37:00Z">
              <w:r w:rsidRPr="00FF6A71">
                <w:rPr>
                  <w:rFonts w:ascii="Calibri" w:hAnsi="Calibri" w:cs="Calibri"/>
                  <w:color w:val="000000"/>
                  <w:sz w:val="22"/>
                  <w:szCs w:val="22"/>
                </w:rPr>
                <w:t>N/A</w:t>
              </w:r>
            </w:ins>
          </w:p>
        </w:tc>
      </w:tr>
      <w:tr w:rsidR="00BD0299" w:rsidRPr="00FF6A71" w14:paraId="6778CC77" w14:textId="77777777" w:rsidTr="00015922">
        <w:trPr>
          <w:trHeight w:val="300"/>
          <w:jc w:val="center"/>
          <w:ins w:id="56967" w:author="pete jones" w:date="2022-01-04T12:37:00Z"/>
        </w:trPr>
        <w:tc>
          <w:tcPr>
            <w:tcW w:w="5937" w:type="dxa"/>
            <w:shd w:val="clear" w:color="auto" w:fill="auto"/>
            <w:noWrap/>
            <w:vAlign w:val="bottom"/>
            <w:hideMark/>
          </w:tcPr>
          <w:p w14:paraId="3DF47D54" w14:textId="77777777" w:rsidR="00BD0299" w:rsidRPr="00FF6A71" w:rsidRDefault="00BD0299">
            <w:pPr>
              <w:spacing w:before="0" w:after="0" w:line="240" w:lineRule="auto"/>
              <w:rPr>
                <w:ins w:id="56968" w:author="pete jones" w:date="2022-01-04T12:37:00Z"/>
                <w:rFonts w:ascii="Calibri" w:hAnsi="Calibri" w:cs="Calibri"/>
                <w:color w:val="000000"/>
                <w:sz w:val="22"/>
                <w:szCs w:val="22"/>
              </w:rPr>
              <w:pPrChange w:id="56969" w:author="pete jones" w:date="2022-01-04T12:46:00Z">
                <w:pPr/>
              </w:pPrChange>
            </w:pPr>
            <w:ins w:id="56970" w:author="pete jones" w:date="2022-01-04T12:37:00Z">
              <w:r w:rsidRPr="00FF6A71">
                <w:rPr>
                  <w:rFonts w:ascii="Calibri" w:hAnsi="Calibri" w:cs="Calibri"/>
                  <w:color w:val="000000"/>
                  <w:sz w:val="22"/>
                  <w:szCs w:val="22"/>
                </w:rPr>
                <w:t>Project Engineer</w:t>
              </w:r>
            </w:ins>
          </w:p>
        </w:tc>
      </w:tr>
      <w:tr w:rsidR="00BD0299" w:rsidRPr="00FF6A71" w14:paraId="26C53F21" w14:textId="77777777" w:rsidTr="00015922">
        <w:trPr>
          <w:trHeight w:val="300"/>
          <w:jc w:val="center"/>
          <w:ins w:id="56971" w:author="pete jones" w:date="2022-01-04T12:37:00Z"/>
        </w:trPr>
        <w:tc>
          <w:tcPr>
            <w:tcW w:w="5937" w:type="dxa"/>
            <w:shd w:val="clear" w:color="auto" w:fill="auto"/>
            <w:noWrap/>
            <w:vAlign w:val="bottom"/>
            <w:hideMark/>
          </w:tcPr>
          <w:p w14:paraId="2048DFFA" w14:textId="77777777" w:rsidR="00BD0299" w:rsidRPr="00FF6A71" w:rsidRDefault="00BD0299">
            <w:pPr>
              <w:spacing w:before="0" w:after="0" w:line="240" w:lineRule="auto"/>
              <w:rPr>
                <w:ins w:id="56972" w:author="pete jones" w:date="2022-01-04T12:37:00Z"/>
                <w:rFonts w:ascii="Calibri" w:hAnsi="Calibri" w:cs="Calibri"/>
                <w:color w:val="000000"/>
                <w:sz w:val="22"/>
                <w:szCs w:val="22"/>
              </w:rPr>
              <w:pPrChange w:id="56973" w:author="pete jones" w:date="2022-01-04T12:46:00Z">
                <w:pPr/>
              </w:pPrChange>
            </w:pPr>
            <w:ins w:id="56974" w:author="pete jones" w:date="2022-01-04T12:37:00Z">
              <w:r w:rsidRPr="00FF6A71">
                <w:rPr>
                  <w:rFonts w:ascii="Calibri" w:hAnsi="Calibri" w:cs="Calibri"/>
                  <w:color w:val="000000"/>
                  <w:sz w:val="22"/>
                  <w:szCs w:val="22"/>
                </w:rPr>
                <w:t>Lead Engineer</w:t>
              </w:r>
            </w:ins>
          </w:p>
        </w:tc>
      </w:tr>
    </w:tbl>
    <w:p w14:paraId="1A010E6C" w14:textId="77777777" w:rsidR="00BD0299" w:rsidRPr="00FF6A71" w:rsidRDefault="00BD0299" w:rsidP="00BD0299">
      <w:pPr>
        <w:rPr>
          <w:ins w:id="56975" w:author="pete jones" w:date="2022-01-04T12:37:00Z"/>
        </w:rPr>
      </w:pPr>
      <w:ins w:id="56976" w:author="pete jones" w:date="2022-01-04T12:37:00Z">
        <w:r w:rsidRPr="00FF6A71">
          <w:t>Q1.20 How likely are you to recommend an engineering career to others?</w:t>
        </w:r>
      </w:ins>
    </w:p>
    <w:tbl>
      <w:tblPr>
        <w:tblStyle w:val="TableGrid"/>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42DE78C2" w14:textId="77777777" w:rsidTr="00015922">
        <w:trPr>
          <w:trHeight w:val="300"/>
          <w:jc w:val="center"/>
          <w:ins w:id="56977" w:author="pete jones" w:date="2022-01-04T12:37:00Z"/>
        </w:trPr>
        <w:tc>
          <w:tcPr>
            <w:tcW w:w="814" w:type="dxa"/>
            <w:shd w:val="clear" w:color="auto" w:fill="E7E6E6" w:themeFill="background2"/>
            <w:vAlign w:val="center"/>
          </w:tcPr>
          <w:p w14:paraId="3592F770" w14:textId="77777777" w:rsidR="00BD0299" w:rsidRPr="00FF6A71" w:rsidRDefault="00BD0299">
            <w:pPr>
              <w:spacing w:before="0" w:after="0" w:line="240" w:lineRule="auto"/>
              <w:rPr>
                <w:ins w:id="56978" w:author="pete jones" w:date="2022-01-04T12:37:00Z"/>
              </w:rPr>
              <w:pPrChange w:id="56979" w:author="pete jones" w:date="2022-01-04T12:46:00Z">
                <w:pPr/>
              </w:pPrChange>
            </w:pPr>
            <w:ins w:id="56980" w:author="pete jones" w:date="2022-01-04T12:37:00Z">
              <w:r w:rsidRPr="00FF6A71">
                <w:t>scale</w:t>
              </w:r>
            </w:ins>
          </w:p>
        </w:tc>
        <w:tc>
          <w:tcPr>
            <w:tcW w:w="814" w:type="dxa"/>
            <w:shd w:val="clear" w:color="auto" w:fill="E7E6E6" w:themeFill="background2"/>
            <w:noWrap/>
            <w:vAlign w:val="center"/>
          </w:tcPr>
          <w:p w14:paraId="622B51FC" w14:textId="77777777" w:rsidR="00BD0299" w:rsidRPr="00FF6A71" w:rsidRDefault="00BD0299">
            <w:pPr>
              <w:spacing w:before="0" w:after="0" w:line="240" w:lineRule="auto"/>
              <w:rPr>
                <w:ins w:id="56981" w:author="pete jones" w:date="2022-01-04T12:37:00Z"/>
              </w:rPr>
              <w:pPrChange w:id="56982" w:author="pete jones" w:date="2022-01-04T12:46:00Z">
                <w:pPr/>
              </w:pPrChange>
            </w:pPr>
            <w:ins w:id="56983" w:author="pete jones" w:date="2022-01-04T12:37:00Z">
              <w:r w:rsidRPr="00FF6A71">
                <w:t>1</w:t>
              </w:r>
            </w:ins>
          </w:p>
        </w:tc>
        <w:tc>
          <w:tcPr>
            <w:tcW w:w="814" w:type="dxa"/>
            <w:shd w:val="clear" w:color="auto" w:fill="E7E6E6" w:themeFill="background2"/>
            <w:noWrap/>
            <w:vAlign w:val="center"/>
          </w:tcPr>
          <w:p w14:paraId="32F529A2" w14:textId="77777777" w:rsidR="00BD0299" w:rsidRPr="00FF6A71" w:rsidRDefault="00BD0299">
            <w:pPr>
              <w:spacing w:before="0" w:after="0" w:line="240" w:lineRule="auto"/>
              <w:rPr>
                <w:ins w:id="56984" w:author="pete jones" w:date="2022-01-04T12:37:00Z"/>
              </w:rPr>
              <w:pPrChange w:id="56985" w:author="pete jones" w:date="2022-01-04T12:46:00Z">
                <w:pPr/>
              </w:pPrChange>
            </w:pPr>
            <w:ins w:id="56986" w:author="pete jones" w:date="2022-01-04T12:37:00Z">
              <w:r w:rsidRPr="00FF6A71">
                <w:t>2</w:t>
              </w:r>
            </w:ins>
          </w:p>
        </w:tc>
        <w:tc>
          <w:tcPr>
            <w:tcW w:w="814" w:type="dxa"/>
            <w:shd w:val="clear" w:color="auto" w:fill="E7E6E6" w:themeFill="background2"/>
            <w:noWrap/>
            <w:vAlign w:val="center"/>
          </w:tcPr>
          <w:p w14:paraId="024AF3B6" w14:textId="77777777" w:rsidR="00BD0299" w:rsidRPr="00FF6A71" w:rsidRDefault="00BD0299">
            <w:pPr>
              <w:spacing w:before="0" w:after="0" w:line="240" w:lineRule="auto"/>
              <w:rPr>
                <w:ins w:id="56987" w:author="pete jones" w:date="2022-01-04T12:37:00Z"/>
              </w:rPr>
              <w:pPrChange w:id="56988" w:author="pete jones" w:date="2022-01-04T12:46:00Z">
                <w:pPr/>
              </w:pPrChange>
            </w:pPr>
            <w:ins w:id="56989" w:author="pete jones" w:date="2022-01-04T12:37:00Z">
              <w:r w:rsidRPr="00FF6A71">
                <w:t>3</w:t>
              </w:r>
            </w:ins>
          </w:p>
        </w:tc>
        <w:tc>
          <w:tcPr>
            <w:tcW w:w="692" w:type="dxa"/>
            <w:shd w:val="clear" w:color="auto" w:fill="E7E6E6" w:themeFill="background2"/>
            <w:noWrap/>
            <w:vAlign w:val="center"/>
          </w:tcPr>
          <w:p w14:paraId="10744804" w14:textId="77777777" w:rsidR="00BD0299" w:rsidRPr="00FF6A71" w:rsidRDefault="00BD0299">
            <w:pPr>
              <w:spacing w:before="0" w:after="0" w:line="240" w:lineRule="auto"/>
              <w:rPr>
                <w:ins w:id="56990" w:author="pete jones" w:date="2022-01-04T12:37:00Z"/>
              </w:rPr>
              <w:pPrChange w:id="56991" w:author="pete jones" w:date="2022-01-04T12:46:00Z">
                <w:pPr/>
              </w:pPrChange>
            </w:pPr>
            <w:ins w:id="56992" w:author="pete jones" w:date="2022-01-04T12:37:00Z">
              <w:r w:rsidRPr="00FF6A71">
                <w:t>4</w:t>
              </w:r>
            </w:ins>
          </w:p>
        </w:tc>
        <w:tc>
          <w:tcPr>
            <w:tcW w:w="692" w:type="dxa"/>
            <w:shd w:val="clear" w:color="auto" w:fill="E7E6E6" w:themeFill="background2"/>
            <w:noWrap/>
            <w:vAlign w:val="center"/>
          </w:tcPr>
          <w:p w14:paraId="57FB6C17" w14:textId="77777777" w:rsidR="00BD0299" w:rsidRPr="00FF6A71" w:rsidRDefault="00BD0299">
            <w:pPr>
              <w:spacing w:before="0" w:after="0" w:line="240" w:lineRule="auto"/>
              <w:rPr>
                <w:ins w:id="56993" w:author="pete jones" w:date="2022-01-04T12:37:00Z"/>
              </w:rPr>
              <w:pPrChange w:id="56994" w:author="pete jones" w:date="2022-01-04T12:46:00Z">
                <w:pPr/>
              </w:pPrChange>
            </w:pPr>
            <w:ins w:id="56995" w:author="pete jones" w:date="2022-01-04T12:37:00Z">
              <w:r w:rsidRPr="00FF6A71">
                <w:t>5</w:t>
              </w:r>
            </w:ins>
          </w:p>
        </w:tc>
        <w:tc>
          <w:tcPr>
            <w:tcW w:w="692" w:type="dxa"/>
            <w:shd w:val="clear" w:color="auto" w:fill="E7E6E6" w:themeFill="background2"/>
            <w:noWrap/>
            <w:vAlign w:val="center"/>
          </w:tcPr>
          <w:p w14:paraId="636E8665" w14:textId="77777777" w:rsidR="00BD0299" w:rsidRPr="00FF6A71" w:rsidRDefault="00BD0299">
            <w:pPr>
              <w:spacing w:before="0" w:after="0" w:line="240" w:lineRule="auto"/>
              <w:rPr>
                <w:ins w:id="56996" w:author="pete jones" w:date="2022-01-04T12:37:00Z"/>
              </w:rPr>
              <w:pPrChange w:id="56997" w:author="pete jones" w:date="2022-01-04T12:46:00Z">
                <w:pPr/>
              </w:pPrChange>
            </w:pPr>
            <w:ins w:id="56998" w:author="pete jones" w:date="2022-01-04T12:37:00Z">
              <w:r w:rsidRPr="00FF6A71">
                <w:t>6</w:t>
              </w:r>
            </w:ins>
          </w:p>
        </w:tc>
        <w:tc>
          <w:tcPr>
            <w:tcW w:w="692" w:type="dxa"/>
            <w:shd w:val="clear" w:color="auto" w:fill="E7E6E6" w:themeFill="background2"/>
            <w:noWrap/>
            <w:vAlign w:val="center"/>
          </w:tcPr>
          <w:p w14:paraId="2226BAF1" w14:textId="77777777" w:rsidR="00BD0299" w:rsidRPr="00FF6A71" w:rsidRDefault="00BD0299">
            <w:pPr>
              <w:spacing w:before="0" w:after="0" w:line="240" w:lineRule="auto"/>
              <w:rPr>
                <w:ins w:id="56999" w:author="pete jones" w:date="2022-01-04T12:37:00Z"/>
              </w:rPr>
              <w:pPrChange w:id="57000" w:author="pete jones" w:date="2022-01-04T12:46:00Z">
                <w:pPr/>
              </w:pPrChange>
            </w:pPr>
            <w:ins w:id="57001" w:author="pete jones" w:date="2022-01-04T12:37:00Z">
              <w:r w:rsidRPr="00FF6A71">
                <w:t>7</w:t>
              </w:r>
            </w:ins>
          </w:p>
        </w:tc>
      </w:tr>
      <w:tr w:rsidR="00BD0299" w:rsidRPr="00FF6A71" w14:paraId="57867C06" w14:textId="77777777" w:rsidTr="00015922">
        <w:trPr>
          <w:trHeight w:val="300"/>
          <w:jc w:val="center"/>
          <w:ins w:id="57002" w:author="pete jones" w:date="2022-01-04T12:37:00Z"/>
        </w:trPr>
        <w:tc>
          <w:tcPr>
            <w:tcW w:w="814" w:type="dxa"/>
            <w:vAlign w:val="center"/>
          </w:tcPr>
          <w:p w14:paraId="6BCB6FB5" w14:textId="77777777" w:rsidR="00BD0299" w:rsidRPr="00FF6A71" w:rsidRDefault="00BD0299">
            <w:pPr>
              <w:spacing w:before="0" w:after="0" w:line="240" w:lineRule="auto"/>
              <w:rPr>
                <w:ins w:id="57003" w:author="pete jones" w:date="2022-01-04T12:37:00Z"/>
              </w:rPr>
              <w:pPrChange w:id="57004" w:author="pete jones" w:date="2022-01-04T12:46:00Z">
                <w:pPr/>
              </w:pPrChange>
            </w:pPr>
            <w:ins w:id="57005" w:author="pete jones" w:date="2022-01-04T12:37:00Z">
              <w:r w:rsidRPr="00FF6A71">
                <w:t>%</w:t>
              </w:r>
            </w:ins>
          </w:p>
        </w:tc>
        <w:tc>
          <w:tcPr>
            <w:tcW w:w="814" w:type="dxa"/>
            <w:shd w:val="clear" w:color="auto" w:fill="auto"/>
            <w:noWrap/>
            <w:vAlign w:val="center"/>
          </w:tcPr>
          <w:p w14:paraId="76896CA9" w14:textId="77777777" w:rsidR="00BD0299" w:rsidRPr="00FF6A71" w:rsidRDefault="00BD0299">
            <w:pPr>
              <w:spacing w:before="0" w:after="0" w:line="240" w:lineRule="auto"/>
              <w:jc w:val="center"/>
              <w:rPr>
                <w:ins w:id="57006" w:author="pete jones" w:date="2022-01-04T12:37:00Z"/>
              </w:rPr>
              <w:pPrChange w:id="57007" w:author="pete jones" w:date="2022-01-04T12:46:00Z">
                <w:pPr>
                  <w:jc w:val="center"/>
                </w:pPr>
              </w:pPrChange>
            </w:pPr>
            <w:ins w:id="57008" w:author="pete jones" w:date="2022-01-04T12:37:00Z">
              <w:r w:rsidRPr="00FF6A71">
                <w:rPr>
                  <w:rFonts w:cs="Calibri"/>
                  <w:color w:val="000000"/>
                  <w:sz w:val="22"/>
                  <w:szCs w:val="22"/>
                </w:rPr>
                <w:t>82 %</w:t>
              </w:r>
            </w:ins>
          </w:p>
        </w:tc>
        <w:tc>
          <w:tcPr>
            <w:tcW w:w="814" w:type="dxa"/>
            <w:shd w:val="clear" w:color="auto" w:fill="auto"/>
            <w:noWrap/>
            <w:vAlign w:val="center"/>
          </w:tcPr>
          <w:p w14:paraId="111A7D9E" w14:textId="77777777" w:rsidR="00BD0299" w:rsidRPr="00FF6A71" w:rsidRDefault="00BD0299">
            <w:pPr>
              <w:spacing w:before="0" w:after="0" w:line="240" w:lineRule="auto"/>
              <w:jc w:val="center"/>
              <w:rPr>
                <w:ins w:id="57009" w:author="pete jones" w:date="2022-01-04T12:37:00Z"/>
              </w:rPr>
              <w:pPrChange w:id="57010" w:author="pete jones" w:date="2022-01-04T12:46:00Z">
                <w:pPr>
                  <w:jc w:val="center"/>
                </w:pPr>
              </w:pPrChange>
            </w:pPr>
            <w:ins w:id="57011" w:author="pete jones" w:date="2022-01-04T12:37:00Z">
              <w:r w:rsidRPr="00FF6A71">
                <w:rPr>
                  <w:rFonts w:cs="Calibri"/>
                  <w:color w:val="000000"/>
                  <w:sz w:val="22"/>
                  <w:szCs w:val="22"/>
                </w:rPr>
                <w:t>18%</w:t>
              </w:r>
            </w:ins>
          </w:p>
        </w:tc>
        <w:tc>
          <w:tcPr>
            <w:tcW w:w="814" w:type="dxa"/>
            <w:shd w:val="clear" w:color="auto" w:fill="auto"/>
            <w:noWrap/>
            <w:vAlign w:val="center"/>
          </w:tcPr>
          <w:p w14:paraId="4051D15E" w14:textId="77777777" w:rsidR="00BD0299" w:rsidRPr="00FF6A71" w:rsidRDefault="00BD0299">
            <w:pPr>
              <w:spacing w:before="0" w:after="0" w:line="240" w:lineRule="auto"/>
              <w:jc w:val="center"/>
              <w:rPr>
                <w:ins w:id="57012" w:author="pete jones" w:date="2022-01-04T12:37:00Z"/>
              </w:rPr>
              <w:pPrChange w:id="57013" w:author="pete jones" w:date="2022-01-04T12:46:00Z">
                <w:pPr>
                  <w:jc w:val="center"/>
                </w:pPr>
              </w:pPrChange>
            </w:pPr>
          </w:p>
        </w:tc>
        <w:tc>
          <w:tcPr>
            <w:tcW w:w="692" w:type="dxa"/>
            <w:shd w:val="clear" w:color="auto" w:fill="auto"/>
            <w:noWrap/>
            <w:vAlign w:val="center"/>
          </w:tcPr>
          <w:p w14:paraId="1DD9DB1E" w14:textId="77777777" w:rsidR="00BD0299" w:rsidRPr="00FF6A71" w:rsidRDefault="00BD0299">
            <w:pPr>
              <w:spacing w:before="0" w:after="0" w:line="240" w:lineRule="auto"/>
              <w:jc w:val="center"/>
              <w:rPr>
                <w:ins w:id="57014" w:author="pete jones" w:date="2022-01-04T12:37:00Z"/>
              </w:rPr>
              <w:pPrChange w:id="57015" w:author="pete jones" w:date="2022-01-04T12:46:00Z">
                <w:pPr>
                  <w:jc w:val="center"/>
                </w:pPr>
              </w:pPrChange>
            </w:pPr>
          </w:p>
        </w:tc>
        <w:tc>
          <w:tcPr>
            <w:tcW w:w="692" w:type="dxa"/>
            <w:shd w:val="clear" w:color="auto" w:fill="auto"/>
            <w:noWrap/>
            <w:vAlign w:val="center"/>
          </w:tcPr>
          <w:p w14:paraId="49B7CAD1" w14:textId="77777777" w:rsidR="00BD0299" w:rsidRPr="00FF6A71" w:rsidRDefault="00BD0299">
            <w:pPr>
              <w:spacing w:before="0" w:after="0" w:line="240" w:lineRule="auto"/>
              <w:jc w:val="center"/>
              <w:rPr>
                <w:ins w:id="57016" w:author="pete jones" w:date="2022-01-04T12:37:00Z"/>
              </w:rPr>
              <w:pPrChange w:id="57017" w:author="pete jones" w:date="2022-01-04T12:46:00Z">
                <w:pPr>
                  <w:jc w:val="center"/>
                </w:pPr>
              </w:pPrChange>
            </w:pPr>
          </w:p>
        </w:tc>
        <w:tc>
          <w:tcPr>
            <w:tcW w:w="692" w:type="dxa"/>
            <w:shd w:val="clear" w:color="auto" w:fill="auto"/>
            <w:noWrap/>
            <w:vAlign w:val="center"/>
          </w:tcPr>
          <w:p w14:paraId="2AEC8141" w14:textId="77777777" w:rsidR="00BD0299" w:rsidRPr="00FF6A71" w:rsidRDefault="00BD0299">
            <w:pPr>
              <w:spacing w:before="0" w:after="0" w:line="240" w:lineRule="auto"/>
              <w:jc w:val="center"/>
              <w:rPr>
                <w:ins w:id="57018" w:author="pete jones" w:date="2022-01-04T12:37:00Z"/>
              </w:rPr>
              <w:pPrChange w:id="57019" w:author="pete jones" w:date="2022-01-04T12:46:00Z">
                <w:pPr>
                  <w:jc w:val="center"/>
                </w:pPr>
              </w:pPrChange>
            </w:pPr>
          </w:p>
        </w:tc>
        <w:tc>
          <w:tcPr>
            <w:tcW w:w="692" w:type="dxa"/>
            <w:shd w:val="clear" w:color="auto" w:fill="auto"/>
            <w:noWrap/>
            <w:vAlign w:val="bottom"/>
          </w:tcPr>
          <w:p w14:paraId="4E275F79" w14:textId="77777777" w:rsidR="00BD0299" w:rsidRPr="00FF6A71" w:rsidRDefault="00BD0299">
            <w:pPr>
              <w:spacing w:before="0" w:after="0" w:line="240" w:lineRule="auto"/>
              <w:jc w:val="center"/>
              <w:rPr>
                <w:ins w:id="57020" w:author="pete jones" w:date="2022-01-04T12:37:00Z"/>
              </w:rPr>
              <w:pPrChange w:id="57021" w:author="pete jones" w:date="2022-01-04T12:46:00Z">
                <w:pPr>
                  <w:jc w:val="center"/>
                </w:pPr>
              </w:pPrChange>
            </w:pPr>
          </w:p>
        </w:tc>
      </w:tr>
      <w:tr w:rsidR="00BD0299" w:rsidRPr="00FF6A71" w14:paraId="456BEDDA" w14:textId="77777777" w:rsidTr="00015922">
        <w:trPr>
          <w:trHeight w:val="300"/>
          <w:jc w:val="center"/>
          <w:ins w:id="57022" w:author="pete jones" w:date="2022-01-04T12:37:00Z"/>
        </w:trPr>
        <w:tc>
          <w:tcPr>
            <w:tcW w:w="814" w:type="dxa"/>
            <w:vAlign w:val="center"/>
          </w:tcPr>
          <w:p w14:paraId="5D50CE91" w14:textId="77777777" w:rsidR="00BD0299" w:rsidRPr="00FF6A71" w:rsidRDefault="00BD0299">
            <w:pPr>
              <w:spacing w:before="0" w:after="0" w:line="240" w:lineRule="auto"/>
              <w:rPr>
                <w:ins w:id="57023" w:author="pete jones" w:date="2022-01-04T12:37:00Z"/>
              </w:rPr>
              <w:pPrChange w:id="57024" w:author="pete jones" w:date="2022-01-04T12:46:00Z">
                <w:pPr/>
              </w:pPrChange>
            </w:pPr>
            <w:ins w:id="57025" w:author="pete jones" w:date="2022-01-04T12:37:00Z">
              <w:r w:rsidRPr="00FF6A71">
                <w:t>Count</w:t>
              </w:r>
            </w:ins>
          </w:p>
        </w:tc>
        <w:tc>
          <w:tcPr>
            <w:tcW w:w="814" w:type="dxa"/>
            <w:shd w:val="clear" w:color="auto" w:fill="auto"/>
            <w:noWrap/>
            <w:vAlign w:val="center"/>
          </w:tcPr>
          <w:p w14:paraId="00116918" w14:textId="77777777" w:rsidR="00BD0299" w:rsidRPr="00FF6A71" w:rsidRDefault="00BD0299">
            <w:pPr>
              <w:spacing w:before="0" w:after="0" w:line="240" w:lineRule="auto"/>
              <w:jc w:val="center"/>
              <w:rPr>
                <w:ins w:id="57026" w:author="pete jones" w:date="2022-01-04T12:37:00Z"/>
              </w:rPr>
              <w:pPrChange w:id="57027" w:author="pete jones" w:date="2022-01-04T12:46:00Z">
                <w:pPr>
                  <w:jc w:val="center"/>
                </w:pPr>
              </w:pPrChange>
            </w:pPr>
            <w:ins w:id="57028" w:author="pete jones" w:date="2022-01-04T12:37:00Z">
              <w:r w:rsidRPr="00FF6A71">
                <w:rPr>
                  <w:rFonts w:cs="Calibri"/>
                  <w:color w:val="000000"/>
                  <w:sz w:val="22"/>
                  <w:szCs w:val="22"/>
                </w:rPr>
                <w:t>14</w:t>
              </w:r>
            </w:ins>
          </w:p>
        </w:tc>
        <w:tc>
          <w:tcPr>
            <w:tcW w:w="814" w:type="dxa"/>
            <w:shd w:val="clear" w:color="auto" w:fill="auto"/>
            <w:noWrap/>
            <w:vAlign w:val="center"/>
          </w:tcPr>
          <w:p w14:paraId="36F97E15" w14:textId="77777777" w:rsidR="00BD0299" w:rsidRPr="00FF6A71" w:rsidRDefault="00BD0299">
            <w:pPr>
              <w:spacing w:before="0" w:after="0" w:line="240" w:lineRule="auto"/>
              <w:jc w:val="center"/>
              <w:rPr>
                <w:ins w:id="57029" w:author="pete jones" w:date="2022-01-04T12:37:00Z"/>
              </w:rPr>
              <w:pPrChange w:id="57030" w:author="pete jones" w:date="2022-01-04T12:46:00Z">
                <w:pPr>
                  <w:jc w:val="center"/>
                </w:pPr>
              </w:pPrChange>
            </w:pPr>
            <w:ins w:id="57031" w:author="pete jones" w:date="2022-01-04T12:37:00Z">
              <w:r w:rsidRPr="00FF6A71">
                <w:rPr>
                  <w:rFonts w:cs="Calibri"/>
                  <w:color w:val="000000"/>
                  <w:sz w:val="22"/>
                  <w:szCs w:val="22"/>
                </w:rPr>
                <w:t>3</w:t>
              </w:r>
            </w:ins>
          </w:p>
        </w:tc>
        <w:tc>
          <w:tcPr>
            <w:tcW w:w="814" w:type="dxa"/>
            <w:shd w:val="clear" w:color="auto" w:fill="auto"/>
            <w:noWrap/>
            <w:vAlign w:val="center"/>
          </w:tcPr>
          <w:p w14:paraId="1C66C699" w14:textId="77777777" w:rsidR="00BD0299" w:rsidRPr="00FF6A71" w:rsidRDefault="00BD0299">
            <w:pPr>
              <w:spacing w:before="0" w:after="0" w:line="240" w:lineRule="auto"/>
              <w:jc w:val="center"/>
              <w:rPr>
                <w:ins w:id="57032" w:author="pete jones" w:date="2022-01-04T12:37:00Z"/>
              </w:rPr>
              <w:pPrChange w:id="57033" w:author="pete jones" w:date="2022-01-04T12:46:00Z">
                <w:pPr>
                  <w:jc w:val="center"/>
                </w:pPr>
              </w:pPrChange>
            </w:pPr>
          </w:p>
        </w:tc>
        <w:tc>
          <w:tcPr>
            <w:tcW w:w="692" w:type="dxa"/>
            <w:shd w:val="clear" w:color="auto" w:fill="auto"/>
            <w:noWrap/>
            <w:vAlign w:val="center"/>
          </w:tcPr>
          <w:p w14:paraId="2DDD89F7" w14:textId="77777777" w:rsidR="00BD0299" w:rsidRPr="00FF6A71" w:rsidRDefault="00BD0299">
            <w:pPr>
              <w:spacing w:before="0" w:after="0" w:line="240" w:lineRule="auto"/>
              <w:jc w:val="center"/>
              <w:rPr>
                <w:ins w:id="57034" w:author="pete jones" w:date="2022-01-04T12:37:00Z"/>
              </w:rPr>
              <w:pPrChange w:id="57035" w:author="pete jones" w:date="2022-01-04T12:46:00Z">
                <w:pPr>
                  <w:jc w:val="center"/>
                </w:pPr>
              </w:pPrChange>
            </w:pPr>
          </w:p>
        </w:tc>
        <w:tc>
          <w:tcPr>
            <w:tcW w:w="692" w:type="dxa"/>
            <w:shd w:val="clear" w:color="auto" w:fill="auto"/>
            <w:noWrap/>
            <w:vAlign w:val="center"/>
          </w:tcPr>
          <w:p w14:paraId="27028CEB" w14:textId="77777777" w:rsidR="00BD0299" w:rsidRPr="00FF6A71" w:rsidRDefault="00BD0299">
            <w:pPr>
              <w:spacing w:before="0" w:after="0" w:line="240" w:lineRule="auto"/>
              <w:jc w:val="center"/>
              <w:rPr>
                <w:ins w:id="57036" w:author="pete jones" w:date="2022-01-04T12:37:00Z"/>
              </w:rPr>
              <w:pPrChange w:id="57037" w:author="pete jones" w:date="2022-01-04T12:46:00Z">
                <w:pPr>
                  <w:jc w:val="center"/>
                </w:pPr>
              </w:pPrChange>
            </w:pPr>
          </w:p>
        </w:tc>
        <w:tc>
          <w:tcPr>
            <w:tcW w:w="692" w:type="dxa"/>
            <w:shd w:val="clear" w:color="auto" w:fill="auto"/>
            <w:noWrap/>
            <w:vAlign w:val="center"/>
          </w:tcPr>
          <w:p w14:paraId="27E4D216" w14:textId="77777777" w:rsidR="00BD0299" w:rsidRPr="00FF6A71" w:rsidRDefault="00BD0299">
            <w:pPr>
              <w:spacing w:before="0" w:after="0" w:line="240" w:lineRule="auto"/>
              <w:jc w:val="center"/>
              <w:rPr>
                <w:ins w:id="57038" w:author="pete jones" w:date="2022-01-04T12:37:00Z"/>
              </w:rPr>
              <w:pPrChange w:id="57039" w:author="pete jones" w:date="2022-01-04T12:46:00Z">
                <w:pPr>
                  <w:jc w:val="center"/>
                </w:pPr>
              </w:pPrChange>
            </w:pPr>
          </w:p>
        </w:tc>
        <w:tc>
          <w:tcPr>
            <w:tcW w:w="692" w:type="dxa"/>
            <w:shd w:val="clear" w:color="auto" w:fill="auto"/>
            <w:noWrap/>
            <w:vAlign w:val="bottom"/>
          </w:tcPr>
          <w:p w14:paraId="105C711C" w14:textId="77777777" w:rsidR="00BD0299" w:rsidRPr="00FF6A71" w:rsidRDefault="00BD0299">
            <w:pPr>
              <w:spacing w:before="0" w:after="0" w:line="240" w:lineRule="auto"/>
              <w:jc w:val="center"/>
              <w:rPr>
                <w:ins w:id="57040" w:author="pete jones" w:date="2022-01-04T12:37:00Z"/>
              </w:rPr>
              <w:pPrChange w:id="57041" w:author="pete jones" w:date="2022-01-04T12:46:00Z">
                <w:pPr>
                  <w:jc w:val="center"/>
                </w:pPr>
              </w:pPrChange>
            </w:pPr>
          </w:p>
        </w:tc>
      </w:tr>
    </w:tbl>
    <w:p w14:paraId="6CDCAA0A" w14:textId="77777777" w:rsidR="00687CC4" w:rsidRDefault="00BD0299" w:rsidP="00687CC4">
      <w:pPr>
        <w:pStyle w:val="Heading3"/>
        <w:rPr>
          <w:ins w:id="57042" w:author="pete jones" w:date="2022-03-16T17:54:00Z"/>
        </w:rPr>
      </w:pPr>
      <w:bookmarkStart w:id="57043" w:name="_Toc99969903"/>
      <w:ins w:id="57044" w:author="pete jones" w:date="2022-01-04T12:37:00Z">
        <w:r w:rsidRPr="00FF6A71">
          <w:rPr>
            <w:rPrChange w:id="57045" w:author="pete jones" w:date="2022-01-04T13:45:00Z">
              <w:rPr>
                <w:rStyle w:val="Heading2Char"/>
              </w:rPr>
            </w:rPrChange>
          </w:rPr>
          <w:t>Q2.1 Section 2 – Design and Manufacturing processes</w:t>
        </w:r>
      </w:ins>
      <w:bookmarkEnd w:id="57043"/>
    </w:p>
    <w:p w14:paraId="7A989BDD" w14:textId="6B8009FB" w:rsidR="00BD0299" w:rsidRPr="00687CC4" w:rsidRDefault="00BD0299" w:rsidP="00687CC4">
      <w:pPr>
        <w:rPr>
          <w:ins w:id="57046" w:author="pete jones" w:date="2022-01-04T12:37:00Z"/>
          <w:b/>
          <w:bCs/>
          <w:rPrChange w:id="57047" w:author="pete jones" w:date="2022-03-16T17:54:00Z">
            <w:rPr>
              <w:ins w:id="57048" w:author="pete jones" w:date="2022-01-04T12:37:00Z"/>
            </w:rPr>
          </w:rPrChange>
        </w:rPr>
      </w:pPr>
      <w:ins w:id="57049" w:author="pete jones" w:date="2022-01-04T12:37:00Z">
        <w:r w:rsidRPr="00687CC4">
          <w:rPr>
            <w:b/>
            <w:bCs/>
            <w:rPrChange w:id="57050" w:author="pete jones" w:date="2022-03-16T17:54:00Z">
              <w:rPr/>
            </w:rPrChange>
          </w:rPr>
          <w:t xml:space="preserve">This section aims to discover </w:t>
        </w:r>
      </w:ins>
      <w:ins w:id="57051" w:author="pete jones" w:date="2022-04-01T15:30:00Z">
        <w:r w:rsidR="009D7356">
          <w:rPr>
            <w:b/>
            <w:bCs/>
          </w:rPr>
          <w:t>standard</w:t>
        </w:r>
      </w:ins>
      <w:ins w:id="57052" w:author="pete jones" w:date="2022-01-04T12:37:00Z">
        <w:r w:rsidRPr="00687CC4">
          <w:rPr>
            <w:b/>
            <w:bCs/>
            <w:rPrChange w:id="57053" w:author="pete jones" w:date="2022-03-16T17:54:00Z">
              <w:rPr/>
            </w:rPrChange>
          </w:rPr>
          <w:t xml:space="preserve"> working practices in modern design and manufacturing engineering environments</w:t>
        </w:r>
      </w:ins>
    </w:p>
    <w:p w14:paraId="61C0C6BF" w14:textId="1B25696D" w:rsidR="00BD0299" w:rsidRPr="00FF6A71" w:rsidRDefault="00BD0299">
      <w:pPr>
        <w:jc w:val="left"/>
        <w:rPr>
          <w:ins w:id="57054" w:author="pete jones" w:date="2022-01-04T12:37:00Z"/>
        </w:rPr>
        <w:pPrChange w:id="57055" w:author="pete jones" w:date="2022-01-04T12:48:00Z">
          <w:pPr/>
        </w:pPrChange>
      </w:pPr>
      <w:ins w:id="57056" w:author="pete jones" w:date="2022-01-04T12:37:00Z">
        <w:r w:rsidRPr="00FF6A71">
          <w:t>Q2.2 Which major discipline best describes your experience or role?</w:t>
        </w:r>
        <w:r w:rsidRPr="00FF6A71">
          <w:br/>
          <w:t xml:space="preserve"> (You cannot leave this option blank. Please select a </w:t>
        </w:r>
      </w:ins>
      <w:ins w:id="57057" w:author="pete jones" w:date="2022-04-01T15:30:00Z">
        <w:r w:rsidR="009D7356">
          <w:t>primary</w:t>
        </w:r>
      </w:ins>
      <w:ins w:id="57058" w:author="pete jones" w:date="2022-01-04T12:37:00Z">
        <w:r w:rsidRPr="00FF6A71">
          <w:t xml:space="preserve"> focus of your role. </w:t>
        </w:r>
      </w:ins>
      <w:ins w:id="57059" w:author="pete jones" w:date="2022-04-01T14:42:00Z">
        <w:r w:rsidR="00B2191E">
          <w:t>For example, m</w:t>
        </w:r>
      </w:ins>
      <w:ins w:id="57060" w:author="pete jones" w:date="2022-01-04T12:37:00Z">
        <w:r w:rsidRPr="00FF6A71">
          <w:t>ost engineers are allied to manufacturing or design (sometimes simply as engineering)</w:t>
        </w:r>
      </w:ins>
      <w:ins w:id="57061" w:author="pete jones" w:date="2022-04-01T14:42:00Z">
        <w:r w:rsidR="00B2191E">
          <w:t>. Still,</w:t>
        </w:r>
      </w:ins>
      <w:ins w:id="57062" w:author="pete jones" w:date="2022-01-04T12:37:00Z">
        <w:r w:rsidRPr="00FF6A71">
          <w:t xml:space="preserve"> some roles in management, education or project control may find it </w:t>
        </w:r>
        <w:r w:rsidRPr="00FF6A71">
          <w:lastRenderedPageBreak/>
          <w:t xml:space="preserve">more </w:t>
        </w:r>
      </w:ins>
      <w:ins w:id="57063" w:author="pete jones" w:date="2022-04-01T15:30:00Z">
        <w:r w:rsidR="009D7356">
          <w:t>challenging</w:t>
        </w:r>
      </w:ins>
      <w:ins w:id="57064" w:author="pete jones" w:date="2022-01-04T12:37:00Z">
        <w:r w:rsidRPr="00FF6A71">
          <w:t xml:space="preserve"> to make this distinction. If this is the case, please select the focus you are most comfortable with.) </w:t>
        </w:r>
        <w:r w:rsidRPr="00FF6A71">
          <w:br/>
        </w:r>
        <w:r w:rsidRPr="00FF6A71">
          <w:rPr>
            <w:i/>
          </w:rPr>
          <w:t>It is possible to change your choice by back-tracking as required.</w:t>
        </w:r>
      </w:ins>
    </w:p>
    <w:tbl>
      <w:tblPr>
        <w:tblStyle w:val="TableGrid"/>
        <w:tblW w:w="0" w:type="auto"/>
        <w:jc w:val="center"/>
        <w:tblLook w:val="04A0" w:firstRow="1" w:lastRow="0" w:firstColumn="1" w:lastColumn="0" w:noHBand="0" w:noVBand="1"/>
      </w:tblPr>
      <w:tblGrid>
        <w:gridCol w:w="908"/>
        <w:gridCol w:w="1392"/>
        <w:gridCol w:w="1696"/>
      </w:tblGrid>
      <w:tr w:rsidR="00BD0299" w:rsidRPr="00FF6A71" w14:paraId="1B3618AD" w14:textId="77777777" w:rsidTr="00015922">
        <w:trPr>
          <w:trHeight w:val="300"/>
          <w:jc w:val="center"/>
          <w:ins w:id="57065" w:author="pete jones" w:date="2022-01-04T12:37:00Z"/>
        </w:trPr>
        <w:tc>
          <w:tcPr>
            <w:tcW w:w="908" w:type="dxa"/>
            <w:shd w:val="clear" w:color="auto" w:fill="E7E6E6" w:themeFill="background2"/>
            <w:vAlign w:val="center"/>
          </w:tcPr>
          <w:p w14:paraId="3B957071" w14:textId="77777777" w:rsidR="00BD0299" w:rsidRPr="00FF6A71" w:rsidRDefault="00BD0299">
            <w:pPr>
              <w:spacing w:before="0" w:after="0" w:line="240" w:lineRule="auto"/>
              <w:jc w:val="center"/>
              <w:rPr>
                <w:ins w:id="57066" w:author="pete jones" w:date="2022-01-04T12:37:00Z"/>
                <w:rFonts w:cstheme="minorHAnsi"/>
                <w:b/>
                <w:bCs/>
              </w:rPr>
              <w:pPrChange w:id="57067" w:author="pete jones" w:date="2022-01-04T12:48:00Z">
                <w:pPr>
                  <w:jc w:val="center"/>
                </w:pPr>
              </w:pPrChange>
            </w:pPr>
            <w:ins w:id="57068" w:author="pete jones" w:date="2022-01-04T12:37:00Z">
              <w:r w:rsidRPr="00FF6A71">
                <w:rPr>
                  <w:rFonts w:cstheme="minorHAnsi"/>
                  <w:b/>
                  <w:bCs/>
                </w:rPr>
                <w:t>Option</w:t>
              </w:r>
            </w:ins>
          </w:p>
        </w:tc>
        <w:tc>
          <w:tcPr>
            <w:tcW w:w="1392" w:type="dxa"/>
            <w:shd w:val="clear" w:color="auto" w:fill="E7E6E6" w:themeFill="background2"/>
            <w:noWrap/>
            <w:vAlign w:val="center"/>
          </w:tcPr>
          <w:p w14:paraId="6F077DD5" w14:textId="77777777" w:rsidR="00BD0299" w:rsidRPr="00FF6A71" w:rsidRDefault="00BD0299">
            <w:pPr>
              <w:spacing w:before="0" w:after="0" w:line="240" w:lineRule="auto"/>
              <w:jc w:val="center"/>
              <w:rPr>
                <w:ins w:id="57069" w:author="pete jones" w:date="2022-01-04T12:37:00Z"/>
                <w:rFonts w:cstheme="minorHAnsi"/>
                <w:b/>
                <w:bCs/>
              </w:rPr>
              <w:pPrChange w:id="57070" w:author="pete jones" w:date="2022-01-04T12:48:00Z">
                <w:pPr>
                  <w:jc w:val="center"/>
                </w:pPr>
              </w:pPrChange>
            </w:pPr>
            <w:ins w:id="57071" w:author="pete jones" w:date="2022-01-04T12:37:00Z">
              <w:r w:rsidRPr="00FF6A71">
                <w:rPr>
                  <w:b/>
                  <w:bCs/>
                </w:rPr>
                <w:t>Engineering</w:t>
              </w:r>
            </w:ins>
          </w:p>
        </w:tc>
        <w:tc>
          <w:tcPr>
            <w:tcW w:w="1696" w:type="dxa"/>
            <w:shd w:val="clear" w:color="auto" w:fill="E7E6E6" w:themeFill="background2"/>
            <w:noWrap/>
            <w:vAlign w:val="center"/>
          </w:tcPr>
          <w:p w14:paraId="0D734BF8" w14:textId="77777777" w:rsidR="00BD0299" w:rsidRPr="00FF6A71" w:rsidRDefault="00BD0299">
            <w:pPr>
              <w:spacing w:before="0" w:after="0" w:line="240" w:lineRule="auto"/>
              <w:jc w:val="center"/>
              <w:rPr>
                <w:ins w:id="57072" w:author="pete jones" w:date="2022-01-04T12:37:00Z"/>
                <w:rFonts w:cstheme="minorHAnsi"/>
                <w:b/>
                <w:bCs/>
              </w:rPr>
              <w:pPrChange w:id="57073" w:author="pete jones" w:date="2022-01-04T12:48:00Z">
                <w:pPr>
                  <w:jc w:val="center"/>
                </w:pPr>
              </w:pPrChange>
            </w:pPr>
            <w:ins w:id="57074" w:author="pete jones" w:date="2022-01-04T12:37:00Z">
              <w:r w:rsidRPr="00FF6A71">
                <w:rPr>
                  <w:b/>
                  <w:bCs/>
                </w:rPr>
                <w:t>Manufacturing</w:t>
              </w:r>
            </w:ins>
          </w:p>
        </w:tc>
      </w:tr>
      <w:tr w:rsidR="00BD0299" w:rsidRPr="00FF6A71" w14:paraId="4F94A0B4" w14:textId="77777777" w:rsidTr="00015922">
        <w:trPr>
          <w:trHeight w:val="300"/>
          <w:jc w:val="center"/>
          <w:ins w:id="57075" w:author="pete jones" w:date="2022-01-04T12:37:00Z"/>
        </w:trPr>
        <w:tc>
          <w:tcPr>
            <w:tcW w:w="908" w:type="dxa"/>
            <w:vAlign w:val="center"/>
          </w:tcPr>
          <w:p w14:paraId="055D6571" w14:textId="77777777" w:rsidR="00BD0299" w:rsidRPr="00FF6A71" w:rsidRDefault="00BD0299">
            <w:pPr>
              <w:spacing w:before="0" w:after="0" w:line="240" w:lineRule="auto"/>
              <w:rPr>
                <w:ins w:id="57076" w:author="pete jones" w:date="2022-01-04T12:37:00Z"/>
                <w:rFonts w:cstheme="minorHAnsi"/>
              </w:rPr>
              <w:pPrChange w:id="57077" w:author="pete jones" w:date="2022-01-04T12:48:00Z">
                <w:pPr/>
              </w:pPrChange>
            </w:pPr>
            <w:ins w:id="57078" w:author="pete jones" w:date="2022-01-04T12:37:00Z">
              <w:r w:rsidRPr="00FF6A71">
                <w:rPr>
                  <w:rFonts w:cstheme="minorHAnsi"/>
                </w:rPr>
                <w:t>%</w:t>
              </w:r>
            </w:ins>
          </w:p>
        </w:tc>
        <w:tc>
          <w:tcPr>
            <w:tcW w:w="1392" w:type="dxa"/>
            <w:noWrap/>
            <w:vAlign w:val="center"/>
          </w:tcPr>
          <w:p w14:paraId="6B094331" w14:textId="77777777" w:rsidR="00BD0299" w:rsidRPr="00FF6A71" w:rsidRDefault="00BD0299">
            <w:pPr>
              <w:spacing w:before="0" w:after="0" w:line="240" w:lineRule="auto"/>
              <w:jc w:val="center"/>
              <w:rPr>
                <w:ins w:id="57079" w:author="pete jones" w:date="2022-01-04T12:37:00Z"/>
                <w:rFonts w:cstheme="minorHAnsi"/>
              </w:rPr>
              <w:pPrChange w:id="57080" w:author="pete jones" w:date="2022-01-04T12:48:00Z">
                <w:pPr>
                  <w:jc w:val="center"/>
                </w:pPr>
              </w:pPrChange>
            </w:pPr>
            <w:ins w:id="57081" w:author="pete jones" w:date="2022-01-04T12:37:00Z">
              <w:r w:rsidRPr="00FF6A71">
                <w:rPr>
                  <w:rFonts w:cstheme="minorHAnsi"/>
                </w:rPr>
                <w:t>72%</w:t>
              </w:r>
            </w:ins>
          </w:p>
        </w:tc>
        <w:tc>
          <w:tcPr>
            <w:tcW w:w="1696" w:type="dxa"/>
            <w:noWrap/>
            <w:vAlign w:val="center"/>
          </w:tcPr>
          <w:p w14:paraId="5D638FE8" w14:textId="77777777" w:rsidR="00BD0299" w:rsidRPr="00FF6A71" w:rsidRDefault="00BD0299">
            <w:pPr>
              <w:spacing w:before="0" w:after="0" w:line="240" w:lineRule="auto"/>
              <w:jc w:val="center"/>
              <w:rPr>
                <w:ins w:id="57082" w:author="pete jones" w:date="2022-01-04T12:37:00Z"/>
                <w:rFonts w:cstheme="minorHAnsi"/>
              </w:rPr>
              <w:pPrChange w:id="57083" w:author="pete jones" w:date="2022-01-04T12:48:00Z">
                <w:pPr>
                  <w:jc w:val="center"/>
                </w:pPr>
              </w:pPrChange>
            </w:pPr>
            <w:ins w:id="57084" w:author="pete jones" w:date="2022-01-04T12:37:00Z">
              <w:r w:rsidRPr="00FF6A71">
                <w:rPr>
                  <w:rFonts w:cstheme="minorHAnsi"/>
                </w:rPr>
                <w:t>28%</w:t>
              </w:r>
            </w:ins>
          </w:p>
        </w:tc>
      </w:tr>
      <w:tr w:rsidR="00BD0299" w:rsidRPr="00FF6A71" w14:paraId="5D113EC2" w14:textId="77777777" w:rsidTr="00015922">
        <w:trPr>
          <w:trHeight w:val="300"/>
          <w:jc w:val="center"/>
          <w:ins w:id="57085" w:author="pete jones" w:date="2022-01-04T12:37:00Z"/>
        </w:trPr>
        <w:tc>
          <w:tcPr>
            <w:tcW w:w="908" w:type="dxa"/>
            <w:vAlign w:val="center"/>
          </w:tcPr>
          <w:p w14:paraId="13E60909" w14:textId="77777777" w:rsidR="00BD0299" w:rsidRPr="00FF6A71" w:rsidRDefault="00BD0299">
            <w:pPr>
              <w:spacing w:before="0" w:after="0" w:line="240" w:lineRule="auto"/>
              <w:rPr>
                <w:ins w:id="57086" w:author="pete jones" w:date="2022-01-04T12:37:00Z"/>
                <w:rFonts w:cstheme="minorHAnsi"/>
              </w:rPr>
              <w:pPrChange w:id="57087" w:author="pete jones" w:date="2022-01-04T12:48:00Z">
                <w:pPr/>
              </w:pPrChange>
            </w:pPr>
            <w:ins w:id="57088" w:author="pete jones" w:date="2022-01-04T12:37:00Z">
              <w:r w:rsidRPr="00FF6A71">
                <w:rPr>
                  <w:rFonts w:cstheme="minorHAnsi"/>
                </w:rPr>
                <w:t>Count</w:t>
              </w:r>
            </w:ins>
          </w:p>
        </w:tc>
        <w:tc>
          <w:tcPr>
            <w:tcW w:w="1392" w:type="dxa"/>
            <w:noWrap/>
            <w:vAlign w:val="center"/>
          </w:tcPr>
          <w:p w14:paraId="7AF56A78" w14:textId="77777777" w:rsidR="00BD0299" w:rsidRPr="00FF6A71" w:rsidRDefault="00BD0299">
            <w:pPr>
              <w:spacing w:before="0" w:after="0" w:line="240" w:lineRule="auto"/>
              <w:jc w:val="center"/>
              <w:rPr>
                <w:ins w:id="57089" w:author="pete jones" w:date="2022-01-04T12:37:00Z"/>
                <w:rFonts w:cstheme="minorHAnsi"/>
              </w:rPr>
              <w:pPrChange w:id="57090" w:author="pete jones" w:date="2022-01-04T12:48:00Z">
                <w:pPr>
                  <w:jc w:val="center"/>
                </w:pPr>
              </w:pPrChange>
            </w:pPr>
            <w:ins w:id="57091" w:author="pete jones" w:date="2022-01-04T12:37:00Z">
              <w:r w:rsidRPr="00FF6A71">
                <w:rPr>
                  <w:rFonts w:cstheme="minorHAnsi"/>
                </w:rPr>
                <w:t>13</w:t>
              </w:r>
            </w:ins>
          </w:p>
        </w:tc>
        <w:tc>
          <w:tcPr>
            <w:tcW w:w="1696" w:type="dxa"/>
            <w:noWrap/>
            <w:vAlign w:val="center"/>
          </w:tcPr>
          <w:p w14:paraId="34027362" w14:textId="77777777" w:rsidR="00BD0299" w:rsidRPr="00FF6A71" w:rsidRDefault="00BD0299">
            <w:pPr>
              <w:spacing w:before="0" w:after="0" w:line="240" w:lineRule="auto"/>
              <w:jc w:val="center"/>
              <w:rPr>
                <w:ins w:id="57092" w:author="pete jones" w:date="2022-01-04T12:37:00Z"/>
                <w:rFonts w:cstheme="minorHAnsi"/>
              </w:rPr>
              <w:pPrChange w:id="57093" w:author="pete jones" w:date="2022-01-04T12:48:00Z">
                <w:pPr>
                  <w:jc w:val="center"/>
                </w:pPr>
              </w:pPrChange>
            </w:pPr>
            <w:ins w:id="57094" w:author="pete jones" w:date="2022-01-04T12:37:00Z">
              <w:r w:rsidRPr="00FF6A71">
                <w:rPr>
                  <w:rFonts w:cstheme="minorHAnsi"/>
                </w:rPr>
                <w:t>5</w:t>
              </w:r>
            </w:ins>
          </w:p>
        </w:tc>
      </w:tr>
    </w:tbl>
    <w:p w14:paraId="41358466" w14:textId="77777777" w:rsidR="00BD0299" w:rsidRPr="00FF6A71" w:rsidRDefault="00BD0299" w:rsidP="00BD0299">
      <w:pPr>
        <w:rPr>
          <w:ins w:id="57095" w:author="pete jones" w:date="2022-01-04T12:37:00Z"/>
        </w:rPr>
      </w:pPr>
      <w:ins w:id="57096" w:author="pete jones" w:date="2022-01-04T12:37:00Z">
        <w:r w:rsidRPr="00FF6A71">
          <w:t xml:space="preserve">Q2.3 I use CAD software in my role to design new or existing parts and assemblies. </w:t>
        </w:r>
        <w:r w:rsidRPr="00FF6A71">
          <w:br/>
          <w:t>Please select all that apply...</w:t>
        </w:r>
      </w:ins>
    </w:p>
    <w:tbl>
      <w:tblPr>
        <w:tblStyle w:val="TableGrid"/>
        <w:tblW w:w="0" w:type="auto"/>
        <w:tblInd w:w="704" w:type="dxa"/>
        <w:tblLook w:val="04A0" w:firstRow="1" w:lastRow="0" w:firstColumn="1" w:lastColumn="0" w:noHBand="0" w:noVBand="1"/>
      </w:tblPr>
      <w:tblGrid>
        <w:gridCol w:w="4111"/>
        <w:gridCol w:w="1417"/>
        <w:gridCol w:w="1701"/>
      </w:tblGrid>
      <w:tr w:rsidR="00BD0299" w:rsidRPr="00FF6A71" w14:paraId="36BFDF08" w14:textId="77777777" w:rsidTr="00015922">
        <w:trPr>
          <w:ins w:id="57097" w:author="pete jones" w:date="2022-01-04T12:37:00Z"/>
        </w:trPr>
        <w:tc>
          <w:tcPr>
            <w:tcW w:w="4111" w:type="dxa"/>
          </w:tcPr>
          <w:p w14:paraId="3D252608" w14:textId="77777777" w:rsidR="00BD0299" w:rsidRPr="00FF6A71" w:rsidRDefault="00BD0299">
            <w:pPr>
              <w:spacing w:before="0" w:after="0" w:line="240" w:lineRule="auto"/>
              <w:jc w:val="center"/>
              <w:rPr>
                <w:ins w:id="57098" w:author="pete jones" w:date="2022-01-04T12:37:00Z"/>
                <w:rFonts w:cstheme="minorHAnsi"/>
                <w:b/>
                <w:bCs/>
              </w:rPr>
              <w:pPrChange w:id="57099" w:author="pete jones" w:date="2022-01-04T12:48:00Z">
                <w:pPr>
                  <w:jc w:val="center"/>
                </w:pPr>
              </w:pPrChange>
            </w:pPr>
            <w:bookmarkStart w:id="57100" w:name="_Hlk90119804"/>
            <w:ins w:id="57101" w:author="pete jones" w:date="2022-01-04T12:37:00Z">
              <w:r w:rsidRPr="00FF6A71">
                <w:rPr>
                  <w:rFonts w:cstheme="minorHAnsi"/>
                  <w:b/>
                  <w:bCs/>
                </w:rPr>
                <w:t>Option</w:t>
              </w:r>
            </w:ins>
          </w:p>
        </w:tc>
        <w:tc>
          <w:tcPr>
            <w:tcW w:w="1417" w:type="dxa"/>
          </w:tcPr>
          <w:p w14:paraId="5530C6BD" w14:textId="77777777" w:rsidR="00BD0299" w:rsidRPr="00FF6A71" w:rsidRDefault="00BD0299">
            <w:pPr>
              <w:spacing w:before="0" w:after="0" w:line="240" w:lineRule="auto"/>
              <w:jc w:val="center"/>
              <w:rPr>
                <w:ins w:id="57102" w:author="pete jones" w:date="2022-01-04T12:37:00Z"/>
                <w:rFonts w:cstheme="minorHAnsi"/>
                <w:b/>
                <w:bCs/>
              </w:rPr>
              <w:pPrChange w:id="57103" w:author="pete jones" w:date="2022-01-04T12:48:00Z">
                <w:pPr>
                  <w:jc w:val="center"/>
                </w:pPr>
              </w:pPrChange>
            </w:pPr>
            <w:ins w:id="57104" w:author="pete jones" w:date="2022-01-04T12:37:00Z">
              <w:r w:rsidRPr="00FF6A71">
                <w:rPr>
                  <w:rFonts w:cstheme="minorHAnsi"/>
                  <w:b/>
                  <w:bCs/>
                </w:rPr>
                <w:t>%</w:t>
              </w:r>
            </w:ins>
          </w:p>
        </w:tc>
        <w:tc>
          <w:tcPr>
            <w:tcW w:w="1701" w:type="dxa"/>
          </w:tcPr>
          <w:p w14:paraId="4B452597" w14:textId="77777777" w:rsidR="00BD0299" w:rsidRPr="00FF6A71" w:rsidRDefault="00BD0299">
            <w:pPr>
              <w:spacing w:before="0" w:after="0" w:line="240" w:lineRule="auto"/>
              <w:jc w:val="center"/>
              <w:rPr>
                <w:ins w:id="57105" w:author="pete jones" w:date="2022-01-04T12:37:00Z"/>
                <w:rFonts w:cstheme="minorHAnsi"/>
                <w:b/>
                <w:bCs/>
              </w:rPr>
              <w:pPrChange w:id="57106" w:author="pete jones" w:date="2022-01-04T12:48:00Z">
                <w:pPr>
                  <w:jc w:val="center"/>
                </w:pPr>
              </w:pPrChange>
            </w:pPr>
            <w:ins w:id="57107" w:author="pete jones" w:date="2022-01-04T12:37:00Z">
              <w:r w:rsidRPr="00FF6A71">
                <w:rPr>
                  <w:rFonts w:cstheme="minorHAnsi"/>
                  <w:b/>
                  <w:bCs/>
                </w:rPr>
                <w:t>Count</w:t>
              </w:r>
            </w:ins>
          </w:p>
        </w:tc>
      </w:tr>
      <w:tr w:rsidR="00BD0299" w:rsidRPr="00FF6A71" w14:paraId="29EA2BA9" w14:textId="77777777" w:rsidTr="00015922">
        <w:trPr>
          <w:ins w:id="57108" w:author="pete jones" w:date="2022-01-04T12:37:00Z"/>
        </w:trPr>
        <w:tc>
          <w:tcPr>
            <w:tcW w:w="4111" w:type="dxa"/>
          </w:tcPr>
          <w:p w14:paraId="79DC1330" w14:textId="77777777" w:rsidR="00BD0299" w:rsidRPr="00FF6A71" w:rsidRDefault="00BD0299">
            <w:pPr>
              <w:spacing w:before="0" w:after="0" w:line="240" w:lineRule="auto"/>
              <w:rPr>
                <w:ins w:id="57109" w:author="pete jones" w:date="2022-01-04T12:37:00Z"/>
                <w:rFonts w:cstheme="minorHAnsi"/>
              </w:rPr>
              <w:pPrChange w:id="57110" w:author="pete jones" w:date="2022-01-04T12:48:00Z">
                <w:pPr/>
              </w:pPrChange>
            </w:pPr>
            <w:ins w:id="57111" w:author="pete jones" w:date="2022-01-04T12:37:00Z">
              <w:r w:rsidRPr="00FF6A71">
                <w:rPr>
                  <w:rFonts w:cstheme="minorHAnsi"/>
                </w:rPr>
                <w:t>Do not use 2D or 3D CAD Systems</w:t>
              </w:r>
            </w:ins>
          </w:p>
        </w:tc>
        <w:tc>
          <w:tcPr>
            <w:tcW w:w="1417" w:type="dxa"/>
            <w:shd w:val="clear" w:color="auto" w:fill="auto"/>
          </w:tcPr>
          <w:p w14:paraId="0AD91E1D" w14:textId="77777777" w:rsidR="00BD0299" w:rsidRPr="00FF6A71" w:rsidRDefault="00BD0299">
            <w:pPr>
              <w:spacing w:before="0" w:after="0" w:line="240" w:lineRule="auto"/>
              <w:jc w:val="center"/>
              <w:rPr>
                <w:ins w:id="57112" w:author="pete jones" w:date="2022-01-04T12:37:00Z"/>
                <w:rFonts w:cstheme="minorHAnsi"/>
              </w:rPr>
              <w:pPrChange w:id="57113" w:author="pete jones" w:date="2022-01-04T12:48:00Z">
                <w:pPr>
                  <w:jc w:val="center"/>
                </w:pPr>
              </w:pPrChange>
            </w:pPr>
            <w:ins w:id="57114" w:author="pete jones" w:date="2022-01-04T12:37:00Z">
              <w:r w:rsidRPr="00FF6A71">
                <w:t>15%</w:t>
              </w:r>
            </w:ins>
          </w:p>
        </w:tc>
        <w:tc>
          <w:tcPr>
            <w:tcW w:w="1701" w:type="dxa"/>
            <w:shd w:val="clear" w:color="auto" w:fill="auto"/>
            <w:vAlign w:val="bottom"/>
          </w:tcPr>
          <w:p w14:paraId="4664F3CF" w14:textId="77777777" w:rsidR="00BD0299" w:rsidRPr="00FF6A71" w:rsidRDefault="00BD0299">
            <w:pPr>
              <w:spacing w:before="0" w:after="0" w:line="240" w:lineRule="auto"/>
              <w:jc w:val="center"/>
              <w:rPr>
                <w:ins w:id="57115" w:author="pete jones" w:date="2022-01-04T12:37:00Z"/>
                <w:rFonts w:cstheme="minorHAnsi"/>
              </w:rPr>
              <w:pPrChange w:id="57116" w:author="pete jones" w:date="2022-01-04T12:48:00Z">
                <w:pPr>
                  <w:jc w:val="center"/>
                </w:pPr>
              </w:pPrChange>
            </w:pPr>
            <w:ins w:id="57117" w:author="pete jones" w:date="2022-01-04T12:37:00Z">
              <w:r w:rsidRPr="00FF6A71">
                <w:rPr>
                  <w:rFonts w:cs="Calibri"/>
                  <w:color w:val="000000"/>
                  <w:sz w:val="22"/>
                  <w:szCs w:val="22"/>
                </w:rPr>
                <w:t>4</w:t>
              </w:r>
            </w:ins>
          </w:p>
        </w:tc>
      </w:tr>
      <w:tr w:rsidR="00BD0299" w:rsidRPr="00FF6A71" w14:paraId="352A7B9D" w14:textId="77777777" w:rsidTr="00015922">
        <w:trPr>
          <w:ins w:id="57118" w:author="pete jones" w:date="2022-01-04T12:37:00Z"/>
        </w:trPr>
        <w:tc>
          <w:tcPr>
            <w:tcW w:w="4111" w:type="dxa"/>
          </w:tcPr>
          <w:p w14:paraId="1799B59C" w14:textId="77777777" w:rsidR="00BD0299" w:rsidRPr="00FF6A71" w:rsidRDefault="00BD0299">
            <w:pPr>
              <w:spacing w:before="0" w:after="0" w:line="240" w:lineRule="auto"/>
              <w:rPr>
                <w:ins w:id="57119" w:author="pete jones" w:date="2022-01-04T12:37:00Z"/>
                <w:rFonts w:cstheme="minorHAnsi"/>
              </w:rPr>
              <w:pPrChange w:id="57120" w:author="pete jones" w:date="2022-01-04T12:48:00Z">
                <w:pPr/>
              </w:pPrChange>
            </w:pPr>
            <w:ins w:id="57121" w:author="pete jones" w:date="2022-01-04T12:37:00Z">
              <w:r w:rsidRPr="00FF6A71">
                <w:rPr>
                  <w:rFonts w:cstheme="minorHAnsi"/>
                </w:rPr>
                <w:t>Solidworks</w:t>
              </w:r>
            </w:ins>
          </w:p>
        </w:tc>
        <w:tc>
          <w:tcPr>
            <w:tcW w:w="1417" w:type="dxa"/>
            <w:shd w:val="clear" w:color="auto" w:fill="auto"/>
          </w:tcPr>
          <w:p w14:paraId="7ED8D286" w14:textId="77777777" w:rsidR="00BD0299" w:rsidRPr="00FF6A71" w:rsidRDefault="00BD0299">
            <w:pPr>
              <w:spacing w:before="0" w:after="0" w:line="240" w:lineRule="auto"/>
              <w:jc w:val="center"/>
              <w:rPr>
                <w:ins w:id="57122" w:author="pete jones" w:date="2022-01-04T12:37:00Z"/>
                <w:rFonts w:cstheme="minorHAnsi"/>
              </w:rPr>
              <w:pPrChange w:id="57123" w:author="pete jones" w:date="2022-01-04T12:48:00Z">
                <w:pPr>
                  <w:jc w:val="center"/>
                </w:pPr>
              </w:pPrChange>
            </w:pPr>
            <w:ins w:id="57124" w:author="pete jones" w:date="2022-01-04T12:37:00Z">
              <w:r w:rsidRPr="00FF6A71">
                <w:t>11%</w:t>
              </w:r>
            </w:ins>
          </w:p>
        </w:tc>
        <w:tc>
          <w:tcPr>
            <w:tcW w:w="1701" w:type="dxa"/>
            <w:shd w:val="clear" w:color="auto" w:fill="auto"/>
            <w:vAlign w:val="bottom"/>
          </w:tcPr>
          <w:p w14:paraId="5F114900" w14:textId="77777777" w:rsidR="00BD0299" w:rsidRPr="00FF6A71" w:rsidRDefault="00BD0299">
            <w:pPr>
              <w:spacing w:before="0" w:after="0" w:line="240" w:lineRule="auto"/>
              <w:jc w:val="center"/>
              <w:rPr>
                <w:ins w:id="57125" w:author="pete jones" w:date="2022-01-04T12:37:00Z"/>
                <w:rFonts w:cstheme="minorHAnsi"/>
              </w:rPr>
              <w:pPrChange w:id="57126" w:author="pete jones" w:date="2022-01-04T12:48:00Z">
                <w:pPr>
                  <w:jc w:val="center"/>
                </w:pPr>
              </w:pPrChange>
            </w:pPr>
            <w:ins w:id="57127" w:author="pete jones" w:date="2022-01-04T12:37:00Z">
              <w:r w:rsidRPr="00FF6A71">
                <w:rPr>
                  <w:rFonts w:cs="Calibri"/>
                  <w:color w:val="000000"/>
                  <w:sz w:val="22"/>
                  <w:szCs w:val="22"/>
                </w:rPr>
                <w:t>3</w:t>
              </w:r>
            </w:ins>
          </w:p>
        </w:tc>
      </w:tr>
      <w:tr w:rsidR="00BD0299" w:rsidRPr="00FF6A71" w14:paraId="73B74AEB" w14:textId="77777777" w:rsidTr="00015922">
        <w:trPr>
          <w:ins w:id="57128" w:author="pete jones" w:date="2022-01-04T12:37:00Z"/>
        </w:trPr>
        <w:tc>
          <w:tcPr>
            <w:tcW w:w="4111" w:type="dxa"/>
          </w:tcPr>
          <w:p w14:paraId="39D4FE1E" w14:textId="77777777" w:rsidR="00BD0299" w:rsidRPr="00FF6A71" w:rsidRDefault="00BD0299">
            <w:pPr>
              <w:spacing w:before="0" w:after="0" w:line="240" w:lineRule="auto"/>
              <w:rPr>
                <w:ins w:id="57129" w:author="pete jones" w:date="2022-01-04T12:37:00Z"/>
                <w:rFonts w:cstheme="minorHAnsi"/>
              </w:rPr>
              <w:pPrChange w:id="57130" w:author="pete jones" w:date="2022-01-04T12:48:00Z">
                <w:pPr/>
              </w:pPrChange>
            </w:pPr>
            <w:ins w:id="57131" w:author="pete jones" w:date="2022-01-04T12:37:00Z">
              <w:r w:rsidRPr="00FF6A71">
                <w:rPr>
                  <w:rFonts w:cstheme="minorHAnsi"/>
                </w:rPr>
                <w:t>AutoCAD 2D (incl LT)</w:t>
              </w:r>
            </w:ins>
          </w:p>
        </w:tc>
        <w:tc>
          <w:tcPr>
            <w:tcW w:w="1417" w:type="dxa"/>
            <w:shd w:val="clear" w:color="auto" w:fill="auto"/>
          </w:tcPr>
          <w:p w14:paraId="3B2594B3" w14:textId="77777777" w:rsidR="00BD0299" w:rsidRPr="00FF6A71" w:rsidRDefault="00BD0299">
            <w:pPr>
              <w:spacing w:before="0" w:after="0" w:line="240" w:lineRule="auto"/>
              <w:jc w:val="center"/>
              <w:rPr>
                <w:ins w:id="57132" w:author="pete jones" w:date="2022-01-04T12:37:00Z"/>
                <w:rFonts w:cstheme="minorHAnsi"/>
              </w:rPr>
              <w:pPrChange w:id="57133" w:author="pete jones" w:date="2022-01-04T12:48:00Z">
                <w:pPr>
                  <w:jc w:val="center"/>
                </w:pPr>
              </w:pPrChange>
            </w:pPr>
            <w:ins w:id="57134" w:author="pete jones" w:date="2022-01-04T12:37:00Z">
              <w:r w:rsidRPr="00FF6A71">
                <w:t>7%</w:t>
              </w:r>
            </w:ins>
          </w:p>
        </w:tc>
        <w:tc>
          <w:tcPr>
            <w:tcW w:w="1701" w:type="dxa"/>
            <w:shd w:val="clear" w:color="auto" w:fill="auto"/>
            <w:vAlign w:val="bottom"/>
          </w:tcPr>
          <w:p w14:paraId="2BC65BAA" w14:textId="77777777" w:rsidR="00BD0299" w:rsidRPr="00FF6A71" w:rsidRDefault="00BD0299">
            <w:pPr>
              <w:spacing w:before="0" w:after="0" w:line="240" w:lineRule="auto"/>
              <w:jc w:val="center"/>
              <w:rPr>
                <w:ins w:id="57135" w:author="pete jones" w:date="2022-01-04T12:37:00Z"/>
                <w:rFonts w:cstheme="minorHAnsi"/>
              </w:rPr>
              <w:pPrChange w:id="57136" w:author="pete jones" w:date="2022-01-04T12:48:00Z">
                <w:pPr>
                  <w:jc w:val="center"/>
                </w:pPr>
              </w:pPrChange>
            </w:pPr>
            <w:ins w:id="57137" w:author="pete jones" w:date="2022-01-04T12:37:00Z">
              <w:r w:rsidRPr="00FF6A71">
                <w:rPr>
                  <w:rFonts w:cs="Calibri"/>
                  <w:color w:val="000000"/>
                  <w:sz w:val="22"/>
                  <w:szCs w:val="22"/>
                </w:rPr>
                <w:t>2</w:t>
              </w:r>
            </w:ins>
          </w:p>
        </w:tc>
      </w:tr>
      <w:tr w:rsidR="00BD0299" w:rsidRPr="00FF6A71" w14:paraId="075A57CB" w14:textId="77777777" w:rsidTr="00015922">
        <w:trPr>
          <w:ins w:id="57138" w:author="pete jones" w:date="2022-01-04T12:37:00Z"/>
        </w:trPr>
        <w:tc>
          <w:tcPr>
            <w:tcW w:w="4111" w:type="dxa"/>
          </w:tcPr>
          <w:p w14:paraId="59C2021F" w14:textId="77777777" w:rsidR="00BD0299" w:rsidRPr="00FF6A71" w:rsidRDefault="00BD0299">
            <w:pPr>
              <w:spacing w:before="0" w:after="0" w:line="240" w:lineRule="auto"/>
              <w:rPr>
                <w:ins w:id="57139" w:author="pete jones" w:date="2022-01-04T12:37:00Z"/>
                <w:rFonts w:cstheme="minorHAnsi"/>
              </w:rPr>
              <w:pPrChange w:id="57140" w:author="pete jones" w:date="2022-01-04T12:48:00Z">
                <w:pPr/>
              </w:pPrChange>
            </w:pPr>
            <w:ins w:id="57141" w:author="pete jones" w:date="2022-01-04T12:37:00Z">
              <w:r w:rsidRPr="00FF6A71">
                <w:rPr>
                  <w:rFonts w:cstheme="minorHAnsi"/>
                </w:rPr>
                <w:t>AutoDesk Inventor</w:t>
              </w:r>
            </w:ins>
          </w:p>
        </w:tc>
        <w:tc>
          <w:tcPr>
            <w:tcW w:w="1417" w:type="dxa"/>
            <w:shd w:val="clear" w:color="auto" w:fill="auto"/>
          </w:tcPr>
          <w:p w14:paraId="02D836B5" w14:textId="77777777" w:rsidR="00BD0299" w:rsidRPr="00FF6A71" w:rsidRDefault="00BD0299">
            <w:pPr>
              <w:spacing w:before="0" w:after="0" w:line="240" w:lineRule="auto"/>
              <w:jc w:val="center"/>
              <w:rPr>
                <w:ins w:id="57142" w:author="pete jones" w:date="2022-01-04T12:37:00Z"/>
                <w:rFonts w:cstheme="minorHAnsi"/>
              </w:rPr>
              <w:pPrChange w:id="57143" w:author="pete jones" w:date="2022-01-04T12:48:00Z">
                <w:pPr>
                  <w:jc w:val="center"/>
                </w:pPr>
              </w:pPrChange>
            </w:pPr>
          </w:p>
        </w:tc>
        <w:tc>
          <w:tcPr>
            <w:tcW w:w="1701" w:type="dxa"/>
            <w:shd w:val="clear" w:color="auto" w:fill="auto"/>
            <w:vAlign w:val="bottom"/>
          </w:tcPr>
          <w:p w14:paraId="3BB77042" w14:textId="77777777" w:rsidR="00BD0299" w:rsidRPr="00FF6A71" w:rsidRDefault="00BD0299">
            <w:pPr>
              <w:spacing w:before="0" w:after="0" w:line="240" w:lineRule="auto"/>
              <w:jc w:val="center"/>
              <w:rPr>
                <w:ins w:id="57144" w:author="pete jones" w:date="2022-01-04T12:37:00Z"/>
                <w:rFonts w:cstheme="minorHAnsi"/>
              </w:rPr>
              <w:pPrChange w:id="57145" w:author="pete jones" w:date="2022-01-04T12:48:00Z">
                <w:pPr>
                  <w:jc w:val="center"/>
                </w:pPr>
              </w:pPrChange>
            </w:pPr>
          </w:p>
        </w:tc>
      </w:tr>
      <w:tr w:rsidR="00BD0299" w:rsidRPr="00FF6A71" w14:paraId="15C3E518" w14:textId="77777777" w:rsidTr="00015922">
        <w:trPr>
          <w:ins w:id="57146" w:author="pete jones" w:date="2022-01-04T12:37:00Z"/>
        </w:trPr>
        <w:tc>
          <w:tcPr>
            <w:tcW w:w="4111" w:type="dxa"/>
          </w:tcPr>
          <w:p w14:paraId="2FE6B9A0" w14:textId="77777777" w:rsidR="00BD0299" w:rsidRPr="00FF6A71" w:rsidRDefault="00BD0299">
            <w:pPr>
              <w:spacing w:before="0" w:after="0" w:line="240" w:lineRule="auto"/>
              <w:rPr>
                <w:ins w:id="57147" w:author="pete jones" w:date="2022-01-04T12:37:00Z"/>
                <w:rFonts w:cstheme="minorHAnsi"/>
              </w:rPr>
              <w:pPrChange w:id="57148" w:author="pete jones" w:date="2022-01-04T12:48:00Z">
                <w:pPr/>
              </w:pPrChange>
            </w:pPr>
            <w:ins w:id="57149" w:author="pete jones" w:date="2022-01-04T12:37:00Z">
              <w:r w:rsidRPr="00FF6A71">
                <w:rPr>
                  <w:rFonts w:cstheme="minorHAnsi"/>
                </w:rPr>
                <w:t>PTC CREO</w:t>
              </w:r>
            </w:ins>
          </w:p>
        </w:tc>
        <w:tc>
          <w:tcPr>
            <w:tcW w:w="1417" w:type="dxa"/>
            <w:shd w:val="clear" w:color="auto" w:fill="auto"/>
          </w:tcPr>
          <w:p w14:paraId="416BEF6A" w14:textId="77777777" w:rsidR="00BD0299" w:rsidRPr="00FF6A71" w:rsidRDefault="00BD0299">
            <w:pPr>
              <w:spacing w:before="0" w:after="0" w:line="240" w:lineRule="auto"/>
              <w:jc w:val="center"/>
              <w:rPr>
                <w:ins w:id="57150" w:author="pete jones" w:date="2022-01-04T12:37:00Z"/>
                <w:rFonts w:cstheme="minorHAnsi"/>
              </w:rPr>
              <w:pPrChange w:id="57151" w:author="pete jones" w:date="2022-01-04T12:48:00Z">
                <w:pPr>
                  <w:jc w:val="center"/>
                </w:pPr>
              </w:pPrChange>
            </w:pPr>
            <w:ins w:id="57152" w:author="pete jones" w:date="2022-01-04T12:37:00Z">
              <w:r w:rsidRPr="00FF6A71">
                <w:t>4%</w:t>
              </w:r>
            </w:ins>
          </w:p>
        </w:tc>
        <w:tc>
          <w:tcPr>
            <w:tcW w:w="1701" w:type="dxa"/>
            <w:shd w:val="clear" w:color="auto" w:fill="auto"/>
            <w:vAlign w:val="bottom"/>
          </w:tcPr>
          <w:p w14:paraId="64CC8980" w14:textId="77777777" w:rsidR="00BD0299" w:rsidRPr="00FF6A71" w:rsidRDefault="00BD0299">
            <w:pPr>
              <w:spacing w:before="0" w:after="0" w:line="240" w:lineRule="auto"/>
              <w:jc w:val="center"/>
              <w:rPr>
                <w:ins w:id="57153" w:author="pete jones" w:date="2022-01-04T12:37:00Z"/>
                <w:rFonts w:cstheme="minorHAnsi"/>
              </w:rPr>
              <w:pPrChange w:id="57154" w:author="pete jones" w:date="2022-01-04T12:48:00Z">
                <w:pPr>
                  <w:jc w:val="center"/>
                </w:pPr>
              </w:pPrChange>
            </w:pPr>
            <w:ins w:id="57155" w:author="pete jones" w:date="2022-01-04T12:37:00Z">
              <w:r w:rsidRPr="00FF6A71">
                <w:rPr>
                  <w:rFonts w:cs="Calibri"/>
                  <w:color w:val="000000"/>
                  <w:sz w:val="22"/>
                  <w:szCs w:val="22"/>
                </w:rPr>
                <w:t>1</w:t>
              </w:r>
            </w:ins>
          </w:p>
        </w:tc>
      </w:tr>
      <w:tr w:rsidR="00BD0299" w:rsidRPr="00FF6A71" w14:paraId="6057A3C5" w14:textId="77777777" w:rsidTr="00015922">
        <w:trPr>
          <w:ins w:id="57156" w:author="pete jones" w:date="2022-01-04T12:37:00Z"/>
        </w:trPr>
        <w:tc>
          <w:tcPr>
            <w:tcW w:w="4111" w:type="dxa"/>
          </w:tcPr>
          <w:p w14:paraId="17388B49" w14:textId="77777777" w:rsidR="00BD0299" w:rsidRPr="00FF6A71" w:rsidRDefault="00BD0299">
            <w:pPr>
              <w:spacing w:before="0" w:after="0" w:line="240" w:lineRule="auto"/>
              <w:rPr>
                <w:ins w:id="57157" w:author="pete jones" w:date="2022-01-04T12:37:00Z"/>
                <w:rFonts w:cstheme="minorHAnsi"/>
              </w:rPr>
              <w:pPrChange w:id="57158" w:author="pete jones" w:date="2022-01-04T12:48:00Z">
                <w:pPr/>
              </w:pPrChange>
            </w:pPr>
            <w:ins w:id="57159" w:author="pete jones" w:date="2022-01-04T12:37:00Z">
              <w:r w:rsidRPr="00FF6A71">
                <w:rPr>
                  <w:rFonts w:cstheme="minorHAnsi"/>
                </w:rPr>
                <w:t>Siemens NX</w:t>
              </w:r>
            </w:ins>
          </w:p>
        </w:tc>
        <w:tc>
          <w:tcPr>
            <w:tcW w:w="1417" w:type="dxa"/>
            <w:shd w:val="clear" w:color="auto" w:fill="auto"/>
          </w:tcPr>
          <w:p w14:paraId="6F442085" w14:textId="77777777" w:rsidR="00BD0299" w:rsidRPr="00FF6A71" w:rsidRDefault="00BD0299">
            <w:pPr>
              <w:spacing w:before="0" w:after="0" w:line="240" w:lineRule="auto"/>
              <w:jc w:val="center"/>
              <w:rPr>
                <w:ins w:id="57160" w:author="pete jones" w:date="2022-01-04T12:37:00Z"/>
                <w:rFonts w:cstheme="minorHAnsi"/>
              </w:rPr>
              <w:pPrChange w:id="57161" w:author="pete jones" w:date="2022-01-04T12:48:00Z">
                <w:pPr>
                  <w:jc w:val="center"/>
                </w:pPr>
              </w:pPrChange>
            </w:pPr>
          </w:p>
        </w:tc>
        <w:tc>
          <w:tcPr>
            <w:tcW w:w="1701" w:type="dxa"/>
            <w:shd w:val="clear" w:color="auto" w:fill="auto"/>
            <w:vAlign w:val="bottom"/>
          </w:tcPr>
          <w:p w14:paraId="23A08694" w14:textId="77777777" w:rsidR="00BD0299" w:rsidRPr="00FF6A71" w:rsidRDefault="00BD0299">
            <w:pPr>
              <w:spacing w:before="0" w:after="0" w:line="240" w:lineRule="auto"/>
              <w:jc w:val="center"/>
              <w:rPr>
                <w:ins w:id="57162" w:author="pete jones" w:date="2022-01-04T12:37:00Z"/>
                <w:rFonts w:cstheme="minorHAnsi"/>
              </w:rPr>
              <w:pPrChange w:id="57163" w:author="pete jones" w:date="2022-01-04T12:48:00Z">
                <w:pPr>
                  <w:jc w:val="center"/>
                </w:pPr>
              </w:pPrChange>
            </w:pPr>
          </w:p>
        </w:tc>
      </w:tr>
      <w:tr w:rsidR="00BD0299" w:rsidRPr="00FF6A71" w14:paraId="7158B56B" w14:textId="77777777" w:rsidTr="00015922">
        <w:trPr>
          <w:ins w:id="57164" w:author="pete jones" w:date="2022-01-04T12:37:00Z"/>
        </w:trPr>
        <w:tc>
          <w:tcPr>
            <w:tcW w:w="4111" w:type="dxa"/>
          </w:tcPr>
          <w:p w14:paraId="1D32ABC3" w14:textId="77777777" w:rsidR="00BD0299" w:rsidRPr="00FF6A71" w:rsidRDefault="00BD0299">
            <w:pPr>
              <w:spacing w:before="0" w:after="0" w:line="240" w:lineRule="auto"/>
              <w:rPr>
                <w:ins w:id="57165" w:author="pete jones" w:date="2022-01-04T12:37:00Z"/>
                <w:rFonts w:cstheme="minorHAnsi"/>
              </w:rPr>
              <w:pPrChange w:id="57166" w:author="pete jones" w:date="2022-01-04T12:48:00Z">
                <w:pPr/>
              </w:pPrChange>
            </w:pPr>
            <w:ins w:id="57167" w:author="pete jones" w:date="2022-01-04T12:37:00Z">
              <w:r w:rsidRPr="00FF6A71">
                <w:rPr>
                  <w:rFonts w:cstheme="minorHAnsi"/>
                </w:rPr>
                <w:t>CATIA V5</w:t>
              </w:r>
            </w:ins>
          </w:p>
        </w:tc>
        <w:tc>
          <w:tcPr>
            <w:tcW w:w="1417" w:type="dxa"/>
            <w:shd w:val="clear" w:color="auto" w:fill="auto"/>
          </w:tcPr>
          <w:p w14:paraId="3BF42099" w14:textId="77777777" w:rsidR="00BD0299" w:rsidRPr="00FF6A71" w:rsidRDefault="00BD0299">
            <w:pPr>
              <w:spacing w:before="0" w:after="0" w:line="240" w:lineRule="auto"/>
              <w:jc w:val="center"/>
              <w:rPr>
                <w:ins w:id="57168" w:author="pete jones" w:date="2022-01-04T12:37:00Z"/>
                <w:rFonts w:cstheme="minorHAnsi"/>
              </w:rPr>
              <w:pPrChange w:id="57169" w:author="pete jones" w:date="2022-01-04T12:48:00Z">
                <w:pPr>
                  <w:jc w:val="center"/>
                </w:pPr>
              </w:pPrChange>
            </w:pPr>
            <w:ins w:id="57170" w:author="pete jones" w:date="2022-01-04T12:37:00Z">
              <w:r w:rsidRPr="00FF6A71">
                <w:t>30%</w:t>
              </w:r>
            </w:ins>
          </w:p>
        </w:tc>
        <w:tc>
          <w:tcPr>
            <w:tcW w:w="1701" w:type="dxa"/>
            <w:shd w:val="clear" w:color="auto" w:fill="auto"/>
            <w:vAlign w:val="bottom"/>
          </w:tcPr>
          <w:p w14:paraId="1F934F5F" w14:textId="77777777" w:rsidR="00BD0299" w:rsidRPr="00FF6A71" w:rsidRDefault="00BD0299">
            <w:pPr>
              <w:spacing w:before="0" w:after="0" w:line="240" w:lineRule="auto"/>
              <w:jc w:val="center"/>
              <w:rPr>
                <w:ins w:id="57171" w:author="pete jones" w:date="2022-01-04T12:37:00Z"/>
                <w:rFonts w:cstheme="minorHAnsi"/>
              </w:rPr>
              <w:pPrChange w:id="57172" w:author="pete jones" w:date="2022-01-04T12:48:00Z">
                <w:pPr>
                  <w:jc w:val="center"/>
                </w:pPr>
              </w:pPrChange>
            </w:pPr>
            <w:ins w:id="57173" w:author="pete jones" w:date="2022-01-04T12:37:00Z">
              <w:r w:rsidRPr="00FF6A71">
                <w:rPr>
                  <w:rFonts w:cs="Calibri"/>
                  <w:color w:val="000000"/>
                  <w:sz w:val="22"/>
                  <w:szCs w:val="22"/>
                </w:rPr>
                <w:t>8</w:t>
              </w:r>
            </w:ins>
          </w:p>
        </w:tc>
      </w:tr>
      <w:tr w:rsidR="00BD0299" w:rsidRPr="00FF6A71" w14:paraId="47F6FEE4" w14:textId="77777777" w:rsidTr="00015922">
        <w:trPr>
          <w:ins w:id="57174" w:author="pete jones" w:date="2022-01-04T12:37:00Z"/>
        </w:trPr>
        <w:tc>
          <w:tcPr>
            <w:tcW w:w="4111" w:type="dxa"/>
          </w:tcPr>
          <w:p w14:paraId="7334B5C4" w14:textId="77777777" w:rsidR="00BD0299" w:rsidRPr="00FF6A71" w:rsidRDefault="00BD0299">
            <w:pPr>
              <w:spacing w:before="0" w:after="0" w:line="240" w:lineRule="auto"/>
              <w:rPr>
                <w:ins w:id="57175" w:author="pete jones" w:date="2022-01-04T12:37:00Z"/>
                <w:rFonts w:cstheme="minorHAnsi"/>
              </w:rPr>
              <w:pPrChange w:id="57176" w:author="pete jones" w:date="2022-01-04T12:48:00Z">
                <w:pPr/>
              </w:pPrChange>
            </w:pPr>
            <w:ins w:id="57177" w:author="pete jones" w:date="2022-01-04T12:37:00Z">
              <w:r w:rsidRPr="00FF6A71">
                <w:rPr>
                  <w:rFonts w:cstheme="minorHAnsi"/>
                </w:rPr>
                <w:t>CATIA 3DX</w:t>
              </w:r>
            </w:ins>
          </w:p>
        </w:tc>
        <w:tc>
          <w:tcPr>
            <w:tcW w:w="1417" w:type="dxa"/>
            <w:shd w:val="clear" w:color="auto" w:fill="auto"/>
          </w:tcPr>
          <w:p w14:paraId="482E0F9F" w14:textId="77777777" w:rsidR="00BD0299" w:rsidRPr="00FF6A71" w:rsidRDefault="00BD0299">
            <w:pPr>
              <w:spacing w:before="0" w:after="0" w:line="240" w:lineRule="auto"/>
              <w:jc w:val="center"/>
              <w:rPr>
                <w:ins w:id="57178" w:author="pete jones" w:date="2022-01-04T12:37:00Z"/>
                <w:rFonts w:cstheme="minorHAnsi"/>
              </w:rPr>
              <w:pPrChange w:id="57179" w:author="pete jones" w:date="2022-01-04T12:48:00Z">
                <w:pPr>
                  <w:jc w:val="center"/>
                </w:pPr>
              </w:pPrChange>
            </w:pPr>
            <w:ins w:id="57180" w:author="pete jones" w:date="2022-01-04T12:37:00Z">
              <w:r w:rsidRPr="00FF6A71">
                <w:t>22%</w:t>
              </w:r>
            </w:ins>
          </w:p>
        </w:tc>
        <w:tc>
          <w:tcPr>
            <w:tcW w:w="1701" w:type="dxa"/>
            <w:shd w:val="clear" w:color="auto" w:fill="auto"/>
            <w:vAlign w:val="bottom"/>
          </w:tcPr>
          <w:p w14:paraId="2A1A2480" w14:textId="77777777" w:rsidR="00BD0299" w:rsidRPr="00FF6A71" w:rsidRDefault="00BD0299">
            <w:pPr>
              <w:spacing w:before="0" w:after="0" w:line="240" w:lineRule="auto"/>
              <w:jc w:val="center"/>
              <w:rPr>
                <w:ins w:id="57181" w:author="pete jones" w:date="2022-01-04T12:37:00Z"/>
                <w:rFonts w:cstheme="minorHAnsi"/>
              </w:rPr>
              <w:pPrChange w:id="57182" w:author="pete jones" w:date="2022-01-04T12:48:00Z">
                <w:pPr>
                  <w:jc w:val="center"/>
                </w:pPr>
              </w:pPrChange>
            </w:pPr>
            <w:ins w:id="57183" w:author="pete jones" w:date="2022-01-04T12:37:00Z">
              <w:r w:rsidRPr="00FF6A71">
                <w:rPr>
                  <w:rFonts w:cs="Calibri"/>
                  <w:color w:val="000000"/>
                  <w:sz w:val="22"/>
                  <w:szCs w:val="22"/>
                </w:rPr>
                <w:t>6</w:t>
              </w:r>
            </w:ins>
          </w:p>
        </w:tc>
      </w:tr>
      <w:tr w:rsidR="00BD0299" w:rsidRPr="00FF6A71" w14:paraId="7EEED2B5" w14:textId="77777777" w:rsidTr="00015922">
        <w:trPr>
          <w:ins w:id="57184" w:author="pete jones" w:date="2022-01-04T12:37:00Z"/>
        </w:trPr>
        <w:tc>
          <w:tcPr>
            <w:tcW w:w="4111" w:type="dxa"/>
          </w:tcPr>
          <w:p w14:paraId="699D5A1A" w14:textId="77777777" w:rsidR="00BD0299" w:rsidRPr="00FF6A71" w:rsidRDefault="00BD0299">
            <w:pPr>
              <w:spacing w:before="0" w:after="0" w:line="240" w:lineRule="auto"/>
              <w:rPr>
                <w:ins w:id="57185" w:author="pete jones" w:date="2022-01-04T12:37:00Z"/>
              </w:rPr>
              <w:pPrChange w:id="57186" w:author="pete jones" w:date="2022-01-04T12:48:00Z">
                <w:pPr/>
              </w:pPrChange>
            </w:pPr>
            <w:ins w:id="57187" w:author="pete jones" w:date="2022-01-04T12:37:00Z">
              <w:r w:rsidRPr="00FF6A71">
                <w:t>Fusion 360</w:t>
              </w:r>
            </w:ins>
          </w:p>
        </w:tc>
        <w:tc>
          <w:tcPr>
            <w:tcW w:w="1417" w:type="dxa"/>
            <w:shd w:val="clear" w:color="auto" w:fill="auto"/>
          </w:tcPr>
          <w:p w14:paraId="54967927" w14:textId="77777777" w:rsidR="00BD0299" w:rsidRPr="00FF6A71" w:rsidRDefault="00BD0299">
            <w:pPr>
              <w:spacing w:before="0" w:after="0" w:line="240" w:lineRule="auto"/>
              <w:jc w:val="center"/>
              <w:rPr>
                <w:ins w:id="57188" w:author="pete jones" w:date="2022-01-04T12:37:00Z"/>
                <w:rFonts w:cstheme="minorHAnsi"/>
              </w:rPr>
              <w:pPrChange w:id="57189" w:author="pete jones" w:date="2022-01-04T12:48:00Z">
                <w:pPr>
                  <w:jc w:val="center"/>
                </w:pPr>
              </w:pPrChange>
            </w:pPr>
          </w:p>
        </w:tc>
        <w:tc>
          <w:tcPr>
            <w:tcW w:w="1701" w:type="dxa"/>
            <w:shd w:val="clear" w:color="auto" w:fill="auto"/>
            <w:vAlign w:val="bottom"/>
          </w:tcPr>
          <w:p w14:paraId="2BB2A19D" w14:textId="77777777" w:rsidR="00BD0299" w:rsidRPr="00FF6A71" w:rsidRDefault="00BD0299">
            <w:pPr>
              <w:spacing w:before="0" w:after="0" w:line="240" w:lineRule="auto"/>
              <w:jc w:val="center"/>
              <w:rPr>
                <w:ins w:id="57190" w:author="pete jones" w:date="2022-01-04T12:37:00Z"/>
                <w:rFonts w:cstheme="minorHAnsi"/>
              </w:rPr>
              <w:pPrChange w:id="57191" w:author="pete jones" w:date="2022-01-04T12:48:00Z">
                <w:pPr>
                  <w:jc w:val="center"/>
                </w:pPr>
              </w:pPrChange>
            </w:pPr>
          </w:p>
        </w:tc>
      </w:tr>
      <w:tr w:rsidR="00BD0299" w:rsidRPr="00FF6A71" w14:paraId="1B45A27C" w14:textId="77777777" w:rsidTr="00015922">
        <w:trPr>
          <w:ins w:id="57192" w:author="pete jones" w:date="2022-01-04T12:37:00Z"/>
        </w:trPr>
        <w:tc>
          <w:tcPr>
            <w:tcW w:w="4111" w:type="dxa"/>
          </w:tcPr>
          <w:p w14:paraId="2B165F51" w14:textId="77777777" w:rsidR="00BD0299" w:rsidRPr="00FF6A71" w:rsidRDefault="00BD0299">
            <w:pPr>
              <w:spacing w:before="0" w:after="0" w:line="240" w:lineRule="auto"/>
              <w:rPr>
                <w:ins w:id="57193" w:author="pete jones" w:date="2022-01-04T12:37:00Z"/>
                <w:rFonts w:cstheme="minorHAnsi"/>
              </w:rPr>
              <w:pPrChange w:id="57194" w:author="pete jones" w:date="2022-01-04T12:48:00Z">
                <w:pPr/>
              </w:pPrChange>
            </w:pPr>
            <w:ins w:id="57195" w:author="pete jones" w:date="2022-01-04T12:37:00Z">
              <w:r w:rsidRPr="00FF6A71">
                <w:rPr>
                  <w:rFonts w:cstheme="minorHAnsi"/>
                </w:rPr>
                <w:t>Siemens SolidEdge</w:t>
              </w:r>
            </w:ins>
          </w:p>
        </w:tc>
        <w:tc>
          <w:tcPr>
            <w:tcW w:w="1417" w:type="dxa"/>
            <w:shd w:val="clear" w:color="auto" w:fill="auto"/>
          </w:tcPr>
          <w:p w14:paraId="1453801E" w14:textId="77777777" w:rsidR="00BD0299" w:rsidRPr="00FF6A71" w:rsidRDefault="00BD0299">
            <w:pPr>
              <w:spacing w:before="0" w:after="0" w:line="240" w:lineRule="auto"/>
              <w:jc w:val="center"/>
              <w:rPr>
                <w:ins w:id="57196" w:author="pete jones" w:date="2022-01-04T12:37:00Z"/>
                <w:rFonts w:cstheme="minorHAnsi"/>
              </w:rPr>
              <w:pPrChange w:id="57197" w:author="pete jones" w:date="2022-01-04T12:48:00Z">
                <w:pPr>
                  <w:jc w:val="center"/>
                </w:pPr>
              </w:pPrChange>
            </w:pPr>
            <w:ins w:id="57198" w:author="pete jones" w:date="2022-01-04T12:37:00Z">
              <w:r w:rsidRPr="00FF6A71">
                <w:t>4%</w:t>
              </w:r>
            </w:ins>
          </w:p>
        </w:tc>
        <w:tc>
          <w:tcPr>
            <w:tcW w:w="1701" w:type="dxa"/>
            <w:shd w:val="clear" w:color="auto" w:fill="auto"/>
            <w:vAlign w:val="bottom"/>
          </w:tcPr>
          <w:p w14:paraId="6266C2A2" w14:textId="77777777" w:rsidR="00BD0299" w:rsidRPr="00FF6A71" w:rsidRDefault="00BD0299">
            <w:pPr>
              <w:spacing w:before="0" w:after="0" w:line="240" w:lineRule="auto"/>
              <w:jc w:val="center"/>
              <w:rPr>
                <w:ins w:id="57199" w:author="pete jones" w:date="2022-01-04T12:37:00Z"/>
                <w:rFonts w:cstheme="minorHAnsi"/>
              </w:rPr>
              <w:pPrChange w:id="57200" w:author="pete jones" w:date="2022-01-04T12:48:00Z">
                <w:pPr>
                  <w:jc w:val="center"/>
                </w:pPr>
              </w:pPrChange>
            </w:pPr>
            <w:ins w:id="57201" w:author="pete jones" w:date="2022-01-04T12:37:00Z">
              <w:r w:rsidRPr="00FF6A71">
                <w:rPr>
                  <w:rFonts w:cs="Calibri"/>
                  <w:color w:val="000000"/>
                  <w:sz w:val="22"/>
                  <w:szCs w:val="22"/>
                </w:rPr>
                <w:t>1</w:t>
              </w:r>
            </w:ins>
          </w:p>
        </w:tc>
      </w:tr>
      <w:tr w:rsidR="00BD0299" w:rsidRPr="00FF6A71" w14:paraId="4DB20398" w14:textId="77777777" w:rsidTr="00015922">
        <w:trPr>
          <w:ins w:id="57202" w:author="pete jones" w:date="2022-01-04T12:37:00Z"/>
        </w:trPr>
        <w:tc>
          <w:tcPr>
            <w:tcW w:w="4111" w:type="dxa"/>
          </w:tcPr>
          <w:p w14:paraId="59773C86" w14:textId="77777777" w:rsidR="00BD0299" w:rsidRPr="00FF6A71" w:rsidRDefault="00BD0299">
            <w:pPr>
              <w:spacing w:before="0" w:after="0" w:line="240" w:lineRule="auto"/>
              <w:rPr>
                <w:ins w:id="57203" w:author="pete jones" w:date="2022-01-04T12:37:00Z"/>
                <w:rFonts w:cstheme="minorHAnsi"/>
              </w:rPr>
              <w:pPrChange w:id="57204" w:author="pete jones" w:date="2022-01-04T12:48:00Z">
                <w:pPr/>
              </w:pPrChange>
            </w:pPr>
            <w:ins w:id="57205" w:author="pete jones" w:date="2022-01-04T12:37:00Z">
              <w:r w:rsidRPr="00FF6A71">
                <w:rPr>
                  <w:rFonts w:cstheme="minorHAnsi"/>
                </w:rPr>
                <w:t>OTHER:</w:t>
              </w:r>
            </w:ins>
          </w:p>
          <w:p w14:paraId="4E59B37A" w14:textId="77777777" w:rsidR="00BD0299" w:rsidRPr="00FF6A71" w:rsidRDefault="00BD0299">
            <w:pPr>
              <w:pStyle w:val="ListParagraph"/>
              <w:numPr>
                <w:ilvl w:val="0"/>
                <w:numId w:val="116"/>
              </w:numPr>
              <w:spacing w:before="0" w:after="0" w:line="240" w:lineRule="auto"/>
              <w:jc w:val="left"/>
              <w:rPr>
                <w:ins w:id="57206" w:author="pete jones" w:date="2022-01-04T12:37:00Z"/>
              </w:rPr>
            </w:pPr>
            <w:ins w:id="57207" w:author="pete jones" w:date="2022-01-04T12:37:00Z">
              <w:r w:rsidRPr="00FF6A71">
                <w:t>None of these</w:t>
              </w:r>
            </w:ins>
          </w:p>
          <w:p w14:paraId="62471E25" w14:textId="77777777" w:rsidR="00BD0299" w:rsidRPr="00FF6A71" w:rsidRDefault="00BD0299">
            <w:pPr>
              <w:pStyle w:val="ListParagraph"/>
              <w:numPr>
                <w:ilvl w:val="0"/>
                <w:numId w:val="116"/>
              </w:numPr>
              <w:spacing w:before="0" w:after="0" w:line="240" w:lineRule="auto"/>
              <w:jc w:val="left"/>
              <w:rPr>
                <w:ins w:id="57208" w:author="pete jones" w:date="2022-01-04T12:37:00Z"/>
              </w:rPr>
            </w:pPr>
            <w:ins w:id="57209" w:author="pete jones" w:date="2022-01-04T12:37:00Z">
              <w:r w:rsidRPr="00FF6A71">
                <w:t>OnShape</w:t>
              </w:r>
            </w:ins>
          </w:p>
        </w:tc>
        <w:tc>
          <w:tcPr>
            <w:tcW w:w="1417" w:type="dxa"/>
            <w:shd w:val="clear" w:color="auto" w:fill="auto"/>
          </w:tcPr>
          <w:p w14:paraId="5D5C4E93" w14:textId="77777777" w:rsidR="00BD0299" w:rsidRPr="00FF6A71" w:rsidRDefault="00BD0299">
            <w:pPr>
              <w:spacing w:before="0" w:after="0" w:line="240" w:lineRule="auto"/>
              <w:jc w:val="center"/>
              <w:rPr>
                <w:ins w:id="57210" w:author="pete jones" w:date="2022-01-04T12:37:00Z"/>
                <w:rFonts w:cstheme="minorHAnsi"/>
              </w:rPr>
              <w:pPrChange w:id="57211" w:author="pete jones" w:date="2022-01-04T12:48:00Z">
                <w:pPr>
                  <w:jc w:val="center"/>
                </w:pPr>
              </w:pPrChange>
            </w:pPr>
            <w:ins w:id="57212" w:author="pete jones" w:date="2022-01-04T12:37:00Z">
              <w:r w:rsidRPr="00FF6A71">
                <w:t>7%</w:t>
              </w:r>
            </w:ins>
          </w:p>
        </w:tc>
        <w:tc>
          <w:tcPr>
            <w:tcW w:w="1701" w:type="dxa"/>
            <w:shd w:val="clear" w:color="auto" w:fill="auto"/>
            <w:vAlign w:val="bottom"/>
          </w:tcPr>
          <w:p w14:paraId="393F5523" w14:textId="77777777" w:rsidR="00BD0299" w:rsidRPr="00FF6A71" w:rsidRDefault="00BD0299">
            <w:pPr>
              <w:spacing w:before="0" w:after="0" w:line="240" w:lineRule="auto"/>
              <w:jc w:val="center"/>
              <w:rPr>
                <w:ins w:id="57213" w:author="pete jones" w:date="2022-01-04T12:37:00Z"/>
                <w:rFonts w:cstheme="minorHAnsi"/>
              </w:rPr>
              <w:pPrChange w:id="57214" w:author="pete jones" w:date="2022-01-04T12:48:00Z">
                <w:pPr>
                  <w:jc w:val="center"/>
                </w:pPr>
              </w:pPrChange>
            </w:pPr>
            <w:ins w:id="57215" w:author="pete jones" w:date="2022-01-04T12:37:00Z">
              <w:r w:rsidRPr="00FF6A71">
                <w:rPr>
                  <w:rFonts w:cs="Calibri"/>
                  <w:color w:val="000000"/>
                  <w:sz w:val="22"/>
                  <w:szCs w:val="22"/>
                </w:rPr>
                <w:t>2</w:t>
              </w:r>
            </w:ins>
          </w:p>
        </w:tc>
      </w:tr>
      <w:tr w:rsidR="00BD0299" w:rsidRPr="00FF6A71" w14:paraId="6AF9E938" w14:textId="77777777" w:rsidTr="00015922">
        <w:trPr>
          <w:ins w:id="57216" w:author="pete jones" w:date="2022-01-04T12:37:00Z"/>
        </w:trPr>
        <w:tc>
          <w:tcPr>
            <w:tcW w:w="4111" w:type="dxa"/>
          </w:tcPr>
          <w:p w14:paraId="4140BCEE" w14:textId="77777777" w:rsidR="00BD0299" w:rsidRPr="00FF6A71" w:rsidRDefault="00BD0299">
            <w:pPr>
              <w:spacing w:before="0" w:after="0" w:line="240" w:lineRule="auto"/>
              <w:jc w:val="right"/>
              <w:rPr>
                <w:ins w:id="57217" w:author="pete jones" w:date="2022-01-04T12:37:00Z"/>
                <w:i/>
                <w:iCs/>
              </w:rPr>
              <w:pPrChange w:id="57218" w:author="pete jones" w:date="2022-01-04T12:48:00Z">
                <w:pPr>
                  <w:jc w:val="right"/>
                </w:pPr>
              </w:pPrChange>
            </w:pPr>
            <w:ins w:id="57219" w:author="pete jones" w:date="2022-01-04T12:37:00Z">
              <w:r w:rsidRPr="00FF6A71">
                <w:rPr>
                  <w:i/>
                  <w:iCs/>
                </w:rPr>
                <w:t>TOTALS</w:t>
              </w:r>
            </w:ins>
          </w:p>
        </w:tc>
        <w:tc>
          <w:tcPr>
            <w:tcW w:w="1417" w:type="dxa"/>
            <w:shd w:val="clear" w:color="auto" w:fill="auto"/>
            <w:vAlign w:val="bottom"/>
          </w:tcPr>
          <w:p w14:paraId="6B9CC0B6" w14:textId="77777777" w:rsidR="00BD0299" w:rsidRPr="00FF6A71" w:rsidRDefault="00BD0299">
            <w:pPr>
              <w:spacing w:before="0" w:after="0" w:line="240" w:lineRule="auto"/>
              <w:jc w:val="center"/>
              <w:rPr>
                <w:ins w:id="57220" w:author="pete jones" w:date="2022-01-04T12:37:00Z"/>
                <w:i/>
                <w:iCs/>
              </w:rPr>
              <w:pPrChange w:id="57221" w:author="pete jones" w:date="2022-01-04T12:48:00Z">
                <w:pPr>
                  <w:jc w:val="center"/>
                </w:pPr>
              </w:pPrChange>
            </w:pPr>
            <w:ins w:id="57222" w:author="pete jones" w:date="2022-01-04T12:37:00Z">
              <w:r w:rsidRPr="00FF6A71">
                <w:rPr>
                  <w:rFonts w:cs="Calibri"/>
                  <w:i/>
                  <w:iCs/>
                  <w:color w:val="000000"/>
                  <w:sz w:val="22"/>
                  <w:szCs w:val="22"/>
                </w:rPr>
                <w:t>100%</w:t>
              </w:r>
            </w:ins>
          </w:p>
        </w:tc>
        <w:tc>
          <w:tcPr>
            <w:tcW w:w="1701" w:type="dxa"/>
            <w:shd w:val="clear" w:color="auto" w:fill="auto"/>
            <w:vAlign w:val="bottom"/>
          </w:tcPr>
          <w:p w14:paraId="779A068B" w14:textId="77777777" w:rsidR="00BD0299" w:rsidRPr="00FF6A71" w:rsidRDefault="00BD0299">
            <w:pPr>
              <w:spacing w:before="0" w:after="0" w:line="240" w:lineRule="auto"/>
              <w:jc w:val="center"/>
              <w:rPr>
                <w:ins w:id="57223" w:author="pete jones" w:date="2022-01-04T12:37:00Z"/>
                <w:i/>
                <w:iCs/>
              </w:rPr>
              <w:pPrChange w:id="57224" w:author="pete jones" w:date="2022-01-04T12:48:00Z">
                <w:pPr>
                  <w:jc w:val="center"/>
                </w:pPr>
              </w:pPrChange>
            </w:pPr>
            <w:ins w:id="57225" w:author="pete jones" w:date="2022-01-04T12:37:00Z">
              <w:r w:rsidRPr="00FF6A71">
                <w:rPr>
                  <w:rFonts w:cs="Calibri"/>
                  <w:i/>
                  <w:iCs/>
                  <w:color w:val="000000"/>
                  <w:sz w:val="22"/>
                  <w:szCs w:val="22"/>
                </w:rPr>
                <w:t>27</w:t>
              </w:r>
            </w:ins>
          </w:p>
        </w:tc>
      </w:tr>
    </w:tbl>
    <w:bookmarkEnd w:id="57100"/>
    <w:p w14:paraId="10750AC0" w14:textId="77777777" w:rsidR="00BD0299" w:rsidRPr="00FF6A71" w:rsidRDefault="00BD0299">
      <w:pPr>
        <w:jc w:val="left"/>
        <w:rPr>
          <w:ins w:id="57226" w:author="pete jones" w:date="2022-01-04T12:37:00Z"/>
        </w:rPr>
        <w:pPrChange w:id="57227" w:author="pete jones" w:date="2022-01-04T12:49:00Z">
          <w:pPr/>
        </w:pPrChange>
      </w:pPr>
      <w:ins w:id="57228" w:author="pete jones" w:date="2022-01-04T12:37:00Z">
        <w:r w:rsidRPr="00FF6A71">
          <w:t xml:space="preserve">Q2.4 CAD is integrated with data management solutions </w:t>
        </w:r>
        <w:r w:rsidRPr="00FF6A71">
          <w:br/>
          <w:t>Please select all that apply...</w:t>
        </w:r>
      </w:ins>
    </w:p>
    <w:tbl>
      <w:tblPr>
        <w:tblStyle w:val="TableGrid"/>
        <w:tblW w:w="0" w:type="auto"/>
        <w:tblInd w:w="704" w:type="dxa"/>
        <w:tblLook w:val="04A0" w:firstRow="1" w:lastRow="0" w:firstColumn="1" w:lastColumn="0" w:noHBand="0" w:noVBand="1"/>
      </w:tblPr>
      <w:tblGrid>
        <w:gridCol w:w="4111"/>
        <w:gridCol w:w="1417"/>
        <w:gridCol w:w="1701"/>
      </w:tblGrid>
      <w:tr w:rsidR="00BD0299" w:rsidRPr="00FF6A71" w14:paraId="2B97F3D8" w14:textId="77777777" w:rsidTr="00015922">
        <w:trPr>
          <w:ins w:id="57229" w:author="pete jones" w:date="2022-01-04T12:37:00Z"/>
        </w:trPr>
        <w:tc>
          <w:tcPr>
            <w:tcW w:w="4111" w:type="dxa"/>
          </w:tcPr>
          <w:p w14:paraId="752A0F89" w14:textId="77777777" w:rsidR="00BD0299" w:rsidRPr="00FF6A71" w:rsidRDefault="00BD0299">
            <w:pPr>
              <w:spacing w:before="0" w:after="0" w:line="240" w:lineRule="auto"/>
              <w:jc w:val="center"/>
              <w:rPr>
                <w:ins w:id="57230" w:author="pete jones" w:date="2022-01-04T12:37:00Z"/>
                <w:rFonts w:cstheme="minorHAnsi"/>
                <w:b/>
                <w:bCs/>
              </w:rPr>
              <w:pPrChange w:id="57231" w:author="pete jones" w:date="2022-01-04T12:49:00Z">
                <w:pPr>
                  <w:jc w:val="center"/>
                </w:pPr>
              </w:pPrChange>
            </w:pPr>
            <w:bookmarkStart w:id="57232" w:name="_Hlk90120338"/>
            <w:ins w:id="57233" w:author="pete jones" w:date="2022-01-04T12:37:00Z">
              <w:r w:rsidRPr="00FF6A71">
                <w:rPr>
                  <w:rFonts w:cstheme="minorHAnsi"/>
                  <w:b/>
                  <w:bCs/>
                </w:rPr>
                <w:t>Option</w:t>
              </w:r>
            </w:ins>
          </w:p>
        </w:tc>
        <w:tc>
          <w:tcPr>
            <w:tcW w:w="1417" w:type="dxa"/>
          </w:tcPr>
          <w:p w14:paraId="69A2E5EA" w14:textId="77777777" w:rsidR="00BD0299" w:rsidRPr="00FF6A71" w:rsidRDefault="00BD0299">
            <w:pPr>
              <w:spacing w:before="0" w:after="0" w:line="240" w:lineRule="auto"/>
              <w:jc w:val="center"/>
              <w:rPr>
                <w:ins w:id="57234" w:author="pete jones" w:date="2022-01-04T12:37:00Z"/>
                <w:rFonts w:cstheme="minorHAnsi"/>
                <w:b/>
                <w:bCs/>
              </w:rPr>
              <w:pPrChange w:id="57235" w:author="pete jones" w:date="2022-01-04T12:49:00Z">
                <w:pPr>
                  <w:jc w:val="center"/>
                </w:pPr>
              </w:pPrChange>
            </w:pPr>
            <w:ins w:id="57236" w:author="pete jones" w:date="2022-01-04T12:37:00Z">
              <w:r w:rsidRPr="00FF6A71">
                <w:rPr>
                  <w:rFonts w:cstheme="minorHAnsi"/>
                  <w:b/>
                  <w:bCs/>
                </w:rPr>
                <w:t>%</w:t>
              </w:r>
            </w:ins>
          </w:p>
        </w:tc>
        <w:tc>
          <w:tcPr>
            <w:tcW w:w="1701" w:type="dxa"/>
          </w:tcPr>
          <w:p w14:paraId="295B389F" w14:textId="77777777" w:rsidR="00BD0299" w:rsidRPr="00FF6A71" w:rsidRDefault="00BD0299">
            <w:pPr>
              <w:spacing w:before="0" w:after="0" w:line="240" w:lineRule="auto"/>
              <w:jc w:val="center"/>
              <w:rPr>
                <w:ins w:id="57237" w:author="pete jones" w:date="2022-01-04T12:37:00Z"/>
                <w:rFonts w:cstheme="minorHAnsi"/>
                <w:b/>
                <w:bCs/>
              </w:rPr>
              <w:pPrChange w:id="57238" w:author="pete jones" w:date="2022-01-04T12:49:00Z">
                <w:pPr>
                  <w:jc w:val="center"/>
                </w:pPr>
              </w:pPrChange>
            </w:pPr>
            <w:ins w:id="57239" w:author="pete jones" w:date="2022-01-04T12:37:00Z">
              <w:r w:rsidRPr="00FF6A71">
                <w:rPr>
                  <w:rFonts w:cstheme="minorHAnsi"/>
                  <w:b/>
                  <w:bCs/>
                </w:rPr>
                <w:t>Count</w:t>
              </w:r>
            </w:ins>
          </w:p>
        </w:tc>
      </w:tr>
      <w:bookmarkEnd w:id="57232"/>
      <w:tr w:rsidR="00BD0299" w:rsidRPr="00FF6A71" w14:paraId="2F0A74F9" w14:textId="77777777" w:rsidTr="00015922">
        <w:trPr>
          <w:ins w:id="57240" w:author="pete jones" w:date="2022-01-04T12:37:00Z"/>
        </w:trPr>
        <w:tc>
          <w:tcPr>
            <w:tcW w:w="4111" w:type="dxa"/>
          </w:tcPr>
          <w:p w14:paraId="7F727544" w14:textId="77777777" w:rsidR="00BD0299" w:rsidRPr="00FF6A71" w:rsidRDefault="00BD0299">
            <w:pPr>
              <w:spacing w:before="0" w:after="0" w:line="240" w:lineRule="auto"/>
              <w:rPr>
                <w:ins w:id="57241" w:author="pete jones" w:date="2022-01-04T12:37:00Z"/>
                <w:rFonts w:cstheme="minorHAnsi"/>
              </w:rPr>
              <w:pPrChange w:id="57242" w:author="pete jones" w:date="2022-01-04T12:49:00Z">
                <w:pPr/>
              </w:pPrChange>
            </w:pPr>
            <w:ins w:id="57243" w:author="pete jones" w:date="2022-01-04T12:37:00Z">
              <w:r w:rsidRPr="00FF6A71">
                <w:rPr>
                  <w:rFonts w:cstheme="minorHAnsi"/>
                </w:rPr>
                <w:t>CAD is Standalone</w:t>
              </w:r>
            </w:ins>
          </w:p>
        </w:tc>
        <w:tc>
          <w:tcPr>
            <w:tcW w:w="1417" w:type="dxa"/>
            <w:shd w:val="clear" w:color="auto" w:fill="auto"/>
            <w:vAlign w:val="bottom"/>
          </w:tcPr>
          <w:p w14:paraId="65099CB3" w14:textId="77777777" w:rsidR="00BD0299" w:rsidRPr="00FF6A71" w:rsidRDefault="00BD0299">
            <w:pPr>
              <w:spacing w:before="0" w:after="0" w:line="240" w:lineRule="auto"/>
              <w:jc w:val="center"/>
              <w:rPr>
                <w:ins w:id="57244" w:author="pete jones" w:date="2022-01-04T12:37:00Z"/>
                <w:rFonts w:cstheme="minorHAnsi"/>
              </w:rPr>
              <w:pPrChange w:id="57245" w:author="pete jones" w:date="2022-01-04T12:49:00Z">
                <w:pPr>
                  <w:jc w:val="center"/>
                </w:pPr>
              </w:pPrChange>
            </w:pPr>
            <w:ins w:id="57246" w:author="pete jones" w:date="2022-01-04T12:37:00Z">
              <w:r w:rsidRPr="00FF6A71">
                <w:rPr>
                  <w:rFonts w:cs="Calibri"/>
                  <w:color w:val="000000"/>
                  <w:sz w:val="22"/>
                  <w:szCs w:val="22"/>
                </w:rPr>
                <w:t>15%</w:t>
              </w:r>
            </w:ins>
          </w:p>
        </w:tc>
        <w:tc>
          <w:tcPr>
            <w:tcW w:w="1701" w:type="dxa"/>
            <w:shd w:val="clear" w:color="auto" w:fill="auto"/>
            <w:vAlign w:val="bottom"/>
          </w:tcPr>
          <w:p w14:paraId="3CCD678E" w14:textId="77777777" w:rsidR="00BD0299" w:rsidRPr="00FF6A71" w:rsidRDefault="00BD0299">
            <w:pPr>
              <w:spacing w:before="0" w:after="0" w:line="240" w:lineRule="auto"/>
              <w:jc w:val="center"/>
              <w:rPr>
                <w:ins w:id="57247" w:author="pete jones" w:date="2022-01-04T12:37:00Z"/>
                <w:rFonts w:cstheme="minorHAnsi"/>
              </w:rPr>
              <w:pPrChange w:id="57248" w:author="pete jones" w:date="2022-01-04T12:49:00Z">
                <w:pPr>
                  <w:jc w:val="center"/>
                </w:pPr>
              </w:pPrChange>
            </w:pPr>
            <w:ins w:id="57249" w:author="pete jones" w:date="2022-01-04T12:37:00Z">
              <w:r w:rsidRPr="00FF6A71">
                <w:rPr>
                  <w:rFonts w:cs="Calibri"/>
                  <w:color w:val="000000"/>
                  <w:sz w:val="22"/>
                  <w:szCs w:val="22"/>
                </w:rPr>
                <w:t>4</w:t>
              </w:r>
            </w:ins>
          </w:p>
        </w:tc>
      </w:tr>
      <w:tr w:rsidR="00BD0299" w:rsidRPr="00FF6A71" w14:paraId="27E97C31" w14:textId="77777777" w:rsidTr="00015922">
        <w:trPr>
          <w:ins w:id="57250" w:author="pete jones" w:date="2022-01-04T12:37:00Z"/>
        </w:trPr>
        <w:tc>
          <w:tcPr>
            <w:tcW w:w="4111" w:type="dxa"/>
          </w:tcPr>
          <w:p w14:paraId="3F364BC0" w14:textId="77777777" w:rsidR="00BD0299" w:rsidRPr="00FF6A71" w:rsidRDefault="00BD0299">
            <w:pPr>
              <w:spacing w:before="0" w:after="0" w:line="240" w:lineRule="auto"/>
              <w:rPr>
                <w:ins w:id="57251" w:author="pete jones" w:date="2022-01-04T12:37:00Z"/>
                <w:rFonts w:cstheme="minorHAnsi"/>
              </w:rPr>
              <w:pPrChange w:id="57252" w:author="pete jones" w:date="2022-01-04T12:49:00Z">
                <w:pPr/>
              </w:pPrChange>
            </w:pPr>
            <w:ins w:id="57253" w:author="pete jones" w:date="2022-01-04T12:37:00Z">
              <w:r w:rsidRPr="00FF6A71">
                <w:rPr>
                  <w:rFonts w:cstheme="minorHAnsi"/>
                </w:rPr>
                <w:t>AutoDesk Vault</w:t>
              </w:r>
            </w:ins>
          </w:p>
        </w:tc>
        <w:tc>
          <w:tcPr>
            <w:tcW w:w="1417" w:type="dxa"/>
            <w:shd w:val="clear" w:color="auto" w:fill="auto"/>
            <w:vAlign w:val="bottom"/>
          </w:tcPr>
          <w:p w14:paraId="2104CFAE" w14:textId="77777777" w:rsidR="00BD0299" w:rsidRPr="00FF6A71" w:rsidRDefault="00BD0299">
            <w:pPr>
              <w:spacing w:before="0" w:after="0" w:line="240" w:lineRule="auto"/>
              <w:jc w:val="center"/>
              <w:rPr>
                <w:ins w:id="57254" w:author="pete jones" w:date="2022-01-04T12:37:00Z"/>
                <w:rFonts w:cstheme="minorHAnsi"/>
              </w:rPr>
              <w:pPrChange w:id="57255" w:author="pete jones" w:date="2022-01-04T12:49:00Z">
                <w:pPr>
                  <w:jc w:val="center"/>
                </w:pPr>
              </w:pPrChange>
            </w:pPr>
          </w:p>
        </w:tc>
        <w:tc>
          <w:tcPr>
            <w:tcW w:w="1701" w:type="dxa"/>
            <w:shd w:val="clear" w:color="auto" w:fill="auto"/>
            <w:vAlign w:val="bottom"/>
          </w:tcPr>
          <w:p w14:paraId="50A01243" w14:textId="77777777" w:rsidR="00BD0299" w:rsidRPr="00FF6A71" w:rsidRDefault="00BD0299">
            <w:pPr>
              <w:spacing w:before="0" w:after="0" w:line="240" w:lineRule="auto"/>
              <w:jc w:val="center"/>
              <w:rPr>
                <w:ins w:id="57256" w:author="pete jones" w:date="2022-01-04T12:37:00Z"/>
                <w:rFonts w:cstheme="minorHAnsi"/>
              </w:rPr>
              <w:pPrChange w:id="57257" w:author="pete jones" w:date="2022-01-04T12:49:00Z">
                <w:pPr>
                  <w:jc w:val="center"/>
                </w:pPr>
              </w:pPrChange>
            </w:pPr>
          </w:p>
        </w:tc>
      </w:tr>
      <w:tr w:rsidR="00BD0299" w:rsidRPr="00FF6A71" w14:paraId="25791642" w14:textId="77777777" w:rsidTr="00015922">
        <w:trPr>
          <w:ins w:id="57258" w:author="pete jones" w:date="2022-01-04T12:37:00Z"/>
        </w:trPr>
        <w:tc>
          <w:tcPr>
            <w:tcW w:w="4111" w:type="dxa"/>
          </w:tcPr>
          <w:p w14:paraId="434E3433" w14:textId="77777777" w:rsidR="00BD0299" w:rsidRPr="00FF6A71" w:rsidRDefault="00BD0299">
            <w:pPr>
              <w:spacing w:before="0" w:after="0" w:line="240" w:lineRule="auto"/>
              <w:rPr>
                <w:ins w:id="57259" w:author="pete jones" w:date="2022-01-04T12:37:00Z"/>
                <w:rFonts w:cstheme="minorHAnsi"/>
              </w:rPr>
              <w:pPrChange w:id="57260" w:author="pete jones" w:date="2022-01-04T12:49:00Z">
                <w:pPr/>
              </w:pPrChange>
            </w:pPr>
            <w:ins w:id="57261" w:author="pete jones" w:date="2022-01-04T12:37:00Z">
              <w:r w:rsidRPr="00FF6A71">
                <w:rPr>
                  <w:rFonts w:cstheme="minorHAnsi"/>
                </w:rPr>
                <w:t>Fusion Lifecycle</w:t>
              </w:r>
            </w:ins>
          </w:p>
        </w:tc>
        <w:tc>
          <w:tcPr>
            <w:tcW w:w="1417" w:type="dxa"/>
            <w:shd w:val="clear" w:color="auto" w:fill="auto"/>
            <w:vAlign w:val="bottom"/>
          </w:tcPr>
          <w:p w14:paraId="2A355E8C" w14:textId="77777777" w:rsidR="00BD0299" w:rsidRPr="00FF6A71" w:rsidRDefault="00BD0299">
            <w:pPr>
              <w:spacing w:before="0" w:after="0" w:line="240" w:lineRule="auto"/>
              <w:jc w:val="center"/>
              <w:rPr>
                <w:ins w:id="57262" w:author="pete jones" w:date="2022-01-04T12:37:00Z"/>
                <w:rFonts w:cstheme="minorHAnsi"/>
              </w:rPr>
              <w:pPrChange w:id="57263" w:author="pete jones" w:date="2022-01-04T12:49:00Z">
                <w:pPr>
                  <w:jc w:val="center"/>
                </w:pPr>
              </w:pPrChange>
            </w:pPr>
          </w:p>
        </w:tc>
        <w:tc>
          <w:tcPr>
            <w:tcW w:w="1701" w:type="dxa"/>
            <w:shd w:val="clear" w:color="auto" w:fill="auto"/>
            <w:vAlign w:val="bottom"/>
          </w:tcPr>
          <w:p w14:paraId="5C78E86A" w14:textId="77777777" w:rsidR="00BD0299" w:rsidRPr="00FF6A71" w:rsidRDefault="00BD0299">
            <w:pPr>
              <w:spacing w:before="0" w:after="0" w:line="240" w:lineRule="auto"/>
              <w:jc w:val="center"/>
              <w:rPr>
                <w:ins w:id="57264" w:author="pete jones" w:date="2022-01-04T12:37:00Z"/>
                <w:rFonts w:cstheme="minorHAnsi"/>
              </w:rPr>
              <w:pPrChange w:id="57265" w:author="pete jones" w:date="2022-01-04T12:49:00Z">
                <w:pPr>
                  <w:jc w:val="center"/>
                </w:pPr>
              </w:pPrChange>
            </w:pPr>
          </w:p>
        </w:tc>
      </w:tr>
      <w:tr w:rsidR="00BD0299" w:rsidRPr="00FF6A71" w14:paraId="28A9BB8D" w14:textId="77777777" w:rsidTr="00015922">
        <w:trPr>
          <w:ins w:id="57266" w:author="pete jones" w:date="2022-01-04T12:37:00Z"/>
        </w:trPr>
        <w:tc>
          <w:tcPr>
            <w:tcW w:w="4111" w:type="dxa"/>
          </w:tcPr>
          <w:p w14:paraId="31579D19" w14:textId="77777777" w:rsidR="00BD0299" w:rsidRPr="00FF6A71" w:rsidRDefault="00BD0299">
            <w:pPr>
              <w:spacing w:before="0" w:after="0" w:line="240" w:lineRule="auto"/>
              <w:rPr>
                <w:ins w:id="57267" w:author="pete jones" w:date="2022-01-04T12:37:00Z"/>
                <w:rFonts w:cstheme="minorHAnsi"/>
              </w:rPr>
              <w:pPrChange w:id="57268" w:author="pete jones" w:date="2022-01-04T12:49:00Z">
                <w:pPr/>
              </w:pPrChange>
            </w:pPr>
            <w:ins w:id="57269" w:author="pete jones" w:date="2022-01-04T12:37:00Z">
              <w:r w:rsidRPr="00FF6A71">
                <w:rPr>
                  <w:rFonts w:cstheme="minorHAnsi"/>
                </w:rPr>
                <w:t>Siemens TeamCenter</w:t>
              </w:r>
            </w:ins>
          </w:p>
        </w:tc>
        <w:tc>
          <w:tcPr>
            <w:tcW w:w="1417" w:type="dxa"/>
            <w:shd w:val="clear" w:color="auto" w:fill="auto"/>
            <w:vAlign w:val="bottom"/>
          </w:tcPr>
          <w:p w14:paraId="093287A0" w14:textId="77777777" w:rsidR="00BD0299" w:rsidRPr="00FF6A71" w:rsidRDefault="00BD0299">
            <w:pPr>
              <w:spacing w:before="0" w:after="0" w:line="240" w:lineRule="auto"/>
              <w:jc w:val="center"/>
              <w:rPr>
                <w:ins w:id="57270" w:author="pete jones" w:date="2022-01-04T12:37:00Z"/>
                <w:rFonts w:cstheme="minorHAnsi"/>
              </w:rPr>
              <w:pPrChange w:id="57271" w:author="pete jones" w:date="2022-01-04T12:49:00Z">
                <w:pPr>
                  <w:jc w:val="center"/>
                </w:pPr>
              </w:pPrChange>
            </w:pPr>
            <w:ins w:id="57272" w:author="pete jones" w:date="2022-01-04T12:37:00Z">
              <w:r w:rsidRPr="00FF6A71">
                <w:rPr>
                  <w:rFonts w:cs="Calibri"/>
                  <w:color w:val="000000"/>
                  <w:sz w:val="22"/>
                  <w:szCs w:val="22"/>
                </w:rPr>
                <w:t>15%</w:t>
              </w:r>
            </w:ins>
          </w:p>
        </w:tc>
        <w:tc>
          <w:tcPr>
            <w:tcW w:w="1701" w:type="dxa"/>
            <w:shd w:val="clear" w:color="auto" w:fill="auto"/>
            <w:vAlign w:val="bottom"/>
          </w:tcPr>
          <w:p w14:paraId="7289B9CC" w14:textId="77777777" w:rsidR="00BD0299" w:rsidRPr="00FF6A71" w:rsidRDefault="00BD0299">
            <w:pPr>
              <w:spacing w:before="0" w:after="0" w:line="240" w:lineRule="auto"/>
              <w:jc w:val="center"/>
              <w:rPr>
                <w:ins w:id="57273" w:author="pete jones" w:date="2022-01-04T12:37:00Z"/>
                <w:rFonts w:cstheme="minorHAnsi"/>
              </w:rPr>
              <w:pPrChange w:id="57274" w:author="pete jones" w:date="2022-01-04T12:49:00Z">
                <w:pPr>
                  <w:jc w:val="center"/>
                </w:pPr>
              </w:pPrChange>
            </w:pPr>
            <w:ins w:id="57275" w:author="pete jones" w:date="2022-01-04T12:37:00Z">
              <w:r w:rsidRPr="00FF6A71">
                <w:rPr>
                  <w:rFonts w:cs="Calibri"/>
                  <w:color w:val="000000"/>
                  <w:sz w:val="22"/>
                  <w:szCs w:val="22"/>
                </w:rPr>
                <w:t>4</w:t>
              </w:r>
            </w:ins>
          </w:p>
        </w:tc>
      </w:tr>
      <w:tr w:rsidR="00BD0299" w:rsidRPr="00FF6A71" w14:paraId="2A15C27C" w14:textId="77777777" w:rsidTr="00015922">
        <w:trPr>
          <w:ins w:id="57276" w:author="pete jones" w:date="2022-01-04T12:37:00Z"/>
        </w:trPr>
        <w:tc>
          <w:tcPr>
            <w:tcW w:w="4111" w:type="dxa"/>
          </w:tcPr>
          <w:p w14:paraId="128CCE31" w14:textId="77777777" w:rsidR="00BD0299" w:rsidRPr="00FF6A71" w:rsidRDefault="00BD0299">
            <w:pPr>
              <w:spacing w:before="0" w:after="0" w:line="240" w:lineRule="auto"/>
              <w:rPr>
                <w:ins w:id="57277" w:author="pete jones" w:date="2022-01-04T12:37:00Z"/>
                <w:rFonts w:cstheme="minorHAnsi"/>
              </w:rPr>
              <w:pPrChange w:id="57278" w:author="pete jones" w:date="2022-01-04T12:49:00Z">
                <w:pPr/>
              </w:pPrChange>
            </w:pPr>
            <w:ins w:id="57279" w:author="pete jones" w:date="2022-01-04T12:37:00Z">
              <w:r w:rsidRPr="00FF6A71">
                <w:rPr>
                  <w:rFonts w:cstheme="minorHAnsi"/>
                </w:rPr>
                <w:t>PTC WindChill</w:t>
              </w:r>
            </w:ins>
          </w:p>
        </w:tc>
        <w:tc>
          <w:tcPr>
            <w:tcW w:w="1417" w:type="dxa"/>
            <w:shd w:val="clear" w:color="auto" w:fill="auto"/>
            <w:vAlign w:val="bottom"/>
          </w:tcPr>
          <w:p w14:paraId="3ECEE998" w14:textId="77777777" w:rsidR="00BD0299" w:rsidRPr="00FF6A71" w:rsidRDefault="00BD0299">
            <w:pPr>
              <w:spacing w:before="0" w:after="0" w:line="240" w:lineRule="auto"/>
              <w:jc w:val="center"/>
              <w:rPr>
                <w:ins w:id="57280" w:author="pete jones" w:date="2022-01-04T12:37:00Z"/>
                <w:rFonts w:cstheme="minorHAnsi"/>
              </w:rPr>
              <w:pPrChange w:id="57281" w:author="pete jones" w:date="2022-01-04T12:49:00Z">
                <w:pPr>
                  <w:jc w:val="center"/>
                </w:pPr>
              </w:pPrChange>
            </w:pPr>
            <w:ins w:id="57282" w:author="pete jones" w:date="2022-01-04T12:37:00Z">
              <w:r w:rsidRPr="00FF6A71">
                <w:rPr>
                  <w:rFonts w:cs="Calibri"/>
                  <w:color w:val="000000"/>
                  <w:sz w:val="22"/>
                  <w:szCs w:val="22"/>
                </w:rPr>
                <w:t>15%</w:t>
              </w:r>
            </w:ins>
          </w:p>
        </w:tc>
        <w:tc>
          <w:tcPr>
            <w:tcW w:w="1701" w:type="dxa"/>
            <w:shd w:val="clear" w:color="auto" w:fill="auto"/>
            <w:vAlign w:val="bottom"/>
          </w:tcPr>
          <w:p w14:paraId="22E4441D" w14:textId="77777777" w:rsidR="00BD0299" w:rsidRPr="00FF6A71" w:rsidRDefault="00BD0299">
            <w:pPr>
              <w:spacing w:before="0" w:after="0" w:line="240" w:lineRule="auto"/>
              <w:jc w:val="center"/>
              <w:rPr>
                <w:ins w:id="57283" w:author="pete jones" w:date="2022-01-04T12:37:00Z"/>
                <w:rFonts w:cstheme="minorHAnsi"/>
              </w:rPr>
              <w:pPrChange w:id="57284" w:author="pete jones" w:date="2022-01-04T12:49:00Z">
                <w:pPr>
                  <w:jc w:val="center"/>
                </w:pPr>
              </w:pPrChange>
            </w:pPr>
            <w:ins w:id="57285" w:author="pete jones" w:date="2022-01-04T12:37:00Z">
              <w:r w:rsidRPr="00FF6A71">
                <w:rPr>
                  <w:rFonts w:cs="Calibri"/>
                  <w:color w:val="000000"/>
                  <w:sz w:val="22"/>
                  <w:szCs w:val="22"/>
                </w:rPr>
                <w:t>4</w:t>
              </w:r>
            </w:ins>
          </w:p>
        </w:tc>
      </w:tr>
      <w:tr w:rsidR="00BD0299" w:rsidRPr="00FF6A71" w14:paraId="60F30966" w14:textId="77777777" w:rsidTr="00015922">
        <w:trPr>
          <w:ins w:id="57286" w:author="pete jones" w:date="2022-01-04T12:37:00Z"/>
        </w:trPr>
        <w:tc>
          <w:tcPr>
            <w:tcW w:w="4111" w:type="dxa"/>
          </w:tcPr>
          <w:p w14:paraId="1FD2E07F" w14:textId="77777777" w:rsidR="00BD0299" w:rsidRPr="00FF6A71" w:rsidRDefault="00BD0299">
            <w:pPr>
              <w:spacing w:before="0" w:after="0" w:line="240" w:lineRule="auto"/>
              <w:rPr>
                <w:ins w:id="57287" w:author="pete jones" w:date="2022-01-04T12:37:00Z"/>
                <w:rFonts w:cstheme="minorHAnsi"/>
              </w:rPr>
              <w:pPrChange w:id="57288" w:author="pete jones" w:date="2022-01-04T12:49:00Z">
                <w:pPr/>
              </w:pPrChange>
            </w:pPr>
            <w:ins w:id="57289" w:author="pete jones" w:date="2022-01-04T12:37:00Z">
              <w:r w:rsidRPr="00FF6A71">
                <w:rPr>
                  <w:rFonts w:cstheme="minorHAnsi"/>
                </w:rPr>
                <w:t>Enovia (incl 3DX)</w:t>
              </w:r>
            </w:ins>
          </w:p>
        </w:tc>
        <w:tc>
          <w:tcPr>
            <w:tcW w:w="1417" w:type="dxa"/>
            <w:shd w:val="clear" w:color="auto" w:fill="auto"/>
            <w:vAlign w:val="bottom"/>
          </w:tcPr>
          <w:p w14:paraId="77FB2C9E" w14:textId="77777777" w:rsidR="00BD0299" w:rsidRPr="00FF6A71" w:rsidRDefault="00BD0299">
            <w:pPr>
              <w:spacing w:before="0" w:after="0" w:line="240" w:lineRule="auto"/>
              <w:jc w:val="center"/>
              <w:rPr>
                <w:ins w:id="57290" w:author="pete jones" w:date="2022-01-04T12:37:00Z"/>
                <w:rFonts w:cstheme="minorHAnsi"/>
              </w:rPr>
              <w:pPrChange w:id="57291" w:author="pete jones" w:date="2022-01-04T12:49:00Z">
                <w:pPr>
                  <w:jc w:val="center"/>
                </w:pPr>
              </w:pPrChange>
            </w:pPr>
            <w:ins w:id="57292" w:author="pete jones" w:date="2022-01-04T12:37:00Z">
              <w:r w:rsidRPr="00FF6A71">
                <w:rPr>
                  <w:rFonts w:cs="Calibri"/>
                  <w:color w:val="000000"/>
                  <w:sz w:val="22"/>
                  <w:szCs w:val="22"/>
                </w:rPr>
                <w:t>33%</w:t>
              </w:r>
            </w:ins>
          </w:p>
        </w:tc>
        <w:tc>
          <w:tcPr>
            <w:tcW w:w="1701" w:type="dxa"/>
            <w:shd w:val="clear" w:color="auto" w:fill="auto"/>
            <w:vAlign w:val="bottom"/>
          </w:tcPr>
          <w:p w14:paraId="79EBAA59" w14:textId="77777777" w:rsidR="00BD0299" w:rsidRPr="00FF6A71" w:rsidRDefault="00BD0299">
            <w:pPr>
              <w:spacing w:before="0" w:after="0" w:line="240" w:lineRule="auto"/>
              <w:jc w:val="center"/>
              <w:rPr>
                <w:ins w:id="57293" w:author="pete jones" w:date="2022-01-04T12:37:00Z"/>
                <w:rFonts w:cstheme="minorHAnsi"/>
              </w:rPr>
              <w:pPrChange w:id="57294" w:author="pete jones" w:date="2022-01-04T12:49:00Z">
                <w:pPr>
                  <w:jc w:val="center"/>
                </w:pPr>
              </w:pPrChange>
            </w:pPr>
            <w:ins w:id="57295" w:author="pete jones" w:date="2022-01-04T12:37:00Z">
              <w:r w:rsidRPr="00FF6A71">
                <w:rPr>
                  <w:rFonts w:cs="Calibri"/>
                  <w:color w:val="000000"/>
                  <w:sz w:val="22"/>
                  <w:szCs w:val="22"/>
                </w:rPr>
                <w:t>9</w:t>
              </w:r>
            </w:ins>
          </w:p>
        </w:tc>
      </w:tr>
      <w:tr w:rsidR="00BD0299" w:rsidRPr="00FF6A71" w14:paraId="0BACD537" w14:textId="77777777" w:rsidTr="00015922">
        <w:trPr>
          <w:ins w:id="57296" w:author="pete jones" w:date="2022-01-04T12:37:00Z"/>
        </w:trPr>
        <w:tc>
          <w:tcPr>
            <w:tcW w:w="4111" w:type="dxa"/>
          </w:tcPr>
          <w:p w14:paraId="66BC6BA3" w14:textId="77777777" w:rsidR="00BD0299" w:rsidRPr="00FF6A71" w:rsidRDefault="00BD0299">
            <w:pPr>
              <w:spacing w:before="0" w:after="0" w:line="240" w:lineRule="auto"/>
              <w:rPr>
                <w:ins w:id="57297" w:author="pete jones" w:date="2022-01-04T12:37:00Z"/>
                <w:rFonts w:cstheme="minorHAnsi"/>
              </w:rPr>
              <w:pPrChange w:id="57298" w:author="pete jones" w:date="2022-01-04T12:49:00Z">
                <w:pPr/>
              </w:pPrChange>
            </w:pPr>
            <w:ins w:id="57299" w:author="pete jones" w:date="2022-01-04T12:37:00Z">
              <w:r w:rsidRPr="00FF6A71">
                <w:rPr>
                  <w:rFonts w:cstheme="minorHAnsi"/>
                </w:rPr>
                <w:t>SAP PLM</w:t>
              </w:r>
            </w:ins>
          </w:p>
        </w:tc>
        <w:tc>
          <w:tcPr>
            <w:tcW w:w="1417" w:type="dxa"/>
            <w:shd w:val="clear" w:color="auto" w:fill="auto"/>
            <w:vAlign w:val="bottom"/>
          </w:tcPr>
          <w:p w14:paraId="657A4765" w14:textId="77777777" w:rsidR="00BD0299" w:rsidRPr="00FF6A71" w:rsidRDefault="00BD0299">
            <w:pPr>
              <w:spacing w:before="0" w:after="0" w:line="240" w:lineRule="auto"/>
              <w:jc w:val="center"/>
              <w:rPr>
                <w:ins w:id="57300" w:author="pete jones" w:date="2022-01-04T12:37:00Z"/>
                <w:rFonts w:cstheme="minorHAnsi"/>
              </w:rPr>
              <w:pPrChange w:id="57301" w:author="pete jones" w:date="2022-01-04T12:49:00Z">
                <w:pPr>
                  <w:jc w:val="center"/>
                </w:pPr>
              </w:pPrChange>
            </w:pPr>
            <w:ins w:id="57302" w:author="pete jones" w:date="2022-01-04T12:37:00Z">
              <w:r w:rsidRPr="00FF6A71">
                <w:rPr>
                  <w:rFonts w:cs="Calibri"/>
                  <w:color w:val="000000"/>
                  <w:sz w:val="22"/>
                  <w:szCs w:val="22"/>
                </w:rPr>
                <w:t>15%</w:t>
              </w:r>
            </w:ins>
          </w:p>
        </w:tc>
        <w:tc>
          <w:tcPr>
            <w:tcW w:w="1701" w:type="dxa"/>
            <w:shd w:val="clear" w:color="auto" w:fill="auto"/>
            <w:vAlign w:val="bottom"/>
          </w:tcPr>
          <w:p w14:paraId="1F11DF36" w14:textId="77777777" w:rsidR="00BD0299" w:rsidRPr="00FF6A71" w:rsidRDefault="00BD0299">
            <w:pPr>
              <w:spacing w:before="0" w:after="0" w:line="240" w:lineRule="auto"/>
              <w:jc w:val="center"/>
              <w:rPr>
                <w:ins w:id="57303" w:author="pete jones" w:date="2022-01-04T12:37:00Z"/>
                <w:rFonts w:cstheme="minorHAnsi"/>
              </w:rPr>
              <w:pPrChange w:id="57304" w:author="pete jones" w:date="2022-01-04T12:49:00Z">
                <w:pPr>
                  <w:jc w:val="center"/>
                </w:pPr>
              </w:pPrChange>
            </w:pPr>
            <w:ins w:id="57305" w:author="pete jones" w:date="2022-01-04T12:37:00Z">
              <w:r w:rsidRPr="00FF6A71">
                <w:rPr>
                  <w:rFonts w:cs="Calibri"/>
                  <w:color w:val="000000"/>
                  <w:sz w:val="22"/>
                  <w:szCs w:val="22"/>
                </w:rPr>
                <w:t>4</w:t>
              </w:r>
            </w:ins>
          </w:p>
        </w:tc>
      </w:tr>
      <w:tr w:rsidR="00BD0299" w:rsidRPr="00FF6A71" w14:paraId="34042FD0" w14:textId="77777777" w:rsidTr="00015922">
        <w:trPr>
          <w:ins w:id="57306" w:author="pete jones" w:date="2022-01-04T12:37:00Z"/>
        </w:trPr>
        <w:tc>
          <w:tcPr>
            <w:tcW w:w="4111" w:type="dxa"/>
          </w:tcPr>
          <w:p w14:paraId="007C541C" w14:textId="77777777" w:rsidR="00BD0299" w:rsidRPr="00FF6A71" w:rsidRDefault="00BD0299">
            <w:pPr>
              <w:spacing w:before="0" w:after="0" w:line="240" w:lineRule="auto"/>
              <w:rPr>
                <w:ins w:id="57307" w:author="pete jones" w:date="2022-01-04T12:37:00Z"/>
              </w:rPr>
              <w:pPrChange w:id="57308" w:author="pete jones" w:date="2022-01-04T12:49:00Z">
                <w:pPr/>
              </w:pPrChange>
            </w:pPr>
            <w:ins w:id="57309" w:author="pete jones" w:date="2022-01-04T12:37:00Z">
              <w:r w:rsidRPr="00FF6A71">
                <w:t>CREO PLM</w:t>
              </w:r>
            </w:ins>
          </w:p>
        </w:tc>
        <w:tc>
          <w:tcPr>
            <w:tcW w:w="1417" w:type="dxa"/>
            <w:shd w:val="clear" w:color="auto" w:fill="auto"/>
            <w:vAlign w:val="bottom"/>
          </w:tcPr>
          <w:p w14:paraId="3CB36155" w14:textId="77777777" w:rsidR="00BD0299" w:rsidRPr="00FF6A71" w:rsidRDefault="00BD0299">
            <w:pPr>
              <w:spacing w:before="0" w:after="0" w:line="240" w:lineRule="auto"/>
              <w:jc w:val="center"/>
              <w:rPr>
                <w:ins w:id="57310" w:author="pete jones" w:date="2022-01-04T12:37:00Z"/>
              </w:rPr>
              <w:pPrChange w:id="57311" w:author="pete jones" w:date="2022-01-04T12:49:00Z">
                <w:pPr>
                  <w:jc w:val="center"/>
                </w:pPr>
              </w:pPrChange>
            </w:pPr>
          </w:p>
        </w:tc>
        <w:tc>
          <w:tcPr>
            <w:tcW w:w="1701" w:type="dxa"/>
            <w:shd w:val="clear" w:color="auto" w:fill="auto"/>
            <w:vAlign w:val="bottom"/>
          </w:tcPr>
          <w:p w14:paraId="48A9C555" w14:textId="77777777" w:rsidR="00BD0299" w:rsidRPr="00FF6A71" w:rsidRDefault="00BD0299">
            <w:pPr>
              <w:spacing w:before="0" w:after="0" w:line="240" w:lineRule="auto"/>
              <w:jc w:val="center"/>
              <w:rPr>
                <w:ins w:id="57312" w:author="pete jones" w:date="2022-01-04T12:37:00Z"/>
              </w:rPr>
              <w:pPrChange w:id="57313" w:author="pete jones" w:date="2022-01-04T12:49:00Z">
                <w:pPr>
                  <w:jc w:val="center"/>
                </w:pPr>
              </w:pPrChange>
            </w:pPr>
          </w:p>
        </w:tc>
      </w:tr>
      <w:tr w:rsidR="00BD0299" w:rsidRPr="00FF6A71" w14:paraId="228E9FC5" w14:textId="77777777" w:rsidTr="00015922">
        <w:trPr>
          <w:ins w:id="57314" w:author="pete jones" w:date="2022-01-04T12:37:00Z"/>
        </w:trPr>
        <w:tc>
          <w:tcPr>
            <w:tcW w:w="4111" w:type="dxa"/>
          </w:tcPr>
          <w:p w14:paraId="1FAB018D" w14:textId="77777777" w:rsidR="00BD0299" w:rsidRPr="00FF6A71" w:rsidRDefault="00BD0299">
            <w:pPr>
              <w:spacing w:before="0" w:after="0" w:line="240" w:lineRule="auto"/>
              <w:rPr>
                <w:ins w:id="57315" w:author="pete jones" w:date="2022-01-04T12:37:00Z"/>
              </w:rPr>
              <w:pPrChange w:id="57316" w:author="pete jones" w:date="2022-01-04T12:49:00Z">
                <w:pPr/>
              </w:pPrChange>
            </w:pPr>
            <w:ins w:id="57317" w:author="pete jones" w:date="2022-01-04T12:37:00Z">
              <w:r w:rsidRPr="00FF6A71">
                <w:t>Solidworks Enterprise PDM</w:t>
              </w:r>
            </w:ins>
          </w:p>
        </w:tc>
        <w:tc>
          <w:tcPr>
            <w:tcW w:w="1417" w:type="dxa"/>
            <w:shd w:val="clear" w:color="auto" w:fill="auto"/>
            <w:vAlign w:val="bottom"/>
          </w:tcPr>
          <w:p w14:paraId="7E674088" w14:textId="77777777" w:rsidR="00BD0299" w:rsidRPr="00FF6A71" w:rsidRDefault="00BD0299">
            <w:pPr>
              <w:spacing w:before="0" w:after="0" w:line="240" w:lineRule="auto"/>
              <w:jc w:val="center"/>
              <w:rPr>
                <w:ins w:id="57318" w:author="pete jones" w:date="2022-01-04T12:37:00Z"/>
              </w:rPr>
              <w:pPrChange w:id="57319" w:author="pete jones" w:date="2022-01-04T12:49:00Z">
                <w:pPr>
                  <w:jc w:val="center"/>
                </w:pPr>
              </w:pPrChange>
            </w:pPr>
          </w:p>
        </w:tc>
        <w:tc>
          <w:tcPr>
            <w:tcW w:w="1701" w:type="dxa"/>
            <w:shd w:val="clear" w:color="auto" w:fill="auto"/>
            <w:vAlign w:val="bottom"/>
          </w:tcPr>
          <w:p w14:paraId="5A239817" w14:textId="77777777" w:rsidR="00BD0299" w:rsidRPr="00FF6A71" w:rsidRDefault="00BD0299">
            <w:pPr>
              <w:spacing w:before="0" w:after="0" w:line="240" w:lineRule="auto"/>
              <w:jc w:val="center"/>
              <w:rPr>
                <w:ins w:id="57320" w:author="pete jones" w:date="2022-01-04T12:37:00Z"/>
              </w:rPr>
              <w:pPrChange w:id="57321" w:author="pete jones" w:date="2022-01-04T12:49:00Z">
                <w:pPr>
                  <w:jc w:val="center"/>
                </w:pPr>
              </w:pPrChange>
            </w:pPr>
          </w:p>
        </w:tc>
      </w:tr>
      <w:tr w:rsidR="00BD0299" w:rsidRPr="00FF6A71" w14:paraId="0453F150" w14:textId="77777777" w:rsidTr="00015922">
        <w:trPr>
          <w:ins w:id="57322" w:author="pete jones" w:date="2022-01-04T12:37:00Z"/>
        </w:trPr>
        <w:tc>
          <w:tcPr>
            <w:tcW w:w="4111" w:type="dxa"/>
          </w:tcPr>
          <w:p w14:paraId="5494143E" w14:textId="77777777" w:rsidR="00BD0299" w:rsidRPr="00FF6A71" w:rsidRDefault="00BD0299">
            <w:pPr>
              <w:spacing w:before="0" w:after="0" w:line="240" w:lineRule="auto"/>
              <w:rPr>
                <w:ins w:id="57323" w:author="pete jones" w:date="2022-01-04T12:37:00Z"/>
              </w:rPr>
              <w:pPrChange w:id="57324" w:author="pete jones" w:date="2022-01-04T12:49:00Z">
                <w:pPr/>
              </w:pPrChange>
            </w:pPr>
            <w:ins w:id="57325" w:author="pete jones" w:date="2022-01-04T12:37:00Z">
              <w:r w:rsidRPr="00FF6A71">
                <w:t>Oracle Agile PLM</w:t>
              </w:r>
            </w:ins>
          </w:p>
        </w:tc>
        <w:tc>
          <w:tcPr>
            <w:tcW w:w="1417" w:type="dxa"/>
            <w:shd w:val="clear" w:color="auto" w:fill="auto"/>
            <w:vAlign w:val="bottom"/>
          </w:tcPr>
          <w:p w14:paraId="4FD979E5" w14:textId="77777777" w:rsidR="00BD0299" w:rsidRPr="00FF6A71" w:rsidRDefault="00BD0299">
            <w:pPr>
              <w:spacing w:before="0" w:after="0" w:line="240" w:lineRule="auto"/>
              <w:jc w:val="center"/>
              <w:rPr>
                <w:ins w:id="57326" w:author="pete jones" w:date="2022-01-04T12:37:00Z"/>
              </w:rPr>
              <w:pPrChange w:id="57327" w:author="pete jones" w:date="2022-01-04T12:49:00Z">
                <w:pPr>
                  <w:jc w:val="center"/>
                </w:pPr>
              </w:pPrChange>
            </w:pPr>
          </w:p>
        </w:tc>
        <w:tc>
          <w:tcPr>
            <w:tcW w:w="1701" w:type="dxa"/>
            <w:shd w:val="clear" w:color="auto" w:fill="auto"/>
            <w:vAlign w:val="bottom"/>
          </w:tcPr>
          <w:p w14:paraId="65262B31" w14:textId="77777777" w:rsidR="00BD0299" w:rsidRPr="00FF6A71" w:rsidRDefault="00BD0299">
            <w:pPr>
              <w:spacing w:before="0" w:after="0" w:line="240" w:lineRule="auto"/>
              <w:jc w:val="center"/>
              <w:rPr>
                <w:ins w:id="57328" w:author="pete jones" w:date="2022-01-04T12:37:00Z"/>
              </w:rPr>
              <w:pPrChange w:id="57329" w:author="pete jones" w:date="2022-01-04T12:49:00Z">
                <w:pPr>
                  <w:jc w:val="center"/>
                </w:pPr>
              </w:pPrChange>
            </w:pPr>
          </w:p>
        </w:tc>
      </w:tr>
      <w:tr w:rsidR="00BD0299" w:rsidRPr="00FF6A71" w14:paraId="6612EBC1" w14:textId="77777777" w:rsidTr="00015922">
        <w:trPr>
          <w:ins w:id="57330" w:author="pete jones" w:date="2022-01-04T12:37:00Z"/>
        </w:trPr>
        <w:tc>
          <w:tcPr>
            <w:tcW w:w="4111" w:type="dxa"/>
          </w:tcPr>
          <w:p w14:paraId="235D3CDE" w14:textId="77777777" w:rsidR="00BD0299" w:rsidRPr="00FF6A71" w:rsidRDefault="00BD0299">
            <w:pPr>
              <w:spacing w:before="0" w:after="0" w:line="240" w:lineRule="auto"/>
              <w:rPr>
                <w:ins w:id="57331" w:author="pete jones" w:date="2022-01-04T12:37:00Z"/>
              </w:rPr>
              <w:pPrChange w:id="57332" w:author="pete jones" w:date="2022-01-04T12:49:00Z">
                <w:pPr/>
              </w:pPrChange>
            </w:pPr>
            <w:ins w:id="57333" w:author="pete jones" w:date="2022-01-04T12:37:00Z">
              <w:r w:rsidRPr="00FF6A71">
                <w:t>OTHER:</w:t>
              </w:r>
            </w:ins>
          </w:p>
          <w:p w14:paraId="4AF4C9F8" w14:textId="2FD8A0D2" w:rsidR="00BD0299" w:rsidRPr="00FF6A71" w:rsidRDefault="00BD0299">
            <w:pPr>
              <w:pStyle w:val="ListParagraph"/>
              <w:numPr>
                <w:ilvl w:val="0"/>
                <w:numId w:val="117"/>
              </w:numPr>
              <w:spacing w:before="0" w:after="0" w:line="240" w:lineRule="auto"/>
              <w:jc w:val="left"/>
              <w:rPr>
                <w:ins w:id="57334" w:author="pete jones" w:date="2022-01-04T12:37:00Z"/>
              </w:rPr>
            </w:pPr>
            <w:ins w:id="57335" w:author="pete jones" w:date="2022-01-04T12:37:00Z">
              <w:r w:rsidRPr="00FF6A71">
                <w:t>VW Group</w:t>
              </w:r>
            </w:ins>
            <w:ins w:id="57336" w:author="pete jones" w:date="2022-03-30T12:22:00Z">
              <w:r w:rsidR="006E7D7D">
                <w:t>-</w:t>
              </w:r>
            </w:ins>
            <w:ins w:id="57337" w:author="pete jones" w:date="2022-01-04T12:37:00Z">
              <w:r w:rsidRPr="00FF6A71">
                <w:t>specific software - integrates with Catia and PTC Creo</w:t>
              </w:r>
            </w:ins>
          </w:p>
          <w:p w14:paraId="2BF50736" w14:textId="77777777" w:rsidR="00BD0299" w:rsidRPr="00FF6A71" w:rsidRDefault="00BD0299">
            <w:pPr>
              <w:pStyle w:val="ListParagraph"/>
              <w:numPr>
                <w:ilvl w:val="0"/>
                <w:numId w:val="117"/>
              </w:numPr>
              <w:spacing w:before="0" w:after="0" w:line="240" w:lineRule="auto"/>
              <w:jc w:val="left"/>
              <w:rPr>
                <w:ins w:id="57338" w:author="pete jones" w:date="2022-01-04T12:37:00Z"/>
              </w:rPr>
            </w:pPr>
            <w:ins w:id="57339" w:author="pete jones" w:date="2022-01-04T12:37:00Z">
              <w:r w:rsidRPr="00FF6A71">
                <w:lastRenderedPageBreak/>
                <w:t>Enovia/3DCOMM and SAP PLM</w:t>
              </w:r>
            </w:ins>
          </w:p>
        </w:tc>
        <w:tc>
          <w:tcPr>
            <w:tcW w:w="1417" w:type="dxa"/>
            <w:shd w:val="clear" w:color="auto" w:fill="auto"/>
            <w:vAlign w:val="bottom"/>
          </w:tcPr>
          <w:p w14:paraId="72226D78" w14:textId="77777777" w:rsidR="00BD0299" w:rsidRPr="00FF6A71" w:rsidRDefault="00BD0299">
            <w:pPr>
              <w:spacing w:before="0" w:after="0" w:line="240" w:lineRule="auto"/>
              <w:jc w:val="center"/>
              <w:rPr>
                <w:ins w:id="57340" w:author="pete jones" w:date="2022-01-04T12:37:00Z"/>
              </w:rPr>
              <w:pPrChange w:id="57341" w:author="pete jones" w:date="2022-01-04T12:49:00Z">
                <w:pPr>
                  <w:jc w:val="center"/>
                </w:pPr>
              </w:pPrChange>
            </w:pPr>
            <w:ins w:id="57342" w:author="pete jones" w:date="2022-01-04T12:37:00Z">
              <w:r w:rsidRPr="00FF6A71">
                <w:rPr>
                  <w:rFonts w:cs="Calibri"/>
                  <w:color w:val="000000"/>
                  <w:sz w:val="22"/>
                  <w:szCs w:val="22"/>
                </w:rPr>
                <w:lastRenderedPageBreak/>
                <w:t>7%</w:t>
              </w:r>
            </w:ins>
          </w:p>
        </w:tc>
        <w:tc>
          <w:tcPr>
            <w:tcW w:w="1701" w:type="dxa"/>
            <w:shd w:val="clear" w:color="auto" w:fill="auto"/>
            <w:vAlign w:val="bottom"/>
          </w:tcPr>
          <w:p w14:paraId="2DCE800B" w14:textId="77777777" w:rsidR="00BD0299" w:rsidRPr="00FF6A71" w:rsidRDefault="00BD0299">
            <w:pPr>
              <w:spacing w:before="0" w:after="0" w:line="240" w:lineRule="auto"/>
              <w:jc w:val="center"/>
              <w:rPr>
                <w:ins w:id="57343" w:author="pete jones" w:date="2022-01-04T12:37:00Z"/>
              </w:rPr>
              <w:pPrChange w:id="57344" w:author="pete jones" w:date="2022-01-04T12:49:00Z">
                <w:pPr>
                  <w:jc w:val="center"/>
                </w:pPr>
              </w:pPrChange>
            </w:pPr>
            <w:ins w:id="57345" w:author="pete jones" w:date="2022-01-04T12:37:00Z">
              <w:r w:rsidRPr="00FF6A71">
                <w:rPr>
                  <w:rFonts w:cs="Calibri"/>
                  <w:color w:val="000000"/>
                  <w:sz w:val="22"/>
                  <w:szCs w:val="22"/>
                </w:rPr>
                <w:t>2</w:t>
              </w:r>
            </w:ins>
          </w:p>
        </w:tc>
      </w:tr>
    </w:tbl>
    <w:p w14:paraId="1E938F34" w14:textId="77777777" w:rsidR="00BD0299" w:rsidRPr="00FF6A71" w:rsidRDefault="00BD0299">
      <w:pPr>
        <w:jc w:val="left"/>
        <w:rPr>
          <w:ins w:id="57346" w:author="pete jones" w:date="2022-01-04T12:37:00Z"/>
        </w:rPr>
        <w:pPrChange w:id="57347" w:author="pete jones" w:date="2022-01-04T12:49:00Z">
          <w:pPr/>
        </w:pPrChange>
      </w:pPr>
      <w:ins w:id="57348" w:author="pete jones" w:date="2022-01-04T12:37:00Z">
        <w:r w:rsidRPr="00FF6A71">
          <w:t xml:space="preserve">Q2.5 Analysis and simulation (CAE) are integrated into my company's workflow. </w:t>
        </w:r>
        <w:r w:rsidRPr="00FF6A71">
          <w:br/>
          <w:t>Please select all that apply...</w:t>
        </w:r>
      </w:ins>
    </w:p>
    <w:tbl>
      <w:tblPr>
        <w:tblStyle w:val="TableGrid"/>
        <w:tblW w:w="0" w:type="auto"/>
        <w:tblInd w:w="704" w:type="dxa"/>
        <w:tblLook w:val="04A0" w:firstRow="1" w:lastRow="0" w:firstColumn="1" w:lastColumn="0" w:noHBand="0" w:noVBand="1"/>
      </w:tblPr>
      <w:tblGrid>
        <w:gridCol w:w="4111"/>
        <w:gridCol w:w="1417"/>
        <w:gridCol w:w="1701"/>
      </w:tblGrid>
      <w:tr w:rsidR="00BD0299" w:rsidRPr="00FF6A71" w14:paraId="2F4D0AF4" w14:textId="77777777" w:rsidTr="00015922">
        <w:trPr>
          <w:ins w:id="57349" w:author="pete jones" w:date="2022-01-04T12:37:00Z"/>
        </w:trPr>
        <w:tc>
          <w:tcPr>
            <w:tcW w:w="4111" w:type="dxa"/>
          </w:tcPr>
          <w:p w14:paraId="1DE97484" w14:textId="77777777" w:rsidR="00BD0299" w:rsidRPr="00FF6A71" w:rsidRDefault="00BD0299">
            <w:pPr>
              <w:spacing w:before="0" w:after="0" w:line="240" w:lineRule="auto"/>
              <w:jc w:val="center"/>
              <w:rPr>
                <w:ins w:id="57350" w:author="pete jones" w:date="2022-01-04T12:37:00Z"/>
                <w:rFonts w:cstheme="minorHAnsi"/>
                <w:b/>
                <w:bCs/>
              </w:rPr>
              <w:pPrChange w:id="57351" w:author="pete jones" w:date="2022-01-04T12:49:00Z">
                <w:pPr>
                  <w:jc w:val="center"/>
                </w:pPr>
              </w:pPrChange>
            </w:pPr>
            <w:ins w:id="57352" w:author="pete jones" w:date="2022-01-04T12:37:00Z">
              <w:r w:rsidRPr="00FF6A71">
                <w:rPr>
                  <w:rFonts w:cstheme="minorHAnsi"/>
                  <w:b/>
                  <w:bCs/>
                </w:rPr>
                <w:t>Option</w:t>
              </w:r>
            </w:ins>
          </w:p>
        </w:tc>
        <w:tc>
          <w:tcPr>
            <w:tcW w:w="1417" w:type="dxa"/>
          </w:tcPr>
          <w:p w14:paraId="2027AF64" w14:textId="77777777" w:rsidR="00BD0299" w:rsidRPr="00FF6A71" w:rsidRDefault="00BD0299">
            <w:pPr>
              <w:spacing w:before="0" w:after="0" w:line="240" w:lineRule="auto"/>
              <w:jc w:val="center"/>
              <w:rPr>
                <w:ins w:id="57353" w:author="pete jones" w:date="2022-01-04T12:37:00Z"/>
                <w:rFonts w:cstheme="minorHAnsi"/>
                <w:b/>
                <w:bCs/>
              </w:rPr>
              <w:pPrChange w:id="57354" w:author="pete jones" w:date="2022-01-04T12:49:00Z">
                <w:pPr>
                  <w:jc w:val="center"/>
                </w:pPr>
              </w:pPrChange>
            </w:pPr>
            <w:ins w:id="57355" w:author="pete jones" w:date="2022-01-04T12:37:00Z">
              <w:r w:rsidRPr="00FF6A71">
                <w:rPr>
                  <w:rFonts w:cstheme="minorHAnsi"/>
                  <w:b/>
                  <w:bCs/>
                </w:rPr>
                <w:t>%</w:t>
              </w:r>
            </w:ins>
          </w:p>
        </w:tc>
        <w:tc>
          <w:tcPr>
            <w:tcW w:w="1701" w:type="dxa"/>
          </w:tcPr>
          <w:p w14:paraId="2D805516" w14:textId="77777777" w:rsidR="00BD0299" w:rsidRPr="00FF6A71" w:rsidRDefault="00BD0299">
            <w:pPr>
              <w:spacing w:before="0" w:after="0" w:line="240" w:lineRule="auto"/>
              <w:jc w:val="center"/>
              <w:rPr>
                <w:ins w:id="57356" w:author="pete jones" w:date="2022-01-04T12:37:00Z"/>
                <w:rFonts w:cstheme="minorHAnsi"/>
                <w:b/>
                <w:bCs/>
              </w:rPr>
              <w:pPrChange w:id="57357" w:author="pete jones" w:date="2022-01-04T12:49:00Z">
                <w:pPr>
                  <w:jc w:val="center"/>
                </w:pPr>
              </w:pPrChange>
            </w:pPr>
            <w:ins w:id="57358" w:author="pete jones" w:date="2022-01-04T12:37:00Z">
              <w:r w:rsidRPr="00FF6A71">
                <w:rPr>
                  <w:rFonts w:cstheme="minorHAnsi"/>
                  <w:b/>
                  <w:bCs/>
                </w:rPr>
                <w:t>Count</w:t>
              </w:r>
            </w:ins>
          </w:p>
        </w:tc>
      </w:tr>
      <w:tr w:rsidR="00BD0299" w:rsidRPr="00FF6A71" w14:paraId="65A4DAE3" w14:textId="77777777" w:rsidTr="00015922">
        <w:trPr>
          <w:ins w:id="57359" w:author="pete jones" w:date="2022-01-04T12:37:00Z"/>
        </w:trPr>
        <w:tc>
          <w:tcPr>
            <w:tcW w:w="4111" w:type="dxa"/>
          </w:tcPr>
          <w:p w14:paraId="39AA03F0" w14:textId="77777777" w:rsidR="00BD0299" w:rsidRPr="00FF6A71" w:rsidRDefault="00BD0299">
            <w:pPr>
              <w:spacing w:before="0" w:after="0" w:line="240" w:lineRule="auto"/>
              <w:rPr>
                <w:ins w:id="57360" w:author="pete jones" w:date="2022-01-04T12:37:00Z"/>
                <w:rFonts w:cstheme="minorHAnsi"/>
              </w:rPr>
              <w:pPrChange w:id="57361" w:author="pete jones" w:date="2022-01-04T12:49:00Z">
                <w:pPr/>
              </w:pPrChange>
            </w:pPr>
            <w:ins w:id="57362" w:author="pete jones" w:date="2022-01-04T12:37:00Z">
              <w:r w:rsidRPr="00FF6A71">
                <w:t>Do not use CAE solutions</w:t>
              </w:r>
            </w:ins>
          </w:p>
        </w:tc>
        <w:tc>
          <w:tcPr>
            <w:tcW w:w="1417" w:type="dxa"/>
            <w:shd w:val="clear" w:color="auto" w:fill="auto"/>
            <w:vAlign w:val="bottom"/>
          </w:tcPr>
          <w:p w14:paraId="4A65EB19" w14:textId="77777777" w:rsidR="00BD0299" w:rsidRPr="00FF6A71" w:rsidRDefault="00BD0299">
            <w:pPr>
              <w:spacing w:before="0" w:after="0" w:line="240" w:lineRule="auto"/>
              <w:jc w:val="center"/>
              <w:rPr>
                <w:ins w:id="57363" w:author="pete jones" w:date="2022-01-04T12:37:00Z"/>
                <w:rFonts w:cstheme="minorHAnsi"/>
              </w:rPr>
              <w:pPrChange w:id="57364" w:author="pete jones" w:date="2022-01-04T12:49:00Z">
                <w:pPr>
                  <w:jc w:val="center"/>
                </w:pPr>
              </w:pPrChange>
            </w:pPr>
            <w:ins w:id="57365" w:author="pete jones" w:date="2022-01-04T12:37:00Z">
              <w:r w:rsidRPr="00FF6A71">
                <w:rPr>
                  <w:rFonts w:cs="Calibri"/>
                  <w:color w:val="000000"/>
                  <w:sz w:val="22"/>
                  <w:szCs w:val="22"/>
                </w:rPr>
                <w:t>14%</w:t>
              </w:r>
            </w:ins>
          </w:p>
        </w:tc>
        <w:tc>
          <w:tcPr>
            <w:tcW w:w="1701" w:type="dxa"/>
            <w:shd w:val="clear" w:color="auto" w:fill="auto"/>
            <w:vAlign w:val="bottom"/>
          </w:tcPr>
          <w:p w14:paraId="42F900EA" w14:textId="77777777" w:rsidR="00BD0299" w:rsidRPr="00FF6A71" w:rsidRDefault="00BD0299">
            <w:pPr>
              <w:spacing w:before="0" w:after="0" w:line="240" w:lineRule="auto"/>
              <w:jc w:val="center"/>
              <w:rPr>
                <w:ins w:id="57366" w:author="pete jones" w:date="2022-01-04T12:37:00Z"/>
                <w:rFonts w:cstheme="minorHAnsi"/>
              </w:rPr>
              <w:pPrChange w:id="57367" w:author="pete jones" w:date="2022-01-04T12:49:00Z">
                <w:pPr>
                  <w:jc w:val="center"/>
                </w:pPr>
              </w:pPrChange>
            </w:pPr>
            <w:ins w:id="57368" w:author="pete jones" w:date="2022-01-04T12:37:00Z">
              <w:r w:rsidRPr="00FF6A71">
                <w:rPr>
                  <w:rFonts w:cs="Calibri"/>
                  <w:color w:val="000000"/>
                  <w:sz w:val="22"/>
                  <w:szCs w:val="22"/>
                </w:rPr>
                <w:t>3</w:t>
              </w:r>
            </w:ins>
          </w:p>
        </w:tc>
      </w:tr>
      <w:tr w:rsidR="00BD0299" w:rsidRPr="00FF6A71" w14:paraId="124232C4" w14:textId="77777777" w:rsidTr="00015922">
        <w:trPr>
          <w:ins w:id="57369" w:author="pete jones" w:date="2022-01-04T12:37:00Z"/>
        </w:trPr>
        <w:tc>
          <w:tcPr>
            <w:tcW w:w="4111" w:type="dxa"/>
          </w:tcPr>
          <w:p w14:paraId="006E140E" w14:textId="77777777" w:rsidR="00BD0299" w:rsidRPr="00FF6A71" w:rsidRDefault="00BD0299">
            <w:pPr>
              <w:spacing w:before="0" w:after="0" w:line="240" w:lineRule="auto"/>
              <w:rPr>
                <w:ins w:id="57370" w:author="pete jones" w:date="2022-01-04T12:37:00Z"/>
                <w:rFonts w:cstheme="minorHAnsi"/>
              </w:rPr>
              <w:pPrChange w:id="57371" w:author="pete jones" w:date="2022-01-04T12:49:00Z">
                <w:pPr/>
              </w:pPrChange>
            </w:pPr>
            <w:ins w:id="57372" w:author="pete jones" w:date="2022-01-04T12:37:00Z">
              <w:r w:rsidRPr="00FF6A71">
                <w:t>Ansys</w:t>
              </w:r>
            </w:ins>
          </w:p>
        </w:tc>
        <w:tc>
          <w:tcPr>
            <w:tcW w:w="1417" w:type="dxa"/>
            <w:shd w:val="clear" w:color="auto" w:fill="auto"/>
            <w:vAlign w:val="bottom"/>
          </w:tcPr>
          <w:p w14:paraId="1A040B8B" w14:textId="77777777" w:rsidR="00BD0299" w:rsidRPr="00FF6A71" w:rsidRDefault="00BD0299">
            <w:pPr>
              <w:spacing w:before="0" w:after="0" w:line="240" w:lineRule="auto"/>
              <w:jc w:val="center"/>
              <w:rPr>
                <w:ins w:id="57373" w:author="pete jones" w:date="2022-01-04T12:37:00Z"/>
                <w:rFonts w:cstheme="minorHAnsi"/>
              </w:rPr>
              <w:pPrChange w:id="57374" w:author="pete jones" w:date="2022-01-04T12:49:00Z">
                <w:pPr>
                  <w:jc w:val="center"/>
                </w:pPr>
              </w:pPrChange>
            </w:pPr>
            <w:ins w:id="57375" w:author="pete jones" w:date="2022-01-04T12:37:00Z">
              <w:r w:rsidRPr="00FF6A71">
                <w:rPr>
                  <w:rFonts w:cs="Calibri"/>
                  <w:color w:val="000000"/>
                  <w:sz w:val="22"/>
                  <w:szCs w:val="22"/>
                </w:rPr>
                <w:t>9%</w:t>
              </w:r>
            </w:ins>
          </w:p>
        </w:tc>
        <w:tc>
          <w:tcPr>
            <w:tcW w:w="1701" w:type="dxa"/>
            <w:shd w:val="clear" w:color="auto" w:fill="auto"/>
            <w:vAlign w:val="bottom"/>
          </w:tcPr>
          <w:p w14:paraId="283B9EA7" w14:textId="77777777" w:rsidR="00BD0299" w:rsidRPr="00FF6A71" w:rsidRDefault="00BD0299">
            <w:pPr>
              <w:spacing w:before="0" w:after="0" w:line="240" w:lineRule="auto"/>
              <w:jc w:val="center"/>
              <w:rPr>
                <w:ins w:id="57376" w:author="pete jones" w:date="2022-01-04T12:37:00Z"/>
                <w:rFonts w:cstheme="minorHAnsi"/>
              </w:rPr>
              <w:pPrChange w:id="57377" w:author="pete jones" w:date="2022-01-04T12:49:00Z">
                <w:pPr>
                  <w:jc w:val="center"/>
                </w:pPr>
              </w:pPrChange>
            </w:pPr>
            <w:ins w:id="57378" w:author="pete jones" w:date="2022-01-04T12:37:00Z">
              <w:r w:rsidRPr="00FF6A71">
                <w:rPr>
                  <w:rFonts w:cs="Calibri"/>
                  <w:color w:val="000000"/>
                  <w:sz w:val="22"/>
                  <w:szCs w:val="22"/>
                </w:rPr>
                <w:t>2</w:t>
              </w:r>
            </w:ins>
          </w:p>
        </w:tc>
      </w:tr>
      <w:tr w:rsidR="00BD0299" w:rsidRPr="00FF6A71" w14:paraId="21807F24" w14:textId="77777777" w:rsidTr="00015922">
        <w:trPr>
          <w:ins w:id="57379" w:author="pete jones" w:date="2022-01-04T12:37:00Z"/>
        </w:trPr>
        <w:tc>
          <w:tcPr>
            <w:tcW w:w="4111" w:type="dxa"/>
          </w:tcPr>
          <w:p w14:paraId="10A24CFB" w14:textId="77777777" w:rsidR="00BD0299" w:rsidRPr="00FF6A71" w:rsidRDefault="00BD0299">
            <w:pPr>
              <w:spacing w:before="0" w:after="0" w:line="240" w:lineRule="auto"/>
              <w:rPr>
                <w:ins w:id="57380" w:author="pete jones" w:date="2022-01-04T12:37:00Z"/>
                <w:rFonts w:cstheme="minorHAnsi"/>
              </w:rPr>
              <w:pPrChange w:id="57381" w:author="pete jones" w:date="2022-01-04T12:49:00Z">
                <w:pPr/>
              </w:pPrChange>
            </w:pPr>
            <w:ins w:id="57382" w:author="pete jones" w:date="2022-01-04T12:37:00Z">
              <w:r w:rsidRPr="00FF6A71">
                <w:t>MSC Adams</w:t>
              </w:r>
            </w:ins>
          </w:p>
        </w:tc>
        <w:tc>
          <w:tcPr>
            <w:tcW w:w="1417" w:type="dxa"/>
            <w:shd w:val="clear" w:color="auto" w:fill="auto"/>
            <w:vAlign w:val="bottom"/>
          </w:tcPr>
          <w:p w14:paraId="3D6FE4C1" w14:textId="77777777" w:rsidR="00BD0299" w:rsidRPr="00FF6A71" w:rsidRDefault="00BD0299">
            <w:pPr>
              <w:spacing w:before="0" w:after="0" w:line="240" w:lineRule="auto"/>
              <w:jc w:val="center"/>
              <w:rPr>
                <w:ins w:id="57383" w:author="pete jones" w:date="2022-01-04T12:37:00Z"/>
                <w:rFonts w:cstheme="minorHAnsi"/>
              </w:rPr>
              <w:pPrChange w:id="57384" w:author="pete jones" w:date="2022-01-04T12:49:00Z">
                <w:pPr>
                  <w:jc w:val="center"/>
                </w:pPr>
              </w:pPrChange>
            </w:pPr>
            <w:ins w:id="57385" w:author="pete jones" w:date="2022-01-04T12:37:00Z">
              <w:r w:rsidRPr="00FF6A71">
                <w:rPr>
                  <w:rFonts w:cs="Calibri"/>
                  <w:color w:val="000000"/>
                  <w:sz w:val="22"/>
                  <w:szCs w:val="22"/>
                </w:rPr>
                <w:t>5%</w:t>
              </w:r>
            </w:ins>
          </w:p>
        </w:tc>
        <w:tc>
          <w:tcPr>
            <w:tcW w:w="1701" w:type="dxa"/>
            <w:shd w:val="clear" w:color="auto" w:fill="auto"/>
            <w:vAlign w:val="bottom"/>
          </w:tcPr>
          <w:p w14:paraId="08A79EB7" w14:textId="77777777" w:rsidR="00BD0299" w:rsidRPr="00FF6A71" w:rsidRDefault="00BD0299">
            <w:pPr>
              <w:spacing w:before="0" w:after="0" w:line="240" w:lineRule="auto"/>
              <w:jc w:val="center"/>
              <w:rPr>
                <w:ins w:id="57386" w:author="pete jones" w:date="2022-01-04T12:37:00Z"/>
                <w:rFonts w:cstheme="minorHAnsi"/>
              </w:rPr>
              <w:pPrChange w:id="57387" w:author="pete jones" w:date="2022-01-04T12:49:00Z">
                <w:pPr>
                  <w:jc w:val="center"/>
                </w:pPr>
              </w:pPrChange>
            </w:pPr>
            <w:ins w:id="57388" w:author="pete jones" w:date="2022-01-04T12:37:00Z">
              <w:r w:rsidRPr="00FF6A71">
                <w:rPr>
                  <w:rFonts w:cs="Calibri"/>
                  <w:color w:val="000000"/>
                  <w:sz w:val="22"/>
                  <w:szCs w:val="22"/>
                </w:rPr>
                <w:t>1</w:t>
              </w:r>
            </w:ins>
          </w:p>
        </w:tc>
      </w:tr>
      <w:tr w:rsidR="00BD0299" w:rsidRPr="00FF6A71" w14:paraId="061AB025" w14:textId="77777777" w:rsidTr="00015922">
        <w:trPr>
          <w:ins w:id="57389" w:author="pete jones" w:date="2022-01-04T12:37:00Z"/>
        </w:trPr>
        <w:tc>
          <w:tcPr>
            <w:tcW w:w="4111" w:type="dxa"/>
          </w:tcPr>
          <w:p w14:paraId="599A4571" w14:textId="77777777" w:rsidR="00BD0299" w:rsidRPr="00FF6A71" w:rsidRDefault="00BD0299">
            <w:pPr>
              <w:spacing w:before="0" w:after="0" w:line="240" w:lineRule="auto"/>
              <w:rPr>
                <w:ins w:id="57390" w:author="pete jones" w:date="2022-01-04T12:37:00Z"/>
                <w:rFonts w:cstheme="minorHAnsi"/>
              </w:rPr>
              <w:pPrChange w:id="57391" w:author="pete jones" w:date="2022-01-04T12:49:00Z">
                <w:pPr/>
              </w:pPrChange>
            </w:pPr>
            <w:ins w:id="57392" w:author="pete jones" w:date="2022-01-04T12:37:00Z">
              <w:r w:rsidRPr="00FF6A71">
                <w:t>DS Simulia</w:t>
              </w:r>
            </w:ins>
          </w:p>
        </w:tc>
        <w:tc>
          <w:tcPr>
            <w:tcW w:w="1417" w:type="dxa"/>
            <w:shd w:val="clear" w:color="auto" w:fill="auto"/>
            <w:vAlign w:val="bottom"/>
          </w:tcPr>
          <w:p w14:paraId="0E66F731" w14:textId="77777777" w:rsidR="00BD0299" w:rsidRPr="00FF6A71" w:rsidRDefault="00BD0299">
            <w:pPr>
              <w:spacing w:before="0" w:after="0" w:line="240" w:lineRule="auto"/>
              <w:jc w:val="center"/>
              <w:rPr>
                <w:ins w:id="57393" w:author="pete jones" w:date="2022-01-04T12:37:00Z"/>
                <w:rFonts w:cstheme="minorHAnsi"/>
              </w:rPr>
              <w:pPrChange w:id="57394" w:author="pete jones" w:date="2022-01-04T12:49:00Z">
                <w:pPr>
                  <w:jc w:val="center"/>
                </w:pPr>
              </w:pPrChange>
            </w:pPr>
            <w:ins w:id="57395" w:author="pete jones" w:date="2022-01-04T12:37:00Z">
              <w:r w:rsidRPr="00FF6A71">
                <w:rPr>
                  <w:rFonts w:cs="Calibri"/>
                  <w:color w:val="000000"/>
                  <w:sz w:val="22"/>
                  <w:szCs w:val="22"/>
                </w:rPr>
                <w:t>18%</w:t>
              </w:r>
            </w:ins>
          </w:p>
        </w:tc>
        <w:tc>
          <w:tcPr>
            <w:tcW w:w="1701" w:type="dxa"/>
            <w:shd w:val="clear" w:color="auto" w:fill="auto"/>
            <w:vAlign w:val="bottom"/>
          </w:tcPr>
          <w:p w14:paraId="1F25BEF0" w14:textId="77777777" w:rsidR="00BD0299" w:rsidRPr="00FF6A71" w:rsidRDefault="00BD0299">
            <w:pPr>
              <w:spacing w:before="0" w:after="0" w:line="240" w:lineRule="auto"/>
              <w:jc w:val="center"/>
              <w:rPr>
                <w:ins w:id="57396" w:author="pete jones" w:date="2022-01-04T12:37:00Z"/>
                <w:rFonts w:cstheme="minorHAnsi"/>
              </w:rPr>
              <w:pPrChange w:id="57397" w:author="pete jones" w:date="2022-01-04T12:49:00Z">
                <w:pPr>
                  <w:jc w:val="center"/>
                </w:pPr>
              </w:pPrChange>
            </w:pPr>
            <w:ins w:id="57398" w:author="pete jones" w:date="2022-01-04T12:37:00Z">
              <w:r w:rsidRPr="00FF6A71">
                <w:rPr>
                  <w:rFonts w:cs="Calibri"/>
                  <w:color w:val="000000"/>
                  <w:sz w:val="22"/>
                  <w:szCs w:val="22"/>
                </w:rPr>
                <w:t>4</w:t>
              </w:r>
            </w:ins>
          </w:p>
        </w:tc>
      </w:tr>
      <w:tr w:rsidR="00BD0299" w:rsidRPr="00FF6A71" w14:paraId="050D0BFC" w14:textId="77777777" w:rsidTr="00015922">
        <w:trPr>
          <w:ins w:id="57399" w:author="pete jones" w:date="2022-01-04T12:37:00Z"/>
        </w:trPr>
        <w:tc>
          <w:tcPr>
            <w:tcW w:w="4111" w:type="dxa"/>
          </w:tcPr>
          <w:p w14:paraId="48E41C56" w14:textId="77777777" w:rsidR="00BD0299" w:rsidRPr="00FF6A71" w:rsidRDefault="00BD0299">
            <w:pPr>
              <w:spacing w:before="0" w:after="0" w:line="240" w:lineRule="auto"/>
              <w:rPr>
                <w:ins w:id="57400" w:author="pete jones" w:date="2022-01-04T12:37:00Z"/>
                <w:rFonts w:cstheme="minorHAnsi"/>
              </w:rPr>
              <w:pPrChange w:id="57401" w:author="pete jones" w:date="2022-01-04T12:49:00Z">
                <w:pPr/>
              </w:pPrChange>
            </w:pPr>
            <w:ins w:id="57402" w:author="pete jones" w:date="2022-01-04T12:37:00Z">
              <w:r w:rsidRPr="00FF6A71">
                <w:t>MatLab</w:t>
              </w:r>
            </w:ins>
          </w:p>
        </w:tc>
        <w:tc>
          <w:tcPr>
            <w:tcW w:w="1417" w:type="dxa"/>
            <w:shd w:val="clear" w:color="auto" w:fill="auto"/>
            <w:vAlign w:val="bottom"/>
          </w:tcPr>
          <w:p w14:paraId="721FDF1D" w14:textId="77777777" w:rsidR="00BD0299" w:rsidRPr="00FF6A71" w:rsidRDefault="00BD0299">
            <w:pPr>
              <w:spacing w:before="0" w:after="0" w:line="240" w:lineRule="auto"/>
              <w:jc w:val="center"/>
              <w:rPr>
                <w:ins w:id="57403" w:author="pete jones" w:date="2022-01-04T12:37:00Z"/>
                <w:rFonts w:cstheme="minorHAnsi"/>
              </w:rPr>
              <w:pPrChange w:id="57404" w:author="pete jones" w:date="2022-01-04T12:49:00Z">
                <w:pPr>
                  <w:jc w:val="center"/>
                </w:pPr>
              </w:pPrChange>
            </w:pPr>
            <w:ins w:id="57405" w:author="pete jones" w:date="2022-01-04T12:37:00Z">
              <w:r w:rsidRPr="00FF6A71">
                <w:rPr>
                  <w:rFonts w:cs="Calibri"/>
                  <w:color w:val="000000"/>
                  <w:sz w:val="22"/>
                  <w:szCs w:val="22"/>
                </w:rPr>
                <w:t>14%</w:t>
              </w:r>
            </w:ins>
          </w:p>
        </w:tc>
        <w:tc>
          <w:tcPr>
            <w:tcW w:w="1701" w:type="dxa"/>
            <w:shd w:val="clear" w:color="auto" w:fill="auto"/>
            <w:vAlign w:val="bottom"/>
          </w:tcPr>
          <w:p w14:paraId="4BBF4D80" w14:textId="77777777" w:rsidR="00BD0299" w:rsidRPr="00FF6A71" w:rsidRDefault="00BD0299">
            <w:pPr>
              <w:spacing w:before="0" w:after="0" w:line="240" w:lineRule="auto"/>
              <w:jc w:val="center"/>
              <w:rPr>
                <w:ins w:id="57406" w:author="pete jones" w:date="2022-01-04T12:37:00Z"/>
                <w:rFonts w:cstheme="minorHAnsi"/>
              </w:rPr>
              <w:pPrChange w:id="57407" w:author="pete jones" w:date="2022-01-04T12:49:00Z">
                <w:pPr>
                  <w:jc w:val="center"/>
                </w:pPr>
              </w:pPrChange>
            </w:pPr>
            <w:ins w:id="57408" w:author="pete jones" w:date="2022-01-04T12:37:00Z">
              <w:r w:rsidRPr="00FF6A71">
                <w:rPr>
                  <w:rFonts w:cs="Calibri"/>
                  <w:color w:val="000000"/>
                  <w:sz w:val="22"/>
                  <w:szCs w:val="22"/>
                </w:rPr>
                <w:t>3</w:t>
              </w:r>
            </w:ins>
          </w:p>
        </w:tc>
      </w:tr>
      <w:tr w:rsidR="00BD0299" w:rsidRPr="00FF6A71" w14:paraId="2713DE20" w14:textId="77777777" w:rsidTr="00015922">
        <w:trPr>
          <w:ins w:id="57409" w:author="pete jones" w:date="2022-01-04T12:37:00Z"/>
        </w:trPr>
        <w:tc>
          <w:tcPr>
            <w:tcW w:w="4111" w:type="dxa"/>
          </w:tcPr>
          <w:p w14:paraId="609165E9" w14:textId="77777777" w:rsidR="00BD0299" w:rsidRPr="00FF6A71" w:rsidRDefault="00BD0299">
            <w:pPr>
              <w:spacing w:before="0" w:after="0" w:line="240" w:lineRule="auto"/>
              <w:rPr>
                <w:ins w:id="57410" w:author="pete jones" w:date="2022-01-04T12:37:00Z"/>
              </w:rPr>
              <w:pPrChange w:id="57411" w:author="pete jones" w:date="2022-01-04T12:49:00Z">
                <w:pPr/>
              </w:pPrChange>
            </w:pPr>
            <w:ins w:id="57412" w:author="pete jones" w:date="2022-01-04T12:37:00Z">
              <w:r w:rsidRPr="00FF6A71">
                <w:t>Siemens FEMAP</w:t>
              </w:r>
            </w:ins>
          </w:p>
        </w:tc>
        <w:tc>
          <w:tcPr>
            <w:tcW w:w="1417" w:type="dxa"/>
            <w:shd w:val="clear" w:color="auto" w:fill="auto"/>
            <w:vAlign w:val="bottom"/>
          </w:tcPr>
          <w:p w14:paraId="44FF91A8" w14:textId="77777777" w:rsidR="00BD0299" w:rsidRPr="00FF6A71" w:rsidRDefault="00BD0299">
            <w:pPr>
              <w:spacing w:before="0" w:after="0" w:line="240" w:lineRule="auto"/>
              <w:jc w:val="center"/>
              <w:rPr>
                <w:ins w:id="57413" w:author="pete jones" w:date="2022-01-04T12:37:00Z"/>
              </w:rPr>
              <w:pPrChange w:id="57414" w:author="pete jones" w:date="2022-01-04T12:49:00Z">
                <w:pPr>
                  <w:jc w:val="center"/>
                </w:pPr>
              </w:pPrChange>
            </w:pPr>
            <w:ins w:id="57415" w:author="pete jones" w:date="2022-01-04T12:37:00Z">
              <w:r w:rsidRPr="00FF6A71">
                <w:rPr>
                  <w:rFonts w:cs="Calibri"/>
                  <w:color w:val="000000"/>
                  <w:sz w:val="22"/>
                  <w:szCs w:val="22"/>
                </w:rPr>
                <w:t>0%</w:t>
              </w:r>
            </w:ins>
          </w:p>
        </w:tc>
        <w:tc>
          <w:tcPr>
            <w:tcW w:w="1701" w:type="dxa"/>
            <w:shd w:val="clear" w:color="auto" w:fill="auto"/>
            <w:vAlign w:val="bottom"/>
          </w:tcPr>
          <w:p w14:paraId="1B83B718" w14:textId="77777777" w:rsidR="00BD0299" w:rsidRPr="00FF6A71" w:rsidRDefault="00BD0299">
            <w:pPr>
              <w:spacing w:before="0" w:after="0" w:line="240" w:lineRule="auto"/>
              <w:jc w:val="center"/>
              <w:rPr>
                <w:ins w:id="57416" w:author="pete jones" w:date="2022-01-04T12:37:00Z"/>
              </w:rPr>
              <w:pPrChange w:id="57417" w:author="pete jones" w:date="2022-01-04T12:49:00Z">
                <w:pPr>
                  <w:jc w:val="center"/>
                </w:pPr>
              </w:pPrChange>
            </w:pPr>
            <w:ins w:id="57418" w:author="pete jones" w:date="2022-01-04T12:37:00Z">
              <w:r w:rsidRPr="00FF6A71">
                <w:rPr>
                  <w:rFonts w:cs="Calibri"/>
                  <w:color w:val="000000"/>
                  <w:sz w:val="22"/>
                  <w:szCs w:val="22"/>
                </w:rPr>
                <w:t>0</w:t>
              </w:r>
            </w:ins>
          </w:p>
        </w:tc>
      </w:tr>
      <w:tr w:rsidR="00BD0299" w:rsidRPr="00FF6A71" w14:paraId="18207B6F" w14:textId="77777777" w:rsidTr="00015922">
        <w:trPr>
          <w:ins w:id="57419" w:author="pete jones" w:date="2022-01-04T12:37:00Z"/>
        </w:trPr>
        <w:tc>
          <w:tcPr>
            <w:tcW w:w="4111" w:type="dxa"/>
          </w:tcPr>
          <w:p w14:paraId="403D3343" w14:textId="77777777" w:rsidR="00BD0299" w:rsidRPr="00FF6A71" w:rsidRDefault="00BD0299">
            <w:pPr>
              <w:spacing w:before="0" w:after="0" w:line="240" w:lineRule="auto"/>
              <w:rPr>
                <w:ins w:id="57420" w:author="pete jones" w:date="2022-01-04T12:37:00Z"/>
              </w:rPr>
              <w:pPrChange w:id="57421" w:author="pete jones" w:date="2022-01-04T12:49:00Z">
                <w:pPr/>
              </w:pPrChange>
            </w:pPr>
            <w:ins w:id="57422" w:author="pete jones" w:date="2022-01-04T12:37:00Z">
              <w:r w:rsidRPr="00FF6A71">
                <w:t>Comsol Multiphysics</w:t>
              </w:r>
            </w:ins>
          </w:p>
        </w:tc>
        <w:tc>
          <w:tcPr>
            <w:tcW w:w="1417" w:type="dxa"/>
            <w:shd w:val="clear" w:color="auto" w:fill="auto"/>
            <w:vAlign w:val="bottom"/>
          </w:tcPr>
          <w:p w14:paraId="06E46FAE" w14:textId="77777777" w:rsidR="00BD0299" w:rsidRPr="00FF6A71" w:rsidRDefault="00BD0299">
            <w:pPr>
              <w:spacing w:before="0" w:after="0" w:line="240" w:lineRule="auto"/>
              <w:jc w:val="center"/>
              <w:rPr>
                <w:ins w:id="57423" w:author="pete jones" w:date="2022-01-04T12:37:00Z"/>
              </w:rPr>
              <w:pPrChange w:id="57424" w:author="pete jones" w:date="2022-01-04T12:49:00Z">
                <w:pPr>
                  <w:jc w:val="center"/>
                </w:pPr>
              </w:pPrChange>
            </w:pPr>
            <w:ins w:id="57425" w:author="pete jones" w:date="2022-01-04T12:37:00Z">
              <w:r w:rsidRPr="00FF6A71">
                <w:rPr>
                  <w:rFonts w:cs="Calibri"/>
                  <w:color w:val="000000"/>
                  <w:sz w:val="22"/>
                  <w:szCs w:val="22"/>
                </w:rPr>
                <w:t>0%</w:t>
              </w:r>
            </w:ins>
          </w:p>
        </w:tc>
        <w:tc>
          <w:tcPr>
            <w:tcW w:w="1701" w:type="dxa"/>
            <w:shd w:val="clear" w:color="auto" w:fill="auto"/>
            <w:vAlign w:val="bottom"/>
          </w:tcPr>
          <w:p w14:paraId="049D0DA1" w14:textId="77777777" w:rsidR="00BD0299" w:rsidRPr="00FF6A71" w:rsidRDefault="00BD0299">
            <w:pPr>
              <w:spacing w:before="0" w:after="0" w:line="240" w:lineRule="auto"/>
              <w:jc w:val="center"/>
              <w:rPr>
                <w:ins w:id="57426" w:author="pete jones" w:date="2022-01-04T12:37:00Z"/>
              </w:rPr>
              <w:pPrChange w:id="57427" w:author="pete jones" w:date="2022-01-04T12:49:00Z">
                <w:pPr>
                  <w:jc w:val="center"/>
                </w:pPr>
              </w:pPrChange>
            </w:pPr>
            <w:ins w:id="57428" w:author="pete jones" w:date="2022-01-04T12:37:00Z">
              <w:r w:rsidRPr="00FF6A71">
                <w:rPr>
                  <w:rFonts w:cs="Calibri"/>
                  <w:color w:val="000000"/>
                  <w:sz w:val="22"/>
                  <w:szCs w:val="22"/>
                </w:rPr>
                <w:t>0</w:t>
              </w:r>
            </w:ins>
          </w:p>
        </w:tc>
      </w:tr>
      <w:tr w:rsidR="00BD0299" w:rsidRPr="00FF6A71" w14:paraId="1EF9E903" w14:textId="77777777" w:rsidTr="00015922">
        <w:trPr>
          <w:ins w:id="57429" w:author="pete jones" w:date="2022-01-04T12:37:00Z"/>
        </w:trPr>
        <w:tc>
          <w:tcPr>
            <w:tcW w:w="4111" w:type="dxa"/>
          </w:tcPr>
          <w:p w14:paraId="312C0FAA" w14:textId="77777777" w:rsidR="00BD0299" w:rsidRPr="00FF6A71" w:rsidRDefault="00BD0299">
            <w:pPr>
              <w:spacing w:before="0" w:after="0" w:line="240" w:lineRule="auto"/>
              <w:rPr>
                <w:ins w:id="57430" w:author="pete jones" w:date="2022-01-04T12:37:00Z"/>
              </w:rPr>
              <w:pPrChange w:id="57431" w:author="pete jones" w:date="2022-01-04T12:49:00Z">
                <w:pPr/>
              </w:pPrChange>
            </w:pPr>
            <w:ins w:id="57432" w:author="pete jones" w:date="2022-01-04T12:37:00Z">
              <w:r w:rsidRPr="00FF6A71">
                <w:t>Altair Hyperworks</w:t>
              </w:r>
            </w:ins>
          </w:p>
        </w:tc>
        <w:tc>
          <w:tcPr>
            <w:tcW w:w="1417" w:type="dxa"/>
            <w:shd w:val="clear" w:color="auto" w:fill="auto"/>
            <w:vAlign w:val="bottom"/>
          </w:tcPr>
          <w:p w14:paraId="0261CB65" w14:textId="77777777" w:rsidR="00BD0299" w:rsidRPr="00FF6A71" w:rsidRDefault="00BD0299">
            <w:pPr>
              <w:spacing w:before="0" w:after="0" w:line="240" w:lineRule="auto"/>
              <w:jc w:val="center"/>
              <w:rPr>
                <w:ins w:id="57433" w:author="pete jones" w:date="2022-01-04T12:37:00Z"/>
              </w:rPr>
              <w:pPrChange w:id="57434" w:author="pete jones" w:date="2022-01-04T12:49:00Z">
                <w:pPr>
                  <w:jc w:val="center"/>
                </w:pPr>
              </w:pPrChange>
            </w:pPr>
            <w:ins w:id="57435" w:author="pete jones" w:date="2022-01-04T12:37:00Z">
              <w:r w:rsidRPr="00FF6A71">
                <w:rPr>
                  <w:rFonts w:cs="Calibri"/>
                  <w:color w:val="000000"/>
                  <w:sz w:val="22"/>
                  <w:szCs w:val="22"/>
                </w:rPr>
                <w:t>9%</w:t>
              </w:r>
            </w:ins>
          </w:p>
        </w:tc>
        <w:tc>
          <w:tcPr>
            <w:tcW w:w="1701" w:type="dxa"/>
            <w:shd w:val="clear" w:color="auto" w:fill="auto"/>
            <w:vAlign w:val="bottom"/>
          </w:tcPr>
          <w:p w14:paraId="7CC4A4F9" w14:textId="77777777" w:rsidR="00BD0299" w:rsidRPr="00FF6A71" w:rsidRDefault="00BD0299">
            <w:pPr>
              <w:spacing w:before="0" w:after="0" w:line="240" w:lineRule="auto"/>
              <w:jc w:val="center"/>
              <w:rPr>
                <w:ins w:id="57436" w:author="pete jones" w:date="2022-01-04T12:37:00Z"/>
              </w:rPr>
              <w:pPrChange w:id="57437" w:author="pete jones" w:date="2022-01-04T12:49:00Z">
                <w:pPr>
                  <w:jc w:val="center"/>
                </w:pPr>
              </w:pPrChange>
            </w:pPr>
            <w:ins w:id="57438" w:author="pete jones" w:date="2022-01-04T12:37:00Z">
              <w:r w:rsidRPr="00FF6A71">
                <w:rPr>
                  <w:rFonts w:cs="Calibri"/>
                  <w:color w:val="000000"/>
                  <w:sz w:val="22"/>
                  <w:szCs w:val="22"/>
                </w:rPr>
                <w:t>2</w:t>
              </w:r>
            </w:ins>
          </w:p>
        </w:tc>
      </w:tr>
      <w:tr w:rsidR="00BD0299" w:rsidRPr="00FF6A71" w14:paraId="2BF2B510" w14:textId="77777777" w:rsidTr="00015922">
        <w:trPr>
          <w:ins w:id="57439" w:author="pete jones" w:date="2022-01-04T12:37:00Z"/>
        </w:trPr>
        <w:tc>
          <w:tcPr>
            <w:tcW w:w="4111" w:type="dxa"/>
          </w:tcPr>
          <w:p w14:paraId="746CC891" w14:textId="77777777" w:rsidR="00BD0299" w:rsidRPr="00FF6A71" w:rsidRDefault="00BD0299">
            <w:pPr>
              <w:spacing w:before="0" w:after="0" w:line="240" w:lineRule="auto"/>
              <w:rPr>
                <w:ins w:id="57440" w:author="pete jones" w:date="2022-01-04T12:37:00Z"/>
              </w:rPr>
              <w:pPrChange w:id="57441" w:author="pete jones" w:date="2022-01-04T12:49:00Z">
                <w:pPr/>
              </w:pPrChange>
            </w:pPr>
            <w:ins w:id="57442" w:author="pete jones" w:date="2022-01-04T12:37:00Z">
              <w:r w:rsidRPr="00FF6A71">
                <w:t>3D CAD integrated</w:t>
              </w:r>
            </w:ins>
          </w:p>
        </w:tc>
        <w:tc>
          <w:tcPr>
            <w:tcW w:w="1417" w:type="dxa"/>
            <w:shd w:val="clear" w:color="auto" w:fill="auto"/>
            <w:vAlign w:val="bottom"/>
          </w:tcPr>
          <w:p w14:paraId="0C575086" w14:textId="77777777" w:rsidR="00BD0299" w:rsidRPr="00FF6A71" w:rsidRDefault="00BD0299">
            <w:pPr>
              <w:spacing w:before="0" w:after="0" w:line="240" w:lineRule="auto"/>
              <w:jc w:val="center"/>
              <w:rPr>
                <w:ins w:id="57443" w:author="pete jones" w:date="2022-01-04T12:37:00Z"/>
              </w:rPr>
              <w:pPrChange w:id="57444" w:author="pete jones" w:date="2022-01-04T12:49:00Z">
                <w:pPr>
                  <w:jc w:val="center"/>
                </w:pPr>
              </w:pPrChange>
            </w:pPr>
            <w:ins w:id="57445" w:author="pete jones" w:date="2022-01-04T12:37:00Z">
              <w:r w:rsidRPr="00FF6A71">
                <w:rPr>
                  <w:rFonts w:cs="Calibri"/>
                  <w:color w:val="000000"/>
                  <w:sz w:val="22"/>
                  <w:szCs w:val="22"/>
                </w:rPr>
                <w:t>14%</w:t>
              </w:r>
            </w:ins>
          </w:p>
        </w:tc>
        <w:tc>
          <w:tcPr>
            <w:tcW w:w="1701" w:type="dxa"/>
            <w:shd w:val="clear" w:color="auto" w:fill="auto"/>
            <w:vAlign w:val="bottom"/>
          </w:tcPr>
          <w:p w14:paraId="0CB8E340" w14:textId="77777777" w:rsidR="00BD0299" w:rsidRPr="00FF6A71" w:rsidRDefault="00BD0299">
            <w:pPr>
              <w:spacing w:before="0" w:after="0" w:line="240" w:lineRule="auto"/>
              <w:jc w:val="center"/>
              <w:rPr>
                <w:ins w:id="57446" w:author="pete jones" w:date="2022-01-04T12:37:00Z"/>
              </w:rPr>
              <w:pPrChange w:id="57447" w:author="pete jones" w:date="2022-01-04T12:49:00Z">
                <w:pPr>
                  <w:jc w:val="center"/>
                </w:pPr>
              </w:pPrChange>
            </w:pPr>
            <w:ins w:id="57448" w:author="pete jones" w:date="2022-01-04T12:37:00Z">
              <w:r w:rsidRPr="00FF6A71">
                <w:rPr>
                  <w:rFonts w:cs="Calibri"/>
                  <w:color w:val="000000"/>
                  <w:sz w:val="22"/>
                  <w:szCs w:val="22"/>
                </w:rPr>
                <w:t>3</w:t>
              </w:r>
            </w:ins>
          </w:p>
        </w:tc>
      </w:tr>
      <w:tr w:rsidR="00BD0299" w:rsidRPr="00FF6A71" w14:paraId="36258DCF" w14:textId="77777777" w:rsidTr="00015922">
        <w:trPr>
          <w:ins w:id="57449" w:author="pete jones" w:date="2022-01-04T12:37:00Z"/>
        </w:trPr>
        <w:tc>
          <w:tcPr>
            <w:tcW w:w="4111" w:type="dxa"/>
          </w:tcPr>
          <w:p w14:paraId="1919041A" w14:textId="77777777" w:rsidR="00BD0299" w:rsidRPr="00FF6A71" w:rsidRDefault="00BD0299">
            <w:pPr>
              <w:spacing w:before="0" w:after="0" w:line="240" w:lineRule="auto"/>
              <w:rPr>
                <w:ins w:id="57450" w:author="pete jones" w:date="2022-01-04T12:37:00Z"/>
              </w:rPr>
              <w:pPrChange w:id="57451" w:author="pete jones" w:date="2022-01-04T12:49:00Z">
                <w:pPr/>
              </w:pPrChange>
            </w:pPr>
            <w:ins w:id="57452" w:author="pete jones" w:date="2022-01-04T12:37:00Z">
              <w:r w:rsidRPr="00FF6A71">
                <w:t>OTHER:</w:t>
              </w:r>
            </w:ins>
          </w:p>
          <w:p w14:paraId="6FBF1263" w14:textId="77777777" w:rsidR="00BD0299" w:rsidRPr="00FF6A71" w:rsidRDefault="00BD0299">
            <w:pPr>
              <w:pStyle w:val="ListParagraph"/>
              <w:numPr>
                <w:ilvl w:val="0"/>
                <w:numId w:val="118"/>
              </w:numPr>
              <w:spacing w:before="0" w:after="0" w:line="240" w:lineRule="auto"/>
              <w:jc w:val="left"/>
              <w:rPr>
                <w:ins w:id="57453" w:author="pete jones" w:date="2022-01-04T12:37:00Z"/>
              </w:rPr>
            </w:pPr>
            <w:ins w:id="57454" w:author="pete jones" w:date="2022-01-04T12:37:00Z">
              <w:r w:rsidRPr="00FF6A71">
                <w:t>Adams</w:t>
              </w:r>
            </w:ins>
          </w:p>
          <w:p w14:paraId="103161F8" w14:textId="77777777" w:rsidR="00BD0299" w:rsidRPr="00FF6A71" w:rsidRDefault="00BD0299">
            <w:pPr>
              <w:pStyle w:val="ListParagraph"/>
              <w:numPr>
                <w:ilvl w:val="0"/>
                <w:numId w:val="118"/>
              </w:numPr>
              <w:spacing w:before="0" w:after="0" w:line="240" w:lineRule="auto"/>
              <w:jc w:val="left"/>
              <w:rPr>
                <w:ins w:id="57455" w:author="pete jones" w:date="2022-01-04T12:37:00Z"/>
              </w:rPr>
            </w:pPr>
            <w:ins w:id="57456" w:author="pete jones" w:date="2022-01-04T12:37:00Z">
              <w:r w:rsidRPr="00FF6A71">
                <w:t>Solutions from most of the vendors listed are used but not integrated.</w:t>
              </w:r>
            </w:ins>
          </w:p>
          <w:p w14:paraId="51882043" w14:textId="77777777" w:rsidR="00BD0299" w:rsidRPr="00FF6A71" w:rsidRDefault="00BD0299">
            <w:pPr>
              <w:pStyle w:val="ListParagraph"/>
              <w:numPr>
                <w:ilvl w:val="0"/>
                <w:numId w:val="118"/>
              </w:numPr>
              <w:spacing w:before="0" w:after="0" w:line="240" w:lineRule="auto"/>
              <w:jc w:val="left"/>
              <w:rPr>
                <w:ins w:id="57457" w:author="pete jones" w:date="2022-01-04T12:37:00Z"/>
              </w:rPr>
            </w:pPr>
            <w:ins w:id="57458" w:author="pete jones" w:date="2022-01-04T12:37:00Z">
              <w:r w:rsidRPr="00FF6A71">
                <w:t>MatLab; Ansys; Siemens FEMAP</w:t>
              </w:r>
            </w:ins>
          </w:p>
          <w:p w14:paraId="6E4A9AE1" w14:textId="77777777" w:rsidR="00BD0299" w:rsidRPr="00FF6A71" w:rsidRDefault="00BD0299">
            <w:pPr>
              <w:pStyle w:val="ListParagraph"/>
              <w:numPr>
                <w:ilvl w:val="0"/>
                <w:numId w:val="118"/>
              </w:numPr>
              <w:spacing w:before="0" w:after="0" w:line="240" w:lineRule="auto"/>
              <w:jc w:val="left"/>
              <w:rPr>
                <w:ins w:id="57459" w:author="pete jones" w:date="2022-01-04T12:37:00Z"/>
              </w:rPr>
            </w:pPr>
            <w:ins w:id="57460" w:author="pete jones" w:date="2022-01-04T12:37:00Z">
              <w:r w:rsidRPr="00FF6A71">
                <w:t>MatLab, MSc ADAMS, DS</w:t>
              </w:r>
            </w:ins>
          </w:p>
        </w:tc>
        <w:tc>
          <w:tcPr>
            <w:tcW w:w="1417" w:type="dxa"/>
            <w:shd w:val="clear" w:color="auto" w:fill="auto"/>
            <w:vAlign w:val="bottom"/>
          </w:tcPr>
          <w:p w14:paraId="3F24A333" w14:textId="77777777" w:rsidR="00BD0299" w:rsidRPr="00FF6A71" w:rsidRDefault="00BD0299">
            <w:pPr>
              <w:spacing w:before="0" w:after="0" w:line="240" w:lineRule="auto"/>
              <w:jc w:val="center"/>
              <w:rPr>
                <w:ins w:id="57461" w:author="pete jones" w:date="2022-01-04T12:37:00Z"/>
              </w:rPr>
              <w:pPrChange w:id="57462" w:author="pete jones" w:date="2022-01-04T12:49:00Z">
                <w:pPr>
                  <w:jc w:val="center"/>
                </w:pPr>
              </w:pPrChange>
            </w:pPr>
            <w:ins w:id="57463" w:author="pete jones" w:date="2022-01-04T12:37:00Z">
              <w:r w:rsidRPr="00FF6A71">
                <w:rPr>
                  <w:rFonts w:cs="Calibri"/>
                  <w:color w:val="000000"/>
                  <w:sz w:val="22"/>
                  <w:szCs w:val="22"/>
                </w:rPr>
                <w:t>18%</w:t>
              </w:r>
            </w:ins>
          </w:p>
        </w:tc>
        <w:tc>
          <w:tcPr>
            <w:tcW w:w="1701" w:type="dxa"/>
            <w:shd w:val="clear" w:color="auto" w:fill="auto"/>
            <w:vAlign w:val="bottom"/>
          </w:tcPr>
          <w:p w14:paraId="7B959FEF" w14:textId="77777777" w:rsidR="00BD0299" w:rsidRPr="00FF6A71" w:rsidRDefault="00BD0299">
            <w:pPr>
              <w:spacing w:before="0" w:after="0" w:line="240" w:lineRule="auto"/>
              <w:jc w:val="center"/>
              <w:rPr>
                <w:ins w:id="57464" w:author="pete jones" w:date="2022-01-04T12:37:00Z"/>
              </w:rPr>
              <w:pPrChange w:id="57465" w:author="pete jones" w:date="2022-01-04T12:49:00Z">
                <w:pPr>
                  <w:jc w:val="center"/>
                </w:pPr>
              </w:pPrChange>
            </w:pPr>
            <w:ins w:id="57466" w:author="pete jones" w:date="2022-01-04T12:37:00Z">
              <w:r w:rsidRPr="00FF6A71">
                <w:rPr>
                  <w:rFonts w:cs="Calibri"/>
                  <w:color w:val="000000"/>
                  <w:sz w:val="22"/>
                  <w:szCs w:val="22"/>
                </w:rPr>
                <w:t>4</w:t>
              </w:r>
            </w:ins>
          </w:p>
        </w:tc>
      </w:tr>
    </w:tbl>
    <w:p w14:paraId="6B039C71" w14:textId="77777777" w:rsidR="00BD0299" w:rsidRPr="00FF6A71" w:rsidRDefault="00BD0299">
      <w:pPr>
        <w:jc w:val="left"/>
        <w:rPr>
          <w:ins w:id="57467" w:author="pete jones" w:date="2022-01-04T12:37:00Z"/>
        </w:rPr>
        <w:pPrChange w:id="57468" w:author="pete jones" w:date="2022-01-04T12:49:00Z">
          <w:pPr/>
        </w:pPrChange>
      </w:pPr>
      <w:ins w:id="57469" w:author="pete jones" w:date="2022-01-04T12:37:00Z">
        <w:r w:rsidRPr="00FF6A71">
          <w:t xml:space="preserve">Q2.6 Of the 14 manufacturing activities below... </w:t>
        </w:r>
        <w:r w:rsidRPr="00FF6A71">
          <w:br/>
        </w:r>
        <w:r w:rsidRPr="00FF6A71">
          <w:rPr>
            <w:u w:val="single"/>
          </w:rPr>
          <w:t>Select the 6 MOST IMPORTANT (in your opinion)</w:t>
        </w:r>
      </w:ins>
    </w:p>
    <w:tbl>
      <w:tblPr>
        <w:tblStyle w:val="TableGrid"/>
        <w:tblW w:w="0" w:type="auto"/>
        <w:tblInd w:w="360" w:type="dxa"/>
        <w:tblLook w:val="04A0" w:firstRow="1" w:lastRow="0" w:firstColumn="1" w:lastColumn="0" w:noHBand="0" w:noVBand="1"/>
      </w:tblPr>
      <w:tblGrid>
        <w:gridCol w:w="6329"/>
        <w:gridCol w:w="988"/>
        <w:gridCol w:w="1100"/>
      </w:tblGrid>
      <w:tr w:rsidR="00BD0299" w:rsidRPr="00FF6A71" w14:paraId="7FF349FF" w14:textId="77777777" w:rsidTr="00015922">
        <w:trPr>
          <w:ins w:id="57470" w:author="pete jones" w:date="2022-01-04T12:37:00Z"/>
        </w:trPr>
        <w:tc>
          <w:tcPr>
            <w:tcW w:w="6865" w:type="dxa"/>
          </w:tcPr>
          <w:p w14:paraId="049596E9" w14:textId="77777777" w:rsidR="00BD0299" w:rsidRPr="00FF6A71" w:rsidRDefault="00BD0299">
            <w:pPr>
              <w:spacing w:before="0" w:after="0" w:line="240" w:lineRule="auto"/>
              <w:ind w:left="360"/>
              <w:jc w:val="center"/>
              <w:rPr>
                <w:ins w:id="57471" w:author="pete jones" w:date="2022-01-04T12:37:00Z"/>
                <w:b/>
                <w:bCs/>
              </w:rPr>
              <w:pPrChange w:id="57472" w:author="pete jones" w:date="2022-01-04T12:49:00Z">
                <w:pPr>
                  <w:ind w:left="360"/>
                  <w:jc w:val="center"/>
                </w:pPr>
              </w:pPrChange>
            </w:pPr>
            <w:bookmarkStart w:id="57473" w:name="_Hlk90120805"/>
            <w:ins w:id="57474" w:author="pete jones" w:date="2022-01-04T12:37:00Z">
              <w:r w:rsidRPr="00FF6A71">
                <w:rPr>
                  <w:b/>
                  <w:bCs/>
                </w:rPr>
                <w:t>Statement</w:t>
              </w:r>
            </w:ins>
          </w:p>
        </w:tc>
        <w:tc>
          <w:tcPr>
            <w:tcW w:w="992" w:type="dxa"/>
          </w:tcPr>
          <w:p w14:paraId="79CB25DC" w14:textId="77777777" w:rsidR="00BD0299" w:rsidRPr="00FF6A71" w:rsidRDefault="00BD0299">
            <w:pPr>
              <w:spacing w:before="0" w:after="0" w:line="240" w:lineRule="auto"/>
              <w:ind w:left="37" w:hanging="37"/>
              <w:jc w:val="center"/>
              <w:rPr>
                <w:ins w:id="57475" w:author="pete jones" w:date="2022-01-04T12:37:00Z"/>
                <w:b/>
                <w:bCs/>
              </w:rPr>
              <w:pPrChange w:id="57476" w:author="pete jones" w:date="2022-01-04T12:49:00Z">
                <w:pPr>
                  <w:ind w:left="37" w:hanging="37"/>
                  <w:jc w:val="center"/>
                </w:pPr>
              </w:pPrChange>
            </w:pPr>
            <w:ins w:id="57477" w:author="pete jones" w:date="2022-01-04T12:37:00Z">
              <w:r w:rsidRPr="00FF6A71">
                <w:rPr>
                  <w:b/>
                  <w:bCs/>
                </w:rPr>
                <w:t>%</w:t>
              </w:r>
            </w:ins>
          </w:p>
        </w:tc>
        <w:tc>
          <w:tcPr>
            <w:tcW w:w="1133" w:type="dxa"/>
          </w:tcPr>
          <w:p w14:paraId="01785220" w14:textId="77777777" w:rsidR="00BD0299" w:rsidRPr="00FF6A71" w:rsidRDefault="00BD0299">
            <w:pPr>
              <w:spacing w:before="0" w:after="0" w:line="240" w:lineRule="auto"/>
              <w:ind w:left="37" w:hanging="37"/>
              <w:jc w:val="center"/>
              <w:rPr>
                <w:ins w:id="57478" w:author="pete jones" w:date="2022-01-04T12:37:00Z"/>
                <w:b/>
                <w:bCs/>
              </w:rPr>
              <w:pPrChange w:id="57479" w:author="pete jones" w:date="2022-01-04T12:49:00Z">
                <w:pPr>
                  <w:ind w:left="37" w:hanging="37"/>
                  <w:jc w:val="center"/>
                </w:pPr>
              </w:pPrChange>
            </w:pPr>
            <w:ins w:id="57480" w:author="pete jones" w:date="2022-01-04T12:37:00Z">
              <w:r w:rsidRPr="00FF6A71">
                <w:rPr>
                  <w:b/>
                  <w:bCs/>
                </w:rPr>
                <w:t>Count</w:t>
              </w:r>
            </w:ins>
          </w:p>
        </w:tc>
      </w:tr>
      <w:tr w:rsidR="00BD0299" w:rsidRPr="00FF6A71" w14:paraId="3E823E84" w14:textId="77777777" w:rsidTr="00015922">
        <w:trPr>
          <w:ins w:id="57481" w:author="pete jones" w:date="2022-01-04T12:37:00Z"/>
        </w:trPr>
        <w:tc>
          <w:tcPr>
            <w:tcW w:w="6865" w:type="dxa"/>
            <w:shd w:val="clear" w:color="auto" w:fill="auto"/>
            <w:vAlign w:val="bottom"/>
          </w:tcPr>
          <w:p w14:paraId="336ABA91" w14:textId="77777777" w:rsidR="00BD0299" w:rsidRPr="00FF6A71" w:rsidRDefault="00BD0299">
            <w:pPr>
              <w:spacing w:before="0" w:after="0" w:line="240" w:lineRule="auto"/>
              <w:ind w:left="229"/>
              <w:rPr>
                <w:ins w:id="57482" w:author="pete jones" w:date="2022-01-04T12:37:00Z"/>
              </w:rPr>
              <w:pPrChange w:id="57483" w:author="pete jones" w:date="2022-01-04T12:49:00Z">
                <w:pPr>
                  <w:ind w:left="229"/>
                </w:pPr>
              </w:pPrChange>
            </w:pPr>
            <w:ins w:id="57484" w:author="pete jones" w:date="2022-01-04T12:37:00Z">
              <w:r w:rsidRPr="00FF6A71">
                <w:rPr>
                  <w:rFonts w:cs="Calibri"/>
                  <w:color w:val="000000"/>
                  <w:sz w:val="22"/>
                  <w:szCs w:val="22"/>
                </w:rPr>
                <w:t>Selection of processes and assembling methods.</w:t>
              </w:r>
            </w:ins>
          </w:p>
        </w:tc>
        <w:tc>
          <w:tcPr>
            <w:tcW w:w="992" w:type="dxa"/>
            <w:shd w:val="clear" w:color="auto" w:fill="auto"/>
            <w:vAlign w:val="bottom"/>
          </w:tcPr>
          <w:p w14:paraId="20842684" w14:textId="77777777" w:rsidR="00BD0299" w:rsidRPr="00FF6A71" w:rsidRDefault="00BD0299">
            <w:pPr>
              <w:spacing w:before="0" w:after="0" w:line="240" w:lineRule="auto"/>
              <w:ind w:left="360"/>
              <w:rPr>
                <w:ins w:id="57485" w:author="pete jones" w:date="2022-01-04T12:37:00Z"/>
              </w:rPr>
              <w:pPrChange w:id="57486" w:author="pete jones" w:date="2022-01-04T12:49:00Z">
                <w:pPr>
                  <w:ind w:left="360"/>
                </w:pPr>
              </w:pPrChange>
            </w:pPr>
            <w:ins w:id="57487" w:author="pete jones" w:date="2022-01-04T12:37:00Z">
              <w:r w:rsidRPr="00FF6A71">
                <w:rPr>
                  <w:rFonts w:cs="Calibri"/>
                  <w:color w:val="000000"/>
                  <w:sz w:val="22"/>
                  <w:szCs w:val="22"/>
                </w:rPr>
                <w:t>16%</w:t>
              </w:r>
            </w:ins>
          </w:p>
        </w:tc>
        <w:tc>
          <w:tcPr>
            <w:tcW w:w="1133" w:type="dxa"/>
            <w:shd w:val="clear" w:color="auto" w:fill="auto"/>
            <w:vAlign w:val="bottom"/>
          </w:tcPr>
          <w:p w14:paraId="08C667A1" w14:textId="77777777" w:rsidR="00BD0299" w:rsidRPr="00FF6A71" w:rsidRDefault="00BD0299">
            <w:pPr>
              <w:spacing w:before="0" w:after="0" w:line="240" w:lineRule="auto"/>
              <w:ind w:left="360"/>
              <w:rPr>
                <w:ins w:id="57488" w:author="pete jones" w:date="2022-01-04T12:37:00Z"/>
              </w:rPr>
              <w:pPrChange w:id="57489" w:author="pete jones" w:date="2022-01-04T12:49:00Z">
                <w:pPr>
                  <w:ind w:left="360"/>
                </w:pPr>
              </w:pPrChange>
            </w:pPr>
            <w:ins w:id="57490" w:author="pete jones" w:date="2022-01-04T12:37:00Z">
              <w:r w:rsidRPr="00FF6A71">
                <w:rPr>
                  <w:rFonts w:cs="Calibri"/>
                  <w:color w:val="000000"/>
                  <w:sz w:val="22"/>
                  <w:szCs w:val="22"/>
                </w:rPr>
                <w:t>3</w:t>
              </w:r>
            </w:ins>
          </w:p>
        </w:tc>
      </w:tr>
      <w:tr w:rsidR="00BD0299" w:rsidRPr="00FF6A71" w14:paraId="6A9A0B22" w14:textId="77777777" w:rsidTr="00015922">
        <w:trPr>
          <w:ins w:id="57491" w:author="pete jones" w:date="2022-01-04T12:37:00Z"/>
        </w:trPr>
        <w:tc>
          <w:tcPr>
            <w:tcW w:w="6865" w:type="dxa"/>
            <w:shd w:val="clear" w:color="auto" w:fill="auto"/>
            <w:vAlign w:val="bottom"/>
          </w:tcPr>
          <w:p w14:paraId="25A51C2E" w14:textId="0A986269" w:rsidR="00BD0299" w:rsidRPr="00FF6A71" w:rsidRDefault="00BD0299">
            <w:pPr>
              <w:spacing w:before="0" w:after="0" w:line="240" w:lineRule="auto"/>
              <w:ind w:left="229"/>
              <w:rPr>
                <w:ins w:id="57492" w:author="pete jones" w:date="2022-01-04T12:37:00Z"/>
              </w:rPr>
              <w:pPrChange w:id="57493" w:author="pete jones" w:date="2022-01-04T12:49:00Z">
                <w:pPr>
                  <w:ind w:left="229"/>
                </w:pPr>
              </w:pPrChange>
            </w:pPr>
            <w:ins w:id="57494" w:author="pete jones" w:date="2022-01-04T12:37:00Z">
              <w:r w:rsidRPr="00FF6A71">
                <w:rPr>
                  <w:rFonts w:cs="Calibri"/>
                  <w:color w:val="000000"/>
                  <w:sz w:val="22"/>
                  <w:szCs w:val="22"/>
                </w:rPr>
                <w:t>Design and improve</w:t>
              </w:r>
            </w:ins>
            <w:ins w:id="57495" w:author="pete jones" w:date="2022-04-01T14:42:00Z">
              <w:r w:rsidR="00B2191E">
                <w:rPr>
                  <w:rFonts w:cs="Calibri"/>
                  <w:color w:val="000000"/>
                  <w:sz w:val="22"/>
                  <w:szCs w:val="22"/>
                </w:rPr>
                <w:t xml:space="preserve"> planning and control systems for production, inventory, quality, plant maintenance,</w:t>
              </w:r>
            </w:ins>
            <w:ins w:id="57496" w:author="pete jones" w:date="2022-01-04T12:37:00Z">
              <w:r w:rsidRPr="00FF6A71">
                <w:rPr>
                  <w:rFonts w:cs="Calibri"/>
                  <w:color w:val="000000"/>
                  <w:sz w:val="22"/>
                  <w:szCs w:val="22"/>
                </w:rPr>
                <w:t xml:space="preserve"> and distribution systems.</w:t>
              </w:r>
            </w:ins>
          </w:p>
        </w:tc>
        <w:tc>
          <w:tcPr>
            <w:tcW w:w="992" w:type="dxa"/>
            <w:shd w:val="clear" w:color="auto" w:fill="auto"/>
            <w:vAlign w:val="bottom"/>
          </w:tcPr>
          <w:p w14:paraId="4A36DC77" w14:textId="77777777" w:rsidR="00BD0299" w:rsidRPr="00FF6A71" w:rsidRDefault="00BD0299">
            <w:pPr>
              <w:spacing w:before="0" w:after="0" w:line="240" w:lineRule="auto"/>
              <w:ind w:left="360"/>
              <w:rPr>
                <w:ins w:id="57497" w:author="pete jones" w:date="2022-01-04T12:37:00Z"/>
              </w:rPr>
              <w:pPrChange w:id="57498" w:author="pete jones" w:date="2022-01-04T12:49:00Z">
                <w:pPr>
                  <w:ind w:left="360"/>
                </w:pPr>
              </w:pPrChange>
            </w:pPr>
            <w:ins w:id="57499" w:author="pete jones" w:date="2022-01-04T12:37:00Z">
              <w:r w:rsidRPr="00FF6A71">
                <w:rPr>
                  <w:rFonts w:cs="Calibri"/>
                  <w:color w:val="000000"/>
                  <w:sz w:val="22"/>
                  <w:szCs w:val="22"/>
                </w:rPr>
                <w:t>16%</w:t>
              </w:r>
            </w:ins>
          </w:p>
        </w:tc>
        <w:tc>
          <w:tcPr>
            <w:tcW w:w="1133" w:type="dxa"/>
            <w:shd w:val="clear" w:color="auto" w:fill="auto"/>
            <w:vAlign w:val="bottom"/>
          </w:tcPr>
          <w:p w14:paraId="35B48D35" w14:textId="77777777" w:rsidR="00BD0299" w:rsidRPr="00FF6A71" w:rsidRDefault="00BD0299">
            <w:pPr>
              <w:spacing w:before="0" w:after="0" w:line="240" w:lineRule="auto"/>
              <w:ind w:left="360"/>
              <w:rPr>
                <w:ins w:id="57500" w:author="pete jones" w:date="2022-01-04T12:37:00Z"/>
              </w:rPr>
              <w:pPrChange w:id="57501" w:author="pete jones" w:date="2022-01-04T12:49:00Z">
                <w:pPr>
                  <w:ind w:left="360"/>
                </w:pPr>
              </w:pPrChange>
            </w:pPr>
            <w:ins w:id="57502" w:author="pete jones" w:date="2022-01-04T12:37:00Z">
              <w:r w:rsidRPr="00FF6A71">
                <w:rPr>
                  <w:rFonts w:cs="Calibri"/>
                  <w:color w:val="000000"/>
                  <w:sz w:val="22"/>
                  <w:szCs w:val="22"/>
                </w:rPr>
                <w:t>3</w:t>
              </w:r>
            </w:ins>
          </w:p>
        </w:tc>
      </w:tr>
      <w:tr w:rsidR="00BD0299" w:rsidRPr="00FF6A71" w14:paraId="5DC662FA" w14:textId="77777777" w:rsidTr="00015922">
        <w:trPr>
          <w:ins w:id="57503" w:author="pete jones" w:date="2022-01-04T12:37:00Z"/>
        </w:trPr>
        <w:tc>
          <w:tcPr>
            <w:tcW w:w="6865" w:type="dxa"/>
            <w:shd w:val="clear" w:color="auto" w:fill="auto"/>
            <w:vAlign w:val="bottom"/>
          </w:tcPr>
          <w:p w14:paraId="32AA123C" w14:textId="77777777" w:rsidR="00BD0299" w:rsidRPr="00FF6A71" w:rsidRDefault="00BD0299">
            <w:pPr>
              <w:spacing w:before="0" w:after="0" w:line="240" w:lineRule="auto"/>
              <w:ind w:left="229"/>
              <w:rPr>
                <w:ins w:id="57504" w:author="pete jones" w:date="2022-01-04T12:37:00Z"/>
              </w:rPr>
              <w:pPrChange w:id="57505" w:author="pete jones" w:date="2022-01-04T12:49:00Z">
                <w:pPr>
                  <w:ind w:left="229"/>
                </w:pPr>
              </w:pPrChange>
            </w:pPr>
            <w:ins w:id="57506" w:author="pete jones" w:date="2022-01-04T12:37:00Z">
              <w:r w:rsidRPr="00FF6A71">
                <w:rPr>
                  <w:rFonts w:cs="Calibri"/>
                  <w:color w:val="000000"/>
                  <w:sz w:val="22"/>
                  <w:szCs w:val="22"/>
                </w:rPr>
                <w:t>Design and installation of value engineering and analysis system.</w:t>
              </w:r>
            </w:ins>
          </w:p>
        </w:tc>
        <w:tc>
          <w:tcPr>
            <w:tcW w:w="992" w:type="dxa"/>
            <w:shd w:val="clear" w:color="auto" w:fill="auto"/>
            <w:vAlign w:val="bottom"/>
          </w:tcPr>
          <w:p w14:paraId="418A5D71" w14:textId="77777777" w:rsidR="00BD0299" w:rsidRPr="00FF6A71" w:rsidRDefault="00BD0299">
            <w:pPr>
              <w:spacing w:before="0" w:after="0" w:line="240" w:lineRule="auto"/>
              <w:ind w:left="360"/>
              <w:rPr>
                <w:ins w:id="57507" w:author="pete jones" w:date="2022-01-04T12:37:00Z"/>
              </w:rPr>
              <w:pPrChange w:id="57508" w:author="pete jones" w:date="2022-01-04T12:49:00Z">
                <w:pPr>
                  <w:ind w:left="360"/>
                </w:pPr>
              </w:pPrChange>
            </w:pPr>
            <w:ins w:id="57509" w:author="pete jones" w:date="2022-01-04T12:37:00Z">
              <w:r w:rsidRPr="00FF6A71">
                <w:rPr>
                  <w:rFonts w:cs="Calibri"/>
                  <w:color w:val="000000"/>
                  <w:sz w:val="22"/>
                  <w:szCs w:val="22"/>
                </w:rPr>
                <w:t>11%</w:t>
              </w:r>
            </w:ins>
          </w:p>
        </w:tc>
        <w:tc>
          <w:tcPr>
            <w:tcW w:w="1133" w:type="dxa"/>
            <w:shd w:val="clear" w:color="auto" w:fill="auto"/>
            <w:vAlign w:val="bottom"/>
          </w:tcPr>
          <w:p w14:paraId="742F8320" w14:textId="77777777" w:rsidR="00BD0299" w:rsidRPr="00FF6A71" w:rsidRDefault="00BD0299">
            <w:pPr>
              <w:spacing w:before="0" w:after="0" w:line="240" w:lineRule="auto"/>
              <w:ind w:left="360"/>
              <w:rPr>
                <w:ins w:id="57510" w:author="pete jones" w:date="2022-01-04T12:37:00Z"/>
              </w:rPr>
              <w:pPrChange w:id="57511" w:author="pete jones" w:date="2022-01-04T12:49:00Z">
                <w:pPr>
                  <w:ind w:left="360"/>
                </w:pPr>
              </w:pPrChange>
            </w:pPr>
            <w:ins w:id="57512" w:author="pete jones" w:date="2022-01-04T12:37:00Z">
              <w:r w:rsidRPr="00FF6A71">
                <w:rPr>
                  <w:rFonts w:cs="Calibri"/>
                  <w:color w:val="000000"/>
                  <w:sz w:val="22"/>
                  <w:szCs w:val="22"/>
                </w:rPr>
                <w:t>2</w:t>
              </w:r>
            </w:ins>
          </w:p>
        </w:tc>
      </w:tr>
      <w:tr w:rsidR="00BD0299" w:rsidRPr="00FF6A71" w14:paraId="361C48B8" w14:textId="77777777" w:rsidTr="00015922">
        <w:trPr>
          <w:ins w:id="57513" w:author="pete jones" w:date="2022-01-04T12:37:00Z"/>
        </w:trPr>
        <w:tc>
          <w:tcPr>
            <w:tcW w:w="6865" w:type="dxa"/>
            <w:shd w:val="clear" w:color="auto" w:fill="auto"/>
            <w:vAlign w:val="bottom"/>
          </w:tcPr>
          <w:p w14:paraId="1ECFF082" w14:textId="77777777" w:rsidR="00BD0299" w:rsidRPr="00FF6A71" w:rsidRDefault="00BD0299">
            <w:pPr>
              <w:spacing w:before="0" w:after="0" w:line="240" w:lineRule="auto"/>
              <w:ind w:left="229"/>
              <w:rPr>
                <w:ins w:id="57514" w:author="pete jones" w:date="2022-01-04T12:37:00Z"/>
              </w:rPr>
              <w:pPrChange w:id="57515" w:author="pete jones" w:date="2022-01-04T12:49:00Z">
                <w:pPr>
                  <w:ind w:left="229"/>
                </w:pPr>
              </w:pPrChange>
            </w:pPr>
            <w:ins w:id="57516" w:author="pete jones" w:date="2022-01-04T12:37:00Z">
              <w:r w:rsidRPr="00FF6A71">
                <w:rPr>
                  <w:rFonts w:cs="Calibri"/>
                  <w:color w:val="000000"/>
                  <w:sz w:val="22"/>
                  <w:szCs w:val="22"/>
                </w:rPr>
                <w:t>Operation research.</w:t>
              </w:r>
            </w:ins>
          </w:p>
        </w:tc>
        <w:tc>
          <w:tcPr>
            <w:tcW w:w="992" w:type="dxa"/>
            <w:shd w:val="clear" w:color="auto" w:fill="auto"/>
            <w:vAlign w:val="bottom"/>
          </w:tcPr>
          <w:p w14:paraId="2A4A5CFB" w14:textId="77777777" w:rsidR="00BD0299" w:rsidRPr="00FF6A71" w:rsidRDefault="00BD0299">
            <w:pPr>
              <w:spacing w:before="0" w:after="0" w:line="240" w:lineRule="auto"/>
              <w:ind w:left="360"/>
              <w:rPr>
                <w:ins w:id="57517" w:author="pete jones" w:date="2022-01-04T12:37:00Z"/>
              </w:rPr>
              <w:pPrChange w:id="57518" w:author="pete jones" w:date="2022-01-04T12:49:00Z">
                <w:pPr>
                  <w:ind w:left="360"/>
                </w:pPr>
              </w:pPrChange>
            </w:pPr>
            <w:ins w:id="57519" w:author="pete jones" w:date="2022-01-04T12:37:00Z">
              <w:r w:rsidRPr="00FF6A71">
                <w:rPr>
                  <w:rFonts w:cs="Calibri"/>
                  <w:color w:val="000000"/>
                  <w:sz w:val="22"/>
                  <w:szCs w:val="22"/>
                </w:rPr>
                <w:t>11%</w:t>
              </w:r>
            </w:ins>
          </w:p>
        </w:tc>
        <w:tc>
          <w:tcPr>
            <w:tcW w:w="1133" w:type="dxa"/>
            <w:shd w:val="clear" w:color="auto" w:fill="auto"/>
            <w:vAlign w:val="bottom"/>
          </w:tcPr>
          <w:p w14:paraId="01DDD40B" w14:textId="77777777" w:rsidR="00BD0299" w:rsidRPr="00FF6A71" w:rsidRDefault="00BD0299">
            <w:pPr>
              <w:spacing w:before="0" w:after="0" w:line="240" w:lineRule="auto"/>
              <w:ind w:left="360"/>
              <w:rPr>
                <w:ins w:id="57520" w:author="pete jones" w:date="2022-01-04T12:37:00Z"/>
              </w:rPr>
              <w:pPrChange w:id="57521" w:author="pete jones" w:date="2022-01-04T12:49:00Z">
                <w:pPr>
                  <w:ind w:left="360"/>
                </w:pPr>
              </w:pPrChange>
            </w:pPr>
            <w:ins w:id="57522" w:author="pete jones" w:date="2022-01-04T12:37:00Z">
              <w:r w:rsidRPr="00FF6A71">
                <w:rPr>
                  <w:rFonts w:cs="Calibri"/>
                  <w:color w:val="000000"/>
                  <w:sz w:val="22"/>
                  <w:szCs w:val="22"/>
                </w:rPr>
                <w:t>2</w:t>
              </w:r>
            </w:ins>
          </w:p>
        </w:tc>
      </w:tr>
      <w:tr w:rsidR="00BD0299" w:rsidRPr="00FF6A71" w14:paraId="0D232094" w14:textId="77777777" w:rsidTr="00015922">
        <w:trPr>
          <w:ins w:id="57523" w:author="pete jones" w:date="2022-01-04T12:37:00Z"/>
        </w:trPr>
        <w:tc>
          <w:tcPr>
            <w:tcW w:w="6865" w:type="dxa"/>
            <w:shd w:val="clear" w:color="auto" w:fill="auto"/>
            <w:vAlign w:val="bottom"/>
          </w:tcPr>
          <w:p w14:paraId="761E8074" w14:textId="77777777" w:rsidR="00BD0299" w:rsidRPr="00FF6A71" w:rsidRDefault="00BD0299">
            <w:pPr>
              <w:spacing w:before="0" w:after="0" w:line="240" w:lineRule="auto"/>
              <w:ind w:left="229"/>
              <w:rPr>
                <w:ins w:id="57524" w:author="pete jones" w:date="2022-01-04T12:37:00Z"/>
              </w:rPr>
              <w:pPrChange w:id="57525" w:author="pete jones" w:date="2022-01-04T12:49:00Z">
                <w:pPr>
                  <w:ind w:left="229"/>
                </w:pPr>
              </w:pPrChange>
            </w:pPr>
            <w:ins w:id="57526" w:author="pete jones" w:date="2022-01-04T12:37:00Z">
              <w:r w:rsidRPr="00FF6A71">
                <w:rPr>
                  <w:rFonts w:cs="Calibri"/>
                  <w:color w:val="000000"/>
                  <w:sz w:val="22"/>
                  <w:szCs w:val="22"/>
                </w:rPr>
                <w:t>Mathematical and statistical analysis.</w:t>
              </w:r>
            </w:ins>
          </w:p>
        </w:tc>
        <w:tc>
          <w:tcPr>
            <w:tcW w:w="992" w:type="dxa"/>
            <w:shd w:val="clear" w:color="auto" w:fill="auto"/>
            <w:vAlign w:val="bottom"/>
          </w:tcPr>
          <w:p w14:paraId="0B32C92C" w14:textId="77777777" w:rsidR="00BD0299" w:rsidRPr="00FF6A71" w:rsidRDefault="00BD0299">
            <w:pPr>
              <w:spacing w:before="0" w:after="0" w:line="240" w:lineRule="auto"/>
              <w:ind w:left="360"/>
              <w:rPr>
                <w:ins w:id="57527" w:author="pete jones" w:date="2022-01-04T12:37:00Z"/>
              </w:rPr>
              <w:pPrChange w:id="57528" w:author="pete jones" w:date="2022-01-04T12:49:00Z">
                <w:pPr>
                  <w:ind w:left="360"/>
                </w:pPr>
              </w:pPrChange>
            </w:pPr>
            <w:ins w:id="57529" w:author="pete jones" w:date="2022-01-04T12:37:00Z">
              <w:r w:rsidRPr="00FF6A71">
                <w:rPr>
                  <w:rFonts w:cs="Calibri"/>
                  <w:color w:val="000000"/>
                  <w:sz w:val="22"/>
                  <w:szCs w:val="22"/>
                </w:rPr>
                <w:t>11%</w:t>
              </w:r>
            </w:ins>
          </w:p>
        </w:tc>
        <w:tc>
          <w:tcPr>
            <w:tcW w:w="1133" w:type="dxa"/>
            <w:shd w:val="clear" w:color="auto" w:fill="auto"/>
            <w:vAlign w:val="bottom"/>
          </w:tcPr>
          <w:p w14:paraId="365C472C" w14:textId="77777777" w:rsidR="00BD0299" w:rsidRPr="00FF6A71" w:rsidRDefault="00BD0299">
            <w:pPr>
              <w:spacing w:before="0" w:after="0" w:line="240" w:lineRule="auto"/>
              <w:ind w:left="360"/>
              <w:rPr>
                <w:ins w:id="57530" w:author="pete jones" w:date="2022-01-04T12:37:00Z"/>
              </w:rPr>
              <w:pPrChange w:id="57531" w:author="pete jones" w:date="2022-01-04T12:49:00Z">
                <w:pPr>
                  <w:ind w:left="360"/>
                </w:pPr>
              </w:pPrChange>
            </w:pPr>
            <w:ins w:id="57532" w:author="pete jones" w:date="2022-01-04T12:37:00Z">
              <w:r w:rsidRPr="00FF6A71">
                <w:rPr>
                  <w:rFonts w:cs="Calibri"/>
                  <w:color w:val="000000"/>
                  <w:sz w:val="22"/>
                  <w:szCs w:val="22"/>
                </w:rPr>
                <w:t>2</w:t>
              </w:r>
            </w:ins>
          </w:p>
        </w:tc>
      </w:tr>
      <w:tr w:rsidR="00BD0299" w:rsidRPr="00FF6A71" w14:paraId="1094B1DA" w14:textId="77777777" w:rsidTr="00015922">
        <w:trPr>
          <w:ins w:id="57533" w:author="pete jones" w:date="2022-01-04T12:37:00Z"/>
        </w:trPr>
        <w:tc>
          <w:tcPr>
            <w:tcW w:w="6865" w:type="dxa"/>
            <w:shd w:val="clear" w:color="auto" w:fill="auto"/>
            <w:vAlign w:val="bottom"/>
          </w:tcPr>
          <w:p w14:paraId="17A58D15" w14:textId="77777777" w:rsidR="00BD0299" w:rsidRPr="00FF6A71" w:rsidRDefault="00BD0299">
            <w:pPr>
              <w:spacing w:before="0" w:after="0" w:line="240" w:lineRule="auto"/>
              <w:ind w:left="229"/>
              <w:rPr>
                <w:ins w:id="57534" w:author="pete jones" w:date="2022-01-04T12:37:00Z"/>
              </w:rPr>
              <w:pPrChange w:id="57535" w:author="pete jones" w:date="2022-01-04T12:49:00Z">
                <w:pPr>
                  <w:ind w:left="229"/>
                </w:pPr>
              </w:pPrChange>
            </w:pPr>
            <w:ins w:id="57536" w:author="pete jones" w:date="2022-01-04T12:37:00Z">
              <w:r w:rsidRPr="00FF6A71">
                <w:rPr>
                  <w:rFonts w:cs="Calibri"/>
                  <w:color w:val="000000"/>
                  <w:sz w:val="22"/>
                  <w:szCs w:val="22"/>
                </w:rPr>
                <w:t>Supplier selection and evaluation</w:t>
              </w:r>
            </w:ins>
          </w:p>
        </w:tc>
        <w:tc>
          <w:tcPr>
            <w:tcW w:w="992" w:type="dxa"/>
            <w:shd w:val="clear" w:color="auto" w:fill="auto"/>
            <w:vAlign w:val="bottom"/>
          </w:tcPr>
          <w:p w14:paraId="452224C3" w14:textId="77777777" w:rsidR="00BD0299" w:rsidRPr="00FF6A71" w:rsidRDefault="00BD0299">
            <w:pPr>
              <w:spacing w:before="0" w:after="0" w:line="240" w:lineRule="auto"/>
              <w:ind w:left="360"/>
              <w:rPr>
                <w:ins w:id="57537" w:author="pete jones" w:date="2022-01-04T12:37:00Z"/>
              </w:rPr>
              <w:pPrChange w:id="57538" w:author="pete jones" w:date="2022-01-04T12:49:00Z">
                <w:pPr>
                  <w:ind w:left="360"/>
                </w:pPr>
              </w:pPrChange>
            </w:pPr>
            <w:ins w:id="57539" w:author="pete jones" w:date="2022-01-04T12:37:00Z">
              <w:r w:rsidRPr="00FF6A71">
                <w:rPr>
                  <w:rFonts w:cs="Calibri"/>
                  <w:color w:val="000000"/>
                  <w:sz w:val="22"/>
                  <w:szCs w:val="22"/>
                </w:rPr>
                <w:t>11%</w:t>
              </w:r>
            </w:ins>
          </w:p>
        </w:tc>
        <w:tc>
          <w:tcPr>
            <w:tcW w:w="1133" w:type="dxa"/>
            <w:shd w:val="clear" w:color="auto" w:fill="auto"/>
            <w:vAlign w:val="bottom"/>
          </w:tcPr>
          <w:p w14:paraId="49E92747" w14:textId="77777777" w:rsidR="00BD0299" w:rsidRPr="00FF6A71" w:rsidRDefault="00BD0299">
            <w:pPr>
              <w:spacing w:before="0" w:after="0" w:line="240" w:lineRule="auto"/>
              <w:ind w:left="360"/>
              <w:rPr>
                <w:ins w:id="57540" w:author="pete jones" w:date="2022-01-04T12:37:00Z"/>
              </w:rPr>
              <w:pPrChange w:id="57541" w:author="pete jones" w:date="2022-01-04T12:49:00Z">
                <w:pPr>
                  <w:ind w:left="360"/>
                </w:pPr>
              </w:pPrChange>
            </w:pPr>
            <w:ins w:id="57542" w:author="pete jones" w:date="2022-01-04T12:37:00Z">
              <w:r w:rsidRPr="00FF6A71">
                <w:rPr>
                  <w:rFonts w:cs="Calibri"/>
                  <w:color w:val="000000"/>
                  <w:sz w:val="22"/>
                  <w:szCs w:val="22"/>
                </w:rPr>
                <w:t>2</w:t>
              </w:r>
            </w:ins>
          </w:p>
        </w:tc>
      </w:tr>
      <w:tr w:rsidR="00BD0299" w:rsidRPr="00FF6A71" w14:paraId="3E12A358" w14:textId="77777777" w:rsidTr="00015922">
        <w:trPr>
          <w:ins w:id="57543" w:author="pete jones" w:date="2022-01-04T12:37:00Z"/>
        </w:trPr>
        <w:tc>
          <w:tcPr>
            <w:tcW w:w="6865" w:type="dxa"/>
            <w:shd w:val="clear" w:color="auto" w:fill="auto"/>
            <w:vAlign w:val="bottom"/>
          </w:tcPr>
          <w:p w14:paraId="3377B09E" w14:textId="77777777" w:rsidR="00BD0299" w:rsidRPr="00FF6A71" w:rsidRDefault="00BD0299">
            <w:pPr>
              <w:spacing w:before="0" w:after="0" w:line="240" w:lineRule="auto"/>
              <w:ind w:left="229"/>
              <w:rPr>
                <w:ins w:id="57544" w:author="pete jones" w:date="2022-01-04T12:37:00Z"/>
              </w:rPr>
              <w:pPrChange w:id="57545" w:author="pete jones" w:date="2022-01-04T12:49:00Z">
                <w:pPr>
                  <w:ind w:left="229"/>
                </w:pPr>
              </w:pPrChange>
            </w:pPr>
            <w:ins w:id="57546" w:author="pete jones" w:date="2022-01-04T12:37:00Z">
              <w:r w:rsidRPr="00FF6A71">
                <w:rPr>
                  <w:rFonts w:cs="Calibri"/>
                  <w:color w:val="000000"/>
                  <w:sz w:val="22"/>
                  <w:szCs w:val="22"/>
                </w:rPr>
                <w:t>Selection and design of tools and equipment.</w:t>
              </w:r>
            </w:ins>
          </w:p>
        </w:tc>
        <w:tc>
          <w:tcPr>
            <w:tcW w:w="992" w:type="dxa"/>
            <w:shd w:val="clear" w:color="auto" w:fill="auto"/>
            <w:vAlign w:val="bottom"/>
          </w:tcPr>
          <w:p w14:paraId="11BF6EA0" w14:textId="77777777" w:rsidR="00BD0299" w:rsidRPr="00FF6A71" w:rsidRDefault="00BD0299">
            <w:pPr>
              <w:spacing w:before="0" w:after="0" w:line="240" w:lineRule="auto"/>
              <w:ind w:left="360"/>
              <w:rPr>
                <w:ins w:id="57547" w:author="pete jones" w:date="2022-01-04T12:37:00Z"/>
              </w:rPr>
              <w:pPrChange w:id="57548" w:author="pete jones" w:date="2022-01-04T12:49:00Z">
                <w:pPr>
                  <w:ind w:left="360"/>
                </w:pPr>
              </w:pPrChange>
            </w:pPr>
            <w:ins w:id="57549" w:author="pete jones" w:date="2022-01-04T12:37:00Z">
              <w:r w:rsidRPr="00FF6A71">
                <w:rPr>
                  <w:rFonts w:cs="Calibri"/>
                  <w:color w:val="000000"/>
                  <w:sz w:val="22"/>
                  <w:szCs w:val="22"/>
                </w:rPr>
                <w:t>5%</w:t>
              </w:r>
            </w:ins>
          </w:p>
        </w:tc>
        <w:tc>
          <w:tcPr>
            <w:tcW w:w="1133" w:type="dxa"/>
            <w:shd w:val="clear" w:color="auto" w:fill="auto"/>
            <w:vAlign w:val="bottom"/>
          </w:tcPr>
          <w:p w14:paraId="78039FB4" w14:textId="77777777" w:rsidR="00BD0299" w:rsidRPr="00FF6A71" w:rsidRDefault="00BD0299">
            <w:pPr>
              <w:spacing w:before="0" w:after="0" w:line="240" w:lineRule="auto"/>
              <w:ind w:left="360"/>
              <w:rPr>
                <w:ins w:id="57550" w:author="pete jones" w:date="2022-01-04T12:37:00Z"/>
              </w:rPr>
              <w:pPrChange w:id="57551" w:author="pete jones" w:date="2022-01-04T12:49:00Z">
                <w:pPr>
                  <w:ind w:left="360"/>
                </w:pPr>
              </w:pPrChange>
            </w:pPr>
            <w:ins w:id="57552" w:author="pete jones" w:date="2022-01-04T12:37:00Z">
              <w:r w:rsidRPr="00FF6A71">
                <w:rPr>
                  <w:rFonts w:cs="Calibri"/>
                  <w:color w:val="000000"/>
                  <w:sz w:val="22"/>
                  <w:szCs w:val="22"/>
                </w:rPr>
                <w:t>1</w:t>
              </w:r>
            </w:ins>
          </w:p>
        </w:tc>
      </w:tr>
      <w:tr w:rsidR="00BD0299" w:rsidRPr="00FF6A71" w14:paraId="43644B96" w14:textId="77777777" w:rsidTr="00015922">
        <w:trPr>
          <w:ins w:id="57553" w:author="pete jones" w:date="2022-01-04T12:37:00Z"/>
        </w:trPr>
        <w:tc>
          <w:tcPr>
            <w:tcW w:w="6865" w:type="dxa"/>
            <w:shd w:val="clear" w:color="auto" w:fill="auto"/>
            <w:vAlign w:val="bottom"/>
          </w:tcPr>
          <w:p w14:paraId="6C11309F" w14:textId="77777777" w:rsidR="00BD0299" w:rsidRPr="00FF6A71" w:rsidRDefault="00BD0299">
            <w:pPr>
              <w:spacing w:before="0" w:after="0" w:line="240" w:lineRule="auto"/>
              <w:ind w:left="229"/>
              <w:rPr>
                <w:ins w:id="57554" w:author="pete jones" w:date="2022-01-04T12:37:00Z"/>
              </w:rPr>
              <w:pPrChange w:id="57555" w:author="pete jones" w:date="2022-01-04T12:49:00Z">
                <w:pPr>
                  <w:ind w:left="229"/>
                </w:pPr>
              </w:pPrChange>
            </w:pPr>
            <w:ins w:id="57556" w:author="pete jones" w:date="2022-01-04T12:37:00Z">
              <w:r w:rsidRPr="00FF6A71">
                <w:rPr>
                  <w:rFonts w:cs="Calibri"/>
                  <w:color w:val="000000"/>
                  <w:sz w:val="22"/>
                  <w:szCs w:val="22"/>
                </w:rPr>
                <w:t>Design of facilities including plant location, layout of building, machines and equipment, material handling system raw materials and finished goods storage facilities.</w:t>
              </w:r>
            </w:ins>
          </w:p>
        </w:tc>
        <w:tc>
          <w:tcPr>
            <w:tcW w:w="992" w:type="dxa"/>
            <w:shd w:val="clear" w:color="auto" w:fill="auto"/>
            <w:vAlign w:val="bottom"/>
          </w:tcPr>
          <w:p w14:paraId="6A8332CE" w14:textId="77777777" w:rsidR="00BD0299" w:rsidRPr="00FF6A71" w:rsidRDefault="00BD0299">
            <w:pPr>
              <w:spacing w:before="0" w:after="0" w:line="240" w:lineRule="auto"/>
              <w:ind w:left="360"/>
              <w:rPr>
                <w:ins w:id="57557" w:author="pete jones" w:date="2022-01-04T12:37:00Z"/>
              </w:rPr>
              <w:pPrChange w:id="57558" w:author="pete jones" w:date="2022-01-04T12:49:00Z">
                <w:pPr>
                  <w:ind w:left="360"/>
                </w:pPr>
              </w:pPrChange>
            </w:pPr>
            <w:ins w:id="57559" w:author="pete jones" w:date="2022-01-04T12:37:00Z">
              <w:r w:rsidRPr="00FF6A71">
                <w:rPr>
                  <w:rFonts w:cs="Calibri"/>
                  <w:color w:val="000000"/>
                  <w:sz w:val="22"/>
                  <w:szCs w:val="22"/>
                </w:rPr>
                <w:t>5%</w:t>
              </w:r>
            </w:ins>
          </w:p>
        </w:tc>
        <w:tc>
          <w:tcPr>
            <w:tcW w:w="1133" w:type="dxa"/>
            <w:shd w:val="clear" w:color="auto" w:fill="auto"/>
            <w:vAlign w:val="bottom"/>
          </w:tcPr>
          <w:p w14:paraId="4640EA2B" w14:textId="77777777" w:rsidR="00BD0299" w:rsidRPr="00FF6A71" w:rsidRDefault="00BD0299">
            <w:pPr>
              <w:spacing w:before="0" w:after="0" w:line="240" w:lineRule="auto"/>
              <w:ind w:left="360"/>
              <w:rPr>
                <w:ins w:id="57560" w:author="pete jones" w:date="2022-01-04T12:37:00Z"/>
              </w:rPr>
              <w:pPrChange w:id="57561" w:author="pete jones" w:date="2022-01-04T12:49:00Z">
                <w:pPr>
                  <w:ind w:left="360"/>
                </w:pPr>
              </w:pPrChange>
            </w:pPr>
            <w:ins w:id="57562" w:author="pete jones" w:date="2022-01-04T12:37:00Z">
              <w:r w:rsidRPr="00FF6A71">
                <w:rPr>
                  <w:rFonts w:cs="Calibri"/>
                  <w:color w:val="000000"/>
                  <w:sz w:val="22"/>
                  <w:szCs w:val="22"/>
                </w:rPr>
                <w:t>1</w:t>
              </w:r>
            </w:ins>
          </w:p>
        </w:tc>
      </w:tr>
      <w:tr w:rsidR="00BD0299" w:rsidRPr="00FF6A71" w14:paraId="546CFDCF" w14:textId="77777777" w:rsidTr="00015922">
        <w:trPr>
          <w:ins w:id="57563" w:author="pete jones" w:date="2022-01-04T12:37:00Z"/>
        </w:trPr>
        <w:tc>
          <w:tcPr>
            <w:tcW w:w="6865" w:type="dxa"/>
            <w:shd w:val="clear" w:color="auto" w:fill="auto"/>
            <w:vAlign w:val="bottom"/>
          </w:tcPr>
          <w:p w14:paraId="79B49CC5" w14:textId="77777777" w:rsidR="00BD0299" w:rsidRPr="00FF6A71" w:rsidRDefault="00BD0299">
            <w:pPr>
              <w:spacing w:before="0" w:after="0" w:line="240" w:lineRule="auto"/>
              <w:ind w:left="229"/>
              <w:rPr>
                <w:ins w:id="57564" w:author="pete jones" w:date="2022-01-04T12:37:00Z"/>
              </w:rPr>
              <w:pPrChange w:id="57565" w:author="pete jones" w:date="2022-01-04T12:49:00Z">
                <w:pPr>
                  <w:ind w:left="229"/>
                </w:pPr>
              </w:pPrChange>
            </w:pPr>
            <w:ins w:id="57566" w:author="pete jones" w:date="2022-01-04T12:37:00Z">
              <w:r w:rsidRPr="00FF6A71">
                <w:rPr>
                  <w:rFonts w:cs="Calibri"/>
                  <w:color w:val="000000"/>
                  <w:sz w:val="22"/>
                  <w:szCs w:val="22"/>
                </w:rPr>
                <w:t>Installation of wage incentive schemes.</w:t>
              </w:r>
            </w:ins>
          </w:p>
        </w:tc>
        <w:tc>
          <w:tcPr>
            <w:tcW w:w="992" w:type="dxa"/>
            <w:shd w:val="clear" w:color="auto" w:fill="auto"/>
            <w:vAlign w:val="bottom"/>
          </w:tcPr>
          <w:p w14:paraId="20EF2542" w14:textId="77777777" w:rsidR="00BD0299" w:rsidRPr="00FF6A71" w:rsidRDefault="00BD0299">
            <w:pPr>
              <w:spacing w:before="0" w:after="0" w:line="240" w:lineRule="auto"/>
              <w:ind w:left="360"/>
              <w:rPr>
                <w:ins w:id="57567" w:author="pete jones" w:date="2022-01-04T12:37:00Z"/>
              </w:rPr>
              <w:pPrChange w:id="57568" w:author="pete jones" w:date="2022-01-04T12:49:00Z">
                <w:pPr>
                  <w:ind w:left="360"/>
                </w:pPr>
              </w:pPrChange>
            </w:pPr>
            <w:ins w:id="57569" w:author="pete jones" w:date="2022-01-04T12:37:00Z">
              <w:r w:rsidRPr="00FF6A71">
                <w:rPr>
                  <w:rFonts w:cs="Calibri"/>
                  <w:color w:val="000000"/>
                  <w:sz w:val="22"/>
                  <w:szCs w:val="22"/>
                </w:rPr>
                <w:t>5%</w:t>
              </w:r>
            </w:ins>
          </w:p>
        </w:tc>
        <w:tc>
          <w:tcPr>
            <w:tcW w:w="1133" w:type="dxa"/>
            <w:shd w:val="clear" w:color="auto" w:fill="auto"/>
            <w:vAlign w:val="bottom"/>
          </w:tcPr>
          <w:p w14:paraId="117519D7" w14:textId="77777777" w:rsidR="00BD0299" w:rsidRPr="00FF6A71" w:rsidRDefault="00BD0299">
            <w:pPr>
              <w:spacing w:before="0" w:after="0" w:line="240" w:lineRule="auto"/>
              <w:ind w:left="360"/>
              <w:rPr>
                <w:ins w:id="57570" w:author="pete jones" w:date="2022-01-04T12:37:00Z"/>
              </w:rPr>
              <w:pPrChange w:id="57571" w:author="pete jones" w:date="2022-01-04T12:49:00Z">
                <w:pPr>
                  <w:ind w:left="360"/>
                </w:pPr>
              </w:pPrChange>
            </w:pPr>
            <w:ins w:id="57572" w:author="pete jones" w:date="2022-01-04T12:37:00Z">
              <w:r w:rsidRPr="00FF6A71">
                <w:rPr>
                  <w:rFonts w:cs="Calibri"/>
                  <w:color w:val="000000"/>
                  <w:sz w:val="22"/>
                  <w:szCs w:val="22"/>
                </w:rPr>
                <w:t>1</w:t>
              </w:r>
            </w:ins>
          </w:p>
        </w:tc>
      </w:tr>
      <w:tr w:rsidR="00BD0299" w:rsidRPr="00FF6A71" w14:paraId="486E9AB1" w14:textId="77777777" w:rsidTr="00015922">
        <w:trPr>
          <w:ins w:id="57573" w:author="pete jones" w:date="2022-01-04T12:37:00Z"/>
        </w:trPr>
        <w:tc>
          <w:tcPr>
            <w:tcW w:w="6865" w:type="dxa"/>
            <w:shd w:val="clear" w:color="auto" w:fill="auto"/>
            <w:vAlign w:val="bottom"/>
          </w:tcPr>
          <w:p w14:paraId="7451CA95" w14:textId="77777777" w:rsidR="00BD0299" w:rsidRPr="00FF6A71" w:rsidRDefault="00BD0299">
            <w:pPr>
              <w:spacing w:before="0" w:after="0" w:line="240" w:lineRule="auto"/>
              <w:ind w:left="229"/>
              <w:rPr>
                <w:ins w:id="57574" w:author="pete jones" w:date="2022-01-04T12:37:00Z"/>
              </w:rPr>
              <w:pPrChange w:id="57575" w:author="pete jones" w:date="2022-01-04T12:49:00Z">
                <w:pPr>
                  <w:ind w:left="229"/>
                </w:pPr>
              </w:pPrChange>
            </w:pPr>
            <w:ins w:id="57576" w:author="pete jones" w:date="2022-01-04T12:37:00Z">
              <w:r w:rsidRPr="00FF6A71">
                <w:rPr>
                  <w:rFonts w:cs="Calibri"/>
                  <w:color w:val="000000"/>
                  <w:sz w:val="22"/>
                  <w:szCs w:val="22"/>
                </w:rPr>
                <w:t>Performance evaluation.</w:t>
              </w:r>
            </w:ins>
          </w:p>
        </w:tc>
        <w:tc>
          <w:tcPr>
            <w:tcW w:w="992" w:type="dxa"/>
            <w:shd w:val="clear" w:color="auto" w:fill="auto"/>
            <w:vAlign w:val="bottom"/>
          </w:tcPr>
          <w:p w14:paraId="00D5B4E9" w14:textId="77777777" w:rsidR="00BD0299" w:rsidRPr="00FF6A71" w:rsidRDefault="00BD0299">
            <w:pPr>
              <w:spacing w:before="0" w:after="0" w:line="240" w:lineRule="auto"/>
              <w:ind w:left="360"/>
              <w:rPr>
                <w:ins w:id="57577" w:author="pete jones" w:date="2022-01-04T12:37:00Z"/>
              </w:rPr>
              <w:pPrChange w:id="57578" w:author="pete jones" w:date="2022-01-04T12:49:00Z">
                <w:pPr>
                  <w:ind w:left="360"/>
                </w:pPr>
              </w:pPrChange>
            </w:pPr>
            <w:ins w:id="57579" w:author="pete jones" w:date="2022-01-04T12:37:00Z">
              <w:r w:rsidRPr="00FF6A71">
                <w:rPr>
                  <w:rFonts w:cs="Calibri"/>
                  <w:color w:val="000000"/>
                  <w:sz w:val="22"/>
                  <w:szCs w:val="22"/>
                </w:rPr>
                <w:t>5%</w:t>
              </w:r>
            </w:ins>
          </w:p>
        </w:tc>
        <w:tc>
          <w:tcPr>
            <w:tcW w:w="1133" w:type="dxa"/>
            <w:shd w:val="clear" w:color="auto" w:fill="auto"/>
            <w:vAlign w:val="bottom"/>
          </w:tcPr>
          <w:p w14:paraId="218A0F03" w14:textId="77777777" w:rsidR="00BD0299" w:rsidRPr="00FF6A71" w:rsidRDefault="00BD0299">
            <w:pPr>
              <w:spacing w:before="0" w:after="0" w:line="240" w:lineRule="auto"/>
              <w:ind w:left="360"/>
              <w:rPr>
                <w:ins w:id="57580" w:author="pete jones" w:date="2022-01-04T12:37:00Z"/>
              </w:rPr>
              <w:pPrChange w:id="57581" w:author="pete jones" w:date="2022-01-04T12:49:00Z">
                <w:pPr>
                  <w:ind w:left="360"/>
                </w:pPr>
              </w:pPrChange>
            </w:pPr>
            <w:ins w:id="57582" w:author="pete jones" w:date="2022-01-04T12:37:00Z">
              <w:r w:rsidRPr="00FF6A71">
                <w:rPr>
                  <w:rFonts w:cs="Calibri"/>
                  <w:color w:val="000000"/>
                  <w:sz w:val="22"/>
                  <w:szCs w:val="22"/>
                </w:rPr>
                <w:t>1</w:t>
              </w:r>
            </w:ins>
          </w:p>
        </w:tc>
      </w:tr>
      <w:tr w:rsidR="00BD0299" w:rsidRPr="00FF6A71" w14:paraId="29DAEFAF" w14:textId="77777777" w:rsidTr="00015922">
        <w:trPr>
          <w:ins w:id="57583" w:author="pete jones" w:date="2022-01-04T12:37:00Z"/>
        </w:trPr>
        <w:tc>
          <w:tcPr>
            <w:tcW w:w="6865" w:type="dxa"/>
            <w:shd w:val="clear" w:color="auto" w:fill="auto"/>
            <w:vAlign w:val="bottom"/>
          </w:tcPr>
          <w:p w14:paraId="56314AE8" w14:textId="77777777" w:rsidR="00BD0299" w:rsidRPr="00FF6A71" w:rsidRDefault="00BD0299">
            <w:pPr>
              <w:spacing w:before="0" w:after="0" w:line="240" w:lineRule="auto"/>
              <w:ind w:left="229"/>
              <w:rPr>
                <w:ins w:id="57584" w:author="pete jones" w:date="2022-01-04T12:37:00Z"/>
              </w:rPr>
              <w:pPrChange w:id="57585" w:author="pete jones" w:date="2022-01-04T12:49:00Z">
                <w:pPr>
                  <w:ind w:left="229"/>
                </w:pPr>
              </w:pPrChange>
            </w:pPr>
            <w:ins w:id="57586" w:author="pete jones" w:date="2022-01-04T12:37:00Z">
              <w:r w:rsidRPr="00FF6A71">
                <w:rPr>
                  <w:rFonts w:cs="Calibri"/>
                  <w:color w:val="000000"/>
                  <w:sz w:val="22"/>
                  <w:szCs w:val="22"/>
                </w:rPr>
                <w:t>Organization and methods.</w:t>
              </w:r>
            </w:ins>
          </w:p>
        </w:tc>
        <w:tc>
          <w:tcPr>
            <w:tcW w:w="992" w:type="dxa"/>
            <w:shd w:val="clear" w:color="auto" w:fill="auto"/>
            <w:vAlign w:val="bottom"/>
          </w:tcPr>
          <w:p w14:paraId="3C139D45" w14:textId="77777777" w:rsidR="00BD0299" w:rsidRPr="00FF6A71" w:rsidRDefault="00BD0299">
            <w:pPr>
              <w:spacing w:before="0" w:after="0" w:line="240" w:lineRule="auto"/>
              <w:ind w:left="360"/>
              <w:rPr>
                <w:ins w:id="57587" w:author="pete jones" w:date="2022-01-04T12:37:00Z"/>
              </w:rPr>
              <w:pPrChange w:id="57588" w:author="pete jones" w:date="2022-01-04T12:49:00Z">
                <w:pPr>
                  <w:ind w:left="360"/>
                </w:pPr>
              </w:pPrChange>
            </w:pPr>
            <w:ins w:id="57589" w:author="pete jones" w:date="2022-01-04T12:37:00Z">
              <w:r w:rsidRPr="00FF6A71">
                <w:rPr>
                  <w:rFonts w:cs="Calibri"/>
                  <w:color w:val="000000"/>
                  <w:sz w:val="22"/>
                  <w:szCs w:val="22"/>
                </w:rPr>
                <w:t>5%</w:t>
              </w:r>
            </w:ins>
          </w:p>
        </w:tc>
        <w:tc>
          <w:tcPr>
            <w:tcW w:w="1133" w:type="dxa"/>
            <w:shd w:val="clear" w:color="auto" w:fill="auto"/>
            <w:vAlign w:val="bottom"/>
          </w:tcPr>
          <w:p w14:paraId="578524A0" w14:textId="77777777" w:rsidR="00BD0299" w:rsidRPr="00FF6A71" w:rsidRDefault="00BD0299">
            <w:pPr>
              <w:spacing w:before="0" w:after="0" w:line="240" w:lineRule="auto"/>
              <w:ind w:left="360"/>
              <w:rPr>
                <w:ins w:id="57590" w:author="pete jones" w:date="2022-01-04T12:37:00Z"/>
              </w:rPr>
              <w:pPrChange w:id="57591" w:author="pete jones" w:date="2022-01-04T12:49:00Z">
                <w:pPr>
                  <w:ind w:left="360"/>
                </w:pPr>
              </w:pPrChange>
            </w:pPr>
            <w:ins w:id="57592" w:author="pete jones" w:date="2022-01-04T12:37:00Z">
              <w:r w:rsidRPr="00FF6A71">
                <w:rPr>
                  <w:rFonts w:cs="Calibri"/>
                  <w:color w:val="000000"/>
                  <w:sz w:val="22"/>
                  <w:szCs w:val="22"/>
                </w:rPr>
                <w:t>1</w:t>
              </w:r>
            </w:ins>
          </w:p>
        </w:tc>
      </w:tr>
      <w:tr w:rsidR="00BD0299" w:rsidRPr="00FF6A71" w14:paraId="2C76B75C" w14:textId="77777777" w:rsidTr="00015922">
        <w:trPr>
          <w:ins w:id="57593" w:author="pete jones" w:date="2022-01-04T12:37:00Z"/>
        </w:trPr>
        <w:tc>
          <w:tcPr>
            <w:tcW w:w="6865" w:type="dxa"/>
            <w:shd w:val="clear" w:color="auto" w:fill="auto"/>
            <w:vAlign w:val="bottom"/>
          </w:tcPr>
          <w:p w14:paraId="4F29D315" w14:textId="77777777" w:rsidR="00BD0299" w:rsidRPr="00FF6A71" w:rsidRDefault="00BD0299">
            <w:pPr>
              <w:spacing w:before="0" w:after="0" w:line="240" w:lineRule="auto"/>
              <w:ind w:left="229"/>
              <w:rPr>
                <w:ins w:id="57594" w:author="pete jones" w:date="2022-01-04T12:37:00Z"/>
              </w:rPr>
              <w:pPrChange w:id="57595" w:author="pete jones" w:date="2022-01-04T12:49:00Z">
                <w:pPr>
                  <w:ind w:left="229"/>
                </w:pPr>
              </w:pPrChange>
            </w:pPr>
            <w:ins w:id="57596" w:author="pete jones" w:date="2022-01-04T12:37:00Z">
              <w:r w:rsidRPr="00FF6A71">
                <w:rPr>
                  <w:rFonts w:cs="Calibri"/>
                  <w:color w:val="000000"/>
                  <w:sz w:val="22"/>
                  <w:szCs w:val="22"/>
                </w:rPr>
                <w:t>Development of time standards, costing and performance standards.</w:t>
              </w:r>
            </w:ins>
          </w:p>
        </w:tc>
        <w:tc>
          <w:tcPr>
            <w:tcW w:w="992" w:type="dxa"/>
            <w:shd w:val="clear" w:color="auto" w:fill="auto"/>
            <w:vAlign w:val="bottom"/>
          </w:tcPr>
          <w:p w14:paraId="1293A38C" w14:textId="77777777" w:rsidR="00BD0299" w:rsidRPr="00FF6A71" w:rsidRDefault="00BD0299">
            <w:pPr>
              <w:spacing w:before="0" w:after="0" w:line="240" w:lineRule="auto"/>
              <w:ind w:left="360"/>
              <w:rPr>
                <w:ins w:id="57597" w:author="pete jones" w:date="2022-01-04T12:37:00Z"/>
              </w:rPr>
              <w:pPrChange w:id="57598" w:author="pete jones" w:date="2022-01-04T12:49:00Z">
                <w:pPr>
                  <w:ind w:left="360"/>
                </w:pPr>
              </w:pPrChange>
            </w:pPr>
            <w:ins w:id="57599" w:author="pete jones" w:date="2022-01-04T12:37:00Z">
              <w:r w:rsidRPr="00FF6A71">
                <w:rPr>
                  <w:rFonts w:cs="Calibri"/>
                  <w:color w:val="000000"/>
                  <w:sz w:val="22"/>
                  <w:szCs w:val="22"/>
                </w:rPr>
                <w:t>0%</w:t>
              </w:r>
            </w:ins>
          </w:p>
        </w:tc>
        <w:tc>
          <w:tcPr>
            <w:tcW w:w="1133" w:type="dxa"/>
            <w:shd w:val="clear" w:color="auto" w:fill="auto"/>
            <w:vAlign w:val="bottom"/>
          </w:tcPr>
          <w:p w14:paraId="44F6004F" w14:textId="77777777" w:rsidR="00BD0299" w:rsidRPr="00FF6A71" w:rsidRDefault="00BD0299">
            <w:pPr>
              <w:spacing w:before="0" w:after="0" w:line="240" w:lineRule="auto"/>
              <w:ind w:left="360"/>
              <w:rPr>
                <w:ins w:id="57600" w:author="pete jones" w:date="2022-01-04T12:37:00Z"/>
              </w:rPr>
              <w:pPrChange w:id="57601" w:author="pete jones" w:date="2022-01-04T12:49:00Z">
                <w:pPr>
                  <w:ind w:left="360"/>
                </w:pPr>
              </w:pPrChange>
            </w:pPr>
            <w:ins w:id="57602" w:author="pete jones" w:date="2022-01-04T12:37:00Z">
              <w:r w:rsidRPr="00FF6A71">
                <w:rPr>
                  <w:rFonts w:cs="Calibri"/>
                  <w:color w:val="000000"/>
                  <w:sz w:val="22"/>
                  <w:szCs w:val="22"/>
                </w:rPr>
                <w:t>0</w:t>
              </w:r>
            </w:ins>
          </w:p>
        </w:tc>
      </w:tr>
      <w:tr w:rsidR="00BD0299" w:rsidRPr="00FF6A71" w14:paraId="4FAE8404" w14:textId="77777777" w:rsidTr="00015922">
        <w:trPr>
          <w:ins w:id="57603" w:author="pete jones" w:date="2022-01-04T12:37:00Z"/>
        </w:trPr>
        <w:tc>
          <w:tcPr>
            <w:tcW w:w="6865" w:type="dxa"/>
            <w:shd w:val="clear" w:color="auto" w:fill="auto"/>
            <w:vAlign w:val="bottom"/>
          </w:tcPr>
          <w:p w14:paraId="61650409" w14:textId="77777777" w:rsidR="00BD0299" w:rsidRPr="00FF6A71" w:rsidRDefault="00BD0299">
            <w:pPr>
              <w:spacing w:before="0" w:after="0" w:line="240" w:lineRule="auto"/>
              <w:ind w:left="229"/>
              <w:rPr>
                <w:ins w:id="57604" w:author="pete jones" w:date="2022-01-04T12:37:00Z"/>
              </w:rPr>
              <w:pPrChange w:id="57605" w:author="pete jones" w:date="2022-01-04T12:49:00Z">
                <w:pPr>
                  <w:ind w:left="229"/>
                </w:pPr>
              </w:pPrChange>
            </w:pPr>
            <w:ins w:id="57606" w:author="pete jones" w:date="2022-01-04T12:37:00Z">
              <w:r w:rsidRPr="00FF6A71">
                <w:rPr>
                  <w:rFonts w:cs="Calibri"/>
                  <w:color w:val="000000"/>
                  <w:sz w:val="22"/>
                  <w:szCs w:val="22"/>
                </w:rPr>
                <w:t>Cost control systems.</w:t>
              </w:r>
            </w:ins>
          </w:p>
        </w:tc>
        <w:tc>
          <w:tcPr>
            <w:tcW w:w="992" w:type="dxa"/>
            <w:shd w:val="clear" w:color="auto" w:fill="auto"/>
            <w:vAlign w:val="bottom"/>
          </w:tcPr>
          <w:p w14:paraId="7B58AF46" w14:textId="77777777" w:rsidR="00BD0299" w:rsidRPr="00FF6A71" w:rsidRDefault="00BD0299">
            <w:pPr>
              <w:spacing w:before="0" w:after="0" w:line="240" w:lineRule="auto"/>
              <w:ind w:left="360"/>
              <w:rPr>
                <w:ins w:id="57607" w:author="pete jones" w:date="2022-01-04T12:37:00Z"/>
              </w:rPr>
              <w:pPrChange w:id="57608" w:author="pete jones" w:date="2022-01-04T12:49:00Z">
                <w:pPr>
                  <w:ind w:left="360"/>
                </w:pPr>
              </w:pPrChange>
            </w:pPr>
            <w:ins w:id="57609" w:author="pete jones" w:date="2022-01-04T12:37:00Z">
              <w:r w:rsidRPr="00FF6A71">
                <w:rPr>
                  <w:rFonts w:cs="Calibri"/>
                  <w:color w:val="000000"/>
                  <w:sz w:val="22"/>
                  <w:szCs w:val="22"/>
                </w:rPr>
                <w:t>0%</w:t>
              </w:r>
            </w:ins>
          </w:p>
        </w:tc>
        <w:tc>
          <w:tcPr>
            <w:tcW w:w="1133" w:type="dxa"/>
            <w:shd w:val="clear" w:color="auto" w:fill="auto"/>
            <w:vAlign w:val="bottom"/>
          </w:tcPr>
          <w:p w14:paraId="144900C0" w14:textId="77777777" w:rsidR="00BD0299" w:rsidRPr="00FF6A71" w:rsidRDefault="00BD0299">
            <w:pPr>
              <w:spacing w:before="0" w:after="0" w:line="240" w:lineRule="auto"/>
              <w:ind w:left="360"/>
              <w:rPr>
                <w:ins w:id="57610" w:author="pete jones" w:date="2022-01-04T12:37:00Z"/>
              </w:rPr>
              <w:pPrChange w:id="57611" w:author="pete jones" w:date="2022-01-04T12:49:00Z">
                <w:pPr>
                  <w:ind w:left="360"/>
                </w:pPr>
              </w:pPrChange>
            </w:pPr>
            <w:ins w:id="57612" w:author="pete jones" w:date="2022-01-04T12:37:00Z">
              <w:r w:rsidRPr="00FF6A71">
                <w:rPr>
                  <w:rFonts w:cs="Calibri"/>
                  <w:color w:val="000000"/>
                  <w:sz w:val="22"/>
                  <w:szCs w:val="22"/>
                </w:rPr>
                <w:t>0</w:t>
              </w:r>
            </w:ins>
          </w:p>
        </w:tc>
      </w:tr>
      <w:tr w:rsidR="00BD0299" w:rsidRPr="00FF6A71" w14:paraId="4F47A20E" w14:textId="77777777" w:rsidTr="00015922">
        <w:trPr>
          <w:ins w:id="57613" w:author="pete jones" w:date="2022-01-04T12:37:00Z"/>
        </w:trPr>
        <w:tc>
          <w:tcPr>
            <w:tcW w:w="6865" w:type="dxa"/>
            <w:shd w:val="clear" w:color="auto" w:fill="auto"/>
            <w:vAlign w:val="bottom"/>
          </w:tcPr>
          <w:p w14:paraId="750B651E" w14:textId="77777777" w:rsidR="00BD0299" w:rsidRPr="00FF6A71" w:rsidRDefault="00BD0299">
            <w:pPr>
              <w:spacing w:before="0" w:after="0" w:line="240" w:lineRule="auto"/>
              <w:ind w:left="229"/>
              <w:rPr>
                <w:ins w:id="57614" w:author="pete jones" w:date="2022-01-04T12:37:00Z"/>
              </w:rPr>
              <w:pPrChange w:id="57615" w:author="pete jones" w:date="2022-01-04T12:49:00Z">
                <w:pPr>
                  <w:ind w:left="229"/>
                </w:pPr>
              </w:pPrChange>
            </w:pPr>
            <w:ins w:id="57616" w:author="pete jones" w:date="2022-01-04T12:37:00Z">
              <w:r w:rsidRPr="00FF6A71">
                <w:rPr>
                  <w:rFonts w:cs="Calibri"/>
                  <w:color w:val="000000"/>
                  <w:sz w:val="22"/>
                  <w:szCs w:val="22"/>
                </w:rPr>
                <w:t>Development and installation of job evaluation systems.</w:t>
              </w:r>
            </w:ins>
          </w:p>
        </w:tc>
        <w:tc>
          <w:tcPr>
            <w:tcW w:w="992" w:type="dxa"/>
            <w:shd w:val="clear" w:color="auto" w:fill="auto"/>
            <w:vAlign w:val="bottom"/>
          </w:tcPr>
          <w:p w14:paraId="51331DAB" w14:textId="77777777" w:rsidR="00BD0299" w:rsidRPr="00FF6A71" w:rsidRDefault="00BD0299">
            <w:pPr>
              <w:spacing w:before="0" w:after="0" w:line="240" w:lineRule="auto"/>
              <w:ind w:left="360"/>
              <w:rPr>
                <w:ins w:id="57617" w:author="pete jones" w:date="2022-01-04T12:37:00Z"/>
              </w:rPr>
              <w:pPrChange w:id="57618" w:author="pete jones" w:date="2022-01-04T12:49:00Z">
                <w:pPr>
                  <w:ind w:left="360"/>
                </w:pPr>
              </w:pPrChange>
            </w:pPr>
            <w:ins w:id="57619" w:author="pete jones" w:date="2022-01-04T12:37:00Z">
              <w:r w:rsidRPr="00FF6A71">
                <w:rPr>
                  <w:rFonts w:cs="Calibri"/>
                  <w:color w:val="000000"/>
                  <w:sz w:val="22"/>
                  <w:szCs w:val="22"/>
                </w:rPr>
                <w:t>0%</w:t>
              </w:r>
            </w:ins>
          </w:p>
        </w:tc>
        <w:tc>
          <w:tcPr>
            <w:tcW w:w="1133" w:type="dxa"/>
            <w:shd w:val="clear" w:color="auto" w:fill="auto"/>
            <w:vAlign w:val="bottom"/>
          </w:tcPr>
          <w:p w14:paraId="31060702" w14:textId="77777777" w:rsidR="00BD0299" w:rsidRPr="00FF6A71" w:rsidRDefault="00BD0299">
            <w:pPr>
              <w:spacing w:before="0" w:after="0" w:line="240" w:lineRule="auto"/>
              <w:ind w:left="360"/>
              <w:rPr>
                <w:ins w:id="57620" w:author="pete jones" w:date="2022-01-04T12:37:00Z"/>
              </w:rPr>
              <w:pPrChange w:id="57621" w:author="pete jones" w:date="2022-01-04T12:49:00Z">
                <w:pPr>
                  <w:ind w:left="360"/>
                </w:pPr>
              </w:pPrChange>
            </w:pPr>
            <w:ins w:id="57622" w:author="pete jones" w:date="2022-01-04T12:37:00Z">
              <w:r w:rsidRPr="00FF6A71">
                <w:rPr>
                  <w:rFonts w:cs="Calibri"/>
                  <w:color w:val="000000"/>
                  <w:sz w:val="22"/>
                  <w:szCs w:val="22"/>
                </w:rPr>
                <w:t>0</w:t>
              </w:r>
            </w:ins>
          </w:p>
        </w:tc>
      </w:tr>
    </w:tbl>
    <w:bookmarkEnd w:id="57473"/>
    <w:p w14:paraId="2876655B" w14:textId="77777777" w:rsidR="00BD0299" w:rsidRPr="00FF6A71" w:rsidRDefault="00BD0299">
      <w:pPr>
        <w:jc w:val="left"/>
        <w:rPr>
          <w:ins w:id="57623" w:author="pete jones" w:date="2022-01-04T12:37:00Z"/>
          <w:u w:val="single"/>
        </w:rPr>
        <w:pPrChange w:id="57624" w:author="pete jones" w:date="2022-01-04T12:49:00Z">
          <w:pPr/>
        </w:pPrChange>
      </w:pPr>
      <w:ins w:id="57625" w:author="pete jones" w:date="2022-01-04T12:37:00Z">
        <w:r w:rsidRPr="00FF6A71">
          <w:lastRenderedPageBreak/>
          <w:t xml:space="preserve">Q2.7 Of the 14 manufacturing activities below... </w:t>
        </w:r>
        <w:r w:rsidRPr="00FF6A71">
          <w:br/>
        </w:r>
        <w:r w:rsidRPr="00FF6A71">
          <w:rPr>
            <w:u w:val="single"/>
          </w:rPr>
          <w:t>Select the 6 LEAST IMPORTANT</w:t>
        </w:r>
      </w:ins>
    </w:p>
    <w:tbl>
      <w:tblPr>
        <w:tblStyle w:val="TableGrid"/>
        <w:tblW w:w="0" w:type="auto"/>
        <w:tblInd w:w="360" w:type="dxa"/>
        <w:tblLook w:val="04A0" w:firstRow="1" w:lastRow="0" w:firstColumn="1" w:lastColumn="0" w:noHBand="0" w:noVBand="1"/>
      </w:tblPr>
      <w:tblGrid>
        <w:gridCol w:w="6329"/>
        <w:gridCol w:w="988"/>
        <w:gridCol w:w="1100"/>
      </w:tblGrid>
      <w:tr w:rsidR="00BD0299" w:rsidRPr="00FF6A71" w14:paraId="70A6CF6E" w14:textId="77777777" w:rsidTr="00015922">
        <w:trPr>
          <w:ins w:id="57626" w:author="pete jones" w:date="2022-01-04T12:37:00Z"/>
        </w:trPr>
        <w:tc>
          <w:tcPr>
            <w:tcW w:w="6865" w:type="dxa"/>
          </w:tcPr>
          <w:p w14:paraId="611B2175" w14:textId="77777777" w:rsidR="00BD0299" w:rsidRPr="00FF6A71" w:rsidRDefault="00BD0299">
            <w:pPr>
              <w:spacing w:before="0" w:after="0" w:line="240" w:lineRule="auto"/>
              <w:ind w:left="360"/>
              <w:jc w:val="center"/>
              <w:rPr>
                <w:ins w:id="57627" w:author="pete jones" w:date="2022-01-04T12:37:00Z"/>
                <w:b/>
                <w:bCs/>
              </w:rPr>
              <w:pPrChange w:id="57628" w:author="pete jones" w:date="2022-01-04T12:50:00Z">
                <w:pPr>
                  <w:ind w:left="360"/>
                  <w:jc w:val="center"/>
                </w:pPr>
              </w:pPrChange>
            </w:pPr>
            <w:ins w:id="57629" w:author="pete jones" w:date="2022-01-04T12:37:00Z">
              <w:r w:rsidRPr="00FF6A71">
                <w:rPr>
                  <w:b/>
                  <w:bCs/>
                </w:rPr>
                <w:t>Statement</w:t>
              </w:r>
            </w:ins>
          </w:p>
        </w:tc>
        <w:tc>
          <w:tcPr>
            <w:tcW w:w="992" w:type="dxa"/>
          </w:tcPr>
          <w:p w14:paraId="68DF77B1" w14:textId="77777777" w:rsidR="00BD0299" w:rsidRPr="00FF6A71" w:rsidRDefault="00BD0299">
            <w:pPr>
              <w:spacing w:before="0" w:after="0" w:line="240" w:lineRule="auto"/>
              <w:ind w:left="37" w:hanging="37"/>
              <w:jc w:val="center"/>
              <w:rPr>
                <w:ins w:id="57630" w:author="pete jones" w:date="2022-01-04T12:37:00Z"/>
                <w:b/>
                <w:bCs/>
              </w:rPr>
              <w:pPrChange w:id="57631" w:author="pete jones" w:date="2022-01-04T12:50:00Z">
                <w:pPr>
                  <w:ind w:left="37" w:hanging="37"/>
                  <w:jc w:val="center"/>
                </w:pPr>
              </w:pPrChange>
            </w:pPr>
            <w:ins w:id="57632" w:author="pete jones" w:date="2022-01-04T12:37:00Z">
              <w:r w:rsidRPr="00FF6A71">
                <w:rPr>
                  <w:b/>
                  <w:bCs/>
                </w:rPr>
                <w:t>%</w:t>
              </w:r>
            </w:ins>
          </w:p>
        </w:tc>
        <w:tc>
          <w:tcPr>
            <w:tcW w:w="1133" w:type="dxa"/>
          </w:tcPr>
          <w:p w14:paraId="5FFFBA9C" w14:textId="77777777" w:rsidR="00BD0299" w:rsidRPr="00FF6A71" w:rsidRDefault="00BD0299">
            <w:pPr>
              <w:spacing w:before="0" w:after="0" w:line="240" w:lineRule="auto"/>
              <w:ind w:left="37" w:hanging="37"/>
              <w:jc w:val="center"/>
              <w:rPr>
                <w:ins w:id="57633" w:author="pete jones" w:date="2022-01-04T12:37:00Z"/>
                <w:b/>
                <w:bCs/>
              </w:rPr>
              <w:pPrChange w:id="57634" w:author="pete jones" w:date="2022-01-04T12:50:00Z">
                <w:pPr>
                  <w:ind w:left="37" w:hanging="37"/>
                  <w:jc w:val="center"/>
                </w:pPr>
              </w:pPrChange>
            </w:pPr>
            <w:ins w:id="57635" w:author="pete jones" w:date="2022-01-04T12:37:00Z">
              <w:r w:rsidRPr="00FF6A71">
                <w:rPr>
                  <w:b/>
                  <w:bCs/>
                </w:rPr>
                <w:t>Count</w:t>
              </w:r>
            </w:ins>
          </w:p>
        </w:tc>
      </w:tr>
      <w:tr w:rsidR="00BD0299" w:rsidRPr="00FF6A71" w14:paraId="3F7133EE" w14:textId="77777777" w:rsidTr="00015922">
        <w:trPr>
          <w:ins w:id="57636" w:author="pete jones" w:date="2022-01-04T12:37:00Z"/>
        </w:trPr>
        <w:tc>
          <w:tcPr>
            <w:tcW w:w="6865" w:type="dxa"/>
            <w:shd w:val="clear" w:color="auto" w:fill="auto"/>
            <w:vAlign w:val="bottom"/>
          </w:tcPr>
          <w:p w14:paraId="4A70AA38" w14:textId="77777777" w:rsidR="00BD0299" w:rsidRPr="00FF6A71" w:rsidRDefault="00BD0299">
            <w:pPr>
              <w:spacing w:before="0" w:after="0" w:line="240" w:lineRule="auto"/>
              <w:ind w:left="229"/>
              <w:rPr>
                <w:ins w:id="57637" w:author="pete jones" w:date="2022-01-04T12:37:00Z"/>
              </w:rPr>
              <w:pPrChange w:id="57638" w:author="pete jones" w:date="2022-01-04T12:50:00Z">
                <w:pPr>
                  <w:ind w:left="229"/>
                </w:pPr>
              </w:pPrChange>
            </w:pPr>
            <w:ins w:id="57639" w:author="pete jones" w:date="2022-01-04T12:37:00Z">
              <w:r w:rsidRPr="00FF6A71">
                <w:rPr>
                  <w:rFonts w:cs="Calibri"/>
                  <w:color w:val="000000"/>
                  <w:sz w:val="22"/>
                  <w:szCs w:val="22"/>
                </w:rPr>
                <w:t>Cost control systems.</w:t>
              </w:r>
            </w:ins>
          </w:p>
        </w:tc>
        <w:tc>
          <w:tcPr>
            <w:tcW w:w="992" w:type="dxa"/>
            <w:shd w:val="clear" w:color="auto" w:fill="auto"/>
            <w:vAlign w:val="bottom"/>
          </w:tcPr>
          <w:p w14:paraId="5F3EF88A" w14:textId="77777777" w:rsidR="00BD0299" w:rsidRPr="00FF6A71" w:rsidRDefault="00BD0299">
            <w:pPr>
              <w:spacing w:before="0" w:after="0" w:line="240" w:lineRule="auto"/>
              <w:ind w:left="360"/>
              <w:rPr>
                <w:ins w:id="57640" w:author="pete jones" w:date="2022-01-04T12:37:00Z"/>
              </w:rPr>
              <w:pPrChange w:id="57641" w:author="pete jones" w:date="2022-01-04T12:50:00Z">
                <w:pPr>
                  <w:ind w:left="360"/>
                </w:pPr>
              </w:pPrChange>
            </w:pPr>
            <w:ins w:id="57642" w:author="pete jones" w:date="2022-01-04T12:37:00Z">
              <w:r w:rsidRPr="00FF6A71">
                <w:rPr>
                  <w:rFonts w:cs="Calibri"/>
                  <w:color w:val="000000"/>
                  <w:sz w:val="22"/>
                  <w:szCs w:val="22"/>
                </w:rPr>
                <w:t>16%</w:t>
              </w:r>
            </w:ins>
          </w:p>
        </w:tc>
        <w:tc>
          <w:tcPr>
            <w:tcW w:w="1133" w:type="dxa"/>
            <w:shd w:val="clear" w:color="auto" w:fill="auto"/>
            <w:vAlign w:val="bottom"/>
          </w:tcPr>
          <w:p w14:paraId="0DD1A9F1" w14:textId="77777777" w:rsidR="00BD0299" w:rsidRPr="00FF6A71" w:rsidRDefault="00BD0299">
            <w:pPr>
              <w:spacing w:before="0" w:after="0" w:line="240" w:lineRule="auto"/>
              <w:ind w:left="360"/>
              <w:rPr>
                <w:ins w:id="57643" w:author="pete jones" w:date="2022-01-04T12:37:00Z"/>
              </w:rPr>
              <w:pPrChange w:id="57644" w:author="pete jones" w:date="2022-01-04T12:50:00Z">
                <w:pPr>
                  <w:ind w:left="360"/>
                </w:pPr>
              </w:pPrChange>
            </w:pPr>
            <w:ins w:id="57645" w:author="pete jones" w:date="2022-01-04T12:37:00Z">
              <w:r w:rsidRPr="00FF6A71">
                <w:rPr>
                  <w:rFonts w:cs="Calibri"/>
                  <w:color w:val="000000"/>
                  <w:sz w:val="22"/>
                  <w:szCs w:val="22"/>
                </w:rPr>
                <w:t>3</w:t>
              </w:r>
            </w:ins>
          </w:p>
        </w:tc>
      </w:tr>
      <w:tr w:rsidR="00BD0299" w:rsidRPr="00FF6A71" w14:paraId="2B498CF4" w14:textId="77777777" w:rsidTr="00015922">
        <w:trPr>
          <w:ins w:id="57646" w:author="pete jones" w:date="2022-01-04T12:37:00Z"/>
        </w:trPr>
        <w:tc>
          <w:tcPr>
            <w:tcW w:w="6865" w:type="dxa"/>
            <w:shd w:val="clear" w:color="auto" w:fill="auto"/>
            <w:vAlign w:val="bottom"/>
          </w:tcPr>
          <w:p w14:paraId="74E1FFD5" w14:textId="77777777" w:rsidR="00BD0299" w:rsidRPr="00FF6A71" w:rsidRDefault="00BD0299">
            <w:pPr>
              <w:spacing w:before="0" w:after="0" w:line="240" w:lineRule="auto"/>
              <w:ind w:left="229"/>
              <w:rPr>
                <w:ins w:id="57647" w:author="pete jones" w:date="2022-01-04T12:37:00Z"/>
              </w:rPr>
              <w:pPrChange w:id="57648" w:author="pete jones" w:date="2022-01-04T12:50:00Z">
                <w:pPr>
                  <w:ind w:left="229"/>
                </w:pPr>
              </w:pPrChange>
            </w:pPr>
            <w:ins w:id="57649" w:author="pete jones" w:date="2022-01-04T12:37:00Z">
              <w:r w:rsidRPr="00FF6A71">
                <w:rPr>
                  <w:rFonts w:cs="Calibri"/>
                  <w:color w:val="000000"/>
                  <w:sz w:val="22"/>
                  <w:szCs w:val="22"/>
                </w:rPr>
                <w:t>Performance evaluation.</w:t>
              </w:r>
            </w:ins>
          </w:p>
        </w:tc>
        <w:tc>
          <w:tcPr>
            <w:tcW w:w="992" w:type="dxa"/>
            <w:shd w:val="clear" w:color="auto" w:fill="auto"/>
            <w:vAlign w:val="bottom"/>
          </w:tcPr>
          <w:p w14:paraId="1D208E6F" w14:textId="77777777" w:rsidR="00BD0299" w:rsidRPr="00FF6A71" w:rsidRDefault="00BD0299">
            <w:pPr>
              <w:spacing w:before="0" w:after="0" w:line="240" w:lineRule="auto"/>
              <w:ind w:left="360"/>
              <w:rPr>
                <w:ins w:id="57650" w:author="pete jones" w:date="2022-01-04T12:37:00Z"/>
              </w:rPr>
              <w:pPrChange w:id="57651" w:author="pete jones" w:date="2022-01-04T12:50:00Z">
                <w:pPr>
                  <w:ind w:left="360"/>
                </w:pPr>
              </w:pPrChange>
            </w:pPr>
            <w:ins w:id="57652" w:author="pete jones" w:date="2022-01-04T12:37:00Z">
              <w:r w:rsidRPr="00FF6A71">
                <w:rPr>
                  <w:rFonts w:cs="Calibri"/>
                  <w:color w:val="000000"/>
                  <w:sz w:val="22"/>
                  <w:szCs w:val="22"/>
                </w:rPr>
                <w:t>16%</w:t>
              </w:r>
            </w:ins>
          </w:p>
        </w:tc>
        <w:tc>
          <w:tcPr>
            <w:tcW w:w="1133" w:type="dxa"/>
            <w:shd w:val="clear" w:color="auto" w:fill="auto"/>
            <w:vAlign w:val="bottom"/>
          </w:tcPr>
          <w:p w14:paraId="0504FC23" w14:textId="77777777" w:rsidR="00BD0299" w:rsidRPr="00FF6A71" w:rsidRDefault="00BD0299">
            <w:pPr>
              <w:spacing w:before="0" w:after="0" w:line="240" w:lineRule="auto"/>
              <w:ind w:left="360"/>
              <w:rPr>
                <w:ins w:id="57653" w:author="pete jones" w:date="2022-01-04T12:37:00Z"/>
              </w:rPr>
              <w:pPrChange w:id="57654" w:author="pete jones" w:date="2022-01-04T12:50:00Z">
                <w:pPr>
                  <w:ind w:left="360"/>
                </w:pPr>
              </w:pPrChange>
            </w:pPr>
            <w:ins w:id="57655" w:author="pete jones" w:date="2022-01-04T12:37:00Z">
              <w:r w:rsidRPr="00FF6A71">
                <w:rPr>
                  <w:rFonts w:cs="Calibri"/>
                  <w:color w:val="000000"/>
                  <w:sz w:val="22"/>
                  <w:szCs w:val="22"/>
                </w:rPr>
                <w:t>3</w:t>
              </w:r>
            </w:ins>
          </w:p>
        </w:tc>
      </w:tr>
      <w:tr w:rsidR="00BD0299" w:rsidRPr="00FF6A71" w14:paraId="197FC766" w14:textId="77777777" w:rsidTr="00015922">
        <w:trPr>
          <w:ins w:id="57656" w:author="pete jones" w:date="2022-01-04T12:37:00Z"/>
        </w:trPr>
        <w:tc>
          <w:tcPr>
            <w:tcW w:w="6865" w:type="dxa"/>
            <w:shd w:val="clear" w:color="auto" w:fill="auto"/>
            <w:vAlign w:val="bottom"/>
          </w:tcPr>
          <w:p w14:paraId="3FB135FF" w14:textId="77777777" w:rsidR="00BD0299" w:rsidRPr="00FF6A71" w:rsidRDefault="00BD0299">
            <w:pPr>
              <w:spacing w:before="0" w:after="0" w:line="240" w:lineRule="auto"/>
              <w:ind w:left="229"/>
              <w:rPr>
                <w:ins w:id="57657" w:author="pete jones" w:date="2022-01-04T12:37:00Z"/>
              </w:rPr>
              <w:pPrChange w:id="57658" w:author="pete jones" w:date="2022-01-04T12:50:00Z">
                <w:pPr>
                  <w:ind w:left="229"/>
                </w:pPr>
              </w:pPrChange>
            </w:pPr>
            <w:ins w:id="57659" w:author="pete jones" w:date="2022-01-04T12:37:00Z">
              <w:r w:rsidRPr="00FF6A71">
                <w:rPr>
                  <w:rFonts w:cs="Calibri"/>
                  <w:color w:val="000000"/>
                  <w:sz w:val="22"/>
                  <w:szCs w:val="22"/>
                </w:rPr>
                <w:t>Development of time standards, costing and performance standards.</w:t>
              </w:r>
            </w:ins>
          </w:p>
        </w:tc>
        <w:tc>
          <w:tcPr>
            <w:tcW w:w="992" w:type="dxa"/>
            <w:shd w:val="clear" w:color="auto" w:fill="auto"/>
            <w:vAlign w:val="bottom"/>
          </w:tcPr>
          <w:p w14:paraId="0C714AD0" w14:textId="77777777" w:rsidR="00BD0299" w:rsidRPr="00FF6A71" w:rsidRDefault="00BD0299">
            <w:pPr>
              <w:spacing w:before="0" w:after="0" w:line="240" w:lineRule="auto"/>
              <w:ind w:left="360"/>
              <w:rPr>
                <w:ins w:id="57660" w:author="pete jones" w:date="2022-01-04T12:37:00Z"/>
              </w:rPr>
              <w:pPrChange w:id="57661" w:author="pete jones" w:date="2022-01-04T12:50:00Z">
                <w:pPr>
                  <w:ind w:left="360"/>
                </w:pPr>
              </w:pPrChange>
            </w:pPr>
            <w:ins w:id="57662" w:author="pete jones" w:date="2022-01-04T12:37:00Z">
              <w:r w:rsidRPr="00FF6A71">
                <w:rPr>
                  <w:rFonts w:cs="Calibri"/>
                  <w:color w:val="000000"/>
                  <w:sz w:val="22"/>
                  <w:szCs w:val="22"/>
                </w:rPr>
                <w:t>11%</w:t>
              </w:r>
            </w:ins>
          </w:p>
        </w:tc>
        <w:tc>
          <w:tcPr>
            <w:tcW w:w="1133" w:type="dxa"/>
            <w:shd w:val="clear" w:color="auto" w:fill="auto"/>
            <w:vAlign w:val="bottom"/>
          </w:tcPr>
          <w:p w14:paraId="714FB280" w14:textId="77777777" w:rsidR="00BD0299" w:rsidRPr="00FF6A71" w:rsidRDefault="00BD0299">
            <w:pPr>
              <w:spacing w:before="0" w:after="0" w:line="240" w:lineRule="auto"/>
              <w:ind w:left="360"/>
              <w:rPr>
                <w:ins w:id="57663" w:author="pete jones" w:date="2022-01-04T12:37:00Z"/>
              </w:rPr>
              <w:pPrChange w:id="57664" w:author="pete jones" w:date="2022-01-04T12:50:00Z">
                <w:pPr>
                  <w:ind w:left="360"/>
                </w:pPr>
              </w:pPrChange>
            </w:pPr>
            <w:ins w:id="57665" w:author="pete jones" w:date="2022-01-04T12:37:00Z">
              <w:r w:rsidRPr="00FF6A71">
                <w:rPr>
                  <w:rFonts w:cs="Calibri"/>
                  <w:color w:val="000000"/>
                  <w:sz w:val="22"/>
                  <w:szCs w:val="22"/>
                </w:rPr>
                <w:t>2</w:t>
              </w:r>
            </w:ins>
          </w:p>
        </w:tc>
      </w:tr>
      <w:tr w:rsidR="00BD0299" w:rsidRPr="00FF6A71" w14:paraId="37424F7D" w14:textId="77777777" w:rsidTr="00015922">
        <w:trPr>
          <w:ins w:id="57666" w:author="pete jones" w:date="2022-01-04T12:37:00Z"/>
        </w:trPr>
        <w:tc>
          <w:tcPr>
            <w:tcW w:w="6865" w:type="dxa"/>
            <w:shd w:val="clear" w:color="auto" w:fill="auto"/>
            <w:vAlign w:val="bottom"/>
          </w:tcPr>
          <w:p w14:paraId="561140F0" w14:textId="77777777" w:rsidR="00BD0299" w:rsidRPr="00FF6A71" w:rsidRDefault="00BD0299">
            <w:pPr>
              <w:spacing w:before="0" w:after="0" w:line="240" w:lineRule="auto"/>
              <w:ind w:left="229"/>
              <w:rPr>
                <w:ins w:id="57667" w:author="pete jones" w:date="2022-01-04T12:37:00Z"/>
              </w:rPr>
              <w:pPrChange w:id="57668" w:author="pete jones" w:date="2022-01-04T12:50:00Z">
                <w:pPr>
                  <w:ind w:left="229"/>
                </w:pPr>
              </w:pPrChange>
            </w:pPr>
            <w:ins w:id="57669" w:author="pete jones" w:date="2022-01-04T12:37:00Z">
              <w:r w:rsidRPr="00FF6A71">
                <w:rPr>
                  <w:rFonts w:cs="Calibri"/>
                  <w:color w:val="000000"/>
                  <w:sz w:val="22"/>
                  <w:szCs w:val="22"/>
                </w:rPr>
                <w:t>Development and installation of job evaluation systems.</w:t>
              </w:r>
            </w:ins>
          </w:p>
        </w:tc>
        <w:tc>
          <w:tcPr>
            <w:tcW w:w="992" w:type="dxa"/>
            <w:shd w:val="clear" w:color="auto" w:fill="auto"/>
            <w:vAlign w:val="bottom"/>
          </w:tcPr>
          <w:p w14:paraId="6EF50975" w14:textId="77777777" w:rsidR="00BD0299" w:rsidRPr="00FF6A71" w:rsidRDefault="00BD0299">
            <w:pPr>
              <w:spacing w:before="0" w:after="0" w:line="240" w:lineRule="auto"/>
              <w:ind w:left="360"/>
              <w:rPr>
                <w:ins w:id="57670" w:author="pete jones" w:date="2022-01-04T12:37:00Z"/>
              </w:rPr>
              <w:pPrChange w:id="57671" w:author="pete jones" w:date="2022-01-04T12:50:00Z">
                <w:pPr>
                  <w:ind w:left="360"/>
                </w:pPr>
              </w:pPrChange>
            </w:pPr>
            <w:ins w:id="57672" w:author="pete jones" w:date="2022-01-04T12:37:00Z">
              <w:r w:rsidRPr="00FF6A71">
                <w:rPr>
                  <w:rFonts w:cs="Calibri"/>
                  <w:color w:val="000000"/>
                  <w:sz w:val="22"/>
                  <w:szCs w:val="22"/>
                </w:rPr>
                <w:t>11%</w:t>
              </w:r>
            </w:ins>
          </w:p>
        </w:tc>
        <w:tc>
          <w:tcPr>
            <w:tcW w:w="1133" w:type="dxa"/>
            <w:shd w:val="clear" w:color="auto" w:fill="auto"/>
            <w:vAlign w:val="bottom"/>
          </w:tcPr>
          <w:p w14:paraId="4978B847" w14:textId="77777777" w:rsidR="00BD0299" w:rsidRPr="00FF6A71" w:rsidRDefault="00BD0299">
            <w:pPr>
              <w:spacing w:before="0" w:after="0" w:line="240" w:lineRule="auto"/>
              <w:ind w:left="360"/>
              <w:rPr>
                <w:ins w:id="57673" w:author="pete jones" w:date="2022-01-04T12:37:00Z"/>
              </w:rPr>
              <w:pPrChange w:id="57674" w:author="pete jones" w:date="2022-01-04T12:50:00Z">
                <w:pPr>
                  <w:ind w:left="360"/>
                </w:pPr>
              </w:pPrChange>
            </w:pPr>
            <w:ins w:id="57675" w:author="pete jones" w:date="2022-01-04T12:37:00Z">
              <w:r w:rsidRPr="00FF6A71">
                <w:rPr>
                  <w:rFonts w:cs="Calibri"/>
                  <w:color w:val="000000"/>
                  <w:sz w:val="22"/>
                  <w:szCs w:val="22"/>
                </w:rPr>
                <w:t>2</w:t>
              </w:r>
            </w:ins>
          </w:p>
        </w:tc>
      </w:tr>
      <w:tr w:rsidR="00BD0299" w:rsidRPr="00FF6A71" w14:paraId="03AB69DA" w14:textId="77777777" w:rsidTr="00015922">
        <w:trPr>
          <w:ins w:id="57676" w:author="pete jones" w:date="2022-01-04T12:37:00Z"/>
        </w:trPr>
        <w:tc>
          <w:tcPr>
            <w:tcW w:w="6865" w:type="dxa"/>
            <w:shd w:val="clear" w:color="auto" w:fill="auto"/>
            <w:vAlign w:val="bottom"/>
          </w:tcPr>
          <w:p w14:paraId="05F04422" w14:textId="77777777" w:rsidR="00BD0299" w:rsidRPr="00FF6A71" w:rsidRDefault="00BD0299">
            <w:pPr>
              <w:spacing w:before="0" w:after="0" w:line="240" w:lineRule="auto"/>
              <w:ind w:left="229"/>
              <w:rPr>
                <w:ins w:id="57677" w:author="pete jones" w:date="2022-01-04T12:37:00Z"/>
              </w:rPr>
              <w:pPrChange w:id="57678" w:author="pete jones" w:date="2022-01-04T12:50:00Z">
                <w:pPr>
                  <w:ind w:left="229"/>
                </w:pPr>
              </w:pPrChange>
            </w:pPr>
            <w:ins w:id="57679" w:author="pete jones" w:date="2022-01-04T12:37:00Z">
              <w:r w:rsidRPr="00FF6A71">
                <w:rPr>
                  <w:rFonts w:cs="Calibri"/>
                  <w:color w:val="000000"/>
                  <w:sz w:val="22"/>
                  <w:szCs w:val="22"/>
                </w:rPr>
                <w:t>Installation of wage incentive schemes.</w:t>
              </w:r>
            </w:ins>
          </w:p>
        </w:tc>
        <w:tc>
          <w:tcPr>
            <w:tcW w:w="992" w:type="dxa"/>
            <w:shd w:val="clear" w:color="auto" w:fill="auto"/>
            <w:vAlign w:val="bottom"/>
          </w:tcPr>
          <w:p w14:paraId="6D727808" w14:textId="77777777" w:rsidR="00BD0299" w:rsidRPr="00FF6A71" w:rsidRDefault="00BD0299">
            <w:pPr>
              <w:spacing w:before="0" w:after="0" w:line="240" w:lineRule="auto"/>
              <w:ind w:left="360"/>
              <w:rPr>
                <w:ins w:id="57680" w:author="pete jones" w:date="2022-01-04T12:37:00Z"/>
              </w:rPr>
              <w:pPrChange w:id="57681" w:author="pete jones" w:date="2022-01-04T12:50:00Z">
                <w:pPr>
                  <w:ind w:left="360"/>
                </w:pPr>
              </w:pPrChange>
            </w:pPr>
            <w:ins w:id="57682" w:author="pete jones" w:date="2022-01-04T12:37:00Z">
              <w:r w:rsidRPr="00FF6A71">
                <w:rPr>
                  <w:rFonts w:cs="Calibri"/>
                  <w:color w:val="000000"/>
                  <w:sz w:val="22"/>
                  <w:szCs w:val="22"/>
                </w:rPr>
                <w:t>11%</w:t>
              </w:r>
            </w:ins>
          </w:p>
        </w:tc>
        <w:tc>
          <w:tcPr>
            <w:tcW w:w="1133" w:type="dxa"/>
            <w:shd w:val="clear" w:color="auto" w:fill="auto"/>
            <w:vAlign w:val="bottom"/>
          </w:tcPr>
          <w:p w14:paraId="5B73C723" w14:textId="77777777" w:rsidR="00BD0299" w:rsidRPr="00FF6A71" w:rsidRDefault="00BD0299">
            <w:pPr>
              <w:spacing w:before="0" w:after="0" w:line="240" w:lineRule="auto"/>
              <w:ind w:left="360"/>
              <w:rPr>
                <w:ins w:id="57683" w:author="pete jones" w:date="2022-01-04T12:37:00Z"/>
              </w:rPr>
              <w:pPrChange w:id="57684" w:author="pete jones" w:date="2022-01-04T12:50:00Z">
                <w:pPr>
                  <w:ind w:left="360"/>
                </w:pPr>
              </w:pPrChange>
            </w:pPr>
            <w:ins w:id="57685" w:author="pete jones" w:date="2022-01-04T12:37:00Z">
              <w:r w:rsidRPr="00FF6A71">
                <w:rPr>
                  <w:rFonts w:cs="Calibri"/>
                  <w:color w:val="000000"/>
                  <w:sz w:val="22"/>
                  <w:szCs w:val="22"/>
                </w:rPr>
                <w:t>2</w:t>
              </w:r>
            </w:ins>
          </w:p>
        </w:tc>
      </w:tr>
      <w:tr w:rsidR="00BD0299" w:rsidRPr="00FF6A71" w14:paraId="49D5629F" w14:textId="77777777" w:rsidTr="00015922">
        <w:trPr>
          <w:ins w:id="57686" w:author="pete jones" w:date="2022-01-04T12:37:00Z"/>
        </w:trPr>
        <w:tc>
          <w:tcPr>
            <w:tcW w:w="6865" w:type="dxa"/>
            <w:shd w:val="clear" w:color="auto" w:fill="auto"/>
            <w:vAlign w:val="bottom"/>
          </w:tcPr>
          <w:p w14:paraId="62088565" w14:textId="77777777" w:rsidR="00BD0299" w:rsidRPr="00FF6A71" w:rsidRDefault="00BD0299">
            <w:pPr>
              <w:spacing w:before="0" w:after="0" w:line="240" w:lineRule="auto"/>
              <w:ind w:left="229"/>
              <w:rPr>
                <w:ins w:id="57687" w:author="pete jones" w:date="2022-01-04T12:37:00Z"/>
              </w:rPr>
              <w:pPrChange w:id="57688" w:author="pete jones" w:date="2022-01-04T12:50:00Z">
                <w:pPr>
                  <w:ind w:left="229"/>
                </w:pPr>
              </w:pPrChange>
            </w:pPr>
            <w:ins w:id="57689" w:author="pete jones" w:date="2022-01-04T12:37:00Z">
              <w:r w:rsidRPr="00FF6A71">
                <w:rPr>
                  <w:rFonts w:cs="Calibri"/>
                  <w:color w:val="000000"/>
                  <w:sz w:val="22"/>
                  <w:szCs w:val="22"/>
                </w:rPr>
                <w:t>Selection and design of tools and equipment.</w:t>
              </w:r>
            </w:ins>
          </w:p>
        </w:tc>
        <w:tc>
          <w:tcPr>
            <w:tcW w:w="992" w:type="dxa"/>
            <w:shd w:val="clear" w:color="auto" w:fill="auto"/>
            <w:vAlign w:val="bottom"/>
          </w:tcPr>
          <w:p w14:paraId="7BF24C2E" w14:textId="77777777" w:rsidR="00BD0299" w:rsidRPr="00FF6A71" w:rsidRDefault="00BD0299">
            <w:pPr>
              <w:spacing w:before="0" w:after="0" w:line="240" w:lineRule="auto"/>
              <w:ind w:left="360"/>
              <w:rPr>
                <w:ins w:id="57690" w:author="pete jones" w:date="2022-01-04T12:37:00Z"/>
              </w:rPr>
              <w:pPrChange w:id="57691" w:author="pete jones" w:date="2022-01-04T12:50:00Z">
                <w:pPr>
                  <w:ind w:left="360"/>
                </w:pPr>
              </w:pPrChange>
            </w:pPr>
            <w:ins w:id="57692" w:author="pete jones" w:date="2022-01-04T12:37:00Z">
              <w:r w:rsidRPr="00FF6A71">
                <w:rPr>
                  <w:rFonts w:cs="Calibri"/>
                  <w:color w:val="000000"/>
                  <w:sz w:val="22"/>
                  <w:szCs w:val="22"/>
                </w:rPr>
                <w:t>5%</w:t>
              </w:r>
            </w:ins>
          </w:p>
        </w:tc>
        <w:tc>
          <w:tcPr>
            <w:tcW w:w="1133" w:type="dxa"/>
            <w:shd w:val="clear" w:color="auto" w:fill="auto"/>
            <w:vAlign w:val="bottom"/>
          </w:tcPr>
          <w:p w14:paraId="19616E69" w14:textId="77777777" w:rsidR="00BD0299" w:rsidRPr="00FF6A71" w:rsidRDefault="00BD0299">
            <w:pPr>
              <w:spacing w:before="0" w:after="0" w:line="240" w:lineRule="auto"/>
              <w:ind w:left="360"/>
              <w:rPr>
                <w:ins w:id="57693" w:author="pete jones" w:date="2022-01-04T12:37:00Z"/>
              </w:rPr>
              <w:pPrChange w:id="57694" w:author="pete jones" w:date="2022-01-04T12:50:00Z">
                <w:pPr>
                  <w:ind w:left="360"/>
                </w:pPr>
              </w:pPrChange>
            </w:pPr>
            <w:ins w:id="57695" w:author="pete jones" w:date="2022-01-04T12:37:00Z">
              <w:r w:rsidRPr="00FF6A71">
                <w:rPr>
                  <w:rFonts w:cs="Calibri"/>
                  <w:color w:val="000000"/>
                  <w:sz w:val="22"/>
                  <w:szCs w:val="22"/>
                </w:rPr>
                <w:t>1</w:t>
              </w:r>
            </w:ins>
          </w:p>
        </w:tc>
      </w:tr>
      <w:tr w:rsidR="00BD0299" w:rsidRPr="00FF6A71" w14:paraId="25AD97C0" w14:textId="77777777" w:rsidTr="00015922">
        <w:trPr>
          <w:ins w:id="57696" w:author="pete jones" w:date="2022-01-04T12:37:00Z"/>
        </w:trPr>
        <w:tc>
          <w:tcPr>
            <w:tcW w:w="6865" w:type="dxa"/>
            <w:shd w:val="clear" w:color="auto" w:fill="auto"/>
            <w:vAlign w:val="bottom"/>
          </w:tcPr>
          <w:p w14:paraId="1A355B9C" w14:textId="77777777" w:rsidR="00BD0299" w:rsidRPr="00FF6A71" w:rsidRDefault="00BD0299">
            <w:pPr>
              <w:spacing w:before="0" w:after="0" w:line="240" w:lineRule="auto"/>
              <w:ind w:left="229"/>
              <w:rPr>
                <w:ins w:id="57697" w:author="pete jones" w:date="2022-01-04T12:37:00Z"/>
              </w:rPr>
              <w:pPrChange w:id="57698" w:author="pete jones" w:date="2022-01-04T12:50:00Z">
                <w:pPr>
                  <w:ind w:left="229"/>
                </w:pPr>
              </w:pPrChange>
            </w:pPr>
            <w:ins w:id="57699" w:author="pete jones" w:date="2022-01-04T12:37:00Z">
              <w:r w:rsidRPr="00FF6A71">
                <w:rPr>
                  <w:rFonts w:cs="Calibri"/>
                  <w:color w:val="000000"/>
                  <w:sz w:val="22"/>
                  <w:szCs w:val="22"/>
                </w:rPr>
                <w:t>Design of facilities including plant location, layout of building, machines and equipment, material handling system raw materials and finished goods storage facilities.</w:t>
              </w:r>
            </w:ins>
          </w:p>
        </w:tc>
        <w:tc>
          <w:tcPr>
            <w:tcW w:w="992" w:type="dxa"/>
            <w:shd w:val="clear" w:color="auto" w:fill="auto"/>
            <w:vAlign w:val="bottom"/>
          </w:tcPr>
          <w:p w14:paraId="0C082E17" w14:textId="77777777" w:rsidR="00BD0299" w:rsidRPr="00FF6A71" w:rsidRDefault="00BD0299">
            <w:pPr>
              <w:spacing w:before="0" w:after="0" w:line="240" w:lineRule="auto"/>
              <w:ind w:left="360"/>
              <w:rPr>
                <w:ins w:id="57700" w:author="pete jones" w:date="2022-01-04T12:37:00Z"/>
              </w:rPr>
              <w:pPrChange w:id="57701" w:author="pete jones" w:date="2022-01-04T12:50:00Z">
                <w:pPr>
                  <w:ind w:left="360"/>
                </w:pPr>
              </w:pPrChange>
            </w:pPr>
            <w:ins w:id="57702" w:author="pete jones" w:date="2022-01-04T12:37:00Z">
              <w:r w:rsidRPr="00FF6A71">
                <w:rPr>
                  <w:rFonts w:cs="Calibri"/>
                  <w:color w:val="000000"/>
                  <w:sz w:val="22"/>
                  <w:szCs w:val="22"/>
                </w:rPr>
                <w:t>5%</w:t>
              </w:r>
            </w:ins>
          </w:p>
        </w:tc>
        <w:tc>
          <w:tcPr>
            <w:tcW w:w="1133" w:type="dxa"/>
            <w:shd w:val="clear" w:color="auto" w:fill="auto"/>
            <w:vAlign w:val="bottom"/>
          </w:tcPr>
          <w:p w14:paraId="30DCE799" w14:textId="77777777" w:rsidR="00BD0299" w:rsidRPr="00FF6A71" w:rsidRDefault="00BD0299">
            <w:pPr>
              <w:spacing w:before="0" w:after="0" w:line="240" w:lineRule="auto"/>
              <w:ind w:left="360"/>
              <w:rPr>
                <w:ins w:id="57703" w:author="pete jones" w:date="2022-01-04T12:37:00Z"/>
              </w:rPr>
              <w:pPrChange w:id="57704" w:author="pete jones" w:date="2022-01-04T12:50:00Z">
                <w:pPr>
                  <w:ind w:left="360"/>
                </w:pPr>
              </w:pPrChange>
            </w:pPr>
            <w:ins w:id="57705" w:author="pete jones" w:date="2022-01-04T12:37:00Z">
              <w:r w:rsidRPr="00FF6A71">
                <w:rPr>
                  <w:rFonts w:cs="Calibri"/>
                  <w:color w:val="000000"/>
                  <w:sz w:val="22"/>
                  <w:szCs w:val="22"/>
                </w:rPr>
                <w:t>1</w:t>
              </w:r>
            </w:ins>
          </w:p>
        </w:tc>
      </w:tr>
      <w:tr w:rsidR="00BD0299" w:rsidRPr="00FF6A71" w14:paraId="31C0ED82" w14:textId="77777777" w:rsidTr="00015922">
        <w:trPr>
          <w:ins w:id="57706" w:author="pete jones" w:date="2022-01-04T12:37:00Z"/>
        </w:trPr>
        <w:tc>
          <w:tcPr>
            <w:tcW w:w="6865" w:type="dxa"/>
            <w:shd w:val="clear" w:color="auto" w:fill="auto"/>
            <w:vAlign w:val="bottom"/>
          </w:tcPr>
          <w:p w14:paraId="0FA358F3" w14:textId="1AAA64B0" w:rsidR="00BD0299" w:rsidRPr="00FF6A71" w:rsidRDefault="00BD0299">
            <w:pPr>
              <w:spacing w:before="0" w:after="0" w:line="240" w:lineRule="auto"/>
              <w:ind w:left="229"/>
              <w:rPr>
                <w:ins w:id="57707" w:author="pete jones" w:date="2022-01-04T12:37:00Z"/>
              </w:rPr>
              <w:pPrChange w:id="57708" w:author="pete jones" w:date="2022-01-04T12:50:00Z">
                <w:pPr>
                  <w:ind w:left="229"/>
                </w:pPr>
              </w:pPrChange>
            </w:pPr>
            <w:ins w:id="57709" w:author="pete jones" w:date="2022-01-04T12:37:00Z">
              <w:r w:rsidRPr="00FF6A71">
                <w:rPr>
                  <w:rFonts w:cs="Calibri"/>
                  <w:color w:val="000000"/>
                  <w:sz w:val="22"/>
                  <w:szCs w:val="22"/>
                </w:rPr>
                <w:t>Design and improve</w:t>
              </w:r>
            </w:ins>
            <w:ins w:id="57710" w:author="pete jones" w:date="2022-04-01T14:43:00Z">
              <w:r w:rsidR="00B2191E">
                <w:rPr>
                  <w:rFonts w:cs="Calibri"/>
                  <w:color w:val="000000"/>
                  <w:sz w:val="22"/>
                  <w:szCs w:val="22"/>
                </w:rPr>
                <w:t xml:space="preserve"> planning and control systems for production, inventory, quality, plant maintenance,</w:t>
              </w:r>
            </w:ins>
            <w:ins w:id="57711" w:author="pete jones" w:date="2022-01-04T12:37:00Z">
              <w:r w:rsidRPr="00FF6A71">
                <w:rPr>
                  <w:rFonts w:cs="Calibri"/>
                  <w:color w:val="000000"/>
                  <w:sz w:val="22"/>
                  <w:szCs w:val="22"/>
                </w:rPr>
                <w:t xml:space="preserve"> and distribution systems.</w:t>
              </w:r>
            </w:ins>
          </w:p>
        </w:tc>
        <w:tc>
          <w:tcPr>
            <w:tcW w:w="992" w:type="dxa"/>
            <w:shd w:val="clear" w:color="auto" w:fill="auto"/>
            <w:vAlign w:val="bottom"/>
          </w:tcPr>
          <w:p w14:paraId="08981E99" w14:textId="77777777" w:rsidR="00BD0299" w:rsidRPr="00FF6A71" w:rsidRDefault="00BD0299">
            <w:pPr>
              <w:spacing w:before="0" w:after="0" w:line="240" w:lineRule="auto"/>
              <w:ind w:left="360"/>
              <w:rPr>
                <w:ins w:id="57712" w:author="pete jones" w:date="2022-01-04T12:37:00Z"/>
              </w:rPr>
              <w:pPrChange w:id="57713" w:author="pete jones" w:date="2022-01-04T12:50:00Z">
                <w:pPr>
                  <w:ind w:left="360"/>
                </w:pPr>
              </w:pPrChange>
            </w:pPr>
            <w:ins w:id="57714" w:author="pete jones" w:date="2022-01-04T12:37:00Z">
              <w:r w:rsidRPr="00FF6A71">
                <w:rPr>
                  <w:rFonts w:cs="Calibri"/>
                  <w:color w:val="000000"/>
                  <w:sz w:val="22"/>
                  <w:szCs w:val="22"/>
                </w:rPr>
                <w:t>5%</w:t>
              </w:r>
            </w:ins>
          </w:p>
        </w:tc>
        <w:tc>
          <w:tcPr>
            <w:tcW w:w="1133" w:type="dxa"/>
            <w:shd w:val="clear" w:color="auto" w:fill="auto"/>
            <w:vAlign w:val="bottom"/>
          </w:tcPr>
          <w:p w14:paraId="4EDA8F86" w14:textId="77777777" w:rsidR="00BD0299" w:rsidRPr="00FF6A71" w:rsidRDefault="00BD0299">
            <w:pPr>
              <w:spacing w:before="0" w:after="0" w:line="240" w:lineRule="auto"/>
              <w:ind w:left="360"/>
              <w:rPr>
                <w:ins w:id="57715" w:author="pete jones" w:date="2022-01-04T12:37:00Z"/>
              </w:rPr>
              <w:pPrChange w:id="57716" w:author="pete jones" w:date="2022-01-04T12:50:00Z">
                <w:pPr>
                  <w:ind w:left="360"/>
                </w:pPr>
              </w:pPrChange>
            </w:pPr>
            <w:ins w:id="57717" w:author="pete jones" w:date="2022-01-04T12:37:00Z">
              <w:r w:rsidRPr="00FF6A71">
                <w:rPr>
                  <w:rFonts w:cs="Calibri"/>
                  <w:color w:val="000000"/>
                  <w:sz w:val="22"/>
                  <w:szCs w:val="22"/>
                </w:rPr>
                <w:t>1</w:t>
              </w:r>
            </w:ins>
          </w:p>
        </w:tc>
      </w:tr>
      <w:tr w:rsidR="00BD0299" w:rsidRPr="00FF6A71" w14:paraId="692F8A51" w14:textId="77777777" w:rsidTr="00015922">
        <w:trPr>
          <w:ins w:id="57718" w:author="pete jones" w:date="2022-01-04T12:37:00Z"/>
        </w:trPr>
        <w:tc>
          <w:tcPr>
            <w:tcW w:w="6865" w:type="dxa"/>
            <w:shd w:val="clear" w:color="auto" w:fill="auto"/>
            <w:vAlign w:val="bottom"/>
          </w:tcPr>
          <w:p w14:paraId="5164684C" w14:textId="77777777" w:rsidR="00BD0299" w:rsidRPr="00FF6A71" w:rsidRDefault="00BD0299">
            <w:pPr>
              <w:spacing w:before="0" w:after="0" w:line="240" w:lineRule="auto"/>
              <w:ind w:left="229"/>
              <w:rPr>
                <w:ins w:id="57719" w:author="pete jones" w:date="2022-01-04T12:37:00Z"/>
              </w:rPr>
              <w:pPrChange w:id="57720" w:author="pete jones" w:date="2022-01-04T12:50:00Z">
                <w:pPr>
                  <w:ind w:left="229"/>
                </w:pPr>
              </w:pPrChange>
            </w:pPr>
            <w:ins w:id="57721" w:author="pete jones" w:date="2022-01-04T12:37:00Z">
              <w:r w:rsidRPr="00FF6A71">
                <w:rPr>
                  <w:rFonts w:cs="Calibri"/>
                  <w:color w:val="000000"/>
                  <w:sz w:val="22"/>
                  <w:szCs w:val="22"/>
                </w:rPr>
                <w:t>Design and installation of value engineering and analysis system.</w:t>
              </w:r>
            </w:ins>
          </w:p>
        </w:tc>
        <w:tc>
          <w:tcPr>
            <w:tcW w:w="992" w:type="dxa"/>
            <w:shd w:val="clear" w:color="auto" w:fill="auto"/>
            <w:vAlign w:val="bottom"/>
          </w:tcPr>
          <w:p w14:paraId="1401FDCF" w14:textId="77777777" w:rsidR="00BD0299" w:rsidRPr="00FF6A71" w:rsidRDefault="00BD0299">
            <w:pPr>
              <w:spacing w:before="0" w:after="0" w:line="240" w:lineRule="auto"/>
              <w:ind w:left="360"/>
              <w:rPr>
                <w:ins w:id="57722" w:author="pete jones" w:date="2022-01-04T12:37:00Z"/>
              </w:rPr>
              <w:pPrChange w:id="57723" w:author="pete jones" w:date="2022-01-04T12:50:00Z">
                <w:pPr>
                  <w:ind w:left="360"/>
                </w:pPr>
              </w:pPrChange>
            </w:pPr>
            <w:ins w:id="57724" w:author="pete jones" w:date="2022-01-04T12:37:00Z">
              <w:r w:rsidRPr="00FF6A71">
                <w:rPr>
                  <w:rFonts w:cs="Calibri"/>
                  <w:color w:val="000000"/>
                  <w:sz w:val="22"/>
                  <w:szCs w:val="22"/>
                </w:rPr>
                <w:t>5%</w:t>
              </w:r>
            </w:ins>
          </w:p>
        </w:tc>
        <w:tc>
          <w:tcPr>
            <w:tcW w:w="1133" w:type="dxa"/>
            <w:shd w:val="clear" w:color="auto" w:fill="auto"/>
            <w:vAlign w:val="bottom"/>
          </w:tcPr>
          <w:p w14:paraId="2B72ABA4" w14:textId="77777777" w:rsidR="00BD0299" w:rsidRPr="00FF6A71" w:rsidRDefault="00BD0299">
            <w:pPr>
              <w:spacing w:before="0" w:after="0" w:line="240" w:lineRule="auto"/>
              <w:ind w:left="360"/>
              <w:rPr>
                <w:ins w:id="57725" w:author="pete jones" w:date="2022-01-04T12:37:00Z"/>
              </w:rPr>
              <w:pPrChange w:id="57726" w:author="pete jones" w:date="2022-01-04T12:50:00Z">
                <w:pPr>
                  <w:ind w:left="360"/>
                </w:pPr>
              </w:pPrChange>
            </w:pPr>
            <w:ins w:id="57727" w:author="pete jones" w:date="2022-01-04T12:37:00Z">
              <w:r w:rsidRPr="00FF6A71">
                <w:rPr>
                  <w:rFonts w:cs="Calibri"/>
                  <w:color w:val="000000"/>
                  <w:sz w:val="22"/>
                  <w:szCs w:val="22"/>
                </w:rPr>
                <w:t>1</w:t>
              </w:r>
            </w:ins>
          </w:p>
        </w:tc>
      </w:tr>
      <w:tr w:rsidR="00BD0299" w:rsidRPr="00FF6A71" w14:paraId="32ED70B9" w14:textId="77777777" w:rsidTr="00015922">
        <w:trPr>
          <w:ins w:id="57728" w:author="pete jones" w:date="2022-01-04T12:37:00Z"/>
        </w:trPr>
        <w:tc>
          <w:tcPr>
            <w:tcW w:w="6865" w:type="dxa"/>
            <w:shd w:val="clear" w:color="auto" w:fill="auto"/>
            <w:vAlign w:val="bottom"/>
          </w:tcPr>
          <w:p w14:paraId="5FDA3A2A" w14:textId="77777777" w:rsidR="00BD0299" w:rsidRPr="00FF6A71" w:rsidRDefault="00BD0299">
            <w:pPr>
              <w:spacing w:before="0" w:after="0" w:line="240" w:lineRule="auto"/>
              <w:ind w:left="229"/>
              <w:rPr>
                <w:ins w:id="57729" w:author="pete jones" w:date="2022-01-04T12:37:00Z"/>
              </w:rPr>
              <w:pPrChange w:id="57730" w:author="pete jones" w:date="2022-01-04T12:50:00Z">
                <w:pPr>
                  <w:ind w:left="229"/>
                </w:pPr>
              </w:pPrChange>
            </w:pPr>
            <w:ins w:id="57731" w:author="pete jones" w:date="2022-01-04T12:37:00Z">
              <w:r w:rsidRPr="00FF6A71">
                <w:rPr>
                  <w:rFonts w:cs="Calibri"/>
                  <w:color w:val="000000"/>
                  <w:sz w:val="22"/>
                  <w:szCs w:val="22"/>
                </w:rPr>
                <w:t>Operation research.</w:t>
              </w:r>
            </w:ins>
          </w:p>
        </w:tc>
        <w:tc>
          <w:tcPr>
            <w:tcW w:w="992" w:type="dxa"/>
            <w:shd w:val="clear" w:color="auto" w:fill="auto"/>
            <w:vAlign w:val="bottom"/>
          </w:tcPr>
          <w:p w14:paraId="51F636F2" w14:textId="77777777" w:rsidR="00BD0299" w:rsidRPr="00FF6A71" w:rsidRDefault="00BD0299">
            <w:pPr>
              <w:spacing w:before="0" w:after="0" w:line="240" w:lineRule="auto"/>
              <w:ind w:left="360"/>
              <w:rPr>
                <w:ins w:id="57732" w:author="pete jones" w:date="2022-01-04T12:37:00Z"/>
              </w:rPr>
              <w:pPrChange w:id="57733" w:author="pete jones" w:date="2022-01-04T12:50:00Z">
                <w:pPr>
                  <w:ind w:left="360"/>
                </w:pPr>
              </w:pPrChange>
            </w:pPr>
            <w:ins w:id="57734" w:author="pete jones" w:date="2022-01-04T12:37:00Z">
              <w:r w:rsidRPr="00FF6A71">
                <w:rPr>
                  <w:rFonts w:cs="Calibri"/>
                  <w:color w:val="000000"/>
                  <w:sz w:val="22"/>
                  <w:szCs w:val="22"/>
                </w:rPr>
                <w:t>5%</w:t>
              </w:r>
            </w:ins>
          </w:p>
        </w:tc>
        <w:tc>
          <w:tcPr>
            <w:tcW w:w="1133" w:type="dxa"/>
            <w:shd w:val="clear" w:color="auto" w:fill="auto"/>
            <w:vAlign w:val="bottom"/>
          </w:tcPr>
          <w:p w14:paraId="6DA6CC03" w14:textId="77777777" w:rsidR="00BD0299" w:rsidRPr="00FF6A71" w:rsidRDefault="00BD0299">
            <w:pPr>
              <w:spacing w:before="0" w:after="0" w:line="240" w:lineRule="auto"/>
              <w:ind w:left="360"/>
              <w:rPr>
                <w:ins w:id="57735" w:author="pete jones" w:date="2022-01-04T12:37:00Z"/>
              </w:rPr>
              <w:pPrChange w:id="57736" w:author="pete jones" w:date="2022-01-04T12:50:00Z">
                <w:pPr>
                  <w:ind w:left="360"/>
                </w:pPr>
              </w:pPrChange>
            </w:pPr>
            <w:ins w:id="57737" w:author="pete jones" w:date="2022-01-04T12:37:00Z">
              <w:r w:rsidRPr="00FF6A71">
                <w:rPr>
                  <w:rFonts w:cs="Calibri"/>
                  <w:color w:val="000000"/>
                  <w:sz w:val="22"/>
                  <w:szCs w:val="22"/>
                </w:rPr>
                <w:t>1</w:t>
              </w:r>
            </w:ins>
          </w:p>
        </w:tc>
      </w:tr>
      <w:tr w:rsidR="00BD0299" w:rsidRPr="00FF6A71" w14:paraId="52C28994" w14:textId="77777777" w:rsidTr="00015922">
        <w:trPr>
          <w:ins w:id="57738" w:author="pete jones" w:date="2022-01-04T12:37:00Z"/>
        </w:trPr>
        <w:tc>
          <w:tcPr>
            <w:tcW w:w="6865" w:type="dxa"/>
            <w:shd w:val="clear" w:color="auto" w:fill="auto"/>
            <w:vAlign w:val="bottom"/>
          </w:tcPr>
          <w:p w14:paraId="5A0A36C2" w14:textId="77777777" w:rsidR="00BD0299" w:rsidRPr="00FF6A71" w:rsidRDefault="00BD0299">
            <w:pPr>
              <w:spacing w:before="0" w:after="0" w:line="240" w:lineRule="auto"/>
              <w:ind w:left="229"/>
              <w:rPr>
                <w:ins w:id="57739" w:author="pete jones" w:date="2022-01-04T12:37:00Z"/>
              </w:rPr>
              <w:pPrChange w:id="57740" w:author="pete jones" w:date="2022-01-04T12:50:00Z">
                <w:pPr>
                  <w:ind w:left="229"/>
                </w:pPr>
              </w:pPrChange>
            </w:pPr>
            <w:ins w:id="57741" w:author="pete jones" w:date="2022-01-04T12:37:00Z">
              <w:r w:rsidRPr="00FF6A71">
                <w:rPr>
                  <w:rFonts w:cs="Calibri"/>
                  <w:color w:val="000000"/>
                  <w:sz w:val="22"/>
                  <w:szCs w:val="22"/>
                </w:rPr>
                <w:t>Organization and methods.</w:t>
              </w:r>
            </w:ins>
          </w:p>
        </w:tc>
        <w:tc>
          <w:tcPr>
            <w:tcW w:w="992" w:type="dxa"/>
            <w:shd w:val="clear" w:color="auto" w:fill="auto"/>
            <w:vAlign w:val="bottom"/>
          </w:tcPr>
          <w:p w14:paraId="54E38A3D" w14:textId="77777777" w:rsidR="00BD0299" w:rsidRPr="00FF6A71" w:rsidRDefault="00BD0299">
            <w:pPr>
              <w:spacing w:before="0" w:after="0" w:line="240" w:lineRule="auto"/>
              <w:ind w:left="360"/>
              <w:rPr>
                <w:ins w:id="57742" w:author="pete jones" w:date="2022-01-04T12:37:00Z"/>
              </w:rPr>
              <w:pPrChange w:id="57743" w:author="pete jones" w:date="2022-01-04T12:50:00Z">
                <w:pPr>
                  <w:ind w:left="360"/>
                </w:pPr>
              </w:pPrChange>
            </w:pPr>
            <w:ins w:id="57744" w:author="pete jones" w:date="2022-01-04T12:37:00Z">
              <w:r w:rsidRPr="00FF6A71">
                <w:rPr>
                  <w:rFonts w:cs="Calibri"/>
                  <w:color w:val="000000"/>
                  <w:sz w:val="22"/>
                  <w:szCs w:val="22"/>
                </w:rPr>
                <w:t>5%</w:t>
              </w:r>
            </w:ins>
          </w:p>
        </w:tc>
        <w:tc>
          <w:tcPr>
            <w:tcW w:w="1133" w:type="dxa"/>
            <w:shd w:val="clear" w:color="auto" w:fill="auto"/>
            <w:vAlign w:val="bottom"/>
          </w:tcPr>
          <w:p w14:paraId="383B373A" w14:textId="77777777" w:rsidR="00BD0299" w:rsidRPr="00FF6A71" w:rsidRDefault="00BD0299">
            <w:pPr>
              <w:spacing w:before="0" w:after="0" w:line="240" w:lineRule="auto"/>
              <w:ind w:left="360"/>
              <w:rPr>
                <w:ins w:id="57745" w:author="pete jones" w:date="2022-01-04T12:37:00Z"/>
              </w:rPr>
              <w:pPrChange w:id="57746" w:author="pete jones" w:date="2022-01-04T12:50:00Z">
                <w:pPr>
                  <w:ind w:left="360"/>
                </w:pPr>
              </w:pPrChange>
            </w:pPr>
            <w:ins w:id="57747" w:author="pete jones" w:date="2022-01-04T12:37:00Z">
              <w:r w:rsidRPr="00FF6A71">
                <w:rPr>
                  <w:rFonts w:cs="Calibri"/>
                  <w:color w:val="000000"/>
                  <w:sz w:val="22"/>
                  <w:szCs w:val="22"/>
                </w:rPr>
                <w:t>1</w:t>
              </w:r>
            </w:ins>
          </w:p>
        </w:tc>
      </w:tr>
      <w:tr w:rsidR="00BD0299" w:rsidRPr="00FF6A71" w14:paraId="436D9A14" w14:textId="77777777" w:rsidTr="00015922">
        <w:trPr>
          <w:ins w:id="57748" w:author="pete jones" w:date="2022-01-04T12:37:00Z"/>
        </w:trPr>
        <w:tc>
          <w:tcPr>
            <w:tcW w:w="6865" w:type="dxa"/>
            <w:shd w:val="clear" w:color="auto" w:fill="auto"/>
            <w:vAlign w:val="bottom"/>
          </w:tcPr>
          <w:p w14:paraId="0C24E6FC" w14:textId="77777777" w:rsidR="00BD0299" w:rsidRPr="00FF6A71" w:rsidRDefault="00BD0299">
            <w:pPr>
              <w:spacing w:before="0" w:after="0" w:line="240" w:lineRule="auto"/>
              <w:ind w:left="229"/>
              <w:rPr>
                <w:ins w:id="57749" w:author="pete jones" w:date="2022-01-04T12:37:00Z"/>
              </w:rPr>
              <w:pPrChange w:id="57750" w:author="pete jones" w:date="2022-01-04T12:50:00Z">
                <w:pPr>
                  <w:ind w:left="229"/>
                </w:pPr>
              </w:pPrChange>
            </w:pPr>
            <w:ins w:id="57751" w:author="pete jones" w:date="2022-01-04T12:37:00Z">
              <w:r w:rsidRPr="00FF6A71">
                <w:rPr>
                  <w:rFonts w:cs="Calibri"/>
                  <w:color w:val="000000"/>
                  <w:sz w:val="22"/>
                  <w:szCs w:val="22"/>
                </w:rPr>
                <w:t>Supplier selection and evaluation</w:t>
              </w:r>
            </w:ins>
          </w:p>
        </w:tc>
        <w:tc>
          <w:tcPr>
            <w:tcW w:w="992" w:type="dxa"/>
            <w:shd w:val="clear" w:color="auto" w:fill="auto"/>
            <w:vAlign w:val="bottom"/>
          </w:tcPr>
          <w:p w14:paraId="7EBDFA74" w14:textId="77777777" w:rsidR="00BD0299" w:rsidRPr="00FF6A71" w:rsidRDefault="00BD0299">
            <w:pPr>
              <w:spacing w:before="0" w:after="0" w:line="240" w:lineRule="auto"/>
              <w:ind w:left="360"/>
              <w:rPr>
                <w:ins w:id="57752" w:author="pete jones" w:date="2022-01-04T12:37:00Z"/>
              </w:rPr>
              <w:pPrChange w:id="57753" w:author="pete jones" w:date="2022-01-04T12:50:00Z">
                <w:pPr>
                  <w:ind w:left="360"/>
                </w:pPr>
              </w:pPrChange>
            </w:pPr>
            <w:ins w:id="57754" w:author="pete jones" w:date="2022-01-04T12:37:00Z">
              <w:r w:rsidRPr="00FF6A71">
                <w:rPr>
                  <w:rFonts w:cs="Calibri"/>
                  <w:color w:val="000000"/>
                  <w:sz w:val="22"/>
                  <w:szCs w:val="22"/>
                </w:rPr>
                <w:t>5%</w:t>
              </w:r>
            </w:ins>
          </w:p>
        </w:tc>
        <w:tc>
          <w:tcPr>
            <w:tcW w:w="1133" w:type="dxa"/>
            <w:shd w:val="clear" w:color="auto" w:fill="auto"/>
            <w:vAlign w:val="bottom"/>
          </w:tcPr>
          <w:p w14:paraId="593E3B16" w14:textId="77777777" w:rsidR="00BD0299" w:rsidRPr="00FF6A71" w:rsidRDefault="00BD0299">
            <w:pPr>
              <w:spacing w:before="0" w:after="0" w:line="240" w:lineRule="auto"/>
              <w:ind w:left="360"/>
              <w:rPr>
                <w:ins w:id="57755" w:author="pete jones" w:date="2022-01-04T12:37:00Z"/>
              </w:rPr>
              <w:pPrChange w:id="57756" w:author="pete jones" w:date="2022-01-04T12:50:00Z">
                <w:pPr>
                  <w:ind w:left="360"/>
                </w:pPr>
              </w:pPrChange>
            </w:pPr>
            <w:ins w:id="57757" w:author="pete jones" w:date="2022-01-04T12:37:00Z">
              <w:r w:rsidRPr="00FF6A71">
                <w:rPr>
                  <w:rFonts w:cs="Calibri"/>
                  <w:color w:val="000000"/>
                  <w:sz w:val="22"/>
                  <w:szCs w:val="22"/>
                </w:rPr>
                <w:t>1</w:t>
              </w:r>
            </w:ins>
          </w:p>
        </w:tc>
      </w:tr>
      <w:tr w:rsidR="00BD0299" w:rsidRPr="00FF6A71" w14:paraId="10C7676D" w14:textId="77777777" w:rsidTr="00015922">
        <w:trPr>
          <w:ins w:id="57758" w:author="pete jones" w:date="2022-01-04T12:37:00Z"/>
        </w:trPr>
        <w:tc>
          <w:tcPr>
            <w:tcW w:w="6865" w:type="dxa"/>
            <w:shd w:val="clear" w:color="auto" w:fill="auto"/>
            <w:vAlign w:val="bottom"/>
          </w:tcPr>
          <w:p w14:paraId="5EBCB7FF" w14:textId="77777777" w:rsidR="00BD0299" w:rsidRPr="00FF6A71" w:rsidRDefault="00BD0299">
            <w:pPr>
              <w:spacing w:before="0" w:after="0" w:line="240" w:lineRule="auto"/>
              <w:ind w:left="229"/>
              <w:rPr>
                <w:ins w:id="57759" w:author="pete jones" w:date="2022-01-04T12:37:00Z"/>
              </w:rPr>
              <w:pPrChange w:id="57760" w:author="pete jones" w:date="2022-01-04T12:50:00Z">
                <w:pPr>
                  <w:ind w:left="229"/>
                </w:pPr>
              </w:pPrChange>
            </w:pPr>
            <w:ins w:id="57761" w:author="pete jones" w:date="2022-01-04T12:37:00Z">
              <w:r w:rsidRPr="00FF6A71">
                <w:rPr>
                  <w:rFonts w:cs="Calibri"/>
                  <w:color w:val="000000"/>
                  <w:sz w:val="22"/>
                  <w:szCs w:val="22"/>
                </w:rPr>
                <w:t>Selection of processes and assembling methods.</w:t>
              </w:r>
            </w:ins>
          </w:p>
        </w:tc>
        <w:tc>
          <w:tcPr>
            <w:tcW w:w="992" w:type="dxa"/>
            <w:shd w:val="clear" w:color="auto" w:fill="auto"/>
            <w:vAlign w:val="bottom"/>
          </w:tcPr>
          <w:p w14:paraId="08EB9D76" w14:textId="77777777" w:rsidR="00BD0299" w:rsidRPr="00FF6A71" w:rsidRDefault="00BD0299">
            <w:pPr>
              <w:spacing w:before="0" w:after="0" w:line="240" w:lineRule="auto"/>
              <w:ind w:left="360"/>
              <w:rPr>
                <w:ins w:id="57762" w:author="pete jones" w:date="2022-01-04T12:37:00Z"/>
              </w:rPr>
              <w:pPrChange w:id="57763" w:author="pete jones" w:date="2022-01-04T12:50:00Z">
                <w:pPr>
                  <w:ind w:left="360"/>
                </w:pPr>
              </w:pPrChange>
            </w:pPr>
            <w:ins w:id="57764" w:author="pete jones" w:date="2022-01-04T12:37:00Z">
              <w:r w:rsidRPr="00FF6A71">
                <w:rPr>
                  <w:rFonts w:cs="Calibri"/>
                  <w:color w:val="000000"/>
                  <w:sz w:val="22"/>
                  <w:szCs w:val="22"/>
                </w:rPr>
                <w:t>0%</w:t>
              </w:r>
            </w:ins>
          </w:p>
        </w:tc>
        <w:tc>
          <w:tcPr>
            <w:tcW w:w="1133" w:type="dxa"/>
            <w:shd w:val="clear" w:color="auto" w:fill="auto"/>
            <w:vAlign w:val="bottom"/>
          </w:tcPr>
          <w:p w14:paraId="520479F4" w14:textId="77777777" w:rsidR="00BD0299" w:rsidRPr="00FF6A71" w:rsidRDefault="00BD0299">
            <w:pPr>
              <w:spacing w:before="0" w:after="0" w:line="240" w:lineRule="auto"/>
              <w:ind w:left="360"/>
              <w:rPr>
                <w:ins w:id="57765" w:author="pete jones" w:date="2022-01-04T12:37:00Z"/>
              </w:rPr>
              <w:pPrChange w:id="57766" w:author="pete jones" w:date="2022-01-04T12:50:00Z">
                <w:pPr>
                  <w:ind w:left="360"/>
                </w:pPr>
              </w:pPrChange>
            </w:pPr>
            <w:ins w:id="57767" w:author="pete jones" w:date="2022-01-04T12:37:00Z">
              <w:r w:rsidRPr="00FF6A71">
                <w:rPr>
                  <w:rFonts w:cs="Calibri"/>
                  <w:color w:val="000000"/>
                  <w:sz w:val="22"/>
                  <w:szCs w:val="22"/>
                </w:rPr>
                <w:t>0</w:t>
              </w:r>
            </w:ins>
          </w:p>
        </w:tc>
      </w:tr>
      <w:tr w:rsidR="00BD0299" w:rsidRPr="00FF6A71" w14:paraId="7DFCEC3A" w14:textId="77777777" w:rsidTr="00015922">
        <w:trPr>
          <w:ins w:id="57768" w:author="pete jones" w:date="2022-01-04T12:37:00Z"/>
        </w:trPr>
        <w:tc>
          <w:tcPr>
            <w:tcW w:w="6865" w:type="dxa"/>
            <w:shd w:val="clear" w:color="auto" w:fill="auto"/>
            <w:vAlign w:val="bottom"/>
          </w:tcPr>
          <w:p w14:paraId="4CD775A5" w14:textId="77777777" w:rsidR="00BD0299" w:rsidRPr="00FF6A71" w:rsidRDefault="00BD0299">
            <w:pPr>
              <w:spacing w:before="0" w:after="0" w:line="240" w:lineRule="auto"/>
              <w:ind w:left="229"/>
              <w:rPr>
                <w:ins w:id="57769" w:author="pete jones" w:date="2022-01-04T12:37:00Z"/>
              </w:rPr>
              <w:pPrChange w:id="57770" w:author="pete jones" w:date="2022-01-04T12:50:00Z">
                <w:pPr>
                  <w:ind w:left="229"/>
                </w:pPr>
              </w:pPrChange>
            </w:pPr>
            <w:ins w:id="57771" w:author="pete jones" w:date="2022-01-04T12:37:00Z">
              <w:r w:rsidRPr="00FF6A71">
                <w:rPr>
                  <w:rFonts w:cs="Calibri"/>
                  <w:color w:val="000000"/>
                  <w:sz w:val="22"/>
                  <w:szCs w:val="22"/>
                </w:rPr>
                <w:t>Mathematical and statistical analysis.</w:t>
              </w:r>
            </w:ins>
          </w:p>
        </w:tc>
        <w:tc>
          <w:tcPr>
            <w:tcW w:w="992" w:type="dxa"/>
            <w:shd w:val="clear" w:color="auto" w:fill="auto"/>
            <w:vAlign w:val="bottom"/>
          </w:tcPr>
          <w:p w14:paraId="00C92BDD" w14:textId="77777777" w:rsidR="00BD0299" w:rsidRPr="00FF6A71" w:rsidRDefault="00BD0299">
            <w:pPr>
              <w:spacing w:before="0" w:after="0" w:line="240" w:lineRule="auto"/>
              <w:ind w:left="360"/>
              <w:rPr>
                <w:ins w:id="57772" w:author="pete jones" w:date="2022-01-04T12:37:00Z"/>
              </w:rPr>
              <w:pPrChange w:id="57773" w:author="pete jones" w:date="2022-01-04T12:50:00Z">
                <w:pPr>
                  <w:ind w:left="360"/>
                </w:pPr>
              </w:pPrChange>
            </w:pPr>
            <w:ins w:id="57774" w:author="pete jones" w:date="2022-01-04T12:37:00Z">
              <w:r w:rsidRPr="00FF6A71">
                <w:rPr>
                  <w:rFonts w:cs="Calibri"/>
                  <w:color w:val="000000"/>
                  <w:sz w:val="22"/>
                  <w:szCs w:val="22"/>
                </w:rPr>
                <w:t>0%</w:t>
              </w:r>
            </w:ins>
          </w:p>
        </w:tc>
        <w:tc>
          <w:tcPr>
            <w:tcW w:w="1133" w:type="dxa"/>
            <w:shd w:val="clear" w:color="auto" w:fill="auto"/>
            <w:vAlign w:val="bottom"/>
          </w:tcPr>
          <w:p w14:paraId="40A4667F" w14:textId="77777777" w:rsidR="00BD0299" w:rsidRPr="00FF6A71" w:rsidRDefault="00BD0299">
            <w:pPr>
              <w:spacing w:before="0" w:after="0" w:line="240" w:lineRule="auto"/>
              <w:ind w:left="360"/>
              <w:rPr>
                <w:ins w:id="57775" w:author="pete jones" w:date="2022-01-04T12:37:00Z"/>
              </w:rPr>
              <w:pPrChange w:id="57776" w:author="pete jones" w:date="2022-01-04T12:50:00Z">
                <w:pPr>
                  <w:ind w:left="360"/>
                </w:pPr>
              </w:pPrChange>
            </w:pPr>
            <w:ins w:id="57777" w:author="pete jones" w:date="2022-01-04T12:37:00Z">
              <w:r w:rsidRPr="00FF6A71">
                <w:rPr>
                  <w:rFonts w:cs="Calibri"/>
                  <w:color w:val="000000"/>
                  <w:sz w:val="22"/>
                  <w:szCs w:val="22"/>
                </w:rPr>
                <w:t>0</w:t>
              </w:r>
            </w:ins>
          </w:p>
        </w:tc>
      </w:tr>
    </w:tbl>
    <w:p w14:paraId="6415A7EA" w14:textId="6951C901" w:rsidR="00BD0299" w:rsidRPr="00FF6A71" w:rsidRDefault="00BD0299">
      <w:pPr>
        <w:jc w:val="left"/>
        <w:rPr>
          <w:ins w:id="57778" w:author="pete jones" w:date="2022-01-04T12:37:00Z"/>
        </w:rPr>
        <w:pPrChange w:id="57779" w:author="pete jones" w:date="2022-01-04T12:50:00Z">
          <w:pPr/>
        </w:pPrChange>
      </w:pPr>
      <w:ins w:id="57780" w:author="pete jones" w:date="2022-01-04T12:37:00Z">
        <w:r w:rsidRPr="00FF6A71">
          <w:t xml:space="preserve">Q2.8 Below are several statements people have made about Manufacturing </w:t>
        </w:r>
        <w:r w:rsidRPr="00FF6A71">
          <w:br/>
          <w:t xml:space="preserve">I expect that different statements will appeal to </w:t>
        </w:r>
      </w:ins>
      <w:ins w:id="57781" w:author="pete jones" w:date="2022-04-01T14:43:00Z">
        <w:r w:rsidR="00B2191E">
          <w:t>other</w:t>
        </w:r>
      </w:ins>
      <w:ins w:id="57782" w:author="pete jones" w:date="2022-01-04T12:37:00Z">
        <w:r w:rsidRPr="00FF6A71">
          <w:t xml:space="preserve"> people. </w:t>
        </w:r>
      </w:ins>
      <w:ins w:id="57783" w:author="pete jones" w:date="2022-04-01T14:43:00Z">
        <w:r w:rsidR="00B2191E">
          <w:t>Therefore, i</w:t>
        </w:r>
      </w:ins>
      <w:ins w:id="57784" w:author="pete jones" w:date="2022-01-04T12:37:00Z">
        <w:r w:rsidRPr="00FF6A71">
          <w:t xml:space="preserve">n the table below, please indicate the extent to which you agree with the </w:t>
        </w:r>
      </w:ins>
      <w:ins w:id="57785" w:author="pete jones" w:date="2022-04-01T14:43:00Z">
        <w:r w:rsidR="00B2191E">
          <w:t>argu</w:t>
        </w:r>
      </w:ins>
      <w:ins w:id="57786" w:author="pete jones" w:date="2022-01-04T12:37:00Z">
        <w:r w:rsidRPr="00FF6A71">
          <w:t>ment provided (i.e., speaks to you, resonates with you, you agree with it, etc.)</w:t>
        </w:r>
      </w:ins>
    </w:p>
    <w:p w14:paraId="2DD7BA90" w14:textId="77777777" w:rsidR="00BD0299" w:rsidRPr="00FF6A71" w:rsidRDefault="00BD0299" w:rsidP="00BD0299">
      <w:pPr>
        <w:rPr>
          <w:ins w:id="57787" w:author="pete jones" w:date="2022-01-04T12:37:00Z"/>
        </w:rPr>
      </w:pPr>
    </w:p>
    <w:p w14:paraId="481CF822" w14:textId="0D8AF5E6" w:rsidR="00BD0299" w:rsidRPr="00FF6A71" w:rsidRDefault="00BD0299">
      <w:pPr>
        <w:jc w:val="left"/>
        <w:rPr>
          <w:ins w:id="57788" w:author="pete jones" w:date="2022-01-04T12:37:00Z"/>
        </w:rPr>
        <w:pPrChange w:id="57789" w:author="pete jones" w:date="2022-01-04T12:50:00Z">
          <w:pPr/>
        </w:pPrChange>
      </w:pPr>
      <w:ins w:id="57790" w:author="pete jones" w:date="2022-01-04T12:37:00Z">
        <w:r w:rsidRPr="00FF6A71">
          <w:t xml:space="preserve">Q2.8.1 Manufacturing determines the most effective ways to use the </w:t>
        </w:r>
      </w:ins>
      <w:ins w:id="57791" w:author="pete jones" w:date="2022-04-01T15:30:00Z">
        <w:r w:rsidR="009D7356">
          <w:t>fundamental</w:t>
        </w:r>
      </w:ins>
      <w:ins w:id="57792" w:author="pete jones" w:date="2022-01-04T12:37:00Z">
        <w:r w:rsidRPr="00FF6A71">
          <w:t xml:space="preserve"> factors of production — people, machines, materials, information, and energy — to make a product or provide a servic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7793">
          <w:tblGrid>
            <w:gridCol w:w="814"/>
            <w:gridCol w:w="814"/>
            <w:gridCol w:w="814"/>
            <w:gridCol w:w="814"/>
            <w:gridCol w:w="692"/>
            <w:gridCol w:w="692"/>
            <w:gridCol w:w="692"/>
            <w:gridCol w:w="692"/>
          </w:tblGrid>
        </w:tblGridChange>
      </w:tblGrid>
      <w:tr w:rsidR="00BD0299" w:rsidRPr="00FF6A71" w14:paraId="6D6FF8B8" w14:textId="77777777" w:rsidTr="00015922">
        <w:trPr>
          <w:trHeight w:val="300"/>
          <w:jc w:val="center"/>
          <w:ins w:id="57794" w:author="pete jones" w:date="2022-01-04T12:37:00Z"/>
        </w:trPr>
        <w:tc>
          <w:tcPr>
            <w:tcW w:w="814" w:type="dxa"/>
            <w:shd w:val="clear" w:color="auto" w:fill="E7E6E6" w:themeFill="background2"/>
            <w:vAlign w:val="center"/>
          </w:tcPr>
          <w:p w14:paraId="1A6817AE" w14:textId="77777777" w:rsidR="00BD0299" w:rsidRPr="00FF6A71" w:rsidRDefault="00BD0299">
            <w:pPr>
              <w:spacing w:before="0" w:after="0" w:line="240" w:lineRule="auto"/>
              <w:jc w:val="center"/>
              <w:rPr>
                <w:ins w:id="57795" w:author="pete jones" w:date="2022-01-04T12:37:00Z"/>
                <w:rFonts w:eastAsiaTheme="minorEastAsia" w:cstheme="minorHAnsi"/>
                <w:b/>
                <w:bCs/>
              </w:rPr>
              <w:pPrChange w:id="57796" w:author="pete jones" w:date="2022-01-04T12:50:00Z">
                <w:pPr>
                  <w:jc w:val="center"/>
                </w:pPr>
              </w:pPrChange>
            </w:pPr>
            <w:bookmarkStart w:id="57797" w:name="_Hlk90121233"/>
            <w:ins w:id="57798"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26613432" w14:textId="77777777" w:rsidR="00BD0299" w:rsidRPr="00FF6A71" w:rsidRDefault="00BD0299">
            <w:pPr>
              <w:spacing w:before="0" w:after="0" w:line="240" w:lineRule="auto"/>
              <w:jc w:val="center"/>
              <w:rPr>
                <w:ins w:id="57799" w:author="pete jones" w:date="2022-01-04T12:37:00Z"/>
                <w:rFonts w:eastAsiaTheme="minorEastAsia" w:cstheme="minorHAnsi"/>
                <w:b/>
                <w:bCs/>
              </w:rPr>
              <w:pPrChange w:id="57800" w:author="pete jones" w:date="2022-01-04T12:50:00Z">
                <w:pPr>
                  <w:jc w:val="center"/>
                </w:pPr>
              </w:pPrChange>
            </w:pPr>
            <w:ins w:id="57801"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A1C2EAA" w14:textId="77777777" w:rsidR="00BD0299" w:rsidRPr="00FF6A71" w:rsidRDefault="00BD0299">
            <w:pPr>
              <w:spacing w:before="0" w:after="0" w:line="240" w:lineRule="auto"/>
              <w:jc w:val="center"/>
              <w:rPr>
                <w:ins w:id="57802" w:author="pete jones" w:date="2022-01-04T12:37:00Z"/>
                <w:rFonts w:eastAsiaTheme="minorEastAsia" w:cstheme="minorHAnsi"/>
                <w:b/>
                <w:bCs/>
              </w:rPr>
              <w:pPrChange w:id="57803" w:author="pete jones" w:date="2022-01-04T12:50:00Z">
                <w:pPr>
                  <w:jc w:val="center"/>
                </w:pPr>
              </w:pPrChange>
            </w:pPr>
            <w:ins w:id="57804"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6371B0F" w14:textId="77777777" w:rsidR="00BD0299" w:rsidRPr="00FF6A71" w:rsidRDefault="00BD0299">
            <w:pPr>
              <w:spacing w:before="0" w:after="0" w:line="240" w:lineRule="auto"/>
              <w:jc w:val="center"/>
              <w:rPr>
                <w:ins w:id="57805" w:author="pete jones" w:date="2022-01-04T12:37:00Z"/>
                <w:rFonts w:eastAsiaTheme="minorEastAsia" w:cstheme="minorHAnsi"/>
                <w:b/>
                <w:bCs/>
              </w:rPr>
              <w:pPrChange w:id="57806" w:author="pete jones" w:date="2022-01-04T12:50:00Z">
                <w:pPr>
                  <w:jc w:val="center"/>
                </w:pPr>
              </w:pPrChange>
            </w:pPr>
            <w:ins w:id="57807"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B15C61F" w14:textId="77777777" w:rsidR="00BD0299" w:rsidRPr="00FF6A71" w:rsidRDefault="00BD0299">
            <w:pPr>
              <w:spacing w:before="0" w:after="0" w:line="240" w:lineRule="auto"/>
              <w:jc w:val="center"/>
              <w:rPr>
                <w:ins w:id="57808" w:author="pete jones" w:date="2022-01-04T12:37:00Z"/>
                <w:rFonts w:eastAsiaTheme="minorEastAsia" w:cstheme="minorHAnsi"/>
                <w:b/>
                <w:bCs/>
              </w:rPr>
              <w:pPrChange w:id="57809" w:author="pete jones" w:date="2022-01-04T12:50:00Z">
                <w:pPr>
                  <w:jc w:val="center"/>
                </w:pPr>
              </w:pPrChange>
            </w:pPr>
            <w:ins w:id="57810"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D5E6B86" w14:textId="77777777" w:rsidR="00BD0299" w:rsidRPr="00FF6A71" w:rsidRDefault="00BD0299">
            <w:pPr>
              <w:spacing w:before="0" w:after="0" w:line="240" w:lineRule="auto"/>
              <w:jc w:val="center"/>
              <w:rPr>
                <w:ins w:id="57811" w:author="pete jones" w:date="2022-01-04T12:37:00Z"/>
                <w:rFonts w:eastAsiaTheme="minorEastAsia" w:cstheme="minorHAnsi"/>
                <w:b/>
                <w:bCs/>
              </w:rPr>
              <w:pPrChange w:id="57812" w:author="pete jones" w:date="2022-01-04T12:50:00Z">
                <w:pPr>
                  <w:jc w:val="center"/>
                </w:pPr>
              </w:pPrChange>
            </w:pPr>
            <w:ins w:id="57813"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2A4FF2D6" w14:textId="77777777" w:rsidR="00BD0299" w:rsidRPr="00FF6A71" w:rsidRDefault="00BD0299">
            <w:pPr>
              <w:spacing w:before="0" w:after="0" w:line="240" w:lineRule="auto"/>
              <w:jc w:val="center"/>
              <w:rPr>
                <w:ins w:id="57814" w:author="pete jones" w:date="2022-01-04T12:37:00Z"/>
                <w:rFonts w:eastAsiaTheme="minorEastAsia" w:cstheme="minorHAnsi"/>
                <w:b/>
                <w:bCs/>
              </w:rPr>
              <w:pPrChange w:id="57815" w:author="pete jones" w:date="2022-01-04T12:50:00Z">
                <w:pPr>
                  <w:jc w:val="center"/>
                </w:pPr>
              </w:pPrChange>
            </w:pPr>
            <w:ins w:id="57816"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823B8A8" w14:textId="77777777" w:rsidR="00BD0299" w:rsidRPr="00FF6A71" w:rsidRDefault="00BD0299">
            <w:pPr>
              <w:spacing w:before="0" w:after="0" w:line="240" w:lineRule="auto"/>
              <w:jc w:val="center"/>
              <w:rPr>
                <w:ins w:id="57817" w:author="pete jones" w:date="2022-01-04T12:37:00Z"/>
                <w:rFonts w:eastAsiaTheme="minorEastAsia" w:cstheme="minorHAnsi"/>
                <w:b/>
                <w:bCs/>
              </w:rPr>
              <w:pPrChange w:id="57818" w:author="pete jones" w:date="2022-01-04T12:50:00Z">
                <w:pPr>
                  <w:jc w:val="center"/>
                </w:pPr>
              </w:pPrChange>
            </w:pPr>
            <w:ins w:id="57819" w:author="pete jones" w:date="2022-01-04T12:37:00Z">
              <w:r w:rsidRPr="00FF6A71">
                <w:rPr>
                  <w:rFonts w:eastAsiaTheme="minorEastAsia" w:cstheme="minorHAnsi"/>
                  <w:b/>
                  <w:bCs/>
                </w:rPr>
                <w:t>7</w:t>
              </w:r>
            </w:ins>
          </w:p>
        </w:tc>
      </w:tr>
      <w:tr w:rsidR="00BD0299" w:rsidRPr="00FF6A71" w14:paraId="6F110F2C" w14:textId="77777777" w:rsidTr="00701BD7">
        <w:tblPrEx>
          <w:tblW w:w="0" w:type="auto"/>
          <w:jc w:val="center"/>
          <w:tblPrExChange w:id="57820" w:author="pete jones" w:date="2022-01-04T12:53:00Z">
            <w:tblPrEx>
              <w:tblW w:w="0" w:type="auto"/>
              <w:jc w:val="center"/>
            </w:tblPrEx>
          </w:tblPrExChange>
        </w:tblPrEx>
        <w:trPr>
          <w:trHeight w:val="300"/>
          <w:jc w:val="center"/>
          <w:ins w:id="57821" w:author="pete jones" w:date="2022-01-04T12:37:00Z"/>
          <w:trPrChange w:id="57822" w:author="pete jones" w:date="2022-01-04T12:53:00Z">
            <w:trPr>
              <w:trHeight w:val="300"/>
              <w:jc w:val="center"/>
            </w:trPr>
          </w:trPrChange>
        </w:trPr>
        <w:tc>
          <w:tcPr>
            <w:tcW w:w="814" w:type="dxa"/>
            <w:vAlign w:val="center"/>
            <w:tcPrChange w:id="57823" w:author="pete jones" w:date="2022-01-04T12:53:00Z">
              <w:tcPr>
                <w:tcW w:w="814" w:type="dxa"/>
                <w:vAlign w:val="center"/>
              </w:tcPr>
            </w:tcPrChange>
          </w:tcPr>
          <w:p w14:paraId="7BA59610" w14:textId="77777777" w:rsidR="00BD0299" w:rsidRPr="00FF6A71" w:rsidRDefault="00BD0299">
            <w:pPr>
              <w:spacing w:before="0" w:after="0" w:line="240" w:lineRule="auto"/>
              <w:jc w:val="center"/>
              <w:rPr>
                <w:ins w:id="57824" w:author="pete jones" w:date="2022-01-04T12:37:00Z"/>
                <w:rFonts w:eastAsiaTheme="minorEastAsia" w:cstheme="minorHAnsi"/>
                <w:b/>
                <w:bCs/>
              </w:rPr>
              <w:pPrChange w:id="57825" w:author="pete jones" w:date="2022-01-04T12:50:00Z">
                <w:pPr>
                  <w:jc w:val="center"/>
                </w:pPr>
              </w:pPrChange>
            </w:pPr>
            <w:ins w:id="57826" w:author="pete jones" w:date="2022-01-04T12:37:00Z">
              <w:r w:rsidRPr="00FF6A71">
                <w:rPr>
                  <w:rFonts w:eastAsiaTheme="minorEastAsia" w:cstheme="minorHAnsi"/>
                  <w:b/>
                  <w:bCs/>
                </w:rPr>
                <w:t>%</w:t>
              </w:r>
            </w:ins>
          </w:p>
        </w:tc>
        <w:tc>
          <w:tcPr>
            <w:tcW w:w="814" w:type="dxa"/>
            <w:shd w:val="clear" w:color="auto" w:fill="auto"/>
            <w:noWrap/>
            <w:vAlign w:val="bottom"/>
            <w:tcPrChange w:id="57827" w:author="pete jones" w:date="2022-01-04T12:53:00Z">
              <w:tcPr>
                <w:tcW w:w="814" w:type="dxa"/>
                <w:tcBorders>
                  <w:top w:val="single" w:sz="4" w:space="0" w:color="4472C4"/>
                  <w:left w:val="nil"/>
                  <w:bottom w:val="nil"/>
                  <w:right w:val="nil"/>
                </w:tcBorders>
                <w:shd w:val="clear" w:color="auto" w:fill="auto"/>
                <w:noWrap/>
                <w:vAlign w:val="bottom"/>
              </w:tcPr>
            </w:tcPrChange>
          </w:tcPr>
          <w:p w14:paraId="1A7AE152" w14:textId="77777777" w:rsidR="00BD0299" w:rsidRPr="00FF6A71" w:rsidRDefault="00BD0299">
            <w:pPr>
              <w:spacing w:before="0" w:after="0" w:line="240" w:lineRule="auto"/>
              <w:jc w:val="center"/>
              <w:rPr>
                <w:ins w:id="57828" w:author="pete jones" w:date="2022-01-04T12:37:00Z"/>
                <w:rFonts w:eastAsiaTheme="minorEastAsia" w:cstheme="minorHAnsi"/>
              </w:rPr>
              <w:pPrChange w:id="57829" w:author="pete jones" w:date="2022-01-04T12:50:00Z">
                <w:pPr>
                  <w:jc w:val="center"/>
                </w:pPr>
              </w:pPrChange>
            </w:pPr>
            <w:ins w:id="57830" w:author="pete jones" w:date="2022-01-04T12:37:00Z">
              <w:r w:rsidRPr="00FF6A71">
                <w:rPr>
                  <w:rFonts w:ascii="Calibri" w:hAnsi="Calibri" w:cs="Calibri"/>
                  <w:color w:val="000000"/>
                  <w:sz w:val="22"/>
                  <w:szCs w:val="22"/>
                </w:rPr>
                <w:t>25%</w:t>
              </w:r>
            </w:ins>
          </w:p>
        </w:tc>
        <w:tc>
          <w:tcPr>
            <w:tcW w:w="814" w:type="dxa"/>
            <w:shd w:val="clear" w:color="auto" w:fill="auto"/>
            <w:noWrap/>
            <w:vAlign w:val="bottom"/>
            <w:tcPrChange w:id="57831" w:author="pete jones" w:date="2022-01-04T12:53:00Z">
              <w:tcPr>
                <w:tcW w:w="814" w:type="dxa"/>
                <w:tcBorders>
                  <w:top w:val="single" w:sz="4" w:space="0" w:color="4472C4"/>
                  <w:left w:val="nil"/>
                  <w:bottom w:val="nil"/>
                  <w:right w:val="nil"/>
                </w:tcBorders>
                <w:shd w:val="clear" w:color="auto" w:fill="auto"/>
                <w:noWrap/>
                <w:vAlign w:val="bottom"/>
              </w:tcPr>
            </w:tcPrChange>
          </w:tcPr>
          <w:p w14:paraId="7722C3DA" w14:textId="77777777" w:rsidR="00BD0299" w:rsidRPr="00FF6A71" w:rsidRDefault="00BD0299">
            <w:pPr>
              <w:spacing w:before="0" w:after="0" w:line="240" w:lineRule="auto"/>
              <w:jc w:val="center"/>
              <w:rPr>
                <w:ins w:id="57832" w:author="pete jones" w:date="2022-01-04T12:37:00Z"/>
                <w:rFonts w:eastAsiaTheme="minorEastAsia" w:cstheme="minorHAnsi"/>
              </w:rPr>
              <w:pPrChange w:id="57833" w:author="pete jones" w:date="2022-01-04T12:50:00Z">
                <w:pPr>
                  <w:jc w:val="center"/>
                </w:pPr>
              </w:pPrChange>
            </w:pPr>
            <w:ins w:id="57834" w:author="pete jones" w:date="2022-01-04T12:37:00Z">
              <w:r w:rsidRPr="00FF6A71">
                <w:rPr>
                  <w:rFonts w:ascii="Calibri" w:hAnsi="Calibri" w:cs="Calibri"/>
                  <w:color w:val="000000"/>
                  <w:sz w:val="22"/>
                  <w:szCs w:val="22"/>
                </w:rPr>
                <w:t>75%</w:t>
              </w:r>
            </w:ins>
          </w:p>
        </w:tc>
        <w:tc>
          <w:tcPr>
            <w:tcW w:w="814" w:type="dxa"/>
            <w:shd w:val="clear" w:color="auto" w:fill="auto"/>
            <w:noWrap/>
            <w:vAlign w:val="center"/>
            <w:tcPrChange w:id="57835" w:author="pete jones" w:date="2022-01-04T12:53:00Z">
              <w:tcPr>
                <w:tcW w:w="814" w:type="dxa"/>
                <w:tcBorders>
                  <w:top w:val="single" w:sz="4" w:space="0" w:color="4472C4"/>
                  <w:left w:val="nil"/>
                  <w:bottom w:val="nil"/>
                  <w:right w:val="nil"/>
                </w:tcBorders>
                <w:shd w:val="clear" w:color="auto" w:fill="auto"/>
                <w:noWrap/>
                <w:vAlign w:val="center"/>
              </w:tcPr>
            </w:tcPrChange>
          </w:tcPr>
          <w:p w14:paraId="0BC083D3" w14:textId="77777777" w:rsidR="00BD0299" w:rsidRPr="00FF6A71" w:rsidRDefault="00BD0299">
            <w:pPr>
              <w:spacing w:before="0" w:after="0" w:line="240" w:lineRule="auto"/>
              <w:jc w:val="center"/>
              <w:rPr>
                <w:ins w:id="57836" w:author="pete jones" w:date="2022-01-04T12:37:00Z"/>
                <w:rFonts w:eastAsiaTheme="minorEastAsia" w:cstheme="minorHAnsi"/>
              </w:rPr>
              <w:pPrChange w:id="57837" w:author="pete jones" w:date="2022-01-04T12:50:00Z">
                <w:pPr>
                  <w:jc w:val="center"/>
                </w:pPr>
              </w:pPrChange>
            </w:pPr>
          </w:p>
        </w:tc>
        <w:tc>
          <w:tcPr>
            <w:tcW w:w="692" w:type="dxa"/>
            <w:shd w:val="clear" w:color="auto" w:fill="auto"/>
            <w:noWrap/>
            <w:vAlign w:val="center"/>
            <w:tcPrChange w:id="57838" w:author="pete jones" w:date="2022-01-04T12:53:00Z">
              <w:tcPr>
                <w:tcW w:w="692" w:type="dxa"/>
                <w:tcBorders>
                  <w:top w:val="single" w:sz="4" w:space="0" w:color="4472C4"/>
                  <w:left w:val="nil"/>
                  <w:bottom w:val="nil"/>
                  <w:right w:val="nil"/>
                </w:tcBorders>
                <w:shd w:val="clear" w:color="auto" w:fill="auto"/>
                <w:noWrap/>
                <w:vAlign w:val="center"/>
              </w:tcPr>
            </w:tcPrChange>
          </w:tcPr>
          <w:p w14:paraId="738DF26B" w14:textId="77777777" w:rsidR="00BD0299" w:rsidRPr="00FF6A71" w:rsidRDefault="00BD0299">
            <w:pPr>
              <w:spacing w:before="0" w:after="0" w:line="240" w:lineRule="auto"/>
              <w:jc w:val="center"/>
              <w:rPr>
                <w:ins w:id="57839" w:author="pete jones" w:date="2022-01-04T12:37:00Z"/>
                <w:rFonts w:eastAsiaTheme="minorEastAsia" w:cstheme="minorHAnsi"/>
              </w:rPr>
              <w:pPrChange w:id="57840" w:author="pete jones" w:date="2022-01-04T12:50:00Z">
                <w:pPr>
                  <w:jc w:val="center"/>
                </w:pPr>
              </w:pPrChange>
            </w:pPr>
          </w:p>
        </w:tc>
        <w:tc>
          <w:tcPr>
            <w:tcW w:w="692" w:type="dxa"/>
            <w:shd w:val="clear" w:color="auto" w:fill="auto"/>
            <w:noWrap/>
            <w:vAlign w:val="center"/>
            <w:tcPrChange w:id="57841" w:author="pete jones" w:date="2022-01-04T12:53:00Z">
              <w:tcPr>
                <w:tcW w:w="692" w:type="dxa"/>
                <w:tcBorders>
                  <w:top w:val="single" w:sz="4" w:space="0" w:color="4472C4"/>
                  <w:left w:val="nil"/>
                  <w:bottom w:val="nil"/>
                  <w:right w:val="nil"/>
                </w:tcBorders>
                <w:shd w:val="clear" w:color="auto" w:fill="auto"/>
                <w:noWrap/>
                <w:vAlign w:val="center"/>
              </w:tcPr>
            </w:tcPrChange>
          </w:tcPr>
          <w:p w14:paraId="2799D8A0" w14:textId="77777777" w:rsidR="00BD0299" w:rsidRPr="00FF6A71" w:rsidRDefault="00BD0299">
            <w:pPr>
              <w:spacing w:before="0" w:after="0" w:line="240" w:lineRule="auto"/>
              <w:jc w:val="center"/>
              <w:rPr>
                <w:ins w:id="57842" w:author="pete jones" w:date="2022-01-04T12:37:00Z"/>
                <w:rFonts w:eastAsiaTheme="minorEastAsia" w:cstheme="minorHAnsi"/>
              </w:rPr>
              <w:pPrChange w:id="57843" w:author="pete jones" w:date="2022-01-04T12:50:00Z">
                <w:pPr>
                  <w:jc w:val="center"/>
                </w:pPr>
              </w:pPrChange>
            </w:pPr>
          </w:p>
        </w:tc>
        <w:tc>
          <w:tcPr>
            <w:tcW w:w="692" w:type="dxa"/>
            <w:shd w:val="clear" w:color="auto" w:fill="auto"/>
            <w:noWrap/>
            <w:vAlign w:val="bottom"/>
            <w:tcPrChange w:id="57844" w:author="pete jones" w:date="2022-01-04T12:53:00Z">
              <w:tcPr>
                <w:tcW w:w="692" w:type="dxa"/>
                <w:tcBorders>
                  <w:top w:val="single" w:sz="4" w:space="0" w:color="4472C4"/>
                  <w:left w:val="nil"/>
                  <w:bottom w:val="nil"/>
                  <w:right w:val="nil"/>
                </w:tcBorders>
                <w:shd w:val="clear" w:color="auto" w:fill="auto"/>
                <w:noWrap/>
                <w:vAlign w:val="bottom"/>
              </w:tcPr>
            </w:tcPrChange>
          </w:tcPr>
          <w:p w14:paraId="54183F60" w14:textId="77777777" w:rsidR="00BD0299" w:rsidRPr="00FF6A71" w:rsidRDefault="00BD0299">
            <w:pPr>
              <w:spacing w:before="0" w:after="0" w:line="240" w:lineRule="auto"/>
              <w:jc w:val="center"/>
              <w:rPr>
                <w:ins w:id="57845" w:author="pete jones" w:date="2022-01-04T12:37:00Z"/>
                <w:rFonts w:eastAsiaTheme="minorEastAsia" w:cstheme="minorHAnsi"/>
              </w:rPr>
              <w:pPrChange w:id="57846" w:author="pete jones" w:date="2022-01-04T12:50:00Z">
                <w:pPr>
                  <w:jc w:val="center"/>
                </w:pPr>
              </w:pPrChange>
            </w:pPr>
          </w:p>
        </w:tc>
        <w:tc>
          <w:tcPr>
            <w:tcW w:w="692" w:type="dxa"/>
            <w:shd w:val="clear" w:color="auto" w:fill="auto"/>
            <w:noWrap/>
            <w:vAlign w:val="bottom"/>
            <w:tcPrChange w:id="57847" w:author="pete jones" w:date="2022-01-04T12:53:00Z">
              <w:tcPr>
                <w:tcW w:w="692" w:type="dxa"/>
                <w:tcBorders>
                  <w:top w:val="single" w:sz="4" w:space="0" w:color="4472C4"/>
                  <w:left w:val="nil"/>
                  <w:bottom w:val="nil"/>
                  <w:right w:val="nil"/>
                </w:tcBorders>
                <w:shd w:val="clear" w:color="auto" w:fill="auto"/>
                <w:noWrap/>
                <w:vAlign w:val="bottom"/>
              </w:tcPr>
            </w:tcPrChange>
          </w:tcPr>
          <w:p w14:paraId="41442A21" w14:textId="77777777" w:rsidR="00BD0299" w:rsidRPr="00FF6A71" w:rsidRDefault="00BD0299">
            <w:pPr>
              <w:spacing w:before="0" w:after="0" w:line="240" w:lineRule="auto"/>
              <w:jc w:val="center"/>
              <w:rPr>
                <w:ins w:id="57848" w:author="pete jones" w:date="2022-01-04T12:37:00Z"/>
                <w:rFonts w:eastAsiaTheme="minorEastAsia" w:cstheme="minorHAnsi"/>
              </w:rPr>
              <w:pPrChange w:id="57849" w:author="pete jones" w:date="2022-01-04T12:50:00Z">
                <w:pPr>
                  <w:jc w:val="center"/>
                </w:pPr>
              </w:pPrChange>
            </w:pPr>
          </w:p>
        </w:tc>
      </w:tr>
      <w:tr w:rsidR="00BD0299" w:rsidRPr="00FF6A71" w14:paraId="354D15E7" w14:textId="77777777" w:rsidTr="00701BD7">
        <w:tblPrEx>
          <w:tblW w:w="0" w:type="auto"/>
          <w:jc w:val="center"/>
          <w:tblPrExChange w:id="57850" w:author="pete jones" w:date="2022-01-04T12:53:00Z">
            <w:tblPrEx>
              <w:tblW w:w="0" w:type="auto"/>
              <w:jc w:val="center"/>
            </w:tblPrEx>
          </w:tblPrExChange>
        </w:tblPrEx>
        <w:trPr>
          <w:trHeight w:val="300"/>
          <w:jc w:val="center"/>
          <w:ins w:id="57851" w:author="pete jones" w:date="2022-01-04T12:37:00Z"/>
          <w:trPrChange w:id="57852" w:author="pete jones" w:date="2022-01-04T12:53:00Z">
            <w:trPr>
              <w:trHeight w:val="300"/>
              <w:jc w:val="center"/>
            </w:trPr>
          </w:trPrChange>
        </w:trPr>
        <w:tc>
          <w:tcPr>
            <w:tcW w:w="814" w:type="dxa"/>
            <w:vAlign w:val="center"/>
            <w:tcPrChange w:id="57853" w:author="pete jones" w:date="2022-01-04T12:53:00Z">
              <w:tcPr>
                <w:tcW w:w="814" w:type="dxa"/>
                <w:vAlign w:val="center"/>
              </w:tcPr>
            </w:tcPrChange>
          </w:tcPr>
          <w:p w14:paraId="7C800D5B" w14:textId="77777777" w:rsidR="00BD0299" w:rsidRPr="00FF6A71" w:rsidRDefault="00BD0299">
            <w:pPr>
              <w:spacing w:before="0" w:after="0" w:line="240" w:lineRule="auto"/>
              <w:jc w:val="center"/>
              <w:rPr>
                <w:ins w:id="57854" w:author="pete jones" w:date="2022-01-04T12:37:00Z"/>
                <w:rFonts w:eastAsiaTheme="minorEastAsia" w:cstheme="minorHAnsi"/>
                <w:b/>
                <w:bCs/>
              </w:rPr>
              <w:pPrChange w:id="57855" w:author="pete jones" w:date="2022-01-04T12:50:00Z">
                <w:pPr>
                  <w:jc w:val="center"/>
                </w:pPr>
              </w:pPrChange>
            </w:pPr>
            <w:ins w:id="57856" w:author="pete jones" w:date="2022-01-04T12:37:00Z">
              <w:r w:rsidRPr="00FF6A71">
                <w:rPr>
                  <w:rFonts w:eastAsiaTheme="minorEastAsia" w:cstheme="minorHAnsi"/>
                  <w:b/>
                  <w:bCs/>
                </w:rPr>
                <w:t>Count</w:t>
              </w:r>
            </w:ins>
          </w:p>
        </w:tc>
        <w:tc>
          <w:tcPr>
            <w:tcW w:w="814" w:type="dxa"/>
            <w:shd w:val="clear" w:color="auto" w:fill="auto"/>
            <w:noWrap/>
            <w:vAlign w:val="bottom"/>
            <w:tcPrChange w:id="57857" w:author="pete jones" w:date="2022-01-04T12:53:00Z">
              <w:tcPr>
                <w:tcW w:w="814" w:type="dxa"/>
                <w:tcBorders>
                  <w:top w:val="single" w:sz="4" w:space="0" w:color="4472C4"/>
                  <w:left w:val="nil"/>
                  <w:bottom w:val="nil"/>
                  <w:right w:val="nil"/>
                </w:tcBorders>
                <w:shd w:val="clear" w:color="auto" w:fill="auto"/>
                <w:noWrap/>
                <w:vAlign w:val="bottom"/>
              </w:tcPr>
            </w:tcPrChange>
          </w:tcPr>
          <w:p w14:paraId="578D5E5C" w14:textId="77777777" w:rsidR="00BD0299" w:rsidRPr="00FF6A71" w:rsidRDefault="00BD0299">
            <w:pPr>
              <w:spacing w:before="0" w:after="0" w:line="240" w:lineRule="auto"/>
              <w:jc w:val="center"/>
              <w:rPr>
                <w:ins w:id="57858" w:author="pete jones" w:date="2022-01-04T12:37:00Z"/>
                <w:rFonts w:eastAsiaTheme="minorEastAsia" w:cstheme="minorHAnsi"/>
              </w:rPr>
              <w:pPrChange w:id="57859" w:author="pete jones" w:date="2022-01-04T12:50:00Z">
                <w:pPr>
                  <w:jc w:val="center"/>
                </w:pPr>
              </w:pPrChange>
            </w:pPr>
            <w:ins w:id="57860" w:author="pete jones" w:date="2022-01-04T12:37:00Z">
              <w:r w:rsidRPr="00FF6A71">
                <w:rPr>
                  <w:rFonts w:ascii="Calibri" w:hAnsi="Calibri" w:cs="Calibri"/>
                  <w:color w:val="000000"/>
                  <w:sz w:val="22"/>
                  <w:szCs w:val="22"/>
                </w:rPr>
                <w:t>1</w:t>
              </w:r>
            </w:ins>
          </w:p>
        </w:tc>
        <w:tc>
          <w:tcPr>
            <w:tcW w:w="814" w:type="dxa"/>
            <w:shd w:val="clear" w:color="auto" w:fill="auto"/>
            <w:noWrap/>
            <w:vAlign w:val="bottom"/>
            <w:tcPrChange w:id="57861" w:author="pete jones" w:date="2022-01-04T12:53:00Z">
              <w:tcPr>
                <w:tcW w:w="814" w:type="dxa"/>
                <w:tcBorders>
                  <w:top w:val="single" w:sz="4" w:space="0" w:color="4472C4"/>
                  <w:left w:val="nil"/>
                  <w:bottom w:val="nil"/>
                  <w:right w:val="nil"/>
                </w:tcBorders>
                <w:shd w:val="clear" w:color="auto" w:fill="auto"/>
                <w:noWrap/>
                <w:vAlign w:val="bottom"/>
              </w:tcPr>
            </w:tcPrChange>
          </w:tcPr>
          <w:p w14:paraId="6569C477" w14:textId="77777777" w:rsidR="00BD0299" w:rsidRPr="00FF6A71" w:rsidRDefault="00BD0299">
            <w:pPr>
              <w:spacing w:before="0" w:after="0" w:line="240" w:lineRule="auto"/>
              <w:jc w:val="center"/>
              <w:rPr>
                <w:ins w:id="57862" w:author="pete jones" w:date="2022-01-04T12:37:00Z"/>
                <w:rFonts w:eastAsiaTheme="minorEastAsia" w:cstheme="minorHAnsi"/>
              </w:rPr>
              <w:pPrChange w:id="57863" w:author="pete jones" w:date="2022-01-04T12:50:00Z">
                <w:pPr>
                  <w:jc w:val="center"/>
                </w:pPr>
              </w:pPrChange>
            </w:pPr>
            <w:ins w:id="57864" w:author="pete jones" w:date="2022-01-04T12:37:00Z">
              <w:r w:rsidRPr="00FF6A71">
                <w:rPr>
                  <w:rFonts w:ascii="Calibri" w:hAnsi="Calibri" w:cs="Calibri"/>
                  <w:color w:val="000000"/>
                  <w:sz w:val="22"/>
                  <w:szCs w:val="22"/>
                </w:rPr>
                <w:t>3</w:t>
              </w:r>
            </w:ins>
          </w:p>
        </w:tc>
        <w:tc>
          <w:tcPr>
            <w:tcW w:w="814" w:type="dxa"/>
            <w:shd w:val="clear" w:color="auto" w:fill="auto"/>
            <w:noWrap/>
            <w:vAlign w:val="bottom"/>
            <w:tcPrChange w:id="57865" w:author="pete jones" w:date="2022-01-04T12:53:00Z">
              <w:tcPr>
                <w:tcW w:w="814" w:type="dxa"/>
                <w:tcBorders>
                  <w:top w:val="single" w:sz="4" w:space="0" w:color="4472C4"/>
                  <w:left w:val="nil"/>
                  <w:bottom w:val="nil"/>
                  <w:right w:val="nil"/>
                </w:tcBorders>
                <w:shd w:val="clear" w:color="auto" w:fill="auto"/>
                <w:noWrap/>
                <w:vAlign w:val="bottom"/>
              </w:tcPr>
            </w:tcPrChange>
          </w:tcPr>
          <w:p w14:paraId="25A2E94A" w14:textId="77777777" w:rsidR="00BD0299" w:rsidRPr="00FF6A71" w:rsidRDefault="00BD0299">
            <w:pPr>
              <w:spacing w:before="0" w:after="0" w:line="240" w:lineRule="auto"/>
              <w:jc w:val="center"/>
              <w:rPr>
                <w:ins w:id="57866" w:author="pete jones" w:date="2022-01-04T12:37:00Z"/>
                <w:rFonts w:eastAsiaTheme="minorEastAsia" w:cstheme="minorHAnsi"/>
              </w:rPr>
              <w:pPrChange w:id="57867" w:author="pete jones" w:date="2022-01-04T12:50:00Z">
                <w:pPr>
                  <w:jc w:val="center"/>
                </w:pPr>
              </w:pPrChange>
            </w:pPr>
          </w:p>
        </w:tc>
        <w:tc>
          <w:tcPr>
            <w:tcW w:w="692" w:type="dxa"/>
            <w:shd w:val="clear" w:color="auto" w:fill="auto"/>
            <w:noWrap/>
            <w:vAlign w:val="bottom"/>
            <w:tcPrChange w:id="57868" w:author="pete jones" w:date="2022-01-04T12:53:00Z">
              <w:tcPr>
                <w:tcW w:w="692" w:type="dxa"/>
                <w:tcBorders>
                  <w:top w:val="single" w:sz="4" w:space="0" w:color="4472C4"/>
                  <w:left w:val="nil"/>
                  <w:bottom w:val="nil"/>
                  <w:right w:val="nil"/>
                </w:tcBorders>
                <w:shd w:val="clear" w:color="auto" w:fill="auto"/>
                <w:noWrap/>
                <w:vAlign w:val="bottom"/>
              </w:tcPr>
            </w:tcPrChange>
          </w:tcPr>
          <w:p w14:paraId="75DC9079" w14:textId="77777777" w:rsidR="00BD0299" w:rsidRPr="00FF6A71" w:rsidRDefault="00BD0299">
            <w:pPr>
              <w:spacing w:before="0" w:after="0" w:line="240" w:lineRule="auto"/>
              <w:jc w:val="center"/>
              <w:rPr>
                <w:ins w:id="57869" w:author="pete jones" w:date="2022-01-04T12:37:00Z"/>
                <w:rFonts w:eastAsiaTheme="minorEastAsia" w:cstheme="minorHAnsi"/>
              </w:rPr>
              <w:pPrChange w:id="57870" w:author="pete jones" w:date="2022-01-04T12:50:00Z">
                <w:pPr>
                  <w:jc w:val="center"/>
                </w:pPr>
              </w:pPrChange>
            </w:pPr>
          </w:p>
        </w:tc>
        <w:tc>
          <w:tcPr>
            <w:tcW w:w="692" w:type="dxa"/>
            <w:shd w:val="clear" w:color="auto" w:fill="auto"/>
            <w:noWrap/>
            <w:vAlign w:val="bottom"/>
            <w:tcPrChange w:id="57871" w:author="pete jones" w:date="2022-01-04T12:53:00Z">
              <w:tcPr>
                <w:tcW w:w="692" w:type="dxa"/>
                <w:tcBorders>
                  <w:top w:val="single" w:sz="4" w:space="0" w:color="4472C4"/>
                  <w:left w:val="nil"/>
                  <w:bottom w:val="nil"/>
                  <w:right w:val="nil"/>
                </w:tcBorders>
                <w:shd w:val="clear" w:color="auto" w:fill="auto"/>
                <w:noWrap/>
                <w:vAlign w:val="bottom"/>
              </w:tcPr>
            </w:tcPrChange>
          </w:tcPr>
          <w:p w14:paraId="299F74EF" w14:textId="77777777" w:rsidR="00BD0299" w:rsidRPr="00FF6A71" w:rsidRDefault="00BD0299">
            <w:pPr>
              <w:spacing w:before="0" w:after="0" w:line="240" w:lineRule="auto"/>
              <w:jc w:val="center"/>
              <w:rPr>
                <w:ins w:id="57872" w:author="pete jones" w:date="2022-01-04T12:37:00Z"/>
                <w:rFonts w:eastAsiaTheme="minorEastAsia" w:cstheme="minorHAnsi"/>
              </w:rPr>
              <w:pPrChange w:id="57873" w:author="pete jones" w:date="2022-01-04T12:50:00Z">
                <w:pPr>
                  <w:jc w:val="center"/>
                </w:pPr>
              </w:pPrChange>
            </w:pPr>
          </w:p>
        </w:tc>
        <w:tc>
          <w:tcPr>
            <w:tcW w:w="692" w:type="dxa"/>
            <w:shd w:val="clear" w:color="auto" w:fill="auto"/>
            <w:noWrap/>
            <w:vAlign w:val="bottom"/>
            <w:tcPrChange w:id="57874" w:author="pete jones" w:date="2022-01-04T12:53:00Z">
              <w:tcPr>
                <w:tcW w:w="692" w:type="dxa"/>
                <w:tcBorders>
                  <w:top w:val="single" w:sz="4" w:space="0" w:color="4472C4"/>
                  <w:left w:val="nil"/>
                  <w:bottom w:val="nil"/>
                  <w:right w:val="nil"/>
                </w:tcBorders>
                <w:shd w:val="clear" w:color="auto" w:fill="auto"/>
                <w:noWrap/>
                <w:vAlign w:val="bottom"/>
              </w:tcPr>
            </w:tcPrChange>
          </w:tcPr>
          <w:p w14:paraId="6555BBC8" w14:textId="77777777" w:rsidR="00BD0299" w:rsidRPr="00FF6A71" w:rsidRDefault="00BD0299">
            <w:pPr>
              <w:spacing w:before="0" w:after="0" w:line="240" w:lineRule="auto"/>
              <w:jc w:val="center"/>
              <w:rPr>
                <w:ins w:id="57875" w:author="pete jones" w:date="2022-01-04T12:37:00Z"/>
                <w:rFonts w:eastAsiaTheme="minorEastAsia" w:cstheme="minorHAnsi"/>
              </w:rPr>
              <w:pPrChange w:id="57876" w:author="pete jones" w:date="2022-01-04T12:50:00Z">
                <w:pPr>
                  <w:jc w:val="center"/>
                </w:pPr>
              </w:pPrChange>
            </w:pPr>
          </w:p>
        </w:tc>
        <w:tc>
          <w:tcPr>
            <w:tcW w:w="692" w:type="dxa"/>
            <w:shd w:val="clear" w:color="auto" w:fill="auto"/>
            <w:noWrap/>
            <w:vAlign w:val="bottom"/>
            <w:tcPrChange w:id="57877" w:author="pete jones" w:date="2022-01-04T12:53:00Z">
              <w:tcPr>
                <w:tcW w:w="692" w:type="dxa"/>
                <w:tcBorders>
                  <w:top w:val="single" w:sz="4" w:space="0" w:color="4472C4"/>
                  <w:left w:val="nil"/>
                  <w:bottom w:val="nil"/>
                  <w:right w:val="nil"/>
                </w:tcBorders>
                <w:shd w:val="clear" w:color="auto" w:fill="auto"/>
                <w:noWrap/>
                <w:vAlign w:val="bottom"/>
              </w:tcPr>
            </w:tcPrChange>
          </w:tcPr>
          <w:p w14:paraId="2511C206" w14:textId="77777777" w:rsidR="00BD0299" w:rsidRPr="00FF6A71" w:rsidRDefault="00BD0299">
            <w:pPr>
              <w:spacing w:before="0" w:after="0" w:line="240" w:lineRule="auto"/>
              <w:jc w:val="center"/>
              <w:rPr>
                <w:ins w:id="57878" w:author="pete jones" w:date="2022-01-04T12:37:00Z"/>
                <w:rFonts w:eastAsiaTheme="minorEastAsia" w:cstheme="minorHAnsi"/>
              </w:rPr>
              <w:pPrChange w:id="57879" w:author="pete jones" w:date="2022-01-04T12:50:00Z">
                <w:pPr>
                  <w:jc w:val="center"/>
                </w:pPr>
              </w:pPrChange>
            </w:pPr>
          </w:p>
        </w:tc>
      </w:tr>
    </w:tbl>
    <w:bookmarkEnd w:id="57797"/>
    <w:p w14:paraId="694E21D2" w14:textId="77777777" w:rsidR="00BD0299" w:rsidRPr="00FF6A71" w:rsidRDefault="00BD0299">
      <w:pPr>
        <w:jc w:val="left"/>
        <w:rPr>
          <w:ins w:id="57880" w:author="pete jones" w:date="2022-01-04T12:37:00Z"/>
        </w:rPr>
        <w:pPrChange w:id="57881" w:author="pete jones" w:date="2022-01-04T12:50:00Z">
          <w:pPr/>
        </w:pPrChange>
      </w:pPr>
      <w:ins w:id="57882" w:author="pete jones" w:date="2022-01-04T12:37:00Z">
        <w:r w:rsidRPr="00FF6A71">
          <w:t>Q2.8.2 Manufacturing is the bridge between management goals and operational performanc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7883">
          <w:tblGrid>
            <w:gridCol w:w="814"/>
            <w:gridCol w:w="814"/>
            <w:gridCol w:w="814"/>
            <w:gridCol w:w="814"/>
            <w:gridCol w:w="692"/>
            <w:gridCol w:w="692"/>
            <w:gridCol w:w="692"/>
            <w:gridCol w:w="692"/>
          </w:tblGrid>
        </w:tblGridChange>
      </w:tblGrid>
      <w:tr w:rsidR="00BD0299" w:rsidRPr="00FF6A71" w14:paraId="42186FF9" w14:textId="77777777" w:rsidTr="00015922">
        <w:trPr>
          <w:trHeight w:val="300"/>
          <w:jc w:val="center"/>
          <w:ins w:id="57884" w:author="pete jones" w:date="2022-01-04T12:37:00Z"/>
        </w:trPr>
        <w:tc>
          <w:tcPr>
            <w:tcW w:w="814" w:type="dxa"/>
            <w:shd w:val="clear" w:color="auto" w:fill="E7E6E6" w:themeFill="background2"/>
            <w:vAlign w:val="center"/>
          </w:tcPr>
          <w:p w14:paraId="75746C7F" w14:textId="77777777" w:rsidR="00BD0299" w:rsidRPr="00FF6A71" w:rsidRDefault="00BD0299">
            <w:pPr>
              <w:spacing w:before="0" w:after="0" w:line="240" w:lineRule="auto"/>
              <w:jc w:val="center"/>
              <w:rPr>
                <w:ins w:id="57885" w:author="pete jones" w:date="2022-01-04T12:37:00Z"/>
                <w:rFonts w:eastAsiaTheme="minorEastAsia" w:cstheme="minorHAnsi"/>
                <w:b/>
                <w:bCs/>
              </w:rPr>
              <w:pPrChange w:id="57886" w:author="pete jones" w:date="2022-01-04T12:50:00Z">
                <w:pPr>
                  <w:jc w:val="center"/>
                </w:pPr>
              </w:pPrChange>
            </w:pPr>
            <w:ins w:id="57887"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0E7343F8" w14:textId="77777777" w:rsidR="00BD0299" w:rsidRPr="00FF6A71" w:rsidRDefault="00BD0299">
            <w:pPr>
              <w:spacing w:before="0" w:after="0" w:line="240" w:lineRule="auto"/>
              <w:jc w:val="center"/>
              <w:rPr>
                <w:ins w:id="57888" w:author="pete jones" w:date="2022-01-04T12:37:00Z"/>
                <w:rFonts w:eastAsiaTheme="minorEastAsia" w:cstheme="minorHAnsi"/>
                <w:b/>
                <w:bCs/>
              </w:rPr>
              <w:pPrChange w:id="57889" w:author="pete jones" w:date="2022-01-04T12:50:00Z">
                <w:pPr>
                  <w:jc w:val="center"/>
                </w:pPr>
              </w:pPrChange>
            </w:pPr>
            <w:ins w:id="57890"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7033012" w14:textId="77777777" w:rsidR="00BD0299" w:rsidRPr="00FF6A71" w:rsidRDefault="00BD0299">
            <w:pPr>
              <w:spacing w:before="0" w:after="0" w:line="240" w:lineRule="auto"/>
              <w:jc w:val="center"/>
              <w:rPr>
                <w:ins w:id="57891" w:author="pete jones" w:date="2022-01-04T12:37:00Z"/>
                <w:rFonts w:eastAsiaTheme="minorEastAsia" w:cstheme="minorHAnsi"/>
                <w:b/>
                <w:bCs/>
              </w:rPr>
              <w:pPrChange w:id="57892" w:author="pete jones" w:date="2022-01-04T12:50:00Z">
                <w:pPr>
                  <w:jc w:val="center"/>
                </w:pPr>
              </w:pPrChange>
            </w:pPr>
            <w:ins w:id="57893"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0581E78" w14:textId="77777777" w:rsidR="00BD0299" w:rsidRPr="00FF6A71" w:rsidRDefault="00BD0299">
            <w:pPr>
              <w:spacing w:before="0" w:after="0" w:line="240" w:lineRule="auto"/>
              <w:jc w:val="center"/>
              <w:rPr>
                <w:ins w:id="57894" w:author="pete jones" w:date="2022-01-04T12:37:00Z"/>
                <w:rFonts w:eastAsiaTheme="minorEastAsia" w:cstheme="minorHAnsi"/>
                <w:b/>
                <w:bCs/>
              </w:rPr>
              <w:pPrChange w:id="57895" w:author="pete jones" w:date="2022-01-04T12:50:00Z">
                <w:pPr>
                  <w:jc w:val="center"/>
                </w:pPr>
              </w:pPrChange>
            </w:pPr>
            <w:ins w:id="57896"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F95CC37" w14:textId="77777777" w:rsidR="00BD0299" w:rsidRPr="00FF6A71" w:rsidRDefault="00BD0299">
            <w:pPr>
              <w:spacing w:before="0" w:after="0" w:line="240" w:lineRule="auto"/>
              <w:jc w:val="center"/>
              <w:rPr>
                <w:ins w:id="57897" w:author="pete jones" w:date="2022-01-04T12:37:00Z"/>
                <w:rFonts w:eastAsiaTheme="minorEastAsia" w:cstheme="minorHAnsi"/>
                <w:b/>
                <w:bCs/>
              </w:rPr>
              <w:pPrChange w:id="57898" w:author="pete jones" w:date="2022-01-04T12:50:00Z">
                <w:pPr>
                  <w:jc w:val="center"/>
                </w:pPr>
              </w:pPrChange>
            </w:pPr>
            <w:ins w:id="57899"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0C84608" w14:textId="77777777" w:rsidR="00BD0299" w:rsidRPr="00FF6A71" w:rsidRDefault="00BD0299">
            <w:pPr>
              <w:spacing w:before="0" w:after="0" w:line="240" w:lineRule="auto"/>
              <w:jc w:val="center"/>
              <w:rPr>
                <w:ins w:id="57900" w:author="pete jones" w:date="2022-01-04T12:37:00Z"/>
                <w:rFonts w:eastAsiaTheme="minorEastAsia" w:cstheme="minorHAnsi"/>
                <w:b/>
                <w:bCs/>
              </w:rPr>
              <w:pPrChange w:id="57901" w:author="pete jones" w:date="2022-01-04T12:50:00Z">
                <w:pPr>
                  <w:jc w:val="center"/>
                </w:pPr>
              </w:pPrChange>
            </w:pPr>
            <w:ins w:id="57902"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6E335188" w14:textId="77777777" w:rsidR="00BD0299" w:rsidRPr="00FF6A71" w:rsidRDefault="00BD0299">
            <w:pPr>
              <w:spacing w:before="0" w:after="0" w:line="240" w:lineRule="auto"/>
              <w:jc w:val="center"/>
              <w:rPr>
                <w:ins w:id="57903" w:author="pete jones" w:date="2022-01-04T12:37:00Z"/>
                <w:rFonts w:eastAsiaTheme="minorEastAsia" w:cstheme="minorHAnsi"/>
                <w:b/>
                <w:bCs/>
              </w:rPr>
              <w:pPrChange w:id="57904" w:author="pete jones" w:date="2022-01-04T12:50:00Z">
                <w:pPr>
                  <w:jc w:val="center"/>
                </w:pPr>
              </w:pPrChange>
            </w:pPr>
            <w:ins w:id="57905"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41CBCA30" w14:textId="77777777" w:rsidR="00BD0299" w:rsidRPr="00FF6A71" w:rsidRDefault="00BD0299">
            <w:pPr>
              <w:spacing w:before="0" w:after="0" w:line="240" w:lineRule="auto"/>
              <w:jc w:val="center"/>
              <w:rPr>
                <w:ins w:id="57906" w:author="pete jones" w:date="2022-01-04T12:37:00Z"/>
                <w:rFonts w:eastAsiaTheme="minorEastAsia" w:cstheme="minorHAnsi"/>
                <w:b/>
                <w:bCs/>
              </w:rPr>
              <w:pPrChange w:id="57907" w:author="pete jones" w:date="2022-01-04T12:50:00Z">
                <w:pPr>
                  <w:jc w:val="center"/>
                </w:pPr>
              </w:pPrChange>
            </w:pPr>
            <w:ins w:id="57908" w:author="pete jones" w:date="2022-01-04T12:37:00Z">
              <w:r w:rsidRPr="00FF6A71">
                <w:rPr>
                  <w:rFonts w:eastAsiaTheme="minorEastAsia" w:cstheme="minorHAnsi"/>
                  <w:b/>
                  <w:bCs/>
                </w:rPr>
                <w:t>7</w:t>
              </w:r>
            </w:ins>
          </w:p>
        </w:tc>
      </w:tr>
      <w:tr w:rsidR="00BD0299" w:rsidRPr="00FF6A71" w14:paraId="646A0359" w14:textId="77777777" w:rsidTr="00701BD7">
        <w:tblPrEx>
          <w:tblW w:w="0" w:type="auto"/>
          <w:jc w:val="center"/>
          <w:tblPrExChange w:id="57909" w:author="pete jones" w:date="2022-01-04T12:53:00Z">
            <w:tblPrEx>
              <w:tblW w:w="0" w:type="auto"/>
              <w:jc w:val="center"/>
            </w:tblPrEx>
          </w:tblPrExChange>
        </w:tblPrEx>
        <w:trPr>
          <w:trHeight w:val="300"/>
          <w:jc w:val="center"/>
          <w:ins w:id="57910" w:author="pete jones" w:date="2022-01-04T12:37:00Z"/>
          <w:trPrChange w:id="57911" w:author="pete jones" w:date="2022-01-04T12:53:00Z">
            <w:trPr>
              <w:trHeight w:val="300"/>
              <w:jc w:val="center"/>
            </w:trPr>
          </w:trPrChange>
        </w:trPr>
        <w:tc>
          <w:tcPr>
            <w:tcW w:w="814" w:type="dxa"/>
            <w:vAlign w:val="center"/>
            <w:tcPrChange w:id="57912" w:author="pete jones" w:date="2022-01-04T12:53:00Z">
              <w:tcPr>
                <w:tcW w:w="814" w:type="dxa"/>
                <w:vAlign w:val="center"/>
              </w:tcPr>
            </w:tcPrChange>
          </w:tcPr>
          <w:p w14:paraId="3E8C89CF" w14:textId="77777777" w:rsidR="00BD0299" w:rsidRPr="00FF6A71" w:rsidRDefault="00BD0299">
            <w:pPr>
              <w:spacing w:before="0" w:after="0" w:line="240" w:lineRule="auto"/>
              <w:jc w:val="center"/>
              <w:rPr>
                <w:ins w:id="57913" w:author="pete jones" w:date="2022-01-04T12:37:00Z"/>
                <w:rFonts w:eastAsiaTheme="minorEastAsia" w:cstheme="minorHAnsi"/>
                <w:b/>
                <w:bCs/>
              </w:rPr>
              <w:pPrChange w:id="57914" w:author="pete jones" w:date="2022-01-04T12:50:00Z">
                <w:pPr>
                  <w:jc w:val="center"/>
                </w:pPr>
              </w:pPrChange>
            </w:pPr>
            <w:ins w:id="57915" w:author="pete jones" w:date="2022-01-04T12:37:00Z">
              <w:r w:rsidRPr="00FF6A71">
                <w:rPr>
                  <w:rFonts w:eastAsiaTheme="minorEastAsia" w:cstheme="minorHAnsi"/>
                  <w:b/>
                  <w:bCs/>
                </w:rPr>
                <w:t>%</w:t>
              </w:r>
            </w:ins>
          </w:p>
        </w:tc>
        <w:tc>
          <w:tcPr>
            <w:tcW w:w="814" w:type="dxa"/>
            <w:shd w:val="clear" w:color="auto" w:fill="auto"/>
            <w:noWrap/>
            <w:vAlign w:val="bottom"/>
            <w:tcPrChange w:id="57916" w:author="pete jones" w:date="2022-01-04T12:53:00Z">
              <w:tcPr>
                <w:tcW w:w="814" w:type="dxa"/>
                <w:tcBorders>
                  <w:top w:val="single" w:sz="4" w:space="0" w:color="4472C4"/>
                  <w:left w:val="nil"/>
                  <w:bottom w:val="nil"/>
                  <w:right w:val="nil"/>
                </w:tcBorders>
                <w:shd w:val="clear" w:color="auto" w:fill="auto"/>
                <w:noWrap/>
                <w:vAlign w:val="bottom"/>
              </w:tcPr>
            </w:tcPrChange>
          </w:tcPr>
          <w:p w14:paraId="308FA8AF" w14:textId="77777777" w:rsidR="00BD0299" w:rsidRPr="00FF6A71" w:rsidRDefault="00BD0299">
            <w:pPr>
              <w:spacing w:before="0" w:after="0" w:line="240" w:lineRule="auto"/>
              <w:jc w:val="center"/>
              <w:rPr>
                <w:ins w:id="57917" w:author="pete jones" w:date="2022-01-04T12:37:00Z"/>
                <w:rFonts w:eastAsiaTheme="minorEastAsia" w:cstheme="minorHAnsi"/>
              </w:rPr>
              <w:pPrChange w:id="57918" w:author="pete jones" w:date="2022-01-04T12:50:00Z">
                <w:pPr>
                  <w:jc w:val="center"/>
                </w:pPr>
              </w:pPrChange>
            </w:pPr>
            <w:ins w:id="57919" w:author="pete jones" w:date="2022-01-04T12:37:00Z">
              <w:r w:rsidRPr="00FF6A71">
                <w:rPr>
                  <w:rFonts w:ascii="Calibri" w:hAnsi="Calibri" w:cs="Calibri"/>
                  <w:color w:val="000000"/>
                  <w:sz w:val="22"/>
                  <w:szCs w:val="22"/>
                </w:rPr>
                <w:t>25%</w:t>
              </w:r>
            </w:ins>
          </w:p>
        </w:tc>
        <w:tc>
          <w:tcPr>
            <w:tcW w:w="814" w:type="dxa"/>
            <w:shd w:val="clear" w:color="auto" w:fill="auto"/>
            <w:noWrap/>
            <w:vAlign w:val="bottom"/>
            <w:tcPrChange w:id="57920" w:author="pete jones" w:date="2022-01-04T12:53:00Z">
              <w:tcPr>
                <w:tcW w:w="814" w:type="dxa"/>
                <w:tcBorders>
                  <w:top w:val="single" w:sz="4" w:space="0" w:color="4472C4"/>
                  <w:left w:val="nil"/>
                  <w:bottom w:val="nil"/>
                  <w:right w:val="nil"/>
                </w:tcBorders>
                <w:shd w:val="clear" w:color="auto" w:fill="auto"/>
                <w:noWrap/>
                <w:vAlign w:val="bottom"/>
              </w:tcPr>
            </w:tcPrChange>
          </w:tcPr>
          <w:p w14:paraId="12471D4A" w14:textId="77777777" w:rsidR="00BD0299" w:rsidRPr="00FF6A71" w:rsidRDefault="00BD0299">
            <w:pPr>
              <w:spacing w:before="0" w:after="0" w:line="240" w:lineRule="auto"/>
              <w:jc w:val="center"/>
              <w:rPr>
                <w:ins w:id="57921" w:author="pete jones" w:date="2022-01-04T12:37:00Z"/>
                <w:rFonts w:eastAsiaTheme="minorEastAsia" w:cstheme="minorHAnsi"/>
              </w:rPr>
              <w:pPrChange w:id="57922" w:author="pete jones" w:date="2022-01-04T12:50:00Z">
                <w:pPr>
                  <w:jc w:val="center"/>
                </w:pPr>
              </w:pPrChange>
            </w:pPr>
            <w:ins w:id="57923" w:author="pete jones" w:date="2022-01-04T12:37:00Z">
              <w:r w:rsidRPr="00FF6A71">
                <w:rPr>
                  <w:rFonts w:ascii="Calibri" w:hAnsi="Calibri" w:cs="Calibri"/>
                  <w:color w:val="000000"/>
                  <w:sz w:val="22"/>
                  <w:szCs w:val="22"/>
                </w:rPr>
                <w:t>50%</w:t>
              </w:r>
            </w:ins>
          </w:p>
        </w:tc>
        <w:tc>
          <w:tcPr>
            <w:tcW w:w="814" w:type="dxa"/>
            <w:shd w:val="clear" w:color="auto" w:fill="auto"/>
            <w:noWrap/>
            <w:vAlign w:val="center"/>
            <w:tcPrChange w:id="57924" w:author="pete jones" w:date="2022-01-04T12:53:00Z">
              <w:tcPr>
                <w:tcW w:w="814" w:type="dxa"/>
                <w:tcBorders>
                  <w:top w:val="single" w:sz="4" w:space="0" w:color="4472C4"/>
                  <w:left w:val="nil"/>
                  <w:bottom w:val="nil"/>
                  <w:right w:val="nil"/>
                </w:tcBorders>
                <w:shd w:val="clear" w:color="auto" w:fill="auto"/>
                <w:noWrap/>
                <w:vAlign w:val="center"/>
              </w:tcPr>
            </w:tcPrChange>
          </w:tcPr>
          <w:p w14:paraId="4D3B5FF2" w14:textId="77777777" w:rsidR="00BD0299" w:rsidRPr="00FF6A71" w:rsidRDefault="00BD0299">
            <w:pPr>
              <w:spacing w:before="0" w:after="0" w:line="240" w:lineRule="auto"/>
              <w:jc w:val="center"/>
              <w:rPr>
                <w:ins w:id="57925" w:author="pete jones" w:date="2022-01-04T12:37:00Z"/>
                <w:rFonts w:eastAsiaTheme="minorEastAsia" w:cstheme="minorHAnsi"/>
              </w:rPr>
              <w:pPrChange w:id="57926" w:author="pete jones" w:date="2022-01-04T12:50:00Z">
                <w:pPr>
                  <w:jc w:val="center"/>
                </w:pPr>
              </w:pPrChange>
            </w:pPr>
          </w:p>
        </w:tc>
        <w:tc>
          <w:tcPr>
            <w:tcW w:w="692" w:type="dxa"/>
            <w:shd w:val="clear" w:color="auto" w:fill="auto"/>
            <w:noWrap/>
            <w:vAlign w:val="center"/>
            <w:tcPrChange w:id="57927" w:author="pete jones" w:date="2022-01-04T12:53:00Z">
              <w:tcPr>
                <w:tcW w:w="692" w:type="dxa"/>
                <w:tcBorders>
                  <w:top w:val="single" w:sz="4" w:space="0" w:color="4472C4"/>
                  <w:left w:val="nil"/>
                  <w:bottom w:val="nil"/>
                  <w:right w:val="nil"/>
                </w:tcBorders>
                <w:shd w:val="clear" w:color="auto" w:fill="auto"/>
                <w:noWrap/>
                <w:vAlign w:val="center"/>
              </w:tcPr>
            </w:tcPrChange>
          </w:tcPr>
          <w:p w14:paraId="79DCAC5D" w14:textId="77777777" w:rsidR="00BD0299" w:rsidRPr="00FF6A71" w:rsidRDefault="00BD0299">
            <w:pPr>
              <w:spacing w:before="0" w:after="0" w:line="240" w:lineRule="auto"/>
              <w:jc w:val="center"/>
              <w:rPr>
                <w:ins w:id="57928" w:author="pete jones" w:date="2022-01-04T12:37:00Z"/>
                <w:rFonts w:eastAsiaTheme="minorEastAsia" w:cstheme="minorHAnsi"/>
              </w:rPr>
              <w:pPrChange w:id="57929" w:author="pete jones" w:date="2022-01-04T12:50:00Z">
                <w:pPr>
                  <w:jc w:val="center"/>
                </w:pPr>
              </w:pPrChange>
            </w:pPr>
          </w:p>
        </w:tc>
        <w:tc>
          <w:tcPr>
            <w:tcW w:w="692" w:type="dxa"/>
            <w:shd w:val="clear" w:color="auto" w:fill="auto"/>
            <w:noWrap/>
            <w:vAlign w:val="center"/>
            <w:tcPrChange w:id="57930" w:author="pete jones" w:date="2022-01-04T12:53:00Z">
              <w:tcPr>
                <w:tcW w:w="692" w:type="dxa"/>
                <w:tcBorders>
                  <w:top w:val="single" w:sz="4" w:space="0" w:color="4472C4"/>
                  <w:left w:val="nil"/>
                  <w:bottom w:val="nil"/>
                  <w:right w:val="nil"/>
                </w:tcBorders>
                <w:shd w:val="clear" w:color="auto" w:fill="auto"/>
                <w:noWrap/>
                <w:vAlign w:val="center"/>
              </w:tcPr>
            </w:tcPrChange>
          </w:tcPr>
          <w:p w14:paraId="21CD69BE" w14:textId="77777777" w:rsidR="00BD0299" w:rsidRPr="00FF6A71" w:rsidRDefault="00BD0299">
            <w:pPr>
              <w:spacing w:before="0" w:after="0" w:line="240" w:lineRule="auto"/>
              <w:jc w:val="center"/>
              <w:rPr>
                <w:ins w:id="57931" w:author="pete jones" w:date="2022-01-04T12:37:00Z"/>
                <w:rFonts w:eastAsiaTheme="minorEastAsia" w:cstheme="minorHAnsi"/>
              </w:rPr>
              <w:pPrChange w:id="57932" w:author="pete jones" w:date="2022-01-04T12:50:00Z">
                <w:pPr>
                  <w:jc w:val="center"/>
                </w:pPr>
              </w:pPrChange>
            </w:pPr>
          </w:p>
        </w:tc>
        <w:tc>
          <w:tcPr>
            <w:tcW w:w="692" w:type="dxa"/>
            <w:shd w:val="clear" w:color="auto" w:fill="auto"/>
            <w:noWrap/>
            <w:vAlign w:val="bottom"/>
            <w:tcPrChange w:id="57933" w:author="pete jones" w:date="2022-01-04T12:53:00Z">
              <w:tcPr>
                <w:tcW w:w="692" w:type="dxa"/>
                <w:tcBorders>
                  <w:top w:val="single" w:sz="4" w:space="0" w:color="4472C4"/>
                  <w:left w:val="nil"/>
                  <w:bottom w:val="nil"/>
                  <w:right w:val="nil"/>
                </w:tcBorders>
                <w:shd w:val="clear" w:color="auto" w:fill="auto"/>
                <w:noWrap/>
                <w:vAlign w:val="bottom"/>
              </w:tcPr>
            </w:tcPrChange>
          </w:tcPr>
          <w:p w14:paraId="605E5E89" w14:textId="77777777" w:rsidR="00BD0299" w:rsidRPr="00FF6A71" w:rsidRDefault="00BD0299">
            <w:pPr>
              <w:spacing w:before="0" w:after="0" w:line="240" w:lineRule="auto"/>
              <w:jc w:val="center"/>
              <w:rPr>
                <w:ins w:id="57934" w:author="pete jones" w:date="2022-01-04T12:37:00Z"/>
                <w:rFonts w:eastAsiaTheme="minorEastAsia" w:cstheme="minorHAnsi"/>
              </w:rPr>
              <w:pPrChange w:id="57935" w:author="pete jones" w:date="2022-01-04T12:50:00Z">
                <w:pPr>
                  <w:jc w:val="center"/>
                </w:pPr>
              </w:pPrChange>
            </w:pPr>
            <w:ins w:id="57936" w:author="pete jones" w:date="2022-01-04T12:37:00Z">
              <w:r w:rsidRPr="00FF6A71">
                <w:rPr>
                  <w:rFonts w:ascii="Calibri" w:hAnsi="Calibri" w:cs="Calibri"/>
                  <w:color w:val="000000"/>
                  <w:sz w:val="22"/>
                  <w:szCs w:val="22"/>
                </w:rPr>
                <w:t>25%</w:t>
              </w:r>
            </w:ins>
          </w:p>
        </w:tc>
        <w:tc>
          <w:tcPr>
            <w:tcW w:w="692" w:type="dxa"/>
            <w:shd w:val="clear" w:color="auto" w:fill="auto"/>
            <w:noWrap/>
            <w:vAlign w:val="bottom"/>
            <w:tcPrChange w:id="57937" w:author="pete jones" w:date="2022-01-04T12:53:00Z">
              <w:tcPr>
                <w:tcW w:w="692" w:type="dxa"/>
                <w:tcBorders>
                  <w:top w:val="single" w:sz="4" w:space="0" w:color="4472C4"/>
                  <w:left w:val="nil"/>
                  <w:bottom w:val="nil"/>
                  <w:right w:val="nil"/>
                </w:tcBorders>
                <w:shd w:val="clear" w:color="auto" w:fill="auto"/>
                <w:noWrap/>
                <w:vAlign w:val="bottom"/>
              </w:tcPr>
            </w:tcPrChange>
          </w:tcPr>
          <w:p w14:paraId="1F5D96AC" w14:textId="77777777" w:rsidR="00BD0299" w:rsidRPr="00FF6A71" w:rsidRDefault="00BD0299">
            <w:pPr>
              <w:spacing w:before="0" w:after="0" w:line="240" w:lineRule="auto"/>
              <w:jc w:val="center"/>
              <w:rPr>
                <w:ins w:id="57938" w:author="pete jones" w:date="2022-01-04T12:37:00Z"/>
                <w:rFonts w:eastAsiaTheme="minorEastAsia" w:cstheme="minorHAnsi"/>
              </w:rPr>
              <w:pPrChange w:id="57939" w:author="pete jones" w:date="2022-01-04T12:50:00Z">
                <w:pPr>
                  <w:jc w:val="center"/>
                </w:pPr>
              </w:pPrChange>
            </w:pPr>
          </w:p>
        </w:tc>
      </w:tr>
      <w:tr w:rsidR="00BD0299" w:rsidRPr="00FF6A71" w14:paraId="584ACE6D" w14:textId="77777777" w:rsidTr="00701BD7">
        <w:tblPrEx>
          <w:tblW w:w="0" w:type="auto"/>
          <w:jc w:val="center"/>
          <w:tblPrExChange w:id="57940" w:author="pete jones" w:date="2022-01-04T12:53:00Z">
            <w:tblPrEx>
              <w:tblW w:w="0" w:type="auto"/>
              <w:jc w:val="center"/>
            </w:tblPrEx>
          </w:tblPrExChange>
        </w:tblPrEx>
        <w:trPr>
          <w:trHeight w:val="300"/>
          <w:jc w:val="center"/>
          <w:ins w:id="57941" w:author="pete jones" w:date="2022-01-04T12:37:00Z"/>
          <w:trPrChange w:id="57942" w:author="pete jones" w:date="2022-01-04T12:53:00Z">
            <w:trPr>
              <w:trHeight w:val="300"/>
              <w:jc w:val="center"/>
            </w:trPr>
          </w:trPrChange>
        </w:trPr>
        <w:tc>
          <w:tcPr>
            <w:tcW w:w="814" w:type="dxa"/>
            <w:vAlign w:val="center"/>
            <w:tcPrChange w:id="57943" w:author="pete jones" w:date="2022-01-04T12:53:00Z">
              <w:tcPr>
                <w:tcW w:w="814" w:type="dxa"/>
                <w:vAlign w:val="center"/>
              </w:tcPr>
            </w:tcPrChange>
          </w:tcPr>
          <w:p w14:paraId="520F5661" w14:textId="77777777" w:rsidR="00BD0299" w:rsidRPr="00FF6A71" w:rsidRDefault="00BD0299">
            <w:pPr>
              <w:spacing w:before="0" w:after="0" w:line="240" w:lineRule="auto"/>
              <w:jc w:val="center"/>
              <w:rPr>
                <w:ins w:id="57944" w:author="pete jones" w:date="2022-01-04T12:37:00Z"/>
                <w:rFonts w:eastAsiaTheme="minorEastAsia" w:cstheme="minorHAnsi"/>
                <w:b/>
                <w:bCs/>
              </w:rPr>
              <w:pPrChange w:id="57945" w:author="pete jones" w:date="2022-01-04T12:50:00Z">
                <w:pPr>
                  <w:jc w:val="center"/>
                </w:pPr>
              </w:pPrChange>
            </w:pPr>
            <w:ins w:id="57946" w:author="pete jones" w:date="2022-01-04T12:37:00Z">
              <w:r w:rsidRPr="00FF6A71">
                <w:rPr>
                  <w:rFonts w:eastAsiaTheme="minorEastAsia" w:cstheme="minorHAnsi"/>
                  <w:b/>
                  <w:bCs/>
                </w:rPr>
                <w:t>Count</w:t>
              </w:r>
            </w:ins>
          </w:p>
        </w:tc>
        <w:tc>
          <w:tcPr>
            <w:tcW w:w="814" w:type="dxa"/>
            <w:shd w:val="clear" w:color="auto" w:fill="auto"/>
            <w:noWrap/>
            <w:vAlign w:val="bottom"/>
            <w:tcPrChange w:id="57947" w:author="pete jones" w:date="2022-01-04T12:53:00Z">
              <w:tcPr>
                <w:tcW w:w="814" w:type="dxa"/>
                <w:tcBorders>
                  <w:top w:val="single" w:sz="4" w:space="0" w:color="4472C4"/>
                  <w:left w:val="nil"/>
                  <w:bottom w:val="nil"/>
                  <w:right w:val="nil"/>
                </w:tcBorders>
                <w:shd w:val="clear" w:color="auto" w:fill="auto"/>
                <w:noWrap/>
                <w:vAlign w:val="bottom"/>
              </w:tcPr>
            </w:tcPrChange>
          </w:tcPr>
          <w:p w14:paraId="3171BA67" w14:textId="77777777" w:rsidR="00BD0299" w:rsidRPr="00FF6A71" w:rsidRDefault="00BD0299">
            <w:pPr>
              <w:spacing w:before="0" w:after="0" w:line="240" w:lineRule="auto"/>
              <w:jc w:val="center"/>
              <w:rPr>
                <w:ins w:id="57948" w:author="pete jones" w:date="2022-01-04T12:37:00Z"/>
                <w:rFonts w:eastAsiaTheme="minorEastAsia" w:cstheme="minorHAnsi"/>
              </w:rPr>
              <w:pPrChange w:id="57949" w:author="pete jones" w:date="2022-01-04T12:50:00Z">
                <w:pPr>
                  <w:jc w:val="center"/>
                </w:pPr>
              </w:pPrChange>
            </w:pPr>
            <w:ins w:id="57950" w:author="pete jones" w:date="2022-01-04T12:37:00Z">
              <w:r w:rsidRPr="00FF6A71">
                <w:rPr>
                  <w:rFonts w:ascii="Calibri" w:hAnsi="Calibri" w:cs="Calibri"/>
                  <w:color w:val="000000"/>
                  <w:sz w:val="22"/>
                  <w:szCs w:val="22"/>
                </w:rPr>
                <w:t>1</w:t>
              </w:r>
            </w:ins>
          </w:p>
        </w:tc>
        <w:tc>
          <w:tcPr>
            <w:tcW w:w="814" w:type="dxa"/>
            <w:shd w:val="clear" w:color="auto" w:fill="auto"/>
            <w:noWrap/>
            <w:vAlign w:val="bottom"/>
            <w:tcPrChange w:id="57951" w:author="pete jones" w:date="2022-01-04T12:53:00Z">
              <w:tcPr>
                <w:tcW w:w="814" w:type="dxa"/>
                <w:tcBorders>
                  <w:top w:val="single" w:sz="4" w:space="0" w:color="4472C4"/>
                  <w:left w:val="nil"/>
                  <w:bottom w:val="nil"/>
                  <w:right w:val="nil"/>
                </w:tcBorders>
                <w:shd w:val="clear" w:color="auto" w:fill="auto"/>
                <w:noWrap/>
                <w:vAlign w:val="bottom"/>
              </w:tcPr>
            </w:tcPrChange>
          </w:tcPr>
          <w:p w14:paraId="7308E239" w14:textId="77777777" w:rsidR="00BD0299" w:rsidRPr="00FF6A71" w:rsidRDefault="00BD0299">
            <w:pPr>
              <w:spacing w:before="0" w:after="0" w:line="240" w:lineRule="auto"/>
              <w:jc w:val="center"/>
              <w:rPr>
                <w:ins w:id="57952" w:author="pete jones" w:date="2022-01-04T12:37:00Z"/>
                <w:rFonts w:eastAsiaTheme="minorEastAsia" w:cstheme="minorHAnsi"/>
              </w:rPr>
              <w:pPrChange w:id="57953" w:author="pete jones" w:date="2022-01-04T12:50:00Z">
                <w:pPr>
                  <w:jc w:val="center"/>
                </w:pPr>
              </w:pPrChange>
            </w:pPr>
            <w:ins w:id="57954" w:author="pete jones" w:date="2022-01-04T12:37:00Z">
              <w:r w:rsidRPr="00FF6A71">
                <w:rPr>
                  <w:rFonts w:ascii="Calibri" w:hAnsi="Calibri" w:cs="Calibri"/>
                  <w:color w:val="000000"/>
                  <w:sz w:val="22"/>
                  <w:szCs w:val="22"/>
                </w:rPr>
                <w:t>2</w:t>
              </w:r>
            </w:ins>
          </w:p>
        </w:tc>
        <w:tc>
          <w:tcPr>
            <w:tcW w:w="814" w:type="dxa"/>
            <w:shd w:val="clear" w:color="auto" w:fill="auto"/>
            <w:noWrap/>
            <w:vAlign w:val="bottom"/>
            <w:tcPrChange w:id="57955" w:author="pete jones" w:date="2022-01-04T12:53:00Z">
              <w:tcPr>
                <w:tcW w:w="814" w:type="dxa"/>
                <w:tcBorders>
                  <w:top w:val="single" w:sz="4" w:space="0" w:color="4472C4"/>
                  <w:left w:val="nil"/>
                  <w:bottom w:val="nil"/>
                  <w:right w:val="nil"/>
                </w:tcBorders>
                <w:shd w:val="clear" w:color="auto" w:fill="auto"/>
                <w:noWrap/>
                <w:vAlign w:val="bottom"/>
              </w:tcPr>
            </w:tcPrChange>
          </w:tcPr>
          <w:p w14:paraId="36DB989F" w14:textId="77777777" w:rsidR="00BD0299" w:rsidRPr="00FF6A71" w:rsidRDefault="00BD0299">
            <w:pPr>
              <w:spacing w:before="0" w:after="0" w:line="240" w:lineRule="auto"/>
              <w:jc w:val="center"/>
              <w:rPr>
                <w:ins w:id="57956" w:author="pete jones" w:date="2022-01-04T12:37:00Z"/>
                <w:rFonts w:eastAsiaTheme="minorEastAsia" w:cstheme="minorHAnsi"/>
              </w:rPr>
              <w:pPrChange w:id="57957" w:author="pete jones" w:date="2022-01-04T12:50:00Z">
                <w:pPr>
                  <w:jc w:val="center"/>
                </w:pPr>
              </w:pPrChange>
            </w:pPr>
          </w:p>
        </w:tc>
        <w:tc>
          <w:tcPr>
            <w:tcW w:w="692" w:type="dxa"/>
            <w:shd w:val="clear" w:color="auto" w:fill="auto"/>
            <w:noWrap/>
            <w:vAlign w:val="bottom"/>
            <w:tcPrChange w:id="57958" w:author="pete jones" w:date="2022-01-04T12:53:00Z">
              <w:tcPr>
                <w:tcW w:w="692" w:type="dxa"/>
                <w:tcBorders>
                  <w:top w:val="single" w:sz="4" w:space="0" w:color="4472C4"/>
                  <w:left w:val="nil"/>
                  <w:bottom w:val="nil"/>
                  <w:right w:val="nil"/>
                </w:tcBorders>
                <w:shd w:val="clear" w:color="auto" w:fill="auto"/>
                <w:noWrap/>
                <w:vAlign w:val="bottom"/>
              </w:tcPr>
            </w:tcPrChange>
          </w:tcPr>
          <w:p w14:paraId="217AE59A" w14:textId="77777777" w:rsidR="00BD0299" w:rsidRPr="00FF6A71" w:rsidRDefault="00BD0299">
            <w:pPr>
              <w:spacing w:before="0" w:after="0" w:line="240" w:lineRule="auto"/>
              <w:jc w:val="center"/>
              <w:rPr>
                <w:ins w:id="57959" w:author="pete jones" w:date="2022-01-04T12:37:00Z"/>
                <w:rFonts w:eastAsiaTheme="minorEastAsia" w:cstheme="minorHAnsi"/>
              </w:rPr>
              <w:pPrChange w:id="57960" w:author="pete jones" w:date="2022-01-04T12:50:00Z">
                <w:pPr>
                  <w:jc w:val="center"/>
                </w:pPr>
              </w:pPrChange>
            </w:pPr>
          </w:p>
        </w:tc>
        <w:tc>
          <w:tcPr>
            <w:tcW w:w="692" w:type="dxa"/>
            <w:shd w:val="clear" w:color="auto" w:fill="auto"/>
            <w:noWrap/>
            <w:vAlign w:val="bottom"/>
            <w:tcPrChange w:id="57961" w:author="pete jones" w:date="2022-01-04T12:53:00Z">
              <w:tcPr>
                <w:tcW w:w="692" w:type="dxa"/>
                <w:tcBorders>
                  <w:top w:val="single" w:sz="4" w:space="0" w:color="4472C4"/>
                  <w:left w:val="nil"/>
                  <w:bottom w:val="nil"/>
                  <w:right w:val="nil"/>
                </w:tcBorders>
                <w:shd w:val="clear" w:color="auto" w:fill="auto"/>
                <w:noWrap/>
                <w:vAlign w:val="bottom"/>
              </w:tcPr>
            </w:tcPrChange>
          </w:tcPr>
          <w:p w14:paraId="02C7169F" w14:textId="77777777" w:rsidR="00BD0299" w:rsidRPr="00FF6A71" w:rsidRDefault="00BD0299">
            <w:pPr>
              <w:spacing w:before="0" w:after="0" w:line="240" w:lineRule="auto"/>
              <w:jc w:val="center"/>
              <w:rPr>
                <w:ins w:id="57962" w:author="pete jones" w:date="2022-01-04T12:37:00Z"/>
                <w:rFonts w:eastAsiaTheme="minorEastAsia" w:cstheme="minorHAnsi"/>
              </w:rPr>
              <w:pPrChange w:id="57963" w:author="pete jones" w:date="2022-01-04T12:50:00Z">
                <w:pPr>
                  <w:jc w:val="center"/>
                </w:pPr>
              </w:pPrChange>
            </w:pPr>
          </w:p>
        </w:tc>
        <w:tc>
          <w:tcPr>
            <w:tcW w:w="692" w:type="dxa"/>
            <w:shd w:val="clear" w:color="auto" w:fill="auto"/>
            <w:noWrap/>
            <w:vAlign w:val="bottom"/>
            <w:tcPrChange w:id="57964" w:author="pete jones" w:date="2022-01-04T12:53:00Z">
              <w:tcPr>
                <w:tcW w:w="692" w:type="dxa"/>
                <w:tcBorders>
                  <w:top w:val="single" w:sz="4" w:space="0" w:color="4472C4"/>
                  <w:left w:val="nil"/>
                  <w:bottom w:val="nil"/>
                  <w:right w:val="nil"/>
                </w:tcBorders>
                <w:shd w:val="clear" w:color="auto" w:fill="auto"/>
                <w:noWrap/>
                <w:vAlign w:val="bottom"/>
              </w:tcPr>
            </w:tcPrChange>
          </w:tcPr>
          <w:p w14:paraId="2ABB84CA" w14:textId="77777777" w:rsidR="00BD0299" w:rsidRPr="00FF6A71" w:rsidRDefault="00BD0299">
            <w:pPr>
              <w:spacing w:before="0" w:after="0" w:line="240" w:lineRule="auto"/>
              <w:jc w:val="center"/>
              <w:rPr>
                <w:ins w:id="57965" w:author="pete jones" w:date="2022-01-04T12:37:00Z"/>
                <w:rFonts w:eastAsiaTheme="minorEastAsia" w:cstheme="minorHAnsi"/>
              </w:rPr>
              <w:pPrChange w:id="57966" w:author="pete jones" w:date="2022-01-04T12:50:00Z">
                <w:pPr>
                  <w:jc w:val="center"/>
                </w:pPr>
              </w:pPrChange>
            </w:pPr>
            <w:ins w:id="57967"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7968" w:author="pete jones" w:date="2022-01-04T12:53:00Z">
              <w:tcPr>
                <w:tcW w:w="692" w:type="dxa"/>
                <w:tcBorders>
                  <w:top w:val="single" w:sz="4" w:space="0" w:color="4472C4"/>
                  <w:left w:val="nil"/>
                  <w:bottom w:val="nil"/>
                  <w:right w:val="nil"/>
                </w:tcBorders>
                <w:shd w:val="clear" w:color="auto" w:fill="auto"/>
                <w:noWrap/>
                <w:vAlign w:val="bottom"/>
              </w:tcPr>
            </w:tcPrChange>
          </w:tcPr>
          <w:p w14:paraId="76E2079B" w14:textId="77777777" w:rsidR="00BD0299" w:rsidRPr="00FF6A71" w:rsidRDefault="00BD0299">
            <w:pPr>
              <w:spacing w:before="0" w:after="0" w:line="240" w:lineRule="auto"/>
              <w:jc w:val="center"/>
              <w:rPr>
                <w:ins w:id="57969" w:author="pete jones" w:date="2022-01-04T12:37:00Z"/>
                <w:rFonts w:eastAsiaTheme="minorEastAsia" w:cstheme="minorHAnsi"/>
              </w:rPr>
              <w:pPrChange w:id="57970" w:author="pete jones" w:date="2022-01-04T12:50:00Z">
                <w:pPr>
                  <w:jc w:val="center"/>
                </w:pPr>
              </w:pPrChange>
            </w:pPr>
          </w:p>
        </w:tc>
      </w:tr>
    </w:tbl>
    <w:p w14:paraId="0AD95077" w14:textId="77777777" w:rsidR="00BD0299" w:rsidRPr="00FF6A71" w:rsidRDefault="00BD0299">
      <w:pPr>
        <w:jc w:val="left"/>
        <w:rPr>
          <w:ins w:id="57971" w:author="pete jones" w:date="2022-01-04T12:37:00Z"/>
        </w:rPr>
        <w:pPrChange w:id="57972" w:author="pete jones" w:date="2022-01-04T12:51:00Z">
          <w:pPr/>
        </w:pPrChange>
      </w:pPr>
      <w:ins w:id="57973" w:author="pete jones" w:date="2022-01-04T12:37:00Z">
        <w:r w:rsidRPr="00FF6A71">
          <w:lastRenderedPageBreak/>
          <w:t>Q2.8.3 Manufacturing is most concerned with increasing productivity through the management of people, methods of business organization, and technology.</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7974">
          <w:tblGrid>
            <w:gridCol w:w="814"/>
            <w:gridCol w:w="814"/>
            <w:gridCol w:w="814"/>
            <w:gridCol w:w="814"/>
            <w:gridCol w:w="692"/>
            <w:gridCol w:w="692"/>
            <w:gridCol w:w="692"/>
            <w:gridCol w:w="692"/>
          </w:tblGrid>
        </w:tblGridChange>
      </w:tblGrid>
      <w:tr w:rsidR="00BD0299" w:rsidRPr="00FF6A71" w14:paraId="231806ED" w14:textId="77777777" w:rsidTr="00015922">
        <w:trPr>
          <w:trHeight w:val="300"/>
          <w:jc w:val="center"/>
          <w:ins w:id="57975" w:author="pete jones" w:date="2022-01-04T12:37:00Z"/>
        </w:trPr>
        <w:tc>
          <w:tcPr>
            <w:tcW w:w="814" w:type="dxa"/>
            <w:shd w:val="clear" w:color="auto" w:fill="E7E6E6" w:themeFill="background2"/>
            <w:vAlign w:val="center"/>
          </w:tcPr>
          <w:p w14:paraId="4DF08B12" w14:textId="77777777" w:rsidR="00BD0299" w:rsidRPr="00FF6A71" w:rsidRDefault="00BD0299">
            <w:pPr>
              <w:spacing w:before="0" w:after="0" w:line="240" w:lineRule="auto"/>
              <w:jc w:val="center"/>
              <w:rPr>
                <w:ins w:id="57976" w:author="pete jones" w:date="2022-01-04T12:37:00Z"/>
                <w:rFonts w:eastAsiaTheme="minorEastAsia" w:cstheme="minorHAnsi"/>
                <w:b/>
                <w:bCs/>
              </w:rPr>
              <w:pPrChange w:id="57977" w:author="pete jones" w:date="2022-01-04T12:51:00Z">
                <w:pPr>
                  <w:spacing w:line="276" w:lineRule="auto"/>
                  <w:jc w:val="center"/>
                </w:pPr>
              </w:pPrChange>
            </w:pPr>
            <w:ins w:id="57978"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201400F7" w14:textId="77777777" w:rsidR="00BD0299" w:rsidRPr="00FF6A71" w:rsidRDefault="00BD0299">
            <w:pPr>
              <w:spacing w:before="0" w:after="0" w:line="240" w:lineRule="auto"/>
              <w:jc w:val="center"/>
              <w:rPr>
                <w:ins w:id="57979" w:author="pete jones" w:date="2022-01-04T12:37:00Z"/>
                <w:rFonts w:eastAsiaTheme="minorEastAsia" w:cstheme="minorHAnsi"/>
                <w:b/>
                <w:bCs/>
              </w:rPr>
              <w:pPrChange w:id="57980" w:author="pete jones" w:date="2022-01-04T12:51:00Z">
                <w:pPr>
                  <w:spacing w:line="276" w:lineRule="auto"/>
                  <w:jc w:val="center"/>
                </w:pPr>
              </w:pPrChange>
            </w:pPr>
            <w:ins w:id="57981"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A75CBE3" w14:textId="77777777" w:rsidR="00BD0299" w:rsidRPr="00FF6A71" w:rsidRDefault="00BD0299">
            <w:pPr>
              <w:spacing w:before="0" w:after="0" w:line="240" w:lineRule="auto"/>
              <w:jc w:val="center"/>
              <w:rPr>
                <w:ins w:id="57982" w:author="pete jones" w:date="2022-01-04T12:37:00Z"/>
                <w:rFonts w:eastAsiaTheme="minorEastAsia" w:cstheme="minorHAnsi"/>
                <w:b/>
                <w:bCs/>
              </w:rPr>
              <w:pPrChange w:id="57983" w:author="pete jones" w:date="2022-01-04T12:51:00Z">
                <w:pPr>
                  <w:spacing w:line="276" w:lineRule="auto"/>
                  <w:jc w:val="center"/>
                </w:pPr>
              </w:pPrChange>
            </w:pPr>
            <w:ins w:id="57984"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41B9A3B" w14:textId="77777777" w:rsidR="00BD0299" w:rsidRPr="00FF6A71" w:rsidRDefault="00BD0299">
            <w:pPr>
              <w:spacing w:before="0" w:after="0" w:line="240" w:lineRule="auto"/>
              <w:jc w:val="center"/>
              <w:rPr>
                <w:ins w:id="57985" w:author="pete jones" w:date="2022-01-04T12:37:00Z"/>
                <w:rFonts w:eastAsiaTheme="minorEastAsia" w:cstheme="minorHAnsi"/>
                <w:b/>
                <w:bCs/>
              </w:rPr>
              <w:pPrChange w:id="57986" w:author="pete jones" w:date="2022-01-04T12:51:00Z">
                <w:pPr>
                  <w:spacing w:line="276" w:lineRule="auto"/>
                  <w:jc w:val="center"/>
                </w:pPr>
              </w:pPrChange>
            </w:pPr>
            <w:ins w:id="57987"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1F8B04F" w14:textId="77777777" w:rsidR="00BD0299" w:rsidRPr="00FF6A71" w:rsidRDefault="00BD0299">
            <w:pPr>
              <w:spacing w:before="0" w:after="0" w:line="240" w:lineRule="auto"/>
              <w:jc w:val="center"/>
              <w:rPr>
                <w:ins w:id="57988" w:author="pete jones" w:date="2022-01-04T12:37:00Z"/>
                <w:rFonts w:eastAsiaTheme="minorEastAsia" w:cstheme="minorHAnsi"/>
                <w:b/>
                <w:bCs/>
              </w:rPr>
              <w:pPrChange w:id="57989" w:author="pete jones" w:date="2022-01-04T12:51:00Z">
                <w:pPr>
                  <w:spacing w:line="276" w:lineRule="auto"/>
                  <w:jc w:val="center"/>
                </w:pPr>
              </w:pPrChange>
            </w:pPr>
            <w:ins w:id="57990"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C90AF98" w14:textId="77777777" w:rsidR="00BD0299" w:rsidRPr="00FF6A71" w:rsidRDefault="00BD0299">
            <w:pPr>
              <w:spacing w:before="0" w:after="0" w:line="240" w:lineRule="auto"/>
              <w:jc w:val="center"/>
              <w:rPr>
                <w:ins w:id="57991" w:author="pete jones" w:date="2022-01-04T12:37:00Z"/>
                <w:rFonts w:eastAsiaTheme="minorEastAsia" w:cstheme="minorHAnsi"/>
                <w:b/>
                <w:bCs/>
              </w:rPr>
              <w:pPrChange w:id="57992" w:author="pete jones" w:date="2022-01-04T12:51:00Z">
                <w:pPr>
                  <w:spacing w:line="276" w:lineRule="auto"/>
                  <w:jc w:val="center"/>
                </w:pPr>
              </w:pPrChange>
            </w:pPr>
            <w:ins w:id="57993"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5AD65CF" w14:textId="77777777" w:rsidR="00BD0299" w:rsidRPr="00FF6A71" w:rsidRDefault="00BD0299">
            <w:pPr>
              <w:spacing w:before="0" w:after="0" w:line="240" w:lineRule="auto"/>
              <w:jc w:val="center"/>
              <w:rPr>
                <w:ins w:id="57994" w:author="pete jones" w:date="2022-01-04T12:37:00Z"/>
                <w:rFonts w:eastAsiaTheme="minorEastAsia" w:cstheme="minorHAnsi"/>
                <w:b/>
                <w:bCs/>
              </w:rPr>
              <w:pPrChange w:id="57995" w:author="pete jones" w:date="2022-01-04T12:51:00Z">
                <w:pPr>
                  <w:spacing w:line="276" w:lineRule="auto"/>
                  <w:jc w:val="center"/>
                </w:pPr>
              </w:pPrChange>
            </w:pPr>
            <w:ins w:id="57996"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78279F52" w14:textId="77777777" w:rsidR="00BD0299" w:rsidRPr="00FF6A71" w:rsidRDefault="00BD0299">
            <w:pPr>
              <w:spacing w:before="0" w:after="0" w:line="240" w:lineRule="auto"/>
              <w:jc w:val="center"/>
              <w:rPr>
                <w:ins w:id="57997" w:author="pete jones" w:date="2022-01-04T12:37:00Z"/>
                <w:rFonts w:eastAsiaTheme="minorEastAsia" w:cstheme="minorHAnsi"/>
                <w:b/>
                <w:bCs/>
              </w:rPr>
              <w:pPrChange w:id="57998" w:author="pete jones" w:date="2022-01-04T12:51:00Z">
                <w:pPr>
                  <w:spacing w:line="276" w:lineRule="auto"/>
                  <w:jc w:val="center"/>
                </w:pPr>
              </w:pPrChange>
            </w:pPr>
            <w:ins w:id="57999" w:author="pete jones" w:date="2022-01-04T12:37:00Z">
              <w:r w:rsidRPr="00FF6A71">
                <w:rPr>
                  <w:rFonts w:eastAsiaTheme="minorEastAsia" w:cstheme="minorHAnsi"/>
                  <w:b/>
                  <w:bCs/>
                </w:rPr>
                <w:t>7</w:t>
              </w:r>
            </w:ins>
          </w:p>
        </w:tc>
      </w:tr>
      <w:tr w:rsidR="00BD0299" w:rsidRPr="00FF6A71" w14:paraId="4257F5F7" w14:textId="77777777" w:rsidTr="00701BD7">
        <w:tblPrEx>
          <w:tblW w:w="0" w:type="auto"/>
          <w:jc w:val="center"/>
          <w:tblPrExChange w:id="58000" w:author="pete jones" w:date="2022-01-04T12:53:00Z">
            <w:tblPrEx>
              <w:tblW w:w="0" w:type="auto"/>
              <w:jc w:val="center"/>
            </w:tblPrEx>
          </w:tblPrExChange>
        </w:tblPrEx>
        <w:trPr>
          <w:trHeight w:val="300"/>
          <w:jc w:val="center"/>
          <w:ins w:id="58001" w:author="pete jones" w:date="2022-01-04T12:37:00Z"/>
          <w:trPrChange w:id="58002" w:author="pete jones" w:date="2022-01-04T12:53:00Z">
            <w:trPr>
              <w:trHeight w:val="300"/>
              <w:jc w:val="center"/>
            </w:trPr>
          </w:trPrChange>
        </w:trPr>
        <w:tc>
          <w:tcPr>
            <w:tcW w:w="814" w:type="dxa"/>
            <w:vAlign w:val="center"/>
            <w:tcPrChange w:id="58003" w:author="pete jones" w:date="2022-01-04T12:53:00Z">
              <w:tcPr>
                <w:tcW w:w="814" w:type="dxa"/>
                <w:vAlign w:val="center"/>
              </w:tcPr>
            </w:tcPrChange>
          </w:tcPr>
          <w:p w14:paraId="6BCE6891" w14:textId="77777777" w:rsidR="00BD0299" w:rsidRPr="00FF6A71" w:rsidRDefault="00BD0299">
            <w:pPr>
              <w:spacing w:before="0" w:after="0" w:line="240" w:lineRule="auto"/>
              <w:jc w:val="center"/>
              <w:rPr>
                <w:ins w:id="58004" w:author="pete jones" w:date="2022-01-04T12:37:00Z"/>
                <w:rFonts w:eastAsiaTheme="minorEastAsia" w:cstheme="minorHAnsi"/>
                <w:b/>
                <w:bCs/>
              </w:rPr>
              <w:pPrChange w:id="58005" w:author="pete jones" w:date="2022-01-04T12:51:00Z">
                <w:pPr>
                  <w:spacing w:line="276" w:lineRule="auto"/>
                  <w:jc w:val="center"/>
                </w:pPr>
              </w:pPrChange>
            </w:pPr>
            <w:ins w:id="58006" w:author="pete jones" w:date="2022-01-04T12:37:00Z">
              <w:r w:rsidRPr="00FF6A71">
                <w:rPr>
                  <w:rFonts w:eastAsiaTheme="minorEastAsia" w:cstheme="minorHAnsi"/>
                  <w:b/>
                  <w:bCs/>
                </w:rPr>
                <w:t>%</w:t>
              </w:r>
            </w:ins>
          </w:p>
        </w:tc>
        <w:tc>
          <w:tcPr>
            <w:tcW w:w="814" w:type="dxa"/>
            <w:shd w:val="clear" w:color="auto" w:fill="auto"/>
            <w:noWrap/>
            <w:vAlign w:val="bottom"/>
            <w:tcPrChange w:id="58007" w:author="pete jones" w:date="2022-01-04T12:53:00Z">
              <w:tcPr>
                <w:tcW w:w="814" w:type="dxa"/>
                <w:tcBorders>
                  <w:top w:val="single" w:sz="4" w:space="0" w:color="4472C4"/>
                  <w:left w:val="nil"/>
                  <w:bottom w:val="nil"/>
                  <w:right w:val="nil"/>
                </w:tcBorders>
                <w:shd w:val="clear" w:color="auto" w:fill="auto"/>
                <w:noWrap/>
                <w:vAlign w:val="bottom"/>
              </w:tcPr>
            </w:tcPrChange>
          </w:tcPr>
          <w:p w14:paraId="688E84E6" w14:textId="77777777" w:rsidR="00BD0299" w:rsidRPr="00FF6A71" w:rsidRDefault="00BD0299">
            <w:pPr>
              <w:spacing w:before="0" w:after="0" w:line="240" w:lineRule="auto"/>
              <w:jc w:val="center"/>
              <w:rPr>
                <w:ins w:id="58008" w:author="pete jones" w:date="2022-01-04T12:37:00Z"/>
                <w:rFonts w:eastAsiaTheme="minorEastAsia" w:cstheme="minorHAnsi"/>
              </w:rPr>
              <w:pPrChange w:id="58009" w:author="pete jones" w:date="2022-01-04T12:51:00Z">
                <w:pPr>
                  <w:spacing w:line="276" w:lineRule="auto"/>
                  <w:jc w:val="center"/>
                </w:pPr>
              </w:pPrChange>
            </w:pPr>
            <w:ins w:id="58010" w:author="pete jones" w:date="2022-01-04T12:37:00Z">
              <w:r w:rsidRPr="00FF6A71">
                <w:rPr>
                  <w:rFonts w:ascii="Calibri" w:hAnsi="Calibri" w:cs="Calibri"/>
                  <w:color w:val="000000"/>
                  <w:sz w:val="22"/>
                  <w:szCs w:val="22"/>
                </w:rPr>
                <w:t>25%</w:t>
              </w:r>
            </w:ins>
          </w:p>
        </w:tc>
        <w:tc>
          <w:tcPr>
            <w:tcW w:w="814" w:type="dxa"/>
            <w:shd w:val="clear" w:color="auto" w:fill="auto"/>
            <w:noWrap/>
            <w:vAlign w:val="bottom"/>
            <w:tcPrChange w:id="58011" w:author="pete jones" w:date="2022-01-04T12:53:00Z">
              <w:tcPr>
                <w:tcW w:w="814" w:type="dxa"/>
                <w:tcBorders>
                  <w:top w:val="single" w:sz="4" w:space="0" w:color="4472C4"/>
                  <w:left w:val="nil"/>
                  <w:bottom w:val="nil"/>
                  <w:right w:val="nil"/>
                </w:tcBorders>
                <w:shd w:val="clear" w:color="auto" w:fill="auto"/>
                <w:noWrap/>
                <w:vAlign w:val="bottom"/>
              </w:tcPr>
            </w:tcPrChange>
          </w:tcPr>
          <w:p w14:paraId="3E8D6012" w14:textId="77777777" w:rsidR="00BD0299" w:rsidRPr="00FF6A71" w:rsidRDefault="00BD0299">
            <w:pPr>
              <w:spacing w:before="0" w:after="0" w:line="240" w:lineRule="auto"/>
              <w:jc w:val="center"/>
              <w:rPr>
                <w:ins w:id="58012" w:author="pete jones" w:date="2022-01-04T12:37:00Z"/>
                <w:rFonts w:eastAsiaTheme="minorEastAsia" w:cstheme="minorHAnsi"/>
              </w:rPr>
              <w:pPrChange w:id="58013" w:author="pete jones" w:date="2022-01-04T12:51:00Z">
                <w:pPr>
                  <w:spacing w:line="276" w:lineRule="auto"/>
                  <w:jc w:val="center"/>
                </w:pPr>
              </w:pPrChange>
            </w:pPr>
            <w:ins w:id="58014" w:author="pete jones" w:date="2022-01-04T12:37:00Z">
              <w:r w:rsidRPr="00FF6A71">
                <w:rPr>
                  <w:rFonts w:ascii="Calibri" w:hAnsi="Calibri" w:cs="Calibri"/>
                  <w:color w:val="000000"/>
                  <w:sz w:val="22"/>
                  <w:szCs w:val="22"/>
                </w:rPr>
                <w:t>25%</w:t>
              </w:r>
            </w:ins>
          </w:p>
        </w:tc>
        <w:tc>
          <w:tcPr>
            <w:tcW w:w="814" w:type="dxa"/>
            <w:shd w:val="clear" w:color="auto" w:fill="auto"/>
            <w:noWrap/>
            <w:vAlign w:val="center"/>
            <w:tcPrChange w:id="58015" w:author="pete jones" w:date="2022-01-04T12:53:00Z">
              <w:tcPr>
                <w:tcW w:w="814" w:type="dxa"/>
                <w:tcBorders>
                  <w:top w:val="single" w:sz="4" w:space="0" w:color="4472C4"/>
                  <w:left w:val="nil"/>
                  <w:bottom w:val="nil"/>
                  <w:right w:val="nil"/>
                </w:tcBorders>
                <w:shd w:val="clear" w:color="auto" w:fill="auto"/>
                <w:noWrap/>
                <w:vAlign w:val="center"/>
              </w:tcPr>
            </w:tcPrChange>
          </w:tcPr>
          <w:p w14:paraId="50AB5753" w14:textId="77777777" w:rsidR="00BD0299" w:rsidRPr="00FF6A71" w:rsidRDefault="00BD0299">
            <w:pPr>
              <w:spacing w:before="0" w:after="0" w:line="240" w:lineRule="auto"/>
              <w:jc w:val="center"/>
              <w:rPr>
                <w:ins w:id="58016" w:author="pete jones" w:date="2022-01-04T12:37:00Z"/>
                <w:rFonts w:eastAsiaTheme="minorEastAsia" w:cstheme="minorHAnsi"/>
              </w:rPr>
              <w:pPrChange w:id="58017" w:author="pete jones" w:date="2022-01-04T12:51:00Z">
                <w:pPr>
                  <w:spacing w:line="276" w:lineRule="auto"/>
                  <w:jc w:val="center"/>
                </w:pPr>
              </w:pPrChange>
            </w:pPr>
            <w:ins w:id="58018" w:author="pete jones" w:date="2022-01-04T12:37:00Z">
              <w:r w:rsidRPr="00FF6A71">
                <w:rPr>
                  <w:rFonts w:ascii="Calibri" w:hAnsi="Calibri" w:cs="Calibri"/>
                  <w:color w:val="000000"/>
                  <w:sz w:val="22"/>
                  <w:szCs w:val="22"/>
                </w:rPr>
                <w:t>25%</w:t>
              </w:r>
            </w:ins>
          </w:p>
        </w:tc>
        <w:tc>
          <w:tcPr>
            <w:tcW w:w="692" w:type="dxa"/>
            <w:shd w:val="clear" w:color="auto" w:fill="auto"/>
            <w:noWrap/>
            <w:vAlign w:val="center"/>
            <w:tcPrChange w:id="58019" w:author="pete jones" w:date="2022-01-04T12:53:00Z">
              <w:tcPr>
                <w:tcW w:w="692" w:type="dxa"/>
                <w:tcBorders>
                  <w:top w:val="single" w:sz="4" w:space="0" w:color="4472C4"/>
                  <w:left w:val="nil"/>
                  <w:bottom w:val="nil"/>
                  <w:right w:val="nil"/>
                </w:tcBorders>
                <w:shd w:val="clear" w:color="auto" w:fill="auto"/>
                <w:noWrap/>
                <w:vAlign w:val="center"/>
              </w:tcPr>
            </w:tcPrChange>
          </w:tcPr>
          <w:p w14:paraId="5841DB40" w14:textId="77777777" w:rsidR="00BD0299" w:rsidRPr="00FF6A71" w:rsidRDefault="00BD0299">
            <w:pPr>
              <w:spacing w:before="0" w:after="0" w:line="240" w:lineRule="auto"/>
              <w:jc w:val="center"/>
              <w:rPr>
                <w:ins w:id="58020" w:author="pete jones" w:date="2022-01-04T12:37:00Z"/>
                <w:rFonts w:eastAsiaTheme="minorEastAsia" w:cstheme="minorHAnsi"/>
              </w:rPr>
              <w:pPrChange w:id="58021" w:author="pete jones" w:date="2022-01-04T12:51:00Z">
                <w:pPr>
                  <w:spacing w:line="276" w:lineRule="auto"/>
                  <w:jc w:val="center"/>
                </w:pPr>
              </w:pPrChange>
            </w:pPr>
            <w:ins w:id="58022" w:author="pete jones" w:date="2022-01-04T12:37:00Z">
              <w:r w:rsidRPr="00FF6A71">
                <w:rPr>
                  <w:rFonts w:ascii="Calibri" w:hAnsi="Calibri" w:cs="Calibri"/>
                  <w:color w:val="000000"/>
                  <w:sz w:val="22"/>
                  <w:szCs w:val="22"/>
                </w:rPr>
                <w:t>25%</w:t>
              </w:r>
            </w:ins>
          </w:p>
        </w:tc>
        <w:tc>
          <w:tcPr>
            <w:tcW w:w="692" w:type="dxa"/>
            <w:shd w:val="clear" w:color="auto" w:fill="auto"/>
            <w:noWrap/>
            <w:vAlign w:val="center"/>
            <w:tcPrChange w:id="58023" w:author="pete jones" w:date="2022-01-04T12:53:00Z">
              <w:tcPr>
                <w:tcW w:w="692" w:type="dxa"/>
                <w:tcBorders>
                  <w:top w:val="single" w:sz="4" w:space="0" w:color="4472C4"/>
                  <w:left w:val="nil"/>
                  <w:bottom w:val="nil"/>
                  <w:right w:val="nil"/>
                </w:tcBorders>
                <w:shd w:val="clear" w:color="auto" w:fill="auto"/>
                <w:noWrap/>
                <w:vAlign w:val="center"/>
              </w:tcPr>
            </w:tcPrChange>
          </w:tcPr>
          <w:p w14:paraId="718506C1" w14:textId="77777777" w:rsidR="00BD0299" w:rsidRPr="00FF6A71" w:rsidRDefault="00BD0299">
            <w:pPr>
              <w:spacing w:before="0" w:after="0" w:line="240" w:lineRule="auto"/>
              <w:jc w:val="center"/>
              <w:rPr>
                <w:ins w:id="58024" w:author="pete jones" w:date="2022-01-04T12:37:00Z"/>
                <w:rFonts w:eastAsiaTheme="minorEastAsia" w:cstheme="minorHAnsi"/>
              </w:rPr>
              <w:pPrChange w:id="58025" w:author="pete jones" w:date="2022-01-04T12:51:00Z">
                <w:pPr>
                  <w:spacing w:line="276" w:lineRule="auto"/>
                  <w:jc w:val="center"/>
                </w:pPr>
              </w:pPrChange>
            </w:pPr>
          </w:p>
        </w:tc>
        <w:tc>
          <w:tcPr>
            <w:tcW w:w="692" w:type="dxa"/>
            <w:shd w:val="clear" w:color="auto" w:fill="auto"/>
            <w:noWrap/>
            <w:vAlign w:val="bottom"/>
            <w:tcPrChange w:id="58026" w:author="pete jones" w:date="2022-01-04T12:53:00Z">
              <w:tcPr>
                <w:tcW w:w="692" w:type="dxa"/>
                <w:tcBorders>
                  <w:top w:val="single" w:sz="4" w:space="0" w:color="4472C4"/>
                  <w:left w:val="nil"/>
                  <w:bottom w:val="nil"/>
                  <w:right w:val="nil"/>
                </w:tcBorders>
                <w:shd w:val="clear" w:color="auto" w:fill="auto"/>
                <w:noWrap/>
                <w:vAlign w:val="bottom"/>
              </w:tcPr>
            </w:tcPrChange>
          </w:tcPr>
          <w:p w14:paraId="17611885" w14:textId="77777777" w:rsidR="00BD0299" w:rsidRPr="00FF6A71" w:rsidRDefault="00BD0299">
            <w:pPr>
              <w:spacing w:before="0" w:after="0" w:line="240" w:lineRule="auto"/>
              <w:jc w:val="center"/>
              <w:rPr>
                <w:ins w:id="58027" w:author="pete jones" w:date="2022-01-04T12:37:00Z"/>
                <w:rFonts w:eastAsiaTheme="minorEastAsia" w:cstheme="minorHAnsi"/>
              </w:rPr>
              <w:pPrChange w:id="58028" w:author="pete jones" w:date="2022-01-04T12:51:00Z">
                <w:pPr>
                  <w:spacing w:line="276" w:lineRule="auto"/>
                  <w:jc w:val="center"/>
                </w:pPr>
              </w:pPrChange>
            </w:pPr>
          </w:p>
        </w:tc>
        <w:tc>
          <w:tcPr>
            <w:tcW w:w="692" w:type="dxa"/>
            <w:shd w:val="clear" w:color="auto" w:fill="auto"/>
            <w:noWrap/>
            <w:vAlign w:val="bottom"/>
            <w:tcPrChange w:id="58029" w:author="pete jones" w:date="2022-01-04T12:53:00Z">
              <w:tcPr>
                <w:tcW w:w="692" w:type="dxa"/>
                <w:tcBorders>
                  <w:top w:val="single" w:sz="4" w:space="0" w:color="4472C4"/>
                  <w:left w:val="nil"/>
                  <w:bottom w:val="nil"/>
                  <w:right w:val="nil"/>
                </w:tcBorders>
                <w:shd w:val="clear" w:color="auto" w:fill="auto"/>
                <w:noWrap/>
                <w:vAlign w:val="bottom"/>
              </w:tcPr>
            </w:tcPrChange>
          </w:tcPr>
          <w:p w14:paraId="02F66A48" w14:textId="77777777" w:rsidR="00BD0299" w:rsidRPr="00FF6A71" w:rsidRDefault="00BD0299">
            <w:pPr>
              <w:spacing w:before="0" w:after="0" w:line="240" w:lineRule="auto"/>
              <w:jc w:val="center"/>
              <w:rPr>
                <w:ins w:id="58030" w:author="pete jones" w:date="2022-01-04T12:37:00Z"/>
                <w:rFonts w:eastAsiaTheme="minorEastAsia" w:cstheme="minorHAnsi"/>
              </w:rPr>
              <w:pPrChange w:id="58031" w:author="pete jones" w:date="2022-01-04T12:51:00Z">
                <w:pPr>
                  <w:spacing w:line="276" w:lineRule="auto"/>
                  <w:jc w:val="center"/>
                </w:pPr>
              </w:pPrChange>
            </w:pPr>
          </w:p>
        </w:tc>
      </w:tr>
      <w:tr w:rsidR="00BD0299" w:rsidRPr="00FF6A71" w14:paraId="0C646C96" w14:textId="77777777" w:rsidTr="00701BD7">
        <w:tblPrEx>
          <w:tblW w:w="0" w:type="auto"/>
          <w:jc w:val="center"/>
          <w:tblPrExChange w:id="58032" w:author="pete jones" w:date="2022-01-04T12:53:00Z">
            <w:tblPrEx>
              <w:tblW w:w="0" w:type="auto"/>
              <w:jc w:val="center"/>
            </w:tblPrEx>
          </w:tblPrExChange>
        </w:tblPrEx>
        <w:trPr>
          <w:trHeight w:val="300"/>
          <w:jc w:val="center"/>
          <w:ins w:id="58033" w:author="pete jones" w:date="2022-01-04T12:37:00Z"/>
          <w:trPrChange w:id="58034" w:author="pete jones" w:date="2022-01-04T12:53:00Z">
            <w:trPr>
              <w:trHeight w:val="300"/>
              <w:jc w:val="center"/>
            </w:trPr>
          </w:trPrChange>
        </w:trPr>
        <w:tc>
          <w:tcPr>
            <w:tcW w:w="814" w:type="dxa"/>
            <w:vAlign w:val="center"/>
            <w:tcPrChange w:id="58035" w:author="pete jones" w:date="2022-01-04T12:53:00Z">
              <w:tcPr>
                <w:tcW w:w="814" w:type="dxa"/>
                <w:vAlign w:val="center"/>
              </w:tcPr>
            </w:tcPrChange>
          </w:tcPr>
          <w:p w14:paraId="4383EC35" w14:textId="77777777" w:rsidR="00BD0299" w:rsidRPr="00FF6A71" w:rsidRDefault="00BD0299">
            <w:pPr>
              <w:spacing w:before="0" w:after="0" w:line="240" w:lineRule="auto"/>
              <w:jc w:val="center"/>
              <w:rPr>
                <w:ins w:id="58036" w:author="pete jones" w:date="2022-01-04T12:37:00Z"/>
                <w:rFonts w:eastAsiaTheme="minorEastAsia" w:cstheme="minorHAnsi"/>
                <w:b/>
                <w:bCs/>
              </w:rPr>
              <w:pPrChange w:id="58037" w:author="pete jones" w:date="2022-01-04T12:51:00Z">
                <w:pPr>
                  <w:spacing w:line="276" w:lineRule="auto"/>
                  <w:jc w:val="center"/>
                </w:pPr>
              </w:pPrChange>
            </w:pPr>
            <w:ins w:id="58038" w:author="pete jones" w:date="2022-01-04T12:37:00Z">
              <w:r w:rsidRPr="00FF6A71">
                <w:rPr>
                  <w:rFonts w:eastAsiaTheme="minorEastAsia" w:cstheme="minorHAnsi"/>
                  <w:b/>
                  <w:bCs/>
                </w:rPr>
                <w:t>Count</w:t>
              </w:r>
            </w:ins>
          </w:p>
        </w:tc>
        <w:tc>
          <w:tcPr>
            <w:tcW w:w="814" w:type="dxa"/>
            <w:shd w:val="clear" w:color="auto" w:fill="auto"/>
            <w:noWrap/>
            <w:vAlign w:val="bottom"/>
            <w:tcPrChange w:id="58039" w:author="pete jones" w:date="2022-01-04T12:53:00Z">
              <w:tcPr>
                <w:tcW w:w="814" w:type="dxa"/>
                <w:tcBorders>
                  <w:top w:val="single" w:sz="4" w:space="0" w:color="4472C4"/>
                  <w:left w:val="nil"/>
                  <w:bottom w:val="nil"/>
                  <w:right w:val="nil"/>
                </w:tcBorders>
                <w:shd w:val="clear" w:color="auto" w:fill="auto"/>
                <w:noWrap/>
                <w:vAlign w:val="bottom"/>
              </w:tcPr>
            </w:tcPrChange>
          </w:tcPr>
          <w:p w14:paraId="3709982D" w14:textId="77777777" w:rsidR="00BD0299" w:rsidRPr="00FF6A71" w:rsidRDefault="00BD0299">
            <w:pPr>
              <w:spacing w:before="0" w:after="0" w:line="240" w:lineRule="auto"/>
              <w:jc w:val="center"/>
              <w:rPr>
                <w:ins w:id="58040" w:author="pete jones" w:date="2022-01-04T12:37:00Z"/>
                <w:rFonts w:eastAsiaTheme="minorEastAsia" w:cstheme="minorHAnsi"/>
              </w:rPr>
              <w:pPrChange w:id="58041" w:author="pete jones" w:date="2022-01-04T12:51:00Z">
                <w:pPr>
                  <w:spacing w:line="276" w:lineRule="auto"/>
                  <w:jc w:val="center"/>
                </w:pPr>
              </w:pPrChange>
            </w:pPr>
            <w:ins w:id="58042" w:author="pete jones" w:date="2022-01-04T12:37:00Z">
              <w:r w:rsidRPr="00FF6A71">
                <w:rPr>
                  <w:rFonts w:ascii="Calibri" w:hAnsi="Calibri" w:cs="Calibri"/>
                  <w:color w:val="000000"/>
                  <w:sz w:val="22"/>
                  <w:szCs w:val="22"/>
                </w:rPr>
                <w:t>1</w:t>
              </w:r>
            </w:ins>
          </w:p>
        </w:tc>
        <w:tc>
          <w:tcPr>
            <w:tcW w:w="814" w:type="dxa"/>
            <w:shd w:val="clear" w:color="auto" w:fill="auto"/>
            <w:noWrap/>
            <w:vAlign w:val="bottom"/>
            <w:tcPrChange w:id="58043" w:author="pete jones" w:date="2022-01-04T12:53:00Z">
              <w:tcPr>
                <w:tcW w:w="814" w:type="dxa"/>
                <w:tcBorders>
                  <w:top w:val="single" w:sz="4" w:space="0" w:color="4472C4"/>
                  <w:left w:val="nil"/>
                  <w:bottom w:val="nil"/>
                  <w:right w:val="nil"/>
                </w:tcBorders>
                <w:shd w:val="clear" w:color="auto" w:fill="auto"/>
                <w:noWrap/>
                <w:vAlign w:val="bottom"/>
              </w:tcPr>
            </w:tcPrChange>
          </w:tcPr>
          <w:p w14:paraId="061FD7E8" w14:textId="77777777" w:rsidR="00BD0299" w:rsidRPr="00FF6A71" w:rsidRDefault="00BD0299">
            <w:pPr>
              <w:spacing w:before="0" w:after="0" w:line="240" w:lineRule="auto"/>
              <w:jc w:val="center"/>
              <w:rPr>
                <w:ins w:id="58044" w:author="pete jones" w:date="2022-01-04T12:37:00Z"/>
                <w:rFonts w:eastAsiaTheme="minorEastAsia" w:cstheme="minorHAnsi"/>
              </w:rPr>
              <w:pPrChange w:id="58045" w:author="pete jones" w:date="2022-01-04T12:51:00Z">
                <w:pPr>
                  <w:spacing w:line="276" w:lineRule="auto"/>
                  <w:jc w:val="center"/>
                </w:pPr>
              </w:pPrChange>
            </w:pPr>
            <w:ins w:id="58046" w:author="pete jones" w:date="2022-01-04T12:37:00Z">
              <w:r w:rsidRPr="00FF6A71">
                <w:rPr>
                  <w:rFonts w:ascii="Calibri" w:hAnsi="Calibri" w:cs="Calibri"/>
                  <w:color w:val="000000"/>
                  <w:sz w:val="22"/>
                  <w:szCs w:val="22"/>
                </w:rPr>
                <w:t>1</w:t>
              </w:r>
            </w:ins>
          </w:p>
        </w:tc>
        <w:tc>
          <w:tcPr>
            <w:tcW w:w="814" w:type="dxa"/>
            <w:shd w:val="clear" w:color="auto" w:fill="auto"/>
            <w:noWrap/>
            <w:vAlign w:val="bottom"/>
            <w:tcPrChange w:id="58047" w:author="pete jones" w:date="2022-01-04T12:53:00Z">
              <w:tcPr>
                <w:tcW w:w="814" w:type="dxa"/>
                <w:tcBorders>
                  <w:top w:val="single" w:sz="4" w:space="0" w:color="4472C4"/>
                  <w:left w:val="nil"/>
                  <w:bottom w:val="nil"/>
                  <w:right w:val="nil"/>
                </w:tcBorders>
                <w:shd w:val="clear" w:color="auto" w:fill="auto"/>
                <w:noWrap/>
                <w:vAlign w:val="bottom"/>
              </w:tcPr>
            </w:tcPrChange>
          </w:tcPr>
          <w:p w14:paraId="0EAAA5CB" w14:textId="77777777" w:rsidR="00BD0299" w:rsidRPr="00FF6A71" w:rsidRDefault="00BD0299">
            <w:pPr>
              <w:spacing w:before="0" w:after="0" w:line="240" w:lineRule="auto"/>
              <w:jc w:val="center"/>
              <w:rPr>
                <w:ins w:id="58048" w:author="pete jones" w:date="2022-01-04T12:37:00Z"/>
                <w:rFonts w:eastAsiaTheme="minorEastAsia" w:cstheme="minorHAnsi"/>
              </w:rPr>
              <w:pPrChange w:id="58049" w:author="pete jones" w:date="2022-01-04T12:51:00Z">
                <w:pPr>
                  <w:spacing w:line="276" w:lineRule="auto"/>
                  <w:jc w:val="center"/>
                </w:pPr>
              </w:pPrChange>
            </w:pPr>
            <w:ins w:id="58050"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051" w:author="pete jones" w:date="2022-01-04T12:53:00Z">
              <w:tcPr>
                <w:tcW w:w="692" w:type="dxa"/>
                <w:tcBorders>
                  <w:top w:val="single" w:sz="4" w:space="0" w:color="4472C4"/>
                  <w:left w:val="nil"/>
                  <w:bottom w:val="nil"/>
                  <w:right w:val="nil"/>
                </w:tcBorders>
                <w:shd w:val="clear" w:color="auto" w:fill="auto"/>
                <w:noWrap/>
                <w:vAlign w:val="bottom"/>
              </w:tcPr>
            </w:tcPrChange>
          </w:tcPr>
          <w:p w14:paraId="43A70D4D" w14:textId="77777777" w:rsidR="00BD0299" w:rsidRPr="00FF6A71" w:rsidRDefault="00BD0299">
            <w:pPr>
              <w:spacing w:before="0" w:after="0" w:line="240" w:lineRule="auto"/>
              <w:jc w:val="center"/>
              <w:rPr>
                <w:ins w:id="58052" w:author="pete jones" w:date="2022-01-04T12:37:00Z"/>
                <w:rFonts w:eastAsiaTheme="minorEastAsia" w:cstheme="minorHAnsi"/>
              </w:rPr>
              <w:pPrChange w:id="58053" w:author="pete jones" w:date="2022-01-04T12:51:00Z">
                <w:pPr>
                  <w:spacing w:line="276" w:lineRule="auto"/>
                  <w:jc w:val="center"/>
                </w:pPr>
              </w:pPrChange>
            </w:pPr>
            <w:ins w:id="58054"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055" w:author="pete jones" w:date="2022-01-04T12:53:00Z">
              <w:tcPr>
                <w:tcW w:w="692" w:type="dxa"/>
                <w:tcBorders>
                  <w:top w:val="single" w:sz="4" w:space="0" w:color="4472C4"/>
                  <w:left w:val="nil"/>
                  <w:bottom w:val="nil"/>
                  <w:right w:val="nil"/>
                </w:tcBorders>
                <w:shd w:val="clear" w:color="auto" w:fill="auto"/>
                <w:noWrap/>
                <w:vAlign w:val="bottom"/>
              </w:tcPr>
            </w:tcPrChange>
          </w:tcPr>
          <w:p w14:paraId="7AB6116B" w14:textId="77777777" w:rsidR="00BD0299" w:rsidRPr="00FF6A71" w:rsidRDefault="00BD0299">
            <w:pPr>
              <w:spacing w:before="0" w:after="0" w:line="240" w:lineRule="auto"/>
              <w:jc w:val="center"/>
              <w:rPr>
                <w:ins w:id="58056" w:author="pete jones" w:date="2022-01-04T12:37:00Z"/>
                <w:rFonts w:eastAsiaTheme="minorEastAsia" w:cstheme="minorHAnsi"/>
              </w:rPr>
              <w:pPrChange w:id="58057" w:author="pete jones" w:date="2022-01-04T12:51:00Z">
                <w:pPr>
                  <w:spacing w:line="276" w:lineRule="auto"/>
                  <w:jc w:val="center"/>
                </w:pPr>
              </w:pPrChange>
            </w:pPr>
          </w:p>
        </w:tc>
        <w:tc>
          <w:tcPr>
            <w:tcW w:w="692" w:type="dxa"/>
            <w:shd w:val="clear" w:color="auto" w:fill="auto"/>
            <w:noWrap/>
            <w:vAlign w:val="bottom"/>
            <w:tcPrChange w:id="58058" w:author="pete jones" w:date="2022-01-04T12:53:00Z">
              <w:tcPr>
                <w:tcW w:w="692" w:type="dxa"/>
                <w:tcBorders>
                  <w:top w:val="single" w:sz="4" w:space="0" w:color="4472C4"/>
                  <w:left w:val="nil"/>
                  <w:bottom w:val="nil"/>
                  <w:right w:val="nil"/>
                </w:tcBorders>
                <w:shd w:val="clear" w:color="auto" w:fill="auto"/>
                <w:noWrap/>
                <w:vAlign w:val="bottom"/>
              </w:tcPr>
            </w:tcPrChange>
          </w:tcPr>
          <w:p w14:paraId="35C73CE5" w14:textId="77777777" w:rsidR="00BD0299" w:rsidRPr="00FF6A71" w:rsidRDefault="00BD0299">
            <w:pPr>
              <w:spacing w:before="0" w:after="0" w:line="240" w:lineRule="auto"/>
              <w:jc w:val="center"/>
              <w:rPr>
                <w:ins w:id="58059" w:author="pete jones" w:date="2022-01-04T12:37:00Z"/>
                <w:rFonts w:eastAsiaTheme="minorEastAsia" w:cstheme="minorHAnsi"/>
              </w:rPr>
              <w:pPrChange w:id="58060" w:author="pete jones" w:date="2022-01-04T12:51:00Z">
                <w:pPr>
                  <w:spacing w:line="276" w:lineRule="auto"/>
                  <w:jc w:val="center"/>
                </w:pPr>
              </w:pPrChange>
            </w:pPr>
          </w:p>
        </w:tc>
        <w:tc>
          <w:tcPr>
            <w:tcW w:w="692" w:type="dxa"/>
            <w:shd w:val="clear" w:color="auto" w:fill="auto"/>
            <w:noWrap/>
            <w:vAlign w:val="bottom"/>
            <w:tcPrChange w:id="58061" w:author="pete jones" w:date="2022-01-04T12:53:00Z">
              <w:tcPr>
                <w:tcW w:w="692" w:type="dxa"/>
                <w:tcBorders>
                  <w:top w:val="single" w:sz="4" w:space="0" w:color="4472C4"/>
                  <w:left w:val="nil"/>
                  <w:bottom w:val="nil"/>
                  <w:right w:val="nil"/>
                </w:tcBorders>
                <w:shd w:val="clear" w:color="auto" w:fill="auto"/>
                <w:noWrap/>
                <w:vAlign w:val="bottom"/>
              </w:tcPr>
            </w:tcPrChange>
          </w:tcPr>
          <w:p w14:paraId="3777DCF5" w14:textId="77777777" w:rsidR="00BD0299" w:rsidRPr="00FF6A71" w:rsidRDefault="00BD0299">
            <w:pPr>
              <w:spacing w:before="0" w:after="0" w:line="240" w:lineRule="auto"/>
              <w:jc w:val="center"/>
              <w:rPr>
                <w:ins w:id="58062" w:author="pete jones" w:date="2022-01-04T12:37:00Z"/>
                <w:rFonts w:eastAsiaTheme="minorEastAsia" w:cstheme="minorHAnsi"/>
              </w:rPr>
              <w:pPrChange w:id="58063" w:author="pete jones" w:date="2022-01-04T12:51:00Z">
                <w:pPr>
                  <w:spacing w:line="276" w:lineRule="auto"/>
                  <w:jc w:val="center"/>
                </w:pPr>
              </w:pPrChange>
            </w:pPr>
          </w:p>
        </w:tc>
      </w:tr>
    </w:tbl>
    <w:p w14:paraId="03A67835" w14:textId="77777777" w:rsidR="00BD0299" w:rsidRPr="00FF6A71" w:rsidRDefault="00BD0299" w:rsidP="00BD0299">
      <w:pPr>
        <w:rPr>
          <w:ins w:id="58064" w:author="pete jones" w:date="2022-01-04T12:37:00Z"/>
        </w:rPr>
      </w:pPr>
      <w:ins w:id="58065" w:author="pete jones" w:date="2022-01-04T12:37:00Z">
        <w:r w:rsidRPr="00FF6A71">
          <w:t>Q2.8.4 Product-producing companies tend to compartmentalise their department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066">
          <w:tblGrid>
            <w:gridCol w:w="814"/>
            <w:gridCol w:w="814"/>
            <w:gridCol w:w="814"/>
            <w:gridCol w:w="814"/>
            <w:gridCol w:w="692"/>
            <w:gridCol w:w="692"/>
            <w:gridCol w:w="692"/>
            <w:gridCol w:w="692"/>
          </w:tblGrid>
        </w:tblGridChange>
      </w:tblGrid>
      <w:tr w:rsidR="00BD0299" w:rsidRPr="00FF6A71" w14:paraId="2215152D" w14:textId="77777777" w:rsidTr="00015922">
        <w:trPr>
          <w:trHeight w:val="300"/>
          <w:jc w:val="center"/>
          <w:ins w:id="58067" w:author="pete jones" w:date="2022-01-04T12:37:00Z"/>
        </w:trPr>
        <w:tc>
          <w:tcPr>
            <w:tcW w:w="814" w:type="dxa"/>
            <w:shd w:val="clear" w:color="auto" w:fill="E7E6E6" w:themeFill="background2"/>
            <w:vAlign w:val="center"/>
          </w:tcPr>
          <w:p w14:paraId="245E4832" w14:textId="77777777" w:rsidR="00BD0299" w:rsidRPr="00FF6A71" w:rsidRDefault="00BD0299">
            <w:pPr>
              <w:spacing w:before="0" w:after="0" w:line="240" w:lineRule="auto"/>
              <w:jc w:val="center"/>
              <w:rPr>
                <w:ins w:id="58068" w:author="pete jones" w:date="2022-01-04T12:37:00Z"/>
                <w:rFonts w:eastAsiaTheme="minorEastAsia" w:cstheme="minorHAnsi"/>
                <w:b/>
                <w:bCs/>
              </w:rPr>
              <w:pPrChange w:id="58069" w:author="pete jones" w:date="2022-01-04T12:51:00Z">
                <w:pPr>
                  <w:jc w:val="center"/>
                </w:pPr>
              </w:pPrChange>
            </w:pPr>
            <w:ins w:id="58070"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0046FD1" w14:textId="77777777" w:rsidR="00BD0299" w:rsidRPr="00FF6A71" w:rsidRDefault="00BD0299">
            <w:pPr>
              <w:spacing w:before="0" w:after="0" w:line="240" w:lineRule="auto"/>
              <w:jc w:val="center"/>
              <w:rPr>
                <w:ins w:id="58071" w:author="pete jones" w:date="2022-01-04T12:37:00Z"/>
                <w:rFonts w:eastAsiaTheme="minorEastAsia" w:cstheme="minorHAnsi"/>
                <w:b/>
                <w:bCs/>
              </w:rPr>
              <w:pPrChange w:id="58072" w:author="pete jones" w:date="2022-01-04T12:51:00Z">
                <w:pPr>
                  <w:jc w:val="center"/>
                </w:pPr>
              </w:pPrChange>
            </w:pPr>
            <w:ins w:id="58073"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54293F8" w14:textId="77777777" w:rsidR="00BD0299" w:rsidRPr="00FF6A71" w:rsidRDefault="00BD0299">
            <w:pPr>
              <w:spacing w:before="0" w:after="0" w:line="240" w:lineRule="auto"/>
              <w:jc w:val="center"/>
              <w:rPr>
                <w:ins w:id="58074" w:author="pete jones" w:date="2022-01-04T12:37:00Z"/>
                <w:rFonts w:eastAsiaTheme="minorEastAsia" w:cstheme="minorHAnsi"/>
                <w:b/>
                <w:bCs/>
              </w:rPr>
              <w:pPrChange w:id="58075" w:author="pete jones" w:date="2022-01-04T12:51:00Z">
                <w:pPr>
                  <w:jc w:val="center"/>
                </w:pPr>
              </w:pPrChange>
            </w:pPr>
            <w:ins w:id="58076"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6337246" w14:textId="77777777" w:rsidR="00BD0299" w:rsidRPr="00FF6A71" w:rsidRDefault="00BD0299">
            <w:pPr>
              <w:spacing w:before="0" w:after="0" w:line="240" w:lineRule="auto"/>
              <w:jc w:val="center"/>
              <w:rPr>
                <w:ins w:id="58077" w:author="pete jones" w:date="2022-01-04T12:37:00Z"/>
                <w:rFonts w:eastAsiaTheme="minorEastAsia" w:cstheme="minorHAnsi"/>
                <w:b/>
                <w:bCs/>
              </w:rPr>
              <w:pPrChange w:id="58078" w:author="pete jones" w:date="2022-01-04T12:51:00Z">
                <w:pPr>
                  <w:jc w:val="center"/>
                </w:pPr>
              </w:pPrChange>
            </w:pPr>
            <w:ins w:id="58079"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EB3D7D3" w14:textId="77777777" w:rsidR="00BD0299" w:rsidRPr="00FF6A71" w:rsidRDefault="00BD0299">
            <w:pPr>
              <w:spacing w:before="0" w:after="0" w:line="240" w:lineRule="auto"/>
              <w:jc w:val="center"/>
              <w:rPr>
                <w:ins w:id="58080" w:author="pete jones" w:date="2022-01-04T12:37:00Z"/>
                <w:rFonts w:eastAsiaTheme="minorEastAsia" w:cstheme="minorHAnsi"/>
                <w:b/>
                <w:bCs/>
              </w:rPr>
              <w:pPrChange w:id="58081" w:author="pete jones" w:date="2022-01-04T12:51:00Z">
                <w:pPr>
                  <w:jc w:val="center"/>
                </w:pPr>
              </w:pPrChange>
            </w:pPr>
            <w:ins w:id="58082"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446B7ED0" w14:textId="77777777" w:rsidR="00BD0299" w:rsidRPr="00FF6A71" w:rsidRDefault="00BD0299">
            <w:pPr>
              <w:spacing w:before="0" w:after="0" w:line="240" w:lineRule="auto"/>
              <w:jc w:val="center"/>
              <w:rPr>
                <w:ins w:id="58083" w:author="pete jones" w:date="2022-01-04T12:37:00Z"/>
                <w:rFonts w:eastAsiaTheme="minorEastAsia" w:cstheme="minorHAnsi"/>
                <w:b/>
                <w:bCs/>
              </w:rPr>
              <w:pPrChange w:id="58084" w:author="pete jones" w:date="2022-01-04T12:51:00Z">
                <w:pPr>
                  <w:jc w:val="center"/>
                </w:pPr>
              </w:pPrChange>
            </w:pPr>
            <w:ins w:id="58085"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6AECBE23" w14:textId="77777777" w:rsidR="00BD0299" w:rsidRPr="00FF6A71" w:rsidRDefault="00BD0299">
            <w:pPr>
              <w:spacing w:before="0" w:after="0" w:line="240" w:lineRule="auto"/>
              <w:jc w:val="center"/>
              <w:rPr>
                <w:ins w:id="58086" w:author="pete jones" w:date="2022-01-04T12:37:00Z"/>
                <w:rFonts w:eastAsiaTheme="minorEastAsia" w:cstheme="minorHAnsi"/>
                <w:b/>
                <w:bCs/>
              </w:rPr>
              <w:pPrChange w:id="58087" w:author="pete jones" w:date="2022-01-04T12:51:00Z">
                <w:pPr>
                  <w:jc w:val="center"/>
                </w:pPr>
              </w:pPrChange>
            </w:pPr>
            <w:ins w:id="58088"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174736FC" w14:textId="77777777" w:rsidR="00BD0299" w:rsidRPr="00FF6A71" w:rsidRDefault="00BD0299">
            <w:pPr>
              <w:spacing w:before="0" w:after="0" w:line="240" w:lineRule="auto"/>
              <w:jc w:val="center"/>
              <w:rPr>
                <w:ins w:id="58089" w:author="pete jones" w:date="2022-01-04T12:37:00Z"/>
                <w:rFonts w:eastAsiaTheme="minorEastAsia" w:cstheme="minorHAnsi"/>
                <w:b/>
                <w:bCs/>
              </w:rPr>
              <w:pPrChange w:id="58090" w:author="pete jones" w:date="2022-01-04T12:51:00Z">
                <w:pPr>
                  <w:jc w:val="center"/>
                </w:pPr>
              </w:pPrChange>
            </w:pPr>
            <w:ins w:id="58091" w:author="pete jones" w:date="2022-01-04T12:37:00Z">
              <w:r w:rsidRPr="00FF6A71">
                <w:rPr>
                  <w:rFonts w:eastAsiaTheme="minorEastAsia" w:cstheme="minorHAnsi"/>
                  <w:b/>
                  <w:bCs/>
                </w:rPr>
                <w:t>7</w:t>
              </w:r>
            </w:ins>
          </w:p>
        </w:tc>
      </w:tr>
      <w:tr w:rsidR="00BD0299" w:rsidRPr="00FF6A71" w14:paraId="205EC18F" w14:textId="77777777" w:rsidTr="00701BD7">
        <w:tblPrEx>
          <w:tblW w:w="0" w:type="auto"/>
          <w:jc w:val="center"/>
          <w:tblPrExChange w:id="58092" w:author="pete jones" w:date="2022-01-04T12:53:00Z">
            <w:tblPrEx>
              <w:tblW w:w="0" w:type="auto"/>
              <w:jc w:val="center"/>
            </w:tblPrEx>
          </w:tblPrExChange>
        </w:tblPrEx>
        <w:trPr>
          <w:trHeight w:val="300"/>
          <w:jc w:val="center"/>
          <w:ins w:id="58093" w:author="pete jones" w:date="2022-01-04T12:37:00Z"/>
          <w:trPrChange w:id="58094" w:author="pete jones" w:date="2022-01-04T12:53:00Z">
            <w:trPr>
              <w:trHeight w:val="300"/>
              <w:jc w:val="center"/>
            </w:trPr>
          </w:trPrChange>
        </w:trPr>
        <w:tc>
          <w:tcPr>
            <w:tcW w:w="814" w:type="dxa"/>
            <w:vAlign w:val="center"/>
            <w:tcPrChange w:id="58095" w:author="pete jones" w:date="2022-01-04T12:53:00Z">
              <w:tcPr>
                <w:tcW w:w="814" w:type="dxa"/>
                <w:vAlign w:val="center"/>
              </w:tcPr>
            </w:tcPrChange>
          </w:tcPr>
          <w:p w14:paraId="1DDA1898" w14:textId="77777777" w:rsidR="00BD0299" w:rsidRPr="00FF6A71" w:rsidRDefault="00BD0299">
            <w:pPr>
              <w:spacing w:before="0" w:after="0" w:line="240" w:lineRule="auto"/>
              <w:jc w:val="center"/>
              <w:rPr>
                <w:ins w:id="58096" w:author="pete jones" w:date="2022-01-04T12:37:00Z"/>
                <w:rFonts w:eastAsiaTheme="minorEastAsia" w:cstheme="minorHAnsi"/>
                <w:b/>
                <w:bCs/>
              </w:rPr>
              <w:pPrChange w:id="58097" w:author="pete jones" w:date="2022-01-04T12:51:00Z">
                <w:pPr>
                  <w:jc w:val="center"/>
                </w:pPr>
              </w:pPrChange>
            </w:pPr>
            <w:ins w:id="58098" w:author="pete jones" w:date="2022-01-04T12:37:00Z">
              <w:r w:rsidRPr="00FF6A71">
                <w:rPr>
                  <w:rFonts w:eastAsiaTheme="minorEastAsia" w:cstheme="minorHAnsi"/>
                  <w:b/>
                  <w:bCs/>
                </w:rPr>
                <w:t>%</w:t>
              </w:r>
            </w:ins>
          </w:p>
        </w:tc>
        <w:tc>
          <w:tcPr>
            <w:tcW w:w="814" w:type="dxa"/>
            <w:shd w:val="clear" w:color="auto" w:fill="auto"/>
            <w:noWrap/>
            <w:vAlign w:val="bottom"/>
            <w:tcPrChange w:id="58099" w:author="pete jones" w:date="2022-01-04T12:53:00Z">
              <w:tcPr>
                <w:tcW w:w="814" w:type="dxa"/>
                <w:tcBorders>
                  <w:top w:val="single" w:sz="4" w:space="0" w:color="4472C4"/>
                  <w:left w:val="nil"/>
                  <w:bottom w:val="nil"/>
                  <w:right w:val="nil"/>
                </w:tcBorders>
                <w:shd w:val="clear" w:color="auto" w:fill="auto"/>
                <w:noWrap/>
                <w:vAlign w:val="bottom"/>
              </w:tcPr>
            </w:tcPrChange>
          </w:tcPr>
          <w:p w14:paraId="52EE505E" w14:textId="77777777" w:rsidR="00BD0299" w:rsidRPr="00FF6A71" w:rsidRDefault="00BD0299">
            <w:pPr>
              <w:spacing w:before="0" w:after="0" w:line="240" w:lineRule="auto"/>
              <w:jc w:val="center"/>
              <w:rPr>
                <w:ins w:id="58100" w:author="pete jones" w:date="2022-01-04T12:37:00Z"/>
                <w:rFonts w:eastAsiaTheme="minorEastAsia" w:cstheme="minorHAnsi"/>
              </w:rPr>
              <w:pPrChange w:id="58101" w:author="pete jones" w:date="2022-01-04T12:51:00Z">
                <w:pPr>
                  <w:jc w:val="center"/>
                </w:pPr>
              </w:pPrChange>
            </w:pPr>
          </w:p>
        </w:tc>
        <w:tc>
          <w:tcPr>
            <w:tcW w:w="814" w:type="dxa"/>
            <w:shd w:val="clear" w:color="auto" w:fill="auto"/>
            <w:noWrap/>
            <w:vAlign w:val="bottom"/>
            <w:tcPrChange w:id="58102" w:author="pete jones" w:date="2022-01-04T12:53:00Z">
              <w:tcPr>
                <w:tcW w:w="814" w:type="dxa"/>
                <w:tcBorders>
                  <w:top w:val="single" w:sz="4" w:space="0" w:color="4472C4"/>
                  <w:left w:val="nil"/>
                  <w:bottom w:val="nil"/>
                  <w:right w:val="nil"/>
                </w:tcBorders>
                <w:shd w:val="clear" w:color="auto" w:fill="auto"/>
                <w:noWrap/>
                <w:vAlign w:val="bottom"/>
              </w:tcPr>
            </w:tcPrChange>
          </w:tcPr>
          <w:p w14:paraId="1B8DF520" w14:textId="77777777" w:rsidR="00BD0299" w:rsidRPr="00FF6A71" w:rsidRDefault="00BD0299">
            <w:pPr>
              <w:spacing w:before="0" w:after="0" w:line="240" w:lineRule="auto"/>
              <w:jc w:val="center"/>
              <w:rPr>
                <w:ins w:id="58103" w:author="pete jones" w:date="2022-01-04T12:37:00Z"/>
                <w:rFonts w:eastAsiaTheme="minorEastAsia" w:cstheme="minorHAnsi"/>
              </w:rPr>
              <w:pPrChange w:id="58104" w:author="pete jones" w:date="2022-01-04T12:51:00Z">
                <w:pPr>
                  <w:jc w:val="center"/>
                </w:pPr>
              </w:pPrChange>
            </w:pPr>
            <w:ins w:id="58105" w:author="pete jones" w:date="2022-01-04T12:37:00Z">
              <w:r w:rsidRPr="00FF6A71">
                <w:rPr>
                  <w:rFonts w:ascii="Calibri" w:hAnsi="Calibri" w:cs="Calibri"/>
                  <w:color w:val="000000"/>
                  <w:sz w:val="22"/>
                  <w:szCs w:val="22"/>
                </w:rPr>
                <w:t>50%</w:t>
              </w:r>
            </w:ins>
          </w:p>
        </w:tc>
        <w:tc>
          <w:tcPr>
            <w:tcW w:w="814" w:type="dxa"/>
            <w:shd w:val="clear" w:color="auto" w:fill="auto"/>
            <w:noWrap/>
            <w:vAlign w:val="center"/>
            <w:tcPrChange w:id="58106" w:author="pete jones" w:date="2022-01-04T12:53:00Z">
              <w:tcPr>
                <w:tcW w:w="814" w:type="dxa"/>
                <w:tcBorders>
                  <w:top w:val="single" w:sz="4" w:space="0" w:color="4472C4"/>
                  <w:left w:val="nil"/>
                  <w:bottom w:val="nil"/>
                  <w:right w:val="nil"/>
                </w:tcBorders>
                <w:shd w:val="clear" w:color="auto" w:fill="auto"/>
                <w:noWrap/>
                <w:vAlign w:val="center"/>
              </w:tcPr>
            </w:tcPrChange>
          </w:tcPr>
          <w:p w14:paraId="30019156" w14:textId="77777777" w:rsidR="00BD0299" w:rsidRPr="00FF6A71" w:rsidRDefault="00BD0299">
            <w:pPr>
              <w:spacing w:before="0" w:after="0" w:line="240" w:lineRule="auto"/>
              <w:jc w:val="center"/>
              <w:rPr>
                <w:ins w:id="58107" w:author="pete jones" w:date="2022-01-04T12:37:00Z"/>
                <w:rFonts w:eastAsiaTheme="minorEastAsia" w:cstheme="minorHAnsi"/>
              </w:rPr>
              <w:pPrChange w:id="58108" w:author="pete jones" w:date="2022-01-04T12:51:00Z">
                <w:pPr>
                  <w:jc w:val="center"/>
                </w:pPr>
              </w:pPrChange>
            </w:pPr>
            <w:ins w:id="58109" w:author="pete jones" w:date="2022-01-04T12:37:00Z">
              <w:r w:rsidRPr="00FF6A71">
                <w:rPr>
                  <w:rFonts w:ascii="Calibri" w:hAnsi="Calibri" w:cs="Calibri"/>
                  <w:color w:val="000000"/>
                  <w:sz w:val="22"/>
                  <w:szCs w:val="22"/>
                </w:rPr>
                <w:t>25%</w:t>
              </w:r>
            </w:ins>
          </w:p>
        </w:tc>
        <w:tc>
          <w:tcPr>
            <w:tcW w:w="692" w:type="dxa"/>
            <w:shd w:val="clear" w:color="auto" w:fill="auto"/>
            <w:noWrap/>
            <w:vAlign w:val="center"/>
            <w:tcPrChange w:id="58110" w:author="pete jones" w:date="2022-01-04T12:53:00Z">
              <w:tcPr>
                <w:tcW w:w="692" w:type="dxa"/>
                <w:tcBorders>
                  <w:top w:val="single" w:sz="4" w:space="0" w:color="4472C4"/>
                  <w:left w:val="nil"/>
                  <w:bottom w:val="nil"/>
                  <w:right w:val="nil"/>
                </w:tcBorders>
                <w:shd w:val="clear" w:color="auto" w:fill="auto"/>
                <w:noWrap/>
                <w:vAlign w:val="center"/>
              </w:tcPr>
            </w:tcPrChange>
          </w:tcPr>
          <w:p w14:paraId="4731595F" w14:textId="77777777" w:rsidR="00BD0299" w:rsidRPr="00FF6A71" w:rsidRDefault="00BD0299">
            <w:pPr>
              <w:spacing w:before="0" w:after="0" w:line="240" w:lineRule="auto"/>
              <w:jc w:val="center"/>
              <w:rPr>
                <w:ins w:id="58111" w:author="pete jones" w:date="2022-01-04T12:37:00Z"/>
                <w:rFonts w:eastAsiaTheme="minorEastAsia" w:cstheme="minorHAnsi"/>
              </w:rPr>
              <w:pPrChange w:id="58112" w:author="pete jones" w:date="2022-01-04T12:51:00Z">
                <w:pPr>
                  <w:jc w:val="center"/>
                </w:pPr>
              </w:pPrChange>
            </w:pPr>
            <w:ins w:id="58113" w:author="pete jones" w:date="2022-01-04T12:37:00Z">
              <w:r w:rsidRPr="00FF6A71">
                <w:rPr>
                  <w:rFonts w:ascii="Calibri" w:hAnsi="Calibri" w:cs="Calibri"/>
                  <w:color w:val="000000"/>
                  <w:sz w:val="22"/>
                  <w:szCs w:val="22"/>
                </w:rPr>
                <w:t>25%</w:t>
              </w:r>
            </w:ins>
          </w:p>
        </w:tc>
        <w:tc>
          <w:tcPr>
            <w:tcW w:w="692" w:type="dxa"/>
            <w:shd w:val="clear" w:color="auto" w:fill="auto"/>
            <w:noWrap/>
            <w:vAlign w:val="center"/>
            <w:tcPrChange w:id="58114" w:author="pete jones" w:date="2022-01-04T12:53:00Z">
              <w:tcPr>
                <w:tcW w:w="692" w:type="dxa"/>
                <w:tcBorders>
                  <w:top w:val="single" w:sz="4" w:space="0" w:color="4472C4"/>
                  <w:left w:val="nil"/>
                  <w:bottom w:val="nil"/>
                  <w:right w:val="nil"/>
                </w:tcBorders>
                <w:shd w:val="clear" w:color="auto" w:fill="auto"/>
                <w:noWrap/>
                <w:vAlign w:val="center"/>
              </w:tcPr>
            </w:tcPrChange>
          </w:tcPr>
          <w:p w14:paraId="4B3E7624" w14:textId="77777777" w:rsidR="00BD0299" w:rsidRPr="00FF6A71" w:rsidRDefault="00BD0299">
            <w:pPr>
              <w:spacing w:before="0" w:after="0" w:line="240" w:lineRule="auto"/>
              <w:jc w:val="center"/>
              <w:rPr>
                <w:ins w:id="58115" w:author="pete jones" w:date="2022-01-04T12:37:00Z"/>
                <w:rFonts w:eastAsiaTheme="minorEastAsia" w:cstheme="minorHAnsi"/>
              </w:rPr>
              <w:pPrChange w:id="58116" w:author="pete jones" w:date="2022-01-04T12:51:00Z">
                <w:pPr>
                  <w:jc w:val="center"/>
                </w:pPr>
              </w:pPrChange>
            </w:pPr>
          </w:p>
        </w:tc>
        <w:tc>
          <w:tcPr>
            <w:tcW w:w="692" w:type="dxa"/>
            <w:shd w:val="clear" w:color="auto" w:fill="auto"/>
            <w:noWrap/>
            <w:vAlign w:val="bottom"/>
            <w:tcPrChange w:id="58117" w:author="pete jones" w:date="2022-01-04T12:53:00Z">
              <w:tcPr>
                <w:tcW w:w="692" w:type="dxa"/>
                <w:tcBorders>
                  <w:top w:val="single" w:sz="4" w:space="0" w:color="4472C4"/>
                  <w:left w:val="nil"/>
                  <w:bottom w:val="nil"/>
                  <w:right w:val="nil"/>
                </w:tcBorders>
                <w:shd w:val="clear" w:color="auto" w:fill="auto"/>
                <w:noWrap/>
                <w:vAlign w:val="bottom"/>
              </w:tcPr>
            </w:tcPrChange>
          </w:tcPr>
          <w:p w14:paraId="36471ABF" w14:textId="77777777" w:rsidR="00BD0299" w:rsidRPr="00FF6A71" w:rsidRDefault="00BD0299">
            <w:pPr>
              <w:spacing w:before="0" w:after="0" w:line="240" w:lineRule="auto"/>
              <w:jc w:val="center"/>
              <w:rPr>
                <w:ins w:id="58118" w:author="pete jones" w:date="2022-01-04T12:37:00Z"/>
                <w:rFonts w:eastAsiaTheme="minorEastAsia" w:cstheme="minorHAnsi"/>
              </w:rPr>
              <w:pPrChange w:id="58119" w:author="pete jones" w:date="2022-01-04T12:51:00Z">
                <w:pPr>
                  <w:jc w:val="center"/>
                </w:pPr>
              </w:pPrChange>
            </w:pPr>
          </w:p>
        </w:tc>
        <w:tc>
          <w:tcPr>
            <w:tcW w:w="692" w:type="dxa"/>
            <w:shd w:val="clear" w:color="auto" w:fill="auto"/>
            <w:noWrap/>
            <w:vAlign w:val="bottom"/>
            <w:tcPrChange w:id="58120" w:author="pete jones" w:date="2022-01-04T12:53:00Z">
              <w:tcPr>
                <w:tcW w:w="692" w:type="dxa"/>
                <w:tcBorders>
                  <w:top w:val="single" w:sz="4" w:space="0" w:color="4472C4"/>
                  <w:left w:val="nil"/>
                  <w:bottom w:val="nil"/>
                  <w:right w:val="nil"/>
                </w:tcBorders>
                <w:shd w:val="clear" w:color="auto" w:fill="auto"/>
                <w:noWrap/>
                <w:vAlign w:val="bottom"/>
              </w:tcPr>
            </w:tcPrChange>
          </w:tcPr>
          <w:p w14:paraId="60D9D8CB" w14:textId="77777777" w:rsidR="00BD0299" w:rsidRPr="00FF6A71" w:rsidRDefault="00BD0299">
            <w:pPr>
              <w:spacing w:before="0" w:after="0" w:line="240" w:lineRule="auto"/>
              <w:jc w:val="center"/>
              <w:rPr>
                <w:ins w:id="58121" w:author="pete jones" w:date="2022-01-04T12:37:00Z"/>
                <w:rFonts w:eastAsiaTheme="minorEastAsia" w:cstheme="minorHAnsi"/>
              </w:rPr>
              <w:pPrChange w:id="58122" w:author="pete jones" w:date="2022-01-04T12:51:00Z">
                <w:pPr>
                  <w:jc w:val="center"/>
                </w:pPr>
              </w:pPrChange>
            </w:pPr>
          </w:p>
        </w:tc>
      </w:tr>
      <w:tr w:rsidR="00BD0299" w:rsidRPr="00FF6A71" w14:paraId="68D07B29" w14:textId="77777777" w:rsidTr="00701BD7">
        <w:tblPrEx>
          <w:tblW w:w="0" w:type="auto"/>
          <w:jc w:val="center"/>
          <w:tblPrExChange w:id="58123" w:author="pete jones" w:date="2022-01-04T12:53:00Z">
            <w:tblPrEx>
              <w:tblW w:w="0" w:type="auto"/>
              <w:jc w:val="center"/>
            </w:tblPrEx>
          </w:tblPrExChange>
        </w:tblPrEx>
        <w:trPr>
          <w:trHeight w:val="300"/>
          <w:jc w:val="center"/>
          <w:ins w:id="58124" w:author="pete jones" w:date="2022-01-04T12:37:00Z"/>
          <w:trPrChange w:id="58125" w:author="pete jones" w:date="2022-01-04T12:53:00Z">
            <w:trPr>
              <w:trHeight w:val="300"/>
              <w:jc w:val="center"/>
            </w:trPr>
          </w:trPrChange>
        </w:trPr>
        <w:tc>
          <w:tcPr>
            <w:tcW w:w="814" w:type="dxa"/>
            <w:vAlign w:val="center"/>
            <w:tcPrChange w:id="58126" w:author="pete jones" w:date="2022-01-04T12:53:00Z">
              <w:tcPr>
                <w:tcW w:w="814" w:type="dxa"/>
                <w:vAlign w:val="center"/>
              </w:tcPr>
            </w:tcPrChange>
          </w:tcPr>
          <w:p w14:paraId="6E344E4F" w14:textId="77777777" w:rsidR="00BD0299" w:rsidRPr="00FF6A71" w:rsidRDefault="00BD0299">
            <w:pPr>
              <w:spacing w:before="0" w:after="0" w:line="240" w:lineRule="auto"/>
              <w:jc w:val="center"/>
              <w:rPr>
                <w:ins w:id="58127" w:author="pete jones" w:date="2022-01-04T12:37:00Z"/>
                <w:rFonts w:eastAsiaTheme="minorEastAsia" w:cstheme="minorHAnsi"/>
                <w:b/>
                <w:bCs/>
              </w:rPr>
              <w:pPrChange w:id="58128" w:author="pete jones" w:date="2022-01-04T12:51:00Z">
                <w:pPr>
                  <w:jc w:val="center"/>
                </w:pPr>
              </w:pPrChange>
            </w:pPr>
            <w:ins w:id="58129" w:author="pete jones" w:date="2022-01-04T12:37:00Z">
              <w:r w:rsidRPr="00FF6A71">
                <w:rPr>
                  <w:rFonts w:eastAsiaTheme="minorEastAsia" w:cstheme="minorHAnsi"/>
                  <w:b/>
                  <w:bCs/>
                </w:rPr>
                <w:t>Count</w:t>
              </w:r>
            </w:ins>
          </w:p>
        </w:tc>
        <w:tc>
          <w:tcPr>
            <w:tcW w:w="814" w:type="dxa"/>
            <w:shd w:val="clear" w:color="auto" w:fill="auto"/>
            <w:noWrap/>
            <w:vAlign w:val="bottom"/>
            <w:tcPrChange w:id="58130" w:author="pete jones" w:date="2022-01-04T12:53:00Z">
              <w:tcPr>
                <w:tcW w:w="814" w:type="dxa"/>
                <w:tcBorders>
                  <w:top w:val="single" w:sz="4" w:space="0" w:color="4472C4"/>
                  <w:left w:val="nil"/>
                  <w:bottom w:val="nil"/>
                  <w:right w:val="nil"/>
                </w:tcBorders>
                <w:shd w:val="clear" w:color="auto" w:fill="auto"/>
                <w:noWrap/>
                <w:vAlign w:val="bottom"/>
              </w:tcPr>
            </w:tcPrChange>
          </w:tcPr>
          <w:p w14:paraId="67AD11DA" w14:textId="77777777" w:rsidR="00BD0299" w:rsidRPr="00FF6A71" w:rsidRDefault="00BD0299">
            <w:pPr>
              <w:spacing w:before="0" w:after="0" w:line="240" w:lineRule="auto"/>
              <w:jc w:val="center"/>
              <w:rPr>
                <w:ins w:id="58131" w:author="pete jones" w:date="2022-01-04T12:37:00Z"/>
                <w:rFonts w:eastAsiaTheme="minorEastAsia" w:cstheme="minorHAnsi"/>
              </w:rPr>
              <w:pPrChange w:id="58132" w:author="pete jones" w:date="2022-01-04T12:51:00Z">
                <w:pPr>
                  <w:jc w:val="center"/>
                </w:pPr>
              </w:pPrChange>
            </w:pPr>
          </w:p>
        </w:tc>
        <w:tc>
          <w:tcPr>
            <w:tcW w:w="814" w:type="dxa"/>
            <w:shd w:val="clear" w:color="auto" w:fill="auto"/>
            <w:noWrap/>
            <w:vAlign w:val="bottom"/>
            <w:tcPrChange w:id="58133" w:author="pete jones" w:date="2022-01-04T12:53:00Z">
              <w:tcPr>
                <w:tcW w:w="814" w:type="dxa"/>
                <w:tcBorders>
                  <w:top w:val="single" w:sz="4" w:space="0" w:color="4472C4"/>
                  <w:left w:val="nil"/>
                  <w:bottom w:val="nil"/>
                  <w:right w:val="nil"/>
                </w:tcBorders>
                <w:shd w:val="clear" w:color="auto" w:fill="auto"/>
                <w:noWrap/>
                <w:vAlign w:val="bottom"/>
              </w:tcPr>
            </w:tcPrChange>
          </w:tcPr>
          <w:p w14:paraId="7592BA6C" w14:textId="77777777" w:rsidR="00BD0299" w:rsidRPr="00FF6A71" w:rsidRDefault="00BD0299">
            <w:pPr>
              <w:spacing w:before="0" w:after="0" w:line="240" w:lineRule="auto"/>
              <w:jc w:val="center"/>
              <w:rPr>
                <w:ins w:id="58134" w:author="pete jones" w:date="2022-01-04T12:37:00Z"/>
                <w:rFonts w:eastAsiaTheme="minorEastAsia" w:cstheme="minorHAnsi"/>
              </w:rPr>
              <w:pPrChange w:id="58135" w:author="pete jones" w:date="2022-01-04T12:51:00Z">
                <w:pPr>
                  <w:jc w:val="center"/>
                </w:pPr>
              </w:pPrChange>
            </w:pPr>
            <w:ins w:id="58136" w:author="pete jones" w:date="2022-01-04T12:37:00Z">
              <w:r w:rsidRPr="00FF6A71">
                <w:rPr>
                  <w:rFonts w:ascii="Calibri" w:hAnsi="Calibri" w:cs="Calibri"/>
                  <w:color w:val="000000"/>
                  <w:sz w:val="22"/>
                  <w:szCs w:val="22"/>
                </w:rPr>
                <w:t>2</w:t>
              </w:r>
            </w:ins>
          </w:p>
        </w:tc>
        <w:tc>
          <w:tcPr>
            <w:tcW w:w="814" w:type="dxa"/>
            <w:shd w:val="clear" w:color="auto" w:fill="auto"/>
            <w:noWrap/>
            <w:vAlign w:val="bottom"/>
            <w:tcPrChange w:id="58137" w:author="pete jones" w:date="2022-01-04T12:53:00Z">
              <w:tcPr>
                <w:tcW w:w="814" w:type="dxa"/>
                <w:tcBorders>
                  <w:top w:val="single" w:sz="4" w:space="0" w:color="4472C4"/>
                  <w:left w:val="nil"/>
                  <w:bottom w:val="nil"/>
                  <w:right w:val="nil"/>
                </w:tcBorders>
                <w:shd w:val="clear" w:color="auto" w:fill="auto"/>
                <w:noWrap/>
                <w:vAlign w:val="bottom"/>
              </w:tcPr>
            </w:tcPrChange>
          </w:tcPr>
          <w:p w14:paraId="1906C676" w14:textId="77777777" w:rsidR="00BD0299" w:rsidRPr="00FF6A71" w:rsidRDefault="00BD0299">
            <w:pPr>
              <w:spacing w:before="0" w:after="0" w:line="240" w:lineRule="auto"/>
              <w:jc w:val="center"/>
              <w:rPr>
                <w:ins w:id="58138" w:author="pete jones" w:date="2022-01-04T12:37:00Z"/>
                <w:rFonts w:eastAsiaTheme="minorEastAsia" w:cstheme="minorHAnsi"/>
              </w:rPr>
              <w:pPrChange w:id="58139" w:author="pete jones" w:date="2022-01-04T12:51:00Z">
                <w:pPr>
                  <w:jc w:val="center"/>
                </w:pPr>
              </w:pPrChange>
            </w:pPr>
            <w:ins w:id="58140"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141" w:author="pete jones" w:date="2022-01-04T12:53:00Z">
              <w:tcPr>
                <w:tcW w:w="692" w:type="dxa"/>
                <w:tcBorders>
                  <w:top w:val="single" w:sz="4" w:space="0" w:color="4472C4"/>
                  <w:left w:val="nil"/>
                  <w:bottom w:val="nil"/>
                  <w:right w:val="nil"/>
                </w:tcBorders>
                <w:shd w:val="clear" w:color="auto" w:fill="auto"/>
                <w:noWrap/>
                <w:vAlign w:val="bottom"/>
              </w:tcPr>
            </w:tcPrChange>
          </w:tcPr>
          <w:p w14:paraId="33F84ED8" w14:textId="77777777" w:rsidR="00BD0299" w:rsidRPr="00FF6A71" w:rsidRDefault="00BD0299">
            <w:pPr>
              <w:spacing w:before="0" w:after="0" w:line="240" w:lineRule="auto"/>
              <w:jc w:val="center"/>
              <w:rPr>
                <w:ins w:id="58142" w:author="pete jones" w:date="2022-01-04T12:37:00Z"/>
                <w:rFonts w:eastAsiaTheme="minorEastAsia" w:cstheme="minorHAnsi"/>
              </w:rPr>
              <w:pPrChange w:id="58143" w:author="pete jones" w:date="2022-01-04T12:51:00Z">
                <w:pPr>
                  <w:jc w:val="center"/>
                </w:pPr>
              </w:pPrChange>
            </w:pPr>
            <w:ins w:id="58144"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145" w:author="pete jones" w:date="2022-01-04T12:53:00Z">
              <w:tcPr>
                <w:tcW w:w="692" w:type="dxa"/>
                <w:tcBorders>
                  <w:top w:val="single" w:sz="4" w:space="0" w:color="4472C4"/>
                  <w:left w:val="nil"/>
                  <w:bottom w:val="nil"/>
                  <w:right w:val="nil"/>
                </w:tcBorders>
                <w:shd w:val="clear" w:color="auto" w:fill="auto"/>
                <w:noWrap/>
                <w:vAlign w:val="bottom"/>
              </w:tcPr>
            </w:tcPrChange>
          </w:tcPr>
          <w:p w14:paraId="57F5943A" w14:textId="77777777" w:rsidR="00BD0299" w:rsidRPr="00FF6A71" w:rsidRDefault="00BD0299">
            <w:pPr>
              <w:spacing w:before="0" w:after="0" w:line="240" w:lineRule="auto"/>
              <w:jc w:val="center"/>
              <w:rPr>
                <w:ins w:id="58146" w:author="pete jones" w:date="2022-01-04T12:37:00Z"/>
                <w:rFonts w:eastAsiaTheme="minorEastAsia" w:cstheme="minorHAnsi"/>
              </w:rPr>
              <w:pPrChange w:id="58147" w:author="pete jones" w:date="2022-01-04T12:51:00Z">
                <w:pPr>
                  <w:jc w:val="center"/>
                </w:pPr>
              </w:pPrChange>
            </w:pPr>
          </w:p>
        </w:tc>
        <w:tc>
          <w:tcPr>
            <w:tcW w:w="692" w:type="dxa"/>
            <w:shd w:val="clear" w:color="auto" w:fill="auto"/>
            <w:noWrap/>
            <w:vAlign w:val="bottom"/>
            <w:tcPrChange w:id="58148" w:author="pete jones" w:date="2022-01-04T12:53:00Z">
              <w:tcPr>
                <w:tcW w:w="692" w:type="dxa"/>
                <w:tcBorders>
                  <w:top w:val="single" w:sz="4" w:space="0" w:color="4472C4"/>
                  <w:left w:val="nil"/>
                  <w:bottom w:val="nil"/>
                  <w:right w:val="nil"/>
                </w:tcBorders>
                <w:shd w:val="clear" w:color="auto" w:fill="auto"/>
                <w:noWrap/>
                <w:vAlign w:val="bottom"/>
              </w:tcPr>
            </w:tcPrChange>
          </w:tcPr>
          <w:p w14:paraId="03445429" w14:textId="77777777" w:rsidR="00BD0299" w:rsidRPr="00FF6A71" w:rsidRDefault="00BD0299">
            <w:pPr>
              <w:spacing w:before="0" w:after="0" w:line="240" w:lineRule="auto"/>
              <w:jc w:val="center"/>
              <w:rPr>
                <w:ins w:id="58149" w:author="pete jones" w:date="2022-01-04T12:37:00Z"/>
                <w:rFonts w:eastAsiaTheme="minorEastAsia" w:cstheme="minorHAnsi"/>
              </w:rPr>
              <w:pPrChange w:id="58150" w:author="pete jones" w:date="2022-01-04T12:51:00Z">
                <w:pPr>
                  <w:jc w:val="center"/>
                </w:pPr>
              </w:pPrChange>
            </w:pPr>
          </w:p>
        </w:tc>
        <w:tc>
          <w:tcPr>
            <w:tcW w:w="692" w:type="dxa"/>
            <w:shd w:val="clear" w:color="auto" w:fill="auto"/>
            <w:noWrap/>
            <w:vAlign w:val="bottom"/>
            <w:tcPrChange w:id="58151" w:author="pete jones" w:date="2022-01-04T12:53:00Z">
              <w:tcPr>
                <w:tcW w:w="692" w:type="dxa"/>
                <w:tcBorders>
                  <w:top w:val="single" w:sz="4" w:space="0" w:color="4472C4"/>
                  <w:left w:val="nil"/>
                  <w:bottom w:val="nil"/>
                  <w:right w:val="nil"/>
                </w:tcBorders>
                <w:shd w:val="clear" w:color="auto" w:fill="auto"/>
                <w:noWrap/>
                <w:vAlign w:val="bottom"/>
              </w:tcPr>
            </w:tcPrChange>
          </w:tcPr>
          <w:p w14:paraId="6F5D4943" w14:textId="77777777" w:rsidR="00BD0299" w:rsidRPr="00FF6A71" w:rsidRDefault="00BD0299">
            <w:pPr>
              <w:spacing w:before="0" w:after="0" w:line="240" w:lineRule="auto"/>
              <w:jc w:val="center"/>
              <w:rPr>
                <w:ins w:id="58152" w:author="pete jones" w:date="2022-01-04T12:37:00Z"/>
                <w:rFonts w:eastAsiaTheme="minorEastAsia" w:cstheme="minorHAnsi"/>
              </w:rPr>
              <w:pPrChange w:id="58153" w:author="pete jones" w:date="2022-01-04T12:51:00Z">
                <w:pPr>
                  <w:jc w:val="center"/>
                </w:pPr>
              </w:pPrChange>
            </w:pPr>
          </w:p>
        </w:tc>
      </w:tr>
    </w:tbl>
    <w:p w14:paraId="2111D35A" w14:textId="77777777" w:rsidR="00BD0299" w:rsidRPr="00FF6A71" w:rsidRDefault="00BD0299" w:rsidP="00BD0299">
      <w:pPr>
        <w:rPr>
          <w:ins w:id="58154" w:author="pete jones" w:date="2022-01-04T12:37:00Z"/>
        </w:rPr>
      </w:pPr>
      <w:ins w:id="58155" w:author="pete jones" w:date="2022-01-04T12:37:00Z">
        <w:r w:rsidRPr="00FF6A71">
          <w:t>Q2.8.5 All production begins with design engineering, where assemblies and component workpieces are conceived.</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156">
          <w:tblGrid>
            <w:gridCol w:w="814"/>
            <w:gridCol w:w="814"/>
            <w:gridCol w:w="814"/>
            <w:gridCol w:w="814"/>
            <w:gridCol w:w="692"/>
            <w:gridCol w:w="692"/>
            <w:gridCol w:w="692"/>
            <w:gridCol w:w="692"/>
          </w:tblGrid>
        </w:tblGridChange>
      </w:tblGrid>
      <w:tr w:rsidR="00BD0299" w:rsidRPr="00FF6A71" w14:paraId="43FEC021" w14:textId="77777777" w:rsidTr="00015922">
        <w:trPr>
          <w:trHeight w:val="300"/>
          <w:jc w:val="center"/>
          <w:ins w:id="58157" w:author="pete jones" w:date="2022-01-04T12:37:00Z"/>
        </w:trPr>
        <w:tc>
          <w:tcPr>
            <w:tcW w:w="814" w:type="dxa"/>
            <w:shd w:val="clear" w:color="auto" w:fill="E7E6E6" w:themeFill="background2"/>
            <w:vAlign w:val="center"/>
          </w:tcPr>
          <w:p w14:paraId="43E5D60C" w14:textId="77777777" w:rsidR="00BD0299" w:rsidRPr="00FF6A71" w:rsidRDefault="00BD0299">
            <w:pPr>
              <w:spacing w:before="0" w:after="0" w:line="240" w:lineRule="auto"/>
              <w:jc w:val="center"/>
              <w:rPr>
                <w:ins w:id="58158" w:author="pete jones" w:date="2022-01-04T12:37:00Z"/>
                <w:rFonts w:eastAsiaTheme="minorEastAsia" w:cstheme="minorHAnsi"/>
                <w:b/>
                <w:bCs/>
              </w:rPr>
              <w:pPrChange w:id="58159" w:author="pete jones" w:date="2022-01-04T12:51:00Z">
                <w:pPr>
                  <w:spacing w:line="276" w:lineRule="auto"/>
                  <w:jc w:val="center"/>
                </w:pPr>
              </w:pPrChange>
            </w:pPr>
            <w:ins w:id="58160"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3516698" w14:textId="77777777" w:rsidR="00BD0299" w:rsidRPr="00FF6A71" w:rsidRDefault="00BD0299">
            <w:pPr>
              <w:spacing w:before="0" w:after="0" w:line="240" w:lineRule="auto"/>
              <w:jc w:val="center"/>
              <w:rPr>
                <w:ins w:id="58161" w:author="pete jones" w:date="2022-01-04T12:37:00Z"/>
                <w:rFonts w:eastAsiaTheme="minorEastAsia" w:cstheme="minorHAnsi"/>
                <w:b/>
                <w:bCs/>
              </w:rPr>
              <w:pPrChange w:id="58162" w:author="pete jones" w:date="2022-01-04T12:51:00Z">
                <w:pPr>
                  <w:spacing w:line="276" w:lineRule="auto"/>
                  <w:jc w:val="center"/>
                </w:pPr>
              </w:pPrChange>
            </w:pPr>
            <w:ins w:id="58163"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4D9C610" w14:textId="77777777" w:rsidR="00BD0299" w:rsidRPr="00FF6A71" w:rsidRDefault="00BD0299">
            <w:pPr>
              <w:spacing w:before="0" w:after="0" w:line="240" w:lineRule="auto"/>
              <w:jc w:val="center"/>
              <w:rPr>
                <w:ins w:id="58164" w:author="pete jones" w:date="2022-01-04T12:37:00Z"/>
                <w:rFonts w:eastAsiaTheme="minorEastAsia" w:cstheme="minorHAnsi"/>
                <w:b/>
                <w:bCs/>
              </w:rPr>
              <w:pPrChange w:id="58165" w:author="pete jones" w:date="2022-01-04T12:51:00Z">
                <w:pPr>
                  <w:spacing w:line="276" w:lineRule="auto"/>
                  <w:jc w:val="center"/>
                </w:pPr>
              </w:pPrChange>
            </w:pPr>
            <w:ins w:id="58166"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1901C6A" w14:textId="77777777" w:rsidR="00BD0299" w:rsidRPr="00FF6A71" w:rsidRDefault="00BD0299">
            <w:pPr>
              <w:spacing w:before="0" w:after="0" w:line="240" w:lineRule="auto"/>
              <w:jc w:val="center"/>
              <w:rPr>
                <w:ins w:id="58167" w:author="pete jones" w:date="2022-01-04T12:37:00Z"/>
                <w:rFonts w:eastAsiaTheme="minorEastAsia" w:cstheme="minorHAnsi"/>
                <w:b/>
                <w:bCs/>
              </w:rPr>
              <w:pPrChange w:id="58168" w:author="pete jones" w:date="2022-01-04T12:51:00Z">
                <w:pPr>
                  <w:spacing w:line="276" w:lineRule="auto"/>
                  <w:jc w:val="center"/>
                </w:pPr>
              </w:pPrChange>
            </w:pPr>
            <w:ins w:id="58169"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09F0F16" w14:textId="77777777" w:rsidR="00BD0299" w:rsidRPr="00FF6A71" w:rsidRDefault="00BD0299">
            <w:pPr>
              <w:spacing w:before="0" w:after="0" w:line="240" w:lineRule="auto"/>
              <w:jc w:val="center"/>
              <w:rPr>
                <w:ins w:id="58170" w:author="pete jones" w:date="2022-01-04T12:37:00Z"/>
                <w:rFonts w:eastAsiaTheme="minorEastAsia" w:cstheme="minorHAnsi"/>
                <w:b/>
                <w:bCs/>
              </w:rPr>
              <w:pPrChange w:id="58171" w:author="pete jones" w:date="2022-01-04T12:51:00Z">
                <w:pPr>
                  <w:spacing w:line="276" w:lineRule="auto"/>
                  <w:jc w:val="center"/>
                </w:pPr>
              </w:pPrChange>
            </w:pPr>
            <w:ins w:id="58172"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1128D25" w14:textId="77777777" w:rsidR="00BD0299" w:rsidRPr="00FF6A71" w:rsidRDefault="00BD0299">
            <w:pPr>
              <w:spacing w:before="0" w:after="0" w:line="240" w:lineRule="auto"/>
              <w:jc w:val="center"/>
              <w:rPr>
                <w:ins w:id="58173" w:author="pete jones" w:date="2022-01-04T12:37:00Z"/>
                <w:rFonts w:eastAsiaTheme="minorEastAsia" w:cstheme="minorHAnsi"/>
                <w:b/>
                <w:bCs/>
              </w:rPr>
              <w:pPrChange w:id="58174" w:author="pete jones" w:date="2022-01-04T12:51:00Z">
                <w:pPr>
                  <w:spacing w:line="276" w:lineRule="auto"/>
                  <w:jc w:val="center"/>
                </w:pPr>
              </w:pPrChange>
            </w:pPr>
            <w:ins w:id="58175"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2FBD893A" w14:textId="77777777" w:rsidR="00BD0299" w:rsidRPr="00FF6A71" w:rsidRDefault="00BD0299">
            <w:pPr>
              <w:spacing w:before="0" w:after="0" w:line="240" w:lineRule="auto"/>
              <w:jc w:val="center"/>
              <w:rPr>
                <w:ins w:id="58176" w:author="pete jones" w:date="2022-01-04T12:37:00Z"/>
                <w:rFonts w:eastAsiaTheme="minorEastAsia" w:cstheme="minorHAnsi"/>
                <w:b/>
                <w:bCs/>
              </w:rPr>
              <w:pPrChange w:id="58177" w:author="pete jones" w:date="2022-01-04T12:51:00Z">
                <w:pPr>
                  <w:spacing w:line="276" w:lineRule="auto"/>
                  <w:jc w:val="center"/>
                </w:pPr>
              </w:pPrChange>
            </w:pPr>
            <w:ins w:id="58178"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1546462C" w14:textId="77777777" w:rsidR="00BD0299" w:rsidRPr="00FF6A71" w:rsidRDefault="00BD0299">
            <w:pPr>
              <w:spacing w:before="0" w:after="0" w:line="240" w:lineRule="auto"/>
              <w:jc w:val="center"/>
              <w:rPr>
                <w:ins w:id="58179" w:author="pete jones" w:date="2022-01-04T12:37:00Z"/>
                <w:rFonts w:eastAsiaTheme="minorEastAsia" w:cstheme="minorHAnsi"/>
                <w:b/>
                <w:bCs/>
              </w:rPr>
              <w:pPrChange w:id="58180" w:author="pete jones" w:date="2022-01-04T12:51:00Z">
                <w:pPr>
                  <w:spacing w:line="276" w:lineRule="auto"/>
                  <w:jc w:val="center"/>
                </w:pPr>
              </w:pPrChange>
            </w:pPr>
            <w:ins w:id="58181" w:author="pete jones" w:date="2022-01-04T12:37:00Z">
              <w:r w:rsidRPr="00FF6A71">
                <w:rPr>
                  <w:rFonts w:eastAsiaTheme="minorEastAsia" w:cstheme="minorHAnsi"/>
                  <w:b/>
                  <w:bCs/>
                </w:rPr>
                <w:t>7</w:t>
              </w:r>
            </w:ins>
          </w:p>
        </w:tc>
      </w:tr>
      <w:tr w:rsidR="00BD0299" w:rsidRPr="00FF6A71" w14:paraId="6D9BE979" w14:textId="77777777" w:rsidTr="00701BD7">
        <w:tblPrEx>
          <w:tblW w:w="0" w:type="auto"/>
          <w:jc w:val="center"/>
          <w:tblPrExChange w:id="58182" w:author="pete jones" w:date="2022-01-04T12:53:00Z">
            <w:tblPrEx>
              <w:tblW w:w="0" w:type="auto"/>
              <w:jc w:val="center"/>
            </w:tblPrEx>
          </w:tblPrExChange>
        </w:tblPrEx>
        <w:trPr>
          <w:trHeight w:val="300"/>
          <w:jc w:val="center"/>
          <w:ins w:id="58183" w:author="pete jones" w:date="2022-01-04T12:37:00Z"/>
          <w:trPrChange w:id="58184" w:author="pete jones" w:date="2022-01-04T12:53:00Z">
            <w:trPr>
              <w:trHeight w:val="300"/>
              <w:jc w:val="center"/>
            </w:trPr>
          </w:trPrChange>
        </w:trPr>
        <w:tc>
          <w:tcPr>
            <w:tcW w:w="814" w:type="dxa"/>
            <w:vAlign w:val="center"/>
            <w:tcPrChange w:id="58185" w:author="pete jones" w:date="2022-01-04T12:53:00Z">
              <w:tcPr>
                <w:tcW w:w="814" w:type="dxa"/>
                <w:vAlign w:val="center"/>
              </w:tcPr>
            </w:tcPrChange>
          </w:tcPr>
          <w:p w14:paraId="1F1D8A08" w14:textId="77777777" w:rsidR="00BD0299" w:rsidRPr="00FF6A71" w:rsidRDefault="00BD0299">
            <w:pPr>
              <w:spacing w:before="0" w:after="0" w:line="240" w:lineRule="auto"/>
              <w:jc w:val="center"/>
              <w:rPr>
                <w:ins w:id="58186" w:author="pete jones" w:date="2022-01-04T12:37:00Z"/>
                <w:rFonts w:eastAsiaTheme="minorEastAsia" w:cstheme="minorHAnsi"/>
                <w:b/>
                <w:bCs/>
              </w:rPr>
              <w:pPrChange w:id="58187" w:author="pete jones" w:date="2022-01-04T12:51:00Z">
                <w:pPr>
                  <w:spacing w:line="276" w:lineRule="auto"/>
                  <w:jc w:val="center"/>
                </w:pPr>
              </w:pPrChange>
            </w:pPr>
            <w:ins w:id="58188" w:author="pete jones" w:date="2022-01-04T12:37:00Z">
              <w:r w:rsidRPr="00FF6A71">
                <w:rPr>
                  <w:rFonts w:eastAsiaTheme="minorEastAsia" w:cstheme="minorHAnsi"/>
                  <w:b/>
                  <w:bCs/>
                </w:rPr>
                <w:t>%</w:t>
              </w:r>
            </w:ins>
          </w:p>
        </w:tc>
        <w:tc>
          <w:tcPr>
            <w:tcW w:w="814" w:type="dxa"/>
            <w:shd w:val="clear" w:color="auto" w:fill="auto"/>
            <w:noWrap/>
            <w:vAlign w:val="bottom"/>
            <w:tcPrChange w:id="58189" w:author="pete jones" w:date="2022-01-04T12:53:00Z">
              <w:tcPr>
                <w:tcW w:w="814" w:type="dxa"/>
                <w:tcBorders>
                  <w:top w:val="single" w:sz="4" w:space="0" w:color="4472C4"/>
                  <w:left w:val="nil"/>
                  <w:bottom w:val="nil"/>
                  <w:right w:val="nil"/>
                </w:tcBorders>
                <w:shd w:val="clear" w:color="auto" w:fill="auto"/>
                <w:noWrap/>
                <w:vAlign w:val="bottom"/>
              </w:tcPr>
            </w:tcPrChange>
          </w:tcPr>
          <w:p w14:paraId="4B4518CA" w14:textId="77777777" w:rsidR="00BD0299" w:rsidRPr="00FF6A71" w:rsidRDefault="00BD0299">
            <w:pPr>
              <w:spacing w:before="0" w:after="0" w:line="240" w:lineRule="auto"/>
              <w:jc w:val="center"/>
              <w:rPr>
                <w:ins w:id="58190" w:author="pete jones" w:date="2022-01-04T12:37:00Z"/>
                <w:rFonts w:eastAsiaTheme="minorEastAsia" w:cstheme="minorHAnsi"/>
              </w:rPr>
              <w:pPrChange w:id="58191" w:author="pete jones" w:date="2022-01-04T12:51:00Z">
                <w:pPr>
                  <w:spacing w:line="276" w:lineRule="auto"/>
                  <w:jc w:val="center"/>
                </w:pPr>
              </w:pPrChange>
            </w:pPr>
            <w:ins w:id="58192" w:author="pete jones" w:date="2022-01-04T12:37:00Z">
              <w:r w:rsidRPr="00FF6A71">
                <w:rPr>
                  <w:rFonts w:ascii="Calibri" w:hAnsi="Calibri" w:cs="Calibri"/>
                  <w:color w:val="000000"/>
                  <w:sz w:val="22"/>
                  <w:szCs w:val="22"/>
                </w:rPr>
                <w:t>25%</w:t>
              </w:r>
            </w:ins>
          </w:p>
        </w:tc>
        <w:tc>
          <w:tcPr>
            <w:tcW w:w="814" w:type="dxa"/>
            <w:shd w:val="clear" w:color="auto" w:fill="auto"/>
            <w:noWrap/>
            <w:vAlign w:val="bottom"/>
            <w:tcPrChange w:id="58193" w:author="pete jones" w:date="2022-01-04T12:53:00Z">
              <w:tcPr>
                <w:tcW w:w="814" w:type="dxa"/>
                <w:tcBorders>
                  <w:top w:val="single" w:sz="4" w:space="0" w:color="4472C4"/>
                  <w:left w:val="nil"/>
                  <w:bottom w:val="nil"/>
                  <w:right w:val="nil"/>
                </w:tcBorders>
                <w:shd w:val="clear" w:color="auto" w:fill="auto"/>
                <w:noWrap/>
                <w:vAlign w:val="bottom"/>
              </w:tcPr>
            </w:tcPrChange>
          </w:tcPr>
          <w:p w14:paraId="34D4ECF4" w14:textId="77777777" w:rsidR="00BD0299" w:rsidRPr="00FF6A71" w:rsidRDefault="00BD0299">
            <w:pPr>
              <w:spacing w:before="0" w:after="0" w:line="240" w:lineRule="auto"/>
              <w:jc w:val="center"/>
              <w:rPr>
                <w:ins w:id="58194" w:author="pete jones" w:date="2022-01-04T12:37:00Z"/>
                <w:rFonts w:eastAsiaTheme="minorEastAsia" w:cstheme="minorHAnsi"/>
              </w:rPr>
              <w:pPrChange w:id="58195" w:author="pete jones" w:date="2022-01-04T12:51:00Z">
                <w:pPr>
                  <w:spacing w:line="276" w:lineRule="auto"/>
                  <w:jc w:val="center"/>
                </w:pPr>
              </w:pPrChange>
            </w:pPr>
            <w:ins w:id="58196" w:author="pete jones" w:date="2022-01-04T12:37:00Z">
              <w:r w:rsidRPr="00FF6A71">
                <w:rPr>
                  <w:rFonts w:ascii="Calibri" w:hAnsi="Calibri" w:cs="Calibri"/>
                  <w:color w:val="000000"/>
                  <w:sz w:val="22"/>
                  <w:szCs w:val="22"/>
                </w:rPr>
                <w:t>25%</w:t>
              </w:r>
            </w:ins>
          </w:p>
        </w:tc>
        <w:tc>
          <w:tcPr>
            <w:tcW w:w="814" w:type="dxa"/>
            <w:shd w:val="clear" w:color="auto" w:fill="auto"/>
            <w:noWrap/>
            <w:vAlign w:val="center"/>
            <w:tcPrChange w:id="58197" w:author="pete jones" w:date="2022-01-04T12:53:00Z">
              <w:tcPr>
                <w:tcW w:w="814" w:type="dxa"/>
                <w:tcBorders>
                  <w:top w:val="single" w:sz="4" w:space="0" w:color="4472C4"/>
                  <w:left w:val="nil"/>
                  <w:bottom w:val="nil"/>
                  <w:right w:val="nil"/>
                </w:tcBorders>
                <w:shd w:val="clear" w:color="auto" w:fill="auto"/>
                <w:noWrap/>
                <w:vAlign w:val="center"/>
              </w:tcPr>
            </w:tcPrChange>
          </w:tcPr>
          <w:p w14:paraId="679311DF" w14:textId="77777777" w:rsidR="00BD0299" w:rsidRPr="00FF6A71" w:rsidRDefault="00BD0299">
            <w:pPr>
              <w:spacing w:before="0" w:after="0" w:line="240" w:lineRule="auto"/>
              <w:jc w:val="center"/>
              <w:rPr>
                <w:ins w:id="58198" w:author="pete jones" w:date="2022-01-04T12:37:00Z"/>
                <w:rFonts w:eastAsiaTheme="minorEastAsia" w:cstheme="minorHAnsi"/>
              </w:rPr>
              <w:pPrChange w:id="58199" w:author="pete jones" w:date="2022-01-04T12:51:00Z">
                <w:pPr>
                  <w:spacing w:line="276" w:lineRule="auto"/>
                  <w:jc w:val="center"/>
                </w:pPr>
              </w:pPrChange>
            </w:pPr>
            <w:ins w:id="58200" w:author="pete jones" w:date="2022-01-04T12:37:00Z">
              <w:r w:rsidRPr="00FF6A71">
                <w:rPr>
                  <w:rFonts w:ascii="Calibri" w:hAnsi="Calibri" w:cs="Calibri"/>
                  <w:color w:val="000000"/>
                  <w:sz w:val="22"/>
                  <w:szCs w:val="22"/>
                </w:rPr>
                <w:t>25%</w:t>
              </w:r>
            </w:ins>
          </w:p>
        </w:tc>
        <w:tc>
          <w:tcPr>
            <w:tcW w:w="692" w:type="dxa"/>
            <w:shd w:val="clear" w:color="auto" w:fill="auto"/>
            <w:noWrap/>
            <w:vAlign w:val="center"/>
            <w:tcPrChange w:id="58201" w:author="pete jones" w:date="2022-01-04T12:53:00Z">
              <w:tcPr>
                <w:tcW w:w="692" w:type="dxa"/>
                <w:tcBorders>
                  <w:top w:val="single" w:sz="4" w:space="0" w:color="4472C4"/>
                  <w:left w:val="nil"/>
                  <w:bottom w:val="nil"/>
                  <w:right w:val="nil"/>
                </w:tcBorders>
                <w:shd w:val="clear" w:color="auto" w:fill="auto"/>
                <w:noWrap/>
                <w:vAlign w:val="center"/>
              </w:tcPr>
            </w:tcPrChange>
          </w:tcPr>
          <w:p w14:paraId="102191EC" w14:textId="77777777" w:rsidR="00BD0299" w:rsidRPr="00FF6A71" w:rsidRDefault="00BD0299">
            <w:pPr>
              <w:spacing w:before="0" w:after="0" w:line="240" w:lineRule="auto"/>
              <w:jc w:val="center"/>
              <w:rPr>
                <w:ins w:id="58202" w:author="pete jones" w:date="2022-01-04T12:37:00Z"/>
                <w:rFonts w:eastAsiaTheme="minorEastAsia" w:cstheme="minorHAnsi"/>
              </w:rPr>
              <w:pPrChange w:id="58203" w:author="pete jones" w:date="2022-01-04T12:51:00Z">
                <w:pPr>
                  <w:spacing w:line="276" w:lineRule="auto"/>
                  <w:jc w:val="center"/>
                </w:pPr>
              </w:pPrChange>
            </w:pPr>
          </w:p>
        </w:tc>
        <w:tc>
          <w:tcPr>
            <w:tcW w:w="692" w:type="dxa"/>
            <w:shd w:val="clear" w:color="auto" w:fill="auto"/>
            <w:noWrap/>
            <w:vAlign w:val="center"/>
            <w:tcPrChange w:id="58204" w:author="pete jones" w:date="2022-01-04T12:53:00Z">
              <w:tcPr>
                <w:tcW w:w="692" w:type="dxa"/>
                <w:tcBorders>
                  <w:top w:val="single" w:sz="4" w:space="0" w:color="4472C4"/>
                  <w:left w:val="nil"/>
                  <w:bottom w:val="nil"/>
                  <w:right w:val="nil"/>
                </w:tcBorders>
                <w:shd w:val="clear" w:color="auto" w:fill="auto"/>
                <w:noWrap/>
                <w:vAlign w:val="center"/>
              </w:tcPr>
            </w:tcPrChange>
          </w:tcPr>
          <w:p w14:paraId="72E7D283" w14:textId="77777777" w:rsidR="00BD0299" w:rsidRPr="00FF6A71" w:rsidRDefault="00BD0299">
            <w:pPr>
              <w:spacing w:before="0" w:after="0" w:line="240" w:lineRule="auto"/>
              <w:jc w:val="center"/>
              <w:rPr>
                <w:ins w:id="58205" w:author="pete jones" w:date="2022-01-04T12:37:00Z"/>
                <w:rFonts w:eastAsiaTheme="minorEastAsia" w:cstheme="minorHAnsi"/>
              </w:rPr>
              <w:pPrChange w:id="58206" w:author="pete jones" w:date="2022-01-04T12:51:00Z">
                <w:pPr>
                  <w:spacing w:line="276" w:lineRule="auto"/>
                  <w:jc w:val="center"/>
                </w:pPr>
              </w:pPrChange>
            </w:pPr>
          </w:p>
        </w:tc>
        <w:tc>
          <w:tcPr>
            <w:tcW w:w="692" w:type="dxa"/>
            <w:shd w:val="clear" w:color="auto" w:fill="auto"/>
            <w:noWrap/>
            <w:vAlign w:val="bottom"/>
            <w:tcPrChange w:id="58207" w:author="pete jones" w:date="2022-01-04T12:53:00Z">
              <w:tcPr>
                <w:tcW w:w="692" w:type="dxa"/>
                <w:tcBorders>
                  <w:top w:val="single" w:sz="4" w:space="0" w:color="4472C4"/>
                  <w:left w:val="nil"/>
                  <w:bottom w:val="nil"/>
                  <w:right w:val="nil"/>
                </w:tcBorders>
                <w:shd w:val="clear" w:color="auto" w:fill="auto"/>
                <w:noWrap/>
                <w:vAlign w:val="bottom"/>
              </w:tcPr>
            </w:tcPrChange>
          </w:tcPr>
          <w:p w14:paraId="4283EC3E" w14:textId="77777777" w:rsidR="00BD0299" w:rsidRPr="00FF6A71" w:rsidRDefault="00BD0299">
            <w:pPr>
              <w:spacing w:before="0" w:after="0" w:line="240" w:lineRule="auto"/>
              <w:jc w:val="center"/>
              <w:rPr>
                <w:ins w:id="58208" w:author="pete jones" w:date="2022-01-04T12:37:00Z"/>
                <w:rFonts w:eastAsiaTheme="minorEastAsia" w:cstheme="minorHAnsi"/>
              </w:rPr>
              <w:pPrChange w:id="58209" w:author="pete jones" w:date="2022-01-04T12:51:00Z">
                <w:pPr>
                  <w:spacing w:line="276" w:lineRule="auto"/>
                  <w:jc w:val="center"/>
                </w:pPr>
              </w:pPrChange>
            </w:pPr>
            <w:ins w:id="58210" w:author="pete jones" w:date="2022-01-04T12:37:00Z">
              <w:r w:rsidRPr="00FF6A71">
                <w:rPr>
                  <w:rFonts w:ascii="Calibri" w:hAnsi="Calibri" w:cs="Calibri"/>
                  <w:color w:val="000000"/>
                  <w:sz w:val="22"/>
                  <w:szCs w:val="22"/>
                </w:rPr>
                <w:t>25%</w:t>
              </w:r>
            </w:ins>
          </w:p>
        </w:tc>
        <w:tc>
          <w:tcPr>
            <w:tcW w:w="692" w:type="dxa"/>
            <w:shd w:val="clear" w:color="auto" w:fill="auto"/>
            <w:noWrap/>
            <w:vAlign w:val="bottom"/>
            <w:tcPrChange w:id="58211" w:author="pete jones" w:date="2022-01-04T12:53:00Z">
              <w:tcPr>
                <w:tcW w:w="692" w:type="dxa"/>
                <w:tcBorders>
                  <w:top w:val="single" w:sz="4" w:space="0" w:color="4472C4"/>
                  <w:left w:val="nil"/>
                  <w:bottom w:val="nil"/>
                  <w:right w:val="nil"/>
                </w:tcBorders>
                <w:shd w:val="clear" w:color="auto" w:fill="auto"/>
                <w:noWrap/>
                <w:vAlign w:val="bottom"/>
              </w:tcPr>
            </w:tcPrChange>
          </w:tcPr>
          <w:p w14:paraId="5A0ADBB7" w14:textId="77777777" w:rsidR="00BD0299" w:rsidRPr="00FF6A71" w:rsidRDefault="00BD0299">
            <w:pPr>
              <w:spacing w:before="0" w:after="0" w:line="240" w:lineRule="auto"/>
              <w:jc w:val="center"/>
              <w:rPr>
                <w:ins w:id="58212" w:author="pete jones" w:date="2022-01-04T12:37:00Z"/>
                <w:rFonts w:eastAsiaTheme="minorEastAsia" w:cstheme="minorHAnsi"/>
              </w:rPr>
              <w:pPrChange w:id="58213" w:author="pete jones" w:date="2022-01-04T12:51:00Z">
                <w:pPr>
                  <w:spacing w:line="276" w:lineRule="auto"/>
                  <w:jc w:val="center"/>
                </w:pPr>
              </w:pPrChange>
            </w:pPr>
          </w:p>
        </w:tc>
      </w:tr>
      <w:tr w:rsidR="00BD0299" w:rsidRPr="00FF6A71" w14:paraId="1CE9B687" w14:textId="77777777" w:rsidTr="00701BD7">
        <w:tblPrEx>
          <w:tblW w:w="0" w:type="auto"/>
          <w:jc w:val="center"/>
          <w:tblPrExChange w:id="58214" w:author="pete jones" w:date="2022-01-04T12:53:00Z">
            <w:tblPrEx>
              <w:tblW w:w="0" w:type="auto"/>
              <w:jc w:val="center"/>
            </w:tblPrEx>
          </w:tblPrExChange>
        </w:tblPrEx>
        <w:trPr>
          <w:trHeight w:val="300"/>
          <w:jc w:val="center"/>
          <w:ins w:id="58215" w:author="pete jones" w:date="2022-01-04T12:37:00Z"/>
          <w:trPrChange w:id="58216" w:author="pete jones" w:date="2022-01-04T12:53:00Z">
            <w:trPr>
              <w:trHeight w:val="300"/>
              <w:jc w:val="center"/>
            </w:trPr>
          </w:trPrChange>
        </w:trPr>
        <w:tc>
          <w:tcPr>
            <w:tcW w:w="814" w:type="dxa"/>
            <w:vAlign w:val="center"/>
            <w:tcPrChange w:id="58217" w:author="pete jones" w:date="2022-01-04T12:53:00Z">
              <w:tcPr>
                <w:tcW w:w="814" w:type="dxa"/>
                <w:vAlign w:val="center"/>
              </w:tcPr>
            </w:tcPrChange>
          </w:tcPr>
          <w:p w14:paraId="1158B9AD" w14:textId="77777777" w:rsidR="00BD0299" w:rsidRPr="00FF6A71" w:rsidRDefault="00BD0299">
            <w:pPr>
              <w:spacing w:before="0" w:after="0" w:line="240" w:lineRule="auto"/>
              <w:jc w:val="center"/>
              <w:rPr>
                <w:ins w:id="58218" w:author="pete jones" w:date="2022-01-04T12:37:00Z"/>
                <w:rFonts w:eastAsiaTheme="minorEastAsia" w:cstheme="minorHAnsi"/>
                <w:b/>
                <w:bCs/>
              </w:rPr>
              <w:pPrChange w:id="58219" w:author="pete jones" w:date="2022-01-04T12:51:00Z">
                <w:pPr>
                  <w:spacing w:line="276" w:lineRule="auto"/>
                  <w:jc w:val="center"/>
                </w:pPr>
              </w:pPrChange>
            </w:pPr>
            <w:ins w:id="58220" w:author="pete jones" w:date="2022-01-04T12:37:00Z">
              <w:r w:rsidRPr="00FF6A71">
                <w:rPr>
                  <w:rFonts w:eastAsiaTheme="minorEastAsia" w:cstheme="minorHAnsi"/>
                  <w:b/>
                  <w:bCs/>
                </w:rPr>
                <w:t>Count</w:t>
              </w:r>
            </w:ins>
          </w:p>
        </w:tc>
        <w:tc>
          <w:tcPr>
            <w:tcW w:w="814" w:type="dxa"/>
            <w:shd w:val="clear" w:color="auto" w:fill="auto"/>
            <w:noWrap/>
            <w:vAlign w:val="bottom"/>
            <w:tcPrChange w:id="58221" w:author="pete jones" w:date="2022-01-04T12:53:00Z">
              <w:tcPr>
                <w:tcW w:w="814" w:type="dxa"/>
                <w:tcBorders>
                  <w:top w:val="single" w:sz="4" w:space="0" w:color="4472C4"/>
                  <w:left w:val="nil"/>
                  <w:bottom w:val="nil"/>
                  <w:right w:val="nil"/>
                </w:tcBorders>
                <w:shd w:val="clear" w:color="auto" w:fill="auto"/>
                <w:noWrap/>
                <w:vAlign w:val="bottom"/>
              </w:tcPr>
            </w:tcPrChange>
          </w:tcPr>
          <w:p w14:paraId="13D7D8EC" w14:textId="77777777" w:rsidR="00BD0299" w:rsidRPr="00FF6A71" w:rsidRDefault="00BD0299">
            <w:pPr>
              <w:spacing w:before="0" w:after="0" w:line="240" w:lineRule="auto"/>
              <w:jc w:val="center"/>
              <w:rPr>
                <w:ins w:id="58222" w:author="pete jones" w:date="2022-01-04T12:37:00Z"/>
                <w:rFonts w:eastAsiaTheme="minorEastAsia" w:cstheme="minorHAnsi"/>
              </w:rPr>
              <w:pPrChange w:id="58223" w:author="pete jones" w:date="2022-01-04T12:51:00Z">
                <w:pPr>
                  <w:spacing w:line="276" w:lineRule="auto"/>
                  <w:jc w:val="center"/>
                </w:pPr>
              </w:pPrChange>
            </w:pPr>
            <w:ins w:id="58224" w:author="pete jones" w:date="2022-01-04T12:37:00Z">
              <w:r w:rsidRPr="00FF6A71">
                <w:rPr>
                  <w:rFonts w:ascii="Calibri" w:hAnsi="Calibri" w:cs="Calibri"/>
                  <w:color w:val="000000"/>
                  <w:sz w:val="22"/>
                  <w:szCs w:val="22"/>
                </w:rPr>
                <w:t>1</w:t>
              </w:r>
            </w:ins>
          </w:p>
        </w:tc>
        <w:tc>
          <w:tcPr>
            <w:tcW w:w="814" w:type="dxa"/>
            <w:shd w:val="clear" w:color="auto" w:fill="auto"/>
            <w:noWrap/>
            <w:vAlign w:val="bottom"/>
            <w:tcPrChange w:id="58225" w:author="pete jones" w:date="2022-01-04T12:53:00Z">
              <w:tcPr>
                <w:tcW w:w="814" w:type="dxa"/>
                <w:tcBorders>
                  <w:top w:val="single" w:sz="4" w:space="0" w:color="4472C4"/>
                  <w:left w:val="nil"/>
                  <w:bottom w:val="nil"/>
                  <w:right w:val="nil"/>
                </w:tcBorders>
                <w:shd w:val="clear" w:color="auto" w:fill="auto"/>
                <w:noWrap/>
                <w:vAlign w:val="bottom"/>
              </w:tcPr>
            </w:tcPrChange>
          </w:tcPr>
          <w:p w14:paraId="5AA99C9E" w14:textId="77777777" w:rsidR="00BD0299" w:rsidRPr="00FF6A71" w:rsidRDefault="00BD0299">
            <w:pPr>
              <w:spacing w:before="0" w:after="0" w:line="240" w:lineRule="auto"/>
              <w:jc w:val="center"/>
              <w:rPr>
                <w:ins w:id="58226" w:author="pete jones" w:date="2022-01-04T12:37:00Z"/>
                <w:rFonts w:eastAsiaTheme="minorEastAsia" w:cstheme="minorHAnsi"/>
              </w:rPr>
              <w:pPrChange w:id="58227" w:author="pete jones" w:date="2022-01-04T12:51:00Z">
                <w:pPr>
                  <w:spacing w:line="276" w:lineRule="auto"/>
                  <w:jc w:val="center"/>
                </w:pPr>
              </w:pPrChange>
            </w:pPr>
            <w:ins w:id="58228" w:author="pete jones" w:date="2022-01-04T12:37:00Z">
              <w:r w:rsidRPr="00FF6A71">
                <w:rPr>
                  <w:rFonts w:ascii="Calibri" w:hAnsi="Calibri" w:cs="Calibri"/>
                  <w:color w:val="000000"/>
                  <w:sz w:val="22"/>
                  <w:szCs w:val="22"/>
                </w:rPr>
                <w:t>1</w:t>
              </w:r>
            </w:ins>
          </w:p>
        </w:tc>
        <w:tc>
          <w:tcPr>
            <w:tcW w:w="814" w:type="dxa"/>
            <w:shd w:val="clear" w:color="auto" w:fill="auto"/>
            <w:noWrap/>
            <w:vAlign w:val="bottom"/>
            <w:tcPrChange w:id="58229" w:author="pete jones" w:date="2022-01-04T12:53:00Z">
              <w:tcPr>
                <w:tcW w:w="814" w:type="dxa"/>
                <w:tcBorders>
                  <w:top w:val="single" w:sz="4" w:space="0" w:color="4472C4"/>
                  <w:left w:val="nil"/>
                  <w:bottom w:val="nil"/>
                  <w:right w:val="nil"/>
                </w:tcBorders>
                <w:shd w:val="clear" w:color="auto" w:fill="auto"/>
                <w:noWrap/>
                <w:vAlign w:val="bottom"/>
              </w:tcPr>
            </w:tcPrChange>
          </w:tcPr>
          <w:p w14:paraId="37EA2CCB" w14:textId="77777777" w:rsidR="00BD0299" w:rsidRPr="00FF6A71" w:rsidRDefault="00BD0299">
            <w:pPr>
              <w:spacing w:before="0" w:after="0" w:line="240" w:lineRule="auto"/>
              <w:jc w:val="center"/>
              <w:rPr>
                <w:ins w:id="58230" w:author="pete jones" w:date="2022-01-04T12:37:00Z"/>
                <w:rFonts w:eastAsiaTheme="minorEastAsia" w:cstheme="minorHAnsi"/>
              </w:rPr>
              <w:pPrChange w:id="58231" w:author="pete jones" w:date="2022-01-04T12:51:00Z">
                <w:pPr>
                  <w:spacing w:line="276" w:lineRule="auto"/>
                  <w:jc w:val="center"/>
                </w:pPr>
              </w:pPrChange>
            </w:pPr>
            <w:ins w:id="58232"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233" w:author="pete jones" w:date="2022-01-04T12:53:00Z">
              <w:tcPr>
                <w:tcW w:w="692" w:type="dxa"/>
                <w:tcBorders>
                  <w:top w:val="single" w:sz="4" w:space="0" w:color="4472C4"/>
                  <w:left w:val="nil"/>
                  <w:bottom w:val="nil"/>
                  <w:right w:val="nil"/>
                </w:tcBorders>
                <w:shd w:val="clear" w:color="auto" w:fill="auto"/>
                <w:noWrap/>
                <w:vAlign w:val="bottom"/>
              </w:tcPr>
            </w:tcPrChange>
          </w:tcPr>
          <w:p w14:paraId="2DC547F5" w14:textId="77777777" w:rsidR="00BD0299" w:rsidRPr="00FF6A71" w:rsidRDefault="00BD0299">
            <w:pPr>
              <w:spacing w:before="0" w:after="0" w:line="240" w:lineRule="auto"/>
              <w:jc w:val="center"/>
              <w:rPr>
                <w:ins w:id="58234" w:author="pete jones" w:date="2022-01-04T12:37:00Z"/>
                <w:rFonts w:eastAsiaTheme="minorEastAsia" w:cstheme="minorHAnsi"/>
              </w:rPr>
              <w:pPrChange w:id="58235" w:author="pete jones" w:date="2022-01-04T12:51:00Z">
                <w:pPr>
                  <w:spacing w:line="276" w:lineRule="auto"/>
                  <w:jc w:val="center"/>
                </w:pPr>
              </w:pPrChange>
            </w:pPr>
          </w:p>
        </w:tc>
        <w:tc>
          <w:tcPr>
            <w:tcW w:w="692" w:type="dxa"/>
            <w:shd w:val="clear" w:color="auto" w:fill="auto"/>
            <w:noWrap/>
            <w:vAlign w:val="bottom"/>
            <w:tcPrChange w:id="58236" w:author="pete jones" w:date="2022-01-04T12:53:00Z">
              <w:tcPr>
                <w:tcW w:w="692" w:type="dxa"/>
                <w:tcBorders>
                  <w:top w:val="single" w:sz="4" w:space="0" w:color="4472C4"/>
                  <w:left w:val="nil"/>
                  <w:bottom w:val="nil"/>
                  <w:right w:val="nil"/>
                </w:tcBorders>
                <w:shd w:val="clear" w:color="auto" w:fill="auto"/>
                <w:noWrap/>
                <w:vAlign w:val="bottom"/>
              </w:tcPr>
            </w:tcPrChange>
          </w:tcPr>
          <w:p w14:paraId="04663E2D" w14:textId="77777777" w:rsidR="00BD0299" w:rsidRPr="00FF6A71" w:rsidRDefault="00BD0299">
            <w:pPr>
              <w:spacing w:before="0" w:after="0" w:line="240" w:lineRule="auto"/>
              <w:jc w:val="center"/>
              <w:rPr>
                <w:ins w:id="58237" w:author="pete jones" w:date="2022-01-04T12:37:00Z"/>
                <w:rFonts w:eastAsiaTheme="minorEastAsia" w:cstheme="minorHAnsi"/>
              </w:rPr>
              <w:pPrChange w:id="58238" w:author="pete jones" w:date="2022-01-04T12:51:00Z">
                <w:pPr>
                  <w:spacing w:line="276" w:lineRule="auto"/>
                  <w:jc w:val="center"/>
                </w:pPr>
              </w:pPrChange>
            </w:pPr>
          </w:p>
        </w:tc>
        <w:tc>
          <w:tcPr>
            <w:tcW w:w="692" w:type="dxa"/>
            <w:shd w:val="clear" w:color="auto" w:fill="auto"/>
            <w:noWrap/>
            <w:vAlign w:val="bottom"/>
            <w:tcPrChange w:id="58239" w:author="pete jones" w:date="2022-01-04T12:53:00Z">
              <w:tcPr>
                <w:tcW w:w="692" w:type="dxa"/>
                <w:tcBorders>
                  <w:top w:val="single" w:sz="4" w:space="0" w:color="4472C4"/>
                  <w:left w:val="nil"/>
                  <w:bottom w:val="nil"/>
                  <w:right w:val="nil"/>
                </w:tcBorders>
                <w:shd w:val="clear" w:color="auto" w:fill="auto"/>
                <w:noWrap/>
                <w:vAlign w:val="bottom"/>
              </w:tcPr>
            </w:tcPrChange>
          </w:tcPr>
          <w:p w14:paraId="616BF25A" w14:textId="77777777" w:rsidR="00BD0299" w:rsidRPr="00FF6A71" w:rsidRDefault="00BD0299">
            <w:pPr>
              <w:spacing w:before="0" w:after="0" w:line="240" w:lineRule="auto"/>
              <w:jc w:val="center"/>
              <w:rPr>
                <w:ins w:id="58240" w:author="pete jones" w:date="2022-01-04T12:37:00Z"/>
                <w:rFonts w:eastAsiaTheme="minorEastAsia" w:cstheme="minorHAnsi"/>
              </w:rPr>
              <w:pPrChange w:id="58241" w:author="pete jones" w:date="2022-01-04T12:51:00Z">
                <w:pPr>
                  <w:spacing w:line="276" w:lineRule="auto"/>
                  <w:jc w:val="center"/>
                </w:pPr>
              </w:pPrChange>
            </w:pPr>
            <w:ins w:id="58242"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243" w:author="pete jones" w:date="2022-01-04T12:53:00Z">
              <w:tcPr>
                <w:tcW w:w="692" w:type="dxa"/>
                <w:tcBorders>
                  <w:top w:val="single" w:sz="4" w:space="0" w:color="4472C4"/>
                  <w:left w:val="nil"/>
                  <w:bottom w:val="nil"/>
                  <w:right w:val="nil"/>
                </w:tcBorders>
                <w:shd w:val="clear" w:color="auto" w:fill="auto"/>
                <w:noWrap/>
                <w:vAlign w:val="bottom"/>
              </w:tcPr>
            </w:tcPrChange>
          </w:tcPr>
          <w:p w14:paraId="053D54C5" w14:textId="77777777" w:rsidR="00BD0299" w:rsidRPr="00FF6A71" w:rsidRDefault="00BD0299">
            <w:pPr>
              <w:spacing w:before="0" w:after="0" w:line="240" w:lineRule="auto"/>
              <w:jc w:val="center"/>
              <w:rPr>
                <w:ins w:id="58244" w:author="pete jones" w:date="2022-01-04T12:37:00Z"/>
                <w:rFonts w:eastAsiaTheme="minorEastAsia" w:cstheme="minorHAnsi"/>
              </w:rPr>
              <w:pPrChange w:id="58245" w:author="pete jones" w:date="2022-01-04T12:51:00Z">
                <w:pPr>
                  <w:spacing w:line="276" w:lineRule="auto"/>
                  <w:jc w:val="center"/>
                </w:pPr>
              </w:pPrChange>
            </w:pPr>
          </w:p>
        </w:tc>
      </w:tr>
    </w:tbl>
    <w:p w14:paraId="4D0C0BEB" w14:textId="77777777" w:rsidR="00BD0299" w:rsidRPr="00FF6A71" w:rsidRDefault="00BD0299" w:rsidP="00BD0299">
      <w:pPr>
        <w:rPr>
          <w:ins w:id="58246" w:author="pete jones" w:date="2022-01-04T12:37:00Z"/>
        </w:rPr>
      </w:pPr>
      <w:ins w:id="58247" w:author="pete jones" w:date="2022-01-04T12:37:00Z">
        <w:r w:rsidRPr="00FF6A71">
          <w:t>Q2.8.6 All manufacturing-related departments are directly affected by the design departmen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248">
          <w:tblGrid>
            <w:gridCol w:w="814"/>
            <w:gridCol w:w="814"/>
            <w:gridCol w:w="814"/>
            <w:gridCol w:w="814"/>
            <w:gridCol w:w="692"/>
            <w:gridCol w:w="692"/>
            <w:gridCol w:w="692"/>
            <w:gridCol w:w="692"/>
          </w:tblGrid>
        </w:tblGridChange>
      </w:tblGrid>
      <w:tr w:rsidR="00BD0299" w:rsidRPr="00FF6A71" w14:paraId="66A0A638" w14:textId="77777777" w:rsidTr="00015922">
        <w:trPr>
          <w:trHeight w:val="300"/>
          <w:jc w:val="center"/>
          <w:ins w:id="58249" w:author="pete jones" w:date="2022-01-04T12:37:00Z"/>
        </w:trPr>
        <w:tc>
          <w:tcPr>
            <w:tcW w:w="814" w:type="dxa"/>
            <w:shd w:val="clear" w:color="auto" w:fill="E7E6E6" w:themeFill="background2"/>
            <w:vAlign w:val="center"/>
          </w:tcPr>
          <w:p w14:paraId="62321D05" w14:textId="77777777" w:rsidR="00BD0299" w:rsidRPr="00FF6A71" w:rsidRDefault="00BD0299">
            <w:pPr>
              <w:spacing w:before="0" w:after="0" w:line="240" w:lineRule="auto"/>
              <w:jc w:val="center"/>
              <w:rPr>
                <w:ins w:id="58250" w:author="pete jones" w:date="2022-01-04T12:37:00Z"/>
                <w:rFonts w:eastAsiaTheme="minorEastAsia" w:cstheme="minorHAnsi"/>
                <w:b/>
                <w:bCs/>
              </w:rPr>
              <w:pPrChange w:id="58251" w:author="pete jones" w:date="2022-01-04T12:51:00Z">
                <w:pPr>
                  <w:spacing w:line="276" w:lineRule="auto"/>
                  <w:jc w:val="center"/>
                </w:pPr>
              </w:pPrChange>
            </w:pPr>
            <w:ins w:id="58252"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790432D" w14:textId="77777777" w:rsidR="00BD0299" w:rsidRPr="00FF6A71" w:rsidRDefault="00BD0299">
            <w:pPr>
              <w:spacing w:before="0" w:after="0" w:line="240" w:lineRule="auto"/>
              <w:jc w:val="center"/>
              <w:rPr>
                <w:ins w:id="58253" w:author="pete jones" w:date="2022-01-04T12:37:00Z"/>
                <w:rFonts w:eastAsiaTheme="minorEastAsia" w:cstheme="minorHAnsi"/>
                <w:b/>
                <w:bCs/>
              </w:rPr>
              <w:pPrChange w:id="58254" w:author="pete jones" w:date="2022-01-04T12:51:00Z">
                <w:pPr>
                  <w:spacing w:line="276" w:lineRule="auto"/>
                  <w:jc w:val="center"/>
                </w:pPr>
              </w:pPrChange>
            </w:pPr>
            <w:ins w:id="58255"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46DE094" w14:textId="77777777" w:rsidR="00BD0299" w:rsidRPr="00FF6A71" w:rsidRDefault="00BD0299">
            <w:pPr>
              <w:spacing w:before="0" w:after="0" w:line="240" w:lineRule="auto"/>
              <w:jc w:val="center"/>
              <w:rPr>
                <w:ins w:id="58256" w:author="pete jones" w:date="2022-01-04T12:37:00Z"/>
                <w:rFonts w:eastAsiaTheme="minorEastAsia" w:cstheme="minorHAnsi"/>
                <w:b/>
                <w:bCs/>
              </w:rPr>
              <w:pPrChange w:id="58257" w:author="pete jones" w:date="2022-01-04T12:51:00Z">
                <w:pPr>
                  <w:spacing w:line="276" w:lineRule="auto"/>
                  <w:jc w:val="center"/>
                </w:pPr>
              </w:pPrChange>
            </w:pPr>
            <w:ins w:id="58258"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64D4F53" w14:textId="77777777" w:rsidR="00BD0299" w:rsidRPr="00FF6A71" w:rsidRDefault="00BD0299">
            <w:pPr>
              <w:spacing w:before="0" w:after="0" w:line="240" w:lineRule="auto"/>
              <w:jc w:val="center"/>
              <w:rPr>
                <w:ins w:id="58259" w:author="pete jones" w:date="2022-01-04T12:37:00Z"/>
                <w:rFonts w:eastAsiaTheme="minorEastAsia" w:cstheme="minorHAnsi"/>
                <w:b/>
                <w:bCs/>
              </w:rPr>
              <w:pPrChange w:id="58260" w:author="pete jones" w:date="2022-01-04T12:51:00Z">
                <w:pPr>
                  <w:spacing w:line="276" w:lineRule="auto"/>
                  <w:jc w:val="center"/>
                </w:pPr>
              </w:pPrChange>
            </w:pPr>
            <w:ins w:id="58261"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0EE920E3" w14:textId="77777777" w:rsidR="00BD0299" w:rsidRPr="00FF6A71" w:rsidRDefault="00BD0299">
            <w:pPr>
              <w:spacing w:before="0" w:after="0" w:line="240" w:lineRule="auto"/>
              <w:jc w:val="center"/>
              <w:rPr>
                <w:ins w:id="58262" w:author="pete jones" w:date="2022-01-04T12:37:00Z"/>
                <w:rFonts w:eastAsiaTheme="minorEastAsia" w:cstheme="minorHAnsi"/>
                <w:b/>
                <w:bCs/>
              </w:rPr>
              <w:pPrChange w:id="58263" w:author="pete jones" w:date="2022-01-04T12:51:00Z">
                <w:pPr>
                  <w:spacing w:line="276" w:lineRule="auto"/>
                  <w:jc w:val="center"/>
                </w:pPr>
              </w:pPrChange>
            </w:pPr>
            <w:ins w:id="58264"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09F5026" w14:textId="77777777" w:rsidR="00BD0299" w:rsidRPr="00FF6A71" w:rsidRDefault="00BD0299">
            <w:pPr>
              <w:spacing w:before="0" w:after="0" w:line="240" w:lineRule="auto"/>
              <w:jc w:val="center"/>
              <w:rPr>
                <w:ins w:id="58265" w:author="pete jones" w:date="2022-01-04T12:37:00Z"/>
                <w:rFonts w:eastAsiaTheme="minorEastAsia" w:cstheme="minorHAnsi"/>
                <w:b/>
                <w:bCs/>
              </w:rPr>
              <w:pPrChange w:id="58266" w:author="pete jones" w:date="2022-01-04T12:51:00Z">
                <w:pPr>
                  <w:spacing w:line="276" w:lineRule="auto"/>
                  <w:jc w:val="center"/>
                </w:pPr>
              </w:pPrChange>
            </w:pPr>
            <w:ins w:id="58267"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AD297AD" w14:textId="77777777" w:rsidR="00BD0299" w:rsidRPr="00FF6A71" w:rsidRDefault="00BD0299">
            <w:pPr>
              <w:spacing w:before="0" w:after="0" w:line="240" w:lineRule="auto"/>
              <w:jc w:val="center"/>
              <w:rPr>
                <w:ins w:id="58268" w:author="pete jones" w:date="2022-01-04T12:37:00Z"/>
                <w:rFonts w:eastAsiaTheme="minorEastAsia" w:cstheme="minorHAnsi"/>
                <w:b/>
                <w:bCs/>
              </w:rPr>
              <w:pPrChange w:id="58269" w:author="pete jones" w:date="2022-01-04T12:51:00Z">
                <w:pPr>
                  <w:spacing w:line="276" w:lineRule="auto"/>
                  <w:jc w:val="center"/>
                </w:pPr>
              </w:pPrChange>
            </w:pPr>
            <w:ins w:id="58270"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1C118178" w14:textId="77777777" w:rsidR="00BD0299" w:rsidRPr="00FF6A71" w:rsidRDefault="00BD0299">
            <w:pPr>
              <w:spacing w:before="0" w:after="0" w:line="240" w:lineRule="auto"/>
              <w:jc w:val="center"/>
              <w:rPr>
                <w:ins w:id="58271" w:author="pete jones" w:date="2022-01-04T12:37:00Z"/>
                <w:rFonts w:eastAsiaTheme="minorEastAsia" w:cstheme="minorHAnsi"/>
                <w:b/>
                <w:bCs/>
              </w:rPr>
              <w:pPrChange w:id="58272" w:author="pete jones" w:date="2022-01-04T12:51:00Z">
                <w:pPr>
                  <w:spacing w:line="276" w:lineRule="auto"/>
                  <w:jc w:val="center"/>
                </w:pPr>
              </w:pPrChange>
            </w:pPr>
            <w:ins w:id="58273" w:author="pete jones" w:date="2022-01-04T12:37:00Z">
              <w:r w:rsidRPr="00FF6A71">
                <w:rPr>
                  <w:rFonts w:eastAsiaTheme="minorEastAsia" w:cstheme="minorHAnsi"/>
                  <w:b/>
                  <w:bCs/>
                </w:rPr>
                <w:t>7</w:t>
              </w:r>
            </w:ins>
          </w:p>
        </w:tc>
      </w:tr>
      <w:tr w:rsidR="00BD0299" w:rsidRPr="00FF6A71" w14:paraId="14992B63" w14:textId="77777777" w:rsidTr="00701BD7">
        <w:tblPrEx>
          <w:tblW w:w="0" w:type="auto"/>
          <w:jc w:val="center"/>
          <w:tblPrExChange w:id="58274" w:author="pete jones" w:date="2022-01-04T12:53:00Z">
            <w:tblPrEx>
              <w:tblW w:w="0" w:type="auto"/>
              <w:jc w:val="center"/>
            </w:tblPrEx>
          </w:tblPrExChange>
        </w:tblPrEx>
        <w:trPr>
          <w:trHeight w:val="300"/>
          <w:jc w:val="center"/>
          <w:ins w:id="58275" w:author="pete jones" w:date="2022-01-04T12:37:00Z"/>
          <w:trPrChange w:id="58276" w:author="pete jones" w:date="2022-01-04T12:53:00Z">
            <w:trPr>
              <w:trHeight w:val="300"/>
              <w:jc w:val="center"/>
            </w:trPr>
          </w:trPrChange>
        </w:trPr>
        <w:tc>
          <w:tcPr>
            <w:tcW w:w="814" w:type="dxa"/>
            <w:vAlign w:val="center"/>
            <w:tcPrChange w:id="58277" w:author="pete jones" w:date="2022-01-04T12:53:00Z">
              <w:tcPr>
                <w:tcW w:w="814" w:type="dxa"/>
                <w:vAlign w:val="center"/>
              </w:tcPr>
            </w:tcPrChange>
          </w:tcPr>
          <w:p w14:paraId="3C159314" w14:textId="77777777" w:rsidR="00BD0299" w:rsidRPr="00FF6A71" w:rsidRDefault="00BD0299">
            <w:pPr>
              <w:spacing w:before="0" w:after="0" w:line="240" w:lineRule="auto"/>
              <w:jc w:val="center"/>
              <w:rPr>
                <w:ins w:id="58278" w:author="pete jones" w:date="2022-01-04T12:37:00Z"/>
                <w:rFonts w:eastAsiaTheme="minorEastAsia" w:cstheme="minorHAnsi"/>
                <w:b/>
                <w:bCs/>
              </w:rPr>
              <w:pPrChange w:id="58279" w:author="pete jones" w:date="2022-01-04T12:51:00Z">
                <w:pPr>
                  <w:spacing w:line="276" w:lineRule="auto"/>
                  <w:jc w:val="center"/>
                </w:pPr>
              </w:pPrChange>
            </w:pPr>
            <w:ins w:id="58280" w:author="pete jones" w:date="2022-01-04T12:37:00Z">
              <w:r w:rsidRPr="00FF6A71">
                <w:rPr>
                  <w:rFonts w:eastAsiaTheme="minorEastAsia" w:cstheme="minorHAnsi"/>
                  <w:b/>
                  <w:bCs/>
                </w:rPr>
                <w:t>%</w:t>
              </w:r>
            </w:ins>
          </w:p>
        </w:tc>
        <w:tc>
          <w:tcPr>
            <w:tcW w:w="814" w:type="dxa"/>
            <w:shd w:val="clear" w:color="auto" w:fill="auto"/>
            <w:noWrap/>
            <w:vAlign w:val="bottom"/>
            <w:tcPrChange w:id="58281" w:author="pete jones" w:date="2022-01-04T12:53:00Z">
              <w:tcPr>
                <w:tcW w:w="814" w:type="dxa"/>
                <w:tcBorders>
                  <w:top w:val="single" w:sz="4" w:space="0" w:color="4472C4"/>
                  <w:left w:val="nil"/>
                  <w:bottom w:val="nil"/>
                  <w:right w:val="nil"/>
                </w:tcBorders>
                <w:shd w:val="clear" w:color="auto" w:fill="auto"/>
                <w:noWrap/>
                <w:vAlign w:val="bottom"/>
              </w:tcPr>
            </w:tcPrChange>
          </w:tcPr>
          <w:p w14:paraId="22B82CDA" w14:textId="77777777" w:rsidR="00BD0299" w:rsidRPr="00FF6A71" w:rsidRDefault="00BD0299">
            <w:pPr>
              <w:spacing w:before="0" w:after="0" w:line="240" w:lineRule="auto"/>
              <w:jc w:val="center"/>
              <w:rPr>
                <w:ins w:id="58282" w:author="pete jones" w:date="2022-01-04T12:37:00Z"/>
                <w:rFonts w:eastAsiaTheme="minorEastAsia" w:cstheme="minorHAnsi"/>
              </w:rPr>
              <w:pPrChange w:id="58283" w:author="pete jones" w:date="2022-01-04T12:51:00Z">
                <w:pPr>
                  <w:spacing w:line="276" w:lineRule="auto"/>
                  <w:jc w:val="center"/>
                </w:pPr>
              </w:pPrChange>
            </w:pPr>
            <w:ins w:id="58284" w:author="pete jones" w:date="2022-01-04T12:37:00Z">
              <w:r w:rsidRPr="00FF6A71">
                <w:rPr>
                  <w:rFonts w:ascii="Calibri" w:hAnsi="Calibri" w:cs="Calibri"/>
                  <w:color w:val="000000"/>
                  <w:sz w:val="22"/>
                  <w:szCs w:val="22"/>
                </w:rPr>
                <w:t>50%</w:t>
              </w:r>
            </w:ins>
          </w:p>
        </w:tc>
        <w:tc>
          <w:tcPr>
            <w:tcW w:w="814" w:type="dxa"/>
            <w:shd w:val="clear" w:color="auto" w:fill="auto"/>
            <w:noWrap/>
            <w:vAlign w:val="bottom"/>
            <w:tcPrChange w:id="58285" w:author="pete jones" w:date="2022-01-04T12:53:00Z">
              <w:tcPr>
                <w:tcW w:w="814" w:type="dxa"/>
                <w:tcBorders>
                  <w:top w:val="single" w:sz="4" w:space="0" w:color="4472C4"/>
                  <w:left w:val="nil"/>
                  <w:bottom w:val="nil"/>
                  <w:right w:val="nil"/>
                </w:tcBorders>
                <w:shd w:val="clear" w:color="auto" w:fill="auto"/>
                <w:noWrap/>
                <w:vAlign w:val="bottom"/>
              </w:tcPr>
            </w:tcPrChange>
          </w:tcPr>
          <w:p w14:paraId="0E9D5EB8" w14:textId="77777777" w:rsidR="00BD0299" w:rsidRPr="00FF6A71" w:rsidRDefault="00BD0299">
            <w:pPr>
              <w:spacing w:before="0" w:after="0" w:line="240" w:lineRule="auto"/>
              <w:jc w:val="center"/>
              <w:rPr>
                <w:ins w:id="58286" w:author="pete jones" w:date="2022-01-04T12:37:00Z"/>
                <w:rFonts w:eastAsiaTheme="minorEastAsia" w:cstheme="minorHAnsi"/>
              </w:rPr>
              <w:pPrChange w:id="58287" w:author="pete jones" w:date="2022-01-04T12:51:00Z">
                <w:pPr>
                  <w:spacing w:line="276" w:lineRule="auto"/>
                  <w:jc w:val="center"/>
                </w:pPr>
              </w:pPrChange>
            </w:pPr>
          </w:p>
        </w:tc>
        <w:tc>
          <w:tcPr>
            <w:tcW w:w="814" w:type="dxa"/>
            <w:shd w:val="clear" w:color="auto" w:fill="auto"/>
            <w:noWrap/>
            <w:vAlign w:val="center"/>
            <w:tcPrChange w:id="58288" w:author="pete jones" w:date="2022-01-04T12:53:00Z">
              <w:tcPr>
                <w:tcW w:w="814" w:type="dxa"/>
                <w:tcBorders>
                  <w:top w:val="single" w:sz="4" w:space="0" w:color="4472C4"/>
                  <w:left w:val="nil"/>
                  <w:bottom w:val="nil"/>
                  <w:right w:val="nil"/>
                </w:tcBorders>
                <w:shd w:val="clear" w:color="auto" w:fill="auto"/>
                <w:noWrap/>
                <w:vAlign w:val="center"/>
              </w:tcPr>
            </w:tcPrChange>
          </w:tcPr>
          <w:p w14:paraId="4647832C" w14:textId="77777777" w:rsidR="00BD0299" w:rsidRPr="00FF6A71" w:rsidRDefault="00BD0299">
            <w:pPr>
              <w:spacing w:before="0" w:after="0" w:line="240" w:lineRule="auto"/>
              <w:jc w:val="center"/>
              <w:rPr>
                <w:ins w:id="58289" w:author="pete jones" w:date="2022-01-04T12:37:00Z"/>
                <w:rFonts w:eastAsiaTheme="minorEastAsia" w:cstheme="minorHAnsi"/>
              </w:rPr>
              <w:pPrChange w:id="58290" w:author="pete jones" w:date="2022-01-04T12:51:00Z">
                <w:pPr>
                  <w:spacing w:line="276" w:lineRule="auto"/>
                  <w:jc w:val="center"/>
                </w:pPr>
              </w:pPrChange>
            </w:pPr>
            <w:ins w:id="58291" w:author="pete jones" w:date="2022-01-04T12:37:00Z">
              <w:r w:rsidRPr="00FF6A71">
                <w:rPr>
                  <w:rFonts w:ascii="Calibri" w:hAnsi="Calibri" w:cs="Calibri"/>
                  <w:color w:val="000000"/>
                  <w:sz w:val="22"/>
                  <w:szCs w:val="22"/>
                </w:rPr>
                <w:t>25%</w:t>
              </w:r>
            </w:ins>
          </w:p>
        </w:tc>
        <w:tc>
          <w:tcPr>
            <w:tcW w:w="692" w:type="dxa"/>
            <w:shd w:val="clear" w:color="auto" w:fill="auto"/>
            <w:noWrap/>
            <w:vAlign w:val="center"/>
            <w:tcPrChange w:id="58292" w:author="pete jones" w:date="2022-01-04T12:53:00Z">
              <w:tcPr>
                <w:tcW w:w="692" w:type="dxa"/>
                <w:tcBorders>
                  <w:top w:val="single" w:sz="4" w:space="0" w:color="4472C4"/>
                  <w:left w:val="nil"/>
                  <w:bottom w:val="nil"/>
                  <w:right w:val="nil"/>
                </w:tcBorders>
                <w:shd w:val="clear" w:color="auto" w:fill="auto"/>
                <w:noWrap/>
                <w:vAlign w:val="center"/>
              </w:tcPr>
            </w:tcPrChange>
          </w:tcPr>
          <w:p w14:paraId="40801004" w14:textId="77777777" w:rsidR="00BD0299" w:rsidRPr="00FF6A71" w:rsidRDefault="00BD0299">
            <w:pPr>
              <w:spacing w:before="0" w:after="0" w:line="240" w:lineRule="auto"/>
              <w:jc w:val="center"/>
              <w:rPr>
                <w:ins w:id="58293" w:author="pete jones" w:date="2022-01-04T12:37:00Z"/>
                <w:rFonts w:eastAsiaTheme="minorEastAsia" w:cstheme="minorHAnsi"/>
              </w:rPr>
              <w:pPrChange w:id="58294" w:author="pete jones" w:date="2022-01-04T12:51:00Z">
                <w:pPr>
                  <w:spacing w:line="276" w:lineRule="auto"/>
                  <w:jc w:val="center"/>
                </w:pPr>
              </w:pPrChange>
            </w:pPr>
          </w:p>
        </w:tc>
        <w:tc>
          <w:tcPr>
            <w:tcW w:w="692" w:type="dxa"/>
            <w:shd w:val="clear" w:color="auto" w:fill="auto"/>
            <w:noWrap/>
            <w:vAlign w:val="center"/>
            <w:tcPrChange w:id="58295" w:author="pete jones" w:date="2022-01-04T12:53:00Z">
              <w:tcPr>
                <w:tcW w:w="692" w:type="dxa"/>
                <w:tcBorders>
                  <w:top w:val="single" w:sz="4" w:space="0" w:color="4472C4"/>
                  <w:left w:val="nil"/>
                  <w:bottom w:val="nil"/>
                  <w:right w:val="nil"/>
                </w:tcBorders>
                <w:shd w:val="clear" w:color="auto" w:fill="auto"/>
                <w:noWrap/>
                <w:vAlign w:val="center"/>
              </w:tcPr>
            </w:tcPrChange>
          </w:tcPr>
          <w:p w14:paraId="0BF34BEA" w14:textId="77777777" w:rsidR="00BD0299" w:rsidRPr="00FF6A71" w:rsidRDefault="00BD0299">
            <w:pPr>
              <w:spacing w:before="0" w:after="0" w:line="240" w:lineRule="auto"/>
              <w:jc w:val="center"/>
              <w:rPr>
                <w:ins w:id="58296" w:author="pete jones" w:date="2022-01-04T12:37:00Z"/>
                <w:rFonts w:eastAsiaTheme="minorEastAsia" w:cstheme="minorHAnsi"/>
              </w:rPr>
              <w:pPrChange w:id="58297" w:author="pete jones" w:date="2022-01-04T12:51:00Z">
                <w:pPr>
                  <w:spacing w:line="276" w:lineRule="auto"/>
                  <w:jc w:val="center"/>
                </w:pPr>
              </w:pPrChange>
            </w:pPr>
          </w:p>
        </w:tc>
        <w:tc>
          <w:tcPr>
            <w:tcW w:w="692" w:type="dxa"/>
            <w:shd w:val="clear" w:color="auto" w:fill="auto"/>
            <w:noWrap/>
            <w:vAlign w:val="bottom"/>
            <w:tcPrChange w:id="58298" w:author="pete jones" w:date="2022-01-04T12:53:00Z">
              <w:tcPr>
                <w:tcW w:w="692" w:type="dxa"/>
                <w:tcBorders>
                  <w:top w:val="single" w:sz="4" w:space="0" w:color="4472C4"/>
                  <w:left w:val="nil"/>
                  <w:bottom w:val="nil"/>
                  <w:right w:val="nil"/>
                </w:tcBorders>
                <w:shd w:val="clear" w:color="auto" w:fill="auto"/>
                <w:noWrap/>
                <w:vAlign w:val="bottom"/>
              </w:tcPr>
            </w:tcPrChange>
          </w:tcPr>
          <w:p w14:paraId="0FB3F70C" w14:textId="77777777" w:rsidR="00BD0299" w:rsidRPr="00FF6A71" w:rsidRDefault="00BD0299">
            <w:pPr>
              <w:spacing w:before="0" w:after="0" w:line="240" w:lineRule="auto"/>
              <w:jc w:val="center"/>
              <w:rPr>
                <w:ins w:id="58299" w:author="pete jones" w:date="2022-01-04T12:37:00Z"/>
                <w:rFonts w:eastAsiaTheme="minorEastAsia" w:cstheme="minorHAnsi"/>
              </w:rPr>
              <w:pPrChange w:id="58300" w:author="pete jones" w:date="2022-01-04T12:51:00Z">
                <w:pPr>
                  <w:spacing w:line="276" w:lineRule="auto"/>
                  <w:jc w:val="center"/>
                </w:pPr>
              </w:pPrChange>
            </w:pPr>
            <w:ins w:id="58301" w:author="pete jones" w:date="2022-01-04T12:37:00Z">
              <w:r w:rsidRPr="00FF6A71">
                <w:rPr>
                  <w:rFonts w:ascii="Calibri" w:hAnsi="Calibri" w:cs="Calibri"/>
                  <w:color w:val="000000"/>
                  <w:sz w:val="22"/>
                  <w:szCs w:val="22"/>
                </w:rPr>
                <w:t>25%</w:t>
              </w:r>
            </w:ins>
          </w:p>
        </w:tc>
        <w:tc>
          <w:tcPr>
            <w:tcW w:w="692" w:type="dxa"/>
            <w:shd w:val="clear" w:color="auto" w:fill="auto"/>
            <w:noWrap/>
            <w:vAlign w:val="bottom"/>
            <w:tcPrChange w:id="58302" w:author="pete jones" w:date="2022-01-04T12:53:00Z">
              <w:tcPr>
                <w:tcW w:w="692" w:type="dxa"/>
                <w:tcBorders>
                  <w:top w:val="single" w:sz="4" w:space="0" w:color="4472C4"/>
                  <w:left w:val="nil"/>
                  <w:bottom w:val="nil"/>
                  <w:right w:val="nil"/>
                </w:tcBorders>
                <w:shd w:val="clear" w:color="auto" w:fill="auto"/>
                <w:noWrap/>
                <w:vAlign w:val="bottom"/>
              </w:tcPr>
            </w:tcPrChange>
          </w:tcPr>
          <w:p w14:paraId="06195331" w14:textId="77777777" w:rsidR="00BD0299" w:rsidRPr="00FF6A71" w:rsidRDefault="00BD0299">
            <w:pPr>
              <w:spacing w:before="0" w:after="0" w:line="240" w:lineRule="auto"/>
              <w:jc w:val="center"/>
              <w:rPr>
                <w:ins w:id="58303" w:author="pete jones" w:date="2022-01-04T12:37:00Z"/>
                <w:rFonts w:eastAsiaTheme="minorEastAsia" w:cstheme="minorHAnsi"/>
              </w:rPr>
              <w:pPrChange w:id="58304" w:author="pete jones" w:date="2022-01-04T12:51:00Z">
                <w:pPr>
                  <w:spacing w:line="276" w:lineRule="auto"/>
                  <w:jc w:val="center"/>
                </w:pPr>
              </w:pPrChange>
            </w:pPr>
          </w:p>
        </w:tc>
      </w:tr>
      <w:tr w:rsidR="00BD0299" w:rsidRPr="00FF6A71" w14:paraId="75B17CA0" w14:textId="77777777" w:rsidTr="00701BD7">
        <w:tblPrEx>
          <w:tblW w:w="0" w:type="auto"/>
          <w:jc w:val="center"/>
          <w:tblPrExChange w:id="58305" w:author="pete jones" w:date="2022-01-04T12:53:00Z">
            <w:tblPrEx>
              <w:tblW w:w="0" w:type="auto"/>
              <w:jc w:val="center"/>
            </w:tblPrEx>
          </w:tblPrExChange>
        </w:tblPrEx>
        <w:trPr>
          <w:trHeight w:val="300"/>
          <w:jc w:val="center"/>
          <w:ins w:id="58306" w:author="pete jones" w:date="2022-01-04T12:37:00Z"/>
          <w:trPrChange w:id="58307" w:author="pete jones" w:date="2022-01-04T12:53:00Z">
            <w:trPr>
              <w:trHeight w:val="300"/>
              <w:jc w:val="center"/>
            </w:trPr>
          </w:trPrChange>
        </w:trPr>
        <w:tc>
          <w:tcPr>
            <w:tcW w:w="814" w:type="dxa"/>
            <w:vAlign w:val="center"/>
            <w:tcPrChange w:id="58308" w:author="pete jones" w:date="2022-01-04T12:53:00Z">
              <w:tcPr>
                <w:tcW w:w="814" w:type="dxa"/>
                <w:vAlign w:val="center"/>
              </w:tcPr>
            </w:tcPrChange>
          </w:tcPr>
          <w:p w14:paraId="53222B5D" w14:textId="77777777" w:rsidR="00BD0299" w:rsidRPr="00FF6A71" w:rsidRDefault="00BD0299">
            <w:pPr>
              <w:spacing w:before="0" w:after="0" w:line="240" w:lineRule="auto"/>
              <w:jc w:val="center"/>
              <w:rPr>
                <w:ins w:id="58309" w:author="pete jones" w:date="2022-01-04T12:37:00Z"/>
                <w:rFonts w:eastAsiaTheme="minorEastAsia" w:cstheme="minorHAnsi"/>
                <w:b/>
                <w:bCs/>
              </w:rPr>
              <w:pPrChange w:id="58310" w:author="pete jones" w:date="2022-01-04T12:51:00Z">
                <w:pPr>
                  <w:spacing w:line="276" w:lineRule="auto"/>
                  <w:jc w:val="center"/>
                </w:pPr>
              </w:pPrChange>
            </w:pPr>
            <w:ins w:id="58311" w:author="pete jones" w:date="2022-01-04T12:37:00Z">
              <w:r w:rsidRPr="00FF6A71">
                <w:rPr>
                  <w:rFonts w:eastAsiaTheme="minorEastAsia" w:cstheme="minorHAnsi"/>
                  <w:b/>
                  <w:bCs/>
                </w:rPr>
                <w:t>Count</w:t>
              </w:r>
            </w:ins>
          </w:p>
        </w:tc>
        <w:tc>
          <w:tcPr>
            <w:tcW w:w="814" w:type="dxa"/>
            <w:shd w:val="clear" w:color="auto" w:fill="auto"/>
            <w:noWrap/>
            <w:vAlign w:val="bottom"/>
            <w:tcPrChange w:id="58312" w:author="pete jones" w:date="2022-01-04T12:53:00Z">
              <w:tcPr>
                <w:tcW w:w="814" w:type="dxa"/>
                <w:tcBorders>
                  <w:top w:val="single" w:sz="4" w:space="0" w:color="4472C4"/>
                  <w:left w:val="nil"/>
                  <w:bottom w:val="nil"/>
                  <w:right w:val="nil"/>
                </w:tcBorders>
                <w:shd w:val="clear" w:color="auto" w:fill="auto"/>
                <w:noWrap/>
                <w:vAlign w:val="bottom"/>
              </w:tcPr>
            </w:tcPrChange>
          </w:tcPr>
          <w:p w14:paraId="60E663AD" w14:textId="77777777" w:rsidR="00BD0299" w:rsidRPr="00FF6A71" w:rsidRDefault="00BD0299">
            <w:pPr>
              <w:spacing w:before="0" w:after="0" w:line="240" w:lineRule="auto"/>
              <w:jc w:val="center"/>
              <w:rPr>
                <w:ins w:id="58313" w:author="pete jones" w:date="2022-01-04T12:37:00Z"/>
                <w:rFonts w:eastAsiaTheme="minorEastAsia" w:cstheme="minorHAnsi"/>
              </w:rPr>
              <w:pPrChange w:id="58314" w:author="pete jones" w:date="2022-01-04T12:51:00Z">
                <w:pPr>
                  <w:spacing w:line="276" w:lineRule="auto"/>
                  <w:jc w:val="center"/>
                </w:pPr>
              </w:pPrChange>
            </w:pPr>
            <w:ins w:id="58315" w:author="pete jones" w:date="2022-01-04T12:37:00Z">
              <w:r w:rsidRPr="00FF6A71">
                <w:rPr>
                  <w:rFonts w:ascii="Calibri" w:hAnsi="Calibri" w:cs="Calibri"/>
                  <w:color w:val="000000"/>
                  <w:sz w:val="22"/>
                  <w:szCs w:val="22"/>
                </w:rPr>
                <w:t>2</w:t>
              </w:r>
            </w:ins>
          </w:p>
        </w:tc>
        <w:tc>
          <w:tcPr>
            <w:tcW w:w="814" w:type="dxa"/>
            <w:shd w:val="clear" w:color="auto" w:fill="auto"/>
            <w:noWrap/>
            <w:vAlign w:val="bottom"/>
            <w:tcPrChange w:id="58316" w:author="pete jones" w:date="2022-01-04T12:53:00Z">
              <w:tcPr>
                <w:tcW w:w="814" w:type="dxa"/>
                <w:tcBorders>
                  <w:top w:val="single" w:sz="4" w:space="0" w:color="4472C4"/>
                  <w:left w:val="nil"/>
                  <w:bottom w:val="nil"/>
                  <w:right w:val="nil"/>
                </w:tcBorders>
                <w:shd w:val="clear" w:color="auto" w:fill="auto"/>
                <w:noWrap/>
                <w:vAlign w:val="bottom"/>
              </w:tcPr>
            </w:tcPrChange>
          </w:tcPr>
          <w:p w14:paraId="018ADC56" w14:textId="77777777" w:rsidR="00BD0299" w:rsidRPr="00FF6A71" w:rsidRDefault="00BD0299">
            <w:pPr>
              <w:spacing w:before="0" w:after="0" w:line="240" w:lineRule="auto"/>
              <w:jc w:val="center"/>
              <w:rPr>
                <w:ins w:id="58317" w:author="pete jones" w:date="2022-01-04T12:37:00Z"/>
                <w:rFonts w:eastAsiaTheme="minorEastAsia" w:cstheme="minorHAnsi"/>
              </w:rPr>
              <w:pPrChange w:id="58318" w:author="pete jones" w:date="2022-01-04T12:51:00Z">
                <w:pPr>
                  <w:spacing w:line="276" w:lineRule="auto"/>
                  <w:jc w:val="center"/>
                </w:pPr>
              </w:pPrChange>
            </w:pPr>
          </w:p>
        </w:tc>
        <w:tc>
          <w:tcPr>
            <w:tcW w:w="814" w:type="dxa"/>
            <w:shd w:val="clear" w:color="auto" w:fill="auto"/>
            <w:noWrap/>
            <w:vAlign w:val="bottom"/>
            <w:tcPrChange w:id="58319" w:author="pete jones" w:date="2022-01-04T12:53:00Z">
              <w:tcPr>
                <w:tcW w:w="814" w:type="dxa"/>
                <w:tcBorders>
                  <w:top w:val="single" w:sz="4" w:space="0" w:color="4472C4"/>
                  <w:left w:val="nil"/>
                  <w:bottom w:val="nil"/>
                  <w:right w:val="nil"/>
                </w:tcBorders>
                <w:shd w:val="clear" w:color="auto" w:fill="auto"/>
                <w:noWrap/>
                <w:vAlign w:val="bottom"/>
              </w:tcPr>
            </w:tcPrChange>
          </w:tcPr>
          <w:p w14:paraId="473385B7" w14:textId="77777777" w:rsidR="00BD0299" w:rsidRPr="00FF6A71" w:rsidRDefault="00BD0299">
            <w:pPr>
              <w:spacing w:before="0" w:after="0" w:line="240" w:lineRule="auto"/>
              <w:jc w:val="center"/>
              <w:rPr>
                <w:ins w:id="58320" w:author="pete jones" w:date="2022-01-04T12:37:00Z"/>
                <w:rFonts w:eastAsiaTheme="minorEastAsia" w:cstheme="minorHAnsi"/>
              </w:rPr>
              <w:pPrChange w:id="58321" w:author="pete jones" w:date="2022-01-04T12:51:00Z">
                <w:pPr>
                  <w:spacing w:line="276" w:lineRule="auto"/>
                  <w:jc w:val="center"/>
                </w:pPr>
              </w:pPrChange>
            </w:pPr>
            <w:ins w:id="58322"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323" w:author="pete jones" w:date="2022-01-04T12:53:00Z">
              <w:tcPr>
                <w:tcW w:w="692" w:type="dxa"/>
                <w:tcBorders>
                  <w:top w:val="single" w:sz="4" w:space="0" w:color="4472C4"/>
                  <w:left w:val="nil"/>
                  <w:bottom w:val="nil"/>
                  <w:right w:val="nil"/>
                </w:tcBorders>
                <w:shd w:val="clear" w:color="auto" w:fill="auto"/>
                <w:noWrap/>
                <w:vAlign w:val="bottom"/>
              </w:tcPr>
            </w:tcPrChange>
          </w:tcPr>
          <w:p w14:paraId="1E9D9959" w14:textId="77777777" w:rsidR="00BD0299" w:rsidRPr="00FF6A71" w:rsidRDefault="00BD0299">
            <w:pPr>
              <w:spacing w:before="0" w:after="0" w:line="240" w:lineRule="auto"/>
              <w:jc w:val="center"/>
              <w:rPr>
                <w:ins w:id="58324" w:author="pete jones" w:date="2022-01-04T12:37:00Z"/>
                <w:rFonts w:eastAsiaTheme="minorEastAsia" w:cstheme="minorHAnsi"/>
              </w:rPr>
              <w:pPrChange w:id="58325" w:author="pete jones" w:date="2022-01-04T12:51:00Z">
                <w:pPr>
                  <w:spacing w:line="276" w:lineRule="auto"/>
                  <w:jc w:val="center"/>
                </w:pPr>
              </w:pPrChange>
            </w:pPr>
          </w:p>
        </w:tc>
        <w:tc>
          <w:tcPr>
            <w:tcW w:w="692" w:type="dxa"/>
            <w:shd w:val="clear" w:color="auto" w:fill="auto"/>
            <w:noWrap/>
            <w:vAlign w:val="bottom"/>
            <w:tcPrChange w:id="58326" w:author="pete jones" w:date="2022-01-04T12:53:00Z">
              <w:tcPr>
                <w:tcW w:w="692" w:type="dxa"/>
                <w:tcBorders>
                  <w:top w:val="single" w:sz="4" w:space="0" w:color="4472C4"/>
                  <w:left w:val="nil"/>
                  <w:bottom w:val="nil"/>
                  <w:right w:val="nil"/>
                </w:tcBorders>
                <w:shd w:val="clear" w:color="auto" w:fill="auto"/>
                <w:noWrap/>
                <w:vAlign w:val="bottom"/>
              </w:tcPr>
            </w:tcPrChange>
          </w:tcPr>
          <w:p w14:paraId="1F109E6F" w14:textId="77777777" w:rsidR="00BD0299" w:rsidRPr="00FF6A71" w:rsidRDefault="00BD0299">
            <w:pPr>
              <w:spacing w:before="0" w:after="0" w:line="240" w:lineRule="auto"/>
              <w:jc w:val="center"/>
              <w:rPr>
                <w:ins w:id="58327" w:author="pete jones" w:date="2022-01-04T12:37:00Z"/>
                <w:rFonts w:eastAsiaTheme="minorEastAsia" w:cstheme="minorHAnsi"/>
              </w:rPr>
              <w:pPrChange w:id="58328" w:author="pete jones" w:date="2022-01-04T12:51:00Z">
                <w:pPr>
                  <w:spacing w:line="276" w:lineRule="auto"/>
                  <w:jc w:val="center"/>
                </w:pPr>
              </w:pPrChange>
            </w:pPr>
          </w:p>
        </w:tc>
        <w:tc>
          <w:tcPr>
            <w:tcW w:w="692" w:type="dxa"/>
            <w:shd w:val="clear" w:color="auto" w:fill="auto"/>
            <w:noWrap/>
            <w:vAlign w:val="bottom"/>
            <w:tcPrChange w:id="58329" w:author="pete jones" w:date="2022-01-04T12:53:00Z">
              <w:tcPr>
                <w:tcW w:w="692" w:type="dxa"/>
                <w:tcBorders>
                  <w:top w:val="single" w:sz="4" w:space="0" w:color="4472C4"/>
                  <w:left w:val="nil"/>
                  <w:bottom w:val="nil"/>
                  <w:right w:val="nil"/>
                </w:tcBorders>
                <w:shd w:val="clear" w:color="auto" w:fill="auto"/>
                <w:noWrap/>
                <w:vAlign w:val="bottom"/>
              </w:tcPr>
            </w:tcPrChange>
          </w:tcPr>
          <w:p w14:paraId="5B9ADD84" w14:textId="77777777" w:rsidR="00BD0299" w:rsidRPr="00FF6A71" w:rsidRDefault="00BD0299">
            <w:pPr>
              <w:spacing w:before="0" w:after="0" w:line="240" w:lineRule="auto"/>
              <w:jc w:val="center"/>
              <w:rPr>
                <w:ins w:id="58330" w:author="pete jones" w:date="2022-01-04T12:37:00Z"/>
                <w:rFonts w:eastAsiaTheme="minorEastAsia" w:cstheme="minorHAnsi"/>
              </w:rPr>
              <w:pPrChange w:id="58331" w:author="pete jones" w:date="2022-01-04T12:51:00Z">
                <w:pPr>
                  <w:spacing w:line="276" w:lineRule="auto"/>
                  <w:jc w:val="center"/>
                </w:pPr>
              </w:pPrChange>
            </w:pPr>
            <w:ins w:id="58332"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333" w:author="pete jones" w:date="2022-01-04T12:53:00Z">
              <w:tcPr>
                <w:tcW w:w="692" w:type="dxa"/>
                <w:tcBorders>
                  <w:top w:val="single" w:sz="4" w:space="0" w:color="4472C4"/>
                  <w:left w:val="nil"/>
                  <w:bottom w:val="nil"/>
                  <w:right w:val="nil"/>
                </w:tcBorders>
                <w:shd w:val="clear" w:color="auto" w:fill="auto"/>
                <w:noWrap/>
                <w:vAlign w:val="bottom"/>
              </w:tcPr>
            </w:tcPrChange>
          </w:tcPr>
          <w:p w14:paraId="5F30FEF2" w14:textId="77777777" w:rsidR="00BD0299" w:rsidRPr="00FF6A71" w:rsidRDefault="00BD0299">
            <w:pPr>
              <w:spacing w:before="0" w:after="0" w:line="240" w:lineRule="auto"/>
              <w:jc w:val="center"/>
              <w:rPr>
                <w:ins w:id="58334" w:author="pete jones" w:date="2022-01-04T12:37:00Z"/>
                <w:rFonts w:eastAsiaTheme="minorEastAsia" w:cstheme="minorHAnsi"/>
              </w:rPr>
              <w:pPrChange w:id="58335" w:author="pete jones" w:date="2022-01-04T12:51:00Z">
                <w:pPr>
                  <w:spacing w:line="276" w:lineRule="auto"/>
                  <w:jc w:val="center"/>
                </w:pPr>
              </w:pPrChange>
            </w:pPr>
          </w:p>
        </w:tc>
      </w:tr>
    </w:tbl>
    <w:p w14:paraId="65ABC426" w14:textId="77777777" w:rsidR="00701BD7" w:rsidRPr="00FF6A71" w:rsidRDefault="00701BD7" w:rsidP="00BD0299">
      <w:pPr>
        <w:rPr>
          <w:ins w:id="58336" w:author="pete jones" w:date="2022-01-04T12:51:00Z"/>
        </w:rPr>
      </w:pPr>
    </w:p>
    <w:p w14:paraId="350709DA" w14:textId="20A499C4" w:rsidR="00BD0299" w:rsidRPr="00FF6A71" w:rsidRDefault="00BD0299" w:rsidP="00BD0299">
      <w:pPr>
        <w:rPr>
          <w:ins w:id="58337" w:author="pete jones" w:date="2022-01-04T12:37:00Z"/>
        </w:rPr>
      </w:pPr>
      <w:ins w:id="58338" w:author="pete jones" w:date="2022-01-04T12:37:00Z">
        <w:r w:rsidRPr="00FF6A71">
          <w:t>Q2.8.7 Manufacturing engineering acts as a buffer for the shop floor. Indeed, manufacturing costs are simply a reflection of design engineering method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339">
          <w:tblGrid>
            <w:gridCol w:w="814"/>
            <w:gridCol w:w="814"/>
            <w:gridCol w:w="814"/>
            <w:gridCol w:w="814"/>
            <w:gridCol w:w="692"/>
            <w:gridCol w:w="692"/>
            <w:gridCol w:w="692"/>
            <w:gridCol w:w="692"/>
          </w:tblGrid>
        </w:tblGridChange>
      </w:tblGrid>
      <w:tr w:rsidR="00BD0299" w:rsidRPr="00FF6A71" w14:paraId="3D018181" w14:textId="77777777" w:rsidTr="00015922">
        <w:trPr>
          <w:trHeight w:val="300"/>
          <w:jc w:val="center"/>
          <w:ins w:id="58340" w:author="pete jones" w:date="2022-01-04T12:37:00Z"/>
        </w:trPr>
        <w:tc>
          <w:tcPr>
            <w:tcW w:w="814" w:type="dxa"/>
            <w:shd w:val="clear" w:color="auto" w:fill="E7E6E6" w:themeFill="background2"/>
            <w:vAlign w:val="center"/>
          </w:tcPr>
          <w:p w14:paraId="6A11B042" w14:textId="77777777" w:rsidR="00BD0299" w:rsidRPr="00FF6A71" w:rsidRDefault="00BD0299">
            <w:pPr>
              <w:spacing w:before="0" w:after="0" w:line="240" w:lineRule="auto"/>
              <w:jc w:val="center"/>
              <w:rPr>
                <w:ins w:id="58341" w:author="pete jones" w:date="2022-01-04T12:37:00Z"/>
                <w:rFonts w:eastAsiaTheme="minorEastAsia" w:cstheme="minorHAnsi"/>
                <w:b/>
                <w:bCs/>
              </w:rPr>
              <w:pPrChange w:id="58342" w:author="pete jones" w:date="2022-01-04T12:51:00Z">
                <w:pPr>
                  <w:spacing w:line="276" w:lineRule="auto"/>
                  <w:jc w:val="center"/>
                </w:pPr>
              </w:pPrChange>
            </w:pPr>
            <w:ins w:id="5834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43A3B96E" w14:textId="77777777" w:rsidR="00BD0299" w:rsidRPr="00FF6A71" w:rsidRDefault="00BD0299">
            <w:pPr>
              <w:spacing w:before="0" w:after="0" w:line="240" w:lineRule="auto"/>
              <w:jc w:val="center"/>
              <w:rPr>
                <w:ins w:id="58344" w:author="pete jones" w:date="2022-01-04T12:37:00Z"/>
                <w:rFonts w:eastAsiaTheme="minorEastAsia" w:cstheme="minorHAnsi"/>
                <w:b/>
                <w:bCs/>
              </w:rPr>
              <w:pPrChange w:id="58345" w:author="pete jones" w:date="2022-01-04T12:51:00Z">
                <w:pPr>
                  <w:spacing w:line="276" w:lineRule="auto"/>
                  <w:jc w:val="center"/>
                </w:pPr>
              </w:pPrChange>
            </w:pPr>
            <w:ins w:id="5834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B0D888D" w14:textId="77777777" w:rsidR="00BD0299" w:rsidRPr="00FF6A71" w:rsidRDefault="00BD0299">
            <w:pPr>
              <w:spacing w:before="0" w:after="0" w:line="240" w:lineRule="auto"/>
              <w:jc w:val="center"/>
              <w:rPr>
                <w:ins w:id="58347" w:author="pete jones" w:date="2022-01-04T12:37:00Z"/>
                <w:rFonts w:eastAsiaTheme="minorEastAsia" w:cstheme="minorHAnsi"/>
                <w:b/>
                <w:bCs/>
              </w:rPr>
              <w:pPrChange w:id="58348" w:author="pete jones" w:date="2022-01-04T12:51:00Z">
                <w:pPr>
                  <w:spacing w:line="276" w:lineRule="auto"/>
                  <w:jc w:val="center"/>
                </w:pPr>
              </w:pPrChange>
            </w:pPr>
            <w:ins w:id="5834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13C7006" w14:textId="77777777" w:rsidR="00BD0299" w:rsidRPr="00FF6A71" w:rsidRDefault="00BD0299">
            <w:pPr>
              <w:spacing w:before="0" w:after="0" w:line="240" w:lineRule="auto"/>
              <w:jc w:val="center"/>
              <w:rPr>
                <w:ins w:id="58350" w:author="pete jones" w:date="2022-01-04T12:37:00Z"/>
                <w:rFonts w:eastAsiaTheme="minorEastAsia" w:cstheme="minorHAnsi"/>
                <w:b/>
                <w:bCs/>
              </w:rPr>
              <w:pPrChange w:id="58351" w:author="pete jones" w:date="2022-01-04T12:51:00Z">
                <w:pPr>
                  <w:spacing w:line="276" w:lineRule="auto"/>
                  <w:jc w:val="center"/>
                </w:pPr>
              </w:pPrChange>
            </w:pPr>
            <w:ins w:id="5835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16A2781D" w14:textId="77777777" w:rsidR="00BD0299" w:rsidRPr="00FF6A71" w:rsidRDefault="00BD0299">
            <w:pPr>
              <w:spacing w:before="0" w:after="0" w:line="240" w:lineRule="auto"/>
              <w:jc w:val="center"/>
              <w:rPr>
                <w:ins w:id="58353" w:author="pete jones" w:date="2022-01-04T12:37:00Z"/>
                <w:rFonts w:eastAsiaTheme="minorEastAsia" w:cstheme="minorHAnsi"/>
                <w:b/>
                <w:bCs/>
              </w:rPr>
              <w:pPrChange w:id="58354" w:author="pete jones" w:date="2022-01-04T12:51:00Z">
                <w:pPr>
                  <w:spacing w:line="276" w:lineRule="auto"/>
                  <w:jc w:val="center"/>
                </w:pPr>
              </w:pPrChange>
            </w:pPr>
            <w:ins w:id="5835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1E6B385" w14:textId="77777777" w:rsidR="00BD0299" w:rsidRPr="00FF6A71" w:rsidRDefault="00BD0299">
            <w:pPr>
              <w:spacing w:before="0" w:after="0" w:line="240" w:lineRule="auto"/>
              <w:jc w:val="center"/>
              <w:rPr>
                <w:ins w:id="58356" w:author="pete jones" w:date="2022-01-04T12:37:00Z"/>
                <w:rFonts w:eastAsiaTheme="minorEastAsia" w:cstheme="minorHAnsi"/>
                <w:b/>
                <w:bCs/>
              </w:rPr>
              <w:pPrChange w:id="58357" w:author="pete jones" w:date="2022-01-04T12:51:00Z">
                <w:pPr>
                  <w:spacing w:line="276" w:lineRule="auto"/>
                  <w:jc w:val="center"/>
                </w:pPr>
              </w:pPrChange>
            </w:pPr>
            <w:ins w:id="5835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A81DDFE" w14:textId="77777777" w:rsidR="00BD0299" w:rsidRPr="00FF6A71" w:rsidRDefault="00BD0299">
            <w:pPr>
              <w:spacing w:before="0" w:after="0" w:line="240" w:lineRule="auto"/>
              <w:jc w:val="center"/>
              <w:rPr>
                <w:ins w:id="58359" w:author="pete jones" w:date="2022-01-04T12:37:00Z"/>
                <w:rFonts w:eastAsiaTheme="minorEastAsia" w:cstheme="minorHAnsi"/>
                <w:b/>
                <w:bCs/>
              </w:rPr>
              <w:pPrChange w:id="58360" w:author="pete jones" w:date="2022-01-04T12:51:00Z">
                <w:pPr>
                  <w:spacing w:line="276" w:lineRule="auto"/>
                  <w:jc w:val="center"/>
                </w:pPr>
              </w:pPrChange>
            </w:pPr>
            <w:ins w:id="5836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32E29AC" w14:textId="77777777" w:rsidR="00BD0299" w:rsidRPr="00FF6A71" w:rsidRDefault="00BD0299">
            <w:pPr>
              <w:spacing w:before="0" w:after="0" w:line="240" w:lineRule="auto"/>
              <w:jc w:val="center"/>
              <w:rPr>
                <w:ins w:id="58362" w:author="pete jones" w:date="2022-01-04T12:37:00Z"/>
                <w:rFonts w:eastAsiaTheme="minorEastAsia" w:cstheme="minorHAnsi"/>
                <w:b/>
                <w:bCs/>
              </w:rPr>
              <w:pPrChange w:id="58363" w:author="pete jones" w:date="2022-01-04T12:51:00Z">
                <w:pPr>
                  <w:spacing w:line="276" w:lineRule="auto"/>
                  <w:jc w:val="center"/>
                </w:pPr>
              </w:pPrChange>
            </w:pPr>
            <w:ins w:id="58364" w:author="pete jones" w:date="2022-01-04T12:37:00Z">
              <w:r w:rsidRPr="00FF6A71">
                <w:rPr>
                  <w:rFonts w:eastAsiaTheme="minorEastAsia" w:cstheme="minorHAnsi"/>
                  <w:b/>
                  <w:bCs/>
                </w:rPr>
                <w:t>7</w:t>
              </w:r>
            </w:ins>
          </w:p>
        </w:tc>
      </w:tr>
      <w:tr w:rsidR="00BD0299" w:rsidRPr="00FF6A71" w14:paraId="2C9CBD2D" w14:textId="77777777" w:rsidTr="00701BD7">
        <w:tblPrEx>
          <w:tblW w:w="0" w:type="auto"/>
          <w:jc w:val="center"/>
          <w:tblPrExChange w:id="58365" w:author="pete jones" w:date="2022-01-04T12:53:00Z">
            <w:tblPrEx>
              <w:tblW w:w="0" w:type="auto"/>
              <w:jc w:val="center"/>
            </w:tblPrEx>
          </w:tblPrExChange>
        </w:tblPrEx>
        <w:trPr>
          <w:trHeight w:val="300"/>
          <w:jc w:val="center"/>
          <w:ins w:id="58366" w:author="pete jones" w:date="2022-01-04T12:37:00Z"/>
          <w:trPrChange w:id="58367" w:author="pete jones" w:date="2022-01-04T12:53:00Z">
            <w:trPr>
              <w:trHeight w:val="300"/>
              <w:jc w:val="center"/>
            </w:trPr>
          </w:trPrChange>
        </w:trPr>
        <w:tc>
          <w:tcPr>
            <w:tcW w:w="814" w:type="dxa"/>
            <w:vAlign w:val="center"/>
            <w:tcPrChange w:id="58368" w:author="pete jones" w:date="2022-01-04T12:53:00Z">
              <w:tcPr>
                <w:tcW w:w="814" w:type="dxa"/>
                <w:vAlign w:val="center"/>
              </w:tcPr>
            </w:tcPrChange>
          </w:tcPr>
          <w:p w14:paraId="7DD1F96B" w14:textId="77777777" w:rsidR="00BD0299" w:rsidRPr="00FF6A71" w:rsidRDefault="00BD0299">
            <w:pPr>
              <w:spacing w:before="0" w:after="0" w:line="240" w:lineRule="auto"/>
              <w:jc w:val="center"/>
              <w:rPr>
                <w:ins w:id="58369" w:author="pete jones" w:date="2022-01-04T12:37:00Z"/>
                <w:rFonts w:eastAsiaTheme="minorEastAsia" w:cstheme="minorHAnsi"/>
                <w:b/>
                <w:bCs/>
              </w:rPr>
              <w:pPrChange w:id="58370" w:author="pete jones" w:date="2022-01-04T12:51:00Z">
                <w:pPr>
                  <w:spacing w:line="276" w:lineRule="auto"/>
                  <w:jc w:val="center"/>
                </w:pPr>
              </w:pPrChange>
            </w:pPr>
            <w:ins w:id="58371" w:author="pete jones" w:date="2022-01-04T12:37:00Z">
              <w:r w:rsidRPr="00FF6A71">
                <w:rPr>
                  <w:rFonts w:eastAsiaTheme="minorEastAsia" w:cstheme="minorHAnsi"/>
                  <w:b/>
                  <w:bCs/>
                </w:rPr>
                <w:t>%</w:t>
              </w:r>
            </w:ins>
          </w:p>
        </w:tc>
        <w:tc>
          <w:tcPr>
            <w:tcW w:w="814" w:type="dxa"/>
            <w:shd w:val="clear" w:color="auto" w:fill="auto"/>
            <w:noWrap/>
            <w:vAlign w:val="bottom"/>
            <w:tcPrChange w:id="58372" w:author="pete jones" w:date="2022-01-04T12:53:00Z">
              <w:tcPr>
                <w:tcW w:w="814" w:type="dxa"/>
                <w:tcBorders>
                  <w:top w:val="single" w:sz="4" w:space="0" w:color="4472C4"/>
                  <w:left w:val="nil"/>
                  <w:bottom w:val="nil"/>
                  <w:right w:val="nil"/>
                </w:tcBorders>
                <w:shd w:val="clear" w:color="auto" w:fill="auto"/>
                <w:noWrap/>
                <w:vAlign w:val="bottom"/>
              </w:tcPr>
            </w:tcPrChange>
          </w:tcPr>
          <w:p w14:paraId="7B5A699D" w14:textId="77777777" w:rsidR="00BD0299" w:rsidRPr="00FF6A71" w:rsidRDefault="00BD0299">
            <w:pPr>
              <w:spacing w:before="0" w:after="0" w:line="240" w:lineRule="auto"/>
              <w:jc w:val="center"/>
              <w:rPr>
                <w:ins w:id="58373" w:author="pete jones" w:date="2022-01-04T12:37:00Z"/>
                <w:rFonts w:eastAsiaTheme="minorEastAsia" w:cstheme="minorHAnsi"/>
              </w:rPr>
              <w:pPrChange w:id="58374" w:author="pete jones" w:date="2022-01-04T12:51:00Z">
                <w:pPr>
                  <w:spacing w:line="276" w:lineRule="auto"/>
                  <w:jc w:val="center"/>
                </w:pPr>
              </w:pPrChange>
            </w:pPr>
          </w:p>
        </w:tc>
        <w:tc>
          <w:tcPr>
            <w:tcW w:w="814" w:type="dxa"/>
            <w:shd w:val="clear" w:color="auto" w:fill="auto"/>
            <w:noWrap/>
            <w:vAlign w:val="bottom"/>
            <w:tcPrChange w:id="58375" w:author="pete jones" w:date="2022-01-04T12:53:00Z">
              <w:tcPr>
                <w:tcW w:w="814" w:type="dxa"/>
                <w:tcBorders>
                  <w:top w:val="single" w:sz="4" w:space="0" w:color="4472C4"/>
                  <w:left w:val="nil"/>
                  <w:bottom w:val="nil"/>
                  <w:right w:val="nil"/>
                </w:tcBorders>
                <w:shd w:val="clear" w:color="auto" w:fill="auto"/>
                <w:noWrap/>
                <w:vAlign w:val="bottom"/>
              </w:tcPr>
            </w:tcPrChange>
          </w:tcPr>
          <w:p w14:paraId="5692B407" w14:textId="77777777" w:rsidR="00BD0299" w:rsidRPr="00FF6A71" w:rsidRDefault="00BD0299">
            <w:pPr>
              <w:spacing w:before="0" w:after="0" w:line="240" w:lineRule="auto"/>
              <w:jc w:val="center"/>
              <w:rPr>
                <w:ins w:id="58376" w:author="pete jones" w:date="2022-01-04T12:37:00Z"/>
                <w:rFonts w:eastAsiaTheme="minorEastAsia" w:cstheme="minorHAnsi"/>
              </w:rPr>
              <w:pPrChange w:id="58377" w:author="pete jones" w:date="2022-01-04T12:51:00Z">
                <w:pPr>
                  <w:spacing w:line="276" w:lineRule="auto"/>
                  <w:jc w:val="center"/>
                </w:pPr>
              </w:pPrChange>
            </w:pPr>
          </w:p>
        </w:tc>
        <w:tc>
          <w:tcPr>
            <w:tcW w:w="814" w:type="dxa"/>
            <w:shd w:val="clear" w:color="auto" w:fill="auto"/>
            <w:noWrap/>
            <w:vAlign w:val="center"/>
            <w:tcPrChange w:id="58378" w:author="pete jones" w:date="2022-01-04T12:53:00Z">
              <w:tcPr>
                <w:tcW w:w="814" w:type="dxa"/>
                <w:tcBorders>
                  <w:top w:val="single" w:sz="4" w:space="0" w:color="4472C4"/>
                  <w:left w:val="nil"/>
                  <w:bottom w:val="nil"/>
                  <w:right w:val="nil"/>
                </w:tcBorders>
                <w:shd w:val="clear" w:color="auto" w:fill="auto"/>
                <w:noWrap/>
                <w:vAlign w:val="center"/>
              </w:tcPr>
            </w:tcPrChange>
          </w:tcPr>
          <w:p w14:paraId="55116475" w14:textId="77777777" w:rsidR="00BD0299" w:rsidRPr="00FF6A71" w:rsidRDefault="00BD0299">
            <w:pPr>
              <w:spacing w:before="0" w:after="0" w:line="240" w:lineRule="auto"/>
              <w:jc w:val="center"/>
              <w:rPr>
                <w:ins w:id="58379" w:author="pete jones" w:date="2022-01-04T12:37:00Z"/>
                <w:rFonts w:eastAsiaTheme="minorEastAsia" w:cstheme="minorHAnsi"/>
              </w:rPr>
              <w:pPrChange w:id="58380" w:author="pete jones" w:date="2022-01-04T12:51:00Z">
                <w:pPr>
                  <w:spacing w:line="276" w:lineRule="auto"/>
                  <w:jc w:val="center"/>
                </w:pPr>
              </w:pPrChange>
            </w:pPr>
            <w:ins w:id="58381" w:author="pete jones" w:date="2022-01-04T12:37:00Z">
              <w:r w:rsidRPr="00FF6A71">
                <w:rPr>
                  <w:rFonts w:ascii="Calibri" w:hAnsi="Calibri" w:cs="Calibri"/>
                  <w:color w:val="000000"/>
                  <w:sz w:val="22"/>
                  <w:szCs w:val="22"/>
                </w:rPr>
                <w:t>50%</w:t>
              </w:r>
            </w:ins>
          </w:p>
        </w:tc>
        <w:tc>
          <w:tcPr>
            <w:tcW w:w="692" w:type="dxa"/>
            <w:shd w:val="clear" w:color="auto" w:fill="auto"/>
            <w:noWrap/>
            <w:vAlign w:val="center"/>
            <w:tcPrChange w:id="58382" w:author="pete jones" w:date="2022-01-04T12:53:00Z">
              <w:tcPr>
                <w:tcW w:w="692" w:type="dxa"/>
                <w:tcBorders>
                  <w:top w:val="single" w:sz="4" w:space="0" w:color="4472C4"/>
                  <w:left w:val="nil"/>
                  <w:bottom w:val="nil"/>
                  <w:right w:val="nil"/>
                </w:tcBorders>
                <w:shd w:val="clear" w:color="auto" w:fill="auto"/>
                <w:noWrap/>
                <w:vAlign w:val="center"/>
              </w:tcPr>
            </w:tcPrChange>
          </w:tcPr>
          <w:p w14:paraId="1747B645" w14:textId="77777777" w:rsidR="00BD0299" w:rsidRPr="00FF6A71" w:rsidRDefault="00BD0299">
            <w:pPr>
              <w:spacing w:before="0" w:after="0" w:line="240" w:lineRule="auto"/>
              <w:jc w:val="center"/>
              <w:rPr>
                <w:ins w:id="58383" w:author="pete jones" w:date="2022-01-04T12:37:00Z"/>
                <w:rFonts w:eastAsiaTheme="minorEastAsia" w:cstheme="minorHAnsi"/>
              </w:rPr>
              <w:pPrChange w:id="58384" w:author="pete jones" w:date="2022-01-04T12:51:00Z">
                <w:pPr>
                  <w:spacing w:line="276" w:lineRule="auto"/>
                  <w:jc w:val="center"/>
                </w:pPr>
              </w:pPrChange>
            </w:pPr>
            <w:ins w:id="58385" w:author="pete jones" w:date="2022-01-04T12:37:00Z">
              <w:r w:rsidRPr="00FF6A71">
                <w:rPr>
                  <w:rFonts w:ascii="Calibri" w:hAnsi="Calibri" w:cs="Calibri"/>
                  <w:color w:val="000000"/>
                  <w:sz w:val="22"/>
                  <w:szCs w:val="22"/>
                </w:rPr>
                <w:t>25%</w:t>
              </w:r>
            </w:ins>
          </w:p>
        </w:tc>
        <w:tc>
          <w:tcPr>
            <w:tcW w:w="692" w:type="dxa"/>
            <w:shd w:val="clear" w:color="auto" w:fill="auto"/>
            <w:noWrap/>
            <w:vAlign w:val="center"/>
            <w:tcPrChange w:id="58386" w:author="pete jones" w:date="2022-01-04T12:53:00Z">
              <w:tcPr>
                <w:tcW w:w="692" w:type="dxa"/>
                <w:tcBorders>
                  <w:top w:val="single" w:sz="4" w:space="0" w:color="4472C4"/>
                  <w:left w:val="nil"/>
                  <w:bottom w:val="nil"/>
                  <w:right w:val="nil"/>
                </w:tcBorders>
                <w:shd w:val="clear" w:color="auto" w:fill="auto"/>
                <w:noWrap/>
                <w:vAlign w:val="center"/>
              </w:tcPr>
            </w:tcPrChange>
          </w:tcPr>
          <w:p w14:paraId="35283FC5" w14:textId="77777777" w:rsidR="00BD0299" w:rsidRPr="00FF6A71" w:rsidRDefault="00BD0299">
            <w:pPr>
              <w:spacing w:before="0" w:after="0" w:line="240" w:lineRule="auto"/>
              <w:jc w:val="center"/>
              <w:rPr>
                <w:ins w:id="58387" w:author="pete jones" w:date="2022-01-04T12:37:00Z"/>
                <w:rFonts w:eastAsiaTheme="minorEastAsia" w:cstheme="minorHAnsi"/>
              </w:rPr>
              <w:pPrChange w:id="58388" w:author="pete jones" w:date="2022-01-04T12:51:00Z">
                <w:pPr>
                  <w:spacing w:line="276" w:lineRule="auto"/>
                  <w:jc w:val="center"/>
                </w:pPr>
              </w:pPrChange>
            </w:pPr>
            <w:ins w:id="58389" w:author="pete jones" w:date="2022-01-04T12:37:00Z">
              <w:r w:rsidRPr="00FF6A71">
                <w:rPr>
                  <w:rFonts w:ascii="Calibri" w:hAnsi="Calibri" w:cs="Calibri"/>
                  <w:color w:val="000000"/>
                  <w:sz w:val="22"/>
                  <w:szCs w:val="22"/>
                </w:rPr>
                <w:t>25%</w:t>
              </w:r>
            </w:ins>
          </w:p>
        </w:tc>
        <w:tc>
          <w:tcPr>
            <w:tcW w:w="692" w:type="dxa"/>
            <w:shd w:val="clear" w:color="auto" w:fill="auto"/>
            <w:noWrap/>
            <w:vAlign w:val="bottom"/>
            <w:tcPrChange w:id="58390" w:author="pete jones" w:date="2022-01-04T12:53:00Z">
              <w:tcPr>
                <w:tcW w:w="692" w:type="dxa"/>
                <w:tcBorders>
                  <w:top w:val="single" w:sz="4" w:space="0" w:color="4472C4"/>
                  <w:left w:val="nil"/>
                  <w:bottom w:val="nil"/>
                  <w:right w:val="nil"/>
                </w:tcBorders>
                <w:shd w:val="clear" w:color="auto" w:fill="auto"/>
                <w:noWrap/>
                <w:vAlign w:val="bottom"/>
              </w:tcPr>
            </w:tcPrChange>
          </w:tcPr>
          <w:p w14:paraId="64234613" w14:textId="77777777" w:rsidR="00BD0299" w:rsidRPr="00FF6A71" w:rsidRDefault="00BD0299">
            <w:pPr>
              <w:spacing w:before="0" w:after="0" w:line="240" w:lineRule="auto"/>
              <w:jc w:val="center"/>
              <w:rPr>
                <w:ins w:id="58391" w:author="pete jones" w:date="2022-01-04T12:37:00Z"/>
                <w:rFonts w:eastAsiaTheme="minorEastAsia" w:cstheme="minorHAnsi"/>
              </w:rPr>
              <w:pPrChange w:id="58392" w:author="pete jones" w:date="2022-01-04T12:51:00Z">
                <w:pPr>
                  <w:spacing w:line="276" w:lineRule="auto"/>
                  <w:jc w:val="center"/>
                </w:pPr>
              </w:pPrChange>
            </w:pPr>
          </w:p>
        </w:tc>
        <w:tc>
          <w:tcPr>
            <w:tcW w:w="692" w:type="dxa"/>
            <w:shd w:val="clear" w:color="auto" w:fill="auto"/>
            <w:noWrap/>
            <w:vAlign w:val="bottom"/>
            <w:tcPrChange w:id="58393" w:author="pete jones" w:date="2022-01-04T12:53:00Z">
              <w:tcPr>
                <w:tcW w:w="692" w:type="dxa"/>
                <w:tcBorders>
                  <w:top w:val="single" w:sz="4" w:space="0" w:color="4472C4"/>
                  <w:left w:val="nil"/>
                  <w:bottom w:val="nil"/>
                  <w:right w:val="nil"/>
                </w:tcBorders>
                <w:shd w:val="clear" w:color="auto" w:fill="auto"/>
                <w:noWrap/>
                <w:vAlign w:val="bottom"/>
              </w:tcPr>
            </w:tcPrChange>
          </w:tcPr>
          <w:p w14:paraId="38443B1E" w14:textId="77777777" w:rsidR="00BD0299" w:rsidRPr="00FF6A71" w:rsidRDefault="00BD0299">
            <w:pPr>
              <w:spacing w:before="0" w:after="0" w:line="240" w:lineRule="auto"/>
              <w:jc w:val="center"/>
              <w:rPr>
                <w:ins w:id="58394" w:author="pete jones" w:date="2022-01-04T12:37:00Z"/>
                <w:rFonts w:eastAsiaTheme="minorEastAsia" w:cstheme="minorHAnsi"/>
              </w:rPr>
              <w:pPrChange w:id="58395" w:author="pete jones" w:date="2022-01-04T12:51:00Z">
                <w:pPr>
                  <w:spacing w:line="276" w:lineRule="auto"/>
                  <w:jc w:val="center"/>
                </w:pPr>
              </w:pPrChange>
            </w:pPr>
          </w:p>
        </w:tc>
      </w:tr>
      <w:tr w:rsidR="00BD0299" w:rsidRPr="00FF6A71" w14:paraId="45138350" w14:textId="77777777" w:rsidTr="00701BD7">
        <w:tblPrEx>
          <w:tblW w:w="0" w:type="auto"/>
          <w:jc w:val="center"/>
          <w:tblPrExChange w:id="58396" w:author="pete jones" w:date="2022-01-04T12:53:00Z">
            <w:tblPrEx>
              <w:tblW w:w="0" w:type="auto"/>
              <w:jc w:val="center"/>
            </w:tblPrEx>
          </w:tblPrExChange>
        </w:tblPrEx>
        <w:trPr>
          <w:trHeight w:val="300"/>
          <w:jc w:val="center"/>
          <w:ins w:id="58397" w:author="pete jones" w:date="2022-01-04T12:37:00Z"/>
          <w:trPrChange w:id="58398" w:author="pete jones" w:date="2022-01-04T12:53:00Z">
            <w:trPr>
              <w:trHeight w:val="300"/>
              <w:jc w:val="center"/>
            </w:trPr>
          </w:trPrChange>
        </w:trPr>
        <w:tc>
          <w:tcPr>
            <w:tcW w:w="814" w:type="dxa"/>
            <w:vAlign w:val="center"/>
            <w:tcPrChange w:id="58399" w:author="pete jones" w:date="2022-01-04T12:53:00Z">
              <w:tcPr>
                <w:tcW w:w="814" w:type="dxa"/>
                <w:vAlign w:val="center"/>
              </w:tcPr>
            </w:tcPrChange>
          </w:tcPr>
          <w:p w14:paraId="14122192" w14:textId="77777777" w:rsidR="00BD0299" w:rsidRPr="00FF6A71" w:rsidRDefault="00BD0299">
            <w:pPr>
              <w:spacing w:before="0" w:after="0" w:line="240" w:lineRule="auto"/>
              <w:jc w:val="center"/>
              <w:rPr>
                <w:ins w:id="58400" w:author="pete jones" w:date="2022-01-04T12:37:00Z"/>
                <w:rFonts w:eastAsiaTheme="minorEastAsia" w:cstheme="minorHAnsi"/>
                <w:b/>
                <w:bCs/>
              </w:rPr>
              <w:pPrChange w:id="58401" w:author="pete jones" w:date="2022-01-04T12:51:00Z">
                <w:pPr>
                  <w:spacing w:line="276" w:lineRule="auto"/>
                  <w:jc w:val="center"/>
                </w:pPr>
              </w:pPrChange>
            </w:pPr>
            <w:ins w:id="58402" w:author="pete jones" w:date="2022-01-04T12:37:00Z">
              <w:r w:rsidRPr="00FF6A71">
                <w:rPr>
                  <w:rFonts w:eastAsiaTheme="minorEastAsia" w:cstheme="minorHAnsi"/>
                  <w:b/>
                  <w:bCs/>
                </w:rPr>
                <w:t>Count</w:t>
              </w:r>
            </w:ins>
          </w:p>
        </w:tc>
        <w:tc>
          <w:tcPr>
            <w:tcW w:w="814" w:type="dxa"/>
            <w:shd w:val="clear" w:color="auto" w:fill="auto"/>
            <w:noWrap/>
            <w:vAlign w:val="bottom"/>
            <w:tcPrChange w:id="58403" w:author="pete jones" w:date="2022-01-04T12:53:00Z">
              <w:tcPr>
                <w:tcW w:w="814" w:type="dxa"/>
                <w:tcBorders>
                  <w:top w:val="single" w:sz="4" w:space="0" w:color="4472C4"/>
                  <w:left w:val="nil"/>
                  <w:bottom w:val="nil"/>
                  <w:right w:val="nil"/>
                </w:tcBorders>
                <w:shd w:val="clear" w:color="auto" w:fill="auto"/>
                <w:noWrap/>
                <w:vAlign w:val="bottom"/>
              </w:tcPr>
            </w:tcPrChange>
          </w:tcPr>
          <w:p w14:paraId="169E96B0" w14:textId="77777777" w:rsidR="00BD0299" w:rsidRPr="00FF6A71" w:rsidRDefault="00BD0299">
            <w:pPr>
              <w:spacing w:before="0" w:after="0" w:line="240" w:lineRule="auto"/>
              <w:jc w:val="center"/>
              <w:rPr>
                <w:ins w:id="58404" w:author="pete jones" w:date="2022-01-04T12:37:00Z"/>
                <w:rFonts w:eastAsiaTheme="minorEastAsia" w:cstheme="minorHAnsi"/>
              </w:rPr>
              <w:pPrChange w:id="58405" w:author="pete jones" w:date="2022-01-04T12:51:00Z">
                <w:pPr>
                  <w:spacing w:line="276" w:lineRule="auto"/>
                  <w:jc w:val="center"/>
                </w:pPr>
              </w:pPrChange>
            </w:pPr>
          </w:p>
        </w:tc>
        <w:tc>
          <w:tcPr>
            <w:tcW w:w="814" w:type="dxa"/>
            <w:shd w:val="clear" w:color="auto" w:fill="auto"/>
            <w:noWrap/>
            <w:vAlign w:val="bottom"/>
            <w:tcPrChange w:id="58406" w:author="pete jones" w:date="2022-01-04T12:53:00Z">
              <w:tcPr>
                <w:tcW w:w="814" w:type="dxa"/>
                <w:tcBorders>
                  <w:top w:val="single" w:sz="4" w:space="0" w:color="4472C4"/>
                  <w:left w:val="nil"/>
                  <w:bottom w:val="nil"/>
                  <w:right w:val="nil"/>
                </w:tcBorders>
                <w:shd w:val="clear" w:color="auto" w:fill="auto"/>
                <w:noWrap/>
                <w:vAlign w:val="bottom"/>
              </w:tcPr>
            </w:tcPrChange>
          </w:tcPr>
          <w:p w14:paraId="5D079DB3" w14:textId="77777777" w:rsidR="00BD0299" w:rsidRPr="00FF6A71" w:rsidRDefault="00BD0299">
            <w:pPr>
              <w:spacing w:before="0" w:after="0" w:line="240" w:lineRule="auto"/>
              <w:jc w:val="center"/>
              <w:rPr>
                <w:ins w:id="58407" w:author="pete jones" w:date="2022-01-04T12:37:00Z"/>
                <w:rFonts w:eastAsiaTheme="minorEastAsia" w:cstheme="minorHAnsi"/>
              </w:rPr>
              <w:pPrChange w:id="58408" w:author="pete jones" w:date="2022-01-04T12:51:00Z">
                <w:pPr>
                  <w:spacing w:line="276" w:lineRule="auto"/>
                  <w:jc w:val="center"/>
                </w:pPr>
              </w:pPrChange>
            </w:pPr>
          </w:p>
        </w:tc>
        <w:tc>
          <w:tcPr>
            <w:tcW w:w="814" w:type="dxa"/>
            <w:shd w:val="clear" w:color="auto" w:fill="auto"/>
            <w:noWrap/>
            <w:vAlign w:val="bottom"/>
            <w:tcPrChange w:id="58409" w:author="pete jones" w:date="2022-01-04T12:53:00Z">
              <w:tcPr>
                <w:tcW w:w="814" w:type="dxa"/>
                <w:tcBorders>
                  <w:top w:val="single" w:sz="4" w:space="0" w:color="4472C4"/>
                  <w:left w:val="nil"/>
                  <w:bottom w:val="nil"/>
                  <w:right w:val="nil"/>
                </w:tcBorders>
                <w:shd w:val="clear" w:color="auto" w:fill="auto"/>
                <w:noWrap/>
                <w:vAlign w:val="bottom"/>
              </w:tcPr>
            </w:tcPrChange>
          </w:tcPr>
          <w:p w14:paraId="0839CBF9" w14:textId="77777777" w:rsidR="00BD0299" w:rsidRPr="00FF6A71" w:rsidRDefault="00BD0299">
            <w:pPr>
              <w:spacing w:before="0" w:after="0" w:line="240" w:lineRule="auto"/>
              <w:jc w:val="center"/>
              <w:rPr>
                <w:ins w:id="58410" w:author="pete jones" w:date="2022-01-04T12:37:00Z"/>
                <w:rFonts w:eastAsiaTheme="minorEastAsia" w:cstheme="minorHAnsi"/>
              </w:rPr>
              <w:pPrChange w:id="58411" w:author="pete jones" w:date="2022-01-04T12:51:00Z">
                <w:pPr>
                  <w:spacing w:line="276" w:lineRule="auto"/>
                  <w:jc w:val="center"/>
                </w:pPr>
              </w:pPrChange>
            </w:pPr>
            <w:ins w:id="58412" w:author="pete jones" w:date="2022-01-04T12:37:00Z">
              <w:r w:rsidRPr="00FF6A71">
                <w:rPr>
                  <w:rFonts w:ascii="Calibri" w:hAnsi="Calibri" w:cs="Calibri"/>
                  <w:color w:val="000000"/>
                  <w:sz w:val="22"/>
                  <w:szCs w:val="22"/>
                </w:rPr>
                <w:t>2</w:t>
              </w:r>
            </w:ins>
          </w:p>
        </w:tc>
        <w:tc>
          <w:tcPr>
            <w:tcW w:w="692" w:type="dxa"/>
            <w:shd w:val="clear" w:color="auto" w:fill="auto"/>
            <w:noWrap/>
            <w:vAlign w:val="bottom"/>
            <w:tcPrChange w:id="58413" w:author="pete jones" w:date="2022-01-04T12:53:00Z">
              <w:tcPr>
                <w:tcW w:w="692" w:type="dxa"/>
                <w:tcBorders>
                  <w:top w:val="single" w:sz="4" w:space="0" w:color="4472C4"/>
                  <w:left w:val="nil"/>
                  <w:bottom w:val="nil"/>
                  <w:right w:val="nil"/>
                </w:tcBorders>
                <w:shd w:val="clear" w:color="auto" w:fill="auto"/>
                <w:noWrap/>
                <w:vAlign w:val="bottom"/>
              </w:tcPr>
            </w:tcPrChange>
          </w:tcPr>
          <w:p w14:paraId="2C52D12C" w14:textId="77777777" w:rsidR="00BD0299" w:rsidRPr="00FF6A71" w:rsidRDefault="00BD0299">
            <w:pPr>
              <w:spacing w:before="0" w:after="0" w:line="240" w:lineRule="auto"/>
              <w:jc w:val="center"/>
              <w:rPr>
                <w:ins w:id="58414" w:author="pete jones" w:date="2022-01-04T12:37:00Z"/>
                <w:rFonts w:eastAsiaTheme="minorEastAsia" w:cstheme="minorHAnsi"/>
              </w:rPr>
              <w:pPrChange w:id="58415" w:author="pete jones" w:date="2022-01-04T12:51:00Z">
                <w:pPr>
                  <w:spacing w:line="276" w:lineRule="auto"/>
                  <w:jc w:val="center"/>
                </w:pPr>
              </w:pPrChange>
            </w:pPr>
            <w:ins w:id="58416"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417" w:author="pete jones" w:date="2022-01-04T12:53:00Z">
              <w:tcPr>
                <w:tcW w:w="692" w:type="dxa"/>
                <w:tcBorders>
                  <w:top w:val="single" w:sz="4" w:space="0" w:color="4472C4"/>
                  <w:left w:val="nil"/>
                  <w:bottom w:val="nil"/>
                  <w:right w:val="nil"/>
                </w:tcBorders>
                <w:shd w:val="clear" w:color="auto" w:fill="auto"/>
                <w:noWrap/>
                <w:vAlign w:val="bottom"/>
              </w:tcPr>
            </w:tcPrChange>
          </w:tcPr>
          <w:p w14:paraId="002F43EE" w14:textId="77777777" w:rsidR="00BD0299" w:rsidRPr="00FF6A71" w:rsidRDefault="00BD0299">
            <w:pPr>
              <w:spacing w:before="0" w:after="0" w:line="240" w:lineRule="auto"/>
              <w:jc w:val="center"/>
              <w:rPr>
                <w:ins w:id="58418" w:author="pete jones" w:date="2022-01-04T12:37:00Z"/>
                <w:rFonts w:eastAsiaTheme="minorEastAsia" w:cstheme="minorHAnsi"/>
              </w:rPr>
              <w:pPrChange w:id="58419" w:author="pete jones" w:date="2022-01-04T12:51:00Z">
                <w:pPr>
                  <w:spacing w:line="276" w:lineRule="auto"/>
                  <w:jc w:val="center"/>
                </w:pPr>
              </w:pPrChange>
            </w:pPr>
            <w:ins w:id="58420"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421" w:author="pete jones" w:date="2022-01-04T12:53:00Z">
              <w:tcPr>
                <w:tcW w:w="692" w:type="dxa"/>
                <w:tcBorders>
                  <w:top w:val="single" w:sz="4" w:space="0" w:color="4472C4"/>
                  <w:left w:val="nil"/>
                  <w:bottom w:val="nil"/>
                  <w:right w:val="nil"/>
                </w:tcBorders>
                <w:shd w:val="clear" w:color="auto" w:fill="auto"/>
                <w:noWrap/>
                <w:vAlign w:val="bottom"/>
              </w:tcPr>
            </w:tcPrChange>
          </w:tcPr>
          <w:p w14:paraId="304DA4C1" w14:textId="77777777" w:rsidR="00BD0299" w:rsidRPr="00FF6A71" w:rsidRDefault="00BD0299">
            <w:pPr>
              <w:spacing w:before="0" w:after="0" w:line="240" w:lineRule="auto"/>
              <w:jc w:val="center"/>
              <w:rPr>
                <w:ins w:id="58422" w:author="pete jones" w:date="2022-01-04T12:37:00Z"/>
                <w:rFonts w:eastAsiaTheme="minorEastAsia" w:cstheme="minorHAnsi"/>
              </w:rPr>
              <w:pPrChange w:id="58423" w:author="pete jones" w:date="2022-01-04T12:51:00Z">
                <w:pPr>
                  <w:spacing w:line="276" w:lineRule="auto"/>
                  <w:jc w:val="center"/>
                </w:pPr>
              </w:pPrChange>
            </w:pPr>
          </w:p>
        </w:tc>
        <w:tc>
          <w:tcPr>
            <w:tcW w:w="692" w:type="dxa"/>
            <w:shd w:val="clear" w:color="auto" w:fill="auto"/>
            <w:noWrap/>
            <w:vAlign w:val="bottom"/>
            <w:tcPrChange w:id="58424" w:author="pete jones" w:date="2022-01-04T12:53:00Z">
              <w:tcPr>
                <w:tcW w:w="692" w:type="dxa"/>
                <w:tcBorders>
                  <w:top w:val="single" w:sz="4" w:space="0" w:color="4472C4"/>
                  <w:left w:val="nil"/>
                  <w:bottom w:val="nil"/>
                  <w:right w:val="nil"/>
                </w:tcBorders>
                <w:shd w:val="clear" w:color="auto" w:fill="auto"/>
                <w:noWrap/>
                <w:vAlign w:val="bottom"/>
              </w:tcPr>
            </w:tcPrChange>
          </w:tcPr>
          <w:p w14:paraId="2DB648CC" w14:textId="77777777" w:rsidR="00BD0299" w:rsidRPr="00FF6A71" w:rsidRDefault="00BD0299">
            <w:pPr>
              <w:spacing w:before="0" w:after="0" w:line="240" w:lineRule="auto"/>
              <w:jc w:val="center"/>
              <w:rPr>
                <w:ins w:id="58425" w:author="pete jones" w:date="2022-01-04T12:37:00Z"/>
                <w:rFonts w:eastAsiaTheme="minorEastAsia" w:cstheme="minorHAnsi"/>
              </w:rPr>
              <w:pPrChange w:id="58426" w:author="pete jones" w:date="2022-01-04T12:51:00Z">
                <w:pPr>
                  <w:spacing w:line="276" w:lineRule="auto"/>
                  <w:jc w:val="center"/>
                </w:pPr>
              </w:pPrChange>
            </w:pPr>
          </w:p>
        </w:tc>
      </w:tr>
    </w:tbl>
    <w:p w14:paraId="18A17FAA" w14:textId="02A75CE3" w:rsidR="00BD0299" w:rsidRPr="00FF6A71" w:rsidRDefault="00BD0299" w:rsidP="00BD0299">
      <w:pPr>
        <w:rPr>
          <w:ins w:id="58427" w:author="pete jones" w:date="2022-01-04T12:37:00Z"/>
        </w:rPr>
      </w:pPr>
      <w:ins w:id="58428" w:author="pete jones" w:date="2022-01-04T12:37:00Z">
        <w:r w:rsidRPr="00FF6A71">
          <w:t xml:space="preserve">Q2.8.8 Relationships between design and manufacturing are always </w:t>
        </w:r>
      </w:ins>
      <w:ins w:id="58429" w:author="pete jones" w:date="2022-04-01T15:30:00Z">
        <w:r w:rsidR="009D7356">
          <w:t>tricky</w:t>
        </w:r>
      </w:ins>
      <w:ins w:id="58430" w:author="pete jones" w:date="2022-01-04T12:37:00Z">
        <w:r w:rsidRPr="00FF6A71">
          <w: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431">
          <w:tblGrid>
            <w:gridCol w:w="814"/>
            <w:gridCol w:w="814"/>
            <w:gridCol w:w="814"/>
            <w:gridCol w:w="814"/>
            <w:gridCol w:w="692"/>
            <w:gridCol w:w="692"/>
            <w:gridCol w:w="692"/>
            <w:gridCol w:w="692"/>
          </w:tblGrid>
        </w:tblGridChange>
      </w:tblGrid>
      <w:tr w:rsidR="00BD0299" w:rsidRPr="00FF6A71" w14:paraId="1E41B60D" w14:textId="77777777" w:rsidTr="00015922">
        <w:trPr>
          <w:trHeight w:val="300"/>
          <w:jc w:val="center"/>
          <w:ins w:id="58432" w:author="pete jones" w:date="2022-01-04T12:37:00Z"/>
        </w:trPr>
        <w:tc>
          <w:tcPr>
            <w:tcW w:w="814" w:type="dxa"/>
            <w:shd w:val="clear" w:color="auto" w:fill="E7E6E6" w:themeFill="background2"/>
            <w:vAlign w:val="center"/>
          </w:tcPr>
          <w:p w14:paraId="06AB49F2" w14:textId="77777777" w:rsidR="00BD0299" w:rsidRPr="00FF6A71" w:rsidRDefault="00BD0299">
            <w:pPr>
              <w:spacing w:before="0" w:after="0" w:line="240" w:lineRule="auto"/>
              <w:jc w:val="center"/>
              <w:rPr>
                <w:ins w:id="58433" w:author="pete jones" w:date="2022-01-04T12:37:00Z"/>
                <w:rFonts w:eastAsiaTheme="minorEastAsia" w:cstheme="minorHAnsi"/>
                <w:b/>
                <w:bCs/>
              </w:rPr>
              <w:pPrChange w:id="58434" w:author="pete jones" w:date="2022-01-04T12:51:00Z">
                <w:pPr>
                  <w:spacing w:line="276" w:lineRule="auto"/>
                  <w:jc w:val="center"/>
                </w:pPr>
              </w:pPrChange>
            </w:pPr>
            <w:ins w:id="58435"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74406A54" w14:textId="77777777" w:rsidR="00BD0299" w:rsidRPr="00FF6A71" w:rsidRDefault="00BD0299">
            <w:pPr>
              <w:spacing w:before="0" w:after="0" w:line="240" w:lineRule="auto"/>
              <w:jc w:val="center"/>
              <w:rPr>
                <w:ins w:id="58436" w:author="pete jones" w:date="2022-01-04T12:37:00Z"/>
                <w:rFonts w:eastAsiaTheme="minorEastAsia" w:cstheme="minorHAnsi"/>
                <w:b/>
                <w:bCs/>
              </w:rPr>
              <w:pPrChange w:id="58437" w:author="pete jones" w:date="2022-01-04T12:51:00Z">
                <w:pPr>
                  <w:spacing w:line="276" w:lineRule="auto"/>
                  <w:jc w:val="center"/>
                </w:pPr>
              </w:pPrChange>
            </w:pPr>
            <w:ins w:id="5843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663C192A" w14:textId="77777777" w:rsidR="00BD0299" w:rsidRPr="00FF6A71" w:rsidRDefault="00BD0299">
            <w:pPr>
              <w:spacing w:before="0" w:after="0" w:line="240" w:lineRule="auto"/>
              <w:jc w:val="center"/>
              <w:rPr>
                <w:ins w:id="58439" w:author="pete jones" w:date="2022-01-04T12:37:00Z"/>
                <w:rFonts w:eastAsiaTheme="minorEastAsia" w:cstheme="minorHAnsi"/>
                <w:b/>
                <w:bCs/>
              </w:rPr>
              <w:pPrChange w:id="58440" w:author="pete jones" w:date="2022-01-04T12:51:00Z">
                <w:pPr>
                  <w:spacing w:line="276" w:lineRule="auto"/>
                  <w:jc w:val="center"/>
                </w:pPr>
              </w:pPrChange>
            </w:pPr>
            <w:ins w:id="5844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A9E5BD1" w14:textId="77777777" w:rsidR="00BD0299" w:rsidRPr="00FF6A71" w:rsidRDefault="00BD0299">
            <w:pPr>
              <w:spacing w:before="0" w:after="0" w:line="240" w:lineRule="auto"/>
              <w:jc w:val="center"/>
              <w:rPr>
                <w:ins w:id="58442" w:author="pete jones" w:date="2022-01-04T12:37:00Z"/>
                <w:rFonts w:eastAsiaTheme="minorEastAsia" w:cstheme="minorHAnsi"/>
                <w:b/>
                <w:bCs/>
              </w:rPr>
              <w:pPrChange w:id="58443" w:author="pete jones" w:date="2022-01-04T12:51:00Z">
                <w:pPr>
                  <w:spacing w:line="276" w:lineRule="auto"/>
                  <w:jc w:val="center"/>
                </w:pPr>
              </w:pPrChange>
            </w:pPr>
            <w:ins w:id="5844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1835288F" w14:textId="77777777" w:rsidR="00BD0299" w:rsidRPr="00FF6A71" w:rsidRDefault="00BD0299">
            <w:pPr>
              <w:spacing w:before="0" w:after="0" w:line="240" w:lineRule="auto"/>
              <w:jc w:val="center"/>
              <w:rPr>
                <w:ins w:id="58445" w:author="pete jones" w:date="2022-01-04T12:37:00Z"/>
                <w:rFonts w:eastAsiaTheme="minorEastAsia" w:cstheme="minorHAnsi"/>
                <w:b/>
                <w:bCs/>
              </w:rPr>
              <w:pPrChange w:id="58446" w:author="pete jones" w:date="2022-01-04T12:51:00Z">
                <w:pPr>
                  <w:spacing w:line="276" w:lineRule="auto"/>
                  <w:jc w:val="center"/>
                </w:pPr>
              </w:pPrChange>
            </w:pPr>
            <w:ins w:id="5844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4A61C24D" w14:textId="77777777" w:rsidR="00BD0299" w:rsidRPr="00FF6A71" w:rsidRDefault="00BD0299">
            <w:pPr>
              <w:spacing w:before="0" w:after="0" w:line="240" w:lineRule="auto"/>
              <w:jc w:val="center"/>
              <w:rPr>
                <w:ins w:id="58448" w:author="pete jones" w:date="2022-01-04T12:37:00Z"/>
                <w:rFonts w:eastAsiaTheme="minorEastAsia" w:cstheme="minorHAnsi"/>
                <w:b/>
                <w:bCs/>
              </w:rPr>
              <w:pPrChange w:id="58449" w:author="pete jones" w:date="2022-01-04T12:51:00Z">
                <w:pPr>
                  <w:spacing w:line="276" w:lineRule="auto"/>
                  <w:jc w:val="center"/>
                </w:pPr>
              </w:pPrChange>
            </w:pPr>
            <w:ins w:id="5845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2367E156" w14:textId="77777777" w:rsidR="00BD0299" w:rsidRPr="00FF6A71" w:rsidRDefault="00BD0299">
            <w:pPr>
              <w:spacing w:before="0" w:after="0" w:line="240" w:lineRule="auto"/>
              <w:jc w:val="center"/>
              <w:rPr>
                <w:ins w:id="58451" w:author="pete jones" w:date="2022-01-04T12:37:00Z"/>
                <w:rFonts w:eastAsiaTheme="minorEastAsia" w:cstheme="minorHAnsi"/>
                <w:b/>
                <w:bCs/>
              </w:rPr>
              <w:pPrChange w:id="58452" w:author="pete jones" w:date="2022-01-04T12:51:00Z">
                <w:pPr>
                  <w:spacing w:line="276" w:lineRule="auto"/>
                  <w:jc w:val="center"/>
                </w:pPr>
              </w:pPrChange>
            </w:pPr>
            <w:ins w:id="5845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633C6027" w14:textId="77777777" w:rsidR="00BD0299" w:rsidRPr="00FF6A71" w:rsidRDefault="00BD0299">
            <w:pPr>
              <w:spacing w:before="0" w:after="0" w:line="240" w:lineRule="auto"/>
              <w:jc w:val="center"/>
              <w:rPr>
                <w:ins w:id="58454" w:author="pete jones" w:date="2022-01-04T12:37:00Z"/>
                <w:rFonts w:eastAsiaTheme="minorEastAsia" w:cstheme="minorHAnsi"/>
                <w:b/>
                <w:bCs/>
              </w:rPr>
              <w:pPrChange w:id="58455" w:author="pete jones" w:date="2022-01-04T12:51:00Z">
                <w:pPr>
                  <w:spacing w:line="276" w:lineRule="auto"/>
                  <w:jc w:val="center"/>
                </w:pPr>
              </w:pPrChange>
            </w:pPr>
            <w:ins w:id="58456" w:author="pete jones" w:date="2022-01-04T12:37:00Z">
              <w:r w:rsidRPr="00FF6A71">
                <w:rPr>
                  <w:rFonts w:eastAsiaTheme="minorEastAsia" w:cstheme="minorHAnsi"/>
                  <w:b/>
                  <w:bCs/>
                </w:rPr>
                <w:t>7</w:t>
              </w:r>
            </w:ins>
          </w:p>
        </w:tc>
      </w:tr>
      <w:tr w:rsidR="00BD0299" w:rsidRPr="00FF6A71" w14:paraId="7C650052" w14:textId="77777777" w:rsidTr="00701BD7">
        <w:tblPrEx>
          <w:tblW w:w="0" w:type="auto"/>
          <w:jc w:val="center"/>
          <w:tblPrExChange w:id="58457" w:author="pete jones" w:date="2022-01-04T12:53:00Z">
            <w:tblPrEx>
              <w:tblW w:w="0" w:type="auto"/>
              <w:jc w:val="center"/>
            </w:tblPrEx>
          </w:tblPrExChange>
        </w:tblPrEx>
        <w:trPr>
          <w:trHeight w:val="300"/>
          <w:jc w:val="center"/>
          <w:ins w:id="58458" w:author="pete jones" w:date="2022-01-04T12:37:00Z"/>
          <w:trPrChange w:id="58459" w:author="pete jones" w:date="2022-01-04T12:53:00Z">
            <w:trPr>
              <w:trHeight w:val="300"/>
              <w:jc w:val="center"/>
            </w:trPr>
          </w:trPrChange>
        </w:trPr>
        <w:tc>
          <w:tcPr>
            <w:tcW w:w="814" w:type="dxa"/>
            <w:vAlign w:val="center"/>
            <w:tcPrChange w:id="58460" w:author="pete jones" w:date="2022-01-04T12:53:00Z">
              <w:tcPr>
                <w:tcW w:w="814" w:type="dxa"/>
                <w:vAlign w:val="center"/>
              </w:tcPr>
            </w:tcPrChange>
          </w:tcPr>
          <w:p w14:paraId="59F1CA31" w14:textId="77777777" w:rsidR="00BD0299" w:rsidRPr="00FF6A71" w:rsidRDefault="00BD0299">
            <w:pPr>
              <w:spacing w:before="0" w:after="0" w:line="240" w:lineRule="auto"/>
              <w:jc w:val="center"/>
              <w:rPr>
                <w:ins w:id="58461" w:author="pete jones" w:date="2022-01-04T12:37:00Z"/>
                <w:rFonts w:eastAsiaTheme="minorEastAsia" w:cstheme="minorHAnsi"/>
                <w:b/>
                <w:bCs/>
              </w:rPr>
              <w:pPrChange w:id="58462" w:author="pete jones" w:date="2022-01-04T12:51:00Z">
                <w:pPr>
                  <w:spacing w:line="276" w:lineRule="auto"/>
                  <w:jc w:val="center"/>
                </w:pPr>
              </w:pPrChange>
            </w:pPr>
            <w:ins w:id="58463" w:author="pete jones" w:date="2022-01-04T12:37:00Z">
              <w:r w:rsidRPr="00FF6A71">
                <w:rPr>
                  <w:rFonts w:eastAsiaTheme="minorEastAsia" w:cstheme="minorHAnsi"/>
                  <w:b/>
                  <w:bCs/>
                </w:rPr>
                <w:t>%</w:t>
              </w:r>
            </w:ins>
          </w:p>
        </w:tc>
        <w:tc>
          <w:tcPr>
            <w:tcW w:w="814" w:type="dxa"/>
            <w:shd w:val="clear" w:color="auto" w:fill="auto"/>
            <w:noWrap/>
            <w:vAlign w:val="bottom"/>
            <w:tcPrChange w:id="58464" w:author="pete jones" w:date="2022-01-04T12:53:00Z">
              <w:tcPr>
                <w:tcW w:w="814" w:type="dxa"/>
                <w:tcBorders>
                  <w:top w:val="single" w:sz="4" w:space="0" w:color="4472C4"/>
                  <w:left w:val="nil"/>
                  <w:bottom w:val="nil"/>
                  <w:right w:val="nil"/>
                </w:tcBorders>
                <w:shd w:val="clear" w:color="auto" w:fill="auto"/>
                <w:noWrap/>
                <w:vAlign w:val="bottom"/>
              </w:tcPr>
            </w:tcPrChange>
          </w:tcPr>
          <w:p w14:paraId="2BE69FDB" w14:textId="77777777" w:rsidR="00BD0299" w:rsidRPr="00FF6A71" w:rsidRDefault="00BD0299">
            <w:pPr>
              <w:spacing w:before="0" w:after="0" w:line="240" w:lineRule="auto"/>
              <w:jc w:val="center"/>
              <w:rPr>
                <w:ins w:id="58465" w:author="pete jones" w:date="2022-01-04T12:37:00Z"/>
                <w:rFonts w:eastAsiaTheme="minorEastAsia" w:cstheme="minorHAnsi"/>
              </w:rPr>
              <w:pPrChange w:id="58466" w:author="pete jones" w:date="2022-01-04T12:51:00Z">
                <w:pPr>
                  <w:spacing w:line="276" w:lineRule="auto"/>
                  <w:jc w:val="center"/>
                </w:pPr>
              </w:pPrChange>
            </w:pPr>
          </w:p>
        </w:tc>
        <w:tc>
          <w:tcPr>
            <w:tcW w:w="814" w:type="dxa"/>
            <w:shd w:val="clear" w:color="auto" w:fill="auto"/>
            <w:noWrap/>
            <w:vAlign w:val="bottom"/>
            <w:tcPrChange w:id="58467" w:author="pete jones" w:date="2022-01-04T12:53:00Z">
              <w:tcPr>
                <w:tcW w:w="814" w:type="dxa"/>
                <w:tcBorders>
                  <w:top w:val="single" w:sz="4" w:space="0" w:color="4472C4"/>
                  <w:left w:val="nil"/>
                  <w:bottom w:val="nil"/>
                  <w:right w:val="nil"/>
                </w:tcBorders>
                <w:shd w:val="clear" w:color="auto" w:fill="auto"/>
                <w:noWrap/>
                <w:vAlign w:val="bottom"/>
              </w:tcPr>
            </w:tcPrChange>
          </w:tcPr>
          <w:p w14:paraId="498F572B" w14:textId="77777777" w:rsidR="00BD0299" w:rsidRPr="00FF6A71" w:rsidRDefault="00BD0299">
            <w:pPr>
              <w:spacing w:before="0" w:after="0" w:line="240" w:lineRule="auto"/>
              <w:jc w:val="center"/>
              <w:rPr>
                <w:ins w:id="58468" w:author="pete jones" w:date="2022-01-04T12:37:00Z"/>
                <w:rFonts w:eastAsiaTheme="minorEastAsia" w:cstheme="minorHAnsi"/>
              </w:rPr>
              <w:pPrChange w:id="58469" w:author="pete jones" w:date="2022-01-04T12:51:00Z">
                <w:pPr>
                  <w:spacing w:line="276" w:lineRule="auto"/>
                  <w:jc w:val="center"/>
                </w:pPr>
              </w:pPrChange>
            </w:pPr>
          </w:p>
        </w:tc>
        <w:tc>
          <w:tcPr>
            <w:tcW w:w="814" w:type="dxa"/>
            <w:shd w:val="clear" w:color="auto" w:fill="auto"/>
            <w:noWrap/>
            <w:vAlign w:val="center"/>
            <w:tcPrChange w:id="58470" w:author="pete jones" w:date="2022-01-04T12:53:00Z">
              <w:tcPr>
                <w:tcW w:w="814" w:type="dxa"/>
                <w:tcBorders>
                  <w:top w:val="single" w:sz="4" w:space="0" w:color="4472C4"/>
                  <w:left w:val="nil"/>
                  <w:bottom w:val="nil"/>
                  <w:right w:val="nil"/>
                </w:tcBorders>
                <w:shd w:val="clear" w:color="auto" w:fill="auto"/>
                <w:noWrap/>
                <w:vAlign w:val="center"/>
              </w:tcPr>
            </w:tcPrChange>
          </w:tcPr>
          <w:p w14:paraId="1B0FF8D2" w14:textId="77777777" w:rsidR="00BD0299" w:rsidRPr="00FF6A71" w:rsidRDefault="00BD0299">
            <w:pPr>
              <w:spacing w:before="0" w:after="0" w:line="240" w:lineRule="auto"/>
              <w:jc w:val="center"/>
              <w:rPr>
                <w:ins w:id="58471" w:author="pete jones" w:date="2022-01-04T12:37:00Z"/>
                <w:rFonts w:eastAsiaTheme="minorEastAsia" w:cstheme="minorHAnsi"/>
              </w:rPr>
              <w:pPrChange w:id="58472" w:author="pete jones" w:date="2022-01-04T12:51:00Z">
                <w:pPr>
                  <w:spacing w:line="276" w:lineRule="auto"/>
                  <w:jc w:val="center"/>
                </w:pPr>
              </w:pPrChange>
            </w:pPr>
            <w:ins w:id="58473" w:author="pete jones" w:date="2022-01-04T12:37:00Z">
              <w:r w:rsidRPr="00FF6A71">
                <w:rPr>
                  <w:rFonts w:ascii="Calibri" w:hAnsi="Calibri" w:cs="Calibri"/>
                  <w:color w:val="000000"/>
                  <w:sz w:val="22"/>
                  <w:szCs w:val="22"/>
                </w:rPr>
                <w:t>50%</w:t>
              </w:r>
            </w:ins>
          </w:p>
        </w:tc>
        <w:tc>
          <w:tcPr>
            <w:tcW w:w="692" w:type="dxa"/>
            <w:shd w:val="clear" w:color="auto" w:fill="auto"/>
            <w:noWrap/>
            <w:vAlign w:val="center"/>
            <w:tcPrChange w:id="58474" w:author="pete jones" w:date="2022-01-04T12:53:00Z">
              <w:tcPr>
                <w:tcW w:w="692" w:type="dxa"/>
                <w:tcBorders>
                  <w:top w:val="single" w:sz="4" w:space="0" w:color="4472C4"/>
                  <w:left w:val="nil"/>
                  <w:bottom w:val="nil"/>
                  <w:right w:val="nil"/>
                </w:tcBorders>
                <w:shd w:val="clear" w:color="auto" w:fill="auto"/>
                <w:noWrap/>
                <w:vAlign w:val="center"/>
              </w:tcPr>
            </w:tcPrChange>
          </w:tcPr>
          <w:p w14:paraId="4EC94EDB" w14:textId="77777777" w:rsidR="00BD0299" w:rsidRPr="00FF6A71" w:rsidRDefault="00BD0299">
            <w:pPr>
              <w:spacing w:before="0" w:after="0" w:line="240" w:lineRule="auto"/>
              <w:jc w:val="center"/>
              <w:rPr>
                <w:ins w:id="58475" w:author="pete jones" w:date="2022-01-04T12:37:00Z"/>
                <w:rFonts w:eastAsiaTheme="minorEastAsia" w:cstheme="minorHAnsi"/>
              </w:rPr>
              <w:pPrChange w:id="58476" w:author="pete jones" w:date="2022-01-04T12:51:00Z">
                <w:pPr>
                  <w:spacing w:line="276" w:lineRule="auto"/>
                  <w:jc w:val="center"/>
                </w:pPr>
              </w:pPrChange>
            </w:pPr>
          </w:p>
        </w:tc>
        <w:tc>
          <w:tcPr>
            <w:tcW w:w="692" w:type="dxa"/>
            <w:shd w:val="clear" w:color="auto" w:fill="auto"/>
            <w:noWrap/>
            <w:vAlign w:val="center"/>
            <w:tcPrChange w:id="58477" w:author="pete jones" w:date="2022-01-04T12:53:00Z">
              <w:tcPr>
                <w:tcW w:w="692" w:type="dxa"/>
                <w:tcBorders>
                  <w:top w:val="single" w:sz="4" w:space="0" w:color="4472C4"/>
                  <w:left w:val="nil"/>
                  <w:bottom w:val="nil"/>
                  <w:right w:val="nil"/>
                </w:tcBorders>
                <w:shd w:val="clear" w:color="auto" w:fill="auto"/>
                <w:noWrap/>
                <w:vAlign w:val="center"/>
              </w:tcPr>
            </w:tcPrChange>
          </w:tcPr>
          <w:p w14:paraId="1BE2F4BD" w14:textId="77777777" w:rsidR="00BD0299" w:rsidRPr="00FF6A71" w:rsidRDefault="00BD0299">
            <w:pPr>
              <w:spacing w:before="0" w:after="0" w:line="240" w:lineRule="auto"/>
              <w:jc w:val="center"/>
              <w:rPr>
                <w:ins w:id="58478" w:author="pete jones" w:date="2022-01-04T12:37:00Z"/>
                <w:rFonts w:eastAsiaTheme="minorEastAsia" w:cstheme="minorHAnsi"/>
              </w:rPr>
              <w:pPrChange w:id="58479" w:author="pete jones" w:date="2022-01-04T12:51:00Z">
                <w:pPr>
                  <w:spacing w:line="276" w:lineRule="auto"/>
                  <w:jc w:val="center"/>
                </w:pPr>
              </w:pPrChange>
            </w:pPr>
            <w:ins w:id="58480" w:author="pete jones" w:date="2022-01-04T12:37:00Z">
              <w:r w:rsidRPr="00FF6A71">
                <w:rPr>
                  <w:rFonts w:ascii="Calibri" w:hAnsi="Calibri" w:cs="Calibri"/>
                  <w:color w:val="000000"/>
                  <w:sz w:val="22"/>
                  <w:szCs w:val="22"/>
                </w:rPr>
                <w:t>25%</w:t>
              </w:r>
            </w:ins>
          </w:p>
        </w:tc>
        <w:tc>
          <w:tcPr>
            <w:tcW w:w="692" w:type="dxa"/>
            <w:shd w:val="clear" w:color="auto" w:fill="auto"/>
            <w:noWrap/>
            <w:vAlign w:val="bottom"/>
            <w:tcPrChange w:id="58481" w:author="pete jones" w:date="2022-01-04T12:53:00Z">
              <w:tcPr>
                <w:tcW w:w="692" w:type="dxa"/>
                <w:tcBorders>
                  <w:top w:val="single" w:sz="4" w:space="0" w:color="4472C4"/>
                  <w:left w:val="nil"/>
                  <w:bottom w:val="nil"/>
                  <w:right w:val="nil"/>
                </w:tcBorders>
                <w:shd w:val="clear" w:color="auto" w:fill="auto"/>
                <w:noWrap/>
                <w:vAlign w:val="bottom"/>
              </w:tcPr>
            </w:tcPrChange>
          </w:tcPr>
          <w:p w14:paraId="6CD3AD95" w14:textId="77777777" w:rsidR="00BD0299" w:rsidRPr="00FF6A71" w:rsidRDefault="00BD0299">
            <w:pPr>
              <w:spacing w:before="0" w:after="0" w:line="240" w:lineRule="auto"/>
              <w:jc w:val="center"/>
              <w:rPr>
                <w:ins w:id="58482" w:author="pete jones" w:date="2022-01-04T12:37:00Z"/>
                <w:rFonts w:eastAsiaTheme="minorEastAsia" w:cstheme="minorHAnsi"/>
              </w:rPr>
              <w:pPrChange w:id="58483" w:author="pete jones" w:date="2022-01-04T12:51:00Z">
                <w:pPr>
                  <w:spacing w:line="276" w:lineRule="auto"/>
                  <w:jc w:val="center"/>
                </w:pPr>
              </w:pPrChange>
            </w:pPr>
            <w:ins w:id="58484" w:author="pete jones" w:date="2022-01-04T12:37:00Z">
              <w:r w:rsidRPr="00FF6A71">
                <w:rPr>
                  <w:rFonts w:ascii="Calibri" w:hAnsi="Calibri" w:cs="Calibri"/>
                  <w:color w:val="000000"/>
                  <w:sz w:val="22"/>
                  <w:szCs w:val="22"/>
                </w:rPr>
                <w:t>25%</w:t>
              </w:r>
            </w:ins>
          </w:p>
        </w:tc>
        <w:tc>
          <w:tcPr>
            <w:tcW w:w="692" w:type="dxa"/>
            <w:shd w:val="clear" w:color="auto" w:fill="auto"/>
            <w:noWrap/>
            <w:vAlign w:val="bottom"/>
            <w:tcPrChange w:id="58485" w:author="pete jones" w:date="2022-01-04T12:53:00Z">
              <w:tcPr>
                <w:tcW w:w="692" w:type="dxa"/>
                <w:tcBorders>
                  <w:top w:val="single" w:sz="4" w:space="0" w:color="4472C4"/>
                  <w:left w:val="nil"/>
                  <w:bottom w:val="nil"/>
                  <w:right w:val="nil"/>
                </w:tcBorders>
                <w:shd w:val="clear" w:color="auto" w:fill="auto"/>
                <w:noWrap/>
                <w:vAlign w:val="bottom"/>
              </w:tcPr>
            </w:tcPrChange>
          </w:tcPr>
          <w:p w14:paraId="0FB70C71" w14:textId="77777777" w:rsidR="00BD0299" w:rsidRPr="00FF6A71" w:rsidRDefault="00BD0299">
            <w:pPr>
              <w:spacing w:before="0" w:after="0" w:line="240" w:lineRule="auto"/>
              <w:jc w:val="center"/>
              <w:rPr>
                <w:ins w:id="58486" w:author="pete jones" w:date="2022-01-04T12:37:00Z"/>
                <w:rFonts w:eastAsiaTheme="minorEastAsia" w:cstheme="minorHAnsi"/>
              </w:rPr>
              <w:pPrChange w:id="58487" w:author="pete jones" w:date="2022-01-04T12:51:00Z">
                <w:pPr>
                  <w:spacing w:line="276" w:lineRule="auto"/>
                  <w:jc w:val="center"/>
                </w:pPr>
              </w:pPrChange>
            </w:pPr>
          </w:p>
        </w:tc>
      </w:tr>
      <w:tr w:rsidR="00BD0299" w:rsidRPr="00FF6A71" w14:paraId="4A22CFAA" w14:textId="77777777" w:rsidTr="00701BD7">
        <w:tblPrEx>
          <w:tblW w:w="0" w:type="auto"/>
          <w:jc w:val="center"/>
          <w:tblPrExChange w:id="58488" w:author="pete jones" w:date="2022-01-04T12:53:00Z">
            <w:tblPrEx>
              <w:tblW w:w="0" w:type="auto"/>
              <w:jc w:val="center"/>
            </w:tblPrEx>
          </w:tblPrExChange>
        </w:tblPrEx>
        <w:trPr>
          <w:trHeight w:val="300"/>
          <w:jc w:val="center"/>
          <w:ins w:id="58489" w:author="pete jones" w:date="2022-01-04T12:37:00Z"/>
          <w:trPrChange w:id="58490" w:author="pete jones" w:date="2022-01-04T12:53:00Z">
            <w:trPr>
              <w:trHeight w:val="300"/>
              <w:jc w:val="center"/>
            </w:trPr>
          </w:trPrChange>
        </w:trPr>
        <w:tc>
          <w:tcPr>
            <w:tcW w:w="814" w:type="dxa"/>
            <w:vAlign w:val="center"/>
            <w:tcPrChange w:id="58491" w:author="pete jones" w:date="2022-01-04T12:53:00Z">
              <w:tcPr>
                <w:tcW w:w="814" w:type="dxa"/>
                <w:vAlign w:val="center"/>
              </w:tcPr>
            </w:tcPrChange>
          </w:tcPr>
          <w:p w14:paraId="49CA4F9C" w14:textId="77777777" w:rsidR="00BD0299" w:rsidRPr="00FF6A71" w:rsidRDefault="00BD0299">
            <w:pPr>
              <w:spacing w:before="0" w:after="0" w:line="240" w:lineRule="auto"/>
              <w:jc w:val="center"/>
              <w:rPr>
                <w:ins w:id="58492" w:author="pete jones" w:date="2022-01-04T12:37:00Z"/>
                <w:rFonts w:eastAsiaTheme="minorEastAsia" w:cstheme="minorHAnsi"/>
                <w:b/>
                <w:bCs/>
              </w:rPr>
              <w:pPrChange w:id="58493" w:author="pete jones" w:date="2022-01-04T12:51:00Z">
                <w:pPr>
                  <w:spacing w:line="276" w:lineRule="auto"/>
                  <w:jc w:val="center"/>
                </w:pPr>
              </w:pPrChange>
            </w:pPr>
            <w:ins w:id="58494" w:author="pete jones" w:date="2022-01-04T12:37:00Z">
              <w:r w:rsidRPr="00FF6A71">
                <w:rPr>
                  <w:rFonts w:eastAsiaTheme="minorEastAsia" w:cstheme="minorHAnsi"/>
                  <w:b/>
                  <w:bCs/>
                </w:rPr>
                <w:t>Count</w:t>
              </w:r>
            </w:ins>
          </w:p>
        </w:tc>
        <w:tc>
          <w:tcPr>
            <w:tcW w:w="814" w:type="dxa"/>
            <w:shd w:val="clear" w:color="auto" w:fill="auto"/>
            <w:noWrap/>
            <w:vAlign w:val="bottom"/>
            <w:tcPrChange w:id="58495" w:author="pete jones" w:date="2022-01-04T12:53:00Z">
              <w:tcPr>
                <w:tcW w:w="814" w:type="dxa"/>
                <w:tcBorders>
                  <w:top w:val="single" w:sz="4" w:space="0" w:color="4472C4"/>
                  <w:left w:val="nil"/>
                  <w:bottom w:val="nil"/>
                  <w:right w:val="nil"/>
                </w:tcBorders>
                <w:shd w:val="clear" w:color="auto" w:fill="auto"/>
                <w:noWrap/>
                <w:vAlign w:val="bottom"/>
              </w:tcPr>
            </w:tcPrChange>
          </w:tcPr>
          <w:p w14:paraId="715CFD65" w14:textId="77777777" w:rsidR="00BD0299" w:rsidRPr="00FF6A71" w:rsidRDefault="00BD0299">
            <w:pPr>
              <w:spacing w:before="0" w:after="0" w:line="240" w:lineRule="auto"/>
              <w:jc w:val="center"/>
              <w:rPr>
                <w:ins w:id="58496" w:author="pete jones" w:date="2022-01-04T12:37:00Z"/>
                <w:rFonts w:eastAsiaTheme="minorEastAsia" w:cstheme="minorHAnsi"/>
              </w:rPr>
              <w:pPrChange w:id="58497" w:author="pete jones" w:date="2022-01-04T12:51:00Z">
                <w:pPr>
                  <w:spacing w:line="276" w:lineRule="auto"/>
                  <w:jc w:val="center"/>
                </w:pPr>
              </w:pPrChange>
            </w:pPr>
          </w:p>
        </w:tc>
        <w:tc>
          <w:tcPr>
            <w:tcW w:w="814" w:type="dxa"/>
            <w:shd w:val="clear" w:color="auto" w:fill="auto"/>
            <w:noWrap/>
            <w:vAlign w:val="bottom"/>
            <w:tcPrChange w:id="58498" w:author="pete jones" w:date="2022-01-04T12:53:00Z">
              <w:tcPr>
                <w:tcW w:w="814" w:type="dxa"/>
                <w:tcBorders>
                  <w:top w:val="single" w:sz="4" w:space="0" w:color="4472C4"/>
                  <w:left w:val="nil"/>
                  <w:bottom w:val="nil"/>
                  <w:right w:val="nil"/>
                </w:tcBorders>
                <w:shd w:val="clear" w:color="auto" w:fill="auto"/>
                <w:noWrap/>
                <w:vAlign w:val="bottom"/>
              </w:tcPr>
            </w:tcPrChange>
          </w:tcPr>
          <w:p w14:paraId="1771F0D9" w14:textId="77777777" w:rsidR="00BD0299" w:rsidRPr="00FF6A71" w:rsidRDefault="00BD0299">
            <w:pPr>
              <w:spacing w:before="0" w:after="0" w:line="240" w:lineRule="auto"/>
              <w:jc w:val="center"/>
              <w:rPr>
                <w:ins w:id="58499" w:author="pete jones" w:date="2022-01-04T12:37:00Z"/>
                <w:rFonts w:eastAsiaTheme="minorEastAsia" w:cstheme="minorHAnsi"/>
              </w:rPr>
              <w:pPrChange w:id="58500" w:author="pete jones" w:date="2022-01-04T12:51:00Z">
                <w:pPr>
                  <w:spacing w:line="276" w:lineRule="auto"/>
                  <w:jc w:val="center"/>
                </w:pPr>
              </w:pPrChange>
            </w:pPr>
          </w:p>
        </w:tc>
        <w:tc>
          <w:tcPr>
            <w:tcW w:w="814" w:type="dxa"/>
            <w:shd w:val="clear" w:color="auto" w:fill="auto"/>
            <w:noWrap/>
            <w:vAlign w:val="bottom"/>
            <w:tcPrChange w:id="58501" w:author="pete jones" w:date="2022-01-04T12:53:00Z">
              <w:tcPr>
                <w:tcW w:w="814" w:type="dxa"/>
                <w:tcBorders>
                  <w:top w:val="single" w:sz="4" w:space="0" w:color="4472C4"/>
                  <w:left w:val="nil"/>
                  <w:bottom w:val="nil"/>
                  <w:right w:val="nil"/>
                </w:tcBorders>
                <w:shd w:val="clear" w:color="auto" w:fill="auto"/>
                <w:noWrap/>
                <w:vAlign w:val="bottom"/>
              </w:tcPr>
            </w:tcPrChange>
          </w:tcPr>
          <w:p w14:paraId="093170B4" w14:textId="77777777" w:rsidR="00BD0299" w:rsidRPr="00FF6A71" w:rsidRDefault="00BD0299">
            <w:pPr>
              <w:spacing w:before="0" w:after="0" w:line="240" w:lineRule="auto"/>
              <w:jc w:val="center"/>
              <w:rPr>
                <w:ins w:id="58502" w:author="pete jones" w:date="2022-01-04T12:37:00Z"/>
                <w:rFonts w:eastAsiaTheme="minorEastAsia" w:cstheme="minorHAnsi"/>
              </w:rPr>
              <w:pPrChange w:id="58503" w:author="pete jones" w:date="2022-01-04T12:51:00Z">
                <w:pPr>
                  <w:spacing w:line="276" w:lineRule="auto"/>
                  <w:jc w:val="center"/>
                </w:pPr>
              </w:pPrChange>
            </w:pPr>
            <w:ins w:id="58504" w:author="pete jones" w:date="2022-01-04T12:37:00Z">
              <w:r w:rsidRPr="00FF6A71">
                <w:rPr>
                  <w:rFonts w:ascii="Calibri" w:hAnsi="Calibri" w:cs="Calibri"/>
                  <w:color w:val="000000"/>
                  <w:sz w:val="22"/>
                  <w:szCs w:val="22"/>
                </w:rPr>
                <w:t>2</w:t>
              </w:r>
            </w:ins>
          </w:p>
        </w:tc>
        <w:tc>
          <w:tcPr>
            <w:tcW w:w="692" w:type="dxa"/>
            <w:shd w:val="clear" w:color="auto" w:fill="auto"/>
            <w:noWrap/>
            <w:vAlign w:val="bottom"/>
            <w:tcPrChange w:id="58505" w:author="pete jones" w:date="2022-01-04T12:53:00Z">
              <w:tcPr>
                <w:tcW w:w="692" w:type="dxa"/>
                <w:tcBorders>
                  <w:top w:val="single" w:sz="4" w:space="0" w:color="4472C4"/>
                  <w:left w:val="nil"/>
                  <w:bottom w:val="nil"/>
                  <w:right w:val="nil"/>
                </w:tcBorders>
                <w:shd w:val="clear" w:color="auto" w:fill="auto"/>
                <w:noWrap/>
                <w:vAlign w:val="bottom"/>
              </w:tcPr>
            </w:tcPrChange>
          </w:tcPr>
          <w:p w14:paraId="48BD61E3" w14:textId="77777777" w:rsidR="00BD0299" w:rsidRPr="00FF6A71" w:rsidRDefault="00BD0299">
            <w:pPr>
              <w:spacing w:before="0" w:after="0" w:line="240" w:lineRule="auto"/>
              <w:jc w:val="center"/>
              <w:rPr>
                <w:ins w:id="58506" w:author="pete jones" w:date="2022-01-04T12:37:00Z"/>
                <w:rFonts w:eastAsiaTheme="minorEastAsia" w:cstheme="minorHAnsi"/>
              </w:rPr>
              <w:pPrChange w:id="58507" w:author="pete jones" w:date="2022-01-04T12:51:00Z">
                <w:pPr>
                  <w:spacing w:line="276" w:lineRule="auto"/>
                  <w:jc w:val="center"/>
                </w:pPr>
              </w:pPrChange>
            </w:pPr>
          </w:p>
        </w:tc>
        <w:tc>
          <w:tcPr>
            <w:tcW w:w="692" w:type="dxa"/>
            <w:shd w:val="clear" w:color="auto" w:fill="auto"/>
            <w:noWrap/>
            <w:vAlign w:val="bottom"/>
            <w:tcPrChange w:id="58508" w:author="pete jones" w:date="2022-01-04T12:53:00Z">
              <w:tcPr>
                <w:tcW w:w="692" w:type="dxa"/>
                <w:tcBorders>
                  <w:top w:val="single" w:sz="4" w:space="0" w:color="4472C4"/>
                  <w:left w:val="nil"/>
                  <w:bottom w:val="nil"/>
                  <w:right w:val="nil"/>
                </w:tcBorders>
                <w:shd w:val="clear" w:color="auto" w:fill="auto"/>
                <w:noWrap/>
                <w:vAlign w:val="bottom"/>
              </w:tcPr>
            </w:tcPrChange>
          </w:tcPr>
          <w:p w14:paraId="246119A8" w14:textId="77777777" w:rsidR="00BD0299" w:rsidRPr="00FF6A71" w:rsidRDefault="00BD0299">
            <w:pPr>
              <w:spacing w:before="0" w:after="0" w:line="240" w:lineRule="auto"/>
              <w:jc w:val="center"/>
              <w:rPr>
                <w:ins w:id="58509" w:author="pete jones" w:date="2022-01-04T12:37:00Z"/>
                <w:rFonts w:eastAsiaTheme="minorEastAsia" w:cstheme="minorHAnsi"/>
              </w:rPr>
              <w:pPrChange w:id="58510" w:author="pete jones" w:date="2022-01-04T12:51:00Z">
                <w:pPr>
                  <w:spacing w:line="276" w:lineRule="auto"/>
                  <w:jc w:val="center"/>
                </w:pPr>
              </w:pPrChange>
            </w:pPr>
            <w:ins w:id="58511"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512" w:author="pete jones" w:date="2022-01-04T12:53:00Z">
              <w:tcPr>
                <w:tcW w:w="692" w:type="dxa"/>
                <w:tcBorders>
                  <w:top w:val="single" w:sz="4" w:space="0" w:color="4472C4"/>
                  <w:left w:val="nil"/>
                  <w:bottom w:val="nil"/>
                  <w:right w:val="nil"/>
                </w:tcBorders>
                <w:shd w:val="clear" w:color="auto" w:fill="auto"/>
                <w:noWrap/>
                <w:vAlign w:val="bottom"/>
              </w:tcPr>
            </w:tcPrChange>
          </w:tcPr>
          <w:p w14:paraId="3C2213DA" w14:textId="77777777" w:rsidR="00BD0299" w:rsidRPr="00FF6A71" w:rsidRDefault="00BD0299">
            <w:pPr>
              <w:spacing w:before="0" w:after="0" w:line="240" w:lineRule="auto"/>
              <w:jc w:val="center"/>
              <w:rPr>
                <w:ins w:id="58513" w:author="pete jones" w:date="2022-01-04T12:37:00Z"/>
                <w:rFonts w:eastAsiaTheme="minorEastAsia" w:cstheme="minorHAnsi"/>
              </w:rPr>
              <w:pPrChange w:id="58514" w:author="pete jones" w:date="2022-01-04T12:51:00Z">
                <w:pPr>
                  <w:spacing w:line="276" w:lineRule="auto"/>
                  <w:jc w:val="center"/>
                </w:pPr>
              </w:pPrChange>
            </w:pPr>
            <w:ins w:id="58515"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516" w:author="pete jones" w:date="2022-01-04T12:53:00Z">
              <w:tcPr>
                <w:tcW w:w="692" w:type="dxa"/>
                <w:tcBorders>
                  <w:top w:val="single" w:sz="4" w:space="0" w:color="4472C4"/>
                  <w:left w:val="nil"/>
                  <w:bottom w:val="nil"/>
                  <w:right w:val="nil"/>
                </w:tcBorders>
                <w:shd w:val="clear" w:color="auto" w:fill="auto"/>
                <w:noWrap/>
                <w:vAlign w:val="bottom"/>
              </w:tcPr>
            </w:tcPrChange>
          </w:tcPr>
          <w:p w14:paraId="02607987" w14:textId="77777777" w:rsidR="00BD0299" w:rsidRPr="00FF6A71" w:rsidRDefault="00BD0299">
            <w:pPr>
              <w:spacing w:before="0" w:after="0" w:line="240" w:lineRule="auto"/>
              <w:jc w:val="center"/>
              <w:rPr>
                <w:ins w:id="58517" w:author="pete jones" w:date="2022-01-04T12:37:00Z"/>
                <w:rFonts w:eastAsiaTheme="minorEastAsia" w:cstheme="minorHAnsi"/>
              </w:rPr>
              <w:pPrChange w:id="58518" w:author="pete jones" w:date="2022-01-04T12:51:00Z">
                <w:pPr>
                  <w:spacing w:line="276" w:lineRule="auto"/>
                  <w:jc w:val="center"/>
                </w:pPr>
              </w:pPrChange>
            </w:pPr>
          </w:p>
        </w:tc>
      </w:tr>
    </w:tbl>
    <w:p w14:paraId="34857943" w14:textId="77777777" w:rsidR="00BD0299" w:rsidRPr="00FF6A71" w:rsidRDefault="00BD0299" w:rsidP="00BD0299">
      <w:pPr>
        <w:rPr>
          <w:ins w:id="58519" w:author="pete jones" w:date="2022-01-04T12:37:00Z"/>
        </w:rPr>
      </w:pPr>
      <w:ins w:id="58520" w:author="pete jones" w:date="2022-01-04T12:37:00Z">
        <w:r w:rsidRPr="00FF6A71">
          <w:t>Q2.8.9 Design people commonly believe that manufacturing people should be better/smarter/faster than they ar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521">
          <w:tblGrid>
            <w:gridCol w:w="814"/>
            <w:gridCol w:w="814"/>
            <w:gridCol w:w="814"/>
            <w:gridCol w:w="814"/>
            <w:gridCol w:w="692"/>
            <w:gridCol w:w="692"/>
            <w:gridCol w:w="692"/>
            <w:gridCol w:w="692"/>
          </w:tblGrid>
        </w:tblGridChange>
      </w:tblGrid>
      <w:tr w:rsidR="00BD0299" w:rsidRPr="00FF6A71" w14:paraId="264BCD01" w14:textId="77777777" w:rsidTr="00015922">
        <w:trPr>
          <w:trHeight w:val="300"/>
          <w:jc w:val="center"/>
          <w:ins w:id="58522" w:author="pete jones" w:date="2022-01-04T12:37:00Z"/>
        </w:trPr>
        <w:tc>
          <w:tcPr>
            <w:tcW w:w="814" w:type="dxa"/>
            <w:shd w:val="clear" w:color="auto" w:fill="E7E6E6" w:themeFill="background2"/>
            <w:vAlign w:val="center"/>
          </w:tcPr>
          <w:p w14:paraId="7F89DB46" w14:textId="77777777" w:rsidR="00BD0299" w:rsidRPr="00FF6A71" w:rsidRDefault="00BD0299">
            <w:pPr>
              <w:spacing w:before="0" w:after="0" w:line="240" w:lineRule="auto"/>
              <w:jc w:val="center"/>
              <w:rPr>
                <w:ins w:id="58523" w:author="pete jones" w:date="2022-01-04T12:37:00Z"/>
                <w:rFonts w:eastAsiaTheme="minorEastAsia" w:cstheme="minorHAnsi"/>
                <w:b/>
                <w:bCs/>
              </w:rPr>
              <w:pPrChange w:id="58524" w:author="pete jones" w:date="2022-01-04T12:52:00Z">
                <w:pPr>
                  <w:spacing w:line="276" w:lineRule="auto"/>
                  <w:jc w:val="center"/>
                </w:pPr>
              </w:pPrChange>
            </w:pPr>
            <w:ins w:id="58525" w:author="pete jones" w:date="2022-01-04T12:37:00Z">
              <w:r w:rsidRPr="00FF6A71">
                <w:rPr>
                  <w:rFonts w:eastAsiaTheme="minorEastAsia" w:cstheme="minorHAnsi"/>
                  <w:b/>
                  <w:bCs/>
                </w:rPr>
                <w:lastRenderedPageBreak/>
                <w:t>scale</w:t>
              </w:r>
            </w:ins>
          </w:p>
        </w:tc>
        <w:tc>
          <w:tcPr>
            <w:tcW w:w="814" w:type="dxa"/>
            <w:shd w:val="clear" w:color="auto" w:fill="E7E6E6" w:themeFill="background2"/>
            <w:noWrap/>
            <w:vAlign w:val="center"/>
          </w:tcPr>
          <w:p w14:paraId="66AE07C2" w14:textId="77777777" w:rsidR="00BD0299" w:rsidRPr="00FF6A71" w:rsidRDefault="00BD0299">
            <w:pPr>
              <w:spacing w:before="0" w:after="0" w:line="240" w:lineRule="auto"/>
              <w:jc w:val="center"/>
              <w:rPr>
                <w:ins w:id="58526" w:author="pete jones" w:date="2022-01-04T12:37:00Z"/>
                <w:rFonts w:eastAsiaTheme="minorEastAsia" w:cstheme="minorHAnsi"/>
                <w:b/>
                <w:bCs/>
              </w:rPr>
              <w:pPrChange w:id="58527" w:author="pete jones" w:date="2022-01-04T12:52:00Z">
                <w:pPr>
                  <w:spacing w:line="276" w:lineRule="auto"/>
                  <w:jc w:val="center"/>
                </w:pPr>
              </w:pPrChange>
            </w:pPr>
            <w:ins w:id="5852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D6C9D14" w14:textId="77777777" w:rsidR="00BD0299" w:rsidRPr="00FF6A71" w:rsidRDefault="00BD0299">
            <w:pPr>
              <w:spacing w:before="0" w:after="0" w:line="240" w:lineRule="auto"/>
              <w:jc w:val="center"/>
              <w:rPr>
                <w:ins w:id="58529" w:author="pete jones" w:date="2022-01-04T12:37:00Z"/>
                <w:rFonts w:eastAsiaTheme="minorEastAsia" w:cstheme="minorHAnsi"/>
                <w:b/>
                <w:bCs/>
              </w:rPr>
              <w:pPrChange w:id="58530" w:author="pete jones" w:date="2022-01-04T12:52:00Z">
                <w:pPr>
                  <w:spacing w:line="276" w:lineRule="auto"/>
                  <w:jc w:val="center"/>
                </w:pPr>
              </w:pPrChange>
            </w:pPr>
            <w:ins w:id="5853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0AD2EEEC" w14:textId="77777777" w:rsidR="00BD0299" w:rsidRPr="00FF6A71" w:rsidRDefault="00BD0299">
            <w:pPr>
              <w:spacing w:before="0" w:after="0" w:line="240" w:lineRule="auto"/>
              <w:jc w:val="center"/>
              <w:rPr>
                <w:ins w:id="58532" w:author="pete jones" w:date="2022-01-04T12:37:00Z"/>
                <w:rFonts w:eastAsiaTheme="minorEastAsia" w:cstheme="minorHAnsi"/>
                <w:b/>
                <w:bCs/>
              </w:rPr>
              <w:pPrChange w:id="58533" w:author="pete jones" w:date="2022-01-04T12:52:00Z">
                <w:pPr>
                  <w:spacing w:line="276" w:lineRule="auto"/>
                  <w:jc w:val="center"/>
                </w:pPr>
              </w:pPrChange>
            </w:pPr>
            <w:ins w:id="5853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924815D" w14:textId="77777777" w:rsidR="00BD0299" w:rsidRPr="00FF6A71" w:rsidRDefault="00BD0299">
            <w:pPr>
              <w:spacing w:before="0" w:after="0" w:line="240" w:lineRule="auto"/>
              <w:jc w:val="center"/>
              <w:rPr>
                <w:ins w:id="58535" w:author="pete jones" w:date="2022-01-04T12:37:00Z"/>
                <w:rFonts w:eastAsiaTheme="minorEastAsia" w:cstheme="minorHAnsi"/>
                <w:b/>
                <w:bCs/>
              </w:rPr>
              <w:pPrChange w:id="58536" w:author="pete jones" w:date="2022-01-04T12:52:00Z">
                <w:pPr>
                  <w:spacing w:line="276" w:lineRule="auto"/>
                  <w:jc w:val="center"/>
                </w:pPr>
              </w:pPrChange>
            </w:pPr>
            <w:ins w:id="5853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883BE60" w14:textId="77777777" w:rsidR="00BD0299" w:rsidRPr="00FF6A71" w:rsidRDefault="00BD0299">
            <w:pPr>
              <w:spacing w:before="0" w:after="0" w:line="240" w:lineRule="auto"/>
              <w:jc w:val="center"/>
              <w:rPr>
                <w:ins w:id="58538" w:author="pete jones" w:date="2022-01-04T12:37:00Z"/>
                <w:rFonts w:eastAsiaTheme="minorEastAsia" w:cstheme="minorHAnsi"/>
                <w:b/>
                <w:bCs/>
              </w:rPr>
              <w:pPrChange w:id="58539" w:author="pete jones" w:date="2022-01-04T12:52:00Z">
                <w:pPr>
                  <w:spacing w:line="276" w:lineRule="auto"/>
                  <w:jc w:val="center"/>
                </w:pPr>
              </w:pPrChange>
            </w:pPr>
            <w:ins w:id="5854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212B50CE" w14:textId="77777777" w:rsidR="00BD0299" w:rsidRPr="00FF6A71" w:rsidRDefault="00BD0299">
            <w:pPr>
              <w:spacing w:before="0" w:after="0" w:line="240" w:lineRule="auto"/>
              <w:jc w:val="center"/>
              <w:rPr>
                <w:ins w:id="58541" w:author="pete jones" w:date="2022-01-04T12:37:00Z"/>
                <w:rFonts w:eastAsiaTheme="minorEastAsia" w:cstheme="minorHAnsi"/>
                <w:b/>
                <w:bCs/>
              </w:rPr>
              <w:pPrChange w:id="58542" w:author="pete jones" w:date="2022-01-04T12:52:00Z">
                <w:pPr>
                  <w:spacing w:line="276" w:lineRule="auto"/>
                  <w:jc w:val="center"/>
                </w:pPr>
              </w:pPrChange>
            </w:pPr>
            <w:ins w:id="5854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15C79FD8" w14:textId="77777777" w:rsidR="00BD0299" w:rsidRPr="00FF6A71" w:rsidRDefault="00BD0299">
            <w:pPr>
              <w:spacing w:before="0" w:after="0" w:line="240" w:lineRule="auto"/>
              <w:jc w:val="center"/>
              <w:rPr>
                <w:ins w:id="58544" w:author="pete jones" w:date="2022-01-04T12:37:00Z"/>
                <w:rFonts w:eastAsiaTheme="minorEastAsia" w:cstheme="minorHAnsi"/>
                <w:b/>
                <w:bCs/>
              </w:rPr>
              <w:pPrChange w:id="58545" w:author="pete jones" w:date="2022-01-04T12:52:00Z">
                <w:pPr>
                  <w:spacing w:line="276" w:lineRule="auto"/>
                  <w:jc w:val="center"/>
                </w:pPr>
              </w:pPrChange>
            </w:pPr>
            <w:ins w:id="58546" w:author="pete jones" w:date="2022-01-04T12:37:00Z">
              <w:r w:rsidRPr="00FF6A71">
                <w:rPr>
                  <w:rFonts w:eastAsiaTheme="minorEastAsia" w:cstheme="minorHAnsi"/>
                  <w:b/>
                  <w:bCs/>
                </w:rPr>
                <w:t>7</w:t>
              </w:r>
            </w:ins>
          </w:p>
        </w:tc>
      </w:tr>
      <w:tr w:rsidR="00BD0299" w:rsidRPr="00FF6A71" w14:paraId="4C785472" w14:textId="77777777" w:rsidTr="00701BD7">
        <w:tblPrEx>
          <w:tblW w:w="0" w:type="auto"/>
          <w:jc w:val="center"/>
          <w:tblPrExChange w:id="58547" w:author="pete jones" w:date="2022-01-04T12:53:00Z">
            <w:tblPrEx>
              <w:tblW w:w="0" w:type="auto"/>
              <w:jc w:val="center"/>
            </w:tblPrEx>
          </w:tblPrExChange>
        </w:tblPrEx>
        <w:trPr>
          <w:trHeight w:val="300"/>
          <w:jc w:val="center"/>
          <w:ins w:id="58548" w:author="pete jones" w:date="2022-01-04T12:37:00Z"/>
          <w:trPrChange w:id="58549" w:author="pete jones" w:date="2022-01-04T12:53:00Z">
            <w:trPr>
              <w:trHeight w:val="300"/>
              <w:jc w:val="center"/>
            </w:trPr>
          </w:trPrChange>
        </w:trPr>
        <w:tc>
          <w:tcPr>
            <w:tcW w:w="814" w:type="dxa"/>
            <w:vAlign w:val="center"/>
            <w:tcPrChange w:id="58550" w:author="pete jones" w:date="2022-01-04T12:53:00Z">
              <w:tcPr>
                <w:tcW w:w="814" w:type="dxa"/>
                <w:vAlign w:val="center"/>
              </w:tcPr>
            </w:tcPrChange>
          </w:tcPr>
          <w:p w14:paraId="4504674B" w14:textId="77777777" w:rsidR="00BD0299" w:rsidRPr="00FF6A71" w:rsidRDefault="00BD0299">
            <w:pPr>
              <w:spacing w:before="0" w:after="0" w:line="240" w:lineRule="auto"/>
              <w:jc w:val="center"/>
              <w:rPr>
                <w:ins w:id="58551" w:author="pete jones" w:date="2022-01-04T12:37:00Z"/>
                <w:rFonts w:eastAsiaTheme="minorEastAsia" w:cstheme="minorHAnsi"/>
                <w:b/>
                <w:bCs/>
              </w:rPr>
              <w:pPrChange w:id="58552" w:author="pete jones" w:date="2022-01-04T12:52:00Z">
                <w:pPr>
                  <w:spacing w:line="276" w:lineRule="auto"/>
                  <w:jc w:val="center"/>
                </w:pPr>
              </w:pPrChange>
            </w:pPr>
            <w:ins w:id="58553" w:author="pete jones" w:date="2022-01-04T12:37:00Z">
              <w:r w:rsidRPr="00FF6A71">
                <w:rPr>
                  <w:rFonts w:eastAsiaTheme="minorEastAsia" w:cstheme="minorHAnsi"/>
                  <w:b/>
                  <w:bCs/>
                </w:rPr>
                <w:t>%</w:t>
              </w:r>
            </w:ins>
          </w:p>
        </w:tc>
        <w:tc>
          <w:tcPr>
            <w:tcW w:w="814" w:type="dxa"/>
            <w:shd w:val="clear" w:color="auto" w:fill="auto"/>
            <w:noWrap/>
            <w:vAlign w:val="bottom"/>
            <w:tcPrChange w:id="58554" w:author="pete jones" w:date="2022-01-04T12:53:00Z">
              <w:tcPr>
                <w:tcW w:w="814" w:type="dxa"/>
                <w:tcBorders>
                  <w:top w:val="single" w:sz="4" w:space="0" w:color="4472C4"/>
                  <w:left w:val="nil"/>
                  <w:bottom w:val="nil"/>
                  <w:right w:val="nil"/>
                </w:tcBorders>
                <w:shd w:val="clear" w:color="auto" w:fill="auto"/>
                <w:noWrap/>
                <w:vAlign w:val="bottom"/>
              </w:tcPr>
            </w:tcPrChange>
          </w:tcPr>
          <w:p w14:paraId="54FB9078" w14:textId="77777777" w:rsidR="00BD0299" w:rsidRPr="00FF6A71" w:rsidRDefault="00BD0299">
            <w:pPr>
              <w:spacing w:before="0" w:after="0" w:line="240" w:lineRule="auto"/>
              <w:jc w:val="center"/>
              <w:rPr>
                <w:ins w:id="58555" w:author="pete jones" w:date="2022-01-04T12:37:00Z"/>
                <w:rFonts w:eastAsiaTheme="minorEastAsia" w:cstheme="minorHAnsi"/>
              </w:rPr>
              <w:pPrChange w:id="58556" w:author="pete jones" w:date="2022-01-04T12:52:00Z">
                <w:pPr>
                  <w:spacing w:line="276" w:lineRule="auto"/>
                  <w:jc w:val="center"/>
                </w:pPr>
              </w:pPrChange>
            </w:pPr>
          </w:p>
        </w:tc>
        <w:tc>
          <w:tcPr>
            <w:tcW w:w="814" w:type="dxa"/>
            <w:shd w:val="clear" w:color="auto" w:fill="auto"/>
            <w:noWrap/>
            <w:vAlign w:val="bottom"/>
            <w:tcPrChange w:id="58557" w:author="pete jones" w:date="2022-01-04T12:53:00Z">
              <w:tcPr>
                <w:tcW w:w="814" w:type="dxa"/>
                <w:tcBorders>
                  <w:top w:val="single" w:sz="4" w:space="0" w:color="4472C4"/>
                  <w:left w:val="nil"/>
                  <w:bottom w:val="nil"/>
                  <w:right w:val="nil"/>
                </w:tcBorders>
                <w:shd w:val="clear" w:color="auto" w:fill="auto"/>
                <w:noWrap/>
                <w:vAlign w:val="bottom"/>
              </w:tcPr>
            </w:tcPrChange>
          </w:tcPr>
          <w:p w14:paraId="51E23ED5" w14:textId="77777777" w:rsidR="00BD0299" w:rsidRPr="00FF6A71" w:rsidRDefault="00BD0299">
            <w:pPr>
              <w:spacing w:before="0" w:after="0" w:line="240" w:lineRule="auto"/>
              <w:jc w:val="center"/>
              <w:rPr>
                <w:ins w:id="58558" w:author="pete jones" w:date="2022-01-04T12:37:00Z"/>
                <w:rFonts w:eastAsiaTheme="minorEastAsia" w:cstheme="minorHAnsi"/>
              </w:rPr>
              <w:pPrChange w:id="58559" w:author="pete jones" w:date="2022-01-04T12:52:00Z">
                <w:pPr>
                  <w:spacing w:line="276" w:lineRule="auto"/>
                  <w:jc w:val="center"/>
                </w:pPr>
              </w:pPrChange>
            </w:pPr>
            <w:ins w:id="58560" w:author="pete jones" w:date="2022-01-04T12:37:00Z">
              <w:r w:rsidRPr="00FF6A71">
                <w:rPr>
                  <w:rFonts w:ascii="Calibri" w:hAnsi="Calibri" w:cs="Calibri"/>
                  <w:color w:val="000000"/>
                  <w:sz w:val="22"/>
                  <w:szCs w:val="22"/>
                </w:rPr>
                <w:t>25%</w:t>
              </w:r>
            </w:ins>
          </w:p>
        </w:tc>
        <w:tc>
          <w:tcPr>
            <w:tcW w:w="814" w:type="dxa"/>
            <w:shd w:val="clear" w:color="auto" w:fill="auto"/>
            <w:noWrap/>
            <w:vAlign w:val="center"/>
            <w:tcPrChange w:id="58561" w:author="pete jones" w:date="2022-01-04T12:53:00Z">
              <w:tcPr>
                <w:tcW w:w="814" w:type="dxa"/>
                <w:tcBorders>
                  <w:top w:val="single" w:sz="4" w:space="0" w:color="4472C4"/>
                  <w:left w:val="nil"/>
                  <w:bottom w:val="nil"/>
                  <w:right w:val="nil"/>
                </w:tcBorders>
                <w:shd w:val="clear" w:color="auto" w:fill="auto"/>
                <w:noWrap/>
                <w:vAlign w:val="center"/>
              </w:tcPr>
            </w:tcPrChange>
          </w:tcPr>
          <w:p w14:paraId="6F915927" w14:textId="77777777" w:rsidR="00BD0299" w:rsidRPr="00FF6A71" w:rsidRDefault="00BD0299">
            <w:pPr>
              <w:spacing w:before="0" w:after="0" w:line="240" w:lineRule="auto"/>
              <w:jc w:val="center"/>
              <w:rPr>
                <w:ins w:id="58562" w:author="pete jones" w:date="2022-01-04T12:37:00Z"/>
                <w:rFonts w:eastAsiaTheme="minorEastAsia" w:cstheme="minorHAnsi"/>
              </w:rPr>
              <w:pPrChange w:id="58563" w:author="pete jones" w:date="2022-01-04T12:52:00Z">
                <w:pPr>
                  <w:spacing w:line="276" w:lineRule="auto"/>
                  <w:jc w:val="center"/>
                </w:pPr>
              </w:pPrChange>
            </w:pPr>
          </w:p>
        </w:tc>
        <w:tc>
          <w:tcPr>
            <w:tcW w:w="692" w:type="dxa"/>
            <w:shd w:val="clear" w:color="auto" w:fill="auto"/>
            <w:noWrap/>
            <w:vAlign w:val="center"/>
            <w:tcPrChange w:id="58564" w:author="pete jones" w:date="2022-01-04T12:53:00Z">
              <w:tcPr>
                <w:tcW w:w="692" w:type="dxa"/>
                <w:tcBorders>
                  <w:top w:val="single" w:sz="4" w:space="0" w:color="4472C4"/>
                  <w:left w:val="nil"/>
                  <w:bottom w:val="nil"/>
                  <w:right w:val="nil"/>
                </w:tcBorders>
                <w:shd w:val="clear" w:color="auto" w:fill="auto"/>
                <w:noWrap/>
                <w:vAlign w:val="center"/>
              </w:tcPr>
            </w:tcPrChange>
          </w:tcPr>
          <w:p w14:paraId="36161CF6" w14:textId="77777777" w:rsidR="00BD0299" w:rsidRPr="00FF6A71" w:rsidRDefault="00BD0299">
            <w:pPr>
              <w:spacing w:before="0" w:after="0" w:line="240" w:lineRule="auto"/>
              <w:jc w:val="center"/>
              <w:rPr>
                <w:ins w:id="58565" w:author="pete jones" w:date="2022-01-04T12:37:00Z"/>
                <w:rFonts w:eastAsiaTheme="minorEastAsia" w:cstheme="minorHAnsi"/>
              </w:rPr>
              <w:pPrChange w:id="58566" w:author="pete jones" w:date="2022-01-04T12:52:00Z">
                <w:pPr>
                  <w:spacing w:line="276" w:lineRule="auto"/>
                  <w:jc w:val="center"/>
                </w:pPr>
              </w:pPrChange>
            </w:pPr>
            <w:ins w:id="58567" w:author="pete jones" w:date="2022-01-04T12:37:00Z">
              <w:r w:rsidRPr="00FF6A71">
                <w:rPr>
                  <w:rFonts w:ascii="Calibri" w:hAnsi="Calibri" w:cs="Calibri"/>
                  <w:color w:val="000000"/>
                  <w:sz w:val="22"/>
                  <w:szCs w:val="22"/>
                </w:rPr>
                <w:t>25%</w:t>
              </w:r>
            </w:ins>
          </w:p>
        </w:tc>
        <w:tc>
          <w:tcPr>
            <w:tcW w:w="692" w:type="dxa"/>
            <w:shd w:val="clear" w:color="auto" w:fill="auto"/>
            <w:noWrap/>
            <w:vAlign w:val="center"/>
            <w:tcPrChange w:id="58568" w:author="pete jones" w:date="2022-01-04T12:53:00Z">
              <w:tcPr>
                <w:tcW w:w="692" w:type="dxa"/>
                <w:tcBorders>
                  <w:top w:val="single" w:sz="4" w:space="0" w:color="4472C4"/>
                  <w:left w:val="nil"/>
                  <w:bottom w:val="nil"/>
                  <w:right w:val="nil"/>
                </w:tcBorders>
                <w:shd w:val="clear" w:color="auto" w:fill="auto"/>
                <w:noWrap/>
                <w:vAlign w:val="center"/>
              </w:tcPr>
            </w:tcPrChange>
          </w:tcPr>
          <w:p w14:paraId="0961E382" w14:textId="77777777" w:rsidR="00BD0299" w:rsidRPr="00FF6A71" w:rsidRDefault="00BD0299">
            <w:pPr>
              <w:spacing w:before="0" w:after="0" w:line="240" w:lineRule="auto"/>
              <w:jc w:val="center"/>
              <w:rPr>
                <w:ins w:id="58569" w:author="pete jones" w:date="2022-01-04T12:37:00Z"/>
                <w:rFonts w:eastAsiaTheme="minorEastAsia" w:cstheme="minorHAnsi"/>
              </w:rPr>
              <w:pPrChange w:id="58570" w:author="pete jones" w:date="2022-01-04T12:52:00Z">
                <w:pPr>
                  <w:spacing w:line="276" w:lineRule="auto"/>
                  <w:jc w:val="center"/>
                </w:pPr>
              </w:pPrChange>
            </w:pPr>
            <w:ins w:id="58571" w:author="pete jones" w:date="2022-01-04T12:37:00Z">
              <w:r w:rsidRPr="00FF6A71">
                <w:rPr>
                  <w:rFonts w:ascii="Calibri" w:hAnsi="Calibri" w:cs="Calibri"/>
                  <w:color w:val="000000"/>
                  <w:sz w:val="22"/>
                  <w:szCs w:val="22"/>
                </w:rPr>
                <w:t>25%</w:t>
              </w:r>
            </w:ins>
          </w:p>
        </w:tc>
        <w:tc>
          <w:tcPr>
            <w:tcW w:w="692" w:type="dxa"/>
            <w:shd w:val="clear" w:color="auto" w:fill="auto"/>
            <w:noWrap/>
            <w:vAlign w:val="bottom"/>
            <w:tcPrChange w:id="58572" w:author="pete jones" w:date="2022-01-04T12:53:00Z">
              <w:tcPr>
                <w:tcW w:w="692" w:type="dxa"/>
                <w:tcBorders>
                  <w:top w:val="single" w:sz="4" w:space="0" w:color="4472C4"/>
                  <w:left w:val="nil"/>
                  <w:bottom w:val="nil"/>
                  <w:right w:val="nil"/>
                </w:tcBorders>
                <w:shd w:val="clear" w:color="auto" w:fill="auto"/>
                <w:noWrap/>
                <w:vAlign w:val="bottom"/>
              </w:tcPr>
            </w:tcPrChange>
          </w:tcPr>
          <w:p w14:paraId="0B61B969" w14:textId="77777777" w:rsidR="00BD0299" w:rsidRPr="00FF6A71" w:rsidRDefault="00BD0299">
            <w:pPr>
              <w:spacing w:before="0" w:after="0" w:line="240" w:lineRule="auto"/>
              <w:jc w:val="center"/>
              <w:rPr>
                <w:ins w:id="58573" w:author="pete jones" w:date="2022-01-04T12:37:00Z"/>
                <w:rFonts w:eastAsiaTheme="minorEastAsia" w:cstheme="minorHAnsi"/>
              </w:rPr>
              <w:pPrChange w:id="58574" w:author="pete jones" w:date="2022-01-04T12:52:00Z">
                <w:pPr>
                  <w:spacing w:line="276" w:lineRule="auto"/>
                  <w:jc w:val="center"/>
                </w:pPr>
              </w:pPrChange>
            </w:pPr>
          </w:p>
        </w:tc>
        <w:tc>
          <w:tcPr>
            <w:tcW w:w="692" w:type="dxa"/>
            <w:shd w:val="clear" w:color="auto" w:fill="auto"/>
            <w:noWrap/>
            <w:vAlign w:val="bottom"/>
            <w:tcPrChange w:id="58575" w:author="pete jones" w:date="2022-01-04T12:53:00Z">
              <w:tcPr>
                <w:tcW w:w="692" w:type="dxa"/>
                <w:tcBorders>
                  <w:top w:val="single" w:sz="4" w:space="0" w:color="4472C4"/>
                  <w:left w:val="nil"/>
                  <w:bottom w:val="nil"/>
                  <w:right w:val="nil"/>
                </w:tcBorders>
                <w:shd w:val="clear" w:color="auto" w:fill="auto"/>
                <w:noWrap/>
                <w:vAlign w:val="bottom"/>
              </w:tcPr>
            </w:tcPrChange>
          </w:tcPr>
          <w:p w14:paraId="3F12BA0D" w14:textId="77777777" w:rsidR="00BD0299" w:rsidRPr="00FF6A71" w:rsidRDefault="00BD0299">
            <w:pPr>
              <w:spacing w:before="0" w:after="0" w:line="240" w:lineRule="auto"/>
              <w:jc w:val="center"/>
              <w:rPr>
                <w:ins w:id="58576" w:author="pete jones" w:date="2022-01-04T12:37:00Z"/>
                <w:rFonts w:eastAsiaTheme="minorEastAsia" w:cstheme="minorHAnsi"/>
              </w:rPr>
              <w:pPrChange w:id="58577" w:author="pete jones" w:date="2022-01-04T12:52:00Z">
                <w:pPr>
                  <w:spacing w:line="276" w:lineRule="auto"/>
                  <w:jc w:val="center"/>
                </w:pPr>
              </w:pPrChange>
            </w:pPr>
            <w:ins w:id="58578" w:author="pete jones" w:date="2022-01-04T12:37:00Z">
              <w:r w:rsidRPr="00FF6A71">
                <w:rPr>
                  <w:rFonts w:ascii="Calibri" w:hAnsi="Calibri" w:cs="Calibri"/>
                  <w:color w:val="000000"/>
                  <w:sz w:val="22"/>
                  <w:szCs w:val="22"/>
                </w:rPr>
                <w:t>25%</w:t>
              </w:r>
            </w:ins>
          </w:p>
        </w:tc>
      </w:tr>
      <w:tr w:rsidR="00BD0299" w:rsidRPr="00FF6A71" w14:paraId="68B76FB6" w14:textId="77777777" w:rsidTr="00701BD7">
        <w:tblPrEx>
          <w:tblW w:w="0" w:type="auto"/>
          <w:jc w:val="center"/>
          <w:tblPrExChange w:id="58579" w:author="pete jones" w:date="2022-01-04T12:53:00Z">
            <w:tblPrEx>
              <w:tblW w:w="0" w:type="auto"/>
              <w:jc w:val="center"/>
            </w:tblPrEx>
          </w:tblPrExChange>
        </w:tblPrEx>
        <w:trPr>
          <w:trHeight w:val="300"/>
          <w:jc w:val="center"/>
          <w:ins w:id="58580" w:author="pete jones" w:date="2022-01-04T12:37:00Z"/>
          <w:trPrChange w:id="58581" w:author="pete jones" w:date="2022-01-04T12:53:00Z">
            <w:trPr>
              <w:trHeight w:val="300"/>
              <w:jc w:val="center"/>
            </w:trPr>
          </w:trPrChange>
        </w:trPr>
        <w:tc>
          <w:tcPr>
            <w:tcW w:w="814" w:type="dxa"/>
            <w:vAlign w:val="center"/>
            <w:tcPrChange w:id="58582" w:author="pete jones" w:date="2022-01-04T12:53:00Z">
              <w:tcPr>
                <w:tcW w:w="814" w:type="dxa"/>
                <w:vAlign w:val="center"/>
              </w:tcPr>
            </w:tcPrChange>
          </w:tcPr>
          <w:p w14:paraId="3F4C7D72" w14:textId="77777777" w:rsidR="00BD0299" w:rsidRPr="00FF6A71" w:rsidRDefault="00BD0299">
            <w:pPr>
              <w:spacing w:before="0" w:after="0" w:line="240" w:lineRule="auto"/>
              <w:jc w:val="center"/>
              <w:rPr>
                <w:ins w:id="58583" w:author="pete jones" w:date="2022-01-04T12:37:00Z"/>
                <w:rFonts w:eastAsiaTheme="minorEastAsia" w:cstheme="minorHAnsi"/>
                <w:b/>
                <w:bCs/>
              </w:rPr>
              <w:pPrChange w:id="58584" w:author="pete jones" w:date="2022-01-04T12:52:00Z">
                <w:pPr>
                  <w:spacing w:line="276" w:lineRule="auto"/>
                  <w:jc w:val="center"/>
                </w:pPr>
              </w:pPrChange>
            </w:pPr>
            <w:ins w:id="58585" w:author="pete jones" w:date="2022-01-04T12:37:00Z">
              <w:r w:rsidRPr="00FF6A71">
                <w:rPr>
                  <w:rFonts w:eastAsiaTheme="minorEastAsia" w:cstheme="minorHAnsi"/>
                  <w:b/>
                  <w:bCs/>
                </w:rPr>
                <w:t>Count</w:t>
              </w:r>
            </w:ins>
          </w:p>
        </w:tc>
        <w:tc>
          <w:tcPr>
            <w:tcW w:w="814" w:type="dxa"/>
            <w:shd w:val="clear" w:color="auto" w:fill="auto"/>
            <w:noWrap/>
            <w:vAlign w:val="bottom"/>
            <w:tcPrChange w:id="58586" w:author="pete jones" w:date="2022-01-04T12:53:00Z">
              <w:tcPr>
                <w:tcW w:w="814" w:type="dxa"/>
                <w:tcBorders>
                  <w:top w:val="single" w:sz="4" w:space="0" w:color="4472C4"/>
                  <w:left w:val="nil"/>
                  <w:bottom w:val="nil"/>
                  <w:right w:val="nil"/>
                </w:tcBorders>
                <w:shd w:val="clear" w:color="auto" w:fill="auto"/>
                <w:noWrap/>
                <w:vAlign w:val="bottom"/>
              </w:tcPr>
            </w:tcPrChange>
          </w:tcPr>
          <w:p w14:paraId="747544B2" w14:textId="77777777" w:rsidR="00BD0299" w:rsidRPr="00FF6A71" w:rsidRDefault="00BD0299">
            <w:pPr>
              <w:spacing w:before="0" w:after="0" w:line="240" w:lineRule="auto"/>
              <w:jc w:val="center"/>
              <w:rPr>
                <w:ins w:id="58587" w:author="pete jones" w:date="2022-01-04T12:37:00Z"/>
                <w:rFonts w:eastAsiaTheme="minorEastAsia" w:cstheme="minorHAnsi"/>
              </w:rPr>
              <w:pPrChange w:id="58588" w:author="pete jones" w:date="2022-01-04T12:52:00Z">
                <w:pPr>
                  <w:spacing w:line="276" w:lineRule="auto"/>
                  <w:jc w:val="center"/>
                </w:pPr>
              </w:pPrChange>
            </w:pPr>
          </w:p>
        </w:tc>
        <w:tc>
          <w:tcPr>
            <w:tcW w:w="814" w:type="dxa"/>
            <w:shd w:val="clear" w:color="auto" w:fill="auto"/>
            <w:noWrap/>
            <w:vAlign w:val="bottom"/>
            <w:tcPrChange w:id="58589" w:author="pete jones" w:date="2022-01-04T12:53:00Z">
              <w:tcPr>
                <w:tcW w:w="814" w:type="dxa"/>
                <w:tcBorders>
                  <w:top w:val="single" w:sz="4" w:space="0" w:color="4472C4"/>
                  <w:left w:val="nil"/>
                  <w:bottom w:val="nil"/>
                  <w:right w:val="nil"/>
                </w:tcBorders>
                <w:shd w:val="clear" w:color="auto" w:fill="auto"/>
                <w:noWrap/>
                <w:vAlign w:val="bottom"/>
              </w:tcPr>
            </w:tcPrChange>
          </w:tcPr>
          <w:p w14:paraId="51D9490A" w14:textId="77777777" w:rsidR="00BD0299" w:rsidRPr="00FF6A71" w:rsidRDefault="00BD0299">
            <w:pPr>
              <w:spacing w:before="0" w:after="0" w:line="240" w:lineRule="auto"/>
              <w:jc w:val="center"/>
              <w:rPr>
                <w:ins w:id="58590" w:author="pete jones" w:date="2022-01-04T12:37:00Z"/>
                <w:rFonts w:eastAsiaTheme="minorEastAsia" w:cstheme="minorHAnsi"/>
              </w:rPr>
              <w:pPrChange w:id="58591" w:author="pete jones" w:date="2022-01-04T12:52:00Z">
                <w:pPr>
                  <w:spacing w:line="276" w:lineRule="auto"/>
                  <w:jc w:val="center"/>
                </w:pPr>
              </w:pPrChange>
            </w:pPr>
            <w:ins w:id="58592" w:author="pete jones" w:date="2022-01-04T12:37:00Z">
              <w:r w:rsidRPr="00FF6A71">
                <w:rPr>
                  <w:rFonts w:ascii="Calibri" w:hAnsi="Calibri" w:cs="Calibri"/>
                  <w:color w:val="000000"/>
                  <w:sz w:val="22"/>
                  <w:szCs w:val="22"/>
                </w:rPr>
                <w:t>1</w:t>
              </w:r>
            </w:ins>
          </w:p>
        </w:tc>
        <w:tc>
          <w:tcPr>
            <w:tcW w:w="814" w:type="dxa"/>
            <w:shd w:val="clear" w:color="auto" w:fill="auto"/>
            <w:noWrap/>
            <w:vAlign w:val="bottom"/>
            <w:tcPrChange w:id="58593" w:author="pete jones" w:date="2022-01-04T12:53:00Z">
              <w:tcPr>
                <w:tcW w:w="814" w:type="dxa"/>
                <w:tcBorders>
                  <w:top w:val="single" w:sz="4" w:space="0" w:color="4472C4"/>
                  <w:left w:val="nil"/>
                  <w:bottom w:val="nil"/>
                  <w:right w:val="nil"/>
                </w:tcBorders>
                <w:shd w:val="clear" w:color="auto" w:fill="auto"/>
                <w:noWrap/>
                <w:vAlign w:val="bottom"/>
              </w:tcPr>
            </w:tcPrChange>
          </w:tcPr>
          <w:p w14:paraId="17D3DF86" w14:textId="77777777" w:rsidR="00BD0299" w:rsidRPr="00FF6A71" w:rsidRDefault="00BD0299">
            <w:pPr>
              <w:spacing w:before="0" w:after="0" w:line="240" w:lineRule="auto"/>
              <w:jc w:val="center"/>
              <w:rPr>
                <w:ins w:id="58594" w:author="pete jones" w:date="2022-01-04T12:37:00Z"/>
                <w:rFonts w:eastAsiaTheme="minorEastAsia" w:cstheme="minorHAnsi"/>
              </w:rPr>
              <w:pPrChange w:id="58595" w:author="pete jones" w:date="2022-01-04T12:52:00Z">
                <w:pPr>
                  <w:spacing w:line="276" w:lineRule="auto"/>
                  <w:jc w:val="center"/>
                </w:pPr>
              </w:pPrChange>
            </w:pPr>
          </w:p>
        </w:tc>
        <w:tc>
          <w:tcPr>
            <w:tcW w:w="692" w:type="dxa"/>
            <w:shd w:val="clear" w:color="auto" w:fill="auto"/>
            <w:noWrap/>
            <w:vAlign w:val="bottom"/>
            <w:tcPrChange w:id="58596" w:author="pete jones" w:date="2022-01-04T12:53:00Z">
              <w:tcPr>
                <w:tcW w:w="692" w:type="dxa"/>
                <w:tcBorders>
                  <w:top w:val="single" w:sz="4" w:space="0" w:color="4472C4"/>
                  <w:left w:val="nil"/>
                  <w:bottom w:val="nil"/>
                  <w:right w:val="nil"/>
                </w:tcBorders>
                <w:shd w:val="clear" w:color="auto" w:fill="auto"/>
                <w:noWrap/>
                <w:vAlign w:val="bottom"/>
              </w:tcPr>
            </w:tcPrChange>
          </w:tcPr>
          <w:p w14:paraId="3632D7D2" w14:textId="77777777" w:rsidR="00BD0299" w:rsidRPr="00FF6A71" w:rsidRDefault="00BD0299">
            <w:pPr>
              <w:spacing w:before="0" w:after="0" w:line="240" w:lineRule="auto"/>
              <w:jc w:val="center"/>
              <w:rPr>
                <w:ins w:id="58597" w:author="pete jones" w:date="2022-01-04T12:37:00Z"/>
                <w:rFonts w:eastAsiaTheme="minorEastAsia" w:cstheme="minorHAnsi"/>
              </w:rPr>
              <w:pPrChange w:id="58598" w:author="pete jones" w:date="2022-01-04T12:52:00Z">
                <w:pPr>
                  <w:spacing w:line="276" w:lineRule="auto"/>
                  <w:jc w:val="center"/>
                </w:pPr>
              </w:pPrChange>
            </w:pPr>
            <w:ins w:id="58599"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600" w:author="pete jones" w:date="2022-01-04T12:53:00Z">
              <w:tcPr>
                <w:tcW w:w="692" w:type="dxa"/>
                <w:tcBorders>
                  <w:top w:val="single" w:sz="4" w:space="0" w:color="4472C4"/>
                  <w:left w:val="nil"/>
                  <w:bottom w:val="nil"/>
                  <w:right w:val="nil"/>
                </w:tcBorders>
                <w:shd w:val="clear" w:color="auto" w:fill="auto"/>
                <w:noWrap/>
                <w:vAlign w:val="bottom"/>
              </w:tcPr>
            </w:tcPrChange>
          </w:tcPr>
          <w:p w14:paraId="578E5959" w14:textId="77777777" w:rsidR="00BD0299" w:rsidRPr="00FF6A71" w:rsidRDefault="00BD0299">
            <w:pPr>
              <w:spacing w:before="0" w:after="0" w:line="240" w:lineRule="auto"/>
              <w:jc w:val="center"/>
              <w:rPr>
                <w:ins w:id="58601" w:author="pete jones" w:date="2022-01-04T12:37:00Z"/>
                <w:rFonts w:eastAsiaTheme="minorEastAsia" w:cstheme="minorHAnsi"/>
              </w:rPr>
              <w:pPrChange w:id="58602" w:author="pete jones" w:date="2022-01-04T12:52:00Z">
                <w:pPr>
                  <w:spacing w:line="276" w:lineRule="auto"/>
                  <w:jc w:val="center"/>
                </w:pPr>
              </w:pPrChange>
            </w:pPr>
            <w:ins w:id="58603" w:author="pete jones" w:date="2022-01-04T12:37:00Z">
              <w:r w:rsidRPr="00FF6A71">
                <w:rPr>
                  <w:rFonts w:ascii="Calibri" w:hAnsi="Calibri" w:cs="Calibri"/>
                  <w:color w:val="000000"/>
                  <w:sz w:val="22"/>
                  <w:szCs w:val="22"/>
                </w:rPr>
                <w:t>1</w:t>
              </w:r>
            </w:ins>
          </w:p>
        </w:tc>
        <w:tc>
          <w:tcPr>
            <w:tcW w:w="692" w:type="dxa"/>
            <w:shd w:val="clear" w:color="auto" w:fill="auto"/>
            <w:noWrap/>
            <w:vAlign w:val="bottom"/>
            <w:tcPrChange w:id="58604" w:author="pete jones" w:date="2022-01-04T12:53:00Z">
              <w:tcPr>
                <w:tcW w:w="692" w:type="dxa"/>
                <w:tcBorders>
                  <w:top w:val="single" w:sz="4" w:space="0" w:color="4472C4"/>
                  <w:left w:val="nil"/>
                  <w:bottom w:val="nil"/>
                  <w:right w:val="nil"/>
                </w:tcBorders>
                <w:shd w:val="clear" w:color="auto" w:fill="auto"/>
                <w:noWrap/>
                <w:vAlign w:val="bottom"/>
              </w:tcPr>
            </w:tcPrChange>
          </w:tcPr>
          <w:p w14:paraId="0B067ECE" w14:textId="77777777" w:rsidR="00BD0299" w:rsidRPr="00FF6A71" w:rsidRDefault="00BD0299">
            <w:pPr>
              <w:spacing w:before="0" w:after="0" w:line="240" w:lineRule="auto"/>
              <w:jc w:val="center"/>
              <w:rPr>
                <w:ins w:id="58605" w:author="pete jones" w:date="2022-01-04T12:37:00Z"/>
                <w:rFonts w:eastAsiaTheme="minorEastAsia" w:cstheme="minorHAnsi"/>
              </w:rPr>
              <w:pPrChange w:id="58606" w:author="pete jones" w:date="2022-01-04T12:52:00Z">
                <w:pPr>
                  <w:spacing w:line="276" w:lineRule="auto"/>
                  <w:jc w:val="center"/>
                </w:pPr>
              </w:pPrChange>
            </w:pPr>
          </w:p>
        </w:tc>
        <w:tc>
          <w:tcPr>
            <w:tcW w:w="692" w:type="dxa"/>
            <w:shd w:val="clear" w:color="auto" w:fill="auto"/>
            <w:noWrap/>
            <w:vAlign w:val="bottom"/>
            <w:tcPrChange w:id="58607" w:author="pete jones" w:date="2022-01-04T12:53:00Z">
              <w:tcPr>
                <w:tcW w:w="692" w:type="dxa"/>
                <w:tcBorders>
                  <w:top w:val="single" w:sz="4" w:space="0" w:color="4472C4"/>
                  <w:left w:val="nil"/>
                  <w:bottom w:val="nil"/>
                  <w:right w:val="nil"/>
                </w:tcBorders>
                <w:shd w:val="clear" w:color="auto" w:fill="auto"/>
                <w:noWrap/>
                <w:vAlign w:val="bottom"/>
              </w:tcPr>
            </w:tcPrChange>
          </w:tcPr>
          <w:p w14:paraId="133B65A7" w14:textId="77777777" w:rsidR="00BD0299" w:rsidRPr="00FF6A71" w:rsidRDefault="00BD0299">
            <w:pPr>
              <w:spacing w:before="0" w:after="0" w:line="240" w:lineRule="auto"/>
              <w:jc w:val="center"/>
              <w:rPr>
                <w:ins w:id="58608" w:author="pete jones" w:date="2022-01-04T12:37:00Z"/>
                <w:rFonts w:eastAsiaTheme="minorEastAsia" w:cstheme="minorHAnsi"/>
              </w:rPr>
              <w:pPrChange w:id="58609" w:author="pete jones" w:date="2022-01-04T12:52:00Z">
                <w:pPr>
                  <w:spacing w:line="276" w:lineRule="auto"/>
                  <w:jc w:val="center"/>
                </w:pPr>
              </w:pPrChange>
            </w:pPr>
            <w:ins w:id="58610" w:author="pete jones" w:date="2022-01-04T12:37:00Z">
              <w:r w:rsidRPr="00FF6A71">
                <w:rPr>
                  <w:rFonts w:ascii="Calibri" w:hAnsi="Calibri" w:cs="Calibri"/>
                  <w:color w:val="000000"/>
                  <w:sz w:val="22"/>
                  <w:szCs w:val="22"/>
                </w:rPr>
                <w:t>1</w:t>
              </w:r>
            </w:ins>
          </w:p>
        </w:tc>
      </w:tr>
    </w:tbl>
    <w:p w14:paraId="60459439" w14:textId="349ACFB9" w:rsidR="00BD0299" w:rsidRPr="00FF6A71" w:rsidRDefault="00BD0299" w:rsidP="00BD0299">
      <w:pPr>
        <w:rPr>
          <w:ins w:id="58611" w:author="pete jones" w:date="2022-01-04T12:37:00Z"/>
        </w:rPr>
      </w:pPr>
      <w:ins w:id="58612" w:author="pete jones" w:date="2022-01-04T12:37:00Z">
        <w:r w:rsidRPr="00FF6A71">
          <w:t xml:space="preserve">Q2.8.10 Manufacturing workers do not appreciate that design engineers are often under </w:t>
        </w:r>
      </w:ins>
      <w:ins w:id="58613" w:author="pete jones" w:date="2022-04-01T15:30:00Z">
        <w:r w:rsidR="009D7356">
          <w:t>tremendous</w:t>
        </w:r>
      </w:ins>
      <w:ins w:id="58614" w:author="pete jones" w:date="2022-01-04T12:37:00Z">
        <w:r w:rsidRPr="00FF6A71">
          <w:t xml:space="preserve"> pressure to produce new designs quickly to attract new business.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615">
          <w:tblGrid>
            <w:gridCol w:w="814"/>
            <w:gridCol w:w="814"/>
            <w:gridCol w:w="814"/>
            <w:gridCol w:w="814"/>
            <w:gridCol w:w="692"/>
            <w:gridCol w:w="692"/>
            <w:gridCol w:w="692"/>
            <w:gridCol w:w="692"/>
          </w:tblGrid>
        </w:tblGridChange>
      </w:tblGrid>
      <w:tr w:rsidR="00BD0299" w:rsidRPr="00FF6A71" w14:paraId="48F527DF" w14:textId="77777777" w:rsidTr="00015922">
        <w:trPr>
          <w:trHeight w:val="300"/>
          <w:jc w:val="center"/>
          <w:ins w:id="58616" w:author="pete jones" w:date="2022-01-04T12:37:00Z"/>
        </w:trPr>
        <w:tc>
          <w:tcPr>
            <w:tcW w:w="814" w:type="dxa"/>
            <w:shd w:val="clear" w:color="auto" w:fill="E7E6E6" w:themeFill="background2"/>
            <w:vAlign w:val="center"/>
          </w:tcPr>
          <w:p w14:paraId="68543941" w14:textId="77777777" w:rsidR="00BD0299" w:rsidRPr="00FF6A71" w:rsidRDefault="00BD0299">
            <w:pPr>
              <w:spacing w:before="0" w:after="0" w:line="240" w:lineRule="auto"/>
              <w:jc w:val="center"/>
              <w:rPr>
                <w:ins w:id="58617" w:author="pete jones" w:date="2022-01-04T12:37:00Z"/>
                <w:rFonts w:eastAsiaTheme="minorEastAsia" w:cstheme="minorHAnsi"/>
                <w:b/>
                <w:bCs/>
              </w:rPr>
              <w:pPrChange w:id="58618" w:author="pete jones" w:date="2022-01-04T12:52:00Z">
                <w:pPr>
                  <w:spacing w:line="276" w:lineRule="auto"/>
                  <w:jc w:val="center"/>
                </w:pPr>
              </w:pPrChange>
            </w:pPr>
            <w:ins w:id="58619"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022557B2" w14:textId="77777777" w:rsidR="00BD0299" w:rsidRPr="00FF6A71" w:rsidRDefault="00BD0299">
            <w:pPr>
              <w:spacing w:before="0" w:after="0" w:line="240" w:lineRule="auto"/>
              <w:jc w:val="center"/>
              <w:rPr>
                <w:ins w:id="58620" w:author="pete jones" w:date="2022-01-04T12:37:00Z"/>
                <w:rFonts w:eastAsiaTheme="minorEastAsia" w:cstheme="minorHAnsi"/>
                <w:b/>
                <w:bCs/>
              </w:rPr>
              <w:pPrChange w:id="58621" w:author="pete jones" w:date="2022-01-04T12:52:00Z">
                <w:pPr>
                  <w:spacing w:line="276" w:lineRule="auto"/>
                  <w:jc w:val="center"/>
                </w:pPr>
              </w:pPrChange>
            </w:pPr>
            <w:ins w:id="58622"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6DA1FC69" w14:textId="77777777" w:rsidR="00BD0299" w:rsidRPr="00FF6A71" w:rsidRDefault="00BD0299">
            <w:pPr>
              <w:spacing w:before="0" w:after="0" w:line="240" w:lineRule="auto"/>
              <w:jc w:val="center"/>
              <w:rPr>
                <w:ins w:id="58623" w:author="pete jones" w:date="2022-01-04T12:37:00Z"/>
                <w:rFonts w:eastAsiaTheme="minorEastAsia" w:cstheme="minorHAnsi"/>
                <w:b/>
                <w:bCs/>
              </w:rPr>
              <w:pPrChange w:id="58624" w:author="pete jones" w:date="2022-01-04T12:52:00Z">
                <w:pPr>
                  <w:spacing w:line="276" w:lineRule="auto"/>
                  <w:jc w:val="center"/>
                </w:pPr>
              </w:pPrChange>
            </w:pPr>
            <w:ins w:id="58625"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A5D438D" w14:textId="77777777" w:rsidR="00BD0299" w:rsidRPr="00FF6A71" w:rsidRDefault="00BD0299">
            <w:pPr>
              <w:spacing w:before="0" w:after="0" w:line="240" w:lineRule="auto"/>
              <w:jc w:val="center"/>
              <w:rPr>
                <w:ins w:id="58626" w:author="pete jones" w:date="2022-01-04T12:37:00Z"/>
                <w:rFonts w:eastAsiaTheme="minorEastAsia" w:cstheme="minorHAnsi"/>
                <w:b/>
                <w:bCs/>
              </w:rPr>
              <w:pPrChange w:id="58627" w:author="pete jones" w:date="2022-01-04T12:52:00Z">
                <w:pPr>
                  <w:spacing w:line="276" w:lineRule="auto"/>
                  <w:jc w:val="center"/>
                </w:pPr>
              </w:pPrChange>
            </w:pPr>
            <w:ins w:id="58628"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6F56F48" w14:textId="77777777" w:rsidR="00BD0299" w:rsidRPr="00FF6A71" w:rsidRDefault="00BD0299">
            <w:pPr>
              <w:spacing w:before="0" w:after="0" w:line="240" w:lineRule="auto"/>
              <w:jc w:val="center"/>
              <w:rPr>
                <w:ins w:id="58629" w:author="pete jones" w:date="2022-01-04T12:37:00Z"/>
                <w:rFonts w:eastAsiaTheme="minorEastAsia" w:cstheme="minorHAnsi"/>
                <w:b/>
                <w:bCs/>
              </w:rPr>
              <w:pPrChange w:id="58630" w:author="pete jones" w:date="2022-01-04T12:52:00Z">
                <w:pPr>
                  <w:spacing w:line="276" w:lineRule="auto"/>
                  <w:jc w:val="center"/>
                </w:pPr>
              </w:pPrChange>
            </w:pPr>
            <w:ins w:id="58631"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0BB0F1F" w14:textId="77777777" w:rsidR="00BD0299" w:rsidRPr="00FF6A71" w:rsidRDefault="00BD0299">
            <w:pPr>
              <w:spacing w:before="0" w:after="0" w:line="240" w:lineRule="auto"/>
              <w:jc w:val="center"/>
              <w:rPr>
                <w:ins w:id="58632" w:author="pete jones" w:date="2022-01-04T12:37:00Z"/>
                <w:rFonts w:eastAsiaTheme="minorEastAsia" w:cstheme="minorHAnsi"/>
                <w:b/>
                <w:bCs/>
              </w:rPr>
              <w:pPrChange w:id="58633" w:author="pete jones" w:date="2022-01-04T12:52:00Z">
                <w:pPr>
                  <w:spacing w:line="276" w:lineRule="auto"/>
                  <w:jc w:val="center"/>
                </w:pPr>
              </w:pPrChange>
            </w:pPr>
            <w:ins w:id="58634"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33FFCAA" w14:textId="77777777" w:rsidR="00BD0299" w:rsidRPr="00FF6A71" w:rsidRDefault="00BD0299">
            <w:pPr>
              <w:spacing w:before="0" w:after="0" w:line="240" w:lineRule="auto"/>
              <w:jc w:val="center"/>
              <w:rPr>
                <w:ins w:id="58635" w:author="pete jones" w:date="2022-01-04T12:37:00Z"/>
                <w:rFonts w:eastAsiaTheme="minorEastAsia" w:cstheme="minorHAnsi"/>
                <w:b/>
                <w:bCs/>
              </w:rPr>
              <w:pPrChange w:id="58636" w:author="pete jones" w:date="2022-01-04T12:52:00Z">
                <w:pPr>
                  <w:spacing w:line="276" w:lineRule="auto"/>
                  <w:jc w:val="center"/>
                </w:pPr>
              </w:pPrChange>
            </w:pPr>
            <w:ins w:id="58637"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8CCEEE2" w14:textId="77777777" w:rsidR="00BD0299" w:rsidRPr="00FF6A71" w:rsidRDefault="00BD0299">
            <w:pPr>
              <w:spacing w:before="0" w:after="0" w:line="240" w:lineRule="auto"/>
              <w:jc w:val="center"/>
              <w:rPr>
                <w:ins w:id="58638" w:author="pete jones" w:date="2022-01-04T12:37:00Z"/>
                <w:rFonts w:eastAsiaTheme="minorEastAsia" w:cstheme="minorHAnsi"/>
                <w:b/>
                <w:bCs/>
              </w:rPr>
              <w:pPrChange w:id="58639" w:author="pete jones" w:date="2022-01-04T12:52:00Z">
                <w:pPr>
                  <w:spacing w:line="276" w:lineRule="auto"/>
                  <w:jc w:val="center"/>
                </w:pPr>
              </w:pPrChange>
            </w:pPr>
            <w:ins w:id="58640" w:author="pete jones" w:date="2022-01-04T12:37:00Z">
              <w:r w:rsidRPr="00FF6A71">
                <w:rPr>
                  <w:rFonts w:eastAsiaTheme="minorEastAsia" w:cstheme="minorHAnsi"/>
                  <w:b/>
                  <w:bCs/>
                </w:rPr>
                <w:t>7</w:t>
              </w:r>
            </w:ins>
          </w:p>
        </w:tc>
      </w:tr>
      <w:tr w:rsidR="00BD0299" w:rsidRPr="00FF6A71" w14:paraId="74EC8D98" w14:textId="77777777" w:rsidTr="00701BD7">
        <w:tblPrEx>
          <w:tblW w:w="0" w:type="auto"/>
          <w:jc w:val="center"/>
          <w:tblPrExChange w:id="58641" w:author="pete jones" w:date="2022-01-04T12:53:00Z">
            <w:tblPrEx>
              <w:tblW w:w="0" w:type="auto"/>
              <w:jc w:val="center"/>
            </w:tblPrEx>
          </w:tblPrExChange>
        </w:tblPrEx>
        <w:trPr>
          <w:trHeight w:val="300"/>
          <w:jc w:val="center"/>
          <w:ins w:id="58642" w:author="pete jones" w:date="2022-01-04T12:37:00Z"/>
          <w:trPrChange w:id="58643" w:author="pete jones" w:date="2022-01-04T12:53:00Z">
            <w:trPr>
              <w:trHeight w:val="300"/>
              <w:jc w:val="center"/>
            </w:trPr>
          </w:trPrChange>
        </w:trPr>
        <w:tc>
          <w:tcPr>
            <w:tcW w:w="814" w:type="dxa"/>
            <w:vAlign w:val="center"/>
            <w:tcPrChange w:id="58644" w:author="pete jones" w:date="2022-01-04T12:53:00Z">
              <w:tcPr>
                <w:tcW w:w="814" w:type="dxa"/>
                <w:vAlign w:val="center"/>
              </w:tcPr>
            </w:tcPrChange>
          </w:tcPr>
          <w:p w14:paraId="000772B4" w14:textId="77777777" w:rsidR="00BD0299" w:rsidRPr="00FF6A71" w:rsidRDefault="00BD0299">
            <w:pPr>
              <w:spacing w:before="0" w:after="0" w:line="240" w:lineRule="auto"/>
              <w:jc w:val="center"/>
              <w:rPr>
                <w:ins w:id="58645" w:author="pete jones" w:date="2022-01-04T12:37:00Z"/>
                <w:rFonts w:eastAsiaTheme="minorEastAsia" w:cstheme="minorHAnsi"/>
                <w:b/>
                <w:bCs/>
              </w:rPr>
              <w:pPrChange w:id="58646" w:author="pete jones" w:date="2022-01-04T12:52:00Z">
                <w:pPr>
                  <w:spacing w:line="276" w:lineRule="auto"/>
                  <w:jc w:val="center"/>
                </w:pPr>
              </w:pPrChange>
            </w:pPr>
            <w:ins w:id="58647" w:author="pete jones" w:date="2022-01-04T12:37:00Z">
              <w:r w:rsidRPr="00FF6A71">
                <w:rPr>
                  <w:rFonts w:eastAsiaTheme="minorEastAsia" w:cstheme="minorHAnsi"/>
                  <w:b/>
                  <w:bCs/>
                </w:rPr>
                <w:t>%</w:t>
              </w:r>
            </w:ins>
          </w:p>
        </w:tc>
        <w:tc>
          <w:tcPr>
            <w:tcW w:w="814" w:type="dxa"/>
            <w:shd w:val="clear" w:color="auto" w:fill="auto"/>
            <w:noWrap/>
            <w:vAlign w:val="bottom"/>
            <w:tcPrChange w:id="58648" w:author="pete jones" w:date="2022-01-04T12:53:00Z">
              <w:tcPr>
                <w:tcW w:w="814" w:type="dxa"/>
                <w:tcBorders>
                  <w:top w:val="single" w:sz="4" w:space="0" w:color="4472C4"/>
                  <w:left w:val="nil"/>
                  <w:bottom w:val="nil"/>
                  <w:right w:val="nil"/>
                </w:tcBorders>
                <w:shd w:val="clear" w:color="auto" w:fill="auto"/>
                <w:noWrap/>
                <w:vAlign w:val="bottom"/>
              </w:tcPr>
            </w:tcPrChange>
          </w:tcPr>
          <w:p w14:paraId="38C80AF4" w14:textId="77777777" w:rsidR="00BD0299" w:rsidRPr="00FA4BC3" w:rsidRDefault="00BD0299">
            <w:pPr>
              <w:spacing w:before="0" w:after="0" w:line="240" w:lineRule="auto"/>
              <w:jc w:val="center"/>
              <w:rPr>
                <w:ins w:id="58649" w:author="pete jones" w:date="2022-01-04T12:37:00Z"/>
                <w:rFonts w:eastAsiaTheme="minorEastAsia" w:cstheme="minorHAnsi"/>
              </w:rPr>
              <w:pPrChange w:id="58650" w:author="pete jones" w:date="2022-01-04T12:52:00Z">
                <w:pPr>
                  <w:spacing w:line="276" w:lineRule="auto"/>
                  <w:jc w:val="center"/>
                </w:pPr>
              </w:pPrChange>
            </w:pPr>
          </w:p>
        </w:tc>
        <w:tc>
          <w:tcPr>
            <w:tcW w:w="814" w:type="dxa"/>
            <w:shd w:val="clear" w:color="auto" w:fill="auto"/>
            <w:noWrap/>
            <w:vAlign w:val="bottom"/>
            <w:tcPrChange w:id="58651" w:author="pete jones" w:date="2022-01-04T12:53:00Z">
              <w:tcPr>
                <w:tcW w:w="814" w:type="dxa"/>
                <w:tcBorders>
                  <w:top w:val="single" w:sz="4" w:space="0" w:color="4472C4"/>
                  <w:left w:val="nil"/>
                  <w:bottom w:val="nil"/>
                  <w:right w:val="nil"/>
                </w:tcBorders>
                <w:shd w:val="clear" w:color="auto" w:fill="auto"/>
                <w:noWrap/>
                <w:vAlign w:val="bottom"/>
              </w:tcPr>
            </w:tcPrChange>
          </w:tcPr>
          <w:p w14:paraId="6D5908E2" w14:textId="77777777" w:rsidR="00BD0299" w:rsidRPr="00FA4BC3" w:rsidRDefault="00BD0299">
            <w:pPr>
              <w:spacing w:before="0" w:after="0" w:line="240" w:lineRule="auto"/>
              <w:jc w:val="center"/>
              <w:rPr>
                <w:ins w:id="58652" w:author="pete jones" w:date="2022-01-04T12:37:00Z"/>
                <w:rFonts w:eastAsiaTheme="minorEastAsia" w:cstheme="minorHAnsi"/>
              </w:rPr>
              <w:pPrChange w:id="58653" w:author="pete jones" w:date="2022-01-04T12:52:00Z">
                <w:pPr>
                  <w:spacing w:line="276" w:lineRule="auto"/>
                  <w:jc w:val="center"/>
                </w:pPr>
              </w:pPrChange>
            </w:pPr>
          </w:p>
        </w:tc>
        <w:tc>
          <w:tcPr>
            <w:tcW w:w="814" w:type="dxa"/>
            <w:shd w:val="clear" w:color="auto" w:fill="auto"/>
            <w:noWrap/>
            <w:vAlign w:val="center"/>
            <w:tcPrChange w:id="58654" w:author="pete jones" w:date="2022-01-04T12:53:00Z">
              <w:tcPr>
                <w:tcW w:w="814" w:type="dxa"/>
                <w:tcBorders>
                  <w:top w:val="single" w:sz="4" w:space="0" w:color="4472C4"/>
                  <w:left w:val="nil"/>
                  <w:bottom w:val="nil"/>
                  <w:right w:val="nil"/>
                </w:tcBorders>
                <w:shd w:val="clear" w:color="auto" w:fill="auto"/>
                <w:noWrap/>
                <w:vAlign w:val="center"/>
              </w:tcPr>
            </w:tcPrChange>
          </w:tcPr>
          <w:p w14:paraId="0BB6B034" w14:textId="77777777" w:rsidR="00BD0299" w:rsidRPr="00FA4BC3" w:rsidRDefault="00BD0299">
            <w:pPr>
              <w:spacing w:before="0" w:after="0" w:line="240" w:lineRule="auto"/>
              <w:jc w:val="center"/>
              <w:rPr>
                <w:ins w:id="58655" w:author="pete jones" w:date="2022-01-04T12:37:00Z"/>
                <w:rFonts w:eastAsiaTheme="minorEastAsia" w:cstheme="minorHAnsi"/>
              </w:rPr>
              <w:pPrChange w:id="58656" w:author="pete jones" w:date="2022-01-04T12:52:00Z">
                <w:pPr>
                  <w:spacing w:line="276" w:lineRule="auto"/>
                  <w:jc w:val="center"/>
                </w:pPr>
              </w:pPrChange>
            </w:pPr>
            <w:ins w:id="58657" w:author="pete jones" w:date="2022-01-04T12:37:00Z">
              <w:r w:rsidRPr="00FA4BC3">
                <w:rPr>
                  <w:rFonts w:eastAsiaTheme="minorEastAsia" w:cstheme="minorHAnsi"/>
                  <w:rPrChange w:id="58658" w:author="pete jones" w:date="2022-01-04T14:59:00Z">
                    <w:rPr>
                      <w:rFonts w:ascii="Calibri" w:hAnsi="Calibri" w:cs="Calibri"/>
                      <w:color w:val="000000"/>
                      <w:sz w:val="22"/>
                      <w:szCs w:val="22"/>
                    </w:rPr>
                  </w:rPrChange>
                </w:rPr>
                <w:t>75%</w:t>
              </w:r>
            </w:ins>
          </w:p>
        </w:tc>
        <w:tc>
          <w:tcPr>
            <w:tcW w:w="692" w:type="dxa"/>
            <w:shd w:val="clear" w:color="auto" w:fill="auto"/>
            <w:noWrap/>
            <w:vAlign w:val="center"/>
            <w:tcPrChange w:id="58659" w:author="pete jones" w:date="2022-01-04T12:53:00Z">
              <w:tcPr>
                <w:tcW w:w="692" w:type="dxa"/>
                <w:tcBorders>
                  <w:top w:val="single" w:sz="4" w:space="0" w:color="4472C4"/>
                  <w:left w:val="nil"/>
                  <w:bottom w:val="nil"/>
                  <w:right w:val="nil"/>
                </w:tcBorders>
                <w:shd w:val="clear" w:color="auto" w:fill="auto"/>
                <w:noWrap/>
                <w:vAlign w:val="center"/>
              </w:tcPr>
            </w:tcPrChange>
          </w:tcPr>
          <w:p w14:paraId="7A927628" w14:textId="77777777" w:rsidR="00BD0299" w:rsidRPr="00FA4BC3" w:rsidRDefault="00BD0299">
            <w:pPr>
              <w:spacing w:before="0" w:after="0" w:line="240" w:lineRule="auto"/>
              <w:jc w:val="center"/>
              <w:rPr>
                <w:ins w:id="58660" w:author="pete jones" w:date="2022-01-04T12:37:00Z"/>
                <w:rFonts w:eastAsiaTheme="minorEastAsia" w:cstheme="minorHAnsi"/>
              </w:rPr>
              <w:pPrChange w:id="58661" w:author="pete jones" w:date="2022-01-04T12:52:00Z">
                <w:pPr>
                  <w:spacing w:line="276" w:lineRule="auto"/>
                  <w:jc w:val="center"/>
                </w:pPr>
              </w:pPrChange>
            </w:pPr>
            <w:ins w:id="58662" w:author="pete jones" w:date="2022-01-04T12:37:00Z">
              <w:r w:rsidRPr="00FA4BC3">
                <w:rPr>
                  <w:rFonts w:eastAsiaTheme="minorEastAsia" w:cstheme="minorHAnsi"/>
                  <w:rPrChange w:id="58663" w:author="pete jones" w:date="2022-01-04T14:59:00Z">
                    <w:rPr>
                      <w:rFonts w:ascii="Calibri" w:hAnsi="Calibri" w:cs="Calibri"/>
                      <w:color w:val="000000"/>
                      <w:sz w:val="22"/>
                      <w:szCs w:val="22"/>
                    </w:rPr>
                  </w:rPrChange>
                </w:rPr>
                <w:t>25%</w:t>
              </w:r>
            </w:ins>
          </w:p>
        </w:tc>
        <w:tc>
          <w:tcPr>
            <w:tcW w:w="692" w:type="dxa"/>
            <w:shd w:val="clear" w:color="auto" w:fill="auto"/>
            <w:noWrap/>
            <w:vAlign w:val="center"/>
            <w:tcPrChange w:id="58664" w:author="pete jones" w:date="2022-01-04T12:53:00Z">
              <w:tcPr>
                <w:tcW w:w="692" w:type="dxa"/>
                <w:tcBorders>
                  <w:top w:val="single" w:sz="4" w:space="0" w:color="4472C4"/>
                  <w:left w:val="nil"/>
                  <w:bottom w:val="nil"/>
                  <w:right w:val="nil"/>
                </w:tcBorders>
                <w:shd w:val="clear" w:color="auto" w:fill="auto"/>
                <w:noWrap/>
                <w:vAlign w:val="center"/>
              </w:tcPr>
            </w:tcPrChange>
          </w:tcPr>
          <w:p w14:paraId="5FCBD05E" w14:textId="77777777" w:rsidR="00BD0299" w:rsidRPr="00FA4BC3" w:rsidRDefault="00BD0299">
            <w:pPr>
              <w:spacing w:before="0" w:after="0" w:line="240" w:lineRule="auto"/>
              <w:jc w:val="center"/>
              <w:rPr>
                <w:ins w:id="58665" w:author="pete jones" w:date="2022-01-04T12:37:00Z"/>
                <w:rFonts w:eastAsiaTheme="minorEastAsia" w:cstheme="minorHAnsi"/>
              </w:rPr>
              <w:pPrChange w:id="58666" w:author="pete jones" w:date="2022-01-04T12:52:00Z">
                <w:pPr>
                  <w:spacing w:line="276" w:lineRule="auto"/>
                  <w:jc w:val="center"/>
                </w:pPr>
              </w:pPrChange>
            </w:pPr>
          </w:p>
        </w:tc>
        <w:tc>
          <w:tcPr>
            <w:tcW w:w="692" w:type="dxa"/>
            <w:shd w:val="clear" w:color="auto" w:fill="auto"/>
            <w:noWrap/>
            <w:vAlign w:val="bottom"/>
            <w:tcPrChange w:id="58667" w:author="pete jones" w:date="2022-01-04T12:53:00Z">
              <w:tcPr>
                <w:tcW w:w="692" w:type="dxa"/>
                <w:tcBorders>
                  <w:top w:val="single" w:sz="4" w:space="0" w:color="4472C4"/>
                  <w:left w:val="nil"/>
                  <w:bottom w:val="nil"/>
                  <w:right w:val="nil"/>
                </w:tcBorders>
                <w:shd w:val="clear" w:color="auto" w:fill="auto"/>
                <w:noWrap/>
                <w:vAlign w:val="bottom"/>
              </w:tcPr>
            </w:tcPrChange>
          </w:tcPr>
          <w:p w14:paraId="29059F76" w14:textId="77777777" w:rsidR="00BD0299" w:rsidRPr="00FF6A71" w:rsidRDefault="00BD0299">
            <w:pPr>
              <w:spacing w:before="0" w:after="0" w:line="240" w:lineRule="auto"/>
              <w:jc w:val="center"/>
              <w:rPr>
                <w:ins w:id="58668" w:author="pete jones" w:date="2022-01-04T12:37:00Z"/>
                <w:rFonts w:eastAsiaTheme="minorEastAsia" w:cstheme="minorHAnsi"/>
                <w:b/>
                <w:bCs/>
                <w:rPrChange w:id="58669" w:author="pete jones" w:date="2022-01-04T13:45:00Z">
                  <w:rPr>
                    <w:ins w:id="58670" w:author="pete jones" w:date="2022-01-04T12:37:00Z"/>
                    <w:rFonts w:eastAsiaTheme="minorEastAsia" w:cstheme="minorHAnsi"/>
                  </w:rPr>
                </w:rPrChange>
              </w:rPr>
              <w:pPrChange w:id="58671" w:author="pete jones" w:date="2022-01-04T12:52:00Z">
                <w:pPr>
                  <w:spacing w:line="276" w:lineRule="auto"/>
                  <w:jc w:val="center"/>
                </w:pPr>
              </w:pPrChange>
            </w:pPr>
          </w:p>
        </w:tc>
        <w:tc>
          <w:tcPr>
            <w:tcW w:w="692" w:type="dxa"/>
            <w:shd w:val="clear" w:color="auto" w:fill="auto"/>
            <w:noWrap/>
            <w:vAlign w:val="bottom"/>
            <w:tcPrChange w:id="58672" w:author="pete jones" w:date="2022-01-04T12:53:00Z">
              <w:tcPr>
                <w:tcW w:w="692" w:type="dxa"/>
                <w:tcBorders>
                  <w:top w:val="single" w:sz="4" w:space="0" w:color="4472C4"/>
                  <w:left w:val="nil"/>
                  <w:bottom w:val="nil"/>
                  <w:right w:val="nil"/>
                </w:tcBorders>
                <w:shd w:val="clear" w:color="auto" w:fill="auto"/>
                <w:noWrap/>
                <w:vAlign w:val="bottom"/>
              </w:tcPr>
            </w:tcPrChange>
          </w:tcPr>
          <w:p w14:paraId="57C32844" w14:textId="77777777" w:rsidR="00BD0299" w:rsidRPr="00FF6A71" w:rsidRDefault="00BD0299">
            <w:pPr>
              <w:spacing w:before="0" w:after="0" w:line="240" w:lineRule="auto"/>
              <w:jc w:val="center"/>
              <w:rPr>
                <w:ins w:id="58673" w:author="pete jones" w:date="2022-01-04T12:37:00Z"/>
                <w:rFonts w:eastAsiaTheme="minorEastAsia" w:cstheme="minorHAnsi"/>
                <w:b/>
                <w:bCs/>
                <w:rPrChange w:id="58674" w:author="pete jones" w:date="2022-01-04T13:45:00Z">
                  <w:rPr>
                    <w:ins w:id="58675" w:author="pete jones" w:date="2022-01-04T12:37:00Z"/>
                    <w:rFonts w:eastAsiaTheme="minorEastAsia" w:cstheme="minorHAnsi"/>
                  </w:rPr>
                </w:rPrChange>
              </w:rPr>
              <w:pPrChange w:id="58676" w:author="pete jones" w:date="2022-01-04T12:52:00Z">
                <w:pPr>
                  <w:spacing w:line="276" w:lineRule="auto"/>
                  <w:jc w:val="center"/>
                </w:pPr>
              </w:pPrChange>
            </w:pPr>
          </w:p>
        </w:tc>
      </w:tr>
      <w:tr w:rsidR="00BD0299" w:rsidRPr="00FF6A71" w14:paraId="253872EA" w14:textId="77777777" w:rsidTr="00701BD7">
        <w:tblPrEx>
          <w:tblW w:w="0" w:type="auto"/>
          <w:jc w:val="center"/>
          <w:tblPrExChange w:id="58677" w:author="pete jones" w:date="2022-01-04T12:53:00Z">
            <w:tblPrEx>
              <w:tblW w:w="0" w:type="auto"/>
              <w:jc w:val="center"/>
            </w:tblPrEx>
          </w:tblPrExChange>
        </w:tblPrEx>
        <w:trPr>
          <w:trHeight w:val="300"/>
          <w:jc w:val="center"/>
          <w:ins w:id="58678" w:author="pete jones" w:date="2022-01-04T12:37:00Z"/>
          <w:trPrChange w:id="58679" w:author="pete jones" w:date="2022-01-04T12:53:00Z">
            <w:trPr>
              <w:trHeight w:val="300"/>
              <w:jc w:val="center"/>
            </w:trPr>
          </w:trPrChange>
        </w:trPr>
        <w:tc>
          <w:tcPr>
            <w:tcW w:w="814" w:type="dxa"/>
            <w:vAlign w:val="center"/>
            <w:tcPrChange w:id="58680" w:author="pete jones" w:date="2022-01-04T12:53:00Z">
              <w:tcPr>
                <w:tcW w:w="814" w:type="dxa"/>
                <w:vAlign w:val="center"/>
              </w:tcPr>
            </w:tcPrChange>
          </w:tcPr>
          <w:p w14:paraId="3200F8B4" w14:textId="77777777" w:rsidR="00BD0299" w:rsidRPr="00FF6A71" w:rsidRDefault="00BD0299">
            <w:pPr>
              <w:spacing w:before="0" w:after="0" w:line="240" w:lineRule="auto"/>
              <w:jc w:val="center"/>
              <w:rPr>
                <w:ins w:id="58681" w:author="pete jones" w:date="2022-01-04T12:37:00Z"/>
                <w:rFonts w:eastAsiaTheme="minorEastAsia" w:cstheme="minorHAnsi"/>
                <w:b/>
                <w:bCs/>
              </w:rPr>
              <w:pPrChange w:id="58682" w:author="pete jones" w:date="2022-01-04T12:52:00Z">
                <w:pPr>
                  <w:spacing w:line="276" w:lineRule="auto"/>
                  <w:jc w:val="center"/>
                </w:pPr>
              </w:pPrChange>
            </w:pPr>
            <w:ins w:id="58683" w:author="pete jones" w:date="2022-01-04T12:37:00Z">
              <w:r w:rsidRPr="00FF6A71">
                <w:rPr>
                  <w:rFonts w:eastAsiaTheme="minorEastAsia" w:cstheme="minorHAnsi"/>
                  <w:b/>
                  <w:bCs/>
                </w:rPr>
                <w:t>Count</w:t>
              </w:r>
            </w:ins>
          </w:p>
        </w:tc>
        <w:tc>
          <w:tcPr>
            <w:tcW w:w="814" w:type="dxa"/>
            <w:shd w:val="clear" w:color="auto" w:fill="auto"/>
            <w:noWrap/>
            <w:vAlign w:val="bottom"/>
            <w:tcPrChange w:id="58684" w:author="pete jones" w:date="2022-01-04T12:53:00Z">
              <w:tcPr>
                <w:tcW w:w="814" w:type="dxa"/>
                <w:tcBorders>
                  <w:top w:val="single" w:sz="4" w:space="0" w:color="4472C4"/>
                  <w:left w:val="nil"/>
                  <w:bottom w:val="nil"/>
                  <w:right w:val="nil"/>
                </w:tcBorders>
                <w:shd w:val="clear" w:color="auto" w:fill="auto"/>
                <w:noWrap/>
                <w:vAlign w:val="bottom"/>
              </w:tcPr>
            </w:tcPrChange>
          </w:tcPr>
          <w:p w14:paraId="6A51EE39" w14:textId="77777777" w:rsidR="00BD0299" w:rsidRPr="00FA4BC3" w:rsidRDefault="00BD0299">
            <w:pPr>
              <w:spacing w:before="0" w:after="0" w:line="240" w:lineRule="auto"/>
              <w:jc w:val="center"/>
              <w:rPr>
                <w:ins w:id="58685" w:author="pete jones" w:date="2022-01-04T12:37:00Z"/>
                <w:rFonts w:eastAsiaTheme="minorEastAsia" w:cstheme="minorHAnsi"/>
              </w:rPr>
              <w:pPrChange w:id="58686" w:author="pete jones" w:date="2022-01-04T12:52:00Z">
                <w:pPr>
                  <w:spacing w:line="276" w:lineRule="auto"/>
                  <w:jc w:val="center"/>
                </w:pPr>
              </w:pPrChange>
            </w:pPr>
          </w:p>
        </w:tc>
        <w:tc>
          <w:tcPr>
            <w:tcW w:w="814" w:type="dxa"/>
            <w:shd w:val="clear" w:color="auto" w:fill="auto"/>
            <w:noWrap/>
            <w:vAlign w:val="bottom"/>
            <w:tcPrChange w:id="58687" w:author="pete jones" w:date="2022-01-04T12:53:00Z">
              <w:tcPr>
                <w:tcW w:w="814" w:type="dxa"/>
                <w:tcBorders>
                  <w:top w:val="single" w:sz="4" w:space="0" w:color="4472C4"/>
                  <w:left w:val="nil"/>
                  <w:bottom w:val="nil"/>
                  <w:right w:val="nil"/>
                </w:tcBorders>
                <w:shd w:val="clear" w:color="auto" w:fill="auto"/>
                <w:noWrap/>
                <w:vAlign w:val="bottom"/>
              </w:tcPr>
            </w:tcPrChange>
          </w:tcPr>
          <w:p w14:paraId="642D02EE" w14:textId="77777777" w:rsidR="00BD0299" w:rsidRPr="00FA4BC3" w:rsidRDefault="00BD0299">
            <w:pPr>
              <w:spacing w:before="0" w:after="0" w:line="240" w:lineRule="auto"/>
              <w:jc w:val="center"/>
              <w:rPr>
                <w:ins w:id="58688" w:author="pete jones" w:date="2022-01-04T12:37:00Z"/>
                <w:rFonts w:eastAsiaTheme="minorEastAsia" w:cstheme="minorHAnsi"/>
              </w:rPr>
              <w:pPrChange w:id="58689" w:author="pete jones" w:date="2022-01-04T12:52:00Z">
                <w:pPr>
                  <w:spacing w:line="276" w:lineRule="auto"/>
                  <w:jc w:val="center"/>
                </w:pPr>
              </w:pPrChange>
            </w:pPr>
          </w:p>
        </w:tc>
        <w:tc>
          <w:tcPr>
            <w:tcW w:w="814" w:type="dxa"/>
            <w:shd w:val="clear" w:color="auto" w:fill="auto"/>
            <w:noWrap/>
            <w:vAlign w:val="bottom"/>
            <w:tcPrChange w:id="58690" w:author="pete jones" w:date="2022-01-04T12:53:00Z">
              <w:tcPr>
                <w:tcW w:w="814" w:type="dxa"/>
                <w:tcBorders>
                  <w:top w:val="single" w:sz="4" w:space="0" w:color="4472C4"/>
                  <w:left w:val="nil"/>
                  <w:bottom w:val="nil"/>
                  <w:right w:val="nil"/>
                </w:tcBorders>
                <w:shd w:val="clear" w:color="auto" w:fill="auto"/>
                <w:noWrap/>
                <w:vAlign w:val="bottom"/>
              </w:tcPr>
            </w:tcPrChange>
          </w:tcPr>
          <w:p w14:paraId="2DD658D3" w14:textId="77777777" w:rsidR="00BD0299" w:rsidRPr="00FA4BC3" w:rsidRDefault="00BD0299">
            <w:pPr>
              <w:spacing w:before="0" w:after="0" w:line="240" w:lineRule="auto"/>
              <w:jc w:val="center"/>
              <w:rPr>
                <w:ins w:id="58691" w:author="pete jones" w:date="2022-01-04T12:37:00Z"/>
                <w:rFonts w:eastAsiaTheme="minorEastAsia" w:cstheme="minorHAnsi"/>
              </w:rPr>
              <w:pPrChange w:id="58692" w:author="pete jones" w:date="2022-01-04T12:52:00Z">
                <w:pPr>
                  <w:spacing w:line="276" w:lineRule="auto"/>
                  <w:jc w:val="center"/>
                </w:pPr>
              </w:pPrChange>
            </w:pPr>
            <w:ins w:id="58693" w:author="pete jones" w:date="2022-01-04T12:37:00Z">
              <w:r w:rsidRPr="00FA4BC3">
                <w:rPr>
                  <w:rFonts w:eastAsiaTheme="minorEastAsia" w:cstheme="minorHAnsi"/>
                  <w:rPrChange w:id="58694" w:author="pete jones" w:date="2022-01-04T14:59:00Z">
                    <w:rPr>
                      <w:rFonts w:ascii="Calibri" w:hAnsi="Calibri" w:cs="Calibri"/>
                      <w:color w:val="000000"/>
                      <w:sz w:val="22"/>
                      <w:szCs w:val="22"/>
                    </w:rPr>
                  </w:rPrChange>
                </w:rPr>
                <w:t>3</w:t>
              </w:r>
            </w:ins>
          </w:p>
        </w:tc>
        <w:tc>
          <w:tcPr>
            <w:tcW w:w="692" w:type="dxa"/>
            <w:shd w:val="clear" w:color="auto" w:fill="auto"/>
            <w:noWrap/>
            <w:vAlign w:val="bottom"/>
            <w:tcPrChange w:id="58695" w:author="pete jones" w:date="2022-01-04T12:53:00Z">
              <w:tcPr>
                <w:tcW w:w="692" w:type="dxa"/>
                <w:tcBorders>
                  <w:top w:val="single" w:sz="4" w:space="0" w:color="4472C4"/>
                  <w:left w:val="nil"/>
                  <w:bottom w:val="nil"/>
                  <w:right w:val="nil"/>
                </w:tcBorders>
                <w:shd w:val="clear" w:color="auto" w:fill="auto"/>
                <w:noWrap/>
                <w:vAlign w:val="bottom"/>
              </w:tcPr>
            </w:tcPrChange>
          </w:tcPr>
          <w:p w14:paraId="131A73DE" w14:textId="77777777" w:rsidR="00BD0299" w:rsidRPr="00FA4BC3" w:rsidRDefault="00BD0299">
            <w:pPr>
              <w:spacing w:before="0" w:after="0" w:line="240" w:lineRule="auto"/>
              <w:jc w:val="center"/>
              <w:rPr>
                <w:ins w:id="58696" w:author="pete jones" w:date="2022-01-04T12:37:00Z"/>
                <w:rFonts w:eastAsiaTheme="minorEastAsia" w:cstheme="minorHAnsi"/>
              </w:rPr>
              <w:pPrChange w:id="58697" w:author="pete jones" w:date="2022-01-04T12:52:00Z">
                <w:pPr>
                  <w:spacing w:line="276" w:lineRule="auto"/>
                  <w:jc w:val="center"/>
                </w:pPr>
              </w:pPrChange>
            </w:pPr>
            <w:ins w:id="58698" w:author="pete jones" w:date="2022-01-04T12:37:00Z">
              <w:r w:rsidRPr="00FA4BC3">
                <w:rPr>
                  <w:rFonts w:eastAsiaTheme="minorEastAsia" w:cstheme="minorHAnsi"/>
                  <w:rPrChange w:id="58699" w:author="pete jones" w:date="2022-01-04T14:59:00Z">
                    <w:rPr>
                      <w:rFonts w:ascii="Calibri" w:hAnsi="Calibri" w:cs="Calibri"/>
                      <w:color w:val="000000"/>
                      <w:sz w:val="22"/>
                      <w:szCs w:val="22"/>
                    </w:rPr>
                  </w:rPrChange>
                </w:rPr>
                <w:t>1</w:t>
              </w:r>
            </w:ins>
          </w:p>
        </w:tc>
        <w:tc>
          <w:tcPr>
            <w:tcW w:w="692" w:type="dxa"/>
            <w:shd w:val="clear" w:color="auto" w:fill="auto"/>
            <w:noWrap/>
            <w:vAlign w:val="bottom"/>
            <w:tcPrChange w:id="58700" w:author="pete jones" w:date="2022-01-04T12:53:00Z">
              <w:tcPr>
                <w:tcW w:w="692" w:type="dxa"/>
                <w:tcBorders>
                  <w:top w:val="single" w:sz="4" w:space="0" w:color="4472C4"/>
                  <w:left w:val="nil"/>
                  <w:bottom w:val="nil"/>
                  <w:right w:val="nil"/>
                </w:tcBorders>
                <w:shd w:val="clear" w:color="auto" w:fill="auto"/>
                <w:noWrap/>
                <w:vAlign w:val="bottom"/>
              </w:tcPr>
            </w:tcPrChange>
          </w:tcPr>
          <w:p w14:paraId="78DBBD9F" w14:textId="77777777" w:rsidR="00BD0299" w:rsidRPr="00FA4BC3" w:rsidRDefault="00BD0299">
            <w:pPr>
              <w:spacing w:before="0" w:after="0" w:line="240" w:lineRule="auto"/>
              <w:jc w:val="center"/>
              <w:rPr>
                <w:ins w:id="58701" w:author="pete jones" w:date="2022-01-04T12:37:00Z"/>
                <w:rFonts w:eastAsiaTheme="minorEastAsia" w:cstheme="minorHAnsi"/>
              </w:rPr>
              <w:pPrChange w:id="58702" w:author="pete jones" w:date="2022-01-04T12:52:00Z">
                <w:pPr>
                  <w:spacing w:line="276" w:lineRule="auto"/>
                  <w:jc w:val="center"/>
                </w:pPr>
              </w:pPrChange>
            </w:pPr>
          </w:p>
        </w:tc>
        <w:tc>
          <w:tcPr>
            <w:tcW w:w="692" w:type="dxa"/>
            <w:shd w:val="clear" w:color="auto" w:fill="auto"/>
            <w:noWrap/>
            <w:vAlign w:val="bottom"/>
            <w:tcPrChange w:id="58703" w:author="pete jones" w:date="2022-01-04T12:53:00Z">
              <w:tcPr>
                <w:tcW w:w="692" w:type="dxa"/>
                <w:tcBorders>
                  <w:top w:val="single" w:sz="4" w:space="0" w:color="4472C4"/>
                  <w:left w:val="nil"/>
                  <w:bottom w:val="nil"/>
                  <w:right w:val="nil"/>
                </w:tcBorders>
                <w:shd w:val="clear" w:color="auto" w:fill="auto"/>
                <w:noWrap/>
                <w:vAlign w:val="bottom"/>
              </w:tcPr>
            </w:tcPrChange>
          </w:tcPr>
          <w:p w14:paraId="210682E3" w14:textId="77777777" w:rsidR="00BD0299" w:rsidRPr="00FF6A71" w:rsidRDefault="00BD0299">
            <w:pPr>
              <w:spacing w:before="0" w:after="0" w:line="240" w:lineRule="auto"/>
              <w:jc w:val="center"/>
              <w:rPr>
                <w:ins w:id="58704" w:author="pete jones" w:date="2022-01-04T12:37:00Z"/>
                <w:rFonts w:eastAsiaTheme="minorEastAsia" w:cstheme="minorHAnsi"/>
                <w:b/>
                <w:bCs/>
                <w:rPrChange w:id="58705" w:author="pete jones" w:date="2022-01-04T13:45:00Z">
                  <w:rPr>
                    <w:ins w:id="58706" w:author="pete jones" w:date="2022-01-04T12:37:00Z"/>
                    <w:rFonts w:eastAsiaTheme="minorEastAsia" w:cstheme="minorHAnsi"/>
                  </w:rPr>
                </w:rPrChange>
              </w:rPr>
              <w:pPrChange w:id="58707" w:author="pete jones" w:date="2022-01-04T12:52:00Z">
                <w:pPr>
                  <w:spacing w:line="276" w:lineRule="auto"/>
                  <w:jc w:val="center"/>
                </w:pPr>
              </w:pPrChange>
            </w:pPr>
          </w:p>
        </w:tc>
        <w:tc>
          <w:tcPr>
            <w:tcW w:w="692" w:type="dxa"/>
            <w:shd w:val="clear" w:color="auto" w:fill="auto"/>
            <w:noWrap/>
            <w:vAlign w:val="bottom"/>
            <w:tcPrChange w:id="58708" w:author="pete jones" w:date="2022-01-04T12:53:00Z">
              <w:tcPr>
                <w:tcW w:w="692" w:type="dxa"/>
                <w:tcBorders>
                  <w:top w:val="single" w:sz="4" w:space="0" w:color="4472C4"/>
                  <w:left w:val="nil"/>
                  <w:bottom w:val="nil"/>
                  <w:right w:val="nil"/>
                </w:tcBorders>
                <w:shd w:val="clear" w:color="auto" w:fill="auto"/>
                <w:noWrap/>
                <w:vAlign w:val="bottom"/>
              </w:tcPr>
            </w:tcPrChange>
          </w:tcPr>
          <w:p w14:paraId="11D7F757" w14:textId="77777777" w:rsidR="00BD0299" w:rsidRPr="00FF6A71" w:rsidRDefault="00BD0299">
            <w:pPr>
              <w:spacing w:before="0" w:after="0" w:line="240" w:lineRule="auto"/>
              <w:jc w:val="center"/>
              <w:rPr>
                <w:ins w:id="58709" w:author="pete jones" w:date="2022-01-04T12:37:00Z"/>
                <w:rFonts w:eastAsiaTheme="minorEastAsia" w:cstheme="minorHAnsi"/>
                <w:b/>
                <w:bCs/>
                <w:rPrChange w:id="58710" w:author="pete jones" w:date="2022-01-04T13:45:00Z">
                  <w:rPr>
                    <w:ins w:id="58711" w:author="pete jones" w:date="2022-01-04T12:37:00Z"/>
                    <w:rFonts w:eastAsiaTheme="minorEastAsia" w:cstheme="minorHAnsi"/>
                  </w:rPr>
                </w:rPrChange>
              </w:rPr>
              <w:pPrChange w:id="58712" w:author="pete jones" w:date="2022-01-04T12:52:00Z">
                <w:pPr>
                  <w:spacing w:line="276" w:lineRule="auto"/>
                  <w:jc w:val="center"/>
                </w:pPr>
              </w:pPrChange>
            </w:pPr>
          </w:p>
        </w:tc>
      </w:tr>
    </w:tbl>
    <w:p w14:paraId="0782CBE9" w14:textId="520ABD60" w:rsidR="00BD0299" w:rsidRPr="00FF6A71" w:rsidRDefault="00BD0299" w:rsidP="00BD0299">
      <w:pPr>
        <w:rPr>
          <w:ins w:id="58713" w:author="pete jones" w:date="2022-01-04T12:37:00Z"/>
        </w:rPr>
      </w:pPr>
      <w:ins w:id="58714" w:author="pete jones" w:date="2022-01-04T12:37:00Z">
        <w:r w:rsidRPr="00FF6A71">
          <w:t>Q2.8.11 Design workers do not appreciate the</w:t>
        </w:r>
      </w:ins>
      <w:ins w:id="58715" w:author="pete jones" w:date="2022-04-01T14:43:00Z">
        <w:r w:rsidR="00B2191E">
          <w:t>ir designs' impact</w:t>
        </w:r>
      </w:ins>
      <w:ins w:id="58716" w:author="pete jones" w:date="2022-01-04T12:37:00Z">
        <w:r w:rsidRPr="00FF6A71">
          <w:t xml:space="preserve"> on manufacturing cost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717">
          <w:tblGrid>
            <w:gridCol w:w="814"/>
            <w:gridCol w:w="814"/>
            <w:gridCol w:w="814"/>
            <w:gridCol w:w="814"/>
            <w:gridCol w:w="692"/>
            <w:gridCol w:w="692"/>
            <w:gridCol w:w="692"/>
            <w:gridCol w:w="692"/>
          </w:tblGrid>
        </w:tblGridChange>
      </w:tblGrid>
      <w:tr w:rsidR="00BD0299" w:rsidRPr="00FF6A71" w14:paraId="634A121D" w14:textId="77777777" w:rsidTr="00015922">
        <w:trPr>
          <w:trHeight w:val="300"/>
          <w:jc w:val="center"/>
          <w:ins w:id="58718" w:author="pete jones" w:date="2022-01-04T12:37:00Z"/>
        </w:trPr>
        <w:tc>
          <w:tcPr>
            <w:tcW w:w="814" w:type="dxa"/>
            <w:shd w:val="clear" w:color="auto" w:fill="E7E6E6" w:themeFill="background2"/>
            <w:vAlign w:val="center"/>
          </w:tcPr>
          <w:p w14:paraId="3FD55E05" w14:textId="77777777" w:rsidR="00BD0299" w:rsidRPr="00FF6A71" w:rsidRDefault="00BD0299">
            <w:pPr>
              <w:spacing w:before="0" w:after="0" w:line="240" w:lineRule="auto"/>
              <w:jc w:val="center"/>
              <w:rPr>
                <w:ins w:id="58719" w:author="pete jones" w:date="2022-01-04T12:37:00Z"/>
                <w:rFonts w:eastAsiaTheme="minorEastAsia" w:cstheme="minorHAnsi"/>
                <w:b/>
                <w:bCs/>
              </w:rPr>
              <w:pPrChange w:id="58720" w:author="pete jones" w:date="2022-01-04T12:52:00Z">
                <w:pPr>
                  <w:spacing w:line="276" w:lineRule="auto"/>
                  <w:jc w:val="center"/>
                </w:pPr>
              </w:pPrChange>
            </w:pPr>
            <w:ins w:id="58721"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7784C9E1" w14:textId="77777777" w:rsidR="00BD0299" w:rsidRPr="00FF6A71" w:rsidRDefault="00BD0299">
            <w:pPr>
              <w:spacing w:before="0" w:after="0" w:line="240" w:lineRule="auto"/>
              <w:jc w:val="center"/>
              <w:rPr>
                <w:ins w:id="58722" w:author="pete jones" w:date="2022-01-04T12:37:00Z"/>
                <w:rFonts w:eastAsiaTheme="minorEastAsia" w:cstheme="minorHAnsi"/>
                <w:b/>
                <w:bCs/>
              </w:rPr>
              <w:pPrChange w:id="58723" w:author="pete jones" w:date="2022-01-04T12:52:00Z">
                <w:pPr>
                  <w:spacing w:line="276" w:lineRule="auto"/>
                  <w:jc w:val="center"/>
                </w:pPr>
              </w:pPrChange>
            </w:pPr>
            <w:ins w:id="58724"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C41C003" w14:textId="77777777" w:rsidR="00BD0299" w:rsidRPr="00FF6A71" w:rsidRDefault="00BD0299">
            <w:pPr>
              <w:spacing w:before="0" w:after="0" w:line="240" w:lineRule="auto"/>
              <w:jc w:val="center"/>
              <w:rPr>
                <w:ins w:id="58725" w:author="pete jones" w:date="2022-01-04T12:37:00Z"/>
                <w:rFonts w:eastAsiaTheme="minorEastAsia" w:cstheme="minorHAnsi"/>
                <w:b/>
                <w:bCs/>
              </w:rPr>
              <w:pPrChange w:id="58726" w:author="pete jones" w:date="2022-01-04T12:52:00Z">
                <w:pPr>
                  <w:spacing w:line="276" w:lineRule="auto"/>
                  <w:jc w:val="center"/>
                </w:pPr>
              </w:pPrChange>
            </w:pPr>
            <w:ins w:id="58727"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417015EC" w14:textId="77777777" w:rsidR="00BD0299" w:rsidRPr="00FF6A71" w:rsidRDefault="00BD0299">
            <w:pPr>
              <w:spacing w:before="0" w:after="0" w:line="240" w:lineRule="auto"/>
              <w:jc w:val="center"/>
              <w:rPr>
                <w:ins w:id="58728" w:author="pete jones" w:date="2022-01-04T12:37:00Z"/>
                <w:rFonts w:eastAsiaTheme="minorEastAsia" w:cstheme="minorHAnsi"/>
                <w:b/>
                <w:bCs/>
              </w:rPr>
              <w:pPrChange w:id="58729" w:author="pete jones" w:date="2022-01-04T12:52:00Z">
                <w:pPr>
                  <w:spacing w:line="276" w:lineRule="auto"/>
                  <w:jc w:val="center"/>
                </w:pPr>
              </w:pPrChange>
            </w:pPr>
            <w:ins w:id="58730"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0405C89E" w14:textId="77777777" w:rsidR="00BD0299" w:rsidRPr="00FF6A71" w:rsidRDefault="00BD0299">
            <w:pPr>
              <w:spacing w:before="0" w:after="0" w:line="240" w:lineRule="auto"/>
              <w:jc w:val="center"/>
              <w:rPr>
                <w:ins w:id="58731" w:author="pete jones" w:date="2022-01-04T12:37:00Z"/>
                <w:rFonts w:eastAsiaTheme="minorEastAsia" w:cstheme="minorHAnsi"/>
                <w:b/>
                <w:bCs/>
              </w:rPr>
              <w:pPrChange w:id="58732" w:author="pete jones" w:date="2022-01-04T12:52:00Z">
                <w:pPr>
                  <w:spacing w:line="276" w:lineRule="auto"/>
                  <w:jc w:val="center"/>
                </w:pPr>
              </w:pPrChange>
            </w:pPr>
            <w:ins w:id="58733"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CEE0C9E" w14:textId="77777777" w:rsidR="00BD0299" w:rsidRPr="00FF6A71" w:rsidRDefault="00BD0299">
            <w:pPr>
              <w:spacing w:before="0" w:after="0" w:line="240" w:lineRule="auto"/>
              <w:jc w:val="center"/>
              <w:rPr>
                <w:ins w:id="58734" w:author="pete jones" w:date="2022-01-04T12:37:00Z"/>
                <w:rFonts w:eastAsiaTheme="minorEastAsia" w:cstheme="minorHAnsi"/>
                <w:b/>
                <w:bCs/>
              </w:rPr>
              <w:pPrChange w:id="58735" w:author="pete jones" w:date="2022-01-04T12:52:00Z">
                <w:pPr>
                  <w:spacing w:line="276" w:lineRule="auto"/>
                  <w:jc w:val="center"/>
                </w:pPr>
              </w:pPrChange>
            </w:pPr>
            <w:ins w:id="58736"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03670496" w14:textId="77777777" w:rsidR="00BD0299" w:rsidRPr="00FF6A71" w:rsidRDefault="00BD0299">
            <w:pPr>
              <w:spacing w:before="0" w:after="0" w:line="240" w:lineRule="auto"/>
              <w:jc w:val="center"/>
              <w:rPr>
                <w:ins w:id="58737" w:author="pete jones" w:date="2022-01-04T12:37:00Z"/>
                <w:rFonts w:eastAsiaTheme="minorEastAsia" w:cstheme="minorHAnsi"/>
                <w:b/>
                <w:bCs/>
              </w:rPr>
              <w:pPrChange w:id="58738" w:author="pete jones" w:date="2022-01-04T12:52:00Z">
                <w:pPr>
                  <w:spacing w:line="276" w:lineRule="auto"/>
                  <w:jc w:val="center"/>
                </w:pPr>
              </w:pPrChange>
            </w:pPr>
            <w:ins w:id="58739"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2279349" w14:textId="77777777" w:rsidR="00BD0299" w:rsidRPr="00FF6A71" w:rsidRDefault="00BD0299">
            <w:pPr>
              <w:spacing w:before="0" w:after="0" w:line="240" w:lineRule="auto"/>
              <w:jc w:val="center"/>
              <w:rPr>
                <w:ins w:id="58740" w:author="pete jones" w:date="2022-01-04T12:37:00Z"/>
                <w:rFonts w:eastAsiaTheme="minorEastAsia" w:cstheme="minorHAnsi"/>
                <w:b/>
                <w:bCs/>
              </w:rPr>
              <w:pPrChange w:id="58741" w:author="pete jones" w:date="2022-01-04T12:52:00Z">
                <w:pPr>
                  <w:spacing w:line="276" w:lineRule="auto"/>
                  <w:jc w:val="center"/>
                </w:pPr>
              </w:pPrChange>
            </w:pPr>
            <w:ins w:id="58742" w:author="pete jones" w:date="2022-01-04T12:37:00Z">
              <w:r w:rsidRPr="00FF6A71">
                <w:rPr>
                  <w:rFonts w:eastAsiaTheme="minorEastAsia" w:cstheme="minorHAnsi"/>
                  <w:b/>
                  <w:bCs/>
                </w:rPr>
                <w:t>7</w:t>
              </w:r>
            </w:ins>
          </w:p>
        </w:tc>
      </w:tr>
      <w:tr w:rsidR="00BD0299" w:rsidRPr="00FF6A71" w14:paraId="6D92FC59" w14:textId="77777777" w:rsidTr="00701BD7">
        <w:tblPrEx>
          <w:tblW w:w="0" w:type="auto"/>
          <w:jc w:val="center"/>
          <w:tblPrExChange w:id="58743" w:author="pete jones" w:date="2022-01-04T12:53:00Z">
            <w:tblPrEx>
              <w:tblW w:w="0" w:type="auto"/>
              <w:jc w:val="center"/>
            </w:tblPrEx>
          </w:tblPrExChange>
        </w:tblPrEx>
        <w:trPr>
          <w:trHeight w:val="300"/>
          <w:jc w:val="center"/>
          <w:ins w:id="58744" w:author="pete jones" w:date="2022-01-04T12:37:00Z"/>
          <w:trPrChange w:id="58745" w:author="pete jones" w:date="2022-01-04T12:53:00Z">
            <w:trPr>
              <w:trHeight w:val="300"/>
              <w:jc w:val="center"/>
            </w:trPr>
          </w:trPrChange>
        </w:trPr>
        <w:tc>
          <w:tcPr>
            <w:tcW w:w="814" w:type="dxa"/>
            <w:vAlign w:val="center"/>
            <w:tcPrChange w:id="58746" w:author="pete jones" w:date="2022-01-04T12:53:00Z">
              <w:tcPr>
                <w:tcW w:w="814" w:type="dxa"/>
                <w:vAlign w:val="center"/>
              </w:tcPr>
            </w:tcPrChange>
          </w:tcPr>
          <w:p w14:paraId="2BA5BE06" w14:textId="77777777" w:rsidR="00BD0299" w:rsidRPr="00FF6A71" w:rsidRDefault="00BD0299">
            <w:pPr>
              <w:spacing w:before="0" w:after="0" w:line="240" w:lineRule="auto"/>
              <w:jc w:val="center"/>
              <w:rPr>
                <w:ins w:id="58747" w:author="pete jones" w:date="2022-01-04T12:37:00Z"/>
                <w:rFonts w:eastAsiaTheme="minorEastAsia" w:cstheme="minorHAnsi"/>
                <w:b/>
                <w:bCs/>
              </w:rPr>
              <w:pPrChange w:id="58748" w:author="pete jones" w:date="2022-01-04T12:52:00Z">
                <w:pPr>
                  <w:spacing w:line="276" w:lineRule="auto"/>
                  <w:jc w:val="center"/>
                </w:pPr>
              </w:pPrChange>
            </w:pPr>
            <w:ins w:id="58749" w:author="pete jones" w:date="2022-01-04T12:37:00Z">
              <w:r w:rsidRPr="00FF6A71">
                <w:rPr>
                  <w:rFonts w:eastAsiaTheme="minorEastAsia" w:cstheme="minorHAnsi"/>
                  <w:b/>
                  <w:bCs/>
                </w:rPr>
                <w:t>%</w:t>
              </w:r>
            </w:ins>
          </w:p>
        </w:tc>
        <w:tc>
          <w:tcPr>
            <w:tcW w:w="814" w:type="dxa"/>
            <w:shd w:val="clear" w:color="auto" w:fill="auto"/>
            <w:noWrap/>
            <w:vAlign w:val="bottom"/>
            <w:tcPrChange w:id="58750" w:author="pete jones" w:date="2022-01-04T12:53:00Z">
              <w:tcPr>
                <w:tcW w:w="814" w:type="dxa"/>
                <w:tcBorders>
                  <w:top w:val="single" w:sz="4" w:space="0" w:color="4472C4"/>
                  <w:left w:val="nil"/>
                  <w:bottom w:val="nil"/>
                  <w:right w:val="nil"/>
                </w:tcBorders>
                <w:shd w:val="clear" w:color="auto" w:fill="auto"/>
                <w:noWrap/>
                <w:vAlign w:val="bottom"/>
              </w:tcPr>
            </w:tcPrChange>
          </w:tcPr>
          <w:p w14:paraId="1077BDB4" w14:textId="77777777" w:rsidR="00BD0299" w:rsidRPr="00FA4BC3" w:rsidRDefault="00BD0299">
            <w:pPr>
              <w:spacing w:before="0" w:after="0" w:line="240" w:lineRule="auto"/>
              <w:jc w:val="center"/>
              <w:rPr>
                <w:ins w:id="58751" w:author="pete jones" w:date="2022-01-04T12:37:00Z"/>
                <w:rFonts w:eastAsiaTheme="minorEastAsia" w:cstheme="minorHAnsi"/>
              </w:rPr>
              <w:pPrChange w:id="58752" w:author="pete jones" w:date="2022-01-04T12:52:00Z">
                <w:pPr>
                  <w:spacing w:line="276" w:lineRule="auto"/>
                  <w:jc w:val="center"/>
                </w:pPr>
              </w:pPrChange>
            </w:pPr>
          </w:p>
        </w:tc>
        <w:tc>
          <w:tcPr>
            <w:tcW w:w="814" w:type="dxa"/>
            <w:shd w:val="clear" w:color="auto" w:fill="auto"/>
            <w:noWrap/>
            <w:vAlign w:val="bottom"/>
            <w:tcPrChange w:id="58753" w:author="pete jones" w:date="2022-01-04T12:53:00Z">
              <w:tcPr>
                <w:tcW w:w="814" w:type="dxa"/>
                <w:tcBorders>
                  <w:top w:val="single" w:sz="4" w:space="0" w:color="4472C4"/>
                  <w:left w:val="nil"/>
                  <w:bottom w:val="nil"/>
                  <w:right w:val="nil"/>
                </w:tcBorders>
                <w:shd w:val="clear" w:color="auto" w:fill="auto"/>
                <w:noWrap/>
                <w:vAlign w:val="bottom"/>
              </w:tcPr>
            </w:tcPrChange>
          </w:tcPr>
          <w:p w14:paraId="5CB56DD8" w14:textId="77777777" w:rsidR="00BD0299" w:rsidRPr="00FA4BC3" w:rsidRDefault="00BD0299">
            <w:pPr>
              <w:spacing w:before="0" w:after="0" w:line="240" w:lineRule="auto"/>
              <w:jc w:val="center"/>
              <w:rPr>
                <w:ins w:id="58754" w:author="pete jones" w:date="2022-01-04T12:37:00Z"/>
                <w:rFonts w:eastAsiaTheme="minorEastAsia" w:cstheme="minorHAnsi"/>
              </w:rPr>
              <w:pPrChange w:id="58755" w:author="pete jones" w:date="2022-01-04T12:52:00Z">
                <w:pPr>
                  <w:spacing w:line="276" w:lineRule="auto"/>
                  <w:jc w:val="center"/>
                </w:pPr>
              </w:pPrChange>
            </w:pPr>
            <w:ins w:id="58756" w:author="pete jones" w:date="2022-01-04T12:37:00Z">
              <w:r w:rsidRPr="00FA4BC3">
                <w:rPr>
                  <w:rFonts w:eastAsiaTheme="minorEastAsia" w:cstheme="minorHAnsi"/>
                  <w:rPrChange w:id="58757" w:author="pete jones" w:date="2022-01-04T14:59:00Z">
                    <w:rPr>
                      <w:rFonts w:ascii="Calibri" w:hAnsi="Calibri" w:cs="Calibri"/>
                      <w:color w:val="000000"/>
                      <w:sz w:val="22"/>
                      <w:szCs w:val="22"/>
                    </w:rPr>
                  </w:rPrChange>
                </w:rPr>
                <w:t>25%</w:t>
              </w:r>
            </w:ins>
          </w:p>
        </w:tc>
        <w:tc>
          <w:tcPr>
            <w:tcW w:w="814" w:type="dxa"/>
            <w:shd w:val="clear" w:color="auto" w:fill="auto"/>
            <w:noWrap/>
            <w:vAlign w:val="center"/>
            <w:tcPrChange w:id="58758" w:author="pete jones" w:date="2022-01-04T12:53:00Z">
              <w:tcPr>
                <w:tcW w:w="814" w:type="dxa"/>
                <w:tcBorders>
                  <w:top w:val="single" w:sz="4" w:space="0" w:color="4472C4"/>
                  <w:left w:val="nil"/>
                  <w:bottom w:val="nil"/>
                  <w:right w:val="nil"/>
                </w:tcBorders>
                <w:shd w:val="clear" w:color="auto" w:fill="auto"/>
                <w:noWrap/>
                <w:vAlign w:val="center"/>
              </w:tcPr>
            </w:tcPrChange>
          </w:tcPr>
          <w:p w14:paraId="3743CDF0" w14:textId="77777777" w:rsidR="00BD0299" w:rsidRPr="00FA4BC3" w:rsidRDefault="00BD0299">
            <w:pPr>
              <w:spacing w:before="0" w:after="0" w:line="240" w:lineRule="auto"/>
              <w:jc w:val="center"/>
              <w:rPr>
                <w:ins w:id="58759" w:author="pete jones" w:date="2022-01-04T12:37:00Z"/>
                <w:rFonts w:eastAsiaTheme="minorEastAsia" w:cstheme="minorHAnsi"/>
              </w:rPr>
              <w:pPrChange w:id="58760" w:author="pete jones" w:date="2022-01-04T12:52:00Z">
                <w:pPr>
                  <w:spacing w:line="276" w:lineRule="auto"/>
                  <w:jc w:val="center"/>
                </w:pPr>
              </w:pPrChange>
            </w:pPr>
            <w:ins w:id="58761" w:author="pete jones" w:date="2022-01-04T12:37:00Z">
              <w:r w:rsidRPr="00FA4BC3">
                <w:rPr>
                  <w:rFonts w:eastAsiaTheme="minorEastAsia" w:cstheme="minorHAnsi"/>
                  <w:rPrChange w:id="58762" w:author="pete jones" w:date="2022-01-04T14:59:00Z">
                    <w:rPr>
                      <w:rFonts w:ascii="Calibri" w:hAnsi="Calibri" w:cs="Calibri"/>
                      <w:color w:val="000000"/>
                      <w:sz w:val="22"/>
                      <w:szCs w:val="22"/>
                    </w:rPr>
                  </w:rPrChange>
                </w:rPr>
                <w:t>75%</w:t>
              </w:r>
            </w:ins>
          </w:p>
        </w:tc>
        <w:tc>
          <w:tcPr>
            <w:tcW w:w="692" w:type="dxa"/>
            <w:shd w:val="clear" w:color="auto" w:fill="auto"/>
            <w:noWrap/>
            <w:vAlign w:val="center"/>
            <w:tcPrChange w:id="58763" w:author="pete jones" w:date="2022-01-04T12:53:00Z">
              <w:tcPr>
                <w:tcW w:w="692" w:type="dxa"/>
                <w:tcBorders>
                  <w:top w:val="single" w:sz="4" w:space="0" w:color="4472C4"/>
                  <w:left w:val="nil"/>
                  <w:bottom w:val="nil"/>
                  <w:right w:val="nil"/>
                </w:tcBorders>
                <w:shd w:val="clear" w:color="auto" w:fill="auto"/>
                <w:noWrap/>
                <w:vAlign w:val="center"/>
              </w:tcPr>
            </w:tcPrChange>
          </w:tcPr>
          <w:p w14:paraId="3F403B31" w14:textId="77777777" w:rsidR="00BD0299" w:rsidRPr="00FA4BC3" w:rsidRDefault="00BD0299">
            <w:pPr>
              <w:spacing w:before="0" w:after="0" w:line="240" w:lineRule="auto"/>
              <w:jc w:val="center"/>
              <w:rPr>
                <w:ins w:id="58764" w:author="pete jones" w:date="2022-01-04T12:37:00Z"/>
                <w:rFonts w:eastAsiaTheme="minorEastAsia" w:cstheme="minorHAnsi"/>
              </w:rPr>
              <w:pPrChange w:id="58765" w:author="pete jones" w:date="2022-01-04T12:52:00Z">
                <w:pPr>
                  <w:spacing w:line="276" w:lineRule="auto"/>
                  <w:jc w:val="center"/>
                </w:pPr>
              </w:pPrChange>
            </w:pPr>
          </w:p>
        </w:tc>
        <w:tc>
          <w:tcPr>
            <w:tcW w:w="692" w:type="dxa"/>
            <w:shd w:val="clear" w:color="auto" w:fill="auto"/>
            <w:noWrap/>
            <w:vAlign w:val="center"/>
            <w:tcPrChange w:id="58766" w:author="pete jones" w:date="2022-01-04T12:53:00Z">
              <w:tcPr>
                <w:tcW w:w="692" w:type="dxa"/>
                <w:tcBorders>
                  <w:top w:val="single" w:sz="4" w:space="0" w:color="4472C4"/>
                  <w:left w:val="nil"/>
                  <w:bottom w:val="nil"/>
                  <w:right w:val="nil"/>
                </w:tcBorders>
                <w:shd w:val="clear" w:color="auto" w:fill="auto"/>
                <w:noWrap/>
                <w:vAlign w:val="center"/>
              </w:tcPr>
            </w:tcPrChange>
          </w:tcPr>
          <w:p w14:paraId="1E2B99D3" w14:textId="77777777" w:rsidR="00BD0299" w:rsidRPr="00FF6A71" w:rsidRDefault="00BD0299">
            <w:pPr>
              <w:spacing w:before="0" w:after="0" w:line="240" w:lineRule="auto"/>
              <w:jc w:val="center"/>
              <w:rPr>
                <w:ins w:id="58767" w:author="pete jones" w:date="2022-01-04T12:37:00Z"/>
                <w:rFonts w:eastAsiaTheme="minorEastAsia" w:cstheme="minorHAnsi"/>
                <w:b/>
                <w:bCs/>
                <w:rPrChange w:id="58768" w:author="pete jones" w:date="2022-01-04T13:45:00Z">
                  <w:rPr>
                    <w:ins w:id="58769" w:author="pete jones" w:date="2022-01-04T12:37:00Z"/>
                    <w:rFonts w:eastAsiaTheme="minorEastAsia" w:cstheme="minorHAnsi"/>
                  </w:rPr>
                </w:rPrChange>
              </w:rPr>
              <w:pPrChange w:id="58770" w:author="pete jones" w:date="2022-01-04T12:52:00Z">
                <w:pPr>
                  <w:spacing w:line="276" w:lineRule="auto"/>
                  <w:jc w:val="center"/>
                </w:pPr>
              </w:pPrChange>
            </w:pPr>
          </w:p>
        </w:tc>
        <w:tc>
          <w:tcPr>
            <w:tcW w:w="692" w:type="dxa"/>
            <w:shd w:val="clear" w:color="auto" w:fill="auto"/>
            <w:noWrap/>
            <w:vAlign w:val="bottom"/>
            <w:tcPrChange w:id="58771" w:author="pete jones" w:date="2022-01-04T12:53:00Z">
              <w:tcPr>
                <w:tcW w:w="692" w:type="dxa"/>
                <w:tcBorders>
                  <w:top w:val="single" w:sz="4" w:space="0" w:color="4472C4"/>
                  <w:left w:val="nil"/>
                  <w:bottom w:val="nil"/>
                  <w:right w:val="nil"/>
                </w:tcBorders>
                <w:shd w:val="clear" w:color="auto" w:fill="auto"/>
                <w:noWrap/>
                <w:vAlign w:val="bottom"/>
              </w:tcPr>
            </w:tcPrChange>
          </w:tcPr>
          <w:p w14:paraId="09B8F106" w14:textId="77777777" w:rsidR="00BD0299" w:rsidRPr="00FF6A71" w:rsidRDefault="00BD0299">
            <w:pPr>
              <w:spacing w:before="0" w:after="0" w:line="240" w:lineRule="auto"/>
              <w:jc w:val="center"/>
              <w:rPr>
                <w:ins w:id="58772" w:author="pete jones" w:date="2022-01-04T12:37:00Z"/>
                <w:rFonts w:eastAsiaTheme="minorEastAsia" w:cstheme="minorHAnsi"/>
                <w:b/>
                <w:bCs/>
                <w:rPrChange w:id="58773" w:author="pete jones" w:date="2022-01-04T13:45:00Z">
                  <w:rPr>
                    <w:ins w:id="58774" w:author="pete jones" w:date="2022-01-04T12:37:00Z"/>
                    <w:rFonts w:eastAsiaTheme="minorEastAsia" w:cstheme="minorHAnsi"/>
                  </w:rPr>
                </w:rPrChange>
              </w:rPr>
              <w:pPrChange w:id="58775" w:author="pete jones" w:date="2022-01-04T12:52:00Z">
                <w:pPr>
                  <w:spacing w:line="276" w:lineRule="auto"/>
                  <w:jc w:val="center"/>
                </w:pPr>
              </w:pPrChange>
            </w:pPr>
          </w:p>
        </w:tc>
        <w:tc>
          <w:tcPr>
            <w:tcW w:w="692" w:type="dxa"/>
            <w:shd w:val="clear" w:color="auto" w:fill="auto"/>
            <w:noWrap/>
            <w:vAlign w:val="bottom"/>
            <w:tcPrChange w:id="58776" w:author="pete jones" w:date="2022-01-04T12:53:00Z">
              <w:tcPr>
                <w:tcW w:w="692" w:type="dxa"/>
                <w:tcBorders>
                  <w:top w:val="single" w:sz="4" w:space="0" w:color="4472C4"/>
                  <w:left w:val="nil"/>
                  <w:bottom w:val="nil"/>
                  <w:right w:val="nil"/>
                </w:tcBorders>
                <w:shd w:val="clear" w:color="auto" w:fill="auto"/>
                <w:noWrap/>
                <w:vAlign w:val="bottom"/>
              </w:tcPr>
            </w:tcPrChange>
          </w:tcPr>
          <w:p w14:paraId="17031D98" w14:textId="77777777" w:rsidR="00BD0299" w:rsidRPr="00FF6A71" w:rsidRDefault="00BD0299">
            <w:pPr>
              <w:spacing w:before="0" w:after="0" w:line="240" w:lineRule="auto"/>
              <w:jc w:val="center"/>
              <w:rPr>
                <w:ins w:id="58777" w:author="pete jones" w:date="2022-01-04T12:37:00Z"/>
                <w:rFonts w:eastAsiaTheme="minorEastAsia" w:cstheme="minorHAnsi"/>
                <w:b/>
                <w:bCs/>
                <w:rPrChange w:id="58778" w:author="pete jones" w:date="2022-01-04T13:45:00Z">
                  <w:rPr>
                    <w:ins w:id="58779" w:author="pete jones" w:date="2022-01-04T12:37:00Z"/>
                    <w:rFonts w:eastAsiaTheme="minorEastAsia" w:cstheme="minorHAnsi"/>
                  </w:rPr>
                </w:rPrChange>
              </w:rPr>
              <w:pPrChange w:id="58780" w:author="pete jones" w:date="2022-01-04T12:52:00Z">
                <w:pPr>
                  <w:spacing w:line="276" w:lineRule="auto"/>
                  <w:jc w:val="center"/>
                </w:pPr>
              </w:pPrChange>
            </w:pPr>
          </w:p>
        </w:tc>
      </w:tr>
      <w:tr w:rsidR="00BD0299" w:rsidRPr="00FF6A71" w14:paraId="6687E92E" w14:textId="77777777" w:rsidTr="00701BD7">
        <w:tblPrEx>
          <w:tblW w:w="0" w:type="auto"/>
          <w:jc w:val="center"/>
          <w:tblPrExChange w:id="58781" w:author="pete jones" w:date="2022-01-04T12:53:00Z">
            <w:tblPrEx>
              <w:tblW w:w="0" w:type="auto"/>
              <w:jc w:val="center"/>
            </w:tblPrEx>
          </w:tblPrExChange>
        </w:tblPrEx>
        <w:trPr>
          <w:trHeight w:val="300"/>
          <w:jc w:val="center"/>
          <w:ins w:id="58782" w:author="pete jones" w:date="2022-01-04T12:37:00Z"/>
          <w:trPrChange w:id="58783" w:author="pete jones" w:date="2022-01-04T12:53:00Z">
            <w:trPr>
              <w:trHeight w:val="300"/>
              <w:jc w:val="center"/>
            </w:trPr>
          </w:trPrChange>
        </w:trPr>
        <w:tc>
          <w:tcPr>
            <w:tcW w:w="814" w:type="dxa"/>
            <w:vAlign w:val="center"/>
            <w:tcPrChange w:id="58784" w:author="pete jones" w:date="2022-01-04T12:53:00Z">
              <w:tcPr>
                <w:tcW w:w="814" w:type="dxa"/>
                <w:vAlign w:val="center"/>
              </w:tcPr>
            </w:tcPrChange>
          </w:tcPr>
          <w:p w14:paraId="3AE7E203" w14:textId="77777777" w:rsidR="00BD0299" w:rsidRPr="00FF6A71" w:rsidRDefault="00BD0299">
            <w:pPr>
              <w:spacing w:before="0" w:after="0" w:line="240" w:lineRule="auto"/>
              <w:jc w:val="center"/>
              <w:rPr>
                <w:ins w:id="58785" w:author="pete jones" w:date="2022-01-04T12:37:00Z"/>
                <w:rFonts w:eastAsiaTheme="minorEastAsia" w:cstheme="minorHAnsi"/>
                <w:b/>
                <w:bCs/>
              </w:rPr>
              <w:pPrChange w:id="58786" w:author="pete jones" w:date="2022-01-04T12:52:00Z">
                <w:pPr>
                  <w:spacing w:line="276" w:lineRule="auto"/>
                  <w:jc w:val="center"/>
                </w:pPr>
              </w:pPrChange>
            </w:pPr>
            <w:ins w:id="58787" w:author="pete jones" w:date="2022-01-04T12:37:00Z">
              <w:r w:rsidRPr="00FF6A71">
                <w:rPr>
                  <w:rFonts w:eastAsiaTheme="minorEastAsia" w:cstheme="minorHAnsi"/>
                  <w:b/>
                  <w:bCs/>
                </w:rPr>
                <w:t>Count</w:t>
              </w:r>
            </w:ins>
          </w:p>
        </w:tc>
        <w:tc>
          <w:tcPr>
            <w:tcW w:w="814" w:type="dxa"/>
            <w:shd w:val="clear" w:color="auto" w:fill="auto"/>
            <w:noWrap/>
            <w:vAlign w:val="bottom"/>
            <w:tcPrChange w:id="58788" w:author="pete jones" w:date="2022-01-04T12:53:00Z">
              <w:tcPr>
                <w:tcW w:w="814" w:type="dxa"/>
                <w:tcBorders>
                  <w:top w:val="single" w:sz="4" w:space="0" w:color="4472C4"/>
                  <w:left w:val="nil"/>
                  <w:bottom w:val="nil"/>
                  <w:right w:val="nil"/>
                </w:tcBorders>
                <w:shd w:val="clear" w:color="auto" w:fill="auto"/>
                <w:noWrap/>
                <w:vAlign w:val="bottom"/>
              </w:tcPr>
            </w:tcPrChange>
          </w:tcPr>
          <w:p w14:paraId="6CD65458" w14:textId="77777777" w:rsidR="00BD0299" w:rsidRPr="00FA4BC3" w:rsidRDefault="00BD0299">
            <w:pPr>
              <w:spacing w:before="0" w:after="0" w:line="240" w:lineRule="auto"/>
              <w:jc w:val="center"/>
              <w:rPr>
                <w:ins w:id="58789" w:author="pete jones" w:date="2022-01-04T12:37:00Z"/>
                <w:rFonts w:eastAsiaTheme="minorEastAsia" w:cstheme="minorHAnsi"/>
              </w:rPr>
              <w:pPrChange w:id="58790" w:author="pete jones" w:date="2022-01-04T12:52:00Z">
                <w:pPr>
                  <w:spacing w:line="276" w:lineRule="auto"/>
                  <w:jc w:val="center"/>
                </w:pPr>
              </w:pPrChange>
            </w:pPr>
          </w:p>
        </w:tc>
        <w:tc>
          <w:tcPr>
            <w:tcW w:w="814" w:type="dxa"/>
            <w:shd w:val="clear" w:color="auto" w:fill="auto"/>
            <w:noWrap/>
            <w:vAlign w:val="bottom"/>
            <w:tcPrChange w:id="58791" w:author="pete jones" w:date="2022-01-04T12:53:00Z">
              <w:tcPr>
                <w:tcW w:w="814" w:type="dxa"/>
                <w:tcBorders>
                  <w:top w:val="single" w:sz="4" w:space="0" w:color="4472C4"/>
                  <w:left w:val="nil"/>
                  <w:bottom w:val="nil"/>
                  <w:right w:val="nil"/>
                </w:tcBorders>
                <w:shd w:val="clear" w:color="auto" w:fill="auto"/>
                <w:noWrap/>
                <w:vAlign w:val="bottom"/>
              </w:tcPr>
            </w:tcPrChange>
          </w:tcPr>
          <w:p w14:paraId="756EAA34" w14:textId="77777777" w:rsidR="00BD0299" w:rsidRPr="00FA4BC3" w:rsidRDefault="00BD0299">
            <w:pPr>
              <w:spacing w:before="0" w:after="0" w:line="240" w:lineRule="auto"/>
              <w:jc w:val="center"/>
              <w:rPr>
                <w:ins w:id="58792" w:author="pete jones" w:date="2022-01-04T12:37:00Z"/>
                <w:rFonts w:eastAsiaTheme="minorEastAsia" w:cstheme="minorHAnsi"/>
              </w:rPr>
              <w:pPrChange w:id="58793" w:author="pete jones" w:date="2022-01-04T12:52:00Z">
                <w:pPr>
                  <w:spacing w:line="276" w:lineRule="auto"/>
                  <w:jc w:val="center"/>
                </w:pPr>
              </w:pPrChange>
            </w:pPr>
            <w:ins w:id="58794" w:author="pete jones" w:date="2022-01-04T12:37:00Z">
              <w:r w:rsidRPr="00FA4BC3">
                <w:rPr>
                  <w:rFonts w:eastAsiaTheme="minorEastAsia" w:cstheme="minorHAnsi"/>
                  <w:rPrChange w:id="58795" w:author="pete jones" w:date="2022-01-04T14:59:00Z">
                    <w:rPr>
                      <w:rFonts w:ascii="Calibri" w:hAnsi="Calibri" w:cs="Calibri"/>
                      <w:color w:val="000000"/>
                      <w:sz w:val="22"/>
                      <w:szCs w:val="22"/>
                    </w:rPr>
                  </w:rPrChange>
                </w:rPr>
                <w:t>1</w:t>
              </w:r>
            </w:ins>
          </w:p>
        </w:tc>
        <w:tc>
          <w:tcPr>
            <w:tcW w:w="814" w:type="dxa"/>
            <w:shd w:val="clear" w:color="auto" w:fill="auto"/>
            <w:noWrap/>
            <w:vAlign w:val="bottom"/>
            <w:tcPrChange w:id="58796" w:author="pete jones" w:date="2022-01-04T12:53:00Z">
              <w:tcPr>
                <w:tcW w:w="814" w:type="dxa"/>
                <w:tcBorders>
                  <w:top w:val="single" w:sz="4" w:space="0" w:color="4472C4"/>
                  <w:left w:val="nil"/>
                  <w:bottom w:val="nil"/>
                  <w:right w:val="nil"/>
                </w:tcBorders>
                <w:shd w:val="clear" w:color="auto" w:fill="auto"/>
                <w:noWrap/>
                <w:vAlign w:val="bottom"/>
              </w:tcPr>
            </w:tcPrChange>
          </w:tcPr>
          <w:p w14:paraId="31847F02" w14:textId="77777777" w:rsidR="00BD0299" w:rsidRPr="00FA4BC3" w:rsidRDefault="00BD0299">
            <w:pPr>
              <w:spacing w:before="0" w:after="0" w:line="240" w:lineRule="auto"/>
              <w:jc w:val="center"/>
              <w:rPr>
                <w:ins w:id="58797" w:author="pete jones" w:date="2022-01-04T12:37:00Z"/>
                <w:rFonts w:eastAsiaTheme="minorEastAsia" w:cstheme="minorHAnsi"/>
              </w:rPr>
              <w:pPrChange w:id="58798" w:author="pete jones" w:date="2022-01-04T12:52:00Z">
                <w:pPr>
                  <w:spacing w:line="276" w:lineRule="auto"/>
                  <w:jc w:val="center"/>
                </w:pPr>
              </w:pPrChange>
            </w:pPr>
            <w:ins w:id="58799" w:author="pete jones" w:date="2022-01-04T12:37:00Z">
              <w:r w:rsidRPr="00FA4BC3">
                <w:rPr>
                  <w:rFonts w:eastAsiaTheme="minorEastAsia" w:cstheme="minorHAnsi"/>
                  <w:rPrChange w:id="58800" w:author="pete jones" w:date="2022-01-04T14:59:00Z">
                    <w:rPr>
                      <w:rFonts w:ascii="Calibri" w:hAnsi="Calibri" w:cs="Calibri"/>
                      <w:color w:val="000000"/>
                      <w:sz w:val="22"/>
                      <w:szCs w:val="22"/>
                    </w:rPr>
                  </w:rPrChange>
                </w:rPr>
                <w:t>3</w:t>
              </w:r>
            </w:ins>
          </w:p>
        </w:tc>
        <w:tc>
          <w:tcPr>
            <w:tcW w:w="692" w:type="dxa"/>
            <w:shd w:val="clear" w:color="auto" w:fill="auto"/>
            <w:noWrap/>
            <w:vAlign w:val="bottom"/>
            <w:tcPrChange w:id="58801" w:author="pete jones" w:date="2022-01-04T12:53:00Z">
              <w:tcPr>
                <w:tcW w:w="692" w:type="dxa"/>
                <w:tcBorders>
                  <w:top w:val="single" w:sz="4" w:space="0" w:color="4472C4"/>
                  <w:left w:val="nil"/>
                  <w:bottom w:val="nil"/>
                  <w:right w:val="nil"/>
                </w:tcBorders>
                <w:shd w:val="clear" w:color="auto" w:fill="auto"/>
                <w:noWrap/>
                <w:vAlign w:val="bottom"/>
              </w:tcPr>
            </w:tcPrChange>
          </w:tcPr>
          <w:p w14:paraId="43093BC7" w14:textId="77777777" w:rsidR="00BD0299" w:rsidRPr="00FA4BC3" w:rsidRDefault="00BD0299">
            <w:pPr>
              <w:spacing w:before="0" w:after="0" w:line="240" w:lineRule="auto"/>
              <w:jc w:val="center"/>
              <w:rPr>
                <w:ins w:id="58802" w:author="pete jones" w:date="2022-01-04T12:37:00Z"/>
                <w:rFonts w:eastAsiaTheme="minorEastAsia" w:cstheme="minorHAnsi"/>
              </w:rPr>
              <w:pPrChange w:id="58803" w:author="pete jones" w:date="2022-01-04T12:52:00Z">
                <w:pPr>
                  <w:spacing w:line="276" w:lineRule="auto"/>
                  <w:jc w:val="center"/>
                </w:pPr>
              </w:pPrChange>
            </w:pPr>
          </w:p>
        </w:tc>
        <w:tc>
          <w:tcPr>
            <w:tcW w:w="692" w:type="dxa"/>
            <w:shd w:val="clear" w:color="auto" w:fill="auto"/>
            <w:noWrap/>
            <w:vAlign w:val="bottom"/>
            <w:tcPrChange w:id="58804" w:author="pete jones" w:date="2022-01-04T12:53:00Z">
              <w:tcPr>
                <w:tcW w:w="692" w:type="dxa"/>
                <w:tcBorders>
                  <w:top w:val="single" w:sz="4" w:space="0" w:color="4472C4"/>
                  <w:left w:val="nil"/>
                  <w:bottom w:val="nil"/>
                  <w:right w:val="nil"/>
                </w:tcBorders>
                <w:shd w:val="clear" w:color="auto" w:fill="auto"/>
                <w:noWrap/>
                <w:vAlign w:val="bottom"/>
              </w:tcPr>
            </w:tcPrChange>
          </w:tcPr>
          <w:p w14:paraId="54472925" w14:textId="77777777" w:rsidR="00BD0299" w:rsidRPr="00FF6A71" w:rsidRDefault="00BD0299">
            <w:pPr>
              <w:spacing w:before="0" w:after="0" w:line="240" w:lineRule="auto"/>
              <w:jc w:val="center"/>
              <w:rPr>
                <w:ins w:id="58805" w:author="pete jones" w:date="2022-01-04T12:37:00Z"/>
                <w:rFonts w:eastAsiaTheme="minorEastAsia" w:cstheme="minorHAnsi"/>
                <w:b/>
                <w:bCs/>
                <w:rPrChange w:id="58806" w:author="pete jones" w:date="2022-01-04T13:45:00Z">
                  <w:rPr>
                    <w:ins w:id="58807" w:author="pete jones" w:date="2022-01-04T12:37:00Z"/>
                    <w:rFonts w:eastAsiaTheme="minorEastAsia" w:cstheme="minorHAnsi"/>
                  </w:rPr>
                </w:rPrChange>
              </w:rPr>
              <w:pPrChange w:id="58808" w:author="pete jones" w:date="2022-01-04T12:52:00Z">
                <w:pPr>
                  <w:spacing w:line="276" w:lineRule="auto"/>
                  <w:jc w:val="center"/>
                </w:pPr>
              </w:pPrChange>
            </w:pPr>
          </w:p>
        </w:tc>
        <w:tc>
          <w:tcPr>
            <w:tcW w:w="692" w:type="dxa"/>
            <w:shd w:val="clear" w:color="auto" w:fill="auto"/>
            <w:noWrap/>
            <w:vAlign w:val="bottom"/>
            <w:tcPrChange w:id="58809" w:author="pete jones" w:date="2022-01-04T12:53:00Z">
              <w:tcPr>
                <w:tcW w:w="692" w:type="dxa"/>
                <w:tcBorders>
                  <w:top w:val="single" w:sz="4" w:space="0" w:color="4472C4"/>
                  <w:left w:val="nil"/>
                  <w:bottom w:val="nil"/>
                  <w:right w:val="nil"/>
                </w:tcBorders>
                <w:shd w:val="clear" w:color="auto" w:fill="auto"/>
                <w:noWrap/>
                <w:vAlign w:val="bottom"/>
              </w:tcPr>
            </w:tcPrChange>
          </w:tcPr>
          <w:p w14:paraId="490240D7" w14:textId="77777777" w:rsidR="00BD0299" w:rsidRPr="00FF6A71" w:rsidRDefault="00BD0299">
            <w:pPr>
              <w:spacing w:before="0" w:after="0" w:line="240" w:lineRule="auto"/>
              <w:jc w:val="center"/>
              <w:rPr>
                <w:ins w:id="58810" w:author="pete jones" w:date="2022-01-04T12:37:00Z"/>
                <w:rFonts w:eastAsiaTheme="minorEastAsia" w:cstheme="minorHAnsi"/>
                <w:b/>
                <w:bCs/>
                <w:rPrChange w:id="58811" w:author="pete jones" w:date="2022-01-04T13:45:00Z">
                  <w:rPr>
                    <w:ins w:id="58812" w:author="pete jones" w:date="2022-01-04T12:37:00Z"/>
                    <w:rFonts w:eastAsiaTheme="minorEastAsia" w:cstheme="minorHAnsi"/>
                  </w:rPr>
                </w:rPrChange>
              </w:rPr>
              <w:pPrChange w:id="58813" w:author="pete jones" w:date="2022-01-04T12:52:00Z">
                <w:pPr>
                  <w:spacing w:line="276" w:lineRule="auto"/>
                  <w:jc w:val="center"/>
                </w:pPr>
              </w:pPrChange>
            </w:pPr>
          </w:p>
        </w:tc>
        <w:tc>
          <w:tcPr>
            <w:tcW w:w="692" w:type="dxa"/>
            <w:shd w:val="clear" w:color="auto" w:fill="auto"/>
            <w:noWrap/>
            <w:vAlign w:val="bottom"/>
            <w:tcPrChange w:id="58814" w:author="pete jones" w:date="2022-01-04T12:53:00Z">
              <w:tcPr>
                <w:tcW w:w="692" w:type="dxa"/>
                <w:tcBorders>
                  <w:top w:val="single" w:sz="4" w:space="0" w:color="4472C4"/>
                  <w:left w:val="nil"/>
                  <w:bottom w:val="nil"/>
                  <w:right w:val="nil"/>
                </w:tcBorders>
                <w:shd w:val="clear" w:color="auto" w:fill="auto"/>
                <w:noWrap/>
                <w:vAlign w:val="bottom"/>
              </w:tcPr>
            </w:tcPrChange>
          </w:tcPr>
          <w:p w14:paraId="767E4E1F" w14:textId="77777777" w:rsidR="00BD0299" w:rsidRPr="00FF6A71" w:rsidRDefault="00BD0299">
            <w:pPr>
              <w:spacing w:before="0" w:after="0" w:line="240" w:lineRule="auto"/>
              <w:jc w:val="center"/>
              <w:rPr>
                <w:ins w:id="58815" w:author="pete jones" w:date="2022-01-04T12:37:00Z"/>
                <w:rFonts w:eastAsiaTheme="minorEastAsia" w:cstheme="minorHAnsi"/>
                <w:b/>
                <w:bCs/>
                <w:rPrChange w:id="58816" w:author="pete jones" w:date="2022-01-04T13:45:00Z">
                  <w:rPr>
                    <w:ins w:id="58817" w:author="pete jones" w:date="2022-01-04T12:37:00Z"/>
                    <w:rFonts w:eastAsiaTheme="minorEastAsia" w:cstheme="minorHAnsi"/>
                  </w:rPr>
                </w:rPrChange>
              </w:rPr>
              <w:pPrChange w:id="58818" w:author="pete jones" w:date="2022-01-04T12:52:00Z">
                <w:pPr>
                  <w:spacing w:line="276" w:lineRule="auto"/>
                  <w:jc w:val="center"/>
                </w:pPr>
              </w:pPrChange>
            </w:pPr>
          </w:p>
        </w:tc>
      </w:tr>
    </w:tbl>
    <w:p w14:paraId="07097589" w14:textId="5530F307" w:rsidR="00BD0299" w:rsidRPr="00FF6A71" w:rsidRDefault="00BD0299" w:rsidP="00BD0299">
      <w:pPr>
        <w:rPr>
          <w:ins w:id="58819" w:author="pete jones" w:date="2022-01-04T12:37:00Z"/>
        </w:rPr>
      </w:pPr>
      <w:ins w:id="58820" w:author="pete jones" w:date="2022-01-04T12:37:00Z">
        <w:r w:rsidRPr="00FF6A71">
          <w:t xml:space="preserve">Q2.8.12 Manufacturing is a process of applying correct business practices that </w:t>
        </w:r>
      </w:ins>
      <w:ins w:id="58821" w:author="pete jones" w:date="2022-04-01T15:32:00Z">
        <w:r w:rsidR="009D7356">
          <w:t>produce</w:t>
        </w:r>
      </w:ins>
      <w:ins w:id="58822" w:author="pete jones" w:date="2022-01-04T12:37:00Z">
        <w:r w:rsidRPr="00FF6A71">
          <w:t xml:space="preserve"> the right product, in the </w:t>
        </w:r>
      </w:ins>
      <w:ins w:id="58823" w:author="pete jones" w:date="2022-04-01T15:30:00Z">
        <w:r w:rsidR="009D7356">
          <w:t>correc</w:t>
        </w:r>
      </w:ins>
      <w:ins w:id="58824" w:author="pete jones" w:date="2022-01-04T12:37:00Z">
        <w:r w:rsidRPr="00FF6A71">
          <w:t>t quantity, at the right tim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825">
          <w:tblGrid>
            <w:gridCol w:w="814"/>
            <w:gridCol w:w="814"/>
            <w:gridCol w:w="814"/>
            <w:gridCol w:w="814"/>
            <w:gridCol w:w="692"/>
            <w:gridCol w:w="692"/>
            <w:gridCol w:w="692"/>
            <w:gridCol w:w="692"/>
          </w:tblGrid>
        </w:tblGridChange>
      </w:tblGrid>
      <w:tr w:rsidR="00BD0299" w:rsidRPr="00FF6A71" w14:paraId="24AE5AA0" w14:textId="77777777" w:rsidTr="00015922">
        <w:trPr>
          <w:trHeight w:val="300"/>
          <w:jc w:val="center"/>
          <w:ins w:id="58826" w:author="pete jones" w:date="2022-01-04T12:37:00Z"/>
        </w:trPr>
        <w:tc>
          <w:tcPr>
            <w:tcW w:w="814" w:type="dxa"/>
            <w:shd w:val="clear" w:color="auto" w:fill="E7E6E6" w:themeFill="background2"/>
            <w:vAlign w:val="center"/>
          </w:tcPr>
          <w:p w14:paraId="10EECADC" w14:textId="77777777" w:rsidR="00BD0299" w:rsidRPr="00FF6A71" w:rsidRDefault="00BD0299">
            <w:pPr>
              <w:spacing w:before="0" w:after="0" w:line="240" w:lineRule="auto"/>
              <w:jc w:val="center"/>
              <w:rPr>
                <w:ins w:id="58827" w:author="pete jones" w:date="2022-01-04T12:37:00Z"/>
                <w:rFonts w:eastAsiaTheme="minorEastAsia" w:cstheme="minorHAnsi"/>
                <w:b/>
                <w:bCs/>
              </w:rPr>
              <w:pPrChange w:id="58828" w:author="pete jones" w:date="2022-01-04T12:52:00Z">
                <w:pPr>
                  <w:spacing w:line="276" w:lineRule="auto"/>
                  <w:jc w:val="center"/>
                </w:pPr>
              </w:pPrChange>
            </w:pPr>
            <w:ins w:id="58829"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3E91557" w14:textId="77777777" w:rsidR="00BD0299" w:rsidRPr="00FF6A71" w:rsidRDefault="00BD0299">
            <w:pPr>
              <w:spacing w:before="0" w:after="0" w:line="240" w:lineRule="auto"/>
              <w:jc w:val="center"/>
              <w:rPr>
                <w:ins w:id="58830" w:author="pete jones" w:date="2022-01-04T12:37:00Z"/>
                <w:rFonts w:eastAsiaTheme="minorEastAsia" w:cstheme="minorHAnsi"/>
                <w:b/>
                <w:bCs/>
              </w:rPr>
              <w:pPrChange w:id="58831" w:author="pete jones" w:date="2022-01-04T12:52:00Z">
                <w:pPr>
                  <w:spacing w:line="276" w:lineRule="auto"/>
                  <w:jc w:val="center"/>
                </w:pPr>
              </w:pPrChange>
            </w:pPr>
            <w:ins w:id="58832"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FE48605" w14:textId="77777777" w:rsidR="00BD0299" w:rsidRPr="00FF6A71" w:rsidRDefault="00BD0299">
            <w:pPr>
              <w:spacing w:before="0" w:after="0" w:line="240" w:lineRule="auto"/>
              <w:jc w:val="center"/>
              <w:rPr>
                <w:ins w:id="58833" w:author="pete jones" w:date="2022-01-04T12:37:00Z"/>
                <w:rFonts w:eastAsiaTheme="minorEastAsia" w:cstheme="minorHAnsi"/>
                <w:b/>
                <w:bCs/>
              </w:rPr>
              <w:pPrChange w:id="58834" w:author="pete jones" w:date="2022-01-04T12:52:00Z">
                <w:pPr>
                  <w:spacing w:line="276" w:lineRule="auto"/>
                  <w:jc w:val="center"/>
                </w:pPr>
              </w:pPrChange>
            </w:pPr>
            <w:ins w:id="58835"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4CF6385F" w14:textId="77777777" w:rsidR="00BD0299" w:rsidRPr="00FF6A71" w:rsidRDefault="00BD0299">
            <w:pPr>
              <w:spacing w:before="0" w:after="0" w:line="240" w:lineRule="auto"/>
              <w:jc w:val="center"/>
              <w:rPr>
                <w:ins w:id="58836" w:author="pete jones" w:date="2022-01-04T12:37:00Z"/>
                <w:rFonts w:eastAsiaTheme="minorEastAsia" w:cstheme="minorHAnsi"/>
                <w:b/>
                <w:bCs/>
              </w:rPr>
              <w:pPrChange w:id="58837" w:author="pete jones" w:date="2022-01-04T12:52:00Z">
                <w:pPr>
                  <w:spacing w:line="276" w:lineRule="auto"/>
                  <w:jc w:val="center"/>
                </w:pPr>
              </w:pPrChange>
            </w:pPr>
            <w:ins w:id="58838"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1CDD6417" w14:textId="77777777" w:rsidR="00BD0299" w:rsidRPr="00FF6A71" w:rsidRDefault="00BD0299">
            <w:pPr>
              <w:spacing w:before="0" w:after="0" w:line="240" w:lineRule="auto"/>
              <w:jc w:val="center"/>
              <w:rPr>
                <w:ins w:id="58839" w:author="pete jones" w:date="2022-01-04T12:37:00Z"/>
                <w:rFonts w:eastAsiaTheme="minorEastAsia" w:cstheme="minorHAnsi"/>
                <w:b/>
                <w:bCs/>
              </w:rPr>
              <w:pPrChange w:id="58840" w:author="pete jones" w:date="2022-01-04T12:52:00Z">
                <w:pPr>
                  <w:spacing w:line="276" w:lineRule="auto"/>
                  <w:jc w:val="center"/>
                </w:pPr>
              </w:pPrChange>
            </w:pPr>
            <w:ins w:id="58841"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4557615" w14:textId="77777777" w:rsidR="00BD0299" w:rsidRPr="00FF6A71" w:rsidRDefault="00BD0299">
            <w:pPr>
              <w:spacing w:before="0" w:after="0" w:line="240" w:lineRule="auto"/>
              <w:jc w:val="center"/>
              <w:rPr>
                <w:ins w:id="58842" w:author="pete jones" w:date="2022-01-04T12:37:00Z"/>
                <w:rFonts w:eastAsiaTheme="minorEastAsia" w:cstheme="minorHAnsi"/>
                <w:b/>
                <w:bCs/>
              </w:rPr>
              <w:pPrChange w:id="58843" w:author="pete jones" w:date="2022-01-04T12:52:00Z">
                <w:pPr>
                  <w:spacing w:line="276" w:lineRule="auto"/>
                  <w:jc w:val="center"/>
                </w:pPr>
              </w:pPrChange>
            </w:pPr>
            <w:ins w:id="58844"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0D9FF885" w14:textId="77777777" w:rsidR="00BD0299" w:rsidRPr="00FF6A71" w:rsidRDefault="00BD0299">
            <w:pPr>
              <w:spacing w:before="0" w:after="0" w:line="240" w:lineRule="auto"/>
              <w:jc w:val="center"/>
              <w:rPr>
                <w:ins w:id="58845" w:author="pete jones" w:date="2022-01-04T12:37:00Z"/>
                <w:rFonts w:eastAsiaTheme="minorEastAsia" w:cstheme="minorHAnsi"/>
                <w:b/>
                <w:bCs/>
              </w:rPr>
              <w:pPrChange w:id="58846" w:author="pete jones" w:date="2022-01-04T12:52:00Z">
                <w:pPr>
                  <w:spacing w:line="276" w:lineRule="auto"/>
                  <w:jc w:val="center"/>
                </w:pPr>
              </w:pPrChange>
            </w:pPr>
            <w:ins w:id="58847"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4D0DC794" w14:textId="77777777" w:rsidR="00BD0299" w:rsidRPr="00FF6A71" w:rsidRDefault="00BD0299">
            <w:pPr>
              <w:spacing w:before="0" w:after="0" w:line="240" w:lineRule="auto"/>
              <w:jc w:val="center"/>
              <w:rPr>
                <w:ins w:id="58848" w:author="pete jones" w:date="2022-01-04T12:37:00Z"/>
                <w:rFonts w:eastAsiaTheme="minorEastAsia" w:cstheme="minorHAnsi"/>
                <w:b/>
                <w:bCs/>
              </w:rPr>
              <w:pPrChange w:id="58849" w:author="pete jones" w:date="2022-01-04T12:52:00Z">
                <w:pPr>
                  <w:spacing w:line="276" w:lineRule="auto"/>
                  <w:jc w:val="center"/>
                </w:pPr>
              </w:pPrChange>
            </w:pPr>
            <w:ins w:id="58850" w:author="pete jones" w:date="2022-01-04T12:37:00Z">
              <w:r w:rsidRPr="00FF6A71">
                <w:rPr>
                  <w:rFonts w:eastAsiaTheme="minorEastAsia" w:cstheme="minorHAnsi"/>
                  <w:b/>
                  <w:bCs/>
                </w:rPr>
                <w:t>7</w:t>
              </w:r>
            </w:ins>
          </w:p>
        </w:tc>
      </w:tr>
      <w:tr w:rsidR="00BD0299" w:rsidRPr="00FF6A71" w14:paraId="2651D7F8" w14:textId="77777777" w:rsidTr="00701BD7">
        <w:tblPrEx>
          <w:tblW w:w="0" w:type="auto"/>
          <w:jc w:val="center"/>
          <w:tblPrExChange w:id="58851" w:author="pete jones" w:date="2022-01-04T12:53:00Z">
            <w:tblPrEx>
              <w:tblW w:w="0" w:type="auto"/>
              <w:jc w:val="center"/>
            </w:tblPrEx>
          </w:tblPrExChange>
        </w:tblPrEx>
        <w:trPr>
          <w:trHeight w:val="300"/>
          <w:jc w:val="center"/>
          <w:ins w:id="58852" w:author="pete jones" w:date="2022-01-04T12:37:00Z"/>
          <w:trPrChange w:id="58853" w:author="pete jones" w:date="2022-01-04T12:53:00Z">
            <w:trPr>
              <w:trHeight w:val="300"/>
              <w:jc w:val="center"/>
            </w:trPr>
          </w:trPrChange>
        </w:trPr>
        <w:tc>
          <w:tcPr>
            <w:tcW w:w="814" w:type="dxa"/>
            <w:vAlign w:val="center"/>
            <w:tcPrChange w:id="58854" w:author="pete jones" w:date="2022-01-04T12:53:00Z">
              <w:tcPr>
                <w:tcW w:w="814" w:type="dxa"/>
                <w:vAlign w:val="center"/>
              </w:tcPr>
            </w:tcPrChange>
          </w:tcPr>
          <w:p w14:paraId="4FD76824" w14:textId="77777777" w:rsidR="00BD0299" w:rsidRPr="00FF6A71" w:rsidRDefault="00BD0299">
            <w:pPr>
              <w:spacing w:before="0" w:after="0" w:line="240" w:lineRule="auto"/>
              <w:jc w:val="center"/>
              <w:rPr>
                <w:ins w:id="58855" w:author="pete jones" w:date="2022-01-04T12:37:00Z"/>
                <w:rFonts w:eastAsiaTheme="minorEastAsia" w:cstheme="minorHAnsi"/>
                <w:b/>
                <w:bCs/>
              </w:rPr>
              <w:pPrChange w:id="58856" w:author="pete jones" w:date="2022-01-04T12:52:00Z">
                <w:pPr>
                  <w:spacing w:line="276" w:lineRule="auto"/>
                  <w:jc w:val="center"/>
                </w:pPr>
              </w:pPrChange>
            </w:pPr>
            <w:ins w:id="58857" w:author="pete jones" w:date="2022-01-04T12:37:00Z">
              <w:r w:rsidRPr="00FF6A71">
                <w:rPr>
                  <w:rFonts w:eastAsiaTheme="minorEastAsia" w:cstheme="minorHAnsi"/>
                  <w:b/>
                  <w:bCs/>
                </w:rPr>
                <w:t>%</w:t>
              </w:r>
            </w:ins>
          </w:p>
        </w:tc>
        <w:tc>
          <w:tcPr>
            <w:tcW w:w="814" w:type="dxa"/>
            <w:shd w:val="clear" w:color="auto" w:fill="auto"/>
            <w:noWrap/>
            <w:vAlign w:val="bottom"/>
            <w:tcPrChange w:id="58858" w:author="pete jones" w:date="2022-01-04T12:53:00Z">
              <w:tcPr>
                <w:tcW w:w="814" w:type="dxa"/>
                <w:tcBorders>
                  <w:top w:val="single" w:sz="4" w:space="0" w:color="4472C4"/>
                  <w:left w:val="nil"/>
                  <w:bottom w:val="nil"/>
                  <w:right w:val="nil"/>
                </w:tcBorders>
                <w:shd w:val="clear" w:color="auto" w:fill="auto"/>
                <w:noWrap/>
                <w:vAlign w:val="bottom"/>
              </w:tcPr>
            </w:tcPrChange>
          </w:tcPr>
          <w:p w14:paraId="15C319E0" w14:textId="77777777" w:rsidR="00BD0299" w:rsidRPr="00FA4BC3" w:rsidRDefault="00BD0299">
            <w:pPr>
              <w:spacing w:before="0" w:after="0" w:line="240" w:lineRule="auto"/>
              <w:jc w:val="center"/>
              <w:rPr>
                <w:ins w:id="58859" w:author="pete jones" w:date="2022-01-04T12:37:00Z"/>
                <w:rFonts w:eastAsiaTheme="minorEastAsia" w:cstheme="minorHAnsi"/>
              </w:rPr>
              <w:pPrChange w:id="58860" w:author="pete jones" w:date="2022-01-04T12:52:00Z">
                <w:pPr>
                  <w:spacing w:line="276" w:lineRule="auto"/>
                  <w:jc w:val="center"/>
                </w:pPr>
              </w:pPrChange>
            </w:pPr>
            <w:ins w:id="58861" w:author="pete jones" w:date="2022-01-04T12:37:00Z">
              <w:r w:rsidRPr="00FA4BC3">
                <w:rPr>
                  <w:rFonts w:eastAsiaTheme="minorEastAsia" w:cstheme="minorHAnsi"/>
                  <w:rPrChange w:id="58862" w:author="pete jones" w:date="2022-01-04T14:59:00Z">
                    <w:rPr>
                      <w:rFonts w:ascii="Calibri" w:hAnsi="Calibri" w:cs="Calibri"/>
                      <w:color w:val="000000"/>
                      <w:sz w:val="22"/>
                      <w:szCs w:val="22"/>
                    </w:rPr>
                  </w:rPrChange>
                </w:rPr>
                <w:t>25%</w:t>
              </w:r>
            </w:ins>
          </w:p>
        </w:tc>
        <w:tc>
          <w:tcPr>
            <w:tcW w:w="814" w:type="dxa"/>
            <w:shd w:val="clear" w:color="auto" w:fill="auto"/>
            <w:noWrap/>
            <w:vAlign w:val="bottom"/>
            <w:tcPrChange w:id="58863" w:author="pete jones" w:date="2022-01-04T12:53:00Z">
              <w:tcPr>
                <w:tcW w:w="814" w:type="dxa"/>
                <w:tcBorders>
                  <w:top w:val="single" w:sz="4" w:space="0" w:color="4472C4"/>
                  <w:left w:val="nil"/>
                  <w:bottom w:val="nil"/>
                  <w:right w:val="nil"/>
                </w:tcBorders>
                <w:shd w:val="clear" w:color="auto" w:fill="auto"/>
                <w:noWrap/>
                <w:vAlign w:val="bottom"/>
              </w:tcPr>
            </w:tcPrChange>
          </w:tcPr>
          <w:p w14:paraId="78C47652" w14:textId="77777777" w:rsidR="00BD0299" w:rsidRPr="00FA4BC3" w:rsidRDefault="00BD0299">
            <w:pPr>
              <w:spacing w:before="0" w:after="0" w:line="240" w:lineRule="auto"/>
              <w:jc w:val="center"/>
              <w:rPr>
                <w:ins w:id="58864" w:author="pete jones" w:date="2022-01-04T12:37:00Z"/>
                <w:rFonts w:eastAsiaTheme="minorEastAsia" w:cstheme="minorHAnsi"/>
              </w:rPr>
              <w:pPrChange w:id="58865" w:author="pete jones" w:date="2022-01-04T12:52:00Z">
                <w:pPr>
                  <w:spacing w:line="276" w:lineRule="auto"/>
                  <w:jc w:val="center"/>
                </w:pPr>
              </w:pPrChange>
            </w:pPr>
          </w:p>
        </w:tc>
        <w:tc>
          <w:tcPr>
            <w:tcW w:w="814" w:type="dxa"/>
            <w:shd w:val="clear" w:color="auto" w:fill="auto"/>
            <w:noWrap/>
            <w:vAlign w:val="center"/>
            <w:tcPrChange w:id="58866" w:author="pete jones" w:date="2022-01-04T12:53:00Z">
              <w:tcPr>
                <w:tcW w:w="814" w:type="dxa"/>
                <w:tcBorders>
                  <w:top w:val="single" w:sz="4" w:space="0" w:color="4472C4"/>
                  <w:left w:val="nil"/>
                  <w:bottom w:val="nil"/>
                  <w:right w:val="nil"/>
                </w:tcBorders>
                <w:shd w:val="clear" w:color="auto" w:fill="auto"/>
                <w:noWrap/>
                <w:vAlign w:val="center"/>
              </w:tcPr>
            </w:tcPrChange>
          </w:tcPr>
          <w:p w14:paraId="23FC20BA" w14:textId="77777777" w:rsidR="00BD0299" w:rsidRPr="00FA4BC3" w:rsidRDefault="00BD0299">
            <w:pPr>
              <w:spacing w:before="0" w:after="0" w:line="240" w:lineRule="auto"/>
              <w:jc w:val="center"/>
              <w:rPr>
                <w:ins w:id="58867" w:author="pete jones" w:date="2022-01-04T12:37:00Z"/>
                <w:rFonts w:eastAsiaTheme="minorEastAsia" w:cstheme="minorHAnsi"/>
              </w:rPr>
              <w:pPrChange w:id="58868" w:author="pete jones" w:date="2022-01-04T12:52:00Z">
                <w:pPr>
                  <w:spacing w:line="276" w:lineRule="auto"/>
                  <w:jc w:val="center"/>
                </w:pPr>
              </w:pPrChange>
            </w:pPr>
            <w:ins w:id="58869" w:author="pete jones" w:date="2022-01-04T12:37:00Z">
              <w:r w:rsidRPr="00FA4BC3">
                <w:rPr>
                  <w:rFonts w:eastAsiaTheme="minorEastAsia" w:cstheme="minorHAnsi"/>
                  <w:rPrChange w:id="58870" w:author="pete jones" w:date="2022-01-04T14:59:00Z">
                    <w:rPr>
                      <w:rFonts w:ascii="Calibri" w:hAnsi="Calibri" w:cs="Calibri"/>
                      <w:color w:val="000000"/>
                      <w:sz w:val="22"/>
                      <w:szCs w:val="22"/>
                    </w:rPr>
                  </w:rPrChange>
                </w:rPr>
                <w:t>50%</w:t>
              </w:r>
            </w:ins>
          </w:p>
        </w:tc>
        <w:tc>
          <w:tcPr>
            <w:tcW w:w="692" w:type="dxa"/>
            <w:shd w:val="clear" w:color="auto" w:fill="auto"/>
            <w:noWrap/>
            <w:vAlign w:val="center"/>
            <w:tcPrChange w:id="58871" w:author="pete jones" w:date="2022-01-04T12:53:00Z">
              <w:tcPr>
                <w:tcW w:w="692" w:type="dxa"/>
                <w:tcBorders>
                  <w:top w:val="single" w:sz="4" w:space="0" w:color="4472C4"/>
                  <w:left w:val="nil"/>
                  <w:bottom w:val="nil"/>
                  <w:right w:val="nil"/>
                </w:tcBorders>
                <w:shd w:val="clear" w:color="auto" w:fill="auto"/>
                <w:noWrap/>
                <w:vAlign w:val="center"/>
              </w:tcPr>
            </w:tcPrChange>
          </w:tcPr>
          <w:p w14:paraId="1A8039A4" w14:textId="77777777" w:rsidR="00BD0299" w:rsidRPr="00FA4BC3" w:rsidRDefault="00BD0299">
            <w:pPr>
              <w:spacing w:before="0" w:after="0" w:line="240" w:lineRule="auto"/>
              <w:jc w:val="center"/>
              <w:rPr>
                <w:ins w:id="58872" w:author="pete jones" w:date="2022-01-04T12:37:00Z"/>
                <w:rFonts w:eastAsiaTheme="minorEastAsia" w:cstheme="minorHAnsi"/>
              </w:rPr>
              <w:pPrChange w:id="58873" w:author="pete jones" w:date="2022-01-04T12:52:00Z">
                <w:pPr>
                  <w:spacing w:line="276" w:lineRule="auto"/>
                  <w:jc w:val="center"/>
                </w:pPr>
              </w:pPrChange>
            </w:pPr>
            <w:ins w:id="58874" w:author="pete jones" w:date="2022-01-04T12:37:00Z">
              <w:r w:rsidRPr="00FA4BC3">
                <w:rPr>
                  <w:rFonts w:eastAsiaTheme="minorEastAsia" w:cstheme="minorHAnsi"/>
                  <w:rPrChange w:id="58875" w:author="pete jones" w:date="2022-01-04T14:59:00Z">
                    <w:rPr>
                      <w:rFonts w:ascii="Calibri" w:hAnsi="Calibri" w:cs="Calibri"/>
                      <w:color w:val="000000"/>
                      <w:sz w:val="22"/>
                      <w:szCs w:val="22"/>
                    </w:rPr>
                  </w:rPrChange>
                </w:rPr>
                <w:t>25%</w:t>
              </w:r>
            </w:ins>
          </w:p>
        </w:tc>
        <w:tc>
          <w:tcPr>
            <w:tcW w:w="692" w:type="dxa"/>
            <w:shd w:val="clear" w:color="auto" w:fill="auto"/>
            <w:noWrap/>
            <w:vAlign w:val="center"/>
            <w:tcPrChange w:id="58876" w:author="pete jones" w:date="2022-01-04T12:53:00Z">
              <w:tcPr>
                <w:tcW w:w="692" w:type="dxa"/>
                <w:tcBorders>
                  <w:top w:val="single" w:sz="4" w:space="0" w:color="4472C4"/>
                  <w:left w:val="nil"/>
                  <w:bottom w:val="nil"/>
                  <w:right w:val="nil"/>
                </w:tcBorders>
                <w:shd w:val="clear" w:color="auto" w:fill="auto"/>
                <w:noWrap/>
                <w:vAlign w:val="center"/>
              </w:tcPr>
            </w:tcPrChange>
          </w:tcPr>
          <w:p w14:paraId="443019A7" w14:textId="77777777" w:rsidR="00BD0299" w:rsidRPr="00FF6A71" w:rsidRDefault="00BD0299">
            <w:pPr>
              <w:spacing w:before="0" w:after="0" w:line="240" w:lineRule="auto"/>
              <w:jc w:val="center"/>
              <w:rPr>
                <w:ins w:id="58877" w:author="pete jones" w:date="2022-01-04T12:37:00Z"/>
                <w:rFonts w:eastAsiaTheme="minorEastAsia" w:cstheme="minorHAnsi"/>
                <w:b/>
                <w:bCs/>
                <w:rPrChange w:id="58878" w:author="pete jones" w:date="2022-01-04T13:45:00Z">
                  <w:rPr>
                    <w:ins w:id="58879" w:author="pete jones" w:date="2022-01-04T12:37:00Z"/>
                    <w:rFonts w:eastAsiaTheme="minorEastAsia" w:cstheme="minorHAnsi"/>
                  </w:rPr>
                </w:rPrChange>
              </w:rPr>
              <w:pPrChange w:id="58880" w:author="pete jones" w:date="2022-01-04T12:52:00Z">
                <w:pPr>
                  <w:spacing w:line="276" w:lineRule="auto"/>
                  <w:jc w:val="center"/>
                </w:pPr>
              </w:pPrChange>
            </w:pPr>
          </w:p>
        </w:tc>
        <w:tc>
          <w:tcPr>
            <w:tcW w:w="692" w:type="dxa"/>
            <w:shd w:val="clear" w:color="auto" w:fill="auto"/>
            <w:noWrap/>
            <w:vAlign w:val="bottom"/>
            <w:tcPrChange w:id="58881" w:author="pete jones" w:date="2022-01-04T12:53:00Z">
              <w:tcPr>
                <w:tcW w:w="692" w:type="dxa"/>
                <w:tcBorders>
                  <w:top w:val="single" w:sz="4" w:space="0" w:color="4472C4"/>
                  <w:left w:val="nil"/>
                  <w:bottom w:val="nil"/>
                  <w:right w:val="nil"/>
                </w:tcBorders>
                <w:shd w:val="clear" w:color="auto" w:fill="auto"/>
                <w:noWrap/>
                <w:vAlign w:val="bottom"/>
              </w:tcPr>
            </w:tcPrChange>
          </w:tcPr>
          <w:p w14:paraId="0454E3AE" w14:textId="77777777" w:rsidR="00BD0299" w:rsidRPr="00FF6A71" w:rsidRDefault="00BD0299">
            <w:pPr>
              <w:spacing w:before="0" w:after="0" w:line="240" w:lineRule="auto"/>
              <w:jc w:val="center"/>
              <w:rPr>
                <w:ins w:id="58882" w:author="pete jones" w:date="2022-01-04T12:37:00Z"/>
                <w:rFonts w:eastAsiaTheme="minorEastAsia" w:cstheme="minorHAnsi"/>
                <w:b/>
                <w:bCs/>
                <w:rPrChange w:id="58883" w:author="pete jones" w:date="2022-01-04T13:45:00Z">
                  <w:rPr>
                    <w:ins w:id="58884" w:author="pete jones" w:date="2022-01-04T12:37:00Z"/>
                    <w:rFonts w:eastAsiaTheme="minorEastAsia" w:cstheme="minorHAnsi"/>
                  </w:rPr>
                </w:rPrChange>
              </w:rPr>
              <w:pPrChange w:id="58885" w:author="pete jones" w:date="2022-01-04T12:52:00Z">
                <w:pPr>
                  <w:spacing w:line="276" w:lineRule="auto"/>
                  <w:jc w:val="center"/>
                </w:pPr>
              </w:pPrChange>
            </w:pPr>
          </w:p>
        </w:tc>
        <w:tc>
          <w:tcPr>
            <w:tcW w:w="692" w:type="dxa"/>
            <w:shd w:val="clear" w:color="auto" w:fill="auto"/>
            <w:noWrap/>
            <w:vAlign w:val="bottom"/>
            <w:tcPrChange w:id="58886" w:author="pete jones" w:date="2022-01-04T12:53:00Z">
              <w:tcPr>
                <w:tcW w:w="692" w:type="dxa"/>
                <w:tcBorders>
                  <w:top w:val="single" w:sz="4" w:space="0" w:color="4472C4"/>
                  <w:left w:val="nil"/>
                  <w:bottom w:val="nil"/>
                  <w:right w:val="nil"/>
                </w:tcBorders>
                <w:shd w:val="clear" w:color="auto" w:fill="auto"/>
                <w:noWrap/>
                <w:vAlign w:val="bottom"/>
              </w:tcPr>
            </w:tcPrChange>
          </w:tcPr>
          <w:p w14:paraId="47AF2CAE" w14:textId="77777777" w:rsidR="00BD0299" w:rsidRPr="00FF6A71" w:rsidRDefault="00BD0299">
            <w:pPr>
              <w:spacing w:before="0" w:after="0" w:line="240" w:lineRule="auto"/>
              <w:jc w:val="center"/>
              <w:rPr>
                <w:ins w:id="58887" w:author="pete jones" w:date="2022-01-04T12:37:00Z"/>
                <w:rFonts w:eastAsiaTheme="minorEastAsia" w:cstheme="minorHAnsi"/>
                <w:b/>
                <w:bCs/>
                <w:rPrChange w:id="58888" w:author="pete jones" w:date="2022-01-04T13:45:00Z">
                  <w:rPr>
                    <w:ins w:id="58889" w:author="pete jones" w:date="2022-01-04T12:37:00Z"/>
                    <w:rFonts w:eastAsiaTheme="minorEastAsia" w:cstheme="minorHAnsi"/>
                  </w:rPr>
                </w:rPrChange>
              </w:rPr>
              <w:pPrChange w:id="58890" w:author="pete jones" w:date="2022-01-04T12:52:00Z">
                <w:pPr>
                  <w:spacing w:line="276" w:lineRule="auto"/>
                  <w:jc w:val="center"/>
                </w:pPr>
              </w:pPrChange>
            </w:pPr>
          </w:p>
        </w:tc>
      </w:tr>
      <w:tr w:rsidR="00BD0299" w:rsidRPr="00FF6A71" w14:paraId="4909BBA1" w14:textId="77777777" w:rsidTr="00701BD7">
        <w:tblPrEx>
          <w:tblW w:w="0" w:type="auto"/>
          <w:jc w:val="center"/>
          <w:tblPrExChange w:id="58891" w:author="pete jones" w:date="2022-01-04T12:53:00Z">
            <w:tblPrEx>
              <w:tblW w:w="0" w:type="auto"/>
              <w:jc w:val="center"/>
            </w:tblPrEx>
          </w:tblPrExChange>
        </w:tblPrEx>
        <w:trPr>
          <w:trHeight w:val="300"/>
          <w:jc w:val="center"/>
          <w:ins w:id="58892" w:author="pete jones" w:date="2022-01-04T12:37:00Z"/>
          <w:trPrChange w:id="58893" w:author="pete jones" w:date="2022-01-04T12:53:00Z">
            <w:trPr>
              <w:trHeight w:val="300"/>
              <w:jc w:val="center"/>
            </w:trPr>
          </w:trPrChange>
        </w:trPr>
        <w:tc>
          <w:tcPr>
            <w:tcW w:w="814" w:type="dxa"/>
            <w:vAlign w:val="center"/>
            <w:tcPrChange w:id="58894" w:author="pete jones" w:date="2022-01-04T12:53:00Z">
              <w:tcPr>
                <w:tcW w:w="814" w:type="dxa"/>
                <w:vAlign w:val="center"/>
              </w:tcPr>
            </w:tcPrChange>
          </w:tcPr>
          <w:p w14:paraId="2CD706E2" w14:textId="77777777" w:rsidR="00BD0299" w:rsidRPr="00FF6A71" w:rsidRDefault="00BD0299">
            <w:pPr>
              <w:spacing w:before="0" w:after="0" w:line="240" w:lineRule="auto"/>
              <w:jc w:val="center"/>
              <w:rPr>
                <w:ins w:id="58895" w:author="pete jones" w:date="2022-01-04T12:37:00Z"/>
                <w:rFonts w:eastAsiaTheme="minorEastAsia" w:cstheme="minorHAnsi"/>
                <w:b/>
                <w:bCs/>
              </w:rPr>
              <w:pPrChange w:id="58896" w:author="pete jones" w:date="2022-01-04T12:52:00Z">
                <w:pPr>
                  <w:spacing w:line="276" w:lineRule="auto"/>
                  <w:jc w:val="center"/>
                </w:pPr>
              </w:pPrChange>
            </w:pPr>
            <w:ins w:id="58897" w:author="pete jones" w:date="2022-01-04T12:37:00Z">
              <w:r w:rsidRPr="00FF6A71">
                <w:rPr>
                  <w:rFonts w:eastAsiaTheme="minorEastAsia" w:cstheme="minorHAnsi"/>
                  <w:b/>
                  <w:bCs/>
                </w:rPr>
                <w:t>Count</w:t>
              </w:r>
            </w:ins>
          </w:p>
        </w:tc>
        <w:tc>
          <w:tcPr>
            <w:tcW w:w="814" w:type="dxa"/>
            <w:shd w:val="clear" w:color="auto" w:fill="auto"/>
            <w:noWrap/>
            <w:vAlign w:val="bottom"/>
            <w:tcPrChange w:id="58898" w:author="pete jones" w:date="2022-01-04T12:53:00Z">
              <w:tcPr>
                <w:tcW w:w="814" w:type="dxa"/>
                <w:tcBorders>
                  <w:top w:val="single" w:sz="4" w:space="0" w:color="4472C4"/>
                  <w:left w:val="nil"/>
                  <w:bottom w:val="nil"/>
                  <w:right w:val="nil"/>
                </w:tcBorders>
                <w:shd w:val="clear" w:color="auto" w:fill="auto"/>
                <w:noWrap/>
                <w:vAlign w:val="bottom"/>
              </w:tcPr>
            </w:tcPrChange>
          </w:tcPr>
          <w:p w14:paraId="502FD202" w14:textId="77777777" w:rsidR="00BD0299" w:rsidRPr="00FA4BC3" w:rsidRDefault="00BD0299">
            <w:pPr>
              <w:spacing w:before="0" w:after="0" w:line="240" w:lineRule="auto"/>
              <w:jc w:val="center"/>
              <w:rPr>
                <w:ins w:id="58899" w:author="pete jones" w:date="2022-01-04T12:37:00Z"/>
                <w:rFonts w:eastAsiaTheme="minorEastAsia" w:cstheme="minorHAnsi"/>
              </w:rPr>
              <w:pPrChange w:id="58900" w:author="pete jones" w:date="2022-01-04T12:52:00Z">
                <w:pPr>
                  <w:spacing w:line="276" w:lineRule="auto"/>
                  <w:jc w:val="center"/>
                </w:pPr>
              </w:pPrChange>
            </w:pPr>
            <w:ins w:id="58901" w:author="pete jones" w:date="2022-01-04T12:37:00Z">
              <w:r w:rsidRPr="00FA4BC3">
                <w:rPr>
                  <w:rFonts w:eastAsiaTheme="minorEastAsia" w:cstheme="minorHAnsi"/>
                  <w:rPrChange w:id="58902" w:author="pete jones" w:date="2022-01-04T14:59:00Z">
                    <w:rPr>
                      <w:rFonts w:ascii="Calibri" w:hAnsi="Calibri" w:cs="Calibri"/>
                      <w:color w:val="000000"/>
                      <w:sz w:val="22"/>
                      <w:szCs w:val="22"/>
                    </w:rPr>
                  </w:rPrChange>
                </w:rPr>
                <w:t>1</w:t>
              </w:r>
            </w:ins>
          </w:p>
        </w:tc>
        <w:tc>
          <w:tcPr>
            <w:tcW w:w="814" w:type="dxa"/>
            <w:shd w:val="clear" w:color="auto" w:fill="auto"/>
            <w:noWrap/>
            <w:vAlign w:val="bottom"/>
            <w:tcPrChange w:id="58903" w:author="pete jones" w:date="2022-01-04T12:53:00Z">
              <w:tcPr>
                <w:tcW w:w="814" w:type="dxa"/>
                <w:tcBorders>
                  <w:top w:val="single" w:sz="4" w:space="0" w:color="4472C4"/>
                  <w:left w:val="nil"/>
                  <w:bottom w:val="nil"/>
                  <w:right w:val="nil"/>
                </w:tcBorders>
                <w:shd w:val="clear" w:color="auto" w:fill="auto"/>
                <w:noWrap/>
                <w:vAlign w:val="bottom"/>
              </w:tcPr>
            </w:tcPrChange>
          </w:tcPr>
          <w:p w14:paraId="5598829F" w14:textId="77777777" w:rsidR="00BD0299" w:rsidRPr="00FA4BC3" w:rsidRDefault="00BD0299">
            <w:pPr>
              <w:spacing w:before="0" w:after="0" w:line="240" w:lineRule="auto"/>
              <w:jc w:val="center"/>
              <w:rPr>
                <w:ins w:id="58904" w:author="pete jones" w:date="2022-01-04T12:37:00Z"/>
                <w:rFonts w:eastAsiaTheme="minorEastAsia" w:cstheme="minorHAnsi"/>
              </w:rPr>
              <w:pPrChange w:id="58905" w:author="pete jones" w:date="2022-01-04T12:52:00Z">
                <w:pPr>
                  <w:spacing w:line="276" w:lineRule="auto"/>
                  <w:jc w:val="center"/>
                </w:pPr>
              </w:pPrChange>
            </w:pPr>
          </w:p>
        </w:tc>
        <w:tc>
          <w:tcPr>
            <w:tcW w:w="814" w:type="dxa"/>
            <w:shd w:val="clear" w:color="auto" w:fill="auto"/>
            <w:noWrap/>
            <w:vAlign w:val="bottom"/>
            <w:tcPrChange w:id="58906" w:author="pete jones" w:date="2022-01-04T12:53:00Z">
              <w:tcPr>
                <w:tcW w:w="814" w:type="dxa"/>
                <w:tcBorders>
                  <w:top w:val="single" w:sz="4" w:space="0" w:color="4472C4"/>
                  <w:left w:val="nil"/>
                  <w:bottom w:val="nil"/>
                  <w:right w:val="nil"/>
                </w:tcBorders>
                <w:shd w:val="clear" w:color="auto" w:fill="auto"/>
                <w:noWrap/>
                <w:vAlign w:val="bottom"/>
              </w:tcPr>
            </w:tcPrChange>
          </w:tcPr>
          <w:p w14:paraId="56D7FD2E" w14:textId="77777777" w:rsidR="00BD0299" w:rsidRPr="00FA4BC3" w:rsidRDefault="00BD0299">
            <w:pPr>
              <w:spacing w:before="0" w:after="0" w:line="240" w:lineRule="auto"/>
              <w:jc w:val="center"/>
              <w:rPr>
                <w:ins w:id="58907" w:author="pete jones" w:date="2022-01-04T12:37:00Z"/>
                <w:rFonts w:eastAsiaTheme="minorEastAsia" w:cstheme="minorHAnsi"/>
              </w:rPr>
              <w:pPrChange w:id="58908" w:author="pete jones" w:date="2022-01-04T12:52:00Z">
                <w:pPr>
                  <w:spacing w:line="276" w:lineRule="auto"/>
                  <w:jc w:val="center"/>
                </w:pPr>
              </w:pPrChange>
            </w:pPr>
            <w:ins w:id="58909" w:author="pete jones" w:date="2022-01-04T12:37:00Z">
              <w:r w:rsidRPr="00FA4BC3">
                <w:rPr>
                  <w:rFonts w:eastAsiaTheme="minorEastAsia" w:cstheme="minorHAnsi"/>
                  <w:rPrChange w:id="58910" w:author="pete jones" w:date="2022-01-04T14:59:00Z">
                    <w:rPr>
                      <w:rFonts w:ascii="Calibri" w:hAnsi="Calibri" w:cs="Calibri"/>
                      <w:color w:val="000000"/>
                      <w:sz w:val="22"/>
                      <w:szCs w:val="22"/>
                    </w:rPr>
                  </w:rPrChange>
                </w:rPr>
                <w:t>2</w:t>
              </w:r>
            </w:ins>
          </w:p>
        </w:tc>
        <w:tc>
          <w:tcPr>
            <w:tcW w:w="692" w:type="dxa"/>
            <w:shd w:val="clear" w:color="auto" w:fill="auto"/>
            <w:noWrap/>
            <w:vAlign w:val="bottom"/>
            <w:tcPrChange w:id="58911" w:author="pete jones" w:date="2022-01-04T12:53:00Z">
              <w:tcPr>
                <w:tcW w:w="692" w:type="dxa"/>
                <w:tcBorders>
                  <w:top w:val="single" w:sz="4" w:space="0" w:color="4472C4"/>
                  <w:left w:val="nil"/>
                  <w:bottom w:val="nil"/>
                  <w:right w:val="nil"/>
                </w:tcBorders>
                <w:shd w:val="clear" w:color="auto" w:fill="auto"/>
                <w:noWrap/>
                <w:vAlign w:val="bottom"/>
              </w:tcPr>
            </w:tcPrChange>
          </w:tcPr>
          <w:p w14:paraId="3718AB5F" w14:textId="77777777" w:rsidR="00BD0299" w:rsidRPr="00FA4BC3" w:rsidRDefault="00BD0299">
            <w:pPr>
              <w:spacing w:before="0" w:after="0" w:line="240" w:lineRule="auto"/>
              <w:jc w:val="center"/>
              <w:rPr>
                <w:ins w:id="58912" w:author="pete jones" w:date="2022-01-04T12:37:00Z"/>
                <w:rFonts w:eastAsiaTheme="minorEastAsia" w:cstheme="minorHAnsi"/>
              </w:rPr>
              <w:pPrChange w:id="58913" w:author="pete jones" w:date="2022-01-04T12:52:00Z">
                <w:pPr>
                  <w:spacing w:line="276" w:lineRule="auto"/>
                  <w:jc w:val="center"/>
                </w:pPr>
              </w:pPrChange>
            </w:pPr>
            <w:ins w:id="58914" w:author="pete jones" w:date="2022-01-04T12:37:00Z">
              <w:r w:rsidRPr="00FA4BC3">
                <w:rPr>
                  <w:rFonts w:eastAsiaTheme="minorEastAsia" w:cstheme="minorHAnsi"/>
                  <w:rPrChange w:id="58915" w:author="pete jones" w:date="2022-01-04T14:59:00Z">
                    <w:rPr>
                      <w:rFonts w:ascii="Calibri" w:hAnsi="Calibri" w:cs="Calibri"/>
                      <w:color w:val="000000"/>
                      <w:sz w:val="22"/>
                      <w:szCs w:val="22"/>
                    </w:rPr>
                  </w:rPrChange>
                </w:rPr>
                <w:t>1</w:t>
              </w:r>
            </w:ins>
          </w:p>
        </w:tc>
        <w:tc>
          <w:tcPr>
            <w:tcW w:w="692" w:type="dxa"/>
            <w:shd w:val="clear" w:color="auto" w:fill="auto"/>
            <w:noWrap/>
            <w:vAlign w:val="bottom"/>
            <w:tcPrChange w:id="58916" w:author="pete jones" w:date="2022-01-04T12:53:00Z">
              <w:tcPr>
                <w:tcW w:w="692" w:type="dxa"/>
                <w:tcBorders>
                  <w:top w:val="single" w:sz="4" w:space="0" w:color="4472C4"/>
                  <w:left w:val="nil"/>
                  <w:bottom w:val="nil"/>
                  <w:right w:val="nil"/>
                </w:tcBorders>
                <w:shd w:val="clear" w:color="auto" w:fill="auto"/>
                <w:noWrap/>
                <w:vAlign w:val="bottom"/>
              </w:tcPr>
            </w:tcPrChange>
          </w:tcPr>
          <w:p w14:paraId="4873374C" w14:textId="77777777" w:rsidR="00BD0299" w:rsidRPr="00FF6A71" w:rsidRDefault="00BD0299">
            <w:pPr>
              <w:spacing w:before="0" w:after="0" w:line="240" w:lineRule="auto"/>
              <w:jc w:val="center"/>
              <w:rPr>
                <w:ins w:id="58917" w:author="pete jones" w:date="2022-01-04T12:37:00Z"/>
                <w:rFonts w:eastAsiaTheme="minorEastAsia" w:cstheme="minorHAnsi"/>
                <w:b/>
                <w:bCs/>
                <w:rPrChange w:id="58918" w:author="pete jones" w:date="2022-01-04T13:45:00Z">
                  <w:rPr>
                    <w:ins w:id="58919" w:author="pete jones" w:date="2022-01-04T12:37:00Z"/>
                    <w:rFonts w:eastAsiaTheme="minorEastAsia" w:cstheme="minorHAnsi"/>
                  </w:rPr>
                </w:rPrChange>
              </w:rPr>
              <w:pPrChange w:id="58920" w:author="pete jones" w:date="2022-01-04T12:52:00Z">
                <w:pPr>
                  <w:spacing w:line="276" w:lineRule="auto"/>
                  <w:jc w:val="center"/>
                </w:pPr>
              </w:pPrChange>
            </w:pPr>
          </w:p>
        </w:tc>
        <w:tc>
          <w:tcPr>
            <w:tcW w:w="692" w:type="dxa"/>
            <w:shd w:val="clear" w:color="auto" w:fill="auto"/>
            <w:noWrap/>
            <w:vAlign w:val="bottom"/>
            <w:tcPrChange w:id="58921" w:author="pete jones" w:date="2022-01-04T12:53:00Z">
              <w:tcPr>
                <w:tcW w:w="692" w:type="dxa"/>
                <w:tcBorders>
                  <w:top w:val="single" w:sz="4" w:space="0" w:color="4472C4"/>
                  <w:left w:val="nil"/>
                  <w:bottom w:val="nil"/>
                  <w:right w:val="nil"/>
                </w:tcBorders>
                <w:shd w:val="clear" w:color="auto" w:fill="auto"/>
                <w:noWrap/>
                <w:vAlign w:val="bottom"/>
              </w:tcPr>
            </w:tcPrChange>
          </w:tcPr>
          <w:p w14:paraId="071D4C02" w14:textId="77777777" w:rsidR="00BD0299" w:rsidRPr="00FF6A71" w:rsidRDefault="00BD0299">
            <w:pPr>
              <w:spacing w:before="0" w:after="0" w:line="240" w:lineRule="auto"/>
              <w:jc w:val="center"/>
              <w:rPr>
                <w:ins w:id="58922" w:author="pete jones" w:date="2022-01-04T12:37:00Z"/>
                <w:rFonts w:eastAsiaTheme="minorEastAsia" w:cstheme="minorHAnsi"/>
                <w:b/>
                <w:bCs/>
                <w:rPrChange w:id="58923" w:author="pete jones" w:date="2022-01-04T13:45:00Z">
                  <w:rPr>
                    <w:ins w:id="58924" w:author="pete jones" w:date="2022-01-04T12:37:00Z"/>
                    <w:rFonts w:eastAsiaTheme="minorEastAsia" w:cstheme="minorHAnsi"/>
                  </w:rPr>
                </w:rPrChange>
              </w:rPr>
              <w:pPrChange w:id="58925" w:author="pete jones" w:date="2022-01-04T12:52:00Z">
                <w:pPr>
                  <w:spacing w:line="276" w:lineRule="auto"/>
                  <w:jc w:val="center"/>
                </w:pPr>
              </w:pPrChange>
            </w:pPr>
          </w:p>
        </w:tc>
        <w:tc>
          <w:tcPr>
            <w:tcW w:w="692" w:type="dxa"/>
            <w:shd w:val="clear" w:color="auto" w:fill="auto"/>
            <w:noWrap/>
            <w:vAlign w:val="bottom"/>
            <w:tcPrChange w:id="58926" w:author="pete jones" w:date="2022-01-04T12:53:00Z">
              <w:tcPr>
                <w:tcW w:w="692" w:type="dxa"/>
                <w:tcBorders>
                  <w:top w:val="single" w:sz="4" w:space="0" w:color="4472C4"/>
                  <w:left w:val="nil"/>
                  <w:bottom w:val="nil"/>
                  <w:right w:val="nil"/>
                </w:tcBorders>
                <w:shd w:val="clear" w:color="auto" w:fill="auto"/>
                <w:noWrap/>
                <w:vAlign w:val="bottom"/>
              </w:tcPr>
            </w:tcPrChange>
          </w:tcPr>
          <w:p w14:paraId="09F9A3B3" w14:textId="77777777" w:rsidR="00BD0299" w:rsidRPr="00FF6A71" w:rsidRDefault="00BD0299">
            <w:pPr>
              <w:spacing w:before="0" w:after="0" w:line="240" w:lineRule="auto"/>
              <w:jc w:val="center"/>
              <w:rPr>
                <w:ins w:id="58927" w:author="pete jones" w:date="2022-01-04T12:37:00Z"/>
                <w:rFonts w:eastAsiaTheme="minorEastAsia" w:cstheme="minorHAnsi"/>
                <w:b/>
                <w:bCs/>
                <w:rPrChange w:id="58928" w:author="pete jones" w:date="2022-01-04T13:45:00Z">
                  <w:rPr>
                    <w:ins w:id="58929" w:author="pete jones" w:date="2022-01-04T12:37:00Z"/>
                    <w:rFonts w:eastAsiaTheme="minorEastAsia" w:cstheme="minorHAnsi"/>
                  </w:rPr>
                </w:rPrChange>
              </w:rPr>
              <w:pPrChange w:id="58930" w:author="pete jones" w:date="2022-01-04T12:52:00Z">
                <w:pPr>
                  <w:spacing w:line="276" w:lineRule="auto"/>
                  <w:jc w:val="center"/>
                </w:pPr>
              </w:pPrChange>
            </w:pPr>
          </w:p>
        </w:tc>
      </w:tr>
    </w:tbl>
    <w:p w14:paraId="7AD5CF04" w14:textId="77777777" w:rsidR="00701BD7" w:rsidRPr="00FF6A71" w:rsidRDefault="00701BD7" w:rsidP="00BD0299">
      <w:pPr>
        <w:rPr>
          <w:ins w:id="58931" w:author="pete jones" w:date="2022-01-04T12:52:00Z"/>
        </w:rPr>
      </w:pPr>
    </w:p>
    <w:p w14:paraId="2EFDEC1C" w14:textId="77777777" w:rsidR="00701BD7" w:rsidRPr="00FF6A71" w:rsidRDefault="00701BD7" w:rsidP="00BD0299">
      <w:pPr>
        <w:rPr>
          <w:ins w:id="58932" w:author="pete jones" w:date="2022-01-04T12:52:00Z"/>
        </w:rPr>
      </w:pPr>
    </w:p>
    <w:p w14:paraId="156FF2C5" w14:textId="7773C29D" w:rsidR="00BD0299" w:rsidRPr="00FF6A71" w:rsidRDefault="00BD0299" w:rsidP="00BD0299">
      <w:pPr>
        <w:rPr>
          <w:ins w:id="58933" w:author="pete jones" w:date="2022-01-04T12:37:00Z"/>
        </w:rPr>
      </w:pPr>
      <w:ins w:id="58934" w:author="pete jones" w:date="2022-01-04T12:37:00Z">
        <w:r w:rsidRPr="00FF6A71">
          <w:t>Q2.8.13 Technical skills are essential to the future of advanced manufacturing.</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8935">
          <w:tblGrid>
            <w:gridCol w:w="814"/>
            <w:gridCol w:w="814"/>
            <w:gridCol w:w="814"/>
            <w:gridCol w:w="814"/>
            <w:gridCol w:w="692"/>
            <w:gridCol w:w="692"/>
            <w:gridCol w:w="692"/>
            <w:gridCol w:w="692"/>
          </w:tblGrid>
        </w:tblGridChange>
      </w:tblGrid>
      <w:tr w:rsidR="00BD0299" w:rsidRPr="00FF6A71" w14:paraId="2746D6A7" w14:textId="77777777" w:rsidTr="00015922">
        <w:trPr>
          <w:trHeight w:val="300"/>
          <w:jc w:val="center"/>
          <w:ins w:id="58936" w:author="pete jones" w:date="2022-01-04T12:37:00Z"/>
        </w:trPr>
        <w:tc>
          <w:tcPr>
            <w:tcW w:w="814" w:type="dxa"/>
            <w:shd w:val="clear" w:color="auto" w:fill="E7E6E6" w:themeFill="background2"/>
            <w:vAlign w:val="center"/>
          </w:tcPr>
          <w:p w14:paraId="02C13CE5" w14:textId="77777777" w:rsidR="00BD0299" w:rsidRPr="00FF6A71" w:rsidRDefault="00BD0299">
            <w:pPr>
              <w:spacing w:before="0" w:after="0" w:line="240" w:lineRule="auto"/>
              <w:jc w:val="center"/>
              <w:rPr>
                <w:ins w:id="58937" w:author="pete jones" w:date="2022-01-04T12:37:00Z"/>
                <w:rFonts w:eastAsiaTheme="minorEastAsia" w:cstheme="minorHAnsi"/>
                <w:b/>
                <w:bCs/>
              </w:rPr>
              <w:pPrChange w:id="58938" w:author="pete jones" w:date="2022-01-04T12:52:00Z">
                <w:pPr>
                  <w:spacing w:line="276" w:lineRule="auto"/>
                  <w:jc w:val="center"/>
                </w:pPr>
              </w:pPrChange>
            </w:pPr>
            <w:ins w:id="58939"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4A49E20D" w14:textId="77777777" w:rsidR="00BD0299" w:rsidRPr="00FF6A71" w:rsidRDefault="00BD0299">
            <w:pPr>
              <w:spacing w:before="0" w:after="0" w:line="240" w:lineRule="auto"/>
              <w:jc w:val="center"/>
              <w:rPr>
                <w:ins w:id="58940" w:author="pete jones" w:date="2022-01-04T12:37:00Z"/>
                <w:rFonts w:eastAsiaTheme="minorEastAsia" w:cstheme="minorHAnsi"/>
                <w:b/>
                <w:bCs/>
              </w:rPr>
              <w:pPrChange w:id="58941" w:author="pete jones" w:date="2022-01-04T12:52:00Z">
                <w:pPr>
                  <w:spacing w:line="276" w:lineRule="auto"/>
                  <w:jc w:val="center"/>
                </w:pPr>
              </w:pPrChange>
            </w:pPr>
            <w:ins w:id="58942"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F71E3CC" w14:textId="77777777" w:rsidR="00BD0299" w:rsidRPr="00FF6A71" w:rsidRDefault="00BD0299">
            <w:pPr>
              <w:spacing w:before="0" w:after="0" w:line="240" w:lineRule="auto"/>
              <w:jc w:val="center"/>
              <w:rPr>
                <w:ins w:id="58943" w:author="pete jones" w:date="2022-01-04T12:37:00Z"/>
                <w:rFonts w:eastAsiaTheme="minorEastAsia" w:cstheme="minorHAnsi"/>
                <w:b/>
                <w:bCs/>
              </w:rPr>
              <w:pPrChange w:id="58944" w:author="pete jones" w:date="2022-01-04T12:52:00Z">
                <w:pPr>
                  <w:spacing w:line="276" w:lineRule="auto"/>
                  <w:jc w:val="center"/>
                </w:pPr>
              </w:pPrChange>
            </w:pPr>
            <w:ins w:id="58945"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1F3CAFC6" w14:textId="77777777" w:rsidR="00BD0299" w:rsidRPr="00FF6A71" w:rsidRDefault="00BD0299">
            <w:pPr>
              <w:spacing w:before="0" w:after="0" w:line="240" w:lineRule="auto"/>
              <w:jc w:val="center"/>
              <w:rPr>
                <w:ins w:id="58946" w:author="pete jones" w:date="2022-01-04T12:37:00Z"/>
                <w:rFonts w:eastAsiaTheme="minorEastAsia" w:cstheme="minorHAnsi"/>
                <w:b/>
                <w:bCs/>
              </w:rPr>
              <w:pPrChange w:id="58947" w:author="pete jones" w:date="2022-01-04T12:52:00Z">
                <w:pPr>
                  <w:spacing w:line="276" w:lineRule="auto"/>
                  <w:jc w:val="center"/>
                </w:pPr>
              </w:pPrChange>
            </w:pPr>
            <w:ins w:id="58948"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6300E47" w14:textId="77777777" w:rsidR="00BD0299" w:rsidRPr="00FF6A71" w:rsidRDefault="00BD0299">
            <w:pPr>
              <w:spacing w:before="0" w:after="0" w:line="240" w:lineRule="auto"/>
              <w:jc w:val="center"/>
              <w:rPr>
                <w:ins w:id="58949" w:author="pete jones" w:date="2022-01-04T12:37:00Z"/>
                <w:rFonts w:eastAsiaTheme="minorEastAsia" w:cstheme="minorHAnsi"/>
                <w:b/>
                <w:bCs/>
              </w:rPr>
              <w:pPrChange w:id="58950" w:author="pete jones" w:date="2022-01-04T12:52:00Z">
                <w:pPr>
                  <w:spacing w:line="276" w:lineRule="auto"/>
                  <w:jc w:val="center"/>
                </w:pPr>
              </w:pPrChange>
            </w:pPr>
            <w:ins w:id="58951"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CA0A158" w14:textId="77777777" w:rsidR="00BD0299" w:rsidRPr="00FF6A71" w:rsidRDefault="00BD0299">
            <w:pPr>
              <w:spacing w:before="0" w:after="0" w:line="240" w:lineRule="auto"/>
              <w:jc w:val="center"/>
              <w:rPr>
                <w:ins w:id="58952" w:author="pete jones" w:date="2022-01-04T12:37:00Z"/>
                <w:rFonts w:eastAsiaTheme="minorEastAsia" w:cstheme="minorHAnsi"/>
                <w:b/>
                <w:bCs/>
              </w:rPr>
              <w:pPrChange w:id="58953" w:author="pete jones" w:date="2022-01-04T12:52:00Z">
                <w:pPr>
                  <w:spacing w:line="276" w:lineRule="auto"/>
                  <w:jc w:val="center"/>
                </w:pPr>
              </w:pPrChange>
            </w:pPr>
            <w:ins w:id="58954"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295A8802" w14:textId="77777777" w:rsidR="00BD0299" w:rsidRPr="00FF6A71" w:rsidRDefault="00BD0299">
            <w:pPr>
              <w:spacing w:before="0" w:after="0" w:line="240" w:lineRule="auto"/>
              <w:jc w:val="center"/>
              <w:rPr>
                <w:ins w:id="58955" w:author="pete jones" w:date="2022-01-04T12:37:00Z"/>
                <w:rFonts w:eastAsiaTheme="minorEastAsia" w:cstheme="minorHAnsi"/>
                <w:b/>
                <w:bCs/>
              </w:rPr>
              <w:pPrChange w:id="58956" w:author="pete jones" w:date="2022-01-04T12:52:00Z">
                <w:pPr>
                  <w:spacing w:line="276" w:lineRule="auto"/>
                  <w:jc w:val="center"/>
                </w:pPr>
              </w:pPrChange>
            </w:pPr>
            <w:ins w:id="58957"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112082CE" w14:textId="77777777" w:rsidR="00BD0299" w:rsidRPr="00FF6A71" w:rsidRDefault="00BD0299">
            <w:pPr>
              <w:spacing w:before="0" w:after="0" w:line="240" w:lineRule="auto"/>
              <w:jc w:val="center"/>
              <w:rPr>
                <w:ins w:id="58958" w:author="pete jones" w:date="2022-01-04T12:37:00Z"/>
                <w:rFonts w:eastAsiaTheme="minorEastAsia" w:cstheme="minorHAnsi"/>
                <w:b/>
                <w:bCs/>
              </w:rPr>
              <w:pPrChange w:id="58959" w:author="pete jones" w:date="2022-01-04T12:52:00Z">
                <w:pPr>
                  <w:spacing w:line="276" w:lineRule="auto"/>
                  <w:jc w:val="center"/>
                </w:pPr>
              </w:pPrChange>
            </w:pPr>
            <w:ins w:id="58960" w:author="pete jones" w:date="2022-01-04T12:37:00Z">
              <w:r w:rsidRPr="00FF6A71">
                <w:rPr>
                  <w:rFonts w:eastAsiaTheme="minorEastAsia" w:cstheme="minorHAnsi"/>
                  <w:b/>
                  <w:bCs/>
                </w:rPr>
                <w:t>7</w:t>
              </w:r>
            </w:ins>
          </w:p>
        </w:tc>
      </w:tr>
      <w:tr w:rsidR="00BD0299" w:rsidRPr="00FF6A71" w14:paraId="7B323B3B" w14:textId="77777777" w:rsidTr="00701BD7">
        <w:tblPrEx>
          <w:tblW w:w="0" w:type="auto"/>
          <w:jc w:val="center"/>
          <w:tblPrExChange w:id="58961" w:author="pete jones" w:date="2022-01-04T12:53:00Z">
            <w:tblPrEx>
              <w:tblW w:w="0" w:type="auto"/>
              <w:jc w:val="center"/>
            </w:tblPrEx>
          </w:tblPrExChange>
        </w:tblPrEx>
        <w:trPr>
          <w:trHeight w:val="300"/>
          <w:jc w:val="center"/>
          <w:ins w:id="58962" w:author="pete jones" w:date="2022-01-04T12:37:00Z"/>
          <w:trPrChange w:id="58963" w:author="pete jones" w:date="2022-01-04T12:53:00Z">
            <w:trPr>
              <w:trHeight w:val="300"/>
              <w:jc w:val="center"/>
            </w:trPr>
          </w:trPrChange>
        </w:trPr>
        <w:tc>
          <w:tcPr>
            <w:tcW w:w="814" w:type="dxa"/>
            <w:vAlign w:val="center"/>
            <w:tcPrChange w:id="58964" w:author="pete jones" w:date="2022-01-04T12:53:00Z">
              <w:tcPr>
                <w:tcW w:w="814" w:type="dxa"/>
                <w:vAlign w:val="center"/>
              </w:tcPr>
            </w:tcPrChange>
          </w:tcPr>
          <w:p w14:paraId="63A598E3" w14:textId="77777777" w:rsidR="00BD0299" w:rsidRPr="00FF6A71" w:rsidRDefault="00BD0299">
            <w:pPr>
              <w:spacing w:before="0" w:after="0" w:line="240" w:lineRule="auto"/>
              <w:jc w:val="center"/>
              <w:rPr>
                <w:ins w:id="58965" w:author="pete jones" w:date="2022-01-04T12:37:00Z"/>
                <w:rFonts w:eastAsiaTheme="minorEastAsia" w:cstheme="minorHAnsi"/>
                <w:b/>
                <w:bCs/>
              </w:rPr>
              <w:pPrChange w:id="58966" w:author="pete jones" w:date="2022-01-04T12:52:00Z">
                <w:pPr>
                  <w:spacing w:line="276" w:lineRule="auto"/>
                  <w:jc w:val="center"/>
                </w:pPr>
              </w:pPrChange>
            </w:pPr>
            <w:ins w:id="58967" w:author="pete jones" w:date="2022-01-04T12:37:00Z">
              <w:r w:rsidRPr="00FF6A71">
                <w:rPr>
                  <w:rFonts w:eastAsiaTheme="minorEastAsia" w:cstheme="minorHAnsi"/>
                  <w:b/>
                  <w:bCs/>
                </w:rPr>
                <w:t>%</w:t>
              </w:r>
            </w:ins>
          </w:p>
        </w:tc>
        <w:tc>
          <w:tcPr>
            <w:tcW w:w="814" w:type="dxa"/>
            <w:shd w:val="clear" w:color="auto" w:fill="auto"/>
            <w:noWrap/>
            <w:vAlign w:val="bottom"/>
            <w:tcPrChange w:id="58968" w:author="pete jones" w:date="2022-01-04T12:53:00Z">
              <w:tcPr>
                <w:tcW w:w="814" w:type="dxa"/>
                <w:tcBorders>
                  <w:top w:val="single" w:sz="4" w:space="0" w:color="4472C4"/>
                  <w:left w:val="nil"/>
                  <w:bottom w:val="nil"/>
                  <w:right w:val="nil"/>
                </w:tcBorders>
                <w:shd w:val="clear" w:color="auto" w:fill="auto"/>
                <w:noWrap/>
                <w:vAlign w:val="bottom"/>
              </w:tcPr>
            </w:tcPrChange>
          </w:tcPr>
          <w:p w14:paraId="62E71C99" w14:textId="77777777" w:rsidR="00BD0299" w:rsidRPr="00FA4BC3" w:rsidRDefault="00BD0299">
            <w:pPr>
              <w:spacing w:before="0" w:after="0" w:line="240" w:lineRule="auto"/>
              <w:jc w:val="center"/>
              <w:rPr>
                <w:ins w:id="58969" w:author="pete jones" w:date="2022-01-04T12:37:00Z"/>
                <w:rFonts w:eastAsiaTheme="minorEastAsia" w:cstheme="minorHAnsi"/>
              </w:rPr>
              <w:pPrChange w:id="58970" w:author="pete jones" w:date="2022-01-04T12:52:00Z">
                <w:pPr>
                  <w:spacing w:line="276" w:lineRule="auto"/>
                  <w:jc w:val="center"/>
                </w:pPr>
              </w:pPrChange>
            </w:pPr>
            <w:ins w:id="58971" w:author="pete jones" w:date="2022-01-04T12:37:00Z">
              <w:r w:rsidRPr="00FA4BC3">
                <w:rPr>
                  <w:rFonts w:eastAsiaTheme="minorEastAsia" w:cstheme="minorHAnsi"/>
                  <w:rPrChange w:id="58972" w:author="pete jones" w:date="2022-01-04T14:59:00Z">
                    <w:rPr>
                      <w:rFonts w:ascii="Calibri" w:hAnsi="Calibri" w:cs="Calibri"/>
                      <w:color w:val="000000"/>
                      <w:sz w:val="22"/>
                      <w:szCs w:val="22"/>
                    </w:rPr>
                  </w:rPrChange>
                </w:rPr>
                <w:t>100%</w:t>
              </w:r>
            </w:ins>
          </w:p>
        </w:tc>
        <w:tc>
          <w:tcPr>
            <w:tcW w:w="814" w:type="dxa"/>
            <w:shd w:val="clear" w:color="auto" w:fill="auto"/>
            <w:noWrap/>
            <w:vAlign w:val="bottom"/>
            <w:tcPrChange w:id="58973" w:author="pete jones" w:date="2022-01-04T12:53:00Z">
              <w:tcPr>
                <w:tcW w:w="814" w:type="dxa"/>
                <w:tcBorders>
                  <w:top w:val="single" w:sz="4" w:space="0" w:color="4472C4"/>
                  <w:left w:val="nil"/>
                  <w:bottom w:val="nil"/>
                  <w:right w:val="nil"/>
                </w:tcBorders>
                <w:shd w:val="clear" w:color="auto" w:fill="auto"/>
                <w:noWrap/>
                <w:vAlign w:val="bottom"/>
              </w:tcPr>
            </w:tcPrChange>
          </w:tcPr>
          <w:p w14:paraId="5740F525" w14:textId="77777777" w:rsidR="00BD0299" w:rsidRPr="00FA4BC3" w:rsidRDefault="00BD0299">
            <w:pPr>
              <w:spacing w:before="0" w:after="0" w:line="240" w:lineRule="auto"/>
              <w:jc w:val="center"/>
              <w:rPr>
                <w:ins w:id="58974" w:author="pete jones" w:date="2022-01-04T12:37:00Z"/>
                <w:rFonts w:eastAsiaTheme="minorEastAsia" w:cstheme="minorHAnsi"/>
              </w:rPr>
              <w:pPrChange w:id="58975" w:author="pete jones" w:date="2022-01-04T12:52:00Z">
                <w:pPr>
                  <w:spacing w:line="276" w:lineRule="auto"/>
                  <w:jc w:val="center"/>
                </w:pPr>
              </w:pPrChange>
            </w:pPr>
          </w:p>
        </w:tc>
        <w:tc>
          <w:tcPr>
            <w:tcW w:w="814" w:type="dxa"/>
            <w:shd w:val="clear" w:color="auto" w:fill="auto"/>
            <w:noWrap/>
            <w:vAlign w:val="center"/>
            <w:tcPrChange w:id="58976" w:author="pete jones" w:date="2022-01-04T12:53:00Z">
              <w:tcPr>
                <w:tcW w:w="814" w:type="dxa"/>
                <w:tcBorders>
                  <w:top w:val="single" w:sz="4" w:space="0" w:color="4472C4"/>
                  <w:left w:val="nil"/>
                  <w:bottom w:val="nil"/>
                  <w:right w:val="nil"/>
                </w:tcBorders>
                <w:shd w:val="clear" w:color="auto" w:fill="auto"/>
                <w:noWrap/>
                <w:vAlign w:val="center"/>
              </w:tcPr>
            </w:tcPrChange>
          </w:tcPr>
          <w:p w14:paraId="720964EE" w14:textId="77777777" w:rsidR="00BD0299" w:rsidRPr="00FF6A71" w:rsidRDefault="00BD0299">
            <w:pPr>
              <w:spacing w:before="0" w:after="0" w:line="240" w:lineRule="auto"/>
              <w:jc w:val="center"/>
              <w:rPr>
                <w:ins w:id="58977" w:author="pete jones" w:date="2022-01-04T12:37:00Z"/>
                <w:rFonts w:eastAsiaTheme="minorEastAsia" w:cstheme="minorHAnsi"/>
                <w:b/>
                <w:bCs/>
                <w:rPrChange w:id="58978" w:author="pete jones" w:date="2022-01-04T13:45:00Z">
                  <w:rPr>
                    <w:ins w:id="58979" w:author="pete jones" w:date="2022-01-04T12:37:00Z"/>
                    <w:rFonts w:eastAsiaTheme="minorEastAsia" w:cstheme="minorHAnsi"/>
                  </w:rPr>
                </w:rPrChange>
              </w:rPr>
              <w:pPrChange w:id="58980" w:author="pete jones" w:date="2022-01-04T12:52:00Z">
                <w:pPr>
                  <w:spacing w:line="276" w:lineRule="auto"/>
                  <w:jc w:val="center"/>
                </w:pPr>
              </w:pPrChange>
            </w:pPr>
          </w:p>
        </w:tc>
        <w:tc>
          <w:tcPr>
            <w:tcW w:w="692" w:type="dxa"/>
            <w:shd w:val="clear" w:color="auto" w:fill="auto"/>
            <w:noWrap/>
            <w:vAlign w:val="center"/>
            <w:tcPrChange w:id="58981" w:author="pete jones" w:date="2022-01-04T12:53:00Z">
              <w:tcPr>
                <w:tcW w:w="692" w:type="dxa"/>
                <w:tcBorders>
                  <w:top w:val="single" w:sz="4" w:space="0" w:color="4472C4"/>
                  <w:left w:val="nil"/>
                  <w:bottom w:val="nil"/>
                  <w:right w:val="nil"/>
                </w:tcBorders>
                <w:shd w:val="clear" w:color="auto" w:fill="auto"/>
                <w:noWrap/>
                <w:vAlign w:val="center"/>
              </w:tcPr>
            </w:tcPrChange>
          </w:tcPr>
          <w:p w14:paraId="6D71EC27" w14:textId="77777777" w:rsidR="00BD0299" w:rsidRPr="00FF6A71" w:rsidRDefault="00BD0299">
            <w:pPr>
              <w:spacing w:before="0" w:after="0" w:line="240" w:lineRule="auto"/>
              <w:jc w:val="center"/>
              <w:rPr>
                <w:ins w:id="58982" w:author="pete jones" w:date="2022-01-04T12:37:00Z"/>
                <w:rFonts w:eastAsiaTheme="minorEastAsia" w:cstheme="minorHAnsi"/>
                <w:b/>
                <w:bCs/>
                <w:rPrChange w:id="58983" w:author="pete jones" w:date="2022-01-04T13:45:00Z">
                  <w:rPr>
                    <w:ins w:id="58984" w:author="pete jones" w:date="2022-01-04T12:37:00Z"/>
                    <w:rFonts w:eastAsiaTheme="minorEastAsia" w:cstheme="minorHAnsi"/>
                  </w:rPr>
                </w:rPrChange>
              </w:rPr>
              <w:pPrChange w:id="58985" w:author="pete jones" w:date="2022-01-04T12:52:00Z">
                <w:pPr>
                  <w:spacing w:line="276" w:lineRule="auto"/>
                  <w:jc w:val="center"/>
                </w:pPr>
              </w:pPrChange>
            </w:pPr>
          </w:p>
        </w:tc>
        <w:tc>
          <w:tcPr>
            <w:tcW w:w="692" w:type="dxa"/>
            <w:shd w:val="clear" w:color="auto" w:fill="auto"/>
            <w:noWrap/>
            <w:vAlign w:val="center"/>
            <w:tcPrChange w:id="58986" w:author="pete jones" w:date="2022-01-04T12:53:00Z">
              <w:tcPr>
                <w:tcW w:w="692" w:type="dxa"/>
                <w:tcBorders>
                  <w:top w:val="single" w:sz="4" w:space="0" w:color="4472C4"/>
                  <w:left w:val="nil"/>
                  <w:bottom w:val="nil"/>
                  <w:right w:val="nil"/>
                </w:tcBorders>
                <w:shd w:val="clear" w:color="auto" w:fill="auto"/>
                <w:noWrap/>
                <w:vAlign w:val="center"/>
              </w:tcPr>
            </w:tcPrChange>
          </w:tcPr>
          <w:p w14:paraId="467D9160" w14:textId="77777777" w:rsidR="00BD0299" w:rsidRPr="00FF6A71" w:rsidRDefault="00BD0299">
            <w:pPr>
              <w:spacing w:before="0" w:after="0" w:line="240" w:lineRule="auto"/>
              <w:jc w:val="center"/>
              <w:rPr>
                <w:ins w:id="58987" w:author="pete jones" w:date="2022-01-04T12:37:00Z"/>
                <w:rFonts w:eastAsiaTheme="minorEastAsia" w:cstheme="minorHAnsi"/>
                <w:b/>
                <w:bCs/>
                <w:rPrChange w:id="58988" w:author="pete jones" w:date="2022-01-04T13:45:00Z">
                  <w:rPr>
                    <w:ins w:id="58989" w:author="pete jones" w:date="2022-01-04T12:37:00Z"/>
                    <w:rFonts w:eastAsiaTheme="minorEastAsia" w:cstheme="minorHAnsi"/>
                  </w:rPr>
                </w:rPrChange>
              </w:rPr>
              <w:pPrChange w:id="58990" w:author="pete jones" w:date="2022-01-04T12:52:00Z">
                <w:pPr>
                  <w:spacing w:line="276" w:lineRule="auto"/>
                  <w:jc w:val="center"/>
                </w:pPr>
              </w:pPrChange>
            </w:pPr>
          </w:p>
        </w:tc>
        <w:tc>
          <w:tcPr>
            <w:tcW w:w="692" w:type="dxa"/>
            <w:shd w:val="clear" w:color="auto" w:fill="auto"/>
            <w:noWrap/>
            <w:vAlign w:val="bottom"/>
            <w:tcPrChange w:id="58991" w:author="pete jones" w:date="2022-01-04T12:53:00Z">
              <w:tcPr>
                <w:tcW w:w="692" w:type="dxa"/>
                <w:tcBorders>
                  <w:top w:val="single" w:sz="4" w:space="0" w:color="4472C4"/>
                  <w:left w:val="nil"/>
                  <w:bottom w:val="nil"/>
                  <w:right w:val="nil"/>
                </w:tcBorders>
                <w:shd w:val="clear" w:color="auto" w:fill="auto"/>
                <w:noWrap/>
                <w:vAlign w:val="bottom"/>
              </w:tcPr>
            </w:tcPrChange>
          </w:tcPr>
          <w:p w14:paraId="5A3ED76E" w14:textId="77777777" w:rsidR="00BD0299" w:rsidRPr="00FF6A71" w:rsidRDefault="00BD0299">
            <w:pPr>
              <w:spacing w:before="0" w:after="0" w:line="240" w:lineRule="auto"/>
              <w:jc w:val="center"/>
              <w:rPr>
                <w:ins w:id="58992" w:author="pete jones" w:date="2022-01-04T12:37:00Z"/>
                <w:rFonts w:eastAsiaTheme="minorEastAsia" w:cstheme="minorHAnsi"/>
                <w:b/>
                <w:bCs/>
                <w:rPrChange w:id="58993" w:author="pete jones" w:date="2022-01-04T13:45:00Z">
                  <w:rPr>
                    <w:ins w:id="58994" w:author="pete jones" w:date="2022-01-04T12:37:00Z"/>
                    <w:rFonts w:eastAsiaTheme="minorEastAsia" w:cstheme="minorHAnsi"/>
                  </w:rPr>
                </w:rPrChange>
              </w:rPr>
              <w:pPrChange w:id="58995" w:author="pete jones" w:date="2022-01-04T12:52:00Z">
                <w:pPr>
                  <w:spacing w:line="276" w:lineRule="auto"/>
                  <w:jc w:val="center"/>
                </w:pPr>
              </w:pPrChange>
            </w:pPr>
          </w:p>
        </w:tc>
        <w:tc>
          <w:tcPr>
            <w:tcW w:w="692" w:type="dxa"/>
            <w:shd w:val="clear" w:color="auto" w:fill="auto"/>
            <w:noWrap/>
            <w:vAlign w:val="bottom"/>
            <w:tcPrChange w:id="58996" w:author="pete jones" w:date="2022-01-04T12:53:00Z">
              <w:tcPr>
                <w:tcW w:w="692" w:type="dxa"/>
                <w:tcBorders>
                  <w:top w:val="single" w:sz="4" w:space="0" w:color="4472C4"/>
                  <w:left w:val="nil"/>
                  <w:bottom w:val="nil"/>
                  <w:right w:val="nil"/>
                </w:tcBorders>
                <w:shd w:val="clear" w:color="auto" w:fill="auto"/>
                <w:noWrap/>
                <w:vAlign w:val="bottom"/>
              </w:tcPr>
            </w:tcPrChange>
          </w:tcPr>
          <w:p w14:paraId="37DB82B5" w14:textId="77777777" w:rsidR="00BD0299" w:rsidRPr="00FF6A71" w:rsidRDefault="00BD0299">
            <w:pPr>
              <w:spacing w:before="0" w:after="0" w:line="240" w:lineRule="auto"/>
              <w:jc w:val="center"/>
              <w:rPr>
                <w:ins w:id="58997" w:author="pete jones" w:date="2022-01-04T12:37:00Z"/>
                <w:rFonts w:eastAsiaTheme="minorEastAsia" w:cstheme="minorHAnsi"/>
                <w:b/>
                <w:bCs/>
                <w:rPrChange w:id="58998" w:author="pete jones" w:date="2022-01-04T13:45:00Z">
                  <w:rPr>
                    <w:ins w:id="58999" w:author="pete jones" w:date="2022-01-04T12:37:00Z"/>
                    <w:rFonts w:eastAsiaTheme="minorEastAsia" w:cstheme="minorHAnsi"/>
                  </w:rPr>
                </w:rPrChange>
              </w:rPr>
              <w:pPrChange w:id="59000" w:author="pete jones" w:date="2022-01-04T12:52:00Z">
                <w:pPr>
                  <w:spacing w:line="276" w:lineRule="auto"/>
                  <w:jc w:val="center"/>
                </w:pPr>
              </w:pPrChange>
            </w:pPr>
          </w:p>
        </w:tc>
      </w:tr>
      <w:tr w:rsidR="00BD0299" w:rsidRPr="00FF6A71" w14:paraId="3602F5B4" w14:textId="77777777" w:rsidTr="00701BD7">
        <w:tblPrEx>
          <w:tblW w:w="0" w:type="auto"/>
          <w:jc w:val="center"/>
          <w:tblPrExChange w:id="59001" w:author="pete jones" w:date="2022-01-04T12:53:00Z">
            <w:tblPrEx>
              <w:tblW w:w="0" w:type="auto"/>
              <w:jc w:val="center"/>
            </w:tblPrEx>
          </w:tblPrExChange>
        </w:tblPrEx>
        <w:trPr>
          <w:trHeight w:val="300"/>
          <w:jc w:val="center"/>
          <w:ins w:id="59002" w:author="pete jones" w:date="2022-01-04T12:37:00Z"/>
          <w:trPrChange w:id="59003" w:author="pete jones" w:date="2022-01-04T12:53:00Z">
            <w:trPr>
              <w:trHeight w:val="300"/>
              <w:jc w:val="center"/>
            </w:trPr>
          </w:trPrChange>
        </w:trPr>
        <w:tc>
          <w:tcPr>
            <w:tcW w:w="814" w:type="dxa"/>
            <w:vAlign w:val="center"/>
            <w:tcPrChange w:id="59004" w:author="pete jones" w:date="2022-01-04T12:53:00Z">
              <w:tcPr>
                <w:tcW w:w="814" w:type="dxa"/>
                <w:vAlign w:val="center"/>
              </w:tcPr>
            </w:tcPrChange>
          </w:tcPr>
          <w:p w14:paraId="511752B3" w14:textId="77777777" w:rsidR="00BD0299" w:rsidRPr="00FF6A71" w:rsidRDefault="00BD0299">
            <w:pPr>
              <w:spacing w:before="0" w:after="0" w:line="240" w:lineRule="auto"/>
              <w:jc w:val="center"/>
              <w:rPr>
                <w:ins w:id="59005" w:author="pete jones" w:date="2022-01-04T12:37:00Z"/>
                <w:rFonts w:eastAsiaTheme="minorEastAsia" w:cstheme="minorHAnsi"/>
                <w:b/>
                <w:bCs/>
              </w:rPr>
              <w:pPrChange w:id="59006" w:author="pete jones" w:date="2022-01-04T12:52:00Z">
                <w:pPr>
                  <w:spacing w:line="276" w:lineRule="auto"/>
                  <w:jc w:val="center"/>
                </w:pPr>
              </w:pPrChange>
            </w:pPr>
            <w:ins w:id="59007" w:author="pete jones" w:date="2022-01-04T12:37:00Z">
              <w:r w:rsidRPr="00FF6A71">
                <w:rPr>
                  <w:rFonts w:eastAsiaTheme="minorEastAsia" w:cstheme="minorHAnsi"/>
                  <w:b/>
                  <w:bCs/>
                </w:rPr>
                <w:t>Count</w:t>
              </w:r>
            </w:ins>
          </w:p>
        </w:tc>
        <w:tc>
          <w:tcPr>
            <w:tcW w:w="814" w:type="dxa"/>
            <w:shd w:val="clear" w:color="auto" w:fill="auto"/>
            <w:noWrap/>
            <w:vAlign w:val="bottom"/>
            <w:tcPrChange w:id="59008" w:author="pete jones" w:date="2022-01-04T12:53:00Z">
              <w:tcPr>
                <w:tcW w:w="814" w:type="dxa"/>
                <w:tcBorders>
                  <w:top w:val="single" w:sz="4" w:space="0" w:color="4472C4"/>
                  <w:left w:val="nil"/>
                  <w:bottom w:val="nil"/>
                  <w:right w:val="nil"/>
                </w:tcBorders>
                <w:shd w:val="clear" w:color="auto" w:fill="auto"/>
                <w:noWrap/>
                <w:vAlign w:val="bottom"/>
              </w:tcPr>
            </w:tcPrChange>
          </w:tcPr>
          <w:p w14:paraId="06CC7812" w14:textId="77777777" w:rsidR="00BD0299" w:rsidRPr="00FA4BC3" w:rsidRDefault="00BD0299">
            <w:pPr>
              <w:spacing w:before="0" w:after="0" w:line="240" w:lineRule="auto"/>
              <w:jc w:val="center"/>
              <w:rPr>
                <w:ins w:id="59009" w:author="pete jones" w:date="2022-01-04T12:37:00Z"/>
                <w:rFonts w:eastAsiaTheme="minorEastAsia" w:cstheme="minorHAnsi"/>
              </w:rPr>
              <w:pPrChange w:id="59010" w:author="pete jones" w:date="2022-01-04T12:52:00Z">
                <w:pPr>
                  <w:spacing w:line="276" w:lineRule="auto"/>
                  <w:jc w:val="center"/>
                </w:pPr>
              </w:pPrChange>
            </w:pPr>
            <w:ins w:id="59011" w:author="pete jones" w:date="2022-01-04T12:37:00Z">
              <w:r w:rsidRPr="00FA4BC3">
                <w:rPr>
                  <w:rFonts w:eastAsiaTheme="minorEastAsia" w:cstheme="minorHAnsi"/>
                  <w:rPrChange w:id="59012" w:author="pete jones" w:date="2022-01-04T14:59:00Z">
                    <w:rPr>
                      <w:rFonts w:ascii="Calibri" w:hAnsi="Calibri" w:cs="Calibri"/>
                      <w:color w:val="000000"/>
                      <w:sz w:val="22"/>
                      <w:szCs w:val="22"/>
                    </w:rPr>
                  </w:rPrChange>
                </w:rPr>
                <w:t>4</w:t>
              </w:r>
            </w:ins>
          </w:p>
        </w:tc>
        <w:tc>
          <w:tcPr>
            <w:tcW w:w="814" w:type="dxa"/>
            <w:shd w:val="clear" w:color="auto" w:fill="auto"/>
            <w:noWrap/>
            <w:vAlign w:val="bottom"/>
            <w:tcPrChange w:id="59013" w:author="pete jones" w:date="2022-01-04T12:53:00Z">
              <w:tcPr>
                <w:tcW w:w="814" w:type="dxa"/>
                <w:tcBorders>
                  <w:top w:val="single" w:sz="4" w:space="0" w:color="4472C4"/>
                  <w:left w:val="nil"/>
                  <w:bottom w:val="nil"/>
                  <w:right w:val="nil"/>
                </w:tcBorders>
                <w:shd w:val="clear" w:color="auto" w:fill="auto"/>
                <w:noWrap/>
                <w:vAlign w:val="bottom"/>
              </w:tcPr>
            </w:tcPrChange>
          </w:tcPr>
          <w:p w14:paraId="6D26F240" w14:textId="77777777" w:rsidR="00BD0299" w:rsidRPr="00FA4BC3" w:rsidRDefault="00BD0299">
            <w:pPr>
              <w:spacing w:before="0" w:after="0" w:line="240" w:lineRule="auto"/>
              <w:jc w:val="center"/>
              <w:rPr>
                <w:ins w:id="59014" w:author="pete jones" w:date="2022-01-04T12:37:00Z"/>
                <w:rFonts w:eastAsiaTheme="minorEastAsia" w:cstheme="minorHAnsi"/>
              </w:rPr>
              <w:pPrChange w:id="59015" w:author="pete jones" w:date="2022-01-04T12:52:00Z">
                <w:pPr>
                  <w:spacing w:line="276" w:lineRule="auto"/>
                  <w:jc w:val="center"/>
                </w:pPr>
              </w:pPrChange>
            </w:pPr>
          </w:p>
        </w:tc>
        <w:tc>
          <w:tcPr>
            <w:tcW w:w="814" w:type="dxa"/>
            <w:shd w:val="clear" w:color="auto" w:fill="auto"/>
            <w:noWrap/>
            <w:vAlign w:val="bottom"/>
            <w:tcPrChange w:id="59016" w:author="pete jones" w:date="2022-01-04T12:53:00Z">
              <w:tcPr>
                <w:tcW w:w="814" w:type="dxa"/>
                <w:tcBorders>
                  <w:top w:val="single" w:sz="4" w:space="0" w:color="4472C4"/>
                  <w:left w:val="nil"/>
                  <w:bottom w:val="nil"/>
                  <w:right w:val="nil"/>
                </w:tcBorders>
                <w:shd w:val="clear" w:color="auto" w:fill="auto"/>
                <w:noWrap/>
                <w:vAlign w:val="bottom"/>
              </w:tcPr>
            </w:tcPrChange>
          </w:tcPr>
          <w:p w14:paraId="0A28656F" w14:textId="77777777" w:rsidR="00BD0299" w:rsidRPr="00FF6A71" w:rsidRDefault="00BD0299">
            <w:pPr>
              <w:spacing w:before="0" w:after="0" w:line="240" w:lineRule="auto"/>
              <w:jc w:val="center"/>
              <w:rPr>
                <w:ins w:id="59017" w:author="pete jones" w:date="2022-01-04T12:37:00Z"/>
                <w:rFonts w:eastAsiaTheme="minorEastAsia" w:cstheme="minorHAnsi"/>
                <w:b/>
                <w:bCs/>
                <w:rPrChange w:id="59018" w:author="pete jones" w:date="2022-01-04T13:45:00Z">
                  <w:rPr>
                    <w:ins w:id="59019" w:author="pete jones" w:date="2022-01-04T12:37:00Z"/>
                    <w:rFonts w:eastAsiaTheme="minorEastAsia" w:cstheme="minorHAnsi"/>
                  </w:rPr>
                </w:rPrChange>
              </w:rPr>
              <w:pPrChange w:id="59020" w:author="pete jones" w:date="2022-01-04T12:52:00Z">
                <w:pPr>
                  <w:spacing w:line="276" w:lineRule="auto"/>
                  <w:jc w:val="center"/>
                </w:pPr>
              </w:pPrChange>
            </w:pPr>
          </w:p>
        </w:tc>
        <w:tc>
          <w:tcPr>
            <w:tcW w:w="692" w:type="dxa"/>
            <w:shd w:val="clear" w:color="auto" w:fill="auto"/>
            <w:noWrap/>
            <w:vAlign w:val="bottom"/>
            <w:tcPrChange w:id="59021" w:author="pete jones" w:date="2022-01-04T12:53:00Z">
              <w:tcPr>
                <w:tcW w:w="692" w:type="dxa"/>
                <w:tcBorders>
                  <w:top w:val="single" w:sz="4" w:space="0" w:color="4472C4"/>
                  <w:left w:val="nil"/>
                  <w:bottom w:val="nil"/>
                  <w:right w:val="nil"/>
                </w:tcBorders>
                <w:shd w:val="clear" w:color="auto" w:fill="auto"/>
                <w:noWrap/>
                <w:vAlign w:val="bottom"/>
              </w:tcPr>
            </w:tcPrChange>
          </w:tcPr>
          <w:p w14:paraId="4AC80141" w14:textId="77777777" w:rsidR="00BD0299" w:rsidRPr="00FF6A71" w:rsidRDefault="00BD0299">
            <w:pPr>
              <w:spacing w:before="0" w:after="0" w:line="240" w:lineRule="auto"/>
              <w:jc w:val="center"/>
              <w:rPr>
                <w:ins w:id="59022" w:author="pete jones" w:date="2022-01-04T12:37:00Z"/>
                <w:rFonts w:eastAsiaTheme="minorEastAsia" w:cstheme="minorHAnsi"/>
                <w:b/>
                <w:bCs/>
                <w:rPrChange w:id="59023" w:author="pete jones" w:date="2022-01-04T13:45:00Z">
                  <w:rPr>
                    <w:ins w:id="59024" w:author="pete jones" w:date="2022-01-04T12:37:00Z"/>
                    <w:rFonts w:eastAsiaTheme="minorEastAsia" w:cstheme="minorHAnsi"/>
                  </w:rPr>
                </w:rPrChange>
              </w:rPr>
              <w:pPrChange w:id="59025" w:author="pete jones" w:date="2022-01-04T12:52:00Z">
                <w:pPr>
                  <w:spacing w:line="276" w:lineRule="auto"/>
                  <w:jc w:val="center"/>
                </w:pPr>
              </w:pPrChange>
            </w:pPr>
          </w:p>
        </w:tc>
        <w:tc>
          <w:tcPr>
            <w:tcW w:w="692" w:type="dxa"/>
            <w:shd w:val="clear" w:color="auto" w:fill="auto"/>
            <w:noWrap/>
            <w:vAlign w:val="bottom"/>
            <w:tcPrChange w:id="59026" w:author="pete jones" w:date="2022-01-04T12:53:00Z">
              <w:tcPr>
                <w:tcW w:w="692" w:type="dxa"/>
                <w:tcBorders>
                  <w:top w:val="single" w:sz="4" w:space="0" w:color="4472C4"/>
                  <w:left w:val="nil"/>
                  <w:bottom w:val="nil"/>
                  <w:right w:val="nil"/>
                </w:tcBorders>
                <w:shd w:val="clear" w:color="auto" w:fill="auto"/>
                <w:noWrap/>
                <w:vAlign w:val="bottom"/>
              </w:tcPr>
            </w:tcPrChange>
          </w:tcPr>
          <w:p w14:paraId="75E501B6" w14:textId="77777777" w:rsidR="00BD0299" w:rsidRPr="00FF6A71" w:rsidRDefault="00BD0299">
            <w:pPr>
              <w:spacing w:before="0" w:after="0" w:line="240" w:lineRule="auto"/>
              <w:jc w:val="center"/>
              <w:rPr>
                <w:ins w:id="59027" w:author="pete jones" w:date="2022-01-04T12:37:00Z"/>
                <w:rFonts w:eastAsiaTheme="minorEastAsia" w:cstheme="minorHAnsi"/>
                <w:b/>
                <w:bCs/>
                <w:rPrChange w:id="59028" w:author="pete jones" w:date="2022-01-04T13:45:00Z">
                  <w:rPr>
                    <w:ins w:id="59029" w:author="pete jones" w:date="2022-01-04T12:37:00Z"/>
                    <w:rFonts w:eastAsiaTheme="minorEastAsia" w:cstheme="minorHAnsi"/>
                  </w:rPr>
                </w:rPrChange>
              </w:rPr>
              <w:pPrChange w:id="59030" w:author="pete jones" w:date="2022-01-04T12:52:00Z">
                <w:pPr>
                  <w:spacing w:line="276" w:lineRule="auto"/>
                  <w:jc w:val="center"/>
                </w:pPr>
              </w:pPrChange>
            </w:pPr>
          </w:p>
        </w:tc>
        <w:tc>
          <w:tcPr>
            <w:tcW w:w="692" w:type="dxa"/>
            <w:shd w:val="clear" w:color="auto" w:fill="auto"/>
            <w:noWrap/>
            <w:vAlign w:val="bottom"/>
            <w:tcPrChange w:id="59031" w:author="pete jones" w:date="2022-01-04T12:53:00Z">
              <w:tcPr>
                <w:tcW w:w="692" w:type="dxa"/>
                <w:tcBorders>
                  <w:top w:val="single" w:sz="4" w:space="0" w:color="4472C4"/>
                  <w:left w:val="nil"/>
                  <w:bottom w:val="nil"/>
                  <w:right w:val="nil"/>
                </w:tcBorders>
                <w:shd w:val="clear" w:color="auto" w:fill="auto"/>
                <w:noWrap/>
                <w:vAlign w:val="bottom"/>
              </w:tcPr>
            </w:tcPrChange>
          </w:tcPr>
          <w:p w14:paraId="6D7FA0EB" w14:textId="77777777" w:rsidR="00BD0299" w:rsidRPr="00FF6A71" w:rsidRDefault="00BD0299">
            <w:pPr>
              <w:spacing w:before="0" w:after="0" w:line="240" w:lineRule="auto"/>
              <w:jc w:val="center"/>
              <w:rPr>
                <w:ins w:id="59032" w:author="pete jones" w:date="2022-01-04T12:37:00Z"/>
                <w:rFonts w:eastAsiaTheme="minorEastAsia" w:cstheme="minorHAnsi"/>
                <w:b/>
                <w:bCs/>
                <w:rPrChange w:id="59033" w:author="pete jones" w:date="2022-01-04T13:45:00Z">
                  <w:rPr>
                    <w:ins w:id="59034" w:author="pete jones" w:date="2022-01-04T12:37:00Z"/>
                    <w:rFonts w:eastAsiaTheme="minorEastAsia" w:cstheme="minorHAnsi"/>
                  </w:rPr>
                </w:rPrChange>
              </w:rPr>
              <w:pPrChange w:id="59035" w:author="pete jones" w:date="2022-01-04T12:52:00Z">
                <w:pPr>
                  <w:spacing w:line="276" w:lineRule="auto"/>
                  <w:jc w:val="center"/>
                </w:pPr>
              </w:pPrChange>
            </w:pPr>
          </w:p>
        </w:tc>
        <w:tc>
          <w:tcPr>
            <w:tcW w:w="692" w:type="dxa"/>
            <w:shd w:val="clear" w:color="auto" w:fill="auto"/>
            <w:noWrap/>
            <w:vAlign w:val="bottom"/>
            <w:tcPrChange w:id="59036" w:author="pete jones" w:date="2022-01-04T12:53:00Z">
              <w:tcPr>
                <w:tcW w:w="692" w:type="dxa"/>
                <w:tcBorders>
                  <w:top w:val="single" w:sz="4" w:space="0" w:color="4472C4"/>
                  <w:left w:val="nil"/>
                  <w:bottom w:val="nil"/>
                  <w:right w:val="nil"/>
                </w:tcBorders>
                <w:shd w:val="clear" w:color="auto" w:fill="auto"/>
                <w:noWrap/>
                <w:vAlign w:val="bottom"/>
              </w:tcPr>
            </w:tcPrChange>
          </w:tcPr>
          <w:p w14:paraId="544D56AC" w14:textId="77777777" w:rsidR="00BD0299" w:rsidRPr="00FF6A71" w:rsidRDefault="00BD0299">
            <w:pPr>
              <w:spacing w:before="0" w:after="0" w:line="240" w:lineRule="auto"/>
              <w:jc w:val="center"/>
              <w:rPr>
                <w:ins w:id="59037" w:author="pete jones" w:date="2022-01-04T12:37:00Z"/>
                <w:rFonts w:eastAsiaTheme="minorEastAsia" w:cstheme="minorHAnsi"/>
                <w:b/>
                <w:bCs/>
                <w:rPrChange w:id="59038" w:author="pete jones" w:date="2022-01-04T13:45:00Z">
                  <w:rPr>
                    <w:ins w:id="59039" w:author="pete jones" w:date="2022-01-04T12:37:00Z"/>
                    <w:rFonts w:eastAsiaTheme="minorEastAsia" w:cstheme="minorHAnsi"/>
                  </w:rPr>
                </w:rPrChange>
              </w:rPr>
              <w:pPrChange w:id="59040" w:author="pete jones" w:date="2022-01-04T12:52:00Z">
                <w:pPr>
                  <w:spacing w:line="276" w:lineRule="auto"/>
                  <w:jc w:val="center"/>
                </w:pPr>
              </w:pPrChange>
            </w:pPr>
          </w:p>
        </w:tc>
      </w:tr>
    </w:tbl>
    <w:p w14:paraId="2A98BF7A" w14:textId="6DA14CC1" w:rsidR="00BD0299" w:rsidRPr="00FF6A71" w:rsidRDefault="00BD0299" w:rsidP="00BD0299">
      <w:pPr>
        <w:rPr>
          <w:ins w:id="59041" w:author="pete jones" w:date="2022-01-04T12:37:00Z"/>
        </w:rPr>
      </w:pPr>
      <w:ins w:id="59042" w:author="pete jones" w:date="2022-01-04T12:37:00Z">
        <w:r w:rsidRPr="00FF6A71">
          <w:t xml:space="preserve">Q2.8.14 Efficient production involves </w:t>
        </w:r>
      </w:ins>
      <w:ins w:id="59043" w:author="pete jones" w:date="2022-03-30T12:22:00Z">
        <w:r w:rsidR="006E7D7D">
          <w:t xml:space="preserve">the </w:t>
        </w:r>
      </w:ins>
      <w:ins w:id="59044" w:author="pete jones" w:date="2022-01-04T12:37:00Z">
        <w:r w:rsidRPr="00FF6A71">
          <w:t>design, simulation, physical and computer modelling, advanced production technologies, and control technique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9045">
          <w:tblGrid>
            <w:gridCol w:w="814"/>
            <w:gridCol w:w="814"/>
            <w:gridCol w:w="814"/>
            <w:gridCol w:w="814"/>
            <w:gridCol w:w="692"/>
            <w:gridCol w:w="692"/>
            <w:gridCol w:w="692"/>
            <w:gridCol w:w="692"/>
          </w:tblGrid>
        </w:tblGridChange>
      </w:tblGrid>
      <w:tr w:rsidR="00BD0299" w:rsidRPr="00FF6A71" w14:paraId="59B5BDCB" w14:textId="77777777" w:rsidTr="00015922">
        <w:trPr>
          <w:trHeight w:val="300"/>
          <w:jc w:val="center"/>
          <w:ins w:id="59046" w:author="pete jones" w:date="2022-01-04T12:37:00Z"/>
        </w:trPr>
        <w:tc>
          <w:tcPr>
            <w:tcW w:w="814" w:type="dxa"/>
            <w:shd w:val="clear" w:color="auto" w:fill="E7E6E6" w:themeFill="background2"/>
            <w:vAlign w:val="center"/>
          </w:tcPr>
          <w:p w14:paraId="40F670EE" w14:textId="77777777" w:rsidR="00BD0299" w:rsidRPr="00FF6A71" w:rsidRDefault="00BD0299">
            <w:pPr>
              <w:spacing w:before="0" w:after="0" w:line="240" w:lineRule="auto"/>
              <w:jc w:val="center"/>
              <w:rPr>
                <w:ins w:id="59047" w:author="pete jones" w:date="2022-01-04T12:37:00Z"/>
                <w:rFonts w:eastAsiaTheme="minorEastAsia" w:cstheme="minorHAnsi"/>
                <w:b/>
                <w:bCs/>
              </w:rPr>
              <w:pPrChange w:id="59048" w:author="pete jones" w:date="2022-01-04T12:52:00Z">
                <w:pPr>
                  <w:jc w:val="center"/>
                </w:pPr>
              </w:pPrChange>
            </w:pPr>
            <w:ins w:id="59049"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49572A7C" w14:textId="77777777" w:rsidR="00BD0299" w:rsidRPr="00FF6A71" w:rsidRDefault="00BD0299">
            <w:pPr>
              <w:spacing w:before="0" w:after="0" w:line="240" w:lineRule="auto"/>
              <w:jc w:val="center"/>
              <w:rPr>
                <w:ins w:id="59050" w:author="pete jones" w:date="2022-01-04T12:37:00Z"/>
                <w:rFonts w:eastAsiaTheme="minorEastAsia" w:cstheme="minorHAnsi"/>
                <w:b/>
                <w:bCs/>
              </w:rPr>
              <w:pPrChange w:id="59051" w:author="pete jones" w:date="2022-01-04T12:52:00Z">
                <w:pPr>
                  <w:jc w:val="center"/>
                </w:pPr>
              </w:pPrChange>
            </w:pPr>
            <w:ins w:id="59052"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005B096" w14:textId="77777777" w:rsidR="00BD0299" w:rsidRPr="00FF6A71" w:rsidRDefault="00BD0299">
            <w:pPr>
              <w:spacing w:before="0" w:after="0" w:line="240" w:lineRule="auto"/>
              <w:jc w:val="center"/>
              <w:rPr>
                <w:ins w:id="59053" w:author="pete jones" w:date="2022-01-04T12:37:00Z"/>
                <w:rFonts w:eastAsiaTheme="minorEastAsia" w:cstheme="minorHAnsi"/>
                <w:b/>
                <w:bCs/>
              </w:rPr>
              <w:pPrChange w:id="59054" w:author="pete jones" w:date="2022-01-04T12:52:00Z">
                <w:pPr>
                  <w:jc w:val="center"/>
                </w:pPr>
              </w:pPrChange>
            </w:pPr>
            <w:ins w:id="59055"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655446A7" w14:textId="77777777" w:rsidR="00BD0299" w:rsidRPr="00FF6A71" w:rsidRDefault="00BD0299">
            <w:pPr>
              <w:spacing w:before="0" w:after="0" w:line="240" w:lineRule="auto"/>
              <w:jc w:val="center"/>
              <w:rPr>
                <w:ins w:id="59056" w:author="pete jones" w:date="2022-01-04T12:37:00Z"/>
                <w:rFonts w:eastAsiaTheme="minorEastAsia" w:cstheme="minorHAnsi"/>
                <w:b/>
                <w:bCs/>
              </w:rPr>
              <w:pPrChange w:id="59057" w:author="pete jones" w:date="2022-01-04T12:52:00Z">
                <w:pPr>
                  <w:jc w:val="center"/>
                </w:pPr>
              </w:pPrChange>
            </w:pPr>
            <w:ins w:id="59058"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D275E8A" w14:textId="77777777" w:rsidR="00BD0299" w:rsidRPr="00FF6A71" w:rsidRDefault="00BD0299">
            <w:pPr>
              <w:spacing w:before="0" w:after="0" w:line="240" w:lineRule="auto"/>
              <w:jc w:val="center"/>
              <w:rPr>
                <w:ins w:id="59059" w:author="pete jones" w:date="2022-01-04T12:37:00Z"/>
                <w:rFonts w:eastAsiaTheme="minorEastAsia" w:cstheme="minorHAnsi"/>
                <w:b/>
                <w:bCs/>
              </w:rPr>
              <w:pPrChange w:id="59060" w:author="pete jones" w:date="2022-01-04T12:52:00Z">
                <w:pPr>
                  <w:jc w:val="center"/>
                </w:pPr>
              </w:pPrChange>
            </w:pPr>
            <w:ins w:id="59061"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A62C73A" w14:textId="77777777" w:rsidR="00BD0299" w:rsidRPr="00FF6A71" w:rsidRDefault="00BD0299">
            <w:pPr>
              <w:spacing w:before="0" w:after="0" w:line="240" w:lineRule="auto"/>
              <w:jc w:val="center"/>
              <w:rPr>
                <w:ins w:id="59062" w:author="pete jones" w:date="2022-01-04T12:37:00Z"/>
                <w:rFonts w:eastAsiaTheme="minorEastAsia" w:cstheme="minorHAnsi"/>
                <w:b/>
                <w:bCs/>
              </w:rPr>
              <w:pPrChange w:id="59063" w:author="pete jones" w:date="2022-01-04T12:52:00Z">
                <w:pPr>
                  <w:jc w:val="center"/>
                </w:pPr>
              </w:pPrChange>
            </w:pPr>
            <w:ins w:id="59064"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A81AF8B" w14:textId="77777777" w:rsidR="00BD0299" w:rsidRPr="00FF6A71" w:rsidRDefault="00BD0299">
            <w:pPr>
              <w:spacing w:before="0" w:after="0" w:line="240" w:lineRule="auto"/>
              <w:jc w:val="center"/>
              <w:rPr>
                <w:ins w:id="59065" w:author="pete jones" w:date="2022-01-04T12:37:00Z"/>
                <w:rFonts w:eastAsiaTheme="minorEastAsia" w:cstheme="minorHAnsi"/>
                <w:b/>
                <w:bCs/>
              </w:rPr>
              <w:pPrChange w:id="59066" w:author="pete jones" w:date="2022-01-04T12:52:00Z">
                <w:pPr>
                  <w:jc w:val="center"/>
                </w:pPr>
              </w:pPrChange>
            </w:pPr>
            <w:ins w:id="59067"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3C385F88" w14:textId="77777777" w:rsidR="00BD0299" w:rsidRPr="00FF6A71" w:rsidRDefault="00BD0299">
            <w:pPr>
              <w:spacing w:before="0" w:after="0" w:line="240" w:lineRule="auto"/>
              <w:jc w:val="center"/>
              <w:rPr>
                <w:ins w:id="59068" w:author="pete jones" w:date="2022-01-04T12:37:00Z"/>
                <w:rFonts w:eastAsiaTheme="minorEastAsia" w:cstheme="minorHAnsi"/>
                <w:b/>
                <w:bCs/>
              </w:rPr>
              <w:pPrChange w:id="59069" w:author="pete jones" w:date="2022-01-04T12:52:00Z">
                <w:pPr>
                  <w:jc w:val="center"/>
                </w:pPr>
              </w:pPrChange>
            </w:pPr>
            <w:ins w:id="59070" w:author="pete jones" w:date="2022-01-04T12:37:00Z">
              <w:r w:rsidRPr="00FF6A71">
                <w:rPr>
                  <w:rFonts w:eastAsiaTheme="minorEastAsia" w:cstheme="minorHAnsi"/>
                  <w:b/>
                  <w:bCs/>
                </w:rPr>
                <w:t>7</w:t>
              </w:r>
            </w:ins>
          </w:p>
        </w:tc>
      </w:tr>
      <w:tr w:rsidR="00BD0299" w:rsidRPr="00FF6A71" w14:paraId="5EE64079" w14:textId="77777777" w:rsidTr="00701BD7">
        <w:tblPrEx>
          <w:tblW w:w="0" w:type="auto"/>
          <w:jc w:val="center"/>
          <w:tblPrExChange w:id="59071" w:author="pete jones" w:date="2022-01-04T12:53:00Z">
            <w:tblPrEx>
              <w:tblW w:w="0" w:type="auto"/>
              <w:jc w:val="center"/>
            </w:tblPrEx>
          </w:tblPrExChange>
        </w:tblPrEx>
        <w:trPr>
          <w:trHeight w:val="300"/>
          <w:jc w:val="center"/>
          <w:ins w:id="59072" w:author="pete jones" w:date="2022-01-04T12:37:00Z"/>
          <w:trPrChange w:id="59073" w:author="pete jones" w:date="2022-01-04T12:53:00Z">
            <w:trPr>
              <w:trHeight w:val="300"/>
              <w:jc w:val="center"/>
            </w:trPr>
          </w:trPrChange>
        </w:trPr>
        <w:tc>
          <w:tcPr>
            <w:tcW w:w="814" w:type="dxa"/>
            <w:vAlign w:val="center"/>
            <w:tcPrChange w:id="59074" w:author="pete jones" w:date="2022-01-04T12:53:00Z">
              <w:tcPr>
                <w:tcW w:w="814" w:type="dxa"/>
                <w:vAlign w:val="center"/>
              </w:tcPr>
            </w:tcPrChange>
          </w:tcPr>
          <w:p w14:paraId="2C3F0956" w14:textId="77777777" w:rsidR="00BD0299" w:rsidRPr="00FF6A71" w:rsidRDefault="00BD0299">
            <w:pPr>
              <w:spacing w:before="0" w:after="0" w:line="240" w:lineRule="auto"/>
              <w:jc w:val="center"/>
              <w:rPr>
                <w:ins w:id="59075" w:author="pete jones" w:date="2022-01-04T12:37:00Z"/>
                <w:rFonts w:eastAsiaTheme="minorEastAsia" w:cstheme="minorHAnsi"/>
                <w:b/>
                <w:bCs/>
              </w:rPr>
              <w:pPrChange w:id="59076" w:author="pete jones" w:date="2022-01-04T12:52:00Z">
                <w:pPr>
                  <w:jc w:val="center"/>
                </w:pPr>
              </w:pPrChange>
            </w:pPr>
            <w:ins w:id="59077" w:author="pete jones" w:date="2022-01-04T12:37:00Z">
              <w:r w:rsidRPr="00FF6A71">
                <w:rPr>
                  <w:rFonts w:eastAsiaTheme="minorEastAsia" w:cstheme="minorHAnsi"/>
                  <w:b/>
                  <w:bCs/>
                </w:rPr>
                <w:t>%</w:t>
              </w:r>
            </w:ins>
          </w:p>
        </w:tc>
        <w:tc>
          <w:tcPr>
            <w:tcW w:w="814" w:type="dxa"/>
            <w:shd w:val="clear" w:color="auto" w:fill="auto"/>
            <w:noWrap/>
            <w:vAlign w:val="bottom"/>
            <w:tcPrChange w:id="59078" w:author="pete jones" w:date="2022-01-04T12:53:00Z">
              <w:tcPr>
                <w:tcW w:w="814" w:type="dxa"/>
                <w:tcBorders>
                  <w:top w:val="single" w:sz="4" w:space="0" w:color="4472C4"/>
                  <w:left w:val="nil"/>
                  <w:bottom w:val="nil"/>
                  <w:right w:val="nil"/>
                </w:tcBorders>
                <w:shd w:val="clear" w:color="auto" w:fill="auto"/>
                <w:noWrap/>
                <w:vAlign w:val="bottom"/>
              </w:tcPr>
            </w:tcPrChange>
          </w:tcPr>
          <w:p w14:paraId="0955F400" w14:textId="77777777" w:rsidR="00BD0299" w:rsidRPr="00FA4BC3" w:rsidRDefault="00BD0299">
            <w:pPr>
              <w:spacing w:before="0" w:after="0" w:line="240" w:lineRule="auto"/>
              <w:jc w:val="center"/>
              <w:rPr>
                <w:ins w:id="59079" w:author="pete jones" w:date="2022-01-04T12:37:00Z"/>
                <w:rFonts w:eastAsiaTheme="minorEastAsia" w:cstheme="minorHAnsi"/>
              </w:rPr>
              <w:pPrChange w:id="59080" w:author="pete jones" w:date="2022-01-04T12:52:00Z">
                <w:pPr>
                  <w:jc w:val="center"/>
                </w:pPr>
              </w:pPrChange>
            </w:pPr>
            <w:ins w:id="59081" w:author="pete jones" w:date="2022-01-04T12:37:00Z">
              <w:r w:rsidRPr="00FA4BC3">
                <w:rPr>
                  <w:rFonts w:eastAsiaTheme="minorEastAsia" w:cstheme="minorHAnsi"/>
                  <w:rPrChange w:id="59082" w:author="pete jones" w:date="2022-01-04T14:59:00Z">
                    <w:rPr>
                      <w:rFonts w:ascii="Calibri" w:hAnsi="Calibri" w:cs="Calibri"/>
                      <w:color w:val="000000"/>
                      <w:sz w:val="22"/>
                      <w:szCs w:val="22"/>
                    </w:rPr>
                  </w:rPrChange>
                </w:rPr>
                <w:t>50%</w:t>
              </w:r>
            </w:ins>
          </w:p>
        </w:tc>
        <w:tc>
          <w:tcPr>
            <w:tcW w:w="814" w:type="dxa"/>
            <w:shd w:val="clear" w:color="auto" w:fill="auto"/>
            <w:noWrap/>
            <w:vAlign w:val="bottom"/>
            <w:tcPrChange w:id="59083" w:author="pete jones" w:date="2022-01-04T12:53:00Z">
              <w:tcPr>
                <w:tcW w:w="814" w:type="dxa"/>
                <w:tcBorders>
                  <w:top w:val="single" w:sz="4" w:space="0" w:color="4472C4"/>
                  <w:left w:val="nil"/>
                  <w:bottom w:val="nil"/>
                  <w:right w:val="nil"/>
                </w:tcBorders>
                <w:shd w:val="clear" w:color="auto" w:fill="auto"/>
                <w:noWrap/>
                <w:vAlign w:val="bottom"/>
              </w:tcPr>
            </w:tcPrChange>
          </w:tcPr>
          <w:p w14:paraId="417E499D" w14:textId="77777777" w:rsidR="00BD0299" w:rsidRPr="00FA4BC3" w:rsidRDefault="00BD0299">
            <w:pPr>
              <w:spacing w:before="0" w:after="0" w:line="240" w:lineRule="auto"/>
              <w:jc w:val="center"/>
              <w:rPr>
                <w:ins w:id="59084" w:author="pete jones" w:date="2022-01-04T12:37:00Z"/>
                <w:rFonts w:eastAsiaTheme="minorEastAsia" w:cstheme="minorHAnsi"/>
              </w:rPr>
              <w:pPrChange w:id="59085" w:author="pete jones" w:date="2022-01-04T12:52:00Z">
                <w:pPr>
                  <w:jc w:val="center"/>
                </w:pPr>
              </w:pPrChange>
            </w:pPr>
            <w:ins w:id="59086" w:author="pete jones" w:date="2022-01-04T12:37:00Z">
              <w:r w:rsidRPr="00FA4BC3">
                <w:rPr>
                  <w:rFonts w:eastAsiaTheme="minorEastAsia" w:cstheme="minorHAnsi"/>
                  <w:rPrChange w:id="59087" w:author="pete jones" w:date="2022-01-04T14:59:00Z">
                    <w:rPr>
                      <w:rFonts w:ascii="Calibri" w:hAnsi="Calibri" w:cs="Calibri"/>
                      <w:color w:val="000000"/>
                      <w:sz w:val="22"/>
                      <w:szCs w:val="22"/>
                    </w:rPr>
                  </w:rPrChange>
                </w:rPr>
                <w:t>50%</w:t>
              </w:r>
            </w:ins>
          </w:p>
        </w:tc>
        <w:tc>
          <w:tcPr>
            <w:tcW w:w="814" w:type="dxa"/>
            <w:shd w:val="clear" w:color="auto" w:fill="auto"/>
            <w:noWrap/>
            <w:vAlign w:val="center"/>
            <w:tcPrChange w:id="59088" w:author="pete jones" w:date="2022-01-04T12:53:00Z">
              <w:tcPr>
                <w:tcW w:w="814" w:type="dxa"/>
                <w:tcBorders>
                  <w:top w:val="single" w:sz="4" w:space="0" w:color="4472C4"/>
                  <w:left w:val="nil"/>
                  <w:bottom w:val="nil"/>
                  <w:right w:val="nil"/>
                </w:tcBorders>
                <w:shd w:val="clear" w:color="auto" w:fill="auto"/>
                <w:noWrap/>
                <w:vAlign w:val="center"/>
              </w:tcPr>
            </w:tcPrChange>
          </w:tcPr>
          <w:p w14:paraId="24DAECEB" w14:textId="77777777" w:rsidR="00BD0299" w:rsidRPr="00FF6A71" w:rsidRDefault="00BD0299">
            <w:pPr>
              <w:spacing w:before="0" w:after="0" w:line="240" w:lineRule="auto"/>
              <w:jc w:val="center"/>
              <w:rPr>
                <w:ins w:id="59089" w:author="pete jones" w:date="2022-01-04T12:37:00Z"/>
                <w:rFonts w:eastAsiaTheme="minorEastAsia" w:cstheme="minorHAnsi"/>
                <w:b/>
                <w:bCs/>
                <w:rPrChange w:id="59090" w:author="pete jones" w:date="2022-01-04T13:45:00Z">
                  <w:rPr>
                    <w:ins w:id="59091" w:author="pete jones" w:date="2022-01-04T12:37:00Z"/>
                    <w:rFonts w:eastAsiaTheme="minorEastAsia" w:cstheme="minorHAnsi"/>
                  </w:rPr>
                </w:rPrChange>
              </w:rPr>
              <w:pPrChange w:id="59092" w:author="pete jones" w:date="2022-01-04T12:52:00Z">
                <w:pPr>
                  <w:jc w:val="center"/>
                </w:pPr>
              </w:pPrChange>
            </w:pPr>
          </w:p>
        </w:tc>
        <w:tc>
          <w:tcPr>
            <w:tcW w:w="692" w:type="dxa"/>
            <w:shd w:val="clear" w:color="auto" w:fill="auto"/>
            <w:noWrap/>
            <w:vAlign w:val="center"/>
            <w:tcPrChange w:id="59093" w:author="pete jones" w:date="2022-01-04T12:53:00Z">
              <w:tcPr>
                <w:tcW w:w="692" w:type="dxa"/>
                <w:tcBorders>
                  <w:top w:val="single" w:sz="4" w:space="0" w:color="4472C4"/>
                  <w:left w:val="nil"/>
                  <w:bottom w:val="nil"/>
                  <w:right w:val="nil"/>
                </w:tcBorders>
                <w:shd w:val="clear" w:color="auto" w:fill="auto"/>
                <w:noWrap/>
                <w:vAlign w:val="center"/>
              </w:tcPr>
            </w:tcPrChange>
          </w:tcPr>
          <w:p w14:paraId="7DBFC7E3" w14:textId="77777777" w:rsidR="00BD0299" w:rsidRPr="00FF6A71" w:rsidRDefault="00BD0299">
            <w:pPr>
              <w:spacing w:before="0" w:after="0" w:line="240" w:lineRule="auto"/>
              <w:jc w:val="center"/>
              <w:rPr>
                <w:ins w:id="59094" w:author="pete jones" w:date="2022-01-04T12:37:00Z"/>
                <w:rFonts w:eastAsiaTheme="minorEastAsia" w:cstheme="minorHAnsi"/>
                <w:b/>
                <w:bCs/>
                <w:rPrChange w:id="59095" w:author="pete jones" w:date="2022-01-04T13:45:00Z">
                  <w:rPr>
                    <w:ins w:id="59096" w:author="pete jones" w:date="2022-01-04T12:37:00Z"/>
                    <w:rFonts w:eastAsiaTheme="minorEastAsia" w:cstheme="minorHAnsi"/>
                  </w:rPr>
                </w:rPrChange>
              </w:rPr>
              <w:pPrChange w:id="59097" w:author="pete jones" w:date="2022-01-04T12:52:00Z">
                <w:pPr>
                  <w:jc w:val="center"/>
                </w:pPr>
              </w:pPrChange>
            </w:pPr>
          </w:p>
        </w:tc>
        <w:tc>
          <w:tcPr>
            <w:tcW w:w="692" w:type="dxa"/>
            <w:shd w:val="clear" w:color="auto" w:fill="auto"/>
            <w:noWrap/>
            <w:vAlign w:val="center"/>
            <w:tcPrChange w:id="59098" w:author="pete jones" w:date="2022-01-04T12:53:00Z">
              <w:tcPr>
                <w:tcW w:w="692" w:type="dxa"/>
                <w:tcBorders>
                  <w:top w:val="single" w:sz="4" w:space="0" w:color="4472C4"/>
                  <w:left w:val="nil"/>
                  <w:bottom w:val="nil"/>
                  <w:right w:val="nil"/>
                </w:tcBorders>
                <w:shd w:val="clear" w:color="auto" w:fill="auto"/>
                <w:noWrap/>
                <w:vAlign w:val="center"/>
              </w:tcPr>
            </w:tcPrChange>
          </w:tcPr>
          <w:p w14:paraId="41644B79" w14:textId="77777777" w:rsidR="00BD0299" w:rsidRPr="00FF6A71" w:rsidRDefault="00BD0299">
            <w:pPr>
              <w:spacing w:before="0" w:after="0" w:line="240" w:lineRule="auto"/>
              <w:jc w:val="center"/>
              <w:rPr>
                <w:ins w:id="59099" w:author="pete jones" w:date="2022-01-04T12:37:00Z"/>
                <w:rFonts w:eastAsiaTheme="minorEastAsia" w:cstheme="minorHAnsi"/>
                <w:b/>
                <w:bCs/>
                <w:rPrChange w:id="59100" w:author="pete jones" w:date="2022-01-04T13:45:00Z">
                  <w:rPr>
                    <w:ins w:id="59101" w:author="pete jones" w:date="2022-01-04T12:37:00Z"/>
                    <w:rFonts w:eastAsiaTheme="minorEastAsia" w:cstheme="minorHAnsi"/>
                  </w:rPr>
                </w:rPrChange>
              </w:rPr>
              <w:pPrChange w:id="59102" w:author="pete jones" w:date="2022-01-04T12:52:00Z">
                <w:pPr>
                  <w:jc w:val="center"/>
                </w:pPr>
              </w:pPrChange>
            </w:pPr>
          </w:p>
        </w:tc>
        <w:tc>
          <w:tcPr>
            <w:tcW w:w="692" w:type="dxa"/>
            <w:shd w:val="clear" w:color="auto" w:fill="auto"/>
            <w:noWrap/>
            <w:vAlign w:val="bottom"/>
            <w:tcPrChange w:id="59103" w:author="pete jones" w:date="2022-01-04T12:53:00Z">
              <w:tcPr>
                <w:tcW w:w="692" w:type="dxa"/>
                <w:tcBorders>
                  <w:top w:val="single" w:sz="4" w:space="0" w:color="4472C4"/>
                  <w:left w:val="nil"/>
                  <w:bottom w:val="nil"/>
                  <w:right w:val="nil"/>
                </w:tcBorders>
                <w:shd w:val="clear" w:color="auto" w:fill="auto"/>
                <w:noWrap/>
                <w:vAlign w:val="bottom"/>
              </w:tcPr>
            </w:tcPrChange>
          </w:tcPr>
          <w:p w14:paraId="3FB02C1C" w14:textId="77777777" w:rsidR="00BD0299" w:rsidRPr="00FF6A71" w:rsidRDefault="00BD0299">
            <w:pPr>
              <w:spacing w:before="0" w:after="0" w:line="240" w:lineRule="auto"/>
              <w:jc w:val="center"/>
              <w:rPr>
                <w:ins w:id="59104" w:author="pete jones" w:date="2022-01-04T12:37:00Z"/>
                <w:rFonts w:eastAsiaTheme="minorEastAsia" w:cstheme="minorHAnsi"/>
                <w:b/>
                <w:bCs/>
                <w:rPrChange w:id="59105" w:author="pete jones" w:date="2022-01-04T13:45:00Z">
                  <w:rPr>
                    <w:ins w:id="59106" w:author="pete jones" w:date="2022-01-04T12:37:00Z"/>
                    <w:rFonts w:eastAsiaTheme="minorEastAsia" w:cstheme="minorHAnsi"/>
                  </w:rPr>
                </w:rPrChange>
              </w:rPr>
              <w:pPrChange w:id="59107" w:author="pete jones" w:date="2022-01-04T12:52:00Z">
                <w:pPr>
                  <w:jc w:val="center"/>
                </w:pPr>
              </w:pPrChange>
            </w:pPr>
          </w:p>
        </w:tc>
        <w:tc>
          <w:tcPr>
            <w:tcW w:w="692" w:type="dxa"/>
            <w:shd w:val="clear" w:color="auto" w:fill="auto"/>
            <w:noWrap/>
            <w:vAlign w:val="bottom"/>
            <w:tcPrChange w:id="59108" w:author="pete jones" w:date="2022-01-04T12:53:00Z">
              <w:tcPr>
                <w:tcW w:w="692" w:type="dxa"/>
                <w:tcBorders>
                  <w:top w:val="single" w:sz="4" w:space="0" w:color="4472C4"/>
                  <w:left w:val="nil"/>
                  <w:bottom w:val="nil"/>
                  <w:right w:val="nil"/>
                </w:tcBorders>
                <w:shd w:val="clear" w:color="auto" w:fill="auto"/>
                <w:noWrap/>
                <w:vAlign w:val="bottom"/>
              </w:tcPr>
            </w:tcPrChange>
          </w:tcPr>
          <w:p w14:paraId="64990F21" w14:textId="77777777" w:rsidR="00BD0299" w:rsidRPr="00FF6A71" w:rsidRDefault="00BD0299">
            <w:pPr>
              <w:spacing w:before="0" w:after="0" w:line="240" w:lineRule="auto"/>
              <w:jc w:val="center"/>
              <w:rPr>
                <w:ins w:id="59109" w:author="pete jones" w:date="2022-01-04T12:37:00Z"/>
                <w:rFonts w:eastAsiaTheme="minorEastAsia" w:cstheme="minorHAnsi"/>
                <w:b/>
                <w:bCs/>
                <w:rPrChange w:id="59110" w:author="pete jones" w:date="2022-01-04T13:45:00Z">
                  <w:rPr>
                    <w:ins w:id="59111" w:author="pete jones" w:date="2022-01-04T12:37:00Z"/>
                    <w:rFonts w:eastAsiaTheme="minorEastAsia" w:cstheme="minorHAnsi"/>
                  </w:rPr>
                </w:rPrChange>
              </w:rPr>
              <w:pPrChange w:id="59112" w:author="pete jones" w:date="2022-01-04T12:52:00Z">
                <w:pPr>
                  <w:jc w:val="center"/>
                </w:pPr>
              </w:pPrChange>
            </w:pPr>
          </w:p>
        </w:tc>
      </w:tr>
      <w:tr w:rsidR="00BD0299" w:rsidRPr="00FF6A71" w14:paraId="54D874A7" w14:textId="77777777" w:rsidTr="00701BD7">
        <w:tblPrEx>
          <w:tblW w:w="0" w:type="auto"/>
          <w:jc w:val="center"/>
          <w:tblPrExChange w:id="59113" w:author="pete jones" w:date="2022-01-04T12:53:00Z">
            <w:tblPrEx>
              <w:tblW w:w="0" w:type="auto"/>
              <w:jc w:val="center"/>
            </w:tblPrEx>
          </w:tblPrExChange>
        </w:tblPrEx>
        <w:trPr>
          <w:trHeight w:val="300"/>
          <w:jc w:val="center"/>
          <w:ins w:id="59114" w:author="pete jones" w:date="2022-01-04T12:37:00Z"/>
          <w:trPrChange w:id="59115" w:author="pete jones" w:date="2022-01-04T12:53:00Z">
            <w:trPr>
              <w:trHeight w:val="300"/>
              <w:jc w:val="center"/>
            </w:trPr>
          </w:trPrChange>
        </w:trPr>
        <w:tc>
          <w:tcPr>
            <w:tcW w:w="814" w:type="dxa"/>
            <w:vAlign w:val="center"/>
            <w:tcPrChange w:id="59116" w:author="pete jones" w:date="2022-01-04T12:53:00Z">
              <w:tcPr>
                <w:tcW w:w="814" w:type="dxa"/>
                <w:vAlign w:val="center"/>
              </w:tcPr>
            </w:tcPrChange>
          </w:tcPr>
          <w:p w14:paraId="424459D8" w14:textId="77777777" w:rsidR="00BD0299" w:rsidRPr="00FF6A71" w:rsidRDefault="00BD0299">
            <w:pPr>
              <w:spacing w:before="0" w:after="0" w:line="240" w:lineRule="auto"/>
              <w:jc w:val="center"/>
              <w:rPr>
                <w:ins w:id="59117" w:author="pete jones" w:date="2022-01-04T12:37:00Z"/>
                <w:rFonts w:eastAsiaTheme="minorEastAsia" w:cstheme="minorHAnsi"/>
                <w:b/>
                <w:bCs/>
              </w:rPr>
              <w:pPrChange w:id="59118" w:author="pete jones" w:date="2022-01-04T12:52:00Z">
                <w:pPr>
                  <w:jc w:val="center"/>
                </w:pPr>
              </w:pPrChange>
            </w:pPr>
            <w:ins w:id="59119" w:author="pete jones" w:date="2022-01-04T12:37:00Z">
              <w:r w:rsidRPr="00FF6A71">
                <w:rPr>
                  <w:rFonts w:eastAsiaTheme="minorEastAsia" w:cstheme="minorHAnsi"/>
                  <w:b/>
                  <w:bCs/>
                </w:rPr>
                <w:t>Count</w:t>
              </w:r>
            </w:ins>
          </w:p>
        </w:tc>
        <w:tc>
          <w:tcPr>
            <w:tcW w:w="814" w:type="dxa"/>
            <w:shd w:val="clear" w:color="auto" w:fill="auto"/>
            <w:noWrap/>
            <w:vAlign w:val="bottom"/>
            <w:tcPrChange w:id="59120" w:author="pete jones" w:date="2022-01-04T12:53:00Z">
              <w:tcPr>
                <w:tcW w:w="814" w:type="dxa"/>
                <w:tcBorders>
                  <w:top w:val="single" w:sz="4" w:space="0" w:color="4472C4"/>
                  <w:left w:val="nil"/>
                  <w:bottom w:val="nil"/>
                  <w:right w:val="nil"/>
                </w:tcBorders>
                <w:shd w:val="clear" w:color="auto" w:fill="auto"/>
                <w:noWrap/>
                <w:vAlign w:val="bottom"/>
              </w:tcPr>
            </w:tcPrChange>
          </w:tcPr>
          <w:p w14:paraId="53377EEC" w14:textId="77777777" w:rsidR="00BD0299" w:rsidRPr="00FA4BC3" w:rsidRDefault="00BD0299">
            <w:pPr>
              <w:spacing w:before="0" w:after="0" w:line="240" w:lineRule="auto"/>
              <w:jc w:val="center"/>
              <w:rPr>
                <w:ins w:id="59121" w:author="pete jones" w:date="2022-01-04T12:37:00Z"/>
                <w:rFonts w:eastAsiaTheme="minorEastAsia" w:cstheme="minorHAnsi"/>
              </w:rPr>
              <w:pPrChange w:id="59122" w:author="pete jones" w:date="2022-01-04T12:52:00Z">
                <w:pPr>
                  <w:jc w:val="center"/>
                </w:pPr>
              </w:pPrChange>
            </w:pPr>
            <w:ins w:id="59123" w:author="pete jones" w:date="2022-01-04T12:37:00Z">
              <w:r w:rsidRPr="00FA4BC3">
                <w:rPr>
                  <w:rFonts w:eastAsiaTheme="minorEastAsia" w:cstheme="minorHAnsi"/>
                  <w:rPrChange w:id="59124" w:author="pete jones" w:date="2022-01-04T14:59:00Z">
                    <w:rPr>
                      <w:rFonts w:ascii="Calibri" w:hAnsi="Calibri" w:cs="Calibri"/>
                      <w:color w:val="000000"/>
                      <w:sz w:val="22"/>
                      <w:szCs w:val="22"/>
                    </w:rPr>
                  </w:rPrChange>
                </w:rPr>
                <w:t>2</w:t>
              </w:r>
            </w:ins>
          </w:p>
        </w:tc>
        <w:tc>
          <w:tcPr>
            <w:tcW w:w="814" w:type="dxa"/>
            <w:shd w:val="clear" w:color="auto" w:fill="auto"/>
            <w:noWrap/>
            <w:vAlign w:val="bottom"/>
            <w:tcPrChange w:id="59125" w:author="pete jones" w:date="2022-01-04T12:53:00Z">
              <w:tcPr>
                <w:tcW w:w="814" w:type="dxa"/>
                <w:tcBorders>
                  <w:top w:val="single" w:sz="4" w:space="0" w:color="4472C4"/>
                  <w:left w:val="nil"/>
                  <w:bottom w:val="nil"/>
                  <w:right w:val="nil"/>
                </w:tcBorders>
                <w:shd w:val="clear" w:color="auto" w:fill="auto"/>
                <w:noWrap/>
                <w:vAlign w:val="bottom"/>
              </w:tcPr>
            </w:tcPrChange>
          </w:tcPr>
          <w:p w14:paraId="130CFA34" w14:textId="77777777" w:rsidR="00BD0299" w:rsidRPr="00FA4BC3" w:rsidRDefault="00BD0299">
            <w:pPr>
              <w:spacing w:before="0" w:after="0" w:line="240" w:lineRule="auto"/>
              <w:jc w:val="center"/>
              <w:rPr>
                <w:ins w:id="59126" w:author="pete jones" w:date="2022-01-04T12:37:00Z"/>
                <w:rFonts w:eastAsiaTheme="minorEastAsia" w:cstheme="minorHAnsi"/>
              </w:rPr>
              <w:pPrChange w:id="59127" w:author="pete jones" w:date="2022-01-04T12:52:00Z">
                <w:pPr>
                  <w:jc w:val="center"/>
                </w:pPr>
              </w:pPrChange>
            </w:pPr>
            <w:ins w:id="59128" w:author="pete jones" w:date="2022-01-04T12:37:00Z">
              <w:r w:rsidRPr="00FA4BC3">
                <w:rPr>
                  <w:rFonts w:eastAsiaTheme="minorEastAsia" w:cstheme="minorHAnsi"/>
                  <w:rPrChange w:id="59129" w:author="pete jones" w:date="2022-01-04T14:59:00Z">
                    <w:rPr>
                      <w:rFonts w:ascii="Calibri" w:hAnsi="Calibri" w:cs="Calibri"/>
                      <w:color w:val="000000"/>
                      <w:sz w:val="22"/>
                      <w:szCs w:val="22"/>
                    </w:rPr>
                  </w:rPrChange>
                </w:rPr>
                <w:t>2</w:t>
              </w:r>
            </w:ins>
          </w:p>
        </w:tc>
        <w:tc>
          <w:tcPr>
            <w:tcW w:w="814" w:type="dxa"/>
            <w:shd w:val="clear" w:color="auto" w:fill="auto"/>
            <w:noWrap/>
            <w:vAlign w:val="bottom"/>
            <w:tcPrChange w:id="59130" w:author="pete jones" w:date="2022-01-04T12:53:00Z">
              <w:tcPr>
                <w:tcW w:w="814" w:type="dxa"/>
                <w:tcBorders>
                  <w:top w:val="single" w:sz="4" w:space="0" w:color="4472C4"/>
                  <w:left w:val="nil"/>
                  <w:bottom w:val="nil"/>
                  <w:right w:val="nil"/>
                </w:tcBorders>
                <w:shd w:val="clear" w:color="auto" w:fill="auto"/>
                <w:noWrap/>
                <w:vAlign w:val="bottom"/>
              </w:tcPr>
            </w:tcPrChange>
          </w:tcPr>
          <w:p w14:paraId="73E767E4" w14:textId="77777777" w:rsidR="00BD0299" w:rsidRPr="00FF6A71" w:rsidRDefault="00BD0299">
            <w:pPr>
              <w:spacing w:before="0" w:after="0" w:line="240" w:lineRule="auto"/>
              <w:jc w:val="center"/>
              <w:rPr>
                <w:ins w:id="59131" w:author="pete jones" w:date="2022-01-04T12:37:00Z"/>
                <w:rFonts w:eastAsiaTheme="minorEastAsia" w:cstheme="minorHAnsi"/>
                <w:b/>
                <w:bCs/>
                <w:rPrChange w:id="59132" w:author="pete jones" w:date="2022-01-04T13:45:00Z">
                  <w:rPr>
                    <w:ins w:id="59133" w:author="pete jones" w:date="2022-01-04T12:37:00Z"/>
                    <w:rFonts w:eastAsiaTheme="minorEastAsia" w:cstheme="minorHAnsi"/>
                  </w:rPr>
                </w:rPrChange>
              </w:rPr>
              <w:pPrChange w:id="59134" w:author="pete jones" w:date="2022-01-04T12:52:00Z">
                <w:pPr>
                  <w:jc w:val="center"/>
                </w:pPr>
              </w:pPrChange>
            </w:pPr>
          </w:p>
        </w:tc>
        <w:tc>
          <w:tcPr>
            <w:tcW w:w="692" w:type="dxa"/>
            <w:shd w:val="clear" w:color="auto" w:fill="auto"/>
            <w:noWrap/>
            <w:vAlign w:val="bottom"/>
            <w:tcPrChange w:id="59135" w:author="pete jones" w:date="2022-01-04T12:53:00Z">
              <w:tcPr>
                <w:tcW w:w="692" w:type="dxa"/>
                <w:tcBorders>
                  <w:top w:val="single" w:sz="4" w:space="0" w:color="4472C4"/>
                  <w:left w:val="nil"/>
                  <w:bottom w:val="nil"/>
                  <w:right w:val="nil"/>
                </w:tcBorders>
                <w:shd w:val="clear" w:color="auto" w:fill="auto"/>
                <w:noWrap/>
                <w:vAlign w:val="bottom"/>
              </w:tcPr>
            </w:tcPrChange>
          </w:tcPr>
          <w:p w14:paraId="0F898F37" w14:textId="77777777" w:rsidR="00BD0299" w:rsidRPr="00FF6A71" w:rsidRDefault="00BD0299">
            <w:pPr>
              <w:spacing w:before="0" w:after="0" w:line="240" w:lineRule="auto"/>
              <w:jc w:val="center"/>
              <w:rPr>
                <w:ins w:id="59136" w:author="pete jones" w:date="2022-01-04T12:37:00Z"/>
                <w:rFonts w:eastAsiaTheme="minorEastAsia" w:cstheme="minorHAnsi"/>
                <w:b/>
                <w:bCs/>
                <w:rPrChange w:id="59137" w:author="pete jones" w:date="2022-01-04T13:45:00Z">
                  <w:rPr>
                    <w:ins w:id="59138" w:author="pete jones" w:date="2022-01-04T12:37:00Z"/>
                    <w:rFonts w:eastAsiaTheme="minorEastAsia" w:cstheme="minorHAnsi"/>
                  </w:rPr>
                </w:rPrChange>
              </w:rPr>
              <w:pPrChange w:id="59139" w:author="pete jones" w:date="2022-01-04T12:52:00Z">
                <w:pPr>
                  <w:jc w:val="center"/>
                </w:pPr>
              </w:pPrChange>
            </w:pPr>
          </w:p>
        </w:tc>
        <w:tc>
          <w:tcPr>
            <w:tcW w:w="692" w:type="dxa"/>
            <w:shd w:val="clear" w:color="auto" w:fill="auto"/>
            <w:noWrap/>
            <w:vAlign w:val="bottom"/>
            <w:tcPrChange w:id="59140" w:author="pete jones" w:date="2022-01-04T12:53:00Z">
              <w:tcPr>
                <w:tcW w:w="692" w:type="dxa"/>
                <w:tcBorders>
                  <w:top w:val="single" w:sz="4" w:space="0" w:color="4472C4"/>
                  <w:left w:val="nil"/>
                  <w:bottom w:val="nil"/>
                  <w:right w:val="nil"/>
                </w:tcBorders>
                <w:shd w:val="clear" w:color="auto" w:fill="auto"/>
                <w:noWrap/>
                <w:vAlign w:val="bottom"/>
              </w:tcPr>
            </w:tcPrChange>
          </w:tcPr>
          <w:p w14:paraId="2B47EE59" w14:textId="77777777" w:rsidR="00BD0299" w:rsidRPr="00FF6A71" w:rsidRDefault="00BD0299">
            <w:pPr>
              <w:spacing w:before="0" w:after="0" w:line="240" w:lineRule="auto"/>
              <w:jc w:val="center"/>
              <w:rPr>
                <w:ins w:id="59141" w:author="pete jones" w:date="2022-01-04T12:37:00Z"/>
                <w:rFonts w:eastAsiaTheme="minorEastAsia" w:cstheme="minorHAnsi"/>
                <w:b/>
                <w:bCs/>
                <w:rPrChange w:id="59142" w:author="pete jones" w:date="2022-01-04T13:45:00Z">
                  <w:rPr>
                    <w:ins w:id="59143" w:author="pete jones" w:date="2022-01-04T12:37:00Z"/>
                    <w:rFonts w:eastAsiaTheme="minorEastAsia" w:cstheme="minorHAnsi"/>
                  </w:rPr>
                </w:rPrChange>
              </w:rPr>
              <w:pPrChange w:id="59144" w:author="pete jones" w:date="2022-01-04T12:52:00Z">
                <w:pPr>
                  <w:jc w:val="center"/>
                </w:pPr>
              </w:pPrChange>
            </w:pPr>
          </w:p>
        </w:tc>
        <w:tc>
          <w:tcPr>
            <w:tcW w:w="692" w:type="dxa"/>
            <w:shd w:val="clear" w:color="auto" w:fill="auto"/>
            <w:noWrap/>
            <w:vAlign w:val="bottom"/>
            <w:tcPrChange w:id="59145" w:author="pete jones" w:date="2022-01-04T12:53:00Z">
              <w:tcPr>
                <w:tcW w:w="692" w:type="dxa"/>
                <w:tcBorders>
                  <w:top w:val="single" w:sz="4" w:space="0" w:color="4472C4"/>
                  <w:left w:val="nil"/>
                  <w:bottom w:val="nil"/>
                  <w:right w:val="nil"/>
                </w:tcBorders>
                <w:shd w:val="clear" w:color="auto" w:fill="auto"/>
                <w:noWrap/>
                <w:vAlign w:val="bottom"/>
              </w:tcPr>
            </w:tcPrChange>
          </w:tcPr>
          <w:p w14:paraId="018F9D1C" w14:textId="77777777" w:rsidR="00BD0299" w:rsidRPr="00FF6A71" w:rsidRDefault="00BD0299">
            <w:pPr>
              <w:spacing w:before="0" w:after="0" w:line="240" w:lineRule="auto"/>
              <w:jc w:val="center"/>
              <w:rPr>
                <w:ins w:id="59146" w:author="pete jones" w:date="2022-01-04T12:37:00Z"/>
                <w:rFonts w:eastAsiaTheme="minorEastAsia" w:cstheme="minorHAnsi"/>
                <w:b/>
                <w:bCs/>
                <w:rPrChange w:id="59147" w:author="pete jones" w:date="2022-01-04T13:45:00Z">
                  <w:rPr>
                    <w:ins w:id="59148" w:author="pete jones" w:date="2022-01-04T12:37:00Z"/>
                    <w:rFonts w:eastAsiaTheme="minorEastAsia" w:cstheme="minorHAnsi"/>
                  </w:rPr>
                </w:rPrChange>
              </w:rPr>
              <w:pPrChange w:id="59149" w:author="pete jones" w:date="2022-01-04T12:52:00Z">
                <w:pPr>
                  <w:jc w:val="center"/>
                </w:pPr>
              </w:pPrChange>
            </w:pPr>
          </w:p>
        </w:tc>
        <w:tc>
          <w:tcPr>
            <w:tcW w:w="692" w:type="dxa"/>
            <w:shd w:val="clear" w:color="auto" w:fill="auto"/>
            <w:noWrap/>
            <w:vAlign w:val="bottom"/>
            <w:tcPrChange w:id="59150" w:author="pete jones" w:date="2022-01-04T12:53:00Z">
              <w:tcPr>
                <w:tcW w:w="692" w:type="dxa"/>
                <w:tcBorders>
                  <w:top w:val="single" w:sz="4" w:space="0" w:color="4472C4"/>
                  <w:left w:val="nil"/>
                  <w:bottom w:val="nil"/>
                  <w:right w:val="nil"/>
                </w:tcBorders>
                <w:shd w:val="clear" w:color="auto" w:fill="auto"/>
                <w:noWrap/>
                <w:vAlign w:val="bottom"/>
              </w:tcPr>
            </w:tcPrChange>
          </w:tcPr>
          <w:p w14:paraId="7D8AE74D" w14:textId="77777777" w:rsidR="00BD0299" w:rsidRPr="00FF6A71" w:rsidRDefault="00BD0299">
            <w:pPr>
              <w:spacing w:before="0" w:after="0" w:line="240" w:lineRule="auto"/>
              <w:jc w:val="center"/>
              <w:rPr>
                <w:ins w:id="59151" w:author="pete jones" w:date="2022-01-04T12:37:00Z"/>
                <w:rFonts w:eastAsiaTheme="minorEastAsia" w:cstheme="minorHAnsi"/>
                <w:b/>
                <w:bCs/>
                <w:rPrChange w:id="59152" w:author="pete jones" w:date="2022-01-04T13:45:00Z">
                  <w:rPr>
                    <w:ins w:id="59153" w:author="pete jones" w:date="2022-01-04T12:37:00Z"/>
                    <w:rFonts w:eastAsiaTheme="minorEastAsia" w:cstheme="minorHAnsi"/>
                  </w:rPr>
                </w:rPrChange>
              </w:rPr>
              <w:pPrChange w:id="59154" w:author="pete jones" w:date="2022-01-04T12:52:00Z">
                <w:pPr>
                  <w:jc w:val="center"/>
                </w:pPr>
              </w:pPrChange>
            </w:pPr>
          </w:p>
        </w:tc>
      </w:tr>
    </w:tbl>
    <w:p w14:paraId="0EFFFD78" w14:textId="3F0B6C30" w:rsidR="00BD0299" w:rsidRPr="00FF6A71" w:rsidRDefault="00BD0299" w:rsidP="00BD0299">
      <w:pPr>
        <w:rPr>
          <w:ins w:id="59155" w:author="pete jones" w:date="2022-01-04T12:37:00Z"/>
        </w:rPr>
      </w:pPr>
      <w:ins w:id="59156" w:author="pete jones" w:date="2022-01-04T12:37:00Z">
        <w:r w:rsidRPr="00FF6A71">
          <w:t xml:space="preserve">Q2.8.15 Intelligent production involves </w:t>
        </w:r>
      </w:ins>
      <w:ins w:id="59157" w:author="pete jones" w:date="2022-04-01T14:44:00Z">
        <w:r w:rsidR="00B2191E">
          <w:t>using</w:t>
        </w:r>
      </w:ins>
      <w:ins w:id="59158" w:author="pete jones" w:date="2022-01-04T12:37:00Z">
        <w:r w:rsidRPr="00FF6A71">
          <w:t xml:space="preserve"> ICT in manufacturing and related logistics system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9159">
          <w:tblGrid>
            <w:gridCol w:w="814"/>
            <w:gridCol w:w="814"/>
            <w:gridCol w:w="814"/>
            <w:gridCol w:w="814"/>
            <w:gridCol w:w="692"/>
            <w:gridCol w:w="692"/>
            <w:gridCol w:w="692"/>
            <w:gridCol w:w="692"/>
          </w:tblGrid>
        </w:tblGridChange>
      </w:tblGrid>
      <w:tr w:rsidR="00BD0299" w:rsidRPr="00FF6A71" w14:paraId="5E2EA376" w14:textId="77777777" w:rsidTr="00015922">
        <w:trPr>
          <w:trHeight w:val="300"/>
          <w:jc w:val="center"/>
          <w:ins w:id="59160" w:author="pete jones" w:date="2022-01-04T12:37:00Z"/>
        </w:trPr>
        <w:tc>
          <w:tcPr>
            <w:tcW w:w="814" w:type="dxa"/>
            <w:shd w:val="clear" w:color="auto" w:fill="E7E6E6" w:themeFill="background2"/>
            <w:vAlign w:val="center"/>
          </w:tcPr>
          <w:p w14:paraId="0DAB8D0F" w14:textId="77777777" w:rsidR="00BD0299" w:rsidRPr="00FF6A71" w:rsidRDefault="00BD0299">
            <w:pPr>
              <w:spacing w:before="0" w:after="0" w:line="240" w:lineRule="auto"/>
              <w:jc w:val="center"/>
              <w:rPr>
                <w:ins w:id="59161" w:author="pete jones" w:date="2022-01-04T12:37:00Z"/>
                <w:rFonts w:eastAsiaTheme="minorEastAsia" w:cstheme="minorHAnsi"/>
                <w:b/>
                <w:bCs/>
              </w:rPr>
              <w:pPrChange w:id="59162" w:author="pete jones" w:date="2022-01-04T12:52:00Z">
                <w:pPr>
                  <w:jc w:val="center"/>
                </w:pPr>
              </w:pPrChange>
            </w:pPr>
            <w:ins w:id="5916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094F2F3A" w14:textId="77777777" w:rsidR="00BD0299" w:rsidRPr="00FF6A71" w:rsidRDefault="00BD0299">
            <w:pPr>
              <w:spacing w:before="0" w:after="0" w:line="240" w:lineRule="auto"/>
              <w:jc w:val="center"/>
              <w:rPr>
                <w:ins w:id="59164" w:author="pete jones" w:date="2022-01-04T12:37:00Z"/>
                <w:rFonts w:eastAsiaTheme="minorEastAsia" w:cstheme="minorHAnsi"/>
                <w:b/>
                <w:bCs/>
              </w:rPr>
              <w:pPrChange w:id="59165" w:author="pete jones" w:date="2022-01-04T12:52:00Z">
                <w:pPr>
                  <w:jc w:val="center"/>
                </w:pPr>
              </w:pPrChange>
            </w:pPr>
            <w:ins w:id="5916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DD36F14" w14:textId="77777777" w:rsidR="00BD0299" w:rsidRPr="00FF6A71" w:rsidRDefault="00BD0299">
            <w:pPr>
              <w:spacing w:before="0" w:after="0" w:line="240" w:lineRule="auto"/>
              <w:jc w:val="center"/>
              <w:rPr>
                <w:ins w:id="59167" w:author="pete jones" w:date="2022-01-04T12:37:00Z"/>
                <w:rFonts w:eastAsiaTheme="minorEastAsia" w:cstheme="minorHAnsi"/>
                <w:b/>
                <w:bCs/>
              </w:rPr>
              <w:pPrChange w:id="59168" w:author="pete jones" w:date="2022-01-04T12:52:00Z">
                <w:pPr>
                  <w:jc w:val="center"/>
                </w:pPr>
              </w:pPrChange>
            </w:pPr>
            <w:ins w:id="5916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3593624" w14:textId="77777777" w:rsidR="00BD0299" w:rsidRPr="00FF6A71" w:rsidRDefault="00BD0299">
            <w:pPr>
              <w:spacing w:before="0" w:after="0" w:line="240" w:lineRule="auto"/>
              <w:jc w:val="center"/>
              <w:rPr>
                <w:ins w:id="59170" w:author="pete jones" w:date="2022-01-04T12:37:00Z"/>
                <w:rFonts w:eastAsiaTheme="minorEastAsia" w:cstheme="minorHAnsi"/>
                <w:b/>
                <w:bCs/>
              </w:rPr>
              <w:pPrChange w:id="59171" w:author="pete jones" w:date="2022-01-04T12:52:00Z">
                <w:pPr>
                  <w:jc w:val="center"/>
                </w:pPr>
              </w:pPrChange>
            </w:pPr>
            <w:ins w:id="5917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07F0827" w14:textId="77777777" w:rsidR="00BD0299" w:rsidRPr="00FF6A71" w:rsidRDefault="00BD0299">
            <w:pPr>
              <w:spacing w:before="0" w:after="0" w:line="240" w:lineRule="auto"/>
              <w:jc w:val="center"/>
              <w:rPr>
                <w:ins w:id="59173" w:author="pete jones" w:date="2022-01-04T12:37:00Z"/>
                <w:rFonts w:eastAsiaTheme="minorEastAsia" w:cstheme="minorHAnsi"/>
                <w:b/>
                <w:bCs/>
              </w:rPr>
              <w:pPrChange w:id="59174" w:author="pete jones" w:date="2022-01-04T12:52:00Z">
                <w:pPr>
                  <w:jc w:val="center"/>
                </w:pPr>
              </w:pPrChange>
            </w:pPr>
            <w:ins w:id="5917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4688A6C" w14:textId="77777777" w:rsidR="00BD0299" w:rsidRPr="00FF6A71" w:rsidRDefault="00BD0299">
            <w:pPr>
              <w:spacing w:before="0" w:after="0" w:line="240" w:lineRule="auto"/>
              <w:jc w:val="center"/>
              <w:rPr>
                <w:ins w:id="59176" w:author="pete jones" w:date="2022-01-04T12:37:00Z"/>
                <w:rFonts w:eastAsiaTheme="minorEastAsia" w:cstheme="minorHAnsi"/>
                <w:b/>
                <w:bCs/>
              </w:rPr>
              <w:pPrChange w:id="59177" w:author="pete jones" w:date="2022-01-04T12:52:00Z">
                <w:pPr>
                  <w:jc w:val="center"/>
                </w:pPr>
              </w:pPrChange>
            </w:pPr>
            <w:ins w:id="5917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9932B4D" w14:textId="77777777" w:rsidR="00BD0299" w:rsidRPr="00FF6A71" w:rsidRDefault="00BD0299">
            <w:pPr>
              <w:spacing w:before="0" w:after="0" w:line="240" w:lineRule="auto"/>
              <w:jc w:val="center"/>
              <w:rPr>
                <w:ins w:id="59179" w:author="pete jones" w:date="2022-01-04T12:37:00Z"/>
                <w:rFonts w:eastAsiaTheme="minorEastAsia" w:cstheme="minorHAnsi"/>
                <w:b/>
                <w:bCs/>
              </w:rPr>
              <w:pPrChange w:id="59180" w:author="pete jones" w:date="2022-01-04T12:52:00Z">
                <w:pPr>
                  <w:jc w:val="center"/>
                </w:pPr>
              </w:pPrChange>
            </w:pPr>
            <w:ins w:id="5918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3DF0E930" w14:textId="77777777" w:rsidR="00BD0299" w:rsidRPr="00FF6A71" w:rsidRDefault="00BD0299">
            <w:pPr>
              <w:spacing w:before="0" w:after="0" w:line="240" w:lineRule="auto"/>
              <w:jc w:val="center"/>
              <w:rPr>
                <w:ins w:id="59182" w:author="pete jones" w:date="2022-01-04T12:37:00Z"/>
                <w:rFonts w:eastAsiaTheme="minorEastAsia" w:cstheme="minorHAnsi"/>
                <w:b/>
                <w:bCs/>
              </w:rPr>
              <w:pPrChange w:id="59183" w:author="pete jones" w:date="2022-01-04T12:52:00Z">
                <w:pPr>
                  <w:jc w:val="center"/>
                </w:pPr>
              </w:pPrChange>
            </w:pPr>
            <w:ins w:id="59184" w:author="pete jones" w:date="2022-01-04T12:37:00Z">
              <w:r w:rsidRPr="00FF6A71">
                <w:rPr>
                  <w:rFonts w:eastAsiaTheme="minorEastAsia" w:cstheme="minorHAnsi"/>
                  <w:b/>
                  <w:bCs/>
                </w:rPr>
                <w:t>7</w:t>
              </w:r>
            </w:ins>
          </w:p>
        </w:tc>
      </w:tr>
      <w:tr w:rsidR="00BD0299" w:rsidRPr="00FF6A71" w14:paraId="4F763CF4" w14:textId="77777777" w:rsidTr="00701BD7">
        <w:tblPrEx>
          <w:tblW w:w="0" w:type="auto"/>
          <w:jc w:val="center"/>
          <w:tblPrExChange w:id="59185" w:author="pete jones" w:date="2022-01-04T12:52:00Z">
            <w:tblPrEx>
              <w:tblW w:w="0" w:type="auto"/>
              <w:jc w:val="center"/>
            </w:tblPrEx>
          </w:tblPrExChange>
        </w:tblPrEx>
        <w:trPr>
          <w:trHeight w:val="300"/>
          <w:jc w:val="center"/>
          <w:ins w:id="59186" w:author="pete jones" w:date="2022-01-04T12:37:00Z"/>
          <w:trPrChange w:id="59187" w:author="pete jones" w:date="2022-01-04T12:52:00Z">
            <w:trPr>
              <w:trHeight w:val="300"/>
              <w:jc w:val="center"/>
            </w:trPr>
          </w:trPrChange>
        </w:trPr>
        <w:tc>
          <w:tcPr>
            <w:tcW w:w="814" w:type="dxa"/>
            <w:vAlign w:val="center"/>
            <w:tcPrChange w:id="59188" w:author="pete jones" w:date="2022-01-04T12:52:00Z">
              <w:tcPr>
                <w:tcW w:w="814" w:type="dxa"/>
                <w:vAlign w:val="center"/>
              </w:tcPr>
            </w:tcPrChange>
          </w:tcPr>
          <w:p w14:paraId="3E41DB94" w14:textId="77777777" w:rsidR="00BD0299" w:rsidRPr="00FF6A71" w:rsidRDefault="00BD0299">
            <w:pPr>
              <w:spacing w:before="0" w:after="0" w:line="240" w:lineRule="auto"/>
              <w:jc w:val="center"/>
              <w:rPr>
                <w:ins w:id="59189" w:author="pete jones" w:date="2022-01-04T12:37:00Z"/>
                <w:rFonts w:eastAsiaTheme="minorEastAsia" w:cstheme="minorHAnsi"/>
                <w:b/>
                <w:bCs/>
              </w:rPr>
              <w:pPrChange w:id="59190" w:author="pete jones" w:date="2022-01-04T12:52:00Z">
                <w:pPr>
                  <w:jc w:val="center"/>
                </w:pPr>
              </w:pPrChange>
            </w:pPr>
            <w:ins w:id="59191" w:author="pete jones" w:date="2022-01-04T12:37:00Z">
              <w:r w:rsidRPr="00FF6A71">
                <w:rPr>
                  <w:rFonts w:eastAsiaTheme="minorEastAsia" w:cstheme="minorHAnsi"/>
                  <w:b/>
                  <w:bCs/>
                </w:rPr>
                <w:lastRenderedPageBreak/>
                <w:t>%</w:t>
              </w:r>
            </w:ins>
          </w:p>
        </w:tc>
        <w:tc>
          <w:tcPr>
            <w:tcW w:w="814" w:type="dxa"/>
            <w:shd w:val="clear" w:color="auto" w:fill="auto"/>
            <w:noWrap/>
            <w:vAlign w:val="bottom"/>
            <w:tcPrChange w:id="59192" w:author="pete jones" w:date="2022-01-04T12:52:00Z">
              <w:tcPr>
                <w:tcW w:w="814" w:type="dxa"/>
                <w:tcBorders>
                  <w:top w:val="single" w:sz="4" w:space="0" w:color="4472C4"/>
                  <w:left w:val="nil"/>
                  <w:bottom w:val="nil"/>
                  <w:right w:val="nil"/>
                </w:tcBorders>
                <w:shd w:val="clear" w:color="auto" w:fill="auto"/>
                <w:noWrap/>
                <w:vAlign w:val="bottom"/>
              </w:tcPr>
            </w:tcPrChange>
          </w:tcPr>
          <w:p w14:paraId="7F91A450" w14:textId="77777777" w:rsidR="00BD0299" w:rsidRPr="00FA4BC3" w:rsidRDefault="00BD0299">
            <w:pPr>
              <w:spacing w:before="0" w:after="0" w:line="240" w:lineRule="auto"/>
              <w:jc w:val="center"/>
              <w:rPr>
                <w:ins w:id="59193" w:author="pete jones" w:date="2022-01-04T12:37:00Z"/>
                <w:rFonts w:eastAsiaTheme="minorEastAsia" w:cstheme="minorHAnsi"/>
              </w:rPr>
              <w:pPrChange w:id="59194" w:author="pete jones" w:date="2022-01-04T12:52:00Z">
                <w:pPr>
                  <w:jc w:val="center"/>
                </w:pPr>
              </w:pPrChange>
            </w:pPr>
            <w:ins w:id="59195" w:author="pete jones" w:date="2022-01-04T12:37:00Z">
              <w:r w:rsidRPr="00FA4BC3">
                <w:rPr>
                  <w:rFonts w:eastAsiaTheme="minorEastAsia" w:cstheme="minorHAnsi"/>
                  <w:rPrChange w:id="59196" w:author="pete jones" w:date="2022-01-04T14:59:00Z">
                    <w:rPr>
                      <w:rFonts w:ascii="Calibri" w:hAnsi="Calibri" w:cs="Calibri"/>
                      <w:color w:val="000000"/>
                      <w:sz w:val="22"/>
                      <w:szCs w:val="22"/>
                    </w:rPr>
                  </w:rPrChange>
                </w:rPr>
                <w:t>50%</w:t>
              </w:r>
            </w:ins>
          </w:p>
        </w:tc>
        <w:tc>
          <w:tcPr>
            <w:tcW w:w="814" w:type="dxa"/>
            <w:shd w:val="clear" w:color="auto" w:fill="auto"/>
            <w:noWrap/>
            <w:vAlign w:val="bottom"/>
            <w:tcPrChange w:id="59197" w:author="pete jones" w:date="2022-01-04T12:52:00Z">
              <w:tcPr>
                <w:tcW w:w="814" w:type="dxa"/>
                <w:tcBorders>
                  <w:top w:val="single" w:sz="4" w:space="0" w:color="4472C4"/>
                  <w:left w:val="nil"/>
                  <w:bottom w:val="nil"/>
                  <w:right w:val="nil"/>
                </w:tcBorders>
                <w:shd w:val="clear" w:color="auto" w:fill="auto"/>
                <w:noWrap/>
                <w:vAlign w:val="bottom"/>
              </w:tcPr>
            </w:tcPrChange>
          </w:tcPr>
          <w:p w14:paraId="11599251" w14:textId="77777777" w:rsidR="00BD0299" w:rsidRPr="00FA4BC3" w:rsidRDefault="00BD0299">
            <w:pPr>
              <w:spacing w:before="0" w:after="0" w:line="240" w:lineRule="auto"/>
              <w:jc w:val="center"/>
              <w:rPr>
                <w:ins w:id="59198" w:author="pete jones" w:date="2022-01-04T12:37:00Z"/>
                <w:rFonts w:eastAsiaTheme="minorEastAsia" w:cstheme="minorHAnsi"/>
              </w:rPr>
              <w:pPrChange w:id="59199" w:author="pete jones" w:date="2022-01-04T12:52:00Z">
                <w:pPr>
                  <w:jc w:val="center"/>
                </w:pPr>
              </w:pPrChange>
            </w:pPr>
            <w:ins w:id="59200" w:author="pete jones" w:date="2022-01-04T12:37:00Z">
              <w:r w:rsidRPr="00FA4BC3">
                <w:rPr>
                  <w:rFonts w:eastAsiaTheme="minorEastAsia" w:cstheme="minorHAnsi"/>
                  <w:rPrChange w:id="59201" w:author="pete jones" w:date="2022-01-04T14:59:00Z">
                    <w:rPr>
                      <w:rFonts w:ascii="Calibri" w:hAnsi="Calibri" w:cs="Calibri"/>
                      <w:color w:val="000000"/>
                      <w:sz w:val="22"/>
                      <w:szCs w:val="22"/>
                    </w:rPr>
                  </w:rPrChange>
                </w:rPr>
                <w:t>50%</w:t>
              </w:r>
            </w:ins>
          </w:p>
        </w:tc>
        <w:tc>
          <w:tcPr>
            <w:tcW w:w="814" w:type="dxa"/>
            <w:shd w:val="clear" w:color="auto" w:fill="auto"/>
            <w:noWrap/>
            <w:vAlign w:val="center"/>
            <w:tcPrChange w:id="59202" w:author="pete jones" w:date="2022-01-04T12:52:00Z">
              <w:tcPr>
                <w:tcW w:w="814" w:type="dxa"/>
                <w:tcBorders>
                  <w:top w:val="single" w:sz="4" w:space="0" w:color="4472C4"/>
                  <w:left w:val="nil"/>
                  <w:bottom w:val="nil"/>
                  <w:right w:val="nil"/>
                </w:tcBorders>
                <w:shd w:val="clear" w:color="auto" w:fill="auto"/>
                <w:noWrap/>
                <w:vAlign w:val="center"/>
              </w:tcPr>
            </w:tcPrChange>
          </w:tcPr>
          <w:p w14:paraId="344EEDA4" w14:textId="77777777" w:rsidR="00BD0299" w:rsidRPr="00FF6A71" w:rsidRDefault="00BD0299">
            <w:pPr>
              <w:spacing w:before="0" w:after="0" w:line="240" w:lineRule="auto"/>
              <w:jc w:val="center"/>
              <w:rPr>
                <w:ins w:id="59203" w:author="pete jones" w:date="2022-01-04T12:37:00Z"/>
                <w:rFonts w:eastAsiaTheme="minorEastAsia" w:cstheme="minorHAnsi"/>
                <w:b/>
                <w:bCs/>
                <w:rPrChange w:id="59204" w:author="pete jones" w:date="2022-01-04T13:45:00Z">
                  <w:rPr>
                    <w:ins w:id="59205" w:author="pete jones" w:date="2022-01-04T12:37:00Z"/>
                    <w:rFonts w:eastAsiaTheme="minorEastAsia" w:cstheme="minorHAnsi"/>
                  </w:rPr>
                </w:rPrChange>
              </w:rPr>
              <w:pPrChange w:id="59206" w:author="pete jones" w:date="2022-01-04T12:52:00Z">
                <w:pPr>
                  <w:jc w:val="center"/>
                </w:pPr>
              </w:pPrChange>
            </w:pPr>
          </w:p>
        </w:tc>
        <w:tc>
          <w:tcPr>
            <w:tcW w:w="692" w:type="dxa"/>
            <w:shd w:val="clear" w:color="auto" w:fill="auto"/>
            <w:noWrap/>
            <w:vAlign w:val="center"/>
            <w:tcPrChange w:id="59207" w:author="pete jones" w:date="2022-01-04T12:52:00Z">
              <w:tcPr>
                <w:tcW w:w="692" w:type="dxa"/>
                <w:tcBorders>
                  <w:top w:val="single" w:sz="4" w:space="0" w:color="4472C4"/>
                  <w:left w:val="nil"/>
                  <w:bottom w:val="nil"/>
                  <w:right w:val="nil"/>
                </w:tcBorders>
                <w:shd w:val="clear" w:color="auto" w:fill="auto"/>
                <w:noWrap/>
                <w:vAlign w:val="center"/>
              </w:tcPr>
            </w:tcPrChange>
          </w:tcPr>
          <w:p w14:paraId="52FF799B" w14:textId="77777777" w:rsidR="00BD0299" w:rsidRPr="00FF6A71" w:rsidRDefault="00BD0299">
            <w:pPr>
              <w:spacing w:before="0" w:after="0" w:line="240" w:lineRule="auto"/>
              <w:jc w:val="center"/>
              <w:rPr>
                <w:ins w:id="59208" w:author="pete jones" w:date="2022-01-04T12:37:00Z"/>
                <w:rFonts w:eastAsiaTheme="minorEastAsia" w:cstheme="minorHAnsi"/>
                <w:b/>
                <w:bCs/>
                <w:rPrChange w:id="59209" w:author="pete jones" w:date="2022-01-04T13:45:00Z">
                  <w:rPr>
                    <w:ins w:id="59210" w:author="pete jones" w:date="2022-01-04T12:37:00Z"/>
                    <w:rFonts w:eastAsiaTheme="minorEastAsia" w:cstheme="minorHAnsi"/>
                  </w:rPr>
                </w:rPrChange>
              </w:rPr>
              <w:pPrChange w:id="59211" w:author="pete jones" w:date="2022-01-04T12:52:00Z">
                <w:pPr>
                  <w:jc w:val="center"/>
                </w:pPr>
              </w:pPrChange>
            </w:pPr>
          </w:p>
        </w:tc>
        <w:tc>
          <w:tcPr>
            <w:tcW w:w="692" w:type="dxa"/>
            <w:shd w:val="clear" w:color="auto" w:fill="auto"/>
            <w:noWrap/>
            <w:vAlign w:val="center"/>
            <w:tcPrChange w:id="59212" w:author="pete jones" w:date="2022-01-04T12:52:00Z">
              <w:tcPr>
                <w:tcW w:w="692" w:type="dxa"/>
                <w:tcBorders>
                  <w:top w:val="single" w:sz="4" w:space="0" w:color="4472C4"/>
                  <w:left w:val="nil"/>
                  <w:bottom w:val="nil"/>
                  <w:right w:val="nil"/>
                </w:tcBorders>
                <w:shd w:val="clear" w:color="auto" w:fill="auto"/>
                <w:noWrap/>
                <w:vAlign w:val="center"/>
              </w:tcPr>
            </w:tcPrChange>
          </w:tcPr>
          <w:p w14:paraId="2DE8FEA9" w14:textId="77777777" w:rsidR="00BD0299" w:rsidRPr="00FF6A71" w:rsidRDefault="00BD0299">
            <w:pPr>
              <w:spacing w:before="0" w:after="0" w:line="240" w:lineRule="auto"/>
              <w:jc w:val="center"/>
              <w:rPr>
                <w:ins w:id="59213" w:author="pete jones" w:date="2022-01-04T12:37:00Z"/>
                <w:rFonts w:eastAsiaTheme="minorEastAsia" w:cstheme="minorHAnsi"/>
                <w:b/>
                <w:bCs/>
                <w:rPrChange w:id="59214" w:author="pete jones" w:date="2022-01-04T13:45:00Z">
                  <w:rPr>
                    <w:ins w:id="59215" w:author="pete jones" w:date="2022-01-04T12:37:00Z"/>
                    <w:rFonts w:eastAsiaTheme="minorEastAsia" w:cstheme="minorHAnsi"/>
                  </w:rPr>
                </w:rPrChange>
              </w:rPr>
              <w:pPrChange w:id="59216" w:author="pete jones" w:date="2022-01-04T12:52:00Z">
                <w:pPr>
                  <w:jc w:val="center"/>
                </w:pPr>
              </w:pPrChange>
            </w:pPr>
          </w:p>
        </w:tc>
        <w:tc>
          <w:tcPr>
            <w:tcW w:w="692" w:type="dxa"/>
            <w:shd w:val="clear" w:color="auto" w:fill="auto"/>
            <w:noWrap/>
            <w:vAlign w:val="bottom"/>
            <w:tcPrChange w:id="59217" w:author="pete jones" w:date="2022-01-04T12:52:00Z">
              <w:tcPr>
                <w:tcW w:w="692" w:type="dxa"/>
                <w:tcBorders>
                  <w:top w:val="single" w:sz="4" w:space="0" w:color="4472C4"/>
                  <w:left w:val="nil"/>
                  <w:bottom w:val="nil"/>
                  <w:right w:val="nil"/>
                </w:tcBorders>
                <w:shd w:val="clear" w:color="auto" w:fill="auto"/>
                <w:noWrap/>
                <w:vAlign w:val="bottom"/>
              </w:tcPr>
            </w:tcPrChange>
          </w:tcPr>
          <w:p w14:paraId="5E7E5A95" w14:textId="77777777" w:rsidR="00BD0299" w:rsidRPr="00FF6A71" w:rsidRDefault="00BD0299">
            <w:pPr>
              <w:spacing w:before="0" w:after="0" w:line="240" w:lineRule="auto"/>
              <w:jc w:val="center"/>
              <w:rPr>
                <w:ins w:id="59218" w:author="pete jones" w:date="2022-01-04T12:37:00Z"/>
                <w:rFonts w:eastAsiaTheme="minorEastAsia" w:cstheme="minorHAnsi"/>
                <w:b/>
                <w:bCs/>
                <w:rPrChange w:id="59219" w:author="pete jones" w:date="2022-01-04T13:45:00Z">
                  <w:rPr>
                    <w:ins w:id="59220" w:author="pete jones" w:date="2022-01-04T12:37:00Z"/>
                    <w:rFonts w:eastAsiaTheme="minorEastAsia" w:cstheme="minorHAnsi"/>
                  </w:rPr>
                </w:rPrChange>
              </w:rPr>
              <w:pPrChange w:id="59221" w:author="pete jones" w:date="2022-01-04T12:52:00Z">
                <w:pPr>
                  <w:jc w:val="center"/>
                </w:pPr>
              </w:pPrChange>
            </w:pPr>
          </w:p>
        </w:tc>
        <w:tc>
          <w:tcPr>
            <w:tcW w:w="692" w:type="dxa"/>
            <w:shd w:val="clear" w:color="auto" w:fill="auto"/>
            <w:noWrap/>
            <w:vAlign w:val="bottom"/>
            <w:tcPrChange w:id="59222" w:author="pete jones" w:date="2022-01-04T12:52:00Z">
              <w:tcPr>
                <w:tcW w:w="692" w:type="dxa"/>
                <w:tcBorders>
                  <w:top w:val="single" w:sz="4" w:space="0" w:color="4472C4"/>
                  <w:left w:val="nil"/>
                  <w:bottom w:val="nil"/>
                  <w:right w:val="nil"/>
                </w:tcBorders>
                <w:shd w:val="clear" w:color="auto" w:fill="auto"/>
                <w:noWrap/>
                <w:vAlign w:val="bottom"/>
              </w:tcPr>
            </w:tcPrChange>
          </w:tcPr>
          <w:p w14:paraId="3065E105" w14:textId="77777777" w:rsidR="00BD0299" w:rsidRPr="00FF6A71" w:rsidRDefault="00BD0299">
            <w:pPr>
              <w:spacing w:before="0" w:after="0" w:line="240" w:lineRule="auto"/>
              <w:jc w:val="center"/>
              <w:rPr>
                <w:ins w:id="59223" w:author="pete jones" w:date="2022-01-04T12:37:00Z"/>
                <w:rFonts w:eastAsiaTheme="minorEastAsia" w:cstheme="minorHAnsi"/>
                <w:b/>
                <w:bCs/>
                <w:rPrChange w:id="59224" w:author="pete jones" w:date="2022-01-04T13:45:00Z">
                  <w:rPr>
                    <w:ins w:id="59225" w:author="pete jones" w:date="2022-01-04T12:37:00Z"/>
                    <w:rFonts w:eastAsiaTheme="minorEastAsia" w:cstheme="minorHAnsi"/>
                  </w:rPr>
                </w:rPrChange>
              </w:rPr>
              <w:pPrChange w:id="59226" w:author="pete jones" w:date="2022-01-04T12:52:00Z">
                <w:pPr>
                  <w:jc w:val="center"/>
                </w:pPr>
              </w:pPrChange>
            </w:pPr>
          </w:p>
        </w:tc>
      </w:tr>
      <w:tr w:rsidR="00BD0299" w:rsidRPr="00FF6A71" w14:paraId="52136DA4" w14:textId="77777777" w:rsidTr="00701BD7">
        <w:tblPrEx>
          <w:tblW w:w="0" w:type="auto"/>
          <w:jc w:val="center"/>
          <w:tblPrExChange w:id="59227" w:author="pete jones" w:date="2022-01-04T12:52:00Z">
            <w:tblPrEx>
              <w:tblW w:w="0" w:type="auto"/>
              <w:jc w:val="center"/>
            </w:tblPrEx>
          </w:tblPrExChange>
        </w:tblPrEx>
        <w:trPr>
          <w:trHeight w:val="300"/>
          <w:jc w:val="center"/>
          <w:ins w:id="59228" w:author="pete jones" w:date="2022-01-04T12:37:00Z"/>
          <w:trPrChange w:id="59229" w:author="pete jones" w:date="2022-01-04T12:52:00Z">
            <w:trPr>
              <w:trHeight w:val="300"/>
              <w:jc w:val="center"/>
            </w:trPr>
          </w:trPrChange>
        </w:trPr>
        <w:tc>
          <w:tcPr>
            <w:tcW w:w="814" w:type="dxa"/>
            <w:vAlign w:val="center"/>
            <w:tcPrChange w:id="59230" w:author="pete jones" w:date="2022-01-04T12:52:00Z">
              <w:tcPr>
                <w:tcW w:w="814" w:type="dxa"/>
                <w:vAlign w:val="center"/>
              </w:tcPr>
            </w:tcPrChange>
          </w:tcPr>
          <w:p w14:paraId="060D4911" w14:textId="77777777" w:rsidR="00BD0299" w:rsidRPr="00FF6A71" w:rsidRDefault="00BD0299">
            <w:pPr>
              <w:spacing w:before="0" w:after="0" w:line="240" w:lineRule="auto"/>
              <w:jc w:val="center"/>
              <w:rPr>
                <w:ins w:id="59231" w:author="pete jones" w:date="2022-01-04T12:37:00Z"/>
                <w:rFonts w:eastAsiaTheme="minorEastAsia" w:cstheme="minorHAnsi"/>
                <w:b/>
                <w:bCs/>
              </w:rPr>
              <w:pPrChange w:id="59232" w:author="pete jones" w:date="2022-01-04T12:52:00Z">
                <w:pPr>
                  <w:jc w:val="center"/>
                </w:pPr>
              </w:pPrChange>
            </w:pPr>
            <w:ins w:id="59233" w:author="pete jones" w:date="2022-01-04T12:37:00Z">
              <w:r w:rsidRPr="00FF6A71">
                <w:rPr>
                  <w:rFonts w:eastAsiaTheme="minorEastAsia" w:cstheme="minorHAnsi"/>
                  <w:b/>
                  <w:bCs/>
                </w:rPr>
                <w:t>Count</w:t>
              </w:r>
            </w:ins>
          </w:p>
        </w:tc>
        <w:tc>
          <w:tcPr>
            <w:tcW w:w="814" w:type="dxa"/>
            <w:shd w:val="clear" w:color="auto" w:fill="auto"/>
            <w:noWrap/>
            <w:vAlign w:val="bottom"/>
            <w:tcPrChange w:id="59234" w:author="pete jones" w:date="2022-01-04T12:52:00Z">
              <w:tcPr>
                <w:tcW w:w="814" w:type="dxa"/>
                <w:tcBorders>
                  <w:top w:val="single" w:sz="4" w:space="0" w:color="4472C4"/>
                  <w:left w:val="nil"/>
                  <w:bottom w:val="nil"/>
                  <w:right w:val="nil"/>
                </w:tcBorders>
                <w:shd w:val="clear" w:color="auto" w:fill="auto"/>
                <w:noWrap/>
                <w:vAlign w:val="bottom"/>
              </w:tcPr>
            </w:tcPrChange>
          </w:tcPr>
          <w:p w14:paraId="46B8BE48" w14:textId="77777777" w:rsidR="00BD0299" w:rsidRPr="00FA4BC3" w:rsidRDefault="00BD0299">
            <w:pPr>
              <w:spacing w:before="0" w:after="0" w:line="240" w:lineRule="auto"/>
              <w:jc w:val="center"/>
              <w:rPr>
                <w:ins w:id="59235" w:author="pete jones" w:date="2022-01-04T12:37:00Z"/>
                <w:rFonts w:eastAsiaTheme="minorEastAsia" w:cstheme="minorHAnsi"/>
              </w:rPr>
              <w:pPrChange w:id="59236" w:author="pete jones" w:date="2022-01-04T12:52:00Z">
                <w:pPr>
                  <w:jc w:val="center"/>
                </w:pPr>
              </w:pPrChange>
            </w:pPr>
            <w:ins w:id="59237" w:author="pete jones" w:date="2022-01-04T12:37:00Z">
              <w:r w:rsidRPr="00FA4BC3">
                <w:rPr>
                  <w:rFonts w:eastAsiaTheme="minorEastAsia" w:cstheme="minorHAnsi"/>
                  <w:rPrChange w:id="59238" w:author="pete jones" w:date="2022-01-04T14:59:00Z">
                    <w:rPr>
                      <w:rFonts w:ascii="Calibri" w:hAnsi="Calibri" w:cs="Calibri"/>
                      <w:color w:val="000000"/>
                      <w:sz w:val="22"/>
                      <w:szCs w:val="22"/>
                    </w:rPr>
                  </w:rPrChange>
                </w:rPr>
                <w:t>2</w:t>
              </w:r>
            </w:ins>
          </w:p>
        </w:tc>
        <w:tc>
          <w:tcPr>
            <w:tcW w:w="814" w:type="dxa"/>
            <w:shd w:val="clear" w:color="auto" w:fill="auto"/>
            <w:noWrap/>
            <w:vAlign w:val="bottom"/>
            <w:tcPrChange w:id="59239" w:author="pete jones" w:date="2022-01-04T12:52:00Z">
              <w:tcPr>
                <w:tcW w:w="814" w:type="dxa"/>
                <w:tcBorders>
                  <w:top w:val="single" w:sz="4" w:space="0" w:color="4472C4"/>
                  <w:left w:val="nil"/>
                  <w:bottom w:val="nil"/>
                  <w:right w:val="nil"/>
                </w:tcBorders>
                <w:shd w:val="clear" w:color="auto" w:fill="auto"/>
                <w:noWrap/>
                <w:vAlign w:val="bottom"/>
              </w:tcPr>
            </w:tcPrChange>
          </w:tcPr>
          <w:p w14:paraId="3868B755" w14:textId="77777777" w:rsidR="00BD0299" w:rsidRPr="00FA4BC3" w:rsidRDefault="00BD0299">
            <w:pPr>
              <w:spacing w:before="0" w:after="0" w:line="240" w:lineRule="auto"/>
              <w:jc w:val="center"/>
              <w:rPr>
                <w:ins w:id="59240" w:author="pete jones" w:date="2022-01-04T12:37:00Z"/>
                <w:rFonts w:eastAsiaTheme="minorEastAsia" w:cstheme="minorHAnsi"/>
              </w:rPr>
              <w:pPrChange w:id="59241" w:author="pete jones" w:date="2022-01-04T12:52:00Z">
                <w:pPr>
                  <w:jc w:val="center"/>
                </w:pPr>
              </w:pPrChange>
            </w:pPr>
            <w:ins w:id="59242" w:author="pete jones" w:date="2022-01-04T12:37:00Z">
              <w:r w:rsidRPr="00FA4BC3">
                <w:rPr>
                  <w:rFonts w:eastAsiaTheme="minorEastAsia" w:cstheme="minorHAnsi"/>
                  <w:rPrChange w:id="59243" w:author="pete jones" w:date="2022-01-04T14:59:00Z">
                    <w:rPr>
                      <w:rFonts w:ascii="Calibri" w:hAnsi="Calibri" w:cs="Calibri"/>
                      <w:color w:val="000000"/>
                      <w:sz w:val="22"/>
                      <w:szCs w:val="22"/>
                    </w:rPr>
                  </w:rPrChange>
                </w:rPr>
                <w:t>2</w:t>
              </w:r>
            </w:ins>
          </w:p>
        </w:tc>
        <w:tc>
          <w:tcPr>
            <w:tcW w:w="814" w:type="dxa"/>
            <w:shd w:val="clear" w:color="auto" w:fill="auto"/>
            <w:noWrap/>
            <w:vAlign w:val="bottom"/>
            <w:tcPrChange w:id="59244" w:author="pete jones" w:date="2022-01-04T12:52:00Z">
              <w:tcPr>
                <w:tcW w:w="814" w:type="dxa"/>
                <w:tcBorders>
                  <w:top w:val="single" w:sz="4" w:space="0" w:color="4472C4"/>
                  <w:left w:val="nil"/>
                  <w:bottom w:val="nil"/>
                  <w:right w:val="nil"/>
                </w:tcBorders>
                <w:shd w:val="clear" w:color="auto" w:fill="auto"/>
                <w:noWrap/>
                <w:vAlign w:val="bottom"/>
              </w:tcPr>
            </w:tcPrChange>
          </w:tcPr>
          <w:p w14:paraId="244E164A" w14:textId="77777777" w:rsidR="00BD0299" w:rsidRPr="00FF6A71" w:rsidRDefault="00BD0299">
            <w:pPr>
              <w:spacing w:before="0" w:after="0" w:line="240" w:lineRule="auto"/>
              <w:jc w:val="center"/>
              <w:rPr>
                <w:ins w:id="59245" w:author="pete jones" w:date="2022-01-04T12:37:00Z"/>
                <w:rFonts w:eastAsiaTheme="minorEastAsia" w:cstheme="minorHAnsi"/>
                <w:b/>
                <w:bCs/>
                <w:rPrChange w:id="59246" w:author="pete jones" w:date="2022-01-04T13:45:00Z">
                  <w:rPr>
                    <w:ins w:id="59247" w:author="pete jones" w:date="2022-01-04T12:37:00Z"/>
                    <w:rFonts w:eastAsiaTheme="minorEastAsia" w:cstheme="minorHAnsi"/>
                  </w:rPr>
                </w:rPrChange>
              </w:rPr>
              <w:pPrChange w:id="59248" w:author="pete jones" w:date="2022-01-04T12:52:00Z">
                <w:pPr>
                  <w:jc w:val="center"/>
                </w:pPr>
              </w:pPrChange>
            </w:pPr>
          </w:p>
        </w:tc>
        <w:tc>
          <w:tcPr>
            <w:tcW w:w="692" w:type="dxa"/>
            <w:shd w:val="clear" w:color="auto" w:fill="auto"/>
            <w:noWrap/>
            <w:vAlign w:val="bottom"/>
            <w:tcPrChange w:id="59249" w:author="pete jones" w:date="2022-01-04T12:52:00Z">
              <w:tcPr>
                <w:tcW w:w="692" w:type="dxa"/>
                <w:tcBorders>
                  <w:top w:val="single" w:sz="4" w:space="0" w:color="4472C4"/>
                  <w:left w:val="nil"/>
                  <w:bottom w:val="nil"/>
                  <w:right w:val="nil"/>
                </w:tcBorders>
                <w:shd w:val="clear" w:color="auto" w:fill="auto"/>
                <w:noWrap/>
                <w:vAlign w:val="bottom"/>
              </w:tcPr>
            </w:tcPrChange>
          </w:tcPr>
          <w:p w14:paraId="62B9E9A0" w14:textId="77777777" w:rsidR="00BD0299" w:rsidRPr="00FF6A71" w:rsidRDefault="00BD0299">
            <w:pPr>
              <w:spacing w:before="0" w:after="0" w:line="240" w:lineRule="auto"/>
              <w:jc w:val="center"/>
              <w:rPr>
                <w:ins w:id="59250" w:author="pete jones" w:date="2022-01-04T12:37:00Z"/>
                <w:rFonts w:eastAsiaTheme="minorEastAsia" w:cstheme="minorHAnsi"/>
                <w:b/>
                <w:bCs/>
                <w:rPrChange w:id="59251" w:author="pete jones" w:date="2022-01-04T13:45:00Z">
                  <w:rPr>
                    <w:ins w:id="59252" w:author="pete jones" w:date="2022-01-04T12:37:00Z"/>
                    <w:rFonts w:eastAsiaTheme="minorEastAsia" w:cstheme="minorHAnsi"/>
                  </w:rPr>
                </w:rPrChange>
              </w:rPr>
              <w:pPrChange w:id="59253" w:author="pete jones" w:date="2022-01-04T12:52:00Z">
                <w:pPr>
                  <w:jc w:val="center"/>
                </w:pPr>
              </w:pPrChange>
            </w:pPr>
          </w:p>
        </w:tc>
        <w:tc>
          <w:tcPr>
            <w:tcW w:w="692" w:type="dxa"/>
            <w:shd w:val="clear" w:color="auto" w:fill="auto"/>
            <w:noWrap/>
            <w:vAlign w:val="bottom"/>
            <w:tcPrChange w:id="59254" w:author="pete jones" w:date="2022-01-04T12:52:00Z">
              <w:tcPr>
                <w:tcW w:w="692" w:type="dxa"/>
                <w:tcBorders>
                  <w:top w:val="single" w:sz="4" w:space="0" w:color="4472C4"/>
                  <w:left w:val="nil"/>
                  <w:bottom w:val="nil"/>
                  <w:right w:val="nil"/>
                </w:tcBorders>
                <w:shd w:val="clear" w:color="auto" w:fill="auto"/>
                <w:noWrap/>
                <w:vAlign w:val="bottom"/>
              </w:tcPr>
            </w:tcPrChange>
          </w:tcPr>
          <w:p w14:paraId="114489AD" w14:textId="77777777" w:rsidR="00BD0299" w:rsidRPr="00FF6A71" w:rsidRDefault="00BD0299">
            <w:pPr>
              <w:spacing w:before="0" w:after="0" w:line="240" w:lineRule="auto"/>
              <w:jc w:val="center"/>
              <w:rPr>
                <w:ins w:id="59255" w:author="pete jones" w:date="2022-01-04T12:37:00Z"/>
                <w:rFonts w:eastAsiaTheme="minorEastAsia" w:cstheme="minorHAnsi"/>
                <w:b/>
                <w:bCs/>
                <w:rPrChange w:id="59256" w:author="pete jones" w:date="2022-01-04T13:45:00Z">
                  <w:rPr>
                    <w:ins w:id="59257" w:author="pete jones" w:date="2022-01-04T12:37:00Z"/>
                    <w:rFonts w:eastAsiaTheme="minorEastAsia" w:cstheme="minorHAnsi"/>
                  </w:rPr>
                </w:rPrChange>
              </w:rPr>
              <w:pPrChange w:id="59258" w:author="pete jones" w:date="2022-01-04T12:52:00Z">
                <w:pPr>
                  <w:jc w:val="center"/>
                </w:pPr>
              </w:pPrChange>
            </w:pPr>
          </w:p>
        </w:tc>
        <w:tc>
          <w:tcPr>
            <w:tcW w:w="692" w:type="dxa"/>
            <w:shd w:val="clear" w:color="auto" w:fill="auto"/>
            <w:noWrap/>
            <w:vAlign w:val="bottom"/>
            <w:tcPrChange w:id="59259" w:author="pete jones" w:date="2022-01-04T12:52:00Z">
              <w:tcPr>
                <w:tcW w:w="692" w:type="dxa"/>
                <w:tcBorders>
                  <w:top w:val="single" w:sz="4" w:space="0" w:color="4472C4"/>
                  <w:left w:val="nil"/>
                  <w:bottom w:val="nil"/>
                  <w:right w:val="nil"/>
                </w:tcBorders>
                <w:shd w:val="clear" w:color="auto" w:fill="auto"/>
                <w:noWrap/>
                <w:vAlign w:val="bottom"/>
              </w:tcPr>
            </w:tcPrChange>
          </w:tcPr>
          <w:p w14:paraId="0D627091" w14:textId="77777777" w:rsidR="00BD0299" w:rsidRPr="00FF6A71" w:rsidRDefault="00BD0299">
            <w:pPr>
              <w:spacing w:before="0" w:after="0" w:line="240" w:lineRule="auto"/>
              <w:jc w:val="center"/>
              <w:rPr>
                <w:ins w:id="59260" w:author="pete jones" w:date="2022-01-04T12:37:00Z"/>
                <w:rFonts w:eastAsiaTheme="minorEastAsia" w:cstheme="minorHAnsi"/>
                <w:b/>
                <w:bCs/>
                <w:rPrChange w:id="59261" w:author="pete jones" w:date="2022-01-04T13:45:00Z">
                  <w:rPr>
                    <w:ins w:id="59262" w:author="pete jones" w:date="2022-01-04T12:37:00Z"/>
                    <w:rFonts w:eastAsiaTheme="minorEastAsia" w:cstheme="minorHAnsi"/>
                  </w:rPr>
                </w:rPrChange>
              </w:rPr>
              <w:pPrChange w:id="59263" w:author="pete jones" w:date="2022-01-04T12:52:00Z">
                <w:pPr>
                  <w:jc w:val="center"/>
                </w:pPr>
              </w:pPrChange>
            </w:pPr>
          </w:p>
        </w:tc>
        <w:tc>
          <w:tcPr>
            <w:tcW w:w="692" w:type="dxa"/>
            <w:shd w:val="clear" w:color="auto" w:fill="auto"/>
            <w:noWrap/>
            <w:vAlign w:val="bottom"/>
            <w:tcPrChange w:id="59264" w:author="pete jones" w:date="2022-01-04T12:52:00Z">
              <w:tcPr>
                <w:tcW w:w="692" w:type="dxa"/>
                <w:tcBorders>
                  <w:top w:val="single" w:sz="4" w:space="0" w:color="4472C4"/>
                  <w:left w:val="nil"/>
                  <w:bottom w:val="nil"/>
                  <w:right w:val="nil"/>
                </w:tcBorders>
                <w:shd w:val="clear" w:color="auto" w:fill="auto"/>
                <w:noWrap/>
                <w:vAlign w:val="bottom"/>
              </w:tcPr>
            </w:tcPrChange>
          </w:tcPr>
          <w:p w14:paraId="14851F6E" w14:textId="77777777" w:rsidR="00BD0299" w:rsidRPr="00FF6A71" w:rsidRDefault="00BD0299">
            <w:pPr>
              <w:spacing w:before="0" w:after="0" w:line="240" w:lineRule="auto"/>
              <w:jc w:val="center"/>
              <w:rPr>
                <w:ins w:id="59265" w:author="pete jones" w:date="2022-01-04T12:37:00Z"/>
                <w:rFonts w:eastAsiaTheme="minorEastAsia" w:cstheme="minorHAnsi"/>
                <w:b/>
                <w:bCs/>
                <w:rPrChange w:id="59266" w:author="pete jones" w:date="2022-01-04T13:45:00Z">
                  <w:rPr>
                    <w:ins w:id="59267" w:author="pete jones" w:date="2022-01-04T12:37:00Z"/>
                    <w:rFonts w:eastAsiaTheme="minorEastAsia" w:cstheme="minorHAnsi"/>
                  </w:rPr>
                </w:rPrChange>
              </w:rPr>
              <w:pPrChange w:id="59268" w:author="pete jones" w:date="2022-01-04T12:52:00Z">
                <w:pPr>
                  <w:jc w:val="center"/>
                </w:pPr>
              </w:pPrChange>
            </w:pPr>
          </w:p>
        </w:tc>
      </w:tr>
    </w:tbl>
    <w:p w14:paraId="4E620CA3" w14:textId="600A6B04" w:rsidR="00BD0299" w:rsidRPr="00FF6A71" w:rsidRDefault="00BD0299" w:rsidP="00BD0299">
      <w:pPr>
        <w:rPr>
          <w:ins w:id="59269" w:author="pete jones" w:date="2022-01-04T12:37:00Z"/>
        </w:rPr>
      </w:pPr>
      <w:ins w:id="59270" w:author="pete jones" w:date="2022-01-04T12:37:00Z">
        <w:r w:rsidRPr="00FF6A71">
          <w:t>Q2.8.16 Effective organisation involves the efficient coordination and exploitation of manufacturing resources. This encompasses both physical resources and knowledg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59271">
          <w:tblGrid>
            <w:gridCol w:w="814"/>
            <w:gridCol w:w="814"/>
            <w:gridCol w:w="814"/>
            <w:gridCol w:w="814"/>
            <w:gridCol w:w="692"/>
            <w:gridCol w:w="692"/>
            <w:gridCol w:w="692"/>
            <w:gridCol w:w="692"/>
          </w:tblGrid>
        </w:tblGridChange>
      </w:tblGrid>
      <w:tr w:rsidR="00BD0299" w:rsidRPr="00FF6A71" w14:paraId="31EA2A41" w14:textId="77777777" w:rsidTr="00015922">
        <w:trPr>
          <w:trHeight w:val="300"/>
          <w:jc w:val="center"/>
          <w:ins w:id="59272" w:author="pete jones" w:date="2022-01-04T12:37:00Z"/>
        </w:trPr>
        <w:tc>
          <w:tcPr>
            <w:tcW w:w="814" w:type="dxa"/>
            <w:shd w:val="clear" w:color="auto" w:fill="E7E6E6" w:themeFill="background2"/>
            <w:vAlign w:val="center"/>
          </w:tcPr>
          <w:p w14:paraId="228B9DD0" w14:textId="77777777" w:rsidR="00BD0299" w:rsidRPr="00FF6A71" w:rsidRDefault="00BD0299">
            <w:pPr>
              <w:spacing w:before="0" w:after="0" w:line="240" w:lineRule="auto"/>
              <w:jc w:val="center"/>
              <w:rPr>
                <w:ins w:id="59273" w:author="pete jones" w:date="2022-01-04T12:37:00Z"/>
                <w:rFonts w:eastAsiaTheme="minorEastAsia" w:cstheme="minorHAnsi"/>
                <w:b/>
                <w:bCs/>
              </w:rPr>
              <w:pPrChange w:id="59274" w:author="pete jones" w:date="2022-01-04T12:54:00Z">
                <w:pPr>
                  <w:jc w:val="center"/>
                </w:pPr>
              </w:pPrChange>
            </w:pPr>
            <w:ins w:id="59275"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131EACF" w14:textId="77777777" w:rsidR="00BD0299" w:rsidRPr="00FF6A71" w:rsidRDefault="00BD0299">
            <w:pPr>
              <w:spacing w:before="0" w:after="0" w:line="240" w:lineRule="auto"/>
              <w:jc w:val="center"/>
              <w:rPr>
                <w:ins w:id="59276" w:author="pete jones" w:date="2022-01-04T12:37:00Z"/>
                <w:rFonts w:eastAsiaTheme="minorEastAsia" w:cstheme="minorHAnsi"/>
                <w:b/>
                <w:bCs/>
              </w:rPr>
              <w:pPrChange w:id="59277" w:author="pete jones" w:date="2022-01-04T12:54:00Z">
                <w:pPr>
                  <w:jc w:val="center"/>
                </w:pPr>
              </w:pPrChange>
            </w:pPr>
            <w:ins w:id="5927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309F485" w14:textId="77777777" w:rsidR="00BD0299" w:rsidRPr="00FF6A71" w:rsidRDefault="00BD0299">
            <w:pPr>
              <w:spacing w:before="0" w:after="0" w:line="240" w:lineRule="auto"/>
              <w:jc w:val="center"/>
              <w:rPr>
                <w:ins w:id="59279" w:author="pete jones" w:date="2022-01-04T12:37:00Z"/>
                <w:rFonts w:eastAsiaTheme="minorEastAsia" w:cstheme="minorHAnsi"/>
                <w:b/>
                <w:bCs/>
              </w:rPr>
              <w:pPrChange w:id="59280" w:author="pete jones" w:date="2022-01-04T12:54:00Z">
                <w:pPr>
                  <w:jc w:val="center"/>
                </w:pPr>
              </w:pPrChange>
            </w:pPr>
            <w:ins w:id="5928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3FF66CAE" w14:textId="77777777" w:rsidR="00BD0299" w:rsidRPr="00FF6A71" w:rsidRDefault="00BD0299">
            <w:pPr>
              <w:spacing w:before="0" w:after="0" w:line="240" w:lineRule="auto"/>
              <w:jc w:val="center"/>
              <w:rPr>
                <w:ins w:id="59282" w:author="pete jones" w:date="2022-01-04T12:37:00Z"/>
                <w:rFonts w:eastAsiaTheme="minorEastAsia" w:cstheme="minorHAnsi"/>
                <w:b/>
                <w:bCs/>
              </w:rPr>
              <w:pPrChange w:id="59283" w:author="pete jones" w:date="2022-01-04T12:54:00Z">
                <w:pPr>
                  <w:jc w:val="center"/>
                </w:pPr>
              </w:pPrChange>
            </w:pPr>
            <w:ins w:id="5928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BB42B4C" w14:textId="77777777" w:rsidR="00BD0299" w:rsidRPr="00FF6A71" w:rsidRDefault="00BD0299">
            <w:pPr>
              <w:spacing w:before="0" w:after="0" w:line="240" w:lineRule="auto"/>
              <w:jc w:val="center"/>
              <w:rPr>
                <w:ins w:id="59285" w:author="pete jones" w:date="2022-01-04T12:37:00Z"/>
                <w:rFonts w:eastAsiaTheme="minorEastAsia" w:cstheme="minorHAnsi"/>
                <w:b/>
                <w:bCs/>
              </w:rPr>
              <w:pPrChange w:id="59286" w:author="pete jones" w:date="2022-01-04T12:54:00Z">
                <w:pPr>
                  <w:jc w:val="center"/>
                </w:pPr>
              </w:pPrChange>
            </w:pPr>
            <w:ins w:id="5928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9EDE583" w14:textId="77777777" w:rsidR="00BD0299" w:rsidRPr="00FF6A71" w:rsidRDefault="00BD0299">
            <w:pPr>
              <w:spacing w:before="0" w:after="0" w:line="240" w:lineRule="auto"/>
              <w:jc w:val="center"/>
              <w:rPr>
                <w:ins w:id="59288" w:author="pete jones" w:date="2022-01-04T12:37:00Z"/>
                <w:rFonts w:eastAsiaTheme="minorEastAsia" w:cstheme="minorHAnsi"/>
                <w:b/>
                <w:bCs/>
              </w:rPr>
              <w:pPrChange w:id="59289" w:author="pete jones" w:date="2022-01-04T12:54:00Z">
                <w:pPr>
                  <w:jc w:val="center"/>
                </w:pPr>
              </w:pPrChange>
            </w:pPr>
            <w:ins w:id="5929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68AC9CD" w14:textId="77777777" w:rsidR="00BD0299" w:rsidRPr="00FF6A71" w:rsidRDefault="00BD0299">
            <w:pPr>
              <w:spacing w:before="0" w:after="0" w:line="240" w:lineRule="auto"/>
              <w:jc w:val="center"/>
              <w:rPr>
                <w:ins w:id="59291" w:author="pete jones" w:date="2022-01-04T12:37:00Z"/>
                <w:rFonts w:eastAsiaTheme="minorEastAsia" w:cstheme="minorHAnsi"/>
                <w:b/>
                <w:bCs/>
              </w:rPr>
              <w:pPrChange w:id="59292" w:author="pete jones" w:date="2022-01-04T12:54:00Z">
                <w:pPr>
                  <w:jc w:val="center"/>
                </w:pPr>
              </w:pPrChange>
            </w:pPr>
            <w:ins w:id="5929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56C9704" w14:textId="77777777" w:rsidR="00BD0299" w:rsidRPr="00FF6A71" w:rsidRDefault="00BD0299">
            <w:pPr>
              <w:spacing w:before="0" w:after="0" w:line="240" w:lineRule="auto"/>
              <w:jc w:val="center"/>
              <w:rPr>
                <w:ins w:id="59294" w:author="pete jones" w:date="2022-01-04T12:37:00Z"/>
                <w:rFonts w:eastAsiaTheme="minorEastAsia" w:cstheme="minorHAnsi"/>
                <w:b/>
                <w:bCs/>
              </w:rPr>
              <w:pPrChange w:id="59295" w:author="pete jones" w:date="2022-01-04T12:54:00Z">
                <w:pPr>
                  <w:jc w:val="center"/>
                </w:pPr>
              </w:pPrChange>
            </w:pPr>
            <w:ins w:id="59296" w:author="pete jones" w:date="2022-01-04T12:37:00Z">
              <w:r w:rsidRPr="00FF6A71">
                <w:rPr>
                  <w:rFonts w:eastAsiaTheme="minorEastAsia" w:cstheme="minorHAnsi"/>
                  <w:b/>
                  <w:bCs/>
                </w:rPr>
                <w:t>7</w:t>
              </w:r>
            </w:ins>
          </w:p>
        </w:tc>
      </w:tr>
      <w:tr w:rsidR="00BD0299" w:rsidRPr="00FF6A71" w14:paraId="1480E6A1" w14:textId="77777777" w:rsidTr="00701BD7">
        <w:tblPrEx>
          <w:tblW w:w="0" w:type="auto"/>
          <w:jc w:val="center"/>
          <w:tblPrExChange w:id="59297" w:author="pete jones" w:date="2022-01-04T12:54:00Z">
            <w:tblPrEx>
              <w:tblW w:w="0" w:type="auto"/>
              <w:jc w:val="center"/>
            </w:tblPrEx>
          </w:tblPrExChange>
        </w:tblPrEx>
        <w:trPr>
          <w:trHeight w:val="300"/>
          <w:jc w:val="center"/>
          <w:ins w:id="59298" w:author="pete jones" w:date="2022-01-04T12:37:00Z"/>
          <w:trPrChange w:id="59299" w:author="pete jones" w:date="2022-01-04T12:54:00Z">
            <w:trPr>
              <w:trHeight w:val="300"/>
              <w:jc w:val="center"/>
            </w:trPr>
          </w:trPrChange>
        </w:trPr>
        <w:tc>
          <w:tcPr>
            <w:tcW w:w="814" w:type="dxa"/>
            <w:vAlign w:val="center"/>
            <w:tcPrChange w:id="59300" w:author="pete jones" w:date="2022-01-04T12:54:00Z">
              <w:tcPr>
                <w:tcW w:w="814" w:type="dxa"/>
                <w:vAlign w:val="center"/>
              </w:tcPr>
            </w:tcPrChange>
          </w:tcPr>
          <w:p w14:paraId="7F63C31F" w14:textId="77777777" w:rsidR="00BD0299" w:rsidRPr="00FF6A71" w:rsidRDefault="00BD0299">
            <w:pPr>
              <w:spacing w:before="0" w:after="0" w:line="240" w:lineRule="auto"/>
              <w:jc w:val="center"/>
              <w:rPr>
                <w:ins w:id="59301" w:author="pete jones" w:date="2022-01-04T12:37:00Z"/>
                <w:rFonts w:eastAsiaTheme="minorEastAsia" w:cstheme="minorHAnsi"/>
                <w:b/>
                <w:bCs/>
              </w:rPr>
              <w:pPrChange w:id="59302" w:author="pete jones" w:date="2022-01-04T12:54:00Z">
                <w:pPr>
                  <w:jc w:val="center"/>
                </w:pPr>
              </w:pPrChange>
            </w:pPr>
            <w:ins w:id="59303" w:author="pete jones" w:date="2022-01-04T12:37:00Z">
              <w:r w:rsidRPr="00FF6A71">
                <w:rPr>
                  <w:rFonts w:eastAsiaTheme="minorEastAsia" w:cstheme="minorHAnsi"/>
                  <w:b/>
                  <w:bCs/>
                </w:rPr>
                <w:t>%</w:t>
              </w:r>
            </w:ins>
          </w:p>
        </w:tc>
        <w:tc>
          <w:tcPr>
            <w:tcW w:w="814" w:type="dxa"/>
            <w:shd w:val="clear" w:color="auto" w:fill="auto"/>
            <w:noWrap/>
            <w:vAlign w:val="bottom"/>
            <w:tcPrChange w:id="59304" w:author="pete jones" w:date="2022-01-04T12:54:00Z">
              <w:tcPr>
                <w:tcW w:w="814" w:type="dxa"/>
                <w:tcBorders>
                  <w:top w:val="single" w:sz="4" w:space="0" w:color="4472C4"/>
                  <w:left w:val="nil"/>
                  <w:bottom w:val="nil"/>
                  <w:right w:val="nil"/>
                </w:tcBorders>
                <w:shd w:val="clear" w:color="auto" w:fill="auto"/>
                <w:noWrap/>
                <w:vAlign w:val="bottom"/>
              </w:tcPr>
            </w:tcPrChange>
          </w:tcPr>
          <w:p w14:paraId="31416F5A" w14:textId="77777777" w:rsidR="00BD0299" w:rsidRPr="00FA4BC3" w:rsidRDefault="00BD0299">
            <w:pPr>
              <w:spacing w:before="0" w:after="0" w:line="240" w:lineRule="auto"/>
              <w:jc w:val="center"/>
              <w:rPr>
                <w:ins w:id="59305" w:author="pete jones" w:date="2022-01-04T12:37:00Z"/>
                <w:rFonts w:eastAsiaTheme="minorEastAsia" w:cstheme="minorHAnsi"/>
              </w:rPr>
              <w:pPrChange w:id="59306" w:author="pete jones" w:date="2022-01-04T12:54:00Z">
                <w:pPr>
                  <w:jc w:val="center"/>
                </w:pPr>
              </w:pPrChange>
            </w:pPr>
            <w:ins w:id="59307" w:author="pete jones" w:date="2022-01-04T12:37:00Z">
              <w:r w:rsidRPr="00FA4BC3">
                <w:rPr>
                  <w:rFonts w:eastAsiaTheme="minorEastAsia" w:cstheme="minorHAnsi"/>
                  <w:rPrChange w:id="59308" w:author="pete jones" w:date="2022-01-04T14:59:00Z">
                    <w:rPr>
                      <w:rFonts w:ascii="Calibri" w:hAnsi="Calibri" w:cs="Calibri"/>
                      <w:color w:val="000000"/>
                      <w:sz w:val="22"/>
                      <w:szCs w:val="22"/>
                    </w:rPr>
                  </w:rPrChange>
                </w:rPr>
                <w:t>25%</w:t>
              </w:r>
            </w:ins>
          </w:p>
        </w:tc>
        <w:tc>
          <w:tcPr>
            <w:tcW w:w="814" w:type="dxa"/>
            <w:shd w:val="clear" w:color="auto" w:fill="auto"/>
            <w:noWrap/>
            <w:vAlign w:val="bottom"/>
            <w:tcPrChange w:id="59309" w:author="pete jones" w:date="2022-01-04T12:54:00Z">
              <w:tcPr>
                <w:tcW w:w="814" w:type="dxa"/>
                <w:tcBorders>
                  <w:top w:val="single" w:sz="4" w:space="0" w:color="4472C4"/>
                  <w:left w:val="nil"/>
                  <w:bottom w:val="nil"/>
                  <w:right w:val="nil"/>
                </w:tcBorders>
                <w:shd w:val="clear" w:color="auto" w:fill="auto"/>
                <w:noWrap/>
                <w:vAlign w:val="bottom"/>
              </w:tcPr>
            </w:tcPrChange>
          </w:tcPr>
          <w:p w14:paraId="3659A989" w14:textId="77777777" w:rsidR="00BD0299" w:rsidRPr="00FA4BC3" w:rsidRDefault="00BD0299">
            <w:pPr>
              <w:spacing w:before="0" w:after="0" w:line="240" w:lineRule="auto"/>
              <w:jc w:val="center"/>
              <w:rPr>
                <w:ins w:id="59310" w:author="pete jones" w:date="2022-01-04T12:37:00Z"/>
                <w:rFonts w:eastAsiaTheme="minorEastAsia" w:cstheme="minorHAnsi"/>
              </w:rPr>
              <w:pPrChange w:id="59311" w:author="pete jones" w:date="2022-01-04T12:54:00Z">
                <w:pPr>
                  <w:jc w:val="center"/>
                </w:pPr>
              </w:pPrChange>
            </w:pPr>
            <w:ins w:id="59312" w:author="pete jones" w:date="2022-01-04T12:37:00Z">
              <w:r w:rsidRPr="00FA4BC3">
                <w:rPr>
                  <w:rFonts w:eastAsiaTheme="minorEastAsia" w:cstheme="minorHAnsi"/>
                  <w:rPrChange w:id="59313" w:author="pete jones" w:date="2022-01-04T14:59:00Z">
                    <w:rPr>
                      <w:rFonts w:ascii="Calibri" w:hAnsi="Calibri" w:cs="Calibri"/>
                      <w:color w:val="000000"/>
                      <w:sz w:val="22"/>
                      <w:szCs w:val="22"/>
                    </w:rPr>
                  </w:rPrChange>
                </w:rPr>
                <w:t>50%</w:t>
              </w:r>
            </w:ins>
          </w:p>
        </w:tc>
        <w:tc>
          <w:tcPr>
            <w:tcW w:w="814" w:type="dxa"/>
            <w:shd w:val="clear" w:color="auto" w:fill="auto"/>
            <w:noWrap/>
            <w:vAlign w:val="center"/>
            <w:tcPrChange w:id="59314" w:author="pete jones" w:date="2022-01-04T12:54:00Z">
              <w:tcPr>
                <w:tcW w:w="814" w:type="dxa"/>
                <w:tcBorders>
                  <w:top w:val="single" w:sz="4" w:space="0" w:color="4472C4"/>
                  <w:left w:val="nil"/>
                  <w:bottom w:val="nil"/>
                  <w:right w:val="nil"/>
                </w:tcBorders>
                <w:shd w:val="clear" w:color="auto" w:fill="auto"/>
                <w:noWrap/>
                <w:vAlign w:val="center"/>
              </w:tcPr>
            </w:tcPrChange>
          </w:tcPr>
          <w:p w14:paraId="28C9BE71" w14:textId="77777777" w:rsidR="00BD0299" w:rsidRPr="00FF6A71" w:rsidRDefault="00BD0299">
            <w:pPr>
              <w:spacing w:before="0" w:after="0" w:line="240" w:lineRule="auto"/>
              <w:jc w:val="center"/>
              <w:rPr>
                <w:ins w:id="59315" w:author="pete jones" w:date="2022-01-04T12:37:00Z"/>
                <w:rFonts w:eastAsiaTheme="minorEastAsia" w:cstheme="minorHAnsi"/>
                <w:b/>
                <w:bCs/>
                <w:rPrChange w:id="59316" w:author="pete jones" w:date="2022-01-04T13:45:00Z">
                  <w:rPr>
                    <w:ins w:id="59317" w:author="pete jones" w:date="2022-01-04T12:37:00Z"/>
                    <w:rFonts w:eastAsiaTheme="minorEastAsia" w:cstheme="minorHAnsi"/>
                  </w:rPr>
                </w:rPrChange>
              </w:rPr>
              <w:pPrChange w:id="59318" w:author="pete jones" w:date="2022-01-04T12:54:00Z">
                <w:pPr>
                  <w:jc w:val="center"/>
                </w:pPr>
              </w:pPrChange>
            </w:pPr>
          </w:p>
        </w:tc>
        <w:tc>
          <w:tcPr>
            <w:tcW w:w="692" w:type="dxa"/>
            <w:shd w:val="clear" w:color="auto" w:fill="auto"/>
            <w:noWrap/>
            <w:vAlign w:val="center"/>
            <w:tcPrChange w:id="59319" w:author="pete jones" w:date="2022-01-04T12:54:00Z">
              <w:tcPr>
                <w:tcW w:w="692" w:type="dxa"/>
                <w:tcBorders>
                  <w:top w:val="single" w:sz="4" w:space="0" w:color="4472C4"/>
                  <w:left w:val="nil"/>
                  <w:bottom w:val="nil"/>
                  <w:right w:val="nil"/>
                </w:tcBorders>
                <w:shd w:val="clear" w:color="auto" w:fill="auto"/>
                <w:noWrap/>
                <w:vAlign w:val="center"/>
              </w:tcPr>
            </w:tcPrChange>
          </w:tcPr>
          <w:p w14:paraId="5E9BCE70" w14:textId="77777777" w:rsidR="00BD0299" w:rsidRPr="00FF6A71" w:rsidRDefault="00BD0299">
            <w:pPr>
              <w:spacing w:before="0" w:after="0" w:line="240" w:lineRule="auto"/>
              <w:jc w:val="center"/>
              <w:rPr>
                <w:ins w:id="59320" w:author="pete jones" w:date="2022-01-04T12:37:00Z"/>
                <w:rFonts w:eastAsiaTheme="minorEastAsia" w:cstheme="minorHAnsi"/>
                <w:b/>
                <w:bCs/>
                <w:rPrChange w:id="59321" w:author="pete jones" w:date="2022-01-04T13:45:00Z">
                  <w:rPr>
                    <w:ins w:id="59322" w:author="pete jones" w:date="2022-01-04T12:37:00Z"/>
                    <w:rFonts w:eastAsiaTheme="minorEastAsia" w:cstheme="minorHAnsi"/>
                  </w:rPr>
                </w:rPrChange>
              </w:rPr>
              <w:pPrChange w:id="59323" w:author="pete jones" w:date="2022-01-04T12:54:00Z">
                <w:pPr>
                  <w:jc w:val="center"/>
                </w:pPr>
              </w:pPrChange>
            </w:pPr>
            <w:ins w:id="59324" w:author="pete jones" w:date="2022-01-04T12:37:00Z">
              <w:r w:rsidRPr="00FF6A71">
                <w:rPr>
                  <w:rFonts w:eastAsiaTheme="minorEastAsia" w:cstheme="minorHAnsi"/>
                  <w:b/>
                  <w:bCs/>
                  <w:rPrChange w:id="59325" w:author="pete jones" w:date="2022-01-04T13:45:00Z">
                    <w:rPr>
                      <w:rFonts w:ascii="Calibri" w:hAnsi="Calibri" w:cs="Calibri"/>
                      <w:color w:val="000000"/>
                      <w:sz w:val="22"/>
                      <w:szCs w:val="22"/>
                    </w:rPr>
                  </w:rPrChange>
                </w:rPr>
                <w:t>25%</w:t>
              </w:r>
            </w:ins>
          </w:p>
        </w:tc>
        <w:tc>
          <w:tcPr>
            <w:tcW w:w="692" w:type="dxa"/>
            <w:shd w:val="clear" w:color="auto" w:fill="auto"/>
            <w:noWrap/>
            <w:vAlign w:val="bottom"/>
            <w:tcPrChange w:id="59326" w:author="pete jones" w:date="2022-01-04T12:54:00Z">
              <w:tcPr>
                <w:tcW w:w="692" w:type="dxa"/>
                <w:tcBorders>
                  <w:top w:val="nil"/>
                  <w:left w:val="nil"/>
                  <w:bottom w:val="nil"/>
                  <w:right w:val="nil"/>
                </w:tcBorders>
                <w:shd w:val="clear" w:color="auto" w:fill="auto"/>
                <w:noWrap/>
                <w:vAlign w:val="bottom"/>
              </w:tcPr>
            </w:tcPrChange>
          </w:tcPr>
          <w:p w14:paraId="1A4B9347" w14:textId="77777777" w:rsidR="00BD0299" w:rsidRPr="00FF6A71" w:rsidRDefault="00BD0299">
            <w:pPr>
              <w:spacing w:before="0" w:after="0" w:line="240" w:lineRule="auto"/>
              <w:jc w:val="center"/>
              <w:rPr>
                <w:ins w:id="59327" w:author="pete jones" w:date="2022-01-04T12:37:00Z"/>
                <w:rFonts w:eastAsiaTheme="minorEastAsia" w:cstheme="minorHAnsi"/>
                <w:b/>
                <w:bCs/>
                <w:rPrChange w:id="59328" w:author="pete jones" w:date="2022-01-04T13:45:00Z">
                  <w:rPr>
                    <w:ins w:id="59329" w:author="pete jones" w:date="2022-01-04T12:37:00Z"/>
                    <w:rFonts w:eastAsiaTheme="minorEastAsia" w:cstheme="minorHAnsi"/>
                  </w:rPr>
                </w:rPrChange>
              </w:rPr>
              <w:pPrChange w:id="59330" w:author="pete jones" w:date="2022-01-04T12:54:00Z">
                <w:pPr>
                  <w:jc w:val="center"/>
                </w:pPr>
              </w:pPrChange>
            </w:pPr>
          </w:p>
        </w:tc>
        <w:tc>
          <w:tcPr>
            <w:tcW w:w="692" w:type="dxa"/>
            <w:shd w:val="clear" w:color="auto" w:fill="auto"/>
            <w:noWrap/>
            <w:vAlign w:val="bottom"/>
            <w:tcPrChange w:id="59331" w:author="pete jones" w:date="2022-01-04T12:54:00Z">
              <w:tcPr>
                <w:tcW w:w="692" w:type="dxa"/>
                <w:tcBorders>
                  <w:top w:val="nil"/>
                  <w:left w:val="nil"/>
                  <w:bottom w:val="nil"/>
                  <w:right w:val="nil"/>
                </w:tcBorders>
                <w:shd w:val="clear" w:color="auto" w:fill="auto"/>
                <w:noWrap/>
                <w:vAlign w:val="bottom"/>
              </w:tcPr>
            </w:tcPrChange>
          </w:tcPr>
          <w:p w14:paraId="605DD68B" w14:textId="77777777" w:rsidR="00BD0299" w:rsidRPr="00FF6A71" w:rsidRDefault="00BD0299">
            <w:pPr>
              <w:spacing w:before="0" w:after="0" w:line="240" w:lineRule="auto"/>
              <w:jc w:val="center"/>
              <w:rPr>
                <w:ins w:id="59332" w:author="pete jones" w:date="2022-01-04T12:37:00Z"/>
                <w:rFonts w:eastAsiaTheme="minorEastAsia" w:cstheme="minorHAnsi"/>
                <w:b/>
                <w:bCs/>
                <w:rPrChange w:id="59333" w:author="pete jones" w:date="2022-01-04T13:45:00Z">
                  <w:rPr>
                    <w:ins w:id="59334" w:author="pete jones" w:date="2022-01-04T12:37:00Z"/>
                    <w:rFonts w:eastAsiaTheme="minorEastAsia" w:cstheme="minorHAnsi"/>
                  </w:rPr>
                </w:rPrChange>
              </w:rPr>
              <w:pPrChange w:id="59335" w:author="pete jones" w:date="2022-01-04T12:54:00Z">
                <w:pPr>
                  <w:jc w:val="center"/>
                </w:pPr>
              </w:pPrChange>
            </w:pPr>
          </w:p>
        </w:tc>
        <w:tc>
          <w:tcPr>
            <w:tcW w:w="692" w:type="dxa"/>
            <w:shd w:val="clear" w:color="auto" w:fill="auto"/>
            <w:noWrap/>
            <w:vAlign w:val="bottom"/>
            <w:tcPrChange w:id="59336" w:author="pete jones" w:date="2022-01-04T12:54:00Z">
              <w:tcPr>
                <w:tcW w:w="692" w:type="dxa"/>
                <w:tcBorders>
                  <w:top w:val="nil"/>
                  <w:left w:val="nil"/>
                  <w:bottom w:val="nil"/>
                  <w:right w:val="nil"/>
                </w:tcBorders>
                <w:shd w:val="clear" w:color="auto" w:fill="auto"/>
                <w:noWrap/>
                <w:vAlign w:val="bottom"/>
              </w:tcPr>
            </w:tcPrChange>
          </w:tcPr>
          <w:p w14:paraId="0AFC84D7" w14:textId="77777777" w:rsidR="00BD0299" w:rsidRPr="00FF6A71" w:rsidRDefault="00BD0299">
            <w:pPr>
              <w:spacing w:before="0" w:after="0" w:line="240" w:lineRule="auto"/>
              <w:jc w:val="center"/>
              <w:rPr>
                <w:ins w:id="59337" w:author="pete jones" w:date="2022-01-04T12:37:00Z"/>
                <w:rFonts w:eastAsiaTheme="minorEastAsia" w:cstheme="minorHAnsi"/>
                <w:b/>
                <w:bCs/>
                <w:rPrChange w:id="59338" w:author="pete jones" w:date="2022-01-04T13:45:00Z">
                  <w:rPr>
                    <w:ins w:id="59339" w:author="pete jones" w:date="2022-01-04T12:37:00Z"/>
                    <w:rFonts w:eastAsiaTheme="minorEastAsia" w:cstheme="minorHAnsi"/>
                  </w:rPr>
                </w:rPrChange>
              </w:rPr>
              <w:pPrChange w:id="59340" w:author="pete jones" w:date="2022-01-04T12:54:00Z">
                <w:pPr>
                  <w:jc w:val="center"/>
                </w:pPr>
              </w:pPrChange>
            </w:pPr>
          </w:p>
        </w:tc>
      </w:tr>
      <w:tr w:rsidR="00BD0299" w:rsidRPr="00FF6A71" w14:paraId="58ADCCDC" w14:textId="77777777" w:rsidTr="00701BD7">
        <w:tblPrEx>
          <w:tblW w:w="0" w:type="auto"/>
          <w:jc w:val="center"/>
          <w:tblPrExChange w:id="59341" w:author="pete jones" w:date="2022-01-04T12:54:00Z">
            <w:tblPrEx>
              <w:tblW w:w="0" w:type="auto"/>
              <w:jc w:val="center"/>
            </w:tblPrEx>
          </w:tblPrExChange>
        </w:tblPrEx>
        <w:trPr>
          <w:trHeight w:val="300"/>
          <w:jc w:val="center"/>
          <w:ins w:id="59342" w:author="pete jones" w:date="2022-01-04T12:37:00Z"/>
          <w:trPrChange w:id="59343" w:author="pete jones" w:date="2022-01-04T12:54:00Z">
            <w:trPr>
              <w:trHeight w:val="300"/>
              <w:jc w:val="center"/>
            </w:trPr>
          </w:trPrChange>
        </w:trPr>
        <w:tc>
          <w:tcPr>
            <w:tcW w:w="814" w:type="dxa"/>
            <w:vAlign w:val="center"/>
            <w:tcPrChange w:id="59344" w:author="pete jones" w:date="2022-01-04T12:54:00Z">
              <w:tcPr>
                <w:tcW w:w="814" w:type="dxa"/>
                <w:vAlign w:val="center"/>
              </w:tcPr>
            </w:tcPrChange>
          </w:tcPr>
          <w:p w14:paraId="301C5CA5" w14:textId="77777777" w:rsidR="00BD0299" w:rsidRPr="00FF6A71" w:rsidRDefault="00BD0299">
            <w:pPr>
              <w:spacing w:before="0" w:after="0" w:line="240" w:lineRule="auto"/>
              <w:jc w:val="center"/>
              <w:rPr>
                <w:ins w:id="59345" w:author="pete jones" w:date="2022-01-04T12:37:00Z"/>
                <w:rFonts w:eastAsiaTheme="minorEastAsia" w:cstheme="minorHAnsi"/>
                <w:b/>
                <w:bCs/>
              </w:rPr>
              <w:pPrChange w:id="59346" w:author="pete jones" w:date="2022-01-04T12:54:00Z">
                <w:pPr>
                  <w:jc w:val="center"/>
                </w:pPr>
              </w:pPrChange>
            </w:pPr>
            <w:ins w:id="59347" w:author="pete jones" w:date="2022-01-04T12:37:00Z">
              <w:r w:rsidRPr="00FF6A71">
                <w:rPr>
                  <w:rFonts w:eastAsiaTheme="minorEastAsia" w:cstheme="minorHAnsi"/>
                  <w:b/>
                  <w:bCs/>
                </w:rPr>
                <w:t>Count</w:t>
              </w:r>
            </w:ins>
          </w:p>
        </w:tc>
        <w:tc>
          <w:tcPr>
            <w:tcW w:w="814" w:type="dxa"/>
            <w:shd w:val="clear" w:color="auto" w:fill="auto"/>
            <w:noWrap/>
            <w:vAlign w:val="bottom"/>
            <w:tcPrChange w:id="59348" w:author="pete jones" w:date="2022-01-04T12:54:00Z">
              <w:tcPr>
                <w:tcW w:w="814" w:type="dxa"/>
                <w:tcBorders>
                  <w:top w:val="single" w:sz="4" w:space="0" w:color="4472C4"/>
                  <w:left w:val="nil"/>
                  <w:bottom w:val="single" w:sz="4" w:space="0" w:color="4472C4"/>
                  <w:right w:val="nil"/>
                </w:tcBorders>
                <w:shd w:val="clear" w:color="auto" w:fill="auto"/>
                <w:noWrap/>
                <w:vAlign w:val="bottom"/>
              </w:tcPr>
            </w:tcPrChange>
          </w:tcPr>
          <w:p w14:paraId="4B1AFB96" w14:textId="77777777" w:rsidR="00BD0299" w:rsidRPr="00FA4BC3" w:rsidRDefault="00BD0299">
            <w:pPr>
              <w:spacing w:before="0" w:after="0" w:line="240" w:lineRule="auto"/>
              <w:jc w:val="center"/>
              <w:rPr>
                <w:ins w:id="59349" w:author="pete jones" w:date="2022-01-04T12:37:00Z"/>
                <w:rFonts w:eastAsiaTheme="minorEastAsia" w:cstheme="minorHAnsi"/>
              </w:rPr>
              <w:pPrChange w:id="59350" w:author="pete jones" w:date="2022-01-04T12:54:00Z">
                <w:pPr>
                  <w:jc w:val="center"/>
                </w:pPr>
              </w:pPrChange>
            </w:pPr>
            <w:ins w:id="59351" w:author="pete jones" w:date="2022-01-04T12:37:00Z">
              <w:r w:rsidRPr="00FA4BC3">
                <w:rPr>
                  <w:rFonts w:eastAsiaTheme="minorEastAsia" w:cstheme="minorHAnsi"/>
                  <w:rPrChange w:id="59352" w:author="pete jones" w:date="2022-01-04T14:59:00Z">
                    <w:rPr>
                      <w:rFonts w:ascii="Calibri" w:hAnsi="Calibri" w:cs="Calibri"/>
                      <w:color w:val="000000"/>
                      <w:sz w:val="22"/>
                      <w:szCs w:val="22"/>
                    </w:rPr>
                  </w:rPrChange>
                </w:rPr>
                <w:t>1</w:t>
              </w:r>
            </w:ins>
          </w:p>
        </w:tc>
        <w:tc>
          <w:tcPr>
            <w:tcW w:w="814" w:type="dxa"/>
            <w:shd w:val="clear" w:color="auto" w:fill="auto"/>
            <w:noWrap/>
            <w:vAlign w:val="bottom"/>
            <w:tcPrChange w:id="59353" w:author="pete jones" w:date="2022-01-04T12:54:00Z">
              <w:tcPr>
                <w:tcW w:w="814" w:type="dxa"/>
                <w:tcBorders>
                  <w:top w:val="single" w:sz="4" w:space="0" w:color="4472C4"/>
                  <w:left w:val="nil"/>
                  <w:bottom w:val="single" w:sz="4" w:space="0" w:color="4472C4"/>
                  <w:right w:val="nil"/>
                </w:tcBorders>
                <w:shd w:val="clear" w:color="auto" w:fill="auto"/>
                <w:noWrap/>
                <w:vAlign w:val="bottom"/>
              </w:tcPr>
            </w:tcPrChange>
          </w:tcPr>
          <w:p w14:paraId="65327492" w14:textId="77777777" w:rsidR="00BD0299" w:rsidRPr="00FA4BC3" w:rsidRDefault="00BD0299">
            <w:pPr>
              <w:spacing w:before="0" w:after="0" w:line="240" w:lineRule="auto"/>
              <w:jc w:val="center"/>
              <w:rPr>
                <w:ins w:id="59354" w:author="pete jones" w:date="2022-01-04T12:37:00Z"/>
                <w:rFonts w:eastAsiaTheme="minorEastAsia" w:cstheme="minorHAnsi"/>
              </w:rPr>
              <w:pPrChange w:id="59355" w:author="pete jones" w:date="2022-01-04T12:54:00Z">
                <w:pPr>
                  <w:jc w:val="center"/>
                </w:pPr>
              </w:pPrChange>
            </w:pPr>
            <w:ins w:id="59356" w:author="pete jones" w:date="2022-01-04T12:37:00Z">
              <w:r w:rsidRPr="00FA4BC3">
                <w:rPr>
                  <w:rFonts w:eastAsiaTheme="minorEastAsia" w:cstheme="minorHAnsi"/>
                  <w:rPrChange w:id="59357" w:author="pete jones" w:date="2022-01-04T14:59:00Z">
                    <w:rPr>
                      <w:rFonts w:ascii="Calibri" w:hAnsi="Calibri" w:cs="Calibri"/>
                      <w:color w:val="000000"/>
                      <w:sz w:val="22"/>
                      <w:szCs w:val="22"/>
                    </w:rPr>
                  </w:rPrChange>
                </w:rPr>
                <w:t>2</w:t>
              </w:r>
            </w:ins>
          </w:p>
        </w:tc>
        <w:tc>
          <w:tcPr>
            <w:tcW w:w="814" w:type="dxa"/>
            <w:shd w:val="clear" w:color="auto" w:fill="auto"/>
            <w:noWrap/>
            <w:vAlign w:val="bottom"/>
            <w:tcPrChange w:id="59358" w:author="pete jones" w:date="2022-01-04T12:54:00Z">
              <w:tcPr>
                <w:tcW w:w="814" w:type="dxa"/>
                <w:tcBorders>
                  <w:top w:val="single" w:sz="4" w:space="0" w:color="4472C4"/>
                  <w:left w:val="nil"/>
                  <w:bottom w:val="single" w:sz="4" w:space="0" w:color="4472C4"/>
                  <w:right w:val="nil"/>
                </w:tcBorders>
                <w:shd w:val="clear" w:color="auto" w:fill="auto"/>
                <w:noWrap/>
                <w:vAlign w:val="bottom"/>
              </w:tcPr>
            </w:tcPrChange>
          </w:tcPr>
          <w:p w14:paraId="5BAEDF07" w14:textId="77777777" w:rsidR="00BD0299" w:rsidRPr="00FF6A71" w:rsidRDefault="00BD0299">
            <w:pPr>
              <w:spacing w:before="0" w:after="0" w:line="240" w:lineRule="auto"/>
              <w:jc w:val="center"/>
              <w:rPr>
                <w:ins w:id="59359" w:author="pete jones" w:date="2022-01-04T12:37:00Z"/>
                <w:rFonts w:eastAsiaTheme="minorEastAsia" w:cstheme="minorHAnsi"/>
                <w:b/>
                <w:bCs/>
                <w:rPrChange w:id="59360" w:author="pete jones" w:date="2022-01-04T13:45:00Z">
                  <w:rPr>
                    <w:ins w:id="59361" w:author="pete jones" w:date="2022-01-04T12:37:00Z"/>
                    <w:rFonts w:eastAsiaTheme="minorEastAsia" w:cstheme="minorHAnsi"/>
                  </w:rPr>
                </w:rPrChange>
              </w:rPr>
              <w:pPrChange w:id="59362" w:author="pete jones" w:date="2022-01-04T12:54:00Z">
                <w:pPr>
                  <w:jc w:val="center"/>
                </w:pPr>
              </w:pPrChange>
            </w:pPr>
          </w:p>
        </w:tc>
        <w:tc>
          <w:tcPr>
            <w:tcW w:w="692" w:type="dxa"/>
            <w:shd w:val="clear" w:color="auto" w:fill="auto"/>
            <w:noWrap/>
            <w:vAlign w:val="bottom"/>
            <w:tcPrChange w:id="59363" w:author="pete jones" w:date="2022-01-04T12:54:00Z">
              <w:tcPr>
                <w:tcW w:w="692" w:type="dxa"/>
                <w:tcBorders>
                  <w:top w:val="single" w:sz="4" w:space="0" w:color="4472C4"/>
                  <w:left w:val="nil"/>
                  <w:bottom w:val="single" w:sz="4" w:space="0" w:color="4472C4"/>
                  <w:right w:val="nil"/>
                </w:tcBorders>
                <w:shd w:val="clear" w:color="auto" w:fill="auto"/>
                <w:noWrap/>
                <w:vAlign w:val="bottom"/>
              </w:tcPr>
            </w:tcPrChange>
          </w:tcPr>
          <w:p w14:paraId="5EAEEF26" w14:textId="77777777" w:rsidR="00BD0299" w:rsidRPr="00FF6A71" w:rsidRDefault="00BD0299">
            <w:pPr>
              <w:spacing w:before="0" w:after="0" w:line="240" w:lineRule="auto"/>
              <w:jc w:val="center"/>
              <w:rPr>
                <w:ins w:id="59364" w:author="pete jones" w:date="2022-01-04T12:37:00Z"/>
                <w:rFonts w:eastAsiaTheme="minorEastAsia" w:cstheme="minorHAnsi"/>
                <w:b/>
                <w:bCs/>
                <w:rPrChange w:id="59365" w:author="pete jones" w:date="2022-01-04T13:45:00Z">
                  <w:rPr>
                    <w:ins w:id="59366" w:author="pete jones" w:date="2022-01-04T12:37:00Z"/>
                    <w:rFonts w:eastAsiaTheme="minorEastAsia" w:cstheme="minorHAnsi"/>
                  </w:rPr>
                </w:rPrChange>
              </w:rPr>
              <w:pPrChange w:id="59367" w:author="pete jones" w:date="2022-01-04T12:54:00Z">
                <w:pPr>
                  <w:jc w:val="center"/>
                </w:pPr>
              </w:pPrChange>
            </w:pPr>
            <w:ins w:id="59368" w:author="pete jones" w:date="2022-01-04T12:37:00Z">
              <w:r w:rsidRPr="00FF6A71">
                <w:rPr>
                  <w:rFonts w:eastAsiaTheme="minorEastAsia" w:cstheme="minorHAnsi"/>
                  <w:b/>
                  <w:bCs/>
                  <w:rPrChange w:id="59369" w:author="pete jones" w:date="2022-01-04T13:45:00Z">
                    <w:rPr>
                      <w:rFonts w:ascii="Calibri" w:hAnsi="Calibri" w:cs="Calibri"/>
                      <w:color w:val="000000"/>
                      <w:sz w:val="22"/>
                      <w:szCs w:val="22"/>
                    </w:rPr>
                  </w:rPrChange>
                </w:rPr>
                <w:t>1</w:t>
              </w:r>
            </w:ins>
          </w:p>
        </w:tc>
        <w:tc>
          <w:tcPr>
            <w:tcW w:w="692" w:type="dxa"/>
            <w:shd w:val="clear" w:color="auto" w:fill="auto"/>
            <w:noWrap/>
            <w:vAlign w:val="bottom"/>
            <w:tcPrChange w:id="59370" w:author="pete jones" w:date="2022-01-04T12:54:00Z">
              <w:tcPr>
                <w:tcW w:w="692" w:type="dxa"/>
                <w:tcBorders>
                  <w:top w:val="nil"/>
                  <w:left w:val="nil"/>
                  <w:bottom w:val="nil"/>
                  <w:right w:val="nil"/>
                </w:tcBorders>
                <w:shd w:val="clear" w:color="auto" w:fill="auto"/>
                <w:noWrap/>
                <w:vAlign w:val="bottom"/>
              </w:tcPr>
            </w:tcPrChange>
          </w:tcPr>
          <w:p w14:paraId="78197C50" w14:textId="77777777" w:rsidR="00BD0299" w:rsidRPr="00FF6A71" w:rsidRDefault="00BD0299">
            <w:pPr>
              <w:spacing w:before="0" w:after="0" w:line="240" w:lineRule="auto"/>
              <w:jc w:val="center"/>
              <w:rPr>
                <w:ins w:id="59371" w:author="pete jones" w:date="2022-01-04T12:37:00Z"/>
                <w:rFonts w:eastAsiaTheme="minorEastAsia" w:cstheme="minorHAnsi"/>
                <w:b/>
                <w:bCs/>
                <w:rPrChange w:id="59372" w:author="pete jones" w:date="2022-01-04T13:45:00Z">
                  <w:rPr>
                    <w:ins w:id="59373" w:author="pete jones" w:date="2022-01-04T12:37:00Z"/>
                    <w:rFonts w:eastAsiaTheme="minorEastAsia" w:cstheme="minorHAnsi"/>
                  </w:rPr>
                </w:rPrChange>
              </w:rPr>
              <w:pPrChange w:id="59374" w:author="pete jones" w:date="2022-01-04T12:54:00Z">
                <w:pPr>
                  <w:jc w:val="center"/>
                </w:pPr>
              </w:pPrChange>
            </w:pPr>
          </w:p>
        </w:tc>
        <w:tc>
          <w:tcPr>
            <w:tcW w:w="692" w:type="dxa"/>
            <w:shd w:val="clear" w:color="auto" w:fill="auto"/>
            <w:noWrap/>
            <w:vAlign w:val="bottom"/>
            <w:tcPrChange w:id="59375" w:author="pete jones" w:date="2022-01-04T12:54:00Z">
              <w:tcPr>
                <w:tcW w:w="692" w:type="dxa"/>
                <w:tcBorders>
                  <w:top w:val="nil"/>
                  <w:left w:val="nil"/>
                  <w:bottom w:val="nil"/>
                  <w:right w:val="nil"/>
                </w:tcBorders>
                <w:shd w:val="clear" w:color="auto" w:fill="auto"/>
                <w:noWrap/>
                <w:vAlign w:val="bottom"/>
              </w:tcPr>
            </w:tcPrChange>
          </w:tcPr>
          <w:p w14:paraId="04C2FE67" w14:textId="77777777" w:rsidR="00BD0299" w:rsidRPr="00FF6A71" w:rsidRDefault="00BD0299">
            <w:pPr>
              <w:spacing w:before="0" w:after="0" w:line="240" w:lineRule="auto"/>
              <w:jc w:val="center"/>
              <w:rPr>
                <w:ins w:id="59376" w:author="pete jones" w:date="2022-01-04T12:37:00Z"/>
                <w:rFonts w:eastAsiaTheme="minorEastAsia" w:cstheme="minorHAnsi"/>
                <w:b/>
                <w:bCs/>
                <w:rPrChange w:id="59377" w:author="pete jones" w:date="2022-01-04T13:45:00Z">
                  <w:rPr>
                    <w:ins w:id="59378" w:author="pete jones" w:date="2022-01-04T12:37:00Z"/>
                    <w:rFonts w:eastAsiaTheme="minorEastAsia" w:cstheme="minorHAnsi"/>
                  </w:rPr>
                </w:rPrChange>
              </w:rPr>
              <w:pPrChange w:id="59379" w:author="pete jones" w:date="2022-01-04T12:54:00Z">
                <w:pPr>
                  <w:jc w:val="center"/>
                </w:pPr>
              </w:pPrChange>
            </w:pPr>
          </w:p>
        </w:tc>
        <w:tc>
          <w:tcPr>
            <w:tcW w:w="692" w:type="dxa"/>
            <w:shd w:val="clear" w:color="auto" w:fill="auto"/>
            <w:noWrap/>
            <w:vAlign w:val="bottom"/>
            <w:tcPrChange w:id="59380" w:author="pete jones" w:date="2022-01-04T12:54:00Z">
              <w:tcPr>
                <w:tcW w:w="692" w:type="dxa"/>
                <w:tcBorders>
                  <w:top w:val="nil"/>
                  <w:left w:val="nil"/>
                  <w:bottom w:val="nil"/>
                  <w:right w:val="nil"/>
                </w:tcBorders>
                <w:shd w:val="clear" w:color="auto" w:fill="auto"/>
                <w:noWrap/>
                <w:vAlign w:val="bottom"/>
              </w:tcPr>
            </w:tcPrChange>
          </w:tcPr>
          <w:p w14:paraId="47A67A47" w14:textId="77777777" w:rsidR="00BD0299" w:rsidRPr="00FF6A71" w:rsidRDefault="00BD0299">
            <w:pPr>
              <w:spacing w:before="0" w:after="0" w:line="240" w:lineRule="auto"/>
              <w:jc w:val="center"/>
              <w:rPr>
                <w:ins w:id="59381" w:author="pete jones" w:date="2022-01-04T12:37:00Z"/>
                <w:rFonts w:eastAsiaTheme="minorEastAsia" w:cstheme="minorHAnsi"/>
                <w:b/>
                <w:bCs/>
                <w:rPrChange w:id="59382" w:author="pete jones" w:date="2022-01-04T13:45:00Z">
                  <w:rPr>
                    <w:ins w:id="59383" w:author="pete jones" w:date="2022-01-04T12:37:00Z"/>
                    <w:rFonts w:eastAsiaTheme="minorEastAsia" w:cstheme="minorHAnsi"/>
                  </w:rPr>
                </w:rPrChange>
              </w:rPr>
              <w:pPrChange w:id="59384" w:author="pete jones" w:date="2022-01-04T12:54:00Z">
                <w:pPr>
                  <w:jc w:val="center"/>
                </w:pPr>
              </w:pPrChange>
            </w:pPr>
          </w:p>
        </w:tc>
      </w:tr>
    </w:tbl>
    <w:p w14:paraId="1E98F050" w14:textId="77777777" w:rsidR="00BD0299" w:rsidRPr="00FF6A71" w:rsidRDefault="00BD0299" w:rsidP="00BD0299">
      <w:pPr>
        <w:rPr>
          <w:ins w:id="59385" w:author="pete jones" w:date="2022-01-04T12:37:00Z"/>
        </w:rPr>
      </w:pPr>
    </w:p>
    <w:tbl>
      <w:tblPr>
        <w:tblW w:w="79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9386" w:author="pete jones" w:date="2022-01-04T12:54:00Z">
          <w:tblPr>
            <w:tblW w:w="7989" w:type="dxa"/>
            <w:jc w:val="center"/>
            <w:tblLook w:val="04A0" w:firstRow="1" w:lastRow="0" w:firstColumn="1" w:lastColumn="0" w:noHBand="0" w:noVBand="1"/>
          </w:tblPr>
        </w:tblPrChange>
      </w:tblPr>
      <w:tblGrid>
        <w:gridCol w:w="1218"/>
        <w:gridCol w:w="5718"/>
        <w:gridCol w:w="1053"/>
        <w:tblGridChange w:id="59387">
          <w:tblGrid>
            <w:gridCol w:w="1218"/>
            <w:gridCol w:w="5718"/>
            <w:gridCol w:w="1053"/>
          </w:tblGrid>
        </w:tblGridChange>
      </w:tblGrid>
      <w:tr w:rsidR="00BD0299" w:rsidRPr="00FF6A71" w14:paraId="1C474244" w14:textId="77777777" w:rsidTr="00701BD7">
        <w:trPr>
          <w:trHeight w:val="315"/>
          <w:jc w:val="center"/>
          <w:ins w:id="59388" w:author="pete jones" w:date="2022-01-04T12:37:00Z"/>
          <w:trPrChange w:id="59389" w:author="pete jones" w:date="2022-01-04T12:54:00Z">
            <w:trPr>
              <w:trHeight w:val="315"/>
              <w:jc w:val="center"/>
            </w:trPr>
          </w:trPrChange>
        </w:trPr>
        <w:tc>
          <w:tcPr>
            <w:tcW w:w="7989" w:type="dxa"/>
            <w:gridSpan w:val="3"/>
            <w:shd w:val="clear" w:color="auto" w:fill="auto"/>
            <w:noWrap/>
            <w:vAlign w:val="bottom"/>
            <w:hideMark/>
            <w:tcPrChange w:id="59390" w:author="pete jones" w:date="2022-01-04T12:54:00Z">
              <w:tcPr>
                <w:tcW w:w="7989"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tcPrChange>
          </w:tcPr>
          <w:p w14:paraId="6C47DF1D" w14:textId="77777777" w:rsidR="00BD0299" w:rsidRPr="00FF6A71" w:rsidRDefault="00BD0299">
            <w:pPr>
              <w:spacing w:before="0" w:after="0" w:line="240" w:lineRule="auto"/>
              <w:jc w:val="center"/>
              <w:rPr>
                <w:ins w:id="59391" w:author="pete jones" w:date="2022-01-04T12:37:00Z"/>
                <w:rFonts w:ascii="Calibri" w:hAnsi="Calibri" w:cs="Calibri"/>
                <w:b/>
                <w:bCs/>
                <w:color w:val="000000"/>
                <w:sz w:val="22"/>
                <w:szCs w:val="22"/>
              </w:rPr>
              <w:pPrChange w:id="59392" w:author="pete jones" w:date="2022-01-04T12:54:00Z">
                <w:pPr>
                  <w:jc w:val="center"/>
                </w:pPr>
              </w:pPrChange>
            </w:pPr>
            <w:ins w:id="59393" w:author="pete jones" w:date="2022-01-04T12:37:00Z">
              <w:r w:rsidRPr="00FF6A71">
                <w:rPr>
                  <w:rFonts w:ascii="Calibri" w:hAnsi="Calibri" w:cs="Calibri"/>
                  <w:b/>
                  <w:bCs/>
                  <w:color w:val="000000"/>
                  <w:sz w:val="22"/>
                  <w:szCs w:val="22"/>
                </w:rPr>
                <w:t>Positive Correlations</w:t>
              </w:r>
            </w:ins>
          </w:p>
        </w:tc>
      </w:tr>
      <w:tr w:rsidR="00BD0299" w:rsidRPr="00FF6A71" w14:paraId="3053457C" w14:textId="77777777" w:rsidTr="00701BD7">
        <w:trPr>
          <w:trHeight w:val="315"/>
          <w:jc w:val="center"/>
          <w:ins w:id="59394" w:author="pete jones" w:date="2022-01-04T12:37:00Z"/>
          <w:trPrChange w:id="59395" w:author="pete jones" w:date="2022-01-04T12:54:00Z">
            <w:trPr>
              <w:trHeight w:val="315"/>
              <w:jc w:val="center"/>
            </w:trPr>
          </w:trPrChange>
        </w:trPr>
        <w:tc>
          <w:tcPr>
            <w:tcW w:w="1218" w:type="dxa"/>
            <w:shd w:val="clear" w:color="auto" w:fill="auto"/>
            <w:noWrap/>
            <w:vAlign w:val="center"/>
            <w:hideMark/>
            <w:tcPrChange w:id="59396" w:author="pete jones" w:date="2022-01-04T12:54:00Z">
              <w:tcPr>
                <w:tcW w:w="1218"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74C5DF60" w14:textId="77777777" w:rsidR="00BD0299" w:rsidRPr="00FF6A71" w:rsidRDefault="00BD0299">
            <w:pPr>
              <w:spacing w:before="0" w:after="0" w:line="240" w:lineRule="auto"/>
              <w:jc w:val="center"/>
              <w:rPr>
                <w:ins w:id="59397" w:author="pete jones" w:date="2022-01-04T12:37:00Z"/>
                <w:rFonts w:ascii="Calibri" w:hAnsi="Calibri" w:cs="Calibri"/>
                <w:b/>
                <w:bCs/>
                <w:color w:val="000000"/>
                <w:sz w:val="22"/>
                <w:szCs w:val="22"/>
              </w:rPr>
              <w:pPrChange w:id="59398" w:author="pete jones" w:date="2022-01-04T12:54:00Z">
                <w:pPr>
                  <w:jc w:val="center"/>
                </w:pPr>
              </w:pPrChange>
            </w:pPr>
            <w:ins w:id="59399" w:author="pete jones" w:date="2022-01-04T12:37:00Z">
              <w:r w:rsidRPr="00FF6A71">
                <w:rPr>
                  <w:rFonts w:ascii="Calibri" w:hAnsi="Calibri" w:cs="Calibri"/>
                  <w:b/>
                  <w:bCs/>
                  <w:color w:val="000000"/>
                  <w:sz w:val="22"/>
                  <w:szCs w:val="22"/>
                </w:rPr>
                <w:t>#</w:t>
              </w:r>
            </w:ins>
          </w:p>
        </w:tc>
        <w:tc>
          <w:tcPr>
            <w:tcW w:w="5718" w:type="dxa"/>
            <w:shd w:val="clear" w:color="auto" w:fill="auto"/>
            <w:noWrap/>
            <w:vAlign w:val="bottom"/>
            <w:hideMark/>
            <w:tcPrChange w:id="59400" w:author="pete jones" w:date="2022-01-04T12:54:00Z">
              <w:tcPr>
                <w:tcW w:w="5718" w:type="dxa"/>
                <w:tcBorders>
                  <w:top w:val="single" w:sz="4" w:space="0" w:color="auto"/>
                  <w:left w:val="nil"/>
                  <w:bottom w:val="single" w:sz="8" w:space="0" w:color="auto"/>
                  <w:right w:val="single" w:sz="4" w:space="0" w:color="auto"/>
                </w:tcBorders>
                <w:shd w:val="clear" w:color="auto" w:fill="auto"/>
                <w:noWrap/>
                <w:vAlign w:val="bottom"/>
                <w:hideMark/>
              </w:tcPr>
            </w:tcPrChange>
          </w:tcPr>
          <w:p w14:paraId="66175A50" w14:textId="77777777" w:rsidR="00BD0299" w:rsidRPr="00FF6A71" w:rsidRDefault="00BD0299">
            <w:pPr>
              <w:spacing w:before="0" w:after="0" w:line="240" w:lineRule="auto"/>
              <w:jc w:val="center"/>
              <w:rPr>
                <w:ins w:id="59401" w:author="pete jones" w:date="2022-01-04T12:37:00Z"/>
                <w:rFonts w:ascii="Calibri" w:hAnsi="Calibri" w:cs="Calibri"/>
                <w:b/>
                <w:bCs/>
                <w:color w:val="000000"/>
                <w:sz w:val="22"/>
                <w:szCs w:val="22"/>
              </w:rPr>
              <w:pPrChange w:id="59402" w:author="pete jones" w:date="2022-01-04T12:54:00Z">
                <w:pPr>
                  <w:jc w:val="center"/>
                </w:pPr>
              </w:pPrChange>
            </w:pPr>
            <w:ins w:id="59403" w:author="pete jones" w:date="2022-01-04T12:37:00Z">
              <w:r w:rsidRPr="00FF6A71">
                <w:rPr>
                  <w:rFonts w:ascii="Calibri" w:hAnsi="Calibri" w:cs="Calibri"/>
                  <w:b/>
                  <w:bCs/>
                  <w:color w:val="000000"/>
                  <w:sz w:val="22"/>
                  <w:szCs w:val="22"/>
                </w:rPr>
                <w:t>Question</w:t>
              </w:r>
            </w:ins>
          </w:p>
        </w:tc>
        <w:tc>
          <w:tcPr>
            <w:tcW w:w="1053" w:type="dxa"/>
            <w:shd w:val="clear" w:color="auto" w:fill="auto"/>
            <w:noWrap/>
            <w:vAlign w:val="center"/>
            <w:hideMark/>
            <w:tcPrChange w:id="59404" w:author="pete jones" w:date="2022-01-04T12:54:00Z">
              <w:tcPr>
                <w:tcW w:w="1053" w:type="dxa"/>
                <w:tcBorders>
                  <w:top w:val="nil"/>
                  <w:left w:val="nil"/>
                  <w:bottom w:val="single" w:sz="8" w:space="0" w:color="auto"/>
                  <w:right w:val="single" w:sz="8" w:space="0" w:color="auto"/>
                </w:tcBorders>
                <w:shd w:val="clear" w:color="auto" w:fill="auto"/>
                <w:noWrap/>
                <w:vAlign w:val="center"/>
                <w:hideMark/>
              </w:tcPr>
            </w:tcPrChange>
          </w:tcPr>
          <w:p w14:paraId="28F09365" w14:textId="77777777" w:rsidR="00BD0299" w:rsidRPr="00FF6A71" w:rsidRDefault="00BD0299">
            <w:pPr>
              <w:spacing w:before="0" w:after="0" w:line="240" w:lineRule="auto"/>
              <w:jc w:val="center"/>
              <w:rPr>
                <w:ins w:id="59405" w:author="pete jones" w:date="2022-01-04T12:37:00Z"/>
                <w:rFonts w:ascii="Calibri" w:hAnsi="Calibri" w:cs="Calibri"/>
                <w:b/>
                <w:bCs/>
                <w:color w:val="000000"/>
                <w:sz w:val="22"/>
                <w:szCs w:val="22"/>
              </w:rPr>
              <w:pPrChange w:id="59406" w:author="pete jones" w:date="2022-01-04T12:54:00Z">
                <w:pPr>
                  <w:jc w:val="center"/>
                </w:pPr>
              </w:pPrChange>
            </w:pPr>
            <w:ins w:id="59407" w:author="pete jones" w:date="2022-01-04T12:37:00Z">
              <w:r w:rsidRPr="00FF6A71">
                <w:rPr>
                  <w:rFonts w:ascii="Calibri" w:hAnsi="Calibri" w:cs="Calibri"/>
                  <w:b/>
                  <w:bCs/>
                  <w:color w:val="000000"/>
                  <w:sz w:val="22"/>
                  <w:szCs w:val="22"/>
                </w:rPr>
                <w:t>Score</w:t>
              </w:r>
            </w:ins>
          </w:p>
        </w:tc>
      </w:tr>
      <w:tr w:rsidR="00BD0299" w:rsidRPr="00FF6A71" w14:paraId="3482EDC3" w14:textId="77777777" w:rsidTr="00701BD7">
        <w:trPr>
          <w:trHeight w:val="315"/>
          <w:jc w:val="center"/>
          <w:ins w:id="59408" w:author="pete jones" w:date="2022-01-04T12:37:00Z"/>
          <w:trPrChange w:id="59409" w:author="pete jones" w:date="2022-01-04T12:54:00Z">
            <w:trPr>
              <w:trHeight w:val="315"/>
              <w:jc w:val="center"/>
            </w:trPr>
          </w:trPrChange>
        </w:trPr>
        <w:tc>
          <w:tcPr>
            <w:tcW w:w="1218" w:type="dxa"/>
            <w:shd w:val="clear" w:color="auto" w:fill="auto"/>
            <w:noWrap/>
            <w:vAlign w:val="center"/>
            <w:hideMark/>
            <w:tcPrChange w:id="59410" w:author="pete jones" w:date="2022-01-04T12:54:00Z">
              <w:tcPr>
                <w:tcW w:w="121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59D7DF1" w14:textId="77777777" w:rsidR="00BD0299" w:rsidRPr="00FF6A71" w:rsidRDefault="00BD0299">
            <w:pPr>
              <w:spacing w:before="0" w:after="0" w:line="240" w:lineRule="auto"/>
              <w:jc w:val="center"/>
              <w:rPr>
                <w:ins w:id="59411" w:author="pete jones" w:date="2022-01-04T12:37:00Z"/>
                <w:rFonts w:ascii="Calibri" w:hAnsi="Calibri" w:cs="Calibri"/>
                <w:color w:val="000000"/>
                <w:sz w:val="22"/>
                <w:szCs w:val="22"/>
              </w:rPr>
              <w:pPrChange w:id="59412" w:author="pete jones" w:date="2022-01-04T12:54:00Z">
                <w:pPr>
                  <w:jc w:val="center"/>
                </w:pPr>
              </w:pPrChange>
            </w:pPr>
            <w:ins w:id="59413" w:author="pete jones" w:date="2022-01-04T12:37:00Z">
              <w:r w:rsidRPr="00FF6A71">
                <w:rPr>
                  <w:rFonts w:ascii="Calibri" w:hAnsi="Calibri" w:cs="Calibri"/>
                  <w:color w:val="000000"/>
                  <w:sz w:val="22"/>
                  <w:szCs w:val="22"/>
                </w:rPr>
                <w:t>2</w:t>
              </w:r>
            </w:ins>
          </w:p>
        </w:tc>
        <w:tc>
          <w:tcPr>
            <w:tcW w:w="5718" w:type="dxa"/>
            <w:shd w:val="clear" w:color="auto" w:fill="auto"/>
            <w:vAlign w:val="center"/>
            <w:hideMark/>
            <w:tcPrChange w:id="59414" w:author="pete jones" w:date="2022-01-04T12:54:00Z">
              <w:tcPr>
                <w:tcW w:w="5718" w:type="dxa"/>
                <w:tcBorders>
                  <w:top w:val="nil"/>
                  <w:left w:val="nil"/>
                  <w:bottom w:val="single" w:sz="4" w:space="0" w:color="auto"/>
                  <w:right w:val="single" w:sz="4" w:space="0" w:color="auto"/>
                </w:tcBorders>
                <w:shd w:val="clear" w:color="auto" w:fill="auto"/>
                <w:vAlign w:val="center"/>
                <w:hideMark/>
              </w:tcPr>
            </w:tcPrChange>
          </w:tcPr>
          <w:p w14:paraId="05F53C81" w14:textId="77777777" w:rsidR="00BD0299" w:rsidRPr="00FF6A71" w:rsidRDefault="00BD0299">
            <w:pPr>
              <w:spacing w:before="0" w:after="0" w:line="240" w:lineRule="auto"/>
              <w:rPr>
                <w:ins w:id="59415" w:author="pete jones" w:date="2022-01-04T12:37:00Z"/>
                <w:rFonts w:ascii="Calibri" w:hAnsi="Calibri" w:cs="Calibri"/>
                <w:color w:val="000000"/>
                <w:sz w:val="22"/>
                <w:szCs w:val="22"/>
              </w:rPr>
              <w:pPrChange w:id="59416" w:author="pete jones" w:date="2022-01-04T12:54:00Z">
                <w:pPr/>
              </w:pPrChange>
            </w:pPr>
            <w:ins w:id="59417" w:author="pete jones" w:date="2022-01-04T12:37:00Z">
              <w:r w:rsidRPr="00FF6A71">
                <w:rPr>
                  <w:rFonts w:ascii="Calibri" w:hAnsi="Calibri" w:cs="Calibri"/>
                  <w:color w:val="000000"/>
                  <w:sz w:val="22"/>
                  <w:szCs w:val="22"/>
                </w:rPr>
                <w:t>Manufacturing is the bridge between management goals and operational performance.</w:t>
              </w:r>
            </w:ins>
          </w:p>
        </w:tc>
        <w:tc>
          <w:tcPr>
            <w:tcW w:w="1053" w:type="dxa"/>
            <w:vMerge w:val="restart"/>
            <w:shd w:val="clear" w:color="auto" w:fill="auto"/>
            <w:noWrap/>
            <w:vAlign w:val="center"/>
            <w:hideMark/>
            <w:tcPrChange w:id="59418" w:author="pete jones" w:date="2022-01-04T12:54:00Z">
              <w:tcPr>
                <w:tcW w:w="1053" w:type="dxa"/>
                <w:vMerge w:val="restart"/>
                <w:tcBorders>
                  <w:top w:val="nil"/>
                  <w:left w:val="single" w:sz="4" w:space="0" w:color="auto"/>
                  <w:bottom w:val="single" w:sz="4" w:space="0" w:color="000000"/>
                  <w:right w:val="single" w:sz="8" w:space="0" w:color="auto"/>
                </w:tcBorders>
                <w:shd w:val="clear" w:color="auto" w:fill="auto"/>
                <w:noWrap/>
                <w:vAlign w:val="center"/>
                <w:hideMark/>
              </w:tcPr>
            </w:tcPrChange>
          </w:tcPr>
          <w:p w14:paraId="2C1ECBF3" w14:textId="77777777" w:rsidR="00BD0299" w:rsidRPr="00FF6A71" w:rsidRDefault="00BD0299">
            <w:pPr>
              <w:spacing w:before="0" w:after="0" w:line="240" w:lineRule="auto"/>
              <w:jc w:val="center"/>
              <w:rPr>
                <w:ins w:id="59419" w:author="pete jones" w:date="2022-01-04T12:37:00Z"/>
                <w:rFonts w:ascii="Calibri" w:hAnsi="Calibri" w:cs="Calibri"/>
                <w:color w:val="000000"/>
                <w:sz w:val="22"/>
                <w:szCs w:val="22"/>
              </w:rPr>
              <w:pPrChange w:id="59420" w:author="pete jones" w:date="2022-01-04T12:54:00Z">
                <w:pPr>
                  <w:jc w:val="center"/>
                </w:pPr>
              </w:pPrChange>
            </w:pPr>
            <w:ins w:id="59421" w:author="pete jones" w:date="2022-01-04T12:37:00Z">
              <w:r w:rsidRPr="00FF6A71">
                <w:rPr>
                  <w:rFonts w:ascii="Calibri" w:hAnsi="Calibri" w:cs="Calibri"/>
                  <w:color w:val="000000"/>
                  <w:sz w:val="22"/>
                  <w:szCs w:val="22"/>
                </w:rPr>
                <w:t>0.880705</w:t>
              </w:r>
            </w:ins>
          </w:p>
        </w:tc>
      </w:tr>
      <w:tr w:rsidR="00BD0299" w:rsidRPr="00FF6A71" w14:paraId="173B281B" w14:textId="77777777" w:rsidTr="00701BD7">
        <w:trPr>
          <w:trHeight w:val="300"/>
          <w:jc w:val="center"/>
          <w:ins w:id="59422" w:author="pete jones" w:date="2022-01-04T12:37:00Z"/>
          <w:trPrChange w:id="59423" w:author="pete jones" w:date="2022-01-04T12:54:00Z">
            <w:trPr>
              <w:trHeight w:val="300"/>
              <w:jc w:val="center"/>
            </w:trPr>
          </w:trPrChange>
        </w:trPr>
        <w:tc>
          <w:tcPr>
            <w:tcW w:w="1218" w:type="dxa"/>
            <w:shd w:val="clear" w:color="auto" w:fill="auto"/>
            <w:noWrap/>
            <w:vAlign w:val="center"/>
            <w:hideMark/>
            <w:tcPrChange w:id="59424" w:author="pete jones" w:date="2022-01-04T12:54:00Z">
              <w:tcPr>
                <w:tcW w:w="121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DE82C6E" w14:textId="77777777" w:rsidR="00BD0299" w:rsidRPr="00FF6A71" w:rsidRDefault="00BD0299">
            <w:pPr>
              <w:spacing w:before="0" w:after="0" w:line="240" w:lineRule="auto"/>
              <w:jc w:val="center"/>
              <w:rPr>
                <w:ins w:id="59425" w:author="pete jones" w:date="2022-01-04T12:37:00Z"/>
                <w:rFonts w:ascii="Calibri" w:hAnsi="Calibri" w:cs="Calibri"/>
                <w:color w:val="000000"/>
                <w:sz w:val="22"/>
                <w:szCs w:val="22"/>
              </w:rPr>
              <w:pPrChange w:id="59426" w:author="pete jones" w:date="2022-01-04T12:54:00Z">
                <w:pPr>
                  <w:jc w:val="center"/>
                </w:pPr>
              </w:pPrChange>
            </w:pPr>
            <w:ins w:id="59427" w:author="pete jones" w:date="2022-01-04T12:37:00Z">
              <w:r w:rsidRPr="00FF6A71">
                <w:rPr>
                  <w:rFonts w:ascii="Calibri" w:hAnsi="Calibri" w:cs="Calibri"/>
                  <w:color w:val="000000"/>
                  <w:sz w:val="22"/>
                  <w:szCs w:val="22"/>
                </w:rPr>
                <w:t>1</w:t>
              </w:r>
            </w:ins>
          </w:p>
        </w:tc>
        <w:tc>
          <w:tcPr>
            <w:tcW w:w="5718" w:type="dxa"/>
            <w:shd w:val="clear" w:color="auto" w:fill="auto"/>
            <w:vAlign w:val="center"/>
            <w:hideMark/>
            <w:tcPrChange w:id="59428" w:author="pete jones" w:date="2022-01-04T12:54:00Z">
              <w:tcPr>
                <w:tcW w:w="5718" w:type="dxa"/>
                <w:tcBorders>
                  <w:top w:val="single" w:sz="4" w:space="0" w:color="auto"/>
                  <w:left w:val="nil"/>
                  <w:bottom w:val="single" w:sz="4" w:space="0" w:color="auto"/>
                  <w:right w:val="single" w:sz="4" w:space="0" w:color="auto"/>
                </w:tcBorders>
                <w:shd w:val="clear" w:color="auto" w:fill="auto"/>
                <w:vAlign w:val="center"/>
                <w:hideMark/>
              </w:tcPr>
            </w:tcPrChange>
          </w:tcPr>
          <w:p w14:paraId="6EFD4296" w14:textId="409CDF17" w:rsidR="00BD0299" w:rsidRPr="00FF6A71" w:rsidRDefault="00BD0299">
            <w:pPr>
              <w:spacing w:before="0" w:after="0" w:line="240" w:lineRule="auto"/>
              <w:rPr>
                <w:ins w:id="59429" w:author="pete jones" w:date="2022-01-04T12:37:00Z"/>
                <w:rFonts w:ascii="Calibri" w:hAnsi="Calibri" w:cs="Calibri"/>
                <w:color w:val="000000"/>
                <w:sz w:val="22"/>
                <w:szCs w:val="22"/>
              </w:rPr>
              <w:pPrChange w:id="59430" w:author="pete jones" w:date="2022-01-04T12:54:00Z">
                <w:pPr/>
              </w:pPrChange>
            </w:pPr>
            <w:ins w:id="59431" w:author="pete jones" w:date="2022-01-04T12:37:00Z">
              <w:r w:rsidRPr="00FF6A71">
                <w:rPr>
                  <w:rFonts w:ascii="Calibri" w:hAnsi="Calibri" w:cs="Calibri"/>
                  <w:color w:val="000000"/>
                  <w:sz w:val="22"/>
                  <w:szCs w:val="22"/>
                </w:rPr>
                <w:t xml:space="preserve">Manufacturing determines the most effective ways to use the </w:t>
              </w:r>
            </w:ins>
            <w:ins w:id="59432" w:author="pete jones" w:date="2022-04-01T15:30:00Z">
              <w:r w:rsidR="009D7356">
                <w:rPr>
                  <w:rFonts w:ascii="Calibri" w:hAnsi="Calibri" w:cs="Calibri"/>
                  <w:color w:val="000000"/>
                  <w:sz w:val="22"/>
                  <w:szCs w:val="22"/>
                </w:rPr>
                <w:t>fundamental</w:t>
              </w:r>
            </w:ins>
            <w:ins w:id="59433" w:author="pete jones" w:date="2022-01-04T12:37:00Z">
              <w:r w:rsidRPr="00FF6A71">
                <w:rPr>
                  <w:rFonts w:ascii="Calibri" w:hAnsi="Calibri" w:cs="Calibri"/>
                  <w:color w:val="000000"/>
                  <w:sz w:val="22"/>
                  <w:szCs w:val="22"/>
                </w:rPr>
                <w:t xml:space="preserve"> factors of production: people, machines, materials, information, and energy, to make a product or provide a service.</w:t>
              </w:r>
            </w:ins>
          </w:p>
        </w:tc>
        <w:tc>
          <w:tcPr>
            <w:tcW w:w="1053" w:type="dxa"/>
            <w:vMerge/>
            <w:vAlign w:val="center"/>
            <w:hideMark/>
            <w:tcPrChange w:id="59434" w:author="pete jones" w:date="2022-01-04T12:54:00Z">
              <w:tcPr>
                <w:tcW w:w="1053" w:type="dxa"/>
                <w:vMerge/>
                <w:tcBorders>
                  <w:top w:val="nil"/>
                  <w:left w:val="single" w:sz="4" w:space="0" w:color="auto"/>
                  <w:bottom w:val="single" w:sz="4" w:space="0" w:color="000000"/>
                  <w:right w:val="single" w:sz="8" w:space="0" w:color="auto"/>
                </w:tcBorders>
                <w:vAlign w:val="center"/>
                <w:hideMark/>
              </w:tcPr>
            </w:tcPrChange>
          </w:tcPr>
          <w:p w14:paraId="04F07167" w14:textId="77777777" w:rsidR="00BD0299" w:rsidRPr="00FF6A71" w:rsidRDefault="00BD0299">
            <w:pPr>
              <w:spacing w:before="0" w:after="0" w:line="240" w:lineRule="auto"/>
              <w:rPr>
                <w:ins w:id="59435" w:author="pete jones" w:date="2022-01-04T12:37:00Z"/>
                <w:rFonts w:ascii="Calibri" w:hAnsi="Calibri" w:cs="Calibri"/>
                <w:color w:val="000000"/>
                <w:sz w:val="22"/>
                <w:szCs w:val="22"/>
              </w:rPr>
              <w:pPrChange w:id="59436" w:author="pete jones" w:date="2022-01-04T12:54:00Z">
                <w:pPr/>
              </w:pPrChange>
            </w:pPr>
          </w:p>
        </w:tc>
      </w:tr>
      <w:tr w:rsidR="00BD0299" w:rsidRPr="00FF6A71" w14:paraId="1DB40D48" w14:textId="77777777" w:rsidTr="00701BD7">
        <w:trPr>
          <w:trHeight w:val="315"/>
          <w:jc w:val="center"/>
          <w:ins w:id="59437" w:author="pete jones" w:date="2022-01-04T12:37:00Z"/>
          <w:trPrChange w:id="59438" w:author="pete jones" w:date="2022-01-04T12:54:00Z">
            <w:trPr>
              <w:trHeight w:val="315"/>
              <w:jc w:val="center"/>
            </w:trPr>
          </w:trPrChange>
        </w:trPr>
        <w:tc>
          <w:tcPr>
            <w:tcW w:w="1218" w:type="dxa"/>
            <w:shd w:val="clear" w:color="auto" w:fill="auto"/>
            <w:noWrap/>
            <w:vAlign w:val="center"/>
            <w:hideMark/>
            <w:tcPrChange w:id="59439" w:author="pete jones" w:date="2022-01-04T12:54:00Z">
              <w:tcPr>
                <w:tcW w:w="121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37E4350" w14:textId="77777777" w:rsidR="00BD0299" w:rsidRPr="00FF6A71" w:rsidRDefault="00BD0299">
            <w:pPr>
              <w:spacing w:before="0" w:after="0" w:line="240" w:lineRule="auto"/>
              <w:jc w:val="center"/>
              <w:rPr>
                <w:ins w:id="59440" w:author="pete jones" w:date="2022-01-04T12:37:00Z"/>
                <w:rFonts w:ascii="Calibri" w:hAnsi="Calibri" w:cs="Calibri"/>
                <w:color w:val="000000"/>
                <w:sz w:val="22"/>
                <w:szCs w:val="22"/>
              </w:rPr>
              <w:pPrChange w:id="59441" w:author="pete jones" w:date="2022-01-04T12:54:00Z">
                <w:pPr>
                  <w:jc w:val="center"/>
                </w:pPr>
              </w:pPrChange>
            </w:pPr>
            <w:ins w:id="59442" w:author="pete jones" w:date="2022-01-04T12:37:00Z">
              <w:r w:rsidRPr="00FF6A71">
                <w:rPr>
                  <w:rFonts w:ascii="Calibri" w:hAnsi="Calibri" w:cs="Calibri"/>
                  <w:color w:val="000000"/>
                  <w:sz w:val="22"/>
                  <w:szCs w:val="22"/>
                </w:rPr>
                <w:t>10</w:t>
              </w:r>
            </w:ins>
          </w:p>
        </w:tc>
        <w:tc>
          <w:tcPr>
            <w:tcW w:w="5718" w:type="dxa"/>
            <w:shd w:val="clear" w:color="auto" w:fill="auto"/>
            <w:vAlign w:val="center"/>
            <w:hideMark/>
            <w:tcPrChange w:id="59443" w:author="pete jones" w:date="2022-01-04T12:54:00Z">
              <w:tcPr>
                <w:tcW w:w="5718" w:type="dxa"/>
                <w:tcBorders>
                  <w:top w:val="single" w:sz="4" w:space="0" w:color="auto"/>
                  <w:left w:val="nil"/>
                  <w:bottom w:val="single" w:sz="4" w:space="0" w:color="auto"/>
                  <w:right w:val="single" w:sz="4" w:space="0" w:color="auto"/>
                </w:tcBorders>
                <w:shd w:val="clear" w:color="auto" w:fill="auto"/>
                <w:vAlign w:val="center"/>
                <w:hideMark/>
              </w:tcPr>
            </w:tcPrChange>
          </w:tcPr>
          <w:p w14:paraId="2DE9340C" w14:textId="45334413" w:rsidR="00BD0299" w:rsidRPr="00FF6A71" w:rsidRDefault="00BD0299">
            <w:pPr>
              <w:spacing w:before="0" w:after="0" w:line="240" w:lineRule="auto"/>
              <w:rPr>
                <w:ins w:id="59444" w:author="pete jones" w:date="2022-01-04T12:37:00Z"/>
                <w:rFonts w:ascii="Calibri" w:hAnsi="Calibri" w:cs="Calibri"/>
                <w:color w:val="000000"/>
                <w:sz w:val="22"/>
                <w:szCs w:val="22"/>
              </w:rPr>
              <w:pPrChange w:id="59445" w:author="pete jones" w:date="2022-01-04T12:54:00Z">
                <w:pPr/>
              </w:pPrChange>
            </w:pPr>
            <w:ins w:id="59446" w:author="pete jones" w:date="2022-01-04T12:37:00Z">
              <w:r w:rsidRPr="00FF6A71">
                <w:rPr>
                  <w:rFonts w:ascii="Calibri" w:hAnsi="Calibri" w:cs="Calibri"/>
                  <w:color w:val="000000"/>
                  <w:sz w:val="22"/>
                  <w:szCs w:val="22"/>
                </w:rPr>
                <w:t xml:space="preserve">Manufacturing workers do not appreciate that design engineers are often under </w:t>
              </w:r>
            </w:ins>
            <w:ins w:id="59447" w:author="pete jones" w:date="2022-04-01T15:30:00Z">
              <w:r w:rsidR="009D7356">
                <w:rPr>
                  <w:rFonts w:ascii="Calibri" w:hAnsi="Calibri" w:cs="Calibri"/>
                  <w:color w:val="000000"/>
                  <w:sz w:val="22"/>
                  <w:szCs w:val="22"/>
                </w:rPr>
                <w:t>tremendous</w:t>
              </w:r>
            </w:ins>
            <w:ins w:id="59448" w:author="pete jones" w:date="2022-01-04T12:37:00Z">
              <w:r w:rsidRPr="00FF6A71">
                <w:rPr>
                  <w:rFonts w:ascii="Calibri" w:hAnsi="Calibri" w:cs="Calibri"/>
                  <w:color w:val="000000"/>
                  <w:sz w:val="22"/>
                  <w:szCs w:val="22"/>
                </w:rPr>
                <w:t> pressure to produce new designs quickly to attract new business.</w:t>
              </w:r>
            </w:ins>
          </w:p>
        </w:tc>
        <w:tc>
          <w:tcPr>
            <w:tcW w:w="1053" w:type="dxa"/>
            <w:vMerge/>
            <w:vAlign w:val="center"/>
            <w:hideMark/>
            <w:tcPrChange w:id="59449" w:author="pete jones" w:date="2022-01-04T12:54:00Z">
              <w:tcPr>
                <w:tcW w:w="1053" w:type="dxa"/>
                <w:vMerge/>
                <w:tcBorders>
                  <w:top w:val="nil"/>
                  <w:left w:val="single" w:sz="4" w:space="0" w:color="auto"/>
                  <w:bottom w:val="single" w:sz="4" w:space="0" w:color="000000"/>
                  <w:right w:val="single" w:sz="8" w:space="0" w:color="auto"/>
                </w:tcBorders>
                <w:vAlign w:val="center"/>
                <w:hideMark/>
              </w:tcPr>
            </w:tcPrChange>
          </w:tcPr>
          <w:p w14:paraId="667E7DFC" w14:textId="77777777" w:rsidR="00BD0299" w:rsidRPr="00FF6A71" w:rsidRDefault="00BD0299">
            <w:pPr>
              <w:spacing w:before="0" w:after="0" w:line="240" w:lineRule="auto"/>
              <w:rPr>
                <w:ins w:id="59450" w:author="pete jones" w:date="2022-01-04T12:37:00Z"/>
                <w:rFonts w:ascii="Calibri" w:hAnsi="Calibri" w:cs="Calibri"/>
                <w:color w:val="000000"/>
                <w:sz w:val="22"/>
                <w:szCs w:val="22"/>
              </w:rPr>
              <w:pPrChange w:id="59451" w:author="pete jones" w:date="2022-01-04T12:54:00Z">
                <w:pPr/>
              </w:pPrChange>
            </w:pPr>
          </w:p>
        </w:tc>
      </w:tr>
      <w:tr w:rsidR="00BD0299" w:rsidRPr="00FF6A71" w14:paraId="768CC077" w14:textId="77777777" w:rsidTr="00701BD7">
        <w:trPr>
          <w:trHeight w:val="300"/>
          <w:jc w:val="center"/>
          <w:ins w:id="59452" w:author="pete jones" w:date="2022-01-04T12:37:00Z"/>
          <w:trPrChange w:id="59453" w:author="pete jones" w:date="2022-01-04T12:54:00Z">
            <w:trPr>
              <w:trHeight w:val="300"/>
              <w:jc w:val="center"/>
            </w:trPr>
          </w:trPrChange>
        </w:trPr>
        <w:tc>
          <w:tcPr>
            <w:tcW w:w="1218" w:type="dxa"/>
            <w:shd w:val="clear" w:color="auto" w:fill="auto"/>
            <w:noWrap/>
            <w:vAlign w:val="center"/>
            <w:hideMark/>
            <w:tcPrChange w:id="59454" w:author="pete jones" w:date="2022-01-04T12:54:00Z">
              <w:tcPr>
                <w:tcW w:w="121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F6E49BE" w14:textId="77777777" w:rsidR="00BD0299" w:rsidRPr="00FF6A71" w:rsidRDefault="00BD0299">
            <w:pPr>
              <w:spacing w:before="0" w:after="0" w:line="240" w:lineRule="auto"/>
              <w:jc w:val="center"/>
              <w:rPr>
                <w:ins w:id="59455" w:author="pete jones" w:date="2022-01-04T12:37:00Z"/>
                <w:rFonts w:ascii="Calibri" w:hAnsi="Calibri" w:cs="Calibri"/>
                <w:color w:val="000000"/>
                <w:sz w:val="22"/>
                <w:szCs w:val="22"/>
              </w:rPr>
              <w:pPrChange w:id="59456" w:author="pete jones" w:date="2022-01-04T12:54:00Z">
                <w:pPr>
                  <w:jc w:val="center"/>
                </w:pPr>
              </w:pPrChange>
            </w:pPr>
            <w:ins w:id="59457" w:author="pete jones" w:date="2022-01-04T12:37:00Z">
              <w:r w:rsidRPr="00FF6A71">
                <w:rPr>
                  <w:rFonts w:ascii="Calibri" w:hAnsi="Calibri" w:cs="Calibri"/>
                  <w:color w:val="000000"/>
                  <w:sz w:val="22"/>
                  <w:szCs w:val="22"/>
                </w:rPr>
                <w:t>7</w:t>
              </w:r>
            </w:ins>
          </w:p>
        </w:tc>
        <w:tc>
          <w:tcPr>
            <w:tcW w:w="5718" w:type="dxa"/>
            <w:shd w:val="clear" w:color="auto" w:fill="auto"/>
            <w:vAlign w:val="center"/>
            <w:hideMark/>
            <w:tcPrChange w:id="59458" w:author="pete jones" w:date="2022-01-04T12:54:00Z">
              <w:tcPr>
                <w:tcW w:w="5718" w:type="dxa"/>
                <w:tcBorders>
                  <w:top w:val="single" w:sz="4" w:space="0" w:color="auto"/>
                  <w:left w:val="nil"/>
                  <w:bottom w:val="single" w:sz="4" w:space="0" w:color="auto"/>
                  <w:right w:val="single" w:sz="4" w:space="0" w:color="auto"/>
                </w:tcBorders>
                <w:shd w:val="clear" w:color="auto" w:fill="auto"/>
                <w:vAlign w:val="center"/>
                <w:hideMark/>
              </w:tcPr>
            </w:tcPrChange>
          </w:tcPr>
          <w:p w14:paraId="650FB58B" w14:textId="77777777" w:rsidR="00BD0299" w:rsidRPr="00FF6A71" w:rsidRDefault="00BD0299">
            <w:pPr>
              <w:spacing w:before="0" w:after="0" w:line="240" w:lineRule="auto"/>
              <w:rPr>
                <w:ins w:id="59459" w:author="pete jones" w:date="2022-01-04T12:37:00Z"/>
                <w:rFonts w:ascii="Calibri" w:hAnsi="Calibri" w:cs="Calibri"/>
                <w:color w:val="000000"/>
                <w:sz w:val="22"/>
                <w:szCs w:val="22"/>
              </w:rPr>
              <w:pPrChange w:id="59460" w:author="pete jones" w:date="2022-01-04T12:54:00Z">
                <w:pPr/>
              </w:pPrChange>
            </w:pPr>
            <w:ins w:id="59461" w:author="pete jones" w:date="2022-01-04T12:37:00Z">
              <w:r w:rsidRPr="00FF6A71">
                <w:rPr>
                  <w:rFonts w:ascii="Calibri" w:hAnsi="Calibri" w:cs="Calibri"/>
                  <w:color w:val="000000"/>
                  <w:sz w:val="22"/>
                  <w:szCs w:val="22"/>
                </w:rPr>
                <w:t>Manufacturing engineering acts as a buffer for the shop floor. Indeed, manufacturing costs are simply a reflection of design engineering methods.</w:t>
              </w:r>
            </w:ins>
          </w:p>
        </w:tc>
        <w:tc>
          <w:tcPr>
            <w:tcW w:w="1053" w:type="dxa"/>
            <w:vMerge/>
            <w:vAlign w:val="center"/>
            <w:hideMark/>
            <w:tcPrChange w:id="59462" w:author="pete jones" w:date="2022-01-04T12:54:00Z">
              <w:tcPr>
                <w:tcW w:w="1053" w:type="dxa"/>
                <w:vMerge/>
                <w:tcBorders>
                  <w:top w:val="nil"/>
                  <w:left w:val="single" w:sz="4" w:space="0" w:color="auto"/>
                  <w:bottom w:val="single" w:sz="4" w:space="0" w:color="000000"/>
                  <w:right w:val="single" w:sz="8" w:space="0" w:color="auto"/>
                </w:tcBorders>
                <w:vAlign w:val="center"/>
                <w:hideMark/>
              </w:tcPr>
            </w:tcPrChange>
          </w:tcPr>
          <w:p w14:paraId="26B48631" w14:textId="77777777" w:rsidR="00BD0299" w:rsidRPr="00FF6A71" w:rsidRDefault="00BD0299">
            <w:pPr>
              <w:spacing w:before="0" w:after="0" w:line="240" w:lineRule="auto"/>
              <w:rPr>
                <w:ins w:id="59463" w:author="pete jones" w:date="2022-01-04T12:37:00Z"/>
                <w:rFonts w:ascii="Calibri" w:hAnsi="Calibri" w:cs="Calibri"/>
                <w:color w:val="000000"/>
                <w:sz w:val="22"/>
                <w:szCs w:val="22"/>
              </w:rPr>
              <w:pPrChange w:id="59464" w:author="pete jones" w:date="2022-01-04T12:54:00Z">
                <w:pPr/>
              </w:pPrChange>
            </w:pPr>
          </w:p>
        </w:tc>
      </w:tr>
      <w:tr w:rsidR="00BD0299" w:rsidRPr="00FF6A71" w14:paraId="5500B9DE" w14:textId="77777777" w:rsidTr="00701BD7">
        <w:trPr>
          <w:trHeight w:val="300"/>
          <w:jc w:val="center"/>
          <w:ins w:id="59465" w:author="pete jones" w:date="2022-01-04T12:37:00Z"/>
          <w:trPrChange w:id="59466" w:author="pete jones" w:date="2022-01-04T12:54:00Z">
            <w:trPr>
              <w:trHeight w:val="300"/>
              <w:jc w:val="center"/>
            </w:trPr>
          </w:trPrChange>
        </w:trPr>
        <w:tc>
          <w:tcPr>
            <w:tcW w:w="1218" w:type="dxa"/>
            <w:shd w:val="clear" w:color="auto" w:fill="auto"/>
            <w:noWrap/>
            <w:vAlign w:val="center"/>
            <w:hideMark/>
            <w:tcPrChange w:id="59467" w:author="pete jones" w:date="2022-01-04T12:54:00Z">
              <w:tcPr>
                <w:tcW w:w="121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0C09E0E" w14:textId="77777777" w:rsidR="00BD0299" w:rsidRPr="00FF6A71" w:rsidRDefault="00BD0299">
            <w:pPr>
              <w:spacing w:before="0" w:after="0" w:line="240" w:lineRule="auto"/>
              <w:jc w:val="center"/>
              <w:rPr>
                <w:ins w:id="59468" w:author="pete jones" w:date="2022-01-04T12:37:00Z"/>
                <w:rFonts w:ascii="Calibri" w:hAnsi="Calibri" w:cs="Calibri"/>
                <w:color w:val="000000"/>
                <w:sz w:val="22"/>
                <w:szCs w:val="22"/>
              </w:rPr>
              <w:pPrChange w:id="59469" w:author="pete jones" w:date="2022-01-04T12:54:00Z">
                <w:pPr>
                  <w:jc w:val="center"/>
                </w:pPr>
              </w:pPrChange>
            </w:pPr>
            <w:ins w:id="59470" w:author="pete jones" w:date="2022-01-04T12:37:00Z">
              <w:r w:rsidRPr="00FF6A71">
                <w:rPr>
                  <w:rFonts w:ascii="Calibri" w:hAnsi="Calibri" w:cs="Calibri"/>
                  <w:color w:val="000000"/>
                  <w:sz w:val="22"/>
                  <w:szCs w:val="22"/>
                </w:rPr>
                <w:t>12</w:t>
              </w:r>
            </w:ins>
          </w:p>
        </w:tc>
        <w:tc>
          <w:tcPr>
            <w:tcW w:w="5718" w:type="dxa"/>
            <w:shd w:val="clear" w:color="auto" w:fill="auto"/>
            <w:vAlign w:val="center"/>
            <w:hideMark/>
            <w:tcPrChange w:id="59471" w:author="pete jones" w:date="2022-01-04T12:54:00Z">
              <w:tcPr>
                <w:tcW w:w="5718" w:type="dxa"/>
                <w:tcBorders>
                  <w:top w:val="single" w:sz="4" w:space="0" w:color="auto"/>
                  <w:left w:val="nil"/>
                  <w:bottom w:val="single" w:sz="4" w:space="0" w:color="auto"/>
                  <w:right w:val="single" w:sz="4" w:space="0" w:color="auto"/>
                </w:tcBorders>
                <w:shd w:val="clear" w:color="auto" w:fill="auto"/>
                <w:vAlign w:val="center"/>
                <w:hideMark/>
              </w:tcPr>
            </w:tcPrChange>
          </w:tcPr>
          <w:p w14:paraId="487C2646" w14:textId="4B12E1C4" w:rsidR="00BD0299" w:rsidRPr="00FF6A71" w:rsidRDefault="00BD0299">
            <w:pPr>
              <w:spacing w:before="0" w:after="0" w:line="240" w:lineRule="auto"/>
              <w:rPr>
                <w:ins w:id="59472" w:author="pete jones" w:date="2022-01-04T12:37:00Z"/>
                <w:rFonts w:ascii="Calibri" w:hAnsi="Calibri" w:cs="Calibri"/>
                <w:color w:val="000000"/>
                <w:sz w:val="22"/>
                <w:szCs w:val="22"/>
              </w:rPr>
              <w:pPrChange w:id="59473" w:author="pete jones" w:date="2022-01-04T12:54:00Z">
                <w:pPr/>
              </w:pPrChange>
            </w:pPr>
            <w:ins w:id="59474" w:author="pete jones" w:date="2022-01-04T12:37:00Z">
              <w:r w:rsidRPr="00FF6A71">
                <w:rPr>
                  <w:rFonts w:ascii="Calibri" w:hAnsi="Calibri" w:cs="Calibri"/>
                  <w:color w:val="000000"/>
                  <w:sz w:val="22"/>
                  <w:szCs w:val="22"/>
                </w:rPr>
                <w:t xml:space="preserve">Manufacturing is a process of applying correct business practices that result in </w:t>
              </w:r>
            </w:ins>
            <w:ins w:id="59475" w:author="pete jones" w:date="2022-03-30T12:23:00Z">
              <w:r w:rsidR="006E7D7D">
                <w:rPr>
                  <w:rFonts w:ascii="Calibri" w:hAnsi="Calibri" w:cs="Calibri"/>
                  <w:color w:val="000000"/>
                  <w:sz w:val="22"/>
                  <w:szCs w:val="22"/>
                </w:rPr>
                <w:t xml:space="preserve">the </w:t>
              </w:r>
            </w:ins>
            <w:ins w:id="59476" w:author="pete jones" w:date="2022-01-04T12:37:00Z">
              <w:r w:rsidRPr="00FF6A71">
                <w:rPr>
                  <w:rFonts w:ascii="Calibri" w:hAnsi="Calibri" w:cs="Calibri"/>
                  <w:color w:val="000000"/>
                  <w:sz w:val="22"/>
                  <w:szCs w:val="22"/>
                </w:rPr>
                <w:t xml:space="preserve">production of the right product, in the </w:t>
              </w:r>
            </w:ins>
            <w:ins w:id="59477" w:author="pete jones" w:date="2022-04-01T15:31:00Z">
              <w:r w:rsidR="009D7356">
                <w:rPr>
                  <w:rFonts w:ascii="Calibri" w:hAnsi="Calibri" w:cs="Calibri"/>
                  <w:color w:val="000000"/>
                  <w:sz w:val="22"/>
                  <w:szCs w:val="22"/>
                </w:rPr>
                <w:t>correct</w:t>
              </w:r>
            </w:ins>
            <w:ins w:id="59478" w:author="pete jones" w:date="2022-01-04T12:37:00Z">
              <w:r w:rsidRPr="00FF6A71">
                <w:rPr>
                  <w:rFonts w:ascii="Calibri" w:hAnsi="Calibri" w:cs="Calibri"/>
                  <w:color w:val="000000"/>
                  <w:sz w:val="22"/>
                  <w:szCs w:val="22"/>
                </w:rPr>
                <w:t xml:space="preserve"> quantity, at the right time</w:t>
              </w:r>
            </w:ins>
          </w:p>
        </w:tc>
        <w:tc>
          <w:tcPr>
            <w:tcW w:w="1053" w:type="dxa"/>
            <w:vMerge/>
            <w:vAlign w:val="center"/>
            <w:hideMark/>
            <w:tcPrChange w:id="59479" w:author="pete jones" w:date="2022-01-04T12:54:00Z">
              <w:tcPr>
                <w:tcW w:w="1053" w:type="dxa"/>
                <w:vMerge/>
                <w:tcBorders>
                  <w:top w:val="nil"/>
                  <w:left w:val="single" w:sz="4" w:space="0" w:color="auto"/>
                  <w:bottom w:val="single" w:sz="4" w:space="0" w:color="000000"/>
                  <w:right w:val="single" w:sz="8" w:space="0" w:color="auto"/>
                </w:tcBorders>
                <w:vAlign w:val="center"/>
                <w:hideMark/>
              </w:tcPr>
            </w:tcPrChange>
          </w:tcPr>
          <w:p w14:paraId="5DD52531" w14:textId="77777777" w:rsidR="00BD0299" w:rsidRPr="00FF6A71" w:rsidRDefault="00BD0299">
            <w:pPr>
              <w:spacing w:before="0" w:after="0" w:line="240" w:lineRule="auto"/>
              <w:rPr>
                <w:ins w:id="59480" w:author="pete jones" w:date="2022-01-04T12:37:00Z"/>
                <w:rFonts w:ascii="Calibri" w:hAnsi="Calibri" w:cs="Calibri"/>
                <w:color w:val="000000"/>
                <w:sz w:val="22"/>
                <w:szCs w:val="22"/>
              </w:rPr>
              <w:pPrChange w:id="59481" w:author="pete jones" w:date="2022-01-04T12:54:00Z">
                <w:pPr/>
              </w:pPrChange>
            </w:pPr>
          </w:p>
        </w:tc>
      </w:tr>
      <w:tr w:rsidR="00BD0299" w:rsidRPr="00FF6A71" w14:paraId="548DDEFA" w14:textId="77777777" w:rsidTr="00701BD7">
        <w:trPr>
          <w:trHeight w:val="300"/>
          <w:jc w:val="center"/>
          <w:ins w:id="59482" w:author="pete jones" w:date="2022-01-04T12:37:00Z"/>
          <w:trPrChange w:id="59483" w:author="pete jones" w:date="2022-01-04T12:54:00Z">
            <w:trPr>
              <w:trHeight w:val="300"/>
              <w:jc w:val="center"/>
            </w:trPr>
          </w:trPrChange>
        </w:trPr>
        <w:tc>
          <w:tcPr>
            <w:tcW w:w="1218" w:type="dxa"/>
            <w:shd w:val="clear" w:color="auto" w:fill="auto"/>
            <w:noWrap/>
            <w:vAlign w:val="center"/>
            <w:hideMark/>
            <w:tcPrChange w:id="59484" w:author="pete jones" w:date="2022-01-04T12:54:00Z">
              <w:tcPr>
                <w:tcW w:w="121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7E75729" w14:textId="77777777" w:rsidR="00BD0299" w:rsidRPr="00FF6A71" w:rsidRDefault="00BD0299">
            <w:pPr>
              <w:spacing w:before="0" w:after="0" w:line="240" w:lineRule="auto"/>
              <w:jc w:val="center"/>
              <w:rPr>
                <w:ins w:id="59485" w:author="pete jones" w:date="2022-01-04T12:37:00Z"/>
                <w:rFonts w:ascii="Calibri" w:hAnsi="Calibri" w:cs="Calibri"/>
                <w:color w:val="000000"/>
                <w:sz w:val="22"/>
                <w:szCs w:val="22"/>
              </w:rPr>
              <w:pPrChange w:id="59486" w:author="pete jones" w:date="2022-01-04T12:54:00Z">
                <w:pPr>
                  <w:jc w:val="center"/>
                </w:pPr>
              </w:pPrChange>
            </w:pPr>
            <w:ins w:id="59487" w:author="pete jones" w:date="2022-01-04T12:37:00Z">
              <w:r w:rsidRPr="00FF6A71">
                <w:rPr>
                  <w:rFonts w:ascii="Calibri" w:hAnsi="Calibri" w:cs="Calibri"/>
                  <w:color w:val="000000"/>
                  <w:sz w:val="22"/>
                  <w:szCs w:val="22"/>
                </w:rPr>
                <w:t>10</w:t>
              </w:r>
            </w:ins>
          </w:p>
        </w:tc>
        <w:tc>
          <w:tcPr>
            <w:tcW w:w="5718" w:type="dxa"/>
            <w:shd w:val="clear" w:color="auto" w:fill="auto"/>
            <w:vAlign w:val="center"/>
            <w:hideMark/>
            <w:tcPrChange w:id="59488" w:author="pete jones" w:date="2022-01-04T12:54:00Z">
              <w:tcPr>
                <w:tcW w:w="5718" w:type="dxa"/>
                <w:tcBorders>
                  <w:top w:val="single" w:sz="4" w:space="0" w:color="auto"/>
                  <w:left w:val="nil"/>
                  <w:bottom w:val="single" w:sz="4" w:space="0" w:color="auto"/>
                  <w:right w:val="single" w:sz="4" w:space="0" w:color="auto"/>
                </w:tcBorders>
                <w:shd w:val="clear" w:color="auto" w:fill="auto"/>
                <w:vAlign w:val="center"/>
                <w:hideMark/>
              </w:tcPr>
            </w:tcPrChange>
          </w:tcPr>
          <w:p w14:paraId="21078DBF" w14:textId="503BD356" w:rsidR="00BD0299" w:rsidRPr="00FF6A71" w:rsidRDefault="00BD0299">
            <w:pPr>
              <w:spacing w:before="0" w:after="0" w:line="240" w:lineRule="auto"/>
              <w:rPr>
                <w:ins w:id="59489" w:author="pete jones" w:date="2022-01-04T12:37:00Z"/>
                <w:rFonts w:ascii="Calibri" w:hAnsi="Calibri" w:cs="Calibri"/>
                <w:color w:val="000000"/>
                <w:sz w:val="22"/>
                <w:szCs w:val="22"/>
              </w:rPr>
              <w:pPrChange w:id="59490" w:author="pete jones" w:date="2022-01-04T12:54:00Z">
                <w:pPr/>
              </w:pPrChange>
            </w:pPr>
            <w:ins w:id="59491" w:author="pete jones" w:date="2022-01-04T12:37:00Z">
              <w:r w:rsidRPr="00FF6A71">
                <w:rPr>
                  <w:rFonts w:ascii="Calibri" w:hAnsi="Calibri" w:cs="Calibri"/>
                  <w:color w:val="000000"/>
                  <w:sz w:val="22"/>
                  <w:szCs w:val="22"/>
                </w:rPr>
                <w:t xml:space="preserve">Manufacturing workers do not appreciate that design engineers are often under </w:t>
              </w:r>
            </w:ins>
            <w:ins w:id="59492" w:author="pete jones" w:date="2022-04-01T15:31:00Z">
              <w:r w:rsidR="009D7356">
                <w:rPr>
                  <w:rFonts w:ascii="Calibri" w:hAnsi="Calibri" w:cs="Calibri"/>
                  <w:color w:val="000000"/>
                  <w:sz w:val="22"/>
                  <w:szCs w:val="22"/>
                </w:rPr>
                <w:t>tremendous</w:t>
              </w:r>
            </w:ins>
            <w:ins w:id="59493" w:author="pete jones" w:date="2022-01-04T12:37:00Z">
              <w:r w:rsidRPr="00FF6A71">
                <w:rPr>
                  <w:rFonts w:ascii="Calibri" w:hAnsi="Calibri" w:cs="Calibri"/>
                  <w:color w:val="000000"/>
                  <w:sz w:val="22"/>
                  <w:szCs w:val="22"/>
                </w:rPr>
                <w:t> pressure to produce new designs quickly to attract new business.</w:t>
              </w:r>
            </w:ins>
          </w:p>
        </w:tc>
        <w:tc>
          <w:tcPr>
            <w:tcW w:w="1053" w:type="dxa"/>
            <w:vMerge/>
            <w:vAlign w:val="center"/>
            <w:hideMark/>
            <w:tcPrChange w:id="59494" w:author="pete jones" w:date="2022-01-04T12:54:00Z">
              <w:tcPr>
                <w:tcW w:w="1053" w:type="dxa"/>
                <w:vMerge/>
                <w:tcBorders>
                  <w:top w:val="nil"/>
                  <w:left w:val="single" w:sz="4" w:space="0" w:color="auto"/>
                  <w:bottom w:val="single" w:sz="4" w:space="0" w:color="000000"/>
                  <w:right w:val="single" w:sz="8" w:space="0" w:color="auto"/>
                </w:tcBorders>
                <w:vAlign w:val="center"/>
                <w:hideMark/>
              </w:tcPr>
            </w:tcPrChange>
          </w:tcPr>
          <w:p w14:paraId="39D5A7A9" w14:textId="77777777" w:rsidR="00BD0299" w:rsidRPr="00FF6A71" w:rsidRDefault="00BD0299">
            <w:pPr>
              <w:spacing w:before="0" w:after="0" w:line="240" w:lineRule="auto"/>
              <w:rPr>
                <w:ins w:id="59495" w:author="pete jones" w:date="2022-01-04T12:37:00Z"/>
                <w:rFonts w:ascii="Calibri" w:hAnsi="Calibri" w:cs="Calibri"/>
                <w:color w:val="000000"/>
                <w:sz w:val="22"/>
                <w:szCs w:val="22"/>
              </w:rPr>
              <w:pPrChange w:id="59496" w:author="pete jones" w:date="2022-01-04T12:54:00Z">
                <w:pPr/>
              </w:pPrChange>
            </w:pPr>
          </w:p>
        </w:tc>
      </w:tr>
      <w:tr w:rsidR="00BD0299" w:rsidRPr="00FF6A71" w14:paraId="542DB2E4" w14:textId="77777777" w:rsidTr="00701BD7">
        <w:trPr>
          <w:trHeight w:val="300"/>
          <w:jc w:val="center"/>
          <w:ins w:id="59497" w:author="pete jones" w:date="2022-01-04T12:37:00Z"/>
          <w:trPrChange w:id="59498" w:author="pete jones" w:date="2022-01-04T12:54:00Z">
            <w:trPr>
              <w:trHeight w:val="300"/>
              <w:jc w:val="center"/>
            </w:trPr>
          </w:trPrChange>
        </w:trPr>
        <w:tc>
          <w:tcPr>
            <w:tcW w:w="1218" w:type="dxa"/>
            <w:shd w:val="clear" w:color="auto" w:fill="auto"/>
            <w:noWrap/>
            <w:vAlign w:val="center"/>
            <w:hideMark/>
            <w:tcPrChange w:id="59499" w:author="pete jones" w:date="2022-01-04T12:54:00Z">
              <w:tcPr>
                <w:tcW w:w="121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1AFFBD4" w14:textId="77777777" w:rsidR="00BD0299" w:rsidRPr="00FF6A71" w:rsidRDefault="00BD0299">
            <w:pPr>
              <w:spacing w:before="0" w:after="0" w:line="240" w:lineRule="auto"/>
              <w:jc w:val="center"/>
              <w:rPr>
                <w:ins w:id="59500" w:author="pete jones" w:date="2022-01-04T12:37:00Z"/>
                <w:rFonts w:ascii="Calibri" w:hAnsi="Calibri" w:cs="Calibri"/>
                <w:color w:val="000000"/>
                <w:sz w:val="22"/>
                <w:szCs w:val="22"/>
              </w:rPr>
              <w:pPrChange w:id="59501" w:author="pete jones" w:date="2022-01-04T12:54:00Z">
                <w:pPr>
                  <w:jc w:val="center"/>
                </w:pPr>
              </w:pPrChange>
            </w:pPr>
            <w:ins w:id="59502" w:author="pete jones" w:date="2022-01-04T12:37:00Z">
              <w:r w:rsidRPr="00FF6A71">
                <w:rPr>
                  <w:rFonts w:ascii="Calibri" w:hAnsi="Calibri" w:cs="Calibri"/>
                  <w:color w:val="000000"/>
                  <w:sz w:val="22"/>
                  <w:szCs w:val="22"/>
                </w:rPr>
                <w:t>15</w:t>
              </w:r>
            </w:ins>
          </w:p>
        </w:tc>
        <w:tc>
          <w:tcPr>
            <w:tcW w:w="5718" w:type="dxa"/>
            <w:shd w:val="clear" w:color="auto" w:fill="auto"/>
            <w:vAlign w:val="center"/>
            <w:hideMark/>
            <w:tcPrChange w:id="59503" w:author="pete jones" w:date="2022-01-04T12:54:00Z">
              <w:tcPr>
                <w:tcW w:w="5718" w:type="dxa"/>
                <w:tcBorders>
                  <w:top w:val="single" w:sz="4" w:space="0" w:color="auto"/>
                  <w:left w:val="nil"/>
                  <w:bottom w:val="single" w:sz="4" w:space="0" w:color="auto"/>
                  <w:right w:val="single" w:sz="4" w:space="0" w:color="auto"/>
                </w:tcBorders>
                <w:shd w:val="clear" w:color="auto" w:fill="auto"/>
                <w:vAlign w:val="center"/>
                <w:hideMark/>
              </w:tcPr>
            </w:tcPrChange>
          </w:tcPr>
          <w:p w14:paraId="375CDA25" w14:textId="77777777" w:rsidR="00BD0299" w:rsidRPr="00FF6A71" w:rsidRDefault="00BD0299">
            <w:pPr>
              <w:spacing w:before="0" w:after="0" w:line="240" w:lineRule="auto"/>
              <w:rPr>
                <w:ins w:id="59504" w:author="pete jones" w:date="2022-01-04T12:37:00Z"/>
                <w:rFonts w:ascii="Calibri" w:hAnsi="Calibri" w:cs="Calibri"/>
                <w:color w:val="000000"/>
                <w:sz w:val="22"/>
                <w:szCs w:val="22"/>
              </w:rPr>
              <w:pPrChange w:id="59505" w:author="pete jones" w:date="2022-01-04T12:54:00Z">
                <w:pPr/>
              </w:pPrChange>
            </w:pPr>
            <w:ins w:id="59506" w:author="pete jones" w:date="2022-01-04T12:37:00Z">
              <w:r w:rsidRPr="00FF6A71">
                <w:rPr>
                  <w:rFonts w:ascii="Calibri" w:hAnsi="Calibri" w:cs="Calibri"/>
                  <w:color w:val="000000"/>
                  <w:sz w:val="22"/>
                  <w:szCs w:val="22"/>
                </w:rPr>
                <w:t>Intelligent production involves the use of ICT in manufacturing and related logistics systems</w:t>
              </w:r>
            </w:ins>
          </w:p>
        </w:tc>
        <w:tc>
          <w:tcPr>
            <w:tcW w:w="1053" w:type="dxa"/>
            <w:vMerge w:val="restart"/>
            <w:shd w:val="clear" w:color="auto" w:fill="auto"/>
            <w:noWrap/>
            <w:vAlign w:val="center"/>
            <w:hideMark/>
            <w:tcPrChange w:id="59507" w:author="pete jones" w:date="2022-01-04T12:54:00Z">
              <w:tcPr>
                <w:tcW w:w="1053" w:type="dxa"/>
                <w:vMerge w:val="restart"/>
                <w:tcBorders>
                  <w:top w:val="nil"/>
                  <w:left w:val="single" w:sz="4" w:space="0" w:color="auto"/>
                  <w:bottom w:val="single" w:sz="4" w:space="0" w:color="000000"/>
                  <w:right w:val="single" w:sz="8" w:space="0" w:color="auto"/>
                </w:tcBorders>
                <w:shd w:val="clear" w:color="auto" w:fill="auto"/>
                <w:noWrap/>
                <w:vAlign w:val="center"/>
                <w:hideMark/>
              </w:tcPr>
            </w:tcPrChange>
          </w:tcPr>
          <w:p w14:paraId="00298706" w14:textId="77777777" w:rsidR="00BD0299" w:rsidRPr="00FF6A71" w:rsidRDefault="00BD0299">
            <w:pPr>
              <w:spacing w:before="0" w:after="0" w:line="240" w:lineRule="auto"/>
              <w:jc w:val="center"/>
              <w:rPr>
                <w:ins w:id="59508" w:author="pete jones" w:date="2022-01-04T12:37:00Z"/>
                <w:rFonts w:ascii="Calibri" w:hAnsi="Calibri" w:cs="Calibri"/>
                <w:color w:val="000000"/>
                <w:sz w:val="22"/>
                <w:szCs w:val="22"/>
              </w:rPr>
              <w:pPrChange w:id="59509" w:author="pete jones" w:date="2022-01-04T12:54:00Z">
                <w:pPr>
                  <w:jc w:val="center"/>
                </w:pPr>
              </w:pPrChange>
            </w:pPr>
            <w:ins w:id="59510" w:author="pete jones" w:date="2022-01-04T12:37:00Z">
              <w:r w:rsidRPr="00FF6A71">
                <w:rPr>
                  <w:rFonts w:ascii="Calibri" w:hAnsi="Calibri" w:cs="Calibri"/>
                  <w:color w:val="000000"/>
                  <w:sz w:val="22"/>
                  <w:szCs w:val="22"/>
                </w:rPr>
                <w:t>1</w:t>
              </w:r>
            </w:ins>
          </w:p>
        </w:tc>
      </w:tr>
      <w:tr w:rsidR="00BD0299" w:rsidRPr="00FF6A71" w14:paraId="000976D8" w14:textId="77777777" w:rsidTr="00701BD7">
        <w:trPr>
          <w:trHeight w:val="300"/>
          <w:jc w:val="center"/>
          <w:ins w:id="59511" w:author="pete jones" w:date="2022-01-04T12:37:00Z"/>
          <w:trPrChange w:id="59512" w:author="pete jones" w:date="2022-01-04T12:54:00Z">
            <w:trPr>
              <w:trHeight w:val="300"/>
              <w:jc w:val="center"/>
            </w:trPr>
          </w:trPrChange>
        </w:trPr>
        <w:tc>
          <w:tcPr>
            <w:tcW w:w="1218" w:type="dxa"/>
            <w:shd w:val="clear" w:color="auto" w:fill="auto"/>
            <w:noWrap/>
            <w:vAlign w:val="center"/>
            <w:hideMark/>
            <w:tcPrChange w:id="59513" w:author="pete jones" w:date="2022-01-04T12:54:00Z">
              <w:tcPr>
                <w:tcW w:w="121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834BA21" w14:textId="77777777" w:rsidR="00BD0299" w:rsidRPr="00FF6A71" w:rsidRDefault="00BD0299">
            <w:pPr>
              <w:spacing w:before="0" w:after="0" w:line="240" w:lineRule="auto"/>
              <w:jc w:val="center"/>
              <w:rPr>
                <w:ins w:id="59514" w:author="pete jones" w:date="2022-01-04T12:37:00Z"/>
                <w:rFonts w:ascii="Calibri" w:hAnsi="Calibri" w:cs="Calibri"/>
                <w:color w:val="000000"/>
                <w:sz w:val="22"/>
                <w:szCs w:val="22"/>
              </w:rPr>
              <w:pPrChange w:id="59515" w:author="pete jones" w:date="2022-01-04T12:54:00Z">
                <w:pPr>
                  <w:jc w:val="center"/>
                </w:pPr>
              </w:pPrChange>
            </w:pPr>
            <w:ins w:id="59516" w:author="pete jones" w:date="2022-01-04T12:37:00Z">
              <w:r w:rsidRPr="00FF6A71">
                <w:rPr>
                  <w:rFonts w:ascii="Calibri" w:hAnsi="Calibri" w:cs="Calibri"/>
                  <w:color w:val="000000"/>
                  <w:sz w:val="22"/>
                  <w:szCs w:val="22"/>
                </w:rPr>
                <w:t>14</w:t>
              </w:r>
            </w:ins>
          </w:p>
        </w:tc>
        <w:tc>
          <w:tcPr>
            <w:tcW w:w="5718" w:type="dxa"/>
            <w:shd w:val="clear" w:color="auto" w:fill="auto"/>
            <w:vAlign w:val="center"/>
            <w:hideMark/>
            <w:tcPrChange w:id="59517" w:author="pete jones" w:date="2022-01-04T12:54:00Z">
              <w:tcPr>
                <w:tcW w:w="5718" w:type="dxa"/>
                <w:tcBorders>
                  <w:top w:val="single" w:sz="4" w:space="0" w:color="auto"/>
                  <w:left w:val="nil"/>
                  <w:bottom w:val="single" w:sz="4" w:space="0" w:color="auto"/>
                  <w:right w:val="single" w:sz="4" w:space="0" w:color="auto"/>
                </w:tcBorders>
                <w:shd w:val="clear" w:color="auto" w:fill="auto"/>
                <w:vAlign w:val="center"/>
                <w:hideMark/>
              </w:tcPr>
            </w:tcPrChange>
          </w:tcPr>
          <w:p w14:paraId="19D58265" w14:textId="0E15ADE7" w:rsidR="00BD0299" w:rsidRPr="00FF6A71" w:rsidRDefault="00BD0299">
            <w:pPr>
              <w:spacing w:before="0" w:after="0" w:line="240" w:lineRule="auto"/>
              <w:rPr>
                <w:ins w:id="59518" w:author="pete jones" w:date="2022-01-04T12:37:00Z"/>
                <w:rFonts w:ascii="Calibri" w:hAnsi="Calibri" w:cs="Calibri"/>
                <w:color w:val="000000"/>
                <w:sz w:val="22"/>
                <w:szCs w:val="22"/>
              </w:rPr>
              <w:pPrChange w:id="59519" w:author="pete jones" w:date="2022-01-04T12:54:00Z">
                <w:pPr/>
              </w:pPrChange>
            </w:pPr>
            <w:ins w:id="59520" w:author="pete jones" w:date="2022-01-04T12:37:00Z">
              <w:r w:rsidRPr="00FF6A71">
                <w:rPr>
                  <w:rFonts w:ascii="Calibri" w:hAnsi="Calibri" w:cs="Calibri"/>
                  <w:color w:val="000000"/>
                  <w:sz w:val="22"/>
                  <w:szCs w:val="22"/>
                </w:rPr>
                <w:t xml:space="preserve">Efficient production involves </w:t>
              </w:r>
            </w:ins>
            <w:ins w:id="59521" w:author="pete jones" w:date="2022-03-30T12:23:00Z">
              <w:r w:rsidR="006E7D7D">
                <w:rPr>
                  <w:rFonts w:ascii="Calibri" w:hAnsi="Calibri" w:cs="Calibri"/>
                  <w:color w:val="000000"/>
                  <w:sz w:val="22"/>
                  <w:szCs w:val="22"/>
                </w:rPr>
                <w:t xml:space="preserve">the </w:t>
              </w:r>
            </w:ins>
            <w:ins w:id="59522" w:author="pete jones" w:date="2022-01-04T12:37:00Z">
              <w:r w:rsidRPr="00FF6A71">
                <w:rPr>
                  <w:rFonts w:ascii="Calibri" w:hAnsi="Calibri" w:cs="Calibri"/>
                  <w:color w:val="000000"/>
                  <w:sz w:val="22"/>
                  <w:szCs w:val="22"/>
                </w:rPr>
                <w:t>design, simulation, physical and computer modelling, advanced production technologies, and control techniques</w:t>
              </w:r>
            </w:ins>
          </w:p>
        </w:tc>
        <w:tc>
          <w:tcPr>
            <w:tcW w:w="1053" w:type="dxa"/>
            <w:vMerge/>
            <w:vAlign w:val="center"/>
            <w:hideMark/>
            <w:tcPrChange w:id="59523" w:author="pete jones" w:date="2022-01-04T12:54:00Z">
              <w:tcPr>
                <w:tcW w:w="1053" w:type="dxa"/>
                <w:vMerge/>
                <w:tcBorders>
                  <w:top w:val="nil"/>
                  <w:left w:val="single" w:sz="4" w:space="0" w:color="auto"/>
                  <w:bottom w:val="single" w:sz="4" w:space="0" w:color="000000"/>
                  <w:right w:val="single" w:sz="8" w:space="0" w:color="auto"/>
                </w:tcBorders>
                <w:vAlign w:val="center"/>
                <w:hideMark/>
              </w:tcPr>
            </w:tcPrChange>
          </w:tcPr>
          <w:p w14:paraId="2EF820A7" w14:textId="77777777" w:rsidR="00BD0299" w:rsidRPr="00FF6A71" w:rsidRDefault="00BD0299">
            <w:pPr>
              <w:spacing w:before="0" w:after="0" w:line="240" w:lineRule="auto"/>
              <w:rPr>
                <w:ins w:id="59524" w:author="pete jones" w:date="2022-01-04T12:37:00Z"/>
                <w:rFonts w:ascii="Calibri" w:hAnsi="Calibri" w:cs="Calibri"/>
                <w:color w:val="000000"/>
                <w:sz w:val="22"/>
                <w:szCs w:val="22"/>
              </w:rPr>
              <w:pPrChange w:id="59525" w:author="pete jones" w:date="2022-01-04T12:54:00Z">
                <w:pPr/>
              </w:pPrChange>
            </w:pPr>
          </w:p>
        </w:tc>
      </w:tr>
      <w:tr w:rsidR="00BD0299" w:rsidRPr="00FF6A71" w14:paraId="3AAD110D" w14:textId="77777777" w:rsidTr="00701BD7">
        <w:trPr>
          <w:trHeight w:val="293"/>
          <w:jc w:val="center"/>
          <w:ins w:id="59526" w:author="pete jones" w:date="2022-01-04T12:37:00Z"/>
          <w:trPrChange w:id="59527" w:author="pete jones" w:date="2022-01-04T12:54:00Z">
            <w:trPr>
              <w:trHeight w:val="293"/>
              <w:jc w:val="center"/>
            </w:trPr>
          </w:trPrChange>
        </w:trPr>
        <w:tc>
          <w:tcPr>
            <w:tcW w:w="7989" w:type="dxa"/>
            <w:gridSpan w:val="3"/>
            <w:shd w:val="clear" w:color="auto" w:fill="auto"/>
            <w:noWrap/>
            <w:hideMark/>
            <w:tcPrChange w:id="59528" w:author="pete jones" w:date="2022-01-04T12:54:00Z">
              <w:tcPr>
                <w:tcW w:w="7989" w:type="dxa"/>
                <w:gridSpan w:val="3"/>
                <w:tcBorders>
                  <w:top w:val="nil"/>
                  <w:left w:val="single" w:sz="8" w:space="0" w:color="auto"/>
                  <w:bottom w:val="single" w:sz="8" w:space="0" w:color="auto"/>
                  <w:right w:val="single" w:sz="8" w:space="0" w:color="auto"/>
                </w:tcBorders>
                <w:shd w:val="clear" w:color="auto" w:fill="auto"/>
                <w:noWrap/>
                <w:hideMark/>
              </w:tcPr>
            </w:tcPrChange>
          </w:tcPr>
          <w:p w14:paraId="0620FD96" w14:textId="77777777" w:rsidR="00BD0299" w:rsidRPr="00FF6A71" w:rsidRDefault="00BD0299">
            <w:pPr>
              <w:spacing w:before="0" w:after="0" w:line="240" w:lineRule="auto"/>
              <w:rPr>
                <w:ins w:id="59529" w:author="pete jones" w:date="2022-01-04T12:37:00Z"/>
                <w:rFonts w:ascii="Calibri" w:hAnsi="Calibri" w:cs="Calibri"/>
                <w:color w:val="000000"/>
                <w:sz w:val="22"/>
                <w:szCs w:val="22"/>
              </w:rPr>
              <w:pPrChange w:id="59530" w:author="pete jones" w:date="2022-01-04T12:54:00Z">
                <w:pPr/>
              </w:pPrChange>
            </w:pPr>
            <w:ins w:id="59531" w:author="pete jones" w:date="2022-01-04T12:37:00Z">
              <w:r w:rsidRPr="00FF6A71">
                <w:rPr>
                  <w:rFonts w:ascii="Calibri" w:hAnsi="Calibri" w:cs="Calibri"/>
                  <w:color w:val="000000"/>
                  <w:sz w:val="22"/>
                  <w:szCs w:val="22"/>
                </w:rPr>
                <w:t> </w:t>
              </w:r>
            </w:ins>
          </w:p>
        </w:tc>
      </w:tr>
    </w:tbl>
    <w:p w14:paraId="1C73F1A4" w14:textId="77777777" w:rsidR="00BD0299" w:rsidRPr="00FF6A71" w:rsidRDefault="00BD0299" w:rsidP="00BD0299">
      <w:pPr>
        <w:jc w:val="center"/>
        <w:rPr>
          <w:ins w:id="59532" w:author="pete jones" w:date="2022-01-04T12:37:00Z"/>
        </w:rPr>
      </w:pPr>
    </w:p>
    <w:tbl>
      <w:tblPr>
        <w:tblW w:w="79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59533" w:author="pete jones" w:date="2022-01-04T12:54:00Z">
          <w:tblPr>
            <w:tblW w:w="7948" w:type="dxa"/>
            <w:jc w:val="center"/>
            <w:tblLook w:val="04A0" w:firstRow="1" w:lastRow="0" w:firstColumn="1" w:lastColumn="0" w:noHBand="0" w:noVBand="1"/>
          </w:tblPr>
        </w:tblPrChange>
      </w:tblPr>
      <w:tblGrid>
        <w:gridCol w:w="1274"/>
        <w:gridCol w:w="5540"/>
        <w:gridCol w:w="1134"/>
        <w:tblGridChange w:id="59534">
          <w:tblGrid>
            <w:gridCol w:w="1274"/>
            <w:gridCol w:w="5540"/>
            <w:gridCol w:w="1134"/>
          </w:tblGrid>
        </w:tblGridChange>
      </w:tblGrid>
      <w:tr w:rsidR="00BD0299" w:rsidRPr="00FF6A71" w14:paraId="40FBD908" w14:textId="77777777" w:rsidTr="00701BD7">
        <w:trPr>
          <w:trHeight w:val="300"/>
          <w:jc w:val="center"/>
          <w:ins w:id="59535" w:author="pete jones" w:date="2022-01-04T12:37:00Z"/>
          <w:trPrChange w:id="59536" w:author="pete jones" w:date="2022-01-04T12:54:00Z">
            <w:trPr>
              <w:trHeight w:val="300"/>
              <w:jc w:val="center"/>
            </w:trPr>
          </w:trPrChange>
        </w:trPr>
        <w:tc>
          <w:tcPr>
            <w:tcW w:w="7948" w:type="dxa"/>
            <w:gridSpan w:val="3"/>
            <w:shd w:val="clear" w:color="auto" w:fill="auto"/>
            <w:noWrap/>
            <w:vAlign w:val="bottom"/>
            <w:hideMark/>
            <w:tcPrChange w:id="59537" w:author="pete jones" w:date="2022-01-04T12:54:00Z">
              <w:tcPr>
                <w:tcW w:w="7948"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tcPrChange>
          </w:tcPr>
          <w:p w14:paraId="2709E0A5" w14:textId="77777777" w:rsidR="00BD0299" w:rsidRPr="00FF6A71" w:rsidRDefault="00BD0299">
            <w:pPr>
              <w:spacing w:before="0" w:after="0" w:line="240" w:lineRule="auto"/>
              <w:jc w:val="center"/>
              <w:rPr>
                <w:ins w:id="59538" w:author="pete jones" w:date="2022-01-04T12:37:00Z"/>
                <w:rFonts w:ascii="Calibri" w:hAnsi="Calibri" w:cs="Calibri"/>
                <w:b/>
                <w:bCs/>
                <w:color w:val="000000"/>
                <w:sz w:val="22"/>
                <w:szCs w:val="22"/>
              </w:rPr>
              <w:pPrChange w:id="59539" w:author="pete jones" w:date="2022-01-04T12:54:00Z">
                <w:pPr>
                  <w:jc w:val="center"/>
                </w:pPr>
              </w:pPrChange>
            </w:pPr>
            <w:ins w:id="59540" w:author="pete jones" w:date="2022-01-04T12:37:00Z">
              <w:r w:rsidRPr="00FF6A71">
                <w:rPr>
                  <w:rFonts w:ascii="Calibri" w:hAnsi="Calibri" w:cs="Calibri"/>
                  <w:b/>
                  <w:bCs/>
                  <w:color w:val="000000"/>
                  <w:sz w:val="22"/>
                  <w:szCs w:val="22"/>
                </w:rPr>
                <w:t>Negative Correlations</w:t>
              </w:r>
            </w:ins>
          </w:p>
        </w:tc>
      </w:tr>
      <w:tr w:rsidR="00BD0299" w:rsidRPr="00FF6A71" w14:paraId="6BCF763F" w14:textId="77777777" w:rsidTr="00701BD7">
        <w:trPr>
          <w:trHeight w:val="315"/>
          <w:jc w:val="center"/>
          <w:ins w:id="59541" w:author="pete jones" w:date="2022-01-04T12:37:00Z"/>
          <w:trPrChange w:id="59542" w:author="pete jones" w:date="2022-01-04T12:54:00Z">
            <w:trPr>
              <w:trHeight w:val="315"/>
              <w:jc w:val="center"/>
            </w:trPr>
          </w:trPrChange>
        </w:trPr>
        <w:tc>
          <w:tcPr>
            <w:tcW w:w="1274" w:type="dxa"/>
            <w:shd w:val="clear" w:color="auto" w:fill="auto"/>
            <w:noWrap/>
            <w:vAlign w:val="center"/>
            <w:hideMark/>
            <w:tcPrChange w:id="59543" w:author="pete jones" w:date="2022-01-04T12:54:00Z">
              <w:tcPr>
                <w:tcW w:w="1274"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18C1DF80" w14:textId="77777777" w:rsidR="00BD0299" w:rsidRPr="00FF6A71" w:rsidRDefault="00BD0299">
            <w:pPr>
              <w:spacing w:before="0" w:after="0" w:line="240" w:lineRule="auto"/>
              <w:jc w:val="center"/>
              <w:rPr>
                <w:ins w:id="59544" w:author="pete jones" w:date="2022-01-04T12:37:00Z"/>
                <w:rFonts w:ascii="Calibri" w:hAnsi="Calibri" w:cs="Calibri"/>
                <w:b/>
                <w:bCs/>
                <w:color w:val="000000"/>
                <w:sz w:val="22"/>
                <w:szCs w:val="22"/>
              </w:rPr>
              <w:pPrChange w:id="59545" w:author="pete jones" w:date="2022-01-04T12:54:00Z">
                <w:pPr>
                  <w:jc w:val="center"/>
                </w:pPr>
              </w:pPrChange>
            </w:pPr>
            <w:ins w:id="59546" w:author="pete jones" w:date="2022-01-04T12:37:00Z">
              <w:r w:rsidRPr="00FF6A71">
                <w:rPr>
                  <w:rFonts w:ascii="Calibri" w:hAnsi="Calibri" w:cs="Calibri"/>
                  <w:b/>
                  <w:bCs/>
                  <w:color w:val="000000"/>
                  <w:sz w:val="22"/>
                  <w:szCs w:val="22"/>
                </w:rPr>
                <w:t>#</w:t>
              </w:r>
            </w:ins>
          </w:p>
        </w:tc>
        <w:tc>
          <w:tcPr>
            <w:tcW w:w="5540" w:type="dxa"/>
            <w:shd w:val="clear" w:color="auto" w:fill="auto"/>
            <w:noWrap/>
            <w:vAlign w:val="bottom"/>
            <w:hideMark/>
            <w:tcPrChange w:id="59547" w:author="pete jones" w:date="2022-01-04T12:54:00Z">
              <w:tcPr>
                <w:tcW w:w="5540" w:type="dxa"/>
                <w:tcBorders>
                  <w:top w:val="single" w:sz="4" w:space="0" w:color="auto"/>
                  <w:left w:val="nil"/>
                  <w:bottom w:val="single" w:sz="8" w:space="0" w:color="auto"/>
                  <w:right w:val="single" w:sz="4" w:space="0" w:color="auto"/>
                </w:tcBorders>
                <w:shd w:val="clear" w:color="auto" w:fill="auto"/>
                <w:noWrap/>
                <w:vAlign w:val="bottom"/>
                <w:hideMark/>
              </w:tcPr>
            </w:tcPrChange>
          </w:tcPr>
          <w:p w14:paraId="60A7F1F0" w14:textId="77777777" w:rsidR="00BD0299" w:rsidRPr="00FF6A71" w:rsidRDefault="00BD0299">
            <w:pPr>
              <w:spacing w:before="0" w:after="0" w:line="240" w:lineRule="auto"/>
              <w:jc w:val="center"/>
              <w:rPr>
                <w:ins w:id="59548" w:author="pete jones" w:date="2022-01-04T12:37:00Z"/>
                <w:rFonts w:ascii="Calibri" w:hAnsi="Calibri" w:cs="Calibri"/>
                <w:b/>
                <w:bCs/>
                <w:color w:val="000000"/>
                <w:sz w:val="22"/>
                <w:szCs w:val="22"/>
              </w:rPr>
              <w:pPrChange w:id="59549" w:author="pete jones" w:date="2022-01-04T12:54:00Z">
                <w:pPr>
                  <w:jc w:val="center"/>
                </w:pPr>
              </w:pPrChange>
            </w:pPr>
            <w:ins w:id="59550" w:author="pete jones" w:date="2022-01-04T12:37:00Z">
              <w:r w:rsidRPr="00FF6A71">
                <w:rPr>
                  <w:rFonts w:ascii="Calibri" w:hAnsi="Calibri" w:cs="Calibri"/>
                  <w:b/>
                  <w:bCs/>
                  <w:color w:val="000000"/>
                  <w:sz w:val="22"/>
                  <w:szCs w:val="22"/>
                </w:rPr>
                <w:t>Question</w:t>
              </w:r>
            </w:ins>
          </w:p>
        </w:tc>
        <w:tc>
          <w:tcPr>
            <w:tcW w:w="1134" w:type="dxa"/>
            <w:shd w:val="clear" w:color="auto" w:fill="auto"/>
            <w:noWrap/>
            <w:vAlign w:val="center"/>
            <w:hideMark/>
            <w:tcPrChange w:id="59551" w:author="pete jones" w:date="2022-01-04T12:54:00Z">
              <w:tcPr>
                <w:tcW w:w="1134" w:type="dxa"/>
                <w:tcBorders>
                  <w:top w:val="nil"/>
                  <w:left w:val="nil"/>
                  <w:bottom w:val="single" w:sz="8" w:space="0" w:color="auto"/>
                  <w:right w:val="single" w:sz="8" w:space="0" w:color="auto"/>
                </w:tcBorders>
                <w:shd w:val="clear" w:color="auto" w:fill="auto"/>
                <w:noWrap/>
                <w:vAlign w:val="center"/>
                <w:hideMark/>
              </w:tcPr>
            </w:tcPrChange>
          </w:tcPr>
          <w:p w14:paraId="25F9661F" w14:textId="77777777" w:rsidR="00BD0299" w:rsidRPr="00FF6A71" w:rsidRDefault="00BD0299">
            <w:pPr>
              <w:spacing w:before="0" w:after="0" w:line="240" w:lineRule="auto"/>
              <w:jc w:val="center"/>
              <w:rPr>
                <w:ins w:id="59552" w:author="pete jones" w:date="2022-01-04T12:37:00Z"/>
                <w:rFonts w:ascii="Calibri" w:hAnsi="Calibri" w:cs="Calibri"/>
                <w:b/>
                <w:bCs/>
                <w:color w:val="000000"/>
                <w:sz w:val="22"/>
                <w:szCs w:val="22"/>
              </w:rPr>
              <w:pPrChange w:id="59553" w:author="pete jones" w:date="2022-01-04T12:54:00Z">
                <w:pPr>
                  <w:jc w:val="center"/>
                </w:pPr>
              </w:pPrChange>
            </w:pPr>
            <w:ins w:id="59554" w:author="pete jones" w:date="2022-01-04T12:37:00Z">
              <w:r w:rsidRPr="00FF6A71">
                <w:rPr>
                  <w:rFonts w:ascii="Calibri" w:hAnsi="Calibri" w:cs="Calibri"/>
                  <w:b/>
                  <w:bCs/>
                  <w:color w:val="000000"/>
                  <w:sz w:val="22"/>
                  <w:szCs w:val="22"/>
                </w:rPr>
                <w:t>Score</w:t>
              </w:r>
            </w:ins>
          </w:p>
        </w:tc>
      </w:tr>
      <w:tr w:rsidR="00BD0299" w:rsidRPr="00FF6A71" w14:paraId="4F71C945" w14:textId="77777777" w:rsidTr="00701BD7">
        <w:trPr>
          <w:trHeight w:val="300"/>
          <w:jc w:val="center"/>
          <w:ins w:id="59555" w:author="pete jones" w:date="2022-01-04T12:37:00Z"/>
          <w:trPrChange w:id="59556" w:author="pete jones" w:date="2022-01-04T12:54:00Z">
            <w:trPr>
              <w:trHeight w:val="300"/>
              <w:jc w:val="center"/>
            </w:trPr>
          </w:trPrChange>
        </w:trPr>
        <w:tc>
          <w:tcPr>
            <w:tcW w:w="1274" w:type="dxa"/>
            <w:shd w:val="clear" w:color="auto" w:fill="auto"/>
            <w:noWrap/>
            <w:vAlign w:val="center"/>
            <w:hideMark/>
            <w:tcPrChange w:id="59557" w:author="pete jones" w:date="2022-01-04T12:54:00Z">
              <w:tcPr>
                <w:tcW w:w="127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0F83791" w14:textId="77777777" w:rsidR="00BD0299" w:rsidRPr="00FF6A71" w:rsidRDefault="00BD0299">
            <w:pPr>
              <w:spacing w:before="0" w:after="0" w:line="240" w:lineRule="auto"/>
              <w:jc w:val="center"/>
              <w:rPr>
                <w:ins w:id="59558" w:author="pete jones" w:date="2022-01-04T12:37:00Z"/>
                <w:rFonts w:ascii="Calibri" w:hAnsi="Calibri" w:cs="Calibri"/>
                <w:color w:val="000000"/>
                <w:sz w:val="22"/>
                <w:szCs w:val="22"/>
              </w:rPr>
              <w:pPrChange w:id="59559" w:author="pete jones" w:date="2022-01-04T12:54:00Z">
                <w:pPr>
                  <w:jc w:val="center"/>
                </w:pPr>
              </w:pPrChange>
            </w:pPr>
            <w:ins w:id="59560" w:author="pete jones" w:date="2022-01-04T12:37:00Z">
              <w:r w:rsidRPr="00FF6A71">
                <w:rPr>
                  <w:rFonts w:ascii="Calibri" w:hAnsi="Calibri" w:cs="Calibri"/>
                  <w:color w:val="000000"/>
                  <w:sz w:val="22"/>
                  <w:szCs w:val="22"/>
                </w:rPr>
                <w:t>7</w:t>
              </w:r>
            </w:ins>
          </w:p>
        </w:tc>
        <w:tc>
          <w:tcPr>
            <w:tcW w:w="5540" w:type="dxa"/>
            <w:shd w:val="clear" w:color="auto" w:fill="auto"/>
            <w:vAlign w:val="center"/>
            <w:hideMark/>
            <w:tcPrChange w:id="59561" w:author="pete jones" w:date="2022-01-04T12:54:00Z">
              <w:tcPr>
                <w:tcW w:w="5540" w:type="dxa"/>
                <w:tcBorders>
                  <w:top w:val="nil"/>
                  <w:left w:val="nil"/>
                  <w:bottom w:val="single" w:sz="4" w:space="0" w:color="auto"/>
                  <w:right w:val="single" w:sz="4" w:space="0" w:color="auto"/>
                </w:tcBorders>
                <w:shd w:val="clear" w:color="auto" w:fill="auto"/>
                <w:vAlign w:val="center"/>
                <w:hideMark/>
              </w:tcPr>
            </w:tcPrChange>
          </w:tcPr>
          <w:p w14:paraId="1D785FB7" w14:textId="77777777" w:rsidR="00BD0299" w:rsidRPr="00FF6A71" w:rsidRDefault="00BD0299">
            <w:pPr>
              <w:spacing w:before="0" w:after="0" w:line="240" w:lineRule="auto"/>
              <w:rPr>
                <w:ins w:id="59562" w:author="pete jones" w:date="2022-01-04T12:37:00Z"/>
                <w:rFonts w:ascii="Calibri" w:hAnsi="Calibri" w:cs="Calibri"/>
                <w:color w:val="000000"/>
                <w:sz w:val="22"/>
                <w:szCs w:val="22"/>
              </w:rPr>
              <w:pPrChange w:id="59563" w:author="pete jones" w:date="2022-01-04T12:54:00Z">
                <w:pPr/>
              </w:pPrChange>
            </w:pPr>
            <w:ins w:id="59564" w:author="pete jones" w:date="2022-01-04T12:37:00Z">
              <w:r w:rsidRPr="00FF6A71">
                <w:rPr>
                  <w:rFonts w:ascii="Calibri" w:hAnsi="Calibri" w:cs="Calibri"/>
                  <w:color w:val="000000"/>
                  <w:sz w:val="22"/>
                  <w:szCs w:val="22"/>
                </w:rPr>
                <w:t>Manufacturing engineering acts as a buffer for the shop floor. Indeed, manufacturing costs are simply a reflection of design engineering methods.</w:t>
              </w:r>
            </w:ins>
          </w:p>
        </w:tc>
        <w:tc>
          <w:tcPr>
            <w:tcW w:w="1134" w:type="dxa"/>
            <w:vMerge w:val="restart"/>
            <w:shd w:val="clear" w:color="auto" w:fill="auto"/>
            <w:noWrap/>
            <w:vAlign w:val="center"/>
            <w:hideMark/>
            <w:tcPrChange w:id="59565" w:author="pete jones" w:date="2022-01-04T12:54:00Z">
              <w:tcPr>
                <w:tcW w:w="1134" w:type="dxa"/>
                <w:vMerge w:val="restart"/>
                <w:tcBorders>
                  <w:top w:val="nil"/>
                  <w:left w:val="single" w:sz="4" w:space="0" w:color="auto"/>
                  <w:bottom w:val="single" w:sz="4" w:space="0" w:color="000000"/>
                  <w:right w:val="single" w:sz="8" w:space="0" w:color="auto"/>
                </w:tcBorders>
                <w:shd w:val="clear" w:color="auto" w:fill="auto"/>
                <w:noWrap/>
                <w:vAlign w:val="center"/>
                <w:hideMark/>
              </w:tcPr>
            </w:tcPrChange>
          </w:tcPr>
          <w:p w14:paraId="2DFC9F23" w14:textId="77777777" w:rsidR="00BD0299" w:rsidRPr="00FF6A71" w:rsidRDefault="00BD0299">
            <w:pPr>
              <w:spacing w:before="0" w:after="0" w:line="240" w:lineRule="auto"/>
              <w:jc w:val="center"/>
              <w:rPr>
                <w:ins w:id="59566" w:author="pete jones" w:date="2022-01-04T12:37:00Z"/>
                <w:rFonts w:ascii="Calibri" w:hAnsi="Calibri" w:cs="Calibri"/>
                <w:color w:val="000000"/>
                <w:sz w:val="22"/>
                <w:szCs w:val="22"/>
              </w:rPr>
              <w:pPrChange w:id="59567" w:author="pete jones" w:date="2022-01-04T12:54:00Z">
                <w:pPr>
                  <w:jc w:val="center"/>
                </w:pPr>
              </w:pPrChange>
            </w:pPr>
            <w:ins w:id="59568" w:author="pete jones" w:date="2022-01-04T12:37:00Z">
              <w:r w:rsidRPr="00FF6A71">
                <w:rPr>
                  <w:rFonts w:ascii="Calibri" w:hAnsi="Calibri" w:cs="Calibri"/>
                  <w:color w:val="000000"/>
                  <w:sz w:val="22"/>
                  <w:szCs w:val="22"/>
                </w:rPr>
                <w:t>-0.61538</w:t>
              </w:r>
            </w:ins>
          </w:p>
        </w:tc>
      </w:tr>
      <w:tr w:rsidR="00BD0299" w:rsidRPr="00FF6A71" w14:paraId="03116999" w14:textId="77777777" w:rsidTr="00701BD7">
        <w:trPr>
          <w:trHeight w:val="300"/>
          <w:jc w:val="center"/>
          <w:ins w:id="59569" w:author="pete jones" w:date="2022-01-04T12:37:00Z"/>
          <w:trPrChange w:id="59570" w:author="pete jones" w:date="2022-01-04T12:54:00Z">
            <w:trPr>
              <w:trHeight w:val="300"/>
              <w:jc w:val="center"/>
            </w:trPr>
          </w:trPrChange>
        </w:trPr>
        <w:tc>
          <w:tcPr>
            <w:tcW w:w="1274" w:type="dxa"/>
            <w:shd w:val="clear" w:color="auto" w:fill="auto"/>
            <w:noWrap/>
            <w:vAlign w:val="center"/>
            <w:hideMark/>
            <w:tcPrChange w:id="59571" w:author="pete jones" w:date="2022-01-04T12:54:00Z">
              <w:tcPr>
                <w:tcW w:w="127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B4347D0" w14:textId="77777777" w:rsidR="00BD0299" w:rsidRPr="00FF6A71" w:rsidRDefault="00BD0299">
            <w:pPr>
              <w:spacing w:before="0" w:after="0" w:line="240" w:lineRule="auto"/>
              <w:jc w:val="center"/>
              <w:rPr>
                <w:ins w:id="59572" w:author="pete jones" w:date="2022-01-04T12:37:00Z"/>
                <w:rFonts w:ascii="Calibri" w:hAnsi="Calibri" w:cs="Calibri"/>
                <w:color w:val="000000"/>
                <w:sz w:val="22"/>
                <w:szCs w:val="22"/>
              </w:rPr>
              <w:pPrChange w:id="59573" w:author="pete jones" w:date="2022-01-04T12:54:00Z">
                <w:pPr>
                  <w:jc w:val="center"/>
                </w:pPr>
              </w:pPrChange>
            </w:pPr>
            <w:ins w:id="59574" w:author="pete jones" w:date="2022-01-04T12:37:00Z">
              <w:r w:rsidRPr="00FF6A71">
                <w:rPr>
                  <w:rFonts w:ascii="Calibri" w:hAnsi="Calibri" w:cs="Calibri"/>
                  <w:color w:val="000000"/>
                  <w:sz w:val="22"/>
                  <w:szCs w:val="22"/>
                </w:rPr>
                <w:t>2</w:t>
              </w:r>
            </w:ins>
          </w:p>
        </w:tc>
        <w:tc>
          <w:tcPr>
            <w:tcW w:w="5540" w:type="dxa"/>
            <w:shd w:val="clear" w:color="auto" w:fill="auto"/>
            <w:vAlign w:val="center"/>
            <w:hideMark/>
            <w:tcPrChange w:id="59575" w:author="pete jones" w:date="2022-01-04T12:54:00Z">
              <w:tcPr>
                <w:tcW w:w="5540" w:type="dxa"/>
                <w:tcBorders>
                  <w:top w:val="single" w:sz="4" w:space="0" w:color="auto"/>
                  <w:left w:val="nil"/>
                  <w:bottom w:val="single" w:sz="4" w:space="0" w:color="auto"/>
                  <w:right w:val="single" w:sz="4" w:space="0" w:color="auto"/>
                </w:tcBorders>
                <w:shd w:val="clear" w:color="auto" w:fill="auto"/>
                <w:vAlign w:val="center"/>
                <w:hideMark/>
              </w:tcPr>
            </w:tcPrChange>
          </w:tcPr>
          <w:p w14:paraId="3F26D80B" w14:textId="77777777" w:rsidR="00BD0299" w:rsidRPr="00FF6A71" w:rsidRDefault="00BD0299">
            <w:pPr>
              <w:spacing w:before="0" w:after="0" w:line="240" w:lineRule="auto"/>
              <w:rPr>
                <w:ins w:id="59576" w:author="pete jones" w:date="2022-01-04T12:37:00Z"/>
                <w:rFonts w:ascii="Calibri" w:hAnsi="Calibri" w:cs="Calibri"/>
                <w:color w:val="000000"/>
                <w:sz w:val="22"/>
                <w:szCs w:val="22"/>
              </w:rPr>
              <w:pPrChange w:id="59577" w:author="pete jones" w:date="2022-01-04T12:54:00Z">
                <w:pPr/>
              </w:pPrChange>
            </w:pPr>
            <w:ins w:id="59578" w:author="pete jones" w:date="2022-01-04T12:37:00Z">
              <w:r w:rsidRPr="00FF6A71">
                <w:rPr>
                  <w:rFonts w:ascii="Calibri" w:hAnsi="Calibri" w:cs="Calibri"/>
                  <w:color w:val="000000"/>
                  <w:sz w:val="22"/>
                  <w:szCs w:val="22"/>
                </w:rPr>
                <w:t>Manufacturing is the bridge between management goals and operational performance.</w:t>
              </w:r>
            </w:ins>
          </w:p>
        </w:tc>
        <w:tc>
          <w:tcPr>
            <w:tcW w:w="1134" w:type="dxa"/>
            <w:vMerge/>
            <w:vAlign w:val="center"/>
            <w:hideMark/>
            <w:tcPrChange w:id="59579" w:author="pete jones" w:date="2022-01-04T12:54:00Z">
              <w:tcPr>
                <w:tcW w:w="1134" w:type="dxa"/>
                <w:vMerge/>
                <w:tcBorders>
                  <w:top w:val="nil"/>
                  <w:left w:val="single" w:sz="4" w:space="0" w:color="auto"/>
                  <w:bottom w:val="single" w:sz="4" w:space="0" w:color="000000"/>
                  <w:right w:val="single" w:sz="8" w:space="0" w:color="auto"/>
                </w:tcBorders>
                <w:vAlign w:val="center"/>
                <w:hideMark/>
              </w:tcPr>
            </w:tcPrChange>
          </w:tcPr>
          <w:p w14:paraId="503B03E6" w14:textId="77777777" w:rsidR="00BD0299" w:rsidRPr="00FF6A71" w:rsidRDefault="00BD0299">
            <w:pPr>
              <w:spacing w:before="0" w:after="0" w:line="240" w:lineRule="auto"/>
              <w:rPr>
                <w:ins w:id="59580" w:author="pete jones" w:date="2022-01-04T12:37:00Z"/>
                <w:rFonts w:ascii="Calibri" w:hAnsi="Calibri" w:cs="Calibri"/>
                <w:color w:val="000000"/>
                <w:sz w:val="22"/>
                <w:szCs w:val="22"/>
              </w:rPr>
              <w:pPrChange w:id="59581" w:author="pete jones" w:date="2022-01-04T12:54:00Z">
                <w:pPr/>
              </w:pPrChange>
            </w:pPr>
          </w:p>
        </w:tc>
      </w:tr>
      <w:tr w:rsidR="00BD0299" w:rsidRPr="00FF6A71" w14:paraId="472B1A5B" w14:textId="77777777" w:rsidTr="00701BD7">
        <w:trPr>
          <w:trHeight w:val="300"/>
          <w:jc w:val="center"/>
          <w:ins w:id="59582" w:author="pete jones" w:date="2022-01-04T12:37:00Z"/>
          <w:trPrChange w:id="59583" w:author="pete jones" w:date="2022-01-04T12:54:00Z">
            <w:trPr>
              <w:trHeight w:val="300"/>
              <w:jc w:val="center"/>
            </w:trPr>
          </w:trPrChange>
        </w:trPr>
        <w:tc>
          <w:tcPr>
            <w:tcW w:w="1274" w:type="dxa"/>
            <w:shd w:val="clear" w:color="auto" w:fill="auto"/>
            <w:noWrap/>
            <w:vAlign w:val="center"/>
            <w:hideMark/>
            <w:tcPrChange w:id="59584" w:author="pete jones" w:date="2022-01-04T12:54:00Z">
              <w:tcPr>
                <w:tcW w:w="127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E0CBA4B" w14:textId="77777777" w:rsidR="00BD0299" w:rsidRPr="00FF6A71" w:rsidRDefault="00BD0299">
            <w:pPr>
              <w:spacing w:before="0" w:after="0" w:line="240" w:lineRule="auto"/>
              <w:jc w:val="center"/>
              <w:rPr>
                <w:ins w:id="59585" w:author="pete jones" w:date="2022-01-04T12:37:00Z"/>
                <w:rFonts w:ascii="Calibri" w:hAnsi="Calibri" w:cs="Calibri"/>
                <w:color w:val="000000"/>
                <w:sz w:val="22"/>
                <w:szCs w:val="22"/>
              </w:rPr>
              <w:pPrChange w:id="59586" w:author="pete jones" w:date="2022-01-04T12:54:00Z">
                <w:pPr>
                  <w:jc w:val="center"/>
                </w:pPr>
              </w:pPrChange>
            </w:pPr>
            <w:ins w:id="59587" w:author="pete jones" w:date="2022-01-04T12:37:00Z">
              <w:r w:rsidRPr="00FF6A71">
                <w:rPr>
                  <w:rFonts w:ascii="Calibri" w:hAnsi="Calibri" w:cs="Calibri"/>
                  <w:color w:val="000000"/>
                  <w:sz w:val="22"/>
                  <w:szCs w:val="22"/>
                </w:rPr>
                <w:lastRenderedPageBreak/>
                <w:t>16</w:t>
              </w:r>
            </w:ins>
          </w:p>
        </w:tc>
        <w:tc>
          <w:tcPr>
            <w:tcW w:w="5540" w:type="dxa"/>
            <w:shd w:val="clear" w:color="auto" w:fill="auto"/>
            <w:vAlign w:val="center"/>
            <w:hideMark/>
            <w:tcPrChange w:id="59588" w:author="pete jones" w:date="2022-01-04T12:54:00Z">
              <w:tcPr>
                <w:tcW w:w="5540" w:type="dxa"/>
                <w:tcBorders>
                  <w:top w:val="single" w:sz="4" w:space="0" w:color="auto"/>
                  <w:left w:val="nil"/>
                  <w:bottom w:val="single" w:sz="4" w:space="0" w:color="auto"/>
                  <w:right w:val="single" w:sz="4" w:space="0" w:color="auto"/>
                </w:tcBorders>
                <w:shd w:val="clear" w:color="auto" w:fill="auto"/>
                <w:vAlign w:val="center"/>
                <w:hideMark/>
              </w:tcPr>
            </w:tcPrChange>
          </w:tcPr>
          <w:p w14:paraId="5953B36D" w14:textId="1B35B0AE" w:rsidR="00BD0299" w:rsidRPr="00FF6A71" w:rsidRDefault="006E7D7D">
            <w:pPr>
              <w:spacing w:before="0" w:after="0" w:line="240" w:lineRule="auto"/>
              <w:rPr>
                <w:ins w:id="59589" w:author="pete jones" w:date="2022-01-04T12:37:00Z"/>
                <w:rFonts w:ascii="Calibri" w:hAnsi="Calibri" w:cs="Calibri"/>
                <w:color w:val="000000"/>
                <w:sz w:val="22"/>
                <w:szCs w:val="22"/>
              </w:rPr>
              <w:pPrChange w:id="59590" w:author="pete jones" w:date="2022-01-04T12:54:00Z">
                <w:pPr/>
              </w:pPrChange>
            </w:pPr>
            <w:ins w:id="59591" w:author="pete jones" w:date="2022-03-30T12:23:00Z">
              <w:r>
                <w:rPr>
                  <w:rFonts w:ascii="Calibri" w:hAnsi="Calibri" w:cs="Calibri"/>
                  <w:color w:val="000000"/>
                  <w:sz w:val="22"/>
                  <w:szCs w:val="22"/>
                </w:rPr>
                <w:t>E</w:t>
              </w:r>
            </w:ins>
            <w:ins w:id="59592" w:author="pete jones" w:date="2022-01-04T12:37:00Z">
              <w:r w:rsidR="00BD0299" w:rsidRPr="00FF6A71">
                <w:rPr>
                  <w:rFonts w:ascii="Calibri" w:hAnsi="Calibri" w:cs="Calibri"/>
                  <w:color w:val="000000"/>
                  <w:sz w:val="22"/>
                  <w:szCs w:val="22"/>
                </w:rPr>
                <w:t>ffective organisation involves the efficient coordination and exploitation of manufacturing resources. This encompasses both physical resources and knowledge</w:t>
              </w:r>
            </w:ins>
          </w:p>
        </w:tc>
        <w:tc>
          <w:tcPr>
            <w:tcW w:w="1134" w:type="dxa"/>
            <w:vMerge/>
            <w:vAlign w:val="center"/>
            <w:hideMark/>
            <w:tcPrChange w:id="59593" w:author="pete jones" w:date="2022-01-04T12:54:00Z">
              <w:tcPr>
                <w:tcW w:w="1134" w:type="dxa"/>
                <w:vMerge/>
                <w:tcBorders>
                  <w:top w:val="nil"/>
                  <w:left w:val="single" w:sz="4" w:space="0" w:color="auto"/>
                  <w:bottom w:val="single" w:sz="4" w:space="0" w:color="000000"/>
                  <w:right w:val="single" w:sz="8" w:space="0" w:color="auto"/>
                </w:tcBorders>
                <w:vAlign w:val="center"/>
                <w:hideMark/>
              </w:tcPr>
            </w:tcPrChange>
          </w:tcPr>
          <w:p w14:paraId="7B1747D1" w14:textId="77777777" w:rsidR="00BD0299" w:rsidRPr="00FF6A71" w:rsidRDefault="00BD0299">
            <w:pPr>
              <w:spacing w:before="0" w:after="0" w:line="240" w:lineRule="auto"/>
              <w:rPr>
                <w:ins w:id="59594" w:author="pete jones" w:date="2022-01-04T12:37:00Z"/>
                <w:rFonts w:ascii="Calibri" w:hAnsi="Calibri" w:cs="Calibri"/>
                <w:color w:val="000000"/>
                <w:sz w:val="22"/>
                <w:szCs w:val="22"/>
              </w:rPr>
              <w:pPrChange w:id="59595" w:author="pete jones" w:date="2022-01-04T12:54:00Z">
                <w:pPr/>
              </w:pPrChange>
            </w:pPr>
          </w:p>
        </w:tc>
      </w:tr>
      <w:tr w:rsidR="00BD0299" w:rsidRPr="00FF6A71" w14:paraId="7138DD77" w14:textId="77777777" w:rsidTr="00701BD7">
        <w:trPr>
          <w:trHeight w:val="300"/>
          <w:jc w:val="center"/>
          <w:ins w:id="59596" w:author="pete jones" w:date="2022-01-04T12:37:00Z"/>
          <w:trPrChange w:id="59597" w:author="pete jones" w:date="2022-01-04T12:54:00Z">
            <w:trPr>
              <w:trHeight w:val="300"/>
              <w:jc w:val="center"/>
            </w:trPr>
          </w:trPrChange>
        </w:trPr>
        <w:tc>
          <w:tcPr>
            <w:tcW w:w="1274" w:type="dxa"/>
            <w:shd w:val="clear" w:color="auto" w:fill="auto"/>
            <w:noWrap/>
            <w:vAlign w:val="center"/>
            <w:hideMark/>
            <w:tcPrChange w:id="59598" w:author="pete jones" w:date="2022-01-04T12:54:00Z">
              <w:tcPr>
                <w:tcW w:w="127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B9EF198" w14:textId="77777777" w:rsidR="00BD0299" w:rsidRPr="00FF6A71" w:rsidRDefault="00BD0299">
            <w:pPr>
              <w:spacing w:before="0" w:after="0" w:line="240" w:lineRule="auto"/>
              <w:jc w:val="center"/>
              <w:rPr>
                <w:ins w:id="59599" w:author="pete jones" w:date="2022-01-04T12:37:00Z"/>
                <w:rFonts w:ascii="Calibri" w:hAnsi="Calibri" w:cs="Calibri"/>
                <w:color w:val="000000"/>
                <w:sz w:val="22"/>
                <w:szCs w:val="22"/>
              </w:rPr>
              <w:pPrChange w:id="59600" w:author="pete jones" w:date="2022-01-04T12:54:00Z">
                <w:pPr>
                  <w:jc w:val="center"/>
                </w:pPr>
              </w:pPrChange>
            </w:pPr>
            <w:ins w:id="59601" w:author="pete jones" w:date="2022-01-04T12:37:00Z">
              <w:r w:rsidRPr="00FF6A71">
                <w:rPr>
                  <w:rFonts w:ascii="Calibri" w:hAnsi="Calibri" w:cs="Calibri"/>
                  <w:color w:val="000000"/>
                  <w:sz w:val="22"/>
                  <w:szCs w:val="22"/>
                </w:rPr>
                <w:t>8</w:t>
              </w:r>
            </w:ins>
          </w:p>
        </w:tc>
        <w:tc>
          <w:tcPr>
            <w:tcW w:w="5540" w:type="dxa"/>
            <w:shd w:val="clear" w:color="auto" w:fill="auto"/>
            <w:vAlign w:val="center"/>
            <w:hideMark/>
            <w:tcPrChange w:id="59602" w:author="pete jones" w:date="2022-01-04T12:54:00Z">
              <w:tcPr>
                <w:tcW w:w="5540" w:type="dxa"/>
                <w:tcBorders>
                  <w:top w:val="single" w:sz="4" w:space="0" w:color="auto"/>
                  <w:left w:val="nil"/>
                  <w:bottom w:val="single" w:sz="4" w:space="0" w:color="auto"/>
                  <w:right w:val="single" w:sz="4" w:space="0" w:color="auto"/>
                </w:tcBorders>
                <w:shd w:val="clear" w:color="auto" w:fill="auto"/>
                <w:vAlign w:val="center"/>
                <w:hideMark/>
              </w:tcPr>
            </w:tcPrChange>
          </w:tcPr>
          <w:p w14:paraId="7BA73A91" w14:textId="77777777" w:rsidR="00BD0299" w:rsidRPr="00FF6A71" w:rsidRDefault="00BD0299">
            <w:pPr>
              <w:spacing w:before="0" w:after="0" w:line="240" w:lineRule="auto"/>
              <w:rPr>
                <w:ins w:id="59603" w:author="pete jones" w:date="2022-01-04T12:37:00Z"/>
                <w:rFonts w:ascii="Calibri" w:hAnsi="Calibri" w:cs="Calibri"/>
                <w:color w:val="000000"/>
                <w:sz w:val="22"/>
                <w:szCs w:val="22"/>
              </w:rPr>
              <w:pPrChange w:id="59604" w:author="pete jones" w:date="2022-01-04T12:54:00Z">
                <w:pPr/>
              </w:pPrChange>
            </w:pPr>
            <w:ins w:id="59605" w:author="pete jones" w:date="2022-01-04T12:37:00Z">
              <w:r w:rsidRPr="00FF6A71">
                <w:rPr>
                  <w:rFonts w:ascii="Calibri" w:hAnsi="Calibri" w:cs="Calibri"/>
                  <w:color w:val="000000"/>
                  <w:sz w:val="22"/>
                  <w:szCs w:val="22"/>
                </w:rPr>
                <w:t>Relationships between design and manufacturing are always difficult</w:t>
              </w:r>
            </w:ins>
          </w:p>
        </w:tc>
        <w:tc>
          <w:tcPr>
            <w:tcW w:w="1134" w:type="dxa"/>
            <w:vMerge/>
            <w:vAlign w:val="center"/>
            <w:hideMark/>
            <w:tcPrChange w:id="59606" w:author="pete jones" w:date="2022-01-04T12:54:00Z">
              <w:tcPr>
                <w:tcW w:w="1134" w:type="dxa"/>
                <w:vMerge/>
                <w:tcBorders>
                  <w:top w:val="nil"/>
                  <w:left w:val="single" w:sz="4" w:space="0" w:color="auto"/>
                  <w:bottom w:val="single" w:sz="4" w:space="0" w:color="000000"/>
                  <w:right w:val="single" w:sz="8" w:space="0" w:color="auto"/>
                </w:tcBorders>
                <w:vAlign w:val="center"/>
                <w:hideMark/>
              </w:tcPr>
            </w:tcPrChange>
          </w:tcPr>
          <w:p w14:paraId="597ED186" w14:textId="77777777" w:rsidR="00BD0299" w:rsidRPr="00FF6A71" w:rsidRDefault="00BD0299">
            <w:pPr>
              <w:spacing w:before="0" w:after="0" w:line="240" w:lineRule="auto"/>
              <w:rPr>
                <w:ins w:id="59607" w:author="pete jones" w:date="2022-01-04T12:37:00Z"/>
                <w:rFonts w:ascii="Calibri" w:hAnsi="Calibri" w:cs="Calibri"/>
                <w:color w:val="000000"/>
                <w:sz w:val="22"/>
                <w:szCs w:val="22"/>
              </w:rPr>
              <w:pPrChange w:id="59608" w:author="pete jones" w:date="2022-01-04T12:54:00Z">
                <w:pPr/>
              </w:pPrChange>
            </w:pPr>
          </w:p>
        </w:tc>
      </w:tr>
      <w:tr w:rsidR="00BD0299" w:rsidRPr="00FF6A71" w14:paraId="4787E8E0" w14:textId="77777777" w:rsidTr="00701BD7">
        <w:trPr>
          <w:trHeight w:val="300"/>
          <w:jc w:val="center"/>
          <w:ins w:id="59609" w:author="pete jones" w:date="2022-01-04T12:37:00Z"/>
          <w:trPrChange w:id="59610" w:author="pete jones" w:date="2022-01-04T12:54:00Z">
            <w:trPr>
              <w:trHeight w:val="300"/>
              <w:jc w:val="center"/>
            </w:trPr>
          </w:trPrChange>
        </w:trPr>
        <w:tc>
          <w:tcPr>
            <w:tcW w:w="1274" w:type="dxa"/>
            <w:shd w:val="clear" w:color="auto" w:fill="auto"/>
            <w:noWrap/>
            <w:vAlign w:val="center"/>
            <w:hideMark/>
            <w:tcPrChange w:id="59611" w:author="pete jones" w:date="2022-01-04T12:54:00Z">
              <w:tcPr>
                <w:tcW w:w="127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D950BA1" w14:textId="77777777" w:rsidR="00BD0299" w:rsidRPr="00FF6A71" w:rsidRDefault="00BD0299">
            <w:pPr>
              <w:spacing w:before="0" w:after="0" w:line="240" w:lineRule="auto"/>
              <w:jc w:val="center"/>
              <w:rPr>
                <w:ins w:id="59612" w:author="pete jones" w:date="2022-01-04T12:37:00Z"/>
                <w:rFonts w:ascii="Calibri" w:hAnsi="Calibri" w:cs="Calibri"/>
                <w:color w:val="000000"/>
                <w:sz w:val="22"/>
                <w:szCs w:val="22"/>
              </w:rPr>
              <w:pPrChange w:id="59613" w:author="pete jones" w:date="2022-01-04T12:54:00Z">
                <w:pPr>
                  <w:jc w:val="center"/>
                </w:pPr>
              </w:pPrChange>
            </w:pPr>
            <w:ins w:id="59614" w:author="pete jones" w:date="2022-01-04T12:37:00Z">
              <w:r w:rsidRPr="00FF6A71">
                <w:rPr>
                  <w:rFonts w:ascii="Calibri" w:hAnsi="Calibri" w:cs="Calibri"/>
                  <w:color w:val="000000"/>
                  <w:sz w:val="22"/>
                  <w:szCs w:val="22"/>
                </w:rPr>
                <w:t>9</w:t>
              </w:r>
            </w:ins>
          </w:p>
        </w:tc>
        <w:tc>
          <w:tcPr>
            <w:tcW w:w="5540" w:type="dxa"/>
            <w:shd w:val="clear" w:color="auto" w:fill="auto"/>
            <w:vAlign w:val="center"/>
            <w:hideMark/>
            <w:tcPrChange w:id="59615" w:author="pete jones" w:date="2022-01-04T12:54:00Z">
              <w:tcPr>
                <w:tcW w:w="5540" w:type="dxa"/>
                <w:tcBorders>
                  <w:top w:val="single" w:sz="4" w:space="0" w:color="auto"/>
                  <w:left w:val="nil"/>
                  <w:bottom w:val="single" w:sz="4" w:space="0" w:color="auto"/>
                  <w:right w:val="single" w:sz="4" w:space="0" w:color="auto"/>
                </w:tcBorders>
                <w:shd w:val="clear" w:color="auto" w:fill="auto"/>
                <w:vAlign w:val="center"/>
                <w:hideMark/>
              </w:tcPr>
            </w:tcPrChange>
          </w:tcPr>
          <w:p w14:paraId="49EBDA75" w14:textId="77777777" w:rsidR="00BD0299" w:rsidRPr="00FF6A71" w:rsidRDefault="00BD0299">
            <w:pPr>
              <w:spacing w:before="0" w:after="0" w:line="240" w:lineRule="auto"/>
              <w:rPr>
                <w:ins w:id="59616" w:author="pete jones" w:date="2022-01-04T12:37:00Z"/>
                <w:rFonts w:ascii="Calibri" w:hAnsi="Calibri" w:cs="Calibri"/>
                <w:color w:val="000000"/>
                <w:sz w:val="22"/>
                <w:szCs w:val="22"/>
              </w:rPr>
              <w:pPrChange w:id="59617" w:author="pete jones" w:date="2022-01-04T12:54:00Z">
                <w:pPr/>
              </w:pPrChange>
            </w:pPr>
            <w:ins w:id="59618" w:author="pete jones" w:date="2022-01-04T12:37:00Z">
              <w:r w:rsidRPr="00FF6A71">
                <w:rPr>
                  <w:rFonts w:ascii="Calibri" w:hAnsi="Calibri" w:cs="Calibri"/>
                  <w:color w:val="000000"/>
                  <w:sz w:val="22"/>
                  <w:szCs w:val="22"/>
                </w:rPr>
                <w:t>Design people commonly believe that manufacturing people should be better/smarter/faster than they are</w:t>
              </w:r>
            </w:ins>
          </w:p>
        </w:tc>
        <w:tc>
          <w:tcPr>
            <w:tcW w:w="1134" w:type="dxa"/>
            <w:vMerge w:val="restart"/>
            <w:shd w:val="clear" w:color="auto" w:fill="auto"/>
            <w:noWrap/>
            <w:vAlign w:val="center"/>
            <w:hideMark/>
            <w:tcPrChange w:id="59619" w:author="pete jones" w:date="2022-01-04T12:54:00Z">
              <w:tcPr>
                <w:tcW w:w="1134" w:type="dxa"/>
                <w:vMerge w:val="restart"/>
                <w:tcBorders>
                  <w:top w:val="nil"/>
                  <w:left w:val="single" w:sz="4" w:space="0" w:color="auto"/>
                  <w:bottom w:val="single" w:sz="4" w:space="0" w:color="auto"/>
                  <w:right w:val="single" w:sz="8" w:space="0" w:color="auto"/>
                </w:tcBorders>
                <w:shd w:val="clear" w:color="auto" w:fill="auto"/>
                <w:noWrap/>
                <w:vAlign w:val="center"/>
                <w:hideMark/>
              </w:tcPr>
            </w:tcPrChange>
          </w:tcPr>
          <w:p w14:paraId="78289277" w14:textId="77777777" w:rsidR="00BD0299" w:rsidRPr="00FF6A71" w:rsidRDefault="00BD0299">
            <w:pPr>
              <w:spacing w:before="0" w:after="0" w:line="240" w:lineRule="auto"/>
              <w:jc w:val="center"/>
              <w:rPr>
                <w:ins w:id="59620" w:author="pete jones" w:date="2022-01-04T12:37:00Z"/>
                <w:rFonts w:ascii="Calibri" w:hAnsi="Calibri" w:cs="Calibri"/>
                <w:color w:val="000000"/>
                <w:sz w:val="22"/>
                <w:szCs w:val="22"/>
              </w:rPr>
              <w:pPrChange w:id="59621" w:author="pete jones" w:date="2022-01-04T12:54:00Z">
                <w:pPr>
                  <w:jc w:val="center"/>
                </w:pPr>
              </w:pPrChange>
            </w:pPr>
            <w:ins w:id="59622" w:author="pete jones" w:date="2022-01-04T12:37:00Z">
              <w:r w:rsidRPr="00FF6A71">
                <w:rPr>
                  <w:rFonts w:ascii="Calibri" w:hAnsi="Calibri" w:cs="Calibri"/>
                  <w:color w:val="000000"/>
                  <w:sz w:val="22"/>
                  <w:szCs w:val="22"/>
                </w:rPr>
                <w:t>0.75</w:t>
              </w:r>
            </w:ins>
          </w:p>
        </w:tc>
      </w:tr>
      <w:tr w:rsidR="00BD0299" w:rsidRPr="00FF6A71" w14:paraId="04FDB218" w14:textId="77777777" w:rsidTr="00701BD7">
        <w:trPr>
          <w:trHeight w:val="300"/>
          <w:jc w:val="center"/>
          <w:ins w:id="59623" w:author="pete jones" w:date="2022-01-04T12:37:00Z"/>
          <w:trPrChange w:id="59624" w:author="pete jones" w:date="2022-01-04T12:54:00Z">
            <w:trPr>
              <w:trHeight w:val="300"/>
              <w:jc w:val="center"/>
            </w:trPr>
          </w:trPrChange>
        </w:trPr>
        <w:tc>
          <w:tcPr>
            <w:tcW w:w="1274" w:type="dxa"/>
            <w:shd w:val="clear" w:color="auto" w:fill="auto"/>
            <w:noWrap/>
            <w:vAlign w:val="center"/>
            <w:hideMark/>
            <w:tcPrChange w:id="59625" w:author="pete jones" w:date="2022-01-04T12:54:00Z">
              <w:tcPr>
                <w:tcW w:w="127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3FDA6C7" w14:textId="77777777" w:rsidR="00BD0299" w:rsidRPr="00FF6A71" w:rsidRDefault="00BD0299">
            <w:pPr>
              <w:spacing w:before="0" w:after="0" w:line="240" w:lineRule="auto"/>
              <w:jc w:val="center"/>
              <w:rPr>
                <w:ins w:id="59626" w:author="pete jones" w:date="2022-01-04T12:37:00Z"/>
                <w:rFonts w:ascii="Calibri" w:hAnsi="Calibri" w:cs="Calibri"/>
                <w:color w:val="000000"/>
                <w:sz w:val="22"/>
                <w:szCs w:val="22"/>
              </w:rPr>
              <w:pPrChange w:id="59627" w:author="pete jones" w:date="2022-01-04T12:54:00Z">
                <w:pPr>
                  <w:jc w:val="center"/>
                </w:pPr>
              </w:pPrChange>
            </w:pPr>
            <w:ins w:id="59628" w:author="pete jones" w:date="2022-01-04T12:37:00Z">
              <w:r w:rsidRPr="00FF6A71">
                <w:rPr>
                  <w:rFonts w:ascii="Calibri" w:hAnsi="Calibri" w:cs="Calibri"/>
                  <w:color w:val="000000"/>
                  <w:sz w:val="22"/>
                  <w:szCs w:val="22"/>
                </w:rPr>
                <w:t>5</w:t>
              </w:r>
            </w:ins>
          </w:p>
        </w:tc>
        <w:tc>
          <w:tcPr>
            <w:tcW w:w="5540" w:type="dxa"/>
            <w:shd w:val="clear" w:color="auto" w:fill="auto"/>
            <w:vAlign w:val="center"/>
            <w:hideMark/>
            <w:tcPrChange w:id="59629" w:author="pete jones" w:date="2022-01-04T12:54:00Z">
              <w:tcPr>
                <w:tcW w:w="5540" w:type="dxa"/>
                <w:tcBorders>
                  <w:top w:val="single" w:sz="4" w:space="0" w:color="auto"/>
                  <w:left w:val="nil"/>
                  <w:bottom w:val="single" w:sz="4" w:space="0" w:color="auto"/>
                  <w:right w:val="single" w:sz="4" w:space="0" w:color="auto"/>
                </w:tcBorders>
                <w:shd w:val="clear" w:color="auto" w:fill="auto"/>
                <w:vAlign w:val="center"/>
                <w:hideMark/>
              </w:tcPr>
            </w:tcPrChange>
          </w:tcPr>
          <w:p w14:paraId="74F3EC1E" w14:textId="77777777" w:rsidR="00BD0299" w:rsidRPr="00FF6A71" w:rsidRDefault="00BD0299">
            <w:pPr>
              <w:spacing w:before="0" w:after="0" w:line="240" w:lineRule="auto"/>
              <w:rPr>
                <w:ins w:id="59630" w:author="pete jones" w:date="2022-01-04T12:37:00Z"/>
                <w:rFonts w:ascii="Calibri" w:hAnsi="Calibri" w:cs="Calibri"/>
                <w:color w:val="000000"/>
                <w:sz w:val="22"/>
                <w:szCs w:val="22"/>
              </w:rPr>
              <w:pPrChange w:id="59631" w:author="pete jones" w:date="2022-01-04T12:54:00Z">
                <w:pPr/>
              </w:pPrChange>
            </w:pPr>
            <w:ins w:id="59632" w:author="pete jones" w:date="2022-01-04T12:37:00Z">
              <w:r w:rsidRPr="00FF6A71">
                <w:rPr>
                  <w:rFonts w:ascii="Calibri" w:hAnsi="Calibri" w:cs="Calibri"/>
                  <w:color w:val="000000"/>
                  <w:sz w:val="22"/>
                  <w:szCs w:val="22"/>
                </w:rPr>
                <w:t>All production begins with design engineering, where assemblies and component workpieces are conceived</w:t>
              </w:r>
            </w:ins>
          </w:p>
        </w:tc>
        <w:tc>
          <w:tcPr>
            <w:tcW w:w="1134" w:type="dxa"/>
            <w:vMerge/>
            <w:vAlign w:val="center"/>
            <w:hideMark/>
            <w:tcPrChange w:id="59633" w:author="pete jones" w:date="2022-01-04T12:54:00Z">
              <w:tcPr>
                <w:tcW w:w="1134" w:type="dxa"/>
                <w:vMerge/>
                <w:tcBorders>
                  <w:top w:val="nil"/>
                  <w:left w:val="single" w:sz="4" w:space="0" w:color="auto"/>
                  <w:bottom w:val="single" w:sz="4" w:space="0" w:color="auto"/>
                  <w:right w:val="single" w:sz="8" w:space="0" w:color="auto"/>
                </w:tcBorders>
                <w:vAlign w:val="center"/>
                <w:hideMark/>
              </w:tcPr>
            </w:tcPrChange>
          </w:tcPr>
          <w:p w14:paraId="4CB63435" w14:textId="77777777" w:rsidR="00BD0299" w:rsidRPr="00FF6A71" w:rsidRDefault="00BD0299">
            <w:pPr>
              <w:spacing w:before="0" w:after="0" w:line="240" w:lineRule="auto"/>
              <w:rPr>
                <w:ins w:id="59634" w:author="pete jones" w:date="2022-01-04T12:37:00Z"/>
                <w:rFonts w:ascii="Calibri" w:hAnsi="Calibri" w:cs="Calibri"/>
                <w:color w:val="000000"/>
                <w:sz w:val="22"/>
                <w:szCs w:val="22"/>
              </w:rPr>
              <w:pPrChange w:id="59635" w:author="pete jones" w:date="2022-01-04T12:54:00Z">
                <w:pPr/>
              </w:pPrChange>
            </w:pPr>
          </w:p>
        </w:tc>
      </w:tr>
      <w:tr w:rsidR="00BD0299" w:rsidRPr="00FF6A71" w14:paraId="7D04900C" w14:textId="77777777" w:rsidTr="00701BD7">
        <w:trPr>
          <w:trHeight w:val="300"/>
          <w:jc w:val="center"/>
          <w:ins w:id="59636" w:author="pete jones" w:date="2022-01-04T12:37:00Z"/>
          <w:trPrChange w:id="59637" w:author="pete jones" w:date="2022-01-04T12:54:00Z">
            <w:trPr>
              <w:trHeight w:val="300"/>
              <w:jc w:val="center"/>
            </w:trPr>
          </w:trPrChange>
        </w:trPr>
        <w:tc>
          <w:tcPr>
            <w:tcW w:w="1274" w:type="dxa"/>
            <w:shd w:val="clear" w:color="auto" w:fill="auto"/>
            <w:noWrap/>
            <w:vAlign w:val="center"/>
            <w:hideMark/>
            <w:tcPrChange w:id="59638" w:author="pete jones" w:date="2022-01-04T12:54:00Z">
              <w:tcPr>
                <w:tcW w:w="127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3A5F838" w14:textId="77777777" w:rsidR="00BD0299" w:rsidRPr="00FF6A71" w:rsidRDefault="00BD0299">
            <w:pPr>
              <w:spacing w:before="0" w:after="0" w:line="240" w:lineRule="auto"/>
              <w:jc w:val="center"/>
              <w:rPr>
                <w:ins w:id="59639" w:author="pete jones" w:date="2022-01-04T12:37:00Z"/>
                <w:rFonts w:ascii="Calibri" w:hAnsi="Calibri" w:cs="Calibri"/>
                <w:color w:val="000000"/>
                <w:sz w:val="22"/>
                <w:szCs w:val="22"/>
              </w:rPr>
              <w:pPrChange w:id="59640" w:author="pete jones" w:date="2022-01-04T12:54:00Z">
                <w:pPr>
                  <w:jc w:val="center"/>
                </w:pPr>
              </w:pPrChange>
            </w:pPr>
            <w:ins w:id="59641" w:author="pete jones" w:date="2022-01-04T12:37:00Z">
              <w:r w:rsidRPr="00FF6A71">
                <w:rPr>
                  <w:rFonts w:ascii="Calibri" w:hAnsi="Calibri" w:cs="Calibri"/>
                  <w:color w:val="000000"/>
                  <w:sz w:val="22"/>
                  <w:szCs w:val="22"/>
                </w:rPr>
                <w:t>9</w:t>
              </w:r>
            </w:ins>
          </w:p>
        </w:tc>
        <w:tc>
          <w:tcPr>
            <w:tcW w:w="5540" w:type="dxa"/>
            <w:shd w:val="clear" w:color="auto" w:fill="auto"/>
            <w:vAlign w:val="center"/>
            <w:hideMark/>
            <w:tcPrChange w:id="59642" w:author="pete jones" w:date="2022-01-04T12:54:00Z">
              <w:tcPr>
                <w:tcW w:w="5540" w:type="dxa"/>
                <w:tcBorders>
                  <w:top w:val="single" w:sz="4" w:space="0" w:color="auto"/>
                  <w:left w:val="nil"/>
                  <w:bottom w:val="single" w:sz="4" w:space="0" w:color="auto"/>
                  <w:right w:val="single" w:sz="4" w:space="0" w:color="auto"/>
                </w:tcBorders>
                <w:shd w:val="clear" w:color="auto" w:fill="auto"/>
                <w:vAlign w:val="center"/>
                <w:hideMark/>
              </w:tcPr>
            </w:tcPrChange>
          </w:tcPr>
          <w:p w14:paraId="61304A58" w14:textId="77777777" w:rsidR="00BD0299" w:rsidRPr="00FF6A71" w:rsidRDefault="00BD0299">
            <w:pPr>
              <w:spacing w:before="0" w:after="0" w:line="240" w:lineRule="auto"/>
              <w:rPr>
                <w:ins w:id="59643" w:author="pete jones" w:date="2022-01-04T12:37:00Z"/>
                <w:rFonts w:ascii="Calibri" w:hAnsi="Calibri" w:cs="Calibri"/>
                <w:color w:val="000000"/>
                <w:sz w:val="22"/>
                <w:szCs w:val="22"/>
              </w:rPr>
              <w:pPrChange w:id="59644" w:author="pete jones" w:date="2022-01-04T12:54:00Z">
                <w:pPr/>
              </w:pPrChange>
            </w:pPr>
            <w:ins w:id="59645" w:author="pete jones" w:date="2022-01-04T12:37:00Z">
              <w:r w:rsidRPr="00FF6A71">
                <w:rPr>
                  <w:rFonts w:ascii="Calibri" w:hAnsi="Calibri" w:cs="Calibri"/>
                  <w:color w:val="000000"/>
                  <w:sz w:val="22"/>
                  <w:szCs w:val="22"/>
                </w:rPr>
                <w:t>Design people commonly believe that manufacturing people should be better/smarter/faster than they are</w:t>
              </w:r>
            </w:ins>
          </w:p>
        </w:tc>
        <w:tc>
          <w:tcPr>
            <w:tcW w:w="1134" w:type="dxa"/>
            <w:vMerge w:val="restart"/>
            <w:shd w:val="clear" w:color="auto" w:fill="auto"/>
            <w:noWrap/>
            <w:vAlign w:val="center"/>
            <w:hideMark/>
            <w:tcPrChange w:id="59646" w:author="pete jones" w:date="2022-01-04T12:54:00Z">
              <w:tcPr>
                <w:tcW w:w="1134" w:type="dxa"/>
                <w:vMerge w:val="restart"/>
                <w:tcBorders>
                  <w:top w:val="nil"/>
                  <w:left w:val="single" w:sz="4" w:space="0" w:color="auto"/>
                  <w:bottom w:val="single" w:sz="4" w:space="0" w:color="auto"/>
                  <w:right w:val="single" w:sz="8" w:space="0" w:color="auto"/>
                </w:tcBorders>
                <w:shd w:val="clear" w:color="auto" w:fill="auto"/>
                <w:noWrap/>
                <w:vAlign w:val="center"/>
                <w:hideMark/>
              </w:tcPr>
            </w:tcPrChange>
          </w:tcPr>
          <w:p w14:paraId="14A0EF2F" w14:textId="77777777" w:rsidR="00BD0299" w:rsidRPr="00FF6A71" w:rsidRDefault="00BD0299">
            <w:pPr>
              <w:spacing w:before="0" w:after="0" w:line="240" w:lineRule="auto"/>
              <w:jc w:val="center"/>
              <w:rPr>
                <w:ins w:id="59647" w:author="pete jones" w:date="2022-01-04T12:37:00Z"/>
                <w:rFonts w:ascii="Calibri" w:hAnsi="Calibri" w:cs="Calibri"/>
                <w:color w:val="000000"/>
                <w:sz w:val="22"/>
                <w:szCs w:val="22"/>
              </w:rPr>
              <w:pPrChange w:id="59648" w:author="pete jones" w:date="2022-01-04T12:54:00Z">
                <w:pPr>
                  <w:jc w:val="center"/>
                </w:pPr>
              </w:pPrChange>
            </w:pPr>
            <w:ins w:id="59649" w:author="pete jones" w:date="2022-01-04T12:37:00Z">
              <w:r w:rsidRPr="00FF6A71">
                <w:rPr>
                  <w:rFonts w:ascii="Calibri" w:hAnsi="Calibri" w:cs="Calibri"/>
                  <w:color w:val="000000"/>
                  <w:sz w:val="22"/>
                  <w:szCs w:val="22"/>
                </w:rPr>
                <w:t>-0.90582</w:t>
              </w:r>
            </w:ins>
          </w:p>
        </w:tc>
      </w:tr>
      <w:tr w:rsidR="00BD0299" w:rsidRPr="00FF6A71" w14:paraId="0FBADE37" w14:textId="77777777" w:rsidTr="00701BD7">
        <w:trPr>
          <w:trHeight w:val="300"/>
          <w:jc w:val="center"/>
          <w:ins w:id="59650" w:author="pete jones" w:date="2022-01-04T12:37:00Z"/>
          <w:trPrChange w:id="59651" w:author="pete jones" w:date="2022-01-04T12:54:00Z">
            <w:trPr>
              <w:trHeight w:val="300"/>
              <w:jc w:val="center"/>
            </w:trPr>
          </w:trPrChange>
        </w:trPr>
        <w:tc>
          <w:tcPr>
            <w:tcW w:w="1274" w:type="dxa"/>
            <w:shd w:val="clear" w:color="auto" w:fill="auto"/>
            <w:noWrap/>
            <w:vAlign w:val="center"/>
            <w:hideMark/>
            <w:tcPrChange w:id="59652" w:author="pete jones" w:date="2022-01-04T12:54:00Z">
              <w:tcPr>
                <w:tcW w:w="127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317227B" w14:textId="77777777" w:rsidR="00BD0299" w:rsidRPr="00FF6A71" w:rsidRDefault="00BD0299">
            <w:pPr>
              <w:spacing w:before="0" w:after="0" w:line="240" w:lineRule="auto"/>
              <w:jc w:val="center"/>
              <w:rPr>
                <w:ins w:id="59653" w:author="pete jones" w:date="2022-01-04T12:37:00Z"/>
                <w:rFonts w:ascii="Calibri" w:hAnsi="Calibri" w:cs="Calibri"/>
                <w:color w:val="000000"/>
                <w:sz w:val="22"/>
                <w:szCs w:val="22"/>
              </w:rPr>
              <w:pPrChange w:id="59654" w:author="pete jones" w:date="2022-01-04T12:54:00Z">
                <w:pPr>
                  <w:jc w:val="center"/>
                </w:pPr>
              </w:pPrChange>
            </w:pPr>
            <w:ins w:id="59655" w:author="pete jones" w:date="2022-01-04T12:37:00Z">
              <w:r w:rsidRPr="00FF6A71">
                <w:rPr>
                  <w:rFonts w:ascii="Calibri" w:hAnsi="Calibri" w:cs="Calibri"/>
                  <w:color w:val="000000"/>
                  <w:sz w:val="22"/>
                  <w:szCs w:val="22"/>
                </w:rPr>
                <w:t>6</w:t>
              </w:r>
            </w:ins>
          </w:p>
        </w:tc>
        <w:tc>
          <w:tcPr>
            <w:tcW w:w="5540" w:type="dxa"/>
            <w:shd w:val="clear" w:color="auto" w:fill="auto"/>
            <w:vAlign w:val="center"/>
            <w:hideMark/>
            <w:tcPrChange w:id="59656" w:author="pete jones" w:date="2022-01-04T12:54:00Z">
              <w:tcPr>
                <w:tcW w:w="5540" w:type="dxa"/>
                <w:tcBorders>
                  <w:top w:val="single" w:sz="4" w:space="0" w:color="auto"/>
                  <w:left w:val="nil"/>
                  <w:bottom w:val="single" w:sz="4" w:space="0" w:color="auto"/>
                  <w:right w:val="single" w:sz="4" w:space="0" w:color="auto"/>
                </w:tcBorders>
                <w:shd w:val="clear" w:color="auto" w:fill="auto"/>
                <w:vAlign w:val="center"/>
                <w:hideMark/>
              </w:tcPr>
            </w:tcPrChange>
          </w:tcPr>
          <w:p w14:paraId="1992A7EC" w14:textId="77777777" w:rsidR="00BD0299" w:rsidRPr="00FF6A71" w:rsidRDefault="00BD0299">
            <w:pPr>
              <w:spacing w:before="0" w:after="0" w:line="240" w:lineRule="auto"/>
              <w:rPr>
                <w:ins w:id="59657" w:author="pete jones" w:date="2022-01-04T12:37:00Z"/>
                <w:rFonts w:ascii="Calibri" w:hAnsi="Calibri" w:cs="Calibri"/>
                <w:color w:val="000000"/>
                <w:sz w:val="22"/>
                <w:szCs w:val="22"/>
              </w:rPr>
              <w:pPrChange w:id="59658" w:author="pete jones" w:date="2022-01-04T12:54:00Z">
                <w:pPr/>
              </w:pPrChange>
            </w:pPr>
            <w:ins w:id="59659" w:author="pete jones" w:date="2022-01-04T12:37:00Z">
              <w:r w:rsidRPr="00FF6A71">
                <w:rPr>
                  <w:rFonts w:ascii="Calibri" w:hAnsi="Calibri" w:cs="Calibri"/>
                  <w:color w:val="000000"/>
                  <w:sz w:val="22"/>
                  <w:szCs w:val="22"/>
                </w:rPr>
                <w:t>All manufacturing-related departments are directly affected by the design department</w:t>
              </w:r>
            </w:ins>
          </w:p>
        </w:tc>
        <w:tc>
          <w:tcPr>
            <w:tcW w:w="1134" w:type="dxa"/>
            <w:vMerge/>
            <w:vAlign w:val="center"/>
            <w:hideMark/>
            <w:tcPrChange w:id="59660" w:author="pete jones" w:date="2022-01-04T12:54:00Z">
              <w:tcPr>
                <w:tcW w:w="1134" w:type="dxa"/>
                <w:vMerge/>
                <w:tcBorders>
                  <w:top w:val="nil"/>
                  <w:left w:val="single" w:sz="4" w:space="0" w:color="auto"/>
                  <w:bottom w:val="single" w:sz="4" w:space="0" w:color="auto"/>
                  <w:right w:val="single" w:sz="8" w:space="0" w:color="auto"/>
                </w:tcBorders>
                <w:vAlign w:val="center"/>
                <w:hideMark/>
              </w:tcPr>
            </w:tcPrChange>
          </w:tcPr>
          <w:p w14:paraId="2A40B70B" w14:textId="77777777" w:rsidR="00BD0299" w:rsidRPr="00FF6A71" w:rsidRDefault="00BD0299">
            <w:pPr>
              <w:spacing w:before="0" w:after="0" w:line="240" w:lineRule="auto"/>
              <w:rPr>
                <w:ins w:id="59661" w:author="pete jones" w:date="2022-01-04T12:37:00Z"/>
                <w:rFonts w:ascii="Calibri" w:hAnsi="Calibri" w:cs="Calibri"/>
                <w:color w:val="000000"/>
                <w:sz w:val="22"/>
                <w:szCs w:val="22"/>
              </w:rPr>
              <w:pPrChange w:id="59662" w:author="pete jones" w:date="2022-01-04T12:54:00Z">
                <w:pPr/>
              </w:pPrChange>
            </w:pPr>
          </w:p>
        </w:tc>
      </w:tr>
      <w:tr w:rsidR="00BD0299" w:rsidRPr="00FF6A71" w14:paraId="016B7AAB" w14:textId="77777777" w:rsidTr="00701BD7">
        <w:trPr>
          <w:trHeight w:val="315"/>
          <w:jc w:val="center"/>
          <w:ins w:id="59663" w:author="pete jones" w:date="2022-01-04T12:37:00Z"/>
          <w:trPrChange w:id="59664" w:author="pete jones" w:date="2022-01-04T12:54:00Z">
            <w:trPr>
              <w:trHeight w:val="315"/>
              <w:jc w:val="center"/>
            </w:trPr>
          </w:trPrChange>
        </w:trPr>
        <w:tc>
          <w:tcPr>
            <w:tcW w:w="7948" w:type="dxa"/>
            <w:gridSpan w:val="3"/>
            <w:shd w:val="clear" w:color="auto" w:fill="auto"/>
            <w:noWrap/>
            <w:tcPrChange w:id="59665" w:author="pete jones" w:date="2022-01-04T12:54:00Z">
              <w:tcPr>
                <w:tcW w:w="7948" w:type="dxa"/>
                <w:gridSpan w:val="3"/>
                <w:tcBorders>
                  <w:top w:val="nil"/>
                  <w:left w:val="single" w:sz="8" w:space="0" w:color="auto"/>
                  <w:bottom w:val="single" w:sz="8" w:space="0" w:color="auto"/>
                  <w:right w:val="single" w:sz="8" w:space="0" w:color="auto"/>
                </w:tcBorders>
                <w:shd w:val="clear" w:color="auto" w:fill="auto"/>
                <w:noWrap/>
              </w:tcPr>
            </w:tcPrChange>
          </w:tcPr>
          <w:p w14:paraId="0EEBA6D2" w14:textId="77777777" w:rsidR="00BD0299" w:rsidRPr="00FF6A71" w:rsidRDefault="00BD0299">
            <w:pPr>
              <w:spacing w:before="0" w:after="0" w:line="240" w:lineRule="auto"/>
              <w:rPr>
                <w:ins w:id="59666" w:author="pete jones" w:date="2022-01-04T12:37:00Z"/>
                <w:rFonts w:ascii="Calibri" w:hAnsi="Calibri" w:cs="Calibri"/>
                <w:color w:val="000000"/>
                <w:sz w:val="22"/>
                <w:szCs w:val="22"/>
              </w:rPr>
              <w:pPrChange w:id="59667" w:author="pete jones" w:date="2022-01-04T12:54:00Z">
                <w:pPr/>
              </w:pPrChange>
            </w:pPr>
          </w:p>
        </w:tc>
      </w:tr>
    </w:tbl>
    <w:p w14:paraId="134DA453" w14:textId="77777777" w:rsidR="00BD0299" w:rsidRPr="00FF6A71" w:rsidRDefault="00BD0299" w:rsidP="00BD0299">
      <w:pPr>
        <w:jc w:val="center"/>
        <w:rPr>
          <w:ins w:id="59668" w:author="pete jones" w:date="2022-01-04T12:37:00Z"/>
        </w:rPr>
      </w:pPr>
    </w:p>
    <w:p w14:paraId="24A5D275" w14:textId="77777777" w:rsidR="00BD0299" w:rsidRPr="00FF6A71" w:rsidRDefault="00BD0299" w:rsidP="00BD0299">
      <w:pPr>
        <w:rPr>
          <w:ins w:id="59669" w:author="pete jones" w:date="2022-01-04T12:37:00Z"/>
        </w:rPr>
      </w:pPr>
    </w:p>
    <w:p w14:paraId="08878A5E" w14:textId="77777777" w:rsidR="00BD0299" w:rsidRPr="00FF6A71" w:rsidRDefault="00BD0299" w:rsidP="00BD0299">
      <w:pPr>
        <w:rPr>
          <w:ins w:id="59670" w:author="pete jones" w:date="2022-01-04T12:37:00Z"/>
        </w:rPr>
      </w:pPr>
    </w:p>
    <w:p w14:paraId="52D3E84A" w14:textId="77777777" w:rsidR="00BD0299" w:rsidRPr="00FF6A71" w:rsidRDefault="00BD0299" w:rsidP="00BD0299">
      <w:pPr>
        <w:rPr>
          <w:ins w:id="59671" w:author="pete jones" w:date="2022-01-04T12:37:00Z"/>
        </w:rPr>
      </w:pPr>
    </w:p>
    <w:p w14:paraId="2683408E" w14:textId="77777777" w:rsidR="00BD0299" w:rsidRPr="00FF6A71" w:rsidRDefault="00BD0299" w:rsidP="00BD0299">
      <w:pPr>
        <w:rPr>
          <w:ins w:id="59672" w:author="pete jones" w:date="2022-01-04T12:37:00Z"/>
        </w:rPr>
      </w:pPr>
    </w:p>
    <w:p w14:paraId="14504554" w14:textId="77777777" w:rsidR="00BD0299" w:rsidRPr="00FF6A71" w:rsidRDefault="00BD0299" w:rsidP="00BD0299">
      <w:pPr>
        <w:rPr>
          <w:ins w:id="59673" w:author="pete jones" w:date="2022-01-04T12:37:00Z"/>
        </w:rPr>
      </w:pPr>
    </w:p>
    <w:p w14:paraId="668074C4" w14:textId="77777777" w:rsidR="00BD0299" w:rsidRPr="00FF6A71" w:rsidRDefault="00BD0299" w:rsidP="00BD0299">
      <w:pPr>
        <w:rPr>
          <w:ins w:id="59674" w:author="pete jones" w:date="2022-01-04T12:37:00Z"/>
        </w:rPr>
      </w:pPr>
    </w:p>
    <w:p w14:paraId="690C6774" w14:textId="77777777" w:rsidR="00BD0299" w:rsidRPr="00FF6A71" w:rsidRDefault="00BD0299" w:rsidP="00BD0299">
      <w:pPr>
        <w:rPr>
          <w:ins w:id="59675" w:author="pete jones" w:date="2022-01-04T12:37:00Z"/>
        </w:rPr>
      </w:pPr>
    </w:p>
    <w:p w14:paraId="1BE9CEB2" w14:textId="77777777" w:rsidR="00BD0299" w:rsidRPr="00FF6A71" w:rsidRDefault="00BD0299">
      <w:pPr>
        <w:jc w:val="left"/>
        <w:rPr>
          <w:ins w:id="59676" w:author="pete jones" w:date="2022-01-04T12:37:00Z"/>
          <w:b/>
          <w:u w:val="single"/>
        </w:rPr>
        <w:pPrChange w:id="59677" w:author="pete jones" w:date="2022-01-04T12:55:00Z">
          <w:pPr/>
        </w:pPrChange>
      </w:pPr>
      <w:ins w:id="59678" w:author="pete jones" w:date="2022-01-04T12:37:00Z">
        <w:r w:rsidRPr="00FF6A71">
          <w:t xml:space="preserve">Q2.9 Of the 23 design activities below... </w:t>
        </w:r>
        <w:r w:rsidRPr="00FF6A71">
          <w:br/>
        </w:r>
        <w:r w:rsidRPr="00FF6A71">
          <w:rPr>
            <w:b/>
            <w:u w:val="single"/>
          </w:rPr>
          <w:t>Select the 6 MOST IMPORTANT</w:t>
        </w:r>
      </w:ins>
    </w:p>
    <w:tbl>
      <w:tblPr>
        <w:tblStyle w:val="TableGrid"/>
        <w:tblW w:w="0" w:type="auto"/>
        <w:tblInd w:w="360" w:type="dxa"/>
        <w:tblLook w:val="04A0" w:firstRow="1" w:lastRow="0" w:firstColumn="1" w:lastColumn="0" w:noHBand="0" w:noVBand="1"/>
      </w:tblPr>
      <w:tblGrid>
        <w:gridCol w:w="6124"/>
        <w:gridCol w:w="1208"/>
        <w:gridCol w:w="1085"/>
      </w:tblGrid>
      <w:tr w:rsidR="00BD0299" w:rsidRPr="00FF6A71" w14:paraId="0A25600F" w14:textId="77777777" w:rsidTr="00015922">
        <w:trPr>
          <w:ins w:id="59679" w:author="pete jones" w:date="2022-01-04T12:37:00Z"/>
        </w:trPr>
        <w:tc>
          <w:tcPr>
            <w:tcW w:w="6637" w:type="dxa"/>
          </w:tcPr>
          <w:p w14:paraId="73AB384F" w14:textId="77777777" w:rsidR="00BD0299" w:rsidRPr="00FF6A71" w:rsidRDefault="00BD0299">
            <w:pPr>
              <w:spacing w:before="0" w:after="0" w:line="240" w:lineRule="auto"/>
              <w:ind w:left="360"/>
              <w:jc w:val="center"/>
              <w:rPr>
                <w:ins w:id="59680" w:author="pete jones" w:date="2022-01-04T12:37:00Z"/>
                <w:rFonts w:cstheme="minorHAnsi"/>
                <w:b/>
                <w:bCs/>
              </w:rPr>
              <w:pPrChange w:id="59681" w:author="pete jones" w:date="2022-01-04T12:55:00Z">
                <w:pPr>
                  <w:ind w:left="360"/>
                  <w:jc w:val="center"/>
                </w:pPr>
              </w:pPrChange>
            </w:pPr>
            <w:ins w:id="59682" w:author="pete jones" w:date="2022-01-04T12:37:00Z">
              <w:r w:rsidRPr="00FF6A71">
                <w:rPr>
                  <w:rFonts w:cstheme="minorHAnsi"/>
                  <w:b/>
                  <w:bCs/>
                </w:rPr>
                <w:t>Statement</w:t>
              </w:r>
            </w:ins>
          </w:p>
        </w:tc>
        <w:tc>
          <w:tcPr>
            <w:tcW w:w="1235" w:type="dxa"/>
          </w:tcPr>
          <w:p w14:paraId="0A9C3101" w14:textId="77777777" w:rsidR="00BD0299" w:rsidRPr="00FF6A71" w:rsidRDefault="00BD0299">
            <w:pPr>
              <w:spacing w:before="0" w:after="0" w:line="240" w:lineRule="auto"/>
              <w:ind w:left="37" w:hanging="37"/>
              <w:jc w:val="center"/>
              <w:rPr>
                <w:ins w:id="59683" w:author="pete jones" w:date="2022-01-04T12:37:00Z"/>
                <w:rFonts w:cstheme="minorHAnsi"/>
                <w:b/>
                <w:bCs/>
              </w:rPr>
              <w:pPrChange w:id="59684" w:author="pete jones" w:date="2022-01-04T12:55:00Z">
                <w:pPr>
                  <w:ind w:left="37" w:hanging="37"/>
                  <w:jc w:val="center"/>
                </w:pPr>
              </w:pPrChange>
            </w:pPr>
            <w:ins w:id="59685" w:author="pete jones" w:date="2022-01-04T12:37:00Z">
              <w:r w:rsidRPr="00FF6A71">
                <w:rPr>
                  <w:rFonts w:cstheme="minorHAnsi"/>
                  <w:b/>
                  <w:bCs/>
                </w:rPr>
                <w:t>%</w:t>
              </w:r>
            </w:ins>
          </w:p>
        </w:tc>
        <w:tc>
          <w:tcPr>
            <w:tcW w:w="1118" w:type="dxa"/>
          </w:tcPr>
          <w:p w14:paraId="2510A20C" w14:textId="77777777" w:rsidR="00BD0299" w:rsidRPr="00FF6A71" w:rsidRDefault="00BD0299">
            <w:pPr>
              <w:spacing w:before="0" w:after="0" w:line="240" w:lineRule="auto"/>
              <w:ind w:left="37" w:hanging="37"/>
              <w:jc w:val="center"/>
              <w:rPr>
                <w:ins w:id="59686" w:author="pete jones" w:date="2022-01-04T12:37:00Z"/>
                <w:rFonts w:cstheme="minorHAnsi"/>
                <w:b/>
                <w:bCs/>
              </w:rPr>
              <w:pPrChange w:id="59687" w:author="pete jones" w:date="2022-01-04T12:55:00Z">
                <w:pPr>
                  <w:ind w:left="37" w:hanging="37"/>
                  <w:jc w:val="center"/>
                </w:pPr>
              </w:pPrChange>
            </w:pPr>
            <w:ins w:id="59688" w:author="pete jones" w:date="2022-01-04T12:37:00Z">
              <w:r w:rsidRPr="00FF6A71">
                <w:rPr>
                  <w:rFonts w:cstheme="minorHAnsi"/>
                  <w:b/>
                  <w:bCs/>
                </w:rPr>
                <w:t>Count</w:t>
              </w:r>
            </w:ins>
          </w:p>
        </w:tc>
      </w:tr>
      <w:tr w:rsidR="00BD0299" w:rsidRPr="00FF6A71" w14:paraId="4BDD9409" w14:textId="77777777" w:rsidTr="00015922">
        <w:trPr>
          <w:ins w:id="59689" w:author="pete jones" w:date="2022-01-04T12:37:00Z"/>
        </w:trPr>
        <w:tc>
          <w:tcPr>
            <w:tcW w:w="6637" w:type="dxa"/>
            <w:shd w:val="clear" w:color="auto" w:fill="auto"/>
            <w:vAlign w:val="bottom"/>
          </w:tcPr>
          <w:p w14:paraId="56E2CDAE" w14:textId="77777777" w:rsidR="00BD0299" w:rsidRPr="00FF6A71" w:rsidRDefault="00BD0299">
            <w:pPr>
              <w:spacing w:before="0" w:after="0" w:line="240" w:lineRule="auto"/>
              <w:ind w:left="229"/>
              <w:rPr>
                <w:ins w:id="59690" w:author="pete jones" w:date="2022-01-04T12:37:00Z"/>
                <w:rFonts w:cstheme="minorHAnsi"/>
              </w:rPr>
              <w:pPrChange w:id="59691" w:author="pete jones" w:date="2022-01-04T12:55:00Z">
                <w:pPr>
                  <w:ind w:left="229"/>
                </w:pPr>
              </w:pPrChange>
            </w:pPr>
            <w:ins w:id="59692" w:author="pete jones" w:date="2022-01-04T12:37:00Z">
              <w:r w:rsidRPr="00FF6A71">
                <w:rPr>
                  <w:rFonts w:cs="Calibri"/>
                  <w:color w:val="000000"/>
                </w:rPr>
                <w:t>Understanding Problem</w:t>
              </w:r>
            </w:ins>
          </w:p>
        </w:tc>
        <w:tc>
          <w:tcPr>
            <w:tcW w:w="1235" w:type="dxa"/>
            <w:shd w:val="clear" w:color="auto" w:fill="auto"/>
            <w:vAlign w:val="center"/>
          </w:tcPr>
          <w:p w14:paraId="55F968D2" w14:textId="77777777" w:rsidR="00BD0299" w:rsidRPr="00FF6A71" w:rsidRDefault="00BD0299">
            <w:pPr>
              <w:spacing w:before="0" w:after="0" w:line="240" w:lineRule="auto"/>
              <w:ind w:left="360"/>
              <w:rPr>
                <w:ins w:id="59693" w:author="pete jones" w:date="2022-01-04T12:37:00Z"/>
                <w:rFonts w:cstheme="minorHAnsi"/>
              </w:rPr>
              <w:pPrChange w:id="59694" w:author="pete jones" w:date="2022-01-04T12:55:00Z">
                <w:pPr>
                  <w:ind w:left="360"/>
                </w:pPr>
              </w:pPrChange>
            </w:pPr>
            <w:ins w:id="59695" w:author="pete jones" w:date="2022-01-04T12:37:00Z">
              <w:r w:rsidRPr="00FF6A71">
                <w:rPr>
                  <w:rFonts w:cs="Calibri"/>
                  <w:color w:val="000000"/>
                </w:rPr>
                <w:t>17%</w:t>
              </w:r>
            </w:ins>
          </w:p>
        </w:tc>
        <w:tc>
          <w:tcPr>
            <w:tcW w:w="1118" w:type="dxa"/>
            <w:shd w:val="clear" w:color="auto" w:fill="auto"/>
            <w:vAlign w:val="bottom"/>
          </w:tcPr>
          <w:p w14:paraId="5C372D9C" w14:textId="77777777" w:rsidR="00BD0299" w:rsidRPr="00FF6A71" w:rsidRDefault="00BD0299">
            <w:pPr>
              <w:spacing w:before="0" w:after="0" w:line="240" w:lineRule="auto"/>
              <w:ind w:left="360"/>
              <w:rPr>
                <w:ins w:id="59696" w:author="pete jones" w:date="2022-01-04T12:37:00Z"/>
                <w:rFonts w:cstheme="minorHAnsi"/>
              </w:rPr>
              <w:pPrChange w:id="59697" w:author="pete jones" w:date="2022-01-04T12:55:00Z">
                <w:pPr>
                  <w:ind w:left="360"/>
                </w:pPr>
              </w:pPrChange>
            </w:pPr>
            <w:ins w:id="59698" w:author="pete jones" w:date="2022-01-04T12:37:00Z">
              <w:r w:rsidRPr="00FF6A71">
                <w:rPr>
                  <w:rFonts w:cs="Calibri"/>
                  <w:color w:val="000000"/>
                </w:rPr>
                <w:t>11</w:t>
              </w:r>
            </w:ins>
          </w:p>
        </w:tc>
      </w:tr>
      <w:tr w:rsidR="00BD0299" w:rsidRPr="00FF6A71" w14:paraId="5ED9553A" w14:textId="77777777" w:rsidTr="00015922">
        <w:trPr>
          <w:ins w:id="59699" w:author="pete jones" w:date="2022-01-04T12:37:00Z"/>
        </w:trPr>
        <w:tc>
          <w:tcPr>
            <w:tcW w:w="6637" w:type="dxa"/>
            <w:shd w:val="clear" w:color="auto" w:fill="auto"/>
            <w:vAlign w:val="bottom"/>
          </w:tcPr>
          <w:p w14:paraId="0E84F95C" w14:textId="77777777" w:rsidR="00BD0299" w:rsidRPr="00FF6A71" w:rsidRDefault="00BD0299">
            <w:pPr>
              <w:spacing w:before="0" w:after="0" w:line="240" w:lineRule="auto"/>
              <w:ind w:left="229"/>
              <w:rPr>
                <w:ins w:id="59700" w:author="pete jones" w:date="2022-01-04T12:37:00Z"/>
                <w:rFonts w:cstheme="minorHAnsi"/>
              </w:rPr>
              <w:pPrChange w:id="59701" w:author="pete jones" w:date="2022-01-04T12:55:00Z">
                <w:pPr>
                  <w:ind w:left="229"/>
                </w:pPr>
              </w:pPrChange>
            </w:pPr>
            <w:ins w:id="59702" w:author="pete jones" w:date="2022-01-04T12:37:00Z">
              <w:r w:rsidRPr="00FF6A71">
                <w:rPr>
                  <w:rFonts w:cs="Calibri"/>
                  <w:color w:val="000000"/>
                </w:rPr>
                <w:t>Constraints</w:t>
              </w:r>
            </w:ins>
          </w:p>
        </w:tc>
        <w:tc>
          <w:tcPr>
            <w:tcW w:w="1235" w:type="dxa"/>
            <w:shd w:val="clear" w:color="auto" w:fill="auto"/>
            <w:vAlign w:val="center"/>
          </w:tcPr>
          <w:p w14:paraId="1E5EFAF7" w14:textId="77777777" w:rsidR="00BD0299" w:rsidRPr="00FF6A71" w:rsidRDefault="00BD0299">
            <w:pPr>
              <w:spacing w:before="0" w:after="0" w:line="240" w:lineRule="auto"/>
              <w:ind w:left="360"/>
              <w:rPr>
                <w:ins w:id="59703" w:author="pete jones" w:date="2022-01-04T12:37:00Z"/>
                <w:rFonts w:cstheme="minorHAnsi"/>
              </w:rPr>
              <w:pPrChange w:id="59704" w:author="pete jones" w:date="2022-01-04T12:55:00Z">
                <w:pPr>
                  <w:ind w:left="360"/>
                </w:pPr>
              </w:pPrChange>
            </w:pPr>
            <w:ins w:id="59705" w:author="pete jones" w:date="2022-01-04T12:37:00Z">
              <w:r w:rsidRPr="00FF6A71">
                <w:rPr>
                  <w:rFonts w:cs="Calibri"/>
                  <w:color w:val="000000"/>
                </w:rPr>
                <w:t>3%</w:t>
              </w:r>
            </w:ins>
          </w:p>
        </w:tc>
        <w:tc>
          <w:tcPr>
            <w:tcW w:w="1118" w:type="dxa"/>
            <w:shd w:val="clear" w:color="auto" w:fill="auto"/>
            <w:vAlign w:val="bottom"/>
          </w:tcPr>
          <w:p w14:paraId="3CCEA694" w14:textId="77777777" w:rsidR="00BD0299" w:rsidRPr="00FF6A71" w:rsidRDefault="00BD0299">
            <w:pPr>
              <w:spacing w:before="0" w:after="0" w:line="240" w:lineRule="auto"/>
              <w:ind w:left="360"/>
              <w:rPr>
                <w:ins w:id="59706" w:author="pete jones" w:date="2022-01-04T12:37:00Z"/>
                <w:rFonts w:cstheme="minorHAnsi"/>
              </w:rPr>
              <w:pPrChange w:id="59707" w:author="pete jones" w:date="2022-01-04T12:55:00Z">
                <w:pPr>
                  <w:ind w:left="360"/>
                </w:pPr>
              </w:pPrChange>
            </w:pPr>
            <w:ins w:id="59708" w:author="pete jones" w:date="2022-01-04T12:37:00Z">
              <w:r w:rsidRPr="00FF6A71">
                <w:rPr>
                  <w:rFonts w:cs="Calibri"/>
                  <w:color w:val="000000"/>
                </w:rPr>
                <w:t>2</w:t>
              </w:r>
            </w:ins>
          </w:p>
        </w:tc>
      </w:tr>
      <w:tr w:rsidR="00BD0299" w:rsidRPr="00FF6A71" w14:paraId="68F05A65" w14:textId="77777777" w:rsidTr="00015922">
        <w:trPr>
          <w:ins w:id="59709" w:author="pete jones" w:date="2022-01-04T12:37:00Z"/>
        </w:trPr>
        <w:tc>
          <w:tcPr>
            <w:tcW w:w="6637" w:type="dxa"/>
            <w:shd w:val="clear" w:color="auto" w:fill="auto"/>
            <w:vAlign w:val="bottom"/>
          </w:tcPr>
          <w:p w14:paraId="52A78DA0" w14:textId="77777777" w:rsidR="00BD0299" w:rsidRPr="00FF6A71" w:rsidRDefault="00BD0299">
            <w:pPr>
              <w:spacing w:before="0" w:after="0" w:line="240" w:lineRule="auto"/>
              <w:ind w:left="229"/>
              <w:rPr>
                <w:ins w:id="59710" w:author="pete jones" w:date="2022-01-04T12:37:00Z"/>
                <w:rFonts w:cstheme="minorHAnsi"/>
              </w:rPr>
              <w:pPrChange w:id="59711" w:author="pete jones" w:date="2022-01-04T12:55:00Z">
                <w:pPr>
                  <w:ind w:left="229"/>
                </w:pPr>
              </w:pPrChange>
            </w:pPr>
            <w:ins w:id="59712" w:author="pete jones" w:date="2022-01-04T12:37:00Z">
              <w:r w:rsidRPr="00FF6A71">
                <w:rPr>
                  <w:rFonts w:cs="Calibri"/>
                  <w:color w:val="000000"/>
                </w:rPr>
                <w:t>Communicating</w:t>
              </w:r>
            </w:ins>
          </w:p>
        </w:tc>
        <w:tc>
          <w:tcPr>
            <w:tcW w:w="1235" w:type="dxa"/>
            <w:shd w:val="clear" w:color="auto" w:fill="auto"/>
            <w:vAlign w:val="center"/>
          </w:tcPr>
          <w:p w14:paraId="00F12120" w14:textId="77777777" w:rsidR="00BD0299" w:rsidRPr="00FF6A71" w:rsidRDefault="00BD0299">
            <w:pPr>
              <w:spacing w:before="0" w:after="0" w:line="240" w:lineRule="auto"/>
              <w:ind w:left="360"/>
              <w:rPr>
                <w:ins w:id="59713" w:author="pete jones" w:date="2022-01-04T12:37:00Z"/>
                <w:rFonts w:cstheme="minorHAnsi"/>
              </w:rPr>
              <w:pPrChange w:id="59714" w:author="pete jones" w:date="2022-01-04T12:55:00Z">
                <w:pPr>
                  <w:ind w:left="360"/>
                </w:pPr>
              </w:pPrChange>
            </w:pPr>
            <w:ins w:id="59715" w:author="pete jones" w:date="2022-01-04T12:37:00Z">
              <w:r w:rsidRPr="00FF6A71">
                <w:rPr>
                  <w:rFonts w:cs="Calibri"/>
                  <w:color w:val="000000"/>
                </w:rPr>
                <w:t>9%</w:t>
              </w:r>
            </w:ins>
          </w:p>
        </w:tc>
        <w:tc>
          <w:tcPr>
            <w:tcW w:w="1118" w:type="dxa"/>
            <w:shd w:val="clear" w:color="auto" w:fill="auto"/>
            <w:vAlign w:val="bottom"/>
          </w:tcPr>
          <w:p w14:paraId="3D906E9D" w14:textId="77777777" w:rsidR="00BD0299" w:rsidRPr="00FF6A71" w:rsidRDefault="00BD0299">
            <w:pPr>
              <w:spacing w:before="0" w:after="0" w:line="240" w:lineRule="auto"/>
              <w:ind w:left="360"/>
              <w:rPr>
                <w:ins w:id="59716" w:author="pete jones" w:date="2022-01-04T12:37:00Z"/>
                <w:rFonts w:cstheme="minorHAnsi"/>
              </w:rPr>
              <w:pPrChange w:id="59717" w:author="pete jones" w:date="2022-01-04T12:55:00Z">
                <w:pPr>
                  <w:ind w:left="360"/>
                </w:pPr>
              </w:pPrChange>
            </w:pPr>
            <w:ins w:id="59718" w:author="pete jones" w:date="2022-01-04T12:37:00Z">
              <w:r w:rsidRPr="00FF6A71">
                <w:rPr>
                  <w:rFonts w:cs="Calibri"/>
                  <w:color w:val="000000"/>
                </w:rPr>
                <w:t>6</w:t>
              </w:r>
            </w:ins>
          </w:p>
        </w:tc>
      </w:tr>
      <w:tr w:rsidR="00BD0299" w:rsidRPr="00FF6A71" w14:paraId="7BA2D4F0" w14:textId="77777777" w:rsidTr="00015922">
        <w:trPr>
          <w:ins w:id="59719" w:author="pete jones" w:date="2022-01-04T12:37:00Z"/>
        </w:trPr>
        <w:tc>
          <w:tcPr>
            <w:tcW w:w="6637" w:type="dxa"/>
            <w:shd w:val="clear" w:color="auto" w:fill="auto"/>
            <w:vAlign w:val="bottom"/>
          </w:tcPr>
          <w:p w14:paraId="67C8C66E" w14:textId="77777777" w:rsidR="00BD0299" w:rsidRPr="00FF6A71" w:rsidRDefault="00BD0299">
            <w:pPr>
              <w:spacing w:before="0" w:after="0" w:line="240" w:lineRule="auto"/>
              <w:ind w:left="229"/>
              <w:rPr>
                <w:ins w:id="59720" w:author="pete jones" w:date="2022-01-04T12:37:00Z"/>
                <w:rFonts w:cstheme="minorHAnsi"/>
              </w:rPr>
              <w:pPrChange w:id="59721" w:author="pete jones" w:date="2022-01-04T12:55:00Z">
                <w:pPr>
                  <w:ind w:left="229"/>
                </w:pPr>
              </w:pPrChange>
            </w:pPr>
            <w:ins w:id="59722" w:author="pete jones" w:date="2022-01-04T12:37:00Z">
              <w:r w:rsidRPr="00FF6A71">
                <w:rPr>
                  <w:rFonts w:cs="Calibri"/>
                  <w:color w:val="000000"/>
                </w:rPr>
                <w:t>Seeking Info</w:t>
              </w:r>
            </w:ins>
          </w:p>
        </w:tc>
        <w:tc>
          <w:tcPr>
            <w:tcW w:w="1235" w:type="dxa"/>
            <w:shd w:val="clear" w:color="auto" w:fill="auto"/>
            <w:vAlign w:val="center"/>
          </w:tcPr>
          <w:p w14:paraId="1C715FD3" w14:textId="77777777" w:rsidR="00BD0299" w:rsidRPr="00FF6A71" w:rsidRDefault="00BD0299">
            <w:pPr>
              <w:spacing w:before="0" w:after="0" w:line="240" w:lineRule="auto"/>
              <w:ind w:left="360"/>
              <w:rPr>
                <w:ins w:id="59723" w:author="pete jones" w:date="2022-01-04T12:37:00Z"/>
                <w:rFonts w:cstheme="minorHAnsi"/>
              </w:rPr>
              <w:pPrChange w:id="59724" w:author="pete jones" w:date="2022-01-04T12:55:00Z">
                <w:pPr>
                  <w:ind w:left="360"/>
                </w:pPr>
              </w:pPrChange>
            </w:pPr>
            <w:ins w:id="59725" w:author="pete jones" w:date="2022-01-04T12:37:00Z">
              <w:r w:rsidRPr="00FF6A71">
                <w:rPr>
                  <w:rFonts w:cs="Calibri"/>
                  <w:color w:val="000000"/>
                </w:rPr>
                <w:t>9%</w:t>
              </w:r>
            </w:ins>
          </w:p>
        </w:tc>
        <w:tc>
          <w:tcPr>
            <w:tcW w:w="1118" w:type="dxa"/>
            <w:shd w:val="clear" w:color="auto" w:fill="auto"/>
            <w:vAlign w:val="bottom"/>
          </w:tcPr>
          <w:p w14:paraId="4475F0C7" w14:textId="77777777" w:rsidR="00BD0299" w:rsidRPr="00FF6A71" w:rsidRDefault="00BD0299">
            <w:pPr>
              <w:spacing w:before="0" w:after="0" w:line="240" w:lineRule="auto"/>
              <w:ind w:left="360"/>
              <w:rPr>
                <w:ins w:id="59726" w:author="pete jones" w:date="2022-01-04T12:37:00Z"/>
                <w:rFonts w:cstheme="minorHAnsi"/>
              </w:rPr>
              <w:pPrChange w:id="59727" w:author="pete jones" w:date="2022-01-04T12:55:00Z">
                <w:pPr>
                  <w:ind w:left="360"/>
                </w:pPr>
              </w:pPrChange>
            </w:pPr>
            <w:ins w:id="59728" w:author="pete jones" w:date="2022-01-04T12:37:00Z">
              <w:r w:rsidRPr="00FF6A71">
                <w:rPr>
                  <w:rFonts w:cs="Calibri"/>
                  <w:color w:val="000000"/>
                </w:rPr>
                <w:t>6</w:t>
              </w:r>
            </w:ins>
          </w:p>
        </w:tc>
      </w:tr>
      <w:tr w:rsidR="00BD0299" w:rsidRPr="00FF6A71" w14:paraId="3C57C4D0" w14:textId="77777777" w:rsidTr="00015922">
        <w:trPr>
          <w:ins w:id="59729" w:author="pete jones" w:date="2022-01-04T12:37:00Z"/>
        </w:trPr>
        <w:tc>
          <w:tcPr>
            <w:tcW w:w="6637" w:type="dxa"/>
            <w:shd w:val="clear" w:color="auto" w:fill="auto"/>
            <w:vAlign w:val="bottom"/>
          </w:tcPr>
          <w:p w14:paraId="30CFE271" w14:textId="77777777" w:rsidR="00BD0299" w:rsidRPr="00FF6A71" w:rsidRDefault="00BD0299">
            <w:pPr>
              <w:spacing w:before="0" w:after="0" w:line="240" w:lineRule="auto"/>
              <w:ind w:left="229"/>
              <w:rPr>
                <w:ins w:id="59730" w:author="pete jones" w:date="2022-01-04T12:37:00Z"/>
                <w:rFonts w:cstheme="minorHAnsi"/>
              </w:rPr>
              <w:pPrChange w:id="59731" w:author="pete jones" w:date="2022-01-04T12:55:00Z">
                <w:pPr>
                  <w:ind w:left="229"/>
                </w:pPr>
              </w:pPrChange>
            </w:pPr>
            <w:ins w:id="59732" w:author="pete jones" w:date="2022-01-04T12:37:00Z">
              <w:r w:rsidRPr="00FF6A71">
                <w:rPr>
                  <w:rFonts w:cs="Calibri"/>
                  <w:color w:val="000000"/>
                </w:rPr>
                <w:t>Brainstorming</w:t>
              </w:r>
            </w:ins>
          </w:p>
        </w:tc>
        <w:tc>
          <w:tcPr>
            <w:tcW w:w="1235" w:type="dxa"/>
            <w:shd w:val="clear" w:color="auto" w:fill="auto"/>
            <w:vAlign w:val="center"/>
          </w:tcPr>
          <w:p w14:paraId="322EC837" w14:textId="77777777" w:rsidR="00BD0299" w:rsidRPr="00FF6A71" w:rsidRDefault="00BD0299">
            <w:pPr>
              <w:spacing w:before="0" w:after="0" w:line="240" w:lineRule="auto"/>
              <w:ind w:left="360"/>
              <w:rPr>
                <w:ins w:id="59733" w:author="pete jones" w:date="2022-01-04T12:37:00Z"/>
                <w:rFonts w:cstheme="minorHAnsi"/>
              </w:rPr>
              <w:pPrChange w:id="59734" w:author="pete jones" w:date="2022-01-04T12:55:00Z">
                <w:pPr>
                  <w:ind w:left="360"/>
                </w:pPr>
              </w:pPrChange>
            </w:pPr>
            <w:ins w:id="59735" w:author="pete jones" w:date="2022-01-04T12:37:00Z">
              <w:r w:rsidRPr="00FF6A71">
                <w:rPr>
                  <w:rFonts w:cs="Calibri"/>
                  <w:color w:val="000000"/>
                </w:rPr>
                <w:t>3%</w:t>
              </w:r>
            </w:ins>
          </w:p>
        </w:tc>
        <w:tc>
          <w:tcPr>
            <w:tcW w:w="1118" w:type="dxa"/>
            <w:shd w:val="clear" w:color="auto" w:fill="auto"/>
            <w:vAlign w:val="bottom"/>
          </w:tcPr>
          <w:p w14:paraId="47C3C48A" w14:textId="77777777" w:rsidR="00BD0299" w:rsidRPr="00FF6A71" w:rsidRDefault="00BD0299">
            <w:pPr>
              <w:spacing w:before="0" w:after="0" w:line="240" w:lineRule="auto"/>
              <w:ind w:left="360"/>
              <w:rPr>
                <w:ins w:id="59736" w:author="pete jones" w:date="2022-01-04T12:37:00Z"/>
                <w:rFonts w:cstheme="minorHAnsi"/>
              </w:rPr>
              <w:pPrChange w:id="59737" w:author="pete jones" w:date="2022-01-04T12:55:00Z">
                <w:pPr>
                  <w:ind w:left="360"/>
                </w:pPr>
              </w:pPrChange>
            </w:pPr>
            <w:ins w:id="59738" w:author="pete jones" w:date="2022-01-04T12:37:00Z">
              <w:r w:rsidRPr="00FF6A71">
                <w:rPr>
                  <w:rFonts w:cs="Calibri"/>
                  <w:color w:val="000000"/>
                </w:rPr>
                <w:t>2</w:t>
              </w:r>
            </w:ins>
          </w:p>
        </w:tc>
      </w:tr>
      <w:tr w:rsidR="00BD0299" w:rsidRPr="00FF6A71" w14:paraId="125939AD" w14:textId="77777777" w:rsidTr="00015922">
        <w:trPr>
          <w:ins w:id="59739" w:author="pete jones" w:date="2022-01-04T12:37:00Z"/>
        </w:trPr>
        <w:tc>
          <w:tcPr>
            <w:tcW w:w="6637" w:type="dxa"/>
            <w:shd w:val="clear" w:color="auto" w:fill="auto"/>
            <w:vAlign w:val="bottom"/>
          </w:tcPr>
          <w:p w14:paraId="0E2641DF" w14:textId="77777777" w:rsidR="00BD0299" w:rsidRPr="00FF6A71" w:rsidRDefault="00BD0299">
            <w:pPr>
              <w:spacing w:before="0" w:after="0" w:line="240" w:lineRule="auto"/>
              <w:ind w:left="229"/>
              <w:rPr>
                <w:ins w:id="59740" w:author="pete jones" w:date="2022-01-04T12:37:00Z"/>
                <w:rFonts w:cstheme="minorHAnsi"/>
              </w:rPr>
              <w:pPrChange w:id="59741" w:author="pete jones" w:date="2022-01-04T12:55:00Z">
                <w:pPr>
                  <w:ind w:left="229"/>
                </w:pPr>
              </w:pPrChange>
            </w:pPr>
            <w:ins w:id="59742" w:author="pete jones" w:date="2022-01-04T12:37:00Z">
              <w:r w:rsidRPr="00FF6A71">
                <w:rPr>
                  <w:rFonts w:cs="Calibri"/>
                  <w:color w:val="000000"/>
                </w:rPr>
                <w:t>Evaluating</w:t>
              </w:r>
            </w:ins>
          </w:p>
        </w:tc>
        <w:tc>
          <w:tcPr>
            <w:tcW w:w="1235" w:type="dxa"/>
            <w:shd w:val="clear" w:color="auto" w:fill="auto"/>
            <w:vAlign w:val="center"/>
          </w:tcPr>
          <w:p w14:paraId="6CB9C779" w14:textId="77777777" w:rsidR="00BD0299" w:rsidRPr="00FF6A71" w:rsidRDefault="00BD0299">
            <w:pPr>
              <w:spacing w:before="0" w:after="0" w:line="240" w:lineRule="auto"/>
              <w:ind w:left="360"/>
              <w:rPr>
                <w:ins w:id="59743" w:author="pete jones" w:date="2022-01-04T12:37:00Z"/>
                <w:rFonts w:cstheme="minorHAnsi"/>
              </w:rPr>
              <w:pPrChange w:id="59744" w:author="pete jones" w:date="2022-01-04T12:55:00Z">
                <w:pPr>
                  <w:ind w:left="360"/>
                </w:pPr>
              </w:pPrChange>
            </w:pPr>
            <w:ins w:id="59745" w:author="pete jones" w:date="2022-01-04T12:37:00Z">
              <w:r w:rsidRPr="00FF6A71">
                <w:rPr>
                  <w:rFonts w:cs="Calibri"/>
                  <w:color w:val="000000"/>
                </w:rPr>
                <w:t>6%</w:t>
              </w:r>
            </w:ins>
          </w:p>
        </w:tc>
        <w:tc>
          <w:tcPr>
            <w:tcW w:w="1118" w:type="dxa"/>
            <w:shd w:val="clear" w:color="auto" w:fill="auto"/>
            <w:vAlign w:val="bottom"/>
          </w:tcPr>
          <w:p w14:paraId="2E266764" w14:textId="77777777" w:rsidR="00BD0299" w:rsidRPr="00FF6A71" w:rsidRDefault="00BD0299">
            <w:pPr>
              <w:spacing w:before="0" w:after="0" w:line="240" w:lineRule="auto"/>
              <w:ind w:left="360"/>
              <w:rPr>
                <w:ins w:id="59746" w:author="pete jones" w:date="2022-01-04T12:37:00Z"/>
                <w:rFonts w:cstheme="minorHAnsi"/>
              </w:rPr>
              <w:pPrChange w:id="59747" w:author="pete jones" w:date="2022-01-04T12:55:00Z">
                <w:pPr>
                  <w:ind w:left="360"/>
                </w:pPr>
              </w:pPrChange>
            </w:pPr>
            <w:ins w:id="59748" w:author="pete jones" w:date="2022-01-04T12:37:00Z">
              <w:r w:rsidRPr="00FF6A71">
                <w:rPr>
                  <w:rFonts w:cs="Calibri"/>
                  <w:color w:val="000000"/>
                </w:rPr>
                <w:t>4</w:t>
              </w:r>
            </w:ins>
          </w:p>
        </w:tc>
      </w:tr>
      <w:tr w:rsidR="00BD0299" w:rsidRPr="00FF6A71" w14:paraId="3076AEE8" w14:textId="77777777" w:rsidTr="00015922">
        <w:trPr>
          <w:ins w:id="59749" w:author="pete jones" w:date="2022-01-04T12:37:00Z"/>
        </w:trPr>
        <w:tc>
          <w:tcPr>
            <w:tcW w:w="6637" w:type="dxa"/>
            <w:shd w:val="clear" w:color="auto" w:fill="auto"/>
            <w:vAlign w:val="bottom"/>
          </w:tcPr>
          <w:p w14:paraId="04066D3B" w14:textId="77777777" w:rsidR="00BD0299" w:rsidRPr="00FF6A71" w:rsidRDefault="00BD0299">
            <w:pPr>
              <w:spacing w:before="0" w:after="0" w:line="240" w:lineRule="auto"/>
              <w:ind w:left="229"/>
              <w:rPr>
                <w:ins w:id="59750" w:author="pete jones" w:date="2022-01-04T12:37:00Z"/>
                <w:rFonts w:cstheme="minorHAnsi"/>
              </w:rPr>
              <w:pPrChange w:id="59751" w:author="pete jones" w:date="2022-01-04T12:55:00Z">
                <w:pPr>
                  <w:ind w:left="229"/>
                </w:pPr>
              </w:pPrChange>
            </w:pPr>
            <w:ins w:id="59752" w:author="pete jones" w:date="2022-01-04T12:37:00Z">
              <w:r w:rsidRPr="00FF6A71">
                <w:rPr>
                  <w:rFonts w:cs="Calibri"/>
                  <w:color w:val="000000"/>
                </w:rPr>
                <w:t>Visualizing</w:t>
              </w:r>
            </w:ins>
          </w:p>
        </w:tc>
        <w:tc>
          <w:tcPr>
            <w:tcW w:w="1235" w:type="dxa"/>
            <w:shd w:val="clear" w:color="auto" w:fill="auto"/>
            <w:vAlign w:val="center"/>
          </w:tcPr>
          <w:p w14:paraId="05991993" w14:textId="77777777" w:rsidR="00BD0299" w:rsidRPr="00FF6A71" w:rsidRDefault="00BD0299">
            <w:pPr>
              <w:spacing w:before="0" w:after="0" w:line="240" w:lineRule="auto"/>
              <w:ind w:left="360"/>
              <w:rPr>
                <w:ins w:id="59753" w:author="pete jones" w:date="2022-01-04T12:37:00Z"/>
                <w:rFonts w:cstheme="minorHAnsi"/>
              </w:rPr>
              <w:pPrChange w:id="59754" w:author="pete jones" w:date="2022-01-04T12:55:00Z">
                <w:pPr>
                  <w:ind w:left="360"/>
                </w:pPr>
              </w:pPrChange>
            </w:pPr>
            <w:ins w:id="59755" w:author="pete jones" w:date="2022-01-04T12:37:00Z">
              <w:r w:rsidRPr="00FF6A71">
                <w:rPr>
                  <w:rFonts w:cs="Calibri"/>
                  <w:color w:val="000000"/>
                </w:rPr>
                <w:t>8%</w:t>
              </w:r>
            </w:ins>
          </w:p>
        </w:tc>
        <w:tc>
          <w:tcPr>
            <w:tcW w:w="1118" w:type="dxa"/>
            <w:shd w:val="clear" w:color="auto" w:fill="auto"/>
            <w:vAlign w:val="bottom"/>
          </w:tcPr>
          <w:p w14:paraId="5D76C529" w14:textId="77777777" w:rsidR="00BD0299" w:rsidRPr="00FF6A71" w:rsidRDefault="00BD0299">
            <w:pPr>
              <w:spacing w:before="0" w:after="0" w:line="240" w:lineRule="auto"/>
              <w:ind w:left="360"/>
              <w:rPr>
                <w:ins w:id="59756" w:author="pete jones" w:date="2022-01-04T12:37:00Z"/>
                <w:rFonts w:cstheme="minorHAnsi"/>
              </w:rPr>
              <w:pPrChange w:id="59757" w:author="pete jones" w:date="2022-01-04T12:55:00Z">
                <w:pPr>
                  <w:ind w:left="360"/>
                </w:pPr>
              </w:pPrChange>
            </w:pPr>
            <w:ins w:id="59758" w:author="pete jones" w:date="2022-01-04T12:37:00Z">
              <w:r w:rsidRPr="00FF6A71">
                <w:rPr>
                  <w:rFonts w:cs="Calibri"/>
                  <w:color w:val="000000"/>
                </w:rPr>
                <w:t>5</w:t>
              </w:r>
            </w:ins>
          </w:p>
        </w:tc>
      </w:tr>
      <w:tr w:rsidR="00BD0299" w:rsidRPr="00FF6A71" w14:paraId="1FD244B0" w14:textId="77777777" w:rsidTr="00015922">
        <w:trPr>
          <w:ins w:id="59759" w:author="pete jones" w:date="2022-01-04T12:37:00Z"/>
        </w:trPr>
        <w:tc>
          <w:tcPr>
            <w:tcW w:w="6637" w:type="dxa"/>
            <w:shd w:val="clear" w:color="auto" w:fill="auto"/>
            <w:vAlign w:val="bottom"/>
          </w:tcPr>
          <w:p w14:paraId="5420BB2B" w14:textId="77777777" w:rsidR="00BD0299" w:rsidRPr="00FF6A71" w:rsidRDefault="00BD0299">
            <w:pPr>
              <w:spacing w:before="0" w:after="0" w:line="240" w:lineRule="auto"/>
              <w:ind w:left="229"/>
              <w:rPr>
                <w:ins w:id="59760" w:author="pete jones" w:date="2022-01-04T12:37:00Z"/>
                <w:rFonts w:cstheme="minorHAnsi"/>
              </w:rPr>
              <w:pPrChange w:id="59761" w:author="pete jones" w:date="2022-01-04T12:55:00Z">
                <w:pPr>
                  <w:ind w:left="229"/>
                </w:pPr>
              </w:pPrChange>
            </w:pPr>
            <w:ins w:id="59762" w:author="pete jones" w:date="2022-01-04T12:37:00Z">
              <w:r w:rsidRPr="00FF6A71">
                <w:rPr>
                  <w:rFonts w:cs="Calibri"/>
                  <w:color w:val="000000"/>
                </w:rPr>
                <w:t>Alternatives</w:t>
              </w:r>
            </w:ins>
          </w:p>
        </w:tc>
        <w:tc>
          <w:tcPr>
            <w:tcW w:w="1235" w:type="dxa"/>
            <w:shd w:val="clear" w:color="auto" w:fill="auto"/>
            <w:vAlign w:val="center"/>
          </w:tcPr>
          <w:p w14:paraId="06B94601" w14:textId="77777777" w:rsidR="00BD0299" w:rsidRPr="00FF6A71" w:rsidRDefault="00BD0299">
            <w:pPr>
              <w:spacing w:before="0" w:after="0" w:line="240" w:lineRule="auto"/>
              <w:ind w:left="360"/>
              <w:rPr>
                <w:ins w:id="59763" w:author="pete jones" w:date="2022-01-04T12:37:00Z"/>
                <w:rFonts w:cstheme="minorHAnsi"/>
              </w:rPr>
              <w:pPrChange w:id="59764" w:author="pete jones" w:date="2022-01-04T12:55:00Z">
                <w:pPr>
                  <w:ind w:left="360"/>
                </w:pPr>
              </w:pPrChange>
            </w:pPr>
            <w:ins w:id="59765" w:author="pete jones" w:date="2022-01-04T12:37:00Z">
              <w:r w:rsidRPr="00FF6A71">
                <w:rPr>
                  <w:rFonts w:cs="Calibri"/>
                  <w:color w:val="000000"/>
                </w:rPr>
                <w:t>2%</w:t>
              </w:r>
            </w:ins>
          </w:p>
        </w:tc>
        <w:tc>
          <w:tcPr>
            <w:tcW w:w="1118" w:type="dxa"/>
            <w:shd w:val="clear" w:color="auto" w:fill="auto"/>
            <w:vAlign w:val="bottom"/>
          </w:tcPr>
          <w:p w14:paraId="0CBF3EA0" w14:textId="77777777" w:rsidR="00BD0299" w:rsidRPr="00FF6A71" w:rsidRDefault="00BD0299">
            <w:pPr>
              <w:spacing w:before="0" w:after="0" w:line="240" w:lineRule="auto"/>
              <w:ind w:left="360"/>
              <w:rPr>
                <w:ins w:id="59766" w:author="pete jones" w:date="2022-01-04T12:37:00Z"/>
                <w:rFonts w:cstheme="minorHAnsi"/>
              </w:rPr>
              <w:pPrChange w:id="59767" w:author="pete jones" w:date="2022-01-04T12:55:00Z">
                <w:pPr>
                  <w:ind w:left="360"/>
                </w:pPr>
              </w:pPrChange>
            </w:pPr>
            <w:ins w:id="59768" w:author="pete jones" w:date="2022-01-04T12:37:00Z">
              <w:r w:rsidRPr="00FF6A71">
                <w:rPr>
                  <w:rFonts w:cs="Calibri"/>
                  <w:color w:val="000000"/>
                </w:rPr>
                <w:t>1</w:t>
              </w:r>
            </w:ins>
          </w:p>
        </w:tc>
      </w:tr>
      <w:tr w:rsidR="00BD0299" w:rsidRPr="00FF6A71" w14:paraId="4533358E" w14:textId="77777777" w:rsidTr="00015922">
        <w:trPr>
          <w:ins w:id="59769" w:author="pete jones" w:date="2022-01-04T12:37:00Z"/>
        </w:trPr>
        <w:tc>
          <w:tcPr>
            <w:tcW w:w="6637" w:type="dxa"/>
            <w:shd w:val="clear" w:color="auto" w:fill="auto"/>
            <w:vAlign w:val="bottom"/>
          </w:tcPr>
          <w:p w14:paraId="60A1CF21" w14:textId="77777777" w:rsidR="00BD0299" w:rsidRPr="00FF6A71" w:rsidRDefault="00BD0299">
            <w:pPr>
              <w:spacing w:before="0" w:after="0" w:line="240" w:lineRule="auto"/>
              <w:ind w:left="229"/>
              <w:rPr>
                <w:ins w:id="59770" w:author="pete jones" w:date="2022-01-04T12:37:00Z"/>
                <w:rFonts w:cstheme="minorHAnsi"/>
              </w:rPr>
              <w:pPrChange w:id="59771" w:author="pete jones" w:date="2022-01-04T12:55:00Z">
                <w:pPr>
                  <w:ind w:left="229"/>
                </w:pPr>
              </w:pPrChange>
            </w:pPr>
            <w:ins w:id="59772" w:author="pete jones" w:date="2022-01-04T12:37:00Z">
              <w:r w:rsidRPr="00FF6A71">
                <w:rPr>
                  <w:rFonts w:cs="Calibri"/>
                  <w:color w:val="000000"/>
                </w:rPr>
                <w:t>Trade-Offs</w:t>
              </w:r>
            </w:ins>
          </w:p>
        </w:tc>
        <w:tc>
          <w:tcPr>
            <w:tcW w:w="1235" w:type="dxa"/>
            <w:shd w:val="clear" w:color="auto" w:fill="auto"/>
            <w:vAlign w:val="center"/>
          </w:tcPr>
          <w:p w14:paraId="3A9411DC" w14:textId="77777777" w:rsidR="00BD0299" w:rsidRPr="00FF6A71" w:rsidRDefault="00BD0299">
            <w:pPr>
              <w:spacing w:before="0" w:after="0" w:line="240" w:lineRule="auto"/>
              <w:ind w:left="360"/>
              <w:rPr>
                <w:ins w:id="59773" w:author="pete jones" w:date="2022-01-04T12:37:00Z"/>
                <w:rFonts w:cstheme="minorHAnsi"/>
              </w:rPr>
              <w:pPrChange w:id="59774" w:author="pete jones" w:date="2022-01-04T12:55:00Z">
                <w:pPr>
                  <w:ind w:left="360"/>
                </w:pPr>
              </w:pPrChange>
            </w:pPr>
          </w:p>
        </w:tc>
        <w:tc>
          <w:tcPr>
            <w:tcW w:w="1118" w:type="dxa"/>
            <w:shd w:val="clear" w:color="auto" w:fill="auto"/>
            <w:vAlign w:val="bottom"/>
          </w:tcPr>
          <w:p w14:paraId="5D7DFBD6" w14:textId="77777777" w:rsidR="00BD0299" w:rsidRPr="00FF6A71" w:rsidRDefault="00BD0299">
            <w:pPr>
              <w:spacing w:before="0" w:after="0" w:line="240" w:lineRule="auto"/>
              <w:ind w:left="360"/>
              <w:rPr>
                <w:ins w:id="59775" w:author="pete jones" w:date="2022-01-04T12:37:00Z"/>
                <w:rFonts w:cstheme="minorHAnsi"/>
              </w:rPr>
              <w:pPrChange w:id="59776" w:author="pete jones" w:date="2022-01-04T12:55:00Z">
                <w:pPr>
                  <w:ind w:left="360"/>
                </w:pPr>
              </w:pPrChange>
            </w:pPr>
          </w:p>
        </w:tc>
      </w:tr>
      <w:tr w:rsidR="00BD0299" w:rsidRPr="00FF6A71" w14:paraId="160DD22F" w14:textId="77777777" w:rsidTr="00015922">
        <w:trPr>
          <w:ins w:id="59777" w:author="pete jones" w:date="2022-01-04T12:37:00Z"/>
        </w:trPr>
        <w:tc>
          <w:tcPr>
            <w:tcW w:w="6637" w:type="dxa"/>
            <w:shd w:val="clear" w:color="auto" w:fill="auto"/>
            <w:vAlign w:val="bottom"/>
          </w:tcPr>
          <w:p w14:paraId="589A693E" w14:textId="77777777" w:rsidR="00BD0299" w:rsidRPr="00FF6A71" w:rsidRDefault="00BD0299">
            <w:pPr>
              <w:spacing w:before="0" w:after="0" w:line="240" w:lineRule="auto"/>
              <w:ind w:left="229"/>
              <w:rPr>
                <w:ins w:id="59778" w:author="pete jones" w:date="2022-01-04T12:37:00Z"/>
                <w:rFonts w:cstheme="minorHAnsi"/>
              </w:rPr>
              <w:pPrChange w:id="59779" w:author="pete jones" w:date="2022-01-04T12:55:00Z">
                <w:pPr>
                  <w:ind w:left="229"/>
                </w:pPr>
              </w:pPrChange>
            </w:pPr>
            <w:ins w:id="59780" w:author="pete jones" w:date="2022-01-04T12:37:00Z">
              <w:r w:rsidRPr="00FF6A71">
                <w:rPr>
                  <w:rFonts w:cs="Calibri"/>
                  <w:color w:val="000000"/>
                </w:rPr>
                <w:t>Planning</w:t>
              </w:r>
            </w:ins>
          </w:p>
        </w:tc>
        <w:tc>
          <w:tcPr>
            <w:tcW w:w="1235" w:type="dxa"/>
            <w:shd w:val="clear" w:color="auto" w:fill="auto"/>
            <w:vAlign w:val="center"/>
          </w:tcPr>
          <w:p w14:paraId="36C45580" w14:textId="77777777" w:rsidR="00BD0299" w:rsidRPr="00FF6A71" w:rsidRDefault="00BD0299">
            <w:pPr>
              <w:spacing w:before="0" w:after="0" w:line="240" w:lineRule="auto"/>
              <w:ind w:left="360"/>
              <w:rPr>
                <w:ins w:id="59781" w:author="pete jones" w:date="2022-01-04T12:37:00Z"/>
                <w:rFonts w:cstheme="minorHAnsi"/>
              </w:rPr>
              <w:pPrChange w:id="59782" w:author="pete jones" w:date="2022-01-04T12:55:00Z">
                <w:pPr>
                  <w:ind w:left="360"/>
                </w:pPr>
              </w:pPrChange>
            </w:pPr>
            <w:ins w:id="59783" w:author="pete jones" w:date="2022-01-04T12:37:00Z">
              <w:r w:rsidRPr="00FF6A71">
                <w:rPr>
                  <w:rFonts w:cs="Calibri"/>
                  <w:color w:val="000000"/>
                </w:rPr>
                <w:t>8%</w:t>
              </w:r>
            </w:ins>
          </w:p>
        </w:tc>
        <w:tc>
          <w:tcPr>
            <w:tcW w:w="1118" w:type="dxa"/>
            <w:shd w:val="clear" w:color="auto" w:fill="auto"/>
            <w:vAlign w:val="bottom"/>
          </w:tcPr>
          <w:p w14:paraId="2510F182" w14:textId="77777777" w:rsidR="00BD0299" w:rsidRPr="00FF6A71" w:rsidRDefault="00BD0299">
            <w:pPr>
              <w:spacing w:before="0" w:after="0" w:line="240" w:lineRule="auto"/>
              <w:ind w:left="360"/>
              <w:rPr>
                <w:ins w:id="59784" w:author="pete jones" w:date="2022-01-04T12:37:00Z"/>
                <w:rFonts w:cstheme="minorHAnsi"/>
              </w:rPr>
              <w:pPrChange w:id="59785" w:author="pete jones" w:date="2022-01-04T12:55:00Z">
                <w:pPr>
                  <w:ind w:left="360"/>
                </w:pPr>
              </w:pPrChange>
            </w:pPr>
            <w:ins w:id="59786" w:author="pete jones" w:date="2022-01-04T12:37:00Z">
              <w:r w:rsidRPr="00FF6A71">
                <w:rPr>
                  <w:rFonts w:cs="Calibri"/>
                  <w:color w:val="000000"/>
                </w:rPr>
                <w:t>5</w:t>
              </w:r>
            </w:ins>
          </w:p>
        </w:tc>
      </w:tr>
      <w:tr w:rsidR="00BD0299" w:rsidRPr="00FF6A71" w14:paraId="1D0C5B5A" w14:textId="77777777" w:rsidTr="00015922">
        <w:trPr>
          <w:ins w:id="59787" w:author="pete jones" w:date="2022-01-04T12:37:00Z"/>
        </w:trPr>
        <w:tc>
          <w:tcPr>
            <w:tcW w:w="6637" w:type="dxa"/>
            <w:shd w:val="clear" w:color="auto" w:fill="auto"/>
            <w:vAlign w:val="bottom"/>
          </w:tcPr>
          <w:p w14:paraId="2B451344" w14:textId="77777777" w:rsidR="00BD0299" w:rsidRPr="00FF6A71" w:rsidRDefault="00BD0299">
            <w:pPr>
              <w:spacing w:before="0" w:after="0" w:line="240" w:lineRule="auto"/>
              <w:ind w:left="229"/>
              <w:rPr>
                <w:ins w:id="59788" w:author="pete jones" w:date="2022-01-04T12:37:00Z"/>
                <w:rFonts w:cstheme="minorHAnsi"/>
              </w:rPr>
              <w:pPrChange w:id="59789" w:author="pete jones" w:date="2022-01-04T12:55:00Z">
                <w:pPr>
                  <w:ind w:left="229"/>
                </w:pPr>
              </w:pPrChange>
            </w:pPr>
            <w:ins w:id="59790" w:author="pete jones" w:date="2022-01-04T12:37:00Z">
              <w:r w:rsidRPr="00FF6A71">
                <w:rPr>
                  <w:rFonts w:cs="Calibri"/>
                  <w:color w:val="000000"/>
                </w:rPr>
                <w:lastRenderedPageBreak/>
                <w:t>Creativity</w:t>
              </w:r>
            </w:ins>
          </w:p>
        </w:tc>
        <w:tc>
          <w:tcPr>
            <w:tcW w:w="1235" w:type="dxa"/>
            <w:shd w:val="clear" w:color="auto" w:fill="auto"/>
            <w:vAlign w:val="center"/>
          </w:tcPr>
          <w:p w14:paraId="1400E867" w14:textId="77777777" w:rsidR="00BD0299" w:rsidRPr="00FF6A71" w:rsidRDefault="00BD0299">
            <w:pPr>
              <w:spacing w:before="0" w:after="0" w:line="240" w:lineRule="auto"/>
              <w:ind w:left="360"/>
              <w:rPr>
                <w:ins w:id="59791" w:author="pete jones" w:date="2022-01-04T12:37:00Z"/>
                <w:rFonts w:cstheme="minorHAnsi"/>
              </w:rPr>
              <w:pPrChange w:id="59792" w:author="pete jones" w:date="2022-01-04T12:55:00Z">
                <w:pPr>
                  <w:ind w:left="360"/>
                </w:pPr>
              </w:pPrChange>
            </w:pPr>
            <w:ins w:id="59793" w:author="pete jones" w:date="2022-01-04T12:37:00Z">
              <w:r w:rsidRPr="00FF6A71">
                <w:rPr>
                  <w:rFonts w:cs="Calibri"/>
                  <w:color w:val="000000"/>
                </w:rPr>
                <w:t>6%</w:t>
              </w:r>
            </w:ins>
          </w:p>
        </w:tc>
        <w:tc>
          <w:tcPr>
            <w:tcW w:w="1118" w:type="dxa"/>
            <w:shd w:val="clear" w:color="auto" w:fill="auto"/>
            <w:vAlign w:val="bottom"/>
          </w:tcPr>
          <w:p w14:paraId="01E082F3" w14:textId="77777777" w:rsidR="00BD0299" w:rsidRPr="00FF6A71" w:rsidRDefault="00BD0299">
            <w:pPr>
              <w:spacing w:before="0" w:after="0" w:line="240" w:lineRule="auto"/>
              <w:ind w:left="360"/>
              <w:rPr>
                <w:ins w:id="59794" w:author="pete jones" w:date="2022-01-04T12:37:00Z"/>
                <w:rFonts w:cstheme="minorHAnsi"/>
              </w:rPr>
              <w:pPrChange w:id="59795" w:author="pete jones" w:date="2022-01-04T12:55:00Z">
                <w:pPr>
                  <w:ind w:left="360"/>
                </w:pPr>
              </w:pPrChange>
            </w:pPr>
            <w:ins w:id="59796" w:author="pete jones" w:date="2022-01-04T12:37:00Z">
              <w:r w:rsidRPr="00FF6A71">
                <w:rPr>
                  <w:rFonts w:cs="Calibri"/>
                  <w:color w:val="000000"/>
                </w:rPr>
                <w:t>4</w:t>
              </w:r>
            </w:ins>
          </w:p>
        </w:tc>
      </w:tr>
      <w:tr w:rsidR="00BD0299" w:rsidRPr="00FF6A71" w14:paraId="3BEFF869" w14:textId="77777777" w:rsidTr="00015922">
        <w:trPr>
          <w:ins w:id="59797" w:author="pete jones" w:date="2022-01-04T12:37:00Z"/>
        </w:trPr>
        <w:tc>
          <w:tcPr>
            <w:tcW w:w="6637" w:type="dxa"/>
            <w:shd w:val="clear" w:color="auto" w:fill="auto"/>
            <w:vAlign w:val="bottom"/>
          </w:tcPr>
          <w:p w14:paraId="7E195294" w14:textId="77777777" w:rsidR="00BD0299" w:rsidRPr="00FF6A71" w:rsidRDefault="00BD0299">
            <w:pPr>
              <w:spacing w:before="0" w:after="0" w:line="240" w:lineRule="auto"/>
              <w:ind w:left="229"/>
              <w:rPr>
                <w:ins w:id="59798" w:author="pete jones" w:date="2022-01-04T12:37:00Z"/>
                <w:rFonts w:cstheme="minorHAnsi"/>
              </w:rPr>
              <w:pPrChange w:id="59799" w:author="pete jones" w:date="2022-01-04T12:55:00Z">
                <w:pPr>
                  <w:ind w:left="229"/>
                </w:pPr>
              </w:pPrChange>
            </w:pPr>
            <w:ins w:id="59800" w:author="pete jones" w:date="2022-01-04T12:37:00Z">
              <w:r w:rsidRPr="00FF6A71">
                <w:rPr>
                  <w:rFonts w:cs="Calibri"/>
                  <w:color w:val="000000"/>
                </w:rPr>
                <w:t>Synthesizing</w:t>
              </w:r>
            </w:ins>
          </w:p>
        </w:tc>
        <w:tc>
          <w:tcPr>
            <w:tcW w:w="1235" w:type="dxa"/>
            <w:shd w:val="clear" w:color="auto" w:fill="auto"/>
            <w:vAlign w:val="center"/>
          </w:tcPr>
          <w:p w14:paraId="2C81E22A" w14:textId="77777777" w:rsidR="00BD0299" w:rsidRPr="00FF6A71" w:rsidRDefault="00BD0299">
            <w:pPr>
              <w:spacing w:before="0" w:after="0" w:line="240" w:lineRule="auto"/>
              <w:ind w:left="360"/>
              <w:rPr>
                <w:ins w:id="59801" w:author="pete jones" w:date="2022-01-04T12:37:00Z"/>
                <w:rFonts w:cstheme="minorHAnsi"/>
              </w:rPr>
              <w:pPrChange w:id="59802" w:author="pete jones" w:date="2022-01-04T12:55:00Z">
                <w:pPr>
                  <w:ind w:left="360"/>
                </w:pPr>
              </w:pPrChange>
            </w:pPr>
            <w:ins w:id="59803" w:author="pete jones" w:date="2022-01-04T12:37:00Z">
              <w:r w:rsidRPr="00FF6A71">
                <w:rPr>
                  <w:rFonts w:cs="Calibri"/>
                  <w:color w:val="000000"/>
                </w:rPr>
                <w:t>3%</w:t>
              </w:r>
            </w:ins>
          </w:p>
        </w:tc>
        <w:tc>
          <w:tcPr>
            <w:tcW w:w="1118" w:type="dxa"/>
            <w:shd w:val="clear" w:color="auto" w:fill="auto"/>
            <w:vAlign w:val="bottom"/>
          </w:tcPr>
          <w:p w14:paraId="0DCE3C67" w14:textId="77777777" w:rsidR="00BD0299" w:rsidRPr="00FF6A71" w:rsidRDefault="00BD0299">
            <w:pPr>
              <w:spacing w:before="0" w:after="0" w:line="240" w:lineRule="auto"/>
              <w:ind w:left="360"/>
              <w:rPr>
                <w:ins w:id="59804" w:author="pete jones" w:date="2022-01-04T12:37:00Z"/>
                <w:rFonts w:cstheme="minorHAnsi"/>
              </w:rPr>
              <w:pPrChange w:id="59805" w:author="pete jones" w:date="2022-01-04T12:55:00Z">
                <w:pPr>
                  <w:ind w:left="360"/>
                </w:pPr>
              </w:pPrChange>
            </w:pPr>
            <w:ins w:id="59806" w:author="pete jones" w:date="2022-01-04T12:37:00Z">
              <w:r w:rsidRPr="00FF6A71">
                <w:rPr>
                  <w:rFonts w:cs="Calibri"/>
                  <w:color w:val="000000"/>
                </w:rPr>
                <w:t>2</w:t>
              </w:r>
            </w:ins>
          </w:p>
        </w:tc>
      </w:tr>
      <w:tr w:rsidR="00BD0299" w:rsidRPr="00FF6A71" w14:paraId="293F603B" w14:textId="77777777" w:rsidTr="00015922">
        <w:trPr>
          <w:ins w:id="59807" w:author="pete jones" w:date="2022-01-04T12:37:00Z"/>
        </w:trPr>
        <w:tc>
          <w:tcPr>
            <w:tcW w:w="6637" w:type="dxa"/>
            <w:shd w:val="clear" w:color="auto" w:fill="auto"/>
            <w:vAlign w:val="bottom"/>
          </w:tcPr>
          <w:p w14:paraId="0019A871" w14:textId="77777777" w:rsidR="00BD0299" w:rsidRPr="00FF6A71" w:rsidRDefault="00BD0299">
            <w:pPr>
              <w:spacing w:before="0" w:after="0" w:line="240" w:lineRule="auto"/>
              <w:ind w:left="229"/>
              <w:rPr>
                <w:ins w:id="59808" w:author="pete jones" w:date="2022-01-04T12:37:00Z"/>
                <w:rFonts w:cstheme="minorHAnsi"/>
              </w:rPr>
              <w:pPrChange w:id="59809" w:author="pete jones" w:date="2022-01-04T12:55:00Z">
                <w:pPr>
                  <w:ind w:left="229"/>
                </w:pPr>
              </w:pPrChange>
            </w:pPr>
            <w:ins w:id="59810" w:author="pete jones" w:date="2022-01-04T12:37:00Z">
              <w:r w:rsidRPr="00FF6A71">
                <w:rPr>
                  <w:rFonts w:cs="Calibri"/>
                  <w:color w:val="000000"/>
                </w:rPr>
                <w:t>Prototyping</w:t>
              </w:r>
            </w:ins>
          </w:p>
        </w:tc>
        <w:tc>
          <w:tcPr>
            <w:tcW w:w="1235" w:type="dxa"/>
            <w:shd w:val="clear" w:color="auto" w:fill="auto"/>
            <w:vAlign w:val="center"/>
          </w:tcPr>
          <w:p w14:paraId="735FB7C9" w14:textId="77777777" w:rsidR="00BD0299" w:rsidRPr="00FF6A71" w:rsidRDefault="00BD0299">
            <w:pPr>
              <w:spacing w:before="0" w:after="0" w:line="240" w:lineRule="auto"/>
              <w:ind w:left="360"/>
              <w:rPr>
                <w:ins w:id="59811" w:author="pete jones" w:date="2022-01-04T12:37:00Z"/>
                <w:rFonts w:cstheme="minorHAnsi"/>
              </w:rPr>
              <w:pPrChange w:id="59812" w:author="pete jones" w:date="2022-01-04T12:55:00Z">
                <w:pPr>
                  <w:ind w:left="360"/>
                </w:pPr>
              </w:pPrChange>
            </w:pPr>
            <w:ins w:id="59813" w:author="pete jones" w:date="2022-01-04T12:37:00Z">
              <w:r w:rsidRPr="00FF6A71">
                <w:rPr>
                  <w:rFonts w:cs="Calibri"/>
                  <w:color w:val="000000"/>
                </w:rPr>
                <w:t>5%</w:t>
              </w:r>
            </w:ins>
          </w:p>
        </w:tc>
        <w:tc>
          <w:tcPr>
            <w:tcW w:w="1118" w:type="dxa"/>
            <w:shd w:val="clear" w:color="auto" w:fill="auto"/>
            <w:vAlign w:val="bottom"/>
          </w:tcPr>
          <w:p w14:paraId="3A1A97D4" w14:textId="77777777" w:rsidR="00BD0299" w:rsidRPr="00FF6A71" w:rsidRDefault="00BD0299">
            <w:pPr>
              <w:spacing w:before="0" w:after="0" w:line="240" w:lineRule="auto"/>
              <w:ind w:left="360"/>
              <w:rPr>
                <w:ins w:id="59814" w:author="pete jones" w:date="2022-01-04T12:37:00Z"/>
                <w:rFonts w:cstheme="minorHAnsi"/>
              </w:rPr>
              <w:pPrChange w:id="59815" w:author="pete jones" w:date="2022-01-04T12:55:00Z">
                <w:pPr>
                  <w:ind w:left="360"/>
                </w:pPr>
              </w:pPrChange>
            </w:pPr>
            <w:ins w:id="59816" w:author="pete jones" w:date="2022-01-04T12:37:00Z">
              <w:r w:rsidRPr="00FF6A71">
                <w:rPr>
                  <w:rFonts w:cs="Calibri"/>
                  <w:color w:val="000000"/>
                </w:rPr>
                <w:t>3</w:t>
              </w:r>
            </w:ins>
          </w:p>
        </w:tc>
      </w:tr>
      <w:tr w:rsidR="00BD0299" w:rsidRPr="00FF6A71" w14:paraId="2D310F3E" w14:textId="77777777" w:rsidTr="00015922">
        <w:trPr>
          <w:ins w:id="59817" w:author="pete jones" w:date="2022-01-04T12:37:00Z"/>
        </w:trPr>
        <w:tc>
          <w:tcPr>
            <w:tcW w:w="6637" w:type="dxa"/>
            <w:shd w:val="clear" w:color="auto" w:fill="auto"/>
            <w:vAlign w:val="bottom"/>
          </w:tcPr>
          <w:p w14:paraId="7F5B8475" w14:textId="77777777" w:rsidR="00BD0299" w:rsidRPr="00FF6A71" w:rsidRDefault="00BD0299">
            <w:pPr>
              <w:spacing w:before="0" w:after="0" w:line="240" w:lineRule="auto"/>
              <w:ind w:left="229"/>
              <w:rPr>
                <w:ins w:id="59818" w:author="pete jones" w:date="2022-01-04T12:37:00Z"/>
                <w:rFonts w:cstheme="minorHAnsi"/>
              </w:rPr>
              <w:pPrChange w:id="59819" w:author="pete jones" w:date="2022-01-04T12:55:00Z">
                <w:pPr>
                  <w:ind w:left="229"/>
                </w:pPr>
              </w:pPrChange>
            </w:pPr>
            <w:ins w:id="59820" w:author="pete jones" w:date="2022-01-04T12:37:00Z">
              <w:r w:rsidRPr="00FF6A71">
                <w:rPr>
                  <w:rFonts w:cs="Calibri"/>
                  <w:color w:val="000000"/>
                </w:rPr>
                <w:t>Decisions</w:t>
              </w:r>
            </w:ins>
          </w:p>
        </w:tc>
        <w:tc>
          <w:tcPr>
            <w:tcW w:w="1235" w:type="dxa"/>
            <w:shd w:val="clear" w:color="auto" w:fill="auto"/>
            <w:vAlign w:val="center"/>
          </w:tcPr>
          <w:p w14:paraId="74F57237" w14:textId="77777777" w:rsidR="00BD0299" w:rsidRPr="00FF6A71" w:rsidRDefault="00BD0299">
            <w:pPr>
              <w:spacing w:before="0" w:after="0" w:line="240" w:lineRule="auto"/>
              <w:ind w:left="360"/>
              <w:rPr>
                <w:ins w:id="59821" w:author="pete jones" w:date="2022-01-04T12:37:00Z"/>
                <w:rFonts w:cstheme="minorHAnsi"/>
              </w:rPr>
              <w:pPrChange w:id="59822" w:author="pete jones" w:date="2022-01-04T12:55:00Z">
                <w:pPr>
                  <w:ind w:left="360"/>
                </w:pPr>
              </w:pPrChange>
            </w:pPr>
            <w:ins w:id="59823" w:author="pete jones" w:date="2022-01-04T12:37:00Z">
              <w:r w:rsidRPr="00FF6A71">
                <w:rPr>
                  <w:rFonts w:cs="Calibri"/>
                  <w:color w:val="000000"/>
                </w:rPr>
                <w:t>2%</w:t>
              </w:r>
            </w:ins>
          </w:p>
        </w:tc>
        <w:tc>
          <w:tcPr>
            <w:tcW w:w="1118" w:type="dxa"/>
            <w:shd w:val="clear" w:color="auto" w:fill="auto"/>
            <w:vAlign w:val="bottom"/>
          </w:tcPr>
          <w:p w14:paraId="072B8F9C" w14:textId="77777777" w:rsidR="00BD0299" w:rsidRPr="00FF6A71" w:rsidRDefault="00BD0299">
            <w:pPr>
              <w:spacing w:before="0" w:after="0" w:line="240" w:lineRule="auto"/>
              <w:ind w:left="360"/>
              <w:rPr>
                <w:ins w:id="59824" w:author="pete jones" w:date="2022-01-04T12:37:00Z"/>
                <w:rFonts w:cstheme="minorHAnsi"/>
              </w:rPr>
              <w:pPrChange w:id="59825" w:author="pete jones" w:date="2022-01-04T12:55:00Z">
                <w:pPr>
                  <w:ind w:left="360"/>
                </w:pPr>
              </w:pPrChange>
            </w:pPr>
            <w:ins w:id="59826" w:author="pete jones" w:date="2022-01-04T12:37:00Z">
              <w:r w:rsidRPr="00FF6A71">
                <w:rPr>
                  <w:rFonts w:cs="Calibri"/>
                  <w:color w:val="000000"/>
                </w:rPr>
                <w:t>1</w:t>
              </w:r>
            </w:ins>
          </w:p>
        </w:tc>
      </w:tr>
      <w:tr w:rsidR="00BD0299" w:rsidRPr="00FF6A71" w14:paraId="12D64A93" w14:textId="77777777" w:rsidTr="00015922">
        <w:trPr>
          <w:ins w:id="59827" w:author="pete jones" w:date="2022-01-04T12:37:00Z"/>
        </w:trPr>
        <w:tc>
          <w:tcPr>
            <w:tcW w:w="6637" w:type="dxa"/>
            <w:shd w:val="clear" w:color="auto" w:fill="auto"/>
            <w:vAlign w:val="bottom"/>
          </w:tcPr>
          <w:p w14:paraId="4E228082" w14:textId="77777777" w:rsidR="00BD0299" w:rsidRPr="00FF6A71" w:rsidRDefault="00BD0299">
            <w:pPr>
              <w:spacing w:before="0" w:after="0" w:line="240" w:lineRule="auto"/>
              <w:ind w:left="229"/>
              <w:rPr>
                <w:ins w:id="59828" w:author="pete jones" w:date="2022-01-04T12:37:00Z"/>
                <w:rFonts w:cstheme="minorHAnsi"/>
              </w:rPr>
              <w:pPrChange w:id="59829" w:author="pete jones" w:date="2022-01-04T12:55:00Z">
                <w:pPr>
                  <w:ind w:left="229"/>
                </w:pPr>
              </w:pPrChange>
            </w:pPr>
            <w:ins w:id="59830" w:author="pete jones" w:date="2022-01-04T12:37:00Z">
              <w:r w:rsidRPr="00FF6A71">
                <w:rPr>
                  <w:rFonts w:cs="Calibri"/>
                  <w:color w:val="000000"/>
                </w:rPr>
                <w:t>Iterating</w:t>
              </w:r>
            </w:ins>
          </w:p>
        </w:tc>
        <w:tc>
          <w:tcPr>
            <w:tcW w:w="1235" w:type="dxa"/>
            <w:shd w:val="clear" w:color="auto" w:fill="auto"/>
            <w:vAlign w:val="center"/>
          </w:tcPr>
          <w:p w14:paraId="1CA8E3E7" w14:textId="77777777" w:rsidR="00BD0299" w:rsidRPr="00FF6A71" w:rsidRDefault="00BD0299">
            <w:pPr>
              <w:spacing w:before="0" w:after="0" w:line="240" w:lineRule="auto"/>
              <w:ind w:left="360"/>
              <w:rPr>
                <w:ins w:id="59831" w:author="pete jones" w:date="2022-01-04T12:37:00Z"/>
                <w:rFonts w:cstheme="minorHAnsi"/>
              </w:rPr>
              <w:pPrChange w:id="59832" w:author="pete jones" w:date="2022-01-04T12:55:00Z">
                <w:pPr>
                  <w:ind w:left="360"/>
                </w:pPr>
              </w:pPrChange>
            </w:pPr>
            <w:ins w:id="59833" w:author="pete jones" w:date="2022-01-04T12:37:00Z">
              <w:r w:rsidRPr="00FF6A71">
                <w:rPr>
                  <w:rFonts w:cs="Calibri"/>
                  <w:color w:val="000000"/>
                </w:rPr>
                <w:t>5%</w:t>
              </w:r>
            </w:ins>
          </w:p>
        </w:tc>
        <w:tc>
          <w:tcPr>
            <w:tcW w:w="1118" w:type="dxa"/>
            <w:shd w:val="clear" w:color="auto" w:fill="auto"/>
            <w:vAlign w:val="bottom"/>
          </w:tcPr>
          <w:p w14:paraId="163BE53E" w14:textId="77777777" w:rsidR="00BD0299" w:rsidRPr="00FF6A71" w:rsidRDefault="00BD0299">
            <w:pPr>
              <w:spacing w:before="0" w:after="0" w:line="240" w:lineRule="auto"/>
              <w:ind w:left="360"/>
              <w:rPr>
                <w:ins w:id="59834" w:author="pete jones" w:date="2022-01-04T12:37:00Z"/>
                <w:rFonts w:cstheme="minorHAnsi"/>
              </w:rPr>
              <w:pPrChange w:id="59835" w:author="pete jones" w:date="2022-01-04T12:55:00Z">
                <w:pPr>
                  <w:ind w:left="360"/>
                </w:pPr>
              </w:pPrChange>
            </w:pPr>
            <w:ins w:id="59836" w:author="pete jones" w:date="2022-01-04T12:37:00Z">
              <w:r w:rsidRPr="00FF6A71">
                <w:rPr>
                  <w:rFonts w:cs="Calibri"/>
                  <w:color w:val="000000"/>
                </w:rPr>
                <w:t>3</w:t>
              </w:r>
            </w:ins>
          </w:p>
        </w:tc>
      </w:tr>
      <w:tr w:rsidR="00BD0299" w:rsidRPr="00FF6A71" w14:paraId="154F457E" w14:textId="77777777" w:rsidTr="00015922">
        <w:trPr>
          <w:ins w:id="59837" w:author="pete jones" w:date="2022-01-04T12:37:00Z"/>
        </w:trPr>
        <w:tc>
          <w:tcPr>
            <w:tcW w:w="6637" w:type="dxa"/>
            <w:shd w:val="clear" w:color="auto" w:fill="auto"/>
            <w:vAlign w:val="bottom"/>
          </w:tcPr>
          <w:p w14:paraId="41F7B515" w14:textId="77777777" w:rsidR="00BD0299" w:rsidRPr="00FF6A71" w:rsidRDefault="00BD0299">
            <w:pPr>
              <w:spacing w:before="0" w:after="0" w:line="240" w:lineRule="auto"/>
              <w:ind w:left="229"/>
              <w:rPr>
                <w:ins w:id="59838" w:author="pete jones" w:date="2022-01-04T12:37:00Z"/>
                <w:rFonts w:cstheme="minorHAnsi"/>
              </w:rPr>
              <w:pPrChange w:id="59839" w:author="pete jones" w:date="2022-01-04T12:55:00Z">
                <w:pPr>
                  <w:ind w:left="229"/>
                </w:pPr>
              </w:pPrChange>
            </w:pPr>
            <w:ins w:id="59840" w:author="pete jones" w:date="2022-01-04T12:37:00Z">
              <w:r w:rsidRPr="00FF6A71">
                <w:rPr>
                  <w:rFonts w:cs="Calibri"/>
                  <w:color w:val="000000"/>
                </w:rPr>
                <w:t>Sketching</w:t>
              </w:r>
            </w:ins>
          </w:p>
        </w:tc>
        <w:tc>
          <w:tcPr>
            <w:tcW w:w="1235" w:type="dxa"/>
            <w:shd w:val="clear" w:color="auto" w:fill="auto"/>
            <w:vAlign w:val="center"/>
          </w:tcPr>
          <w:p w14:paraId="56EAABA3" w14:textId="77777777" w:rsidR="00BD0299" w:rsidRPr="00FF6A71" w:rsidRDefault="00BD0299">
            <w:pPr>
              <w:spacing w:before="0" w:after="0" w:line="240" w:lineRule="auto"/>
              <w:ind w:left="360"/>
              <w:rPr>
                <w:ins w:id="59841" w:author="pete jones" w:date="2022-01-04T12:37:00Z"/>
                <w:rFonts w:cstheme="minorHAnsi"/>
              </w:rPr>
              <w:pPrChange w:id="59842" w:author="pete jones" w:date="2022-01-04T12:55:00Z">
                <w:pPr>
                  <w:ind w:left="360"/>
                </w:pPr>
              </w:pPrChange>
            </w:pPr>
            <w:ins w:id="59843" w:author="pete jones" w:date="2022-01-04T12:37:00Z">
              <w:r w:rsidRPr="00FF6A71">
                <w:rPr>
                  <w:rFonts w:cs="Calibri"/>
                  <w:color w:val="000000"/>
                </w:rPr>
                <w:t>3%</w:t>
              </w:r>
            </w:ins>
          </w:p>
        </w:tc>
        <w:tc>
          <w:tcPr>
            <w:tcW w:w="1118" w:type="dxa"/>
            <w:shd w:val="clear" w:color="auto" w:fill="auto"/>
            <w:vAlign w:val="bottom"/>
          </w:tcPr>
          <w:p w14:paraId="03C77139" w14:textId="77777777" w:rsidR="00BD0299" w:rsidRPr="00FF6A71" w:rsidRDefault="00BD0299">
            <w:pPr>
              <w:spacing w:before="0" w:after="0" w:line="240" w:lineRule="auto"/>
              <w:ind w:left="360"/>
              <w:rPr>
                <w:ins w:id="59844" w:author="pete jones" w:date="2022-01-04T12:37:00Z"/>
                <w:rFonts w:cstheme="minorHAnsi"/>
              </w:rPr>
              <w:pPrChange w:id="59845" w:author="pete jones" w:date="2022-01-04T12:55:00Z">
                <w:pPr>
                  <w:ind w:left="360"/>
                </w:pPr>
              </w:pPrChange>
            </w:pPr>
            <w:ins w:id="59846" w:author="pete jones" w:date="2022-01-04T12:37:00Z">
              <w:r w:rsidRPr="00FF6A71">
                <w:rPr>
                  <w:rFonts w:cs="Calibri"/>
                  <w:color w:val="000000"/>
                </w:rPr>
                <w:t>2</w:t>
              </w:r>
            </w:ins>
          </w:p>
        </w:tc>
      </w:tr>
      <w:tr w:rsidR="00BD0299" w:rsidRPr="00FF6A71" w14:paraId="5AF0A906" w14:textId="77777777" w:rsidTr="00015922">
        <w:trPr>
          <w:ins w:id="59847" w:author="pete jones" w:date="2022-01-04T12:37:00Z"/>
        </w:trPr>
        <w:tc>
          <w:tcPr>
            <w:tcW w:w="6637" w:type="dxa"/>
            <w:shd w:val="clear" w:color="auto" w:fill="auto"/>
            <w:vAlign w:val="bottom"/>
          </w:tcPr>
          <w:p w14:paraId="1D29A594" w14:textId="77777777" w:rsidR="00BD0299" w:rsidRPr="00FF6A71" w:rsidRDefault="00BD0299">
            <w:pPr>
              <w:spacing w:before="0" w:after="0" w:line="240" w:lineRule="auto"/>
              <w:ind w:left="229"/>
              <w:rPr>
                <w:ins w:id="59848" w:author="pete jones" w:date="2022-01-04T12:37:00Z"/>
                <w:rFonts w:cstheme="minorHAnsi"/>
              </w:rPr>
              <w:pPrChange w:id="59849" w:author="pete jones" w:date="2022-01-04T12:55:00Z">
                <w:pPr>
                  <w:ind w:left="229"/>
                </w:pPr>
              </w:pPrChange>
            </w:pPr>
            <w:ins w:id="59850" w:author="pete jones" w:date="2022-01-04T12:37:00Z">
              <w:r w:rsidRPr="00FF6A71">
                <w:rPr>
                  <w:rFonts w:cs="Calibri"/>
                  <w:color w:val="000000"/>
                </w:rPr>
                <w:t>modelling</w:t>
              </w:r>
            </w:ins>
          </w:p>
        </w:tc>
        <w:tc>
          <w:tcPr>
            <w:tcW w:w="1235" w:type="dxa"/>
            <w:shd w:val="clear" w:color="auto" w:fill="auto"/>
            <w:vAlign w:val="center"/>
          </w:tcPr>
          <w:p w14:paraId="61C1D816" w14:textId="77777777" w:rsidR="00BD0299" w:rsidRPr="00FF6A71" w:rsidRDefault="00BD0299">
            <w:pPr>
              <w:spacing w:before="0" w:after="0" w:line="240" w:lineRule="auto"/>
              <w:ind w:left="360"/>
              <w:rPr>
                <w:ins w:id="59851" w:author="pete jones" w:date="2022-01-04T12:37:00Z"/>
                <w:rFonts w:cstheme="minorHAnsi"/>
              </w:rPr>
              <w:pPrChange w:id="59852" w:author="pete jones" w:date="2022-01-04T12:55:00Z">
                <w:pPr>
                  <w:ind w:left="360"/>
                </w:pPr>
              </w:pPrChange>
            </w:pPr>
            <w:ins w:id="59853" w:author="pete jones" w:date="2022-01-04T12:37:00Z">
              <w:r w:rsidRPr="00FF6A71">
                <w:rPr>
                  <w:rFonts w:cs="Calibri"/>
                  <w:color w:val="000000"/>
                </w:rPr>
                <w:t>5%</w:t>
              </w:r>
            </w:ins>
          </w:p>
        </w:tc>
        <w:tc>
          <w:tcPr>
            <w:tcW w:w="1118" w:type="dxa"/>
            <w:shd w:val="clear" w:color="auto" w:fill="auto"/>
            <w:vAlign w:val="bottom"/>
          </w:tcPr>
          <w:p w14:paraId="648B9C1B" w14:textId="77777777" w:rsidR="00BD0299" w:rsidRPr="00FF6A71" w:rsidRDefault="00BD0299">
            <w:pPr>
              <w:spacing w:before="0" w:after="0" w:line="240" w:lineRule="auto"/>
              <w:ind w:left="360"/>
              <w:rPr>
                <w:ins w:id="59854" w:author="pete jones" w:date="2022-01-04T12:37:00Z"/>
                <w:rFonts w:cstheme="minorHAnsi"/>
              </w:rPr>
              <w:pPrChange w:id="59855" w:author="pete jones" w:date="2022-01-04T12:55:00Z">
                <w:pPr>
                  <w:ind w:left="360"/>
                </w:pPr>
              </w:pPrChange>
            </w:pPr>
            <w:ins w:id="59856" w:author="pete jones" w:date="2022-01-04T12:37:00Z">
              <w:r w:rsidRPr="00FF6A71">
                <w:rPr>
                  <w:rFonts w:cs="Calibri"/>
                  <w:color w:val="000000"/>
                </w:rPr>
                <w:t>3</w:t>
              </w:r>
            </w:ins>
          </w:p>
        </w:tc>
      </w:tr>
      <w:tr w:rsidR="00BD0299" w:rsidRPr="00FF6A71" w14:paraId="551B7C59" w14:textId="77777777" w:rsidTr="00015922">
        <w:trPr>
          <w:ins w:id="59857" w:author="pete jones" w:date="2022-01-04T12:37:00Z"/>
        </w:trPr>
        <w:tc>
          <w:tcPr>
            <w:tcW w:w="6637" w:type="dxa"/>
            <w:shd w:val="clear" w:color="auto" w:fill="auto"/>
            <w:vAlign w:val="bottom"/>
          </w:tcPr>
          <w:p w14:paraId="5D9136A0" w14:textId="77777777" w:rsidR="00BD0299" w:rsidRPr="00FF6A71" w:rsidRDefault="00BD0299">
            <w:pPr>
              <w:spacing w:before="0" w:after="0" w:line="240" w:lineRule="auto"/>
              <w:ind w:left="229"/>
              <w:rPr>
                <w:ins w:id="59858" w:author="pete jones" w:date="2022-01-04T12:37:00Z"/>
                <w:rFonts w:cstheme="minorHAnsi"/>
              </w:rPr>
              <w:pPrChange w:id="59859" w:author="pete jones" w:date="2022-01-04T12:55:00Z">
                <w:pPr>
                  <w:ind w:left="229"/>
                </w:pPr>
              </w:pPrChange>
            </w:pPr>
            <w:ins w:id="59860" w:author="pete jones" w:date="2022-01-04T12:37:00Z">
              <w:r w:rsidRPr="00FF6A71">
                <w:rPr>
                  <w:rFonts w:cs="Calibri"/>
                  <w:color w:val="000000"/>
                </w:rPr>
                <w:t>Imagining</w:t>
              </w:r>
            </w:ins>
          </w:p>
        </w:tc>
        <w:tc>
          <w:tcPr>
            <w:tcW w:w="1235" w:type="dxa"/>
            <w:shd w:val="clear" w:color="auto" w:fill="auto"/>
            <w:vAlign w:val="center"/>
          </w:tcPr>
          <w:p w14:paraId="26E98419" w14:textId="77777777" w:rsidR="00BD0299" w:rsidRPr="00FF6A71" w:rsidRDefault="00BD0299">
            <w:pPr>
              <w:spacing w:before="0" w:after="0" w:line="240" w:lineRule="auto"/>
              <w:ind w:left="360"/>
              <w:rPr>
                <w:ins w:id="59861" w:author="pete jones" w:date="2022-01-04T12:37:00Z"/>
                <w:rFonts w:cstheme="minorHAnsi"/>
              </w:rPr>
              <w:pPrChange w:id="59862" w:author="pete jones" w:date="2022-01-04T12:55:00Z">
                <w:pPr>
                  <w:ind w:left="360"/>
                </w:pPr>
              </w:pPrChange>
            </w:pPr>
            <w:ins w:id="59863" w:author="pete jones" w:date="2022-01-04T12:37:00Z">
              <w:r w:rsidRPr="00FF6A71">
                <w:rPr>
                  <w:rFonts w:cs="Calibri"/>
                  <w:color w:val="000000"/>
                </w:rPr>
                <w:t>2%</w:t>
              </w:r>
            </w:ins>
          </w:p>
        </w:tc>
        <w:tc>
          <w:tcPr>
            <w:tcW w:w="1118" w:type="dxa"/>
            <w:shd w:val="clear" w:color="auto" w:fill="auto"/>
            <w:vAlign w:val="bottom"/>
          </w:tcPr>
          <w:p w14:paraId="677D831A" w14:textId="77777777" w:rsidR="00BD0299" w:rsidRPr="00FF6A71" w:rsidRDefault="00BD0299">
            <w:pPr>
              <w:spacing w:before="0" w:after="0" w:line="240" w:lineRule="auto"/>
              <w:ind w:left="360"/>
              <w:rPr>
                <w:ins w:id="59864" w:author="pete jones" w:date="2022-01-04T12:37:00Z"/>
                <w:rFonts w:cstheme="minorHAnsi"/>
              </w:rPr>
              <w:pPrChange w:id="59865" w:author="pete jones" w:date="2022-01-04T12:55:00Z">
                <w:pPr>
                  <w:ind w:left="360"/>
                </w:pPr>
              </w:pPrChange>
            </w:pPr>
            <w:ins w:id="59866" w:author="pete jones" w:date="2022-01-04T12:37:00Z">
              <w:r w:rsidRPr="00FF6A71">
                <w:rPr>
                  <w:rFonts w:cs="Calibri"/>
                  <w:color w:val="000000"/>
                </w:rPr>
                <w:t>1</w:t>
              </w:r>
            </w:ins>
          </w:p>
        </w:tc>
      </w:tr>
      <w:tr w:rsidR="00BD0299" w:rsidRPr="00FF6A71" w14:paraId="08287EC0" w14:textId="77777777" w:rsidTr="00015922">
        <w:trPr>
          <w:ins w:id="59867" w:author="pete jones" w:date="2022-01-04T12:37:00Z"/>
        </w:trPr>
        <w:tc>
          <w:tcPr>
            <w:tcW w:w="6637" w:type="dxa"/>
            <w:shd w:val="clear" w:color="auto" w:fill="auto"/>
            <w:vAlign w:val="bottom"/>
          </w:tcPr>
          <w:p w14:paraId="1A7E3E7F" w14:textId="77777777" w:rsidR="00BD0299" w:rsidRPr="00FF6A71" w:rsidRDefault="00BD0299">
            <w:pPr>
              <w:spacing w:before="0" w:after="0" w:line="240" w:lineRule="auto"/>
              <w:ind w:left="229"/>
              <w:rPr>
                <w:ins w:id="59868" w:author="pete jones" w:date="2022-01-04T12:37:00Z"/>
                <w:rFonts w:cstheme="minorHAnsi"/>
              </w:rPr>
              <w:pPrChange w:id="59869" w:author="pete jones" w:date="2022-01-04T12:55:00Z">
                <w:pPr>
                  <w:ind w:left="229"/>
                </w:pPr>
              </w:pPrChange>
            </w:pPr>
            <w:ins w:id="59870" w:author="pete jones" w:date="2022-01-04T12:37:00Z">
              <w:r w:rsidRPr="00FF6A71">
                <w:rPr>
                  <w:rFonts w:cs="Calibri"/>
                  <w:color w:val="000000"/>
                </w:rPr>
                <w:t>Goal Setting</w:t>
              </w:r>
            </w:ins>
          </w:p>
        </w:tc>
        <w:tc>
          <w:tcPr>
            <w:tcW w:w="1235" w:type="dxa"/>
            <w:shd w:val="clear" w:color="auto" w:fill="auto"/>
            <w:vAlign w:val="center"/>
          </w:tcPr>
          <w:p w14:paraId="783051A5" w14:textId="77777777" w:rsidR="00BD0299" w:rsidRPr="00FF6A71" w:rsidRDefault="00BD0299">
            <w:pPr>
              <w:spacing w:before="0" w:after="0" w:line="240" w:lineRule="auto"/>
              <w:ind w:left="360"/>
              <w:rPr>
                <w:ins w:id="59871" w:author="pete jones" w:date="2022-01-04T12:37:00Z"/>
                <w:rFonts w:cstheme="minorHAnsi"/>
              </w:rPr>
              <w:pPrChange w:id="59872" w:author="pete jones" w:date="2022-01-04T12:55:00Z">
                <w:pPr>
                  <w:ind w:left="360"/>
                </w:pPr>
              </w:pPrChange>
            </w:pPr>
            <w:ins w:id="59873" w:author="pete jones" w:date="2022-01-04T12:37:00Z">
              <w:r w:rsidRPr="00FF6A71">
                <w:rPr>
                  <w:rFonts w:cs="Calibri"/>
                  <w:color w:val="000000"/>
                </w:rPr>
                <w:t>2%</w:t>
              </w:r>
            </w:ins>
          </w:p>
        </w:tc>
        <w:tc>
          <w:tcPr>
            <w:tcW w:w="1118" w:type="dxa"/>
            <w:shd w:val="clear" w:color="auto" w:fill="auto"/>
            <w:vAlign w:val="bottom"/>
          </w:tcPr>
          <w:p w14:paraId="70B91A07" w14:textId="77777777" w:rsidR="00BD0299" w:rsidRPr="00FF6A71" w:rsidRDefault="00BD0299">
            <w:pPr>
              <w:spacing w:before="0" w:after="0" w:line="240" w:lineRule="auto"/>
              <w:ind w:left="360"/>
              <w:rPr>
                <w:ins w:id="59874" w:author="pete jones" w:date="2022-01-04T12:37:00Z"/>
                <w:rFonts w:cstheme="minorHAnsi"/>
              </w:rPr>
              <w:pPrChange w:id="59875" w:author="pete jones" w:date="2022-01-04T12:55:00Z">
                <w:pPr>
                  <w:ind w:left="360"/>
                </w:pPr>
              </w:pPrChange>
            </w:pPr>
            <w:ins w:id="59876" w:author="pete jones" w:date="2022-01-04T12:37:00Z">
              <w:r w:rsidRPr="00FF6A71">
                <w:rPr>
                  <w:rFonts w:cs="Calibri"/>
                  <w:color w:val="000000"/>
                </w:rPr>
                <w:t>1</w:t>
              </w:r>
            </w:ins>
          </w:p>
        </w:tc>
      </w:tr>
      <w:tr w:rsidR="00BD0299" w:rsidRPr="00FF6A71" w14:paraId="370EF1E9" w14:textId="77777777" w:rsidTr="00015922">
        <w:trPr>
          <w:ins w:id="59877" w:author="pete jones" w:date="2022-01-04T12:37:00Z"/>
        </w:trPr>
        <w:tc>
          <w:tcPr>
            <w:tcW w:w="6637" w:type="dxa"/>
            <w:shd w:val="clear" w:color="auto" w:fill="auto"/>
            <w:vAlign w:val="bottom"/>
          </w:tcPr>
          <w:p w14:paraId="14933723" w14:textId="77777777" w:rsidR="00BD0299" w:rsidRPr="00FF6A71" w:rsidRDefault="00BD0299">
            <w:pPr>
              <w:spacing w:before="0" w:after="0" w:line="240" w:lineRule="auto"/>
              <w:ind w:left="229"/>
              <w:rPr>
                <w:ins w:id="59878" w:author="pete jones" w:date="2022-01-04T12:37:00Z"/>
                <w:rFonts w:cstheme="minorHAnsi"/>
              </w:rPr>
              <w:pPrChange w:id="59879" w:author="pete jones" w:date="2022-01-04T12:55:00Z">
                <w:pPr>
                  <w:ind w:left="229"/>
                </w:pPr>
              </w:pPrChange>
            </w:pPr>
            <w:ins w:id="59880" w:author="pete jones" w:date="2022-01-04T12:37:00Z">
              <w:r w:rsidRPr="00FF6A71">
                <w:rPr>
                  <w:rFonts w:cs="Calibri"/>
                  <w:color w:val="000000"/>
                </w:rPr>
                <w:t>Decomposing</w:t>
              </w:r>
            </w:ins>
          </w:p>
        </w:tc>
        <w:tc>
          <w:tcPr>
            <w:tcW w:w="1235" w:type="dxa"/>
            <w:shd w:val="clear" w:color="auto" w:fill="auto"/>
            <w:vAlign w:val="center"/>
          </w:tcPr>
          <w:p w14:paraId="6EB6F3B5" w14:textId="77777777" w:rsidR="00BD0299" w:rsidRPr="00FF6A71" w:rsidRDefault="00BD0299">
            <w:pPr>
              <w:spacing w:before="0" w:after="0" w:line="240" w:lineRule="auto"/>
              <w:ind w:left="360"/>
              <w:rPr>
                <w:ins w:id="59881" w:author="pete jones" w:date="2022-01-04T12:37:00Z"/>
                <w:rFonts w:cstheme="minorHAnsi"/>
              </w:rPr>
              <w:pPrChange w:id="59882" w:author="pete jones" w:date="2022-01-04T12:55:00Z">
                <w:pPr>
                  <w:ind w:left="360"/>
                </w:pPr>
              </w:pPrChange>
            </w:pPr>
          </w:p>
        </w:tc>
        <w:tc>
          <w:tcPr>
            <w:tcW w:w="1118" w:type="dxa"/>
            <w:shd w:val="clear" w:color="auto" w:fill="auto"/>
            <w:vAlign w:val="bottom"/>
          </w:tcPr>
          <w:p w14:paraId="7BB05738" w14:textId="77777777" w:rsidR="00BD0299" w:rsidRPr="00FF6A71" w:rsidRDefault="00BD0299">
            <w:pPr>
              <w:spacing w:before="0" w:after="0" w:line="240" w:lineRule="auto"/>
              <w:ind w:left="360"/>
              <w:rPr>
                <w:ins w:id="59883" w:author="pete jones" w:date="2022-01-04T12:37:00Z"/>
                <w:rFonts w:cstheme="minorHAnsi"/>
              </w:rPr>
              <w:pPrChange w:id="59884" w:author="pete jones" w:date="2022-01-04T12:55:00Z">
                <w:pPr>
                  <w:ind w:left="360"/>
                </w:pPr>
              </w:pPrChange>
            </w:pPr>
          </w:p>
        </w:tc>
      </w:tr>
      <w:tr w:rsidR="00BD0299" w:rsidRPr="00FF6A71" w14:paraId="40D7770A" w14:textId="77777777" w:rsidTr="00015922">
        <w:trPr>
          <w:ins w:id="59885" w:author="pete jones" w:date="2022-01-04T12:37:00Z"/>
        </w:trPr>
        <w:tc>
          <w:tcPr>
            <w:tcW w:w="6637" w:type="dxa"/>
            <w:shd w:val="clear" w:color="auto" w:fill="auto"/>
            <w:vAlign w:val="bottom"/>
          </w:tcPr>
          <w:p w14:paraId="53634725" w14:textId="77777777" w:rsidR="00BD0299" w:rsidRPr="00FF6A71" w:rsidRDefault="00BD0299">
            <w:pPr>
              <w:spacing w:before="0" w:after="0" w:line="240" w:lineRule="auto"/>
              <w:ind w:left="229"/>
              <w:rPr>
                <w:ins w:id="59886" w:author="pete jones" w:date="2022-01-04T12:37:00Z"/>
                <w:rFonts w:cstheme="minorHAnsi"/>
              </w:rPr>
              <w:pPrChange w:id="59887" w:author="pete jones" w:date="2022-01-04T12:55:00Z">
                <w:pPr>
                  <w:ind w:left="229"/>
                </w:pPr>
              </w:pPrChange>
            </w:pPr>
            <w:ins w:id="59888" w:author="pete jones" w:date="2022-01-04T12:37:00Z">
              <w:r w:rsidRPr="00FF6A71">
                <w:rPr>
                  <w:rFonts w:cs="Calibri"/>
                  <w:color w:val="000000"/>
                </w:rPr>
                <w:t>Abstracting</w:t>
              </w:r>
            </w:ins>
          </w:p>
        </w:tc>
        <w:tc>
          <w:tcPr>
            <w:tcW w:w="1235" w:type="dxa"/>
            <w:shd w:val="clear" w:color="auto" w:fill="auto"/>
            <w:vAlign w:val="center"/>
          </w:tcPr>
          <w:p w14:paraId="22AD2591" w14:textId="77777777" w:rsidR="00BD0299" w:rsidRPr="00FF6A71" w:rsidRDefault="00BD0299">
            <w:pPr>
              <w:spacing w:before="0" w:after="0" w:line="240" w:lineRule="auto"/>
              <w:ind w:left="360"/>
              <w:rPr>
                <w:ins w:id="59889" w:author="pete jones" w:date="2022-01-04T12:37:00Z"/>
                <w:rFonts w:cstheme="minorHAnsi"/>
              </w:rPr>
              <w:pPrChange w:id="59890" w:author="pete jones" w:date="2022-01-04T12:55:00Z">
                <w:pPr>
                  <w:ind w:left="360"/>
                </w:pPr>
              </w:pPrChange>
            </w:pPr>
          </w:p>
        </w:tc>
        <w:tc>
          <w:tcPr>
            <w:tcW w:w="1118" w:type="dxa"/>
            <w:shd w:val="clear" w:color="auto" w:fill="auto"/>
            <w:vAlign w:val="bottom"/>
          </w:tcPr>
          <w:p w14:paraId="6786FE52" w14:textId="77777777" w:rsidR="00BD0299" w:rsidRPr="00FF6A71" w:rsidRDefault="00BD0299">
            <w:pPr>
              <w:spacing w:before="0" w:after="0" w:line="240" w:lineRule="auto"/>
              <w:ind w:left="360"/>
              <w:rPr>
                <w:ins w:id="59891" w:author="pete jones" w:date="2022-01-04T12:37:00Z"/>
                <w:rFonts w:cstheme="minorHAnsi"/>
              </w:rPr>
              <w:pPrChange w:id="59892" w:author="pete jones" w:date="2022-01-04T12:55:00Z">
                <w:pPr>
                  <w:ind w:left="360"/>
                </w:pPr>
              </w:pPrChange>
            </w:pPr>
          </w:p>
        </w:tc>
      </w:tr>
      <w:tr w:rsidR="00BD0299" w:rsidRPr="00FF6A71" w14:paraId="7AC7E930" w14:textId="77777777" w:rsidTr="00015922">
        <w:trPr>
          <w:ins w:id="59893" w:author="pete jones" w:date="2022-01-04T12:37:00Z"/>
        </w:trPr>
        <w:tc>
          <w:tcPr>
            <w:tcW w:w="6637" w:type="dxa"/>
            <w:shd w:val="clear" w:color="auto" w:fill="auto"/>
            <w:vAlign w:val="bottom"/>
          </w:tcPr>
          <w:p w14:paraId="24FEA003" w14:textId="77777777" w:rsidR="00BD0299" w:rsidRPr="00FF6A71" w:rsidRDefault="00BD0299">
            <w:pPr>
              <w:spacing w:before="0" w:after="0" w:line="240" w:lineRule="auto"/>
              <w:ind w:left="229"/>
              <w:rPr>
                <w:ins w:id="59894" w:author="pete jones" w:date="2022-01-04T12:37:00Z"/>
                <w:rFonts w:cstheme="minorHAnsi"/>
              </w:rPr>
              <w:pPrChange w:id="59895" w:author="pete jones" w:date="2022-01-04T12:55:00Z">
                <w:pPr>
                  <w:ind w:left="229"/>
                </w:pPr>
              </w:pPrChange>
            </w:pPr>
            <w:ins w:id="59896" w:author="pete jones" w:date="2022-01-04T12:37:00Z">
              <w:r w:rsidRPr="00FF6A71">
                <w:rPr>
                  <w:rFonts w:cs="Calibri"/>
                  <w:color w:val="000000"/>
                </w:rPr>
                <w:t>Testing</w:t>
              </w:r>
            </w:ins>
          </w:p>
        </w:tc>
        <w:tc>
          <w:tcPr>
            <w:tcW w:w="1235" w:type="dxa"/>
            <w:shd w:val="clear" w:color="auto" w:fill="auto"/>
            <w:vAlign w:val="center"/>
          </w:tcPr>
          <w:p w14:paraId="574D63B6" w14:textId="77777777" w:rsidR="00BD0299" w:rsidRPr="00FF6A71" w:rsidRDefault="00BD0299">
            <w:pPr>
              <w:spacing w:before="0" w:after="0" w:line="240" w:lineRule="auto"/>
              <w:ind w:left="360"/>
              <w:rPr>
                <w:ins w:id="59897" w:author="pete jones" w:date="2022-01-04T12:37:00Z"/>
                <w:rFonts w:cstheme="minorHAnsi"/>
              </w:rPr>
              <w:pPrChange w:id="59898" w:author="pete jones" w:date="2022-01-04T12:55:00Z">
                <w:pPr>
                  <w:ind w:left="360"/>
                </w:pPr>
              </w:pPrChange>
            </w:pPr>
            <w:ins w:id="59899" w:author="pete jones" w:date="2022-01-04T12:37:00Z">
              <w:r w:rsidRPr="00FF6A71">
                <w:rPr>
                  <w:rFonts w:cs="Calibri"/>
                  <w:color w:val="000000"/>
                </w:rPr>
                <w:t>6%</w:t>
              </w:r>
            </w:ins>
          </w:p>
        </w:tc>
        <w:tc>
          <w:tcPr>
            <w:tcW w:w="1118" w:type="dxa"/>
            <w:shd w:val="clear" w:color="auto" w:fill="auto"/>
            <w:vAlign w:val="bottom"/>
          </w:tcPr>
          <w:p w14:paraId="4EF7280A" w14:textId="77777777" w:rsidR="00BD0299" w:rsidRPr="00FF6A71" w:rsidRDefault="00BD0299">
            <w:pPr>
              <w:spacing w:before="0" w:after="0" w:line="240" w:lineRule="auto"/>
              <w:ind w:left="360"/>
              <w:rPr>
                <w:ins w:id="59900" w:author="pete jones" w:date="2022-01-04T12:37:00Z"/>
                <w:rFonts w:cstheme="minorHAnsi"/>
              </w:rPr>
              <w:pPrChange w:id="59901" w:author="pete jones" w:date="2022-01-04T12:55:00Z">
                <w:pPr>
                  <w:ind w:left="360"/>
                </w:pPr>
              </w:pPrChange>
            </w:pPr>
            <w:ins w:id="59902" w:author="pete jones" w:date="2022-01-04T12:37:00Z">
              <w:r w:rsidRPr="00FF6A71">
                <w:rPr>
                  <w:rFonts w:cs="Calibri"/>
                  <w:color w:val="000000"/>
                </w:rPr>
                <w:t>4</w:t>
              </w:r>
            </w:ins>
          </w:p>
        </w:tc>
      </w:tr>
      <w:tr w:rsidR="00BD0299" w:rsidRPr="00FF6A71" w14:paraId="25D82262" w14:textId="77777777" w:rsidTr="00015922">
        <w:trPr>
          <w:ins w:id="59903" w:author="pete jones" w:date="2022-01-04T12:37:00Z"/>
        </w:trPr>
        <w:tc>
          <w:tcPr>
            <w:tcW w:w="6637" w:type="dxa"/>
            <w:shd w:val="clear" w:color="auto" w:fill="auto"/>
            <w:vAlign w:val="bottom"/>
          </w:tcPr>
          <w:p w14:paraId="6249C34E" w14:textId="77777777" w:rsidR="00BD0299" w:rsidRPr="00FF6A71" w:rsidRDefault="00BD0299">
            <w:pPr>
              <w:spacing w:before="0" w:after="0" w:line="240" w:lineRule="auto"/>
              <w:ind w:left="229"/>
              <w:rPr>
                <w:ins w:id="59904" w:author="pete jones" w:date="2022-01-04T12:37:00Z"/>
                <w:rFonts w:cstheme="minorHAnsi"/>
              </w:rPr>
              <w:pPrChange w:id="59905" w:author="pete jones" w:date="2022-01-04T12:55:00Z">
                <w:pPr>
                  <w:ind w:left="229"/>
                </w:pPr>
              </w:pPrChange>
            </w:pPr>
            <w:ins w:id="59906" w:author="pete jones" w:date="2022-01-04T12:37:00Z">
              <w:r w:rsidRPr="00FF6A71">
                <w:rPr>
                  <w:rFonts w:cs="Calibri"/>
                  <w:color w:val="000000"/>
                </w:rPr>
                <w:t>Building</w:t>
              </w:r>
            </w:ins>
          </w:p>
        </w:tc>
        <w:tc>
          <w:tcPr>
            <w:tcW w:w="1235" w:type="dxa"/>
            <w:shd w:val="clear" w:color="auto" w:fill="auto"/>
            <w:vAlign w:val="center"/>
          </w:tcPr>
          <w:p w14:paraId="42D684B1" w14:textId="77777777" w:rsidR="00BD0299" w:rsidRPr="00FF6A71" w:rsidRDefault="00BD0299">
            <w:pPr>
              <w:spacing w:before="0" w:after="0" w:line="240" w:lineRule="auto"/>
              <w:ind w:left="360"/>
              <w:rPr>
                <w:ins w:id="59907" w:author="pete jones" w:date="2022-01-04T12:37:00Z"/>
                <w:rFonts w:cstheme="minorHAnsi"/>
              </w:rPr>
              <w:pPrChange w:id="59908" w:author="pete jones" w:date="2022-01-04T12:55:00Z">
                <w:pPr>
                  <w:ind w:left="360"/>
                </w:pPr>
              </w:pPrChange>
            </w:pPr>
          </w:p>
        </w:tc>
        <w:tc>
          <w:tcPr>
            <w:tcW w:w="1118" w:type="dxa"/>
            <w:shd w:val="clear" w:color="auto" w:fill="auto"/>
            <w:vAlign w:val="bottom"/>
          </w:tcPr>
          <w:p w14:paraId="3AAD4FB8" w14:textId="77777777" w:rsidR="00BD0299" w:rsidRPr="00FF6A71" w:rsidRDefault="00BD0299">
            <w:pPr>
              <w:spacing w:before="0" w:after="0" w:line="240" w:lineRule="auto"/>
              <w:ind w:left="360"/>
              <w:rPr>
                <w:ins w:id="59909" w:author="pete jones" w:date="2022-01-04T12:37:00Z"/>
                <w:rFonts w:cstheme="minorHAnsi"/>
              </w:rPr>
              <w:pPrChange w:id="59910" w:author="pete jones" w:date="2022-01-04T12:55:00Z">
                <w:pPr>
                  <w:ind w:left="360"/>
                </w:pPr>
              </w:pPrChange>
            </w:pPr>
          </w:p>
        </w:tc>
      </w:tr>
    </w:tbl>
    <w:p w14:paraId="2C618457" w14:textId="77777777" w:rsidR="00BD0299" w:rsidRPr="00FF6A71" w:rsidRDefault="00BD0299">
      <w:pPr>
        <w:jc w:val="left"/>
        <w:rPr>
          <w:ins w:id="59911" w:author="pete jones" w:date="2022-01-04T12:37:00Z"/>
          <w:b/>
          <w:u w:val="single"/>
        </w:rPr>
        <w:pPrChange w:id="59912" w:author="pete jones" w:date="2022-01-04T12:55:00Z">
          <w:pPr/>
        </w:pPrChange>
      </w:pPr>
      <w:ins w:id="59913" w:author="pete jones" w:date="2022-01-04T12:37:00Z">
        <w:r w:rsidRPr="00FF6A71">
          <w:t xml:space="preserve">Q2.10 Of the 23 design activities below... </w:t>
        </w:r>
        <w:r w:rsidRPr="00FF6A71">
          <w:br/>
        </w:r>
        <w:r w:rsidRPr="00FF6A71">
          <w:rPr>
            <w:b/>
            <w:u w:val="single"/>
          </w:rPr>
          <w:t>Select the 6 LEAST IMPORTANT</w:t>
        </w:r>
      </w:ins>
    </w:p>
    <w:tbl>
      <w:tblPr>
        <w:tblStyle w:val="TableGrid"/>
        <w:tblW w:w="0" w:type="auto"/>
        <w:tblInd w:w="360" w:type="dxa"/>
        <w:tblLook w:val="04A0" w:firstRow="1" w:lastRow="0" w:firstColumn="1" w:lastColumn="0" w:noHBand="0" w:noVBand="1"/>
      </w:tblPr>
      <w:tblGrid>
        <w:gridCol w:w="6327"/>
        <w:gridCol w:w="992"/>
        <w:gridCol w:w="1098"/>
      </w:tblGrid>
      <w:tr w:rsidR="00BD0299" w:rsidRPr="00FF6A71" w14:paraId="33CEA61A" w14:textId="77777777" w:rsidTr="00015922">
        <w:trPr>
          <w:ins w:id="59914" w:author="pete jones" w:date="2022-01-04T12:37:00Z"/>
        </w:trPr>
        <w:tc>
          <w:tcPr>
            <w:tcW w:w="6865" w:type="dxa"/>
          </w:tcPr>
          <w:p w14:paraId="341ED965" w14:textId="77777777" w:rsidR="00BD0299" w:rsidRPr="00FF6A71" w:rsidRDefault="00BD0299">
            <w:pPr>
              <w:spacing w:before="0" w:after="0" w:line="240" w:lineRule="auto"/>
              <w:ind w:left="360"/>
              <w:jc w:val="center"/>
              <w:rPr>
                <w:ins w:id="59915" w:author="pete jones" w:date="2022-01-04T12:37:00Z"/>
                <w:rFonts w:cstheme="minorHAnsi"/>
                <w:b/>
                <w:bCs/>
              </w:rPr>
              <w:pPrChange w:id="59916" w:author="pete jones" w:date="2022-01-04T12:55:00Z">
                <w:pPr>
                  <w:ind w:left="360"/>
                  <w:jc w:val="center"/>
                </w:pPr>
              </w:pPrChange>
            </w:pPr>
            <w:ins w:id="59917" w:author="pete jones" w:date="2022-01-04T12:37:00Z">
              <w:r w:rsidRPr="00FF6A71">
                <w:rPr>
                  <w:rFonts w:cstheme="minorHAnsi"/>
                  <w:b/>
                  <w:bCs/>
                </w:rPr>
                <w:t>Statement</w:t>
              </w:r>
            </w:ins>
          </w:p>
        </w:tc>
        <w:tc>
          <w:tcPr>
            <w:tcW w:w="992" w:type="dxa"/>
          </w:tcPr>
          <w:p w14:paraId="1E86BEBA" w14:textId="77777777" w:rsidR="00BD0299" w:rsidRPr="00FF6A71" w:rsidRDefault="00BD0299">
            <w:pPr>
              <w:spacing w:before="0" w:after="0" w:line="240" w:lineRule="auto"/>
              <w:ind w:left="37" w:hanging="37"/>
              <w:jc w:val="center"/>
              <w:rPr>
                <w:ins w:id="59918" w:author="pete jones" w:date="2022-01-04T12:37:00Z"/>
                <w:rFonts w:cstheme="minorHAnsi"/>
                <w:b/>
                <w:bCs/>
              </w:rPr>
              <w:pPrChange w:id="59919" w:author="pete jones" w:date="2022-01-04T12:55:00Z">
                <w:pPr>
                  <w:ind w:left="37" w:hanging="37"/>
                  <w:jc w:val="center"/>
                </w:pPr>
              </w:pPrChange>
            </w:pPr>
            <w:ins w:id="59920" w:author="pete jones" w:date="2022-01-04T12:37:00Z">
              <w:r w:rsidRPr="00FF6A71">
                <w:rPr>
                  <w:rFonts w:cstheme="minorHAnsi"/>
                  <w:b/>
                  <w:bCs/>
                </w:rPr>
                <w:t>%</w:t>
              </w:r>
            </w:ins>
          </w:p>
        </w:tc>
        <w:tc>
          <w:tcPr>
            <w:tcW w:w="1133" w:type="dxa"/>
          </w:tcPr>
          <w:p w14:paraId="324FA08A" w14:textId="77777777" w:rsidR="00BD0299" w:rsidRPr="00FF6A71" w:rsidRDefault="00BD0299">
            <w:pPr>
              <w:spacing w:before="0" w:after="0" w:line="240" w:lineRule="auto"/>
              <w:ind w:left="37" w:hanging="37"/>
              <w:jc w:val="center"/>
              <w:rPr>
                <w:ins w:id="59921" w:author="pete jones" w:date="2022-01-04T12:37:00Z"/>
                <w:rFonts w:cstheme="minorHAnsi"/>
                <w:b/>
                <w:bCs/>
              </w:rPr>
              <w:pPrChange w:id="59922" w:author="pete jones" w:date="2022-01-04T12:55:00Z">
                <w:pPr>
                  <w:ind w:left="37" w:hanging="37"/>
                  <w:jc w:val="center"/>
                </w:pPr>
              </w:pPrChange>
            </w:pPr>
            <w:ins w:id="59923" w:author="pete jones" w:date="2022-01-04T12:37:00Z">
              <w:r w:rsidRPr="00FF6A71">
                <w:rPr>
                  <w:rFonts w:cstheme="minorHAnsi"/>
                  <w:b/>
                  <w:bCs/>
                </w:rPr>
                <w:t>Count</w:t>
              </w:r>
            </w:ins>
          </w:p>
        </w:tc>
      </w:tr>
      <w:tr w:rsidR="00BD0299" w:rsidRPr="00FF6A71" w14:paraId="3F8B97D5" w14:textId="77777777" w:rsidTr="00015922">
        <w:trPr>
          <w:ins w:id="59924" w:author="pete jones" w:date="2022-01-04T12:37:00Z"/>
        </w:trPr>
        <w:tc>
          <w:tcPr>
            <w:tcW w:w="6865" w:type="dxa"/>
            <w:shd w:val="clear" w:color="auto" w:fill="auto"/>
            <w:vAlign w:val="bottom"/>
          </w:tcPr>
          <w:p w14:paraId="19C6F05D" w14:textId="77777777" w:rsidR="00BD0299" w:rsidRPr="00FF6A71" w:rsidRDefault="00BD0299">
            <w:pPr>
              <w:spacing w:before="0" w:after="0" w:line="240" w:lineRule="auto"/>
              <w:ind w:left="229"/>
              <w:rPr>
                <w:ins w:id="59925" w:author="pete jones" w:date="2022-01-04T12:37:00Z"/>
                <w:rFonts w:cstheme="minorHAnsi"/>
              </w:rPr>
              <w:pPrChange w:id="59926" w:author="pete jones" w:date="2022-01-04T12:55:00Z">
                <w:pPr>
                  <w:ind w:left="229"/>
                </w:pPr>
              </w:pPrChange>
            </w:pPr>
            <w:ins w:id="59927" w:author="pete jones" w:date="2022-01-04T12:37:00Z">
              <w:r w:rsidRPr="00FF6A71">
                <w:rPr>
                  <w:rFonts w:cs="Calibri"/>
                  <w:color w:val="000000"/>
                </w:rPr>
                <w:t>Abstracting</w:t>
              </w:r>
            </w:ins>
          </w:p>
        </w:tc>
        <w:tc>
          <w:tcPr>
            <w:tcW w:w="992" w:type="dxa"/>
            <w:shd w:val="clear" w:color="auto" w:fill="auto"/>
            <w:vAlign w:val="center"/>
          </w:tcPr>
          <w:p w14:paraId="7FFFED1C" w14:textId="77777777" w:rsidR="00BD0299" w:rsidRPr="00FF6A71" w:rsidRDefault="00BD0299">
            <w:pPr>
              <w:spacing w:before="0" w:after="0" w:line="240" w:lineRule="auto"/>
              <w:ind w:left="360"/>
              <w:rPr>
                <w:ins w:id="59928" w:author="pete jones" w:date="2022-01-04T12:37:00Z"/>
                <w:rFonts w:cstheme="minorHAnsi"/>
              </w:rPr>
              <w:pPrChange w:id="59929" w:author="pete jones" w:date="2022-01-04T12:55:00Z">
                <w:pPr>
                  <w:ind w:left="360"/>
                </w:pPr>
              </w:pPrChange>
            </w:pPr>
            <w:ins w:id="59930" w:author="pete jones" w:date="2022-01-04T12:37:00Z">
              <w:r w:rsidRPr="00FF6A71">
                <w:rPr>
                  <w:rFonts w:cs="Calibri"/>
                  <w:color w:val="000000"/>
                </w:rPr>
                <w:t>12%</w:t>
              </w:r>
            </w:ins>
          </w:p>
        </w:tc>
        <w:tc>
          <w:tcPr>
            <w:tcW w:w="1133" w:type="dxa"/>
            <w:shd w:val="clear" w:color="auto" w:fill="auto"/>
            <w:vAlign w:val="bottom"/>
          </w:tcPr>
          <w:p w14:paraId="18383666" w14:textId="77777777" w:rsidR="00BD0299" w:rsidRPr="00FF6A71" w:rsidRDefault="00BD0299">
            <w:pPr>
              <w:spacing w:before="0" w:after="0" w:line="240" w:lineRule="auto"/>
              <w:ind w:left="360"/>
              <w:rPr>
                <w:ins w:id="59931" w:author="pete jones" w:date="2022-01-04T12:37:00Z"/>
                <w:rFonts w:cstheme="minorHAnsi"/>
              </w:rPr>
              <w:pPrChange w:id="59932" w:author="pete jones" w:date="2022-01-04T12:55:00Z">
                <w:pPr>
                  <w:ind w:left="360"/>
                </w:pPr>
              </w:pPrChange>
            </w:pPr>
            <w:ins w:id="59933" w:author="pete jones" w:date="2022-01-04T12:37:00Z">
              <w:r w:rsidRPr="00FF6A71">
                <w:rPr>
                  <w:rFonts w:cs="Calibri"/>
                  <w:color w:val="000000"/>
                </w:rPr>
                <w:t>8</w:t>
              </w:r>
            </w:ins>
          </w:p>
        </w:tc>
      </w:tr>
      <w:tr w:rsidR="00BD0299" w:rsidRPr="00FF6A71" w14:paraId="12DBE673" w14:textId="77777777" w:rsidTr="00015922">
        <w:trPr>
          <w:ins w:id="59934" w:author="pete jones" w:date="2022-01-04T12:37:00Z"/>
        </w:trPr>
        <w:tc>
          <w:tcPr>
            <w:tcW w:w="6865" w:type="dxa"/>
            <w:shd w:val="clear" w:color="auto" w:fill="auto"/>
            <w:vAlign w:val="bottom"/>
          </w:tcPr>
          <w:p w14:paraId="694CA9BB" w14:textId="77777777" w:rsidR="00BD0299" w:rsidRPr="00FF6A71" w:rsidRDefault="00BD0299">
            <w:pPr>
              <w:spacing w:before="0" w:after="0" w:line="240" w:lineRule="auto"/>
              <w:ind w:left="229"/>
              <w:rPr>
                <w:ins w:id="59935" w:author="pete jones" w:date="2022-01-04T12:37:00Z"/>
                <w:rFonts w:cstheme="minorHAnsi"/>
              </w:rPr>
              <w:pPrChange w:id="59936" w:author="pete jones" w:date="2022-01-04T12:55:00Z">
                <w:pPr>
                  <w:ind w:left="229"/>
                </w:pPr>
              </w:pPrChange>
            </w:pPr>
            <w:ins w:id="59937" w:author="pete jones" w:date="2022-01-04T12:37:00Z">
              <w:r w:rsidRPr="00FF6A71">
                <w:rPr>
                  <w:rFonts w:cs="Calibri"/>
                  <w:color w:val="000000"/>
                </w:rPr>
                <w:t>Decomposing</w:t>
              </w:r>
            </w:ins>
          </w:p>
        </w:tc>
        <w:tc>
          <w:tcPr>
            <w:tcW w:w="992" w:type="dxa"/>
            <w:shd w:val="clear" w:color="auto" w:fill="auto"/>
            <w:vAlign w:val="center"/>
          </w:tcPr>
          <w:p w14:paraId="3D186597" w14:textId="77777777" w:rsidR="00BD0299" w:rsidRPr="00FF6A71" w:rsidRDefault="00BD0299">
            <w:pPr>
              <w:spacing w:before="0" w:after="0" w:line="240" w:lineRule="auto"/>
              <w:ind w:left="360"/>
              <w:rPr>
                <w:ins w:id="59938" w:author="pete jones" w:date="2022-01-04T12:37:00Z"/>
                <w:rFonts w:cstheme="minorHAnsi"/>
              </w:rPr>
              <w:pPrChange w:id="59939" w:author="pete jones" w:date="2022-01-04T12:55:00Z">
                <w:pPr>
                  <w:ind w:left="360"/>
                </w:pPr>
              </w:pPrChange>
            </w:pPr>
            <w:ins w:id="59940" w:author="pete jones" w:date="2022-01-04T12:37:00Z">
              <w:r w:rsidRPr="00FF6A71">
                <w:rPr>
                  <w:rFonts w:cs="Calibri"/>
                  <w:color w:val="000000"/>
                </w:rPr>
                <w:t>11%</w:t>
              </w:r>
            </w:ins>
          </w:p>
        </w:tc>
        <w:tc>
          <w:tcPr>
            <w:tcW w:w="1133" w:type="dxa"/>
            <w:shd w:val="clear" w:color="auto" w:fill="auto"/>
            <w:vAlign w:val="bottom"/>
          </w:tcPr>
          <w:p w14:paraId="6BFE38F4" w14:textId="77777777" w:rsidR="00BD0299" w:rsidRPr="00FF6A71" w:rsidRDefault="00BD0299">
            <w:pPr>
              <w:spacing w:before="0" w:after="0" w:line="240" w:lineRule="auto"/>
              <w:ind w:left="360"/>
              <w:rPr>
                <w:ins w:id="59941" w:author="pete jones" w:date="2022-01-04T12:37:00Z"/>
                <w:rFonts w:cstheme="minorHAnsi"/>
              </w:rPr>
              <w:pPrChange w:id="59942" w:author="pete jones" w:date="2022-01-04T12:55:00Z">
                <w:pPr>
                  <w:ind w:left="360"/>
                </w:pPr>
              </w:pPrChange>
            </w:pPr>
            <w:ins w:id="59943" w:author="pete jones" w:date="2022-01-04T12:37:00Z">
              <w:r w:rsidRPr="00FF6A71">
                <w:rPr>
                  <w:rFonts w:cs="Calibri"/>
                  <w:color w:val="000000"/>
                </w:rPr>
                <w:t>7</w:t>
              </w:r>
            </w:ins>
          </w:p>
        </w:tc>
      </w:tr>
      <w:tr w:rsidR="00BD0299" w:rsidRPr="00FF6A71" w14:paraId="76BDB36F" w14:textId="77777777" w:rsidTr="00015922">
        <w:trPr>
          <w:ins w:id="59944" w:author="pete jones" w:date="2022-01-04T12:37:00Z"/>
        </w:trPr>
        <w:tc>
          <w:tcPr>
            <w:tcW w:w="6865" w:type="dxa"/>
            <w:shd w:val="clear" w:color="auto" w:fill="auto"/>
            <w:vAlign w:val="bottom"/>
          </w:tcPr>
          <w:p w14:paraId="19247C5B" w14:textId="77777777" w:rsidR="00BD0299" w:rsidRPr="00FF6A71" w:rsidRDefault="00BD0299">
            <w:pPr>
              <w:spacing w:before="0" w:after="0" w:line="240" w:lineRule="auto"/>
              <w:ind w:left="229"/>
              <w:rPr>
                <w:ins w:id="59945" w:author="pete jones" w:date="2022-01-04T12:37:00Z"/>
                <w:rFonts w:cstheme="minorHAnsi"/>
              </w:rPr>
              <w:pPrChange w:id="59946" w:author="pete jones" w:date="2022-01-04T12:55:00Z">
                <w:pPr>
                  <w:ind w:left="229"/>
                </w:pPr>
              </w:pPrChange>
            </w:pPr>
            <w:ins w:id="59947" w:author="pete jones" w:date="2022-01-04T12:37:00Z">
              <w:r w:rsidRPr="00FF6A71">
                <w:rPr>
                  <w:rFonts w:cs="Calibri"/>
                  <w:color w:val="000000"/>
                </w:rPr>
                <w:t>Building</w:t>
              </w:r>
            </w:ins>
          </w:p>
        </w:tc>
        <w:tc>
          <w:tcPr>
            <w:tcW w:w="992" w:type="dxa"/>
            <w:shd w:val="clear" w:color="auto" w:fill="auto"/>
            <w:vAlign w:val="center"/>
          </w:tcPr>
          <w:p w14:paraId="27C379D7" w14:textId="77777777" w:rsidR="00BD0299" w:rsidRPr="00FF6A71" w:rsidRDefault="00BD0299">
            <w:pPr>
              <w:spacing w:before="0" w:after="0" w:line="240" w:lineRule="auto"/>
              <w:ind w:left="360"/>
              <w:rPr>
                <w:ins w:id="59948" w:author="pete jones" w:date="2022-01-04T12:37:00Z"/>
                <w:rFonts w:cstheme="minorHAnsi"/>
              </w:rPr>
              <w:pPrChange w:id="59949" w:author="pete jones" w:date="2022-01-04T12:55:00Z">
                <w:pPr>
                  <w:ind w:left="360"/>
                </w:pPr>
              </w:pPrChange>
            </w:pPr>
            <w:ins w:id="59950" w:author="pete jones" w:date="2022-01-04T12:37:00Z">
              <w:r w:rsidRPr="00FF6A71">
                <w:rPr>
                  <w:rFonts w:cs="Calibri"/>
                  <w:color w:val="000000"/>
                </w:rPr>
                <w:t>9%</w:t>
              </w:r>
            </w:ins>
          </w:p>
        </w:tc>
        <w:tc>
          <w:tcPr>
            <w:tcW w:w="1133" w:type="dxa"/>
            <w:shd w:val="clear" w:color="auto" w:fill="auto"/>
            <w:vAlign w:val="bottom"/>
          </w:tcPr>
          <w:p w14:paraId="1125EB39" w14:textId="77777777" w:rsidR="00BD0299" w:rsidRPr="00FF6A71" w:rsidRDefault="00BD0299">
            <w:pPr>
              <w:spacing w:before="0" w:after="0" w:line="240" w:lineRule="auto"/>
              <w:ind w:left="360"/>
              <w:rPr>
                <w:ins w:id="59951" w:author="pete jones" w:date="2022-01-04T12:37:00Z"/>
                <w:rFonts w:cstheme="minorHAnsi"/>
              </w:rPr>
              <w:pPrChange w:id="59952" w:author="pete jones" w:date="2022-01-04T12:55:00Z">
                <w:pPr>
                  <w:ind w:left="360"/>
                </w:pPr>
              </w:pPrChange>
            </w:pPr>
            <w:ins w:id="59953" w:author="pete jones" w:date="2022-01-04T12:37:00Z">
              <w:r w:rsidRPr="00FF6A71">
                <w:rPr>
                  <w:rFonts w:cs="Calibri"/>
                  <w:color w:val="000000"/>
                </w:rPr>
                <w:t>6</w:t>
              </w:r>
            </w:ins>
          </w:p>
        </w:tc>
      </w:tr>
      <w:tr w:rsidR="00BD0299" w:rsidRPr="00FF6A71" w14:paraId="1F9FD18E" w14:textId="77777777" w:rsidTr="00015922">
        <w:trPr>
          <w:ins w:id="59954" w:author="pete jones" w:date="2022-01-04T12:37:00Z"/>
        </w:trPr>
        <w:tc>
          <w:tcPr>
            <w:tcW w:w="6865" w:type="dxa"/>
            <w:shd w:val="clear" w:color="auto" w:fill="auto"/>
            <w:vAlign w:val="bottom"/>
          </w:tcPr>
          <w:p w14:paraId="66999F56" w14:textId="77777777" w:rsidR="00BD0299" w:rsidRPr="00FF6A71" w:rsidRDefault="00BD0299">
            <w:pPr>
              <w:spacing w:before="0" w:after="0" w:line="240" w:lineRule="auto"/>
              <w:ind w:left="229"/>
              <w:rPr>
                <w:ins w:id="59955" w:author="pete jones" w:date="2022-01-04T12:37:00Z"/>
                <w:rFonts w:cstheme="minorHAnsi"/>
              </w:rPr>
              <w:pPrChange w:id="59956" w:author="pete jones" w:date="2022-01-04T12:55:00Z">
                <w:pPr>
                  <w:ind w:left="229"/>
                </w:pPr>
              </w:pPrChange>
            </w:pPr>
            <w:ins w:id="59957" w:author="pete jones" w:date="2022-01-04T12:37:00Z">
              <w:r w:rsidRPr="00FF6A71">
                <w:rPr>
                  <w:rFonts w:cs="Calibri"/>
                  <w:color w:val="000000"/>
                </w:rPr>
                <w:t>Synthesizing</w:t>
              </w:r>
            </w:ins>
          </w:p>
        </w:tc>
        <w:tc>
          <w:tcPr>
            <w:tcW w:w="992" w:type="dxa"/>
            <w:shd w:val="clear" w:color="auto" w:fill="auto"/>
            <w:vAlign w:val="center"/>
          </w:tcPr>
          <w:p w14:paraId="2E828361" w14:textId="77777777" w:rsidR="00BD0299" w:rsidRPr="00FF6A71" w:rsidRDefault="00BD0299">
            <w:pPr>
              <w:spacing w:before="0" w:after="0" w:line="240" w:lineRule="auto"/>
              <w:ind w:left="360"/>
              <w:rPr>
                <w:ins w:id="59958" w:author="pete jones" w:date="2022-01-04T12:37:00Z"/>
                <w:rFonts w:cstheme="minorHAnsi"/>
              </w:rPr>
              <w:pPrChange w:id="59959" w:author="pete jones" w:date="2022-01-04T12:55:00Z">
                <w:pPr>
                  <w:ind w:left="360"/>
                </w:pPr>
              </w:pPrChange>
            </w:pPr>
            <w:ins w:id="59960" w:author="pete jones" w:date="2022-01-04T12:37:00Z">
              <w:r w:rsidRPr="00FF6A71">
                <w:rPr>
                  <w:rFonts w:cs="Calibri"/>
                  <w:color w:val="000000"/>
                </w:rPr>
                <w:t>8%</w:t>
              </w:r>
            </w:ins>
          </w:p>
        </w:tc>
        <w:tc>
          <w:tcPr>
            <w:tcW w:w="1133" w:type="dxa"/>
            <w:shd w:val="clear" w:color="auto" w:fill="auto"/>
            <w:vAlign w:val="bottom"/>
          </w:tcPr>
          <w:p w14:paraId="5FF6F19C" w14:textId="77777777" w:rsidR="00BD0299" w:rsidRPr="00FF6A71" w:rsidRDefault="00BD0299">
            <w:pPr>
              <w:spacing w:before="0" w:after="0" w:line="240" w:lineRule="auto"/>
              <w:ind w:left="360"/>
              <w:rPr>
                <w:ins w:id="59961" w:author="pete jones" w:date="2022-01-04T12:37:00Z"/>
                <w:rFonts w:cstheme="minorHAnsi"/>
              </w:rPr>
              <w:pPrChange w:id="59962" w:author="pete jones" w:date="2022-01-04T12:55:00Z">
                <w:pPr>
                  <w:ind w:left="360"/>
                </w:pPr>
              </w:pPrChange>
            </w:pPr>
            <w:ins w:id="59963" w:author="pete jones" w:date="2022-01-04T12:37:00Z">
              <w:r w:rsidRPr="00FF6A71">
                <w:rPr>
                  <w:rFonts w:cs="Calibri"/>
                  <w:color w:val="000000"/>
                </w:rPr>
                <w:t>5</w:t>
              </w:r>
            </w:ins>
          </w:p>
        </w:tc>
      </w:tr>
      <w:tr w:rsidR="00BD0299" w:rsidRPr="00FF6A71" w14:paraId="2D1CA118" w14:textId="77777777" w:rsidTr="00015922">
        <w:trPr>
          <w:ins w:id="59964" w:author="pete jones" w:date="2022-01-04T12:37:00Z"/>
        </w:trPr>
        <w:tc>
          <w:tcPr>
            <w:tcW w:w="6865" w:type="dxa"/>
            <w:shd w:val="clear" w:color="auto" w:fill="auto"/>
            <w:vAlign w:val="bottom"/>
          </w:tcPr>
          <w:p w14:paraId="5136ECEE" w14:textId="77777777" w:rsidR="00BD0299" w:rsidRPr="00FF6A71" w:rsidRDefault="00BD0299">
            <w:pPr>
              <w:spacing w:before="0" w:after="0" w:line="240" w:lineRule="auto"/>
              <w:ind w:left="229"/>
              <w:rPr>
                <w:ins w:id="59965" w:author="pete jones" w:date="2022-01-04T12:37:00Z"/>
                <w:rFonts w:cstheme="minorHAnsi"/>
              </w:rPr>
              <w:pPrChange w:id="59966" w:author="pete jones" w:date="2022-01-04T12:55:00Z">
                <w:pPr>
                  <w:ind w:left="229"/>
                </w:pPr>
              </w:pPrChange>
            </w:pPr>
            <w:ins w:id="59967" w:author="pete jones" w:date="2022-01-04T12:37:00Z">
              <w:r w:rsidRPr="00FF6A71">
                <w:rPr>
                  <w:rFonts w:cs="Calibri"/>
                  <w:color w:val="000000"/>
                </w:rPr>
                <w:t>Sketching</w:t>
              </w:r>
            </w:ins>
          </w:p>
        </w:tc>
        <w:tc>
          <w:tcPr>
            <w:tcW w:w="992" w:type="dxa"/>
            <w:shd w:val="clear" w:color="auto" w:fill="auto"/>
            <w:vAlign w:val="center"/>
          </w:tcPr>
          <w:p w14:paraId="432C5714" w14:textId="77777777" w:rsidR="00BD0299" w:rsidRPr="00FF6A71" w:rsidRDefault="00BD0299">
            <w:pPr>
              <w:spacing w:before="0" w:after="0" w:line="240" w:lineRule="auto"/>
              <w:ind w:left="360"/>
              <w:rPr>
                <w:ins w:id="59968" w:author="pete jones" w:date="2022-01-04T12:37:00Z"/>
                <w:rFonts w:cstheme="minorHAnsi"/>
              </w:rPr>
              <w:pPrChange w:id="59969" w:author="pete jones" w:date="2022-01-04T12:55:00Z">
                <w:pPr>
                  <w:ind w:left="360"/>
                </w:pPr>
              </w:pPrChange>
            </w:pPr>
            <w:ins w:id="59970" w:author="pete jones" w:date="2022-01-04T12:37:00Z">
              <w:r w:rsidRPr="00FF6A71">
                <w:rPr>
                  <w:rFonts w:cs="Calibri"/>
                  <w:color w:val="000000"/>
                </w:rPr>
                <w:t>8%</w:t>
              </w:r>
            </w:ins>
          </w:p>
        </w:tc>
        <w:tc>
          <w:tcPr>
            <w:tcW w:w="1133" w:type="dxa"/>
            <w:shd w:val="clear" w:color="auto" w:fill="auto"/>
            <w:vAlign w:val="bottom"/>
          </w:tcPr>
          <w:p w14:paraId="17157455" w14:textId="77777777" w:rsidR="00BD0299" w:rsidRPr="00FF6A71" w:rsidRDefault="00BD0299">
            <w:pPr>
              <w:spacing w:before="0" w:after="0" w:line="240" w:lineRule="auto"/>
              <w:ind w:left="360"/>
              <w:rPr>
                <w:ins w:id="59971" w:author="pete jones" w:date="2022-01-04T12:37:00Z"/>
                <w:rFonts w:cstheme="minorHAnsi"/>
              </w:rPr>
              <w:pPrChange w:id="59972" w:author="pete jones" w:date="2022-01-04T12:55:00Z">
                <w:pPr>
                  <w:ind w:left="360"/>
                </w:pPr>
              </w:pPrChange>
            </w:pPr>
            <w:ins w:id="59973" w:author="pete jones" w:date="2022-01-04T12:37:00Z">
              <w:r w:rsidRPr="00FF6A71">
                <w:rPr>
                  <w:rFonts w:cs="Calibri"/>
                  <w:color w:val="000000"/>
                </w:rPr>
                <w:t>5</w:t>
              </w:r>
            </w:ins>
          </w:p>
        </w:tc>
      </w:tr>
      <w:tr w:rsidR="00BD0299" w:rsidRPr="00FF6A71" w14:paraId="1C090EB9" w14:textId="77777777" w:rsidTr="00015922">
        <w:trPr>
          <w:ins w:id="59974" w:author="pete jones" w:date="2022-01-04T12:37:00Z"/>
        </w:trPr>
        <w:tc>
          <w:tcPr>
            <w:tcW w:w="6865" w:type="dxa"/>
            <w:shd w:val="clear" w:color="auto" w:fill="auto"/>
            <w:vAlign w:val="bottom"/>
          </w:tcPr>
          <w:p w14:paraId="3E5CE2BF" w14:textId="77777777" w:rsidR="00BD0299" w:rsidRPr="00FF6A71" w:rsidRDefault="00BD0299">
            <w:pPr>
              <w:spacing w:before="0" w:after="0" w:line="240" w:lineRule="auto"/>
              <w:ind w:left="229"/>
              <w:rPr>
                <w:ins w:id="59975" w:author="pete jones" w:date="2022-01-04T12:37:00Z"/>
                <w:rFonts w:cstheme="minorHAnsi"/>
              </w:rPr>
              <w:pPrChange w:id="59976" w:author="pete jones" w:date="2022-01-04T12:55:00Z">
                <w:pPr>
                  <w:ind w:left="229"/>
                </w:pPr>
              </w:pPrChange>
            </w:pPr>
            <w:ins w:id="59977" w:author="pete jones" w:date="2022-01-04T12:37:00Z">
              <w:r w:rsidRPr="00FF6A71">
                <w:rPr>
                  <w:rFonts w:cs="Calibri"/>
                  <w:color w:val="000000"/>
                </w:rPr>
                <w:t>Goal Setting</w:t>
              </w:r>
            </w:ins>
          </w:p>
        </w:tc>
        <w:tc>
          <w:tcPr>
            <w:tcW w:w="992" w:type="dxa"/>
            <w:shd w:val="clear" w:color="auto" w:fill="auto"/>
            <w:vAlign w:val="center"/>
          </w:tcPr>
          <w:p w14:paraId="0C7388BD" w14:textId="77777777" w:rsidR="00BD0299" w:rsidRPr="00FF6A71" w:rsidRDefault="00BD0299">
            <w:pPr>
              <w:spacing w:before="0" w:after="0" w:line="240" w:lineRule="auto"/>
              <w:ind w:left="360"/>
              <w:rPr>
                <w:ins w:id="59978" w:author="pete jones" w:date="2022-01-04T12:37:00Z"/>
                <w:rFonts w:cstheme="minorHAnsi"/>
              </w:rPr>
              <w:pPrChange w:id="59979" w:author="pete jones" w:date="2022-01-04T12:55:00Z">
                <w:pPr>
                  <w:ind w:left="360"/>
                </w:pPr>
              </w:pPrChange>
            </w:pPr>
            <w:ins w:id="59980" w:author="pete jones" w:date="2022-01-04T12:37:00Z">
              <w:r w:rsidRPr="00FF6A71">
                <w:rPr>
                  <w:rFonts w:cs="Calibri"/>
                  <w:color w:val="000000"/>
                </w:rPr>
                <w:t>8%</w:t>
              </w:r>
            </w:ins>
          </w:p>
        </w:tc>
        <w:tc>
          <w:tcPr>
            <w:tcW w:w="1133" w:type="dxa"/>
            <w:shd w:val="clear" w:color="auto" w:fill="auto"/>
            <w:vAlign w:val="bottom"/>
          </w:tcPr>
          <w:p w14:paraId="47517BD9" w14:textId="77777777" w:rsidR="00BD0299" w:rsidRPr="00FF6A71" w:rsidRDefault="00BD0299">
            <w:pPr>
              <w:spacing w:before="0" w:after="0" w:line="240" w:lineRule="auto"/>
              <w:ind w:left="360"/>
              <w:rPr>
                <w:ins w:id="59981" w:author="pete jones" w:date="2022-01-04T12:37:00Z"/>
                <w:rFonts w:cstheme="minorHAnsi"/>
              </w:rPr>
              <w:pPrChange w:id="59982" w:author="pete jones" w:date="2022-01-04T12:55:00Z">
                <w:pPr>
                  <w:ind w:left="360"/>
                </w:pPr>
              </w:pPrChange>
            </w:pPr>
            <w:ins w:id="59983" w:author="pete jones" w:date="2022-01-04T12:37:00Z">
              <w:r w:rsidRPr="00FF6A71">
                <w:rPr>
                  <w:rFonts w:cs="Calibri"/>
                  <w:color w:val="000000"/>
                </w:rPr>
                <w:t>5</w:t>
              </w:r>
            </w:ins>
          </w:p>
        </w:tc>
      </w:tr>
      <w:tr w:rsidR="00BD0299" w:rsidRPr="00FF6A71" w14:paraId="30847349" w14:textId="77777777" w:rsidTr="00015922">
        <w:trPr>
          <w:ins w:id="59984" w:author="pete jones" w:date="2022-01-04T12:37:00Z"/>
        </w:trPr>
        <w:tc>
          <w:tcPr>
            <w:tcW w:w="6865" w:type="dxa"/>
            <w:shd w:val="clear" w:color="auto" w:fill="auto"/>
            <w:vAlign w:val="bottom"/>
          </w:tcPr>
          <w:p w14:paraId="22868F59" w14:textId="77777777" w:rsidR="00BD0299" w:rsidRPr="00FF6A71" w:rsidRDefault="00BD0299">
            <w:pPr>
              <w:spacing w:before="0" w:after="0" w:line="240" w:lineRule="auto"/>
              <w:ind w:left="229"/>
              <w:rPr>
                <w:ins w:id="59985" w:author="pete jones" w:date="2022-01-04T12:37:00Z"/>
                <w:rFonts w:cstheme="minorHAnsi"/>
              </w:rPr>
              <w:pPrChange w:id="59986" w:author="pete jones" w:date="2022-01-04T12:55:00Z">
                <w:pPr>
                  <w:ind w:left="229"/>
                </w:pPr>
              </w:pPrChange>
            </w:pPr>
            <w:ins w:id="59987" w:author="pete jones" w:date="2022-01-04T12:37:00Z">
              <w:r w:rsidRPr="00FF6A71">
                <w:rPr>
                  <w:rFonts w:cs="Calibri"/>
                  <w:color w:val="000000"/>
                </w:rPr>
                <w:t>Brainstorming</w:t>
              </w:r>
            </w:ins>
          </w:p>
        </w:tc>
        <w:tc>
          <w:tcPr>
            <w:tcW w:w="992" w:type="dxa"/>
            <w:shd w:val="clear" w:color="auto" w:fill="auto"/>
            <w:vAlign w:val="center"/>
          </w:tcPr>
          <w:p w14:paraId="1F360F64" w14:textId="77777777" w:rsidR="00BD0299" w:rsidRPr="00FF6A71" w:rsidRDefault="00BD0299">
            <w:pPr>
              <w:spacing w:before="0" w:after="0" w:line="240" w:lineRule="auto"/>
              <w:ind w:left="360"/>
              <w:rPr>
                <w:ins w:id="59988" w:author="pete jones" w:date="2022-01-04T12:37:00Z"/>
                <w:rFonts w:cstheme="minorHAnsi"/>
              </w:rPr>
              <w:pPrChange w:id="59989" w:author="pete jones" w:date="2022-01-04T12:55:00Z">
                <w:pPr>
                  <w:ind w:left="360"/>
                </w:pPr>
              </w:pPrChange>
            </w:pPr>
            <w:ins w:id="59990" w:author="pete jones" w:date="2022-01-04T12:37:00Z">
              <w:r w:rsidRPr="00FF6A71">
                <w:rPr>
                  <w:rFonts w:cs="Calibri"/>
                  <w:color w:val="000000"/>
                </w:rPr>
                <w:t>6%</w:t>
              </w:r>
            </w:ins>
          </w:p>
        </w:tc>
        <w:tc>
          <w:tcPr>
            <w:tcW w:w="1133" w:type="dxa"/>
            <w:shd w:val="clear" w:color="auto" w:fill="auto"/>
            <w:vAlign w:val="bottom"/>
          </w:tcPr>
          <w:p w14:paraId="77F942CC" w14:textId="77777777" w:rsidR="00BD0299" w:rsidRPr="00FF6A71" w:rsidRDefault="00BD0299">
            <w:pPr>
              <w:spacing w:before="0" w:after="0" w:line="240" w:lineRule="auto"/>
              <w:ind w:left="360"/>
              <w:rPr>
                <w:ins w:id="59991" w:author="pete jones" w:date="2022-01-04T12:37:00Z"/>
                <w:rFonts w:cstheme="minorHAnsi"/>
              </w:rPr>
              <w:pPrChange w:id="59992" w:author="pete jones" w:date="2022-01-04T12:55:00Z">
                <w:pPr>
                  <w:ind w:left="360"/>
                </w:pPr>
              </w:pPrChange>
            </w:pPr>
            <w:ins w:id="59993" w:author="pete jones" w:date="2022-01-04T12:37:00Z">
              <w:r w:rsidRPr="00FF6A71">
                <w:rPr>
                  <w:rFonts w:cs="Calibri"/>
                  <w:color w:val="000000"/>
                </w:rPr>
                <w:t>4</w:t>
              </w:r>
            </w:ins>
          </w:p>
        </w:tc>
      </w:tr>
      <w:tr w:rsidR="00BD0299" w:rsidRPr="00FF6A71" w14:paraId="20725EF9" w14:textId="77777777" w:rsidTr="00015922">
        <w:trPr>
          <w:ins w:id="59994" w:author="pete jones" w:date="2022-01-04T12:37:00Z"/>
        </w:trPr>
        <w:tc>
          <w:tcPr>
            <w:tcW w:w="6865" w:type="dxa"/>
            <w:shd w:val="clear" w:color="auto" w:fill="auto"/>
            <w:vAlign w:val="bottom"/>
          </w:tcPr>
          <w:p w14:paraId="64479601" w14:textId="77777777" w:rsidR="00BD0299" w:rsidRPr="00FF6A71" w:rsidRDefault="00BD0299">
            <w:pPr>
              <w:spacing w:before="0" w:after="0" w:line="240" w:lineRule="auto"/>
              <w:ind w:left="229"/>
              <w:rPr>
                <w:ins w:id="59995" w:author="pete jones" w:date="2022-01-04T12:37:00Z"/>
                <w:rFonts w:cstheme="minorHAnsi"/>
              </w:rPr>
              <w:pPrChange w:id="59996" w:author="pete jones" w:date="2022-01-04T12:55:00Z">
                <w:pPr>
                  <w:ind w:left="229"/>
                </w:pPr>
              </w:pPrChange>
            </w:pPr>
            <w:ins w:id="59997" w:author="pete jones" w:date="2022-01-04T12:37:00Z">
              <w:r w:rsidRPr="00FF6A71">
                <w:rPr>
                  <w:rFonts w:cs="Calibri"/>
                  <w:color w:val="000000"/>
                </w:rPr>
                <w:t>Trade-Offs</w:t>
              </w:r>
            </w:ins>
          </w:p>
        </w:tc>
        <w:tc>
          <w:tcPr>
            <w:tcW w:w="992" w:type="dxa"/>
            <w:shd w:val="clear" w:color="auto" w:fill="auto"/>
            <w:vAlign w:val="center"/>
          </w:tcPr>
          <w:p w14:paraId="29528014" w14:textId="77777777" w:rsidR="00BD0299" w:rsidRPr="00FF6A71" w:rsidRDefault="00BD0299">
            <w:pPr>
              <w:spacing w:before="0" w:after="0" w:line="240" w:lineRule="auto"/>
              <w:ind w:left="360"/>
              <w:rPr>
                <w:ins w:id="59998" w:author="pete jones" w:date="2022-01-04T12:37:00Z"/>
                <w:rFonts w:cstheme="minorHAnsi"/>
              </w:rPr>
              <w:pPrChange w:id="59999" w:author="pete jones" w:date="2022-01-04T12:55:00Z">
                <w:pPr>
                  <w:ind w:left="360"/>
                </w:pPr>
              </w:pPrChange>
            </w:pPr>
            <w:ins w:id="60000" w:author="pete jones" w:date="2022-01-04T12:37:00Z">
              <w:r w:rsidRPr="00FF6A71">
                <w:rPr>
                  <w:rFonts w:cs="Calibri"/>
                  <w:color w:val="000000"/>
                </w:rPr>
                <w:t>6%</w:t>
              </w:r>
            </w:ins>
          </w:p>
        </w:tc>
        <w:tc>
          <w:tcPr>
            <w:tcW w:w="1133" w:type="dxa"/>
            <w:shd w:val="clear" w:color="auto" w:fill="auto"/>
            <w:vAlign w:val="bottom"/>
          </w:tcPr>
          <w:p w14:paraId="5D083F54" w14:textId="77777777" w:rsidR="00BD0299" w:rsidRPr="00FF6A71" w:rsidRDefault="00BD0299">
            <w:pPr>
              <w:spacing w:before="0" w:after="0" w:line="240" w:lineRule="auto"/>
              <w:ind w:left="360"/>
              <w:rPr>
                <w:ins w:id="60001" w:author="pete jones" w:date="2022-01-04T12:37:00Z"/>
                <w:rFonts w:cstheme="minorHAnsi"/>
              </w:rPr>
              <w:pPrChange w:id="60002" w:author="pete jones" w:date="2022-01-04T12:55:00Z">
                <w:pPr>
                  <w:ind w:left="360"/>
                </w:pPr>
              </w:pPrChange>
            </w:pPr>
            <w:ins w:id="60003" w:author="pete jones" w:date="2022-01-04T12:37:00Z">
              <w:r w:rsidRPr="00FF6A71">
                <w:rPr>
                  <w:rFonts w:cs="Calibri"/>
                  <w:color w:val="000000"/>
                </w:rPr>
                <w:t>4</w:t>
              </w:r>
            </w:ins>
          </w:p>
        </w:tc>
      </w:tr>
      <w:tr w:rsidR="00BD0299" w:rsidRPr="00FF6A71" w14:paraId="41765F43" w14:textId="77777777" w:rsidTr="00015922">
        <w:trPr>
          <w:ins w:id="60004" w:author="pete jones" w:date="2022-01-04T12:37:00Z"/>
        </w:trPr>
        <w:tc>
          <w:tcPr>
            <w:tcW w:w="6865" w:type="dxa"/>
            <w:shd w:val="clear" w:color="auto" w:fill="auto"/>
            <w:vAlign w:val="bottom"/>
          </w:tcPr>
          <w:p w14:paraId="5EB227AF" w14:textId="77777777" w:rsidR="00BD0299" w:rsidRPr="00FF6A71" w:rsidRDefault="00BD0299">
            <w:pPr>
              <w:spacing w:before="0" w:after="0" w:line="240" w:lineRule="auto"/>
              <w:ind w:left="229"/>
              <w:rPr>
                <w:ins w:id="60005" w:author="pete jones" w:date="2022-01-04T12:37:00Z"/>
                <w:rFonts w:cstheme="minorHAnsi"/>
              </w:rPr>
              <w:pPrChange w:id="60006" w:author="pete jones" w:date="2022-01-04T12:55:00Z">
                <w:pPr>
                  <w:ind w:left="229"/>
                </w:pPr>
              </w:pPrChange>
            </w:pPr>
            <w:ins w:id="60007" w:author="pete jones" w:date="2022-01-04T12:37:00Z">
              <w:r w:rsidRPr="00FF6A71">
                <w:rPr>
                  <w:rFonts w:cs="Calibri"/>
                  <w:color w:val="000000"/>
                </w:rPr>
                <w:t>Imagining</w:t>
              </w:r>
            </w:ins>
          </w:p>
        </w:tc>
        <w:tc>
          <w:tcPr>
            <w:tcW w:w="992" w:type="dxa"/>
            <w:shd w:val="clear" w:color="auto" w:fill="auto"/>
            <w:vAlign w:val="center"/>
          </w:tcPr>
          <w:p w14:paraId="73A94B5F" w14:textId="77777777" w:rsidR="00BD0299" w:rsidRPr="00FF6A71" w:rsidRDefault="00BD0299">
            <w:pPr>
              <w:spacing w:before="0" w:after="0" w:line="240" w:lineRule="auto"/>
              <w:ind w:left="360"/>
              <w:rPr>
                <w:ins w:id="60008" w:author="pete jones" w:date="2022-01-04T12:37:00Z"/>
                <w:rFonts w:cstheme="minorHAnsi"/>
              </w:rPr>
              <w:pPrChange w:id="60009" w:author="pete jones" w:date="2022-01-04T12:55:00Z">
                <w:pPr>
                  <w:ind w:left="360"/>
                </w:pPr>
              </w:pPrChange>
            </w:pPr>
            <w:ins w:id="60010" w:author="pete jones" w:date="2022-01-04T12:37:00Z">
              <w:r w:rsidRPr="00FF6A71">
                <w:rPr>
                  <w:rFonts w:cs="Calibri"/>
                  <w:color w:val="000000"/>
                </w:rPr>
                <w:t>6%</w:t>
              </w:r>
            </w:ins>
          </w:p>
        </w:tc>
        <w:tc>
          <w:tcPr>
            <w:tcW w:w="1133" w:type="dxa"/>
            <w:shd w:val="clear" w:color="auto" w:fill="auto"/>
            <w:vAlign w:val="bottom"/>
          </w:tcPr>
          <w:p w14:paraId="40BD83CE" w14:textId="77777777" w:rsidR="00BD0299" w:rsidRPr="00FF6A71" w:rsidRDefault="00BD0299">
            <w:pPr>
              <w:spacing w:before="0" w:after="0" w:line="240" w:lineRule="auto"/>
              <w:ind w:left="360"/>
              <w:rPr>
                <w:ins w:id="60011" w:author="pete jones" w:date="2022-01-04T12:37:00Z"/>
                <w:rFonts w:cstheme="minorHAnsi"/>
              </w:rPr>
              <w:pPrChange w:id="60012" w:author="pete jones" w:date="2022-01-04T12:55:00Z">
                <w:pPr>
                  <w:ind w:left="360"/>
                </w:pPr>
              </w:pPrChange>
            </w:pPr>
            <w:ins w:id="60013" w:author="pete jones" w:date="2022-01-04T12:37:00Z">
              <w:r w:rsidRPr="00FF6A71">
                <w:rPr>
                  <w:rFonts w:cs="Calibri"/>
                  <w:color w:val="000000"/>
                </w:rPr>
                <w:t>4</w:t>
              </w:r>
            </w:ins>
          </w:p>
        </w:tc>
      </w:tr>
      <w:tr w:rsidR="00BD0299" w:rsidRPr="00FF6A71" w14:paraId="12CBD290" w14:textId="77777777" w:rsidTr="00015922">
        <w:trPr>
          <w:ins w:id="60014" w:author="pete jones" w:date="2022-01-04T12:37:00Z"/>
        </w:trPr>
        <w:tc>
          <w:tcPr>
            <w:tcW w:w="6865" w:type="dxa"/>
            <w:shd w:val="clear" w:color="auto" w:fill="auto"/>
            <w:vAlign w:val="bottom"/>
          </w:tcPr>
          <w:p w14:paraId="7531569E" w14:textId="77777777" w:rsidR="00BD0299" w:rsidRPr="00FF6A71" w:rsidRDefault="00BD0299">
            <w:pPr>
              <w:spacing w:before="0" w:after="0" w:line="240" w:lineRule="auto"/>
              <w:ind w:left="229"/>
              <w:rPr>
                <w:ins w:id="60015" w:author="pete jones" w:date="2022-01-04T12:37:00Z"/>
                <w:rFonts w:cstheme="minorHAnsi"/>
              </w:rPr>
              <w:pPrChange w:id="60016" w:author="pete jones" w:date="2022-01-04T12:55:00Z">
                <w:pPr>
                  <w:ind w:left="229"/>
                </w:pPr>
              </w:pPrChange>
            </w:pPr>
            <w:ins w:id="60017" w:author="pete jones" w:date="2022-01-04T12:37:00Z">
              <w:r w:rsidRPr="00FF6A71">
                <w:rPr>
                  <w:rFonts w:cs="Calibri"/>
                  <w:color w:val="000000"/>
                </w:rPr>
                <w:t>Constraints</w:t>
              </w:r>
            </w:ins>
          </w:p>
        </w:tc>
        <w:tc>
          <w:tcPr>
            <w:tcW w:w="992" w:type="dxa"/>
            <w:shd w:val="clear" w:color="auto" w:fill="auto"/>
            <w:vAlign w:val="center"/>
          </w:tcPr>
          <w:p w14:paraId="00D4DDF8" w14:textId="77777777" w:rsidR="00BD0299" w:rsidRPr="00FF6A71" w:rsidRDefault="00BD0299">
            <w:pPr>
              <w:spacing w:before="0" w:after="0" w:line="240" w:lineRule="auto"/>
              <w:ind w:left="360"/>
              <w:rPr>
                <w:ins w:id="60018" w:author="pete jones" w:date="2022-01-04T12:37:00Z"/>
                <w:rFonts w:cstheme="minorHAnsi"/>
              </w:rPr>
              <w:pPrChange w:id="60019" w:author="pete jones" w:date="2022-01-04T12:55:00Z">
                <w:pPr>
                  <w:ind w:left="360"/>
                </w:pPr>
              </w:pPrChange>
            </w:pPr>
            <w:ins w:id="60020" w:author="pete jones" w:date="2022-01-04T12:37:00Z">
              <w:r w:rsidRPr="00FF6A71">
                <w:rPr>
                  <w:rFonts w:cs="Calibri"/>
                  <w:color w:val="000000"/>
                </w:rPr>
                <w:t>5%</w:t>
              </w:r>
            </w:ins>
          </w:p>
        </w:tc>
        <w:tc>
          <w:tcPr>
            <w:tcW w:w="1133" w:type="dxa"/>
            <w:shd w:val="clear" w:color="auto" w:fill="auto"/>
            <w:vAlign w:val="bottom"/>
          </w:tcPr>
          <w:p w14:paraId="01541C3C" w14:textId="77777777" w:rsidR="00BD0299" w:rsidRPr="00FF6A71" w:rsidRDefault="00BD0299">
            <w:pPr>
              <w:spacing w:before="0" w:after="0" w:line="240" w:lineRule="auto"/>
              <w:ind w:left="360"/>
              <w:rPr>
                <w:ins w:id="60021" w:author="pete jones" w:date="2022-01-04T12:37:00Z"/>
                <w:rFonts w:cstheme="minorHAnsi"/>
              </w:rPr>
              <w:pPrChange w:id="60022" w:author="pete jones" w:date="2022-01-04T12:55:00Z">
                <w:pPr>
                  <w:ind w:left="360"/>
                </w:pPr>
              </w:pPrChange>
            </w:pPr>
            <w:ins w:id="60023" w:author="pete jones" w:date="2022-01-04T12:37:00Z">
              <w:r w:rsidRPr="00FF6A71">
                <w:rPr>
                  <w:rFonts w:cs="Calibri"/>
                  <w:color w:val="000000"/>
                </w:rPr>
                <w:t>3</w:t>
              </w:r>
            </w:ins>
          </w:p>
        </w:tc>
      </w:tr>
      <w:tr w:rsidR="00BD0299" w:rsidRPr="00FF6A71" w14:paraId="2283EBCF" w14:textId="77777777" w:rsidTr="00015922">
        <w:trPr>
          <w:ins w:id="60024" w:author="pete jones" w:date="2022-01-04T12:37:00Z"/>
        </w:trPr>
        <w:tc>
          <w:tcPr>
            <w:tcW w:w="6865" w:type="dxa"/>
            <w:shd w:val="clear" w:color="auto" w:fill="auto"/>
            <w:vAlign w:val="bottom"/>
          </w:tcPr>
          <w:p w14:paraId="30599618" w14:textId="77777777" w:rsidR="00BD0299" w:rsidRPr="00FF6A71" w:rsidRDefault="00BD0299">
            <w:pPr>
              <w:spacing w:before="0" w:after="0" w:line="240" w:lineRule="auto"/>
              <w:ind w:left="229"/>
              <w:rPr>
                <w:ins w:id="60025" w:author="pete jones" w:date="2022-01-04T12:37:00Z"/>
                <w:rFonts w:cstheme="minorHAnsi"/>
              </w:rPr>
              <w:pPrChange w:id="60026" w:author="pete jones" w:date="2022-01-04T12:55:00Z">
                <w:pPr>
                  <w:ind w:left="229"/>
                </w:pPr>
              </w:pPrChange>
            </w:pPr>
            <w:ins w:id="60027" w:author="pete jones" w:date="2022-01-04T12:37:00Z">
              <w:r w:rsidRPr="00FF6A71">
                <w:rPr>
                  <w:rFonts w:cs="Calibri"/>
                  <w:color w:val="000000"/>
                </w:rPr>
                <w:t>Seeking Info</w:t>
              </w:r>
            </w:ins>
          </w:p>
        </w:tc>
        <w:tc>
          <w:tcPr>
            <w:tcW w:w="992" w:type="dxa"/>
            <w:shd w:val="clear" w:color="auto" w:fill="auto"/>
            <w:vAlign w:val="center"/>
          </w:tcPr>
          <w:p w14:paraId="77DFF59D" w14:textId="77777777" w:rsidR="00BD0299" w:rsidRPr="00FF6A71" w:rsidRDefault="00BD0299">
            <w:pPr>
              <w:spacing w:before="0" w:after="0" w:line="240" w:lineRule="auto"/>
              <w:ind w:left="360"/>
              <w:rPr>
                <w:ins w:id="60028" w:author="pete jones" w:date="2022-01-04T12:37:00Z"/>
                <w:rFonts w:cstheme="minorHAnsi"/>
              </w:rPr>
              <w:pPrChange w:id="60029" w:author="pete jones" w:date="2022-01-04T12:55:00Z">
                <w:pPr>
                  <w:ind w:left="360"/>
                </w:pPr>
              </w:pPrChange>
            </w:pPr>
            <w:ins w:id="60030" w:author="pete jones" w:date="2022-01-04T12:37:00Z">
              <w:r w:rsidRPr="00FF6A71">
                <w:rPr>
                  <w:rFonts w:cs="Calibri"/>
                  <w:color w:val="000000"/>
                </w:rPr>
                <w:t>3%</w:t>
              </w:r>
            </w:ins>
          </w:p>
        </w:tc>
        <w:tc>
          <w:tcPr>
            <w:tcW w:w="1133" w:type="dxa"/>
            <w:shd w:val="clear" w:color="auto" w:fill="auto"/>
            <w:vAlign w:val="bottom"/>
          </w:tcPr>
          <w:p w14:paraId="65DE76E4" w14:textId="77777777" w:rsidR="00BD0299" w:rsidRPr="00FF6A71" w:rsidRDefault="00BD0299">
            <w:pPr>
              <w:spacing w:before="0" w:after="0" w:line="240" w:lineRule="auto"/>
              <w:ind w:left="360"/>
              <w:rPr>
                <w:ins w:id="60031" w:author="pete jones" w:date="2022-01-04T12:37:00Z"/>
                <w:rFonts w:cstheme="minorHAnsi"/>
              </w:rPr>
              <w:pPrChange w:id="60032" w:author="pete jones" w:date="2022-01-04T12:55:00Z">
                <w:pPr>
                  <w:ind w:left="360"/>
                </w:pPr>
              </w:pPrChange>
            </w:pPr>
            <w:ins w:id="60033" w:author="pete jones" w:date="2022-01-04T12:37:00Z">
              <w:r w:rsidRPr="00FF6A71">
                <w:rPr>
                  <w:rFonts w:cs="Calibri"/>
                  <w:color w:val="000000"/>
                </w:rPr>
                <w:t>2</w:t>
              </w:r>
            </w:ins>
          </w:p>
        </w:tc>
      </w:tr>
      <w:tr w:rsidR="00BD0299" w:rsidRPr="00FF6A71" w14:paraId="39B9CC52" w14:textId="77777777" w:rsidTr="00015922">
        <w:trPr>
          <w:ins w:id="60034" w:author="pete jones" w:date="2022-01-04T12:37:00Z"/>
        </w:trPr>
        <w:tc>
          <w:tcPr>
            <w:tcW w:w="6865" w:type="dxa"/>
            <w:shd w:val="clear" w:color="auto" w:fill="auto"/>
            <w:vAlign w:val="bottom"/>
          </w:tcPr>
          <w:p w14:paraId="39FA3C04" w14:textId="77777777" w:rsidR="00BD0299" w:rsidRPr="00FF6A71" w:rsidRDefault="00BD0299">
            <w:pPr>
              <w:spacing w:before="0" w:after="0" w:line="240" w:lineRule="auto"/>
              <w:ind w:left="229"/>
              <w:rPr>
                <w:ins w:id="60035" w:author="pete jones" w:date="2022-01-04T12:37:00Z"/>
                <w:rFonts w:cstheme="minorHAnsi"/>
              </w:rPr>
              <w:pPrChange w:id="60036" w:author="pete jones" w:date="2022-01-04T12:55:00Z">
                <w:pPr>
                  <w:ind w:left="229"/>
                </w:pPr>
              </w:pPrChange>
            </w:pPr>
            <w:ins w:id="60037" w:author="pete jones" w:date="2022-01-04T12:37:00Z">
              <w:r w:rsidRPr="00FF6A71">
                <w:rPr>
                  <w:rFonts w:cs="Calibri"/>
                  <w:color w:val="000000"/>
                </w:rPr>
                <w:t>Visualizing</w:t>
              </w:r>
            </w:ins>
          </w:p>
        </w:tc>
        <w:tc>
          <w:tcPr>
            <w:tcW w:w="992" w:type="dxa"/>
            <w:shd w:val="clear" w:color="auto" w:fill="auto"/>
            <w:vAlign w:val="center"/>
          </w:tcPr>
          <w:p w14:paraId="4FDD3ACC" w14:textId="77777777" w:rsidR="00BD0299" w:rsidRPr="00FF6A71" w:rsidRDefault="00BD0299">
            <w:pPr>
              <w:spacing w:before="0" w:after="0" w:line="240" w:lineRule="auto"/>
              <w:ind w:left="360"/>
              <w:rPr>
                <w:ins w:id="60038" w:author="pete jones" w:date="2022-01-04T12:37:00Z"/>
                <w:rFonts w:cstheme="minorHAnsi"/>
              </w:rPr>
              <w:pPrChange w:id="60039" w:author="pete jones" w:date="2022-01-04T12:55:00Z">
                <w:pPr>
                  <w:ind w:left="360"/>
                </w:pPr>
              </w:pPrChange>
            </w:pPr>
            <w:ins w:id="60040" w:author="pete jones" w:date="2022-01-04T12:37:00Z">
              <w:r w:rsidRPr="00FF6A71">
                <w:rPr>
                  <w:rFonts w:cs="Calibri"/>
                  <w:color w:val="000000"/>
                </w:rPr>
                <w:t>3%</w:t>
              </w:r>
            </w:ins>
          </w:p>
        </w:tc>
        <w:tc>
          <w:tcPr>
            <w:tcW w:w="1133" w:type="dxa"/>
            <w:shd w:val="clear" w:color="auto" w:fill="auto"/>
            <w:vAlign w:val="bottom"/>
          </w:tcPr>
          <w:p w14:paraId="752579AD" w14:textId="77777777" w:rsidR="00BD0299" w:rsidRPr="00FF6A71" w:rsidRDefault="00BD0299">
            <w:pPr>
              <w:spacing w:before="0" w:after="0" w:line="240" w:lineRule="auto"/>
              <w:ind w:left="360"/>
              <w:rPr>
                <w:ins w:id="60041" w:author="pete jones" w:date="2022-01-04T12:37:00Z"/>
                <w:rFonts w:cstheme="minorHAnsi"/>
              </w:rPr>
              <w:pPrChange w:id="60042" w:author="pete jones" w:date="2022-01-04T12:55:00Z">
                <w:pPr>
                  <w:ind w:left="360"/>
                </w:pPr>
              </w:pPrChange>
            </w:pPr>
            <w:ins w:id="60043" w:author="pete jones" w:date="2022-01-04T12:37:00Z">
              <w:r w:rsidRPr="00FF6A71">
                <w:rPr>
                  <w:rFonts w:cs="Calibri"/>
                  <w:color w:val="000000"/>
                </w:rPr>
                <w:t>2</w:t>
              </w:r>
            </w:ins>
          </w:p>
        </w:tc>
      </w:tr>
      <w:tr w:rsidR="00BD0299" w:rsidRPr="00FF6A71" w14:paraId="0C416D82" w14:textId="77777777" w:rsidTr="00015922">
        <w:trPr>
          <w:ins w:id="60044" w:author="pete jones" w:date="2022-01-04T12:37:00Z"/>
        </w:trPr>
        <w:tc>
          <w:tcPr>
            <w:tcW w:w="6865" w:type="dxa"/>
            <w:shd w:val="clear" w:color="auto" w:fill="auto"/>
            <w:vAlign w:val="bottom"/>
          </w:tcPr>
          <w:p w14:paraId="27E043FA" w14:textId="77777777" w:rsidR="00BD0299" w:rsidRPr="00FF6A71" w:rsidRDefault="00BD0299">
            <w:pPr>
              <w:spacing w:before="0" w:after="0" w:line="240" w:lineRule="auto"/>
              <w:ind w:left="229"/>
              <w:rPr>
                <w:ins w:id="60045" w:author="pete jones" w:date="2022-01-04T12:37:00Z"/>
                <w:rFonts w:cstheme="minorHAnsi"/>
              </w:rPr>
              <w:pPrChange w:id="60046" w:author="pete jones" w:date="2022-01-04T12:55:00Z">
                <w:pPr>
                  <w:ind w:left="229"/>
                </w:pPr>
              </w:pPrChange>
            </w:pPr>
            <w:ins w:id="60047" w:author="pete jones" w:date="2022-01-04T12:37:00Z">
              <w:r w:rsidRPr="00FF6A71">
                <w:rPr>
                  <w:rFonts w:cs="Calibri"/>
                  <w:color w:val="000000"/>
                </w:rPr>
                <w:t>Alternatives</w:t>
              </w:r>
            </w:ins>
          </w:p>
        </w:tc>
        <w:tc>
          <w:tcPr>
            <w:tcW w:w="992" w:type="dxa"/>
            <w:shd w:val="clear" w:color="auto" w:fill="auto"/>
            <w:vAlign w:val="center"/>
          </w:tcPr>
          <w:p w14:paraId="619C8DA8" w14:textId="77777777" w:rsidR="00BD0299" w:rsidRPr="00FF6A71" w:rsidRDefault="00BD0299">
            <w:pPr>
              <w:spacing w:before="0" w:after="0" w:line="240" w:lineRule="auto"/>
              <w:ind w:left="360"/>
              <w:rPr>
                <w:ins w:id="60048" w:author="pete jones" w:date="2022-01-04T12:37:00Z"/>
                <w:rFonts w:cstheme="minorHAnsi"/>
              </w:rPr>
              <w:pPrChange w:id="60049" w:author="pete jones" w:date="2022-01-04T12:55:00Z">
                <w:pPr>
                  <w:ind w:left="360"/>
                </w:pPr>
              </w:pPrChange>
            </w:pPr>
            <w:ins w:id="60050" w:author="pete jones" w:date="2022-01-04T12:37:00Z">
              <w:r w:rsidRPr="00FF6A71">
                <w:rPr>
                  <w:rFonts w:cs="Calibri"/>
                  <w:color w:val="000000"/>
                </w:rPr>
                <w:t>3%</w:t>
              </w:r>
            </w:ins>
          </w:p>
        </w:tc>
        <w:tc>
          <w:tcPr>
            <w:tcW w:w="1133" w:type="dxa"/>
            <w:shd w:val="clear" w:color="auto" w:fill="auto"/>
            <w:vAlign w:val="bottom"/>
          </w:tcPr>
          <w:p w14:paraId="4DF35CF1" w14:textId="77777777" w:rsidR="00BD0299" w:rsidRPr="00FF6A71" w:rsidRDefault="00BD0299">
            <w:pPr>
              <w:spacing w:before="0" w:after="0" w:line="240" w:lineRule="auto"/>
              <w:ind w:left="360"/>
              <w:rPr>
                <w:ins w:id="60051" w:author="pete jones" w:date="2022-01-04T12:37:00Z"/>
                <w:rFonts w:cstheme="minorHAnsi"/>
              </w:rPr>
              <w:pPrChange w:id="60052" w:author="pete jones" w:date="2022-01-04T12:55:00Z">
                <w:pPr>
                  <w:ind w:left="360"/>
                </w:pPr>
              </w:pPrChange>
            </w:pPr>
            <w:ins w:id="60053" w:author="pete jones" w:date="2022-01-04T12:37:00Z">
              <w:r w:rsidRPr="00FF6A71">
                <w:rPr>
                  <w:rFonts w:cs="Calibri"/>
                  <w:color w:val="000000"/>
                </w:rPr>
                <w:t>2</w:t>
              </w:r>
            </w:ins>
          </w:p>
        </w:tc>
      </w:tr>
      <w:tr w:rsidR="00BD0299" w:rsidRPr="00FF6A71" w14:paraId="6E05423A" w14:textId="77777777" w:rsidTr="00015922">
        <w:trPr>
          <w:ins w:id="60054" w:author="pete jones" w:date="2022-01-04T12:37:00Z"/>
        </w:trPr>
        <w:tc>
          <w:tcPr>
            <w:tcW w:w="6865" w:type="dxa"/>
            <w:shd w:val="clear" w:color="auto" w:fill="auto"/>
            <w:vAlign w:val="bottom"/>
          </w:tcPr>
          <w:p w14:paraId="4512D38A" w14:textId="77777777" w:rsidR="00BD0299" w:rsidRPr="00FF6A71" w:rsidRDefault="00BD0299">
            <w:pPr>
              <w:spacing w:before="0" w:after="0" w:line="240" w:lineRule="auto"/>
              <w:ind w:left="229"/>
              <w:rPr>
                <w:ins w:id="60055" w:author="pete jones" w:date="2022-01-04T12:37:00Z"/>
                <w:rFonts w:cstheme="minorHAnsi"/>
              </w:rPr>
              <w:pPrChange w:id="60056" w:author="pete jones" w:date="2022-01-04T12:55:00Z">
                <w:pPr>
                  <w:ind w:left="229"/>
                </w:pPr>
              </w:pPrChange>
            </w:pPr>
            <w:ins w:id="60057" w:author="pete jones" w:date="2022-01-04T12:37:00Z">
              <w:r w:rsidRPr="00FF6A71">
                <w:rPr>
                  <w:rFonts w:cs="Calibri"/>
                  <w:color w:val="000000"/>
                </w:rPr>
                <w:t>Prototyping</w:t>
              </w:r>
            </w:ins>
          </w:p>
        </w:tc>
        <w:tc>
          <w:tcPr>
            <w:tcW w:w="992" w:type="dxa"/>
            <w:shd w:val="clear" w:color="auto" w:fill="auto"/>
            <w:vAlign w:val="center"/>
          </w:tcPr>
          <w:p w14:paraId="7E4A41A0" w14:textId="77777777" w:rsidR="00BD0299" w:rsidRPr="00FF6A71" w:rsidRDefault="00BD0299">
            <w:pPr>
              <w:spacing w:before="0" w:after="0" w:line="240" w:lineRule="auto"/>
              <w:ind w:left="360"/>
              <w:rPr>
                <w:ins w:id="60058" w:author="pete jones" w:date="2022-01-04T12:37:00Z"/>
                <w:rFonts w:cstheme="minorHAnsi"/>
              </w:rPr>
              <w:pPrChange w:id="60059" w:author="pete jones" w:date="2022-01-04T12:55:00Z">
                <w:pPr>
                  <w:ind w:left="360"/>
                </w:pPr>
              </w:pPrChange>
            </w:pPr>
            <w:ins w:id="60060" w:author="pete jones" w:date="2022-01-04T12:37:00Z">
              <w:r w:rsidRPr="00FF6A71">
                <w:rPr>
                  <w:rFonts w:cs="Calibri"/>
                  <w:color w:val="000000"/>
                </w:rPr>
                <w:t>3%</w:t>
              </w:r>
            </w:ins>
          </w:p>
        </w:tc>
        <w:tc>
          <w:tcPr>
            <w:tcW w:w="1133" w:type="dxa"/>
            <w:shd w:val="clear" w:color="auto" w:fill="auto"/>
            <w:vAlign w:val="bottom"/>
          </w:tcPr>
          <w:p w14:paraId="01C497EE" w14:textId="77777777" w:rsidR="00BD0299" w:rsidRPr="00FF6A71" w:rsidRDefault="00BD0299">
            <w:pPr>
              <w:spacing w:before="0" w:after="0" w:line="240" w:lineRule="auto"/>
              <w:ind w:left="360"/>
              <w:rPr>
                <w:ins w:id="60061" w:author="pete jones" w:date="2022-01-04T12:37:00Z"/>
                <w:rFonts w:cstheme="minorHAnsi"/>
              </w:rPr>
              <w:pPrChange w:id="60062" w:author="pete jones" w:date="2022-01-04T12:55:00Z">
                <w:pPr>
                  <w:ind w:left="360"/>
                </w:pPr>
              </w:pPrChange>
            </w:pPr>
            <w:ins w:id="60063" w:author="pete jones" w:date="2022-01-04T12:37:00Z">
              <w:r w:rsidRPr="00FF6A71">
                <w:rPr>
                  <w:rFonts w:cs="Calibri"/>
                  <w:color w:val="000000"/>
                </w:rPr>
                <w:t>2</w:t>
              </w:r>
            </w:ins>
          </w:p>
        </w:tc>
      </w:tr>
      <w:tr w:rsidR="00BD0299" w:rsidRPr="00FF6A71" w14:paraId="052012B8" w14:textId="77777777" w:rsidTr="00015922">
        <w:trPr>
          <w:ins w:id="60064" w:author="pete jones" w:date="2022-01-04T12:37:00Z"/>
        </w:trPr>
        <w:tc>
          <w:tcPr>
            <w:tcW w:w="6865" w:type="dxa"/>
            <w:shd w:val="clear" w:color="auto" w:fill="auto"/>
            <w:vAlign w:val="bottom"/>
          </w:tcPr>
          <w:p w14:paraId="5ACA90D3" w14:textId="77777777" w:rsidR="00BD0299" w:rsidRPr="00FF6A71" w:rsidRDefault="00BD0299">
            <w:pPr>
              <w:spacing w:before="0" w:after="0" w:line="240" w:lineRule="auto"/>
              <w:ind w:left="229"/>
              <w:rPr>
                <w:ins w:id="60065" w:author="pete jones" w:date="2022-01-04T12:37:00Z"/>
                <w:rFonts w:cstheme="minorHAnsi"/>
              </w:rPr>
              <w:pPrChange w:id="60066" w:author="pete jones" w:date="2022-01-04T12:55:00Z">
                <w:pPr>
                  <w:ind w:left="229"/>
                </w:pPr>
              </w:pPrChange>
            </w:pPr>
            <w:ins w:id="60067" w:author="pete jones" w:date="2022-01-04T12:37:00Z">
              <w:r w:rsidRPr="00FF6A71">
                <w:rPr>
                  <w:rFonts w:cs="Calibri"/>
                  <w:color w:val="000000"/>
                </w:rPr>
                <w:t>Testing</w:t>
              </w:r>
            </w:ins>
          </w:p>
        </w:tc>
        <w:tc>
          <w:tcPr>
            <w:tcW w:w="992" w:type="dxa"/>
            <w:shd w:val="clear" w:color="auto" w:fill="auto"/>
            <w:vAlign w:val="center"/>
          </w:tcPr>
          <w:p w14:paraId="2822D2D5" w14:textId="77777777" w:rsidR="00BD0299" w:rsidRPr="00FF6A71" w:rsidRDefault="00BD0299">
            <w:pPr>
              <w:spacing w:before="0" w:after="0" w:line="240" w:lineRule="auto"/>
              <w:ind w:left="360"/>
              <w:rPr>
                <w:ins w:id="60068" w:author="pete jones" w:date="2022-01-04T12:37:00Z"/>
                <w:rFonts w:cstheme="minorHAnsi"/>
              </w:rPr>
              <w:pPrChange w:id="60069" w:author="pete jones" w:date="2022-01-04T12:55:00Z">
                <w:pPr>
                  <w:ind w:left="360"/>
                </w:pPr>
              </w:pPrChange>
            </w:pPr>
            <w:ins w:id="60070" w:author="pete jones" w:date="2022-01-04T12:37:00Z">
              <w:r w:rsidRPr="00FF6A71">
                <w:rPr>
                  <w:rFonts w:cs="Calibri"/>
                  <w:color w:val="000000"/>
                </w:rPr>
                <w:t>3%</w:t>
              </w:r>
            </w:ins>
          </w:p>
        </w:tc>
        <w:tc>
          <w:tcPr>
            <w:tcW w:w="1133" w:type="dxa"/>
            <w:shd w:val="clear" w:color="auto" w:fill="auto"/>
            <w:vAlign w:val="bottom"/>
          </w:tcPr>
          <w:p w14:paraId="5AFF0999" w14:textId="77777777" w:rsidR="00BD0299" w:rsidRPr="00FF6A71" w:rsidRDefault="00BD0299">
            <w:pPr>
              <w:spacing w:before="0" w:after="0" w:line="240" w:lineRule="auto"/>
              <w:ind w:left="360"/>
              <w:rPr>
                <w:ins w:id="60071" w:author="pete jones" w:date="2022-01-04T12:37:00Z"/>
                <w:rFonts w:cstheme="minorHAnsi"/>
              </w:rPr>
              <w:pPrChange w:id="60072" w:author="pete jones" w:date="2022-01-04T12:55:00Z">
                <w:pPr>
                  <w:ind w:left="360"/>
                </w:pPr>
              </w:pPrChange>
            </w:pPr>
            <w:ins w:id="60073" w:author="pete jones" w:date="2022-01-04T12:37:00Z">
              <w:r w:rsidRPr="00FF6A71">
                <w:rPr>
                  <w:rFonts w:cs="Calibri"/>
                  <w:color w:val="000000"/>
                </w:rPr>
                <w:t>2</w:t>
              </w:r>
            </w:ins>
          </w:p>
        </w:tc>
      </w:tr>
      <w:tr w:rsidR="00BD0299" w:rsidRPr="00FF6A71" w14:paraId="44C491DE" w14:textId="77777777" w:rsidTr="00015922">
        <w:trPr>
          <w:ins w:id="60074" w:author="pete jones" w:date="2022-01-04T12:37:00Z"/>
        </w:trPr>
        <w:tc>
          <w:tcPr>
            <w:tcW w:w="6865" w:type="dxa"/>
            <w:shd w:val="clear" w:color="auto" w:fill="auto"/>
            <w:vAlign w:val="bottom"/>
          </w:tcPr>
          <w:p w14:paraId="3A7AD20B" w14:textId="77777777" w:rsidR="00BD0299" w:rsidRPr="00FF6A71" w:rsidRDefault="00BD0299">
            <w:pPr>
              <w:spacing w:before="0" w:after="0" w:line="240" w:lineRule="auto"/>
              <w:ind w:left="229"/>
              <w:rPr>
                <w:ins w:id="60075" w:author="pete jones" w:date="2022-01-04T12:37:00Z"/>
                <w:rFonts w:cstheme="minorHAnsi"/>
              </w:rPr>
              <w:pPrChange w:id="60076" w:author="pete jones" w:date="2022-01-04T12:55:00Z">
                <w:pPr>
                  <w:ind w:left="229"/>
                </w:pPr>
              </w:pPrChange>
            </w:pPr>
            <w:ins w:id="60077" w:author="pete jones" w:date="2022-01-04T12:37:00Z">
              <w:r w:rsidRPr="00FF6A71">
                <w:rPr>
                  <w:rFonts w:cs="Calibri"/>
                  <w:color w:val="000000"/>
                </w:rPr>
                <w:t>Understanding Problem</w:t>
              </w:r>
            </w:ins>
          </w:p>
        </w:tc>
        <w:tc>
          <w:tcPr>
            <w:tcW w:w="992" w:type="dxa"/>
            <w:shd w:val="clear" w:color="auto" w:fill="auto"/>
            <w:vAlign w:val="center"/>
          </w:tcPr>
          <w:p w14:paraId="14D8C87D" w14:textId="77777777" w:rsidR="00BD0299" w:rsidRPr="00FF6A71" w:rsidRDefault="00BD0299">
            <w:pPr>
              <w:spacing w:before="0" w:after="0" w:line="240" w:lineRule="auto"/>
              <w:ind w:left="360"/>
              <w:rPr>
                <w:ins w:id="60078" w:author="pete jones" w:date="2022-01-04T12:37:00Z"/>
                <w:rFonts w:cstheme="minorHAnsi"/>
              </w:rPr>
              <w:pPrChange w:id="60079" w:author="pete jones" w:date="2022-01-04T12:55:00Z">
                <w:pPr>
                  <w:ind w:left="360"/>
                </w:pPr>
              </w:pPrChange>
            </w:pPr>
            <w:ins w:id="60080" w:author="pete jones" w:date="2022-01-04T12:37:00Z">
              <w:r w:rsidRPr="00FF6A71">
                <w:rPr>
                  <w:rFonts w:cs="Calibri"/>
                  <w:color w:val="000000"/>
                </w:rPr>
                <w:t>2%</w:t>
              </w:r>
            </w:ins>
          </w:p>
        </w:tc>
        <w:tc>
          <w:tcPr>
            <w:tcW w:w="1133" w:type="dxa"/>
            <w:shd w:val="clear" w:color="auto" w:fill="auto"/>
            <w:vAlign w:val="bottom"/>
          </w:tcPr>
          <w:p w14:paraId="5B902ABE" w14:textId="77777777" w:rsidR="00BD0299" w:rsidRPr="00FF6A71" w:rsidRDefault="00BD0299">
            <w:pPr>
              <w:spacing w:before="0" w:after="0" w:line="240" w:lineRule="auto"/>
              <w:ind w:left="360"/>
              <w:rPr>
                <w:ins w:id="60081" w:author="pete jones" w:date="2022-01-04T12:37:00Z"/>
                <w:rFonts w:cstheme="minorHAnsi"/>
              </w:rPr>
              <w:pPrChange w:id="60082" w:author="pete jones" w:date="2022-01-04T12:55:00Z">
                <w:pPr>
                  <w:ind w:left="360"/>
                </w:pPr>
              </w:pPrChange>
            </w:pPr>
            <w:ins w:id="60083" w:author="pete jones" w:date="2022-01-04T12:37:00Z">
              <w:r w:rsidRPr="00FF6A71">
                <w:rPr>
                  <w:rFonts w:cs="Calibri"/>
                  <w:color w:val="000000"/>
                </w:rPr>
                <w:t>1</w:t>
              </w:r>
            </w:ins>
          </w:p>
        </w:tc>
      </w:tr>
      <w:tr w:rsidR="00BD0299" w:rsidRPr="00FF6A71" w14:paraId="15B51B5E" w14:textId="77777777" w:rsidTr="00015922">
        <w:trPr>
          <w:ins w:id="60084" w:author="pete jones" w:date="2022-01-04T12:37:00Z"/>
        </w:trPr>
        <w:tc>
          <w:tcPr>
            <w:tcW w:w="6865" w:type="dxa"/>
            <w:shd w:val="clear" w:color="auto" w:fill="auto"/>
            <w:vAlign w:val="bottom"/>
          </w:tcPr>
          <w:p w14:paraId="441CB921" w14:textId="77777777" w:rsidR="00BD0299" w:rsidRPr="00FF6A71" w:rsidRDefault="00BD0299">
            <w:pPr>
              <w:spacing w:before="0" w:after="0" w:line="240" w:lineRule="auto"/>
              <w:ind w:left="229"/>
              <w:rPr>
                <w:ins w:id="60085" w:author="pete jones" w:date="2022-01-04T12:37:00Z"/>
                <w:rFonts w:cstheme="minorHAnsi"/>
              </w:rPr>
              <w:pPrChange w:id="60086" w:author="pete jones" w:date="2022-01-04T12:55:00Z">
                <w:pPr>
                  <w:ind w:left="229"/>
                </w:pPr>
              </w:pPrChange>
            </w:pPr>
            <w:ins w:id="60087" w:author="pete jones" w:date="2022-01-04T12:37:00Z">
              <w:r w:rsidRPr="00FF6A71">
                <w:rPr>
                  <w:rFonts w:cs="Calibri"/>
                  <w:color w:val="000000"/>
                </w:rPr>
                <w:t>Communicating</w:t>
              </w:r>
            </w:ins>
          </w:p>
        </w:tc>
        <w:tc>
          <w:tcPr>
            <w:tcW w:w="992" w:type="dxa"/>
            <w:shd w:val="clear" w:color="auto" w:fill="auto"/>
            <w:vAlign w:val="center"/>
          </w:tcPr>
          <w:p w14:paraId="1CF70BC5" w14:textId="77777777" w:rsidR="00BD0299" w:rsidRPr="00FF6A71" w:rsidRDefault="00BD0299">
            <w:pPr>
              <w:spacing w:before="0" w:after="0" w:line="240" w:lineRule="auto"/>
              <w:ind w:left="360"/>
              <w:rPr>
                <w:ins w:id="60088" w:author="pete jones" w:date="2022-01-04T12:37:00Z"/>
                <w:rFonts w:cstheme="minorHAnsi"/>
              </w:rPr>
              <w:pPrChange w:id="60089" w:author="pete jones" w:date="2022-01-04T12:55:00Z">
                <w:pPr>
                  <w:ind w:left="360"/>
                </w:pPr>
              </w:pPrChange>
            </w:pPr>
            <w:ins w:id="60090" w:author="pete jones" w:date="2022-01-04T12:37:00Z">
              <w:r w:rsidRPr="00FF6A71">
                <w:rPr>
                  <w:rFonts w:cs="Calibri"/>
                  <w:color w:val="000000"/>
                </w:rPr>
                <w:t>2%</w:t>
              </w:r>
            </w:ins>
          </w:p>
        </w:tc>
        <w:tc>
          <w:tcPr>
            <w:tcW w:w="1133" w:type="dxa"/>
            <w:shd w:val="clear" w:color="auto" w:fill="auto"/>
            <w:vAlign w:val="bottom"/>
          </w:tcPr>
          <w:p w14:paraId="4C8B43CE" w14:textId="77777777" w:rsidR="00BD0299" w:rsidRPr="00FF6A71" w:rsidRDefault="00BD0299">
            <w:pPr>
              <w:spacing w:before="0" w:after="0" w:line="240" w:lineRule="auto"/>
              <w:ind w:left="360"/>
              <w:rPr>
                <w:ins w:id="60091" w:author="pete jones" w:date="2022-01-04T12:37:00Z"/>
                <w:rFonts w:cstheme="minorHAnsi"/>
              </w:rPr>
              <w:pPrChange w:id="60092" w:author="pete jones" w:date="2022-01-04T12:55:00Z">
                <w:pPr>
                  <w:ind w:left="360"/>
                </w:pPr>
              </w:pPrChange>
            </w:pPr>
            <w:ins w:id="60093" w:author="pete jones" w:date="2022-01-04T12:37:00Z">
              <w:r w:rsidRPr="00FF6A71">
                <w:rPr>
                  <w:rFonts w:cs="Calibri"/>
                  <w:color w:val="000000"/>
                </w:rPr>
                <w:t>1</w:t>
              </w:r>
            </w:ins>
          </w:p>
        </w:tc>
      </w:tr>
      <w:tr w:rsidR="00BD0299" w:rsidRPr="00FF6A71" w14:paraId="4097F380" w14:textId="77777777" w:rsidTr="00015922">
        <w:trPr>
          <w:ins w:id="60094" w:author="pete jones" w:date="2022-01-04T12:37:00Z"/>
        </w:trPr>
        <w:tc>
          <w:tcPr>
            <w:tcW w:w="6865" w:type="dxa"/>
            <w:shd w:val="clear" w:color="auto" w:fill="auto"/>
            <w:vAlign w:val="bottom"/>
          </w:tcPr>
          <w:p w14:paraId="5FE79D58" w14:textId="77777777" w:rsidR="00BD0299" w:rsidRPr="00FF6A71" w:rsidRDefault="00BD0299">
            <w:pPr>
              <w:spacing w:before="0" w:after="0" w:line="240" w:lineRule="auto"/>
              <w:ind w:left="229"/>
              <w:rPr>
                <w:ins w:id="60095" w:author="pete jones" w:date="2022-01-04T12:37:00Z"/>
                <w:rFonts w:cstheme="minorHAnsi"/>
              </w:rPr>
              <w:pPrChange w:id="60096" w:author="pete jones" w:date="2022-01-04T12:55:00Z">
                <w:pPr>
                  <w:ind w:left="229"/>
                </w:pPr>
              </w:pPrChange>
            </w:pPr>
            <w:ins w:id="60097" w:author="pete jones" w:date="2022-01-04T12:37:00Z">
              <w:r w:rsidRPr="00FF6A71">
                <w:rPr>
                  <w:rFonts w:cs="Calibri"/>
                  <w:color w:val="000000"/>
                </w:rPr>
                <w:t>Creativity</w:t>
              </w:r>
            </w:ins>
          </w:p>
        </w:tc>
        <w:tc>
          <w:tcPr>
            <w:tcW w:w="992" w:type="dxa"/>
            <w:shd w:val="clear" w:color="auto" w:fill="auto"/>
            <w:vAlign w:val="center"/>
          </w:tcPr>
          <w:p w14:paraId="538C1BA6" w14:textId="77777777" w:rsidR="00BD0299" w:rsidRPr="00FF6A71" w:rsidRDefault="00BD0299">
            <w:pPr>
              <w:spacing w:before="0" w:after="0" w:line="240" w:lineRule="auto"/>
              <w:ind w:left="360"/>
              <w:rPr>
                <w:ins w:id="60098" w:author="pete jones" w:date="2022-01-04T12:37:00Z"/>
                <w:rFonts w:cstheme="minorHAnsi"/>
              </w:rPr>
              <w:pPrChange w:id="60099" w:author="pete jones" w:date="2022-01-04T12:55:00Z">
                <w:pPr>
                  <w:ind w:left="360"/>
                </w:pPr>
              </w:pPrChange>
            </w:pPr>
            <w:ins w:id="60100" w:author="pete jones" w:date="2022-01-04T12:37:00Z">
              <w:r w:rsidRPr="00FF6A71">
                <w:rPr>
                  <w:rFonts w:cs="Calibri"/>
                  <w:color w:val="000000"/>
                </w:rPr>
                <w:t>2%</w:t>
              </w:r>
            </w:ins>
          </w:p>
        </w:tc>
        <w:tc>
          <w:tcPr>
            <w:tcW w:w="1133" w:type="dxa"/>
            <w:shd w:val="clear" w:color="auto" w:fill="auto"/>
            <w:vAlign w:val="bottom"/>
          </w:tcPr>
          <w:p w14:paraId="410D919C" w14:textId="77777777" w:rsidR="00BD0299" w:rsidRPr="00FF6A71" w:rsidRDefault="00BD0299">
            <w:pPr>
              <w:spacing w:before="0" w:after="0" w:line="240" w:lineRule="auto"/>
              <w:ind w:left="360"/>
              <w:rPr>
                <w:ins w:id="60101" w:author="pete jones" w:date="2022-01-04T12:37:00Z"/>
                <w:rFonts w:cstheme="minorHAnsi"/>
              </w:rPr>
              <w:pPrChange w:id="60102" w:author="pete jones" w:date="2022-01-04T12:55:00Z">
                <w:pPr>
                  <w:ind w:left="360"/>
                </w:pPr>
              </w:pPrChange>
            </w:pPr>
            <w:ins w:id="60103" w:author="pete jones" w:date="2022-01-04T12:37:00Z">
              <w:r w:rsidRPr="00FF6A71">
                <w:rPr>
                  <w:rFonts w:cs="Calibri"/>
                  <w:color w:val="000000"/>
                </w:rPr>
                <w:t>1</w:t>
              </w:r>
            </w:ins>
          </w:p>
        </w:tc>
      </w:tr>
      <w:tr w:rsidR="00BD0299" w:rsidRPr="00FF6A71" w14:paraId="18E4A0B0" w14:textId="77777777" w:rsidTr="00015922">
        <w:trPr>
          <w:ins w:id="60104" w:author="pete jones" w:date="2022-01-04T12:37:00Z"/>
        </w:trPr>
        <w:tc>
          <w:tcPr>
            <w:tcW w:w="6865" w:type="dxa"/>
            <w:shd w:val="clear" w:color="auto" w:fill="auto"/>
            <w:vAlign w:val="bottom"/>
          </w:tcPr>
          <w:p w14:paraId="20654992" w14:textId="77777777" w:rsidR="00BD0299" w:rsidRPr="00FF6A71" w:rsidRDefault="00BD0299">
            <w:pPr>
              <w:spacing w:before="0" w:after="0" w:line="240" w:lineRule="auto"/>
              <w:ind w:left="229"/>
              <w:rPr>
                <w:ins w:id="60105" w:author="pete jones" w:date="2022-01-04T12:37:00Z"/>
                <w:rFonts w:cstheme="minorHAnsi"/>
              </w:rPr>
              <w:pPrChange w:id="60106" w:author="pete jones" w:date="2022-01-04T12:55:00Z">
                <w:pPr>
                  <w:ind w:left="229"/>
                </w:pPr>
              </w:pPrChange>
            </w:pPr>
            <w:ins w:id="60107" w:author="pete jones" w:date="2022-01-04T12:37:00Z">
              <w:r w:rsidRPr="00FF6A71">
                <w:rPr>
                  <w:rFonts w:cs="Calibri"/>
                  <w:color w:val="000000"/>
                </w:rPr>
                <w:t>Iterating</w:t>
              </w:r>
            </w:ins>
          </w:p>
        </w:tc>
        <w:tc>
          <w:tcPr>
            <w:tcW w:w="992" w:type="dxa"/>
            <w:shd w:val="clear" w:color="auto" w:fill="auto"/>
            <w:vAlign w:val="center"/>
          </w:tcPr>
          <w:p w14:paraId="68C4383C" w14:textId="77777777" w:rsidR="00BD0299" w:rsidRPr="00FF6A71" w:rsidRDefault="00BD0299">
            <w:pPr>
              <w:spacing w:before="0" w:after="0" w:line="240" w:lineRule="auto"/>
              <w:ind w:left="360"/>
              <w:rPr>
                <w:ins w:id="60108" w:author="pete jones" w:date="2022-01-04T12:37:00Z"/>
                <w:rFonts w:cstheme="minorHAnsi"/>
              </w:rPr>
              <w:pPrChange w:id="60109" w:author="pete jones" w:date="2022-01-04T12:55:00Z">
                <w:pPr>
                  <w:ind w:left="360"/>
                </w:pPr>
              </w:pPrChange>
            </w:pPr>
            <w:ins w:id="60110" w:author="pete jones" w:date="2022-01-04T12:37:00Z">
              <w:r w:rsidRPr="00FF6A71">
                <w:rPr>
                  <w:rFonts w:cs="Calibri"/>
                  <w:color w:val="000000"/>
                </w:rPr>
                <w:t>2%</w:t>
              </w:r>
            </w:ins>
          </w:p>
        </w:tc>
        <w:tc>
          <w:tcPr>
            <w:tcW w:w="1133" w:type="dxa"/>
            <w:shd w:val="clear" w:color="auto" w:fill="auto"/>
            <w:vAlign w:val="bottom"/>
          </w:tcPr>
          <w:p w14:paraId="4AAE399A" w14:textId="77777777" w:rsidR="00BD0299" w:rsidRPr="00FF6A71" w:rsidRDefault="00BD0299">
            <w:pPr>
              <w:spacing w:before="0" w:after="0" w:line="240" w:lineRule="auto"/>
              <w:ind w:left="360"/>
              <w:rPr>
                <w:ins w:id="60111" w:author="pete jones" w:date="2022-01-04T12:37:00Z"/>
                <w:rFonts w:cstheme="minorHAnsi"/>
              </w:rPr>
              <w:pPrChange w:id="60112" w:author="pete jones" w:date="2022-01-04T12:55:00Z">
                <w:pPr>
                  <w:ind w:left="360"/>
                </w:pPr>
              </w:pPrChange>
            </w:pPr>
            <w:ins w:id="60113" w:author="pete jones" w:date="2022-01-04T12:37:00Z">
              <w:r w:rsidRPr="00FF6A71">
                <w:rPr>
                  <w:rFonts w:cs="Calibri"/>
                  <w:color w:val="000000"/>
                </w:rPr>
                <w:t>1</w:t>
              </w:r>
            </w:ins>
          </w:p>
        </w:tc>
      </w:tr>
      <w:tr w:rsidR="00BD0299" w:rsidRPr="00FF6A71" w14:paraId="4C848577" w14:textId="77777777" w:rsidTr="00015922">
        <w:trPr>
          <w:ins w:id="60114" w:author="pete jones" w:date="2022-01-04T12:37:00Z"/>
        </w:trPr>
        <w:tc>
          <w:tcPr>
            <w:tcW w:w="6865" w:type="dxa"/>
            <w:shd w:val="clear" w:color="auto" w:fill="auto"/>
            <w:vAlign w:val="bottom"/>
          </w:tcPr>
          <w:p w14:paraId="15F54E51" w14:textId="40BF92E7" w:rsidR="00BD0299" w:rsidRPr="00FF6A71" w:rsidRDefault="00701BD7">
            <w:pPr>
              <w:spacing w:before="0" w:after="0" w:line="240" w:lineRule="auto"/>
              <w:ind w:left="229"/>
              <w:rPr>
                <w:ins w:id="60115" w:author="pete jones" w:date="2022-01-04T12:37:00Z"/>
                <w:rFonts w:cstheme="minorHAnsi"/>
              </w:rPr>
              <w:pPrChange w:id="60116" w:author="pete jones" w:date="2022-01-04T12:55:00Z">
                <w:pPr>
                  <w:ind w:left="229"/>
                </w:pPr>
              </w:pPrChange>
            </w:pPr>
            <w:ins w:id="60117" w:author="pete jones" w:date="2022-01-04T12:55:00Z">
              <w:r w:rsidRPr="00FF6A71">
                <w:rPr>
                  <w:rFonts w:cs="Calibri"/>
                  <w:color w:val="000000"/>
                </w:rPr>
                <w:t>Modelling</w:t>
              </w:r>
            </w:ins>
          </w:p>
        </w:tc>
        <w:tc>
          <w:tcPr>
            <w:tcW w:w="992" w:type="dxa"/>
            <w:shd w:val="clear" w:color="auto" w:fill="auto"/>
            <w:vAlign w:val="center"/>
          </w:tcPr>
          <w:p w14:paraId="7ECA2CC0" w14:textId="77777777" w:rsidR="00BD0299" w:rsidRPr="00FF6A71" w:rsidRDefault="00BD0299">
            <w:pPr>
              <w:spacing w:before="0" w:after="0" w:line="240" w:lineRule="auto"/>
              <w:ind w:left="360"/>
              <w:rPr>
                <w:ins w:id="60118" w:author="pete jones" w:date="2022-01-04T12:37:00Z"/>
                <w:rFonts w:cstheme="minorHAnsi"/>
              </w:rPr>
              <w:pPrChange w:id="60119" w:author="pete jones" w:date="2022-01-04T12:55:00Z">
                <w:pPr>
                  <w:ind w:left="360"/>
                </w:pPr>
              </w:pPrChange>
            </w:pPr>
            <w:ins w:id="60120" w:author="pete jones" w:date="2022-01-04T12:37:00Z">
              <w:r w:rsidRPr="00FF6A71">
                <w:rPr>
                  <w:rFonts w:cs="Calibri"/>
                  <w:color w:val="000000"/>
                </w:rPr>
                <w:t>2%</w:t>
              </w:r>
            </w:ins>
          </w:p>
        </w:tc>
        <w:tc>
          <w:tcPr>
            <w:tcW w:w="1133" w:type="dxa"/>
            <w:shd w:val="clear" w:color="auto" w:fill="auto"/>
            <w:vAlign w:val="bottom"/>
          </w:tcPr>
          <w:p w14:paraId="2D23ABDA" w14:textId="77777777" w:rsidR="00BD0299" w:rsidRPr="00FF6A71" w:rsidRDefault="00BD0299">
            <w:pPr>
              <w:spacing w:before="0" w:after="0" w:line="240" w:lineRule="auto"/>
              <w:ind w:left="360"/>
              <w:rPr>
                <w:ins w:id="60121" w:author="pete jones" w:date="2022-01-04T12:37:00Z"/>
                <w:rFonts w:cstheme="minorHAnsi"/>
              </w:rPr>
              <w:pPrChange w:id="60122" w:author="pete jones" w:date="2022-01-04T12:55:00Z">
                <w:pPr>
                  <w:ind w:left="360"/>
                </w:pPr>
              </w:pPrChange>
            </w:pPr>
            <w:ins w:id="60123" w:author="pete jones" w:date="2022-01-04T12:37:00Z">
              <w:r w:rsidRPr="00FF6A71">
                <w:rPr>
                  <w:rFonts w:cs="Calibri"/>
                  <w:color w:val="000000"/>
                </w:rPr>
                <w:t>1</w:t>
              </w:r>
            </w:ins>
          </w:p>
        </w:tc>
      </w:tr>
      <w:tr w:rsidR="00BD0299" w:rsidRPr="00FF6A71" w14:paraId="43E69A7F" w14:textId="77777777" w:rsidTr="00015922">
        <w:trPr>
          <w:ins w:id="60124" w:author="pete jones" w:date="2022-01-04T12:37:00Z"/>
        </w:trPr>
        <w:tc>
          <w:tcPr>
            <w:tcW w:w="6865" w:type="dxa"/>
            <w:shd w:val="clear" w:color="auto" w:fill="auto"/>
            <w:vAlign w:val="bottom"/>
          </w:tcPr>
          <w:p w14:paraId="1300F3B6" w14:textId="77777777" w:rsidR="00BD0299" w:rsidRPr="00FF6A71" w:rsidRDefault="00BD0299">
            <w:pPr>
              <w:spacing w:before="0" w:after="0" w:line="240" w:lineRule="auto"/>
              <w:ind w:left="229"/>
              <w:rPr>
                <w:ins w:id="60125" w:author="pete jones" w:date="2022-01-04T12:37:00Z"/>
                <w:rFonts w:cstheme="minorHAnsi"/>
              </w:rPr>
              <w:pPrChange w:id="60126" w:author="pete jones" w:date="2022-01-04T12:55:00Z">
                <w:pPr>
                  <w:ind w:left="229"/>
                </w:pPr>
              </w:pPrChange>
            </w:pPr>
            <w:ins w:id="60127" w:author="pete jones" w:date="2022-01-04T12:37:00Z">
              <w:r w:rsidRPr="00FF6A71">
                <w:rPr>
                  <w:rFonts w:cs="Calibri"/>
                  <w:color w:val="000000"/>
                </w:rPr>
                <w:t>Evaluating</w:t>
              </w:r>
            </w:ins>
          </w:p>
        </w:tc>
        <w:tc>
          <w:tcPr>
            <w:tcW w:w="992" w:type="dxa"/>
            <w:shd w:val="clear" w:color="auto" w:fill="auto"/>
            <w:vAlign w:val="center"/>
          </w:tcPr>
          <w:p w14:paraId="2692398D" w14:textId="77777777" w:rsidR="00BD0299" w:rsidRPr="00FF6A71" w:rsidRDefault="00BD0299">
            <w:pPr>
              <w:spacing w:before="0" w:after="0" w:line="240" w:lineRule="auto"/>
              <w:ind w:left="360"/>
              <w:rPr>
                <w:ins w:id="60128" w:author="pete jones" w:date="2022-01-04T12:37:00Z"/>
                <w:rFonts w:cstheme="minorHAnsi"/>
              </w:rPr>
              <w:pPrChange w:id="60129" w:author="pete jones" w:date="2022-01-04T12:55:00Z">
                <w:pPr>
                  <w:ind w:left="360"/>
                </w:pPr>
              </w:pPrChange>
            </w:pPr>
            <w:ins w:id="60130" w:author="pete jones" w:date="2022-01-04T12:37:00Z">
              <w:r w:rsidRPr="00FF6A71">
                <w:rPr>
                  <w:rFonts w:cs="Calibri"/>
                  <w:color w:val="000000"/>
                </w:rPr>
                <w:t>0%</w:t>
              </w:r>
            </w:ins>
          </w:p>
        </w:tc>
        <w:tc>
          <w:tcPr>
            <w:tcW w:w="1133" w:type="dxa"/>
            <w:shd w:val="clear" w:color="auto" w:fill="auto"/>
            <w:vAlign w:val="bottom"/>
          </w:tcPr>
          <w:p w14:paraId="52B6A50C" w14:textId="77777777" w:rsidR="00BD0299" w:rsidRPr="00FF6A71" w:rsidRDefault="00BD0299">
            <w:pPr>
              <w:spacing w:before="0" w:after="0" w:line="240" w:lineRule="auto"/>
              <w:ind w:left="360"/>
              <w:rPr>
                <w:ins w:id="60131" w:author="pete jones" w:date="2022-01-04T12:37:00Z"/>
                <w:rFonts w:cstheme="minorHAnsi"/>
              </w:rPr>
              <w:pPrChange w:id="60132" w:author="pete jones" w:date="2022-01-04T12:55:00Z">
                <w:pPr>
                  <w:ind w:left="360"/>
                </w:pPr>
              </w:pPrChange>
            </w:pPr>
            <w:ins w:id="60133" w:author="pete jones" w:date="2022-01-04T12:37:00Z">
              <w:r w:rsidRPr="00FF6A71">
                <w:rPr>
                  <w:rFonts w:cs="Calibri"/>
                  <w:color w:val="000000"/>
                </w:rPr>
                <w:t>0</w:t>
              </w:r>
            </w:ins>
          </w:p>
        </w:tc>
      </w:tr>
      <w:tr w:rsidR="00BD0299" w:rsidRPr="00FF6A71" w14:paraId="41F05412" w14:textId="77777777" w:rsidTr="00015922">
        <w:trPr>
          <w:ins w:id="60134" w:author="pete jones" w:date="2022-01-04T12:37:00Z"/>
        </w:trPr>
        <w:tc>
          <w:tcPr>
            <w:tcW w:w="6865" w:type="dxa"/>
            <w:shd w:val="clear" w:color="auto" w:fill="auto"/>
            <w:vAlign w:val="bottom"/>
          </w:tcPr>
          <w:p w14:paraId="00C1CB83" w14:textId="77777777" w:rsidR="00BD0299" w:rsidRPr="00FF6A71" w:rsidRDefault="00BD0299">
            <w:pPr>
              <w:spacing w:before="0" w:after="0" w:line="240" w:lineRule="auto"/>
              <w:ind w:left="229"/>
              <w:rPr>
                <w:ins w:id="60135" w:author="pete jones" w:date="2022-01-04T12:37:00Z"/>
                <w:rFonts w:cstheme="minorHAnsi"/>
              </w:rPr>
              <w:pPrChange w:id="60136" w:author="pete jones" w:date="2022-01-04T12:55:00Z">
                <w:pPr>
                  <w:ind w:left="229"/>
                </w:pPr>
              </w:pPrChange>
            </w:pPr>
            <w:ins w:id="60137" w:author="pete jones" w:date="2022-01-04T12:37:00Z">
              <w:r w:rsidRPr="00FF6A71">
                <w:rPr>
                  <w:rFonts w:cs="Calibri"/>
                  <w:color w:val="000000"/>
                </w:rPr>
                <w:t>Planning</w:t>
              </w:r>
            </w:ins>
          </w:p>
        </w:tc>
        <w:tc>
          <w:tcPr>
            <w:tcW w:w="992" w:type="dxa"/>
            <w:shd w:val="clear" w:color="auto" w:fill="auto"/>
            <w:vAlign w:val="center"/>
          </w:tcPr>
          <w:p w14:paraId="25A91E1C" w14:textId="77777777" w:rsidR="00BD0299" w:rsidRPr="00FF6A71" w:rsidRDefault="00BD0299">
            <w:pPr>
              <w:spacing w:before="0" w:after="0" w:line="240" w:lineRule="auto"/>
              <w:ind w:left="360"/>
              <w:rPr>
                <w:ins w:id="60138" w:author="pete jones" w:date="2022-01-04T12:37:00Z"/>
                <w:rFonts w:cstheme="minorHAnsi"/>
              </w:rPr>
              <w:pPrChange w:id="60139" w:author="pete jones" w:date="2022-01-04T12:55:00Z">
                <w:pPr>
                  <w:ind w:left="360"/>
                </w:pPr>
              </w:pPrChange>
            </w:pPr>
            <w:ins w:id="60140" w:author="pete jones" w:date="2022-01-04T12:37:00Z">
              <w:r w:rsidRPr="00FF6A71">
                <w:rPr>
                  <w:rFonts w:cs="Calibri"/>
                  <w:color w:val="000000"/>
                </w:rPr>
                <w:t>0%</w:t>
              </w:r>
            </w:ins>
          </w:p>
        </w:tc>
        <w:tc>
          <w:tcPr>
            <w:tcW w:w="1133" w:type="dxa"/>
            <w:shd w:val="clear" w:color="auto" w:fill="auto"/>
            <w:vAlign w:val="bottom"/>
          </w:tcPr>
          <w:p w14:paraId="63F4D084" w14:textId="77777777" w:rsidR="00BD0299" w:rsidRPr="00FF6A71" w:rsidRDefault="00BD0299">
            <w:pPr>
              <w:spacing w:before="0" w:after="0" w:line="240" w:lineRule="auto"/>
              <w:ind w:left="360"/>
              <w:rPr>
                <w:ins w:id="60141" w:author="pete jones" w:date="2022-01-04T12:37:00Z"/>
                <w:rFonts w:cstheme="minorHAnsi"/>
              </w:rPr>
              <w:pPrChange w:id="60142" w:author="pete jones" w:date="2022-01-04T12:55:00Z">
                <w:pPr>
                  <w:ind w:left="360"/>
                </w:pPr>
              </w:pPrChange>
            </w:pPr>
            <w:ins w:id="60143" w:author="pete jones" w:date="2022-01-04T12:37:00Z">
              <w:r w:rsidRPr="00FF6A71">
                <w:rPr>
                  <w:rFonts w:cs="Calibri"/>
                  <w:color w:val="000000"/>
                </w:rPr>
                <w:t>0</w:t>
              </w:r>
            </w:ins>
          </w:p>
        </w:tc>
      </w:tr>
      <w:tr w:rsidR="00BD0299" w:rsidRPr="00FF6A71" w14:paraId="5A6CADD8" w14:textId="77777777" w:rsidTr="00015922">
        <w:trPr>
          <w:ins w:id="60144" w:author="pete jones" w:date="2022-01-04T12:37:00Z"/>
        </w:trPr>
        <w:tc>
          <w:tcPr>
            <w:tcW w:w="6865" w:type="dxa"/>
            <w:shd w:val="clear" w:color="auto" w:fill="auto"/>
            <w:vAlign w:val="bottom"/>
          </w:tcPr>
          <w:p w14:paraId="3BD61F4A" w14:textId="77777777" w:rsidR="00BD0299" w:rsidRPr="00FF6A71" w:rsidRDefault="00BD0299">
            <w:pPr>
              <w:spacing w:before="0" w:after="0" w:line="240" w:lineRule="auto"/>
              <w:ind w:left="229"/>
              <w:rPr>
                <w:ins w:id="60145" w:author="pete jones" w:date="2022-01-04T12:37:00Z"/>
                <w:rFonts w:cstheme="minorHAnsi"/>
              </w:rPr>
              <w:pPrChange w:id="60146" w:author="pete jones" w:date="2022-01-04T12:55:00Z">
                <w:pPr>
                  <w:ind w:left="229"/>
                </w:pPr>
              </w:pPrChange>
            </w:pPr>
            <w:ins w:id="60147" w:author="pete jones" w:date="2022-01-04T12:37:00Z">
              <w:r w:rsidRPr="00FF6A71">
                <w:rPr>
                  <w:rFonts w:cs="Calibri"/>
                  <w:color w:val="000000"/>
                </w:rPr>
                <w:t>Decisions</w:t>
              </w:r>
            </w:ins>
          </w:p>
        </w:tc>
        <w:tc>
          <w:tcPr>
            <w:tcW w:w="992" w:type="dxa"/>
            <w:shd w:val="clear" w:color="auto" w:fill="auto"/>
            <w:vAlign w:val="center"/>
          </w:tcPr>
          <w:p w14:paraId="207B312D" w14:textId="77777777" w:rsidR="00BD0299" w:rsidRPr="00FF6A71" w:rsidRDefault="00BD0299">
            <w:pPr>
              <w:spacing w:before="0" w:after="0" w:line="240" w:lineRule="auto"/>
              <w:ind w:left="360"/>
              <w:rPr>
                <w:ins w:id="60148" w:author="pete jones" w:date="2022-01-04T12:37:00Z"/>
                <w:rFonts w:cstheme="minorHAnsi"/>
              </w:rPr>
              <w:pPrChange w:id="60149" w:author="pete jones" w:date="2022-01-04T12:55:00Z">
                <w:pPr>
                  <w:ind w:left="360"/>
                </w:pPr>
              </w:pPrChange>
            </w:pPr>
            <w:ins w:id="60150" w:author="pete jones" w:date="2022-01-04T12:37:00Z">
              <w:r w:rsidRPr="00FF6A71">
                <w:rPr>
                  <w:rFonts w:cs="Calibri"/>
                  <w:color w:val="000000"/>
                </w:rPr>
                <w:t>0%</w:t>
              </w:r>
            </w:ins>
          </w:p>
        </w:tc>
        <w:tc>
          <w:tcPr>
            <w:tcW w:w="1133" w:type="dxa"/>
            <w:shd w:val="clear" w:color="auto" w:fill="auto"/>
            <w:vAlign w:val="bottom"/>
          </w:tcPr>
          <w:p w14:paraId="311A5647" w14:textId="77777777" w:rsidR="00BD0299" w:rsidRPr="00FF6A71" w:rsidRDefault="00BD0299">
            <w:pPr>
              <w:spacing w:before="0" w:after="0" w:line="240" w:lineRule="auto"/>
              <w:ind w:left="360"/>
              <w:rPr>
                <w:ins w:id="60151" w:author="pete jones" w:date="2022-01-04T12:37:00Z"/>
                <w:rFonts w:cstheme="minorHAnsi"/>
              </w:rPr>
              <w:pPrChange w:id="60152" w:author="pete jones" w:date="2022-01-04T12:55:00Z">
                <w:pPr>
                  <w:ind w:left="360"/>
                </w:pPr>
              </w:pPrChange>
            </w:pPr>
            <w:ins w:id="60153" w:author="pete jones" w:date="2022-01-04T12:37:00Z">
              <w:r w:rsidRPr="00FF6A71">
                <w:rPr>
                  <w:rFonts w:cs="Calibri"/>
                  <w:color w:val="000000"/>
                </w:rPr>
                <w:t>0</w:t>
              </w:r>
            </w:ins>
          </w:p>
        </w:tc>
      </w:tr>
    </w:tbl>
    <w:p w14:paraId="00FC5D31" w14:textId="0A6C8F29" w:rsidR="00BD0299" w:rsidRPr="00FF6A71" w:rsidRDefault="00BD0299">
      <w:pPr>
        <w:jc w:val="left"/>
        <w:rPr>
          <w:ins w:id="60154" w:author="pete jones" w:date="2022-01-04T12:37:00Z"/>
        </w:rPr>
        <w:pPrChange w:id="60155" w:author="pete jones" w:date="2022-01-04T12:56:00Z">
          <w:pPr/>
        </w:pPrChange>
      </w:pPr>
      <w:ins w:id="60156" w:author="pete jones" w:date="2022-01-04T12:37:00Z">
        <w:r w:rsidRPr="00FF6A71">
          <w:t xml:space="preserve">Q2.11 Below are several statements people have made about design. </w:t>
        </w:r>
        <w:r w:rsidRPr="00FF6A71">
          <w:br/>
          <w:t xml:space="preserve">I expect that different statements will appeal to </w:t>
        </w:r>
      </w:ins>
      <w:ins w:id="60157" w:author="pete jones" w:date="2022-04-01T14:44:00Z">
        <w:r w:rsidR="00B2191E">
          <w:t>other</w:t>
        </w:r>
      </w:ins>
      <w:ins w:id="60158" w:author="pete jones" w:date="2022-01-04T12:37:00Z">
        <w:r w:rsidRPr="00FF6A71">
          <w:t xml:space="preserve"> people.  </w:t>
        </w:r>
        <w:r w:rsidRPr="00FF6A71">
          <w:br/>
        </w:r>
        <w:r w:rsidRPr="00FF6A71">
          <w:lastRenderedPageBreak/>
          <w:t>In the table below, please indicate the extent to which you agree with the statement provided (i.e., speaks to you, resonates with you, you agree with it, etc.)</w:t>
        </w:r>
      </w:ins>
    </w:p>
    <w:p w14:paraId="6C8FD074" w14:textId="77777777" w:rsidR="00BD0299" w:rsidRPr="00FF6A71" w:rsidRDefault="00BD0299" w:rsidP="00BD0299">
      <w:pPr>
        <w:rPr>
          <w:ins w:id="60159" w:author="pete jones" w:date="2022-01-04T12:37:00Z"/>
        </w:rPr>
      </w:pPr>
      <w:ins w:id="60160" w:author="pete jones" w:date="2022-01-04T12:37:00Z">
        <w:r w:rsidRPr="00FF6A71">
          <w:t>Q2.11.1 Good designers get it right the first tim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0161">
          <w:tblGrid>
            <w:gridCol w:w="814"/>
            <w:gridCol w:w="814"/>
            <w:gridCol w:w="814"/>
            <w:gridCol w:w="814"/>
            <w:gridCol w:w="692"/>
            <w:gridCol w:w="692"/>
            <w:gridCol w:w="692"/>
            <w:gridCol w:w="692"/>
          </w:tblGrid>
        </w:tblGridChange>
      </w:tblGrid>
      <w:tr w:rsidR="00BD0299" w:rsidRPr="00FF6A71" w14:paraId="0E07D17F" w14:textId="77777777" w:rsidTr="00015922">
        <w:trPr>
          <w:trHeight w:val="300"/>
          <w:jc w:val="center"/>
          <w:ins w:id="60162" w:author="pete jones" w:date="2022-01-04T12:37:00Z"/>
        </w:trPr>
        <w:tc>
          <w:tcPr>
            <w:tcW w:w="814" w:type="dxa"/>
            <w:shd w:val="clear" w:color="auto" w:fill="E7E6E6" w:themeFill="background2"/>
            <w:vAlign w:val="center"/>
          </w:tcPr>
          <w:p w14:paraId="643CE00F" w14:textId="77777777" w:rsidR="00BD0299" w:rsidRPr="00FF6A71" w:rsidRDefault="00BD0299">
            <w:pPr>
              <w:spacing w:before="0" w:after="0" w:line="240" w:lineRule="auto"/>
              <w:jc w:val="center"/>
              <w:rPr>
                <w:ins w:id="60163" w:author="pete jones" w:date="2022-01-04T12:37:00Z"/>
                <w:rFonts w:eastAsiaTheme="minorEastAsia" w:cstheme="minorHAnsi"/>
                <w:b/>
                <w:bCs/>
              </w:rPr>
              <w:pPrChange w:id="60164" w:author="pete jones" w:date="2022-01-04T12:56:00Z">
                <w:pPr>
                  <w:jc w:val="center"/>
                </w:pPr>
              </w:pPrChange>
            </w:pPr>
            <w:ins w:id="60165"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0E6C96D0" w14:textId="77777777" w:rsidR="00BD0299" w:rsidRPr="00FF6A71" w:rsidRDefault="00BD0299">
            <w:pPr>
              <w:spacing w:before="0" w:after="0" w:line="240" w:lineRule="auto"/>
              <w:jc w:val="center"/>
              <w:rPr>
                <w:ins w:id="60166" w:author="pete jones" w:date="2022-01-04T12:37:00Z"/>
                <w:rFonts w:eastAsiaTheme="minorEastAsia" w:cstheme="minorHAnsi"/>
                <w:b/>
                <w:bCs/>
              </w:rPr>
              <w:pPrChange w:id="60167" w:author="pete jones" w:date="2022-01-04T12:56:00Z">
                <w:pPr>
                  <w:jc w:val="center"/>
                </w:pPr>
              </w:pPrChange>
            </w:pPr>
            <w:ins w:id="6016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6E26A99" w14:textId="77777777" w:rsidR="00BD0299" w:rsidRPr="00FF6A71" w:rsidRDefault="00BD0299">
            <w:pPr>
              <w:spacing w:before="0" w:after="0" w:line="240" w:lineRule="auto"/>
              <w:jc w:val="center"/>
              <w:rPr>
                <w:ins w:id="60169" w:author="pete jones" w:date="2022-01-04T12:37:00Z"/>
                <w:rFonts w:eastAsiaTheme="minorEastAsia" w:cstheme="minorHAnsi"/>
                <w:b/>
                <w:bCs/>
              </w:rPr>
              <w:pPrChange w:id="60170" w:author="pete jones" w:date="2022-01-04T12:56:00Z">
                <w:pPr>
                  <w:jc w:val="center"/>
                </w:pPr>
              </w:pPrChange>
            </w:pPr>
            <w:ins w:id="6017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672062E5" w14:textId="77777777" w:rsidR="00BD0299" w:rsidRPr="00FF6A71" w:rsidRDefault="00BD0299">
            <w:pPr>
              <w:spacing w:before="0" w:after="0" w:line="240" w:lineRule="auto"/>
              <w:jc w:val="center"/>
              <w:rPr>
                <w:ins w:id="60172" w:author="pete jones" w:date="2022-01-04T12:37:00Z"/>
                <w:rFonts w:eastAsiaTheme="minorEastAsia" w:cstheme="minorHAnsi"/>
                <w:b/>
                <w:bCs/>
              </w:rPr>
              <w:pPrChange w:id="60173" w:author="pete jones" w:date="2022-01-04T12:56:00Z">
                <w:pPr>
                  <w:jc w:val="center"/>
                </w:pPr>
              </w:pPrChange>
            </w:pPr>
            <w:ins w:id="6017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07EDA02" w14:textId="77777777" w:rsidR="00BD0299" w:rsidRPr="00FF6A71" w:rsidRDefault="00BD0299">
            <w:pPr>
              <w:spacing w:before="0" w:after="0" w:line="240" w:lineRule="auto"/>
              <w:jc w:val="center"/>
              <w:rPr>
                <w:ins w:id="60175" w:author="pete jones" w:date="2022-01-04T12:37:00Z"/>
                <w:rFonts w:eastAsiaTheme="minorEastAsia" w:cstheme="minorHAnsi"/>
                <w:b/>
                <w:bCs/>
              </w:rPr>
              <w:pPrChange w:id="60176" w:author="pete jones" w:date="2022-01-04T12:56:00Z">
                <w:pPr>
                  <w:jc w:val="center"/>
                </w:pPr>
              </w:pPrChange>
            </w:pPr>
            <w:ins w:id="6017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D7E715D" w14:textId="77777777" w:rsidR="00BD0299" w:rsidRPr="00FF6A71" w:rsidRDefault="00BD0299">
            <w:pPr>
              <w:spacing w:before="0" w:after="0" w:line="240" w:lineRule="auto"/>
              <w:jc w:val="center"/>
              <w:rPr>
                <w:ins w:id="60178" w:author="pete jones" w:date="2022-01-04T12:37:00Z"/>
                <w:rFonts w:eastAsiaTheme="minorEastAsia" w:cstheme="minorHAnsi"/>
                <w:b/>
                <w:bCs/>
              </w:rPr>
              <w:pPrChange w:id="60179" w:author="pete jones" w:date="2022-01-04T12:56:00Z">
                <w:pPr>
                  <w:jc w:val="center"/>
                </w:pPr>
              </w:pPrChange>
            </w:pPr>
            <w:ins w:id="6018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76CFF98A" w14:textId="77777777" w:rsidR="00BD0299" w:rsidRPr="00FF6A71" w:rsidRDefault="00BD0299">
            <w:pPr>
              <w:spacing w:before="0" w:after="0" w:line="240" w:lineRule="auto"/>
              <w:jc w:val="center"/>
              <w:rPr>
                <w:ins w:id="60181" w:author="pete jones" w:date="2022-01-04T12:37:00Z"/>
                <w:rFonts w:eastAsiaTheme="minorEastAsia" w:cstheme="minorHAnsi"/>
                <w:b/>
                <w:bCs/>
              </w:rPr>
              <w:pPrChange w:id="60182" w:author="pete jones" w:date="2022-01-04T12:56:00Z">
                <w:pPr>
                  <w:jc w:val="center"/>
                </w:pPr>
              </w:pPrChange>
            </w:pPr>
            <w:ins w:id="6018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3A50D9C" w14:textId="77777777" w:rsidR="00BD0299" w:rsidRPr="00FF6A71" w:rsidRDefault="00BD0299">
            <w:pPr>
              <w:spacing w:before="0" w:after="0" w:line="240" w:lineRule="auto"/>
              <w:jc w:val="center"/>
              <w:rPr>
                <w:ins w:id="60184" w:author="pete jones" w:date="2022-01-04T12:37:00Z"/>
                <w:rFonts w:eastAsiaTheme="minorEastAsia" w:cstheme="minorHAnsi"/>
                <w:b/>
                <w:bCs/>
              </w:rPr>
              <w:pPrChange w:id="60185" w:author="pete jones" w:date="2022-01-04T12:56:00Z">
                <w:pPr>
                  <w:jc w:val="center"/>
                </w:pPr>
              </w:pPrChange>
            </w:pPr>
            <w:ins w:id="60186" w:author="pete jones" w:date="2022-01-04T12:37:00Z">
              <w:r w:rsidRPr="00FF6A71">
                <w:rPr>
                  <w:rFonts w:eastAsiaTheme="minorEastAsia" w:cstheme="minorHAnsi"/>
                  <w:b/>
                  <w:bCs/>
                </w:rPr>
                <w:t>7</w:t>
              </w:r>
            </w:ins>
          </w:p>
        </w:tc>
      </w:tr>
      <w:tr w:rsidR="00BD0299" w:rsidRPr="00FF6A71" w14:paraId="0BE2E206" w14:textId="77777777" w:rsidTr="00701BD7">
        <w:tblPrEx>
          <w:tblW w:w="0" w:type="auto"/>
          <w:jc w:val="center"/>
          <w:tblPrExChange w:id="60187" w:author="pete jones" w:date="2022-01-04T12:56:00Z">
            <w:tblPrEx>
              <w:tblW w:w="0" w:type="auto"/>
              <w:jc w:val="center"/>
            </w:tblPrEx>
          </w:tblPrExChange>
        </w:tblPrEx>
        <w:trPr>
          <w:trHeight w:val="300"/>
          <w:jc w:val="center"/>
          <w:ins w:id="60188" w:author="pete jones" w:date="2022-01-04T12:37:00Z"/>
          <w:trPrChange w:id="60189" w:author="pete jones" w:date="2022-01-04T12:56:00Z">
            <w:trPr>
              <w:trHeight w:val="300"/>
              <w:jc w:val="center"/>
            </w:trPr>
          </w:trPrChange>
        </w:trPr>
        <w:tc>
          <w:tcPr>
            <w:tcW w:w="814" w:type="dxa"/>
            <w:vAlign w:val="center"/>
            <w:tcPrChange w:id="60190" w:author="pete jones" w:date="2022-01-04T12:56:00Z">
              <w:tcPr>
                <w:tcW w:w="814" w:type="dxa"/>
                <w:vAlign w:val="center"/>
              </w:tcPr>
            </w:tcPrChange>
          </w:tcPr>
          <w:p w14:paraId="5CFCB4F9" w14:textId="77777777" w:rsidR="00BD0299" w:rsidRPr="00FF6A71" w:rsidRDefault="00BD0299">
            <w:pPr>
              <w:spacing w:before="0" w:after="0" w:line="240" w:lineRule="auto"/>
              <w:jc w:val="center"/>
              <w:rPr>
                <w:ins w:id="60191" w:author="pete jones" w:date="2022-01-04T12:37:00Z"/>
                <w:rFonts w:eastAsiaTheme="minorEastAsia" w:cstheme="minorHAnsi"/>
                <w:b/>
                <w:bCs/>
              </w:rPr>
              <w:pPrChange w:id="60192" w:author="pete jones" w:date="2022-01-04T12:56:00Z">
                <w:pPr>
                  <w:jc w:val="center"/>
                </w:pPr>
              </w:pPrChange>
            </w:pPr>
            <w:ins w:id="60193" w:author="pete jones" w:date="2022-01-04T12:37:00Z">
              <w:r w:rsidRPr="00FF6A71">
                <w:rPr>
                  <w:rFonts w:eastAsiaTheme="minorEastAsia" w:cstheme="minorHAnsi"/>
                  <w:b/>
                  <w:bCs/>
                </w:rPr>
                <w:t>%</w:t>
              </w:r>
            </w:ins>
          </w:p>
        </w:tc>
        <w:tc>
          <w:tcPr>
            <w:tcW w:w="814" w:type="dxa"/>
            <w:shd w:val="clear" w:color="auto" w:fill="auto"/>
            <w:noWrap/>
            <w:vAlign w:val="bottom"/>
            <w:tcPrChange w:id="60194" w:author="pete jones" w:date="2022-01-04T12:56:00Z">
              <w:tcPr>
                <w:tcW w:w="814" w:type="dxa"/>
                <w:tcBorders>
                  <w:top w:val="single" w:sz="4" w:space="0" w:color="4472C4"/>
                  <w:left w:val="nil"/>
                  <w:bottom w:val="nil"/>
                  <w:right w:val="nil"/>
                </w:tcBorders>
                <w:shd w:val="clear" w:color="auto" w:fill="auto"/>
                <w:noWrap/>
                <w:vAlign w:val="bottom"/>
              </w:tcPr>
            </w:tcPrChange>
          </w:tcPr>
          <w:p w14:paraId="65B7AB5E" w14:textId="77777777" w:rsidR="00BD0299" w:rsidRPr="00FF6A71" w:rsidRDefault="00BD0299">
            <w:pPr>
              <w:spacing w:before="0" w:after="0" w:line="240" w:lineRule="auto"/>
              <w:jc w:val="center"/>
              <w:rPr>
                <w:ins w:id="60195" w:author="pete jones" w:date="2022-01-04T12:37:00Z"/>
                <w:rFonts w:eastAsiaTheme="minorEastAsia" w:cstheme="minorHAnsi"/>
              </w:rPr>
              <w:pPrChange w:id="60196" w:author="pete jones" w:date="2022-01-04T12:56:00Z">
                <w:pPr>
                  <w:jc w:val="center"/>
                </w:pPr>
              </w:pPrChange>
            </w:pPr>
          </w:p>
        </w:tc>
        <w:tc>
          <w:tcPr>
            <w:tcW w:w="814" w:type="dxa"/>
            <w:shd w:val="clear" w:color="auto" w:fill="auto"/>
            <w:noWrap/>
            <w:vAlign w:val="bottom"/>
            <w:tcPrChange w:id="60197" w:author="pete jones" w:date="2022-01-04T12:56:00Z">
              <w:tcPr>
                <w:tcW w:w="814" w:type="dxa"/>
                <w:tcBorders>
                  <w:top w:val="single" w:sz="4" w:space="0" w:color="4472C4"/>
                  <w:left w:val="nil"/>
                  <w:bottom w:val="nil"/>
                  <w:right w:val="nil"/>
                </w:tcBorders>
                <w:shd w:val="clear" w:color="auto" w:fill="auto"/>
                <w:noWrap/>
                <w:vAlign w:val="bottom"/>
              </w:tcPr>
            </w:tcPrChange>
          </w:tcPr>
          <w:p w14:paraId="5236191A" w14:textId="77777777" w:rsidR="00BD0299" w:rsidRPr="00FF6A71" w:rsidRDefault="00BD0299">
            <w:pPr>
              <w:spacing w:before="0" w:after="0" w:line="240" w:lineRule="auto"/>
              <w:jc w:val="center"/>
              <w:rPr>
                <w:ins w:id="60198" w:author="pete jones" w:date="2022-01-04T12:37:00Z"/>
                <w:rFonts w:eastAsiaTheme="minorEastAsia" w:cstheme="minorHAnsi"/>
              </w:rPr>
              <w:pPrChange w:id="60199" w:author="pete jones" w:date="2022-01-04T12:56:00Z">
                <w:pPr>
                  <w:jc w:val="center"/>
                </w:pPr>
              </w:pPrChange>
            </w:pPr>
            <w:ins w:id="60200" w:author="pete jones" w:date="2022-01-04T12:37:00Z">
              <w:r w:rsidRPr="00FF6A71">
                <w:rPr>
                  <w:rFonts w:ascii="Calibri" w:hAnsi="Calibri" w:cs="Calibri"/>
                  <w:color w:val="000000"/>
                </w:rPr>
                <w:t>10%</w:t>
              </w:r>
            </w:ins>
          </w:p>
        </w:tc>
        <w:tc>
          <w:tcPr>
            <w:tcW w:w="814" w:type="dxa"/>
            <w:shd w:val="clear" w:color="auto" w:fill="auto"/>
            <w:noWrap/>
            <w:vAlign w:val="center"/>
            <w:tcPrChange w:id="60201" w:author="pete jones" w:date="2022-01-04T12:56:00Z">
              <w:tcPr>
                <w:tcW w:w="814" w:type="dxa"/>
                <w:tcBorders>
                  <w:top w:val="single" w:sz="4" w:space="0" w:color="4472C4"/>
                  <w:left w:val="nil"/>
                  <w:bottom w:val="nil"/>
                  <w:right w:val="nil"/>
                </w:tcBorders>
                <w:shd w:val="clear" w:color="auto" w:fill="auto"/>
                <w:noWrap/>
                <w:vAlign w:val="center"/>
              </w:tcPr>
            </w:tcPrChange>
          </w:tcPr>
          <w:p w14:paraId="006DE021" w14:textId="77777777" w:rsidR="00BD0299" w:rsidRPr="00FF6A71" w:rsidRDefault="00BD0299">
            <w:pPr>
              <w:spacing w:before="0" w:after="0" w:line="240" w:lineRule="auto"/>
              <w:jc w:val="center"/>
              <w:rPr>
                <w:ins w:id="60202" w:author="pete jones" w:date="2022-01-04T12:37:00Z"/>
                <w:rFonts w:eastAsiaTheme="minorEastAsia" w:cstheme="minorHAnsi"/>
              </w:rPr>
              <w:pPrChange w:id="60203" w:author="pete jones" w:date="2022-01-04T12:56:00Z">
                <w:pPr>
                  <w:jc w:val="center"/>
                </w:pPr>
              </w:pPrChange>
            </w:pPr>
            <w:ins w:id="60204" w:author="pete jones" w:date="2022-01-04T12:37:00Z">
              <w:r w:rsidRPr="00FF6A71">
                <w:rPr>
                  <w:rFonts w:ascii="Calibri" w:hAnsi="Calibri" w:cs="Calibri"/>
                  <w:color w:val="000000"/>
                </w:rPr>
                <w:t>30%</w:t>
              </w:r>
            </w:ins>
          </w:p>
        </w:tc>
        <w:tc>
          <w:tcPr>
            <w:tcW w:w="692" w:type="dxa"/>
            <w:shd w:val="clear" w:color="auto" w:fill="auto"/>
            <w:noWrap/>
            <w:vAlign w:val="center"/>
            <w:tcPrChange w:id="60205" w:author="pete jones" w:date="2022-01-04T12:56:00Z">
              <w:tcPr>
                <w:tcW w:w="692" w:type="dxa"/>
                <w:tcBorders>
                  <w:top w:val="single" w:sz="4" w:space="0" w:color="4472C4"/>
                  <w:left w:val="nil"/>
                  <w:bottom w:val="nil"/>
                  <w:right w:val="nil"/>
                </w:tcBorders>
                <w:shd w:val="clear" w:color="auto" w:fill="auto"/>
                <w:noWrap/>
                <w:vAlign w:val="center"/>
              </w:tcPr>
            </w:tcPrChange>
          </w:tcPr>
          <w:p w14:paraId="123BF1C3" w14:textId="77777777" w:rsidR="00BD0299" w:rsidRPr="00FF6A71" w:rsidRDefault="00BD0299">
            <w:pPr>
              <w:spacing w:before="0" w:after="0" w:line="240" w:lineRule="auto"/>
              <w:jc w:val="center"/>
              <w:rPr>
                <w:ins w:id="60206" w:author="pete jones" w:date="2022-01-04T12:37:00Z"/>
                <w:rFonts w:eastAsiaTheme="minorEastAsia" w:cstheme="minorHAnsi"/>
              </w:rPr>
              <w:pPrChange w:id="60207" w:author="pete jones" w:date="2022-01-04T12:56:00Z">
                <w:pPr>
                  <w:jc w:val="center"/>
                </w:pPr>
              </w:pPrChange>
            </w:pPr>
            <w:ins w:id="60208" w:author="pete jones" w:date="2022-01-04T12:37:00Z">
              <w:r w:rsidRPr="00FF6A71">
                <w:rPr>
                  <w:rFonts w:ascii="Calibri" w:hAnsi="Calibri" w:cs="Calibri"/>
                  <w:color w:val="000000"/>
                </w:rPr>
                <w:t>10%</w:t>
              </w:r>
            </w:ins>
          </w:p>
        </w:tc>
        <w:tc>
          <w:tcPr>
            <w:tcW w:w="692" w:type="dxa"/>
            <w:shd w:val="clear" w:color="auto" w:fill="auto"/>
            <w:noWrap/>
            <w:vAlign w:val="center"/>
            <w:tcPrChange w:id="60209" w:author="pete jones" w:date="2022-01-04T12:56:00Z">
              <w:tcPr>
                <w:tcW w:w="692" w:type="dxa"/>
                <w:tcBorders>
                  <w:top w:val="single" w:sz="4" w:space="0" w:color="4472C4"/>
                  <w:left w:val="nil"/>
                  <w:bottom w:val="nil"/>
                  <w:right w:val="nil"/>
                </w:tcBorders>
                <w:shd w:val="clear" w:color="auto" w:fill="auto"/>
                <w:noWrap/>
                <w:vAlign w:val="center"/>
              </w:tcPr>
            </w:tcPrChange>
          </w:tcPr>
          <w:p w14:paraId="20B679EB" w14:textId="77777777" w:rsidR="00BD0299" w:rsidRPr="00FF6A71" w:rsidRDefault="00BD0299">
            <w:pPr>
              <w:spacing w:before="0" w:after="0" w:line="240" w:lineRule="auto"/>
              <w:jc w:val="center"/>
              <w:rPr>
                <w:ins w:id="60210" w:author="pete jones" w:date="2022-01-04T12:37:00Z"/>
                <w:rFonts w:eastAsiaTheme="minorEastAsia" w:cstheme="minorHAnsi"/>
              </w:rPr>
              <w:pPrChange w:id="60211" w:author="pete jones" w:date="2022-01-04T12:56:00Z">
                <w:pPr>
                  <w:jc w:val="center"/>
                </w:pPr>
              </w:pPrChange>
            </w:pPr>
            <w:ins w:id="60212" w:author="pete jones" w:date="2022-01-04T12:37:00Z">
              <w:r w:rsidRPr="00FF6A71">
                <w:rPr>
                  <w:rFonts w:ascii="Calibri" w:hAnsi="Calibri" w:cs="Calibri"/>
                  <w:color w:val="000000"/>
                </w:rPr>
                <w:t>10%</w:t>
              </w:r>
            </w:ins>
          </w:p>
        </w:tc>
        <w:tc>
          <w:tcPr>
            <w:tcW w:w="692" w:type="dxa"/>
            <w:shd w:val="clear" w:color="auto" w:fill="auto"/>
            <w:noWrap/>
            <w:vAlign w:val="bottom"/>
            <w:tcPrChange w:id="60213" w:author="pete jones" w:date="2022-01-04T12:56:00Z">
              <w:tcPr>
                <w:tcW w:w="692" w:type="dxa"/>
                <w:tcBorders>
                  <w:top w:val="single" w:sz="4" w:space="0" w:color="4472C4"/>
                  <w:left w:val="nil"/>
                  <w:bottom w:val="nil"/>
                  <w:right w:val="nil"/>
                </w:tcBorders>
                <w:shd w:val="clear" w:color="auto" w:fill="auto"/>
                <w:noWrap/>
                <w:vAlign w:val="bottom"/>
              </w:tcPr>
            </w:tcPrChange>
          </w:tcPr>
          <w:p w14:paraId="136FF491" w14:textId="77777777" w:rsidR="00BD0299" w:rsidRPr="00FF6A71" w:rsidRDefault="00BD0299">
            <w:pPr>
              <w:spacing w:before="0" w:after="0" w:line="240" w:lineRule="auto"/>
              <w:jc w:val="center"/>
              <w:rPr>
                <w:ins w:id="60214" w:author="pete jones" w:date="2022-01-04T12:37:00Z"/>
                <w:rFonts w:eastAsiaTheme="minorEastAsia" w:cstheme="minorHAnsi"/>
              </w:rPr>
              <w:pPrChange w:id="60215" w:author="pete jones" w:date="2022-01-04T12:56:00Z">
                <w:pPr>
                  <w:jc w:val="center"/>
                </w:pPr>
              </w:pPrChange>
            </w:pPr>
            <w:ins w:id="60216" w:author="pete jones" w:date="2022-01-04T12:37:00Z">
              <w:r w:rsidRPr="00FF6A71">
                <w:rPr>
                  <w:rFonts w:ascii="Calibri" w:hAnsi="Calibri" w:cs="Calibri"/>
                  <w:color w:val="000000"/>
                </w:rPr>
                <w:t>10%</w:t>
              </w:r>
            </w:ins>
          </w:p>
        </w:tc>
        <w:tc>
          <w:tcPr>
            <w:tcW w:w="692" w:type="dxa"/>
            <w:shd w:val="clear" w:color="auto" w:fill="auto"/>
            <w:noWrap/>
            <w:vAlign w:val="bottom"/>
            <w:tcPrChange w:id="60217" w:author="pete jones" w:date="2022-01-04T12:56:00Z">
              <w:tcPr>
                <w:tcW w:w="692" w:type="dxa"/>
                <w:tcBorders>
                  <w:top w:val="single" w:sz="4" w:space="0" w:color="4472C4"/>
                  <w:left w:val="nil"/>
                  <w:bottom w:val="nil"/>
                  <w:right w:val="nil"/>
                </w:tcBorders>
                <w:shd w:val="clear" w:color="auto" w:fill="auto"/>
                <w:noWrap/>
                <w:vAlign w:val="bottom"/>
              </w:tcPr>
            </w:tcPrChange>
          </w:tcPr>
          <w:p w14:paraId="490625BF" w14:textId="77777777" w:rsidR="00BD0299" w:rsidRPr="00FF6A71" w:rsidRDefault="00BD0299">
            <w:pPr>
              <w:spacing w:before="0" w:after="0" w:line="240" w:lineRule="auto"/>
              <w:jc w:val="center"/>
              <w:rPr>
                <w:ins w:id="60218" w:author="pete jones" w:date="2022-01-04T12:37:00Z"/>
                <w:rFonts w:eastAsiaTheme="minorEastAsia" w:cstheme="minorHAnsi"/>
              </w:rPr>
              <w:pPrChange w:id="60219" w:author="pete jones" w:date="2022-01-04T12:56:00Z">
                <w:pPr>
                  <w:jc w:val="center"/>
                </w:pPr>
              </w:pPrChange>
            </w:pPr>
            <w:ins w:id="60220" w:author="pete jones" w:date="2022-01-04T12:37:00Z">
              <w:r w:rsidRPr="00FF6A71">
                <w:rPr>
                  <w:rFonts w:ascii="Calibri" w:hAnsi="Calibri" w:cs="Calibri"/>
                  <w:color w:val="000000"/>
                </w:rPr>
                <w:t>30%</w:t>
              </w:r>
            </w:ins>
          </w:p>
        </w:tc>
      </w:tr>
      <w:tr w:rsidR="00BD0299" w:rsidRPr="00FF6A71" w14:paraId="288F23EF" w14:textId="77777777" w:rsidTr="00701BD7">
        <w:tblPrEx>
          <w:tblW w:w="0" w:type="auto"/>
          <w:jc w:val="center"/>
          <w:tblPrExChange w:id="60221" w:author="pete jones" w:date="2022-01-04T12:56:00Z">
            <w:tblPrEx>
              <w:tblW w:w="0" w:type="auto"/>
              <w:jc w:val="center"/>
            </w:tblPrEx>
          </w:tblPrExChange>
        </w:tblPrEx>
        <w:trPr>
          <w:trHeight w:val="300"/>
          <w:jc w:val="center"/>
          <w:ins w:id="60222" w:author="pete jones" w:date="2022-01-04T12:37:00Z"/>
          <w:trPrChange w:id="60223" w:author="pete jones" w:date="2022-01-04T12:56:00Z">
            <w:trPr>
              <w:trHeight w:val="300"/>
              <w:jc w:val="center"/>
            </w:trPr>
          </w:trPrChange>
        </w:trPr>
        <w:tc>
          <w:tcPr>
            <w:tcW w:w="814" w:type="dxa"/>
            <w:vAlign w:val="center"/>
            <w:tcPrChange w:id="60224" w:author="pete jones" w:date="2022-01-04T12:56:00Z">
              <w:tcPr>
                <w:tcW w:w="814" w:type="dxa"/>
                <w:vAlign w:val="center"/>
              </w:tcPr>
            </w:tcPrChange>
          </w:tcPr>
          <w:p w14:paraId="1A05C2DE" w14:textId="77777777" w:rsidR="00BD0299" w:rsidRPr="00FF6A71" w:rsidRDefault="00BD0299">
            <w:pPr>
              <w:spacing w:before="0" w:after="0" w:line="240" w:lineRule="auto"/>
              <w:jc w:val="center"/>
              <w:rPr>
                <w:ins w:id="60225" w:author="pete jones" w:date="2022-01-04T12:37:00Z"/>
                <w:rFonts w:eastAsiaTheme="minorEastAsia" w:cstheme="minorHAnsi"/>
                <w:b/>
                <w:bCs/>
              </w:rPr>
              <w:pPrChange w:id="60226" w:author="pete jones" w:date="2022-01-04T12:56:00Z">
                <w:pPr>
                  <w:jc w:val="center"/>
                </w:pPr>
              </w:pPrChange>
            </w:pPr>
            <w:ins w:id="60227" w:author="pete jones" w:date="2022-01-04T12:37:00Z">
              <w:r w:rsidRPr="00FF6A71">
                <w:rPr>
                  <w:rFonts w:eastAsiaTheme="minorEastAsia" w:cstheme="minorHAnsi"/>
                  <w:b/>
                  <w:bCs/>
                </w:rPr>
                <w:t>Count</w:t>
              </w:r>
            </w:ins>
          </w:p>
        </w:tc>
        <w:tc>
          <w:tcPr>
            <w:tcW w:w="814" w:type="dxa"/>
            <w:shd w:val="clear" w:color="auto" w:fill="auto"/>
            <w:noWrap/>
            <w:vAlign w:val="center"/>
            <w:tcPrChange w:id="60228" w:author="pete jones" w:date="2022-01-04T12:56:00Z">
              <w:tcPr>
                <w:tcW w:w="814" w:type="dxa"/>
                <w:tcBorders>
                  <w:top w:val="single" w:sz="4" w:space="0" w:color="4472C4"/>
                  <w:left w:val="nil"/>
                  <w:bottom w:val="nil"/>
                  <w:right w:val="nil"/>
                </w:tcBorders>
                <w:shd w:val="clear" w:color="auto" w:fill="auto"/>
                <w:noWrap/>
                <w:vAlign w:val="center"/>
              </w:tcPr>
            </w:tcPrChange>
          </w:tcPr>
          <w:p w14:paraId="6A118B73" w14:textId="77777777" w:rsidR="00BD0299" w:rsidRPr="00FF6A71" w:rsidRDefault="00BD0299">
            <w:pPr>
              <w:spacing w:before="0" w:after="0" w:line="240" w:lineRule="auto"/>
              <w:jc w:val="center"/>
              <w:rPr>
                <w:ins w:id="60229" w:author="pete jones" w:date="2022-01-04T12:37:00Z"/>
                <w:rFonts w:eastAsiaTheme="minorEastAsia" w:cstheme="minorHAnsi"/>
              </w:rPr>
              <w:pPrChange w:id="60230" w:author="pete jones" w:date="2022-01-04T12:56:00Z">
                <w:pPr>
                  <w:jc w:val="center"/>
                </w:pPr>
              </w:pPrChange>
            </w:pPr>
          </w:p>
        </w:tc>
        <w:tc>
          <w:tcPr>
            <w:tcW w:w="814" w:type="dxa"/>
            <w:shd w:val="clear" w:color="auto" w:fill="auto"/>
            <w:noWrap/>
            <w:vAlign w:val="center"/>
            <w:tcPrChange w:id="60231" w:author="pete jones" w:date="2022-01-04T12:56:00Z">
              <w:tcPr>
                <w:tcW w:w="814" w:type="dxa"/>
                <w:tcBorders>
                  <w:top w:val="single" w:sz="4" w:space="0" w:color="4472C4"/>
                  <w:left w:val="nil"/>
                  <w:bottom w:val="nil"/>
                  <w:right w:val="nil"/>
                </w:tcBorders>
                <w:shd w:val="clear" w:color="auto" w:fill="auto"/>
                <w:noWrap/>
                <w:vAlign w:val="center"/>
              </w:tcPr>
            </w:tcPrChange>
          </w:tcPr>
          <w:p w14:paraId="3E1F9B96" w14:textId="77777777" w:rsidR="00BD0299" w:rsidRPr="00FF6A71" w:rsidRDefault="00BD0299">
            <w:pPr>
              <w:spacing w:before="0" w:after="0" w:line="240" w:lineRule="auto"/>
              <w:jc w:val="center"/>
              <w:rPr>
                <w:ins w:id="60232" w:author="pete jones" w:date="2022-01-04T12:37:00Z"/>
                <w:rFonts w:eastAsiaTheme="minorEastAsia" w:cstheme="minorHAnsi"/>
              </w:rPr>
              <w:pPrChange w:id="60233" w:author="pete jones" w:date="2022-01-04T12:56:00Z">
                <w:pPr>
                  <w:jc w:val="center"/>
                </w:pPr>
              </w:pPrChange>
            </w:pPr>
            <w:ins w:id="60234" w:author="pete jones" w:date="2022-01-04T12:37:00Z">
              <w:r w:rsidRPr="00FF6A71">
                <w:rPr>
                  <w:rFonts w:ascii="Calibri" w:hAnsi="Calibri" w:cs="Calibri"/>
                  <w:color w:val="000000"/>
                </w:rPr>
                <w:t>1</w:t>
              </w:r>
            </w:ins>
          </w:p>
        </w:tc>
        <w:tc>
          <w:tcPr>
            <w:tcW w:w="814" w:type="dxa"/>
            <w:shd w:val="clear" w:color="auto" w:fill="auto"/>
            <w:noWrap/>
            <w:vAlign w:val="center"/>
            <w:tcPrChange w:id="60235" w:author="pete jones" w:date="2022-01-04T12:56:00Z">
              <w:tcPr>
                <w:tcW w:w="814" w:type="dxa"/>
                <w:tcBorders>
                  <w:top w:val="single" w:sz="4" w:space="0" w:color="4472C4"/>
                  <w:left w:val="nil"/>
                  <w:bottom w:val="nil"/>
                  <w:right w:val="nil"/>
                </w:tcBorders>
                <w:shd w:val="clear" w:color="auto" w:fill="auto"/>
                <w:noWrap/>
                <w:vAlign w:val="center"/>
              </w:tcPr>
            </w:tcPrChange>
          </w:tcPr>
          <w:p w14:paraId="5DA0970B" w14:textId="77777777" w:rsidR="00BD0299" w:rsidRPr="00FF6A71" w:rsidRDefault="00BD0299">
            <w:pPr>
              <w:spacing w:before="0" w:after="0" w:line="240" w:lineRule="auto"/>
              <w:jc w:val="center"/>
              <w:rPr>
                <w:ins w:id="60236" w:author="pete jones" w:date="2022-01-04T12:37:00Z"/>
                <w:rFonts w:eastAsiaTheme="minorEastAsia" w:cstheme="minorHAnsi"/>
              </w:rPr>
              <w:pPrChange w:id="60237" w:author="pete jones" w:date="2022-01-04T12:56:00Z">
                <w:pPr>
                  <w:jc w:val="center"/>
                </w:pPr>
              </w:pPrChange>
            </w:pPr>
            <w:ins w:id="60238" w:author="pete jones" w:date="2022-01-04T12:37:00Z">
              <w:r w:rsidRPr="00FF6A71">
                <w:rPr>
                  <w:rFonts w:ascii="Calibri" w:hAnsi="Calibri" w:cs="Calibri"/>
                  <w:color w:val="000000"/>
                </w:rPr>
                <w:t>3</w:t>
              </w:r>
            </w:ins>
          </w:p>
        </w:tc>
        <w:tc>
          <w:tcPr>
            <w:tcW w:w="692" w:type="dxa"/>
            <w:shd w:val="clear" w:color="auto" w:fill="auto"/>
            <w:noWrap/>
            <w:vAlign w:val="center"/>
            <w:tcPrChange w:id="60239" w:author="pete jones" w:date="2022-01-04T12:56:00Z">
              <w:tcPr>
                <w:tcW w:w="692" w:type="dxa"/>
                <w:tcBorders>
                  <w:top w:val="single" w:sz="4" w:space="0" w:color="4472C4"/>
                  <w:left w:val="nil"/>
                  <w:bottom w:val="nil"/>
                  <w:right w:val="nil"/>
                </w:tcBorders>
                <w:shd w:val="clear" w:color="auto" w:fill="auto"/>
                <w:noWrap/>
                <w:vAlign w:val="center"/>
              </w:tcPr>
            </w:tcPrChange>
          </w:tcPr>
          <w:p w14:paraId="74CF5AC2" w14:textId="77777777" w:rsidR="00BD0299" w:rsidRPr="00FF6A71" w:rsidRDefault="00BD0299">
            <w:pPr>
              <w:spacing w:before="0" w:after="0" w:line="240" w:lineRule="auto"/>
              <w:jc w:val="center"/>
              <w:rPr>
                <w:ins w:id="60240" w:author="pete jones" w:date="2022-01-04T12:37:00Z"/>
                <w:rFonts w:eastAsiaTheme="minorEastAsia" w:cstheme="minorHAnsi"/>
              </w:rPr>
              <w:pPrChange w:id="60241" w:author="pete jones" w:date="2022-01-04T12:56:00Z">
                <w:pPr>
                  <w:jc w:val="center"/>
                </w:pPr>
              </w:pPrChange>
            </w:pPr>
            <w:ins w:id="60242" w:author="pete jones" w:date="2022-01-04T12:37:00Z">
              <w:r w:rsidRPr="00FF6A71">
                <w:rPr>
                  <w:rFonts w:ascii="Calibri" w:hAnsi="Calibri" w:cs="Calibri"/>
                  <w:color w:val="000000"/>
                </w:rPr>
                <w:t>1</w:t>
              </w:r>
            </w:ins>
          </w:p>
        </w:tc>
        <w:tc>
          <w:tcPr>
            <w:tcW w:w="692" w:type="dxa"/>
            <w:shd w:val="clear" w:color="auto" w:fill="auto"/>
            <w:noWrap/>
            <w:vAlign w:val="center"/>
            <w:tcPrChange w:id="60243" w:author="pete jones" w:date="2022-01-04T12:56:00Z">
              <w:tcPr>
                <w:tcW w:w="692" w:type="dxa"/>
                <w:tcBorders>
                  <w:top w:val="single" w:sz="4" w:space="0" w:color="4472C4"/>
                  <w:left w:val="nil"/>
                  <w:bottom w:val="nil"/>
                  <w:right w:val="nil"/>
                </w:tcBorders>
                <w:shd w:val="clear" w:color="auto" w:fill="auto"/>
                <w:noWrap/>
                <w:vAlign w:val="center"/>
              </w:tcPr>
            </w:tcPrChange>
          </w:tcPr>
          <w:p w14:paraId="51D9B58B" w14:textId="77777777" w:rsidR="00BD0299" w:rsidRPr="00FF6A71" w:rsidRDefault="00BD0299">
            <w:pPr>
              <w:spacing w:before="0" w:after="0" w:line="240" w:lineRule="auto"/>
              <w:jc w:val="center"/>
              <w:rPr>
                <w:ins w:id="60244" w:author="pete jones" w:date="2022-01-04T12:37:00Z"/>
                <w:rFonts w:eastAsiaTheme="minorEastAsia" w:cstheme="minorHAnsi"/>
              </w:rPr>
              <w:pPrChange w:id="60245" w:author="pete jones" w:date="2022-01-04T12:56:00Z">
                <w:pPr>
                  <w:jc w:val="center"/>
                </w:pPr>
              </w:pPrChange>
            </w:pPr>
            <w:ins w:id="60246" w:author="pete jones" w:date="2022-01-04T12:37:00Z">
              <w:r w:rsidRPr="00FF6A71">
                <w:rPr>
                  <w:rFonts w:ascii="Calibri" w:hAnsi="Calibri" w:cs="Calibri"/>
                  <w:color w:val="000000"/>
                </w:rPr>
                <w:t>1</w:t>
              </w:r>
            </w:ins>
          </w:p>
        </w:tc>
        <w:tc>
          <w:tcPr>
            <w:tcW w:w="692" w:type="dxa"/>
            <w:shd w:val="clear" w:color="auto" w:fill="auto"/>
            <w:noWrap/>
            <w:vAlign w:val="center"/>
            <w:tcPrChange w:id="60247" w:author="pete jones" w:date="2022-01-04T12:56:00Z">
              <w:tcPr>
                <w:tcW w:w="692" w:type="dxa"/>
                <w:tcBorders>
                  <w:top w:val="single" w:sz="4" w:space="0" w:color="4472C4"/>
                  <w:left w:val="nil"/>
                  <w:bottom w:val="nil"/>
                  <w:right w:val="nil"/>
                </w:tcBorders>
                <w:shd w:val="clear" w:color="auto" w:fill="auto"/>
                <w:noWrap/>
                <w:vAlign w:val="center"/>
              </w:tcPr>
            </w:tcPrChange>
          </w:tcPr>
          <w:p w14:paraId="28167315" w14:textId="77777777" w:rsidR="00BD0299" w:rsidRPr="00FF6A71" w:rsidRDefault="00BD0299">
            <w:pPr>
              <w:spacing w:before="0" w:after="0" w:line="240" w:lineRule="auto"/>
              <w:jc w:val="center"/>
              <w:rPr>
                <w:ins w:id="60248" w:author="pete jones" w:date="2022-01-04T12:37:00Z"/>
                <w:rFonts w:eastAsiaTheme="minorEastAsia" w:cstheme="minorHAnsi"/>
              </w:rPr>
              <w:pPrChange w:id="60249" w:author="pete jones" w:date="2022-01-04T12:56:00Z">
                <w:pPr>
                  <w:jc w:val="center"/>
                </w:pPr>
              </w:pPrChange>
            </w:pPr>
            <w:ins w:id="60250" w:author="pete jones" w:date="2022-01-04T12:37:00Z">
              <w:r w:rsidRPr="00FF6A71">
                <w:rPr>
                  <w:rFonts w:ascii="Calibri" w:hAnsi="Calibri" w:cs="Calibri"/>
                  <w:color w:val="000000"/>
                </w:rPr>
                <w:t>1</w:t>
              </w:r>
            </w:ins>
          </w:p>
        </w:tc>
        <w:tc>
          <w:tcPr>
            <w:tcW w:w="692" w:type="dxa"/>
            <w:shd w:val="clear" w:color="auto" w:fill="auto"/>
            <w:noWrap/>
            <w:vAlign w:val="center"/>
            <w:tcPrChange w:id="60251" w:author="pete jones" w:date="2022-01-04T12:56:00Z">
              <w:tcPr>
                <w:tcW w:w="692" w:type="dxa"/>
                <w:tcBorders>
                  <w:top w:val="single" w:sz="4" w:space="0" w:color="4472C4"/>
                  <w:left w:val="nil"/>
                  <w:bottom w:val="nil"/>
                  <w:right w:val="nil"/>
                </w:tcBorders>
                <w:shd w:val="clear" w:color="auto" w:fill="auto"/>
                <w:noWrap/>
                <w:vAlign w:val="center"/>
              </w:tcPr>
            </w:tcPrChange>
          </w:tcPr>
          <w:p w14:paraId="0049C174" w14:textId="77777777" w:rsidR="00BD0299" w:rsidRPr="00FF6A71" w:rsidRDefault="00BD0299">
            <w:pPr>
              <w:spacing w:before="0" w:after="0" w:line="240" w:lineRule="auto"/>
              <w:jc w:val="center"/>
              <w:rPr>
                <w:ins w:id="60252" w:author="pete jones" w:date="2022-01-04T12:37:00Z"/>
                <w:rFonts w:eastAsiaTheme="minorEastAsia" w:cstheme="minorHAnsi"/>
              </w:rPr>
              <w:pPrChange w:id="60253" w:author="pete jones" w:date="2022-01-04T12:56:00Z">
                <w:pPr>
                  <w:jc w:val="center"/>
                </w:pPr>
              </w:pPrChange>
            </w:pPr>
            <w:ins w:id="60254" w:author="pete jones" w:date="2022-01-04T12:37:00Z">
              <w:r w:rsidRPr="00FF6A71">
                <w:rPr>
                  <w:rFonts w:ascii="Calibri" w:hAnsi="Calibri" w:cs="Calibri"/>
                  <w:color w:val="000000"/>
                </w:rPr>
                <w:t>3</w:t>
              </w:r>
            </w:ins>
          </w:p>
        </w:tc>
      </w:tr>
    </w:tbl>
    <w:p w14:paraId="1662426C" w14:textId="77777777" w:rsidR="00BD0299" w:rsidRPr="00FF6A71" w:rsidRDefault="00BD0299" w:rsidP="00BD0299">
      <w:pPr>
        <w:rPr>
          <w:ins w:id="60255" w:author="pete jones" w:date="2022-01-04T12:37:00Z"/>
        </w:rPr>
      </w:pPr>
      <w:ins w:id="60256" w:author="pete jones" w:date="2022-01-04T12:37:00Z">
        <w:r w:rsidRPr="00FF6A71">
          <w:t>Q2.11.2 Good designers have intrinsic design ability.</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0257">
          <w:tblGrid>
            <w:gridCol w:w="814"/>
            <w:gridCol w:w="814"/>
            <w:gridCol w:w="814"/>
            <w:gridCol w:w="814"/>
            <w:gridCol w:w="692"/>
            <w:gridCol w:w="692"/>
            <w:gridCol w:w="692"/>
            <w:gridCol w:w="692"/>
          </w:tblGrid>
        </w:tblGridChange>
      </w:tblGrid>
      <w:tr w:rsidR="00BD0299" w:rsidRPr="00FF6A71" w14:paraId="1865BE25" w14:textId="77777777" w:rsidTr="00015922">
        <w:trPr>
          <w:trHeight w:val="300"/>
          <w:jc w:val="center"/>
          <w:ins w:id="60258" w:author="pete jones" w:date="2022-01-04T12:37:00Z"/>
        </w:trPr>
        <w:tc>
          <w:tcPr>
            <w:tcW w:w="814" w:type="dxa"/>
            <w:shd w:val="clear" w:color="auto" w:fill="E7E6E6" w:themeFill="background2"/>
            <w:vAlign w:val="center"/>
          </w:tcPr>
          <w:p w14:paraId="529AECBE" w14:textId="77777777" w:rsidR="00BD0299" w:rsidRPr="00FF6A71" w:rsidRDefault="00BD0299">
            <w:pPr>
              <w:spacing w:before="0" w:after="0" w:line="240" w:lineRule="auto"/>
              <w:jc w:val="center"/>
              <w:rPr>
                <w:ins w:id="60259" w:author="pete jones" w:date="2022-01-04T12:37:00Z"/>
                <w:rFonts w:eastAsiaTheme="minorEastAsia" w:cstheme="minorHAnsi"/>
                <w:b/>
                <w:bCs/>
              </w:rPr>
              <w:pPrChange w:id="60260" w:author="pete jones" w:date="2022-01-04T12:56:00Z">
                <w:pPr>
                  <w:jc w:val="center"/>
                </w:pPr>
              </w:pPrChange>
            </w:pPr>
            <w:ins w:id="60261"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1C79281E" w14:textId="77777777" w:rsidR="00BD0299" w:rsidRPr="00FF6A71" w:rsidRDefault="00BD0299">
            <w:pPr>
              <w:spacing w:before="0" w:after="0" w:line="240" w:lineRule="auto"/>
              <w:jc w:val="center"/>
              <w:rPr>
                <w:ins w:id="60262" w:author="pete jones" w:date="2022-01-04T12:37:00Z"/>
                <w:rFonts w:eastAsiaTheme="minorEastAsia" w:cstheme="minorHAnsi"/>
                <w:b/>
                <w:bCs/>
              </w:rPr>
              <w:pPrChange w:id="60263" w:author="pete jones" w:date="2022-01-04T12:56:00Z">
                <w:pPr>
                  <w:jc w:val="center"/>
                </w:pPr>
              </w:pPrChange>
            </w:pPr>
            <w:ins w:id="60264"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6F04BA5F" w14:textId="77777777" w:rsidR="00BD0299" w:rsidRPr="00FF6A71" w:rsidRDefault="00BD0299">
            <w:pPr>
              <w:spacing w:before="0" w:after="0" w:line="240" w:lineRule="auto"/>
              <w:jc w:val="center"/>
              <w:rPr>
                <w:ins w:id="60265" w:author="pete jones" w:date="2022-01-04T12:37:00Z"/>
                <w:rFonts w:eastAsiaTheme="minorEastAsia" w:cstheme="minorHAnsi"/>
                <w:b/>
                <w:bCs/>
              </w:rPr>
              <w:pPrChange w:id="60266" w:author="pete jones" w:date="2022-01-04T12:56:00Z">
                <w:pPr>
                  <w:jc w:val="center"/>
                </w:pPr>
              </w:pPrChange>
            </w:pPr>
            <w:ins w:id="60267"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36EC68D" w14:textId="77777777" w:rsidR="00BD0299" w:rsidRPr="00FF6A71" w:rsidRDefault="00BD0299">
            <w:pPr>
              <w:spacing w:before="0" w:after="0" w:line="240" w:lineRule="auto"/>
              <w:jc w:val="center"/>
              <w:rPr>
                <w:ins w:id="60268" w:author="pete jones" w:date="2022-01-04T12:37:00Z"/>
                <w:rFonts w:eastAsiaTheme="minorEastAsia" w:cstheme="minorHAnsi"/>
                <w:b/>
                <w:bCs/>
              </w:rPr>
              <w:pPrChange w:id="60269" w:author="pete jones" w:date="2022-01-04T12:56:00Z">
                <w:pPr>
                  <w:jc w:val="center"/>
                </w:pPr>
              </w:pPrChange>
            </w:pPr>
            <w:ins w:id="60270"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BC3C265" w14:textId="77777777" w:rsidR="00BD0299" w:rsidRPr="00FF6A71" w:rsidRDefault="00BD0299">
            <w:pPr>
              <w:spacing w:before="0" w:after="0" w:line="240" w:lineRule="auto"/>
              <w:jc w:val="center"/>
              <w:rPr>
                <w:ins w:id="60271" w:author="pete jones" w:date="2022-01-04T12:37:00Z"/>
                <w:rFonts w:eastAsiaTheme="minorEastAsia" w:cstheme="minorHAnsi"/>
                <w:b/>
                <w:bCs/>
              </w:rPr>
              <w:pPrChange w:id="60272" w:author="pete jones" w:date="2022-01-04T12:56:00Z">
                <w:pPr>
                  <w:jc w:val="center"/>
                </w:pPr>
              </w:pPrChange>
            </w:pPr>
            <w:ins w:id="60273"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0059F37" w14:textId="77777777" w:rsidR="00BD0299" w:rsidRPr="00FF6A71" w:rsidRDefault="00BD0299">
            <w:pPr>
              <w:spacing w:before="0" w:after="0" w:line="240" w:lineRule="auto"/>
              <w:jc w:val="center"/>
              <w:rPr>
                <w:ins w:id="60274" w:author="pete jones" w:date="2022-01-04T12:37:00Z"/>
                <w:rFonts w:eastAsiaTheme="minorEastAsia" w:cstheme="minorHAnsi"/>
                <w:b/>
                <w:bCs/>
              </w:rPr>
              <w:pPrChange w:id="60275" w:author="pete jones" w:date="2022-01-04T12:56:00Z">
                <w:pPr>
                  <w:jc w:val="center"/>
                </w:pPr>
              </w:pPrChange>
            </w:pPr>
            <w:ins w:id="60276"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02B9EB02" w14:textId="77777777" w:rsidR="00BD0299" w:rsidRPr="00FF6A71" w:rsidRDefault="00BD0299">
            <w:pPr>
              <w:spacing w:before="0" w:after="0" w:line="240" w:lineRule="auto"/>
              <w:jc w:val="center"/>
              <w:rPr>
                <w:ins w:id="60277" w:author="pete jones" w:date="2022-01-04T12:37:00Z"/>
                <w:rFonts w:eastAsiaTheme="minorEastAsia" w:cstheme="minorHAnsi"/>
                <w:b/>
                <w:bCs/>
              </w:rPr>
              <w:pPrChange w:id="60278" w:author="pete jones" w:date="2022-01-04T12:56:00Z">
                <w:pPr>
                  <w:jc w:val="center"/>
                </w:pPr>
              </w:pPrChange>
            </w:pPr>
            <w:ins w:id="60279"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31796007" w14:textId="77777777" w:rsidR="00BD0299" w:rsidRPr="00FF6A71" w:rsidRDefault="00BD0299">
            <w:pPr>
              <w:spacing w:before="0" w:after="0" w:line="240" w:lineRule="auto"/>
              <w:jc w:val="center"/>
              <w:rPr>
                <w:ins w:id="60280" w:author="pete jones" w:date="2022-01-04T12:37:00Z"/>
                <w:rFonts w:eastAsiaTheme="minorEastAsia" w:cstheme="minorHAnsi"/>
                <w:b/>
                <w:bCs/>
              </w:rPr>
              <w:pPrChange w:id="60281" w:author="pete jones" w:date="2022-01-04T12:56:00Z">
                <w:pPr>
                  <w:jc w:val="center"/>
                </w:pPr>
              </w:pPrChange>
            </w:pPr>
            <w:ins w:id="60282" w:author="pete jones" w:date="2022-01-04T12:37:00Z">
              <w:r w:rsidRPr="00FF6A71">
                <w:rPr>
                  <w:rFonts w:eastAsiaTheme="minorEastAsia" w:cstheme="minorHAnsi"/>
                  <w:b/>
                  <w:bCs/>
                </w:rPr>
                <w:t>7</w:t>
              </w:r>
            </w:ins>
          </w:p>
        </w:tc>
      </w:tr>
      <w:tr w:rsidR="00BD0299" w:rsidRPr="00FF6A71" w14:paraId="76461A2A" w14:textId="77777777" w:rsidTr="00701BD7">
        <w:tblPrEx>
          <w:tblW w:w="0" w:type="auto"/>
          <w:jc w:val="center"/>
          <w:tblPrExChange w:id="60283" w:author="pete jones" w:date="2022-01-04T12:56:00Z">
            <w:tblPrEx>
              <w:tblW w:w="0" w:type="auto"/>
              <w:jc w:val="center"/>
            </w:tblPrEx>
          </w:tblPrExChange>
        </w:tblPrEx>
        <w:trPr>
          <w:trHeight w:val="300"/>
          <w:jc w:val="center"/>
          <w:ins w:id="60284" w:author="pete jones" w:date="2022-01-04T12:37:00Z"/>
          <w:trPrChange w:id="60285" w:author="pete jones" w:date="2022-01-04T12:56:00Z">
            <w:trPr>
              <w:trHeight w:val="300"/>
              <w:jc w:val="center"/>
            </w:trPr>
          </w:trPrChange>
        </w:trPr>
        <w:tc>
          <w:tcPr>
            <w:tcW w:w="814" w:type="dxa"/>
            <w:vAlign w:val="center"/>
            <w:tcPrChange w:id="60286" w:author="pete jones" w:date="2022-01-04T12:56:00Z">
              <w:tcPr>
                <w:tcW w:w="814" w:type="dxa"/>
                <w:vAlign w:val="center"/>
              </w:tcPr>
            </w:tcPrChange>
          </w:tcPr>
          <w:p w14:paraId="123C5481" w14:textId="77777777" w:rsidR="00BD0299" w:rsidRPr="00FF6A71" w:rsidRDefault="00BD0299">
            <w:pPr>
              <w:spacing w:before="0" w:after="0" w:line="240" w:lineRule="auto"/>
              <w:jc w:val="center"/>
              <w:rPr>
                <w:ins w:id="60287" w:author="pete jones" w:date="2022-01-04T12:37:00Z"/>
                <w:rFonts w:eastAsiaTheme="minorEastAsia" w:cstheme="minorHAnsi"/>
                <w:b/>
                <w:bCs/>
              </w:rPr>
              <w:pPrChange w:id="60288" w:author="pete jones" w:date="2022-01-04T12:56:00Z">
                <w:pPr>
                  <w:jc w:val="center"/>
                </w:pPr>
              </w:pPrChange>
            </w:pPr>
            <w:ins w:id="60289" w:author="pete jones" w:date="2022-01-04T12:37:00Z">
              <w:r w:rsidRPr="00FF6A71">
                <w:rPr>
                  <w:rFonts w:eastAsiaTheme="minorEastAsia" w:cstheme="minorHAnsi"/>
                  <w:b/>
                  <w:bCs/>
                </w:rPr>
                <w:t>%</w:t>
              </w:r>
            </w:ins>
          </w:p>
        </w:tc>
        <w:tc>
          <w:tcPr>
            <w:tcW w:w="814" w:type="dxa"/>
            <w:shd w:val="clear" w:color="auto" w:fill="auto"/>
            <w:noWrap/>
            <w:vAlign w:val="bottom"/>
            <w:tcPrChange w:id="60290" w:author="pete jones" w:date="2022-01-04T12:56:00Z">
              <w:tcPr>
                <w:tcW w:w="814" w:type="dxa"/>
                <w:tcBorders>
                  <w:top w:val="single" w:sz="4" w:space="0" w:color="4472C4"/>
                  <w:left w:val="nil"/>
                  <w:bottom w:val="nil"/>
                  <w:right w:val="nil"/>
                </w:tcBorders>
                <w:shd w:val="clear" w:color="auto" w:fill="auto"/>
                <w:noWrap/>
                <w:vAlign w:val="bottom"/>
              </w:tcPr>
            </w:tcPrChange>
          </w:tcPr>
          <w:p w14:paraId="2F82A225" w14:textId="77777777" w:rsidR="00BD0299" w:rsidRPr="00FA4BC3" w:rsidRDefault="00BD0299">
            <w:pPr>
              <w:spacing w:before="0" w:after="0" w:line="240" w:lineRule="auto"/>
              <w:jc w:val="center"/>
              <w:rPr>
                <w:ins w:id="60291" w:author="pete jones" w:date="2022-01-04T12:37:00Z"/>
                <w:rFonts w:eastAsiaTheme="minorEastAsia" w:cstheme="minorHAnsi"/>
              </w:rPr>
              <w:pPrChange w:id="60292" w:author="pete jones" w:date="2022-01-04T12:56:00Z">
                <w:pPr>
                  <w:jc w:val="center"/>
                </w:pPr>
              </w:pPrChange>
            </w:pPr>
            <w:ins w:id="60293" w:author="pete jones" w:date="2022-01-04T12:37:00Z">
              <w:r w:rsidRPr="00FA4BC3">
                <w:rPr>
                  <w:rFonts w:eastAsiaTheme="minorEastAsia" w:cstheme="minorHAnsi"/>
                  <w:rPrChange w:id="60294" w:author="pete jones" w:date="2022-01-04T14:59:00Z">
                    <w:rPr>
                      <w:rFonts w:ascii="Calibri" w:hAnsi="Calibri" w:cs="Calibri"/>
                      <w:color w:val="000000"/>
                    </w:rPr>
                  </w:rPrChange>
                </w:rPr>
                <w:t>20%</w:t>
              </w:r>
            </w:ins>
          </w:p>
        </w:tc>
        <w:tc>
          <w:tcPr>
            <w:tcW w:w="814" w:type="dxa"/>
            <w:shd w:val="clear" w:color="auto" w:fill="auto"/>
            <w:noWrap/>
            <w:vAlign w:val="bottom"/>
            <w:tcPrChange w:id="60295" w:author="pete jones" w:date="2022-01-04T12:56:00Z">
              <w:tcPr>
                <w:tcW w:w="814" w:type="dxa"/>
                <w:tcBorders>
                  <w:top w:val="single" w:sz="4" w:space="0" w:color="4472C4"/>
                  <w:left w:val="nil"/>
                  <w:bottom w:val="nil"/>
                  <w:right w:val="nil"/>
                </w:tcBorders>
                <w:shd w:val="clear" w:color="auto" w:fill="auto"/>
                <w:noWrap/>
                <w:vAlign w:val="bottom"/>
              </w:tcPr>
            </w:tcPrChange>
          </w:tcPr>
          <w:p w14:paraId="419331A5" w14:textId="77777777" w:rsidR="00BD0299" w:rsidRPr="00FA4BC3" w:rsidRDefault="00BD0299">
            <w:pPr>
              <w:spacing w:before="0" w:after="0" w:line="240" w:lineRule="auto"/>
              <w:jc w:val="center"/>
              <w:rPr>
                <w:ins w:id="60296" w:author="pete jones" w:date="2022-01-04T12:37:00Z"/>
                <w:rFonts w:eastAsiaTheme="minorEastAsia" w:cstheme="minorHAnsi"/>
              </w:rPr>
              <w:pPrChange w:id="60297" w:author="pete jones" w:date="2022-01-04T12:56:00Z">
                <w:pPr>
                  <w:jc w:val="center"/>
                </w:pPr>
              </w:pPrChange>
            </w:pPr>
            <w:ins w:id="60298" w:author="pete jones" w:date="2022-01-04T12:37:00Z">
              <w:r w:rsidRPr="00FA4BC3">
                <w:rPr>
                  <w:rFonts w:eastAsiaTheme="minorEastAsia" w:cstheme="minorHAnsi"/>
                  <w:rPrChange w:id="60299" w:author="pete jones" w:date="2022-01-04T14:59:00Z">
                    <w:rPr>
                      <w:rFonts w:ascii="Calibri" w:hAnsi="Calibri" w:cs="Calibri"/>
                      <w:color w:val="000000"/>
                    </w:rPr>
                  </w:rPrChange>
                </w:rPr>
                <w:t>20%</w:t>
              </w:r>
            </w:ins>
          </w:p>
        </w:tc>
        <w:tc>
          <w:tcPr>
            <w:tcW w:w="814" w:type="dxa"/>
            <w:shd w:val="clear" w:color="auto" w:fill="auto"/>
            <w:noWrap/>
            <w:vAlign w:val="center"/>
            <w:tcPrChange w:id="60300" w:author="pete jones" w:date="2022-01-04T12:56:00Z">
              <w:tcPr>
                <w:tcW w:w="814" w:type="dxa"/>
                <w:tcBorders>
                  <w:top w:val="single" w:sz="4" w:space="0" w:color="4472C4"/>
                  <w:left w:val="nil"/>
                  <w:bottom w:val="nil"/>
                  <w:right w:val="nil"/>
                </w:tcBorders>
                <w:shd w:val="clear" w:color="auto" w:fill="auto"/>
                <w:noWrap/>
                <w:vAlign w:val="center"/>
              </w:tcPr>
            </w:tcPrChange>
          </w:tcPr>
          <w:p w14:paraId="46E4565E" w14:textId="77777777" w:rsidR="00BD0299" w:rsidRPr="00FA4BC3" w:rsidRDefault="00BD0299">
            <w:pPr>
              <w:spacing w:before="0" w:after="0" w:line="240" w:lineRule="auto"/>
              <w:jc w:val="center"/>
              <w:rPr>
                <w:ins w:id="60301" w:author="pete jones" w:date="2022-01-04T12:37:00Z"/>
                <w:rFonts w:eastAsiaTheme="minorEastAsia" w:cstheme="minorHAnsi"/>
              </w:rPr>
              <w:pPrChange w:id="60302" w:author="pete jones" w:date="2022-01-04T12:56:00Z">
                <w:pPr>
                  <w:jc w:val="center"/>
                </w:pPr>
              </w:pPrChange>
            </w:pPr>
            <w:ins w:id="60303" w:author="pete jones" w:date="2022-01-04T12:37:00Z">
              <w:r w:rsidRPr="00FA4BC3">
                <w:rPr>
                  <w:rFonts w:eastAsiaTheme="minorEastAsia" w:cstheme="minorHAnsi"/>
                  <w:rPrChange w:id="60304" w:author="pete jones" w:date="2022-01-04T14:59:00Z">
                    <w:rPr>
                      <w:rFonts w:ascii="Calibri" w:hAnsi="Calibri" w:cs="Calibri"/>
                      <w:color w:val="000000"/>
                    </w:rPr>
                  </w:rPrChange>
                </w:rPr>
                <w:t>40%</w:t>
              </w:r>
            </w:ins>
          </w:p>
        </w:tc>
        <w:tc>
          <w:tcPr>
            <w:tcW w:w="692" w:type="dxa"/>
            <w:shd w:val="clear" w:color="auto" w:fill="auto"/>
            <w:noWrap/>
            <w:vAlign w:val="center"/>
            <w:tcPrChange w:id="60305" w:author="pete jones" w:date="2022-01-04T12:56:00Z">
              <w:tcPr>
                <w:tcW w:w="692" w:type="dxa"/>
                <w:tcBorders>
                  <w:top w:val="single" w:sz="4" w:space="0" w:color="4472C4"/>
                  <w:left w:val="nil"/>
                  <w:bottom w:val="nil"/>
                  <w:right w:val="nil"/>
                </w:tcBorders>
                <w:shd w:val="clear" w:color="auto" w:fill="auto"/>
                <w:noWrap/>
                <w:vAlign w:val="center"/>
              </w:tcPr>
            </w:tcPrChange>
          </w:tcPr>
          <w:p w14:paraId="40D21C4E" w14:textId="77777777" w:rsidR="00BD0299" w:rsidRPr="00FA4BC3" w:rsidRDefault="00BD0299">
            <w:pPr>
              <w:spacing w:before="0" w:after="0" w:line="240" w:lineRule="auto"/>
              <w:jc w:val="center"/>
              <w:rPr>
                <w:ins w:id="60306" w:author="pete jones" w:date="2022-01-04T12:37:00Z"/>
                <w:rFonts w:eastAsiaTheme="minorEastAsia" w:cstheme="minorHAnsi"/>
              </w:rPr>
              <w:pPrChange w:id="60307" w:author="pete jones" w:date="2022-01-04T12:56:00Z">
                <w:pPr>
                  <w:jc w:val="center"/>
                </w:pPr>
              </w:pPrChange>
            </w:pPr>
          </w:p>
        </w:tc>
        <w:tc>
          <w:tcPr>
            <w:tcW w:w="692" w:type="dxa"/>
            <w:shd w:val="clear" w:color="auto" w:fill="auto"/>
            <w:noWrap/>
            <w:vAlign w:val="center"/>
            <w:tcPrChange w:id="60308" w:author="pete jones" w:date="2022-01-04T12:56:00Z">
              <w:tcPr>
                <w:tcW w:w="692" w:type="dxa"/>
                <w:tcBorders>
                  <w:top w:val="single" w:sz="4" w:space="0" w:color="4472C4"/>
                  <w:left w:val="nil"/>
                  <w:bottom w:val="nil"/>
                  <w:right w:val="nil"/>
                </w:tcBorders>
                <w:shd w:val="clear" w:color="auto" w:fill="auto"/>
                <w:noWrap/>
                <w:vAlign w:val="center"/>
              </w:tcPr>
            </w:tcPrChange>
          </w:tcPr>
          <w:p w14:paraId="5794B31A" w14:textId="77777777" w:rsidR="00BD0299" w:rsidRPr="00FA4BC3" w:rsidRDefault="00BD0299">
            <w:pPr>
              <w:spacing w:before="0" w:after="0" w:line="240" w:lineRule="auto"/>
              <w:jc w:val="center"/>
              <w:rPr>
                <w:ins w:id="60309" w:author="pete jones" w:date="2022-01-04T12:37:00Z"/>
                <w:rFonts w:eastAsiaTheme="minorEastAsia" w:cstheme="minorHAnsi"/>
              </w:rPr>
              <w:pPrChange w:id="60310" w:author="pete jones" w:date="2022-01-04T12:56:00Z">
                <w:pPr>
                  <w:jc w:val="center"/>
                </w:pPr>
              </w:pPrChange>
            </w:pPr>
            <w:ins w:id="60311" w:author="pete jones" w:date="2022-01-04T12:37:00Z">
              <w:r w:rsidRPr="00FA4BC3">
                <w:rPr>
                  <w:rFonts w:eastAsiaTheme="minorEastAsia" w:cstheme="minorHAnsi"/>
                  <w:rPrChange w:id="60312" w:author="pete jones" w:date="2022-01-04T14:59:00Z">
                    <w:rPr>
                      <w:rFonts w:ascii="Calibri" w:hAnsi="Calibri" w:cs="Calibri"/>
                      <w:color w:val="000000"/>
                    </w:rPr>
                  </w:rPrChange>
                </w:rPr>
                <w:t>10%</w:t>
              </w:r>
            </w:ins>
          </w:p>
        </w:tc>
        <w:tc>
          <w:tcPr>
            <w:tcW w:w="692" w:type="dxa"/>
            <w:shd w:val="clear" w:color="auto" w:fill="auto"/>
            <w:noWrap/>
            <w:vAlign w:val="bottom"/>
            <w:tcPrChange w:id="60313" w:author="pete jones" w:date="2022-01-04T12:56:00Z">
              <w:tcPr>
                <w:tcW w:w="692" w:type="dxa"/>
                <w:tcBorders>
                  <w:top w:val="single" w:sz="4" w:space="0" w:color="4472C4"/>
                  <w:left w:val="nil"/>
                  <w:bottom w:val="nil"/>
                  <w:right w:val="nil"/>
                </w:tcBorders>
                <w:shd w:val="clear" w:color="auto" w:fill="auto"/>
                <w:noWrap/>
                <w:vAlign w:val="bottom"/>
              </w:tcPr>
            </w:tcPrChange>
          </w:tcPr>
          <w:p w14:paraId="7EA7D351" w14:textId="77777777" w:rsidR="00BD0299" w:rsidRPr="00FA4BC3" w:rsidRDefault="00BD0299">
            <w:pPr>
              <w:spacing w:before="0" w:after="0" w:line="240" w:lineRule="auto"/>
              <w:jc w:val="center"/>
              <w:rPr>
                <w:ins w:id="60314" w:author="pete jones" w:date="2022-01-04T12:37:00Z"/>
                <w:rFonts w:eastAsiaTheme="minorEastAsia" w:cstheme="minorHAnsi"/>
              </w:rPr>
              <w:pPrChange w:id="60315" w:author="pete jones" w:date="2022-01-04T12:56:00Z">
                <w:pPr>
                  <w:jc w:val="center"/>
                </w:pPr>
              </w:pPrChange>
            </w:pPr>
            <w:ins w:id="60316" w:author="pete jones" w:date="2022-01-04T12:37:00Z">
              <w:r w:rsidRPr="00FA4BC3">
                <w:rPr>
                  <w:rFonts w:eastAsiaTheme="minorEastAsia" w:cstheme="minorHAnsi"/>
                  <w:rPrChange w:id="60317" w:author="pete jones" w:date="2022-01-04T14:59:00Z">
                    <w:rPr>
                      <w:rFonts w:ascii="Calibri" w:hAnsi="Calibri" w:cs="Calibri"/>
                      <w:color w:val="000000"/>
                    </w:rPr>
                  </w:rPrChange>
                </w:rPr>
                <w:t>10%</w:t>
              </w:r>
            </w:ins>
          </w:p>
        </w:tc>
        <w:tc>
          <w:tcPr>
            <w:tcW w:w="692" w:type="dxa"/>
            <w:shd w:val="clear" w:color="auto" w:fill="auto"/>
            <w:noWrap/>
            <w:vAlign w:val="bottom"/>
            <w:tcPrChange w:id="60318" w:author="pete jones" w:date="2022-01-04T12:56:00Z">
              <w:tcPr>
                <w:tcW w:w="692" w:type="dxa"/>
                <w:tcBorders>
                  <w:top w:val="single" w:sz="4" w:space="0" w:color="4472C4"/>
                  <w:left w:val="nil"/>
                  <w:bottom w:val="nil"/>
                  <w:right w:val="nil"/>
                </w:tcBorders>
                <w:shd w:val="clear" w:color="auto" w:fill="auto"/>
                <w:noWrap/>
                <w:vAlign w:val="bottom"/>
              </w:tcPr>
            </w:tcPrChange>
          </w:tcPr>
          <w:p w14:paraId="0762D9B1" w14:textId="77777777" w:rsidR="00BD0299" w:rsidRPr="00FF6A71" w:rsidRDefault="00BD0299">
            <w:pPr>
              <w:spacing w:before="0" w:after="0" w:line="240" w:lineRule="auto"/>
              <w:jc w:val="center"/>
              <w:rPr>
                <w:ins w:id="60319" w:author="pete jones" w:date="2022-01-04T12:37:00Z"/>
                <w:rFonts w:eastAsiaTheme="minorEastAsia" w:cstheme="minorHAnsi"/>
                <w:b/>
                <w:bCs/>
                <w:rPrChange w:id="60320" w:author="pete jones" w:date="2022-01-04T13:45:00Z">
                  <w:rPr>
                    <w:ins w:id="60321" w:author="pete jones" w:date="2022-01-04T12:37:00Z"/>
                    <w:rFonts w:eastAsiaTheme="minorEastAsia" w:cstheme="minorHAnsi"/>
                  </w:rPr>
                </w:rPrChange>
              </w:rPr>
              <w:pPrChange w:id="60322" w:author="pete jones" w:date="2022-01-04T12:56:00Z">
                <w:pPr>
                  <w:jc w:val="center"/>
                </w:pPr>
              </w:pPrChange>
            </w:pPr>
          </w:p>
        </w:tc>
      </w:tr>
      <w:tr w:rsidR="00BD0299" w:rsidRPr="00FF6A71" w14:paraId="699C361B" w14:textId="77777777" w:rsidTr="00701BD7">
        <w:tblPrEx>
          <w:tblW w:w="0" w:type="auto"/>
          <w:jc w:val="center"/>
          <w:tblPrExChange w:id="60323" w:author="pete jones" w:date="2022-01-04T12:56:00Z">
            <w:tblPrEx>
              <w:tblW w:w="0" w:type="auto"/>
              <w:jc w:val="center"/>
            </w:tblPrEx>
          </w:tblPrExChange>
        </w:tblPrEx>
        <w:trPr>
          <w:trHeight w:val="300"/>
          <w:jc w:val="center"/>
          <w:ins w:id="60324" w:author="pete jones" w:date="2022-01-04T12:37:00Z"/>
          <w:trPrChange w:id="60325" w:author="pete jones" w:date="2022-01-04T12:56:00Z">
            <w:trPr>
              <w:trHeight w:val="300"/>
              <w:jc w:val="center"/>
            </w:trPr>
          </w:trPrChange>
        </w:trPr>
        <w:tc>
          <w:tcPr>
            <w:tcW w:w="814" w:type="dxa"/>
            <w:vAlign w:val="center"/>
            <w:tcPrChange w:id="60326" w:author="pete jones" w:date="2022-01-04T12:56:00Z">
              <w:tcPr>
                <w:tcW w:w="814" w:type="dxa"/>
                <w:vAlign w:val="center"/>
              </w:tcPr>
            </w:tcPrChange>
          </w:tcPr>
          <w:p w14:paraId="7A66A64E" w14:textId="77777777" w:rsidR="00BD0299" w:rsidRPr="00FF6A71" w:rsidRDefault="00BD0299">
            <w:pPr>
              <w:spacing w:before="0" w:after="0" w:line="240" w:lineRule="auto"/>
              <w:jc w:val="center"/>
              <w:rPr>
                <w:ins w:id="60327" w:author="pete jones" w:date="2022-01-04T12:37:00Z"/>
                <w:rFonts w:eastAsiaTheme="minorEastAsia" w:cstheme="minorHAnsi"/>
                <w:b/>
                <w:bCs/>
              </w:rPr>
              <w:pPrChange w:id="60328" w:author="pete jones" w:date="2022-01-04T12:56:00Z">
                <w:pPr>
                  <w:jc w:val="center"/>
                </w:pPr>
              </w:pPrChange>
            </w:pPr>
            <w:ins w:id="60329" w:author="pete jones" w:date="2022-01-04T12:37:00Z">
              <w:r w:rsidRPr="00FF6A71">
                <w:rPr>
                  <w:rFonts w:eastAsiaTheme="minorEastAsia" w:cstheme="minorHAnsi"/>
                  <w:b/>
                  <w:bCs/>
                </w:rPr>
                <w:t>Count</w:t>
              </w:r>
            </w:ins>
          </w:p>
        </w:tc>
        <w:tc>
          <w:tcPr>
            <w:tcW w:w="814" w:type="dxa"/>
            <w:shd w:val="clear" w:color="auto" w:fill="auto"/>
            <w:noWrap/>
            <w:vAlign w:val="center"/>
            <w:tcPrChange w:id="60330" w:author="pete jones" w:date="2022-01-04T12:56:00Z">
              <w:tcPr>
                <w:tcW w:w="814" w:type="dxa"/>
                <w:tcBorders>
                  <w:top w:val="single" w:sz="4" w:space="0" w:color="4472C4"/>
                  <w:left w:val="nil"/>
                  <w:bottom w:val="nil"/>
                  <w:right w:val="nil"/>
                </w:tcBorders>
                <w:shd w:val="clear" w:color="auto" w:fill="auto"/>
                <w:noWrap/>
                <w:vAlign w:val="center"/>
              </w:tcPr>
            </w:tcPrChange>
          </w:tcPr>
          <w:p w14:paraId="4F06F1A6" w14:textId="77777777" w:rsidR="00BD0299" w:rsidRPr="00FA4BC3" w:rsidRDefault="00BD0299">
            <w:pPr>
              <w:spacing w:before="0" w:after="0" w:line="240" w:lineRule="auto"/>
              <w:jc w:val="center"/>
              <w:rPr>
                <w:ins w:id="60331" w:author="pete jones" w:date="2022-01-04T12:37:00Z"/>
                <w:rFonts w:eastAsiaTheme="minorEastAsia" w:cstheme="minorHAnsi"/>
              </w:rPr>
              <w:pPrChange w:id="60332" w:author="pete jones" w:date="2022-01-04T12:56:00Z">
                <w:pPr>
                  <w:jc w:val="center"/>
                </w:pPr>
              </w:pPrChange>
            </w:pPr>
            <w:ins w:id="60333" w:author="pete jones" w:date="2022-01-04T12:37:00Z">
              <w:r w:rsidRPr="00FA4BC3">
                <w:rPr>
                  <w:rFonts w:eastAsiaTheme="minorEastAsia" w:cstheme="minorHAnsi"/>
                  <w:rPrChange w:id="60334" w:author="pete jones" w:date="2022-01-04T14:59:00Z">
                    <w:rPr>
                      <w:rFonts w:ascii="Calibri" w:hAnsi="Calibri" w:cs="Calibri"/>
                      <w:color w:val="000000"/>
                    </w:rPr>
                  </w:rPrChange>
                </w:rPr>
                <w:t>2</w:t>
              </w:r>
            </w:ins>
          </w:p>
        </w:tc>
        <w:tc>
          <w:tcPr>
            <w:tcW w:w="814" w:type="dxa"/>
            <w:shd w:val="clear" w:color="auto" w:fill="auto"/>
            <w:noWrap/>
            <w:vAlign w:val="center"/>
            <w:tcPrChange w:id="60335" w:author="pete jones" w:date="2022-01-04T12:56:00Z">
              <w:tcPr>
                <w:tcW w:w="814" w:type="dxa"/>
                <w:tcBorders>
                  <w:top w:val="single" w:sz="4" w:space="0" w:color="4472C4"/>
                  <w:left w:val="nil"/>
                  <w:bottom w:val="nil"/>
                  <w:right w:val="nil"/>
                </w:tcBorders>
                <w:shd w:val="clear" w:color="auto" w:fill="auto"/>
                <w:noWrap/>
                <w:vAlign w:val="center"/>
              </w:tcPr>
            </w:tcPrChange>
          </w:tcPr>
          <w:p w14:paraId="58715C1F" w14:textId="77777777" w:rsidR="00BD0299" w:rsidRPr="00FA4BC3" w:rsidRDefault="00BD0299">
            <w:pPr>
              <w:spacing w:before="0" w:after="0" w:line="240" w:lineRule="auto"/>
              <w:jc w:val="center"/>
              <w:rPr>
                <w:ins w:id="60336" w:author="pete jones" w:date="2022-01-04T12:37:00Z"/>
                <w:rFonts w:eastAsiaTheme="minorEastAsia" w:cstheme="minorHAnsi"/>
              </w:rPr>
              <w:pPrChange w:id="60337" w:author="pete jones" w:date="2022-01-04T12:56:00Z">
                <w:pPr>
                  <w:jc w:val="center"/>
                </w:pPr>
              </w:pPrChange>
            </w:pPr>
            <w:ins w:id="60338" w:author="pete jones" w:date="2022-01-04T12:37:00Z">
              <w:r w:rsidRPr="00FA4BC3">
                <w:rPr>
                  <w:rFonts w:eastAsiaTheme="minorEastAsia" w:cstheme="minorHAnsi"/>
                  <w:rPrChange w:id="60339" w:author="pete jones" w:date="2022-01-04T14:59:00Z">
                    <w:rPr>
                      <w:rFonts w:ascii="Calibri" w:hAnsi="Calibri" w:cs="Calibri"/>
                      <w:color w:val="000000"/>
                    </w:rPr>
                  </w:rPrChange>
                </w:rPr>
                <w:t>2</w:t>
              </w:r>
            </w:ins>
          </w:p>
        </w:tc>
        <w:tc>
          <w:tcPr>
            <w:tcW w:w="814" w:type="dxa"/>
            <w:shd w:val="clear" w:color="auto" w:fill="auto"/>
            <w:noWrap/>
            <w:vAlign w:val="center"/>
            <w:tcPrChange w:id="60340" w:author="pete jones" w:date="2022-01-04T12:56:00Z">
              <w:tcPr>
                <w:tcW w:w="814" w:type="dxa"/>
                <w:tcBorders>
                  <w:top w:val="single" w:sz="4" w:space="0" w:color="4472C4"/>
                  <w:left w:val="nil"/>
                  <w:bottom w:val="nil"/>
                  <w:right w:val="nil"/>
                </w:tcBorders>
                <w:shd w:val="clear" w:color="auto" w:fill="auto"/>
                <w:noWrap/>
                <w:vAlign w:val="center"/>
              </w:tcPr>
            </w:tcPrChange>
          </w:tcPr>
          <w:p w14:paraId="0FE803E8" w14:textId="77777777" w:rsidR="00BD0299" w:rsidRPr="00FA4BC3" w:rsidRDefault="00BD0299">
            <w:pPr>
              <w:spacing w:before="0" w:after="0" w:line="240" w:lineRule="auto"/>
              <w:jc w:val="center"/>
              <w:rPr>
                <w:ins w:id="60341" w:author="pete jones" w:date="2022-01-04T12:37:00Z"/>
                <w:rFonts w:eastAsiaTheme="minorEastAsia" w:cstheme="minorHAnsi"/>
              </w:rPr>
              <w:pPrChange w:id="60342" w:author="pete jones" w:date="2022-01-04T12:56:00Z">
                <w:pPr>
                  <w:jc w:val="center"/>
                </w:pPr>
              </w:pPrChange>
            </w:pPr>
            <w:ins w:id="60343" w:author="pete jones" w:date="2022-01-04T12:37:00Z">
              <w:r w:rsidRPr="00FA4BC3">
                <w:rPr>
                  <w:rFonts w:eastAsiaTheme="minorEastAsia" w:cstheme="minorHAnsi"/>
                  <w:rPrChange w:id="60344" w:author="pete jones" w:date="2022-01-04T14:59:00Z">
                    <w:rPr>
                      <w:rFonts w:ascii="Calibri" w:hAnsi="Calibri" w:cs="Calibri"/>
                      <w:color w:val="000000"/>
                    </w:rPr>
                  </w:rPrChange>
                </w:rPr>
                <w:t>4</w:t>
              </w:r>
            </w:ins>
          </w:p>
        </w:tc>
        <w:tc>
          <w:tcPr>
            <w:tcW w:w="692" w:type="dxa"/>
            <w:shd w:val="clear" w:color="auto" w:fill="auto"/>
            <w:noWrap/>
            <w:vAlign w:val="center"/>
            <w:tcPrChange w:id="60345" w:author="pete jones" w:date="2022-01-04T12:56:00Z">
              <w:tcPr>
                <w:tcW w:w="692" w:type="dxa"/>
                <w:tcBorders>
                  <w:top w:val="single" w:sz="4" w:space="0" w:color="4472C4"/>
                  <w:left w:val="nil"/>
                  <w:bottom w:val="nil"/>
                  <w:right w:val="nil"/>
                </w:tcBorders>
                <w:shd w:val="clear" w:color="auto" w:fill="auto"/>
                <w:noWrap/>
                <w:vAlign w:val="center"/>
              </w:tcPr>
            </w:tcPrChange>
          </w:tcPr>
          <w:p w14:paraId="52EA8B4F" w14:textId="77777777" w:rsidR="00BD0299" w:rsidRPr="00FA4BC3" w:rsidRDefault="00BD0299">
            <w:pPr>
              <w:spacing w:before="0" w:after="0" w:line="240" w:lineRule="auto"/>
              <w:jc w:val="center"/>
              <w:rPr>
                <w:ins w:id="60346" w:author="pete jones" w:date="2022-01-04T12:37:00Z"/>
                <w:rFonts w:eastAsiaTheme="minorEastAsia" w:cstheme="minorHAnsi"/>
              </w:rPr>
              <w:pPrChange w:id="60347" w:author="pete jones" w:date="2022-01-04T12:56:00Z">
                <w:pPr>
                  <w:jc w:val="center"/>
                </w:pPr>
              </w:pPrChange>
            </w:pPr>
          </w:p>
        </w:tc>
        <w:tc>
          <w:tcPr>
            <w:tcW w:w="692" w:type="dxa"/>
            <w:shd w:val="clear" w:color="auto" w:fill="auto"/>
            <w:noWrap/>
            <w:vAlign w:val="center"/>
            <w:tcPrChange w:id="60348" w:author="pete jones" w:date="2022-01-04T12:56:00Z">
              <w:tcPr>
                <w:tcW w:w="692" w:type="dxa"/>
                <w:tcBorders>
                  <w:top w:val="single" w:sz="4" w:space="0" w:color="4472C4"/>
                  <w:left w:val="nil"/>
                  <w:bottom w:val="nil"/>
                  <w:right w:val="nil"/>
                </w:tcBorders>
                <w:shd w:val="clear" w:color="auto" w:fill="auto"/>
                <w:noWrap/>
                <w:vAlign w:val="center"/>
              </w:tcPr>
            </w:tcPrChange>
          </w:tcPr>
          <w:p w14:paraId="0AEF401A" w14:textId="77777777" w:rsidR="00BD0299" w:rsidRPr="00FA4BC3" w:rsidRDefault="00BD0299">
            <w:pPr>
              <w:spacing w:before="0" w:after="0" w:line="240" w:lineRule="auto"/>
              <w:jc w:val="center"/>
              <w:rPr>
                <w:ins w:id="60349" w:author="pete jones" w:date="2022-01-04T12:37:00Z"/>
                <w:rFonts w:eastAsiaTheme="minorEastAsia" w:cstheme="minorHAnsi"/>
              </w:rPr>
              <w:pPrChange w:id="60350" w:author="pete jones" w:date="2022-01-04T12:56:00Z">
                <w:pPr>
                  <w:jc w:val="center"/>
                </w:pPr>
              </w:pPrChange>
            </w:pPr>
            <w:ins w:id="60351" w:author="pete jones" w:date="2022-01-04T12:37:00Z">
              <w:r w:rsidRPr="00FA4BC3">
                <w:rPr>
                  <w:rFonts w:eastAsiaTheme="minorEastAsia" w:cstheme="minorHAnsi"/>
                  <w:rPrChange w:id="60352" w:author="pete jones" w:date="2022-01-04T14:59:00Z">
                    <w:rPr>
                      <w:rFonts w:ascii="Calibri" w:hAnsi="Calibri" w:cs="Calibri"/>
                      <w:color w:val="000000"/>
                    </w:rPr>
                  </w:rPrChange>
                </w:rPr>
                <w:t>1</w:t>
              </w:r>
            </w:ins>
          </w:p>
        </w:tc>
        <w:tc>
          <w:tcPr>
            <w:tcW w:w="692" w:type="dxa"/>
            <w:shd w:val="clear" w:color="auto" w:fill="auto"/>
            <w:noWrap/>
            <w:vAlign w:val="center"/>
            <w:tcPrChange w:id="60353" w:author="pete jones" w:date="2022-01-04T12:56:00Z">
              <w:tcPr>
                <w:tcW w:w="692" w:type="dxa"/>
                <w:tcBorders>
                  <w:top w:val="single" w:sz="4" w:space="0" w:color="4472C4"/>
                  <w:left w:val="nil"/>
                  <w:bottom w:val="nil"/>
                  <w:right w:val="nil"/>
                </w:tcBorders>
                <w:shd w:val="clear" w:color="auto" w:fill="auto"/>
                <w:noWrap/>
                <w:vAlign w:val="center"/>
              </w:tcPr>
            </w:tcPrChange>
          </w:tcPr>
          <w:p w14:paraId="177AD63A" w14:textId="77777777" w:rsidR="00BD0299" w:rsidRPr="00FA4BC3" w:rsidRDefault="00BD0299">
            <w:pPr>
              <w:spacing w:before="0" w:after="0" w:line="240" w:lineRule="auto"/>
              <w:jc w:val="center"/>
              <w:rPr>
                <w:ins w:id="60354" w:author="pete jones" w:date="2022-01-04T12:37:00Z"/>
                <w:rFonts w:eastAsiaTheme="minorEastAsia" w:cstheme="minorHAnsi"/>
              </w:rPr>
              <w:pPrChange w:id="60355" w:author="pete jones" w:date="2022-01-04T12:56:00Z">
                <w:pPr>
                  <w:jc w:val="center"/>
                </w:pPr>
              </w:pPrChange>
            </w:pPr>
            <w:ins w:id="60356" w:author="pete jones" w:date="2022-01-04T12:37:00Z">
              <w:r w:rsidRPr="00FA4BC3">
                <w:rPr>
                  <w:rFonts w:eastAsiaTheme="minorEastAsia" w:cstheme="minorHAnsi"/>
                  <w:rPrChange w:id="60357" w:author="pete jones" w:date="2022-01-04T14:59:00Z">
                    <w:rPr>
                      <w:rFonts w:ascii="Calibri" w:hAnsi="Calibri" w:cs="Calibri"/>
                      <w:color w:val="000000"/>
                    </w:rPr>
                  </w:rPrChange>
                </w:rPr>
                <w:t>1</w:t>
              </w:r>
            </w:ins>
          </w:p>
        </w:tc>
        <w:tc>
          <w:tcPr>
            <w:tcW w:w="692" w:type="dxa"/>
            <w:shd w:val="clear" w:color="auto" w:fill="auto"/>
            <w:noWrap/>
            <w:vAlign w:val="center"/>
            <w:tcPrChange w:id="60358" w:author="pete jones" w:date="2022-01-04T12:56:00Z">
              <w:tcPr>
                <w:tcW w:w="692" w:type="dxa"/>
                <w:tcBorders>
                  <w:top w:val="single" w:sz="4" w:space="0" w:color="4472C4"/>
                  <w:left w:val="nil"/>
                  <w:bottom w:val="nil"/>
                  <w:right w:val="nil"/>
                </w:tcBorders>
                <w:shd w:val="clear" w:color="auto" w:fill="auto"/>
                <w:noWrap/>
                <w:vAlign w:val="center"/>
              </w:tcPr>
            </w:tcPrChange>
          </w:tcPr>
          <w:p w14:paraId="5E792C0F" w14:textId="77777777" w:rsidR="00BD0299" w:rsidRPr="00FF6A71" w:rsidRDefault="00BD0299">
            <w:pPr>
              <w:spacing w:before="0" w:after="0" w:line="240" w:lineRule="auto"/>
              <w:jc w:val="center"/>
              <w:rPr>
                <w:ins w:id="60359" w:author="pete jones" w:date="2022-01-04T12:37:00Z"/>
                <w:rFonts w:eastAsiaTheme="minorEastAsia" w:cstheme="minorHAnsi"/>
                <w:b/>
                <w:bCs/>
                <w:rPrChange w:id="60360" w:author="pete jones" w:date="2022-01-04T13:45:00Z">
                  <w:rPr>
                    <w:ins w:id="60361" w:author="pete jones" w:date="2022-01-04T12:37:00Z"/>
                    <w:rFonts w:eastAsiaTheme="minorEastAsia" w:cstheme="minorHAnsi"/>
                  </w:rPr>
                </w:rPrChange>
              </w:rPr>
              <w:pPrChange w:id="60362" w:author="pete jones" w:date="2022-01-04T12:56:00Z">
                <w:pPr>
                  <w:jc w:val="center"/>
                </w:pPr>
              </w:pPrChange>
            </w:pPr>
          </w:p>
        </w:tc>
      </w:tr>
    </w:tbl>
    <w:p w14:paraId="28D490E9" w14:textId="01BCDC29" w:rsidR="00BD0299" w:rsidRPr="00FF6A71" w:rsidRDefault="00BD0299" w:rsidP="00BD0299">
      <w:pPr>
        <w:rPr>
          <w:ins w:id="60363" w:author="pete jones" w:date="2022-01-04T12:37:00Z"/>
        </w:rPr>
      </w:pPr>
      <w:ins w:id="60364" w:author="pete jones" w:date="2022-01-04T12:37:00Z">
        <w:r w:rsidRPr="00FF6A71">
          <w:t>Q2.11.3 In design, a primary consideration throughout the process is addressing the question</w:t>
        </w:r>
      </w:ins>
      <w:ins w:id="60365" w:author="pete jones" w:date="2022-04-01T14:44:00Z">
        <w:r w:rsidR="00B2191E">
          <w:t>,</w:t>
        </w:r>
      </w:ins>
      <w:ins w:id="60366" w:author="pete jones" w:date="2022-01-04T12:37:00Z">
        <w:r w:rsidRPr="00FF6A71">
          <w:t xml:space="preserve"> “Who will be using the produc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0367">
          <w:tblGrid>
            <w:gridCol w:w="814"/>
            <w:gridCol w:w="814"/>
            <w:gridCol w:w="814"/>
            <w:gridCol w:w="814"/>
            <w:gridCol w:w="692"/>
            <w:gridCol w:w="692"/>
            <w:gridCol w:w="692"/>
            <w:gridCol w:w="692"/>
          </w:tblGrid>
        </w:tblGridChange>
      </w:tblGrid>
      <w:tr w:rsidR="00BD0299" w:rsidRPr="00FF6A71" w14:paraId="30375018" w14:textId="77777777" w:rsidTr="00015922">
        <w:trPr>
          <w:trHeight w:val="300"/>
          <w:jc w:val="center"/>
          <w:ins w:id="60368" w:author="pete jones" w:date="2022-01-04T12:37:00Z"/>
        </w:trPr>
        <w:tc>
          <w:tcPr>
            <w:tcW w:w="814" w:type="dxa"/>
            <w:shd w:val="clear" w:color="auto" w:fill="E7E6E6" w:themeFill="background2"/>
            <w:vAlign w:val="center"/>
          </w:tcPr>
          <w:p w14:paraId="7DC81215" w14:textId="77777777" w:rsidR="00BD0299" w:rsidRPr="00FF6A71" w:rsidRDefault="00BD0299">
            <w:pPr>
              <w:spacing w:before="0" w:after="0" w:line="240" w:lineRule="auto"/>
              <w:jc w:val="center"/>
              <w:rPr>
                <w:ins w:id="60369" w:author="pete jones" w:date="2022-01-04T12:37:00Z"/>
                <w:rFonts w:eastAsiaTheme="minorEastAsia" w:cstheme="minorHAnsi"/>
                <w:b/>
                <w:bCs/>
              </w:rPr>
              <w:pPrChange w:id="60370" w:author="pete jones" w:date="2022-01-04T12:56:00Z">
                <w:pPr>
                  <w:jc w:val="center"/>
                </w:pPr>
              </w:pPrChange>
            </w:pPr>
            <w:ins w:id="60371"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7F6AAEDB" w14:textId="77777777" w:rsidR="00BD0299" w:rsidRPr="00FF6A71" w:rsidRDefault="00BD0299">
            <w:pPr>
              <w:spacing w:before="0" w:after="0" w:line="240" w:lineRule="auto"/>
              <w:jc w:val="center"/>
              <w:rPr>
                <w:ins w:id="60372" w:author="pete jones" w:date="2022-01-04T12:37:00Z"/>
                <w:rFonts w:eastAsiaTheme="minorEastAsia" w:cstheme="minorHAnsi"/>
                <w:b/>
                <w:bCs/>
              </w:rPr>
              <w:pPrChange w:id="60373" w:author="pete jones" w:date="2022-01-04T12:56:00Z">
                <w:pPr>
                  <w:jc w:val="center"/>
                </w:pPr>
              </w:pPrChange>
            </w:pPr>
            <w:ins w:id="60374"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AC2F1E2" w14:textId="77777777" w:rsidR="00BD0299" w:rsidRPr="00FF6A71" w:rsidRDefault="00BD0299">
            <w:pPr>
              <w:spacing w:before="0" w:after="0" w:line="240" w:lineRule="auto"/>
              <w:jc w:val="center"/>
              <w:rPr>
                <w:ins w:id="60375" w:author="pete jones" w:date="2022-01-04T12:37:00Z"/>
                <w:rFonts w:eastAsiaTheme="minorEastAsia" w:cstheme="minorHAnsi"/>
                <w:b/>
                <w:bCs/>
              </w:rPr>
              <w:pPrChange w:id="60376" w:author="pete jones" w:date="2022-01-04T12:56:00Z">
                <w:pPr>
                  <w:jc w:val="center"/>
                </w:pPr>
              </w:pPrChange>
            </w:pPr>
            <w:ins w:id="60377"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63C63B59" w14:textId="77777777" w:rsidR="00BD0299" w:rsidRPr="00FF6A71" w:rsidRDefault="00BD0299">
            <w:pPr>
              <w:spacing w:before="0" w:after="0" w:line="240" w:lineRule="auto"/>
              <w:jc w:val="center"/>
              <w:rPr>
                <w:ins w:id="60378" w:author="pete jones" w:date="2022-01-04T12:37:00Z"/>
                <w:rFonts w:eastAsiaTheme="minorEastAsia" w:cstheme="minorHAnsi"/>
                <w:b/>
                <w:bCs/>
              </w:rPr>
              <w:pPrChange w:id="60379" w:author="pete jones" w:date="2022-01-04T12:56:00Z">
                <w:pPr>
                  <w:jc w:val="center"/>
                </w:pPr>
              </w:pPrChange>
            </w:pPr>
            <w:ins w:id="60380"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6DFB3C7" w14:textId="77777777" w:rsidR="00BD0299" w:rsidRPr="00FF6A71" w:rsidRDefault="00BD0299">
            <w:pPr>
              <w:spacing w:before="0" w:after="0" w:line="240" w:lineRule="auto"/>
              <w:jc w:val="center"/>
              <w:rPr>
                <w:ins w:id="60381" w:author="pete jones" w:date="2022-01-04T12:37:00Z"/>
                <w:rFonts w:eastAsiaTheme="minorEastAsia" w:cstheme="minorHAnsi"/>
                <w:b/>
                <w:bCs/>
              </w:rPr>
              <w:pPrChange w:id="60382" w:author="pete jones" w:date="2022-01-04T12:56:00Z">
                <w:pPr>
                  <w:jc w:val="center"/>
                </w:pPr>
              </w:pPrChange>
            </w:pPr>
            <w:ins w:id="60383"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0F00A918" w14:textId="77777777" w:rsidR="00BD0299" w:rsidRPr="00FF6A71" w:rsidRDefault="00BD0299">
            <w:pPr>
              <w:spacing w:before="0" w:after="0" w:line="240" w:lineRule="auto"/>
              <w:jc w:val="center"/>
              <w:rPr>
                <w:ins w:id="60384" w:author="pete jones" w:date="2022-01-04T12:37:00Z"/>
                <w:rFonts w:eastAsiaTheme="minorEastAsia" w:cstheme="minorHAnsi"/>
                <w:b/>
                <w:bCs/>
              </w:rPr>
              <w:pPrChange w:id="60385" w:author="pete jones" w:date="2022-01-04T12:56:00Z">
                <w:pPr>
                  <w:jc w:val="center"/>
                </w:pPr>
              </w:pPrChange>
            </w:pPr>
            <w:ins w:id="60386"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2763C25B" w14:textId="77777777" w:rsidR="00BD0299" w:rsidRPr="00FF6A71" w:rsidRDefault="00BD0299">
            <w:pPr>
              <w:spacing w:before="0" w:after="0" w:line="240" w:lineRule="auto"/>
              <w:jc w:val="center"/>
              <w:rPr>
                <w:ins w:id="60387" w:author="pete jones" w:date="2022-01-04T12:37:00Z"/>
                <w:rFonts w:eastAsiaTheme="minorEastAsia" w:cstheme="minorHAnsi"/>
                <w:b/>
                <w:bCs/>
              </w:rPr>
              <w:pPrChange w:id="60388" w:author="pete jones" w:date="2022-01-04T12:56:00Z">
                <w:pPr>
                  <w:jc w:val="center"/>
                </w:pPr>
              </w:pPrChange>
            </w:pPr>
            <w:ins w:id="60389"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3923DF39" w14:textId="77777777" w:rsidR="00BD0299" w:rsidRPr="00FF6A71" w:rsidRDefault="00BD0299">
            <w:pPr>
              <w:spacing w:before="0" w:after="0" w:line="240" w:lineRule="auto"/>
              <w:jc w:val="center"/>
              <w:rPr>
                <w:ins w:id="60390" w:author="pete jones" w:date="2022-01-04T12:37:00Z"/>
                <w:rFonts w:eastAsiaTheme="minorEastAsia" w:cstheme="minorHAnsi"/>
                <w:b/>
                <w:bCs/>
              </w:rPr>
              <w:pPrChange w:id="60391" w:author="pete jones" w:date="2022-01-04T12:56:00Z">
                <w:pPr>
                  <w:jc w:val="center"/>
                </w:pPr>
              </w:pPrChange>
            </w:pPr>
            <w:ins w:id="60392" w:author="pete jones" w:date="2022-01-04T12:37:00Z">
              <w:r w:rsidRPr="00FF6A71">
                <w:rPr>
                  <w:rFonts w:eastAsiaTheme="minorEastAsia" w:cstheme="minorHAnsi"/>
                  <w:b/>
                  <w:bCs/>
                </w:rPr>
                <w:t>7</w:t>
              </w:r>
            </w:ins>
          </w:p>
        </w:tc>
      </w:tr>
      <w:tr w:rsidR="00BD0299" w:rsidRPr="00FF6A71" w14:paraId="1C2FB1F9" w14:textId="77777777" w:rsidTr="00701BD7">
        <w:tblPrEx>
          <w:tblW w:w="0" w:type="auto"/>
          <w:jc w:val="center"/>
          <w:tblPrExChange w:id="60393" w:author="pete jones" w:date="2022-01-04T12:56:00Z">
            <w:tblPrEx>
              <w:tblW w:w="0" w:type="auto"/>
              <w:jc w:val="center"/>
            </w:tblPrEx>
          </w:tblPrExChange>
        </w:tblPrEx>
        <w:trPr>
          <w:trHeight w:val="300"/>
          <w:jc w:val="center"/>
          <w:ins w:id="60394" w:author="pete jones" w:date="2022-01-04T12:37:00Z"/>
          <w:trPrChange w:id="60395" w:author="pete jones" w:date="2022-01-04T12:56:00Z">
            <w:trPr>
              <w:trHeight w:val="300"/>
              <w:jc w:val="center"/>
            </w:trPr>
          </w:trPrChange>
        </w:trPr>
        <w:tc>
          <w:tcPr>
            <w:tcW w:w="814" w:type="dxa"/>
            <w:vAlign w:val="center"/>
            <w:tcPrChange w:id="60396" w:author="pete jones" w:date="2022-01-04T12:56:00Z">
              <w:tcPr>
                <w:tcW w:w="814" w:type="dxa"/>
                <w:vAlign w:val="center"/>
              </w:tcPr>
            </w:tcPrChange>
          </w:tcPr>
          <w:p w14:paraId="55088002" w14:textId="77777777" w:rsidR="00BD0299" w:rsidRPr="00FF6A71" w:rsidRDefault="00BD0299">
            <w:pPr>
              <w:spacing w:before="0" w:after="0" w:line="240" w:lineRule="auto"/>
              <w:jc w:val="center"/>
              <w:rPr>
                <w:ins w:id="60397" w:author="pete jones" w:date="2022-01-04T12:37:00Z"/>
                <w:rFonts w:eastAsiaTheme="minorEastAsia" w:cstheme="minorHAnsi"/>
                <w:b/>
                <w:bCs/>
              </w:rPr>
              <w:pPrChange w:id="60398" w:author="pete jones" w:date="2022-01-04T12:56:00Z">
                <w:pPr>
                  <w:jc w:val="center"/>
                </w:pPr>
              </w:pPrChange>
            </w:pPr>
            <w:ins w:id="60399" w:author="pete jones" w:date="2022-01-04T12:37:00Z">
              <w:r w:rsidRPr="00FF6A71">
                <w:rPr>
                  <w:rFonts w:eastAsiaTheme="minorEastAsia" w:cstheme="minorHAnsi"/>
                  <w:b/>
                  <w:bCs/>
                </w:rPr>
                <w:t>%</w:t>
              </w:r>
            </w:ins>
          </w:p>
        </w:tc>
        <w:tc>
          <w:tcPr>
            <w:tcW w:w="814" w:type="dxa"/>
            <w:shd w:val="clear" w:color="auto" w:fill="auto"/>
            <w:noWrap/>
            <w:vAlign w:val="bottom"/>
            <w:tcPrChange w:id="60400" w:author="pete jones" w:date="2022-01-04T12:56:00Z">
              <w:tcPr>
                <w:tcW w:w="814" w:type="dxa"/>
                <w:tcBorders>
                  <w:top w:val="single" w:sz="4" w:space="0" w:color="4472C4"/>
                  <w:left w:val="nil"/>
                  <w:bottom w:val="nil"/>
                  <w:right w:val="nil"/>
                </w:tcBorders>
                <w:shd w:val="clear" w:color="auto" w:fill="auto"/>
                <w:noWrap/>
                <w:vAlign w:val="bottom"/>
              </w:tcPr>
            </w:tcPrChange>
          </w:tcPr>
          <w:p w14:paraId="4223BE05" w14:textId="77777777" w:rsidR="00BD0299" w:rsidRPr="00FA4BC3" w:rsidRDefault="00BD0299">
            <w:pPr>
              <w:spacing w:before="0" w:after="0" w:line="240" w:lineRule="auto"/>
              <w:jc w:val="center"/>
              <w:rPr>
                <w:ins w:id="60401" w:author="pete jones" w:date="2022-01-04T12:37:00Z"/>
                <w:rFonts w:eastAsiaTheme="minorEastAsia" w:cstheme="minorHAnsi"/>
              </w:rPr>
              <w:pPrChange w:id="60402" w:author="pete jones" w:date="2022-01-04T12:56:00Z">
                <w:pPr>
                  <w:jc w:val="center"/>
                </w:pPr>
              </w:pPrChange>
            </w:pPr>
            <w:ins w:id="60403" w:author="pete jones" w:date="2022-01-04T12:37:00Z">
              <w:r w:rsidRPr="00FA4BC3">
                <w:rPr>
                  <w:rFonts w:eastAsiaTheme="minorEastAsia" w:cstheme="minorHAnsi"/>
                  <w:rPrChange w:id="60404" w:author="pete jones" w:date="2022-01-04T14:59:00Z">
                    <w:rPr>
                      <w:rFonts w:ascii="Calibri" w:hAnsi="Calibri" w:cs="Calibri"/>
                      <w:color w:val="000000"/>
                    </w:rPr>
                  </w:rPrChange>
                </w:rPr>
                <w:t>33%</w:t>
              </w:r>
            </w:ins>
          </w:p>
        </w:tc>
        <w:tc>
          <w:tcPr>
            <w:tcW w:w="814" w:type="dxa"/>
            <w:shd w:val="clear" w:color="auto" w:fill="auto"/>
            <w:noWrap/>
            <w:vAlign w:val="bottom"/>
            <w:tcPrChange w:id="60405" w:author="pete jones" w:date="2022-01-04T12:56:00Z">
              <w:tcPr>
                <w:tcW w:w="814" w:type="dxa"/>
                <w:tcBorders>
                  <w:top w:val="single" w:sz="4" w:space="0" w:color="4472C4"/>
                  <w:left w:val="nil"/>
                  <w:bottom w:val="nil"/>
                  <w:right w:val="nil"/>
                </w:tcBorders>
                <w:shd w:val="clear" w:color="auto" w:fill="auto"/>
                <w:noWrap/>
                <w:vAlign w:val="bottom"/>
              </w:tcPr>
            </w:tcPrChange>
          </w:tcPr>
          <w:p w14:paraId="703D91DE" w14:textId="77777777" w:rsidR="00BD0299" w:rsidRPr="00FA4BC3" w:rsidRDefault="00BD0299">
            <w:pPr>
              <w:spacing w:before="0" w:after="0" w:line="240" w:lineRule="auto"/>
              <w:jc w:val="center"/>
              <w:rPr>
                <w:ins w:id="60406" w:author="pete jones" w:date="2022-01-04T12:37:00Z"/>
                <w:rFonts w:eastAsiaTheme="minorEastAsia" w:cstheme="minorHAnsi"/>
              </w:rPr>
              <w:pPrChange w:id="60407" w:author="pete jones" w:date="2022-01-04T12:56:00Z">
                <w:pPr>
                  <w:jc w:val="center"/>
                </w:pPr>
              </w:pPrChange>
            </w:pPr>
            <w:ins w:id="60408" w:author="pete jones" w:date="2022-01-04T12:37:00Z">
              <w:r w:rsidRPr="00FA4BC3">
                <w:rPr>
                  <w:rFonts w:eastAsiaTheme="minorEastAsia" w:cstheme="minorHAnsi"/>
                  <w:rPrChange w:id="60409" w:author="pete jones" w:date="2022-01-04T14:59:00Z">
                    <w:rPr>
                      <w:rFonts w:ascii="Calibri" w:hAnsi="Calibri" w:cs="Calibri"/>
                      <w:color w:val="000000"/>
                    </w:rPr>
                  </w:rPrChange>
                </w:rPr>
                <w:t>44%</w:t>
              </w:r>
            </w:ins>
          </w:p>
        </w:tc>
        <w:tc>
          <w:tcPr>
            <w:tcW w:w="814" w:type="dxa"/>
            <w:shd w:val="clear" w:color="auto" w:fill="auto"/>
            <w:noWrap/>
            <w:vAlign w:val="center"/>
            <w:tcPrChange w:id="60410" w:author="pete jones" w:date="2022-01-04T12:56:00Z">
              <w:tcPr>
                <w:tcW w:w="814" w:type="dxa"/>
                <w:tcBorders>
                  <w:top w:val="single" w:sz="4" w:space="0" w:color="4472C4"/>
                  <w:left w:val="nil"/>
                  <w:bottom w:val="nil"/>
                  <w:right w:val="nil"/>
                </w:tcBorders>
                <w:shd w:val="clear" w:color="auto" w:fill="auto"/>
                <w:noWrap/>
                <w:vAlign w:val="center"/>
              </w:tcPr>
            </w:tcPrChange>
          </w:tcPr>
          <w:p w14:paraId="0511D981" w14:textId="77777777" w:rsidR="00BD0299" w:rsidRPr="00FA4BC3" w:rsidRDefault="00BD0299">
            <w:pPr>
              <w:spacing w:before="0" w:after="0" w:line="240" w:lineRule="auto"/>
              <w:jc w:val="center"/>
              <w:rPr>
                <w:ins w:id="60411" w:author="pete jones" w:date="2022-01-04T12:37:00Z"/>
                <w:rFonts w:eastAsiaTheme="minorEastAsia" w:cstheme="minorHAnsi"/>
              </w:rPr>
              <w:pPrChange w:id="60412" w:author="pete jones" w:date="2022-01-04T12:56:00Z">
                <w:pPr>
                  <w:jc w:val="center"/>
                </w:pPr>
              </w:pPrChange>
            </w:pPr>
          </w:p>
        </w:tc>
        <w:tc>
          <w:tcPr>
            <w:tcW w:w="692" w:type="dxa"/>
            <w:shd w:val="clear" w:color="auto" w:fill="auto"/>
            <w:noWrap/>
            <w:vAlign w:val="center"/>
            <w:tcPrChange w:id="60413" w:author="pete jones" w:date="2022-01-04T12:56:00Z">
              <w:tcPr>
                <w:tcW w:w="692" w:type="dxa"/>
                <w:tcBorders>
                  <w:top w:val="single" w:sz="4" w:space="0" w:color="4472C4"/>
                  <w:left w:val="nil"/>
                  <w:bottom w:val="nil"/>
                  <w:right w:val="nil"/>
                </w:tcBorders>
                <w:shd w:val="clear" w:color="auto" w:fill="auto"/>
                <w:noWrap/>
                <w:vAlign w:val="center"/>
              </w:tcPr>
            </w:tcPrChange>
          </w:tcPr>
          <w:p w14:paraId="18D1D40D" w14:textId="77777777" w:rsidR="00BD0299" w:rsidRPr="00FA4BC3" w:rsidRDefault="00BD0299">
            <w:pPr>
              <w:spacing w:before="0" w:after="0" w:line="240" w:lineRule="auto"/>
              <w:jc w:val="center"/>
              <w:rPr>
                <w:ins w:id="60414" w:author="pete jones" w:date="2022-01-04T12:37:00Z"/>
                <w:rFonts w:eastAsiaTheme="minorEastAsia" w:cstheme="minorHAnsi"/>
              </w:rPr>
              <w:pPrChange w:id="60415" w:author="pete jones" w:date="2022-01-04T12:56:00Z">
                <w:pPr>
                  <w:jc w:val="center"/>
                </w:pPr>
              </w:pPrChange>
            </w:pPr>
            <w:ins w:id="60416" w:author="pete jones" w:date="2022-01-04T12:37:00Z">
              <w:r w:rsidRPr="00FA4BC3">
                <w:rPr>
                  <w:rFonts w:eastAsiaTheme="minorEastAsia" w:cstheme="minorHAnsi"/>
                  <w:rPrChange w:id="60417" w:author="pete jones" w:date="2022-01-04T14:59:00Z">
                    <w:rPr>
                      <w:rFonts w:ascii="Calibri" w:hAnsi="Calibri" w:cs="Calibri"/>
                      <w:color w:val="000000"/>
                    </w:rPr>
                  </w:rPrChange>
                </w:rPr>
                <w:t>11%</w:t>
              </w:r>
            </w:ins>
          </w:p>
        </w:tc>
        <w:tc>
          <w:tcPr>
            <w:tcW w:w="692" w:type="dxa"/>
            <w:shd w:val="clear" w:color="auto" w:fill="auto"/>
            <w:noWrap/>
            <w:vAlign w:val="center"/>
            <w:tcPrChange w:id="60418" w:author="pete jones" w:date="2022-01-04T12:56:00Z">
              <w:tcPr>
                <w:tcW w:w="692" w:type="dxa"/>
                <w:tcBorders>
                  <w:top w:val="single" w:sz="4" w:space="0" w:color="4472C4"/>
                  <w:left w:val="nil"/>
                  <w:bottom w:val="nil"/>
                  <w:right w:val="nil"/>
                </w:tcBorders>
                <w:shd w:val="clear" w:color="auto" w:fill="auto"/>
                <w:noWrap/>
                <w:vAlign w:val="center"/>
              </w:tcPr>
            </w:tcPrChange>
          </w:tcPr>
          <w:p w14:paraId="44C0B450" w14:textId="77777777" w:rsidR="00BD0299" w:rsidRPr="00FA4BC3" w:rsidRDefault="00BD0299">
            <w:pPr>
              <w:spacing w:before="0" w:after="0" w:line="240" w:lineRule="auto"/>
              <w:jc w:val="center"/>
              <w:rPr>
                <w:ins w:id="60419" w:author="pete jones" w:date="2022-01-04T12:37:00Z"/>
                <w:rFonts w:eastAsiaTheme="minorEastAsia" w:cstheme="minorHAnsi"/>
              </w:rPr>
              <w:pPrChange w:id="60420" w:author="pete jones" w:date="2022-01-04T12:56:00Z">
                <w:pPr>
                  <w:jc w:val="center"/>
                </w:pPr>
              </w:pPrChange>
            </w:pPr>
            <w:ins w:id="60421" w:author="pete jones" w:date="2022-01-04T12:37:00Z">
              <w:r w:rsidRPr="00FA4BC3">
                <w:rPr>
                  <w:rFonts w:eastAsiaTheme="minorEastAsia" w:cstheme="minorHAnsi"/>
                  <w:rPrChange w:id="60422" w:author="pete jones" w:date="2022-01-04T14:59:00Z">
                    <w:rPr>
                      <w:rFonts w:ascii="Calibri" w:hAnsi="Calibri" w:cs="Calibri"/>
                      <w:color w:val="000000"/>
                    </w:rPr>
                  </w:rPrChange>
                </w:rPr>
                <w:t>11%</w:t>
              </w:r>
            </w:ins>
          </w:p>
        </w:tc>
        <w:tc>
          <w:tcPr>
            <w:tcW w:w="692" w:type="dxa"/>
            <w:shd w:val="clear" w:color="auto" w:fill="auto"/>
            <w:noWrap/>
            <w:vAlign w:val="bottom"/>
            <w:tcPrChange w:id="60423" w:author="pete jones" w:date="2022-01-04T12:56:00Z">
              <w:tcPr>
                <w:tcW w:w="692" w:type="dxa"/>
                <w:tcBorders>
                  <w:top w:val="single" w:sz="4" w:space="0" w:color="4472C4"/>
                  <w:left w:val="nil"/>
                  <w:bottom w:val="nil"/>
                  <w:right w:val="nil"/>
                </w:tcBorders>
                <w:shd w:val="clear" w:color="auto" w:fill="auto"/>
                <w:noWrap/>
                <w:vAlign w:val="bottom"/>
              </w:tcPr>
            </w:tcPrChange>
          </w:tcPr>
          <w:p w14:paraId="2FD246BE" w14:textId="77777777" w:rsidR="00BD0299" w:rsidRPr="00FF6A71" w:rsidRDefault="00BD0299">
            <w:pPr>
              <w:spacing w:before="0" w:after="0" w:line="240" w:lineRule="auto"/>
              <w:jc w:val="center"/>
              <w:rPr>
                <w:ins w:id="60424" w:author="pete jones" w:date="2022-01-04T12:37:00Z"/>
                <w:rFonts w:eastAsiaTheme="minorEastAsia" w:cstheme="minorHAnsi"/>
                <w:b/>
                <w:bCs/>
                <w:rPrChange w:id="60425" w:author="pete jones" w:date="2022-01-04T13:45:00Z">
                  <w:rPr>
                    <w:ins w:id="60426" w:author="pete jones" w:date="2022-01-04T12:37:00Z"/>
                    <w:rFonts w:eastAsiaTheme="minorEastAsia" w:cstheme="minorHAnsi"/>
                  </w:rPr>
                </w:rPrChange>
              </w:rPr>
              <w:pPrChange w:id="60427" w:author="pete jones" w:date="2022-01-04T12:56:00Z">
                <w:pPr>
                  <w:jc w:val="center"/>
                </w:pPr>
              </w:pPrChange>
            </w:pPr>
          </w:p>
        </w:tc>
        <w:tc>
          <w:tcPr>
            <w:tcW w:w="692" w:type="dxa"/>
            <w:shd w:val="clear" w:color="auto" w:fill="auto"/>
            <w:noWrap/>
            <w:vAlign w:val="bottom"/>
            <w:tcPrChange w:id="60428" w:author="pete jones" w:date="2022-01-04T12:56:00Z">
              <w:tcPr>
                <w:tcW w:w="692" w:type="dxa"/>
                <w:tcBorders>
                  <w:top w:val="single" w:sz="4" w:space="0" w:color="4472C4"/>
                  <w:left w:val="nil"/>
                  <w:bottom w:val="nil"/>
                  <w:right w:val="nil"/>
                </w:tcBorders>
                <w:shd w:val="clear" w:color="auto" w:fill="auto"/>
                <w:noWrap/>
                <w:vAlign w:val="bottom"/>
              </w:tcPr>
            </w:tcPrChange>
          </w:tcPr>
          <w:p w14:paraId="30F0AD28" w14:textId="77777777" w:rsidR="00BD0299" w:rsidRPr="00FF6A71" w:rsidRDefault="00BD0299">
            <w:pPr>
              <w:spacing w:before="0" w:after="0" w:line="240" w:lineRule="auto"/>
              <w:jc w:val="center"/>
              <w:rPr>
                <w:ins w:id="60429" w:author="pete jones" w:date="2022-01-04T12:37:00Z"/>
                <w:rFonts w:eastAsiaTheme="minorEastAsia" w:cstheme="minorHAnsi"/>
                <w:b/>
                <w:bCs/>
                <w:rPrChange w:id="60430" w:author="pete jones" w:date="2022-01-04T13:45:00Z">
                  <w:rPr>
                    <w:ins w:id="60431" w:author="pete jones" w:date="2022-01-04T12:37:00Z"/>
                    <w:rFonts w:eastAsiaTheme="minorEastAsia" w:cstheme="minorHAnsi"/>
                  </w:rPr>
                </w:rPrChange>
              </w:rPr>
              <w:pPrChange w:id="60432" w:author="pete jones" w:date="2022-01-04T12:56:00Z">
                <w:pPr>
                  <w:jc w:val="center"/>
                </w:pPr>
              </w:pPrChange>
            </w:pPr>
          </w:p>
        </w:tc>
      </w:tr>
      <w:tr w:rsidR="00BD0299" w:rsidRPr="00FF6A71" w14:paraId="2A007C06" w14:textId="77777777" w:rsidTr="00701BD7">
        <w:tblPrEx>
          <w:tblW w:w="0" w:type="auto"/>
          <w:jc w:val="center"/>
          <w:tblPrExChange w:id="60433" w:author="pete jones" w:date="2022-01-04T12:56:00Z">
            <w:tblPrEx>
              <w:tblW w:w="0" w:type="auto"/>
              <w:jc w:val="center"/>
            </w:tblPrEx>
          </w:tblPrExChange>
        </w:tblPrEx>
        <w:trPr>
          <w:trHeight w:val="300"/>
          <w:jc w:val="center"/>
          <w:ins w:id="60434" w:author="pete jones" w:date="2022-01-04T12:37:00Z"/>
          <w:trPrChange w:id="60435" w:author="pete jones" w:date="2022-01-04T12:56:00Z">
            <w:trPr>
              <w:trHeight w:val="300"/>
              <w:jc w:val="center"/>
            </w:trPr>
          </w:trPrChange>
        </w:trPr>
        <w:tc>
          <w:tcPr>
            <w:tcW w:w="814" w:type="dxa"/>
            <w:vAlign w:val="center"/>
            <w:tcPrChange w:id="60436" w:author="pete jones" w:date="2022-01-04T12:56:00Z">
              <w:tcPr>
                <w:tcW w:w="814" w:type="dxa"/>
                <w:vAlign w:val="center"/>
              </w:tcPr>
            </w:tcPrChange>
          </w:tcPr>
          <w:p w14:paraId="6CCB5A26" w14:textId="77777777" w:rsidR="00BD0299" w:rsidRPr="00FF6A71" w:rsidRDefault="00BD0299">
            <w:pPr>
              <w:spacing w:before="0" w:after="0" w:line="240" w:lineRule="auto"/>
              <w:jc w:val="center"/>
              <w:rPr>
                <w:ins w:id="60437" w:author="pete jones" w:date="2022-01-04T12:37:00Z"/>
                <w:rFonts w:eastAsiaTheme="minorEastAsia" w:cstheme="minorHAnsi"/>
                <w:b/>
                <w:bCs/>
              </w:rPr>
              <w:pPrChange w:id="60438" w:author="pete jones" w:date="2022-01-04T12:56:00Z">
                <w:pPr>
                  <w:jc w:val="center"/>
                </w:pPr>
              </w:pPrChange>
            </w:pPr>
            <w:ins w:id="60439" w:author="pete jones" w:date="2022-01-04T12:37:00Z">
              <w:r w:rsidRPr="00FF6A71">
                <w:rPr>
                  <w:rFonts w:eastAsiaTheme="minorEastAsia" w:cstheme="minorHAnsi"/>
                  <w:b/>
                  <w:bCs/>
                </w:rPr>
                <w:t>Count</w:t>
              </w:r>
            </w:ins>
          </w:p>
        </w:tc>
        <w:tc>
          <w:tcPr>
            <w:tcW w:w="814" w:type="dxa"/>
            <w:shd w:val="clear" w:color="auto" w:fill="auto"/>
            <w:noWrap/>
            <w:vAlign w:val="center"/>
            <w:tcPrChange w:id="60440" w:author="pete jones" w:date="2022-01-04T12:56:00Z">
              <w:tcPr>
                <w:tcW w:w="814" w:type="dxa"/>
                <w:tcBorders>
                  <w:top w:val="single" w:sz="4" w:space="0" w:color="4472C4"/>
                  <w:left w:val="nil"/>
                  <w:bottom w:val="nil"/>
                  <w:right w:val="nil"/>
                </w:tcBorders>
                <w:shd w:val="clear" w:color="auto" w:fill="auto"/>
                <w:noWrap/>
                <w:vAlign w:val="center"/>
              </w:tcPr>
            </w:tcPrChange>
          </w:tcPr>
          <w:p w14:paraId="504E4297" w14:textId="77777777" w:rsidR="00BD0299" w:rsidRPr="00FA4BC3" w:rsidRDefault="00BD0299">
            <w:pPr>
              <w:spacing w:before="0" w:after="0" w:line="240" w:lineRule="auto"/>
              <w:jc w:val="center"/>
              <w:rPr>
                <w:ins w:id="60441" w:author="pete jones" w:date="2022-01-04T12:37:00Z"/>
                <w:rFonts w:eastAsiaTheme="minorEastAsia" w:cstheme="minorHAnsi"/>
              </w:rPr>
              <w:pPrChange w:id="60442" w:author="pete jones" w:date="2022-01-04T12:56:00Z">
                <w:pPr>
                  <w:jc w:val="center"/>
                </w:pPr>
              </w:pPrChange>
            </w:pPr>
            <w:ins w:id="60443" w:author="pete jones" w:date="2022-01-04T12:37:00Z">
              <w:r w:rsidRPr="00FA4BC3">
                <w:rPr>
                  <w:rFonts w:eastAsiaTheme="minorEastAsia" w:cstheme="minorHAnsi"/>
                  <w:rPrChange w:id="60444" w:author="pete jones" w:date="2022-01-04T14:59:00Z">
                    <w:rPr>
                      <w:rFonts w:ascii="Calibri" w:hAnsi="Calibri" w:cs="Calibri"/>
                      <w:color w:val="000000"/>
                    </w:rPr>
                  </w:rPrChange>
                </w:rPr>
                <w:t>3</w:t>
              </w:r>
            </w:ins>
          </w:p>
        </w:tc>
        <w:tc>
          <w:tcPr>
            <w:tcW w:w="814" w:type="dxa"/>
            <w:shd w:val="clear" w:color="auto" w:fill="auto"/>
            <w:noWrap/>
            <w:vAlign w:val="center"/>
            <w:tcPrChange w:id="60445" w:author="pete jones" w:date="2022-01-04T12:56:00Z">
              <w:tcPr>
                <w:tcW w:w="814" w:type="dxa"/>
                <w:tcBorders>
                  <w:top w:val="single" w:sz="4" w:space="0" w:color="4472C4"/>
                  <w:left w:val="nil"/>
                  <w:bottom w:val="nil"/>
                  <w:right w:val="nil"/>
                </w:tcBorders>
                <w:shd w:val="clear" w:color="auto" w:fill="auto"/>
                <w:noWrap/>
                <w:vAlign w:val="center"/>
              </w:tcPr>
            </w:tcPrChange>
          </w:tcPr>
          <w:p w14:paraId="655D6C27" w14:textId="77777777" w:rsidR="00BD0299" w:rsidRPr="00FA4BC3" w:rsidRDefault="00BD0299">
            <w:pPr>
              <w:spacing w:before="0" w:after="0" w:line="240" w:lineRule="auto"/>
              <w:jc w:val="center"/>
              <w:rPr>
                <w:ins w:id="60446" w:author="pete jones" w:date="2022-01-04T12:37:00Z"/>
                <w:rFonts w:eastAsiaTheme="minorEastAsia" w:cstheme="minorHAnsi"/>
              </w:rPr>
              <w:pPrChange w:id="60447" w:author="pete jones" w:date="2022-01-04T12:56:00Z">
                <w:pPr>
                  <w:jc w:val="center"/>
                </w:pPr>
              </w:pPrChange>
            </w:pPr>
            <w:ins w:id="60448" w:author="pete jones" w:date="2022-01-04T12:37:00Z">
              <w:r w:rsidRPr="00FA4BC3">
                <w:rPr>
                  <w:rFonts w:eastAsiaTheme="minorEastAsia" w:cstheme="minorHAnsi"/>
                  <w:rPrChange w:id="60449" w:author="pete jones" w:date="2022-01-04T14:59:00Z">
                    <w:rPr>
                      <w:rFonts w:ascii="Calibri" w:hAnsi="Calibri" w:cs="Calibri"/>
                      <w:color w:val="000000"/>
                    </w:rPr>
                  </w:rPrChange>
                </w:rPr>
                <w:t>4</w:t>
              </w:r>
            </w:ins>
          </w:p>
        </w:tc>
        <w:tc>
          <w:tcPr>
            <w:tcW w:w="814" w:type="dxa"/>
            <w:shd w:val="clear" w:color="auto" w:fill="auto"/>
            <w:noWrap/>
            <w:vAlign w:val="center"/>
            <w:tcPrChange w:id="60450" w:author="pete jones" w:date="2022-01-04T12:56:00Z">
              <w:tcPr>
                <w:tcW w:w="814" w:type="dxa"/>
                <w:tcBorders>
                  <w:top w:val="single" w:sz="4" w:space="0" w:color="4472C4"/>
                  <w:left w:val="nil"/>
                  <w:bottom w:val="nil"/>
                  <w:right w:val="nil"/>
                </w:tcBorders>
                <w:shd w:val="clear" w:color="auto" w:fill="auto"/>
                <w:noWrap/>
                <w:vAlign w:val="center"/>
              </w:tcPr>
            </w:tcPrChange>
          </w:tcPr>
          <w:p w14:paraId="4C0AF114" w14:textId="77777777" w:rsidR="00BD0299" w:rsidRPr="00FA4BC3" w:rsidRDefault="00BD0299">
            <w:pPr>
              <w:spacing w:before="0" w:after="0" w:line="240" w:lineRule="auto"/>
              <w:jc w:val="center"/>
              <w:rPr>
                <w:ins w:id="60451" w:author="pete jones" w:date="2022-01-04T12:37:00Z"/>
                <w:rFonts w:eastAsiaTheme="minorEastAsia" w:cstheme="minorHAnsi"/>
              </w:rPr>
              <w:pPrChange w:id="60452" w:author="pete jones" w:date="2022-01-04T12:56:00Z">
                <w:pPr>
                  <w:jc w:val="center"/>
                </w:pPr>
              </w:pPrChange>
            </w:pPr>
          </w:p>
        </w:tc>
        <w:tc>
          <w:tcPr>
            <w:tcW w:w="692" w:type="dxa"/>
            <w:shd w:val="clear" w:color="auto" w:fill="auto"/>
            <w:noWrap/>
            <w:vAlign w:val="center"/>
            <w:tcPrChange w:id="60453" w:author="pete jones" w:date="2022-01-04T12:56:00Z">
              <w:tcPr>
                <w:tcW w:w="692" w:type="dxa"/>
                <w:tcBorders>
                  <w:top w:val="single" w:sz="4" w:space="0" w:color="4472C4"/>
                  <w:left w:val="nil"/>
                  <w:bottom w:val="nil"/>
                  <w:right w:val="nil"/>
                </w:tcBorders>
                <w:shd w:val="clear" w:color="auto" w:fill="auto"/>
                <w:noWrap/>
                <w:vAlign w:val="center"/>
              </w:tcPr>
            </w:tcPrChange>
          </w:tcPr>
          <w:p w14:paraId="5ACF6F18" w14:textId="77777777" w:rsidR="00BD0299" w:rsidRPr="00FA4BC3" w:rsidRDefault="00BD0299">
            <w:pPr>
              <w:spacing w:before="0" w:after="0" w:line="240" w:lineRule="auto"/>
              <w:jc w:val="center"/>
              <w:rPr>
                <w:ins w:id="60454" w:author="pete jones" w:date="2022-01-04T12:37:00Z"/>
                <w:rFonts w:eastAsiaTheme="minorEastAsia" w:cstheme="minorHAnsi"/>
              </w:rPr>
              <w:pPrChange w:id="60455" w:author="pete jones" w:date="2022-01-04T12:56:00Z">
                <w:pPr>
                  <w:jc w:val="center"/>
                </w:pPr>
              </w:pPrChange>
            </w:pPr>
            <w:ins w:id="60456" w:author="pete jones" w:date="2022-01-04T12:37:00Z">
              <w:r w:rsidRPr="00FA4BC3">
                <w:rPr>
                  <w:rFonts w:eastAsiaTheme="minorEastAsia" w:cstheme="minorHAnsi"/>
                  <w:rPrChange w:id="60457" w:author="pete jones" w:date="2022-01-04T14:59:00Z">
                    <w:rPr>
                      <w:rFonts w:ascii="Calibri" w:hAnsi="Calibri" w:cs="Calibri"/>
                      <w:color w:val="000000"/>
                    </w:rPr>
                  </w:rPrChange>
                </w:rPr>
                <w:t>1</w:t>
              </w:r>
            </w:ins>
          </w:p>
        </w:tc>
        <w:tc>
          <w:tcPr>
            <w:tcW w:w="692" w:type="dxa"/>
            <w:shd w:val="clear" w:color="auto" w:fill="auto"/>
            <w:noWrap/>
            <w:vAlign w:val="center"/>
            <w:tcPrChange w:id="60458" w:author="pete jones" w:date="2022-01-04T12:56:00Z">
              <w:tcPr>
                <w:tcW w:w="692" w:type="dxa"/>
                <w:tcBorders>
                  <w:top w:val="single" w:sz="4" w:space="0" w:color="4472C4"/>
                  <w:left w:val="nil"/>
                  <w:bottom w:val="nil"/>
                  <w:right w:val="nil"/>
                </w:tcBorders>
                <w:shd w:val="clear" w:color="auto" w:fill="auto"/>
                <w:noWrap/>
                <w:vAlign w:val="center"/>
              </w:tcPr>
            </w:tcPrChange>
          </w:tcPr>
          <w:p w14:paraId="62E5DBF6" w14:textId="77777777" w:rsidR="00BD0299" w:rsidRPr="00FA4BC3" w:rsidRDefault="00BD0299">
            <w:pPr>
              <w:spacing w:before="0" w:after="0" w:line="240" w:lineRule="auto"/>
              <w:jc w:val="center"/>
              <w:rPr>
                <w:ins w:id="60459" w:author="pete jones" w:date="2022-01-04T12:37:00Z"/>
                <w:rFonts w:eastAsiaTheme="minorEastAsia" w:cstheme="minorHAnsi"/>
              </w:rPr>
              <w:pPrChange w:id="60460" w:author="pete jones" w:date="2022-01-04T12:56:00Z">
                <w:pPr>
                  <w:jc w:val="center"/>
                </w:pPr>
              </w:pPrChange>
            </w:pPr>
            <w:ins w:id="60461" w:author="pete jones" w:date="2022-01-04T12:37:00Z">
              <w:r w:rsidRPr="00FA4BC3">
                <w:rPr>
                  <w:rFonts w:eastAsiaTheme="minorEastAsia" w:cstheme="minorHAnsi"/>
                  <w:rPrChange w:id="60462" w:author="pete jones" w:date="2022-01-04T14:59:00Z">
                    <w:rPr>
                      <w:rFonts w:ascii="Calibri" w:hAnsi="Calibri" w:cs="Calibri"/>
                      <w:color w:val="000000"/>
                    </w:rPr>
                  </w:rPrChange>
                </w:rPr>
                <w:t>1</w:t>
              </w:r>
            </w:ins>
          </w:p>
        </w:tc>
        <w:tc>
          <w:tcPr>
            <w:tcW w:w="692" w:type="dxa"/>
            <w:shd w:val="clear" w:color="auto" w:fill="auto"/>
            <w:noWrap/>
            <w:vAlign w:val="center"/>
            <w:tcPrChange w:id="60463" w:author="pete jones" w:date="2022-01-04T12:56:00Z">
              <w:tcPr>
                <w:tcW w:w="692" w:type="dxa"/>
                <w:tcBorders>
                  <w:top w:val="single" w:sz="4" w:space="0" w:color="4472C4"/>
                  <w:left w:val="nil"/>
                  <w:bottom w:val="nil"/>
                  <w:right w:val="nil"/>
                </w:tcBorders>
                <w:shd w:val="clear" w:color="auto" w:fill="auto"/>
                <w:noWrap/>
                <w:vAlign w:val="center"/>
              </w:tcPr>
            </w:tcPrChange>
          </w:tcPr>
          <w:p w14:paraId="273449F4" w14:textId="77777777" w:rsidR="00BD0299" w:rsidRPr="00FF6A71" w:rsidRDefault="00BD0299">
            <w:pPr>
              <w:spacing w:before="0" w:after="0" w:line="240" w:lineRule="auto"/>
              <w:jc w:val="center"/>
              <w:rPr>
                <w:ins w:id="60464" w:author="pete jones" w:date="2022-01-04T12:37:00Z"/>
                <w:rFonts w:eastAsiaTheme="minorEastAsia" w:cstheme="minorHAnsi"/>
                <w:b/>
                <w:bCs/>
                <w:rPrChange w:id="60465" w:author="pete jones" w:date="2022-01-04T13:45:00Z">
                  <w:rPr>
                    <w:ins w:id="60466" w:author="pete jones" w:date="2022-01-04T12:37:00Z"/>
                    <w:rFonts w:eastAsiaTheme="minorEastAsia" w:cstheme="minorHAnsi"/>
                  </w:rPr>
                </w:rPrChange>
              </w:rPr>
              <w:pPrChange w:id="60467" w:author="pete jones" w:date="2022-01-04T12:56:00Z">
                <w:pPr>
                  <w:jc w:val="center"/>
                </w:pPr>
              </w:pPrChange>
            </w:pPr>
          </w:p>
        </w:tc>
        <w:tc>
          <w:tcPr>
            <w:tcW w:w="692" w:type="dxa"/>
            <w:shd w:val="clear" w:color="auto" w:fill="auto"/>
            <w:noWrap/>
            <w:vAlign w:val="center"/>
            <w:tcPrChange w:id="60468" w:author="pete jones" w:date="2022-01-04T12:56:00Z">
              <w:tcPr>
                <w:tcW w:w="692" w:type="dxa"/>
                <w:tcBorders>
                  <w:top w:val="single" w:sz="4" w:space="0" w:color="4472C4"/>
                  <w:left w:val="nil"/>
                  <w:bottom w:val="nil"/>
                  <w:right w:val="nil"/>
                </w:tcBorders>
                <w:shd w:val="clear" w:color="auto" w:fill="auto"/>
                <w:noWrap/>
                <w:vAlign w:val="center"/>
              </w:tcPr>
            </w:tcPrChange>
          </w:tcPr>
          <w:p w14:paraId="1C05EA76" w14:textId="77777777" w:rsidR="00BD0299" w:rsidRPr="00FF6A71" w:rsidRDefault="00BD0299">
            <w:pPr>
              <w:spacing w:before="0" w:after="0" w:line="240" w:lineRule="auto"/>
              <w:jc w:val="center"/>
              <w:rPr>
                <w:ins w:id="60469" w:author="pete jones" w:date="2022-01-04T12:37:00Z"/>
                <w:rFonts w:eastAsiaTheme="minorEastAsia" w:cstheme="minorHAnsi"/>
                <w:b/>
                <w:bCs/>
                <w:rPrChange w:id="60470" w:author="pete jones" w:date="2022-01-04T13:45:00Z">
                  <w:rPr>
                    <w:ins w:id="60471" w:author="pete jones" w:date="2022-01-04T12:37:00Z"/>
                    <w:rFonts w:eastAsiaTheme="minorEastAsia" w:cstheme="minorHAnsi"/>
                  </w:rPr>
                </w:rPrChange>
              </w:rPr>
              <w:pPrChange w:id="60472" w:author="pete jones" w:date="2022-01-04T12:56:00Z">
                <w:pPr>
                  <w:jc w:val="center"/>
                </w:pPr>
              </w:pPrChange>
            </w:pPr>
          </w:p>
        </w:tc>
      </w:tr>
    </w:tbl>
    <w:p w14:paraId="6FA2ACC5" w14:textId="77777777" w:rsidR="00BD0299" w:rsidRPr="00FF6A71" w:rsidRDefault="00BD0299" w:rsidP="00BD0299">
      <w:pPr>
        <w:rPr>
          <w:ins w:id="60473" w:author="pete jones" w:date="2022-01-04T12:37:00Z"/>
        </w:rPr>
      </w:pPr>
      <w:ins w:id="60474" w:author="pete jones" w:date="2022-01-04T12:37:00Z">
        <w:r w:rsidRPr="00FF6A71">
          <w:t>Q2.11.4 Visual representations are primarily used to communicate the final design to a teammate or the clien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0475">
          <w:tblGrid>
            <w:gridCol w:w="814"/>
            <w:gridCol w:w="814"/>
            <w:gridCol w:w="814"/>
            <w:gridCol w:w="814"/>
            <w:gridCol w:w="692"/>
            <w:gridCol w:w="692"/>
            <w:gridCol w:w="692"/>
            <w:gridCol w:w="692"/>
          </w:tblGrid>
        </w:tblGridChange>
      </w:tblGrid>
      <w:tr w:rsidR="00BD0299" w:rsidRPr="00FF6A71" w14:paraId="20BD85CC" w14:textId="77777777" w:rsidTr="00015922">
        <w:trPr>
          <w:trHeight w:val="300"/>
          <w:jc w:val="center"/>
          <w:ins w:id="60476" w:author="pete jones" w:date="2022-01-04T12:37:00Z"/>
        </w:trPr>
        <w:tc>
          <w:tcPr>
            <w:tcW w:w="814" w:type="dxa"/>
            <w:shd w:val="clear" w:color="auto" w:fill="E7E6E6" w:themeFill="background2"/>
            <w:vAlign w:val="center"/>
          </w:tcPr>
          <w:p w14:paraId="4ECB036B" w14:textId="77777777" w:rsidR="00BD0299" w:rsidRPr="00FF6A71" w:rsidRDefault="00BD0299">
            <w:pPr>
              <w:spacing w:before="0" w:after="0" w:line="240" w:lineRule="auto"/>
              <w:jc w:val="center"/>
              <w:rPr>
                <w:ins w:id="60477" w:author="pete jones" w:date="2022-01-04T12:37:00Z"/>
                <w:rFonts w:eastAsiaTheme="minorEastAsia" w:cstheme="minorHAnsi"/>
                <w:b/>
                <w:bCs/>
              </w:rPr>
              <w:pPrChange w:id="60478" w:author="pete jones" w:date="2022-01-04T12:56:00Z">
                <w:pPr>
                  <w:jc w:val="center"/>
                </w:pPr>
              </w:pPrChange>
            </w:pPr>
            <w:ins w:id="60479"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D4EF177" w14:textId="77777777" w:rsidR="00BD0299" w:rsidRPr="00FF6A71" w:rsidRDefault="00BD0299">
            <w:pPr>
              <w:spacing w:before="0" w:after="0" w:line="240" w:lineRule="auto"/>
              <w:jc w:val="center"/>
              <w:rPr>
                <w:ins w:id="60480" w:author="pete jones" w:date="2022-01-04T12:37:00Z"/>
                <w:rFonts w:eastAsiaTheme="minorEastAsia" w:cstheme="minorHAnsi"/>
                <w:b/>
                <w:bCs/>
              </w:rPr>
              <w:pPrChange w:id="60481" w:author="pete jones" w:date="2022-01-04T12:56:00Z">
                <w:pPr>
                  <w:jc w:val="center"/>
                </w:pPr>
              </w:pPrChange>
            </w:pPr>
            <w:ins w:id="60482"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8925B04" w14:textId="77777777" w:rsidR="00BD0299" w:rsidRPr="00FF6A71" w:rsidRDefault="00BD0299">
            <w:pPr>
              <w:spacing w:before="0" w:after="0" w:line="240" w:lineRule="auto"/>
              <w:jc w:val="center"/>
              <w:rPr>
                <w:ins w:id="60483" w:author="pete jones" w:date="2022-01-04T12:37:00Z"/>
                <w:rFonts w:eastAsiaTheme="minorEastAsia" w:cstheme="minorHAnsi"/>
                <w:b/>
                <w:bCs/>
              </w:rPr>
              <w:pPrChange w:id="60484" w:author="pete jones" w:date="2022-01-04T12:56:00Z">
                <w:pPr>
                  <w:jc w:val="center"/>
                </w:pPr>
              </w:pPrChange>
            </w:pPr>
            <w:ins w:id="60485"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61BA7ACC" w14:textId="77777777" w:rsidR="00BD0299" w:rsidRPr="00FF6A71" w:rsidRDefault="00BD0299">
            <w:pPr>
              <w:spacing w:before="0" w:after="0" w:line="240" w:lineRule="auto"/>
              <w:jc w:val="center"/>
              <w:rPr>
                <w:ins w:id="60486" w:author="pete jones" w:date="2022-01-04T12:37:00Z"/>
                <w:rFonts w:eastAsiaTheme="minorEastAsia" w:cstheme="minorHAnsi"/>
                <w:b/>
                <w:bCs/>
              </w:rPr>
              <w:pPrChange w:id="60487" w:author="pete jones" w:date="2022-01-04T12:56:00Z">
                <w:pPr>
                  <w:jc w:val="center"/>
                </w:pPr>
              </w:pPrChange>
            </w:pPr>
            <w:ins w:id="60488"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A05D5DA" w14:textId="77777777" w:rsidR="00BD0299" w:rsidRPr="00FF6A71" w:rsidRDefault="00BD0299">
            <w:pPr>
              <w:spacing w:before="0" w:after="0" w:line="240" w:lineRule="auto"/>
              <w:jc w:val="center"/>
              <w:rPr>
                <w:ins w:id="60489" w:author="pete jones" w:date="2022-01-04T12:37:00Z"/>
                <w:rFonts w:eastAsiaTheme="minorEastAsia" w:cstheme="minorHAnsi"/>
                <w:b/>
                <w:bCs/>
              </w:rPr>
              <w:pPrChange w:id="60490" w:author="pete jones" w:date="2022-01-04T12:56:00Z">
                <w:pPr>
                  <w:jc w:val="center"/>
                </w:pPr>
              </w:pPrChange>
            </w:pPr>
            <w:ins w:id="60491"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CE9DBB1" w14:textId="77777777" w:rsidR="00BD0299" w:rsidRPr="00FF6A71" w:rsidRDefault="00BD0299">
            <w:pPr>
              <w:spacing w:before="0" w:after="0" w:line="240" w:lineRule="auto"/>
              <w:jc w:val="center"/>
              <w:rPr>
                <w:ins w:id="60492" w:author="pete jones" w:date="2022-01-04T12:37:00Z"/>
                <w:rFonts w:eastAsiaTheme="minorEastAsia" w:cstheme="minorHAnsi"/>
                <w:b/>
                <w:bCs/>
              </w:rPr>
              <w:pPrChange w:id="60493" w:author="pete jones" w:date="2022-01-04T12:56:00Z">
                <w:pPr>
                  <w:jc w:val="center"/>
                </w:pPr>
              </w:pPrChange>
            </w:pPr>
            <w:ins w:id="60494"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29E0ACB" w14:textId="77777777" w:rsidR="00BD0299" w:rsidRPr="00FF6A71" w:rsidRDefault="00BD0299">
            <w:pPr>
              <w:spacing w:before="0" w:after="0" w:line="240" w:lineRule="auto"/>
              <w:jc w:val="center"/>
              <w:rPr>
                <w:ins w:id="60495" w:author="pete jones" w:date="2022-01-04T12:37:00Z"/>
                <w:rFonts w:eastAsiaTheme="minorEastAsia" w:cstheme="minorHAnsi"/>
                <w:b/>
                <w:bCs/>
              </w:rPr>
              <w:pPrChange w:id="60496" w:author="pete jones" w:date="2022-01-04T12:56:00Z">
                <w:pPr>
                  <w:jc w:val="center"/>
                </w:pPr>
              </w:pPrChange>
            </w:pPr>
            <w:ins w:id="60497"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410BA07" w14:textId="77777777" w:rsidR="00BD0299" w:rsidRPr="00FF6A71" w:rsidRDefault="00BD0299">
            <w:pPr>
              <w:spacing w:before="0" w:after="0" w:line="240" w:lineRule="auto"/>
              <w:jc w:val="center"/>
              <w:rPr>
                <w:ins w:id="60498" w:author="pete jones" w:date="2022-01-04T12:37:00Z"/>
                <w:rFonts w:eastAsiaTheme="minorEastAsia" w:cstheme="minorHAnsi"/>
                <w:b/>
                <w:bCs/>
              </w:rPr>
              <w:pPrChange w:id="60499" w:author="pete jones" w:date="2022-01-04T12:56:00Z">
                <w:pPr>
                  <w:jc w:val="center"/>
                </w:pPr>
              </w:pPrChange>
            </w:pPr>
            <w:ins w:id="60500" w:author="pete jones" w:date="2022-01-04T12:37:00Z">
              <w:r w:rsidRPr="00FF6A71">
                <w:rPr>
                  <w:rFonts w:eastAsiaTheme="minorEastAsia" w:cstheme="minorHAnsi"/>
                  <w:b/>
                  <w:bCs/>
                </w:rPr>
                <w:t>7</w:t>
              </w:r>
            </w:ins>
          </w:p>
        </w:tc>
      </w:tr>
      <w:tr w:rsidR="00BD0299" w:rsidRPr="00FF6A71" w14:paraId="04825CA2" w14:textId="77777777" w:rsidTr="00701BD7">
        <w:tblPrEx>
          <w:tblW w:w="0" w:type="auto"/>
          <w:jc w:val="center"/>
          <w:tblPrExChange w:id="60501" w:author="pete jones" w:date="2022-01-04T12:56:00Z">
            <w:tblPrEx>
              <w:tblW w:w="0" w:type="auto"/>
              <w:jc w:val="center"/>
            </w:tblPrEx>
          </w:tblPrExChange>
        </w:tblPrEx>
        <w:trPr>
          <w:trHeight w:val="300"/>
          <w:jc w:val="center"/>
          <w:ins w:id="60502" w:author="pete jones" w:date="2022-01-04T12:37:00Z"/>
          <w:trPrChange w:id="60503" w:author="pete jones" w:date="2022-01-04T12:56:00Z">
            <w:trPr>
              <w:trHeight w:val="300"/>
              <w:jc w:val="center"/>
            </w:trPr>
          </w:trPrChange>
        </w:trPr>
        <w:tc>
          <w:tcPr>
            <w:tcW w:w="814" w:type="dxa"/>
            <w:vAlign w:val="center"/>
            <w:tcPrChange w:id="60504" w:author="pete jones" w:date="2022-01-04T12:56:00Z">
              <w:tcPr>
                <w:tcW w:w="814" w:type="dxa"/>
                <w:vAlign w:val="center"/>
              </w:tcPr>
            </w:tcPrChange>
          </w:tcPr>
          <w:p w14:paraId="21C2A220" w14:textId="77777777" w:rsidR="00BD0299" w:rsidRPr="00FF6A71" w:rsidRDefault="00BD0299">
            <w:pPr>
              <w:spacing w:before="0" w:after="0" w:line="240" w:lineRule="auto"/>
              <w:jc w:val="center"/>
              <w:rPr>
                <w:ins w:id="60505" w:author="pete jones" w:date="2022-01-04T12:37:00Z"/>
                <w:rFonts w:eastAsiaTheme="minorEastAsia" w:cstheme="minorHAnsi"/>
                <w:b/>
                <w:bCs/>
              </w:rPr>
              <w:pPrChange w:id="60506" w:author="pete jones" w:date="2022-01-04T12:56:00Z">
                <w:pPr>
                  <w:jc w:val="center"/>
                </w:pPr>
              </w:pPrChange>
            </w:pPr>
            <w:ins w:id="60507" w:author="pete jones" w:date="2022-01-04T12:37:00Z">
              <w:r w:rsidRPr="00FF6A71">
                <w:rPr>
                  <w:rFonts w:eastAsiaTheme="minorEastAsia" w:cstheme="minorHAnsi"/>
                  <w:b/>
                  <w:bCs/>
                </w:rPr>
                <w:t>%</w:t>
              </w:r>
            </w:ins>
          </w:p>
        </w:tc>
        <w:tc>
          <w:tcPr>
            <w:tcW w:w="814" w:type="dxa"/>
            <w:shd w:val="clear" w:color="auto" w:fill="auto"/>
            <w:noWrap/>
            <w:vAlign w:val="bottom"/>
            <w:tcPrChange w:id="60508" w:author="pete jones" w:date="2022-01-04T12:56:00Z">
              <w:tcPr>
                <w:tcW w:w="814" w:type="dxa"/>
                <w:tcBorders>
                  <w:top w:val="single" w:sz="4" w:space="0" w:color="4472C4"/>
                  <w:left w:val="nil"/>
                  <w:bottom w:val="nil"/>
                  <w:right w:val="nil"/>
                </w:tcBorders>
                <w:shd w:val="clear" w:color="auto" w:fill="auto"/>
                <w:noWrap/>
                <w:vAlign w:val="bottom"/>
              </w:tcPr>
            </w:tcPrChange>
          </w:tcPr>
          <w:p w14:paraId="42D2763F" w14:textId="77777777" w:rsidR="00BD0299" w:rsidRPr="00FA4BC3" w:rsidRDefault="00BD0299">
            <w:pPr>
              <w:spacing w:before="0" w:after="0" w:line="240" w:lineRule="auto"/>
              <w:jc w:val="center"/>
              <w:rPr>
                <w:ins w:id="60509" w:author="pete jones" w:date="2022-01-04T12:37:00Z"/>
                <w:rFonts w:eastAsiaTheme="minorEastAsia" w:cstheme="minorHAnsi"/>
              </w:rPr>
              <w:pPrChange w:id="60510" w:author="pete jones" w:date="2022-01-04T12:56:00Z">
                <w:pPr>
                  <w:jc w:val="center"/>
                </w:pPr>
              </w:pPrChange>
            </w:pPr>
            <w:ins w:id="60511" w:author="pete jones" w:date="2022-01-04T12:37:00Z">
              <w:r w:rsidRPr="00FA4BC3">
                <w:rPr>
                  <w:rFonts w:eastAsiaTheme="minorEastAsia" w:cstheme="minorHAnsi"/>
                  <w:rPrChange w:id="60512" w:author="pete jones" w:date="2022-01-04T14:59:00Z">
                    <w:rPr>
                      <w:rFonts w:ascii="Calibri" w:hAnsi="Calibri" w:cs="Calibri"/>
                      <w:color w:val="000000"/>
                    </w:rPr>
                  </w:rPrChange>
                </w:rPr>
                <w:t>30%</w:t>
              </w:r>
            </w:ins>
          </w:p>
        </w:tc>
        <w:tc>
          <w:tcPr>
            <w:tcW w:w="814" w:type="dxa"/>
            <w:shd w:val="clear" w:color="auto" w:fill="auto"/>
            <w:noWrap/>
            <w:vAlign w:val="bottom"/>
            <w:tcPrChange w:id="60513" w:author="pete jones" w:date="2022-01-04T12:56:00Z">
              <w:tcPr>
                <w:tcW w:w="814" w:type="dxa"/>
                <w:tcBorders>
                  <w:top w:val="single" w:sz="4" w:space="0" w:color="4472C4"/>
                  <w:left w:val="nil"/>
                  <w:bottom w:val="nil"/>
                  <w:right w:val="nil"/>
                </w:tcBorders>
                <w:shd w:val="clear" w:color="auto" w:fill="auto"/>
                <w:noWrap/>
                <w:vAlign w:val="bottom"/>
              </w:tcPr>
            </w:tcPrChange>
          </w:tcPr>
          <w:p w14:paraId="1F0F39D0" w14:textId="77777777" w:rsidR="00BD0299" w:rsidRPr="00FA4BC3" w:rsidRDefault="00BD0299">
            <w:pPr>
              <w:spacing w:before="0" w:after="0" w:line="240" w:lineRule="auto"/>
              <w:jc w:val="center"/>
              <w:rPr>
                <w:ins w:id="60514" w:author="pete jones" w:date="2022-01-04T12:37:00Z"/>
                <w:rFonts w:eastAsiaTheme="minorEastAsia" w:cstheme="minorHAnsi"/>
              </w:rPr>
              <w:pPrChange w:id="60515" w:author="pete jones" w:date="2022-01-04T12:56:00Z">
                <w:pPr>
                  <w:jc w:val="center"/>
                </w:pPr>
              </w:pPrChange>
            </w:pPr>
            <w:ins w:id="60516" w:author="pete jones" w:date="2022-01-04T12:37:00Z">
              <w:r w:rsidRPr="00FA4BC3">
                <w:rPr>
                  <w:rFonts w:eastAsiaTheme="minorEastAsia" w:cstheme="minorHAnsi"/>
                  <w:rPrChange w:id="60517" w:author="pete jones" w:date="2022-01-04T14:59:00Z">
                    <w:rPr>
                      <w:rFonts w:ascii="Calibri" w:hAnsi="Calibri" w:cs="Calibri"/>
                      <w:color w:val="000000"/>
                    </w:rPr>
                  </w:rPrChange>
                </w:rPr>
                <w:t>20%</w:t>
              </w:r>
            </w:ins>
          </w:p>
        </w:tc>
        <w:tc>
          <w:tcPr>
            <w:tcW w:w="814" w:type="dxa"/>
            <w:shd w:val="clear" w:color="auto" w:fill="auto"/>
            <w:noWrap/>
            <w:vAlign w:val="center"/>
            <w:tcPrChange w:id="60518" w:author="pete jones" w:date="2022-01-04T12:56:00Z">
              <w:tcPr>
                <w:tcW w:w="814" w:type="dxa"/>
                <w:tcBorders>
                  <w:top w:val="single" w:sz="4" w:space="0" w:color="4472C4"/>
                  <w:left w:val="nil"/>
                  <w:bottom w:val="nil"/>
                  <w:right w:val="nil"/>
                </w:tcBorders>
                <w:shd w:val="clear" w:color="auto" w:fill="auto"/>
                <w:noWrap/>
                <w:vAlign w:val="center"/>
              </w:tcPr>
            </w:tcPrChange>
          </w:tcPr>
          <w:p w14:paraId="26299BC2" w14:textId="77777777" w:rsidR="00BD0299" w:rsidRPr="00FA4BC3" w:rsidRDefault="00BD0299">
            <w:pPr>
              <w:spacing w:before="0" w:after="0" w:line="240" w:lineRule="auto"/>
              <w:jc w:val="center"/>
              <w:rPr>
                <w:ins w:id="60519" w:author="pete jones" w:date="2022-01-04T12:37:00Z"/>
                <w:rFonts w:eastAsiaTheme="minorEastAsia" w:cstheme="minorHAnsi"/>
              </w:rPr>
              <w:pPrChange w:id="60520" w:author="pete jones" w:date="2022-01-04T12:56:00Z">
                <w:pPr>
                  <w:jc w:val="center"/>
                </w:pPr>
              </w:pPrChange>
            </w:pPr>
            <w:ins w:id="60521" w:author="pete jones" w:date="2022-01-04T12:37:00Z">
              <w:r w:rsidRPr="00FA4BC3">
                <w:rPr>
                  <w:rFonts w:eastAsiaTheme="minorEastAsia" w:cstheme="minorHAnsi"/>
                  <w:rPrChange w:id="60522" w:author="pete jones" w:date="2022-01-04T14:59:00Z">
                    <w:rPr>
                      <w:rFonts w:ascii="Calibri" w:hAnsi="Calibri" w:cs="Calibri"/>
                      <w:color w:val="000000"/>
                    </w:rPr>
                  </w:rPrChange>
                </w:rPr>
                <w:t>20%</w:t>
              </w:r>
            </w:ins>
          </w:p>
        </w:tc>
        <w:tc>
          <w:tcPr>
            <w:tcW w:w="692" w:type="dxa"/>
            <w:shd w:val="clear" w:color="auto" w:fill="auto"/>
            <w:noWrap/>
            <w:vAlign w:val="center"/>
            <w:tcPrChange w:id="60523" w:author="pete jones" w:date="2022-01-04T12:56:00Z">
              <w:tcPr>
                <w:tcW w:w="692" w:type="dxa"/>
                <w:tcBorders>
                  <w:top w:val="single" w:sz="4" w:space="0" w:color="4472C4"/>
                  <w:left w:val="nil"/>
                  <w:bottom w:val="nil"/>
                  <w:right w:val="nil"/>
                </w:tcBorders>
                <w:shd w:val="clear" w:color="auto" w:fill="auto"/>
                <w:noWrap/>
                <w:vAlign w:val="center"/>
              </w:tcPr>
            </w:tcPrChange>
          </w:tcPr>
          <w:p w14:paraId="254927FC" w14:textId="77777777" w:rsidR="00BD0299" w:rsidRPr="00FA4BC3" w:rsidRDefault="00BD0299">
            <w:pPr>
              <w:spacing w:before="0" w:after="0" w:line="240" w:lineRule="auto"/>
              <w:jc w:val="center"/>
              <w:rPr>
                <w:ins w:id="60524" w:author="pete jones" w:date="2022-01-04T12:37:00Z"/>
                <w:rFonts w:eastAsiaTheme="minorEastAsia" w:cstheme="minorHAnsi"/>
              </w:rPr>
              <w:pPrChange w:id="60525" w:author="pete jones" w:date="2022-01-04T12:56:00Z">
                <w:pPr>
                  <w:jc w:val="center"/>
                </w:pPr>
              </w:pPrChange>
            </w:pPr>
            <w:ins w:id="60526" w:author="pete jones" w:date="2022-01-04T12:37:00Z">
              <w:r w:rsidRPr="00FA4BC3">
                <w:rPr>
                  <w:rFonts w:eastAsiaTheme="minorEastAsia" w:cstheme="minorHAnsi"/>
                  <w:rPrChange w:id="60527" w:author="pete jones" w:date="2022-01-04T14:59:00Z">
                    <w:rPr>
                      <w:rFonts w:ascii="Calibri" w:hAnsi="Calibri" w:cs="Calibri"/>
                      <w:color w:val="000000"/>
                    </w:rPr>
                  </w:rPrChange>
                </w:rPr>
                <w:t>20%</w:t>
              </w:r>
            </w:ins>
          </w:p>
        </w:tc>
        <w:tc>
          <w:tcPr>
            <w:tcW w:w="692" w:type="dxa"/>
            <w:shd w:val="clear" w:color="auto" w:fill="auto"/>
            <w:noWrap/>
            <w:vAlign w:val="center"/>
            <w:tcPrChange w:id="60528" w:author="pete jones" w:date="2022-01-04T12:56:00Z">
              <w:tcPr>
                <w:tcW w:w="692" w:type="dxa"/>
                <w:tcBorders>
                  <w:top w:val="single" w:sz="4" w:space="0" w:color="4472C4"/>
                  <w:left w:val="nil"/>
                  <w:bottom w:val="nil"/>
                  <w:right w:val="nil"/>
                </w:tcBorders>
                <w:shd w:val="clear" w:color="auto" w:fill="auto"/>
                <w:noWrap/>
                <w:vAlign w:val="center"/>
              </w:tcPr>
            </w:tcPrChange>
          </w:tcPr>
          <w:p w14:paraId="028FC578" w14:textId="77777777" w:rsidR="00BD0299" w:rsidRPr="00FA4BC3" w:rsidRDefault="00BD0299">
            <w:pPr>
              <w:spacing w:before="0" w:after="0" w:line="240" w:lineRule="auto"/>
              <w:jc w:val="center"/>
              <w:rPr>
                <w:ins w:id="60529" w:author="pete jones" w:date="2022-01-04T12:37:00Z"/>
                <w:rFonts w:eastAsiaTheme="minorEastAsia" w:cstheme="minorHAnsi"/>
              </w:rPr>
              <w:pPrChange w:id="60530" w:author="pete jones" w:date="2022-01-04T12:56:00Z">
                <w:pPr>
                  <w:jc w:val="center"/>
                </w:pPr>
              </w:pPrChange>
            </w:pPr>
          </w:p>
        </w:tc>
        <w:tc>
          <w:tcPr>
            <w:tcW w:w="692" w:type="dxa"/>
            <w:shd w:val="clear" w:color="auto" w:fill="auto"/>
            <w:noWrap/>
            <w:vAlign w:val="bottom"/>
            <w:tcPrChange w:id="60531" w:author="pete jones" w:date="2022-01-04T12:56:00Z">
              <w:tcPr>
                <w:tcW w:w="692" w:type="dxa"/>
                <w:tcBorders>
                  <w:top w:val="single" w:sz="4" w:space="0" w:color="4472C4"/>
                  <w:left w:val="nil"/>
                  <w:bottom w:val="nil"/>
                  <w:right w:val="nil"/>
                </w:tcBorders>
                <w:shd w:val="clear" w:color="auto" w:fill="auto"/>
                <w:noWrap/>
                <w:vAlign w:val="bottom"/>
              </w:tcPr>
            </w:tcPrChange>
          </w:tcPr>
          <w:p w14:paraId="609734AE" w14:textId="77777777" w:rsidR="00BD0299" w:rsidRPr="00FA4BC3" w:rsidRDefault="00BD0299">
            <w:pPr>
              <w:spacing w:before="0" w:after="0" w:line="240" w:lineRule="auto"/>
              <w:jc w:val="center"/>
              <w:rPr>
                <w:ins w:id="60532" w:author="pete jones" w:date="2022-01-04T12:37:00Z"/>
                <w:rFonts w:eastAsiaTheme="minorEastAsia" w:cstheme="minorHAnsi"/>
              </w:rPr>
              <w:pPrChange w:id="60533" w:author="pete jones" w:date="2022-01-04T12:56:00Z">
                <w:pPr>
                  <w:jc w:val="center"/>
                </w:pPr>
              </w:pPrChange>
            </w:pPr>
            <w:ins w:id="60534" w:author="pete jones" w:date="2022-01-04T12:37:00Z">
              <w:r w:rsidRPr="00FA4BC3">
                <w:rPr>
                  <w:rFonts w:eastAsiaTheme="minorEastAsia" w:cstheme="minorHAnsi"/>
                  <w:rPrChange w:id="60535" w:author="pete jones" w:date="2022-01-04T14:59:00Z">
                    <w:rPr>
                      <w:rFonts w:ascii="Calibri" w:hAnsi="Calibri" w:cs="Calibri"/>
                      <w:color w:val="000000"/>
                    </w:rPr>
                  </w:rPrChange>
                </w:rPr>
                <w:t>10%</w:t>
              </w:r>
            </w:ins>
          </w:p>
        </w:tc>
        <w:tc>
          <w:tcPr>
            <w:tcW w:w="692" w:type="dxa"/>
            <w:shd w:val="clear" w:color="auto" w:fill="auto"/>
            <w:noWrap/>
            <w:vAlign w:val="bottom"/>
            <w:tcPrChange w:id="60536" w:author="pete jones" w:date="2022-01-04T12:56:00Z">
              <w:tcPr>
                <w:tcW w:w="692" w:type="dxa"/>
                <w:tcBorders>
                  <w:top w:val="single" w:sz="4" w:space="0" w:color="4472C4"/>
                  <w:left w:val="nil"/>
                  <w:bottom w:val="nil"/>
                  <w:right w:val="nil"/>
                </w:tcBorders>
                <w:shd w:val="clear" w:color="auto" w:fill="auto"/>
                <w:noWrap/>
                <w:vAlign w:val="bottom"/>
              </w:tcPr>
            </w:tcPrChange>
          </w:tcPr>
          <w:p w14:paraId="23CCD7DF" w14:textId="77777777" w:rsidR="00BD0299" w:rsidRPr="00FF6A71" w:rsidRDefault="00BD0299">
            <w:pPr>
              <w:spacing w:before="0" w:after="0" w:line="240" w:lineRule="auto"/>
              <w:jc w:val="center"/>
              <w:rPr>
                <w:ins w:id="60537" w:author="pete jones" w:date="2022-01-04T12:37:00Z"/>
                <w:rFonts w:eastAsiaTheme="minorEastAsia" w:cstheme="minorHAnsi"/>
                <w:b/>
                <w:bCs/>
                <w:rPrChange w:id="60538" w:author="pete jones" w:date="2022-01-04T13:45:00Z">
                  <w:rPr>
                    <w:ins w:id="60539" w:author="pete jones" w:date="2022-01-04T12:37:00Z"/>
                    <w:rFonts w:eastAsiaTheme="minorEastAsia" w:cstheme="minorHAnsi"/>
                  </w:rPr>
                </w:rPrChange>
              </w:rPr>
              <w:pPrChange w:id="60540" w:author="pete jones" w:date="2022-01-04T12:56:00Z">
                <w:pPr>
                  <w:jc w:val="center"/>
                </w:pPr>
              </w:pPrChange>
            </w:pPr>
          </w:p>
        </w:tc>
      </w:tr>
      <w:tr w:rsidR="00BD0299" w:rsidRPr="00FF6A71" w14:paraId="53EF89E1" w14:textId="77777777" w:rsidTr="00701BD7">
        <w:tblPrEx>
          <w:tblW w:w="0" w:type="auto"/>
          <w:jc w:val="center"/>
          <w:tblPrExChange w:id="60541" w:author="pete jones" w:date="2022-01-04T12:56:00Z">
            <w:tblPrEx>
              <w:tblW w:w="0" w:type="auto"/>
              <w:jc w:val="center"/>
            </w:tblPrEx>
          </w:tblPrExChange>
        </w:tblPrEx>
        <w:trPr>
          <w:trHeight w:val="300"/>
          <w:jc w:val="center"/>
          <w:ins w:id="60542" w:author="pete jones" w:date="2022-01-04T12:37:00Z"/>
          <w:trPrChange w:id="60543" w:author="pete jones" w:date="2022-01-04T12:56:00Z">
            <w:trPr>
              <w:trHeight w:val="300"/>
              <w:jc w:val="center"/>
            </w:trPr>
          </w:trPrChange>
        </w:trPr>
        <w:tc>
          <w:tcPr>
            <w:tcW w:w="814" w:type="dxa"/>
            <w:vAlign w:val="center"/>
            <w:tcPrChange w:id="60544" w:author="pete jones" w:date="2022-01-04T12:56:00Z">
              <w:tcPr>
                <w:tcW w:w="814" w:type="dxa"/>
                <w:vAlign w:val="center"/>
              </w:tcPr>
            </w:tcPrChange>
          </w:tcPr>
          <w:p w14:paraId="1828656E" w14:textId="77777777" w:rsidR="00BD0299" w:rsidRPr="00FF6A71" w:rsidRDefault="00BD0299">
            <w:pPr>
              <w:spacing w:before="0" w:after="0" w:line="240" w:lineRule="auto"/>
              <w:jc w:val="center"/>
              <w:rPr>
                <w:ins w:id="60545" w:author="pete jones" w:date="2022-01-04T12:37:00Z"/>
                <w:rFonts w:eastAsiaTheme="minorEastAsia" w:cstheme="minorHAnsi"/>
                <w:b/>
                <w:bCs/>
              </w:rPr>
              <w:pPrChange w:id="60546" w:author="pete jones" w:date="2022-01-04T12:56:00Z">
                <w:pPr>
                  <w:jc w:val="center"/>
                </w:pPr>
              </w:pPrChange>
            </w:pPr>
            <w:ins w:id="60547" w:author="pete jones" w:date="2022-01-04T12:37:00Z">
              <w:r w:rsidRPr="00FF6A71">
                <w:rPr>
                  <w:rFonts w:eastAsiaTheme="minorEastAsia" w:cstheme="minorHAnsi"/>
                  <w:b/>
                  <w:bCs/>
                </w:rPr>
                <w:t>Count</w:t>
              </w:r>
            </w:ins>
          </w:p>
        </w:tc>
        <w:tc>
          <w:tcPr>
            <w:tcW w:w="814" w:type="dxa"/>
            <w:shd w:val="clear" w:color="auto" w:fill="auto"/>
            <w:noWrap/>
            <w:vAlign w:val="center"/>
            <w:tcPrChange w:id="60548" w:author="pete jones" w:date="2022-01-04T12:56:00Z">
              <w:tcPr>
                <w:tcW w:w="814" w:type="dxa"/>
                <w:tcBorders>
                  <w:top w:val="single" w:sz="4" w:space="0" w:color="4472C4"/>
                  <w:left w:val="nil"/>
                  <w:bottom w:val="nil"/>
                  <w:right w:val="nil"/>
                </w:tcBorders>
                <w:shd w:val="clear" w:color="auto" w:fill="auto"/>
                <w:noWrap/>
                <w:vAlign w:val="center"/>
              </w:tcPr>
            </w:tcPrChange>
          </w:tcPr>
          <w:p w14:paraId="60C7F7BD" w14:textId="77777777" w:rsidR="00BD0299" w:rsidRPr="00FA4BC3" w:rsidRDefault="00BD0299">
            <w:pPr>
              <w:spacing w:before="0" w:after="0" w:line="240" w:lineRule="auto"/>
              <w:jc w:val="center"/>
              <w:rPr>
                <w:ins w:id="60549" w:author="pete jones" w:date="2022-01-04T12:37:00Z"/>
                <w:rFonts w:eastAsiaTheme="minorEastAsia" w:cstheme="minorHAnsi"/>
              </w:rPr>
              <w:pPrChange w:id="60550" w:author="pete jones" w:date="2022-01-04T12:56:00Z">
                <w:pPr>
                  <w:jc w:val="center"/>
                </w:pPr>
              </w:pPrChange>
            </w:pPr>
            <w:ins w:id="60551" w:author="pete jones" w:date="2022-01-04T12:37:00Z">
              <w:r w:rsidRPr="00FA4BC3">
                <w:rPr>
                  <w:rFonts w:eastAsiaTheme="minorEastAsia" w:cstheme="minorHAnsi"/>
                  <w:rPrChange w:id="60552" w:author="pete jones" w:date="2022-01-04T14:59:00Z">
                    <w:rPr>
                      <w:rFonts w:ascii="Calibri" w:hAnsi="Calibri" w:cs="Calibri"/>
                      <w:color w:val="000000"/>
                    </w:rPr>
                  </w:rPrChange>
                </w:rPr>
                <w:t>3</w:t>
              </w:r>
            </w:ins>
          </w:p>
        </w:tc>
        <w:tc>
          <w:tcPr>
            <w:tcW w:w="814" w:type="dxa"/>
            <w:shd w:val="clear" w:color="auto" w:fill="auto"/>
            <w:noWrap/>
            <w:vAlign w:val="center"/>
            <w:tcPrChange w:id="60553" w:author="pete jones" w:date="2022-01-04T12:56:00Z">
              <w:tcPr>
                <w:tcW w:w="814" w:type="dxa"/>
                <w:tcBorders>
                  <w:top w:val="single" w:sz="4" w:space="0" w:color="4472C4"/>
                  <w:left w:val="nil"/>
                  <w:bottom w:val="nil"/>
                  <w:right w:val="nil"/>
                </w:tcBorders>
                <w:shd w:val="clear" w:color="auto" w:fill="auto"/>
                <w:noWrap/>
                <w:vAlign w:val="center"/>
              </w:tcPr>
            </w:tcPrChange>
          </w:tcPr>
          <w:p w14:paraId="7277F223" w14:textId="77777777" w:rsidR="00BD0299" w:rsidRPr="00FA4BC3" w:rsidRDefault="00BD0299">
            <w:pPr>
              <w:spacing w:before="0" w:after="0" w:line="240" w:lineRule="auto"/>
              <w:jc w:val="center"/>
              <w:rPr>
                <w:ins w:id="60554" w:author="pete jones" w:date="2022-01-04T12:37:00Z"/>
                <w:rFonts w:eastAsiaTheme="minorEastAsia" w:cstheme="minorHAnsi"/>
              </w:rPr>
              <w:pPrChange w:id="60555" w:author="pete jones" w:date="2022-01-04T12:56:00Z">
                <w:pPr>
                  <w:jc w:val="center"/>
                </w:pPr>
              </w:pPrChange>
            </w:pPr>
            <w:ins w:id="60556" w:author="pete jones" w:date="2022-01-04T12:37:00Z">
              <w:r w:rsidRPr="00FA4BC3">
                <w:rPr>
                  <w:rFonts w:eastAsiaTheme="minorEastAsia" w:cstheme="minorHAnsi"/>
                  <w:rPrChange w:id="60557" w:author="pete jones" w:date="2022-01-04T14:59:00Z">
                    <w:rPr>
                      <w:rFonts w:ascii="Calibri" w:hAnsi="Calibri" w:cs="Calibri"/>
                      <w:color w:val="000000"/>
                    </w:rPr>
                  </w:rPrChange>
                </w:rPr>
                <w:t>2</w:t>
              </w:r>
            </w:ins>
          </w:p>
        </w:tc>
        <w:tc>
          <w:tcPr>
            <w:tcW w:w="814" w:type="dxa"/>
            <w:shd w:val="clear" w:color="auto" w:fill="auto"/>
            <w:noWrap/>
            <w:vAlign w:val="center"/>
            <w:tcPrChange w:id="60558" w:author="pete jones" w:date="2022-01-04T12:56:00Z">
              <w:tcPr>
                <w:tcW w:w="814" w:type="dxa"/>
                <w:tcBorders>
                  <w:top w:val="single" w:sz="4" w:space="0" w:color="4472C4"/>
                  <w:left w:val="nil"/>
                  <w:bottom w:val="nil"/>
                  <w:right w:val="nil"/>
                </w:tcBorders>
                <w:shd w:val="clear" w:color="auto" w:fill="auto"/>
                <w:noWrap/>
                <w:vAlign w:val="center"/>
              </w:tcPr>
            </w:tcPrChange>
          </w:tcPr>
          <w:p w14:paraId="7E9118CE" w14:textId="77777777" w:rsidR="00BD0299" w:rsidRPr="00FA4BC3" w:rsidRDefault="00BD0299">
            <w:pPr>
              <w:spacing w:before="0" w:after="0" w:line="240" w:lineRule="auto"/>
              <w:jc w:val="center"/>
              <w:rPr>
                <w:ins w:id="60559" w:author="pete jones" w:date="2022-01-04T12:37:00Z"/>
                <w:rFonts w:eastAsiaTheme="minorEastAsia" w:cstheme="minorHAnsi"/>
              </w:rPr>
              <w:pPrChange w:id="60560" w:author="pete jones" w:date="2022-01-04T12:56:00Z">
                <w:pPr>
                  <w:jc w:val="center"/>
                </w:pPr>
              </w:pPrChange>
            </w:pPr>
            <w:ins w:id="60561" w:author="pete jones" w:date="2022-01-04T12:37:00Z">
              <w:r w:rsidRPr="00FA4BC3">
                <w:rPr>
                  <w:rFonts w:eastAsiaTheme="minorEastAsia" w:cstheme="minorHAnsi"/>
                  <w:rPrChange w:id="60562" w:author="pete jones" w:date="2022-01-04T14:59:00Z">
                    <w:rPr>
                      <w:rFonts w:ascii="Calibri" w:hAnsi="Calibri" w:cs="Calibri"/>
                      <w:color w:val="000000"/>
                    </w:rPr>
                  </w:rPrChange>
                </w:rPr>
                <w:t>2</w:t>
              </w:r>
            </w:ins>
          </w:p>
        </w:tc>
        <w:tc>
          <w:tcPr>
            <w:tcW w:w="692" w:type="dxa"/>
            <w:shd w:val="clear" w:color="auto" w:fill="auto"/>
            <w:noWrap/>
            <w:vAlign w:val="center"/>
            <w:tcPrChange w:id="60563" w:author="pete jones" w:date="2022-01-04T12:56:00Z">
              <w:tcPr>
                <w:tcW w:w="692" w:type="dxa"/>
                <w:tcBorders>
                  <w:top w:val="single" w:sz="4" w:space="0" w:color="4472C4"/>
                  <w:left w:val="nil"/>
                  <w:bottom w:val="nil"/>
                  <w:right w:val="nil"/>
                </w:tcBorders>
                <w:shd w:val="clear" w:color="auto" w:fill="auto"/>
                <w:noWrap/>
                <w:vAlign w:val="center"/>
              </w:tcPr>
            </w:tcPrChange>
          </w:tcPr>
          <w:p w14:paraId="1F718CDA" w14:textId="77777777" w:rsidR="00BD0299" w:rsidRPr="00FA4BC3" w:rsidRDefault="00BD0299">
            <w:pPr>
              <w:spacing w:before="0" w:after="0" w:line="240" w:lineRule="auto"/>
              <w:jc w:val="center"/>
              <w:rPr>
                <w:ins w:id="60564" w:author="pete jones" w:date="2022-01-04T12:37:00Z"/>
                <w:rFonts w:eastAsiaTheme="minorEastAsia" w:cstheme="minorHAnsi"/>
              </w:rPr>
              <w:pPrChange w:id="60565" w:author="pete jones" w:date="2022-01-04T12:56:00Z">
                <w:pPr>
                  <w:jc w:val="center"/>
                </w:pPr>
              </w:pPrChange>
            </w:pPr>
            <w:ins w:id="60566" w:author="pete jones" w:date="2022-01-04T12:37:00Z">
              <w:r w:rsidRPr="00FA4BC3">
                <w:rPr>
                  <w:rFonts w:eastAsiaTheme="minorEastAsia" w:cstheme="minorHAnsi"/>
                  <w:rPrChange w:id="60567" w:author="pete jones" w:date="2022-01-04T14:59:00Z">
                    <w:rPr>
                      <w:rFonts w:ascii="Calibri" w:hAnsi="Calibri" w:cs="Calibri"/>
                      <w:color w:val="000000"/>
                    </w:rPr>
                  </w:rPrChange>
                </w:rPr>
                <w:t>2</w:t>
              </w:r>
            </w:ins>
          </w:p>
        </w:tc>
        <w:tc>
          <w:tcPr>
            <w:tcW w:w="692" w:type="dxa"/>
            <w:shd w:val="clear" w:color="auto" w:fill="auto"/>
            <w:noWrap/>
            <w:vAlign w:val="center"/>
            <w:tcPrChange w:id="60568" w:author="pete jones" w:date="2022-01-04T12:56:00Z">
              <w:tcPr>
                <w:tcW w:w="692" w:type="dxa"/>
                <w:tcBorders>
                  <w:top w:val="single" w:sz="4" w:space="0" w:color="4472C4"/>
                  <w:left w:val="nil"/>
                  <w:bottom w:val="nil"/>
                  <w:right w:val="nil"/>
                </w:tcBorders>
                <w:shd w:val="clear" w:color="auto" w:fill="auto"/>
                <w:noWrap/>
                <w:vAlign w:val="center"/>
              </w:tcPr>
            </w:tcPrChange>
          </w:tcPr>
          <w:p w14:paraId="62353DF7" w14:textId="77777777" w:rsidR="00BD0299" w:rsidRPr="00FA4BC3" w:rsidRDefault="00BD0299">
            <w:pPr>
              <w:spacing w:before="0" w:after="0" w:line="240" w:lineRule="auto"/>
              <w:jc w:val="center"/>
              <w:rPr>
                <w:ins w:id="60569" w:author="pete jones" w:date="2022-01-04T12:37:00Z"/>
                <w:rFonts w:eastAsiaTheme="minorEastAsia" w:cstheme="minorHAnsi"/>
              </w:rPr>
              <w:pPrChange w:id="60570" w:author="pete jones" w:date="2022-01-04T12:56:00Z">
                <w:pPr>
                  <w:jc w:val="center"/>
                </w:pPr>
              </w:pPrChange>
            </w:pPr>
          </w:p>
        </w:tc>
        <w:tc>
          <w:tcPr>
            <w:tcW w:w="692" w:type="dxa"/>
            <w:shd w:val="clear" w:color="auto" w:fill="auto"/>
            <w:noWrap/>
            <w:vAlign w:val="center"/>
            <w:tcPrChange w:id="60571" w:author="pete jones" w:date="2022-01-04T12:56:00Z">
              <w:tcPr>
                <w:tcW w:w="692" w:type="dxa"/>
                <w:tcBorders>
                  <w:top w:val="single" w:sz="4" w:space="0" w:color="4472C4"/>
                  <w:left w:val="nil"/>
                  <w:bottom w:val="nil"/>
                  <w:right w:val="nil"/>
                </w:tcBorders>
                <w:shd w:val="clear" w:color="auto" w:fill="auto"/>
                <w:noWrap/>
                <w:vAlign w:val="center"/>
              </w:tcPr>
            </w:tcPrChange>
          </w:tcPr>
          <w:p w14:paraId="2F972478" w14:textId="77777777" w:rsidR="00BD0299" w:rsidRPr="00FA4BC3" w:rsidRDefault="00BD0299">
            <w:pPr>
              <w:spacing w:before="0" w:after="0" w:line="240" w:lineRule="auto"/>
              <w:jc w:val="center"/>
              <w:rPr>
                <w:ins w:id="60572" w:author="pete jones" w:date="2022-01-04T12:37:00Z"/>
                <w:rFonts w:eastAsiaTheme="minorEastAsia" w:cstheme="minorHAnsi"/>
              </w:rPr>
              <w:pPrChange w:id="60573" w:author="pete jones" w:date="2022-01-04T12:56:00Z">
                <w:pPr>
                  <w:jc w:val="center"/>
                </w:pPr>
              </w:pPrChange>
            </w:pPr>
            <w:ins w:id="60574" w:author="pete jones" w:date="2022-01-04T12:37:00Z">
              <w:r w:rsidRPr="00FA4BC3">
                <w:rPr>
                  <w:rFonts w:eastAsiaTheme="minorEastAsia" w:cstheme="minorHAnsi"/>
                  <w:rPrChange w:id="60575" w:author="pete jones" w:date="2022-01-04T14:59:00Z">
                    <w:rPr>
                      <w:rFonts w:ascii="Calibri" w:hAnsi="Calibri" w:cs="Calibri"/>
                      <w:color w:val="000000"/>
                    </w:rPr>
                  </w:rPrChange>
                </w:rPr>
                <w:t>1</w:t>
              </w:r>
            </w:ins>
          </w:p>
        </w:tc>
        <w:tc>
          <w:tcPr>
            <w:tcW w:w="692" w:type="dxa"/>
            <w:shd w:val="clear" w:color="auto" w:fill="auto"/>
            <w:noWrap/>
            <w:vAlign w:val="center"/>
            <w:tcPrChange w:id="60576" w:author="pete jones" w:date="2022-01-04T12:56:00Z">
              <w:tcPr>
                <w:tcW w:w="692" w:type="dxa"/>
                <w:tcBorders>
                  <w:top w:val="single" w:sz="4" w:space="0" w:color="4472C4"/>
                  <w:left w:val="nil"/>
                  <w:bottom w:val="nil"/>
                  <w:right w:val="nil"/>
                </w:tcBorders>
                <w:shd w:val="clear" w:color="auto" w:fill="auto"/>
                <w:noWrap/>
                <w:vAlign w:val="center"/>
              </w:tcPr>
            </w:tcPrChange>
          </w:tcPr>
          <w:p w14:paraId="545ECD1C" w14:textId="77777777" w:rsidR="00BD0299" w:rsidRPr="00FF6A71" w:rsidRDefault="00BD0299">
            <w:pPr>
              <w:spacing w:before="0" w:after="0" w:line="240" w:lineRule="auto"/>
              <w:jc w:val="center"/>
              <w:rPr>
                <w:ins w:id="60577" w:author="pete jones" w:date="2022-01-04T12:37:00Z"/>
                <w:rFonts w:eastAsiaTheme="minorEastAsia" w:cstheme="minorHAnsi"/>
                <w:b/>
                <w:bCs/>
                <w:rPrChange w:id="60578" w:author="pete jones" w:date="2022-01-04T13:45:00Z">
                  <w:rPr>
                    <w:ins w:id="60579" w:author="pete jones" w:date="2022-01-04T12:37:00Z"/>
                    <w:rFonts w:eastAsiaTheme="minorEastAsia" w:cstheme="minorHAnsi"/>
                  </w:rPr>
                </w:rPrChange>
              </w:rPr>
              <w:pPrChange w:id="60580" w:author="pete jones" w:date="2022-01-04T12:56:00Z">
                <w:pPr>
                  <w:jc w:val="center"/>
                </w:pPr>
              </w:pPrChange>
            </w:pPr>
          </w:p>
        </w:tc>
      </w:tr>
    </w:tbl>
    <w:p w14:paraId="27896D5B" w14:textId="2A44112A" w:rsidR="00BD0299" w:rsidRPr="00FF6A71" w:rsidRDefault="00BD0299" w:rsidP="00BD0299">
      <w:pPr>
        <w:rPr>
          <w:ins w:id="60581" w:author="pete jones" w:date="2022-01-04T12:37:00Z"/>
        </w:rPr>
      </w:pPr>
      <w:ins w:id="60582" w:author="pete jones" w:date="2022-01-04T12:37:00Z">
        <w:r w:rsidRPr="00FF6A71">
          <w:t xml:space="preserve">Q2.11.5 Engineering design is devising a system, </w:t>
        </w:r>
      </w:ins>
      <w:ins w:id="60583" w:author="pete jones" w:date="2022-04-05T11:21:00Z">
        <w:r w:rsidR="00E06CA9" w:rsidRPr="00FF6A71">
          <w:t>component,</w:t>
        </w:r>
      </w:ins>
      <w:ins w:id="60584" w:author="pete jones" w:date="2022-01-04T12:37:00Z">
        <w:r w:rsidRPr="00FF6A71">
          <w:t xml:space="preserve"> or </w:t>
        </w:r>
      </w:ins>
      <w:ins w:id="60585" w:author="pete jones" w:date="2022-04-01T14:44:00Z">
        <w:r w:rsidR="00B2191E">
          <w:t>method</w:t>
        </w:r>
      </w:ins>
      <w:ins w:id="60586" w:author="pete jones" w:date="2022-01-04T12:37:00Z">
        <w:r w:rsidRPr="00FF6A71">
          <w:t xml:space="preserve"> to meet </w:t>
        </w:r>
      </w:ins>
      <w:ins w:id="60587" w:author="pete jones" w:date="2022-03-30T12:23:00Z">
        <w:r w:rsidR="006E7D7D">
          <w:t>the</w:t>
        </w:r>
      </w:ins>
      <w:ins w:id="60588" w:author="pete jones" w:date="2022-01-04T12:37:00Z">
        <w:r w:rsidRPr="00FF6A71">
          <w:t xml:space="preserve"> desired need.</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0589">
          <w:tblGrid>
            <w:gridCol w:w="814"/>
            <w:gridCol w:w="814"/>
            <w:gridCol w:w="814"/>
            <w:gridCol w:w="814"/>
            <w:gridCol w:w="692"/>
            <w:gridCol w:w="692"/>
            <w:gridCol w:w="692"/>
            <w:gridCol w:w="692"/>
          </w:tblGrid>
        </w:tblGridChange>
      </w:tblGrid>
      <w:tr w:rsidR="00BD0299" w:rsidRPr="00FF6A71" w14:paraId="37F44B78" w14:textId="77777777" w:rsidTr="00015922">
        <w:trPr>
          <w:trHeight w:val="300"/>
          <w:jc w:val="center"/>
          <w:ins w:id="60590" w:author="pete jones" w:date="2022-01-04T12:37:00Z"/>
        </w:trPr>
        <w:tc>
          <w:tcPr>
            <w:tcW w:w="814" w:type="dxa"/>
            <w:shd w:val="clear" w:color="auto" w:fill="E7E6E6" w:themeFill="background2"/>
            <w:vAlign w:val="center"/>
          </w:tcPr>
          <w:p w14:paraId="5E35161F" w14:textId="77777777" w:rsidR="00BD0299" w:rsidRPr="00FF6A71" w:rsidRDefault="00BD0299">
            <w:pPr>
              <w:spacing w:before="0" w:after="0" w:line="240" w:lineRule="auto"/>
              <w:jc w:val="center"/>
              <w:rPr>
                <w:ins w:id="60591" w:author="pete jones" w:date="2022-01-04T12:37:00Z"/>
                <w:rFonts w:eastAsiaTheme="minorEastAsia" w:cstheme="minorHAnsi"/>
                <w:b/>
                <w:bCs/>
              </w:rPr>
              <w:pPrChange w:id="60592" w:author="pete jones" w:date="2022-01-04T12:56:00Z">
                <w:pPr>
                  <w:jc w:val="center"/>
                </w:pPr>
              </w:pPrChange>
            </w:pPr>
            <w:ins w:id="6059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59E89D7" w14:textId="77777777" w:rsidR="00BD0299" w:rsidRPr="00FF6A71" w:rsidRDefault="00BD0299">
            <w:pPr>
              <w:spacing w:before="0" w:after="0" w:line="240" w:lineRule="auto"/>
              <w:jc w:val="center"/>
              <w:rPr>
                <w:ins w:id="60594" w:author="pete jones" w:date="2022-01-04T12:37:00Z"/>
                <w:rFonts w:eastAsiaTheme="minorEastAsia" w:cstheme="minorHAnsi"/>
                <w:b/>
                <w:bCs/>
              </w:rPr>
              <w:pPrChange w:id="60595" w:author="pete jones" w:date="2022-01-04T12:56:00Z">
                <w:pPr>
                  <w:jc w:val="center"/>
                </w:pPr>
              </w:pPrChange>
            </w:pPr>
            <w:ins w:id="6059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1E1ACA22" w14:textId="77777777" w:rsidR="00BD0299" w:rsidRPr="00FF6A71" w:rsidRDefault="00BD0299">
            <w:pPr>
              <w:spacing w:before="0" w:after="0" w:line="240" w:lineRule="auto"/>
              <w:jc w:val="center"/>
              <w:rPr>
                <w:ins w:id="60597" w:author="pete jones" w:date="2022-01-04T12:37:00Z"/>
                <w:rFonts w:eastAsiaTheme="minorEastAsia" w:cstheme="minorHAnsi"/>
                <w:b/>
                <w:bCs/>
              </w:rPr>
              <w:pPrChange w:id="60598" w:author="pete jones" w:date="2022-01-04T12:56:00Z">
                <w:pPr>
                  <w:jc w:val="center"/>
                </w:pPr>
              </w:pPrChange>
            </w:pPr>
            <w:ins w:id="6059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04C949B4" w14:textId="77777777" w:rsidR="00BD0299" w:rsidRPr="00FF6A71" w:rsidRDefault="00BD0299">
            <w:pPr>
              <w:spacing w:before="0" w:after="0" w:line="240" w:lineRule="auto"/>
              <w:jc w:val="center"/>
              <w:rPr>
                <w:ins w:id="60600" w:author="pete jones" w:date="2022-01-04T12:37:00Z"/>
                <w:rFonts w:eastAsiaTheme="minorEastAsia" w:cstheme="minorHAnsi"/>
                <w:b/>
                <w:bCs/>
              </w:rPr>
              <w:pPrChange w:id="60601" w:author="pete jones" w:date="2022-01-04T12:56:00Z">
                <w:pPr>
                  <w:jc w:val="center"/>
                </w:pPr>
              </w:pPrChange>
            </w:pPr>
            <w:ins w:id="6060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391D3F94" w14:textId="77777777" w:rsidR="00BD0299" w:rsidRPr="00FF6A71" w:rsidRDefault="00BD0299">
            <w:pPr>
              <w:spacing w:before="0" w:after="0" w:line="240" w:lineRule="auto"/>
              <w:jc w:val="center"/>
              <w:rPr>
                <w:ins w:id="60603" w:author="pete jones" w:date="2022-01-04T12:37:00Z"/>
                <w:rFonts w:eastAsiaTheme="minorEastAsia" w:cstheme="minorHAnsi"/>
                <w:b/>
                <w:bCs/>
              </w:rPr>
              <w:pPrChange w:id="60604" w:author="pete jones" w:date="2022-01-04T12:56:00Z">
                <w:pPr>
                  <w:jc w:val="center"/>
                </w:pPr>
              </w:pPrChange>
            </w:pPr>
            <w:ins w:id="6060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21CEBA8" w14:textId="77777777" w:rsidR="00BD0299" w:rsidRPr="00FF6A71" w:rsidRDefault="00BD0299">
            <w:pPr>
              <w:spacing w:before="0" w:after="0" w:line="240" w:lineRule="auto"/>
              <w:jc w:val="center"/>
              <w:rPr>
                <w:ins w:id="60606" w:author="pete jones" w:date="2022-01-04T12:37:00Z"/>
                <w:rFonts w:eastAsiaTheme="minorEastAsia" w:cstheme="minorHAnsi"/>
                <w:b/>
                <w:bCs/>
              </w:rPr>
              <w:pPrChange w:id="60607" w:author="pete jones" w:date="2022-01-04T12:56:00Z">
                <w:pPr>
                  <w:jc w:val="center"/>
                </w:pPr>
              </w:pPrChange>
            </w:pPr>
            <w:ins w:id="6060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A894C2C" w14:textId="77777777" w:rsidR="00BD0299" w:rsidRPr="00FF6A71" w:rsidRDefault="00BD0299">
            <w:pPr>
              <w:spacing w:before="0" w:after="0" w:line="240" w:lineRule="auto"/>
              <w:jc w:val="center"/>
              <w:rPr>
                <w:ins w:id="60609" w:author="pete jones" w:date="2022-01-04T12:37:00Z"/>
                <w:rFonts w:eastAsiaTheme="minorEastAsia" w:cstheme="minorHAnsi"/>
                <w:b/>
                <w:bCs/>
              </w:rPr>
              <w:pPrChange w:id="60610" w:author="pete jones" w:date="2022-01-04T12:56:00Z">
                <w:pPr>
                  <w:jc w:val="center"/>
                </w:pPr>
              </w:pPrChange>
            </w:pPr>
            <w:ins w:id="6061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03BFA0B" w14:textId="77777777" w:rsidR="00BD0299" w:rsidRPr="00FF6A71" w:rsidRDefault="00BD0299">
            <w:pPr>
              <w:spacing w:before="0" w:after="0" w:line="240" w:lineRule="auto"/>
              <w:jc w:val="center"/>
              <w:rPr>
                <w:ins w:id="60612" w:author="pete jones" w:date="2022-01-04T12:37:00Z"/>
                <w:rFonts w:eastAsiaTheme="minorEastAsia" w:cstheme="minorHAnsi"/>
                <w:b/>
                <w:bCs/>
              </w:rPr>
              <w:pPrChange w:id="60613" w:author="pete jones" w:date="2022-01-04T12:56:00Z">
                <w:pPr>
                  <w:jc w:val="center"/>
                </w:pPr>
              </w:pPrChange>
            </w:pPr>
            <w:ins w:id="60614" w:author="pete jones" w:date="2022-01-04T12:37:00Z">
              <w:r w:rsidRPr="00FF6A71">
                <w:rPr>
                  <w:rFonts w:eastAsiaTheme="minorEastAsia" w:cstheme="minorHAnsi"/>
                  <w:b/>
                  <w:bCs/>
                </w:rPr>
                <w:t>7</w:t>
              </w:r>
            </w:ins>
          </w:p>
        </w:tc>
      </w:tr>
      <w:tr w:rsidR="00BD0299" w:rsidRPr="00FF6A71" w14:paraId="372AEE0E" w14:textId="77777777" w:rsidTr="00701BD7">
        <w:tblPrEx>
          <w:tblW w:w="0" w:type="auto"/>
          <w:jc w:val="center"/>
          <w:tblPrExChange w:id="60615" w:author="pete jones" w:date="2022-01-04T12:56:00Z">
            <w:tblPrEx>
              <w:tblW w:w="0" w:type="auto"/>
              <w:jc w:val="center"/>
            </w:tblPrEx>
          </w:tblPrExChange>
        </w:tblPrEx>
        <w:trPr>
          <w:trHeight w:val="300"/>
          <w:jc w:val="center"/>
          <w:ins w:id="60616" w:author="pete jones" w:date="2022-01-04T12:37:00Z"/>
          <w:trPrChange w:id="60617" w:author="pete jones" w:date="2022-01-04T12:56:00Z">
            <w:trPr>
              <w:trHeight w:val="300"/>
              <w:jc w:val="center"/>
            </w:trPr>
          </w:trPrChange>
        </w:trPr>
        <w:tc>
          <w:tcPr>
            <w:tcW w:w="814" w:type="dxa"/>
            <w:vAlign w:val="center"/>
            <w:tcPrChange w:id="60618" w:author="pete jones" w:date="2022-01-04T12:56:00Z">
              <w:tcPr>
                <w:tcW w:w="814" w:type="dxa"/>
                <w:vAlign w:val="center"/>
              </w:tcPr>
            </w:tcPrChange>
          </w:tcPr>
          <w:p w14:paraId="31FFFB68" w14:textId="77777777" w:rsidR="00BD0299" w:rsidRPr="00FF6A71" w:rsidRDefault="00BD0299">
            <w:pPr>
              <w:spacing w:before="0" w:after="0" w:line="240" w:lineRule="auto"/>
              <w:jc w:val="center"/>
              <w:rPr>
                <w:ins w:id="60619" w:author="pete jones" w:date="2022-01-04T12:37:00Z"/>
                <w:rFonts w:eastAsiaTheme="minorEastAsia" w:cstheme="minorHAnsi"/>
                <w:b/>
                <w:bCs/>
              </w:rPr>
              <w:pPrChange w:id="60620" w:author="pete jones" w:date="2022-01-04T12:56:00Z">
                <w:pPr>
                  <w:jc w:val="center"/>
                </w:pPr>
              </w:pPrChange>
            </w:pPr>
            <w:ins w:id="60621" w:author="pete jones" w:date="2022-01-04T12:37:00Z">
              <w:r w:rsidRPr="00FF6A71">
                <w:rPr>
                  <w:rFonts w:eastAsiaTheme="minorEastAsia" w:cstheme="minorHAnsi"/>
                  <w:b/>
                  <w:bCs/>
                </w:rPr>
                <w:t>%</w:t>
              </w:r>
            </w:ins>
          </w:p>
        </w:tc>
        <w:tc>
          <w:tcPr>
            <w:tcW w:w="814" w:type="dxa"/>
            <w:shd w:val="clear" w:color="auto" w:fill="auto"/>
            <w:noWrap/>
            <w:vAlign w:val="bottom"/>
            <w:tcPrChange w:id="60622" w:author="pete jones" w:date="2022-01-04T12:56:00Z">
              <w:tcPr>
                <w:tcW w:w="814" w:type="dxa"/>
                <w:tcBorders>
                  <w:top w:val="single" w:sz="4" w:space="0" w:color="4472C4"/>
                  <w:left w:val="nil"/>
                  <w:bottom w:val="nil"/>
                  <w:right w:val="nil"/>
                </w:tcBorders>
                <w:shd w:val="clear" w:color="auto" w:fill="auto"/>
                <w:noWrap/>
                <w:vAlign w:val="bottom"/>
              </w:tcPr>
            </w:tcPrChange>
          </w:tcPr>
          <w:p w14:paraId="445CA331" w14:textId="77777777" w:rsidR="00BD0299" w:rsidRPr="00FA4BC3" w:rsidRDefault="00BD0299">
            <w:pPr>
              <w:spacing w:before="0" w:after="0" w:line="240" w:lineRule="auto"/>
              <w:jc w:val="center"/>
              <w:rPr>
                <w:ins w:id="60623" w:author="pete jones" w:date="2022-01-04T12:37:00Z"/>
                <w:rFonts w:eastAsiaTheme="minorEastAsia" w:cstheme="minorHAnsi"/>
              </w:rPr>
              <w:pPrChange w:id="60624" w:author="pete jones" w:date="2022-01-04T12:56:00Z">
                <w:pPr>
                  <w:jc w:val="center"/>
                </w:pPr>
              </w:pPrChange>
            </w:pPr>
            <w:ins w:id="60625" w:author="pete jones" w:date="2022-01-04T12:37:00Z">
              <w:r w:rsidRPr="00FA4BC3">
                <w:rPr>
                  <w:rFonts w:eastAsiaTheme="minorEastAsia" w:cstheme="minorHAnsi"/>
                  <w:rPrChange w:id="60626" w:author="pete jones" w:date="2022-01-04T14:59:00Z">
                    <w:rPr>
                      <w:rFonts w:ascii="Calibri" w:hAnsi="Calibri" w:cs="Calibri"/>
                      <w:color w:val="000000"/>
                    </w:rPr>
                  </w:rPrChange>
                </w:rPr>
                <w:t>20%</w:t>
              </w:r>
            </w:ins>
          </w:p>
        </w:tc>
        <w:tc>
          <w:tcPr>
            <w:tcW w:w="814" w:type="dxa"/>
            <w:shd w:val="clear" w:color="auto" w:fill="auto"/>
            <w:noWrap/>
            <w:vAlign w:val="bottom"/>
            <w:tcPrChange w:id="60627" w:author="pete jones" w:date="2022-01-04T12:56:00Z">
              <w:tcPr>
                <w:tcW w:w="814" w:type="dxa"/>
                <w:tcBorders>
                  <w:top w:val="single" w:sz="4" w:space="0" w:color="4472C4"/>
                  <w:left w:val="nil"/>
                  <w:bottom w:val="nil"/>
                  <w:right w:val="nil"/>
                </w:tcBorders>
                <w:shd w:val="clear" w:color="auto" w:fill="auto"/>
                <w:noWrap/>
                <w:vAlign w:val="bottom"/>
              </w:tcPr>
            </w:tcPrChange>
          </w:tcPr>
          <w:p w14:paraId="30ED638C" w14:textId="77777777" w:rsidR="00BD0299" w:rsidRPr="00FA4BC3" w:rsidRDefault="00BD0299">
            <w:pPr>
              <w:spacing w:before="0" w:after="0" w:line="240" w:lineRule="auto"/>
              <w:jc w:val="center"/>
              <w:rPr>
                <w:ins w:id="60628" w:author="pete jones" w:date="2022-01-04T12:37:00Z"/>
                <w:rFonts w:eastAsiaTheme="minorEastAsia" w:cstheme="minorHAnsi"/>
              </w:rPr>
              <w:pPrChange w:id="60629" w:author="pete jones" w:date="2022-01-04T12:56:00Z">
                <w:pPr>
                  <w:jc w:val="center"/>
                </w:pPr>
              </w:pPrChange>
            </w:pPr>
            <w:ins w:id="60630" w:author="pete jones" w:date="2022-01-04T12:37:00Z">
              <w:r w:rsidRPr="00FA4BC3">
                <w:rPr>
                  <w:rFonts w:eastAsiaTheme="minorEastAsia" w:cstheme="minorHAnsi"/>
                  <w:rPrChange w:id="60631" w:author="pete jones" w:date="2022-01-04T14:59:00Z">
                    <w:rPr>
                      <w:rFonts w:ascii="Calibri" w:hAnsi="Calibri" w:cs="Calibri"/>
                      <w:color w:val="000000"/>
                    </w:rPr>
                  </w:rPrChange>
                </w:rPr>
                <w:t>80%</w:t>
              </w:r>
            </w:ins>
          </w:p>
        </w:tc>
        <w:tc>
          <w:tcPr>
            <w:tcW w:w="814" w:type="dxa"/>
            <w:shd w:val="clear" w:color="auto" w:fill="auto"/>
            <w:noWrap/>
            <w:vAlign w:val="center"/>
            <w:tcPrChange w:id="60632" w:author="pete jones" w:date="2022-01-04T12:56:00Z">
              <w:tcPr>
                <w:tcW w:w="814" w:type="dxa"/>
                <w:tcBorders>
                  <w:top w:val="single" w:sz="4" w:space="0" w:color="4472C4"/>
                  <w:left w:val="nil"/>
                  <w:bottom w:val="nil"/>
                  <w:right w:val="nil"/>
                </w:tcBorders>
                <w:shd w:val="clear" w:color="auto" w:fill="auto"/>
                <w:noWrap/>
                <w:vAlign w:val="center"/>
              </w:tcPr>
            </w:tcPrChange>
          </w:tcPr>
          <w:p w14:paraId="1E10B60C" w14:textId="77777777" w:rsidR="00BD0299" w:rsidRPr="00FF6A71" w:rsidRDefault="00BD0299">
            <w:pPr>
              <w:spacing w:before="0" w:after="0" w:line="240" w:lineRule="auto"/>
              <w:jc w:val="center"/>
              <w:rPr>
                <w:ins w:id="60633" w:author="pete jones" w:date="2022-01-04T12:37:00Z"/>
                <w:rFonts w:eastAsiaTheme="minorEastAsia" w:cstheme="minorHAnsi"/>
                <w:b/>
                <w:bCs/>
                <w:rPrChange w:id="60634" w:author="pete jones" w:date="2022-01-04T13:45:00Z">
                  <w:rPr>
                    <w:ins w:id="60635" w:author="pete jones" w:date="2022-01-04T12:37:00Z"/>
                    <w:rFonts w:eastAsiaTheme="minorEastAsia" w:cstheme="minorHAnsi"/>
                  </w:rPr>
                </w:rPrChange>
              </w:rPr>
              <w:pPrChange w:id="60636" w:author="pete jones" w:date="2022-01-04T12:56:00Z">
                <w:pPr>
                  <w:jc w:val="center"/>
                </w:pPr>
              </w:pPrChange>
            </w:pPr>
          </w:p>
        </w:tc>
        <w:tc>
          <w:tcPr>
            <w:tcW w:w="692" w:type="dxa"/>
            <w:shd w:val="clear" w:color="auto" w:fill="auto"/>
            <w:noWrap/>
            <w:vAlign w:val="center"/>
            <w:tcPrChange w:id="60637" w:author="pete jones" w:date="2022-01-04T12:56:00Z">
              <w:tcPr>
                <w:tcW w:w="692" w:type="dxa"/>
                <w:tcBorders>
                  <w:top w:val="single" w:sz="4" w:space="0" w:color="4472C4"/>
                  <w:left w:val="nil"/>
                  <w:bottom w:val="nil"/>
                  <w:right w:val="nil"/>
                </w:tcBorders>
                <w:shd w:val="clear" w:color="auto" w:fill="auto"/>
                <w:noWrap/>
                <w:vAlign w:val="center"/>
              </w:tcPr>
            </w:tcPrChange>
          </w:tcPr>
          <w:p w14:paraId="0224A914" w14:textId="77777777" w:rsidR="00BD0299" w:rsidRPr="00FF6A71" w:rsidRDefault="00BD0299">
            <w:pPr>
              <w:spacing w:before="0" w:after="0" w:line="240" w:lineRule="auto"/>
              <w:jc w:val="center"/>
              <w:rPr>
                <w:ins w:id="60638" w:author="pete jones" w:date="2022-01-04T12:37:00Z"/>
                <w:rFonts w:eastAsiaTheme="minorEastAsia" w:cstheme="minorHAnsi"/>
                <w:b/>
                <w:bCs/>
                <w:rPrChange w:id="60639" w:author="pete jones" w:date="2022-01-04T13:45:00Z">
                  <w:rPr>
                    <w:ins w:id="60640" w:author="pete jones" w:date="2022-01-04T12:37:00Z"/>
                    <w:rFonts w:eastAsiaTheme="minorEastAsia" w:cstheme="minorHAnsi"/>
                  </w:rPr>
                </w:rPrChange>
              </w:rPr>
              <w:pPrChange w:id="60641" w:author="pete jones" w:date="2022-01-04T12:56:00Z">
                <w:pPr>
                  <w:jc w:val="center"/>
                </w:pPr>
              </w:pPrChange>
            </w:pPr>
          </w:p>
        </w:tc>
        <w:tc>
          <w:tcPr>
            <w:tcW w:w="692" w:type="dxa"/>
            <w:shd w:val="clear" w:color="auto" w:fill="auto"/>
            <w:noWrap/>
            <w:vAlign w:val="center"/>
            <w:tcPrChange w:id="60642" w:author="pete jones" w:date="2022-01-04T12:56:00Z">
              <w:tcPr>
                <w:tcW w:w="692" w:type="dxa"/>
                <w:tcBorders>
                  <w:top w:val="single" w:sz="4" w:space="0" w:color="4472C4"/>
                  <w:left w:val="nil"/>
                  <w:bottom w:val="nil"/>
                  <w:right w:val="nil"/>
                </w:tcBorders>
                <w:shd w:val="clear" w:color="auto" w:fill="auto"/>
                <w:noWrap/>
                <w:vAlign w:val="center"/>
              </w:tcPr>
            </w:tcPrChange>
          </w:tcPr>
          <w:p w14:paraId="53771904" w14:textId="77777777" w:rsidR="00BD0299" w:rsidRPr="00FF6A71" w:rsidRDefault="00BD0299">
            <w:pPr>
              <w:spacing w:before="0" w:after="0" w:line="240" w:lineRule="auto"/>
              <w:jc w:val="center"/>
              <w:rPr>
                <w:ins w:id="60643" w:author="pete jones" w:date="2022-01-04T12:37:00Z"/>
                <w:rFonts w:eastAsiaTheme="minorEastAsia" w:cstheme="minorHAnsi"/>
                <w:b/>
                <w:bCs/>
                <w:rPrChange w:id="60644" w:author="pete jones" w:date="2022-01-04T13:45:00Z">
                  <w:rPr>
                    <w:ins w:id="60645" w:author="pete jones" w:date="2022-01-04T12:37:00Z"/>
                    <w:rFonts w:eastAsiaTheme="minorEastAsia" w:cstheme="minorHAnsi"/>
                  </w:rPr>
                </w:rPrChange>
              </w:rPr>
              <w:pPrChange w:id="60646" w:author="pete jones" w:date="2022-01-04T12:56:00Z">
                <w:pPr>
                  <w:jc w:val="center"/>
                </w:pPr>
              </w:pPrChange>
            </w:pPr>
          </w:p>
        </w:tc>
        <w:tc>
          <w:tcPr>
            <w:tcW w:w="692" w:type="dxa"/>
            <w:shd w:val="clear" w:color="auto" w:fill="auto"/>
            <w:noWrap/>
            <w:vAlign w:val="bottom"/>
            <w:tcPrChange w:id="60647" w:author="pete jones" w:date="2022-01-04T12:56:00Z">
              <w:tcPr>
                <w:tcW w:w="692" w:type="dxa"/>
                <w:tcBorders>
                  <w:top w:val="single" w:sz="4" w:space="0" w:color="4472C4"/>
                  <w:left w:val="nil"/>
                  <w:bottom w:val="nil"/>
                  <w:right w:val="nil"/>
                </w:tcBorders>
                <w:shd w:val="clear" w:color="auto" w:fill="auto"/>
                <w:noWrap/>
                <w:vAlign w:val="bottom"/>
              </w:tcPr>
            </w:tcPrChange>
          </w:tcPr>
          <w:p w14:paraId="1B078380" w14:textId="77777777" w:rsidR="00BD0299" w:rsidRPr="00FF6A71" w:rsidRDefault="00BD0299">
            <w:pPr>
              <w:spacing w:before="0" w:after="0" w:line="240" w:lineRule="auto"/>
              <w:jc w:val="center"/>
              <w:rPr>
                <w:ins w:id="60648" w:author="pete jones" w:date="2022-01-04T12:37:00Z"/>
                <w:rFonts w:eastAsiaTheme="minorEastAsia" w:cstheme="minorHAnsi"/>
                <w:b/>
                <w:bCs/>
                <w:rPrChange w:id="60649" w:author="pete jones" w:date="2022-01-04T13:45:00Z">
                  <w:rPr>
                    <w:ins w:id="60650" w:author="pete jones" w:date="2022-01-04T12:37:00Z"/>
                    <w:rFonts w:eastAsiaTheme="minorEastAsia" w:cstheme="minorHAnsi"/>
                  </w:rPr>
                </w:rPrChange>
              </w:rPr>
              <w:pPrChange w:id="60651" w:author="pete jones" w:date="2022-01-04T12:56:00Z">
                <w:pPr>
                  <w:jc w:val="center"/>
                </w:pPr>
              </w:pPrChange>
            </w:pPr>
          </w:p>
        </w:tc>
        <w:tc>
          <w:tcPr>
            <w:tcW w:w="692" w:type="dxa"/>
            <w:shd w:val="clear" w:color="auto" w:fill="auto"/>
            <w:noWrap/>
            <w:vAlign w:val="bottom"/>
            <w:tcPrChange w:id="60652" w:author="pete jones" w:date="2022-01-04T12:56:00Z">
              <w:tcPr>
                <w:tcW w:w="692" w:type="dxa"/>
                <w:tcBorders>
                  <w:top w:val="single" w:sz="4" w:space="0" w:color="4472C4"/>
                  <w:left w:val="nil"/>
                  <w:bottom w:val="nil"/>
                  <w:right w:val="nil"/>
                </w:tcBorders>
                <w:shd w:val="clear" w:color="auto" w:fill="auto"/>
                <w:noWrap/>
                <w:vAlign w:val="bottom"/>
              </w:tcPr>
            </w:tcPrChange>
          </w:tcPr>
          <w:p w14:paraId="0A4C9634" w14:textId="77777777" w:rsidR="00BD0299" w:rsidRPr="00FF6A71" w:rsidRDefault="00BD0299">
            <w:pPr>
              <w:spacing w:before="0" w:after="0" w:line="240" w:lineRule="auto"/>
              <w:jc w:val="center"/>
              <w:rPr>
                <w:ins w:id="60653" w:author="pete jones" w:date="2022-01-04T12:37:00Z"/>
                <w:rFonts w:eastAsiaTheme="minorEastAsia" w:cstheme="minorHAnsi"/>
                <w:b/>
                <w:bCs/>
                <w:rPrChange w:id="60654" w:author="pete jones" w:date="2022-01-04T13:45:00Z">
                  <w:rPr>
                    <w:ins w:id="60655" w:author="pete jones" w:date="2022-01-04T12:37:00Z"/>
                    <w:rFonts w:eastAsiaTheme="minorEastAsia" w:cstheme="minorHAnsi"/>
                  </w:rPr>
                </w:rPrChange>
              </w:rPr>
              <w:pPrChange w:id="60656" w:author="pete jones" w:date="2022-01-04T12:56:00Z">
                <w:pPr>
                  <w:jc w:val="center"/>
                </w:pPr>
              </w:pPrChange>
            </w:pPr>
          </w:p>
        </w:tc>
      </w:tr>
      <w:tr w:rsidR="00BD0299" w:rsidRPr="00FF6A71" w14:paraId="6F7FCFC5" w14:textId="77777777" w:rsidTr="00701BD7">
        <w:tblPrEx>
          <w:tblW w:w="0" w:type="auto"/>
          <w:jc w:val="center"/>
          <w:tblPrExChange w:id="60657" w:author="pete jones" w:date="2022-01-04T12:56:00Z">
            <w:tblPrEx>
              <w:tblW w:w="0" w:type="auto"/>
              <w:jc w:val="center"/>
            </w:tblPrEx>
          </w:tblPrExChange>
        </w:tblPrEx>
        <w:trPr>
          <w:trHeight w:val="300"/>
          <w:jc w:val="center"/>
          <w:ins w:id="60658" w:author="pete jones" w:date="2022-01-04T12:37:00Z"/>
          <w:trPrChange w:id="60659" w:author="pete jones" w:date="2022-01-04T12:56:00Z">
            <w:trPr>
              <w:trHeight w:val="300"/>
              <w:jc w:val="center"/>
            </w:trPr>
          </w:trPrChange>
        </w:trPr>
        <w:tc>
          <w:tcPr>
            <w:tcW w:w="814" w:type="dxa"/>
            <w:vAlign w:val="center"/>
            <w:tcPrChange w:id="60660" w:author="pete jones" w:date="2022-01-04T12:56:00Z">
              <w:tcPr>
                <w:tcW w:w="814" w:type="dxa"/>
                <w:vAlign w:val="center"/>
              </w:tcPr>
            </w:tcPrChange>
          </w:tcPr>
          <w:p w14:paraId="04FB6C87" w14:textId="77777777" w:rsidR="00BD0299" w:rsidRPr="00FF6A71" w:rsidRDefault="00BD0299">
            <w:pPr>
              <w:spacing w:before="0" w:after="0" w:line="240" w:lineRule="auto"/>
              <w:jc w:val="center"/>
              <w:rPr>
                <w:ins w:id="60661" w:author="pete jones" w:date="2022-01-04T12:37:00Z"/>
                <w:rFonts w:eastAsiaTheme="minorEastAsia" w:cstheme="minorHAnsi"/>
                <w:b/>
                <w:bCs/>
              </w:rPr>
              <w:pPrChange w:id="60662" w:author="pete jones" w:date="2022-01-04T12:56:00Z">
                <w:pPr>
                  <w:jc w:val="center"/>
                </w:pPr>
              </w:pPrChange>
            </w:pPr>
            <w:ins w:id="60663" w:author="pete jones" w:date="2022-01-04T12:37:00Z">
              <w:r w:rsidRPr="00FF6A71">
                <w:rPr>
                  <w:rFonts w:eastAsiaTheme="minorEastAsia" w:cstheme="minorHAnsi"/>
                  <w:b/>
                  <w:bCs/>
                </w:rPr>
                <w:t>Count</w:t>
              </w:r>
            </w:ins>
          </w:p>
        </w:tc>
        <w:tc>
          <w:tcPr>
            <w:tcW w:w="814" w:type="dxa"/>
            <w:shd w:val="clear" w:color="auto" w:fill="auto"/>
            <w:noWrap/>
            <w:vAlign w:val="center"/>
            <w:tcPrChange w:id="60664" w:author="pete jones" w:date="2022-01-04T12:56:00Z">
              <w:tcPr>
                <w:tcW w:w="814" w:type="dxa"/>
                <w:tcBorders>
                  <w:top w:val="single" w:sz="4" w:space="0" w:color="4472C4"/>
                  <w:left w:val="nil"/>
                  <w:bottom w:val="nil"/>
                  <w:right w:val="nil"/>
                </w:tcBorders>
                <w:shd w:val="clear" w:color="auto" w:fill="auto"/>
                <w:noWrap/>
                <w:vAlign w:val="center"/>
              </w:tcPr>
            </w:tcPrChange>
          </w:tcPr>
          <w:p w14:paraId="3C7F1790" w14:textId="77777777" w:rsidR="00BD0299" w:rsidRPr="00FA4BC3" w:rsidRDefault="00BD0299">
            <w:pPr>
              <w:spacing w:before="0" w:after="0" w:line="240" w:lineRule="auto"/>
              <w:jc w:val="center"/>
              <w:rPr>
                <w:ins w:id="60665" w:author="pete jones" w:date="2022-01-04T12:37:00Z"/>
                <w:rFonts w:eastAsiaTheme="minorEastAsia" w:cstheme="minorHAnsi"/>
              </w:rPr>
              <w:pPrChange w:id="60666" w:author="pete jones" w:date="2022-01-04T12:56:00Z">
                <w:pPr>
                  <w:jc w:val="center"/>
                </w:pPr>
              </w:pPrChange>
            </w:pPr>
            <w:ins w:id="60667" w:author="pete jones" w:date="2022-01-04T12:37:00Z">
              <w:r w:rsidRPr="00FA4BC3">
                <w:rPr>
                  <w:rFonts w:eastAsiaTheme="minorEastAsia" w:cstheme="minorHAnsi"/>
                  <w:rPrChange w:id="60668" w:author="pete jones" w:date="2022-01-04T14:59:00Z">
                    <w:rPr>
                      <w:rFonts w:ascii="Calibri" w:hAnsi="Calibri" w:cs="Calibri"/>
                      <w:color w:val="000000"/>
                    </w:rPr>
                  </w:rPrChange>
                </w:rPr>
                <w:t>2</w:t>
              </w:r>
            </w:ins>
          </w:p>
        </w:tc>
        <w:tc>
          <w:tcPr>
            <w:tcW w:w="814" w:type="dxa"/>
            <w:shd w:val="clear" w:color="auto" w:fill="auto"/>
            <w:noWrap/>
            <w:vAlign w:val="center"/>
            <w:tcPrChange w:id="60669" w:author="pete jones" w:date="2022-01-04T12:56:00Z">
              <w:tcPr>
                <w:tcW w:w="814" w:type="dxa"/>
                <w:tcBorders>
                  <w:top w:val="single" w:sz="4" w:space="0" w:color="4472C4"/>
                  <w:left w:val="nil"/>
                  <w:bottom w:val="nil"/>
                  <w:right w:val="nil"/>
                </w:tcBorders>
                <w:shd w:val="clear" w:color="auto" w:fill="auto"/>
                <w:noWrap/>
                <w:vAlign w:val="center"/>
              </w:tcPr>
            </w:tcPrChange>
          </w:tcPr>
          <w:p w14:paraId="72B7C2B4" w14:textId="77777777" w:rsidR="00BD0299" w:rsidRPr="00FA4BC3" w:rsidRDefault="00BD0299">
            <w:pPr>
              <w:spacing w:before="0" w:after="0" w:line="240" w:lineRule="auto"/>
              <w:jc w:val="center"/>
              <w:rPr>
                <w:ins w:id="60670" w:author="pete jones" w:date="2022-01-04T12:37:00Z"/>
                <w:rFonts w:eastAsiaTheme="minorEastAsia" w:cstheme="minorHAnsi"/>
              </w:rPr>
              <w:pPrChange w:id="60671" w:author="pete jones" w:date="2022-01-04T12:56:00Z">
                <w:pPr>
                  <w:jc w:val="center"/>
                </w:pPr>
              </w:pPrChange>
            </w:pPr>
            <w:ins w:id="60672" w:author="pete jones" w:date="2022-01-04T12:37:00Z">
              <w:r w:rsidRPr="00FA4BC3">
                <w:rPr>
                  <w:rFonts w:eastAsiaTheme="minorEastAsia" w:cstheme="minorHAnsi"/>
                  <w:rPrChange w:id="60673" w:author="pete jones" w:date="2022-01-04T14:59:00Z">
                    <w:rPr>
                      <w:rFonts w:ascii="Calibri" w:hAnsi="Calibri" w:cs="Calibri"/>
                      <w:color w:val="000000"/>
                    </w:rPr>
                  </w:rPrChange>
                </w:rPr>
                <w:t>8</w:t>
              </w:r>
            </w:ins>
          </w:p>
        </w:tc>
        <w:tc>
          <w:tcPr>
            <w:tcW w:w="814" w:type="dxa"/>
            <w:shd w:val="clear" w:color="auto" w:fill="auto"/>
            <w:noWrap/>
            <w:vAlign w:val="center"/>
            <w:tcPrChange w:id="60674" w:author="pete jones" w:date="2022-01-04T12:56:00Z">
              <w:tcPr>
                <w:tcW w:w="814" w:type="dxa"/>
                <w:tcBorders>
                  <w:top w:val="single" w:sz="4" w:space="0" w:color="4472C4"/>
                  <w:left w:val="nil"/>
                  <w:bottom w:val="nil"/>
                  <w:right w:val="nil"/>
                </w:tcBorders>
                <w:shd w:val="clear" w:color="auto" w:fill="auto"/>
                <w:noWrap/>
                <w:vAlign w:val="center"/>
              </w:tcPr>
            </w:tcPrChange>
          </w:tcPr>
          <w:p w14:paraId="0EB579F7" w14:textId="77777777" w:rsidR="00BD0299" w:rsidRPr="00FF6A71" w:rsidRDefault="00BD0299">
            <w:pPr>
              <w:spacing w:before="0" w:after="0" w:line="240" w:lineRule="auto"/>
              <w:jc w:val="center"/>
              <w:rPr>
                <w:ins w:id="60675" w:author="pete jones" w:date="2022-01-04T12:37:00Z"/>
                <w:rFonts w:eastAsiaTheme="minorEastAsia" w:cstheme="minorHAnsi"/>
                <w:b/>
                <w:bCs/>
                <w:rPrChange w:id="60676" w:author="pete jones" w:date="2022-01-04T13:45:00Z">
                  <w:rPr>
                    <w:ins w:id="60677" w:author="pete jones" w:date="2022-01-04T12:37:00Z"/>
                    <w:rFonts w:eastAsiaTheme="minorEastAsia" w:cstheme="minorHAnsi"/>
                  </w:rPr>
                </w:rPrChange>
              </w:rPr>
              <w:pPrChange w:id="60678" w:author="pete jones" w:date="2022-01-04T12:56:00Z">
                <w:pPr>
                  <w:jc w:val="center"/>
                </w:pPr>
              </w:pPrChange>
            </w:pPr>
          </w:p>
        </w:tc>
        <w:tc>
          <w:tcPr>
            <w:tcW w:w="692" w:type="dxa"/>
            <w:shd w:val="clear" w:color="auto" w:fill="auto"/>
            <w:noWrap/>
            <w:vAlign w:val="center"/>
            <w:tcPrChange w:id="60679" w:author="pete jones" w:date="2022-01-04T12:56:00Z">
              <w:tcPr>
                <w:tcW w:w="692" w:type="dxa"/>
                <w:tcBorders>
                  <w:top w:val="single" w:sz="4" w:space="0" w:color="4472C4"/>
                  <w:left w:val="nil"/>
                  <w:bottom w:val="nil"/>
                  <w:right w:val="nil"/>
                </w:tcBorders>
                <w:shd w:val="clear" w:color="auto" w:fill="auto"/>
                <w:noWrap/>
                <w:vAlign w:val="center"/>
              </w:tcPr>
            </w:tcPrChange>
          </w:tcPr>
          <w:p w14:paraId="6314B4E5" w14:textId="77777777" w:rsidR="00BD0299" w:rsidRPr="00FF6A71" w:rsidRDefault="00BD0299">
            <w:pPr>
              <w:spacing w:before="0" w:after="0" w:line="240" w:lineRule="auto"/>
              <w:jc w:val="center"/>
              <w:rPr>
                <w:ins w:id="60680" w:author="pete jones" w:date="2022-01-04T12:37:00Z"/>
                <w:rFonts w:eastAsiaTheme="minorEastAsia" w:cstheme="minorHAnsi"/>
                <w:b/>
                <w:bCs/>
                <w:rPrChange w:id="60681" w:author="pete jones" w:date="2022-01-04T13:45:00Z">
                  <w:rPr>
                    <w:ins w:id="60682" w:author="pete jones" w:date="2022-01-04T12:37:00Z"/>
                    <w:rFonts w:eastAsiaTheme="minorEastAsia" w:cstheme="minorHAnsi"/>
                  </w:rPr>
                </w:rPrChange>
              </w:rPr>
              <w:pPrChange w:id="60683" w:author="pete jones" w:date="2022-01-04T12:56:00Z">
                <w:pPr>
                  <w:jc w:val="center"/>
                </w:pPr>
              </w:pPrChange>
            </w:pPr>
          </w:p>
        </w:tc>
        <w:tc>
          <w:tcPr>
            <w:tcW w:w="692" w:type="dxa"/>
            <w:shd w:val="clear" w:color="auto" w:fill="auto"/>
            <w:noWrap/>
            <w:vAlign w:val="center"/>
            <w:tcPrChange w:id="60684" w:author="pete jones" w:date="2022-01-04T12:56:00Z">
              <w:tcPr>
                <w:tcW w:w="692" w:type="dxa"/>
                <w:tcBorders>
                  <w:top w:val="single" w:sz="4" w:space="0" w:color="4472C4"/>
                  <w:left w:val="nil"/>
                  <w:bottom w:val="nil"/>
                  <w:right w:val="nil"/>
                </w:tcBorders>
                <w:shd w:val="clear" w:color="auto" w:fill="auto"/>
                <w:noWrap/>
                <w:vAlign w:val="center"/>
              </w:tcPr>
            </w:tcPrChange>
          </w:tcPr>
          <w:p w14:paraId="2C6CAFED" w14:textId="77777777" w:rsidR="00BD0299" w:rsidRPr="00FF6A71" w:rsidRDefault="00BD0299">
            <w:pPr>
              <w:spacing w:before="0" w:after="0" w:line="240" w:lineRule="auto"/>
              <w:jc w:val="center"/>
              <w:rPr>
                <w:ins w:id="60685" w:author="pete jones" w:date="2022-01-04T12:37:00Z"/>
                <w:rFonts w:eastAsiaTheme="minorEastAsia" w:cstheme="minorHAnsi"/>
                <w:b/>
                <w:bCs/>
                <w:rPrChange w:id="60686" w:author="pete jones" w:date="2022-01-04T13:45:00Z">
                  <w:rPr>
                    <w:ins w:id="60687" w:author="pete jones" w:date="2022-01-04T12:37:00Z"/>
                    <w:rFonts w:eastAsiaTheme="minorEastAsia" w:cstheme="minorHAnsi"/>
                  </w:rPr>
                </w:rPrChange>
              </w:rPr>
              <w:pPrChange w:id="60688" w:author="pete jones" w:date="2022-01-04T12:56:00Z">
                <w:pPr>
                  <w:jc w:val="center"/>
                </w:pPr>
              </w:pPrChange>
            </w:pPr>
          </w:p>
        </w:tc>
        <w:tc>
          <w:tcPr>
            <w:tcW w:w="692" w:type="dxa"/>
            <w:shd w:val="clear" w:color="auto" w:fill="auto"/>
            <w:noWrap/>
            <w:vAlign w:val="center"/>
            <w:tcPrChange w:id="60689" w:author="pete jones" w:date="2022-01-04T12:56:00Z">
              <w:tcPr>
                <w:tcW w:w="692" w:type="dxa"/>
                <w:tcBorders>
                  <w:top w:val="single" w:sz="4" w:space="0" w:color="4472C4"/>
                  <w:left w:val="nil"/>
                  <w:bottom w:val="nil"/>
                  <w:right w:val="nil"/>
                </w:tcBorders>
                <w:shd w:val="clear" w:color="auto" w:fill="auto"/>
                <w:noWrap/>
                <w:vAlign w:val="center"/>
              </w:tcPr>
            </w:tcPrChange>
          </w:tcPr>
          <w:p w14:paraId="60A5DECD" w14:textId="77777777" w:rsidR="00BD0299" w:rsidRPr="00FF6A71" w:rsidRDefault="00BD0299">
            <w:pPr>
              <w:spacing w:before="0" w:after="0" w:line="240" w:lineRule="auto"/>
              <w:jc w:val="center"/>
              <w:rPr>
                <w:ins w:id="60690" w:author="pete jones" w:date="2022-01-04T12:37:00Z"/>
                <w:rFonts w:eastAsiaTheme="minorEastAsia" w:cstheme="minorHAnsi"/>
                <w:b/>
                <w:bCs/>
                <w:rPrChange w:id="60691" w:author="pete jones" w:date="2022-01-04T13:45:00Z">
                  <w:rPr>
                    <w:ins w:id="60692" w:author="pete jones" w:date="2022-01-04T12:37:00Z"/>
                    <w:rFonts w:eastAsiaTheme="minorEastAsia" w:cstheme="minorHAnsi"/>
                  </w:rPr>
                </w:rPrChange>
              </w:rPr>
              <w:pPrChange w:id="60693" w:author="pete jones" w:date="2022-01-04T12:56:00Z">
                <w:pPr>
                  <w:jc w:val="center"/>
                </w:pPr>
              </w:pPrChange>
            </w:pPr>
          </w:p>
        </w:tc>
        <w:tc>
          <w:tcPr>
            <w:tcW w:w="692" w:type="dxa"/>
            <w:shd w:val="clear" w:color="auto" w:fill="auto"/>
            <w:noWrap/>
            <w:vAlign w:val="center"/>
            <w:tcPrChange w:id="60694" w:author="pete jones" w:date="2022-01-04T12:56:00Z">
              <w:tcPr>
                <w:tcW w:w="692" w:type="dxa"/>
                <w:tcBorders>
                  <w:top w:val="single" w:sz="4" w:space="0" w:color="4472C4"/>
                  <w:left w:val="nil"/>
                  <w:bottom w:val="nil"/>
                  <w:right w:val="nil"/>
                </w:tcBorders>
                <w:shd w:val="clear" w:color="auto" w:fill="auto"/>
                <w:noWrap/>
                <w:vAlign w:val="center"/>
              </w:tcPr>
            </w:tcPrChange>
          </w:tcPr>
          <w:p w14:paraId="56615828" w14:textId="77777777" w:rsidR="00BD0299" w:rsidRPr="00FF6A71" w:rsidRDefault="00BD0299">
            <w:pPr>
              <w:spacing w:before="0" w:after="0" w:line="240" w:lineRule="auto"/>
              <w:jc w:val="center"/>
              <w:rPr>
                <w:ins w:id="60695" w:author="pete jones" w:date="2022-01-04T12:37:00Z"/>
                <w:rFonts w:eastAsiaTheme="minorEastAsia" w:cstheme="minorHAnsi"/>
                <w:b/>
                <w:bCs/>
                <w:rPrChange w:id="60696" w:author="pete jones" w:date="2022-01-04T13:45:00Z">
                  <w:rPr>
                    <w:ins w:id="60697" w:author="pete jones" w:date="2022-01-04T12:37:00Z"/>
                    <w:rFonts w:eastAsiaTheme="minorEastAsia" w:cstheme="minorHAnsi"/>
                  </w:rPr>
                </w:rPrChange>
              </w:rPr>
              <w:pPrChange w:id="60698" w:author="pete jones" w:date="2022-01-04T12:56:00Z">
                <w:pPr>
                  <w:jc w:val="center"/>
                </w:pPr>
              </w:pPrChange>
            </w:pPr>
          </w:p>
        </w:tc>
      </w:tr>
    </w:tbl>
    <w:p w14:paraId="7666C392" w14:textId="0FFB876F" w:rsidR="00BD0299" w:rsidRPr="00FF6A71" w:rsidRDefault="00BD0299" w:rsidP="00BD0299">
      <w:pPr>
        <w:rPr>
          <w:ins w:id="60699" w:author="pete jones" w:date="2022-01-04T12:37:00Z"/>
        </w:rPr>
      </w:pPr>
      <w:ins w:id="60700" w:author="pete jones" w:date="2022-01-04T12:37:00Z">
        <w:r w:rsidRPr="00FF6A71">
          <w:t>Q2.11.6 Design i</w:t>
        </w:r>
      </w:ins>
      <w:ins w:id="60701" w:author="pete jones" w:date="2022-04-01T14:45:00Z">
        <w:r w:rsidR="00B2191E">
          <w:t>s the essence of engineering; Design, above all else, design</w:t>
        </w:r>
      </w:ins>
      <w:ins w:id="60702" w:author="pete jones" w:date="2022-01-04T12:37:00Z">
        <w:r w:rsidRPr="00FF6A71">
          <w:t xml:space="preserve"> distinguishes engineering from scienc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0703">
          <w:tblGrid>
            <w:gridCol w:w="814"/>
            <w:gridCol w:w="814"/>
            <w:gridCol w:w="814"/>
            <w:gridCol w:w="814"/>
            <w:gridCol w:w="692"/>
            <w:gridCol w:w="692"/>
            <w:gridCol w:w="692"/>
            <w:gridCol w:w="692"/>
          </w:tblGrid>
        </w:tblGridChange>
      </w:tblGrid>
      <w:tr w:rsidR="00BD0299" w:rsidRPr="00FF6A71" w14:paraId="708044F9" w14:textId="77777777" w:rsidTr="00015922">
        <w:trPr>
          <w:trHeight w:val="300"/>
          <w:jc w:val="center"/>
          <w:ins w:id="60704" w:author="pete jones" w:date="2022-01-04T12:37:00Z"/>
        </w:trPr>
        <w:tc>
          <w:tcPr>
            <w:tcW w:w="814" w:type="dxa"/>
            <w:shd w:val="clear" w:color="auto" w:fill="E7E6E6" w:themeFill="background2"/>
            <w:vAlign w:val="center"/>
          </w:tcPr>
          <w:p w14:paraId="5F69BE16" w14:textId="77777777" w:rsidR="00BD0299" w:rsidRPr="00FF6A71" w:rsidRDefault="00BD0299">
            <w:pPr>
              <w:spacing w:before="0" w:after="0" w:line="240" w:lineRule="auto"/>
              <w:jc w:val="center"/>
              <w:rPr>
                <w:ins w:id="60705" w:author="pete jones" w:date="2022-01-04T12:37:00Z"/>
                <w:rFonts w:eastAsiaTheme="minorEastAsia" w:cstheme="minorHAnsi"/>
                <w:b/>
                <w:bCs/>
              </w:rPr>
              <w:pPrChange w:id="60706" w:author="pete jones" w:date="2022-01-04T12:56:00Z">
                <w:pPr>
                  <w:jc w:val="center"/>
                </w:pPr>
              </w:pPrChange>
            </w:pPr>
            <w:ins w:id="60707"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76AE2A2E" w14:textId="77777777" w:rsidR="00BD0299" w:rsidRPr="00FF6A71" w:rsidRDefault="00BD0299">
            <w:pPr>
              <w:spacing w:before="0" w:after="0" w:line="240" w:lineRule="auto"/>
              <w:jc w:val="center"/>
              <w:rPr>
                <w:ins w:id="60708" w:author="pete jones" w:date="2022-01-04T12:37:00Z"/>
                <w:rFonts w:eastAsiaTheme="minorEastAsia" w:cstheme="minorHAnsi"/>
                <w:b/>
                <w:bCs/>
              </w:rPr>
              <w:pPrChange w:id="60709" w:author="pete jones" w:date="2022-01-04T12:56:00Z">
                <w:pPr>
                  <w:jc w:val="center"/>
                </w:pPr>
              </w:pPrChange>
            </w:pPr>
            <w:ins w:id="60710"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12951EE6" w14:textId="77777777" w:rsidR="00BD0299" w:rsidRPr="00FF6A71" w:rsidRDefault="00BD0299">
            <w:pPr>
              <w:spacing w:before="0" w:after="0" w:line="240" w:lineRule="auto"/>
              <w:jc w:val="center"/>
              <w:rPr>
                <w:ins w:id="60711" w:author="pete jones" w:date="2022-01-04T12:37:00Z"/>
                <w:rFonts w:eastAsiaTheme="minorEastAsia" w:cstheme="minorHAnsi"/>
                <w:b/>
                <w:bCs/>
              </w:rPr>
              <w:pPrChange w:id="60712" w:author="pete jones" w:date="2022-01-04T12:56:00Z">
                <w:pPr>
                  <w:jc w:val="center"/>
                </w:pPr>
              </w:pPrChange>
            </w:pPr>
            <w:ins w:id="60713"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DCF1E84" w14:textId="77777777" w:rsidR="00BD0299" w:rsidRPr="00FF6A71" w:rsidRDefault="00BD0299">
            <w:pPr>
              <w:spacing w:before="0" w:after="0" w:line="240" w:lineRule="auto"/>
              <w:jc w:val="center"/>
              <w:rPr>
                <w:ins w:id="60714" w:author="pete jones" w:date="2022-01-04T12:37:00Z"/>
                <w:rFonts w:eastAsiaTheme="minorEastAsia" w:cstheme="minorHAnsi"/>
                <w:b/>
                <w:bCs/>
              </w:rPr>
              <w:pPrChange w:id="60715" w:author="pete jones" w:date="2022-01-04T12:56:00Z">
                <w:pPr>
                  <w:jc w:val="center"/>
                </w:pPr>
              </w:pPrChange>
            </w:pPr>
            <w:ins w:id="60716"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0DD29A4E" w14:textId="77777777" w:rsidR="00BD0299" w:rsidRPr="00FF6A71" w:rsidRDefault="00BD0299">
            <w:pPr>
              <w:spacing w:before="0" w:after="0" w:line="240" w:lineRule="auto"/>
              <w:jc w:val="center"/>
              <w:rPr>
                <w:ins w:id="60717" w:author="pete jones" w:date="2022-01-04T12:37:00Z"/>
                <w:rFonts w:eastAsiaTheme="minorEastAsia" w:cstheme="minorHAnsi"/>
                <w:b/>
                <w:bCs/>
              </w:rPr>
              <w:pPrChange w:id="60718" w:author="pete jones" w:date="2022-01-04T12:56:00Z">
                <w:pPr>
                  <w:jc w:val="center"/>
                </w:pPr>
              </w:pPrChange>
            </w:pPr>
            <w:ins w:id="60719"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376489F" w14:textId="77777777" w:rsidR="00BD0299" w:rsidRPr="00FF6A71" w:rsidRDefault="00BD0299">
            <w:pPr>
              <w:spacing w:before="0" w:after="0" w:line="240" w:lineRule="auto"/>
              <w:jc w:val="center"/>
              <w:rPr>
                <w:ins w:id="60720" w:author="pete jones" w:date="2022-01-04T12:37:00Z"/>
                <w:rFonts w:eastAsiaTheme="minorEastAsia" w:cstheme="minorHAnsi"/>
                <w:b/>
                <w:bCs/>
              </w:rPr>
              <w:pPrChange w:id="60721" w:author="pete jones" w:date="2022-01-04T12:56:00Z">
                <w:pPr>
                  <w:jc w:val="center"/>
                </w:pPr>
              </w:pPrChange>
            </w:pPr>
            <w:ins w:id="60722"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4BCCF4FF" w14:textId="77777777" w:rsidR="00BD0299" w:rsidRPr="00FF6A71" w:rsidRDefault="00BD0299">
            <w:pPr>
              <w:spacing w:before="0" w:after="0" w:line="240" w:lineRule="auto"/>
              <w:jc w:val="center"/>
              <w:rPr>
                <w:ins w:id="60723" w:author="pete jones" w:date="2022-01-04T12:37:00Z"/>
                <w:rFonts w:eastAsiaTheme="minorEastAsia" w:cstheme="minorHAnsi"/>
                <w:b/>
                <w:bCs/>
              </w:rPr>
              <w:pPrChange w:id="60724" w:author="pete jones" w:date="2022-01-04T12:56:00Z">
                <w:pPr>
                  <w:jc w:val="center"/>
                </w:pPr>
              </w:pPrChange>
            </w:pPr>
            <w:ins w:id="60725"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10DFB06F" w14:textId="77777777" w:rsidR="00BD0299" w:rsidRPr="00FF6A71" w:rsidRDefault="00BD0299">
            <w:pPr>
              <w:spacing w:before="0" w:after="0" w:line="240" w:lineRule="auto"/>
              <w:jc w:val="center"/>
              <w:rPr>
                <w:ins w:id="60726" w:author="pete jones" w:date="2022-01-04T12:37:00Z"/>
                <w:rFonts w:eastAsiaTheme="minorEastAsia" w:cstheme="minorHAnsi"/>
                <w:b/>
                <w:bCs/>
              </w:rPr>
              <w:pPrChange w:id="60727" w:author="pete jones" w:date="2022-01-04T12:56:00Z">
                <w:pPr>
                  <w:jc w:val="center"/>
                </w:pPr>
              </w:pPrChange>
            </w:pPr>
            <w:ins w:id="60728" w:author="pete jones" w:date="2022-01-04T12:37:00Z">
              <w:r w:rsidRPr="00FF6A71">
                <w:rPr>
                  <w:rFonts w:eastAsiaTheme="minorEastAsia" w:cstheme="minorHAnsi"/>
                  <w:b/>
                  <w:bCs/>
                </w:rPr>
                <w:t>7</w:t>
              </w:r>
            </w:ins>
          </w:p>
        </w:tc>
      </w:tr>
      <w:tr w:rsidR="00BD0299" w:rsidRPr="00FF6A71" w14:paraId="055F058C" w14:textId="77777777" w:rsidTr="00701BD7">
        <w:tblPrEx>
          <w:tblW w:w="0" w:type="auto"/>
          <w:jc w:val="center"/>
          <w:tblPrExChange w:id="60729" w:author="pete jones" w:date="2022-01-04T12:56:00Z">
            <w:tblPrEx>
              <w:tblW w:w="0" w:type="auto"/>
              <w:jc w:val="center"/>
            </w:tblPrEx>
          </w:tblPrExChange>
        </w:tblPrEx>
        <w:trPr>
          <w:trHeight w:val="300"/>
          <w:jc w:val="center"/>
          <w:ins w:id="60730" w:author="pete jones" w:date="2022-01-04T12:37:00Z"/>
          <w:trPrChange w:id="60731" w:author="pete jones" w:date="2022-01-04T12:56:00Z">
            <w:trPr>
              <w:trHeight w:val="300"/>
              <w:jc w:val="center"/>
            </w:trPr>
          </w:trPrChange>
        </w:trPr>
        <w:tc>
          <w:tcPr>
            <w:tcW w:w="814" w:type="dxa"/>
            <w:vAlign w:val="center"/>
            <w:tcPrChange w:id="60732" w:author="pete jones" w:date="2022-01-04T12:56:00Z">
              <w:tcPr>
                <w:tcW w:w="814" w:type="dxa"/>
                <w:vAlign w:val="center"/>
              </w:tcPr>
            </w:tcPrChange>
          </w:tcPr>
          <w:p w14:paraId="03E2FC92" w14:textId="77777777" w:rsidR="00BD0299" w:rsidRPr="00FF6A71" w:rsidRDefault="00BD0299">
            <w:pPr>
              <w:spacing w:before="0" w:after="0" w:line="240" w:lineRule="auto"/>
              <w:jc w:val="center"/>
              <w:rPr>
                <w:ins w:id="60733" w:author="pete jones" w:date="2022-01-04T12:37:00Z"/>
                <w:rFonts w:eastAsiaTheme="minorEastAsia" w:cstheme="minorHAnsi"/>
                <w:b/>
                <w:bCs/>
              </w:rPr>
              <w:pPrChange w:id="60734" w:author="pete jones" w:date="2022-01-04T12:56:00Z">
                <w:pPr>
                  <w:jc w:val="center"/>
                </w:pPr>
              </w:pPrChange>
            </w:pPr>
            <w:ins w:id="60735" w:author="pete jones" w:date="2022-01-04T12:37:00Z">
              <w:r w:rsidRPr="00FF6A71">
                <w:rPr>
                  <w:rFonts w:eastAsiaTheme="minorEastAsia" w:cstheme="minorHAnsi"/>
                  <w:b/>
                  <w:bCs/>
                </w:rPr>
                <w:t>%</w:t>
              </w:r>
            </w:ins>
          </w:p>
        </w:tc>
        <w:tc>
          <w:tcPr>
            <w:tcW w:w="814" w:type="dxa"/>
            <w:shd w:val="clear" w:color="auto" w:fill="auto"/>
            <w:noWrap/>
            <w:vAlign w:val="bottom"/>
            <w:tcPrChange w:id="60736" w:author="pete jones" w:date="2022-01-04T12:56:00Z">
              <w:tcPr>
                <w:tcW w:w="814" w:type="dxa"/>
                <w:tcBorders>
                  <w:top w:val="single" w:sz="4" w:space="0" w:color="4472C4"/>
                  <w:left w:val="nil"/>
                  <w:bottom w:val="nil"/>
                  <w:right w:val="nil"/>
                </w:tcBorders>
                <w:shd w:val="clear" w:color="auto" w:fill="auto"/>
                <w:noWrap/>
                <w:vAlign w:val="bottom"/>
              </w:tcPr>
            </w:tcPrChange>
          </w:tcPr>
          <w:p w14:paraId="3600271C" w14:textId="77777777" w:rsidR="00BD0299" w:rsidRPr="00FA4BC3" w:rsidRDefault="00BD0299">
            <w:pPr>
              <w:spacing w:before="0" w:after="0" w:line="240" w:lineRule="auto"/>
              <w:jc w:val="center"/>
              <w:rPr>
                <w:ins w:id="60737" w:author="pete jones" w:date="2022-01-04T12:37:00Z"/>
                <w:rFonts w:eastAsiaTheme="minorEastAsia" w:cstheme="minorHAnsi"/>
              </w:rPr>
              <w:pPrChange w:id="60738" w:author="pete jones" w:date="2022-01-04T12:56:00Z">
                <w:pPr>
                  <w:jc w:val="center"/>
                </w:pPr>
              </w:pPrChange>
            </w:pPr>
            <w:ins w:id="60739" w:author="pete jones" w:date="2022-01-04T12:37:00Z">
              <w:r w:rsidRPr="00FA4BC3">
                <w:rPr>
                  <w:rFonts w:eastAsiaTheme="minorEastAsia" w:cstheme="minorHAnsi"/>
                  <w:rPrChange w:id="60740" w:author="pete jones" w:date="2022-01-04T14:59:00Z">
                    <w:rPr>
                      <w:rFonts w:ascii="Calibri" w:hAnsi="Calibri" w:cs="Calibri"/>
                      <w:color w:val="000000"/>
                    </w:rPr>
                  </w:rPrChange>
                </w:rPr>
                <w:t>20%</w:t>
              </w:r>
            </w:ins>
          </w:p>
        </w:tc>
        <w:tc>
          <w:tcPr>
            <w:tcW w:w="814" w:type="dxa"/>
            <w:shd w:val="clear" w:color="auto" w:fill="auto"/>
            <w:noWrap/>
            <w:vAlign w:val="bottom"/>
            <w:tcPrChange w:id="60741" w:author="pete jones" w:date="2022-01-04T12:56:00Z">
              <w:tcPr>
                <w:tcW w:w="814" w:type="dxa"/>
                <w:tcBorders>
                  <w:top w:val="single" w:sz="4" w:space="0" w:color="4472C4"/>
                  <w:left w:val="nil"/>
                  <w:bottom w:val="nil"/>
                  <w:right w:val="nil"/>
                </w:tcBorders>
                <w:shd w:val="clear" w:color="auto" w:fill="auto"/>
                <w:noWrap/>
                <w:vAlign w:val="bottom"/>
              </w:tcPr>
            </w:tcPrChange>
          </w:tcPr>
          <w:p w14:paraId="3EE92E3F" w14:textId="77777777" w:rsidR="00BD0299" w:rsidRPr="00FA4BC3" w:rsidRDefault="00BD0299">
            <w:pPr>
              <w:spacing w:before="0" w:after="0" w:line="240" w:lineRule="auto"/>
              <w:jc w:val="center"/>
              <w:rPr>
                <w:ins w:id="60742" w:author="pete jones" w:date="2022-01-04T12:37:00Z"/>
                <w:rFonts w:eastAsiaTheme="minorEastAsia" w:cstheme="minorHAnsi"/>
              </w:rPr>
              <w:pPrChange w:id="60743" w:author="pete jones" w:date="2022-01-04T12:56:00Z">
                <w:pPr>
                  <w:jc w:val="center"/>
                </w:pPr>
              </w:pPrChange>
            </w:pPr>
            <w:ins w:id="60744" w:author="pete jones" w:date="2022-01-04T12:37:00Z">
              <w:r w:rsidRPr="00FA4BC3">
                <w:rPr>
                  <w:rFonts w:eastAsiaTheme="minorEastAsia" w:cstheme="minorHAnsi"/>
                  <w:rPrChange w:id="60745" w:author="pete jones" w:date="2022-01-04T14:59:00Z">
                    <w:rPr>
                      <w:rFonts w:ascii="Calibri" w:hAnsi="Calibri" w:cs="Calibri"/>
                      <w:color w:val="000000"/>
                    </w:rPr>
                  </w:rPrChange>
                </w:rPr>
                <w:t>40%</w:t>
              </w:r>
            </w:ins>
          </w:p>
        </w:tc>
        <w:tc>
          <w:tcPr>
            <w:tcW w:w="814" w:type="dxa"/>
            <w:shd w:val="clear" w:color="auto" w:fill="auto"/>
            <w:noWrap/>
            <w:vAlign w:val="center"/>
            <w:tcPrChange w:id="60746" w:author="pete jones" w:date="2022-01-04T12:56:00Z">
              <w:tcPr>
                <w:tcW w:w="814" w:type="dxa"/>
                <w:tcBorders>
                  <w:top w:val="single" w:sz="4" w:space="0" w:color="4472C4"/>
                  <w:left w:val="nil"/>
                  <w:bottom w:val="nil"/>
                  <w:right w:val="nil"/>
                </w:tcBorders>
                <w:shd w:val="clear" w:color="auto" w:fill="auto"/>
                <w:noWrap/>
                <w:vAlign w:val="center"/>
              </w:tcPr>
            </w:tcPrChange>
          </w:tcPr>
          <w:p w14:paraId="129FEEE5" w14:textId="77777777" w:rsidR="00BD0299" w:rsidRPr="00FA4BC3" w:rsidRDefault="00BD0299">
            <w:pPr>
              <w:spacing w:before="0" w:after="0" w:line="240" w:lineRule="auto"/>
              <w:jc w:val="center"/>
              <w:rPr>
                <w:ins w:id="60747" w:author="pete jones" w:date="2022-01-04T12:37:00Z"/>
                <w:rFonts w:eastAsiaTheme="minorEastAsia" w:cstheme="minorHAnsi"/>
              </w:rPr>
              <w:pPrChange w:id="60748" w:author="pete jones" w:date="2022-01-04T12:56:00Z">
                <w:pPr>
                  <w:jc w:val="center"/>
                </w:pPr>
              </w:pPrChange>
            </w:pPr>
            <w:ins w:id="60749" w:author="pete jones" w:date="2022-01-04T12:37:00Z">
              <w:r w:rsidRPr="00FA4BC3">
                <w:rPr>
                  <w:rFonts w:eastAsiaTheme="minorEastAsia" w:cstheme="minorHAnsi"/>
                  <w:rPrChange w:id="60750" w:author="pete jones" w:date="2022-01-04T14:59:00Z">
                    <w:rPr>
                      <w:rFonts w:ascii="Calibri" w:hAnsi="Calibri" w:cs="Calibri"/>
                      <w:color w:val="000000"/>
                    </w:rPr>
                  </w:rPrChange>
                </w:rPr>
                <w:t>30%</w:t>
              </w:r>
            </w:ins>
          </w:p>
        </w:tc>
        <w:tc>
          <w:tcPr>
            <w:tcW w:w="692" w:type="dxa"/>
            <w:shd w:val="clear" w:color="auto" w:fill="auto"/>
            <w:noWrap/>
            <w:vAlign w:val="center"/>
            <w:tcPrChange w:id="60751" w:author="pete jones" w:date="2022-01-04T12:56:00Z">
              <w:tcPr>
                <w:tcW w:w="692" w:type="dxa"/>
                <w:tcBorders>
                  <w:top w:val="single" w:sz="4" w:space="0" w:color="4472C4"/>
                  <w:left w:val="nil"/>
                  <w:bottom w:val="nil"/>
                  <w:right w:val="nil"/>
                </w:tcBorders>
                <w:shd w:val="clear" w:color="auto" w:fill="auto"/>
                <w:noWrap/>
                <w:vAlign w:val="center"/>
              </w:tcPr>
            </w:tcPrChange>
          </w:tcPr>
          <w:p w14:paraId="1C9C9006" w14:textId="77777777" w:rsidR="00BD0299" w:rsidRPr="00FA4BC3" w:rsidRDefault="00BD0299">
            <w:pPr>
              <w:spacing w:before="0" w:after="0" w:line="240" w:lineRule="auto"/>
              <w:jc w:val="center"/>
              <w:rPr>
                <w:ins w:id="60752" w:author="pete jones" w:date="2022-01-04T12:37:00Z"/>
                <w:rFonts w:eastAsiaTheme="minorEastAsia" w:cstheme="minorHAnsi"/>
              </w:rPr>
              <w:pPrChange w:id="60753" w:author="pete jones" w:date="2022-01-04T12:56:00Z">
                <w:pPr>
                  <w:jc w:val="center"/>
                </w:pPr>
              </w:pPrChange>
            </w:pPr>
            <w:ins w:id="60754" w:author="pete jones" w:date="2022-01-04T12:37:00Z">
              <w:r w:rsidRPr="00FA4BC3">
                <w:rPr>
                  <w:rFonts w:eastAsiaTheme="minorEastAsia" w:cstheme="minorHAnsi"/>
                  <w:rPrChange w:id="60755" w:author="pete jones" w:date="2022-01-04T14:59:00Z">
                    <w:rPr>
                      <w:rFonts w:ascii="Calibri" w:hAnsi="Calibri" w:cs="Calibri"/>
                      <w:color w:val="000000"/>
                    </w:rPr>
                  </w:rPrChange>
                </w:rPr>
                <w:t>10%</w:t>
              </w:r>
            </w:ins>
          </w:p>
        </w:tc>
        <w:tc>
          <w:tcPr>
            <w:tcW w:w="692" w:type="dxa"/>
            <w:shd w:val="clear" w:color="auto" w:fill="auto"/>
            <w:noWrap/>
            <w:vAlign w:val="center"/>
            <w:tcPrChange w:id="60756" w:author="pete jones" w:date="2022-01-04T12:56:00Z">
              <w:tcPr>
                <w:tcW w:w="692" w:type="dxa"/>
                <w:tcBorders>
                  <w:top w:val="single" w:sz="4" w:space="0" w:color="4472C4"/>
                  <w:left w:val="nil"/>
                  <w:bottom w:val="nil"/>
                  <w:right w:val="nil"/>
                </w:tcBorders>
                <w:shd w:val="clear" w:color="auto" w:fill="auto"/>
                <w:noWrap/>
                <w:vAlign w:val="center"/>
              </w:tcPr>
            </w:tcPrChange>
          </w:tcPr>
          <w:p w14:paraId="3D4DFEF0" w14:textId="77777777" w:rsidR="00BD0299" w:rsidRPr="00FF6A71" w:rsidRDefault="00BD0299">
            <w:pPr>
              <w:spacing w:before="0" w:after="0" w:line="240" w:lineRule="auto"/>
              <w:jc w:val="center"/>
              <w:rPr>
                <w:ins w:id="60757" w:author="pete jones" w:date="2022-01-04T12:37:00Z"/>
                <w:rFonts w:eastAsiaTheme="minorEastAsia" w:cstheme="minorHAnsi"/>
                <w:b/>
                <w:bCs/>
                <w:rPrChange w:id="60758" w:author="pete jones" w:date="2022-01-04T13:45:00Z">
                  <w:rPr>
                    <w:ins w:id="60759" w:author="pete jones" w:date="2022-01-04T12:37:00Z"/>
                    <w:rFonts w:eastAsiaTheme="minorEastAsia" w:cstheme="minorHAnsi"/>
                  </w:rPr>
                </w:rPrChange>
              </w:rPr>
              <w:pPrChange w:id="60760" w:author="pete jones" w:date="2022-01-04T12:56:00Z">
                <w:pPr>
                  <w:jc w:val="center"/>
                </w:pPr>
              </w:pPrChange>
            </w:pPr>
          </w:p>
        </w:tc>
        <w:tc>
          <w:tcPr>
            <w:tcW w:w="692" w:type="dxa"/>
            <w:shd w:val="clear" w:color="auto" w:fill="auto"/>
            <w:noWrap/>
            <w:vAlign w:val="bottom"/>
            <w:tcPrChange w:id="60761" w:author="pete jones" w:date="2022-01-04T12:56:00Z">
              <w:tcPr>
                <w:tcW w:w="692" w:type="dxa"/>
                <w:tcBorders>
                  <w:top w:val="single" w:sz="4" w:space="0" w:color="4472C4"/>
                  <w:left w:val="nil"/>
                  <w:bottom w:val="nil"/>
                  <w:right w:val="nil"/>
                </w:tcBorders>
                <w:shd w:val="clear" w:color="auto" w:fill="auto"/>
                <w:noWrap/>
                <w:vAlign w:val="bottom"/>
              </w:tcPr>
            </w:tcPrChange>
          </w:tcPr>
          <w:p w14:paraId="7439FEF9" w14:textId="77777777" w:rsidR="00BD0299" w:rsidRPr="00FF6A71" w:rsidRDefault="00BD0299">
            <w:pPr>
              <w:spacing w:before="0" w:after="0" w:line="240" w:lineRule="auto"/>
              <w:jc w:val="center"/>
              <w:rPr>
                <w:ins w:id="60762" w:author="pete jones" w:date="2022-01-04T12:37:00Z"/>
                <w:rFonts w:eastAsiaTheme="minorEastAsia" w:cstheme="minorHAnsi"/>
                <w:b/>
                <w:bCs/>
                <w:rPrChange w:id="60763" w:author="pete jones" w:date="2022-01-04T13:45:00Z">
                  <w:rPr>
                    <w:ins w:id="60764" w:author="pete jones" w:date="2022-01-04T12:37:00Z"/>
                    <w:rFonts w:eastAsiaTheme="minorEastAsia" w:cstheme="minorHAnsi"/>
                  </w:rPr>
                </w:rPrChange>
              </w:rPr>
              <w:pPrChange w:id="60765" w:author="pete jones" w:date="2022-01-04T12:56:00Z">
                <w:pPr>
                  <w:jc w:val="center"/>
                </w:pPr>
              </w:pPrChange>
            </w:pPr>
          </w:p>
        </w:tc>
        <w:tc>
          <w:tcPr>
            <w:tcW w:w="692" w:type="dxa"/>
            <w:shd w:val="clear" w:color="auto" w:fill="auto"/>
            <w:noWrap/>
            <w:vAlign w:val="bottom"/>
            <w:tcPrChange w:id="60766" w:author="pete jones" w:date="2022-01-04T12:56:00Z">
              <w:tcPr>
                <w:tcW w:w="692" w:type="dxa"/>
                <w:tcBorders>
                  <w:top w:val="single" w:sz="4" w:space="0" w:color="4472C4"/>
                  <w:left w:val="nil"/>
                  <w:bottom w:val="nil"/>
                  <w:right w:val="nil"/>
                </w:tcBorders>
                <w:shd w:val="clear" w:color="auto" w:fill="auto"/>
                <w:noWrap/>
                <w:vAlign w:val="bottom"/>
              </w:tcPr>
            </w:tcPrChange>
          </w:tcPr>
          <w:p w14:paraId="6FF782BA" w14:textId="77777777" w:rsidR="00BD0299" w:rsidRPr="00FF6A71" w:rsidRDefault="00BD0299">
            <w:pPr>
              <w:spacing w:before="0" w:after="0" w:line="240" w:lineRule="auto"/>
              <w:jc w:val="center"/>
              <w:rPr>
                <w:ins w:id="60767" w:author="pete jones" w:date="2022-01-04T12:37:00Z"/>
                <w:rFonts w:eastAsiaTheme="minorEastAsia" w:cstheme="minorHAnsi"/>
                <w:b/>
                <w:bCs/>
                <w:rPrChange w:id="60768" w:author="pete jones" w:date="2022-01-04T13:45:00Z">
                  <w:rPr>
                    <w:ins w:id="60769" w:author="pete jones" w:date="2022-01-04T12:37:00Z"/>
                    <w:rFonts w:eastAsiaTheme="minorEastAsia" w:cstheme="minorHAnsi"/>
                  </w:rPr>
                </w:rPrChange>
              </w:rPr>
              <w:pPrChange w:id="60770" w:author="pete jones" w:date="2022-01-04T12:56:00Z">
                <w:pPr>
                  <w:jc w:val="center"/>
                </w:pPr>
              </w:pPrChange>
            </w:pPr>
          </w:p>
        </w:tc>
      </w:tr>
      <w:tr w:rsidR="00BD0299" w:rsidRPr="00FF6A71" w14:paraId="14B50800" w14:textId="77777777" w:rsidTr="00701BD7">
        <w:tblPrEx>
          <w:tblW w:w="0" w:type="auto"/>
          <w:jc w:val="center"/>
          <w:tblPrExChange w:id="60771" w:author="pete jones" w:date="2022-01-04T12:56:00Z">
            <w:tblPrEx>
              <w:tblW w:w="0" w:type="auto"/>
              <w:jc w:val="center"/>
            </w:tblPrEx>
          </w:tblPrExChange>
        </w:tblPrEx>
        <w:trPr>
          <w:trHeight w:val="300"/>
          <w:jc w:val="center"/>
          <w:ins w:id="60772" w:author="pete jones" w:date="2022-01-04T12:37:00Z"/>
          <w:trPrChange w:id="60773" w:author="pete jones" w:date="2022-01-04T12:56:00Z">
            <w:trPr>
              <w:trHeight w:val="300"/>
              <w:jc w:val="center"/>
            </w:trPr>
          </w:trPrChange>
        </w:trPr>
        <w:tc>
          <w:tcPr>
            <w:tcW w:w="814" w:type="dxa"/>
            <w:vAlign w:val="center"/>
            <w:tcPrChange w:id="60774" w:author="pete jones" w:date="2022-01-04T12:56:00Z">
              <w:tcPr>
                <w:tcW w:w="814" w:type="dxa"/>
                <w:vAlign w:val="center"/>
              </w:tcPr>
            </w:tcPrChange>
          </w:tcPr>
          <w:p w14:paraId="29647599" w14:textId="77777777" w:rsidR="00BD0299" w:rsidRPr="00FF6A71" w:rsidRDefault="00BD0299">
            <w:pPr>
              <w:spacing w:before="0" w:after="0" w:line="240" w:lineRule="auto"/>
              <w:jc w:val="center"/>
              <w:rPr>
                <w:ins w:id="60775" w:author="pete jones" w:date="2022-01-04T12:37:00Z"/>
                <w:rFonts w:eastAsiaTheme="minorEastAsia" w:cstheme="minorHAnsi"/>
                <w:b/>
                <w:bCs/>
              </w:rPr>
              <w:pPrChange w:id="60776" w:author="pete jones" w:date="2022-01-04T12:56:00Z">
                <w:pPr>
                  <w:jc w:val="center"/>
                </w:pPr>
              </w:pPrChange>
            </w:pPr>
            <w:ins w:id="60777" w:author="pete jones" w:date="2022-01-04T12:37:00Z">
              <w:r w:rsidRPr="00FF6A71">
                <w:rPr>
                  <w:rFonts w:eastAsiaTheme="minorEastAsia" w:cstheme="minorHAnsi"/>
                  <w:b/>
                  <w:bCs/>
                </w:rPr>
                <w:t>Count</w:t>
              </w:r>
            </w:ins>
          </w:p>
        </w:tc>
        <w:tc>
          <w:tcPr>
            <w:tcW w:w="814" w:type="dxa"/>
            <w:shd w:val="clear" w:color="auto" w:fill="auto"/>
            <w:noWrap/>
            <w:vAlign w:val="center"/>
            <w:tcPrChange w:id="60778" w:author="pete jones" w:date="2022-01-04T12:56:00Z">
              <w:tcPr>
                <w:tcW w:w="814" w:type="dxa"/>
                <w:tcBorders>
                  <w:top w:val="single" w:sz="4" w:space="0" w:color="4472C4"/>
                  <w:left w:val="nil"/>
                  <w:bottom w:val="nil"/>
                  <w:right w:val="nil"/>
                </w:tcBorders>
                <w:shd w:val="clear" w:color="auto" w:fill="auto"/>
                <w:noWrap/>
                <w:vAlign w:val="center"/>
              </w:tcPr>
            </w:tcPrChange>
          </w:tcPr>
          <w:p w14:paraId="0E0028BB" w14:textId="77777777" w:rsidR="00BD0299" w:rsidRPr="00FA4BC3" w:rsidRDefault="00BD0299">
            <w:pPr>
              <w:spacing w:before="0" w:after="0" w:line="240" w:lineRule="auto"/>
              <w:jc w:val="center"/>
              <w:rPr>
                <w:ins w:id="60779" w:author="pete jones" w:date="2022-01-04T12:37:00Z"/>
                <w:rFonts w:eastAsiaTheme="minorEastAsia" w:cstheme="minorHAnsi"/>
              </w:rPr>
              <w:pPrChange w:id="60780" w:author="pete jones" w:date="2022-01-04T12:56:00Z">
                <w:pPr>
                  <w:jc w:val="center"/>
                </w:pPr>
              </w:pPrChange>
            </w:pPr>
            <w:ins w:id="60781" w:author="pete jones" w:date="2022-01-04T12:37:00Z">
              <w:r w:rsidRPr="00FA4BC3">
                <w:rPr>
                  <w:rFonts w:eastAsiaTheme="minorEastAsia" w:cstheme="minorHAnsi"/>
                  <w:rPrChange w:id="60782" w:author="pete jones" w:date="2022-01-04T14:59:00Z">
                    <w:rPr>
                      <w:rFonts w:ascii="Calibri" w:hAnsi="Calibri" w:cs="Calibri"/>
                      <w:color w:val="000000"/>
                    </w:rPr>
                  </w:rPrChange>
                </w:rPr>
                <w:t>2</w:t>
              </w:r>
            </w:ins>
          </w:p>
        </w:tc>
        <w:tc>
          <w:tcPr>
            <w:tcW w:w="814" w:type="dxa"/>
            <w:shd w:val="clear" w:color="auto" w:fill="auto"/>
            <w:noWrap/>
            <w:vAlign w:val="center"/>
            <w:tcPrChange w:id="60783" w:author="pete jones" w:date="2022-01-04T12:56:00Z">
              <w:tcPr>
                <w:tcW w:w="814" w:type="dxa"/>
                <w:tcBorders>
                  <w:top w:val="single" w:sz="4" w:space="0" w:color="4472C4"/>
                  <w:left w:val="nil"/>
                  <w:bottom w:val="nil"/>
                  <w:right w:val="nil"/>
                </w:tcBorders>
                <w:shd w:val="clear" w:color="auto" w:fill="auto"/>
                <w:noWrap/>
                <w:vAlign w:val="center"/>
              </w:tcPr>
            </w:tcPrChange>
          </w:tcPr>
          <w:p w14:paraId="37273F9D" w14:textId="77777777" w:rsidR="00BD0299" w:rsidRPr="00FA4BC3" w:rsidRDefault="00BD0299">
            <w:pPr>
              <w:spacing w:before="0" w:after="0" w:line="240" w:lineRule="auto"/>
              <w:jc w:val="center"/>
              <w:rPr>
                <w:ins w:id="60784" w:author="pete jones" w:date="2022-01-04T12:37:00Z"/>
                <w:rFonts w:eastAsiaTheme="minorEastAsia" w:cstheme="minorHAnsi"/>
              </w:rPr>
              <w:pPrChange w:id="60785" w:author="pete jones" w:date="2022-01-04T12:56:00Z">
                <w:pPr>
                  <w:jc w:val="center"/>
                </w:pPr>
              </w:pPrChange>
            </w:pPr>
            <w:ins w:id="60786" w:author="pete jones" w:date="2022-01-04T12:37:00Z">
              <w:r w:rsidRPr="00FA4BC3">
                <w:rPr>
                  <w:rFonts w:eastAsiaTheme="minorEastAsia" w:cstheme="minorHAnsi"/>
                  <w:rPrChange w:id="60787" w:author="pete jones" w:date="2022-01-04T14:59:00Z">
                    <w:rPr>
                      <w:rFonts w:ascii="Calibri" w:hAnsi="Calibri" w:cs="Calibri"/>
                      <w:color w:val="000000"/>
                    </w:rPr>
                  </w:rPrChange>
                </w:rPr>
                <w:t>4</w:t>
              </w:r>
            </w:ins>
          </w:p>
        </w:tc>
        <w:tc>
          <w:tcPr>
            <w:tcW w:w="814" w:type="dxa"/>
            <w:shd w:val="clear" w:color="auto" w:fill="auto"/>
            <w:noWrap/>
            <w:vAlign w:val="center"/>
            <w:tcPrChange w:id="60788" w:author="pete jones" w:date="2022-01-04T12:56:00Z">
              <w:tcPr>
                <w:tcW w:w="814" w:type="dxa"/>
                <w:tcBorders>
                  <w:top w:val="single" w:sz="4" w:space="0" w:color="4472C4"/>
                  <w:left w:val="nil"/>
                  <w:bottom w:val="nil"/>
                  <w:right w:val="nil"/>
                </w:tcBorders>
                <w:shd w:val="clear" w:color="auto" w:fill="auto"/>
                <w:noWrap/>
                <w:vAlign w:val="center"/>
              </w:tcPr>
            </w:tcPrChange>
          </w:tcPr>
          <w:p w14:paraId="77C02DEB" w14:textId="77777777" w:rsidR="00BD0299" w:rsidRPr="00FA4BC3" w:rsidRDefault="00BD0299">
            <w:pPr>
              <w:spacing w:before="0" w:after="0" w:line="240" w:lineRule="auto"/>
              <w:jc w:val="center"/>
              <w:rPr>
                <w:ins w:id="60789" w:author="pete jones" w:date="2022-01-04T12:37:00Z"/>
                <w:rFonts w:eastAsiaTheme="minorEastAsia" w:cstheme="minorHAnsi"/>
              </w:rPr>
              <w:pPrChange w:id="60790" w:author="pete jones" w:date="2022-01-04T12:56:00Z">
                <w:pPr>
                  <w:jc w:val="center"/>
                </w:pPr>
              </w:pPrChange>
            </w:pPr>
            <w:ins w:id="60791" w:author="pete jones" w:date="2022-01-04T12:37:00Z">
              <w:r w:rsidRPr="00FA4BC3">
                <w:rPr>
                  <w:rFonts w:eastAsiaTheme="minorEastAsia" w:cstheme="minorHAnsi"/>
                  <w:rPrChange w:id="60792" w:author="pete jones" w:date="2022-01-04T14:59:00Z">
                    <w:rPr>
                      <w:rFonts w:ascii="Calibri" w:hAnsi="Calibri" w:cs="Calibri"/>
                      <w:color w:val="000000"/>
                    </w:rPr>
                  </w:rPrChange>
                </w:rPr>
                <w:t>3</w:t>
              </w:r>
            </w:ins>
          </w:p>
        </w:tc>
        <w:tc>
          <w:tcPr>
            <w:tcW w:w="692" w:type="dxa"/>
            <w:shd w:val="clear" w:color="auto" w:fill="auto"/>
            <w:noWrap/>
            <w:vAlign w:val="center"/>
            <w:tcPrChange w:id="60793" w:author="pete jones" w:date="2022-01-04T12:56:00Z">
              <w:tcPr>
                <w:tcW w:w="692" w:type="dxa"/>
                <w:tcBorders>
                  <w:top w:val="single" w:sz="4" w:space="0" w:color="4472C4"/>
                  <w:left w:val="nil"/>
                  <w:bottom w:val="nil"/>
                  <w:right w:val="nil"/>
                </w:tcBorders>
                <w:shd w:val="clear" w:color="auto" w:fill="auto"/>
                <w:noWrap/>
                <w:vAlign w:val="center"/>
              </w:tcPr>
            </w:tcPrChange>
          </w:tcPr>
          <w:p w14:paraId="22AE7FF1" w14:textId="77777777" w:rsidR="00BD0299" w:rsidRPr="00FA4BC3" w:rsidRDefault="00BD0299">
            <w:pPr>
              <w:spacing w:before="0" w:after="0" w:line="240" w:lineRule="auto"/>
              <w:jc w:val="center"/>
              <w:rPr>
                <w:ins w:id="60794" w:author="pete jones" w:date="2022-01-04T12:37:00Z"/>
                <w:rFonts w:eastAsiaTheme="minorEastAsia" w:cstheme="minorHAnsi"/>
              </w:rPr>
              <w:pPrChange w:id="60795" w:author="pete jones" w:date="2022-01-04T12:56:00Z">
                <w:pPr>
                  <w:jc w:val="center"/>
                </w:pPr>
              </w:pPrChange>
            </w:pPr>
            <w:ins w:id="60796" w:author="pete jones" w:date="2022-01-04T12:37:00Z">
              <w:r w:rsidRPr="00FA4BC3">
                <w:rPr>
                  <w:rFonts w:eastAsiaTheme="minorEastAsia" w:cstheme="minorHAnsi"/>
                  <w:rPrChange w:id="60797" w:author="pete jones" w:date="2022-01-04T14:59:00Z">
                    <w:rPr>
                      <w:rFonts w:ascii="Calibri" w:hAnsi="Calibri" w:cs="Calibri"/>
                      <w:color w:val="000000"/>
                    </w:rPr>
                  </w:rPrChange>
                </w:rPr>
                <w:t>1</w:t>
              </w:r>
            </w:ins>
          </w:p>
        </w:tc>
        <w:tc>
          <w:tcPr>
            <w:tcW w:w="692" w:type="dxa"/>
            <w:shd w:val="clear" w:color="auto" w:fill="auto"/>
            <w:noWrap/>
            <w:vAlign w:val="center"/>
            <w:tcPrChange w:id="60798" w:author="pete jones" w:date="2022-01-04T12:56:00Z">
              <w:tcPr>
                <w:tcW w:w="692" w:type="dxa"/>
                <w:tcBorders>
                  <w:top w:val="single" w:sz="4" w:space="0" w:color="4472C4"/>
                  <w:left w:val="nil"/>
                  <w:bottom w:val="nil"/>
                  <w:right w:val="nil"/>
                </w:tcBorders>
                <w:shd w:val="clear" w:color="auto" w:fill="auto"/>
                <w:noWrap/>
                <w:vAlign w:val="center"/>
              </w:tcPr>
            </w:tcPrChange>
          </w:tcPr>
          <w:p w14:paraId="1B6F05DD" w14:textId="77777777" w:rsidR="00BD0299" w:rsidRPr="00FF6A71" w:rsidRDefault="00BD0299">
            <w:pPr>
              <w:spacing w:before="0" w:after="0" w:line="240" w:lineRule="auto"/>
              <w:jc w:val="center"/>
              <w:rPr>
                <w:ins w:id="60799" w:author="pete jones" w:date="2022-01-04T12:37:00Z"/>
                <w:rFonts w:eastAsiaTheme="minorEastAsia" w:cstheme="minorHAnsi"/>
                <w:b/>
                <w:bCs/>
                <w:rPrChange w:id="60800" w:author="pete jones" w:date="2022-01-04T13:45:00Z">
                  <w:rPr>
                    <w:ins w:id="60801" w:author="pete jones" w:date="2022-01-04T12:37:00Z"/>
                    <w:rFonts w:eastAsiaTheme="minorEastAsia" w:cstheme="minorHAnsi"/>
                  </w:rPr>
                </w:rPrChange>
              </w:rPr>
              <w:pPrChange w:id="60802" w:author="pete jones" w:date="2022-01-04T12:56:00Z">
                <w:pPr>
                  <w:jc w:val="center"/>
                </w:pPr>
              </w:pPrChange>
            </w:pPr>
          </w:p>
        </w:tc>
        <w:tc>
          <w:tcPr>
            <w:tcW w:w="692" w:type="dxa"/>
            <w:shd w:val="clear" w:color="auto" w:fill="auto"/>
            <w:noWrap/>
            <w:vAlign w:val="center"/>
            <w:tcPrChange w:id="60803" w:author="pete jones" w:date="2022-01-04T12:56:00Z">
              <w:tcPr>
                <w:tcW w:w="692" w:type="dxa"/>
                <w:tcBorders>
                  <w:top w:val="single" w:sz="4" w:space="0" w:color="4472C4"/>
                  <w:left w:val="nil"/>
                  <w:bottom w:val="nil"/>
                  <w:right w:val="nil"/>
                </w:tcBorders>
                <w:shd w:val="clear" w:color="auto" w:fill="auto"/>
                <w:noWrap/>
                <w:vAlign w:val="center"/>
              </w:tcPr>
            </w:tcPrChange>
          </w:tcPr>
          <w:p w14:paraId="0D40A370" w14:textId="77777777" w:rsidR="00BD0299" w:rsidRPr="00FF6A71" w:rsidRDefault="00BD0299">
            <w:pPr>
              <w:spacing w:before="0" w:after="0" w:line="240" w:lineRule="auto"/>
              <w:jc w:val="center"/>
              <w:rPr>
                <w:ins w:id="60804" w:author="pete jones" w:date="2022-01-04T12:37:00Z"/>
                <w:rFonts w:eastAsiaTheme="minorEastAsia" w:cstheme="minorHAnsi"/>
                <w:b/>
                <w:bCs/>
                <w:rPrChange w:id="60805" w:author="pete jones" w:date="2022-01-04T13:45:00Z">
                  <w:rPr>
                    <w:ins w:id="60806" w:author="pete jones" w:date="2022-01-04T12:37:00Z"/>
                    <w:rFonts w:eastAsiaTheme="minorEastAsia" w:cstheme="minorHAnsi"/>
                  </w:rPr>
                </w:rPrChange>
              </w:rPr>
              <w:pPrChange w:id="60807" w:author="pete jones" w:date="2022-01-04T12:56:00Z">
                <w:pPr>
                  <w:jc w:val="center"/>
                </w:pPr>
              </w:pPrChange>
            </w:pPr>
          </w:p>
        </w:tc>
        <w:tc>
          <w:tcPr>
            <w:tcW w:w="692" w:type="dxa"/>
            <w:shd w:val="clear" w:color="auto" w:fill="auto"/>
            <w:noWrap/>
            <w:vAlign w:val="center"/>
            <w:tcPrChange w:id="60808" w:author="pete jones" w:date="2022-01-04T12:56:00Z">
              <w:tcPr>
                <w:tcW w:w="692" w:type="dxa"/>
                <w:tcBorders>
                  <w:top w:val="single" w:sz="4" w:space="0" w:color="4472C4"/>
                  <w:left w:val="nil"/>
                  <w:bottom w:val="nil"/>
                  <w:right w:val="nil"/>
                </w:tcBorders>
                <w:shd w:val="clear" w:color="auto" w:fill="auto"/>
                <w:noWrap/>
                <w:vAlign w:val="center"/>
              </w:tcPr>
            </w:tcPrChange>
          </w:tcPr>
          <w:p w14:paraId="03CAC35A" w14:textId="77777777" w:rsidR="00BD0299" w:rsidRPr="00FF6A71" w:rsidRDefault="00BD0299">
            <w:pPr>
              <w:spacing w:before="0" w:after="0" w:line="240" w:lineRule="auto"/>
              <w:jc w:val="center"/>
              <w:rPr>
                <w:ins w:id="60809" w:author="pete jones" w:date="2022-01-04T12:37:00Z"/>
                <w:rFonts w:eastAsiaTheme="minorEastAsia" w:cstheme="minorHAnsi"/>
                <w:b/>
                <w:bCs/>
                <w:rPrChange w:id="60810" w:author="pete jones" w:date="2022-01-04T13:45:00Z">
                  <w:rPr>
                    <w:ins w:id="60811" w:author="pete jones" w:date="2022-01-04T12:37:00Z"/>
                    <w:rFonts w:eastAsiaTheme="minorEastAsia" w:cstheme="minorHAnsi"/>
                  </w:rPr>
                </w:rPrChange>
              </w:rPr>
              <w:pPrChange w:id="60812" w:author="pete jones" w:date="2022-01-04T12:56:00Z">
                <w:pPr>
                  <w:jc w:val="center"/>
                </w:pPr>
              </w:pPrChange>
            </w:pPr>
          </w:p>
        </w:tc>
      </w:tr>
    </w:tbl>
    <w:p w14:paraId="0000933D" w14:textId="29D169DD" w:rsidR="00BD0299" w:rsidRPr="00FF6A71" w:rsidRDefault="00BD0299" w:rsidP="00BD0299">
      <w:pPr>
        <w:rPr>
          <w:ins w:id="60813" w:author="pete jones" w:date="2022-01-04T12:37:00Z"/>
        </w:rPr>
      </w:pPr>
      <w:ins w:id="60814" w:author="pete jones" w:date="2022-01-04T12:37:00Z">
        <w:r w:rsidRPr="00FF6A71">
          <w:lastRenderedPageBreak/>
          <w:t xml:space="preserve"> Q2.11.7 Design begins with </w:t>
        </w:r>
      </w:ins>
      <w:ins w:id="60815" w:author="pete jones" w:date="2022-04-01T14:45:00Z">
        <w:r w:rsidR="00B2191E">
          <w:t>identifying</w:t>
        </w:r>
      </w:ins>
      <w:ins w:id="60816" w:author="pete jones" w:date="2022-01-04T12:37:00Z">
        <w:r w:rsidRPr="00FF6A71">
          <w:t xml:space="preserve"> a need and ends with a product or system in </w:t>
        </w:r>
      </w:ins>
      <w:ins w:id="60817" w:author="pete jones" w:date="2022-04-01T15:44:00Z">
        <w:r w:rsidR="006B22A5">
          <w:t>a user's hands</w:t>
        </w:r>
      </w:ins>
      <w:ins w:id="60818" w:author="pete jones" w:date="2022-01-04T12:37:00Z">
        <w:r w:rsidRPr="00FF6A71">
          <w: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0819">
          <w:tblGrid>
            <w:gridCol w:w="814"/>
            <w:gridCol w:w="814"/>
            <w:gridCol w:w="814"/>
            <w:gridCol w:w="814"/>
            <w:gridCol w:w="692"/>
            <w:gridCol w:w="692"/>
            <w:gridCol w:w="692"/>
            <w:gridCol w:w="692"/>
          </w:tblGrid>
        </w:tblGridChange>
      </w:tblGrid>
      <w:tr w:rsidR="00BD0299" w:rsidRPr="00FF6A71" w14:paraId="0CF0EF60" w14:textId="77777777" w:rsidTr="00015922">
        <w:trPr>
          <w:trHeight w:val="300"/>
          <w:jc w:val="center"/>
          <w:ins w:id="60820" w:author="pete jones" w:date="2022-01-04T12:37:00Z"/>
        </w:trPr>
        <w:tc>
          <w:tcPr>
            <w:tcW w:w="814" w:type="dxa"/>
            <w:shd w:val="clear" w:color="auto" w:fill="E7E6E6" w:themeFill="background2"/>
            <w:vAlign w:val="center"/>
          </w:tcPr>
          <w:p w14:paraId="311D3738" w14:textId="77777777" w:rsidR="00BD0299" w:rsidRPr="00FF6A71" w:rsidRDefault="00BD0299">
            <w:pPr>
              <w:spacing w:before="0" w:after="0" w:line="240" w:lineRule="auto"/>
              <w:jc w:val="center"/>
              <w:rPr>
                <w:ins w:id="60821" w:author="pete jones" w:date="2022-01-04T12:37:00Z"/>
                <w:rFonts w:eastAsiaTheme="minorEastAsia" w:cstheme="minorHAnsi"/>
                <w:b/>
                <w:bCs/>
              </w:rPr>
              <w:pPrChange w:id="60822" w:author="pete jones" w:date="2022-01-04T12:56:00Z">
                <w:pPr>
                  <w:jc w:val="center"/>
                </w:pPr>
              </w:pPrChange>
            </w:pPr>
            <w:ins w:id="6082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48DC31B1" w14:textId="77777777" w:rsidR="00BD0299" w:rsidRPr="00FF6A71" w:rsidRDefault="00BD0299">
            <w:pPr>
              <w:spacing w:before="0" w:after="0" w:line="240" w:lineRule="auto"/>
              <w:jc w:val="center"/>
              <w:rPr>
                <w:ins w:id="60824" w:author="pete jones" w:date="2022-01-04T12:37:00Z"/>
                <w:rFonts w:eastAsiaTheme="minorEastAsia" w:cstheme="minorHAnsi"/>
                <w:b/>
                <w:bCs/>
              </w:rPr>
              <w:pPrChange w:id="60825" w:author="pete jones" w:date="2022-01-04T12:56:00Z">
                <w:pPr>
                  <w:jc w:val="center"/>
                </w:pPr>
              </w:pPrChange>
            </w:pPr>
            <w:ins w:id="6082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26B2C77" w14:textId="77777777" w:rsidR="00BD0299" w:rsidRPr="00FF6A71" w:rsidRDefault="00BD0299">
            <w:pPr>
              <w:spacing w:before="0" w:after="0" w:line="240" w:lineRule="auto"/>
              <w:jc w:val="center"/>
              <w:rPr>
                <w:ins w:id="60827" w:author="pete jones" w:date="2022-01-04T12:37:00Z"/>
                <w:rFonts w:eastAsiaTheme="minorEastAsia" w:cstheme="minorHAnsi"/>
                <w:b/>
                <w:bCs/>
              </w:rPr>
              <w:pPrChange w:id="60828" w:author="pete jones" w:date="2022-01-04T12:56:00Z">
                <w:pPr>
                  <w:jc w:val="center"/>
                </w:pPr>
              </w:pPrChange>
            </w:pPr>
            <w:ins w:id="6082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495B0EA" w14:textId="77777777" w:rsidR="00BD0299" w:rsidRPr="00FF6A71" w:rsidRDefault="00BD0299">
            <w:pPr>
              <w:spacing w:before="0" w:after="0" w:line="240" w:lineRule="auto"/>
              <w:jc w:val="center"/>
              <w:rPr>
                <w:ins w:id="60830" w:author="pete jones" w:date="2022-01-04T12:37:00Z"/>
                <w:rFonts w:eastAsiaTheme="minorEastAsia" w:cstheme="minorHAnsi"/>
                <w:b/>
                <w:bCs/>
              </w:rPr>
              <w:pPrChange w:id="60831" w:author="pete jones" w:date="2022-01-04T12:56:00Z">
                <w:pPr>
                  <w:jc w:val="center"/>
                </w:pPr>
              </w:pPrChange>
            </w:pPr>
            <w:ins w:id="6083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1DB0D920" w14:textId="77777777" w:rsidR="00BD0299" w:rsidRPr="00FF6A71" w:rsidRDefault="00BD0299">
            <w:pPr>
              <w:spacing w:before="0" w:after="0" w:line="240" w:lineRule="auto"/>
              <w:jc w:val="center"/>
              <w:rPr>
                <w:ins w:id="60833" w:author="pete jones" w:date="2022-01-04T12:37:00Z"/>
                <w:rFonts w:eastAsiaTheme="minorEastAsia" w:cstheme="minorHAnsi"/>
                <w:b/>
                <w:bCs/>
              </w:rPr>
              <w:pPrChange w:id="60834" w:author="pete jones" w:date="2022-01-04T12:56:00Z">
                <w:pPr>
                  <w:jc w:val="center"/>
                </w:pPr>
              </w:pPrChange>
            </w:pPr>
            <w:ins w:id="6083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4866B7B" w14:textId="77777777" w:rsidR="00BD0299" w:rsidRPr="00FF6A71" w:rsidRDefault="00BD0299">
            <w:pPr>
              <w:spacing w:before="0" w:after="0" w:line="240" w:lineRule="auto"/>
              <w:jc w:val="center"/>
              <w:rPr>
                <w:ins w:id="60836" w:author="pete jones" w:date="2022-01-04T12:37:00Z"/>
                <w:rFonts w:eastAsiaTheme="minorEastAsia" w:cstheme="minorHAnsi"/>
                <w:b/>
                <w:bCs/>
              </w:rPr>
              <w:pPrChange w:id="60837" w:author="pete jones" w:date="2022-01-04T12:56:00Z">
                <w:pPr>
                  <w:jc w:val="center"/>
                </w:pPr>
              </w:pPrChange>
            </w:pPr>
            <w:ins w:id="6083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3D612C4" w14:textId="77777777" w:rsidR="00BD0299" w:rsidRPr="00FF6A71" w:rsidRDefault="00BD0299">
            <w:pPr>
              <w:spacing w:before="0" w:after="0" w:line="240" w:lineRule="auto"/>
              <w:jc w:val="center"/>
              <w:rPr>
                <w:ins w:id="60839" w:author="pete jones" w:date="2022-01-04T12:37:00Z"/>
                <w:rFonts w:eastAsiaTheme="minorEastAsia" w:cstheme="minorHAnsi"/>
                <w:b/>
                <w:bCs/>
              </w:rPr>
              <w:pPrChange w:id="60840" w:author="pete jones" w:date="2022-01-04T12:56:00Z">
                <w:pPr>
                  <w:jc w:val="center"/>
                </w:pPr>
              </w:pPrChange>
            </w:pPr>
            <w:ins w:id="6084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69AD52C" w14:textId="77777777" w:rsidR="00BD0299" w:rsidRPr="00FF6A71" w:rsidRDefault="00BD0299">
            <w:pPr>
              <w:spacing w:before="0" w:after="0" w:line="240" w:lineRule="auto"/>
              <w:jc w:val="center"/>
              <w:rPr>
                <w:ins w:id="60842" w:author="pete jones" w:date="2022-01-04T12:37:00Z"/>
                <w:rFonts w:eastAsiaTheme="minorEastAsia" w:cstheme="minorHAnsi"/>
                <w:b/>
                <w:bCs/>
              </w:rPr>
              <w:pPrChange w:id="60843" w:author="pete jones" w:date="2022-01-04T12:56:00Z">
                <w:pPr>
                  <w:jc w:val="center"/>
                </w:pPr>
              </w:pPrChange>
            </w:pPr>
            <w:ins w:id="60844" w:author="pete jones" w:date="2022-01-04T12:37:00Z">
              <w:r w:rsidRPr="00FF6A71">
                <w:rPr>
                  <w:rFonts w:eastAsiaTheme="minorEastAsia" w:cstheme="minorHAnsi"/>
                  <w:b/>
                  <w:bCs/>
                </w:rPr>
                <w:t>7</w:t>
              </w:r>
            </w:ins>
          </w:p>
        </w:tc>
      </w:tr>
      <w:tr w:rsidR="00BD0299" w:rsidRPr="00FF6A71" w14:paraId="06A4EEC8" w14:textId="77777777" w:rsidTr="00701BD7">
        <w:tblPrEx>
          <w:tblW w:w="0" w:type="auto"/>
          <w:jc w:val="center"/>
          <w:tblPrExChange w:id="60845" w:author="pete jones" w:date="2022-01-04T12:56:00Z">
            <w:tblPrEx>
              <w:tblW w:w="0" w:type="auto"/>
              <w:jc w:val="center"/>
            </w:tblPrEx>
          </w:tblPrExChange>
        </w:tblPrEx>
        <w:trPr>
          <w:trHeight w:val="300"/>
          <w:jc w:val="center"/>
          <w:ins w:id="60846" w:author="pete jones" w:date="2022-01-04T12:37:00Z"/>
          <w:trPrChange w:id="60847" w:author="pete jones" w:date="2022-01-04T12:56:00Z">
            <w:trPr>
              <w:trHeight w:val="300"/>
              <w:jc w:val="center"/>
            </w:trPr>
          </w:trPrChange>
        </w:trPr>
        <w:tc>
          <w:tcPr>
            <w:tcW w:w="814" w:type="dxa"/>
            <w:vAlign w:val="center"/>
            <w:tcPrChange w:id="60848" w:author="pete jones" w:date="2022-01-04T12:56:00Z">
              <w:tcPr>
                <w:tcW w:w="814" w:type="dxa"/>
                <w:vAlign w:val="center"/>
              </w:tcPr>
            </w:tcPrChange>
          </w:tcPr>
          <w:p w14:paraId="121BE90E" w14:textId="77777777" w:rsidR="00BD0299" w:rsidRPr="00FF6A71" w:rsidRDefault="00BD0299">
            <w:pPr>
              <w:spacing w:before="0" w:after="0" w:line="240" w:lineRule="auto"/>
              <w:jc w:val="center"/>
              <w:rPr>
                <w:ins w:id="60849" w:author="pete jones" w:date="2022-01-04T12:37:00Z"/>
                <w:rFonts w:eastAsiaTheme="minorEastAsia" w:cstheme="minorHAnsi"/>
                <w:b/>
                <w:bCs/>
              </w:rPr>
              <w:pPrChange w:id="60850" w:author="pete jones" w:date="2022-01-04T12:56:00Z">
                <w:pPr>
                  <w:jc w:val="center"/>
                </w:pPr>
              </w:pPrChange>
            </w:pPr>
            <w:ins w:id="60851" w:author="pete jones" w:date="2022-01-04T12:37:00Z">
              <w:r w:rsidRPr="00FF6A71">
                <w:rPr>
                  <w:rFonts w:eastAsiaTheme="minorEastAsia" w:cstheme="minorHAnsi"/>
                  <w:b/>
                  <w:bCs/>
                </w:rPr>
                <w:t>%</w:t>
              </w:r>
            </w:ins>
          </w:p>
        </w:tc>
        <w:tc>
          <w:tcPr>
            <w:tcW w:w="814" w:type="dxa"/>
            <w:shd w:val="clear" w:color="auto" w:fill="auto"/>
            <w:noWrap/>
            <w:vAlign w:val="bottom"/>
            <w:tcPrChange w:id="60852" w:author="pete jones" w:date="2022-01-04T12:56:00Z">
              <w:tcPr>
                <w:tcW w:w="814" w:type="dxa"/>
                <w:tcBorders>
                  <w:top w:val="single" w:sz="4" w:space="0" w:color="4472C4"/>
                  <w:left w:val="nil"/>
                  <w:bottom w:val="nil"/>
                  <w:right w:val="nil"/>
                </w:tcBorders>
                <w:shd w:val="clear" w:color="auto" w:fill="auto"/>
                <w:noWrap/>
                <w:vAlign w:val="bottom"/>
              </w:tcPr>
            </w:tcPrChange>
          </w:tcPr>
          <w:p w14:paraId="53C873E2" w14:textId="77777777" w:rsidR="00BD0299" w:rsidRPr="00FA4BC3" w:rsidRDefault="00BD0299">
            <w:pPr>
              <w:spacing w:before="0" w:after="0" w:line="240" w:lineRule="auto"/>
              <w:jc w:val="center"/>
              <w:rPr>
                <w:ins w:id="60853" w:author="pete jones" w:date="2022-01-04T12:37:00Z"/>
                <w:rFonts w:eastAsiaTheme="minorEastAsia" w:cstheme="minorHAnsi"/>
              </w:rPr>
              <w:pPrChange w:id="60854" w:author="pete jones" w:date="2022-01-04T12:56:00Z">
                <w:pPr>
                  <w:jc w:val="center"/>
                </w:pPr>
              </w:pPrChange>
            </w:pPr>
            <w:ins w:id="60855" w:author="pete jones" w:date="2022-01-04T12:37:00Z">
              <w:r w:rsidRPr="00FA4BC3">
                <w:rPr>
                  <w:rFonts w:eastAsiaTheme="minorEastAsia" w:cstheme="minorHAnsi"/>
                  <w:rPrChange w:id="60856" w:author="pete jones" w:date="2022-01-04T15:00:00Z">
                    <w:rPr>
                      <w:rFonts w:ascii="Calibri" w:hAnsi="Calibri" w:cs="Calibri"/>
                      <w:color w:val="000000"/>
                    </w:rPr>
                  </w:rPrChange>
                </w:rPr>
                <w:t>20%</w:t>
              </w:r>
            </w:ins>
          </w:p>
        </w:tc>
        <w:tc>
          <w:tcPr>
            <w:tcW w:w="814" w:type="dxa"/>
            <w:shd w:val="clear" w:color="auto" w:fill="auto"/>
            <w:noWrap/>
            <w:vAlign w:val="bottom"/>
            <w:tcPrChange w:id="60857" w:author="pete jones" w:date="2022-01-04T12:56:00Z">
              <w:tcPr>
                <w:tcW w:w="814" w:type="dxa"/>
                <w:tcBorders>
                  <w:top w:val="single" w:sz="4" w:space="0" w:color="4472C4"/>
                  <w:left w:val="nil"/>
                  <w:bottom w:val="nil"/>
                  <w:right w:val="nil"/>
                </w:tcBorders>
                <w:shd w:val="clear" w:color="auto" w:fill="auto"/>
                <w:noWrap/>
                <w:vAlign w:val="bottom"/>
              </w:tcPr>
            </w:tcPrChange>
          </w:tcPr>
          <w:p w14:paraId="4C128EFA" w14:textId="77777777" w:rsidR="00BD0299" w:rsidRPr="00FA4BC3" w:rsidRDefault="00BD0299">
            <w:pPr>
              <w:spacing w:before="0" w:after="0" w:line="240" w:lineRule="auto"/>
              <w:jc w:val="center"/>
              <w:rPr>
                <w:ins w:id="60858" w:author="pete jones" w:date="2022-01-04T12:37:00Z"/>
                <w:rFonts w:eastAsiaTheme="minorEastAsia" w:cstheme="minorHAnsi"/>
              </w:rPr>
              <w:pPrChange w:id="60859" w:author="pete jones" w:date="2022-01-04T12:56:00Z">
                <w:pPr>
                  <w:jc w:val="center"/>
                </w:pPr>
              </w:pPrChange>
            </w:pPr>
            <w:ins w:id="60860" w:author="pete jones" w:date="2022-01-04T12:37:00Z">
              <w:r w:rsidRPr="00FA4BC3">
                <w:rPr>
                  <w:rFonts w:eastAsiaTheme="minorEastAsia" w:cstheme="minorHAnsi"/>
                  <w:rPrChange w:id="60861" w:author="pete jones" w:date="2022-01-04T15:00:00Z">
                    <w:rPr>
                      <w:rFonts w:ascii="Calibri" w:hAnsi="Calibri" w:cs="Calibri"/>
                      <w:color w:val="000000"/>
                    </w:rPr>
                  </w:rPrChange>
                </w:rPr>
                <w:t>10%</w:t>
              </w:r>
            </w:ins>
          </w:p>
        </w:tc>
        <w:tc>
          <w:tcPr>
            <w:tcW w:w="814" w:type="dxa"/>
            <w:shd w:val="clear" w:color="auto" w:fill="auto"/>
            <w:noWrap/>
            <w:vAlign w:val="center"/>
            <w:tcPrChange w:id="60862" w:author="pete jones" w:date="2022-01-04T12:56:00Z">
              <w:tcPr>
                <w:tcW w:w="814" w:type="dxa"/>
                <w:tcBorders>
                  <w:top w:val="single" w:sz="4" w:space="0" w:color="4472C4"/>
                  <w:left w:val="nil"/>
                  <w:bottom w:val="nil"/>
                  <w:right w:val="nil"/>
                </w:tcBorders>
                <w:shd w:val="clear" w:color="auto" w:fill="auto"/>
                <w:noWrap/>
                <w:vAlign w:val="center"/>
              </w:tcPr>
            </w:tcPrChange>
          </w:tcPr>
          <w:p w14:paraId="7F03D98B" w14:textId="77777777" w:rsidR="00BD0299" w:rsidRPr="00FA4BC3" w:rsidRDefault="00BD0299">
            <w:pPr>
              <w:spacing w:before="0" w:after="0" w:line="240" w:lineRule="auto"/>
              <w:jc w:val="center"/>
              <w:rPr>
                <w:ins w:id="60863" w:author="pete jones" w:date="2022-01-04T12:37:00Z"/>
                <w:rFonts w:eastAsiaTheme="minorEastAsia" w:cstheme="minorHAnsi"/>
              </w:rPr>
              <w:pPrChange w:id="60864" w:author="pete jones" w:date="2022-01-04T12:56:00Z">
                <w:pPr>
                  <w:jc w:val="center"/>
                </w:pPr>
              </w:pPrChange>
            </w:pPr>
            <w:ins w:id="60865" w:author="pete jones" w:date="2022-01-04T12:37:00Z">
              <w:r w:rsidRPr="00FA4BC3">
                <w:rPr>
                  <w:rFonts w:eastAsiaTheme="minorEastAsia" w:cstheme="minorHAnsi"/>
                  <w:rPrChange w:id="60866" w:author="pete jones" w:date="2022-01-04T15:00:00Z">
                    <w:rPr>
                      <w:rFonts w:ascii="Calibri" w:hAnsi="Calibri" w:cs="Calibri"/>
                      <w:color w:val="000000"/>
                    </w:rPr>
                  </w:rPrChange>
                </w:rPr>
                <w:t>30%</w:t>
              </w:r>
            </w:ins>
          </w:p>
        </w:tc>
        <w:tc>
          <w:tcPr>
            <w:tcW w:w="692" w:type="dxa"/>
            <w:shd w:val="clear" w:color="auto" w:fill="auto"/>
            <w:noWrap/>
            <w:vAlign w:val="center"/>
            <w:tcPrChange w:id="60867" w:author="pete jones" w:date="2022-01-04T12:56:00Z">
              <w:tcPr>
                <w:tcW w:w="692" w:type="dxa"/>
                <w:tcBorders>
                  <w:top w:val="single" w:sz="4" w:space="0" w:color="4472C4"/>
                  <w:left w:val="nil"/>
                  <w:bottom w:val="nil"/>
                  <w:right w:val="nil"/>
                </w:tcBorders>
                <w:shd w:val="clear" w:color="auto" w:fill="auto"/>
                <w:noWrap/>
                <w:vAlign w:val="center"/>
              </w:tcPr>
            </w:tcPrChange>
          </w:tcPr>
          <w:p w14:paraId="51BDA9B3" w14:textId="77777777" w:rsidR="00BD0299" w:rsidRPr="00FA4BC3" w:rsidRDefault="00BD0299">
            <w:pPr>
              <w:spacing w:before="0" w:after="0" w:line="240" w:lineRule="auto"/>
              <w:jc w:val="center"/>
              <w:rPr>
                <w:ins w:id="60868" w:author="pete jones" w:date="2022-01-04T12:37:00Z"/>
                <w:rFonts w:eastAsiaTheme="minorEastAsia" w:cstheme="minorHAnsi"/>
              </w:rPr>
              <w:pPrChange w:id="60869" w:author="pete jones" w:date="2022-01-04T12:56:00Z">
                <w:pPr>
                  <w:jc w:val="center"/>
                </w:pPr>
              </w:pPrChange>
            </w:pPr>
            <w:ins w:id="60870" w:author="pete jones" w:date="2022-01-04T12:37:00Z">
              <w:r w:rsidRPr="00FA4BC3">
                <w:rPr>
                  <w:rFonts w:eastAsiaTheme="minorEastAsia" w:cstheme="minorHAnsi"/>
                  <w:rPrChange w:id="60871" w:author="pete jones" w:date="2022-01-04T15:00:00Z">
                    <w:rPr>
                      <w:rFonts w:ascii="Calibri" w:hAnsi="Calibri" w:cs="Calibri"/>
                      <w:color w:val="000000"/>
                    </w:rPr>
                  </w:rPrChange>
                </w:rPr>
                <w:t>20%</w:t>
              </w:r>
            </w:ins>
          </w:p>
        </w:tc>
        <w:tc>
          <w:tcPr>
            <w:tcW w:w="692" w:type="dxa"/>
            <w:shd w:val="clear" w:color="auto" w:fill="auto"/>
            <w:noWrap/>
            <w:vAlign w:val="center"/>
            <w:tcPrChange w:id="60872" w:author="pete jones" w:date="2022-01-04T12:56:00Z">
              <w:tcPr>
                <w:tcW w:w="692" w:type="dxa"/>
                <w:tcBorders>
                  <w:top w:val="single" w:sz="4" w:space="0" w:color="4472C4"/>
                  <w:left w:val="nil"/>
                  <w:bottom w:val="nil"/>
                  <w:right w:val="nil"/>
                </w:tcBorders>
                <w:shd w:val="clear" w:color="auto" w:fill="auto"/>
                <w:noWrap/>
                <w:vAlign w:val="center"/>
              </w:tcPr>
            </w:tcPrChange>
          </w:tcPr>
          <w:p w14:paraId="742409C5" w14:textId="77777777" w:rsidR="00BD0299" w:rsidRPr="00FA4BC3" w:rsidRDefault="00BD0299">
            <w:pPr>
              <w:spacing w:before="0" w:after="0" w:line="240" w:lineRule="auto"/>
              <w:jc w:val="center"/>
              <w:rPr>
                <w:ins w:id="60873" w:author="pete jones" w:date="2022-01-04T12:37:00Z"/>
                <w:rFonts w:eastAsiaTheme="minorEastAsia" w:cstheme="minorHAnsi"/>
              </w:rPr>
              <w:pPrChange w:id="60874" w:author="pete jones" w:date="2022-01-04T12:56:00Z">
                <w:pPr>
                  <w:jc w:val="center"/>
                </w:pPr>
              </w:pPrChange>
            </w:pPr>
            <w:ins w:id="60875" w:author="pete jones" w:date="2022-01-04T12:37:00Z">
              <w:r w:rsidRPr="00FA4BC3">
                <w:rPr>
                  <w:rFonts w:eastAsiaTheme="minorEastAsia" w:cstheme="minorHAnsi"/>
                  <w:rPrChange w:id="60876" w:author="pete jones" w:date="2022-01-04T15:00:00Z">
                    <w:rPr>
                      <w:rFonts w:ascii="Calibri" w:hAnsi="Calibri" w:cs="Calibri"/>
                      <w:color w:val="000000"/>
                    </w:rPr>
                  </w:rPrChange>
                </w:rPr>
                <w:t>10%</w:t>
              </w:r>
            </w:ins>
          </w:p>
        </w:tc>
        <w:tc>
          <w:tcPr>
            <w:tcW w:w="692" w:type="dxa"/>
            <w:shd w:val="clear" w:color="auto" w:fill="auto"/>
            <w:noWrap/>
            <w:vAlign w:val="bottom"/>
            <w:tcPrChange w:id="60877" w:author="pete jones" w:date="2022-01-04T12:56:00Z">
              <w:tcPr>
                <w:tcW w:w="692" w:type="dxa"/>
                <w:tcBorders>
                  <w:top w:val="single" w:sz="4" w:space="0" w:color="4472C4"/>
                  <w:left w:val="nil"/>
                  <w:bottom w:val="nil"/>
                  <w:right w:val="nil"/>
                </w:tcBorders>
                <w:shd w:val="clear" w:color="auto" w:fill="auto"/>
                <w:noWrap/>
                <w:vAlign w:val="bottom"/>
              </w:tcPr>
            </w:tcPrChange>
          </w:tcPr>
          <w:p w14:paraId="2597D14A" w14:textId="77777777" w:rsidR="00BD0299" w:rsidRPr="00FA4BC3" w:rsidRDefault="00BD0299">
            <w:pPr>
              <w:spacing w:before="0" w:after="0" w:line="240" w:lineRule="auto"/>
              <w:jc w:val="center"/>
              <w:rPr>
                <w:ins w:id="60878" w:author="pete jones" w:date="2022-01-04T12:37:00Z"/>
                <w:rFonts w:eastAsiaTheme="minorEastAsia" w:cstheme="minorHAnsi"/>
              </w:rPr>
              <w:pPrChange w:id="60879" w:author="pete jones" w:date="2022-01-04T12:56:00Z">
                <w:pPr>
                  <w:jc w:val="center"/>
                </w:pPr>
              </w:pPrChange>
            </w:pPr>
            <w:ins w:id="60880" w:author="pete jones" w:date="2022-01-04T12:37:00Z">
              <w:r w:rsidRPr="00FA4BC3">
                <w:rPr>
                  <w:rFonts w:eastAsiaTheme="minorEastAsia" w:cstheme="minorHAnsi"/>
                  <w:rPrChange w:id="60881" w:author="pete jones" w:date="2022-01-04T15:00:00Z">
                    <w:rPr>
                      <w:rFonts w:ascii="Calibri" w:hAnsi="Calibri" w:cs="Calibri"/>
                      <w:color w:val="000000"/>
                    </w:rPr>
                  </w:rPrChange>
                </w:rPr>
                <w:t>10%</w:t>
              </w:r>
            </w:ins>
          </w:p>
        </w:tc>
        <w:tc>
          <w:tcPr>
            <w:tcW w:w="692" w:type="dxa"/>
            <w:shd w:val="clear" w:color="auto" w:fill="auto"/>
            <w:noWrap/>
            <w:vAlign w:val="bottom"/>
            <w:tcPrChange w:id="60882" w:author="pete jones" w:date="2022-01-04T12:56:00Z">
              <w:tcPr>
                <w:tcW w:w="692" w:type="dxa"/>
                <w:tcBorders>
                  <w:top w:val="single" w:sz="4" w:space="0" w:color="4472C4"/>
                  <w:left w:val="nil"/>
                  <w:bottom w:val="nil"/>
                  <w:right w:val="nil"/>
                </w:tcBorders>
                <w:shd w:val="clear" w:color="auto" w:fill="auto"/>
                <w:noWrap/>
                <w:vAlign w:val="bottom"/>
              </w:tcPr>
            </w:tcPrChange>
          </w:tcPr>
          <w:p w14:paraId="4C44CE23" w14:textId="77777777" w:rsidR="00BD0299" w:rsidRPr="00FF6A71" w:rsidRDefault="00BD0299">
            <w:pPr>
              <w:spacing w:before="0" w:after="0" w:line="240" w:lineRule="auto"/>
              <w:jc w:val="center"/>
              <w:rPr>
                <w:ins w:id="60883" w:author="pete jones" w:date="2022-01-04T12:37:00Z"/>
                <w:rFonts w:eastAsiaTheme="minorEastAsia" w:cstheme="minorHAnsi"/>
                <w:b/>
                <w:bCs/>
                <w:rPrChange w:id="60884" w:author="pete jones" w:date="2022-01-04T13:45:00Z">
                  <w:rPr>
                    <w:ins w:id="60885" w:author="pete jones" w:date="2022-01-04T12:37:00Z"/>
                    <w:rFonts w:eastAsiaTheme="minorEastAsia" w:cstheme="minorHAnsi"/>
                  </w:rPr>
                </w:rPrChange>
              </w:rPr>
              <w:pPrChange w:id="60886" w:author="pete jones" w:date="2022-01-04T12:56:00Z">
                <w:pPr>
                  <w:jc w:val="center"/>
                </w:pPr>
              </w:pPrChange>
            </w:pPr>
          </w:p>
        </w:tc>
      </w:tr>
      <w:tr w:rsidR="00BD0299" w:rsidRPr="00FF6A71" w14:paraId="5B2AB379" w14:textId="77777777" w:rsidTr="00701BD7">
        <w:tblPrEx>
          <w:tblW w:w="0" w:type="auto"/>
          <w:jc w:val="center"/>
          <w:tblPrExChange w:id="60887" w:author="pete jones" w:date="2022-01-04T12:56:00Z">
            <w:tblPrEx>
              <w:tblW w:w="0" w:type="auto"/>
              <w:jc w:val="center"/>
            </w:tblPrEx>
          </w:tblPrExChange>
        </w:tblPrEx>
        <w:trPr>
          <w:trHeight w:val="300"/>
          <w:jc w:val="center"/>
          <w:ins w:id="60888" w:author="pete jones" w:date="2022-01-04T12:37:00Z"/>
          <w:trPrChange w:id="60889" w:author="pete jones" w:date="2022-01-04T12:56:00Z">
            <w:trPr>
              <w:trHeight w:val="300"/>
              <w:jc w:val="center"/>
            </w:trPr>
          </w:trPrChange>
        </w:trPr>
        <w:tc>
          <w:tcPr>
            <w:tcW w:w="814" w:type="dxa"/>
            <w:vAlign w:val="center"/>
            <w:tcPrChange w:id="60890" w:author="pete jones" w:date="2022-01-04T12:56:00Z">
              <w:tcPr>
                <w:tcW w:w="814" w:type="dxa"/>
                <w:vAlign w:val="center"/>
              </w:tcPr>
            </w:tcPrChange>
          </w:tcPr>
          <w:p w14:paraId="00692EE0" w14:textId="77777777" w:rsidR="00BD0299" w:rsidRPr="00FF6A71" w:rsidRDefault="00BD0299">
            <w:pPr>
              <w:spacing w:before="0" w:after="0" w:line="240" w:lineRule="auto"/>
              <w:jc w:val="center"/>
              <w:rPr>
                <w:ins w:id="60891" w:author="pete jones" w:date="2022-01-04T12:37:00Z"/>
                <w:rFonts w:eastAsiaTheme="minorEastAsia" w:cstheme="minorHAnsi"/>
                <w:b/>
                <w:bCs/>
              </w:rPr>
              <w:pPrChange w:id="60892" w:author="pete jones" w:date="2022-01-04T12:56:00Z">
                <w:pPr>
                  <w:jc w:val="center"/>
                </w:pPr>
              </w:pPrChange>
            </w:pPr>
            <w:ins w:id="60893" w:author="pete jones" w:date="2022-01-04T12:37:00Z">
              <w:r w:rsidRPr="00FF6A71">
                <w:rPr>
                  <w:rFonts w:eastAsiaTheme="minorEastAsia" w:cstheme="minorHAnsi"/>
                  <w:b/>
                  <w:bCs/>
                </w:rPr>
                <w:t>Count</w:t>
              </w:r>
            </w:ins>
          </w:p>
        </w:tc>
        <w:tc>
          <w:tcPr>
            <w:tcW w:w="814" w:type="dxa"/>
            <w:shd w:val="clear" w:color="auto" w:fill="auto"/>
            <w:noWrap/>
            <w:vAlign w:val="center"/>
            <w:tcPrChange w:id="60894" w:author="pete jones" w:date="2022-01-04T12:56:00Z">
              <w:tcPr>
                <w:tcW w:w="814" w:type="dxa"/>
                <w:tcBorders>
                  <w:top w:val="single" w:sz="4" w:space="0" w:color="4472C4"/>
                  <w:left w:val="nil"/>
                  <w:bottom w:val="nil"/>
                  <w:right w:val="nil"/>
                </w:tcBorders>
                <w:shd w:val="clear" w:color="auto" w:fill="auto"/>
                <w:noWrap/>
                <w:vAlign w:val="center"/>
              </w:tcPr>
            </w:tcPrChange>
          </w:tcPr>
          <w:p w14:paraId="5E37EE09" w14:textId="77777777" w:rsidR="00BD0299" w:rsidRPr="00FA4BC3" w:rsidRDefault="00BD0299">
            <w:pPr>
              <w:spacing w:before="0" w:after="0" w:line="240" w:lineRule="auto"/>
              <w:jc w:val="center"/>
              <w:rPr>
                <w:ins w:id="60895" w:author="pete jones" w:date="2022-01-04T12:37:00Z"/>
                <w:rFonts w:eastAsiaTheme="minorEastAsia" w:cstheme="minorHAnsi"/>
              </w:rPr>
              <w:pPrChange w:id="60896" w:author="pete jones" w:date="2022-01-04T12:56:00Z">
                <w:pPr>
                  <w:jc w:val="center"/>
                </w:pPr>
              </w:pPrChange>
            </w:pPr>
            <w:ins w:id="60897" w:author="pete jones" w:date="2022-01-04T12:37:00Z">
              <w:r w:rsidRPr="00FA4BC3">
                <w:rPr>
                  <w:rFonts w:eastAsiaTheme="minorEastAsia" w:cstheme="minorHAnsi"/>
                  <w:rPrChange w:id="60898" w:author="pete jones" w:date="2022-01-04T15:00:00Z">
                    <w:rPr>
                      <w:rFonts w:ascii="Calibri" w:hAnsi="Calibri" w:cs="Calibri"/>
                      <w:color w:val="000000"/>
                    </w:rPr>
                  </w:rPrChange>
                </w:rPr>
                <w:t>2</w:t>
              </w:r>
            </w:ins>
          </w:p>
        </w:tc>
        <w:tc>
          <w:tcPr>
            <w:tcW w:w="814" w:type="dxa"/>
            <w:shd w:val="clear" w:color="auto" w:fill="auto"/>
            <w:noWrap/>
            <w:vAlign w:val="center"/>
            <w:tcPrChange w:id="60899" w:author="pete jones" w:date="2022-01-04T12:56:00Z">
              <w:tcPr>
                <w:tcW w:w="814" w:type="dxa"/>
                <w:tcBorders>
                  <w:top w:val="single" w:sz="4" w:space="0" w:color="4472C4"/>
                  <w:left w:val="nil"/>
                  <w:bottom w:val="nil"/>
                  <w:right w:val="nil"/>
                </w:tcBorders>
                <w:shd w:val="clear" w:color="auto" w:fill="auto"/>
                <w:noWrap/>
                <w:vAlign w:val="center"/>
              </w:tcPr>
            </w:tcPrChange>
          </w:tcPr>
          <w:p w14:paraId="22B3C4FC" w14:textId="77777777" w:rsidR="00BD0299" w:rsidRPr="00FA4BC3" w:rsidRDefault="00BD0299">
            <w:pPr>
              <w:spacing w:before="0" w:after="0" w:line="240" w:lineRule="auto"/>
              <w:jc w:val="center"/>
              <w:rPr>
                <w:ins w:id="60900" w:author="pete jones" w:date="2022-01-04T12:37:00Z"/>
                <w:rFonts w:eastAsiaTheme="minorEastAsia" w:cstheme="minorHAnsi"/>
              </w:rPr>
              <w:pPrChange w:id="60901" w:author="pete jones" w:date="2022-01-04T12:56:00Z">
                <w:pPr>
                  <w:jc w:val="center"/>
                </w:pPr>
              </w:pPrChange>
            </w:pPr>
            <w:ins w:id="60902" w:author="pete jones" w:date="2022-01-04T12:37:00Z">
              <w:r w:rsidRPr="00FA4BC3">
                <w:rPr>
                  <w:rFonts w:eastAsiaTheme="minorEastAsia" w:cstheme="minorHAnsi"/>
                  <w:rPrChange w:id="60903" w:author="pete jones" w:date="2022-01-04T15:00:00Z">
                    <w:rPr>
                      <w:rFonts w:ascii="Calibri" w:hAnsi="Calibri" w:cs="Calibri"/>
                      <w:color w:val="000000"/>
                    </w:rPr>
                  </w:rPrChange>
                </w:rPr>
                <w:t>1</w:t>
              </w:r>
            </w:ins>
          </w:p>
        </w:tc>
        <w:tc>
          <w:tcPr>
            <w:tcW w:w="814" w:type="dxa"/>
            <w:shd w:val="clear" w:color="auto" w:fill="auto"/>
            <w:noWrap/>
            <w:vAlign w:val="center"/>
            <w:tcPrChange w:id="60904" w:author="pete jones" w:date="2022-01-04T12:56:00Z">
              <w:tcPr>
                <w:tcW w:w="814" w:type="dxa"/>
                <w:tcBorders>
                  <w:top w:val="single" w:sz="4" w:space="0" w:color="4472C4"/>
                  <w:left w:val="nil"/>
                  <w:bottom w:val="nil"/>
                  <w:right w:val="nil"/>
                </w:tcBorders>
                <w:shd w:val="clear" w:color="auto" w:fill="auto"/>
                <w:noWrap/>
                <w:vAlign w:val="center"/>
              </w:tcPr>
            </w:tcPrChange>
          </w:tcPr>
          <w:p w14:paraId="6598C71E" w14:textId="77777777" w:rsidR="00BD0299" w:rsidRPr="00FA4BC3" w:rsidRDefault="00BD0299">
            <w:pPr>
              <w:spacing w:before="0" w:after="0" w:line="240" w:lineRule="auto"/>
              <w:jc w:val="center"/>
              <w:rPr>
                <w:ins w:id="60905" w:author="pete jones" w:date="2022-01-04T12:37:00Z"/>
                <w:rFonts w:eastAsiaTheme="minorEastAsia" w:cstheme="minorHAnsi"/>
              </w:rPr>
              <w:pPrChange w:id="60906" w:author="pete jones" w:date="2022-01-04T12:56:00Z">
                <w:pPr>
                  <w:jc w:val="center"/>
                </w:pPr>
              </w:pPrChange>
            </w:pPr>
            <w:ins w:id="60907" w:author="pete jones" w:date="2022-01-04T12:37:00Z">
              <w:r w:rsidRPr="00FA4BC3">
                <w:rPr>
                  <w:rFonts w:eastAsiaTheme="minorEastAsia" w:cstheme="minorHAnsi"/>
                  <w:rPrChange w:id="60908" w:author="pete jones" w:date="2022-01-04T15:00:00Z">
                    <w:rPr>
                      <w:rFonts w:ascii="Calibri" w:hAnsi="Calibri" w:cs="Calibri"/>
                      <w:color w:val="000000"/>
                    </w:rPr>
                  </w:rPrChange>
                </w:rPr>
                <w:t>3</w:t>
              </w:r>
            </w:ins>
          </w:p>
        </w:tc>
        <w:tc>
          <w:tcPr>
            <w:tcW w:w="692" w:type="dxa"/>
            <w:shd w:val="clear" w:color="auto" w:fill="auto"/>
            <w:noWrap/>
            <w:vAlign w:val="center"/>
            <w:tcPrChange w:id="60909" w:author="pete jones" w:date="2022-01-04T12:56:00Z">
              <w:tcPr>
                <w:tcW w:w="692" w:type="dxa"/>
                <w:tcBorders>
                  <w:top w:val="single" w:sz="4" w:space="0" w:color="4472C4"/>
                  <w:left w:val="nil"/>
                  <w:bottom w:val="nil"/>
                  <w:right w:val="nil"/>
                </w:tcBorders>
                <w:shd w:val="clear" w:color="auto" w:fill="auto"/>
                <w:noWrap/>
                <w:vAlign w:val="center"/>
              </w:tcPr>
            </w:tcPrChange>
          </w:tcPr>
          <w:p w14:paraId="311BC65B" w14:textId="77777777" w:rsidR="00BD0299" w:rsidRPr="00FA4BC3" w:rsidRDefault="00BD0299">
            <w:pPr>
              <w:spacing w:before="0" w:after="0" w:line="240" w:lineRule="auto"/>
              <w:jc w:val="center"/>
              <w:rPr>
                <w:ins w:id="60910" w:author="pete jones" w:date="2022-01-04T12:37:00Z"/>
                <w:rFonts w:eastAsiaTheme="minorEastAsia" w:cstheme="minorHAnsi"/>
              </w:rPr>
              <w:pPrChange w:id="60911" w:author="pete jones" w:date="2022-01-04T12:56:00Z">
                <w:pPr>
                  <w:jc w:val="center"/>
                </w:pPr>
              </w:pPrChange>
            </w:pPr>
            <w:ins w:id="60912" w:author="pete jones" w:date="2022-01-04T12:37:00Z">
              <w:r w:rsidRPr="00FA4BC3">
                <w:rPr>
                  <w:rFonts w:eastAsiaTheme="minorEastAsia" w:cstheme="minorHAnsi"/>
                  <w:rPrChange w:id="60913" w:author="pete jones" w:date="2022-01-04T15:00:00Z">
                    <w:rPr>
                      <w:rFonts w:ascii="Calibri" w:hAnsi="Calibri" w:cs="Calibri"/>
                      <w:color w:val="000000"/>
                    </w:rPr>
                  </w:rPrChange>
                </w:rPr>
                <w:t>2</w:t>
              </w:r>
            </w:ins>
          </w:p>
        </w:tc>
        <w:tc>
          <w:tcPr>
            <w:tcW w:w="692" w:type="dxa"/>
            <w:shd w:val="clear" w:color="auto" w:fill="auto"/>
            <w:noWrap/>
            <w:vAlign w:val="center"/>
            <w:tcPrChange w:id="60914" w:author="pete jones" w:date="2022-01-04T12:56:00Z">
              <w:tcPr>
                <w:tcW w:w="692" w:type="dxa"/>
                <w:tcBorders>
                  <w:top w:val="single" w:sz="4" w:space="0" w:color="4472C4"/>
                  <w:left w:val="nil"/>
                  <w:bottom w:val="nil"/>
                  <w:right w:val="nil"/>
                </w:tcBorders>
                <w:shd w:val="clear" w:color="auto" w:fill="auto"/>
                <w:noWrap/>
                <w:vAlign w:val="center"/>
              </w:tcPr>
            </w:tcPrChange>
          </w:tcPr>
          <w:p w14:paraId="11955F96" w14:textId="77777777" w:rsidR="00BD0299" w:rsidRPr="00FA4BC3" w:rsidRDefault="00BD0299">
            <w:pPr>
              <w:spacing w:before="0" w:after="0" w:line="240" w:lineRule="auto"/>
              <w:jc w:val="center"/>
              <w:rPr>
                <w:ins w:id="60915" w:author="pete jones" w:date="2022-01-04T12:37:00Z"/>
                <w:rFonts w:eastAsiaTheme="minorEastAsia" w:cstheme="minorHAnsi"/>
              </w:rPr>
              <w:pPrChange w:id="60916" w:author="pete jones" w:date="2022-01-04T12:56:00Z">
                <w:pPr>
                  <w:jc w:val="center"/>
                </w:pPr>
              </w:pPrChange>
            </w:pPr>
            <w:ins w:id="60917" w:author="pete jones" w:date="2022-01-04T12:37:00Z">
              <w:r w:rsidRPr="00FA4BC3">
                <w:rPr>
                  <w:rFonts w:eastAsiaTheme="minorEastAsia" w:cstheme="minorHAnsi"/>
                  <w:rPrChange w:id="60918" w:author="pete jones" w:date="2022-01-04T15:00:00Z">
                    <w:rPr>
                      <w:rFonts w:ascii="Calibri" w:hAnsi="Calibri" w:cs="Calibri"/>
                      <w:color w:val="000000"/>
                    </w:rPr>
                  </w:rPrChange>
                </w:rPr>
                <w:t>1</w:t>
              </w:r>
            </w:ins>
          </w:p>
        </w:tc>
        <w:tc>
          <w:tcPr>
            <w:tcW w:w="692" w:type="dxa"/>
            <w:shd w:val="clear" w:color="auto" w:fill="auto"/>
            <w:noWrap/>
            <w:vAlign w:val="center"/>
            <w:tcPrChange w:id="60919" w:author="pete jones" w:date="2022-01-04T12:56:00Z">
              <w:tcPr>
                <w:tcW w:w="692" w:type="dxa"/>
                <w:tcBorders>
                  <w:top w:val="single" w:sz="4" w:space="0" w:color="4472C4"/>
                  <w:left w:val="nil"/>
                  <w:bottom w:val="nil"/>
                  <w:right w:val="nil"/>
                </w:tcBorders>
                <w:shd w:val="clear" w:color="auto" w:fill="auto"/>
                <w:noWrap/>
                <w:vAlign w:val="center"/>
              </w:tcPr>
            </w:tcPrChange>
          </w:tcPr>
          <w:p w14:paraId="2A80BEC2" w14:textId="77777777" w:rsidR="00BD0299" w:rsidRPr="00FA4BC3" w:rsidRDefault="00BD0299">
            <w:pPr>
              <w:spacing w:before="0" w:after="0" w:line="240" w:lineRule="auto"/>
              <w:jc w:val="center"/>
              <w:rPr>
                <w:ins w:id="60920" w:author="pete jones" w:date="2022-01-04T12:37:00Z"/>
                <w:rFonts w:eastAsiaTheme="minorEastAsia" w:cstheme="minorHAnsi"/>
              </w:rPr>
              <w:pPrChange w:id="60921" w:author="pete jones" w:date="2022-01-04T12:56:00Z">
                <w:pPr>
                  <w:jc w:val="center"/>
                </w:pPr>
              </w:pPrChange>
            </w:pPr>
            <w:ins w:id="60922" w:author="pete jones" w:date="2022-01-04T12:37:00Z">
              <w:r w:rsidRPr="00FA4BC3">
                <w:rPr>
                  <w:rFonts w:eastAsiaTheme="minorEastAsia" w:cstheme="minorHAnsi"/>
                  <w:rPrChange w:id="60923" w:author="pete jones" w:date="2022-01-04T15:00:00Z">
                    <w:rPr>
                      <w:rFonts w:ascii="Calibri" w:hAnsi="Calibri" w:cs="Calibri"/>
                      <w:color w:val="000000"/>
                    </w:rPr>
                  </w:rPrChange>
                </w:rPr>
                <w:t>1</w:t>
              </w:r>
            </w:ins>
          </w:p>
        </w:tc>
        <w:tc>
          <w:tcPr>
            <w:tcW w:w="692" w:type="dxa"/>
            <w:shd w:val="clear" w:color="auto" w:fill="auto"/>
            <w:noWrap/>
            <w:vAlign w:val="center"/>
            <w:tcPrChange w:id="60924" w:author="pete jones" w:date="2022-01-04T12:56:00Z">
              <w:tcPr>
                <w:tcW w:w="692" w:type="dxa"/>
                <w:tcBorders>
                  <w:top w:val="single" w:sz="4" w:space="0" w:color="4472C4"/>
                  <w:left w:val="nil"/>
                  <w:bottom w:val="nil"/>
                  <w:right w:val="nil"/>
                </w:tcBorders>
                <w:shd w:val="clear" w:color="auto" w:fill="auto"/>
                <w:noWrap/>
                <w:vAlign w:val="center"/>
              </w:tcPr>
            </w:tcPrChange>
          </w:tcPr>
          <w:p w14:paraId="2822D3F9" w14:textId="77777777" w:rsidR="00BD0299" w:rsidRPr="00FF6A71" w:rsidRDefault="00BD0299">
            <w:pPr>
              <w:spacing w:before="0" w:after="0" w:line="240" w:lineRule="auto"/>
              <w:jc w:val="center"/>
              <w:rPr>
                <w:ins w:id="60925" w:author="pete jones" w:date="2022-01-04T12:37:00Z"/>
                <w:rFonts w:eastAsiaTheme="minorEastAsia" w:cstheme="minorHAnsi"/>
                <w:b/>
                <w:bCs/>
                <w:rPrChange w:id="60926" w:author="pete jones" w:date="2022-01-04T13:45:00Z">
                  <w:rPr>
                    <w:ins w:id="60927" w:author="pete jones" w:date="2022-01-04T12:37:00Z"/>
                    <w:rFonts w:eastAsiaTheme="minorEastAsia" w:cstheme="minorHAnsi"/>
                  </w:rPr>
                </w:rPrChange>
              </w:rPr>
              <w:pPrChange w:id="60928" w:author="pete jones" w:date="2022-01-04T12:56:00Z">
                <w:pPr>
                  <w:jc w:val="center"/>
                </w:pPr>
              </w:pPrChange>
            </w:pPr>
          </w:p>
        </w:tc>
      </w:tr>
    </w:tbl>
    <w:p w14:paraId="39335D10" w14:textId="3731E5FC" w:rsidR="00BD0299" w:rsidRPr="00FF6A71" w:rsidRDefault="00BD0299" w:rsidP="00BD0299">
      <w:pPr>
        <w:rPr>
          <w:ins w:id="60929" w:author="pete jones" w:date="2022-01-04T12:37:00Z"/>
        </w:rPr>
      </w:pPr>
      <w:ins w:id="60930" w:author="pete jones" w:date="2022-01-04T12:37:00Z">
        <w:r w:rsidRPr="00FF6A71">
          <w:t>Q2.11.8 Design is primarily concerned with synthesis rather than analysis, which is central to engineering scienc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0931">
          <w:tblGrid>
            <w:gridCol w:w="814"/>
            <w:gridCol w:w="814"/>
            <w:gridCol w:w="814"/>
            <w:gridCol w:w="814"/>
            <w:gridCol w:w="692"/>
            <w:gridCol w:w="692"/>
            <w:gridCol w:w="692"/>
            <w:gridCol w:w="692"/>
          </w:tblGrid>
        </w:tblGridChange>
      </w:tblGrid>
      <w:tr w:rsidR="00BD0299" w:rsidRPr="00FF6A71" w14:paraId="6E214756" w14:textId="77777777" w:rsidTr="00015922">
        <w:trPr>
          <w:trHeight w:val="300"/>
          <w:jc w:val="center"/>
          <w:ins w:id="60932" w:author="pete jones" w:date="2022-01-04T12:37:00Z"/>
        </w:trPr>
        <w:tc>
          <w:tcPr>
            <w:tcW w:w="814" w:type="dxa"/>
            <w:shd w:val="clear" w:color="auto" w:fill="E7E6E6" w:themeFill="background2"/>
            <w:vAlign w:val="center"/>
          </w:tcPr>
          <w:p w14:paraId="02860163" w14:textId="77777777" w:rsidR="00BD0299" w:rsidRPr="00FF6A71" w:rsidRDefault="00BD0299">
            <w:pPr>
              <w:spacing w:before="0" w:after="0" w:line="240" w:lineRule="auto"/>
              <w:jc w:val="center"/>
              <w:rPr>
                <w:ins w:id="60933" w:author="pete jones" w:date="2022-01-04T12:37:00Z"/>
                <w:rFonts w:eastAsiaTheme="minorEastAsia" w:cstheme="minorHAnsi"/>
                <w:b/>
                <w:bCs/>
              </w:rPr>
              <w:pPrChange w:id="60934" w:author="pete jones" w:date="2022-01-04T12:57:00Z">
                <w:pPr>
                  <w:jc w:val="center"/>
                </w:pPr>
              </w:pPrChange>
            </w:pPr>
            <w:ins w:id="60935"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9EFECE2" w14:textId="77777777" w:rsidR="00BD0299" w:rsidRPr="00FF6A71" w:rsidRDefault="00BD0299">
            <w:pPr>
              <w:spacing w:before="0" w:after="0" w:line="240" w:lineRule="auto"/>
              <w:jc w:val="center"/>
              <w:rPr>
                <w:ins w:id="60936" w:author="pete jones" w:date="2022-01-04T12:37:00Z"/>
                <w:rFonts w:eastAsiaTheme="minorEastAsia" w:cstheme="minorHAnsi"/>
                <w:b/>
                <w:bCs/>
              </w:rPr>
              <w:pPrChange w:id="60937" w:author="pete jones" w:date="2022-01-04T12:57:00Z">
                <w:pPr>
                  <w:jc w:val="center"/>
                </w:pPr>
              </w:pPrChange>
            </w:pPr>
            <w:ins w:id="6093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45F839B" w14:textId="77777777" w:rsidR="00BD0299" w:rsidRPr="00FF6A71" w:rsidRDefault="00BD0299">
            <w:pPr>
              <w:spacing w:before="0" w:after="0" w:line="240" w:lineRule="auto"/>
              <w:jc w:val="center"/>
              <w:rPr>
                <w:ins w:id="60939" w:author="pete jones" w:date="2022-01-04T12:37:00Z"/>
                <w:rFonts w:eastAsiaTheme="minorEastAsia" w:cstheme="minorHAnsi"/>
                <w:b/>
                <w:bCs/>
              </w:rPr>
              <w:pPrChange w:id="60940" w:author="pete jones" w:date="2022-01-04T12:57:00Z">
                <w:pPr>
                  <w:jc w:val="center"/>
                </w:pPr>
              </w:pPrChange>
            </w:pPr>
            <w:ins w:id="6094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4F489232" w14:textId="77777777" w:rsidR="00BD0299" w:rsidRPr="00FF6A71" w:rsidRDefault="00BD0299">
            <w:pPr>
              <w:spacing w:before="0" w:after="0" w:line="240" w:lineRule="auto"/>
              <w:jc w:val="center"/>
              <w:rPr>
                <w:ins w:id="60942" w:author="pete jones" w:date="2022-01-04T12:37:00Z"/>
                <w:rFonts w:eastAsiaTheme="minorEastAsia" w:cstheme="minorHAnsi"/>
                <w:b/>
                <w:bCs/>
              </w:rPr>
              <w:pPrChange w:id="60943" w:author="pete jones" w:date="2022-01-04T12:57:00Z">
                <w:pPr>
                  <w:jc w:val="center"/>
                </w:pPr>
              </w:pPrChange>
            </w:pPr>
            <w:ins w:id="6094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E1D6D8B" w14:textId="77777777" w:rsidR="00BD0299" w:rsidRPr="00FF6A71" w:rsidRDefault="00BD0299">
            <w:pPr>
              <w:spacing w:before="0" w:after="0" w:line="240" w:lineRule="auto"/>
              <w:jc w:val="center"/>
              <w:rPr>
                <w:ins w:id="60945" w:author="pete jones" w:date="2022-01-04T12:37:00Z"/>
                <w:rFonts w:eastAsiaTheme="minorEastAsia" w:cstheme="minorHAnsi"/>
                <w:b/>
                <w:bCs/>
              </w:rPr>
              <w:pPrChange w:id="60946" w:author="pete jones" w:date="2022-01-04T12:57:00Z">
                <w:pPr>
                  <w:jc w:val="center"/>
                </w:pPr>
              </w:pPrChange>
            </w:pPr>
            <w:ins w:id="6094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A003E1F" w14:textId="77777777" w:rsidR="00BD0299" w:rsidRPr="00FF6A71" w:rsidRDefault="00BD0299">
            <w:pPr>
              <w:spacing w:before="0" w:after="0" w:line="240" w:lineRule="auto"/>
              <w:jc w:val="center"/>
              <w:rPr>
                <w:ins w:id="60948" w:author="pete jones" w:date="2022-01-04T12:37:00Z"/>
                <w:rFonts w:eastAsiaTheme="minorEastAsia" w:cstheme="minorHAnsi"/>
                <w:b/>
                <w:bCs/>
              </w:rPr>
              <w:pPrChange w:id="60949" w:author="pete jones" w:date="2022-01-04T12:57:00Z">
                <w:pPr>
                  <w:jc w:val="center"/>
                </w:pPr>
              </w:pPrChange>
            </w:pPr>
            <w:ins w:id="6095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65BEFD2" w14:textId="77777777" w:rsidR="00BD0299" w:rsidRPr="00FF6A71" w:rsidRDefault="00BD0299">
            <w:pPr>
              <w:spacing w:before="0" w:after="0" w:line="240" w:lineRule="auto"/>
              <w:jc w:val="center"/>
              <w:rPr>
                <w:ins w:id="60951" w:author="pete jones" w:date="2022-01-04T12:37:00Z"/>
                <w:rFonts w:eastAsiaTheme="minorEastAsia" w:cstheme="minorHAnsi"/>
                <w:b/>
                <w:bCs/>
              </w:rPr>
              <w:pPrChange w:id="60952" w:author="pete jones" w:date="2022-01-04T12:57:00Z">
                <w:pPr>
                  <w:jc w:val="center"/>
                </w:pPr>
              </w:pPrChange>
            </w:pPr>
            <w:ins w:id="6095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00C2CDA" w14:textId="77777777" w:rsidR="00BD0299" w:rsidRPr="00FF6A71" w:rsidRDefault="00BD0299">
            <w:pPr>
              <w:spacing w:before="0" w:after="0" w:line="240" w:lineRule="auto"/>
              <w:jc w:val="center"/>
              <w:rPr>
                <w:ins w:id="60954" w:author="pete jones" w:date="2022-01-04T12:37:00Z"/>
                <w:rFonts w:eastAsiaTheme="minorEastAsia" w:cstheme="minorHAnsi"/>
                <w:b/>
                <w:bCs/>
              </w:rPr>
              <w:pPrChange w:id="60955" w:author="pete jones" w:date="2022-01-04T12:57:00Z">
                <w:pPr>
                  <w:jc w:val="center"/>
                </w:pPr>
              </w:pPrChange>
            </w:pPr>
            <w:ins w:id="60956" w:author="pete jones" w:date="2022-01-04T12:37:00Z">
              <w:r w:rsidRPr="00FF6A71">
                <w:rPr>
                  <w:rFonts w:eastAsiaTheme="minorEastAsia" w:cstheme="minorHAnsi"/>
                  <w:b/>
                  <w:bCs/>
                </w:rPr>
                <w:t>7</w:t>
              </w:r>
            </w:ins>
          </w:p>
        </w:tc>
      </w:tr>
      <w:tr w:rsidR="00BD0299" w:rsidRPr="00FF6A71" w14:paraId="4467B1AC" w14:textId="77777777" w:rsidTr="00C77D52">
        <w:tblPrEx>
          <w:tblW w:w="0" w:type="auto"/>
          <w:jc w:val="center"/>
          <w:tblPrExChange w:id="60957" w:author="pete jones" w:date="2022-01-04T12:57:00Z">
            <w:tblPrEx>
              <w:tblW w:w="0" w:type="auto"/>
              <w:jc w:val="center"/>
            </w:tblPrEx>
          </w:tblPrExChange>
        </w:tblPrEx>
        <w:trPr>
          <w:trHeight w:val="300"/>
          <w:jc w:val="center"/>
          <w:ins w:id="60958" w:author="pete jones" w:date="2022-01-04T12:37:00Z"/>
          <w:trPrChange w:id="60959" w:author="pete jones" w:date="2022-01-04T12:57:00Z">
            <w:trPr>
              <w:trHeight w:val="300"/>
              <w:jc w:val="center"/>
            </w:trPr>
          </w:trPrChange>
        </w:trPr>
        <w:tc>
          <w:tcPr>
            <w:tcW w:w="814" w:type="dxa"/>
            <w:vAlign w:val="center"/>
            <w:tcPrChange w:id="60960" w:author="pete jones" w:date="2022-01-04T12:57:00Z">
              <w:tcPr>
                <w:tcW w:w="814" w:type="dxa"/>
                <w:vAlign w:val="center"/>
              </w:tcPr>
            </w:tcPrChange>
          </w:tcPr>
          <w:p w14:paraId="0DBAAB87" w14:textId="77777777" w:rsidR="00BD0299" w:rsidRPr="00FF6A71" w:rsidRDefault="00BD0299">
            <w:pPr>
              <w:spacing w:before="0" w:after="0" w:line="240" w:lineRule="auto"/>
              <w:jc w:val="center"/>
              <w:rPr>
                <w:ins w:id="60961" w:author="pete jones" w:date="2022-01-04T12:37:00Z"/>
                <w:rFonts w:eastAsiaTheme="minorEastAsia" w:cstheme="minorHAnsi"/>
                <w:b/>
                <w:bCs/>
              </w:rPr>
              <w:pPrChange w:id="60962" w:author="pete jones" w:date="2022-01-04T12:57:00Z">
                <w:pPr>
                  <w:jc w:val="center"/>
                </w:pPr>
              </w:pPrChange>
            </w:pPr>
            <w:ins w:id="60963" w:author="pete jones" w:date="2022-01-04T12:37:00Z">
              <w:r w:rsidRPr="00FF6A71">
                <w:rPr>
                  <w:rFonts w:eastAsiaTheme="minorEastAsia" w:cstheme="minorHAnsi"/>
                  <w:b/>
                  <w:bCs/>
                </w:rPr>
                <w:t>%</w:t>
              </w:r>
            </w:ins>
          </w:p>
        </w:tc>
        <w:tc>
          <w:tcPr>
            <w:tcW w:w="814" w:type="dxa"/>
            <w:shd w:val="clear" w:color="auto" w:fill="auto"/>
            <w:noWrap/>
            <w:vAlign w:val="bottom"/>
            <w:tcPrChange w:id="60964" w:author="pete jones" w:date="2022-01-04T12:57:00Z">
              <w:tcPr>
                <w:tcW w:w="814" w:type="dxa"/>
                <w:tcBorders>
                  <w:top w:val="single" w:sz="4" w:space="0" w:color="4472C4"/>
                  <w:left w:val="nil"/>
                  <w:bottom w:val="nil"/>
                  <w:right w:val="nil"/>
                </w:tcBorders>
                <w:shd w:val="clear" w:color="auto" w:fill="auto"/>
                <w:noWrap/>
                <w:vAlign w:val="bottom"/>
              </w:tcPr>
            </w:tcPrChange>
          </w:tcPr>
          <w:p w14:paraId="4D530FEA" w14:textId="77777777" w:rsidR="00BD0299" w:rsidRPr="00FF6A71" w:rsidRDefault="00BD0299">
            <w:pPr>
              <w:spacing w:before="0" w:after="0" w:line="240" w:lineRule="auto"/>
              <w:jc w:val="center"/>
              <w:rPr>
                <w:ins w:id="60965" w:author="pete jones" w:date="2022-01-04T12:37:00Z"/>
                <w:rFonts w:eastAsiaTheme="minorEastAsia" w:cstheme="minorHAnsi"/>
                <w:b/>
                <w:bCs/>
                <w:rPrChange w:id="60966" w:author="pete jones" w:date="2022-01-04T13:45:00Z">
                  <w:rPr>
                    <w:ins w:id="60967" w:author="pete jones" w:date="2022-01-04T12:37:00Z"/>
                    <w:rFonts w:eastAsiaTheme="minorEastAsia" w:cstheme="minorHAnsi"/>
                  </w:rPr>
                </w:rPrChange>
              </w:rPr>
              <w:pPrChange w:id="60968" w:author="pete jones" w:date="2022-01-04T12:57:00Z">
                <w:pPr>
                  <w:jc w:val="center"/>
                </w:pPr>
              </w:pPrChange>
            </w:pPr>
          </w:p>
        </w:tc>
        <w:tc>
          <w:tcPr>
            <w:tcW w:w="814" w:type="dxa"/>
            <w:shd w:val="clear" w:color="auto" w:fill="auto"/>
            <w:noWrap/>
            <w:vAlign w:val="bottom"/>
            <w:tcPrChange w:id="60969" w:author="pete jones" w:date="2022-01-04T12:57:00Z">
              <w:tcPr>
                <w:tcW w:w="814" w:type="dxa"/>
                <w:tcBorders>
                  <w:top w:val="single" w:sz="4" w:space="0" w:color="4472C4"/>
                  <w:left w:val="nil"/>
                  <w:bottom w:val="nil"/>
                  <w:right w:val="nil"/>
                </w:tcBorders>
                <w:shd w:val="clear" w:color="auto" w:fill="auto"/>
                <w:noWrap/>
                <w:vAlign w:val="bottom"/>
              </w:tcPr>
            </w:tcPrChange>
          </w:tcPr>
          <w:p w14:paraId="069674DB" w14:textId="77777777" w:rsidR="00BD0299" w:rsidRPr="00FA4BC3" w:rsidRDefault="00BD0299">
            <w:pPr>
              <w:spacing w:before="0" w:after="0" w:line="240" w:lineRule="auto"/>
              <w:jc w:val="center"/>
              <w:rPr>
                <w:ins w:id="60970" w:author="pete jones" w:date="2022-01-04T12:37:00Z"/>
                <w:rFonts w:eastAsiaTheme="minorEastAsia" w:cstheme="minorHAnsi"/>
              </w:rPr>
              <w:pPrChange w:id="60971" w:author="pete jones" w:date="2022-01-04T12:57:00Z">
                <w:pPr>
                  <w:jc w:val="center"/>
                </w:pPr>
              </w:pPrChange>
            </w:pPr>
            <w:ins w:id="60972" w:author="pete jones" w:date="2022-01-04T12:37:00Z">
              <w:r w:rsidRPr="00FA4BC3">
                <w:rPr>
                  <w:rFonts w:eastAsiaTheme="minorEastAsia" w:cstheme="minorHAnsi"/>
                  <w:rPrChange w:id="60973" w:author="pete jones" w:date="2022-01-04T15:00:00Z">
                    <w:rPr>
                      <w:rFonts w:ascii="Calibri" w:hAnsi="Calibri" w:cs="Calibri"/>
                      <w:color w:val="000000"/>
                    </w:rPr>
                  </w:rPrChange>
                </w:rPr>
                <w:t>10%</w:t>
              </w:r>
            </w:ins>
          </w:p>
        </w:tc>
        <w:tc>
          <w:tcPr>
            <w:tcW w:w="814" w:type="dxa"/>
            <w:shd w:val="clear" w:color="auto" w:fill="auto"/>
            <w:noWrap/>
            <w:vAlign w:val="center"/>
            <w:tcPrChange w:id="60974" w:author="pete jones" w:date="2022-01-04T12:57:00Z">
              <w:tcPr>
                <w:tcW w:w="814" w:type="dxa"/>
                <w:tcBorders>
                  <w:top w:val="single" w:sz="4" w:space="0" w:color="4472C4"/>
                  <w:left w:val="nil"/>
                  <w:bottom w:val="nil"/>
                  <w:right w:val="nil"/>
                </w:tcBorders>
                <w:shd w:val="clear" w:color="auto" w:fill="auto"/>
                <w:noWrap/>
                <w:vAlign w:val="center"/>
              </w:tcPr>
            </w:tcPrChange>
          </w:tcPr>
          <w:p w14:paraId="550D97CD" w14:textId="77777777" w:rsidR="00BD0299" w:rsidRPr="00FA4BC3" w:rsidRDefault="00BD0299">
            <w:pPr>
              <w:spacing w:before="0" w:after="0" w:line="240" w:lineRule="auto"/>
              <w:jc w:val="center"/>
              <w:rPr>
                <w:ins w:id="60975" w:author="pete jones" w:date="2022-01-04T12:37:00Z"/>
                <w:rFonts w:eastAsiaTheme="minorEastAsia" w:cstheme="minorHAnsi"/>
              </w:rPr>
              <w:pPrChange w:id="60976" w:author="pete jones" w:date="2022-01-04T12:57:00Z">
                <w:pPr>
                  <w:jc w:val="center"/>
                </w:pPr>
              </w:pPrChange>
            </w:pPr>
            <w:ins w:id="60977" w:author="pete jones" w:date="2022-01-04T12:37:00Z">
              <w:r w:rsidRPr="00FA4BC3">
                <w:rPr>
                  <w:rFonts w:eastAsiaTheme="minorEastAsia" w:cstheme="minorHAnsi"/>
                  <w:rPrChange w:id="60978" w:author="pete jones" w:date="2022-01-04T15:00:00Z">
                    <w:rPr>
                      <w:rFonts w:ascii="Calibri" w:hAnsi="Calibri" w:cs="Calibri"/>
                      <w:color w:val="000000"/>
                    </w:rPr>
                  </w:rPrChange>
                </w:rPr>
                <w:t>10%</w:t>
              </w:r>
            </w:ins>
          </w:p>
        </w:tc>
        <w:tc>
          <w:tcPr>
            <w:tcW w:w="692" w:type="dxa"/>
            <w:shd w:val="clear" w:color="auto" w:fill="auto"/>
            <w:noWrap/>
            <w:vAlign w:val="center"/>
            <w:tcPrChange w:id="60979" w:author="pete jones" w:date="2022-01-04T12:57:00Z">
              <w:tcPr>
                <w:tcW w:w="692" w:type="dxa"/>
                <w:tcBorders>
                  <w:top w:val="single" w:sz="4" w:space="0" w:color="4472C4"/>
                  <w:left w:val="nil"/>
                  <w:bottom w:val="nil"/>
                  <w:right w:val="nil"/>
                </w:tcBorders>
                <w:shd w:val="clear" w:color="auto" w:fill="auto"/>
                <w:noWrap/>
                <w:vAlign w:val="center"/>
              </w:tcPr>
            </w:tcPrChange>
          </w:tcPr>
          <w:p w14:paraId="05856DB1" w14:textId="77777777" w:rsidR="00BD0299" w:rsidRPr="00FA4BC3" w:rsidRDefault="00BD0299">
            <w:pPr>
              <w:spacing w:before="0" w:after="0" w:line="240" w:lineRule="auto"/>
              <w:jc w:val="center"/>
              <w:rPr>
                <w:ins w:id="60980" w:author="pete jones" w:date="2022-01-04T12:37:00Z"/>
                <w:rFonts w:eastAsiaTheme="minorEastAsia" w:cstheme="minorHAnsi"/>
              </w:rPr>
              <w:pPrChange w:id="60981" w:author="pete jones" w:date="2022-01-04T12:57:00Z">
                <w:pPr>
                  <w:jc w:val="center"/>
                </w:pPr>
              </w:pPrChange>
            </w:pPr>
            <w:ins w:id="60982" w:author="pete jones" w:date="2022-01-04T12:37:00Z">
              <w:r w:rsidRPr="00FA4BC3">
                <w:rPr>
                  <w:rFonts w:eastAsiaTheme="minorEastAsia" w:cstheme="minorHAnsi"/>
                  <w:rPrChange w:id="60983" w:author="pete jones" w:date="2022-01-04T15:00:00Z">
                    <w:rPr>
                      <w:rFonts w:ascii="Calibri" w:hAnsi="Calibri" w:cs="Calibri"/>
                      <w:color w:val="000000"/>
                    </w:rPr>
                  </w:rPrChange>
                </w:rPr>
                <w:t>50%</w:t>
              </w:r>
            </w:ins>
          </w:p>
        </w:tc>
        <w:tc>
          <w:tcPr>
            <w:tcW w:w="692" w:type="dxa"/>
            <w:shd w:val="clear" w:color="auto" w:fill="auto"/>
            <w:noWrap/>
            <w:vAlign w:val="center"/>
            <w:tcPrChange w:id="60984" w:author="pete jones" w:date="2022-01-04T12:57:00Z">
              <w:tcPr>
                <w:tcW w:w="692" w:type="dxa"/>
                <w:tcBorders>
                  <w:top w:val="single" w:sz="4" w:space="0" w:color="4472C4"/>
                  <w:left w:val="nil"/>
                  <w:bottom w:val="nil"/>
                  <w:right w:val="nil"/>
                </w:tcBorders>
                <w:shd w:val="clear" w:color="auto" w:fill="auto"/>
                <w:noWrap/>
                <w:vAlign w:val="center"/>
              </w:tcPr>
            </w:tcPrChange>
          </w:tcPr>
          <w:p w14:paraId="6ACDC716" w14:textId="77777777" w:rsidR="00BD0299" w:rsidRPr="00FA4BC3" w:rsidRDefault="00BD0299">
            <w:pPr>
              <w:spacing w:before="0" w:after="0" w:line="240" w:lineRule="auto"/>
              <w:jc w:val="center"/>
              <w:rPr>
                <w:ins w:id="60985" w:author="pete jones" w:date="2022-01-04T12:37:00Z"/>
                <w:rFonts w:eastAsiaTheme="minorEastAsia" w:cstheme="minorHAnsi"/>
              </w:rPr>
              <w:pPrChange w:id="60986" w:author="pete jones" w:date="2022-01-04T12:57:00Z">
                <w:pPr>
                  <w:jc w:val="center"/>
                </w:pPr>
              </w:pPrChange>
            </w:pPr>
            <w:ins w:id="60987" w:author="pete jones" w:date="2022-01-04T12:37:00Z">
              <w:r w:rsidRPr="00FA4BC3">
                <w:rPr>
                  <w:rFonts w:eastAsiaTheme="minorEastAsia" w:cstheme="minorHAnsi"/>
                  <w:rPrChange w:id="60988" w:author="pete jones" w:date="2022-01-04T15:00:00Z">
                    <w:rPr>
                      <w:rFonts w:ascii="Calibri" w:hAnsi="Calibri" w:cs="Calibri"/>
                      <w:color w:val="000000"/>
                    </w:rPr>
                  </w:rPrChange>
                </w:rPr>
                <w:t>20%</w:t>
              </w:r>
            </w:ins>
          </w:p>
        </w:tc>
        <w:tc>
          <w:tcPr>
            <w:tcW w:w="692" w:type="dxa"/>
            <w:shd w:val="clear" w:color="auto" w:fill="auto"/>
            <w:noWrap/>
            <w:vAlign w:val="bottom"/>
            <w:tcPrChange w:id="60989" w:author="pete jones" w:date="2022-01-04T12:57:00Z">
              <w:tcPr>
                <w:tcW w:w="692" w:type="dxa"/>
                <w:tcBorders>
                  <w:top w:val="single" w:sz="4" w:space="0" w:color="4472C4"/>
                  <w:left w:val="nil"/>
                  <w:bottom w:val="nil"/>
                  <w:right w:val="nil"/>
                </w:tcBorders>
                <w:shd w:val="clear" w:color="auto" w:fill="auto"/>
                <w:noWrap/>
                <w:vAlign w:val="bottom"/>
              </w:tcPr>
            </w:tcPrChange>
          </w:tcPr>
          <w:p w14:paraId="735B8223" w14:textId="77777777" w:rsidR="00BD0299" w:rsidRPr="00FA4BC3" w:rsidRDefault="00BD0299">
            <w:pPr>
              <w:spacing w:before="0" w:after="0" w:line="240" w:lineRule="auto"/>
              <w:jc w:val="center"/>
              <w:rPr>
                <w:ins w:id="60990" w:author="pete jones" w:date="2022-01-04T12:37:00Z"/>
                <w:rFonts w:eastAsiaTheme="minorEastAsia" w:cstheme="minorHAnsi"/>
              </w:rPr>
              <w:pPrChange w:id="60991" w:author="pete jones" w:date="2022-01-04T12:57:00Z">
                <w:pPr>
                  <w:jc w:val="center"/>
                </w:pPr>
              </w:pPrChange>
            </w:pPr>
            <w:ins w:id="60992" w:author="pete jones" w:date="2022-01-04T12:37:00Z">
              <w:r w:rsidRPr="00FA4BC3">
                <w:rPr>
                  <w:rFonts w:eastAsiaTheme="minorEastAsia" w:cstheme="minorHAnsi"/>
                  <w:rPrChange w:id="60993" w:author="pete jones" w:date="2022-01-04T15:00:00Z">
                    <w:rPr>
                      <w:rFonts w:ascii="Calibri" w:hAnsi="Calibri" w:cs="Calibri"/>
                      <w:color w:val="000000"/>
                    </w:rPr>
                  </w:rPrChange>
                </w:rPr>
                <w:t>10%</w:t>
              </w:r>
            </w:ins>
          </w:p>
        </w:tc>
        <w:tc>
          <w:tcPr>
            <w:tcW w:w="692" w:type="dxa"/>
            <w:shd w:val="clear" w:color="auto" w:fill="auto"/>
            <w:noWrap/>
            <w:vAlign w:val="bottom"/>
            <w:tcPrChange w:id="60994" w:author="pete jones" w:date="2022-01-04T12:57:00Z">
              <w:tcPr>
                <w:tcW w:w="692" w:type="dxa"/>
                <w:tcBorders>
                  <w:top w:val="single" w:sz="4" w:space="0" w:color="4472C4"/>
                  <w:left w:val="nil"/>
                  <w:bottom w:val="nil"/>
                  <w:right w:val="nil"/>
                </w:tcBorders>
                <w:shd w:val="clear" w:color="auto" w:fill="auto"/>
                <w:noWrap/>
                <w:vAlign w:val="bottom"/>
              </w:tcPr>
            </w:tcPrChange>
          </w:tcPr>
          <w:p w14:paraId="189C6F54" w14:textId="77777777" w:rsidR="00BD0299" w:rsidRPr="00FF6A71" w:rsidRDefault="00BD0299">
            <w:pPr>
              <w:spacing w:before="0" w:after="0" w:line="240" w:lineRule="auto"/>
              <w:jc w:val="center"/>
              <w:rPr>
                <w:ins w:id="60995" w:author="pete jones" w:date="2022-01-04T12:37:00Z"/>
                <w:rFonts w:eastAsiaTheme="minorEastAsia" w:cstheme="minorHAnsi"/>
                <w:b/>
                <w:bCs/>
                <w:rPrChange w:id="60996" w:author="pete jones" w:date="2022-01-04T13:45:00Z">
                  <w:rPr>
                    <w:ins w:id="60997" w:author="pete jones" w:date="2022-01-04T12:37:00Z"/>
                    <w:rFonts w:eastAsiaTheme="minorEastAsia" w:cstheme="minorHAnsi"/>
                  </w:rPr>
                </w:rPrChange>
              </w:rPr>
              <w:pPrChange w:id="60998" w:author="pete jones" w:date="2022-01-04T12:57:00Z">
                <w:pPr>
                  <w:jc w:val="center"/>
                </w:pPr>
              </w:pPrChange>
            </w:pPr>
          </w:p>
        </w:tc>
      </w:tr>
      <w:tr w:rsidR="00BD0299" w:rsidRPr="00FF6A71" w14:paraId="54F01748" w14:textId="77777777" w:rsidTr="00C77D52">
        <w:tblPrEx>
          <w:tblW w:w="0" w:type="auto"/>
          <w:jc w:val="center"/>
          <w:tblPrExChange w:id="60999" w:author="pete jones" w:date="2022-01-04T12:57:00Z">
            <w:tblPrEx>
              <w:tblW w:w="0" w:type="auto"/>
              <w:jc w:val="center"/>
            </w:tblPrEx>
          </w:tblPrExChange>
        </w:tblPrEx>
        <w:trPr>
          <w:trHeight w:val="300"/>
          <w:jc w:val="center"/>
          <w:ins w:id="61000" w:author="pete jones" w:date="2022-01-04T12:37:00Z"/>
          <w:trPrChange w:id="61001" w:author="pete jones" w:date="2022-01-04T12:57:00Z">
            <w:trPr>
              <w:trHeight w:val="300"/>
              <w:jc w:val="center"/>
            </w:trPr>
          </w:trPrChange>
        </w:trPr>
        <w:tc>
          <w:tcPr>
            <w:tcW w:w="814" w:type="dxa"/>
            <w:vAlign w:val="center"/>
            <w:tcPrChange w:id="61002" w:author="pete jones" w:date="2022-01-04T12:57:00Z">
              <w:tcPr>
                <w:tcW w:w="814" w:type="dxa"/>
                <w:vAlign w:val="center"/>
              </w:tcPr>
            </w:tcPrChange>
          </w:tcPr>
          <w:p w14:paraId="5917EA40" w14:textId="77777777" w:rsidR="00BD0299" w:rsidRPr="00FF6A71" w:rsidRDefault="00BD0299">
            <w:pPr>
              <w:spacing w:before="0" w:after="0" w:line="240" w:lineRule="auto"/>
              <w:jc w:val="center"/>
              <w:rPr>
                <w:ins w:id="61003" w:author="pete jones" w:date="2022-01-04T12:37:00Z"/>
                <w:rFonts w:eastAsiaTheme="minorEastAsia" w:cstheme="minorHAnsi"/>
                <w:b/>
                <w:bCs/>
              </w:rPr>
              <w:pPrChange w:id="61004" w:author="pete jones" w:date="2022-01-04T12:57:00Z">
                <w:pPr>
                  <w:jc w:val="center"/>
                </w:pPr>
              </w:pPrChange>
            </w:pPr>
            <w:ins w:id="61005" w:author="pete jones" w:date="2022-01-04T12:37:00Z">
              <w:r w:rsidRPr="00FF6A71">
                <w:rPr>
                  <w:rFonts w:eastAsiaTheme="minorEastAsia" w:cstheme="minorHAnsi"/>
                  <w:b/>
                  <w:bCs/>
                </w:rPr>
                <w:t>Count</w:t>
              </w:r>
            </w:ins>
          </w:p>
        </w:tc>
        <w:tc>
          <w:tcPr>
            <w:tcW w:w="814" w:type="dxa"/>
            <w:shd w:val="clear" w:color="auto" w:fill="auto"/>
            <w:noWrap/>
            <w:vAlign w:val="center"/>
            <w:tcPrChange w:id="61006" w:author="pete jones" w:date="2022-01-04T12:57:00Z">
              <w:tcPr>
                <w:tcW w:w="814" w:type="dxa"/>
                <w:tcBorders>
                  <w:top w:val="single" w:sz="4" w:space="0" w:color="4472C4"/>
                  <w:left w:val="nil"/>
                  <w:bottom w:val="nil"/>
                  <w:right w:val="nil"/>
                </w:tcBorders>
                <w:shd w:val="clear" w:color="auto" w:fill="auto"/>
                <w:noWrap/>
                <w:vAlign w:val="center"/>
              </w:tcPr>
            </w:tcPrChange>
          </w:tcPr>
          <w:p w14:paraId="05828021" w14:textId="77777777" w:rsidR="00BD0299" w:rsidRPr="00FF6A71" w:rsidRDefault="00BD0299">
            <w:pPr>
              <w:spacing w:before="0" w:after="0" w:line="240" w:lineRule="auto"/>
              <w:jc w:val="center"/>
              <w:rPr>
                <w:ins w:id="61007" w:author="pete jones" w:date="2022-01-04T12:37:00Z"/>
                <w:rFonts w:eastAsiaTheme="minorEastAsia" w:cstheme="minorHAnsi"/>
                <w:b/>
                <w:bCs/>
                <w:rPrChange w:id="61008" w:author="pete jones" w:date="2022-01-04T13:45:00Z">
                  <w:rPr>
                    <w:ins w:id="61009" w:author="pete jones" w:date="2022-01-04T12:37:00Z"/>
                    <w:rFonts w:eastAsiaTheme="minorEastAsia" w:cstheme="minorHAnsi"/>
                  </w:rPr>
                </w:rPrChange>
              </w:rPr>
              <w:pPrChange w:id="61010" w:author="pete jones" w:date="2022-01-04T12:57:00Z">
                <w:pPr>
                  <w:jc w:val="center"/>
                </w:pPr>
              </w:pPrChange>
            </w:pPr>
          </w:p>
        </w:tc>
        <w:tc>
          <w:tcPr>
            <w:tcW w:w="814" w:type="dxa"/>
            <w:shd w:val="clear" w:color="auto" w:fill="auto"/>
            <w:noWrap/>
            <w:vAlign w:val="center"/>
            <w:tcPrChange w:id="61011" w:author="pete jones" w:date="2022-01-04T12:57:00Z">
              <w:tcPr>
                <w:tcW w:w="814" w:type="dxa"/>
                <w:tcBorders>
                  <w:top w:val="single" w:sz="4" w:space="0" w:color="4472C4"/>
                  <w:left w:val="nil"/>
                  <w:bottom w:val="nil"/>
                  <w:right w:val="nil"/>
                </w:tcBorders>
                <w:shd w:val="clear" w:color="auto" w:fill="auto"/>
                <w:noWrap/>
                <w:vAlign w:val="center"/>
              </w:tcPr>
            </w:tcPrChange>
          </w:tcPr>
          <w:p w14:paraId="7A7A3485" w14:textId="77777777" w:rsidR="00BD0299" w:rsidRPr="00FA4BC3" w:rsidRDefault="00BD0299">
            <w:pPr>
              <w:spacing w:before="0" w:after="0" w:line="240" w:lineRule="auto"/>
              <w:jc w:val="center"/>
              <w:rPr>
                <w:ins w:id="61012" w:author="pete jones" w:date="2022-01-04T12:37:00Z"/>
                <w:rFonts w:eastAsiaTheme="minorEastAsia" w:cstheme="minorHAnsi"/>
              </w:rPr>
              <w:pPrChange w:id="61013" w:author="pete jones" w:date="2022-01-04T12:57:00Z">
                <w:pPr>
                  <w:jc w:val="center"/>
                </w:pPr>
              </w:pPrChange>
            </w:pPr>
            <w:ins w:id="61014" w:author="pete jones" w:date="2022-01-04T12:37:00Z">
              <w:r w:rsidRPr="00FA4BC3">
                <w:rPr>
                  <w:rFonts w:eastAsiaTheme="minorEastAsia" w:cstheme="minorHAnsi"/>
                  <w:rPrChange w:id="61015" w:author="pete jones" w:date="2022-01-04T15:00:00Z">
                    <w:rPr>
                      <w:rFonts w:ascii="Calibri" w:hAnsi="Calibri" w:cs="Calibri"/>
                      <w:color w:val="000000"/>
                    </w:rPr>
                  </w:rPrChange>
                </w:rPr>
                <w:t>1</w:t>
              </w:r>
            </w:ins>
          </w:p>
        </w:tc>
        <w:tc>
          <w:tcPr>
            <w:tcW w:w="814" w:type="dxa"/>
            <w:shd w:val="clear" w:color="auto" w:fill="auto"/>
            <w:noWrap/>
            <w:vAlign w:val="center"/>
            <w:tcPrChange w:id="61016" w:author="pete jones" w:date="2022-01-04T12:57:00Z">
              <w:tcPr>
                <w:tcW w:w="814" w:type="dxa"/>
                <w:tcBorders>
                  <w:top w:val="single" w:sz="4" w:space="0" w:color="4472C4"/>
                  <w:left w:val="nil"/>
                  <w:bottom w:val="nil"/>
                  <w:right w:val="nil"/>
                </w:tcBorders>
                <w:shd w:val="clear" w:color="auto" w:fill="auto"/>
                <w:noWrap/>
                <w:vAlign w:val="center"/>
              </w:tcPr>
            </w:tcPrChange>
          </w:tcPr>
          <w:p w14:paraId="3D3DDDE9" w14:textId="77777777" w:rsidR="00BD0299" w:rsidRPr="00FA4BC3" w:rsidRDefault="00BD0299">
            <w:pPr>
              <w:spacing w:before="0" w:after="0" w:line="240" w:lineRule="auto"/>
              <w:jc w:val="center"/>
              <w:rPr>
                <w:ins w:id="61017" w:author="pete jones" w:date="2022-01-04T12:37:00Z"/>
                <w:rFonts w:eastAsiaTheme="minorEastAsia" w:cstheme="minorHAnsi"/>
              </w:rPr>
              <w:pPrChange w:id="61018" w:author="pete jones" w:date="2022-01-04T12:57:00Z">
                <w:pPr>
                  <w:jc w:val="center"/>
                </w:pPr>
              </w:pPrChange>
            </w:pPr>
            <w:ins w:id="61019" w:author="pete jones" w:date="2022-01-04T12:37:00Z">
              <w:r w:rsidRPr="00FA4BC3">
                <w:rPr>
                  <w:rFonts w:eastAsiaTheme="minorEastAsia" w:cstheme="minorHAnsi"/>
                  <w:rPrChange w:id="61020" w:author="pete jones" w:date="2022-01-04T15:00:00Z">
                    <w:rPr>
                      <w:rFonts w:ascii="Calibri" w:hAnsi="Calibri" w:cs="Calibri"/>
                      <w:color w:val="000000"/>
                    </w:rPr>
                  </w:rPrChange>
                </w:rPr>
                <w:t>1</w:t>
              </w:r>
            </w:ins>
          </w:p>
        </w:tc>
        <w:tc>
          <w:tcPr>
            <w:tcW w:w="692" w:type="dxa"/>
            <w:shd w:val="clear" w:color="auto" w:fill="auto"/>
            <w:noWrap/>
            <w:vAlign w:val="center"/>
            <w:tcPrChange w:id="61021" w:author="pete jones" w:date="2022-01-04T12:57:00Z">
              <w:tcPr>
                <w:tcW w:w="692" w:type="dxa"/>
                <w:tcBorders>
                  <w:top w:val="single" w:sz="4" w:space="0" w:color="4472C4"/>
                  <w:left w:val="nil"/>
                  <w:bottom w:val="nil"/>
                  <w:right w:val="nil"/>
                </w:tcBorders>
                <w:shd w:val="clear" w:color="auto" w:fill="auto"/>
                <w:noWrap/>
                <w:vAlign w:val="center"/>
              </w:tcPr>
            </w:tcPrChange>
          </w:tcPr>
          <w:p w14:paraId="0976F669" w14:textId="77777777" w:rsidR="00BD0299" w:rsidRPr="00FA4BC3" w:rsidRDefault="00BD0299">
            <w:pPr>
              <w:spacing w:before="0" w:after="0" w:line="240" w:lineRule="auto"/>
              <w:jc w:val="center"/>
              <w:rPr>
                <w:ins w:id="61022" w:author="pete jones" w:date="2022-01-04T12:37:00Z"/>
                <w:rFonts w:eastAsiaTheme="minorEastAsia" w:cstheme="minorHAnsi"/>
              </w:rPr>
              <w:pPrChange w:id="61023" w:author="pete jones" w:date="2022-01-04T12:57:00Z">
                <w:pPr>
                  <w:jc w:val="center"/>
                </w:pPr>
              </w:pPrChange>
            </w:pPr>
            <w:ins w:id="61024" w:author="pete jones" w:date="2022-01-04T12:37:00Z">
              <w:r w:rsidRPr="00FA4BC3">
                <w:rPr>
                  <w:rFonts w:eastAsiaTheme="minorEastAsia" w:cstheme="minorHAnsi"/>
                  <w:rPrChange w:id="61025" w:author="pete jones" w:date="2022-01-04T15:00:00Z">
                    <w:rPr>
                      <w:rFonts w:ascii="Calibri" w:hAnsi="Calibri" w:cs="Calibri"/>
                      <w:color w:val="000000"/>
                    </w:rPr>
                  </w:rPrChange>
                </w:rPr>
                <w:t>5</w:t>
              </w:r>
            </w:ins>
          </w:p>
        </w:tc>
        <w:tc>
          <w:tcPr>
            <w:tcW w:w="692" w:type="dxa"/>
            <w:shd w:val="clear" w:color="auto" w:fill="auto"/>
            <w:noWrap/>
            <w:vAlign w:val="center"/>
            <w:tcPrChange w:id="61026" w:author="pete jones" w:date="2022-01-04T12:57:00Z">
              <w:tcPr>
                <w:tcW w:w="692" w:type="dxa"/>
                <w:tcBorders>
                  <w:top w:val="single" w:sz="4" w:space="0" w:color="4472C4"/>
                  <w:left w:val="nil"/>
                  <w:bottom w:val="nil"/>
                  <w:right w:val="nil"/>
                </w:tcBorders>
                <w:shd w:val="clear" w:color="auto" w:fill="auto"/>
                <w:noWrap/>
                <w:vAlign w:val="center"/>
              </w:tcPr>
            </w:tcPrChange>
          </w:tcPr>
          <w:p w14:paraId="33D7C78D" w14:textId="77777777" w:rsidR="00BD0299" w:rsidRPr="00FA4BC3" w:rsidRDefault="00BD0299">
            <w:pPr>
              <w:spacing w:before="0" w:after="0" w:line="240" w:lineRule="auto"/>
              <w:jc w:val="center"/>
              <w:rPr>
                <w:ins w:id="61027" w:author="pete jones" w:date="2022-01-04T12:37:00Z"/>
                <w:rFonts w:eastAsiaTheme="minorEastAsia" w:cstheme="minorHAnsi"/>
              </w:rPr>
              <w:pPrChange w:id="61028" w:author="pete jones" w:date="2022-01-04T12:57:00Z">
                <w:pPr>
                  <w:jc w:val="center"/>
                </w:pPr>
              </w:pPrChange>
            </w:pPr>
            <w:ins w:id="61029" w:author="pete jones" w:date="2022-01-04T12:37:00Z">
              <w:r w:rsidRPr="00FA4BC3">
                <w:rPr>
                  <w:rFonts w:eastAsiaTheme="minorEastAsia" w:cstheme="minorHAnsi"/>
                  <w:rPrChange w:id="61030" w:author="pete jones" w:date="2022-01-04T15:00:00Z">
                    <w:rPr>
                      <w:rFonts w:ascii="Calibri" w:hAnsi="Calibri" w:cs="Calibri"/>
                      <w:color w:val="000000"/>
                    </w:rPr>
                  </w:rPrChange>
                </w:rPr>
                <w:t>2</w:t>
              </w:r>
            </w:ins>
          </w:p>
        </w:tc>
        <w:tc>
          <w:tcPr>
            <w:tcW w:w="692" w:type="dxa"/>
            <w:shd w:val="clear" w:color="auto" w:fill="auto"/>
            <w:noWrap/>
            <w:vAlign w:val="center"/>
            <w:tcPrChange w:id="61031" w:author="pete jones" w:date="2022-01-04T12:57:00Z">
              <w:tcPr>
                <w:tcW w:w="692" w:type="dxa"/>
                <w:tcBorders>
                  <w:top w:val="single" w:sz="4" w:space="0" w:color="4472C4"/>
                  <w:left w:val="nil"/>
                  <w:bottom w:val="nil"/>
                  <w:right w:val="nil"/>
                </w:tcBorders>
                <w:shd w:val="clear" w:color="auto" w:fill="auto"/>
                <w:noWrap/>
                <w:vAlign w:val="center"/>
              </w:tcPr>
            </w:tcPrChange>
          </w:tcPr>
          <w:p w14:paraId="780F48E8" w14:textId="77777777" w:rsidR="00BD0299" w:rsidRPr="00FA4BC3" w:rsidRDefault="00BD0299">
            <w:pPr>
              <w:spacing w:before="0" w:after="0" w:line="240" w:lineRule="auto"/>
              <w:jc w:val="center"/>
              <w:rPr>
                <w:ins w:id="61032" w:author="pete jones" w:date="2022-01-04T12:37:00Z"/>
                <w:rFonts w:eastAsiaTheme="minorEastAsia" w:cstheme="minorHAnsi"/>
              </w:rPr>
              <w:pPrChange w:id="61033" w:author="pete jones" w:date="2022-01-04T12:57:00Z">
                <w:pPr>
                  <w:jc w:val="center"/>
                </w:pPr>
              </w:pPrChange>
            </w:pPr>
            <w:ins w:id="61034" w:author="pete jones" w:date="2022-01-04T12:37:00Z">
              <w:r w:rsidRPr="00FA4BC3">
                <w:rPr>
                  <w:rFonts w:eastAsiaTheme="minorEastAsia" w:cstheme="minorHAnsi"/>
                  <w:rPrChange w:id="61035" w:author="pete jones" w:date="2022-01-04T15:00:00Z">
                    <w:rPr>
                      <w:rFonts w:ascii="Calibri" w:hAnsi="Calibri" w:cs="Calibri"/>
                      <w:color w:val="000000"/>
                    </w:rPr>
                  </w:rPrChange>
                </w:rPr>
                <w:t>1</w:t>
              </w:r>
            </w:ins>
          </w:p>
        </w:tc>
        <w:tc>
          <w:tcPr>
            <w:tcW w:w="692" w:type="dxa"/>
            <w:shd w:val="clear" w:color="auto" w:fill="auto"/>
            <w:noWrap/>
            <w:vAlign w:val="center"/>
            <w:tcPrChange w:id="61036" w:author="pete jones" w:date="2022-01-04T12:57:00Z">
              <w:tcPr>
                <w:tcW w:w="692" w:type="dxa"/>
                <w:tcBorders>
                  <w:top w:val="single" w:sz="4" w:space="0" w:color="4472C4"/>
                  <w:left w:val="nil"/>
                  <w:bottom w:val="nil"/>
                  <w:right w:val="nil"/>
                </w:tcBorders>
                <w:shd w:val="clear" w:color="auto" w:fill="auto"/>
                <w:noWrap/>
                <w:vAlign w:val="center"/>
              </w:tcPr>
            </w:tcPrChange>
          </w:tcPr>
          <w:p w14:paraId="7D6CE091" w14:textId="77777777" w:rsidR="00BD0299" w:rsidRPr="00FF6A71" w:rsidRDefault="00BD0299">
            <w:pPr>
              <w:spacing w:before="0" w:after="0" w:line="240" w:lineRule="auto"/>
              <w:jc w:val="center"/>
              <w:rPr>
                <w:ins w:id="61037" w:author="pete jones" w:date="2022-01-04T12:37:00Z"/>
                <w:rFonts w:eastAsiaTheme="minorEastAsia" w:cstheme="minorHAnsi"/>
                <w:b/>
                <w:bCs/>
                <w:rPrChange w:id="61038" w:author="pete jones" w:date="2022-01-04T13:45:00Z">
                  <w:rPr>
                    <w:ins w:id="61039" w:author="pete jones" w:date="2022-01-04T12:37:00Z"/>
                    <w:rFonts w:eastAsiaTheme="minorEastAsia" w:cstheme="minorHAnsi"/>
                  </w:rPr>
                </w:rPrChange>
              </w:rPr>
              <w:pPrChange w:id="61040" w:author="pete jones" w:date="2022-01-04T12:57:00Z">
                <w:pPr>
                  <w:jc w:val="center"/>
                </w:pPr>
              </w:pPrChange>
            </w:pPr>
          </w:p>
        </w:tc>
      </w:tr>
    </w:tbl>
    <w:p w14:paraId="19BA01B2" w14:textId="317B1015" w:rsidR="00BD0299" w:rsidRPr="00FF6A71" w:rsidRDefault="00BD0299" w:rsidP="00BD0299">
      <w:pPr>
        <w:rPr>
          <w:ins w:id="61041" w:author="pete jones" w:date="2022-01-04T12:37:00Z"/>
        </w:rPr>
      </w:pPr>
      <w:ins w:id="61042" w:author="pete jones" w:date="2022-01-04T12:37:00Z">
        <w:r w:rsidRPr="00FF6A71">
          <w:t xml:space="preserve">Q2.11.9 …design is a communicative act directed toward planning and shaping </w:t>
        </w:r>
      </w:ins>
      <w:ins w:id="61043" w:author="pete jones" w:date="2022-03-30T12:24:00Z">
        <w:r w:rsidR="006E7D7D">
          <w:t xml:space="preserve">the </w:t>
        </w:r>
      </w:ins>
      <w:ins w:id="61044" w:author="pete jones" w:date="2022-01-04T12:37:00Z">
        <w:r w:rsidRPr="00FF6A71">
          <w:t xml:space="preserve">human </w:t>
        </w:r>
      </w:ins>
      <w:ins w:id="61045" w:author="pete jones" w:date="2022-03-30T12:23:00Z">
        <w:r w:rsidR="006E7D7D">
          <w:t>e</w:t>
        </w:r>
      </w:ins>
      <w:ins w:id="61046" w:author="pete jones" w:date="2022-01-04T12:37:00Z">
        <w:r w:rsidRPr="00FF6A71">
          <w:t xml:space="preserve">xperience. The </w:t>
        </w:r>
      </w:ins>
      <w:ins w:id="61047" w:author="pete jones" w:date="2022-04-01T14:45:00Z">
        <w:r w:rsidR="00B2191E">
          <w:t>designer's task is to conceive, plan, and construct artefacts</w:t>
        </w:r>
      </w:ins>
      <w:ins w:id="61048" w:author="pete jones" w:date="2022-01-04T12:37:00Z">
        <w:r w:rsidRPr="00FF6A71">
          <w:t xml:space="preserve"> appropriate to human situations, drawing knowledge and ideas from all the arts and science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1049">
          <w:tblGrid>
            <w:gridCol w:w="814"/>
            <w:gridCol w:w="814"/>
            <w:gridCol w:w="814"/>
            <w:gridCol w:w="814"/>
            <w:gridCol w:w="692"/>
            <w:gridCol w:w="692"/>
            <w:gridCol w:w="692"/>
            <w:gridCol w:w="692"/>
          </w:tblGrid>
        </w:tblGridChange>
      </w:tblGrid>
      <w:tr w:rsidR="00BD0299" w:rsidRPr="00FF6A71" w14:paraId="3375004E" w14:textId="77777777" w:rsidTr="00015922">
        <w:trPr>
          <w:trHeight w:val="300"/>
          <w:jc w:val="center"/>
          <w:ins w:id="61050" w:author="pete jones" w:date="2022-01-04T12:37:00Z"/>
        </w:trPr>
        <w:tc>
          <w:tcPr>
            <w:tcW w:w="814" w:type="dxa"/>
            <w:shd w:val="clear" w:color="auto" w:fill="E7E6E6" w:themeFill="background2"/>
            <w:vAlign w:val="center"/>
          </w:tcPr>
          <w:p w14:paraId="0FDFC9A8" w14:textId="77777777" w:rsidR="00BD0299" w:rsidRPr="00FF6A71" w:rsidRDefault="00BD0299">
            <w:pPr>
              <w:spacing w:before="0" w:after="0" w:line="240" w:lineRule="auto"/>
              <w:jc w:val="center"/>
              <w:rPr>
                <w:ins w:id="61051" w:author="pete jones" w:date="2022-01-04T12:37:00Z"/>
                <w:rFonts w:eastAsiaTheme="minorEastAsia" w:cstheme="minorHAnsi"/>
                <w:b/>
                <w:bCs/>
              </w:rPr>
              <w:pPrChange w:id="61052" w:author="pete jones" w:date="2022-01-04T12:57:00Z">
                <w:pPr>
                  <w:jc w:val="center"/>
                </w:pPr>
              </w:pPrChange>
            </w:pPr>
            <w:ins w:id="6105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1747EA28" w14:textId="77777777" w:rsidR="00BD0299" w:rsidRPr="00FF6A71" w:rsidRDefault="00BD0299">
            <w:pPr>
              <w:spacing w:before="0" w:after="0" w:line="240" w:lineRule="auto"/>
              <w:jc w:val="center"/>
              <w:rPr>
                <w:ins w:id="61054" w:author="pete jones" w:date="2022-01-04T12:37:00Z"/>
                <w:rFonts w:eastAsiaTheme="minorEastAsia" w:cstheme="minorHAnsi"/>
                <w:b/>
                <w:bCs/>
              </w:rPr>
              <w:pPrChange w:id="61055" w:author="pete jones" w:date="2022-01-04T12:57:00Z">
                <w:pPr>
                  <w:jc w:val="center"/>
                </w:pPr>
              </w:pPrChange>
            </w:pPr>
            <w:ins w:id="6105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CEEB5E1" w14:textId="77777777" w:rsidR="00BD0299" w:rsidRPr="00FF6A71" w:rsidRDefault="00BD0299">
            <w:pPr>
              <w:spacing w:before="0" w:after="0" w:line="240" w:lineRule="auto"/>
              <w:jc w:val="center"/>
              <w:rPr>
                <w:ins w:id="61057" w:author="pete jones" w:date="2022-01-04T12:37:00Z"/>
                <w:rFonts w:eastAsiaTheme="minorEastAsia" w:cstheme="minorHAnsi"/>
                <w:b/>
                <w:bCs/>
              </w:rPr>
              <w:pPrChange w:id="61058" w:author="pete jones" w:date="2022-01-04T12:57:00Z">
                <w:pPr>
                  <w:jc w:val="center"/>
                </w:pPr>
              </w:pPrChange>
            </w:pPr>
            <w:ins w:id="6105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CC45F2B" w14:textId="77777777" w:rsidR="00BD0299" w:rsidRPr="00FF6A71" w:rsidRDefault="00BD0299">
            <w:pPr>
              <w:spacing w:before="0" w:after="0" w:line="240" w:lineRule="auto"/>
              <w:jc w:val="center"/>
              <w:rPr>
                <w:ins w:id="61060" w:author="pete jones" w:date="2022-01-04T12:37:00Z"/>
                <w:rFonts w:eastAsiaTheme="minorEastAsia" w:cstheme="minorHAnsi"/>
                <w:b/>
                <w:bCs/>
              </w:rPr>
              <w:pPrChange w:id="61061" w:author="pete jones" w:date="2022-01-04T12:57:00Z">
                <w:pPr>
                  <w:jc w:val="center"/>
                </w:pPr>
              </w:pPrChange>
            </w:pPr>
            <w:ins w:id="6106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0483B3B7" w14:textId="77777777" w:rsidR="00BD0299" w:rsidRPr="00FF6A71" w:rsidRDefault="00BD0299">
            <w:pPr>
              <w:spacing w:before="0" w:after="0" w:line="240" w:lineRule="auto"/>
              <w:jc w:val="center"/>
              <w:rPr>
                <w:ins w:id="61063" w:author="pete jones" w:date="2022-01-04T12:37:00Z"/>
                <w:rFonts w:eastAsiaTheme="minorEastAsia" w:cstheme="minorHAnsi"/>
                <w:b/>
                <w:bCs/>
              </w:rPr>
              <w:pPrChange w:id="61064" w:author="pete jones" w:date="2022-01-04T12:57:00Z">
                <w:pPr>
                  <w:jc w:val="center"/>
                </w:pPr>
              </w:pPrChange>
            </w:pPr>
            <w:ins w:id="6106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4B9224B5" w14:textId="77777777" w:rsidR="00BD0299" w:rsidRPr="00FF6A71" w:rsidRDefault="00BD0299">
            <w:pPr>
              <w:spacing w:before="0" w:after="0" w:line="240" w:lineRule="auto"/>
              <w:jc w:val="center"/>
              <w:rPr>
                <w:ins w:id="61066" w:author="pete jones" w:date="2022-01-04T12:37:00Z"/>
                <w:rFonts w:eastAsiaTheme="minorEastAsia" w:cstheme="minorHAnsi"/>
                <w:b/>
                <w:bCs/>
              </w:rPr>
              <w:pPrChange w:id="61067" w:author="pete jones" w:date="2022-01-04T12:57:00Z">
                <w:pPr>
                  <w:jc w:val="center"/>
                </w:pPr>
              </w:pPrChange>
            </w:pPr>
            <w:ins w:id="6106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40971A8E" w14:textId="77777777" w:rsidR="00BD0299" w:rsidRPr="00FF6A71" w:rsidRDefault="00BD0299">
            <w:pPr>
              <w:spacing w:before="0" w:after="0" w:line="240" w:lineRule="auto"/>
              <w:jc w:val="center"/>
              <w:rPr>
                <w:ins w:id="61069" w:author="pete jones" w:date="2022-01-04T12:37:00Z"/>
                <w:rFonts w:eastAsiaTheme="minorEastAsia" w:cstheme="minorHAnsi"/>
                <w:b/>
                <w:bCs/>
              </w:rPr>
              <w:pPrChange w:id="61070" w:author="pete jones" w:date="2022-01-04T12:57:00Z">
                <w:pPr>
                  <w:jc w:val="center"/>
                </w:pPr>
              </w:pPrChange>
            </w:pPr>
            <w:ins w:id="6107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7FE29B83" w14:textId="77777777" w:rsidR="00BD0299" w:rsidRPr="00FF6A71" w:rsidRDefault="00BD0299">
            <w:pPr>
              <w:spacing w:before="0" w:after="0" w:line="240" w:lineRule="auto"/>
              <w:jc w:val="center"/>
              <w:rPr>
                <w:ins w:id="61072" w:author="pete jones" w:date="2022-01-04T12:37:00Z"/>
                <w:rFonts w:eastAsiaTheme="minorEastAsia" w:cstheme="minorHAnsi"/>
                <w:b/>
                <w:bCs/>
              </w:rPr>
              <w:pPrChange w:id="61073" w:author="pete jones" w:date="2022-01-04T12:57:00Z">
                <w:pPr>
                  <w:jc w:val="center"/>
                </w:pPr>
              </w:pPrChange>
            </w:pPr>
            <w:ins w:id="61074" w:author="pete jones" w:date="2022-01-04T12:37:00Z">
              <w:r w:rsidRPr="00FF6A71">
                <w:rPr>
                  <w:rFonts w:eastAsiaTheme="minorEastAsia" w:cstheme="minorHAnsi"/>
                  <w:b/>
                  <w:bCs/>
                </w:rPr>
                <w:t>7</w:t>
              </w:r>
            </w:ins>
          </w:p>
        </w:tc>
      </w:tr>
      <w:tr w:rsidR="00BD0299" w:rsidRPr="00FF6A71" w14:paraId="109D91CE" w14:textId="77777777" w:rsidTr="00C77D52">
        <w:tblPrEx>
          <w:tblW w:w="0" w:type="auto"/>
          <w:jc w:val="center"/>
          <w:tblPrExChange w:id="61075" w:author="pete jones" w:date="2022-01-04T12:57:00Z">
            <w:tblPrEx>
              <w:tblW w:w="0" w:type="auto"/>
              <w:jc w:val="center"/>
            </w:tblPrEx>
          </w:tblPrExChange>
        </w:tblPrEx>
        <w:trPr>
          <w:trHeight w:val="300"/>
          <w:jc w:val="center"/>
          <w:ins w:id="61076" w:author="pete jones" w:date="2022-01-04T12:37:00Z"/>
          <w:trPrChange w:id="61077" w:author="pete jones" w:date="2022-01-04T12:57:00Z">
            <w:trPr>
              <w:trHeight w:val="300"/>
              <w:jc w:val="center"/>
            </w:trPr>
          </w:trPrChange>
        </w:trPr>
        <w:tc>
          <w:tcPr>
            <w:tcW w:w="814" w:type="dxa"/>
            <w:vAlign w:val="center"/>
            <w:tcPrChange w:id="61078" w:author="pete jones" w:date="2022-01-04T12:57:00Z">
              <w:tcPr>
                <w:tcW w:w="814" w:type="dxa"/>
                <w:vAlign w:val="center"/>
              </w:tcPr>
            </w:tcPrChange>
          </w:tcPr>
          <w:p w14:paraId="2A9972CD" w14:textId="77777777" w:rsidR="00BD0299" w:rsidRPr="00FF6A71" w:rsidRDefault="00BD0299">
            <w:pPr>
              <w:spacing w:before="0" w:after="0" w:line="240" w:lineRule="auto"/>
              <w:jc w:val="center"/>
              <w:rPr>
                <w:ins w:id="61079" w:author="pete jones" w:date="2022-01-04T12:37:00Z"/>
                <w:rFonts w:eastAsiaTheme="minorEastAsia" w:cstheme="minorHAnsi"/>
                <w:b/>
                <w:bCs/>
              </w:rPr>
              <w:pPrChange w:id="61080" w:author="pete jones" w:date="2022-01-04T12:57:00Z">
                <w:pPr>
                  <w:jc w:val="center"/>
                </w:pPr>
              </w:pPrChange>
            </w:pPr>
            <w:ins w:id="61081" w:author="pete jones" w:date="2022-01-04T12:37:00Z">
              <w:r w:rsidRPr="00FF6A71">
                <w:rPr>
                  <w:rFonts w:eastAsiaTheme="minorEastAsia" w:cstheme="minorHAnsi"/>
                  <w:b/>
                  <w:bCs/>
                </w:rPr>
                <w:t>%</w:t>
              </w:r>
            </w:ins>
          </w:p>
        </w:tc>
        <w:tc>
          <w:tcPr>
            <w:tcW w:w="814" w:type="dxa"/>
            <w:shd w:val="clear" w:color="auto" w:fill="auto"/>
            <w:noWrap/>
            <w:vAlign w:val="bottom"/>
            <w:tcPrChange w:id="61082" w:author="pete jones" w:date="2022-01-04T12:57:00Z">
              <w:tcPr>
                <w:tcW w:w="814" w:type="dxa"/>
                <w:tcBorders>
                  <w:top w:val="single" w:sz="4" w:space="0" w:color="4472C4"/>
                  <w:left w:val="nil"/>
                  <w:bottom w:val="nil"/>
                  <w:right w:val="nil"/>
                </w:tcBorders>
                <w:shd w:val="clear" w:color="auto" w:fill="auto"/>
                <w:noWrap/>
                <w:vAlign w:val="bottom"/>
              </w:tcPr>
            </w:tcPrChange>
          </w:tcPr>
          <w:p w14:paraId="5BD5DA5E" w14:textId="77777777" w:rsidR="00BD0299" w:rsidRPr="00FA4BC3" w:rsidRDefault="00BD0299">
            <w:pPr>
              <w:spacing w:before="0" w:after="0" w:line="240" w:lineRule="auto"/>
              <w:jc w:val="center"/>
              <w:rPr>
                <w:ins w:id="61083" w:author="pete jones" w:date="2022-01-04T12:37:00Z"/>
                <w:rFonts w:eastAsiaTheme="minorEastAsia" w:cstheme="minorHAnsi"/>
              </w:rPr>
              <w:pPrChange w:id="61084" w:author="pete jones" w:date="2022-01-04T12:57:00Z">
                <w:pPr>
                  <w:jc w:val="center"/>
                </w:pPr>
              </w:pPrChange>
            </w:pPr>
            <w:ins w:id="61085" w:author="pete jones" w:date="2022-01-04T12:37:00Z">
              <w:r w:rsidRPr="00FA4BC3">
                <w:rPr>
                  <w:rFonts w:eastAsiaTheme="minorEastAsia" w:cstheme="minorHAnsi"/>
                  <w:rPrChange w:id="61086" w:author="pete jones" w:date="2022-01-04T15:00:00Z">
                    <w:rPr>
                      <w:rFonts w:ascii="Calibri" w:hAnsi="Calibri" w:cs="Calibri"/>
                      <w:color w:val="000000"/>
                    </w:rPr>
                  </w:rPrChange>
                </w:rPr>
                <w:t>30%</w:t>
              </w:r>
            </w:ins>
          </w:p>
        </w:tc>
        <w:tc>
          <w:tcPr>
            <w:tcW w:w="814" w:type="dxa"/>
            <w:shd w:val="clear" w:color="auto" w:fill="auto"/>
            <w:noWrap/>
            <w:vAlign w:val="bottom"/>
            <w:tcPrChange w:id="61087" w:author="pete jones" w:date="2022-01-04T12:57:00Z">
              <w:tcPr>
                <w:tcW w:w="814" w:type="dxa"/>
                <w:tcBorders>
                  <w:top w:val="single" w:sz="4" w:space="0" w:color="4472C4"/>
                  <w:left w:val="nil"/>
                  <w:bottom w:val="nil"/>
                  <w:right w:val="nil"/>
                </w:tcBorders>
                <w:shd w:val="clear" w:color="auto" w:fill="auto"/>
                <w:noWrap/>
                <w:vAlign w:val="bottom"/>
              </w:tcPr>
            </w:tcPrChange>
          </w:tcPr>
          <w:p w14:paraId="36273552" w14:textId="77777777" w:rsidR="00BD0299" w:rsidRPr="00FA4BC3" w:rsidRDefault="00BD0299">
            <w:pPr>
              <w:spacing w:before="0" w:after="0" w:line="240" w:lineRule="auto"/>
              <w:jc w:val="center"/>
              <w:rPr>
                <w:ins w:id="61088" w:author="pete jones" w:date="2022-01-04T12:37:00Z"/>
                <w:rFonts w:eastAsiaTheme="minorEastAsia" w:cstheme="minorHAnsi"/>
              </w:rPr>
              <w:pPrChange w:id="61089" w:author="pete jones" w:date="2022-01-04T12:57:00Z">
                <w:pPr>
                  <w:jc w:val="center"/>
                </w:pPr>
              </w:pPrChange>
            </w:pPr>
            <w:ins w:id="61090" w:author="pete jones" w:date="2022-01-04T12:37:00Z">
              <w:r w:rsidRPr="00FA4BC3">
                <w:rPr>
                  <w:rFonts w:eastAsiaTheme="minorEastAsia" w:cstheme="minorHAnsi"/>
                  <w:rPrChange w:id="61091" w:author="pete jones" w:date="2022-01-04T15:00:00Z">
                    <w:rPr>
                      <w:rFonts w:ascii="Calibri" w:hAnsi="Calibri" w:cs="Calibri"/>
                      <w:color w:val="000000"/>
                    </w:rPr>
                  </w:rPrChange>
                </w:rPr>
                <w:t>30%</w:t>
              </w:r>
            </w:ins>
          </w:p>
        </w:tc>
        <w:tc>
          <w:tcPr>
            <w:tcW w:w="814" w:type="dxa"/>
            <w:shd w:val="clear" w:color="auto" w:fill="auto"/>
            <w:noWrap/>
            <w:vAlign w:val="center"/>
            <w:tcPrChange w:id="61092" w:author="pete jones" w:date="2022-01-04T12:57:00Z">
              <w:tcPr>
                <w:tcW w:w="814" w:type="dxa"/>
                <w:tcBorders>
                  <w:top w:val="single" w:sz="4" w:space="0" w:color="4472C4"/>
                  <w:left w:val="nil"/>
                  <w:bottom w:val="nil"/>
                  <w:right w:val="nil"/>
                </w:tcBorders>
                <w:shd w:val="clear" w:color="auto" w:fill="auto"/>
                <w:noWrap/>
                <w:vAlign w:val="center"/>
              </w:tcPr>
            </w:tcPrChange>
          </w:tcPr>
          <w:p w14:paraId="19355738" w14:textId="77777777" w:rsidR="00BD0299" w:rsidRPr="00FA4BC3" w:rsidRDefault="00BD0299">
            <w:pPr>
              <w:spacing w:before="0" w:after="0" w:line="240" w:lineRule="auto"/>
              <w:jc w:val="center"/>
              <w:rPr>
                <w:ins w:id="61093" w:author="pete jones" w:date="2022-01-04T12:37:00Z"/>
                <w:rFonts w:eastAsiaTheme="minorEastAsia" w:cstheme="minorHAnsi"/>
              </w:rPr>
              <w:pPrChange w:id="61094" w:author="pete jones" w:date="2022-01-04T12:57:00Z">
                <w:pPr>
                  <w:jc w:val="center"/>
                </w:pPr>
              </w:pPrChange>
            </w:pPr>
            <w:ins w:id="61095" w:author="pete jones" w:date="2022-01-04T12:37:00Z">
              <w:r w:rsidRPr="00FA4BC3">
                <w:rPr>
                  <w:rFonts w:eastAsiaTheme="minorEastAsia" w:cstheme="minorHAnsi"/>
                  <w:rPrChange w:id="61096" w:author="pete jones" w:date="2022-01-04T15:00:00Z">
                    <w:rPr>
                      <w:rFonts w:ascii="Calibri" w:hAnsi="Calibri" w:cs="Calibri"/>
                      <w:color w:val="000000"/>
                    </w:rPr>
                  </w:rPrChange>
                </w:rPr>
                <w:t>10%</w:t>
              </w:r>
            </w:ins>
          </w:p>
        </w:tc>
        <w:tc>
          <w:tcPr>
            <w:tcW w:w="692" w:type="dxa"/>
            <w:shd w:val="clear" w:color="auto" w:fill="auto"/>
            <w:noWrap/>
            <w:vAlign w:val="center"/>
            <w:tcPrChange w:id="61097" w:author="pete jones" w:date="2022-01-04T12:57:00Z">
              <w:tcPr>
                <w:tcW w:w="692" w:type="dxa"/>
                <w:tcBorders>
                  <w:top w:val="single" w:sz="4" w:space="0" w:color="4472C4"/>
                  <w:left w:val="nil"/>
                  <w:bottom w:val="nil"/>
                  <w:right w:val="nil"/>
                </w:tcBorders>
                <w:shd w:val="clear" w:color="auto" w:fill="auto"/>
                <w:noWrap/>
                <w:vAlign w:val="center"/>
              </w:tcPr>
            </w:tcPrChange>
          </w:tcPr>
          <w:p w14:paraId="2E5FBD50" w14:textId="77777777" w:rsidR="00BD0299" w:rsidRPr="00FA4BC3" w:rsidRDefault="00BD0299">
            <w:pPr>
              <w:spacing w:before="0" w:after="0" w:line="240" w:lineRule="auto"/>
              <w:jc w:val="center"/>
              <w:rPr>
                <w:ins w:id="61098" w:author="pete jones" w:date="2022-01-04T12:37:00Z"/>
                <w:rFonts w:eastAsiaTheme="minorEastAsia" w:cstheme="minorHAnsi"/>
              </w:rPr>
              <w:pPrChange w:id="61099" w:author="pete jones" w:date="2022-01-04T12:57:00Z">
                <w:pPr>
                  <w:jc w:val="center"/>
                </w:pPr>
              </w:pPrChange>
            </w:pPr>
            <w:ins w:id="61100" w:author="pete jones" w:date="2022-01-04T12:37:00Z">
              <w:r w:rsidRPr="00FA4BC3">
                <w:rPr>
                  <w:rFonts w:eastAsiaTheme="minorEastAsia" w:cstheme="minorHAnsi"/>
                  <w:rPrChange w:id="61101" w:author="pete jones" w:date="2022-01-04T15:00:00Z">
                    <w:rPr>
                      <w:rFonts w:ascii="Calibri" w:hAnsi="Calibri" w:cs="Calibri"/>
                      <w:color w:val="000000"/>
                    </w:rPr>
                  </w:rPrChange>
                </w:rPr>
                <w:t>20%</w:t>
              </w:r>
            </w:ins>
          </w:p>
        </w:tc>
        <w:tc>
          <w:tcPr>
            <w:tcW w:w="692" w:type="dxa"/>
            <w:shd w:val="clear" w:color="auto" w:fill="auto"/>
            <w:noWrap/>
            <w:vAlign w:val="center"/>
            <w:tcPrChange w:id="61102" w:author="pete jones" w:date="2022-01-04T12:57:00Z">
              <w:tcPr>
                <w:tcW w:w="692" w:type="dxa"/>
                <w:tcBorders>
                  <w:top w:val="single" w:sz="4" w:space="0" w:color="4472C4"/>
                  <w:left w:val="nil"/>
                  <w:bottom w:val="nil"/>
                  <w:right w:val="nil"/>
                </w:tcBorders>
                <w:shd w:val="clear" w:color="auto" w:fill="auto"/>
                <w:noWrap/>
                <w:vAlign w:val="center"/>
              </w:tcPr>
            </w:tcPrChange>
          </w:tcPr>
          <w:p w14:paraId="29EE61DB" w14:textId="77777777" w:rsidR="00BD0299" w:rsidRPr="00FA4BC3" w:rsidRDefault="00BD0299">
            <w:pPr>
              <w:spacing w:before="0" w:after="0" w:line="240" w:lineRule="auto"/>
              <w:jc w:val="center"/>
              <w:rPr>
                <w:ins w:id="61103" w:author="pete jones" w:date="2022-01-04T12:37:00Z"/>
                <w:rFonts w:eastAsiaTheme="minorEastAsia" w:cstheme="minorHAnsi"/>
              </w:rPr>
              <w:pPrChange w:id="61104" w:author="pete jones" w:date="2022-01-04T12:57:00Z">
                <w:pPr>
                  <w:jc w:val="center"/>
                </w:pPr>
              </w:pPrChange>
            </w:pPr>
            <w:ins w:id="61105" w:author="pete jones" w:date="2022-01-04T12:37:00Z">
              <w:r w:rsidRPr="00FA4BC3">
                <w:rPr>
                  <w:rFonts w:eastAsiaTheme="minorEastAsia" w:cstheme="minorHAnsi"/>
                  <w:rPrChange w:id="61106" w:author="pete jones" w:date="2022-01-04T15:00:00Z">
                    <w:rPr>
                      <w:rFonts w:ascii="Calibri" w:hAnsi="Calibri" w:cs="Calibri"/>
                      <w:color w:val="000000"/>
                    </w:rPr>
                  </w:rPrChange>
                </w:rPr>
                <w:t>10%</w:t>
              </w:r>
            </w:ins>
          </w:p>
        </w:tc>
        <w:tc>
          <w:tcPr>
            <w:tcW w:w="692" w:type="dxa"/>
            <w:shd w:val="clear" w:color="auto" w:fill="auto"/>
            <w:noWrap/>
            <w:vAlign w:val="bottom"/>
            <w:tcPrChange w:id="61107" w:author="pete jones" w:date="2022-01-04T12:57:00Z">
              <w:tcPr>
                <w:tcW w:w="692" w:type="dxa"/>
                <w:tcBorders>
                  <w:top w:val="single" w:sz="4" w:space="0" w:color="4472C4"/>
                  <w:left w:val="nil"/>
                  <w:bottom w:val="nil"/>
                  <w:right w:val="nil"/>
                </w:tcBorders>
                <w:shd w:val="clear" w:color="auto" w:fill="auto"/>
                <w:noWrap/>
                <w:vAlign w:val="bottom"/>
              </w:tcPr>
            </w:tcPrChange>
          </w:tcPr>
          <w:p w14:paraId="392CE673" w14:textId="77777777" w:rsidR="00BD0299" w:rsidRPr="00FF6A71" w:rsidRDefault="00BD0299">
            <w:pPr>
              <w:spacing w:before="0" w:after="0" w:line="240" w:lineRule="auto"/>
              <w:jc w:val="center"/>
              <w:rPr>
                <w:ins w:id="61108" w:author="pete jones" w:date="2022-01-04T12:37:00Z"/>
                <w:rFonts w:eastAsiaTheme="minorEastAsia" w:cstheme="minorHAnsi"/>
                <w:b/>
                <w:bCs/>
                <w:rPrChange w:id="61109" w:author="pete jones" w:date="2022-01-04T13:45:00Z">
                  <w:rPr>
                    <w:ins w:id="61110" w:author="pete jones" w:date="2022-01-04T12:37:00Z"/>
                    <w:rFonts w:eastAsiaTheme="minorEastAsia" w:cstheme="minorHAnsi"/>
                  </w:rPr>
                </w:rPrChange>
              </w:rPr>
              <w:pPrChange w:id="61111" w:author="pete jones" w:date="2022-01-04T12:57:00Z">
                <w:pPr>
                  <w:jc w:val="center"/>
                </w:pPr>
              </w:pPrChange>
            </w:pPr>
          </w:p>
        </w:tc>
        <w:tc>
          <w:tcPr>
            <w:tcW w:w="692" w:type="dxa"/>
            <w:shd w:val="clear" w:color="auto" w:fill="auto"/>
            <w:noWrap/>
            <w:vAlign w:val="bottom"/>
            <w:tcPrChange w:id="61112" w:author="pete jones" w:date="2022-01-04T12:57:00Z">
              <w:tcPr>
                <w:tcW w:w="692" w:type="dxa"/>
                <w:tcBorders>
                  <w:top w:val="single" w:sz="4" w:space="0" w:color="4472C4"/>
                  <w:left w:val="nil"/>
                  <w:bottom w:val="nil"/>
                  <w:right w:val="nil"/>
                </w:tcBorders>
                <w:shd w:val="clear" w:color="auto" w:fill="auto"/>
                <w:noWrap/>
                <w:vAlign w:val="bottom"/>
              </w:tcPr>
            </w:tcPrChange>
          </w:tcPr>
          <w:p w14:paraId="0A91A618" w14:textId="77777777" w:rsidR="00BD0299" w:rsidRPr="00FF6A71" w:rsidRDefault="00BD0299">
            <w:pPr>
              <w:spacing w:before="0" w:after="0" w:line="240" w:lineRule="auto"/>
              <w:jc w:val="center"/>
              <w:rPr>
                <w:ins w:id="61113" w:author="pete jones" w:date="2022-01-04T12:37:00Z"/>
                <w:rFonts w:eastAsiaTheme="minorEastAsia" w:cstheme="minorHAnsi"/>
                <w:b/>
                <w:bCs/>
                <w:rPrChange w:id="61114" w:author="pete jones" w:date="2022-01-04T13:45:00Z">
                  <w:rPr>
                    <w:ins w:id="61115" w:author="pete jones" w:date="2022-01-04T12:37:00Z"/>
                    <w:rFonts w:eastAsiaTheme="minorEastAsia" w:cstheme="minorHAnsi"/>
                  </w:rPr>
                </w:rPrChange>
              </w:rPr>
              <w:pPrChange w:id="61116" w:author="pete jones" w:date="2022-01-04T12:57:00Z">
                <w:pPr>
                  <w:jc w:val="center"/>
                </w:pPr>
              </w:pPrChange>
            </w:pPr>
          </w:p>
        </w:tc>
      </w:tr>
      <w:tr w:rsidR="00BD0299" w:rsidRPr="00FF6A71" w14:paraId="09020000" w14:textId="77777777" w:rsidTr="00C77D52">
        <w:tblPrEx>
          <w:tblW w:w="0" w:type="auto"/>
          <w:jc w:val="center"/>
          <w:tblPrExChange w:id="61117" w:author="pete jones" w:date="2022-01-04T12:57:00Z">
            <w:tblPrEx>
              <w:tblW w:w="0" w:type="auto"/>
              <w:jc w:val="center"/>
            </w:tblPrEx>
          </w:tblPrExChange>
        </w:tblPrEx>
        <w:trPr>
          <w:trHeight w:val="300"/>
          <w:jc w:val="center"/>
          <w:ins w:id="61118" w:author="pete jones" w:date="2022-01-04T12:37:00Z"/>
          <w:trPrChange w:id="61119" w:author="pete jones" w:date="2022-01-04T12:57:00Z">
            <w:trPr>
              <w:trHeight w:val="300"/>
              <w:jc w:val="center"/>
            </w:trPr>
          </w:trPrChange>
        </w:trPr>
        <w:tc>
          <w:tcPr>
            <w:tcW w:w="814" w:type="dxa"/>
            <w:vAlign w:val="center"/>
            <w:tcPrChange w:id="61120" w:author="pete jones" w:date="2022-01-04T12:57:00Z">
              <w:tcPr>
                <w:tcW w:w="814" w:type="dxa"/>
                <w:vAlign w:val="center"/>
              </w:tcPr>
            </w:tcPrChange>
          </w:tcPr>
          <w:p w14:paraId="07EF5053" w14:textId="77777777" w:rsidR="00BD0299" w:rsidRPr="00FF6A71" w:rsidRDefault="00BD0299">
            <w:pPr>
              <w:spacing w:before="0" w:after="0" w:line="240" w:lineRule="auto"/>
              <w:jc w:val="center"/>
              <w:rPr>
                <w:ins w:id="61121" w:author="pete jones" w:date="2022-01-04T12:37:00Z"/>
                <w:rFonts w:eastAsiaTheme="minorEastAsia" w:cstheme="minorHAnsi"/>
                <w:b/>
                <w:bCs/>
              </w:rPr>
              <w:pPrChange w:id="61122" w:author="pete jones" w:date="2022-01-04T12:57:00Z">
                <w:pPr>
                  <w:jc w:val="center"/>
                </w:pPr>
              </w:pPrChange>
            </w:pPr>
            <w:ins w:id="61123" w:author="pete jones" w:date="2022-01-04T12:37:00Z">
              <w:r w:rsidRPr="00FF6A71">
                <w:rPr>
                  <w:rFonts w:eastAsiaTheme="minorEastAsia" w:cstheme="minorHAnsi"/>
                  <w:b/>
                  <w:bCs/>
                </w:rPr>
                <w:t>Count</w:t>
              </w:r>
            </w:ins>
          </w:p>
        </w:tc>
        <w:tc>
          <w:tcPr>
            <w:tcW w:w="814" w:type="dxa"/>
            <w:shd w:val="clear" w:color="auto" w:fill="auto"/>
            <w:noWrap/>
            <w:vAlign w:val="center"/>
            <w:tcPrChange w:id="61124" w:author="pete jones" w:date="2022-01-04T12:57:00Z">
              <w:tcPr>
                <w:tcW w:w="814" w:type="dxa"/>
                <w:tcBorders>
                  <w:top w:val="single" w:sz="4" w:space="0" w:color="4472C4"/>
                  <w:left w:val="nil"/>
                  <w:bottom w:val="nil"/>
                  <w:right w:val="nil"/>
                </w:tcBorders>
                <w:shd w:val="clear" w:color="auto" w:fill="auto"/>
                <w:noWrap/>
                <w:vAlign w:val="center"/>
              </w:tcPr>
            </w:tcPrChange>
          </w:tcPr>
          <w:p w14:paraId="02E93462" w14:textId="77777777" w:rsidR="00BD0299" w:rsidRPr="00FA4BC3" w:rsidRDefault="00BD0299">
            <w:pPr>
              <w:spacing w:before="0" w:after="0" w:line="240" w:lineRule="auto"/>
              <w:jc w:val="center"/>
              <w:rPr>
                <w:ins w:id="61125" w:author="pete jones" w:date="2022-01-04T12:37:00Z"/>
                <w:rFonts w:eastAsiaTheme="minorEastAsia" w:cstheme="minorHAnsi"/>
              </w:rPr>
              <w:pPrChange w:id="61126" w:author="pete jones" w:date="2022-01-04T12:57:00Z">
                <w:pPr>
                  <w:jc w:val="center"/>
                </w:pPr>
              </w:pPrChange>
            </w:pPr>
            <w:ins w:id="61127" w:author="pete jones" w:date="2022-01-04T12:37:00Z">
              <w:r w:rsidRPr="00FA4BC3">
                <w:rPr>
                  <w:rFonts w:eastAsiaTheme="minorEastAsia" w:cstheme="minorHAnsi"/>
                  <w:rPrChange w:id="61128" w:author="pete jones" w:date="2022-01-04T15:00:00Z">
                    <w:rPr>
                      <w:rFonts w:ascii="Calibri" w:hAnsi="Calibri" w:cs="Calibri"/>
                      <w:color w:val="000000"/>
                    </w:rPr>
                  </w:rPrChange>
                </w:rPr>
                <w:t>3</w:t>
              </w:r>
            </w:ins>
          </w:p>
        </w:tc>
        <w:tc>
          <w:tcPr>
            <w:tcW w:w="814" w:type="dxa"/>
            <w:shd w:val="clear" w:color="auto" w:fill="auto"/>
            <w:noWrap/>
            <w:vAlign w:val="center"/>
            <w:tcPrChange w:id="61129" w:author="pete jones" w:date="2022-01-04T12:57:00Z">
              <w:tcPr>
                <w:tcW w:w="814" w:type="dxa"/>
                <w:tcBorders>
                  <w:top w:val="single" w:sz="4" w:space="0" w:color="4472C4"/>
                  <w:left w:val="nil"/>
                  <w:bottom w:val="nil"/>
                  <w:right w:val="nil"/>
                </w:tcBorders>
                <w:shd w:val="clear" w:color="auto" w:fill="auto"/>
                <w:noWrap/>
                <w:vAlign w:val="center"/>
              </w:tcPr>
            </w:tcPrChange>
          </w:tcPr>
          <w:p w14:paraId="478B37DE" w14:textId="77777777" w:rsidR="00BD0299" w:rsidRPr="00FA4BC3" w:rsidRDefault="00BD0299">
            <w:pPr>
              <w:spacing w:before="0" w:after="0" w:line="240" w:lineRule="auto"/>
              <w:jc w:val="center"/>
              <w:rPr>
                <w:ins w:id="61130" w:author="pete jones" w:date="2022-01-04T12:37:00Z"/>
                <w:rFonts w:eastAsiaTheme="minorEastAsia" w:cstheme="minorHAnsi"/>
              </w:rPr>
              <w:pPrChange w:id="61131" w:author="pete jones" w:date="2022-01-04T12:57:00Z">
                <w:pPr>
                  <w:jc w:val="center"/>
                </w:pPr>
              </w:pPrChange>
            </w:pPr>
            <w:ins w:id="61132" w:author="pete jones" w:date="2022-01-04T12:37:00Z">
              <w:r w:rsidRPr="00FA4BC3">
                <w:rPr>
                  <w:rFonts w:eastAsiaTheme="minorEastAsia" w:cstheme="minorHAnsi"/>
                  <w:rPrChange w:id="61133" w:author="pete jones" w:date="2022-01-04T15:00:00Z">
                    <w:rPr>
                      <w:rFonts w:ascii="Calibri" w:hAnsi="Calibri" w:cs="Calibri"/>
                      <w:color w:val="000000"/>
                    </w:rPr>
                  </w:rPrChange>
                </w:rPr>
                <w:t>3</w:t>
              </w:r>
            </w:ins>
          </w:p>
        </w:tc>
        <w:tc>
          <w:tcPr>
            <w:tcW w:w="814" w:type="dxa"/>
            <w:shd w:val="clear" w:color="auto" w:fill="auto"/>
            <w:noWrap/>
            <w:vAlign w:val="center"/>
            <w:tcPrChange w:id="61134" w:author="pete jones" w:date="2022-01-04T12:57:00Z">
              <w:tcPr>
                <w:tcW w:w="814" w:type="dxa"/>
                <w:tcBorders>
                  <w:top w:val="single" w:sz="4" w:space="0" w:color="4472C4"/>
                  <w:left w:val="nil"/>
                  <w:bottom w:val="nil"/>
                  <w:right w:val="nil"/>
                </w:tcBorders>
                <w:shd w:val="clear" w:color="auto" w:fill="auto"/>
                <w:noWrap/>
                <w:vAlign w:val="center"/>
              </w:tcPr>
            </w:tcPrChange>
          </w:tcPr>
          <w:p w14:paraId="42EB1631" w14:textId="77777777" w:rsidR="00BD0299" w:rsidRPr="00FA4BC3" w:rsidRDefault="00BD0299">
            <w:pPr>
              <w:spacing w:before="0" w:after="0" w:line="240" w:lineRule="auto"/>
              <w:jc w:val="center"/>
              <w:rPr>
                <w:ins w:id="61135" w:author="pete jones" w:date="2022-01-04T12:37:00Z"/>
                <w:rFonts w:eastAsiaTheme="minorEastAsia" w:cstheme="minorHAnsi"/>
              </w:rPr>
              <w:pPrChange w:id="61136" w:author="pete jones" w:date="2022-01-04T12:57:00Z">
                <w:pPr>
                  <w:jc w:val="center"/>
                </w:pPr>
              </w:pPrChange>
            </w:pPr>
            <w:ins w:id="61137" w:author="pete jones" w:date="2022-01-04T12:37:00Z">
              <w:r w:rsidRPr="00FA4BC3">
                <w:rPr>
                  <w:rFonts w:eastAsiaTheme="minorEastAsia" w:cstheme="minorHAnsi"/>
                  <w:rPrChange w:id="61138" w:author="pete jones" w:date="2022-01-04T15:00:00Z">
                    <w:rPr>
                      <w:rFonts w:ascii="Calibri" w:hAnsi="Calibri" w:cs="Calibri"/>
                      <w:color w:val="000000"/>
                    </w:rPr>
                  </w:rPrChange>
                </w:rPr>
                <w:t>1</w:t>
              </w:r>
            </w:ins>
          </w:p>
        </w:tc>
        <w:tc>
          <w:tcPr>
            <w:tcW w:w="692" w:type="dxa"/>
            <w:shd w:val="clear" w:color="auto" w:fill="auto"/>
            <w:noWrap/>
            <w:vAlign w:val="center"/>
            <w:tcPrChange w:id="61139" w:author="pete jones" w:date="2022-01-04T12:57:00Z">
              <w:tcPr>
                <w:tcW w:w="692" w:type="dxa"/>
                <w:tcBorders>
                  <w:top w:val="single" w:sz="4" w:space="0" w:color="4472C4"/>
                  <w:left w:val="nil"/>
                  <w:bottom w:val="nil"/>
                  <w:right w:val="nil"/>
                </w:tcBorders>
                <w:shd w:val="clear" w:color="auto" w:fill="auto"/>
                <w:noWrap/>
                <w:vAlign w:val="center"/>
              </w:tcPr>
            </w:tcPrChange>
          </w:tcPr>
          <w:p w14:paraId="4FBF3EC6" w14:textId="77777777" w:rsidR="00BD0299" w:rsidRPr="00FA4BC3" w:rsidRDefault="00BD0299">
            <w:pPr>
              <w:spacing w:before="0" w:after="0" w:line="240" w:lineRule="auto"/>
              <w:jc w:val="center"/>
              <w:rPr>
                <w:ins w:id="61140" w:author="pete jones" w:date="2022-01-04T12:37:00Z"/>
                <w:rFonts w:eastAsiaTheme="minorEastAsia" w:cstheme="minorHAnsi"/>
              </w:rPr>
              <w:pPrChange w:id="61141" w:author="pete jones" w:date="2022-01-04T12:57:00Z">
                <w:pPr>
                  <w:jc w:val="center"/>
                </w:pPr>
              </w:pPrChange>
            </w:pPr>
            <w:ins w:id="61142" w:author="pete jones" w:date="2022-01-04T12:37:00Z">
              <w:r w:rsidRPr="00FA4BC3">
                <w:rPr>
                  <w:rFonts w:eastAsiaTheme="minorEastAsia" w:cstheme="minorHAnsi"/>
                  <w:rPrChange w:id="61143" w:author="pete jones" w:date="2022-01-04T15:00:00Z">
                    <w:rPr>
                      <w:rFonts w:ascii="Calibri" w:hAnsi="Calibri" w:cs="Calibri"/>
                      <w:color w:val="000000"/>
                    </w:rPr>
                  </w:rPrChange>
                </w:rPr>
                <w:t>2</w:t>
              </w:r>
            </w:ins>
          </w:p>
        </w:tc>
        <w:tc>
          <w:tcPr>
            <w:tcW w:w="692" w:type="dxa"/>
            <w:shd w:val="clear" w:color="auto" w:fill="auto"/>
            <w:noWrap/>
            <w:vAlign w:val="center"/>
            <w:tcPrChange w:id="61144" w:author="pete jones" w:date="2022-01-04T12:57:00Z">
              <w:tcPr>
                <w:tcW w:w="692" w:type="dxa"/>
                <w:tcBorders>
                  <w:top w:val="single" w:sz="4" w:space="0" w:color="4472C4"/>
                  <w:left w:val="nil"/>
                  <w:bottom w:val="nil"/>
                  <w:right w:val="nil"/>
                </w:tcBorders>
                <w:shd w:val="clear" w:color="auto" w:fill="auto"/>
                <w:noWrap/>
                <w:vAlign w:val="center"/>
              </w:tcPr>
            </w:tcPrChange>
          </w:tcPr>
          <w:p w14:paraId="76D81E20" w14:textId="77777777" w:rsidR="00BD0299" w:rsidRPr="00FA4BC3" w:rsidRDefault="00BD0299">
            <w:pPr>
              <w:spacing w:before="0" w:after="0" w:line="240" w:lineRule="auto"/>
              <w:jc w:val="center"/>
              <w:rPr>
                <w:ins w:id="61145" w:author="pete jones" w:date="2022-01-04T12:37:00Z"/>
                <w:rFonts w:eastAsiaTheme="minorEastAsia" w:cstheme="minorHAnsi"/>
              </w:rPr>
              <w:pPrChange w:id="61146" w:author="pete jones" w:date="2022-01-04T12:57:00Z">
                <w:pPr>
                  <w:jc w:val="center"/>
                </w:pPr>
              </w:pPrChange>
            </w:pPr>
            <w:ins w:id="61147" w:author="pete jones" w:date="2022-01-04T12:37:00Z">
              <w:r w:rsidRPr="00FA4BC3">
                <w:rPr>
                  <w:rFonts w:eastAsiaTheme="minorEastAsia" w:cstheme="minorHAnsi"/>
                  <w:rPrChange w:id="61148" w:author="pete jones" w:date="2022-01-04T15:00:00Z">
                    <w:rPr>
                      <w:rFonts w:ascii="Calibri" w:hAnsi="Calibri" w:cs="Calibri"/>
                      <w:color w:val="000000"/>
                    </w:rPr>
                  </w:rPrChange>
                </w:rPr>
                <w:t>1</w:t>
              </w:r>
            </w:ins>
          </w:p>
        </w:tc>
        <w:tc>
          <w:tcPr>
            <w:tcW w:w="692" w:type="dxa"/>
            <w:shd w:val="clear" w:color="auto" w:fill="auto"/>
            <w:noWrap/>
            <w:vAlign w:val="center"/>
            <w:tcPrChange w:id="61149" w:author="pete jones" w:date="2022-01-04T12:57:00Z">
              <w:tcPr>
                <w:tcW w:w="692" w:type="dxa"/>
                <w:tcBorders>
                  <w:top w:val="single" w:sz="4" w:space="0" w:color="4472C4"/>
                  <w:left w:val="nil"/>
                  <w:bottom w:val="nil"/>
                  <w:right w:val="nil"/>
                </w:tcBorders>
                <w:shd w:val="clear" w:color="auto" w:fill="auto"/>
                <w:noWrap/>
                <w:vAlign w:val="center"/>
              </w:tcPr>
            </w:tcPrChange>
          </w:tcPr>
          <w:p w14:paraId="5C08968D" w14:textId="77777777" w:rsidR="00BD0299" w:rsidRPr="00FF6A71" w:rsidRDefault="00BD0299">
            <w:pPr>
              <w:spacing w:before="0" w:after="0" w:line="240" w:lineRule="auto"/>
              <w:jc w:val="center"/>
              <w:rPr>
                <w:ins w:id="61150" w:author="pete jones" w:date="2022-01-04T12:37:00Z"/>
                <w:rFonts w:eastAsiaTheme="minorEastAsia" w:cstheme="minorHAnsi"/>
                <w:b/>
                <w:bCs/>
                <w:rPrChange w:id="61151" w:author="pete jones" w:date="2022-01-04T13:45:00Z">
                  <w:rPr>
                    <w:ins w:id="61152" w:author="pete jones" w:date="2022-01-04T12:37:00Z"/>
                    <w:rFonts w:eastAsiaTheme="minorEastAsia" w:cstheme="minorHAnsi"/>
                  </w:rPr>
                </w:rPrChange>
              </w:rPr>
              <w:pPrChange w:id="61153" w:author="pete jones" w:date="2022-01-04T12:57:00Z">
                <w:pPr>
                  <w:jc w:val="center"/>
                </w:pPr>
              </w:pPrChange>
            </w:pPr>
          </w:p>
        </w:tc>
        <w:tc>
          <w:tcPr>
            <w:tcW w:w="692" w:type="dxa"/>
            <w:shd w:val="clear" w:color="auto" w:fill="auto"/>
            <w:noWrap/>
            <w:vAlign w:val="center"/>
            <w:tcPrChange w:id="61154" w:author="pete jones" w:date="2022-01-04T12:57:00Z">
              <w:tcPr>
                <w:tcW w:w="692" w:type="dxa"/>
                <w:tcBorders>
                  <w:top w:val="single" w:sz="4" w:space="0" w:color="4472C4"/>
                  <w:left w:val="nil"/>
                  <w:bottom w:val="nil"/>
                  <w:right w:val="nil"/>
                </w:tcBorders>
                <w:shd w:val="clear" w:color="auto" w:fill="auto"/>
                <w:noWrap/>
                <w:vAlign w:val="center"/>
              </w:tcPr>
            </w:tcPrChange>
          </w:tcPr>
          <w:p w14:paraId="508492D6" w14:textId="77777777" w:rsidR="00BD0299" w:rsidRPr="00FF6A71" w:rsidRDefault="00BD0299">
            <w:pPr>
              <w:spacing w:before="0" w:after="0" w:line="240" w:lineRule="auto"/>
              <w:jc w:val="center"/>
              <w:rPr>
                <w:ins w:id="61155" w:author="pete jones" w:date="2022-01-04T12:37:00Z"/>
                <w:rFonts w:eastAsiaTheme="minorEastAsia" w:cstheme="minorHAnsi"/>
                <w:b/>
                <w:bCs/>
                <w:rPrChange w:id="61156" w:author="pete jones" w:date="2022-01-04T13:45:00Z">
                  <w:rPr>
                    <w:ins w:id="61157" w:author="pete jones" w:date="2022-01-04T12:37:00Z"/>
                    <w:rFonts w:eastAsiaTheme="minorEastAsia" w:cstheme="minorHAnsi"/>
                  </w:rPr>
                </w:rPrChange>
              </w:rPr>
              <w:pPrChange w:id="61158" w:author="pete jones" w:date="2022-01-04T12:57:00Z">
                <w:pPr>
                  <w:jc w:val="center"/>
                </w:pPr>
              </w:pPrChange>
            </w:pPr>
          </w:p>
        </w:tc>
      </w:tr>
    </w:tbl>
    <w:p w14:paraId="2CC6B4D3" w14:textId="5924D5B0" w:rsidR="00BD0299" w:rsidRPr="00FF6A71" w:rsidRDefault="00BD0299" w:rsidP="00BD0299">
      <w:pPr>
        <w:rPr>
          <w:ins w:id="61159" w:author="pete jones" w:date="2022-01-04T12:37:00Z"/>
        </w:rPr>
      </w:pPr>
      <w:ins w:id="61160" w:author="pete jones" w:date="2022-01-04T12:37:00Z">
        <w:r w:rsidRPr="00FF6A71">
          <w:t>Q2.11.10 Design is as much a matter of finding problems as solving them.</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1161">
          <w:tblGrid>
            <w:gridCol w:w="814"/>
            <w:gridCol w:w="814"/>
            <w:gridCol w:w="814"/>
            <w:gridCol w:w="814"/>
            <w:gridCol w:w="692"/>
            <w:gridCol w:w="692"/>
            <w:gridCol w:w="692"/>
            <w:gridCol w:w="692"/>
          </w:tblGrid>
        </w:tblGridChange>
      </w:tblGrid>
      <w:tr w:rsidR="00BD0299" w:rsidRPr="00FF6A71" w14:paraId="06E6C7CF" w14:textId="77777777" w:rsidTr="00015922">
        <w:trPr>
          <w:trHeight w:val="300"/>
          <w:jc w:val="center"/>
          <w:ins w:id="61162" w:author="pete jones" w:date="2022-01-04T12:37:00Z"/>
        </w:trPr>
        <w:tc>
          <w:tcPr>
            <w:tcW w:w="814" w:type="dxa"/>
            <w:shd w:val="clear" w:color="auto" w:fill="E7E6E6" w:themeFill="background2"/>
            <w:vAlign w:val="center"/>
          </w:tcPr>
          <w:p w14:paraId="5E13DEAA" w14:textId="77777777" w:rsidR="00BD0299" w:rsidRPr="00FF6A71" w:rsidRDefault="00BD0299">
            <w:pPr>
              <w:spacing w:before="0" w:after="0" w:line="240" w:lineRule="auto"/>
              <w:jc w:val="center"/>
              <w:rPr>
                <w:ins w:id="61163" w:author="pete jones" w:date="2022-01-04T12:37:00Z"/>
                <w:rFonts w:eastAsiaTheme="minorEastAsia" w:cstheme="minorHAnsi"/>
                <w:b/>
                <w:bCs/>
              </w:rPr>
              <w:pPrChange w:id="61164" w:author="pete jones" w:date="2022-01-04T12:57:00Z">
                <w:pPr>
                  <w:jc w:val="center"/>
                </w:pPr>
              </w:pPrChange>
            </w:pPr>
            <w:ins w:id="61165"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B51FBB2" w14:textId="77777777" w:rsidR="00BD0299" w:rsidRPr="00FF6A71" w:rsidRDefault="00BD0299">
            <w:pPr>
              <w:spacing w:before="0" w:after="0" w:line="240" w:lineRule="auto"/>
              <w:jc w:val="center"/>
              <w:rPr>
                <w:ins w:id="61166" w:author="pete jones" w:date="2022-01-04T12:37:00Z"/>
                <w:rFonts w:eastAsiaTheme="minorEastAsia" w:cstheme="minorHAnsi"/>
                <w:b/>
                <w:bCs/>
              </w:rPr>
              <w:pPrChange w:id="61167" w:author="pete jones" w:date="2022-01-04T12:57:00Z">
                <w:pPr>
                  <w:jc w:val="center"/>
                </w:pPr>
              </w:pPrChange>
            </w:pPr>
            <w:ins w:id="6116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331B0A2" w14:textId="77777777" w:rsidR="00BD0299" w:rsidRPr="00FF6A71" w:rsidRDefault="00BD0299">
            <w:pPr>
              <w:spacing w:before="0" w:after="0" w:line="240" w:lineRule="auto"/>
              <w:jc w:val="center"/>
              <w:rPr>
                <w:ins w:id="61169" w:author="pete jones" w:date="2022-01-04T12:37:00Z"/>
                <w:rFonts w:eastAsiaTheme="minorEastAsia" w:cstheme="minorHAnsi"/>
                <w:b/>
                <w:bCs/>
              </w:rPr>
              <w:pPrChange w:id="61170" w:author="pete jones" w:date="2022-01-04T12:57:00Z">
                <w:pPr>
                  <w:jc w:val="center"/>
                </w:pPr>
              </w:pPrChange>
            </w:pPr>
            <w:ins w:id="6117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34520FF1" w14:textId="77777777" w:rsidR="00BD0299" w:rsidRPr="00FF6A71" w:rsidRDefault="00BD0299">
            <w:pPr>
              <w:spacing w:before="0" w:after="0" w:line="240" w:lineRule="auto"/>
              <w:jc w:val="center"/>
              <w:rPr>
                <w:ins w:id="61172" w:author="pete jones" w:date="2022-01-04T12:37:00Z"/>
                <w:rFonts w:eastAsiaTheme="minorEastAsia" w:cstheme="minorHAnsi"/>
                <w:b/>
                <w:bCs/>
              </w:rPr>
              <w:pPrChange w:id="61173" w:author="pete jones" w:date="2022-01-04T12:57:00Z">
                <w:pPr>
                  <w:jc w:val="center"/>
                </w:pPr>
              </w:pPrChange>
            </w:pPr>
            <w:ins w:id="6117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B3A6944" w14:textId="77777777" w:rsidR="00BD0299" w:rsidRPr="00FF6A71" w:rsidRDefault="00BD0299">
            <w:pPr>
              <w:spacing w:before="0" w:after="0" w:line="240" w:lineRule="auto"/>
              <w:jc w:val="center"/>
              <w:rPr>
                <w:ins w:id="61175" w:author="pete jones" w:date="2022-01-04T12:37:00Z"/>
                <w:rFonts w:eastAsiaTheme="minorEastAsia" w:cstheme="minorHAnsi"/>
                <w:b/>
                <w:bCs/>
              </w:rPr>
              <w:pPrChange w:id="61176" w:author="pete jones" w:date="2022-01-04T12:57:00Z">
                <w:pPr>
                  <w:jc w:val="center"/>
                </w:pPr>
              </w:pPrChange>
            </w:pPr>
            <w:ins w:id="6117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AE531F1" w14:textId="77777777" w:rsidR="00BD0299" w:rsidRPr="00FF6A71" w:rsidRDefault="00BD0299">
            <w:pPr>
              <w:spacing w:before="0" w:after="0" w:line="240" w:lineRule="auto"/>
              <w:jc w:val="center"/>
              <w:rPr>
                <w:ins w:id="61178" w:author="pete jones" w:date="2022-01-04T12:37:00Z"/>
                <w:rFonts w:eastAsiaTheme="minorEastAsia" w:cstheme="minorHAnsi"/>
                <w:b/>
                <w:bCs/>
              </w:rPr>
              <w:pPrChange w:id="61179" w:author="pete jones" w:date="2022-01-04T12:57:00Z">
                <w:pPr>
                  <w:jc w:val="center"/>
                </w:pPr>
              </w:pPrChange>
            </w:pPr>
            <w:ins w:id="6118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65B9B507" w14:textId="77777777" w:rsidR="00BD0299" w:rsidRPr="00FF6A71" w:rsidRDefault="00BD0299">
            <w:pPr>
              <w:spacing w:before="0" w:after="0" w:line="240" w:lineRule="auto"/>
              <w:jc w:val="center"/>
              <w:rPr>
                <w:ins w:id="61181" w:author="pete jones" w:date="2022-01-04T12:37:00Z"/>
                <w:rFonts w:eastAsiaTheme="minorEastAsia" w:cstheme="minorHAnsi"/>
                <w:b/>
                <w:bCs/>
              </w:rPr>
              <w:pPrChange w:id="61182" w:author="pete jones" w:date="2022-01-04T12:57:00Z">
                <w:pPr>
                  <w:jc w:val="center"/>
                </w:pPr>
              </w:pPrChange>
            </w:pPr>
            <w:ins w:id="6118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062BC84" w14:textId="77777777" w:rsidR="00BD0299" w:rsidRPr="00FF6A71" w:rsidRDefault="00BD0299">
            <w:pPr>
              <w:spacing w:before="0" w:after="0" w:line="240" w:lineRule="auto"/>
              <w:jc w:val="center"/>
              <w:rPr>
                <w:ins w:id="61184" w:author="pete jones" w:date="2022-01-04T12:37:00Z"/>
                <w:rFonts w:eastAsiaTheme="minorEastAsia" w:cstheme="minorHAnsi"/>
                <w:b/>
                <w:bCs/>
              </w:rPr>
              <w:pPrChange w:id="61185" w:author="pete jones" w:date="2022-01-04T12:57:00Z">
                <w:pPr>
                  <w:jc w:val="center"/>
                </w:pPr>
              </w:pPrChange>
            </w:pPr>
            <w:ins w:id="61186" w:author="pete jones" w:date="2022-01-04T12:37:00Z">
              <w:r w:rsidRPr="00FF6A71">
                <w:rPr>
                  <w:rFonts w:eastAsiaTheme="minorEastAsia" w:cstheme="minorHAnsi"/>
                  <w:b/>
                  <w:bCs/>
                </w:rPr>
                <w:t>7</w:t>
              </w:r>
            </w:ins>
          </w:p>
        </w:tc>
      </w:tr>
      <w:tr w:rsidR="00BD0299" w:rsidRPr="00FF6A71" w14:paraId="68BC03C3" w14:textId="77777777" w:rsidTr="00C77D52">
        <w:tblPrEx>
          <w:tblW w:w="0" w:type="auto"/>
          <w:jc w:val="center"/>
          <w:tblPrExChange w:id="61187" w:author="pete jones" w:date="2022-01-04T12:57:00Z">
            <w:tblPrEx>
              <w:tblW w:w="0" w:type="auto"/>
              <w:jc w:val="center"/>
            </w:tblPrEx>
          </w:tblPrExChange>
        </w:tblPrEx>
        <w:trPr>
          <w:trHeight w:val="300"/>
          <w:jc w:val="center"/>
          <w:ins w:id="61188" w:author="pete jones" w:date="2022-01-04T12:37:00Z"/>
          <w:trPrChange w:id="61189" w:author="pete jones" w:date="2022-01-04T12:57:00Z">
            <w:trPr>
              <w:trHeight w:val="300"/>
              <w:jc w:val="center"/>
            </w:trPr>
          </w:trPrChange>
        </w:trPr>
        <w:tc>
          <w:tcPr>
            <w:tcW w:w="814" w:type="dxa"/>
            <w:vAlign w:val="center"/>
            <w:tcPrChange w:id="61190" w:author="pete jones" w:date="2022-01-04T12:57:00Z">
              <w:tcPr>
                <w:tcW w:w="814" w:type="dxa"/>
                <w:vAlign w:val="center"/>
              </w:tcPr>
            </w:tcPrChange>
          </w:tcPr>
          <w:p w14:paraId="5E8BF7FC" w14:textId="77777777" w:rsidR="00BD0299" w:rsidRPr="00FF6A71" w:rsidRDefault="00BD0299">
            <w:pPr>
              <w:spacing w:before="0" w:after="0" w:line="240" w:lineRule="auto"/>
              <w:jc w:val="center"/>
              <w:rPr>
                <w:ins w:id="61191" w:author="pete jones" w:date="2022-01-04T12:37:00Z"/>
                <w:rFonts w:eastAsiaTheme="minorEastAsia" w:cstheme="minorHAnsi"/>
                <w:b/>
                <w:bCs/>
              </w:rPr>
              <w:pPrChange w:id="61192" w:author="pete jones" w:date="2022-01-04T12:57:00Z">
                <w:pPr>
                  <w:jc w:val="center"/>
                </w:pPr>
              </w:pPrChange>
            </w:pPr>
            <w:ins w:id="61193" w:author="pete jones" w:date="2022-01-04T12:37:00Z">
              <w:r w:rsidRPr="00FF6A71">
                <w:rPr>
                  <w:rFonts w:eastAsiaTheme="minorEastAsia" w:cstheme="minorHAnsi"/>
                  <w:b/>
                  <w:bCs/>
                </w:rPr>
                <w:t>%</w:t>
              </w:r>
            </w:ins>
          </w:p>
        </w:tc>
        <w:tc>
          <w:tcPr>
            <w:tcW w:w="814" w:type="dxa"/>
            <w:shd w:val="clear" w:color="auto" w:fill="auto"/>
            <w:noWrap/>
            <w:vAlign w:val="bottom"/>
            <w:tcPrChange w:id="61194" w:author="pete jones" w:date="2022-01-04T12:57:00Z">
              <w:tcPr>
                <w:tcW w:w="814" w:type="dxa"/>
                <w:tcBorders>
                  <w:top w:val="single" w:sz="4" w:space="0" w:color="4472C4"/>
                  <w:left w:val="nil"/>
                  <w:bottom w:val="nil"/>
                  <w:right w:val="nil"/>
                </w:tcBorders>
                <w:shd w:val="clear" w:color="auto" w:fill="auto"/>
                <w:noWrap/>
                <w:vAlign w:val="bottom"/>
              </w:tcPr>
            </w:tcPrChange>
          </w:tcPr>
          <w:p w14:paraId="3AB569B2" w14:textId="77777777" w:rsidR="00BD0299" w:rsidRPr="00FF6A71" w:rsidRDefault="00BD0299">
            <w:pPr>
              <w:spacing w:before="0" w:after="0" w:line="240" w:lineRule="auto"/>
              <w:jc w:val="center"/>
              <w:rPr>
                <w:ins w:id="61195" w:author="pete jones" w:date="2022-01-04T12:37:00Z"/>
                <w:rFonts w:eastAsiaTheme="minorEastAsia" w:cstheme="minorHAnsi"/>
                <w:b/>
                <w:bCs/>
                <w:rPrChange w:id="61196" w:author="pete jones" w:date="2022-01-04T13:45:00Z">
                  <w:rPr>
                    <w:ins w:id="61197" w:author="pete jones" w:date="2022-01-04T12:37:00Z"/>
                    <w:rFonts w:eastAsiaTheme="minorEastAsia" w:cstheme="minorHAnsi"/>
                  </w:rPr>
                </w:rPrChange>
              </w:rPr>
              <w:pPrChange w:id="61198" w:author="pete jones" w:date="2022-01-04T12:57:00Z">
                <w:pPr>
                  <w:jc w:val="center"/>
                </w:pPr>
              </w:pPrChange>
            </w:pPr>
          </w:p>
        </w:tc>
        <w:tc>
          <w:tcPr>
            <w:tcW w:w="814" w:type="dxa"/>
            <w:shd w:val="clear" w:color="auto" w:fill="auto"/>
            <w:noWrap/>
            <w:vAlign w:val="bottom"/>
            <w:tcPrChange w:id="61199" w:author="pete jones" w:date="2022-01-04T12:57:00Z">
              <w:tcPr>
                <w:tcW w:w="814" w:type="dxa"/>
                <w:tcBorders>
                  <w:top w:val="single" w:sz="4" w:space="0" w:color="4472C4"/>
                  <w:left w:val="nil"/>
                  <w:bottom w:val="nil"/>
                  <w:right w:val="nil"/>
                </w:tcBorders>
                <w:shd w:val="clear" w:color="auto" w:fill="auto"/>
                <w:noWrap/>
                <w:vAlign w:val="bottom"/>
              </w:tcPr>
            </w:tcPrChange>
          </w:tcPr>
          <w:p w14:paraId="5CA4A1C3" w14:textId="77777777" w:rsidR="00BD0299" w:rsidRPr="00FA4BC3" w:rsidRDefault="00BD0299">
            <w:pPr>
              <w:spacing w:before="0" w:after="0" w:line="240" w:lineRule="auto"/>
              <w:jc w:val="center"/>
              <w:rPr>
                <w:ins w:id="61200" w:author="pete jones" w:date="2022-01-04T12:37:00Z"/>
                <w:rFonts w:eastAsiaTheme="minorEastAsia" w:cstheme="minorHAnsi"/>
              </w:rPr>
              <w:pPrChange w:id="61201" w:author="pete jones" w:date="2022-01-04T12:57:00Z">
                <w:pPr>
                  <w:jc w:val="center"/>
                </w:pPr>
              </w:pPrChange>
            </w:pPr>
            <w:ins w:id="61202" w:author="pete jones" w:date="2022-01-04T12:37:00Z">
              <w:r w:rsidRPr="00FA4BC3">
                <w:rPr>
                  <w:rFonts w:eastAsiaTheme="minorEastAsia" w:cstheme="minorHAnsi"/>
                  <w:rPrChange w:id="61203" w:author="pete jones" w:date="2022-01-04T15:00:00Z">
                    <w:rPr>
                      <w:rFonts w:ascii="Calibri" w:hAnsi="Calibri" w:cs="Calibri"/>
                      <w:color w:val="000000"/>
                    </w:rPr>
                  </w:rPrChange>
                </w:rPr>
                <w:t>40%</w:t>
              </w:r>
            </w:ins>
          </w:p>
        </w:tc>
        <w:tc>
          <w:tcPr>
            <w:tcW w:w="814" w:type="dxa"/>
            <w:shd w:val="clear" w:color="auto" w:fill="auto"/>
            <w:noWrap/>
            <w:vAlign w:val="center"/>
            <w:tcPrChange w:id="61204" w:author="pete jones" w:date="2022-01-04T12:57:00Z">
              <w:tcPr>
                <w:tcW w:w="814" w:type="dxa"/>
                <w:tcBorders>
                  <w:top w:val="single" w:sz="4" w:space="0" w:color="4472C4"/>
                  <w:left w:val="nil"/>
                  <w:bottom w:val="nil"/>
                  <w:right w:val="nil"/>
                </w:tcBorders>
                <w:shd w:val="clear" w:color="auto" w:fill="auto"/>
                <w:noWrap/>
                <w:vAlign w:val="center"/>
              </w:tcPr>
            </w:tcPrChange>
          </w:tcPr>
          <w:p w14:paraId="32DE9659" w14:textId="77777777" w:rsidR="00BD0299" w:rsidRPr="00FA4BC3" w:rsidRDefault="00BD0299">
            <w:pPr>
              <w:spacing w:before="0" w:after="0" w:line="240" w:lineRule="auto"/>
              <w:jc w:val="center"/>
              <w:rPr>
                <w:ins w:id="61205" w:author="pete jones" w:date="2022-01-04T12:37:00Z"/>
                <w:rFonts w:eastAsiaTheme="minorEastAsia" w:cstheme="minorHAnsi"/>
              </w:rPr>
              <w:pPrChange w:id="61206" w:author="pete jones" w:date="2022-01-04T12:57:00Z">
                <w:pPr>
                  <w:jc w:val="center"/>
                </w:pPr>
              </w:pPrChange>
            </w:pPr>
            <w:ins w:id="61207" w:author="pete jones" w:date="2022-01-04T12:37:00Z">
              <w:r w:rsidRPr="00FA4BC3">
                <w:rPr>
                  <w:rFonts w:eastAsiaTheme="minorEastAsia" w:cstheme="minorHAnsi"/>
                  <w:rPrChange w:id="61208" w:author="pete jones" w:date="2022-01-04T15:00:00Z">
                    <w:rPr>
                      <w:rFonts w:ascii="Calibri" w:hAnsi="Calibri" w:cs="Calibri"/>
                      <w:color w:val="000000"/>
                    </w:rPr>
                  </w:rPrChange>
                </w:rPr>
                <w:t>30%</w:t>
              </w:r>
            </w:ins>
          </w:p>
        </w:tc>
        <w:tc>
          <w:tcPr>
            <w:tcW w:w="692" w:type="dxa"/>
            <w:shd w:val="clear" w:color="auto" w:fill="auto"/>
            <w:noWrap/>
            <w:vAlign w:val="center"/>
            <w:tcPrChange w:id="61209" w:author="pete jones" w:date="2022-01-04T12:57:00Z">
              <w:tcPr>
                <w:tcW w:w="692" w:type="dxa"/>
                <w:tcBorders>
                  <w:top w:val="single" w:sz="4" w:space="0" w:color="4472C4"/>
                  <w:left w:val="nil"/>
                  <w:bottom w:val="nil"/>
                  <w:right w:val="nil"/>
                </w:tcBorders>
                <w:shd w:val="clear" w:color="auto" w:fill="auto"/>
                <w:noWrap/>
                <w:vAlign w:val="center"/>
              </w:tcPr>
            </w:tcPrChange>
          </w:tcPr>
          <w:p w14:paraId="203AAC60" w14:textId="77777777" w:rsidR="00BD0299" w:rsidRPr="00FA4BC3" w:rsidRDefault="00BD0299">
            <w:pPr>
              <w:spacing w:before="0" w:after="0" w:line="240" w:lineRule="auto"/>
              <w:jc w:val="center"/>
              <w:rPr>
                <w:ins w:id="61210" w:author="pete jones" w:date="2022-01-04T12:37:00Z"/>
                <w:rFonts w:eastAsiaTheme="minorEastAsia" w:cstheme="minorHAnsi"/>
              </w:rPr>
              <w:pPrChange w:id="61211" w:author="pete jones" w:date="2022-01-04T12:57:00Z">
                <w:pPr>
                  <w:jc w:val="center"/>
                </w:pPr>
              </w:pPrChange>
            </w:pPr>
            <w:ins w:id="61212" w:author="pete jones" w:date="2022-01-04T12:37:00Z">
              <w:r w:rsidRPr="00FA4BC3">
                <w:rPr>
                  <w:rFonts w:eastAsiaTheme="minorEastAsia" w:cstheme="minorHAnsi"/>
                  <w:rPrChange w:id="61213" w:author="pete jones" w:date="2022-01-04T15:00:00Z">
                    <w:rPr>
                      <w:rFonts w:ascii="Calibri" w:hAnsi="Calibri" w:cs="Calibri"/>
                      <w:color w:val="000000"/>
                    </w:rPr>
                  </w:rPrChange>
                </w:rPr>
                <w:t>10%</w:t>
              </w:r>
            </w:ins>
          </w:p>
        </w:tc>
        <w:tc>
          <w:tcPr>
            <w:tcW w:w="692" w:type="dxa"/>
            <w:shd w:val="clear" w:color="auto" w:fill="auto"/>
            <w:noWrap/>
            <w:vAlign w:val="center"/>
            <w:tcPrChange w:id="61214" w:author="pete jones" w:date="2022-01-04T12:57:00Z">
              <w:tcPr>
                <w:tcW w:w="692" w:type="dxa"/>
                <w:tcBorders>
                  <w:top w:val="single" w:sz="4" w:space="0" w:color="4472C4"/>
                  <w:left w:val="nil"/>
                  <w:bottom w:val="nil"/>
                  <w:right w:val="nil"/>
                </w:tcBorders>
                <w:shd w:val="clear" w:color="auto" w:fill="auto"/>
                <w:noWrap/>
                <w:vAlign w:val="center"/>
              </w:tcPr>
            </w:tcPrChange>
          </w:tcPr>
          <w:p w14:paraId="05F3A2C4" w14:textId="77777777" w:rsidR="00BD0299" w:rsidRPr="00FA4BC3" w:rsidRDefault="00BD0299">
            <w:pPr>
              <w:spacing w:before="0" w:after="0" w:line="240" w:lineRule="auto"/>
              <w:jc w:val="center"/>
              <w:rPr>
                <w:ins w:id="61215" w:author="pete jones" w:date="2022-01-04T12:37:00Z"/>
                <w:rFonts w:eastAsiaTheme="minorEastAsia" w:cstheme="minorHAnsi"/>
              </w:rPr>
              <w:pPrChange w:id="61216" w:author="pete jones" w:date="2022-01-04T12:57:00Z">
                <w:pPr>
                  <w:jc w:val="center"/>
                </w:pPr>
              </w:pPrChange>
            </w:pPr>
          </w:p>
        </w:tc>
        <w:tc>
          <w:tcPr>
            <w:tcW w:w="692" w:type="dxa"/>
            <w:shd w:val="clear" w:color="auto" w:fill="auto"/>
            <w:noWrap/>
            <w:vAlign w:val="bottom"/>
            <w:tcPrChange w:id="61217" w:author="pete jones" w:date="2022-01-04T12:57:00Z">
              <w:tcPr>
                <w:tcW w:w="692" w:type="dxa"/>
                <w:tcBorders>
                  <w:top w:val="single" w:sz="4" w:space="0" w:color="4472C4"/>
                  <w:left w:val="nil"/>
                  <w:bottom w:val="nil"/>
                  <w:right w:val="nil"/>
                </w:tcBorders>
                <w:shd w:val="clear" w:color="auto" w:fill="auto"/>
                <w:noWrap/>
                <w:vAlign w:val="bottom"/>
              </w:tcPr>
            </w:tcPrChange>
          </w:tcPr>
          <w:p w14:paraId="6EB7DC0B" w14:textId="77777777" w:rsidR="00BD0299" w:rsidRPr="00FA4BC3" w:rsidRDefault="00BD0299">
            <w:pPr>
              <w:spacing w:before="0" w:after="0" w:line="240" w:lineRule="auto"/>
              <w:jc w:val="center"/>
              <w:rPr>
                <w:ins w:id="61218" w:author="pete jones" w:date="2022-01-04T12:37:00Z"/>
                <w:rFonts w:eastAsiaTheme="minorEastAsia" w:cstheme="minorHAnsi"/>
              </w:rPr>
              <w:pPrChange w:id="61219" w:author="pete jones" w:date="2022-01-04T12:57:00Z">
                <w:pPr>
                  <w:jc w:val="center"/>
                </w:pPr>
              </w:pPrChange>
            </w:pPr>
            <w:ins w:id="61220" w:author="pete jones" w:date="2022-01-04T12:37:00Z">
              <w:r w:rsidRPr="00FA4BC3">
                <w:rPr>
                  <w:rFonts w:eastAsiaTheme="minorEastAsia" w:cstheme="minorHAnsi"/>
                  <w:rPrChange w:id="61221" w:author="pete jones" w:date="2022-01-04T15:00:00Z">
                    <w:rPr>
                      <w:rFonts w:ascii="Calibri" w:hAnsi="Calibri" w:cs="Calibri"/>
                      <w:color w:val="000000"/>
                    </w:rPr>
                  </w:rPrChange>
                </w:rPr>
                <w:t>20%</w:t>
              </w:r>
            </w:ins>
          </w:p>
        </w:tc>
        <w:tc>
          <w:tcPr>
            <w:tcW w:w="692" w:type="dxa"/>
            <w:shd w:val="clear" w:color="auto" w:fill="auto"/>
            <w:noWrap/>
            <w:vAlign w:val="bottom"/>
            <w:tcPrChange w:id="61222" w:author="pete jones" w:date="2022-01-04T12:57:00Z">
              <w:tcPr>
                <w:tcW w:w="692" w:type="dxa"/>
                <w:tcBorders>
                  <w:top w:val="single" w:sz="4" w:space="0" w:color="4472C4"/>
                  <w:left w:val="nil"/>
                  <w:bottom w:val="nil"/>
                  <w:right w:val="nil"/>
                </w:tcBorders>
                <w:shd w:val="clear" w:color="auto" w:fill="auto"/>
                <w:noWrap/>
                <w:vAlign w:val="bottom"/>
              </w:tcPr>
            </w:tcPrChange>
          </w:tcPr>
          <w:p w14:paraId="1E817D98" w14:textId="77777777" w:rsidR="00BD0299" w:rsidRPr="00FF6A71" w:rsidRDefault="00BD0299">
            <w:pPr>
              <w:spacing w:before="0" w:after="0" w:line="240" w:lineRule="auto"/>
              <w:jc w:val="center"/>
              <w:rPr>
                <w:ins w:id="61223" w:author="pete jones" w:date="2022-01-04T12:37:00Z"/>
                <w:rFonts w:eastAsiaTheme="minorEastAsia" w:cstheme="minorHAnsi"/>
                <w:b/>
                <w:bCs/>
                <w:rPrChange w:id="61224" w:author="pete jones" w:date="2022-01-04T13:45:00Z">
                  <w:rPr>
                    <w:ins w:id="61225" w:author="pete jones" w:date="2022-01-04T12:37:00Z"/>
                    <w:rFonts w:eastAsiaTheme="minorEastAsia" w:cstheme="minorHAnsi"/>
                  </w:rPr>
                </w:rPrChange>
              </w:rPr>
              <w:pPrChange w:id="61226" w:author="pete jones" w:date="2022-01-04T12:57:00Z">
                <w:pPr>
                  <w:jc w:val="center"/>
                </w:pPr>
              </w:pPrChange>
            </w:pPr>
          </w:p>
        </w:tc>
      </w:tr>
      <w:tr w:rsidR="00BD0299" w:rsidRPr="00FF6A71" w14:paraId="77933437" w14:textId="77777777" w:rsidTr="00C77D52">
        <w:tblPrEx>
          <w:tblW w:w="0" w:type="auto"/>
          <w:jc w:val="center"/>
          <w:tblPrExChange w:id="61227" w:author="pete jones" w:date="2022-01-04T12:57:00Z">
            <w:tblPrEx>
              <w:tblW w:w="0" w:type="auto"/>
              <w:jc w:val="center"/>
            </w:tblPrEx>
          </w:tblPrExChange>
        </w:tblPrEx>
        <w:trPr>
          <w:trHeight w:val="300"/>
          <w:jc w:val="center"/>
          <w:ins w:id="61228" w:author="pete jones" w:date="2022-01-04T12:37:00Z"/>
          <w:trPrChange w:id="61229" w:author="pete jones" w:date="2022-01-04T12:57:00Z">
            <w:trPr>
              <w:trHeight w:val="300"/>
              <w:jc w:val="center"/>
            </w:trPr>
          </w:trPrChange>
        </w:trPr>
        <w:tc>
          <w:tcPr>
            <w:tcW w:w="814" w:type="dxa"/>
            <w:vAlign w:val="center"/>
            <w:tcPrChange w:id="61230" w:author="pete jones" w:date="2022-01-04T12:57:00Z">
              <w:tcPr>
                <w:tcW w:w="814" w:type="dxa"/>
                <w:vAlign w:val="center"/>
              </w:tcPr>
            </w:tcPrChange>
          </w:tcPr>
          <w:p w14:paraId="0FE93DFD" w14:textId="77777777" w:rsidR="00BD0299" w:rsidRPr="00FF6A71" w:rsidRDefault="00BD0299">
            <w:pPr>
              <w:spacing w:before="0" w:after="0" w:line="240" w:lineRule="auto"/>
              <w:jc w:val="center"/>
              <w:rPr>
                <w:ins w:id="61231" w:author="pete jones" w:date="2022-01-04T12:37:00Z"/>
                <w:rFonts w:eastAsiaTheme="minorEastAsia" w:cstheme="minorHAnsi"/>
                <w:b/>
                <w:bCs/>
              </w:rPr>
              <w:pPrChange w:id="61232" w:author="pete jones" w:date="2022-01-04T12:57:00Z">
                <w:pPr>
                  <w:jc w:val="center"/>
                </w:pPr>
              </w:pPrChange>
            </w:pPr>
            <w:ins w:id="61233" w:author="pete jones" w:date="2022-01-04T12:37:00Z">
              <w:r w:rsidRPr="00FF6A71">
                <w:rPr>
                  <w:rFonts w:eastAsiaTheme="minorEastAsia" w:cstheme="minorHAnsi"/>
                  <w:b/>
                  <w:bCs/>
                </w:rPr>
                <w:t>Count</w:t>
              </w:r>
            </w:ins>
          </w:p>
        </w:tc>
        <w:tc>
          <w:tcPr>
            <w:tcW w:w="814" w:type="dxa"/>
            <w:shd w:val="clear" w:color="auto" w:fill="auto"/>
            <w:noWrap/>
            <w:vAlign w:val="center"/>
            <w:tcPrChange w:id="61234" w:author="pete jones" w:date="2022-01-04T12:57:00Z">
              <w:tcPr>
                <w:tcW w:w="814" w:type="dxa"/>
                <w:tcBorders>
                  <w:top w:val="single" w:sz="4" w:space="0" w:color="4472C4"/>
                  <w:left w:val="nil"/>
                  <w:bottom w:val="nil"/>
                  <w:right w:val="nil"/>
                </w:tcBorders>
                <w:shd w:val="clear" w:color="auto" w:fill="auto"/>
                <w:noWrap/>
                <w:vAlign w:val="center"/>
              </w:tcPr>
            </w:tcPrChange>
          </w:tcPr>
          <w:p w14:paraId="01FBC6D7" w14:textId="77777777" w:rsidR="00BD0299" w:rsidRPr="00FF6A71" w:rsidRDefault="00BD0299">
            <w:pPr>
              <w:spacing w:before="0" w:after="0" w:line="240" w:lineRule="auto"/>
              <w:jc w:val="center"/>
              <w:rPr>
                <w:ins w:id="61235" w:author="pete jones" w:date="2022-01-04T12:37:00Z"/>
                <w:rFonts w:eastAsiaTheme="minorEastAsia" w:cstheme="minorHAnsi"/>
                <w:b/>
                <w:bCs/>
                <w:rPrChange w:id="61236" w:author="pete jones" w:date="2022-01-04T13:45:00Z">
                  <w:rPr>
                    <w:ins w:id="61237" w:author="pete jones" w:date="2022-01-04T12:37:00Z"/>
                    <w:rFonts w:eastAsiaTheme="minorEastAsia" w:cstheme="minorHAnsi"/>
                  </w:rPr>
                </w:rPrChange>
              </w:rPr>
              <w:pPrChange w:id="61238" w:author="pete jones" w:date="2022-01-04T12:57:00Z">
                <w:pPr>
                  <w:jc w:val="center"/>
                </w:pPr>
              </w:pPrChange>
            </w:pPr>
          </w:p>
        </w:tc>
        <w:tc>
          <w:tcPr>
            <w:tcW w:w="814" w:type="dxa"/>
            <w:shd w:val="clear" w:color="auto" w:fill="auto"/>
            <w:noWrap/>
            <w:vAlign w:val="center"/>
            <w:tcPrChange w:id="61239" w:author="pete jones" w:date="2022-01-04T12:57:00Z">
              <w:tcPr>
                <w:tcW w:w="814" w:type="dxa"/>
                <w:tcBorders>
                  <w:top w:val="single" w:sz="4" w:space="0" w:color="4472C4"/>
                  <w:left w:val="nil"/>
                  <w:bottom w:val="nil"/>
                  <w:right w:val="nil"/>
                </w:tcBorders>
                <w:shd w:val="clear" w:color="auto" w:fill="auto"/>
                <w:noWrap/>
                <w:vAlign w:val="center"/>
              </w:tcPr>
            </w:tcPrChange>
          </w:tcPr>
          <w:p w14:paraId="3307D4DD" w14:textId="77777777" w:rsidR="00BD0299" w:rsidRPr="00FA4BC3" w:rsidRDefault="00BD0299">
            <w:pPr>
              <w:spacing w:before="0" w:after="0" w:line="240" w:lineRule="auto"/>
              <w:jc w:val="center"/>
              <w:rPr>
                <w:ins w:id="61240" w:author="pete jones" w:date="2022-01-04T12:37:00Z"/>
                <w:rFonts w:eastAsiaTheme="minorEastAsia" w:cstheme="minorHAnsi"/>
              </w:rPr>
              <w:pPrChange w:id="61241" w:author="pete jones" w:date="2022-01-04T12:57:00Z">
                <w:pPr>
                  <w:jc w:val="center"/>
                </w:pPr>
              </w:pPrChange>
            </w:pPr>
            <w:ins w:id="61242" w:author="pete jones" w:date="2022-01-04T12:37:00Z">
              <w:r w:rsidRPr="00FA4BC3">
                <w:rPr>
                  <w:rFonts w:eastAsiaTheme="minorEastAsia" w:cstheme="minorHAnsi"/>
                  <w:rPrChange w:id="61243" w:author="pete jones" w:date="2022-01-04T15:00:00Z">
                    <w:rPr>
                      <w:rFonts w:ascii="Calibri" w:hAnsi="Calibri" w:cs="Calibri"/>
                      <w:color w:val="000000"/>
                    </w:rPr>
                  </w:rPrChange>
                </w:rPr>
                <w:t>4</w:t>
              </w:r>
            </w:ins>
          </w:p>
        </w:tc>
        <w:tc>
          <w:tcPr>
            <w:tcW w:w="814" w:type="dxa"/>
            <w:shd w:val="clear" w:color="auto" w:fill="auto"/>
            <w:noWrap/>
            <w:vAlign w:val="center"/>
            <w:tcPrChange w:id="61244" w:author="pete jones" w:date="2022-01-04T12:57:00Z">
              <w:tcPr>
                <w:tcW w:w="814" w:type="dxa"/>
                <w:tcBorders>
                  <w:top w:val="single" w:sz="4" w:space="0" w:color="4472C4"/>
                  <w:left w:val="nil"/>
                  <w:bottom w:val="nil"/>
                  <w:right w:val="nil"/>
                </w:tcBorders>
                <w:shd w:val="clear" w:color="auto" w:fill="auto"/>
                <w:noWrap/>
                <w:vAlign w:val="center"/>
              </w:tcPr>
            </w:tcPrChange>
          </w:tcPr>
          <w:p w14:paraId="4E7DE2F3" w14:textId="77777777" w:rsidR="00BD0299" w:rsidRPr="00FA4BC3" w:rsidRDefault="00BD0299">
            <w:pPr>
              <w:spacing w:before="0" w:after="0" w:line="240" w:lineRule="auto"/>
              <w:jc w:val="center"/>
              <w:rPr>
                <w:ins w:id="61245" w:author="pete jones" w:date="2022-01-04T12:37:00Z"/>
                <w:rFonts w:eastAsiaTheme="minorEastAsia" w:cstheme="minorHAnsi"/>
              </w:rPr>
              <w:pPrChange w:id="61246" w:author="pete jones" w:date="2022-01-04T12:57:00Z">
                <w:pPr>
                  <w:jc w:val="center"/>
                </w:pPr>
              </w:pPrChange>
            </w:pPr>
            <w:ins w:id="61247" w:author="pete jones" w:date="2022-01-04T12:37:00Z">
              <w:r w:rsidRPr="00FA4BC3">
                <w:rPr>
                  <w:rFonts w:eastAsiaTheme="minorEastAsia" w:cstheme="minorHAnsi"/>
                  <w:rPrChange w:id="61248" w:author="pete jones" w:date="2022-01-04T15:00:00Z">
                    <w:rPr>
                      <w:rFonts w:ascii="Calibri" w:hAnsi="Calibri" w:cs="Calibri"/>
                      <w:color w:val="000000"/>
                    </w:rPr>
                  </w:rPrChange>
                </w:rPr>
                <w:t>3</w:t>
              </w:r>
            </w:ins>
          </w:p>
        </w:tc>
        <w:tc>
          <w:tcPr>
            <w:tcW w:w="692" w:type="dxa"/>
            <w:shd w:val="clear" w:color="auto" w:fill="auto"/>
            <w:noWrap/>
            <w:vAlign w:val="center"/>
            <w:tcPrChange w:id="61249" w:author="pete jones" w:date="2022-01-04T12:57:00Z">
              <w:tcPr>
                <w:tcW w:w="692" w:type="dxa"/>
                <w:tcBorders>
                  <w:top w:val="single" w:sz="4" w:space="0" w:color="4472C4"/>
                  <w:left w:val="nil"/>
                  <w:bottom w:val="nil"/>
                  <w:right w:val="nil"/>
                </w:tcBorders>
                <w:shd w:val="clear" w:color="auto" w:fill="auto"/>
                <w:noWrap/>
                <w:vAlign w:val="center"/>
              </w:tcPr>
            </w:tcPrChange>
          </w:tcPr>
          <w:p w14:paraId="4E786BC1" w14:textId="77777777" w:rsidR="00BD0299" w:rsidRPr="00FA4BC3" w:rsidRDefault="00BD0299">
            <w:pPr>
              <w:spacing w:before="0" w:after="0" w:line="240" w:lineRule="auto"/>
              <w:jc w:val="center"/>
              <w:rPr>
                <w:ins w:id="61250" w:author="pete jones" w:date="2022-01-04T12:37:00Z"/>
                <w:rFonts w:eastAsiaTheme="minorEastAsia" w:cstheme="minorHAnsi"/>
              </w:rPr>
              <w:pPrChange w:id="61251" w:author="pete jones" w:date="2022-01-04T12:57:00Z">
                <w:pPr>
                  <w:jc w:val="center"/>
                </w:pPr>
              </w:pPrChange>
            </w:pPr>
            <w:ins w:id="61252" w:author="pete jones" w:date="2022-01-04T12:37:00Z">
              <w:r w:rsidRPr="00FA4BC3">
                <w:rPr>
                  <w:rFonts w:eastAsiaTheme="minorEastAsia" w:cstheme="minorHAnsi"/>
                  <w:rPrChange w:id="61253" w:author="pete jones" w:date="2022-01-04T15:00:00Z">
                    <w:rPr>
                      <w:rFonts w:ascii="Calibri" w:hAnsi="Calibri" w:cs="Calibri"/>
                      <w:color w:val="000000"/>
                    </w:rPr>
                  </w:rPrChange>
                </w:rPr>
                <w:t>1</w:t>
              </w:r>
            </w:ins>
          </w:p>
        </w:tc>
        <w:tc>
          <w:tcPr>
            <w:tcW w:w="692" w:type="dxa"/>
            <w:shd w:val="clear" w:color="auto" w:fill="auto"/>
            <w:noWrap/>
            <w:vAlign w:val="center"/>
            <w:tcPrChange w:id="61254" w:author="pete jones" w:date="2022-01-04T12:57:00Z">
              <w:tcPr>
                <w:tcW w:w="692" w:type="dxa"/>
                <w:tcBorders>
                  <w:top w:val="single" w:sz="4" w:space="0" w:color="4472C4"/>
                  <w:left w:val="nil"/>
                  <w:bottom w:val="nil"/>
                  <w:right w:val="nil"/>
                </w:tcBorders>
                <w:shd w:val="clear" w:color="auto" w:fill="auto"/>
                <w:noWrap/>
                <w:vAlign w:val="center"/>
              </w:tcPr>
            </w:tcPrChange>
          </w:tcPr>
          <w:p w14:paraId="7CCA9F08" w14:textId="77777777" w:rsidR="00BD0299" w:rsidRPr="00FA4BC3" w:rsidRDefault="00BD0299">
            <w:pPr>
              <w:spacing w:before="0" w:after="0" w:line="240" w:lineRule="auto"/>
              <w:jc w:val="center"/>
              <w:rPr>
                <w:ins w:id="61255" w:author="pete jones" w:date="2022-01-04T12:37:00Z"/>
                <w:rFonts w:eastAsiaTheme="minorEastAsia" w:cstheme="minorHAnsi"/>
              </w:rPr>
              <w:pPrChange w:id="61256" w:author="pete jones" w:date="2022-01-04T12:57:00Z">
                <w:pPr>
                  <w:jc w:val="center"/>
                </w:pPr>
              </w:pPrChange>
            </w:pPr>
          </w:p>
        </w:tc>
        <w:tc>
          <w:tcPr>
            <w:tcW w:w="692" w:type="dxa"/>
            <w:shd w:val="clear" w:color="auto" w:fill="auto"/>
            <w:noWrap/>
            <w:vAlign w:val="center"/>
            <w:tcPrChange w:id="61257" w:author="pete jones" w:date="2022-01-04T12:57:00Z">
              <w:tcPr>
                <w:tcW w:w="692" w:type="dxa"/>
                <w:tcBorders>
                  <w:top w:val="single" w:sz="4" w:space="0" w:color="4472C4"/>
                  <w:left w:val="nil"/>
                  <w:bottom w:val="nil"/>
                  <w:right w:val="nil"/>
                </w:tcBorders>
                <w:shd w:val="clear" w:color="auto" w:fill="auto"/>
                <w:noWrap/>
                <w:vAlign w:val="center"/>
              </w:tcPr>
            </w:tcPrChange>
          </w:tcPr>
          <w:p w14:paraId="0443E088" w14:textId="77777777" w:rsidR="00BD0299" w:rsidRPr="00FA4BC3" w:rsidRDefault="00BD0299">
            <w:pPr>
              <w:spacing w:before="0" w:after="0" w:line="240" w:lineRule="auto"/>
              <w:jc w:val="center"/>
              <w:rPr>
                <w:ins w:id="61258" w:author="pete jones" w:date="2022-01-04T12:37:00Z"/>
                <w:rFonts w:eastAsiaTheme="minorEastAsia" w:cstheme="minorHAnsi"/>
              </w:rPr>
              <w:pPrChange w:id="61259" w:author="pete jones" w:date="2022-01-04T12:57:00Z">
                <w:pPr>
                  <w:jc w:val="center"/>
                </w:pPr>
              </w:pPrChange>
            </w:pPr>
            <w:ins w:id="61260" w:author="pete jones" w:date="2022-01-04T12:37:00Z">
              <w:r w:rsidRPr="00FA4BC3">
                <w:rPr>
                  <w:rFonts w:eastAsiaTheme="minorEastAsia" w:cstheme="minorHAnsi"/>
                  <w:rPrChange w:id="61261" w:author="pete jones" w:date="2022-01-04T15:00:00Z">
                    <w:rPr>
                      <w:rFonts w:ascii="Calibri" w:hAnsi="Calibri" w:cs="Calibri"/>
                      <w:color w:val="000000"/>
                    </w:rPr>
                  </w:rPrChange>
                </w:rPr>
                <w:t>2</w:t>
              </w:r>
            </w:ins>
          </w:p>
        </w:tc>
        <w:tc>
          <w:tcPr>
            <w:tcW w:w="692" w:type="dxa"/>
            <w:shd w:val="clear" w:color="auto" w:fill="auto"/>
            <w:noWrap/>
            <w:vAlign w:val="center"/>
            <w:tcPrChange w:id="61262" w:author="pete jones" w:date="2022-01-04T12:57:00Z">
              <w:tcPr>
                <w:tcW w:w="692" w:type="dxa"/>
                <w:tcBorders>
                  <w:top w:val="single" w:sz="4" w:space="0" w:color="4472C4"/>
                  <w:left w:val="nil"/>
                  <w:bottom w:val="nil"/>
                  <w:right w:val="nil"/>
                </w:tcBorders>
                <w:shd w:val="clear" w:color="auto" w:fill="auto"/>
                <w:noWrap/>
                <w:vAlign w:val="center"/>
              </w:tcPr>
            </w:tcPrChange>
          </w:tcPr>
          <w:p w14:paraId="3B09872A" w14:textId="77777777" w:rsidR="00BD0299" w:rsidRPr="00FF6A71" w:rsidRDefault="00BD0299">
            <w:pPr>
              <w:spacing w:before="0" w:after="0" w:line="240" w:lineRule="auto"/>
              <w:jc w:val="center"/>
              <w:rPr>
                <w:ins w:id="61263" w:author="pete jones" w:date="2022-01-04T12:37:00Z"/>
                <w:rFonts w:eastAsiaTheme="minorEastAsia" w:cstheme="minorHAnsi"/>
                <w:b/>
                <w:bCs/>
                <w:rPrChange w:id="61264" w:author="pete jones" w:date="2022-01-04T13:45:00Z">
                  <w:rPr>
                    <w:ins w:id="61265" w:author="pete jones" w:date="2022-01-04T12:37:00Z"/>
                    <w:rFonts w:eastAsiaTheme="minorEastAsia" w:cstheme="minorHAnsi"/>
                  </w:rPr>
                </w:rPrChange>
              </w:rPr>
              <w:pPrChange w:id="61266" w:author="pete jones" w:date="2022-01-04T12:57:00Z">
                <w:pPr>
                  <w:jc w:val="center"/>
                </w:pPr>
              </w:pPrChange>
            </w:pPr>
          </w:p>
        </w:tc>
      </w:tr>
    </w:tbl>
    <w:p w14:paraId="654719A4" w14:textId="1C15001E" w:rsidR="00BD0299" w:rsidRPr="00FF6A71" w:rsidRDefault="00BD0299" w:rsidP="00BD0299">
      <w:pPr>
        <w:rPr>
          <w:ins w:id="61267" w:author="pete jones" w:date="2022-01-04T12:37:00Z"/>
        </w:rPr>
      </w:pPr>
      <w:ins w:id="61268" w:author="pete jones" w:date="2022-01-04T12:37:00Z">
        <w:r w:rsidRPr="00FF6A71">
          <w:t>Q2.11.11 In design</w:t>
        </w:r>
      </w:ins>
      <w:ins w:id="61269" w:author="pete jones" w:date="2022-04-01T14:45:00Z">
        <w:r w:rsidR="00B2191E">
          <w:t>,</w:t>
        </w:r>
      </w:ins>
      <w:ins w:id="61270" w:author="pete jones" w:date="2022-01-04T12:37:00Z">
        <w:r w:rsidRPr="00FF6A71">
          <w:t xml:space="preserve"> it is often </w:t>
        </w:r>
      </w:ins>
      <w:ins w:id="61271" w:author="pete jones" w:date="2022-04-01T14:45:00Z">
        <w:r w:rsidR="00B2191E">
          <w:t>im</w:t>
        </w:r>
      </w:ins>
      <w:ins w:id="61272" w:author="pete jones" w:date="2022-01-04T12:37:00Z">
        <w:r w:rsidRPr="00FF6A71">
          <w:t xml:space="preserve">possible to say which bit of the problem is solved by which bit of the solution. One </w:t>
        </w:r>
      </w:ins>
      <w:ins w:id="61273" w:author="pete jones" w:date="2022-04-01T14:46:00Z">
        <w:r w:rsidR="00B2191E">
          <w:t>design element</w:t>
        </w:r>
      </w:ins>
      <w:ins w:id="61274" w:author="pete jones" w:date="2022-01-04T12:37:00Z">
        <w:r w:rsidRPr="00FF6A71">
          <w:t xml:space="preserve"> is likely to solve </w:t>
        </w:r>
      </w:ins>
      <w:ins w:id="61275" w:author="pete jones" w:date="2022-04-01T14:46:00Z">
        <w:r w:rsidR="00B2191E">
          <w:t>more than one part of the problem simultaneously</w:t>
        </w:r>
      </w:ins>
      <w:ins w:id="61276" w:author="pete jones" w:date="2022-01-04T12:37:00Z">
        <w:r w:rsidRPr="00FF6A71">
          <w: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1277">
          <w:tblGrid>
            <w:gridCol w:w="814"/>
            <w:gridCol w:w="814"/>
            <w:gridCol w:w="814"/>
            <w:gridCol w:w="814"/>
            <w:gridCol w:w="692"/>
            <w:gridCol w:w="692"/>
            <w:gridCol w:w="692"/>
            <w:gridCol w:w="692"/>
          </w:tblGrid>
        </w:tblGridChange>
      </w:tblGrid>
      <w:tr w:rsidR="00BD0299" w:rsidRPr="00FF6A71" w14:paraId="10E6C53B" w14:textId="77777777" w:rsidTr="00015922">
        <w:trPr>
          <w:trHeight w:val="300"/>
          <w:jc w:val="center"/>
          <w:ins w:id="61278" w:author="pete jones" w:date="2022-01-04T12:37:00Z"/>
        </w:trPr>
        <w:tc>
          <w:tcPr>
            <w:tcW w:w="814" w:type="dxa"/>
            <w:shd w:val="clear" w:color="auto" w:fill="E7E6E6" w:themeFill="background2"/>
            <w:vAlign w:val="center"/>
          </w:tcPr>
          <w:p w14:paraId="73AF8590" w14:textId="77777777" w:rsidR="00BD0299" w:rsidRPr="00FF6A71" w:rsidRDefault="00BD0299">
            <w:pPr>
              <w:spacing w:before="0" w:after="0" w:line="240" w:lineRule="auto"/>
              <w:jc w:val="center"/>
              <w:rPr>
                <w:ins w:id="61279" w:author="pete jones" w:date="2022-01-04T12:37:00Z"/>
                <w:rFonts w:eastAsiaTheme="minorEastAsia" w:cstheme="minorHAnsi"/>
                <w:b/>
                <w:bCs/>
              </w:rPr>
              <w:pPrChange w:id="61280" w:author="pete jones" w:date="2022-01-04T12:57:00Z">
                <w:pPr>
                  <w:jc w:val="center"/>
                </w:pPr>
              </w:pPrChange>
            </w:pPr>
            <w:ins w:id="61281"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2FA3CF1D" w14:textId="77777777" w:rsidR="00BD0299" w:rsidRPr="00FF6A71" w:rsidRDefault="00BD0299">
            <w:pPr>
              <w:spacing w:before="0" w:after="0" w:line="240" w:lineRule="auto"/>
              <w:jc w:val="center"/>
              <w:rPr>
                <w:ins w:id="61282" w:author="pete jones" w:date="2022-01-04T12:37:00Z"/>
                <w:rFonts w:eastAsiaTheme="minorEastAsia" w:cstheme="minorHAnsi"/>
                <w:b/>
                <w:bCs/>
              </w:rPr>
              <w:pPrChange w:id="61283" w:author="pete jones" w:date="2022-01-04T12:57:00Z">
                <w:pPr>
                  <w:jc w:val="center"/>
                </w:pPr>
              </w:pPrChange>
            </w:pPr>
            <w:ins w:id="61284"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A4D514B" w14:textId="77777777" w:rsidR="00BD0299" w:rsidRPr="00FF6A71" w:rsidRDefault="00BD0299">
            <w:pPr>
              <w:spacing w:before="0" w:after="0" w:line="240" w:lineRule="auto"/>
              <w:jc w:val="center"/>
              <w:rPr>
                <w:ins w:id="61285" w:author="pete jones" w:date="2022-01-04T12:37:00Z"/>
                <w:rFonts w:eastAsiaTheme="minorEastAsia" w:cstheme="minorHAnsi"/>
                <w:b/>
                <w:bCs/>
              </w:rPr>
              <w:pPrChange w:id="61286" w:author="pete jones" w:date="2022-01-04T12:57:00Z">
                <w:pPr>
                  <w:jc w:val="center"/>
                </w:pPr>
              </w:pPrChange>
            </w:pPr>
            <w:ins w:id="61287"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43348835" w14:textId="77777777" w:rsidR="00BD0299" w:rsidRPr="00FF6A71" w:rsidRDefault="00BD0299">
            <w:pPr>
              <w:spacing w:before="0" w:after="0" w:line="240" w:lineRule="auto"/>
              <w:jc w:val="center"/>
              <w:rPr>
                <w:ins w:id="61288" w:author="pete jones" w:date="2022-01-04T12:37:00Z"/>
                <w:rFonts w:eastAsiaTheme="minorEastAsia" w:cstheme="minorHAnsi"/>
                <w:b/>
                <w:bCs/>
              </w:rPr>
              <w:pPrChange w:id="61289" w:author="pete jones" w:date="2022-01-04T12:57:00Z">
                <w:pPr>
                  <w:jc w:val="center"/>
                </w:pPr>
              </w:pPrChange>
            </w:pPr>
            <w:ins w:id="61290"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15A2A8D" w14:textId="77777777" w:rsidR="00BD0299" w:rsidRPr="00FF6A71" w:rsidRDefault="00BD0299">
            <w:pPr>
              <w:spacing w:before="0" w:after="0" w:line="240" w:lineRule="auto"/>
              <w:jc w:val="center"/>
              <w:rPr>
                <w:ins w:id="61291" w:author="pete jones" w:date="2022-01-04T12:37:00Z"/>
                <w:rFonts w:eastAsiaTheme="minorEastAsia" w:cstheme="minorHAnsi"/>
                <w:b/>
                <w:bCs/>
              </w:rPr>
              <w:pPrChange w:id="61292" w:author="pete jones" w:date="2022-01-04T12:57:00Z">
                <w:pPr>
                  <w:jc w:val="center"/>
                </w:pPr>
              </w:pPrChange>
            </w:pPr>
            <w:ins w:id="61293"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0B1F4023" w14:textId="77777777" w:rsidR="00BD0299" w:rsidRPr="00FF6A71" w:rsidRDefault="00BD0299">
            <w:pPr>
              <w:spacing w:before="0" w:after="0" w:line="240" w:lineRule="auto"/>
              <w:jc w:val="center"/>
              <w:rPr>
                <w:ins w:id="61294" w:author="pete jones" w:date="2022-01-04T12:37:00Z"/>
                <w:rFonts w:eastAsiaTheme="minorEastAsia" w:cstheme="minorHAnsi"/>
                <w:b/>
                <w:bCs/>
              </w:rPr>
              <w:pPrChange w:id="61295" w:author="pete jones" w:date="2022-01-04T12:57:00Z">
                <w:pPr>
                  <w:jc w:val="center"/>
                </w:pPr>
              </w:pPrChange>
            </w:pPr>
            <w:ins w:id="61296"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48EC3B2F" w14:textId="77777777" w:rsidR="00BD0299" w:rsidRPr="00FF6A71" w:rsidRDefault="00BD0299">
            <w:pPr>
              <w:spacing w:before="0" w:after="0" w:line="240" w:lineRule="auto"/>
              <w:jc w:val="center"/>
              <w:rPr>
                <w:ins w:id="61297" w:author="pete jones" w:date="2022-01-04T12:37:00Z"/>
                <w:rFonts w:eastAsiaTheme="minorEastAsia" w:cstheme="minorHAnsi"/>
                <w:b/>
                <w:bCs/>
              </w:rPr>
              <w:pPrChange w:id="61298" w:author="pete jones" w:date="2022-01-04T12:57:00Z">
                <w:pPr>
                  <w:jc w:val="center"/>
                </w:pPr>
              </w:pPrChange>
            </w:pPr>
            <w:ins w:id="61299"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9A743F5" w14:textId="77777777" w:rsidR="00BD0299" w:rsidRPr="00FF6A71" w:rsidRDefault="00BD0299">
            <w:pPr>
              <w:spacing w:before="0" w:after="0" w:line="240" w:lineRule="auto"/>
              <w:jc w:val="center"/>
              <w:rPr>
                <w:ins w:id="61300" w:author="pete jones" w:date="2022-01-04T12:37:00Z"/>
                <w:rFonts w:eastAsiaTheme="minorEastAsia" w:cstheme="minorHAnsi"/>
                <w:b/>
                <w:bCs/>
              </w:rPr>
              <w:pPrChange w:id="61301" w:author="pete jones" w:date="2022-01-04T12:57:00Z">
                <w:pPr>
                  <w:jc w:val="center"/>
                </w:pPr>
              </w:pPrChange>
            </w:pPr>
            <w:ins w:id="61302" w:author="pete jones" w:date="2022-01-04T12:37:00Z">
              <w:r w:rsidRPr="00FF6A71">
                <w:rPr>
                  <w:rFonts w:eastAsiaTheme="minorEastAsia" w:cstheme="minorHAnsi"/>
                  <w:b/>
                  <w:bCs/>
                </w:rPr>
                <w:t>7</w:t>
              </w:r>
            </w:ins>
          </w:p>
        </w:tc>
      </w:tr>
      <w:tr w:rsidR="00BD0299" w:rsidRPr="00FF6A71" w14:paraId="0ED4F38B" w14:textId="77777777" w:rsidTr="00C77D52">
        <w:tblPrEx>
          <w:tblW w:w="0" w:type="auto"/>
          <w:jc w:val="center"/>
          <w:tblPrExChange w:id="61303" w:author="pete jones" w:date="2022-01-04T12:57:00Z">
            <w:tblPrEx>
              <w:tblW w:w="0" w:type="auto"/>
              <w:jc w:val="center"/>
            </w:tblPrEx>
          </w:tblPrExChange>
        </w:tblPrEx>
        <w:trPr>
          <w:trHeight w:val="300"/>
          <w:jc w:val="center"/>
          <w:ins w:id="61304" w:author="pete jones" w:date="2022-01-04T12:37:00Z"/>
          <w:trPrChange w:id="61305" w:author="pete jones" w:date="2022-01-04T12:57:00Z">
            <w:trPr>
              <w:trHeight w:val="300"/>
              <w:jc w:val="center"/>
            </w:trPr>
          </w:trPrChange>
        </w:trPr>
        <w:tc>
          <w:tcPr>
            <w:tcW w:w="814" w:type="dxa"/>
            <w:vAlign w:val="center"/>
            <w:tcPrChange w:id="61306" w:author="pete jones" w:date="2022-01-04T12:57:00Z">
              <w:tcPr>
                <w:tcW w:w="814" w:type="dxa"/>
                <w:vAlign w:val="center"/>
              </w:tcPr>
            </w:tcPrChange>
          </w:tcPr>
          <w:p w14:paraId="002916E5" w14:textId="77777777" w:rsidR="00BD0299" w:rsidRPr="00FF6A71" w:rsidRDefault="00BD0299">
            <w:pPr>
              <w:spacing w:before="0" w:after="0" w:line="240" w:lineRule="auto"/>
              <w:jc w:val="center"/>
              <w:rPr>
                <w:ins w:id="61307" w:author="pete jones" w:date="2022-01-04T12:37:00Z"/>
                <w:rFonts w:eastAsiaTheme="minorEastAsia" w:cstheme="minorHAnsi"/>
                <w:b/>
                <w:bCs/>
              </w:rPr>
              <w:pPrChange w:id="61308" w:author="pete jones" w:date="2022-01-04T12:57:00Z">
                <w:pPr>
                  <w:jc w:val="center"/>
                </w:pPr>
              </w:pPrChange>
            </w:pPr>
            <w:ins w:id="61309" w:author="pete jones" w:date="2022-01-04T12:37:00Z">
              <w:r w:rsidRPr="00FF6A71">
                <w:rPr>
                  <w:rFonts w:eastAsiaTheme="minorEastAsia" w:cstheme="minorHAnsi"/>
                  <w:b/>
                  <w:bCs/>
                </w:rPr>
                <w:t>%</w:t>
              </w:r>
            </w:ins>
          </w:p>
        </w:tc>
        <w:tc>
          <w:tcPr>
            <w:tcW w:w="814" w:type="dxa"/>
            <w:shd w:val="clear" w:color="auto" w:fill="auto"/>
            <w:noWrap/>
            <w:vAlign w:val="bottom"/>
            <w:tcPrChange w:id="61310" w:author="pete jones" w:date="2022-01-04T12:57:00Z">
              <w:tcPr>
                <w:tcW w:w="814" w:type="dxa"/>
                <w:tcBorders>
                  <w:top w:val="single" w:sz="4" w:space="0" w:color="4472C4"/>
                  <w:left w:val="nil"/>
                  <w:bottom w:val="nil"/>
                  <w:right w:val="nil"/>
                </w:tcBorders>
                <w:shd w:val="clear" w:color="auto" w:fill="auto"/>
                <w:noWrap/>
                <w:vAlign w:val="bottom"/>
              </w:tcPr>
            </w:tcPrChange>
          </w:tcPr>
          <w:p w14:paraId="435FF3FB" w14:textId="77777777" w:rsidR="00BD0299" w:rsidRPr="00FF6A71" w:rsidRDefault="00BD0299">
            <w:pPr>
              <w:spacing w:before="0" w:after="0" w:line="240" w:lineRule="auto"/>
              <w:jc w:val="center"/>
              <w:rPr>
                <w:ins w:id="61311" w:author="pete jones" w:date="2022-01-04T12:37:00Z"/>
                <w:rFonts w:eastAsiaTheme="minorEastAsia" w:cstheme="minorHAnsi"/>
                <w:b/>
                <w:bCs/>
                <w:rPrChange w:id="61312" w:author="pete jones" w:date="2022-01-04T13:45:00Z">
                  <w:rPr>
                    <w:ins w:id="61313" w:author="pete jones" w:date="2022-01-04T12:37:00Z"/>
                    <w:rFonts w:eastAsiaTheme="minorEastAsia" w:cstheme="minorHAnsi"/>
                  </w:rPr>
                </w:rPrChange>
              </w:rPr>
              <w:pPrChange w:id="61314" w:author="pete jones" w:date="2022-01-04T12:57:00Z">
                <w:pPr>
                  <w:jc w:val="center"/>
                </w:pPr>
              </w:pPrChange>
            </w:pPr>
          </w:p>
        </w:tc>
        <w:tc>
          <w:tcPr>
            <w:tcW w:w="814" w:type="dxa"/>
            <w:shd w:val="clear" w:color="auto" w:fill="auto"/>
            <w:noWrap/>
            <w:vAlign w:val="bottom"/>
            <w:tcPrChange w:id="61315" w:author="pete jones" w:date="2022-01-04T12:57:00Z">
              <w:tcPr>
                <w:tcW w:w="814" w:type="dxa"/>
                <w:tcBorders>
                  <w:top w:val="single" w:sz="4" w:space="0" w:color="4472C4"/>
                  <w:left w:val="nil"/>
                  <w:bottom w:val="nil"/>
                  <w:right w:val="nil"/>
                </w:tcBorders>
                <w:shd w:val="clear" w:color="auto" w:fill="auto"/>
                <w:noWrap/>
                <w:vAlign w:val="bottom"/>
              </w:tcPr>
            </w:tcPrChange>
          </w:tcPr>
          <w:p w14:paraId="531FC524" w14:textId="77777777" w:rsidR="00BD0299" w:rsidRPr="00FA4BC3" w:rsidRDefault="00BD0299">
            <w:pPr>
              <w:spacing w:before="0" w:after="0" w:line="240" w:lineRule="auto"/>
              <w:jc w:val="center"/>
              <w:rPr>
                <w:ins w:id="61316" w:author="pete jones" w:date="2022-01-04T12:37:00Z"/>
                <w:rFonts w:eastAsiaTheme="minorEastAsia" w:cstheme="minorHAnsi"/>
              </w:rPr>
              <w:pPrChange w:id="61317" w:author="pete jones" w:date="2022-01-04T12:57:00Z">
                <w:pPr>
                  <w:jc w:val="center"/>
                </w:pPr>
              </w:pPrChange>
            </w:pPr>
            <w:ins w:id="61318" w:author="pete jones" w:date="2022-01-04T12:37:00Z">
              <w:r w:rsidRPr="00FA4BC3">
                <w:rPr>
                  <w:rFonts w:eastAsiaTheme="minorEastAsia" w:cstheme="minorHAnsi"/>
                  <w:rPrChange w:id="61319" w:author="pete jones" w:date="2022-01-04T15:00:00Z">
                    <w:rPr>
                      <w:rFonts w:ascii="Calibri" w:hAnsi="Calibri" w:cs="Calibri"/>
                      <w:color w:val="000000"/>
                    </w:rPr>
                  </w:rPrChange>
                </w:rPr>
                <w:t>30%</w:t>
              </w:r>
            </w:ins>
          </w:p>
        </w:tc>
        <w:tc>
          <w:tcPr>
            <w:tcW w:w="814" w:type="dxa"/>
            <w:shd w:val="clear" w:color="auto" w:fill="auto"/>
            <w:noWrap/>
            <w:vAlign w:val="center"/>
            <w:tcPrChange w:id="61320" w:author="pete jones" w:date="2022-01-04T12:57:00Z">
              <w:tcPr>
                <w:tcW w:w="814" w:type="dxa"/>
                <w:tcBorders>
                  <w:top w:val="single" w:sz="4" w:space="0" w:color="4472C4"/>
                  <w:left w:val="nil"/>
                  <w:bottom w:val="nil"/>
                  <w:right w:val="nil"/>
                </w:tcBorders>
                <w:shd w:val="clear" w:color="auto" w:fill="auto"/>
                <w:noWrap/>
                <w:vAlign w:val="center"/>
              </w:tcPr>
            </w:tcPrChange>
          </w:tcPr>
          <w:p w14:paraId="04DADFF5" w14:textId="77777777" w:rsidR="00BD0299" w:rsidRPr="00FA4BC3" w:rsidRDefault="00BD0299">
            <w:pPr>
              <w:spacing w:before="0" w:after="0" w:line="240" w:lineRule="auto"/>
              <w:jc w:val="center"/>
              <w:rPr>
                <w:ins w:id="61321" w:author="pete jones" w:date="2022-01-04T12:37:00Z"/>
                <w:rFonts w:eastAsiaTheme="minorEastAsia" w:cstheme="minorHAnsi"/>
              </w:rPr>
              <w:pPrChange w:id="61322" w:author="pete jones" w:date="2022-01-04T12:57:00Z">
                <w:pPr>
                  <w:jc w:val="center"/>
                </w:pPr>
              </w:pPrChange>
            </w:pPr>
            <w:ins w:id="61323" w:author="pete jones" w:date="2022-01-04T12:37:00Z">
              <w:r w:rsidRPr="00FA4BC3">
                <w:rPr>
                  <w:rFonts w:eastAsiaTheme="minorEastAsia" w:cstheme="minorHAnsi"/>
                  <w:rPrChange w:id="61324" w:author="pete jones" w:date="2022-01-04T15:00:00Z">
                    <w:rPr>
                      <w:rFonts w:ascii="Calibri" w:hAnsi="Calibri" w:cs="Calibri"/>
                      <w:color w:val="000000"/>
                    </w:rPr>
                  </w:rPrChange>
                </w:rPr>
                <w:t>40%</w:t>
              </w:r>
            </w:ins>
          </w:p>
        </w:tc>
        <w:tc>
          <w:tcPr>
            <w:tcW w:w="692" w:type="dxa"/>
            <w:shd w:val="clear" w:color="auto" w:fill="auto"/>
            <w:noWrap/>
            <w:vAlign w:val="center"/>
            <w:tcPrChange w:id="61325" w:author="pete jones" w:date="2022-01-04T12:57:00Z">
              <w:tcPr>
                <w:tcW w:w="692" w:type="dxa"/>
                <w:tcBorders>
                  <w:top w:val="single" w:sz="4" w:space="0" w:color="4472C4"/>
                  <w:left w:val="nil"/>
                  <w:bottom w:val="nil"/>
                  <w:right w:val="nil"/>
                </w:tcBorders>
                <w:shd w:val="clear" w:color="auto" w:fill="auto"/>
                <w:noWrap/>
                <w:vAlign w:val="center"/>
              </w:tcPr>
            </w:tcPrChange>
          </w:tcPr>
          <w:p w14:paraId="5BCE605E" w14:textId="77777777" w:rsidR="00BD0299" w:rsidRPr="00FA4BC3" w:rsidRDefault="00BD0299">
            <w:pPr>
              <w:spacing w:before="0" w:after="0" w:line="240" w:lineRule="auto"/>
              <w:jc w:val="center"/>
              <w:rPr>
                <w:ins w:id="61326" w:author="pete jones" w:date="2022-01-04T12:37:00Z"/>
                <w:rFonts w:eastAsiaTheme="minorEastAsia" w:cstheme="minorHAnsi"/>
              </w:rPr>
              <w:pPrChange w:id="61327" w:author="pete jones" w:date="2022-01-04T12:57:00Z">
                <w:pPr>
                  <w:jc w:val="center"/>
                </w:pPr>
              </w:pPrChange>
            </w:pPr>
            <w:ins w:id="61328" w:author="pete jones" w:date="2022-01-04T12:37:00Z">
              <w:r w:rsidRPr="00FA4BC3">
                <w:rPr>
                  <w:rFonts w:eastAsiaTheme="minorEastAsia" w:cstheme="minorHAnsi"/>
                  <w:rPrChange w:id="61329" w:author="pete jones" w:date="2022-01-04T15:00:00Z">
                    <w:rPr>
                      <w:rFonts w:ascii="Calibri" w:hAnsi="Calibri" w:cs="Calibri"/>
                      <w:color w:val="000000"/>
                    </w:rPr>
                  </w:rPrChange>
                </w:rPr>
                <w:t>10%</w:t>
              </w:r>
            </w:ins>
          </w:p>
        </w:tc>
        <w:tc>
          <w:tcPr>
            <w:tcW w:w="692" w:type="dxa"/>
            <w:shd w:val="clear" w:color="auto" w:fill="auto"/>
            <w:noWrap/>
            <w:vAlign w:val="center"/>
            <w:tcPrChange w:id="61330" w:author="pete jones" w:date="2022-01-04T12:57:00Z">
              <w:tcPr>
                <w:tcW w:w="692" w:type="dxa"/>
                <w:tcBorders>
                  <w:top w:val="single" w:sz="4" w:space="0" w:color="4472C4"/>
                  <w:left w:val="nil"/>
                  <w:bottom w:val="nil"/>
                  <w:right w:val="nil"/>
                </w:tcBorders>
                <w:shd w:val="clear" w:color="auto" w:fill="auto"/>
                <w:noWrap/>
                <w:vAlign w:val="center"/>
              </w:tcPr>
            </w:tcPrChange>
          </w:tcPr>
          <w:p w14:paraId="1753CFFE" w14:textId="77777777" w:rsidR="00BD0299" w:rsidRPr="00FA4BC3" w:rsidRDefault="00BD0299">
            <w:pPr>
              <w:spacing w:before="0" w:after="0" w:line="240" w:lineRule="auto"/>
              <w:jc w:val="center"/>
              <w:rPr>
                <w:ins w:id="61331" w:author="pete jones" w:date="2022-01-04T12:37:00Z"/>
                <w:rFonts w:eastAsiaTheme="minorEastAsia" w:cstheme="minorHAnsi"/>
              </w:rPr>
              <w:pPrChange w:id="61332" w:author="pete jones" w:date="2022-01-04T12:57:00Z">
                <w:pPr>
                  <w:jc w:val="center"/>
                </w:pPr>
              </w:pPrChange>
            </w:pPr>
            <w:ins w:id="61333" w:author="pete jones" w:date="2022-01-04T12:37:00Z">
              <w:r w:rsidRPr="00FA4BC3">
                <w:rPr>
                  <w:rFonts w:eastAsiaTheme="minorEastAsia" w:cstheme="minorHAnsi"/>
                  <w:rPrChange w:id="61334" w:author="pete jones" w:date="2022-01-04T15:00:00Z">
                    <w:rPr>
                      <w:rFonts w:ascii="Calibri" w:hAnsi="Calibri" w:cs="Calibri"/>
                      <w:color w:val="000000"/>
                    </w:rPr>
                  </w:rPrChange>
                </w:rPr>
                <w:t>20%</w:t>
              </w:r>
            </w:ins>
          </w:p>
        </w:tc>
        <w:tc>
          <w:tcPr>
            <w:tcW w:w="692" w:type="dxa"/>
            <w:shd w:val="clear" w:color="auto" w:fill="auto"/>
            <w:noWrap/>
            <w:vAlign w:val="bottom"/>
            <w:tcPrChange w:id="61335" w:author="pete jones" w:date="2022-01-04T12:57:00Z">
              <w:tcPr>
                <w:tcW w:w="692" w:type="dxa"/>
                <w:tcBorders>
                  <w:top w:val="single" w:sz="4" w:space="0" w:color="4472C4"/>
                  <w:left w:val="nil"/>
                  <w:bottom w:val="nil"/>
                  <w:right w:val="nil"/>
                </w:tcBorders>
                <w:shd w:val="clear" w:color="auto" w:fill="auto"/>
                <w:noWrap/>
                <w:vAlign w:val="bottom"/>
              </w:tcPr>
            </w:tcPrChange>
          </w:tcPr>
          <w:p w14:paraId="055EEE96" w14:textId="77777777" w:rsidR="00BD0299" w:rsidRPr="00FF6A71" w:rsidRDefault="00BD0299">
            <w:pPr>
              <w:spacing w:before="0" w:after="0" w:line="240" w:lineRule="auto"/>
              <w:jc w:val="center"/>
              <w:rPr>
                <w:ins w:id="61336" w:author="pete jones" w:date="2022-01-04T12:37:00Z"/>
                <w:rFonts w:eastAsiaTheme="minorEastAsia" w:cstheme="minorHAnsi"/>
                <w:b/>
                <w:bCs/>
                <w:rPrChange w:id="61337" w:author="pete jones" w:date="2022-01-04T13:45:00Z">
                  <w:rPr>
                    <w:ins w:id="61338" w:author="pete jones" w:date="2022-01-04T12:37:00Z"/>
                    <w:rFonts w:eastAsiaTheme="minorEastAsia" w:cstheme="minorHAnsi"/>
                  </w:rPr>
                </w:rPrChange>
              </w:rPr>
              <w:pPrChange w:id="61339" w:author="pete jones" w:date="2022-01-04T12:57:00Z">
                <w:pPr>
                  <w:jc w:val="center"/>
                </w:pPr>
              </w:pPrChange>
            </w:pPr>
          </w:p>
        </w:tc>
        <w:tc>
          <w:tcPr>
            <w:tcW w:w="692" w:type="dxa"/>
            <w:shd w:val="clear" w:color="auto" w:fill="auto"/>
            <w:noWrap/>
            <w:vAlign w:val="bottom"/>
            <w:tcPrChange w:id="61340" w:author="pete jones" w:date="2022-01-04T12:57:00Z">
              <w:tcPr>
                <w:tcW w:w="692" w:type="dxa"/>
                <w:tcBorders>
                  <w:top w:val="single" w:sz="4" w:space="0" w:color="4472C4"/>
                  <w:left w:val="nil"/>
                  <w:bottom w:val="nil"/>
                  <w:right w:val="nil"/>
                </w:tcBorders>
                <w:shd w:val="clear" w:color="auto" w:fill="auto"/>
                <w:noWrap/>
                <w:vAlign w:val="bottom"/>
              </w:tcPr>
            </w:tcPrChange>
          </w:tcPr>
          <w:p w14:paraId="25F3A385" w14:textId="77777777" w:rsidR="00BD0299" w:rsidRPr="00FF6A71" w:rsidRDefault="00BD0299">
            <w:pPr>
              <w:spacing w:before="0" w:after="0" w:line="240" w:lineRule="auto"/>
              <w:jc w:val="center"/>
              <w:rPr>
                <w:ins w:id="61341" w:author="pete jones" w:date="2022-01-04T12:37:00Z"/>
                <w:rFonts w:eastAsiaTheme="minorEastAsia" w:cstheme="minorHAnsi"/>
                <w:b/>
                <w:bCs/>
                <w:rPrChange w:id="61342" w:author="pete jones" w:date="2022-01-04T13:45:00Z">
                  <w:rPr>
                    <w:ins w:id="61343" w:author="pete jones" w:date="2022-01-04T12:37:00Z"/>
                    <w:rFonts w:eastAsiaTheme="minorEastAsia" w:cstheme="minorHAnsi"/>
                  </w:rPr>
                </w:rPrChange>
              </w:rPr>
              <w:pPrChange w:id="61344" w:author="pete jones" w:date="2022-01-04T12:57:00Z">
                <w:pPr>
                  <w:jc w:val="center"/>
                </w:pPr>
              </w:pPrChange>
            </w:pPr>
          </w:p>
        </w:tc>
      </w:tr>
      <w:tr w:rsidR="00BD0299" w:rsidRPr="00FF6A71" w14:paraId="6A41DD84" w14:textId="77777777" w:rsidTr="00C77D52">
        <w:tblPrEx>
          <w:tblW w:w="0" w:type="auto"/>
          <w:jc w:val="center"/>
          <w:tblPrExChange w:id="61345" w:author="pete jones" w:date="2022-01-04T12:57:00Z">
            <w:tblPrEx>
              <w:tblW w:w="0" w:type="auto"/>
              <w:jc w:val="center"/>
            </w:tblPrEx>
          </w:tblPrExChange>
        </w:tblPrEx>
        <w:trPr>
          <w:trHeight w:val="300"/>
          <w:jc w:val="center"/>
          <w:ins w:id="61346" w:author="pete jones" w:date="2022-01-04T12:37:00Z"/>
          <w:trPrChange w:id="61347" w:author="pete jones" w:date="2022-01-04T12:57:00Z">
            <w:trPr>
              <w:trHeight w:val="300"/>
              <w:jc w:val="center"/>
            </w:trPr>
          </w:trPrChange>
        </w:trPr>
        <w:tc>
          <w:tcPr>
            <w:tcW w:w="814" w:type="dxa"/>
            <w:vAlign w:val="center"/>
            <w:tcPrChange w:id="61348" w:author="pete jones" w:date="2022-01-04T12:57:00Z">
              <w:tcPr>
                <w:tcW w:w="814" w:type="dxa"/>
                <w:vAlign w:val="center"/>
              </w:tcPr>
            </w:tcPrChange>
          </w:tcPr>
          <w:p w14:paraId="1A8FE740" w14:textId="77777777" w:rsidR="00BD0299" w:rsidRPr="00FF6A71" w:rsidRDefault="00BD0299">
            <w:pPr>
              <w:spacing w:before="0" w:after="0" w:line="240" w:lineRule="auto"/>
              <w:jc w:val="center"/>
              <w:rPr>
                <w:ins w:id="61349" w:author="pete jones" w:date="2022-01-04T12:37:00Z"/>
                <w:rFonts w:eastAsiaTheme="minorEastAsia" w:cstheme="minorHAnsi"/>
                <w:b/>
                <w:bCs/>
              </w:rPr>
              <w:pPrChange w:id="61350" w:author="pete jones" w:date="2022-01-04T12:57:00Z">
                <w:pPr>
                  <w:jc w:val="center"/>
                </w:pPr>
              </w:pPrChange>
            </w:pPr>
            <w:ins w:id="61351" w:author="pete jones" w:date="2022-01-04T12:37:00Z">
              <w:r w:rsidRPr="00FF6A71">
                <w:rPr>
                  <w:rFonts w:eastAsiaTheme="minorEastAsia" w:cstheme="minorHAnsi"/>
                  <w:b/>
                  <w:bCs/>
                </w:rPr>
                <w:t>Count</w:t>
              </w:r>
            </w:ins>
          </w:p>
        </w:tc>
        <w:tc>
          <w:tcPr>
            <w:tcW w:w="814" w:type="dxa"/>
            <w:shd w:val="clear" w:color="auto" w:fill="auto"/>
            <w:noWrap/>
            <w:vAlign w:val="center"/>
            <w:tcPrChange w:id="61352" w:author="pete jones" w:date="2022-01-04T12:57:00Z">
              <w:tcPr>
                <w:tcW w:w="814" w:type="dxa"/>
                <w:tcBorders>
                  <w:top w:val="single" w:sz="4" w:space="0" w:color="4472C4"/>
                  <w:left w:val="nil"/>
                  <w:bottom w:val="nil"/>
                  <w:right w:val="nil"/>
                </w:tcBorders>
                <w:shd w:val="clear" w:color="auto" w:fill="auto"/>
                <w:noWrap/>
                <w:vAlign w:val="center"/>
              </w:tcPr>
            </w:tcPrChange>
          </w:tcPr>
          <w:p w14:paraId="1DA74E3B" w14:textId="77777777" w:rsidR="00BD0299" w:rsidRPr="00FF6A71" w:rsidRDefault="00BD0299">
            <w:pPr>
              <w:spacing w:before="0" w:after="0" w:line="240" w:lineRule="auto"/>
              <w:jc w:val="center"/>
              <w:rPr>
                <w:ins w:id="61353" w:author="pete jones" w:date="2022-01-04T12:37:00Z"/>
                <w:rFonts w:eastAsiaTheme="minorEastAsia" w:cstheme="minorHAnsi"/>
                <w:b/>
                <w:bCs/>
                <w:rPrChange w:id="61354" w:author="pete jones" w:date="2022-01-04T13:45:00Z">
                  <w:rPr>
                    <w:ins w:id="61355" w:author="pete jones" w:date="2022-01-04T12:37:00Z"/>
                    <w:rFonts w:eastAsiaTheme="minorEastAsia" w:cstheme="minorHAnsi"/>
                  </w:rPr>
                </w:rPrChange>
              </w:rPr>
              <w:pPrChange w:id="61356" w:author="pete jones" w:date="2022-01-04T12:57:00Z">
                <w:pPr>
                  <w:jc w:val="center"/>
                </w:pPr>
              </w:pPrChange>
            </w:pPr>
          </w:p>
        </w:tc>
        <w:tc>
          <w:tcPr>
            <w:tcW w:w="814" w:type="dxa"/>
            <w:shd w:val="clear" w:color="auto" w:fill="auto"/>
            <w:noWrap/>
            <w:vAlign w:val="center"/>
            <w:tcPrChange w:id="61357" w:author="pete jones" w:date="2022-01-04T12:57:00Z">
              <w:tcPr>
                <w:tcW w:w="814" w:type="dxa"/>
                <w:tcBorders>
                  <w:top w:val="single" w:sz="4" w:space="0" w:color="4472C4"/>
                  <w:left w:val="nil"/>
                  <w:bottom w:val="nil"/>
                  <w:right w:val="nil"/>
                </w:tcBorders>
                <w:shd w:val="clear" w:color="auto" w:fill="auto"/>
                <w:noWrap/>
                <w:vAlign w:val="center"/>
              </w:tcPr>
            </w:tcPrChange>
          </w:tcPr>
          <w:p w14:paraId="3670E7F4" w14:textId="77777777" w:rsidR="00BD0299" w:rsidRPr="00FA4BC3" w:rsidRDefault="00BD0299">
            <w:pPr>
              <w:spacing w:before="0" w:after="0" w:line="240" w:lineRule="auto"/>
              <w:jc w:val="center"/>
              <w:rPr>
                <w:ins w:id="61358" w:author="pete jones" w:date="2022-01-04T12:37:00Z"/>
                <w:rFonts w:eastAsiaTheme="minorEastAsia" w:cstheme="minorHAnsi"/>
              </w:rPr>
              <w:pPrChange w:id="61359" w:author="pete jones" w:date="2022-01-04T12:57:00Z">
                <w:pPr>
                  <w:jc w:val="center"/>
                </w:pPr>
              </w:pPrChange>
            </w:pPr>
            <w:ins w:id="61360" w:author="pete jones" w:date="2022-01-04T12:37:00Z">
              <w:r w:rsidRPr="00FA4BC3">
                <w:rPr>
                  <w:rFonts w:eastAsiaTheme="minorEastAsia" w:cstheme="minorHAnsi"/>
                  <w:rPrChange w:id="61361" w:author="pete jones" w:date="2022-01-04T15:00:00Z">
                    <w:rPr>
                      <w:rFonts w:ascii="Calibri" w:hAnsi="Calibri" w:cs="Calibri"/>
                      <w:color w:val="000000"/>
                    </w:rPr>
                  </w:rPrChange>
                </w:rPr>
                <w:t>3</w:t>
              </w:r>
            </w:ins>
          </w:p>
        </w:tc>
        <w:tc>
          <w:tcPr>
            <w:tcW w:w="814" w:type="dxa"/>
            <w:shd w:val="clear" w:color="auto" w:fill="auto"/>
            <w:noWrap/>
            <w:vAlign w:val="center"/>
            <w:tcPrChange w:id="61362" w:author="pete jones" w:date="2022-01-04T12:57:00Z">
              <w:tcPr>
                <w:tcW w:w="814" w:type="dxa"/>
                <w:tcBorders>
                  <w:top w:val="single" w:sz="4" w:space="0" w:color="4472C4"/>
                  <w:left w:val="nil"/>
                  <w:bottom w:val="nil"/>
                  <w:right w:val="nil"/>
                </w:tcBorders>
                <w:shd w:val="clear" w:color="auto" w:fill="auto"/>
                <w:noWrap/>
                <w:vAlign w:val="center"/>
              </w:tcPr>
            </w:tcPrChange>
          </w:tcPr>
          <w:p w14:paraId="247F5029" w14:textId="77777777" w:rsidR="00BD0299" w:rsidRPr="00FA4BC3" w:rsidRDefault="00BD0299">
            <w:pPr>
              <w:spacing w:before="0" w:after="0" w:line="240" w:lineRule="auto"/>
              <w:jc w:val="center"/>
              <w:rPr>
                <w:ins w:id="61363" w:author="pete jones" w:date="2022-01-04T12:37:00Z"/>
                <w:rFonts w:eastAsiaTheme="minorEastAsia" w:cstheme="minorHAnsi"/>
              </w:rPr>
              <w:pPrChange w:id="61364" w:author="pete jones" w:date="2022-01-04T12:57:00Z">
                <w:pPr>
                  <w:jc w:val="center"/>
                </w:pPr>
              </w:pPrChange>
            </w:pPr>
            <w:ins w:id="61365" w:author="pete jones" w:date="2022-01-04T12:37:00Z">
              <w:r w:rsidRPr="00FA4BC3">
                <w:rPr>
                  <w:rFonts w:eastAsiaTheme="minorEastAsia" w:cstheme="minorHAnsi"/>
                  <w:rPrChange w:id="61366" w:author="pete jones" w:date="2022-01-04T15:00:00Z">
                    <w:rPr>
                      <w:rFonts w:ascii="Calibri" w:hAnsi="Calibri" w:cs="Calibri"/>
                      <w:color w:val="000000"/>
                    </w:rPr>
                  </w:rPrChange>
                </w:rPr>
                <w:t>4</w:t>
              </w:r>
            </w:ins>
          </w:p>
        </w:tc>
        <w:tc>
          <w:tcPr>
            <w:tcW w:w="692" w:type="dxa"/>
            <w:shd w:val="clear" w:color="auto" w:fill="auto"/>
            <w:noWrap/>
            <w:vAlign w:val="center"/>
            <w:tcPrChange w:id="61367" w:author="pete jones" w:date="2022-01-04T12:57:00Z">
              <w:tcPr>
                <w:tcW w:w="692" w:type="dxa"/>
                <w:tcBorders>
                  <w:top w:val="single" w:sz="4" w:space="0" w:color="4472C4"/>
                  <w:left w:val="nil"/>
                  <w:bottom w:val="nil"/>
                  <w:right w:val="nil"/>
                </w:tcBorders>
                <w:shd w:val="clear" w:color="auto" w:fill="auto"/>
                <w:noWrap/>
                <w:vAlign w:val="center"/>
              </w:tcPr>
            </w:tcPrChange>
          </w:tcPr>
          <w:p w14:paraId="43330A8A" w14:textId="77777777" w:rsidR="00BD0299" w:rsidRPr="00FA4BC3" w:rsidRDefault="00BD0299">
            <w:pPr>
              <w:spacing w:before="0" w:after="0" w:line="240" w:lineRule="auto"/>
              <w:jc w:val="center"/>
              <w:rPr>
                <w:ins w:id="61368" w:author="pete jones" w:date="2022-01-04T12:37:00Z"/>
                <w:rFonts w:eastAsiaTheme="minorEastAsia" w:cstheme="minorHAnsi"/>
              </w:rPr>
              <w:pPrChange w:id="61369" w:author="pete jones" w:date="2022-01-04T12:57:00Z">
                <w:pPr>
                  <w:jc w:val="center"/>
                </w:pPr>
              </w:pPrChange>
            </w:pPr>
            <w:ins w:id="61370" w:author="pete jones" w:date="2022-01-04T12:37:00Z">
              <w:r w:rsidRPr="00FA4BC3">
                <w:rPr>
                  <w:rFonts w:eastAsiaTheme="minorEastAsia" w:cstheme="minorHAnsi"/>
                  <w:rPrChange w:id="61371" w:author="pete jones" w:date="2022-01-04T15:00:00Z">
                    <w:rPr>
                      <w:rFonts w:ascii="Calibri" w:hAnsi="Calibri" w:cs="Calibri"/>
                      <w:color w:val="000000"/>
                    </w:rPr>
                  </w:rPrChange>
                </w:rPr>
                <w:t>1</w:t>
              </w:r>
            </w:ins>
          </w:p>
        </w:tc>
        <w:tc>
          <w:tcPr>
            <w:tcW w:w="692" w:type="dxa"/>
            <w:shd w:val="clear" w:color="auto" w:fill="auto"/>
            <w:noWrap/>
            <w:vAlign w:val="center"/>
            <w:tcPrChange w:id="61372" w:author="pete jones" w:date="2022-01-04T12:57:00Z">
              <w:tcPr>
                <w:tcW w:w="692" w:type="dxa"/>
                <w:tcBorders>
                  <w:top w:val="single" w:sz="4" w:space="0" w:color="4472C4"/>
                  <w:left w:val="nil"/>
                  <w:bottom w:val="nil"/>
                  <w:right w:val="nil"/>
                </w:tcBorders>
                <w:shd w:val="clear" w:color="auto" w:fill="auto"/>
                <w:noWrap/>
                <w:vAlign w:val="center"/>
              </w:tcPr>
            </w:tcPrChange>
          </w:tcPr>
          <w:p w14:paraId="18281B37" w14:textId="77777777" w:rsidR="00BD0299" w:rsidRPr="00FA4BC3" w:rsidRDefault="00BD0299">
            <w:pPr>
              <w:spacing w:before="0" w:after="0" w:line="240" w:lineRule="auto"/>
              <w:jc w:val="center"/>
              <w:rPr>
                <w:ins w:id="61373" w:author="pete jones" w:date="2022-01-04T12:37:00Z"/>
                <w:rFonts w:eastAsiaTheme="minorEastAsia" w:cstheme="minorHAnsi"/>
              </w:rPr>
              <w:pPrChange w:id="61374" w:author="pete jones" w:date="2022-01-04T12:57:00Z">
                <w:pPr>
                  <w:jc w:val="center"/>
                </w:pPr>
              </w:pPrChange>
            </w:pPr>
            <w:ins w:id="61375" w:author="pete jones" w:date="2022-01-04T12:37:00Z">
              <w:r w:rsidRPr="00FA4BC3">
                <w:rPr>
                  <w:rFonts w:eastAsiaTheme="minorEastAsia" w:cstheme="minorHAnsi"/>
                  <w:rPrChange w:id="61376" w:author="pete jones" w:date="2022-01-04T15:00:00Z">
                    <w:rPr>
                      <w:rFonts w:ascii="Calibri" w:hAnsi="Calibri" w:cs="Calibri"/>
                      <w:color w:val="000000"/>
                    </w:rPr>
                  </w:rPrChange>
                </w:rPr>
                <w:t>2</w:t>
              </w:r>
            </w:ins>
          </w:p>
        </w:tc>
        <w:tc>
          <w:tcPr>
            <w:tcW w:w="692" w:type="dxa"/>
            <w:shd w:val="clear" w:color="auto" w:fill="auto"/>
            <w:noWrap/>
            <w:vAlign w:val="center"/>
            <w:tcPrChange w:id="61377" w:author="pete jones" w:date="2022-01-04T12:57:00Z">
              <w:tcPr>
                <w:tcW w:w="692" w:type="dxa"/>
                <w:tcBorders>
                  <w:top w:val="single" w:sz="4" w:space="0" w:color="4472C4"/>
                  <w:left w:val="nil"/>
                  <w:bottom w:val="nil"/>
                  <w:right w:val="nil"/>
                </w:tcBorders>
                <w:shd w:val="clear" w:color="auto" w:fill="auto"/>
                <w:noWrap/>
                <w:vAlign w:val="center"/>
              </w:tcPr>
            </w:tcPrChange>
          </w:tcPr>
          <w:p w14:paraId="55A8C09B" w14:textId="77777777" w:rsidR="00BD0299" w:rsidRPr="00FF6A71" w:rsidRDefault="00BD0299">
            <w:pPr>
              <w:spacing w:before="0" w:after="0" w:line="240" w:lineRule="auto"/>
              <w:jc w:val="center"/>
              <w:rPr>
                <w:ins w:id="61378" w:author="pete jones" w:date="2022-01-04T12:37:00Z"/>
                <w:rFonts w:eastAsiaTheme="minorEastAsia" w:cstheme="minorHAnsi"/>
                <w:b/>
                <w:bCs/>
                <w:rPrChange w:id="61379" w:author="pete jones" w:date="2022-01-04T13:45:00Z">
                  <w:rPr>
                    <w:ins w:id="61380" w:author="pete jones" w:date="2022-01-04T12:37:00Z"/>
                    <w:rFonts w:eastAsiaTheme="minorEastAsia" w:cstheme="minorHAnsi"/>
                  </w:rPr>
                </w:rPrChange>
              </w:rPr>
              <w:pPrChange w:id="61381" w:author="pete jones" w:date="2022-01-04T12:57:00Z">
                <w:pPr>
                  <w:jc w:val="center"/>
                </w:pPr>
              </w:pPrChange>
            </w:pPr>
          </w:p>
        </w:tc>
        <w:tc>
          <w:tcPr>
            <w:tcW w:w="692" w:type="dxa"/>
            <w:shd w:val="clear" w:color="auto" w:fill="auto"/>
            <w:noWrap/>
            <w:vAlign w:val="center"/>
            <w:tcPrChange w:id="61382" w:author="pete jones" w:date="2022-01-04T12:57:00Z">
              <w:tcPr>
                <w:tcW w:w="692" w:type="dxa"/>
                <w:tcBorders>
                  <w:top w:val="single" w:sz="4" w:space="0" w:color="4472C4"/>
                  <w:left w:val="nil"/>
                  <w:bottom w:val="nil"/>
                  <w:right w:val="nil"/>
                </w:tcBorders>
                <w:shd w:val="clear" w:color="auto" w:fill="auto"/>
                <w:noWrap/>
                <w:vAlign w:val="center"/>
              </w:tcPr>
            </w:tcPrChange>
          </w:tcPr>
          <w:p w14:paraId="45F1D9EB" w14:textId="77777777" w:rsidR="00BD0299" w:rsidRPr="00FF6A71" w:rsidRDefault="00BD0299">
            <w:pPr>
              <w:spacing w:before="0" w:after="0" w:line="240" w:lineRule="auto"/>
              <w:jc w:val="center"/>
              <w:rPr>
                <w:ins w:id="61383" w:author="pete jones" w:date="2022-01-04T12:37:00Z"/>
                <w:rFonts w:eastAsiaTheme="minorEastAsia" w:cstheme="minorHAnsi"/>
                <w:b/>
                <w:bCs/>
                <w:rPrChange w:id="61384" w:author="pete jones" w:date="2022-01-04T13:45:00Z">
                  <w:rPr>
                    <w:ins w:id="61385" w:author="pete jones" w:date="2022-01-04T12:37:00Z"/>
                    <w:rFonts w:eastAsiaTheme="minorEastAsia" w:cstheme="minorHAnsi"/>
                  </w:rPr>
                </w:rPrChange>
              </w:rPr>
              <w:pPrChange w:id="61386" w:author="pete jones" w:date="2022-01-04T12:57:00Z">
                <w:pPr>
                  <w:jc w:val="center"/>
                </w:pPr>
              </w:pPrChange>
            </w:pPr>
          </w:p>
        </w:tc>
      </w:tr>
    </w:tbl>
    <w:p w14:paraId="7BDC064A" w14:textId="1A0F17C9" w:rsidR="00BD0299" w:rsidRPr="00FF6A71" w:rsidRDefault="00BD0299" w:rsidP="00BD0299">
      <w:pPr>
        <w:rPr>
          <w:ins w:id="61387" w:author="pete jones" w:date="2022-01-04T12:37:00Z"/>
        </w:rPr>
      </w:pPr>
      <w:ins w:id="61388" w:author="pete jones" w:date="2022-01-04T12:37:00Z">
        <w:r w:rsidRPr="00FF6A71">
          <w:t>Q2.11.12 Design is a highly complex and sophisticated skill</w:t>
        </w:r>
      </w:ins>
      <w:ins w:id="61389" w:author="pete jones" w:date="2022-04-01T14:46:00Z">
        <w:r w:rsidR="00B2191E">
          <w:t>.</w:t>
        </w:r>
      </w:ins>
      <w:ins w:id="61390" w:author="pete jones" w:date="2022-01-04T12:37:00Z">
        <w:r w:rsidRPr="00FF6A71">
          <w:t xml:space="preserve"> It is not a mystical ability given only to those with deep, profound power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1391">
          <w:tblGrid>
            <w:gridCol w:w="814"/>
            <w:gridCol w:w="814"/>
            <w:gridCol w:w="814"/>
            <w:gridCol w:w="814"/>
            <w:gridCol w:w="692"/>
            <w:gridCol w:w="692"/>
            <w:gridCol w:w="692"/>
            <w:gridCol w:w="692"/>
          </w:tblGrid>
        </w:tblGridChange>
      </w:tblGrid>
      <w:tr w:rsidR="00BD0299" w:rsidRPr="00FF6A71" w14:paraId="45EA5B7E" w14:textId="77777777" w:rsidTr="00015922">
        <w:trPr>
          <w:trHeight w:val="300"/>
          <w:jc w:val="center"/>
          <w:ins w:id="61392" w:author="pete jones" w:date="2022-01-04T12:37:00Z"/>
        </w:trPr>
        <w:tc>
          <w:tcPr>
            <w:tcW w:w="814" w:type="dxa"/>
            <w:shd w:val="clear" w:color="auto" w:fill="E7E6E6" w:themeFill="background2"/>
            <w:vAlign w:val="center"/>
          </w:tcPr>
          <w:p w14:paraId="42EA2FF5" w14:textId="77777777" w:rsidR="00BD0299" w:rsidRPr="00FF6A71" w:rsidRDefault="00BD0299">
            <w:pPr>
              <w:spacing w:before="0" w:after="0" w:line="240" w:lineRule="auto"/>
              <w:jc w:val="center"/>
              <w:rPr>
                <w:ins w:id="61393" w:author="pete jones" w:date="2022-01-04T12:37:00Z"/>
                <w:rFonts w:eastAsiaTheme="minorEastAsia" w:cstheme="minorHAnsi"/>
                <w:b/>
                <w:bCs/>
              </w:rPr>
              <w:pPrChange w:id="61394" w:author="pete jones" w:date="2022-01-04T12:57:00Z">
                <w:pPr>
                  <w:jc w:val="center"/>
                </w:pPr>
              </w:pPrChange>
            </w:pPr>
            <w:ins w:id="61395"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2D3E9336" w14:textId="77777777" w:rsidR="00BD0299" w:rsidRPr="00FF6A71" w:rsidRDefault="00BD0299">
            <w:pPr>
              <w:spacing w:before="0" w:after="0" w:line="240" w:lineRule="auto"/>
              <w:jc w:val="center"/>
              <w:rPr>
                <w:ins w:id="61396" w:author="pete jones" w:date="2022-01-04T12:37:00Z"/>
                <w:rFonts w:eastAsiaTheme="minorEastAsia" w:cstheme="minorHAnsi"/>
                <w:b/>
                <w:bCs/>
              </w:rPr>
              <w:pPrChange w:id="61397" w:author="pete jones" w:date="2022-01-04T12:57:00Z">
                <w:pPr>
                  <w:jc w:val="center"/>
                </w:pPr>
              </w:pPrChange>
            </w:pPr>
            <w:ins w:id="6139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4A243DA" w14:textId="77777777" w:rsidR="00BD0299" w:rsidRPr="00FF6A71" w:rsidRDefault="00BD0299">
            <w:pPr>
              <w:spacing w:before="0" w:after="0" w:line="240" w:lineRule="auto"/>
              <w:jc w:val="center"/>
              <w:rPr>
                <w:ins w:id="61399" w:author="pete jones" w:date="2022-01-04T12:37:00Z"/>
                <w:rFonts w:eastAsiaTheme="minorEastAsia" w:cstheme="minorHAnsi"/>
                <w:b/>
                <w:bCs/>
              </w:rPr>
              <w:pPrChange w:id="61400" w:author="pete jones" w:date="2022-01-04T12:57:00Z">
                <w:pPr>
                  <w:jc w:val="center"/>
                </w:pPr>
              </w:pPrChange>
            </w:pPr>
            <w:ins w:id="6140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011D5BD" w14:textId="77777777" w:rsidR="00BD0299" w:rsidRPr="00FF6A71" w:rsidRDefault="00BD0299">
            <w:pPr>
              <w:spacing w:before="0" w:after="0" w:line="240" w:lineRule="auto"/>
              <w:jc w:val="center"/>
              <w:rPr>
                <w:ins w:id="61402" w:author="pete jones" w:date="2022-01-04T12:37:00Z"/>
                <w:rFonts w:eastAsiaTheme="minorEastAsia" w:cstheme="minorHAnsi"/>
                <w:b/>
                <w:bCs/>
              </w:rPr>
              <w:pPrChange w:id="61403" w:author="pete jones" w:date="2022-01-04T12:57:00Z">
                <w:pPr>
                  <w:jc w:val="center"/>
                </w:pPr>
              </w:pPrChange>
            </w:pPr>
            <w:ins w:id="6140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741A1CD" w14:textId="77777777" w:rsidR="00BD0299" w:rsidRPr="00FF6A71" w:rsidRDefault="00BD0299">
            <w:pPr>
              <w:spacing w:before="0" w:after="0" w:line="240" w:lineRule="auto"/>
              <w:jc w:val="center"/>
              <w:rPr>
                <w:ins w:id="61405" w:author="pete jones" w:date="2022-01-04T12:37:00Z"/>
                <w:rFonts w:eastAsiaTheme="minorEastAsia" w:cstheme="minorHAnsi"/>
                <w:b/>
                <w:bCs/>
              </w:rPr>
              <w:pPrChange w:id="61406" w:author="pete jones" w:date="2022-01-04T12:57:00Z">
                <w:pPr>
                  <w:jc w:val="center"/>
                </w:pPr>
              </w:pPrChange>
            </w:pPr>
            <w:ins w:id="6140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BE93647" w14:textId="77777777" w:rsidR="00BD0299" w:rsidRPr="00FF6A71" w:rsidRDefault="00BD0299">
            <w:pPr>
              <w:spacing w:before="0" w:after="0" w:line="240" w:lineRule="auto"/>
              <w:jc w:val="center"/>
              <w:rPr>
                <w:ins w:id="61408" w:author="pete jones" w:date="2022-01-04T12:37:00Z"/>
                <w:rFonts w:eastAsiaTheme="minorEastAsia" w:cstheme="minorHAnsi"/>
                <w:b/>
                <w:bCs/>
              </w:rPr>
              <w:pPrChange w:id="61409" w:author="pete jones" w:date="2022-01-04T12:57:00Z">
                <w:pPr>
                  <w:jc w:val="center"/>
                </w:pPr>
              </w:pPrChange>
            </w:pPr>
            <w:ins w:id="6141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2CD3FE90" w14:textId="77777777" w:rsidR="00BD0299" w:rsidRPr="00FF6A71" w:rsidRDefault="00BD0299">
            <w:pPr>
              <w:spacing w:before="0" w:after="0" w:line="240" w:lineRule="auto"/>
              <w:jc w:val="center"/>
              <w:rPr>
                <w:ins w:id="61411" w:author="pete jones" w:date="2022-01-04T12:37:00Z"/>
                <w:rFonts w:eastAsiaTheme="minorEastAsia" w:cstheme="minorHAnsi"/>
                <w:b/>
                <w:bCs/>
              </w:rPr>
              <w:pPrChange w:id="61412" w:author="pete jones" w:date="2022-01-04T12:57:00Z">
                <w:pPr>
                  <w:jc w:val="center"/>
                </w:pPr>
              </w:pPrChange>
            </w:pPr>
            <w:ins w:id="6141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BD999B3" w14:textId="77777777" w:rsidR="00BD0299" w:rsidRPr="00FF6A71" w:rsidRDefault="00BD0299">
            <w:pPr>
              <w:spacing w:before="0" w:after="0" w:line="240" w:lineRule="auto"/>
              <w:jc w:val="center"/>
              <w:rPr>
                <w:ins w:id="61414" w:author="pete jones" w:date="2022-01-04T12:37:00Z"/>
                <w:rFonts w:eastAsiaTheme="minorEastAsia" w:cstheme="minorHAnsi"/>
                <w:b/>
                <w:bCs/>
              </w:rPr>
              <w:pPrChange w:id="61415" w:author="pete jones" w:date="2022-01-04T12:57:00Z">
                <w:pPr>
                  <w:jc w:val="center"/>
                </w:pPr>
              </w:pPrChange>
            </w:pPr>
            <w:ins w:id="61416" w:author="pete jones" w:date="2022-01-04T12:37:00Z">
              <w:r w:rsidRPr="00FF6A71">
                <w:rPr>
                  <w:rFonts w:eastAsiaTheme="minorEastAsia" w:cstheme="minorHAnsi"/>
                  <w:b/>
                  <w:bCs/>
                </w:rPr>
                <w:t>7</w:t>
              </w:r>
            </w:ins>
          </w:p>
        </w:tc>
      </w:tr>
      <w:tr w:rsidR="00BD0299" w:rsidRPr="00FF6A71" w14:paraId="785C685D" w14:textId="77777777" w:rsidTr="00C77D52">
        <w:tblPrEx>
          <w:tblW w:w="0" w:type="auto"/>
          <w:jc w:val="center"/>
          <w:tblPrExChange w:id="61417" w:author="pete jones" w:date="2022-01-04T12:57:00Z">
            <w:tblPrEx>
              <w:tblW w:w="0" w:type="auto"/>
              <w:jc w:val="center"/>
            </w:tblPrEx>
          </w:tblPrExChange>
        </w:tblPrEx>
        <w:trPr>
          <w:trHeight w:val="300"/>
          <w:jc w:val="center"/>
          <w:ins w:id="61418" w:author="pete jones" w:date="2022-01-04T12:37:00Z"/>
          <w:trPrChange w:id="61419" w:author="pete jones" w:date="2022-01-04T12:57:00Z">
            <w:trPr>
              <w:trHeight w:val="300"/>
              <w:jc w:val="center"/>
            </w:trPr>
          </w:trPrChange>
        </w:trPr>
        <w:tc>
          <w:tcPr>
            <w:tcW w:w="814" w:type="dxa"/>
            <w:vAlign w:val="center"/>
            <w:tcPrChange w:id="61420" w:author="pete jones" w:date="2022-01-04T12:57:00Z">
              <w:tcPr>
                <w:tcW w:w="814" w:type="dxa"/>
                <w:vAlign w:val="center"/>
              </w:tcPr>
            </w:tcPrChange>
          </w:tcPr>
          <w:p w14:paraId="4AC4C717" w14:textId="77777777" w:rsidR="00BD0299" w:rsidRPr="00FF6A71" w:rsidRDefault="00BD0299">
            <w:pPr>
              <w:spacing w:before="0" w:after="0" w:line="240" w:lineRule="auto"/>
              <w:jc w:val="center"/>
              <w:rPr>
                <w:ins w:id="61421" w:author="pete jones" w:date="2022-01-04T12:37:00Z"/>
                <w:rFonts w:eastAsiaTheme="minorEastAsia" w:cstheme="minorHAnsi"/>
                <w:b/>
                <w:bCs/>
              </w:rPr>
              <w:pPrChange w:id="61422" w:author="pete jones" w:date="2022-01-04T12:57:00Z">
                <w:pPr>
                  <w:jc w:val="center"/>
                </w:pPr>
              </w:pPrChange>
            </w:pPr>
            <w:ins w:id="61423" w:author="pete jones" w:date="2022-01-04T12:37:00Z">
              <w:r w:rsidRPr="00FF6A71">
                <w:rPr>
                  <w:rFonts w:eastAsiaTheme="minorEastAsia" w:cstheme="minorHAnsi"/>
                  <w:b/>
                  <w:bCs/>
                </w:rPr>
                <w:t>%</w:t>
              </w:r>
            </w:ins>
          </w:p>
        </w:tc>
        <w:tc>
          <w:tcPr>
            <w:tcW w:w="814" w:type="dxa"/>
            <w:shd w:val="clear" w:color="auto" w:fill="auto"/>
            <w:noWrap/>
            <w:vAlign w:val="bottom"/>
            <w:tcPrChange w:id="61424" w:author="pete jones" w:date="2022-01-04T12:57:00Z">
              <w:tcPr>
                <w:tcW w:w="814" w:type="dxa"/>
                <w:tcBorders>
                  <w:top w:val="single" w:sz="4" w:space="0" w:color="4472C4"/>
                  <w:left w:val="nil"/>
                  <w:bottom w:val="nil"/>
                  <w:right w:val="nil"/>
                </w:tcBorders>
                <w:shd w:val="clear" w:color="auto" w:fill="auto"/>
                <w:noWrap/>
                <w:vAlign w:val="bottom"/>
              </w:tcPr>
            </w:tcPrChange>
          </w:tcPr>
          <w:p w14:paraId="7A16A0C8" w14:textId="77777777" w:rsidR="00BD0299" w:rsidRPr="00FA4BC3" w:rsidRDefault="00BD0299">
            <w:pPr>
              <w:spacing w:before="0" w:after="0" w:line="240" w:lineRule="auto"/>
              <w:jc w:val="center"/>
              <w:rPr>
                <w:ins w:id="61425" w:author="pete jones" w:date="2022-01-04T12:37:00Z"/>
                <w:rFonts w:eastAsiaTheme="minorEastAsia" w:cstheme="minorHAnsi"/>
              </w:rPr>
              <w:pPrChange w:id="61426" w:author="pete jones" w:date="2022-01-04T12:57:00Z">
                <w:pPr>
                  <w:jc w:val="center"/>
                </w:pPr>
              </w:pPrChange>
            </w:pPr>
            <w:ins w:id="61427" w:author="pete jones" w:date="2022-01-04T12:37:00Z">
              <w:r w:rsidRPr="00FA4BC3">
                <w:rPr>
                  <w:rFonts w:eastAsiaTheme="minorEastAsia" w:cstheme="minorHAnsi"/>
                  <w:rPrChange w:id="61428" w:author="pete jones" w:date="2022-01-04T15:00:00Z">
                    <w:rPr>
                      <w:rFonts w:ascii="Calibri" w:hAnsi="Calibri" w:cs="Calibri"/>
                      <w:color w:val="000000"/>
                    </w:rPr>
                  </w:rPrChange>
                </w:rPr>
                <w:t>20%</w:t>
              </w:r>
            </w:ins>
          </w:p>
        </w:tc>
        <w:tc>
          <w:tcPr>
            <w:tcW w:w="814" w:type="dxa"/>
            <w:shd w:val="clear" w:color="auto" w:fill="auto"/>
            <w:noWrap/>
            <w:vAlign w:val="bottom"/>
            <w:tcPrChange w:id="61429" w:author="pete jones" w:date="2022-01-04T12:57:00Z">
              <w:tcPr>
                <w:tcW w:w="814" w:type="dxa"/>
                <w:tcBorders>
                  <w:top w:val="single" w:sz="4" w:space="0" w:color="4472C4"/>
                  <w:left w:val="nil"/>
                  <w:bottom w:val="nil"/>
                  <w:right w:val="nil"/>
                </w:tcBorders>
                <w:shd w:val="clear" w:color="auto" w:fill="auto"/>
                <w:noWrap/>
                <w:vAlign w:val="bottom"/>
              </w:tcPr>
            </w:tcPrChange>
          </w:tcPr>
          <w:p w14:paraId="51231A48" w14:textId="77777777" w:rsidR="00BD0299" w:rsidRPr="00FA4BC3" w:rsidRDefault="00BD0299">
            <w:pPr>
              <w:spacing w:before="0" w:after="0" w:line="240" w:lineRule="auto"/>
              <w:jc w:val="center"/>
              <w:rPr>
                <w:ins w:id="61430" w:author="pete jones" w:date="2022-01-04T12:37:00Z"/>
                <w:rFonts w:eastAsiaTheme="minorEastAsia" w:cstheme="minorHAnsi"/>
              </w:rPr>
              <w:pPrChange w:id="61431" w:author="pete jones" w:date="2022-01-04T12:57:00Z">
                <w:pPr>
                  <w:jc w:val="center"/>
                </w:pPr>
              </w:pPrChange>
            </w:pPr>
            <w:ins w:id="61432" w:author="pete jones" w:date="2022-01-04T12:37:00Z">
              <w:r w:rsidRPr="00FA4BC3">
                <w:rPr>
                  <w:rFonts w:eastAsiaTheme="minorEastAsia" w:cstheme="minorHAnsi"/>
                  <w:rPrChange w:id="61433" w:author="pete jones" w:date="2022-01-04T15:00:00Z">
                    <w:rPr>
                      <w:rFonts w:ascii="Calibri" w:hAnsi="Calibri" w:cs="Calibri"/>
                      <w:color w:val="000000"/>
                    </w:rPr>
                  </w:rPrChange>
                </w:rPr>
                <w:t>40%</w:t>
              </w:r>
            </w:ins>
          </w:p>
        </w:tc>
        <w:tc>
          <w:tcPr>
            <w:tcW w:w="814" w:type="dxa"/>
            <w:shd w:val="clear" w:color="auto" w:fill="auto"/>
            <w:noWrap/>
            <w:vAlign w:val="center"/>
            <w:tcPrChange w:id="61434" w:author="pete jones" w:date="2022-01-04T12:57:00Z">
              <w:tcPr>
                <w:tcW w:w="814" w:type="dxa"/>
                <w:tcBorders>
                  <w:top w:val="single" w:sz="4" w:space="0" w:color="4472C4"/>
                  <w:left w:val="nil"/>
                  <w:bottom w:val="nil"/>
                  <w:right w:val="nil"/>
                </w:tcBorders>
                <w:shd w:val="clear" w:color="auto" w:fill="auto"/>
                <w:noWrap/>
                <w:vAlign w:val="center"/>
              </w:tcPr>
            </w:tcPrChange>
          </w:tcPr>
          <w:p w14:paraId="4AB41F49" w14:textId="77777777" w:rsidR="00BD0299" w:rsidRPr="00FA4BC3" w:rsidRDefault="00BD0299">
            <w:pPr>
              <w:spacing w:before="0" w:after="0" w:line="240" w:lineRule="auto"/>
              <w:jc w:val="center"/>
              <w:rPr>
                <w:ins w:id="61435" w:author="pete jones" w:date="2022-01-04T12:37:00Z"/>
                <w:rFonts w:eastAsiaTheme="minorEastAsia" w:cstheme="minorHAnsi"/>
              </w:rPr>
              <w:pPrChange w:id="61436" w:author="pete jones" w:date="2022-01-04T12:57:00Z">
                <w:pPr>
                  <w:jc w:val="center"/>
                </w:pPr>
              </w:pPrChange>
            </w:pPr>
            <w:ins w:id="61437" w:author="pete jones" w:date="2022-01-04T12:37:00Z">
              <w:r w:rsidRPr="00FA4BC3">
                <w:rPr>
                  <w:rFonts w:eastAsiaTheme="minorEastAsia" w:cstheme="minorHAnsi"/>
                  <w:rPrChange w:id="61438" w:author="pete jones" w:date="2022-01-04T15:00:00Z">
                    <w:rPr>
                      <w:rFonts w:ascii="Calibri" w:hAnsi="Calibri" w:cs="Calibri"/>
                      <w:color w:val="000000"/>
                    </w:rPr>
                  </w:rPrChange>
                </w:rPr>
                <w:t>40%</w:t>
              </w:r>
            </w:ins>
          </w:p>
        </w:tc>
        <w:tc>
          <w:tcPr>
            <w:tcW w:w="692" w:type="dxa"/>
            <w:shd w:val="clear" w:color="auto" w:fill="auto"/>
            <w:noWrap/>
            <w:vAlign w:val="center"/>
            <w:tcPrChange w:id="61439" w:author="pete jones" w:date="2022-01-04T12:57:00Z">
              <w:tcPr>
                <w:tcW w:w="692" w:type="dxa"/>
                <w:tcBorders>
                  <w:top w:val="single" w:sz="4" w:space="0" w:color="4472C4"/>
                  <w:left w:val="nil"/>
                  <w:bottom w:val="nil"/>
                  <w:right w:val="nil"/>
                </w:tcBorders>
                <w:shd w:val="clear" w:color="auto" w:fill="auto"/>
                <w:noWrap/>
                <w:vAlign w:val="center"/>
              </w:tcPr>
            </w:tcPrChange>
          </w:tcPr>
          <w:p w14:paraId="7B211945" w14:textId="77777777" w:rsidR="00BD0299" w:rsidRPr="00FF6A71" w:rsidRDefault="00BD0299">
            <w:pPr>
              <w:spacing w:before="0" w:after="0" w:line="240" w:lineRule="auto"/>
              <w:jc w:val="center"/>
              <w:rPr>
                <w:ins w:id="61440" w:author="pete jones" w:date="2022-01-04T12:37:00Z"/>
                <w:rFonts w:eastAsiaTheme="minorEastAsia" w:cstheme="minorHAnsi"/>
                <w:b/>
                <w:bCs/>
                <w:rPrChange w:id="61441" w:author="pete jones" w:date="2022-01-04T13:45:00Z">
                  <w:rPr>
                    <w:ins w:id="61442" w:author="pete jones" w:date="2022-01-04T12:37:00Z"/>
                    <w:rFonts w:eastAsiaTheme="minorEastAsia" w:cstheme="minorHAnsi"/>
                  </w:rPr>
                </w:rPrChange>
              </w:rPr>
              <w:pPrChange w:id="61443" w:author="pete jones" w:date="2022-01-04T12:57:00Z">
                <w:pPr>
                  <w:jc w:val="center"/>
                </w:pPr>
              </w:pPrChange>
            </w:pPr>
          </w:p>
        </w:tc>
        <w:tc>
          <w:tcPr>
            <w:tcW w:w="692" w:type="dxa"/>
            <w:shd w:val="clear" w:color="auto" w:fill="auto"/>
            <w:noWrap/>
            <w:vAlign w:val="center"/>
            <w:tcPrChange w:id="61444" w:author="pete jones" w:date="2022-01-04T12:57:00Z">
              <w:tcPr>
                <w:tcW w:w="692" w:type="dxa"/>
                <w:tcBorders>
                  <w:top w:val="single" w:sz="4" w:space="0" w:color="4472C4"/>
                  <w:left w:val="nil"/>
                  <w:bottom w:val="nil"/>
                  <w:right w:val="nil"/>
                </w:tcBorders>
                <w:shd w:val="clear" w:color="auto" w:fill="auto"/>
                <w:noWrap/>
                <w:vAlign w:val="center"/>
              </w:tcPr>
            </w:tcPrChange>
          </w:tcPr>
          <w:p w14:paraId="3FD35F88" w14:textId="77777777" w:rsidR="00BD0299" w:rsidRPr="00FF6A71" w:rsidRDefault="00BD0299">
            <w:pPr>
              <w:spacing w:before="0" w:after="0" w:line="240" w:lineRule="auto"/>
              <w:jc w:val="center"/>
              <w:rPr>
                <w:ins w:id="61445" w:author="pete jones" w:date="2022-01-04T12:37:00Z"/>
                <w:rFonts w:eastAsiaTheme="minorEastAsia" w:cstheme="minorHAnsi"/>
                <w:b/>
                <w:bCs/>
                <w:rPrChange w:id="61446" w:author="pete jones" w:date="2022-01-04T13:45:00Z">
                  <w:rPr>
                    <w:ins w:id="61447" w:author="pete jones" w:date="2022-01-04T12:37:00Z"/>
                    <w:rFonts w:eastAsiaTheme="minorEastAsia" w:cstheme="minorHAnsi"/>
                  </w:rPr>
                </w:rPrChange>
              </w:rPr>
              <w:pPrChange w:id="61448" w:author="pete jones" w:date="2022-01-04T12:57:00Z">
                <w:pPr>
                  <w:jc w:val="center"/>
                </w:pPr>
              </w:pPrChange>
            </w:pPr>
          </w:p>
        </w:tc>
        <w:tc>
          <w:tcPr>
            <w:tcW w:w="692" w:type="dxa"/>
            <w:shd w:val="clear" w:color="auto" w:fill="auto"/>
            <w:noWrap/>
            <w:vAlign w:val="bottom"/>
            <w:tcPrChange w:id="61449" w:author="pete jones" w:date="2022-01-04T12:57:00Z">
              <w:tcPr>
                <w:tcW w:w="692" w:type="dxa"/>
                <w:tcBorders>
                  <w:top w:val="single" w:sz="4" w:space="0" w:color="4472C4"/>
                  <w:left w:val="nil"/>
                  <w:bottom w:val="nil"/>
                  <w:right w:val="nil"/>
                </w:tcBorders>
                <w:shd w:val="clear" w:color="auto" w:fill="auto"/>
                <w:noWrap/>
                <w:vAlign w:val="bottom"/>
              </w:tcPr>
            </w:tcPrChange>
          </w:tcPr>
          <w:p w14:paraId="2B04BACD" w14:textId="77777777" w:rsidR="00BD0299" w:rsidRPr="00FF6A71" w:rsidRDefault="00BD0299">
            <w:pPr>
              <w:spacing w:before="0" w:after="0" w:line="240" w:lineRule="auto"/>
              <w:jc w:val="center"/>
              <w:rPr>
                <w:ins w:id="61450" w:author="pete jones" w:date="2022-01-04T12:37:00Z"/>
                <w:rFonts w:eastAsiaTheme="minorEastAsia" w:cstheme="minorHAnsi"/>
                <w:b/>
                <w:bCs/>
                <w:rPrChange w:id="61451" w:author="pete jones" w:date="2022-01-04T13:45:00Z">
                  <w:rPr>
                    <w:ins w:id="61452" w:author="pete jones" w:date="2022-01-04T12:37:00Z"/>
                    <w:rFonts w:eastAsiaTheme="minorEastAsia" w:cstheme="minorHAnsi"/>
                  </w:rPr>
                </w:rPrChange>
              </w:rPr>
              <w:pPrChange w:id="61453" w:author="pete jones" w:date="2022-01-04T12:57:00Z">
                <w:pPr>
                  <w:jc w:val="center"/>
                </w:pPr>
              </w:pPrChange>
            </w:pPr>
          </w:p>
        </w:tc>
        <w:tc>
          <w:tcPr>
            <w:tcW w:w="692" w:type="dxa"/>
            <w:shd w:val="clear" w:color="auto" w:fill="auto"/>
            <w:noWrap/>
            <w:vAlign w:val="bottom"/>
            <w:tcPrChange w:id="61454" w:author="pete jones" w:date="2022-01-04T12:57:00Z">
              <w:tcPr>
                <w:tcW w:w="692" w:type="dxa"/>
                <w:tcBorders>
                  <w:top w:val="single" w:sz="4" w:space="0" w:color="4472C4"/>
                  <w:left w:val="nil"/>
                  <w:bottom w:val="nil"/>
                  <w:right w:val="nil"/>
                </w:tcBorders>
                <w:shd w:val="clear" w:color="auto" w:fill="auto"/>
                <w:noWrap/>
                <w:vAlign w:val="bottom"/>
              </w:tcPr>
            </w:tcPrChange>
          </w:tcPr>
          <w:p w14:paraId="6F7F0E81" w14:textId="77777777" w:rsidR="00BD0299" w:rsidRPr="00FF6A71" w:rsidRDefault="00BD0299">
            <w:pPr>
              <w:spacing w:before="0" w:after="0" w:line="240" w:lineRule="auto"/>
              <w:jc w:val="center"/>
              <w:rPr>
                <w:ins w:id="61455" w:author="pete jones" w:date="2022-01-04T12:37:00Z"/>
                <w:rFonts w:eastAsiaTheme="minorEastAsia" w:cstheme="minorHAnsi"/>
                <w:b/>
                <w:bCs/>
                <w:rPrChange w:id="61456" w:author="pete jones" w:date="2022-01-04T13:45:00Z">
                  <w:rPr>
                    <w:ins w:id="61457" w:author="pete jones" w:date="2022-01-04T12:37:00Z"/>
                    <w:rFonts w:eastAsiaTheme="minorEastAsia" w:cstheme="minorHAnsi"/>
                  </w:rPr>
                </w:rPrChange>
              </w:rPr>
              <w:pPrChange w:id="61458" w:author="pete jones" w:date="2022-01-04T12:57:00Z">
                <w:pPr>
                  <w:jc w:val="center"/>
                </w:pPr>
              </w:pPrChange>
            </w:pPr>
          </w:p>
        </w:tc>
      </w:tr>
      <w:tr w:rsidR="00BD0299" w:rsidRPr="00FF6A71" w14:paraId="5ACF8595" w14:textId="77777777" w:rsidTr="00C77D52">
        <w:tblPrEx>
          <w:tblW w:w="0" w:type="auto"/>
          <w:jc w:val="center"/>
          <w:tblPrExChange w:id="61459" w:author="pete jones" w:date="2022-01-04T12:57:00Z">
            <w:tblPrEx>
              <w:tblW w:w="0" w:type="auto"/>
              <w:jc w:val="center"/>
            </w:tblPrEx>
          </w:tblPrExChange>
        </w:tblPrEx>
        <w:trPr>
          <w:trHeight w:val="300"/>
          <w:jc w:val="center"/>
          <w:ins w:id="61460" w:author="pete jones" w:date="2022-01-04T12:37:00Z"/>
          <w:trPrChange w:id="61461" w:author="pete jones" w:date="2022-01-04T12:57:00Z">
            <w:trPr>
              <w:trHeight w:val="300"/>
              <w:jc w:val="center"/>
            </w:trPr>
          </w:trPrChange>
        </w:trPr>
        <w:tc>
          <w:tcPr>
            <w:tcW w:w="814" w:type="dxa"/>
            <w:vAlign w:val="center"/>
            <w:tcPrChange w:id="61462" w:author="pete jones" w:date="2022-01-04T12:57:00Z">
              <w:tcPr>
                <w:tcW w:w="814" w:type="dxa"/>
                <w:vAlign w:val="center"/>
              </w:tcPr>
            </w:tcPrChange>
          </w:tcPr>
          <w:p w14:paraId="0C1CC195" w14:textId="77777777" w:rsidR="00BD0299" w:rsidRPr="00FF6A71" w:rsidRDefault="00BD0299">
            <w:pPr>
              <w:spacing w:before="0" w:after="0" w:line="240" w:lineRule="auto"/>
              <w:jc w:val="center"/>
              <w:rPr>
                <w:ins w:id="61463" w:author="pete jones" w:date="2022-01-04T12:37:00Z"/>
                <w:rFonts w:eastAsiaTheme="minorEastAsia" w:cstheme="minorHAnsi"/>
                <w:b/>
                <w:bCs/>
              </w:rPr>
              <w:pPrChange w:id="61464" w:author="pete jones" w:date="2022-01-04T12:57:00Z">
                <w:pPr>
                  <w:jc w:val="center"/>
                </w:pPr>
              </w:pPrChange>
            </w:pPr>
            <w:ins w:id="61465" w:author="pete jones" w:date="2022-01-04T12:37:00Z">
              <w:r w:rsidRPr="00FF6A71">
                <w:rPr>
                  <w:rFonts w:eastAsiaTheme="minorEastAsia" w:cstheme="minorHAnsi"/>
                  <w:b/>
                  <w:bCs/>
                </w:rPr>
                <w:t>Count</w:t>
              </w:r>
            </w:ins>
          </w:p>
        </w:tc>
        <w:tc>
          <w:tcPr>
            <w:tcW w:w="814" w:type="dxa"/>
            <w:shd w:val="clear" w:color="auto" w:fill="auto"/>
            <w:noWrap/>
            <w:vAlign w:val="center"/>
            <w:tcPrChange w:id="61466" w:author="pete jones" w:date="2022-01-04T12:57:00Z">
              <w:tcPr>
                <w:tcW w:w="814" w:type="dxa"/>
                <w:tcBorders>
                  <w:top w:val="single" w:sz="4" w:space="0" w:color="4472C4"/>
                  <w:left w:val="nil"/>
                  <w:bottom w:val="nil"/>
                  <w:right w:val="nil"/>
                </w:tcBorders>
                <w:shd w:val="clear" w:color="auto" w:fill="auto"/>
                <w:noWrap/>
                <w:vAlign w:val="center"/>
              </w:tcPr>
            </w:tcPrChange>
          </w:tcPr>
          <w:p w14:paraId="463B261A" w14:textId="77777777" w:rsidR="00BD0299" w:rsidRPr="00FA4BC3" w:rsidRDefault="00BD0299">
            <w:pPr>
              <w:spacing w:before="0" w:after="0" w:line="240" w:lineRule="auto"/>
              <w:jc w:val="center"/>
              <w:rPr>
                <w:ins w:id="61467" w:author="pete jones" w:date="2022-01-04T12:37:00Z"/>
                <w:rFonts w:eastAsiaTheme="minorEastAsia" w:cstheme="minorHAnsi"/>
              </w:rPr>
              <w:pPrChange w:id="61468" w:author="pete jones" w:date="2022-01-04T12:57:00Z">
                <w:pPr>
                  <w:jc w:val="center"/>
                </w:pPr>
              </w:pPrChange>
            </w:pPr>
            <w:ins w:id="61469" w:author="pete jones" w:date="2022-01-04T12:37:00Z">
              <w:r w:rsidRPr="00FA4BC3">
                <w:rPr>
                  <w:rFonts w:eastAsiaTheme="minorEastAsia" w:cstheme="minorHAnsi"/>
                  <w:rPrChange w:id="61470" w:author="pete jones" w:date="2022-01-04T15:00:00Z">
                    <w:rPr>
                      <w:rFonts w:ascii="Calibri" w:hAnsi="Calibri" w:cs="Calibri"/>
                      <w:color w:val="000000"/>
                    </w:rPr>
                  </w:rPrChange>
                </w:rPr>
                <w:t>2</w:t>
              </w:r>
            </w:ins>
          </w:p>
        </w:tc>
        <w:tc>
          <w:tcPr>
            <w:tcW w:w="814" w:type="dxa"/>
            <w:shd w:val="clear" w:color="auto" w:fill="auto"/>
            <w:noWrap/>
            <w:vAlign w:val="center"/>
            <w:tcPrChange w:id="61471" w:author="pete jones" w:date="2022-01-04T12:57:00Z">
              <w:tcPr>
                <w:tcW w:w="814" w:type="dxa"/>
                <w:tcBorders>
                  <w:top w:val="single" w:sz="4" w:space="0" w:color="4472C4"/>
                  <w:left w:val="nil"/>
                  <w:bottom w:val="nil"/>
                  <w:right w:val="nil"/>
                </w:tcBorders>
                <w:shd w:val="clear" w:color="auto" w:fill="auto"/>
                <w:noWrap/>
                <w:vAlign w:val="center"/>
              </w:tcPr>
            </w:tcPrChange>
          </w:tcPr>
          <w:p w14:paraId="66319D64" w14:textId="77777777" w:rsidR="00BD0299" w:rsidRPr="00FA4BC3" w:rsidRDefault="00BD0299">
            <w:pPr>
              <w:spacing w:before="0" w:after="0" w:line="240" w:lineRule="auto"/>
              <w:jc w:val="center"/>
              <w:rPr>
                <w:ins w:id="61472" w:author="pete jones" w:date="2022-01-04T12:37:00Z"/>
                <w:rFonts w:eastAsiaTheme="minorEastAsia" w:cstheme="minorHAnsi"/>
              </w:rPr>
              <w:pPrChange w:id="61473" w:author="pete jones" w:date="2022-01-04T12:57:00Z">
                <w:pPr>
                  <w:jc w:val="center"/>
                </w:pPr>
              </w:pPrChange>
            </w:pPr>
            <w:ins w:id="61474" w:author="pete jones" w:date="2022-01-04T12:37:00Z">
              <w:r w:rsidRPr="00FA4BC3">
                <w:rPr>
                  <w:rFonts w:eastAsiaTheme="minorEastAsia" w:cstheme="minorHAnsi"/>
                  <w:rPrChange w:id="61475" w:author="pete jones" w:date="2022-01-04T15:00:00Z">
                    <w:rPr>
                      <w:rFonts w:ascii="Calibri" w:hAnsi="Calibri" w:cs="Calibri"/>
                      <w:color w:val="000000"/>
                    </w:rPr>
                  </w:rPrChange>
                </w:rPr>
                <w:t>4</w:t>
              </w:r>
            </w:ins>
          </w:p>
        </w:tc>
        <w:tc>
          <w:tcPr>
            <w:tcW w:w="814" w:type="dxa"/>
            <w:shd w:val="clear" w:color="auto" w:fill="auto"/>
            <w:noWrap/>
            <w:vAlign w:val="center"/>
            <w:tcPrChange w:id="61476" w:author="pete jones" w:date="2022-01-04T12:57:00Z">
              <w:tcPr>
                <w:tcW w:w="814" w:type="dxa"/>
                <w:tcBorders>
                  <w:top w:val="single" w:sz="4" w:space="0" w:color="4472C4"/>
                  <w:left w:val="nil"/>
                  <w:bottom w:val="nil"/>
                  <w:right w:val="nil"/>
                </w:tcBorders>
                <w:shd w:val="clear" w:color="auto" w:fill="auto"/>
                <w:noWrap/>
                <w:vAlign w:val="center"/>
              </w:tcPr>
            </w:tcPrChange>
          </w:tcPr>
          <w:p w14:paraId="186FFF64" w14:textId="77777777" w:rsidR="00BD0299" w:rsidRPr="00FA4BC3" w:rsidRDefault="00BD0299">
            <w:pPr>
              <w:spacing w:before="0" w:after="0" w:line="240" w:lineRule="auto"/>
              <w:jc w:val="center"/>
              <w:rPr>
                <w:ins w:id="61477" w:author="pete jones" w:date="2022-01-04T12:37:00Z"/>
                <w:rFonts w:eastAsiaTheme="minorEastAsia" w:cstheme="minorHAnsi"/>
              </w:rPr>
              <w:pPrChange w:id="61478" w:author="pete jones" w:date="2022-01-04T12:57:00Z">
                <w:pPr>
                  <w:jc w:val="center"/>
                </w:pPr>
              </w:pPrChange>
            </w:pPr>
            <w:ins w:id="61479" w:author="pete jones" w:date="2022-01-04T12:37:00Z">
              <w:r w:rsidRPr="00FA4BC3">
                <w:rPr>
                  <w:rFonts w:eastAsiaTheme="minorEastAsia" w:cstheme="minorHAnsi"/>
                  <w:rPrChange w:id="61480" w:author="pete jones" w:date="2022-01-04T15:00:00Z">
                    <w:rPr>
                      <w:rFonts w:ascii="Calibri" w:hAnsi="Calibri" w:cs="Calibri"/>
                      <w:color w:val="000000"/>
                    </w:rPr>
                  </w:rPrChange>
                </w:rPr>
                <w:t>4</w:t>
              </w:r>
            </w:ins>
          </w:p>
        </w:tc>
        <w:tc>
          <w:tcPr>
            <w:tcW w:w="692" w:type="dxa"/>
            <w:shd w:val="clear" w:color="auto" w:fill="auto"/>
            <w:noWrap/>
            <w:vAlign w:val="center"/>
            <w:tcPrChange w:id="61481" w:author="pete jones" w:date="2022-01-04T12:57:00Z">
              <w:tcPr>
                <w:tcW w:w="692" w:type="dxa"/>
                <w:tcBorders>
                  <w:top w:val="single" w:sz="4" w:space="0" w:color="4472C4"/>
                  <w:left w:val="nil"/>
                  <w:bottom w:val="nil"/>
                  <w:right w:val="nil"/>
                </w:tcBorders>
                <w:shd w:val="clear" w:color="auto" w:fill="auto"/>
                <w:noWrap/>
                <w:vAlign w:val="center"/>
              </w:tcPr>
            </w:tcPrChange>
          </w:tcPr>
          <w:p w14:paraId="1BA54EAF" w14:textId="77777777" w:rsidR="00BD0299" w:rsidRPr="00FF6A71" w:rsidRDefault="00BD0299">
            <w:pPr>
              <w:spacing w:before="0" w:after="0" w:line="240" w:lineRule="auto"/>
              <w:jc w:val="center"/>
              <w:rPr>
                <w:ins w:id="61482" w:author="pete jones" w:date="2022-01-04T12:37:00Z"/>
                <w:rFonts w:eastAsiaTheme="minorEastAsia" w:cstheme="minorHAnsi"/>
                <w:b/>
                <w:bCs/>
                <w:rPrChange w:id="61483" w:author="pete jones" w:date="2022-01-04T13:45:00Z">
                  <w:rPr>
                    <w:ins w:id="61484" w:author="pete jones" w:date="2022-01-04T12:37:00Z"/>
                    <w:rFonts w:eastAsiaTheme="minorEastAsia" w:cstheme="minorHAnsi"/>
                  </w:rPr>
                </w:rPrChange>
              </w:rPr>
              <w:pPrChange w:id="61485" w:author="pete jones" w:date="2022-01-04T12:57:00Z">
                <w:pPr>
                  <w:jc w:val="center"/>
                </w:pPr>
              </w:pPrChange>
            </w:pPr>
          </w:p>
        </w:tc>
        <w:tc>
          <w:tcPr>
            <w:tcW w:w="692" w:type="dxa"/>
            <w:shd w:val="clear" w:color="auto" w:fill="auto"/>
            <w:noWrap/>
            <w:vAlign w:val="center"/>
            <w:tcPrChange w:id="61486" w:author="pete jones" w:date="2022-01-04T12:57:00Z">
              <w:tcPr>
                <w:tcW w:w="692" w:type="dxa"/>
                <w:tcBorders>
                  <w:top w:val="single" w:sz="4" w:space="0" w:color="4472C4"/>
                  <w:left w:val="nil"/>
                  <w:bottom w:val="nil"/>
                  <w:right w:val="nil"/>
                </w:tcBorders>
                <w:shd w:val="clear" w:color="auto" w:fill="auto"/>
                <w:noWrap/>
                <w:vAlign w:val="center"/>
              </w:tcPr>
            </w:tcPrChange>
          </w:tcPr>
          <w:p w14:paraId="2FC8619F" w14:textId="77777777" w:rsidR="00BD0299" w:rsidRPr="00FF6A71" w:rsidRDefault="00BD0299">
            <w:pPr>
              <w:spacing w:before="0" w:after="0" w:line="240" w:lineRule="auto"/>
              <w:jc w:val="center"/>
              <w:rPr>
                <w:ins w:id="61487" w:author="pete jones" w:date="2022-01-04T12:37:00Z"/>
                <w:rFonts w:eastAsiaTheme="minorEastAsia" w:cstheme="minorHAnsi"/>
                <w:b/>
                <w:bCs/>
                <w:rPrChange w:id="61488" w:author="pete jones" w:date="2022-01-04T13:45:00Z">
                  <w:rPr>
                    <w:ins w:id="61489" w:author="pete jones" w:date="2022-01-04T12:37:00Z"/>
                    <w:rFonts w:eastAsiaTheme="minorEastAsia" w:cstheme="minorHAnsi"/>
                  </w:rPr>
                </w:rPrChange>
              </w:rPr>
              <w:pPrChange w:id="61490" w:author="pete jones" w:date="2022-01-04T12:57:00Z">
                <w:pPr>
                  <w:jc w:val="center"/>
                </w:pPr>
              </w:pPrChange>
            </w:pPr>
          </w:p>
        </w:tc>
        <w:tc>
          <w:tcPr>
            <w:tcW w:w="692" w:type="dxa"/>
            <w:shd w:val="clear" w:color="auto" w:fill="auto"/>
            <w:noWrap/>
            <w:vAlign w:val="center"/>
            <w:tcPrChange w:id="61491" w:author="pete jones" w:date="2022-01-04T12:57:00Z">
              <w:tcPr>
                <w:tcW w:w="692" w:type="dxa"/>
                <w:tcBorders>
                  <w:top w:val="single" w:sz="4" w:space="0" w:color="4472C4"/>
                  <w:left w:val="nil"/>
                  <w:bottom w:val="nil"/>
                  <w:right w:val="nil"/>
                </w:tcBorders>
                <w:shd w:val="clear" w:color="auto" w:fill="auto"/>
                <w:noWrap/>
                <w:vAlign w:val="center"/>
              </w:tcPr>
            </w:tcPrChange>
          </w:tcPr>
          <w:p w14:paraId="3555E6A1" w14:textId="77777777" w:rsidR="00BD0299" w:rsidRPr="00FF6A71" w:rsidRDefault="00BD0299">
            <w:pPr>
              <w:spacing w:before="0" w:after="0" w:line="240" w:lineRule="auto"/>
              <w:jc w:val="center"/>
              <w:rPr>
                <w:ins w:id="61492" w:author="pete jones" w:date="2022-01-04T12:37:00Z"/>
                <w:rFonts w:eastAsiaTheme="minorEastAsia" w:cstheme="minorHAnsi"/>
                <w:b/>
                <w:bCs/>
                <w:rPrChange w:id="61493" w:author="pete jones" w:date="2022-01-04T13:45:00Z">
                  <w:rPr>
                    <w:ins w:id="61494" w:author="pete jones" w:date="2022-01-04T12:37:00Z"/>
                    <w:rFonts w:eastAsiaTheme="minorEastAsia" w:cstheme="minorHAnsi"/>
                  </w:rPr>
                </w:rPrChange>
              </w:rPr>
              <w:pPrChange w:id="61495" w:author="pete jones" w:date="2022-01-04T12:57:00Z">
                <w:pPr>
                  <w:jc w:val="center"/>
                </w:pPr>
              </w:pPrChange>
            </w:pPr>
          </w:p>
        </w:tc>
        <w:tc>
          <w:tcPr>
            <w:tcW w:w="692" w:type="dxa"/>
            <w:shd w:val="clear" w:color="auto" w:fill="auto"/>
            <w:noWrap/>
            <w:vAlign w:val="center"/>
            <w:tcPrChange w:id="61496" w:author="pete jones" w:date="2022-01-04T12:57:00Z">
              <w:tcPr>
                <w:tcW w:w="692" w:type="dxa"/>
                <w:tcBorders>
                  <w:top w:val="single" w:sz="4" w:space="0" w:color="4472C4"/>
                  <w:left w:val="nil"/>
                  <w:bottom w:val="nil"/>
                  <w:right w:val="nil"/>
                </w:tcBorders>
                <w:shd w:val="clear" w:color="auto" w:fill="auto"/>
                <w:noWrap/>
                <w:vAlign w:val="center"/>
              </w:tcPr>
            </w:tcPrChange>
          </w:tcPr>
          <w:p w14:paraId="3B7D8E79" w14:textId="77777777" w:rsidR="00BD0299" w:rsidRPr="00FF6A71" w:rsidRDefault="00BD0299">
            <w:pPr>
              <w:spacing w:before="0" w:after="0" w:line="240" w:lineRule="auto"/>
              <w:jc w:val="center"/>
              <w:rPr>
                <w:ins w:id="61497" w:author="pete jones" w:date="2022-01-04T12:37:00Z"/>
                <w:rFonts w:eastAsiaTheme="minorEastAsia" w:cstheme="minorHAnsi"/>
                <w:b/>
                <w:bCs/>
                <w:rPrChange w:id="61498" w:author="pete jones" w:date="2022-01-04T13:45:00Z">
                  <w:rPr>
                    <w:ins w:id="61499" w:author="pete jones" w:date="2022-01-04T12:37:00Z"/>
                    <w:rFonts w:eastAsiaTheme="minorEastAsia" w:cstheme="minorHAnsi"/>
                  </w:rPr>
                </w:rPrChange>
              </w:rPr>
              <w:pPrChange w:id="61500" w:author="pete jones" w:date="2022-01-04T12:57:00Z">
                <w:pPr>
                  <w:jc w:val="center"/>
                </w:pPr>
              </w:pPrChange>
            </w:pPr>
          </w:p>
        </w:tc>
      </w:tr>
    </w:tbl>
    <w:p w14:paraId="664485DC" w14:textId="77777777" w:rsidR="00BD0299" w:rsidRPr="00FF6A71" w:rsidRDefault="00BD0299" w:rsidP="00BD0299">
      <w:pPr>
        <w:rPr>
          <w:ins w:id="61501" w:author="pete jones" w:date="2022-01-04T12:37:00Z"/>
        </w:rPr>
      </w:pPr>
      <w:ins w:id="61502" w:author="pete jones" w:date="2022-01-04T12:37:00Z">
        <w:r w:rsidRPr="00FF6A71">
          <w:t>Q2.11.13 Designing as a conversation with the materials of a situation.</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1503">
          <w:tblGrid>
            <w:gridCol w:w="814"/>
            <w:gridCol w:w="814"/>
            <w:gridCol w:w="814"/>
            <w:gridCol w:w="814"/>
            <w:gridCol w:w="692"/>
            <w:gridCol w:w="692"/>
            <w:gridCol w:w="692"/>
            <w:gridCol w:w="692"/>
          </w:tblGrid>
        </w:tblGridChange>
      </w:tblGrid>
      <w:tr w:rsidR="00BD0299" w:rsidRPr="00FF6A71" w14:paraId="0DADCFAA" w14:textId="77777777" w:rsidTr="00015922">
        <w:trPr>
          <w:trHeight w:val="300"/>
          <w:jc w:val="center"/>
          <w:ins w:id="61504" w:author="pete jones" w:date="2022-01-04T12:37:00Z"/>
        </w:trPr>
        <w:tc>
          <w:tcPr>
            <w:tcW w:w="814" w:type="dxa"/>
            <w:shd w:val="clear" w:color="auto" w:fill="E7E6E6" w:themeFill="background2"/>
            <w:vAlign w:val="center"/>
          </w:tcPr>
          <w:p w14:paraId="6DD035DD" w14:textId="77777777" w:rsidR="00BD0299" w:rsidRPr="00FF6A71" w:rsidRDefault="00BD0299">
            <w:pPr>
              <w:spacing w:before="0" w:after="0" w:line="240" w:lineRule="auto"/>
              <w:jc w:val="center"/>
              <w:rPr>
                <w:ins w:id="61505" w:author="pete jones" w:date="2022-01-04T12:37:00Z"/>
                <w:rFonts w:eastAsiaTheme="minorEastAsia" w:cstheme="minorHAnsi"/>
                <w:b/>
                <w:bCs/>
              </w:rPr>
              <w:pPrChange w:id="61506" w:author="pete jones" w:date="2022-01-04T12:57:00Z">
                <w:pPr>
                  <w:jc w:val="center"/>
                </w:pPr>
              </w:pPrChange>
            </w:pPr>
            <w:ins w:id="61507" w:author="pete jones" w:date="2022-01-04T12:37:00Z">
              <w:r w:rsidRPr="00FF6A71">
                <w:rPr>
                  <w:rFonts w:eastAsiaTheme="minorEastAsia" w:cstheme="minorHAnsi"/>
                  <w:b/>
                  <w:bCs/>
                </w:rPr>
                <w:lastRenderedPageBreak/>
                <w:t>scale</w:t>
              </w:r>
            </w:ins>
          </w:p>
        </w:tc>
        <w:tc>
          <w:tcPr>
            <w:tcW w:w="814" w:type="dxa"/>
            <w:shd w:val="clear" w:color="auto" w:fill="E7E6E6" w:themeFill="background2"/>
            <w:noWrap/>
            <w:vAlign w:val="center"/>
          </w:tcPr>
          <w:p w14:paraId="67AF6388" w14:textId="77777777" w:rsidR="00BD0299" w:rsidRPr="00FF6A71" w:rsidRDefault="00BD0299">
            <w:pPr>
              <w:spacing w:before="0" w:after="0" w:line="240" w:lineRule="auto"/>
              <w:jc w:val="center"/>
              <w:rPr>
                <w:ins w:id="61508" w:author="pete jones" w:date="2022-01-04T12:37:00Z"/>
                <w:rFonts w:eastAsiaTheme="minorEastAsia" w:cstheme="minorHAnsi"/>
                <w:b/>
                <w:bCs/>
              </w:rPr>
              <w:pPrChange w:id="61509" w:author="pete jones" w:date="2022-01-04T12:57:00Z">
                <w:pPr>
                  <w:jc w:val="center"/>
                </w:pPr>
              </w:pPrChange>
            </w:pPr>
            <w:ins w:id="61510"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E8A492C" w14:textId="77777777" w:rsidR="00BD0299" w:rsidRPr="00FF6A71" w:rsidRDefault="00BD0299">
            <w:pPr>
              <w:spacing w:before="0" w:after="0" w:line="240" w:lineRule="auto"/>
              <w:jc w:val="center"/>
              <w:rPr>
                <w:ins w:id="61511" w:author="pete jones" w:date="2022-01-04T12:37:00Z"/>
                <w:rFonts w:eastAsiaTheme="minorEastAsia" w:cstheme="minorHAnsi"/>
                <w:b/>
                <w:bCs/>
              </w:rPr>
              <w:pPrChange w:id="61512" w:author="pete jones" w:date="2022-01-04T12:57:00Z">
                <w:pPr>
                  <w:jc w:val="center"/>
                </w:pPr>
              </w:pPrChange>
            </w:pPr>
            <w:ins w:id="61513"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A2604FD" w14:textId="77777777" w:rsidR="00BD0299" w:rsidRPr="00FF6A71" w:rsidRDefault="00BD0299">
            <w:pPr>
              <w:spacing w:before="0" w:after="0" w:line="240" w:lineRule="auto"/>
              <w:jc w:val="center"/>
              <w:rPr>
                <w:ins w:id="61514" w:author="pete jones" w:date="2022-01-04T12:37:00Z"/>
                <w:rFonts w:eastAsiaTheme="minorEastAsia" w:cstheme="minorHAnsi"/>
                <w:b/>
                <w:bCs/>
              </w:rPr>
              <w:pPrChange w:id="61515" w:author="pete jones" w:date="2022-01-04T12:57:00Z">
                <w:pPr>
                  <w:jc w:val="center"/>
                </w:pPr>
              </w:pPrChange>
            </w:pPr>
            <w:ins w:id="61516"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0F9A15E3" w14:textId="77777777" w:rsidR="00BD0299" w:rsidRPr="00FF6A71" w:rsidRDefault="00BD0299">
            <w:pPr>
              <w:spacing w:before="0" w:after="0" w:line="240" w:lineRule="auto"/>
              <w:jc w:val="center"/>
              <w:rPr>
                <w:ins w:id="61517" w:author="pete jones" w:date="2022-01-04T12:37:00Z"/>
                <w:rFonts w:eastAsiaTheme="minorEastAsia" w:cstheme="minorHAnsi"/>
                <w:b/>
                <w:bCs/>
              </w:rPr>
              <w:pPrChange w:id="61518" w:author="pete jones" w:date="2022-01-04T12:57:00Z">
                <w:pPr>
                  <w:jc w:val="center"/>
                </w:pPr>
              </w:pPrChange>
            </w:pPr>
            <w:ins w:id="61519"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5464CE1" w14:textId="77777777" w:rsidR="00BD0299" w:rsidRPr="00FF6A71" w:rsidRDefault="00BD0299">
            <w:pPr>
              <w:spacing w:before="0" w:after="0" w:line="240" w:lineRule="auto"/>
              <w:jc w:val="center"/>
              <w:rPr>
                <w:ins w:id="61520" w:author="pete jones" w:date="2022-01-04T12:37:00Z"/>
                <w:rFonts w:eastAsiaTheme="minorEastAsia" w:cstheme="minorHAnsi"/>
                <w:b/>
                <w:bCs/>
              </w:rPr>
              <w:pPrChange w:id="61521" w:author="pete jones" w:date="2022-01-04T12:57:00Z">
                <w:pPr>
                  <w:jc w:val="center"/>
                </w:pPr>
              </w:pPrChange>
            </w:pPr>
            <w:ins w:id="61522"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5001C0C" w14:textId="77777777" w:rsidR="00BD0299" w:rsidRPr="00FF6A71" w:rsidRDefault="00BD0299">
            <w:pPr>
              <w:spacing w:before="0" w:after="0" w:line="240" w:lineRule="auto"/>
              <w:jc w:val="center"/>
              <w:rPr>
                <w:ins w:id="61523" w:author="pete jones" w:date="2022-01-04T12:37:00Z"/>
                <w:rFonts w:eastAsiaTheme="minorEastAsia" w:cstheme="minorHAnsi"/>
                <w:b/>
                <w:bCs/>
              </w:rPr>
              <w:pPrChange w:id="61524" w:author="pete jones" w:date="2022-01-04T12:57:00Z">
                <w:pPr>
                  <w:jc w:val="center"/>
                </w:pPr>
              </w:pPrChange>
            </w:pPr>
            <w:ins w:id="61525"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4040B6B3" w14:textId="77777777" w:rsidR="00BD0299" w:rsidRPr="00FF6A71" w:rsidRDefault="00BD0299">
            <w:pPr>
              <w:spacing w:before="0" w:after="0" w:line="240" w:lineRule="auto"/>
              <w:jc w:val="center"/>
              <w:rPr>
                <w:ins w:id="61526" w:author="pete jones" w:date="2022-01-04T12:37:00Z"/>
                <w:rFonts w:eastAsiaTheme="minorEastAsia" w:cstheme="minorHAnsi"/>
                <w:b/>
                <w:bCs/>
              </w:rPr>
              <w:pPrChange w:id="61527" w:author="pete jones" w:date="2022-01-04T12:57:00Z">
                <w:pPr>
                  <w:jc w:val="center"/>
                </w:pPr>
              </w:pPrChange>
            </w:pPr>
            <w:ins w:id="61528" w:author="pete jones" w:date="2022-01-04T12:37:00Z">
              <w:r w:rsidRPr="00FF6A71">
                <w:rPr>
                  <w:rFonts w:eastAsiaTheme="minorEastAsia" w:cstheme="minorHAnsi"/>
                  <w:b/>
                  <w:bCs/>
                </w:rPr>
                <w:t>7</w:t>
              </w:r>
            </w:ins>
          </w:p>
        </w:tc>
      </w:tr>
      <w:tr w:rsidR="00BD0299" w:rsidRPr="00FF6A71" w14:paraId="59766A34" w14:textId="77777777" w:rsidTr="00C77D52">
        <w:tblPrEx>
          <w:tblW w:w="0" w:type="auto"/>
          <w:jc w:val="center"/>
          <w:tblPrExChange w:id="61529" w:author="pete jones" w:date="2022-01-04T12:57:00Z">
            <w:tblPrEx>
              <w:tblW w:w="0" w:type="auto"/>
              <w:jc w:val="center"/>
            </w:tblPrEx>
          </w:tblPrExChange>
        </w:tblPrEx>
        <w:trPr>
          <w:trHeight w:val="300"/>
          <w:jc w:val="center"/>
          <w:ins w:id="61530" w:author="pete jones" w:date="2022-01-04T12:37:00Z"/>
          <w:trPrChange w:id="61531" w:author="pete jones" w:date="2022-01-04T12:57:00Z">
            <w:trPr>
              <w:trHeight w:val="300"/>
              <w:jc w:val="center"/>
            </w:trPr>
          </w:trPrChange>
        </w:trPr>
        <w:tc>
          <w:tcPr>
            <w:tcW w:w="814" w:type="dxa"/>
            <w:vAlign w:val="center"/>
            <w:tcPrChange w:id="61532" w:author="pete jones" w:date="2022-01-04T12:57:00Z">
              <w:tcPr>
                <w:tcW w:w="814" w:type="dxa"/>
                <w:vAlign w:val="center"/>
              </w:tcPr>
            </w:tcPrChange>
          </w:tcPr>
          <w:p w14:paraId="6004700B" w14:textId="77777777" w:rsidR="00BD0299" w:rsidRPr="00FF6A71" w:rsidRDefault="00BD0299">
            <w:pPr>
              <w:spacing w:before="0" w:after="0" w:line="240" w:lineRule="auto"/>
              <w:jc w:val="center"/>
              <w:rPr>
                <w:ins w:id="61533" w:author="pete jones" w:date="2022-01-04T12:37:00Z"/>
                <w:rFonts w:eastAsiaTheme="minorEastAsia" w:cstheme="minorHAnsi"/>
                <w:b/>
                <w:bCs/>
              </w:rPr>
              <w:pPrChange w:id="61534" w:author="pete jones" w:date="2022-01-04T12:57:00Z">
                <w:pPr>
                  <w:jc w:val="center"/>
                </w:pPr>
              </w:pPrChange>
            </w:pPr>
            <w:ins w:id="61535" w:author="pete jones" w:date="2022-01-04T12:37:00Z">
              <w:r w:rsidRPr="00FF6A71">
                <w:rPr>
                  <w:rFonts w:eastAsiaTheme="minorEastAsia" w:cstheme="minorHAnsi"/>
                  <w:b/>
                  <w:bCs/>
                </w:rPr>
                <w:t>%</w:t>
              </w:r>
            </w:ins>
          </w:p>
        </w:tc>
        <w:tc>
          <w:tcPr>
            <w:tcW w:w="814" w:type="dxa"/>
            <w:shd w:val="clear" w:color="auto" w:fill="auto"/>
            <w:noWrap/>
            <w:vAlign w:val="bottom"/>
            <w:tcPrChange w:id="61536" w:author="pete jones" w:date="2022-01-04T12:57:00Z">
              <w:tcPr>
                <w:tcW w:w="814" w:type="dxa"/>
                <w:tcBorders>
                  <w:top w:val="single" w:sz="4" w:space="0" w:color="4472C4"/>
                  <w:left w:val="nil"/>
                  <w:bottom w:val="nil"/>
                  <w:right w:val="nil"/>
                </w:tcBorders>
                <w:shd w:val="clear" w:color="auto" w:fill="auto"/>
                <w:noWrap/>
                <w:vAlign w:val="bottom"/>
              </w:tcPr>
            </w:tcPrChange>
          </w:tcPr>
          <w:p w14:paraId="254B342F" w14:textId="77777777" w:rsidR="00BD0299" w:rsidRPr="00FF6A71" w:rsidRDefault="00BD0299">
            <w:pPr>
              <w:spacing w:before="0" w:after="0" w:line="240" w:lineRule="auto"/>
              <w:jc w:val="center"/>
              <w:rPr>
                <w:ins w:id="61537" w:author="pete jones" w:date="2022-01-04T12:37:00Z"/>
                <w:rFonts w:eastAsiaTheme="minorEastAsia" w:cstheme="minorHAnsi"/>
                <w:b/>
                <w:bCs/>
                <w:rPrChange w:id="61538" w:author="pete jones" w:date="2022-01-04T13:45:00Z">
                  <w:rPr>
                    <w:ins w:id="61539" w:author="pete jones" w:date="2022-01-04T12:37:00Z"/>
                    <w:rFonts w:eastAsiaTheme="minorEastAsia" w:cstheme="minorHAnsi"/>
                  </w:rPr>
                </w:rPrChange>
              </w:rPr>
              <w:pPrChange w:id="61540" w:author="pete jones" w:date="2022-01-04T12:57:00Z">
                <w:pPr>
                  <w:jc w:val="center"/>
                </w:pPr>
              </w:pPrChange>
            </w:pPr>
          </w:p>
        </w:tc>
        <w:tc>
          <w:tcPr>
            <w:tcW w:w="814" w:type="dxa"/>
            <w:shd w:val="clear" w:color="auto" w:fill="auto"/>
            <w:noWrap/>
            <w:vAlign w:val="bottom"/>
            <w:tcPrChange w:id="61541" w:author="pete jones" w:date="2022-01-04T12:57:00Z">
              <w:tcPr>
                <w:tcW w:w="814" w:type="dxa"/>
                <w:tcBorders>
                  <w:top w:val="single" w:sz="4" w:space="0" w:color="4472C4"/>
                  <w:left w:val="nil"/>
                  <w:bottom w:val="nil"/>
                  <w:right w:val="nil"/>
                </w:tcBorders>
                <w:shd w:val="clear" w:color="auto" w:fill="auto"/>
                <w:noWrap/>
                <w:vAlign w:val="bottom"/>
              </w:tcPr>
            </w:tcPrChange>
          </w:tcPr>
          <w:p w14:paraId="511DAEEA" w14:textId="77777777" w:rsidR="00BD0299" w:rsidRPr="00FA4BC3" w:rsidRDefault="00BD0299">
            <w:pPr>
              <w:spacing w:before="0" w:after="0" w:line="240" w:lineRule="auto"/>
              <w:jc w:val="center"/>
              <w:rPr>
                <w:ins w:id="61542" w:author="pete jones" w:date="2022-01-04T12:37:00Z"/>
                <w:rFonts w:eastAsiaTheme="minorEastAsia" w:cstheme="minorHAnsi"/>
              </w:rPr>
              <w:pPrChange w:id="61543" w:author="pete jones" w:date="2022-01-04T12:57:00Z">
                <w:pPr>
                  <w:jc w:val="center"/>
                </w:pPr>
              </w:pPrChange>
            </w:pPr>
            <w:ins w:id="61544" w:author="pete jones" w:date="2022-01-04T12:37:00Z">
              <w:r w:rsidRPr="00FA4BC3">
                <w:rPr>
                  <w:rFonts w:eastAsiaTheme="minorEastAsia" w:cstheme="minorHAnsi"/>
                  <w:rPrChange w:id="61545" w:author="pete jones" w:date="2022-01-04T15:00:00Z">
                    <w:rPr>
                      <w:rFonts w:ascii="Calibri" w:hAnsi="Calibri" w:cs="Calibri"/>
                      <w:color w:val="000000"/>
                    </w:rPr>
                  </w:rPrChange>
                </w:rPr>
                <w:t>10%</w:t>
              </w:r>
            </w:ins>
          </w:p>
        </w:tc>
        <w:tc>
          <w:tcPr>
            <w:tcW w:w="814" w:type="dxa"/>
            <w:shd w:val="clear" w:color="auto" w:fill="auto"/>
            <w:noWrap/>
            <w:vAlign w:val="center"/>
            <w:tcPrChange w:id="61546" w:author="pete jones" w:date="2022-01-04T12:57:00Z">
              <w:tcPr>
                <w:tcW w:w="814" w:type="dxa"/>
                <w:tcBorders>
                  <w:top w:val="single" w:sz="4" w:space="0" w:color="4472C4"/>
                  <w:left w:val="nil"/>
                  <w:bottom w:val="nil"/>
                  <w:right w:val="nil"/>
                </w:tcBorders>
                <w:shd w:val="clear" w:color="auto" w:fill="auto"/>
                <w:noWrap/>
                <w:vAlign w:val="center"/>
              </w:tcPr>
            </w:tcPrChange>
          </w:tcPr>
          <w:p w14:paraId="7ACC178D" w14:textId="77777777" w:rsidR="00BD0299" w:rsidRPr="00FA4BC3" w:rsidRDefault="00BD0299">
            <w:pPr>
              <w:spacing w:before="0" w:after="0" w:line="240" w:lineRule="auto"/>
              <w:jc w:val="center"/>
              <w:rPr>
                <w:ins w:id="61547" w:author="pete jones" w:date="2022-01-04T12:37:00Z"/>
                <w:rFonts w:eastAsiaTheme="minorEastAsia" w:cstheme="minorHAnsi"/>
              </w:rPr>
              <w:pPrChange w:id="61548" w:author="pete jones" w:date="2022-01-04T12:57:00Z">
                <w:pPr>
                  <w:jc w:val="center"/>
                </w:pPr>
              </w:pPrChange>
            </w:pPr>
            <w:ins w:id="61549" w:author="pete jones" w:date="2022-01-04T12:37:00Z">
              <w:r w:rsidRPr="00FA4BC3">
                <w:rPr>
                  <w:rFonts w:eastAsiaTheme="minorEastAsia" w:cstheme="minorHAnsi"/>
                  <w:rPrChange w:id="61550" w:author="pete jones" w:date="2022-01-04T15:00:00Z">
                    <w:rPr>
                      <w:rFonts w:ascii="Calibri" w:hAnsi="Calibri" w:cs="Calibri"/>
                      <w:color w:val="000000"/>
                    </w:rPr>
                  </w:rPrChange>
                </w:rPr>
                <w:t>50%</w:t>
              </w:r>
            </w:ins>
          </w:p>
        </w:tc>
        <w:tc>
          <w:tcPr>
            <w:tcW w:w="692" w:type="dxa"/>
            <w:shd w:val="clear" w:color="auto" w:fill="auto"/>
            <w:noWrap/>
            <w:vAlign w:val="center"/>
            <w:tcPrChange w:id="61551" w:author="pete jones" w:date="2022-01-04T12:57:00Z">
              <w:tcPr>
                <w:tcW w:w="692" w:type="dxa"/>
                <w:tcBorders>
                  <w:top w:val="single" w:sz="4" w:space="0" w:color="4472C4"/>
                  <w:left w:val="nil"/>
                  <w:bottom w:val="nil"/>
                  <w:right w:val="nil"/>
                </w:tcBorders>
                <w:shd w:val="clear" w:color="auto" w:fill="auto"/>
                <w:noWrap/>
                <w:vAlign w:val="center"/>
              </w:tcPr>
            </w:tcPrChange>
          </w:tcPr>
          <w:p w14:paraId="02B0868B" w14:textId="77777777" w:rsidR="00BD0299" w:rsidRPr="00FA4BC3" w:rsidRDefault="00BD0299">
            <w:pPr>
              <w:spacing w:before="0" w:after="0" w:line="240" w:lineRule="auto"/>
              <w:jc w:val="center"/>
              <w:rPr>
                <w:ins w:id="61552" w:author="pete jones" w:date="2022-01-04T12:37:00Z"/>
                <w:rFonts w:eastAsiaTheme="minorEastAsia" w:cstheme="minorHAnsi"/>
              </w:rPr>
              <w:pPrChange w:id="61553" w:author="pete jones" w:date="2022-01-04T12:57:00Z">
                <w:pPr>
                  <w:jc w:val="center"/>
                </w:pPr>
              </w:pPrChange>
            </w:pPr>
            <w:ins w:id="61554" w:author="pete jones" w:date="2022-01-04T12:37:00Z">
              <w:r w:rsidRPr="00FA4BC3">
                <w:rPr>
                  <w:rFonts w:eastAsiaTheme="minorEastAsia" w:cstheme="minorHAnsi"/>
                  <w:rPrChange w:id="61555" w:author="pete jones" w:date="2022-01-04T15:00:00Z">
                    <w:rPr>
                      <w:rFonts w:ascii="Calibri" w:hAnsi="Calibri" w:cs="Calibri"/>
                      <w:color w:val="000000"/>
                    </w:rPr>
                  </w:rPrChange>
                </w:rPr>
                <w:t>30%</w:t>
              </w:r>
            </w:ins>
          </w:p>
        </w:tc>
        <w:tc>
          <w:tcPr>
            <w:tcW w:w="692" w:type="dxa"/>
            <w:shd w:val="clear" w:color="auto" w:fill="auto"/>
            <w:noWrap/>
            <w:vAlign w:val="center"/>
            <w:tcPrChange w:id="61556" w:author="pete jones" w:date="2022-01-04T12:57:00Z">
              <w:tcPr>
                <w:tcW w:w="692" w:type="dxa"/>
                <w:tcBorders>
                  <w:top w:val="single" w:sz="4" w:space="0" w:color="4472C4"/>
                  <w:left w:val="nil"/>
                  <w:bottom w:val="nil"/>
                  <w:right w:val="nil"/>
                </w:tcBorders>
                <w:shd w:val="clear" w:color="auto" w:fill="auto"/>
                <w:noWrap/>
                <w:vAlign w:val="center"/>
              </w:tcPr>
            </w:tcPrChange>
          </w:tcPr>
          <w:p w14:paraId="492641F6" w14:textId="77777777" w:rsidR="00BD0299" w:rsidRPr="00FA4BC3" w:rsidRDefault="00BD0299">
            <w:pPr>
              <w:spacing w:before="0" w:after="0" w:line="240" w:lineRule="auto"/>
              <w:jc w:val="center"/>
              <w:rPr>
                <w:ins w:id="61557" w:author="pete jones" w:date="2022-01-04T12:37:00Z"/>
                <w:rFonts w:eastAsiaTheme="minorEastAsia" w:cstheme="minorHAnsi"/>
              </w:rPr>
              <w:pPrChange w:id="61558" w:author="pete jones" w:date="2022-01-04T12:57:00Z">
                <w:pPr>
                  <w:jc w:val="center"/>
                </w:pPr>
              </w:pPrChange>
            </w:pPr>
          </w:p>
        </w:tc>
        <w:tc>
          <w:tcPr>
            <w:tcW w:w="692" w:type="dxa"/>
            <w:shd w:val="clear" w:color="auto" w:fill="auto"/>
            <w:noWrap/>
            <w:vAlign w:val="bottom"/>
            <w:tcPrChange w:id="61559" w:author="pete jones" w:date="2022-01-04T12:57:00Z">
              <w:tcPr>
                <w:tcW w:w="692" w:type="dxa"/>
                <w:tcBorders>
                  <w:top w:val="single" w:sz="4" w:space="0" w:color="4472C4"/>
                  <w:left w:val="nil"/>
                  <w:bottom w:val="nil"/>
                  <w:right w:val="nil"/>
                </w:tcBorders>
                <w:shd w:val="clear" w:color="auto" w:fill="auto"/>
                <w:noWrap/>
                <w:vAlign w:val="bottom"/>
              </w:tcPr>
            </w:tcPrChange>
          </w:tcPr>
          <w:p w14:paraId="5BBD4E70" w14:textId="77777777" w:rsidR="00BD0299" w:rsidRPr="00FA4BC3" w:rsidRDefault="00BD0299">
            <w:pPr>
              <w:spacing w:before="0" w:after="0" w:line="240" w:lineRule="auto"/>
              <w:jc w:val="center"/>
              <w:rPr>
                <w:ins w:id="61560" w:author="pete jones" w:date="2022-01-04T12:37:00Z"/>
                <w:rFonts w:eastAsiaTheme="minorEastAsia" w:cstheme="minorHAnsi"/>
              </w:rPr>
              <w:pPrChange w:id="61561" w:author="pete jones" w:date="2022-01-04T12:57:00Z">
                <w:pPr>
                  <w:jc w:val="center"/>
                </w:pPr>
              </w:pPrChange>
            </w:pPr>
            <w:ins w:id="61562" w:author="pete jones" w:date="2022-01-04T12:37:00Z">
              <w:r w:rsidRPr="00FA4BC3">
                <w:rPr>
                  <w:rFonts w:eastAsiaTheme="minorEastAsia" w:cstheme="minorHAnsi"/>
                  <w:rPrChange w:id="61563" w:author="pete jones" w:date="2022-01-04T15:00:00Z">
                    <w:rPr>
                      <w:rFonts w:ascii="Calibri" w:hAnsi="Calibri" w:cs="Calibri"/>
                      <w:color w:val="000000"/>
                    </w:rPr>
                  </w:rPrChange>
                </w:rPr>
                <w:t>10%</w:t>
              </w:r>
            </w:ins>
          </w:p>
        </w:tc>
        <w:tc>
          <w:tcPr>
            <w:tcW w:w="692" w:type="dxa"/>
            <w:shd w:val="clear" w:color="auto" w:fill="auto"/>
            <w:noWrap/>
            <w:vAlign w:val="bottom"/>
            <w:tcPrChange w:id="61564" w:author="pete jones" w:date="2022-01-04T12:57:00Z">
              <w:tcPr>
                <w:tcW w:w="692" w:type="dxa"/>
                <w:tcBorders>
                  <w:top w:val="single" w:sz="4" w:space="0" w:color="4472C4"/>
                  <w:left w:val="nil"/>
                  <w:bottom w:val="nil"/>
                  <w:right w:val="nil"/>
                </w:tcBorders>
                <w:shd w:val="clear" w:color="auto" w:fill="auto"/>
                <w:noWrap/>
                <w:vAlign w:val="bottom"/>
              </w:tcPr>
            </w:tcPrChange>
          </w:tcPr>
          <w:p w14:paraId="087707E4" w14:textId="77777777" w:rsidR="00BD0299" w:rsidRPr="00FF6A71" w:rsidRDefault="00BD0299">
            <w:pPr>
              <w:spacing w:before="0" w:after="0" w:line="240" w:lineRule="auto"/>
              <w:jc w:val="center"/>
              <w:rPr>
                <w:ins w:id="61565" w:author="pete jones" w:date="2022-01-04T12:37:00Z"/>
                <w:rFonts w:eastAsiaTheme="minorEastAsia" w:cstheme="minorHAnsi"/>
                <w:b/>
                <w:bCs/>
                <w:rPrChange w:id="61566" w:author="pete jones" w:date="2022-01-04T13:45:00Z">
                  <w:rPr>
                    <w:ins w:id="61567" w:author="pete jones" w:date="2022-01-04T12:37:00Z"/>
                    <w:rFonts w:eastAsiaTheme="minorEastAsia" w:cstheme="minorHAnsi"/>
                  </w:rPr>
                </w:rPrChange>
              </w:rPr>
              <w:pPrChange w:id="61568" w:author="pete jones" w:date="2022-01-04T12:57:00Z">
                <w:pPr>
                  <w:jc w:val="center"/>
                </w:pPr>
              </w:pPrChange>
            </w:pPr>
          </w:p>
        </w:tc>
      </w:tr>
      <w:tr w:rsidR="00BD0299" w:rsidRPr="00FF6A71" w14:paraId="26E40F5C" w14:textId="77777777" w:rsidTr="00C77D52">
        <w:tblPrEx>
          <w:tblW w:w="0" w:type="auto"/>
          <w:jc w:val="center"/>
          <w:tblPrExChange w:id="61569" w:author="pete jones" w:date="2022-01-04T12:57:00Z">
            <w:tblPrEx>
              <w:tblW w:w="0" w:type="auto"/>
              <w:jc w:val="center"/>
            </w:tblPrEx>
          </w:tblPrExChange>
        </w:tblPrEx>
        <w:trPr>
          <w:trHeight w:val="300"/>
          <w:jc w:val="center"/>
          <w:ins w:id="61570" w:author="pete jones" w:date="2022-01-04T12:37:00Z"/>
          <w:trPrChange w:id="61571" w:author="pete jones" w:date="2022-01-04T12:57:00Z">
            <w:trPr>
              <w:trHeight w:val="300"/>
              <w:jc w:val="center"/>
            </w:trPr>
          </w:trPrChange>
        </w:trPr>
        <w:tc>
          <w:tcPr>
            <w:tcW w:w="814" w:type="dxa"/>
            <w:vAlign w:val="center"/>
            <w:tcPrChange w:id="61572" w:author="pete jones" w:date="2022-01-04T12:57:00Z">
              <w:tcPr>
                <w:tcW w:w="814" w:type="dxa"/>
                <w:vAlign w:val="center"/>
              </w:tcPr>
            </w:tcPrChange>
          </w:tcPr>
          <w:p w14:paraId="2ED52575" w14:textId="77777777" w:rsidR="00BD0299" w:rsidRPr="00FF6A71" w:rsidRDefault="00BD0299">
            <w:pPr>
              <w:spacing w:before="0" w:after="0" w:line="240" w:lineRule="auto"/>
              <w:jc w:val="center"/>
              <w:rPr>
                <w:ins w:id="61573" w:author="pete jones" w:date="2022-01-04T12:37:00Z"/>
                <w:rFonts w:eastAsiaTheme="minorEastAsia" w:cstheme="minorHAnsi"/>
                <w:b/>
                <w:bCs/>
              </w:rPr>
              <w:pPrChange w:id="61574" w:author="pete jones" w:date="2022-01-04T12:57:00Z">
                <w:pPr>
                  <w:jc w:val="center"/>
                </w:pPr>
              </w:pPrChange>
            </w:pPr>
            <w:ins w:id="61575" w:author="pete jones" w:date="2022-01-04T12:37:00Z">
              <w:r w:rsidRPr="00FF6A71">
                <w:rPr>
                  <w:rFonts w:eastAsiaTheme="minorEastAsia" w:cstheme="minorHAnsi"/>
                  <w:b/>
                  <w:bCs/>
                </w:rPr>
                <w:t>Count</w:t>
              </w:r>
            </w:ins>
          </w:p>
        </w:tc>
        <w:tc>
          <w:tcPr>
            <w:tcW w:w="814" w:type="dxa"/>
            <w:shd w:val="clear" w:color="auto" w:fill="auto"/>
            <w:noWrap/>
            <w:vAlign w:val="center"/>
            <w:tcPrChange w:id="61576" w:author="pete jones" w:date="2022-01-04T12:57:00Z">
              <w:tcPr>
                <w:tcW w:w="814" w:type="dxa"/>
                <w:tcBorders>
                  <w:top w:val="single" w:sz="4" w:space="0" w:color="4472C4"/>
                  <w:left w:val="nil"/>
                  <w:bottom w:val="nil"/>
                  <w:right w:val="nil"/>
                </w:tcBorders>
                <w:shd w:val="clear" w:color="auto" w:fill="auto"/>
                <w:noWrap/>
                <w:vAlign w:val="center"/>
              </w:tcPr>
            </w:tcPrChange>
          </w:tcPr>
          <w:p w14:paraId="420AC7CE" w14:textId="77777777" w:rsidR="00BD0299" w:rsidRPr="00FF6A71" w:rsidRDefault="00BD0299">
            <w:pPr>
              <w:spacing w:before="0" w:after="0" w:line="240" w:lineRule="auto"/>
              <w:jc w:val="center"/>
              <w:rPr>
                <w:ins w:id="61577" w:author="pete jones" w:date="2022-01-04T12:37:00Z"/>
                <w:rFonts w:eastAsiaTheme="minorEastAsia" w:cstheme="minorHAnsi"/>
                <w:b/>
                <w:bCs/>
                <w:rPrChange w:id="61578" w:author="pete jones" w:date="2022-01-04T13:45:00Z">
                  <w:rPr>
                    <w:ins w:id="61579" w:author="pete jones" w:date="2022-01-04T12:37:00Z"/>
                    <w:rFonts w:eastAsiaTheme="minorEastAsia" w:cstheme="minorHAnsi"/>
                  </w:rPr>
                </w:rPrChange>
              </w:rPr>
              <w:pPrChange w:id="61580" w:author="pete jones" w:date="2022-01-04T12:57:00Z">
                <w:pPr>
                  <w:jc w:val="center"/>
                </w:pPr>
              </w:pPrChange>
            </w:pPr>
          </w:p>
        </w:tc>
        <w:tc>
          <w:tcPr>
            <w:tcW w:w="814" w:type="dxa"/>
            <w:shd w:val="clear" w:color="auto" w:fill="auto"/>
            <w:noWrap/>
            <w:vAlign w:val="center"/>
            <w:tcPrChange w:id="61581" w:author="pete jones" w:date="2022-01-04T12:57:00Z">
              <w:tcPr>
                <w:tcW w:w="814" w:type="dxa"/>
                <w:tcBorders>
                  <w:top w:val="single" w:sz="4" w:space="0" w:color="4472C4"/>
                  <w:left w:val="nil"/>
                  <w:bottom w:val="nil"/>
                  <w:right w:val="nil"/>
                </w:tcBorders>
                <w:shd w:val="clear" w:color="auto" w:fill="auto"/>
                <w:noWrap/>
                <w:vAlign w:val="center"/>
              </w:tcPr>
            </w:tcPrChange>
          </w:tcPr>
          <w:p w14:paraId="329FFC8F" w14:textId="77777777" w:rsidR="00BD0299" w:rsidRPr="00FA4BC3" w:rsidRDefault="00BD0299">
            <w:pPr>
              <w:spacing w:before="0" w:after="0" w:line="240" w:lineRule="auto"/>
              <w:jc w:val="center"/>
              <w:rPr>
                <w:ins w:id="61582" w:author="pete jones" w:date="2022-01-04T12:37:00Z"/>
                <w:rFonts w:eastAsiaTheme="minorEastAsia" w:cstheme="minorHAnsi"/>
              </w:rPr>
              <w:pPrChange w:id="61583" w:author="pete jones" w:date="2022-01-04T12:57:00Z">
                <w:pPr>
                  <w:jc w:val="center"/>
                </w:pPr>
              </w:pPrChange>
            </w:pPr>
            <w:ins w:id="61584" w:author="pete jones" w:date="2022-01-04T12:37:00Z">
              <w:r w:rsidRPr="00FA4BC3">
                <w:rPr>
                  <w:rFonts w:eastAsiaTheme="minorEastAsia" w:cstheme="minorHAnsi"/>
                  <w:rPrChange w:id="61585" w:author="pete jones" w:date="2022-01-04T15:00:00Z">
                    <w:rPr>
                      <w:rFonts w:ascii="Calibri" w:hAnsi="Calibri" w:cs="Calibri"/>
                      <w:color w:val="000000"/>
                    </w:rPr>
                  </w:rPrChange>
                </w:rPr>
                <w:t>1</w:t>
              </w:r>
            </w:ins>
          </w:p>
        </w:tc>
        <w:tc>
          <w:tcPr>
            <w:tcW w:w="814" w:type="dxa"/>
            <w:shd w:val="clear" w:color="auto" w:fill="auto"/>
            <w:noWrap/>
            <w:vAlign w:val="center"/>
            <w:tcPrChange w:id="61586" w:author="pete jones" w:date="2022-01-04T12:57:00Z">
              <w:tcPr>
                <w:tcW w:w="814" w:type="dxa"/>
                <w:tcBorders>
                  <w:top w:val="single" w:sz="4" w:space="0" w:color="4472C4"/>
                  <w:left w:val="nil"/>
                  <w:bottom w:val="nil"/>
                  <w:right w:val="nil"/>
                </w:tcBorders>
                <w:shd w:val="clear" w:color="auto" w:fill="auto"/>
                <w:noWrap/>
                <w:vAlign w:val="center"/>
              </w:tcPr>
            </w:tcPrChange>
          </w:tcPr>
          <w:p w14:paraId="3EA8C1CE" w14:textId="77777777" w:rsidR="00BD0299" w:rsidRPr="00FA4BC3" w:rsidRDefault="00BD0299">
            <w:pPr>
              <w:spacing w:before="0" w:after="0" w:line="240" w:lineRule="auto"/>
              <w:jc w:val="center"/>
              <w:rPr>
                <w:ins w:id="61587" w:author="pete jones" w:date="2022-01-04T12:37:00Z"/>
                <w:rFonts w:eastAsiaTheme="minorEastAsia" w:cstheme="minorHAnsi"/>
              </w:rPr>
              <w:pPrChange w:id="61588" w:author="pete jones" w:date="2022-01-04T12:57:00Z">
                <w:pPr>
                  <w:jc w:val="center"/>
                </w:pPr>
              </w:pPrChange>
            </w:pPr>
            <w:ins w:id="61589" w:author="pete jones" w:date="2022-01-04T12:37:00Z">
              <w:r w:rsidRPr="00FA4BC3">
                <w:rPr>
                  <w:rFonts w:eastAsiaTheme="minorEastAsia" w:cstheme="minorHAnsi"/>
                  <w:rPrChange w:id="61590" w:author="pete jones" w:date="2022-01-04T15:00:00Z">
                    <w:rPr>
                      <w:rFonts w:ascii="Calibri" w:hAnsi="Calibri" w:cs="Calibri"/>
                      <w:color w:val="000000"/>
                    </w:rPr>
                  </w:rPrChange>
                </w:rPr>
                <w:t>5</w:t>
              </w:r>
            </w:ins>
          </w:p>
        </w:tc>
        <w:tc>
          <w:tcPr>
            <w:tcW w:w="692" w:type="dxa"/>
            <w:shd w:val="clear" w:color="auto" w:fill="auto"/>
            <w:noWrap/>
            <w:vAlign w:val="center"/>
            <w:tcPrChange w:id="61591" w:author="pete jones" w:date="2022-01-04T12:57:00Z">
              <w:tcPr>
                <w:tcW w:w="692" w:type="dxa"/>
                <w:tcBorders>
                  <w:top w:val="single" w:sz="4" w:space="0" w:color="4472C4"/>
                  <w:left w:val="nil"/>
                  <w:bottom w:val="nil"/>
                  <w:right w:val="nil"/>
                </w:tcBorders>
                <w:shd w:val="clear" w:color="auto" w:fill="auto"/>
                <w:noWrap/>
                <w:vAlign w:val="center"/>
              </w:tcPr>
            </w:tcPrChange>
          </w:tcPr>
          <w:p w14:paraId="6B1FDD17" w14:textId="77777777" w:rsidR="00BD0299" w:rsidRPr="00FA4BC3" w:rsidRDefault="00BD0299">
            <w:pPr>
              <w:spacing w:before="0" w:after="0" w:line="240" w:lineRule="auto"/>
              <w:jc w:val="center"/>
              <w:rPr>
                <w:ins w:id="61592" w:author="pete jones" w:date="2022-01-04T12:37:00Z"/>
                <w:rFonts w:eastAsiaTheme="minorEastAsia" w:cstheme="minorHAnsi"/>
              </w:rPr>
              <w:pPrChange w:id="61593" w:author="pete jones" w:date="2022-01-04T12:57:00Z">
                <w:pPr>
                  <w:jc w:val="center"/>
                </w:pPr>
              </w:pPrChange>
            </w:pPr>
            <w:ins w:id="61594" w:author="pete jones" w:date="2022-01-04T12:37:00Z">
              <w:r w:rsidRPr="00FA4BC3">
                <w:rPr>
                  <w:rFonts w:eastAsiaTheme="minorEastAsia" w:cstheme="minorHAnsi"/>
                  <w:rPrChange w:id="61595" w:author="pete jones" w:date="2022-01-04T15:00:00Z">
                    <w:rPr>
                      <w:rFonts w:ascii="Calibri" w:hAnsi="Calibri" w:cs="Calibri"/>
                      <w:color w:val="000000"/>
                    </w:rPr>
                  </w:rPrChange>
                </w:rPr>
                <w:t>3</w:t>
              </w:r>
            </w:ins>
          </w:p>
        </w:tc>
        <w:tc>
          <w:tcPr>
            <w:tcW w:w="692" w:type="dxa"/>
            <w:shd w:val="clear" w:color="auto" w:fill="auto"/>
            <w:noWrap/>
            <w:vAlign w:val="center"/>
            <w:tcPrChange w:id="61596" w:author="pete jones" w:date="2022-01-04T12:57:00Z">
              <w:tcPr>
                <w:tcW w:w="692" w:type="dxa"/>
                <w:tcBorders>
                  <w:top w:val="single" w:sz="4" w:space="0" w:color="4472C4"/>
                  <w:left w:val="nil"/>
                  <w:bottom w:val="nil"/>
                  <w:right w:val="nil"/>
                </w:tcBorders>
                <w:shd w:val="clear" w:color="auto" w:fill="auto"/>
                <w:noWrap/>
                <w:vAlign w:val="center"/>
              </w:tcPr>
            </w:tcPrChange>
          </w:tcPr>
          <w:p w14:paraId="4071B2B7" w14:textId="77777777" w:rsidR="00BD0299" w:rsidRPr="00FA4BC3" w:rsidRDefault="00BD0299">
            <w:pPr>
              <w:spacing w:before="0" w:after="0" w:line="240" w:lineRule="auto"/>
              <w:jc w:val="center"/>
              <w:rPr>
                <w:ins w:id="61597" w:author="pete jones" w:date="2022-01-04T12:37:00Z"/>
                <w:rFonts w:eastAsiaTheme="minorEastAsia" w:cstheme="minorHAnsi"/>
              </w:rPr>
              <w:pPrChange w:id="61598" w:author="pete jones" w:date="2022-01-04T12:57:00Z">
                <w:pPr>
                  <w:jc w:val="center"/>
                </w:pPr>
              </w:pPrChange>
            </w:pPr>
          </w:p>
        </w:tc>
        <w:tc>
          <w:tcPr>
            <w:tcW w:w="692" w:type="dxa"/>
            <w:shd w:val="clear" w:color="auto" w:fill="auto"/>
            <w:noWrap/>
            <w:vAlign w:val="center"/>
            <w:tcPrChange w:id="61599" w:author="pete jones" w:date="2022-01-04T12:57:00Z">
              <w:tcPr>
                <w:tcW w:w="692" w:type="dxa"/>
                <w:tcBorders>
                  <w:top w:val="single" w:sz="4" w:space="0" w:color="4472C4"/>
                  <w:left w:val="nil"/>
                  <w:bottom w:val="nil"/>
                  <w:right w:val="nil"/>
                </w:tcBorders>
                <w:shd w:val="clear" w:color="auto" w:fill="auto"/>
                <w:noWrap/>
                <w:vAlign w:val="center"/>
              </w:tcPr>
            </w:tcPrChange>
          </w:tcPr>
          <w:p w14:paraId="64E1FDF4" w14:textId="77777777" w:rsidR="00BD0299" w:rsidRPr="00FA4BC3" w:rsidRDefault="00BD0299">
            <w:pPr>
              <w:spacing w:before="0" w:after="0" w:line="240" w:lineRule="auto"/>
              <w:jc w:val="center"/>
              <w:rPr>
                <w:ins w:id="61600" w:author="pete jones" w:date="2022-01-04T12:37:00Z"/>
                <w:rFonts w:eastAsiaTheme="minorEastAsia" w:cstheme="minorHAnsi"/>
              </w:rPr>
              <w:pPrChange w:id="61601" w:author="pete jones" w:date="2022-01-04T12:57:00Z">
                <w:pPr>
                  <w:jc w:val="center"/>
                </w:pPr>
              </w:pPrChange>
            </w:pPr>
            <w:ins w:id="61602" w:author="pete jones" w:date="2022-01-04T12:37:00Z">
              <w:r w:rsidRPr="00FA4BC3">
                <w:rPr>
                  <w:rFonts w:eastAsiaTheme="minorEastAsia" w:cstheme="minorHAnsi"/>
                  <w:rPrChange w:id="61603" w:author="pete jones" w:date="2022-01-04T15:00:00Z">
                    <w:rPr>
                      <w:rFonts w:ascii="Calibri" w:hAnsi="Calibri" w:cs="Calibri"/>
                      <w:color w:val="000000"/>
                    </w:rPr>
                  </w:rPrChange>
                </w:rPr>
                <w:t>1</w:t>
              </w:r>
            </w:ins>
          </w:p>
        </w:tc>
        <w:tc>
          <w:tcPr>
            <w:tcW w:w="692" w:type="dxa"/>
            <w:shd w:val="clear" w:color="auto" w:fill="auto"/>
            <w:noWrap/>
            <w:vAlign w:val="center"/>
            <w:tcPrChange w:id="61604" w:author="pete jones" w:date="2022-01-04T12:57:00Z">
              <w:tcPr>
                <w:tcW w:w="692" w:type="dxa"/>
                <w:tcBorders>
                  <w:top w:val="single" w:sz="4" w:space="0" w:color="4472C4"/>
                  <w:left w:val="nil"/>
                  <w:bottom w:val="nil"/>
                  <w:right w:val="nil"/>
                </w:tcBorders>
                <w:shd w:val="clear" w:color="auto" w:fill="auto"/>
                <w:noWrap/>
                <w:vAlign w:val="center"/>
              </w:tcPr>
            </w:tcPrChange>
          </w:tcPr>
          <w:p w14:paraId="4CD873EC" w14:textId="77777777" w:rsidR="00BD0299" w:rsidRPr="00FF6A71" w:rsidRDefault="00BD0299">
            <w:pPr>
              <w:spacing w:before="0" w:after="0" w:line="240" w:lineRule="auto"/>
              <w:jc w:val="center"/>
              <w:rPr>
                <w:ins w:id="61605" w:author="pete jones" w:date="2022-01-04T12:37:00Z"/>
                <w:rFonts w:eastAsiaTheme="minorEastAsia" w:cstheme="minorHAnsi"/>
                <w:b/>
                <w:bCs/>
                <w:rPrChange w:id="61606" w:author="pete jones" w:date="2022-01-04T13:45:00Z">
                  <w:rPr>
                    <w:ins w:id="61607" w:author="pete jones" w:date="2022-01-04T12:37:00Z"/>
                    <w:rFonts w:eastAsiaTheme="minorEastAsia" w:cstheme="minorHAnsi"/>
                  </w:rPr>
                </w:rPrChange>
              </w:rPr>
              <w:pPrChange w:id="61608" w:author="pete jones" w:date="2022-01-04T12:57:00Z">
                <w:pPr>
                  <w:jc w:val="center"/>
                </w:pPr>
              </w:pPrChange>
            </w:pPr>
          </w:p>
        </w:tc>
      </w:tr>
    </w:tbl>
    <w:p w14:paraId="162E021C" w14:textId="77777777" w:rsidR="00BD0299" w:rsidRPr="00FF6A71" w:rsidRDefault="00BD0299" w:rsidP="00BD0299">
      <w:pPr>
        <w:rPr>
          <w:ins w:id="61609" w:author="pete jones" w:date="2022-01-04T12:37:00Z"/>
        </w:rPr>
      </w:pPr>
      <w:ins w:id="61610" w:author="pete jones" w:date="2022-01-04T12:37:00Z">
        <w:r w:rsidRPr="00FF6A71">
          <w:t>Q2.11.14 Design defines engineering. It’s an engineer’s job to create new things to improve society.</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1611">
          <w:tblGrid>
            <w:gridCol w:w="814"/>
            <w:gridCol w:w="814"/>
            <w:gridCol w:w="814"/>
            <w:gridCol w:w="814"/>
            <w:gridCol w:w="692"/>
            <w:gridCol w:w="692"/>
            <w:gridCol w:w="692"/>
            <w:gridCol w:w="692"/>
          </w:tblGrid>
        </w:tblGridChange>
      </w:tblGrid>
      <w:tr w:rsidR="00BD0299" w:rsidRPr="00FF6A71" w14:paraId="02731BF1" w14:textId="77777777" w:rsidTr="00015922">
        <w:trPr>
          <w:trHeight w:val="300"/>
          <w:jc w:val="center"/>
          <w:ins w:id="61612" w:author="pete jones" w:date="2022-01-04T12:37:00Z"/>
        </w:trPr>
        <w:tc>
          <w:tcPr>
            <w:tcW w:w="814" w:type="dxa"/>
            <w:shd w:val="clear" w:color="auto" w:fill="E7E6E6" w:themeFill="background2"/>
            <w:vAlign w:val="center"/>
          </w:tcPr>
          <w:p w14:paraId="7E139CCC" w14:textId="77777777" w:rsidR="00BD0299" w:rsidRPr="00FF6A71" w:rsidRDefault="00BD0299">
            <w:pPr>
              <w:spacing w:before="0" w:after="0" w:line="240" w:lineRule="auto"/>
              <w:jc w:val="center"/>
              <w:rPr>
                <w:ins w:id="61613" w:author="pete jones" w:date="2022-01-04T12:37:00Z"/>
                <w:rFonts w:eastAsiaTheme="minorEastAsia" w:cstheme="minorHAnsi"/>
                <w:b/>
                <w:bCs/>
              </w:rPr>
              <w:pPrChange w:id="61614" w:author="pete jones" w:date="2022-01-04T12:57:00Z">
                <w:pPr>
                  <w:jc w:val="center"/>
                </w:pPr>
              </w:pPrChange>
            </w:pPr>
            <w:ins w:id="61615"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17339E4" w14:textId="77777777" w:rsidR="00BD0299" w:rsidRPr="00FF6A71" w:rsidRDefault="00BD0299">
            <w:pPr>
              <w:spacing w:before="0" w:after="0" w:line="240" w:lineRule="auto"/>
              <w:jc w:val="center"/>
              <w:rPr>
                <w:ins w:id="61616" w:author="pete jones" w:date="2022-01-04T12:37:00Z"/>
                <w:rFonts w:eastAsiaTheme="minorEastAsia" w:cstheme="minorHAnsi"/>
                <w:b/>
                <w:bCs/>
              </w:rPr>
              <w:pPrChange w:id="61617" w:author="pete jones" w:date="2022-01-04T12:57:00Z">
                <w:pPr>
                  <w:jc w:val="center"/>
                </w:pPr>
              </w:pPrChange>
            </w:pPr>
            <w:ins w:id="6161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C80BC5D" w14:textId="77777777" w:rsidR="00BD0299" w:rsidRPr="00FF6A71" w:rsidRDefault="00BD0299">
            <w:pPr>
              <w:spacing w:before="0" w:after="0" w:line="240" w:lineRule="auto"/>
              <w:jc w:val="center"/>
              <w:rPr>
                <w:ins w:id="61619" w:author="pete jones" w:date="2022-01-04T12:37:00Z"/>
                <w:rFonts w:eastAsiaTheme="minorEastAsia" w:cstheme="minorHAnsi"/>
                <w:b/>
                <w:bCs/>
              </w:rPr>
              <w:pPrChange w:id="61620" w:author="pete jones" w:date="2022-01-04T12:57:00Z">
                <w:pPr>
                  <w:jc w:val="center"/>
                </w:pPr>
              </w:pPrChange>
            </w:pPr>
            <w:ins w:id="6162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01C72224" w14:textId="77777777" w:rsidR="00BD0299" w:rsidRPr="00FF6A71" w:rsidRDefault="00BD0299">
            <w:pPr>
              <w:spacing w:before="0" w:after="0" w:line="240" w:lineRule="auto"/>
              <w:jc w:val="center"/>
              <w:rPr>
                <w:ins w:id="61622" w:author="pete jones" w:date="2022-01-04T12:37:00Z"/>
                <w:rFonts w:eastAsiaTheme="minorEastAsia" w:cstheme="minorHAnsi"/>
                <w:b/>
                <w:bCs/>
              </w:rPr>
              <w:pPrChange w:id="61623" w:author="pete jones" w:date="2022-01-04T12:57:00Z">
                <w:pPr>
                  <w:jc w:val="center"/>
                </w:pPr>
              </w:pPrChange>
            </w:pPr>
            <w:ins w:id="6162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F757733" w14:textId="77777777" w:rsidR="00BD0299" w:rsidRPr="00FF6A71" w:rsidRDefault="00BD0299">
            <w:pPr>
              <w:spacing w:before="0" w:after="0" w:line="240" w:lineRule="auto"/>
              <w:jc w:val="center"/>
              <w:rPr>
                <w:ins w:id="61625" w:author="pete jones" w:date="2022-01-04T12:37:00Z"/>
                <w:rFonts w:eastAsiaTheme="minorEastAsia" w:cstheme="minorHAnsi"/>
                <w:b/>
                <w:bCs/>
              </w:rPr>
              <w:pPrChange w:id="61626" w:author="pete jones" w:date="2022-01-04T12:57:00Z">
                <w:pPr>
                  <w:jc w:val="center"/>
                </w:pPr>
              </w:pPrChange>
            </w:pPr>
            <w:ins w:id="6162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86ABB3D" w14:textId="77777777" w:rsidR="00BD0299" w:rsidRPr="00FF6A71" w:rsidRDefault="00BD0299">
            <w:pPr>
              <w:spacing w:before="0" w:after="0" w:line="240" w:lineRule="auto"/>
              <w:jc w:val="center"/>
              <w:rPr>
                <w:ins w:id="61628" w:author="pete jones" w:date="2022-01-04T12:37:00Z"/>
                <w:rFonts w:eastAsiaTheme="minorEastAsia" w:cstheme="minorHAnsi"/>
                <w:b/>
                <w:bCs/>
              </w:rPr>
              <w:pPrChange w:id="61629" w:author="pete jones" w:date="2022-01-04T12:57:00Z">
                <w:pPr>
                  <w:jc w:val="center"/>
                </w:pPr>
              </w:pPrChange>
            </w:pPr>
            <w:ins w:id="6163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619E1097" w14:textId="77777777" w:rsidR="00BD0299" w:rsidRPr="00FF6A71" w:rsidRDefault="00BD0299">
            <w:pPr>
              <w:spacing w:before="0" w:after="0" w:line="240" w:lineRule="auto"/>
              <w:jc w:val="center"/>
              <w:rPr>
                <w:ins w:id="61631" w:author="pete jones" w:date="2022-01-04T12:37:00Z"/>
                <w:rFonts w:eastAsiaTheme="minorEastAsia" w:cstheme="minorHAnsi"/>
                <w:b/>
                <w:bCs/>
              </w:rPr>
              <w:pPrChange w:id="61632" w:author="pete jones" w:date="2022-01-04T12:57:00Z">
                <w:pPr>
                  <w:jc w:val="center"/>
                </w:pPr>
              </w:pPrChange>
            </w:pPr>
            <w:ins w:id="6163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7EF4D3F" w14:textId="77777777" w:rsidR="00BD0299" w:rsidRPr="00FF6A71" w:rsidRDefault="00BD0299">
            <w:pPr>
              <w:spacing w:before="0" w:after="0" w:line="240" w:lineRule="auto"/>
              <w:jc w:val="center"/>
              <w:rPr>
                <w:ins w:id="61634" w:author="pete jones" w:date="2022-01-04T12:37:00Z"/>
                <w:rFonts w:eastAsiaTheme="minorEastAsia" w:cstheme="minorHAnsi"/>
                <w:b/>
                <w:bCs/>
              </w:rPr>
              <w:pPrChange w:id="61635" w:author="pete jones" w:date="2022-01-04T12:57:00Z">
                <w:pPr>
                  <w:jc w:val="center"/>
                </w:pPr>
              </w:pPrChange>
            </w:pPr>
            <w:ins w:id="61636" w:author="pete jones" w:date="2022-01-04T12:37:00Z">
              <w:r w:rsidRPr="00FF6A71">
                <w:rPr>
                  <w:rFonts w:eastAsiaTheme="minorEastAsia" w:cstheme="minorHAnsi"/>
                  <w:b/>
                  <w:bCs/>
                </w:rPr>
                <w:t>7</w:t>
              </w:r>
            </w:ins>
          </w:p>
        </w:tc>
      </w:tr>
      <w:tr w:rsidR="00BD0299" w:rsidRPr="00FF6A71" w14:paraId="28142579" w14:textId="77777777" w:rsidTr="00C77D52">
        <w:tblPrEx>
          <w:tblW w:w="0" w:type="auto"/>
          <w:jc w:val="center"/>
          <w:tblPrExChange w:id="61637" w:author="pete jones" w:date="2022-01-04T12:57:00Z">
            <w:tblPrEx>
              <w:tblW w:w="0" w:type="auto"/>
              <w:jc w:val="center"/>
            </w:tblPrEx>
          </w:tblPrExChange>
        </w:tblPrEx>
        <w:trPr>
          <w:trHeight w:val="300"/>
          <w:jc w:val="center"/>
          <w:ins w:id="61638" w:author="pete jones" w:date="2022-01-04T12:37:00Z"/>
          <w:trPrChange w:id="61639" w:author="pete jones" w:date="2022-01-04T12:57:00Z">
            <w:trPr>
              <w:trHeight w:val="300"/>
              <w:jc w:val="center"/>
            </w:trPr>
          </w:trPrChange>
        </w:trPr>
        <w:tc>
          <w:tcPr>
            <w:tcW w:w="814" w:type="dxa"/>
            <w:vAlign w:val="center"/>
            <w:tcPrChange w:id="61640" w:author="pete jones" w:date="2022-01-04T12:57:00Z">
              <w:tcPr>
                <w:tcW w:w="814" w:type="dxa"/>
                <w:vAlign w:val="center"/>
              </w:tcPr>
            </w:tcPrChange>
          </w:tcPr>
          <w:p w14:paraId="1503ACEB" w14:textId="77777777" w:rsidR="00BD0299" w:rsidRPr="00FF6A71" w:rsidRDefault="00BD0299">
            <w:pPr>
              <w:spacing w:before="0" w:after="0" w:line="240" w:lineRule="auto"/>
              <w:jc w:val="center"/>
              <w:rPr>
                <w:ins w:id="61641" w:author="pete jones" w:date="2022-01-04T12:37:00Z"/>
                <w:rFonts w:eastAsiaTheme="minorEastAsia" w:cstheme="minorHAnsi"/>
                <w:b/>
                <w:bCs/>
              </w:rPr>
              <w:pPrChange w:id="61642" w:author="pete jones" w:date="2022-01-04T12:57:00Z">
                <w:pPr>
                  <w:jc w:val="center"/>
                </w:pPr>
              </w:pPrChange>
            </w:pPr>
            <w:ins w:id="61643" w:author="pete jones" w:date="2022-01-04T12:37:00Z">
              <w:r w:rsidRPr="00FF6A71">
                <w:rPr>
                  <w:rFonts w:eastAsiaTheme="minorEastAsia" w:cstheme="minorHAnsi"/>
                  <w:b/>
                  <w:bCs/>
                </w:rPr>
                <w:t>%</w:t>
              </w:r>
            </w:ins>
          </w:p>
        </w:tc>
        <w:tc>
          <w:tcPr>
            <w:tcW w:w="814" w:type="dxa"/>
            <w:shd w:val="clear" w:color="auto" w:fill="auto"/>
            <w:noWrap/>
            <w:vAlign w:val="bottom"/>
            <w:tcPrChange w:id="61644" w:author="pete jones" w:date="2022-01-04T12:57:00Z">
              <w:tcPr>
                <w:tcW w:w="814" w:type="dxa"/>
                <w:tcBorders>
                  <w:top w:val="single" w:sz="4" w:space="0" w:color="4472C4"/>
                  <w:left w:val="nil"/>
                  <w:bottom w:val="nil"/>
                  <w:right w:val="nil"/>
                </w:tcBorders>
                <w:shd w:val="clear" w:color="auto" w:fill="auto"/>
                <w:noWrap/>
                <w:vAlign w:val="bottom"/>
              </w:tcPr>
            </w:tcPrChange>
          </w:tcPr>
          <w:p w14:paraId="490D67F9" w14:textId="77777777" w:rsidR="00BD0299" w:rsidRPr="00FA4BC3" w:rsidRDefault="00BD0299">
            <w:pPr>
              <w:spacing w:before="0" w:after="0" w:line="240" w:lineRule="auto"/>
              <w:jc w:val="center"/>
              <w:rPr>
                <w:ins w:id="61645" w:author="pete jones" w:date="2022-01-04T12:37:00Z"/>
                <w:rFonts w:eastAsiaTheme="minorEastAsia" w:cstheme="minorHAnsi"/>
              </w:rPr>
              <w:pPrChange w:id="61646" w:author="pete jones" w:date="2022-01-04T12:57:00Z">
                <w:pPr>
                  <w:jc w:val="center"/>
                </w:pPr>
              </w:pPrChange>
            </w:pPr>
            <w:ins w:id="61647" w:author="pete jones" w:date="2022-01-04T12:37:00Z">
              <w:r w:rsidRPr="00FA4BC3">
                <w:rPr>
                  <w:rFonts w:eastAsiaTheme="minorEastAsia" w:cstheme="minorHAnsi"/>
                  <w:rPrChange w:id="61648" w:author="pete jones" w:date="2022-01-04T15:00:00Z">
                    <w:rPr>
                      <w:rFonts w:ascii="Calibri" w:hAnsi="Calibri" w:cs="Calibri"/>
                      <w:color w:val="000000"/>
                    </w:rPr>
                  </w:rPrChange>
                </w:rPr>
                <w:t>10%</w:t>
              </w:r>
            </w:ins>
          </w:p>
        </w:tc>
        <w:tc>
          <w:tcPr>
            <w:tcW w:w="814" w:type="dxa"/>
            <w:shd w:val="clear" w:color="auto" w:fill="auto"/>
            <w:noWrap/>
            <w:vAlign w:val="bottom"/>
            <w:tcPrChange w:id="61649" w:author="pete jones" w:date="2022-01-04T12:57:00Z">
              <w:tcPr>
                <w:tcW w:w="814" w:type="dxa"/>
                <w:tcBorders>
                  <w:top w:val="single" w:sz="4" w:space="0" w:color="4472C4"/>
                  <w:left w:val="nil"/>
                  <w:bottom w:val="nil"/>
                  <w:right w:val="nil"/>
                </w:tcBorders>
                <w:shd w:val="clear" w:color="auto" w:fill="auto"/>
                <w:noWrap/>
                <w:vAlign w:val="bottom"/>
              </w:tcPr>
            </w:tcPrChange>
          </w:tcPr>
          <w:p w14:paraId="225A9992" w14:textId="77777777" w:rsidR="00BD0299" w:rsidRPr="00FA4BC3" w:rsidRDefault="00BD0299">
            <w:pPr>
              <w:spacing w:before="0" w:after="0" w:line="240" w:lineRule="auto"/>
              <w:jc w:val="center"/>
              <w:rPr>
                <w:ins w:id="61650" w:author="pete jones" w:date="2022-01-04T12:37:00Z"/>
                <w:rFonts w:eastAsiaTheme="minorEastAsia" w:cstheme="minorHAnsi"/>
              </w:rPr>
              <w:pPrChange w:id="61651" w:author="pete jones" w:date="2022-01-04T12:57:00Z">
                <w:pPr>
                  <w:jc w:val="center"/>
                </w:pPr>
              </w:pPrChange>
            </w:pPr>
            <w:ins w:id="61652" w:author="pete jones" w:date="2022-01-04T12:37:00Z">
              <w:r w:rsidRPr="00FA4BC3">
                <w:rPr>
                  <w:rFonts w:eastAsiaTheme="minorEastAsia" w:cstheme="minorHAnsi"/>
                  <w:rPrChange w:id="61653" w:author="pete jones" w:date="2022-01-04T15:00:00Z">
                    <w:rPr>
                      <w:rFonts w:ascii="Calibri" w:hAnsi="Calibri" w:cs="Calibri"/>
                      <w:color w:val="000000"/>
                    </w:rPr>
                  </w:rPrChange>
                </w:rPr>
                <w:t>20%</w:t>
              </w:r>
            </w:ins>
          </w:p>
        </w:tc>
        <w:tc>
          <w:tcPr>
            <w:tcW w:w="814" w:type="dxa"/>
            <w:shd w:val="clear" w:color="auto" w:fill="auto"/>
            <w:noWrap/>
            <w:vAlign w:val="center"/>
            <w:tcPrChange w:id="61654" w:author="pete jones" w:date="2022-01-04T12:57:00Z">
              <w:tcPr>
                <w:tcW w:w="814" w:type="dxa"/>
                <w:tcBorders>
                  <w:top w:val="single" w:sz="4" w:space="0" w:color="4472C4"/>
                  <w:left w:val="nil"/>
                  <w:bottom w:val="nil"/>
                  <w:right w:val="nil"/>
                </w:tcBorders>
                <w:shd w:val="clear" w:color="auto" w:fill="auto"/>
                <w:noWrap/>
                <w:vAlign w:val="center"/>
              </w:tcPr>
            </w:tcPrChange>
          </w:tcPr>
          <w:p w14:paraId="08C22EEA" w14:textId="77777777" w:rsidR="00BD0299" w:rsidRPr="00FA4BC3" w:rsidRDefault="00BD0299">
            <w:pPr>
              <w:spacing w:before="0" w:after="0" w:line="240" w:lineRule="auto"/>
              <w:jc w:val="center"/>
              <w:rPr>
                <w:ins w:id="61655" w:author="pete jones" w:date="2022-01-04T12:37:00Z"/>
                <w:rFonts w:eastAsiaTheme="minorEastAsia" w:cstheme="minorHAnsi"/>
              </w:rPr>
              <w:pPrChange w:id="61656" w:author="pete jones" w:date="2022-01-04T12:57:00Z">
                <w:pPr>
                  <w:jc w:val="center"/>
                </w:pPr>
              </w:pPrChange>
            </w:pPr>
            <w:ins w:id="61657" w:author="pete jones" w:date="2022-01-04T12:37:00Z">
              <w:r w:rsidRPr="00FA4BC3">
                <w:rPr>
                  <w:rFonts w:eastAsiaTheme="minorEastAsia" w:cstheme="minorHAnsi"/>
                  <w:rPrChange w:id="61658" w:author="pete jones" w:date="2022-01-04T15:00:00Z">
                    <w:rPr>
                      <w:rFonts w:ascii="Calibri" w:hAnsi="Calibri" w:cs="Calibri"/>
                      <w:color w:val="000000"/>
                    </w:rPr>
                  </w:rPrChange>
                </w:rPr>
                <w:t>40%</w:t>
              </w:r>
            </w:ins>
          </w:p>
        </w:tc>
        <w:tc>
          <w:tcPr>
            <w:tcW w:w="692" w:type="dxa"/>
            <w:shd w:val="clear" w:color="auto" w:fill="auto"/>
            <w:noWrap/>
            <w:vAlign w:val="center"/>
            <w:tcPrChange w:id="61659" w:author="pete jones" w:date="2022-01-04T12:57:00Z">
              <w:tcPr>
                <w:tcW w:w="692" w:type="dxa"/>
                <w:tcBorders>
                  <w:top w:val="single" w:sz="4" w:space="0" w:color="4472C4"/>
                  <w:left w:val="nil"/>
                  <w:bottom w:val="nil"/>
                  <w:right w:val="nil"/>
                </w:tcBorders>
                <w:shd w:val="clear" w:color="auto" w:fill="auto"/>
                <w:noWrap/>
                <w:vAlign w:val="center"/>
              </w:tcPr>
            </w:tcPrChange>
          </w:tcPr>
          <w:p w14:paraId="1C8E7551" w14:textId="77777777" w:rsidR="00BD0299" w:rsidRPr="00FA4BC3" w:rsidRDefault="00BD0299">
            <w:pPr>
              <w:spacing w:before="0" w:after="0" w:line="240" w:lineRule="auto"/>
              <w:jc w:val="center"/>
              <w:rPr>
                <w:ins w:id="61660" w:author="pete jones" w:date="2022-01-04T12:37:00Z"/>
                <w:rFonts w:eastAsiaTheme="minorEastAsia" w:cstheme="minorHAnsi"/>
              </w:rPr>
              <w:pPrChange w:id="61661" w:author="pete jones" w:date="2022-01-04T12:57:00Z">
                <w:pPr>
                  <w:jc w:val="center"/>
                </w:pPr>
              </w:pPrChange>
            </w:pPr>
            <w:ins w:id="61662" w:author="pete jones" w:date="2022-01-04T12:37:00Z">
              <w:r w:rsidRPr="00FA4BC3">
                <w:rPr>
                  <w:rFonts w:eastAsiaTheme="minorEastAsia" w:cstheme="minorHAnsi"/>
                  <w:rPrChange w:id="61663" w:author="pete jones" w:date="2022-01-04T15:00:00Z">
                    <w:rPr>
                      <w:rFonts w:ascii="Calibri" w:hAnsi="Calibri" w:cs="Calibri"/>
                      <w:color w:val="000000"/>
                    </w:rPr>
                  </w:rPrChange>
                </w:rPr>
                <w:t>10%</w:t>
              </w:r>
            </w:ins>
          </w:p>
        </w:tc>
        <w:tc>
          <w:tcPr>
            <w:tcW w:w="692" w:type="dxa"/>
            <w:shd w:val="clear" w:color="auto" w:fill="auto"/>
            <w:noWrap/>
            <w:vAlign w:val="center"/>
            <w:tcPrChange w:id="61664" w:author="pete jones" w:date="2022-01-04T12:57:00Z">
              <w:tcPr>
                <w:tcW w:w="692" w:type="dxa"/>
                <w:tcBorders>
                  <w:top w:val="single" w:sz="4" w:space="0" w:color="4472C4"/>
                  <w:left w:val="nil"/>
                  <w:bottom w:val="nil"/>
                  <w:right w:val="nil"/>
                </w:tcBorders>
                <w:shd w:val="clear" w:color="auto" w:fill="auto"/>
                <w:noWrap/>
                <w:vAlign w:val="center"/>
              </w:tcPr>
            </w:tcPrChange>
          </w:tcPr>
          <w:p w14:paraId="203761A5" w14:textId="77777777" w:rsidR="00BD0299" w:rsidRPr="00FA4BC3" w:rsidRDefault="00BD0299">
            <w:pPr>
              <w:spacing w:before="0" w:after="0" w:line="240" w:lineRule="auto"/>
              <w:jc w:val="center"/>
              <w:rPr>
                <w:ins w:id="61665" w:author="pete jones" w:date="2022-01-04T12:37:00Z"/>
                <w:rFonts w:eastAsiaTheme="minorEastAsia" w:cstheme="minorHAnsi"/>
              </w:rPr>
              <w:pPrChange w:id="61666" w:author="pete jones" w:date="2022-01-04T12:57:00Z">
                <w:pPr>
                  <w:jc w:val="center"/>
                </w:pPr>
              </w:pPrChange>
            </w:pPr>
            <w:ins w:id="61667" w:author="pete jones" w:date="2022-01-04T12:37:00Z">
              <w:r w:rsidRPr="00FA4BC3">
                <w:rPr>
                  <w:rFonts w:eastAsiaTheme="minorEastAsia" w:cstheme="minorHAnsi"/>
                  <w:rPrChange w:id="61668" w:author="pete jones" w:date="2022-01-04T15:00:00Z">
                    <w:rPr>
                      <w:rFonts w:ascii="Calibri" w:hAnsi="Calibri" w:cs="Calibri"/>
                      <w:color w:val="000000"/>
                    </w:rPr>
                  </w:rPrChange>
                </w:rPr>
                <w:t>10%</w:t>
              </w:r>
            </w:ins>
          </w:p>
        </w:tc>
        <w:tc>
          <w:tcPr>
            <w:tcW w:w="692" w:type="dxa"/>
            <w:shd w:val="clear" w:color="auto" w:fill="auto"/>
            <w:noWrap/>
            <w:vAlign w:val="bottom"/>
            <w:tcPrChange w:id="61669" w:author="pete jones" w:date="2022-01-04T12:57:00Z">
              <w:tcPr>
                <w:tcW w:w="692" w:type="dxa"/>
                <w:tcBorders>
                  <w:top w:val="single" w:sz="4" w:space="0" w:color="4472C4"/>
                  <w:left w:val="nil"/>
                  <w:bottom w:val="nil"/>
                  <w:right w:val="nil"/>
                </w:tcBorders>
                <w:shd w:val="clear" w:color="auto" w:fill="auto"/>
                <w:noWrap/>
                <w:vAlign w:val="bottom"/>
              </w:tcPr>
            </w:tcPrChange>
          </w:tcPr>
          <w:p w14:paraId="07A9B9C8" w14:textId="77777777" w:rsidR="00BD0299" w:rsidRPr="00FA4BC3" w:rsidRDefault="00BD0299">
            <w:pPr>
              <w:spacing w:before="0" w:after="0" w:line="240" w:lineRule="auto"/>
              <w:jc w:val="center"/>
              <w:rPr>
                <w:ins w:id="61670" w:author="pete jones" w:date="2022-01-04T12:37:00Z"/>
                <w:rFonts w:eastAsiaTheme="minorEastAsia" w:cstheme="minorHAnsi"/>
              </w:rPr>
              <w:pPrChange w:id="61671" w:author="pete jones" w:date="2022-01-04T12:57:00Z">
                <w:pPr>
                  <w:jc w:val="center"/>
                </w:pPr>
              </w:pPrChange>
            </w:pPr>
            <w:ins w:id="61672" w:author="pete jones" w:date="2022-01-04T12:37:00Z">
              <w:r w:rsidRPr="00FA4BC3">
                <w:rPr>
                  <w:rFonts w:eastAsiaTheme="minorEastAsia" w:cstheme="minorHAnsi"/>
                  <w:rPrChange w:id="61673" w:author="pete jones" w:date="2022-01-04T15:00:00Z">
                    <w:rPr>
                      <w:rFonts w:ascii="Calibri" w:hAnsi="Calibri" w:cs="Calibri"/>
                      <w:color w:val="000000"/>
                    </w:rPr>
                  </w:rPrChange>
                </w:rPr>
                <w:t>10%</w:t>
              </w:r>
            </w:ins>
          </w:p>
        </w:tc>
        <w:tc>
          <w:tcPr>
            <w:tcW w:w="692" w:type="dxa"/>
            <w:shd w:val="clear" w:color="auto" w:fill="auto"/>
            <w:noWrap/>
            <w:vAlign w:val="bottom"/>
            <w:tcPrChange w:id="61674" w:author="pete jones" w:date="2022-01-04T12:57:00Z">
              <w:tcPr>
                <w:tcW w:w="692" w:type="dxa"/>
                <w:tcBorders>
                  <w:top w:val="single" w:sz="4" w:space="0" w:color="4472C4"/>
                  <w:left w:val="nil"/>
                  <w:bottom w:val="nil"/>
                  <w:right w:val="nil"/>
                </w:tcBorders>
                <w:shd w:val="clear" w:color="auto" w:fill="auto"/>
                <w:noWrap/>
                <w:vAlign w:val="bottom"/>
              </w:tcPr>
            </w:tcPrChange>
          </w:tcPr>
          <w:p w14:paraId="1548E209" w14:textId="77777777" w:rsidR="00BD0299" w:rsidRPr="00FF6A71" w:rsidRDefault="00BD0299">
            <w:pPr>
              <w:spacing w:before="0" w:after="0" w:line="240" w:lineRule="auto"/>
              <w:jc w:val="center"/>
              <w:rPr>
                <w:ins w:id="61675" w:author="pete jones" w:date="2022-01-04T12:37:00Z"/>
                <w:rFonts w:eastAsiaTheme="minorEastAsia" w:cstheme="minorHAnsi"/>
                <w:b/>
                <w:bCs/>
                <w:rPrChange w:id="61676" w:author="pete jones" w:date="2022-01-04T13:45:00Z">
                  <w:rPr>
                    <w:ins w:id="61677" w:author="pete jones" w:date="2022-01-04T12:37:00Z"/>
                    <w:rFonts w:eastAsiaTheme="minorEastAsia" w:cstheme="minorHAnsi"/>
                  </w:rPr>
                </w:rPrChange>
              </w:rPr>
              <w:pPrChange w:id="61678" w:author="pete jones" w:date="2022-01-04T12:57:00Z">
                <w:pPr>
                  <w:jc w:val="center"/>
                </w:pPr>
              </w:pPrChange>
            </w:pPr>
          </w:p>
        </w:tc>
      </w:tr>
      <w:tr w:rsidR="00BD0299" w:rsidRPr="00FF6A71" w14:paraId="5E3956C3" w14:textId="77777777" w:rsidTr="00C77D52">
        <w:tblPrEx>
          <w:tblW w:w="0" w:type="auto"/>
          <w:jc w:val="center"/>
          <w:tblPrExChange w:id="61679" w:author="pete jones" w:date="2022-01-04T12:57:00Z">
            <w:tblPrEx>
              <w:tblW w:w="0" w:type="auto"/>
              <w:jc w:val="center"/>
            </w:tblPrEx>
          </w:tblPrExChange>
        </w:tblPrEx>
        <w:trPr>
          <w:trHeight w:val="300"/>
          <w:jc w:val="center"/>
          <w:ins w:id="61680" w:author="pete jones" w:date="2022-01-04T12:37:00Z"/>
          <w:trPrChange w:id="61681" w:author="pete jones" w:date="2022-01-04T12:57:00Z">
            <w:trPr>
              <w:trHeight w:val="300"/>
              <w:jc w:val="center"/>
            </w:trPr>
          </w:trPrChange>
        </w:trPr>
        <w:tc>
          <w:tcPr>
            <w:tcW w:w="814" w:type="dxa"/>
            <w:vAlign w:val="center"/>
            <w:tcPrChange w:id="61682" w:author="pete jones" w:date="2022-01-04T12:57:00Z">
              <w:tcPr>
                <w:tcW w:w="814" w:type="dxa"/>
                <w:vAlign w:val="center"/>
              </w:tcPr>
            </w:tcPrChange>
          </w:tcPr>
          <w:p w14:paraId="27EE6142" w14:textId="77777777" w:rsidR="00BD0299" w:rsidRPr="00FF6A71" w:rsidRDefault="00BD0299">
            <w:pPr>
              <w:spacing w:before="0" w:after="0" w:line="240" w:lineRule="auto"/>
              <w:jc w:val="center"/>
              <w:rPr>
                <w:ins w:id="61683" w:author="pete jones" w:date="2022-01-04T12:37:00Z"/>
                <w:rFonts w:eastAsiaTheme="minorEastAsia" w:cstheme="minorHAnsi"/>
                <w:b/>
                <w:bCs/>
              </w:rPr>
              <w:pPrChange w:id="61684" w:author="pete jones" w:date="2022-01-04T12:57:00Z">
                <w:pPr>
                  <w:jc w:val="center"/>
                </w:pPr>
              </w:pPrChange>
            </w:pPr>
            <w:ins w:id="61685" w:author="pete jones" w:date="2022-01-04T12:37:00Z">
              <w:r w:rsidRPr="00FF6A71">
                <w:rPr>
                  <w:rFonts w:eastAsiaTheme="minorEastAsia" w:cstheme="minorHAnsi"/>
                  <w:b/>
                  <w:bCs/>
                </w:rPr>
                <w:t>Count</w:t>
              </w:r>
            </w:ins>
          </w:p>
        </w:tc>
        <w:tc>
          <w:tcPr>
            <w:tcW w:w="814" w:type="dxa"/>
            <w:shd w:val="clear" w:color="auto" w:fill="auto"/>
            <w:noWrap/>
            <w:vAlign w:val="center"/>
            <w:tcPrChange w:id="61686" w:author="pete jones" w:date="2022-01-04T12:57:00Z">
              <w:tcPr>
                <w:tcW w:w="814" w:type="dxa"/>
                <w:tcBorders>
                  <w:top w:val="single" w:sz="4" w:space="0" w:color="4472C4"/>
                  <w:left w:val="nil"/>
                  <w:bottom w:val="nil"/>
                  <w:right w:val="nil"/>
                </w:tcBorders>
                <w:shd w:val="clear" w:color="auto" w:fill="auto"/>
                <w:noWrap/>
                <w:vAlign w:val="center"/>
              </w:tcPr>
            </w:tcPrChange>
          </w:tcPr>
          <w:p w14:paraId="7F15F3B2" w14:textId="77777777" w:rsidR="00BD0299" w:rsidRPr="00FA4BC3" w:rsidRDefault="00BD0299">
            <w:pPr>
              <w:spacing w:before="0" w:after="0" w:line="240" w:lineRule="auto"/>
              <w:jc w:val="center"/>
              <w:rPr>
                <w:ins w:id="61687" w:author="pete jones" w:date="2022-01-04T12:37:00Z"/>
                <w:rFonts w:eastAsiaTheme="minorEastAsia" w:cstheme="minorHAnsi"/>
              </w:rPr>
              <w:pPrChange w:id="61688" w:author="pete jones" w:date="2022-01-04T12:57:00Z">
                <w:pPr>
                  <w:jc w:val="center"/>
                </w:pPr>
              </w:pPrChange>
            </w:pPr>
            <w:ins w:id="61689" w:author="pete jones" w:date="2022-01-04T12:37:00Z">
              <w:r w:rsidRPr="00FA4BC3">
                <w:rPr>
                  <w:rFonts w:eastAsiaTheme="minorEastAsia" w:cstheme="minorHAnsi"/>
                  <w:rPrChange w:id="61690" w:author="pete jones" w:date="2022-01-04T15:00:00Z">
                    <w:rPr>
                      <w:rFonts w:ascii="Calibri" w:hAnsi="Calibri" w:cs="Calibri"/>
                      <w:color w:val="000000"/>
                    </w:rPr>
                  </w:rPrChange>
                </w:rPr>
                <w:t>1</w:t>
              </w:r>
            </w:ins>
          </w:p>
        </w:tc>
        <w:tc>
          <w:tcPr>
            <w:tcW w:w="814" w:type="dxa"/>
            <w:shd w:val="clear" w:color="auto" w:fill="auto"/>
            <w:noWrap/>
            <w:vAlign w:val="center"/>
            <w:tcPrChange w:id="61691" w:author="pete jones" w:date="2022-01-04T12:57:00Z">
              <w:tcPr>
                <w:tcW w:w="814" w:type="dxa"/>
                <w:tcBorders>
                  <w:top w:val="single" w:sz="4" w:space="0" w:color="4472C4"/>
                  <w:left w:val="nil"/>
                  <w:bottom w:val="nil"/>
                  <w:right w:val="nil"/>
                </w:tcBorders>
                <w:shd w:val="clear" w:color="auto" w:fill="auto"/>
                <w:noWrap/>
                <w:vAlign w:val="center"/>
              </w:tcPr>
            </w:tcPrChange>
          </w:tcPr>
          <w:p w14:paraId="0832E1E3" w14:textId="77777777" w:rsidR="00BD0299" w:rsidRPr="00FA4BC3" w:rsidRDefault="00BD0299">
            <w:pPr>
              <w:spacing w:before="0" w:after="0" w:line="240" w:lineRule="auto"/>
              <w:jc w:val="center"/>
              <w:rPr>
                <w:ins w:id="61692" w:author="pete jones" w:date="2022-01-04T12:37:00Z"/>
                <w:rFonts w:eastAsiaTheme="minorEastAsia" w:cstheme="minorHAnsi"/>
              </w:rPr>
              <w:pPrChange w:id="61693" w:author="pete jones" w:date="2022-01-04T12:57:00Z">
                <w:pPr>
                  <w:jc w:val="center"/>
                </w:pPr>
              </w:pPrChange>
            </w:pPr>
            <w:ins w:id="61694" w:author="pete jones" w:date="2022-01-04T12:37:00Z">
              <w:r w:rsidRPr="00FA4BC3">
                <w:rPr>
                  <w:rFonts w:eastAsiaTheme="minorEastAsia" w:cstheme="minorHAnsi"/>
                  <w:rPrChange w:id="61695" w:author="pete jones" w:date="2022-01-04T15:00:00Z">
                    <w:rPr>
                      <w:rFonts w:ascii="Calibri" w:hAnsi="Calibri" w:cs="Calibri"/>
                      <w:color w:val="000000"/>
                    </w:rPr>
                  </w:rPrChange>
                </w:rPr>
                <w:t>2</w:t>
              </w:r>
            </w:ins>
          </w:p>
        </w:tc>
        <w:tc>
          <w:tcPr>
            <w:tcW w:w="814" w:type="dxa"/>
            <w:shd w:val="clear" w:color="auto" w:fill="auto"/>
            <w:noWrap/>
            <w:vAlign w:val="center"/>
            <w:tcPrChange w:id="61696" w:author="pete jones" w:date="2022-01-04T12:57:00Z">
              <w:tcPr>
                <w:tcW w:w="814" w:type="dxa"/>
                <w:tcBorders>
                  <w:top w:val="single" w:sz="4" w:space="0" w:color="4472C4"/>
                  <w:left w:val="nil"/>
                  <w:bottom w:val="nil"/>
                  <w:right w:val="nil"/>
                </w:tcBorders>
                <w:shd w:val="clear" w:color="auto" w:fill="auto"/>
                <w:noWrap/>
                <w:vAlign w:val="center"/>
              </w:tcPr>
            </w:tcPrChange>
          </w:tcPr>
          <w:p w14:paraId="23107C6F" w14:textId="77777777" w:rsidR="00BD0299" w:rsidRPr="00FA4BC3" w:rsidRDefault="00BD0299">
            <w:pPr>
              <w:spacing w:before="0" w:after="0" w:line="240" w:lineRule="auto"/>
              <w:jc w:val="center"/>
              <w:rPr>
                <w:ins w:id="61697" w:author="pete jones" w:date="2022-01-04T12:37:00Z"/>
                <w:rFonts w:eastAsiaTheme="minorEastAsia" w:cstheme="minorHAnsi"/>
              </w:rPr>
              <w:pPrChange w:id="61698" w:author="pete jones" w:date="2022-01-04T12:57:00Z">
                <w:pPr>
                  <w:jc w:val="center"/>
                </w:pPr>
              </w:pPrChange>
            </w:pPr>
            <w:ins w:id="61699" w:author="pete jones" w:date="2022-01-04T12:37:00Z">
              <w:r w:rsidRPr="00FA4BC3">
                <w:rPr>
                  <w:rFonts w:eastAsiaTheme="minorEastAsia" w:cstheme="minorHAnsi"/>
                  <w:rPrChange w:id="61700" w:author="pete jones" w:date="2022-01-04T15:00:00Z">
                    <w:rPr>
                      <w:rFonts w:ascii="Calibri" w:hAnsi="Calibri" w:cs="Calibri"/>
                      <w:color w:val="000000"/>
                    </w:rPr>
                  </w:rPrChange>
                </w:rPr>
                <w:t>4</w:t>
              </w:r>
            </w:ins>
          </w:p>
        </w:tc>
        <w:tc>
          <w:tcPr>
            <w:tcW w:w="692" w:type="dxa"/>
            <w:shd w:val="clear" w:color="auto" w:fill="auto"/>
            <w:noWrap/>
            <w:vAlign w:val="center"/>
            <w:tcPrChange w:id="61701" w:author="pete jones" w:date="2022-01-04T12:57:00Z">
              <w:tcPr>
                <w:tcW w:w="692" w:type="dxa"/>
                <w:tcBorders>
                  <w:top w:val="single" w:sz="4" w:space="0" w:color="4472C4"/>
                  <w:left w:val="nil"/>
                  <w:bottom w:val="nil"/>
                  <w:right w:val="nil"/>
                </w:tcBorders>
                <w:shd w:val="clear" w:color="auto" w:fill="auto"/>
                <w:noWrap/>
                <w:vAlign w:val="center"/>
              </w:tcPr>
            </w:tcPrChange>
          </w:tcPr>
          <w:p w14:paraId="4A82864A" w14:textId="77777777" w:rsidR="00BD0299" w:rsidRPr="00FA4BC3" w:rsidRDefault="00BD0299">
            <w:pPr>
              <w:spacing w:before="0" w:after="0" w:line="240" w:lineRule="auto"/>
              <w:jc w:val="center"/>
              <w:rPr>
                <w:ins w:id="61702" w:author="pete jones" w:date="2022-01-04T12:37:00Z"/>
                <w:rFonts w:eastAsiaTheme="minorEastAsia" w:cstheme="minorHAnsi"/>
              </w:rPr>
              <w:pPrChange w:id="61703" w:author="pete jones" w:date="2022-01-04T12:57:00Z">
                <w:pPr>
                  <w:jc w:val="center"/>
                </w:pPr>
              </w:pPrChange>
            </w:pPr>
            <w:ins w:id="61704" w:author="pete jones" w:date="2022-01-04T12:37:00Z">
              <w:r w:rsidRPr="00FA4BC3">
                <w:rPr>
                  <w:rFonts w:eastAsiaTheme="minorEastAsia" w:cstheme="minorHAnsi"/>
                  <w:rPrChange w:id="61705" w:author="pete jones" w:date="2022-01-04T15:00:00Z">
                    <w:rPr>
                      <w:rFonts w:ascii="Calibri" w:hAnsi="Calibri" w:cs="Calibri"/>
                      <w:color w:val="000000"/>
                    </w:rPr>
                  </w:rPrChange>
                </w:rPr>
                <w:t>1</w:t>
              </w:r>
            </w:ins>
          </w:p>
        </w:tc>
        <w:tc>
          <w:tcPr>
            <w:tcW w:w="692" w:type="dxa"/>
            <w:shd w:val="clear" w:color="auto" w:fill="auto"/>
            <w:noWrap/>
            <w:vAlign w:val="center"/>
            <w:tcPrChange w:id="61706" w:author="pete jones" w:date="2022-01-04T12:57:00Z">
              <w:tcPr>
                <w:tcW w:w="692" w:type="dxa"/>
                <w:tcBorders>
                  <w:top w:val="single" w:sz="4" w:space="0" w:color="4472C4"/>
                  <w:left w:val="nil"/>
                  <w:bottom w:val="nil"/>
                  <w:right w:val="nil"/>
                </w:tcBorders>
                <w:shd w:val="clear" w:color="auto" w:fill="auto"/>
                <w:noWrap/>
                <w:vAlign w:val="center"/>
              </w:tcPr>
            </w:tcPrChange>
          </w:tcPr>
          <w:p w14:paraId="0C66A82B" w14:textId="77777777" w:rsidR="00BD0299" w:rsidRPr="00FA4BC3" w:rsidRDefault="00BD0299">
            <w:pPr>
              <w:spacing w:before="0" w:after="0" w:line="240" w:lineRule="auto"/>
              <w:jc w:val="center"/>
              <w:rPr>
                <w:ins w:id="61707" w:author="pete jones" w:date="2022-01-04T12:37:00Z"/>
                <w:rFonts w:eastAsiaTheme="minorEastAsia" w:cstheme="minorHAnsi"/>
              </w:rPr>
              <w:pPrChange w:id="61708" w:author="pete jones" w:date="2022-01-04T12:57:00Z">
                <w:pPr>
                  <w:jc w:val="center"/>
                </w:pPr>
              </w:pPrChange>
            </w:pPr>
            <w:ins w:id="61709" w:author="pete jones" w:date="2022-01-04T12:37:00Z">
              <w:r w:rsidRPr="00FA4BC3">
                <w:rPr>
                  <w:rFonts w:eastAsiaTheme="minorEastAsia" w:cstheme="minorHAnsi"/>
                  <w:rPrChange w:id="61710" w:author="pete jones" w:date="2022-01-04T15:00:00Z">
                    <w:rPr>
                      <w:rFonts w:ascii="Calibri" w:hAnsi="Calibri" w:cs="Calibri"/>
                      <w:color w:val="000000"/>
                    </w:rPr>
                  </w:rPrChange>
                </w:rPr>
                <w:t>1</w:t>
              </w:r>
            </w:ins>
          </w:p>
        </w:tc>
        <w:tc>
          <w:tcPr>
            <w:tcW w:w="692" w:type="dxa"/>
            <w:shd w:val="clear" w:color="auto" w:fill="auto"/>
            <w:noWrap/>
            <w:vAlign w:val="center"/>
            <w:tcPrChange w:id="61711" w:author="pete jones" w:date="2022-01-04T12:57:00Z">
              <w:tcPr>
                <w:tcW w:w="692" w:type="dxa"/>
                <w:tcBorders>
                  <w:top w:val="single" w:sz="4" w:space="0" w:color="4472C4"/>
                  <w:left w:val="nil"/>
                  <w:bottom w:val="nil"/>
                  <w:right w:val="nil"/>
                </w:tcBorders>
                <w:shd w:val="clear" w:color="auto" w:fill="auto"/>
                <w:noWrap/>
                <w:vAlign w:val="center"/>
              </w:tcPr>
            </w:tcPrChange>
          </w:tcPr>
          <w:p w14:paraId="594E2095" w14:textId="77777777" w:rsidR="00BD0299" w:rsidRPr="00FA4BC3" w:rsidRDefault="00BD0299">
            <w:pPr>
              <w:spacing w:before="0" w:after="0" w:line="240" w:lineRule="auto"/>
              <w:jc w:val="center"/>
              <w:rPr>
                <w:ins w:id="61712" w:author="pete jones" w:date="2022-01-04T12:37:00Z"/>
                <w:rFonts w:eastAsiaTheme="minorEastAsia" w:cstheme="minorHAnsi"/>
              </w:rPr>
              <w:pPrChange w:id="61713" w:author="pete jones" w:date="2022-01-04T12:57:00Z">
                <w:pPr>
                  <w:jc w:val="center"/>
                </w:pPr>
              </w:pPrChange>
            </w:pPr>
            <w:ins w:id="61714" w:author="pete jones" w:date="2022-01-04T12:37:00Z">
              <w:r w:rsidRPr="00FA4BC3">
                <w:rPr>
                  <w:rFonts w:eastAsiaTheme="minorEastAsia" w:cstheme="minorHAnsi"/>
                  <w:rPrChange w:id="61715" w:author="pete jones" w:date="2022-01-04T15:00:00Z">
                    <w:rPr>
                      <w:rFonts w:ascii="Calibri" w:hAnsi="Calibri" w:cs="Calibri"/>
                      <w:color w:val="000000"/>
                    </w:rPr>
                  </w:rPrChange>
                </w:rPr>
                <w:t>1</w:t>
              </w:r>
            </w:ins>
          </w:p>
        </w:tc>
        <w:tc>
          <w:tcPr>
            <w:tcW w:w="692" w:type="dxa"/>
            <w:shd w:val="clear" w:color="auto" w:fill="auto"/>
            <w:noWrap/>
            <w:vAlign w:val="center"/>
            <w:tcPrChange w:id="61716" w:author="pete jones" w:date="2022-01-04T12:57:00Z">
              <w:tcPr>
                <w:tcW w:w="692" w:type="dxa"/>
                <w:tcBorders>
                  <w:top w:val="single" w:sz="4" w:space="0" w:color="4472C4"/>
                  <w:left w:val="nil"/>
                  <w:bottom w:val="nil"/>
                  <w:right w:val="nil"/>
                </w:tcBorders>
                <w:shd w:val="clear" w:color="auto" w:fill="auto"/>
                <w:noWrap/>
                <w:vAlign w:val="center"/>
              </w:tcPr>
            </w:tcPrChange>
          </w:tcPr>
          <w:p w14:paraId="2544DF5A" w14:textId="77777777" w:rsidR="00BD0299" w:rsidRPr="00FF6A71" w:rsidRDefault="00BD0299">
            <w:pPr>
              <w:spacing w:before="0" w:after="0" w:line="240" w:lineRule="auto"/>
              <w:jc w:val="center"/>
              <w:rPr>
                <w:ins w:id="61717" w:author="pete jones" w:date="2022-01-04T12:37:00Z"/>
                <w:rFonts w:eastAsiaTheme="minorEastAsia" w:cstheme="minorHAnsi"/>
                <w:b/>
                <w:bCs/>
                <w:rPrChange w:id="61718" w:author="pete jones" w:date="2022-01-04T13:45:00Z">
                  <w:rPr>
                    <w:ins w:id="61719" w:author="pete jones" w:date="2022-01-04T12:37:00Z"/>
                    <w:rFonts w:eastAsiaTheme="minorEastAsia" w:cstheme="minorHAnsi"/>
                  </w:rPr>
                </w:rPrChange>
              </w:rPr>
              <w:pPrChange w:id="61720" w:author="pete jones" w:date="2022-01-04T12:57:00Z">
                <w:pPr>
                  <w:jc w:val="center"/>
                </w:pPr>
              </w:pPrChange>
            </w:pPr>
          </w:p>
        </w:tc>
      </w:tr>
    </w:tbl>
    <w:p w14:paraId="58C2533A" w14:textId="0A912692" w:rsidR="00BD0299" w:rsidRPr="00FF6A71" w:rsidRDefault="00BD0299" w:rsidP="00BD0299">
      <w:pPr>
        <w:rPr>
          <w:ins w:id="61721" w:author="pete jones" w:date="2022-01-04T12:37:00Z"/>
        </w:rPr>
      </w:pPr>
      <w:ins w:id="61722" w:author="pete jones" w:date="2022-01-04T12:37:00Z">
        <w:r w:rsidRPr="00FF6A71">
          <w:t>Q2.11.15 Design is no description of what is</w:t>
        </w:r>
      </w:ins>
      <w:ins w:id="61723" w:author="pete jones" w:date="2022-04-01T14:46:00Z">
        <w:r w:rsidR="00B2191E">
          <w:t>;</w:t>
        </w:r>
      </w:ins>
      <w:ins w:id="61724" w:author="pete jones" w:date="2022-01-04T12:37:00Z">
        <w:r w:rsidRPr="00FF6A71">
          <w:t xml:space="preserve"> it is the exploration of what might b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1725">
          <w:tblGrid>
            <w:gridCol w:w="814"/>
            <w:gridCol w:w="814"/>
            <w:gridCol w:w="814"/>
            <w:gridCol w:w="814"/>
            <w:gridCol w:w="692"/>
            <w:gridCol w:w="692"/>
            <w:gridCol w:w="692"/>
            <w:gridCol w:w="692"/>
          </w:tblGrid>
        </w:tblGridChange>
      </w:tblGrid>
      <w:tr w:rsidR="00BD0299" w:rsidRPr="00FF6A71" w14:paraId="66B3092B" w14:textId="77777777" w:rsidTr="00015922">
        <w:trPr>
          <w:trHeight w:val="300"/>
          <w:jc w:val="center"/>
          <w:ins w:id="61726" w:author="pete jones" w:date="2022-01-04T12:37:00Z"/>
        </w:trPr>
        <w:tc>
          <w:tcPr>
            <w:tcW w:w="814" w:type="dxa"/>
            <w:shd w:val="clear" w:color="auto" w:fill="E7E6E6" w:themeFill="background2"/>
            <w:vAlign w:val="center"/>
          </w:tcPr>
          <w:p w14:paraId="31FFB07D" w14:textId="77777777" w:rsidR="00BD0299" w:rsidRPr="00FF6A71" w:rsidRDefault="00BD0299">
            <w:pPr>
              <w:spacing w:before="0" w:after="0" w:line="240" w:lineRule="auto"/>
              <w:jc w:val="center"/>
              <w:rPr>
                <w:ins w:id="61727" w:author="pete jones" w:date="2022-01-04T12:37:00Z"/>
                <w:rFonts w:eastAsiaTheme="minorEastAsia" w:cstheme="minorHAnsi"/>
                <w:b/>
                <w:bCs/>
              </w:rPr>
              <w:pPrChange w:id="61728" w:author="pete jones" w:date="2022-01-04T12:57:00Z">
                <w:pPr>
                  <w:jc w:val="center"/>
                </w:pPr>
              </w:pPrChange>
            </w:pPr>
            <w:ins w:id="61729"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9226BC6" w14:textId="77777777" w:rsidR="00BD0299" w:rsidRPr="00FF6A71" w:rsidRDefault="00BD0299">
            <w:pPr>
              <w:spacing w:before="0" w:after="0" w:line="240" w:lineRule="auto"/>
              <w:jc w:val="center"/>
              <w:rPr>
                <w:ins w:id="61730" w:author="pete jones" w:date="2022-01-04T12:37:00Z"/>
                <w:rFonts w:eastAsiaTheme="minorEastAsia" w:cstheme="minorHAnsi"/>
                <w:b/>
                <w:bCs/>
              </w:rPr>
              <w:pPrChange w:id="61731" w:author="pete jones" w:date="2022-01-04T12:57:00Z">
                <w:pPr>
                  <w:jc w:val="center"/>
                </w:pPr>
              </w:pPrChange>
            </w:pPr>
            <w:ins w:id="61732"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88D65E4" w14:textId="77777777" w:rsidR="00BD0299" w:rsidRPr="00FF6A71" w:rsidRDefault="00BD0299">
            <w:pPr>
              <w:spacing w:before="0" w:after="0" w:line="240" w:lineRule="auto"/>
              <w:jc w:val="center"/>
              <w:rPr>
                <w:ins w:id="61733" w:author="pete jones" w:date="2022-01-04T12:37:00Z"/>
                <w:rFonts w:eastAsiaTheme="minorEastAsia" w:cstheme="minorHAnsi"/>
                <w:b/>
                <w:bCs/>
              </w:rPr>
              <w:pPrChange w:id="61734" w:author="pete jones" w:date="2022-01-04T12:57:00Z">
                <w:pPr>
                  <w:jc w:val="center"/>
                </w:pPr>
              </w:pPrChange>
            </w:pPr>
            <w:ins w:id="61735"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638AC94C" w14:textId="77777777" w:rsidR="00BD0299" w:rsidRPr="00FF6A71" w:rsidRDefault="00BD0299">
            <w:pPr>
              <w:spacing w:before="0" w:after="0" w:line="240" w:lineRule="auto"/>
              <w:jc w:val="center"/>
              <w:rPr>
                <w:ins w:id="61736" w:author="pete jones" w:date="2022-01-04T12:37:00Z"/>
                <w:rFonts w:eastAsiaTheme="minorEastAsia" w:cstheme="minorHAnsi"/>
                <w:b/>
                <w:bCs/>
              </w:rPr>
              <w:pPrChange w:id="61737" w:author="pete jones" w:date="2022-01-04T12:57:00Z">
                <w:pPr>
                  <w:jc w:val="center"/>
                </w:pPr>
              </w:pPrChange>
            </w:pPr>
            <w:ins w:id="61738"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E5950FC" w14:textId="77777777" w:rsidR="00BD0299" w:rsidRPr="00FF6A71" w:rsidRDefault="00BD0299">
            <w:pPr>
              <w:spacing w:before="0" w:after="0" w:line="240" w:lineRule="auto"/>
              <w:jc w:val="center"/>
              <w:rPr>
                <w:ins w:id="61739" w:author="pete jones" w:date="2022-01-04T12:37:00Z"/>
                <w:rFonts w:eastAsiaTheme="minorEastAsia" w:cstheme="minorHAnsi"/>
                <w:b/>
                <w:bCs/>
              </w:rPr>
              <w:pPrChange w:id="61740" w:author="pete jones" w:date="2022-01-04T12:57:00Z">
                <w:pPr>
                  <w:jc w:val="center"/>
                </w:pPr>
              </w:pPrChange>
            </w:pPr>
            <w:ins w:id="61741"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384AE5D" w14:textId="77777777" w:rsidR="00BD0299" w:rsidRPr="00FF6A71" w:rsidRDefault="00BD0299">
            <w:pPr>
              <w:spacing w:before="0" w:after="0" w:line="240" w:lineRule="auto"/>
              <w:jc w:val="center"/>
              <w:rPr>
                <w:ins w:id="61742" w:author="pete jones" w:date="2022-01-04T12:37:00Z"/>
                <w:rFonts w:eastAsiaTheme="minorEastAsia" w:cstheme="minorHAnsi"/>
                <w:b/>
                <w:bCs/>
              </w:rPr>
              <w:pPrChange w:id="61743" w:author="pete jones" w:date="2022-01-04T12:57:00Z">
                <w:pPr>
                  <w:jc w:val="center"/>
                </w:pPr>
              </w:pPrChange>
            </w:pPr>
            <w:ins w:id="61744"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421DEF5" w14:textId="77777777" w:rsidR="00BD0299" w:rsidRPr="00FF6A71" w:rsidRDefault="00BD0299">
            <w:pPr>
              <w:spacing w:before="0" w:after="0" w:line="240" w:lineRule="auto"/>
              <w:jc w:val="center"/>
              <w:rPr>
                <w:ins w:id="61745" w:author="pete jones" w:date="2022-01-04T12:37:00Z"/>
                <w:rFonts w:eastAsiaTheme="minorEastAsia" w:cstheme="minorHAnsi"/>
                <w:b/>
                <w:bCs/>
              </w:rPr>
              <w:pPrChange w:id="61746" w:author="pete jones" w:date="2022-01-04T12:57:00Z">
                <w:pPr>
                  <w:jc w:val="center"/>
                </w:pPr>
              </w:pPrChange>
            </w:pPr>
            <w:ins w:id="61747"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12732730" w14:textId="77777777" w:rsidR="00BD0299" w:rsidRPr="00FF6A71" w:rsidRDefault="00BD0299">
            <w:pPr>
              <w:spacing w:before="0" w:after="0" w:line="240" w:lineRule="auto"/>
              <w:jc w:val="center"/>
              <w:rPr>
                <w:ins w:id="61748" w:author="pete jones" w:date="2022-01-04T12:37:00Z"/>
                <w:rFonts w:eastAsiaTheme="minorEastAsia" w:cstheme="minorHAnsi"/>
                <w:b/>
                <w:bCs/>
              </w:rPr>
              <w:pPrChange w:id="61749" w:author="pete jones" w:date="2022-01-04T12:57:00Z">
                <w:pPr>
                  <w:jc w:val="center"/>
                </w:pPr>
              </w:pPrChange>
            </w:pPr>
            <w:ins w:id="61750" w:author="pete jones" w:date="2022-01-04T12:37:00Z">
              <w:r w:rsidRPr="00FF6A71">
                <w:rPr>
                  <w:rFonts w:eastAsiaTheme="minorEastAsia" w:cstheme="minorHAnsi"/>
                  <w:b/>
                  <w:bCs/>
                </w:rPr>
                <w:t>7</w:t>
              </w:r>
            </w:ins>
          </w:p>
        </w:tc>
      </w:tr>
      <w:tr w:rsidR="00BD0299" w:rsidRPr="00FF6A71" w14:paraId="3D5CE74D" w14:textId="77777777" w:rsidTr="00C77D52">
        <w:tblPrEx>
          <w:tblW w:w="0" w:type="auto"/>
          <w:jc w:val="center"/>
          <w:tblPrExChange w:id="61751" w:author="pete jones" w:date="2022-01-04T12:58:00Z">
            <w:tblPrEx>
              <w:tblW w:w="0" w:type="auto"/>
              <w:jc w:val="center"/>
            </w:tblPrEx>
          </w:tblPrExChange>
        </w:tblPrEx>
        <w:trPr>
          <w:trHeight w:val="300"/>
          <w:jc w:val="center"/>
          <w:ins w:id="61752" w:author="pete jones" w:date="2022-01-04T12:37:00Z"/>
          <w:trPrChange w:id="61753" w:author="pete jones" w:date="2022-01-04T12:58:00Z">
            <w:trPr>
              <w:trHeight w:val="300"/>
              <w:jc w:val="center"/>
            </w:trPr>
          </w:trPrChange>
        </w:trPr>
        <w:tc>
          <w:tcPr>
            <w:tcW w:w="814" w:type="dxa"/>
            <w:vAlign w:val="center"/>
            <w:tcPrChange w:id="61754" w:author="pete jones" w:date="2022-01-04T12:58:00Z">
              <w:tcPr>
                <w:tcW w:w="814" w:type="dxa"/>
                <w:vAlign w:val="center"/>
              </w:tcPr>
            </w:tcPrChange>
          </w:tcPr>
          <w:p w14:paraId="7D73A151" w14:textId="77777777" w:rsidR="00BD0299" w:rsidRPr="00FF6A71" w:rsidRDefault="00BD0299">
            <w:pPr>
              <w:spacing w:before="0" w:after="0" w:line="240" w:lineRule="auto"/>
              <w:jc w:val="center"/>
              <w:rPr>
                <w:ins w:id="61755" w:author="pete jones" w:date="2022-01-04T12:37:00Z"/>
                <w:rFonts w:eastAsiaTheme="minorEastAsia" w:cstheme="minorHAnsi"/>
                <w:b/>
                <w:bCs/>
              </w:rPr>
              <w:pPrChange w:id="61756" w:author="pete jones" w:date="2022-01-04T12:57:00Z">
                <w:pPr>
                  <w:jc w:val="center"/>
                </w:pPr>
              </w:pPrChange>
            </w:pPr>
            <w:ins w:id="61757" w:author="pete jones" w:date="2022-01-04T12:37:00Z">
              <w:r w:rsidRPr="00FF6A71">
                <w:rPr>
                  <w:rFonts w:eastAsiaTheme="minorEastAsia" w:cstheme="minorHAnsi"/>
                  <w:b/>
                  <w:bCs/>
                </w:rPr>
                <w:t>%</w:t>
              </w:r>
            </w:ins>
          </w:p>
        </w:tc>
        <w:tc>
          <w:tcPr>
            <w:tcW w:w="814" w:type="dxa"/>
            <w:shd w:val="clear" w:color="auto" w:fill="auto"/>
            <w:noWrap/>
            <w:vAlign w:val="bottom"/>
            <w:tcPrChange w:id="61758" w:author="pete jones" w:date="2022-01-04T12:58:00Z">
              <w:tcPr>
                <w:tcW w:w="814" w:type="dxa"/>
                <w:tcBorders>
                  <w:top w:val="single" w:sz="4" w:space="0" w:color="4472C4"/>
                  <w:left w:val="nil"/>
                  <w:bottom w:val="nil"/>
                  <w:right w:val="nil"/>
                </w:tcBorders>
                <w:shd w:val="clear" w:color="auto" w:fill="auto"/>
                <w:noWrap/>
                <w:vAlign w:val="bottom"/>
              </w:tcPr>
            </w:tcPrChange>
          </w:tcPr>
          <w:p w14:paraId="58009371" w14:textId="77777777" w:rsidR="00BD0299" w:rsidRPr="00FF6A71" w:rsidRDefault="00BD0299">
            <w:pPr>
              <w:spacing w:before="0" w:after="0" w:line="240" w:lineRule="auto"/>
              <w:jc w:val="center"/>
              <w:rPr>
                <w:ins w:id="61759" w:author="pete jones" w:date="2022-01-04T12:37:00Z"/>
                <w:rFonts w:eastAsiaTheme="minorEastAsia" w:cstheme="minorHAnsi"/>
                <w:b/>
                <w:bCs/>
                <w:rPrChange w:id="61760" w:author="pete jones" w:date="2022-01-04T13:45:00Z">
                  <w:rPr>
                    <w:ins w:id="61761" w:author="pete jones" w:date="2022-01-04T12:37:00Z"/>
                    <w:rFonts w:eastAsiaTheme="minorEastAsia" w:cstheme="minorHAnsi"/>
                  </w:rPr>
                </w:rPrChange>
              </w:rPr>
              <w:pPrChange w:id="61762" w:author="pete jones" w:date="2022-01-04T12:57:00Z">
                <w:pPr>
                  <w:jc w:val="center"/>
                </w:pPr>
              </w:pPrChange>
            </w:pPr>
          </w:p>
        </w:tc>
        <w:tc>
          <w:tcPr>
            <w:tcW w:w="814" w:type="dxa"/>
            <w:shd w:val="clear" w:color="auto" w:fill="auto"/>
            <w:noWrap/>
            <w:vAlign w:val="bottom"/>
            <w:tcPrChange w:id="61763" w:author="pete jones" w:date="2022-01-04T12:58:00Z">
              <w:tcPr>
                <w:tcW w:w="814" w:type="dxa"/>
                <w:tcBorders>
                  <w:top w:val="single" w:sz="4" w:space="0" w:color="4472C4"/>
                  <w:left w:val="nil"/>
                  <w:bottom w:val="nil"/>
                  <w:right w:val="nil"/>
                </w:tcBorders>
                <w:shd w:val="clear" w:color="auto" w:fill="auto"/>
                <w:noWrap/>
                <w:vAlign w:val="bottom"/>
              </w:tcPr>
            </w:tcPrChange>
          </w:tcPr>
          <w:p w14:paraId="29252900" w14:textId="77777777" w:rsidR="00BD0299" w:rsidRPr="00FA4BC3" w:rsidRDefault="00BD0299">
            <w:pPr>
              <w:spacing w:before="0" w:after="0" w:line="240" w:lineRule="auto"/>
              <w:jc w:val="center"/>
              <w:rPr>
                <w:ins w:id="61764" w:author="pete jones" w:date="2022-01-04T12:37:00Z"/>
                <w:rFonts w:eastAsiaTheme="minorEastAsia" w:cstheme="minorHAnsi"/>
              </w:rPr>
              <w:pPrChange w:id="61765" w:author="pete jones" w:date="2022-01-04T12:57:00Z">
                <w:pPr>
                  <w:jc w:val="center"/>
                </w:pPr>
              </w:pPrChange>
            </w:pPr>
            <w:ins w:id="61766" w:author="pete jones" w:date="2022-01-04T12:37:00Z">
              <w:r w:rsidRPr="00FA4BC3">
                <w:rPr>
                  <w:rFonts w:eastAsiaTheme="minorEastAsia" w:cstheme="minorHAnsi"/>
                  <w:rPrChange w:id="61767" w:author="pete jones" w:date="2022-01-04T15:00:00Z">
                    <w:rPr>
                      <w:rFonts w:ascii="Calibri" w:hAnsi="Calibri" w:cs="Calibri"/>
                      <w:color w:val="000000"/>
                    </w:rPr>
                  </w:rPrChange>
                </w:rPr>
                <w:t>40%</w:t>
              </w:r>
            </w:ins>
          </w:p>
        </w:tc>
        <w:tc>
          <w:tcPr>
            <w:tcW w:w="814" w:type="dxa"/>
            <w:shd w:val="clear" w:color="auto" w:fill="auto"/>
            <w:noWrap/>
            <w:vAlign w:val="center"/>
            <w:tcPrChange w:id="61768" w:author="pete jones" w:date="2022-01-04T12:58:00Z">
              <w:tcPr>
                <w:tcW w:w="814" w:type="dxa"/>
                <w:tcBorders>
                  <w:top w:val="single" w:sz="4" w:space="0" w:color="4472C4"/>
                  <w:left w:val="nil"/>
                  <w:bottom w:val="nil"/>
                  <w:right w:val="nil"/>
                </w:tcBorders>
                <w:shd w:val="clear" w:color="auto" w:fill="auto"/>
                <w:noWrap/>
                <w:vAlign w:val="center"/>
              </w:tcPr>
            </w:tcPrChange>
          </w:tcPr>
          <w:p w14:paraId="11A29B67" w14:textId="77777777" w:rsidR="00BD0299" w:rsidRPr="00FA4BC3" w:rsidRDefault="00BD0299">
            <w:pPr>
              <w:spacing w:before="0" w:after="0" w:line="240" w:lineRule="auto"/>
              <w:jc w:val="center"/>
              <w:rPr>
                <w:ins w:id="61769" w:author="pete jones" w:date="2022-01-04T12:37:00Z"/>
                <w:rFonts w:eastAsiaTheme="minorEastAsia" w:cstheme="minorHAnsi"/>
              </w:rPr>
              <w:pPrChange w:id="61770" w:author="pete jones" w:date="2022-01-04T12:57:00Z">
                <w:pPr>
                  <w:jc w:val="center"/>
                </w:pPr>
              </w:pPrChange>
            </w:pPr>
            <w:ins w:id="61771" w:author="pete jones" w:date="2022-01-04T12:37:00Z">
              <w:r w:rsidRPr="00FA4BC3">
                <w:rPr>
                  <w:rFonts w:eastAsiaTheme="minorEastAsia" w:cstheme="minorHAnsi"/>
                  <w:rPrChange w:id="61772" w:author="pete jones" w:date="2022-01-04T15:00:00Z">
                    <w:rPr>
                      <w:rFonts w:ascii="Calibri" w:hAnsi="Calibri" w:cs="Calibri"/>
                      <w:color w:val="000000"/>
                    </w:rPr>
                  </w:rPrChange>
                </w:rPr>
                <w:t>50%</w:t>
              </w:r>
            </w:ins>
          </w:p>
        </w:tc>
        <w:tc>
          <w:tcPr>
            <w:tcW w:w="692" w:type="dxa"/>
            <w:shd w:val="clear" w:color="auto" w:fill="auto"/>
            <w:noWrap/>
            <w:vAlign w:val="center"/>
            <w:tcPrChange w:id="61773" w:author="pete jones" w:date="2022-01-04T12:58:00Z">
              <w:tcPr>
                <w:tcW w:w="692" w:type="dxa"/>
                <w:tcBorders>
                  <w:top w:val="single" w:sz="4" w:space="0" w:color="4472C4"/>
                  <w:left w:val="nil"/>
                  <w:bottom w:val="nil"/>
                  <w:right w:val="nil"/>
                </w:tcBorders>
                <w:shd w:val="clear" w:color="auto" w:fill="auto"/>
                <w:noWrap/>
                <w:vAlign w:val="center"/>
              </w:tcPr>
            </w:tcPrChange>
          </w:tcPr>
          <w:p w14:paraId="26306CF3" w14:textId="77777777" w:rsidR="00BD0299" w:rsidRPr="00FA4BC3" w:rsidRDefault="00BD0299">
            <w:pPr>
              <w:spacing w:before="0" w:after="0" w:line="240" w:lineRule="auto"/>
              <w:jc w:val="center"/>
              <w:rPr>
                <w:ins w:id="61774" w:author="pete jones" w:date="2022-01-04T12:37:00Z"/>
                <w:rFonts w:eastAsiaTheme="minorEastAsia" w:cstheme="minorHAnsi"/>
              </w:rPr>
              <w:pPrChange w:id="61775" w:author="pete jones" w:date="2022-01-04T12:57:00Z">
                <w:pPr>
                  <w:jc w:val="center"/>
                </w:pPr>
              </w:pPrChange>
            </w:pPr>
            <w:ins w:id="61776" w:author="pete jones" w:date="2022-01-04T12:37:00Z">
              <w:r w:rsidRPr="00FA4BC3">
                <w:rPr>
                  <w:rFonts w:eastAsiaTheme="minorEastAsia" w:cstheme="minorHAnsi"/>
                  <w:rPrChange w:id="61777" w:author="pete jones" w:date="2022-01-04T15:00:00Z">
                    <w:rPr>
                      <w:rFonts w:ascii="Calibri" w:hAnsi="Calibri" w:cs="Calibri"/>
                      <w:color w:val="000000"/>
                    </w:rPr>
                  </w:rPrChange>
                </w:rPr>
                <w:t>10%</w:t>
              </w:r>
            </w:ins>
          </w:p>
        </w:tc>
        <w:tc>
          <w:tcPr>
            <w:tcW w:w="692" w:type="dxa"/>
            <w:shd w:val="clear" w:color="auto" w:fill="auto"/>
            <w:noWrap/>
            <w:vAlign w:val="center"/>
            <w:tcPrChange w:id="61778" w:author="pete jones" w:date="2022-01-04T12:58:00Z">
              <w:tcPr>
                <w:tcW w:w="692" w:type="dxa"/>
                <w:tcBorders>
                  <w:top w:val="single" w:sz="4" w:space="0" w:color="4472C4"/>
                  <w:left w:val="nil"/>
                  <w:bottom w:val="nil"/>
                  <w:right w:val="nil"/>
                </w:tcBorders>
                <w:shd w:val="clear" w:color="auto" w:fill="auto"/>
                <w:noWrap/>
                <w:vAlign w:val="center"/>
              </w:tcPr>
            </w:tcPrChange>
          </w:tcPr>
          <w:p w14:paraId="2AD07866" w14:textId="77777777" w:rsidR="00BD0299" w:rsidRPr="00FF6A71" w:rsidRDefault="00BD0299">
            <w:pPr>
              <w:spacing w:before="0" w:after="0" w:line="240" w:lineRule="auto"/>
              <w:jc w:val="center"/>
              <w:rPr>
                <w:ins w:id="61779" w:author="pete jones" w:date="2022-01-04T12:37:00Z"/>
                <w:rFonts w:eastAsiaTheme="minorEastAsia" w:cstheme="minorHAnsi"/>
                <w:b/>
                <w:bCs/>
                <w:rPrChange w:id="61780" w:author="pete jones" w:date="2022-01-04T13:45:00Z">
                  <w:rPr>
                    <w:ins w:id="61781" w:author="pete jones" w:date="2022-01-04T12:37:00Z"/>
                    <w:rFonts w:eastAsiaTheme="minorEastAsia" w:cstheme="minorHAnsi"/>
                  </w:rPr>
                </w:rPrChange>
              </w:rPr>
              <w:pPrChange w:id="61782" w:author="pete jones" w:date="2022-01-04T12:57:00Z">
                <w:pPr>
                  <w:jc w:val="center"/>
                </w:pPr>
              </w:pPrChange>
            </w:pPr>
          </w:p>
        </w:tc>
        <w:tc>
          <w:tcPr>
            <w:tcW w:w="692" w:type="dxa"/>
            <w:shd w:val="clear" w:color="auto" w:fill="auto"/>
            <w:noWrap/>
            <w:vAlign w:val="bottom"/>
            <w:tcPrChange w:id="61783" w:author="pete jones" w:date="2022-01-04T12:58:00Z">
              <w:tcPr>
                <w:tcW w:w="692" w:type="dxa"/>
                <w:tcBorders>
                  <w:top w:val="single" w:sz="4" w:space="0" w:color="4472C4"/>
                  <w:left w:val="nil"/>
                  <w:bottom w:val="nil"/>
                  <w:right w:val="nil"/>
                </w:tcBorders>
                <w:shd w:val="clear" w:color="auto" w:fill="auto"/>
                <w:noWrap/>
                <w:vAlign w:val="bottom"/>
              </w:tcPr>
            </w:tcPrChange>
          </w:tcPr>
          <w:p w14:paraId="1AA7BDE5" w14:textId="77777777" w:rsidR="00BD0299" w:rsidRPr="00FF6A71" w:rsidRDefault="00BD0299">
            <w:pPr>
              <w:spacing w:before="0" w:after="0" w:line="240" w:lineRule="auto"/>
              <w:jc w:val="center"/>
              <w:rPr>
                <w:ins w:id="61784" w:author="pete jones" w:date="2022-01-04T12:37:00Z"/>
                <w:rFonts w:eastAsiaTheme="minorEastAsia" w:cstheme="minorHAnsi"/>
                <w:b/>
                <w:bCs/>
                <w:rPrChange w:id="61785" w:author="pete jones" w:date="2022-01-04T13:45:00Z">
                  <w:rPr>
                    <w:ins w:id="61786" w:author="pete jones" w:date="2022-01-04T12:37:00Z"/>
                    <w:rFonts w:eastAsiaTheme="minorEastAsia" w:cstheme="minorHAnsi"/>
                  </w:rPr>
                </w:rPrChange>
              </w:rPr>
              <w:pPrChange w:id="61787" w:author="pete jones" w:date="2022-01-04T12:57:00Z">
                <w:pPr>
                  <w:jc w:val="center"/>
                </w:pPr>
              </w:pPrChange>
            </w:pPr>
          </w:p>
        </w:tc>
        <w:tc>
          <w:tcPr>
            <w:tcW w:w="692" w:type="dxa"/>
            <w:shd w:val="clear" w:color="auto" w:fill="auto"/>
            <w:noWrap/>
            <w:vAlign w:val="bottom"/>
            <w:tcPrChange w:id="61788" w:author="pete jones" w:date="2022-01-04T12:58:00Z">
              <w:tcPr>
                <w:tcW w:w="692" w:type="dxa"/>
                <w:tcBorders>
                  <w:top w:val="single" w:sz="4" w:space="0" w:color="4472C4"/>
                  <w:left w:val="nil"/>
                  <w:bottom w:val="nil"/>
                  <w:right w:val="nil"/>
                </w:tcBorders>
                <w:shd w:val="clear" w:color="auto" w:fill="auto"/>
                <w:noWrap/>
                <w:vAlign w:val="bottom"/>
              </w:tcPr>
            </w:tcPrChange>
          </w:tcPr>
          <w:p w14:paraId="302CAFB1" w14:textId="77777777" w:rsidR="00BD0299" w:rsidRPr="00FF6A71" w:rsidRDefault="00BD0299">
            <w:pPr>
              <w:spacing w:before="0" w:after="0" w:line="240" w:lineRule="auto"/>
              <w:jc w:val="center"/>
              <w:rPr>
                <w:ins w:id="61789" w:author="pete jones" w:date="2022-01-04T12:37:00Z"/>
                <w:rFonts w:eastAsiaTheme="minorEastAsia" w:cstheme="minorHAnsi"/>
                <w:b/>
                <w:bCs/>
                <w:rPrChange w:id="61790" w:author="pete jones" w:date="2022-01-04T13:45:00Z">
                  <w:rPr>
                    <w:ins w:id="61791" w:author="pete jones" w:date="2022-01-04T12:37:00Z"/>
                    <w:rFonts w:eastAsiaTheme="minorEastAsia" w:cstheme="minorHAnsi"/>
                  </w:rPr>
                </w:rPrChange>
              </w:rPr>
              <w:pPrChange w:id="61792" w:author="pete jones" w:date="2022-01-04T12:57:00Z">
                <w:pPr>
                  <w:jc w:val="center"/>
                </w:pPr>
              </w:pPrChange>
            </w:pPr>
          </w:p>
        </w:tc>
      </w:tr>
      <w:tr w:rsidR="00BD0299" w:rsidRPr="00FF6A71" w14:paraId="04C23A25" w14:textId="77777777" w:rsidTr="00C77D52">
        <w:tblPrEx>
          <w:tblW w:w="0" w:type="auto"/>
          <w:jc w:val="center"/>
          <w:tblPrExChange w:id="61793" w:author="pete jones" w:date="2022-01-04T12:58:00Z">
            <w:tblPrEx>
              <w:tblW w:w="0" w:type="auto"/>
              <w:jc w:val="center"/>
            </w:tblPrEx>
          </w:tblPrExChange>
        </w:tblPrEx>
        <w:trPr>
          <w:trHeight w:val="300"/>
          <w:jc w:val="center"/>
          <w:ins w:id="61794" w:author="pete jones" w:date="2022-01-04T12:37:00Z"/>
          <w:trPrChange w:id="61795" w:author="pete jones" w:date="2022-01-04T12:58:00Z">
            <w:trPr>
              <w:trHeight w:val="300"/>
              <w:jc w:val="center"/>
            </w:trPr>
          </w:trPrChange>
        </w:trPr>
        <w:tc>
          <w:tcPr>
            <w:tcW w:w="814" w:type="dxa"/>
            <w:vAlign w:val="center"/>
            <w:tcPrChange w:id="61796" w:author="pete jones" w:date="2022-01-04T12:58:00Z">
              <w:tcPr>
                <w:tcW w:w="814" w:type="dxa"/>
                <w:vAlign w:val="center"/>
              </w:tcPr>
            </w:tcPrChange>
          </w:tcPr>
          <w:p w14:paraId="3022522F" w14:textId="77777777" w:rsidR="00BD0299" w:rsidRPr="00FF6A71" w:rsidRDefault="00BD0299">
            <w:pPr>
              <w:spacing w:before="0" w:after="0" w:line="240" w:lineRule="auto"/>
              <w:jc w:val="center"/>
              <w:rPr>
                <w:ins w:id="61797" w:author="pete jones" w:date="2022-01-04T12:37:00Z"/>
                <w:rFonts w:eastAsiaTheme="minorEastAsia" w:cstheme="minorHAnsi"/>
                <w:b/>
                <w:bCs/>
              </w:rPr>
              <w:pPrChange w:id="61798" w:author="pete jones" w:date="2022-01-04T12:57:00Z">
                <w:pPr>
                  <w:jc w:val="center"/>
                </w:pPr>
              </w:pPrChange>
            </w:pPr>
            <w:ins w:id="61799" w:author="pete jones" w:date="2022-01-04T12:37:00Z">
              <w:r w:rsidRPr="00FF6A71">
                <w:rPr>
                  <w:rFonts w:eastAsiaTheme="minorEastAsia" w:cstheme="minorHAnsi"/>
                  <w:b/>
                  <w:bCs/>
                </w:rPr>
                <w:t>Count</w:t>
              </w:r>
            </w:ins>
          </w:p>
        </w:tc>
        <w:tc>
          <w:tcPr>
            <w:tcW w:w="814" w:type="dxa"/>
            <w:shd w:val="clear" w:color="auto" w:fill="auto"/>
            <w:noWrap/>
            <w:vAlign w:val="center"/>
            <w:tcPrChange w:id="61800" w:author="pete jones" w:date="2022-01-04T12:58:00Z">
              <w:tcPr>
                <w:tcW w:w="814" w:type="dxa"/>
                <w:tcBorders>
                  <w:top w:val="single" w:sz="4" w:space="0" w:color="4472C4"/>
                  <w:left w:val="nil"/>
                  <w:bottom w:val="nil"/>
                  <w:right w:val="nil"/>
                </w:tcBorders>
                <w:shd w:val="clear" w:color="auto" w:fill="auto"/>
                <w:noWrap/>
                <w:vAlign w:val="center"/>
              </w:tcPr>
            </w:tcPrChange>
          </w:tcPr>
          <w:p w14:paraId="2FB7AD6A" w14:textId="77777777" w:rsidR="00BD0299" w:rsidRPr="00FF6A71" w:rsidRDefault="00BD0299">
            <w:pPr>
              <w:spacing w:before="0" w:after="0" w:line="240" w:lineRule="auto"/>
              <w:jc w:val="center"/>
              <w:rPr>
                <w:ins w:id="61801" w:author="pete jones" w:date="2022-01-04T12:37:00Z"/>
                <w:rFonts w:eastAsiaTheme="minorEastAsia" w:cstheme="minorHAnsi"/>
                <w:b/>
                <w:bCs/>
                <w:rPrChange w:id="61802" w:author="pete jones" w:date="2022-01-04T13:45:00Z">
                  <w:rPr>
                    <w:ins w:id="61803" w:author="pete jones" w:date="2022-01-04T12:37:00Z"/>
                    <w:rFonts w:eastAsiaTheme="minorEastAsia" w:cstheme="minorHAnsi"/>
                  </w:rPr>
                </w:rPrChange>
              </w:rPr>
              <w:pPrChange w:id="61804" w:author="pete jones" w:date="2022-01-04T12:57:00Z">
                <w:pPr>
                  <w:jc w:val="center"/>
                </w:pPr>
              </w:pPrChange>
            </w:pPr>
          </w:p>
        </w:tc>
        <w:tc>
          <w:tcPr>
            <w:tcW w:w="814" w:type="dxa"/>
            <w:shd w:val="clear" w:color="auto" w:fill="auto"/>
            <w:noWrap/>
            <w:vAlign w:val="center"/>
            <w:tcPrChange w:id="61805" w:author="pete jones" w:date="2022-01-04T12:58:00Z">
              <w:tcPr>
                <w:tcW w:w="814" w:type="dxa"/>
                <w:tcBorders>
                  <w:top w:val="single" w:sz="4" w:space="0" w:color="4472C4"/>
                  <w:left w:val="nil"/>
                  <w:bottom w:val="nil"/>
                  <w:right w:val="nil"/>
                </w:tcBorders>
                <w:shd w:val="clear" w:color="auto" w:fill="auto"/>
                <w:noWrap/>
                <w:vAlign w:val="center"/>
              </w:tcPr>
            </w:tcPrChange>
          </w:tcPr>
          <w:p w14:paraId="34849B44" w14:textId="77777777" w:rsidR="00BD0299" w:rsidRPr="00FA4BC3" w:rsidRDefault="00BD0299">
            <w:pPr>
              <w:spacing w:before="0" w:after="0" w:line="240" w:lineRule="auto"/>
              <w:jc w:val="center"/>
              <w:rPr>
                <w:ins w:id="61806" w:author="pete jones" w:date="2022-01-04T12:37:00Z"/>
                <w:rFonts w:eastAsiaTheme="minorEastAsia" w:cstheme="minorHAnsi"/>
              </w:rPr>
              <w:pPrChange w:id="61807" w:author="pete jones" w:date="2022-01-04T12:57:00Z">
                <w:pPr>
                  <w:jc w:val="center"/>
                </w:pPr>
              </w:pPrChange>
            </w:pPr>
            <w:ins w:id="61808" w:author="pete jones" w:date="2022-01-04T12:37:00Z">
              <w:r w:rsidRPr="00FA4BC3">
                <w:rPr>
                  <w:rFonts w:eastAsiaTheme="minorEastAsia" w:cstheme="minorHAnsi"/>
                  <w:rPrChange w:id="61809" w:author="pete jones" w:date="2022-01-04T15:00:00Z">
                    <w:rPr>
                      <w:rFonts w:ascii="Calibri" w:hAnsi="Calibri" w:cs="Calibri"/>
                      <w:color w:val="000000"/>
                    </w:rPr>
                  </w:rPrChange>
                </w:rPr>
                <w:t>4</w:t>
              </w:r>
            </w:ins>
          </w:p>
        </w:tc>
        <w:tc>
          <w:tcPr>
            <w:tcW w:w="814" w:type="dxa"/>
            <w:shd w:val="clear" w:color="auto" w:fill="auto"/>
            <w:noWrap/>
            <w:vAlign w:val="center"/>
            <w:tcPrChange w:id="61810" w:author="pete jones" w:date="2022-01-04T12:58:00Z">
              <w:tcPr>
                <w:tcW w:w="814" w:type="dxa"/>
                <w:tcBorders>
                  <w:top w:val="single" w:sz="4" w:space="0" w:color="4472C4"/>
                  <w:left w:val="nil"/>
                  <w:bottom w:val="nil"/>
                  <w:right w:val="nil"/>
                </w:tcBorders>
                <w:shd w:val="clear" w:color="auto" w:fill="auto"/>
                <w:noWrap/>
                <w:vAlign w:val="center"/>
              </w:tcPr>
            </w:tcPrChange>
          </w:tcPr>
          <w:p w14:paraId="5E455EC9" w14:textId="77777777" w:rsidR="00BD0299" w:rsidRPr="00FA4BC3" w:rsidRDefault="00BD0299">
            <w:pPr>
              <w:spacing w:before="0" w:after="0" w:line="240" w:lineRule="auto"/>
              <w:jc w:val="center"/>
              <w:rPr>
                <w:ins w:id="61811" w:author="pete jones" w:date="2022-01-04T12:37:00Z"/>
                <w:rFonts w:eastAsiaTheme="minorEastAsia" w:cstheme="minorHAnsi"/>
              </w:rPr>
              <w:pPrChange w:id="61812" w:author="pete jones" w:date="2022-01-04T12:57:00Z">
                <w:pPr>
                  <w:jc w:val="center"/>
                </w:pPr>
              </w:pPrChange>
            </w:pPr>
            <w:ins w:id="61813" w:author="pete jones" w:date="2022-01-04T12:37:00Z">
              <w:r w:rsidRPr="00FA4BC3">
                <w:rPr>
                  <w:rFonts w:eastAsiaTheme="minorEastAsia" w:cstheme="minorHAnsi"/>
                  <w:rPrChange w:id="61814" w:author="pete jones" w:date="2022-01-04T15:00:00Z">
                    <w:rPr>
                      <w:rFonts w:ascii="Calibri" w:hAnsi="Calibri" w:cs="Calibri"/>
                      <w:color w:val="000000"/>
                    </w:rPr>
                  </w:rPrChange>
                </w:rPr>
                <w:t>5</w:t>
              </w:r>
            </w:ins>
          </w:p>
        </w:tc>
        <w:tc>
          <w:tcPr>
            <w:tcW w:w="692" w:type="dxa"/>
            <w:shd w:val="clear" w:color="auto" w:fill="auto"/>
            <w:noWrap/>
            <w:vAlign w:val="center"/>
            <w:tcPrChange w:id="61815" w:author="pete jones" w:date="2022-01-04T12:58:00Z">
              <w:tcPr>
                <w:tcW w:w="692" w:type="dxa"/>
                <w:tcBorders>
                  <w:top w:val="single" w:sz="4" w:space="0" w:color="4472C4"/>
                  <w:left w:val="nil"/>
                  <w:bottom w:val="nil"/>
                  <w:right w:val="nil"/>
                </w:tcBorders>
                <w:shd w:val="clear" w:color="auto" w:fill="auto"/>
                <w:noWrap/>
                <w:vAlign w:val="center"/>
              </w:tcPr>
            </w:tcPrChange>
          </w:tcPr>
          <w:p w14:paraId="2652321E" w14:textId="77777777" w:rsidR="00BD0299" w:rsidRPr="00FA4BC3" w:rsidRDefault="00BD0299">
            <w:pPr>
              <w:spacing w:before="0" w:after="0" w:line="240" w:lineRule="auto"/>
              <w:jc w:val="center"/>
              <w:rPr>
                <w:ins w:id="61816" w:author="pete jones" w:date="2022-01-04T12:37:00Z"/>
                <w:rFonts w:eastAsiaTheme="minorEastAsia" w:cstheme="minorHAnsi"/>
              </w:rPr>
              <w:pPrChange w:id="61817" w:author="pete jones" w:date="2022-01-04T12:57:00Z">
                <w:pPr>
                  <w:jc w:val="center"/>
                </w:pPr>
              </w:pPrChange>
            </w:pPr>
            <w:ins w:id="61818" w:author="pete jones" w:date="2022-01-04T12:37:00Z">
              <w:r w:rsidRPr="00FA4BC3">
                <w:rPr>
                  <w:rFonts w:eastAsiaTheme="minorEastAsia" w:cstheme="minorHAnsi"/>
                  <w:rPrChange w:id="61819" w:author="pete jones" w:date="2022-01-04T15:00:00Z">
                    <w:rPr>
                      <w:rFonts w:ascii="Calibri" w:hAnsi="Calibri" w:cs="Calibri"/>
                      <w:color w:val="000000"/>
                    </w:rPr>
                  </w:rPrChange>
                </w:rPr>
                <w:t>1</w:t>
              </w:r>
            </w:ins>
          </w:p>
        </w:tc>
        <w:tc>
          <w:tcPr>
            <w:tcW w:w="692" w:type="dxa"/>
            <w:shd w:val="clear" w:color="auto" w:fill="auto"/>
            <w:noWrap/>
            <w:vAlign w:val="center"/>
            <w:tcPrChange w:id="61820" w:author="pete jones" w:date="2022-01-04T12:58:00Z">
              <w:tcPr>
                <w:tcW w:w="692" w:type="dxa"/>
                <w:tcBorders>
                  <w:top w:val="single" w:sz="4" w:space="0" w:color="4472C4"/>
                  <w:left w:val="nil"/>
                  <w:bottom w:val="nil"/>
                  <w:right w:val="nil"/>
                </w:tcBorders>
                <w:shd w:val="clear" w:color="auto" w:fill="auto"/>
                <w:noWrap/>
                <w:vAlign w:val="center"/>
              </w:tcPr>
            </w:tcPrChange>
          </w:tcPr>
          <w:p w14:paraId="3A596E5C" w14:textId="77777777" w:rsidR="00BD0299" w:rsidRPr="00FF6A71" w:rsidRDefault="00BD0299">
            <w:pPr>
              <w:spacing w:before="0" w:after="0" w:line="240" w:lineRule="auto"/>
              <w:jc w:val="center"/>
              <w:rPr>
                <w:ins w:id="61821" w:author="pete jones" w:date="2022-01-04T12:37:00Z"/>
                <w:rFonts w:eastAsiaTheme="minorEastAsia" w:cstheme="minorHAnsi"/>
                <w:b/>
                <w:bCs/>
                <w:rPrChange w:id="61822" w:author="pete jones" w:date="2022-01-04T13:45:00Z">
                  <w:rPr>
                    <w:ins w:id="61823" w:author="pete jones" w:date="2022-01-04T12:37:00Z"/>
                    <w:rFonts w:eastAsiaTheme="minorEastAsia" w:cstheme="minorHAnsi"/>
                  </w:rPr>
                </w:rPrChange>
              </w:rPr>
              <w:pPrChange w:id="61824" w:author="pete jones" w:date="2022-01-04T12:57:00Z">
                <w:pPr>
                  <w:jc w:val="center"/>
                </w:pPr>
              </w:pPrChange>
            </w:pPr>
          </w:p>
        </w:tc>
        <w:tc>
          <w:tcPr>
            <w:tcW w:w="692" w:type="dxa"/>
            <w:shd w:val="clear" w:color="auto" w:fill="auto"/>
            <w:noWrap/>
            <w:vAlign w:val="center"/>
            <w:tcPrChange w:id="61825" w:author="pete jones" w:date="2022-01-04T12:58:00Z">
              <w:tcPr>
                <w:tcW w:w="692" w:type="dxa"/>
                <w:tcBorders>
                  <w:top w:val="single" w:sz="4" w:space="0" w:color="4472C4"/>
                  <w:left w:val="nil"/>
                  <w:bottom w:val="nil"/>
                  <w:right w:val="nil"/>
                </w:tcBorders>
                <w:shd w:val="clear" w:color="auto" w:fill="auto"/>
                <w:noWrap/>
                <w:vAlign w:val="center"/>
              </w:tcPr>
            </w:tcPrChange>
          </w:tcPr>
          <w:p w14:paraId="13EB8183" w14:textId="77777777" w:rsidR="00BD0299" w:rsidRPr="00FF6A71" w:rsidRDefault="00BD0299">
            <w:pPr>
              <w:spacing w:before="0" w:after="0" w:line="240" w:lineRule="auto"/>
              <w:jc w:val="center"/>
              <w:rPr>
                <w:ins w:id="61826" w:author="pete jones" w:date="2022-01-04T12:37:00Z"/>
                <w:rFonts w:eastAsiaTheme="minorEastAsia" w:cstheme="minorHAnsi"/>
                <w:b/>
                <w:bCs/>
                <w:rPrChange w:id="61827" w:author="pete jones" w:date="2022-01-04T13:45:00Z">
                  <w:rPr>
                    <w:ins w:id="61828" w:author="pete jones" w:date="2022-01-04T12:37:00Z"/>
                    <w:rFonts w:eastAsiaTheme="minorEastAsia" w:cstheme="minorHAnsi"/>
                  </w:rPr>
                </w:rPrChange>
              </w:rPr>
              <w:pPrChange w:id="61829" w:author="pete jones" w:date="2022-01-04T12:57:00Z">
                <w:pPr>
                  <w:jc w:val="center"/>
                </w:pPr>
              </w:pPrChange>
            </w:pPr>
          </w:p>
        </w:tc>
        <w:tc>
          <w:tcPr>
            <w:tcW w:w="692" w:type="dxa"/>
            <w:shd w:val="clear" w:color="auto" w:fill="auto"/>
            <w:noWrap/>
            <w:vAlign w:val="center"/>
            <w:tcPrChange w:id="61830" w:author="pete jones" w:date="2022-01-04T12:58:00Z">
              <w:tcPr>
                <w:tcW w:w="692" w:type="dxa"/>
                <w:tcBorders>
                  <w:top w:val="single" w:sz="4" w:space="0" w:color="4472C4"/>
                  <w:left w:val="nil"/>
                  <w:bottom w:val="nil"/>
                  <w:right w:val="nil"/>
                </w:tcBorders>
                <w:shd w:val="clear" w:color="auto" w:fill="auto"/>
                <w:noWrap/>
                <w:vAlign w:val="center"/>
              </w:tcPr>
            </w:tcPrChange>
          </w:tcPr>
          <w:p w14:paraId="4CD43A02" w14:textId="77777777" w:rsidR="00BD0299" w:rsidRPr="00FF6A71" w:rsidRDefault="00BD0299">
            <w:pPr>
              <w:spacing w:before="0" w:after="0" w:line="240" w:lineRule="auto"/>
              <w:jc w:val="center"/>
              <w:rPr>
                <w:ins w:id="61831" w:author="pete jones" w:date="2022-01-04T12:37:00Z"/>
                <w:rFonts w:eastAsiaTheme="minorEastAsia" w:cstheme="minorHAnsi"/>
                <w:b/>
                <w:bCs/>
                <w:rPrChange w:id="61832" w:author="pete jones" w:date="2022-01-04T13:45:00Z">
                  <w:rPr>
                    <w:ins w:id="61833" w:author="pete jones" w:date="2022-01-04T12:37:00Z"/>
                    <w:rFonts w:eastAsiaTheme="minorEastAsia" w:cstheme="minorHAnsi"/>
                  </w:rPr>
                </w:rPrChange>
              </w:rPr>
              <w:pPrChange w:id="61834" w:author="pete jones" w:date="2022-01-04T12:57:00Z">
                <w:pPr>
                  <w:jc w:val="center"/>
                </w:pPr>
              </w:pPrChange>
            </w:pPr>
          </w:p>
        </w:tc>
      </w:tr>
    </w:tbl>
    <w:p w14:paraId="0B0BB36E" w14:textId="711FE658" w:rsidR="00BD0299" w:rsidRPr="00FF6A71" w:rsidRDefault="00BD0299" w:rsidP="00BD0299">
      <w:pPr>
        <w:rPr>
          <w:ins w:id="61835" w:author="pete jones" w:date="2022-01-04T12:37:00Z"/>
        </w:rPr>
      </w:pPr>
      <w:ins w:id="61836" w:author="pete jones" w:date="2022-01-04T12:37:00Z">
        <w:r w:rsidRPr="00FF6A71">
          <w:t>Q2.11.16 Design is often solution-led, in that early on</w:t>
        </w:r>
      </w:ins>
      <w:ins w:id="61837" w:author="pete jones" w:date="2022-04-01T14:46:00Z">
        <w:r w:rsidR="00B2191E">
          <w:t>,</w:t>
        </w:r>
      </w:ins>
      <w:ins w:id="61838" w:author="pete jones" w:date="2022-01-04T12:37:00Z">
        <w:r w:rsidRPr="00FF6A71">
          <w:t xml:space="preserve"> the designer proposes solutions to </w:t>
        </w:r>
      </w:ins>
      <w:ins w:id="61839" w:author="pete jones" w:date="2022-04-01T14:46:00Z">
        <w:r w:rsidR="00B2191E">
          <w:t>understand the problem better</w:t>
        </w:r>
      </w:ins>
      <w:ins w:id="61840" w:author="pete jones" w:date="2022-01-04T12:37:00Z">
        <w:r w:rsidRPr="00FF6A71">
          <w:t xml:space="preserve">.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1841">
          <w:tblGrid>
            <w:gridCol w:w="814"/>
            <w:gridCol w:w="814"/>
            <w:gridCol w:w="814"/>
            <w:gridCol w:w="814"/>
            <w:gridCol w:w="692"/>
            <w:gridCol w:w="692"/>
            <w:gridCol w:w="692"/>
            <w:gridCol w:w="692"/>
          </w:tblGrid>
        </w:tblGridChange>
      </w:tblGrid>
      <w:tr w:rsidR="00BD0299" w:rsidRPr="00FF6A71" w14:paraId="3281EF2D" w14:textId="77777777" w:rsidTr="00015922">
        <w:trPr>
          <w:trHeight w:val="300"/>
          <w:jc w:val="center"/>
          <w:ins w:id="61842" w:author="pete jones" w:date="2022-01-04T12:37:00Z"/>
        </w:trPr>
        <w:tc>
          <w:tcPr>
            <w:tcW w:w="814" w:type="dxa"/>
            <w:shd w:val="clear" w:color="auto" w:fill="E7E6E6" w:themeFill="background2"/>
            <w:vAlign w:val="center"/>
          </w:tcPr>
          <w:p w14:paraId="5AEF32B0" w14:textId="77777777" w:rsidR="00BD0299" w:rsidRPr="00FF6A71" w:rsidRDefault="00BD0299">
            <w:pPr>
              <w:spacing w:before="0" w:after="0" w:line="240" w:lineRule="auto"/>
              <w:jc w:val="center"/>
              <w:rPr>
                <w:ins w:id="61843" w:author="pete jones" w:date="2022-01-04T12:37:00Z"/>
                <w:rFonts w:eastAsiaTheme="minorEastAsia" w:cstheme="minorHAnsi"/>
                <w:b/>
                <w:bCs/>
              </w:rPr>
              <w:pPrChange w:id="61844" w:author="pete jones" w:date="2022-01-04T12:58:00Z">
                <w:pPr>
                  <w:jc w:val="center"/>
                </w:pPr>
              </w:pPrChange>
            </w:pPr>
            <w:ins w:id="61845"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25787ED4" w14:textId="77777777" w:rsidR="00BD0299" w:rsidRPr="00FF6A71" w:rsidRDefault="00BD0299">
            <w:pPr>
              <w:spacing w:before="0" w:after="0" w:line="240" w:lineRule="auto"/>
              <w:jc w:val="center"/>
              <w:rPr>
                <w:ins w:id="61846" w:author="pete jones" w:date="2022-01-04T12:37:00Z"/>
                <w:rFonts w:eastAsiaTheme="minorEastAsia" w:cstheme="minorHAnsi"/>
                <w:b/>
                <w:bCs/>
              </w:rPr>
              <w:pPrChange w:id="61847" w:author="pete jones" w:date="2022-01-04T12:58:00Z">
                <w:pPr>
                  <w:jc w:val="center"/>
                </w:pPr>
              </w:pPrChange>
            </w:pPr>
            <w:ins w:id="6184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1AA64C48" w14:textId="77777777" w:rsidR="00BD0299" w:rsidRPr="00FF6A71" w:rsidRDefault="00BD0299">
            <w:pPr>
              <w:spacing w:before="0" w:after="0" w:line="240" w:lineRule="auto"/>
              <w:jc w:val="center"/>
              <w:rPr>
                <w:ins w:id="61849" w:author="pete jones" w:date="2022-01-04T12:37:00Z"/>
                <w:rFonts w:eastAsiaTheme="minorEastAsia" w:cstheme="minorHAnsi"/>
                <w:b/>
                <w:bCs/>
              </w:rPr>
              <w:pPrChange w:id="61850" w:author="pete jones" w:date="2022-01-04T12:58:00Z">
                <w:pPr>
                  <w:jc w:val="center"/>
                </w:pPr>
              </w:pPrChange>
            </w:pPr>
            <w:ins w:id="6185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8C921A5" w14:textId="77777777" w:rsidR="00BD0299" w:rsidRPr="00FF6A71" w:rsidRDefault="00BD0299">
            <w:pPr>
              <w:spacing w:before="0" w:after="0" w:line="240" w:lineRule="auto"/>
              <w:jc w:val="center"/>
              <w:rPr>
                <w:ins w:id="61852" w:author="pete jones" w:date="2022-01-04T12:37:00Z"/>
                <w:rFonts w:eastAsiaTheme="minorEastAsia" w:cstheme="minorHAnsi"/>
                <w:b/>
                <w:bCs/>
              </w:rPr>
              <w:pPrChange w:id="61853" w:author="pete jones" w:date="2022-01-04T12:58:00Z">
                <w:pPr>
                  <w:jc w:val="center"/>
                </w:pPr>
              </w:pPrChange>
            </w:pPr>
            <w:ins w:id="6185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71CBFAF" w14:textId="77777777" w:rsidR="00BD0299" w:rsidRPr="00FF6A71" w:rsidRDefault="00BD0299">
            <w:pPr>
              <w:spacing w:before="0" w:after="0" w:line="240" w:lineRule="auto"/>
              <w:jc w:val="center"/>
              <w:rPr>
                <w:ins w:id="61855" w:author="pete jones" w:date="2022-01-04T12:37:00Z"/>
                <w:rFonts w:eastAsiaTheme="minorEastAsia" w:cstheme="minorHAnsi"/>
                <w:b/>
                <w:bCs/>
              </w:rPr>
              <w:pPrChange w:id="61856" w:author="pete jones" w:date="2022-01-04T12:58:00Z">
                <w:pPr>
                  <w:jc w:val="center"/>
                </w:pPr>
              </w:pPrChange>
            </w:pPr>
            <w:ins w:id="6185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04F28973" w14:textId="77777777" w:rsidR="00BD0299" w:rsidRPr="00FF6A71" w:rsidRDefault="00BD0299">
            <w:pPr>
              <w:spacing w:before="0" w:after="0" w:line="240" w:lineRule="auto"/>
              <w:jc w:val="center"/>
              <w:rPr>
                <w:ins w:id="61858" w:author="pete jones" w:date="2022-01-04T12:37:00Z"/>
                <w:rFonts w:eastAsiaTheme="minorEastAsia" w:cstheme="minorHAnsi"/>
                <w:b/>
                <w:bCs/>
              </w:rPr>
              <w:pPrChange w:id="61859" w:author="pete jones" w:date="2022-01-04T12:58:00Z">
                <w:pPr>
                  <w:jc w:val="center"/>
                </w:pPr>
              </w:pPrChange>
            </w:pPr>
            <w:ins w:id="6186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678FB154" w14:textId="77777777" w:rsidR="00BD0299" w:rsidRPr="00FF6A71" w:rsidRDefault="00BD0299">
            <w:pPr>
              <w:spacing w:before="0" w:after="0" w:line="240" w:lineRule="auto"/>
              <w:jc w:val="center"/>
              <w:rPr>
                <w:ins w:id="61861" w:author="pete jones" w:date="2022-01-04T12:37:00Z"/>
                <w:rFonts w:eastAsiaTheme="minorEastAsia" w:cstheme="minorHAnsi"/>
                <w:b/>
                <w:bCs/>
              </w:rPr>
              <w:pPrChange w:id="61862" w:author="pete jones" w:date="2022-01-04T12:58:00Z">
                <w:pPr>
                  <w:jc w:val="center"/>
                </w:pPr>
              </w:pPrChange>
            </w:pPr>
            <w:ins w:id="6186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E92D855" w14:textId="77777777" w:rsidR="00BD0299" w:rsidRPr="00FF6A71" w:rsidRDefault="00BD0299">
            <w:pPr>
              <w:spacing w:before="0" w:after="0" w:line="240" w:lineRule="auto"/>
              <w:jc w:val="center"/>
              <w:rPr>
                <w:ins w:id="61864" w:author="pete jones" w:date="2022-01-04T12:37:00Z"/>
                <w:rFonts w:eastAsiaTheme="minorEastAsia" w:cstheme="minorHAnsi"/>
                <w:b/>
                <w:bCs/>
              </w:rPr>
              <w:pPrChange w:id="61865" w:author="pete jones" w:date="2022-01-04T12:58:00Z">
                <w:pPr>
                  <w:jc w:val="center"/>
                </w:pPr>
              </w:pPrChange>
            </w:pPr>
            <w:ins w:id="61866" w:author="pete jones" w:date="2022-01-04T12:37:00Z">
              <w:r w:rsidRPr="00FF6A71">
                <w:rPr>
                  <w:rFonts w:eastAsiaTheme="minorEastAsia" w:cstheme="minorHAnsi"/>
                  <w:b/>
                  <w:bCs/>
                </w:rPr>
                <w:t>7</w:t>
              </w:r>
            </w:ins>
          </w:p>
        </w:tc>
      </w:tr>
      <w:tr w:rsidR="00BD0299" w:rsidRPr="00FF6A71" w14:paraId="3BCD805F" w14:textId="77777777" w:rsidTr="00C77D52">
        <w:tblPrEx>
          <w:tblW w:w="0" w:type="auto"/>
          <w:jc w:val="center"/>
          <w:tblPrExChange w:id="61867" w:author="pete jones" w:date="2022-01-04T12:58:00Z">
            <w:tblPrEx>
              <w:tblW w:w="0" w:type="auto"/>
              <w:jc w:val="center"/>
            </w:tblPrEx>
          </w:tblPrExChange>
        </w:tblPrEx>
        <w:trPr>
          <w:trHeight w:val="300"/>
          <w:jc w:val="center"/>
          <w:ins w:id="61868" w:author="pete jones" w:date="2022-01-04T12:37:00Z"/>
          <w:trPrChange w:id="61869" w:author="pete jones" w:date="2022-01-04T12:58:00Z">
            <w:trPr>
              <w:trHeight w:val="300"/>
              <w:jc w:val="center"/>
            </w:trPr>
          </w:trPrChange>
        </w:trPr>
        <w:tc>
          <w:tcPr>
            <w:tcW w:w="814" w:type="dxa"/>
            <w:vAlign w:val="center"/>
            <w:tcPrChange w:id="61870" w:author="pete jones" w:date="2022-01-04T12:58:00Z">
              <w:tcPr>
                <w:tcW w:w="814" w:type="dxa"/>
                <w:vAlign w:val="center"/>
              </w:tcPr>
            </w:tcPrChange>
          </w:tcPr>
          <w:p w14:paraId="3DC150F6" w14:textId="77777777" w:rsidR="00BD0299" w:rsidRPr="00FF6A71" w:rsidRDefault="00BD0299">
            <w:pPr>
              <w:spacing w:before="0" w:after="0" w:line="240" w:lineRule="auto"/>
              <w:jc w:val="center"/>
              <w:rPr>
                <w:ins w:id="61871" w:author="pete jones" w:date="2022-01-04T12:37:00Z"/>
                <w:rFonts w:eastAsiaTheme="minorEastAsia" w:cstheme="minorHAnsi"/>
                <w:b/>
                <w:bCs/>
              </w:rPr>
              <w:pPrChange w:id="61872" w:author="pete jones" w:date="2022-01-04T12:58:00Z">
                <w:pPr>
                  <w:jc w:val="center"/>
                </w:pPr>
              </w:pPrChange>
            </w:pPr>
            <w:ins w:id="61873" w:author="pete jones" w:date="2022-01-04T12:37:00Z">
              <w:r w:rsidRPr="00FF6A71">
                <w:rPr>
                  <w:rFonts w:eastAsiaTheme="minorEastAsia" w:cstheme="minorHAnsi"/>
                  <w:b/>
                  <w:bCs/>
                </w:rPr>
                <w:t>%</w:t>
              </w:r>
            </w:ins>
          </w:p>
        </w:tc>
        <w:tc>
          <w:tcPr>
            <w:tcW w:w="814" w:type="dxa"/>
            <w:shd w:val="clear" w:color="auto" w:fill="auto"/>
            <w:noWrap/>
            <w:vAlign w:val="bottom"/>
            <w:tcPrChange w:id="61874" w:author="pete jones" w:date="2022-01-04T12:58:00Z">
              <w:tcPr>
                <w:tcW w:w="814" w:type="dxa"/>
                <w:tcBorders>
                  <w:top w:val="single" w:sz="4" w:space="0" w:color="4472C4"/>
                  <w:left w:val="nil"/>
                  <w:bottom w:val="nil"/>
                  <w:right w:val="nil"/>
                </w:tcBorders>
                <w:shd w:val="clear" w:color="auto" w:fill="auto"/>
                <w:noWrap/>
                <w:vAlign w:val="bottom"/>
              </w:tcPr>
            </w:tcPrChange>
          </w:tcPr>
          <w:p w14:paraId="3C4BCF60" w14:textId="77777777" w:rsidR="00BD0299" w:rsidRPr="00FA4BC3" w:rsidRDefault="00BD0299">
            <w:pPr>
              <w:spacing w:before="0" w:after="0" w:line="240" w:lineRule="auto"/>
              <w:jc w:val="center"/>
              <w:rPr>
                <w:ins w:id="61875" w:author="pete jones" w:date="2022-01-04T12:37:00Z"/>
                <w:rFonts w:eastAsiaTheme="minorEastAsia" w:cstheme="minorHAnsi"/>
              </w:rPr>
              <w:pPrChange w:id="61876" w:author="pete jones" w:date="2022-01-04T12:58:00Z">
                <w:pPr>
                  <w:jc w:val="center"/>
                </w:pPr>
              </w:pPrChange>
            </w:pPr>
            <w:ins w:id="61877" w:author="pete jones" w:date="2022-01-04T12:37:00Z">
              <w:r w:rsidRPr="00FA4BC3">
                <w:rPr>
                  <w:rFonts w:eastAsiaTheme="minorEastAsia" w:cstheme="minorHAnsi"/>
                  <w:rPrChange w:id="61878" w:author="pete jones" w:date="2022-01-04T15:00:00Z">
                    <w:rPr>
                      <w:rFonts w:ascii="Calibri" w:hAnsi="Calibri" w:cs="Calibri"/>
                      <w:color w:val="000000"/>
                    </w:rPr>
                  </w:rPrChange>
                </w:rPr>
                <w:t>10%</w:t>
              </w:r>
            </w:ins>
          </w:p>
        </w:tc>
        <w:tc>
          <w:tcPr>
            <w:tcW w:w="814" w:type="dxa"/>
            <w:shd w:val="clear" w:color="auto" w:fill="auto"/>
            <w:noWrap/>
            <w:vAlign w:val="bottom"/>
            <w:tcPrChange w:id="61879" w:author="pete jones" w:date="2022-01-04T12:58:00Z">
              <w:tcPr>
                <w:tcW w:w="814" w:type="dxa"/>
                <w:tcBorders>
                  <w:top w:val="single" w:sz="4" w:space="0" w:color="4472C4"/>
                  <w:left w:val="nil"/>
                  <w:bottom w:val="nil"/>
                  <w:right w:val="nil"/>
                </w:tcBorders>
                <w:shd w:val="clear" w:color="auto" w:fill="auto"/>
                <w:noWrap/>
                <w:vAlign w:val="bottom"/>
              </w:tcPr>
            </w:tcPrChange>
          </w:tcPr>
          <w:p w14:paraId="435F5FD4" w14:textId="77777777" w:rsidR="00BD0299" w:rsidRPr="00FA4BC3" w:rsidRDefault="00BD0299">
            <w:pPr>
              <w:spacing w:before="0" w:after="0" w:line="240" w:lineRule="auto"/>
              <w:jc w:val="center"/>
              <w:rPr>
                <w:ins w:id="61880" w:author="pete jones" w:date="2022-01-04T12:37:00Z"/>
                <w:rFonts w:eastAsiaTheme="minorEastAsia" w:cstheme="minorHAnsi"/>
              </w:rPr>
              <w:pPrChange w:id="61881" w:author="pete jones" w:date="2022-01-04T12:58:00Z">
                <w:pPr>
                  <w:jc w:val="center"/>
                </w:pPr>
              </w:pPrChange>
            </w:pPr>
            <w:ins w:id="61882" w:author="pete jones" w:date="2022-01-04T12:37:00Z">
              <w:r w:rsidRPr="00FA4BC3">
                <w:rPr>
                  <w:rFonts w:eastAsiaTheme="minorEastAsia" w:cstheme="minorHAnsi"/>
                  <w:rPrChange w:id="61883" w:author="pete jones" w:date="2022-01-04T15:00:00Z">
                    <w:rPr>
                      <w:rFonts w:ascii="Calibri" w:hAnsi="Calibri" w:cs="Calibri"/>
                      <w:color w:val="000000"/>
                    </w:rPr>
                  </w:rPrChange>
                </w:rPr>
                <w:t>50%</w:t>
              </w:r>
            </w:ins>
          </w:p>
        </w:tc>
        <w:tc>
          <w:tcPr>
            <w:tcW w:w="814" w:type="dxa"/>
            <w:shd w:val="clear" w:color="auto" w:fill="auto"/>
            <w:noWrap/>
            <w:vAlign w:val="center"/>
            <w:tcPrChange w:id="61884" w:author="pete jones" w:date="2022-01-04T12:58:00Z">
              <w:tcPr>
                <w:tcW w:w="814" w:type="dxa"/>
                <w:tcBorders>
                  <w:top w:val="single" w:sz="4" w:space="0" w:color="4472C4"/>
                  <w:left w:val="nil"/>
                  <w:bottom w:val="nil"/>
                  <w:right w:val="nil"/>
                </w:tcBorders>
                <w:shd w:val="clear" w:color="auto" w:fill="auto"/>
                <w:noWrap/>
                <w:vAlign w:val="center"/>
              </w:tcPr>
            </w:tcPrChange>
          </w:tcPr>
          <w:p w14:paraId="3CEC2C92" w14:textId="77777777" w:rsidR="00BD0299" w:rsidRPr="00FA4BC3" w:rsidRDefault="00BD0299">
            <w:pPr>
              <w:spacing w:before="0" w:after="0" w:line="240" w:lineRule="auto"/>
              <w:jc w:val="center"/>
              <w:rPr>
                <w:ins w:id="61885" w:author="pete jones" w:date="2022-01-04T12:37:00Z"/>
                <w:rFonts w:eastAsiaTheme="minorEastAsia" w:cstheme="minorHAnsi"/>
              </w:rPr>
              <w:pPrChange w:id="61886" w:author="pete jones" w:date="2022-01-04T12:58:00Z">
                <w:pPr>
                  <w:jc w:val="center"/>
                </w:pPr>
              </w:pPrChange>
            </w:pPr>
            <w:ins w:id="61887" w:author="pete jones" w:date="2022-01-04T12:37:00Z">
              <w:r w:rsidRPr="00FA4BC3">
                <w:rPr>
                  <w:rFonts w:eastAsiaTheme="minorEastAsia" w:cstheme="minorHAnsi"/>
                  <w:rPrChange w:id="61888" w:author="pete jones" w:date="2022-01-04T15:00:00Z">
                    <w:rPr>
                      <w:rFonts w:ascii="Calibri" w:hAnsi="Calibri" w:cs="Calibri"/>
                      <w:color w:val="000000"/>
                    </w:rPr>
                  </w:rPrChange>
                </w:rPr>
                <w:t>20%</w:t>
              </w:r>
            </w:ins>
          </w:p>
        </w:tc>
        <w:tc>
          <w:tcPr>
            <w:tcW w:w="692" w:type="dxa"/>
            <w:shd w:val="clear" w:color="auto" w:fill="auto"/>
            <w:noWrap/>
            <w:vAlign w:val="center"/>
            <w:tcPrChange w:id="61889" w:author="pete jones" w:date="2022-01-04T12:58:00Z">
              <w:tcPr>
                <w:tcW w:w="692" w:type="dxa"/>
                <w:tcBorders>
                  <w:top w:val="single" w:sz="4" w:space="0" w:color="4472C4"/>
                  <w:left w:val="nil"/>
                  <w:bottom w:val="nil"/>
                  <w:right w:val="nil"/>
                </w:tcBorders>
                <w:shd w:val="clear" w:color="auto" w:fill="auto"/>
                <w:noWrap/>
                <w:vAlign w:val="center"/>
              </w:tcPr>
            </w:tcPrChange>
          </w:tcPr>
          <w:p w14:paraId="4B76ADBD" w14:textId="77777777" w:rsidR="00BD0299" w:rsidRPr="00FA4BC3" w:rsidRDefault="00BD0299">
            <w:pPr>
              <w:spacing w:before="0" w:after="0" w:line="240" w:lineRule="auto"/>
              <w:jc w:val="center"/>
              <w:rPr>
                <w:ins w:id="61890" w:author="pete jones" w:date="2022-01-04T12:37:00Z"/>
                <w:rFonts w:eastAsiaTheme="minorEastAsia" w:cstheme="minorHAnsi"/>
              </w:rPr>
              <w:pPrChange w:id="61891" w:author="pete jones" w:date="2022-01-04T12:58:00Z">
                <w:pPr>
                  <w:jc w:val="center"/>
                </w:pPr>
              </w:pPrChange>
            </w:pPr>
            <w:ins w:id="61892" w:author="pete jones" w:date="2022-01-04T12:37:00Z">
              <w:r w:rsidRPr="00FA4BC3">
                <w:rPr>
                  <w:rFonts w:eastAsiaTheme="minorEastAsia" w:cstheme="minorHAnsi"/>
                  <w:rPrChange w:id="61893" w:author="pete jones" w:date="2022-01-04T15:00:00Z">
                    <w:rPr>
                      <w:rFonts w:ascii="Calibri" w:hAnsi="Calibri" w:cs="Calibri"/>
                      <w:color w:val="000000"/>
                    </w:rPr>
                  </w:rPrChange>
                </w:rPr>
                <w:t>10%</w:t>
              </w:r>
            </w:ins>
          </w:p>
        </w:tc>
        <w:tc>
          <w:tcPr>
            <w:tcW w:w="692" w:type="dxa"/>
            <w:shd w:val="clear" w:color="auto" w:fill="auto"/>
            <w:noWrap/>
            <w:vAlign w:val="center"/>
            <w:tcPrChange w:id="61894" w:author="pete jones" w:date="2022-01-04T12:58:00Z">
              <w:tcPr>
                <w:tcW w:w="692" w:type="dxa"/>
                <w:tcBorders>
                  <w:top w:val="single" w:sz="4" w:space="0" w:color="4472C4"/>
                  <w:left w:val="nil"/>
                  <w:bottom w:val="nil"/>
                  <w:right w:val="nil"/>
                </w:tcBorders>
                <w:shd w:val="clear" w:color="auto" w:fill="auto"/>
                <w:noWrap/>
                <w:vAlign w:val="center"/>
              </w:tcPr>
            </w:tcPrChange>
          </w:tcPr>
          <w:p w14:paraId="22F3F731" w14:textId="77777777" w:rsidR="00BD0299" w:rsidRPr="00FA4BC3" w:rsidRDefault="00BD0299">
            <w:pPr>
              <w:spacing w:before="0" w:after="0" w:line="240" w:lineRule="auto"/>
              <w:jc w:val="center"/>
              <w:rPr>
                <w:ins w:id="61895" w:author="pete jones" w:date="2022-01-04T12:37:00Z"/>
                <w:rFonts w:eastAsiaTheme="minorEastAsia" w:cstheme="minorHAnsi"/>
              </w:rPr>
              <w:pPrChange w:id="61896" w:author="pete jones" w:date="2022-01-04T12:58:00Z">
                <w:pPr>
                  <w:jc w:val="center"/>
                </w:pPr>
              </w:pPrChange>
            </w:pPr>
            <w:ins w:id="61897" w:author="pete jones" w:date="2022-01-04T12:37:00Z">
              <w:r w:rsidRPr="00FA4BC3">
                <w:rPr>
                  <w:rFonts w:eastAsiaTheme="minorEastAsia" w:cstheme="minorHAnsi"/>
                  <w:rPrChange w:id="61898" w:author="pete jones" w:date="2022-01-04T15:00:00Z">
                    <w:rPr>
                      <w:rFonts w:ascii="Calibri" w:hAnsi="Calibri" w:cs="Calibri"/>
                      <w:color w:val="000000"/>
                    </w:rPr>
                  </w:rPrChange>
                </w:rPr>
                <w:t>10%</w:t>
              </w:r>
            </w:ins>
          </w:p>
        </w:tc>
        <w:tc>
          <w:tcPr>
            <w:tcW w:w="692" w:type="dxa"/>
            <w:shd w:val="clear" w:color="auto" w:fill="auto"/>
            <w:noWrap/>
            <w:vAlign w:val="bottom"/>
            <w:tcPrChange w:id="61899" w:author="pete jones" w:date="2022-01-04T12:58:00Z">
              <w:tcPr>
                <w:tcW w:w="692" w:type="dxa"/>
                <w:tcBorders>
                  <w:top w:val="single" w:sz="4" w:space="0" w:color="4472C4"/>
                  <w:left w:val="nil"/>
                  <w:bottom w:val="nil"/>
                  <w:right w:val="nil"/>
                </w:tcBorders>
                <w:shd w:val="clear" w:color="auto" w:fill="auto"/>
                <w:noWrap/>
                <w:vAlign w:val="bottom"/>
              </w:tcPr>
            </w:tcPrChange>
          </w:tcPr>
          <w:p w14:paraId="045EC9E1" w14:textId="77777777" w:rsidR="00BD0299" w:rsidRPr="00FF6A71" w:rsidRDefault="00BD0299">
            <w:pPr>
              <w:spacing w:before="0" w:after="0" w:line="240" w:lineRule="auto"/>
              <w:jc w:val="center"/>
              <w:rPr>
                <w:ins w:id="61900" w:author="pete jones" w:date="2022-01-04T12:37:00Z"/>
                <w:rFonts w:eastAsiaTheme="minorEastAsia" w:cstheme="minorHAnsi"/>
                <w:b/>
                <w:bCs/>
                <w:rPrChange w:id="61901" w:author="pete jones" w:date="2022-01-04T13:45:00Z">
                  <w:rPr>
                    <w:ins w:id="61902" w:author="pete jones" w:date="2022-01-04T12:37:00Z"/>
                    <w:rFonts w:eastAsiaTheme="minorEastAsia" w:cstheme="minorHAnsi"/>
                  </w:rPr>
                </w:rPrChange>
              </w:rPr>
              <w:pPrChange w:id="61903" w:author="pete jones" w:date="2022-01-04T12:58:00Z">
                <w:pPr>
                  <w:jc w:val="center"/>
                </w:pPr>
              </w:pPrChange>
            </w:pPr>
          </w:p>
        </w:tc>
        <w:tc>
          <w:tcPr>
            <w:tcW w:w="692" w:type="dxa"/>
            <w:shd w:val="clear" w:color="auto" w:fill="auto"/>
            <w:noWrap/>
            <w:vAlign w:val="bottom"/>
            <w:tcPrChange w:id="61904" w:author="pete jones" w:date="2022-01-04T12:58:00Z">
              <w:tcPr>
                <w:tcW w:w="692" w:type="dxa"/>
                <w:tcBorders>
                  <w:top w:val="single" w:sz="4" w:space="0" w:color="4472C4"/>
                  <w:left w:val="nil"/>
                  <w:bottom w:val="nil"/>
                  <w:right w:val="nil"/>
                </w:tcBorders>
                <w:shd w:val="clear" w:color="auto" w:fill="auto"/>
                <w:noWrap/>
                <w:vAlign w:val="bottom"/>
              </w:tcPr>
            </w:tcPrChange>
          </w:tcPr>
          <w:p w14:paraId="43735D42" w14:textId="77777777" w:rsidR="00BD0299" w:rsidRPr="00FF6A71" w:rsidRDefault="00BD0299">
            <w:pPr>
              <w:spacing w:before="0" w:after="0" w:line="240" w:lineRule="auto"/>
              <w:jc w:val="center"/>
              <w:rPr>
                <w:ins w:id="61905" w:author="pete jones" w:date="2022-01-04T12:37:00Z"/>
                <w:rFonts w:eastAsiaTheme="minorEastAsia" w:cstheme="minorHAnsi"/>
                <w:b/>
                <w:bCs/>
                <w:rPrChange w:id="61906" w:author="pete jones" w:date="2022-01-04T13:45:00Z">
                  <w:rPr>
                    <w:ins w:id="61907" w:author="pete jones" w:date="2022-01-04T12:37:00Z"/>
                    <w:rFonts w:eastAsiaTheme="minorEastAsia" w:cstheme="minorHAnsi"/>
                  </w:rPr>
                </w:rPrChange>
              </w:rPr>
              <w:pPrChange w:id="61908" w:author="pete jones" w:date="2022-01-04T12:58:00Z">
                <w:pPr>
                  <w:jc w:val="center"/>
                </w:pPr>
              </w:pPrChange>
            </w:pPr>
          </w:p>
        </w:tc>
      </w:tr>
      <w:tr w:rsidR="00BD0299" w:rsidRPr="00FF6A71" w14:paraId="4E698FD7" w14:textId="77777777" w:rsidTr="00C77D52">
        <w:tblPrEx>
          <w:tblW w:w="0" w:type="auto"/>
          <w:jc w:val="center"/>
          <w:tblPrExChange w:id="61909" w:author="pete jones" w:date="2022-01-04T12:58:00Z">
            <w:tblPrEx>
              <w:tblW w:w="0" w:type="auto"/>
              <w:jc w:val="center"/>
            </w:tblPrEx>
          </w:tblPrExChange>
        </w:tblPrEx>
        <w:trPr>
          <w:trHeight w:val="300"/>
          <w:jc w:val="center"/>
          <w:ins w:id="61910" w:author="pete jones" w:date="2022-01-04T12:37:00Z"/>
          <w:trPrChange w:id="61911" w:author="pete jones" w:date="2022-01-04T12:58:00Z">
            <w:trPr>
              <w:trHeight w:val="300"/>
              <w:jc w:val="center"/>
            </w:trPr>
          </w:trPrChange>
        </w:trPr>
        <w:tc>
          <w:tcPr>
            <w:tcW w:w="814" w:type="dxa"/>
            <w:vAlign w:val="center"/>
            <w:tcPrChange w:id="61912" w:author="pete jones" w:date="2022-01-04T12:58:00Z">
              <w:tcPr>
                <w:tcW w:w="814" w:type="dxa"/>
                <w:vAlign w:val="center"/>
              </w:tcPr>
            </w:tcPrChange>
          </w:tcPr>
          <w:p w14:paraId="55C29CB8" w14:textId="77777777" w:rsidR="00BD0299" w:rsidRPr="00FF6A71" w:rsidRDefault="00BD0299">
            <w:pPr>
              <w:spacing w:before="0" w:after="0" w:line="240" w:lineRule="auto"/>
              <w:jc w:val="center"/>
              <w:rPr>
                <w:ins w:id="61913" w:author="pete jones" w:date="2022-01-04T12:37:00Z"/>
                <w:rFonts w:eastAsiaTheme="minorEastAsia" w:cstheme="minorHAnsi"/>
                <w:b/>
                <w:bCs/>
              </w:rPr>
              <w:pPrChange w:id="61914" w:author="pete jones" w:date="2022-01-04T12:58:00Z">
                <w:pPr>
                  <w:jc w:val="center"/>
                </w:pPr>
              </w:pPrChange>
            </w:pPr>
            <w:ins w:id="61915" w:author="pete jones" w:date="2022-01-04T12:37:00Z">
              <w:r w:rsidRPr="00FF6A71">
                <w:rPr>
                  <w:rFonts w:eastAsiaTheme="minorEastAsia" w:cstheme="minorHAnsi"/>
                  <w:b/>
                  <w:bCs/>
                </w:rPr>
                <w:t>Count</w:t>
              </w:r>
            </w:ins>
          </w:p>
        </w:tc>
        <w:tc>
          <w:tcPr>
            <w:tcW w:w="814" w:type="dxa"/>
            <w:shd w:val="clear" w:color="auto" w:fill="auto"/>
            <w:noWrap/>
            <w:vAlign w:val="center"/>
            <w:tcPrChange w:id="61916" w:author="pete jones" w:date="2022-01-04T12:58:00Z">
              <w:tcPr>
                <w:tcW w:w="814" w:type="dxa"/>
                <w:tcBorders>
                  <w:top w:val="single" w:sz="4" w:space="0" w:color="4472C4"/>
                  <w:left w:val="nil"/>
                  <w:bottom w:val="nil"/>
                  <w:right w:val="nil"/>
                </w:tcBorders>
                <w:shd w:val="clear" w:color="auto" w:fill="auto"/>
                <w:noWrap/>
                <w:vAlign w:val="center"/>
              </w:tcPr>
            </w:tcPrChange>
          </w:tcPr>
          <w:p w14:paraId="26032160" w14:textId="77777777" w:rsidR="00BD0299" w:rsidRPr="00FA4BC3" w:rsidRDefault="00BD0299">
            <w:pPr>
              <w:spacing w:before="0" w:after="0" w:line="240" w:lineRule="auto"/>
              <w:jc w:val="center"/>
              <w:rPr>
                <w:ins w:id="61917" w:author="pete jones" w:date="2022-01-04T12:37:00Z"/>
                <w:rFonts w:eastAsiaTheme="minorEastAsia" w:cstheme="minorHAnsi"/>
              </w:rPr>
              <w:pPrChange w:id="61918" w:author="pete jones" w:date="2022-01-04T12:58:00Z">
                <w:pPr>
                  <w:jc w:val="center"/>
                </w:pPr>
              </w:pPrChange>
            </w:pPr>
            <w:ins w:id="61919" w:author="pete jones" w:date="2022-01-04T12:37:00Z">
              <w:r w:rsidRPr="00FA4BC3">
                <w:rPr>
                  <w:rFonts w:eastAsiaTheme="minorEastAsia" w:cstheme="minorHAnsi"/>
                  <w:rPrChange w:id="61920" w:author="pete jones" w:date="2022-01-04T15:00:00Z">
                    <w:rPr>
                      <w:rFonts w:ascii="Calibri" w:hAnsi="Calibri" w:cs="Calibri"/>
                      <w:color w:val="000000"/>
                    </w:rPr>
                  </w:rPrChange>
                </w:rPr>
                <w:t>1</w:t>
              </w:r>
            </w:ins>
          </w:p>
        </w:tc>
        <w:tc>
          <w:tcPr>
            <w:tcW w:w="814" w:type="dxa"/>
            <w:shd w:val="clear" w:color="auto" w:fill="auto"/>
            <w:noWrap/>
            <w:vAlign w:val="center"/>
            <w:tcPrChange w:id="61921" w:author="pete jones" w:date="2022-01-04T12:58:00Z">
              <w:tcPr>
                <w:tcW w:w="814" w:type="dxa"/>
                <w:tcBorders>
                  <w:top w:val="single" w:sz="4" w:space="0" w:color="4472C4"/>
                  <w:left w:val="nil"/>
                  <w:bottom w:val="nil"/>
                  <w:right w:val="nil"/>
                </w:tcBorders>
                <w:shd w:val="clear" w:color="auto" w:fill="auto"/>
                <w:noWrap/>
                <w:vAlign w:val="center"/>
              </w:tcPr>
            </w:tcPrChange>
          </w:tcPr>
          <w:p w14:paraId="6124343E" w14:textId="77777777" w:rsidR="00BD0299" w:rsidRPr="00FA4BC3" w:rsidRDefault="00BD0299">
            <w:pPr>
              <w:spacing w:before="0" w:after="0" w:line="240" w:lineRule="auto"/>
              <w:jc w:val="center"/>
              <w:rPr>
                <w:ins w:id="61922" w:author="pete jones" w:date="2022-01-04T12:37:00Z"/>
                <w:rFonts w:eastAsiaTheme="minorEastAsia" w:cstheme="minorHAnsi"/>
              </w:rPr>
              <w:pPrChange w:id="61923" w:author="pete jones" w:date="2022-01-04T12:58:00Z">
                <w:pPr>
                  <w:jc w:val="center"/>
                </w:pPr>
              </w:pPrChange>
            </w:pPr>
            <w:ins w:id="61924" w:author="pete jones" w:date="2022-01-04T12:37:00Z">
              <w:r w:rsidRPr="00FA4BC3">
                <w:rPr>
                  <w:rFonts w:eastAsiaTheme="minorEastAsia" w:cstheme="minorHAnsi"/>
                  <w:rPrChange w:id="61925" w:author="pete jones" w:date="2022-01-04T15:00:00Z">
                    <w:rPr>
                      <w:rFonts w:ascii="Calibri" w:hAnsi="Calibri" w:cs="Calibri"/>
                      <w:color w:val="000000"/>
                    </w:rPr>
                  </w:rPrChange>
                </w:rPr>
                <w:t>5</w:t>
              </w:r>
            </w:ins>
          </w:p>
        </w:tc>
        <w:tc>
          <w:tcPr>
            <w:tcW w:w="814" w:type="dxa"/>
            <w:shd w:val="clear" w:color="auto" w:fill="auto"/>
            <w:noWrap/>
            <w:vAlign w:val="center"/>
            <w:tcPrChange w:id="61926" w:author="pete jones" w:date="2022-01-04T12:58:00Z">
              <w:tcPr>
                <w:tcW w:w="814" w:type="dxa"/>
                <w:tcBorders>
                  <w:top w:val="single" w:sz="4" w:space="0" w:color="4472C4"/>
                  <w:left w:val="nil"/>
                  <w:bottom w:val="nil"/>
                  <w:right w:val="nil"/>
                </w:tcBorders>
                <w:shd w:val="clear" w:color="auto" w:fill="auto"/>
                <w:noWrap/>
                <w:vAlign w:val="center"/>
              </w:tcPr>
            </w:tcPrChange>
          </w:tcPr>
          <w:p w14:paraId="44F51C98" w14:textId="77777777" w:rsidR="00BD0299" w:rsidRPr="00FA4BC3" w:rsidRDefault="00BD0299">
            <w:pPr>
              <w:spacing w:before="0" w:after="0" w:line="240" w:lineRule="auto"/>
              <w:jc w:val="center"/>
              <w:rPr>
                <w:ins w:id="61927" w:author="pete jones" w:date="2022-01-04T12:37:00Z"/>
                <w:rFonts w:eastAsiaTheme="minorEastAsia" w:cstheme="minorHAnsi"/>
              </w:rPr>
              <w:pPrChange w:id="61928" w:author="pete jones" w:date="2022-01-04T12:58:00Z">
                <w:pPr>
                  <w:jc w:val="center"/>
                </w:pPr>
              </w:pPrChange>
            </w:pPr>
            <w:ins w:id="61929" w:author="pete jones" w:date="2022-01-04T12:37:00Z">
              <w:r w:rsidRPr="00FA4BC3">
                <w:rPr>
                  <w:rFonts w:eastAsiaTheme="minorEastAsia" w:cstheme="minorHAnsi"/>
                  <w:rPrChange w:id="61930" w:author="pete jones" w:date="2022-01-04T15:00:00Z">
                    <w:rPr>
                      <w:rFonts w:ascii="Calibri" w:hAnsi="Calibri" w:cs="Calibri"/>
                      <w:color w:val="000000"/>
                    </w:rPr>
                  </w:rPrChange>
                </w:rPr>
                <w:t>2</w:t>
              </w:r>
            </w:ins>
          </w:p>
        </w:tc>
        <w:tc>
          <w:tcPr>
            <w:tcW w:w="692" w:type="dxa"/>
            <w:shd w:val="clear" w:color="auto" w:fill="auto"/>
            <w:noWrap/>
            <w:vAlign w:val="center"/>
            <w:tcPrChange w:id="61931" w:author="pete jones" w:date="2022-01-04T12:58:00Z">
              <w:tcPr>
                <w:tcW w:w="692" w:type="dxa"/>
                <w:tcBorders>
                  <w:top w:val="single" w:sz="4" w:space="0" w:color="4472C4"/>
                  <w:left w:val="nil"/>
                  <w:bottom w:val="nil"/>
                  <w:right w:val="nil"/>
                </w:tcBorders>
                <w:shd w:val="clear" w:color="auto" w:fill="auto"/>
                <w:noWrap/>
                <w:vAlign w:val="center"/>
              </w:tcPr>
            </w:tcPrChange>
          </w:tcPr>
          <w:p w14:paraId="0A56C68B" w14:textId="77777777" w:rsidR="00BD0299" w:rsidRPr="00FA4BC3" w:rsidRDefault="00BD0299">
            <w:pPr>
              <w:spacing w:before="0" w:after="0" w:line="240" w:lineRule="auto"/>
              <w:jc w:val="center"/>
              <w:rPr>
                <w:ins w:id="61932" w:author="pete jones" w:date="2022-01-04T12:37:00Z"/>
                <w:rFonts w:eastAsiaTheme="minorEastAsia" w:cstheme="minorHAnsi"/>
              </w:rPr>
              <w:pPrChange w:id="61933" w:author="pete jones" w:date="2022-01-04T12:58:00Z">
                <w:pPr>
                  <w:jc w:val="center"/>
                </w:pPr>
              </w:pPrChange>
            </w:pPr>
            <w:ins w:id="61934" w:author="pete jones" w:date="2022-01-04T12:37:00Z">
              <w:r w:rsidRPr="00FA4BC3">
                <w:rPr>
                  <w:rFonts w:eastAsiaTheme="minorEastAsia" w:cstheme="minorHAnsi"/>
                  <w:rPrChange w:id="61935" w:author="pete jones" w:date="2022-01-04T15:00:00Z">
                    <w:rPr>
                      <w:rFonts w:ascii="Calibri" w:hAnsi="Calibri" w:cs="Calibri"/>
                      <w:color w:val="000000"/>
                    </w:rPr>
                  </w:rPrChange>
                </w:rPr>
                <w:t>1</w:t>
              </w:r>
            </w:ins>
          </w:p>
        </w:tc>
        <w:tc>
          <w:tcPr>
            <w:tcW w:w="692" w:type="dxa"/>
            <w:shd w:val="clear" w:color="auto" w:fill="auto"/>
            <w:noWrap/>
            <w:vAlign w:val="center"/>
            <w:tcPrChange w:id="61936" w:author="pete jones" w:date="2022-01-04T12:58:00Z">
              <w:tcPr>
                <w:tcW w:w="692" w:type="dxa"/>
                <w:tcBorders>
                  <w:top w:val="single" w:sz="4" w:space="0" w:color="4472C4"/>
                  <w:left w:val="nil"/>
                  <w:bottom w:val="nil"/>
                  <w:right w:val="nil"/>
                </w:tcBorders>
                <w:shd w:val="clear" w:color="auto" w:fill="auto"/>
                <w:noWrap/>
                <w:vAlign w:val="center"/>
              </w:tcPr>
            </w:tcPrChange>
          </w:tcPr>
          <w:p w14:paraId="3E0B755F" w14:textId="77777777" w:rsidR="00BD0299" w:rsidRPr="00FA4BC3" w:rsidRDefault="00BD0299">
            <w:pPr>
              <w:spacing w:before="0" w:after="0" w:line="240" w:lineRule="auto"/>
              <w:jc w:val="center"/>
              <w:rPr>
                <w:ins w:id="61937" w:author="pete jones" w:date="2022-01-04T12:37:00Z"/>
                <w:rFonts w:eastAsiaTheme="minorEastAsia" w:cstheme="minorHAnsi"/>
              </w:rPr>
              <w:pPrChange w:id="61938" w:author="pete jones" w:date="2022-01-04T12:58:00Z">
                <w:pPr>
                  <w:jc w:val="center"/>
                </w:pPr>
              </w:pPrChange>
            </w:pPr>
            <w:ins w:id="61939" w:author="pete jones" w:date="2022-01-04T12:37:00Z">
              <w:r w:rsidRPr="00FA4BC3">
                <w:rPr>
                  <w:rFonts w:eastAsiaTheme="minorEastAsia" w:cstheme="minorHAnsi"/>
                  <w:rPrChange w:id="61940" w:author="pete jones" w:date="2022-01-04T15:00:00Z">
                    <w:rPr>
                      <w:rFonts w:ascii="Calibri" w:hAnsi="Calibri" w:cs="Calibri"/>
                      <w:color w:val="000000"/>
                    </w:rPr>
                  </w:rPrChange>
                </w:rPr>
                <w:t>1</w:t>
              </w:r>
            </w:ins>
          </w:p>
        </w:tc>
        <w:tc>
          <w:tcPr>
            <w:tcW w:w="692" w:type="dxa"/>
            <w:shd w:val="clear" w:color="auto" w:fill="auto"/>
            <w:noWrap/>
            <w:vAlign w:val="center"/>
            <w:tcPrChange w:id="61941" w:author="pete jones" w:date="2022-01-04T12:58:00Z">
              <w:tcPr>
                <w:tcW w:w="692" w:type="dxa"/>
                <w:tcBorders>
                  <w:top w:val="single" w:sz="4" w:space="0" w:color="4472C4"/>
                  <w:left w:val="nil"/>
                  <w:bottom w:val="nil"/>
                  <w:right w:val="nil"/>
                </w:tcBorders>
                <w:shd w:val="clear" w:color="auto" w:fill="auto"/>
                <w:noWrap/>
                <w:vAlign w:val="center"/>
              </w:tcPr>
            </w:tcPrChange>
          </w:tcPr>
          <w:p w14:paraId="58A2A42A" w14:textId="77777777" w:rsidR="00BD0299" w:rsidRPr="00FF6A71" w:rsidRDefault="00BD0299">
            <w:pPr>
              <w:spacing w:before="0" w:after="0" w:line="240" w:lineRule="auto"/>
              <w:jc w:val="center"/>
              <w:rPr>
                <w:ins w:id="61942" w:author="pete jones" w:date="2022-01-04T12:37:00Z"/>
                <w:rFonts w:eastAsiaTheme="minorEastAsia" w:cstheme="minorHAnsi"/>
                <w:b/>
                <w:bCs/>
                <w:rPrChange w:id="61943" w:author="pete jones" w:date="2022-01-04T13:45:00Z">
                  <w:rPr>
                    <w:ins w:id="61944" w:author="pete jones" w:date="2022-01-04T12:37:00Z"/>
                    <w:rFonts w:eastAsiaTheme="minorEastAsia" w:cstheme="minorHAnsi"/>
                  </w:rPr>
                </w:rPrChange>
              </w:rPr>
              <w:pPrChange w:id="61945" w:author="pete jones" w:date="2022-01-04T12:58:00Z">
                <w:pPr>
                  <w:jc w:val="center"/>
                </w:pPr>
              </w:pPrChange>
            </w:pPr>
          </w:p>
        </w:tc>
        <w:tc>
          <w:tcPr>
            <w:tcW w:w="692" w:type="dxa"/>
            <w:shd w:val="clear" w:color="auto" w:fill="auto"/>
            <w:noWrap/>
            <w:vAlign w:val="center"/>
            <w:tcPrChange w:id="61946" w:author="pete jones" w:date="2022-01-04T12:58:00Z">
              <w:tcPr>
                <w:tcW w:w="692" w:type="dxa"/>
                <w:tcBorders>
                  <w:top w:val="single" w:sz="4" w:space="0" w:color="4472C4"/>
                  <w:left w:val="nil"/>
                  <w:bottom w:val="nil"/>
                  <w:right w:val="nil"/>
                </w:tcBorders>
                <w:shd w:val="clear" w:color="auto" w:fill="auto"/>
                <w:noWrap/>
                <w:vAlign w:val="center"/>
              </w:tcPr>
            </w:tcPrChange>
          </w:tcPr>
          <w:p w14:paraId="7280B340" w14:textId="77777777" w:rsidR="00BD0299" w:rsidRPr="00FF6A71" w:rsidRDefault="00BD0299">
            <w:pPr>
              <w:spacing w:before="0" w:after="0" w:line="240" w:lineRule="auto"/>
              <w:jc w:val="center"/>
              <w:rPr>
                <w:ins w:id="61947" w:author="pete jones" w:date="2022-01-04T12:37:00Z"/>
                <w:rFonts w:eastAsiaTheme="minorEastAsia" w:cstheme="minorHAnsi"/>
                <w:b/>
                <w:bCs/>
                <w:rPrChange w:id="61948" w:author="pete jones" w:date="2022-01-04T13:45:00Z">
                  <w:rPr>
                    <w:ins w:id="61949" w:author="pete jones" w:date="2022-01-04T12:37:00Z"/>
                    <w:rFonts w:eastAsiaTheme="minorEastAsia" w:cstheme="minorHAnsi"/>
                  </w:rPr>
                </w:rPrChange>
              </w:rPr>
              <w:pPrChange w:id="61950" w:author="pete jones" w:date="2022-01-04T12:58:00Z">
                <w:pPr>
                  <w:jc w:val="center"/>
                </w:pPr>
              </w:pPrChange>
            </w:pPr>
          </w:p>
        </w:tc>
      </w:tr>
    </w:tbl>
    <w:p w14:paraId="110A91D1" w14:textId="77777777" w:rsidR="00C77D52" w:rsidRPr="00FF6A71" w:rsidRDefault="00C77D52" w:rsidP="00BD0299">
      <w:pPr>
        <w:rPr>
          <w:ins w:id="61951" w:author="pete jones" w:date="2022-01-04T12:58:00Z"/>
        </w:rPr>
      </w:pPr>
    </w:p>
    <w:p w14:paraId="42C01308" w14:textId="4B8E3DFA" w:rsidR="00BD0299" w:rsidRPr="00FF6A71" w:rsidRDefault="00BD0299" w:rsidP="00BD0299">
      <w:pPr>
        <w:rPr>
          <w:ins w:id="61952" w:author="pete jones" w:date="2022-01-04T12:37:00Z"/>
        </w:rPr>
      </w:pPr>
      <w:ins w:id="61953" w:author="pete jones" w:date="2022-01-04T12:37:00Z">
        <w:r w:rsidRPr="00FF6A71">
          <w:t>Q2.11.17 In design, the problem and the solution co-evolve</w:t>
        </w:r>
      </w:ins>
      <w:ins w:id="61954" w:author="pete jones" w:date="2022-04-01T14:46:00Z">
        <w:r w:rsidR="00B2191E">
          <w:t>. A</w:t>
        </w:r>
      </w:ins>
      <w:ins w:id="61955" w:author="pete jones" w:date="2022-01-04T12:37:00Z">
        <w:r w:rsidRPr="00FF6A71">
          <w:t>n advance in the solution leads to a new understanding of the problem, and a new understanding of the problem leads to a ‘surprise’ that drives the originality streak in a design projec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1956">
          <w:tblGrid>
            <w:gridCol w:w="814"/>
            <w:gridCol w:w="814"/>
            <w:gridCol w:w="814"/>
            <w:gridCol w:w="814"/>
            <w:gridCol w:w="692"/>
            <w:gridCol w:w="692"/>
            <w:gridCol w:w="692"/>
            <w:gridCol w:w="692"/>
          </w:tblGrid>
        </w:tblGridChange>
      </w:tblGrid>
      <w:tr w:rsidR="00BD0299" w:rsidRPr="00FF6A71" w14:paraId="72C17B0C" w14:textId="77777777" w:rsidTr="00015922">
        <w:trPr>
          <w:trHeight w:val="300"/>
          <w:jc w:val="center"/>
          <w:ins w:id="61957" w:author="pete jones" w:date="2022-01-04T12:37:00Z"/>
        </w:trPr>
        <w:tc>
          <w:tcPr>
            <w:tcW w:w="814" w:type="dxa"/>
            <w:shd w:val="clear" w:color="auto" w:fill="E7E6E6" w:themeFill="background2"/>
            <w:vAlign w:val="center"/>
          </w:tcPr>
          <w:p w14:paraId="5DA6F145" w14:textId="77777777" w:rsidR="00BD0299" w:rsidRPr="00FF6A71" w:rsidRDefault="00BD0299">
            <w:pPr>
              <w:spacing w:before="0" w:after="0" w:line="240" w:lineRule="auto"/>
              <w:jc w:val="center"/>
              <w:rPr>
                <w:ins w:id="61958" w:author="pete jones" w:date="2022-01-04T12:37:00Z"/>
                <w:rFonts w:eastAsiaTheme="minorEastAsia" w:cstheme="minorHAnsi"/>
                <w:b/>
                <w:bCs/>
              </w:rPr>
              <w:pPrChange w:id="61959" w:author="pete jones" w:date="2022-01-04T12:58:00Z">
                <w:pPr>
                  <w:jc w:val="center"/>
                </w:pPr>
              </w:pPrChange>
            </w:pPr>
            <w:ins w:id="61960"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882DC53" w14:textId="77777777" w:rsidR="00BD0299" w:rsidRPr="00FF6A71" w:rsidRDefault="00BD0299">
            <w:pPr>
              <w:spacing w:before="0" w:after="0" w:line="240" w:lineRule="auto"/>
              <w:jc w:val="center"/>
              <w:rPr>
                <w:ins w:id="61961" w:author="pete jones" w:date="2022-01-04T12:37:00Z"/>
                <w:rFonts w:eastAsiaTheme="minorEastAsia" w:cstheme="minorHAnsi"/>
                <w:b/>
                <w:bCs/>
              </w:rPr>
              <w:pPrChange w:id="61962" w:author="pete jones" w:date="2022-01-04T12:58:00Z">
                <w:pPr>
                  <w:jc w:val="center"/>
                </w:pPr>
              </w:pPrChange>
            </w:pPr>
            <w:ins w:id="61963"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F4B4A71" w14:textId="77777777" w:rsidR="00BD0299" w:rsidRPr="00FF6A71" w:rsidRDefault="00BD0299">
            <w:pPr>
              <w:spacing w:before="0" w:after="0" w:line="240" w:lineRule="auto"/>
              <w:jc w:val="center"/>
              <w:rPr>
                <w:ins w:id="61964" w:author="pete jones" w:date="2022-01-04T12:37:00Z"/>
                <w:rFonts w:eastAsiaTheme="minorEastAsia" w:cstheme="minorHAnsi"/>
                <w:b/>
                <w:bCs/>
              </w:rPr>
              <w:pPrChange w:id="61965" w:author="pete jones" w:date="2022-01-04T12:58:00Z">
                <w:pPr>
                  <w:jc w:val="center"/>
                </w:pPr>
              </w:pPrChange>
            </w:pPr>
            <w:ins w:id="61966"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0673DFA5" w14:textId="77777777" w:rsidR="00BD0299" w:rsidRPr="00FF6A71" w:rsidRDefault="00BD0299">
            <w:pPr>
              <w:spacing w:before="0" w:after="0" w:line="240" w:lineRule="auto"/>
              <w:jc w:val="center"/>
              <w:rPr>
                <w:ins w:id="61967" w:author="pete jones" w:date="2022-01-04T12:37:00Z"/>
                <w:rFonts w:eastAsiaTheme="minorEastAsia" w:cstheme="minorHAnsi"/>
                <w:b/>
                <w:bCs/>
              </w:rPr>
              <w:pPrChange w:id="61968" w:author="pete jones" w:date="2022-01-04T12:58:00Z">
                <w:pPr>
                  <w:jc w:val="center"/>
                </w:pPr>
              </w:pPrChange>
            </w:pPr>
            <w:ins w:id="61969"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6576388" w14:textId="77777777" w:rsidR="00BD0299" w:rsidRPr="00FF6A71" w:rsidRDefault="00BD0299">
            <w:pPr>
              <w:spacing w:before="0" w:after="0" w:line="240" w:lineRule="auto"/>
              <w:jc w:val="center"/>
              <w:rPr>
                <w:ins w:id="61970" w:author="pete jones" w:date="2022-01-04T12:37:00Z"/>
                <w:rFonts w:eastAsiaTheme="minorEastAsia" w:cstheme="minorHAnsi"/>
                <w:b/>
                <w:bCs/>
              </w:rPr>
              <w:pPrChange w:id="61971" w:author="pete jones" w:date="2022-01-04T12:58:00Z">
                <w:pPr>
                  <w:jc w:val="center"/>
                </w:pPr>
              </w:pPrChange>
            </w:pPr>
            <w:ins w:id="61972"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019220CB" w14:textId="77777777" w:rsidR="00BD0299" w:rsidRPr="00FF6A71" w:rsidRDefault="00BD0299">
            <w:pPr>
              <w:spacing w:before="0" w:after="0" w:line="240" w:lineRule="auto"/>
              <w:jc w:val="center"/>
              <w:rPr>
                <w:ins w:id="61973" w:author="pete jones" w:date="2022-01-04T12:37:00Z"/>
                <w:rFonts w:eastAsiaTheme="minorEastAsia" w:cstheme="minorHAnsi"/>
                <w:b/>
                <w:bCs/>
              </w:rPr>
              <w:pPrChange w:id="61974" w:author="pete jones" w:date="2022-01-04T12:58:00Z">
                <w:pPr>
                  <w:jc w:val="center"/>
                </w:pPr>
              </w:pPrChange>
            </w:pPr>
            <w:ins w:id="61975"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E00AAB1" w14:textId="77777777" w:rsidR="00BD0299" w:rsidRPr="00FF6A71" w:rsidRDefault="00BD0299">
            <w:pPr>
              <w:spacing w:before="0" w:after="0" w:line="240" w:lineRule="auto"/>
              <w:jc w:val="center"/>
              <w:rPr>
                <w:ins w:id="61976" w:author="pete jones" w:date="2022-01-04T12:37:00Z"/>
                <w:rFonts w:eastAsiaTheme="minorEastAsia" w:cstheme="minorHAnsi"/>
                <w:b/>
                <w:bCs/>
              </w:rPr>
              <w:pPrChange w:id="61977" w:author="pete jones" w:date="2022-01-04T12:58:00Z">
                <w:pPr>
                  <w:jc w:val="center"/>
                </w:pPr>
              </w:pPrChange>
            </w:pPr>
            <w:ins w:id="61978"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AA122D0" w14:textId="77777777" w:rsidR="00BD0299" w:rsidRPr="00FF6A71" w:rsidRDefault="00BD0299">
            <w:pPr>
              <w:spacing w:before="0" w:after="0" w:line="240" w:lineRule="auto"/>
              <w:jc w:val="center"/>
              <w:rPr>
                <w:ins w:id="61979" w:author="pete jones" w:date="2022-01-04T12:37:00Z"/>
                <w:rFonts w:eastAsiaTheme="minorEastAsia" w:cstheme="minorHAnsi"/>
                <w:b/>
                <w:bCs/>
              </w:rPr>
              <w:pPrChange w:id="61980" w:author="pete jones" w:date="2022-01-04T12:58:00Z">
                <w:pPr>
                  <w:jc w:val="center"/>
                </w:pPr>
              </w:pPrChange>
            </w:pPr>
            <w:ins w:id="61981" w:author="pete jones" w:date="2022-01-04T12:37:00Z">
              <w:r w:rsidRPr="00FF6A71">
                <w:rPr>
                  <w:rFonts w:eastAsiaTheme="minorEastAsia" w:cstheme="minorHAnsi"/>
                  <w:b/>
                  <w:bCs/>
                </w:rPr>
                <w:t>7</w:t>
              </w:r>
            </w:ins>
          </w:p>
        </w:tc>
      </w:tr>
      <w:tr w:rsidR="00BD0299" w:rsidRPr="00FF6A71" w14:paraId="0603E436" w14:textId="77777777" w:rsidTr="00C77D52">
        <w:tblPrEx>
          <w:tblW w:w="0" w:type="auto"/>
          <w:jc w:val="center"/>
          <w:tblPrExChange w:id="61982" w:author="pete jones" w:date="2022-01-04T12:58:00Z">
            <w:tblPrEx>
              <w:tblW w:w="0" w:type="auto"/>
              <w:jc w:val="center"/>
            </w:tblPrEx>
          </w:tblPrExChange>
        </w:tblPrEx>
        <w:trPr>
          <w:trHeight w:val="300"/>
          <w:jc w:val="center"/>
          <w:ins w:id="61983" w:author="pete jones" w:date="2022-01-04T12:37:00Z"/>
          <w:trPrChange w:id="61984" w:author="pete jones" w:date="2022-01-04T12:58:00Z">
            <w:trPr>
              <w:trHeight w:val="300"/>
              <w:jc w:val="center"/>
            </w:trPr>
          </w:trPrChange>
        </w:trPr>
        <w:tc>
          <w:tcPr>
            <w:tcW w:w="814" w:type="dxa"/>
            <w:vAlign w:val="center"/>
            <w:tcPrChange w:id="61985" w:author="pete jones" w:date="2022-01-04T12:58:00Z">
              <w:tcPr>
                <w:tcW w:w="814" w:type="dxa"/>
                <w:vAlign w:val="center"/>
              </w:tcPr>
            </w:tcPrChange>
          </w:tcPr>
          <w:p w14:paraId="039A745F" w14:textId="77777777" w:rsidR="00BD0299" w:rsidRPr="00FF6A71" w:rsidRDefault="00BD0299">
            <w:pPr>
              <w:spacing w:before="0" w:after="0" w:line="240" w:lineRule="auto"/>
              <w:jc w:val="center"/>
              <w:rPr>
                <w:ins w:id="61986" w:author="pete jones" w:date="2022-01-04T12:37:00Z"/>
                <w:rFonts w:eastAsiaTheme="minorEastAsia" w:cstheme="minorHAnsi"/>
                <w:b/>
                <w:bCs/>
              </w:rPr>
              <w:pPrChange w:id="61987" w:author="pete jones" w:date="2022-01-04T12:58:00Z">
                <w:pPr>
                  <w:jc w:val="center"/>
                </w:pPr>
              </w:pPrChange>
            </w:pPr>
            <w:ins w:id="61988" w:author="pete jones" w:date="2022-01-04T12:37:00Z">
              <w:r w:rsidRPr="00FF6A71">
                <w:rPr>
                  <w:rFonts w:eastAsiaTheme="minorEastAsia" w:cstheme="minorHAnsi"/>
                  <w:b/>
                  <w:bCs/>
                </w:rPr>
                <w:t>%</w:t>
              </w:r>
            </w:ins>
          </w:p>
        </w:tc>
        <w:tc>
          <w:tcPr>
            <w:tcW w:w="814" w:type="dxa"/>
            <w:shd w:val="clear" w:color="auto" w:fill="auto"/>
            <w:noWrap/>
            <w:vAlign w:val="bottom"/>
            <w:tcPrChange w:id="61989" w:author="pete jones" w:date="2022-01-04T12:58:00Z">
              <w:tcPr>
                <w:tcW w:w="814" w:type="dxa"/>
                <w:tcBorders>
                  <w:top w:val="single" w:sz="4" w:space="0" w:color="4472C4"/>
                  <w:left w:val="nil"/>
                  <w:bottom w:val="nil"/>
                  <w:right w:val="nil"/>
                </w:tcBorders>
                <w:shd w:val="clear" w:color="auto" w:fill="auto"/>
                <w:noWrap/>
                <w:vAlign w:val="bottom"/>
              </w:tcPr>
            </w:tcPrChange>
          </w:tcPr>
          <w:p w14:paraId="576F2179" w14:textId="77777777" w:rsidR="00BD0299" w:rsidRPr="00FA4BC3" w:rsidRDefault="00BD0299">
            <w:pPr>
              <w:spacing w:before="0" w:after="0" w:line="240" w:lineRule="auto"/>
              <w:jc w:val="center"/>
              <w:rPr>
                <w:ins w:id="61990" w:author="pete jones" w:date="2022-01-04T12:37:00Z"/>
                <w:rFonts w:eastAsiaTheme="minorEastAsia" w:cstheme="minorHAnsi"/>
              </w:rPr>
              <w:pPrChange w:id="61991" w:author="pete jones" w:date="2022-01-04T12:58:00Z">
                <w:pPr>
                  <w:jc w:val="center"/>
                </w:pPr>
              </w:pPrChange>
            </w:pPr>
            <w:ins w:id="61992" w:author="pete jones" w:date="2022-01-04T12:37:00Z">
              <w:r w:rsidRPr="00FA4BC3">
                <w:rPr>
                  <w:rFonts w:eastAsiaTheme="minorEastAsia" w:cstheme="minorHAnsi"/>
                  <w:rPrChange w:id="61993" w:author="pete jones" w:date="2022-01-04T15:00:00Z">
                    <w:rPr>
                      <w:rFonts w:ascii="Calibri" w:hAnsi="Calibri" w:cs="Calibri"/>
                      <w:color w:val="000000"/>
                    </w:rPr>
                  </w:rPrChange>
                </w:rPr>
                <w:t>20%</w:t>
              </w:r>
            </w:ins>
          </w:p>
        </w:tc>
        <w:tc>
          <w:tcPr>
            <w:tcW w:w="814" w:type="dxa"/>
            <w:shd w:val="clear" w:color="auto" w:fill="auto"/>
            <w:noWrap/>
            <w:vAlign w:val="bottom"/>
            <w:tcPrChange w:id="61994" w:author="pete jones" w:date="2022-01-04T12:58:00Z">
              <w:tcPr>
                <w:tcW w:w="814" w:type="dxa"/>
                <w:tcBorders>
                  <w:top w:val="single" w:sz="4" w:space="0" w:color="4472C4"/>
                  <w:left w:val="nil"/>
                  <w:bottom w:val="nil"/>
                  <w:right w:val="nil"/>
                </w:tcBorders>
                <w:shd w:val="clear" w:color="auto" w:fill="auto"/>
                <w:noWrap/>
                <w:vAlign w:val="bottom"/>
              </w:tcPr>
            </w:tcPrChange>
          </w:tcPr>
          <w:p w14:paraId="5D640B4D" w14:textId="77777777" w:rsidR="00BD0299" w:rsidRPr="00FA4BC3" w:rsidRDefault="00BD0299">
            <w:pPr>
              <w:spacing w:before="0" w:after="0" w:line="240" w:lineRule="auto"/>
              <w:jc w:val="center"/>
              <w:rPr>
                <w:ins w:id="61995" w:author="pete jones" w:date="2022-01-04T12:37:00Z"/>
                <w:rFonts w:eastAsiaTheme="minorEastAsia" w:cstheme="minorHAnsi"/>
              </w:rPr>
              <w:pPrChange w:id="61996" w:author="pete jones" w:date="2022-01-04T12:58:00Z">
                <w:pPr>
                  <w:jc w:val="center"/>
                </w:pPr>
              </w:pPrChange>
            </w:pPr>
            <w:ins w:id="61997" w:author="pete jones" w:date="2022-01-04T12:37:00Z">
              <w:r w:rsidRPr="00FA4BC3">
                <w:rPr>
                  <w:rFonts w:eastAsiaTheme="minorEastAsia" w:cstheme="minorHAnsi"/>
                  <w:rPrChange w:id="61998" w:author="pete jones" w:date="2022-01-04T15:00:00Z">
                    <w:rPr>
                      <w:rFonts w:ascii="Calibri" w:hAnsi="Calibri" w:cs="Calibri"/>
                      <w:color w:val="000000"/>
                    </w:rPr>
                  </w:rPrChange>
                </w:rPr>
                <w:t>60%</w:t>
              </w:r>
            </w:ins>
          </w:p>
        </w:tc>
        <w:tc>
          <w:tcPr>
            <w:tcW w:w="814" w:type="dxa"/>
            <w:shd w:val="clear" w:color="auto" w:fill="auto"/>
            <w:noWrap/>
            <w:vAlign w:val="center"/>
            <w:tcPrChange w:id="61999" w:author="pete jones" w:date="2022-01-04T12:58:00Z">
              <w:tcPr>
                <w:tcW w:w="814" w:type="dxa"/>
                <w:tcBorders>
                  <w:top w:val="single" w:sz="4" w:space="0" w:color="4472C4"/>
                  <w:left w:val="nil"/>
                  <w:bottom w:val="nil"/>
                  <w:right w:val="nil"/>
                </w:tcBorders>
                <w:shd w:val="clear" w:color="auto" w:fill="auto"/>
                <w:noWrap/>
                <w:vAlign w:val="center"/>
              </w:tcPr>
            </w:tcPrChange>
          </w:tcPr>
          <w:p w14:paraId="62127BD6" w14:textId="77777777" w:rsidR="00BD0299" w:rsidRPr="00FA4BC3" w:rsidRDefault="00BD0299">
            <w:pPr>
              <w:spacing w:before="0" w:after="0" w:line="240" w:lineRule="auto"/>
              <w:jc w:val="center"/>
              <w:rPr>
                <w:ins w:id="62000" w:author="pete jones" w:date="2022-01-04T12:37:00Z"/>
                <w:rFonts w:eastAsiaTheme="minorEastAsia" w:cstheme="minorHAnsi"/>
              </w:rPr>
              <w:pPrChange w:id="62001" w:author="pete jones" w:date="2022-01-04T12:58:00Z">
                <w:pPr>
                  <w:jc w:val="center"/>
                </w:pPr>
              </w:pPrChange>
            </w:pPr>
            <w:ins w:id="62002" w:author="pete jones" w:date="2022-01-04T12:37:00Z">
              <w:r w:rsidRPr="00FA4BC3">
                <w:rPr>
                  <w:rFonts w:eastAsiaTheme="minorEastAsia" w:cstheme="minorHAnsi"/>
                  <w:rPrChange w:id="62003" w:author="pete jones" w:date="2022-01-04T15:00:00Z">
                    <w:rPr>
                      <w:rFonts w:ascii="Calibri" w:hAnsi="Calibri" w:cs="Calibri"/>
                      <w:color w:val="000000"/>
                    </w:rPr>
                  </w:rPrChange>
                </w:rPr>
                <w:t>20%</w:t>
              </w:r>
            </w:ins>
          </w:p>
        </w:tc>
        <w:tc>
          <w:tcPr>
            <w:tcW w:w="692" w:type="dxa"/>
            <w:shd w:val="clear" w:color="auto" w:fill="auto"/>
            <w:noWrap/>
            <w:vAlign w:val="center"/>
            <w:tcPrChange w:id="62004" w:author="pete jones" w:date="2022-01-04T12:58:00Z">
              <w:tcPr>
                <w:tcW w:w="692" w:type="dxa"/>
                <w:tcBorders>
                  <w:top w:val="single" w:sz="4" w:space="0" w:color="4472C4"/>
                  <w:left w:val="nil"/>
                  <w:bottom w:val="nil"/>
                  <w:right w:val="nil"/>
                </w:tcBorders>
                <w:shd w:val="clear" w:color="auto" w:fill="auto"/>
                <w:noWrap/>
                <w:vAlign w:val="center"/>
              </w:tcPr>
            </w:tcPrChange>
          </w:tcPr>
          <w:p w14:paraId="7A25AC09" w14:textId="77777777" w:rsidR="00BD0299" w:rsidRPr="00FF6A71" w:rsidRDefault="00BD0299">
            <w:pPr>
              <w:spacing w:before="0" w:after="0" w:line="240" w:lineRule="auto"/>
              <w:jc w:val="center"/>
              <w:rPr>
                <w:ins w:id="62005" w:author="pete jones" w:date="2022-01-04T12:37:00Z"/>
                <w:rFonts w:eastAsiaTheme="minorEastAsia" w:cstheme="minorHAnsi"/>
                <w:b/>
                <w:bCs/>
                <w:rPrChange w:id="62006" w:author="pete jones" w:date="2022-01-04T13:45:00Z">
                  <w:rPr>
                    <w:ins w:id="62007" w:author="pete jones" w:date="2022-01-04T12:37:00Z"/>
                    <w:rFonts w:eastAsiaTheme="minorEastAsia" w:cstheme="minorHAnsi"/>
                  </w:rPr>
                </w:rPrChange>
              </w:rPr>
              <w:pPrChange w:id="62008" w:author="pete jones" w:date="2022-01-04T12:58:00Z">
                <w:pPr>
                  <w:jc w:val="center"/>
                </w:pPr>
              </w:pPrChange>
            </w:pPr>
          </w:p>
        </w:tc>
        <w:tc>
          <w:tcPr>
            <w:tcW w:w="692" w:type="dxa"/>
            <w:shd w:val="clear" w:color="auto" w:fill="auto"/>
            <w:noWrap/>
            <w:vAlign w:val="center"/>
            <w:tcPrChange w:id="62009" w:author="pete jones" w:date="2022-01-04T12:58:00Z">
              <w:tcPr>
                <w:tcW w:w="692" w:type="dxa"/>
                <w:tcBorders>
                  <w:top w:val="single" w:sz="4" w:space="0" w:color="4472C4"/>
                  <w:left w:val="nil"/>
                  <w:bottom w:val="nil"/>
                  <w:right w:val="nil"/>
                </w:tcBorders>
                <w:shd w:val="clear" w:color="auto" w:fill="auto"/>
                <w:noWrap/>
                <w:vAlign w:val="center"/>
              </w:tcPr>
            </w:tcPrChange>
          </w:tcPr>
          <w:p w14:paraId="1245D9AC" w14:textId="77777777" w:rsidR="00BD0299" w:rsidRPr="00FF6A71" w:rsidRDefault="00BD0299">
            <w:pPr>
              <w:spacing w:before="0" w:after="0" w:line="240" w:lineRule="auto"/>
              <w:jc w:val="center"/>
              <w:rPr>
                <w:ins w:id="62010" w:author="pete jones" w:date="2022-01-04T12:37:00Z"/>
                <w:rFonts w:eastAsiaTheme="minorEastAsia" w:cstheme="minorHAnsi"/>
                <w:b/>
                <w:bCs/>
                <w:rPrChange w:id="62011" w:author="pete jones" w:date="2022-01-04T13:45:00Z">
                  <w:rPr>
                    <w:ins w:id="62012" w:author="pete jones" w:date="2022-01-04T12:37:00Z"/>
                    <w:rFonts w:eastAsiaTheme="minorEastAsia" w:cstheme="minorHAnsi"/>
                  </w:rPr>
                </w:rPrChange>
              </w:rPr>
              <w:pPrChange w:id="62013" w:author="pete jones" w:date="2022-01-04T12:58:00Z">
                <w:pPr>
                  <w:jc w:val="center"/>
                </w:pPr>
              </w:pPrChange>
            </w:pPr>
          </w:p>
        </w:tc>
        <w:tc>
          <w:tcPr>
            <w:tcW w:w="692" w:type="dxa"/>
            <w:shd w:val="clear" w:color="auto" w:fill="auto"/>
            <w:noWrap/>
            <w:vAlign w:val="bottom"/>
            <w:tcPrChange w:id="62014" w:author="pete jones" w:date="2022-01-04T12:58:00Z">
              <w:tcPr>
                <w:tcW w:w="692" w:type="dxa"/>
                <w:tcBorders>
                  <w:top w:val="single" w:sz="4" w:space="0" w:color="4472C4"/>
                  <w:left w:val="nil"/>
                  <w:bottom w:val="nil"/>
                  <w:right w:val="nil"/>
                </w:tcBorders>
                <w:shd w:val="clear" w:color="auto" w:fill="auto"/>
                <w:noWrap/>
                <w:vAlign w:val="bottom"/>
              </w:tcPr>
            </w:tcPrChange>
          </w:tcPr>
          <w:p w14:paraId="1CBC4D77" w14:textId="77777777" w:rsidR="00BD0299" w:rsidRPr="00FF6A71" w:rsidRDefault="00BD0299">
            <w:pPr>
              <w:spacing w:before="0" w:after="0" w:line="240" w:lineRule="auto"/>
              <w:jc w:val="center"/>
              <w:rPr>
                <w:ins w:id="62015" w:author="pete jones" w:date="2022-01-04T12:37:00Z"/>
                <w:rFonts w:eastAsiaTheme="minorEastAsia" w:cstheme="minorHAnsi"/>
                <w:b/>
                <w:bCs/>
                <w:rPrChange w:id="62016" w:author="pete jones" w:date="2022-01-04T13:45:00Z">
                  <w:rPr>
                    <w:ins w:id="62017" w:author="pete jones" w:date="2022-01-04T12:37:00Z"/>
                    <w:rFonts w:eastAsiaTheme="minorEastAsia" w:cstheme="minorHAnsi"/>
                  </w:rPr>
                </w:rPrChange>
              </w:rPr>
              <w:pPrChange w:id="62018" w:author="pete jones" w:date="2022-01-04T12:58:00Z">
                <w:pPr>
                  <w:jc w:val="center"/>
                </w:pPr>
              </w:pPrChange>
            </w:pPr>
          </w:p>
        </w:tc>
        <w:tc>
          <w:tcPr>
            <w:tcW w:w="692" w:type="dxa"/>
            <w:shd w:val="clear" w:color="auto" w:fill="auto"/>
            <w:noWrap/>
            <w:vAlign w:val="bottom"/>
            <w:tcPrChange w:id="62019" w:author="pete jones" w:date="2022-01-04T12:58:00Z">
              <w:tcPr>
                <w:tcW w:w="692" w:type="dxa"/>
                <w:tcBorders>
                  <w:top w:val="single" w:sz="4" w:space="0" w:color="4472C4"/>
                  <w:left w:val="nil"/>
                  <w:bottom w:val="nil"/>
                  <w:right w:val="nil"/>
                </w:tcBorders>
                <w:shd w:val="clear" w:color="auto" w:fill="auto"/>
                <w:noWrap/>
                <w:vAlign w:val="bottom"/>
              </w:tcPr>
            </w:tcPrChange>
          </w:tcPr>
          <w:p w14:paraId="7EF4879F" w14:textId="77777777" w:rsidR="00BD0299" w:rsidRPr="00FF6A71" w:rsidRDefault="00BD0299">
            <w:pPr>
              <w:spacing w:before="0" w:after="0" w:line="240" w:lineRule="auto"/>
              <w:jc w:val="center"/>
              <w:rPr>
                <w:ins w:id="62020" w:author="pete jones" w:date="2022-01-04T12:37:00Z"/>
                <w:rFonts w:eastAsiaTheme="minorEastAsia" w:cstheme="minorHAnsi"/>
                <w:b/>
                <w:bCs/>
                <w:rPrChange w:id="62021" w:author="pete jones" w:date="2022-01-04T13:45:00Z">
                  <w:rPr>
                    <w:ins w:id="62022" w:author="pete jones" w:date="2022-01-04T12:37:00Z"/>
                    <w:rFonts w:eastAsiaTheme="minorEastAsia" w:cstheme="minorHAnsi"/>
                  </w:rPr>
                </w:rPrChange>
              </w:rPr>
              <w:pPrChange w:id="62023" w:author="pete jones" w:date="2022-01-04T12:58:00Z">
                <w:pPr>
                  <w:jc w:val="center"/>
                </w:pPr>
              </w:pPrChange>
            </w:pPr>
          </w:p>
        </w:tc>
      </w:tr>
      <w:tr w:rsidR="00BD0299" w:rsidRPr="00FF6A71" w14:paraId="21051191" w14:textId="77777777" w:rsidTr="00C77D52">
        <w:tblPrEx>
          <w:tblW w:w="0" w:type="auto"/>
          <w:jc w:val="center"/>
          <w:tblPrExChange w:id="62024" w:author="pete jones" w:date="2022-01-04T12:58:00Z">
            <w:tblPrEx>
              <w:tblW w:w="0" w:type="auto"/>
              <w:jc w:val="center"/>
            </w:tblPrEx>
          </w:tblPrExChange>
        </w:tblPrEx>
        <w:trPr>
          <w:trHeight w:val="300"/>
          <w:jc w:val="center"/>
          <w:ins w:id="62025" w:author="pete jones" w:date="2022-01-04T12:37:00Z"/>
          <w:trPrChange w:id="62026" w:author="pete jones" w:date="2022-01-04T12:58:00Z">
            <w:trPr>
              <w:trHeight w:val="300"/>
              <w:jc w:val="center"/>
            </w:trPr>
          </w:trPrChange>
        </w:trPr>
        <w:tc>
          <w:tcPr>
            <w:tcW w:w="814" w:type="dxa"/>
            <w:vAlign w:val="center"/>
            <w:tcPrChange w:id="62027" w:author="pete jones" w:date="2022-01-04T12:58:00Z">
              <w:tcPr>
                <w:tcW w:w="814" w:type="dxa"/>
                <w:vAlign w:val="center"/>
              </w:tcPr>
            </w:tcPrChange>
          </w:tcPr>
          <w:p w14:paraId="5E56B26C" w14:textId="77777777" w:rsidR="00BD0299" w:rsidRPr="00FF6A71" w:rsidRDefault="00BD0299">
            <w:pPr>
              <w:spacing w:before="0" w:after="0" w:line="240" w:lineRule="auto"/>
              <w:jc w:val="center"/>
              <w:rPr>
                <w:ins w:id="62028" w:author="pete jones" w:date="2022-01-04T12:37:00Z"/>
                <w:rFonts w:eastAsiaTheme="minorEastAsia" w:cstheme="minorHAnsi"/>
                <w:b/>
                <w:bCs/>
              </w:rPr>
              <w:pPrChange w:id="62029" w:author="pete jones" w:date="2022-01-04T12:58:00Z">
                <w:pPr>
                  <w:jc w:val="center"/>
                </w:pPr>
              </w:pPrChange>
            </w:pPr>
            <w:ins w:id="62030" w:author="pete jones" w:date="2022-01-04T12:37:00Z">
              <w:r w:rsidRPr="00FF6A71">
                <w:rPr>
                  <w:rFonts w:eastAsiaTheme="minorEastAsia" w:cstheme="minorHAnsi"/>
                  <w:b/>
                  <w:bCs/>
                </w:rPr>
                <w:t>Count</w:t>
              </w:r>
            </w:ins>
          </w:p>
        </w:tc>
        <w:tc>
          <w:tcPr>
            <w:tcW w:w="814" w:type="dxa"/>
            <w:shd w:val="clear" w:color="auto" w:fill="auto"/>
            <w:noWrap/>
            <w:vAlign w:val="center"/>
            <w:tcPrChange w:id="62031" w:author="pete jones" w:date="2022-01-04T12:58:00Z">
              <w:tcPr>
                <w:tcW w:w="814" w:type="dxa"/>
                <w:tcBorders>
                  <w:top w:val="single" w:sz="4" w:space="0" w:color="4472C4"/>
                  <w:left w:val="nil"/>
                  <w:bottom w:val="nil"/>
                  <w:right w:val="nil"/>
                </w:tcBorders>
                <w:shd w:val="clear" w:color="auto" w:fill="auto"/>
                <w:noWrap/>
                <w:vAlign w:val="center"/>
              </w:tcPr>
            </w:tcPrChange>
          </w:tcPr>
          <w:p w14:paraId="3F07CC06" w14:textId="77777777" w:rsidR="00BD0299" w:rsidRPr="00FA4BC3" w:rsidRDefault="00BD0299">
            <w:pPr>
              <w:spacing w:before="0" w:after="0" w:line="240" w:lineRule="auto"/>
              <w:jc w:val="center"/>
              <w:rPr>
                <w:ins w:id="62032" w:author="pete jones" w:date="2022-01-04T12:37:00Z"/>
                <w:rFonts w:eastAsiaTheme="minorEastAsia" w:cstheme="minorHAnsi"/>
              </w:rPr>
              <w:pPrChange w:id="62033" w:author="pete jones" w:date="2022-01-04T12:58:00Z">
                <w:pPr>
                  <w:jc w:val="center"/>
                </w:pPr>
              </w:pPrChange>
            </w:pPr>
            <w:ins w:id="62034" w:author="pete jones" w:date="2022-01-04T12:37:00Z">
              <w:r w:rsidRPr="00FA4BC3">
                <w:rPr>
                  <w:rFonts w:eastAsiaTheme="minorEastAsia" w:cstheme="minorHAnsi"/>
                  <w:rPrChange w:id="62035" w:author="pete jones" w:date="2022-01-04T15:00:00Z">
                    <w:rPr>
                      <w:rFonts w:ascii="Calibri" w:hAnsi="Calibri" w:cs="Calibri"/>
                      <w:color w:val="000000"/>
                    </w:rPr>
                  </w:rPrChange>
                </w:rPr>
                <w:t>2</w:t>
              </w:r>
            </w:ins>
          </w:p>
        </w:tc>
        <w:tc>
          <w:tcPr>
            <w:tcW w:w="814" w:type="dxa"/>
            <w:shd w:val="clear" w:color="auto" w:fill="auto"/>
            <w:noWrap/>
            <w:vAlign w:val="center"/>
            <w:tcPrChange w:id="62036" w:author="pete jones" w:date="2022-01-04T12:58:00Z">
              <w:tcPr>
                <w:tcW w:w="814" w:type="dxa"/>
                <w:tcBorders>
                  <w:top w:val="single" w:sz="4" w:space="0" w:color="4472C4"/>
                  <w:left w:val="nil"/>
                  <w:bottom w:val="nil"/>
                  <w:right w:val="nil"/>
                </w:tcBorders>
                <w:shd w:val="clear" w:color="auto" w:fill="auto"/>
                <w:noWrap/>
                <w:vAlign w:val="center"/>
              </w:tcPr>
            </w:tcPrChange>
          </w:tcPr>
          <w:p w14:paraId="292AE683" w14:textId="77777777" w:rsidR="00BD0299" w:rsidRPr="00FA4BC3" w:rsidRDefault="00BD0299">
            <w:pPr>
              <w:spacing w:before="0" w:after="0" w:line="240" w:lineRule="auto"/>
              <w:jc w:val="center"/>
              <w:rPr>
                <w:ins w:id="62037" w:author="pete jones" w:date="2022-01-04T12:37:00Z"/>
                <w:rFonts w:eastAsiaTheme="minorEastAsia" w:cstheme="minorHAnsi"/>
              </w:rPr>
              <w:pPrChange w:id="62038" w:author="pete jones" w:date="2022-01-04T12:58:00Z">
                <w:pPr>
                  <w:jc w:val="center"/>
                </w:pPr>
              </w:pPrChange>
            </w:pPr>
            <w:ins w:id="62039" w:author="pete jones" w:date="2022-01-04T12:37:00Z">
              <w:r w:rsidRPr="00FA4BC3">
                <w:rPr>
                  <w:rFonts w:eastAsiaTheme="minorEastAsia" w:cstheme="minorHAnsi"/>
                  <w:rPrChange w:id="62040" w:author="pete jones" w:date="2022-01-04T15:00:00Z">
                    <w:rPr>
                      <w:rFonts w:ascii="Calibri" w:hAnsi="Calibri" w:cs="Calibri"/>
                      <w:color w:val="000000"/>
                    </w:rPr>
                  </w:rPrChange>
                </w:rPr>
                <w:t>6</w:t>
              </w:r>
            </w:ins>
          </w:p>
        </w:tc>
        <w:tc>
          <w:tcPr>
            <w:tcW w:w="814" w:type="dxa"/>
            <w:shd w:val="clear" w:color="auto" w:fill="auto"/>
            <w:noWrap/>
            <w:vAlign w:val="center"/>
            <w:tcPrChange w:id="62041" w:author="pete jones" w:date="2022-01-04T12:58:00Z">
              <w:tcPr>
                <w:tcW w:w="814" w:type="dxa"/>
                <w:tcBorders>
                  <w:top w:val="single" w:sz="4" w:space="0" w:color="4472C4"/>
                  <w:left w:val="nil"/>
                  <w:bottom w:val="nil"/>
                  <w:right w:val="nil"/>
                </w:tcBorders>
                <w:shd w:val="clear" w:color="auto" w:fill="auto"/>
                <w:noWrap/>
                <w:vAlign w:val="center"/>
              </w:tcPr>
            </w:tcPrChange>
          </w:tcPr>
          <w:p w14:paraId="6DD9EB61" w14:textId="77777777" w:rsidR="00BD0299" w:rsidRPr="00FA4BC3" w:rsidRDefault="00BD0299">
            <w:pPr>
              <w:spacing w:before="0" w:after="0" w:line="240" w:lineRule="auto"/>
              <w:jc w:val="center"/>
              <w:rPr>
                <w:ins w:id="62042" w:author="pete jones" w:date="2022-01-04T12:37:00Z"/>
                <w:rFonts w:eastAsiaTheme="minorEastAsia" w:cstheme="minorHAnsi"/>
              </w:rPr>
              <w:pPrChange w:id="62043" w:author="pete jones" w:date="2022-01-04T12:58:00Z">
                <w:pPr>
                  <w:jc w:val="center"/>
                </w:pPr>
              </w:pPrChange>
            </w:pPr>
            <w:ins w:id="62044" w:author="pete jones" w:date="2022-01-04T12:37:00Z">
              <w:r w:rsidRPr="00FA4BC3">
                <w:rPr>
                  <w:rFonts w:eastAsiaTheme="minorEastAsia" w:cstheme="minorHAnsi"/>
                  <w:rPrChange w:id="62045" w:author="pete jones" w:date="2022-01-04T15:00:00Z">
                    <w:rPr>
                      <w:rFonts w:ascii="Calibri" w:hAnsi="Calibri" w:cs="Calibri"/>
                      <w:color w:val="000000"/>
                    </w:rPr>
                  </w:rPrChange>
                </w:rPr>
                <w:t>2</w:t>
              </w:r>
            </w:ins>
          </w:p>
        </w:tc>
        <w:tc>
          <w:tcPr>
            <w:tcW w:w="692" w:type="dxa"/>
            <w:shd w:val="clear" w:color="auto" w:fill="auto"/>
            <w:noWrap/>
            <w:vAlign w:val="center"/>
            <w:tcPrChange w:id="62046" w:author="pete jones" w:date="2022-01-04T12:58:00Z">
              <w:tcPr>
                <w:tcW w:w="692" w:type="dxa"/>
                <w:tcBorders>
                  <w:top w:val="single" w:sz="4" w:space="0" w:color="4472C4"/>
                  <w:left w:val="nil"/>
                  <w:bottom w:val="nil"/>
                  <w:right w:val="nil"/>
                </w:tcBorders>
                <w:shd w:val="clear" w:color="auto" w:fill="auto"/>
                <w:noWrap/>
                <w:vAlign w:val="center"/>
              </w:tcPr>
            </w:tcPrChange>
          </w:tcPr>
          <w:p w14:paraId="5C27E67E" w14:textId="77777777" w:rsidR="00BD0299" w:rsidRPr="00FF6A71" w:rsidRDefault="00BD0299">
            <w:pPr>
              <w:spacing w:before="0" w:after="0" w:line="240" w:lineRule="auto"/>
              <w:jc w:val="center"/>
              <w:rPr>
                <w:ins w:id="62047" w:author="pete jones" w:date="2022-01-04T12:37:00Z"/>
                <w:rFonts w:eastAsiaTheme="minorEastAsia" w:cstheme="minorHAnsi"/>
                <w:b/>
                <w:bCs/>
                <w:rPrChange w:id="62048" w:author="pete jones" w:date="2022-01-04T13:45:00Z">
                  <w:rPr>
                    <w:ins w:id="62049" w:author="pete jones" w:date="2022-01-04T12:37:00Z"/>
                    <w:rFonts w:eastAsiaTheme="minorEastAsia" w:cstheme="minorHAnsi"/>
                  </w:rPr>
                </w:rPrChange>
              </w:rPr>
              <w:pPrChange w:id="62050" w:author="pete jones" w:date="2022-01-04T12:58:00Z">
                <w:pPr>
                  <w:jc w:val="center"/>
                </w:pPr>
              </w:pPrChange>
            </w:pPr>
          </w:p>
        </w:tc>
        <w:tc>
          <w:tcPr>
            <w:tcW w:w="692" w:type="dxa"/>
            <w:shd w:val="clear" w:color="auto" w:fill="auto"/>
            <w:noWrap/>
            <w:vAlign w:val="center"/>
            <w:tcPrChange w:id="62051" w:author="pete jones" w:date="2022-01-04T12:58:00Z">
              <w:tcPr>
                <w:tcW w:w="692" w:type="dxa"/>
                <w:tcBorders>
                  <w:top w:val="single" w:sz="4" w:space="0" w:color="4472C4"/>
                  <w:left w:val="nil"/>
                  <w:bottom w:val="nil"/>
                  <w:right w:val="nil"/>
                </w:tcBorders>
                <w:shd w:val="clear" w:color="auto" w:fill="auto"/>
                <w:noWrap/>
                <w:vAlign w:val="center"/>
              </w:tcPr>
            </w:tcPrChange>
          </w:tcPr>
          <w:p w14:paraId="01C24C2A" w14:textId="77777777" w:rsidR="00BD0299" w:rsidRPr="00FF6A71" w:rsidRDefault="00BD0299">
            <w:pPr>
              <w:spacing w:before="0" w:after="0" w:line="240" w:lineRule="auto"/>
              <w:jc w:val="center"/>
              <w:rPr>
                <w:ins w:id="62052" w:author="pete jones" w:date="2022-01-04T12:37:00Z"/>
                <w:rFonts w:eastAsiaTheme="minorEastAsia" w:cstheme="minorHAnsi"/>
                <w:b/>
                <w:bCs/>
                <w:rPrChange w:id="62053" w:author="pete jones" w:date="2022-01-04T13:45:00Z">
                  <w:rPr>
                    <w:ins w:id="62054" w:author="pete jones" w:date="2022-01-04T12:37:00Z"/>
                    <w:rFonts w:eastAsiaTheme="minorEastAsia" w:cstheme="minorHAnsi"/>
                  </w:rPr>
                </w:rPrChange>
              </w:rPr>
              <w:pPrChange w:id="62055" w:author="pete jones" w:date="2022-01-04T12:58:00Z">
                <w:pPr>
                  <w:jc w:val="center"/>
                </w:pPr>
              </w:pPrChange>
            </w:pPr>
          </w:p>
        </w:tc>
        <w:tc>
          <w:tcPr>
            <w:tcW w:w="692" w:type="dxa"/>
            <w:shd w:val="clear" w:color="auto" w:fill="auto"/>
            <w:noWrap/>
            <w:vAlign w:val="center"/>
            <w:tcPrChange w:id="62056" w:author="pete jones" w:date="2022-01-04T12:58:00Z">
              <w:tcPr>
                <w:tcW w:w="692" w:type="dxa"/>
                <w:tcBorders>
                  <w:top w:val="single" w:sz="4" w:space="0" w:color="4472C4"/>
                  <w:left w:val="nil"/>
                  <w:bottom w:val="nil"/>
                  <w:right w:val="nil"/>
                </w:tcBorders>
                <w:shd w:val="clear" w:color="auto" w:fill="auto"/>
                <w:noWrap/>
                <w:vAlign w:val="center"/>
              </w:tcPr>
            </w:tcPrChange>
          </w:tcPr>
          <w:p w14:paraId="15F09950" w14:textId="77777777" w:rsidR="00BD0299" w:rsidRPr="00FF6A71" w:rsidRDefault="00BD0299">
            <w:pPr>
              <w:spacing w:before="0" w:after="0" w:line="240" w:lineRule="auto"/>
              <w:jc w:val="center"/>
              <w:rPr>
                <w:ins w:id="62057" w:author="pete jones" w:date="2022-01-04T12:37:00Z"/>
                <w:rFonts w:eastAsiaTheme="minorEastAsia" w:cstheme="minorHAnsi"/>
                <w:b/>
                <w:bCs/>
                <w:rPrChange w:id="62058" w:author="pete jones" w:date="2022-01-04T13:45:00Z">
                  <w:rPr>
                    <w:ins w:id="62059" w:author="pete jones" w:date="2022-01-04T12:37:00Z"/>
                    <w:rFonts w:eastAsiaTheme="minorEastAsia" w:cstheme="minorHAnsi"/>
                  </w:rPr>
                </w:rPrChange>
              </w:rPr>
              <w:pPrChange w:id="62060" w:author="pete jones" w:date="2022-01-04T12:58:00Z">
                <w:pPr>
                  <w:jc w:val="center"/>
                </w:pPr>
              </w:pPrChange>
            </w:pPr>
          </w:p>
        </w:tc>
        <w:tc>
          <w:tcPr>
            <w:tcW w:w="692" w:type="dxa"/>
            <w:shd w:val="clear" w:color="auto" w:fill="auto"/>
            <w:noWrap/>
            <w:vAlign w:val="center"/>
            <w:tcPrChange w:id="62061" w:author="pete jones" w:date="2022-01-04T12:58:00Z">
              <w:tcPr>
                <w:tcW w:w="692" w:type="dxa"/>
                <w:tcBorders>
                  <w:top w:val="single" w:sz="4" w:space="0" w:color="4472C4"/>
                  <w:left w:val="nil"/>
                  <w:bottom w:val="nil"/>
                  <w:right w:val="nil"/>
                </w:tcBorders>
                <w:shd w:val="clear" w:color="auto" w:fill="auto"/>
                <w:noWrap/>
                <w:vAlign w:val="center"/>
              </w:tcPr>
            </w:tcPrChange>
          </w:tcPr>
          <w:p w14:paraId="4A36526E" w14:textId="77777777" w:rsidR="00BD0299" w:rsidRPr="00FF6A71" w:rsidRDefault="00BD0299">
            <w:pPr>
              <w:spacing w:before="0" w:after="0" w:line="240" w:lineRule="auto"/>
              <w:jc w:val="center"/>
              <w:rPr>
                <w:ins w:id="62062" w:author="pete jones" w:date="2022-01-04T12:37:00Z"/>
                <w:rFonts w:eastAsiaTheme="minorEastAsia" w:cstheme="minorHAnsi"/>
                <w:b/>
                <w:bCs/>
                <w:rPrChange w:id="62063" w:author="pete jones" w:date="2022-01-04T13:45:00Z">
                  <w:rPr>
                    <w:ins w:id="62064" w:author="pete jones" w:date="2022-01-04T12:37:00Z"/>
                    <w:rFonts w:eastAsiaTheme="minorEastAsia" w:cstheme="minorHAnsi"/>
                  </w:rPr>
                </w:rPrChange>
              </w:rPr>
              <w:pPrChange w:id="62065" w:author="pete jones" w:date="2022-01-04T12:58:00Z">
                <w:pPr>
                  <w:jc w:val="center"/>
                </w:pPr>
              </w:pPrChange>
            </w:pPr>
          </w:p>
        </w:tc>
      </w:tr>
    </w:tbl>
    <w:p w14:paraId="5A7FA5B7" w14:textId="77777777" w:rsidR="00BD0299" w:rsidRPr="00FF6A71" w:rsidRDefault="00BD0299" w:rsidP="00BD0299">
      <w:pPr>
        <w:rPr>
          <w:ins w:id="62066" w:author="pete jones" w:date="2022-01-04T12:37:00Z"/>
        </w:rPr>
      </w:pPr>
      <w:ins w:id="62067" w:author="pete jones" w:date="2022-01-04T12:37:00Z">
        <w:r w:rsidRPr="00FF6A71">
          <w:t>Q2.11.18 Design is a goal-oriented, constrained, decision-making activity.</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2068">
          <w:tblGrid>
            <w:gridCol w:w="814"/>
            <w:gridCol w:w="814"/>
            <w:gridCol w:w="814"/>
            <w:gridCol w:w="814"/>
            <w:gridCol w:w="692"/>
            <w:gridCol w:w="692"/>
            <w:gridCol w:w="692"/>
            <w:gridCol w:w="692"/>
          </w:tblGrid>
        </w:tblGridChange>
      </w:tblGrid>
      <w:tr w:rsidR="00BD0299" w:rsidRPr="00FF6A71" w14:paraId="0FB25E10" w14:textId="77777777" w:rsidTr="00015922">
        <w:trPr>
          <w:trHeight w:val="300"/>
          <w:jc w:val="center"/>
          <w:ins w:id="62069" w:author="pete jones" w:date="2022-01-04T12:37:00Z"/>
        </w:trPr>
        <w:tc>
          <w:tcPr>
            <w:tcW w:w="814" w:type="dxa"/>
            <w:shd w:val="clear" w:color="auto" w:fill="E7E6E6" w:themeFill="background2"/>
            <w:vAlign w:val="center"/>
          </w:tcPr>
          <w:p w14:paraId="6E05469A" w14:textId="77777777" w:rsidR="00BD0299" w:rsidRPr="00FF6A71" w:rsidRDefault="00BD0299">
            <w:pPr>
              <w:spacing w:before="0" w:after="0" w:line="240" w:lineRule="auto"/>
              <w:jc w:val="center"/>
              <w:rPr>
                <w:ins w:id="62070" w:author="pete jones" w:date="2022-01-04T12:37:00Z"/>
                <w:rFonts w:eastAsiaTheme="minorEastAsia" w:cstheme="minorHAnsi"/>
                <w:b/>
                <w:bCs/>
              </w:rPr>
              <w:pPrChange w:id="62071" w:author="pete jones" w:date="2022-01-04T12:58:00Z">
                <w:pPr>
                  <w:jc w:val="center"/>
                </w:pPr>
              </w:pPrChange>
            </w:pPr>
            <w:ins w:id="62072"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B727C14" w14:textId="77777777" w:rsidR="00BD0299" w:rsidRPr="00FF6A71" w:rsidRDefault="00BD0299">
            <w:pPr>
              <w:spacing w:before="0" w:after="0" w:line="240" w:lineRule="auto"/>
              <w:jc w:val="center"/>
              <w:rPr>
                <w:ins w:id="62073" w:author="pete jones" w:date="2022-01-04T12:37:00Z"/>
                <w:rFonts w:eastAsiaTheme="minorEastAsia" w:cstheme="minorHAnsi"/>
                <w:b/>
                <w:bCs/>
              </w:rPr>
              <w:pPrChange w:id="62074" w:author="pete jones" w:date="2022-01-04T12:58:00Z">
                <w:pPr>
                  <w:jc w:val="center"/>
                </w:pPr>
              </w:pPrChange>
            </w:pPr>
            <w:ins w:id="62075"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20EE81A" w14:textId="77777777" w:rsidR="00BD0299" w:rsidRPr="00FF6A71" w:rsidRDefault="00BD0299">
            <w:pPr>
              <w:spacing w:before="0" w:after="0" w:line="240" w:lineRule="auto"/>
              <w:jc w:val="center"/>
              <w:rPr>
                <w:ins w:id="62076" w:author="pete jones" w:date="2022-01-04T12:37:00Z"/>
                <w:rFonts w:eastAsiaTheme="minorEastAsia" w:cstheme="minorHAnsi"/>
                <w:b/>
                <w:bCs/>
              </w:rPr>
              <w:pPrChange w:id="62077" w:author="pete jones" w:date="2022-01-04T12:58:00Z">
                <w:pPr>
                  <w:jc w:val="center"/>
                </w:pPr>
              </w:pPrChange>
            </w:pPr>
            <w:ins w:id="62078"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0EB094F" w14:textId="77777777" w:rsidR="00BD0299" w:rsidRPr="00FF6A71" w:rsidRDefault="00BD0299">
            <w:pPr>
              <w:spacing w:before="0" w:after="0" w:line="240" w:lineRule="auto"/>
              <w:jc w:val="center"/>
              <w:rPr>
                <w:ins w:id="62079" w:author="pete jones" w:date="2022-01-04T12:37:00Z"/>
                <w:rFonts w:eastAsiaTheme="minorEastAsia" w:cstheme="minorHAnsi"/>
                <w:b/>
                <w:bCs/>
              </w:rPr>
              <w:pPrChange w:id="62080" w:author="pete jones" w:date="2022-01-04T12:58:00Z">
                <w:pPr>
                  <w:jc w:val="center"/>
                </w:pPr>
              </w:pPrChange>
            </w:pPr>
            <w:ins w:id="62081"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3D0E9B2" w14:textId="77777777" w:rsidR="00BD0299" w:rsidRPr="00FF6A71" w:rsidRDefault="00BD0299">
            <w:pPr>
              <w:spacing w:before="0" w:after="0" w:line="240" w:lineRule="auto"/>
              <w:jc w:val="center"/>
              <w:rPr>
                <w:ins w:id="62082" w:author="pete jones" w:date="2022-01-04T12:37:00Z"/>
                <w:rFonts w:eastAsiaTheme="minorEastAsia" w:cstheme="minorHAnsi"/>
                <w:b/>
                <w:bCs/>
              </w:rPr>
              <w:pPrChange w:id="62083" w:author="pete jones" w:date="2022-01-04T12:58:00Z">
                <w:pPr>
                  <w:jc w:val="center"/>
                </w:pPr>
              </w:pPrChange>
            </w:pPr>
            <w:ins w:id="62084"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0A2553D" w14:textId="77777777" w:rsidR="00BD0299" w:rsidRPr="00FF6A71" w:rsidRDefault="00BD0299">
            <w:pPr>
              <w:spacing w:before="0" w:after="0" w:line="240" w:lineRule="auto"/>
              <w:jc w:val="center"/>
              <w:rPr>
                <w:ins w:id="62085" w:author="pete jones" w:date="2022-01-04T12:37:00Z"/>
                <w:rFonts w:eastAsiaTheme="minorEastAsia" w:cstheme="minorHAnsi"/>
                <w:b/>
                <w:bCs/>
              </w:rPr>
              <w:pPrChange w:id="62086" w:author="pete jones" w:date="2022-01-04T12:58:00Z">
                <w:pPr>
                  <w:jc w:val="center"/>
                </w:pPr>
              </w:pPrChange>
            </w:pPr>
            <w:ins w:id="62087"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EACDD80" w14:textId="77777777" w:rsidR="00BD0299" w:rsidRPr="00FF6A71" w:rsidRDefault="00BD0299">
            <w:pPr>
              <w:spacing w:before="0" w:after="0" w:line="240" w:lineRule="auto"/>
              <w:jc w:val="center"/>
              <w:rPr>
                <w:ins w:id="62088" w:author="pete jones" w:date="2022-01-04T12:37:00Z"/>
                <w:rFonts w:eastAsiaTheme="minorEastAsia" w:cstheme="minorHAnsi"/>
                <w:b/>
                <w:bCs/>
              </w:rPr>
              <w:pPrChange w:id="62089" w:author="pete jones" w:date="2022-01-04T12:58:00Z">
                <w:pPr>
                  <w:jc w:val="center"/>
                </w:pPr>
              </w:pPrChange>
            </w:pPr>
            <w:ins w:id="62090"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8BA5743" w14:textId="77777777" w:rsidR="00BD0299" w:rsidRPr="00FF6A71" w:rsidRDefault="00BD0299">
            <w:pPr>
              <w:spacing w:before="0" w:after="0" w:line="240" w:lineRule="auto"/>
              <w:jc w:val="center"/>
              <w:rPr>
                <w:ins w:id="62091" w:author="pete jones" w:date="2022-01-04T12:37:00Z"/>
                <w:rFonts w:eastAsiaTheme="minorEastAsia" w:cstheme="minorHAnsi"/>
                <w:b/>
                <w:bCs/>
              </w:rPr>
              <w:pPrChange w:id="62092" w:author="pete jones" w:date="2022-01-04T12:58:00Z">
                <w:pPr>
                  <w:jc w:val="center"/>
                </w:pPr>
              </w:pPrChange>
            </w:pPr>
            <w:ins w:id="62093" w:author="pete jones" w:date="2022-01-04T12:37:00Z">
              <w:r w:rsidRPr="00FF6A71">
                <w:rPr>
                  <w:rFonts w:eastAsiaTheme="minorEastAsia" w:cstheme="minorHAnsi"/>
                  <w:b/>
                  <w:bCs/>
                </w:rPr>
                <w:t>7</w:t>
              </w:r>
            </w:ins>
          </w:p>
        </w:tc>
      </w:tr>
      <w:tr w:rsidR="00BD0299" w:rsidRPr="00FF6A71" w14:paraId="01CA73C0" w14:textId="77777777" w:rsidTr="00C77D52">
        <w:tblPrEx>
          <w:tblW w:w="0" w:type="auto"/>
          <w:jc w:val="center"/>
          <w:tblPrExChange w:id="62094" w:author="pete jones" w:date="2022-01-04T12:58:00Z">
            <w:tblPrEx>
              <w:tblW w:w="0" w:type="auto"/>
              <w:jc w:val="center"/>
            </w:tblPrEx>
          </w:tblPrExChange>
        </w:tblPrEx>
        <w:trPr>
          <w:trHeight w:val="300"/>
          <w:jc w:val="center"/>
          <w:ins w:id="62095" w:author="pete jones" w:date="2022-01-04T12:37:00Z"/>
          <w:trPrChange w:id="62096" w:author="pete jones" w:date="2022-01-04T12:58:00Z">
            <w:trPr>
              <w:trHeight w:val="300"/>
              <w:jc w:val="center"/>
            </w:trPr>
          </w:trPrChange>
        </w:trPr>
        <w:tc>
          <w:tcPr>
            <w:tcW w:w="814" w:type="dxa"/>
            <w:vAlign w:val="center"/>
            <w:tcPrChange w:id="62097" w:author="pete jones" w:date="2022-01-04T12:58:00Z">
              <w:tcPr>
                <w:tcW w:w="814" w:type="dxa"/>
                <w:vAlign w:val="center"/>
              </w:tcPr>
            </w:tcPrChange>
          </w:tcPr>
          <w:p w14:paraId="48CF528B" w14:textId="77777777" w:rsidR="00BD0299" w:rsidRPr="00FF6A71" w:rsidRDefault="00BD0299">
            <w:pPr>
              <w:spacing w:before="0" w:after="0" w:line="240" w:lineRule="auto"/>
              <w:jc w:val="center"/>
              <w:rPr>
                <w:ins w:id="62098" w:author="pete jones" w:date="2022-01-04T12:37:00Z"/>
                <w:rFonts w:eastAsiaTheme="minorEastAsia" w:cstheme="minorHAnsi"/>
                <w:b/>
                <w:bCs/>
              </w:rPr>
              <w:pPrChange w:id="62099" w:author="pete jones" w:date="2022-01-04T12:58:00Z">
                <w:pPr>
                  <w:jc w:val="center"/>
                </w:pPr>
              </w:pPrChange>
            </w:pPr>
            <w:ins w:id="62100" w:author="pete jones" w:date="2022-01-04T12:37:00Z">
              <w:r w:rsidRPr="00FF6A71">
                <w:rPr>
                  <w:rFonts w:eastAsiaTheme="minorEastAsia" w:cstheme="minorHAnsi"/>
                  <w:b/>
                  <w:bCs/>
                </w:rPr>
                <w:t>%</w:t>
              </w:r>
            </w:ins>
          </w:p>
        </w:tc>
        <w:tc>
          <w:tcPr>
            <w:tcW w:w="814" w:type="dxa"/>
            <w:shd w:val="clear" w:color="auto" w:fill="auto"/>
            <w:noWrap/>
            <w:vAlign w:val="bottom"/>
            <w:tcPrChange w:id="62101" w:author="pete jones" w:date="2022-01-04T12:58:00Z">
              <w:tcPr>
                <w:tcW w:w="814" w:type="dxa"/>
                <w:tcBorders>
                  <w:top w:val="single" w:sz="4" w:space="0" w:color="4472C4"/>
                  <w:left w:val="nil"/>
                  <w:bottom w:val="nil"/>
                  <w:right w:val="nil"/>
                </w:tcBorders>
                <w:shd w:val="clear" w:color="auto" w:fill="auto"/>
                <w:noWrap/>
                <w:vAlign w:val="bottom"/>
              </w:tcPr>
            </w:tcPrChange>
          </w:tcPr>
          <w:p w14:paraId="549E8A51" w14:textId="77777777" w:rsidR="00BD0299" w:rsidRPr="00FA4BC3" w:rsidRDefault="00BD0299">
            <w:pPr>
              <w:spacing w:before="0" w:after="0" w:line="240" w:lineRule="auto"/>
              <w:jc w:val="center"/>
              <w:rPr>
                <w:ins w:id="62102" w:author="pete jones" w:date="2022-01-04T12:37:00Z"/>
                <w:rFonts w:eastAsiaTheme="minorEastAsia" w:cstheme="minorHAnsi"/>
              </w:rPr>
              <w:pPrChange w:id="62103" w:author="pete jones" w:date="2022-01-04T12:58:00Z">
                <w:pPr>
                  <w:jc w:val="center"/>
                </w:pPr>
              </w:pPrChange>
            </w:pPr>
            <w:ins w:id="62104" w:author="pete jones" w:date="2022-01-04T12:37:00Z">
              <w:r w:rsidRPr="00FA4BC3">
                <w:rPr>
                  <w:rFonts w:eastAsiaTheme="minorEastAsia" w:cstheme="minorHAnsi"/>
                  <w:rPrChange w:id="62105" w:author="pete jones" w:date="2022-01-04T15:00:00Z">
                    <w:rPr>
                      <w:rFonts w:ascii="Calibri" w:hAnsi="Calibri" w:cs="Calibri"/>
                      <w:color w:val="000000"/>
                    </w:rPr>
                  </w:rPrChange>
                </w:rPr>
                <w:t>10%</w:t>
              </w:r>
            </w:ins>
          </w:p>
        </w:tc>
        <w:tc>
          <w:tcPr>
            <w:tcW w:w="814" w:type="dxa"/>
            <w:shd w:val="clear" w:color="auto" w:fill="auto"/>
            <w:noWrap/>
            <w:vAlign w:val="bottom"/>
            <w:tcPrChange w:id="62106" w:author="pete jones" w:date="2022-01-04T12:58:00Z">
              <w:tcPr>
                <w:tcW w:w="814" w:type="dxa"/>
                <w:tcBorders>
                  <w:top w:val="single" w:sz="4" w:space="0" w:color="4472C4"/>
                  <w:left w:val="nil"/>
                  <w:bottom w:val="nil"/>
                  <w:right w:val="nil"/>
                </w:tcBorders>
                <w:shd w:val="clear" w:color="auto" w:fill="auto"/>
                <w:noWrap/>
                <w:vAlign w:val="bottom"/>
              </w:tcPr>
            </w:tcPrChange>
          </w:tcPr>
          <w:p w14:paraId="612D2DE0" w14:textId="77777777" w:rsidR="00BD0299" w:rsidRPr="00FA4BC3" w:rsidRDefault="00BD0299">
            <w:pPr>
              <w:spacing w:before="0" w:after="0" w:line="240" w:lineRule="auto"/>
              <w:jc w:val="center"/>
              <w:rPr>
                <w:ins w:id="62107" w:author="pete jones" w:date="2022-01-04T12:37:00Z"/>
                <w:rFonts w:eastAsiaTheme="minorEastAsia" w:cstheme="minorHAnsi"/>
              </w:rPr>
              <w:pPrChange w:id="62108" w:author="pete jones" w:date="2022-01-04T12:58:00Z">
                <w:pPr>
                  <w:jc w:val="center"/>
                </w:pPr>
              </w:pPrChange>
            </w:pPr>
            <w:ins w:id="62109" w:author="pete jones" w:date="2022-01-04T12:37:00Z">
              <w:r w:rsidRPr="00FA4BC3">
                <w:rPr>
                  <w:rFonts w:eastAsiaTheme="minorEastAsia" w:cstheme="minorHAnsi"/>
                  <w:rPrChange w:id="62110" w:author="pete jones" w:date="2022-01-04T15:00:00Z">
                    <w:rPr>
                      <w:rFonts w:ascii="Calibri" w:hAnsi="Calibri" w:cs="Calibri"/>
                      <w:color w:val="000000"/>
                    </w:rPr>
                  </w:rPrChange>
                </w:rPr>
                <w:t>40%</w:t>
              </w:r>
            </w:ins>
          </w:p>
        </w:tc>
        <w:tc>
          <w:tcPr>
            <w:tcW w:w="814" w:type="dxa"/>
            <w:shd w:val="clear" w:color="auto" w:fill="auto"/>
            <w:noWrap/>
            <w:vAlign w:val="center"/>
            <w:tcPrChange w:id="62111" w:author="pete jones" w:date="2022-01-04T12:58:00Z">
              <w:tcPr>
                <w:tcW w:w="814" w:type="dxa"/>
                <w:tcBorders>
                  <w:top w:val="single" w:sz="4" w:space="0" w:color="4472C4"/>
                  <w:left w:val="nil"/>
                  <w:bottom w:val="nil"/>
                  <w:right w:val="nil"/>
                </w:tcBorders>
                <w:shd w:val="clear" w:color="auto" w:fill="auto"/>
                <w:noWrap/>
                <w:vAlign w:val="center"/>
              </w:tcPr>
            </w:tcPrChange>
          </w:tcPr>
          <w:p w14:paraId="1D45CC29" w14:textId="77777777" w:rsidR="00BD0299" w:rsidRPr="00FA4BC3" w:rsidRDefault="00BD0299">
            <w:pPr>
              <w:spacing w:before="0" w:after="0" w:line="240" w:lineRule="auto"/>
              <w:jc w:val="center"/>
              <w:rPr>
                <w:ins w:id="62112" w:author="pete jones" w:date="2022-01-04T12:37:00Z"/>
                <w:rFonts w:eastAsiaTheme="minorEastAsia" w:cstheme="minorHAnsi"/>
              </w:rPr>
              <w:pPrChange w:id="62113" w:author="pete jones" w:date="2022-01-04T12:58:00Z">
                <w:pPr>
                  <w:jc w:val="center"/>
                </w:pPr>
              </w:pPrChange>
            </w:pPr>
            <w:ins w:id="62114" w:author="pete jones" w:date="2022-01-04T12:37:00Z">
              <w:r w:rsidRPr="00FA4BC3">
                <w:rPr>
                  <w:rFonts w:eastAsiaTheme="minorEastAsia" w:cstheme="minorHAnsi"/>
                  <w:rPrChange w:id="62115" w:author="pete jones" w:date="2022-01-04T15:00:00Z">
                    <w:rPr>
                      <w:rFonts w:ascii="Calibri" w:hAnsi="Calibri" w:cs="Calibri"/>
                      <w:color w:val="000000"/>
                    </w:rPr>
                  </w:rPrChange>
                </w:rPr>
                <w:t>10%</w:t>
              </w:r>
            </w:ins>
          </w:p>
        </w:tc>
        <w:tc>
          <w:tcPr>
            <w:tcW w:w="692" w:type="dxa"/>
            <w:shd w:val="clear" w:color="auto" w:fill="auto"/>
            <w:noWrap/>
            <w:vAlign w:val="center"/>
            <w:tcPrChange w:id="62116" w:author="pete jones" w:date="2022-01-04T12:58:00Z">
              <w:tcPr>
                <w:tcW w:w="692" w:type="dxa"/>
                <w:tcBorders>
                  <w:top w:val="single" w:sz="4" w:space="0" w:color="4472C4"/>
                  <w:left w:val="nil"/>
                  <w:bottom w:val="nil"/>
                  <w:right w:val="nil"/>
                </w:tcBorders>
                <w:shd w:val="clear" w:color="auto" w:fill="auto"/>
                <w:noWrap/>
                <w:vAlign w:val="center"/>
              </w:tcPr>
            </w:tcPrChange>
          </w:tcPr>
          <w:p w14:paraId="19B5F5F2" w14:textId="77777777" w:rsidR="00BD0299" w:rsidRPr="00FA4BC3" w:rsidRDefault="00BD0299">
            <w:pPr>
              <w:spacing w:before="0" w:after="0" w:line="240" w:lineRule="auto"/>
              <w:jc w:val="center"/>
              <w:rPr>
                <w:ins w:id="62117" w:author="pete jones" w:date="2022-01-04T12:37:00Z"/>
                <w:rFonts w:eastAsiaTheme="minorEastAsia" w:cstheme="minorHAnsi"/>
              </w:rPr>
              <w:pPrChange w:id="62118" w:author="pete jones" w:date="2022-01-04T12:58:00Z">
                <w:pPr>
                  <w:jc w:val="center"/>
                </w:pPr>
              </w:pPrChange>
            </w:pPr>
          </w:p>
        </w:tc>
        <w:tc>
          <w:tcPr>
            <w:tcW w:w="692" w:type="dxa"/>
            <w:shd w:val="clear" w:color="auto" w:fill="auto"/>
            <w:noWrap/>
            <w:vAlign w:val="center"/>
            <w:tcPrChange w:id="62119" w:author="pete jones" w:date="2022-01-04T12:58:00Z">
              <w:tcPr>
                <w:tcW w:w="692" w:type="dxa"/>
                <w:tcBorders>
                  <w:top w:val="single" w:sz="4" w:space="0" w:color="4472C4"/>
                  <w:left w:val="nil"/>
                  <w:bottom w:val="nil"/>
                  <w:right w:val="nil"/>
                </w:tcBorders>
                <w:shd w:val="clear" w:color="auto" w:fill="auto"/>
                <w:noWrap/>
                <w:vAlign w:val="center"/>
              </w:tcPr>
            </w:tcPrChange>
          </w:tcPr>
          <w:p w14:paraId="74A90F77" w14:textId="77777777" w:rsidR="00BD0299" w:rsidRPr="00FA4BC3" w:rsidRDefault="00BD0299">
            <w:pPr>
              <w:spacing w:before="0" w:after="0" w:line="240" w:lineRule="auto"/>
              <w:jc w:val="center"/>
              <w:rPr>
                <w:ins w:id="62120" w:author="pete jones" w:date="2022-01-04T12:37:00Z"/>
                <w:rFonts w:eastAsiaTheme="minorEastAsia" w:cstheme="minorHAnsi"/>
              </w:rPr>
              <w:pPrChange w:id="62121" w:author="pete jones" w:date="2022-01-04T12:58:00Z">
                <w:pPr>
                  <w:jc w:val="center"/>
                </w:pPr>
              </w:pPrChange>
            </w:pPr>
            <w:ins w:id="62122" w:author="pete jones" w:date="2022-01-04T12:37:00Z">
              <w:r w:rsidRPr="00FA4BC3">
                <w:rPr>
                  <w:rFonts w:eastAsiaTheme="minorEastAsia" w:cstheme="minorHAnsi"/>
                  <w:rPrChange w:id="62123" w:author="pete jones" w:date="2022-01-04T15:00:00Z">
                    <w:rPr>
                      <w:rFonts w:ascii="Calibri" w:hAnsi="Calibri" w:cs="Calibri"/>
                      <w:color w:val="000000"/>
                    </w:rPr>
                  </w:rPrChange>
                </w:rPr>
                <w:t>30%</w:t>
              </w:r>
            </w:ins>
          </w:p>
        </w:tc>
        <w:tc>
          <w:tcPr>
            <w:tcW w:w="692" w:type="dxa"/>
            <w:shd w:val="clear" w:color="auto" w:fill="auto"/>
            <w:noWrap/>
            <w:vAlign w:val="bottom"/>
            <w:tcPrChange w:id="62124" w:author="pete jones" w:date="2022-01-04T12:58:00Z">
              <w:tcPr>
                <w:tcW w:w="692" w:type="dxa"/>
                <w:tcBorders>
                  <w:top w:val="single" w:sz="4" w:space="0" w:color="4472C4"/>
                  <w:left w:val="nil"/>
                  <w:bottom w:val="nil"/>
                  <w:right w:val="nil"/>
                </w:tcBorders>
                <w:shd w:val="clear" w:color="auto" w:fill="auto"/>
                <w:noWrap/>
                <w:vAlign w:val="bottom"/>
              </w:tcPr>
            </w:tcPrChange>
          </w:tcPr>
          <w:p w14:paraId="14C33E2C" w14:textId="77777777" w:rsidR="00BD0299" w:rsidRPr="00FA4BC3" w:rsidRDefault="00BD0299">
            <w:pPr>
              <w:spacing w:before="0" w:after="0" w:line="240" w:lineRule="auto"/>
              <w:jc w:val="center"/>
              <w:rPr>
                <w:ins w:id="62125" w:author="pete jones" w:date="2022-01-04T12:37:00Z"/>
                <w:rFonts w:eastAsiaTheme="minorEastAsia" w:cstheme="minorHAnsi"/>
              </w:rPr>
              <w:pPrChange w:id="62126" w:author="pete jones" w:date="2022-01-04T12:58:00Z">
                <w:pPr>
                  <w:jc w:val="center"/>
                </w:pPr>
              </w:pPrChange>
            </w:pPr>
            <w:ins w:id="62127" w:author="pete jones" w:date="2022-01-04T12:37:00Z">
              <w:r w:rsidRPr="00FA4BC3">
                <w:rPr>
                  <w:rFonts w:eastAsiaTheme="minorEastAsia" w:cstheme="minorHAnsi"/>
                  <w:rPrChange w:id="62128" w:author="pete jones" w:date="2022-01-04T15:00:00Z">
                    <w:rPr>
                      <w:rFonts w:ascii="Calibri" w:hAnsi="Calibri" w:cs="Calibri"/>
                      <w:color w:val="000000"/>
                    </w:rPr>
                  </w:rPrChange>
                </w:rPr>
                <w:t>10%</w:t>
              </w:r>
            </w:ins>
          </w:p>
        </w:tc>
        <w:tc>
          <w:tcPr>
            <w:tcW w:w="692" w:type="dxa"/>
            <w:shd w:val="clear" w:color="auto" w:fill="auto"/>
            <w:noWrap/>
            <w:vAlign w:val="bottom"/>
            <w:tcPrChange w:id="62129" w:author="pete jones" w:date="2022-01-04T12:58:00Z">
              <w:tcPr>
                <w:tcW w:w="692" w:type="dxa"/>
                <w:tcBorders>
                  <w:top w:val="single" w:sz="4" w:space="0" w:color="4472C4"/>
                  <w:left w:val="nil"/>
                  <w:bottom w:val="nil"/>
                  <w:right w:val="nil"/>
                </w:tcBorders>
                <w:shd w:val="clear" w:color="auto" w:fill="auto"/>
                <w:noWrap/>
                <w:vAlign w:val="bottom"/>
              </w:tcPr>
            </w:tcPrChange>
          </w:tcPr>
          <w:p w14:paraId="2134CDDE" w14:textId="77777777" w:rsidR="00BD0299" w:rsidRPr="00FF6A71" w:rsidRDefault="00BD0299">
            <w:pPr>
              <w:spacing w:before="0" w:after="0" w:line="240" w:lineRule="auto"/>
              <w:jc w:val="center"/>
              <w:rPr>
                <w:ins w:id="62130" w:author="pete jones" w:date="2022-01-04T12:37:00Z"/>
                <w:rFonts w:eastAsiaTheme="minorEastAsia" w:cstheme="minorHAnsi"/>
                <w:b/>
                <w:bCs/>
                <w:rPrChange w:id="62131" w:author="pete jones" w:date="2022-01-04T13:45:00Z">
                  <w:rPr>
                    <w:ins w:id="62132" w:author="pete jones" w:date="2022-01-04T12:37:00Z"/>
                    <w:rFonts w:eastAsiaTheme="minorEastAsia" w:cstheme="minorHAnsi"/>
                  </w:rPr>
                </w:rPrChange>
              </w:rPr>
              <w:pPrChange w:id="62133" w:author="pete jones" w:date="2022-01-04T12:58:00Z">
                <w:pPr>
                  <w:jc w:val="center"/>
                </w:pPr>
              </w:pPrChange>
            </w:pPr>
          </w:p>
        </w:tc>
      </w:tr>
      <w:tr w:rsidR="00BD0299" w:rsidRPr="00FF6A71" w14:paraId="1671F55D" w14:textId="77777777" w:rsidTr="00C77D52">
        <w:tblPrEx>
          <w:tblW w:w="0" w:type="auto"/>
          <w:jc w:val="center"/>
          <w:tblPrExChange w:id="62134" w:author="pete jones" w:date="2022-01-04T12:58:00Z">
            <w:tblPrEx>
              <w:tblW w:w="0" w:type="auto"/>
              <w:jc w:val="center"/>
            </w:tblPrEx>
          </w:tblPrExChange>
        </w:tblPrEx>
        <w:trPr>
          <w:trHeight w:val="300"/>
          <w:jc w:val="center"/>
          <w:ins w:id="62135" w:author="pete jones" w:date="2022-01-04T12:37:00Z"/>
          <w:trPrChange w:id="62136" w:author="pete jones" w:date="2022-01-04T12:58:00Z">
            <w:trPr>
              <w:trHeight w:val="300"/>
              <w:jc w:val="center"/>
            </w:trPr>
          </w:trPrChange>
        </w:trPr>
        <w:tc>
          <w:tcPr>
            <w:tcW w:w="814" w:type="dxa"/>
            <w:vAlign w:val="center"/>
            <w:tcPrChange w:id="62137" w:author="pete jones" w:date="2022-01-04T12:58:00Z">
              <w:tcPr>
                <w:tcW w:w="814" w:type="dxa"/>
                <w:vAlign w:val="center"/>
              </w:tcPr>
            </w:tcPrChange>
          </w:tcPr>
          <w:p w14:paraId="4EC745C5" w14:textId="77777777" w:rsidR="00BD0299" w:rsidRPr="00FF6A71" w:rsidRDefault="00BD0299">
            <w:pPr>
              <w:spacing w:before="0" w:after="0" w:line="240" w:lineRule="auto"/>
              <w:jc w:val="center"/>
              <w:rPr>
                <w:ins w:id="62138" w:author="pete jones" w:date="2022-01-04T12:37:00Z"/>
                <w:rFonts w:eastAsiaTheme="minorEastAsia" w:cstheme="minorHAnsi"/>
                <w:b/>
                <w:bCs/>
              </w:rPr>
              <w:pPrChange w:id="62139" w:author="pete jones" w:date="2022-01-04T12:58:00Z">
                <w:pPr>
                  <w:jc w:val="center"/>
                </w:pPr>
              </w:pPrChange>
            </w:pPr>
            <w:ins w:id="62140" w:author="pete jones" w:date="2022-01-04T12:37:00Z">
              <w:r w:rsidRPr="00FF6A71">
                <w:rPr>
                  <w:rFonts w:eastAsiaTheme="minorEastAsia" w:cstheme="minorHAnsi"/>
                  <w:b/>
                  <w:bCs/>
                </w:rPr>
                <w:t>Count</w:t>
              </w:r>
            </w:ins>
          </w:p>
        </w:tc>
        <w:tc>
          <w:tcPr>
            <w:tcW w:w="814" w:type="dxa"/>
            <w:shd w:val="clear" w:color="auto" w:fill="auto"/>
            <w:noWrap/>
            <w:vAlign w:val="center"/>
            <w:tcPrChange w:id="62141" w:author="pete jones" w:date="2022-01-04T12:58:00Z">
              <w:tcPr>
                <w:tcW w:w="814" w:type="dxa"/>
                <w:tcBorders>
                  <w:top w:val="single" w:sz="4" w:space="0" w:color="4472C4"/>
                  <w:left w:val="nil"/>
                  <w:bottom w:val="nil"/>
                  <w:right w:val="nil"/>
                </w:tcBorders>
                <w:shd w:val="clear" w:color="auto" w:fill="auto"/>
                <w:noWrap/>
                <w:vAlign w:val="center"/>
              </w:tcPr>
            </w:tcPrChange>
          </w:tcPr>
          <w:p w14:paraId="4DCC792D" w14:textId="77777777" w:rsidR="00BD0299" w:rsidRPr="00FA4BC3" w:rsidRDefault="00BD0299">
            <w:pPr>
              <w:spacing w:before="0" w:after="0" w:line="240" w:lineRule="auto"/>
              <w:jc w:val="center"/>
              <w:rPr>
                <w:ins w:id="62142" w:author="pete jones" w:date="2022-01-04T12:37:00Z"/>
                <w:rFonts w:eastAsiaTheme="minorEastAsia" w:cstheme="minorHAnsi"/>
              </w:rPr>
              <w:pPrChange w:id="62143" w:author="pete jones" w:date="2022-01-04T12:58:00Z">
                <w:pPr>
                  <w:jc w:val="center"/>
                </w:pPr>
              </w:pPrChange>
            </w:pPr>
            <w:ins w:id="62144" w:author="pete jones" w:date="2022-01-04T12:37:00Z">
              <w:r w:rsidRPr="00FA4BC3">
                <w:rPr>
                  <w:rFonts w:eastAsiaTheme="minorEastAsia" w:cstheme="minorHAnsi"/>
                  <w:rPrChange w:id="62145" w:author="pete jones" w:date="2022-01-04T15:00:00Z">
                    <w:rPr>
                      <w:rFonts w:ascii="Calibri" w:hAnsi="Calibri" w:cs="Calibri"/>
                      <w:color w:val="000000"/>
                    </w:rPr>
                  </w:rPrChange>
                </w:rPr>
                <w:t>1</w:t>
              </w:r>
            </w:ins>
          </w:p>
        </w:tc>
        <w:tc>
          <w:tcPr>
            <w:tcW w:w="814" w:type="dxa"/>
            <w:shd w:val="clear" w:color="auto" w:fill="auto"/>
            <w:noWrap/>
            <w:vAlign w:val="center"/>
            <w:tcPrChange w:id="62146" w:author="pete jones" w:date="2022-01-04T12:58:00Z">
              <w:tcPr>
                <w:tcW w:w="814" w:type="dxa"/>
                <w:tcBorders>
                  <w:top w:val="single" w:sz="4" w:space="0" w:color="4472C4"/>
                  <w:left w:val="nil"/>
                  <w:bottom w:val="nil"/>
                  <w:right w:val="nil"/>
                </w:tcBorders>
                <w:shd w:val="clear" w:color="auto" w:fill="auto"/>
                <w:noWrap/>
                <w:vAlign w:val="center"/>
              </w:tcPr>
            </w:tcPrChange>
          </w:tcPr>
          <w:p w14:paraId="38517F53" w14:textId="77777777" w:rsidR="00BD0299" w:rsidRPr="00FA4BC3" w:rsidRDefault="00BD0299">
            <w:pPr>
              <w:spacing w:before="0" w:after="0" w:line="240" w:lineRule="auto"/>
              <w:jc w:val="center"/>
              <w:rPr>
                <w:ins w:id="62147" w:author="pete jones" w:date="2022-01-04T12:37:00Z"/>
                <w:rFonts w:eastAsiaTheme="minorEastAsia" w:cstheme="minorHAnsi"/>
              </w:rPr>
              <w:pPrChange w:id="62148" w:author="pete jones" w:date="2022-01-04T12:58:00Z">
                <w:pPr>
                  <w:jc w:val="center"/>
                </w:pPr>
              </w:pPrChange>
            </w:pPr>
            <w:ins w:id="62149" w:author="pete jones" w:date="2022-01-04T12:37:00Z">
              <w:r w:rsidRPr="00FA4BC3">
                <w:rPr>
                  <w:rFonts w:eastAsiaTheme="minorEastAsia" w:cstheme="minorHAnsi"/>
                  <w:rPrChange w:id="62150" w:author="pete jones" w:date="2022-01-04T15:00:00Z">
                    <w:rPr>
                      <w:rFonts w:ascii="Calibri" w:hAnsi="Calibri" w:cs="Calibri"/>
                      <w:color w:val="000000"/>
                    </w:rPr>
                  </w:rPrChange>
                </w:rPr>
                <w:t>4</w:t>
              </w:r>
            </w:ins>
          </w:p>
        </w:tc>
        <w:tc>
          <w:tcPr>
            <w:tcW w:w="814" w:type="dxa"/>
            <w:shd w:val="clear" w:color="auto" w:fill="auto"/>
            <w:noWrap/>
            <w:vAlign w:val="center"/>
            <w:tcPrChange w:id="62151" w:author="pete jones" w:date="2022-01-04T12:58:00Z">
              <w:tcPr>
                <w:tcW w:w="814" w:type="dxa"/>
                <w:tcBorders>
                  <w:top w:val="single" w:sz="4" w:space="0" w:color="4472C4"/>
                  <w:left w:val="nil"/>
                  <w:bottom w:val="nil"/>
                  <w:right w:val="nil"/>
                </w:tcBorders>
                <w:shd w:val="clear" w:color="auto" w:fill="auto"/>
                <w:noWrap/>
                <w:vAlign w:val="center"/>
              </w:tcPr>
            </w:tcPrChange>
          </w:tcPr>
          <w:p w14:paraId="298E7409" w14:textId="77777777" w:rsidR="00BD0299" w:rsidRPr="00FA4BC3" w:rsidRDefault="00BD0299">
            <w:pPr>
              <w:spacing w:before="0" w:after="0" w:line="240" w:lineRule="auto"/>
              <w:jc w:val="center"/>
              <w:rPr>
                <w:ins w:id="62152" w:author="pete jones" w:date="2022-01-04T12:37:00Z"/>
                <w:rFonts w:eastAsiaTheme="minorEastAsia" w:cstheme="minorHAnsi"/>
              </w:rPr>
              <w:pPrChange w:id="62153" w:author="pete jones" w:date="2022-01-04T12:58:00Z">
                <w:pPr>
                  <w:jc w:val="center"/>
                </w:pPr>
              </w:pPrChange>
            </w:pPr>
            <w:ins w:id="62154" w:author="pete jones" w:date="2022-01-04T12:37:00Z">
              <w:r w:rsidRPr="00FA4BC3">
                <w:rPr>
                  <w:rFonts w:eastAsiaTheme="minorEastAsia" w:cstheme="minorHAnsi"/>
                  <w:rPrChange w:id="62155" w:author="pete jones" w:date="2022-01-04T15:00:00Z">
                    <w:rPr>
                      <w:rFonts w:ascii="Calibri" w:hAnsi="Calibri" w:cs="Calibri"/>
                      <w:color w:val="000000"/>
                    </w:rPr>
                  </w:rPrChange>
                </w:rPr>
                <w:t>1</w:t>
              </w:r>
            </w:ins>
          </w:p>
        </w:tc>
        <w:tc>
          <w:tcPr>
            <w:tcW w:w="692" w:type="dxa"/>
            <w:shd w:val="clear" w:color="auto" w:fill="auto"/>
            <w:noWrap/>
            <w:vAlign w:val="center"/>
            <w:tcPrChange w:id="62156" w:author="pete jones" w:date="2022-01-04T12:58:00Z">
              <w:tcPr>
                <w:tcW w:w="692" w:type="dxa"/>
                <w:tcBorders>
                  <w:top w:val="single" w:sz="4" w:space="0" w:color="4472C4"/>
                  <w:left w:val="nil"/>
                  <w:bottom w:val="nil"/>
                  <w:right w:val="nil"/>
                </w:tcBorders>
                <w:shd w:val="clear" w:color="auto" w:fill="auto"/>
                <w:noWrap/>
                <w:vAlign w:val="center"/>
              </w:tcPr>
            </w:tcPrChange>
          </w:tcPr>
          <w:p w14:paraId="590651CA" w14:textId="77777777" w:rsidR="00BD0299" w:rsidRPr="00FA4BC3" w:rsidRDefault="00BD0299">
            <w:pPr>
              <w:spacing w:before="0" w:after="0" w:line="240" w:lineRule="auto"/>
              <w:jc w:val="center"/>
              <w:rPr>
                <w:ins w:id="62157" w:author="pete jones" w:date="2022-01-04T12:37:00Z"/>
                <w:rFonts w:eastAsiaTheme="minorEastAsia" w:cstheme="minorHAnsi"/>
              </w:rPr>
              <w:pPrChange w:id="62158" w:author="pete jones" w:date="2022-01-04T12:58:00Z">
                <w:pPr>
                  <w:jc w:val="center"/>
                </w:pPr>
              </w:pPrChange>
            </w:pPr>
          </w:p>
        </w:tc>
        <w:tc>
          <w:tcPr>
            <w:tcW w:w="692" w:type="dxa"/>
            <w:shd w:val="clear" w:color="auto" w:fill="auto"/>
            <w:noWrap/>
            <w:vAlign w:val="center"/>
            <w:tcPrChange w:id="62159" w:author="pete jones" w:date="2022-01-04T12:58:00Z">
              <w:tcPr>
                <w:tcW w:w="692" w:type="dxa"/>
                <w:tcBorders>
                  <w:top w:val="single" w:sz="4" w:space="0" w:color="4472C4"/>
                  <w:left w:val="nil"/>
                  <w:bottom w:val="nil"/>
                  <w:right w:val="nil"/>
                </w:tcBorders>
                <w:shd w:val="clear" w:color="auto" w:fill="auto"/>
                <w:noWrap/>
                <w:vAlign w:val="center"/>
              </w:tcPr>
            </w:tcPrChange>
          </w:tcPr>
          <w:p w14:paraId="627C8806" w14:textId="77777777" w:rsidR="00BD0299" w:rsidRPr="00FA4BC3" w:rsidRDefault="00BD0299">
            <w:pPr>
              <w:spacing w:before="0" w:after="0" w:line="240" w:lineRule="auto"/>
              <w:jc w:val="center"/>
              <w:rPr>
                <w:ins w:id="62160" w:author="pete jones" w:date="2022-01-04T12:37:00Z"/>
                <w:rFonts w:eastAsiaTheme="minorEastAsia" w:cstheme="minorHAnsi"/>
              </w:rPr>
              <w:pPrChange w:id="62161" w:author="pete jones" w:date="2022-01-04T12:58:00Z">
                <w:pPr>
                  <w:jc w:val="center"/>
                </w:pPr>
              </w:pPrChange>
            </w:pPr>
            <w:ins w:id="62162" w:author="pete jones" w:date="2022-01-04T12:37:00Z">
              <w:r w:rsidRPr="00FA4BC3">
                <w:rPr>
                  <w:rFonts w:eastAsiaTheme="minorEastAsia" w:cstheme="minorHAnsi"/>
                  <w:rPrChange w:id="62163" w:author="pete jones" w:date="2022-01-04T15:00:00Z">
                    <w:rPr>
                      <w:rFonts w:ascii="Calibri" w:hAnsi="Calibri" w:cs="Calibri"/>
                      <w:color w:val="000000"/>
                    </w:rPr>
                  </w:rPrChange>
                </w:rPr>
                <w:t>3</w:t>
              </w:r>
            </w:ins>
          </w:p>
        </w:tc>
        <w:tc>
          <w:tcPr>
            <w:tcW w:w="692" w:type="dxa"/>
            <w:shd w:val="clear" w:color="auto" w:fill="auto"/>
            <w:noWrap/>
            <w:vAlign w:val="center"/>
            <w:tcPrChange w:id="62164" w:author="pete jones" w:date="2022-01-04T12:58:00Z">
              <w:tcPr>
                <w:tcW w:w="692" w:type="dxa"/>
                <w:tcBorders>
                  <w:top w:val="single" w:sz="4" w:space="0" w:color="4472C4"/>
                  <w:left w:val="nil"/>
                  <w:bottom w:val="nil"/>
                  <w:right w:val="nil"/>
                </w:tcBorders>
                <w:shd w:val="clear" w:color="auto" w:fill="auto"/>
                <w:noWrap/>
                <w:vAlign w:val="center"/>
              </w:tcPr>
            </w:tcPrChange>
          </w:tcPr>
          <w:p w14:paraId="5E7B3F9F" w14:textId="77777777" w:rsidR="00BD0299" w:rsidRPr="00FA4BC3" w:rsidRDefault="00BD0299">
            <w:pPr>
              <w:spacing w:before="0" w:after="0" w:line="240" w:lineRule="auto"/>
              <w:jc w:val="center"/>
              <w:rPr>
                <w:ins w:id="62165" w:author="pete jones" w:date="2022-01-04T12:37:00Z"/>
                <w:rFonts w:eastAsiaTheme="minorEastAsia" w:cstheme="minorHAnsi"/>
              </w:rPr>
              <w:pPrChange w:id="62166" w:author="pete jones" w:date="2022-01-04T12:58:00Z">
                <w:pPr>
                  <w:jc w:val="center"/>
                </w:pPr>
              </w:pPrChange>
            </w:pPr>
            <w:ins w:id="62167" w:author="pete jones" w:date="2022-01-04T12:37:00Z">
              <w:r w:rsidRPr="00FA4BC3">
                <w:rPr>
                  <w:rFonts w:eastAsiaTheme="minorEastAsia" w:cstheme="minorHAnsi"/>
                  <w:rPrChange w:id="62168" w:author="pete jones" w:date="2022-01-04T15:00:00Z">
                    <w:rPr>
                      <w:rFonts w:ascii="Calibri" w:hAnsi="Calibri" w:cs="Calibri"/>
                      <w:color w:val="000000"/>
                    </w:rPr>
                  </w:rPrChange>
                </w:rPr>
                <w:t>1</w:t>
              </w:r>
            </w:ins>
          </w:p>
        </w:tc>
        <w:tc>
          <w:tcPr>
            <w:tcW w:w="692" w:type="dxa"/>
            <w:shd w:val="clear" w:color="auto" w:fill="auto"/>
            <w:noWrap/>
            <w:vAlign w:val="center"/>
            <w:tcPrChange w:id="62169" w:author="pete jones" w:date="2022-01-04T12:58:00Z">
              <w:tcPr>
                <w:tcW w:w="692" w:type="dxa"/>
                <w:tcBorders>
                  <w:top w:val="single" w:sz="4" w:space="0" w:color="4472C4"/>
                  <w:left w:val="nil"/>
                  <w:bottom w:val="nil"/>
                  <w:right w:val="nil"/>
                </w:tcBorders>
                <w:shd w:val="clear" w:color="auto" w:fill="auto"/>
                <w:noWrap/>
                <w:vAlign w:val="center"/>
              </w:tcPr>
            </w:tcPrChange>
          </w:tcPr>
          <w:p w14:paraId="394490C0" w14:textId="77777777" w:rsidR="00BD0299" w:rsidRPr="00FF6A71" w:rsidRDefault="00BD0299">
            <w:pPr>
              <w:spacing w:before="0" w:after="0" w:line="240" w:lineRule="auto"/>
              <w:jc w:val="center"/>
              <w:rPr>
                <w:ins w:id="62170" w:author="pete jones" w:date="2022-01-04T12:37:00Z"/>
                <w:rFonts w:eastAsiaTheme="minorEastAsia" w:cstheme="minorHAnsi"/>
                <w:b/>
                <w:bCs/>
                <w:rPrChange w:id="62171" w:author="pete jones" w:date="2022-01-04T13:45:00Z">
                  <w:rPr>
                    <w:ins w:id="62172" w:author="pete jones" w:date="2022-01-04T12:37:00Z"/>
                    <w:rFonts w:eastAsiaTheme="minorEastAsia" w:cstheme="minorHAnsi"/>
                  </w:rPr>
                </w:rPrChange>
              </w:rPr>
              <w:pPrChange w:id="62173" w:author="pete jones" w:date="2022-01-04T12:58:00Z">
                <w:pPr>
                  <w:jc w:val="center"/>
                </w:pPr>
              </w:pPrChange>
            </w:pPr>
          </w:p>
        </w:tc>
      </w:tr>
    </w:tbl>
    <w:p w14:paraId="2CDE9B92" w14:textId="16B010B0" w:rsidR="00BD0299" w:rsidRPr="00FF6A71" w:rsidRDefault="00BD0299" w:rsidP="00BD0299">
      <w:pPr>
        <w:rPr>
          <w:ins w:id="62174" w:author="pete jones" w:date="2022-01-04T12:37:00Z"/>
        </w:rPr>
      </w:pPr>
      <w:ins w:id="62175" w:author="pete jones" w:date="2022-01-04T12:37:00Z">
        <w:r w:rsidRPr="00FF6A71">
          <w:t xml:space="preserve">Q2.11.19 Designers operate within a context </w:t>
        </w:r>
      </w:ins>
      <w:ins w:id="62176" w:author="pete jones" w:date="2022-03-30T12:24:00Z">
        <w:r w:rsidR="006E7D7D">
          <w:t>that</w:t>
        </w:r>
      </w:ins>
      <w:ins w:id="62177" w:author="pete jones" w:date="2022-01-04T12:37:00Z">
        <w:r w:rsidRPr="00FF6A71">
          <w:t xml:space="preserve"> depends on the designer's perception of the contex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2178">
          <w:tblGrid>
            <w:gridCol w:w="814"/>
            <w:gridCol w:w="814"/>
            <w:gridCol w:w="814"/>
            <w:gridCol w:w="814"/>
            <w:gridCol w:w="692"/>
            <w:gridCol w:w="692"/>
            <w:gridCol w:w="692"/>
            <w:gridCol w:w="692"/>
          </w:tblGrid>
        </w:tblGridChange>
      </w:tblGrid>
      <w:tr w:rsidR="00BD0299" w:rsidRPr="00FF6A71" w14:paraId="2FFC4A45" w14:textId="77777777" w:rsidTr="00015922">
        <w:trPr>
          <w:trHeight w:val="300"/>
          <w:jc w:val="center"/>
          <w:ins w:id="62179" w:author="pete jones" w:date="2022-01-04T12:37:00Z"/>
        </w:trPr>
        <w:tc>
          <w:tcPr>
            <w:tcW w:w="814" w:type="dxa"/>
            <w:shd w:val="clear" w:color="auto" w:fill="E7E6E6" w:themeFill="background2"/>
            <w:vAlign w:val="center"/>
          </w:tcPr>
          <w:p w14:paraId="7302FF03" w14:textId="77777777" w:rsidR="00BD0299" w:rsidRPr="00FF6A71" w:rsidRDefault="00BD0299">
            <w:pPr>
              <w:spacing w:before="0" w:after="0" w:line="240" w:lineRule="auto"/>
              <w:jc w:val="center"/>
              <w:rPr>
                <w:ins w:id="62180" w:author="pete jones" w:date="2022-01-04T12:37:00Z"/>
                <w:rFonts w:eastAsiaTheme="minorEastAsia" w:cstheme="minorHAnsi"/>
                <w:b/>
                <w:bCs/>
              </w:rPr>
              <w:pPrChange w:id="62181" w:author="pete jones" w:date="2022-01-04T12:58:00Z">
                <w:pPr>
                  <w:jc w:val="center"/>
                </w:pPr>
              </w:pPrChange>
            </w:pPr>
            <w:ins w:id="62182"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4FE0129" w14:textId="77777777" w:rsidR="00BD0299" w:rsidRPr="00FF6A71" w:rsidRDefault="00BD0299">
            <w:pPr>
              <w:spacing w:before="0" w:after="0" w:line="240" w:lineRule="auto"/>
              <w:jc w:val="center"/>
              <w:rPr>
                <w:ins w:id="62183" w:author="pete jones" w:date="2022-01-04T12:37:00Z"/>
                <w:rFonts w:eastAsiaTheme="minorEastAsia" w:cstheme="minorHAnsi"/>
                <w:b/>
                <w:bCs/>
              </w:rPr>
              <w:pPrChange w:id="62184" w:author="pete jones" w:date="2022-01-04T12:58:00Z">
                <w:pPr>
                  <w:jc w:val="center"/>
                </w:pPr>
              </w:pPrChange>
            </w:pPr>
            <w:ins w:id="62185"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2F7F7177" w14:textId="77777777" w:rsidR="00BD0299" w:rsidRPr="00FF6A71" w:rsidRDefault="00BD0299">
            <w:pPr>
              <w:spacing w:before="0" w:after="0" w:line="240" w:lineRule="auto"/>
              <w:jc w:val="center"/>
              <w:rPr>
                <w:ins w:id="62186" w:author="pete jones" w:date="2022-01-04T12:37:00Z"/>
                <w:rFonts w:eastAsiaTheme="minorEastAsia" w:cstheme="minorHAnsi"/>
                <w:b/>
                <w:bCs/>
              </w:rPr>
              <w:pPrChange w:id="62187" w:author="pete jones" w:date="2022-01-04T12:58:00Z">
                <w:pPr>
                  <w:jc w:val="center"/>
                </w:pPr>
              </w:pPrChange>
            </w:pPr>
            <w:ins w:id="62188"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4730A777" w14:textId="77777777" w:rsidR="00BD0299" w:rsidRPr="00FF6A71" w:rsidRDefault="00BD0299">
            <w:pPr>
              <w:spacing w:before="0" w:after="0" w:line="240" w:lineRule="auto"/>
              <w:jc w:val="center"/>
              <w:rPr>
                <w:ins w:id="62189" w:author="pete jones" w:date="2022-01-04T12:37:00Z"/>
                <w:rFonts w:eastAsiaTheme="minorEastAsia" w:cstheme="minorHAnsi"/>
                <w:b/>
                <w:bCs/>
              </w:rPr>
              <w:pPrChange w:id="62190" w:author="pete jones" w:date="2022-01-04T12:58:00Z">
                <w:pPr>
                  <w:jc w:val="center"/>
                </w:pPr>
              </w:pPrChange>
            </w:pPr>
            <w:ins w:id="62191"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309553C7" w14:textId="77777777" w:rsidR="00BD0299" w:rsidRPr="00FF6A71" w:rsidRDefault="00BD0299">
            <w:pPr>
              <w:spacing w:before="0" w:after="0" w:line="240" w:lineRule="auto"/>
              <w:jc w:val="center"/>
              <w:rPr>
                <w:ins w:id="62192" w:author="pete jones" w:date="2022-01-04T12:37:00Z"/>
                <w:rFonts w:eastAsiaTheme="minorEastAsia" w:cstheme="minorHAnsi"/>
                <w:b/>
                <w:bCs/>
              </w:rPr>
              <w:pPrChange w:id="62193" w:author="pete jones" w:date="2022-01-04T12:58:00Z">
                <w:pPr>
                  <w:jc w:val="center"/>
                </w:pPr>
              </w:pPrChange>
            </w:pPr>
            <w:ins w:id="62194"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BBBC112" w14:textId="77777777" w:rsidR="00BD0299" w:rsidRPr="00FF6A71" w:rsidRDefault="00BD0299">
            <w:pPr>
              <w:spacing w:before="0" w:after="0" w:line="240" w:lineRule="auto"/>
              <w:jc w:val="center"/>
              <w:rPr>
                <w:ins w:id="62195" w:author="pete jones" w:date="2022-01-04T12:37:00Z"/>
                <w:rFonts w:eastAsiaTheme="minorEastAsia" w:cstheme="minorHAnsi"/>
                <w:b/>
                <w:bCs/>
              </w:rPr>
              <w:pPrChange w:id="62196" w:author="pete jones" w:date="2022-01-04T12:58:00Z">
                <w:pPr>
                  <w:jc w:val="center"/>
                </w:pPr>
              </w:pPrChange>
            </w:pPr>
            <w:ins w:id="62197"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CEAD032" w14:textId="77777777" w:rsidR="00BD0299" w:rsidRPr="00FF6A71" w:rsidRDefault="00BD0299">
            <w:pPr>
              <w:spacing w:before="0" w:after="0" w:line="240" w:lineRule="auto"/>
              <w:jc w:val="center"/>
              <w:rPr>
                <w:ins w:id="62198" w:author="pete jones" w:date="2022-01-04T12:37:00Z"/>
                <w:rFonts w:eastAsiaTheme="minorEastAsia" w:cstheme="minorHAnsi"/>
                <w:b/>
                <w:bCs/>
              </w:rPr>
              <w:pPrChange w:id="62199" w:author="pete jones" w:date="2022-01-04T12:58:00Z">
                <w:pPr>
                  <w:jc w:val="center"/>
                </w:pPr>
              </w:pPrChange>
            </w:pPr>
            <w:ins w:id="62200"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7741BCFE" w14:textId="77777777" w:rsidR="00BD0299" w:rsidRPr="00FF6A71" w:rsidRDefault="00BD0299">
            <w:pPr>
              <w:spacing w:before="0" w:after="0" w:line="240" w:lineRule="auto"/>
              <w:jc w:val="center"/>
              <w:rPr>
                <w:ins w:id="62201" w:author="pete jones" w:date="2022-01-04T12:37:00Z"/>
                <w:rFonts w:eastAsiaTheme="minorEastAsia" w:cstheme="minorHAnsi"/>
                <w:b/>
                <w:bCs/>
              </w:rPr>
              <w:pPrChange w:id="62202" w:author="pete jones" w:date="2022-01-04T12:58:00Z">
                <w:pPr>
                  <w:jc w:val="center"/>
                </w:pPr>
              </w:pPrChange>
            </w:pPr>
            <w:ins w:id="62203" w:author="pete jones" w:date="2022-01-04T12:37:00Z">
              <w:r w:rsidRPr="00FF6A71">
                <w:rPr>
                  <w:rFonts w:eastAsiaTheme="minorEastAsia" w:cstheme="minorHAnsi"/>
                  <w:b/>
                  <w:bCs/>
                </w:rPr>
                <w:t>7</w:t>
              </w:r>
            </w:ins>
          </w:p>
        </w:tc>
      </w:tr>
      <w:tr w:rsidR="00BD0299" w:rsidRPr="00FF6A71" w14:paraId="5E845507" w14:textId="77777777" w:rsidTr="00C77D52">
        <w:tblPrEx>
          <w:tblW w:w="0" w:type="auto"/>
          <w:jc w:val="center"/>
          <w:tblPrExChange w:id="62204" w:author="pete jones" w:date="2022-01-04T12:58:00Z">
            <w:tblPrEx>
              <w:tblW w:w="0" w:type="auto"/>
              <w:jc w:val="center"/>
            </w:tblPrEx>
          </w:tblPrExChange>
        </w:tblPrEx>
        <w:trPr>
          <w:trHeight w:val="300"/>
          <w:jc w:val="center"/>
          <w:ins w:id="62205" w:author="pete jones" w:date="2022-01-04T12:37:00Z"/>
          <w:trPrChange w:id="62206" w:author="pete jones" w:date="2022-01-04T12:58:00Z">
            <w:trPr>
              <w:trHeight w:val="300"/>
              <w:jc w:val="center"/>
            </w:trPr>
          </w:trPrChange>
        </w:trPr>
        <w:tc>
          <w:tcPr>
            <w:tcW w:w="814" w:type="dxa"/>
            <w:vAlign w:val="center"/>
            <w:tcPrChange w:id="62207" w:author="pete jones" w:date="2022-01-04T12:58:00Z">
              <w:tcPr>
                <w:tcW w:w="814" w:type="dxa"/>
                <w:vAlign w:val="center"/>
              </w:tcPr>
            </w:tcPrChange>
          </w:tcPr>
          <w:p w14:paraId="7CBA056A" w14:textId="77777777" w:rsidR="00BD0299" w:rsidRPr="00FF6A71" w:rsidRDefault="00BD0299">
            <w:pPr>
              <w:spacing w:before="0" w:after="0" w:line="240" w:lineRule="auto"/>
              <w:jc w:val="center"/>
              <w:rPr>
                <w:ins w:id="62208" w:author="pete jones" w:date="2022-01-04T12:37:00Z"/>
                <w:rFonts w:eastAsiaTheme="minorEastAsia" w:cstheme="minorHAnsi"/>
                <w:b/>
                <w:bCs/>
              </w:rPr>
              <w:pPrChange w:id="62209" w:author="pete jones" w:date="2022-01-04T12:58:00Z">
                <w:pPr>
                  <w:jc w:val="center"/>
                </w:pPr>
              </w:pPrChange>
            </w:pPr>
            <w:ins w:id="62210" w:author="pete jones" w:date="2022-01-04T12:37:00Z">
              <w:r w:rsidRPr="00FF6A71">
                <w:rPr>
                  <w:rFonts w:eastAsiaTheme="minorEastAsia" w:cstheme="minorHAnsi"/>
                  <w:b/>
                  <w:bCs/>
                </w:rPr>
                <w:t>%</w:t>
              </w:r>
            </w:ins>
          </w:p>
        </w:tc>
        <w:tc>
          <w:tcPr>
            <w:tcW w:w="814" w:type="dxa"/>
            <w:shd w:val="clear" w:color="auto" w:fill="auto"/>
            <w:noWrap/>
            <w:vAlign w:val="bottom"/>
            <w:tcPrChange w:id="62211" w:author="pete jones" w:date="2022-01-04T12:58:00Z">
              <w:tcPr>
                <w:tcW w:w="814" w:type="dxa"/>
                <w:tcBorders>
                  <w:top w:val="single" w:sz="4" w:space="0" w:color="4472C4"/>
                  <w:left w:val="nil"/>
                  <w:bottom w:val="nil"/>
                  <w:right w:val="nil"/>
                </w:tcBorders>
                <w:shd w:val="clear" w:color="auto" w:fill="auto"/>
                <w:noWrap/>
                <w:vAlign w:val="bottom"/>
              </w:tcPr>
            </w:tcPrChange>
          </w:tcPr>
          <w:p w14:paraId="076EB73C" w14:textId="77777777" w:rsidR="00BD0299" w:rsidRPr="00FA4BC3" w:rsidRDefault="00BD0299">
            <w:pPr>
              <w:spacing w:before="0" w:after="0" w:line="240" w:lineRule="auto"/>
              <w:jc w:val="center"/>
              <w:rPr>
                <w:ins w:id="62212" w:author="pete jones" w:date="2022-01-04T12:37:00Z"/>
                <w:rFonts w:eastAsiaTheme="minorEastAsia" w:cstheme="minorHAnsi"/>
              </w:rPr>
              <w:pPrChange w:id="62213" w:author="pete jones" w:date="2022-01-04T12:58:00Z">
                <w:pPr>
                  <w:jc w:val="center"/>
                </w:pPr>
              </w:pPrChange>
            </w:pPr>
            <w:ins w:id="62214" w:author="pete jones" w:date="2022-01-04T12:37:00Z">
              <w:r w:rsidRPr="00FA4BC3">
                <w:rPr>
                  <w:rFonts w:eastAsiaTheme="minorEastAsia" w:cstheme="minorHAnsi"/>
                  <w:rPrChange w:id="62215" w:author="pete jones" w:date="2022-01-04T15:00:00Z">
                    <w:rPr>
                      <w:rFonts w:ascii="Calibri" w:hAnsi="Calibri" w:cs="Calibri"/>
                      <w:color w:val="000000"/>
                    </w:rPr>
                  </w:rPrChange>
                </w:rPr>
                <w:t>10%</w:t>
              </w:r>
            </w:ins>
          </w:p>
        </w:tc>
        <w:tc>
          <w:tcPr>
            <w:tcW w:w="814" w:type="dxa"/>
            <w:shd w:val="clear" w:color="auto" w:fill="auto"/>
            <w:noWrap/>
            <w:vAlign w:val="bottom"/>
            <w:tcPrChange w:id="62216" w:author="pete jones" w:date="2022-01-04T12:58:00Z">
              <w:tcPr>
                <w:tcW w:w="814" w:type="dxa"/>
                <w:tcBorders>
                  <w:top w:val="single" w:sz="4" w:space="0" w:color="4472C4"/>
                  <w:left w:val="nil"/>
                  <w:bottom w:val="nil"/>
                  <w:right w:val="nil"/>
                </w:tcBorders>
                <w:shd w:val="clear" w:color="auto" w:fill="auto"/>
                <w:noWrap/>
                <w:vAlign w:val="bottom"/>
              </w:tcPr>
            </w:tcPrChange>
          </w:tcPr>
          <w:p w14:paraId="3D7838DC" w14:textId="77777777" w:rsidR="00BD0299" w:rsidRPr="00FA4BC3" w:rsidRDefault="00BD0299">
            <w:pPr>
              <w:spacing w:before="0" w:after="0" w:line="240" w:lineRule="auto"/>
              <w:jc w:val="center"/>
              <w:rPr>
                <w:ins w:id="62217" w:author="pete jones" w:date="2022-01-04T12:37:00Z"/>
                <w:rFonts w:eastAsiaTheme="minorEastAsia" w:cstheme="minorHAnsi"/>
              </w:rPr>
              <w:pPrChange w:id="62218" w:author="pete jones" w:date="2022-01-04T12:58:00Z">
                <w:pPr>
                  <w:jc w:val="center"/>
                </w:pPr>
              </w:pPrChange>
            </w:pPr>
            <w:ins w:id="62219" w:author="pete jones" w:date="2022-01-04T12:37:00Z">
              <w:r w:rsidRPr="00FA4BC3">
                <w:rPr>
                  <w:rFonts w:eastAsiaTheme="minorEastAsia" w:cstheme="minorHAnsi"/>
                  <w:rPrChange w:id="62220" w:author="pete jones" w:date="2022-01-04T15:00:00Z">
                    <w:rPr>
                      <w:rFonts w:ascii="Calibri" w:hAnsi="Calibri" w:cs="Calibri"/>
                      <w:color w:val="000000"/>
                    </w:rPr>
                  </w:rPrChange>
                </w:rPr>
                <w:t>40%</w:t>
              </w:r>
            </w:ins>
          </w:p>
        </w:tc>
        <w:tc>
          <w:tcPr>
            <w:tcW w:w="814" w:type="dxa"/>
            <w:shd w:val="clear" w:color="auto" w:fill="auto"/>
            <w:noWrap/>
            <w:vAlign w:val="center"/>
            <w:tcPrChange w:id="62221" w:author="pete jones" w:date="2022-01-04T12:58:00Z">
              <w:tcPr>
                <w:tcW w:w="814" w:type="dxa"/>
                <w:tcBorders>
                  <w:top w:val="single" w:sz="4" w:space="0" w:color="4472C4"/>
                  <w:left w:val="nil"/>
                  <w:bottom w:val="nil"/>
                  <w:right w:val="nil"/>
                </w:tcBorders>
                <w:shd w:val="clear" w:color="auto" w:fill="auto"/>
                <w:noWrap/>
                <w:vAlign w:val="center"/>
              </w:tcPr>
            </w:tcPrChange>
          </w:tcPr>
          <w:p w14:paraId="482A3560" w14:textId="77777777" w:rsidR="00BD0299" w:rsidRPr="00FA4BC3" w:rsidRDefault="00BD0299">
            <w:pPr>
              <w:spacing w:before="0" w:after="0" w:line="240" w:lineRule="auto"/>
              <w:jc w:val="center"/>
              <w:rPr>
                <w:ins w:id="62222" w:author="pete jones" w:date="2022-01-04T12:37:00Z"/>
                <w:rFonts w:eastAsiaTheme="minorEastAsia" w:cstheme="minorHAnsi"/>
              </w:rPr>
              <w:pPrChange w:id="62223" w:author="pete jones" w:date="2022-01-04T12:58:00Z">
                <w:pPr>
                  <w:jc w:val="center"/>
                </w:pPr>
              </w:pPrChange>
            </w:pPr>
            <w:ins w:id="62224" w:author="pete jones" w:date="2022-01-04T12:37:00Z">
              <w:r w:rsidRPr="00FA4BC3">
                <w:rPr>
                  <w:rFonts w:eastAsiaTheme="minorEastAsia" w:cstheme="minorHAnsi"/>
                  <w:rPrChange w:id="62225" w:author="pete jones" w:date="2022-01-04T15:00:00Z">
                    <w:rPr>
                      <w:rFonts w:ascii="Calibri" w:hAnsi="Calibri" w:cs="Calibri"/>
                      <w:color w:val="000000"/>
                    </w:rPr>
                  </w:rPrChange>
                </w:rPr>
                <w:t>30%</w:t>
              </w:r>
            </w:ins>
          </w:p>
        </w:tc>
        <w:tc>
          <w:tcPr>
            <w:tcW w:w="692" w:type="dxa"/>
            <w:shd w:val="clear" w:color="auto" w:fill="auto"/>
            <w:noWrap/>
            <w:vAlign w:val="center"/>
            <w:tcPrChange w:id="62226" w:author="pete jones" w:date="2022-01-04T12:58:00Z">
              <w:tcPr>
                <w:tcW w:w="692" w:type="dxa"/>
                <w:tcBorders>
                  <w:top w:val="single" w:sz="4" w:space="0" w:color="4472C4"/>
                  <w:left w:val="nil"/>
                  <w:bottom w:val="nil"/>
                  <w:right w:val="nil"/>
                </w:tcBorders>
                <w:shd w:val="clear" w:color="auto" w:fill="auto"/>
                <w:noWrap/>
                <w:vAlign w:val="center"/>
              </w:tcPr>
            </w:tcPrChange>
          </w:tcPr>
          <w:p w14:paraId="164E7B78" w14:textId="77777777" w:rsidR="00BD0299" w:rsidRPr="00FA4BC3" w:rsidRDefault="00BD0299">
            <w:pPr>
              <w:spacing w:before="0" w:after="0" w:line="240" w:lineRule="auto"/>
              <w:jc w:val="center"/>
              <w:rPr>
                <w:ins w:id="62227" w:author="pete jones" w:date="2022-01-04T12:37:00Z"/>
                <w:rFonts w:eastAsiaTheme="minorEastAsia" w:cstheme="minorHAnsi"/>
              </w:rPr>
              <w:pPrChange w:id="62228" w:author="pete jones" w:date="2022-01-04T12:58:00Z">
                <w:pPr>
                  <w:jc w:val="center"/>
                </w:pPr>
              </w:pPrChange>
            </w:pPr>
            <w:ins w:id="62229" w:author="pete jones" w:date="2022-01-04T12:37:00Z">
              <w:r w:rsidRPr="00FA4BC3">
                <w:rPr>
                  <w:rFonts w:eastAsiaTheme="minorEastAsia" w:cstheme="minorHAnsi"/>
                  <w:rPrChange w:id="62230" w:author="pete jones" w:date="2022-01-04T15:00:00Z">
                    <w:rPr>
                      <w:rFonts w:ascii="Calibri" w:hAnsi="Calibri" w:cs="Calibri"/>
                      <w:color w:val="000000"/>
                    </w:rPr>
                  </w:rPrChange>
                </w:rPr>
                <w:t>20%</w:t>
              </w:r>
            </w:ins>
          </w:p>
        </w:tc>
        <w:tc>
          <w:tcPr>
            <w:tcW w:w="692" w:type="dxa"/>
            <w:shd w:val="clear" w:color="auto" w:fill="auto"/>
            <w:noWrap/>
            <w:vAlign w:val="center"/>
            <w:tcPrChange w:id="62231" w:author="pete jones" w:date="2022-01-04T12:58:00Z">
              <w:tcPr>
                <w:tcW w:w="692" w:type="dxa"/>
                <w:tcBorders>
                  <w:top w:val="single" w:sz="4" w:space="0" w:color="4472C4"/>
                  <w:left w:val="nil"/>
                  <w:bottom w:val="nil"/>
                  <w:right w:val="nil"/>
                </w:tcBorders>
                <w:shd w:val="clear" w:color="auto" w:fill="auto"/>
                <w:noWrap/>
                <w:vAlign w:val="center"/>
              </w:tcPr>
            </w:tcPrChange>
          </w:tcPr>
          <w:p w14:paraId="5BE36B08" w14:textId="77777777" w:rsidR="00BD0299" w:rsidRPr="00FF6A71" w:rsidRDefault="00BD0299">
            <w:pPr>
              <w:spacing w:before="0" w:after="0" w:line="240" w:lineRule="auto"/>
              <w:jc w:val="center"/>
              <w:rPr>
                <w:ins w:id="62232" w:author="pete jones" w:date="2022-01-04T12:37:00Z"/>
                <w:rFonts w:eastAsiaTheme="minorEastAsia" w:cstheme="minorHAnsi"/>
                <w:b/>
                <w:bCs/>
                <w:rPrChange w:id="62233" w:author="pete jones" w:date="2022-01-04T13:45:00Z">
                  <w:rPr>
                    <w:ins w:id="62234" w:author="pete jones" w:date="2022-01-04T12:37:00Z"/>
                    <w:rFonts w:eastAsiaTheme="minorEastAsia" w:cstheme="minorHAnsi"/>
                  </w:rPr>
                </w:rPrChange>
              </w:rPr>
              <w:pPrChange w:id="62235" w:author="pete jones" w:date="2022-01-04T12:58:00Z">
                <w:pPr>
                  <w:jc w:val="center"/>
                </w:pPr>
              </w:pPrChange>
            </w:pPr>
          </w:p>
        </w:tc>
        <w:tc>
          <w:tcPr>
            <w:tcW w:w="692" w:type="dxa"/>
            <w:shd w:val="clear" w:color="auto" w:fill="auto"/>
            <w:noWrap/>
            <w:vAlign w:val="bottom"/>
            <w:tcPrChange w:id="62236" w:author="pete jones" w:date="2022-01-04T12:58:00Z">
              <w:tcPr>
                <w:tcW w:w="692" w:type="dxa"/>
                <w:tcBorders>
                  <w:top w:val="single" w:sz="4" w:space="0" w:color="4472C4"/>
                  <w:left w:val="nil"/>
                  <w:bottom w:val="nil"/>
                  <w:right w:val="nil"/>
                </w:tcBorders>
                <w:shd w:val="clear" w:color="auto" w:fill="auto"/>
                <w:noWrap/>
                <w:vAlign w:val="bottom"/>
              </w:tcPr>
            </w:tcPrChange>
          </w:tcPr>
          <w:p w14:paraId="3E8DF3D7" w14:textId="77777777" w:rsidR="00BD0299" w:rsidRPr="00FF6A71" w:rsidRDefault="00BD0299">
            <w:pPr>
              <w:spacing w:before="0" w:after="0" w:line="240" w:lineRule="auto"/>
              <w:jc w:val="center"/>
              <w:rPr>
                <w:ins w:id="62237" w:author="pete jones" w:date="2022-01-04T12:37:00Z"/>
                <w:rFonts w:eastAsiaTheme="minorEastAsia" w:cstheme="minorHAnsi"/>
                <w:b/>
                <w:bCs/>
                <w:rPrChange w:id="62238" w:author="pete jones" w:date="2022-01-04T13:45:00Z">
                  <w:rPr>
                    <w:ins w:id="62239" w:author="pete jones" w:date="2022-01-04T12:37:00Z"/>
                    <w:rFonts w:eastAsiaTheme="minorEastAsia" w:cstheme="minorHAnsi"/>
                  </w:rPr>
                </w:rPrChange>
              </w:rPr>
              <w:pPrChange w:id="62240" w:author="pete jones" w:date="2022-01-04T12:58:00Z">
                <w:pPr>
                  <w:jc w:val="center"/>
                </w:pPr>
              </w:pPrChange>
            </w:pPr>
          </w:p>
        </w:tc>
        <w:tc>
          <w:tcPr>
            <w:tcW w:w="692" w:type="dxa"/>
            <w:shd w:val="clear" w:color="auto" w:fill="auto"/>
            <w:noWrap/>
            <w:vAlign w:val="bottom"/>
            <w:tcPrChange w:id="62241" w:author="pete jones" w:date="2022-01-04T12:58:00Z">
              <w:tcPr>
                <w:tcW w:w="692" w:type="dxa"/>
                <w:tcBorders>
                  <w:top w:val="single" w:sz="4" w:space="0" w:color="4472C4"/>
                  <w:left w:val="nil"/>
                  <w:bottom w:val="nil"/>
                  <w:right w:val="nil"/>
                </w:tcBorders>
                <w:shd w:val="clear" w:color="auto" w:fill="auto"/>
                <w:noWrap/>
                <w:vAlign w:val="bottom"/>
              </w:tcPr>
            </w:tcPrChange>
          </w:tcPr>
          <w:p w14:paraId="66D04217" w14:textId="77777777" w:rsidR="00BD0299" w:rsidRPr="00FF6A71" w:rsidRDefault="00BD0299">
            <w:pPr>
              <w:spacing w:before="0" w:after="0" w:line="240" w:lineRule="auto"/>
              <w:jc w:val="center"/>
              <w:rPr>
                <w:ins w:id="62242" w:author="pete jones" w:date="2022-01-04T12:37:00Z"/>
                <w:rFonts w:eastAsiaTheme="minorEastAsia" w:cstheme="minorHAnsi"/>
                <w:b/>
                <w:bCs/>
                <w:rPrChange w:id="62243" w:author="pete jones" w:date="2022-01-04T13:45:00Z">
                  <w:rPr>
                    <w:ins w:id="62244" w:author="pete jones" w:date="2022-01-04T12:37:00Z"/>
                    <w:rFonts w:eastAsiaTheme="minorEastAsia" w:cstheme="minorHAnsi"/>
                  </w:rPr>
                </w:rPrChange>
              </w:rPr>
              <w:pPrChange w:id="62245" w:author="pete jones" w:date="2022-01-04T12:58:00Z">
                <w:pPr>
                  <w:jc w:val="center"/>
                </w:pPr>
              </w:pPrChange>
            </w:pPr>
          </w:p>
        </w:tc>
      </w:tr>
      <w:tr w:rsidR="00BD0299" w:rsidRPr="00FF6A71" w14:paraId="66087138" w14:textId="77777777" w:rsidTr="00C77D52">
        <w:tblPrEx>
          <w:tblW w:w="0" w:type="auto"/>
          <w:jc w:val="center"/>
          <w:tblPrExChange w:id="62246" w:author="pete jones" w:date="2022-01-04T12:58:00Z">
            <w:tblPrEx>
              <w:tblW w:w="0" w:type="auto"/>
              <w:jc w:val="center"/>
            </w:tblPrEx>
          </w:tblPrExChange>
        </w:tblPrEx>
        <w:trPr>
          <w:trHeight w:val="300"/>
          <w:jc w:val="center"/>
          <w:ins w:id="62247" w:author="pete jones" w:date="2022-01-04T12:37:00Z"/>
          <w:trPrChange w:id="62248" w:author="pete jones" w:date="2022-01-04T12:58:00Z">
            <w:trPr>
              <w:trHeight w:val="300"/>
              <w:jc w:val="center"/>
            </w:trPr>
          </w:trPrChange>
        </w:trPr>
        <w:tc>
          <w:tcPr>
            <w:tcW w:w="814" w:type="dxa"/>
            <w:vAlign w:val="center"/>
            <w:tcPrChange w:id="62249" w:author="pete jones" w:date="2022-01-04T12:58:00Z">
              <w:tcPr>
                <w:tcW w:w="814" w:type="dxa"/>
                <w:vAlign w:val="center"/>
              </w:tcPr>
            </w:tcPrChange>
          </w:tcPr>
          <w:p w14:paraId="15BEE43B" w14:textId="77777777" w:rsidR="00BD0299" w:rsidRPr="00FF6A71" w:rsidRDefault="00BD0299">
            <w:pPr>
              <w:spacing w:before="0" w:after="0" w:line="240" w:lineRule="auto"/>
              <w:jc w:val="center"/>
              <w:rPr>
                <w:ins w:id="62250" w:author="pete jones" w:date="2022-01-04T12:37:00Z"/>
                <w:rFonts w:eastAsiaTheme="minorEastAsia" w:cstheme="minorHAnsi"/>
                <w:b/>
                <w:bCs/>
              </w:rPr>
              <w:pPrChange w:id="62251" w:author="pete jones" w:date="2022-01-04T12:58:00Z">
                <w:pPr>
                  <w:jc w:val="center"/>
                </w:pPr>
              </w:pPrChange>
            </w:pPr>
            <w:ins w:id="62252" w:author="pete jones" w:date="2022-01-04T12:37:00Z">
              <w:r w:rsidRPr="00FF6A71">
                <w:rPr>
                  <w:rFonts w:eastAsiaTheme="minorEastAsia" w:cstheme="minorHAnsi"/>
                  <w:b/>
                  <w:bCs/>
                </w:rPr>
                <w:lastRenderedPageBreak/>
                <w:t>Count</w:t>
              </w:r>
            </w:ins>
          </w:p>
        </w:tc>
        <w:tc>
          <w:tcPr>
            <w:tcW w:w="814" w:type="dxa"/>
            <w:shd w:val="clear" w:color="auto" w:fill="auto"/>
            <w:noWrap/>
            <w:vAlign w:val="center"/>
            <w:tcPrChange w:id="62253" w:author="pete jones" w:date="2022-01-04T12:58:00Z">
              <w:tcPr>
                <w:tcW w:w="814" w:type="dxa"/>
                <w:tcBorders>
                  <w:top w:val="single" w:sz="4" w:space="0" w:color="4472C4"/>
                  <w:left w:val="nil"/>
                  <w:bottom w:val="nil"/>
                  <w:right w:val="nil"/>
                </w:tcBorders>
                <w:shd w:val="clear" w:color="auto" w:fill="auto"/>
                <w:noWrap/>
                <w:vAlign w:val="center"/>
              </w:tcPr>
            </w:tcPrChange>
          </w:tcPr>
          <w:p w14:paraId="57467A7B" w14:textId="77777777" w:rsidR="00BD0299" w:rsidRPr="00FA4BC3" w:rsidRDefault="00BD0299">
            <w:pPr>
              <w:spacing w:before="0" w:after="0" w:line="240" w:lineRule="auto"/>
              <w:jc w:val="center"/>
              <w:rPr>
                <w:ins w:id="62254" w:author="pete jones" w:date="2022-01-04T12:37:00Z"/>
                <w:rFonts w:eastAsiaTheme="minorEastAsia" w:cstheme="minorHAnsi"/>
              </w:rPr>
              <w:pPrChange w:id="62255" w:author="pete jones" w:date="2022-01-04T12:58:00Z">
                <w:pPr>
                  <w:jc w:val="center"/>
                </w:pPr>
              </w:pPrChange>
            </w:pPr>
            <w:ins w:id="62256" w:author="pete jones" w:date="2022-01-04T12:37:00Z">
              <w:r w:rsidRPr="00FA4BC3">
                <w:rPr>
                  <w:rFonts w:eastAsiaTheme="minorEastAsia" w:cstheme="minorHAnsi"/>
                  <w:rPrChange w:id="62257" w:author="pete jones" w:date="2022-01-04T15:00:00Z">
                    <w:rPr>
                      <w:rFonts w:ascii="Calibri" w:hAnsi="Calibri" w:cs="Calibri"/>
                      <w:color w:val="000000"/>
                    </w:rPr>
                  </w:rPrChange>
                </w:rPr>
                <w:t>1</w:t>
              </w:r>
            </w:ins>
          </w:p>
        </w:tc>
        <w:tc>
          <w:tcPr>
            <w:tcW w:w="814" w:type="dxa"/>
            <w:shd w:val="clear" w:color="auto" w:fill="auto"/>
            <w:noWrap/>
            <w:vAlign w:val="center"/>
            <w:tcPrChange w:id="62258" w:author="pete jones" w:date="2022-01-04T12:58:00Z">
              <w:tcPr>
                <w:tcW w:w="814" w:type="dxa"/>
                <w:tcBorders>
                  <w:top w:val="single" w:sz="4" w:space="0" w:color="4472C4"/>
                  <w:left w:val="nil"/>
                  <w:bottom w:val="nil"/>
                  <w:right w:val="nil"/>
                </w:tcBorders>
                <w:shd w:val="clear" w:color="auto" w:fill="auto"/>
                <w:noWrap/>
                <w:vAlign w:val="center"/>
              </w:tcPr>
            </w:tcPrChange>
          </w:tcPr>
          <w:p w14:paraId="45D5B2B9" w14:textId="77777777" w:rsidR="00BD0299" w:rsidRPr="00FA4BC3" w:rsidRDefault="00BD0299">
            <w:pPr>
              <w:spacing w:before="0" w:after="0" w:line="240" w:lineRule="auto"/>
              <w:jc w:val="center"/>
              <w:rPr>
                <w:ins w:id="62259" w:author="pete jones" w:date="2022-01-04T12:37:00Z"/>
                <w:rFonts w:eastAsiaTheme="minorEastAsia" w:cstheme="minorHAnsi"/>
              </w:rPr>
              <w:pPrChange w:id="62260" w:author="pete jones" w:date="2022-01-04T12:58:00Z">
                <w:pPr>
                  <w:jc w:val="center"/>
                </w:pPr>
              </w:pPrChange>
            </w:pPr>
            <w:ins w:id="62261" w:author="pete jones" w:date="2022-01-04T12:37:00Z">
              <w:r w:rsidRPr="00FA4BC3">
                <w:rPr>
                  <w:rFonts w:eastAsiaTheme="minorEastAsia" w:cstheme="minorHAnsi"/>
                  <w:rPrChange w:id="62262" w:author="pete jones" w:date="2022-01-04T15:00:00Z">
                    <w:rPr>
                      <w:rFonts w:ascii="Calibri" w:hAnsi="Calibri" w:cs="Calibri"/>
                      <w:color w:val="000000"/>
                    </w:rPr>
                  </w:rPrChange>
                </w:rPr>
                <w:t>4</w:t>
              </w:r>
            </w:ins>
          </w:p>
        </w:tc>
        <w:tc>
          <w:tcPr>
            <w:tcW w:w="814" w:type="dxa"/>
            <w:shd w:val="clear" w:color="auto" w:fill="auto"/>
            <w:noWrap/>
            <w:vAlign w:val="center"/>
            <w:tcPrChange w:id="62263" w:author="pete jones" w:date="2022-01-04T12:58:00Z">
              <w:tcPr>
                <w:tcW w:w="814" w:type="dxa"/>
                <w:tcBorders>
                  <w:top w:val="single" w:sz="4" w:space="0" w:color="4472C4"/>
                  <w:left w:val="nil"/>
                  <w:bottom w:val="nil"/>
                  <w:right w:val="nil"/>
                </w:tcBorders>
                <w:shd w:val="clear" w:color="auto" w:fill="auto"/>
                <w:noWrap/>
                <w:vAlign w:val="center"/>
              </w:tcPr>
            </w:tcPrChange>
          </w:tcPr>
          <w:p w14:paraId="32364E95" w14:textId="77777777" w:rsidR="00BD0299" w:rsidRPr="00FA4BC3" w:rsidRDefault="00BD0299">
            <w:pPr>
              <w:spacing w:before="0" w:after="0" w:line="240" w:lineRule="auto"/>
              <w:jc w:val="center"/>
              <w:rPr>
                <w:ins w:id="62264" w:author="pete jones" w:date="2022-01-04T12:37:00Z"/>
                <w:rFonts w:eastAsiaTheme="minorEastAsia" w:cstheme="minorHAnsi"/>
              </w:rPr>
              <w:pPrChange w:id="62265" w:author="pete jones" w:date="2022-01-04T12:58:00Z">
                <w:pPr>
                  <w:jc w:val="center"/>
                </w:pPr>
              </w:pPrChange>
            </w:pPr>
            <w:ins w:id="62266" w:author="pete jones" w:date="2022-01-04T12:37:00Z">
              <w:r w:rsidRPr="00FA4BC3">
                <w:rPr>
                  <w:rFonts w:eastAsiaTheme="minorEastAsia" w:cstheme="minorHAnsi"/>
                  <w:rPrChange w:id="62267" w:author="pete jones" w:date="2022-01-04T15:00:00Z">
                    <w:rPr>
                      <w:rFonts w:ascii="Calibri" w:hAnsi="Calibri" w:cs="Calibri"/>
                      <w:color w:val="000000"/>
                    </w:rPr>
                  </w:rPrChange>
                </w:rPr>
                <w:t>3</w:t>
              </w:r>
            </w:ins>
          </w:p>
        </w:tc>
        <w:tc>
          <w:tcPr>
            <w:tcW w:w="692" w:type="dxa"/>
            <w:shd w:val="clear" w:color="auto" w:fill="auto"/>
            <w:noWrap/>
            <w:vAlign w:val="center"/>
            <w:tcPrChange w:id="62268" w:author="pete jones" w:date="2022-01-04T12:58:00Z">
              <w:tcPr>
                <w:tcW w:w="692" w:type="dxa"/>
                <w:tcBorders>
                  <w:top w:val="single" w:sz="4" w:space="0" w:color="4472C4"/>
                  <w:left w:val="nil"/>
                  <w:bottom w:val="nil"/>
                  <w:right w:val="nil"/>
                </w:tcBorders>
                <w:shd w:val="clear" w:color="auto" w:fill="auto"/>
                <w:noWrap/>
                <w:vAlign w:val="center"/>
              </w:tcPr>
            </w:tcPrChange>
          </w:tcPr>
          <w:p w14:paraId="687168C4" w14:textId="77777777" w:rsidR="00BD0299" w:rsidRPr="00FA4BC3" w:rsidRDefault="00BD0299">
            <w:pPr>
              <w:spacing w:before="0" w:after="0" w:line="240" w:lineRule="auto"/>
              <w:jc w:val="center"/>
              <w:rPr>
                <w:ins w:id="62269" w:author="pete jones" w:date="2022-01-04T12:37:00Z"/>
                <w:rFonts w:eastAsiaTheme="minorEastAsia" w:cstheme="minorHAnsi"/>
              </w:rPr>
              <w:pPrChange w:id="62270" w:author="pete jones" w:date="2022-01-04T12:58:00Z">
                <w:pPr>
                  <w:jc w:val="center"/>
                </w:pPr>
              </w:pPrChange>
            </w:pPr>
            <w:ins w:id="62271" w:author="pete jones" w:date="2022-01-04T12:37:00Z">
              <w:r w:rsidRPr="00FA4BC3">
                <w:rPr>
                  <w:rFonts w:eastAsiaTheme="minorEastAsia" w:cstheme="minorHAnsi"/>
                  <w:rPrChange w:id="62272" w:author="pete jones" w:date="2022-01-04T15:00:00Z">
                    <w:rPr>
                      <w:rFonts w:ascii="Calibri" w:hAnsi="Calibri" w:cs="Calibri"/>
                      <w:color w:val="000000"/>
                    </w:rPr>
                  </w:rPrChange>
                </w:rPr>
                <w:t>2</w:t>
              </w:r>
            </w:ins>
          </w:p>
        </w:tc>
        <w:tc>
          <w:tcPr>
            <w:tcW w:w="692" w:type="dxa"/>
            <w:shd w:val="clear" w:color="auto" w:fill="auto"/>
            <w:noWrap/>
            <w:vAlign w:val="center"/>
            <w:tcPrChange w:id="62273" w:author="pete jones" w:date="2022-01-04T12:58:00Z">
              <w:tcPr>
                <w:tcW w:w="692" w:type="dxa"/>
                <w:tcBorders>
                  <w:top w:val="single" w:sz="4" w:space="0" w:color="4472C4"/>
                  <w:left w:val="nil"/>
                  <w:bottom w:val="nil"/>
                  <w:right w:val="nil"/>
                </w:tcBorders>
                <w:shd w:val="clear" w:color="auto" w:fill="auto"/>
                <w:noWrap/>
                <w:vAlign w:val="center"/>
              </w:tcPr>
            </w:tcPrChange>
          </w:tcPr>
          <w:p w14:paraId="61CD21B6" w14:textId="77777777" w:rsidR="00BD0299" w:rsidRPr="00FF6A71" w:rsidRDefault="00BD0299">
            <w:pPr>
              <w:spacing w:before="0" w:after="0" w:line="240" w:lineRule="auto"/>
              <w:jc w:val="center"/>
              <w:rPr>
                <w:ins w:id="62274" w:author="pete jones" w:date="2022-01-04T12:37:00Z"/>
                <w:rFonts w:eastAsiaTheme="minorEastAsia" w:cstheme="minorHAnsi"/>
                <w:b/>
                <w:bCs/>
                <w:rPrChange w:id="62275" w:author="pete jones" w:date="2022-01-04T13:45:00Z">
                  <w:rPr>
                    <w:ins w:id="62276" w:author="pete jones" w:date="2022-01-04T12:37:00Z"/>
                    <w:rFonts w:eastAsiaTheme="minorEastAsia" w:cstheme="minorHAnsi"/>
                  </w:rPr>
                </w:rPrChange>
              </w:rPr>
              <w:pPrChange w:id="62277" w:author="pete jones" w:date="2022-01-04T12:58:00Z">
                <w:pPr>
                  <w:jc w:val="center"/>
                </w:pPr>
              </w:pPrChange>
            </w:pPr>
          </w:p>
        </w:tc>
        <w:tc>
          <w:tcPr>
            <w:tcW w:w="692" w:type="dxa"/>
            <w:shd w:val="clear" w:color="auto" w:fill="auto"/>
            <w:noWrap/>
            <w:vAlign w:val="center"/>
            <w:tcPrChange w:id="62278" w:author="pete jones" w:date="2022-01-04T12:58:00Z">
              <w:tcPr>
                <w:tcW w:w="692" w:type="dxa"/>
                <w:tcBorders>
                  <w:top w:val="single" w:sz="4" w:space="0" w:color="4472C4"/>
                  <w:left w:val="nil"/>
                  <w:bottom w:val="nil"/>
                  <w:right w:val="nil"/>
                </w:tcBorders>
                <w:shd w:val="clear" w:color="auto" w:fill="auto"/>
                <w:noWrap/>
                <w:vAlign w:val="center"/>
              </w:tcPr>
            </w:tcPrChange>
          </w:tcPr>
          <w:p w14:paraId="15931C49" w14:textId="77777777" w:rsidR="00BD0299" w:rsidRPr="00FF6A71" w:rsidRDefault="00BD0299">
            <w:pPr>
              <w:spacing w:before="0" w:after="0" w:line="240" w:lineRule="auto"/>
              <w:jc w:val="center"/>
              <w:rPr>
                <w:ins w:id="62279" w:author="pete jones" w:date="2022-01-04T12:37:00Z"/>
                <w:rFonts w:eastAsiaTheme="minorEastAsia" w:cstheme="minorHAnsi"/>
                <w:b/>
                <w:bCs/>
                <w:rPrChange w:id="62280" w:author="pete jones" w:date="2022-01-04T13:45:00Z">
                  <w:rPr>
                    <w:ins w:id="62281" w:author="pete jones" w:date="2022-01-04T12:37:00Z"/>
                    <w:rFonts w:eastAsiaTheme="minorEastAsia" w:cstheme="minorHAnsi"/>
                  </w:rPr>
                </w:rPrChange>
              </w:rPr>
              <w:pPrChange w:id="62282" w:author="pete jones" w:date="2022-01-04T12:58:00Z">
                <w:pPr>
                  <w:jc w:val="center"/>
                </w:pPr>
              </w:pPrChange>
            </w:pPr>
          </w:p>
        </w:tc>
        <w:tc>
          <w:tcPr>
            <w:tcW w:w="692" w:type="dxa"/>
            <w:shd w:val="clear" w:color="auto" w:fill="auto"/>
            <w:noWrap/>
            <w:vAlign w:val="center"/>
            <w:tcPrChange w:id="62283" w:author="pete jones" w:date="2022-01-04T12:58:00Z">
              <w:tcPr>
                <w:tcW w:w="692" w:type="dxa"/>
                <w:tcBorders>
                  <w:top w:val="single" w:sz="4" w:space="0" w:color="4472C4"/>
                  <w:left w:val="nil"/>
                  <w:bottom w:val="nil"/>
                  <w:right w:val="nil"/>
                </w:tcBorders>
                <w:shd w:val="clear" w:color="auto" w:fill="auto"/>
                <w:noWrap/>
                <w:vAlign w:val="center"/>
              </w:tcPr>
            </w:tcPrChange>
          </w:tcPr>
          <w:p w14:paraId="47B0D5D7" w14:textId="77777777" w:rsidR="00BD0299" w:rsidRPr="00FF6A71" w:rsidRDefault="00BD0299">
            <w:pPr>
              <w:spacing w:before="0" w:after="0" w:line="240" w:lineRule="auto"/>
              <w:jc w:val="center"/>
              <w:rPr>
                <w:ins w:id="62284" w:author="pete jones" w:date="2022-01-04T12:37:00Z"/>
                <w:rFonts w:eastAsiaTheme="minorEastAsia" w:cstheme="minorHAnsi"/>
                <w:b/>
                <w:bCs/>
                <w:rPrChange w:id="62285" w:author="pete jones" w:date="2022-01-04T13:45:00Z">
                  <w:rPr>
                    <w:ins w:id="62286" w:author="pete jones" w:date="2022-01-04T12:37:00Z"/>
                    <w:rFonts w:eastAsiaTheme="minorEastAsia" w:cstheme="minorHAnsi"/>
                  </w:rPr>
                </w:rPrChange>
              </w:rPr>
              <w:pPrChange w:id="62287" w:author="pete jones" w:date="2022-01-04T12:58:00Z">
                <w:pPr>
                  <w:jc w:val="center"/>
                </w:pPr>
              </w:pPrChange>
            </w:pPr>
          </w:p>
        </w:tc>
      </w:tr>
    </w:tbl>
    <w:p w14:paraId="6CEC628F" w14:textId="28D30515" w:rsidR="00BD0299" w:rsidRPr="00FF6A71" w:rsidRDefault="00BD0299" w:rsidP="00BD0299">
      <w:pPr>
        <w:rPr>
          <w:ins w:id="62288" w:author="pete jones" w:date="2022-01-04T12:37:00Z"/>
        </w:rPr>
      </w:pPr>
      <w:ins w:id="62289" w:author="pete jones" w:date="2022-01-04T12:37:00Z">
        <w:r w:rsidRPr="00FF6A71">
          <w:t>Q2.11.20 Creativity is integral to design and in every design</w:t>
        </w:r>
      </w:ins>
      <w:ins w:id="62290" w:author="pete jones" w:date="2022-03-30T12:25:00Z">
        <w:r w:rsidR="006E7D7D">
          <w:t>-</w:t>
        </w:r>
      </w:ins>
      <w:ins w:id="62291" w:author="pete jones" w:date="2022-01-04T12:37:00Z">
        <w:r w:rsidRPr="00FF6A71">
          <w:t>projec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2292">
          <w:tblGrid>
            <w:gridCol w:w="814"/>
            <w:gridCol w:w="814"/>
            <w:gridCol w:w="814"/>
            <w:gridCol w:w="814"/>
            <w:gridCol w:w="692"/>
            <w:gridCol w:w="692"/>
            <w:gridCol w:w="692"/>
            <w:gridCol w:w="692"/>
          </w:tblGrid>
        </w:tblGridChange>
      </w:tblGrid>
      <w:tr w:rsidR="00BD0299" w:rsidRPr="00FF6A71" w14:paraId="096880CE" w14:textId="77777777" w:rsidTr="00015922">
        <w:trPr>
          <w:trHeight w:val="300"/>
          <w:jc w:val="center"/>
          <w:ins w:id="62293" w:author="pete jones" w:date="2022-01-04T12:37:00Z"/>
        </w:trPr>
        <w:tc>
          <w:tcPr>
            <w:tcW w:w="814" w:type="dxa"/>
            <w:shd w:val="clear" w:color="auto" w:fill="E7E6E6" w:themeFill="background2"/>
            <w:vAlign w:val="center"/>
          </w:tcPr>
          <w:p w14:paraId="438DF366" w14:textId="77777777" w:rsidR="00BD0299" w:rsidRPr="00FF6A71" w:rsidRDefault="00BD0299">
            <w:pPr>
              <w:spacing w:before="0" w:after="0" w:line="240" w:lineRule="auto"/>
              <w:jc w:val="center"/>
              <w:rPr>
                <w:ins w:id="62294" w:author="pete jones" w:date="2022-01-04T12:37:00Z"/>
                <w:rFonts w:eastAsiaTheme="minorEastAsia" w:cstheme="minorHAnsi"/>
                <w:b/>
                <w:bCs/>
              </w:rPr>
              <w:pPrChange w:id="62295" w:author="pete jones" w:date="2022-01-04T12:58:00Z">
                <w:pPr>
                  <w:jc w:val="center"/>
                </w:pPr>
              </w:pPrChange>
            </w:pPr>
            <w:ins w:id="62296"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7BF55D0" w14:textId="77777777" w:rsidR="00BD0299" w:rsidRPr="00FF6A71" w:rsidRDefault="00BD0299">
            <w:pPr>
              <w:spacing w:before="0" w:after="0" w:line="240" w:lineRule="auto"/>
              <w:jc w:val="center"/>
              <w:rPr>
                <w:ins w:id="62297" w:author="pete jones" w:date="2022-01-04T12:37:00Z"/>
                <w:rFonts w:eastAsiaTheme="minorEastAsia" w:cstheme="minorHAnsi"/>
                <w:b/>
                <w:bCs/>
              </w:rPr>
              <w:pPrChange w:id="62298" w:author="pete jones" w:date="2022-01-04T12:58:00Z">
                <w:pPr>
                  <w:jc w:val="center"/>
                </w:pPr>
              </w:pPrChange>
            </w:pPr>
            <w:ins w:id="62299"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24BEA86" w14:textId="77777777" w:rsidR="00BD0299" w:rsidRPr="00FF6A71" w:rsidRDefault="00BD0299">
            <w:pPr>
              <w:spacing w:before="0" w:after="0" w:line="240" w:lineRule="auto"/>
              <w:jc w:val="center"/>
              <w:rPr>
                <w:ins w:id="62300" w:author="pete jones" w:date="2022-01-04T12:37:00Z"/>
                <w:rFonts w:eastAsiaTheme="minorEastAsia" w:cstheme="minorHAnsi"/>
                <w:b/>
                <w:bCs/>
              </w:rPr>
              <w:pPrChange w:id="62301" w:author="pete jones" w:date="2022-01-04T12:58:00Z">
                <w:pPr>
                  <w:jc w:val="center"/>
                </w:pPr>
              </w:pPrChange>
            </w:pPr>
            <w:ins w:id="62302"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570E7F9" w14:textId="77777777" w:rsidR="00BD0299" w:rsidRPr="00FF6A71" w:rsidRDefault="00BD0299">
            <w:pPr>
              <w:spacing w:before="0" w:after="0" w:line="240" w:lineRule="auto"/>
              <w:jc w:val="center"/>
              <w:rPr>
                <w:ins w:id="62303" w:author="pete jones" w:date="2022-01-04T12:37:00Z"/>
                <w:rFonts w:eastAsiaTheme="minorEastAsia" w:cstheme="minorHAnsi"/>
                <w:b/>
                <w:bCs/>
              </w:rPr>
              <w:pPrChange w:id="62304" w:author="pete jones" w:date="2022-01-04T12:58:00Z">
                <w:pPr>
                  <w:jc w:val="center"/>
                </w:pPr>
              </w:pPrChange>
            </w:pPr>
            <w:ins w:id="62305"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07803EBC" w14:textId="77777777" w:rsidR="00BD0299" w:rsidRPr="00FF6A71" w:rsidRDefault="00BD0299">
            <w:pPr>
              <w:spacing w:before="0" w:after="0" w:line="240" w:lineRule="auto"/>
              <w:jc w:val="center"/>
              <w:rPr>
                <w:ins w:id="62306" w:author="pete jones" w:date="2022-01-04T12:37:00Z"/>
                <w:rFonts w:eastAsiaTheme="minorEastAsia" w:cstheme="minorHAnsi"/>
                <w:b/>
                <w:bCs/>
              </w:rPr>
              <w:pPrChange w:id="62307" w:author="pete jones" w:date="2022-01-04T12:58:00Z">
                <w:pPr>
                  <w:jc w:val="center"/>
                </w:pPr>
              </w:pPrChange>
            </w:pPr>
            <w:ins w:id="62308"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DF36EC3" w14:textId="77777777" w:rsidR="00BD0299" w:rsidRPr="00FF6A71" w:rsidRDefault="00BD0299">
            <w:pPr>
              <w:spacing w:before="0" w:after="0" w:line="240" w:lineRule="auto"/>
              <w:jc w:val="center"/>
              <w:rPr>
                <w:ins w:id="62309" w:author="pete jones" w:date="2022-01-04T12:37:00Z"/>
                <w:rFonts w:eastAsiaTheme="minorEastAsia" w:cstheme="minorHAnsi"/>
                <w:b/>
                <w:bCs/>
              </w:rPr>
              <w:pPrChange w:id="62310" w:author="pete jones" w:date="2022-01-04T12:58:00Z">
                <w:pPr>
                  <w:jc w:val="center"/>
                </w:pPr>
              </w:pPrChange>
            </w:pPr>
            <w:ins w:id="62311"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EED1F15" w14:textId="77777777" w:rsidR="00BD0299" w:rsidRPr="00FF6A71" w:rsidRDefault="00BD0299">
            <w:pPr>
              <w:spacing w:before="0" w:after="0" w:line="240" w:lineRule="auto"/>
              <w:jc w:val="center"/>
              <w:rPr>
                <w:ins w:id="62312" w:author="pete jones" w:date="2022-01-04T12:37:00Z"/>
                <w:rFonts w:eastAsiaTheme="minorEastAsia" w:cstheme="minorHAnsi"/>
                <w:b/>
                <w:bCs/>
              </w:rPr>
              <w:pPrChange w:id="62313" w:author="pete jones" w:date="2022-01-04T12:58:00Z">
                <w:pPr>
                  <w:jc w:val="center"/>
                </w:pPr>
              </w:pPrChange>
            </w:pPr>
            <w:ins w:id="62314"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49CE4637" w14:textId="77777777" w:rsidR="00BD0299" w:rsidRPr="00FF6A71" w:rsidRDefault="00BD0299">
            <w:pPr>
              <w:spacing w:before="0" w:after="0" w:line="240" w:lineRule="auto"/>
              <w:jc w:val="center"/>
              <w:rPr>
                <w:ins w:id="62315" w:author="pete jones" w:date="2022-01-04T12:37:00Z"/>
                <w:rFonts w:eastAsiaTheme="minorEastAsia" w:cstheme="minorHAnsi"/>
                <w:b/>
                <w:bCs/>
              </w:rPr>
              <w:pPrChange w:id="62316" w:author="pete jones" w:date="2022-01-04T12:58:00Z">
                <w:pPr>
                  <w:jc w:val="center"/>
                </w:pPr>
              </w:pPrChange>
            </w:pPr>
            <w:ins w:id="62317" w:author="pete jones" w:date="2022-01-04T12:37:00Z">
              <w:r w:rsidRPr="00FF6A71">
                <w:rPr>
                  <w:rFonts w:eastAsiaTheme="minorEastAsia" w:cstheme="minorHAnsi"/>
                  <w:b/>
                  <w:bCs/>
                </w:rPr>
                <w:t>7</w:t>
              </w:r>
            </w:ins>
          </w:p>
        </w:tc>
      </w:tr>
      <w:tr w:rsidR="00BD0299" w:rsidRPr="00FF6A71" w14:paraId="24EF42D8" w14:textId="77777777" w:rsidTr="00C77D52">
        <w:tblPrEx>
          <w:tblW w:w="0" w:type="auto"/>
          <w:jc w:val="center"/>
          <w:tblPrExChange w:id="62318" w:author="pete jones" w:date="2022-01-04T12:58:00Z">
            <w:tblPrEx>
              <w:tblW w:w="0" w:type="auto"/>
              <w:jc w:val="center"/>
            </w:tblPrEx>
          </w:tblPrExChange>
        </w:tblPrEx>
        <w:trPr>
          <w:trHeight w:val="300"/>
          <w:jc w:val="center"/>
          <w:ins w:id="62319" w:author="pete jones" w:date="2022-01-04T12:37:00Z"/>
          <w:trPrChange w:id="62320" w:author="pete jones" w:date="2022-01-04T12:58:00Z">
            <w:trPr>
              <w:trHeight w:val="300"/>
              <w:jc w:val="center"/>
            </w:trPr>
          </w:trPrChange>
        </w:trPr>
        <w:tc>
          <w:tcPr>
            <w:tcW w:w="814" w:type="dxa"/>
            <w:vAlign w:val="center"/>
            <w:tcPrChange w:id="62321" w:author="pete jones" w:date="2022-01-04T12:58:00Z">
              <w:tcPr>
                <w:tcW w:w="814" w:type="dxa"/>
                <w:vAlign w:val="center"/>
              </w:tcPr>
            </w:tcPrChange>
          </w:tcPr>
          <w:p w14:paraId="092203A1" w14:textId="77777777" w:rsidR="00BD0299" w:rsidRPr="00FF6A71" w:rsidRDefault="00BD0299">
            <w:pPr>
              <w:spacing w:before="0" w:after="0" w:line="240" w:lineRule="auto"/>
              <w:jc w:val="center"/>
              <w:rPr>
                <w:ins w:id="62322" w:author="pete jones" w:date="2022-01-04T12:37:00Z"/>
                <w:rFonts w:eastAsiaTheme="minorEastAsia" w:cstheme="minorHAnsi"/>
                <w:b/>
                <w:bCs/>
              </w:rPr>
              <w:pPrChange w:id="62323" w:author="pete jones" w:date="2022-01-04T12:58:00Z">
                <w:pPr>
                  <w:jc w:val="center"/>
                </w:pPr>
              </w:pPrChange>
            </w:pPr>
            <w:ins w:id="62324" w:author="pete jones" w:date="2022-01-04T12:37:00Z">
              <w:r w:rsidRPr="00FF6A71">
                <w:rPr>
                  <w:rFonts w:eastAsiaTheme="minorEastAsia" w:cstheme="minorHAnsi"/>
                  <w:b/>
                  <w:bCs/>
                </w:rPr>
                <w:t>%</w:t>
              </w:r>
            </w:ins>
          </w:p>
        </w:tc>
        <w:tc>
          <w:tcPr>
            <w:tcW w:w="814" w:type="dxa"/>
            <w:shd w:val="clear" w:color="auto" w:fill="auto"/>
            <w:noWrap/>
            <w:vAlign w:val="bottom"/>
            <w:tcPrChange w:id="62325" w:author="pete jones" w:date="2022-01-04T12:58:00Z">
              <w:tcPr>
                <w:tcW w:w="814" w:type="dxa"/>
                <w:tcBorders>
                  <w:top w:val="single" w:sz="4" w:space="0" w:color="4472C4"/>
                  <w:left w:val="nil"/>
                  <w:bottom w:val="nil"/>
                  <w:right w:val="nil"/>
                </w:tcBorders>
                <w:shd w:val="clear" w:color="auto" w:fill="auto"/>
                <w:noWrap/>
                <w:vAlign w:val="bottom"/>
              </w:tcPr>
            </w:tcPrChange>
          </w:tcPr>
          <w:p w14:paraId="78F1F214" w14:textId="77777777" w:rsidR="00BD0299" w:rsidRPr="00FA4BC3" w:rsidRDefault="00BD0299">
            <w:pPr>
              <w:spacing w:before="0" w:after="0" w:line="240" w:lineRule="auto"/>
              <w:jc w:val="center"/>
              <w:rPr>
                <w:ins w:id="62326" w:author="pete jones" w:date="2022-01-04T12:37:00Z"/>
                <w:rFonts w:eastAsiaTheme="minorEastAsia" w:cstheme="minorHAnsi"/>
              </w:rPr>
              <w:pPrChange w:id="62327" w:author="pete jones" w:date="2022-01-04T12:58:00Z">
                <w:pPr>
                  <w:jc w:val="center"/>
                </w:pPr>
              </w:pPrChange>
            </w:pPr>
            <w:ins w:id="62328" w:author="pete jones" w:date="2022-01-04T12:37:00Z">
              <w:r w:rsidRPr="00FA4BC3">
                <w:rPr>
                  <w:rFonts w:eastAsiaTheme="minorEastAsia" w:cstheme="minorHAnsi"/>
                  <w:rPrChange w:id="62329" w:author="pete jones" w:date="2022-01-04T15:00:00Z">
                    <w:rPr>
                      <w:rFonts w:ascii="Calibri" w:hAnsi="Calibri" w:cs="Calibri"/>
                      <w:color w:val="000000"/>
                    </w:rPr>
                  </w:rPrChange>
                </w:rPr>
                <w:t>30%</w:t>
              </w:r>
            </w:ins>
          </w:p>
        </w:tc>
        <w:tc>
          <w:tcPr>
            <w:tcW w:w="814" w:type="dxa"/>
            <w:shd w:val="clear" w:color="auto" w:fill="auto"/>
            <w:noWrap/>
            <w:vAlign w:val="bottom"/>
            <w:tcPrChange w:id="62330" w:author="pete jones" w:date="2022-01-04T12:58:00Z">
              <w:tcPr>
                <w:tcW w:w="814" w:type="dxa"/>
                <w:tcBorders>
                  <w:top w:val="single" w:sz="4" w:space="0" w:color="4472C4"/>
                  <w:left w:val="nil"/>
                  <w:bottom w:val="nil"/>
                  <w:right w:val="nil"/>
                </w:tcBorders>
                <w:shd w:val="clear" w:color="auto" w:fill="auto"/>
                <w:noWrap/>
                <w:vAlign w:val="bottom"/>
              </w:tcPr>
            </w:tcPrChange>
          </w:tcPr>
          <w:p w14:paraId="74E0EB1D" w14:textId="77777777" w:rsidR="00BD0299" w:rsidRPr="00FA4BC3" w:rsidRDefault="00BD0299">
            <w:pPr>
              <w:spacing w:before="0" w:after="0" w:line="240" w:lineRule="auto"/>
              <w:jc w:val="center"/>
              <w:rPr>
                <w:ins w:id="62331" w:author="pete jones" w:date="2022-01-04T12:37:00Z"/>
                <w:rFonts w:eastAsiaTheme="minorEastAsia" w:cstheme="minorHAnsi"/>
              </w:rPr>
              <w:pPrChange w:id="62332" w:author="pete jones" w:date="2022-01-04T12:58:00Z">
                <w:pPr>
                  <w:jc w:val="center"/>
                </w:pPr>
              </w:pPrChange>
            </w:pPr>
            <w:ins w:id="62333" w:author="pete jones" w:date="2022-01-04T12:37:00Z">
              <w:r w:rsidRPr="00FA4BC3">
                <w:rPr>
                  <w:rFonts w:eastAsiaTheme="minorEastAsia" w:cstheme="minorHAnsi"/>
                  <w:rPrChange w:id="62334" w:author="pete jones" w:date="2022-01-04T15:00:00Z">
                    <w:rPr>
                      <w:rFonts w:ascii="Calibri" w:hAnsi="Calibri" w:cs="Calibri"/>
                      <w:color w:val="000000"/>
                    </w:rPr>
                  </w:rPrChange>
                </w:rPr>
                <w:t>50%</w:t>
              </w:r>
            </w:ins>
          </w:p>
        </w:tc>
        <w:tc>
          <w:tcPr>
            <w:tcW w:w="814" w:type="dxa"/>
            <w:shd w:val="clear" w:color="auto" w:fill="auto"/>
            <w:noWrap/>
            <w:vAlign w:val="center"/>
            <w:tcPrChange w:id="62335" w:author="pete jones" w:date="2022-01-04T12:58:00Z">
              <w:tcPr>
                <w:tcW w:w="814" w:type="dxa"/>
                <w:tcBorders>
                  <w:top w:val="single" w:sz="4" w:space="0" w:color="4472C4"/>
                  <w:left w:val="nil"/>
                  <w:bottom w:val="nil"/>
                  <w:right w:val="nil"/>
                </w:tcBorders>
                <w:shd w:val="clear" w:color="auto" w:fill="auto"/>
                <w:noWrap/>
                <w:vAlign w:val="center"/>
              </w:tcPr>
            </w:tcPrChange>
          </w:tcPr>
          <w:p w14:paraId="73A8AF7E" w14:textId="77777777" w:rsidR="00BD0299" w:rsidRPr="00FA4BC3" w:rsidRDefault="00BD0299">
            <w:pPr>
              <w:spacing w:before="0" w:after="0" w:line="240" w:lineRule="auto"/>
              <w:jc w:val="center"/>
              <w:rPr>
                <w:ins w:id="62336" w:author="pete jones" w:date="2022-01-04T12:37:00Z"/>
                <w:rFonts w:eastAsiaTheme="minorEastAsia" w:cstheme="minorHAnsi"/>
              </w:rPr>
              <w:pPrChange w:id="62337" w:author="pete jones" w:date="2022-01-04T12:58:00Z">
                <w:pPr>
                  <w:jc w:val="center"/>
                </w:pPr>
              </w:pPrChange>
            </w:pPr>
            <w:ins w:id="62338" w:author="pete jones" w:date="2022-01-04T12:37:00Z">
              <w:r w:rsidRPr="00FA4BC3">
                <w:rPr>
                  <w:rFonts w:eastAsiaTheme="minorEastAsia" w:cstheme="minorHAnsi"/>
                  <w:rPrChange w:id="62339" w:author="pete jones" w:date="2022-01-04T15:00:00Z">
                    <w:rPr>
                      <w:rFonts w:ascii="Calibri" w:hAnsi="Calibri" w:cs="Calibri"/>
                      <w:color w:val="000000"/>
                    </w:rPr>
                  </w:rPrChange>
                </w:rPr>
                <w:t>20%</w:t>
              </w:r>
            </w:ins>
          </w:p>
        </w:tc>
        <w:tc>
          <w:tcPr>
            <w:tcW w:w="692" w:type="dxa"/>
            <w:shd w:val="clear" w:color="auto" w:fill="auto"/>
            <w:noWrap/>
            <w:vAlign w:val="center"/>
            <w:tcPrChange w:id="62340" w:author="pete jones" w:date="2022-01-04T12:58:00Z">
              <w:tcPr>
                <w:tcW w:w="692" w:type="dxa"/>
                <w:tcBorders>
                  <w:top w:val="single" w:sz="4" w:space="0" w:color="4472C4"/>
                  <w:left w:val="nil"/>
                  <w:bottom w:val="nil"/>
                  <w:right w:val="nil"/>
                </w:tcBorders>
                <w:shd w:val="clear" w:color="auto" w:fill="auto"/>
                <w:noWrap/>
                <w:vAlign w:val="center"/>
              </w:tcPr>
            </w:tcPrChange>
          </w:tcPr>
          <w:p w14:paraId="29616DA2" w14:textId="77777777" w:rsidR="00BD0299" w:rsidRPr="00FF6A71" w:rsidRDefault="00BD0299">
            <w:pPr>
              <w:spacing w:before="0" w:after="0" w:line="240" w:lineRule="auto"/>
              <w:jc w:val="center"/>
              <w:rPr>
                <w:ins w:id="62341" w:author="pete jones" w:date="2022-01-04T12:37:00Z"/>
                <w:rFonts w:eastAsiaTheme="minorEastAsia" w:cstheme="minorHAnsi"/>
                <w:b/>
                <w:bCs/>
                <w:rPrChange w:id="62342" w:author="pete jones" w:date="2022-01-04T13:45:00Z">
                  <w:rPr>
                    <w:ins w:id="62343" w:author="pete jones" w:date="2022-01-04T12:37:00Z"/>
                    <w:rFonts w:eastAsiaTheme="minorEastAsia" w:cstheme="minorHAnsi"/>
                  </w:rPr>
                </w:rPrChange>
              </w:rPr>
              <w:pPrChange w:id="62344" w:author="pete jones" w:date="2022-01-04T12:58:00Z">
                <w:pPr>
                  <w:jc w:val="center"/>
                </w:pPr>
              </w:pPrChange>
            </w:pPr>
          </w:p>
        </w:tc>
        <w:tc>
          <w:tcPr>
            <w:tcW w:w="692" w:type="dxa"/>
            <w:shd w:val="clear" w:color="auto" w:fill="auto"/>
            <w:noWrap/>
            <w:vAlign w:val="center"/>
            <w:tcPrChange w:id="62345" w:author="pete jones" w:date="2022-01-04T12:58:00Z">
              <w:tcPr>
                <w:tcW w:w="692" w:type="dxa"/>
                <w:tcBorders>
                  <w:top w:val="single" w:sz="4" w:space="0" w:color="4472C4"/>
                  <w:left w:val="nil"/>
                  <w:bottom w:val="nil"/>
                  <w:right w:val="nil"/>
                </w:tcBorders>
                <w:shd w:val="clear" w:color="auto" w:fill="auto"/>
                <w:noWrap/>
                <w:vAlign w:val="center"/>
              </w:tcPr>
            </w:tcPrChange>
          </w:tcPr>
          <w:p w14:paraId="19B7B93E" w14:textId="77777777" w:rsidR="00BD0299" w:rsidRPr="00FF6A71" w:rsidRDefault="00BD0299">
            <w:pPr>
              <w:spacing w:before="0" w:after="0" w:line="240" w:lineRule="auto"/>
              <w:jc w:val="center"/>
              <w:rPr>
                <w:ins w:id="62346" w:author="pete jones" w:date="2022-01-04T12:37:00Z"/>
                <w:rFonts w:eastAsiaTheme="minorEastAsia" w:cstheme="minorHAnsi"/>
                <w:b/>
                <w:bCs/>
                <w:rPrChange w:id="62347" w:author="pete jones" w:date="2022-01-04T13:45:00Z">
                  <w:rPr>
                    <w:ins w:id="62348" w:author="pete jones" w:date="2022-01-04T12:37:00Z"/>
                    <w:rFonts w:eastAsiaTheme="minorEastAsia" w:cstheme="minorHAnsi"/>
                  </w:rPr>
                </w:rPrChange>
              </w:rPr>
              <w:pPrChange w:id="62349" w:author="pete jones" w:date="2022-01-04T12:58:00Z">
                <w:pPr>
                  <w:jc w:val="center"/>
                </w:pPr>
              </w:pPrChange>
            </w:pPr>
          </w:p>
        </w:tc>
        <w:tc>
          <w:tcPr>
            <w:tcW w:w="692" w:type="dxa"/>
            <w:shd w:val="clear" w:color="auto" w:fill="auto"/>
            <w:noWrap/>
            <w:vAlign w:val="bottom"/>
            <w:tcPrChange w:id="62350" w:author="pete jones" w:date="2022-01-04T12:58:00Z">
              <w:tcPr>
                <w:tcW w:w="692" w:type="dxa"/>
                <w:tcBorders>
                  <w:top w:val="single" w:sz="4" w:space="0" w:color="4472C4"/>
                  <w:left w:val="nil"/>
                  <w:bottom w:val="nil"/>
                  <w:right w:val="nil"/>
                </w:tcBorders>
                <w:shd w:val="clear" w:color="auto" w:fill="auto"/>
                <w:noWrap/>
                <w:vAlign w:val="bottom"/>
              </w:tcPr>
            </w:tcPrChange>
          </w:tcPr>
          <w:p w14:paraId="384A4DC0" w14:textId="77777777" w:rsidR="00BD0299" w:rsidRPr="00FF6A71" w:rsidRDefault="00BD0299">
            <w:pPr>
              <w:spacing w:before="0" w:after="0" w:line="240" w:lineRule="auto"/>
              <w:jc w:val="center"/>
              <w:rPr>
                <w:ins w:id="62351" w:author="pete jones" w:date="2022-01-04T12:37:00Z"/>
                <w:rFonts w:eastAsiaTheme="minorEastAsia" w:cstheme="minorHAnsi"/>
                <w:b/>
                <w:bCs/>
                <w:rPrChange w:id="62352" w:author="pete jones" w:date="2022-01-04T13:45:00Z">
                  <w:rPr>
                    <w:ins w:id="62353" w:author="pete jones" w:date="2022-01-04T12:37:00Z"/>
                    <w:rFonts w:eastAsiaTheme="minorEastAsia" w:cstheme="minorHAnsi"/>
                  </w:rPr>
                </w:rPrChange>
              </w:rPr>
              <w:pPrChange w:id="62354" w:author="pete jones" w:date="2022-01-04T12:58:00Z">
                <w:pPr>
                  <w:jc w:val="center"/>
                </w:pPr>
              </w:pPrChange>
            </w:pPr>
          </w:p>
        </w:tc>
        <w:tc>
          <w:tcPr>
            <w:tcW w:w="692" w:type="dxa"/>
            <w:shd w:val="clear" w:color="auto" w:fill="auto"/>
            <w:noWrap/>
            <w:vAlign w:val="bottom"/>
            <w:tcPrChange w:id="62355" w:author="pete jones" w:date="2022-01-04T12:58:00Z">
              <w:tcPr>
                <w:tcW w:w="692" w:type="dxa"/>
                <w:tcBorders>
                  <w:top w:val="single" w:sz="4" w:space="0" w:color="4472C4"/>
                  <w:left w:val="nil"/>
                  <w:bottom w:val="nil"/>
                  <w:right w:val="nil"/>
                </w:tcBorders>
                <w:shd w:val="clear" w:color="auto" w:fill="auto"/>
                <w:noWrap/>
                <w:vAlign w:val="bottom"/>
              </w:tcPr>
            </w:tcPrChange>
          </w:tcPr>
          <w:p w14:paraId="15958A81" w14:textId="77777777" w:rsidR="00BD0299" w:rsidRPr="00FF6A71" w:rsidRDefault="00BD0299">
            <w:pPr>
              <w:spacing w:before="0" w:after="0" w:line="240" w:lineRule="auto"/>
              <w:jc w:val="center"/>
              <w:rPr>
                <w:ins w:id="62356" w:author="pete jones" w:date="2022-01-04T12:37:00Z"/>
                <w:rFonts w:eastAsiaTheme="minorEastAsia" w:cstheme="minorHAnsi"/>
                <w:b/>
                <w:bCs/>
                <w:rPrChange w:id="62357" w:author="pete jones" w:date="2022-01-04T13:45:00Z">
                  <w:rPr>
                    <w:ins w:id="62358" w:author="pete jones" w:date="2022-01-04T12:37:00Z"/>
                    <w:rFonts w:eastAsiaTheme="minorEastAsia" w:cstheme="minorHAnsi"/>
                  </w:rPr>
                </w:rPrChange>
              </w:rPr>
              <w:pPrChange w:id="62359" w:author="pete jones" w:date="2022-01-04T12:58:00Z">
                <w:pPr>
                  <w:jc w:val="center"/>
                </w:pPr>
              </w:pPrChange>
            </w:pPr>
          </w:p>
        </w:tc>
      </w:tr>
      <w:tr w:rsidR="00BD0299" w:rsidRPr="00FF6A71" w14:paraId="77C8D89D" w14:textId="77777777" w:rsidTr="00C77D52">
        <w:tblPrEx>
          <w:tblW w:w="0" w:type="auto"/>
          <w:jc w:val="center"/>
          <w:tblPrExChange w:id="62360" w:author="pete jones" w:date="2022-01-04T12:58:00Z">
            <w:tblPrEx>
              <w:tblW w:w="0" w:type="auto"/>
              <w:jc w:val="center"/>
            </w:tblPrEx>
          </w:tblPrExChange>
        </w:tblPrEx>
        <w:trPr>
          <w:trHeight w:val="300"/>
          <w:jc w:val="center"/>
          <w:ins w:id="62361" w:author="pete jones" w:date="2022-01-04T12:37:00Z"/>
          <w:trPrChange w:id="62362" w:author="pete jones" w:date="2022-01-04T12:58:00Z">
            <w:trPr>
              <w:trHeight w:val="300"/>
              <w:jc w:val="center"/>
            </w:trPr>
          </w:trPrChange>
        </w:trPr>
        <w:tc>
          <w:tcPr>
            <w:tcW w:w="814" w:type="dxa"/>
            <w:vAlign w:val="center"/>
            <w:tcPrChange w:id="62363" w:author="pete jones" w:date="2022-01-04T12:58:00Z">
              <w:tcPr>
                <w:tcW w:w="814" w:type="dxa"/>
                <w:vAlign w:val="center"/>
              </w:tcPr>
            </w:tcPrChange>
          </w:tcPr>
          <w:p w14:paraId="09E412FE" w14:textId="77777777" w:rsidR="00BD0299" w:rsidRPr="00FF6A71" w:rsidRDefault="00BD0299">
            <w:pPr>
              <w:spacing w:before="0" w:after="0" w:line="240" w:lineRule="auto"/>
              <w:jc w:val="center"/>
              <w:rPr>
                <w:ins w:id="62364" w:author="pete jones" w:date="2022-01-04T12:37:00Z"/>
                <w:rFonts w:eastAsiaTheme="minorEastAsia" w:cstheme="minorHAnsi"/>
                <w:b/>
                <w:bCs/>
              </w:rPr>
              <w:pPrChange w:id="62365" w:author="pete jones" w:date="2022-01-04T12:58:00Z">
                <w:pPr>
                  <w:jc w:val="center"/>
                </w:pPr>
              </w:pPrChange>
            </w:pPr>
            <w:ins w:id="62366" w:author="pete jones" w:date="2022-01-04T12:37:00Z">
              <w:r w:rsidRPr="00FF6A71">
                <w:rPr>
                  <w:rFonts w:eastAsiaTheme="minorEastAsia" w:cstheme="minorHAnsi"/>
                  <w:b/>
                  <w:bCs/>
                </w:rPr>
                <w:t>Count</w:t>
              </w:r>
            </w:ins>
          </w:p>
        </w:tc>
        <w:tc>
          <w:tcPr>
            <w:tcW w:w="814" w:type="dxa"/>
            <w:shd w:val="clear" w:color="auto" w:fill="auto"/>
            <w:noWrap/>
            <w:vAlign w:val="center"/>
            <w:tcPrChange w:id="62367" w:author="pete jones" w:date="2022-01-04T12:58:00Z">
              <w:tcPr>
                <w:tcW w:w="814" w:type="dxa"/>
                <w:tcBorders>
                  <w:top w:val="single" w:sz="4" w:space="0" w:color="4472C4"/>
                  <w:left w:val="nil"/>
                  <w:bottom w:val="nil"/>
                  <w:right w:val="nil"/>
                </w:tcBorders>
                <w:shd w:val="clear" w:color="auto" w:fill="auto"/>
                <w:noWrap/>
                <w:vAlign w:val="center"/>
              </w:tcPr>
            </w:tcPrChange>
          </w:tcPr>
          <w:p w14:paraId="0DB9486F" w14:textId="77777777" w:rsidR="00BD0299" w:rsidRPr="00FA4BC3" w:rsidRDefault="00BD0299">
            <w:pPr>
              <w:spacing w:before="0" w:after="0" w:line="240" w:lineRule="auto"/>
              <w:jc w:val="center"/>
              <w:rPr>
                <w:ins w:id="62368" w:author="pete jones" w:date="2022-01-04T12:37:00Z"/>
                <w:rFonts w:eastAsiaTheme="minorEastAsia" w:cstheme="minorHAnsi"/>
              </w:rPr>
              <w:pPrChange w:id="62369" w:author="pete jones" w:date="2022-01-04T12:58:00Z">
                <w:pPr>
                  <w:jc w:val="center"/>
                </w:pPr>
              </w:pPrChange>
            </w:pPr>
            <w:ins w:id="62370" w:author="pete jones" w:date="2022-01-04T12:37:00Z">
              <w:r w:rsidRPr="00FA4BC3">
                <w:rPr>
                  <w:rFonts w:eastAsiaTheme="minorEastAsia" w:cstheme="minorHAnsi"/>
                  <w:rPrChange w:id="62371" w:author="pete jones" w:date="2022-01-04T15:00:00Z">
                    <w:rPr>
                      <w:rFonts w:ascii="Calibri" w:hAnsi="Calibri" w:cs="Calibri"/>
                      <w:color w:val="000000"/>
                    </w:rPr>
                  </w:rPrChange>
                </w:rPr>
                <w:t>3</w:t>
              </w:r>
            </w:ins>
          </w:p>
        </w:tc>
        <w:tc>
          <w:tcPr>
            <w:tcW w:w="814" w:type="dxa"/>
            <w:shd w:val="clear" w:color="auto" w:fill="auto"/>
            <w:noWrap/>
            <w:vAlign w:val="center"/>
            <w:tcPrChange w:id="62372" w:author="pete jones" w:date="2022-01-04T12:58:00Z">
              <w:tcPr>
                <w:tcW w:w="814" w:type="dxa"/>
                <w:tcBorders>
                  <w:top w:val="single" w:sz="4" w:space="0" w:color="4472C4"/>
                  <w:left w:val="nil"/>
                  <w:bottom w:val="nil"/>
                  <w:right w:val="nil"/>
                </w:tcBorders>
                <w:shd w:val="clear" w:color="auto" w:fill="auto"/>
                <w:noWrap/>
                <w:vAlign w:val="center"/>
              </w:tcPr>
            </w:tcPrChange>
          </w:tcPr>
          <w:p w14:paraId="181C799B" w14:textId="77777777" w:rsidR="00BD0299" w:rsidRPr="00FA4BC3" w:rsidRDefault="00BD0299">
            <w:pPr>
              <w:spacing w:before="0" w:after="0" w:line="240" w:lineRule="auto"/>
              <w:jc w:val="center"/>
              <w:rPr>
                <w:ins w:id="62373" w:author="pete jones" w:date="2022-01-04T12:37:00Z"/>
                <w:rFonts w:eastAsiaTheme="minorEastAsia" w:cstheme="minorHAnsi"/>
              </w:rPr>
              <w:pPrChange w:id="62374" w:author="pete jones" w:date="2022-01-04T12:58:00Z">
                <w:pPr>
                  <w:jc w:val="center"/>
                </w:pPr>
              </w:pPrChange>
            </w:pPr>
            <w:ins w:id="62375" w:author="pete jones" w:date="2022-01-04T12:37:00Z">
              <w:r w:rsidRPr="00FA4BC3">
                <w:rPr>
                  <w:rFonts w:eastAsiaTheme="minorEastAsia" w:cstheme="minorHAnsi"/>
                  <w:rPrChange w:id="62376" w:author="pete jones" w:date="2022-01-04T15:00:00Z">
                    <w:rPr>
                      <w:rFonts w:ascii="Calibri" w:hAnsi="Calibri" w:cs="Calibri"/>
                      <w:color w:val="000000"/>
                    </w:rPr>
                  </w:rPrChange>
                </w:rPr>
                <w:t>5</w:t>
              </w:r>
            </w:ins>
          </w:p>
        </w:tc>
        <w:tc>
          <w:tcPr>
            <w:tcW w:w="814" w:type="dxa"/>
            <w:shd w:val="clear" w:color="auto" w:fill="auto"/>
            <w:noWrap/>
            <w:vAlign w:val="center"/>
            <w:tcPrChange w:id="62377" w:author="pete jones" w:date="2022-01-04T12:58:00Z">
              <w:tcPr>
                <w:tcW w:w="814" w:type="dxa"/>
                <w:tcBorders>
                  <w:top w:val="single" w:sz="4" w:space="0" w:color="4472C4"/>
                  <w:left w:val="nil"/>
                  <w:bottom w:val="nil"/>
                  <w:right w:val="nil"/>
                </w:tcBorders>
                <w:shd w:val="clear" w:color="auto" w:fill="auto"/>
                <w:noWrap/>
                <w:vAlign w:val="center"/>
              </w:tcPr>
            </w:tcPrChange>
          </w:tcPr>
          <w:p w14:paraId="1771FA64" w14:textId="77777777" w:rsidR="00BD0299" w:rsidRPr="00FA4BC3" w:rsidRDefault="00BD0299">
            <w:pPr>
              <w:spacing w:before="0" w:after="0" w:line="240" w:lineRule="auto"/>
              <w:jc w:val="center"/>
              <w:rPr>
                <w:ins w:id="62378" w:author="pete jones" w:date="2022-01-04T12:37:00Z"/>
                <w:rFonts w:eastAsiaTheme="minorEastAsia" w:cstheme="minorHAnsi"/>
              </w:rPr>
              <w:pPrChange w:id="62379" w:author="pete jones" w:date="2022-01-04T12:58:00Z">
                <w:pPr>
                  <w:jc w:val="center"/>
                </w:pPr>
              </w:pPrChange>
            </w:pPr>
            <w:ins w:id="62380" w:author="pete jones" w:date="2022-01-04T12:37:00Z">
              <w:r w:rsidRPr="00FA4BC3">
                <w:rPr>
                  <w:rFonts w:eastAsiaTheme="minorEastAsia" w:cstheme="minorHAnsi"/>
                  <w:rPrChange w:id="62381" w:author="pete jones" w:date="2022-01-04T15:00:00Z">
                    <w:rPr>
                      <w:rFonts w:ascii="Calibri" w:hAnsi="Calibri" w:cs="Calibri"/>
                      <w:color w:val="000000"/>
                    </w:rPr>
                  </w:rPrChange>
                </w:rPr>
                <w:t>2</w:t>
              </w:r>
            </w:ins>
          </w:p>
        </w:tc>
        <w:tc>
          <w:tcPr>
            <w:tcW w:w="692" w:type="dxa"/>
            <w:shd w:val="clear" w:color="auto" w:fill="auto"/>
            <w:noWrap/>
            <w:vAlign w:val="center"/>
            <w:tcPrChange w:id="62382" w:author="pete jones" w:date="2022-01-04T12:58:00Z">
              <w:tcPr>
                <w:tcW w:w="692" w:type="dxa"/>
                <w:tcBorders>
                  <w:top w:val="single" w:sz="4" w:space="0" w:color="4472C4"/>
                  <w:left w:val="nil"/>
                  <w:bottom w:val="nil"/>
                  <w:right w:val="nil"/>
                </w:tcBorders>
                <w:shd w:val="clear" w:color="auto" w:fill="auto"/>
                <w:noWrap/>
                <w:vAlign w:val="center"/>
              </w:tcPr>
            </w:tcPrChange>
          </w:tcPr>
          <w:p w14:paraId="0A9F81F5" w14:textId="77777777" w:rsidR="00BD0299" w:rsidRPr="00FF6A71" w:rsidRDefault="00BD0299">
            <w:pPr>
              <w:spacing w:before="0" w:after="0" w:line="240" w:lineRule="auto"/>
              <w:jc w:val="center"/>
              <w:rPr>
                <w:ins w:id="62383" w:author="pete jones" w:date="2022-01-04T12:37:00Z"/>
                <w:rFonts w:eastAsiaTheme="minorEastAsia" w:cstheme="minorHAnsi"/>
                <w:b/>
                <w:bCs/>
                <w:rPrChange w:id="62384" w:author="pete jones" w:date="2022-01-04T13:45:00Z">
                  <w:rPr>
                    <w:ins w:id="62385" w:author="pete jones" w:date="2022-01-04T12:37:00Z"/>
                    <w:rFonts w:eastAsiaTheme="minorEastAsia" w:cstheme="minorHAnsi"/>
                  </w:rPr>
                </w:rPrChange>
              </w:rPr>
              <w:pPrChange w:id="62386" w:author="pete jones" w:date="2022-01-04T12:58:00Z">
                <w:pPr>
                  <w:jc w:val="center"/>
                </w:pPr>
              </w:pPrChange>
            </w:pPr>
          </w:p>
        </w:tc>
        <w:tc>
          <w:tcPr>
            <w:tcW w:w="692" w:type="dxa"/>
            <w:shd w:val="clear" w:color="auto" w:fill="auto"/>
            <w:noWrap/>
            <w:vAlign w:val="center"/>
            <w:tcPrChange w:id="62387" w:author="pete jones" w:date="2022-01-04T12:58:00Z">
              <w:tcPr>
                <w:tcW w:w="692" w:type="dxa"/>
                <w:tcBorders>
                  <w:top w:val="single" w:sz="4" w:space="0" w:color="4472C4"/>
                  <w:left w:val="nil"/>
                  <w:bottom w:val="nil"/>
                  <w:right w:val="nil"/>
                </w:tcBorders>
                <w:shd w:val="clear" w:color="auto" w:fill="auto"/>
                <w:noWrap/>
                <w:vAlign w:val="center"/>
              </w:tcPr>
            </w:tcPrChange>
          </w:tcPr>
          <w:p w14:paraId="24494D40" w14:textId="77777777" w:rsidR="00BD0299" w:rsidRPr="00FF6A71" w:rsidRDefault="00BD0299">
            <w:pPr>
              <w:spacing w:before="0" w:after="0" w:line="240" w:lineRule="auto"/>
              <w:jc w:val="center"/>
              <w:rPr>
                <w:ins w:id="62388" w:author="pete jones" w:date="2022-01-04T12:37:00Z"/>
                <w:rFonts w:eastAsiaTheme="minorEastAsia" w:cstheme="minorHAnsi"/>
                <w:b/>
                <w:bCs/>
                <w:rPrChange w:id="62389" w:author="pete jones" w:date="2022-01-04T13:45:00Z">
                  <w:rPr>
                    <w:ins w:id="62390" w:author="pete jones" w:date="2022-01-04T12:37:00Z"/>
                    <w:rFonts w:eastAsiaTheme="minorEastAsia" w:cstheme="minorHAnsi"/>
                  </w:rPr>
                </w:rPrChange>
              </w:rPr>
              <w:pPrChange w:id="62391" w:author="pete jones" w:date="2022-01-04T12:58:00Z">
                <w:pPr>
                  <w:jc w:val="center"/>
                </w:pPr>
              </w:pPrChange>
            </w:pPr>
          </w:p>
        </w:tc>
        <w:tc>
          <w:tcPr>
            <w:tcW w:w="692" w:type="dxa"/>
            <w:shd w:val="clear" w:color="auto" w:fill="auto"/>
            <w:noWrap/>
            <w:vAlign w:val="center"/>
            <w:tcPrChange w:id="62392" w:author="pete jones" w:date="2022-01-04T12:58:00Z">
              <w:tcPr>
                <w:tcW w:w="692" w:type="dxa"/>
                <w:tcBorders>
                  <w:top w:val="single" w:sz="4" w:space="0" w:color="4472C4"/>
                  <w:left w:val="nil"/>
                  <w:bottom w:val="nil"/>
                  <w:right w:val="nil"/>
                </w:tcBorders>
                <w:shd w:val="clear" w:color="auto" w:fill="auto"/>
                <w:noWrap/>
                <w:vAlign w:val="center"/>
              </w:tcPr>
            </w:tcPrChange>
          </w:tcPr>
          <w:p w14:paraId="2B256166" w14:textId="77777777" w:rsidR="00BD0299" w:rsidRPr="00FF6A71" w:rsidRDefault="00BD0299">
            <w:pPr>
              <w:spacing w:before="0" w:after="0" w:line="240" w:lineRule="auto"/>
              <w:jc w:val="center"/>
              <w:rPr>
                <w:ins w:id="62393" w:author="pete jones" w:date="2022-01-04T12:37:00Z"/>
                <w:rFonts w:eastAsiaTheme="minorEastAsia" w:cstheme="minorHAnsi"/>
                <w:b/>
                <w:bCs/>
                <w:rPrChange w:id="62394" w:author="pete jones" w:date="2022-01-04T13:45:00Z">
                  <w:rPr>
                    <w:ins w:id="62395" w:author="pete jones" w:date="2022-01-04T12:37:00Z"/>
                    <w:rFonts w:eastAsiaTheme="minorEastAsia" w:cstheme="minorHAnsi"/>
                  </w:rPr>
                </w:rPrChange>
              </w:rPr>
              <w:pPrChange w:id="62396" w:author="pete jones" w:date="2022-01-04T12:58:00Z">
                <w:pPr>
                  <w:jc w:val="center"/>
                </w:pPr>
              </w:pPrChange>
            </w:pPr>
          </w:p>
        </w:tc>
        <w:tc>
          <w:tcPr>
            <w:tcW w:w="692" w:type="dxa"/>
            <w:shd w:val="clear" w:color="auto" w:fill="auto"/>
            <w:noWrap/>
            <w:vAlign w:val="center"/>
            <w:tcPrChange w:id="62397" w:author="pete jones" w:date="2022-01-04T12:58:00Z">
              <w:tcPr>
                <w:tcW w:w="692" w:type="dxa"/>
                <w:tcBorders>
                  <w:top w:val="single" w:sz="4" w:space="0" w:color="4472C4"/>
                  <w:left w:val="nil"/>
                  <w:bottom w:val="nil"/>
                  <w:right w:val="nil"/>
                </w:tcBorders>
                <w:shd w:val="clear" w:color="auto" w:fill="auto"/>
                <w:noWrap/>
                <w:vAlign w:val="center"/>
              </w:tcPr>
            </w:tcPrChange>
          </w:tcPr>
          <w:p w14:paraId="54165507" w14:textId="77777777" w:rsidR="00BD0299" w:rsidRPr="00FF6A71" w:rsidRDefault="00BD0299">
            <w:pPr>
              <w:spacing w:before="0" w:after="0" w:line="240" w:lineRule="auto"/>
              <w:jc w:val="center"/>
              <w:rPr>
                <w:ins w:id="62398" w:author="pete jones" w:date="2022-01-04T12:37:00Z"/>
                <w:rFonts w:eastAsiaTheme="minorEastAsia" w:cstheme="minorHAnsi"/>
                <w:b/>
                <w:bCs/>
                <w:rPrChange w:id="62399" w:author="pete jones" w:date="2022-01-04T13:45:00Z">
                  <w:rPr>
                    <w:ins w:id="62400" w:author="pete jones" w:date="2022-01-04T12:37:00Z"/>
                    <w:rFonts w:eastAsiaTheme="minorEastAsia" w:cstheme="minorHAnsi"/>
                  </w:rPr>
                </w:rPrChange>
              </w:rPr>
              <w:pPrChange w:id="62401" w:author="pete jones" w:date="2022-01-04T12:58:00Z">
                <w:pPr>
                  <w:jc w:val="center"/>
                </w:pPr>
              </w:pPrChange>
            </w:pPr>
          </w:p>
        </w:tc>
      </w:tr>
    </w:tbl>
    <w:p w14:paraId="6F2AEE87" w14:textId="77777777" w:rsidR="00BD0299" w:rsidRPr="00FF6A71" w:rsidRDefault="00BD0299" w:rsidP="00BD0299">
      <w:pPr>
        <w:rPr>
          <w:ins w:id="62402" w:author="pete jones" w:date="2022-01-04T12:37:00Z"/>
        </w:rPr>
      </w:pPr>
      <w:ins w:id="62403" w:author="pete jones" w:date="2022-01-04T12:37:00Z">
        <w:r w:rsidRPr="00FF6A71">
          <w:t xml:space="preserve"> Q2.11.21 Engineering design impacts every aspect of society.</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2404">
          <w:tblGrid>
            <w:gridCol w:w="814"/>
            <w:gridCol w:w="814"/>
            <w:gridCol w:w="814"/>
            <w:gridCol w:w="814"/>
            <w:gridCol w:w="692"/>
            <w:gridCol w:w="692"/>
            <w:gridCol w:w="692"/>
            <w:gridCol w:w="692"/>
          </w:tblGrid>
        </w:tblGridChange>
      </w:tblGrid>
      <w:tr w:rsidR="00BD0299" w:rsidRPr="00FF6A71" w14:paraId="1E0E198D" w14:textId="77777777" w:rsidTr="00015922">
        <w:trPr>
          <w:trHeight w:val="300"/>
          <w:jc w:val="center"/>
          <w:ins w:id="62405" w:author="pete jones" w:date="2022-01-04T12:37:00Z"/>
        </w:trPr>
        <w:tc>
          <w:tcPr>
            <w:tcW w:w="814" w:type="dxa"/>
            <w:shd w:val="clear" w:color="auto" w:fill="E7E6E6" w:themeFill="background2"/>
            <w:vAlign w:val="center"/>
          </w:tcPr>
          <w:p w14:paraId="5D0D95AC" w14:textId="77777777" w:rsidR="00BD0299" w:rsidRPr="00FF6A71" w:rsidRDefault="00BD0299">
            <w:pPr>
              <w:spacing w:before="0" w:after="0" w:line="240" w:lineRule="auto"/>
              <w:jc w:val="center"/>
              <w:rPr>
                <w:ins w:id="62406" w:author="pete jones" w:date="2022-01-04T12:37:00Z"/>
                <w:rFonts w:eastAsiaTheme="minorEastAsia" w:cstheme="minorHAnsi"/>
                <w:b/>
                <w:bCs/>
              </w:rPr>
              <w:pPrChange w:id="62407" w:author="pete jones" w:date="2022-01-04T12:58:00Z">
                <w:pPr>
                  <w:jc w:val="center"/>
                </w:pPr>
              </w:pPrChange>
            </w:pPr>
            <w:ins w:id="62408"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D33BF39" w14:textId="77777777" w:rsidR="00BD0299" w:rsidRPr="00FF6A71" w:rsidRDefault="00BD0299">
            <w:pPr>
              <w:spacing w:before="0" w:after="0" w:line="240" w:lineRule="auto"/>
              <w:jc w:val="center"/>
              <w:rPr>
                <w:ins w:id="62409" w:author="pete jones" w:date="2022-01-04T12:37:00Z"/>
                <w:rFonts w:eastAsiaTheme="minorEastAsia" w:cstheme="minorHAnsi"/>
                <w:b/>
                <w:bCs/>
              </w:rPr>
              <w:pPrChange w:id="62410" w:author="pete jones" w:date="2022-01-04T12:58:00Z">
                <w:pPr>
                  <w:jc w:val="center"/>
                </w:pPr>
              </w:pPrChange>
            </w:pPr>
            <w:ins w:id="62411"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53BE271" w14:textId="77777777" w:rsidR="00BD0299" w:rsidRPr="00FF6A71" w:rsidRDefault="00BD0299">
            <w:pPr>
              <w:spacing w:before="0" w:after="0" w:line="240" w:lineRule="auto"/>
              <w:jc w:val="center"/>
              <w:rPr>
                <w:ins w:id="62412" w:author="pete jones" w:date="2022-01-04T12:37:00Z"/>
                <w:rFonts w:eastAsiaTheme="minorEastAsia" w:cstheme="minorHAnsi"/>
                <w:b/>
                <w:bCs/>
              </w:rPr>
              <w:pPrChange w:id="62413" w:author="pete jones" w:date="2022-01-04T12:58:00Z">
                <w:pPr>
                  <w:jc w:val="center"/>
                </w:pPr>
              </w:pPrChange>
            </w:pPr>
            <w:ins w:id="62414"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156B0942" w14:textId="77777777" w:rsidR="00BD0299" w:rsidRPr="00FF6A71" w:rsidRDefault="00BD0299">
            <w:pPr>
              <w:spacing w:before="0" w:after="0" w:line="240" w:lineRule="auto"/>
              <w:jc w:val="center"/>
              <w:rPr>
                <w:ins w:id="62415" w:author="pete jones" w:date="2022-01-04T12:37:00Z"/>
                <w:rFonts w:eastAsiaTheme="minorEastAsia" w:cstheme="minorHAnsi"/>
                <w:b/>
                <w:bCs/>
              </w:rPr>
              <w:pPrChange w:id="62416" w:author="pete jones" w:date="2022-01-04T12:58:00Z">
                <w:pPr>
                  <w:jc w:val="center"/>
                </w:pPr>
              </w:pPrChange>
            </w:pPr>
            <w:ins w:id="62417"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64ED45C" w14:textId="77777777" w:rsidR="00BD0299" w:rsidRPr="00FF6A71" w:rsidRDefault="00BD0299">
            <w:pPr>
              <w:spacing w:before="0" w:after="0" w:line="240" w:lineRule="auto"/>
              <w:jc w:val="center"/>
              <w:rPr>
                <w:ins w:id="62418" w:author="pete jones" w:date="2022-01-04T12:37:00Z"/>
                <w:rFonts w:eastAsiaTheme="minorEastAsia" w:cstheme="minorHAnsi"/>
                <w:b/>
                <w:bCs/>
              </w:rPr>
              <w:pPrChange w:id="62419" w:author="pete jones" w:date="2022-01-04T12:58:00Z">
                <w:pPr>
                  <w:jc w:val="center"/>
                </w:pPr>
              </w:pPrChange>
            </w:pPr>
            <w:ins w:id="62420"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935ADC7" w14:textId="77777777" w:rsidR="00BD0299" w:rsidRPr="00FF6A71" w:rsidRDefault="00BD0299">
            <w:pPr>
              <w:spacing w:before="0" w:after="0" w:line="240" w:lineRule="auto"/>
              <w:jc w:val="center"/>
              <w:rPr>
                <w:ins w:id="62421" w:author="pete jones" w:date="2022-01-04T12:37:00Z"/>
                <w:rFonts w:eastAsiaTheme="minorEastAsia" w:cstheme="minorHAnsi"/>
                <w:b/>
                <w:bCs/>
              </w:rPr>
              <w:pPrChange w:id="62422" w:author="pete jones" w:date="2022-01-04T12:58:00Z">
                <w:pPr>
                  <w:jc w:val="center"/>
                </w:pPr>
              </w:pPrChange>
            </w:pPr>
            <w:ins w:id="62423"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7B589BC2" w14:textId="77777777" w:rsidR="00BD0299" w:rsidRPr="00FF6A71" w:rsidRDefault="00BD0299">
            <w:pPr>
              <w:spacing w:before="0" w:after="0" w:line="240" w:lineRule="auto"/>
              <w:jc w:val="center"/>
              <w:rPr>
                <w:ins w:id="62424" w:author="pete jones" w:date="2022-01-04T12:37:00Z"/>
                <w:rFonts w:eastAsiaTheme="minorEastAsia" w:cstheme="minorHAnsi"/>
                <w:b/>
                <w:bCs/>
              </w:rPr>
              <w:pPrChange w:id="62425" w:author="pete jones" w:date="2022-01-04T12:58:00Z">
                <w:pPr>
                  <w:jc w:val="center"/>
                </w:pPr>
              </w:pPrChange>
            </w:pPr>
            <w:ins w:id="62426"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115C53F8" w14:textId="77777777" w:rsidR="00BD0299" w:rsidRPr="00FF6A71" w:rsidRDefault="00BD0299">
            <w:pPr>
              <w:spacing w:before="0" w:after="0" w:line="240" w:lineRule="auto"/>
              <w:jc w:val="center"/>
              <w:rPr>
                <w:ins w:id="62427" w:author="pete jones" w:date="2022-01-04T12:37:00Z"/>
                <w:rFonts w:eastAsiaTheme="minorEastAsia" w:cstheme="minorHAnsi"/>
                <w:b/>
                <w:bCs/>
              </w:rPr>
              <w:pPrChange w:id="62428" w:author="pete jones" w:date="2022-01-04T12:58:00Z">
                <w:pPr>
                  <w:jc w:val="center"/>
                </w:pPr>
              </w:pPrChange>
            </w:pPr>
            <w:ins w:id="62429" w:author="pete jones" w:date="2022-01-04T12:37:00Z">
              <w:r w:rsidRPr="00FF6A71">
                <w:rPr>
                  <w:rFonts w:eastAsiaTheme="minorEastAsia" w:cstheme="minorHAnsi"/>
                  <w:b/>
                  <w:bCs/>
                </w:rPr>
                <w:t>7</w:t>
              </w:r>
            </w:ins>
          </w:p>
        </w:tc>
      </w:tr>
      <w:tr w:rsidR="00BD0299" w:rsidRPr="00FF6A71" w14:paraId="07DAE515" w14:textId="77777777" w:rsidTr="00515ABF">
        <w:tblPrEx>
          <w:tblW w:w="0" w:type="auto"/>
          <w:jc w:val="center"/>
          <w:tblPrExChange w:id="62430" w:author="pete jones" w:date="2022-03-29T17:06:00Z">
            <w:tblPrEx>
              <w:tblW w:w="0" w:type="auto"/>
              <w:jc w:val="center"/>
            </w:tblPrEx>
          </w:tblPrExChange>
        </w:tblPrEx>
        <w:trPr>
          <w:trHeight w:val="300"/>
          <w:jc w:val="center"/>
          <w:ins w:id="62431" w:author="pete jones" w:date="2022-01-04T12:37:00Z"/>
          <w:trPrChange w:id="62432" w:author="pete jones" w:date="2022-03-29T17:06:00Z">
            <w:trPr>
              <w:trHeight w:val="300"/>
              <w:jc w:val="center"/>
            </w:trPr>
          </w:trPrChange>
        </w:trPr>
        <w:tc>
          <w:tcPr>
            <w:tcW w:w="814" w:type="dxa"/>
            <w:vAlign w:val="center"/>
            <w:tcPrChange w:id="62433" w:author="pete jones" w:date="2022-03-29T17:06:00Z">
              <w:tcPr>
                <w:tcW w:w="814" w:type="dxa"/>
                <w:vAlign w:val="center"/>
              </w:tcPr>
            </w:tcPrChange>
          </w:tcPr>
          <w:p w14:paraId="1DF70281" w14:textId="77777777" w:rsidR="00BD0299" w:rsidRPr="00FF6A71" w:rsidRDefault="00BD0299">
            <w:pPr>
              <w:spacing w:before="0" w:after="0" w:line="240" w:lineRule="auto"/>
              <w:jc w:val="center"/>
              <w:rPr>
                <w:ins w:id="62434" w:author="pete jones" w:date="2022-01-04T12:37:00Z"/>
                <w:rFonts w:eastAsiaTheme="minorEastAsia" w:cstheme="minorHAnsi"/>
                <w:b/>
                <w:bCs/>
              </w:rPr>
              <w:pPrChange w:id="62435" w:author="pete jones" w:date="2022-01-04T12:58:00Z">
                <w:pPr>
                  <w:jc w:val="center"/>
                </w:pPr>
              </w:pPrChange>
            </w:pPr>
            <w:ins w:id="62436" w:author="pete jones" w:date="2022-01-04T12:37:00Z">
              <w:r w:rsidRPr="00FF6A71">
                <w:rPr>
                  <w:rFonts w:eastAsiaTheme="minorEastAsia" w:cstheme="minorHAnsi"/>
                  <w:b/>
                  <w:bCs/>
                </w:rPr>
                <w:t>%</w:t>
              </w:r>
            </w:ins>
          </w:p>
        </w:tc>
        <w:tc>
          <w:tcPr>
            <w:tcW w:w="814" w:type="dxa"/>
            <w:shd w:val="clear" w:color="auto" w:fill="auto"/>
            <w:noWrap/>
            <w:vAlign w:val="bottom"/>
            <w:tcPrChange w:id="62437" w:author="pete jones" w:date="2022-03-29T17:06:00Z">
              <w:tcPr>
                <w:tcW w:w="814" w:type="dxa"/>
                <w:tcBorders>
                  <w:top w:val="single" w:sz="4" w:space="0" w:color="4472C4"/>
                  <w:left w:val="nil"/>
                  <w:bottom w:val="nil"/>
                  <w:right w:val="nil"/>
                </w:tcBorders>
                <w:shd w:val="clear" w:color="auto" w:fill="auto"/>
                <w:noWrap/>
                <w:vAlign w:val="bottom"/>
              </w:tcPr>
            </w:tcPrChange>
          </w:tcPr>
          <w:p w14:paraId="2827BEE5" w14:textId="77777777" w:rsidR="00BD0299" w:rsidRPr="00FA4BC3" w:rsidRDefault="00BD0299">
            <w:pPr>
              <w:spacing w:before="0" w:after="0" w:line="240" w:lineRule="auto"/>
              <w:jc w:val="center"/>
              <w:rPr>
                <w:ins w:id="62438" w:author="pete jones" w:date="2022-01-04T12:37:00Z"/>
                <w:rFonts w:eastAsiaTheme="minorEastAsia" w:cstheme="minorHAnsi"/>
              </w:rPr>
              <w:pPrChange w:id="62439" w:author="pete jones" w:date="2022-01-04T12:58:00Z">
                <w:pPr>
                  <w:jc w:val="center"/>
                </w:pPr>
              </w:pPrChange>
            </w:pPr>
            <w:ins w:id="62440" w:author="pete jones" w:date="2022-01-04T12:37:00Z">
              <w:r w:rsidRPr="00FA4BC3">
                <w:rPr>
                  <w:rFonts w:eastAsiaTheme="minorEastAsia" w:cstheme="minorHAnsi"/>
                  <w:rPrChange w:id="62441" w:author="pete jones" w:date="2022-01-04T15:00:00Z">
                    <w:rPr>
                      <w:rFonts w:ascii="Calibri" w:hAnsi="Calibri" w:cs="Calibri"/>
                      <w:color w:val="000000"/>
                    </w:rPr>
                  </w:rPrChange>
                </w:rPr>
                <w:t>40%</w:t>
              </w:r>
            </w:ins>
          </w:p>
        </w:tc>
        <w:tc>
          <w:tcPr>
            <w:tcW w:w="814" w:type="dxa"/>
            <w:shd w:val="clear" w:color="auto" w:fill="auto"/>
            <w:noWrap/>
            <w:vAlign w:val="bottom"/>
            <w:tcPrChange w:id="62442" w:author="pete jones" w:date="2022-03-29T17:06:00Z">
              <w:tcPr>
                <w:tcW w:w="814" w:type="dxa"/>
                <w:tcBorders>
                  <w:top w:val="single" w:sz="4" w:space="0" w:color="4472C4"/>
                  <w:left w:val="nil"/>
                  <w:bottom w:val="nil"/>
                  <w:right w:val="nil"/>
                </w:tcBorders>
                <w:shd w:val="clear" w:color="auto" w:fill="auto"/>
                <w:noWrap/>
                <w:vAlign w:val="bottom"/>
              </w:tcPr>
            </w:tcPrChange>
          </w:tcPr>
          <w:p w14:paraId="17D31B3B" w14:textId="77777777" w:rsidR="00BD0299" w:rsidRPr="00FA4BC3" w:rsidRDefault="00BD0299">
            <w:pPr>
              <w:spacing w:before="0" w:after="0" w:line="240" w:lineRule="auto"/>
              <w:jc w:val="center"/>
              <w:rPr>
                <w:ins w:id="62443" w:author="pete jones" w:date="2022-01-04T12:37:00Z"/>
                <w:rFonts w:eastAsiaTheme="minorEastAsia" w:cstheme="minorHAnsi"/>
              </w:rPr>
              <w:pPrChange w:id="62444" w:author="pete jones" w:date="2022-01-04T12:58:00Z">
                <w:pPr>
                  <w:jc w:val="center"/>
                </w:pPr>
              </w:pPrChange>
            </w:pPr>
            <w:ins w:id="62445" w:author="pete jones" w:date="2022-01-04T12:37:00Z">
              <w:r w:rsidRPr="00FA4BC3">
                <w:rPr>
                  <w:rFonts w:eastAsiaTheme="minorEastAsia" w:cstheme="minorHAnsi"/>
                  <w:rPrChange w:id="62446" w:author="pete jones" w:date="2022-01-04T15:00:00Z">
                    <w:rPr>
                      <w:rFonts w:ascii="Calibri" w:hAnsi="Calibri" w:cs="Calibri"/>
                      <w:color w:val="000000"/>
                    </w:rPr>
                  </w:rPrChange>
                </w:rPr>
                <w:t>40%</w:t>
              </w:r>
            </w:ins>
          </w:p>
        </w:tc>
        <w:tc>
          <w:tcPr>
            <w:tcW w:w="814" w:type="dxa"/>
            <w:shd w:val="clear" w:color="auto" w:fill="auto"/>
            <w:noWrap/>
            <w:vAlign w:val="center"/>
            <w:tcPrChange w:id="62447" w:author="pete jones" w:date="2022-03-29T17:06:00Z">
              <w:tcPr>
                <w:tcW w:w="814" w:type="dxa"/>
                <w:tcBorders>
                  <w:top w:val="single" w:sz="4" w:space="0" w:color="4472C4"/>
                  <w:left w:val="nil"/>
                  <w:bottom w:val="nil"/>
                  <w:right w:val="nil"/>
                </w:tcBorders>
                <w:shd w:val="clear" w:color="auto" w:fill="auto"/>
                <w:noWrap/>
                <w:vAlign w:val="center"/>
              </w:tcPr>
            </w:tcPrChange>
          </w:tcPr>
          <w:p w14:paraId="18C85737" w14:textId="77777777" w:rsidR="00BD0299" w:rsidRPr="00FA4BC3" w:rsidRDefault="00BD0299">
            <w:pPr>
              <w:spacing w:before="0" w:after="0" w:line="240" w:lineRule="auto"/>
              <w:jc w:val="center"/>
              <w:rPr>
                <w:ins w:id="62448" w:author="pete jones" w:date="2022-01-04T12:37:00Z"/>
                <w:rFonts w:eastAsiaTheme="minorEastAsia" w:cstheme="minorHAnsi"/>
              </w:rPr>
              <w:pPrChange w:id="62449" w:author="pete jones" w:date="2022-01-04T12:58:00Z">
                <w:pPr>
                  <w:jc w:val="center"/>
                </w:pPr>
              </w:pPrChange>
            </w:pPr>
          </w:p>
        </w:tc>
        <w:tc>
          <w:tcPr>
            <w:tcW w:w="692" w:type="dxa"/>
            <w:shd w:val="clear" w:color="auto" w:fill="auto"/>
            <w:noWrap/>
            <w:vAlign w:val="center"/>
            <w:tcPrChange w:id="62450" w:author="pete jones" w:date="2022-03-29T17:06:00Z">
              <w:tcPr>
                <w:tcW w:w="692" w:type="dxa"/>
                <w:tcBorders>
                  <w:top w:val="single" w:sz="4" w:space="0" w:color="4472C4"/>
                  <w:left w:val="nil"/>
                  <w:bottom w:val="nil"/>
                  <w:right w:val="nil"/>
                </w:tcBorders>
                <w:shd w:val="clear" w:color="auto" w:fill="auto"/>
                <w:noWrap/>
                <w:vAlign w:val="center"/>
              </w:tcPr>
            </w:tcPrChange>
          </w:tcPr>
          <w:p w14:paraId="58C695F9" w14:textId="77777777" w:rsidR="00BD0299" w:rsidRPr="00FA4BC3" w:rsidRDefault="00BD0299">
            <w:pPr>
              <w:spacing w:before="0" w:after="0" w:line="240" w:lineRule="auto"/>
              <w:jc w:val="center"/>
              <w:rPr>
                <w:ins w:id="62451" w:author="pete jones" w:date="2022-01-04T12:37:00Z"/>
                <w:rFonts w:eastAsiaTheme="minorEastAsia" w:cstheme="minorHAnsi"/>
              </w:rPr>
              <w:pPrChange w:id="62452" w:author="pete jones" w:date="2022-01-04T12:58:00Z">
                <w:pPr>
                  <w:jc w:val="center"/>
                </w:pPr>
              </w:pPrChange>
            </w:pPr>
            <w:ins w:id="62453" w:author="pete jones" w:date="2022-01-04T12:37:00Z">
              <w:r w:rsidRPr="00FA4BC3">
                <w:rPr>
                  <w:rFonts w:eastAsiaTheme="minorEastAsia" w:cstheme="minorHAnsi"/>
                  <w:rPrChange w:id="62454" w:author="pete jones" w:date="2022-01-04T15:00:00Z">
                    <w:rPr>
                      <w:rFonts w:ascii="Calibri" w:hAnsi="Calibri" w:cs="Calibri"/>
                      <w:color w:val="000000"/>
                    </w:rPr>
                  </w:rPrChange>
                </w:rPr>
                <w:t>10%</w:t>
              </w:r>
            </w:ins>
          </w:p>
        </w:tc>
        <w:tc>
          <w:tcPr>
            <w:tcW w:w="692" w:type="dxa"/>
            <w:shd w:val="clear" w:color="auto" w:fill="auto"/>
            <w:noWrap/>
            <w:vAlign w:val="center"/>
            <w:tcPrChange w:id="62455" w:author="pete jones" w:date="2022-03-29T17:06:00Z">
              <w:tcPr>
                <w:tcW w:w="692" w:type="dxa"/>
                <w:tcBorders>
                  <w:top w:val="single" w:sz="4" w:space="0" w:color="4472C4"/>
                  <w:left w:val="nil"/>
                  <w:bottom w:val="nil"/>
                  <w:right w:val="nil"/>
                </w:tcBorders>
                <w:shd w:val="clear" w:color="auto" w:fill="auto"/>
                <w:noWrap/>
                <w:vAlign w:val="center"/>
              </w:tcPr>
            </w:tcPrChange>
          </w:tcPr>
          <w:p w14:paraId="557445C0" w14:textId="77777777" w:rsidR="00BD0299" w:rsidRPr="00FA4BC3" w:rsidRDefault="00BD0299">
            <w:pPr>
              <w:spacing w:before="0" w:after="0" w:line="240" w:lineRule="auto"/>
              <w:jc w:val="center"/>
              <w:rPr>
                <w:ins w:id="62456" w:author="pete jones" w:date="2022-01-04T12:37:00Z"/>
                <w:rFonts w:eastAsiaTheme="minorEastAsia" w:cstheme="minorHAnsi"/>
              </w:rPr>
              <w:pPrChange w:id="62457" w:author="pete jones" w:date="2022-01-04T12:58:00Z">
                <w:pPr>
                  <w:jc w:val="center"/>
                </w:pPr>
              </w:pPrChange>
            </w:pPr>
            <w:ins w:id="62458" w:author="pete jones" w:date="2022-01-04T12:37:00Z">
              <w:r w:rsidRPr="00FA4BC3">
                <w:rPr>
                  <w:rFonts w:eastAsiaTheme="minorEastAsia" w:cstheme="minorHAnsi"/>
                  <w:rPrChange w:id="62459" w:author="pete jones" w:date="2022-01-04T15:00:00Z">
                    <w:rPr>
                      <w:rFonts w:ascii="Calibri" w:hAnsi="Calibri" w:cs="Calibri"/>
                      <w:color w:val="000000"/>
                    </w:rPr>
                  </w:rPrChange>
                </w:rPr>
                <w:t>10%</w:t>
              </w:r>
            </w:ins>
          </w:p>
        </w:tc>
        <w:tc>
          <w:tcPr>
            <w:tcW w:w="692" w:type="dxa"/>
            <w:shd w:val="clear" w:color="auto" w:fill="auto"/>
            <w:noWrap/>
            <w:vAlign w:val="bottom"/>
            <w:tcPrChange w:id="62460" w:author="pete jones" w:date="2022-03-29T17:06:00Z">
              <w:tcPr>
                <w:tcW w:w="692" w:type="dxa"/>
                <w:tcBorders>
                  <w:top w:val="single" w:sz="4" w:space="0" w:color="4472C4"/>
                  <w:left w:val="nil"/>
                  <w:bottom w:val="nil"/>
                  <w:right w:val="nil"/>
                </w:tcBorders>
                <w:shd w:val="clear" w:color="auto" w:fill="auto"/>
                <w:noWrap/>
                <w:vAlign w:val="bottom"/>
              </w:tcPr>
            </w:tcPrChange>
          </w:tcPr>
          <w:p w14:paraId="68A4BDD9" w14:textId="77777777" w:rsidR="00BD0299" w:rsidRPr="00FA4BC3" w:rsidRDefault="00BD0299">
            <w:pPr>
              <w:spacing w:before="0" w:after="0" w:line="240" w:lineRule="auto"/>
              <w:jc w:val="center"/>
              <w:rPr>
                <w:ins w:id="62461" w:author="pete jones" w:date="2022-01-04T12:37:00Z"/>
                <w:rFonts w:eastAsiaTheme="minorEastAsia" w:cstheme="minorHAnsi"/>
              </w:rPr>
              <w:pPrChange w:id="62462" w:author="pete jones" w:date="2022-01-04T12:58:00Z">
                <w:pPr>
                  <w:jc w:val="center"/>
                </w:pPr>
              </w:pPrChange>
            </w:pPr>
          </w:p>
        </w:tc>
        <w:tc>
          <w:tcPr>
            <w:tcW w:w="692" w:type="dxa"/>
            <w:shd w:val="clear" w:color="auto" w:fill="auto"/>
            <w:noWrap/>
            <w:vAlign w:val="bottom"/>
            <w:tcPrChange w:id="62463" w:author="pete jones" w:date="2022-03-29T17:06:00Z">
              <w:tcPr>
                <w:tcW w:w="692" w:type="dxa"/>
                <w:tcBorders>
                  <w:top w:val="single" w:sz="4" w:space="0" w:color="4472C4"/>
                  <w:left w:val="nil"/>
                  <w:bottom w:val="nil"/>
                  <w:right w:val="nil"/>
                </w:tcBorders>
                <w:shd w:val="clear" w:color="auto" w:fill="auto"/>
                <w:noWrap/>
                <w:vAlign w:val="bottom"/>
              </w:tcPr>
            </w:tcPrChange>
          </w:tcPr>
          <w:p w14:paraId="13142BA4" w14:textId="77777777" w:rsidR="00BD0299" w:rsidRPr="00FF6A71" w:rsidRDefault="00BD0299">
            <w:pPr>
              <w:spacing w:before="0" w:after="0" w:line="240" w:lineRule="auto"/>
              <w:jc w:val="center"/>
              <w:rPr>
                <w:ins w:id="62464" w:author="pete jones" w:date="2022-01-04T12:37:00Z"/>
                <w:rFonts w:eastAsiaTheme="minorEastAsia" w:cstheme="minorHAnsi"/>
                <w:b/>
                <w:bCs/>
                <w:rPrChange w:id="62465" w:author="pete jones" w:date="2022-01-04T13:45:00Z">
                  <w:rPr>
                    <w:ins w:id="62466" w:author="pete jones" w:date="2022-01-04T12:37:00Z"/>
                    <w:rFonts w:eastAsiaTheme="minorEastAsia" w:cstheme="minorHAnsi"/>
                  </w:rPr>
                </w:rPrChange>
              </w:rPr>
              <w:pPrChange w:id="62467" w:author="pete jones" w:date="2022-01-04T12:58:00Z">
                <w:pPr>
                  <w:jc w:val="center"/>
                </w:pPr>
              </w:pPrChange>
            </w:pPr>
          </w:p>
        </w:tc>
      </w:tr>
      <w:tr w:rsidR="00BD0299" w:rsidRPr="00FF6A71" w14:paraId="7DEFDA3C" w14:textId="77777777" w:rsidTr="00515ABF">
        <w:tblPrEx>
          <w:tblW w:w="0" w:type="auto"/>
          <w:jc w:val="center"/>
          <w:tblPrExChange w:id="62468" w:author="pete jones" w:date="2022-03-29T17:06:00Z">
            <w:tblPrEx>
              <w:tblW w:w="0" w:type="auto"/>
              <w:jc w:val="center"/>
            </w:tblPrEx>
          </w:tblPrExChange>
        </w:tblPrEx>
        <w:trPr>
          <w:trHeight w:val="300"/>
          <w:jc w:val="center"/>
          <w:ins w:id="62469" w:author="pete jones" w:date="2022-01-04T12:37:00Z"/>
          <w:trPrChange w:id="62470" w:author="pete jones" w:date="2022-03-29T17:06:00Z">
            <w:trPr>
              <w:trHeight w:val="300"/>
              <w:jc w:val="center"/>
            </w:trPr>
          </w:trPrChange>
        </w:trPr>
        <w:tc>
          <w:tcPr>
            <w:tcW w:w="814" w:type="dxa"/>
            <w:vAlign w:val="center"/>
            <w:tcPrChange w:id="62471" w:author="pete jones" w:date="2022-03-29T17:06:00Z">
              <w:tcPr>
                <w:tcW w:w="814" w:type="dxa"/>
                <w:vAlign w:val="center"/>
              </w:tcPr>
            </w:tcPrChange>
          </w:tcPr>
          <w:p w14:paraId="73931A70" w14:textId="77777777" w:rsidR="00BD0299" w:rsidRPr="00FF6A71" w:rsidRDefault="00BD0299">
            <w:pPr>
              <w:spacing w:before="0" w:after="0" w:line="240" w:lineRule="auto"/>
              <w:jc w:val="center"/>
              <w:rPr>
                <w:ins w:id="62472" w:author="pete jones" w:date="2022-01-04T12:37:00Z"/>
                <w:rFonts w:eastAsiaTheme="minorEastAsia" w:cstheme="minorHAnsi"/>
                <w:b/>
                <w:bCs/>
              </w:rPr>
              <w:pPrChange w:id="62473" w:author="pete jones" w:date="2022-01-04T12:58:00Z">
                <w:pPr>
                  <w:jc w:val="center"/>
                </w:pPr>
              </w:pPrChange>
            </w:pPr>
            <w:ins w:id="62474" w:author="pete jones" w:date="2022-01-04T12:37:00Z">
              <w:r w:rsidRPr="00FF6A71">
                <w:rPr>
                  <w:rFonts w:eastAsiaTheme="minorEastAsia" w:cstheme="minorHAnsi"/>
                  <w:b/>
                  <w:bCs/>
                </w:rPr>
                <w:t>Count</w:t>
              </w:r>
            </w:ins>
          </w:p>
        </w:tc>
        <w:tc>
          <w:tcPr>
            <w:tcW w:w="814" w:type="dxa"/>
            <w:shd w:val="clear" w:color="auto" w:fill="auto"/>
            <w:noWrap/>
            <w:vAlign w:val="center"/>
            <w:tcPrChange w:id="62475" w:author="pete jones" w:date="2022-03-29T17:06:00Z">
              <w:tcPr>
                <w:tcW w:w="814" w:type="dxa"/>
                <w:tcBorders>
                  <w:top w:val="single" w:sz="4" w:space="0" w:color="4472C4"/>
                  <w:left w:val="nil"/>
                  <w:bottom w:val="nil"/>
                  <w:right w:val="nil"/>
                </w:tcBorders>
                <w:shd w:val="clear" w:color="auto" w:fill="auto"/>
                <w:noWrap/>
                <w:vAlign w:val="center"/>
              </w:tcPr>
            </w:tcPrChange>
          </w:tcPr>
          <w:p w14:paraId="6D6A2349" w14:textId="77777777" w:rsidR="00BD0299" w:rsidRPr="00FA4BC3" w:rsidRDefault="00BD0299">
            <w:pPr>
              <w:spacing w:before="0" w:after="0" w:line="240" w:lineRule="auto"/>
              <w:jc w:val="center"/>
              <w:rPr>
                <w:ins w:id="62476" w:author="pete jones" w:date="2022-01-04T12:37:00Z"/>
                <w:rFonts w:eastAsiaTheme="minorEastAsia" w:cstheme="minorHAnsi"/>
              </w:rPr>
              <w:pPrChange w:id="62477" w:author="pete jones" w:date="2022-01-04T12:58:00Z">
                <w:pPr>
                  <w:jc w:val="center"/>
                </w:pPr>
              </w:pPrChange>
            </w:pPr>
            <w:ins w:id="62478" w:author="pete jones" w:date="2022-01-04T12:37:00Z">
              <w:r w:rsidRPr="00FA4BC3">
                <w:rPr>
                  <w:rFonts w:eastAsiaTheme="minorEastAsia" w:cstheme="minorHAnsi"/>
                  <w:rPrChange w:id="62479" w:author="pete jones" w:date="2022-01-04T15:00:00Z">
                    <w:rPr>
                      <w:rFonts w:ascii="Calibri" w:hAnsi="Calibri" w:cs="Calibri"/>
                      <w:color w:val="000000"/>
                    </w:rPr>
                  </w:rPrChange>
                </w:rPr>
                <w:t>4</w:t>
              </w:r>
            </w:ins>
          </w:p>
        </w:tc>
        <w:tc>
          <w:tcPr>
            <w:tcW w:w="814" w:type="dxa"/>
            <w:shd w:val="clear" w:color="auto" w:fill="auto"/>
            <w:noWrap/>
            <w:vAlign w:val="center"/>
            <w:tcPrChange w:id="62480" w:author="pete jones" w:date="2022-03-29T17:06:00Z">
              <w:tcPr>
                <w:tcW w:w="814" w:type="dxa"/>
                <w:tcBorders>
                  <w:top w:val="single" w:sz="4" w:space="0" w:color="4472C4"/>
                  <w:left w:val="nil"/>
                  <w:bottom w:val="nil"/>
                  <w:right w:val="nil"/>
                </w:tcBorders>
                <w:shd w:val="clear" w:color="auto" w:fill="auto"/>
                <w:noWrap/>
                <w:vAlign w:val="center"/>
              </w:tcPr>
            </w:tcPrChange>
          </w:tcPr>
          <w:p w14:paraId="1BD8973D" w14:textId="77777777" w:rsidR="00BD0299" w:rsidRPr="00FA4BC3" w:rsidRDefault="00BD0299">
            <w:pPr>
              <w:spacing w:before="0" w:after="0" w:line="240" w:lineRule="auto"/>
              <w:jc w:val="center"/>
              <w:rPr>
                <w:ins w:id="62481" w:author="pete jones" w:date="2022-01-04T12:37:00Z"/>
                <w:rFonts w:eastAsiaTheme="minorEastAsia" w:cstheme="minorHAnsi"/>
              </w:rPr>
              <w:pPrChange w:id="62482" w:author="pete jones" w:date="2022-01-04T12:58:00Z">
                <w:pPr>
                  <w:jc w:val="center"/>
                </w:pPr>
              </w:pPrChange>
            </w:pPr>
            <w:ins w:id="62483" w:author="pete jones" w:date="2022-01-04T12:37:00Z">
              <w:r w:rsidRPr="00FA4BC3">
                <w:rPr>
                  <w:rFonts w:eastAsiaTheme="minorEastAsia" w:cstheme="minorHAnsi"/>
                  <w:rPrChange w:id="62484" w:author="pete jones" w:date="2022-01-04T15:00:00Z">
                    <w:rPr>
                      <w:rFonts w:ascii="Calibri" w:hAnsi="Calibri" w:cs="Calibri"/>
                      <w:color w:val="000000"/>
                    </w:rPr>
                  </w:rPrChange>
                </w:rPr>
                <w:t>4</w:t>
              </w:r>
            </w:ins>
          </w:p>
        </w:tc>
        <w:tc>
          <w:tcPr>
            <w:tcW w:w="814" w:type="dxa"/>
            <w:shd w:val="clear" w:color="auto" w:fill="auto"/>
            <w:noWrap/>
            <w:vAlign w:val="center"/>
            <w:tcPrChange w:id="62485" w:author="pete jones" w:date="2022-03-29T17:06:00Z">
              <w:tcPr>
                <w:tcW w:w="814" w:type="dxa"/>
                <w:tcBorders>
                  <w:top w:val="single" w:sz="4" w:space="0" w:color="4472C4"/>
                  <w:left w:val="nil"/>
                  <w:bottom w:val="nil"/>
                  <w:right w:val="nil"/>
                </w:tcBorders>
                <w:shd w:val="clear" w:color="auto" w:fill="auto"/>
                <w:noWrap/>
                <w:vAlign w:val="center"/>
              </w:tcPr>
            </w:tcPrChange>
          </w:tcPr>
          <w:p w14:paraId="5F2ED267" w14:textId="77777777" w:rsidR="00BD0299" w:rsidRPr="00FA4BC3" w:rsidRDefault="00BD0299">
            <w:pPr>
              <w:spacing w:before="0" w:after="0" w:line="240" w:lineRule="auto"/>
              <w:jc w:val="center"/>
              <w:rPr>
                <w:ins w:id="62486" w:author="pete jones" w:date="2022-01-04T12:37:00Z"/>
                <w:rFonts w:eastAsiaTheme="minorEastAsia" w:cstheme="minorHAnsi"/>
              </w:rPr>
              <w:pPrChange w:id="62487" w:author="pete jones" w:date="2022-01-04T12:58:00Z">
                <w:pPr>
                  <w:jc w:val="center"/>
                </w:pPr>
              </w:pPrChange>
            </w:pPr>
          </w:p>
        </w:tc>
        <w:tc>
          <w:tcPr>
            <w:tcW w:w="692" w:type="dxa"/>
            <w:shd w:val="clear" w:color="auto" w:fill="auto"/>
            <w:noWrap/>
            <w:vAlign w:val="center"/>
            <w:tcPrChange w:id="62488" w:author="pete jones" w:date="2022-03-29T17:06:00Z">
              <w:tcPr>
                <w:tcW w:w="692" w:type="dxa"/>
                <w:tcBorders>
                  <w:top w:val="single" w:sz="4" w:space="0" w:color="4472C4"/>
                  <w:left w:val="nil"/>
                  <w:bottom w:val="nil"/>
                  <w:right w:val="nil"/>
                </w:tcBorders>
                <w:shd w:val="clear" w:color="auto" w:fill="auto"/>
                <w:noWrap/>
                <w:vAlign w:val="center"/>
              </w:tcPr>
            </w:tcPrChange>
          </w:tcPr>
          <w:p w14:paraId="224AB20E" w14:textId="77777777" w:rsidR="00BD0299" w:rsidRPr="00FA4BC3" w:rsidRDefault="00BD0299">
            <w:pPr>
              <w:spacing w:before="0" w:after="0" w:line="240" w:lineRule="auto"/>
              <w:jc w:val="center"/>
              <w:rPr>
                <w:ins w:id="62489" w:author="pete jones" w:date="2022-01-04T12:37:00Z"/>
                <w:rFonts w:eastAsiaTheme="minorEastAsia" w:cstheme="minorHAnsi"/>
              </w:rPr>
              <w:pPrChange w:id="62490" w:author="pete jones" w:date="2022-01-04T12:58:00Z">
                <w:pPr>
                  <w:jc w:val="center"/>
                </w:pPr>
              </w:pPrChange>
            </w:pPr>
            <w:ins w:id="62491" w:author="pete jones" w:date="2022-01-04T12:37:00Z">
              <w:r w:rsidRPr="00FA4BC3">
                <w:rPr>
                  <w:rFonts w:eastAsiaTheme="minorEastAsia" w:cstheme="minorHAnsi"/>
                  <w:rPrChange w:id="62492" w:author="pete jones" w:date="2022-01-04T15:00:00Z">
                    <w:rPr>
                      <w:rFonts w:ascii="Calibri" w:hAnsi="Calibri" w:cs="Calibri"/>
                      <w:color w:val="000000"/>
                    </w:rPr>
                  </w:rPrChange>
                </w:rPr>
                <w:t>1</w:t>
              </w:r>
            </w:ins>
          </w:p>
        </w:tc>
        <w:tc>
          <w:tcPr>
            <w:tcW w:w="692" w:type="dxa"/>
            <w:shd w:val="clear" w:color="auto" w:fill="auto"/>
            <w:noWrap/>
            <w:vAlign w:val="center"/>
            <w:tcPrChange w:id="62493" w:author="pete jones" w:date="2022-03-29T17:06:00Z">
              <w:tcPr>
                <w:tcW w:w="692" w:type="dxa"/>
                <w:tcBorders>
                  <w:top w:val="single" w:sz="4" w:space="0" w:color="4472C4"/>
                  <w:left w:val="nil"/>
                  <w:bottom w:val="nil"/>
                  <w:right w:val="nil"/>
                </w:tcBorders>
                <w:shd w:val="clear" w:color="auto" w:fill="auto"/>
                <w:noWrap/>
                <w:vAlign w:val="center"/>
              </w:tcPr>
            </w:tcPrChange>
          </w:tcPr>
          <w:p w14:paraId="269D877F" w14:textId="77777777" w:rsidR="00BD0299" w:rsidRPr="00FA4BC3" w:rsidRDefault="00BD0299">
            <w:pPr>
              <w:spacing w:before="0" w:after="0" w:line="240" w:lineRule="auto"/>
              <w:jc w:val="center"/>
              <w:rPr>
                <w:ins w:id="62494" w:author="pete jones" w:date="2022-01-04T12:37:00Z"/>
                <w:rFonts w:eastAsiaTheme="minorEastAsia" w:cstheme="minorHAnsi"/>
              </w:rPr>
              <w:pPrChange w:id="62495" w:author="pete jones" w:date="2022-01-04T12:58:00Z">
                <w:pPr>
                  <w:jc w:val="center"/>
                </w:pPr>
              </w:pPrChange>
            </w:pPr>
            <w:ins w:id="62496" w:author="pete jones" w:date="2022-01-04T12:37:00Z">
              <w:r w:rsidRPr="00FA4BC3">
                <w:rPr>
                  <w:rFonts w:eastAsiaTheme="minorEastAsia" w:cstheme="minorHAnsi"/>
                  <w:rPrChange w:id="62497" w:author="pete jones" w:date="2022-01-04T15:00:00Z">
                    <w:rPr>
                      <w:rFonts w:ascii="Calibri" w:hAnsi="Calibri" w:cs="Calibri"/>
                      <w:color w:val="000000"/>
                    </w:rPr>
                  </w:rPrChange>
                </w:rPr>
                <w:t>1</w:t>
              </w:r>
            </w:ins>
          </w:p>
        </w:tc>
        <w:tc>
          <w:tcPr>
            <w:tcW w:w="692" w:type="dxa"/>
            <w:shd w:val="clear" w:color="auto" w:fill="auto"/>
            <w:noWrap/>
            <w:vAlign w:val="center"/>
            <w:tcPrChange w:id="62498" w:author="pete jones" w:date="2022-03-29T17:06:00Z">
              <w:tcPr>
                <w:tcW w:w="692" w:type="dxa"/>
                <w:tcBorders>
                  <w:top w:val="single" w:sz="4" w:space="0" w:color="4472C4"/>
                  <w:left w:val="nil"/>
                  <w:bottom w:val="nil"/>
                  <w:right w:val="nil"/>
                </w:tcBorders>
                <w:shd w:val="clear" w:color="auto" w:fill="auto"/>
                <w:noWrap/>
                <w:vAlign w:val="center"/>
              </w:tcPr>
            </w:tcPrChange>
          </w:tcPr>
          <w:p w14:paraId="0463E6C3" w14:textId="77777777" w:rsidR="00BD0299" w:rsidRPr="00FA4BC3" w:rsidRDefault="00BD0299">
            <w:pPr>
              <w:spacing w:before="0" w:after="0" w:line="240" w:lineRule="auto"/>
              <w:jc w:val="center"/>
              <w:rPr>
                <w:ins w:id="62499" w:author="pete jones" w:date="2022-01-04T12:37:00Z"/>
                <w:rFonts w:eastAsiaTheme="minorEastAsia" w:cstheme="minorHAnsi"/>
              </w:rPr>
              <w:pPrChange w:id="62500" w:author="pete jones" w:date="2022-01-04T12:58:00Z">
                <w:pPr>
                  <w:jc w:val="center"/>
                </w:pPr>
              </w:pPrChange>
            </w:pPr>
          </w:p>
        </w:tc>
        <w:tc>
          <w:tcPr>
            <w:tcW w:w="692" w:type="dxa"/>
            <w:shd w:val="clear" w:color="auto" w:fill="auto"/>
            <w:noWrap/>
            <w:vAlign w:val="center"/>
            <w:tcPrChange w:id="62501" w:author="pete jones" w:date="2022-03-29T17:06:00Z">
              <w:tcPr>
                <w:tcW w:w="692" w:type="dxa"/>
                <w:tcBorders>
                  <w:top w:val="single" w:sz="4" w:space="0" w:color="4472C4"/>
                  <w:left w:val="nil"/>
                  <w:bottom w:val="nil"/>
                  <w:right w:val="nil"/>
                </w:tcBorders>
                <w:shd w:val="clear" w:color="auto" w:fill="auto"/>
                <w:noWrap/>
                <w:vAlign w:val="center"/>
              </w:tcPr>
            </w:tcPrChange>
          </w:tcPr>
          <w:p w14:paraId="07986F3B" w14:textId="77777777" w:rsidR="00BD0299" w:rsidRPr="00FF6A71" w:rsidRDefault="00BD0299">
            <w:pPr>
              <w:spacing w:before="0" w:after="0" w:line="240" w:lineRule="auto"/>
              <w:jc w:val="center"/>
              <w:rPr>
                <w:ins w:id="62502" w:author="pete jones" w:date="2022-01-04T12:37:00Z"/>
                <w:rFonts w:eastAsiaTheme="minorEastAsia" w:cstheme="minorHAnsi"/>
                <w:b/>
                <w:bCs/>
                <w:rPrChange w:id="62503" w:author="pete jones" w:date="2022-01-04T13:45:00Z">
                  <w:rPr>
                    <w:ins w:id="62504" w:author="pete jones" w:date="2022-01-04T12:37:00Z"/>
                    <w:rFonts w:eastAsiaTheme="minorEastAsia" w:cstheme="minorHAnsi"/>
                  </w:rPr>
                </w:rPrChange>
              </w:rPr>
              <w:pPrChange w:id="62505" w:author="pete jones" w:date="2022-01-04T12:58:00Z">
                <w:pPr>
                  <w:jc w:val="center"/>
                </w:pPr>
              </w:pPrChange>
            </w:pPr>
          </w:p>
        </w:tc>
      </w:tr>
    </w:tbl>
    <w:p w14:paraId="62AD1F29" w14:textId="74D1FF01" w:rsidR="00BD0299" w:rsidRPr="00FF6A71" w:rsidRDefault="00BD0299" w:rsidP="00BD0299">
      <w:pPr>
        <w:rPr>
          <w:ins w:id="62506" w:author="pete jones" w:date="2022-01-04T12:37:00Z"/>
        </w:rPr>
      </w:pPr>
      <w:ins w:id="62507" w:author="pete jones" w:date="2022-01-04T12:37:00Z">
        <w:r w:rsidRPr="00FF6A71">
          <w:t xml:space="preserve">Q2.11.22 A critical consideration for design is developing products, services, and systems that take account of eco-design principles such as </w:t>
        </w:r>
      </w:ins>
      <w:ins w:id="62508" w:author="pete jones" w:date="2022-03-30T12:25:00Z">
        <w:r w:rsidR="006E7D7D">
          <w:t xml:space="preserve">the </w:t>
        </w:r>
      </w:ins>
      <w:ins w:id="62509" w:author="pete jones" w:date="2022-01-04T12:37:00Z">
        <w:r w:rsidRPr="00FF6A71">
          <w:t>use of green materials, design for dismantling, and increased energy efficiency.</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2510">
          <w:tblGrid>
            <w:gridCol w:w="814"/>
            <w:gridCol w:w="814"/>
            <w:gridCol w:w="814"/>
            <w:gridCol w:w="814"/>
            <w:gridCol w:w="692"/>
            <w:gridCol w:w="692"/>
            <w:gridCol w:w="692"/>
            <w:gridCol w:w="692"/>
          </w:tblGrid>
        </w:tblGridChange>
      </w:tblGrid>
      <w:tr w:rsidR="00BD0299" w:rsidRPr="00FF6A71" w14:paraId="49986652" w14:textId="77777777" w:rsidTr="00015922">
        <w:trPr>
          <w:trHeight w:val="300"/>
          <w:jc w:val="center"/>
          <w:ins w:id="62511" w:author="pete jones" w:date="2022-01-04T12:37:00Z"/>
        </w:trPr>
        <w:tc>
          <w:tcPr>
            <w:tcW w:w="814" w:type="dxa"/>
            <w:shd w:val="clear" w:color="auto" w:fill="E7E6E6" w:themeFill="background2"/>
            <w:vAlign w:val="center"/>
          </w:tcPr>
          <w:p w14:paraId="2691499A" w14:textId="77777777" w:rsidR="00BD0299" w:rsidRPr="00FF6A71" w:rsidRDefault="00BD0299">
            <w:pPr>
              <w:spacing w:before="0" w:after="0" w:line="240" w:lineRule="auto"/>
              <w:jc w:val="center"/>
              <w:rPr>
                <w:ins w:id="62512" w:author="pete jones" w:date="2022-01-04T12:37:00Z"/>
                <w:rFonts w:eastAsiaTheme="minorEastAsia" w:cstheme="minorHAnsi"/>
                <w:b/>
                <w:bCs/>
              </w:rPr>
              <w:pPrChange w:id="62513" w:author="pete jones" w:date="2022-01-04T12:59:00Z">
                <w:pPr>
                  <w:jc w:val="center"/>
                </w:pPr>
              </w:pPrChange>
            </w:pPr>
            <w:ins w:id="62514"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2EC16D64" w14:textId="77777777" w:rsidR="00BD0299" w:rsidRPr="00FF6A71" w:rsidRDefault="00BD0299">
            <w:pPr>
              <w:spacing w:before="0" w:after="0" w:line="240" w:lineRule="auto"/>
              <w:jc w:val="center"/>
              <w:rPr>
                <w:ins w:id="62515" w:author="pete jones" w:date="2022-01-04T12:37:00Z"/>
                <w:rFonts w:eastAsiaTheme="minorEastAsia" w:cstheme="minorHAnsi"/>
                <w:b/>
                <w:bCs/>
              </w:rPr>
              <w:pPrChange w:id="62516" w:author="pete jones" w:date="2022-01-04T12:59:00Z">
                <w:pPr>
                  <w:jc w:val="center"/>
                </w:pPr>
              </w:pPrChange>
            </w:pPr>
            <w:ins w:id="62517"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D8E6401" w14:textId="77777777" w:rsidR="00BD0299" w:rsidRPr="00FF6A71" w:rsidRDefault="00BD0299">
            <w:pPr>
              <w:spacing w:before="0" w:after="0" w:line="240" w:lineRule="auto"/>
              <w:jc w:val="center"/>
              <w:rPr>
                <w:ins w:id="62518" w:author="pete jones" w:date="2022-01-04T12:37:00Z"/>
                <w:rFonts w:eastAsiaTheme="minorEastAsia" w:cstheme="minorHAnsi"/>
                <w:b/>
                <w:bCs/>
              </w:rPr>
              <w:pPrChange w:id="62519" w:author="pete jones" w:date="2022-01-04T12:59:00Z">
                <w:pPr>
                  <w:jc w:val="center"/>
                </w:pPr>
              </w:pPrChange>
            </w:pPr>
            <w:ins w:id="62520"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6A9F498F" w14:textId="77777777" w:rsidR="00BD0299" w:rsidRPr="00FF6A71" w:rsidRDefault="00BD0299">
            <w:pPr>
              <w:spacing w:before="0" w:after="0" w:line="240" w:lineRule="auto"/>
              <w:jc w:val="center"/>
              <w:rPr>
                <w:ins w:id="62521" w:author="pete jones" w:date="2022-01-04T12:37:00Z"/>
                <w:rFonts w:eastAsiaTheme="minorEastAsia" w:cstheme="minorHAnsi"/>
                <w:b/>
                <w:bCs/>
              </w:rPr>
              <w:pPrChange w:id="62522" w:author="pete jones" w:date="2022-01-04T12:59:00Z">
                <w:pPr>
                  <w:jc w:val="center"/>
                </w:pPr>
              </w:pPrChange>
            </w:pPr>
            <w:ins w:id="62523"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BD5F2EC" w14:textId="77777777" w:rsidR="00BD0299" w:rsidRPr="00FF6A71" w:rsidRDefault="00BD0299">
            <w:pPr>
              <w:spacing w:before="0" w:after="0" w:line="240" w:lineRule="auto"/>
              <w:jc w:val="center"/>
              <w:rPr>
                <w:ins w:id="62524" w:author="pete jones" w:date="2022-01-04T12:37:00Z"/>
                <w:rFonts w:eastAsiaTheme="minorEastAsia" w:cstheme="minorHAnsi"/>
                <w:b/>
                <w:bCs/>
              </w:rPr>
              <w:pPrChange w:id="62525" w:author="pete jones" w:date="2022-01-04T12:59:00Z">
                <w:pPr>
                  <w:jc w:val="center"/>
                </w:pPr>
              </w:pPrChange>
            </w:pPr>
            <w:ins w:id="62526"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9D5513A" w14:textId="77777777" w:rsidR="00BD0299" w:rsidRPr="00FF6A71" w:rsidRDefault="00BD0299">
            <w:pPr>
              <w:spacing w:before="0" w:after="0" w:line="240" w:lineRule="auto"/>
              <w:jc w:val="center"/>
              <w:rPr>
                <w:ins w:id="62527" w:author="pete jones" w:date="2022-01-04T12:37:00Z"/>
                <w:rFonts w:eastAsiaTheme="minorEastAsia" w:cstheme="minorHAnsi"/>
                <w:b/>
                <w:bCs/>
              </w:rPr>
              <w:pPrChange w:id="62528" w:author="pete jones" w:date="2022-01-04T12:59:00Z">
                <w:pPr>
                  <w:jc w:val="center"/>
                </w:pPr>
              </w:pPrChange>
            </w:pPr>
            <w:ins w:id="62529"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679A03E5" w14:textId="77777777" w:rsidR="00BD0299" w:rsidRPr="00FF6A71" w:rsidRDefault="00BD0299">
            <w:pPr>
              <w:spacing w:before="0" w:after="0" w:line="240" w:lineRule="auto"/>
              <w:jc w:val="center"/>
              <w:rPr>
                <w:ins w:id="62530" w:author="pete jones" w:date="2022-01-04T12:37:00Z"/>
                <w:rFonts w:eastAsiaTheme="minorEastAsia" w:cstheme="minorHAnsi"/>
                <w:b/>
                <w:bCs/>
              </w:rPr>
              <w:pPrChange w:id="62531" w:author="pete jones" w:date="2022-01-04T12:59:00Z">
                <w:pPr>
                  <w:jc w:val="center"/>
                </w:pPr>
              </w:pPrChange>
            </w:pPr>
            <w:ins w:id="62532"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1A9462A0" w14:textId="77777777" w:rsidR="00BD0299" w:rsidRPr="00FF6A71" w:rsidRDefault="00BD0299">
            <w:pPr>
              <w:spacing w:before="0" w:after="0" w:line="240" w:lineRule="auto"/>
              <w:jc w:val="center"/>
              <w:rPr>
                <w:ins w:id="62533" w:author="pete jones" w:date="2022-01-04T12:37:00Z"/>
                <w:rFonts w:eastAsiaTheme="minorEastAsia" w:cstheme="minorHAnsi"/>
                <w:b/>
                <w:bCs/>
              </w:rPr>
              <w:pPrChange w:id="62534" w:author="pete jones" w:date="2022-01-04T12:59:00Z">
                <w:pPr>
                  <w:jc w:val="center"/>
                </w:pPr>
              </w:pPrChange>
            </w:pPr>
            <w:ins w:id="62535" w:author="pete jones" w:date="2022-01-04T12:37:00Z">
              <w:r w:rsidRPr="00FF6A71">
                <w:rPr>
                  <w:rFonts w:eastAsiaTheme="minorEastAsia" w:cstheme="minorHAnsi"/>
                  <w:b/>
                  <w:bCs/>
                </w:rPr>
                <w:t>7</w:t>
              </w:r>
            </w:ins>
          </w:p>
        </w:tc>
      </w:tr>
      <w:tr w:rsidR="00BD0299" w:rsidRPr="00FF6A71" w14:paraId="0234F5F3" w14:textId="77777777" w:rsidTr="00C77D52">
        <w:tblPrEx>
          <w:tblW w:w="0" w:type="auto"/>
          <w:jc w:val="center"/>
          <w:tblPrExChange w:id="62536" w:author="pete jones" w:date="2022-01-04T12:59:00Z">
            <w:tblPrEx>
              <w:tblW w:w="0" w:type="auto"/>
              <w:jc w:val="center"/>
            </w:tblPrEx>
          </w:tblPrExChange>
        </w:tblPrEx>
        <w:trPr>
          <w:trHeight w:val="300"/>
          <w:jc w:val="center"/>
          <w:ins w:id="62537" w:author="pete jones" w:date="2022-01-04T12:37:00Z"/>
          <w:trPrChange w:id="62538" w:author="pete jones" w:date="2022-01-04T12:59:00Z">
            <w:trPr>
              <w:trHeight w:val="300"/>
              <w:jc w:val="center"/>
            </w:trPr>
          </w:trPrChange>
        </w:trPr>
        <w:tc>
          <w:tcPr>
            <w:tcW w:w="814" w:type="dxa"/>
            <w:vAlign w:val="center"/>
            <w:tcPrChange w:id="62539" w:author="pete jones" w:date="2022-01-04T12:59:00Z">
              <w:tcPr>
                <w:tcW w:w="814" w:type="dxa"/>
                <w:vAlign w:val="center"/>
              </w:tcPr>
            </w:tcPrChange>
          </w:tcPr>
          <w:p w14:paraId="769A3B97" w14:textId="77777777" w:rsidR="00BD0299" w:rsidRPr="00FF6A71" w:rsidRDefault="00BD0299">
            <w:pPr>
              <w:spacing w:before="0" w:after="0" w:line="240" w:lineRule="auto"/>
              <w:jc w:val="center"/>
              <w:rPr>
                <w:ins w:id="62540" w:author="pete jones" w:date="2022-01-04T12:37:00Z"/>
                <w:rFonts w:eastAsiaTheme="minorEastAsia" w:cstheme="minorHAnsi"/>
                <w:b/>
                <w:bCs/>
              </w:rPr>
              <w:pPrChange w:id="62541" w:author="pete jones" w:date="2022-01-04T12:59:00Z">
                <w:pPr>
                  <w:jc w:val="center"/>
                </w:pPr>
              </w:pPrChange>
            </w:pPr>
            <w:ins w:id="62542" w:author="pete jones" w:date="2022-01-04T12:37:00Z">
              <w:r w:rsidRPr="00FF6A71">
                <w:rPr>
                  <w:rFonts w:eastAsiaTheme="minorEastAsia" w:cstheme="minorHAnsi"/>
                  <w:b/>
                  <w:bCs/>
                </w:rPr>
                <w:t>%</w:t>
              </w:r>
            </w:ins>
          </w:p>
        </w:tc>
        <w:tc>
          <w:tcPr>
            <w:tcW w:w="814" w:type="dxa"/>
            <w:shd w:val="clear" w:color="auto" w:fill="auto"/>
            <w:noWrap/>
            <w:vAlign w:val="bottom"/>
            <w:tcPrChange w:id="62543" w:author="pete jones" w:date="2022-01-04T12:59:00Z">
              <w:tcPr>
                <w:tcW w:w="814" w:type="dxa"/>
                <w:tcBorders>
                  <w:top w:val="single" w:sz="4" w:space="0" w:color="4472C4"/>
                  <w:left w:val="nil"/>
                  <w:bottom w:val="nil"/>
                  <w:right w:val="nil"/>
                </w:tcBorders>
                <w:shd w:val="clear" w:color="auto" w:fill="auto"/>
                <w:noWrap/>
                <w:vAlign w:val="bottom"/>
              </w:tcPr>
            </w:tcPrChange>
          </w:tcPr>
          <w:p w14:paraId="15ED0DF6" w14:textId="77777777" w:rsidR="00BD0299" w:rsidRPr="00FA4BC3" w:rsidRDefault="00BD0299">
            <w:pPr>
              <w:spacing w:before="0" w:after="0" w:line="240" w:lineRule="auto"/>
              <w:jc w:val="center"/>
              <w:rPr>
                <w:ins w:id="62544" w:author="pete jones" w:date="2022-01-04T12:37:00Z"/>
                <w:rFonts w:eastAsiaTheme="minorEastAsia" w:cstheme="minorHAnsi"/>
              </w:rPr>
              <w:pPrChange w:id="62545" w:author="pete jones" w:date="2022-01-04T12:59:00Z">
                <w:pPr>
                  <w:jc w:val="center"/>
                </w:pPr>
              </w:pPrChange>
            </w:pPr>
            <w:ins w:id="62546" w:author="pete jones" w:date="2022-01-04T12:37:00Z">
              <w:r w:rsidRPr="00FA4BC3">
                <w:rPr>
                  <w:rFonts w:eastAsiaTheme="minorEastAsia" w:cstheme="minorHAnsi"/>
                  <w:rPrChange w:id="62547" w:author="pete jones" w:date="2022-01-04T15:00:00Z">
                    <w:rPr>
                      <w:rFonts w:ascii="Calibri" w:hAnsi="Calibri" w:cs="Calibri"/>
                      <w:color w:val="000000"/>
                    </w:rPr>
                  </w:rPrChange>
                </w:rPr>
                <w:t>33%</w:t>
              </w:r>
            </w:ins>
          </w:p>
        </w:tc>
        <w:tc>
          <w:tcPr>
            <w:tcW w:w="814" w:type="dxa"/>
            <w:shd w:val="clear" w:color="auto" w:fill="auto"/>
            <w:noWrap/>
            <w:vAlign w:val="bottom"/>
            <w:tcPrChange w:id="62548" w:author="pete jones" w:date="2022-01-04T12:59:00Z">
              <w:tcPr>
                <w:tcW w:w="814" w:type="dxa"/>
                <w:tcBorders>
                  <w:top w:val="single" w:sz="4" w:space="0" w:color="4472C4"/>
                  <w:left w:val="nil"/>
                  <w:bottom w:val="nil"/>
                  <w:right w:val="nil"/>
                </w:tcBorders>
                <w:shd w:val="clear" w:color="auto" w:fill="auto"/>
                <w:noWrap/>
                <w:vAlign w:val="bottom"/>
              </w:tcPr>
            </w:tcPrChange>
          </w:tcPr>
          <w:p w14:paraId="423D64D1" w14:textId="77777777" w:rsidR="00BD0299" w:rsidRPr="00FA4BC3" w:rsidRDefault="00BD0299">
            <w:pPr>
              <w:spacing w:before="0" w:after="0" w:line="240" w:lineRule="auto"/>
              <w:jc w:val="center"/>
              <w:rPr>
                <w:ins w:id="62549" w:author="pete jones" w:date="2022-01-04T12:37:00Z"/>
                <w:rFonts w:eastAsiaTheme="minorEastAsia" w:cstheme="minorHAnsi"/>
              </w:rPr>
              <w:pPrChange w:id="62550" w:author="pete jones" w:date="2022-01-04T12:59:00Z">
                <w:pPr>
                  <w:jc w:val="center"/>
                </w:pPr>
              </w:pPrChange>
            </w:pPr>
            <w:ins w:id="62551" w:author="pete jones" w:date="2022-01-04T12:37:00Z">
              <w:r w:rsidRPr="00FA4BC3">
                <w:rPr>
                  <w:rFonts w:eastAsiaTheme="minorEastAsia" w:cstheme="minorHAnsi"/>
                  <w:rPrChange w:id="62552" w:author="pete jones" w:date="2022-01-04T15:00:00Z">
                    <w:rPr>
                      <w:rFonts w:ascii="Calibri" w:hAnsi="Calibri" w:cs="Calibri"/>
                      <w:color w:val="000000"/>
                    </w:rPr>
                  </w:rPrChange>
                </w:rPr>
                <w:t>44%</w:t>
              </w:r>
            </w:ins>
          </w:p>
        </w:tc>
        <w:tc>
          <w:tcPr>
            <w:tcW w:w="814" w:type="dxa"/>
            <w:shd w:val="clear" w:color="auto" w:fill="auto"/>
            <w:noWrap/>
            <w:vAlign w:val="center"/>
            <w:tcPrChange w:id="62553" w:author="pete jones" w:date="2022-01-04T12:59:00Z">
              <w:tcPr>
                <w:tcW w:w="814" w:type="dxa"/>
                <w:tcBorders>
                  <w:top w:val="single" w:sz="4" w:space="0" w:color="4472C4"/>
                  <w:left w:val="nil"/>
                  <w:bottom w:val="nil"/>
                  <w:right w:val="nil"/>
                </w:tcBorders>
                <w:shd w:val="clear" w:color="auto" w:fill="auto"/>
                <w:noWrap/>
                <w:vAlign w:val="center"/>
              </w:tcPr>
            </w:tcPrChange>
          </w:tcPr>
          <w:p w14:paraId="48518695" w14:textId="77777777" w:rsidR="00BD0299" w:rsidRPr="00FA4BC3" w:rsidRDefault="00BD0299">
            <w:pPr>
              <w:spacing w:before="0" w:after="0" w:line="240" w:lineRule="auto"/>
              <w:jc w:val="center"/>
              <w:rPr>
                <w:ins w:id="62554" w:author="pete jones" w:date="2022-01-04T12:37:00Z"/>
                <w:rFonts w:eastAsiaTheme="minorEastAsia" w:cstheme="minorHAnsi"/>
              </w:rPr>
              <w:pPrChange w:id="62555" w:author="pete jones" w:date="2022-01-04T12:59:00Z">
                <w:pPr>
                  <w:jc w:val="center"/>
                </w:pPr>
              </w:pPrChange>
            </w:pPr>
            <w:ins w:id="62556" w:author="pete jones" w:date="2022-01-04T12:37:00Z">
              <w:r w:rsidRPr="00FA4BC3">
                <w:rPr>
                  <w:rFonts w:eastAsiaTheme="minorEastAsia" w:cstheme="minorHAnsi"/>
                  <w:rPrChange w:id="62557" w:author="pete jones" w:date="2022-01-04T15:00:00Z">
                    <w:rPr>
                      <w:rFonts w:ascii="Calibri" w:hAnsi="Calibri" w:cs="Calibri"/>
                      <w:color w:val="000000"/>
                    </w:rPr>
                  </w:rPrChange>
                </w:rPr>
                <w:t>11%</w:t>
              </w:r>
            </w:ins>
          </w:p>
        </w:tc>
        <w:tc>
          <w:tcPr>
            <w:tcW w:w="692" w:type="dxa"/>
            <w:shd w:val="clear" w:color="auto" w:fill="auto"/>
            <w:noWrap/>
            <w:vAlign w:val="center"/>
            <w:tcPrChange w:id="62558" w:author="pete jones" w:date="2022-01-04T12:59:00Z">
              <w:tcPr>
                <w:tcW w:w="692" w:type="dxa"/>
                <w:tcBorders>
                  <w:top w:val="single" w:sz="4" w:space="0" w:color="4472C4"/>
                  <w:left w:val="nil"/>
                  <w:bottom w:val="nil"/>
                  <w:right w:val="nil"/>
                </w:tcBorders>
                <w:shd w:val="clear" w:color="auto" w:fill="auto"/>
                <w:noWrap/>
                <w:vAlign w:val="center"/>
              </w:tcPr>
            </w:tcPrChange>
          </w:tcPr>
          <w:p w14:paraId="7AA4E81A" w14:textId="77777777" w:rsidR="00BD0299" w:rsidRPr="00FA4BC3" w:rsidRDefault="00BD0299">
            <w:pPr>
              <w:spacing w:before="0" w:after="0" w:line="240" w:lineRule="auto"/>
              <w:jc w:val="center"/>
              <w:rPr>
                <w:ins w:id="62559" w:author="pete jones" w:date="2022-01-04T12:37:00Z"/>
                <w:rFonts w:eastAsiaTheme="minorEastAsia" w:cstheme="minorHAnsi"/>
              </w:rPr>
              <w:pPrChange w:id="62560" w:author="pete jones" w:date="2022-01-04T12:59:00Z">
                <w:pPr>
                  <w:jc w:val="center"/>
                </w:pPr>
              </w:pPrChange>
            </w:pPr>
            <w:ins w:id="62561" w:author="pete jones" w:date="2022-01-04T12:37:00Z">
              <w:r w:rsidRPr="00FA4BC3">
                <w:rPr>
                  <w:rFonts w:eastAsiaTheme="minorEastAsia" w:cstheme="minorHAnsi"/>
                  <w:rPrChange w:id="62562" w:author="pete jones" w:date="2022-01-04T15:00:00Z">
                    <w:rPr>
                      <w:rFonts w:ascii="Calibri" w:hAnsi="Calibri" w:cs="Calibri"/>
                      <w:color w:val="000000"/>
                    </w:rPr>
                  </w:rPrChange>
                </w:rPr>
                <w:t>11%</w:t>
              </w:r>
            </w:ins>
          </w:p>
        </w:tc>
        <w:tc>
          <w:tcPr>
            <w:tcW w:w="692" w:type="dxa"/>
            <w:shd w:val="clear" w:color="auto" w:fill="auto"/>
            <w:noWrap/>
            <w:vAlign w:val="center"/>
            <w:tcPrChange w:id="62563" w:author="pete jones" w:date="2022-01-04T12:59:00Z">
              <w:tcPr>
                <w:tcW w:w="692" w:type="dxa"/>
                <w:tcBorders>
                  <w:top w:val="single" w:sz="4" w:space="0" w:color="4472C4"/>
                  <w:left w:val="nil"/>
                  <w:bottom w:val="nil"/>
                  <w:right w:val="nil"/>
                </w:tcBorders>
                <w:shd w:val="clear" w:color="auto" w:fill="auto"/>
                <w:noWrap/>
                <w:vAlign w:val="center"/>
              </w:tcPr>
            </w:tcPrChange>
          </w:tcPr>
          <w:p w14:paraId="236935D1" w14:textId="77777777" w:rsidR="00BD0299" w:rsidRPr="00FF6A71" w:rsidRDefault="00BD0299">
            <w:pPr>
              <w:spacing w:before="0" w:after="0" w:line="240" w:lineRule="auto"/>
              <w:jc w:val="center"/>
              <w:rPr>
                <w:ins w:id="62564" w:author="pete jones" w:date="2022-01-04T12:37:00Z"/>
                <w:rFonts w:eastAsiaTheme="minorEastAsia" w:cstheme="minorHAnsi"/>
                <w:b/>
                <w:bCs/>
                <w:rPrChange w:id="62565" w:author="pete jones" w:date="2022-01-04T13:45:00Z">
                  <w:rPr>
                    <w:ins w:id="62566" w:author="pete jones" w:date="2022-01-04T12:37:00Z"/>
                    <w:rFonts w:eastAsiaTheme="minorEastAsia" w:cstheme="minorHAnsi"/>
                  </w:rPr>
                </w:rPrChange>
              </w:rPr>
              <w:pPrChange w:id="62567" w:author="pete jones" w:date="2022-01-04T12:59:00Z">
                <w:pPr>
                  <w:jc w:val="center"/>
                </w:pPr>
              </w:pPrChange>
            </w:pPr>
          </w:p>
        </w:tc>
        <w:tc>
          <w:tcPr>
            <w:tcW w:w="692" w:type="dxa"/>
            <w:shd w:val="clear" w:color="auto" w:fill="auto"/>
            <w:noWrap/>
            <w:vAlign w:val="bottom"/>
            <w:tcPrChange w:id="62568" w:author="pete jones" w:date="2022-01-04T12:59:00Z">
              <w:tcPr>
                <w:tcW w:w="692" w:type="dxa"/>
                <w:tcBorders>
                  <w:top w:val="single" w:sz="4" w:space="0" w:color="4472C4"/>
                  <w:left w:val="nil"/>
                  <w:bottom w:val="nil"/>
                  <w:right w:val="nil"/>
                </w:tcBorders>
                <w:shd w:val="clear" w:color="auto" w:fill="auto"/>
                <w:noWrap/>
                <w:vAlign w:val="bottom"/>
              </w:tcPr>
            </w:tcPrChange>
          </w:tcPr>
          <w:p w14:paraId="16425CE2" w14:textId="77777777" w:rsidR="00BD0299" w:rsidRPr="00FF6A71" w:rsidRDefault="00BD0299">
            <w:pPr>
              <w:spacing w:before="0" w:after="0" w:line="240" w:lineRule="auto"/>
              <w:jc w:val="center"/>
              <w:rPr>
                <w:ins w:id="62569" w:author="pete jones" w:date="2022-01-04T12:37:00Z"/>
                <w:rFonts w:eastAsiaTheme="minorEastAsia" w:cstheme="minorHAnsi"/>
                <w:b/>
                <w:bCs/>
                <w:rPrChange w:id="62570" w:author="pete jones" w:date="2022-01-04T13:45:00Z">
                  <w:rPr>
                    <w:ins w:id="62571" w:author="pete jones" w:date="2022-01-04T12:37:00Z"/>
                    <w:rFonts w:eastAsiaTheme="minorEastAsia" w:cstheme="minorHAnsi"/>
                  </w:rPr>
                </w:rPrChange>
              </w:rPr>
              <w:pPrChange w:id="62572" w:author="pete jones" w:date="2022-01-04T12:59:00Z">
                <w:pPr>
                  <w:jc w:val="center"/>
                </w:pPr>
              </w:pPrChange>
            </w:pPr>
          </w:p>
        </w:tc>
        <w:tc>
          <w:tcPr>
            <w:tcW w:w="692" w:type="dxa"/>
            <w:shd w:val="clear" w:color="auto" w:fill="auto"/>
            <w:noWrap/>
            <w:vAlign w:val="bottom"/>
            <w:tcPrChange w:id="62573" w:author="pete jones" w:date="2022-01-04T12:59:00Z">
              <w:tcPr>
                <w:tcW w:w="692" w:type="dxa"/>
                <w:tcBorders>
                  <w:top w:val="single" w:sz="4" w:space="0" w:color="4472C4"/>
                  <w:left w:val="nil"/>
                  <w:bottom w:val="nil"/>
                  <w:right w:val="nil"/>
                </w:tcBorders>
                <w:shd w:val="clear" w:color="auto" w:fill="auto"/>
                <w:noWrap/>
                <w:vAlign w:val="bottom"/>
              </w:tcPr>
            </w:tcPrChange>
          </w:tcPr>
          <w:p w14:paraId="0AF2084C" w14:textId="77777777" w:rsidR="00BD0299" w:rsidRPr="00FF6A71" w:rsidRDefault="00BD0299">
            <w:pPr>
              <w:spacing w:before="0" w:after="0" w:line="240" w:lineRule="auto"/>
              <w:jc w:val="center"/>
              <w:rPr>
                <w:ins w:id="62574" w:author="pete jones" w:date="2022-01-04T12:37:00Z"/>
                <w:rFonts w:eastAsiaTheme="minorEastAsia" w:cstheme="minorHAnsi"/>
                <w:b/>
                <w:bCs/>
                <w:rPrChange w:id="62575" w:author="pete jones" w:date="2022-01-04T13:45:00Z">
                  <w:rPr>
                    <w:ins w:id="62576" w:author="pete jones" w:date="2022-01-04T12:37:00Z"/>
                    <w:rFonts w:eastAsiaTheme="minorEastAsia" w:cstheme="minorHAnsi"/>
                  </w:rPr>
                </w:rPrChange>
              </w:rPr>
              <w:pPrChange w:id="62577" w:author="pete jones" w:date="2022-01-04T12:59:00Z">
                <w:pPr>
                  <w:jc w:val="center"/>
                </w:pPr>
              </w:pPrChange>
            </w:pPr>
          </w:p>
        </w:tc>
      </w:tr>
      <w:tr w:rsidR="00BD0299" w:rsidRPr="00FF6A71" w14:paraId="6908EFD6" w14:textId="77777777" w:rsidTr="00C77D52">
        <w:tblPrEx>
          <w:tblW w:w="0" w:type="auto"/>
          <w:jc w:val="center"/>
          <w:tblPrExChange w:id="62578" w:author="pete jones" w:date="2022-01-04T12:59:00Z">
            <w:tblPrEx>
              <w:tblW w:w="0" w:type="auto"/>
              <w:jc w:val="center"/>
            </w:tblPrEx>
          </w:tblPrExChange>
        </w:tblPrEx>
        <w:trPr>
          <w:trHeight w:val="300"/>
          <w:jc w:val="center"/>
          <w:ins w:id="62579" w:author="pete jones" w:date="2022-01-04T12:37:00Z"/>
          <w:trPrChange w:id="62580" w:author="pete jones" w:date="2022-01-04T12:59:00Z">
            <w:trPr>
              <w:trHeight w:val="300"/>
              <w:jc w:val="center"/>
            </w:trPr>
          </w:trPrChange>
        </w:trPr>
        <w:tc>
          <w:tcPr>
            <w:tcW w:w="814" w:type="dxa"/>
            <w:vAlign w:val="center"/>
            <w:tcPrChange w:id="62581" w:author="pete jones" w:date="2022-01-04T12:59:00Z">
              <w:tcPr>
                <w:tcW w:w="814" w:type="dxa"/>
                <w:vAlign w:val="center"/>
              </w:tcPr>
            </w:tcPrChange>
          </w:tcPr>
          <w:p w14:paraId="44CC1071" w14:textId="77777777" w:rsidR="00BD0299" w:rsidRPr="00FF6A71" w:rsidRDefault="00BD0299">
            <w:pPr>
              <w:spacing w:before="0" w:after="0" w:line="240" w:lineRule="auto"/>
              <w:jc w:val="center"/>
              <w:rPr>
                <w:ins w:id="62582" w:author="pete jones" w:date="2022-01-04T12:37:00Z"/>
                <w:rFonts w:eastAsiaTheme="minorEastAsia" w:cstheme="minorHAnsi"/>
                <w:b/>
                <w:bCs/>
              </w:rPr>
              <w:pPrChange w:id="62583" w:author="pete jones" w:date="2022-01-04T12:59:00Z">
                <w:pPr>
                  <w:jc w:val="center"/>
                </w:pPr>
              </w:pPrChange>
            </w:pPr>
            <w:ins w:id="62584" w:author="pete jones" w:date="2022-01-04T12:37:00Z">
              <w:r w:rsidRPr="00FF6A71">
                <w:rPr>
                  <w:rFonts w:eastAsiaTheme="minorEastAsia" w:cstheme="minorHAnsi"/>
                  <w:b/>
                  <w:bCs/>
                </w:rPr>
                <w:t>Count</w:t>
              </w:r>
            </w:ins>
          </w:p>
        </w:tc>
        <w:tc>
          <w:tcPr>
            <w:tcW w:w="814" w:type="dxa"/>
            <w:shd w:val="clear" w:color="auto" w:fill="auto"/>
            <w:noWrap/>
            <w:vAlign w:val="center"/>
            <w:tcPrChange w:id="62585" w:author="pete jones" w:date="2022-01-04T12:59:00Z">
              <w:tcPr>
                <w:tcW w:w="814" w:type="dxa"/>
                <w:tcBorders>
                  <w:top w:val="single" w:sz="4" w:space="0" w:color="4472C4"/>
                  <w:left w:val="nil"/>
                  <w:bottom w:val="nil"/>
                  <w:right w:val="nil"/>
                </w:tcBorders>
                <w:shd w:val="clear" w:color="auto" w:fill="auto"/>
                <w:noWrap/>
                <w:vAlign w:val="center"/>
              </w:tcPr>
            </w:tcPrChange>
          </w:tcPr>
          <w:p w14:paraId="639F9C7D" w14:textId="77777777" w:rsidR="00BD0299" w:rsidRPr="00FA4BC3" w:rsidRDefault="00BD0299">
            <w:pPr>
              <w:spacing w:before="0" w:after="0" w:line="240" w:lineRule="auto"/>
              <w:jc w:val="center"/>
              <w:rPr>
                <w:ins w:id="62586" w:author="pete jones" w:date="2022-01-04T12:37:00Z"/>
                <w:rFonts w:eastAsiaTheme="minorEastAsia" w:cstheme="minorHAnsi"/>
              </w:rPr>
              <w:pPrChange w:id="62587" w:author="pete jones" w:date="2022-01-04T12:59:00Z">
                <w:pPr>
                  <w:jc w:val="center"/>
                </w:pPr>
              </w:pPrChange>
            </w:pPr>
            <w:ins w:id="62588" w:author="pete jones" w:date="2022-01-04T12:37:00Z">
              <w:r w:rsidRPr="00FA4BC3">
                <w:rPr>
                  <w:rFonts w:eastAsiaTheme="minorEastAsia" w:cstheme="minorHAnsi"/>
                  <w:rPrChange w:id="62589" w:author="pete jones" w:date="2022-01-04T15:00:00Z">
                    <w:rPr>
                      <w:rFonts w:ascii="Calibri" w:hAnsi="Calibri" w:cs="Calibri"/>
                      <w:color w:val="000000"/>
                    </w:rPr>
                  </w:rPrChange>
                </w:rPr>
                <w:t>3</w:t>
              </w:r>
            </w:ins>
          </w:p>
        </w:tc>
        <w:tc>
          <w:tcPr>
            <w:tcW w:w="814" w:type="dxa"/>
            <w:shd w:val="clear" w:color="auto" w:fill="auto"/>
            <w:noWrap/>
            <w:vAlign w:val="center"/>
            <w:tcPrChange w:id="62590" w:author="pete jones" w:date="2022-01-04T12:59:00Z">
              <w:tcPr>
                <w:tcW w:w="814" w:type="dxa"/>
                <w:tcBorders>
                  <w:top w:val="single" w:sz="4" w:space="0" w:color="4472C4"/>
                  <w:left w:val="nil"/>
                  <w:bottom w:val="nil"/>
                  <w:right w:val="nil"/>
                </w:tcBorders>
                <w:shd w:val="clear" w:color="auto" w:fill="auto"/>
                <w:noWrap/>
                <w:vAlign w:val="center"/>
              </w:tcPr>
            </w:tcPrChange>
          </w:tcPr>
          <w:p w14:paraId="7D43454B" w14:textId="77777777" w:rsidR="00BD0299" w:rsidRPr="00FA4BC3" w:rsidRDefault="00BD0299">
            <w:pPr>
              <w:spacing w:before="0" w:after="0" w:line="240" w:lineRule="auto"/>
              <w:jc w:val="center"/>
              <w:rPr>
                <w:ins w:id="62591" w:author="pete jones" w:date="2022-01-04T12:37:00Z"/>
                <w:rFonts w:eastAsiaTheme="minorEastAsia" w:cstheme="minorHAnsi"/>
              </w:rPr>
              <w:pPrChange w:id="62592" w:author="pete jones" w:date="2022-01-04T12:59:00Z">
                <w:pPr>
                  <w:jc w:val="center"/>
                </w:pPr>
              </w:pPrChange>
            </w:pPr>
            <w:ins w:id="62593" w:author="pete jones" w:date="2022-01-04T12:37:00Z">
              <w:r w:rsidRPr="00FA4BC3">
                <w:rPr>
                  <w:rFonts w:eastAsiaTheme="minorEastAsia" w:cstheme="minorHAnsi"/>
                  <w:rPrChange w:id="62594" w:author="pete jones" w:date="2022-01-04T15:00:00Z">
                    <w:rPr>
                      <w:rFonts w:ascii="Calibri" w:hAnsi="Calibri" w:cs="Calibri"/>
                      <w:color w:val="000000"/>
                    </w:rPr>
                  </w:rPrChange>
                </w:rPr>
                <w:t>4</w:t>
              </w:r>
            </w:ins>
          </w:p>
        </w:tc>
        <w:tc>
          <w:tcPr>
            <w:tcW w:w="814" w:type="dxa"/>
            <w:shd w:val="clear" w:color="auto" w:fill="auto"/>
            <w:noWrap/>
            <w:vAlign w:val="center"/>
            <w:tcPrChange w:id="62595" w:author="pete jones" w:date="2022-01-04T12:59:00Z">
              <w:tcPr>
                <w:tcW w:w="814" w:type="dxa"/>
                <w:tcBorders>
                  <w:top w:val="single" w:sz="4" w:space="0" w:color="4472C4"/>
                  <w:left w:val="nil"/>
                  <w:bottom w:val="nil"/>
                  <w:right w:val="nil"/>
                </w:tcBorders>
                <w:shd w:val="clear" w:color="auto" w:fill="auto"/>
                <w:noWrap/>
                <w:vAlign w:val="center"/>
              </w:tcPr>
            </w:tcPrChange>
          </w:tcPr>
          <w:p w14:paraId="18C63EF1" w14:textId="77777777" w:rsidR="00BD0299" w:rsidRPr="00FA4BC3" w:rsidRDefault="00BD0299">
            <w:pPr>
              <w:spacing w:before="0" w:after="0" w:line="240" w:lineRule="auto"/>
              <w:jc w:val="center"/>
              <w:rPr>
                <w:ins w:id="62596" w:author="pete jones" w:date="2022-01-04T12:37:00Z"/>
                <w:rFonts w:eastAsiaTheme="minorEastAsia" w:cstheme="minorHAnsi"/>
              </w:rPr>
              <w:pPrChange w:id="62597" w:author="pete jones" w:date="2022-01-04T12:59:00Z">
                <w:pPr>
                  <w:jc w:val="center"/>
                </w:pPr>
              </w:pPrChange>
            </w:pPr>
            <w:ins w:id="62598" w:author="pete jones" w:date="2022-01-04T12:37:00Z">
              <w:r w:rsidRPr="00FA4BC3">
                <w:rPr>
                  <w:rFonts w:eastAsiaTheme="minorEastAsia" w:cstheme="minorHAnsi"/>
                  <w:rPrChange w:id="62599" w:author="pete jones" w:date="2022-01-04T15:00:00Z">
                    <w:rPr>
                      <w:rFonts w:ascii="Calibri" w:hAnsi="Calibri" w:cs="Calibri"/>
                      <w:color w:val="000000"/>
                    </w:rPr>
                  </w:rPrChange>
                </w:rPr>
                <w:t>1</w:t>
              </w:r>
            </w:ins>
          </w:p>
        </w:tc>
        <w:tc>
          <w:tcPr>
            <w:tcW w:w="692" w:type="dxa"/>
            <w:shd w:val="clear" w:color="auto" w:fill="auto"/>
            <w:noWrap/>
            <w:vAlign w:val="center"/>
            <w:tcPrChange w:id="62600" w:author="pete jones" w:date="2022-01-04T12:59:00Z">
              <w:tcPr>
                <w:tcW w:w="692" w:type="dxa"/>
                <w:tcBorders>
                  <w:top w:val="single" w:sz="4" w:space="0" w:color="4472C4"/>
                  <w:left w:val="nil"/>
                  <w:bottom w:val="nil"/>
                  <w:right w:val="nil"/>
                </w:tcBorders>
                <w:shd w:val="clear" w:color="auto" w:fill="auto"/>
                <w:noWrap/>
                <w:vAlign w:val="center"/>
              </w:tcPr>
            </w:tcPrChange>
          </w:tcPr>
          <w:p w14:paraId="08695E39" w14:textId="77777777" w:rsidR="00BD0299" w:rsidRPr="00FA4BC3" w:rsidRDefault="00BD0299">
            <w:pPr>
              <w:spacing w:before="0" w:after="0" w:line="240" w:lineRule="auto"/>
              <w:jc w:val="center"/>
              <w:rPr>
                <w:ins w:id="62601" w:author="pete jones" w:date="2022-01-04T12:37:00Z"/>
                <w:rFonts w:eastAsiaTheme="minorEastAsia" w:cstheme="minorHAnsi"/>
              </w:rPr>
              <w:pPrChange w:id="62602" w:author="pete jones" w:date="2022-01-04T12:59:00Z">
                <w:pPr>
                  <w:jc w:val="center"/>
                </w:pPr>
              </w:pPrChange>
            </w:pPr>
            <w:ins w:id="62603" w:author="pete jones" w:date="2022-01-04T12:37:00Z">
              <w:r w:rsidRPr="00FA4BC3">
                <w:rPr>
                  <w:rFonts w:eastAsiaTheme="minorEastAsia" w:cstheme="minorHAnsi"/>
                  <w:rPrChange w:id="62604" w:author="pete jones" w:date="2022-01-04T15:00:00Z">
                    <w:rPr>
                      <w:rFonts w:ascii="Calibri" w:hAnsi="Calibri" w:cs="Calibri"/>
                      <w:color w:val="000000"/>
                    </w:rPr>
                  </w:rPrChange>
                </w:rPr>
                <w:t>1</w:t>
              </w:r>
            </w:ins>
          </w:p>
        </w:tc>
        <w:tc>
          <w:tcPr>
            <w:tcW w:w="692" w:type="dxa"/>
            <w:shd w:val="clear" w:color="auto" w:fill="auto"/>
            <w:noWrap/>
            <w:vAlign w:val="center"/>
            <w:tcPrChange w:id="62605" w:author="pete jones" w:date="2022-01-04T12:59:00Z">
              <w:tcPr>
                <w:tcW w:w="692" w:type="dxa"/>
                <w:tcBorders>
                  <w:top w:val="single" w:sz="4" w:space="0" w:color="4472C4"/>
                  <w:left w:val="nil"/>
                  <w:bottom w:val="nil"/>
                  <w:right w:val="nil"/>
                </w:tcBorders>
                <w:shd w:val="clear" w:color="auto" w:fill="auto"/>
                <w:noWrap/>
                <w:vAlign w:val="center"/>
              </w:tcPr>
            </w:tcPrChange>
          </w:tcPr>
          <w:p w14:paraId="4D506CCD" w14:textId="77777777" w:rsidR="00BD0299" w:rsidRPr="00FF6A71" w:rsidRDefault="00BD0299">
            <w:pPr>
              <w:spacing w:before="0" w:after="0" w:line="240" w:lineRule="auto"/>
              <w:jc w:val="center"/>
              <w:rPr>
                <w:ins w:id="62606" w:author="pete jones" w:date="2022-01-04T12:37:00Z"/>
                <w:rFonts w:eastAsiaTheme="minorEastAsia" w:cstheme="minorHAnsi"/>
                <w:b/>
                <w:bCs/>
                <w:rPrChange w:id="62607" w:author="pete jones" w:date="2022-01-04T13:45:00Z">
                  <w:rPr>
                    <w:ins w:id="62608" w:author="pete jones" w:date="2022-01-04T12:37:00Z"/>
                    <w:rFonts w:eastAsiaTheme="minorEastAsia" w:cstheme="minorHAnsi"/>
                  </w:rPr>
                </w:rPrChange>
              </w:rPr>
              <w:pPrChange w:id="62609" w:author="pete jones" w:date="2022-01-04T12:59:00Z">
                <w:pPr>
                  <w:jc w:val="center"/>
                </w:pPr>
              </w:pPrChange>
            </w:pPr>
          </w:p>
        </w:tc>
        <w:tc>
          <w:tcPr>
            <w:tcW w:w="692" w:type="dxa"/>
            <w:shd w:val="clear" w:color="auto" w:fill="auto"/>
            <w:noWrap/>
            <w:vAlign w:val="center"/>
            <w:tcPrChange w:id="62610" w:author="pete jones" w:date="2022-01-04T12:59:00Z">
              <w:tcPr>
                <w:tcW w:w="692" w:type="dxa"/>
                <w:tcBorders>
                  <w:top w:val="single" w:sz="4" w:space="0" w:color="4472C4"/>
                  <w:left w:val="nil"/>
                  <w:bottom w:val="nil"/>
                  <w:right w:val="nil"/>
                </w:tcBorders>
                <w:shd w:val="clear" w:color="auto" w:fill="auto"/>
                <w:noWrap/>
                <w:vAlign w:val="center"/>
              </w:tcPr>
            </w:tcPrChange>
          </w:tcPr>
          <w:p w14:paraId="216AC1E0" w14:textId="77777777" w:rsidR="00BD0299" w:rsidRPr="00FF6A71" w:rsidRDefault="00BD0299">
            <w:pPr>
              <w:spacing w:before="0" w:after="0" w:line="240" w:lineRule="auto"/>
              <w:jc w:val="center"/>
              <w:rPr>
                <w:ins w:id="62611" w:author="pete jones" w:date="2022-01-04T12:37:00Z"/>
                <w:rFonts w:eastAsiaTheme="minorEastAsia" w:cstheme="minorHAnsi"/>
                <w:b/>
                <w:bCs/>
                <w:rPrChange w:id="62612" w:author="pete jones" w:date="2022-01-04T13:45:00Z">
                  <w:rPr>
                    <w:ins w:id="62613" w:author="pete jones" w:date="2022-01-04T12:37:00Z"/>
                    <w:rFonts w:eastAsiaTheme="minorEastAsia" w:cstheme="minorHAnsi"/>
                  </w:rPr>
                </w:rPrChange>
              </w:rPr>
              <w:pPrChange w:id="62614" w:author="pete jones" w:date="2022-01-04T12:59:00Z">
                <w:pPr>
                  <w:jc w:val="center"/>
                </w:pPr>
              </w:pPrChange>
            </w:pPr>
          </w:p>
        </w:tc>
        <w:tc>
          <w:tcPr>
            <w:tcW w:w="692" w:type="dxa"/>
            <w:shd w:val="clear" w:color="auto" w:fill="auto"/>
            <w:noWrap/>
            <w:vAlign w:val="center"/>
            <w:tcPrChange w:id="62615" w:author="pete jones" w:date="2022-01-04T12:59:00Z">
              <w:tcPr>
                <w:tcW w:w="692" w:type="dxa"/>
                <w:tcBorders>
                  <w:top w:val="single" w:sz="4" w:space="0" w:color="4472C4"/>
                  <w:left w:val="nil"/>
                  <w:bottom w:val="nil"/>
                  <w:right w:val="nil"/>
                </w:tcBorders>
                <w:shd w:val="clear" w:color="auto" w:fill="auto"/>
                <w:noWrap/>
                <w:vAlign w:val="center"/>
              </w:tcPr>
            </w:tcPrChange>
          </w:tcPr>
          <w:p w14:paraId="179C7A35" w14:textId="77777777" w:rsidR="00BD0299" w:rsidRPr="00FF6A71" w:rsidRDefault="00BD0299">
            <w:pPr>
              <w:spacing w:before="0" w:after="0" w:line="240" w:lineRule="auto"/>
              <w:jc w:val="center"/>
              <w:rPr>
                <w:ins w:id="62616" w:author="pete jones" w:date="2022-01-04T12:37:00Z"/>
                <w:rFonts w:eastAsiaTheme="minorEastAsia" w:cstheme="minorHAnsi"/>
                <w:b/>
                <w:bCs/>
                <w:rPrChange w:id="62617" w:author="pete jones" w:date="2022-01-04T13:45:00Z">
                  <w:rPr>
                    <w:ins w:id="62618" w:author="pete jones" w:date="2022-01-04T12:37:00Z"/>
                    <w:rFonts w:eastAsiaTheme="minorEastAsia" w:cstheme="minorHAnsi"/>
                  </w:rPr>
                </w:rPrChange>
              </w:rPr>
              <w:pPrChange w:id="62619" w:author="pete jones" w:date="2022-01-04T12:59:00Z">
                <w:pPr>
                  <w:jc w:val="center"/>
                </w:pPr>
              </w:pPrChange>
            </w:pPr>
          </w:p>
        </w:tc>
      </w:tr>
    </w:tbl>
    <w:p w14:paraId="0FF1EEF8" w14:textId="77777777" w:rsidR="00C77D52" w:rsidRPr="00FF6A71" w:rsidRDefault="00C77D52" w:rsidP="00BD0299">
      <w:pPr>
        <w:rPr>
          <w:ins w:id="62620" w:author="pete jones" w:date="2022-01-04T12:59:00Z"/>
        </w:rPr>
      </w:pPr>
    </w:p>
    <w:p w14:paraId="16E5C182" w14:textId="60C6F8AE" w:rsidR="00BD0299" w:rsidRPr="00FF6A71" w:rsidRDefault="00BD0299" w:rsidP="00BD0299">
      <w:pPr>
        <w:rPr>
          <w:ins w:id="62621" w:author="pete jones" w:date="2022-01-04T12:37:00Z"/>
        </w:rPr>
      </w:pPr>
      <w:ins w:id="62622" w:author="pete jones" w:date="2022-01-04T12:37:00Z">
        <w:r w:rsidRPr="00FF6A71">
          <w:t xml:space="preserve">Q2.11.23 Design is </w:t>
        </w:r>
      </w:ins>
      <w:ins w:id="62623" w:author="pete jones" w:date="2022-03-30T12:25:00Z">
        <w:r w:rsidR="006E7D7D">
          <w:t xml:space="preserve">a </w:t>
        </w:r>
      </w:ins>
      <w:ins w:id="62624" w:author="pete jones" w:date="2022-01-04T12:37:00Z">
        <w:r w:rsidRPr="00FF6A71">
          <w:t>"world" creation; everyone engages in design. It is the oldest form of human inquiry</w:t>
        </w:r>
      </w:ins>
      <w:ins w:id="62625" w:author="pete jones" w:date="2022-04-01T14:47:00Z">
        <w:r w:rsidR="00B2191E">
          <w:t>,</w:t>
        </w:r>
      </w:ins>
      <w:ins w:id="62626" w:author="pete jones" w:date="2022-01-04T12:37:00Z">
        <w:r w:rsidRPr="00FF6A71">
          <w:t xml:space="preserve"> giving rise to everything from cosmologies to tool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2627">
          <w:tblGrid>
            <w:gridCol w:w="814"/>
            <w:gridCol w:w="814"/>
            <w:gridCol w:w="814"/>
            <w:gridCol w:w="814"/>
            <w:gridCol w:w="692"/>
            <w:gridCol w:w="692"/>
            <w:gridCol w:w="692"/>
            <w:gridCol w:w="692"/>
          </w:tblGrid>
        </w:tblGridChange>
      </w:tblGrid>
      <w:tr w:rsidR="00BD0299" w:rsidRPr="00FF6A71" w14:paraId="091801F9" w14:textId="77777777" w:rsidTr="00015922">
        <w:trPr>
          <w:trHeight w:val="300"/>
          <w:jc w:val="center"/>
          <w:ins w:id="62628" w:author="pete jones" w:date="2022-01-04T12:37:00Z"/>
        </w:trPr>
        <w:tc>
          <w:tcPr>
            <w:tcW w:w="814" w:type="dxa"/>
            <w:shd w:val="clear" w:color="auto" w:fill="E7E6E6" w:themeFill="background2"/>
            <w:vAlign w:val="center"/>
          </w:tcPr>
          <w:p w14:paraId="073D46C3" w14:textId="77777777" w:rsidR="00BD0299" w:rsidRPr="00FF6A71" w:rsidRDefault="00BD0299">
            <w:pPr>
              <w:spacing w:before="0" w:after="0" w:line="240" w:lineRule="auto"/>
              <w:jc w:val="center"/>
              <w:rPr>
                <w:ins w:id="62629" w:author="pete jones" w:date="2022-01-04T12:37:00Z"/>
                <w:rFonts w:eastAsiaTheme="minorEastAsia" w:cstheme="minorHAnsi"/>
                <w:b/>
                <w:bCs/>
              </w:rPr>
              <w:pPrChange w:id="62630" w:author="pete jones" w:date="2022-01-04T12:59:00Z">
                <w:pPr>
                  <w:jc w:val="center"/>
                </w:pPr>
              </w:pPrChange>
            </w:pPr>
            <w:ins w:id="62631"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4D05299" w14:textId="77777777" w:rsidR="00BD0299" w:rsidRPr="00FF6A71" w:rsidRDefault="00BD0299">
            <w:pPr>
              <w:spacing w:before="0" w:after="0" w:line="240" w:lineRule="auto"/>
              <w:jc w:val="center"/>
              <w:rPr>
                <w:ins w:id="62632" w:author="pete jones" w:date="2022-01-04T12:37:00Z"/>
                <w:rFonts w:eastAsiaTheme="minorEastAsia" w:cstheme="minorHAnsi"/>
                <w:b/>
                <w:bCs/>
              </w:rPr>
              <w:pPrChange w:id="62633" w:author="pete jones" w:date="2022-01-04T12:59:00Z">
                <w:pPr>
                  <w:jc w:val="center"/>
                </w:pPr>
              </w:pPrChange>
            </w:pPr>
            <w:ins w:id="62634"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6FD946B" w14:textId="77777777" w:rsidR="00BD0299" w:rsidRPr="00FF6A71" w:rsidRDefault="00BD0299">
            <w:pPr>
              <w:spacing w:before="0" w:after="0" w:line="240" w:lineRule="auto"/>
              <w:jc w:val="center"/>
              <w:rPr>
                <w:ins w:id="62635" w:author="pete jones" w:date="2022-01-04T12:37:00Z"/>
                <w:rFonts w:eastAsiaTheme="minorEastAsia" w:cstheme="minorHAnsi"/>
                <w:b/>
                <w:bCs/>
              </w:rPr>
              <w:pPrChange w:id="62636" w:author="pete jones" w:date="2022-01-04T12:59:00Z">
                <w:pPr>
                  <w:jc w:val="center"/>
                </w:pPr>
              </w:pPrChange>
            </w:pPr>
            <w:ins w:id="62637"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933A8BB" w14:textId="77777777" w:rsidR="00BD0299" w:rsidRPr="00FF6A71" w:rsidRDefault="00BD0299">
            <w:pPr>
              <w:spacing w:before="0" w:after="0" w:line="240" w:lineRule="auto"/>
              <w:jc w:val="center"/>
              <w:rPr>
                <w:ins w:id="62638" w:author="pete jones" w:date="2022-01-04T12:37:00Z"/>
                <w:rFonts w:eastAsiaTheme="minorEastAsia" w:cstheme="minorHAnsi"/>
                <w:b/>
                <w:bCs/>
              </w:rPr>
              <w:pPrChange w:id="62639" w:author="pete jones" w:date="2022-01-04T12:59:00Z">
                <w:pPr>
                  <w:jc w:val="center"/>
                </w:pPr>
              </w:pPrChange>
            </w:pPr>
            <w:ins w:id="62640"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DDD024C" w14:textId="77777777" w:rsidR="00BD0299" w:rsidRPr="00FF6A71" w:rsidRDefault="00BD0299">
            <w:pPr>
              <w:spacing w:before="0" w:after="0" w:line="240" w:lineRule="auto"/>
              <w:jc w:val="center"/>
              <w:rPr>
                <w:ins w:id="62641" w:author="pete jones" w:date="2022-01-04T12:37:00Z"/>
                <w:rFonts w:eastAsiaTheme="minorEastAsia" w:cstheme="minorHAnsi"/>
                <w:b/>
                <w:bCs/>
              </w:rPr>
              <w:pPrChange w:id="62642" w:author="pete jones" w:date="2022-01-04T12:59:00Z">
                <w:pPr>
                  <w:jc w:val="center"/>
                </w:pPr>
              </w:pPrChange>
            </w:pPr>
            <w:ins w:id="62643"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2ADFAD3" w14:textId="77777777" w:rsidR="00BD0299" w:rsidRPr="00FF6A71" w:rsidRDefault="00BD0299">
            <w:pPr>
              <w:spacing w:before="0" w:after="0" w:line="240" w:lineRule="auto"/>
              <w:jc w:val="center"/>
              <w:rPr>
                <w:ins w:id="62644" w:author="pete jones" w:date="2022-01-04T12:37:00Z"/>
                <w:rFonts w:eastAsiaTheme="minorEastAsia" w:cstheme="minorHAnsi"/>
                <w:b/>
                <w:bCs/>
              </w:rPr>
              <w:pPrChange w:id="62645" w:author="pete jones" w:date="2022-01-04T12:59:00Z">
                <w:pPr>
                  <w:jc w:val="center"/>
                </w:pPr>
              </w:pPrChange>
            </w:pPr>
            <w:ins w:id="62646"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77C22A1" w14:textId="77777777" w:rsidR="00BD0299" w:rsidRPr="00FF6A71" w:rsidRDefault="00BD0299">
            <w:pPr>
              <w:spacing w:before="0" w:after="0" w:line="240" w:lineRule="auto"/>
              <w:jc w:val="center"/>
              <w:rPr>
                <w:ins w:id="62647" w:author="pete jones" w:date="2022-01-04T12:37:00Z"/>
                <w:rFonts w:eastAsiaTheme="minorEastAsia" w:cstheme="minorHAnsi"/>
                <w:b/>
                <w:bCs/>
              </w:rPr>
              <w:pPrChange w:id="62648" w:author="pete jones" w:date="2022-01-04T12:59:00Z">
                <w:pPr>
                  <w:jc w:val="center"/>
                </w:pPr>
              </w:pPrChange>
            </w:pPr>
            <w:ins w:id="62649"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30495A3F" w14:textId="77777777" w:rsidR="00BD0299" w:rsidRPr="00FF6A71" w:rsidRDefault="00BD0299">
            <w:pPr>
              <w:spacing w:before="0" w:after="0" w:line="240" w:lineRule="auto"/>
              <w:jc w:val="center"/>
              <w:rPr>
                <w:ins w:id="62650" w:author="pete jones" w:date="2022-01-04T12:37:00Z"/>
                <w:rFonts w:eastAsiaTheme="minorEastAsia" w:cstheme="minorHAnsi"/>
                <w:b/>
                <w:bCs/>
              </w:rPr>
              <w:pPrChange w:id="62651" w:author="pete jones" w:date="2022-01-04T12:59:00Z">
                <w:pPr>
                  <w:jc w:val="center"/>
                </w:pPr>
              </w:pPrChange>
            </w:pPr>
            <w:ins w:id="62652" w:author="pete jones" w:date="2022-01-04T12:37:00Z">
              <w:r w:rsidRPr="00FF6A71">
                <w:rPr>
                  <w:rFonts w:eastAsiaTheme="minorEastAsia" w:cstheme="minorHAnsi"/>
                  <w:b/>
                  <w:bCs/>
                </w:rPr>
                <w:t>7</w:t>
              </w:r>
            </w:ins>
          </w:p>
        </w:tc>
      </w:tr>
      <w:tr w:rsidR="00BD0299" w:rsidRPr="00FF6A71" w14:paraId="778FD4ED" w14:textId="77777777" w:rsidTr="00C77D52">
        <w:tblPrEx>
          <w:tblW w:w="0" w:type="auto"/>
          <w:jc w:val="center"/>
          <w:tblPrExChange w:id="62653" w:author="pete jones" w:date="2022-01-04T12:59:00Z">
            <w:tblPrEx>
              <w:tblW w:w="0" w:type="auto"/>
              <w:jc w:val="center"/>
            </w:tblPrEx>
          </w:tblPrExChange>
        </w:tblPrEx>
        <w:trPr>
          <w:trHeight w:val="300"/>
          <w:jc w:val="center"/>
          <w:ins w:id="62654" w:author="pete jones" w:date="2022-01-04T12:37:00Z"/>
          <w:trPrChange w:id="62655" w:author="pete jones" w:date="2022-01-04T12:59:00Z">
            <w:trPr>
              <w:trHeight w:val="300"/>
              <w:jc w:val="center"/>
            </w:trPr>
          </w:trPrChange>
        </w:trPr>
        <w:tc>
          <w:tcPr>
            <w:tcW w:w="814" w:type="dxa"/>
            <w:vAlign w:val="center"/>
            <w:tcPrChange w:id="62656" w:author="pete jones" w:date="2022-01-04T12:59:00Z">
              <w:tcPr>
                <w:tcW w:w="814" w:type="dxa"/>
                <w:vAlign w:val="center"/>
              </w:tcPr>
            </w:tcPrChange>
          </w:tcPr>
          <w:p w14:paraId="79107430" w14:textId="77777777" w:rsidR="00BD0299" w:rsidRPr="00FF6A71" w:rsidRDefault="00BD0299">
            <w:pPr>
              <w:spacing w:before="0" w:after="0" w:line="240" w:lineRule="auto"/>
              <w:jc w:val="center"/>
              <w:rPr>
                <w:ins w:id="62657" w:author="pete jones" w:date="2022-01-04T12:37:00Z"/>
                <w:rFonts w:eastAsiaTheme="minorEastAsia" w:cstheme="minorHAnsi"/>
                <w:b/>
                <w:bCs/>
              </w:rPr>
              <w:pPrChange w:id="62658" w:author="pete jones" w:date="2022-01-04T12:59:00Z">
                <w:pPr>
                  <w:jc w:val="center"/>
                </w:pPr>
              </w:pPrChange>
            </w:pPr>
            <w:ins w:id="62659" w:author="pete jones" w:date="2022-01-04T12:37:00Z">
              <w:r w:rsidRPr="00FF6A71">
                <w:rPr>
                  <w:rFonts w:eastAsiaTheme="minorEastAsia" w:cstheme="minorHAnsi"/>
                  <w:b/>
                  <w:bCs/>
                </w:rPr>
                <w:t>%</w:t>
              </w:r>
            </w:ins>
          </w:p>
        </w:tc>
        <w:tc>
          <w:tcPr>
            <w:tcW w:w="814" w:type="dxa"/>
            <w:shd w:val="clear" w:color="auto" w:fill="auto"/>
            <w:noWrap/>
            <w:vAlign w:val="bottom"/>
            <w:tcPrChange w:id="62660" w:author="pete jones" w:date="2022-01-04T12:59:00Z">
              <w:tcPr>
                <w:tcW w:w="814" w:type="dxa"/>
                <w:tcBorders>
                  <w:top w:val="single" w:sz="4" w:space="0" w:color="4472C4"/>
                  <w:left w:val="nil"/>
                  <w:bottom w:val="nil"/>
                  <w:right w:val="nil"/>
                </w:tcBorders>
                <w:shd w:val="clear" w:color="auto" w:fill="auto"/>
                <w:noWrap/>
                <w:vAlign w:val="bottom"/>
              </w:tcPr>
            </w:tcPrChange>
          </w:tcPr>
          <w:p w14:paraId="07464143" w14:textId="77777777" w:rsidR="00BD0299" w:rsidRPr="00FA4BC3" w:rsidRDefault="00BD0299">
            <w:pPr>
              <w:spacing w:before="0" w:after="0" w:line="240" w:lineRule="auto"/>
              <w:jc w:val="center"/>
              <w:rPr>
                <w:ins w:id="62661" w:author="pete jones" w:date="2022-01-04T12:37:00Z"/>
                <w:rFonts w:eastAsiaTheme="minorEastAsia" w:cstheme="minorHAnsi"/>
              </w:rPr>
              <w:pPrChange w:id="62662" w:author="pete jones" w:date="2022-01-04T12:59:00Z">
                <w:pPr>
                  <w:jc w:val="center"/>
                </w:pPr>
              </w:pPrChange>
            </w:pPr>
            <w:ins w:id="62663" w:author="pete jones" w:date="2022-01-04T12:37:00Z">
              <w:r w:rsidRPr="00FA4BC3">
                <w:rPr>
                  <w:rFonts w:eastAsiaTheme="minorEastAsia" w:cstheme="minorHAnsi"/>
                  <w:rPrChange w:id="62664" w:author="pete jones" w:date="2022-01-04T15:01:00Z">
                    <w:rPr>
                      <w:rFonts w:ascii="Calibri" w:hAnsi="Calibri" w:cs="Calibri"/>
                      <w:color w:val="000000"/>
                    </w:rPr>
                  </w:rPrChange>
                </w:rPr>
                <w:t>10%</w:t>
              </w:r>
            </w:ins>
          </w:p>
        </w:tc>
        <w:tc>
          <w:tcPr>
            <w:tcW w:w="814" w:type="dxa"/>
            <w:shd w:val="clear" w:color="auto" w:fill="auto"/>
            <w:noWrap/>
            <w:vAlign w:val="bottom"/>
            <w:tcPrChange w:id="62665" w:author="pete jones" w:date="2022-01-04T12:59:00Z">
              <w:tcPr>
                <w:tcW w:w="814" w:type="dxa"/>
                <w:tcBorders>
                  <w:top w:val="single" w:sz="4" w:space="0" w:color="4472C4"/>
                  <w:left w:val="nil"/>
                  <w:bottom w:val="nil"/>
                  <w:right w:val="nil"/>
                </w:tcBorders>
                <w:shd w:val="clear" w:color="auto" w:fill="auto"/>
                <w:noWrap/>
                <w:vAlign w:val="bottom"/>
              </w:tcPr>
            </w:tcPrChange>
          </w:tcPr>
          <w:p w14:paraId="2D426981" w14:textId="77777777" w:rsidR="00BD0299" w:rsidRPr="00FA4BC3" w:rsidRDefault="00BD0299">
            <w:pPr>
              <w:spacing w:before="0" w:after="0" w:line="240" w:lineRule="auto"/>
              <w:jc w:val="center"/>
              <w:rPr>
                <w:ins w:id="62666" w:author="pete jones" w:date="2022-01-04T12:37:00Z"/>
                <w:rFonts w:eastAsiaTheme="minorEastAsia" w:cstheme="minorHAnsi"/>
              </w:rPr>
              <w:pPrChange w:id="62667" w:author="pete jones" w:date="2022-01-04T12:59:00Z">
                <w:pPr>
                  <w:jc w:val="center"/>
                </w:pPr>
              </w:pPrChange>
            </w:pPr>
            <w:ins w:id="62668" w:author="pete jones" w:date="2022-01-04T12:37:00Z">
              <w:r w:rsidRPr="00FA4BC3">
                <w:rPr>
                  <w:rFonts w:eastAsiaTheme="minorEastAsia" w:cstheme="minorHAnsi"/>
                  <w:rPrChange w:id="62669" w:author="pete jones" w:date="2022-01-04T15:01:00Z">
                    <w:rPr>
                      <w:rFonts w:ascii="Calibri" w:hAnsi="Calibri" w:cs="Calibri"/>
                      <w:color w:val="000000"/>
                    </w:rPr>
                  </w:rPrChange>
                </w:rPr>
                <w:t>50%</w:t>
              </w:r>
            </w:ins>
          </w:p>
        </w:tc>
        <w:tc>
          <w:tcPr>
            <w:tcW w:w="814" w:type="dxa"/>
            <w:shd w:val="clear" w:color="auto" w:fill="auto"/>
            <w:noWrap/>
            <w:vAlign w:val="center"/>
            <w:tcPrChange w:id="62670" w:author="pete jones" w:date="2022-01-04T12:59:00Z">
              <w:tcPr>
                <w:tcW w:w="814" w:type="dxa"/>
                <w:tcBorders>
                  <w:top w:val="single" w:sz="4" w:space="0" w:color="4472C4"/>
                  <w:left w:val="nil"/>
                  <w:bottom w:val="nil"/>
                  <w:right w:val="nil"/>
                </w:tcBorders>
                <w:shd w:val="clear" w:color="auto" w:fill="auto"/>
                <w:noWrap/>
                <w:vAlign w:val="center"/>
              </w:tcPr>
            </w:tcPrChange>
          </w:tcPr>
          <w:p w14:paraId="67D63C3F" w14:textId="77777777" w:rsidR="00BD0299" w:rsidRPr="00FA4BC3" w:rsidRDefault="00BD0299">
            <w:pPr>
              <w:spacing w:before="0" w:after="0" w:line="240" w:lineRule="auto"/>
              <w:jc w:val="center"/>
              <w:rPr>
                <w:ins w:id="62671" w:author="pete jones" w:date="2022-01-04T12:37:00Z"/>
                <w:rFonts w:eastAsiaTheme="minorEastAsia" w:cstheme="minorHAnsi"/>
              </w:rPr>
              <w:pPrChange w:id="62672" w:author="pete jones" w:date="2022-01-04T12:59:00Z">
                <w:pPr>
                  <w:jc w:val="center"/>
                </w:pPr>
              </w:pPrChange>
            </w:pPr>
            <w:ins w:id="62673" w:author="pete jones" w:date="2022-01-04T12:37:00Z">
              <w:r w:rsidRPr="00FA4BC3">
                <w:rPr>
                  <w:rFonts w:eastAsiaTheme="minorEastAsia" w:cstheme="minorHAnsi"/>
                  <w:rPrChange w:id="62674" w:author="pete jones" w:date="2022-01-04T15:01:00Z">
                    <w:rPr>
                      <w:rFonts w:ascii="Calibri" w:hAnsi="Calibri" w:cs="Calibri"/>
                      <w:color w:val="000000"/>
                    </w:rPr>
                  </w:rPrChange>
                </w:rPr>
                <w:t>10%</w:t>
              </w:r>
            </w:ins>
          </w:p>
        </w:tc>
        <w:tc>
          <w:tcPr>
            <w:tcW w:w="692" w:type="dxa"/>
            <w:shd w:val="clear" w:color="auto" w:fill="auto"/>
            <w:noWrap/>
            <w:vAlign w:val="center"/>
            <w:tcPrChange w:id="62675" w:author="pete jones" w:date="2022-01-04T12:59:00Z">
              <w:tcPr>
                <w:tcW w:w="692" w:type="dxa"/>
                <w:tcBorders>
                  <w:top w:val="single" w:sz="4" w:space="0" w:color="4472C4"/>
                  <w:left w:val="nil"/>
                  <w:bottom w:val="nil"/>
                  <w:right w:val="nil"/>
                </w:tcBorders>
                <w:shd w:val="clear" w:color="auto" w:fill="auto"/>
                <w:noWrap/>
                <w:vAlign w:val="center"/>
              </w:tcPr>
            </w:tcPrChange>
          </w:tcPr>
          <w:p w14:paraId="20D23A8B" w14:textId="77777777" w:rsidR="00BD0299" w:rsidRPr="00FA4BC3" w:rsidRDefault="00BD0299">
            <w:pPr>
              <w:spacing w:before="0" w:after="0" w:line="240" w:lineRule="auto"/>
              <w:jc w:val="center"/>
              <w:rPr>
                <w:ins w:id="62676" w:author="pete jones" w:date="2022-01-04T12:37:00Z"/>
                <w:rFonts w:eastAsiaTheme="minorEastAsia" w:cstheme="minorHAnsi"/>
              </w:rPr>
              <w:pPrChange w:id="62677" w:author="pete jones" w:date="2022-01-04T12:59:00Z">
                <w:pPr>
                  <w:jc w:val="center"/>
                </w:pPr>
              </w:pPrChange>
            </w:pPr>
            <w:ins w:id="62678" w:author="pete jones" w:date="2022-01-04T12:37:00Z">
              <w:r w:rsidRPr="00FA4BC3">
                <w:rPr>
                  <w:rFonts w:eastAsiaTheme="minorEastAsia" w:cstheme="minorHAnsi"/>
                  <w:rPrChange w:id="62679" w:author="pete jones" w:date="2022-01-04T15:01:00Z">
                    <w:rPr>
                      <w:rFonts w:ascii="Calibri" w:hAnsi="Calibri" w:cs="Calibri"/>
                      <w:color w:val="000000"/>
                    </w:rPr>
                  </w:rPrChange>
                </w:rPr>
                <w:t>20%</w:t>
              </w:r>
            </w:ins>
          </w:p>
        </w:tc>
        <w:tc>
          <w:tcPr>
            <w:tcW w:w="692" w:type="dxa"/>
            <w:shd w:val="clear" w:color="auto" w:fill="auto"/>
            <w:noWrap/>
            <w:vAlign w:val="center"/>
            <w:tcPrChange w:id="62680" w:author="pete jones" w:date="2022-01-04T12:59:00Z">
              <w:tcPr>
                <w:tcW w:w="692" w:type="dxa"/>
                <w:tcBorders>
                  <w:top w:val="single" w:sz="4" w:space="0" w:color="4472C4"/>
                  <w:left w:val="nil"/>
                  <w:bottom w:val="nil"/>
                  <w:right w:val="nil"/>
                </w:tcBorders>
                <w:shd w:val="clear" w:color="auto" w:fill="auto"/>
                <w:noWrap/>
                <w:vAlign w:val="center"/>
              </w:tcPr>
            </w:tcPrChange>
          </w:tcPr>
          <w:p w14:paraId="3C1CB16D" w14:textId="77777777" w:rsidR="00BD0299" w:rsidRPr="00FA4BC3" w:rsidRDefault="00BD0299">
            <w:pPr>
              <w:spacing w:before="0" w:after="0" w:line="240" w:lineRule="auto"/>
              <w:jc w:val="center"/>
              <w:rPr>
                <w:ins w:id="62681" w:author="pete jones" w:date="2022-01-04T12:37:00Z"/>
                <w:rFonts w:eastAsiaTheme="minorEastAsia" w:cstheme="minorHAnsi"/>
              </w:rPr>
              <w:pPrChange w:id="62682" w:author="pete jones" w:date="2022-01-04T12:59:00Z">
                <w:pPr>
                  <w:jc w:val="center"/>
                </w:pPr>
              </w:pPrChange>
            </w:pPr>
          </w:p>
        </w:tc>
        <w:tc>
          <w:tcPr>
            <w:tcW w:w="692" w:type="dxa"/>
            <w:shd w:val="clear" w:color="auto" w:fill="auto"/>
            <w:noWrap/>
            <w:vAlign w:val="bottom"/>
            <w:tcPrChange w:id="62683" w:author="pete jones" w:date="2022-01-04T12:59:00Z">
              <w:tcPr>
                <w:tcW w:w="692" w:type="dxa"/>
                <w:tcBorders>
                  <w:top w:val="single" w:sz="4" w:space="0" w:color="4472C4"/>
                  <w:left w:val="nil"/>
                  <w:bottom w:val="nil"/>
                  <w:right w:val="nil"/>
                </w:tcBorders>
                <w:shd w:val="clear" w:color="auto" w:fill="auto"/>
                <w:noWrap/>
                <w:vAlign w:val="bottom"/>
              </w:tcPr>
            </w:tcPrChange>
          </w:tcPr>
          <w:p w14:paraId="33CF6EA7" w14:textId="77777777" w:rsidR="00BD0299" w:rsidRPr="00FA4BC3" w:rsidRDefault="00BD0299">
            <w:pPr>
              <w:spacing w:before="0" w:after="0" w:line="240" w:lineRule="auto"/>
              <w:jc w:val="center"/>
              <w:rPr>
                <w:ins w:id="62684" w:author="pete jones" w:date="2022-01-04T12:37:00Z"/>
                <w:rFonts w:eastAsiaTheme="minorEastAsia" w:cstheme="minorHAnsi"/>
              </w:rPr>
              <w:pPrChange w:id="62685" w:author="pete jones" w:date="2022-01-04T12:59:00Z">
                <w:pPr>
                  <w:jc w:val="center"/>
                </w:pPr>
              </w:pPrChange>
            </w:pPr>
            <w:ins w:id="62686" w:author="pete jones" w:date="2022-01-04T12:37:00Z">
              <w:r w:rsidRPr="00FA4BC3">
                <w:rPr>
                  <w:rFonts w:eastAsiaTheme="minorEastAsia" w:cstheme="minorHAnsi"/>
                  <w:rPrChange w:id="62687" w:author="pete jones" w:date="2022-01-04T15:01:00Z">
                    <w:rPr>
                      <w:rFonts w:ascii="Calibri" w:hAnsi="Calibri" w:cs="Calibri"/>
                      <w:color w:val="000000"/>
                    </w:rPr>
                  </w:rPrChange>
                </w:rPr>
                <w:t>10%</w:t>
              </w:r>
            </w:ins>
          </w:p>
        </w:tc>
        <w:tc>
          <w:tcPr>
            <w:tcW w:w="692" w:type="dxa"/>
            <w:shd w:val="clear" w:color="auto" w:fill="auto"/>
            <w:noWrap/>
            <w:vAlign w:val="bottom"/>
            <w:tcPrChange w:id="62688" w:author="pete jones" w:date="2022-01-04T12:59:00Z">
              <w:tcPr>
                <w:tcW w:w="692" w:type="dxa"/>
                <w:tcBorders>
                  <w:top w:val="single" w:sz="4" w:space="0" w:color="4472C4"/>
                  <w:left w:val="nil"/>
                  <w:bottom w:val="nil"/>
                  <w:right w:val="nil"/>
                </w:tcBorders>
                <w:shd w:val="clear" w:color="auto" w:fill="auto"/>
                <w:noWrap/>
                <w:vAlign w:val="bottom"/>
              </w:tcPr>
            </w:tcPrChange>
          </w:tcPr>
          <w:p w14:paraId="37D4BE28" w14:textId="77777777" w:rsidR="00BD0299" w:rsidRPr="00FF6A71" w:rsidRDefault="00BD0299">
            <w:pPr>
              <w:spacing w:before="0" w:after="0" w:line="240" w:lineRule="auto"/>
              <w:jc w:val="center"/>
              <w:rPr>
                <w:ins w:id="62689" w:author="pete jones" w:date="2022-01-04T12:37:00Z"/>
                <w:rFonts w:eastAsiaTheme="minorEastAsia" w:cstheme="minorHAnsi"/>
                <w:b/>
                <w:bCs/>
                <w:rPrChange w:id="62690" w:author="pete jones" w:date="2022-01-04T13:45:00Z">
                  <w:rPr>
                    <w:ins w:id="62691" w:author="pete jones" w:date="2022-01-04T12:37:00Z"/>
                    <w:rFonts w:eastAsiaTheme="minorEastAsia" w:cstheme="minorHAnsi"/>
                  </w:rPr>
                </w:rPrChange>
              </w:rPr>
              <w:pPrChange w:id="62692" w:author="pete jones" w:date="2022-01-04T12:59:00Z">
                <w:pPr>
                  <w:jc w:val="center"/>
                </w:pPr>
              </w:pPrChange>
            </w:pPr>
          </w:p>
        </w:tc>
      </w:tr>
      <w:tr w:rsidR="00BD0299" w:rsidRPr="00FF6A71" w14:paraId="518CAD2A" w14:textId="77777777" w:rsidTr="00C77D52">
        <w:tblPrEx>
          <w:tblW w:w="0" w:type="auto"/>
          <w:jc w:val="center"/>
          <w:tblPrExChange w:id="62693" w:author="pete jones" w:date="2022-01-04T12:59:00Z">
            <w:tblPrEx>
              <w:tblW w:w="0" w:type="auto"/>
              <w:jc w:val="center"/>
            </w:tblPrEx>
          </w:tblPrExChange>
        </w:tblPrEx>
        <w:trPr>
          <w:trHeight w:val="300"/>
          <w:jc w:val="center"/>
          <w:ins w:id="62694" w:author="pete jones" w:date="2022-01-04T12:37:00Z"/>
          <w:trPrChange w:id="62695" w:author="pete jones" w:date="2022-01-04T12:59:00Z">
            <w:trPr>
              <w:trHeight w:val="300"/>
              <w:jc w:val="center"/>
            </w:trPr>
          </w:trPrChange>
        </w:trPr>
        <w:tc>
          <w:tcPr>
            <w:tcW w:w="814" w:type="dxa"/>
            <w:vAlign w:val="center"/>
            <w:tcPrChange w:id="62696" w:author="pete jones" w:date="2022-01-04T12:59:00Z">
              <w:tcPr>
                <w:tcW w:w="814" w:type="dxa"/>
                <w:vAlign w:val="center"/>
              </w:tcPr>
            </w:tcPrChange>
          </w:tcPr>
          <w:p w14:paraId="63E8847A" w14:textId="77777777" w:rsidR="00BD0299" w:rsidRPr="00FF6A71" w:rsidRDefault="00BD0299">
            <w:pPr>
              <w:spacing w:before="0" w:after="0" w:line="240" w:lineRule="auto"/>
              <w:jc w:val="center"/>
              <w:rPr>
                <w:ins w:id="62697" w:author="pete jones" w:date="2022-01-04T12:37:00Z"/>
                <w:rFonts w:eastAsiaTheme="minorEastAsia" w:cstheme="minorHAnsi"/>
                <w:b/>
                <w:bCs/>
              </w:rPr>
              <w:pPrChange w:id="62698" w:author="pete jones" w:date="2022-01-04T12:59:00Z">
                <w:pPr>
                  <w:jc w:val="center"/>
                </w:pPr>
              </w:pPrChange>
            </w:pPr>
            <w:ins w:id="62699" w:author="pete jones" w:date="2022-01-04T12:37:00Z">
              <w:r w:rsidRPr="00FF6A71">
                <w:rPr>
                  <w:rFonts w:eastAsiaTheme="minorEastAsia" w:cstheme="minorHAnsi"/>
                  <w:b/>
                  <w:bCs/>
                </w:rPr>
                <w:t>Count</w:t>
              </w:r>
            </w:ins>
          </w:p>
        </w:tc>
        <w:tc>
          <w:tcPr>
            <w:tcW w:w="814" w:type="dxa"/>
            <w:shd w:val="clear" w:color="auto" w:fill="auto"/>
            <w:noWrap/>
            <w:vAlign w:val="center"/>
            <w:tcPrChange w:id="62700" w:author="pete jones" w:date="2022-01-04T12:59:00Z">
              <w:tcPr>
                <w:tcW w:w="814" w:type="dxa"/>
                <w:tcBorders>
                  <w:top w:val="single" w:sz="4" w:space="0" w:color="4472C4"/>
                  <w:left w:val="nil"/>
                  <w:bottom w:val="nil"/>
                  <w:right w:val="nil"/>
                </w:tcBorders>
                <w:shd w:val="clear" w:color="auto" w:fill="auto"/>
                <w:noWrap/>
                <w:vAlign w:val="center"/>
              </w:tcPr>
            </w:tcPrChange>
          </w:tcPr>
          <w:p w14:paraId="6A2F2A3D" w14:textId="77777777" w:rsidR="00BD0299" w:rsidRPr="00FA4BC3" w:rsidRDefault="00BD0299">
            <w:pPr>
              <w:spacing w:before="0" w:after="0" w:line="240" w:lineRule="auto"/>
              <w:jc w:val="center"/>
              <w:rPr>
                <w:ins w:id="62701" w:author="pete jones" w:date="2022-01-04T12:37:00Z"/>
                <w:rFonts w:eastAsiaTheme="minorEastAsia" w:cstheme="minorHAnsi"/>
              </w:rPr>
              <w:pPrChange w:id="62702" w:author="pete jones" w:date="2022-01-04T12:59:00Z">
                <w:pPr>
                  <w:jc w:val="center"/>
                </w:pPr>
              </w:pPrChange>
            </w:pPr>
            <w:ins w:id="62703" w:author="pete jones" w:date="2022-01-04T12:37:00Z">
              <w:r w:rsidRPr="00FA4BC3">
                <w:rPr>
                  <w:rFonts w:eastAsiaTheme="minorEastAsia" w:cstheme="minorHAnsi"/>
                  <w:rPrChange w:id="62704" w:author="pete jones" w:date="2022-01-04T15:01:00Z">
                    <w:rPr>
                      <w:rFonts w:ascii="Calibri" w:hAnsi="Calibri" w:cs="Calibri"/>
                      <w:color w:val="000000"/>
                    </w:rPr>
                  </w:rPrChange>
                </w:rPr>
                <w:t>1</w:t>
              </w:r>
            </w:ins>
          </w:p>
        </w:tc>
        <w:tc>
          <w:tcPr>
            <w:tcW w:w="814" w:type="dxa"/>
            <w:shd w:val="clear" w:color="auto" w:fill="auto"/>
            <w:noWrap/>
            <w:vAlign w:val="center"/>
            <w:tcPrChange w:id="62705" w:author="pete jones" w:date="2022-01-04T12:59:00Z">
              <w:tcPr>
                <w:tcW w:w="814" w:type="dxa"/>
                <w:tcBorders>
                  <w:top w:val="single" w:sz="4" w:space="0" w:color="4472C4"/>
                  <w:left w:val="nil"/>
                  <w:bottom w:val="nil"/>
                  <w:right w:val="nil"/>
                </w:tcBorders>
                <w:shd w:val="clear" w:color="auto" w:fill="auto"/>
                <w:noWrap/>
                <w:vAlign w:val="center"/>
              </w:tcPr>
            </w:tcPrChange>
          </w:tcPr>
          <w:p w14:paraId="2E7451E9" w14:textId="77777777" w:rsidR="00BD0299" w:rsidRPr="00FA4BC3" w:rsidRDefault="00BD0299">
            <w:pPr>
              <w:spacing w:before="0" w:after="0" w:line="240" w:lineRule="auto"/>
              <w:jc w:val="center"/>
              <w:rPr>
                <w:ins w:id="62706" w:author="pete jones" w:date="2022-01-04T12:37:00Z"/>
                <w:rFonts w:eastAsiaTheme="minorEastAsia" w:cstheme="minorHAnsi"/>
              </w:rPr>
              <w:pPrChange w:id="62707" w:author="pete jones" w:date="2022-01-04T12:59:00Z">
                <w:pPr>
                  <w:jc w:val="center"/>
                </w:pPr>
              </w:pPrChange>
            </w:pPr>
            <w:ins w:id="62708" w:author="pete jones" w:date="2022-01-04T12:37:00Z">
              <w:r w:rsidRPr="00FA4BC3">
                <w:rPr>
                  <w:rFonts w:eastAsiaTheme="minorEastAsia" w:cstheme="minorHAnsi"/>
                  <w:rPrChange w:id="62709" w:author="pete jones" w:date="2022-01-04T15:01:00Z">
                    <w:rPr>
                      <w:rFonts w:ascii="Calibri" w:hAnsi="Calibri" w:cs="Calibri"/>
                      <w:color w:val="000000"/>
                    </w:rPr>
                  </w:rPrChange>
                </w:rPr>
                <w:t>5</w:t>
              </w:r>
            </w:ins>
          </w:p>
        </w:tc>
        <w:tc>
          <w:tcPr>
            <w:tcW w:w="814" w:type="dxa"/>
            <w:shd w:val="clear" w:color="auto" w:fill="auto"/>
            <w:noWrap/>
            <w:vAlign w:val="center"/>
            <w:tcPrChange w:id="62710" w:author="pete jones" w:date="2022-01-04T12:59:00Z">
              <w:tcPr>
                <w:tcW w:w="814" w:type="dxa"/>
                <w:tcBorders>
                  <w:top w:val="single" w:sz="4" w:space="0" w:color="4472C4"/>
                  <w:left w:val="nil"/>
                  <w:bottom w:val="nil"/>
                  <w:right w:val="nil"/>
                </w:tcBorders>
                <w:shd w:val="clear" w:color="auto" w:fill="auto"/>
                <w:noWrap/>
                <w:vAlign w:val="center"/>
              </w:tcPr>
            </w:tcPrChange>
          </w:tcPr>
          <w:p w14:paraId="3F7712C3" w14:textId="77777777" w:rsidR="00BD0299" w:rsidRPr="00FA4BC3" w:rsidRDefault="00BD0299">
            <w:pPr>
              <w:spacing w:before="0" w:after="0" w:line="240" w:lineRule="auto"/>
              <w:jc w:val="center"/>
              <w:rPr>
                <w:ins w:id="62711" w:author="pete jones" w:date="2022-01-04T12:37:00Z"/>
                <w:rFonts w:eastAsiaTheme="minorEastAsia" w:cstheme="minorHAnsi"/>
              </w:rPr>
              <w:pPrChange w:id="62712" w:author="pete jones" w:date="2022-01-04T12:59:00Z">
                <w:pPr>
                  <w:jc w:val="center"/>
                </w:pPr>
              </w:pPrChange>
            </w:pPr>
            <w:ins w:id="62713" w:author="pete jones" w:date="2022-01-04T12:37:00Z">
              <w:r w:rsidRPr="00FA4BC3">
                <w:rPr>
                  <w:rFonts w:eastAsiaTheme="minorEastAsia" w:cstheme="minorHAnsi"/>
                  <w:rPrChange w:id="62714" w:author="pete jones" w:date="2022-01-04T15:01:00Z">
                    <w:rPr>
                      <w:rFonts w:ascii="Calibri" w:hAnsi="Calibri" w:cs="Calibri"/>
                      <w:color w:val="000000"/>
                    </w:rPr>
                  </w:rPrChange>
                </w:rPr>
                <w:t>1</w:t>
              </w:r>
            </w:ins>
          </w:p>
        </w:tc>
        <w:tc>
          <w:tcPr>
            <w:tcW w:w="692" w:type="dxa"/>
            <w:shd w:val="clear" w:color="auto" w:fill="auto"/>
            <w:noWrap/>
            <w:vAlign w:val="center"/>
            <w:tcPrChange w:id="62715" w:author="pete jones" w:date="2022-01-04T12:59:00Z">
              <w:tcPr>
                <w:tcW w:w="692" w:type="dxa"/>
                <w:tcBorders>
                  <w:top w:val="single" w:sz="4" w:space="0" w:color="4472C4"/>
                  <w:left w:val="nil"/>
                  <w:bottom w:val="nil"/>
                  <w:right w:val="nil"/>
                </w:tcBorders>
                <w:shd w:val="clear" w:color="auto" w:fill="auto"/>
                <w:noWrap/>
                <w:vAlign w:val="center"/>
              </w:tcPr>
            </w:tcPrChange>
          </w:tcPr>
          <w:p w14:paraId="5617A8BE" w14:textId="77777777" w:rsidR="00BD0299" w:rsidRPr="00FA4BC3" w:rsidRDefault="00BD0299">
            <w:pPr>
              <w:spacing w:before="0" w:after="0" w:line="240" w:lineRule="auto"/>
              <w:jc w:val="center"/>
              <w:rPr>
                <w:ins w:id="62716" w:author="pete jones" w:date="2022-01-04T12:37:00Z"/>
                <w:rFonts w:eastAsiaTheme="minorEastAsia" w:cstheme="minorHAnsi"/>
              </w:rPr>
              <w:pPrChange w:id="62717" w:author="pete jones" w:date="2022-01-04T12:59:00Z">
                <w:pPr>
                  <w:jc w:val="center"/>
                </w:pPr>
              </w:pPrChange>
            </w:pPr>
            <w:ins w:id="62718" w:author="pete jones" w:date="2022-01-04T12:37:00Z">
              <w:r w:rsidRPr="00FA4BC3">
                <w:rPr>
                  <w:rFonts w:eastAsiaTheme="minorEastAsia" w:cstheme="minorHAnsi"/>
                  <w:rPrChange w:id="62719" w:author="pete jones" w:date="2022-01-04T15:01:00Z">
                    <w:rPr>
                      <w:rFonts w:ascii="Calibri" w:hAnsi="Calibri" w:cs="Calibri"/>
                      <w:color w:val="000000"/>
                    </w:rPr>
                  </w:rPrChange>
                </w:rPr>
                <w:t>2</w:t>
              </w:r>
            </w:ins>
          </w:p>
        </w:tc>
        <w:tc>
          <w:tcPr>
            <w:tcW w:w="692" w:type="dxa"/>
            <w:shd w:val="clear" w:color="auto" w:fill="auto"/>
            <w:noWrap/>
            <w:vAlign w:val="center"/>
            <w:tcPrChange w:id="62720" w:author="pete jones" w:date="2022-01-04T12:59:00Z">
              <w:tcPr>
                <w:tcW w:w="692" w:type="dxa"/>
                <w:tcBorders>
                  <w:top w:val="single" w:sz="4" w:space="0" w:color="4472C4"/>
                  <w:left w:val="nil"/>
                  <w:bottom w:val="nil"/>
                  <w:right w:val="nil"/>
                </w:tcBorders>
                <w:shd w:val="clear" w:color="auto" w:fill="auto"/>
                <w:noWrap/>
                <w:vAlign w:val="center"/>
              </w:tcPr>
            </w:tcPrChange>
          </w:tcPr>
          <w:p w14:paraId="64B15C0F" w14:textId="77777777" w:rsidR="00BD0299" w:rsidRPr="00FA4BC3" w:rsidRDefault="00BD0299">
            <w:pPr>
              <w:spacing w:before="0" w:after="0" w:line="240" w:lineRule="auto"/>
              <w:jc w:val="center"/>
              <w:rPr>
                <w:ins w:id="62721" w:author="pete jones" w:date="2022-01-04T12:37:00Z"/>
                <w:rFonts w:eastAsiaTheme="minorEastAsia" w:cstheme="minorHAnsi"/>
              </w:rPr>
              <w:pPrChange w:id="62722" w:author="pete jones" w:date="2022-01-04T12:59:00Z">
                <w:pPr>
                  <w:jc w:val="center"/>
                </w:pPr>
              </w:pPrChange>
            </w:pPr>
          </w:p>
        </w:tc>
        <w:tc>
          <w:tcPr>
            <w:tcW w:w="692" w:type="dxa"/>
            <w:shd w:val="clear" w:color="auto" w:fill="auto"/>
            <w:noWrap/>
            <w:vAlign w:val="center"/>
            <w:tcPrChange w:id="62723" w:author="pete jones" w:date="2022-01-04T12:59:00Z">
              <w:tcPr>
                <w:tcW w:w="692" w:type="dxa"/>
                <w:tcBorders>
                  <w:top w:val="single" w:sz="4" w:space="0" w:color="4472C4"/>
                  <w:left w:val="nil"/>
                  <w:bottom w:val="nil"/>
                  <w:right w:val="nil"/>
                </w:tcBorders>
                <w:shd w:val="clear" w:color="auto" w:fill="auto"/>
                <w:noWrap/>
                <w:vAlign w:val="center"/>
              </w:tcPr>
            </w:tcPrChange>
          </w:tcPr>
          <w:p w14:paraId="03259FE4" w14:textId="77777777" w:rsidR="00BD0299" w:rsidRPr="00FA4BC3" w:rsidRDefault="00BD0299">
            <w:pPr>
              <w:spacing w:before="0" w:after="0" w:line="240" w:lineRule="auto"/>
              <w:jc w:val="center"/>
              <w:rPr>
                <w:ins w:id="62724" w:author="pete jones" w:date="2022-01-04T12:37:00Z"/>
                <w:rFonts w:eastAsiaTheme="minorEastAsia" w:cstheme="minorHAnsi"/>
              </w:rPr>
              <w:pPrChange w:id="62725" w:author="pete jones" w:date="2022-01-04T12:59:00Z">
                <w:pPr>
                  <w:jc w:val="center"/>
                </w:pPr>
              </w:pPrChange>
            </w:pPr>
            <w:ins w:id="62726" w:author="pete jones" w:date="2022-01-04T12:37:00Z">
              <w:r w:rsidRPr="00FA4BC3">
                <w:rPr>
                  <w:rFonts w:eastAsiaTheme="minorEastAsia" w:cstheme="minorHAnsi"/>
                  <w:rPrChange w:id="62727" w:author="pete jones" w:date="2022-01-04T15:01:00Z">
                    <w:rPr>
                      <w:rFonts w:ascii="Calibri" w:hAnsi="Calibri" w:cs="Calibri"/>
                      <w:color w:val="000000"/>
                    </w:rPr>
                  </w:rPrChange>
                </w:rPr>
                <w:t>1</w:t>
              </w:r>
            </w:ins>
          </w:p>
        </w:tc>
        <w:tc>
          <w:tcPr>
            <w:tcW w:w="692" w:type="dxa"/>
            <w:shd w:val="clear" w:color="auto" w:fill="auto"/>
            <w:noWrap/>
            <w:vAlign w:val="center"/>
            <w:tcPrChange w:id="62728" w:author="pete jones" w:date="2022-01-04T12:59:00Z">
              <w:tcPr>
                <w:tcW w:w="692" w:type="dxa"/>
                <w:tcBorders>
                  <w:top w:val="single" w:sz="4" w:space="0" w:color="4472C4"/>
                  <w:left w:val="nil"/>
                  <w:bottom w:val="nil"/>
                  <w:right w:val="nil"/>
                </w:tcBorders>
                <w:shd w:val="clear" w:color="auto" w:fill="auto"/>
                <w:noWrap/>
                <w:vAlign w:val="center"/>
              </w:tcPr>
            </w:tcPrChange>
          </w:tcPr>
          <w:p w14:paraId="5573ABA5" w14:textId="77777777" w:rsidR="00BD0299" w:rsidRPr="00FF6A71" w:rsidRDefault="00BD0299">
            <w:pPr>
              <w:spacing w:before="0" w:after="0" w:line="240" w:lineRule="auto"/>
              <w:jc w:val="center"/>
              <w:rPr>
                <w:ins w:id="62729" w:author="pete jones" w:date="2022-01-04T12:37:00Z"/>
                <w:rFonts w:eastAsiaTheme="minorEastAsia" w:cstheme="minorHAnsi"/>
                <w:b/>
                <w:bCs/>
                <w:rPrChange w:id="62730" w:author="pete jones" w:date="2022-01-04T13:45:00Z">
                  <w:rPr>
                    <w:ins w:id="62731" w:author="pete jones" w:date="2022-01-04T12:37:00Z"/>
                    <w:rFonts w:eastAsiaTheme="minorEastAsia" w:cstheme="minorHAnsi"/>
                  </w:rPr>
                </w:rPrChange>
              </w:rPr>
              <w:pPrChange w:id="62732" w:author="pete jones" w:date="2022-01-04T12:59:00Z">
                <w:pPr>
                  <w:jc w:val="center"/>
                </w:pPr>
              </w:pPrChange>
            </w:pPr>
          </w:p>
        </w:tc>
      </w:tr>
    </w:tbl>
    <w:p w14:paraId="1CDBF508" w14:textId="2D12A2F5" w:rsidR="00BD0299" w:rsidRPr="00FF6A71" w:rsidRDefault="00BD0299" w:rsidP="00BD0299">
      <w:pPr>
        <w:rPr>
          <w:ins w:id="62733" w:author="pete jones" w:date="2022-01-04T12:37:00Z"/>
        </w:rPr>
      </w:pPr>
      <w:ins w:id="62734" w:author="pete jones" w:date="2022-01-04T12:37:00Z">
        <w:r w:rsidRPr="00FF6A71">
          <w:t xml:space="preserve">Q2.11.24 Design is a learning activity where a designer continuously refines and expands their </w:t>
        </w:r>
      </w:ins>
      <w:ins w:id="62735" w:author="pete jones" w:date="2022-04-01T14:47:00Z">
        <w:r w:rsidR="00B2191E">
          <w:t>design knowledge</w:t>
        </w:r>
      </w:ins>
      <w:ins w:id="62736" w:author="pete jones" w:date="2022-01-04T12:37:00Z">
        <w:r w:rsidRPr="00FF6A71">
          <w: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2737">
          <w:tblGrid>
            <w:gridCol w:w="814"/>
            <w:gridCol w:w="814"/>
            <w:gridCol w:w="814"/>
            <w:gridCol w:w="814"/>
            <w:gridCol w:w="692"/>
            <w:gridCol w:w="692"/>
            <w:gridCol w:w="692"/>
            <w:gridCol w:w="692"/>
          </w:tblGrid>
        </w:tblGridChange>
      </w:tblGrid>
      <w:tr w:rsidR="00BD0299" w:rsidRPr="00FF6A71" w14:paraId="005A793C" w14:textId="77777777" w:rsidTr="00015922">
        <w:trPr>
          <w:trHeight w:val="300"/>
          <w:jc w:val="center"/>
          <w:ins w:id="62738" w:author="pete jones" w:date="2022-01-04T12:37:00Z"/>
        </w:trPr>
        <w:tc>
          <w:tcPr>
            <w:tcW w:w="814" w:type="dxa"/>
            <w:shd w:val="clear" w:color="auto" w:fill="E7E6E6" w:themeFill="background2"/>
            <w:vAlign w:val="center"/>
          </w:tcPr>
          <w:p w14:paraId="3D540667" w14:textId="77777777" w:rsidR="00BD0299" w:rsidRPr="00FF6A71" w:rsidRDefault="00BD0299">
            <w:pPr>
              <w:spacing w:before="0" w:after="0" w:line="240" w:lineRule="auto"/>
              <w:jc w:val="center"/>
              <w:rPr>
                <w:ins w:id="62739" w:author="pete jones" w:date="2022-01-04T12:37:00Z"/>
                <w:rFonts w:eastAsiaTheme="minorEastAsia" w:cstheme="minorHAnsi"/>
                <w:b/>
                <w:bCs/>
              </w:rPr>
              <w:pPrChange w:id="62740" w:author="pete jones" w:date="2022-01-04T12:59:00Z">
                <w:pPr>
                  <w:jc w:val="center"/>
                </w:pPr>
              </w:pPrChange>
            </w:pPr>
            <w:ins w:id="62741"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B8676BB" w14:textId="77777777" w:rsidR="00BD0299" w:rsidRPr="00FF6A71" w:rsidRDefault="00BD0299">
            <w:pPr>
              <w:spacing w:before="0" w:after="0" w:line="240" w:lineRule="auto"/>
              <w:jc w:val="center"/>
              <w:rPr>
                <w:ins w:id="62742" w:author="pete jones" w:date="2022-01-04T12:37:00Z"/>
                <w:rFonts w:eastAsiaTheme="minorEastAsia" w:cstheme="minorHAnsi"/>
                <w:b/>
                <w:bCs/>
              </w:rPr>
              <w:pPrChange w:id="62743" w:author="pete jones" w:date="2022-01-04T12:59:00Z">
                <w:pPr>
                  <w:jc w:val="center"/>
                </w:pPr>
              </w:pPrChange>
            </w:pPr>
            <w:ins w:id="62744"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085D18E" w14:textId="77777777" w:rsidR="00BD0299" w:rsidRPr="00FF6A71" w:rsidRDefault="00BD0299">
            <w:pPr>
              <w:spacing w:before="0" w:after="0" w:line="240" w:lineRule="auto"/>
              <w:jc w:val="center"/>
              <w:rPr>
                <w:ins w:id="62745" w:author="pete jones" w:date="2022-01-04T12:37:00Z"/>
                <w:rFonts w:eastAsiaTheme="minorEastAsia" w:cstheme="minorHAnsi"/>
                <w:b/>
                <w:bCs/>
              </w:rPr>
              <w:pPrChange w:id="62746" w:author="pete jones" w:date="2022-01-04T12:59:00Z">
                <w:pPr>
                  <w:jc w:val="center"/>
                </w:pPr>
              </w:pPrChange>
            </w:pPr>
            <w:ins w:id="62747"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38C50476" w14:textId="77777777" w:rsidR="00BD0299" w:rsidRPr="00FF6A71" w:rsidRDefault="00BD0299">
            <w:pPr>
              <w:spacing w:before="0" w:after="0" w:line="240" w:lineRule="auto"/>
              <w:jc w:val="center"/>
              <w:rPr>
                <w:ins w:id="62748" w:author="pete jones" w:date="2022-01-04T12:37:00Z"/>
                <w:rFonts w:eastAsiaTheme="minorEastAsia" w:cstheme="minorHAnsi"/>
                <w:b/>
                <w:bCs/>
              </w:rPr>
              <w:pPrChange w:id="62749" w:author="pete jones" w:date="2022-01-04T12:59:00Z">
                <w:pPr>
                  <w:jc w:val="center"/>
                </w:pPr>
              </w:pPrChange>
            </w:pPr>
            <w:ins w:id="62750"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948EE77" w14:textId="77777777" w:rsidR="00BD0299" w:rsidRPr="00FF6A71" w:rsidRDefault="00BD0299">
            <w:pPr>
              <w:spacing w:before="0" w:after="0" w:line="240" w:lineRule="auto"/>
              <w:jc w:val="center"/>
              <w:rPr>
                <w:ins w:id="62751" w:author="pete jones" w:date="2022-01-04T12:37:00Z"/>
                <w:rFonts w:eastAsiaTheme="minorEastAsia" w:cstheme="minorHAnsi"/>
                <w:b/>
                <w:bCs/>
              </w:rPr>
              <w:pPrChange w:id="62752" w:author="pete jones" w:date="2022-01-04T12:59:00Z">
                <w:pPr>
                  <w:jc w:val="center"/>
                </w:pPr>
              </w:pPrChange>
            </w:pPr>
            <w:ins w:id="62753"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DF155FF" w14:textId="77777777" w:rsidR="00BD0299" w:rsidRPr="00FF6A71" w:rsidRDefault="00BD0299">
            <w:pPr>
              <w:spacing w:before="0" w:after="0" w:line="240" w:lineRule="auto"/>
              <w:jc w:val="center"/>
              <w:rPr>
                <w:ins w:id="62754" w:author="pete jones" w:date="2022-01-04T12:37:00Z"/>
                <w:rFonts w:eastAsiaTheme="minorEastAsia" w:cstheme="minorHAnsi"/>
                <w:b/>
                <w:bCs/>
              </w:rPr>
              <w:pPrChange w:id="62755" w:author="pete jones" w:date="2022-01-04T12:59:00Z">
                <w:pPr>
                  <w:jc w:val="center"/>
                </w:pPr>
              </w:pPrChange>
            </w:pPr>
            <w:ins w:id="62756"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2E7D00C3" w14:textId="77777777" w:rsidR="00BD0299" w:rsidRPr="00FF6A71" w:rsidRDefault="00BD0299">
            <w:pPr>
              <w:spacing w:before="0" w:after="0" w:line="240" w:lineRule="auto"/>
              <w:jc w:val="center"/>
              <w:rPr>
                <w:ins w:id="62757" w:author="pete jones" w:date="2022-01-04T12:37:00Z"/>
                <w:rFonts w:eastAsiaTheme="minorEastAsia" w:cstheme="minorHAnsi"/>
                <w:b/>
                <w:bCs/>
              </w:rPr>
              <w:pPrChange w:id="62758" w:author="pete jones" w:date="2022-01-04T12:59:00Z">
                <w:pPr>
                  <w:jc w:val="center"/>
                </w:pPr>
              </w:pPrChange>
            </w:pPr>
            <w:ins w:id="62759"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C930CB0" w14:textId="77777777" w:rsidR="00BD0299" w:rsidRPr="00FF6A71" w:rsidRDefault="00BD0299">
            <w:pPr>
              <w:spacing w:before="0" w:after="0" w:line="240" w:lineRule="auto"/>
              <w:jc w:val="center"/>
              <w:rPr>
                <w:ins w:id="62760" w:author="pete jones" w:date="2022-01-04T12:37:00Z"/>
                <w:rFonts w:eastAsiaTheme="minorEastAsia" w:cstheme="minorHAnsi"/>
                <w:b/>
                <w:bCs/>
              </w:rPr>
              <w:pPrChange w:id="62761" w:author="pete jones" w:date="2022-01-04T12:59:00Z">
                <w:pPr>
                  <w:jc w:val="center"/>
                </w:pPr>
              </w:pPrChange>
            </w:pPr>
            <w:ins w:id="62762" w:author="pete jones" w:date="2022-01-04T12:37:00Z">
              <w:r w:rsidRPr="00FF6A71">
                <w:rPr>
                  <w:rFonts w:eastAsiaTheme="minorEastAsia" w:cstheme="minorHAnsi"/>
                  <w:b/>
                  <w:bCs/>
                </w:rPr>
                <w:t>7</w:t>
              </w:r>
            </w:ins>
          </w:p>
        </w:tc>
      </w:tr>
      <w:tr w:rsidR="00BD0299" w:rsidRPr="00FF6A71" w14:paraId="27550287" w14:textId="77777777" w:rsidTr="00C77D52">
        <w:tblPrEx>
          <w:tblW w:w="0" w:type="auto"/>
          <w:jc w:val="center"/>
          <w:tblPrExChange w:id="62763" w:author="pete jones" w:date="2022-01-04T12:59:00Z">
            <w:tblPrEx>
              <w:tblW w:w="0" w:type="auto"/>
              <w:jc w:val="center"/>
            </w:tblPrEx>
          </w:tblPrExChange>
        </w:tblPrEx>
        <w:trPr>
          <w:trHeight w:val="300"/>
          <w:jc w:val="center"/>
          <w:ins w:id="62764" w:author="pete jones" w:date="2022-01-04T12:37:00Z"/>
          <w:trPrChange w:id="62765" w:author="pete jones" w:date="2022-01-04T12:59:00Z">
            <w:trPr>
              <w:trHeight w:val="300"/>
              <w:jc w:val="center"/>
            </w:trPr>
          </w:trPrChange>
        </w:trPr>
        <w:tc>
          <w:tcPr>
            <w:tcW w:w="814" w:type="dxa"/>
            <w:vAlign w:val="center"/>
            <w:tcPrChange w:id="62766" w:author="pete jones" w:date="2022-01-04T12:59:00Z">
              <w:tcPr>
                <w:tcW w:w="814" w:type="dxa"/>
                <w:vAlign w:val="center"/>
              </w:tcPr>
            </w:tcPrChange>
          </w:tcPr>
          <w:p w14:paraId="29E9963D" w14:textId="77777777" w:rsidR="00BD0299" w:rsidRPr="00FF6A71" w:rsidRDefault="00BD0299">
            <w:pPr>
              <w:spacing w:before="0" w:after="0" w:line="240" w:lineRule="auto"/>
              <w:jc w:val="center"/>
              <w:rPr>
                <w:ins w:id="62767" w:author="pete jones" w:date="2022-01-04T12:37:00Z"/>
                <w:rFonts w:eastAsiaTheme="minorEastAsia" w:cstheme="minorHAnsi"/>
                <w:b/>
                <w:bCs/>
              </w:rPr>
              <w:pPrChange w:id="62768" w:author="pete jones" w:date="2022-01-04T12:59:00Z">
                <w:pPr>
                  <w:jc w:val="center"/>
                </w:pPr>
              </w:pPrChange>
            </w:pPr>
            <w:ins w:id="62769" w:author="pete jones" w:date="2022-01-04T12:37:00Z">
              <w:r w:rsidRPr="00FF6A71">
                <w:rPr>
                  <w:rFonts w:eastAsiaTheme="minorEastAsia" w:cstheme="minorHAnsi"/>
                  <w:b/>
                  <w:bCs/>
                </w:rPr>
                <w:t>%</w:t>
              </w:r>
            </w:ins>
          </w:p>
        </w:tc>
        <w:tc>
          <w:tcPr>
            <w:tcW w:w="814" w:type="dxa"/>
            <w:shd w:val="clear" w:color="auto" w:fill="auto"/>
            <w:noWrap/>
            <w:vAlign w:val="bottom"/>
            <w:tcPrChange w:id="62770" w:author="pete jones" w:date="2022-01-04T12:59:00Z">
              <w:tcPr>
                <w:tcW w:w="814" w:type="dxa"/>
                <w:tcBorders>
                  <w:top w:val="single" w:sz="4" w:space="0" w:color="4472C4"/>
                  <w:left w:val="nil"/>
                  <w:bottom w:val="nil"/>
                  <w:right w:val="nil"/>
                </w:tcBorders>
                <w:shd w:val="clear" w:color="auto" w:fill="auto"/>
                <w:noWrap/>
                <w:vAlign w:val="bottom"/>
              </w:tcPr>
            </w:tcPrChange>
          </w:tcPr>
          <w:p w14:paraId="013578C8" w14:textId="77777777" w:rsidR="00BD0299" w:rsidRPr="00FA4BC3" w:rsidRDefault="00BD0299">
            <w:pPr>
              <w:spacing w:before="0" w:after="0" w:line="240" w:lineRule="auto"/>
              <w:jc w:val="center"/>
              <w:rPr>
                <w:ins w:id="62771" w:author="pete jones" w:date="2022-01-04T12:37:00Z"/>
                <w:rFonts w:eastAsiaTheme="minorEastAsia" w:cstheme="minorHAnsi"/>
              </w:rPr>
              <w:pPrChange w:id="62772" w:author="pete jones" w:date="2022-01-04T12:59:00Z">
                <w:pPr>
                  <w:jc w:val="center"/>
                </w:pPr>
              </w:pPrChange>
            </w:pPr>
            <w:ins w:id="62773" w:author="pete jones" w:date="2022-01-04T12:37:00Z">
              <w:r w:rsidRPr="00FA4BC3">
                <w:rPr>
                  <w:rFonts w:eastAsiaTheme="minorEastAsia" w:cstheme="minorHAnsi"/>
                  <w:rPrChange w:id="62774" w:author="pete jones" w:date="2022-01-04T15:01:00Z">
                    <w:rPr>
                      <w:rFonts w:ascii="Calibri" w:hAnsi="Calibri" w:cs="Calibri"/>
                      <w:color w:val="000000"/>
                    </w:rPr>
                  </w:rPrChange>
                </w:rPr>
                <w:t>60%</w:t>
              </w:r>
            </w:ins>
          </w:p>
        </w:tc>
        <w:tc>
          <w:tcPr>
            <w:tcW w:w="814" w:type="dxa"/>
            <w:shd w:val="clear" w:color="auto" w:fill="auto"/>
            <w:noWrap/>
            <w:vAlign w:val="bottom"/>
            <w:tcPrChange w:id="62775" w:author="pete jones" w:date="2022-01-04T12:59:00Z">
              <w:tcPr>
                <w:tcW w:w="814" w:type="dxa"/>
                <w:tcBorders>
                  <w:top w:val="single" w:sz="4" w:space="0" w:color="4472C4"/>
                  <w:left w:val="nil"/>
                  <w:bottom w:val="nil"/>
                  <w:right w:val="nil"/>
                </w:tcBorders>
                <w:shd w:val="clear" w:color="auto" w:fill="auto"/>
                <w:noWrap/>
                <w:vAlign w:val="bottom"/>
              </w:tcPr>
            </w:tcPrChange>
          </w:tcPr>
          <w:p w14:paraId="7B67519E" w14:textId="77777777" w:rsidR="00BD0299" w:rsidRPr="00FA4BC3" w:rsidRDefault="00BD0299">
            <w:pPr>
              <w:spacing w:before="0" w:after="0" w:line="240" w:lineRule="auto"/>
              <w:jc w:val="center"/>
              <w:rPr>
                <w:ins w:id="62776" w:author="pete jones" w:date="2022-01-04T12:37:00Z"/>
                <w:rFonts w:eastAsiaTheme="minorEastAsia" w:cstheme="minorHAnsi"/>
              </w:rPr>
              <w:pPrChange w:id="62777" w:author="pete jones" w:date="2022-01-04T12:59:00Z">
                <w:pPr>
                  <w:jc w:val="center"/>
                </w:pPr>
              </w:pPrChange>
            </w:pPr>
            <w:ins w:id="62778" w:author="pete jones" w:date="2022-01-04T12:37:00Z">
              <w:r w:rsidRPr="00FA4BC3">
                <w:rPr>
                  <w:rFonts w:eastAsiaTheme="minorEastAsia" w:cstheme="minorHAnsi"/>
                  <w:rPrChange w:id="62779" w:author="pete jones" w:date="2022-01-04T15:01:00Z">
                    <w:rPr>
                      <w:rFonts w:ascii="Calibri" w:hAnsi="Calibri" w:cs="Calibri"/>
                      <w:color w:val="000000"/>
                    </w:rPr>
                  </w:rPrChange>
                </w:rPr>
                <w:t>20%</w:t>
              </w:r>
            </w:ins>
          </w:p>
        </w:tc>
        <w:tc>
          <w:tcPr>
            <w:tcW w:w="814" w:type="dxa"/>
            <w:shd w:val="clear" w:color="auto" w:fill="auto"/>
            <w:noWrap/>
            <w:vAlign w:val="center"/>
            <w:tcPrChange w:id="62780" w:author="pete jones" w:date="2022-01-04T12:59:00Z">
              <w:tcPr>
                <w:tcW w:w="814" w:type="dxa"/>
                <w:tcBorders>
                  <w:top w:val="single" w:sz="4" w:space="0" w:color="4472C4"/>
                  <w:left w:val="nil"/>
                  <w:bottom w:val="nil"/>
                  <w:right w:val="nil"/>
                </w:tcBorders>
                <w:shd w:val="clear" w:color="auto" w:fill="auto"/>
                <w:noWrap/>
                <w:vAlign w:val="center"/>
              </w:tcPr>
            </w:tcPrChange>
          </w:tcPr>
          <w:p w14:paraId="45B306BF" w14:textId="77777777" w:rsidR="00BD0299" w:rsidRPr="00FA4BC3" w:rsidRDefault="00BD0299">
            <w:pPr>
              <w:spacing w:before="0" w:after="0" w:line="240" w:lineRule="auto"/>
              <w:jc w:val="center"/>
              <w:rPr>
                <w:ins w:id="62781" w:author="pete jones" w:date="2022-01-04T12:37:00Z"/>
                <w:rFonts w:eastAsiaTheme="minorEastAsia" w:cstheme="minorHAnsi"/>
              </w:rPr>
              <w:pPrChange w:id="62782" w:author="pete jones" w:date="2022-01-04T12:59:00Z">
                <w:pPr>
                  <w:jc w:val="center"/>
                </w:pPr>
              </w:pPrChange>
            </w:pPr>
          </w:p>
        </w:tc>
        <w:tc>
          <w:tcPr>
            <w:tcW w:w="692" w:type="dxa"/>
            <w:shd w:val="clear" w:color="auto" w:fill="auto"/>
            <w:noWrap/>
            <w:vAlign w:val="center"/>
            <w:tcPrChange w:id="62783" w:author="pete jones" w:date="2022-01-04T12:59:00Z">
              <w:tcPr>
                <w:tcW w:w="692" w:type="dxa"/>
                <w:tcBorders>
                  <w:top w:val="single" w:sz="4" w:space="0" w:color="4472C4"/>
                  <w:left w:val="nil"/>
                  <w:bottom w:val="nil"/>
                  <w:right w:val="nil"/>
                </w:tcBorders>
                <w:shd w:val="clear" w:color="auto" w:fill="auto"/>
                <w:noWrap/>
                <w:vAlign w:val="center"/>
              </w:tcPr>
            </w:tcPrChange>
          </w:tcPr>
          <w:p w14:paraId="0016A56F" w14:textId="77777777" w:rsidR="00BD0299" w:rsidRPr="00FA4BC3" w:rsidRDefault="00BD0299">
            <w:pPr>
              <w:spacing w:before="0" w:after="0" w:line="240" w:lineRule="auto"/>
              <w:jc w:val="center"/>
              <w:rPr>
                <w:ins w:id="62784" w:author="pete jones" w:date="2022-01-04T12:37:00Z"/>
                <w:rFonts w:eastAsiaTheme="minorEastAsia" w:cstheme="minorHAnsi"/>
              </w:rPr>
              <w:pPrChange w:id="62785" w:author="pete jones" w:date="2022-01-04T12:59:00Z">
                <w:pPr>
                  <w:jc w:val="center"/>
                </w:pPr>
              </w:pPrChange>
            </w:pPr>
            <w:ins w:id="62786" w:author="pete jones" w:date="2022-01-04T12:37:00Z">
              <w:r w:rsidRPr="00FA4BC3">
                <w:rPr>
                  <w:rFonts w:eastAsiaTheme="minorEastAsia" w:cstheme="minorHAnsi"/>
                  <w:rPrChange w:id="62787" w:author="pete jones" w:date="2022-01-04T15:01:00Z">
                    <w:rPr>
                      <w:rFonts w:ascii="Calibri" w:hAnsi="Calibri" w:cs="Calibri"/>
                      <w:color w:val="000000"/>
                    </w:rPr>
                  </w:rPrChange>
                </w:rPr>
                <w:t>10%</w:t>
              </w:r>
            </w:ins>
          </w:p>
        </w:tc>
        <w:tc>
          <w:tcPr>
            <w:tcW w:w="692" w:type="dxa"/>
            <w:shd w:val="clear" w:color="auto" w:fill="auto"/>
            <w:noWrap/>
            <w:vAlign w:val="center"/>
            <w:tcPrChange w:id="62788" w:author="pete jones" w:date="2022-01-04T12:59:00Z">
              <w:tcPr>
                <w:tcW w:w="692" w:type="dxa"/>
                <w:tcBorders>
                  <w:top w:val="single" w:sz="4" w:space="0" w:color="4472C4"/>
                  <w:left w:val="nil"/>
                  <w:bottom w:val="nil"/>
                  <w:right w:val="nil"/>
                </w:tcBorders>
                <w:shd w:val="clear" w:color="auto" w:fill="auto"/>
                <w:noWrap/>
                <w:vAlign w:val="center"/>
              </w:tcPr>
            </w:tcPrChange>
          </w:tcPr>
          <w:p w14:paraId="7FD530D8" w14:textId="77777777" w:rsidR="00BD0299" w:rsidRPr="00FA4BC3" w:rsidRDefault="00BD0299">
            <w:pPr>
              <w:spacing w:before="0" w:after="0" w:line="240" w:lineRule="auto"/>
              <w:jc w:val="center"/>
              <w:rPr>
                <w:ins w:id="62789" w:author="pete jones" w:date="2022-01-04T12:37:00Z"/>
                <w:rFonts w:eastAsiaTheme="minorEastAsia" w:cstheme="minorHAnsi"/>
              </w:rPr>
              <w:pPrChange w:id="62790" w:author="pete jones" w:date="2022-01-04T12:59:00Z">
                <w:pPr>
                  <w:jc w:val="center"/>
                </w:pPr>
              </w:pPrChange>
            </w:pPr>
            <w:ins w:id="62791" w:author="pete jones" w:date="2022-01-04T12:37:00Z">
              <w:r w:rsidRPr="00FA4BC3">
                <w:rPr>
                  <w:rFonts w:eastAsiaTheme="minorEastAsia" w:cstheme="minorHAnsi"/>
                  <w:rPrChange w:id="62792" w:author="pete jones" w:date="2022-01-04T15:01:00Z">
                    <w:rPr>
                      <w:rFonts w:ascii="Calibri" w:hAnsi="Calibri" w:cs="Calibri"/>
                      <w:color w:val="000000"/>
                    </w:rPr>
                  </w:rPrChange>
                </w:rPr>
                <w:t>10%</w:t>
              </w:r>
            </w:ins>
          </w:p>
        </w:tc>
        <w:tc>
          <w:tcPr>
            <w:tcW w:w="692" w:type="dxa"/>
            <w:shd w:val="clear" w:color="auto" w:fill="auto"/>
            <w:noWrap/>
            <w:vAlign w:val="bottom"/>
            <w:tcPrChange w:id="62793" w:author="pete jones" w:date="2022-01-04T12:59:00Z">
              <w:tcPr>
                <w:tcW w:w="692" w:type="dxa"/>
                <w:tcBorders>
                  <w:top w:val="single" w:sz="4" w:space="0" w:color="4472C4"/>
                  <w:left w:val="nil"/>
                  <w:bottom w:val="nil"/>
                  <w:right w:val="nil"/>
                </w:tcBorders>
                <w:shd w:val="clear" w:color="auto" w:fill="auto"/>
                <w:noWrap/>
                <w:vAlign w:val="bottom"/>
              </w:tcPr>
            </w:tcPrChange>
          </w:tcPr>
          <w:p w14:paraId="30BFBE0A" w14:textId="77777777" w:rsidR="00BD0299" w:rsidRPr="00FF6A71" w:rsidRDefault="00BD0299">
            <w:pPr>
              <w:spacing w:before="0" w:after="0" w:line="240" w:lineRule="auto"/>
              <w:jc w:val="center"/>
              <w:rPr>
                <w:ins w:id="62794" w:author="pete jones" w:date="2022-01-04T12:37:00Z"/>
                <w:rFonts w:eastAsiaTheme="minorEastAsia" w:cstheme="minorHAnsi"/>
                <w:b/>
                <w:bCs/>
                <w:rPrChange w:id="62795" w:author="pete jones" w:date="2022-01-04T13:45:00Z">
                  <w:rPr>
                    <w:ins w:id="62796" w:author="pete jones" w:date="2022-01-04T12:37:00Z"/>
                    <w:rFonts w:eastAsiaTheme="minorEastAsia" w:cstheme="minorHAnsi"/>
                  </w:rPr>
                </w:rPrChange>
              </w:rPr>
              <w:pPrChange w:id="62797" w:author="pete jones" w:date="2022-01-04T12:59:00Z">
                <w:pPr>
                  <w:jc w:val="center"/>
                </w:pPr>
              </w:pPrChange>
            </w:pPr>
          </w:p>
        </w:tc>
        <w:tc>
          <w:tcPr>
            <w:tcW w:w="692" w:type="dxa"/>
            <w:shd w:val="clear" w:color="auto" w:fill="auto"/>
            <w:noWrap/>
            <w:vAlign w:val="bottom"/>
            <w:tcPrChange w:id="62798" w:author="pete jones" w:date="2022-01-04T12:59:00Z">
              <w:tcPr>
                <w:tcW w:w="692" w:type="dxa"/>
                <w:tcBorders>
                  <w:top w:val="single" w:sz="4" w:space="0" w:color="4472C4"/>
                  <w:left w:val="nil"/>
                  <w:bottom w:val="nil"/>
                  <w:right w:val="nil"/>
                </w:tcBorders>
                <w:shd w:val="clear" w:color="auto" w:fill="auto"/>
                <w:noWrap/>
                <w:vAlign w:val="bottom"/>
              </w:tcPr>
            </w:tcPrChange>
          </w:tcPr>
          <w:p w14:paraId="46EA5894" w14:textId="77777777" w:rsidR="00BD0299" w:rsidRPr="00FF6A71" w:rsidRDefault="00BD0299">
            <w:pPr>
              <w:spacing w:before="0" w:after="0" w:line="240" w:lineRule="auto"/>
              <w:jc w:val="center"/>
              <w:rPr>
                <w:ins w:id="62799" w:author="pete jones" w:date="2022-01-04T12:37:00Z"/>
                <w:rFonts w:eastAsiaTheme="minorEastAsia" w:cstheme="minorHAnsi"/>
                <w:b/>
                <w:bCs/>
                <w:rPrChange w:id="62800" w:author="pete jones" w:date="2022-01-04T13:45:00Z">
                  <w:rPr>
                    <w:ins w:id="62801" w:author="pete jones" w:date="2022-01-04T12:37:00Z"/>
                    <w:rFonts w:eastAsiaTheme="minorEastAsia" w:cstheme="minorHAnsi"/>
                  </w:rPr>
                </w:rPrChange>
              </w:rPr>
              <w:pPrChange w:id="62802" w:author="pete jones" w:date="2022-01-04T12:59:00Z">
                <w:pPr>
                  <w:jc w:val="center"/>
                </w:pPr>
              </w:pPrChange>
            </w:pPr>
          </w:p>
        </w:tc>
      </w:tr>
      <w:tr w:rsidR="00BD0299" w:rsidRPr="00FF6A71" w14:paraId="7A854A4E" w14:textId="77777777" w:rsidTr="00C77D52">
        <w:tblPrEx>
          <w:tblW w:w="0" w:type="auto"/>
          <w:jc w:val="center"/>
          <w:tblPrExChange w:id="62803" w:author="pete jones" w:date="2022-01-04T12:59:00Z">
            <w:tblPrEx>
              <w:tblW w:w="0" w:type="auto"/>
              <w:jc w:val="center"/>
            </w:tblPrEx>
          </w:tblPrExChange>
        </w:tblPrEx>
        <w:trPr>
          <w:trHeight w:val="300"/>
          <w:jc w:val="center"/>
          <w:ins w:id="62804" w:author="pete jones" w:date="2022-01-04T12:37:00Z"/>
          <w:trPrChange w:id="62805" w:author="pete jones" w:date="2022-01-04T12:59:00Z">
            <w:trPr>
              <w:trHeight w:val="300"/>
              <w:jc w:val="center"/>
            </w:trPr>
          </w:trPrChange>
        </w:trPr>
        <w:tc>
          <w:tcPr>
            <w:tcW w:w="814" w:type="dxa"/>
            <w:vAlign w:val="center"/>
            <w:tcPrChange w:id="62806" w:author="pete jones" w:date="2022-01-04T12:59:00Z">
              <w:tcPr>
                <w:tcW w:w="814" w:type="dxa"/>
                <w:vAlign w:val="center"/>
              </w:tcPr>
            </w:tcPrChange>
          </w:tcPr>
          <w:p w14:paraId="034EC9F1" w14:textId="77777777" w:rsidR="00BD0299" w:rsidRPr="00FF6A71" w:rsidRDefault="00BD0299">
            <w:pPr>
              <w:spacing w:before="0" w:after="0" w:line="240" w:lineRule="auto"/>
              <w:jc w:val="center"/>
              <w:rPr>
                <w:ins w:id="62807" w:author="pete jones" w:date="2022-01-04T12:37:00Z"/>
                <w:rFonts w:eastAsiaTheme="minorEastAsia" w:cstheme="minorHAnsi"/>
                <w:b/>
                <w:bCs/>
              </w:rPr>
              <w:pPrChange w:id="62808" w:author="pete jones" w:date="2022-01-04T12:59:00Z">
                <w:pPr>
                  <w:jc w:val="center"/>
                </w:pPr>
              </w:pPrChange>
            </w:pPr>
            <w:ins w:id="62809" w:author="pete jones" w:date="2022-01-04T12:37:00Z">
              <w:r w:rsidRPr="00FF6A71">
                <w:rPr>
                  <w:rFonts w:eastAsiaTheme="minorEastAsia" w:cstheme="minorHAnsi"/>
                  <w:b/>
                  <w:bCs/>
                </w:rPr>
                <w:t>Count</w:t>
              </w:r>
            </w:ins>
          </w:p>
        </w:tc>
        <w:tc>
          <w:tcPr>
            <w:tcW w:w="814" w:type="dxa"/>
            <w:shd w:val="clear" w:color="auto" w:fill="auto"/>
            <w:noWrap/>
            <w:vAlign w:val="center"/>
            <w:tcPrChange w:id="62810" w:author="pete jones" w:date="2022-01-04T12:59:00Z">
              <w:tcPr>
                <w:tcW w:w="814" w:type="dxa"/>
                <w:tcBorders>
                  <w:top w:val="single" w:sz="4" w:space="0" w:color="4472C4"/>
                  <w:left w:val="nil"/>
                  <w:bottom w:val="nil"/>
                  <w:right w:val="nil"/>
                </w:tcBorders>
                <w:shd w:val="clear" w:color="auto" w:fill="auto"/>
                <w:noWrap/>
                <w:vAlign w:val="center"/>
              </w:tcPr>
            </w:tcPrChange>
          </w:tcPr>
          <w:p w14:paraId="00A5CE50" w14:textId="77777777" w:rsidR="00BD0299" w:rsidRPr="00FA4BC3" w:rsidRDefault="00BD0299">
            <w:pPr>
              <w:spacing w:before="0" w:after="0" w:line="240" w:lineRule="auto"/>
              <w:jc w:val="center"/>
              <w:rPr>
                <w:ins w:id="62811" w:author="pete jones" w:date="2022-01-04T12:37:00Z"/>
                <w:rFonts w:eastAsiaTheme="minorEastAsia" w:cstheme="minorHAnsi"/>
              </w:rPr>
              <w:pPrChange w:id="62812" w:author="pete jones" w:date="2022-01-04T12:59:00Z">
                <w:pPr>
                  <w:jc w:val="center"/>
                </w:pPr>
              </w:pPrChange>
            </w:pPr>
            <w:ins w:id="62813" w:author="pete jones" w:date="2022-01-04T12:37:00Z">
              <w:r w:rsidRPr="00FA4BC3">
                <w:rPr>
                  <w:rFonts w:eastAsiaTheme="minorEastAsia" w:cstheme="minorHAnsi"/>
                  <w:rPrChange w:id="62814" w:author="pete jones" w:date="2022-01-04T15:01:00Z">
                    <w:rPr>
                      <w:rFonts w:ascii="Calibri" w:hAnsi="Calibri" w:cs="Calibri"/>
                      <w:color w:val="000000"/>
                    </w:rPr>
                  </w:rPrChange>
                </w:rPr>
                <w:t>6</w:t>
              </w:r>
            </w:ins>
          </w:p>
        </w:tc>
        <w:tc>
          <w:tcPr>
            <w:tcW w:w="814" w:type="dxa"/>
            <w:shd w:val="clear" w:color="auto" w:fill="auto"/>
            <w:noWrap/>
            <w:vAlign w:val="center"/>
            <w:tcPrChange w:id="62815" w:author="pete jones" w:date="2022-01-04T12:59:00Z">
              <w:tcPr>
                <w:tcW w:w="814" w:type="dxa"/>
                <w:tcBorders>
                  <w:top w:val="single" w:sz="4" w:space="0" w:color="4472C4"/>
                  <w:left w:val="nil"/>
                  <w:bottom w:val="nil"/>
                  <w:right w:val="nil"/>
                </w:tcBorders>
                <w:shd w:val="clear" w:color="auto" w:fill="auto"/>
                <w:noWrap/>
                <w:vAlign w:val="center"/>
              </w:tcPr>
            </w:tcPrChange>
          </w:tcPr>
          <w:p w14:paraId="73E88989" w14:textId="77777777" w:rsidR="00BD0299" w:rsidRPr="00FA4BC3" w:rsidRDefault="00BD0299">
            <w:pPr>
              <w:spacing w:before="0" w:after="0" w:line="240" w:lineRule="auto"/>
              <w:jc w:val="center"/>
              <w:rPr>
                <w:ins w:id="62816" w:author="pete jones" w:date="2022-01-04T12:37:00Z"/>
                <w:rFonts w:eastAsiaTheme="minorEastAsia" w:cstheme="minorHAnsi"/>
              </w:rPr>
              <w:pPrChange w:id="62817" w:author="pete jones" w:date="2022-01-04T12:59:00Z">
                <w:pPr>
                  <w:jc w:val="center"/>
                </w:pPr>
              </w:pPrChange>
            </w:pPr>
            <w:ins w:id="62818" w:author="pete jones" w:date="2022-01-04T12:37:00Z">
              <w:r w:rsidRPr="00FA4BC3">
                <w:rPr>
                  <w:rFonts w:eastAsiaTheme="minorEastAsia" w:cstheme="minorHAnsi"/>
                  <w:rPrChange w:id="62819" w:author="pete jones" w:date="2022-01-04T15:01:00Z">
                    <w:rPr>
                      <w:rFonts w:ascii="Calibri" w:hAnsi="Calibri" w:cs="Calibri"/>
                      <w:color w:val="000000"/>
                    </w:rPr>
                  </w:rPrChange>
                </w:rPr>
                <w:t>2</w:t>
              </w:r>
            </w:ins>
          </w:p>
        </w:tc>
        <w:tc>
          <w:tcPr>
            <w:tcW w:w="814" w:type="dxa"/>
            <w:shd w:val="clear" w:color="auto" w:fill="auto"/>
            <w:noWrap/>
            <w:vAlign w:val="center"/>
            <w:tcPrChange w:id="62820" w:author="pete jones" w:date="2022-01-04T12:59:00Z">
              <w:tcPr>
                <w:tcW w:w="814" w:type="dxa"/>
                <w:tcBorders>
                  <w:top w:val="single" w:sz="4" w:space="0" w:color="4472C4"/>
                  <w:left w:val="nil"/>
                  <w:bottom w:val="nil"/>
                  <w:right w:val="nil"/>
                </w:tcBorders>
                <w:shd w:val="clear" w:color="auto" w:fill="auto"/>
                <w:noWrap/>
                <w:vAlign w:val="center"/>
              </w:tcPr>
            </w:tcPrChange>
          </w:tcPr>
          <w:p w14:paraId="3AF13FA1" w14:textId="77777777" w:rsidR="00BD0299" w:rsidRPr="00FA4BC3" w:rsidRDefault="00BD0299">
            <w:pPr>
              <w:spacing w:before="0" w:after="0" w:line="240" w:lineRule="auto"/>
              <w:jc w:val="center"/>
              <w:rPr>
                <w:ins w:id="62821" w:author="pete jones" w:date="2022-01-04T12:37:00Z"/>
                <w:rFonts w:eastAsiaTheme="minorEastAsia" w:cstheme="minorHAnsi"/>
              </w:rPr>
              <w:pPrChange w:id="62822" w:author="pete jones" w:date="2022-01-04T12:59:00Z">
                <w:pPr>
                  <w:jc w:val="center"/>
                </w:pPr>
              </w:pPrChange>
            </w:pPr>
          </w:p>
        </w:tc>
        <w:tc>
          <w:tcPr>
            <w:tcW w:w="692" w:type="dxa"/>
            <w:shd w:val="clear" w:color="auto" w:fill="auto"/>
            <w:noWrap/>
            <w:vAlign w:val="center"/>
            <w:tcPrChange w:id="62823" w:author="pete jones" w:date="2022-01-04T12:59:00Z">
              <w:tcPr>
                <w:tcW w:w="692" w:type="dxa"/>
                <w:tcBorders>
                  <w:top w:val="single" w:sz="4" w:space="0" w:color="4472C4"/>
                  <w:left w:val="nil"/>
                  <w:bottom w:val="nil"/>
                  <w:right w:val="nil"/>
                </w:tcBorders>
                <w:shd w:val="clear" w:color="auto" w:fill="auto"/>
                <w:noWrap/>
                <w:vAlign w:val="center"/>
              </w:tcPr>
            </w:tcPrChange>
          </w:tcPr>
          <w:p w14:paraId="5422DBAE" w14:textId="77777777" w:rsidR="00BD0299" w:rsidRPr="00FA4BC3" w:rsidRDefault="00BD0299">
            <w:pPr>
              <w:spacing w:before="0" w:after="0" w:line="240" w:lineRule="auto"/>
              <w:jc w:val="center"/>
              <w:rPr>
                <w:ins w:id="62824" w:author="pete jones" w:date="2022-01-04T12:37:00Z"/>
                <w:rFonts w:eastAsiaTheme="minorEastAsia" w:cstheme="minorHAnsi"/>
              </w:rPr>
              <w:pPrChange w:id="62825" w:author="pete jones" w:date="2022-01-04T12:59:00Z">
                <w:pPr>
                  <w:jc w:val="center"/>
                </w:pPr>
              </w:pPrChange>
            </w:pPr>
            <w:ins w:id="62826" w:author="pete jones" w:date="2022-01-04T12:37:00Z">
              <w:r w:rsidRPr="00FA4BC3">
                <w:rPr>
                  <w:rFonts w:eastAsiaTheme="minorEastAsia" w:cstheme="minorHAnsi"/>
                  <w:rPrChange w:id="62827" w:author="pete jones" w:date="2022-01-04T15:01:00Z">
                    <w:rPr>
                      <w:rFonts w:ascii="Calibri" w:hAnsi="Calibri" w:cs="Calibri"/>
                      <w:color w:val="000000"/>
                    </w:rPr>
                  </w:rPrChange>
                </w:rPr>
                <w:t>1</w:t>
              </w:r>
            </w:ins>
          </w:p>
        </w:tc>
        <w:tc>
          <w:tcPr>
            <w:tcW w:w="692" w:type="dxa"/>
            <w:shd w:val="clear" w:color="auto" w:fill="auto"/>
            <w:noWrap/>
            <w:vAlign w:val="center"/>
            <w:tcPrChange w:id="62828" w:author="pete jones" w:date="2022-01-04T12:59:00Z">
              <w:tcPr>
                <w:tcW w:w="692" w:type="dxa"/>
                <w:tcBorders>
                  <w:top w:val="single" w:sz="4" w:space="0" w:color="4472C4"/>
                  <w:left w:val="nil"/>
                  <w:bottom w:val="nil"/>
                  <w:right w:val="nil"/>
                </w:tcBorders>
                <w:shd w:val="clear" w:color="auto" w:fill="auto"/>
                <w:noWrap/>
                <w:vAlign w:val="center"/>
              </w:tcPr>
            </w:tcPrChange>
          </w:tcPr>
          <w:p w14:paraId="58527408" w14:textId="77777777" w:rsidR="00BD0299" w:rsidRPr="00FA4BC3" w:rsidRDefault="00BD0299">
            <w:pPr>
              <w:spacing w:before="0" w:after="0" w:line="240" w:lineRule="auto"/>
              <w:jc w:val="center"/>
              <w:rPr>
                <w:ins w:id="62829" w:author="pete jones" w:date="2022-01-04T12:37:00Z"/>
                <w:rFonts w:eastAsiaTheme="minorEastAsia" w:cstheme="minorHAnsi"/>
              </w:rPr>
              <w:pPrChange w:id="62830" w:author="pete jones" w:date="2022-01-04T12:59:00Z">
                <w:pPr>
                  <w:jc w:val="center"/>
                </w:pPr>
              </w:pPrChange>
            </w:pPr>
            <w:ins w:id="62831" w:author="pete jones" w:date="2022-01-04T12:37:00Z">
              <w:r w:rsidRPr="00FA4BC3">
                <w:rPr>
                  <w:rFonts w:eastAsiaTheme="minorEastAsia" w:cstheme="minorHAnsi"/>
                  <w:rPrChange w:id="62832" w:author="pete jones" w:date="2022-01-04T15:01:00Z">
                    <w:rPr>
                      <w:rFonts w:ascii="Calibri" w:hAnsi="Calibri" w:cs="Calibri"/>
                      <w:color w:val="000000"/>
                    </w:rPr>
                  </w:rPrChange>
                </w:rPr>
                <w:t>1</w:t>
              </w:r>
            </w:ins>
          </w:p>
        </w:tc>
        <w:tc>
          <w:tcPr>
            <w:tcW w:w="692" w:type="dxa"/>
            <w:shd w:val="clear" w:color="auto" w:fill="auto"/>
            <w:noWrap/>
            <w:vAlign w:val="center"/>
            <w:tcPrChange w:id="62833" w:author="pete jones" w:date="2022-01-04T12:59:00Z">
              <w:tcPr>
                <w:tcW w:w="692" w:type="dxa"/>
                <w:tcBorders>
                  <w:top w:val="single" w:sz="4" w:space="0" w:color="4472C4"/>
                  <w:left w:val="nil"/>
                  <w:bottom w:val="nil"/>
                  <w:right w:val="nil"/>
                </w:tcBorders>
                <w:shd w:val="clear" w:color="auto" w:fill="auto"/>
                <w:noWrap/>
                <w:vAlign w:val="center"/>
              </w:tcPr>
            </w:tcPrChange>
          </w:tcPr>
          <w:p w14:paraId="6E3A3E3B" w14:textId="77777777" w:rsidR="00BD0299" w:rsidRPr="00FF6A71" w:rsidRDefault="00BD0299">
            <w:pPr>
              <w:spacing w:before="0" w:after="0" w:line="240" w:lineRule="auto"/>
              <w:jc w:val="center"/>
              <w:rPr>
                <w:ins w:id="62834" w:author="pete jones" w:date="2022-01-04T12:37:00Z"/>
                <w:rFonts w:eastAsiaTheme="minorEastAsia" w:cstheme="minorHAnsi"/>
                <w:b/>
                <w:bCs/>
                <w:rPrChange w:id="62835" w:author="pete jones" w:date="2022-01-04T13:45:00Z">
                  <w:rPr>
                    <w:ins w:id="62836" w:author="pete jones" w:date="2022-01-04T12:37:00Z"/>
                    <w:rFonts w:eastAsiaTheme="minorEastAsia" w:cstheme="minorHAnsi"/>
                  </w:rPr>
                </w:rPrChange>
              </w:rPr>
              <w:pPrChange w:id="62837" w:author="pete jones" w:date="2022-01-04T12:59:00Z">
                <w:pPr>
                  <w:jc w:val="center"/>
                </w:pPr>
              </w:pPrChange>
            </w:pPr>
          </w:p>
        </w:tc>
        <w:tc>
          <w:tcPr>
            <w:tcW w:w="692" w:type="dxa"/>
            <w:shd w:val="clear" w:color="auto" w:fill="auto"/>
            <w:noWrap/>
            <w:vAlign w:val="center"/>
            <w:tcPrChange w:id="62838" w:author="pete jones" w:date="2022-01-04T12:59:00Z">
              <w:tcPr>
                <w:tcW w:w="692" w:type="dxa"/>
                <w:tcBorders>
                  <w:top w:val="single" w:sz="4" w:space="0" w:color="4472C4"/>
                  <w:left w:val="nil"/>
                  <w:bottom w:val="nil"/>
                  <w:right w:val="nil"/>
                </w:tcBorders>
                <w:shd w:val="clear" w:color="auto" w:fill="auto"/>
                <w:noWrap/>
                <w:vAlign w:val="center"/>
              </w:tcPr>
            </w:tcPrChange>
          </w:tcPr>
          <w:p w14:paraId="4B7249C8" w14:textId="77777777" w:rsidR="00BD0299" w:rsidRPr="00FF6A71" w:rsidRDefault="00BD0299">
            <w:pPr>
              <w:spacing w:before="0" w:after="0" w:line="240" w:lineRule="auto"/>
              <w:jc w:val="center"/>
              <w:rPr>
                <w:ins w:id="62839" w:author="pete jones" w:date="2022-01-04T12:37:00Z"/>
                <w:rFonts w:eastAsiaTheme="minorEastAsia" w:cstheme="minorHAnsi"/>
                <w:b/>
                <w:bCs/>
                <w:rPrChange w:id="62840" w:author="pete jones" w:date="2022-01-04T13:45:00Z">
                  <w:rPr>
                    <w:ins w:id="62841" w:author="pete jones" w:date="2022-01-04T12:37:00Z"/>
                    <w:rFonts w:eastAsiaTheme="minorEastAsia" w:cstheme="minorHAnsi"/>
                  </w:rPr>
                </w:rPrChange>
              </w:rPr>
              <w:pPrChange w:id="62842" w:author="pete jones" w:date="2022-01-04T12:59:00Z">
                <w:pPr>
                  <w:jc w:val="center"/>
                </w:pPr>
              </w:pPrChange>
            </w:pPr>
          </w:p>
        </w:tc>
      </w:tr>
    </w:tbl>
    <w:p w14:paraId="66808B91" w14:textId="33F7C338" w:rsidR="00BD0299" w:rsidRPr="00FF6A71" w:rsidRDefault="00BD0299" w:rsidP="00BD0299">
      <w:pPr>
        <w:rPr>
          <w:ins w:id="62843" w:author="pete jones" w:date="2022-01-04T12:37:00Z"/>
        </w:rPr>
      </w:pPr>
      <w:ins w:id="62844" w:author="pete jones" w:date="2022-01-04T12:37:00Z">
        <w:r w:rsidRPr="00FF6A71">
          <w:t xml:space="preserve">Q2.11.25 Designers use visual representations as a means of reasoning that gives rise to ideas and helps </w:t>
        </w:r>
      </w:ins>
      <w:ins w:id="62845" w:author="pete jones" w:date="2022-04-01T14:47:00Z">
        <w:r w:rsidR="00B2191E">
          <w:t>create</w:t>
        </w:r>
      </w:ins>
      <w:ins w:id="62846" w:author="pete jones" w:date="2022-01-04T12:37:00Z">
        <w:r w:rsidRPr="00FF6A71">
          <w:t xml:space="preserve"> </w:t>
        </w:r>
      </w:ins>
      <w:ins w:id="62847" w:author="pete jones" w:date="2022-04-01T14:47:00Z">
        <w:r w:rsidR="00B2191E">
          <w:t xml:space="preserve">a </w:t>
        </w:r>
      </w:ins>
      <w:ins w:id="62848" w:author="pete jones" w:date="2022-01-04T12:37:00Z">
        <w:r w:rsidRPr="00FF6A71">
          <w:t>form in design.</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2849">
          <w:tblGrid>
            <w:gridCol w:w="814"/>
            <w:gridCol w:w="814"/>
            <w:gridCol w:w="814"/>
            <w:gridCol w:w="814"/>
            <w:gridCol w:w="692"/>
            <w:gridCol w:w="692"/>
            <w:gridCol w:w="692"/>
            <w:gridCol w:w="692"/>
          </w:tblGrid>
        </w:tblGridChange>
      </w:tblGrid>
      <w:tr w:rsidR="00BD0299" w:rsidRPr="00FF6A71" w14:paraId="1F5FD5C1" w14:textId="77777777" w:rsidTr="00015922">
        <w:trPr>
          <w:trHeight w:val="300"/>
          <w:jc w:val="center"/>
          <w:ins w:id="62850" w:author="pete jones" w:date="2022-01-04T12:37:00Z"/>
        </w:trPr>
        <w:tc>
          <w:tcPr>
            <w:tcW w:w="814" w:type="dxa"/>
            <w:shd w:val="clear" w:color="auto" w:fill="E7E6E6" w:themeFill="background2"/>
            <w:vAlign w:val="center"/>
          </w:tcPr>
          <w:p w14:paraId="6C7735FB" w14:textId="77777777" w:rsidR="00BD0299" w:rsidRPr="00FF6A71" w:rsidRDefault="00BD0299">
            <w:pPr>
              <w:spacing w:before="0" w:after="0" w:line="240" w:lineRule="auto"/>
              <w:jc w:val="center"/>
              <w:rPr>
                <w:ins w:id="62851" w:author="pete jones" w:date="2022-01-04T12:37:00Z"/>
                <w:rFonts w:eastAsiaTheme="minorEastAsia" w:cstheme="minorHAnsi"/>
                <w:b/>
                <w:bCs/>
              </w:rPr>
              <w:pPrChange w:id="62852" w:author="pete jones" w:date="2022-01-04T12:59:00Z">
                <w:pPr>
                  <w:jc w:val="center"/>
                </w:pPr>
              </w:pPrChange>
            </w:pPr>
            <w:ins w:id="6285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45EC523" w14:textId="77777777" w:rsidR="00BD0299" w:rsidRPr="00FF6A71" w:rsidRDefault="00BD0299">
            <w:pPr>
              <w:spacing w:before="0" w:after="0" w:line="240" w:lineRule="auto"/>
              <w:jc w:val="center"/>
              <w:rPr>
                <w:ins w:id="62854" w:author="pete jones" w:date="2022-01-04T12:37:00Z"/>
                <w:rFonts w:eastAsiaTheme="minorEastAsia" w:cstheme="minorHAnsi"/>
                <w:b/>
                <w:bCs/>
              </w:rPr>
              <w:pPrChange w:id="62855" w:author="pete jones" w:date="2022-01-04T12:59:00Z">
                <w:pPr>
                  <w:jc w:val="center"/>
                </w:pPr>
              </w:pPrChange>
            </w:pPr>
            <w:ins w:id="6285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2BD995F" w14:textId="77777777" w:rsidR="00BD0299" w:rsidRPr="00FF6A71" w:rsidRDefault="00BD0299">
            <w:pPr>
              <w:spacing w:before="0" w:after="0" w:line="240" w:lineRule="auto"/>
              <w:jc w:val="center"/>
              <w:rPr>
                <w:ins w:id="62857" w:author="pete jones" w:date="2022-01-04T12:37:00Z"/>
                <w:rFonts w:eastAsiaTheme="minorEastAsia" w:cstheme="minorHAnsi"/>
                <w:b/>
                <w:bCs/>
              </w:rPr>
              <w:pPrChange w:id="62858" w:author="pete jones" w:date="2022-01-04T12:59:00Z">
                <w:pPr>
                  <w:jc w:val="center"/>
                </w:pPr>
              </w:pPrChange>
            </w:pPr>
            <w:ins w:id="6285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EB19A32" w14:textId="77777777" w:rsidR="00BD0299" w:rsidRPr="00FF6A71" w:rsidRDefault="00BD0299">
            <w:pPr>
              <w:spacing w:before="0" w:after="0" w:line="240" w:lineRule="auto"/>
              <w:jc w:val="center"/>
              <w:rPr>
                <w:ins w:id="62860" w:author="pete jones" w:date="2022-01-04T12:37:00Z"/>
                <w:rFonts w:eastAsiaTheme="minorEastAsia" w:cstheme="minorHAnsi"/>
                <w:b/>
                <w:bCs/>
              </w:rPr>
              <w:pPrChange w:id="62861" w:author="pete jones" w:date="2022-01-04T12:59:00Z">
                <w:pPr>
                  <w:jc w:val="center"/>
                </w:pPr>
              </w:pPrChange>
            </w:pPr>
            <w:ins w:id="6286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E752AFB" w14:textId="77777777" w:rsidR="00BD0299" w:rsidRPr="00FF6A71" w:rsidRDefault="00BD0299">
            <w:pPr>
              <w:spacing w:before="0" w:after="0" w:line="240" w:lineRule="auto"/>
              <w:jc w:val="center"/>
              <w:rPr>
                <w:ins w:id="62863" w:author="pete jones" w:date="2022-01-04T12:37:00Z"/>
                <w:rFonts w:eastAsiaTheme="minorEastAsia" w:cstheme="minorHAnsi"/>
                <w:b/>
                <w:bCs/>
              </w:rPr>
              <w:pPrChange w:id="62864" w:author="pete jones" w:date="2022-01-04T12:59:00Z">
                <w:pPr>
                  <w:jc w:val="center"/>
                </w:pPr>
              </w:pPrChange>
            </w:pPr>
            <w:ins w:id="6286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FFECF94" w14:textId="77777777" w:rsidR="00BD0299" w:rsidRPr="00FF6A71" w:rsidRDefault="00BD0299">
            <w:pPr>
              <w:spacing w:before="0" w:after="0" w:line="240" w:lineRule="auto"/>
              <w:jc w:val="center"/>
              <w:rPr>
                <w:ins w:id="62866" w:author="pete jones" w:date="2022-01-04T12:37:00Z"/>
                <w:rFonts w:eastAsiaTheme="minorEastAsia" w:cstheme="minorHAnsi"/>
                <w:b/>
                <w:bCs/>
              </w:rPr>
              <w:pPrChange w:id="62867" w:author="pete jones" w:date="2022-01-04T12:59:00Z">
                <w:pPr>
                  <w:jc w:val="center"/>
                </w:pPr>
              </w:pPrChange>
            </w:pPr>
            <w:ins w:id="6286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0D6E25EE" w14:textId="77777777" w:rsidR="00BD0299" w:rsidRPr="00FF6A71" w:rsidRDefault="00BD0299">
            <w:pPr>
              <w:spacing w:before="0" w:after="0" w:line="240" w:lineRule="auto"/>
              <w:jc w:val="center"/>
              <w:rPr>
                <w:ins w:id="62869" w:author="pete jones" w:date="2022-01-04T12:37:00Z"/>
                <w:rFonts w:eastAsiaTheme="minorEastAsia" w:cstheme="minorHAnsi"/>
                <w:b/>
                <w:bCs/>
              </w:rPr>
              <w:pPrChange w:id="62870" w:author="pete jones" w:date="2022-01-04T12:59:00Z">
                <w:pPr>
                  <w:jc w:val="center"/>
                </w:pPr>
              </w:pPrChange>
            </w:pPr>
            <w:ins w:id="6287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5B1C1AC" w14:textId="77777777" w:rsidR="00BD0299" w:rsidRPr="00FF6A71" w:rsidRDefault="00BD0299">
            <w:pPr>
              <w:spacing w:before="0" w:after="0" w:line="240" w:lineRule="auto"/>
              <w:jc w:val="center"/>
              <w:rPr>
                <w:ins w:id="62872" w:author="pete jones" w:date="2022-01-04T12:37:00Z"/>
                <w:rFonts w:eastAsiaTheme="minorEastAsia" w:cstheme="minorHAnsi"/>
                <w:b/>
                <w:bCs/>
              </w:rPr>
              <w:pPrChange w:id="62873" w:author="pete jones" w:date="2022-01-04T12:59:00Z">
                <w:pPr>
                  <w:jc w:val="center"/>
                </w:pPr>
              </w:pPrChange>
            </w:pPr>
            <w:ins w:id="62874" w:author="pete jones" w:date="2022-01-04T12:37:00Z">
              <w:r w:rsidRPr="00FF6A71">
                <w:rPr>
                  <w:rFonts w:eastAsiaTheme="minorEastAsia" w:cstheme="minorHAnsi"/>
                  <w:b/>
                  <w:bCs/>
                </w:rPr>
                <w:t>7</w:t>
              </w:r>
            </w:ins>
          </w:p>
        </w:tc>
      </w:tr>
      <w:tr w:rsidR="00BD0299" w:rsidRPr="00FF6A71" w14:paraId="2ECAF700" w14:textId="77777777" w:rsidTr="00C77D52">
        <w:tblPrEx>
          <w:tblW w:w="0" w:type="auto"/>
          <w:jc w:val="center"/>
          <w:tblPrExChange w:id="62875" w:author="pete jones" w:date="2022-01-04T12:59:00Z">
            <w:tblPrEx>
              <w:tblW w:w="0" w:type="auto"/>
              <w:jc w:val="center"/>
            </w:tblPrEx>
          </w:tblPrExChange>
        </w:tblPrEx>
        <w:trPr>
          <w:trHeight w:val="300"/>
          <w:jc w:val="center"/>
          <w:ins w:id="62876" w:author="pete jones" w:date="2022-01-04T12:37:00Z"/>
          <w:trPrChange w:id="62877" w:author="pete jones" w:date="2022-01-04T12:59:00Z">
            <w:trPr>
              <w:trHeight w:val="300"/>
              <w:jc w:val="center"/>
            </w:trPr>
          </w:trPrChange>
        </w:trPr>
        <w:tc>
          <w:tcPr>
            <w:tcW w:w="814" w:type="dxa"/>
            <w:vAlign w:val="center"/>
            <w:tcPrChange w:id="62878" w:author="pete jones" w:date="2022-01-04T12:59:00Z">
              <w:tcPr>
                <w:tcW w:w="814" w:type="dxa"/>
                <w:vAlign w:val="center"/>
              </w:tcPr>
            </w:tcPrChange>
          </w:tcPr>
          <w:p w14:paraId="3A9800AA" w14:textId="77777777" w:rsidR="00BD0299" w:rsidRPr="00FF6A71" w:rsidRDefault="00BD0299">
            <w:pPr>
              <w:spacing w:before="0" w:after="0" w:line="240" w:lineRule="auto"/>
              <w:jc w:val="center"/>
              <w:rPr>
                <w:ins w:id="62879" w:author="pete jones" w:date="2022-01-04T12:37:00Z"/>
                <w:rFonts w:eastAsiaTheme="minorEastAsia" w:cstheme="minorHAnsi"/>
                <w:b/>
                <w:bCs/>
              </w:rPr>
              <w:pPrChange w:id="62880" w:author="pete jones" w:date="2022-01-04T12:59:00Z">
                <w:pPr>
                  <w:jc w:val="center"/>
                </w:pPr>
              </w:pPrChange>
            </w:pPr>
            <w:ins w:id="62881" w:author="pete jones" w:date="2022-01-04T12:37:00Z">
              <w:r w:rsidRPr="00FF6A71">
                <w:rPr>
                  <w:rFonts w:eastAsiaTheme="minorEastAsia" w:cstheme="minorHAnsi"/>
                  <w:b/>
                  <w:bCs/>
                </w:rPr>
                <w:t>%</w:t>
              </w:r>
            </w:ins>
          </w:p>
        </w:tc>
        <w:tc>
          <w:tcPr>
            <w:tcW w:w="814" w:type="dxa"/>
            <w:shd w:val="clear" w:color="auto" w:fill="auto"/>
            <w:noWrap/>
            <w:vAlign w:val="bottom"/>
            <w:tcPrChange w:id="62882" w:author="pete jones" w:date="2022-01-04T12:59:00Z">
              <w:tcPr>
                <w:tcW w:w="814" w:type="dxa"/>
                <w:tcBorders>
                  <w:top w:val="single" w:sz="4" w:space="0" w:color="4472C4"/>
                  <w:left w:val="nil"/>
                  <w:bottom w:val="nil"/>
                  <w:right w:val="nil"/>
                </w:tcBorders>
                <w:shd w:val="clear" w:color="auto" w:fill="auto"/>
                <w:noWrap/>
                <w:vAlign w:val="bottom"/>
              </w:tcPr>
            </w:tcPrChange>
          </w:tcPr>
          <w:p w14:paraId="745E5265" w14:textId="77777777" w:rsidR="00BD0299" w:rsidRPr="00FA4BC3" w:rsidRDefault="00BD0299">
            <w:pPr>
              <w:spacing w:before="0" w:after="0" w:line="240" w:lineRule="auto"/>
              <w:jc w:val="center"/>
              <w:rPr>
                <w:ins w:id="62883" w:author="pete jones" w:date="2022-01-04T12:37:00Z"/>
                <w:rFonts w:eastAsiaTheme="minorEastAsia" w:cstheme="minorHAnsi"/>
              </w:rPr>
              <w:pPrChange w:id="62884" w:author="pete jones" w:date="2022-01-04T12:59:00Z">
                <w:pPr>
                  <w:jc w:val="center"/>
                </w:pPr>
              </w:pPrChange>
            </w:pPr>
            <w:ins w:id="62885" w:author="pete jones" w:date="2022-01-04T12:37:00Z">
              <w:r w:rsidRPr="00FA4BC3">
                <w:rPr>
                  <w:rFonts w:eastAsiaTheme="minorEastAsia" w:cstheme="minorHAnsi"/>
                  <w:rPrChange w:id="62886" w:author="pete jones" w:date="2022-01-04T15:01:00Z">
                    <w:rPr>
                      <w:rFonts w:ascii="Calibri" w:hAnsi="Calibri" w:cs="Calibri"/>
                      <w:color w:val="000000"/>
                    </w:rPr>
                  </w:rPrChange>
                </w:rPr>
                <w:t>30%</w:t>
              </w:r>
            </w:ins>
          </w:p>
        </w:tc>
        <w:tc>
          <w:tcPr>
            <w:tcW w:w="814" w:type="dxa"/>
            <w:shd w:val="clear" w:color="auto" w:fill="auto"/>
            <w:noWrap/>
            <w:vAlign w:val="bottom"/>
            <w:tcPrChange w:id="62887" w:author="pete jones" w:date="2022-01-04T12:59:00Z">
              <w:tcPr>
                <w:tcW w:w="814" w:type="dxa"/>
                <w:tcBorders>
                  <w:top w:val="single" w:sz="4" w:space="0" w:color="4472C4"/>
                  <w:left w:val="nil"/>
                  <w:bottom w:val="nil"/>
                  <w:right w:val="nil"/>
                </w:tcBorders>
                <w:shd w:val="clear" w:color="auto" w:fill="auto"/>
                <w:noWrap/>
                <w:vAlign w:val="bottom"/>
              </w:tcPr>
            </w:tcPrChange>
          </w:tcPr>
          <w:p w14:paraId="618BE852" w14:textId="77777777" w:rsidR="00BD0299" w:rsidRPr="00FA4BC3" w:rsidRDefault="00BD0299">
            <w:pPr>
              <w:spacing w:before="0" w:after="0" w:line="240" w:lineRule="auto"/>
              <w:jc w:val="center"/>
              <w:rPr>
                <w:ins w:id="62888" w:author="pete jones" w:date="2022-01-04T12:37:00Z"/>
                <w:rFonts w:eastAsiaTheme="minorEastAsia" w:cstheme="minorHAnsi"/>
              </w:rPr>
              <w:pPrChange w:id="62889" w:author="pete jones" w:date="2022-01-04T12:59:00Z">
                <w:pPr>
                  <w:jc w:val="center"/>
                </w:pPr>
              </w:pPrChange>
            </w:pPr>
            <w:ins w:id="62890" w:author="pete jones" w:date="2022-01-04T12:37:00Z">
              <w:r w:rsidRPr="00FA4BC3">
                <w:rPr>
                  <w:rFonts w:eastAsiaTheme="minorEastAsia" w:cstheme="minorHAnsi"/>
                  <w:rPrChange w:id="62891" w:author="pete jones" w:date="2022-01-04T15:01:00Z">
                    <w:rPr>
                      <w:rFonts w:ascii="Calibri" w:hAnsi="Calibri" w:cs="Calibri"/>
                      <w:color w:val="000000"/>
                    </w:rPr>
                  </w:rPrChange>
                </w:rPr>
                <w:t>60%</w:t>
              </w:r>
            </w:ins>
          </w:p>
        </w:tc>
        <w:tc>
          <w:tcPr>
            <w:tcW w:w="814" w:type="dxa"/>
            <w:shd w:val="clear" w:color="auto" w:fill="auto"/>
            <w:noWrap/>
            <w:vAlign w:val="center"/>
            <w:tcPrChange w:id="62892" w:author="pete jones" w:date="2022-01-04T12:59:00Z">
              <w:tcPr>
                <w:tcW w:w="814" w:type="dxa"/>
                <w:tcBorders>
                  <w:top w:val="single" w:sz="4" w:space="0" w:color="4472C4"/>
                  <w:left w:val="nil"/>
                  <w:bottom w:val="nil"/>
                  <w:right w:val="nil"/>
                </w:tcBorders>
                <w:shd w:val="clear" w:color="auto" w:fill="auto"/>
                <w:noWrap/>
                <w:vAlign w:val="center"/>
              </w:tcPr>
            </w:tcPrChange>
          </w:tcPr>
          <w:p w14:paraId="4F5C86E7" w14:textId="77777777" w:rsidR="00BD0299" w:rsidRPr="00FA4BC3" w:rsidRDefault="00BD0299">
            <w:pPr>
              <w:spacing w:before="0" w:after="0" w:line="240" w:lineRule="auto"/>
              <w:jc w:val="center"/>
              <w:rPr>
                <w:ins w:id="62893" w:author="pete jones" w:date="2022-01-04T12:37:00Z"/>
                <w:rFonts w:eastAsiaTheme="minorEastAsia" w:cstheme="minorHAnsi"/>
              </w:rPr>
              <w:pPrChange w:id="62894" w:author="pete jones" w:date="2022-01-04T12:59:00Z">
                <w:pPr>
                  <w:jc w:val="center"/>
                </w:pPr>
              </w:pPrChange>
            </w:pPr>
            <w:ins w:id="62895" w:author="pete jones" w:date="2022-01-04T12:37:00Z">
              <w:r w:rsidRPr="00FA4BC3">
                <w:rPr>
                  <w:rFonts w:eastAsiaTheme="minorEastAsia" w:cstheme="minorHAnsi"/>
                  <w:rPrChange w:id="62896" w:author="pete jones" w:date="2022-01-04T15:01:00Z">
                    <w:rPr>
                      <w:rFonts w:ascii="Calibri" w:hAnsi="Calibri" w:cs="Calibri"/>
                      <w:color w:val="000000"/>
                    </w:rPr>
                  </w:rPrChange>
                </w:rPr>
                <w:t>10%</w:t>
              </w:r>
            </w:ins>
          </w:p>
        </w:tc>
        <w:tc>
          <w:tcPr>
            <w:tcW w:w="692" w:type="dxa"/>
            <w:shd w:val="clear" w:color="auto" w:fill="auto"/>
            <w:noWrap/>
            <w:vAlign w:val="center"/>
            <w:tcPrChange w:id="62897" w:author="pete jones" w:date="2022-01-04T12:59:00Z">
              <w:tcPr>
                <w:tcW w:w="692" w:type="dxa"/>
                <w:tcBorders>
                  <w:top w:val="single" w:sz="4" w:space="0" w:color="4472C4"/>
                  <w:left w:val="nil"/>
                  <w:bottom w:val="nil"/>
                  <w:right w:val="nil"/>
                </w:tcBorders>
                <w:shd w:val="clear" w:color="auto" w:fill="auto"/>
                <w:noWrap/>
                <w:vAlign w:val="center"/>
              </w:tcPr>
            </w:tcPrChange>
          </w:tcPr>
          <w:p w14:paraId="2BB02216" w14:textId="77777777" w:rsidR="00BD0299" w:rsidRPr="00FF6A71" w:rsidRDefault="00BD0299">
            <w:pPr>
              <w:spacing w:before="0" w:after="0" w:line="240" w:lineRule="auto"/>
              <w:jc w:val="center"/>
              <w:rPr>
                <w:ins w:id="62898" w:author="pete jones" w:date="2022-01-04T12:37:00Z"/>
                <w:rFonts w:eastAsiaTheme="minorEastAsia" w:cstheme="minorHAnsi"/>
                <w:b/>
                <w:bCs/>
                <w:rPrChange w:id="62899" w:author="pete jones" w:date="2022-01-04T13:45:00Z">
                  <w:rPr>
                    <w:ins w:id="62900" w:author="pete jones" w:date="2022-01-04T12:37:00Z"/>
                    <w:rFonts w:eastAsiaTheme="minorEastAsia" w:cstheme="minorHAnsi"/>
                  </w:rPr>
                </w:rPrChange>
              </w:rPr>
              <w:pPrChange w:id="62901" w:author="pete jones" w:date="2022-01-04T12:59:00Z">
                <w:pPr>
                  <w:jc w:val="center"/>
                </w:pPr>
              </w:pPrChange>
            </w:pPr>
          </w:p>
        </w:tc>
        <w:tc>
          <w:tcPr>
            <w:tcW w:w="692" w:type="dxa"/>
            <w:shd w:val="clear" w:color="auto" w:fill="auto"/>
            <w:noWrap/>
            <w:vAlign w:val="center"/>
            <w:tcPrChange w:id="62902" w:author="pete jones" w:date="2022-01-04T12:59:00Z">
              <w:tcPr>
                <w:tcW w:w="692" w:type="dxa"/>
                <w:tcBorders>
                  <w:top w:val="single" w:sz="4" w:space="0" w:color="4472C4"/>
                  <w:left w:val="nil"/>
                  <w:bottom w:val="nil"/>
                  <w:right w:val="nil"/>
                </w:tcBorders>
                <w:shd w:val="clear" w:color="auto" w:fill="auto"/>
                <w:noWrap/>
                <w:vAlign w:val="center"/>
              </w:tcPr>
            </w:tcPrChange>
          </w:tcPr>
          <w:p w14:paraId="1F187B7D" w14:textId="77777777" w:rsidR="00BD0299" w:rsidRPr="00FF6A71" w:rsidRDefault="00BD0299">
            <w:pPr>
              <w:spacing w:before="0" w:after="0" w:line="240" w:lineRule="auto"/>
              <w:jc w:val="center"/>
              <w:rPr>
                <w:ins w:id="62903" w:author="pete jones" w:date="2022-01-04T12:37:00Z"/>
                <w:rFonts w:eastAsiaTheme="minorEastAsia" w:cstheme="minorHAnsi"/>
                <w:b/>
                <w:bCs/>
                <w:rPrChange w:id="62904" w:author="pete jones" w:date="2022-01-04T13:45:00Z">
                  <w:rPr>
                    <w:ins w:id="62905" w:author="pete jones" w:date="2022-01-04T12:37:00Z"/>
                    <w:rFonts w:eastAsiaTheme="minorEastAsia" w:cstheme="minorHAnsi"/>
                  </w:rPr>
                </w:rPrChange>
              </w:rPr>
              <w:pPrChange w:id="62906" w:author="pete jones" w:date="2022-01-04T12:59:00Z">
                <w:pPr>
                  <w:jc w:val="center"/>
                </w:pPr>
              </w:pPrChange>
            </w:pPr>
          </w:p>
        </w:tc>
        <w:tc>
          <w:tcPr>
            <w:tcW w:w="692" w:type="dxa"/>
            <w:shd w:val="clear" w:color="auto" w:fill="auto"/>
            <w:noWrap/>
            <w:vAlign w:val="bottom"/>
            <w:tcPrChange w:id="62907" w:author="pete jones" w:date="2022-01-04T12:59:00Z">
              <w:tcPr>
                <w:tcW w:w="692" w:type="dxa"/>
                <w:tcBorders>
                  <w:top w:val="single" w:sz="4" w:space="0" w:color="4472C4"/>
                  <w:left w:val="nil"/>
                  <w:bottom w:val="nil"/>
                  <w:right w:val="nil"/>
                </w:tcBorders>
                <w:shd w:val="clear" w:color="auto" w:fill="auto"/>
                <w:noWrap/>
                <w:vAlign w:val="bottom"/>
              </w:tcPr>
            </w:tcPrChange>
          </w:tcPr>
          <w:p w14:paraId="0946278E" w14:textId="77777777" w:rsidR="00BD0299" w:rsidRPr="00FF6A71" w:rsidRDefault="00BD0299">
            <w:pPr>
              <w:spacing w:before="0" w:after="0" w:line="240" w:lineRule="auto"/>
              <w:jc w:val="center"/>
              <w:rPr>
                <w:ins w:id="62908" w:author="pete jones" w:date="2022-01-04T12:37:00Z"/>
                <w:rFonts w:eastAsiaTheme="minorEastAsia" w:cstheme="minorHAnsi"/>
                <w:b/>
                <w:bCs/>
                <w:rPrChange w:id="62909" w:author="pete jones" w:date="2022-01-04T13:45:00Z">
                  <w:rPr>
                    <w:ins w:id="62910" w:author="pete jones" w:date="2022-01-04T12:37:00Z"/>
                    <w:rFonts w:eastAsiaTheme="minorEastAsia" w:cstheme="minorHAnsi"/>
                  </w:rPr>
                </w:rPrChange>
              </w:rPr>
              <w:pPrChange w:id="62911" w:author="pete jones" w:date="2022-01-04T12:59:00Z">
                <w:pPr>
                  <w:jc w:val="center"/>
                </w:pPr>
              </w:pPrChange>
            </w:pPr>
          </w:p>
        </w:tc>
        <w:tc>
          <w:tcPr>
            <w:tcW w:w="692" w:type="dxa"/>
            <w:shd w:val="clear" w:color="auto" w:fill="auto"/>
            <w:noWrap/>
            <w:vAlign w:val="bottom"/>
            <w:tcPrChange w:id="62912" w:author="pete jones" w:date="2022-01-04T12:59:00Z">
              <w:tcPr>
                <w:tcW w:w="692" w:type="dxa"/>
                <w:tcBorders>
                  <w:top w:val="single" w:sz="4" w:space="0" w:color="4472C4"/>
                  <w:left w:val="nil"/>
                  <w:bottom w:val="nil"/>
                  <w:right w:val="nil"/>
                </w:tcBorders>
                <w:shd w:val="clear" w:color="auto" w:fill="auto"/>
                <w:noWrap/>
                <w:vAlign w:val="bottom"/>
              </w:tcPr>
            </w:tcPrChange>
          </w:tcPr>
          <w:p w14:paraId="63682E74" w14:textId="77777777" w:rsidR="00BD0299" w:rsidRPr="00FF6A71" w:rsidRDefault="00BD0299">
            <w:pPr>
              <w:spacing w:before="0" w:after="0" w:line="240" w:lineRule="auto"/>
              <w:jc w:val="center"/>
              <w:rPr>
                <w:ins w:id="62913" w:author="pete jones" w:date="2022-01-04T12:37:00Z"/>
                <w:rFonts w:eastAsiaTheme="minorEastAsia" w:cstheme="minorHAnsi"/>
                <w:b/>
                <w:bCs/>
                <w:rPrChange w:id="62914" w:author="pete jones" w:date="2022-01-04T13:45:00Z">
                  <w:rPr>
                    <w:ins w:id="62915" w:author="pete jones" w:date="2022-01-04T12:37:00Z"/>
                    <w:rFonts w:eastAsiaTheme="minorEastAsia" w:cstheme="minorHAnsi"/>
                  </w:rPr>
                </w:rPrChange>
              </w:rPr>
              <w:pPrChange w:id="62916" w:author="pete jones" w:date="2022-01-04T12:59:00Z">
                <w:pPr>
                  <w:jc w:val="center"/>
                </w:pPr>
              </w:pPrChange>
            </w:pPr>
          </w:p>
        </w:tc>
      </w:tr>
      <w:tr w:rsidR="00BD0299" w:rsidRPr="00FF6A71" w14:paraId="31BF584A" w14:textId="77777777" w:rsidTr="00C77D52">
        <w:tblPrEx>
          <w:tblW w:w="0" w:type="auto"/>
          <w:jc w:val="center"/>
          <w:tblPrExChange w:id="62917" w:author="pete jones" w:date="2022-01-04T12:59:00Z">
            <w:tblPrEx>
              <w:tblW w:w="0" w:type="auto"/>
              <w:jc w:val="center"/>
            </w:tblPrEx>
          </w:tblPrExChange>
        </w:tblPrEx>
        <w:trPr>
          <w:trHeight w:val="300"/>
          <w:jc w:val="center"/>
          <w:ins w:id="62918" w:author="pete jones" w:date="2022-01-04T12:37:00Z"/>
          <w:trPrChange w:id="62919" w:author="pete jones" w:date="2022-01-04T12:59:00Z">
            <w:trPr>
              <w:trHeight w:val="300"/>
              <w:jc w:val="center"/>
            </w:trPr>
          </w:trPrChange>
        </w:trPr>
        <w:tc>
          <w:tcPr>
            <w:tcW w:w="814" w:type="dxa"/>
            <w:vAlign w:val="center"/>
            <w:tcPrChange w:id="62920" w:author="pete jones" w:date="2022-01-04T12:59:00Z">
              <w:tcPr>
                <w:tcW w:w="814" w:type="dxa"/>
                <w:vAlign w:val="center"/>
              </w:tcPr>
            </w:tcPrChange>
          </w:tcPr>
          <w:p w14:paraId="3B729331" w14:textId="77777777" w:rsidR="00BD0299" w:rsidRPr="00FF6A71" w:rsidRDefault="00BD0299">
            <w:pPr>
              <w:spacing w:before="0" w:after="0" w:line="240" w:lineRule="auto"/>
              <w:jc w:val="center"/>
              <w:rPr>
                <w:ins w:id="62921" w:author="pete jones" w:date="2022-01-04T12:37:00Z"/>
                <w:rFonts w:eastAsiaTheme="minorEastAsia" w:cstheme="minorHAnsi"/>
                <w:b/>
                <w:bCs/>
              </w:rPr>
              <w:pPrChange w:id="62922" w:author="pete jones" w:date="2022-01-04T12:59:00Z">
                <w:pPr>
                  <w:jc w:val="center"/>
                </w:pPr>
              </w:pPrChange>
            </w:pPr>
            <w:ins w:id="62923" w:author="pete jones" w:date="2022-01-04T12:37:00Z">
              <w:r w:rsidRPr="00FF6A71">
                <w:rPr>
                  <w:rFonts w:eastAsiaTheme="minorEastAsia" w:cstheme="minorHAnsi"/>
                  <w:b/>
                  <w:bCs/>
                </w:rPr>
                <w:t>Count</w:t>
              </w:r>
            </w:ins>
          </w:p>
        </w:tc>
        <w:tc>
          <w:tcPr>
            <w:tcW w:w="814" w:type="dxa"/>
            <w:shd w:val="clear" w:color="auto" w:fill="auto"/>
            <w:noWrap/>
            <w:vAlign w:val="center"/>
            <w:tcPrChange w:id="62924" w:author="pete jones" w:date="2022-01-04T12:59:00Z">
              <w:tcPr>
                <w:tcW w:w="814" w:type="dxa"/>
                <w:tcBorders>
                  <w:top w:val="single" w:sz="4" w:space="0" w:color="4472C4"/>
                  <w:left w:val="nil"/>
                  <w:bottom w:val="nil"/>
                  <w:right w:val="nil"/>
                </w:tcBorders>
                <w:shd w:val="clear" w:color="auto" w:fill="auto"/>
                <w:noWrap/>
                <w:vAlign w:val="center"/>
              </w:tcPr>
            </w:tcPrChange>
          </w:tcPr>
          <w:p w14:paraId="358590A0" w14:textId="77777777" w:rsidR="00BD0299" w:rsidRPr="00FA4BC3" w:rsidRDefault="00BD0299">
            <w:pPr>
              <w:spacing w:before="0" w:after="0" w:line="240" w:lineRule="auto"/>
              <w:jc w:val="center"/>
              <w:rPr>
                <w:ins w:id="62925" w:author="pete jones" w:date="2022-01-04T12:37:00Z"/>
                <w:rFonts w:eastAsiaTheme="minorEastAsia" w:cstheme="minorHAnsi"/>
              </w:rPr>
              <w:pPrChange w:id="62926" w:author="pete jones" w:date="2022-01-04T12:59:00Z">
                <w:pPr>
                  <w:jc w:val="center"/>
                </w:pPr>
              </w:pPrChange>
            </w:pPr>
            <w:ins w:id="62927" w:author="pete jones" w:date="2022-01-04T12:37:00Z">
              <w:r w:rsidRPr="00FA4BC3">
                <w:rPr>
                  <w:rFonts w:eastAsiaTheme="minorEastAsia" w:cstheme="minorHAnsi"/>
                  <w:rPrChange w:id="62928" w:author="pete jones" w:date="2022-01-04T15:01:00Z">
                    <w:rPr>
                      <w:rFonts w:ascii="Calibri" w:hAnsi="Calibri" w:cs="Calibri"/>
                      <w:color w:val="000000"/>
                    </w:rPr>
                  </w:rPrChange>
                </w:rPr>
                <w:t>3</w:t>
              </w:r>
            </w:ins>
          </w:p>
        </w:tc>
        <w:tc>
          <w:tcPr>
            <w:tcW w:w="814" w:type="dxa"/>
            <w:shd w:val="clear" w:color="auto" w:fill="auto"/>
            <w:noWrap/>
            <w:vAlign w:val="center"/>
            <w:tcPrChange w:id="62929" w:author="pete jones" w:date="2022-01-04T12:59:00Z">
              <w:tcPr>
                <w:tcW w:w="814" w:type="dxa"/>
                <w:tcBorders>
                  <w:top w:val="single" w:sz="4" w:space="0" w:color="4472C4"/>
                  <w:left w:val="nil"/>
                  <w:bottom w:val="nil"/>
                  <w:right w:val="nil"/>
                </w:tcBorders>
                <w:shd w:val="clear" w:color="auto" w:fill="auto"/>
                <w:noWrap/>
                <w:vAlign w:val="center"/>
              </w:tcPr>
            </w:tcPrChange>
          </w:tcPr>
          <w:p w14:paraId="600A0B16" w14:textId="77777777" w:rsidR="00BD0299" w:rsidRPr="00FA4BC3" w:rsidRDefault="00BD0299">
            <w:pPr>
              <w:spacing w:before="0" w:after="0" w:line="240" w:lineRule="auto"/>
              <w:jc w:val="center"/>
              <w:rPr>
                <w:ins w:id="62930" w:author="pete jones" w:date="2022-01-04T12:37:00Z"/>
                <w:rFonts w:eastAsiaTheme="minorEastAsia" w:cstheme="minorHAnsi"/>
              </w:rPr>
              <w:pPrChange w:id="62931" w:author="pete jones" w:date="2022-01-04T12:59:00Z">
                <w:pPr>
                  <w:jc w:val="center"/>
                </w:pPr>
              </w:pPrChange>
            </w:pPr>
            <w:ins w:id="62932" w:author="pete jones" w:date="2022-01-04T12:37:00Z">
              <w:r w:rsidRPr="00FA4BC3">
                <w:rPr>
                  <w:rFonts w:eastAsiaTheme="minorEastAsia" w:cstheme="minorHAnsi"/>
                  <w:rPrChange w:id="62933" w:author="pete jones" w:date="2022-01-04T15:01:00Z">
                    <w:rPr>
                      <w:rFonts w:ascii="Calibri" w:hAnsi="Calibri" w:cs="Calibri"/>
                      <w:color w:val="000000"/>
                    </w:rPr>
                  </w:rPrChange>
                </w:rPr>
                <w:t>6</w:t>
              </w:r>
            </w:ins>
          </w:p>
        </w:tc>
        <w:tc>
          <w:tcPr>
            <w:tcW w:w="814" w:type="dxa"/>
            <w:shd w:val="clear" w:color="auto" w:fill="auto"/>
            <w:noWrap/>
            <w:vAlign w:val="center"/>
            <w:tcPrChange w:id="62934" w:author="pete jones" w:date="2022-01-04T12:59:00Z">
              <w:tcPr>
                <w:tcW w:w="814" w:type="dxa"/>
                <w:tcBorders>
                  <w:top w:val="single" w:sz="4" w:space="0" w:color="4472C4"/>
                  <w:left w:val="nil"/>
                  <w:bottom w:val="nil"/>
                  <w:right w:val="nil"/>
                </w:tcBorders>
                <w:shd w:val="clear" w:color="auto" w:fill="auto"/>
                <w:noWrap/>
                <w:vAlign w:val="center"/>
              </w:tcPr>
            </w:tcPrChange>
          </w:tcPr>
          <w:p w14:paraId="7C583756" w14:textId="77777777" w:rsidR="00BD0299" w:rsidRPr="00FA4BC3" w:rsidRDefault="00BD0299">
            <w:pPr>
              <w:spacing w:before="0" w:after="0" w:line="240" w:lineRule="auto"/>
              <w:jc w:val="center"/>
              <w:rPr>
                <w:ins w:id="62935" w:author="pete jones" w:date="2022-01-04T12:37:00Z"/>
                <w:rFonts w:eastAsiaTheme="minorEastAsia" w:cstheme="minorHAnsi"/>
              </w:rPr>
              <w:pPrChange w:id="62936" w:author="pete jones" w:date="2022-01-04T12:59:00Z">
                <w:pPr>
                  <w:jc w:val="center"/>
                </w:pPr>
              </w:pPrChange>
            </w:pPr>
            <w:ins w:id="62937" w:author="pete jones" w:date="2022-01-04T12:37:00Z">
              <w:r w:rsidRPr="00FA4BC3">
                <w:rPr>
                  <w:rFonts w:eastAsiaTheme="minorEastAsia" w:cstheme="minorHAnsi"/>
                  <w:rPrChange w:id="62938" w:author="pete jones" w:date="2022-01-04T15:01:00Z">
                    <w:rPr>
                      <w:rFonts w:ascii="Calibri" w:hAnsi="Calibri" w:cs="Calibri"/>
                      <w:color w:val="000000"/>
                    </w:rPr>
                  </w:rPrChange>
                </w:rPr>
                <w:t>1</w:t>
              </w:r>
            </w:ins>
          </w:p>
        </w:tc>
        <w:tc>
          <w:tcPr>
            <w:tcW w:w="692" w:type="dxa"/>
            <w:shd w:val="clear" w:color="auto" w:fill="auto"/>
            <w:noWrap/>
            <w:vAlign w:val="center"/>
            <w:tcPrChange w:id="62939" w:author="pete jones" w:date="2022-01-04T12:59:00Z">
              <w:tcPr>
                <w:tcW w:w="692" w:type="dxa"/>
                <w:tcBorders>
                  <w:top w:val="single" w:sz="4" w:space="0" w:color="4472C4"/>
                  <w:left w:val="nil"/>
                  <w:bottom w:val="nil"/>
                  <w:right w:val="nil"/>
                </w:tcBorders>
                <w:shd w:val="clear" w:color="auto" w:fill="auto"/>
                <w:noWrap/>
                <w:vAlign w:val="center"/>
              </w:tcPr>
            </w:tcPrChange>
          </w:tcPr>
          <w:p w14:paraId="5F4FD11B" w14:textId="77777777" w:rsidR="00BD0299" w:rsidRPr="00FF6A71" w:rsidRDefault="00BD0299">
            <w:pPr>
              <w:spacing w:before="0" w:after="0" w:line="240" w:lineRule="auto"/>
              <w:jc w:val="center"/>
              <w:rPr>
                <w:ins w:id="62940" w:author="pete jones" w:date="2022-01-04T12:37:00Z"/>
                <w:rFonts w:eastAsiaTheme="minorEastAsia" w:cstheme="minorHAnsi"/>
                <w:b/>
                <w:bCs/>
                <w:rPrChange w:id="62941" w:author="pete jones" w:date="2022-01-04T13:45:00Z">
                  <w:rPr>
                    <w:ins w:id="62942" w:author="pete jones" w:date="2022-01-04T12:37:00Z"/>
                    <w:rFonts w:eastAsiaTheme="minorEastAsia" w:cstheme="minorHAnsi"/>
                  </w:rPr>
                </w:rPrChange>
              </w:rPr>
              <w:pPrChange w:id="62943" w:author="pete jones" w:date="2022-01-04T12:59:00Z">
                <w:pPr>
                  <w:jc w:val="center"/>
                </w:pPr>
              </w:pPrChange>
            </w:pPr>
          </w:p>
        </w:tc>
        <w:tc>
          <w:tcPr>
            <w:tcW w:w="692" w:type="dxa"/>
            <w:shd w:val="clear" w:color="auto" w:fill="auto"/>
            <w:noWrap/>
            <w:vAlign w:val="center"/>
            <w:tcPrChange w:id="62944" w:author="pete jones" w:date="2022-01-04T12:59:00Z">
              <w:tcPr>
                <w:tcW w:w="692" w:type="dxa"/>
                <w:tcBorders>
                  <w:top w:val="single" w:sz="4" w:space="0" w:color="4472C4"/>
                  <w:left w:val="nil"/>
                  <w:bottom w:val="nil"/>
                  <w:right w:val="nil"/>
                </w:tcBorders>
                <w:shd w:val="clear" w:color="auto" w:fill="auto"/>
                <w:noWrap/>
                <w:vAlign w:val="center"/>
              </w:tcPr>
            </w:tcPrChange>
          </w:tcPr>
          <w:p w14:paraId="1415E42F" w14:textId="77777777" w:rsidR="00BD0299" w:rsidRPr="00FF6A71" w:rsidRDefault="00BD0299">
            <w:pPr>
              <w:spacing w:before="0" w:after="0" w:line="240" w:lineRule="auto"/>
              <w:jc w:val="center"/>
              <w:rPr>
                <w:ins w:id="62945" w:author="pete jones" w:date="2022-01-04T12:37:00Z"/>
                <w:rFonts w:eastAsiaTheme="minorEastAsia" w:cstheme="minorHAnsi"/>
                <w:b/>
                <w:bCs/>
                <w:rPrChange w:id="62946" w:author="pete jones" w:date="2022-01-04T13:45:00Z">
                  <w:rPr>
                    <w:ins w:id="62947" w:author="pete jones" w:date="2022-01-04T12:37:00Z"/>
                    <w:rFonts w:eastAsiaTheme="minorEastAsia" w:cstheme="minorHAnsi"/>
                  </w:rPr>
                </w:rPrChange>
              </w:rPr>
              <w:pPrChange w:id="62948" w:author="pete jones" w:date="2022-01-04T12:59:00Z">
                <w:pPr>
                  <w:jc w:val="center"/>
                </w:pPr>
              </w:pPrChange>
            </w:pPr>
          </w:p>
        </w:tc>
        <w:tc>
          <w:tcPr>
            <w:tcW w:w="692" w:type="dxa"/>
            <w:shd w:val="clear" w:color="auto" w:fill="auto"/>
            <w:noWrap/>
            <w:vAlign w:val="center"/>
            <w:tcPrChange w:id="62949" w:author="pete jones" w:date="2022-01-04T12:59:00Z">
              <w:tcPr>
                <w:tcW w:w="692" w:type="dxa"/>
                <w:tcBorders>
                  <w:top w:val="single" w:sz="4" w:space="0" w:color="4472C4"/>
                  <w:left w:val="nil"/>
                  <w:bottom w:val="nil"/>
                  <w:right w:val="nil"/>
                </w:tcBorders>
                <w:shd w:val="clear" w:color="auto" w:fill="auto"/>
                <w:noWrap/>
                <w:vAlign w:val="center"/>
              </w:tcPr>
            </w:tcPrChange>
          </w:tcPr>
          <w:p w14:paraId="26DF9DB7" w14:textId="77777777" w:rsidR="00BD0299" w:rsidRPr="00FF6A71" w:rsidRDefault="00BD0299">
            <w:pPr>
              <w:spacing w:before="0" w:after="0" w:line="240" w:lineRule="auto"/>
              <w:jc w:val="center"/>
              <w:rPr>
                <w:ins w:id="62950" w:author="pete jones" w:date="2022-01-04T12:37:00Z"/>
                <w:rFonts w:eastAsiaTheme="minorEastAsia" w:cstheme="minorHAnsi"/>
                <w:b/>
                <w:bCs/>
                <w:rPrChange w:id="62951" w:author="pete jones" w:date="2022-01-04T13:45:00Z">
                  <w:rPr>
                    <w:ins w:id="62952" w:author="pete jones" w:date="2022-01-04T12:37:00Z"/>
                    <w:rFonts w:eastAsiaTheme="minorEastAsia" w:cstheme="minorHAnsi"/>
                  </w:rPr>
                </w:rPrChange>
              </w:rPr>
              <w:pPrChange w:id="62953" w:author="pete jones" w:date="2022-01-04T12:59:00Z">
                <w:pPr>
                  <w:jc w:val="center"/>
                </w:pPr>
              </w:pPrChange>
            </w:pPr>
          </w:p>
        </w:tc>
        <w:tc>
          <w:tcPr>
            <w:tcW w:w="692" w:type="dxa"/>
            <w:shd w:val="clear" w:color="auto" w:fill="auto"/>
            <w:noWrap/>
            <w:vAlign w:val="center"/>
            <w:tcPrChange w:id="62954" w:author="pete jones" w:date="2022-01-04T12:59:00Z">
              <w:tcPr>
                <w:tcW w:w="692" w:type="dxa"/>
                <w:tcBorders>
                  <w:top w:val="single" w:sz="4" w:space="0" w:color="4472C4"/>
                  <w:left w:val="nil"/>
                  <w:bottom w:val="nil"/>
                  <w:right w:val="nil"/>
                </w:tcBorders>
                <w:shd w:val="clear" w:color="auto" w:fill="auto"/>
                <w:noWrap/>
                <w:vAlign w:val="center"/>
              </w:tcPr>
            </w:tcPrChange>
          </w:tcPr>
          <w:p w14:paraId="6BB2499F" w14:textId="77777777" w:rsidR="00BD0299" w:rsidRPr="00FF6A71" w:rsidRDefault="00BD0299">
            <w:pPr>
              <w:spacing w:before="0" w:after="0" w:line="240" w:lineRule="auto"/>
              <w:jc w:val="center"/>
              <w:rPr>
                <w:ins w:id="62955" w:author="pete jones" w:date="2022-01-04T12:37:00Z"/>
                <w:rFonts w:eastAsiaTheme="minorEastAsia" w:cstheme="minorHAnsi"/>
                <w:b/>
                <w:bCs/>
                <w:rPrChange w:id="62956" w:author="pete jones" w:date="2022-01-04T13:45:00Z">
                  <w:rPr>
                    <w:ins w:id="62957" w:author="pete jones" w:date="2022-01-04T12:37:00Z"/>
                    <w:rFonts w:eastAsiaTheme="minorEastAsia" w:cstheme="minorHAnsi"/>
                  </w:rPr>
                </w:rPrChange>
              </w:rPr>
              <w:pPrChange w:id="62958" w:author="pete jones" w:date="2022-01-04T12:59:00Z">
                <w:pPr>
                  <w:jc w:val="center"/>
                </w:pPr>
              </w:pPrChange>
            </w:pPr>
          </w:p>
        </w:tc>
      </w:tr>
    </w:tbl>
    <w:p w14:paraId="14AAEEB8" w14:textId="77777777" w:rsidR="00BD0299" w:rsidRPr="00FF6A71" w:rsidRDefault="00BD0299" w:rsidP="00BD0299">
      <w:pPr>
        <w:rPr>
          <w:ins w:id="62959" w:author="pete jones" w:date="2022-01-04T12:37:00Z"/>
        </w:rPr>
      </w:pPr>
      <w:ins w:id="62960" w:author="pete jones" w:date="2022-01-04T12:37:00Z">
        <w:r w:rsidRPr="00FF6A71">
          <w:lastRenderedPageBreak/>
          <w:t xml:space="preserve"> Q2.11.26 Information is central to designing.</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2961">
          <w:tblGrid>
            <w:gridCol w:w="814"/>
            <w:gridCol w:w="814"/>
            <w:gridCol w:w="814"/>
            <w:gridCol w:w="814"/>
            <w:gridCol w:w="692"/>
            <w:gridCol w:w="692"/>
            <w:gridCol w:w="692"/>
            <w:gridCol w:w="692"/>
          </w:tblGrid>
        </w:tblGridChange>
      </w:tblGrid>
      <w:tr w:rsidR="00BD0299" w:rsidRPr="00FF6A71" w14:paraId="739DB819" w14:textId="77777777" w:rsidTr="00015922">
        <w:trPr>
          <w:trHeight w:val="300"/>
          <w:jc w:val="center"/>
          <w:ins w:id="62962" w:author="pete jones" w:date="2022-01-04T12:37:00Z"/>
        </w:trPr>
        <w:tc>
          <w:tcPr>
            <w:tcW w:w="814" w:type="dxa"/>
          </w:tcPr>
          <w:p w14:paraId="7C94C888" w14:textId="77777777" w:rsidR="00BD0299" w:rsidRPr="00FF6A71" w:rsidRDefault="00BD0299">
            <w:pPr>
              <w:spacing w:before="0" w:after="0" w:line="240" w:lineRule="auto"/>
              <w:jc w:val="center"/>
              <w:rPr>
                <w:ins w:id="62963" w:author="pete jones" w:date="2022-01-04T12:37:00Z"/>
                <w:rFonts w:eastAsiaTheme="minorEastAsia" w:cstheme="minorHAnsi"/>
                <w:b/>
                <w:bCs/>
              </w:rPr>
              <w:pPrChange w:id="62964" w:author="pete jones" w:date="2022-01-04T12:59:00Z">
                <w:pPr>
                  <w:jc w:val="center"/>
                </w:pPr>
              </w:pPrChange>
            </w:pPr>
            <w:ins w:id="62965" w:author="pete jones" w:date="2022-01-04T12:37:00Z">
              <w:r w:rsidRPr="00FF6A71">
                <w:rPr>
                  <w:rFonts w:eastAsiaTheme="minorEastAsia" w:cstheme="minorHAnsi"/>
                  <w:b/>
                  <w:bCs/>
                </w:rPr>
                <w:t>scale</w:t>
              </w:r>
            </w:ins>
          </w:p>
        </w:tc>
        <w:tc>
          <w:tcPr>
            <w:tcW w:w="814" w:type="dxa"/>
            <w:noWrap/>
          </w:tcPr>
          <w:p w14:paraId="72DDF261" w14:textId="77777777" w:rsidR="00BD0299" w:rsidRPr="00FF6A71" w:rsidRDefault="00BD0299">
            <w:pPr>
              <w:spacing w:before="0" w:after="0" w:line="240" w:lineRule="auto"/>
              <w:jc w:val="center"/>
              <w:rPr>
                <w:ins w:id="62966" w:author="pete jones" w:date="2022-01-04T12:37:00Z"/>
                <w:rFonts w:eastAsiaTheme="minorEastAsia" w:cstheme="minorHAnsi"/>
                <w:b/>
                <w:bCs/>
              </w:rPr>
              <w:pPrChange w:id="62967" w:author="pete jones" w:date="2022-01-04T12:59:00Z">
                <w:pPr>
                  <w:jc w:val="center"/>
                </w:pPr>
              </w:pPrChange>
            </w:pPr>
            <w:ins w:id="62968" w:author="pete jones" w:date="2022-01-04T12:37:00Z">
              <w:r w:rsidRPr="00FF6A71">
                <w:rPr>
                  <w:rFonts w:eastAsiaTheme="minorEastAsia" w:cstheme="minorHAnsi"/>
                  <w:b/>
                  <w:bCs/>
                </w:rPr>
                <w:t>1</w:t>
              </w:r>
            </w:ins>
          </w:p>
        </w:tc>
        <w:tc>
          <w:tcPr>
            <w:tcW w:w="814" w:type="dxa"/>
            <w:noWrap/>
          </w:tcPr>
          <w:p w14:paraId="47A85F82" w14:textId="77777777" w:rsidR="00BD0299" w:rsidRPr="00FF6A71" w:rsidRDefault="00BD0299">
            <w:pPr>
              <w:spacing w:before="0" w:after="0" w:line="240" w:lineRule="auto"/>
              <w:jc w:val="center"/>
              <w:rPr>
                <w:ins w:id="62969" w:author="pete jones" w:date="2022-01-04T12:37:00Z"/>
                <w:rFonts w:eastAsiaTheme="minorEastAsia" w:cstheme="minorHAnsi"/>
                <w:b/>
                <w:bCs/>
              </w:rPr>
              <w:pPrChange w:id="62970" w:author="pete jones" w:date="2022-01-04T12:59:00Z">
                <w:pPr>
                  <w:jc w:val="center"/>
                </w:pPr>
              </w:pPrChange>
            </w:pPr>
            <w:ins w:id="62971" w:author="pete jones" w:date="2022-01-04T12:37:00Z">
              <w:r w:rsidRPr="00FF6A71">
                <w:rPr>
                  <w:rFonts w:eastAsiaTheme="minorEastAsia" w:cstheme="minorHAnsi"/>
                  <w:b/>
                  <w:bCs/>
                </w:rPr>
                <w:t>2</w:t>
              </w:r>
            </w:ins>
          </w:p>
        </w:tc>
        <w:tc>
          <w:tcPr>
            <w:tcW w:w="814" w:type="dxa"/>
            <w:noWrap/>
          </w:tcPr>
          <w:p w14:paraId="2164EA33" w14:textId="77777777" w:rsidR="00BD0299" w:rsidRPr="00FF6A71" w:rsidRDefault="00BD0299">
            <w:pPr>
              <w:spacing w:before="0" w:after="0" w:line="240" w:lineRule="auto"/>
              <w:jc w:val="center"/>
              <w:rPr>
                <w:ins w:id="62972" w:author="pete jones" w:date="2022-01-04T12:37:00Z"/>
                <w:rFonts w:eastAsiaTheme="minorEastAsia" w:cstheme="minorHAnsi"/>
                <w:b/>
                <w:bCs/>
              </w:rPr>
              <w:pPrChange w:id="62973" w:author="pete jones" w:date="2022-01-04T12:59:00Z">
                <w:pPr>
                  <w:jc w:val="center"/>
                </w:pPr>
              </w:pPrChange>
            </w:pPr>
            <w:ins w:id="62974" w:author="pete jones" w:date="2022-01-04T12:37:00Z">
              <w:r w:rsidRPr="00FF6A71">
                <w:rPr>
                  <w:rFonts w:eastAsiaTheme="minorEastAsia" w:cstheme="minorHAnsi"/>
                  <w:b/>
                  <w:bCs/>
                </w:rPr>
                <w:t>3</w:t>
              </w:r>
            </w:ins>
          </w:p>
        </w:tc>
        <w:tc>
          <w:tcPr>
            <w:tcW w:w="692" w:type="dxa"/>
            <w:noWrap/>
          </w:tcPr>
          <w:p w14:paraId="3779768D" w14:textId="77777777" w:rsidR="00BD0299" w:rsidRPr="00FF6A71" w:rsidRDefault="00BD0299">
            <w:pPr>
              <w:spacing w:before="0" w:after="0" w:line="240" w:lineRule="auto"/>
              <w:jc w:val="center"/>
              <w:rPr>
                <w:ins w:id="62975" w:author="pete jones" w:date="2022-01-04T12:37:00Z"/>
                <w:rFonts w:eastAsiaTheme="minorEastAsia" w:cstheme="minorHAnsi"/>
                <w:b/>
                <w:bCs/>
              </w:rPr>
              <w:pPrChange w:id="62976" w:author="pete jones" w:date="2022-01-04T12:59:00Z">
                <w:pPr>
                  <w:jc w:val="center"/>
                </w:pPr>
              </w:pPrChange>
            </w:pPr>
            <w:ins w:id="62977" w:author="pete jones" w:date="2022-01-04T12:37:00Z">
              <w:r w:rsidRPr="00FF6A71">
                <w:rPr>
                  <w:rFonts w:eastAsiaTheme="minorEastAsia" w:cstheme="minorHAnsi"/>
                  <w:b/>
                  <w:bCs/>
                </w:rPr>
                <w:t>4</w:t>
              </w:r>
            </w:ins>
          </w:p>
        </w:tc>
        <w:tc>
          <w:tcPr>
            <w:tcW w:w="692" w:type="dxa"/>
            <w:noWrap/>
          </w:tcPr>
          <w:p w14:paraId="49C5D8C3" w14:textId="77777777" w:rsidR="00BD0299" w:rsidRPr="00FF6A71" w:rsidRDefault="00BD0299">
            <w:pPr>
              <w:spacing w:before="0" w:after="0" w:line="240" w:lineRule="auto"/>
              <w:jc w:val="center"/>
              <w:rPr>
                <w:ins w:id="62978" w:author="pete jones" w:date="2022-01-04T12:37:00Z"/>
                <w:rFonts w:eastAsiaTheme="minorEastAsia" w:cstheme="minorHAnsi"/>
                <w:b/>
                <w:bCs/>
              </w:rPr>
              <w:pPrChange w:id="62979" w:author="pete jones" w:date="2022-01-04T12:59:00Z">
                <w:pPr>
                  <w:jc w:val="center"/>
                </w:pPr>
              </w:pPrChange>
            </w:pPr>
            <w:ins w:id="62980" w:author="pete jones" w:date="2022-01-04T12:37:00Z">
              <w:r w:rsidRPr="00FF6A71">
                <w:rPr>
                  <w:rFonts w:eastAsiaTheme="minorEastAsia" w:cstheme="minorHAnsi"/>
                  <w:b/>
                  <w:bCs/>
                </w:rPr>
                <w:t>5</w:t>
              </w:r>
            </w:ins>
          </w:p>
        </w:tc>
        <w:tc>
          <w:tcPr>
            <w:tcW w:w="692" w:type="dxa"/>
            <w:noWrap/>
          </w:tcPr>
          <w:p w14:paraId="46198D00" w14:textId="77777777" w:rsidR="00BD0299" w:rsidRPr="00FF6A71" w:rsidRDefault="00BD0299">
            <w:pPr>
              <w:spacing w:before="0" w:after="0" w:line="240" w:lineRule="auto"/>
              <w:jc w:val="center"/>
              <w:rPr>
                <w:ins w:id="62981" w:author="pete jones" w:date="2022-01-04T12:37:00Z"/>
                <w:rFonts w:eastAsiaTheme="minorEastAsia" w:cstheme="minorHAnsi"/>
                <w:b/>
                <w:bCs/>
              </w:rPr>
              <w:pPrChange w:id="62982" w:author="pete jones" w:date="2022-01-04T12:59:00Z">
                <w:pPr>
                  <w:jc w:val="center"/>
                </w:pPr>
              </w:pPrChange>
            </w:pPr>
            <w:ins w:id="62983" w:author="pete jones" w:date="2022-01-04T12:37:00Z">
              <w:r w:rsidRPr="00FF6A71">
                <w:rPr>
                  <w:rFonts w:eastAsiaTheme="minorEastAsia" w:cstheme="minorHAnsi"/>
                  <w:b/>
                  <w:bCs/>
                </w:rPr>
                <w:t>6</w:t>
              </w:r>
            </w:ins>
          </w:p>
        </w:tc>
        <w:tc>
          <w:tcPr>
            <w:tcW w:w="692" w:type="dxa"/>
            <w:noWrap/>
          </w:tcPr>
          <w:p w14:paraId="5D4322DF" w14:textId="77777777" w:rsidR="00BD0299" w:rsidRPr="00FF6A71" w:rsidRDefault="00BD0299">
            <w:pPr>
              <w:spacing w:before="0" w:after="0" w:line="240" w:lineRule="auto"/>
              <w:jc w:val="center"/>
              <w:rPr>
                <w:ins w:id="62984" w:author="pete jones" w:date="2022-01-04T12:37:00Z"/>
                <w:rFonts w:eastAsiaTheme="minorEastAsia" w:cstheme="minorHAnsi"/>
                <w:b/>
                <w:bCs/>
              </w:rPr>
              <w:pPrChange w:id="62985" w:author="pete jones" w:date="2022-01-04T12:59:00Z">
                <w:pPr>
                  <w:jc w:val="center"/>
                </w:pPr>
              </w:pPrChange>
            </w:pPr>
            <w:ins w:id="62986" w:author="pete jones" w:date="2022-01-04T12:37:00Z">
              <w:r w:rsidRPr="00FF6A71">
                <w:rPr>
                  <w:rFonts w:eastAsiaTheme="minorEastAsia" w:cstheme="minorHAnsi"/>
                  <w:b/>
                  <w:bCs/>
                </w:rPr>
                <w:t>7</w:t>
              </w:r>
            </w:ins>
          </w:p>
        </w:tc>
      </w:tr>
      <w:tr w:rsidR="00BD0299" w:rsidRPr="00FF6A71" w14:paraId="4978B425" w14:textId="77777777" w:rsidTr="00C77D52">
        <w:tblPrEx>
          <w:tblW w:w="0" w:type="auto"/>
          <w:jc w:val="center"/>
          <w:tblPrExChange w:id="62987" w:author="pete jones" w:date="2022-01-04T12:59:00Z">
            <w:tblPrEx>
              <w:tblW w:w="0" w:type="auto"/>
              <w:jc w:val="center"/>
            </w:tblPrEx>
          </w:tblPrExChange>
        </w:tblPrEx>
        <w:trPr>
          <w:trHeight w:val="300"/>
          <w:jc w:val="center"/>
          <w:ins w:id="62988" w:author="pete jones" w:date="2022-01-04T12:37:00Z"/>
          <w:trPrChange w:id="62989" w:author="pete jones" w:date="2022-01-04T12:59:00Z">
            <w:trPr>
              <w:trHeight w:val="300"/>
              <w:jc w:val="center"/>
            </w:trPr>
          </w:trPrChange>
        </w:trPr>
        <w:tc>
          <w:tcPr>
            <w:tcW w:w="814" w:type="dxa"/>
            <w:tcPrChange w:id="62990" w:author="pete jones" w:date="2022-01-04T12:59:00Z">
              <w:tcPr>
                <w:tcW w:w="814" w:type="dxa"/>
              </w:tcPr>
            </w:tcPrChange>
          </w:tcPr>
          <w:p w14:paraId="04AC974A" w14:textId="77777777" w:rsidR="00BD0299" w:rsidRPr="00FF6A71" w:rsidRDefault="00BD0299">
            <w:pPr>
              <w:spacing w:before="0" w:after="0" w:line="240" w:lineRule="auto"/>
              <w:jc w:val="center"/>
              <w:rPr>
                <w:ins w:id="62991" w:author="pete jones" w:date="2022-01-04T12:37:00Z"/>
                <w:rFonts w:eastAsiaTheme="minorEastAsia" w:cstheme="minorHAnsi"/>
                <w:b/>
                <w:bCs/>
              </w:rPr>
              <w:pPrChange w:id="62992" w:author="pete jones" w:date="2022-01-04T12:59:00Z">
                <w:pPr>
                  <w:jc w:val="center"/>
                </w:pPr>
              </w:pPrChange>
            </w:pPr>
            <w:ins w:id="62993" w:author="pete jones" w:date="2022-01-04T12:37:00Z">
              <w:r w:rsidRPr="00FF6A71">
                <w:rPr>
                  <w:rFonts w:eastAsiaTheme="minorEastAsia" w:cstheme="minorHAnsi"/>
                  <w:b/>
                  <w:bCs/>
                </w:rPr>
                <w:t>%</w:t>
              </w:r>
            </w:ins>
          </w:p>
        </w:tc>
        <w:tc>
          <w:tcPr>
            <w:tcW w:w="814" w:type="dxa"/>
            <w:shd w:val="clear" w:color="auto" w:fill="auto"/>
            <w:noWrap/>
            <w:vAlign w:val="bottom"/>
            <w:tcPrChange w:id="62994" w:author="pete jones" w:date="2022-01-04T12:59:00Z">
              <w:tcPr>
                <w:tcW w:w="814" w:type="dxa"/>
                <w:tcBorders>
                  <w:top w:val="single" w:sz="4" w:space="0" w:color="4472C4"/>
                  <w:left w:val="nil"/>
                  <w:bottom w:val="nil"/>
                  <w:right w:val="nil"/>
                </w:tcBorders>
                <w:shd w:val="clear" w:color="auto" w:fill="auto"/>
                <w:noWrap/>
                <w:vAlign w:val="bottom"/>
              </w:tcPr>
            </w:tcPrChange>
          </w:tcPr>
          <w:p w14:paraId="6C349D44" w14:textId="77777777" w:rsidR="00BD0299" w:rsidRPr="00FA4BC3" w:rsidRDefault="00BD0299">
            <w:pPr>
              <w:spacing w:before="0" w:after="0" w:line="240" w:lineRule="auto"/>
              <w:jc w:val="center"/>
              <w:rPr>
                <w:ins w:id="62995" w:author="pete jones" w:date="2022-01-04T12:37:00Z"/>
                <w:rFonts w:eastAsiaTheme="minorEastAsia" w:cstheme="minorHAnsi"/>
              </w:rPr>
              <w:pPrChange w:id="62996" w:author="pete jones" w:date="2022-01-04T12:59:00Z">
                <w:pPr>
                  <w:jc w:val="center"/>
                </w:pPr>
              </w:pPrChange>
            </w:pPr>
            <w:ins w:id="62997" w:author="pete jones" w:date="2022-01-04T12:37:00Z">
              <w:r w:rsidRPr="00FA4BC3">
                <w:rPr>
                  <w:rFonts w:eastAsiaTheme="minorEastAsia" w:cstheme="minorHAnsi"/>
                  <w:rPrChange w:id="62998" w:author="pete jones" w:date="2022-01-04T15:01:00Z">
                    <w:rPr>
                      <w:rFonts w:ascii="Calibri" w:hAnsi="Calibri" w:cs="Calibri"/>
                      <w:color w:val="000000"/>
                    </w:rPr>
                  </w:rPrChange>
                </w:rPr>
                <w:t>40%</w:t>
              </w:r>
            </w:ins>
          </w:p>
        </w:tc>
        <w:tc>
          <w:tcPr>
            <w:tcW w:w="814" w:type="dxa"/>
            <w:shd w:val="clear" w:color="auto" w:fill="auto"/>
            <w:noWrap/>
            <w:vAlign w:val="bottom"/>
            <w:tcPrChange w:id="62999" w:author="pete jones" w:date="2022-01-04T12:59:00Z">
              <w:tcPr>
                <w:tcW w:w="814" w:type="dxa"/>
                <w:tcBorders>
                  <w:top w:val="single" w:sz="4" w:space="0" w:color="4472C4"/>
                  <w:left w:val="nil"/>
                  <w:bottom w:val="nil"/>
                  <w:right w:val="nil"/>
                </w:tcBorders>
                <w:shd w:val="clear" w:color="auto" w:fill="auto"/>
                <w:noWrap/>
                <w:vAlign w:val="bottom"/>
              </w:tcPr>
            </w:tcPrChange>
          </w:tcPr>
          <w:p w14:paraId="39821A10" w14:textId="77777777" w:rsidR="00BD0299" w:rsidRPr="00FA4BC3" w:rsidRDefault="00BD0299">
            <w:pPr>
              <w:spacing w:before="0" w:after="0" w:line="240" w:lineRule="auto"/>
              <w:jc w:val="center"/>
              <w:rPr>
                <w:ins w:id="63000" w:author="pete jones" w:date="2022-01-04T12:37:00Z"/>
                <w:rFonts w:eastAsiaTheme="minorEastAsia" w:cstheme="minorHAnsi"/>
              </w:rPr>
              <w:pPrChange w:id="63001" w:author="pete jones" w:date="2022-01-04T12:59:00Z">
                <w:pPr>
                  <w:jc w:val="center"/>
                </w:pPr>
              </w:pPrChange>
            </w:pPr>
            <w:ins w:id="63002" w:author="pete jones" w:date="2022-01-04T12:37:00Z">
              <w:r w:rsidRPr="00FA4BC3">
                <w:rPr>
                  <w:rFonts w:eastAsiaTheme="minorEastAsia" w:cstheme="minorHAnsi"/>
                  <w:rPrChange w:id="63003" w:author="pete jones" w:date="2022-01-04T15:01:00Z">
                    <w:rPr>
                      <w:rFonts w:ascii="Calibri" w:hAnsi="Calibri" w:cs="Calibri"/>
                      <w:color w:val="000000"/>
                    </w:rPr>
                  </w:rPrChange>
                </w:rPr>
                <w:t>40%</w:t>
              </w:r>
            </w:ins>
          </w:p>
        </w:tc>
        <w:tc>
          <w:tcPr>
            <w:tcW w:w="814" w:type="dxa"/>
            <w:shd w:val="clear" w:color="auto" w:fill="auto"/>
            <w:noWrap/>
            <w:vAlign w:val="center"/>
            <w:tcPrChange w:id="63004" w:author="pete jones" w:date="2022-01-04T12:59:00Z">
              <w:tcPr>
                <w:tcW w:w="814" w:type="dxa"/>
                <w:tcBorders>
                  <w:top w:val="single" w:sz="4" w:space="0" w:color="4472C4"/>
                  <w:left w:val="nil"/>
                  <w:bottom w:val="nil"/>
                  <w:right w:val="nil"/>
                </w:tcBorders>
                <w:shd w:val="clear" w:color="auto" w:fill="auto"/>
                <w:noWrap/>
                <w:vAlign w:val="center"/>
              </w:tcPr>
            </w:tcPrChange>
          </w:tcPr>
          <w:p w14:paraId="4F2EA211" w14:textId="77777777" w:rsidR="00BD0299" w:rsidRPr="00FA4BC3" w:rsidRDefault="00BD0299">
            <w:pPr>
              <w:spacing w:before="0" w:after="0" w:line="240" w:lineRule="auto"/>
              <w:jc w:val="center"/>
              <w:rPr>
                <w:ins w:id="63005" w:author="pete jones" w:date="2022-01-04T12:37:00Z"/>
                <w:rFonts w:eastAsiaTheme="minorEastAsia" w:cstheme="minorHAnsi"/>
              </w:rPr>
              <w:pPrChange w:id="63006" w:author="pete jones" w:date="2022-01-04T12:59:00Z">
                <w:pPr>
                  <w:jc w:val="center"/>
                </w:pPr>
              </w:pPrChange>
            </w:pPr>
          </w:p>
        </w:tc>
        <w:tc>
          <w:tcPr>
            <w:tcW w:w="692" w:type="dxa"/>
            <w:shd w:val="clear" w:color="auto" w:fill="auto"/>
            <w:noWrap/>
            <w:vAlign w:val="center"/>
            <w:tcPrChange w:id="63007" w:author="pete jones" w:date="2022-01-04T12:59:00Z">
              <w:tcPr>
                <w:tcW w:w="692" w:type="dxa"/>
                <w:tcBorders>
                  <w:top w:val="single" w:sz="4" w:space="0" w:color="4472C4"/>
                  <w:left w:val="nil"/>
                  <w:bottom w:val="nil"/>
                  <w:right w:val="nil"/>
                </w:tcBorders>
                <w:shd w:val="clear" w:color="auto" w:fill="auto"/>
                <w:noWrap/>
                <w:vAlign w:val="center"/>
              </w:tcPr>
            </w:tcPrChange>
          </w:tcPr>
          <w:p w14:paraId="4B0C403D" w14:textId="77777777" w:rsidR="00BD0299" w:rsidRPr="00FA4BC3" w:rsidRDefault="00BD0299">
            <w:pPr>
              <w:spacing w:before="0" w:after="0" w:line="240" w:lineRule="auto"/>
              <w:jc w:val="center"/>
              <w:rPr>
                <w:ins w:id="63008" w:author="pete jones" w:date="2022-01-04T12:37:00Z"/>
                <w:rFonts w:eastAsiaTheme="minorEastAsia" w:cstheme="minorHAnsi"/>
              </w:rPr>
              <w:pPrChange w:id="63009" w:author="pete jones" w:date="2022-01-04T12:59:00Z">
                <w:pPr>
                  <w:jc w:val="center"/>
                </w:pPr>
              </w:pPrChange>
            </w:pPr>
            <w:ins w:id="63010" w:author="pete jones" w:date="2022-01-04T12:37:00Z">
              <w:r w:rsidRPr="00FA4BC3">
                <w:rPr>
                  <w:rFonts w:eastAsiaTheme="minorEastAsia" w:cstheme="minorHAnsi"/>
                  <w:rPrChange w:id="63011" w:author="pete jones" w:date="2022-01-04T15:01:00Z">
                    <w:rPr>
                      <w:rFonts w:ascii="Calibri" w:hAnsi="Calibri" w:cs="Calibri"/>
                      <w:color w:val="000000"/>
                    </w:rPr>
                  </w:rPrChange>
                </w:rPr>
                <w:t>10%</w:t>
              </w:r>
            </w:ins>
          </w:p>
        </w:tc>
        <w:tc>
          <w:tcPr>
            <w:tcW w:w="692" w:type="dxa"/>
            <w:shd w:val="clear" w:color="auto" w:fill="auto"/>
            <w:noWrap/>
            <w:vAlign w:val="center"/>
            <w:tcPrChange w:id="63012" w:author="pete jones" w:date="2022-01-04T12:59:00Z">
              <w:tcPr>
                <w:tcW w:w="692" w:type="dxa"/>
                <w:tcBorders>
                  <w:top w:val="single" w:sz="4" w:space="0" w:color="4472C4"/>
                  <w:left w:val="nil"/>
                  <w:bottom w:val="nil"/>
                  <w:right w:val="nil"/>
                </w:tcBorders>
                <w:shd w:val="clear" w:color="auto" w:fill="auto"/>
                <w:noWrap/>
                <w:vAlign w:val="center"/>
              </w:tcPr>
            </w:tcPrChange>
          </w:tcPr>
          <w:p w14:paraId="30094ABD" w14:textId="77777777" w:rsidR="00BD0299" w:rsidRPr="00FA4BC3" w:rsidRDefault="00BD0299">
            <w:pPr>
              <w:spacing w:before="0" w:after="0" w:line="240" w:lineRule="auto"/>
              <w:jc w:val="center"/>
              <w:rPr>
                <w:ins w:id="63013" w:author="pete jones" w:date="2022-01-04T12:37:00Z"/>
                <w:rFonts w:eastAsiaTheme="minorEastAsia" w:cstheme="minorHAnsi"/>
              </w:rPr>
              <w:pPrChange w:id="63014" w:author="pete jones" w:date="2022-01-04T12:59:00Z">
                <w:pPr>
                  <w:jc w:val="center"/>
                </w:pPr>
              </w:pPrChange>
            </w:pPr>
            <w:ins w:id="63015" w:author="pete jones" w:date="2022-01-04T12:37:00Z">
              <w:r w:rsidRPr="00FA4BC3">
                <w:rPr>
                  <w:rFonts w:eastAsiaTheme="minorEastAsia" w:cstheme="minorHAnsi"/>
                  <w:rPrChange w:id="63016" w:author="pete jones" w:date="2022-01-04T15:01:00Z">
                    <w:rPr>
                      <w:rFonts w:ascii="Calibri" w:hAnsi="Calibri" w:cs="Calibri"/>
                      <w:color w:val="000000"/>
                    </w:rPr>
                  </w:rPrChange>
                </w:rPr>
                <w:t>10%</w:t>
              </w:r>
            </w:ins>
          </w:p>
        </w:tc>
        <w:tc>
          <w:tcPr>
            <w:tcW w:w="692" w:type="dxa"/>
            <w:shd w:val="clear" w:color="auto" w:fill="auto"/>
            <w:noWrap/>
            <w:vAlign w:val="bottom"/>
            <w:tcPrChange w:id="63017" w:author="pete jones" w:date="2022-01-04T12:59:00Z">
              <w:tcPr>
                <w:tcW w:w="692" w:type="dxa"/>
                <w:tcBorders>
                  <w:top w:val="single" w:sz="4" w:space="0" w:color="4472C4"/>
                  <w:left w:val="nil"/>
                  <w:bottom w:val="nil"/>
                  <w:right w:val="nil"/>
                </w:tcBorders>
                <w:shd w:val="clear" w:color="auto" w:fill="auto"/>
                <w:noWrap/>
                <w:vAlign w:val="bottom"/>
              </w:tcPr>
            </w:tcPrChange>
          </w:tcPr>
          <w:p w14:paraId="6F8501AF" w14:textId="77777777" w:rsidR="00BD0299" w:rsidRPr="00FF6A71" w:rsidRDefault="00BD0299">
            <w:pPr>
              <w:spacing w:before="0" w:after="0" w:line="240" w:lineRule="auto"/>
              <w:jc w:val="center"/>
              <w:rPr>
                <w:ins w:id="63018" w:author="pete jones" w:date="2022-01-04T12:37:00Z"/>
                <w:rFonts w:eastAsiaTheme="minorEastAsia" w:cstheme="minorHAnsi"/>
                <w:b/>
                <w:bCs/>
                <w:rPrChange w:id="63019" w:author="pete jones" w:date="2022-01-04T13:45:00Z">
                  <w:rPr>
                    <w:ins w:id="63020" w:author="pete jones" w:date="2022-01-04T12:37:00Z"/>
                    <w:rFonts w:eastAsiaTheme="minorEastAsia" w:cstheme="minorHAnsi"/>
                  </w:rPr>
                </w:rPrChange>
              </w:rPr>
              <w:pPrChange w:id="63021" w:author="pete jones" w:date="2022-01-04T12:59:00Z">
                <w:pPr>
                  <w:jc w:val="center"/>
                </w:pPr>
              </w:pPrChange>
            </w:pPr>
          </w:p>
        </w:tc>
        <w:tc>
          <w:tcPr>
            <w:tcW w:w="692" w:type="dxa"/>
            <w:shd w:val="clear" w:color="auto" w:fill="auto"/>
            <w:noWrap/>
            <w:vAlign w:val="bottom"/>
            <w:tcPrChange w:id="63022" w:author="pete jones" w:date="2022-01-04T12:59:00Z">
              <w:tcPr>
                <w:tcW w:w="692" w:type="dxa"/>
                <w:tcBorders>
                  <w:top w:val="single" w:sz="4" w:space="0" w:color="4472C4"/>
                  <w:left w:val="nil"/>
                  <w:bottom w:val="nil"/>
                  <w:right w:val="nil"/>
                </w:tcBorders>
                <w:shd w:val="clear" w:color="auto" w:fill="auto"/>
                <w:noWrap/>
                <w:vAlign w:val="bottom"/>
              </w:tcPr>
            </w:tcPrChange>
          </w:tcPr>
          <w:p w14:paraId="5C9E8C49" w14:textId="77777777" w:rsidR="00BD0299" w:rsidRPr="00FF6A71" w:rsidRDefault="00BD0299">
            <w:pPr>
              <w:spacing w:before="0" w:after="0" w:line="240" w:lineRule="auto"/>
              <w:jc w:val="center"/>
              <w:rPr>
                <w:ins w:id="63023" w:author="pete jones" w:date="2022-01-04T12:37:00Z"/>
                <w:rFonts w:eastAsiaTheme="minorEastAsia" w:cstheme="minorHAnsi"/>
                <w:b/>
                <w:bCs/>
                <w:rPrChange w:id="63024" w:author="pete jones" w:date="2022-01-04T13:45:00Z">
                  <w:rPr>
                    <w:ins w:id="63025" w:author="pete jones" w:date="2022-01-04T12:37:00Z"/>
                    <w:rFonts w:eastAsiaTheme="minorEastAsia" w:cstheme="minorHAnsi"/>
                  </w:rPr>
                </w:rPrChange>
              </w:rPr>
              <w:pPrChange w:id="63026" w:author="pete jones" w:date="2022-01-04T12:59:00Z">
                <w:pPr>
                  <w:jc w:val="center"/>
                </w:pPr>
              </w:pPrChange>
            </w:pPr>
          </w:p>
        </w:tc>
      </w:tr>
      <w:tr w:rsidR="00BD0299" w:rsidRPr="00FF6A71" w14:paraId="4C0390F7" w14:textId="77777777" w:rsidTr="00C77D52">
        <w:tblPrEx>
          <w:tblW w:w="0" w:type="auto"/>
          <w:jc w:val="center"/>
          <w:tblPrExChange w:id="63027" w:author="pete jones" w:date="2022-01-04T12:59:00Z">
            <w:tblPrEx>
              <w:tblW w:w="0" w:type="auto"/>
              <w:jc w:val="center"/>
            </w:tblPrEx>
          </w:tblPrExChange>
        </w:tblPrEx>
        <w:trPr>
          <w:trHeight w:val="300"/>
          <w:jc w:val="center"/>
          <w:ins w:id="63028" w:author="pete jones" w:date="2022-01-04T12:37:00Z"/>
          <w:trPrChange w:id="63029" w:author="pete jones" w:date="2022-01-04T12:59:00Z">
            <w:trPr>
              <w:trHeight w:val="300"/>
              <w:jc w:val="center"/>
            </w:trPr>
          </w:trPrChange>
        </w:trPr>
        <w:tc>
          <w:tcPr>
            <w:tcW w:w="814" w:type="dxa"/>
            <w:tcPrChange w:id="63030" w:author="pete jones" w:date="2022-01-04T12:59:00Z">
              <w:tcPr>
                <w:tcW w:w="814" w:type="dxa"/>
              </w:tcPr>
            </w:tcPrChange>
          </w:tcPr>
          <w:p w14:paraId="36A3D14C" w14:textId="77777777" w:rsidR="00BD0299" w:rsidRPr="00FF6A71" w:rsidRDefault="00BD0299">
            <w:pPr>
              <w:spacing w:before="0" w:after="0" w:line="240" w:lineRule="auto"/>
              <w:jc w:val="center"/>
              <w:rPr>
                <w:ins w:id="63031" w:author="pete jones" w:date="2022-01-04T12:37:00Z"/>
                <w:rFonts w:eastAsiaTheme="minorEastAsia" w:cstheme="minorHAnsi"/>
                <w:b/>
                <w:bCs/>
              </w:rPr>
              <w:pPrChange w:id="63032" w:author="pete jones" w:date="2022-01-04T12:59:00Z">
                <w:pPr>
                  <w:jc w:val="center"/>
                </w:pPr>
              </w:pPrChange>
            </w:pPr>
            <w:ins w:id="63033" w:author="pete jones" w:date="2022-01-04T12:37:00Z">
              <w:r w:rsidRPr="00FF6A71">
                <w:rPr>
                  <w:rFonts w:eastAsiaTheme="minorEastAsia" w:cstheme="minorHAnsi"/>
                  <w:b/>
                  <w:bCs/>
                </w:rPr>
                <w:t>Count</w:t>
              </w:r>
            </w:ins>
          </w:p>
        </w:tc>
        <w:tc>
          <w:tcPr>
            <w:tcW w:w="814" w:type="dxa"/>
            <w:shd w:val="clear" w:color="auto" w:fill="auto"/>
            <w:noWrap/>
            <w:vAlign w:val="center"/>
            <w:tcPrChange w:id="63034" w:author="pete jones" w:date="2022-01-04T12:59:00Z">
              <w:tcPr>
                <w:tcW w:w="814" w:type="dxa"/>
                <w:tcBorders>
                  <w:top w:val="single" w:sz="4" w:space="0" w:color="4472C4"/>
                  <w:left w:val="nil"/>
                  <w:bottom w:val="nil"/>
                  <w:right w:val="nil"/>
                </w:tcBorders>
                <w:shd w:val="clear" w:color="auto" w:fill="auto"/>
                <w:noWrap/>
                <w:vAlign w:val="center"/>
              </w:tcPr>
            </w:tcPrChange>
          </w:tcPr>
          <w:p w14:paraId="45A132FD" w14:textId="77777777" w:rsidR="00BD0299" w:rsidRPr="00FA4BC3" w:rsidRDefault="00BD0299">
            <w:pPr>
              <w:spacing w:before="0" w:after="0" w:line="240" w:lineRule="auto"/>
              <w:jc w:val="center"/>
              <w:rPr>
                <w:ins w:id="63035" w:author="pete jones" w:date="2022-01-04T12:37:00Z"/>
                <w:rFonts w:eastAsiaTheme="minorEastAsia" w:cstheme="minorHAnsi"/>
              </w:rPr>
              <w:pPrChange w:id="63036" w:author="pete jones" w:date="2022-01-04T12:59:00Z">
                <w:pPr>
                  <w:jc w:val="center"/>
                </w:pPr>
              </w:pPrChange>
            </w:pPr>
            <w:ins w:id="63037" w:author="pete jones" w:date="2022-01-04T12:37:00Z">
              <w:r w:rsidRPr="00FA4BC3">
                <w:rPr>
                  <w:rFonts w:eastAsiaTheme="minorEastAsia" w:cstheme="minorHAnsi"/>
                  <w:rPrChange w:id="63038" w:author="pete jones" w:date="2022-01-04T15:01:00Z">
                    <w:rPr>
                      <w:rFonts w:ascii="Calibri" w:hAnsi="Calibri" w:cs="Calibri"/>
                      <w:color w:val="000000"/>
                    </w:rPr>
                  </w:rPrChange>
                </w:rPr>
                <w:t>4</w:t>
              </w:r>
            </w:ins>
          </w:p>
        </w:tc>
        <w:tc>
          <w:tcPr>
            <w:tcW w:w="814" w:type="dxa"/>
            <w:shd w:val="clear" w:color="auto" w:fill="auto"/>
            <w:noWrap/>
            <w:vAlign w:val="center"/>
            <w:tcPrChange w:id="63039" w:author="pete jones" w:date="2022-01-04T12:59:00Z">
              <w:tcPr>
                <w:tcW w:w="814" w:type="dxa"/>
                <w:tcBorders>
                  <w:top w:val="single" w:sz="4" w:space="0" w:color="4472C4"/>
                  <w:left w:val="nil"/>
                  <w:bottom w:val="nil"/>
                  <w:right w:val="nil"/>
                </w:tcBorders>
                <w:shd w:val="clear" w:color="auto" w:fill="auto"/>
                <w:noWrap/>
                <w:vAlign w:val="center"/>
              </w:tcPr>
            </w:tcPrChange>
          </w:tcPr>
          <w:p w14:paraId="542E00B5" w14:textId="77777777" w:rsidR="00BD0299" w:rsidRPr="00FA4BC3" w:rsidRDefault="00BD0299">
            <w:pPr>
              <w:spacing w:before="0" w:after="0" w:line="240" w:lineRule="auto"/>
              <w:jc w:val="center"/>
              <w:rPr>
                <w:ins w:id="63040" w:author="pete jones" w:date="2022-01-04T12:37:00Z"/>
                <w:rFonts w:eastAsiaTheme="minorEastAsia" w:cstheme="minorHAnsi"/>
              </w:rPr>
              <w:pPrChange w:id="63041" w:author="pete jones" w:date="2022-01-04T12:59:00Z">
                <w:pPr>
                  <w:jc w:val="center"/>
                </w:pPr>
              </w:pPrChange>
            </w:pPr>
            <w:ins w:id="63042" w:author="pete jones" w:date="2022-01-04T12:37:00Z">
              <w:r w:rsidRPr="00FA4BC3">
                <w:rPr>
                  <w:rFonts w:eastAsiaTheme="minorEastAsia" w:cstheme="minorHAnsi"/>
                  <w:rPrChange w:id="63043" w:author="pete jones" w:date="2022-01-04T15:01:00Z">
                    <w:rPr>
                      <w:rFonts w:ascii="Calibri" w:hAnsi="Calibri" w:cs="Calibri"/>
                      <w:color w:val="000000"/>
                    </w:rPr>
                  </w:rPrChange>
                </w:rPr>
                <w:t>4</w:t>
              </w:r>
            </w:ins>
          </w:p>
        </w:tc>
        <w:tc>
          <w:tcPr>
            <w:tcW w:w="814" w:type="dxa"/>
            <w:shd w:val="clear" w:color="auto" w:fill="auto"/>
            <w:noWrap/>
            <w:vAlign w:val="center"/>
            <w:tcPrChange w:id="63044" w:author="pete jones" w:date="2022-01-04T12:59:00Z">
              <w:tcPr>
                <w:tcW w:w="814" w:type="dxa"/>
                <w:tcBorders>
                  <w:top w:val="single" w:sz="4" w:space="0" w:color="4472C4"/>
                  <w:left w:val="nil"/>
                  <w:bottom w:val="nil"/>
                  <w:right w:val="nil"/>
                </w:tcBorders>
                <w:shd w:val="clear" w:color="auto" w:fill="auto"/>
                <w:noWrap/>
                <w:vAlign w:val="center"/>
              </w:tcPr>
            </w:tcPrChange>
          </w:tcPr>
          <w:p w14:paraId="03DDEFB5" w14:textId="77777777" w:rsidR="00BD0299" w:rsidRPr="00FA4BC3" w:rsidRDefault="00BD0299">
            <w:pPr>
              <w:spacing w:before="0" w:after="0" w:line="240" w:lineRule="auto"/>
              <w:jc w:val="center"/>
              <w:rPr>
                <w:ins w:id="63045" w:author="pete jones" w:date="2022-01-04T12:37:00Z"/>
                <w:rFonts w:eastAsiaTheme="minorEastAsia" w:cstheme="minorHAnsi"/>
              </w:rPr>
              <w:pPrChange w:id="63046" w:author="pete jones" w:date="2022-01-04T12:59:00Z">
                <w:pPr>
                  <w:jc w:val="center"/>
                </w:pPr>
              </w:pPrChange>
            </w:pPr>
          </w:p>
        </w:tc>
        <w:tc>
          <w:tcPr>
            <w:tcW w:w="692" w:type="dxa"/>
            <w:shd w:val="clear" w:color="auto" w:fill="auto"/>
            <w:noWrap/>
            <w:vAlign w:val="center"/>
            <w:tcPrChange w:id="63047" w:author="pete jones" w:date="2022-01-04T12:59:00Z">
              <w:tcPr>
                <w:tcW w:w="692" w:type="dxa"/>
                <w:tcBorders>
                  <w:top w:val="single" w:sz="4" w:space="0" w:color="4472C4"/>
                  <w:left w:val="nil"/>
                  <w:bottom w:val="nil"/>
                  <w:right w:val="nil"/>
                </w:tcBorders>
                <w:shd w:val="clear" w:color="auto" w:fill="auto"/>
                <w:noWrap/>
                <w:vAlign w:val="center"/>
              </w:tcPr>
            </w:tcPrChange>
          </w:tcPr>
          <w:p w14:paraId="74419EF5" w14:textId="77777777" w:rsidR="00BD0299" w:rsidRPr="00FA4BC3" w:rsidRDefault="00BD0299">
            <w:pPr>
              <w:spacing w:before="0" w:after="0" w:line="240" w:lineRule="auto"/>
              <w:jc w:val="center"/>
              <w:rPr>
                <w:ins w:id="63048" w:author="pete jones" w:date="2022-01-04T12:37:00Z"/>
                <w:rFonts w:eastAsiaTheme="minorEastAsia" w:cstheme="minorHAnsi"/>
              </w:rPr>
              <w:pPrChange w:id="63049" w:author="pete jones" w:date="2022-01-04T12:59:00Z">
                <w:pPr>
                  <w:jc w:val="center"/>
                </w:pPr>
              </w:pPrChange>
            </w:pPr>
            <w:ins w:id="63050" w:author="pete jones" w:date="2022-01-04T12:37:00Z">
              <w:r w:rsidRPr="00FA4BC3">
                <w:rPr>
                  <w:rFonts w:eastAsiaTheme="minorEastAsia" w:cstheme="minorHAnsi"/>
                  <w:rPrChange w:id="63051" w:author="pete jones" w:date="2022-01-04T15:01:00Z">
                    <w:rPr>
                      <w:rFonts w:ascii="Calibri" w:hAnsi="Calibri" w:cs="Calibri"/>
                      <w:color w:val="000000"/>
                    </w:rPr>
                  </w:rPrChange>
                </w:rPr>
                <w:t>1</w:t>
              </w:r>
            </w:ins>
          </w:p>
        </w:tc>
        <w:tc>
          <w:tcPr>
            <w:tcW w:w="692" w:type="dxa"/>
            <w:shd w:val="clear" w:color="auto" w:fill="auto"/>
            <w:noWrap/>
            <w:vAlign w:val="center"/>
            <w:tcPrChange w:id="63052" w:author="pete jones" w:date="2022-01-04T12:59:00Z">
              <w:tcPr>
                <w:tcW w:w="692" w:type="dxa"/>
                <w:tcBorders>
                  <w:top w:val="single" w:sz="4" w:space="0" w:color="4472C4"/>
                  <w:left w:val="nil"/>
                  <w:bottom w:val="nil"/>
                  <w:right w:val="nil"/>
                </w:tcBorders>
                <w:shd w:val="clear" w:color="auto" w:fill="auto"/>
                <w:noWrap/>
                <w:vAlign w:val="center"/>
              </w:tcPr>
            </w:tcPrChange>
          </w:tcPr>
          <w:p w14:paraId="147C23A7" w14:textId="77777777" w:rsidR="00BD0299" w:rsidRPr="00FA4BC3" w:rsidRDefault="00BD0299">
            <w:pPr>
              <w:spacing w:before="0" w:after="0" w:line="240" w:lineRule="auto"/>
              <w:jc w:val="center"/>
              <w:rPr>
                <w:ins w:id="63053" w:author="pete jones" w:date="2022-01-04T12:37:00Z"/>
                <w:rFonts w:eastAsiaTheme="minorEastAsia" w:cstheme="minorHAnsi"/>
              </w:rPr>
              <w:pPrChange w:id="63054" w:author="pete jones" w:date="2022-01-04T12:59:00Z">
                <w:pPr>
                  <w:jc w:val="center"/>
                </w:pPr>
              </w:pPrChange>
            </w:pPr>
            <w:ins w:id="63055" w:author="pete jones" w:date="2022-01-04T12:37:00Z">
              <w:r w:rsidRPr="00FA4BC3">
                <w:rPr>
                  <w:rFonts w:eastAsiaTheme="minorEastAsia" w:cstheme="minorHAnsi"/>
                  <w:rPrChange w:id="63056" w:author="pete jones" w:date="2022-01-04T15:01:00Z">
                    <w:rPr>
                      <w:rFonts w:ascii="Calibri" w:hAnsi="Calibri" w:cs="Calibri"/>
                      <w:color w:val="000000"/>
                    </w:rPr>
                  </w:rPrChange>
                </w:rPr>
                <w:t>1</w:t>
              </w:r>
            </w:ins>
          </w:p>
        </w:tc>
        <w:tc>
          <w:tcPr>
            <w:tcW w:w="692" w:type="dxa"/>
            <w:shd w:val="clear" w:color="auto" w:fill="auto"/>
            <w:noWrap/>
            <w:vAlign w:val="center"/>
            <w:tcPrChange w:id="63057" w:author="pete jones" w:date="2022-01-04T12:59:00Z">
              <w:tcPr>
                <w:tcW w:w="692" w:type="dxa"/>
                <w:tcBorders>
                  <w:top w:val="single" w:sz="4" w:space="0" w:color="4472C4"/>
                  <w:left w:val="nil"/>
                  <w:bottom w:val="nil"/>
                  <w:right w:val="nil"/>
                </w:tcBorders>
                <w:shd w:val="clear" w:color="auto" w:fill="auto"/>
                <w:noWrap/>
                <w:vAlign w:val="center"/>
              </w:tcPr>
            </w:tcPrChange>
          </w:tcPr>
          <w:p w14:paraId="797080E0" w14:textId="77777777" w:rsidR="00BD0299" w:rsidRPr="00FF6A71" w:rsidRDefault="00BD0299">
            <w:pPr>
              <w:spacing w:before="0" w:after="0" w:line="240" w:lineRule="auto"/>
              <w:jc w:val="center"/>
              <w:rPr>
                <w:ins w:id="63058" w:author="pete jones" w:date="2022-01-04T12:37:00Z"/>
                <w:rFonts w:eastAsiaTheme="minorEastAsia" w:cstheme="minorHAnsi"/>
                <w:b/>
                <w:bCs/>
                <w:rPrChange w:id="63059" w:author="pete jones" w:date="2022-01-04T13:45:00Z">
                  <w:rPr>
                    <w:ins w:id="63060" w:author="pete jones" w:date="2022-01-04T12:37:00Z"/>
                    <w:rFonts w:eastAsiaTheme="minorEastAsia" w:cstheme="minorHAnsi"/>
                  </w:rPr>
                </w:rPrChange>
              </w:rPr>
              <w:pPrChange w:id="63061" w:author="pete jones" w:date="2022-01-04T12:59:00Z">
                <w:pPr>
                  <w:jc w:val="center"/>
                </w:pPr>
              </w:pPrChange>
            </w:pPr>
          </w:p>
        </w:tc>
        <w:tc>
          <w:tcPr>
            <w:tcW w:w="692" w:type="dxa"/>
            <w:shd w:val="clear" w:color="auto" w:fill="auto"/>
            <w:noWrap/>
            <w:vAlign w:val="center"/>
            <w:tcPrChange w:id="63062" w:author="pete jones" w:date="2022-01-04T12:59:00Z">
              <w:tcPr>
                <w:tcW w:w="692" w:type="dxa"/>
                <w:tcBorders>
                  <w:top w:val="single" w:sz="4" w:space="0" w:color="4472C4"/>
                  <w:left w:val="nil"/>
                  <w:bottom w:val="nil"/>
                  <w:right w:val="nil"/>
                </w:tcBorders>
                <w:shd w:val="clear" w:color="auto" w:fill="auto"/>
                <w:noWrap/>
                <w:vAlign w:val="center"/>
              </w:tcPr>
            </w:tcPrChange>
          </w:tcPr>
          <w:p w14:paraId="6C0D0EF4" w14:textId="77777777" w:rsidR="00BD0299" w:rsidRPr="00FF6A71" w:rsidRDefault="00BD0299">
            <w:pPr>
              <w:spacing w:before="0" w:after="0" w:line="240" w:lineRule="auto"/>
              <w:jc w:val="center"/>
              <w:rPr>
                <w:ins w:id="63063" w:author="pete jones" w:date="2022-01-04T12:37:00Z"/>
                <w:rFonts w:eastAsiaTheme="minorEastAsia" w:cstheme="minorHAnsi"/>
                <w:b/>
                <w:bCs/>
                <w:rPrChange w:id="63064" w:author="pete jones" w:date="2022-01-04T13:45:00Z">
                  <w:rPr>
                    <w:ins w:id="63065" w:author="pete jones" w:date="2022-01-04T12:37:00Z"/>
                    <w:rFonts w:eastAsiaTheme="minorEastAsia" w:cstheme="minorHAnsi"/>
                  </w:rPr>
                </w:rPrChange>
              </w:rPr>
              <w:pPrChange w:id="63066" w:author="pete jones" w:date="2022-01-04T12:59:00Z">
                <w:pPr>
                  <w:jc w:val="center"/>
                </w:pPr>
              </w:pPrChange>
            </w:pPr>
          </w:p>
        </w:tc>
      </w:tr>
    </w:tbl>
    <w:p w14:paraId="3FDD23FB" w14:textId="77777777" w:rsidR="00BD0299" w:rsidRPr="00FF6A71" w:rsidRDefault="00BD0299" w:rsidP="00BD0299">
      <w:pPr>
        <w:rPr>
          <w:ins w:id="63067" w:author="pete jones" w:date="2022-01-04T12:37:00Z"/>
        </w:rPr>
      </w:pPr>
      <w:ins w:id="63068" w:author="pete jones" w:date="2022-01-04T12:37:00Z">
        <w:r w:rsidRPr="00FF6A71">
          <w:t>Q2.11.27 Design is iteration.</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3069">
          <w:tblGrid>
            <w:gridCol w:w="814"/>
            <w:gridCol w:w="814"/>
            <w:gridCol w:w="814"/>
            <w:gridCol w:w="814"/>
            <w:gridCol w:w="692"/>
            <w:gridCol w:w="692"/>
            <w:gridCol w:w="692"/>
            <w:gridCol w:w="692"/>
          </w:tblGrid>
        </w:tblGridChange>
      </w:tblGrid>
      <w:tr w:rsidR="00BD0299" w:rsidRPr="00FF6A71" w14:paraId="670C082F" w14:textId="77777777" w:rsidTr="00015922">
        <w:trPr>
          <w:trHeight w:val="300"/>
          <w:jc w:val="center"/>
          <w:ins w:id="63070" w:author="pete jones" w:date="2022-01-04T12:37:00Z"/>
        </w:trPr>
        <w:tc>
          <w:tcPr>
            <w:tcW w:w="814" w:type="dxa"/>
            <w:shd w:val="clear" w:color="auto" w:fill="E7E6E6" w:themeFill="background2"/>
            <w:vAlign w:val="center"/>
          </w:tcPr>
          <w:p w14:paraId="21BA1C44" w14:textId="77777777" w:rsidR="00BD0299" w:rsidRPr="00FF6A71" w:rsidRDefault="00BD0299">
            <w:pPr>
              <w:spacing w:before="0" w:after="0" w:line="240" w:lineRule="auto"/>
              <w:jc w:val="center"/>
              <w:rPr>
                <w:ins w:id="63071" w:author="pete jones" w:date="2022-01-04T12:37:00Z"/>
                <w:rFonts w:eastAsiaTheme="minorEastAsia" w:cstheme="minorHAnsi"/>
                <w:b/>
                <w:bCs/>
              </w:rPr>
              <w:pPrChange w:id="63072" w:author="pete jones" w:date="2022-01-04T12:59:00Z">
                <w:pPr>
                  <w:jc w:val="center"/>
                </w:pPr>
              </w:pPrChange>
            </w:pPr>
            <w:ins w:id="6307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7BDB2C80" w14:textId="77777777" w:rsidR="00BD0299" w:rsidRPr="00FF6A71" w:rsidRDefault="00BD0299">
            <w:pPr>
              <w:spacing w:before="0" w:after="0" w:line="240" w:lineRule="auto"/>
              <w:jc w:val="center"/>
              <w:rPr>
                <w:ins w:id="63074" w:author="pete jones" w:date="2022-01-04T12:37:00Z"/>
                <w:rFonts w:eastAsiaTheme="minorEastAsia" w:cstheme="minorHAnsi"/>
                <w:b/>
                <w:bCs/>
              </w:rPr>
              <w:pPrChange w:id="63075" w:author="pete jones" w:date="2022-01-04T12:59:00Z">
                <w:pPr>
                  <w:jc w:val="center"/>
                </w:pPr>
              </w:pPrChange>
            </w:pPr>
            <w:ins w:id="6307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22471580" w14:textId="77777777" w:rsidR="00BD0299" w:rsidRPr="00FF6A71" w:rsidRDefault="00BD0299">
            <w:pPr>
              <w:spacing w:before="0" w:after="0" w:line="240" w:lineRule="auto"/>
              <w:jc w:val="center"/>
              <w:rPr>
                <w:ins w:id="63077" w:author="pete jones" w:date="2022-01-04T12:37:00Z"/>
                <w:rFonts w:eastAsiaTheme="minorEastAsia" w:cstheme="minorHAnsi"/>
                <w:b/>
                <w:bCs/>
              </w:rPr>
              <w:pPrChange w:id="63078" w:author="pete jones" w:date="2022-01-04T12:59:00Z">
                <w:pPr>
                  <w:jc w:val="center"/>
                </w:pPr>
              </w:pPrChange>
            </w:pPr>
            <w:ins w:id="6307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1C1091AA" w14:textId="77777777" w:rsidR="00BD0299" w:rsidRPr="00FF6A71" w:rsidRDefault="00BD0299">
            <w:pPr>
              <w:spacing w:before="0" w:after="0" w:line="240" w:lineRule="auto"/>
              <w:jc w:val="center"/>
              <w:rPr>
                <w:ins w:id="63080" w:author="pete jones" w:date="2022-01-04T12:37:00Z"/>
                <w:rFonts w:eastAsiaTheme="minorEastAsia" w:cstheme="minorHAnsi"/>
                <w:b/>
                <w:bCs/>
              </w:rPr>
              <w:pPrChange w:id="63081" w:author="pete jones" w:date="2022-01-04T12:59:00Z">
                <w:pPr>
                  <w:jc w:val="center"/>
                </w:pPr>
              </w:pPrChange>
            </w:pPr>
            <w:ins w:id="6308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2B0E925" w14:textId="77777777" w:rsidR="00BD0299" w:rsidRPr="00FF6A71" w:rsidRDefault="00BD0299">
            <w:pPr>
              <w:spacing w:before="0" w:after="0" w:line="240" w:lineRule="auto"/>
              <w:jc w:val="center"/>
              <w:rPr>
                <w:ins w:id="63083" w:author="pete jones" w:date="2022-01-04T12:37:00Z"/>
                <w:rFonts w:eastAsiaTheme="minorEastAsia" w:cstheme="minorHAnsi"/>
                <w:b/>
                <w:bCs/>
              </w:rPr>
              <w:pPrChange w:id="63084" w:author="pete jones" w:date="2022-01-04T12:59:00Z">
                <w:pPr>
                  <w:jc w:val="center"/>
                </w:pPr>
              </w:pPrChange>
            </w:pPr>
            <w:ins w:id="6308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7ED07BC" w14:textId="77777777" w:rsidR="00BD0299" w:rsidRPr="00FF6A71" w:rsidRDefault="00BD0299">
            <w:pPr>
              <w:spacing w:before="0" w:after="0" w:line="240" w:lineRule="auto"/>
              <w:jc w:val="center"/>
              <w:rPr>
                <w:ins w:id="63086" w:author="pete jones" w:date="2022-01-04T12:37:00Z"/>
                <w:rFonts w:eastAsiaTheme="minorEastAsia" w:cstheme="minorHAnsi"/>
                <w:b/>
                <w:bCs/>
              </w:rPr>
              <w:pPrChange w:id="63087" w:author="pete jones" w:date="2022-01-04T12:59:00Z">
                <w:pPr>
                  <w:jc w:val="center"/>
                </w:pPr>
              </w:pPrChange>
            </w:pPr>
            <w:ins w:id="6308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7B4E8239" w14:textId="77777777" w:rsidR="00BD0299" w:rsidRPr="00FF6A71" w:rsidRDefault="00BD0299">
            <w:pPr>
              <w:spacing w:before="0" w:after="0" w:line="240" w:lineRule="auto"/>
              <w:jc w:val="center"/>
              <w:rPr>
                <w:ins w:id="63089" w:author="pete jones" w:date="2022-01-04T12:37:00Z"/>
                <w:rFonts w:eastAsiaTheme="minorEastAsia" w:cstheme="minorHAnsi"/>
                <w:b/>
                <w:bCs/>
              </w:rPr>
              <w:pPrChange w:id="63090" w:author="pete jones" w:date="2022-01-04T12:59:00Z">
                <w:pPr>
                  <w:jc w:val="center"/>
                </w:pPr>
              </w:pPrChange>
            </w:pPr>
            <w:ins w:id="6309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DE6B720" w14:textId="77777777" w:rsidR="00BD0299" w:rsidRPr="00FF6A71" w:rsidRDefault="00BD0299">
            <w:pPr>
              <w:spacing w:before="0" w:after="0" w:line="240" w:lineRule="auto"/>
              <w:jc w:val="center"/>
              <w:rPr>
                <w:ins w:id="63092" w:author="pete jones" w:date="2022-01-04T12:37:00Z"/>
                <w:rFonts w:eastAsiaTheme="minorEastAsia" w:cstheme="minorHAnsi"/>
                <w:b/>
                <w:bCs/>
              </w:rPr>
              <w:pPrChange w:id="63093" w:author="pete jones" w:date="2022-01-04T12:59:00Z">
                <w:pPr>
                  <w:jc w:val="center"/>
                </w:pPr>
              </w:pPrChange>
            </w:pPr>
            <w:ins w:id="63094" w:author="pete jones" w:date="2022-01-04T12:37:00Z">
              <w:r w:rsidRPr="00FF6A71">
                <w:rPr>
                  <w:rFonts w:eastAsiaTheme="minorEastAsia" w:cstheme="minorHAnsi"/>
                  <w:b/>
                  <w:bCs/>
                </w:rPr>
                <w:t>7</w:t>
              </w:r>
            </w:ins>
          </w:p>
        </w:tc>
      </w:tr>
      <w:tr w:rsidR="00BD0299" w:rsidRPr="00FF6A71" w14:paraId="141FFB20" w14:textId="77777777" w:rsidTr="00515ABF">
        <w:tblPrEx>
          <w:tblW w:w="0" w:type="auto"/>
          <w:jc w:val="center"/>
          <w:tblPrExChange w:id="63095" w:author="pete jones" w:date="2022-03-29T17:06:00Z">
            <w:tblPrEx>
              <w:tblW w:w="0" w:type="auto"/>
              <w:jc w:val="center"/>
            </w:tblPrEx>
          </w:tblPrExChange>
        </w:tblPrEx>
        <w:trPr>
          <w:trHeight w:val="300"/>
          <w:jc w:val="center"/>
          <w:ins w:id="63096" w:author="pete jones" w:date="2022-01-04T12:37:00Z"/>
          <w:trPrChange w:id="63097" w:author="pete jones" w:date="2022-03-29T17:06:00Z">
            <w:trPr>
              <w:trHeight w:val="300"/>
              <w:jc w:val="center"/>
            </w:trPr>
          </w:trPrChange>
        </w:trPr>
        <w:tc>
          <w:tcPr>
            <w:tcW w:w="814" w:type="dxa"/>
            <w:vAlign w:val="center"/>
            <w:tcPrChange w:id="63098" w:author="pete jones" w:date="2022-03-29T17:06:00Z">
              <w:tcPr>
                <w:tcW w:w="814" w:type="dxa"/>
                <w:vAlign w:val="center"/>
              </w:tcPr>
            </w:tcPrChange>
          </w:tcPr>
          <w:p w14:paraId="53A2F0CE" w14:textId="77777777" w:rsidR="00BD0299" w:rsidRPr="00FF6A71" w:rsidRDefault="00BD0299">
            <w:pPr>
              <w:spacing w:before="0" w:after="0" w:line="240" w:lineRule="auto"/>
              <w:jc w:val="center"/>
              <w:rPr>
                <w:ins w:id="63099" w:author="pete jones" w:date="2022-01-04T12:37:00Z"/>
                <w:rFonts w:eastAsiaTheme="minorEastAsia" w:cstheme="minorHAnsi"/>
                <w:b/>
                <w:bCs/>
              </w:rPr>
              <w:pPrChange w:id="63100" w:author="pete jones" w:date="2022-01-04T12:59:00Z">
                <w:pPr>
                  <w:jc w:val="center"/>
                </w:pPr>
              </w:pPrChange>
            </w:pPr>
            <w:ins w:id="63101" w:author="pete jones" w:date="2022-01-04T12:37:00Z">
              <w:r w:rsidRPr="00FF6A71">
                <w:rPr>
                  <w:rFonts w:eastAsiaTheme="minorEastAsia" w:cstheme="minorHAnsi"/>
                  <w:b/>
                  <w:bCs/>
                </w:rPr>
                <w:t>%</w:t>
              </w:r>
            </w:ins>
          </w:p>
        </w:tc>
        <w:tc>
          <w:tcPr>
            <w:tcW w:w="814" w:type="dxa"/>
            <w:shd w:val="clear" w:color="auto" w:fill="auto"/>
            <w:noWrap/>
            <w:vAlign w:val="bottom"/>
            <w:tcPrChange w:id="63102" w:author="pete jones" w:date="2022-03-29T17:06:00Z">
              <w:tcPr>
                <w:tcW w:w="814" w:type="dxa"/>
                <w:tcBorders>
                  <w:top w:val="single" w:sz="4" w:space="0" w:color="4472C4"/>
                  <w:left w:val="nil"/>
                  <w:bottom w:val="nil"/>
                  <w:right w:val="nil"/>
                </w:tcBorders>
                <w:shd w:val="clear" w:color="auto" w:fill="auto"/>
                <w:noWrap/>
                <w:vAlign w:val="bottom"/>
              </w:tcPr>
            </w:tcPrChange>
          </w:tcPr>
          <w:p w14:paraId="2CFCE0BC" w14:textId="77777777" w:rsidR="00BD0299" w:rsidRPr="00FA4BC3" w:rsidRDefault="00BD0299">
            <w:pPr>
              <w:spacing w:before="0" w:after="0" w:line="240" w:lineRule="auto"/>
              <w:jc w:val="center"/>
              <w:rPr>
                <w:ins w:id="63103" w:author="pete jones" w:date="2022-01-04T12:37:00Z"/>
                <w:rFonts w:eastAsiaTheme="minorEastAsia" w:cstheme="minorHAnsi"/>
              </w:rPr>
              <w:pPrChange w:id="63104" w:author="pete jones" w:date="2022-01-04T12:59:00Z">
                <w:pPr>
                  <w:jc w:val="center"/>
                </w:pPr>
              </w:pPrChange>
            </w:pPr>
            <w:ins w:id="63105" w:author="pete jones" w:date="2022-01-04T12:37:00Z">
              <w:r w:rsidRPr="00FA4BC3">
                <w:rPr>
                  <w:rFonts w:eastAsiaTheme="minorEastAsia" w:cstheme="minorHAnsi"/>
                  <w:rPrChange w:id="63106" w:author="pete jones" w:date="2022-01-04T15:01:00Z">
                    <w:rPr>
                      <w:rFonts w:ascii="Calibri" w:hAnsi="Calibri" w:cs="Calibri"/>
                      <w:color w:val="000000"/>
                    </w:rPr>
                  </w:rPrChange>
                </w:rPr>
                <w:t>40%</w:t>
              </w:r>
            </w:ins>
          </w:p>
        </w:tc>
        <w:tc>
          <w:tcPr>
            <w:tcW w:w="814" w:type="dxa"/>
            <w:shd w:val="clear" w:color="auto" w:fill="auto"/>
            <w:noWrap/>
            <w:vAlign w:val="bottom"/>
            <w:tcPrChange w:id="63107" w:author="pete jones" w:date="2022-03-29T17:06:00Z">
              <w:tcPr>
                <w:tcW w:w="814" w:type="dxa"/>
                <w:tcBorders>
                  <w:top w:val="single" w:sz="4" w:space="0" w:color="4472C4"/>
                  <w:left w:val="nil"/>
                  <w:bottom w:val="nil"/>
                  <w:right w:val="nil"/>
                </w:tcBorders>
                <w:shd w:val="clear" w:color="auto" w:fill="auto"/>
                <w:noWrap/>
                <w:vAlign w:val="bottom"/>
              </w:tcPr>
            </w:tcPrChange>
          </w:tcPr>
          <w:p w14:paraId="7C46543A" w14:textId="77777777" w:rsidR="00BD0299" w:rsidRPr="00FA4BC3" w:rsidRDefault="00BD0299">
            <w:pPr>
              <w:spacing w:before="0" w:after="0" w:line="240" w:lineRule="auto"/>
              <w:jc w:val="center"/>
              <w:rPr>
                <w:ins w:id="63108" w:author="pete jones" w:date="2022-01-04T12:37:00Z"/>
                <w:rFonts w:eastAsiaTheme="minorEastAsia" w:cstheme="minorHAnsi"/>
              </w:rPr>
              <w:pPrChange w:id="63109" w:author="pete jones" w:date="2022-01-04T12:59:00Z">
                <w:pPr>
                  <w:jc w:val="center"/>
                </w:pPr>
              </w:pPrChange>
            </w:pPr>
            <w:ins w:id="63110" w:author="pete jones" w:date="2022-01-04T12:37:00Z">
              <w:r w:rsidRPr="00FA4BC3">
                <w:rPr>
                  <w:rFonts w:eastAsiaTheme="minorEastAsia" w:cstheme="minorHAnsi"/>
                  <w:rPrChange w:id="63111" w:author="pete jones" w:date="2022-01-04T15:01:00Z">
                    <w:rPr>
                      <w:rFonts w:ascii="Calibri" w:hAnsi="Calibri" w:cs="Calibri"/>
                      <w:color w:val="000000"/>
                    </w:rPr>
                  </w:rPrChange>
                </w:rPr>
                <w:t>40%</w:t>
              </w:r>
            </w:ins>
          </w:p>
        </w:tc>
        <w:tc>
          <w:tcPr>
            <w:tcW w:w="814" w:type="dxa"/>
            <w:shd w:val="clear" w:color="auto" w:fill="auto"/>
            <w:noWrap/>
            <w:vAlign w:val="center"/>
            <w:tcPrChange w:id="63112" w:author="pete jones" w:date="2022-03-29T17:06:00Z">
              <w:tcPr>
                <w:tcW w:w="814" w:type="dxa"/>
                <w:tcBorders>
                  <w:top w:val="single" w:sz="4" w:space="0" w:color="4472C4"/>
                  <w:left w:val="nil"/>
                  <w:bottom w:val="nil"/>
                  <w:right w:val="nil"/>
                </w:tcBorders>
                <w:shd w:val="clear" w:color="auto" w:fill="auto"/>
                <w:noWrap/>
                <w:vAlign w:val="center"/>
              </w:tcPr>
            </w:tcPrChange>
          </w:tcPr>
          <w:p w14:paraId="311A1D4C" w14:textId="77777777" w:rsidR="00BD0299" w:rsidRPr="00FA4BC3" w:rsidRDefault="00BD0299">
            <w:pPr>
              <w:spacing w:before="0" w:after="0" w:line="240" w:lineRule="auto"/>
              <w:jc w:val="center"/>
              <w:rPr>
                <w:ins w:id="63113" w:author="pete jones" w:date="2022-01-04T12:37:00Z"/>
                <w:rFonts w:eastAsiaTheme="minorEastAsia" w:cstheme="minorHAnsi"/>
              </w:rPr>
              <w:pPrChange w:id="63114" w:author="pete jones" w:date="2022-01-04T12:59:00Z">
                <w:pPr>
                  <w:jc w:val="center"/>
                </w:pPr>
              </w:pPrChange>
            </w:pPr>
            <w:ins w:id="63115" w:author="pete jones" w:date="2022-01-04T12:37:00Z">
              <w:r w:rsidRPr="00FA4BC3">
                <w:rPr>
                  <w:rFonts w:eastAsiaTheme="minorEastAsia" w:cstheme="minorHAnsi"/>
                  <w:rPrChange w:id="63116" w:author="pete jones" w:date="2022-01-04T15:01:00Z">
                    <w:rPr>
                      <w:rFonts w:ascii="Calibri" w:hAnsi="Calibri" w:cs="Calibri"/>
                      <w:color w:val="000000"/>
                    </w:rPr>
                  </w:rPrChange>
                </w:rPr>
                <w:t>20%</w:t>
              </w:r>
            </w:ins>
          </w:p>
        </w:tc>
        <w:tc>
          <w:tcPr>
            <w:tcW w:w="692" w:type="dxa"/>
            <w:shd w:val="clear" w:color="auto" w:fill="auto"/>
            <w:noWrap/>
            <w:vAlign w:val="center"/>
            <w:tcPrChange w:id="63117" w:author="pete jones" w:date="2022-03-29T17:06:00Z">
              <w:tcPr>
                <w:tcW w:w="692" w:type="dxa"/>
                <w:tcBorders>
                  <w:top w:val="single" w:sz="4" w:space="0" w:color="4472C4"/>
                  <w:left w:val="nil"/>
                  <w:bottom w:val="nil"/>
                  <w:right w:val="nil"/>
                </w:tcBorders>
                <w:shd w:val="clear" w:color="auto" w:fill="auto"/>
                <w:noWrap/>
                <w:vAlign w:val="center"/>
              </w:tcPr>
            </w:tcPrChange>
          </w:tcPr>
          <w:p w14:paraId="51E2B98F" w14:textId="77777777" w:rsidR="00BD0299" w:rsidRPr="00FF6A71" w:rsidRDefault="00BD0299">
            <w:pPr>
              <w:spacing w:before="0" w:after="0" w:line="240" w:lineRule="auto"/>
              <w:jc w:val="center"/>
              <w:rPr>
                <w:ins w:id="63118" w:author="pete jones" w:date="2022-01-04T12:37:00Z"/>
                <w:rFonts w:eastAsiaTheme="minorEastAsia" w:cstheme="minorHAnsi"/>
                <w:b/>
                <w:bCs/>
                <w:rPrChange w:id="63119" w:author="pete jones" w:date="2022-01-04T13:45:00Z">
                  <w:rPr>
                    <w:ins w:id="63120" w:author="pete jones" w:date="2022-01-04T12:37:00Z"/>
                    <w:rFonts w:eastAsiaTheme="minorEastAsia" w:cstheme="minorHAnsi"/>
                  </w:rPr>
                </w:rPrChange>
              </w:rPr>
              <w:pPrChange w:id="63121" w:author="pete jones" w:date="2022-01-04T12:59:00Z">
                <w:pPr>
                  <w:jc w:val="center"/>
                </w:pPr>
              </w:pPrChange>
            </w:pPr>
          </w:p>
        </w:tc>
        <w:tc>
          <w:tcPr>
            <w:tcW w:w="692" w:type="dxa"/>
            <w:shd w:val="clear" w:color="auto" w:fill="auto"/>
            <w:noWrap/>
            <w:vAlign w:val="center"/>
            <w:tcPrChange w:id="63122" w:author="pete jones" w:date="2022-03-29T17:06:00Z">
              <w:tcPr>
                <w:tcW w:w="692" w:type="dxa"/>
                <w:tcBorders>
                  <w:top w:val="single" w:sz="4" w:space="0" w:color="4472C4"/>
                  <w:left w:val="nil"/>
                  <w:bottom w:val="nil"/>
                  <w:right w:val="nil"/>
                </w:tcBorders>
                <w:shd w:val="clear" w:color="auto" w:fill="auto"/>
                <w:noWrap/>
                <w:vAlign w:val="center"/>
              </w:tcPr>
            </w:tcPrChange>
          </w:tcPr>
          <w:p w14:paraId="01F591B3" w14:textId="77777777" w:rsidR="00BD0299" w:rsidRPr="00FF6A71" w:rsidRDefault="00BD0299">
            <w:pPr>
              <w:spacing w:before="0" w:after="0" w:line="240" w:lineRule="auto"/>
              <w:jc w:val="center"/>
              <w:rPr>
                <w:ins w:id="63123" w:author="pete jones" w:date="2022-01-04T12:37:00Z"/>
                <w:rFonts w:eastAsiaTheme="minorEastAsia" w:cstheme="minorHAnsi"/>
                <w:b/>
                <w:bCs/>
                <w:rPrChange w:id="63124" w:author="pete jones" w:date="2022-01-04T13:45:00Z">
                  <w:rPr>
                    <w:ins w:id="63125" w:author="pete jones" w:date="2022-01-04T12:37:00Z"/>
                    <w:rFonts w:eastAsiaTheme="minorEastAsia" w:cstheme="minorHAnsi"/>
                  </w:rPr>
                </w:rPrChange>
              </w:rPr>
              <w:pPrChange w:id="63126" w:author="pete jones" w:date="2022-01-04T12:59:00Z">
                <w:pPr>
                  <w:jc w:val="center"/>
                </w:pPr>
              </w:pPrChange>
            </w:pPr>
          </w:p>
        </w:tc>
        <w:tc>
          <w:tcPr>
            <w:tcW w:w="692" w:type="dxa"/>
            <w:shd w:val="clear" w:color="auto" w:fill="auto"/>
            <w:noWrap/>
            <w:vAlign w:val="bottom"/>
            <w:tcPrChange w:id="63127" w:author="pete jones" w:date="2022-03-29T17:06:00Z">
              <w:tcPr>
                <w:tcW w:w="692" w:type="dxa"/>
                <w:tcBorders>
                  <w:top w:val="single" w:sz="4" w:space="0" w:color="4472C4"/>
                  <w:left w:val="nil"/>
                  <w:bottom w:val="nil"/>
                  <w:right w:val="nil"/>
                </w:tcBorders>
                <w:shd w:val="clear" w:color="auto" w:fill="auto"/>
                <w:noWrap/>
                <w:vAlign w:val="bottom"/>
              </w:tcPr>
            </w:tcPrChange>
          </w:tcPr>
          <w:p w14:paraId="44E31EF9" w14:textId="77777777" w:rsidR="00BD0299" w:rsidRPr="00FF6A71" w:rsidRDefault="00BD0299">
            <w:pPr>
              <w:spacing w:before="0" w:after="0" w:line="240" w:lineRule="auto"/>
              <w:jc w:val="center"/>
              <w:rPr>
                <w:ins w:id="63128" w:author="pete jones" w:date="2022-01-04T12:37:00Z"/>
                <w:rFonts w:eastAsiaTheme="minorEastAsia" w:cstheme="minorHAnsi"/>
                <w:b/>
                <w:bCs/>
                <w:rPrChange w:id="63129" w:author="pete jones" w:date="2022-01-04T13:45:00Z">
                  <w:rPr>
                    <w:ins w:id="63130" w:author="pete jones" w:date="2022-01-04T12:37:00Z"/>
                    <w:rFonts w:eastAsiaTheme="minorEastAsia" w:cstheme="minorHAnsi"/>
                  </w:rPr>
                </w:rPrChange>
              </w:rPr>
              <w:pPrChange w:id="63131" w:author="pete jones" w:date="2022-01-04T12:59:00Z">
                <w:pPr>
                  <w:jc w:val="center"/>
                </w:pPr>
              </w:pPrChange>
            </w:pPr>
          </w:p>
        </w:tc>
        <w:tc>
          <w:tcPr>
            <w:tcW w:w="692" w:type="dxa"/>
            <w:shd w:val="clear" w:color="auto" w:fill="auto"/>
            <w:noWrap/>
            <w:vAlign w:val="bottom"/>
            <w:tcPrChange w:id="63132" w:author="pete jones" w:date="2022-03-29T17:06:00Z">
              <w:tcPr>
                <w:tcW w:w="692" w:type="dxa"/>
                <w:tcBorders>
                  <w:top w:val="single" w:sz="4" w:space="0" w:color="4472C4"/>
                  <w:left w:val="nil"/>
                  <w:bottom w:val="nil"/>
                  <w:right w:val="nil"/>
                </w:tcBorders>
                <w:shd w:val="clear" w:color="auto" w:fill="auto"/>
                <w:noWrap/>
                <w:vAlign w:val="bottom"/>
              </w:tcPr>
            </w:tcPrChange>
          </w:tcPr>
          <w:p w14:paraId="582810F9" w14:textId="77777777" w:rsidR="00BD0299" w:rsidRPr="00FF6A71" w:rsidRDefault="00BD0299">
            <w:pPr>
              <w:spacing w:before="0" w:after="0" w:line="240" w:lineRule="auto"/>
              <w:jc w:val="center"/>
              <w:rPr>
                <w:ins w:id="63133" w:author="pete jones" w:date="2022-01-04T12:37:00Z"/>
                <w:rFonts w:eastAsiaTheme="minorEastAsia" w:cstheme="minorHAnsi"/>
                <w:b/>
                <w:bCs/>
                <w:rPrChange w:id="63134" w:author="pete jones" w:date="2022-01-04T13:45:00Z">
                  <w:rPr>
                    <w:ins w:id="63135" w:author="pete jones" w:date="2022-01-04T12:37:00Z"/>
                    <w:rFonts w:eastAsiaTheme="minorEastAsia" w:cstheme="minorHAnsi"/>
                  </w:rPr>
                </w:rPrChange>
              </w:rPr>
              <w:pPrChange w:id="63136" w:author="pete jones" w:date="2022-01-04T12:59:00Z">
                <w:pPr>
                  <w:jc w:val="center"/>
                </w:pPr>
              </w:pPrChange>
            </w:pPr>
          </w:p>
        </w:tc>
      </w:tr>
      <w:tr w:rsidR="00BD0299" w:rsidRPr="00FF6A71" w14:paraId="7280BF4E" w14:textId="77777777" w:rsidTr="00515ABF">
        <w:tblPrEx>
          <w:tblW w:w="0" w:type="auto"/>
          <w:jc w:val="center"/>
          <w:tblPrExChange w:id="63137" w:author="pete jones" w:date="2022-03-29T17:06:00Z">
            <w:tblPrEx>
              <w:tblW w:w="0" w:type="auto"/>
              <w:jc w:val="center"/>
            </w:tblPrEx>
          </w:tblPrExChange>
        </w:tblPrEx>
        <w:trPr>
          <w:trHeight w:val="300"/>
          <w:jc w:val="center"/>
          <w:ins w:id="63138" w:author="pete jones" w:date="2022-01-04T12:37:00Z"/>
          <w:trPrChange w:id="63139" w:author="pete jones" w:date="2022-03-29T17:06:00Z">
            <w:trPr>
              <w:trHeight w:val="300"/>
              <w:jc w:val="center"/>
            </w:trPr>
          </w:trPrChange>
        </w:trPr>
        <w:tc>
          <w:tcPr>
            <w:tcW w:w="814" w:type="dxa"/>
            <w:vAlign w:val="center"/>
            <w:tcPrChange w:id="63140" w:author="pete jones" w:date="2022-03-29T17:06:00Z">
              <w:tcPr>
                <w:tcW w:w="814" w:type="dxa"/>
                <w:vAlign w:val="center"/>
              </w:tcPr>
            </w:tcPrChange>
          </w:tcPr>
          <w:p w14:paraId="29F1A5DC" w14:textId="77777777" w:rsidR="00BD0299" w:rsidRPr="00FF6A71" w:rsidRDefault="00BD0299">
            <w:pPr>
              <w:spacing w:before="0" w:after="0" w:line="240" w:lineRule="auto"/>
              <w:jc w:val="center"/>
              <w:rPr>
                <w:ins w:id="63141" w:author="pete jones" w:date="2022-01-04T12:37:00Z"/>
                <w:rFonts w:eastAsiaTheme="minorEastAsia" w:cstheme="minorHAnsi"/>
                <w:b/>
                <w:bCs/>
              </w:rPr>
              <w:pPrChange w:id="63142" w:author="pete jones" w:date="2022-01-04T12:59:00Z">
                <w:pPr>
                  <w:jc w:val="center"/>
                </w:pPr>
              </w:pPrChange>
            </w:pPr>
            <w:ins w:id="63143" w:author="pete jones" w:date="2022-01-04T12:37:00Z">
              <w:r w:rsidRPr="00FF6A71">
                <w:rPr>
                  <w:rFonts w:eastAsiaTheme="minorEastAsia" w:cstheme="minorHAnsi"/>
                  <w:b/>
                  <w:bCs/>
                </w:rPr>
                <w:t>Count</w:t>
              </w:r>
            </w:ins>
          </w:p>
        </w:tc>
        <w:tc>
          <w:tcPr>
            <w:tcW w:w="814" w:type="dxa"/>
            <w:shd w:val="clear" w:color="auto" w:fill="auto"/>
            <w:noWrap/>
            <w:vAlign w:val="center"/>
            <w:tcPrChange w:id="63144" w:author="pete jones" w:date="2022-03-29T17:06:00Z">
              <w:tcPr>
                <w:tcW w:w="814" w:type="dxa"/>
                <w:tcBorders>
                  <w:top w:val="single" w:sz="4" w:space="0" w:color="4472C4"/>
                  <w:left w:val="nil"/>
                  <w:bottom w:val="single" w:sz="4" w:space="0" w:color="4472C4"/>
                  <w:right w:val="nil"/>
                </w:tcBorders>
                <w:shd w:val="clear" w:color="auto" w:fill="auto"/>
                <w:noWrap/>
                <w:vAlign w:val="center"/>
              </w:tcPr>
            </w:tcPrChange>
          </w:tcPr>
          <w:p w14:paraId="3674BB58" w14:textId="77777777" w:rsidR="00BD0299" w:rsidRPr="00FA4BC3" w:rsidRDefault="00BD0299">
            <w:pPr>
              <w:spacing w:before="0" w:after="0" w:line="240" w:lineRule="auto"/>
              <w:jc w:val="center"/>
              <w:rPr>
                <w:ins w:id="63145" w:author="pete jones" w:date="2022-01-04T12:37:00Z"/>
                <w:rFonts w:eastAsiaTheme="minorEastAsia" w:cstheme="minorHAnsi"/>
              </w:rPr>
              <w:pPrChange w:id="63146" w:author="pete jones" w:date="2022-01-04T12:59:00Z">
                <w:pPr>
                  <w:jc w:val="center"/>
                </w:pPr>
              </w:pPrChange>
            </w:pPr>
            <w:ins w:id="63147" w:author="pete jones" w:date="2022-01-04T12:37:00Z">
              <w:r w:rsidRPr="00FA4BC3">
                <w:rPr>
                  <w:rFonts w:eastAsiaTheme="minorEastAsia" w:cstheme="minorHAnsi"/>
                  <w:rPrChange w:id="63148" w:author="pete jones" w:date="2022-01-04T15:01:00Z">
                    <w:rPr>
                      <w:rFonts w:ascii="Calibri" w:hAnsi="Calibri" w:cs="Calibri"/>
                      <w:color w:val="000000"/>
                    </w:rPr>
                  </w:rPrChange>
                </w:rPr>
                <w:t>4</w:t>
              </w:r>
            </w:ins>
          </w:p>
        </w:tc>
        <w:tc>
          <w:tcPr>
            <w:tcW w:w="814" w:type="dxa"/>
            <w:shd w:val="clear" w:color="auto" w:fill="auto"/>
            <w:noWrap/>
            <w:vAlign w:val="center"/>
            <w:tcPrChange w:id="63149" w:author="pete jones" w:date="2022-03-29T17:06:00Z">
              <w:tcPr>
                <w:tcW w:w="814" w:type="dxa"/>
                <w:tcBorders>
                  <w:top w:val="single" w:sz="4" w:space="0" w:color="4472C4"/>
                  <w:left w:val="nil"/>
                  <w:bottom w:val="single" w:sz="4" w:space="0" w:color="4472C4"/>
                  <w:right w:val="nil"/>
                </w:tcBorders>
                <w:shd w:val="clear" w:color="auto" w:fill="auto"/>
                <w:noWrap/>
                <w:vAlign w:val="center"/>
              </w:tcPr>
            </w:tcPrChange>
          </w:tcPr>
          <w:p w14:paraId="3743F151" w14:textId="77777777" w:rsidR="00BD0299" w:rsidRPr="00FA4BC3" w:rsidRDefault="00BD0299">
            <w:pPr>
              <w:spacing w:before="0" w:after="0" w:line="240" w:lineRule="auto"/>
              <w:jc w:val="center"/>
              <w:rPr>
                <w:ins w:id="63150" w:author="pete jones" w:date="2022-01-04T12:37:00Z"/>
                <w:rFonts w:eastAsiaTheme="minorEastAsia" w:cstheme="minorHAnsi"/>
              </w:rPr>
              <w:pPrChange w:id="63151" w:author="pete jones" w:date="2022-01-04T12:59:00Z">
                <w:pPr>
                  <w:jc w:val="center"/>
                </w:pPr>
              </w:pPrChange>
            </w:pPr>
            <w:ins w:id="63152" w:author="pete jones" w:date="2022-01-04T12:37:00Z">
              <w:r w:rsidRPr="00FA4BC3">
                <w:rPr>
                  <w:rFonts w:eastAsiaTheme="minorEastAsia" w:cstheme="minorHAnsi"/>
                  <w:rPrChange w:id="63153" w:author="pete jones" w:date="2022-01-04T15:01:00Z">
                    <w:rPr>
                      <w:rFonts w:ascii="Calibri" w:hAnsi="Calibri" w:cs="Calibri"/>
                      <w:color w:val="000000"/>
                    </w:rPr>
                  </w:rPrChange>
                </w:rPr>
                <w:t>4</w:t>
              </w:r>
            </w:ins>
          </w:p>
        </w:tc>
        <w:tc>
          <w:tcPr>
            <w:tcW w:w="814" w:type="dxa"/>
            <w:shd w:val="clear" w:color="auto" w:fill="auto"/>
            <w:noWrap/>
            <w:vAlign w:val="center"/>
            <w:tcPrChange w:id="63154" w:author="pete jones" w:date="2022-03-29T17:06:00Z">
              <w:tcPr>
                <w:tcW w:w="814" w:type="dxa"/>
                <w:tcBorders>
                  <w:top w:val="single" w:sz="4" w:space="0" w:color="4472C4"/>
                  <w:left w:val="nil"/>
                  <w:bottom w:val="single" w:sz="4" w:space="0" w:color="4472C4"/>
                  <w:right w:val="nil"/>
                </w:tcBorders>
                <w:shd w:val="clear" w:color="auto" w:fill="auto"/>
                <w:noWrap/>
                <w:vAlign w:val="center"/>
              </w:tcPr>
            </w:tcPrChange>
          </w:tcPr>
          <w:p w14:paraId="448D7BCE" w14:textId="77777777" w:rsidR="00BD0299" w:rsidRPr="00FA4BC3" w:rsidRDefault="00BD0299">
            <w:pPr>
              <w:spacing w:before="0" w:after="0" w:line="240" w:lineRule="auto"/>
              <w:jc w:val="center"/>
              <w:rPr>
                <w:ins w:id="63155" w:author="pete jones" w:date="2022-01-04T12:37:00Z"/>
                <w:rFonts w:eastAsiaTheme="minorEastAsia" w:cstheme="minorHAnsi"/>
              </w:rPr>
              <w:pPrChange w:id="63156" w:author="pete jones" w:date="2022-01-04T12:59:00Z">
                <w:pPr>
                  <w:jc w:val="center"/>
                </w:pPr>
              </w:pPrChange>
            </w:pPr>
            <w:ins w:id="63157" w:author="pete jones" w:date="2022-01-04T12:37:00Z">
              <w:r w:rsidRPr="00FA4BC3">
                <w:rPr>
                  <w:rFonts w:eastAsiaTheme="minorEastAsia" w:cstheme="minorHAnsi"/>
                  <w:rPrChange w:id="63158" w:author="pete jones" w:date="2022-01-04T15:01:00Z">
                    <w:rPr>
                      <w:rFonts w:ascii="Calibri" w:hAnsi="Calibri" w:cs="Calibri"/>
                      <w:color w:val="000000"/>
                    </w:rPr>
                  </w:rPrChange>
                </w:rPr>
                <w:t>2</w:t>
              </w:r>
            </w:ins>
          </w:p>
        </w:tc>
        <w:tc>
          <w:tcPr>
            <w:tcW w:w="692" w:type="dxa"/>
            <w:shd w:val="clear" w:color="auto" w:fill="auto"/>
            <w:noWrap/>
            <w:vAlign w:val="center"/>
            <w:tcPrChange w:id="63159" w:author="pete jones" w:date="2022-03-29T17:06:00Z">
              <w:tcPr>
                <w:tcW w:w="692" w:type="dxa"/>
                <w:tcBorders>
                  <w:top w:val="single" w:sz="4" w:space="0" w:color="4472C4"/>
                  <w:left w:val="nil"/>
                  <w:bottom w:val="single" w:sz="4" w:space="0" w:color="4472C4"/>
                  <w:right w:val="nil"/>
                </w:tcBorders>
                <w:shd w:val="clear" w:color="auto" w:fill="auto"/>
                <w:noWrap/>
                <w:vAlign w:val="center"/>
              </w:tcPr>
            </w:tcPrChange>
          </w:tcPr>
          <w:p w14:paraId="02D35D57" w14:textId="77777777" w:rsidR="00BD0299" w:rsidRPr="00FF6A71" w:rsidRDefault="00BD0299">
            <w:pPr>
              <w:spacing w:before="0" w:after="0" w:line="240" w:lineRule="auto"/>
              <w:jc w:val="center"/>
              <w:rPr>
                <w:ins w:id="63160" w:author="pete jones" w:date="2022-01-04T12:37:00Z"/>
                <w:rFonts w:eastAsiaTheme="minorEastAsia" w:cstheme="minorHAnsi"/>
                <w:b/>
                <w:bCs/>
                <w:rPrChange w:id="63161" w:author="pete jones" w:date="2022-01-04T13:45:00Z">
                  <w:rPr>
                    <w:ins w:id="63162" w:author="pete jones" w:date="2022-01-04T12:37:00Z"/>
                    <w:rFonts w:eastAsiaTheme="minorEastAsia" w:cstheme="minorHAnsi"/>
                  </w:rPr>
                </w:rPrChange>
              </w:rPr>
              <w:pPrChange w:id="63163" w:author="pete jones" w:date="2022-01-04T12:59:00Z">
                <w:pPr>
                  <w:jc w:val="center"/>
                </w:pPr>
              </w:pPrChange>
            </w:pPr>
          </w:p>
        </w:tc>
        <w:tc>
          <w:tcPr>
            <w:tcW w:w="692" w:type="dxa"/>
            <w:shd w:val="clear" w:color="auto" w:fill="auto"/>
            <w:noWrap/>
            <w:vAlign w:val="center"/>
            <w:tcPrChange w:id="63164" w:author="pete jones" w:date="2022-03-29T17:06:00Z">
              <w:tcPr>
                <w:tcW w:w="692" w:type="dxa"/>
                <w:tcBorders>
                  <w:top w:val="single" w:sz="4" w:space="0" w:color="4472C4"/>
                  <w:left w:val="nil"/>
                  <w:bottom w:val="single" w:sz="4" w:space="0" w:color="4472C4"/>
                  <w:right w:val="nil"/>
                </w:tcBorders>
                <w:shd w:val="clear" w:color="auto" w:fill="auto"/>
                <w:noWrap/>
                <w:vAlign w:val="center"/>
              </w:tcPr>
            </w:tcPrChange>
          </w:tcPr>
          <w:p w14:paraId="01B07B5F" w14:textId="77777777" w:rsidR="00BD0299" w:rsidRPr="00FF6A71" w:rsidRDefault="00BD0299">
            <w:pPr>
              <w:spacing w:before="0" w:after="0" w:line="240" w:lineRule="auto"/>
              <w:jc w:val="center"/>
              <w:rPr>
                <w:ins w:id="63165" w:author="pete jones" w:date="2022-01-04T12:37:00Z"/>
                <w:rFonts w:eastAsiaTheme="minorEastAsia" w:cstheme="minorHAnsi"/>
                <w:b/>
                <w:bCs/>
                <w:rPrChange w:id="63166" w:author="pete jones" w:date="2022-01-04T13:45:00Z">
                  <w:rPr>
                    <w:ins w:id="63167" w:author="pete jones" w:date="2022-01-04T12:37:00Z"/>
                    <w:rFonts w:eastAsiaTheme="minorEastAsia" w:cstheme="minorHAnsi"/>
                  </w:rPr>
                </w:rPrChange>
              </w:rPr>
              <w:pPrChange w:id="63168" w:author="pete jones" w:date="2022-01-04T12:59:00Z">
                <w:pPr>
                  <w:jc w:val="center"/>
                </w:pPr>
              </w:pPrChange>
            </w:pPr>
          </w:p>
        </w:tc>
        <w:tc>
          <w:tcPr>
            <w:tcW w:w="692" w:type="dxa"/>
            <w:shd w:val="clear" w:color="auto" w:fill="auto"/>
            <w:noWrap/>
            <w:vAlign w:val="center"/>
            <w:tcPrChange w:id="63169" w:author="pete jones" w:date="2022-03-29T17:06:00Z">
              <w:tcPr>
                <w:tcW w:w="692" w:type="dxa"/>
                <w:tcBorders>
                  <w:top w:val="single" w:sz="4" w:space="0" w:color="4472C4"/>
                  <w:left w:val="nil"/>
                  <w:bottom w:val="single" w:sz="4" w:space="0" w:color="4472C4"/>
                  <w:right w:val="nil"/>
                </w:tcBorders>
                <w:shd w:val="clear" w:color="auto" w:fill="auto"/>
                <w:noWrap/>
                <w:vAlign w:val="center"/>
              </w:tcPr>
            </w:tcPrChange>
          </w:tcPr>
          <w:p w14:paraId="6A7997CB" w14:textId="77777777" w:rsidR="00BD0299" w:rsidRPr="00FF6A71" w:rsidRDefault="00BD0299">
            <w:pPr>
              <w:spacing w:before="0" w:after="0" w:line="240" w:lineRule="auto"/>
              <w:jc w:val="center"/>
              <w:rPr>
                <w:ins w:id="63170" w:author="pete jones" w:date="2022-01-04T12:37:00Z"/>
                <w:rFonts w:eastAsiaTheme="minorEastAsia" w:cstheme="minorHAnsi"/>
                <w:b/>
                <w:bCs/>
                <w:rPrChange w:id="63171" w:author="pete jones" w:date="2022-01-04T13:45:00Z">
                  <w:rPr>
                    <w:ins w:id="63172" w:author="pete jones" w:date="2022-01-04T12:37:00Z"/>
                    <w:rFonts w:eastAsiaTheme="minorEastAsia" w:cstheme="minorHAnsi"/>
                  </w:rPr>
                </w:rPrChange>
              </w:rPr>
              <w:pPrChange w:id="63173" w:author="pete jones" w:date="2022-01-04T12:59:00Z">
                <w:pPr>
                  <w:jc w:val="center"/>
                </w:pPr>
              </w:pPrChange>
            </w:pPr>
          </w:p>
        </w:tc>
        <w:tc>
          <w:tcPr>
            <w:tcW w:w="692" w:type="dxa"/>
            <w:shd w:val="clear" w:color="auto" w:fill="auto"/>
            <w:noWrap/>
            <w:vAlign w:val="center"/>
            <w:tcPrChange w:id="63174" w:author="pete jones" w:date="2022-03-29T17:06:00Z">
              <w:tcPr>
                <w:tcW w:w="692" w:type="dxa"/>
                <w:tcBorders>
                  <w:top w:val="single" w:sz="4" w:space="0" w:color="4472C4"/>
                  <w:left w:val="nil"/>
                  <w:bottom w:val="single" w:sz="4" w:space="0" w:color="4472C4"/>
                  <w:right w:val="nil"/>
                </w:tcBorders>
                <w:shd w:val="clear" w:color="auto" w:fill="auto"/>
                <w:noWrap/>
                <w:vAlign w:val="center"/>
              </w:tcPr>
            </w:tcPrChange>
          </w:tcPr>
          <w:p w14:paraId="55C144FF" w14:textId="77777777" w:rsidR="00BD0299" w:rsidRPr="00FF6A71" w:rsidRDefault="00BD0299">
            <w:pPr>
              <w:spacing w:before="0" w:after="0" w:line="240" w:lineRule="auto"/>
              <w:jc w:val="center"/>
              <w:rPr>
                <w:ins w:id="63175" w:author="pete jones" w:date="2022-01-04T12:37:00Z"/>
                <w:rFonts w:eastAsiaTheme="minorEastAsia" w:cstheme="minorHAnsi"/>
                <w:b/>
                <w:bCs/>
                <w:rPrChange w:id="63176" w:author="pete jones" w:date="2022-01-04T13:45:00Z">
                  <w:rPr>
                    <w:ins w:id="63177" w:author="pete jones" w:date="2022-01-04T12:37:00Z"/>
                    <w:rFonts w:eastAsiaTheme="minorEastAsia" w:cstheme="minorHAnsi"/>
                  </w:rPr>
                </w:rPrChange>
              </w:rPr>
              <w:pPrChange w:id="63178" w:author="pete jones" w:date="2022-01-04T12:59:00Z">
                <w:pPr>
                  <w:jc w:val="center"/>
                </w:pPr>
              </w:pPrChange>
            </w:pPr>
          </w:p>
        </w:tc>
      </w:tr>
    </w:tbl>
    <w:p w14:paraId="52BD59FF" w14:textId="77777777" w:rsidR="00C77D52" w:rsidRPr="00FF6A71" w:rsidRDefault="00C77D52" w:rsidP="00BD0299">
      <w:pPr>
        <w:rPr>
          <w:ins w:id="63179" w:author="pete jones" w:date="2022-01-04T12:37:00Z"/>
          <w:b/>
          <w:bCs/>
        </w:rPr>
      </w:pPr>
    </w:p>
    <w:tbl>
      <w:tblPr>
        <w:tblW w:w="84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63180" w:author="pete jones" w:date="2022-01-04T13:00:00Z">
          <w:tblPr>
            <w:tblW w:w="8411" w:type="dxa"/>
            <w:jc w:val="center"/>
            <w:tblLook w:val="04A0" w:firstRow="1" w:lastRow="0" w:firstColumn="1" w:lastColumn="0" w:noHBand="0" w:noVBand="1"/>
          </w:tblPr>
        </w:tblPrChange>
      </w:tblPr>
      <w:tblGrid>
        <w:gridCol w:w="1948"/>
        <w:gridCol w:w="5130"/>
        <w:gridCol w:w="1333"/>
        <w:tblGridChange w:id="63181">
          <w:tblGrid>
            <w:gridCol w:w="1948"/>
            <w:gridCol w:w="5130"/>
            <w:gridCol w:w="1333"/>
          </w:tblGrid>
        </w:tblGridChange>
      </w:tblGrid>
      <w:tr w:rsidR="00BD0299" w:rsidRPr="00FF6A71" w14:paraId="712FA3DC" w14:textId="77777777" w:rsidTr="00C77D52">
        <w:trPr>
          <w:trHeight w:val="300"/>
          <w:jc w:val="center"/>
          <w:ins w:id="63182" w:author="pete jones" w:date="2022-01-04T12:37:00Z"/>
          <w:trPrChange w:id="63183" w:author="pete jones" w:date="2022-01-04T13:00:00Z">
            <w:trPr>
              <w:trHeight w:val="300"/>
              <w:jc w:val="center"/>
            </w:trPr>
          </w:trPrChange>
        </w:trPr>
        <w:tc>
          <w:tcPr>
            <w:tcW w:w="8411" w:type="dxa"/>
            <w:gridSpan w:val="3"/>
            <w:shd w:val="clear" w:color="auto" w:fill="auto"/>
            <w:noWrap/>
            <w:vAlign w:val="bottom"/>
            <w:hideMark/>
            <w:tcPrChange w:id="63184" w:author="pete jones" w:date="2022-01-04T13:00:00Z">
              <w:tcPr>
                <w:tcW w:w="8411"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tcPrChange>
          </w:tcPr>
          <w:p w14:paraId="0E085849" w14:textId="77777777" w:rsidR="00BD0299" w:rsidRPr="00FF6A71" w:rsidRDefault="00BD0299">
            <w:pPr>
              <w:spacing w:before="0" w:after="0" w:line="240" w:lineRule="auto"/>
              <w:jc w:val="center"/>
              <w:rPr>
                <w:ins w:id="63185" w:author="pete jones" w:date="2022-01-04T12:37:00Z"/>
                <w:rFonts w:ascii="Calibri" w:hAnsi="Calibri" w:cs="Calibri"/>
                <w:b/>
                <w:bCs/>
                <w:color w:val="000000"/>
                <w:sz w:val="22"/>
                <w:szCs w:val="22"/>
              </w:rPr>
              <w:pPrChange w:id="63186" w:author="pete jones" w:date="2022-01-04T13:00:00Z">
                <w:pPr>
                  <w:jc w:val="center"/>
                </w:pPr>
              </w:pPrChange>
            </w:pPr>
            <w:ins w:id="63187" w:author="pete jones" w:date="2022-01-04T12:37:00Z">
              <w:r w:rsidRPr="00FF6A71">
                <w:rPr>
                  <w:rFonts w:ascii="Calibri" w:hAnsi="Calibri" w:cs="Calibri"/>
                  <w:b/>
                  <w:bCs/>
                  <w:color w:val="000000"/>
                  <w:sz w:val="22"/>
                  <w:szCs w:val="22"/>
                </w:rPr>
                <w:t>Positive Correlations</w:t>
              </w:r>
            </w:ins>
          </w:p>
        </w:tc>
      </w:tr>
      <w:tr w:rsidR="00BD0299" w:rsidRPr="00FF6A71" w14:paraId="3D9502AB" w14:textId="77777777" w:rsidTr="00C77D52">
        <w:trPr>
          <w:trHeight w:val="315"/>
          <w:jc w:val="center"/>
          <w:ins w:id="63188" w:author="pete jones" w:date="2022-01-04T12:37:00Z"/>
          <w:trPrChange w:id="63189" w:author="pete jones" w:date="2022-01-04T13:00:00Z">
            <w:trPr>
              <w:trHeight w:val="315"/>
              <w:jc w:val="center"/>
            </w:trPr>
          </w:trPrChange>
        </w:trPr>
        <w:tc>
          <w:tcPr>
            <w:tcW w:w="1948" w:type="dxa"/>
            <w:shd w:val="clear" w:color="auto" w:fill="auto"/>
            <w:noWrap/>
            <w:vAlign w:val="center"/>
            <w:hideMark/>
            <w:tcPrChange w:id="63190" w:author="pete jones" w:date="2022-01-04T13:00:00Z">
              <w:tcPr>
                <w:tcW w:w="1948"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4BAE29BB" w14:textId="77777777" w:rsidR="00BD0299" w:rsidRPr="00FF6A71" w:rsidRDefault="00BD0299">
            <w:pPr>
              <w:spacing w:before="0" w:after="0" w:line="240" w:lineRule="auto"/>
              <w:jc w:val="center"/>
              <w:rPr>
                <w:ins w:id="63191" w:author="pete jones" w:date="2022-01-04T12:37:00Z"/>
                <w:rFonts w:ascii="Calibri" w:hAnsi="Calibri" w:cs="Calibri"/>
                <w:b/>
                <w:bCs/>
                <w:color w:val="000000"/>
                <w:sz w:val="22"/>
                <w:szCs w:val="22"/>
              </w:rPr>
              <w:pPrChange w:id="63192" w:author="pete jones" w:date="2022-01-04T13:00:00Z">
                <w:pPr>
                  <w:jc w:val="center"/>
                </w:pPr>
              </w:pPrChange>
            </w:pPr>
            <w:ins w:id="63193" w:author="pete jones" w:date="2022-01-04T12:37:00Z">
              <w:r w:rsidRPr="00FF6A71">
                <w:rPr>
                  <w:rFonts w:ascii="Calibri" w:hAnsi="Calibri" w:cs="Calibri"/>
                  <w:b/>
                  <w:bCs/>
                  <w:color w:val="000000"/>
                  <w:sz w:val="22"/>
                  <w:szCs w:val="22"/>
                </w:rPr>
                <w:t>#</w:t>
              </w:r>
            </w:ins>
          </w:p>
        </w:tc>
        <w:tc>
          <w:tcPr>
            <w:tcW w:w="5130" w:type="dxa"/>
            <w:shd w:val="clear" w:color="auto" w:fill="auto"/>
            <w:noWrap/>
            <w:vAlign w:val="bottom"/>
            <w:hideMark/>
            <w:tcPrChange w:id="63194" w:author="pete jones" w:date="2022-01-04T13:00:00Z">
              <w:tcPr>
                <w:tcW w:w="5130" w:type="dxa"/>
                <w:tcBorders>
                  <w:top w:val="single" w:sz="4" w:space="0" w:color="auto"/>
                  <w:left w:val="nil"/>
                  <w:bottom w:val="single" w:sz="8" w:space="0" w:color="auto"/>
                  <w:right w:val="single" w:sz="4" w:space="0" w:color="auto"/>
                </w:tcBorders>
                <w:shd w:val="clear" w:color="auto" w:fill="auto"/>
                <w:noWrap/>
                <w:vAlign w:val="bottom"/>
                <w:hideMark/>
              </w:tcPr>
            </w:tcPrChange>
          </w:tcPr>
          <w:p w14:paraId="7383B9AE" w14:textId="77777777" w:rsidR="00BD0299" w:rsidRPr="00FF6A71" w:rsidRDefault="00BD0299">
            <w:pPr>
              <w:spacing w:before="0" w:after="0" w:line="240" w:lineRule="auto"/>
              <w:jc w:val="center"/>
              <w:rPr>
                <w:ins w:id="63195" w:author="pete jones" w:date="2022-01-04T12:37:00Z"/>
                <w:rFonts w:ascii="Calibri" w:hAnsi="Calibri" w:cs="Calibri"/>
                <w:b/>
                <w:bCs/>
                <w:color w:val="000000"/>
                <w:sz w:val="22"/>
                <w:szCs w:val="22"/>
              </w:rPr>
              <w:pPrChange w:id="63196" w:author="pete jones" w:date="2022-01-04T13:00:00Z">
                <w:pPr>
                  <w:jc w:val="center"/>
                </w:pPr>
              </w:pPrChange>
            </w:pPr>
            <w:ins w:id="63197" w:author="pete jones" w:date="2022-01-04T12:37:00Z">
              <w:r w:rsidRPr="00FF6A71">
                <w:rPr>
                  <w:rFonts w:ascii="Calibri" w:hAnsi="Calibri" w:cs="Calibri"/>
                  <w:b/>
                  <w:bCs/>
                  <w:color w:val="000000"/>
                  <w:sz w:val="22"/>
                  <w:szCs w:val="22"/>
                </w:rPr>
                <w:t>Question</w:t>
              </w:r>
            </w:ins>
          </w:p>
        </w:tc>
        <w:tc>
          <w:tcPr>
            <w:tcW w:w="1333" w:type="dxa"/>
            <w:shd w:val="clear" w:color="auto" w:fill="auto"/>
            <w:noWrap/>
            <w:vAlign w:val="center"/>
            <w:hideMark/>
            <w:tcPrChange w:id="63198" w:author="pete jones" w:date="2022-01-04T13:00:00Z">
              <w:tcPr>
                <w:tcW w:w="1333" w:type="dxa"/>
                <w:tcBorders>
                  <w:top w:val="nil"/>
                  <w:left w:val="nil"/>
                  <w:bottom w:val="nil"/>
                  <w:right w:val="single" w:sz="8" w:space="0" w:color="auto"/>
                </w:tcBorders>
                <w:shd w:val="clear" w:color="auto" w:fill="auto"/>
                <w:noWrap/>
                <w:vAlign w:val="center"/>
                <w:hideMark/>
              </w:tcPr>
            </w:tcPrChange>
          </w:tcPr>
          <w:p w14:paraId="1F7744BE" w14:textId="77777777" w:rsidR="00BD0299" w:rsidRPr="00FF6A71" w:rsidRDefault="00BD0299">
            <w:pPr>
              <w:spacing w:before="0" w:after="0" w:line="240" w:lineRule="auto"/>
              <w:jc w:val="center"/>
              <w:rPr>
                <w:ins w:id="63199" w:author="pete jones" w:date="2022-01-04T12:37:00Z"/>
                <w:rFonts w:ascii="Calibri" w:hAnsi="Calibri" w:cs="Calibri"/>
                <w:b/>
                <w:bCs/>
                <w:color w:val="000000"/>
                <w:sz w:val="22"/>
                <w:szCs w:val="22"/>
              </w:rPr>
              <w:pPrChange w:id="63200" w:author="pete jones" w:date="2022-01-04T13:00:00Z">
                <w:pPr>
                  <w:jc w:val="center"/>
                </w:pPr>
              </w:pPrChange>
            </w:pPr>
            <w:ins w:id="63201" w:author="pete jones" w:date="2022-01-04T12:37:00Z">
              <w:r w:rsidRPr="00FF6A71">
                <w:rPr>
                  <w:rFonts w:ascii="Calibri" w:hAnsi="Calibri" w:cs="Calibri"/>
                  <w:b/>
                  <w:bCs/>
                  <w:color w:val="000000"/>
                  <w:sz w:val="22"/>
                  <w:szCs w:val="22"/>
                </w:rPr>
                <w:t>Score</w:t>
              </w:r>
            </w:ins>
          </w:p>
        </w:tc>
      </w:tr>
      <w:tr w:rsidR="00BD0299" w:rsidRPr="00FF6A71" w14:paraId="6BB2B775" w14:textId="77777777" w:rsidTr="00C77D52">
        <w:trPr>
          <w:trHeight w:val="300"/>
          <w:jc w:val="center"/>
          <w:ins w:id="63202" w:author="pete jones" w:date="2022-01-04T12:37:00Z"/>
          <w:trPrChange w:id="63203" w:author="pete jones" w:date="2022-01-04T13:00:00Z">
            <w:trPr>
              <w:trHeight w:val="300"/>
              <w:jc w:val="center"/>
            </w:trPr>
          </w:trPrChange>
        </w:trPr>
        <w:tc>
          <w:tcPr>
            <w:tcW w:w="1948" w:type="dxa"/>
            <w:shd w:val="clear" w:color="auto" w:fill="auto"/>
            <w:noWrap/>
            <w:vAlign w:val="center"/>
            <w:hideMark/>
            <w:tcPrChange w:id="63204" w:author="pete jones" w:date="2022-01-04T13:00:00Z">
              <w:tcPr>
                <w:tcW w:w="194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8942534" w14:textId="77777777" w:rsidR="00BD0299" w:rsidRPr="00FF6A71" w:rsidRDefault="00BD0299">
            <w:pPr>
              <w:spacing w:before="0" w:after="0" w:line="240" w:lineRule="auto"/>
              <w:jc w:val="center"/>
              <w:rPr>
                <w:ins w:id="63205" w:author="pete jones" w:date="2022-01-04T12:37:00Z"/>
                <w:rFonts w:ascii="Calibri" w:hAnsi="Calibri" w:cs="Calibri"/>
                <w:color w:val="000000"/>
                <w:sz w:val="22"/>
                <w:szCs w:val="22"/>
              </w:rPr>
              <w:pPrChange w:id="63206" w:author="pete jones" w:date="2022-01-04T13:00:00Z">
                <w:pPr>
                  <w:jc w:val="center"/>
                </w:pPr>
              </w:pPrChange>
            </w:pPr>
            <w:ins w:id="63207" w:author="pete jones" w:date="2022-01-04T12:37:00Z">
              <w:r w:rsidRPr="00FF6A71">
                <w:rPr>
                  <w:rFonts w:ascii="Calibri" w:hAnsi="Calibri" w:cs="Calibri"/>
                  <w:color w:val="000000"/>
                  <w:sz w:val="22"/>
                  <w:szCs w:val="22"/>
                </w:rPr>
                <w:t>21</w:t>
              </w:r>
            </w:ins>
          </w:p>
        </w:tc>
        <w:tc>
          <w:tcPr>
            <w:tcW w:w="5130" w:type="dxa"/>
            <w:shd w:val="clear" w:color="auto" w:fill="auto"/>
            <w:vAlign w:val="center"/>
            <w:hideMark/>
            <w:tcPrChange w:id="63208" w:author="pete jones" w:date="2022-01-04T13:00:00Z">
              <w:tcPr>
                <w:tcW w:w="5130" w:type="dxa"/>
                <w:tcBorders>
                  <w:top w:val="nil"/>
                  <w:left w:val="nil"/>
                  <w:bottom w:val="single" w:sz="4" w:space="0" w:color="auto"/>
                  <w:right w:val="single" w:sz="4" w:space="0" w:color="auto"/>
                </w:tcBorders>
                <w:shd w:val="clear" w:color="auto" w:fill="auto"/>
                <w:vAlign w:val="center"/>
                <w:hideMark/>
              </w:tcPr>
            </w:tcPrChange>
          </w:tcPr>
          <w:p w14:paraId="0663EF85" w14:textId="77777777" w:rsidR="00BD0299" w:rsidRPr="00FF6A71" w:rsidRDefault="00BD0299">
            <w:pPr>
              <w:spacing w:before="0" w:after="0" w:line="240" w:lineRule="auto"/>
              <w:rPr>
                <w:ins w:id="63209" w:author="pete jones" w:date="2022-01-04T12:37:00Z"/>
                <w:rFonts w:ascii="Calibri" w:hAnsi="Calibri" w:cs="Calibri"/>
                <w:color w:val="000000"/>
                <w:sz w:val="22"/>
                <w:szCs w:val="22"/>
              </w:rPr>
              <w:pPrChange w:id="63210" w:author="pete jones" w:date="2022-01-04T13:00:00Z">
                <w:pPr/>
              </w:pPrChange>
            </w:pPr>
            <w:ins w:id="63211" w:author="pete jones" w:date="2022-01-04T12:37:00Z">
              <w:r w:rsidRPr="00FF6A71">
                <w:rPr>
                  <w:rFonts w:ascii="Calibri" w:hAnsi="Calibri" w:cs="Calibri"/>
                  <w:color w:val="000000"/>
                  <w:sz w:val="22"/>
                  <w:szCs w:val="22"/>
                </w:rPr>
                <w:t>Engineering design impacts every aspect of society</w:t>
              </w:r>
            </w:ins>
          </w:p>
        </w:tc>
        <w:tc>
          <w:tcPr>
            <w:tcW w:w="1333" w:type="dxa"/>
            <w:vMerge w:val="restart"/>
            <w:shd w:val="clear" w:color="auto" w:fill="auto"/>
            <w:noWrap/>
            <w:vAlign w:val="center"/>
            <w:hideMark/>
            <w:tcPrChange w:id="63212" w:author="pete jones" w:date="2022-01-04T13:00:00Z">
              <w:tcPr>
                <w:tcW w:w="1333" w:type="dxa"/>
                <w:vMerge w:val="restart"/>
                <w:tcBorders>
                  <w:top w:val="single" w:sz="4" w:space="0" w:color="auto"/>
                  <w:left w:val="single" w:sz="4" w:space="0" w:color="auto"/>
                  <w:bottom w:val="single" w:sz="4" w:space="0" w:color="auto"/>
                  <w:right w:val="single" w:sz="8" w:space="0" w:color="auto"/>
                </w:tcBorders>
                <w:shd w:val="clear" w:color="auto" w:fill="auto"/>
                <w:noWrap/>
                <w:vAlign w:val="center"/>
                <w:hideMark/>
              </w:tcPr>
            </w:tcPrChange>
          </w:tcPr>
          <w:p w14:paraId="42E87A90" w14:textId="77777777" w:rsidR="00BD0299" w:rsidRPr="00FF6A71" w:rsidRDefault="00BD0299">
            <w:pPr>
              <w:spacing w:before="0" w:after="0" w:line="240" w:lineRule="auto"/>
              <w:jc w:val="center"/>
              <w:rPr>
                <w:ins w:id="63213" w:author="pete jones" w:date="2022-01-04T12:37:00Z"/>
                <w:rFonts w:ascii="Calibri" w:hAnsi="Calibri" w:cs="Calibri"/>
                <w:color w:val="000000"/>
                <w:sz w:val="22"/>
                <w:szCs w:val="22"/>
              </w:rPr>
              <w:pPrChange w:id="63214" w:author="pete jones" w:date="2022-01-04T13:00:00Z">
                <w:pPr>
                  <w:jc w:val="center"/>
                </w:pPr>
              </w:pPrChange>
            </w:pPr>
            <w:ins w:id="63215" w:author="pete jones" w:date="2022-01-04T12:37:00Z">
              <w:r w:rsidRPr="00FF6A71">
                <w:rPr>
                  <w:rFonts w:ascii="Calibri" w:hAnsi="Calibri" w:cs="Calibri"/>
                  <w:color w:val="000000"/>
                  <w:sz w:val="22"/>
                  <w:szCs w:val="22"/>
                </w:rPr>
                <w:t>0.982946</w:t>
              </w:r>
            </w:ins>
          </w:p>
        </w:tc>
      </w:tr>
      <w:tr w:rsidR="00BD0299" w:rsidRPr="00FF6A71" w14:paraId="149E1C85" w14:textId="77777777" w:rsidTr="00C77D52">
        <w:trPr>
          <w:trHeight w:val="300"/>
          <w:jc w:val="center"/>
          <w:ins w:id="63216" w:author="pete jones" w:date="2022-01-04T12:37:00Z"/>
          <w:trPrChange w:id="63217" w:author="pete jones" w:date="2022-01-04T13:00:00Z">
            <w:trPr>
              <w:trHeight w:val="300"/>
              <w:jc w:val="center"/>
            </w:trPr>
          </w:trPrChange>
        </w:trPr>
        <w:tc>
          <w:tcPr>
            <w:tcW w:w="1948" w:type="dxa"/>
            <w:shd w:val="clear" w:color="auto" w:fill="auto"/>
            <w:noWrap/>
            <w:vAlign w:val="center"/>
            <w:hideMark/>
            <w:tcPrChange w:id="63218" w:author="pete jones" w:date="2022-01-04T13:00:00Z">
              <w:tcPr>
                <w:tcW w:w="194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234F8D8" w14:textId="77777777" w:rsidR="00BD0299" w:rsidRPr="00FF6A71" w:rsidRDefault="00BD0299">
            <w:pPr>
              <w:spacing w:before="0" w:after="0" w:line="240" w:lineRule="auto"/>
              <w:jc w:val="center"/>
              <w:rPr>
                <w:ins w:id="63219" w:author="pete jones" w:date="2022-01-04T12:37:00Z"/>
                <w:rFonts w:ascii="Calibri" w:hAnsi="Calibri" w:cs="Calibri"/>
                <w:color w:val="000000"/>
                <w:sz w:val="22"/>
                <w:szCs w:val="22"/>
              </w:rPr>
              <w:pPrChange w:id="63220" w:author="pete jones" w:date="2022-01-04T13:00:00Z">
                <w:pPr>
                  <w:jc w:val="center"/>
                </w:pPr>
              </w:pPrChange>
            </w:pPr>
            <w:ins w:id="63221" w:author="pete jones" w:date="2022-01-04T12:37:00Z">
              <w:r w:rsidRPr="00FF6A71">
                <w:rPr>
                  <w:rFonts w:ascii="Calibri" w:hAnsi="Calibri" w:cs="Calibri"/>
                  <w:color w:val="000000"/>
                  <w:sz w:val="22"/>
                  <w:szCs w:val="22"/>
                </w:rPr>
                <w:t>3</w:t>
              </w:r>
            </w:ins>
          </w:p>
        </w:tc>
        <w:tc>
          <w:tcPr>
            <w:tcW w:w="5130" w:type="dxa"/>
            <w:shd w:val="clear" w:color="auto" w:fill="auto"/>
            <w:vAlign w:val="center"/>
            <w:hideMark/>
            <w:tcPrChange w:id="63222" w:author="pete jones" w:date="2022-01-04T13:00:00Z">
              <w:tcPr>
                <w:tcW w:w="5130" w:type="dxa"/>
                <w:tcBorders>
                  <w:top w:val="nil"/>
                  <w:left w:val="nil"/>
                  <w:bottom w:val="single" w:sz="4" w:space="0" w:color="auto"/>
                  <w:right w:val="single" w:sz="4" w:space="0" w:color="auto"/>
                </w:tcBorders>
                <w:shd w:val="clear" w:color="auto" w:fill="auto"/>
                <w:vAlign w:val="center"/>
                <w:hideMark/>
              </w:tcPr>
            </w:tcPrChange>
          </w:tcPr>
          <w:p w14:paraId="053B3B55" w14:textId="77777777" w:rsidR="00BD0299" w:rsidRPr="00FF6A71" w:rsidRDefault="00BD0299">
            <w:pPr>
              <w:spacing w:before="0" w:after="0" w:line="240" w:lineRule="auto"/>
              <w:rPr>
                <w:ins w:id="63223" w:author="pete jones" w:date="2022-01-04T12:37:00Z"/>
                <w:rFonts w:ascii="Calibri" w:hAnsi="Calibri" w:cs="Calibri"/>
                <w:color w:val="000000"/>
                <w:sz w:val="22"/>
                <w:szCs w:val="22"/>
              </w:rPr>
              <w:pPrChange w:id="63224" w:author="pete jones" w:date="2022-01-04T13:00:00Z">
                <w:pPr/>
              </w:pPrChange>
            </w:pPr>
            <w:ins w:id="63225" w:author="pete jones" w:date="2022-01-04T12:37:00Z">
              <w:r w:rsidRPr="00FF6A71">
                <w:rPr>
                  <w:rFonts w:ascii="Calibri" w:hAnsi="Calibri" w:cs="Calibri"/>
                  <w:color w:val="000000"/>
                  <w:sz w:val="22"/>
                  <w:szCs w:val="22"/>
                </w:rPr>
                <w:t>In design, a primary consideration throughout the process is addressing the question: Who will be using the product?</w:t>
              </w:r>
            </w:ins>
          </w:p>
        </w:tc>
        <w:tc>
          <w:tcPr>
            <w:tcW w:w="1333" w:type="dxa"/>
            <w:vMerge/>
            <w:vAlign w:val="center"/>
            <w:hideMark/>
            <w:tcPrChange w:id="63226" w:author="pete jones" w:date="2022-01-04T13:00:00Z">
              <w:tcPr>
                <w:tcW w:w="1333" w:type="dxa"/>
                <w:vMerge/>
                <w:tcBorders>
                  <w:top w:val="single" w:sz="4" w:space="0" w:color="auto"/>
                  <w:left w:val="single" w:sz="4" w:space="0" w:color="auto"/>
                  <w:bottom w:val="single" w:sz="4" w:space="0" w:color="auto"/>
                  <w:right w:val="single" w:sz="8" w:space="0" w:color="auto"/>
                </w:tcBorders>
                <w:vAlign w:val="center"/>
                <w:hideMark/>
              </w:tcPr>
            </w:tcPrChange>
          </w:tcPr>
          <w:p w14:paraId="4C5FDC95" w14:textId="77777777" w:rsidR="00BD0299" w:rsidRPr="00FF6A71" w:rsidRDefault="00BD0299">
            <w:pPr>
              <w:spacing w:before="0" w:after="0" w:line="240" w:lineRule="auto"/>
              <w:rPr>
                <w:ins w:id="63227" w:author="pete jones" w:date="2022-01-04T12:37:00Z"/>
                <w:rFonts w:ascii="Calibri" w:hAnsi="Calibri" w:cs="Calibri"/>
                <w:color w:val="000000"/>
                <w:sz w:val="22"/>
                <w:szCs w:val="22"/>
              </w:rPr>
              <w:pPrChange w:id="63228" w:author="pete jones" w:date="2022-01-04T13:00:00Z">
                <w:pPr/>
              </w:pPrChange>
            </w:pPr>
          </w:p>
        </w:tc>
      </w:tr>
      <w:tr w:rsidR="00BD0299" w:rsidRPr="00FF6A71" w14:paraId="6E36E4B6" w14:textId="77777777" w:rsidTr="00C77D52">
        <w:trPr>
          <w:trHeight w:val="300"/>
          <w:jc w:val="center"/>
          <w:ins w:id="63229" w:author="pete jones" w:date="2022-01-04T12:37:00Z"/>
          <w:trPrChange w:id="63230" w:author="pete jones" w:date="2022-01-04T13:00:00Z">
            <w:trPr>
              <w:trHeight w:val="300"/>
              <w:jc w:val="center"/>
            </w:trPr>
          </w:trPrChange>
        </w:trPr>
        <w:tc>
          <w:tcPr>
            <w:tcW w:w="1948" w:type="dxa"/>
            <w:shd w:val="clear" w:color="auto" w:fill="auto"/>
            <w:noWrap/>
            <w:vAlign w:val="center"/>
            <w:hideMark/>
            <w:tcPrChange w:id="63231" w:author="pete jones" w:date="2022-01-04T13:00:00Z">
              <w:tcPr>
                <w:tcW w:w="194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0B8CC5F" w14:textId="77777777" w:rsidR="00BD0299" w:rsidRPr="00FF6A71" w:rsidRDefault="00BD0299">
            <w:pPr>
              <w:spacing w:before="0" w:after="0" w:line="240" w:lineRule="auto"/>
              <w:jc w:val="center"/>
              <w:rPr>
                <w:ins w:id="63232" w:author="pete jones" w:date="2022-01-04T12:37:00Z"/>
                <w:rFonts w:ascii="Calibri" w:hAnsi="Calibri" w:cs="Calibri"/>
                <w:color w:val="000000"/>
                <w:sz w:val="22"/>
                <w:szCs w:val="22"/>
              </w:rPr>
              <w:pPrChange w:id="63233" w:author="pete jones" w:date="2022-01-04T13:00:00Z">
                <w:pPr>
                  <w:jc w:val="center"/>
                </w:pPr>
              </w:pPrChange>
            </w:pPr>
            <w:ins w:id="63234" w:author="pete jones" w:date="2022-01-04T12:37:00Z">
              <w:r w:rsidRPr="00FF6A71">
                <w:rPr>
                  <w:rFonts w:ascii="Calibri" w:hAnsi="Calibri" w:cs="Calibri"/>
                  <w:color w:val="000000"/>
                  <w:sz w:val="22"/>
                  <w:szCs w:val="22"/>
                </w:rPr>
                <w:t>26</w:t>
              </w:r>
            </w:ins>
          </w:p>
        </w:tc>
        <w:tc>
          <w:tcPr>
            <w:tcW w:w="5130" w:type="dxa"/>
            <w:shd w:val="clear" w:color="auto" w:fill="auto"/>
            <w:vAlign w:val="center"/>
            <w:hideMark/>
            <w:tcPrChange w:id="63235" w:author="pete jones" w:date="2022-01-04T13:00:00Z">
              <w:tcPr>
                <w:tcW w:w="5130" w:type="dxa"/>
                <w:tcBorders>
                  <w:top w:val="nil"/>
                  <w:left w:val="nil"/>
                  <w:bottom w:val="single" w:sz="4" w:space="0" w:color="auto"/>
                  <w:right w:val="single" w:sz="4" w:space="0" w:color="auto"/>
                </w:tcBorders>
                <w:shd w:val="clear" w:color="auto" w:fill="auto"/>
                <w:vAlign w:val="center"/>
                <w:hideMark/>
              </w:tcPr>
            </w:tcPrChange>
          </w:tcPr>
          <w:p w14:paraId="1C8518E1" w14:textId="2F0B1508" w:rsidR="00BD0299" w:rsidRPr="00FF6A71" w:rsidRDefault="00BD0299">
            <w:pPr>
              <w:spacing w:before="0" w:after="0" w:line="240" w:lineRule="auto"/>
              <w:rPr>
                <w:ins w:id="63236" w:author="pete jones" w:date="2022-01-04T12:37:00Z"/>
                <w:rFonts w:ascii="Calibri" w:hAnsi="Calibri" w:cs="Calibri"/>
                <w:color w:val="000000"/>
                <w:sz w:val="22"/>
                <w:szCs w:val="22"/>
              </w:rPr>
              <w:pPrChange w:id="63237" w:author="pete jones" w:date="2022-01-04T13:00:00Z">
                <w:pPr/>
              </w:pPrChange>
            </w:pPr>
            <w:ins w:id="63238" w:author="pete jones" w:date="2022-01-04T12:37:00Z">
              <w:r w:rsidRPr="00FF6A71">
                <w:rPr>
                  <w:rFonts w:ascii="Calibri" w:hAnsi="Calibri" w:cs="Calibri"/>
                  <w:color w:val="000000"/>
                  <w:sz w:val="22"/>
                  <w:szCs w:val="22"/>
                </w:rPr>
                <w:t xml:space="preserve">Information is central to </w:t>
              </w:r>
            </w:ins>
            <w:ins w:id="63239" w:author="pete jones" w:date="2022-03-30T12:25:00Z">
              <w:r w:rsidR="006E7D7D">
                <w:rPr>
                  <w:rFonts w:ascii="Calibri" w:hAnsi="Calibri" w:cs="Calibri"/>
                  <w:color w:val="000000"/>
                  <w:sz w:val="22"/>
                  <w:szCs w:val="22"/>
                </w:rPr>
                <w:t xml:space="preserve">the </w:t>
              </w:r>
            </w:ins>
            <w:ins w:id="63240" w:author="pete jones" w:date="2022-01-04T12:37:00Z">
              <w:r w:rsidRPr="00FF6A71">
                <w:rPr>
                  <w:rFonts w:ascii="Calibri" w:hAnsi="Calibri" w:cs="Calibri"/>
                  <w:color w:val="000000"/>
                  <w:sz w:val="22"/>
                  <w:szCs w:val="22"/>
                </w:rPr>
                <w:t>design.</w:t>
              </w:r>
            </w:ins>
          </w:p>
        </w:tc>
        <w:tc>
          <w:tcPr>
            <w:tcW w:w="1333" w:type="dxa"/>
            <w:vMerge/>
            <w:vAlign w:val="center"/>
            <w:hideMark/>
            <w:tcPrChange w:id="63241" w:author="pete jones" w:date="2022-01-04T13:00:00Z">
              <w:tcPr>
                <w:tcW w:w="1333" w:type="dxa"/>
                <w:vMerge/>
                <w:tcBorders>
                  <w:top w:val="single" w:sz="4" w:space="0" w:color="auto"/>
                  <w:left w:val="single" w:sz="4" w:space="0" w:color="auto"/>
                  <w:bottom w:val="single" w:sz="4" w:space="0" w:color="auto"/>
                  <w:right w:val="single" w:sz="8" w:space="0" w:color="auto"/>
                </w:tcBorders>
                <w:vAlign w:val="center"/>
                <w:hideMark/>
              </w:tcPr>
            </w:tcPrChange>
          </w:tcPr>
          <w:p w14:paraId="39182457" w14:textId="77777777" w:rsidR="00BD0299" w:rsidRPr="00FF6A71" w:rsidRDefault="00BD0299">
            <w:pPr>
              <w:spacing w:before="0" w:after="0" w:line="240" w:lineRule="auto"/>
              <w:rPr>
                <w:ins w:id="63242" w:author="pete jones" w:date="2022-01-04T12:37:00Z"/>
                <w:rFonts w:ascii="Calibri" w:hAnsi="Calibri" w:cs="Calibri"/>
                <w:color w:val="000000"/>
                <w:sz w:val="22"/>
                <w:szCs w:val="22"/>
              </w:rPr>
              <w:pPrChange w:id="63243" w:author="pete jones" w:date="2022-01-04T13:00:00Z">
                <w:pPr/>
              </w:pPrChange>
            </w:pPr>
          </w:p>
        </w:tc>
      </w:tr>
      <w:tr w:rsidR="00BD0299" w:rsidRPr="00FF6A71" w14:paraId="16F0DE86" w14:textId="77777777" w:rsidTr="00C77D52">
        <w:trPr>
          <w:trHeight w:val="300"/>
          <w:jc w:val="center"/>
          <w:ins w:id="63244" w:author="pete jones" w:date="2022-01-04T12:37:00Z"/>
          <w:trPrChange w:id="63245" w:author="pete jones" w:date="2022-01-04T13:00:00Z">
            <w:trPr>
              <w:trHeight w:val="300"/>
              <w:jc w:val="center"/>
            </w:trPr>
          </w:trPrChange>
        </w:trPr>
        <w:tc>
          <w:tcPr>
            <w:tcW w:w="1948" w:type="dxa"/>
            <w:shd w:val="clear" w:color="auto" w:fill="auto"/>
            <w:noWrap/>
            <w:vAlign w:val="center"/>
            <w:hideMark/>
            <w:tcPrChange w:id="63246" w:author="pete jones" w:date="2022-01-04T13:00:00Z">
              <w:tcPr>
                <w:tcW w:w="194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AF1026B" w14:textId="77777777" w:rsidR="00BD0299" w:rsidRPr="00FF6A71" w:rsidRDefault="00BD0299">
            <w:pPr>
              <w:spacing w:before="0" w:after="0" w:line="240" w:lineRule="auto"/>
              <w:jc w:val="center"/>
              <w:rPr>
                <w:ins w:id="63247" w:author="pete jones" w:date="2022-01-04T12:37:00Z"/>
                <w:rFonts w:ascii="Calibri" w:hAnsi="Calibri" w:cs="Calibri"/>
                <w:color w:val="000000"/>
                <w:sz w:val="22"/>
                <w:szCs w:val="22"/>
              </w:rPr>
              <w:pPrChange w:id="63248" w:author="pete jones" w:date="2022-01-04T13:00:00Z">
                <w:pPr>
                  <w:jc w:val="center"/>
                </w:pPr>
              </w:pPrChange>
            </w:pPr>
            <w:ins w:id="63249" w:author="pete jones" w:date="2022-01-04T12:37:00Z">
              <w:r w:rsidRPr="00FF6A71">
                <w:rPr>
                  <w:rFonts w:ascii="Calibri" w:hAnsi="Calibri" w:cs="Calibri"/>
                  <w:color w:val="000000"/>
                  <w:sz w:val="22"/>
                  <w:szCs w:val="22"/>
                </w:rPr>
                <w:t>3</w:t>
              </w:r>
            </w:ins>
          </w:p>
        </w:tc>
        <w:tc>
          <w:tcPr>
            <w:tcW w:w="5130" w:type="dxa"/>
            <w:shd w:val="clear" w:color="auto" w:fill="auto"/>
            <w:vAlign w:val="center"/>
            <w:hideMark/>
            <w:tcPrChange w:id="63250" w:author="pete jones" w:date="2022-01-04T13:00:00Z">
              <w:tcPr>
                <w:tcW w:w="5130" w:type="dxa"/>
                <w:tcBorders>
                  <w:top w:val="nil"/>
                  <w:left w:val="nil"/>
                  <w:bottom w:val="single" w:sz="4" w:space="0" w:color="auto"/>
                  <w:right w:val="single" w:sz="4" w:space="0" w:color="auto"/>
                </w:tcBorders>
                <w:shd w:val="clear" w:color="auto" w:fill="auto"/>
                <w:vAlign w:val="center"/>
                <w:hideMark/>
              </w:tcPr>
            </w:tcPrChange>
          </w:tcPr>
          <w:p w14:paraId="1AF696B8" w14:textId="77777777" w:rsidR="00BD0299" w:rsidRPr="00FF6A71" w:rsidRDefault="00BD0299">
            <w:pPr>
              <w:spacing w:before="0" w:after="0" w:line="240" w:lineRule="auto"/>
              <w:rPr>
                <w:ins w:id="63251" w:author="pete jones" w:date="2022-01-04T12:37:00Z"/>
                <w:rFonts w:ascii="Calibri" w:hAnsi="Calibri" w:cs="Calibri"/>
                <w:color w:val="000000"/>
                <w:sz w:val="22"/>
                <w:szCs w:val="22"/>
              </w:rPr>
              <w:pPrChange w:id="63252" w:author="pete jones" w:date="2022-01-04T13:00:00Z">
                <w:pPr/>
              </w:pPrChange>
            </w:pPr>
            <w:ins w:id="63253" w:author="pete jones" w:date="2022-01-04T12:37:00Z">
              <w:r w:rsidRPr="00FF6A71">
                <w:rPr>
                  <w:rFonts w:ascii="Calibri" w:hAnsi="Calibri" w:cs="Calibri"/>
                  <w:color w:val="000000"/>
                  <w:sz w:val="22"/>
                  <w:szCs w:val="22"/>
                </w:rPr>
                <w:t>In design, a primary consideration throughout the process is addressing the question: Who will be using the product?</w:t>
              </w:r>
            </w:ins>
          </w:p>
        </w:tc>
        <w:tc>
          <w:tcPr>
            <w:tcW w:w="1333" w:type="dxa"/>
            <w:vMerge/>
            <w:vAlign w:val="center"/>
            <w:hideMark/>
            <w:tcPrChange w:id="63254" w:author="pete jones" w:date="2022-01-04T13:00:00Z">
              <w:tcPr>
                <w:tcW w:w="1333" w:type="dxa"/>
                <w:vMerge/>
                <w:tcBorders>
                  <w:top w:val="single" w:sz="4" w:space="0" w:color="auto"/>
                  <w:left w:val="single" w:sz="4" w:space="0" w:color="auto"/>
                  <w:bottom w:val="single" w:sz="4" w:space="0" w:color="auto"/>
                  <w:right w:val="single" w:sz="8" w:space="0" w:color="auto"/>
                </w:tcBorders>
                <w:vAlign w:val="center"/>
                <w:hideMark/>
              </w:tcPr>
            </w:tcPrChange>
          </w:tcPr>
          <w:p w14:paraId="0100CE24" w14:textId="77777777" w:rsidR="00BD0299" w:rsidRPr="00FF6A71" w:rsidRDefault="00BD0299">
            <w:pPr>
              <w:spacing w:before="0" w:after="0" w:line="240" w:lineRule="auto"/>
              <w:rPr>
                <w:ins w:id="63255" w:author="pete jones" w:date="2022-01-04T12:37:00Z"/>
                <w:rFonts w:ascii="Calibri" w:hAnsi="Calibri" w:cs="Calibri"/>
                <w:color w:val="000000"/>
                <w:sz w:val="22"/>
                <w:szCs w:val="22"/>
              </w:rPr>
              <w:pPrChange w:id="63256" w:author="pete jones" w:date="2022-01-04T13:00:00Z">
                <w:pPr/>
              </w:pPrChange>
            </w:pPr>
          </w:p>
        </w:tc>
      </w:tr>
      <w:tr w:rsidR="00BD0299" w:rsidRPr="00FF6A71" w14:paraId="4886A7D7" w14:textId="77777777" w:rsidTr="00C77D52">
        <w:trPr>
          <w:trHeight w:val="300"/>
          <w:jc w:val="center"/>
          <w:ins w:id="63257" w:author="pete jones" w:date="2022-01-04T12:37:00Z"/>
          <w:trPrChange w:id="63258" w:author="pete jones" w:date="2022-01-04T13:00:00Z">
            <w:trPr>
              <w:trHeight w:val="300"/>
              <w:jc w:val="center"/>
            </w:trPr>
          </w:trPrChange>
        </w:trPr>
        <w:tc>
          <w:tcPr>
            <w:tcW w:w="1948" w:type="dxa"/>
            <w:shd w:val="clear" w:color="auto" w:fill="auto"/>
            <w:noWrap/>
            <w:vAlign w:val="center"/>
            <w:hideMark/>
            <w:tcPrChange w:id="63259" w:author="pete jones" w:date="2022-01-04T13:00:00Z">
              <w:tcPr>
                <w:tcW w:w="194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1956AF0" w14:textId="77777777" w:rsidR="00BD0299" w:rsidRPr="00FF6A71" w:rsidRDefault="00BD0299">
            <w:pPr>
              <w:spacing w:before="0" w:after="0" w:line="240" w:lineRule="auto"/>
              <w:jc w:val="center"/>
              <w:rPr>
                <w:ins w:id="63260" w:author="pete jones" w:date="2022-01-04T12:37:00Z"/>
                <w:rFonts w:ascii="Calibri" w:hAnsi="Calibri" w:cs="Calibri"/>
                <w:color w:val="000000"/>
                <w:sz w:val="22"/>
                <w:szCs w:val="22"/>
              </w:rPr>
              <w:pPrChange w:id="63261" w:author="pete jones" w:date="2022-01-04T13:00:00Z">
                <w:pPr>
                  <w:jc w:val="center"/>
                </w:pPr>
              </w:pPrChange>
            </w:pPr>
            <w:ins w:id="63262" w:author="pete jones" w:date="2022-01-04T12:37:00Z">
              <w:r w:rsidRPr="00FF6A71">
                <w:rPr>
                  <w:rFonts w:ascii="Calibri" w:hAnsi="Calibri" w:cs="Calibri"/>
                  <w:color w:val="000000"/>
                  <w:sz w:val="22"/>
                  <w:szCs w:val="22"/>
                </w:rPr>
                <w:t>26</w:t>
              </w:r>
            </w:ins>
          </w:p>
        </w:tc>
        <w:tc>
          <w:tcPr>
            <w:tcW w:w="5130" w:type="dxa"/>
            <w:shd w:val="clear" w:color="auto" w:fill="auto"/>
            <w:vAlign w:val="center"/>
            <w:hideMark/>
            <w:tcPrChange w:id="63263" w:author="pete jones" w:date="2022-01-04T13:00:00Z">
              <w:tcPr>
                <w:tcW w:w="5130" w:type="dxa"/>
                <w:tcBorders>
                  <w:top w:val="nil"/>
                  <w:left w:val="nil"/>
                  <w:bottom w:val="single" w:sz="4" w:space="0" w:color="auto"/>
                  <w:right w:val="single" w:sz="4" w:space="0" w:color="auto"/>
                </w:tcBorders>
                <w:shd w:val="clear" w:color="auto" w:fill="auto"/>
                <w:vAlign w:val="center"/>
                <w:hideMark/>
              </w:tcPr>
            </w:tcPrChange>
          </w:tcPr>
          <w:p w14:paraId="4C343744" w14:textId="4BAB27CE" w:rsidR="00BD0299" w:rsidRPr="00FF6A71" w:rsidRDefault="00BD0299">
            <w:pPr>
              <w:spacing w:before="0" w:after="0" w:line="240" w:lineRule="auto"/>
              <w:rPr>
                <w:ins w:id="63264" w:author="pete jones" w:date="2022-01-04T12:37:00Z"/>
                <w:rFonts w:ascii="Calibri" w:hAnsi="Calibri" w:cs="Calibri"/>
                <w:color w:val="000000"/>
                <w:sz w:val="22"/>
                <w:szCs w:val="22"/>
              </w:rPr>
              <w:pPrChange w:id="63265" w:author="pete jones" w:date="2022-01-04T13:00:00Z">
                <w:pPr/>
              </w:pPrChange>
            </w:pPr>
            <w:ins w:id="63266" w:author="pete jones" w:date="2022-01-04T12:37:00Z">
              <w:r w:rsidRPr="00FF6A71">
                <w:rPr>
                  <w:rFonts w:ascii="Calibri" w:hAnsi="Calibri" w:cs="Calibri"/>
                  <w:color w:val="000000"/>
                  <w:sz w:val="22"/>
                  <w:szCs w:val="22"/>
                </w:rPr>
                <w:t xml:space="preserve">Information is central to </w:t>
              </w:r>
            </w:ins>
            <w:ins w:id="63267" w:author="pete jones" w:date="2022-03-30T12:25:00Z">
              <w:r w:rsidR="006E7D7D">
                <w:rPr>
                  <w:rFonts w:ascii="Calibri" w:hAnsi="Calibri" w:cs="Calibri"/>
                  <w:color w:val="000000"/>
                  <w:sz w:val="22"/>
                  <w:szCs w:val="22"/>
                </w:rPr>
                <w:t xml:space="preserve">the </w:t>
              </w:r>
            </w:ins>
            <w:ins w:id="63268" w:author="pete jones" w:date="2022-01-04T12:37:00Z">
              <w:r w:rsidRPr="00FF6A71">
                <w:rPr>
                  <w:rFonts w:ascii="Calibri" w:hAnsi="Calibri" w:cs="Calibri"/>
                  <w:color w:val="000000"/>
                  <w:sz w:val="22"/>
                  <w:szCs w:val="22"/>
                </w:rPr>
                <w:t>design.</w:t>
              </w:r>
            </w:ins>
          </w:p>
        </w:tc>
        <w:tc>
          <w:tcPr>
            <w:tcW w:w="1333" w:type="dxa"/>
            <w:vMerge w:val="restart"/>
            <w:shd w:val="clear" w:color="auto" w:fill="auto"/>
            <w:noWrap/>
            <w:vAlign w:val="center"/>
            <w:hideMark/>
            <w:tcPrChange w:id="63269" w:author="pete jones" w:date="2022-01-04T13:00:00Z">
              <w:tcPr>
                <w:tcW w:w="1333" w:type="dxa"/>
                <w:vMerge w:val="restart"/>
                <w:tcBorders>
                  <w:top w:val="nil"/>
                  <w:left w:val="single" w:sz="4" w:space="0" w:color="auto"/>
                  <w:bottom w:val="single" w:sz="4" w:space="0" w:color="auto"/>
                  <w:right w:val="single" w:sz="8" w:space="0" w:color="auto"/>
                </w:tcBorders>
                <w:shd w:val="clear" w:color="auto" w:fill="auto"/>
                <w:noWrap/>
                <w:vAlign w:val="center"/>
                <w:hideMark/>
              </w:tcPr>
            </w:tcPrChange>
          </w:tcPr>
          <w:p w14:paraId="0A390522" w14:textId="77777777" w:rsidR="00BD0299" w:rsidRPr="00FF6A71" w:rsidRDefault="00BD0299">
            <w:pPr>
              <w:spacing w:before="0" w:after="0" w:line="240" w:lineRule="auto"/>
              <w:jc w:val="center"/>
              <w:rPr>
                <w:ins w:id="63270" w:author="pete jones" w:date="2022-01-04T12:37:00Z"/>
                <w:rFonts w:ascii="Calibri" w:hAnsi="Calibri" w:cs="Calibri"/>
                <w:color w:val="000000"/>
                <w:sz w:val="22"/>
                <w:szCs w:val="22"/>
              </w:rPr>
              <w:pPrChange w:id="63271" w:author="pete jones" w:date="2022-01-04T13:00:00Z">
                <w:pPr>
                  <w:jc w:val="center"/>
                </w:pPr>
              </w:pPrChange>
            </w:pPr>
            <w:ins w:id="63272" w:author="pete jones" w:date="2022-01-04T12:37:00Z">
              <w:r w:rsidRPr="00FF6A71">
                <w:rPr>
                  <w:rFonts w:ascii="Calibri" w:hAnsi="Calibri" w:cs="Calibri"/>
                  <w:color w:val="000000"/>
                  <w:sz w:val="22"/>
                  <w:szCs w:val="22"/>
                </w:rPr>
                <w:t>1</w:t>
              </w:r>
            </w:ins>
          </w:p>
        </w:tc>
      </w:tr>
      <w:tr w:rsidR="00BD0299" w:rsidRPr="00FF6A71" w14:paraId="322F4F05" w14:textId="77777777" w:rsidTr="00C77D52">
        <w:trPr>
          <w:trHeight w:val="300"/>
          <w:jc w:val="center"/>
          <w:ins w:id="63273" w:author="pete jones" w:date="2022-01-04T12:37:00Z"/>
          <w:trPrChange w:id="63274" w:author="pete jones" w:date="2022-01-04T13:00:00Z">
            <w:trPr>
              <w:trHeight w:val="300"/>
              <w:jc w:val="center"/>
            </w:trPr>
          </w:trPrChange>
        </w:trPr>
        <w:tc>
          <w:tcPr>
            <w:tcW w:w="1948" w:type="dxa"/>
            <w:shd w:val="clear" w:color="auto" w:fill="auto"/>
            <w:noWrap/>
            <w:vAlign w:val="center"/>
            <w:hideMark/>
            <w:tcPrChange w:id="63275" w:author="pete jones" w:date="2022-01-04T13:00:00Z">
              <w:tcPr>
                <w:tcW w:w="1948"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0E1CFAD" w14:textId="77777777" w:rsidR="00BD0299" w:rsidRPr="00FF6A71" w:rsidRDefault="00BD0299">
            <w:pPr>
              <w:spacing w:before="0" w:after="0" w:line="240" w:lineRule="auto"/>
              <w:jc w:val="center"/>
              <w:rPr>
                <w:ins w:id="63276" w:author="pete jones" w:date="2022-01-04T12:37:00Z"/>
                <w:rFonts w:ascii="Calibri" w:hAnsi="Calibri" w:cs="Calibri"/>
                <w:color w:val="000000"/>
                <w:sz w:val="22"/>
                <w:szCs w:val="22"/>
              </w:rPr>
              <w:pPrChange w:id="63277" w:author="pete jones" w:date="2022-01-04T13:00:00Z">
                <w:pPr>
                  <w:jc w:val="center"/>
                </w:pPr>
              </w:pPrChange>
            </w:pPr>
            <w:ins w:id="63278" w:author="pete jones" w:date="2022-01-04T12:37:00Z">
              <w:r w:rsidRPr="00FF6A71">
                <w:rPr>
                  <w:rFonts w:ascii="Calibri" w:hAnsi="Calibri" w:cs="Calibri"/>
                  <w:color w:val="000000"/>
                  <w:sz w:val="22"/>
                  <w:szCs w:val="22"/>
                </w:rPr>
                <w:t>21</w:t>
              </w:r>
            </w:ins>
          </w:p>
        </w:tc>
        <w:tc>
          <w:tcPr>
            <w:tcW w:w="5130" w:type="dxa"/>
            <w:shd w:val="clear" w:color="auto" w:fill="auto"/>
            <w:vAlign w:val="center"/>
            <w:hideMark/>
            <w:tcPrChange w:id="63279" w:author="pete jones" w:date="2022-01-04T13:00:00Z">
              <w:tcPr>
                <w:tcW w:w="5130" w:type="dxa"/>
                <w:tcBorders>
                  <w:top w:val="nil"/>
                  <w:left w:val="nil"/>
                  <w:bottom w:val="single" w:sz="4" w:space="0" w:color="auto"/>
                  <w:right w:val="single" w:sz="4" w:space="0" w:color="auto"/>
                </w:tcBorders>
                <w:shd w:val="clear" w:color="auto" w:fill="auto"/>
                <w:vAlign w:val="center"/>
                <w:hideMark/>
              </w:tcPr>
            </w:tcPrChange>
          </w:tcPr>
          <w:p w14:paraId="21E90142" w14:textId="77777777" w:rsidR="00BD0299" w:rsidRPr="00FF6A71" w:rsidRDefault="00BD0299">
            <w:pPr>
              <w:spacing w:before="0" w:after="0" w:line="240" w:lineRule="auto"/>
              <w:rPr>
                <w:ins w:id="63280" w:author="pete jones" w:date="2022-01-04T12:37:00Z"/>
                <w:rFonts w:ascii="Calibri" w:hAnsi="Calibri" w:cs="Calibri"/>
                <w:color w:val="000000"/>
                <w:sz w:val="22"/>
                <w:szCs w:val="22"/>
              </w:rPr>
              <w:pPrChange w:id="63281" w:author="pete jones" w:date="2022-01-04T13:00:00Z">
                <w:pPr/>
              </w:pPrChange>
            </w:pPr>
            <w:ins w:id="63282" w:author="pete jones" w:date="2022-01-04T12:37:00Z">
              <w:r w:rsidRPr="00FF6A71">
                <w:rPr>
                  <w:rFonts w:ascii="Calibri" w:hAnsi="Calibri" w:cs="Calibri"/>
                  <w:color w:val="000000"/>
                  <w:sz w:val="22"/>
                  <w:szCs w:val="22"/>
                </w:rPr>
                <w:t>Engineering design impacts every aspect of society</w:t>
              </w:r>
            </w:ins>
          </w:p>
        </w:tc>
        <w:tc>
          <w:tcPr>
            <w:tcW w:w="1333" w:type="dxa"/>
            <w:vMerge/>
            <w:vAlign w:val="center"/>
            <w:hideMark/>
            <w:tcPrChange w:id="63283" w:author="pete jones" w:date="2022-01-04T13:00:00Z">
              <w:tcPr>
                <w:tcW w:w="1333" w:type="dxa"/>
                <w:vMerge/>
                <w:tcBorders>
                  <w:top w:val="nil"/>
                  <w:left w:val="single" w:sz="4" w:space="0" w:color="auto"/>
                  <w:bottom w:val="single" w:sz="4" w:space="0" w:color="auto"/>
                  <w:right w:val="single" w:sz="8" w:space="0" w:color="auto"/>
                </w:tcBorders>
                <w:vAlign w:val="center"/>
                <w:hideMark/>
              </w:tcPr>
            </w:tcPrChange>
          </w:tcPr>
          <w:p w14:paraId="02E1F98D" w14:textId="77777777" w:rsidR="00BD0299" w:rsidRPr="00FF6A71" w:rsidRDefault="00BD0299">
            <w:pPr>
              <w:spacing w:before="0" w:after="0" w:line="240" w:lineRule="auto"/>
              <w:rPr>
                <w:ins w:id="63284" w:author="pete jones" w:date="2022-01-04T12:37:00Z"/>
                <w:rFonts w:ascii="Calibri" w:hAnsi="Calibri" w:cs="Calibri"/>
                <w:color w:val="000000"/>
                <w:sz w:val="22"/>
                <w:szCs w:val="22"/>
              </w:rPr>
              <w:pPrChange w:id="63285" w:author="pete jones" w:date="2022-01-04T13:00:00Z">
                <w:pPr/>
              </w:pPrChange>
            </w:pPr>
          </w:p>
        </w:tc>
      </w:tr>
      <w:tr w:rsidR="00BD0299" w:rsidRPr="00FF6A71" w14:paraId="377306A8" w14:textId="77777777" w:rsidTr="00C77D52">
        <w:trPr>
          <w:trHeight w:val="315"/>
          <w:jc w:val="center"/>
          <w:ins w:id="63286" w:author="pete jones" w:date="2022-01-04T12:37:00Z"/>
          <w:trPrChange w:id="63287" w:author="pete jones" w:date="2022-01-04T13:00:00Z">
            <w:trPr>
              <w:trHeight w:val="315"/>
              <w:jc w:val="center"/>
            </w:trPr>
          </w:trPrChange>
        </w:trPr>
        <w:tc>
          <w:tcPr>
            <w:tcW w:w="8411" w:type="dxa"/>
            <w:gridSpan w:val="3"/>
            <w:shd w:val="clear" w:color="auto" w:fill="auto"/>
            <w:noWrap/>
            <w:tcPrChange w:id="63288" w:author="pete jones" w:date="2022-01-04T13:00:00Z">
              <w:tcPr>
                <w:tcW w:w="8411" w:type="dxa"/>
                <w:gridSpan w:val="3"/>
                <w:tcBorders>
                  <w:top w:val="nil"/>
                  <w:left w:val="single" w:sz="8" w:space="0" w:color="auto"/>
                  <w:bottom w:val="single" w:sz="8" w:space="0" w:color="auto"/>
                  <w:right w:val="single" w:sz="8" w:space="0" w:color="auto"/>
                </w:tcBorders>
                <w:shd w:val="clear" w:color="auto" w:fill="auto"/>
                <w:noWrap/>
              </w:tcPr>
            </w:tcPrChange>
          </w:tcPr>
          <w:p w14:paraId="5BF74085" w14:textId="77777777" w:rsidR="00BD0299" w:rsidRPr="00FF6A71" w:rsidRDefault="00BD0299">
            <w:pPr>
              <w:spacing w:before="0" w:after="0" w:line="240" w:lineRule="auto"/>
              <w:rPr>
                <w:ins w:id="63289" w:author="pete jones" w:date="2022-01-04T12:37:00Z"/>
                <w:rFonts w:ascii="Calibri" w:hAnsi="Calibri" w:cs="Calibri"/>
                <w:color w:val="000000"/>
                <w:sz w:val="22"/>
                <w:szCs w:val="22"/>
              </w:rPr>
              <w:pPrChange w:id="63290" w:author="pete jones" w:date="2022-01-04T13:00:00Z">
                <w:pPr/>
              </w:pPrChange>
            </w:pPr>
          </w:p>
        </w:tc>
      </w:tr>
    </w:tbl>
    <w:p w14:paraId="0C833678" w14:textId="77777777" w:rsidR="00BD0299" w:rsidRPr="00FF6A71" w:rsidRDefault="00BD0299" w:rsidP="00BD0299">
      <w:pPr>
        <w:rPr>
          <w:ins w:id="63291" w:author="pete jones" w:date="2022-01-04T12:37:00Z"/>
          <w:b/>
          <w:bCs/>
        </w:rPr>
      </w:pPr>
    </w:p>
    <w:tbl>
      <w:tblPr>
        <w:tblW w:w="8495" w:type="dxa"/>
        <w:jc w:val="center"/>
        <w:tblLook w:val="04A0" w:firstRow="1" w:lastRow="0" w:firstColumn="1" w:lastColumn="0" w:noHBand="0" w:noVBand="1"/>
      </w:tblPr>
      <w:tblGrid>
        <w:gridCol w:w="1254"/>
        <w:gridCol w:w="5966"/>
        <w:gridCol w:w="1275"/>
      </w:tblGrid>
      <w:tr w:rsidR="00BD0299" w:rsidRPr="00FF6A71" w14:paraId="01F53BFA" w14:textId="77777777" w:rsidTr="00015922">
        <w:trPr>
          <w:trHeight w:val="300"/>
          <w:jc w:val="center"/>
          <w:ins w:id="63292" w:author="pete jones" w:date="2022-01-04T12:37:00Z"/>
        </w:trPr>
        <w:tc>
          <w:tcPr>
            <w:tcW w:w="8495"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20CD6054" w14:textId="77777777" w:rsidR="00BD0299" w:rsidRPr="00FF6A71" w:rsidRDefault="00BD0299">
            <w:pPr>
              <w:spacing w:before="0" w:after="0" w:line="240" w:lineRule="auto"/>
              <w:jc w:val="center"/>
              <w:rPr>
                <w:ins w:id="63293" w:author="pete jones" w:date="2022-01-04T12:37:00Z"/>
                <w:rFonts w:ascii="Calibri" w:hAnsi="Calibri" w:cs="Calibri"/>
                <w:b/>
                <w:bCs/>
                <w:color w:val="000000"/>
                <w:sz w:val="22"/>
                <w:szCs w:val="22"/>
              </w:rPr>
              <w:pPrChange w:id="63294" w:author="pete jones" w:date="2022-01-04T13:00:00Z">
                <w:pPr>
                  <w:jc w:val="center"/>
                </w:pPr>
              </w:pPrChange>
            </w:pPr>
            <w:ins w:id="63295" w:author="pete jones" w:date="2022-01-04T12:37:00Z">
              <w:r w:rsidRPr="00FF6A71">
                <w:rPr>
                  <w:rFonts w:ascii="Calibri" w:hAnsi="Calibri" w:cs="Calibri"/>
                  <w:b/>
                  <w:bCs/>
                  <w:color w:val="000000"/>
                  <w:sz w:val="22"/>
                  <w:szCs w:val="22"/>
                </w:rPr>
                <w:t>Negative Correlations</w:t>
              </w:r>
            </w:ins>
          </w:p>
        </w:tc>
      </w:tr>
      <w:tr w:rsidR="00BD0299" w:rsidRPr="00FF6A71" w14:paraId="265D29EC" w14:textId="77777777" w:rsidTr="00015922">
        <w:trPr>
          <w:trHeight w:val="315"/>
          <w:jc w:val="center"/>
          <w:ins w:id="63296" w:author="pete jones" w:date="2022-01-04T12:37:00Z"/>
        </w:trPr>
        <w:tc>
          <w:tcPr>
            <w:tcW w:w="1254" w:type="dxa"/>
            <w:tcBorders>
              <w:top w:val="nil"/>
              <w:left w:val="single" w:sz="8" w:space="0" w:color="auto"/>
              <w:bottom w:val="single" w:sz="8" w:space="0" w:color="auto"/>
              <w:right w:val="single" w:sz="4" w:space="0" w:color="auto"/>
            </w:tcBorders>
            <w:shd w:val="clear" w:color="auto" w:fill="auto"/>
            <w:noWrap/>
            <w:vAlign w:val="center"/>
            <w:hideMark/>
          </w:tcPr>
          <w:p w14:paraId="380AA7E8" w14:textId="77777777" w:rsidR="00BD0299" w:rsidRPr="00FF6A71" w:rsidRDefault="00BD0299">
            <w:pPr>
              <w:spacing w:before="0" w:after="0" w:line="240" w:lineRule="auto"/>
              <w:jc w:val="center"/>
              <w:rPr>
                <w:ins w:id="63297" w:author="pete jones" w:date="2022-01-04T12:37:00Z"/>
                <w:rFonts w:ascii="Calibri" w:hAnsi="Calibri" w:cs="Calibri"/>
                <w:b/>
                <w:bCs/>
                <w:color w:val="000000"/>
                <w:sz w:val="22"/>
                <w:szCs w:val="22"/>
              </w:rPr>
              <w:pPrChange w:id="63298" w:author="pete jones" w:date="2022-01-04T13:00:00Z">
                <w:pPr>
                  <w:jc w:val="center"/>
                </w:pPr>
              </w:pPrChange>
            </w:pPr>
            <w:ins w:id="63299" w:author="pete jones" w:date="2022-01-04T12:37:00Z">
              <w:r w:rsidRPr="00FF6A71">
                <w:rPr>
                  <w:rFonts w:ascii="Calibri" w:hAnsi="Calibri" w:cs="Calibri"/>
                  <w:b/>
                  <w:bCs/>
                  <w:color w:val="000000"/>
                  <w:sz w:val="22"/>
                  <w:szCs w:val="22"/>
                </w:rPr>
                <w:t>#</w:t>
              </w:r>
            </w:ins>
          </w:p>
        </w:tc>
        <w:tc>
          <w:tcPr>
            <w:tcW w:w="5966" w:type="dxa"/>
            <w:tcBorders>
              <w:top w:val="single" w:sz="4" w:space="0" w:color="auto"/>
              <w:left w:val="nil"/>
              <w:bottom w:val="single" w:sz="8" w:space="0" w:color="auto"/>
              <w:right w:val="single" w:sz="4" w:space="0" w:color="auto"/>
            </w:tcBorders>
            <w:shd w:val="clear" w:color="auto" w:fill="auto"/>
            <w:noWrap/>
            <w:vAlign w:val="bottom"/>
            <w:hideMark/>
          </w:tcPr>
          <w:p w14:paraId="0BD85112" w14:textId="77777777" w:rsidR="00BD0299" w:rsidRPr="00FF6A71" w:rsidRDefault="00BD0299">
            <w:pPr>
              <w:spacing w:before="0" w:after="0" w:line="240" w:lineRule="auto"/>
              <w:jc w:val="center"/>
              <w:rPr>
                <w:ins w:id="63300" w:author="pete jones" w:date="2022-01-04T12:37:00Z"/>
                <w:rFonts w:ascii="Calibri" w:hAnsi="Calibri" w:cs="Calibri"/>
                <w:b/>
                <w:bCs/>
                <w:color w:val="000000"/>
                <w:sz w:val="22"/>
                <w:szCs w:val="22"/>
              </w:rPr>
              <w:pPrChange w:id="63301" w:author="pete jones" w:date="2022-01-04T13:00:00Z">
                <w:pPr>
                  <w:jc w:val="center"/>
                </w:pPr>
              </w:pPrChange>
            </w:pPr>
            <w:ins w:id="63302" w:author="pete jones" w:date="2022-01-04T12:37:00Z">
              <w:r w:rsidRPr="00FF6A71">
                <w:rPr>
                  <w:rFonts w:ascii="Calibri" w:hAnsi="Calibri" w:cs="Calibri"/>
                  <w:b/>
                  <w:bCs/>
                  <w:color w:val="000000"/>
                  <w:sz w:val="22"/>
                  <w:szCs w:val="22"/>
                </w:rPr>
                <w:t>Question</w:t>
              </w:r>
            </w:ins>
          </w:p>
        </w:tc>
        <w:tc>
          <w:tcPr>
            <w:tcW w:w="1275" w:type="dxa"/>
            <w:tcBorders>
              <w:top w:val="nil"/>
              <w:left w:val="nil"/>
              <w:bottom w:val="single" w:sz="8" w:space="0" w:color="auto"/>
              <w:right w:val="single" w:sz="8" w:space="0" w:color="auto"/>
            </w:tcBorders>
            <w:shd w:val="clear" w:color="auto" w:fill="auto"/>
            <w:noWrap/>
            <w:vAlign w:val="center"/>
            <w:hideMark/>
          </w:tcPr>
          <w:p w14:paraId="04AAC53B" w14:textId="77777777" w:rsidR="00BD0299" w:rsidRPr="00FF6A71" w:rsidRDefault="00BD0299">
            <w:pPr>
              <w:spacing w:before="0" w:after="0" w:line="240" w:lineRule="auto"/>
              <w:jc w:val="center"/>
              <w:rPr>
                <w:ins w:id="63303" w:author="pete jones" w:date="2022-01-04T12:37:00Z"/>
                <w:rFonts w:ascii="Calibri" w:hAnsi="Calibri" w:cs="Calibri"/>
                <w:b/>
                <w:bCs/>
                <w:color w:val="000000"/>
                <w:sz w:val="22"/>
                <w:szCs w:val="22"/>
              </w:rPr>
              <w:pPrChange w:id="63304" w:author="pete jones" w:date="2022-01-04T13:00:00Z">
                <w:pPr>
                  <w:jc w:val="center"/>
                </w:pPr>
              </w:pPrChange>
            </w:pPr>
            <w:ins w:id="63305" w:author="pete jones" w:date="2022-01-04T12:37:00Z">
              <w:r w:rsidRPr="00FF6A71">
                <w:rPr>
                  <w:rFonts w:ascii="Calibri" w:hAnsi="Calibri" w:cs="Calibri"/>
                  <w:b/>
                  <w:bCs/>
                  <w:color w:val="000000"/>
                  <w:sz w:val="22"/>
                  <w:szCs w:val="22"/>
                </w:rPr>
                <w:t>Score</w:t>
              </w:r>
            </w:ins>
          </w:p>
        </w:tc>
      </w:tr>
      <w:tr w:rsidR="00BD0299" w:rsidRPr="00FF6A71" w14:paraId="09B028ED" w14:textId="77777777" w:rsidTr="00015922">
        <w:trPr>
          <w:trHeight w:val="300"/>
          <w:jc w:val="center"/>
          <w:ins w:id="63306" w:author="pete jones" w:date="2022-01-04T12:37:00Z"/>
        </w:trPr>
        <w:tc>
          <w:tcPr>
            <w:tcW w:w="1254" w:type="dxa"/>
            <w:tcBorders>
              <w:top w:val="nil"/>
              <w:left w:val="single" w:sz="8" w:space="0" w:color="auto"/>
              <w:bottom w:val="single" w:sz="4" w:space="0" w:color="auto"/>
              <w:right w:val="single" w:sz="4" w:space="0" w:color="auto"/>
            </w:tcBorders>
            <w:shd w:val="clear" w:color="auto" w:fill="auto"/>
            <w:noWrap/>
            <w:vAlign w:val="center"/>
            <w:hideMark/>
          </w:tcPr>
          <w:p w14:paraId="5F1E1322" w14:textId="77777777" w:rsidR="00BD0299" w:rsidRPr="00FF6A71" w:rsidRDefault="00BD0299">
            <w:pPr>
              <w:spacing w:before="0" w:after="0" w:line="240" w:lineRule="auto"/>
              <w:jc w:val="center"/>
              <w:rPr>
                <w:ins w:id="63307" w:author="pete jones" w:date="2022-01-04T12:37:00Z"/>
                <w:rFonts w:ascii="Calibri" w:hAnsi="Calibri" w:cs="Calibri"/>
                <w:color w:val="000000"/>
                <w:sz w:val="22"/>
                <w:szCs w:val="22"/>
              </w:rPr>
              <w:pPrChange w:id="63308" w:author="pete jones" w:date="2022-01-04T13:00:00Z">
                <w:pPr>
                  <w:jc w:val="center"/>
                </w:pPr>
              </w:pPrChange>
            </w:pPr>
            <w:ins w:id="63309" w:author="pete jones" w:date="2022-01-04T12:37:00Z">
              <w:r w:rsidRPr="00FF6A71">
                <w:rPr>
                  <w:rFonts w:ascii="Calibri" w:hAnsi="Calibri" w:cs="Calibri"/>
                  <w:color w:val="000000"/>
                  <w:sz w:val="22"/>
                  <w:szCs w:val="22"/>
                </w:rPr>
                <w:t>21</w:t>
              </w:r>
            </w:ins>
          </w:p>
        </w:tc>
        <w:tc>
          <w:tcPr>
            <w:tcW w:w="5966" w:type="dxa"/>
            <w:tcBorders>
              <w:top w:val="nil"/>
              <w:left w:val="nil"/>
              <w:bottom w:val="single" w:sz="4" w:space="0" w:color="auto"/>
              <w:right w:val="single" w:sz="4" w:space="0" w:color="auto"/>
            </w:tcBorders>
            <w:shd w:val="clear" w:color="auto" w:fill="auto"/>
            <w:vAlign w:val="center"/>
            <w:hideMark/>
          </w:tcPr>
          <w:p w14:paraId="1FD0D55F" w14:textId="77777777" w:rsidR="00BD0299" w:rsidRPr="00FF6A71" w:rsidRDefault="00BD0299">
            <w:pPr>
              <w:spacing w:before="0" w:after="0" w:line="240" w:lineRule="auto"/>
              <w:rPr>
                <w:ins w:id="63310" w:author="pete jones" w:date="2022-01-04T12:37:00Z"/>
                <w:rFonts w:ascii="Calibri" w:hAnsi="Calibri" w:cs="Calibri"/>
                <w:color w:val="000000"/>
                <w:sz w:val="22"/>
                <w:szCs w:val="22"/>
              </w:rPr>
              <w:pPrChange w:id="63311" w:author="pete jones" w:date="2022-01-04T13:00:00Z">
                <w:pPr/>
              </w:pPrChange>
            </w:pPr>
            <w:ins w:id="63312" w:author="pete jones" w:date="2022-01-04T12:37:00Z">
              <w:r w:rsidRPr="00FF6A71">
                <w:rPr>
                  <w:rFonts w:ascii="Calibri" w:hAnsi="Calibri" w:cs="Calibri"/>
                  <w:color w:val="000000"/>
                  <w:sz w:val="22"/>
                  <w:szCs w:val="22"/>
                </w:rPr>
                <w:t>Engineering design impacts every aspect of society</w:t>
              </w:r>
            </w:ins>
          </w:p>
        </w:tc>
        <w:tc>
          <w:tcPr>
            <w:tcW w:w="1275"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29966512" w14:textId="77777777" w:rsidR="00BD0299" w:rsidRPr="00FF6A71" w:rsidRDefault="00BD0299">
            <w:pPr>
              <w:spacing w:before="0" w:after="0" w:line="240" w:lineRule="auto"/>
              <w:jc w:val="center"/>
              <w:rPr>
                <w:ins w:id="63313" w:author="pete jones" w:date="2022-01-04T12:37:00Z"/>
                <w:rFonts w:ascii="Calibri" w:hAnsi="Calibri" w:cs="Calibri"/>
                <w:color w:val="000000"/>
                <w:sz w:val="22"/>
                <w:szCs w:val="22"/>
              </w:rPr>
              <w:pPrChange w:id="63314" w:author="pete jones" w:date="2022-01-04T13:00:00Z">
                <w:pPr>
                  <w:jc w:val="center"/>
                </w:pPr>
              </w:pPrChange>
            </w:pPr>
            <w:ins w:id="63315" w:author="pete jones" w:date="2022-01-04T12:37:00Z">
              <w:r w:rsidRPr="00FF6A71">
                <w:rPr>
                  <w:rFonts w:ascii="Calibri" w:hAnsi="Calibri" w:cs="Calibri"/>
                  <w:color w:val="000000"/>
                  <w:sz w:val="22"/>
                  <w:szCs w:val="22"/>
                </w:rPr>
                <w:t>-0.67188</w:t>
              </w:r>
            </w:ins>
          </w:p>
        </w:tc>
      </w:tr>
      <w:tr w:rsidR="00BD0299" w:rsidRPr="00FF6A71" w14:paraId="5502C627" w14:textId="77777777" w:rsidTr="00015922">
        <w:trPr>
          <w:trHeight w:val="300"/>
          <w:jc w:val="center"/>
          <w:ins w:id="63316" w:author="pete jones" w:date="2022-01-04T12:37:00Z"/>
        </w:trPr>
        <w:tc>
          <w:tcPr>
            <w:tcW w:w="1254" w:type="dxa"/>
            <w:tcBorders>
              <w:top w:val="nil"/>
              <w:left w:val="single" w:sz="8" w:space="0" w:color="auto"/>
              <w:bottom w:val="single" w:sz="4" w:space="0" w:color="auto"/>
              <w:right w:val="single" w:sz="4" w:space="0" w:color="auto"/>
            </w:tcBorders>
            <w:shd w:val="clear" w:color="auto" w:fill="auto"/>
            <w:noWrap/>
            <w:vAlign w:val="center"/>
            <w:hideMark/>
          </w:tcPr>
          <w:p w14:paraId="461EC737" w14:textId="77777777" w:rsidR="00BD0299" w:rsidRPr="00FF6A71" w:rsidRDefault="00BD0299">
            <w:pPr>
              <w:spacing w:before="0" w:after="0" w:line="240" w:lineRule="auto"/>
              <w:jc w:val="center"/>
              <w:rPr>
                <w:ins w:id="63317" w:author="pete jones" w:date="2022-01-04T12:37:00Z"/>
                <w:rFonts w:ascii="Calibri" w:hAnsi="Calibri" w:cs="Calibri"/>
                <w:color w:val="000000"/>
                <w:sz w:val="22"/>
                <w:szCs w:val="22"/>
              </w:rPr>
              <w:pPrChange w:id="63318" w:author="pete jones" w:date="2022-01-04T13:00:00Z">
                <w:pPr>
                  <w:jc w:val="center"/>
                </w:pPr>
              </w:pPrChange>
            </w:pPr>
            <w:ins w:id="63319" w:author="pete jones" w:date="2022-01-04T12:37:00Z">
              <w:r w:rsidRPr="00FF6A71">
                <w:rPr>
                  <w:rFonts w:ascii="Calibri" w:hAnsi="Calibri" w:cs="Calibri"/>
                  <w:color w:val="000000"/>
                  <w:sz w:val="22"/>
                  <w:szCs w:val="22"/>
                </w:rPr>
                <w:t>1</w:t>
              </w:r>
            </w:ins>
          </w:p>
        </w:tc>
        <w:tc>
          <w:tcPr>
            <w:tcW w:w="5966" w:type="dxa"/>
            <w:tcBorders>
              <w:top w:val="nil"/>
              <w:left w:val="nil"/>
              <w:bottom w:val="single" w:sz="4" w:space="0" w:color="auto"/>
              <w:right w:val="single" w:sz="4" w:space="0" w:color="auto"/>
            </w:tcBorders>
            <w:shd w:val="clear" w:color="auto" w:fill="auto"/>
            <w:vAlign w:val="center"/>
            <w:hideMark/>
          </w:tcPr>
          <w:p w14:paraId="25CD6EE3" w14:textId="77777777" w:rsidR="00BD0299" w:rsidRPr="00FF6A71" w:rsidRDefault="00BD0299">
            <w:pPr>
              <w:spacing w:before="0" w:after="0" w:line="240" w:lineRule="auto"/>
              <w:rPr>
                <w:ins w:id="63320" w:author="pete jones" w:date="2022-01-04T12:37:00Z"/>
                <w:rFonts w:ascii="Calibri" w:hAnsi="Calibri" w:cs="Calibri"/>
                <w:color w:val="000000"/>
                <w:sz w:val="22"/>
                <w:szCs w:val="22"/>
              </w:rPr>
              <w:pPrChange w:id="63321" w:author="pete jones" w:date="2022-01-04T13:00:00Z">
                <w:pPr/>
              </w:pPrChange>
            </w:pPr>
            <w:ins w:id="63322" w:author="pete jones" w:date="2022-01-04T12:37:00Z">
              <w:r w:rsidRPr="00FF6A71">
                <w:rPr>
                  <w:rFonts w:ascii="Calibri" w:hAnsi="Calibri" w:cs="Calibri"/>
                  <w:color w:val="000000"/>
                  <w:sz w:val="22"/>
                  <w:szCs w:val="22"/>
                </w:rPr>
                <w:t>Good designers get it right the first time</w:t>
              </w:r>
            </w:ins>
          </w:p>
        </w:tc>
        <w:tc>
          <w:tcPr>
            <w:tcW w:w="1275" w:type="dxa"/>
            <w:vMerge/>
            <w:tcBorders>
              <w:top w:val="nil"/>
              <w:left w:val="single" w:sz="4" w:space="0" w:color="auto"/>
              <w:bottom w:val="single" w:sz="4" w:space="0" w:color="000000"/>
              <w:right w:val="single" w:sz="8" w:space="0" w:color="auto"/>
            </w:tcBorders>
            <w:vAlign w:val="center"/>
            <w:hideMark/>
          </w:tcPr>
          <w:p w14:paraId="5523AF23" w14:textId="77777777" w:rsidR="00BD0299" w:rsidRPr="00FF6A71" w:rsidRDefault="00BD0299">
            <w:pPr>
              <w:spacing w:before="0" w:after="0" w:line="240" w:lineRule="auto"/>
              <w:rPr>
                <w:ins w:id="63323" w:author="pete jones" w:date="2022-01-04T12:37:00Z"/>
                <w:rFonts w:ascii="Calibri" w:hAnsi="Calibri" w:cs="Calibri"/>
                <w:color w:val="000000"/>
                <w:sz w:val="22"/>
                <w:szCs w:val="22"/>
              </w:rPr>
              <w:pPrChange w:id="63324" w:author="pete jones" w:date="2022-01-04T13:00:00Z">
                <w:pPr/>
              </w:pPrChange>
            </w:pPr>
          </w:p>
        </w:tc>
      </w:tr>
      <w:tr w:rsidR="00BD0299" w:rsidRPr="00FF6A71" w14:paraId="5453279F" w14:textId="77777777" w:rsidTr="00015922">
        <w:trPr>
          <w:trHeight w:val="300"/>
          <w:jc w:val="center"/>
          <w:ins w:id="63325" w:author="pete jones" w:date="2022-01-04T12:37:00Z"/>
        </w:trPr>
        <w:tc>
          <w:tcPr>
            <w:tcW w:w="1254" w:type="dxa"/>
            <w:tcBorders>
              <w:top w:val="nil"/>
              <w:left w:val="single" w:sz="8" w:space="0" w:color="auto"/>
              <w:bottom w:val="single" w:sz="4" w:space="0" w:color="auto"/>
              <w:right w:val="single" w:sz="4" w:space="0" w:color="auto"/>
            </w:tcBorders>
            <w:shd w:val="clear" w:color="auto" w:fill="auto"/>
            <w:noWrap/>
            <w:vAlign w:val="center"/>
            <w:hideMark/>
          </w:tcPr>
          <w:p w14:paraId="6678AA58" w14:textId="77777777" w:rsidR="00BD0299" w:rsidRPr="00FF6A71" w:rsidRDefault="00BD0299">
            <w:pPr>
              <w:spacing w:before="0" w:after="0" w:line="240" w:lineRule="auto"/>
              <w:jc w:val="center"/>
              <w:rPr>
                <w:ins w:id="63326" w:author="pete jones" w:date="2022-01-04T12:37:00Z"/>
                <w:rFonts w:ascii="Calibri" w:hAnsi="Calibri" w:cs="Calibri"/>
                <w:color w:val="000000"/>
                <w:sz w:val="22"/>
                <w:szCs w:val="22"/>
              </w:rPr>
              <w:pPrChange w:id="63327" w:author="pete jones" w:date="2022-01-04T13:00:00Z">
                <w:pPr>
                  <w:jc w:val="center"/>
                </w:pPr>
              </w:pPrChange>
            </w:pPr>
            <w:ins w:id="63328" w:author="pete jones" w:date="2022-01-04T12:37:00Z">
              <w:r w:rsidRPr="00FF6A71">
                <w:rPr>
                  <w:rFonts w:ascii="Calibri" w:hAnsi="Calibri" w:cs="Calibri"/>
                  <w:color w:val="000000"/>
                  <w:sz w:val="22"/>
                  <w:szCs w:val="22"/>
                </w:rPr>
                <w:t>26</w:t>
              </w:r>
            </w:ins>
          </w:p>
        </w:tc>
        <w:tc>
          <w:tcPr>
            <w:tcW w:w="5966" w:type="dxa"/>
            <w:tcBorders>
              <w:top w:val="nil"/>
              <w:left w:val="nil"/>
              <w:bottom w:val="single" w:sz="4" w:space="0" w:color="auto"/>
              <w:right w:val="single" w:sz="4" w:space="0" w:color="auto"/>
            </w:tcBorders>
            <w:shd w:val="clear" w:color="auto" w:fill="auto"/>
            <w:vAlign w:val="center"/>
            <w:hideMark/>
          </w:tcPr>
          <w:p w14:paraId="3E2BEC8D" w14:textId="53C4C9B2" w:rsidR="00BD0299" w:rsidRPr="00FF6A71" w:rsidRDefault="00BD0299">
            <w:pPr>
              <w:spacing w:before="0" w:after="0" w:line="240" w:lineRule="auto"/>
              <w:rPr>
                <w:ins w:id="63329" w:author="pete jones" w:date="2022-01-04T12:37:00Z"/>
                <w:rFonts w:ascii="Calibri" w:hAnsi="Calibri" w:cs="Calibri"/>
                <w:color w:val="000000"/>
                <w:sz w:val="22"/>
                <w:szCs w:val="22"/>
              </w:rPr>
              <w:pPrChange w:id="63330" w:author="pete jones" w:date="2022-01-04T13:00:00Z">
                <w:pPr/>
              </w:pPrChange>
            </w:pPr>
            <w:ins w:id="63331" w:author="pete jones" w:date="2022-01-04T12:37:00Z">
              <w:r w:rsidRPr="00FF6A71">
                <w:rPr>
                  <w:rFonts w:ascii="Calibri" w:hAnsi="Calibri" w:cs="Calibri"/>
                  <w:color w:val="000000"/>
                  <w:sz w:val="22"/>
                  <w:szCs w:val="22"/>
                </w:rPr>
                <w:t xml:space="preserve">Information is central to </w:t>
              </w:r>
            </w:ins>
            <w:ins w:id="63332" w:author="pete jones" w:date="2022-03-30T12:26:00Z">
              <w:r w:rsidR="006E7D7D">
                <w:rPr>
                  <w:rFonts w:ascii="Calibri" w:hAnsi="Calibri" w:cs="Calibri"/>
                  <w:color w:val="000000"/>
                  <w:sz w:val="22"/>
                  <w:szCs w:val="22"/>
                </w:rPr>
                <w:t xml:space="preserve">the </w:t>
              </w:r>
            </w:ins>
            <w:ins w:id="63333" w:author="pete jones" w:date="2022-01-04T12:37:00Z">
              <w:r w:rsidRPr="00FF6A71">
                <w:rPr>
                  <w:rFonts w:ascii="Calibri" w:hAnsi="Calibri" w:cs="Calibri"/>
                  <w:color w:val="000000"/>
                  <w:sz w:val="22"/>
                  <w:szCs w:val="22"/>
                </w:rPr>
                <w:t>design.</w:t>
              </w:r>
            </w:ins>
          </w:p>
        </w:tc>
        <w:tc>
          <w:tcPr>
            <w:tcW w:w="1275" w:type="dxa"/>
            <w:vMerge/>
            <w:tcBorders>
              <w:top w:val="nil"/>
              <w:left w:val="single" w:sz="4" w:space="0" w:color="auto"/>
              <w:bottom w:val="single" w:sz="4" w:space="0" w:color="000000"/>
              <w:right w:val="single" w:sz="8" w:space="0" w:color="auto"/>
            </w:tcBorders>
            <w:vAlign w:val="center"/>
            <w:hideMark/>
          </w:tcPr>
          <w:p w14:paraId="361EBD5B" w14:textId="77777777" w:rsidR="00BD0299" w:rsidRPr="00FF6A71" w:rsidRDefault="00BD0299">
            <w:pPr>
              <w:spacing w:before="0" w:after="0" w:line="240" w:lineRule="auto"/>
              <w:rPr>
                <w:ins w:id="63334" w:author="pete jones" w:date="2022-01-04T12:37:00Z"/>
                <w:rFonts w:ascii="Calibri" w:hAnsi="Calibri" w:cs="Calibri"/>
                <w:color w:val="000000"/>
                <w:sz w:val="22"/>
                <w:szCs w:val="22"/>
              </w:rPr>
              <w:pPrChange w:id="63335" w:author="pete jones" w:date="2022-01-04T13:00:00Z">
                <w:pPr/>
              </w:pPrChange>
            </w:pPr>
          </w:p>
        </w:tc>
      </w:tr>
      <w:tr w:rsidR="00BD0299" w:rsidRPr="00FF6A71" w14:paraId="44A922F5" w14:textId="77777777" w:rsidTr="00015922">
        <w:trPr>
          <w:trHeight w:val="300"/>
          <w:jc w:val="center"/>
          <w:ins w:id="63336" w:author="pete jones" w:date="2022-01-04T12:37:00Z"/>
        </w:trPr>
        <w:tc>
          <w:tcPr>
            <w:tcW w:w="1254" w:type="dxa"/>
            <w:tcBorders>
              <w:top w:val="nil"/>
              <w:left w:val="single" w:sz="8" w:space="0" w:color="auto"/>
              <w:bottom w:val="single" w:sz="4" w:space="0" w:color="auto"/>
              <w:right w:val="single" w:sz="4" w:space="0" w:color="auto"/>
            </w:tcBorders>
            <w:shd w:val="clear" w:color="auto" w:fill="auto"/>
            <w:noWrap/>
            <w:vAlign w:val="center"/>
            <w:hideMark/>
          </w:tcPr>
          <w:p w14:paraId="1523D741" w14:textId="77777777" w:rsidR="00BD0299" w:rsidRPr="00FF6A71" w:rsidRDefault="00BD0299">
            <w:pPr>
              <w:spacing w:before="0" w:after="0" w:line="240" w:lineRule="auto"/>
              <w:jc w:val="center"/>
              <w:rPr>
                <w:ins w:id="63337" w:author="pete jones" w:date="2022-01-04T12:37:00Z"/>
                <w:rFonts w:ascii="Calibri" w:hAnsi="Calibri" w:cs="Calibri"/>
                <w:color w:val="000000"/>
                <w:sz w:val="22"/>
                <w:szCs w:val="22"/>
              </w:rPr>
              <w:pPrChange w:id="63338" w:author="pete jones" w:date="2022-01-04T13:00:00Z">
                <w:pPr>
                  <w:jc w:val="center"/>
                </w:pPr>
              </w:pPrChange>
            </w:pPr>
            <w:ins w:id="63339" w:author="pete jones" w:date="2022-01-04T12:37:00Z">
              <w:r w:rsidRPr="00FF6A71">
                <w:rPr>
                  <w:rFonts w:ascii="Calibri" w:hAnsi="Calibri" w:cs="Calibri"/>
                  <w:color w:val="000000"/>
                  <w:sz w:val="22"/>
                  <w:szCs w:val="22"/>
                </w:rPr>
                <w:t>1</w:t>
              </w:r>
            </w:ins>
          </w:p>
        </w:tc>
        <w:tc>
          <w:tcPr>
            <w:tcW w:w="5966" w:type="dxa"/>
            <w:tcBorders>
              <w:top w:val="nil"/>
              <w:left w:val="nil"/>
              <w:bottom w:val="single" w:sz="4" w:space="0" w:color="auto"/>
              <w:right w:val="single" w:sz="4" w:space="0" w:color="auto"/>
            </w:tcBorders>
            <w:shd w:val="clear" w:color="auto" w:fill="auto"/>
            <w:vAlign w:val="center"/>
            <w:hideMark/>
          </w:tcPr>
          <w:p w14:paraId="1B059FF3" w14:textId="77777777" w:rsidR="00BD0299" w:rsidRPr="00FF6A71" w:rsidRDefault="00BD0299">
            <w:pPr>
              <w:spacing w:before="0" w:after="0" w:line="240" w:lineRule="auto"/>
              <w:rPr>
                <w:ins w:id="63340" w:author="pete jones" w:date="2022-01-04T12:37:00Z"/>
                <w:rFonts w:ascii="Calibri" w:hAnsi="Calibri" w:cs="Calibri"/>
                <w:color w:val="000000"/>
                <w:sz w:val="22"/>
                <w:szCs w:val="22"/>
              </w:rPr>
              <w:pPrChange w:id="63341" w:author="pete jones" w:date="2022-01-04T13:00:00Z">
                <w:pPr/>
              </w:pPrChange>
            </w:pPr>
            <w:ins w:id="63342" w:author="pete jones" w:date="2022-01-04T12:37:00Z">
              <w:r w:rsidRPr="00FF6A71">
                <w:rPr>
                  <w:rFonts w:ascii="Calibri" w:hAnsi="Calibri" w:cs="Calibri"/>
                  <w:color w:val="000000"/>
                  <w:sz w:val="22"/>
                  <w:szCs w:val="22"/>
                </w:rPr>
                <w:t>Good designers get it right the first time</w:t>
              </w:r>
            </w:ins>
          </w:p>
        </w:tc>
        <w:tc>
          <w:tcPr>
            <w:tcW w:w="1275" w:type="dxa"/>
            <w:vMerge/>
            <w:tcBorders>
              <w:top w:val="nil"/>
              <w:left w:val="single" w:sz="4" w:space="0" w:color="auto"/>
              <w:bottom w:val="single" w:sz="4" w:space="0" w:color="000000"/>
              <w:right w:val="single" w:sz="8" w:space="0" w:color="auto"/>
            </w:tcBorders>
            <w:vAlign w:val="center"/>
            <w:hideMark/>
          </w:tcPr>
          <w:p w14:paraId="41D5DDC2" w14:textId="77777777" w:rsidR="00BD0299" w:rsidRPr="00FF6A71" w:rsidRDefault="00BD0299">
            <w:pPr>
              <w:spacing w:before="0" w:after="0" w:line="240" w:lineRule="auto"/>
              <w:rPr>
                <w:ins w:id="63343" w:author="pete jones" w:date="2022-01-04T12:37:00Z"/>
                <w:rFonts w:ascii="Calibri" w:hAnsi="Calibri" w:cs="Calibri"/>
                <w:color w:val="000000"/>
                <w:sz w:val="22"/>
                <w:szCs w:val="22"/>
              </w:rPr>
              <w:pPrChange w:id="63344" w:author="pete jones" w:date="2022-01-04T13:00:00Z">
                <w:pPr/>
              </w:pPrChange>
            </w:pPr>
          </w:p>
        </w:tc>
      </w:tr>
      <w:tr w:rsidR="00BD0299" w:rsidRPr="00FF6A71" w14:paraId="559E4F7F" w14:textId="77777777" w:rsidTr="00015922">
        <w:trPr>
          <w:trHeight w:val="300"/>
          <w:jc w:val="center"/>
          <w:ins w:id="63345" w:author="pete jones" w:date="2022-01-04T12:37:00Z"/>
        </w:trPr>
        <w:tc>
          <w:tcPr>
            <w:tcW w:w="1254" w:type="dxa"/>
            <w:tcBorders>
              <w:top w:val="nil"/>
              <w:left w:val="single" w:sz="8" w:space="0" w:color="auto"/>
              <w:bottom w:val="single" w:sz="4" w:space="0" w:color="auto"/>
              <w:right w:val="single" w:sz="4" w:space="0" w:color="auto"/>
            </w:tcBorders>
            <w:shd w:val="clear" w:color="auto" w:fill="auto"/>
            <w:noWrap/>
            <w:vAlign w:val="center"/>
            <w:hideMark/>
          </w:tcPr>
          <w:p w14:paraId="27AEF5C9" w14:textId="77777777" w:rsidR="00BD0299" w:rsidRPr="00FF6A71" w:rsidRDefault="00BD0299">
            <w:pPr>
              <w:spacing w:before="0" w:after="0" w:line="240" w:lineRule="auto"/>
              <w:jc w:val="center"/>
              <w:rPr>
                <w:ins w:id="63346" w:author="pete jones" w:date="2022-01-04T12:37:00Z"/>
                <w:rFonts w:ascii="Calibri" w:hAnsi="Calibri" w:cs="Calibri"/>
                <w:color w:val="000000"/>
                <w:sz w:val="22"/>
                <w:szCs w:val="22"/>
              </w:rPr>
              <w:pPrChange w:id="63347" w:author="pete jones" w:date="2022-01-04T13:00:00Z">
                <w:pPr>
                  <w:jc w:val="center"/>
                </w:pPr>
              </w:pPrChange>
            </w:pPr>
            <w:ins w:id="63348" w:author="pete jones" w:date="2022-01-04T12:37:00Z">
              <w:r w:rsidRPr="00FF6A71">
                <w:rPr>
                  <w:rFonts w:ascii="Calibri" w:hAnsi="Calibri" w:cs="Calibri"/>
                  <w:color w:val="000000"/>
                  <w:sz w:val="22"/>
                  <w:szCs w:val="22"/>
                </w:rPr>
                <w:t>24</w:t>
              </w:r>
            </w:ins>
          </w:p>
        </w:tc>
        <w:tc>
          <w:tcPr>
            <w:tcW w:w="5966" w:type="dxa"/>
            <w:tcBorders>
              <w:top w:val="nil"/>
              <w:left w:val="nil"/>
              <w:bottom w:val="single" w:sz="4" w:space="0" w:color="auto"/>
              <w:right w:val="single" w:sz="4" w:space="0" w:color="auto"/>
            </w:tcBorders>
            <w:shd w:val="clear" w:color="auto" w:fill="auto"/>
            <w:vAlign w:val="center"/>
            <w:hideMark/>
          </w:tcPr>
          <w:p w14:paraId="7E17DF41" w14:textId="77777777" w:rsidR="00BD0299" w:rsidRPr="00FF6A71" w:rsidRDefault="00BD0299">
            <w:pPr>
              <w:spacing w:before="0" w:after="0" w:line="240" w:lineRule="auto"/>
              <w:rPr>
                <w:ins w:id="63349" w:author="pete jones" w:date="2022-01-04T12:37:00Z"/>
                <w:rFonts w:ascii="Calibri" w:hAnsi="Calibri" w:cs="Calibri"/>
                <w:color w:val="000000"/>
                <w:sz w:val="22"/>
                <w:szCs w:val="22"/>
              </w:rPr>
              <w:pPrChange w:id="63350" w:author="pete jones" w:date="2022-01-04T13:00:00Z">
                <w:pPr/>
              </w:pPrChange>
            </w:pPr>
            <w:ins w:id="63351" w:author="pete jones" w:date="2022-01-04T12:37:00Z">
              <w:r w:rsidRPr="00FF6A71">
                <w:rPr>
                  <w:rFonts w:ascii="Calibri" w:hAnsi="Calibri" w:cs="Calibri"/>
                  <w:color w:val="000000"/>
                  <w:sz w:val="22"/>
                  <w:szCs w:val="22"/>
                </w:rPr>
                <w:t>Design is a learning activity where a designer continuously refines and expands their knowledge of design</w:t>
              </w:r>
            </w:ins>
          </w:p>
        </w:tc>
        <w:tc>
          <w:tcPr>
            <w:tcW w:w="1275"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74DCCC80" w14:textId="77777777" w:rsidR="00BD0299" w:rsidRPr="00FF6A71" w:rsidRDefault="00BD0299">
            <w:pPr>
              <w:spacing w:before="0" w:after="0" w:line="240" w:lineRule="auto"/>
              <w:jc w:val="center"/>
              <w:rPr>
                <w:ins w:id="63352" w:author="pete jones" w:date="2022-01-04T12:37:00Z"/>
                <w:rFonts w:ascii="Calibri" w:hAnsi="Calibri" w:cs="Calibri"/>
                <w:color w:val="000000"/>
                <w:sz w:val="22"/>
                <w:szCs w:val="22"/>
              </w:rPr>
              <w:pPrChange w:id="63353" w:author="pete jones" w:date="2022-01-04T13:00:00Z">
                <w:pPr>
                  <w:jc w:val="center"/>
                </w:pPr>
              </w:pPrChange>
            </w:pPr>
            <w:ins w:id="63354" w:author="pete jones" w:date="2022-01-04T12:37:00Z">
              <w:r w:rsidRPr="00FF6A71">
                <w:rPr>
                  <w:rFonts w:ascii="Calibri" w:hAnsi="Calibri" w:cs="Calibri"/>
                  <w:color w:val="000000"/>
                  <w:sz w:val="22"/>
                  <w:szCs w:val="22"/>
                </w:rPr>
                <w:t>-0.70345</w:t>
              </w:r>
            </w:ins>
          </w:p>
        </w:tc>
      </w:tr>
      <w:tr w:rsidR="00BD0299" w:rsidRPr="00FF6A71" w14:paraId="729FDF77" w14:textId="77777777" w:rsidTr="00015922">
        <w:trPr>
          <w:trHeight w:val="300"/>
          <w:jc w:val="center"/>
          <w:ins w:id="63355" w:author="pete jones" w:date="2022-01-04T12:37:00Z"/>
        </w:trPr>
        <w:tc>
          <w:tcPr>
            <w:tcW w:w="1254" w:type="dxa"/>
            <w:tcBorders>
              <w:top w:val="nil"/>
              <w:left w:val="single" w:sz="8" w:space="0" w:color="auto"/>
              <w:bottom w:val="single" w:sz="4" w:space="0" w:color="auto"/>
              <w:right w:val="single" w:sz="4" w:space="0" w:color="auto"/>
            </w:tcBorders>
            <w:shd w:val="clear" w:color="auto" w:fill="auto"/>
            <w:noWrap/>
            <w:vAlign w:val="center"/>
            <w:hideMark/>
          </w:tcPr>
          <w:p w14:paraId="355CA4DD" w14:textId="77777777" w:rsidR="00BD0299" w:rsidRPr="00FF6A71" w:rsidRDefault="00BD0299">
            <w:pPr>
              <w:spacing w:before="0" w:after="0" w:line="240" w:lineRule="auto"/>
              <w:jc w:val="center"/>
              <w:rPr>
                <w:ins w:id="63356" w:author="pete jones" w:date="2022-01-04T12:37:00Z"/>
                <w:rFonts w:ascii="Calibri" w:hAnsi="Calibri" w:cs="Calibri"/>
                <w:color w:val="000000"/>
                <w:sz w:val="22"/>
                <w:szCs w:val="22"/>
              </w:rPr>
              <w:pPrChange w:id="63357" w:author="pete jones" w:date="2022-01-04T13:00:00Z">
                <w:pPr>
                  <w:jc w:val="center"/>
                </w:pPr>
              </w:pPrChange>
            </w:pPr>
            <w:ins w:id="63358" w:author="pete jones" w:date="2022-01-04T12:37:00Z">
              <w:r w:rsidRPr="00FF6A71">
                <w:rPr>
                  <w:rFonts w:ascii="Calibri" w:hAnsi="Calibri" w:cs="Calibri"/>
                  <w:color w:val="000000"/>
                  <w:sz w:val="22"/>
                  <w:szCs w:val="22"/>
                </w:rPr>
                <w:t>1</w:t>
              </w:r>
            </w:ins>
          </w:p>
        </w:tc>
        <w:tc>
          <w:tcPr>
            <w:tcW w:w="5966" w:type="dxa"/>
            <w:tcBorders>
              <w:top w:val="nil"/>
              <w:left w:val="nil"/>
              <w:bottom w:val="single" w:sz="4" w:space="0" w:color="auto"/>
              <w:right w:val="single" w:sz="4" w:space="0" w:color="auto"/>
            </w:tcBorders>
            <w:shd w:val="clear" w:color="auto" w:fill="auto"/>
            <w:vAlign w:val="center"/>
            <w:hideMark/>
          </w:tcPr>
          <w:p w14:paraId="3E2D7113" w14:textId="77777777" w:rsidR="00BD0299" w:rsidRPr="00FF6A71" w:rsidRDefault="00BD0299">
            <w:pPr>
              <w:spacing w:before="0" w:after="0" w:line="240" w:lineRule="auto"/>
              <w:rPr>
                <w:ins w:id="63359" w:author="pete jones" w:date="2022-01-04T12:37:00Z"/>
                <w:rFonts w:ascii="Calibri" w:hAnsi="Calibri" w:cs="Calibri"/>
                <w:color w:val="000000"/>
                <w:sz w:val="22"/>
                <w:szCs w:val="22"/>
              </w:rPr>
              <w:pPrChange w:id="63360" w:author="pete jones" w:date="2022-01-04T13:00:00Z">
                <w:pPr/>
              </w:pPrChange>
            </w:pPr>
            <w:ins w:id="63361" w:author="pete jones" w:date="2022-01-04T12:37:00Z">
              <w:r w:rsidRPr="00FF6A71">
                <w:rPr>
                  <w:rFonts w:ascii="Calibri" w:hAnsi="Calibri" w:cs="Calibri"/>
                  <w:color w:val="000000"/>
                  <w:sz w:val="22"/>
                  <w:szCs w:val="22"/>
                </w:rPr>
                <w:t>Good designers get it right the first time</w:t>
              </w:r>
            </w:ins>
          </w:p>
        </w:tc>
        <w:tc>
          <w:tcPr>
            <w:tcW w:w="1275" w:type="dxa"/>
            <w:vMerge/>
            <w:tcBorders>
              <w:top w:val="nil"/>
              <w:left w:val="single" w:sz="4" w:space="0" w:color="auto"/>
              <w:bottom w:val="single" w:sz="4" w:space="0" w:color="auto"/>
              <w:right w:val="single" w:sz="8" w:space="0" w:color="auto"/>
            </w:tcBorders>
            <w:vAlign w:val="center"/>
            <w:hideMark/>
          </w:tcPr>
          <w:p w14:paraId="7057C7FB" w14:textId="77777777" w:rsidR="00BD0299" w:rsidRPr="00FF6A71" w:rsidRDefault="00BD0299">
            <w:pPr>
              <w:spacing w:before="0" w:after="0" w:line="240" w:lineRule="auto"/>
              <w:rPr>
                <w:ins w:id="63362" w:author="pete jones" w:date="2022-01-04T12:37:00Z"/>
                <w:rFonts w:ascii="Calibri" w:hAnsi="Calibri" w:cs="Calibri"/>
                <w:color w:val="000000"/>
                <w:sz w:val="22"/>
                <w:szCs w:val="22"/>
              </w:rPr>
              <w:pPrChange w:id="63363" w:author="pete jones" w:date="2022-01-04T13:00:00Z">
                <w:pPr/>
              </w:pPrChange>
            </w:pPr>
          </w:p>
        </w:tc>
      </w:tr>
      <w:tr w:rsidR="00BD0299" w:rsidRPr="00FF6A71" w14:paraId="7214E0B0" w14:textId="77777777" w:rsidTr="00015922">
        <w:trPr>
          <w:trHeight w:val="315"/>
          <w:jc w:val="center"/>
          <w:ins w:id="63364" w:author="pete jones" w:date="2022-01-04T12:37:00Z"/>
        </w:trPr>
        <w:tc>
          <w:tcPr>
            <w:tcW w:w="8495" w:type="dxa"/>
            <w:gridSpan w:val="3"/>
            <w:tcBorders>
              <w:top w:val="nil"/>
              <w:left w:val="single" w:sz="8" w:space="0" w:color="auto"/>
              <w:bottom w:val="single" w:sz="8" w:space="0" w:color="auto"/>
              <w:right w:val="single" w:sz="8" w:space="0" w:color="auto"/>
            </w:tcBorders>
            <w:shd w:val="clear" w:color="auto" w:fill="auto"/>
            <w:noWrap/>
          </w:tcPr>
          <w:p w14:paraId="7A4CDF06" w14:textId="77777777" w:rsidR="00BD0299" w:rsidRPr="00FF6A71" w:rsidRDefault="00BD0299">
            <w:pPr>
              <w:spacing w:before="0" w:after="0" w:line="240" w:lineRule="auto"/>
              <w:rPr>
                <w:ins w:id="63365" w:author="pete jones" w:date="2022-01-04T12:37:00Z"/>
                <w:rFonts w:ascii="Calibri" w:hAnsi="Calibri" w:cs="Calibri"/>
                <w:color w:val="000000"/>
                <w:sz w:val="22"/>
                <w:szCs w:val="22"/>
              </w:rPr>
              <w:pPrChange w:id="63366" w:author="pete jones" w:date="2022-01-04T13:00:00Z">
                <w:pPr/>
              </w:pPrChange>
            </w:pPr>
          </w:p>
        </w:tc>
      </w:tr>
    </w:tbl>
    <w:p w14:paraId="25FCB55A" w14:textId="77777777" w:rsidR="00BD0299" w:rsidRPr="00FF6A71" w:rsidRDefault="00BD0299" w:rsidP="00BD0299">
      <w:pPr>
        <w:rPr>
          <w:ins w:id="63367" w:author="pete jones" w:date="2022-01-04T12:37:00Z"/>
          <w:b/>
          <w:bCs/>
        </w:rPr>
      </w:pPr>
    </w:p>
    <w:p w14:paraId="6AC60972" w14:textId="77777777" w:rsidR="00BD0299" w:rsidRPr="00FF6A71" w:rsidRDefault="00BD0299" w:rsidP="00BD0299">
      <w:pPr>
        <w:jc w:val="center"/>
        <w:rPr>
          <w:ins w:id="63368" w:author="pete jones" w:date="2022-01-04T12:37:00Z"/>
          <w:rStyle w:val="Heading2Char"/>
        </w:rPr>
      </w:pPr>
    </w:p>
    <w:p w14:paraId="4A654CC1" w14:textId="77777777" w:rsidR="00BD0299" w:rsidRPr="00FF6A71" w:rsidRDefault="00BD0299" w:rsidP="00BD0299">
      <w:pPr>
        <w:rPr>
          <w:ins w:id="63369" w:author="pete jones" w:date="2022-01-04T12:37:00Z"/>
          <w:rStyle w:val="Heading2Char"/>
        </w:rPr>
      </w:pPr>
      <w:ins w:id="63370" w:author="pete jones" w:date="2022-01-04T12:37:00Z">
        <w:r w:rsidRPr="00FF6A71">
          <w:rPr>
            <w:rStyle w:val="Heading2Char"/>
          </w:rPr>
          <w:br w:type="page"/>
        </w:r>
      </w:ins>
    </w:p>
    <w:p w14:paraId="74401CFE" w14:textId="77777777" w:rsidR="00687CC4" w:rsidRDefault="00BD0299">
      <w:pPr>
        <w:pStyle w:val="Heading3"/>
        <w:rPr>
          <w:ins w:id="63371" w:author="pete jones" w:date="2022-03-16T17:54:00Z"/>
        </w:rPr>
        <w:pPrChange w:id="63372" w:author="pete jones" w:date="2022-03-16T17:54:00Z">
          <w:pPr>
            <w:pStyle w:val="Heading8"/>
            <w:jc w:val="left"/>
          </w:pPr>
        </w:pPrChange>
      </w:pPr>
      <w:bookmarkStart w:id="63373" w:name="_Toc99969904"/>
      <w:ins w:id="63374" w:author="pete jones" w:date="2022-01-04T12:37:00Z">
        <w:r w:rsidRPr="00FF6A71">
          <w:rPr>
            <w:rPrChange w:id="63375" w:author="pete jones" w:date="2022-01-04T13:45:00Z">
              <w:rPr>
                <w:rStyle w:val="Heading2Char"/>
                <w:bCs w:val="0"/>
              </w:rPr>
            </w:rPrChange>
          </w:rPr>
          <w:lastRenderedPageBreak/>
          <w:t>Q3.1 Section 3 - Creativity and 21st Century employability</w:t>
        </w:r>
      </w:ins>
      <w:bookmarkEnd w:id="63373"/>
    </w:p>
    <w:p w14:paraId="2B3E6926" w14:textId="43091B8D" w:rsidR="00BD0299" w:rsidRPr="00687CC4" w:rsidRDefault="00BD0299" w:rsidP="00687CC4">
      <w:pPr>
        <w:rPr>
          <w:ins w:id="63376" w:author="pete jones" w:date="2022-01-04T12:37:00Z"/>
          <w:b/>
          <w:bCs/>
          <w:rPrChange w:id="63377" w:author="pete jones" w:date="2022-03-16T17:54:00Z">
            <w:rPr>
              <w:ins w:id="63378" w:author="pete jones" w:date="2022-01-04T12:37:00Z"/>
            </w:rPr>
          </w:rPrChange>
        </w:rPr>
      </w:pPr>
      <w:ins w:id="63379" w:author="pete jones" w:date="2022-01-04T12:37:00Z">
        <w:r w:rsidRPr="00687CC4">
          <w:rPr>
            <w:b/>
            <w:bCs/>
            <w:rPrChange w:id="63380" w:author="pete jones" w:date="2022-03-16T17:54:00Z">
              <w:rPr/>
            </w:rPrChange>
          </w:rPr>
          <w:t>To determine future skill needs</w:t>
        </w:r>
      </w:ins>
    </w:p>
    <w:p w14:paraId="145492E6" w14:textId="7FFAFEC0" w:rsidR="00BD0299" w:rsidRPr="00FF6A71" w:rsidRDefault="00BD0299">
      <w:pPr>
        <w:jc w:val="left"/>
        <w:rPr>
          <w:ins w:id="63381" w:author="pete jones" w:date="2022-01-04T12:37:00Z"/>
        </w:rPr>
        <w:pPrChange w:id="63382" w:author="pete jones" w:date="2022-01-04T13:01:00Z">
          <w:pPr/>
        </w:pPrChange>
      </w:pPr>
      <w:ins w:id="63383" w:author="pete jones" w:date="2022-01-04T12:37:00Z">
        <w:r w:rsidRPr="00FF6A71">
          <w:t xml:space="preserve">Q3.2 </w:t>
        </w:r>
        <w:r w:rsidRPr="00FF6A71">
          <w:br/>
          <w:t xml:space="preserve">Please RANK how the </w:t>
        </w:r>
        <w:r w:rsidRPr="00FF6A71">
          <w:rPr>
            <w:b/>
            <w:u w:val="single"/>
          </w:rPr>
          <w:t>importance of</w:t>
        </w:r>
        <w:r w:rsidRPr="00FF6A71">
          <w:t xml:space="preserve"> the basic knowledge and applied skill areas will change over the next five years. The survey will only collect the top 10 rankings</w:t>
        </w:r>
      </w:ins>
      <w:ins w:id="63384" w:author="pete jones" w:date="2022-04-01T14:48:00Z">
        <w:r w:rsidR="00B2191E">
          <w:t>;</w:t>
        </w:r>
      </w:ins>
      <w:ins w:id="63385" w:author="pete jones" w:date="2022-01-04T12:37:00Z">
        <w:r w:rsidRPr="00FF6A71">
          <w:t xml:space="preserve"> therefore</w:t>
        </w:r>
      </w:ins>
      <w:ins w:id="63386" w:author="pete jones" w:date="2022-04-01T14:48:00Z">
        <w:r w:rsidR="00B2191E">
          <w:t>,</w:t>
        </w:r>
      </w:ins>
      <w:ins w:id="63387" w:author="pete jones" w:date="2022-01-04T12:37:00Z">
        <w:r w:rsidRPr="00FF6A71">
          <w:t xml:space="preserve"> there is no need to rank all 20 areas  </w:t>
        </w:r>
        <w:r w:rsidRPr="00FF6A71">
          <w:br/>
        </w:r>
        <w:r w:rsidRPr="00FF6A71">
          <w:rPr>
            <w:i/>
          </w:rPr>
          <w:t>(You can use drag and drop to reorder the list)</w:t>
        </w:r>
        <w:r w:rsidRPr="00FF6A71">
          <w:t xml:space="preserve">  </w:t>
        </w:r>
        <w:r w:rsidRPr="00FF6A71">
          <w:br/>
          <w:t xml:space="preserve">* Indicates an applied skill  </w:t>
        </w:r>
      </w:ins>
    </w:p>
    <w:tbl>
      <w:tblPr>
        <w:tblStyle w:val="TableGrid"/>
        <w:tblW w:w="0" w:type="auto"/>
        <w:tblInd w:w="720" w:type="dxa"/>
        <w:tblLook w:val="04A0" w:firstRow="1" w:lastRow="0" w:firstColumn="1" w:lastColumn="0" w:noHBand="0" w:noVBand="1"/>
      </w:tblPr>
      <w:tblGrid>
        <w:gridCol w:w="6221"/>
        <w:gridCol w:w="1133"/>
      </w:tblGrid>
      <w:tr w:rsidR="00BD0299" w:rsidRPr="00FF6A71" w14:paraId="1C7C3654" w14:textId="77777777" w:rsidTr="00015922">
        <w:trPr>
          <w:ins w:id="63388" w:author="pete jones" w:date="2022-01-04T12:37:00Z"/>
        </w:trPr>
        <w:tc>
          <w:tcPr>
            <w:tcW w:w="6221" w:type="dxa"/>
          </w:tcPr>
          <w:p w14:paraId="0B944EF6" w14:textId="77777777" w:rsidR="00BD0299" w:rsidRPr="00FF6A71" w:rsidRDefault="00BD0299">
            <w:pPr>
              <w:pStyle w:val="ListParagraph"/>
              <w:spacing w:before="0" w:after="0" w:line="240" w:lineRule="auto"/>
              <w:ind w:left="0"/>
              <w:jc w:val="center"/>
              <w:rPr>
                <w:ins w:id="63389" w:author="pete jones" w:date="2022-01-04T12:37:00Z"/>
                <w:b/>
                <w:bCs/>
              </w:rPr>
              <w:pPrChange w:id="63390" w:author="pete jones" w:date="2022-01-04T13:01:00Z">
                <w:pPr>
                  <w:pStyle w:val="ListParagraph"/>
                  <w:ind w:left="0"/>
                  <w:jc w:val="center"/>
                </w:pPr>
              </w:pPrChange>
            </w:pPr>
            <w:ins w:id="63391" w:author="pete jones" w:date="2022-01-04T12:37:00Z">
              <w:r w:rsidRPr="00FF6A71">
                <w:rPr>
                  <w:b/>
                  <w:bCs/>
                </w:rPr>
                <w:t>Skill</w:t>
              </w:r>
            </w:ins>
          </w:p>
        </w:tc>
        <w:tc>
          <w:tcPr>
            <w:tcW w:w="1133" w:type="dxa"/>
          </w:tcPr>
          <w:p w14:paraId="53A5D8D5" w14:textId="77777777" w:rsidR="00BD0299" w:rsidRPr="00FF6A71" w:rsidRDefault="00BD0299">
            <w:pPr>
              <w:pStyle w:val="ListParagraph"/>
              <w:spacing w:before="0" w:after="0" w:line="240" w:lineRule="auto"/>
              <w:ind w:left="0"/>
              <w:jc w:val="center"/>
              <w:rPr>
                <w:ins w:id="63392" w:author="pete jones" w:date="2022-01-04T12:37:00Z"/>
                <w:b/>
                <w:bCs/>
              </w:rPr>
              <w:pPrChange w:id="63393" w:author="pete jones" w:date="2022-01-04T13:01:00Z">
                <w:pPr>
                  <w:pStyle w:val="ListParagraph"/>
                  <w:ind w:left="0"/>
                  <w:jc w:val="center"/>
                </w:pPr>
              </w:pPrChange>
            </w:pPr>
            <w:ins w:id="63394" w:author="pete jones" w:date="2022-01-04T12:37:00Z">
              <w:r w:rsidRPr="00FF6A71">
                <w:rPr>
                  <w:b/>
                  <w:bCs/>
                </w:rPr>
                <w:t>Avg Score (n14)</w:t>
              </w:r>
            </w:ins>
          </w:p>
        </w:tc>
      </w:tr>
      <w:tr w:rsidR="00BD0299" w:rsidRPr="00FF6A71" w14:paraId="5A295B0A" w14:textId="77777777" w:rsidTr="00015922">
        <w:trPr>
          <w:ins w:id="63395" w:author="pete jones" w:date="2022-01-04T12:37:00Z"/>
        </w:trPr>
        <w:tc>
          <w:tcPr>
            <w:tcW w:w="6221" w:type="dxa"/>
            <w:tcBorders>
              <w:top w:val="single" w:sz="4" w:space="0" w:color="auto"/>
              <w:left w:val="single" w:sz="4" w:space="0" w:color="auto"/>
              <w:bottom w:val="single" w:sz="4" w:space="0" w:color="auto"/>
              <w:right w:val="single" w:sz="4" w:space="0" w:color="auto"/>
            </w:tcBorders>
            <w:shd w:val="clear" w:color="auto" w:fill="auto"/>
            <w:vAlign w:val="bottom"/>
          </w:tcPr>
          <w:p w14:paraId="643CEAE9" w14:textId="77777777" w:rsidR="00BD0299" w:rsidRPr="00FF6A71" w:rsidRDefault="00BD0299">
            <w:pPr>
              <w:pStyle w:val="ListParagraph"/>
              <w:spacing w:before="0" w:after="0" w:line="240" w:lineRule="auto"/>
              <w:ind w:left="0"/>
              <w:rPr>
                <w:ins w:id="63396" w:author="pete jones" w:date="2022-01-04T12:37:00Z"/>
              </w:rPr>
              <w:pPrChange w:id="63397" w:author="pete jones" w:date="2022-01-04T13:01:00Z">
                <w:pPr>
                  <w:pStyle w:val="ListParagraph"/>
                  <w:ind w:left="0"/>
                </w:pPr>
              </w:pPrChange>
            </w:pPr>
            <w:ins w:id="63398" w:author="pete jones" w:date="2022-01-04T12:37:00Z">
              <w:r w:rsidRPr="00FF6A71">
                <w:rPr>
                  <w:rFonts w:cs="Calibri"/>
                  <w:color w:val="000000"/>
                </w:rPr>
                <w:t>Critical Thinking/Problem Solving*</w:t>
              </w:r>
            </w:ins>
          </w:p>
        </w:tc>
        <w:tc>
          <w:tcPr>
            <w:tcW w:w="1133" w:type="dxa"/>
            <w:tcBorders>
              <w:top w:val="single" w:sz="4" w:space="0" w:color="auto"/>
              <w:left w:val="nil"/>
              <w:bottom w:val="single" w:sz="4" w:space="0" w:color="auto"/>
              <w:right w:val="single" w:sz="4" w:space="0" w:color="auto"/>
            </w:tcBorders>
            <w:shd w:val="clear" w:color="auto" w:fill="auto"/>
            <w:vAlign w:val="bottom"/>
          </w:tcPr>
          <w:p w14:paraId="100CE7E8" w14:textId="77777777" w:rsidR="00BD0299" w:rsidRPr="00FF6A71" w:rsidRDefault="00BD0299">
            <w:pPr>
              <w:pStyle w:val="ListParagraph"/>
              <w:spacing w:before="0" w:after="0" w:line="240" w:lineRule="auto"/>
              <w:ind w:left="0"/>
              <w:jc w:val="center"/>
              <w:rPr>
                <w:ins w:id="63399" w:author="pete jones" w:date="2022-01-04T12:37:00Z"/>
              </w:rPr>
              <w:pPrChange w:id="63400" w:author="pete jones" w:date="2022-01-04T13:01:00Z">
                <w:pPr>
                  <w:pStyle w:val="ListParagraph"/>
                  <w:ind w:left="0"/>
                  <w:jc w:val="center"/>
                </w:pPr>
              </w:pPrChange>
            </w:pPr>
            <w:ins w:id="63401" w:author="pete jones" w:date="2022-01-04T12:37:00Z">
              <w:r w:rsidRPr="00FF6A71">
                <w:rPr>
                  <w:rFonts w:cs="Calibri"/>
                  <w:color w:val="000000"/>
                </w:rPr>
                <w:t>3.50</w:t>
              </w:r>
            </w:ins>
          </w:p>
        </w:tc>
      </w:tr>
      <w:tr w:rsidR="00BD0299" w:rsidRPr="00FF6A71" w14:paraId="185574A8" w14:textId="77777777" w:rsidTr="00015922">
        <w:trPr>
          <w:ins w:id="63402"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7F966B77" w14:textId="77777777" w:rsidR="00BD0299" w:rsidRPr="00FF6A71" w:rsidRDefault="00BD0299">
            <w:pPr>
              <w:pStyle w:val="ListParagraph"/>
              <w:spacing w:before="0" w:after="0" w:line="240" w:lineRule="auto"/>
              <w:ind w:left="0"/>
              <w:rPr>
                <w:ins w:id="63403" w:author="pete jones" w:date="2022-01-04T12:37:00Z"/>
              </w:rPr>
              <w:pPrChange w:id="63404" w:author="pete jones" w:date="2022-01-04T13:01:00Z">
                <w:pPr>
                  <w:pStyle w:val="ListParagraph"/>
                  <w:ind w:left="0"/>
                </w:pPr>
              </w:pPrChange>
            </w:pPr>
            <w:ins w:id="63405" w:author="pete jones" w:date="2022-01-04T12:37:00Z">
              <w:r w:rsidRPr="00FF6A71">
                <w:rPr>
                  <w:rFonts w:cs="Calibri"/>
                  <w:color w:val="000000"/>
                </w:rPr>
                <w:t>Teamwork/Collaboration*</w:t>
              </w:r>
            </w:ins>
          </w:p>
        </w:tc>
        <w:tc>
          <w:tcPr>
            <w:tcW w:w="1133" w:type="dxa"/>
            <w:tcBorders>
              <w:top w:val="nil"/>
              <w:left w:val="nil"/>
              <w:bottom w:val="single" w:sz="4" w:space="0" w:color="auto"/>
              <w:right w:val="single" w:sz="4" w:space="0" w:color="auto"/>
            </w:tcBorders>
            <w:shd w:val="clear" w:color="auto" w:fill="auto"/>
            <w:vAlign w:val="bottom"/>
          </w:tcPr>
          <w:p w14:paraId="48A5B675" w14:textId="77777777" w:rsidR="00BD0299" w:rsidRPr="00FF6A71" w:rsidRDefault="00BD0299">
            <w:pPr>
              <w:pStyle w:val="ListParagraph"/>
              <w:spacing w:before="0" w:after="0" w:line="240" w:lineRule="auto"/>
              <w:ind w:left="0"/>
              <w:jc w:val="center"/>
              <w:rPr>
                <w:ins w:id="63406" w:author="pete jones" w:date="2022-01-04T12:37:00Z"/>
              </w:rPr>
              <w:pPrChange w:id="63407" w:author="pete jones" w:date="2022-01-04T13:01:00Z">
                <w:pPr>
                  <w:pStyle w:val="ListParagraph"/>
                  <w:ind w:left="0"/>
                  <w:jc w:val="center"/>
                </w:pPr>
              </w:pPrChange>
            </w:pPr>
            <w:ins w:id="63408" w:author="pete jones" w:date="2022-01-04T12:37:00Z">
              <w:r w:rsidRPr="00FF6A71">
                <w:rPr>
                  <w:rFonts w:cs="Calibri"/>
                  <w:color w:val="000000"/>
                </w:rPr>
                <w:t>4.79</w:t>
              </w:r>
            </w:ins>
          </w:p>
        </w:tc>
      </w:tr>
      <w:tr w:rsidR="00BD0299" w:rsidRPr="00FF6A71" w14:paraId="02249DB1" w14:textId="77777777" w:rsidTr="00015922">
        <w:trPr>
          <w:ins w:id="63409"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216915D1" w14:textId="77777777" w:rsidR="00BD0299" w:rsidRPr="00FF6A71" w:rsidRDefault="00BD0299">
            <w:pPr>
              <w:pStyle w:val="ListParagraph"/>
              <w:spacing w:before="0" w:after="0" w:line="240" w:lineRule="auto"/>
              <w:ind w:left="0"/>
              <w:rPr>
                <w:ins w:id="63410" w:author="pete jones" w:date="2022-01-04T12:37:00Z"/>
              </w:rPr>
              <w:pPrChange w:id="63411" w:author="pete jones" w:date="2022-01-04T13:01:00Z">
                <w:pPr>
                  <w:pStyle w:val="ListParagraph"/>
                  <w:ind w:left="0"/>
                </w:pPr>
              </w:pPrChange>
            </w:pPr>
            <w:ins w:id="63412" w:author="pete jones" w:date="2022-01-04T12:37:00Z">
              <w:r w:rsidRPr="00FF6A71">
                <w:rPr>
                  <w:rFonts w:cs="Calibri"/>
                  <w:color w:val="000000"/>
                </w:rPr>
                <w:t>Creativity/Innovation*</w:t>
              </w:r>
            </w:ins>
          </w:p>
        </w:tc>
        <w:tc>
          <w:tcPr>
            <w:tcW w:w="1133" w:type="dxa"/>
            <w:tcBorders>
              <w:top w:val="nil"/>
              <w:left w:val="nil"/>
              <w:bottom w:val="single" w:sz="4" w:space="0" w:color="auto"/>
              <w:right w:val="single" w:sz="4" w:space="0" w:color="auto"/>
            </w:tcBorders>
            <w:shd w:val="clear" w:color="auto" w:fill="auto"/>
            <w:vAlign w:val="bottom"/>
          </w:tcPr>
          <w:p w14:paraId="5776C306" w14:textId="77777777" w:rsidR="00BD0299" w:rsidRPr="00FF6A71" w:rsidRDefault="00BD0299">
            <w:pPr>
              <w:pStyle w:val="ListParagraph"/>
              <w:spacing w:before="0" w:after="0" w:line="240" w:lineRule="auto"/>
              <w:ind w:left="0"/>
              <w:jc w:val="center"/>
              <w:rPr>
                <w:ins w:id="63413" w:author="pete jones" w:date="2022-01-04T12:37:00Z"/>
              </w:rPr>
              <w:pPrChange w:id="63414" w:author="pete jones" w:date="2022-01-04T13:01:00Z">
                <w:pPr>
                  <w:pStyle w:val="ListParagraph"/>
                  <w:ind w:left="0"/>
                  <w:jc w:val="center"/>
                </w:pPr>
              </w:pPrChange>
            </w:pPr>
            <w:ins w:id="63415" w:author="pete jones" w:date="2022-01-04T12:37:00Z">
              <w:r w:rsidRPr="00FF6A71">
                <w:rPr>
                  <w:rFonts w:cs="Calibri"/>
                  <w:color w:val="000000"/>
                </w:rPr>
                <w:t>5.43</w:t>
              </w:r>
            </w:ins>
          </w:p>
        </w:tc>
      </w:tr>
      <w:tr w:rsidR="00BD0299" w:rsidRPr="00FF6A71" w14:paraId="51870FBF" w14:textId="77777777" w:rsidTr="00015922">
        <w:trPr>
          <w:ins w:id="63416"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51C240FA" w14:textId="77777777" w:rsidR="00BD0299" w:rsidRPr="00FF6A71" w:rsidRDefault="00BD0299">
            <w:pPr>
              <w:pStyle w:val="ListParagraph"/>
              <w:spacing w:before="0" w:after="0" w:line="240" w:lineRule="auto"/>
              <w:ind w:left="0"/>
              <w:rPr>
                <w:ins w:id="63417" w:author="pete jones" w:date="2022-01-04T12:37:00Z"/>
              </w:rPr>
              <w:pPrChange w:id="63418" w:author="pete jones" w:date="2022-01-04T13:01:00Z">
                <w:pPr>
                  <w:pStyle w:val="ListParagraph"/>
                  <w:ind w:left="0"/>
                </w:pPr>
              </w:pPrChange>
            </w:pPr>
            <w:ins w:id="63419" w:author="pete jones" w:date="2022-01-04T12:37:00Z">
              <w:r w:rsidRPr="00FF6A71">
                <w:rPr>
                  <w:rFonts w:cs="Calibri"/>
                  <w:color w:val="000000"/>
                </w:rPr>
                <w:t>Information Technology Application*</w:t>
              </w:r>
            </w:ins>
          </w:p>
        </w:tc>
        <w:tc>
          <w:tcPr>
            <w:tcW w:w="1133" w:type="dxa"/>
            <w:tcBorders>
              <w:top w:val="nil"/>
              <w:left w:val="nil"/>
              <w:bottom w:val="single" w:sz="4" w:space="0" w:color="auto"/>
              <w:right w:val="single" w:sz="4" w:space="0" w:color="auto"/>
            </w:tcBorders>
            <w:shd w:val="clear" w:color="auto" w:fill="auto"/>
            <w:vAlign w:val="bottom"/>
          </w:tcPr>
          <w:p w14:paraId="2443A113" w14:textId="77777777" w:rsidR="00BD0299" w:rsidRPr="00FF6A71" w:rsidRDefault="00BD0299">
            <w:pPr>
              <w:pStyle w:val="ListParagraph"/>
              <w:spacing w:before="0" w:after="0" w:line="240" w:lineRule="auto"/>
              <w:ind w:left="0"/>
              <w:jc w:val="center"/>
              <w:rPr>
                <w:ins w:id="63420" w:author="pete jones" w:date="2022-01-04T12:37:00Z"/>
              </w:rPr>
              <w:pPrChange w:id="63421" w:author="pete jones" w:date="2022-01-04T13:01:00Z">
                <w:pPr>
                  <w:pStyle w:val="ListParagraph"/>
                  <w:ind w:left="0"/>
                  <w:jc w:val="center"/>
                </w:pPr>
              </w:pPrChange>
            </w:pPr>
            <w:ins w:id="63422" w:author="pete jones" w:date="2022-01-04T12:37:00Z">
              <w:r w:rsidRPr="00FF6A71">
                <w:rPr>
                  <w:rFonts w:cs="Calibri"/>
                  <w:color w:val="000000"/>
                </w:rPr>
                <w:t>6.43</w:t>
              </w:r>
            </w:ins>
          </w:p>
        </w:tc>
      </w:tr>
      <w:tr w:rsidR="00BD0299" w:rsidRPr="00FF6A71" w14:paraId="4C6DD3BB" w14:textId="77777777" w:rsidTr="00015922">
        <w:trPr>
          <w:ins w:id="63423"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4573F4EB" w14:textId="77777777" w:rsidR="00BD0299" w:rsidRPr="00FF6A71" w:rsidRDefault="00BD0299">
            <w:pPr>
              <w:pStyle w:val="ListParagraph"/>
              <w:spacing w:before="0" w:after="0" w:line="240" w:lineRule="auto"/>
              <w:ind w:left="0"/>
              <w:rPr>
                <w:ins w:id="63424" w:author="pete jones" w:date="2022-01-04T12:37:00Z"/>
              </w:rPr>
              <w:pPrChange w:id="63425" w:author="pete jones" w:date="2022-01-04T13:01:00Z">
                <w:pPr>
                  <w:pStyle w:val="ListParagraph"/>
                  <w:ind w:left="0"/>
                </w:pPr>
              </w:pPrChange>
            </w:pPr>
            <w:ins w:id="63426" w:author="pete jones" w:date="2022-01-04T12:37:00Z">
              <w:r w:rsidRPr="00FF6A71">
                <w:rPr>
                  <w:rFonts w:cs="Calibri"/>
                  <w:color w:val="000000"/>
                </w:rPr>
                <w:t>Leadership*</w:t>
              </w:r>
            </w:ins>
          </w:p>
        </w:tc>
        <w:tc>
          <w:tcPr>
            <w:tcW w:w="1133" w:type="dxa"/>
            <w:tcBorders>
              <w:top w:val="nil"/>
              <w:left w:val="nil"/>
              <w:bottom w:val="single" w:sz="4" w:space="0" w:color="auto"/>
              <w:right w:val="single" w:sz="4" w:space="0" w:color="auto"/>
            </w:tcBorders>
            <w:shd w:val="clear" w:color="auto" w:fill="auto"/>
            <w:vAlign w:val="bottom"/>
          </w:tcPr>
          <w:p w14:paraId="0C87AFBE" w14:textId="77777777" w:rsidR="00BD0299" w:rsidRPr="00FF6A71" w:rsidRDefault="00BD0299">
            <w:pPr>
              <w:pStyle w:val="ListParagraph"/>
              <w:spacing w:before="0" w:after="0" w:line="240" w:lineRule="auto"/>
              <w:ind w:left="0"/>
              <w:jc w:val="center"/>
              <w:rPr>
                <w:ins w:id="63427" w:author="pete jones" w:date="2022-01-04T12:37:00Z"/>
              </w:rPr>
              <w:pPrChange w:id="63428" w:author="pete jones" w:date="2022-01-04T13:01:00Z">
                <w:pPr>
                  <w:pStyle w:val="ListParagraph"/>
                  <w:ind w:left="0"/>
                  <w:jc w:val="center"/>
                </w:pPr>
              </w:pPrChange>
            </w:pPr>
            <w:ins w:id="63429" w:author="pete jones" w:date="2022-01-04T12:37:00Z">
              <w:r w:rsidRPr="00FF6A71">
                <w:rPr>
                  <w:rFonts w:cs="Calibri"/>
                  <w:color w:val="000000"/>
                </w:rPr>
                <w:t>7.57</w:t>
              </w:r>
            </w:ins>
          </w:p>
        </w:tc>
      </w:tr>
      <w:tr w:rsidR="00BD0299" w:rsidRPr="00FF6A71" w14:paraId="62EA8FD8" w14:textId="77777777" w:rsidTr="00015922">
        <w:trPr>
          <w:ins w:id="63430"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2C608041" w14:textId="77777777" w:rsidR="00BD0299" w:rsidRPr="00FF6A71" w:rsidRDefault="00BD0299">
            <w:pPr>
              <w:pStyle w:val="ListParagraph"/>
              <w:spacing w:before="0" w:after="0" w:line="240" w:lineRule="auto"/>
              <w:ind w:left="0"/>
              <w:rPr>
                <w:ins w:id="63431" w:author="pete jones" w:date="2022-01-04T12:37:00Z"/>
              </w:rPr>
              <w:pPrChange w:id="63432" w:author="pete jones" w:date="2022-01-04T13:01:00Z">
                <w:pPr>
                  <w:pStyle w:val="ListParagraph"/>
                  <w:ind w:left="0"/>
                </w:pPr>
              </w:pPrChange>
            </w:pPr>
            <w:ins w:id="63433" w:author="pete jones" w:date="2022-01-04T12:37:00Z">
              <w:r w:rsidRPr="00FF6A71">
                <w:rPr>
                  <w:rFonts w:cs="Calibri"/>
                  <w:color w:val="000000"/>
                </w:rPr>
                <w:t>Professionalism/Work Ethic*</w:t>
              </w:r>
            </w:ins>
          </w:p>
        </w:tc>
        <w:tc>
          <w:tcPr>
            <w:tcW w:w="1133" w:type="dxa"/>
            <w:tcBorders>
              <w:top w:val="nil"/>
              <w:left w:val="nil"/>
              <w:bottom w:val="single" w:sz="4" w:space="0" w:color="auto"/>
              <w:right w:val="single" w:sz="4" w:space="0" w:color="auto"/>
            </w:tcBorders>
            <w:shd w:val="clear" w:color="auto" w:fill="auto"/>
            <w:vAlign w:val="bottom"/>
          </w:tcPr>
          <w:p w14:paraId="0D2516DB" w14:textId="77777777" w:rsidR="00BD0299" w:rsidRPr="00FF6A71" w:rsidRDefault="00BD0299">
            <w:pPr>
              <w:pStyle w:val="ListParagraph"/>
              <w:spacing w:before="0" w:after="0" w:line="240" w:lineRule="auto"/>
              <w:ind w:left="0"/>
              <w:jc w:val="center"/>
              <w:rPr>
                <w:ins w:id="63434" w:author="pete jones" w:date="2022-01-04T12:37:00Z"/>
              </w:rPr>
              <w:pPrChange w:id="63435" w:author="pete jones" w:date="2022-01-04T13:01:00Z">
                <w:pPr>
                  <w:pStyle w:val="ListParagraph"/>
                  <w:ind w:left="0"/>
                  <w:jc w:val="center"/>
                </w:pPr>
              </w:pPrChange>
            </w:pPr>
            <w:ins w:id="63436" w:author="pete jones" w:date="2022-01-04T12:37:00Z">
              <w:r w:rsidRPr="00FF6A71">
                <w:rPr>
                  <w:rFonts w:cs="Calibri"/>
                  <w:color w:val="000000"/>
                </w:rPr>
                <w:t>7.71</w:t>
              </w:r>
            </w:ins>
          </w:p>
        </w:tc>
      </w:tr>
      <w:tr w:rsidR="00BD0299" w:rsidRPr="00FF6A71" w14:paraId="1B856574" w14:textId="77777777" w:rsidTr="00015922">
        <w:trPr>
          <w:ins w:id="63437"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5B9D4BD3" w14:textId="77777777" w:rsidR="00BD0299" w:rsidRPr="00FF6A71" w:rsidRDefault="00BD0299">
            <w:pPr>
              <w:pStyle w:val="ListParagraph"/>
              <w:spacing w:before="0" w:after="0" w:line="240" w:lineRule="auto"/>
              <w:ind w:left="0"/>
              <w:rPr>
                <w:ins w:id="63438" w:author="pete jones" w:date="2022-01-04T12:37:00Z"/>
              </w:rPr>
              <w:pPrChange w:id="63439" w:author="pete jones" w:date="2022-01-04T13:01:00Z">
                <w:pPr>
                  <w:pStyle w:val="ListParagraph"/>
                  <w:ind w:left="0"/>
                </w:pPr>
              </w:pPrChange>
            </w:pPr>
            <w:ins w:id="63440" w:author="pete jones" w:date="2022-01-04T12:37:00Z">
              <w:r w:rsidRPr="00FF6A71">
                <w:rPr>
                  <w:rFonts w:cs="Calibri"/>
                  <w:color w:val="000000"/>
                </w:rPr>
                <w:t>Oral Communications*</w:t>
              </w:r>
            </w:ins>
          </w:p>
        </w:tc>
        <w:tc>
          <w:tcPr>
            <w:tcW w:w="1133" w:type="dxa"/>
            <w:tcBorders>
              <w:top w:val="nil"/>
              <w:left w:val="nil"/>
              <w:bottom w:val="single" w:sz="4" w:space="0" w:color="auto"/>
              <w:right w:val="single" w:sz="4" w:space="0" w:color="auto"/>
            </w:tcBorders>
            <w:shd w:val="clear" w:color="auto" w:fill="auto"/>
            <w:vAlign w:val="bottom"/>
          </w:tcPr>
          <w:p w14:paraId="3C72CF3F" w14:textId="77777777" w:rsidR="00BD0299" w:rsidRPr="00FF6A71" w:rsidRDefault="00BD0299">
            <w:pPr>
              <w:pStyle w:val="ListParagraph"/>
              <w:spacing w:before="0" w:after="0" w:line="240" w:lineRule="auto"/>
              <w:ind w:left="0"/>
              <w:jc w:val="center"/>
              <w:rPr>
                <w:ins w:id="63441" w:author="pete jones" w:date="2022-01-04T12:37:00Z"/>
              </w:rPr>
              <w:pPrChange w:id="63442" w:author="pete jones" w:date="2022-01-04T13:01:00Z">
                <w:pPr>
                  <w:pStyle w:val="ListParagraph"/>
                  <w:ind w:left="0"/>
                  <w:jc w:val="center"/>
                </w:pPr>
              </w:pPrChange>
            </w:pPr>
            <w:ins w:id="63443" w:author="pete jones" w:date="2022-01-04T12:37:00Z">
              <w:r w:rsidRPr="00FF6A71">
                <w:rPr>
                  <w:rFonts w:cs="Calibri"/>
                  <w:color w:val="000000"/>
                </w:rPr>
                <w:t>8.21</w:t>
              </w:r>
            </w:ins>
          </w:p>
        </w:tc>
      </w:tr>
      <w:tr w:rsidR="00BD0299" w:rsidRPr="00FF6A71" w14:paraId="55BA7E89" w14:textId="77777777" w:rsidTr="00015922">
        <w:trPr>
          <w:ins w:id="63444"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6791C424" w14:textId="77777777" w:rsidR="00BD0299" w:rsidRPr="00FF6A71" w:rsidRDefault="00BD0299">
            <w:pPr>
              <w:pStyle w:val="ListParagraph"/>
              <w:spacing w:before="0" w:after="0" w:line="240" w:lineRule="auto"/>
              <w:ind w:left="0"/>
              <w:rPr>
                <w:ins w:id="63445" w:author="pete jones" w:date="2022-01-04T12:37:00Z"/>
              </w:rPr>
              <w:pPrChange w:id="63446" w:author="pete jones" w:date="2022-01-04T13:01:00Z">
                <w:pPr>
                  <w:pStyle w:val="ListParagraph"/>
                  <w:ind w:left="0"/>
                </w:pPr>
              </w:pPrChange>
            </w:pPr>
            <w:ins w:id="63447" w:author="pete jones" w:date="2022-01-04T12:37:00Z">
              <w:r w:rsidRPr="00FF6A71">
                <w:rPr>
                  <w:rFonts w:cs="Calibri"/>
                  <w:color w:val="000000"/>
                </w:rPr>
                <w:t>Ethics/Social Responsibility*</w:t>
              </w:r>
            </w:ins>
          </w:p>
        </w:tc>
        <w:tc>
          <w:tcPr>
            <w:tcW w:w="1133" w:type="dxa"/>
            <w:tcBorders>
              <w:top w:val="nil"/>
              <w:left w:val="nil"/>
              <w:bottom w:val="single" w:sz="4" w:space="0" w:color="auto"/>
              <w:right w:val="single" w:sz="4" w:space="0" w:color="auto"/>
            </w:tcBorders>
            <w:shd w:val="clear" w:color="auto" w:fill="auto"/>
            <w:vAlign w:val="bottom"/>
          </w:tcPr>
          <w:p w14:paraId="5E1E9156" w14:textId="77777777" w:rsidR="00BD0299" w:rsidRPr="00FF6A71" w:rsidRDefault="00BD0299">
            <w:pPr>
              <w:pStyle w:val="ListParagraph"/>
              <w:spacing w:before="0" w:after="0" w:line="240" w:lineRule="auto"/>
              <w:ind w:left="0"/>
              <w:jc w:val="center"/>
              <w:rPr>
                <w:ins w:id="63448" w:author="pete jones" w:date="2022-01-04T12:37:00Z"/>
              </w:rPr>
              <w:pPrChange w:id="63449" w:author="pete jones" w:date="2022-01-04T13:01:00Z">
                <w:pPr>
                  <w:pStyle w:val="ListParagraph"/>
                  <w:ind w:left="0"/>
                  <w:jc w:val="center"/>
                </w:pPr>
              </w:pPrChange>
            </w:pPr>
            <w:ins w:id="63450" w:author="pete jones" w:date="2022-01-04T12:37:00Z">
              <w:r w:rsidRPr="00FF6A71">
                <w:rPr>
                  <w:rFonts w:cs="Calibri"/>
                  <w:color w:val="000000"/>
                </w:rPr>
                <w:t>8.36</w:t>
              </w:r>
            </w:ins>
          </w:p>
        </w:tc>
      </w:tr>
      <w:tr w:rsidR="00BD0299" w:rsidRPr="00FF6A71" w14:paraId="15623D85" w14:textId="77777777" w:rsidTr="00015922">
        <w:trPr>
          <w:ins w:id="63451"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6E9535FE" w14:textId="77777777" w:rsidR="00BD0299" w:rsidRPr="00FF6A71" w:rsidRDefault="00BD0299">
            <w:pPr>
              <w:pStyle w:val="ListParagraph"/>
              <w:spacing w:before="0" w:after="0" w:line="240" w:lineRule="auto"/>
              <w:ind w:left="0"/>
              <w:rPr>
                <w:ins w:id="63452" w:author="pete jones" w:date="2022-01-04T12:37:00Z"/>
              </w:rPr>
              <w:pPrChange w:id="63453" w:author="pete jones" w:date="2022-01-04T13:01:00Z">
                <w:pPr>
                  <w:pStyle w:val="ListParagraph"/>
                  <w:ind w:left="0"/>
                </w:pPr>
              </w:pPrChange>
            </w:pPr>
            <w:ins w:id="63454" w:author="pete jones" w:date="2022-01-04T12:37:00Z">
              <w:r w:rsidRPr="00FF6A71">
                <w:rPr>
                  <w:rFonts w:cs="Calibri"/>
                  <w:color w:val="000000"/>
                </w:rPr>
                <w:t>Diversity*</w:t>
              </w:r>
            </w:ins>
          </w:p>
        </w:tc>
        <w:tc>
          <w:tcPr>
            <w:tcW w:w="1133" w:type="dxa"/>
            <w:tcBorders>
              <w:top w:val="nil"/>
              <w:left w:val="nil"/>
              <w:bottom w:val="single" w:sz="4" w:space="0" w:color="auto"/>
              <w:right w:val="single" w:sz="4" w:space="0" w:color="auto"/>
            </w:tcBorders>
            <w:shd w:val="clear" w:color="auto" w:fill="auto"/>
            <w:vAlign w:val="bottom"/>
          </w:tcPr>
          <w:p w14:paraId="6D454483" w14:textId="77777777" w:rsidR="00BD0299" w:rsidRPr="00FF6A71" w:rsidRDefault="00BD0299">
            <w:pPr>
              <w:pStyle w:val="ListParagraph"/>
              <w:spacing w:before="0" w:after="0" w:line="240" w:lineRule="auto"/>
              <w:ind w:left="0"/>
              <w:jc w:val="center"/>
              <w:rPr>
                <w:ins w:id="63455" w:author="pete jones" w:date="2022-01-04T12:37:00Z"/>
              </w:rPr>
              <w:pPrChange w:id="63456" w:author="pete jones" w:date="2022-01-04T13:01:00Z">
                <w:pPr>
                  <w:pStyle w:val="ListParagraph"/>
                  <w:ind w:left="0"/>
                  <w:jc w:val="center"/>
                </w:pPr>
              </w:pPrChange>
            </w:pPr>
            <w:ins w:id="63457" w:author="pete jones" w:date="2022-01-04T12:37:00Z">
              <w:r w:rsidRPr="00FF6A71">
                <w:rPr>
                  <w:rFonts w:cs="Calibri"/>
                  <w:color w:val="000000"/>
                </w:rPr>
                <w:t>9.00</w:t>
              </w:r>
            </w:ins>
          </w:p>
        </w:tc>
      </w:tr>
      <w:tr w:rsidR="00BD0299" w:rsidRPr="00FF6A71" w14:paraId="102168EA" w14:textId="77777777" w:rsidTr="00015922">
        <w:trPr>
          <w:ins w:id="63458"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74DEC864" w14:textId="77777777" w:rsidR="00BD0299" w:rsidRPr="00FF6A71" w:rsidRDefault="00BD0299">
            <w:pPr>
              <w:pStyle w:val="ListParagraph"/>
              <w:spacing w:before="0" w:after="0" w:line="240" w:lineRule="auto"/>
              <w:ind w:left="0"/>
              <w:rPr>
                <w:ins w:id="63459" w:author="pete jones" w:date="2022-01-04T12:37:00Z"/>
              </w:rPr>
              <w:pPrChange w:id="63460" w:author="pete jones" w:date="2022-01-04T13:01:00Z">
                <w:pPr>
                  <w:pStyle w:val="ListParagraph"/>
                  <w:ind w:left="0"/>
                </w:pPr>
              </w:pPrChange>
            </w:pPr>
            <w:ins w:id="63461" w:author="pete jones" w:date="2022-01-04T12:37:00Z">
              <w:r w:rsidRPr="00FF6A71">
                <w:rPr>
                  <w:rFonts w:cs="Calibri"/>
                  <w:color w:val="000000"/>
                </w:rPr>
                <w:t>Lifelong Learning/Self Direction*</w:t>
              </w:r>
            </w:ins>
          </w:p>
        </w:tc>
        <w:tc>
          <w:tcPr>
            <w:tcW w:w="1133" w:type="dxa"/>
            <w:tcBorders>
              <w:top w:val="nil"/>
              <w:left w:val="nil"/>
              <w:bottom w:val="single" w:sz="4" w:space="0" w:color="auto"/>
              <w:right w:val="single" w:sz="4" w:space="0" w:color="auto"/>
            </w:tcBorders>
            <w:shd w:val="clear" w:color="auto" w:fill="auto"/>
            <w:vAlign w:val="bottom"/>
          </w:tcPr>
          <w:p w14:paraId="21BAA38F" w14:textId="77777777" w:rsidR="00BD0299" w:rsidRPr="00FF6A71" w:rsidRDefault="00BD0299">
            <w:pPr>
              <w:pStyle w:val="ListParagraph"/>
              <w:spacing w:before="0" w:after="0" w:line="240" w:lineRule="auto"/>
              <w:ind w:left="0"/>
              <w:jc w:val="center"/>
              <w:rPr>
                <w:ins w:id="63462" w:author="pete jones" w:date="2022-01-04T12:37:00Z"/>
              </w:rPr>
              <w:pPrChange w:id="63463" w:author="pete jones" w:date="2022-01-04T13:01:00Z">
                <w:pPr>
                  <w:pStyle w:val="ListParagraph"/>
                  <w:ind w:left="0"/>
                  <w:jc w:val="center"/>
                </w:pPr>
              </w:pPrChange>
            </w:pPr>
            <w:ins w:id="63464" w:author="pete jones" w:date="2022-01-04T12:37:00Z">
              <w:r w:rsidRPr="00FF6A71">
                <w:rPr>
                  <w:rFonts w:cs="Calibri"/>
                  <w:color w:val="000000"/>
                </w:rPr>
                <w:t>9.21</w:t>
              </w:r>
            </w:ins>
          </w:p>
        </w:tc>
      </w:tr>
      <w:tr w:rsidR="00BD0299" w:rsidRPr="00FF6A71" w14:paraId="07550A6B" w14:textId="77777777" w:rsidTr="00015922">
        <w:trPr>
          <w:ins w:id="63465"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6CC282D1" w14:textId="77777777" w:rsidR="00BD0299" w:rsidRPr="00FF6A71" w:rsidRDefault="00BD0299">
            <w:pPr>
              <w:pStyle w:val="ListParagraph"/>
              <w:spacing w:before="0" w:after="0" w:line="240" w:lineRule="auto"/>
              <w:ind w:left="0"/>
              <w:rPr>
                <w:ins w:id="63466" w:author="pete jones" w:date="2022-01-04T12:37:00Z"/>
              </w:rPr>
              <w:pPrChange w:id="63467" w:author="pete jones" w:date="2022-01-04T13:01:00Z">
                <w:pPr>
                  <w:pStyle w:val="ListParagraph"/>
                  <w:ind w:left="0"/>
                </w:pPr>
              </w:pPrChange>
            </w:pPr>
            <w:ins w:id="63468" w:author="pete jones" w:date="2022-01-04T12:37:00Z">
              <w:r w:rsidRPr="00FF6A71">
                <w:rPr>
                  <w:rFonts w:cs="Calibri"/>
                  <w:color w:val="000000"/>
                </w:rPr>
                <w:t>Written Communications*</w:t>
              </w:r>
            </w:ins>
          </w:p>
        </w:tc>
        <w:tc>
          <w:tcPr>
            <w:tcW w:w="1133" w:type="dxa"/>
            <w:tcBorders>
              <w:top w:val="nil"/>
              <w:left w:val="nil"/>
              <w:bottom w:val="single" w:sz="4" w:space="0" w:color="auto"/>
              <w:right w:val="single" w:sz="4" w:space="0" w:color="auto"/>
            </w:tcBorders>
            <w:shd w:val="clear" w:color="auto" w:fill="auto"/>
            <w:vAlign w:val="bottom"/>
          </w:tcPr>
          <w:p w14:paraId="7D217366" w14:textId="77777777" w:rsidR="00BD0299" w:rsidRPr="00FF6A71" w:rsidRDefault="00BD0299">
            <w:pPr>
              <w:pStyle w:val="ListParagraph"/>
              <w:spacing w:before="0" w:after="0" w:line="240" w:lineRule="auto"/>
              <w:ind w:left="0"/>
              <w:jc w:val="center"/>
              <w:rPr>
                <w:ins w:id="63469" w:author="pete jones" w:date="2022-01-04T12:37:00Z"/>
              </w:rPr>
              <w:pPrChange w:id="63470" w:author="pete jones" w:date="2022-01-04T13:01:00Z">
                <w:pPr>
                  <w:pStyle w:val="ListParagraph"/>
                  <w:ind w:left="0"/>
                  <w:jc w:val="center"/>
                </w:pPr>
              </w:pPrChange>
            </w:pPr>
            <w:ins w:id="63471" w:author="pete jones" w:date="2022-01-04T12:37:00Z">
              <w:r w:rsidRPr="00FF6A71">
                <w:rPr>
                  <w:rFonts w:cs="Calibri"/>
                  <w:color w:val="000000"/>
                </w:rPr>
                <w:t>10.07</w:t>
              </w:r>
            </w:ins>
          </w:p>
        </w:tc>
      </w:tr>
      <w:tr w:rsidR="00BD0299" w:rsidRPr="00FF6A71" w14:paraId="5AF616F6" w14:textId="77777777" w:rsidTr="00015922">
        <w:trPr>
          <w:ins w:id="63472"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647D4FCF" w14:textId="77777777" w:rsidR="00BD0299" w:rsidRPr="00FF6A71" w:rsidRDefault="00BD0299">
            <w:pPr>
              <w:pStyle w:val="ListParagraph"/>
              <w:spacing w:before="0" w:after="0" w:line="240" w:lineRule="auto"/>
              <w:ind w:left="0"/>
              <w:rPr>
                <w:ins w:id="63473" w:author="pete jones" w:date="2022-01-04T12:37:00Z"/>
              </w:rPr>
              <w:pPrChange w:id="63474" w:author="pete jones" w:date="2022-01-04T13:01:00Z">
                <w:pPr>
                  <w:pStyle w:val="ListParagraph"/>
                  <w:ind w:left="0"/>
                </w:pPr>
              </w:pPrChange>
            </w:pPr>
            <w:ins w:id="63475" w:author="pete jones" w:date="2022-01-04T12:37:00Z">
              <w:r w:rsidRPr="00FF6A71">
                <w:rPr>
                  <w:rFonts w:cs="Calibri"/>
                  <w:color w:val="000000"/>
                </w:rPr>
                <w:t>Science</w:t>
              </w:r>
            </w:ins>
          </w:p>
        </w:tc>
        <w:tc>
          <w:tcPr>
            <w:tcW w:w="1133" w:type="dxa"/>
            <w:tcBorders>
              <w:top w:val="nil"/>
              <w:left w:val="nil"/>
              <w:bottom w:val="single" w:sz="4" w:space="0" w:color="auto"/>
              <w:right w:val="single" w:sz="4" w:space="0" w:color="auto"/>
            </w:tcBorders>
            <w:shd w:val="clear" w:color="auto" w:fill="auto"/>
            <w:vAlign w:val="bottom"/>
          </w:tcPr>
          <w:p w14:paraId="366BA718" w14:textId="77777777" w:rsidR="00BD0299" w:rsidRPr="00FF6A71" w:rsidRDefault="00BD0299">
            <w:pPr>
              <w:pStyle w:val="ListParagraph"/>
              <w:spacing w:before="0" w:after="0" w:line="240" w:lineRule="auto"/>
              <w:ind w:left="0"/>
              <w:jc w:val="center"/>
              <w:rPr>
                <w:ins w:id="63476" w:author="pete jones" w:date="2022-01-04T12:37:00Z"/>
              </w:rPr>
              <w:pPrChange w:id="63477" w:author="pete jones" w:date="2022-01-04T13:01:00Z">
                <w:pPr>
                  <w:pStyle w:val="ListParagraph"/>
                  <w:ind w:left="0"/>
                  <w:jc w:val="center"/>
                </w:pPr>
              </w:pPrChange>
            </w:pPr>
            <w:ins w:id="63478" w:author="pete jones" w:date="2022-01-04T12:37:00Z">
              <w:r w:rsidRPr="00FF6A71">
                <w:rPr>
                  <w:rFonts w:cs="Calibri"/>
                  <w:color w:val="000000"/>
                </w:rPr>
                <w:t>10.86</w:t>
              </w:r>
            </w:ins>
          </w:p>
        </w:tc>
      </w:tr>
      <w:tr w:rsidR="00BD0299" w:rsidRPr="00FF6A71" w14:paraId="52B4F58D" w14:textId="77777777" w:rsidTr="00015922">
        <w:trPr>
          <w:ins w:id="63479"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2DDBD401" w14:textId="77777777" w:rsidR="00BD0299" w:rsidRPr="00FF6A71" w:rsidRDefault="00BD0299">
            <w:pPr>
              <w:pStyle w:val="ListParagraph"/>
              <w:spacing w:before="0" w:after="0" w:line="240" w:lineRule="auto"/>
              <w:ind w:left="0"/>
              <w:rPr>
                <w:ins w:id="63480" w:author="pete jones" w:date="2022-01-04T12:37:00Z"/>
              </w:rPr>
              <w:pPrChange w:id="63481" w:author="pete jones" w:date="2022-01-04T13:01:00Z">
                <w:pPr>
                  <w:pStyle w:val="ListParagraph"/>
                  <w:ind w:left="0"/>
                </w:pPr>
              </w:pPrChange>
            </w:pPr>
            <w:ins w:id="63482" w:author="pete jones" w:date="2022-01-04T12:37:00Z">
              <w:r w:rsidRPr="00FF6A71">
                <w:rPr>
                  <w:rFonts w:cs="Calibri"/>
                  <w:color w:val="000000"/>
                </w:rPr>
                <w:t>Mathematics</w:t>
              </w:r>
            </w:ins>
          </w:p>
        </w:tc>
        <w:tc>
          <w:tcPr>
            <w:tcW w:w="1133" w:type="dxa"/>
            <w:tcBorders>
              <w:top w:val="nil"/>
              <w:left w:val="nil"/>
              <w:bottom w:val="single" w:sz="4" w:space="0" w:color="auto"/>
              <w:right w:val="single" w:sz="4" w:space="0" w:color="auto"/>
            </w:tcBorders>
            <w:shd w:val="clear" w:color="auto" w:fill="auto"/>
            <w:vAlign w:val="bottom"/>
          </w:tcPr>
          <w:p w14:paraId="6560EEC5" w14:textId="77777777" w:rsidR="00BD0299" w:rsidRPr="00FF6A71" w:rsidRDefault="00BD0299">
            <w:pPr>
              <w:pStyle w:val="ListParagraph"/>
              <w:spacing w:before="0" w:after="0" w:line="240" w:lineRule="auto"/>
              <w:ind w:left="0"/>
              <w:jc w:val="center"/>
              <w:rPr>
                <w:ins w:id="63483" w:author="pete jones" w:date="2022-01-04T12:37:00Z"/>
              </w:rPr>
              <w:pPrChange w:id="63484" w:author="pete jones" w:date="2022-01-04T13:01:00Z">
                <w:pPr>
                  <w:pStyle w:val="ListParagraph"/>
                  <w:ind w:left="0"/>
                  <w:jc w:val="center"/>
                </w:pPr>
              </w:pPrChange>
            </w:pPr>
            <w:ins w:id="63485" w:author="pete jones" w:date="2022-01-04T12:37:00Z">
              <w:r w:rsidRPr="00FF6A71">
                <w:rPr>
                  <w:rFonts w:cs="Calibri"/>
                  <w:color w:val="000000"/>
                </w:rPr>
                <w:t>12.07</w:t>
              </w:r>
            </w:ins>
          </w:p>
        </w:tc>
      </w:tr>
      <w:tr w:rsidR="00BD0299" w:rsidRPr="00FF6A71" w14:paraId="06090DA0" w14:textId="77777777" w:rsidTr="00015922">
        <w:trPr>
          <w:ins w:id="63486"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033CF0FA" w14:textId="77777777" w:rsidR="00BD0299" w:rsidRPr="00FF6A71" w:rsidRDefault="00BD0299">
            <w:pPr>
              <w:pStyle w:val="ListParagraph"/>
              <w:spacing w:before="0" w:after="0" w:line="240" w:lineRule="auto"/>
              <w:ind w:left="0"/>
              <w:rPr>
                <w:ins w:id="63487" w:author="pete jones" w:date="2022-01-04T12:37:00Z"/>
              </w:rPr>
              <w:pPrChange w:id="63488" w:author="pete jones" w:date="2022-01-04T13:01:00Z">
                <w:pPr>
                  <w:pStyle w:val="ListParagraph"/>
                  <w:ind w:left="0"/>
                </w:pPr>
              </w:pPrChange>
            </w:pPr>
            <w:ins w:id="63489" w:author="pete jones" w:date="2022-01-04T12:37:00Z">
              <w:r w:rsidRPr="00FF6A71">
                <w:rPr>
                  <w:rFonts w:cs="Calibri"/>
                  <w:color w:val="000000"/>
                </w:rPr>
                <w:t>Reading Comprehension</w:t>
              </w:r>
            </w:ins>
          </w:p>
        </w:tc>
        <w:tc>
          <w:tcPr>
            <w:tcW w:w="1133" w:type="dxa"/>
            <w:tcBorders>
              <w:top w:val="nil"/>
              <w:left w:val="nil"/>
              <w:bottom w:val="single" w:sz="4" w:space="0" w:color="auto"/>
              <w:right w:val="single" w:sz="4" w:space="0" w:color="auto"/>
            </w:tcBorders>
            <w:shd w:val="clear" w:color="auto" w:fill="auto"/>
            <w:vAlign w:val="bottom"/>
          </w:tcPr>
          <w:p w14:paraId="53F556A0" w14:textId="77777777" w:rsidR="00BD0299" w:rsidRPr="00FF6A71" w:rsidRDefault="00BD0299">
            <w:pPr>
              <w:pStyle w:val="ListParagraph"/>
              <w:spacing w:before="0" w:after="0" w:line="240" w:lineRule="auto"/>
              <w:ind w:left="0"/>
              <w:jc w:val="center"/>
              <w:rPr>
                <w:ins w:id="63490" w:author="pete jones" w:date="2022-01-04T12:37:00Z"/>
              </w:rPr>
              <w:pPrChange w:id="63491" w:author="pete jones" w:date="2022-01-04T13:01:00Z">
                <w:pPr>
                  <w:pStyle w:val="ListParagraph"/>
                  <w:ind w:left="0"/>
                  <w:jc w:val="center"/>
                </w:pPr>
              </w:pPrChange>
            </w:pPr>
            <w:ins w:id="63492" w:author="pete jones" w:date="2022-01-04T12:37:00Z">
              <w:r w:rsidRPr="00FF6A71">
                <w:rPr>
                  <w:rFonts w:cs="Calibri"/>
                  <w:color w:val="000000"/>
                </w:rPr>
                <w:t>13.50</w:t>
              </w:r>
            </w:ins>
          </w:p>
        </w:tc>
      </w:tr>
      <w:tr w:rsidR="00BD0299" w:rsidRPr="00FF6A71" w14:paraId="6C1F5E18" w14:textId="77777777" w:rsidTr="00015922">
        <w:trPr>
          <w:ins w:id="63493"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245C60E9" w14:textId="77777777" w:rsidR="00BD0299" w:rsidRPr="00FF6A71" w:rsidRDefault="00BD0299">
            <w:pPr>
              <w:pStyle w:val="ListParagraph"/>
              <w:spacing w:before="0" w:after="0" w:line="240" w:lineRule="auto"/>
              <w:ind w:left="0"/>
              <w:rPr>
                <w:ins w:id="63494" w:author="pete jones" w:date="2022-01-04T12:37:00Z"/>
              </w:rPr>
              <w:pPrChange w:id="63495" w:author="pete jones" w:date="2022-01-04T13:01:00Z">
                <w:pPr>
                  <w:pStyle w:val="ListParagraph"/>
                  <w:ind w:left="0"/>
                </w:pPr>
              </w:pPrChange>
            </w:pPr>
            <w:ins w:id="63496" w:author="pete jones" w:date="2022-01-04T12:37:00Z">
              <w:r w:rsidRPr="00FF6A71">
                <w:rPr>
                  <w:rFonts w:cs="Calibri"/>
                  <w:color w:val="000000"/>
                </w:rPr>
                <w:t>English Language</w:t>
              </w:r>
            </w:ins>
          </w:p>
        </w:tc>
        <w:tc>
          <w:tcPr>
            <w:tcW w:w="1133" w:type="dxa"/>
            <w:tcBorders>
              <w:top w:val="nil"/>
              <w:left w:val="nil"/>
              <w:bottom w:val="single" w:sz="4" w:space="0" w:color="auto"/>
              <w:right w:val="single" w:sz="4" w:space="0" w:color="auto"/>
            </w:tcBorders>
            <w:shd w:val="clear" w:color="auto" w:fill="auto"/>
            <w:vAlign w:val="bottom"/>
          </w:tcPr>
          <w:p w14:paraId="06FE7D73" w14:textId="77777777" w:rsidR="00BD0299" w:rsidRPr="00FF6A71" w:rsidRDefault="00BD0299">
            <w:pPr>
              <w:pStyle w:val="ListParagraph"/>
              <w:spacing w:before="0" w:after="0" w:line="240" w:lineRule="auto"/>
              <w:ind w:left="0"/>
              <w:jc w:val="center"/>
              <w:rPr>
                <w:ins w:id="63497" w:author="pete jones" w:date="2022-01-04T12:37:00Z"/>
              </w:rPr>
              <w:pPrChange w:id="63498" w:author="pete jones" w:date="2022-01-04T13:01:00Z">
                <w:pPr>
                  <w:pStyle w:val="ListParagraph"/>
                  <w:ind w:left="0"/>
                  <w:jc w:val="center"/>
                </w:pPr>
              </w:pPrChange>
            </w:pPr>
            <w:ins w:id="63499" w:author="pete jones" w:date="2022-01-04T12:37:00Z">
              <w:r w:rsidRPr="00FF6A71">
                <w:rPr>
                  <w:rFonts w:cs="Calibri"/>
                  <w:color w:val="000000"/>
                </w:rPr>
                <w:t>14.21</w:t>
              </w:r>
            </w:ins>
          </w:p>
        </w:tc>
      </w:tr>
      <w:tr w:rsidR="00BD0299" w:rsidRPr="00FF6A71" w14:paraId="3A902CB0" w14:textId="77777777" w:rsidTr="00015922">
        <w:trPr>
          <w:ins w:id="63500"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0A69BD34" w14:textId="77777777" w:rsidR="00BD0299" w:rsidRPr="00FF6A71" w:rsidRDefault="00BD0299">
            <w:pPr>
              <w:pStyle w:val="ListParagraph"/>
              <w:spacing w:before="0" w:after="0" w:line="240" w:lineRule="auto"/>
              <w:ind w:left="0"/>
              <w:rPr>
                <w:ins w:id="63501" w:author="pete jones" w:date="2022-01-04T12:37:00Z"/>
              </w:rPr>
              <w:pPrChange w:id="63502" w:author="pete jones" w:date="2022-01-04T13:01:00Z">
                <w:pPr>
                  <w:pStyle w:val="ListParagraph"/>
                  <w:ind w:left="0"/>
                </w:pPr>
              </w:pPrChange>
            </w:pPr>
            <w:ins w:id="63503" w:author="pete jones" w:date="2022-01-04T12:37:00Z">
              <w:r w:rsidRPr="00FF6A71">
                <w:rPr>
                  <w:rFonts w:cs="Calibri"/>
                  <w:color w:val="000000"/>
                </w:rPr>
                <w:t>Writing in English</w:t>
              </w:r>
            </w:ins>
          </w:p>
        </w:tc>
        <w:tc>
          <w:tcPr>
            <w:tcW w:w="1133" w:type="dxa"/>
            <w:tcBorders>
              <w:top w:val="nil"/>
              <w:left w:val="nil"/>
              <w:bottom w:val="single" w:sz="4" w:space="0" w:color="auto"/>
              <w:right w:val="single" w:sz="4" w:space="0" w:color="auto"/>
            </w:tcBorders>
            <w:shd w:val="clear" w:color="auto" w:fill="auto"/>
            <w:vAlign w:val="bottom"/>
          </w:tcPr>
          <w:p w14:paraId="158C1862" w14:textId="77777777" w:rsidR="00BD0299" w:rsidRPr="00FF6A71" w:rsidRDefault="00BD0299">
            <w:pPr>
              <w:pStyle w:val="ListParagraph"/>
              <w:spacing w:before="0" w:after="0" w:line="240" w:lineRule="auto"/>
              <w:ind w:left="0"/>
              <w:jc w:val="center"/>
              <w:rPr>
                <w:ins w:id="63504" w:author="pete jones" w:date="2022-01-04T12:37:00Z"/>
              </w:rPr>
              <w:pPrChange w:id="63505" w:author="pete jones" w:date="2022-01-04T13:01:00Z">
                <w:pPr>
                  <w:pStyle w:val="ListParagraph"/>
                  <w:ind w:left="0"/>
                  <w:jc w:val="center"/>
                </w:pPr>
              </w:pPrChange>
            </w:pPr>
            <w:ins w:id="63506" w:author="pete jones" w:date="2022-01-04T12:37:00Z">
              <w:r w:rsidRPr="00FF6A71">
                <w:rPr>
                  <w:rFonts w:cs="Calibri"/>
                  <w:color w:val="000000"/>
                </w:rPr>
                <w:t>14.64</w:t>
              </w:r>
            </w:ins>
          </w:p>
        </w:tc>
      </w:tr>
      <w:tr w:rsidR="00BD0299" w:rsidRPr="00FF6A71" w14:paraId="58AF02A4" w14:textId="77777777" w:rsidTr="00015922">
        <w:trPr>
          <w:ins w:id="63507"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480F218C" w14:textId="77777777" w:rsidR="00BD0299" w:rsidRPr="00FF6A71" w:rsidRDefault="00BD0299">
            <w:pPr>
              <w:pStyle w:val="ListParagraph"/>
              <w:spacing w:before="0" w:after="0" w:line="240" w:lineRule="auto"/>
              <w:ind w:left="0"/>
              <w:rPr>
                <w:ins w:id="63508" w:author="pete jones" w:date="2022-01-04T12:37:00Z"/>
              </w:rPr>
              <w:pPrChange w:id="63509" w:author="pete jones" w:date="2022-01-04T13:01:00Z">
                <w:pPr>
                  <w:pStyle w:val="ListParagraph"/>
                  <w:ind w:left="0"/>
                </w:pPr>
              </w:pPrChange>
            </w:pPr>
            <w:ins w:id="63510" w:author="pete jones" w:date="2022-01-04T12:37:00Z">
              <w:r w:rsidRPr="00FF6A71">
                <w:rPr>
                  <w:rFonts w:cs="Calibri"/>
                  <w:color w:val="000000"/>
                </w:rPr>
                <w:t>Foreign Languages</w:t>
              </w:r>
            </w:ins>
          </w:p>
        </w:tc>
        <w:tc>
          <w:tcPr>
            <w:tcW w:w="1133" w:type="dxa"/>
            <w:tcBorders>
              <w:top w:val="nil"/>
              <w:left w:val="nil"/>
              <w:bottom w:val="single" w:sz="4" w:space="0" w:color="auto"/>
              <w:right w:val="single" w:sz="4" w:space="0" w:color="auto"/>
            </w:tcBorders>
            <w:shd w:val="clear" w:color="auto" w:fill="auto"/>
            <w:vAlign w:val="bottom"/>
          </w:tcPr>
          <w:p w14:paraId="0786C7E3" w14:textId="77777777" w:rsidR="00BD0299" w:rsidRPr="00FF6A71" w:rsidRDefault="00BD0299">
            <w:pPr>
              <w:pStyle w:val="ListParagraph"/>
              <w:spacing w:before="0" w:after="0" w:line="240" w:lineRule="auto"/>
              <w:ind w:left="0"/>
              <w:jc w:val="center"/>
              <w:rPr>
                <w:ins w:id="63511" w:author="pete jones" w:date="2022-01-04T12:37:00Z"/>
              </w:rPr>
              <w:pPrChange w:id="63512" w:author="pete jones" w:date="2022-01-04T13:01:00Z">
                <w:pPr>
                  <w:pStyle w:val="ListParagraph"/>
                  <w:ind w:left="0"/>
                  <w:jc w:val="center"/>
                </w:pPr>
              </w:pPrChange>
            </w:pPr>
            <w:ins w:id="63513" w:author="pete jones" w:date="2022-01-04T12:37:00Z">
              <w:r w:rsidRPr="00FF6A71">
                <w:rPr>
                  <w:rFonts w:cs="Calibri"/>
                  <w:color w:val="000000"/>
                </w:rPr>
                <w:t>14.79</w:t>
              </w:r>
            </w:ins>
          </w:p>
        </w:tc>
      </w:tr>
      <w:tr w:rsidR="00BD0299" w:rsidRPr="00FF6A71" w14:paraId="7756517E" w14:textId="77777777" w:rsidTr="00015922">
        <w:trPr>
          <w:ins w:id="63514"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4D0529BD" w14:textId="77777777" w:rsidR="00BD0299" w:rsidRPr="00FF6A71" w:rsidRDefault="00BD0299">
            <w:pPr>
              <w:pStyle w:val="ListParagraph"/>
              <w:spacing w:before="0" w:after="0" w:line="240" w:lineRule="auto"/>
              <w:ind w:left="0"/>
              <w:rPr>
                <w:ins w:id="63515" w:author="pete jones" w:date="2022-01-04T12:37:00Z"/>
              </w:rPr>
              <w:pPrChange w:id="63516" w:author="pete jones" w:date="2022-01-04T13:01:00Z">
                <w:pPr>
                  <w:pStyle w:val="ListParagraph"/>
                  <w:ind w:left="0"/>
                </w:pPr>
              </w:pPrChange>
            </w:pPr>
            <w:ins w:id="63517" w:author="pete jones" w:date="2022-01-04T12:37:00Z">
              <w:r w:rsidRPr="00FF6A71">
                <w:rPr>
                  <w:rFonts w:cs="Calibri"/>
                  <w:color w:val="000000"/>
                </w:rPr>
                <w:t>Government/Economics</w:t>
              </w:r>
            </w:ins>
          </w:p>
        </w:tc>
        <w:tc>
          <w:tcPr>
            <w:tcW w:w="1133" w:type="dxa"/>
            <w:tcBorders>
              <w:top w:val="nil"/>
              <w:left w:val="nil"/>
              <w:bottom w:val="single" w:sz="4" w:space="0" w:color="auto"/>
              <w:right w:val="single" w:sz="4" w:space="0" w:color="auto"/>
            </w:tcBorders>
            <w:shd w:val="clear" w:color="auto" w:fill="auto"/>
            <w:vAlign w:val="bottom"/>
          </w:tcPr>
          <w:p w14:paraId="5A1F2188" w14:textId="77777777" w:rsidR="00BD0299" w:rsidRPr="00FF6A71" w:rsidRDefault="00BD0299">
            <w:pPr>
              <w:pStyle w:val="ListParagraph"/>
              <w:spacing w:before="0" w:after="0" w:line="240" w:lineRule="auto"/>
              <w:ind w:left="0"/>
              <w:jc w:val="center"/>
              <w:rPr>
                <w:ins w:id="63518" w:author="pete jones" w:date="2022-01-04T12:37:00Z"/>
              </w:rPr>
              <w:pPrChange w:id="63519" w:author="pete jones" w:date="2022-01-04T13:01:00Z">
                <w:pPr>
                  <w:pStyle w:val="ListParagraph"/>
                  <w:ind w:left="0"/>
                  <w:jc w:val="center"/>
                </w:pPr>
              </w:pPrChange>
            </w:pPr>
            <w:ins w:id="63520" w:author="pete jones" w:date="2022-01-04T12:37:00Z">
              <w:r w:rsidRPr="00FF6A71">
                <w:rPr>
                  <w:rFonts w:cs="Calibri"/>
                  <w:color w:val="000000"/>
                </w:rPr>
                <w:t>16.43</w:t>
              </w:r>
            </w:ins>
          </w:p>
        </w:tc>
      </w:tr>
      <w:tr w:rsidR="00BD0299" w:rsidRPr="00FF6A71" w14:paraId="2E330109" w14:textId="77777777" w:rsidTr="00015922">
        <w:trPr>
          <w:ins w:id="63521"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45814EFA" w14:textId="77777777" w:rsidR="00BD0299" w:rsidRPr="00FF6A71" w:rsidRDefault="00BD0299">
            <w:pPr>
              <w:pStyle w:val="ListParagraph"/>
              <w:spacing w:before="0" w:after="0" w:line="240" w:lineRule="auto"/>
              <w:ind w:left="0"/>
              <w:rPr>
                <w:ins w:id="63522" w:author="pete jones" w:date="2022-01-04T12:37:00Z"/>
              </w:rPr>
              <w:pPrChange w:id="63523" w:author="pete jones" w:date="2022-01-04T13:01:00Z">
                <w:pPr>
                  <w:pStyle w:val="ListParagraph"/>
                  <w:ind w:left="0"/>
                </w:pPr>
              </w:pPrChange>
            </w:pPr>
            <w:ins w:id="63524" w:author="pete jones" w:date="2022-01-04T12:37:00Z">
              <w:r w:rsidRPr="00FF6A71">
                <w:rPr>
                  <w:rFonts w:cs="Calibri"/>
                  <w:color w:val="000000"/>
                </w:rPr>
                <w:t>History/Geography</w:t>
              </w:r>
            </w:ins>
          </w:p>
        </w:tc>
        <w:tc>
          <w:tcPr>
            <w:tcW w:w="1133" w:type="dxa"/>
            <w:tcBorders>
              <w:top w:val="nil"/>
              <w:left w:val="nil"/>
              <w:bottom w:val="single" w:sz="4" w:space="0" w:color="auto"/>
              <w:right w:val="single" w:sz="4" w:space="0" w:color="auto"/>
            </w:tcBorders>
            <w:shd w:val="clear" w:color="auto" w:fill="auto"/>
            <w:vAlign w:val="bottom"/>
          </w:tcPr>
          <w:p w14:paraId="0CBF9E92" w14:textId="77777777" w:rsidR="00BD0299" w:rsidRPr="00FF6A71" w:rsidRDefault="00BD0299">
            <w:pPr>
              <w:pStyle w:val="ListParagraph"/>
              <w:spacing w:before="0" w:after="0" w:line="240" w:lineRule="auto"/>
              <w:ind w:left="0"/>
              <w:jc w:val="center"/>
              <w:rPr>
                <w:ins w:id="63525" w:author="pete jones" w:date="2022-01-04T12:37:00Z"/>
              </w:rPr>
              <w:pPrChange w:id="63526" w:author="pete jones" w:date="2022-01-04T13:01:00Z">
                <w:pPr>
                  <w:pStyle w:val="ListParagraph"/>
                  <w:ind w:left="0"/>
                  <w:jc w:val="center"/>
                </w:pPr>
              </w:pPrChange>
            </w:pPr>
            <w:ins w:id="63527" w:author="pete jones" w:date="2022-01-04T12:37:00Z">
              <w:r w:rsidRPr="00FF6A71">
                <w:rPr>
                  <w:rFonts w:cs="Calibri"/>
                  <w:color w:val="000000"/>
                </w:rPr>
                <w:t>16.57</w:t>
              </w:r>
            </w:ins>
          </w:p>
        </w:tc>
      </w:tr>
      <w:tr w:rsidR="00BD0299" w:rsidRPr="00FF6A71" w14:paraId="5A9E81D1" w14:textId="77777777" w:rsidTr="00015922">
        <w:trPr>
          <w:ins w:id="63528"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75BB805F" w14:textId="77777777" w:rsidR="00BD0299" w:rsidRPr="00FF6A71" w:rsidRDefault="00BD0299">
            <w:pPr>
              <w:pStyle w:val="ListParagraph"/>
              <w:spacing w:before="0" w:after="0" w:line="240" w:lineRule="auto"/>
              <w:ind w:left="0"/>
              <w:rPr>
                <w:ins w:id="63529" w:author="pete jones" w:date="2022-01-04T12:37:00Z"/>
              </w:rPr>
              <w:pPrChange w:id="63530" w:author="pete jones" w:date="2022-01-04T13:01:00Z">
                <w:pPr>
                  <w:pStyle w:val="ListParagraph"/>
                  <w:ind w:left="0"/>
                </w:pPr>
              </w:pPrChange>
            </w:pPr>
            <w:ins w:id="63531" w:author="pete jones" w:date="2022-01-04T12:37:00Z">
              <w:r w:rsidRPr="00FF6A71">
                <w:rPr>
                  <w:rFonts w:cs="Calibri"/>
                  <w:color w:val="000000"/>
                </w:rPr>
                <w:t>Humanities/Arts</w:t>
              </w:r>
            </w:ins>
          </w:p>
        </w:tc>
        <w:tc>
          <w:tcPr>
            <w:tcW w:w="1133" w:type="dxa"/>
            <w:tcBorders>
              <w:top w:val="nil"/>
              <w:left w:val="nil"/>
              <w:bottom w:val="single" w:sz="4" w:space="0" w:color="auto"/>
              <w:right w:val="single" w:sz="4" w:space="0" w:color="auto"/>
            </w:tcBorders>
            <w:shd w:val="clear" w:color="auto" w:fill="auto"/>
            <w:vAlign w:val="bottom"/>
          </w:tcPr>
          <w:p w14:paraId="3538AF01" w14:textId="77777777" w:rsidR="00BD0299" w:rsidRPr="00FF6A71" w:rsidRDefault="00BD0299">
            <w:pPr>
              <w:pStyle w:val="ListParagraph"/>
              <w:spacing w:before="0" w:after="0" w:line="240" w:lineRule="auto"/>
              <w:ind w:left="0"/>
              <w:jc w:val="center"/>
              <w:rPr>
                <w:ins w:id="63532" w:author="pete jones" w:date="2022-01-04T12:37:00Z"/>
              </w:rPr>
              <w:pPrChange w:id="63533" w:author="pete jones" w:date="2022-01-04T13:01:00Z">
                <w:pPr>
                  <w:pStyle w:val="ListParagraph"/>
                  <w:ind w:left="0"/>
                  <w:jc w:val="center"/>
                </w:pPr>
              </w:pPrChange>
            </w:pPr>
            <w:ins w:id="63534" w:author="pete jones" w:date="2022-01-04T12:37:00Z">
              <w:r w:rsidRPr="00FF6A71">
                <w:rPr>
                  <w:rFonts w:cs="Calibri"/>
                  <w:color w:val="000000"/>
                </w:rPr>
                <w:t>17.64</w:t>
              </w:r>
            </w:ins>
          </w:p>
        </w:tc>
      </w:tr>
    </w:tbl>
    <w:p w14:paraId="76FF8E11" w14:textId="3F7A81C4" w:rsidR="00BD0299" w:rsidRPr="00FF6A71" w:rsidRDefault="00BD0299" w:rsidP="00BD0299">
      <w:pPr>
        <w:rPr>
          <w:ins w:id="63535" w:author="pete jones" w:date="2022-01-04T12:37:00Z"/>
          <w:i/>
          <w:iCs/>
        </w:rPr>
      </w:pPr>
      <w:bookmarkStart w:id="63536" w:name="_Hlk90144597"/>
      <w:ins w:id="63537" w:author="pete jones" w:date="2022-01-04T12:37:00Z">
        <w:r w:rsidRPr="00FF6A71">
          <w:rPr>
            <w:i/>
            <w:iCs/>
          </w:rPr>
          <w:t xml:space="preserve">Note: lower average score indicates </w:t>
        </w:r>
      </w:ins>
      <w:ins w:id="63538" w:author="pete jones" w:date="2022-03-30T12:26:00Z">
        <w:r w:rsidR="006E7D7D">
          <w:rPr>
            <w:i/>
            <w:iCs/>
          </w:rPr>
          <w:t xml:space="preserve">a </w:t>
        </w:r>
      </w:ins>
      <w:ins w:id="63539" w:author="pete jones" w:date="2022-01-04T12:37:00Z">
        <w:r w:rsidRPr="00FF6A71">
          <w:rPr>
            <w:i/>
            <w:iCs/>
          </w:rPr>
          <w:t>higher importance</w:t>
        </w:r>
      </w:ins>
    </w:p>
    <w:bookmarkEnd w:id="63536"/>
    <w:p w14:paraId="44FA0C93" w14:textId="77777777" w:rsidR="00BD0299" w:rsidRPr="00FF6A71" w:rsidRDefault="00BD0299" w:rsidP="00BD0299">
      <w:pPr>
        <w:rPr>
          <w:ins w:id="63540" w:author="pete jones" w:date="2022-01-04T12:37:00Z"/>
        </w:rPr>
      </w:pPr>
    </w:p>
    <w:p w14:paraId="47C13A8B" w14:textId="77777777" w:rsidR="00BD0299" w:rsidRPr="00FF6A71" w:rsidRDefault="00BD0299" w:rsidP="00BD0299">
      <w:pPr>
        <w:rPr>
          <w:ins w:id="63541" w:author="pete jones" w:date="2022-01-04T12:37:00Z"/>
        </w:rPr>
      </w:pPr>
    </w:p>
    <w:p w14:paraId="5AEFC9DA" w14:textId="77777777" w:rsidR="00BD0299" w:rsidRPr="00FF6A71" w:rsidRDefault="00BD0299" w:rsidP="00BD0299">
      <w:pPr>
        <w:rPr>
          <w:ins w:id="63542" w:author="pete jones" w:date="2022-01-04T12:37:00Z"/>
        </w:rPr>
      </w:pPr>
    </w:p>
    <w:p w14:paraId="79BC47B1" w14:textId="5EA43C33" w:rsidR="00BD0299" w:rsidRPr="00FF6A71" w:rsidRDefault="00BD0299">
      <w:pPr>
        <w:jc w:val="left"/>
        <w:rPr>
          <w:ins w:id="63543" w:author="pete jones" w:date="2022-01-04T12:37:00Z"/>
        </w:rPr>
        <w:pPrChange w:id="63544" w:author="pete jones" w:date="2022-01-04T13:01:00Z">
          <w:pPr/>
        </w:pPrChange>
      </w:pPr>
      <w:ins w:id="63545" w:author="pete jones" w:date="2022-01-04T12:37:00Z">
        <w:r w:rsidRPr="00FF6A71">
          <w:lastRenderedPageBreak/>
          <w:t xml:space="preserve">Q3.3 </w:t>
        </w:r>
        <w:r w:rsidRPr="00FF6A71">
          <w:br/>
          <w:t xml:space="preserve">Please RANK which content areas </w:t>
        </w:r>
        <w:r w:rsidRPr="00FF6A71">
          <w:rPr>
            <w:b/>
            <w:u w:val="single"/>
          </w:rPr>
          <w:t>you believe to be “most critical”</w:t>
        </w:r>
        <w:r w:rsidRPr="00FF6A71">
          <w:t xml:space="preserve"> for future graduates entering the workforce over the next five years. The survey will only collect the top 10 rankings</w:t>
        </w:r>
      </w:ins>
      <w:ins w:id="63546" w:author="pete jones" w:date="2022-04-01T14:48:00Z">
        <w:r w:rsidR="00B2191E">
          <w:t>;</w:t>
        </w:r>
      </w:ins>
      <w:ins w:id="63547" w:author="pete jones" w:date="2022-01-04T12:37:00Z">
        <w:r w:rsidRPr="00FF6A71">
          <w:t xml:space="preserve"> therefore</w:t>
        </w:r>
      </w:ins>
      <w:ins w:id="63548" w:author="pete jones" w:date="2022-04-01T14:48:00Z">
        <w:r w:rsidR="00B2191E">
          <w:t>,</w:t>
        </w:r>
      </w:ins>
      <w:ins w:id="63549" w:author="pete jones" w:date="2022-01-04T12:37:00Z">
        <w:r w:rsidRPr="00FF6A71">
          <w:t xml:space="preserve"> there is no need to rank all 20 areas  </w:t>
        </w:r>
        <w:r w:rsidRPr="00FF6A71">
          <w:br/>
        </w:r>
        <w:r w:rsidRPr="00FF6A71">
          <w:rPr>
            <w:i/>
          </w:rPr>
          <w:t>(You can use drag and drop to reorder the list)</w:t>
        </w:r>
        <w:r w:rsidRPr="00FF6A71">
          <w:t xml:space="preserve">  </w:t>
        </w:r>
        <w:r w:rsidRPr="00FF6A71">
          <w:br/>
          <w:t xml:space="preserve">* Indicates an applied skill </w:t>
        </w:r>
      </w:ins>
    </w:p>
    <w:tbl>
      <w:tblPr>
        <w:tblStyle w:val="TableGrid"/>
        <w:tblW w:w="0" w:type="auto"/>
        <w:tblInd w:w="720" w:type="dxa"/>
        <w:tblLook w:val="04A0" w:firstRow="1" w:lastRow="0" w:firstColumn="1" w:lastColumn="0" w:noHBand="0" w:noVBand="1"/>
      </w:tblPr>
      <w:tblGrid>
        <w:gridCol w:w="6221"/>
        <w:gridCol w:w="1133"/>
      </w:tblGrid>
      <w:tr w:rsidR="00BD0299" w:rsidRPr="00FF6A71" w14:paraId="5C19B7A1" w14:textId="77777777" w:rsidTr="00015922">
        <w:trPr>
          <w:ins w:id="63550" w:author="pete jones" w:date="2022-01-04T12:37:00Z"/>
        </w:trPr>
        <w:tc>
          <w:tcPr>
            <w:tcW w:w="6221" w:type="dxa"/>
          </w:tcPr>
          <w:p w14:paraId="47174AD6" w14:textId="77777777" w:rsidR="00BD0299" w:rsidRPr="00FF6A71" w:rsidRDefault="00BD0299">
            <w:pPr>
              <w:pStyle w:val="ListParagraph"/>
              <w:spacing w:before="0" w:after="0" w:line="240" w:lineRule="auto"/>
              <w:ind w:left="0"/>
              <w:jc w:val="center"/>
              <w:rPr>
                <w:ins w:id="63551" w:author="pete jones" w:date="2022-01-04T12:37:00Z"/>
                <w:b/>
                <w:bCs/>
              </w:rPr>
              <w:pPrChange w:id="63552" w:author="pete jones" w:date="2022-01-04T13:01:00Z">
                <w:pPr>
                  <w:pStyle w:val="ListParagraph"/>
                  <w:ind w:left="0"/>
                  <w:jc w:val="center"/>
                </w:pPr>
              </w:pPrChange>
            </w:pPr>
            <w:ins w:id="63553" w:author="pete jones" w:date="2022-01-04T12:37:00Z">
              <w:r w:rsidRPr="00FF6A71">
                <w:rPr>
                  <w:b/>
                  <w:bCs/>
                </w:rPr>
                <w:t>Skill</w:t>
              </w:r>
            </w:ins>
          </w:p>
        </w:tc>
        <w:tc>
          <w:tcPr>
            <w:tcW w:w="1133" w:type="dxa"/>
          </w:tcPr>
          <w:p w14:paraId="639EBF31" w14:textId="77777777" w:rsidR="00BD0299" w:rsidRPr="00FF6A71" w:rsidRDefault="00BD0299">
            <w:pPr>
              <w:pStyle w:val="ListParagraph"/>
              <w:spacing w:before="0" w:after="0" w:line="240" w:lineRule="auto"/>
              <w:ind w:left="0"/>
              <w:jc w:val="center"/>
              <w:rPr>
                <w:ins w:id="63554" w:author="pete jones" w:date="2022-01-04T12:37:00Z"/>
                <w:b/>
                <w:bCs/>
              </w:rPr>
              <w:pPrChange w:id="63555" w:author="pete jones" w:date="2022-01-04T13:01:00Z">
                <w:pPr>
                  <w:pStyle w:val="ListParagraph"/>
                  <w:ind w:left="0"/>
                  <w:jc w:val="center"/>
                </w:pPr>
              </w:pPrChange>
            </w:pPr>
            <w:ins w:id="63556" w:author="pete jones" w:date="2022-01-04T12:37:00Z">
              <w:r w:rsidRPr="00FF6A71">
                <w:rPr>
                  <w:b/>
                  <w:bCs/>
                </w:rPr>
                <w:t>Count</w:t>
              </w:r>
            </w:ins>
          </w:p>
        </w:tc>
      </w:tr>
      <w:tr w:rsidR="00BD0299" w:rsidRPr="00FF6A71" w14:paraId="562F917F" w14:textId="77777777" w:rsidTr="00015922">
        <w:trPr>
          <w:ins w:id="63557" w:author="pete jones" w:date="2022-01-04T12:37:00Z"/>
        </w:trPr>
        <w:tc>
          <w:tcPr>
            <w:tcW w:w="6221" w:type="dxa"/>
            <w:tcBorders>
              <w:top w:val="single" w:sz="4" w:space="0" w:color="auto"/>
              <w:left w:val="single" w:sz="4" w:space="0" w:color="auto"/>
              <w:bottom w:val="single" w:sz="4" w:space="0" w:color="auto"/>
              <w:right w:val="single" w:sz="4" w:space="0" w:color="auto"/>
            </w:tcBorders>
            <w:shd w:val="clear" w:color="auto" w:fill="auto"/>
            <w:vAlign w:val="bottom"/>
          </w:tcPr>
          <w:p w14:paraId="61A68CDA" w14:textId="77777777" w:rsidR="00BD0299" w:rsidRPr="00FF6A71" w:rsidRDefault="00BD0299">
            <w:pPr>
              <w:pStyle w:val="ListParagraph"/>
              <w:spacing w:before="0" w:after="0" w:line="240" w:lineRule="auto"/>
              <w:ind w:left="0"/>
              <w:rPr>
                <w:ins w:id="63558" w:author="pete jones" w:date="2022-01-04T12:37:00Z"/>
              </w:rPr>
              <w:pPrChange w:id="63559" w:author="pete jones" w:date="2022-01-04T13:01:00Z">
                <w:pPr>
                  <w:pStyle w:val="ListParagraph"/>
                  <w:ind w:left="0"/>
                </w:pPr>
              </w:pPrChange>
            </w:pPr>
            <w:ins w:id="63560" w:author="pete jones" w:date="2022-01-04T12:37:00Z">
              <w:r w:rsidRPr="00FF6A71">
                <w:rPr>
                  <w:rFonts w:cs="Calibri"/>
                  <w:color w:val="000000"/>
                </w:rPr>
                <w:t>Critical Thinking/Problem Solving*</w:t>
              </w:r>
            </w:ins>
          </w:p>
        </w:tc>
        <w:tc>
          <w:tcPr>
            <w:tcW w:w="1133" w:type="dxa"/>
            <w:tcBorders>
              <w:top w:val="single" w:sz="4" w:space="0" w:color="auto"/>
              <w:left w:val="nil"/>
              <w:bottom w:val="single" w:sz="4" w:space="0" w:color="auto"/>
              <w:right w:val="single" w:sz="4" w:space="0" w:color="auto"/>
            </w:tcBorders>
            <w:shd w:val="clear" w:color="auto" w:fill="auto"/>
            <w:vAlign w:val="bottom"/>
          </w:tcPr>
          <w:p w14:paraId="4D768094" w14:textId="77777777" w:rsidR="00BD0299" w:rsidRPr="00FF6A71" w:rsidRDefault="00BD0299">
            <w:pPr>
              <w:pStyle w:val="ListParagraph"/>
              <w:spacing w:before="0" w:after="0" w:line="240" w:lineRule="auto"/>
              <w:ind w:left="0"/>
              <w:jc w:val="center"/>
              <w:rPr>
                <w:ins w:id="63561" w:author="pete jones" w:date="2022-01-04T12:37:00Z"/>
              </w:rPr>
              <w:pPrChange w:id="63562" w:author="pete jones" w:date="2022-01-04T13:01:00Z">
                <w:pPr>
                  <w:pStyle w:val="ListParagraph"/>
                  <w:ind w:left="0"/>
                  <w:jc w:val="center"/>
                </w:pPr>
              </w:pPrChange>
            </w:pPr>
            <w:ins w:id="63563" w:author="pete jones" w:date="2022-01-04T12:37:00Z">
              <w:r w:rsidRPr="00FF6A71">
                <w:rPr>
                  <w:rFonts w:cs="Calibri"/>
                  <w:color w:val="000000"/>
                </w:rPr>
                <w:t>2.33</w:t>
              </w:r>
            </w:ins>
          </w:p>
        </w:tc>
      </w:tr>
      <w:tr w:rsidR="00BD0299" w:rsidRPr="00FF6A71" w14:paraId="63265477" w14:textId="77777777" w:rsidTr="00015922">
        <w:trPr>
          <w:ins w:id="63564"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79ED85E8" w14:textId="77777777" w:rsidR="00BD0299" w:rsidRPr="00FF6A71" w:rsidRDefault="00BD0299">
            <w:pPr>
              <w:pStyle w:val="ListParagraph"/>
              <w:spacing w:before="0" w:after="0" w:line="240" w:lineRule="auto"/>
              <w:ind w:left="0"/>
              <w:rPr>
                <w:ins w:id="63565" w:author="pete jones" w:date="2022-01-04T12:37:00Z"/>
              </w:rPr>
              <w:pPrChange w:id="63566" w:author="pete jones" w:date="2022-01-04T13:01:00Z">
                <w:pPr>
                  <w:pStyle w:val="ListParagraph"/>
                  <w:ind w:left="0"/>
                </w:pPr>
              </w:pPrChange>
            </w:pPr>
            <w:ins w:id="63567" w:author="pete jones" w:date="2022-01-04T12:37:00Z">
              <w:r w:rsidRPr="00FF6A71">
                <w:rPr>
                  <w:rFonts w:cs="Calibri"/>
                  <w:color w:val="000000"/>
                </w:rPr>
                <w:t>Teamwork/Collaboration*</w:t>
              </w:r>
            </w:ins>
          </w:p>
        </w:tc>
        <w:tc>
          <w:tcPr>
            <w:tcW w:w="1133" w:type="dxa"/>
            <w:tcBorders>
              <w:top w:val="nil"/>
              <w:left w:val="nil"/>
              <w:bottom w:val="single" w:sz="4" w:space="0" w:color="auto"/>
              <w:right w:val="single" w:sz="4" w:space="0" w:color="auto"/>
            </w:tcBorders>
            <w:shd w:val="clear" w:color="auto" w:fill="auto"/>
            <w:vAlign w:val="bottom"/>
          </w:tcPr>
          <w:p w14:paraId="28370E24" w14:textId="77777777" w:rsidR="00BD0299" w:rsidRPr="00FF6A71" w:rsidRDefault="00BD0299">
            <w:pPr>
              <w:pStyle w:val="ListParagraph"/>
              <w:spacing w:before="0" w:after="0" w:line="240" w:lineRule="auto"/>
              <w:ind w:left="0"/>
              <w:jc w:val="center"/>
              <w:rPr>
                <w:ins w:id="63568" w:author="pete jones" w:date="2022-01-04T12:37:00Z"/>
              </w:rPr>
              <w:pPrChange w:id="63569" w:author="pete jones" w:date="2022-01-04T13:01:00Z">
                <w:pPr>
                  <w:pStyle w:val="ListParagraph"/>
                  <w:ind w:left="0"/>
                  <w:jc w:val="center"/>
                </w:pPr>
              </w:pPrChange>
            </w:pPr>
            <w:ins w:id="63570" w:author="pete jones" w:date="2022-01-04T12:37:00Z">
              <w:r w:rsidRPr="00FF6A71">
                <w:rPr>
                  <w:rFonts w:cs="Calibri"/>
                  <w:color w:val="000000"/>
                </w:rPr>
                <w:t>4.17</w:t>
              </w:r>
            </w:ins>
          </w:p>
        </w:tc>
      </w:tr>
      <w:tr w:rsidR="00BD0299" w:rsidRPr="00FF6A71" w14:paraId="262B9AFA" w14:textId="77777777" w:rsidTr="00015922">
        <w:trPr>
          <w:ins w:id="63571"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50834DD1" w14:textId="77777777" w:rsidR="00BD0299" w:rsidRPr="00FF6A71" w:rsidRDefault="00BD0299">
            <w:pPr>
              <w:pStyle w:val="ListParagraph"/>
              <w:spacing w:before="0" w:after="0" w:line="240" w:lineRule="auto"/>
              <w:ind w:left="0"/>
              <w:rPr>
                <w:ins w:id="63572" w:author="pete jones" w:date="2022-01-04T12:37:00Z"/>
              </w:rPr>
              <w:pPrChange w:id="63573" w:author="pete jones" w:date="2022-01-04T13:01:00Z">
                <w:pPr>
                  <w:pStyle w:val="ListParagraph"/>
                  <w:ind w:left="0"/>
                </w:pPr>
              </w:pPrChange>
            </w:pPr>
            <w:ins w:id="63574" w:author="pete jones" w:date="2022-01-04T12:37:00Z">
              <w:r w:rsidRPr="00FF6A71">
                <w:rPr>
                  <w:rFonts w:cs="Calibri"/>
                  <w:color w:val="000000"/>
                </w:rPr>
                <w:t>Information Technology Application*</w:t>
              </w:r>
            </w:ins>
          </w:p>
        </w:tc>
        <w:tc>
          <w:tcPr>
            <w:tcW w:w="1133" w:type="dxa"/>
            <w:tcBorders>
              <w:top w:val="nil"/>
              <w:left w:val="nil"/>
              <w:bottom w:val="single" w:sz="4" w:space="0" w:color="auto"/>
              <w:right w:val="single" w:sz="4" w:space="0" w:color="auto"/>
            </w:tcBorders>
            <w:shd w:val="clear" w:color="auto" w:fill="auto"/>
            <w:vAlign w:val="bottom"/>
          </w:tcPr>
          <w:p w14:paraId="584D3D0A" w14:textId="77777777" w:rsidR="00BD0299" w:rsidRPr="00FF6A71" w:rsidRDefault="00BD0299">
            <w:pPr>
              <w:pStyle w:val="ListParagraph"/>
              <w:spacing w:before="0" w:after="0" w:line="240" w:lineRule="auto"/>
              <w:ind w:left="0"/>
              <w:jc w:val="center"/>
              <w:rPr>
                <w:ins w:id="63575" w:author="pete jones" w:date="2022-01-04T12:37:00Z"/>
              </w:rPr>
              <w:pPrChange w:id="63576" w:author="pete jones" w:date="2022-01-04T13:01:00Z">
                <w:pPr>
                  <w:pStyle w:val="ListParagraph"/>
                  <w:ind w:left="0"/>
                  <w:jc w:val="center"/>
                </w:pPr>
              </w:pPrChange>
            </w:pPr>
            <w:ins w:id="63577" w:author="pete jones" w:date="2022-01-04T12:37:00Z">
              <w:r w:rsidRPr="00FF6A71">
                <w:rPr>
                  <w:rFonts w:cs="Calibri"/>
                  <w:color w:val="000000"/>
                </w:rPr>
                <w:t>4.58</w:t>
              </w:r>
            </w:ins>
          </w:p>
        </w:tc>
      </w:tr>
      <w:tr w:rsidR="00BD0299" w:rsidRPr="00FF6A71" w14:paraId="7F2AC244" w14:textId="77777777" w:rsidTr="00015922">
        <w:trPr>
          <w:ins w:id="63578"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71E52356" w14:textId="77777777" w:rsidR="00BD0299" w:rsidRPr="00FF6A71" w:rsidRDefault="00BD0299">
            <w:pPr>
              <w:pStyle w:val="ListParagraph"/>
              <w:spacing w:before="0" w:after="0" w:line="240" w:lineRule="auto"/>
              <w:ind w:left="0"/>
              <w:rPr>
                <w:ins w:id="63579" w:author="pete jones" w:date="2022-01-04T12:37:00Z"/>
              </w:rPr>
              <w:pPrChange w:id="63580" w:author="pete jones" w:date="2022-01-04T13:01:00Z">
                <w:pPr>
                  <w:pStyle w:val="ListParagraph"/>
                  <w:ind w:left="0"/>
                </w:pPr>
              </w:pPrChange>
            </w:pPr>
            <w:ins w:id="63581" w:author="pete jones" w:date="2022-01-04T12:37:00Z">
              <w:r w:rsidRPr="00FF6A71">
                <w:rPr>
                  <w:rFonts w:cs="Calibri"/>
                  <w:color w:val="000000"/>
                </w:rPr>
                <w:t>Creativity/Innovation*</w:t>
              </w:r>
            </w:ins>
          </w:p>
        </w:tc>
        <w:tc>
          <w:tcPr>
            <w:tcW w:w="1133" w:type="dxa"/>
            <w:tcBorders>
              <w:top w:val="nil"/>
              <w:left w:val="nil"/>
              <w:bottom w:val="single" w:sz="4" w:space="0" w:color="auto"/>
              <w:right w:val="single" w:sz="4" w:space="0" w:color="auto"/>
            </w:tcBorders>
            <w:shd w:val="clear" w:color="auto" w:fill="auto"/>
            <w:vAlign w:val="bottom"/>
          </w:tcPr>
          <w:p w14:paraId="7E89951F" w14:textId="77777777" w:rsidR="00BD0299" w:rsidRPr="00FF6A71" w:rsidRDefault="00BD0299">
            <w:pPr>
              <w:pStyle w:val="ListParagraph"/>
              <w:spacing w:before="0" w:after="0" w:line="240" w:lineRule="auto"/>
              <w:ind w:left="0"/>
              <w:jc w:val="center"/>
              <w:rPr>
                <w:ins w:id="63582" w:author="pete jones" w:date="2022-01-04T12:37:00Z"/>
              </w:rPr>
              <w:pPrChange w:id="63583" w:author="pete jones" w:date="2022-01-04T13:01:00Z">
                <w:pPr>
                  <w:pStyle w:val="ListParagraph"/>
                  <w:ind w:left="0"/>
                  <w:jc w:val="center"/>
                </w:pPr>
              </w:pPrChange>
            </w:pPr>
            <w:ins w:id="63584" w:author="pete jones" w:date="2022-01-04T12:37:00Z">
              <w:r w:rsidRPr="00FF6A71">
                <w:rPr>
                  <w:rFonts w:cs="Calibri"/>
                  <w:color w:val="000000"/>
                </w:rPr>
                <w:t>4.83</w:t>
              </w:r>
            </w:ins>
          </w:p>
        </w:tc>
      </w:tr>
      <w:tr w:rsidR="00BD0299" w:rsidRPr="00FF6A71" w14:paraId="1ABCD255" w14:textId="77777777" w:rsidTr="00015922">
        <w:trPr>
          <w:ins w:id="63585"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266B9C39" w14:textId="77777777" w:rsidR="00BD0299" w:rsidRPr="00FF6A71" w:rsidRDefault="00BD0299">
            <w:pPr>
              <w:pStyle w:val="ListParagraph"/>
              <w:spacing w:before="0" w:after="0" w:line="240" w:lineRule="auto"/>
              <w:ind w:left="0"/>
              <w:rPr>
                <w:ins w:id="63586" w:author="pete jones" w:date="2022-01-04T12:37:00Z"/>
              </w:rPr>
              <w:pPrChange w:id="63587" w:author="pete jones" w:date="2022-01-04T13:01:00Z">
                <w:pPr>
                  <w:pStyle w:val="ListParagraph"/>
                  <w:ind w:left="0"/>
                </w:pPr>
              </w:pPrChange>
            </w:pPr>
            <w:ins w:id="63588" w:author="pete jones" w:date="2022-01-04T12:37:00Z">
              <w:r w:rsidRPr="00FF6A71">
                <w:rPr>
                  <w:rFonts w:cs="Calibri"/>
                  <w:color w:val="000000"/>
                </w:rPr>
                <w:t>Professionalism/Work Ethic*</w:t>
              </w:r>
            </w:ins>
          </w:p>
        </w:tc>
        <w:tc>
          <w:tcPr>
            <w:tcW w:w="1133" w:type="dxa"/>
            <w:tcBorders>
              <w:top w:val="nil"/>
              <w:left w:val="nil"/>
              <w:bottom w:val="single" w:sz="4" w:space="0" w:color="auto"/>
              <w:right w:val="single" w:sz="4" w:space="0" w:color="auto"/>
            </w:tcBorders>
            <w:shd w:val="clear" w:color="auto" w:fill="auto"/>
            <w:vAlign w:val="bottom"/>
          </w:tcPr>
          <w:p w14:paraId="0954F161" w14:textId="77777777" w:rsidR="00BD0299" w:rsidRPr="00FF6A71" w:rsidRDefault="00BD0299">
            <w:pPr>
              <w:pStyle w:val="ListParagraph"/>
              <w:spacing w:before="0" w:after="0" w:line="240" w:lineRule="auto"/>
              <w:ind w:left="0"/>
              <w:jc w:val="center"/>
              <w:rPr>
                <w:ins w:id="63589" w:author="pete jones" w:date="2022-01-04T12:37:00Z"/>
              </w:rPr>
              <w:pPrChange w:id="63590" w:author="pete jones" w:date="2022-01-04T13:01:00Z">
                <w:pPr>
                  <w:pStyle w:val="ListParagraph"/>
                  <w:ind w:left="0"/>
                  <w:jc w:val="center"/>
                </w:pPr>
              </w:pPrChange>
            </w:pPr>
            <w:ins w:id="63591" w:author="pete jones" w:date="2022-01-04T12:37:00Z">
              <w:r w:rsidRPr="00FF6A71">
                <w:rPr>
                  <w:rFonts w:cs="Calibri"/>
                  <w:color w:val="000000"/>
                </w:rPr>
                <w:t>7.17</w:t>
              </w:r>
            </w:ins>
          </w:p>
        </w:tc>
      </w:tr>
      <w:tr w:rsidR="00BD0299" w:rsidRPr="00FF6A71" w14:paraId="2A912B7E" w14:textId="77777777" w:rsidTr="00015922">
        <w:trPr>
          <w:ins w:id="63592"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58DDD447" w14:textId="77777777" w:rsidR="00BD0299" w:rsidRPr="00FF6A71" w:rsidRDefault="00BD0299">
            <w:pPr>
              <w:pStyle w:val="ListParagraph"/>
              <w:spacing w:before="0" w:after="0" w:line="240" w:lineRule="auto"/>
              <w:ind w:left="0"/>
              <w:rPr>
                <w:ins w:id="63593" w:author="pete jones" w:date="2022-01-04T12:37:00Z"/>
              </w:rPr>
              <w:pPrChange w:id="63594" w:author="pete jones" w:date="2022-01-04T13:01:00Z">
                <w:pPr>
                  <w:pStyle w:val="ListParagraph"/>
                  <w:ind w:left="0"/>
                </w:pPr>
              </w:pPrChange>
            </w:pPr>
            <w:ins w:id="63595" w:author="pete jones" w:date="2022-01-04T12:37:00Z">
              <w:r w:rsidRPr="00FF6A71">
                <w:rPr>
                  <w:rFonts w:cs="Calibri"/>
                  <w:color w:val="000000"/>
                </w:rPr>
                <w:t>Lifelong Learning/Self Direction*</w:t>
              </w:r>
            </w:ins>
          </w:p>
        </w:tc>
        <w:tc>
          <w:tcPr>
            <w:tcW w:w="1133" w:type="dxa"/>
            <w:tcBorders>
              <w:top w:val="nil"/>
              <w:left w:val="nil"/>
              <w:bottom w:val="single" w:sz="4" w:space="0" w:color="auto"/>
              <w:right w:val="single" w:sz="4" w:space="0" w:color="auto"/>
            </w:tcBorders>
            <w:shd w:val="clear" w:color="auto" w:fill="auto"/>
            <w:vAlign w:val="bottom"/>
          </w:tcPr>
          <w:p w14:paraId="512599FC" w14:textId="77777777" w:rsidR="00BD0299" w:rsidRPr="00FF6A71" w:rsidRDefault="00BD0299">
            <w:pPr>
              <w:pStyle w:val="ListParagraph"/>
              <w:spacing w:before="0" w:after="0" w:line="240" w:lineRule="auto"/>
              <w:ind w:left="0"/>
              <w:jc w:val="center"/>
              <w:rPr>
                <w:ins w:id="63596" w:author="pete jones" w:date="2022-01-04T12:37:00Z"/>
              </w:rPr>
              <w:pPrChange w:id="63597" w:author="pete jones" w:date="2022-01-04T13:01:00Z">
                <w:pPr>
                  <w:pStyle w:val="ListParagraph"/>
                  <w:ind w:left="0"/>
                  <w:jc w:val="center"/>
                </w:pPr>
              </w:pPrChange>
            </w:pPr>
            <w:ins w:id="63598" w:author="pete jones" w:date="2022-01-04T12:37:00Z">
              <w:r w:rsidRPr="00FF6A71">
                <w:rPr>
                  <w:rFonts w:cs="Calibri"/>
                  <w:color w:val="000000"/>
                </w:rPr>
                <w:t>7.33</w:t>
              </w:r>
            </w:ins>
          </w:p>
        </w:tc>
      </w:tr>
      <w:tr w:rsidR="00BD0299" w:rsidRPr="00FF6A71" w14:paraId="168CBCE2" w14:textId="77777777" w:rsidTr="00015922">
        <w:trPr>
          <w:ins w:id="63599"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1E3E5D89" w14:textId="77777777" w:rsidR="00BD0299" w:rsidRPr="00FF6A71" w:rsidRDefault="00BD0299">
            <w:pPr>
              <w:pStyle w:val="ListParagraph"/>
              <w:spacing w:before="0" w:after="0" w:line="240" w:lineRule="auto"/>
              <w:ind w:left="0"/>
              <w:rPr>
                <w:ins w:id="63600" w:author="pete jones" w:date="2022-01-04T12:37:00Z"/>
              </w:rPr>
              <w:pPrChange w:id="63601" w:author="pete jones" w:date="2022-01-04T13:01:00Z">
                <w:pPr>
                  <w:pStyle w:val="ListParagraph"/>
                  <w:ind w:left="0"/>
                </w:pPr>
              </w:pPrChange>
            </w:pPr>
            <w:ins w:id="63602" w:author="pete jones" w:date="2022-01-04T12:37:00Z">
              <w:r w:rsidRPr="00FF6A71">
                <w:rPr>
                  <w:rFonts w:cs="Calibri"/>
                  <w:color w:val="000000"/>
                </w:rPr>
                <w:t>Oral Communications*</w:t>
              </w:r>
            </w:ins>
          </w:p>
        </w:tc>
        <w:tc>
          <w:tcPr>
            <w:tcW w:w="1133" w:type="dxa"/>
            <w:tcBorders>
              <w:top w:val="nil"/>
              <w:left w:val="nil"/>
              <w:bottom w:val="single" w:sz="4" w:space="0" w:color="auto"/>
              <w:right w:val="single" w:sz="4" w:space="0" w:color="auto"/>
            </w:tcBorders>
            <w:shd w:val="clear" w:color="auto" w:fill="auto"/>
            <w:vAlign w:val="bottom"/>
          </w:tcPr>
          <w:p w14:paraId="599725A9" w14:textId="77777777" w:rsidR="00BD0299" w:rsidRPr="00FF6A71" w:rsidRDefault="00BD0299">
            <w:pPr>
              <w:pStyle w:val="ListParagraph"/>
              <w:spacing w:before="0" w:after="0" w:line="240" w:lineRule="auto"/>
              <w:ind w:left="0"/>
              <w:jc w:val="center"/>
              <w:rPr>
                <w:ins w:id="63603" w:author="pete jones" w:date="2022-01-04T12:37:00Z"/>
              </w:rPr>
              <w:pPrChange w:id="63604" w:author="pete jones" w:date="2022-01-04T13:01:00Z">
                <w:pPr>
                  <w:pStyle w:val="ListParagraph"/>
                  <w:ind w:left="0"/>
                  <w:jc w:val="center"/>
                </w:pPr>
              </w:pPrChange>
            </w:pPr>
            <w:ins w:id="63605" w:author="pete jones" w:date="2022-01-04T12:37:00Z">
              <w:r w:rsidRPr="00FF6A71">
                <w:rPr>
                  <w:rFonts w:cs="Calibri"/>
                  <w:color w:val="000000"/>
                </w:rPr>
                <w:t>7.83</w:t>
              </w:r>
            </w:ins>
          </w:p>
        </w:tc>
      </w:tr>
      <w:tr w:rsidR="00BD0299" w:rsidRPr="00FF6A71" w14:paraId="22EB55B5" w14:textId="77777777" w:rsidTr="00015922">
        <w:trPr>
          <w:ins w:id="63606"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3036E093" w14:textId="77777777" w:rsidR="00BD0299" w:rsidRPr="00FF6A71" w:rsidRDefault="00BD0299">
            <w:pPr>
              <w:pStyle w:val="ListParagraph"/>
              <w:spacing w:before="0" w:after="0" w:line="240" w:lineRule="auto"/>
              <w:ind w:left="0"/>
              <w:rPr>
                <w:ins w:id="63607" w:author="pete jones" w:date="2022-01-04T12:37:00Z"/>
              </w:rPr>
              <w:pPrChange w:id="63608" w:author="pete jones" w:date="2022-01-04T13:01:00Z">
                <w:pPr>
                  <w:pStyle w:val="ListParagraph"/>
                  <w:ind w:left="0"/>
                </w:pPr>
              </w:pPrChange>
            </w:pPr>
            <w:ins w:id="63609" w:author="pete jones" w:date="2022-01-04T12:37:00Z">
              <w:r w:rsidRPr="00FF6A71">
                <w:rPr>
                  <w:rFonts w:cs="Calibri"/>
                  <w:color w:val="000000"/>
                </w:rPr>
                <w:t>Ethics/Social Responsibility*</w:t>
              </w:r>
            </w:ins>
          </w:p>
        </w:tc>
        <w:tc>
          <w:tcPr>
            <w:tcW w:w="1133" w:type="dxa"/>
            <w:tcBorders>
              <w:top w:val="nil"/>
              <w:left w:val="nil"/>
              <w:bottom w:val="single" w:sz="4" w:space="0" w:color="auto"/>
              <w:right w:val="single" w:sz="4" w:space="0" w:color="auto"/>
            </w:tcBorders>
            <w:shd w:val="clear" w:color="auto" w:fill="auto"/>
            <w:vAlign w:val="bottom"/>
          </w:tcPr>
          <w:p w14:paraId="44524344" w14:textId="77777777" w:rsidR="00BD0299" w:rsidRPr="00FF6A71" w:rsidRDefault="00BD0299">
            <w:pPr>
              <w:pStyle w:val="ListParagraph"/>
              <w:spacing w:before="0" w:after="0" w:line="240" w:lineRule="auto"/>
              <w:ind w:left="0"/>
              <w:jc w:val="center"/>
              <w:rPr>
                <w:ins w:id="63610" w:author="pete jones" w:date="2022-01-04T12:37:00Z"/>
              </w:rPr>
              <w:pPrChange w:id="63611" w:author="pete jones" w:date="2022-01-04T13:01:00Z">
                <w:pPr>
                  <w:pStyle w:val="ListParagraph"/>
                  <w:ind w:left="0"/>
                  <w:jc w:val="center"/>
                </w:pPr>
              </w:pPrChange>
            </w:pPr>
            <w:ins w:id="63612" w:author="pete jones" w:date="2022-01-04T12:37:00Z">
              <w:r w:rsidRPr="00FF6A71">
                <w:rPr>
                  <w:rFonts w:cs="Calibri"/>
                  <w:color w:val="000000"/>
                </w:rPr>
                <w:t>8.08</w:t>
              </w:r>
            </w:ins>
          </w:p>
        </w:tc>
      </w:tr>
      <w:tr w:rsidR="00BD0299" w:rsidRPr="00FF6A71" w14:paraId="49723B47" w14:textId="77777777" w:rsidTr="00015922">
        <w:trPr>
          <w:ins w:id="63613"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3943B79A" w14:textId="77777777" w:rsidR="00BD0299" w:rsidRPr="00FF6A71" w:rsidRDefault="00BD0299">
            <w:pPr>
              <w:pStyle w:val="ListParagraph"/>
              <w:spacing w:before="0" w:after="0" w:line="240" w:lineRule="auto"/>
              <w:ind w:left="0"/>
              <w:rPr>
                <w:ins w:id="63614" w:author="pete jones" w:date="2022-01-04T12:37:00Z"/>
              </w:rPr>
              <w:pPrChange w:id="63615" w:author="pete jones" w:date="2022-01-04T13:01:00Z">
                <w:pPr>
                  <w:pStyle w:val="ListParagraph"/>
                  <w:ind w:left="0"/>
                </w:pPr>
              </w:pPrChange>
            </w:pPr>
            <w:ins w:id="63616" w:author="pete jones" w:date="2022-01-04T12:37:00Z">
              <w:r w:rsidRPr="00FF6A71">
                <w:rPr>
                  <w:rFonts w:cs="Calibri"/>
                  <w:color w:val="000000"/>
                </w:rPr>
                <w:t>Written Communications*</w:t>
              </w:r>
            </w:ins>
          </w:p>
        </w:tc>
        <w:tc>
          <w:tcPr>
            <w:tcW w:w="1133" w:type="dxa"/>
            <w:tcBorders>
              <w:top w:val="nil"/>
              <w:left w:val="nil"/>
              <w:bottom w:val="single" w:sz="4" w:space="0" w:color="auto"/>
              <w:right w:val="single" w:sz="4" w:space="0" w:color="auto"/>
            </w:tcBorders>
            <w:shd w:val="clear" w:color="auto" w:fill="auto"/>
            <w:vAlign w:val="bottom"/>
          </w:tcPr>
          <w:p w14:paraId="75E76748" w14:textId="77777777" w:rsidR="00BD0299" w:rsidRPr="00FF6A71" w:rsidRDefault="00BD0299">
            <w:pPr>
              <w:pStyle w:val="ListParagraph"/>
              <w:spacing w:before="0" w:after="0" w:line="240" w:lineRule="auto"/>
              <w:ind w:left="0"/>
              <w:jc w:val="center"/>
              <w:rPr>
                <w:ins w:id="63617" w:author="pete jones" w:date="2022-01-04T12:37:00Z"/>
              </w:rPr>
              <w:pPrChange w:id="63618" w:author="pete jones" w:date="2022-01-04T13:01:00Z">
                <w:pPr>
                  <w:pStyle w:val="ListParagraph"/>
                  <w:ind w:left="0"/>
                  <w:jc w:val="center"/>
                </w:pPr>
              </w:pPrChange>
            </w:pPr>
            <w:ins w:id="63619" w:author="pete jones" w:date="2022-01-04T12:37:00Z">
              <w:r w:rsidRPr="00FF6A71">
                <w:rPr>
                  <w:rFonts w:cs="Calibri"/>
                  <w:color w:val="000000"/>
                </w:rPr>
                <w:t>8.25</w:t>
              </w:r>
            </w:ins>
          </w:p>
        </w:tc>
      </w:tr>
      <w:tr w:rsidR="00BD0299" w:rsidRPr="00FF6A71" w14:paraId="2B05BA33" w14:textId="77777777" w:rsidTr="00015922">
        <w:trPr>
          <w:ins w:id="63620"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3E58F207" w14:textId="77777777" w:rsidR="00BD0299" w:rsidRPr="00FF6A71" w:rsidRDefault="00BD0299">
            <w:pPr>
              <w:pStyle w:val="ListParagraph"/>
              <w:spacing w:before="0" w:after="0" w:line="240" w:lineRule="auto"/>
              <w:ind w:left="0"/>
              <w:rPr>
                <w:ins w:id="63621" w:author="pete jones" w:date="2022-01-04T12:37:00Z"/>
              </w:rPr>
              <w:pPrChange w:id="63622" w:author="pete jones" w:date="2022-01-04T13:01:00Z">
                <w:pPr>
                  <w:pStyle w:val="ListParagraph"/>
                  <w:ind w:left="0"/>
                </w:pPr>
              </w:pPrChange>
            </w:pPr>
            <w:ins w:id="63623" w:author="pete jones" w:date="2022-01-04T12:37:00Z">
              <w:r w:rsidRPr="00FF6A71">
                <w:rPr>
                  <w:rFonts w:cs="Calibri"/>
                  <w:color w:val="000000"/>
                </w:rPr>
                <w:t>Leadership*</w:t>
              </w:r>
            </w:ins>
          </w:p>
        </w:tc>
        <w:tc>
          <w:tcPr>
            <w:tcW w:w="1133" w:type="dxa"/>
            <w:tcBorders>
              <w:top w:val="nil"/>
              <w:left w:val="nil"/>
              <w:bottom w:val="single" w:sz="4" w:space="0" w:color="auto"/>
              <w:right w:val="single" w:sz="4" w:space="0" w:color="auto"/>
            </w:tcBorders>
            <w:shd w:val="clear" w:color="auto" w:fill="auto"/>
            <w:vAlign w:val="bottom"/>
          </w:tcPr>
          <w:p w14:paraId="7549CB36" w14:textId="77777777" w:rsidR="00BD0299" w:rsidRPr="00FF6A71" w:rsidRDefault="00BD0299">
            <w:pPr>
              <w:pStyle w:val="ListParagraph"/>
              <w:spacing w:before="0" w:after="0" w:line="240" w:lineRule="auto"/>
              <w:ind w:left="0"/>
              <w:jc w:val="center"/>
              <w:rPr>
                <w:ins w:id="63624" w:author="pete jones" w:date="2022-01-04T12:37:00Z"/>
              </w:rPr>
              <w:pPrChange w:id="63625" w:author="pete jones" w:date="2022-01-04T13:01:00Z">
                <w:pPr>
                  <w:pStyle w:val="ListParagraph"/>
                  <w:ind w:left="0"/>
                  <w:jc w:val="center"/>
                </w:pPr>
              </w:pPrChange>
            </w:pPr>
            <w:ins w:id="63626" w:author="pete jones" w:date="2022-01-04T12:37:00Z">
              <w:r w:rsidRPr="00FF6A71">
                <w:rPr>
                  <w:rFonts w:cs="Calibri"/>
                  <w:color w:val="000000"/>
                </w:rPr>
                <w:t>8.58</w:t>
              </w:r>
            </w:ins>
          </w:p>
        </w:tc>
      </w:tr>
      <w:tr w:rsidR="00BD0299" w:rsidRPr="00FF6A71" w14:paraId="269B3A23" w14:textId="77777777" w:rsidTr="00015922">
        <w:trPr>
          <w:ins w:id="63627"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15C4F971" w14:textId="77777777" w:rsidR="00BD0299" w:rsidRPr="00FF6A71" w:rsidRDefault="00BD0299">
            <w:pPr>
              <w:pStyle w:val="ListParagraph"/>
              <w:spacing w:before="0" w:after="0" w:line="240" w:lineRule="auto"/>
              <w:ind w:left="0"/>
              <w:rPr>
                <w:ins w:id="63628" w:author="pete jones" w:date="2022-01-04T12:37:00Z"/>
              </w:rPr>
              <w:pPrChange w:id="63629" w:author="pete jones" w:date="2022-01-04T13:01:00Z">
                <w:pPr>
                  <w:pStyle w:val="ListParagraph"/>
                  <w:ind w:left="0"/>
                </w:pPr>
              </w:pPrChange>
            </w:pPr>
            <w:ins w:id="63630" w:author="pete jones" w:date="2022-01-04T12:37:00Z">
              <w:r w:rsidRPr="00FF6A71">
                <w:rPr>
                  <w:rFonts w:cs="Calibri"/>
                  <w:color w:val="000000"/>
                </w:rPr>
                <w:t>Diversity*</w:t>
              </w:r>
            </w:ins>
          </w:p>
        </w:tc>
        <w:tc>
          <w:tcPr>
            <w:tcW w:w="1133" w:type="dxa"/>
            <w:tcBorders>
              <w:top w:val="nil"/>
              <w:left w:val="nil"/>
              <w:bottom w:val="single" w:sz="4" w:space="0" w:color="auto"/>
              <w:right w:val="single" w:sz="4" w:space="0" w:color="auto"/>
            </w:tcBorders>
            <w:shd w:val="clear" w:color="auto" w:fill="auto"/>
            <w:vAlign w:val="bottom"/>
          </w:tcPr>
          <w:p w14:paraId="40A21F65" w14:textId="77777777" w:rsidR="00BD0299" w:rsidRPr="00FF6A71" w:rsidRDefault="00BD0299">
            <w:pPr>
              <w:pStyle w:val="ListParagraph"/>
              <w:spacing w:before="0" w:after="0" w:line="240" w:lineRule="auto"/>
              <w:ind w:left="0"/>
              <w:jc w:val="center"/>
              <w:rPr>
                <w:ins w:id="63631" w:author="pete jones" w:date="2022-01-04T12:37:00Z"/>
              </w:rPr>
              <w:pPrChange w:id="63632" w:author="pete jones" w:date="2022-01-04T13:01:00Z">
                <w:pPr>
                  <w:pStyle w:val="ListParagraph"/>
                  <w:ind w:left="0"/>
                  <w:jc w:val="center"/>
                </w:pPr>
              </w:pPrChange>
            </w:pPr>
            <w:ins w:id="63633" w:author="pete jones" w:date="2022-01-04T12:37:00Z">
              <w:r w:rsidRPr="00FF6A71">
                <w:rPr>
                  <w:rFonts w:cs="Calibri"/>
                  <w:color w:val="000000"/>
                </w:rPr>
                <w:t>10.25</w:t>
              </w:r>
            </w:ins>
          </w:p>
        </w:tc>
      </w:tr>
      <w:tr w:rsidR="00BD0299" w:rsidRPr="00FF6A71" w14:paraId="30792AA9" w14:textId="77777777" w:rsidTr="00015922">
        <w:trPr>
          <w:ins w:id="63634"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2C121F64" w14:textId="77777777" w:rsidR="00BD0299" w:rsidRPr="00FF6A71" w:rsidRDefault="00BD0299">
            <w:pPr>
              <w:pStyle w:val="ListParagraph"/>
              <w:spacing w:before="0" w:after="0" w:line="240" w:lineRule="auto"/>
              <w:ind w:left="0"/>
              <w:rPr>
                <w:ins w:id="63635" w:author="pete jones" w:date="2022-01-04T12:37:00Z"/>
              </w:rPr>
              <w:pPrChange w:id="63636" w:author="pete jones" w:date="2022-01-04T13:01:00Z">
                <w:pPr>
                  <w:pStyle w:val="ListParagraph"/>
                  <w:ind w:left="0"/>
                </w:pPr>
              </w:pPrChange>
            </w:pPr>
            <w:ins w:id="63637" w:author="pete jones" w:date="2022-01-04T12:37:00Z">
              <w:r w:rsidRPr="00FF6A71">
                <w:rPr>
                  <w:rFonts w:cs="Calibri"/>
                  <w:color w:val="000000"/>
                </w:rPr>
                <w:t>Mathematics</w:t>
              </w:r>
            </w:ins>
          </w:p>
        </w:tc>
        <w:tc>
          <w:tcPr>
            <w:tcW w:w="1133" w:type="dxa"/>
            <w:tcBorders>
              <w:top w:val="nil"/>
              <w:left w:val="nil"/>
              <w:bottom w:val="single" w:sz="4" w:space="0" w:color="auto"/>
              <w:right w:val="single" w:sz="4" w:space="0" w:color="auto"/>
            </w:tcBorders>
            <w:shd w:val="clear" w:color="auto" w:fill="auto"/>
            <w:vAlign w:val="bottom"/>
          </w:tcPr>
          <w:p w14:paraId="4E4B0E87" w14:textId="77777777" w:rsidR="00BD0299" w:rsidRPr="00FF6A71" w:rsidRDefault="00BD0299">
            <w:pPr>
              <w:pStyle w:val="ListParagraph"/>
              <w:spacing w:before="0" w:after="0" w:line="240" w:lineRule="auto"/>
              <w:ind w:left="0"/>
              <w:jc w:val="center"/>
              <w:rPr>
                <w:ins w:id="63638" w:author="pete jones" w:date="2022-01-04T12:37:00Z"/>
              </w:rPr>
              <w:pPrChange w:id="63639" w:author="pete jones" w:date="2022-01-04T13:01:00Z">
                <w:pPr>
                  <w:pStyle w:val="ListParagraph"/>
                  <w:ind w:left="0"/>
                  <w:jc w:val="center"/>
                </w:pPr>
              </w:pPrChange>
            </w:pPr>
            <w:ins w:id="63640" w:author="pete jones" w:date="2022-01-04T12:37:00Z">
              <w:r w:rsidRPr="00FF6A71">
                <w:rPr>
                  <w:rFonts w:cs="Calibri"/>
                  <w:color w:val="000000"/>
                </w:rPr>
                <w:t>10.50</w:t>
              </w:r>
            </w:ins>
          </w:p>
        </w:tc>
      </w:tr>
      <w:tr w:rsidR="00BD0299" w:rsidRPr="00FF6A71" w14:paraId="586CB168" w14:textId="77777777" w:rsidTr="00015922">
        <w:trPr>
          <w:ins w:id="63641"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3366522A" w14:textId="77777777" w:rsidR="00BD0299" w:rsidRPr="00FF6A71" w:rsidRDefault="00BD0299">
            <w:pPr>
              <w:pStyle w:val="ListParagraph"/>
              <w:spacing w:before="0" w:after="0" w:line="240" w:lineRule="auto"/>
              <w:ind w:left="0"/>
              <w:rPr>
                <w:ins w:id="63642" w:author="pete jones" w:date="2022-01-04T12:37:00Z"/>
              </w:rPr>
              <w:pPrChange w:id="63643" w:author="pete jones" w:date="2022-01-04T13:01:00Z">
                <w:pPr>
                  <w:pStyle w:val="ListParagraph"/>
                  <w:ind w:left="0"/>
                </w:pPr>
              </w:pPrChange>
            </w:pPr>
            <w:ins w:id="63644" w:author="pete jones" w:date="2022-01-04T12:37:00Z">
              <w:r w:rsidRPr="00FF6A71">
                <w:rPr>
                  <w:rFonts w:cs="Calibri"/>
                  <w:color w:val="000000"/>
                </w:rPr>
                <w:t>Foreign Languages</w:t>
              </w:r>
            </w:ins>
          </w:p>
        </w:tc>
        <w:tc>
          <w:tcPr>
            <w:tcW w:w="1133" w:type="dxa"/>
            <w:tcBorders>
              <w:top w:val="nil"/>
              <w:left w:val="nil"/>
              <w:bottom w:val="single" w:sz="4" w:space="0" w:color="auto"/>
              <w:right w:val="single" w:sz="4" w:space="0" w:color="auto"/>
            </w:tcBorders>
            <w:shd w:val="clear" w:color="auto" w:fill="auto"/>
            <w:vAlign w:val="bottom"/>
          </w:tcPr>
          <w:p w14:paraId="776AD4A5" w14:textId="77777777" w:rsidR="00BD0299" w:rsidRPr="00FF6A71" w:rsidRDefault="00BD0299">
            <w:pPr>
              <w:pStyle w:val="ListParagraph"/>
              <w:spacing w:before="0" w:after="0" w:line="240" w:lineRule="auto"/>
              <w:ind w:left="0"/>
              <w:jc w:val="center"/>
              <w:rPr>
                <w:ins w:id="63645" w:author="pete jones" w:date="2022-01-04T12:37:00Z"/>
              </w:rPr>
              <w:pPrChange w:id="63646" w:author="pete jones" w:date="2022-01-04T13:01:00Z">
                <w:pPr>
                  <w:pStyle w:val="ListParagraph"/>
                  <w:ind w:left="0"/>
                  <w:jc w:val="center"/>
                </w:pPr>
              </w:pPrChange>
            </w:pPr>
            <w:ins w:id="63647" w:author="pete jones" w:date="2022-01-04T12:37:00Z">
              <w:r w:rsidRPr="00FF6A71">
                <w:rPr>
                  <w:rFonts w:cs="Calibri"/>
                  <w:color w:val="000000"/>
                </w:rPr>
                <w:t>11.83</w:t>
              </w:r>
            </w:ins>
          </w:p>
        </w:tc>
      </w:tr>
      <w:tr w:rsidR="00BD0299" w:rsidRPr="00FF6A71" w14:paraId="36F201BE" w14:textId="77777777" w:rsidTr="00015922">
        <w:trPr>
          <w:ins w:id="63648"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5CDEB92C" w14:textId="77777777" w:rsidR="00BD0299" w:rsidRPr="00FF6A71" w:rsidRDefault="00BD0299">
            <w:pPr>
              <w:pStyle w:val="ListParagraph"/>
              <w:spacing w:before="0" w:after="0" w:line="240" w:lineRule="auto"/>
              <w:ind w:left="0"/>
              <w:rPr>
                <w:ins w:id="63649" w:author="pete jones" w:date="2022-01-04T12:37:00Z"/>
              </w:rPr>
              <w:pPrChange w:id="63650" w:author="pete jones" w:date="2022-01-04T13:01:00Z">
                <w:pPr>
                  <w:pStyle w:val="ListParagraph"/>
                  <w:ind w:left="0"/>
                </w:pPr>
              </w:pPrChange>
            </w:pPr>
            <w:ins w:id="63651" w:author="pete jones" w:date="2022-01-04T12:37:00Z">
              <w:r w:rsidRPr="00FF6A71">
                <w:rPr>
                  <w:rFonts w:cs="Calibri"/>
                  <w:color w:val="000000"/>
                </w:rPr>
                <w:t>Writing in English</w:t>
              </w:r>
            </w:ins>
          </w:p>
        </w:tc>
        <w:tc>
          <w:tcPr>
            <w:tcW w:w="1133" w:type="dxa"/>
            <w:tcBorders>
              <w:top w:val="nil"/>
              <w:left w:val="nil"/>
              <w:bottom w:val="single" w:sz="4" w:space="0" w:color="auto"/>
              <w:right w:val="single" w:sz="4" w:space="0" w:color="auto"/>
            </w:tcBorders>
            <w:shd w:val="clear" w:color="auto" w:fill="auto"/>
            <w:vAlign w:val="bottom"/>
          </w:tcPr>
          <w:p w14:paraId="6772B761" w14:textId="77777777" w:rsidR="00BD0299" w:rsidRPr="00FF6A71" w:rsidRDefault="00BD0299">
            <w:pPr>
              <w:pStyle w:val="ListParagraph"/>
              <w:spacing w:before="0" w:after="0" w:line="240" w:lineRule="auto"/>
              <w:ind w:left="0"/>
              <w:jc w:val="center"/>
              <w:rPr>
                <w:ins w:id="63652" w:author="pete jones" w:date="2022-01-04T12:37:00Z"/>
              </w:rPr>
              <w:pPrChange w:id="63653" w:author="pete jones" w:date="2022-01-04T13:01:00Z">
                <w:pPr>
                  <w:pStyle w:val="ListParagraph"/>
                  <w:ind w:left="0"/>
                  <w:jc w:val="center"/>
                </w:pPr>
              </w:pPrChange>
            </w:pPr>
            <w:ins w:id="63654" w:author="pete jones" w:date="2022-01-04T12:37:00Z">
              <w:r w:rsidRPr="00FF6A71">
                <w:rPr>
                  <w:rFonts w:cs="Calibri"/>
                  <w:color w:val="000000"/>
                </w:rPr>
                <w:t>13.83</w:t>
              </w:r>
            </w:ins>
          </w:p>
        </w:tc>
      </w:tr>
      <w:tr w:rsidR="00BD0299" w:rsidRPr="00FF6A71" w14:paraId="7AC75294" w14:textId="77777777" w:rsidTr="00015922">
        <w:trPr>
          <w:ins w:id="63655"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7D39B960" w14:textId="77777777" w:rsidR="00BD0299" w:rsidRPr="00FF6A71" w:rsidRDefault="00BD0299">
            <w:pPr>
              <w:pStyle w:val="ListParagraph"/>
              <w:spacing w:before="0" w:after="0" w:line="240" w:lineRule="auto"/>
              <w:ind w:left="0"/>
              <w:rPr>
                <w:ins w:id="63656" w:author="pete jones" w:date="2022-01-04T12:37:00Z"/>
              </w:rPr>
              <w:pPrChange w:id="63657" w:author="pete jones" w:date="2022-01-04T13:01:00Z">
                <w:pPr>
                  <w:pStyle w:val="ListParagraph"/>
                  <w:ind w:left="0"/>
                </w:pPr>
              </w:pPrChange>
            </w:pPr>
            <w:ins w:id="63658" w:author="pete jones" w:date="2022-01-04T12:37:00Z">
              <w:r w:rsidRPr="00FF6A71">
                <w:rPr>
                  <w:rFonts w:cs="Calibri"/>
                  <w:color w:val="000000"/>
                </w:rPr>
                <w:t>Science</w:t>
              </w:r>
            </w:ins>
          </w:p>
        </w:tc>
        <w:tc>
          <w:tcPr>
            <w:tcW w:w="1133" w:type="dxa"/>
            <w:tcBorders>
              <w:top w:val="nil"/>
              <w:left w:val="nil"/>
              <w:bottom w:val="single" w:sz="4" w:space="0" w:color="auto"/>
              <w:right w:val="single" w:sz="4" w:space="0" w:color="auto"/>
            </w:tcBorders>
            <w:shd w:val="clear" w:color="auto" w:fill="auto"/>
            <w:vAlign w:val="bottom"/>
          </w:tcPr>
          <w:p w14:paraId="2A899289" w14:textId="77777777" w:rsidR="00BD0299" w:rsidRPr="00FF6A71" w:rsidRDefault="00BD0299">
            <w:pPr>
              <w:pStyle w:val="ListParagraph"/>
              <w:spacing w:before="0" w:after="0" w:line="240" w:lineRule="auto"/>
              <w:ind w:left="0"/>
              <w:jc w:val="center"/>
              <w:rPr>
                <w:ins w:id="63659" w:author="pete jones" w:date="2022-01-04T12:37:00Z"/>
              </w:rPr>
              <w:pPrChange w:id="63660" w:author="pete jones" w:date="2022-01-04T13:01:00Z">
                <w:pPr>
                  <w:pStyle w:val="ListParagraph"/>
                  <w:ind w:left="0"/>
                  <w:jc w:val="center"/>
                </w:pPr>
              </w:pPrChange>
            </w:pPr>
            <w:ins w:id="63661" w:author="pete jones" w:date="2022-01-04T12:37:00Z">
              <w:r w:rsidRPr="00FF6A71">
                <w:rPr>
                  <w:rFonts w:cs="Calibri"/>
                  <w:color w:val="000000"/>
                </w:rPr>
                <w:t>13.92</w:t>
              </w:r>
            </w:ins>
          </w:p>
        </w:tc>
      </w:tr>
      <w:tr w:rsidR="00BD0299" w:rsidRPr="00FF6A71" w14:paraId="3C2791EC" w14:textId="77777777" w:rsidTr="00015922">
        <w:trPr>
          <w:ins w:id="63662"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4BB7FC8A" w14:textId="77777777" w:rsidR="00BD0299" w:rsidRPr="00FF6A71" w:rsidRDefault="00BD0299">
            <w:pPr>
              <w:pStyle w:val="ListParagraph"/>
              <w:spacing w:before="0" w:after="0" w:line="240" w:lineRule="auto"/>
              <w:ind w:left="0"/>
              <w:rPr>
                <w:ins w:id="63663" w:author="pete jones" w:date="2022-01-04T12:37:00Z"/>
              </w:rPr>
              <w:pPrChange w:id="63664" w:author="pete jones" w:date="2022-01-04T13:01:00Z">
                <w:pPr>
                  <w:pStyle w:val="ListParagraph"/>
                  <w:ind w:left="0"/>
                </w:pPr>
              </w:pPrChange>
            </w:pPr>
            <w:ins w:id="63665" w:author="pete jones" w:date="2022-01-04T12:37:00Z">
              <w:r w:rsidRPr="00FF6A71">
                <w:rPr>
                  <w:rFonts w:cs="Calibri"/>
                  <w:color w:val="000000"/>
                </w:rPr>
                <w:t>Reading Comprehension</w:t>
              </w:r>
            </w:ins>
          </w:p>
        </w:tc>
        <w:tc>
          <w:tcPr>
            <w:tcW w:w="1133" w:type="dxa"/>
            <w:tcBorders>
              <w:top w:val="nil"/>
              <w:left w:val="nil"/>
              <w:bottom w:val="single" w:sz="4" w:space="0" w:color="auto"/>
              <w:right w:val="single" w:sz="4" w:space="0" w:color="auto"/>
            </w:tcBorders>
            <w:shd w:val="clear" w:color="auto" w:fill="auto"/>
            <w:vAlign w:val="bottom"/>
          </w:tcPr>
          <w:p w14:paraId="6C600EE0" w14:textId="77777777" w:rsidR="00BD0299" w:rsidRPr="00FF6A71" w:rsidRDefault="00BD0299">
            <w:pPr>
              <w:pStyle w:val="ListParagraph"/>
              <w:spacing w:before="0" w:after="0" w:line="240" w:lineRule="auto"/>
              <w:ind w:left="0"/>
              <w:jc w:val="center"/>
              <w:rPr>
                <w:ins w:id="63666" w:author="pete jones" w:date="2022-01-04T12:37:00Z"/>
              </w:rPr>
              <w:pPrChange w:id="63667" w:author="pete jones" w:date="2022-01-04T13:01:00Z">
                <w:pPr>
                  <w:pStyle w:val="ListParagraph"/>
                  <w:ind w:left="0"/>
                  <w:jc w:val="center"/>
                </w:pPr>
              </w:pPrChange>
            </w:pPr>
            <w:ins w:id="63668" w:author="pete jones" w:date="2022-01-04T12:37:00Z">
              <w:r w:rsidRPr="00FF6A71">
                <w:rPr>
                  <w:rFonts w:cs="Calibri"/>
                  <w:color w:val="000000"/>
                </w:rPr>
                <w:t>15.17</w:t>
              </w:r>
            </w:ins>
          </w:p>
        </w:tc>
      </w:tr>
      <w:tr w:rsidR="00BD0299" w:rsidRPr="00FF6A71" w14:paraId="30416AAD" w14:textId="77777777" w:rsidTr="00015922">
        <w:trPr>
          <w:ins w:id="63669"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5515EFF6" w14:textId="77777777" w:rsidR="00BD0299" w:rsidRPr="00FF6A71" w:rsidRDefault="00BD0299">
            <w:pPr>
              <w:pStyle w:val="ListParagraph"/>
              <w:spacing w:before="0" w:after="0" w:line="240" w:lineRule="auto"/>
              <w:ind w:left="0"/>
              <w:rPr>
                <w:ins w:id="63670" w:author="pete jones" w:date="2022-01-04T12:37:00Z"/>
              </w:rPr>
              <w:pPrChange w:id="63671" w:author="pete jones" w:date="2022-01-04T13:01:00Z">
                <w:pPr>
                  <w:pStyle w:val="ListParagraph"/>
                  <w:ind w:left="0"/>
                </w:pPr>
              </w:pPrChange>
            </w:pPr>
            <w:ins w:id="63672" w:author="pete jones" w:date="2022-01-04T12:37:00Z">
              <w:r w:rsidRPr="00FF6A71">
                <w:rPr>
                  <w:rFonts w:cs="Calibri"/>
                  <w:color w:val="000000"/>
                </w:rPr>
                <w:t>English Language</w:t>
              </w:r>
            </w:ins>
          </w:p>
        </w:tc>
        <w:tc>
          <w:tcPr>
            <w:tcW w:w="1133" w:type="dxa"/>
            <w:tcBorders>
              <w:top w:val="nil"/>
              <w:left w:val="nil"/>
              <w:bottom w:val="single" w:sz="4" w:space="0" w:color="auto"/>
              <w:right w:val="single" w:sz="4" w:space="0" w:color="auto"/>
            </w:tcBorders>
            <w:shd w:val="clear" w:color="auto" w:fill="auto"/>
            <w:vAlign w:val="bottom"/>
          </w:tcPr>
          <w:p w14:paraId="45A3996B" w14:textId="77777777" w:rsidR="00BD0299" w:rsidRPr="00FF6A71" w:rsidRDefault="00BD0299">
            <w:pPr>
              <w:pStyle w:val="ListParagraph"/>
              <w:spacing w:before="0" w:after="0" w:line="240" w:lineRule="auto"/>
              <w:ind w:left="0"/>
              <w:jc w:val="center"/>
              <w:rPr>
                <w:ins w:id="63673" w:author="pete jones" w:date="2022-01-04T12:37:00Z"/>
              </w:rPr>
              <w:pPrChange w:id="63674" w:author="pete jones" w:date="2022-01-04T13:01:00Z">
                <w:pPr>
                  <w:pStyle w:val="ListParagraph"/>
                  <w:ind w:left="0"/>
                  <w:jc w:val="center"/>
                </w:pPr>
              </w:pPrChange>
            </w:pPr>
            <w:ins w:id="63675" w:author="pete jones" w:date="2022-01-04T12:37:00Z">
              <w:r w:rsidRPr="00FF6A71">
                <w:rPr>
                  <w:rFonts w:cs="Calibri"/>
                  <w:color w:val="000000"/>
                </w:rPr>
                <w:t>15.50</w:t>
              </w:r>
            </w:ins>
          </w:p>
        </w:tc>
      </w:tr>
      <w:tr w:rsidR="00BD0299" w:rsidRPr="00FF6A71" w14:paraId="621E3EDF" w14:textId="77777777" w:rsidTr="00015922">
        <w:trPr>
          <w:ins w:id="63676"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58A6294A" w14:textId="77777777" w:rsidR="00BD0299" w:rsidRPr="00FF6A71" w:rsidRDefault="00BD0299">
            <w:pPr>
              <w:pStyle w:val="ListParagraph"/>
              <w:spacing w:before="0" w:after="0" w:line="240" w:lineRule="auto"/>
              <w:ind w:left="0"/>
              <w:rPr>
                <w:ins w:id="63677" w:author="pete jones" w:date="2022-01-04T12:37:00Z"/>
              </w:rPr>
              <w:pPrChange w:id="63678" w:author="pete jones" w:date="2022-01-04T13:01:00Z">
                <w:pPr>
                  <w:pStyle w:val="ListParagraph"/>
                  <w:ind w:left="0"/>
                </w:pPr>
              </w:pPrChange>
            </w:pPr>
            <w:ins w:id="63679" w:author="pete jones" w:date="2022-01-04T12:37:00Z">
              <w:r w:rsidRPr="00FF6A71">
                <w:rPr>
                  <w:rFonts w:cs="Calibri"/>
                  <w:color w:val="000000"/>
                </w:rPr>
                <w:t>Government/Economics</w:t>
              </w:r>
            </w:ins>
          </w:p>
        </w:tc>
        <w:tc>
          <w:tcPr>
            <w:tcW w:w="1133" w:type="dxa"/>
            <w:tcBorders>
              <w:top w:val="nil"/>
              <w:left w:val="nil"/>
              <w:bottom w:val="single" w:sz="4" w:space="0" w:color="auto"/>
              <w:right w:val="single" w:sz="4" w:space="0" w:color="auto"/>
            </w:tcBorders>
            <w:shd w:val="clear" w:color="auto" w:fill="auto"/>
            <w:vAlign w:val="bottom"/>
          </w:tcPr>
          <w:p w14:paraId="798AEFCB" w14:textId="77777777" w:rsidR="00BD0299" w:rsidRPr="00FF6A71" w:rsidRDefault="00BD0299">
            <w:pPr>
              <w:pStyle w:val="ListParagraph"/>
              <w:spacing w:before="0" w:after="0" w:line="240" w:lineRule="auto"/>
              <w:ind w:left="0"/>
              <w:jc w:val="center"/>
              <w:rPr>
                <w:ins w:id="63680" w:author="pete jones" w:date="2022-01-04T12:37:00Z"/>
              </w:rPr>
              <w:pPrChange w:id="63681" w:author="pete jones" w:date="2022-01-04T13:01:00Z">
                <w:pPr>
                  <w:pStyle w:val="ListParagraph"/>
                  <w:ind w:left="0"/>
                  <w:jc w:val="center"/>
                </w:pPr>
              </w:pPrChange>
            </w:pPr>
            <w:ins w:id="63682" w:author="pete jones" w:date="2022-01-04T12:37:00Z">
              <w:r w:rsidRPr="00FF6A71">
                <w:rPr>
                  <w:rFonts w:cs="Calibri"/>
                  <w:color w:val="000000"/>
                </w:rPr>
                <w:t>17.58</w:t>
              </w:r>
            </w:ins>
          </w:p>
        </w:tc>
      </w:tr>
      <w:tr w:rsidR="00BD0299" w:rsidRPr="00FF6A71" w14:paraId="017BD1EE" w14:textId="77777777" w:rsidTr="00015922">
        <w:trPr>
          <w:ins w:id="63683"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3D5EE23B" w14:textId="77777777" w:rsidR="00BD0299" w:rsidRPr="00FF6A71" w:rsidRDefault="00BD0299">
            <w:pPr>
              <w:pStyle w:val="ListParagraph"/>
              <w:spacing w:before="0" w:after="0" w:line="240" w:lineRule="auto"/>
              <w:ind w:left="0"/>
              <w:rPr>
                <w:ins w:id="63684" w:author="pete jones" w:date="2022-01-04T12:37:00Z"/>
              </w:rPr>
              <w:pPrChange w:id="63685" w:author="pete jones" w:date="2022-01-04T13:01:00Z">
                <w:pPr>
                  <w:pStyle w:val="ListParagraph"/>
                  <w:ind w:left="0"/>
                </w:pPr>
              </w:pPrChange>
            </w:pPr>
            <w:ins w:id="63686" w:author="pete jones" w:date="2022-01-04T12:37:00Z">
              <w:r w:rsidRPr="00FF6A71">
                <w:rPr>
                  <w:rFonts w:cs="Calibri"/>
                  <w:color w:val="000000"/>
                </w:rPr>
                <w:t>History/Geography</w:t>
              </w:r>
            </w:ins>
          </w:p>
        </w:tc>
        <w:tc>
          <w:tcPr>
            <w:tcW w:w="1133" w:type="dxa"/>
            <w:tcBorders>
              <w:top w:val="nil"/>
              <w:left w:val="nil"/>
              <w:bottom w:val="single" w:sz="4" w:space="0" w:color="auto"/>
              <w:right w:val="single" w:sz="4" w:space="0" w:color="auto"/>
            </w:tcBorders>
            <w:shd w:val="clear" w:color="auto" w:fill="auto"/>
            <w:vAlign w:val="bottom"/>
          </w:tcPr>
          <w:p w14:paraId="7C19B684" w14:textId="77777777" w:rsidR="00BD0299" w:rsidRPr="00FF6A71" w:rsidRDefault="00BD0299">
            <w:pPr>
              <w:pStyle w:val="ListParagraph"/>
              <w:spacing w:before="0" w:after="0" w:line="240" w:lineRule="auto"/>
              <w:ind w:left="0"/>
              <w:jc w:val="center"/>
              <w:rPr>
                <w:ins w:id="63687" w:author="pete jones" w:date="2022-01-04T12:37:00Z"/>
              </w:rPr>
              <w:pPrChange w:id="63688" w:author="pete jones" w:date="2022-01-04T13:01:00Z">
                <w:pPr>
                  <w:pStyle w:val="ListParagraph"/>
                  <w:ind w:left="0"/>
                  <w:jc w:val="center"/>
                </w:pPr>
              </w:pPrChange>
            </w:pPr>
            <w:ins w:id="63689" w:author="pete jones" w:date="2022-01-04T12:37:00Z">
              <w:r w:rsidRPr="00FF6A71">
                <w:rPr>
                  <w:rFonts w:cs="Calibri"/>
                  <w:color w:val="000000"/>
                </w:rPr>
                <w:t>19.08</w:t>
              </w:r>
            </w:ins>
          </w:p>
        </w:tc>
      </w:tr>
      <w:tr w:rsidR="00BD0299" w:rsidRPr="00FF6A71" w14:paraId="3029D906" w14:textId="77777777" w:rsidTr="00015922">
        <w:trPr>
          <w:ins w:id="63690" w:author="pete jones" w:date="2022-01-04T12:37:00Z"/>
        </w:trPr>
        <w:tc>
          <w:tcPr>
            <w:tcW w:w="6221" w:type="dxa"/>
            <w:tcBorders>
              <w:top w:val="nil"/>
              <w:left w:val="single" w:sz="4" w:space="0" w:color="auto"/>
              <w:bottom w:val="single" w:sz="4" w:space="0" w:color="auto"/>
              <w:right w:val="single" w:sz="4" w:space="0" w:color="auto"/>
            </w:tcBorders>
            <w:shd w:val="clear" w:color="auto" w:fill="auto"/>
            <w:vAlign w:val="bottom"/>
          </w:tcPr>
          <w:p w14:paraId="06314133" w14:textId="77777777" w:rsidR="00BD0299" w:rsidRPr="00FF6A71" w:rsidRDefault="00BD0299">
            <w:pPr>
              <w:pStyle w:val="ListParagraph"/>
              <w:spacing w:before="0" w:after="0" w:line="240" w:lineRule="auto"/>
              <w:ind w:left="0"/>
              <w:rPr>
                <w:ins w:id="63691" w:author="pete jones" w:date="2022-01-04T12:37:00Z"/>
              </w:rPr>
              <w:pPrChange w:id="63692" w:author="pete jones" w:date="2022-01-04T13:01:00Z">
                <w:pPr>
                  <w:pStyle w:val="ListParagraph"/>
                  <w:ind w:left="0"/>
                </w:pPr>
              </w:pPrChange>
            </w:pPr>
            <w:ins w:id="63693" w:author="pete jones" w:date="2022-01-04T12:37:00Z">
              <w:r w:rsidRPr="00FF6A71">
                <w:rPr>
                  <w:rFonts w:cs="Calibri"/>
                  <w:color w:val="000000"/>
                </w:rPr>
                <w:t>Humanities/Arts</w:t>
              </w:r>
            </w:ins>
          </w:p>
        </w:tc>
        <w:tc>
          <w:tcPr>
            <w:tcW w:w="1133" w:type="dxa"/>
            <w:tcBorders>
              <w:top w:val="nil"/>
              <w:left w:val="nil"/>
              <w:bottom w:val="single" w:sz="4" w:space="0" w:color="auto"/>
              <w:right w:val="single" w:sz="4" w:space="0" w:color="auto"/>
            </w:tcBorders>
            <w:shd w:val="clear" w:color="auto" w:fill="auto"/>
            <w:vAlign w:val="bottom"/>
          </w:tcPr>
          <w:p w14:paraId="2A9EFBAD" w14:textId="77777777" w:rsidR="00BD0299" w:rsidRPr="00FF6A71" w:rsidRDefault="00BD0299">
            <w:pPr>
              <w:pStyle w:val="ListParagraph"/>
              <w:spacing w:before="0" w:after="0" w:line="240" w:lineRule="auto"/>
              <w:ind w:left="0"/>
              <w:jc w:val="center"/>
              <w:rPr>
                <w:ins w:id="63694" w:author="pete jones" w:date="2022-01-04T12:37:00Z"/>
              </w:rPr>
              <w:pPrChange w:id="63695" w:author="pete jones" w:date="2022-01-04T13:01:00Z">
                <w:pPr>
                  <w:pStyle w:val="ListParagraph"/>
                  <w:ind w:left="0"/>
                  <w:jc w:val="center"/>
                </w:pPr>
              </w:pPrChange>
            </w:pPr>
            <w:ins w:id="63696" w:author="pete jones" w:date="2022-01-04T12:37:00Z">
              <w:r w:rsidRPr="00FF6A71">
                <w:rPr>
                  <w:rFonts w:cs="Calibri"/>
                  <w:color w:val="000000"/>
                </w:rPr>
                <w:t>19.17</w:t>
              </w:r>
            </w:ins>
          </w:p>
        </w:tc>
      </w:tr>
    </w:tbl>
    <w:p w14:paraId="145F3C4B" w14:textId="77777777" w:rsidR="00BD0299" w:rsidRPr="00FF6A71" w:rsidRDefault="00BD0299" w:rsidP="00BD0299">
      <w:pPr>
        <w:rPr>
          <w:ins w:id="63697" w:author="pete jones" w:date="2022-01-04T12:37:00Z"/>
          <w:i/>
          <w:iCs/>
        </w:rPr>
      </w:pPr>
      <w:ins w:id="63698" w:author="pete jones" w:date="2022-01-04T12:37:00Z">
        <w:r w:rsidRPr="00FF6A71">
          <w:rPr>
            <w:i/>
            <w:iCs/>
          </w:rPr>
          <w:t>Note: lower average score indicates higher criticality</w:t>
        </w:r>
      </w:ins>
    </w:p>
    <w:p w14:paraId="2498B9A7" w14:textId="77777777" w:rsidR="00BD0299" w:rsidRPr="00FF6A71" w:rsidRDefault="00BD0299" w:rsidP="00BD0299">
      <w:pPr>
        <w:spacing w:after="160" w:line="259" w:lineRule="auto"/>
        <w:rPr>
          <w:ins w:id="63699" w:author="pete jones" w:date="2022-01-04T12:37:00Z"/>
          <w:b/>
          <w:bCs/>
          <w:i/>
          <w:iCs/>
          <w:sz w:val="28"/>
          <w:szCs w:val="28"/>
        </w:rPr>
      </w:pPr>
      <w:ins w:id="63700" w:author="pete jones" w:date="2022-01-04T12:37:00Z">
        <w:r w:rsidRPr="00FF6A71">
          <w:br w:type="page"/>
        </w:r>
      </w:ins>
    </w:p>
    <w:p w14:paraId="1216FC2F" w14:textId="77777777" w:rsidR="00BD0299" w:rsidRPr="00862EE0" w:rsidRDefault="00BD0299">
      <w:pPr>
        <w:pStyle w:val="Heading3"/>
        <w:rPr>
          <w:ins w:id="63701" w:author="pete jones" w:date="2022-01-04T12:37:00Z"/>
        </w:rPr>
        <w:pPrChange w:id="63702" w:author="pete jones" w:date="2022-03-16T17:54:00Z">
          <w:pPr>
            <w:pStyle w:val="Heading2"/>
            <w:keepNext w:val="0"/>
          </w:pPr>
        </w:pPrChange>
      </w:pPr>
      <w:bookmarkStart w:id="63703" w:name="_Toc99969905"/>
      <w:ins w:id="63704" w:author="pete jones" w:date="2022-01-04T12:37:00Z">
        <w:r w:rsidRPr="00C15005">
          <w:lastRenderedPageBreak/>
          <w:t xml:space="preserve">Q4.1 Section 4 – The role </w:t>
        </w:r>
        <w:r w:rsidRPr="00312F59">
          <w:t>of technology in the innovative/creative process</w:t>
        </w:r>
        <w:bookmarkEnd w:id="63703"/>
      </w:ins>
    </w:p>
    <w:p w14:paraId="16D5599D" w14:textId="77777777" w:rsidR="00BD0299" w:rsidRPr="00FF6A71" w:rsidRDefault="00BD0299" w:rsidP="00BD0299">
      <w:pPr>
        <w:rPr>
          <w:ins w:id="63705" w:author="pete jones" w:date="2022-01-04T12:37:00Z"/>
        </w:rPr>
      </w:pPr>
      <w:ins w:id="63706" w:author="pete jones" w:date="2022-01-04T12:37:00Z">
        <w:r w:rsidRPr="00FF6A71">
          <w:t>Q4.2 The integration of good Data Management Software (PLM/CDE) is essential to the innovation and creative processe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3707">
          <w:tblGrid>
            <w:gridCol w:w="814"/>
            <w:gridCol w:w="814"/>
            <w:gridCol w:w="814"/>
            <w:gridCol w:w="814"/>
            <w:gridCol w:w="692"/>
            <w:gridCol w:w="692"/>
            <w:gridCol w:w="692"/>
            <w:gridCol w:w="692"/>
          </w:tblGrid>
        </w:tblGridChange>
      </w:tblGrid>
      <w:tr w:rsidR="00BD0299" w:rsidRPr="00FF6A71" w14:paraId="7F79B2BB" w14:textId="77777777" w:rsidTr="00015922">
        <w:trPr>
          <w:trHeight w:val="300"/>
          <w:jc w:val="center"/>
          <w:ins w:id="63708" w:author="pete jones" w:date="2022-01-04T12:37:00Z"/>
        </w:trPr>
        <w:tc>
          <w:tcPr>
            <w:tcW w:w="814" w:type="dxa"/>
            <w:shd w:val="clear" w:color="auto" w:fill="E7E6E6" w:themeFill="background2"/>
            <w:vAlign w:val="center"/>
          </w:tcPr>
          <w:p w14:paraId="11DB9AE7" w14:textId="77777777" w:rsidR="00BD0299" w:rsidRPr="00FF6A71" w:rsidRDefault="00BD0299">
            <w:pPr>
              <w:spacing w:before="0" w:after="0" w:line="240" w:lineRule="auto"/>
              <w:jc w:val="center"/>
              <w:rPr>
                <w:ins w:id="63709" w:author="pete jones" w:date="2022-01-04T12:37:00Z"/>
                <w:rFonts w:eastAsiaTheme="minorEastAsia" w:cstheme="minorHAnsi"/>
                <w:b/>
                <w:bCs/>
              </w:rPr>
              <w:pPrChange w:id="63710" w:author="pete jones" w:date="2022-01-04T13:02:00Z">
                <w:pPr>
                  <w:jc w:val="center"/>
                </w:pPr>
              </w:pPrChange>
            </w:pPr>
            <w:ins w:id="63711"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0D2529B" w14:textId="77777777" w:rsidR="00BD0299" w:rsidRPr="00FF6A71" w:rsidRDefault="00BD0299">
            <w:pPr>
              <w:spacing w:before="0" w:after="0" w:line="240" w:lineRule="auto"/>
              <w:jc w:val="center"/>
              <w:rPr>
                <w:ins w:id="63712" w:author="pete jones" w:date="2022-01-04T12:37:00Z"/>
                <w:rFonts w:eastAsiaTheme="minorEastAsia" w:cstheme="minorHAnsi"/>
                <w:b/>
                <w:bCs/>
              </w:rPr>
              <w:pPrChange w:id="63713" w:author="pete jones" w:date="2022-01-04T13:02:00Z">
                <w:pPr>
                  <w:jc w:val="center"/>
                </w:pPr>
              </w:pPrChange>
            </w:pPr>
            <w:ins w:id="63714"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FB7D11D" w14:textId="77777777" w:rsidR="00BD0299" w:rsidRPr="00FF6A71" w:rsidRDefault="00BD0299">
            <w:pPr>
              <w:spacing w:before="0" w:after="0" w:line="240" w:lineRule="auto"/>
              <w:jc w:val="center"/>
              <w:rPr>
                <w:ins w:id="63715" w:author="pete jones" w:date="2022-01-04T12:37:00Z"/>
                <w:rFonts w:eastAsiaTheme="minorEastAsia" w:cstheme="minorHAnsi"/>
                <w:b/>
                <w:bCs/>
              </w:rPr>
              <w:pPrChange w:id="63716" w:author="pete jones" w:date="2022-01-04T13:02:00Z">
                <w:pPr>
                  <w:jc w:val="center"/>
                </w:pPr>
              </w:pPrChange>
            </w:pPr>
            <w:ins w:id="63717"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19DDFFFB" w14:textId="77777777" w:rsidR="00BD0299" w:rsidRPr="00FF6A71" w:rsidRDefault="00BD0299">
            <w:pPr>
              <w:spacing w:before="0" w:after="0" w:line="240" w:lineRule="auto"/>
              <w:jc w:val="center"/>
              <w:rPr>
                <w:ins w:id="63718" w:author="pete jones" w:date="2022-01-04T12:37:00Z"/>
                <w:rFonts w:eastAsiaTheme="minorEastAsia" w:cstheme="minorHAnsi"/>
                <w:b/>
                <w:bCs/>
              </w:rPr>
              <w:pPrChange w:id="63719" w:author="pete jones" w:date="2022-01-04T13:02:00Z">
                <w:pPr>
                  <w:jc w:val="center"/>
                </w:pPr>
              </w:pPrChange>
            </w:pPr>
            <w:ins w:id="63720"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4B20DBB" w14:textId="77777777" w:rsidR="00BD0299" w:rsidRPr="00FF6A71" w:rsidRDefault="00BD0299">
            <w:pPr>
              <w:spacing w:before="0" w:after="0" w:line="240" w:lineRule="auto"/>
              <w:jc w:val="center"/>
              <w:rPr>
                <w:ins w:id="63721" w:author="pete jones" w:date="2022-01-04T12:37:00Z"/>
                <w:rFonts w:eastAsiaTheme="minorEastAsia" w:cstheme="minorHAnsi"/>
                <w:b/>
                <w:bCs/>
              </w:rPr>
              <w:pPrChange w:id="63722" w:author="pete jones" w:date="2022-01-04T13:02:00Z">
                <w:pPr>
                  <w:jc w:val="center"/>
                </w:pPr>
              </w:pPrChange>
            </w:pPr>
            <w:ins w:id="63723"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DC5BF0F" w14:textId="77777777" w:rsidR="00BD0299" w:rsidRPr="00FF6A71" w:rsidRDefault="00BD0299">
            <w:pPr>
              <w:spacing w:before="0" w:after="0" w:line="240" w:lineRule="auto"/>
              <w:jc w:val="center"/>
              <w:rPr>
                <w:ins w:id="63724" w:author="pete jones" w:date="2022-01-04T12:37:00Z"/>
                <w:rFonts w:eastAsiaTheme="minorEastAsia" w:cstheme="minorHAnsi"/>
                <w:b/>
                <w:bCs/>
              </w:rPr>
              <w:pPrChange w:id="63725" w:author="pete jones" w:date="2022-01-04T13:02:00Z">
                <w:pPr>
                  <w:jc w:val="center"/>
                </w:pPr>
              </w:pPrChange>
            </w:pPr>
            <w:ins w:id="63726"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63F93AA" w14:textId="77777777" w:rsidR="00BD0299" w:rsidRPr="00FF6A71" w:rsidRDefault="00BD0299">
            <w:pPr>
              <w:spacing w:before="0" w:after="0" w:line="240" w:lineRule="auto"/>
              <w:jc w:val="center"/>
              <w:rPr>
                <w:ins w:id="63727" w:author="pete jones" w:date="2022-01-04T12:37:00Z"/>
                <w:rFonts w:eastAsiaTheme="minorEastAsia" w:cstheme="minorHAnsi"/>
                <w:b/>
                <w:bCs/>
              </w:rPr>
              <w:pPrChange w:id="63728" w:author="pete jones" w:date="2022-01-04T13:02:00Z">
                <w:pPr>
                  <w:jc w:val="center"/>
                </w:pPr>
              </w:pPrChange>
            </w:pPr>
            <w:ins w:id="63729"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6010CC47" w14:textId="77777777" w:rsidR="00BD0299" w:rsidRPr="00FF6A71" w:rsidRDefault="00BD0299">
            <w:pPr>
              <w:spacing w:before="0" w:after="0" w:line="240" w:lineRule="auto"/>
              <w:jc w:val="center"/>
              <w:rPr>
                <w:ins w:id="63730" w:author="pete jones" w:date="2022-01-04T12:37:00Z"/>
                <w:rFonts w:eastAsiaTheme="minorEastAsia" w:cstheme="minorHAnsi"/>
                <w:b/>
                <w:bCs/>
              </w:rPr>
              <w:pPrChange w:id="63731" w:author="pete jones" w:date="2022-01-04T13:02:00Z">
                <w:pPr>
                  <w:jc w:val="center"/>
                </w:pPr>
              </w:pPrChange>
            </w:pPr>
            <w:ins w:id="63732" w:author="pete jones" w:date="2022-01-04T12:37:00Z">
              <w:r w:rsidRPr="00FF6A71">
                <w:rPr>
                  <w:rFonts w:eastAsiaTheme="minorEastAsia" w:cstheme="minorHAnsi"/>
                  <w:b/>
                  <w:bCs/>
                </w:rPr>
                <w:t>7</w:t>
              </w:r>
            </w:ins>
          </w:p>
        </w:tc>
      </w:tr>
      <w:tr w:rsidR="00BD0299" w:rsidRPr="00FF6A71" w14:paraId="29872315" w14:textId="77777777" w:rsidTr="00EF6187">
        <w:tblPrEx>
          <w:tblW w:w="0" w:type="auto"/>
          <w:jc w:val="center"/>
          <w:tblPrExChange w:id="63733" w:author="pete jones" w:date="2022-01-04T13:02:00Z">
            <w:tblPrEx>
              <w:tblW w:w="0" w:type="auto"/>
              <w:jc w:val="center"/>
            </w:tblPrEx>
          </w:tblPrExChange>
        </w:tblPrEx>
        <w:trPr>
          <w:trHeight w:val="300"/>
          <w:jc w:val="center"/>
          <w:ins w:id="63734" w:author="pete jones" w:date="2022-01-04T12:37:00Z"/>
          <w:trPrChange w:id="63735" w:author="pete jones" w:date="2022-01-04T13:02:00Z">
            <w:trPr>
              <w:trHeight w:val="300"/>
              <w:jc w:val="center"/>
            </w:trPr>
          </w:trPrChange>
        </w:trPr>
        <w:tc>
          <w:tcPr>
            <w:tcW w:w="814" w:type="dxa"/>
            <w:vAlign w:val="center"/>
            <w:tcPrChange w:id="63736" w:author="pete jones" w:date="2022-01-04T13:02:00Z">
              <w:tcPr>
                <w:tcW w:w="814" w:type="dxa"/>
                <w:vAlign w:val="center"/>
              </w:tcPr>
            </w:tcPrChange>
          </w:tcPr>
          <w:p w14:paraId="7ACAA232" w14:textId="77777777" w:rsidR="00BD0299" w:rsidRPr="00FF6A71" w:rsidRDefault="00BD0299">
            <w:pPr>
              <w:spacing w:before="0" w:after="0" w:line="240" w:lineRule="auto"/>
              <w:jc w:val="center"/>
              <w:rPr>
                <w:ins w:id="63737" w:author="pete jones" w:date="2022-01-04T12:37:00Z"/>
                <w:rFonts w:eastAsiaTheme="minorEastAsia" w:cstheme="minorHAnsi"/>
                <w:b/>
                <w:bCs/>
              </w:rPr>
              <w:pPrChange w:id="63738" w:author="pete jones" w:date="2022-01-04T13:02:00Z">
                <w:pPr>
                  <w:jc w:val="center"/>
                </w:pPr>
              </w:pPrChange>
            </w:pPr>
            <w:ins w:id="63739" w:author="pete jones" w:date="2022-01-04T12:37:00Z">
              <w:r w:rsidRPr="00FF6A71">
                <w:rPr>
                  <w:rFonts w:eastAsiaTheme="minorEastAsia" w:cstheme="minorHAnsi"/>
                  <w:b/>
                  <w:bCs/>
                </w:rPr>
                <w:t>%</w:t>
              </w:r>
            </w:ins>
          </w:p>
        </w:tc>
        <w:tc>
          <w:tcPr>
            <w:tcW w:w="814" w:type="dxa"/>
            <w:shd w:val="clear" w:color="auto" w:fill="auto"/>
            <w:noWrap/>
            <w:vAlign w:val="center"/>
            <w:tcPrChange w:id="63740" w:author="pete jones" w:date="2022-01-04T13:02:00Z">
              <w:tcPr>
                <w:tcW w:w="814" w:type="dxa"/>
                <w:tcBorders>
                  <w:top w:val="nil"/>
                  <w:left w:val="nil"/>
                  <w:bottom w:val="nil"/>
                  <w:right w:val="nil"/>
                </w:tcBorders>
                <w:shd w:val="clear" w:color="auto" w:fill="auto"/>
                <w:noWrap/>
                <w:vAlign w:val="center"/>
              </w:tcPr>
            </w:tcPrChange>
          </w:tcPr>
          <w:p w14:paraId="4ABD5884" w14:textId="77777777" w:rsidR="00BD0299" w:rsidRPr="00FF6A71" w:rsidRDefault="00BD0299">
            <w:pPr>
              <w:spacing w:before="0" w:after="0" w:line="240" w:lineRule="auto"/>
              <w:jc w:val="center"/>
              <w:rPr>
                <w:ins w:id="63741" w:author="pete jones" w:date="2022-01-04T12:37:00Z"/>
                <w:rFonts w:eastAsiaTheme="minorEastAsia" w:cstheme="minorHAnsi"/>
              </w:rPr>
              <w:pPrChange w:id="63742" w:author="pete jones" w:date="2022-01-04T13:02:00Z">
                <w:pPr>
                  <w:jc w:val="center"/>
                </w:pPr>
              </w:pPrChange>
            </w:pPr>
            <w:ins w:id="63743" w:author="pete jones" w:date="2022-01-04T12:37:00Z">
              <w:r w:rsidRPr="00FF6A71">
                <w:rPr>
                  <w:rFonts w:ascii="Calibri" w:hAnsi="Calibri" w:cs="Calibri"/>
                  <w:color w:val="000000"/>
                </w:rPr>
                <w:t>64%</w:t>
              </w:r>
            </w:ins>
          </w:p>
        </w:tc>
        <w:tc>
          <w:tcPr>
            <w:tcW w:w="814" w:type="dxa"/>
            <w:shd w:val="clear" w:color="auto" w:fill="auto"/>
            <w:noWrap/>
            <w:vAlign w:val="center"/>
            <w:tcPrChange w:id="63744" w:author="pete jones" w:date="2022-01-04T13:02:00Z">
              <w:tcPr>
                <w:tcW w:w="814" w:type="dxa"/>
                <w:tcBorders>
                  <w:top w:val="nil"/>
                  <w:left w:val="nil"/>
                  <w:bottom w:val="nil"/>
                  <w:right w:val="nil"/>
                </w:tcBorders>
                <w:shd w:val="clear" w:color="auto" w:fill="auto"/>
                <w:noWrap/>
                <w:vAlign w:val="center"/>
              </w:tcPr>
            </w:tcPrChange>
          </w:tcPr>
          <w:p w14:paraId="5CF99FA3" w14:textId="77777777" w:rsidR="00BD0299" w:rsidRPr="00FF6A71" w:rsidRDefault="00BD0299">
            <w:pPr>
              <w:spacing w:before="0" w:after="0" w:line="240" w:lineRule="auto"/>
              <w:jc w:val="center"/>
              <w:rPr>
                <w:ins w:id="63745" w:author="pete jones" w:date="2022-01-04T12:37:00Z"/>
                <w:rFonts w:eastAsiaTheme="minorEastAsia" w:cstheme="minorHAnsi"/>
              </w:rPr>
              <w:pPrChange w:id="63746" w:author="pete jones" w:date="2022-01-04T13:02:00Z">
                <w:pPr>
                  <w:jc w:val="center"/>
                </w:pPr>
              </w:pPrChange>
            </w:pPr>
            <w:ins w:id="63747" w:author="pete jones" w:date="2022-01-04T12:37:00Z">
              <w:r w:rsidRPr="00FF6A71">
                <w:rPr>
                  <w:rFonts w:ascii="Calibri" w:hAnsi="Calibri" w:cs="Calibri"/>
                  <w:color w:val="000000"/>
                </w:rPr>
                <w:t>36%</w:t>
              </w:r>
            </w:ins>
          </w:p>
        </w:tc>
        <w:tc>
          <w:tcPr>
            <w:tcW w:w="814" w:type="dxa"/>
            <w:shd w:val="clear" w:color="auto" w:fill="auto"/>
            <w:noWrap/>
            <w:vAlign w:val="center"/>
            <w:tcPrChange w:id="63748" w:author="pete jones" w:date="2022-01-04T13:02:00Z">
              <w:tcPr>
                <w:tcW w:w="814" w:type="dxa"/>
                <w:tcBorders>
                  <w:top w:val="nil"/>
                  <w:left w:val="nil"/>
                  <w:bottom w:val="nil"/>
                  <w:right w:val="nil"/>
                </w:tcBorders>
                <w:shd w:val="clear" w:color="auto" w:fill="auto"/>
                <w:noWrap/>
                <w:vAlign w:val="center"/>
              </w:tcPr>
            </w:tcPrChange>
          </w:tcPr>
          <w:p w14:paraId="6F6E0854" w14:textId="77777777" w:rsidR="00BD0299" w:rsidRPr="00FF6A71" w:rsidRDefault="00BD0299">
            <w:pPr>
              <w:spacing w:before="0" w:after="0" w:line="240" w:lineRule="auto"/>
              <w:jc w:val="center"/>
              <w:rPr>
                <w:ins w:id="63749" w:author="pete jones" w:date="2022-01-04T12:37:00Z"/>
                <w:rFonts w:eastAsiaTheme="minorEastAsia" w:cstheme="minorHAnsi"/>
              </w:rPr>
              <w:pPrChange w:id="63750" w:author="pete jones" w:date="2022-01-04T13:02:00Z">
                <w:pPr>
                  <w:jc w:val="center"/>
                </w:pPr>
              </w:pPrChange>
            </w:pPr>
          </w:p>
        </w:tc>
        <w:tc>
          <w:tcPr>
            <w:tcW w:w="692" w:type="dxa"/>
            <w:shd w:val="clear" w:color="auto" w:fill="auto"/>
            <w:noWrap/>
            <w:vAlign w:val="center"/>
            <w:tcPrChange w:id="63751" w:author="pete jones" w:date="2022-01-04T13:02:00Z">
              <w:tcPr>
                <w:tcW w:w="692" w:type="dxa"/>
                <w:tcBorders>
                  <w:top w:val="nil"/>
                  <w:left w:val="nil"/>
                  <w:bottom w:val="nil"/>
                  <w:right w:val="nil"/>
                </w:tcBorders>
                <w:shd w:val="clear" w:color="auto" w:fill="auto"/>
                <w:noWrap/>
                <w:vAlign w:val="center"/>
              </w:tcPr>
            </w:tcPrChange>
          </w:tcPr>
          <w:p w14:paraId="6B426FBB" w14:textId="77777777" w:rsidR="00BD0299" w:rsidRPr="00FF6A71" w:rsidRDefault="00BD0299">
            <w:pPr>
              <w:spacing w:before="0" w:after="0" w:line="240" w:lineRule="auto"/>
              <w:jc w:val="center"/>
              <w:rPr>
                <w:ins w:id="63752" w:author="pete jones" w:date="2022-01-04T12:37:00Z"/>
                <w:rFonts w:eastAsiaTheme="minorEastAsia" w:cstheme="minorHAnsi"/>
              </w:rPr>
              <w:pPrChange w:id="63753" w:author="pete jones" w:date="2022-01-04T13:02:00Z">
                <w:pPr>
                  <w:jc w:val="center"/>
                </w:pPr>
              </w:pPrChange>
            </w:pPr>
          </w:p>
        </w:tc>
        <w:tc>
          <w:tcPr>
            <w:tcW w:w="692" w:type="dxa"/>
            <w:shd w:val="clear" w:color="auto" w:fill="auto"/>
            <w:noWrap/>
            <w:vAlign w:val="center"/>
            <w:tcPrChange w:id="63754" w:author="pete jones" w:date="2022-01-04T13:02:00Z">
              <w:tcPr>
                <w:tcW w:w="692" w:type="dxa"/>
                <w:tcBorders>
                  <w:top w:val="nil"/>
                  <w:left w:val="nil"/>
                  <w:bottom w:val="nil"/>
                  <w:right w:val="nil"/>
                </w:tcBorders>
                <w:shd w:val="clear" w:color="auto" w:fill="auto"/>
                <w:noWrap/>
                <w:vAlign w:val="center"/>
              </w:tcPr>
            </w:tcPrChange>
          </w:tcPr>
          <w:p w14:paraId="6EC54474" w14:textId="77777777" w:rsidR="00BD0299" w:rsidRPr="00FF6A71" w:rsidRDefault="00BD0299">
            <w:pPr>
              <w:spacing w:before="0" w:after="0" w:line="240" w:lineRule="auto"/>
              <w:jc w:val="center"/>
              <w:rPr>
                <w:ins w:id="63755" w:author="pete jones" w:date="2022-01-04T12:37:00Z"/>
                <w:rFonts w:eastAsiaTheme="minorEastAsia" w:cstheme="minorHAnsi"/>
              </w:rPr>
              <w:pPrChange w:id="63756" w:author="pete jones" w:date="2022-01-04T13:02:00Z">
                <w:pPr>
                  <w:jc w:val="center"/>
                </w:pPr>
              </w:pPrChange>
            </w:pPr>
          </w:p>
        </w:tc>
        <w:tc>
          <w:tcPr>
            <w:tcW w:w="692" w:type="dxa"/>
            <w:shd w:val="clear" w:color="auto" w:fill="auto"/>
            <w:noWrap/>
            <w:vAlign w:val="center"/>
            <w:tcPrChange w:id="63757" w:author="pete jones" w:date="2022-01-04T13:02:00Z">
              <w:tcPr>
                <w:tcW w:w="692" w:type="dxa"/>
                <w:tcBorders>
                  <w:top w:val="nil"/>
                  <w:left w:val="nil"/>
                  <w:bottom w:val="nil"/>
                  <w:right w:val="nil"/>
                </w:tcBorders>
                <w:shd w:val="clear" w:color="auto" w:fill="auto"/>
                <w:noWrap/>
                <w:vAlign w:val="center"/>
              </w:tcPr>
            </w:tcPrChange>
          </w:tcPr>
          <w:p w14:paraId="20E00928" w14:textId="77777777" w:rsidR="00BD0299" w:rsidRPr="00FF6A71" w:rsidRDefault="00BD0299">
            <w:pPr>
              <w:spacing w:before="0" w:after="0" w:line="240" w:lineRule="auto"/>
              <w:jc w:val="center"/>
              <w:rPr>
                <w:ins w:id="63758" w:author="pete jones" w:date="2022-01-04T12:37:00Z"/>
                <w:rFonts w:eastAsiaTheme="minorEastAsia" w:cstheme="minorHAnsi"/>
              </w:rPr>
              <w:pPrChange w:id="63759" w:author="pete jones" w:date="2022-01-04T13:02:00Z">
                <w:pPr>
                  <w:jc w:val="center"/>
                </w:pPr>
              </w:pPrChange>
            </w:pPr>
          </w:p>
        </w:tc>
        <w:tc>
          <w:tcPr>
            <w:tcW w:w="692" w:type="dxa"/>
            <w:shd w:val="clear" w:color="auto" w:fill="auto"/>
            <w:noWrap/>
            <w:vAlign w:val="center"/>
            <w:tcPrChange w:id="63760" w:author="pete jones" w:date="2022-01-04T13:02:00Z">
              <w:tcPr>
                <w:tcW w:w="692" w:type="dxa"/>
                <w:tcBorders>
                  <w:top w:val="nil"/>
                  <w:left w:val="nil"/>
                  <w:bottom w:val="nil"/>
                  <w:right w:val="nil"/>
                </w:tcBorders>
                <w:shd w:val="clear" w:color="auto" w:fill="auto"/>
                <w:noWrap/>
                <w:vAlign w:val="center"/>
              </w:tcPr>
            </w:tcPrChange>
          </w:tcPr>
          <w:p w14:paraId="4DCC167A" w14:textId="77777777" w:rsidR="00BD0299" w:rsidRPr="00FF6A71" w:rsidRDefault="00BD0299">
            <w:pPr>
              <w:spacing w:before="0" w:after="0" w:line="240" w:lineRule="auto"/>
              <w:jc w:val="center"/>
              <w:rPr>
                <w:ins w:id="63761" w:author="pete jones" w:date="2022-01-04T12:37:00Z"/>
                <w:rFonts w:eastAsiaTheme="minorEastAsia" w:cstheme="minorHAnsi"/>
              </w:rPr>
              <w:pPrChange w:id="63762" w:author="pete jones" w:date="2022-01-04T13:02:00Z">
                <w:pPr>
                  <w:jc w:val="center"/>
                </w:pPr>
              </w:pPrChange>
            </w:pPr>
          </w:p>
        </w:tc>
      </w:tr>
      <w:tr w:rsidR="00BD0299" w:rsidRPr="00FF6A71" w14:paraId="4830873C" w14:textId="77777777" w:rsidTr="00EF6187">
        <w:tblPrEx>
          <w:tblW w:w="0" w:type="auto"/>
          <w:jc w:val="center"/>
          <w:tblPrExChange w:id="63763" w:author="pete jones" w:date="2022-01-04T13:02:00Z">
            <w:tblPrEx>
              <w:tblW w:w="0" w:type="auto"/>
              <w:jc w:val="center"/>
            </w:tblPrEx>
          </w:tblPrExChange>
        </w:tblPrEx>
        <w:trPr>
          <w:trHeight w:val="300"/>
          <w:jc w:val="center"/>
          <w:ins w:id="63764" w:author="pete jones" w:date="2022-01-04T12:37:00Z"/>
          <w:trPrChange w:id="63765" w:author="pete jones" w:date="2022-01-04T13:02:00Z">
            <w:trPr>
              <w:trHeight w:val="300"/>
              <w:jc w:val="center"/>
            </w:trPr>
          </w:trPrChange>
        </w:trPr>
        <w:tc>
          <w:tcPr>
            <w:tcW w:w="814" w:type="dxa"/>
            <w:vAlign w:val="center"/>
            <w:tcPrChange w:id="63766" w:author="pete jones" w:date="2022-01-04T13:02:00Z">
              <w:tcPr>
                <w:tcW w:w="814" w:type="dxa"/>
                <w:vAlign w:val="center"/>
              </w:tcPr>
            </w:tcPrChange>
          </w:tcPr>
          <w:p w14:paraId="4059B186" w14:textId="77777777" w:rsidR="00BD0299" w:rsidRPr="00FF6A71" w:rsidRDefault="00BD0299">
            <w:pPr>
              <w:spacing w:before="0" w:after="0" w:line="240" w:lineRule="auto"/>
              <w:jc w:val="center"/>
              <w:rPr>
                <w:ins w:id="63767" w:author="pete jones" w:date="2022-01-04T12:37:00Z"/>
                <w:rFonts w:eastAsiaTheme="minorEastAsia" w:cstheme="minorHAnsi"/>
                <w:b/>
                <w:bCs/>
              </w:rPr>
              <w:pPrChange w:id="63768" w:author="pete jones" w:date="2022-01-04T13:02:00Z">
                <w:pPr>
                  <w:jc w:val="center"/>
                </w:pPr>
              </w:pPrChange>
            </w:pPr>
            <w:ins w:id="63769" w:author="pete jones" w:date="2022-01-04T12:37:00Z">
              <w:r w:rsidRPr="00FF6A71">
                <w:rPr>
                  <w:rFonts w:eastAsiaTheme="minorEastAsia" w:cstheme="minorHAnsi"/>
                  <w:b/>
                  <w:bCs/>
                </w:rPr>
                <w:t>Count</w:t>
              </w:r>
            </w:ins>
          </w:p>
        </w:tc>
        <w:tc>
          <w:tcPr>
            <w:tcW w:w="814" w:type="dxa"/>
            <w:shd w:val="clear" w:color="auto" w:fill="auto"/>
            <w:noWrap/>
            <w:vAlign w:val="center"/>
            <w:tcPrChange w:id="63770" w:author="pete jones" w:date="2022-01-04T13:02:00Z">
              <w:tcPr>
                <w:tcW w:w="814" w:type="dxa"/>
                <w:tcBorders>
                  <w:top w:val="nil"/>
                  <w:left w:val="nil"/>
                  <w:bottom w:val="nil"/>
                  <w:right w:val="nil"/>
                </w:tcBorders>
                <w:shd w:val="clear" w:color="auto" w:fill="auto"/>
                <w:noWrap/>
                <w:vAlign w:val="center"/>
              </w:tcPr>
            </w:tcPrChange>
          </w:tcPr>
          <w:p w14:paraId="4BFC33CD" w14:textId="77777777" w:rsidR="00BD0299" w:rsidRPr="00FF6A71" w:rsidRDefault="00BD0299">
            <w:pPr>
              <w:spacing w:before="0" w:after="0" w:line="240" w:lineRule="auto"/>
              <w:jc w:val="center"/>
              <w:rPr>
                <w:ins w:id="63771" w:author="pete jones" w:date="2022-01-04T12:37:00Z"/>
                <w:rFonts w:eastAsiaTheme="minorEastAsia" w:cstheme="minorHAnsi"/>
              </w:rPr>
              <w:pPrChange w:id="63772" w:author="pete jones" w:date="2022-01-04T13:02:00Z">
                <w:pPr>
                  <w:jc w:val="center"/>
                </w:pPr>
              </w:pPrChange>
            </w:pPr>
            <w:ins w:id="63773" w:author="pete jones" w:date="2022-01-04T12:37:00Z">
              <w:r w:rsidRPr="00FF6A71">
                <w:rPr>
                  <w:rFonts w:ascii="Calibri" w:hAnsi="Calibri" w:cs="Calibri"/>
                  <w:color w:val="000000"/>
                </w:rPr>
                <w:t>9</w:t>
              </w:r>
            </w:ins>
          </w:p>
        </w:tc>
        <w:tc>
          <w:tcPr>
            <w:tcW w:w="814" w:type="dxa"/>
            <w:shd w:val="clear" w:color="auto" w:fill="auto"/>
            <w:noWrap/>
            <w:vAlign w:val="center"/>
            <w:tcPrChange w:id="63774" w:author="pete jones" w:date="2022-01-04T13:02:00Z">
              <w:tcPr>
                <w:tcW w:w="814" w:type="dxa"/>
                <w:tcBorders>
                  <w:top w:val="nil"/>
                  <w:left w:val="nil"/>
                  <w:bottom w:val="nil"/>
                  <w:right w:val="nil"/>
                </w:tcBorders>
                <w:shd w:val="clear" w:color="auto" w:fill="auto"/>
                <w:noWrap/>
                <w:vAlign w:val="center"/>
              </w:tcPr>
            </w:tcPrChange>
          </w:tcPr>
          <w:p w14:paraId="255C1C50" w14:textId="77777777" w:rsidR="00BD0299" w:rsidRPr="00FF6A71" w:rsidRDefault="00BD0299">
            <w:pPr>
              <w:spacing w:before="0" w:after="0" w:line="240" w:lineRule="auto"/>
              <w:jc w:val="center"/>
              <w:rPr>
                <w:ins w:id="63775" w:author="pete jones" w:date="2022-01-04T12:37:00Z"/>
                <w:rFonts w:eastAsiaTheme="minorEastAsia" w:cstheme="minorHAnsi"/>
              </w:rPr>
              <w:pPrChange w:id="63776" w:author="pete jones" w:date="2022-01-04T13:02:00Z">
                <w:pPr>
                  <w:jc w:val="center"/>
                </w:pPr>
              </w:pPrChange>
            </w:pPr>
            <w:ins w:id="63777" w:author="pete jones" w:date="2022-01-04T12:37:00Z">
              <w:r w:rsidRPr="00FF6A71">
                <w:rPr>
                  <w:rFonts w:ascii="Calibri" w:hAnsi="Calibri" w:cs="Calibri"/>
                  <w:color w:val="000000"/>
                </w:rPr>
                <w:t>5</w:t>
              </w:r>
            </w:ins>
          </w:p>
        </w:tc>
        <w:tc>
          <w:tcPr>
            <w:tcW w:w="814" w:type="dxa"/>
            <w:shd w:val="clear" w:color="auto" w:fill="auto"/>
            <w:noWrap/>
            <w:vAlign w:val="center"/>
            <w:tcPrChange w:id="63778" w:author="pete jones" w:date="2022-01-04T13:02:00Z">
              <w:tcPr>
                <w:tcW w:w="814" w:type="dxa"/>
                <w:tcBorders>
                  <w:top w:val="nil"/>
                  <w:left w:val="nil"/>
                  <w:bottom w:val="nil"/>
                  <w:right w:val="nil"/>
                </w:tcBorders>
                <w:shd w:val="clear" w:color="auto" w:fill="auto"/>
                <w:noWrap/>
                <w:vAlign w:val="center"/>
              </w:tcPr>
            </w:tcPrChange>
          </w:tcPr>
          <w:p w14:paraId="59B6DE8F" w14:textId="77777777" w:rsidR="00BD0299" w:rsidRPr="00FF6A71" w:rsidRDefault="00BD0299">
            <w:pPr>
              <w:spacing w:before="0" w:after="0" w:line="240" w:lineRule="auto"/>
              <w:jc w:val="center"/>
              <w:rPr>
                <w:ins w:id="63779" w:author="pete jones" w:date="2022-01-04T12:37:00Z"/>
                <w:rFonts w:eastAsiaTheme="minorEastAsia" w:cstheme="minorHAnsi"/>
              </w:rPr>
              <w:pPrChange w:id="63780" w:author="pete jones" w:date="2022-01-04T13:02:00Z">
                <w:pPr>
                  <w:jc w:val="center"/>
                </w:pPr>
              </w:pPrChange>
            </w:pPr>
          </w:p>
        </w:tc>
        <w:tc>
          <w:tcPr>
            <w:tcW w:w="692" w:type="dxa"/>
            <w:shd w:val="clear" w:color="auto" w:fill="auto"/>
            <w:noWrap/>
            <w:vAlign w:val="center"/>
            <w:tcPrChange w:id="63781" w:author="pete jones" w:date="2022-01-04T13:02:00Z">
              <w:tcPr>
                <w:tcW w:w="692" w:type="dxa"/>
                <w:tcBorders>
                  <w:top w:val="nil"/>
                  <w:left w:val="nil"/>
                  <w:bottom w:val="nil"/>
                  <w:right w:val="nil"/>
                </w:tcBorders>
                <w:shd w:val="clear" w:color="auto" w:fill="auto"/>
                <w:noWrap/>
                <w:vAlign w:val="center"/>
              </w:tcPr>
            </w:tcPrChange>
          </w:tcPr>
          <w:p w14:paraId="57850850" w14:textId="77777777" w:rsidR="00BD0299" w:rsidRPr="00FF6A71" w:rsidRDefault="00BD0299">
            <w:pPr>
              <w:spacing w:before="0" w:after="0" w:line="240" w:lineRule="auto"/>
              <w:jc w:val="center"/>
              <w:rPr>
                <w:ins w:id="63782" w:author="pete jones" w:date="2022-01-04T12:37:00Z"/>
                <w:rFonts w:eastAsiaTheme="minorEastAsia" w:cstheme="minorHAnsi"/>
              </w:rPr>
              <w:pPrChange w:id="63783" w:author="pete jones" w:date="2022-01-04T13:02:00Z">
                <w:pPr>
                  <w:jc w:val="center"/>
                </w:pPr>
              </w:pPrChange>
            </w:pPr>
          </w:p>
        </w:tc>
        <w:tc>
          <w:tcPr>
            <w:tcW w:w="692" w:type="dxa"/>
            <w:shd w:val="clear" w:color="auto" w:fill="auto"/>
            <w:noWrap/>
            <w:vAlign w:val="center"/>
            <w:tcPrChange w:id="63784" w:author="pete jones" w:date="2022-01-04T13:02:00Z">
              <w:tcPr>
                <w:tcW w:w="692" w:type="dxa"/>
                <w:tcBorders>
                  <w:top w:val="nil"/>
                  <w:left w:val="nil"/>
                  <w:bottom w:val="nil"/>
                  <w:right w:val="nil"/>
                </w:tcBorders>
                <w:shd w:val="clear" w:color="auto" w:fill="auto"/>
                <w:noWrap/>
                <w:vAlign w:val="center"/>
              </w:tcPr>
            </w:tcPrChange>
          </w:tcPr>
          <w:p w14:paraId="259CC246" w14:textId="77777777" w:rsidR="00BD0299" w:rsidRPr="00FF6A71" w:rsidRDefault="00BD0299">
            <w:pPr>
              <w:spacing w:before="0" w:after="0" w:line="240" w:lineRule="auto"/>
              <w:jc w:val="center"/>
              <w:rPr>
                <w:ins w:id="63785" w:author="pete jones" w:date="2022-01-04T12:37:00Z"/>
                <w:rFonts w:eastAsiaTheme="minorEastAsia" w:cstheme="minorHAnsi"/>
              </w:rPr>
              <w:pPrChange w:id="63786" w:author="pete jones" w:date="2022-01-04T13:02:00Z">
                <w:pPr>
                  <w:jc w:val="center"/>
                </w:pPr>
              </w:pPrChange>
            </w:pPr>
          </w:p>
        </w:tc>
        <w:tc>
          <w:tcPr>
            <w:tcW w:w="692" w:type="dxa"/>
            <w:shd w:val="clear" w:color="auto" w:fill="auto"/>
            <w:noWrap/>
            <w:vAlign w:val="center"/>
            <w:tcPrChange w:id="63787" w:author="pete jones" w:date="2022-01-04T13:02:00Z">
              <w:tcPr>
                <w:tcW w:w="692" w:type="dxa"/>
                <w:tcBorders>
                  <w:top w:val="nil"/>
                  <w:left w:val="nil"/>
                  <w:bottom w:val="nil"/>
                  <w:right w:val="nil"/>
                </w:tcBorders>
                <w:shd w:val="clear" w:color="auto" w:fill="auto"/>
                <w:noWrap/>
                <w:vAlign w:val="center"/>
              </w:tcPr>
            </w:tcPrChange>
          </w:tcPr>
          <w:p w14:paraId="09D5CFC6" w14:textId="77777777" w:rsidR="00BD0299" w:rsidRPr="00FF6A71" w:rsidRDefault="00BD0299">
            <w:pPr>
              <w:spacing w:before="0" w:after="0" w:line="240" w:lineRule="auto"/>
              <w:jc w:val="center"/>
              <w:rPr>
                <w:ins w:id="63788" w:author="pete jones" w:date="2022-01-04T12:37:00Z"/>
                <w:rFonts w:eastAsiaTheme="minorEastAsia" w:cstheme="minorHAnsi"/>
              </w:rPr>
              <w:pPrChange w:id="63789" w:author="pete jones" w:date="2022-01-04T13:02:00Z">
                <w:pPr>
                  <w:jc w:val="center"/>
                </w:pPr>
              </w:pPrChange>
            </w:pPr>
          </w:p>
        </w:tc>
        <w:tc>
          <w:tcPr>
            <w:tcW w:w="692" w:type="dxa"/>
            <w:shd w:val="clear" w:color="auto" w:fill="auto"/>
            <w:noWrap/>
            <w:vAlign w:val="center"/>
            <w:tcPrChange w:id="63790" w:author="pete jones" w:date="2022-01-04T13:02:00Z">
              <w:tcPr>
                <w:tcW w:w="692" w:type="dxa"/>
                <w:tcBorders>
                  <w:top w:val="nil"/>
                  <w:left w:val="nil"/>
                  <w:bottom w:val="nil"/>
                  <w:right w:val="nil"/>
                </w:tcBorders>
                <w:shd w:val="clear" w:color="auto" w:fill="auto"/>
                <w:noWrap/>
                <w:vAlign w:val="center"/>
              </w:tcPr>
            </w:tcPrChange>
          </w:tcPr>
          <w:p w14:paraId="6A909853" w14:textId="77777777" w:rsidR="00BD0299" w:rsidRPr="00FF6A71" w:rsidRDefault="00BD0299">
            <w:pPr>
              <w:spacing w:before="0" w:after="0" w:line="240" w:lineRule="auto"/>
              <w:jc w:val="center"/>
              <w:rPr>
                <w:ins w:id="63791" w:author="pete jones" w:date="2022-01-04T12:37:00Z"/>
                <w:rFonts w:eastAsiaTheme="minorEastAsia" w:cstheme="minorHAnsi"/>
              </w:rPr>
              <w:pPrChange w:id="63792" w:author="pete jones" w:date="2022-01-04T13:02:00Z">
                <w:pPr>
                  <w:jc w:val="center"/>
                </w:pPr>
              </w:pPrChange>
            </w:pPr>
          </w:p>
        </w:tc>
      </w:tr>
    </w:tbl>
    <w:p w14:paraId="08C0F5E5" w14:textId="59D104BC" w:rsidR="00BD0299" w:rsidRPr="00FF6A71" w:rsidRDefault="00BD0299" w:rsidP="00BD0299">
      <w:pPr>
        <w:rPr>
          <w:ins w:id="63793" w:author="pete jones" w:date="2022-01-04T12:37:00Z"/>
        </w:rPr>
      </w:pPr>
      <w:ins w:id="63794" w:author="pete jones" w:date="2022-01-04T12:37:00Z">
        <w:r w:rsidRPr="00FF6A71">
          <w:t>Q4.3 Most often, innovation is an improvement to an existing product as opposed to an entirely new produc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3795">
          <w:tblGrid>
            <w:gridCol w:w="814"/>
            <w:gridCol w:w="814"/>
            <w:gridCol w:w="814"/>
            <w:gridCol w:w="814"/>
            <w:gridCol w:w="692"/>
            <w:gridCol w:w="692"/>
            <w:gridCol w:w="692"/>
            <w:gridCol w:w="692"/>
          </w:tblGrid>
        </w:tblGridChange>
      </w:tblGrid>
      <w:tr w:rsidR="00BD0299" w:rsidRPr="00FF6A71" w14:paraId="03844B71" w14:textId="77777777" w:rsidTr="00015922">
        <w:trPr>
          <w:trHeight w:val="300"/>
          <w:jc w:val="center"/>
          <w:ins w:id="63796" w:author="pete jones" w:date="2022-01-04T12:37:00Z"/>
        </w:trPr>
        <w:tc>
          <w:tcPr>
            <w:tcW w:w="814" w:type="dxa"/>
            <w:shd w:val="clear" w:color="auto" w:fill="E7E6E6" w:themeFill="background2"/>
            <w:vAlign w:val="center"/>
          </w:tcPr>
          <w:p w14:paraId="6DA617A6" w14:textId="77777777" w:rsidR="00BD0299" w:rsidRPr="00FF6A71" w:rsidRDefault="00BD0299">
            <w:pPr>
              <w:spacing w:before="0" w:after="0" w:line="240" w:lineRule="auto"/>
              <w:jc w:val="center"/>
              <w:rPr>
                <w:ins w:id="63797" w:author="pete jones" w:date="2022-01-04T12:37:00Z"/>
                <w:rFonts w:eastAsiaTheme="minorEastAsia" w:cstheme="minorHAnsi"/>
                <w:b/>
                <w:bCs/>
              </w:rPr>
              <w:pPrChange w:id="63798" w:author="pete jones" w:date="2022-01-04T13:02:00Z">
                <w:pPr>
                  <w:jc w:val="center"/>
                </w:pPr>
              </w:pPrChange>
            </w:pPr>
            <w:ins w:id="63799"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17E623C2" w14:textId="77777777" w:rsidR="00BD0299" w:rsidRPr="00FF6A71" w:rsidRDefault="00BD0299">
            <w:pPr>
              <w:spacing w:before="0" w:after="0" w:line="240" w:lineRule="auto"/>
              <w:jc w:val="center"/>
              <w:rPr>
                <w:ins w:id="63800" w:author="pete jones" w:date="2022-01-04T12:37:00Z"/>
                <w:rFonts w:eastAsiaTheme="minorEastAsia" w:cstheme="minorHAnsi"/>
                <w:b/>
                <w:bCs/>
              </w:rPr>
              <w:pPrChange w:id="63801" w:author="pete jones" w:date="2022-01-04T13:02:00Z">
                <w:pPr>
                  <w:jc w:val="center"/>
                </w:pPr>
              </w:pPrChange>
            </w:pPr>
            <w:ins w:id="63802"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2F6850B" w14:textId="77777777" w:rsidR="00BD0299" w:rsidRPr="00FF6A71" w:rsidRDefault="00BD0299">
            <w:pPr>
              <w:spacing w:before="0" w:after="0" w:line="240" w:lineRule="auto"/>
              <w:jc w:val="center"/>
              <w:rPr>
                <w:ins w:id="63803" w:author="pete jones" w:date="2022-01-04T12:37:00Z"/>
                <w:rFonts w:eastAsiaTheme="minorEastAsia" w:cstheme="minorHAnsi"/>
                <w:b/>
                <w:bCs/>
              </w:rPr>
              <w:pPrChange w:id="63804" w:author="pete jones" w:date="2022-01-04T13:02:00Z">
                <w:pPr>
                  <w:jc w:val="center"/>
                </w:pPr>
              </w:pPrChange>
            </w:pPr>
            <w:ins w:id="63805"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65AE058" w14:textId="77777777" w:rsidR="00BD0299" w:rsidRPr="00FF6A71" w:rsidRDefault="00BD0299">
            <w:pPr>
              <w:spacing w:before="0" w:after="0" w:line="240" w:lineRule="auto"/>
              <w:jc w:val="center"/>
              <w:rPr>
                <w:ins w:id="63806" w:author="pete jones" w:date="2022-01-04T12:37:00Z"/>
                <w:rFonts w:eastAsiaTheme="minorEastAsia" w:cstheme="minorHAnsi"/>
                <w:b/>
                <w:bCs/>
              </w:rPr>
              <w:pPrChange w:id="63807" w:author="pete jones" w:date="2022-01-04T13:02:00Z">
                <w:pPr>
                  <w:jc w:val="center"/>
                </w:pPr>
              </w:pPrChange>
            </w:pPr>
            <w:ins w:id="63808"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175D78CC" w14:textId="77777777" w:rsidR="00BD0299" w:rsidRPr="00FF6A71" w:rsidRDefault="00BD0299">
            <w:pPr>
              <w:spacing w:before="0" w:after="0" w:line="240" w:lineRule="auto"/>
              <w:jc w:val="center"/>
              <w:rPr>
                <w:ins w:id="63809" w:author="pete jones" w:date="2022-01-04T12:37:00Z"/>
                <w:rFonts w:eastAsiaTheme="minorEastAsia" w:cstheme="minorHAnsi"/>
                <w:b/>
                <w:bCs/>
              </w:rPr>
              <w:pPrChange w:id="63810" w:author="pete jones" w:date="2022-01-04T13:02:00Z">
                <w:pPr>
                  <w:jc w:val="center"/>
                </w:pPr>
              </w:pPrChange>
            </w:pPr>
            <w:ins w:id="63811"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7EFE214" w14:textId="77777777" w:rsidR="00BD0299" w:rsidRPr="00FF6A71" w:rsidRDefault="00BD0299">
            <w:pPr>
              <w:spacing w:before="0" w:after="0" w:line="240" w:lineRule="auto"/>
              <w:jc w:val="center"/>
              <w:rPr>
                <w:ins w:id="63812" w:author="pete jones" w:date="2022-01-04T12:37:00Z"/>
                <w:rFonts w:eastAsiaTheme="minorEastAsia" w:cstheme="minorHAnsi"/>
                <w:b/>
                <w:bCs/>
              </w:rPr>
              <w:pPrChange w:id="63813" w:author="pete jones" w:date="2022-01-04T13:02:00Z">
                <w:pPr>
                  <w:jc w:val="center"/>
                </w:pPr>
              </w:pPrChange>
            </w:pPr>
            <w:ins w:id="63814"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48C10D67" w14:textId="77777777" w:rsidR="00BD0299" w:rsidRPr="00FF6A71" w:rsidRDefault="00BD0299">
            <w:pPr>
              <w:spacing w:before="0" w:after="0" w:line="240" w:lineRule="auto"/>
              <w:jc w:val="center"/>
              <w:rPr>
                <w:ins w:id="63815" w:author="pete jones" w:date="2022-01-04T12:37:00Z"/>
                <w:rFonts w:eastAsiaTheme="minorEastAsia" w:cstheme="minorHAnsi"/>
                <w:b/>
                <w:bCs/>
              </w:rPr>
              <w:pPrChange w:id="63816" w:author="pete jones" w:date="2022-01-04T13:02:00Z">
                <w:pPr>
                  <w:jc w:val="center"/>
                </w:pPr>
              </w:pPrChange>
            </w:pPr>
            <w:ins w:id="63817"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312C173D" w14:textId="77777777" w:rsidR="00BD0299" w:rsidRPr="00FF6A71" w:rsidRDefault="00BD0299">
            <w:pPr>
              <w:spacing w:before="0" w:after="0" w:line="240" w:lineRule="auto"/>
              <w:jc w:val="center"/>
              <w:rPr>
                <w:ins w:id="63818" w:author="pete jones" w:date="2022-01-04T12:37:00Z"/>
                <w:rFonts w:eastAsiaTheme="minorEastAsia" w:cstheme="minorHAnsi"/>
                <w:b/>
                <w:bCs/>
              </w:rPr>
              <w:pPrChange w:id="63819" w:author="pete jones" w:date="2022-01-04T13:02:00Z">
                <w:pPr>
                  <w:jc w:val="center"/>
                </w:pPr>
              </w:pPrChange>
            </w:pPr>
            <w:ins w:id="63820" w:author="pete jones" w:date="2022-01-04T12:37:00Z">
              <w:r w:rsidRPr="00FF6A71">
                <w:rPr>
                  <w:rFonts w:eastAsiaTheme="minorEastAsia" w:cstheme="minorHAnsi"/>
                  <w:b/>
                  <w:bCs/>
                </w:rPr>
                <w:t>7</w:t>
              </w:r>
            </w:ins>
          </w:p>
        </w:tc>
      </w:tr>
      <w:tr w:rsidR="00BD0299" w:rsidRPr="00FF6A71" w14:paraId="332E37A1" w14:textId="77777777" w:rsidTr="00EF6187">
        <w:tblPrEx>
          <w:tblW w:w="0" w:type="auto"/>
          <w:jc w:val="center"/>
          <w:tblPrExChange w:id="63821" w:author="pete jones" w:date="2022-01-04T13:02:00Z">
            <w:tblPrEx>
              <w:tblW w:w="0" w:type="auto"/>
              <w:jc w:val="center"/>
            </w:tblPrEx>
          </w:tblPrExChange>
        </w:tblPrEx>
        <w:trPr>
          <w:trHeight w:val="300"/>
          <w:jc w:val="center"/>
          <w:ins w:id="63822" w:author="pete jones" w:date="2022-01-04T12:37:00Z"/>
          <w:trPrChange w:id="63823" w:author="pete jones" w:date="2022-01-04T13:02:00Z">
            <w:trPr>
              <w:trHeight w:val="300"/>
              <w:jc w:val="center"/>
            </w:trPr>
          </w:trPrChange>
        </w:trPr>
        <w:tc>
          <w:tcPr>
            <w:tcW w:w="814" w:type="dxa"/>
            <w:vAlign w:val="center"/>
            <w:tcPrChange w:id="63824" w:author="pete jones" w:date="2022-01-04T13:02:00Z">
              <w:tcPr>
                <w:tcW w:w="814" w:type="dxa"/>
                <w:vAlign w:val="center"/>
              </w:tcPr>
            </w:tcPrChange>
          </w:tcPr>
          <w:p w14:paraId="054EDE15" w14:textId="77777777" w:rsidR="00BD0299" w:rsidRPr="00FF6A71" w:rsidRDefault="00BD0299">
            <w:pPr>
              <w:spacing w:before="0" w:after="0" w:line="240" w:lineRule="auto"/>
              <w:jc w:val="center"/>
              <w:rPr>
                <w:ins w:id="63825" w:author="pete jones" w:date="2022-01-04T12:37:00Z"/>
                <w:rFonts w:eastAsiaTheme="minorEastAsia" w:cstheme="minorHAnsi"/>
                <w:b/>
                <w:bCs/>
              </w:rPr>
              <w:pPrChange w:id="63826" w:author="pete jones" w:date="2022-01-04T13:02:00Z">
                <w:pPr>
                  <w:jc w:val="center"/>
                </w:pPr>
              </w:pPrChange>
            </w:pPr>
            <w:ins w:id="63827" w:author="pete jones" w:date="2022-01-04T12:37:00Z">
              <w:r w:rsidRPr="00FF6A71">
                <w:rPr>
                  <w:rFonts w:eastAsiaTheme="minorEastAsia" w:cstheme="minorHAnsi"/>
                  <w:b/>
                  <w:bCs/>
                </w:rPr>
                <w:t>%</w:t>
              </w:r>
            </w:ins>
          </w:p>
        </w:tc>
        <w:tc>
          <w:tcPr>
            <w:tcW w:w="814" w:type="dxa"/>
            <w:shd w:val="clear" w:color="auto" w:fill="auto"/>
            <w:noWrap/>
            <w:vAlign w:val="center"/>
            <w:tcPrChange w:id="63828" w:author="pete jones" w:date="2022-01-04T13:02:00Z">
              <w:tcPr>
                <w:tcW w:w="814" w:type="dxa"/>
                <w:tcBorders>
                  <w:top w:val="nil"/>
                  <w:left w:val="nil"/>
                  <w:bottom w:val="nil"/>
                  <w:right w:val="nil"/>
                </w:tcBorders>
                <w:shd w:val="clear" w:color="auto" w:fill="auto"/>
                <w:noWrap/>
                <w:vAlign w:val="center"/>
              </w:tcPr>
            </w:tcPrChange>
          </w:tcPr>
          <w:p w14:paraId="3DAA8FAA" w14:textId="77777777" w:rsidR="00BD0299" w:rsidRPr="00FA4BC3" w:rsidRDefault="00BD0299">
            <w:pPr>
              <w:spacing w:before="0" w:after="0" w:line="240" w:lineRule="auto"/>
              <w:jc w:val="center"/>
              <w:rPr>
                <w:ins w:id="63829" w:author="pete jones" w:date="2022-01-04T12:37:00Z"/>
                <w:rFonts w:eastAsiaTheme="minorEastAsia" w:cstheme="minorHAnsi"/>
              </w:rPr>
              <w:pPrChange w:id="63830" w:author="pete jones" w:date="2022-01-04T13:02:00Z">
                <w:pPr>
                  <w:jc w:val="center"/>
                </w:pPr>
              </w:pPrChange>
            </w:pPr>
            <w:ins w:id="63831" w:author="pete jones" w:date="2022-01-04T12:37:00Z">
              <w:r w:rsidRPr="00FA4BC3">
                <w:rPr>
                  <w:rFonts w:eastAsiaTheme="minorEastAsia" w:cstheme="minorHAnsi"/>
                  <w:rPrChange w:id="63832" w:author="pete jones" w:date="2022-01-04T15:01:00Z">
                    <w:rPr>
                      <w:rFonts w:ascii="Calibri" w:hAnsi="Calibri" w:cs="Calibri"/>
                      <w:color w:val="000000"/>
                    </w:rPr>
                  </w:rPrChange>
                </w:rPr>
                <w:t>43%</w:t>
              </w:r>
            </w:ins>
          </w:p>
        </w:tc>
        <w:tc>
          <w:tcPr>
            <w:tcW w:w="814" w:type="dxa"/>
            <w:shd w:val="clear" w:color="auto" w:fill="auto"/>
            <w:noWrap/>
            <w:vAlign w:val="center"/>
            <w:tcPrChange w:id="63833" w:author="pete jones" w:date="2022-01-04T13:02:00Z">
              <w:tcPr>
                <w:tcW w:w="814" w:type="dxa"/>
                <w:tcBorders>
                  <w:top w:val="nil"/>
                  <w:left w:val="nil"/>
                  <w:bottom w:val="nil"/>
                  <w:right w:val="nil"/>
                </w:tcBorders>
                <w:shd w:val="clear" w:color="auto" w:fill="auto"/>
                <w:noWrap/>
                <w:vAlign w:val="center"/>
              </w:tcPr>
            </w:tcPrChange>
          </w:tcPr>
          <w:p w14:paraId="535643E6" w14:textId="77777777" w:rsidR="00BD0299" w:rsidRPr="00FA4BC3" w:rsidRDefault="00BD0299">
            <w:pPr>
              <w:spacing w:before="0" w:after="0" w:line="240" w:lineRule="auto"/>
              <w:jc w:val="center"/>
              <w:rPr>
                <w:ins w:id="63834" w:author="pete jones" w:date="2022-01-04T12:37:00Z"/>
                <w:rFonts w:eastAsiaTheme="minorEastAsia" w:cstheme="minorHAnsi"/>
              </w:rPr>
              <w:pPrChange w:id="63835" w:author="pete jones" w:date="2022-01-04T13:02:00Z">
                <w:pPr>
                  <w:jc w:val="center"/>
                </w:pPr>
              </w:pPrChange>
            </w:pPr>
            <w:ins w:id="63836" w:author="pete jones" w:date="2022-01-04T12:37:00Z">
              <w:r w:rsidRPr="00FA4BC3">
                <w:rPr>
                  <w:rFonts w:eastAsiaTheme="minorEastAsia" w:cstheme="minorHAnsi"/>
                  <w:rPrChange w:id="63837" w:author="pete jones" w:date="2022-01-04T15:01:00Z">
                    <w:rPr>
                      <w:rFonts w:ascii="Calibri" w:hAnsi="Calibri" w:cs="Calibri"/>
                      <w:color w:val="000000"/>
                    </w:rPr>
                  </w:rPrChange>
                </w:rPr>
                <w:t>29%</w:t>
              </w:r>
            </w:ins>
          </w:p>
        </w:tc>
        <w:tc>
          <w:tcPr>
            <w:tcW w:w="814" w:type="dxa"/>
            <w:shd w:val="clear" w:color="auto" w:fill="auto"/>
            <w:noWrap/>
            <w:vAlign w:val="center"/>
            <w:tcPrChange w:id="63838" w:author="pete jones" w:date="2022-01-04T13:02:00Z">
              <w:tcPr>
                <w:tcW w:w="814" w:type="dxa"/>
                <w:tcBorders>
                  <w:top w:val="nil"/>
                  <w:left w:val="nil"/>
                  <w:bottom w:val="nil"/>
                  <w:right w:val="nil"/>
                </w:tcBorders>
                <w:shd w:val="clear" w:color="auto" w:fill="auto"/>
                <w:noWrap/>
                <w:vAlign w:val="center"/>
              </w:tcPr>
            </w:tcPrChange>
          </w:tcPr>
          <w:p w14:paraId="2F77B1E9" w14:textId="77777777" w:rsidR="00BD0299" w:rsidRPr="00FA4BC3" w:rsidRDefault="00BD0299">
            <w:pPr>
              <w:spacing w:before="0" w:after="0" w:line="240" w:lineRule="auto"/>
              <w:jc w:val="center"/>
              <w:rPr>
                <w:ins w:id="63839" w:author="pete jones" w:date="2022-01-04T12:37:00Z"/>
                <w:rFonts w:eastAsiaTheme="minorEastAsia" w:cstheme="minorHAnsi"/>
              </w:rPr>
              <w:pPrChange w:id="63840" w:author="pete jones" w:date="2022-01-04T13:02:00Z">
                <w:pPr>
                  <w:jc w:val="center"/>
                </w:pPr>
              </w:pPrChange>
            </w:pPr>
            <w:ins w:id="63841" w:author="pete jones" w:date="2022-01-04T12:37:00Z">
              <w:r w:rsidRPr="00FA4BC3">
                <w:rPr>
                  <w:rFonts w:eastAsiaTheme="minorEastAsia" w:cstheme="minorHAnsi"/>
                  <w:rPrChange w:id="63842" w:author="pete jones" w:date="2022-01-04T15:01:00Z">
                    <w:rPr>
                      <w:rFonts w:ascii="Calibri" w:hAnsi="Calibri" w:cs="Calibri"/>
                      <w:color w:val="000000"/>
                    </w:rPr>
                  </w:rPrChange>
                </w:rPr>
                <w:t>14%</w:t>
              </w:r>
            </w:ins>
          </w:p>
        </w:tc>
        <w:tc>
          <w:tcPr>
            <w:tcW w:w="692" w:type="dxa"/>
            <w:shd w:val="clear" w:color="auto" w:fill="auto"/>
            <w:noWrap/>
            <w:vAlign w:val="center"/>
            <w:tcPrChange w:id="63843" w:author="pete jones" w:date="2022-01-04T13:02:00Z">
              <w:tcPr>
                <w:tcW w:w="692" w:type="dxa"/>
                <w:tcBorders>
                  <w:top w:val="nil"/>
                  <w:left w:val="nil"/>
                  <w:bottom w:val="nil"/>
                  <w:right w:val="nil"/>
                </w:tcBorders>
                <w:shd w:val="clear" w:color="auto" w:fill="auto"/>
                <w:noWrap/>
                <w:vAlign w:val="center"/>
              </w:tcPr>
            </w:tcPrChange>
          </w:tcPr>
          <w:p w14:paraId="1DF10BF1" w14:textId="77777777" w:rsidR="00BD0299" w:rsidRPr="00FA4BC3" w:rsidRDefault="00BD0299">
            <w:pPr>
              <w:spacing w:before="0" w:after="0" w:line="240" w:lineRule="auto"/>
              <w:jc w:val="center"/>
              <w:rPr>
                <w:ins w:id="63844" w:author="pete jones" w:date="2022-01-04T12:37:00Z"/>
                <w:rFonts w:eastAsiaTheme="minorEastAsia" w:cstheme="minorHAnsi"/>
              </w:rPr>
              <w:pPrChange w:id="63845" w:author="pete jones" w:date="2022-01-04T13:02:00Z">
                <w:pPr>
                  <w:jc w:val="center"/>
                </w:pPr>
              </w:pPrChange>
            </w:pPr>
          </w:p>
        </w:tc>
        <w:tc>
          <w:tcPr>
            <w:tcW w:w="692" w:type="dxa"/>
            <w:shd w:val="clear" w:color="auto" w:fill="auto"/>
            <w:noWrap/>
            <w:vAlign w:val="center"/>
            <w:tcPrChange w:id="63846" w:author="pete jones" w:date="2022-01-04T13:02:00Z">
              <w:tcPr>
                <w:tcW w:w="692" w:type="dxa"/>
                <w:tcBorders>
                  <w:top w:val="nil"/>
                  <w:left w:val="nil"/>
                  <w:bottom w:val="nil"/>
                  <w:right w:val="nil"/>
                </w:tcBorders>
                <w:shd w:val="clear" w:color="auto" w:fill="auto"/>
                <w:noWrap/>
                <w:vAlign w:val="center"/>
              </w:tcPr>
            </w:tcPrChange>
          </w:tcPr>
          <w:p w14:paraId="4363DD4A" w14:textId="77777777" w:rsidR="00BD0299" w:rsidRPr="00FA4BC3" w:rsidRDefault="00BD0299">
            <w:pPr>
              <w:spacing w:before="0" w:after="0" w:line="240" w:lineRule="auto"/>
              <w:jc w:val="center"/>
              <w:rPr>
                <w:ins w:id="63847" w:author="pete jones" w:date="2022-01-04T12:37:00Z"/>
                <w:rFonts w:eastAsiaTheme="minorEastAsia" w:cstheme="minorHAnsi"/>
              </w:rPr>
              <w:pPrChange w:id="63848" w:author="pete jones" w:date="2022-01-04T13:02:00Z">
                <w:pPr>
                  <w:jc w:val="center"/>
                </w:pPr>
              </w:pPrChange>
            </w:pPr>
            <w:ins w:id="63849" w:author="pete jones" w:date="2022-01-04T12:37:00Z">
              <w:r w:rsidRPr="00FA4BC3">
                <w:rPr>
                  <w:rFonts w:eastAsiaTheme="minorEastAsia" w:cstheme="minorHAnsi"/>
                  <w:rPrChange w:id="63850" w:author="pete jones" w:date="2022-01-04T15:01:00Z">
                    <w:rPr>
                      <w:rFonts w:ascii="Calibri" w:hAnsi="Calibri" w:cs="Calibri"/>
                      <w:color w:val="000000"/>
                    </w:rPr>
                  </w:rPrChange>
                </w:rPr>
                <w:t>14%</w:t>
              </w:r>
            </w:ins>
          </w:p>
        </w:tc>
        <w:tc>
          <w:tcPr>
            <w:tcW w:w="692" w:type="dxa"/>
            <w:shd w:val="clear" w:color="auto" w:fill="auto"/>
            <w:noWrap/>
            <w:vAlign w:val="center"/>
            <w:tcPrChange w:id="63851" w:author="pete jones" w:date="2022-01-04T13:02:00Z">
              <w:tcPr>
                <w:tcW w:w="692" w:type="dxa"/>
                <w:tcBorders>
                  <w:top w:val="nil"/>
                  <w:left w:val="nil"/>
                  <w:bottom w:val="nil"/>
                  <w:right w:val="nil"/>
                </w:tcBorders>
                <w:shd w:val="clear" w:color="auto" w:fill="auto"/>
                <w:noWrap/>
                <w:vAlign w:val="center"/>
              </w:tcPr>
            </w:tcPrChange>
          </w:tcPr>
          <w:p w14:paraId="692D3752" w14:textId="77777777" w:rsidR="00BD0299" w:rsidRPr="00FF6A71" w:rsidRDefault="00BD0299">
            <w:pPr>
              <w:spacing w:before="0" w:after="0" w:line="240" w:lineRule="auto"/>
              <w:jc w:val="center"/>
              <w:rPr>
                <w:ins w:id="63852" w:author="pete jones" w:date="2022-01-04T12:37:00Z"/>
                <w:rFonts w:eastAsiaTheme="minorEastAsia" w:cstheme="minorHAnsi"/>
                <w:b/>
                <w:bCs/>
                <w:rPrChange w:id="63853" w:author="pete jones" w:date="2022-01-04T13:45:00Z">
                  <w:rPr>
                    <w:ins w:id="63854" w:author="pete jones" w:date="2022-01-04T12:37:00Z"/>
                    <w:rFonts w:eastAsiaTheme="minorEastAsia" w:cstheme="minorHAnsi"/>
                  </w:rPr>
                </w:rPrChange>
              </w:rPr>
              <w:pPrChange w:id="63855" w:author="pete jones" w:date="2022-01-04T13:02:00Z">
                <w:pPr>
                  <w:jc w:val="center"/>
                </w:pPr>
              </w:pPrChange>
            </w:pPr>
          </w:p>
        </w:tc>
        <w:tc>
          <w:tcPr>
            <w:tcW w:w="692" w:type="dxa"/>
            <w:shd w:val="clear" w:color="auto" w:fill="auto"/>
            <w:noWrap/>
            <w:vAlign w:val="center"/>
            <w:tcPrChange w:id="63856" w:author="pete jones" w:date="2022-01-04T13:02:00Z">
              <w:tcPr>
                <w:tcW w:w="692" w:type="dxa"/>
                <w:tcBorders>
                  <w:top w:val="nil"/>
                  <w:left w:val="nil"/>
                  <w:bottom w:val="nil"/>
                  <w:right w:val="nil"/>
                </w:tcBorders>
                <w:shd w:val="clear" w:color="auto" w:fill="auto"/>
                <w:noWrap/>
                <w:vAlign w:val="center"/>
              </w:tcPr>
            </w:tcPrChange>
          </w:tcPr>
          <w:p w14:paraId="06B04405" w14:textId="77777777" w:rsidR="00BD0299" w:rsidRPr="00FF6A71" w:rsidRDefault="00BD0299">
            <w:pPr>
              <w:spacing w:before="0" w:after="0" w:line="240" w:lineRule="auto"/>
              <w:jc w:val="center"/>
              <w:rPr>
                <w:ins w:id="63857" w:author="pete jones" w:date="2022-01-04T12:37:00Z"/>
                <w:rFonts w:eastAsiaTheme="minorEastAsia" w:cstheme="minorHAnsi"/>
                <w:b/>
                <w:bCs/>
                <w:rPrChange w:id="63858" w:author="pete jones" w:date="2022-01-04T13:45:00Z">
                  <w:rPr>
                    <w:ins w:id="63859" w:author="pete jones" w:date="2022-01-04T12:37:00Z"/>
                    <w:rFonts w:eastAsiaTheme="minorEastAsia" w:cstheme="minorHAnsi"/>
                  </w:rPr>
                </w:rPrChange>
              </w:rPr>
              <w:pPrChange w:id="63860" w:author="pete jones" w:date="2022-01-04T13:02:00Z">
                <w:pPr>
                  <w:jc w:val="center"/>
                </w:pPr>
              </w:pPrChange>
            </w:pPr>
          </w:p>
        </w:tc>
      </w:tr>
      <w:tr w:rsidR="00BD0299" w:rsidRPr="00FF6A71" w14:paraId="77A12BEF" w14:textId="77777777" w:rsidTr="00EF6187">
        <w:tblPrEx>
          <w:tblW w:w="0" w:type="auto"/>
          <w:jc w:val="center"/>
          <w:tblPrExChange w:id="63861" w:author="pete jones" w:date="2022-01-04T13:02:00Z">
            <w:tblPrEx>
              <w:tblW w:w="0" w:type="auto"/>
              <w:jc w:val="center"/>
            </w:tblPrEx>
          </w:tblPrExChange>
        </w:tblPrEx>
        <w:trPr>
          <w:trHeight w:val="300"/>
          <w:jc w:val="center"/>
          <w:ins w:id="63862" w:author="pete jones" w:date="2022-01-04T12:37:00Z"/>
          <w:trPrChange w:id="63863" w:author="pete jones" w:date="2022-01-04T13:02:00Z">
            <w:trPr>
              <w:trHeight w:val="300"/>
              <w:jc w:val="center"/>
            </w:trPr>
          </w:trPrChange>
        </w:trPr>
        <w:tc>
          <w:tcPr>
            <w:tcW w:w="814" w:type="dxa"/>
            <w:vAlign w:val="center"/>
            <w:tcPrChange w:id="63864" w:author="pete jones" w:date="2022-01-04T13:02:00Z">
              <w:tcPr>
                <w:tcW w:w="814" w:type="dxa"/>
                <w:vAlign w:val="center"/>
              </w:tcPr>
            </w:tcPrChange>
          </w:tcPr>
          <w:p w14:paraId="0F18DDBA" w14:textId="77777777" w:rsidR="00BD0299" w:rsidRPr="00FF6A71" w:rsidRDefault="00BD0299">
            <w:pPr>
              <w:spacing w:before="0" w:after="0" w:line="240" w:lineRule="auto"/>
              <w:jc w:val="center"/>
              <w:rPr>
                <w:ins w:id="63865" w:author="pete jones" w:date="2022-01-04T12:37:00Z"/>
                <w:rFonts w:eastAsiaTheme="minorEastAsia" w:cstheme="minorHAnsi"/>
                <w:b/>
                <w:bCs/>
              </w:rPr>
              <w:pPrChange w:id="63866" w:author="pete jones" w:date="2022-01-04T13:02:00Z">
                <w:pPr>
                  <w:jc w:val="center"/>
                </w:pPr>
              </w:pPrChange>
            </w:pPr>
            <w:ins w:id="63867" w:author="pete jones" w:date="2022-01-04T12:37:00Z">
              <w:r w:rsidRPr="00FF6A71">
                <w:rPr>
                  <w:rFonts w:eastAsiaTheme="minorEastAsia" w:cstheme="minorHAnsi"/>
                  <w:b/>
                  <w:bCs/>
                </w:rPr>
                <w:t>Count</w:t>
              </w:r>
            </w:ins>
          </w:p>
        </w:tc>
        <w:tc>
          <w:tcPr>
            <w:tcW w:w="814" w:type="dxa"/>
            <w:shd w:val="clear" w:color="auto" w:fill="auto"/>
            <w:noWrap/>
            <w:vAlign w:val="center"/>
            <w:tcPrChange w:id="63868" w:author="pete jones" w:date="2022-01-04T13:02:00Z">
              <w:tcPr>
                <w:tcW w:w="814" w:type="dxa"/>
                <w:tcBorders>
                  <w:top w:val="nil"/>
                  <w:left w:val="nil"/>
                  <w:bottom w:val="nil"/>
                  <w:right w:val="nil"/>
                </w:tcBorders>
                <w:shd w:val="clear" w:color="auto" w:fill="auto"/>
                <w:noWrap/>
                <w:vAlign w:val="center"/>
              </w:tcPr>
            </w:tcPrChange>
          </w:tcPr>
          <w:p w14:paraId="47FEF1ED" w14:textId="77777777" w:rsidR="00BD0299" w:rsidRPr="00FA4BC3" w:rsidRDefault="00BD0299">
            <w:pPr>
              <w:spacing w:before="0" w:after="0" w:line="240" w:lineRule="auto"/>
              <w:jc w:val="center"/>
              <w:rPr>
                <w:ins w:id="63869" w:author="pete jones" w:date="2022-01-04T12:37:00Z"/>
                <w:rFonts w:eastAsiaTheme="minorEastAsia" w:cstheme="minorHAnsi"/>
              </w:rPr>
              <w:pPrChange w:id="63870" w:author="pete jones" w:date="2022-01-04T13:02:00Z">
                <w:pPr>
                  <w:jc w:val="center"/>
                </w:pPr>
              </w:pPrChange>
            </w:pPr>
            <w:ins w:id="63871" w:author="pete jones" w:date="2022-01-04T12:37:00Z">
              <w:r w:rsidRPr="00FA4BC3">
                <w:rPr>
                  <w:rFonts w:eastAsiaTheme="minorEastAsia" w:cstheme="minorHAnsi"/>
                  <w:rPrChange w:id="63872" w:author="pete jones" w:date="2022-01-04T15:01:00Z">
                    <w:rPr>
                      <w:rFonts w:ascii="Calibri" w:hAnsi="Calibri" w:cs="Calibri"/>
                      <w:color w:val="000000"/>
                    </w:rPr>
                  </w:rPrChange>
                </w:rPr>
                <w:t>6</w:t>
              </w:r>
            </w:ins>
          </w:p>
        </w:tc>
        <w:tc>
          <w:tcPr>
            <w:tcW w:w="814" w:type="dxa"/>
            <w:shd w:val="clear" w:color="auto" w:fill="auto"/>
            <w:noWrap/>
            <w:vAlign w:val="center"/>
            <w:tcPrChange w:id="63873" w:author="pete jones" w:date="2022-01-04T13:02:00Z">
              <w:tcPr>
                <w:tcW w:w="814" w:type="dxa"/>
                <w:tcBorders>
                  <w:top w:val="nil"/>
                  <w:left w:val="nil"/>
                  <w:bottom w:val="nil"/>
                  <w:right w:val="nil"/>
                </w:tcBorders>
                <w:shd w:val="clear" w:color="auto" w:fill="auto"/>
                <w:noWrap/>
                <w:vAlign w:val="center"/>
              </w:tcPr>
            </w:tcPrChange>
          </w:tcPr>
          <w:p w14:paraId="1A93E445" w14:textId="77777777" w:rsidR="00BD0299" w:rsidRPr="00FA4BC3" w:rsidRDefault="00BD0299">
            <w:pPr>
              <w:spacing w:before="0" w:after="0" w:line="240" w:lineRule="auto"/>
              <w:jc w:val="center"/>
              <w:rPr>
                <w:ins w:id="63874" w:author="pete jones" w:date="2022-01-04T12:37:00Z"/>
                <w:rFonts w:eastAsiaTheme="minorEastAsia" w:cstheme="minorHAnsi"/>
              </w:rPr>
              <w:pPrChange w:id="63875" w:author="pete jones" w:date="2022-01-04T13:02:00Z">
                <w:pPr>
                  <w:jc w:val="center"/>
                </w:pPr>
              </w:pPrChange>
            </w:pPr>
            <w:ins w:id="63876" w:author="pete jones" w:date="2022-01-04T12:37:00Z">
              <w:r w:rsidRPr="00FA4BC3">
                <w:rPr>
                  <w:rFonts w:eastAsiaTheme="minorEastAsia" w:cstheme="minorHAnsi"/>
                  <w:rPrChange w:id="63877" w:author="pete jones" w:date="2022-01-04T15:01:00Z">
                    <w:rPr>
                      <w:rFonts w:ascii="Calibri" w:hAnsi="Calibri" w:cs="Calibri"/>
                      <w:color w:val="000000"/>
                    </w:rPr>
                  </w:rPrChange>
                </w:rPr>
                <w:t>4</w:t>
              </w:r>
            </w:ins>
          </w:p>
        </w:tc>
        <w:tc>
          <w:tcPr>
            <w:tcW w:w="814" w:type="dxa"/>
            <w:shd w:val="clear" w:color="auto" w:fill="auto"/>
            <w:noWrap/>
            <w:vAlign w:val="center"/>
            <w:tcPrChange w:id="63878" w:author="pete jones" w:date="2022-01-04T13:02:00Z">
              <w:tcPr>
                <w:tcW w:w="814" w:type="dxa"/>
                <w:tcBorders>
                  <w:top w:val="nil"/>
                  <w:left w:val="nil"/>
                  <w:bottom w:val="nil"/>
                  <w:right w:val="nil"/>
                </w:tcBorders>
                <w:shd w:val="clear" w:color="auto" w:fill="auto"/>
                <w:noWrap/>
                <w:vAlign w:val="center"/>
              </w:tcPr>
            </w:tcPrChange>
          </w:tcPr>
          <w:p w14:paraId="36A8F65F" w14:textId="77777777" w:rsidR="00BD0299" w:rsidRPr="00FA4BC3" w:rsidRDefault="00BD0299">
            <w:pPr>
              <w:spacing w:before="0" w:after="0" w:line="240" w:lineRule="auto"/>
              <w:jc w:val="center"/>
              <w:rPr>
                <w:ins w:id="63879" w:author="pete jones" w:date="2022-01-04T12:37:00Z"/>
                <w:rFonts w:eastAsiaTheme="minorEastAsia" w:cstheme="minorHAnsi"/>
              </w:rPr>
              <w:pPrChange w:id="63880" w:author="pete jones" w:date="2022-01-04T13:02:00Z">
                <w:pPr>
                  <w:jc w:val="center"/>
                </w:pPr>
              </w:pPrChange>
            </w:pPr>
            <w:ins w:id="63881" w:author="pete jones" w:date="2022-01-04T12:37:00Z">
              <w:r w:rsidRPr="00FA4BC3">
                <w:rPr>
                  <w:rFonts w:eastAsiaTheme="minorEastAsia" w:cstheme="minorHAnsi"/>
                  <w:rPrChange w:id="63882" w:author="pete jones" w:date="2022-01-04T15:01:00Z">
                    <w:rPr>
                      <w:rFonts w:ascii="Calibri" w:hAnsi="Calibri" w:cs="Calibri"/>
                      <w:color w:val="000000"/>
                    </w:rPr>
                  </w:rPrChange>
                </w:rPr>
                <w:t>2</w:t>
              </w:r>
            </w:ins>
          </w:p>
        </w:tc>
        <w:tc>
          <w:tcPr>
            <w:tcW w:w="692" w:type="dxa"/>
            <w:shd w:val="clear" w:color="auto" w:fill="auto"/>
            <w:noWrap/>
            <w:vAlign w:val="center"/>
            <w:tcPrChange w:id="63883" w:author="pete jones" w:date="2022-01-04T13:02:00Z">
              <w:tcPr>
                <w:tcW w:w="692" w:type="dxa"/>
                <w:tcBorders>
                  <w:top w:val="nil"/>
                  <w:left w:val="nil"/>
                  <w:bottom w:val="nil"/>
                  <w:right w:val="nil"/>
                </w:tcBorders>
                <w:shd w:val="clear" w:color="auto" w:fill="auto"/>
                <w:noWrap/>
                <w:vAlign w:val="center"/>
              </w:tcPr>
            </w:tcPrChange>
          </w:tcPr>
          <w:p w14:paraId="0B00630C" w14:textId="77777777" w:rsidR="00BD0299" w:rsidRPr="00FA4BC3" w:rsidRDefault="00BD0299">
            <w:pPr>
              <w:spacing w:before="0" w:after="0" w:line="240" w:lineRule="auto"/>
              <w:jc w:val="center"/>
              <w:rPr>
                <w:ins w:id="63884" w:author="pete jones" w:date="2022-01-04T12:37:00Z"/>
                <w:rFonts w:eastAsiaTheme="minorEastAsia" w:cstheme="minorHAnsi"/>
              </w:rPr>
              <w:pPrChange w:id="63885" w:author="pete jones" w:date="2022-01-04T13:02:00Z">
                <w:pPr>
                  <w:jc w:val="center"/>
                </w:pPr>
              </w:pPrChange>
            </w:pPr>
          </w:p>
        </w:tc>
        <w:tc>
          <w:tcPr>
            <w:tcW w:w="692" w:type="dxa"/>
            <w:shd w:val="clear" w:color="auto" w:fill="auto"/>
            <w:noWrap/>
            <w:vAlign w:val="center"/>
            <w:tcPrChange w:id="63886" w:author="pete jones" w:date="2022-01-04T13:02:00Z">
              <w:tcPr>
                <w:tcW w:w="692" w:type="dxa"/>
                <w:tcBorders>
                  <w:top w:val="nil"/>
                  <w:left w:val="nil"/>
                  <w:bottom w:val="nil"/>
                  <w:right w:val="nil"/>
                </w:tcBorders>
                <w:shd w:val="clear" w:color="auto" w:fill="auto"/>
                <w:noWrap/>
                <w:vAlign w:val="center"/>
              </w:tcPr>
            </w:tcPrChange>
          </w:tcPr>
          <w:p w14:paraId="28E4703E" w14:textId="77777777" w:rsidR="00BD0299" w:rsidRPr="00FA4BC3" w:rsidRDefault="00BD0299">
            <w:pPr>
              <w:spacing w:before="0" w:after="0" w:line="240" w:lineRule="auto"/>
              <w:jc w:val="center"/>
              <w:rPr>
                <w:ins w:id="63887" w:author="pete jones" w:date="2022-01-04T12:37:00Z"/>
                <w:rFonts w:eastAsiaTheme="minorEastAsia" w:cstheme="minorHAnsi"/>
              </w:rPr>
              <w:pPrChange w:id="63888" w:author="pete jones" w:date="2022-01-04T13:02:00Z">
                <w:pPr>
                  <w:jc w:val="center"/>
                </w:pPr>
              </w:pPrChange>
            </w:pPr>
            <w:ins w:id="63889" w:author="pete jones" w:date="2022-01-04T12:37:00Z">
              <w:r w:rsidRPr="00FA4BC3">
                <w:rPr>
                  <w:rFonts w:eastAsiaTheme="minorEastAsia" w:cstheme="minorHAnsi"/>
                  <w:rPrChange w:id="63890" w:author="pete jones" w:date="2022-01-04T15:01:00Z">
                    <w:rPr>
                      <w:rFonts w:ascii="Calibri" w:hAnsi="Calibri" w:cs="Calibri"/>
                      <w:color w:val="000000"/>
                    </w:rPr>
                  </w:rPrChange>
                </w:rPr>
                <w:t>2</w:t>
              </w:r>
            </w:ins>
          </w:p>
        </w:tc>
        <w:tc>
          <w:tcPr>
            <w:tcW w:w="692" w:type="dxa"/>
            <w:shd w:val="clear" w:color="auto" w:fill="auto"/>
            <w:noWrap/>
            <w:vAlign w:val="center"/>
            <w:tcPrChange w:id="63891" w:author="pete jones" w:date="2022-01-04T13:02:00Z">
              <w:tcPr>
                <w:tcW w:w="692" w:type="dxa"/>
                <w:tcBorders>
                  <w:top w:val="nil"/>
                  <w:left w:val="nil"/>
                  <w:bottom w:val="nil"/>
                  <w:right w:val="nil"/>
                </w:tcBorders>
                <w:shd w:val="clear" w:color="auto" w:fill="auto"/>
                <w:noWrap/>
                <w:vAlign w:val="center"/>
              </w:tcPr>
            </w:tcPrChange>
          </w:tcPr>
          <w:p w14:paraId="5EB2CCCB" w14:textId="77777777" w:rsidR="00BD0299" w:rsidRPr="00FF6A71" w:rsidRDefault="00BD0299">
            <w:pPr>
              <w:spacing w:before="0" w:after="0" w:line="240" w:lineRule="auto"/>
              <w:jc w:val="center"/>
              <w:rPr>
                <w:ins w:id="63892" w:author="pete jones" w:date="2022-01-04T12:37:00Z"/>
                <w:rFonts w:eastAsiaTheme="minorEastAsia" w:cstheme="minorHAnsi"/>
                <w:b/>
                <w:bCs/>
                <w:rPrChange w:id="63893" w:author="pete jones" w:date="2022-01-04T13:45:00Z">
                  <w:rPr>
                    <w:ins w:id="63894" w:author="pete jones" w:date="2022-01-04T12:37:00Z"/>
                    <w:rFonts w:eastAsiaTheme="minorEastAsia" w:cstheme="minorHAnsi"/>
                  </w:rPr>
                </w:rPrChange>
              </w:rPr>
              <w:pPrChange w:id="63895" w:author="pete jones" w:date="2022-01-04T13:02:00Z">
                <w:pPr>
                  <w:jc w:val="center"/>
                </w:pPr>
              </w:pPrChange>
            </w:pPr>
          </w:p>
        </w:tc>
        <w:tc>
          <w:tcPr>
            <w:tcW w:w="692" w:type="dxa"/>
            <w:shd w:val="clear" w:color="auto" w:fill="auto"/>
            <w:noWrap/>
            <w:vAlign w:val="center"/>
            <w:tcPrChange w:id="63896" w:author="pete jones" w:date="2022-01-04T13:02:00Z">
              <w:tcPr>
                <w:tcW w:w="692" w:type="dxa"/>
                <w:tcBorders>
                  <w:top w:val="nil"/>
                  <w:left w:val="nil"/>
                  <w:bottom w:val="nil"/>
                  <w:right w:val="nil"/>
                </w:tcBorders>
                <w:shd w:val="clear" w:color="auto" w:fill="auto"/>
                <w:noWrap/>
                <w:vAlign w:val="center"/>
              </w:tcPr>
            </w:tcPrChange>
          </w:tcPr>
          <w:p w14:paraId="0C677286" w14:textId="77777777" w:rsidR="00BD0299" w:rsidRPr="00FF6A71" w:rsidRDefault="00BD0299">
            <w:pPr>
              <w:spacing w:before="0" w:after="0" w:line="240" w:lineRule="auto"/>
              <w:jc w:val="center"/>
              <w:rPr>
                <w:ins w:id="63897" w:author="pete jones" w:date="2022-01-04T12:37:00Z"/>
                <w:rFonts w:eastAsiaTheme="minorEastAsia" w:cstheme="minorHAnsi"/>
                <w:b/>
                <w:bCs/>
                <w:rPrChange w:id="63898" w:author="pete jones" w:date="2022-01-04T13:45:00Z">
                  <w:rPr>
                    <w:ins w:id="63899" w:author="pete jones" w:date="2022-01-04T12:37:00Z"/>
                    <w:rFonts w:eastAsiaTheme="minorEastAsia" w:cstheme="minorHAnsi"/>
                  </w:rPr>
                </w:rPrChange>
              </w:rPr>
              <w:pPrChange w:id="63900" w:author="pete jones" w:date="2022-01-04T13:02:00Z">
                <w:pPr>
                  <w:jc w:val="center"/>
                </w:pPr>
              </w:pPrChange>
            </w:pPr>
          </w:p>
        </w:tc>
      </w:tr>
    </w:tbl>
    <w:p w14:paraId="7D1F64EF" w14:textId="77777777" w:rsidR="00BD0299" w:rsidRPr="00FF6A71" w:rsidRDefault="00BD0299" w:rsidP="00BD0299">
      <w:pPr>
        <w:rPr>
          <w:ins w:id="63901" w:author="pete jones" w:date="2022-01-04T12:37:00Z"/>
        </w:rPr>
      </w:pPr>
      <w:ins w:id="63902" w:author="pete jones" w:date="2022-01-04T12:37:00Z">
        <w:r w:rsidRPr="00FF6A71">
          <w:t>Q4.4 The capabilities of modern CAD software can simplify complex modelling approaches by combining feature-based and direct modelling techniques by removing the limits to what can be modelled.</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3903">
          <w:tblGrid>
            <w:gridCol w:w="814"/>
            <w:gridCol w:w="814"/>
            <w:gridCol w:w="814"/>
            <w:gridCol w:w="814"/>
            <w:gridCol w:w="692"/>
            <w:gridCol w:w="692"/>
            <w:gridCol w:w="692"/>
            <w:gridCol w:w="692"/>
          </w:tblGrid>
        </w:tblGridChange>
      </w:tblGrid>
      <w:tr w:rsidR="00BD0299" w:rsidRPr="00FF6A71" w14:paraId="7DE38C73" w14:textId="77777777" w:rsidTr="00015922">
        <w:trPr>
          <w:trHeight w:val="300"/>
          <w:jc w:val="center"/>
          <w:ins w:id="63904" w:author="pete jones" w:date="2022-01-04T12:37:00Z"/>
        </w:trPr>
        <w:tc>
          <w:tcPr>
            <w:tcW w:w="814" w:type="dxa"/>
            <w:shd w:val="clear" w:color="auto" w:fill="E7E6E6" w:themeFill="background2"/>
            <w:vAlign w:val="center"/>
          </w:tcPr>
          <w:p w14:paraId="3870216E" w14:textId="77777777" w:rsidR="00BD0299" w:rsidRPr="00FF6A71" w:rsidRDefault="00BD0299">
            <w:pPr>
              <w:spacing w:before="0" w:after="0" w:line="240" w:lineRule="auto"/>
              <w:jc w:val="center"/>
              <w:rPr>
                <w:ins w:id="63905" w:author="pete jones" w:date="2022-01-04T12:37:00Z"/>
                <w:rFonts w:eastAsiaTheme="minorEastAsia" w:cstheme="minorHAnsi"/>
                <w:b/>
                <w:bCs/>
              </w:rPr>
              <w:pPrChange w:id="63906" w:author="pete jones" w:date="2022-01-04T13:02:00Z">
                <w:pPr>
                  <w:jc w:val="center"/>
                </w:pPr>
              </w:pPrChange>
            </w:pPr>
            <w:ins w:id="63907"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40BF557F" w14:textId="77777777" w:rsidR="00BD0299" w:rsidRPr="00FF6A71" w:rsidRDefault="00BD0299">
            <w:pPr>
              <w:spacing w:before="0" w:after="0" w:line="240" w:lineRule="auto"/>
              <w:jc w:val="center"/>
              <w:rPr>
                <w:ins w:id="63908" w:author="pete jones" w:date="2022-01-04T12:37:00Z"/>
                <w:rFonts w:eastAsiaTheme="minorEastAsia" w:cstheme="minorHAnsi"/>
                <w:b/>
                <w:bCs/>
              </w:rPr>
              <w:pPrChange w:id="63909" w:author="pete jones" w:date="2022-01-04T13:02:00Z">
                <w:pPr>
                  <w:jc w:val="center"/>
                </w:pPr>
              </w:pPrChange>
            </w:pPr>
            <w:ins w:id="63910"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73FCF7E" w14:textId="77777777" w:rsidR="00BD0299" w:rsidRPr="00FF6A71" w:rsidRDefault="00BD0299">
            <w:pPr>
              <w:spacing w:before="0" w:after="0" w:line="240" w:lineRule="auto"/>
              <w:jc w:val="center"/>
              <w:rPr>
                <w:ins w:id="63911" w:author="pete jones" w:date="2022-01-04T12:37:00Z"/>
                <w:rFonts w:eastAsiaTheme="minorEastAsia" w:cstheme="minorHAnsi"/>
                <w:b/>
                <w:bCs/>
              </w:rPr>
              <w:pPrChange w:id="63912" w:author="pete jones" w:date="2022-01-04T13:02:00Z">
                <w:pPr>
                  <w:jc w:val="center"/>
                </w:pPr>
              </w:pPrChange>
            </w:pPr>
            <w:ins w:id="63913"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3607CCE5" w14:textId="77777777" w:rsidR="00BD0299" w:rsidRPr="00FF6A71" w:rsidRDefault="00BD0299">
            <w:pPr>
              <w:spacing w:before="0" w:after="0" w:line="240" w:lineRule="auto"/>
              <w:jc w:val="center"/>
              <w:rPr>
                <w:ins w:id="63914" w:author="pete jones" w:date="2022-01-04T12:37:00Z"/>
                <w:rFonts w:eastAsiaTheme="minorEastAsia" w:cstheme="minorHAnsi"/>
                <w:b/>
                <w:bCs/>
              </w:rPr>
              <w:pPrChange w:id="63915" w:author="pete jones" w:date="2022-01-04T13:02:00Z">
                <w:pPr>
                  <w:jc w:val="center"/>
                </w:pPr>
              </w:pPrChange>
            </w:pPr>
            <w:ins w:id="63916"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44C48E7" w14:textId="77777777" w:rsidR="00BD0299" w:rsidRPr="00FF6A71" w:rsidRDefault="00BD0299">
            <w:pPr>
              <w:spacing w:before="0" w:after="0" w:line="240" w:lineRule="auto"/>
              <w:jc w:val="center"/>
              <w:rPr>
                <w:ins w:id="63917" w:author="pete jones" w:date="2022-01-04T12:37:00Z"/>
                <w:rFonts w:eastAsiaTheme="minorEastAsia" w:cstheme="minorHAnsi"/>
                <w:b/>
                <w:bCs/>
              </w:rPr>
              <w:pPrChange w:id="63918" w:author="pete jones" w:date="2022-01-04T13:02:00Z">
                <w:pPr>
                  <w:jc w:val="center"/>
                </w:pPr>
              </w:pPrChange>
            </w:pPr>
            <w:ins w:id="63919"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D95AC58" w14:textId="77777777" w:rsidR="00BD0299" w:rsidRPr="00FF6A71" w:rsidRDefault="00BD0299">
            <w:pPr>
              <w:spacing w:before="0" w:after="0" w:line="240" w:lineRule="auto"/>
              <w:jc w:val="center"/>
              <w:rPr>
                <w:ins w:id="63920" w:author="pete jones" w:date="2022-01-04T12:37:00Z"/>
                <w:rFonts w:eastAsiaTheme="minorEastAsia" w:cstheme="minorHAnsi"/>
                <w:b/>
                <w:bCs/>
              </w:rPr>
              <w:pPrChange w:id="63921" w:author="pete jones" w:date="2022-01-04T13:02:00Z">
                <w:pPr>
                  <w:jc w:val="center"/>
                </w:pPr>
              </w:pPrChange>
            </w:pPr>
            <w:ins w:id="63922"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201916C" w14:textId="77777777" w:rsidR="00BD0299" w:rsidRPr="00FF6A71" w:rsidRDefault="00BD0299">
            <w:pPr>
              <w:spacing w:before="0" w:after="0" w:line="240" w:lineRule="auto"/>
              <w:jc w:val="center"/>
              <w:rPr>
                <w:ins w:id="63923" w:author="pete jones" w:date="2022-01-04T12:37:00Z"/>
                <w:rFonts w:eastAsiaTheme="minorEastAsia" w:cstheme="minorHAnsi"/>
                <w:b/>
                <w:bCs/>
              </w:rPr>
              <w:pPrChange w:id="63924" w:author="pete jones" w:date="2022-01-04T13:02:00Z">
                <w:pPr>
                  <w:jc w:val="center"/>
                </w:pPr>
              </w:pPrChange>
            </w:pPr>
            <w:ins w:id="63925"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134B3D4" w14:textId="77777777" w:rsidR="00BD0299" w:rsidRPr="00FF6A71" w:rsidRDefault="00BD0299">
            <w:pPr>
              <w:spacing w:before="0" w:after="0" w:line="240" w:lineRule="auto"/>
              <w:jc w:val="center"/>
              <w:rPr>
                <w:ins w:id="63926" w:author="pete jones" w:date="2022-01-04T12:37:00Z"/>
                <w:rFonts w:eastAsiaTheme="minorEastAsia" w:cstheme="minorHAnsi"/>
                <w:b/>
                <w:bCs/>
              </w:rPr>
              <w:pPrChange w:id="63927" w:author="pete jones" w:date="2022-01-04T13:02:00Z">
                <w:pPr>
                  <w:jc w:val="center"/>
                </w:pPr>
              </w:pPrChange>
            </w:pPr>
            <w:ins w:id="63928" w:author="pete jones" w:date="2022-01-04T12:37:00Z">
              <w:r w:rsidRPr="00FF6A71">
                <w:rPr>
                  <w:rFonts w:eastAsiaTheme="minorEastAsia" w:cstheme="minorHAnsi"/>
                  <w:b/>
                  <w:bCs/>
                </w:rPr>
                <w:t>7</w:t>
              </w:r>
            </w:ins>
          </w:p>
        </w:tc>
      </w:tr>
      <w:tr w:rsidR="00BD0299" w:rsidRPr="00FF6A71" w14:paraId="6769405E" w14:textId="77777777" w:rsidTr="00EF6187">
        <w:tblPrEx>
          <w:tblW w:w="0" w:type="auto"/>
          <w:jc w:val="center"/>
          <w:tblPrExChange w:id="63929" w:author="pete jones" w:date="2022-01-04T13:02:00Z">
            <w:tblPrEx>
              <w:tblW w:w="0" w:type="auto"/>
              <w:jc w:val="center"/>
            </w:tblPrEx>
          </w:tblPrExChange>
        </w:tblPrEx>
        <w:trPr>
          <w:trHeight w:val="300"/>
          <w:jc w:val="center"/>
          <w:ins w:id="63930" w:author="pete jones" w:date="2022-01-04T12:37:00Z"/>
          <w:trPrChange w:id="63931" w:author="pete jones" w:date="2022-01-04T13:02:00Z">
            <w:trPr>
              <w:trHeight w:val="300"/>
              <w:jc w:val="center"/>
            </w:trPr>
          </w:trPrChange>
        </w:trPr>
        <w:tc>
          <w:tcPr>
            <w:tcW w:w="814" w:type="dxa"/>
            <w:vAlign w:val="center"/>
            <w:tcPrChange w:id="63932" w:author="pete jones" w:date="2022-01-04T13:02:00Z">
              <w:tcPr>
                <w:tcW w:w="814" w:type="dxa"/>
                <w:vAlign w:val="center"/>
              </w:tcPr>
            </w:tcPrChange>
          </w:tcPr>
          <w:p w14:paraId="1D902013" w14:textId="77777777" w:rsidR="00BD0299" w:rsidRPr="00FF6A71" w:rsidRDefault="00BD0299">
            <w:pPr>
              <w:spacing w:before="0" w:after="0" w:line="240" w:lineRule="auto"/>
              <w:jc w:val="center"/>
              <w:rPr>
                <w:ins w:id="63933" w:author="pete jones" w:date="2022-01-04T12:37:00Z"/>
                <w:rFonts w:eastAsiaTheme="minorEastAsia" w:cstheme="minorHAnsi"/>
                <w:b/>
                <w:bCs/>
              </w:rPr>
              <w:pPrChange w:id="63934" w:author="pete jones" w:date="2022-01-04T13:02:00Z">
                <w:pPr>
                  <w:jc w:val="center"/>
                </w:pPr>
              </w:pPrChange>
            </w:pPr>
            <w:ins w:id="63935" w:author="pete jones" w:date="2022-01-04T12:37:00Z">
              <w:r w:rsidRPr="00FF6A71">
                <w:rPr>
                  <w:rFonts w:eastAsiaTheme="minorEastAsia" w:cstheme="minorHAnsi"/>
                  <w:b/>
                  <w:bCs/>
                </w:rPr>
                <w:t>%</w:t>
              </w:r>
            </w:ins>
          </w:p>
        </w:tc>
        <w:tc>
          <w:tcPr>
            <w:tcW w:w="814" w:type="dxa"/>
            <w:shd w:val="clear" w:color="auto" w:fill="auto"/>
            <w:noWrap/>
            <w:vAlign w:val="center"/>
            <w:tcPrChange w:id="63936" w:author="pete jones" w:date="2022-01-04T13:02:00Z">
              <w:tcPr>
                <w:tcW w:w="814" w:type="dxa"/>
                <w:tcBorders>
                  <w:top w:val="nil"/>
                  <w:left w:val="nil"/>
                  <w:bottom w:val="nil"/>
                  <w:right w:val="nil"/>
                </w:tcBorders>
                <w:shd w:val="clear" w:color="auto" w:fill="auto"/>
                <w:noWrap/>
                <w:vAlign w:val="center"/>
              </w:tcPr>
            </w:tcPrChange>
          </w:tcPr>
          <w:p w14:paraId="3D2B3BF7" w14:textId="77777777" w:rsidR="00BD0299" w:rsidRPr="00FA4BC3" w:rsidRDefault="00BD0299">
            <w:pPr>
              <w:spacing w:before="0" w:after="0" w:line="240" w:lineRule="auto"/>
              <w:jc w:val="center"/>
              <w:rPr>
                <w:ins w:id="63937" w:author="pete jones" w:date="2022-01-04T12:37:00Z"/>
                <w:rFonts w:eastAsiaTheme="minorEastAsia" w:cstheme="minorHAnsi"/>
              </w:rPr>
              <w:pPrChange w:id="63938" w:author="pete jones" w:date="2022-01-04T13:02:00Z">
                <w:pPr>
                  <w:jc w:val="center"/>
                </w:pPr>
              </w:pPrChange>
            </w:pPr>
            <w:ins w:id="63939" w:author="pete jones" w:date="2022-01-04T12:37:00Z">
              <w:r w:rsidRPr="00FA4BC3">
                <w:rPr>
                  <w:rFonts w:eastAsiaTheme="minorEastAsia" w:cstheme="minorHAnsi"/>
                  <w:rPrChange w:id="63940" w:author="pete jones" w:date="2022-01-04T15:01:00Z">
                    <w:rPr>
                      <w:rFonts w:ascii="Calibri" w:hAnsi="Calibri" w:cs="Calibri"/>
                      <w:color w:val="000000"/>
                    </w:rPr>
                  </w:rPrChange>
                </w:rPr>
                <w:t>43%</w:t>
              </w:r>
            </w:ins>
          </w:p>
        </w:tc>
        <w:tc>
          <w:tcPr>
            <w:tcW w:w="814" w:type="dxa"/>
            <w:shd w:val="clear" w:color="auto" w:fill="auto"/>
            <w:noWrap/>
            <w:vAlign w:val="center"/>
            <w:tcPrChange w:id="63941" w:author="pete jones" w:date="2022-01-04T13:02:00Z">
              <w:tcPr>
                <w:tcW w:w="814" w:type="dxa"/>
                <w:tcBorders>
                  <w:top w:val="nil"/>
                  <w:left w:val="nil"/>
                  <w:bottom w:val="nil"/>
                  <w:right w:val="nil"/>
                </w:tcBorders>
                <w:shd w:val="clear" w:color="auto" w:fill="auto"/>
                <w:noWrap/>
                <w:vAlign w:val="center"/>
              </w:tcPr>
            </w:tcPrChange>
          </w:tcPr>
          <w:p w14:paraId="3EA83C03" w14:textId="77777777" w:rsidR="00BD0299" w:rsidRPr="00FA4BC3" w:rsidRDefault="00BD0299">
            <w:pPr>
              <w:spacing w:before="0" w:after="0" w:line="240" w:lineRule="auto"/>
              <w:jc w:val="center"/>
              <w:rPr>
                <w:ins w:id="63942" w:author="pete jones" w:date="2022-01-04T12:37:00Z"/>
                <w:rFonts w:eastAsiaTheme="minorEastAsia" w:cstheme="minorHAnsi"/>
              </w:rPr>
              <w:pPrChange w:id="63943" w:author="pete jones" w:date="2022-01-04T13:02:00Z">
                <w:pPr>
                  <w:jc w:val="center"/>
                </w:pPr>
              </w:pPrChange>
            </w:pPr>
            <w:ins w:id="63944" w:author="pete jones" w:date="2022-01-04T12:37:00Z">
              <w:r w:rsidRPr="00FA4BC3">
                <w:rPr>
                  <w:rFonts w:eastAsiaTheme="minorEastAsia" w:cstheme="minorHAnsi"/>
                  <w:rPrChange w:id="63945" w:author="pete jones" w:date="2022-01-04T15:01:00Z">
                    <w:rPr>
                      <w:rFonts w:ascii="Calibri" w:hAnsi="Calibri" w:cs="Calibri"/>
                      <w:color w:val="000000"/>
                    </w:rPr>
                  </w:rPrChange>
                </w:rPr>
                <w:t>36%</w:t>
              </w:r>
            </w:ins>
          </w:p>
        </w:tc>
        <w:tc>
          <w:tcPr>
            <w:tcW w:w="814" w:type="dxa"/>
            <w:shd w:val="clear" w:color="auto" w:fill="auto"/>
            <w:noWrap/>
            <w:vAlign w:val="center"/>
            <w:tcPrChange w:id="63946" w:author="pete jones" w:date="2022-01-04T13:02:00Z">
              <w:tcPr>
                <w:tcW w:w="814" w:type="dxa"/>
                <w:tcBorders>
                  <w:top w:val="nil"/>
                  <w:left w:val="nil"/>
                  <w:bottom w:val="nil"/>
                  <w:right w:val="nil"/>
                </w:tcBorders>
                <w:shd w:val="clear" w:color="auto" w:fill="auto"/>
                <w:noWrap/>
                <w:vAlign w:val="center"/>
              </w:tcPr>
            </w:tcPrChange>
          </w:tcPr>
          <w:p w14:paraId="57130B4A" w14:textId="77777777" w:rsidR="00BD0299" w:rsidRPr="00FA4BC3" w:rsidRDefault="00BD0299">
            <w:pPr>
              <w:spacing w:before="0" w:after="0" w:line="240" w:lineRule="auto"/>
              <w:jc w:val="center"/>
              <w:rPr>
                <w:ins w:id="63947" w:author="pete jones" w:date="2022-01-04T12:37:00Z"/>
                <w:rFonts w:eastAsiaTheme="minorEastAsia" w:cstheme="minorHAnsi"/>
              </w:rPr>
              <w:pPrChange w:id="63948" w:author="pete jones" w:date="2022-01-04T13:02:00Z">
                <w:pPr>
                  <w:jc w:val="center"/>
                </w:pPr>
              </w:pPrChange>
            </w:pPr>
            <w:ins w:id="63949" w:author="pete jones" w:date="2022-01-04T12:37:00Z">
              <w:r w:rsidRPr="00FA4BC3">
                <w:rPr>
                  <w:rFonts w:eastAsiaTheme="minorEastAsia" w:cstheme="minorHAnsi"/>
                  <w:rPrChange w:id="63950" w:author="pete jones" w:date="2022-01-04T15:01:00Z">
                    <w:rPr>
                      <w:rFonts w:ascii="Calibri" w:hAnsi="Calibri" w:cs="Calibri"/>
                      <w:color w:val="000000"/>
                    </w:rPr>
                  </w:rPrChange>
                </w:rPr>
                <w:t>21%</w:t>
              </w:r>
            </w:ins>
          </w:p>
        </w:tc>
        <w:tc>
          <w:tcPr>
            <w:tcW w:w="692" w:type="dxa"/>
            <w:shd w:val="clear" w:color="auto" w:fill="auto"/>
            <w:noWrap/>
            <w:vAlign w:val="center"/>
            <w:tcPrChange w:id="63951" w:author="pete jones" w:date="2022-01-04T13:02:00Z">
              <w:tcPr>
                <w:tcW w:w="692" w:type="dxa"/>
                <w:tcBorders>
                  <w:top w:val="nil"/>
                  <w:left w:val="nil"/>
                  <w:bottom w:val="nil"/>
                  <w:right w:val="nil"/>
                </w:tcBorders>
                <w:shd w:val="clear" w:color="auto" w:fill="auto"/>
                <w:noWrap/>
                <w:vAlign w:val="center"/>
              </w:tcPr>
            </w:tcPrChange>
          </w:tcPr>
          <w:p w14:paraId="10A50BAC" w14:textId="77777777" w:rsidR="00BD0299" w:rsidRPr="00FF6A71" w:rsidRDefault="00BD0299">
            <w:pPr>
              <w:spacing w:before="0" w:after="0" w:line="240" w:lineRule="auto"/>
              <w:jc w:val="center"/>
              <w:rPr>
                <w:ins w:id="63952" w:author="pete jones" w:date="2022-01-04T12:37:00Z"/>
                <w:rFonts w:eastAsiaTheme="minorEastAsia" w:cstheme="minorHAnsi"/>
                <w:b/>
                <w:bCs/>
                <w:rPrChange w:id="63953" w:author="pete jones" w:date="2022-01-04T13:45:00Z">
                  <w:rPr>
                    <w:ins w:id="63954" w:author="pete jones" w:date="2022-01-04T12:37:00Z"/>
                    <w:rFonts w:eastAsiaTheme="minorEastAsia" w:cstheme="minorHAnsi"/>
                  </w:rPr>
                </w:rPrChange>
              </w:rPr>
              <w:pPrChange w:id="63955" w:author="pete jones" w:date="2022-01-04T13:02:00Z">
                <w:pPr>
                  <w:jc w:val="center"/>
                </w:pPr>
              </w:pPrChange>
            </w:pPr>
          </w:p>
        </w:tc>
        <w:tc>
          <w:tcPr>
            <w:tcW w:w="692" w:type="dxa"/>
            <w:shd w:val="clear" w:color="auto" w:fill="auto"/>
            <w:noWrap/>
            <w:vAlign w:val="center"/>
            <w:tcPrChange w:id="63956" w:author="pete jones" w:date="2022-01-04T13:02:00Z">
              <w:tcPr>
                <w:tcW w:w="692" w:type="dxa"/>
                <w:tcBorders>
                  <w:top w:val="nil"/>
                  <w:left w:val="nil"/>
                  <w:bottom w:val="nil"/>
                  <w:right w:val="nil"/>
                </w:tcBorders>
                <w:shd w:val="clear" w:color="auto" w:fill="auto"/>
                <w:noWrap/>
                <w:vAlign w:val="center"/>
              </w:tcPr>
            </w:tcPrChange>
          </w:tcPr>
          <w:p w14:paraId="26BD8DA4" w14:textId="77777777" w:rsidR="00BD0299" w:rsidRPr="00FF6A71" w:rsidRDefault="00BD0299">
            <w:pPr>
              <w:spacing w:before="0" w:after="0" w:line="240" w:lineRule="auto"/>
              <w:jc w:val="center"/>
              <w:rPr>
                <w:ins w:id="63957" w:author="pete jones" w:date="2022-01-04T12:37:00Z"/>
                <w:rFonts w:eastAsiaTheme="minorEastAsia" w:cstheme="minorHAnsi"/>
                <w:b/>
                <w:bCs/>
                <w:rPrChange w:id="63958" w:author="pete jones" w:date="2022-01-04T13:45:00Z">
                  <w:rPr>
                    <w:ins w:id="63959" w:author="pete jones" w:date="2022-01-04T12:37:00Z"/>
                    <w:rFonts w:eastAsiaTheme="minorEastAsia" w:cstheme="minorHAnsi"/>
                  </w:rPr>
                </w:rPrChange>
              </w:rPr>
              <w:pPrChange w:id="63960" w:author="pete jones" w:date="2022-01-04T13:02:00Z">
                <w:pPr>
                  <w:jc w:val="center"/>
                </w:pPr>
              </w:pPrChange>
            </w:pPr>
          </w:p>
        </w:tc>
        <w:tc>
          <w:tcPr>
            <w:tcW w:w="692" w:type="dxa"/>
            <w:shd w:val="clear" w:color="auto" w:fill="auto"/>
            <w:noWrap/>
            <w:vAlign w:val="center"/>
            <w:tcPrChange w:id="63961" w:author="pete jones" w:date="2022-01-04T13:02:00Z">
              <w:tcPr>
                <w:tcW w:w="692" w:type="dxa"/>
                <w:tcBorders>
                  <w:top w:val="nil"/>
                  <w:left w:val="nil"/>
                  <w:bottom w:val="nil"/>
                  <w:right w:val="nil"/>
                </w:tcBorders>
                <w:shd w:val="clear" w:color="auto" w:fill="auto"/>
                <w:noWrap/>
                <w:vAlign w:val="center"/>
              </w:tcPr>
            </w:tcPrChange>
          </w:tcPr>
          <w:p w14:paraId="50EFA358" w14:textId="77777777" w:rsidR="00BD0299" w:rsidRPr="00FF6A71" w:rsidRDefault="00BD0299">
            <w:pPr>
              <w:spacing w:before="0" w:after="0" w:line="240" w:lineRule="auto"/>
              <w:jc w:val="center"/>
              <w:rPr>
                <w:ins w:id="63962" w:author="pete jones" w:date="2022-01-04T12:37:00Z"/>
                <w:rFonts w:eastAsiaTheme="minorEastAsia" w:cstheme="minorHAnsi"/>
                <w:b/>
                <w:bCs/>
                <w:rPrChange w:id="63963" w:author="pete jones" w:date="2022-01-04T13:45:00Z">
                  <w:rPr>
                    <w:ins w:id="63964" w:author="pete jones" w:date="2022-01-04T12:37:00Z"/>
                    <w:rFonts w:eastAsiaTheme="minorEastAsia" w:cstheme="minorHAnsi"/>
                  </w:rPr>
                </w:rPrChange>
              </w:rPr>
              <w:pPrChange w:id="63965" w:author="pete jones" w:date="2022-01-04T13:02:00Z">
                <w:pPr>
                  <w:jc w:val="center"/>
                </w:pPr>
              </w:pPrChange>
            </w:pPr>
          </w:p>
        </w:tc>
        <w:tc>
          <w:tcPr>
            <w:tcW w:w="692" w:type="dxa"/>
            <w:shd w:val="clear" w:color="auto" w:fill="auto"/>
            <w:noWrap/>
            <w:vAlign w:val="center"/>
            <w:tcPrChange w:id="63966" w:author="pete jones" w:date="2022-01-04T13:02:00Z">
              <w:tcPr>
                <w:tcW w:w="692" w:type="dxa"/>
                <w:tcBorders>
                  <w:top w:val="nil"/>
                  <w:left w:val="nil"/>
                  <w:bottom w:val="nil"/>
                  <w:right w:val="nil"/>
                </w:tcBorders>
                <w:shd w:val="clear" w:color="auto" w:fill="auto"/>
                <w:noWrap/>
                <w:vAlign w:val="center"/>
              </w:tcPr>
            </w:tcPrChange>
          </w:tcPr>
          <w:p w14:paraId="145A4DD9" w14:textId="77777777" w:rsidR="00BD0299" w:rsidRPr="00FF6A71" w:rsidRDefault="00BD0299">
            <w:pPr>
              <w:spacing w:before="0" w:after="0" w:line="240" w:lineRule="auto"/>
              <w:jc w:val="center"/>
              <w:rPr>
                <w:ins w:id="63967" w:author="pete jones" w:date="2022-01-04T12:37:00Z"/>
                <w:rFonts w:eastAsiaTheme="minorEastAsia" w:cstheme="minorHAnsi"/>
                <w:b/>
                <w:bCs/>
                <w:rPrChange w:id="63968" w:author="pete jones" w:date="2022-01-04T13:45:00Z">
                  <w:rPr>
                    <w:ins w:id="63969" w:author="pete jones" w:date="2022-01-04T12:37:00Z"/>
                    <w:rFonts w:eastAsiaTheme="minorEastAsia" w:cstheme="minorHAnsi"/>
                  </w:rPr>
                </w:rPrChange>
              </w:rPr>
              <w:pPrChange w:id="63970" w:author="pete jones" w:date="2022-01-04T13:02:00Z">
                <w:pPr>
                  <w:jc w:val="center"/>
                </w:pPr>
              </w:pPrChange>
            </w:pPr>
          </w:p>
        </w:tc>
      </w:tr>
      <w:tr w:rsidR="00BD0299" w:rsidRPr="00FF6A71" w14:paraId="79FDBBAD" w14:textId="77777777" w:rsidTr="00EF6187">
        <w:tblPrEx>
          <w:tblW w:w="0" w:type="auto"/>
          <w:jc w:val="center"/>
          <w:tblPrExChange w:id="63971" w:author="pete jones" w:date="2022-01-04T13:02:00Z">
            <w:tblPrEx>
              <w:tblW w:w="0" w:type="auto"/>
              <w:jc w:val="center"/>
            </w:tblPrEx>
          </w:tblPrExChange>
        </w:tblPrEx>
        <w:trPr>
          <w:trHeight w:val="300"/>
          <w:jc w:val="center"/>
          <w:ins w:id="63972" w:author="pete jones" w:date="2022-01-04T12:37:00Z"/>
          <w:trPrChange w:id="63973" w:author="pete jones" w:date="2022-01-04T13:02:00Z">
            <w:trPr>
              <w:trHeight w:val="300"/>
              <w:jc w:val="center"/>
            </w:trPr>
          </w:trPrChange>
        </w:trPr>
        <w:tc>
          <w:tcPr>
            <w:tcW w:w="814" w:type="dxa"/>
            <w:vAlign w:val="center"/>
            <w:tcPrChange w:id="63974" w:author="pete jones" w:date="2022-01-04T13:02:00Z">
              <w:tcPr>
                <w:tcW w:w="814" w:type="dxa"/>
                <w:vAlign w:val="center"/>
              </w:tcPr>
            </w:tcPrChange>
          </w:tcPr>
          <w:p w14:paraId="4BD73B60" w14:textId="77777777" w:rsidR="00BD0299" w:rsidRPr="00FF6A71" w:rsidRDefault="00BD0299">
            <w:pPr>
              <w:spacing w:before="0" w:after="0" w:line="240" w:lineRule="auto"/>
              <w:jc w:val="center"/>
              <w:rPr>
                <w:ins w:id="63975" w:author="pete jones" w:date="2022-01-04T12:37:00Z"/>
                <w:rFonts w:eastAsiaTheme="minorEastAsia" w:cstheme="minorHAnsi"/>
                <w:b/>
                <w:bCs/>
              </w:rPr>
              <w:pPrChange w:id="63976" w:author="pete jones" w:date="2022-01-04T13:02:00Z">
                <w:pPr>
                  <w:jc w:val="center"/>
                </w:pPr>
              </w:pPrChange>
            </w:pPr>
            <w:ins w:id="63977" w:author="pete jones" w:date="2022-01-04T12:37:00Z">
              <w:r w:rsidRPr="00FF6A71">
                <w:rPr>
                  <w:rFonts w:eastAsiaTheme="minorEastAsia" w:cstheme="minorHAnsi"/>
                  <w:b/>
                  <w:bCs/>
                </w:rPr>
                <w:t>Count</w:t>
              </w:r>
            </w:ins>
          </w:p>
        </w:tc>
        <w:tc>
          <w:tcPr>
            <w:tcW w:w="814" w:type="dxa"/>
            <w:shd w:val="clear" w:color="auto" w:fill="auto"/>
            <w:noWrap/>
            <w:vAlign w:val="center"/>
            <w:tcPrChange w:id="63978" w:author="pete jones" w:date="2022-01-04T13:02:00Z">
              <w:tcPr>
                <w:tcW w:w="814" w:type="dxa"/>
                <w:tcBorders>
                  <w:top w:val="nil"/>
                  <w:left w:val="nil"/>
                  <w:bottom w:val="nil"/>
                  <w:right w:val="nil"/>
                </w:tcBorders>
                <w:shd w:val="clear" w:color="auto" w:fill="auto"/>
                <w:noWrap/>
                <w:vAlign w:val="center"/>
              </w:tcPr>
            </w:tcPrChange>
          </w:tcPr>
          <w:p w14:paraId="1B0DBAED" w14:textId="77777777" w:rsidR="00BD0299" w:rsidRPr="00FA4BC3" w:rsidRDefault="00BD0299">
            <w:pPr>
              <w:spacing w:before="0" w:after="0" w:line="240" w:lineRule="auto"/>
              <w:jc w:val="center"/>
              <w:rPr>
                <w:ins w:id="63979" w:author="pete jones" w:date="2022-01-04T12:37:00Z"/>
                <w:rFonts w:eastAsiaTheme="minorEastAsia" w:cstheme="minorHAnsi"/>
              </w:rPr>
              <w:pPrChange w:id="63980" w:author="pete jones" w:date="2022-01-04T13:02:00Z">
                <w:pPr>
                  <w:jc w:val="center"/>
                </w:pPr>
              </w:pPrChange>
            </w:pPr>
            <w:ins w:id="63981" w:author="pete jones" w:date="2022-01-04T12:37:00Z">
              <w:r w:rsidRPr="00FA4BC3">
                <w:rPr>
                  <w:rFonts w:eastAsiaTheme="minorEastAsia" w:cstheme="minorHAnsi"/>
                  <w:rPrChange w:id="63982" w:author="pete jones" w:date="2022-01-04T15:01:00Z">
                    <w:rPr>
                      <w:rFonts w:ascii="Calibri" w:hAnsi="Calibri" w:cs="Calibri"/>
                      <w:color w:val="000000"/>
                    </w:rPr>
                  </w:rPrChange>
                </w:rPr>
                <w:t>6</w:t>
              </w:r>
            </w:ins>
          </w:p>
        </w:tc>
        <w:tc>
          <w:tcPr>
            <w:tcW w:w="814" w:type="dxa"/>
            <w:shd w:val="clear" w:color="auto" w:fill="auto"/>
            <w:noWrap/>
            <w:vAlign w:val="center"/>
            <w:tcPrChange w:id="63983" w:author="pete jones" w:date="2022-01-04T13:02:00Z">
              <w:tcPr>
                <w:tcW w:w="814" w:type="dxa"/>
                <w:tcBorders>
                  <w:top w:val="nil"/>
                  <w:left w:val="nil"/>
                  <w:bottom w:val="nil"/>
                  <w:right w:val="nil"/>
                </w:tcBorders>
                <w:shd w:val="clear" w:color="auto" w:fill="auto"/>
                <w:noWrap/>
                <w:vAlign w:val="center"/>
              </w:tcPr>
            </w:tcPrChange>
          </w:tcPr>
          <w:p w14:paraId="78C8E2E5" w14:textId="77777777" w:rsidR="00BD0299" w:rsidRPr="00FA4BC3" w:rsidRDefault="00BD0299">
            <w:pPr>
              <w:spacing w:before="0" w:after="0" w:line="240" w:lineRule="auto"/>
              <w:jc w:val="center"/>
              <w:rPr>
                <w:ins w:id="63984" w:author="pete jones" w:date="2022-01-04T12:37:00Z"/>
                <w:rFonts w:eastAsiaTheme="minorEastAsia" w:cstheme="minorHAnsi"/>
              </w:rPr>
              <w:pPrChange w:id="63985" w:author="pete jones" w:date="2022-01-04T13:02:00Z">
                <w:pPr>
                  <w:jc w:val="center"/>
                </w:pPr>
              </w:pPrChange>
            </w:pPr>
            <w:ins w:id="63986" w:author="pete jones" w:date="2022-01-04T12:37:00Z">
              <w:r w:rsidRPr="00FA4BC3">
                <w:rPr>
                  <w:rFonts w:eastAsiaTheme="minorEastAsia" w:cstheme="minorHAnsi"/>
                  <w:rPrChange w:id="63987" w:author="pete jones" w:date="2022-01-04T15:01:00Z">
                    <w:rPr>
                      <w:rFonts w:ascii="Calibri" w:hAnsi="Calibri" w:cs="Calibri"/>
                      <w:color w:val="000000"/>
                    </w:rPr>
                  </w:rPrChange>
                </w:rPr>
                <w:t>5</w:t>
              </w:r>
            </w:ins>
          </w:p>
        </w:tc>
        <w:tc>
          <w:tcPr>
            <w:tcW w:w="814" w:type="dxa"/>
            <w:shd w:val="clear" w:color="auto" w:fill="auto"/>
            <w:noWrap/>
            <w:vAlign w:val="center"/>
            <w:tcPrChange w:id="63988" w:author="pete jones" w:date="2022-01-04T13:02:00Z">
              <w:tcPr>
                <w:tcW w:w="814" w:type="dxa"/>
                <w:tcBorders>
                  <w:top w:val="nil"/>
                  <w:left w:val="nil"/>
                  <w:bottom w:val="nil"/>
                  <w:right w:val="nil"/>
                </w:tcBorders>
                <w:shd w:val="clear" w:color="auto" w:fill="auto"/>
                <w:noWrap/>
                <w:vAlign w:val="center"/>
              </w:tcPr>
            </w:tcPrChange>
          </w:tcPr>
          <w:p w14:paraId="4DB5725D" w14:textId="77777777" w:rsidR="00BD0299" w:rsidRPr="00FA4BC3" w:rsidRDefault="00BD0299">
            <w:pPr>
              <w:spacing w:before="0" w:after="0" w:line="240" w:lineRule="auto"/>
              <w:jc w:val="center"/>
              <w:rPr>
                <w:ins w:id="63989" w:author="pete jones" w:date="2022-01-04T12:37:00Z"/>
                <w:rFonts w:eastAsiaTheme="minorEastAsia" w:cstheme="minorHAnsi"/>
              </w:rPr>
              <w:pPrChange w:id="63990" w:author="pete jones" w:date="2022-01-04T13:02:00Z">
                <w:pPr>
                  <w:jc w:val="center"/>
                </w:pPr>
              </w:pPrChange>
            </w:pPr>
            <w:ins w:id="63991" w:author="pete jones" w:date="2022-01-04T12:37:00Z">
              <w:r w:rsidRPr="00FA4BC3">
                <w:rPr>
                  <w:rFonts w:eastAsiaTheme="minorEastAsia" w:cstheme="minorHAnsi"/>
                  <w:rPrChange w:id="63992" w:author="pete jones" w:date="2022-01-04T15:01:00Z">
                    <w:rPr>
                      <w:rFonts w:ascii="Calibri" w:hAnsi="Calibri" w:cs="Calibri"/>
                      <w:color w:val="000000"/>
                    </w:rPr>
                  </w:rPrChange>
                </w:rPr>
                <w:t>3</w:t>
              </w:r>
            </w:ins>
          </w:p>
        </w:tc>
        <w:tc>
          <w:tcPr>
            <w:tcW w:w="692" w:type="dxa"/>
            <w:shd w:val="clear" w:color="auto" w:fill="auto"/>
            <w:noWrap/>
            <w:vAlign w:val="center"/>
            <w:tcPrChange w:id="63993" w:author="pete jones" w:date="2022-01-04T13:02:00Z">
              <w:tcPr>
                <w:tcW w:w="692" w:type="dxa"/>
                <w:tcBorders>
                  <w:top w:val="nil"/>
                  <w:left w:val="nil"/>
                  <w:bottom w:val="nil"/>
                  <w:right w:val="nil"/>
                </w:tcBorders>
                <w:shd w:val="clear" w:color="auto" w:fill="auto"/>
                <w:noWrap/>
                <w:vAlign w:val="center"/>
              </w:tcPr>
            </w:tcPrChange>
          </w:tcPr>
          <w:p w14:paraId="44F12756" w14:textId="77777777" w:rsidR="00BD0299" w:rsidRPr="00FF6A71" w:rsidRDefault="00BD0299">
            <w:pPr>
              <w:spacing w:before="0" w:after="0" w:line="240" w:lineRule="auto"/>
              <w:jc w:val="center"/>
              <w:rPr>
                <w:ins w:id="63994" w:author="pete jones" w:date="2022-01-04T12:37:00Z"/>
                <w:rFonts w:eastAsiaTheme="minorEastAsia" w:cstheme="minorHAnsi"/>
                <w:b/>
                <w:bCs/>
                <w:rPrChange w:id="63995" w:author="pete jones" w:date="2022-01-04T13:45:00Z">
                  <w:rPr>
                    <w:ins w:id="63996" w:author="pete jones" w:date="2022-01-04T12:37:00Z"/>
                    <w:rFonts w:eastAsiaTheme="minorEastAsia" w:cstheme="minorHAnsi"/>
                  </w:rPr>
                </w:rPrChange>
              </w:rPr>
              <w:pPrChange w:id="63997" w:author="pete jones" w:date="2022-01-04T13:02:00Z">
                <w:pPr>
                  <w:jc w:val="center"/>
                </w:pPr>
              </w:pPrChange>
            </w:pPr>
          </w:p>
        </w:tc>
        <w:tc>
          <w:tcPr>
            <w:tcW w:w="692" w:type="dxa"/>
            <w:shd w:val="clear" w:color="auto" w:fill="auto"/>
            <w:noWrap/>
            <w:vAlign w:val="center"/>
            <w:tcPrChange w:id="63998" w:author="pete jones" w:date="2022-01-04T13:02:00Z">
              <w:tcPr>
                <w:tcW w:w="692" w:type="dxa"/>
                <w:tcBorders>
                  <w:top w:val="nil"/>
                  <w:left w:val="nil"/>
                  <w:bottom w:val="nil"/>
                  <w:right w:val="nil"/>
                </w:tcBorders>
                <w:shd w:val="clear" w:color="auto" w:fill="auto"/>
                <w:noWrap/>
                <w:vAlign w:val="center"/>
              </w:tcPr>
            </w:tcPrChange>
          </w:tcPr>
          <w:p w14:paraId="727EE801" w14:textId="77777777" w:rsidR="00BD0299" w:rsidRPr="00FF6A71" w:rsidRDefault="00BD0299">
            <w:pPr>
              <w:spacing w:before="0" w:after="0" w:line="240" w:lineRule="auto"/>
              <w:jc w:val="center"/>
              <w:rPr>
                <w:ins w:id="63999" w:author="pete jones" w:date="2022-01-04T12:37:00Z"/>
                <w:rFonts w:eastAsiaTheme="minorEastAsia" w:cstheme="minorHAnsi"/>
                <w:b/>
                <w:bCs/>
                <w:rPrChange w:id="64000" w:author="pete jones" w:date="2022-01-04T13:45:00Z">
                  <w:rPr>
                    <w:ins w:id="64001" w:author="pete jones" w:date="2022-01-04T12:37:00Z"/>
                    <w:rFonts w:eastAsiaTheme="minorEastAsia" w:cstheme="minorHAnsi"/>
                  </w:rPr>
                </w:rPrChange>
              </w:rPr>
              <w:pPrChange w:id="64002" w:author="pete jones" w:date="2022-01-04T13:02:00Z">
                <w:pPr>
                  <w:jc w:val="center"/>
                </w:pPr>
              </w:pPrChange>
            </w:pPr>
          </w:p>
        </w:tc>
        <w:tc>
          <w:tcPr>
            <w:tcW w:w="692" w:type="dxa"/>
            <w:shd w:val="clear" w:color="auto" w:fill="auto"/>
            <w:noWrap/>
            <w:vAlign w:val="center"/>
            <w:tcPrChange w:id="64003" w:author="pete jones" w:date="2022-01-04T13:02:00Z">
              <w:tcPr>
                <w:tcW w:w="692" w:type="dxa"/>
                <w:tcBorders>
                  <w:top w:val="nil"/>
                  <w:left w:val="nil"/>
                  <w:bottom w:val="nil"/>
                  <w:right w:val="nil"/>
                </w:tcBorders>
                <w:shd w:val="clear" w:color="auto" w:fill="auto"/>
                <w:noWrap/>
                <w:vAlign w:val="center"/>
              </w:tcPr>
            </w:tcPrChange>
          </w:tcPr>
          <w:p w14:paraId="09975F6F" w14:textId="77777777" w:rsidR="00BD0299" w:rsidRPr="00FF6A71" w:rsidRDefault="00BD0299">
            <w:pPr>
              <w:spacing w:before="0" w:after="0" w:line="240" w:lineRule="auto"/>
              <w:jc w:val="center"/>
              <w:rPr>
                <w:ins w:id="64004" w:author="pete jones" w:date="2022-01-04T12:37:00Z"/>
                <w:rFonts w:eastAsiaTheme="minorEastAsia" w:cstheme="minorHAnsi"/>
                <w:b/>
                <w:bCs/>
                <w:rPrChange w:id="64005" w:author="pete jones" w:date="2022-01-04T13:45:00Z">
                  <w:rPr>
                    <w:ins w:id="64006" w:author="pete jones" w:date="2022-01-04T12:37:00Z"/>
                    <w:rFonts w:eastAsiaTheme="minorEastAsia" w:cstheme="minorHAnsi"/>
                  </w:rPr>
                </w:rPrChange>
              </w:rPr>
              <w:pPrChange w:id="64007" w:author="pete jones" w:date="2022-01-04T13:02:00Z">
                <w:pPr>
                  <w:jc w:val="center"/>
                </w:pPr>
              </w:pPrChange>
            </w:pPr>
          </w:p>
        </w:tc>
        <w:tc>
          <w:tcPr>
            <w:tcW w:w="692" w:type="dxa"/>
            <w:shd w:val="clear" w:color="auto" w:fill="auto"/>
            <w:noWrap/>
            <w:vAlign w:val="center"/>
            <w:tcPrChange w:id="64008" w:author="pete jones" w:date="2022-01-04T13:02:00Z">
              <w:tcPr>
                <w:tcW w:w="692" w:type="dxa"/>
                <w:tcBorders>
                  <w:top w:val="nil"/>
                  <w:left w:val="nil"/>
                  <w:bottom w:val="nil"/>
                  <w:right w:val="nil"/>
                </w:tcBorders>
                <w:shd w:val="clear" w:color="auto" w:fill="auto"/>
                <w:noWrap/>
                <w:vAlign w:val="center"/>
              </w:tcPr>
            </w:tcPrChange>
          </w:tcPr>
          <w:p w14:paraId="0F34DC8D" w14:textId="77777777" w:rsidR="00BD0299" w:rsidRPr="00FF6A71" w:rsidRDefault="00BD0299">
            <w:pPr>
              <w:spacing w:before="0" w:after="0" w:line="240" w:lineRule="auto"/>
              <w:jc w:val="center"/>
              <w:rPr>
                <w:ins w:id="64009" w:author="pete jones" w:date="2022-01-04T12:37:00Z"/>
                <w:rFonts w:eastAsiaTheme="minorEastAsia" w:cstheme="minorHAnsi"/>
                <w:b/>
                <w:bCs/>
                <w:rPrChange w:id="64010" w:author="pete jones" w:date="2022-01-04T13:45:00Z">
                  <w:rPr>
                    <w:ins w:id="64011" w:author="pete jones" w:date="2022-01-04T12:37:00Z"/>
                    <w:rFonts w:eastAsiaTheme="minorEastAsia" w:cstheme="minorHAnsi"/>
                  </w:rPr>
                </w:rPrChange>
              </w:rPr>
              <w:pPrChange w:id="64012" w:author="pete jones" w:date="2022-01-04T13:02:00Z">
                <w:pPr>
                  <w:jc w:val="center"/>
                </w:pPr>
              </w:pPrChange>
            </w:pPr>
          </w:p>
        </w:tc>
      </w:tr>
    </w:tbl>
    <w:p w14:paraId="1615CD5E" w14:textId="77777777" w:rsidR="00BD0299" w:rsidRPr="00FF6A71" w:rsidRDefault="00BD0299" w:rsidP="00BD0299">
      <w:pPr>
        <w:rPr>
          <w:ins w:id="64013" w:author="pete jones" w:date="2022-01-04T12:37:00Z"/>
        </w:rPr>
      </w:pPr>
      <w:ins w:id="64014" w:author="pete jones" w:date="2022-01-04T12:37:00Z">
        <w:r w:rsidRPr="00FF6A71">
          <w:t>Q4.5 Generative design, optimisation, FEA and simulation tools should be integrated throughout the design cycl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4015">
          <w:tblGrid>
            <w:gridCol w:w="814"/>
            <w:gridCol w:w="814"/>
            <w:gridCol w:w="814"/>
            <w:gridCol w:w="814"/>
            <w:gridCol w:w="692"/>
            <w:gridCol w:w="692"/>
            <w:gridCol w:w="692"/>
            <w:gridCol w:w="692"/>
          </w:tblGrid>
        </w:tblGridChange>
      </w:tblGrid>
      <w:tr w:rsidR="00BD0299" w:rsidRPr="00FF6A71" w14:paraId="78D5D7A3" w14:textId="77777777" w:rsidTr="00015922">
        <w:trPr>
          <w:trHeight w:val="300"/>
          <w:jc w:val="center"/>
          <w:ins w:id="64016" w:author="pete jones" w:date="2022-01-04T12:37:00Z"/>
        </w:trPr>
        <w:tc>
          <w:tcPr>
            <w:tcW w:w="814" w:type="dxa"/>
            <w:shd w:val="clear" w:color="auto" w:fill="E7E6E6" w:themeFill="background2"/>
            <w:vAlign w:val="center"/>
          </w:tcPr>
          <w:p w14:paraId="5D7449D1" w14:textId="77777777" w:rsidR="00BD0299" w:rsidRPr="00FF6A71" w:rsidRDefault="00BD0299">
            <w:pPr>
              <w:spacing w:before="0" w:after="0" w:line="240" w:lineRule="auto"/>
              <w:jc w:val="center"/>
              <w:rPr>
                <w:ins w:id="64017" w:author="pete jones" w:date="2022-01-04T12:37:00Z"/>
                <w:rFonts w:eastAsiaTheme="minorEastAsia" w:cstheme="minorHAnsi"/>
                <w:b/>
                <w:bCs/>
              </w:rPr>
              <w:pPrChange w:id="64018" w:author="pete jones" w:date="2022-01-04T13:02:00Z">
                <w:pPr>
                  <w:jc w:val="center"/>
                </w:pPr>
              </w:pPrChange>
            </w:pPr>
            <w:ins w:id="64019"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140B961" w14:textId="77777777" w:rsidR="00BD0299" w:rsidRPr="00FF6A71" w:rsidRDefault="00BD0299">
            <w:pPr>
              <w:spacing w:before="0" w:after="0" w:line="240" w:lineRule="auto"/>
              <w:jc w:val="center"/>
              <w:rPr>
                <w:ins w:id="64020" w:author="pete jones" w:date="2022-01-04T12:37:00Z"/>
                <w:rFonts w:eastAsiaTheme="minorEastAsia" w:cstheme="minorHAnsi"/>
                <w:b/>
                <w:bCs/>
              </w:rPr>
              <w:pPrChange w:id="64021" w:author="pete jones" w:date="2022-01-04T13:02:00Z">
                <w:pPr>
                  <w:jc w:val="center"/>
                </w:pPr>
              </w:pPrChange>
            </w:pPr>
            <w:ins w:id="64022"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B14B201" w14:textId="77777777" w:rsidR="00BD0299" w:rsidRPr="00FF6A71" w:rsidRDefault="00BD0299">
            <w:pPr>
              <w:spacing w:before="0" w:after="0" w:line="240" w:lineRule="auto"/>
              <w:jc w:val="center"/>
              <w:rPr>
                <w:ins w:id="64023" w:author="pete jones" w:date="2022-01-04T12:37:00Z"/>
                <w:rFonts w:eastAsiaTheme="minorEastAsia" w:cstheme="minorHAnsi"/>
                <w:b/>
                <w:bCs/>
              </w:rPr>
              <w:pPrChange w:id="64024" w:author="pete jones" w:date="2022-01-04T13:02:00Z">
                <w:pPr>
                  <w:jc w:val="center"/>
                </w:pPr>
              </w:pPrChange>
            </w:pPr>
            <w:ins w:id="64025"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3FD9C31" w14:textId="77777777" w:rsidR="00BD0299" w:rsidRPr="00FF6A71" w:rsidRDefault="00BD0299">
            <w:pPr>
              <w:spacing w:before="0" w:after="0" w:line="240" w:lineRule="auto"/>
              <w:jc w:val="center"/>
              <w:rPr>
                <w:ins w:id="64026" w:author="pete jones" w:date="2022-01-04T12:37:00Z"/>
                <w:rFonts w:eastAsiaTheme="minorEastAsia" w:cstheme="minorHAnsi"/>
                <w:b/>
                <w:bCs/>
              </w:rPr>
              <w:pPrChange w:id="64027" w:author="pete jones" w:date="2022-01-04T13:02:00Z">
                <w:pPr>
                  <w:jc w:val="center"/>
                </w:pPr>
              </w:pPrChange>
            </w:pPr>
            <w:ins w:id="64028"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35DD6BF" w14:textId="77777777" w:rsidR="00BD0299" w:rsidRPr="00FF6A71" w:rsidRDefault="00BD0299">
            <w:pPr>
              <w:spacing w:before="0" w:after="0" w:line="240" w:lineRule="auto"/>
              <w:jc w:val="center"/>
              <w:rPr>
                <w:ins w:id="64029" w:author="pete jones" w:date="2022-01-04T12:37:00Z"/>
                <w:rFonts w:eastAsiaTheme="minorEastAsia" w:cstheme="minorHAnsi"/>
                <w:b/>
                <w:bCs/>
              </w:rPr>
              <w:pPrChange w:id="64030" w:author="pete jones" w:date="2022-01-04T13:02:00Z">
                <w:pPr>
                  <w:jc w:val="center"/>
                </w:pPr>
              </w:pPrChange>
            </w:pPr>
            <w:ins w:id="64031"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2043A26" w14:textId="77777777" w:rsidR="00BD0299" w:rsidRPr="00FF6A71" w:rsidRDefault="00BD0299">
            <w:pPr>
              <w:spacing w:before="0" w:after="0" w:line="240" w:lineRule="auto"/>
              <w:jc w:val="center"/>
              <w:rPr>
                <w:ins w:id="64032" w:author="pete jones" w:date="2022-01-04T12:37:00Z"/>
                <w:rFonts w:eastAsiaTheme="minorEastAsia" w:cstheme="minorHAnsi"/>
                <w:b/>
                <w:bCs/>
              </w:rPr>
              <w:pPrChange w:id="64033" w:author="pete jones" w:date="2022-01-04T13:02:00Z">
                <w:pPr>
                  <w:jc w:val="center"/>
                </w:pPr>
              </w:pPrChange>
            </w:pPr>
            <w:ins w:id="64034"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073798B4" w14:textId="77777777" w:rsidR="00BD0299" w:rsidRPr="00FF6A71" w:rsidRDefault="00BD0299">
            <w:pPr>
              <w:spacing w:before="0" w:after="0" w:line="240" w:lineRule="auto"/>
              <w:jc w:val="center"/>
              <w:rPr>
                <w:ins w:id="64035" w:author="pete jones" w:date="2022-01-04T12:37:00Z"/>
                <w:rFonts w:eastAsiaTheme="minorEastAsia" w:cstheme="minorHAnsi"/>
                <w:b/>
                <w:bCs/>
              </w:rPr>
              <w:pPrChange w:id="64036" w:author="pete jones" w:date="2022-01-04T13:02:00Z">
                <w:pPr>
                  <w:jc w:val="center"/>
                </w:pPr>
              </w:pPrChange>
            </w:pPr>
            <w:ins w:id="64037"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7AE9DD25" w14:textId="77777777" w:rsidR="00BD0299" w:rsidRPr="00FF6A71" w:rsidRDefault="00BD0299">
            <w:pPr>
              <w:spacing w:before="0" w:after="0" w:line="240" w:lineRule="auto"/>
              <w:jc w:val="center"/>
              <w:rPr>
                <w:ins w:id="64038" w:author="pete jones" w:date="2022-01-04T12:37:00Z"/>
                <w:rFonts w:eastAsiaTheme="minorEastAsia" w:cstheme="minorHAnsi"/>
                <w:b/>
                <w:bCs/>
              </w:rPr>
              <w:pPrChange w:id="64039" w:author="pete jones" w:date="2022-01-04T13:02:00Z">
                <w:pPr>
                  <w:jc w:val="center"/>
                </w:pPr>
              </w:pPrChange>
            </w:pPr>
            <w:ins w:id="64040" w:author="pete jones" w:date="2022-01-04T12:37:00Z">
              <w:r w:rsidRPr="00FF6A71">
                <w:rPr>
                  <w:rFonts w:eastAsiaTheme="minorEastAsia" w:cstheme="minorHAnsi"/>
                  <w:b/>
                  <w:bCs/>
                </w:rPr>
                <w:t>7</w:t>
              </w:r>
            </w:ins>
          </w:p>
        </w:tc>
      </w:tr>
      <w:tr w:rsidR="00BD0299" w:rsidRPr="00FF6A71" w14:paraId="7E64A70D" w14:textId="77777777" w:rsidTr="00EF6187">
        <w:tblPrEx>
          <w:tblW w:w="0" w:type="auto"/>
          <w:jc w:val="center"/>
          <w:tblPrExChange w:id="64041" w:author="pete jones" w:date="2022-01-04T13:02:00Z">
            <w:tblPrEx>
              <w:tblW w:w="0" w:type="auto"/>
              <w:jc w:val="center"/>
            </w:tblPrEx>
          </w:tblPrExChange>
        </w:tblPrEx>
        <w:trPr>
          <w:trHeight w:val="300"/>
          <w:jc w:val="center"/>
          <w:ins w:id="64042" w:author="pete jones" w:date="2022-01-04T12:37:00Z"/>
          <w:trPrChange w:id="64043" w:author="pete jones" w:date="2022-01-04T13:02:00Z">
            <w:trPr>
              <w:trHeight w:val="300"/>
              <w:jc w:val="center"/>
            </w:trPr>
          </w:trPrChange>
        </w:trPr>
        <w:tc>
          <w:tcPr>
            <w:tcW w:w="814" w:type="dxa"/>
            <w:vAlign w:val="center"/>
            <w:tcPrChange w:id="64044" w:author="pete jones" w:date="2022-01-04T13:02:00Z">
              <w:tcPr>
                <w:tcW w:w="814" w:type="dxa"/>
                <w:vAlign w:val="center"/>
              </w:tcPr>
            </w:tcPrChange>
          </w:tcPr>
          <w:p w14:paraId="3EBE8A84" w14:textId="77777777" w:rsidR="00BD0299" w:rsidRPr="00FF6A71" w:rsidRDefault="00BD0299">
            <w:pPr>
              <w:spacing w:before="0" w:after="0" w:line="240" w:lineRule="auto"/>
              <w:jc w:val="center"/>
              <w:rPr>
                <w:ins w:id="64045" w:author="pete jones" w:date="2022-01-04T12:37:00Z"/>
                <w:rFonts w:eastAsiaTheme="minorEastAsia" w:cstheme="minorHAnsi"/>
                <w:b/>
                <w:bCs/>
              </w:rPr>
              <w:pPrChange w:id="64046" w:author="pete jones" w:date="2022-01-04T13:02:00Z">
                <w:pPr>
                  <w:jc w:val="center"/>
                </w:pPr>
              </w:pPrChange>
            </w:pPr>
            <w:ins w:id="64047" w:author="pete jones" w:date="2022-01-04T12:37:00Z">
              <w:r w:rsidRPr="00FF6A71">
                <w:rPr>
                  <w:rFonts w:eastAsiaTheme="minorEastAsia" w:cstheme="minorHAnsi"/>
                  <w:b/>
                  <w:bCs/>
                </w:rPr>
                <w:t>%</w:t>
              </w:r>
            </w:ins>
          </w:p>
        </w:tc>
        <w:tc>
          <w:tcPr>
            <w:tcW w:w="814" w:type="dxa"/>
            <w:shd w:val="clear" w:color="auto" w:fill="auto"/>
            <w:noWrap/>
            <w:vAlign w:val="center"/>
            <w:tcPrChange w:id="64048" w:author="pete jones" w:date="2022-01-04T13:02:00Z">
              <w:tcPr>
                <w:tcW w:w="814" w:type="dxa"/>
                <w:tcBorders>
                  <w:top w:val="nil"/>
                  <w:left w:val="nil"/>
                  <w:bottom w:val="nil"/>
                  <w:right w:val="nil"/>
                </w:tcBorders>
                <w:shd w:val="clear" w:color="auto" w:fill="auto"/>
                <w:noWrap/>
                <w:vAlign w:val="center"/>
              </w:tcPr>
            </w:tcPrChange>
          </w:tcPr>
          <w:p w14:paraId="2ED4BF00" w14:textId="77777777" w:rsidR="00BD0299" w:rsidRPr="00FA4BC3" w:rsidRDefault="00BD0299">
            <w:pPr>
              <w:spacing w:before="0" w:after="0" w:line="240" w:lineRule="auto"/>
              <w:jc w:val="center"/>
              <w:rPr>
                <w:ins w:id="64049" w:author="pete jones" w:date="2022-01-04T12:37:00Z"/>
                <w:rFonts w:eastAsiaTheme="minorEastAsia" w:cstheme="minorHAnsi"/>
              </w:rPr>
              <w:pPrChange w:id="64050" w:author="pete jones" w:date="2022-01-04T13:02:00Z">
                <w:pPr>
                  <w:jc w:val="center"/>
                </w:pPr>
              </w:pPrChange>
            </w:pPr>
            <w:ins w:id="64051" w:author="pete jones" w:date="2022-01-04T12:37:00Z">
              <w:r w:rsidRPr="00FA4BC3">
                <w:rPr>
                  <w:rFonts w:eastAsiaTheme="minorEastAsia" w:cstheme="minorHAnsi"/>
                  <w:rPrChange w:id="64052" w:author="pete jones" w:date="2022-01-04T15:01:00Z">
                    <w:rPr>
                      <w:rFonts w:ascii="Calibri" w:hAnsi="Calibri" w:cs="Calibri"/>
                      <w:color w:val="000000"/>
                    </w:rPr>
                  </w:rPrChange>
                </w:rPr>
                <w:t>64%</w:t>
              </w:r>
            </w:ins>
          </w:p>
        </w:tc>
        <w:tc>
          <w:tcPr>
            <w:tcW w:w="814" w:type="dxa"/>
            <w:shd w:val="clear" w:color="auto" w:fill="auto"/>
            <w:noWrap/>
            <w:vAlign w:val="center"/>
            <w:tcPrChange w:id="64053" w:author="pete jones" w:date="2022-01-04T13:02:00Z">
              <w:tcPr>
                <w:tcW w:w="814" w:type="dxa"/>
                <w:tcBorders>
                  <w:top w:val="nil"/>
                  <w:left w:val="nil"/>
                  <w:bottom w:val="nil"/>
                  <w:right w:val="nil"/>
                </w:tcBorders>
                <w:shd w:val="clear" w:color="auto" w:fill="auto"/>
                <w:noWrap/>
                <w:vAlign w:val="center"/>
              </w:tcPr>
            </w:tcPrChange>
          </w:tcPr>
          <w:p w14:paraId="32B01CB2" w14:textId="77777777" w:rsidR="00BD0299" w:rsidRPr="00FA4BC3" w:rsidRDefault="00BD0299">
            <w:pPr>
              <w:spacing w:before="0" w:after="0" w:line="240" w:lineRule="auto"/>
              <w:jc w:val="center"/>
              <w:rPr>
                <w:ins w:id="64054" w:author="pete jones" w:date="2022-01-04T12:37:00Z"/>
                <w:rFonts w:eastAsiaTheme="minorEastAsia" w:cstheme="minorHAnsi"/>
              </w:rPr>
              <w:pPrChange w:id="64055" w:author="pete jones" w:date="2022-01-04T13:02:00Z">
                <w:pPr>
                  <w:jc w:val="center"/>
                </w:pPr>
              </w:pPrChange>
            </w:pPr>
            <w:ins w:id="64056" w:author="pete jones" w:date="2022-01-04T12:37:00Z">
              <w:r w:rsidRPr="00FA4BC3">
                <w:rPr>
                  <w:rFonts w:eastAsiaTheme="minorEastAsia" w:cstheme="minorHAnsi"/>
                  <w:rPrChange w:id="64057" w:author="pete jones" w:date="2022-01-04T15:01:00Z">
                    <w:rPr>
                      <w:rFonts w:ascii="Calibri" w:hAnsi="Calibri" w:cs="Calibri"/>
                      <w:color w:val="000000"/>
                    </w:rPr>
                  </w:rPrChange>
                </w:rPr>
                <w:t>21%</w:t>
              </w:r>
            </w:ins>
          </w:p>
        </w:tc>
        <w:tc>
          <w:tcPr>
            <w:tcW w:w="814" w:type="dxa"/>
            <w:shd w:val="clear" w:color="auto" w:fill="auto"/>
            <w:noWrap/>
            <w:vAlign w:val="center"/>
            <w:tcPrChange w:id="64058" w:author="pete jones" w:date="2022-01-04T13:02:00Z">
              <w:tcPr>
                <w:tcW w:w="814" w:type="dxa"/>
                <w:tcBorders>
                  <w:top w:val="nil"/>
                  <w:left w:val="nil"/>
                  <w:bottom w:val="nil"/>
                  <w:right w:val="nil"/>
                </w:tcBorders>
                <w:shd w:val="clear" w:color="auto" w:fill="auto"/>
                <w:noWrap/>
                <w:vAlign w:val="center"/>
              </w:tcPr>
            </w:tcPrChange>
          </w:tcPr>
          <w:p w14:paraId="2949AD43" w14:textId="77777777" w:rsidR="00BD0299" w:rsidRPr="00FA4BC3" w:rsidRDefault="00BD0299">
            <w:pPr>
              <w:spacing w:before="0" w:after="0" w:line="240" w:lineRule="auto"/>
              <w:jc w:val="center"/>
              <w:rPr>
                <w:ins w:id="64059" w:author="pete jones" w:date="2022-01-04T12:37:00Z"/>
                <w:rFonts w:eastAsiaTheme="minorEastAsia" w:cstheme="minorHAnsi"/>
              </w:rPr>
              <w:pPrChange w:id="64060" w:author="pete jones" w:date="2022-01-04T13:02:00Z">
                <w:pPr>
                  <w:jc w:val="center"/>
                </w:pPr>
              </w:pPrChange>
            </w:pPr>
            <w:ins w:id="64061" w:author="pete jones" w:date="2022-01-04T12:37:00Z">
              <w:r w:rsidRPr="00FA4BC3">
                <w:rPr>
                  <w:rFonts w:eastAsiaTheme="minorEastAsia" w:cstheme="minorHAnsi"/>
                  <w:rPrChange w:id="64062" w:author="pete jones" w:date="2022-01-04T15:01:00Z">
                    <w:rPr>
                      <w:rFonts w:ascii="Calibri" w:hAnsi="Calibri" w:cs="Calibri"/>
                      <w:color w:val="000000"/>
                    </w:rPr>
                  </w:rPrChange>
                </w:rPr>
                <w:t>14%</w:t>
              </w:r>
            </w:ins>
          </w:p>
        </w:tc>
        <w:tc>
          <w:tcPr>
            <w:tcW w:w="692" w:type="dxa"/>
            <w:shd w:val="clear" w:color="auto" w:fill="auto"/>
            <w:noWrap/>
            <w:vAlign w:val="center"/>
            <w:tcPrChange w:id="64063" w:author="pete jones" w:date="2022-01-04T13:02:00Z">
              <w:tcPr>
                <w:tcW w:w="692" w:type="dxa"/>
                <w:tcBorders>
                  <w:top w:val="nil"/>
                  <w:left w:val="nil"/>
                  <w:bottom w:val="nil"/>
                  <w:right w:val="nil"/>
                </w:tcBorders>
                <w:shd w:val="clear" w:color="auto" w:fill="auto"/>
                <w:noWrap/>
                <w:vAlign w:val="center"/>
              </w:tcPr>
            </w:tcPrChange>
          </w:tcPr>
          <w:p w14:paraId="0A889997" w14:textId="77777777" w:rsidR="00BD0299" w:rsidRPr="00FF6A71" w:rsidRDefault="00BD0299">
            <w:pPr>
              <w:spacing w:before="0" w:after="0" w:line="240" w:lineRule="auto"/>
              <w:jc w:val="center"/>
              <w:rPr>
                <w:ins w:id="64064" w:author="pete jones" w:date="2022-01-04T12:37:00Z"/>
                <w:rFonts w:eastAsiaTheme="minorEastAsia" w:cstheme="minorHAnsi"/>
                <w:b/>
                <w:bCs/>
                <w:rPrChange w:id="64065" w:author="pete jones" w:date="2022-01-04T13:45:00Z">
                  <w:rPr>
                    <w:ins w:id="64066" w:author="pete jones" w:date="2022-01-04T12:37:00Z"/>
                    <w:rFonts w:eastAsiaTheme="minorEastAsia" w:cstheme="minorHAnsi"/>
                  </w:rPr>
                </w:rPrChange>
              </w:rPr>
              <w:pPrChange w:id="64067" w:author="pete jones" w:date="2022-01-04T13:02:00Z">
                <w:pPr>
                  <w:jc w:val="center"/>
                </w:pPr>
              </w:pPrChange>
            </w:pPr>
          </w:p>
        </w:tc>
        <w:tc>
          <w:tcPr>
            <w:tcW w:w="692" w:type="dxa"/>
            <w:shd w:val="clear" w:color="auto" w:fill="auto"/>
            <w:noWrap/>
            <w:vAlign w:val="center"/>
            <w:tcPrChange w:id="64068" w:author="pete jones" w:date="2022-01-04T13:02:00Z">
              <w:tcPr>
                <w:tcW w:w="692" w:type="dxa"/>
                <w:tcBorders>
                  <w:top w:val="nil"/>
                  <w:left w:val="nil"/>
                  <w:bottom w:val="nil"/>
                  <w:right w:val="nil"/>
                </w:tcBorders>
                <w:shd w:val="clear" w:color="auto" w:fill="auto"/>
                <w:noWrap/>
                <w:vAlign w:val="center"/>
              </w:tcPr>
            </w:tcPrChange>
          </w:tcPr>
          <w:p w14:paraId="3578FCD0" w14:textId="77777777" w:rsidR="00BD0299" w:rsidRPr="00FF6A71" w:rsidRDefault="00BD0299">
            <w:pPr>
              <w:spacing w:before="0" w:after="0" w:line="240" w:lineRule="auto"/>
              <w:jc w:val="center"/>
              <w:rPr>
                <w:ins w:id="64069" w:author="pete jones" w:date="2022-01-04T12:37:00Z"/>
                <w:rFonts w:eastAsiaTheme="minorEastAsia" w:cstheme="minorHAnsi"/>
                <w:b/>
                <w:bCs/>
                <w:rPrChange w:id="64070" w:author="pete jones" w:date="2022-01-04T13:45:00Z">
                  <w:rPr>
                    <w:ins w:id="64071" w:author="pete jones" w:date="2022-01-04T12:37:00Z"/>
                    <w:rFonts w:eastAsiaTheme="minorEastAsia" w:cstheme="minorHAnsi"/>
                  </w:rPr>
                </w:rPrChange>
              </w:rPr>
              <w:pPrChange w:id="64072" w:author="pete jones" w:date="2022-01-04T13:02:00Z">
                <w:pPr>
                  <w:jc w:val="center"/>
                </w:pPr>
              </w:pPrChange>
            </w:pPr>
          </w:p>
        </w:tc>
        <w:tc>
          <w:tcPr>
            <w:tcW w:w="692" w:type="dxa"/>
            <w:shd w:val="clear" w:color="auto" w:fill="auto"/>
            <w:noWrap/>
            <w:vAlign w:val="center"/>
            <w:tcPrChange w:id="64073" w:author="pete jones" w:date="2022-01-04T13:02:00Z">
              <w:tcPr>
                <w:tcW w:w="692" w:type="dxa"/>
                <w:tcBorders>
                  <w:top w:val="nil"/>
                  <w:left w:val="nil"/>
                  <w:bottom w:val="nil"/>
                  <w:right w:val="nil"/>
                </w:tcBorders>
                <w:shd w:val="clear" w:color="auto" w:fill="auto"/>
                <w:noWrap/>
                <w:vAlign w:val="center"/>
              </w:tcPr>
            </w:tcPrChange>
          </w:tcPr>
          <w:p w14:paraId="7D8791EC" w14:textId="77777777" w:rsidR="00BD0299" w:rsidRPr="00FF6A71" w:rsidRDefault="00BD0299">
            <w:pPr>
              <w:spacing w:before="0" w:after="0" w:line="240" w:lineRule="auto"/>
              <w:jc w:val="center"/>
              <w:rPr>
                <w:ins w:id="64074" w:author="pete jones" w:date="2022-01-04T12:37:00Z"/>
                <w:rFonts w:eastAsiaTheme="minorEastAsia" w:cstheme="minorHAnsi"/>
                <w:b/>
                <w:bCs/>
                <w:rPrChange w:id="64075" w:author="pete jones" w:date="2022-01-04T13:45:00Z">
                  <w:rPr>
                    <w:ins w:id="64076" w:author="pete jones" w:date="2022-01-04T12:37:00Z"/>
                    <w:rFonts w:eastAsiaTheme="minorEastAsia" w:cstheme="minorHAnsi"/>
                  </w:rPr>
                </w:rPrChange>
              </w:rPr>
              <w:pPrChange w:id="64077" w:author="pete jones" w:date="2022-01-04T13:02:00Z">
                <w:pPr>
                  <w:jc w:val="center"/>
                </w:pPr>
              </w:pPrChange>
            </w:pPr>
          </w:p>
        </w:tc>
        <w:tc>
          <w:tcPr>
            <w:tcW w:w="692" w:type="dxa"/>
            <w:shd w:val="clear" w:color="auto" w:fill="auto"/>
            <w:noWrap/>
            <w:vAlign w:val="center"/>
            <w:tcPrChange w:id="64078" w:author="pete jones" w:date="2022-01-04T13:02:00Z">
              <w:tcPr>
                <w:tcW w:w="692" w:type="dxa"/>
                <w:tcBorders>
                  <w:top w:val="nil"/>
                  <w:left w:val="nil"/>
                  <w:bottom w:val="nil"/>
                  <w:right w:val="nil"/>
                </w:tcBorders>
                <w:shd w:val="clear" w:color="auto" w:fill="auto"/>
                <w:noWrap/>
                <w:vAlign w:val="center"/>
              </w:tcPr>
            </w:tcPrChange>
          </w:tcPr>
          <w:p w14:paraId="54F60D2F" w14:textId="77777777" w:rsidR="00BD0299" w:rsidRPr="00FF6A71" w:rsidRDefault="00BD0299">
            <w:pPr>
              <w:spacing w:before="0" w:after="0" w:line="240" w:lineRule="auto"/>
              <w:jc w:val="center"/>
              <w:rPr>
                <w:ins w:id="64079" w:author="pete jones" w:date="2022-01-04T12:37:00Z"/>
                <w:rFonts w:eastAsiaTheme="minorEastAsia" w:cstheme="minorHAnsi"/>
                <w:b/>
                <w:bCs/>
                <w:rPrChange w:id="64080" w:author="pete jones" w:date="2022-01-04T13:45:00Z">
                  <w:rPr>
                    <w:ins w:id="64081" w:author="pete jones" w:date="2022-01-04T12:37:00Z"/>
                    <w:rFonts w:eastAsiaTheme="minorEastAsia" w:cstheme="minorHAnsi"/>
                  </w:rPr>
                </w:rPrChange>
              </w:rPr>
              <w:pPrChange w:id="64082" w:author="pete jones" w:date="2022-01-04T13:02:00Z">
                <w:pPr>
                  <w:jc w:val="center"/>
                </w:pPr>
              </w:pPrChange>
            </w:pPr>
          </w:p>
        </w:tc>
      </w:tr>
      <w:tr w:rsidR="00BD0299" w:rsidRPr="00FF6A71" w14:paraId="076771F7" w14:textId="77777777" w:rsidTr="00EF6187">
        <w:tblPrEx>
          <w:tblW w:w="0" w:type="auto"/>
          <w:jc w:val="center"/>
          <w:tblPrExChange w:id="64083" w:author="pete jones" w:date="2022-01-04T13:02:00Z">
            <w:tblPrEx>
              <w:tblW w:w="0" w:type="auto"/>
              <w:jc w:val="center"/>
            </w:tblPrEx>
          </w:tblPrExChange>
        </w:tblPrEx>
        <w:trPr>
          <w:trHeight w:val="300"/>
          <w:jc w:val="center"/>
          <w:ins w:id="64084" w:author="pete jones" w:date="2022-01-04T12:37:00Z"/>
          <w:trPrChange w:id="64085" w:author="pete jones" w:date="2022-01-04T13:02:00Z">
            <w:trPr>
              <w:trHeight w:val="300"/>
              <w:jc w:val="center"/>
            </w:trPr>
          </w:trPrChange>
        </w:trPr>
        <w:tc>
          <w:tcPr>
            <w:tcW w:w="814" w:type="dxa"/>
            <w:vAlign w:val="center"/>
            <w:tcPrChange w:id="64086" w:author="pete jones" w:date="2022-01-04T13:02:00Z">
              <w:tcPr>
                <w:tcW w:w="814" w:type="dxa"/>
                <w:vAlign w:val="center"/>
              </w:tcPr>
            </w:tcPrChange>
          </w:tcPr>
          <w:p w14:paraId="76699BE6" w14:textId="77777777" w:rsidR="00BD0299" w:rsidRPr="00FF6A71" w:rsidRDefault="00BD0299">
            <w:pPr>
              <w:spacing w:before="0" w:after="0" w:line="240" w:lineRule="auto"/>
              <w:jc w:val="center"/>
              <w:rPr>
                <w:ins w:id="64087" w:author="pete jones" w:date="2022-01-04T12:37:00Z"/>
                <w:rFonts w:eastAsiaTheme="minorEastAsia" w:cstheme="minorHAnsi"/>
                <w:b/>
                <w:bCs/>
              </w:rPr>
              <w:pPrChange w:id="64088" w:author="pete jones" w:date="2022-01-04T13:02:00Z">
                <w:pPr>
                  <w:jc w:val="center"/>
                </w:pPr>
              </w:pPrChange>
            </w:pPr>
            <w:ins w:id="64089" w:author="pete jones" w:date="2022-01-04T12:37:00Z">
              <w:r w:rsidRPr="00FF6A71">
                <w:rPr>
                  <w:rFonts w:eastAsiaTheme="minorEastAsia" w:cstheme="minorHAnsi"/>
                  <w:b/>
                  <w:bCs/>
                </w:rPr>
                <w:t>Count</w:t>
              </w:r>
            </w:ins>
          </w:p>
        </w:tc>
        <w:tc>
          <w:tcPr>
            <w:tcW w:w="814" w:type="dxa"/>
            <w:shd w:val="clear" w:color="auto" w:fill="auto"/>
            <w:noWrap/>
            <w:vAlign w:val="center"/>
            <w:tcPrChange w:id="64090" w:author="pete jones" w:date="2022-01-04T13:02:00Z">
              <w:tcPr>
                <w:tcW w:w="814" w:type="dxa"/>
                <w:tcBorders>
                  <w:top w:val="nil"/>
                  <w:left w:val="nil"/>
                  <w:bottom w:val="nil"/>
                  <w:right w:val="nil"/>
                </w:tcBorders>
                <w:shd w:val="clear" w:color="auto" w:fill="auto"/>
                <w:noWrap/>
                <w:vAlign w:val="center"/>
              </w:tcPr>
            </w:tcPrChange>
          </w:tcPr>
          <w:p w14:paraId="4C8EC243" w14:textId="77777777" w:rsidR="00BD0299" w:rsidRPr="00FA4BC3" w:rsidRDefault="00BD0299">
            <w:pPr>
              <w:spacing w:before="0" w:after="0" w:line="240" w:lineRule="auto"/>
              <w:jc w:val="center"/>
              <w:rPr>
                <w:ins w:id="64091" w:author="pete jones" w:date="2022-01-04T12:37:00Z"/>
                <w:rFonts w:eastAsiaTheme="minorEastAsia" w:cstheme="minorHAnsi"/>
              </w:rPr>
              <w:pPrChange w:id="64092" w:author="pete jones" w:date="2022-01-04T13:02:00Z">
                <w:pPr>
                  <w:jc w:val="center"/>
                </w:pPr>
              </w:pPrChange>
            </w:pPr>
            <w:ins w:id="64093" w:author="pete jones" w:date="2022-01-04T12:37:00Z">
              <w:r w:rsidRPr="00FA4BC3">
                <w:rPr>
                  <w:rFonts w:eastAsiaTheme="minorEastAsia" w:cstheme="minorHAnsi"/>
                  <w:rPrChange w:id="64094" w:author="pete jones" w:date="2022-01-04T15:01:00Z">
                    <w:rPr>
                      <w:rFonts w:ascii="Calibri" w:hAnsi="Calibri" w:cs="Calibri"/>
                      <w:color w:val="000000"/>
                    </w:rPr>
                  </w:rPrChange>
                </w:rPr>
                <w:t>9</w:t>
              </w:r>
            </w:ins>
          </w:p>
        </w:tc>
        <w:tc>
          <w:tcPr>
            <w:tcW w:w="814" w:type="dxa"/>
            <w:shd w:val="clear" w:color="auto" w:fill="auto"/>
            <w:noWrap/>
            <w:vAlign w:val="center"/>
            <w:tcPrChange w:id="64095" w:author="pete jones" w:date="2022-01-04T13:02:00Z">
              <w:tcPr>
                <w:tcW w:w="814" w:type="dxa"/>
                <w:tcBorders>
                  <w:top w:val="nil"/>
                  <w:left w:val="nil"/>
                  <w:bottom w:val="nil"/>
                  <w:right w:val="nil"/>
                </w:tcBorders>
                <w:shd w:val="clear" w:color="auto" w:fill="auto"/>
                <w:noWrap/>
                <w:vAlign w:val="center"/>
              </w:tcPr>
            </w:tcPrChange>
          </w:tcPr>
          <w:p w14:paraId="1BBF59FC" w14:textId="77777777" w:rsidR="00BD0299" w:rsidRPr="00FA4BC3" w:rsidRDefault="00BD0299">
            <w:pPr>
              <w:spacing w:before="0" w:after="0" w:line="240" w:lineRule="auto"/>
              <w:jc w:val="center"/>
              <w:rPr>
                <w:ins w:id="64096" w:author="pete jones" w:date="2022-01-04T12:37:00Z"/>
                <w:rFonts w:eastAsiaTheme="minorEastAsia" w:cstheme="minorHAnsi"/>
              </w:rPr>
              <w:pPrChange w:id="64097" w:author="pete jones" w:date="2022-01-04T13:02:00Z">
                <w:pPr>
                  <w:jc w:val="center"/>
                </w:pPr>
              </w:pPrChange>
            </w:pPr>
            <w:ins w:id="64098" w:author="pete jones" w:date="2022-01-04T12:37:00Z">
              <w:r w:rsidRPr="00FA4BC3">
                <w:rPr>
                  <w:rFonts w:eastAsiaTheme="minorEastAsia" w:cstheme="minorHAnsi"/>
                  <w:rPrChange w:id="64099" w:author="pete jones" w:date="2022-01-04T15:01:00Z">
                    <w:rPr>
                      <w:rFonts w:ascii="Calibri" w:hAnsi="Calibri" w:cs="Calibri"/>
                      <w:color w:val="000000"/>
                    </w:rPr>
                  </w:rPrChange>
                </w:rPr>
                <w:t>3</w:t>
              </w:r>
            </w:ins>
          </w:p>
        </w:tc>
        <w:tc>
          <w:tcPr>
            <w:tcW w:w="814" w:type="dxa"/>
            <w:shd w:val="clear" w:color="auto" w:fill="auto"/>
            <w:noWrap/>
            <w:vAlign w:val="center"/>
            <w:tcPrChange w:id="64100" w:author="pete jones" w:date="2022-01-04T13:02:00Z">
              <w:tcPr>
                <w:tcW w:w="814" w:type="dxa"/>
                <w:tcBorders>
                  <w:top w:val="nil"/>
                  <w:left w:val="nil"/>
                  <w:bottom w:val="nil"/>
                  <w:right w:val="nil"/>
                </w:tcBorders>
                <w:shd w:val="clear" w:color="auto" w:fill="auto"/>
                <w:noWrap/>
                <w:vAlign w:val="center"/>
              </w:tcPr>
            </w:tcPrChange>
          </w:tcPr>
          <w:p w14:paraId="16EBE3A1" w14:textId="77777777" w:rsidR="00BD0299" w:rsidRPr="00FA4BC3" w:rsidRDefault="00BD0299">
            <w:pPr>
              <w:spacing w:before="0" w:after="0" w:line="240" w:lineRule="auto"/>
              <w:jc w:val="center"/>
              <w:rPr>
                <w:ins w:id="64101" w:author="pete jones" w:date="2022-01-04T12:37:00Z"/>
                <w:rFonts w:eastAsiaTheme="minorEastAsia" w:cstheme="minorHAnsi"/>
              </w:rPr>
              <w:pPrChange w:id="64102" w:author="pete jones" w:date="2022-01-04T13:02:00Z">
                <w:pPr>
                  <w:jc w:val="center"/>
                </w:pPr>
              </w:pPrChange>
            </w:pPr>
            <w:ins w:id="64103" w:author="pete jones" w:date="2022-01-04T12:37:00Z">
              <w:r w:rsidRPr="00FA4BC3">
                <w:rPr>
                  <w:rFonts w:eastAsiaTheme="minorEastAsia" w:cstheme="minorHAnsi"/>
                  <w:rPrChange w:id="64104" w:author="pete jones" w:date="2022-01-04T15:01:00Z">
                    <w:rPr>
                      <w:rFonts w:ascii="Calibri" w:hAnsi="Calibri" w:cs="Calibri"/>
                      <w:color w:val="000000"/>
                    </w:rPr>
                  </w:rPrChange>
                </w:rPr>
                <w:t>2</w:t>
              </w:r>
            </w:ins>
          </w:p>
        </w:tc>
        <w:tc>
          <w:tcPr>
            <w:tcW w:w="692" w:type="dxa"/>
            <w:shd w:val="clear" w:color="auto" w:fill="auto"/>
            <w:noWrap/>
            <w:vAlign w:val="center"/>
            <w:tcPrChange w:id="64105" w:author="pete jones" w:date="2022-01-04T13:02:00Z">
              <w:tcPr>
                <w:tcW w:w="692" w:type="dxa"/>
                <w:tcBorders>
                  <w:top w:val="nil"/>
                  <w:left w:val="nil"/>
                  <w:bottom w:val="nil"/>
                  <w:right w:val="nil"/>
                </w:tcBorders>
                <w:shd w:val="clear" w:color="auto" w:fill="auto"/>
                <w:noWrap/>
                <w:vAlign w:val="center"/>
              </w:tcPr>
            </w:tcPrChange>
          </w:tcPr>
          <w:p w14:paraId="72884B1C" w14:textId="77777777" w:rsidR="00BD0299" w:rsidRPr="00FF6A71" w:rsidRDefault="00BD0299">
            <w:pPr>
              <w:spacing w:before="0" w:after="0" w:line="240" w:lineRule="auto"/>
              <w:jc w:val="center"/>
              <w:rPr>
                <w:ins w:id="64106" w:author="pete jones" w:date="2022-01-04T12:37:00Z"/>
                <w:rFonts w:eastAsiaTheme="minorEastAsia" w:cstheme="minorHAnsi"/>
                <w:b/>
                <w:bCs/>
                <w:rPrChange w:id="64107" w:author="pete jones" w:date="2022-01-04T13:45:00Z">
                  <w:rPr>
                    <w:ins w:id="64108" w:author="pete jones" w:date="2022-01-04T12:37:00Z"/>
                    <w:rFonts w:eastAsiaTheme="minorEastAsia" w:cstheme="minorHAnsi"/>
                  </w:rPr>
                </w:rPrChange>
              </w:rPr>
              <w:pPrChange w:id="64109" w:author="pete jones" w:date="2022-01-04T13:02:00Z">
                <w:pPr>
                  <w:jc w:val="center"/>
                </w:pPr>
              </w:pPrChange>
            </w:pPr>
          </w:p>
        </w:tc>
        <w:tc>
          <w:tcPr>
            <w:tcW w:w="692" w:type="dxa"/>
            <w:shd w:val="clear" w:color="auto" w:fill="auto"/>
            <w:noWrap/>
            <w:vAlign w:val="center"/>
            <w:tcPrChange w:id="64110" w:author="pete jones" w:date="2022-01-04T13:02:00Z">
              <w:tcPr>
                <w:tcW w:w="692" w:type="dxa"/>
                <w:tcBorders>
                  <w:top w:val="nil"/>
                  <w:left w:val="nil"/>
                  <w:bottom w:val="nil"/>
                  <w:right w:val="nil"/>
                </w:tcBorders>
                <w:shd w:val="clear" w:color="auto" w:fill="auto"/>
                <w:noWrap/>
                <w:vAlign w:val="center"/>
              </w:tcPr>
            </w:tcPrChange>
          </w:tcPr>
          <w:p w14:paraId="71B67724" w14:textId="77777777" w:rsidR="00BD0299" w:rsidRPr="00FF6A71" w:rsidRDefault="00BD0299">
            <w:pPr>
              <w:spacing w:before="0" w:after="0" w:line="240" w:lineRule="auto"/>
              <w:jc w:val="center"/>
              <w:rPr>
                <w:ins w:id="64111" w:author="pete jones" w:date="2022-01-04T12:37:00Z"/>
                <w:rFonts w:eastAsiaTheme="minorEastAsia" w:cstheme="minorHAnsi"/>
                <w:b/>
                <w:bCs/>
                <w:rPrChange w:id="64112" w:author="pete jones" w:date="2022-01-04T13:45:00Z">
                  <w:rPr>
                    <w:ins w:id="64113" w:author="pete jones" w:date="2022-01-04T12:37:00Z"/>
                    <w:rFonts w:eastAsiaTheme="minorEastAsia" w:cstheme="minorHAnsi"/>
                  </w:rPr>
                </w:rPrChange>
              </w:rPr>
              <w:pPrChange w:id="64114" w:author="pete jones" w:date="2022-01-04T13:02:00Z">
                <w:pPr>
                  <w:jc w:val="center"/>
                </w:pPr>
              </w:pPrChange>
            </w:pPr>
          </w:p>
        </w:tc>
        <w:tc>
          <w:tcPr>
            <w:tcW w:w="692" w:type="dxa"/>
            <w:shd w:val="clear" w:color="auto" w:fill="auto"/>
            <w:noWrap/>
            <w:vAlign w:val="center"/>
            <w:tcPrChange w:id="64115" w:author="pete jones" w:date="2022-01-04T13:02:00Z">
              <w:tcPr>
                <w:tcW w:w="692" w:type="dxa"/>
                <w:tcBorders>
                  <w:top w:val="nil"/>
                  <w:left w:val="nil"/>
                  <w:bottom w:val="nil"/>
                  <w:right w:val="nil"/>
                </w:tcBorders>
                <w:shd w:val="clear" w:color="auto" w:fill="auto"/>
                <w:noWrap/>
                <w:vAlign w:val="center"/>
              </w:tcPr>
            </w:tcPrChange>
          </w:tcPr>
          <w:p w14:paraId="00059798" w14:textId="77777777" w:rsidR="00BD0299" w:rsidRPr="00FF6A71" w:rsidRDefault="00BD0299">
            <w:pPr>
              <w:spacing w:before="0" w:after="0" w:line="240" w:lineRule="auto"/>
              <w:jc w:val="center"/>
              <w:rPr>
                <w:ins w:id="64116" w:author="pete jones" w:date="2022-01-04T12:37:00Z"/>
                <w:rFonts w:eastAsiaTheme="minorEastAsia" w:cstheme="minorHAnsi"/>
                <w:b/>
                <w:bCs/>
                <w:rPrChange w:id="64117" w:author="pete jones" w:date="2022-01-04T13:45:00Z">
                  <w:rPr>
                    <w:ins w:id="64118" w:author="pete jones" w:date="2022-01-04T12:37:00Z"/>
                    <w:rFonts w:eastAsiaTheme="minorEastAsia" w:cstheme="minorHAnsi"/>
                  </w:rPr>
                </w:rPrChange>
              </w:rPr>
              <w:pPrChange w:id="64119" w:author="pete jones" w:date="2022-01-04T13:02:00Z">
                <w:pPr>
                  <w:jc w:val="center"/>
                </w:pPr>
              </w:pPrChange>
            </w:pPr>
          </w:p>
        </w:tc>
        <w:tc>
          <w:tcPr>
            <w:tcW w:w="692" w:type="dxa"/>
            <w:shd w:val="clear" w:color="auto" w:fill="auto"/>
            <w:noWrap/>
            <w:vAlign w:val="center"/>
            <w:tcPrChange w:id="64120" w:author="pete jones" w:date="2022-01-04T13:02:00Z">
              <w:tcPr>
                <w:tcW w:w="692" w:type="dxa"/>
                <w:tcBorders>
                  <w:top w:val="nil"/>
                  <w:left w:val="nil"/>
                  <w:bottom w:val="nil"/>
                  <w:right w:val="nil"/>
                </w:tcBorders>
                <w:shd w:val="clear" w:color="auto" w:fill="auto"/>
                <w:noWrap/>
                <w:vAlign w:val="center"/>
              </w:tcPr>
            </w:tcPrChange>
          </w:tcPr>
          <w:p w14:paraId="71954AE7" w14:textId="77777777" w:rsidR="00BD0299" w:rsidRPr="00FF6A71" w:rsidRDefault="00BD0299">
            <w:pPr>
              <w:spacing w:before="0" w:after="0" w:line="240" w:lineRule="auto"/>
              <w:jc w:val="center"/>
              <w:rPr>
                <w:ins w:id="64121" w:author="pete jones" w:date="2022-01-04T12:37:00Z"/>
                <w:rFonts w:eastAsiaTheme="minorEastAsia" w:cstheme="minorHAnsi"/>
                <w:b/>
                <w:bCs/>
                <w:rPrChange w:id="64122" w:author="pete jones" w:date="2022-01-04T13:45:00Z">
                  <w:rPr>
                    <w:ins w:id="64123" w:author="pete jones" w:date="2022-01-04T12:37:00Z"/>
                    <w:rFonts w:eastAsiaTheme="minorEastAsia" w:cstheme="minorHAnsi"/>
                  </w:rPr>
                </w:rPrChange>
              </w:rPr>
              <w:pPrChange w:id="64124" w:author="pete jones" w:date="2022-01-04T13:02:00Z">
                <w:pPr>
                  <w:jc w:val="center"/>
                </w:pPr>
              </w:pPrChange>
            </w:pPr>
          </w:p>
        </w:tc>
      </w:tr>
    </w:tbl>
    <w:p w14:paraId="268BBD51" w14:textId="01746624" w:rsidR="00BD0299" w:rsidRPr="00FF6A71" w:rsidRDefault="00BD0299" w:rsidP="00BD0299">
      <w:pPr>
        <w:rPr>
          <w:ins w:id="64125" w:author="pete jones" w:date="2022-01-04T12:37:00Z"/>
        </w:rPr>
      </w:pPr>
      <w:ins w:id="64126" w:author="pete jones" w:date="2022-01-04T12:37:00Z">
        <w:r w:rsidRPr="00FF6A71">
          <w:t xml:space="preserve">Q4.6 It is </w:t>
        </w:r>
      </w:ins>
      <w:ins w:id="64127" w:author="pete jones" w:date="2022-04-01T14:48:00Z">
        <w:r w:rsidR="004E289F">
          <w:t>un</w:t>
        </w:r>
      </w:ins>
      <w:ins w:id="64128" w:author="pete jones" w:date="2022-01-04T12:37:00Z">
        <w:r w:rsidRPr="00FF6A71">
          <w:t xml:space="preserve">necessary to create 2D drawings of every CAD model or assembly. </w:t>
        </w:r>
      </w:ins>
      <w:ins w:id="64129" w:author="pete jones" w:date="2022-03-30T12:26:00Z">
        <w:r w:rsidR="006E7D7D">
          <w:t xml:space="preserve">The </w:t>
        </w:r>
      </w:ins>
      <w:ins w:id="64130" w:author="pete jones" w:date="2022-04-01T15:31:00Z">
        <w:r w:rsidR="009D7356">
          <w:t>complete</w:t>
        </w:r>
      </w:ins>
      <w:ins w:id="64131" w:author="pete jones" w:date="2022-01-04T12:37:00Z">
        <w:r w:rsidRPr="00FF6A71">
          <w:t xml:space="preserve"> model definition can innovate design documentation.</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4132">
          <w:tblGrid>
            <w:gridCol w:w="814"/>
            <w:gridCol w:w="814"/>
            <w:gridCol w:w="814"/>
            <w:gridCol w:w="814"/>
            <w:gridCol w:w="692"/>
            <w:gridCol w:w="692"/>
            <w:gridCol w:w="692"/>
            <w:gridCol w:w="692"/>
          </w:tblGrid>
        </w:tblGridChange>
      </w:tblGrid>
      <w:tr w:rsidR="00BD0299" w:rsidRPr="00FF6A71" w14:paraId="6B2F6893" w14:textId="77777777" w:rsidTr="00015922">
        <w:trPr>
          <w:trHeight w:val="300"/>
          <w:jc w:val="center"/>
          <w:ins w:id="64133" w:author="pete jones" w:date="2022-01-04T12:37:00Z"/>
        </w:trPr>
        <w:tc>
          <w:tcPr>
            <w:tcW w:w="814" w:type="dxa"/>
            <w:shd w:val="clear" w:color="auto" w:fill="E7E6E6" w:themeFill="background2"/>
            <w:vAlign w:val="center"/>
          </w:tcPr>
          <w:p w14:paraId="59EA82D3" w14:textId="77777777" w:rsidR="00BD0299" w:rsidRPr="00FF6A71" w:rsidRDefault="00BD0299">
            <w:pPr>
              <w:spacing w:before="0" w:after="0" w:line="240" w:lineRule="auto"/>
              <w:jc w:val="center"/>
              <w:rPr>
                <w:ins w:id="64134" w:author="pete jones" w:date="2022-01-04T12:37:00Z"/>
                <w:rFonts w:eastAsiaTheme="minorEastAsia" w:cstheme="minorHAnsi"/>
                <w:b/>
                <w:bCs/>
              </w:rPr>
              <w:pPrChange w:id="64135" w:author="pete jones" w:date="2022-01-04T13:03:00Z">
                <w:pPr>
                  <w:jc w:val="center"/>
                </w:pPr>
              </w:pPrChange>
            </w:pPr>
            <w:ins w:id="64136"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14A9AD8D" w14:textId="77777777" w:rsidR="00BD0299" w:rsidRPr="00FF6A71" w:rsidRDefault="00BD0299">
            <w:pPr>
              <w:spacing w:before="0" w:after="0" w:line="240" w:lineRule="auto"/>
              <w:jc w:val="center"/>
              <w:rPr>
                <w:ins w:id="64137" w:author="pete jones" w:date="2022-01-04T12:37:00Z"/>
                <w:rFonts w:eastAsiaTheme="minorEastAsia" w:cstheme="minorHAnsi"/>
                <w:b/>
                <w:bCs/>
              </w:rPr>
              <w:pPrChange w:id="64138" w:author="pete jones" w:date="2022-01-04T13:03:00Z">
                <w:pPr>
                  <w:jc w:val="center"/>
                </w:pPr>
              </w:pPrChange>
            </w:pPr>
            <w:ins w:id="64139"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C73A5FB" w14:textId="77777777" w:rsidR="00BD0299" w:rsidRPr="00FF6A71" w:rsidRDefault="00BD0299">
            <w:pPr>
              <w:spacing w:before="0" w:after="0" w:line="240" w:lineRule="auto"/>
              <w:jc w:val="center"/>
              <w:rPr>
                <w:ins w:id="64140" w:author="pete jones" w:date="2022-01-04T12:37:00Z"/>
                <w:rFonts w:eastAsiaTheme="minorEastAsia" w:cstheme="minorHAnsi"/>
                <w:b/>
                <w:bCs/>
              </w:rPr>
              <w:pPrChange w:id="64141" w:author="pete jones" w:date="2022-01-04T13:03:00Z">
                <w:pPr>
                  <w:jc w:val="center"/>
                </w:pPr>
              </w:pPrChange>
            </w:pPr>
            <w:ins w:id="64142"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0BB36B06" w14:textId="77777777" w:rsidR="00BD0299" w:rsidRPr="00FF6A71" w:rsidRDefault="00BD0299">
            <w:pPr>
              <w:spacing w:before="0" w:after="0" w:line="240" w:lineRule="auto"/>
              <w:jc w:val="center"/>
              <w:rPr>
                <w:ins w:id="64143" w:author="pete jones" w:date="2022-01-04T12:37:00Z"/>
                <w:rFonts w:eastAsiaTheme="minorEastAsia" w:cstheme="minorHAnsi"/>
                <w:b/>
                <w:bCs/>
              </w:rPr>
              <w:pPrChange w:id="64144" w:author="pete jones" w:date="2022-01-04T13:03:00Z">
                <w:pPr>
                  <w:jc w:val="center"/>
                </w:pPr>
              </w:pPrChange>
            </w:pPr>
            <w:ins w:id="64145"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D1D7AAD" w14:textId="77777777" w:rsidR="00BD0299" w:rsidRPr="00FF6A71" w:rsidRDefault="00BD0299">
            <w:pPr>
              <w:spacing w:before="0" w:after="0" w:line="240" w:lineRule="auto"/>
              <w:jc w:val="center"/>
              <w:rPr>
                <w:ins w:id="64146" w:author="pete jones" w:date="2022-01-04T12:37:00Z"/>
                <w:rFonts w:eastAsiaTheme="minorEastAsia" w:cstheme="minorHAnsi"/>
                <w:b/>
                <w:bCs/>
              </w:rPr>
              <w:pPrChange w:id="64147" w:author="pete jones" w:date="2022-01-04T13:03:00Z">
                <w:pPr>
                  <w:jc w:val="center"/>
                </w:pPr>
              </w:pPrChange>
            </w:pPr>
            <w:ins w:id="64148"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EF83335" w14:textId="77777777" w:rsidR="00BD0299" w:rsidRPr="00FF6A71" w:rsidRDefault="00BD0299">
            <w:pPr>
              <w:spacing w:before="0" w:after="0" w:line="240" w:lineRule="auto"/>
              <w:jc w:val="center"/>
              <w:rPr>
                <w:ins w:id="64149" w:author="pete jones" w:date="2022-01-04T12:37:00Z"/>
                <w:rFonts w:eastAsiaTheme="minorEastAsia" w:cstheme="minorHAnsi"/>
                <w:b/>
                <w:bCs/>
              </w:rPr>
              <w:pPrChange w:id="64150" w:author="pete jones" w:date="2022-01-04T13:03:00Z">
                <w:pPr>
                  <w:jc w:val="center"/>
                </w:pPr>
              </w:pPrChange>
            </w:pPr>
            <w:ins w:id="64151"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42D17BE7" w14:textId="77777777" w:rsidR="00BD0299" w:rsidRPr="00FF6A71" w:rsidRDefault="00BD0299">
            <w:pPr>
              <w:spacing w:before="0" w:after="0" w:line="240" w:lineRule="auto"/>
              <w:jc w:val="center"/>
              <w:rPr>
                <w:ins w:id="64152" w:author="pete jones" w:date="2022-01-04T12:37:00Z"/>
                <w:rFonts w:eastAsiaTheme="minorEastAsia" w:cstheme="minorHAnsi"/>
                <w:b/>
                <w:bCs/>
              </w:rPr>
              <w:pPrChange w:id="64153" w:author="pete jones" w:date="2022-01-04T13:03:00Z">
                <w:pPr>
                  <w:jc w:val="center"/>
                </w:pPr>
              </w:pPrChange>
            </w:pPr>
            <w:ins w:id="64154"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798B2C4C" w14:textId="77777777" w:rsidR="00BD0299" w:rsidRPr="00FF6A71" w:rsidRDefault="00BD0299">
            <w:pPr>
              <w:spacing w:before="0" w:after="0" w:line="240" w:lineRule="auto"/>
              <w:jc w:val="center"/>
              <w:rPr>
                <w:ins w:id="64155" w:author="pete jones" w:date="2022-01-04T12:37:00Z"/>
                <w:rFonts w:eastAsiaTheme="minorEastAsia" w:cstheme="minorHAnsi"/>
                <w:b/>
                <w:bCs/>
              </w:rPr>
              <w:pPrChange w:id="64156" w:author="pete jones" w:date="2022-01-04T13:03:00Z">
                <w:pPr>
                  <w:jc w:val="center"/>
                </w:pPr>
              </w:pPrChange>
            </w:pPr>
            <w:ins w:id="64157" w:author="pete jones" w:date="2022-01-04T12:37:00Z">
              <w:r w:rsidRPr="00FF6A71">
                <w:rPr>
                  <w:rFonts w:eastAsiaTheme="minorEastAsia" w:cstheme="minorHAnsi"/>
                  <w:b/>
                  <w:bCs/>
                </w:rPr>
                <w:t>7</w:t>
              </w:r>
            </w:ins>
          </w:p>
        </w:tc>
      </w:tr>
      <w:tr w:rsidR="00BD0299" w:rsidRPr="00FF6A71" w14:paraId="0BE1078D" w14:textId="77777777" w:rsidTr="00EF6187">
        <w:tblPrEx>
          <w:tblW w:w="0" w:type="auto"/>
          <w:jc w:val="center"/>
          <w:tblPrExChange w:id="64158" w:author="pete jones" w:date="2022-01-04T13:03:00Z">
            <w:tblPrEx>
              <w:tblW w:w="0" w:type="auto"/>
              <w:jc w:val="center"/>
            </w:tblPrEx>
          </w:tblPrExChange>
        </w:tblPrEx>
        <w:trPr>
          <w:trHeight w:val="300"/>
          <w:jc w:val="center"/>
          <w:ins w:id="64159" w:author="pete jones" w:date="2022-01-04T12:37:00Z"/>
          <w:trPrChange w:id="64160" w:author="pete jones" w:date="2022-01-04T13:03:00Z">
            <w:trPr>
              <w:trHeight w:val="300"/>
              <w:jc w:val="center"/>
            </w:trPr>
          </w:trPrChange>
        </w:trPr>
        <w:tc>
          <w:tcPr>
            <w:tcW w:w="814" w:type="dxa"/>
            <w:vAlign w:val="center"/>
            <w:tcPrChange w:id="64161" w:author="pete jones" w:date="2022-01-04T13:03:00Z">
              <w:tcPr>
                <w:tcW w:w="814" w:type="dxa"/>
                <w:vAlign w:val="center"/>
              </w:tcPr>
            </w:tcPrChange>
          </w:tcPr>
          <w:p w14:paraId="14CBD11B" w14:textId="77777777" w:rsidR="00BD0299" w:rsidRPr="00FF6A71" w:rsidRDefault="00BD0299">
            <w:pPr>
              <w:spacing w:before="0" w:after="0" w:line="240" w:lineRule="auto"/>
              <w:jc w:val="center"/>
              <w:rPr>
                <w:ins w:id="64162" w:author="pete jones" w:date="2022-01-04T12:37:00Z"/>
                <w:rFonts w:eastAsiaTheme="minorEastAsia" w:cstheme="minorHAnsi"/>
                <w:b/>
                <w:bCs/>
              </w:rPr>
              <w:pPrChange w:id="64163" w:author="pete jones" w:date="2022-01-04T13:03:00Z">
                <w:pPr>
                  <w:jc w:val="center"/>
                </w:pPr>
              </w:pPrChange>
            </w:pPr>
            <w:ins w:id="64164" w:author="pete jones" w:date="2022-01-04T12:37:00Z">
              <w:r w:rsidRPr="00FF6A71">
                <w:rPr>
                  <w:rFonts w:eastAsiaTheme="minorEastAsia" w:cstheme="minorHAnsi"/>
                  <w:b/>
                  <w:bCs/>
                </w:rPr>
                <w:t>%</w:t>
              </w:r>
            </w:ins>
          </w:p>
        </w:tc>
        <w:tc>
          <w:tcPr>
            <w:tcW w:w="814" w:type="dxa"/>
            <w:shd w:val="clear" w:color="auto" w:fill="auto"/>
            <w:noWrap/>
            <w:vAlign w:val="center"/>
            <w:tcPrChange w:id="64165" w:author="pete jones" w:date="2022-01-04T13:03:00Z">
              <w:tcPr>
                <w:tcW w:w="814" w:type="dxa"/>
                <w:tcBorders>
                  <w:top w:val="nil"/>
                  <w:left w:val="nil"/>
                  <w:bottom w:val="nil"/>
                  <w:right w:val="nil"/>
                </w:tcBorders>
                <w:shd w:val="clear" w:color="auto" w:fill="auto"/>
                <w:noWrap/>
                <w:vAlign w:val="center"/>
              </w:tcPr>
            </w:tcPrChange>
          </w:tcPr>
          <w:p w14:paraId="6A21BC77" w14:textId="77777777" w:rsidR="00BD0299" w:rsidRPr="00FA4BC3" w:rsidRDefault="00BD0299">
            <w:pPr>
              <w:spacing w:before="0" w:after="0" w:line="240" w:lineRule="auto"/>
              <w:jc w:val="center"/>
              <w:rPr>
                <w:ins w:id="64166" w:author="pete jones" w:date="2022-01-04T12:37:00Z"/>
                <w:rFonts w:eastAsiaTheme="minorEastAsia" w:cstheme="minorHAnsi"/>
              </w:rPr>
              <w:pPrChange w:id="64167" w:author="pete jones" w:date="2022-01-04T13:03:00Z">
                <w:pPr>
                  <w:jc w:val="center"/>
                </w:pPr>
              </w:pPrChange>
            </w:pPr>
            <w:ins w:id="64168" w:author="pete jones" w:date="2022-01-04T12:37:00Z">
              <w:r w:rsidRPr="00FA4BC3">
                <w:rPr>
                  <w:rFonts w:eastAsiaTheme="minorEastAsia" w:cstheme="minorHAnsi"/>
                  <w:rPrChange w:id="64169" w:author="pete jones" w:date="2022-01-04T15:01:00Z">
                    <w:rPr>
                      <w:rFonts w:ascii="Calibri" w:hAnsi="Calibri" w:cs="Calibri"/>
                      <w:color w:val="000000"/>
                    </w:rPr>
                  </w:rPrChange>
                </w:rPr>
                <w:t>57%</w:t>
              </w:r>
            </w:ins>
          </w:p>
        </w:tc>
        <w:tc>
          <w:tcPr>
            <w:tcW w:w="814" w:type="dxa"/>
            <w:shd w:val="clear" w:color="auto" w:fill="auto"/>
            <w:noWrap/>
            <w:vAlign w:val="center"/>
            <w:tcPrChange w:id="64170" w:author="pete jones" w:date="2022-01-04T13:03:00Z">
              <w:tcPr>
                <w:tcW w:w="814" w:type="dxa"/>
                <w:tcBorders>
                  <w:top w:val="nil"/>
                  <w:left w:val="nil"/>
                  <w:bottom w:val="nil"/>
                  <w:right w:val="nil"/>
                </w:tcBorders>
                <w:shd w:val="clear" w:color="auto" w:fill="auto"/>
                <w:noWrap/>
                <w:vAlign w:val="center"/>
              </w:tcPr>
            </w:tcPrChange>
          </w:tcPr>
          <w:p w14:paraId="2B482242" w14:textId="77777777" w:rsidR="00BD0299" w:rsidRPr="00FA4BC3" w:rsidRDefault="00BD0299">
            <w:pPr>
              <w:spacing w:before="0" w:after="0" w:line="240" w:lineRule="auto"/>
              <w:jc w:val="center"/>
              <w:rPr>
                <w:ins w:id="64171" w:author="pete jones" w:date="2022-01-04T12:37:00Z"/>
                <w:rFonts w:eastAsiaTheme="minorEastAsia" w:cstheme="minorHAnsi"/>
              </w:rPr>
              <w:pPrChange w:id="64172" w:author="pete jones" w:date="2022-01-04T13:03:00Z">
                <w:pPr>
                  <w:jc w:val="center"/>
                </w:pPr>
              </w:pPrChange>
            </w:pPr>
            <w:ins w:id="64173" w:author="pete jones" w:date="2022-01-04T12:37:00Z">
              <w:r w:rsidRPr="00FA4BC3">
                <w:rPr>
                  <w:rFonts w:eastAsiaTheme="minorEastAsia" w:cstheme="minorHAnsi"/>
                  <w:rPrChange w:id="64174" w:author="pete jones" w:date="2022-01-04T15:01:00Z">
                    <w:rPr>
                      <w:rFonts w:ascii="Calibri" w:hAnsi="Calibri" w:cs="Calibri"/>
                      <w:color w:val="000000"/>
                    </w:rPr>
                  </w:rPrChange>
                </w:rPr>
                <w:t>7%</w:t>
              </w:r>
            </w:ins>
          </w:p>
        </w:tc>
        <w:tc>
          <w:tcPr>
            <w:tcW w:w="814" w:type="dxa"/>
            <w:shd w:val="clear" w:color="auto" w:fill="auto"/>
            <w:noWrap/>
            <w:vAlign w:val="center"/>
            <w:tcPrChange w:id="64175" w:author="pete jones" w:date="2022-01-04T13:03:00Z">
              <w:tcPr>
                <w:tcW w:w="814" w:type="dxa"/>
                <w:tcBorders>
                  <w:top w:val="nil"/>
                  <w:left w:val="nil"/>
                  <w:bottom w:val="nil"/>
                  <w:right w:val="nil"/>
                </w:tcBorders>
                <w:shd w:val="clear" w:color="auto" w:fill="auto"/>
                <w:noWrap/>
                <w:vAlign w:val="center"/>
              </w:tcPr>
            </w:tcPrChange>
          </w:tcPr>
          <w:p w14:paraId="09570F94" w14:textId="77777777" w:rsidR="00BD0299" w:rsidRPr="00FA4BC3" w:rsidRDefault="00BD0299">
            <w:pPr>
              <w:spacing w:before="0" w:after="0" w:line="240" w:lineRule="auto"/>
              <w:jc w:val="center"/>
              <w:rPr>
                <w:ins w:id="64176" w:author="pete jones" w:date="2022-01-04T12:37:00Z"/>
                <w:rFonts w:eastAsiaTheme="minorEastAsia" w:cstheme="minorHAnsi"/>
              </w:rPr>
              <w:pPrChange w:id="64177" w:author="pete jones" w:date="2022-01-04T13:03:00Z">
                <w:pPr>
                  <w:jc w:val="center"/>
                </w:pPr>
              </w:pPrChange>
            </w:pPr>
            <w:ins w:id="64178" w:author="pete jones" w:date="2022-01-04T12:37:00Z">
              <w:r w:rsidRPr="00FA4BC3">
                <w:rPr>
                  <w:rFonts w:eastAsiaTheme="minorEastAsia" w:cstheme="minorHAnsi"/>
                  <w:rPrChange w:id="64179" w:author="pete jones" w:date="2022-01-04T15:01:00Z">
                    <w:rPr>
                      <w:rFonts w:ascii="Calibri" w:hAnsi="Calibri" w:cs="Calibri"/>
                      <w:color w:val="000000"/>
                    </w:rPr>
                  </w:rPrChange>
                </w:rPr>
                <w:t>14%</w:t>
              </w:r>
            </w:ins>
          </w:p>
        </w:tc>
        <w:tc>
          <w:tcPr>
            <w:tcW w:w="692" w:type="dxa"/>
            <w:shd w:val="clear" w:color="auto" w:fill="auto"/>
            <w:noWrap/>
            <w:vAlign w:val="center"/>
            <w:tcPrChange w:id="64180" w:author="pete jones" w:date="2022-01-04T13:03:00Z">
              <w:tcPr>
                <w:tcW w:w="692" w:type="dxa"/>
                <w:tcBorders>
                  <w:top w:val="nil"/>
                  <w:left w:val="nil"/>
                  <w:bottom w:val="nil"/>
                  <w:right w:val="nil"/>
                </w:tcBorders>
                <w:shd w:val="clear" w:color="auto" w:fill="auto"/>
                <w:noWrap/>
                <w:vAlign w:val="center"/>
              </w:tcPr>
            </w:tcPrChange>
          </w:tcPr>
          <w:p w14:paraId="6BFD4CD2" w14:textId="77777777" w:rsidR="00BD0299" w:rsidRPr="00FA4BC3" w:rsidRDefault="00BD0299">
            <w:pPr>
              <w:spacing w:before="0" w:after="0" w:line="240" w:lineRule="auto"/>
              <w:jc w:val="center"/>
              <w:rPr>
                <w:ins w:id="64181" w:author="pete jones" w:date="2022-01-04T12:37:00Z"/>
                <w:rFonts w:eastAsiaTheme="minorEastAsia" w:cstheme="minorHAnsi"/>
              </w:rPr>
              <w:pPrChange w:id="64182" w:author="pete jones" w:date="2022-01-04T13:03:00Z">
                <w:pPr>
                  <w:jc w:val="center"/>
                </w:pPr>
              </w:pPrChange>
            </w:pPr>
            <w:ins w:id="64183" w:author="pete jones" w:date="2022-01-04T12:37:00Z">
              <w:r w:rsidRPr="00FA4BC3">
                <w:rPr>
                  <w:rFonts w:eastAsiaTheme="minorEastAsia" w:cstheme="minorHAnsi"/>
                  <w:rPrChange w:id="64184" w:author="pete jones" w:date="2022-01-04T15:01:00Z">
                    <w:rPr>
                      <w:rFonts w:ascii="Calibri" w:hAnsi="Calibri" w:cs="Calibri"/>
                      <w:color w:val="000000"/>
                    </w:rPr>
                  </w:rPrChange>
                </w:rPr>
                <w:t>14%</w:t>
              </w:r>
            </w:ins>
          </w:p>
        </w:tc>
        <w:tc>
          <w:tcPr>
            <w:tcW w:w="692" w:type="dxa"/>
            <w:shd w:val="clear" w:color="auto" w:fill="auto"/>
            <w:noWrap/>
            <w:vAlign w:val="center"/>
            <w:tcPrChange w:id="64185" w:author="pete jones" w:date="2022-01-04T13:03:00Z">
              <w:tcPr>
                <w:tcW w:w="692" w:type="dxa"/>
                <w:tcBorders>
                  <w:top w:val="nil"/>
                  <w:left w:val="nil"/>
                  <w:bottom w:val="nil"/>
                  <w:right w:val="nil"/>
                </w:tcBorders>
                <w:shd w:val="clear" w:color="auto" w:fill="auto"/>
                <w:noWrap/>
                <w:vAlign w:val="center"/>
              </w:tcPr>
            </w:tcPrChange>
          </w:tcPr>
          <w:p w14:paraId="6F790CFF" w14:textId="77777777" w:rsidR="00BD0299" w:rsidRPr="00FA4BC3" w:rsidRDefault="00BD0299">
            <w:pPr>
              <w:spacing w:before="0" w:after="0" w:line="240" w:lineRule="auto"/>
              <w:jc w:val="center"/>
              <w:rPr>
                <w:ins w:id="64186" w:author="pete jones" w:date="2022-01-04T12:37:00Z"/>
                <w:rFonts w:eastAsiaTheme="minorEastAsia" w:cstheme="minorHAnsi"/>
              </w:rPr>
              <w:pPrChange w:id="64187" w:author="pete jones" w:date="2022-01-04T13:03:00Z">
                <w:pPr>
                  <w:jc w:val="center"/>
                </w:pPr>
              </w:pPrChange>
            </w:pPr>
          </w:p>
        </w:tc>
        <w:tc>
          <w:tcPr>
            <w:tcW w:w="692" w:type="dxa"/>
            <w:shd w:val="clear" w:color="auto" w:fill="auto"/>
            <w:noWrap/>
            <w:vAlign w:val="center"/>
            <w:tcPrChange w:id="64188" w:author="pete jones" w:date="2022-01-04T13:03:00Z">
              <w:tcPr>
                <w:tcW w:w="692" w:type="dxa"/>
                <w:tcBorders>
                  <w:top w:val="nil"/>
                  <w:left w:val="nil"/>
                  <w:bottom w:val="nil"/>
                  <w:right w:val="nil"/>
                </w:tcBorders>
                <w:shd w:val="clear" w:color="auto" w:fill="auto"/>
                <w:noWrap/>
                <w:vAlign w:val="center"/>
              </w:tcPr>
            </w:tcPrChange>
          </w:tcPr>
          <w:p w14:paraId="11F48475" w14:textId="77777777" w:rsidR="00BD0299" w:rsidRPr="00FA4BC3" w:rsidRDefault="00BD0299">
            <w:pPr>
              <w:spacing w:before="0" w:after="0" w:line="240" w:lineRule="auto"/>
              <w:jc w:val="center"/>
              <w:rPr>
                <w:ins w:id="64189" w:author="pete jones" w:date="2022-01-04T12:37:00Z"/>
                <w:rFonts w:eastAsiaTheme="minorEastAsia" w:cstheme="minorHAnsi"/>
              </w:rPr>
              <w:pPrChange w:id="64190" w:author="pete jones" w:date="2022-01-04T13:03:00Z">
                <w:pPr>
                  <w:jc w:val="center"/>
                </w:pPr>
              </w:pPrChange>
            </w:pPr>
            <w:ins w:id="64191" w:author="pete jones" w:date="2022-01-04T12:37:00Z">
              <w:r w:rsidRPr="00FA4BC3">
                <w:rPr>
                  <w:rFonts w:eastAsiaTheme="minorEastAsia" w:cstheme="minorHAnsi"/>
                  <w:rPrChange w:id="64192" w:author="pete jones" w:date="2022-01-04T15:01:00Z">
                    <w:rPr>
                      <w:rFonts w:ascii="Calibri" w:hAnsi="Calibri" w:cs="Calibri"/>
                      <w:color w:val="000000"/>
                    </w:rPr>
                  </w:rPrChange>
                </w:rPr>
                <w:t>7%</w:t>
              </w:r>
            </w:ins>
          </w:p>
        </w:tc>
        <w:tc>
          <w:tcPr>
            <w:tcW w:w="692" w:type="dxa"/>
            <w:shd w:val="clear" w:color="auto" w:fill="auto"/>
            <w:noWrap/>
            <w:vAlign w:val="center"/>
            <w:tcPrChange w:id="64193" w:author="pete jones" w:date="2022-01-04T13:03:00Z">
              <w:tcPr>
                <w:tcW w:w="692" w:type="dxa"/>
                <w:tcBorders>
                  <w:top w:val="nil"/>
                  <w:left w:val="nil"/>
                  <w:bottom w:val="nil"/>
                  <w:right w:val="nil"/>
                </w:tcBorders>
                <w:shd w:val="clear" w:color="auto" w:fill="auto"/>
                <w:noWrap/>
                <w:vAlign w:val="center"/>
              </w:tcPr>
            </w:tcPrChange>
          </w:tcPr>
          <w:p w14:paraId="6C8A2CAE" w14:textId="77777777" w:rsidR="00BD0299" w:rsidRPr="00FF6A71" w:rsidRDefault="00BD0299">
            <w:pPr>
              <w:spacing w:before="0" w:after="0" w:line="240" w:lineRule="auto"/>
              <w:jc w:val="center"/>
              <w:rPr>
                <w:ins w:id="64194" w:author="pete jones" w:date="2022-01-04T12:37:00Z"/>
                <w:rFonts w:eastAsiaTheme="minorEastAsia" w:cstheme="minorHAnsi"/>
                <w:b/>
                <w:bCs/>
                <w:rPrChange w:id="64195" w:author="pete jones" w:date="2022-01-04T13:45:00Z">
                  <w:rPr>
                    <w:ins w:id="64196" w:author="pete jones" w:date="2022-01-04T12:37:00Z"/>
                    <w:rFonts w:eastAsiaTheme="minorEastAsia" w:cstheme="minorHAnsi"/>
                  </w:rPr>
                </w:rPrChange>
              </w:rPr>
              <w:pPrChange w:id="64197" w:author="pete jones" w:date="2022-01-04T13:03:00Z">
                <w:pPr>
                  <w:jc w:val="center"/>
                </w:pPr>
              </w:pPrChange>
            </w:pPr>
          </w:p>
        </w:tc>
      </w:tr>
      <w:tr w:rsidR="00BD0299" w:rsidRPr="00FF6A71" w14:paraId="6ACAB91C" w14:textId="77777777" w:rsidTr="00EF6187">
        <w:tblPrEx>
          <w:tblW w:w="0" w:type="auto"/>
          <w:jc w:val="center"/>
          <w:tblPrExChange w:id="64198" w:author="pete jones" w:date="2022-01-04T13:03:00Z">
            <w:tblPrEx>
              <w:tblW w:w="0" w:type="auto"/>
              <w:jc w:val="center"/>
            </w:tblPrEx>
          </w:tblPrExChange>
        </w:tblPrEx>
        <w:trPr>
          <w:trHeight w:val="300"/>
          <w:jc w:val="center"/>
          <w:ins w:id="64199" w:author="pete jones" w:date="2022-01-04T12:37:00Z"/>
          <w:trPrChange w:id="64200" w:author="pete jones" w:date="2022-01-04T13:03:00Z">
            <w:trPr>
              <w:trHeight w:val="300"/>
              <w:jc w:val="center"/>
            </w:trPr>
          </w:trPrChange>
        </w:trPr>
        <w:tc>
          <w:tcPr>
            <w:tcW w:w="814" w:type="dxa"/>
            <w:vAlign w:val="center"/>
            <w:tcPrChange w:id="64201" w:author="pete jones" w:date="2022-01-04T13:03:00Z">
              <w:tcPr>
                <w:tcW w:w="814" w:type="dxa"/>
                <w:vAlign w:val="center"/>
              </w:tcPr>
            </w:tcPrChange>
          </w:tcPr>
          <w:p w14:paraId="52EB54E8" w14:textId="77777777" w:rsidR="00BD0299" w:rsidRPr="00FF6A71" w:rsidRDefault="00BD0299">
            <w:pPr>
              <w:spacing w:before="0" w:after="0" w:line="240" w:lineRule="auto"/>
              <w:jc w:val="center"/>
              <w:rPr>
                <w:ins w:id="64202" w:author="pete jones" w:date="2022-01-04T12:37:00Z"/>
                <w:rFonts w:eastAsiaTheme="minorEastAsia" w:cstheme="minorHAnsi"/>
                <w:b/>
                <w:bCs/>
              </w:rPr>
              <w:pPrChange w:id="64203" w:author="pete jones" w:date="2022-01-04T13:03:00Z">
                <w:pPr>
                  <w:jc w:val="center"/>
                </w:pPr>
              </w:pPrChange>
            </w:pPr>
            <w:ins w:id="64204" w:author="pete jones" w:date="2022-01-04T12:37:00Z">
              <w:r w:rsidRPr="00FF6A71">
                <w:rPr>
                  <w:rFonts w:eastAsiaTheme="minorEastAsia" w:cstheme="minorHAnsi"/>
                  <w:b/>
                  <w:bCs/>
                </w:rPr>
                <w:t>Count</w:t>
              </w:r>
            </w:ins>
          </w:p>
        </w:tc>
        <w:tc>
          <w:tcPr>
            <w:tcW w:w="814" w:type="dxa"/>
            <w:shd w:val="clear" w:color="auto" w:fill="auto"/>
            <w:noWrap/>
            <w:vAlign w:val="center"/>
            <w:tcPrChange w:id="64205" w:author="pete jones" w:date="2022-01-04T13:03:00Z">
              <w:tcPr>
                <w:tcW w:w="814" w:type="dxa"/>
                <w:tcBorders>
                  <w:top w:val="nil"/>
                  <w:left w:val="nil"/>
                  <w:bottom w:val="nil"/>
                  <w:right w:val="nil"/>
                </w:tcBorders>
                <w:shd w:val="clear" w:color="auto" w:fill="auto"/>
                <w:noWrap/>
                <w:vAlign w:val="center"/>
              </w:tcPr>
            </w:tcPrChange>
          </w:tcPr>
          <w:p w14:paraId="29253A53" w14:textId="77777777" w:rsidR="00BD0299" w:rsidRPr="00FA4BC3" w:rsidRDefault="00BD0299">
            <w:pPr>
              <w:spacing w:before="0" w:after="0" w:line="240" w:lineRule="auto"/>
              <w:jc w:val="center"/>
              <w:rPr>
                <w:ins w:id="64206" w:author="pete jones" w:date="2022-01-04T12:37:00Z"/>
                <w:rFonts w:eastAsiaTheme="minorEastAsia" w:cstheme="minorHAnsi"/>
              </w:rPr>
              <w:pPrChange w:id="64207" w:author="pete jones" w:date="2022-01-04T13:03:00Z">
                <w:pPr>
                  <w:jc w:val="center"/>
                </w:pPr>
              </w:pPrChange>
            </w:pPr>
            <w:ins w:id="64208" w:author="pete jones" w:date="2022-01-04T12:37:00Z">
              <w:r w:rsidRPr="00FA4BC3">
                <w:rPr>
                  <w:rFonts w:eastAsiaTheme="minorEastAsia" w:cstheme="minorHAnsi"/>
                  <w:rPrChange w:id="64209" w:author="pete jones" w:date="2022-01-04T15:01:00Z">
                    <w:rPr>
                      <w:rFonts w:ascii="Calibri" w:hAnsi="Calibri" w:cs="Calibri"/>
                      <w:color w:val="000000"/>
                    </w:rPr>
                  </w:rPrChange>
                </w:rPr>
                <w:t>8</w:t>
              </w:r>
            </w:ins>
          </w:p>
        </w:tc>
        <w:tc>
          <w:tcPr>
            <w:tcW w:w="814" w:type="dxa"/>
            <w:shd w:val="clear" w:color="auto" w:fill="auto"/>
            <w:noWrap/>
            <w:vAlign w:val="center"/>
            <w:tcPrChange w:id="64210" w:author="pete jones" w:date="2022-01-04T13:03:00Z">
              <w:tcPr>
                <w:tcW w:w="814" w:type="dxa"/>
                <w:tcBorders>
                  <w:top w:val="nil"/>
                  <w:left w:val="nil"/>
                  <w:bottom w:val="nil"/>
                  <w:right w:val="nil"/>
                </w:tcBorders>
                <w:shd w:val="clear" w:color="auto" w:fill="auto"/>
                <w:noWrap/>
                <w:vAlign w:val="center"/>
              </w:tcPr>
            </w:tcPrChange>
          </w:tcPr>
          <w:p w14:paraId="143B472A" w14:textId="77777777" w:rsidR="00BD0299" w:rsidRPr="00FA4BC3" w:rsidRDefault="00BD0299">
            <w:pPr>
              <w:spacing w:before="0" w:after="0" w:line="240" w:lineRule="auto"/>
              <w:jc w:val="center"/>
              <w:rPr>
                <w:ins w:id="64211" w:author="pete jones" w:date="2022-01-04T12:37:00Z"/>
                <w:rFonts w:eastAsiaTheme="minorEastAsia" w:cstheme="minorHAnsi"/>
              </w:rPr>
              <w:pPrChange w:id="64212" w:author="pete jones" w:date="2022-01-04T13:03:00Z">
                <w:pPr>
                  <w:jc w:val="center"/>
                </w:pPr>
              </w:pPrChange>
            </w:pPr>
            <w:ins w:id="64213" w:author="pete jones" w:date="2022-01-04T12:37:00Z">
              <w:r w:rsidRPr="00FA4BC3">
                <w:rPr>
                  <w:rFonts w:eastAsiaTheme="minorEastAsia" w:cstheme="minorHAnsi"/>
                  <w:rPrChange w:id="64214" w:author="pete jones" w:date="2022-01-04T15:01:00Z">
                    <w:rPr>
                      <w:rFonts w:ascii="Calibri" w:hAnsi="Calibri" w:cs="Calibri"/>
                      <w:color w:val="000000"/>
                    </w:rPr>
                  </w:rPrChange>
                </w:rPr>
                <w:t>1</w:t>
              </w:r>
            </w:ins>
          </w:p>
        </w:tc>
        <w:tc>
          <w:tcPr>
            <w:tcW w:w="814" w:type="dxa"/>
            <w:shd w:val="clear" w:color="auto" w:fill="auto"/>
            <w:noWrap/>
            <w:vAlign w:val="center"/>
            <w:tcPrChange w:id="64215" w:author="pete jones" w:date="2022-01-04T13:03:00Z">
              <w:tcPr>
                <w:tcW w:w="814" w:type="dxa"/>
                <w:tcBorders>
                  <w:top w:val="nil"/>
                  <w:left w:val="nil"/>
                  <w:bottom w:val="nil"/>
                  <w:right w:val="nil"/>
                </w:tcBorders>
                <w:shd w:val="clear" w:color="auto" w:fill="auto"/>
                <w:noWrap/>
                <w:vAlign w:val="center"/>
              </w:tcPr>
            </w:tcPrChange>
          </w:tcPr>
          <w:p w14:paraId="4125D4E6" w14:textId="77777777" w:rsidR="00BD0299" w:rsidRPr="00FA4BC3" w:rsidRDefault="00BD0299">
            <w:pPr>
              <w:spacing w:before="0" w:after="0" w:line="240" w:lineRule="auto"/>
              <w:jc w:val="center"/>
              <w:rPr>
                <w:ins w:id="64216" w:author="pete jones" w:date="2022-01-04T12:37:00Z"/>
                <w:rFonts w:eastAsiaTheme="minorEastAsia" w:cstheme="minorHAnsi"/>
              </w:rPr>
              <w:pPrChange w:id="64217" w:author="pete jones" w:date="2022-01-04T13:03:00Z">
                <w:pPr>
                  <w:jc w:val="center"/>
                </w:pPr>
              </w:pPrChange>
            </w:pPr>
            <w:ins w:id="64218" w:author="pete jones" w:date="2022-01-04T12:37:00Z">
              <w:r w:rsidRPr="00FA4BC3">
                <w:rPr>
                  <w:rFonts w:eastAsiaTheme="minorEastAsia" w:cstheme="minorHAnsi"/>
                  <w:rPrChange w:id="64219" w:author="pete jones" w:date="2022-01-04T15:01:00Z">
                    <w:rPr>
                      <w:rFonts w:ascii="Calibri" w:hAnsi="Calibri" w:cs="Calibri"/>
                      <w:color w:val="000000"/>
                    </w:rPr>
                  </w:rPrChange>
                </w:rPr>
                <w:t>2</w:t>
              </w:r>
            </w:ins>
          </w:p>
        </w:tc>
        <w:tc>
          <w:tcPr>
            <w:tcW w:w="692" w:type="dxa"/>
            <w:shd w:val="clear" w:color="auto" w:fill="auto"/>
            <w:noWrap/>
            <w:vAlign w:val="center"/>
            <w:tcPrChange w:id="64220" w:author="pete jones" w:date="2022-01-04T13:03:00Z">
              <w:tcPr>
                <w:tcW w:w="692" w:type="dxa"/>
                <w:tcBorders>
                  <w:top w:val="nil"/>
                  <w:left w:val="nil"/>
                  <w:bottom w:val="nil"/>
                  <w:right w:val="nil"/>
                </w:tcBorders>
                <w:shd w:val="clear" w:color="auto" w:fill="auto"/>
                <w:noWrap/>
                <w:vAlign w:val="center"/>
              </w:tcPr>
            </w:tcPrChange>
          </w:tcPr>
          <w:p w14:paraId="63654FB3" w14:textId="77777777" w:rsidR="00BD0299" w:rsidRPr="00FA4BC3" w:rsidRDefault="00BD0299">
            <w:pPr>
              <w:spacing w:before="0" w:after="0" w:line="240" w:lineRule="auto"/>
              <w:jc w:val="center"/>
              <w:rPr>
                <w:ins w:id="64221" w:author="pete jones" w:date="2022-01-04T12:37:00Z"/>
                <w:rFonts w:eastAsiaTheme="minorEastAsia" w:cstheme="minorHAnsi"/>
              </w:rPr>
              <w:pPrChange w:id="64222" w:author="pete jones" w:date="2022-01-04T13:03:00Z">
                <w:pPr>
                  <w:jc w:val="center"/>
                </w:pPr>
              </w:pPrChange>
            </w:pPr>
            <w:ins w:id="64223" w:author="pete jones" w:date="2022-01-04T12:37:00Z">
              <w:r w:rsidRPr="00FA4BC3">
                <w:rPr>
                  <w:rFonts w:eastAsiaTheme="minorEastAsia" w:cstheme="minorHAnsi"/>
                  <w:rPrChange w:id="64224" w:author="pete jones" w:date="2022-01-04T15:01:00Z">
                    <w:rPr>
                      <w:rFonts w:ascii="Calibri" w:hAnsi="Calibri" w:cs="Calibri"/>
                      <w:color w:val="000000"/>
                    </w:rPr>
                  </w:rPrChange>
                </w:rPr>
                <w:t>2</w:t>
              </w:r>
            </w:ins>
          </w:p>
        </w:tc>
        <w:tc>
          <w:tcPr>
            <w:tcW w:w="692" w:type="dxa"/>
            <w:shd w:val="clear" w:color="auto" w:fill="auto"/>
            <w:noWrap/>
            <w:vAlign w:val="center"/>
            <w:tcPrChange w:id="64225" w:author="pete jones" w:date="2022-01-04T13:03:00Z">
              <w:tcPr>
                <w:tcW w:w="692" w:type="dxa"/>
                <w:tcBorders>
                  <w:top w:val="nil"/>
                  <w:left w:val="nil"/>
                  <w:bottom w:val="nil"/>
                  <w:right w:val="nil"/>
                </w:tcBorders>
                <w:shd w:val="clear" w:color="auto" w:fill="auto"/>
                <w:noWrap/>
                <w:vAlign w:val="center"/>
              </w:tcPr>
            </w:tcPrChange>
          </w:tcPr>
          <w:p w14:paraId="40AF5F31" w14:textId="77777777" w:rsidR="00BD0299" w:rsidRPr="00FA4BC3" w:rsidRDefault="00BD0299">
            <w:pPr>
              <w:spacing w:before="0" w:after="0" w:line="240" w:lineRule="auto"/>
              <w:jc w:val="center"/>
              <w:rPr>
                <w:ins w:id="64226" w:author="pete jones" w:date="2022-01-04T12:37:00Z"/>
                <w:rFonts w:eastAsiaTheme="minorEastAsia" w:cstheme="minorHAnsi"/>
              </w:rPr>
              <w:pPrChange w:id="64227" w:author="pete jones" w:date="2022-01-04T13:03:00Z">
                <w:pPr>
                  <w:jc w:val="center"/>
                </w:pPr>
              </w:pPrChange>
            </w:pPr>
          </w:p>
        </w:tc>
        <w:tc>
          <w:tcPr>
            <w:tcW w:w="692" w:type="dxa"/>
            <w:shd w:val="clear" w:color="auto" w:fill="auto"/>
            <w:noWrap/>
            <w:vAlign w:val="center"/>
            <w:tcPrChange w:id="64228" w:author="pete jones" w:date="2022-01-04T13:03:00Z">
              <w:tcPr>
                <w:tcW w:w="692" w:type="dxa"/>
                <w:tcBorders>
                  <w:top w:val="nil"/>
                  <w:left w:val="nil"/>
                  <w:bottom w:val="nil"/>
                  <w:right w:val="nil"/>
                </w:tcBorders>
                <w:shd w:val="clear" w:color="auto" w:fill="auto"/>
                <w:noWrap/>
                <w:vAlign w:val="center"/>
              </w:tcPr>
            </w:tcPrChange>
          </w:tcPr>
          <w:p w14:paraId="22E3BA7C" w14:textId="77777777" w:rsidR="00BD0299" w:rsidRPr="00FA4BC3" w:rsidRDefault="00BD0299">
            <w:pPr>
              <w:spacing w:before="0" w:after="0" w:line="240" w:lineRule="auto"/>
              <w:jc w:val="center"/>
              <w:rPr>
                <w:ins w:id="64229" w:author="pete jones" w:date="2022-01-04T12:37:00Z"/>
                <w:rFonts w:eastAsiaTheme="minorEastAsia" w:cstheme="minorHAnsi"/>
              </w:rPr>
              <w:pPrChange w:id="64230" w:author="pete jones" w:date="2022-01-04T13:03:00Z">
                <w:pPr>
                  <w:jc w:val="center"/>
                </w:pPr>
              </w:pPrChange>
            </w:pPr>
            <w:ins w:id="64231" w:author="pete jones" w:date="2022-01-04T12:37:00Z">
              <w:r w:rsidRPr="00FA4BC3">
                <w:rPr>
                  <w:rFonts w:eastAsiaTheme="minorEastAsia" w:cstheme="minorHAnsi"/>
                  <w:rPrChange w:id="64232" w:author="pete jones" w:date="2022-01-04T15:01:00Z">
                    <w:rPr>
                      <w:rFonts w:ascii="Calibri" w:hAnsi="Calibri" w:cs="Calibri"/>
                      <w:color w:val="000000"/>
                    </w:rPr>
                  </w:rPrChange>
                </w:rPr>
                <w:t>1</w:t>
              </w:r>
            </w:ins>
          </w:p>
        </w:tc>
        <w:tc>
          <w:tcPr>
            <w:tcW w:w="692" w:type="dxa"/>
            <w:shd w:val="clear" w:color="auto" w:fill="auto"/>
            <w:noWrap/>
            <w:vAlign w:val="center"/>
            <w:tcPrChange w:id="64233" w:author="pete jones" w:date="2022-01-04T13:03:00Z">
              <w:tcPr>
                <w:tcW w:w="692" w:type="dxa"/>
                <w:tcBorders>
                  <w:top w:val="nil"/>
                  <w:left w:val="nil"/>
                  <w:bottom w:val="nil"/>
                  <w:right w:val="nil"/>
                </w:tcBorders>
                <w:shd w:val="clear" w:color="auto" w:fill="auto"/>
                <w:noWrap/>
                <w:vAlign w:val="center"/>
              </w:tcPr>
            </w:tcPrChange>
          </w:tcPr>
          <w:p w14:paraId="1575FF2A" w14:textId="77777777" w:rsidR="00BD0299" w:rsidRPr="00FF6A71" w:rsidRDefault="00BD0299">
            <w:pPr>
              <w:spacing w:before="0" w:after="0" w:line="240" w:lineRule="auto"/>
              <w:jc w:val="center"/>
              <w:rPr>
                <w:ins w:id="64234" w:author="pete jones" w:date="2022-01-04T12:37:00Z"/>
                <w:rFonts w:eastAsiaTheme="minorEastAsia" w:cstheme="minorHAnsi"/>
                <w:b/>
                <w:bCs/>
                <w:rPrChange w:id="64235" w:author="pete jones" w:date="2022-01-04T13:45:00Z">
                  <w:rPr>
                    <w:ins w:id="64236" w:author="pete jones" w:date="2022-01-04T12:37:00Z"/>
                    <w:rFonts w:eastAsiaTheme="minorEastAsia" w:cstheme="minorHAnsi"/>
                  </w:rPr>
                </w:rPrChange>
              </w:rPr>
              <w:pPrChange w:id="64237" w:author="pete jones" w:date="2022-01-04T13:03:00Z">
                <w:pPr>
                  <w:jc w:val="center"/>
                </w:pPr>
              </w:pPrChange>
            </w:pPr>
          </w:p>
        </w:tc>
      </w:tr>
    </w:tbl>
    <w:p w14:paraId="7E2C529E" w14:textId="67A36470" w:rsidR="00BD0299" w:rsidRPr="00FF6A71" w:rsidRDefault="00BD0299" w:rsidP="00BD0299">
      <w:pPr>
        <w:rPr>
          <w:ins w:id="64238" w:author="pete jones" w:date="2022-01-04T12:37:00Z"/>
        </w:rPr>
      </w:pPr>
      <w:ins w:id="64239" w:author="pete jones" w:date="2022-01-04T12:37:00Z">
        <w:r w:rsidRPr="00FF6A71">
          <w:t>Q4.7 The use of visualisation is a key contributor to improv</w:t>
        </w:r>
      </w:ins>
      <w:ins w:id="64240" w:author="pete jones" w:date="2022-03-30T12:26:00Z">
        <w:r w:rsidR="006E7D7D">
          <w:t>ing</w:t>
        </w:r>
      </w:ins>
      <w:ins w:id="64241" w:author="pete jones" w:date="2022-01-04T12:37:00Z">
        <w:r w:rsidRPr="00FF6A71">
          <w:t xml:space="preserve"> collaboration between multi-discipline team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4242">
          <w:tblGrid>
            <w:gridCol w:w="814"/>
            <w:gridCol w:w="814"/>
            <w:gridCol w:w="814"/>
            <w:gridCol w:w="814"/>
            <w:gridCol w:w="692"/>
            <w:gridCol w:w="692"/>
            <w:gridCol w:w="692"/>
            <w:gridCol w:w="692"/>
          </w:tblGrid>
        </w:tblGridChange>
      </w:tblGrid>
      <w:tr w:rsidR="00BD0299" w:rsidRPr="00FF6A71" w14:paraId="35E3DEE7" w14:textId="77777777" w:rsidTr="00015922">
        <w:trPr>
          <w:trHeight w:val="300"/>
          <w:jc w:val="center"/>
          <w:ins w:id="64243" w:author="pete jones" w:date="2022-01-04T12:37:00Z"/>
        </w:trPr>
        <w:tc>
          <w:tcPr>
            <w:tcW w:w="814" w:type="dxa"/>
            <w:shd w:val="clear" w:color="auto" w:fill="E7E6E6" w:themeFill="background2"/>
            <w:vAlign w:val="center"/>
          </w:tcPr>
          <w:p w14:paraId="056A6386" w14:textId="77777777" w:rsidR="00BD0299" w:rsidRPr="00FF6A71" w:rsidRDefault="00BD0299">
            <w:pPr>
              <w:spacing w:before="0" w:after="0" w:line="240" w:lineRule="auto"/>
              <w:jc w:val="center"/>
              <w:rPr>
                <w:ins w:id="64244" w:author="pete jones" w:date="2022-01-04T12:37:00Z"/>
                <w:rFonts w:eastAsiaTheme="minorEastAsia" w:cstheme="minorHAnsi"/>
                <w:b/>
                <w:bCs/>
              </w:rPr>
              <w:pPrChange w:id="64245" w:author="pete jones" w:date="2022-01-04T13:03:00Z">
                <w:pPr>
                  <w:jc w:val="center"/>
                </w:pPr>
              </w:pPrChange>
            </w:pPr>
            <w:ins w:id="64246"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D78C35A" w14:textId="77777777" w:rsidR="00BD0299" w:rsidRPr="00FF6A71" w:rsidRDefault="00BD0299">
            <w:pPr>
              <w:spacing w:before="0" w:after="0" w:line="240" w:lineRule="auto"/>
              <w:jc w:val="center"/>
              <w:rPr>
                <w:ins w:id="64247" w:author="pete jones" w:date="2022-01-04T12:37:00Z"/>
                <w:rFonts w:eastAsiaTheme="minorEastAsia" w:cstheme="minorHAnsi"/>
                <w:b/>
                <w:bCs/>
              </w:rPr>
              <w:pPrChange w:id="64248" w:author="pete jones" w:date="2022-01-04T13:03:00Z">
                <w:pPr>
                  <w:jc w:val="center"/>
                </w:pPr>
              </w:pPrChange>
            </w:pPr>
            <w:ins w:id="64249"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CEB2BF5" w14:textId="77777777" w:rsidR="00BD0299" w:rsidRPr="00FF6A71" w:rsidRDefault="00BD0299">
            <w:pPr>
              <w:spacing w:before="0" w:after="0" w:line="240" w:lineRule="auto"/>
              <w:jc w:val="center"/>
              <w:rPr>
                <w:ins w:id="64250" w:author="pete jones" w:date="2022-01-04T12:37:00Z"/>
                <w:rFonts w:eastAsiaTheme="minorEastAsia" w:cstheme="minorHAnsi"/>
                <w:b/>
                <w:bCs/>
              </w:rPr>
              <w:pPrChange w:id="64251" w:author="pete jones" w:date="2022-01-04T13:03:00Z">
                <w:pPr>
                  <w:jc w:val="center"/>
                </w:pPr>
              </w:pPrChange>
            </w:pPr>
            <w:ins w:id="64252"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65025528" w14:textId="77777777" w:rsidR="00BD0299" w:rsidRPr="00FF6A71" w:rsidRDefault="00BD0299">
            <w:pPr>
              <w:spacing w:before="0" w:after="0" w:line="240" w:lineRule="auto"/>
              <w:jc w:val="center"/>
              <w:rPr>
                <w:ins w:id="64253" w:author="pete jones" w:date="2022-01-04T12:37:00Z"/>
                <w:rFonts w:eastAsiaTheme="minorEastAsia" w:cstheme="minorHAnsi"/>
                <w:b/>
                <w:bCs/>
              </w:rPr>
              <w:pPrChange w:id="64254" w:author="pete jones" w:date="2022-01-04T13:03:00Z">
                <w:pPr>
                  <w:jc w:val="center"/>
                </w:pPr>
              </w:pPrChange>
            </w:pPr>
            <w:ins w:id="64255"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589C2D0" w14:textId="77777777" w:rsidR="00BD0299" w:rsidRPr="00FF6A71" w:rsidRDefault="00BD0299">
            <w:pPr>
              <w:spacing w:before="0" w:after="0" w:line="240" w:lineRule="auto"/>
              <w:jc w:val="center"/>
              <w:rPr>
                <w:ins w:id="64256" w:author="pete jones" w:date="2022-01-04T12:37:00Z"/>
                <w:rFonts w:eastAsiaTheme="minorEastAsia" w:cstheme="minorHAnsi"/>
                <w:b/>
                <w:bCs/>
              </w:rPr>
              <w:pPrChange w:id="64257" w:author="pete jones" w:date="2022-01-04T13:03:00Z">
                <w:pPr>
                  <w:jc w:val="center"/>
                </w:pPr>
              </w:pPrChange>
            </w:pPr>
            <w:ins w:id="64258"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10372E4" w14:textId="77777777" w:rsidR="00BD0299" w:rsidRPr="00FF6A71" w:rsidRDefault="00BD0299">
            <w:pPr>
              <w:spacing w:before="0" w:after="0" w:line="240" w:lineRule="auto"/>
              <w:jc w:val="center"/>
              <w:rPr>
                <w:ins w:id="64259" w:author="pete jones" w:date="2022-01-04T12:37:00Z"/>
                <w:rFonts w:eastAsiaTheme="minorEastAsia" w:cstheme="minorHAnsi"/>
                <w:b/>
                <w:bCs/>
              </w:rPr>
              <w:pPrChange w:id="64260" w:author="pete jones" w:date="2022-01-04T13:03:00Z">
                <w:pPr>
                  <w:jc w:val="center"/>
                </w:pPr>
              </w:pPrChange>
            </w:pPr>
            <w:ins w:id="64261"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6C5B59AF" w14:textId="77777777" w:rsidR="00BD0299" w:rsidRPr="00FF6A71" w:rsidRDefault="00BD0299">
            <w:pPr>
              <w:spacing w:before="0" w:after="0" w:line="240" w:lineRule="auto"/>
              <w:jc w:val="center"/>
              <w:rPr>
                <w:ins w:id="64262" w:author="pete jones" w:date="2022-01-04T12:37:00Z"/>
                <w:rFonts w:eastAsiaTheme="minorEastAsia" w:cstheme="minorHAnsi"/>
                <w:b/>
                <w:bCs/>
              </w:rPr>
              <w:pPrChange w:id="64263" w:author="pete jones" w:date="2022-01-04T13:03:00Z">
                <w:pPr>
                  <w:jc w:val="center"/>
                </w:pPr>
              </w:pPrChange>
            </w:pPr>
            <w:ins w:id="64264"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78C8C02" w14:textId="77777777" w:rsidR="00BD0299" w:rsidRPr="00FF6A71" w:rsidRDefault="00BD0299">
            <w:pPr>
              <w:spacing w:before="0" w:after="0" w:line="240" w:lineRule="auto"/>
              <w:jc w:val="center"/>
              <w:rPr>
                <w:ins w:id="64265" w:author="pete jones" w:date="2022-01-04T12:37:00Z"/>
                <w:rFonts w:eastAsiaTheme="minorEastAsia" w:cstheme="minorHAnsi"/>
                <w:b/>
                <w:bCs/>
              </w:rPr>
              <w:pPrChange w:id="64266" w:author="pete jones" w:date="2022-01-04T13:03:00Z">
                <w:pPr>
                  <w:jc w:val="center"/>
                </w:pPr>
              </w:pPrChange>
            </w:pPr>
            <w:ins w:id="64267" w:author="pete jones" w:date="2022-01-04T12:37:00Z">
              <w:r w:rsidRPr="00FF6A71">
                <w:rPr>
                  <w:rFonts w:eastAsiaTheme="minorEastAsia" w:cstheme="minorHAnsi"/>
                  <w:b/>
                  <w:bCs/>
                </w:rPr>
                <w:t>7</w:t>
              </w:r>
            </w:ins>
          </w:p>
        </w:tc>
      </w:tr>
      <w:tr w:rsidR="00BD0299" w:rsidRPr="00FF6A71" w14:paraId="57E99754" w14:textId="77777777" w:rsidTr="00EF6187">
        <w:tblPrEx>
          <w:tblW w:w="0" w:type="auto"/>
          <w:jc w:val="center"/>
          <w:tblPrExChange w:id="64268" w:author="pete jones" w:date="2022-01-04T13:03:00Z">
            <w:tblPrEx>
              <w:tblW w:w="0" w:type="auto"/>
              <w:jc w:val="center"/>
            </w:tblPrEx>
          </w:tblPrExChange>
        </w:tblPrEx>
        <w:trPr>
          <w:trHeight w:val="300"/>
          <w:jc w:val="center"/>
          <w:ins w:id="64269" w:author="pete jones" w:date="2022-01-04T12:37:00Z"/>
          <w:trPrChange w:id="64270" w:author="pete jones" w:date="2022-01-04T13:03:00Z">
            <w:trPr>
              <w:trHeight w:val="300"/>
              <w:jc w:val="center"/>
            </w:trPr>
          </w:trPrChange>
        </w:trPr>
        <w:tc>
          <w:tcPr>
            <w:tcW w:w="814" w:type="dxa"/>
            <w:vAlign w:val="center"/>
            <w:tcPrChange w:id="64271" w:author="pete jones" w:date="2022-01-04T13:03:00Z">
              <w:tcPr>
                <w:tcW w:w="814" w:type="dxa"/>
                <w:vAlign w:val="center"/>
              </w:tcPr>
            </w:tcPrChange>
          </w:tcPr>
          <w:p w14:paraId="01EB03E9" w14:textId="77777777" w:rsidR="00BD0299" w:rsidRPr="00FF6A71" w:rsidRDefault="00BD0299">
            <w:pPr>
              <w:spacing w:before="0" w:after="0" w:line="240" w:lineRule="auto"/>
              <w:jc w:val="center"/>
              <w:rPr>
                <w:ins w:id="64272" w:author="pete jones" w:date="2022-01-04T12:37:00Z"/>
                <w:rFonts w:eastAsiaTheme="minorEastAsia" w:cstheme="minorHAnsi"/>
                <w:b/>
                <w:bCs/>
              </w:rPr>
              <w:pPrChange w:id="64273" w:author="pete jones" w:date="2022-01-04T13:03:00Z">
                <w:pPr>
                  <w:jc w:val="center"/>
                </w:pPr>
              </w:pPrChange>
            </w:pPr>
            <w:ins w:id="64274" w:author="pete jones" w:date="2022-01-04T12:37:00Z">
              <w:r w:rsidRPr="00FF6A71">
                <w:rPr>
                  <w:rFonts w:eastAsiaTheme="minorEastAsia" w:cstheme="minorHAnsi"/>
                  <w:b/>
                  <w:bCs/>
                </w:rPr>
                <w:t>%</w:t>
              </w:r>
            </w:ins>
          </w:p>
        </w:tc>
        <w:tc>
          <w:tcPr>
            <w:tcW w:w="814" w:type="dxa"/>
            <w:shd w:val="clear" w:color="auto" w:fill="auto"/>
            <w:noWrap/>
            <w:vAlign w:val="center"/>
            <w:tcPrChange w:id="64275" w:author="pete jones" w:date="2022-01-04T13:03:00Z">
              <w:tcPr>
                <w:tcW w:w="814" w:type="dxa"/>
                <w:tcBorders>
                  <w:top w:val="nil"/>
                  <w:left w:val="nil"/>
                  <w:bottom w:val="nil"/>
                  <w:right w:val="nil"/>
                </w:tcBorders>
                <w:shd w:val="clear" w:color="auto" w:fill="auto"/>
                <w:noWrap/>
                <w:vAlign w:val="center"/>
              </w:tcPr>
            </w:tcPrChange>
          </w:tcPr>
          <w:p w14:paraId="3001B9C4" w14:textId="77777777" w:rsidR="00BD0299" w:rsidRPr="00FA4BC3" w:rsidRDefault="00BD0299">
            <w:pPr>
              <w:spacing w:before="0" w:after="0" w:line="240" w:lineRule="auto"/>
              <w:jc w:val="center"/>
              <w:rPr>
                <w:ins w:id="64276" w:author="pete jones" w:date="2022-01-04T12:37:00Z"/>
                <w:rFonts w:eastAsiaTheme="minorEastAsia" w:cstheme="minorHAnsi"/>
              </w:rPr>
              <w:pPrChange w:id="64277" w:author="pete jones" w:date="2022-01-04T13:03:00Z">
                <w:pPr>
                  <w:jc w:val="center"/>
                </w:pPr>
              </w:pPrChange>
            </w:pPr>
            <w:ins w:id="64278" w:author="pete jones" w:date="2022-01-04T12:37:00Z">
              <w:r w:rsidRPr="00FA4BC3">
                <w:rPr>
                  <w:rFonts w:eastAsiaTheme="minorEastAsia" w:cstheme="minorHAnsi"/>
                  <w:rPrChange w:id="64279" w:author="pete jones" w:date="2022-01-04T15:01:00Z">
                    <w:rPr>
                      <w:rFonts w:ascii="Calibri" w:hAnsi="Calibri" w:cs="Calibri"/>
                      <w:color w:val="000000"/>
                    </w:rPr>
                  </w:rPrChange>
                </w:rPr>
                <w:t>79%</w:t>
              </w:r>
            </w:ins>
          </w:p>
        </w:tc>
        <w:tc>
          <w:tcPr>
            <w:tcW w:w="814" w:type="dxa"/>
            <w:shd w:val="clear" w:color="auto" w:fill="auto"/>
            <w:noWrap/>
            <w:vAlign w:val="center"/>
            <w:tcPrChange w:id="64280" w:author="pete jones" w:date="2022-01-04T13:03:00Z">
              <w:tcPr>
                <w:tcW w:w="814" w:type="dxa"/>
                <w:tcBorders>
                  <w:top w:val="nil"/>
                  <w:left w:val="nil"/>
                  <w:bottom w:val="nil"/>
                  <w:right w:val="nil"/>
                </w:tcBorders>
                <w:shd w:val="clear" w:color="auto" w:fill="auto"/>
                <w:noWrap/>
                <w:vAlign w:val="center"/>
              </w:tcPr>
            </w:tcPrChange>
          </w:tcPr>
          <w:p w14:paraId="4D406FEB" w14:textId="77777777" w:rsidR="00BD0299" w:rsidRPr="00FA4BC3" w:rsidRDefault="00BD0299">
            <w:pPr>
              <w:spacing w:before="0" w:after="0" w:line="240" w:lineRule="auto"/>
              <w:jc w:val="center"/>
              <w:rPr>
                <w:ins w:id="64281" w:author="pete jones" w:date="2022-01-04T12:37:00Z"/>
                <w:rFonts w:eastAsiaTheme="minorEastAsia" w:cstheme="minorHAnsi"/>
              </w:rPr>
              <w:pPrChange w:id="64282" w:author="pete jones" w:date="2022-01-04T13:03:00Z">
                <w:pPr>
                  <w:jc w:val="center"/>
                </w:pPr>
              </w:pPrChange>
            </w:pPr>
            <w:ins w:id="64283" w:author="pete jones" w:date="2022-01-04T12:37:00Z">
              <w:r w:rsidRPr="00FA4BC3">
                <w:rPr>
                  <w:rFonts w:eastAsiaTheme="minorEastAsia" w:cstheme="minorHAnsi"/>
                  <w:rPrChange w:id="64284" w:author="pete jones" w:date="2022-01-04T15:01:00Z">
                    <w:rPr>
                      <w:rFonts w:ascii="Calibri" w:hAnsi="Calibri" w:cs="Calibri"/>
                      <w:color w:val="000000"/>
                    </w:rPr>
                  </w:rPrChange>
                </w:rPr>
                <w:t>21%</w:t>
              </w:r>
            </w:ins>
          </w:p>
        </w:tc>
        <w:tc>
          <w:tcPr>
            <w:tcW w:w="814" w:type="dxa"/>
            <w:shd w:val="clear" w:color="auto" w:fill="auto"/>
            <w:noWrap/>
            <w:vAlign w:val="center"/>
            <w:tcPrChange w:id="64285" w:author="pete jones" w:date="2022-01-04T13:03:00Z">
              <w:tcPr>
                <w:tcW w:w="814" w:type="dxa"/>
                <w:tcBorders>
                  <w:top w:val="nil"/>
                  <w:left w:val="nil"/>
                  <w:bottom w:val="nil"/>
                  <w:right w:val="nil"/>
                </w:tcBorders>
                <w:shd w:val="clear" w:color="auto" w:fill="auto"/>
                <w:noWrap/>
                <w:vAlign w:val="center"/>
              </w:tcPr>
            </w:tcPrChange>
          </w:tcPr>
          <w:p w14:paraId="3C126170" w14:textId="77777777" w:rsidR="00BD0299" w:rsidRPr="00FF6A71" w:rsidRDefault="00BD0299">
            <w:pPr>
              <w:spacing w:before="0" w:after="0" w:line="240" w:lineRule="auto"/>
              <w:jc w:val="center"/>
              <w:rPr>
                <w:ins w:id="64286" w:author="pete jones" w:date="2022-01-04T12:37:00Z"/>
                <w:rFonts w:eastAsiaTheme="minorEastAsia" w:cstheme="minorHAnsi"/>
                <w:b/>
                <w:bCs/>
                <w:rPrChange w:id="64287" w:author="pete jones" w:date="2022-01-04T13:45:00Z">
                  <w:rPr>
                    <w:ins w:id="64288" w:author="pete jones" w:date="2022-01-04T12:37:00Z"/>
                    <w:rFonts w:eastAsiaTheme="minorEastAsia" w:cstheme="minorHAnsi"/>
                  </w:rPr>
                </w:rPrChange>
              </w:rPr>
              <w:pPrChange w:id="64289" w:author="pete jones" w:date="2022-01-04T13:03:00Z">
                <w:pPr>
                  <w:jc w:val="center"/>
                </w:pPr>
              </w:pPrChange>
            </w:pPr>
          </w:p>
        </w:tc>
        <w:tc>
          <w:tcPr>
            <w:tcW w:w="692" w:type="dxa"/>
            <w:shd w:val="clear" w:color="auto" w:fill="auto"/>
            <w:noWrap/>
            <w:vAlign w:val="center"/>
            <w:tcPrChange w:id="64290" w:author="pete jones" w:date="2022-01-04T13:03:00Z">
              <w:tcPr>
                <w:tcW w:w="692" w:type="dxa"/>
                <w:tcBorders>
                  <w:top w:val="nil"/>
                  <w:left w:val="nil"/>
                  <w:bottom w:val="nil"/>
                  <w:right w:val="nil"/>
                </w:tcBorders>
                <w:shd w:val="clear" w:color="auto" w:fill="auto"/>
                <w:noWrap/>
                <w:vAlign w:val="center"/>
              </w:tcPr>
            </w:tcPrChange>
          </w:tcPr>
          <w:p w14:paraId="2830E213" w14:textId="77777777" w:rsidR="00BD0299" w:rsidRPr="00FF6A71" w:rsidRDefault="00BD0299">
            <w:pPr>
              <w:spacing w:before="0" w:after="0" w:line="240" w:lineRule="auto"/>
              <w:jc w:val="center"/>
              <w:rPr>
                <w:ins w:id="64291" w:author="pete jones" w:date="2022-01-04T12:37:00Z"/>
                <w:rFonts w:eastAsiaTheme="minorEastAsia" w:cstheme="minorHAnsi"/>
                <w:b/>
                <w:bCs/>
                <w:rPrChange w:id="64292" w:author="pete jones" w:date="2022-01-04T13:45:00Z">
                  <w:rPr>
                    <w:ins w:id="64293" w:author="pete jones" w:date="2022-01-04T12:37:00Z"/>
                    <w:rFonts w:eastAsiaTheme="minorEastAsia" w:cstheme="minorHAnsi"/>
                  </w:rPr>
                </w:rPrChange>
              </w:rPr>
              <w:pPrChange w:id="64294" w:author="pete jones" w:date="2022-01-04T13:03:00Z">
                <w:pPr>
                  <w:jc w:val="center"/>
                </w:pPr>
              </w:pPrChange>
            </w:pPr>
          </w:p>
        </w:tc>
        <w:tc>
          <w:tcPr>
            <w:tcW w:w="692" w:type="dxa"/>
            <w:shd w:val="clear" w:color="auto" w:fill="auto"/>
            <w:noWrap/>
            <w:vAlign w:val="center"/>
            <w:tcPrChange w:id="64295" w:author="pete jones" w:date="2022-01-04T13:03:00Z">
              <w:tcPr>
                <w:tcW w:w="692" w:type="dxa"/>
                <w:tcBorders>
                  <w:top w:val="nil"/>
                  <w:left w:val="nil"/>
                  <w:bottom w:val="nil"/>
                  <w:right w:val="nil"/>
                </w:tcBorders>
                <w:shd w:val="clear" w:color="auto" w:fill="auto"/>
                <w:noWrap/>
                <w:vAlign w:val="center"/>
              </w:tcPr>
            </w:tcPrChange>
          </w:tcPr>
          <w:p w14:paraId="765DCB51" w14:textId="77777777" w:rsidR="00BD0299" w:rsidRPr="00FF6A71" w:rsidRDefault="00BD0299">
            <w:pPr>
              <w:spacing w:before="0" w:after="0" w:line="240" w:lineRule="auto"/>
              <w:jc w:val="center"/>
              <w:rPr>
                <w:ins w:id="64296" w:author="pete jones" w:date="2022-01-04T12:37:00Z"/>
                <w:rFonts w:eastAsiaTheme="minorEastAsia" w:cstheme="minorHAnsi"/>
                <w:b/>
                <w:bCs/>
                <w:rPrChange w:id="64297" w:author="pete jones" w:date="2022-01-04T13:45:00Z">
                  <w:rPr>
                    <w:ins w:id="64298" w:author="pete jones" w:date="2022-01-04T12:37:00Z"/>
                    <w:rFonts w:eastAsiaTheme="minorEastAsia" w:cstheme="minorHAnsi"/>
                  </w:rPr>
                </w:rPrChange>
              </w:rPr>
              <w:pPrChange w:id="64299" w:author="pete jones" w:date="2022-01-04T13:03:00Z">
                <w:pPr>
                  <w:jc w:val="center"/>
                </w:pPr>
              </w:pPrChange>
            </w:pPr>
          </w:p>
        </w:tc>
        <w:tc>
          <w:tcPr>
            <w:tcW w:w="692" w:type="dxa"/>
            <w:shd w:val="clear" w:color="auto" w:fill="auto"/>
            <w:noWrap/>
            <w:vAlign w:val="center"/>
            <w:tcPrChange w:id="64300" w:author="pete jones" w:date="2022-01-04T13:03:00Z">
              <w:tcPr>
                <w:tcW w:w="692" w:type="dxa"/>
                <w:tcBorders>
                  <w:top w:val="nil"/>
                  <w:left w:val="nil"/>
                  <w:bottom w:val="nil"/>
                  <w:right w:val="nil"/>
                </w:tcBorders>
                <w:shd w:val="clear" w:color="auto" w:fill="auto"/>
                <w:noWrap/>
                <w:vAlign w:val="center"/>
              </w:tcPr>
            </w:tcPrChange>
          </w:tcPr>
          <w:p w14:paraId="074DC928" w14:textId="77777777" w:rsidR="00BD0299" w:rsidRPr="00FF6A71" w:rsidRDefault="00BD0299">
            <w:pPr>
              <w:spacing w:before="0" w:after="0" w:line="240" w:lineRule="auto"/>
              <w:jc w:val="center"/>
              <w:rPr>
                <w:ins w:id="64301" w:author="pete jones" w:date="2022-01-04T12:37:00Z"/>
                <w:rFonts w:eastAsiaTheme="minorEastAsia" w:cstheme="minorHAnsi"/>
                <w:b/>
                <w:bCs/>
                <w:rPrChange w:id="64302" w:author="pete jones" w:date="2022-01-04T13:45:00Z">
                  <w:rPr>
                    <w:ins w:id="64303" w:author="pete jones" w:date="2022-01-04T12:37:00Z"/>
                    <w:rFonts w:eastAsiaTheme="minorEastAsia" w:cstheme="minorHAnsi"/>
                  </w:rPr>
                </w:rPrChange>
              </w:rPr>
              <w:pPrChange w:id="64304" w:author="pete jones" w:date="2022-01-04T13:03:00Z">
                <w:pPr>
                  <w:jc w:val="center"/>
                </w:pPr>
              </w:pPrChange>
            </w:pPr>
          </w:p>
        </w:tc>
        <w:tc>
          <w:tcPr>
            <w:tcW w:w="692" w:type="dxa"/>
            <w:shd w:val="clear" w:color="auto" w:fill="auto"/>
            <w:noWrap/>
            <w:vAlign w:val="center"/>
            <w:tcPrChange w:id="64305" w:author="pete jones" w:date="2022-01-04T13:03:00Z">
              <w:tcPr>
                <w:tcW w:w="692" w:type="dxa"/>
                <w:tcBorders>
                  <w:top w:val="nil"/>
                  <w:left w:val="nil"/>
                  <w:bottom w:val="nil"/>
                  <w:right w:val="nil"/>
                </w:tcBorders>
                <w:shd w:val="clear" w:color="auto" w:fill="auto"/>
                <w:noWrap/>
                <w:vAlign w:val="center"/>
              </w:tcPr>
            </w:tcPrChange>
          </w:tcPr>
          <w:p w14:paraId="4E2AB835" w14:textId="77777777" w:rsidR="00BD0299" w:rsidRPr="00FF6A71" w:rsidRDefault="00BD0299">
            <w:pPr>
              <w:spacing w:before="0" w:after="0" w:line="240" w:lineRule="auto"/>
              <w:jc w:val="center"/>
              <w:rPr>
                <w:ins w:id="64306" w:author="pete jones" w:date="2022-01-04T12:37:00Z"/>
                <w:rFonts w:eastAsiaTheme="minorEastAsia" w:cstheme="minorHAnsi"/>
                <w:b/>
                <w:bCs/>
                <w:rPrChange w:id="64307" w:author="pete jones" w:date="2022-01-04T13:45:00Z">
                  <w:rPr>
                    <w:ins w:id="64308" w:author="pete jones" w:date="2022-01-04T12:37:00Z"/>
                    <w:rFonts w:eastAsiaTheme="minorEastAsia" w:cstheme="minorHAnsi"/>
                  </w:rPr>
                </w:rPrChange>
              </w:rPr>
              <w:pPrChange w:id="64309" w:author="pete jones" w:date="2022-01-04T13:03:00Z">
                <w:pPr>
                  <w:jc w:val="center"/>
                </w:pPr>
              </w:pPrChange>
            </w:pPr>
          </w:p>
        </w:tc>
      </w:tr>
      <w:tr w:rsidR="00BD0299" w:rsidRPr="00FF6A71" w14:paraId="0247B0A1" w14:textId="77777777" w:rsidTr="00EF6187">
        <w:tblPrEx>
          <w:tblW w:w="0" w:type="auto"/>
          <w:jc w:val="center"/>
          <w:tblPrExChange w:id="64310" w:author="pete jones" w:date="2022-01-04T13:03:00Z">
            <w:tblPrEx>
              <w:tblW w:w="0" w:type="auto"/>
              <w:jc w:val="center"/>
            </w:tblPrEx>
          </w:tblPrExChange>
        </w:tblPrEx>
        <w:trPr>
          <w:trHeight w:val="300"/>
          <w:jc w:val="center"/>
          <w:ins w:id="64311" w:author="pete jones" w:date="2022-01-04T12:37:00Z"/>
          <w:trPrChange w:id="64312" w:author="pete jones" w:date="2022-01-04T13:03:00Z">
            <w:trPr>
              <w:trHeight w:val="300"/>
              <w:jc w:val="center"/>
            </w:trPr>
          </w:trPrChange>
        </w:trPr>
        <w:tc>
          <w:tcPr>
            <w:tcW w:w="814" w:type="dxa"/>
            <w:vAlign w:val="center"/>
            <w:tcPrChange w:id="64313" w:author="pete jones" w:date="2022-01-04T13:03:00Z">
              <w:tcPr>
                <w:tcW w:w="814" w:type="dxa"/>
                <w:vAlign w:val="center"/>
              </w:tcPr>
            </w:tcPrChange>
          </w:tcPr>
          <w:p w14:paraId="375F55B2" w14:textId="77777777" w:rsidR="00BD0299" w:rsidRPr="00FF6A71" w:rsidRDefault="00BD0299">
            <w:pPr>
              <w:spacing w:before="0" w:after="0" w:line="240" w:lineRule="auto"/>
              <w:jc w:val="center"/>
              <w:rPr>
                <w:ins w:id="64314" w:author="pete jones" w:date="2022-01-04T12:37:00Z"/>
                <w:rFonts w:eastAsiaTheme="minorEastAsia" w:cstheme="minorHAnsi"/>
                <w:b/>
                <w:bCs/>
              </w:rPr>
              <w:pPrChange w:id="64315" w:author="pete jones" w:date="2022-01-04T13:03:00Z">
                <w:pPr>
                  <w:jc w:val="center"/>
                </w:pPr>
              </w:pPrChange>
            </w:pPr>
            <w:ins w:id="64316" w:author="pete jones" w:date="2022-01-04T12:37:00Z">
              <w:r w:rsidRPr="00FF6A71">
                <w:rPr>
                  <w:rFonts w:eastAsiaTheme="minorEastAsia" w:cstheme="minorHAnsi"/>
                  <w:b/>
                  <w:bCs/>
                </w:rPr>
                <w:lastRenderedPageBreak/>
                <w:t>Count</w:t>
              </w:r>
            </w:ins>
          </w:p>
        </w:tc>
        <w:tc>
          <w:tcPr>
            <w:tcW w:w="814" w:type="dxa"/>
            <w:shd w:val="clear" w:color="auto" w:fill="auto"/>
            <w:noWrap/>
            <w:vAlign w:val="center"/>
            <w:tcPrChange w:id="64317" w:author="pete jones" w:date="2022-01-04T13:03:00Z">
              <w:tcPr>
                <w:tcW w:w="814" w:type="dxa"/>
                <w:tcBorders>
                  <w:top w:val="nil"/>
                  <w:left w:val="nil"/>
                  <w:bottom w:val="nil"/>
                  <w:right w:val="nil"/>
                </w:tcBorders>
                <w:shd w:val="clear" w:color="auto" w:fill="auto"/>
                <w:noWrap/>
                <w:vAlign w:val="center"/>
              </w:tcPr>
            </w:tcPrChange>
          </w:tcPr>
          <w:p w14:paraId="5F6761E2" w14:textId="77777777" w:rsidR="00BD0299" w:rsidRPr="00FA4BC3" w:rsidRDefault="00BD0299">
            <w:pPr>
              <w:spacing w:before="0" w:after="0" w:line="240" w:lineRule="auto"/>
              <w:jc w:val="center"/>
              <w:rPr>
                <w:ins w:id="64318" w:author="pete jones" w:date="2022-01-04T12:37:00Z"/>
                <w:rFonts w:eastAsiaTheme="minorEastAsia" w:cstheme="minorHAnsi"/>
              </w:rPr>
              <w:pPrChange w:id="64319" w:author="pete jones" w:date="2022-01-04T13:03:00Z">
                <w:pPr>
                  <w:jc w:val="center"/>
                </w:pPr>
              </w:pPrChange>
            </w:pPr>
            <w:ins w:id="64320" w:author="pete jones" w:date="2022-01-04T12:37:00Z">
              <w:r w:rsidRPr="00FA4BC3">
                <w:rPr>
                  <w:rFonts w:eastAsiaTheme="minorEastAsia" w:cstheme="minorHAnsi"/>
                  <w:rPrChange w:id="64321" w:author="pete jones" w:date="2022-01-04T15:01:00Z">
                    <w:rPr>
                      <w:rFonts w:ascii="Calibri" w:hAnsi="Calibri" w:cs="Calibri"/>
                      <w:color w:val="000000"/>
                    </w:rPr>
                  </w:rPrChange>
                </w:rPr>
                <w:t>11</w:t>
              </w:r>
            </w:ins>
          </w:p>
        </w:tc>
        <w:tc>
          <w:tcPr>
            <w:tcW w:w="814" w:type="dxa"/>
            <w:shd w:val="clear" w:color="auto" w:fill="auto"/>
            <w:noWrap/>
            <w:vAlign w:val="center"/>
            <w:tcPrChange w:id="64322" w:author="pete jones" w:date="2022-01-04T13:03:00Z">
              <w:tcPr>
                <w:tcW w:w="814" w:type="dxa"/>
                <w:tcBorders>
                  <w:top w:val="nil"/>
                  <w:left w:val="nil"/>
                  <w:bottom w:val="nil"/>
                  <w:right w:val="nil"/>
                </w:tcBorders>
                <w:shd w:val="clear" w:color="auto" w:fill="auto"/>
                <w:noWrap/>
                <w:vAlign w:val="center"/>
              </w:tcPr>
            </w:tcPrChange>
          </w:tcPr>
          <w:p w14:paraId="1C22FB3D" w14:textId="77777777" w:rsidR="00BD0299" w:rsidRPr="00FA4BC3" w:rsidRDefault="00BD0299">
            <w:pPr>
              <w:spacing w:before="0" w:after="0" w:line="240" w:lineRule="auto"/>
              <w:jc w:val="center"/>
              <w:rPr>
                <w:ins w:id="64323" w:author="pete jones" w:date="2022-01-04T12:37:00Z"/>
                <w:rFonts w:eastAsiaTheme="minorEastAsia" w:cstheme="minorHAnsi"/>
              </w:rPr>
              <w:pPrChange w:id="64324" w:author="pete jones" w:date="2022-01-04T13:03:00Z">
                <w:pPr>
                  <w:jc w:val="center"/>
                </w:pPr>
              </w:pPrChange>
            </w:pPr>
            <w:ins w:id="64325" w:author="pete jones" w:date="2022-01-04T12:37:00Z">
              <w:r w:rsidRPr="00FA4BC3">
                <w:rPr>
                  <w:rFonts w:eastAsiaTheme="minorEastAsia" w:cstheme="minorHAnsi"/>
                  <w:rPrChange w:id="64326" w:author="pete jones" w:date="2022-01-04T15:01:00Z">
                    <w:rPr>
                      <w:rFonts w:ascii="Calibri" w:hAnsi="Calibri" w:cs="Calibri"/>
                      <w:color w:val="000000"/>
                    </w:rPr>
                  </w:rPrChange>
                </w:rPr>
                <w:t>3</w:t>
              </w:r>
            </w:ins>
          </w:p>
        </w:tc>
        <w:tc>
          <w:tcPr>
            <w:tcW w:w="814" w:type="dxa"/>
            <w:shd w:val="clear" w:color="auto" w:fill="auto"/>
            <w:noWrap/>
            <w:vAlign w:val="center"/>
            <w:tcPrChange w:id="64327" w:author="pete jones" w:date="2022-01-04T13:03:00Z">
              <w:tcPr>
                <w:tcW w:w="814" w:type="dxa"/>
                <w:tcBorders>
                  <w:top w:val="nil"/>
                  <w:left w:val="nil"/>
                  <w:bottom w:val="nil"/>
                  <w:right w:val="nil"/>
                </w:tcBorders>
                <w:shd w:val="clear" w:color="auto" w:fill="auto"/>
                <w:noWrap/>
                <w:vAlign w:val="center"/>
              </w:tcPr>
            </w:tcPrChange>
          </w:tcPr>
          <w:p w14:paraId="050D085D" w14:textId="77777777" w:rsidR="00BD0299" w:rsidRPr="00FF6A71" w:rsidRDefault="00BD0299">
            <w:pPr>
              <w:spacing w:before="0" w:after="0" w:line="240" w:lineRule="auto"/>
              <w:jc w:val="center"/>
              <w:rPr>
                <w:ins w:id="64328" w:author="pete jones" w:date="2022-01-04T12:37:00Z"/>
                <w:rFonts w:eastAsiaTheme="minorEastAsia" w:cstheme="minorHAnsi"/>
                <w:b/>
                <w:bCs/>
                <w:rPrChange w:id="64329" w:author="pete jones" w:date="2022-01-04T13:45:00Z">
                  <w:rPr>
                    <w:ins w:id="64330" w:author="pete jones" w:date="2022-01-04T12:37:00Z"/>
                    <w:rFonts w:eastAsiaTheme="minorEastAsia" w:cstheme="minorHAnsi"/>
                  </w:rPr>
                </w:rPrChange>
              </w:rPr>
              <w:pPrChange w:id="64331" w:author="pete jones" w:date="2022-01-04T13:03:00Z">
                <w:pPr>
                  <w:jc w:val="center"/>
                </w:pPr>
              </w:pPrChange>
            </w:pPr>
          </w:p>
        </w:tc>
        <w:tc>
          <w:tcPr>
            <w:tcW w:w="692" w:type="dxa"/>
            <w:shd w:val="clear" w:color="auto" w:fill="auto"/>
            <w:noWrap/>
            <w:vAlign w:val="center"/>
            <w:tcPrChange w:id="64332" w:author="pete jones" w:date="2022-01-04T13:03:00Z">
              <w:tcPr>
                <w:tcW w:w="692" w:type="dxa"/>
                <w:tcBorders>
                  <w:top w:val="nil"/>
                  <w:left w:val="nil"/>
                  <w:bottom w:val="nil"/>
                  <w:right w:val="nil"/>
                </w:tcBorders>
                <w:shd w:val="clear" w:color="auto" w:fill="auto"/>
                <w:noWrap/>
                <w:vAlign w:val="center"/>
              </w:tcPr>
            </w:tcPrChange>
          </w:tcPr>
          <w:p w14:paraId="600689E9" w14:textId="77777777" w:rsidR="00BD0299" w:rsidRPr="00FF6A71" w:rsidRDefault="00BD0299">
            <w:pPr>
              <w:spacing w:before="0" w:after="0" w:line="240" w:lineRule="auto"/>
              <w:jc w:val="center"/>
              <w:rPr>
                <w:ins w:id="64333" w:author="pete jones" w:date="2022-01-04T12:37:00Z"/>
                <w:rFonts w:eastAsiaTheme="minorEastAsia" w:cstheme="minorHAnsi"/>
                <w:b/>
                <w:bCs/>
                <w:rPrChange w:id="64334" w:author="pete jones" w:date="2022-01-04T13:45:00Z">
                  <w:rPr>
                    <w:ins w:id="64335" w:author="pete jones" w:date="2022-01-04T12:37:00Z"/>
                    <w:rFonts w:eastAsiaTheme="minorEastAsia" w:cstheme="minorHAnsi"/>
                  </w:rPr>
                </w:rPrChange>
              </w:rPr>
              <w:pPrChange w:id="64336" w:author="pete jones" w:date="2022-01-04T13:03:00Z">
                <w:pPr>
                  <w:jc w:val="center"/>
                </w:pPr>
              </w:pPrChange>
            </w:pPr>
          </w:p>
        </w:tc>
        <w:tc>
          <w:tcPr>
            <w:tcW w:w="692" w:type="dxa"/>
            <w:shd w:val="clear" w:color="auto" w:fill="auto"/>
            <w:noWrap/>
            <w:vAlign w:val="center"/>
            <w:tcPrChange w:id="64337" w:author="pete jones" w:date="2022-01-04T13:03:00Z">
              <w:tcPr>
                <w:tcW w:w="692" w:type="dxa"/>
                <w:tcBorders>
                  <w:top w:val="nil"/>
                  <w:left w:val="nil"/>
                  <w:bottom w:val="nil"/>
                  <w:right w:val="nil"/>
                </w:tcBorders>
                <w:shd w:val="clear" w:color="auto" w:fill="auto"/>
                <w:noWrap/>
                <w:vAlign w:val="center"/>
              </w:tcPr>
            </w:tcPrChange>
          </w:tcPr>
          <w:p w14:paraId="75E59D56" w14:textId="77777777" w:rsidR="00BD0299" w:rsidRPr="00FF6A71" w:rsidRDefault="00BD0299">
            <w:pPr>
              <w:spacing w:before="0" w:after="0" w:line="240" w:lineRule="auto"/>
              <w:jc w:val="center"/>
              <w:rPr>
                <w:ins w:id="64338" w:author="pete jones" w:date="2022-01-04T12:37:00Z"/>
                <w:rFonts w:eastAsiaTheme="minorEastAsia" w:cstheme="minorHAnsi"/>
                <w:b/>
                <w:bCs/>
                <w:rPrChange w:id="64339" w:author="pete jones" w:date="2022-01-04T13:45:00Z">
                  <w:rPr>
                    <w:ins w:id="64340" w:author="pete jones" w:date="2022-01-04T12:37:00Z"/>
                    <w:rFonts w:eastAsiaTheme="minorEastAsia" w:cstheme="minorHAnsi"/>
                  </w:rPr>
                </w:rPrChange>
              </w:rPr>
              <w:pPrChange w:id="64341" w:author="pete jones" w:date="2022-01-04T13:03:00Z">
                <w:pPr>
                  <w:jc w:val="center"/>
                </w:pPr>
              </w:pPrChange>
            </w:pPr>
          </w:p>
        </w:tc>
        <w:tc>
          <w:tcPr>
            <w:tcW w:w="692" w:type="dxa"/>
            <w:shd w:val="clear" w:color="auto" w:fill="auto"/>
            <w:noWrap/>
            <w:vAlign w:val="center"/>
            <w:tcPrChange w:id="64342" w:author="pete jones" w:date="2022-01-04T13:03:00Z">
              <w:tcPr>
                <w:tcW w:w="692" w:type="dxa"/>
                <w:tcBorders>
                  <w:top w:val="nil"/>
                  <w:left w:val="nil"/>
                  <w:bottom w:val="nil"/>
                  <w:right w:val="nil"/>
                </w:tcBorders>
                <w:shd w:val="clear" w:color="auto" w:fill="auto"/>
                <w:noWrap/>
                <w:vAlign w:val="center"/>
              </w:tcPr>
            </w:tcPrChange>
          </w:tcPr>
          <w:p w14:paraId="04D1E974" w14:textId="77777777" w:rsidR="00BD0299" w:rsidRPr="00FF6A71" w:rsidRDefault="00BD0299">
            <w:pPr>
              <w:spacing w:before="0" w:after="0" w:line="240" w:lineRule="auto"/>
              <w:jc w:val="center"/>
              <w:rPr>
                <w:ins w:id="64343" w:author="pete jones" w:date="2022-01-04T12:37:00Z"/>
                <w:rFonts w:eastAsiaTheme="minorEastAsia" w:cstheme="minorHAnsi"/>
                <w:b/>
                <w:bCs/>
                <w:rPrChange w:id="64344" w:author="pete jones" w:date="2022-01-04T13:45:00Z">
                  <w:rPr>
                    <w:ins w:id="64345" w:author="pete jones" w:date="2022-01-04T12:37:00Z"/>
                    <w:rFonts w:eastAsiaTheme="minorEastAsia" w:cstheme="minorHAnsi"/>
                  </w:rPr>
                </w:rPrChange>
              </w:rPr>
              <w:pPrChange w:id="64346" w:author="pete jones" w:date="2022-01-04T13:03:00Z">
                <w:pPr>
                  <w:jc w:val="center"/>
                </w:pPr>
              </w:pPrChange>
            </w:pPr>
          </w:p>
        </w:tc>
        <w:tc>
          <w:tcPr>
            <w:tcW w:w="692" w:type="dxa"/>
            <w:shd w:val="clear" w:color="auto" w:fill="auto"/>
            <w:noWrap/>
            <w:vAlign w:val="center"/>
            <w:tcPrChange w:id="64347" w:author="pete jones" w:date="2022-01-04T13:03:00Z">
              <w:tcPr>
                <w:tcW w:w="692" w:type="dxa"/>
                <w:tcBorders>
                  <w:top w:val="nil"/>
                  <w:left w:val="nil"/>
                  <w:bottom w:val="nil"/>
                  <w:right w:val="nil"/>
                </w:tcBorders>
                <w:shd w:val="clear" w:color="auto" w:fill="auto"/>
                <w:noWrap/>
                <w:vAlign w:val="center"/>
              </w:tcPr>
            </w:tcPrChange>
          </w:tcPr>
          <w:p w14:paraId="03F5A856" w14:textId="77777777" w:rsidR="00BD0299" w:rsidRPr="00FF6A71" w:rsidRDefault="00BD0299">
            <w:pPr>
              <w:spacing w:before="0" w:after="0" w:line="240" w:lineRule="auto"/>
              <w:jc w:val="center"/>
              <w:rPr>
                <w:ins w:id="64348" w:author="pete jones" w:date="2022-01-04T12:37:00Z"/>
                <w:rFonts w:eastAsiaTheme="minorEastAsia" w:cstheme="minorHAnsi"/>
                <w:b/>
                <w:bCs/>
                <w:rPrChange w:id="64349" w:author="pete jones" w:date="2022-01-04T13:45:00Z">
                  <w:rPr>
                    <w:ins w:id="64350" w:author="pete jones" w:date="2022-01-04T12:37:00Z"/>
                    <w:rFonts w:eastAsiaTheme="minorEastAsia" w:cstheme="minorHAnsi"/>
                  </w:rPr>
                </w:rPrChange>
              </w:rPr>
              <w:pPrChange w:id="64351" w:author="pete jones" w:date="2022-01-04T13:03:00Z">
                <w:pPr>
                  <w:jc w:val="center"/>
                </w:pPr>
              </w:pPrChange>
            </w:pPr>
          </w:p>
        </w:tc>
      </w:tr>
    </w:tbl>
    <w:p w14:paraId="134FCB9C" w14:textId="77777777" w:rsidR="00BD0299" w:rsidRPr="00FF6A71" w:rsidRDefault="00BD0299" w:rsidP="00BD0299">
      <w:pPr>
        <w:rPr>
          <w:ins w:id="64352" w:author="pete jones" w:date="2022-01-04T12:37:00Z"/>
        </w:rPr>
      </w:pPr>
      <w:ins w:id="64353" w:author="pete jones" w:date="2022-01-04T12:37:00Z">
        <w:r w:rsidRPr="00FF6A71">
          <w:t>Q4.8 Managing Engineering data beyond CAD is essential knowledge for engineer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Change w:id="64354">
          <w:tblGrid>
            <w:gridCol w:w="814"/>
            <w:gridCol w:w="814"/>
            <w:gridCol w:w="814"/>
            <w:gridCol w:w="814"/>
            <w:gridCol w:w="692"/>
            <w:gridCol w:w="692"/>
            <w:gridCol w:w="692"/>
            <w:gridCol w:w="692"/>
          </w:tblGrid>
        </w:tblGridChange>
      </w:tblGrid>
      <w:tr w:rsidR="00BD0299" w:rsidRPr="00FF6A71" w14:paraId="1528FC7D" w14:textId="77777777" w:rsidTr="00015922">
        <w:trPr>
          <w:trHeight w:val="300"/>
          <w:jc w:val="center"/>
          <w:ins w:id="64355" w:author="pete jones" w:date="2022-01-04T12:37:00Z"/>
        </w:trPr>
        <w:tc>
          <w:tcPr>
            <w:tcW w:w="814" w:type="dxa"/>
            <w:shd w:val="clear" w:color="auto" w:fill="E7E6E6" w:themeFill="background2"/>
            <w:vAlign w:val="center"/>
          </w:tcPr>
          <w:p w14:paraId="7742DF36" w14:textId="77777777" w:rsidR="00BD0299" w:rsidRPr="00FF6A71" w:rsidRDefault="00BD0299">
            <w:pPr>
              <w:spacing w:before="0" w:after="0" w:line="240" w:lineRule="auto"/>
              <w:jc w:val="center"/>
              <w:rPr>
                <w:ins w:id="64356" w:author="pete jones" w:date="2022-01-04T12:37:00Z"/>
                <w:rFonts w:eastAsiaTheme="minorEastAsia" w:cstheme="minorHAnsi"/>
                <w:b/>
                <w:bCs/>
              </w:rPr>
              <w:pPrChange w:id="64357" w:author="pete jones" w:date="2022-01-04T13:03:00Z">
                <w:pPr>
                  <w:jc w:val="center"/>
                </w:pPr>
              </w:pPrChange>
            </w:pPr>
            <w:ins w:id="64358"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B7A0CA8" w14:textId="77777777" w:rsidR="00BD0299" w:rsidRPr="00FF6A71" w:rsidRDefault="00BD0299">
            <w:pPr>
              <w:spacing w:before="0" w:after="0" w:line="240" w:lineRule="auto"/>
              <w:jc w:val="center"/>
              <w:rPr>
                <w:ins w:id="64359" w:author="pete jones" w:date="2022-01-04T12:37:00Z"/>
                <w:rFonts w:eastAsiaTheme="minorEastAsia" w:cstheme="minorHAnsi"/>
                <w:b/>
                <w:bCs/>
              </w:rPr>
              <w:pPrChange w:id="64360" w:author="pete jones" w:date="2022-01-04T13:03:00Z">
                <w:pPr>
                  <w:jc w:val="center"/>
                </w:pPr>
              </w:pPrChange>
            </w:pPr>
            <w:ins w:id="64361"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444748D" w14:textId="77777777" w:rsidR="00BD0299" w:rsidRPr="00FF6A71" w:rsidRDefault="00BD0299">
            <w:pPr>
              <w:spacing w:before="0" w:after="0" w:line="240" w:lineRule="auto"/>
              <w:jc w:val="center"/>
              <w:rPr>
                <w:ins w:id="64362" w:author="pete jones" w:date="2022-01-04T12:37:00Z"/>
                <w:rFonts w:eastAsiaTheme="minorEastAsia" w:cstheme="minorHAnsi"/>
                <w:b/>
                <w:bCs/>
              </w:rPr>
              <w:pPrChange w:id="64363" w:author="pete jones" w:date="2022-01-04T13:03:00Z">
                <w:pPr>
                  <w:jc w:val="center"/>
                </w:pPr>
              </w:pPrChange>
            </w:pPr>
            <w:ins w:id="64364"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0138382B" w14:textId="77777777" w:rsidR="00BD0299" w:rsidRPr="00FF6A71" w:rsidRDefault="00BD0299">
            <w:pPr>
              <w:spacing w:before="0" w:after="0" w:line="240" w:lineRule="auto"/>
              <w:jc w:val="center"/>
              <w:rPr>
                <w:ins w:id="64365" w:author="pete jones" w:date="2022-01-04T12:37:00Z"/>
                <w:rFonts w:eastAsiaTheme="minorEastAsia" w:cstheme="minorHAnsi"/>
                <w:b/>
                <w:bCs/>
              </w:rPr>
              <w:pPrChange w:id="64366" w:author="pete jones" w:date="2022-01-04T13:03:00Z">
                <w:pPr>
                  <w:jc w:val="center"/>
                </w:pPr>
              </w:pPrChange>
            </w:pPr>
            <w:ins w:id="64367"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4CF6F4F" w14:textId="77777777" w:rsidR="00BD0299" w:rsidRPr="00FF6A71" w:rsidRDefault="00BD0299">
            <w:pPr>
              <w:spacing w:before="0" w:after="0" w:line="240" w:lineRule="auto"/>
              <w:jc w:val="center"/>
              <w:rPr>
                <w:ins w:id="64368" w:author="pete jones" w:date="2022-01-04T12:37:00Z"/>
                <w:rFonts w:eastAsiaTheme="minorEastAsia" w:cstheme="minorHAnsi"/>
                <w:b/>
                <w:bCs/>
              </w:rPr>
              <w:pPrChange w:id="64369" w:author="pete jones" w:date="2022-01-04T13:03:00Z">
                <w:pPr>
                  <w:jc w:val="center"/>
                </w:pPr>
              </w:pPrChange>
            </w:pPr>
            <w:ins w:id="64370"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04EE118E" w14:textId="77777777" w:rsidR="00BD0299" w:rsidRPr="00FF6A71" w:rsidRDefault="00BD0299">
            <w:pPr>
              <w:spacing w:before="0" w:after="0" w:line="240" w:lineRule="auto"/>
              <w:jc w:val="center"/>
              <w:rPr>
                <w:ins w:id="64371" w:author="pete jones" w:date="2022-01-04T12:37:00Z"/>
                <w:rFonts w:eastAsiaTheme="minorEastAsia" w:cstheme="minorHAnsi"/>
                <w:b/>
                <w:bCs/>
              </w:rPr>
              <w:pPrChange w:id="64372" w:author="pete jones" w:date="2022-01-04T13:03:00Z">
                <w:pPr>
                  <w:jc w:val="center"/>
                </w:pPr>
              </w:pPrChange>
            </w:pPr>
            <w:ins w:id="64373"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C242A16" w14:textId="77777777" w:rsidR="00BD0299" w:rsidRPr="00FF6A71" w:rsidRDefault="00BD0299">
            <w:pPr>
              <w:spacing w:before="0" w:after="0" w:line="240" w:lineRule="auto"/>
              <w:jc w:val="center"/>
              <w:rPr>
                <w:ins w:id="64374" w:author="pete jones" w:date="2022-01-04T12:37:00Z"/>
                <w:rFonts w:eastAsiaTheme="minorEastAsia" w:cstheme="minorHAnsi"/>
                <w:b/>
                <w:bCs/>
              </w:rPr>
              <w:pPrChange w:id="64375" w:author="pete jones" w:date="2022-01-04T13:03:00Z">
                <w:pPr>
                  <w:jc w:val="center"/>
                </w:pPr>
              </w:pPrChange>
            </w:pPr>
            <w:ins w:id="64376"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26F5BFE" w14:textId="77777777" w:rsidR="00BD0299" w:rsidRPr="00FF6A71" w:rsidRDefault="00BD0299">
            <w:pPr>
              <w:spacing w:before="0" w:after="0" w:line="240" w:lineRule="auto"/>
              <w:jc w:val="center"/>
              <w:rPr>
                <w:ins w:id="64377" w:author="pete jones" w:date="2022-01-04T12:37:00Z"/>
                <w:rFonts w:eastAsiaTheme="minorEastAsia" w:cstheme="minorHAnsi"/>
                <w:b/>
                <w:bCs/>
              </w:rPr>
              <w:pPrChange w:id="64378" w:author="pete jones" w:date="2022-01-04T13:03:00Z">
                <w:pPr>
                  <w:jc w:val="center"/>
                </w:pPr>
              </w:pPrChange>
            </w:pPr>
            <w:ins w:id="64379" w:author="pete jones" w:date="2022-01-04T12:37:00Z">
              <w:r w:rsidRPr="00FF6A71">
                <w:rPr>
                  <w:rFonts w:eastAsiaTheme="minorEastAsia" w:cstheme="minorHAnsi"/>
                  <w:b/>
                  <w:bCs/>
                </w:rPr>
                <w:t>7</w:t>
              </w:r>
            </w:ins>
          </w:p>
        </w:tc>
      </w:tr>
      <w:tr w:rsidR="00BD0299" w:rsidRPr="00FF6A71" w14:paraId="395BB8D0" w14:textId="77777777" w:rsidTr="00EF6187">
        <w:tblPrEx>
          <w:tblW w:w="0" w:type="auto"/>
          <w:jc w:val="center"/>
          <w:tblPrExChange w:id="64380" w:author="pete jones" w:date="2022-01-04T13:03:00Z">
            <w:tblPrEx>
              <w:tblW w:w="0" w:type="auto"/>
              <w:jc w:val="center"/>
            </w:tblPrEx>
          </w:tblPrExChange>
        </w:tblPrEx>
        <w:trPr>
          <w:trHeight w:val="300"/>
          <w:jc w:val="center"/>
          <w:ins w:id="64381" w:author="pete jones" w:date="2022-01-04T12:37:00Z"/>
          <w:trPrChange w:id="64382" w:author="pete jones" w:date="2022-01-04T13:03:00Z">
            <w:trPr>
              <w:trHeight w:val="300"/>
              <w:jc w:val="center"/>
            </w:trPr>
          </w:trPrChange>
        </w:trPr>
        <w:tc>
          <w:tcPr>
            <w:tcW w:w="814" w:type="dxa"/>
            <w:vAlign w:val="center"/>
            <w:tcPrChange w:id="64383" w:author="pete jones" w:date="2022-01-04T13:03:00Z">
              <w:tcPr>
                <w:tcW w:w="814" w:type="dxa"/>
                <w:vAlign w:val="center"/>
              </w:tcPr>
            </w:tcPrChange>
          </w:tcPr>
          <w:p w14:paraId="606AF963" w14:textId="77777777" w:rsidR="00BD0299" w:rsidRPr="00FF6A71" w:rsidRDefault="00BD0299">
            <w:pPr>
              <w:spacing w:before="0" w:after="0" w:line="240" w:lineRule="auto"/>
              <w:jc w:val="center"/>
              <w:rPr>
                <w:ins w:id="64384" w:author="pete jones" w:date="2022-01-04T12:37:00Z"/>
                <w:rFonts w:eastAsiaTheme="minorEastAsia" w:cstheme="minorHAnsi"/>
                <w:b/>
                <w:bCs/>
              </w:rPr>
              <w:pPrChange w:id="64385" w:author="pete jones" w:date="2022-01-04T13:03:00Z">
                <w:pPr>
                  <w:jc w:val="center"/>
                </w:pPr>
              </w:pPrChange>
            </w:pPr>
            <w:ins w:id="64386" w:author="pete jones" w:date="2022-01-04T12:37:00Z">
              <w:r w:rsidRPr="00FF6A71">
                <w:rPr>
                  <w:rFonts w:eastAsiaTheme="minorEastAsia" w:cstheme="minorHAnsi"/>
                  <w:b/>
                  <w:bCs/>
                </w:rPr>
                <w:t>%</w:t>
              </w:r>
            </w:ins>
          </w:p>
        </w:tc>
        <w:tc>
          <w:tcPr>
            <w:tcW w:w="814" w:type="dxa"/>
            <w:shd w:val="clear" w:color="auto" w:fill="auto"/>
            <w:noWrap/>
            <w:vAlign w:val="center"/>
            <w:tcPrChange w:id="64387" w:author="pete jones" w:date="2022-01-04T13:03:00Z">
              <w:tcPr>
                <w:tcW w:w="814" w:type="dxa"/>
                <w:tcBorders>
                  <w:top w:val="nil"/>
                  <w:left w:val="nil"/>
                  <w:bottom w:val="nil"/>
                  <w:right w:val="nil"/>
                </w:tcBorders>
                <w:shd w:val="clear" w:color="auto" w:fill="auto"/>
                <w:noWrap/>
                <w:vAlign w:val="center"/>
              </w:tcPr>
            </w:tcPrChange>
          </w:tcPr>
          <w:p w14:paraId="02EE2ABA" w14:textId="77777777" w:rsidR="00BD0299" w:rsidRPr="00FA4BC3" w:rsidRDefault="00BD0299">
            <w:pPr>
              <w:spacing w:before="0" w:after="0" w:line="240" w:lineRule="auto"/>
              <w:jc w:val="center"/>
              <w:rPr>
                <w:ins w:id="64388" w:author="pete jones" w:date="2022-01-04T12:37:00Z"/>
                <w:rFonts w:eastAsiaTheme="minorEastAsia" w:cstheme="minorHAnsi"/>
              </w:rPr>
              <w:pPrChange w:id="64389" w:author="pete jones" w:date="2022-01-04T13:03:00Z">
                <w:pPr>
                  <w:jc w:val="center"/>
                </w:pPr>
              </w:pPrChange>
            </w:pPr>
            <w:ins w:id="64390" w:author="pete jones" w:date="2022-01-04T12:37:00Z">
              <w:r w:rsidRPr="00FA4BC3">
                <w:rPr>
                  <w:rFonts w:eastAsiaTheme="minorEastAsia" w:cstheme="minorHAnsi"/>
                  <w:rPrChange w:id="64391" w:author="pete jones" w:date="2022-01-04T15:01:00Z">
                    <w:rPr>
                      <w:rFonts w:ascii="Calibri" w:hAnsi="Calibri" w:cs="Calibri"/>
                      <w:color w:val="000000"/>
                    </w:rPr>
                  </w:rPrChange>
                </w:rPr>
                <w:t>86%</w:t>
              </w:r>
            </w:ins>
          </w:p>
        </w:tc>
        <w:tc>
          <w:tcPr>
            <w:tcW w:w="814" w:type="dxa"/>
            <w:shd w:val="clear" w:color="auto" w:fill="auto"/>
            <w:noWrap/>
            <w:vAlign w:val="center"/>
            <w:tcPrChange w:id="64392" w:author="pete jones" w:date="2022-01-04T13:03:00Z">
              <w:tcPr>
                <w:tcW w:w="814" w:type="dxa"/>
                <w:tcBorders>
                  <w:top w:val="nil"/>
                  <w:left w:val="nil"/>
                  <w:bottom w:val="nil"/>
                  <w:right w:val="nil"/>
                </w:tcBorders>
                <w:shd w:val="clear" w:color="auto" w:fill="auto"/>
                <w:noWrap/>
                <w:vAlign w:val="center"/>
              </w:tcPr>
            </w:tcPrChange>
          </w:tcPr>
          <w:p w14:paraId="05E9DA4B" w14:textId="77777777" w:rsidR="00BD0299" w:rsidRPr="00FA4BC3" w:rsidRDefault="00BD0299">
            <w:pPr>
              <w:spacing w:before="0" w:after="0" w:line="240" w:lineRule="auto"/>
              <w:jc w:val="center"/>
              <w:rPr>
                <w:ins w:id="64393" w:author="pete jones" w:date="2022-01-04T12:37:00Z"/>
                <w:rFonts w:eastAsiaTheme="minorEastAsia" w:cstheme="minorHAnsi"/>
              </w:rPr>
              <w:pPrChange w:id="64394" w:author="pete jones" w:date="2022-01-04T13:03:00Z">
                <w:pPr>
                  <w:jc w:val="center"/>
                </w:pPr>
              </w:pPrChange>
            </w:pPr>
            <w:ins w:id="64395" w:author="pete jones" w:date="2022-01-04T12:37:00Z">
              <w:r w:rsidRPr="00FA4BC3">
                <w:rPr>
                  <w:rFonts w:eastAsiaTheme="minorEastAsia" w:cstheme="minorHAnsi"/>
                  <w:rPrChange w:id="64396" w:author="pete jones" w:date="2022-01-04T15:01:00Z">
                    <w:rPr>
                      <w:rFonts w:ascii="Calibri" w:hAnsi="Calibri" w:cs="Calibri"/>
                      <w:color w:val="000000"/>
                    </w:rPr>
                  </w:rPrChange>
                </w:rPr>
                <w:t>14%</w:t>
              </w:r>
            </w:ins>
          </w:p>
        </w:tc>
        <w:tc>
          <w:tcPr>
            <w:tcW w:w="814" w:type="dxa"/>
            <w:shd w:val="clear" w:color="auto" w:fill="auto"/>
            <w:noWrap/>
            <w:vAlign w:val="center"/>
            <w:tcPrChange w:id="64397" w:author="pete jones" w:date="2022-01-04T13:03:00Z">
              <w:tcPr>
                <w:tcW w:w="814" w:type="dxa"/>
                <w:tcBorders>
                  <w:top w:val="nil"/>
                  <w:left w:val="nil"/>
                  <w:bottom w:val="nil"/>
                  <w:right w:val="nil"/>
                </w:tcBorders>
                <w:shd w:val="clear" w:color="auto" w:fill="auto"/>
                <w:noWrap/>
                <w:vAlign w:val="center"/>
              </w:tcPr>
            </w:tcPrChange>
          </w:tcPr>
          <w:p w14:paraId="776835FA" w14:textId="77777777" w:rsidR="00BD0299" w:rsidRPr="00FF6A71" w:rsidRDefault="00BD0299">
            <w:pPr>
              <w:spacing w:before="0" w:after="0" w:line="240" w:lineRule="auto"/>
              <w:jc w:val="center"/>
              <w:rPr>
                <w:ins w:id="64398" w:author="pete jones" w:date="2022-01-04T12:37:00Z"/>
                <w:rFonts w:eastAsiaTheme="minorEastAsia" w:cstheme="minorHAnsi"/>
                <w:b/>
                <w:bCs/>
                <w:rPrChange w:id="64399" w:author="pete jones" w:date="2022-01-04T13:45:00Z">
                  <w:rPr>
                    <w:ins w:id="64400" w:author="pete jones" w:date="2022-01-04T12:37:00Z"/>
                    <w:rFonts w:eastAsiaTheme="minorEastAsia" w:cstheme="minorHAnsi"/>
                  </w:rPr>
                </w:rPrChange>
              </w:rPr>
              <w:pPrChange w:id="64401" w:author="pete jones" w:date="2022-01-04T13:03:00Z">
                <w:pPr>
                  <w:jc w:val="center"/>
                </w:pPr>
              </w:pPrChange>
            </w:pPr>
          </w:p>
        </w:tc>
        <w:tc>
          <w:tcPr>
            <w:tcW w:w="692" w:type="dxa"/>
            <w:shd w:val="clear" w:color="auto" w:fill="auto"/>
            <w:noWrap/>
            <w:vAlign w:val="center"/>
            <w:tcPrChange w:id="64402" w:author="pete jones" w:date="2022-01-04T13:03:00Z">
              <w:tcPr>
                <w:tcW w:w="692" w:type="dxa"/>
                <w:tcBorders>
                  <w:top w:val="nil"/>
                  <w:left w:val="nil"/>
                  <w:bottom w:val="nil"/>
                  <w:right w:val="nil"/>
                </w:tcBorders>
                <w:shd w:val="clear" w:color="auto" w:fill="auto"/>
                <w:noWrap/>
                <w:vAlign w:val="center"/>
              </w:tcPr>
            </w:tcPrChange>
          </w:tcPr>
          <w:p w14:paraId="73EBBAA2" w14:textId="77777777" w:rsidR="00BD0299" w:rsidRPr="00FF6A71" w:rsidRDefault="00BD0299">
            <w:pPr>
              <w:spacing w:before="0" w:after="0" w:line="240" w:lineRule="auto"/>
              <w:jc w:val="center"/>
              <w:rPr>
                <w:ins w:id="64403" w:author="pete jones" w:date="2022-01-04T12:37:00Z"/>
                <w:rFonts w:eastAsiaTheme="minorEastAsia" w:cstheme="minorHAnsi"/>
                <w:b/>
                <w:bCs/>
                <w:rPrChange w:id="64404" w:author="pete jones" w:date="2022-01-04T13:45:00Z">
                  <w:rPr>
                    <w:ins w:id="64405" w:author="pete jones" w:date="2022-01-04T12:37:00Z"/>
                    <w:rFonts w:eastAsiaTheme="minorEastAsia" w:cstheme="minorHAnsi"/>
                  </w:rPr>
                </w:rPrChange>
              </w:rPr>
              <w:pPrChange w:id="64406" w:author="pete jones" w:date="2022-01-04T13:03:00Z">
                <w:pPr>
                  <w:jc w:val="center"/>
                </w:pPr>
              </w:pPrChange>
            </w:pPr>
          </w:p>
        </w:tc>
        <w:tc>
          <w:tcPr>
            <w:tcW w:w="692" w:type="dxa"/>
            <w:shd w:val="clear" w:color="auto" w:fill="auto"/>
            <w:noWrap/>
            <w:vAlign w:val="center"/>
            <w:tcPrChange w:id="64407" w:author="pete jones" w:date="2022-01-04T13:03:00Z">
              <w:tcPr>
                <w:tcW w:w="692" w:type="dxa"/>
                <w:tcBorders>
                  <w:top w:val="nil"/>
                  <w:left w:val="nil"/>
                  <w:bottom w:val="nil"/>
                  <w:right w:val="nil"/>
                </w:tcBorders>
                <w:shd w:val="clear" w:color="auto" w:fill="auto"/>
                <w:noWrap/>
                <w:vAlign w:val="center"/>
              </w:tcPr>
            </w:tcPrChange>
          </w:tcPr>
          <w:p w14:paraId="3563CF77" w14:textId="77777777" w:rsidR="00BD0299" w:rsidRPr="00FF6A71" w:rsidRDefault="00BD0299">
            <w:pPr>
              <w:spacing w:before="0" w:after="0" w:line="240" w:lineRule="auto"/>
              <w:jc w:val="center"/>
              <w:rPr>
                <w:ins w:id="64408" w:author="pete jones" w:date="2022-01-04T12:37:00Z"/>
                <w:rFonts w:eastAsiaTheme="minorEastAsia" w:cstheme="minorHAnsi"/>
                <w:b/>
                <w:bCs/>
                <w:rPrChange w:id="64409" w:author="pete jones" w:date="2022-01-04T13:45:00Z">
                  <w:rPr>
                    <w:ins w:id="64410" w:author="pete jones" w:date="2022-01-04T12:37:00Z"/>
                    <w:rFonts w:eastAsiaTheme="minorEastAsia" w:cstheme="minorHAnsi"/>
                  </w:rPr>
                </w:rPrChange>
              </w:rPr>
              <w:pPrChange w:id="64411" w:author="pete jones" w:date="2022-01-04T13:03:00Z">
                <w:pPr>
                  <w:jc w:val="center"/>
                </w:pPr>
              </w:pPrChange>
            </w:pPr>
          </w:p>
        </w:tc>
        <w:tc>
          <w:tcPr>
            <w:tcW w:w="692" w:type="dxa"/>
            <w:shd w:val="clear" w:color="auto" w:fill="auto"/>
            <w:noWrap/>
            <w:vAlign w:val="center"/>
            <w:tcPrChange w:id="64412" w:author="pete jones" w:date="2022-01-04T13:03:00Z">
              <w:tcPr>
                <w:tcW w:w="692" w:type="dxa"/>
                <w:tcBorders>
                  <w:top w:val="nil"/>
                  <w:left w:val="nil"/>
                  <w:bottom w:val="nil"/>
                  <w:right w:val="nil"/>
                </w:tcBorders>
                <w:shd w:val="clear" w:color="auto" w:fill="auto"/>
                <w:noWrap/>
                <w:vAlign w:val="center"/>
              </w:tcPr>
            </w:tcPrChange>
          </w:tcPr>
          <w:p w14:paraId="511AD063" w14:textId="77777777" w:rsidR="00BD0299" w:rsidRPr="00FF6A71" w:rsidRDefault="00BD0299">
            <w:pPr>
              <w:spacing w:before="0" w:after="0" w:line="240" w:lineRule="auto"/>
              <w:jc w:val="center"/>
              <w:rPr>
                <w:ins w:id="64413" w:author="pete jones" w:date="2022-01-04T12:37:00Z"/>
                <w:rFonts w:eastAsiaTheme="minorEastAsia" w:cstheme="minorHAnsi"/>
                <w:b/>
                <w:bCs/>
                <w:rPrChange w:id="64414" w:author="pete jones" w:date="2022-01-04T13:45:00Z">
                  <w:rPr>
                    <w:ins w:id="64415" w:author="pete jones" w:date="2022-01-04T12:37:00Z"/>
                    <w:rFonts w:eastAsiaTheme="minorEastAsia" w:cstheme="minorHAnsi"/>
                  </w:rPr>
                </w:rPrChange>
              </w:rPr>
              <w:pPrChange w:id="64416" w:author="pete jones" w:date="2022-01-04T13:03:00Z">
                <w:pPr>
                  <w:jc w:val="center"/>
                </w:pPr>
              </w:pPrChange>
            </w:pPr>
          </w:p>
        </w:tc>
        <w:tc>
          <w:tcPr>
            <w:tcW w:w="692" w:type="dxa"/>
            <w:shd w:val="clear" w:color="auto" w:fill="auto"/>
            <w:noWrap/>
            <w:vAlign w:val="center"/>
            <w:tcPrChange w:id="64417" w:author="pete jones" w:date="2022-01-04T13:03:00Z">
              <w:tcPr>
                <w:tcW w:w="692" w:type="dxa"/>
                <w:tcBorders>
                  <w:top w:val="nil"/>
                  <w:left w:val="nil"/>
                  <w:bottom w:val="nil"/>
                  <w:right w:val="nil"/>
                </w:tcBorders>
                <w:shd w:val="clear" w:color="auto" w:fill="auto"/>
                <w:noWrap/>
                <w:vAlign w:val="center"/>
              </w:tcPr>
            </w:tcPrChange>
          </w:tcPr>
          <w:p w14:paraId="0CB93CBC" w14:textId="77777777" w:rsidR="00BD0299" w:rsidRPr="00FF6A71" w:rsidRDefault="00BD0299">
            <w:pPr>
              <w:spacing w:before="0" w:after="0" w:line="240" w:lineRule="auto"/>
              <w:jc w:val="center"/>
              <w:rPr>
                <w:ins w:id="64418" w:author="pete jones" w:date="2022-01-04T12:37:00Z"/>
                <w:rFonts w:eastAsiaTheme="minorEastAsia" w:cstheme="minorHAnsi"/>
                <w:b/>
                <w:bCs/>
                <w:rPrChange w:id="64419" w:author="pete jones" w:date="2022-01-04T13:45:00Z">
                  <w:rPr>
                    <w:ins w:id="64420" w:author="pete jones" w:date="2022-01-04T12:37:00Z"/>
                    <w:rFonts w:eastAsiaTheme="minorEastAsia" w:cstheme="minorHAnsi"/>
                  </w:rPr>
                </w:rPrChange>
              </w:rPr>
              <w:pPrChange w:id="64421" w:author="pete jones" w:date="2022-01-04T13:03:00Z">
                <w:pPr>
                  <w:jc w:val="center"/>
                </w:pPr>
              </w:pPrChange>
            </w:pPr>
          </w:p>
        </w:tc>
      </w:tr>
      <w:tr w:rsidR="00BD0299" w:rsidRPr="00FF6A71" w14:paraId="494B7EE5" w14:textId="77777777" w:rsidTr="00EF6187">
        <w:tblPrEx>
          <w:tblW w:w="0" w:type="auto"/>
          <w:jc w:val="center"/>
          <w:tblPrExChange w:id="64422" w:author="pete jones" w:date="2022-01-04T13:03:00Z">
            <w:tblPrEx>
              <w:tblW w:w="0" w:type="auto"/>
              <w:jc w:val="center"/>
            </w:tblPrEx>
          </w:tblPrExChange>
        </w:tblPrEx>
        <w:trPr>
          <w:trHeight w:val="300"/>
          <w:jc w:val="center"/>
          <w:ins w:id="64423" w:author="pete jones" w:date="2022-01-04T12:37:00Z"/>
          <w:trPrChange w:id="64424" w:author="pete jones" w:date="2022-01-04T13:03:00Z">
            <w:trPr>
              <w:trHeight w:val="300"/>
              <w:jc w:val="center"/>
            </w:trPr>
          </w:trPrChange>
        </w:trPr>
        <w:tc>
          <w:tcPr>
            <w:tcW w:w="814" w:type="dxa"/>
            <w:vAlign w:val="center"/>
            <w:tcPrChange w:id="64425" w:author="pete jones" w:date="2022-01-04T13:03:00Z">
              <w:tcPr>
                <w:tcW w:w="814" w:type="dxa"/>
                <w:vAlign w:val="center"/>
              </w:tcPr>
            </w:tcPrChange>
          </w:tcPr>
          <w:p w14:paraId="0ECDC61A" w14:textId="77777777" w:rsidR="00BD0299" w:rsidRPr="00FF6A71" w:rsidRDefault="00BD0299">
            <w:pPr>
              <w:spacing w:before="0" w:after="0" w:line="240" w:lineRule="auto"/>
              <w:jc w:val="center"/>
              <w:rPr>
                <w:ins w:id="64426" w:author="pete jones" w:date="2022-01-04T12:37:00Z"/>
                <w:rFonts w:eastAsiaTheme="minorEastAsia" w:cstheme="minorHAnsi"/>
                <w:b/>
                <w:bCs/>
              </w:rPr>
              <w:pPrChange w:id="64427" w:author="pete jones" w:date="2022-01-04T13:03:00Z">
                <w:pPr>
                  <w:jc w:val="center"/>
                </w:pPr>
              </w:pPrChange>
            </w:pPr>
            <w:ins w:id="64428" w:author="pete jones" w:date="2022-01-04T12:37:00Z">
              <w:r w:rsidRPr="00FF6A71">
                <w:rPr>
                  <w:rFonts w:eastAsiaTheme="minorEastAsia" w:cstheme="minorHAnsi"/>
                  <w:b/>
                  <w:bCs/>
                </w:rPr>
                <w:t>Count</w:t>
              </w:r>
            </w:ins>
          </w:p>
        </w:tc>
        <w:tc>
          <w:tcPr>
            <w:tcW w:w="814" w:type="dxa"/>
            <w:shd w:val="clear" w:color="auto" w:fill="auto"/>
            <w:noWrap/>
            <w:vAlign w:val="center"/>
            <w:tcPrChange w:id="64429" w:author="pete jones" w:date="2022-01-04T13:03:00Z">
              <w:tcPr>
                <w:tcW w:w="814" w:type="dxa"/>
                <w:tcBorders>
                  <w:top w:val="nil"/>
                  <w:left w:val="nil"/>
                  <w:bottom w:val="nil"/>
                  <w:right w:val="nil"/>
                </w:tcBorders>
                <w:shd w:val="clear" w:color="auto" w:fill="auto"/>
                <w:noWrap/>
                <w:vAlign w:val="center"/>
              </w:tcPr>
            </w:tcPrChange>
          </w:tcPr>
          <w:p w14:paraId="07359250" w14:textId="77777777" w:rsidR="00BD0299" w:rsidRPr="00FA4BC3" w:rsidRDefault="00BD0299">
            <w:pPr>
              <w:spacing w:before="0" w:after="0" w:line="240" w:lineRule="auto"/>
              <w:jc w:val="center"/>
              <w:rPr>
                <w:ins w:id="64430" w:author="pete jones" w:date="2022-01-04T12:37:00Z"/>
                <w:rFonts w:eastAsiaTheme="minorEastAsia" w:cstheme="minorHAnsi"/>
              </w:rPr>
              <w:pPrChange w:id="64431" w:author="pete jones" w:date="2022-01-04T13:03:00Z">
                <w:pPr>
                  <w:jc w:val="center"/>
                </w:pPr>
              </w:pPrChange>
            </w:pPr>
            <w:ins w:id="64432" w:author="pete jones" w:date="2022-01-04T12:37:00Z">
              <w:r w:rsidRPr="00FA4BC3">
                <w:rPr>
                  <w:rFonts w:eastAsiaTheme="minorEastAsia" w:cstheme="minorHAnsi"/>
                  <w:rPrChange w:id="64433" w:author="pete jones" w:date="2022-01-04T15:01:00Z">
                    <w:rPr>
                      <w:rFonts w:ascii="Calibri" w:hAnsi="Calibri" w:cs="Calibri"/>
                      <w:color w:val="000000"/>
                    </w:rPr>
                  </w:rPrChange>
                </w:rPr>
                <w:t>12</w:t>
              </w:r>
            </w:ins>
          </w:p>
        </w:tc>
        <w:tc>
          <w:tcPr>
            <w:tcW w:w="814" w:type="dxa"/>
            <w:shd w:val="clear" w:color="auto" w:fill="auto"/>
            <w:noWrap/>
            <w:vAlign w:val="center"/>
            <w:tcPrChange w:id="64434" w:author="pete jones" w:date="2022-01-04T13:03:00Z">
              <w:tcPr>
                <w:tcW w:w="814" w:type="dxa"/>
                <w:tcBorders>
                  <w:top w:val="nil"/>
                  <w:left w:val="nil"/>
                  <w:bottom w:val="nil"/>
                  <w:right w:val="nil"/>
                </w:tcBorders>
                <w:shd w:val="clear" w:color="auto" w:fill="auto"/>
                <w:noWrap/>
                <w:vAlign w:val="center"/>
              </w:tcPr>
            </w:tcPrChange>
          </w:tcPr>
          <w:p w14:paraId="2D3AC9C0" w14:textId="77777777" w:rsidR="00BD0299" w:rsidRPr="00FA4BC3" w:rsidRDefault="00BD0299">
            <w:pPr>
              <w:spacing w:before="0" w:after="0" w:line="240" w:lineRule="auto"/>
              <w:jc w:val="center"/>
              <w:rPr>
                <w:ins w:id="64435" w:author="pete jones" w:date="2022-01-04T12:37:00Z"/>
                <w:rFonts w:eastAsiaTheme="minorEastAsia" w:cstheme="minorHAnsi"/>
              </w:rPr>
              <w:pPrChange w:id="64436" w:author="pete jones" w:date="2022-01-04T13:03:00Z">
                <w:pPr>
                  <w:jc w:val="center"/>
                </w:pPr>
              </w:pPrChange>
            </w:pPr>
            <w:ins w:id="64437" w:author="pete jones" w:date="2022-01-04T12:37:00Z">
              <w:r w:rsidRPr="00FA4BC3">
                <w:rPr>
                  <w:rFonts w:eastAsiaTheme="minorEastAsia" w:cstheme="minorHAnsi"/>
                  <w:rPrChange w:id="64438" w:author="pete jones" w:date="2022-01-04T15:01:00Z">
                    <w:rPr>
                      <w:rFonts w:ascii="Calibri" w:hAnsi="Calibri" w:cs="Calibri"/>
                      <w:color w:val="000000"/>
                    </w:rPr>
                  </w:rPrChange>
                </w:rPr>
                <w:t>2</w:t>
              </w:r>
            </w:ins>
          </w:p>
        </w:tc>
        <w:tc>
          <w:tcPr>
            <w:tcW w:w="814" w:type="dxa"/>
            <w:shd w:val="clear" w:color="auto" w:fill="auto"/>
            <w:noWrap/>
            <w:vAlign w:val="center"/>
            <w:tcPrChange w:id="64439" w:author="pete jones" w:date="2022-01-04T13:03:00Z">
              <w:tcPr>
                <w:tcW w:w="814" w:type="dxa"/>
                <w:tcBorders>
                  <w:top w:val="nil"/>
                  <w:left w:val="nil"/>
                  <w:bottom w:val="nil"/>
                  <w:right w:val="nil"/>
                </w:tcBorders>
                <w:shd w:val="clear" w:color="auto" w:fill="auto"/>
                <w:noWrap/>
                <w:vAlign w:val="center"/>
              </w:tcPr>
            </w:tcPrChange>
          </w:tcPr>
          <w:p w14:paraId="435A978D" w14:textId="77777777" w:rsidR="00BD0299" w:rsidRPr="00FF6A71" w:rsidRDefault="00BD0299">
            <w:pPr>
              <w:spacing w:before="0" w:after="0" w:line="240" w:lineRule="auto"/>
              <w:jc w:val="center"/>
              <w:rPr>
                <w:ins w:id="64440" w:author="pete jones" w:date="2022-01-04T12:37:00Z"/>
                <w:rFonts w:eastAsiaTheme="minorEastAsia" w:cstheme="minorHAnsi"/>
                <w:b/>
                <w:bCs/>
                <w:rPrChange w:id="64441" w:author="pete jones" w:date="2022-01-04T13:45:00Z">
                  <w:rPr>
                    <w:ins w:id="64442" w:author="pete jones" w:date="2022-01-04T12:37:00Z"/>
                    <w:rFonts w:eastAsiaTheme="minorEastAsia" w:cstheme="minorHAnsi"/>
                  </w:rPr>
                </w:rPrChange>
              </w:rPr>
              <w:pPrChange w:id="64443" w:author="pete jones" w:date="2022-01-04T13:03:00Z">
                <w:pPr>
                  <w:jc w:val="center"/>
                </w:pPr>
              </w:pPrChange>
            </w:pPr>
          </w:p>
        </w:tc>
        <w:tc>
          <w:tcPr>
            <w:tcW w:w="692" w:type="dxa"/>
            <w:shd w:val="clear" w:color="auto" w:fill="auto"/>
            <w:noWrap/>
            <w:vAlign w:val="center"/>
            <w:tcPrChange w:id="64444" w:author="pete jones" w:date="2022-01-04T13:03:00Z">
              <w:tcPr>
                <w:tcW w:w="692" w:type="dxa"/>
                <w:tcBorders>
                  <w:top w:val="nil"/>
                  <w:left w:val="nil"/>
                  <w:bottom w:val="nil"/>
                  <w:right w:val="nil"/>
                </w:tcBorders>
                <w:shd w:val="clear" w:color="auto" w:fill="auto"/>
                <w:noWrap/>
                <w:vAlign w:val="center"/>
              </w:tcPr>
            </w:tcPrChange>
          </w:tcPr>
          <w:p w14:paraId="0574DD09" w14:textId="77777777" w:rsidR="00BD0299" w:rsidRPr="00FF6A71" w:rsidRDefault="00BD0299">
            <w:pPr>
              <w:spacing w:before="0" w:after="0" w:line="240" w:lineRule="auto"/>
              <w:jc w:val="center"/>
              <w:rPr>
                <w:ins w:id="64445" w:author="pete jones" w:date="2022-01-04T12:37:00Z"/>
                <w:rFonts w:eastAsiaTheme="minorEastAsia" w:cstheme="minorHAnsi"/>
                <w:b/>
                <w:bCs/>
                <w:rPrChange w:id="64446" w:author="pete jones" w:date="2022-01-04T13:45:00Z">
                  <w:rPr>
                    <w:ins w:id="64447" w:author="pete jones" w:date="2022-01-04T12:37:00Z"/>
                    <w:rFonts w:eastAsiaTheme="minorEastAsia" w:cstheme="minorHAnsi"/>
                  </w:rPr>
                </w:rPrChange>
              </w:rPr>
              <w:pPrChange w:id="64448" w:author="pete jones" w:date="2022-01-04T13:03:00Z">
                <w:pPr>
                  <w:jc w:val="center"/>
                </w:pPr>
              </w:pPrChange>
            </w:pPr>
          </w:p>
        </w:tc>
        <w:tc>
          <w:tcPr>
            <w:tcW w:w="692" w:type="dxa"/>
            <w:shd w:val="clear" w:color="auto" w:fill="auto"/>
            <w:noWrap/>
            <w:vAlign w:val="center"/>
            <w:tcPrChange w:id="64449" w:author="pete jones" w:date="2022-01-04T13:03:00Z">
              <w:tcPr>
                <w:tcW w:w="692" w:type="dxa"/>
                <w:tcBorders>
                  <w:top w:val="nil"/>
                  <w:left w:val="nil"/>
                  <w:bottom w:val="nil"/>
                  <w:right w:val="nil"/>
                </w:tcBorders>
                <w:shd w:val="clear" w:color="auto" w:fill="auto"/>
                <w:noWrap/>
                <w:vAlign w:val="center"/>
              </w:tcPr>
            </w:tcPrChange>
          </w:tcPr>
          <w:p w14:paraId="6F504974" w14:textId="77777777" w:rsidR="00BD0299" w:rsidRPr="00FF6A71" w:rsidRDefault="00BD0299">
            <w:pPr>
              <w:spacing w:before="0" w:after="0" w:line="240" w:lineRule="auto"/>
              <w:jc w:val="center"/>
              <w:rPr>
                <w:ins w:id="64450" w:author="pete jones" w:date="2022-01-04T12:37:00Z"/>
                <w:rFonts w:eastAsiaTheme="minorEastAsia" w:cstheme="minorHAnsi"/>
                <w:b/>
                <w:bCs/>
                <w:rPrChange w:id="64451" w:author="pete jones" w:date="2022-01-04T13:45:00Z">
                  <w:rPr>
                    <w:ins w:id="64452" w:author="pete jones" w:date="2022-01-04T12:37:00Z"/>
                    <w:rFonts w:eastAsiaTheme="minorEastAsia" w:cstheme="minorHAnsi"/>
                  </w:rPr>
                </w:rPrChange>
              </w:rPr>
              <w:pPrChange w:id="64453" w:author="pete jones" w:date="2022-01-04T13:03:00Z">
                <w:pPr>
                  <w:jc w:val="center"/>
                </w:pPr>
              </w:pPrChange>
            </w:pPr>
          </w:p>
        </w:tc>
        <w:tc>
          <w:tcPr>
            <w:tcW w:w="692" w:type="dxa"/>
            <w:shd w:val="clear" w:color="auto" w:fill="auto"/>
            <w:noWrap/>
            <w:vAlign w:val="center"/>
            <w:tcPrChange w:id="64454" w:author="pete jones" w:date="2022-01-04T13:03:00Z">
              <w:tcPr>
                <w:tcW w:w="692" w:type="dxa"/>
                <w:tcBorders>
                  <w:top w:val="nil"/>
                  <w:left w:val="nil"/>
                  <w:bottom w:val="nil"/>
                  <w:right w:val="nil"/>
                </w:tcBorders>
                <w:shd w:val="clear" w:color="auto" w:fill="auto"/>
                <w:noWrap/>
                <w:vAlign w:val="center"/>
              </w:tcPr>
            </w:tcPrChange>
          </w:tcPr>
          <w:p w14:paraId="761EE744" w14:textId="77777777" w:rsidR="00BD0299" w:rsidRPr="00FF6A71" w:rsidRDefault="00BD0299">
            <w:pPr>
              <w:spacing w:before="0" w:after="0" w:line="240" w:lineRule="auto"/>
              <w:jc w:val="center"/>
              <w:rPr>
                <w:ins w:id="64455" w:author="pete jones" w:date="2022-01-04T12:37:00Z"/>
                <w:rFonts w:eastAsiaTheme="minorEastAsia" w:cstheme="minorHAnsi"/>
                <w:b/>
                <w:bCs/>
                <w:rPrChange w:id="64456" w:author="pete jones" w:date="2022-01-04T13:45:00Z">
                  <w:rPr>
                    <w:ins w:id="64457" w:author="pete jones" w:date="2022-01-04T12:37:00Z"/>
                    <w:rFonts w:eastAsiaTheme="minorEastAsia" w:cstheme="minorHAnsi"/>
                  </w:rPr>
                </w:rPrChange>
              </w:rPr>
              <w:pPrChange w:id="64458" w:author="pete jones" w:date="2022-01-04T13:03:00Z">
                <w:pPr>
                  <w:jc w:val="center"/>
                </w:pPr>
              </w:pPrChange>
            </w:pPr>
          </w:p>
        </w:tc>
        <w:tc>
          <w:tcPr>
            <w:tcW w:w="692" w:type="dxa"/>
            <w:shd w:val="clear" w:color="auto" w:fill="auto"/>
            <w:noWrap/>
            <w:vAlign w:val="center"/>
            <w:tcPrChange w:id="64459" w:author="pete jones" w:date="2022-01-04T13:03:00Z">
              <w:tcPr>
                <w:tcW w:w="692" w:type="dxa"/>
                <w:tcBorders>
                  <w:top w:val="nil"/>
                  <w:left w:val="nil"/>
                  <w:bottom w:val="nil"/>
                  <w:right w:val="nil"/>
                </w:tcBorders>
                <w:shd w:val="clear" w:color="auto" w:fill="auto"/>
                <w:noWrap/>
                <w:vAlign w:val="center"/>
              </w:tcPr>
            </w:tcPrChange>
          </w:tcPr>
          <w:p w14:paraId="1A9B0CEC" w14:textId="77777777" w:rsidR="00BD0299" w:rsidRPr="00FF6A71" w:rsidRDefault="00BD0299">
            <w:pPr>
              <w:spacing w:before="0" w:after="0" w:line="240" w:lineRule="auto"/>
              <w:jc w:val="center"/>
              <w:rPr>
                <w:ins w:id="64460" w:author="pete jones" w:date="2022-01-04T12:37:00Z"/>
                <w:rFonts w:eastAsiaTheme="minorEastAsia" w:cstheme="minorHAnsi"/>
                <w:b/>
                <w:bCs/>
                <w:rPrChange w:id="64461" w:author="pete jones" w:date="2022-01-04T13:45:00Z">
                  <w:rPr>
                    <w:ins w:id="64462" w:author="pete jones" w:date="2022-01-04T12:37:00Z"/>
                    <w:rFonts w:eastAsiaTheme="minorEastAsia" w:cstheme="minorHAnsi"/>
                  </w:rPr>
                </w:rPrChange>
              </w:rPr>
              <w:pPrChange w:id="64463" w:author="pete jones" w:date="2022-01-04T13:03:00Z">
                <w:pPr>
                  <w:jc w:val="center"/>
                </w:pPr>
              </w:pPrChange>
            </w:pPr>
          </w:p>
        </w:tc>
      </w:tr>
    </w:tbl>
    <w:p w14:paraId="5C68072C" w14:textId="77777777" w:rsidR="00BD0299" w:rsidRPr="00FF6A71" w:rsidRDefault="00BD0299" w:rsidP="00BD0299">
      <w:pPr>
        <w:rPr>
          <w:ins w:id="64464" w:author="pete jones" w:date="2022-01-04T12:37:00Z"/>
        </w:rPr>
      </w:pPr>
    </w:p>
    <w:tbl>
      <w:tblPr>
        <w:tblW w:w="89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64465" w:author="pete jones" w:date="2022-01-04T13:03:00Z">
          <w:tblPr>
            <w:tblW w:w="8981" w:type="dxa"/>
            <w:jc w:val="center"/>
            <w:tblLook w:val="04A0" w:firstRow="1" w:lastRow="0" w:firstColumn="1" w:lastColumn="0" w:noHBand="0" w:noVBand="1"/>
          </w:tblPr>
        </w:tblPrChange>
      </w:tblPr>
      <w:tblGrid>
        <w:gridCol w:w="1124"/>
        <w:gridCol w:w="6804"/>
        <w:gridCol w:w="1053"/>
        <w:tblGridChange w:id="64466">
          <w:tblGrid>
            <w:gridCol w:w="1124"/>
            <w:gridCol w:w="6804"/>
            <w:gridCol w:w="1053"/>
          </w:tblGrid>
        </w:tblGridChange>
      </w:tblGrid>
      <w:tr w:rsidR="00BD0299" w:rsidRPr="00FF6A71" w14:paraId="6A701E94" w14:textId="77777777" w:rsidTr="00EF6187">
        <w:trPr>
          <w:trHeight w:val="315"/>
          <w:jc w:val="center"/>
          <w:ins w:id="64467" w:author="pete jones" w:date="2022-01-04T12:37:00Z"/>
          <w:trPrChange w:id="64468" w:author="pete jones" w:date="2022-01-04T13:03:00Z">
            <w:trPr>
              <w:trHeight w:val="315"/>
              <w:jc w:val="center"/>
            </w:trPr>
          </w:trPrChange>
        </w:trPr>
        <w:tc>
          <w:tcPr>
            <w:tcW w:w="8981" w:type="dxa"/>
            <w:gridSpan w:val="3"/>
            <w:shd w:val="clear" w:color="auto" w:fill="auto"/>
            <w:noWrap/>
            <w:vAlign w:val="bottom"/>
            <w:hideMark/>
            <w:tcPrChange w:id="64469" w:author="pete jones" w:date="2022-01-04T13:03:00Z">
              <w:tcPr>
                <w:tcW w:w="8981"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tcPrChange>
          </w:tcPr>
          <w:p w14:paraId="1DE80E0F" w14:textId="77777777" w:rsidR="00BD0299" w:rsidRPr="00FF6A71" w:rsidRDefault="00BD0299">
            <w:pPr>
              <w:spacing w:before="0" w:after="0" w:line="240" w:lineRule="auto"/>
              <w:jc w:val="center"/>
              <w:rPr>
                <w:ins w:id="64470" w:author="pete jones" w:date="2022-01-04T12:37:00Z"/>
                <w:rFonts w:ascii="Calibri" w:hAnsi="Calibri" w:cs="Calibri"/>
                <w:b/>
                <w:bCs/>
                <w:color w:val="000000"/>
                <w:sz w:val="22"/>
                <w:szCs w:val="22"/>
              </w:rPr>
              <w:pPrChange w:id="64471" w:author="pete jones" w:date="2022-01-04T13:03:00Z">
                <w:pPr>
                  <w:jc w:val="center"/>
                </w:pPr>
              </w:pPrChange>
            </w:pPr>
            <w:ins w:id="64472" w:author="pete jones" w:date="2022-01-04T12:37:00Z">
              <w:r w:rsidRPr="00FF6A71">
                <w:rPr>
                  <w:rFonts w:ascii="Calibri" w:hAnsi="Calibri" w:cs="Calibri"/>
                  <w:b/>
                  <w:bCs/>
                  <w:color w:val="000000"/>
                  <w:sz w:val="22"/>
                  <w:szCs w:val="22"/>
                </w:rPr>
                <w:t>Highest Positive Correlations</w:t>
              </w:r>
            </w:ins>
          </w:p>
        </w:tc>
      </w:tr>
      <w:tr w:rsidR="00BD0299" w:rsidRPr="00FF6A71" w14:paraId="611614D3" w14:textId="77777777" w:rsidTr="00EF6187">
        <w:trPr>
          <w:trHeight w:val="330"/>
          <w:jc w:val="center"/>
          <w:ins w:id="64473" w:author="pete jones" w:date="2022-01-04T12:37:00Z"/>
          <w:trPrChange w:id="64474" w:author="pete jones" w:date="2022-01-04T13:03:00Z">
            <w:trPr>
              <w:trHeight w:val="330"/>
              <w:jc w:val="center"/>
            </w:trPr>
          </w:trPrChange>
        </w:trPr>
        <w:tc>
          <w:tcPr>
            <w:tcW w:w="1124" w:type="dxa"/>
            <w:shd w:val="clear" w:color="auto" w:fill="auto"/>
            <w:noWrap/>
            <w:vAlign w:val="center"/>
            <w:hideMark/>
            <w:tcPrChange w:id="64475" w:author="pete jones" w:date="2022-01-04T13:03:00Z">
              <w:tcPr>
                <w:tcW w:w="1124"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6A51F864" w14:textId="77777777" w:rsidR="00BD0299" w:rsidRPr="00FF6A71" w:rsidRDefault="00BD0299">
            <w:pPr>
              <w:spacing w:before="0" w:after="0" w:line="240" w:lineRule="auto"/>
              <w:jc w:val="center"/>
              <w:rPr>
                <w:ins w:id="64476" w:author="pete jones" w:date="2022-01-04T12:37:00Z"/>
                <w:rFonts w:ascii="Calibri" w:hAnsi="Calibri" w:cs="Calibri"/>
                <w:b/>
                <w:bCs/>
                <w:color w:val="000000"/>
                <w:sz w:val="22"/>
                <w:szCs w:val="22"/>
              </w:rPr>
              <w:pPrChange w:id="64477" w:author="pete jones" w:date="2022-01-04T13:03:00Z">
                <w:pPr>
                  <w:jc w:val="center"/>
                </w:pPr>
              </w:pPrChange>
            </w:pPr>
            <w:ins w:id="64478" w:author="pete jones" w:date="2022-01-04T12:37:00Z">
              <w:r w:rsidRPr="00FF6A71">
                <w:rPr>
                  <w:rFonts w:ascii="Calibri" w:hAnsi="Calibri" w:cs="Calibri"/>
                  <w:b/>
                  <w:bCs/>
                  <w:color w:val="000000"/>
                  <w:sz w:val="22"/>
                  <w:szCs w:val="22"/>
                </w:rPr>
                <w:t>#</w:t>
              </w:r>
            </w:ins>
          </w:p>
        </w:tc>
        <w:tc>
          <w:tcPr>
            <w:tcW w:w="6804" w:type="dxa"/>
            <w:shd w:val="clear" w:color="auto" w:fill="auto"/>
            <w:noWrap/>
            <w:vAlign w:val="bottom"/>
            <w:hideMark/>
            <w:tcPrChange w:id="64479" w:author="pete jones" w:date="2022-01-04T13:03:00Z">
              <w:tcPr>
                <w:tcW w:w="6804" w:type="dxa"/>
                <w:tcBorders>
                  <w:top w:val="single" w:sz="4" w:space="0" w:color="auto"/>
                  <w:left w:val="nil"/>
                  <w:bottom w:val="single" w:sz="8" w:space="0" w:color="auto"/>
                  <w:right w:val="single" w:sz="4" w:space="0" w:color="auto"/>
                </w:tcBorders>
                <w:shd w:val="clear" w:color="auto" w:fill="auto"/>
                <w:noWrap/>
                <w:vAlign w:val="bottom"/>
                <w:hideMark/>
              </w:tcPr>
            </w:tcPrChange>
          </w:tcPr>
          <w:p w14:paraId="65B3125B" w14:textId="77777777" w:rsidR="00BD0299" w:rsidRPr="00FF6A71" w:rsidRDefault="00BD0299">
            <w:pPr>
              <w:spacing w:before="0" w:after="0" w:line="240" w:lineRule="auto"/>
              <w:jc w:val="center"/>
              <w:rPr>
                <w:ins w:id="64480" w:author="pete jones" w:date="2022-01-04T12:37:00Z"/>
                <w:rFonts w:ascii="Calibri" w:hAnsi="Calibri" w:cs="Calibri"/>
                <w:b/>
                <w:bCs/>
                <w:color w:val="000000"/>
                <w:sz w:val="22"/>
                <w:szCs w:val="22"/>
              </w:rPr>
              <w:pPrChange w:id="64481" w:author="pete jones" w:date="2022-01-04T13:03:00Z">
                <w:pPr>
                  <w:jc w:val="center"/>
                </w:pPr>
              </w:pPrChange>
            </w:pPr>
            <w:ins w:id="64482" w:author="pete jones" w:date="2022-01-04T12:37:00Z">
              <w:r w:rsidRPr="00FF6A71">
                <w:rPr>
                  <w:rFonts w:ascii="Calibri" w:hAnsi="Calibri" w:cs="Calibri"/>
                  <w:b/>
                  <w:bCs/>
                  <w:color w:val="000000"/>
                  <w:sz w:val="22"/>
                  <w:szCs w:val="22"/>
                </w:rPr>
                <w:t>Question</w:t>
              </w:r>
            </w:ins>
          </w:p>
        </w:tc>
        <w:tc>
          <w:tcPr>
            <w:tcW w:w="1053" w:type="dxa"/>
            <w:shd w:val="clear" w:color="auto" w:fill="auto"/>
            <w:noWrap/>
            <w:vAlign w:val="center"/>
            <w:hideMark/>
            <w:tcPrChange w:id="64483" w:author="pete jones" w:date="2022-01-04T13:03:00Z">
              <w:tcPr>
                <w:tcW w:w="1053" w:type="dxa"/>
                <w:tcBorders>
                  <w:top w:val="nil"/>
                  <w:left w:val="nil"/>
                  <w:bottom w:val="nil"/>
                  <w:right w:val="single" w:sz="8" w:space="0" w:color="auto"/>
                </w:tcBorders>
                <w:shd w:val="clear" w:color="auto" w:fill="auto"/>
                <w:noWrap/>
                <w:vAlign w:val="center"/>
                <w:hideMark/>
              </w:tcPr>
            </w:tcPrChange>
          </w:tcPr>
          <w:p w14:paraId="21D41AD5" w14:textId="77777777" w:rsidR="00BD0299" w:rsidRPr="00FF6A71" w:rsidRDefault="00BD0299">
            <w:pPr>
              <w:spacing w:before="0" w:after="0" w:line="240" w:lineRule="auto"/>
              <w:jc w:val="center"/>
              <w:rPr>
                <w:ins w:id="64484" w:author="pete jones" w:date="2022-01-04T12:37:00Z"/>
                <w:rFonts w:ascii="Calibri" w:hAnsi="Calibri" w:cs="Calibri"/>
                <w:b/>
                <w:bCs/>
                <w:color w:val="000000"/>
                <w:sz w:val="22"/>
                <w:szCs w:val="22"/>
              </w:rPr>
              <w:pPrChange w:id="64485" w:author="pete jones" w:date="2022-01-04T13:03:00Z">
                <w:pPr>
                  <w:jc w:val="center"/>
                </w:pPr>
              </w:pPrChange>
            </w:pPr>
            <w:ins w:id="64486" w:author="pete jones" w:date="2022-01-04T12:37:00Z">
              <w:r w:rsidRPr="00FF6A71">
                <w:rPr>
                  <w:rFonts w:ascii="Calibri" w:hAnsi="Calibri" w:cs="Calibri"/>
                  <w:b/>
                  <w:bCs/>
                  <w:color w:val="000000"/>
                  <w:sz w:val="22"/>
                  <w:szCs w:val="22"/>
                </w:rPr>
                <w:t>Score</w:t>
              </w:r>
            </w:ins>
          </w:p>
        </w:tc>
      </w:tr>
      <w:tr w:rsidR="00BD0299" w:rsidRPr="00FF6A71" w14:paraId="344CC50C" w14:textId="77777777" w:rsidTr="00EF6187">
        <w:trPr>
          <w:trHeight w:val="315"/>
          <w:jc w:val="center"/>
          <w:ins w:id="64487" w:author="pete jones" w:date="2022-01-04T12:37:00Z"/>
          <w:trPrChange w:id="64488" w:author="pete jones" w:date="2022-01-04T13:03:00Z">
            <w:trPr>
              <w:trHeight w:val="315"/>
              <w:jc w:val="center"/>
            </w:trPr>
          </w:trPrChange>
        </w:trPr>
        <w:tc>
          <w:tcPr>
            <w:tcW w:w="1124" w:type="dxa"/>
            <w:shd w:val="clear" w:color="auto" w:fill="auto"/>
            <w:noWrap/>
            <w:vAlign w:val="center"/>
            <w:hideMark/>
            <w:tcPrChange w:id="64489" w:author="pete jones" w:date="2022-01-04T13:03:00Z">
              <w:tcPr>
                <w:tcW w:w="112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729CC61" w14:textId="77777777" w:rsidR="00BD0299" w:rsidRPr="00FF6A71" w:rsidRDefault="00BD0299">
            <w:pPr>
              <w:spacing w:before="0" w:after="0" w:line="240" w:lineRule="auto"/>
              <w:jc w:val="center"/>
              <w:rPr>
                <w:ins w:id="64490" w:author="pete jones" w:date="2022-01-04T12:37:00Z"/>
                <w:rFonts w:ascii="Calibri" w:hAnsi="Calibri" w:cs="Calibri"/>
                <w:color w:val="000000"/>
                <w:sz w:val="22"/>
                <w:szCs w:val="22"/>
              </w:rPr>
              <w:pPrChange w:id="64491" w:author="pete jones" w:date="2022-01-04T13:03:00Z">
                <w:pPr>
                  <w:jc w:val="center"/>
                </w:pPr>
              </w:pPrChange>
            </w:pPr>
            <w:ins w:id="64492" w:author="pete jones" w:date="2022-01-04T12:37:00Z">
              <w:r w:rsidRPr="00FF6A71">
                <w:rPr>
                  <w:rFonts w:ascii="Calibri" w:hAnsi="Calibri" w:cs="Calibri"/>
                  <w:color w:val="000000"/>
                  <w:sz w:val="22"/>
                  <w:szCs w:val="22"/>
                </w:rPr>
                <w:t>Q4.8</w:t>
              </w:r>
            </w:ins>
          </w:p>
        </w:tc>
        <w:tc>
          <w:tcPr>
            <w:tcW w:w="6804" w:type="dxa"/>
            <w:shd w:val="clear" w:color="auto" w:fill="auto"/>
            <w:vAlign w:val="center"/>
            <w:hideMark/>
            <w:tcPrChange w:id="64493" w:author="pete jones" w:date="2022-01-04T13:03:00Z">
              <w:tcPr>
                <w:tcW w:w="6804" w:type="dxa"/>
                <w:tcBorders>
                  <w:top w:val="nil"/>
                  <w:left w:val="nil"/>
                  <w:bottom w:val="single" w:sz="4" w:space="0" w:color="auto"/>
                  <w:right w:val="single" w:sz="4" w:space="0" w:color="auto"/>
                </w:tcBorders>
                <w:shd w:val="clear" w:color="auto" w:fill="auto"/>
                <w:vAlign w:val="center"/>
                <w:hideMark/>
              </w:tcPr>
            </w:tcPrChange>
          </w:tcPr>
          <w:p w14:paraId="09926408" w14:textId="77777777" w:rsidR="00BD0299" w:rsidRPr="00FF6A71" w:rsidRDefault="00BD0299">
            <w:pPr>
              <w:spacing w:before="0" w:after="0" w:line="240" w:lineRule="auto"/>
              <w:rPr>
                <w:ins w:id="64494" w:author="pete jones" w:date="2022-01-04T12:37:00Z"/>
                <w:rFonts w:ascii="Calibri" w:hAnsi="Calibri" w:cs="Calibri"/>
                <w:color w:val="000000"/>
                <w:sz w:val="22"/>
                <w:szCs w:val="22"/>
              </w:rPr>
              <w:pPrChange w:id="64495" w:author="pete jones" w:date="2022-01-04T13:03:00Z">
                <w:pPr/>
              </w:pPrChange>
            </w:pPr>
            <w:ins w:id="64496" w:author="pete jones" w:date="2022-01-04T12:37:00Z">
              <w:r w:rsidRPr="00FF6A71">
                <w:rPr>
                  <w:rFonts w:ascii="Calibri" w:hAnsi="Calibri" w:cs="Calibri"/>
                  <w:color w:val="000000"/>
                  <w:sz w:val="22"/>
                  <w:szCs w:val="22"/>
                </w:rPr>
                <w:t>Managing Engineering data beyond CAD is essential knowledge for engineers</w:t>
              </w:r>
            </w:ins>
          </w:p>
        </w:tc>
        <w:tc>
          <w:tcPr>
            <w:tcW w:w="1053" w:type="dxa"/>
            <w:vMerge w:val="restart"/>
            <w:shd w:val="clear" w:color="auto" w:fill="auto"/>
            <w:noWrap/>
            <w:vAlign w:val="center"/>
            <w:hideMark/>
            <w:tcPrChange w:id="64497" w:author="pete jones" w:date="2022-01-04T13:03:00Z">
              <w:tcPr>
                <w:tcW w:w="1053" w:type="dxa"/>
                <w:vMerge w:val="restart"/>
                <w:tcBorders>
                  <w:top w:val="single" w:sz="4" w:space="0" w:color="auto"/>
                  <w:left w:val="single" w:sz="4" w:space="0" w:color="auto"/>
                  <w:bottom w:val="single" w:sz="4" w:space="0" w:color="000000"/>
                  <w:right w:val="single" w:sz="8" w:space="0" w:color="auto"/>
                </w:tcBorders>
                <w:shd w:val="clear" w:color="auto" w:fill="auto"/>
                <w:noWrap/>
                <w:vAlign w:val="center"/>
                <w:hideMark/>
              </w:tcPr>
            </w:tcPrChange>
          </w:tcPr>
          <w:p w14:paraId="501442A0" w14:textId="77777777" w:rsidR="00BD0299" w:rsidRPr="00FF6A71" w:rsidRDefault="00BD0299">
            <w:pPr>
              <w:spacing w:before="0" w:after="0" w:line="240" w:lineRule="auto"/>
              <w:jc w:val="center"/>
              <w:rPr>
                <w:ins w:id="64498" w:author="pete jones" w:date="2022-01-04T12:37:00Z"/>
                <w:rFonts w:ascii="Calibri" w:hAnsi="Calibri" w:cs="Calibri"/>
                <w:color w:val="000000"/>
                <w:sz w:val="22"/>
                <w:szCs w:val="22"/>
              </w:rPr>
              <w:pPrChange w:id="64499" w:author="pete jones" w:date="2022-01-04T13:03:00Z">
                <w:pPr>
                  <w:jc w:val="center"/>
                </w:pPr>
              </w:pPrChange>
            </w:pPr>
            <w:ins w:id="64500" w:author="pete jones" w:date="2022-01-04T12:37:00Z">
              <w:r w:rsidRPr="00FF6A71">
                <w:rPr>
                  <w:rFonts w:ascii="Calibri" w:hAnsi="Calibri" w:cs="Calibri"/>
                  <w:color w:val="000000"/>
                  <w:sz w:val="22"/>
                  <w:szCs w:val="22"/>
                </w:rPr>
                <w:t>0.994265</w:t>
              </w:r>
            </w:ins>
          </w:p>
        </w:tc>
      </w:tr>
      <w:tr w:rsidR="00BD0299" w:rsidRPr="00FF6A71" w14:paraId="0782C7D4" w14:textId="77777777" w:rsidTr="00EF6187">
        <w:trPr>
          <w:trHeight w:val="315"/>
          <w:jc w:val="center"/>
          <w:ins w:id="64501" w:author="pete jones" w:date="2022-01-04T12:37:00Z"/>
          <w:trPrChange w:id="64502" w:author="pete jones" w:date="2022-01-04T13:03:00Z">
            <w:trPr>
              <w:trHeight w:val="315"/>
              <w:jc w:val="center"/>
            </w:trPr>
          </w:trPrChange>
        </w:trPr>
        <w:tc>
          <w:tcPr>
            <w:tcW w:w="1124" w:type="dxa"/>
            <w:shd w:val="clear" w:color="auto" w:fill="auto"/>
            <w:noWrap/>
            <w:vAlign w:val="center"/>
            <w:hideMark/>
            <w:tcPrChange w:id="64503" w:author="pete jones" w:date="2022-01-04T13:03:00Z">
              <w:tcPr>
                <w:tcW w:w="112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0303DCC" w14:textId="77777777" w:rsidR="00BD0299" w:rsidRPr="00FF6A71" w:rsidRDefault="00BD0299">
            <w:pPr>
              <w:spacing w:before="0" w:after="0" w:line="240" w:lineRule="auto"/>
              <w:jc w:val="center"/>
              <w:rPr>
                <w:ins w:id="64504" w:author="pete jones" w:date="2022-01-04T12:37:00Z"/>
                <w:rFonts w:ascii="Calibri" w:hAnsi="Calibri" w:cs="Calibri"/>
                <w:color w:val="000000"/>
                <w:sz w:val="22"/>
                <w:szCs w:val="22"/>
              </w:rPr>
              <w:pPrChange w:id="64505" w:author="pete jones" w:date="2022-01-04T13:03:00Z">
                <w:pPr>
                  <w:jc w:val="center"/>
                </w:pPr>
              </w:pPrChange>
            </w:pPr>
            <w:ins w:id="64506" w:author="pete jones" w:date="2022-01-04T12:37:00Z">
              <w:r w:rsidRPr="00FF6A71">
                <w:rPr>
                  <w:rFonts w:ascii="Calibri" w:hAnsi="Calibri" w:cs="Calibri"/>
                  <w:color w:val="000000"/>
                  <w:sz w:val="22"/>
                  <w:szCs w:val="22"/>
                </w:rPr>
                <w:t>Q4.7</w:t>
              </w:r>
            </w:ins>
          </w:p>
        </w:tc>
        <w:tc>
          <w:tcPr>
            <w:tcW w:w="6804" w:type="dxa"/>
            <w:shd w:val="clear" w:color="auto" w:fill="auto"/>
            <w:vAlign w:val="center"/>
            <w:hideMark/>
            <w:tcPrChange w:id="64507" w:author="pete jones" w:date="2022-01-04T13:03:00Z">
              <w:tcPr>
                <w:tcW w:w="6804" w:type="dxa"/>
                <w:tcBorders>
                  <w:top w:val="nil"/>
                  <w:left w:val="nil"/>
                  <w:bottom w:val="single" w:sz="4" w:space="0" w:color="auto"/>
                  <w:right w:val="single" w:sz="4" w:space="0" w:color="auto"/>
                </w:tcBorders>
                <w:shd w:val="clear" w:color="auto" w:fill="auto"/>
                <w:vAlign w:val="center"/>
                <w:hideMark/>
              </w:tcPr>
            </w:tcPrChange>
          </w:tcPr>
          <w:p w14:paraId="55BF65D1" w14:textId="7B24BBA3" w:rsidR="00BD0299" w:rsidRPr="00FF6A71" w:rsidRDefault="00BD0299">
            <w:pPr>
              <w:spacing w:before="0" w:after="0" w:line="240" w:lineRule="auto"/>
              <w:rPr>
                <w:ins w:id="64508" w:author="pete jones" w:date="2022-01-04T12:37:00Z"/>
                <w:rFonts w:ascii="Calibri" w:hAnsi="Calibri" w:cs="Calibri"/>
                <w:color w:val="000000"/>
                <w:sz w:val="22"/>
                <w:szCs w:val="22"/>
              </w:rPr>
              <w:pPrChange w:id="64509" w:author="pete jones" w:date="2022-01-04T13:03:00Z">
                <w:pPr/>
              </w:pPrChange>
            </w:pPr>
            <w:ins w:id="64510" w:author="pete jones" w:date="2022-01-04T12:37:00Z">
              <w:r w:rsidRPr="00FF6A71">
                <w:rPr>
                  <w:rFonts w:ascii="Calibri" w:hAnsi="Calibri" w:cs="Calibri"/>
                  <w:color w:val="000000"/>
                  <w:sz w:val="22"/>
                  <w:szCs w:val="22"/>
                </w:rPr>
                <w:t>The use of visualisation is a key contributor to improv</w:t>
              </w:r>
            </w:ins>
            <w:ins w:id="64511" w:author="pete jones" w:date="2022-03-30T12:26:00Z">
              <w:r w:rsidR="006E7D7D">
                <w:rPr>
                  <w:rFonts w:ascii="Calibri" w:hAnsi="Calibri" w:cs="Calibri"/>
                  <w:color w:val="000000"/>
                  <w:sz w:val="22"/>
                  <w:szCs w:val="22"/>
                </w:rPr>
                <w:t>ing</w:t>
              </w:r>
            </w:ins>
            <w:ins w:id="64512" w:author="pete jones" w:date="2022-01-04T12:37:00Z">
              <w:r w:rsidRPr="00FF6A71">
                <w:rPr>
                  <w:rFonts w:ascii="Calibri" w:hAnsi="Calibri" w:cs="Calibri"/>
                  <w:color w:val="000000"/>
                  <w:sz w:val="22"/>
                  <w:szCs w:val="22"/>
                </w:rPr>
                <w:t xml:space="preserve"> collaboration between multi-discipline teams</w:t>
              </w:r>
            </w:ins>
          </w:p>
        </w:tc>
        <w:tc>
          <w:tcPr>
            <w:tcW w:w="1053" w:type="dxa"/>
            <w:vMerge/>
            <w:vAlign w:val="center"/>
            <w:hideMark/>
            <w:tcPrChange w:id="64513" w:author="pete jones" w:date="2022-01-04T13:03:00Z">
              <w:tcPr>
                <w:tcW w:w="1053" w:type="dxa"/>
                <w:vMerge/>
                <w:tcBorders>
                  <w:top w:val="single" w:sz="4" w:space="0" w:color="auto"/>
                  <w:left w:val="single" w:sz="4" w:space="0" w:color="auto"/>
                  <w:bottom w:val="single" w:sz="4" w:space="0" w:color="000000"/>
                  <w:right w:val="single" w:sz="8" w:space="0" w:color="auto"/>
                </w:tcBorders>
                <w:vAlign w:val="center"/>
                <w:hideMark/>
              </w:tcPr>
            </w:tcPrChange>
          </w:tcPr>
          <w:p w14:paraId="2AB1F14C" w14:textId="77777777" w:rsidR="00BD0299" w:rsidRPr="00FF6A71" w:rsidRDefault="00BD0299">
            <w:pPr>
              <w:spacing w:before="0" w:after="0" w:line="240" w:lineRule="auto"/>
              <w:rPr>
                <w:ins w:id="64514" w:author="pete jones" w:date="2022-01-04T12:37:00Z"/>
                <w:rFonts w:ascii="Calibri" w:hAnsi="Calibri" w:cs="Calibri"/>
                <w:color w:val="000000"/>
                <w:sz w:val="22"/>
                <w:szCs w:val="22"/>
              </w:rPr>
              <w:pPrChange w:id="64515" w:author="pete jones" w:date="2022-01-04T13:03:00Z">
                <w:pPr/>
              </w:pPrChange>
            </w:pPr>
          </w:p>
        </w:tc>
      </w:tr>
      <w:tr w:rsidR="00BD0299" w:rsidRPr="00FF6A71" w14:paraId="497269AC" w14:textId="77777777" w:rsidTr="00EF6187">
        <w:trPr>
          <w:trHeight w:val="315"/>
          <w:jc w:val="center"/>
          <w:ins w:id="64516" w:author="pete jones" w:date="2022-01-04T12:37:00Z"/>
          <w:trPrChange w:id="64517" w:author="pete jones" w:date="2022-01-04T13:03:00Z">
            <w:trPr>
              <w:trHeight w:val="315"/>
              <w:jc w:val="center"/>
            </w:trPr>
          </w:trPrChange>
        </w:trPr>
        <w:tc>
          <w:tcPr>
            <w:tcW w:w="1124" w:type="dxa"/>
            <w:shd w:val="clear" w:color="auto" w:fill="auto"/>
            <w:noWrap/>
            <w:vAlign w:val="center"/>
            <w:hideMark/>
            <w:tcPrChange w:id="64518" w:author="pete jones" w:date="2022-01-04T13:03:00Z">
              <w:tcPr>
                <w:tcW w:w="112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F38D3FA" w14:textId="77777777" w:rsidR="00BD0299" w:rsidRPr="00FF6A71" w:rsidRDefault="00BD0299">
            <w:pPr>
              <w:spacing w:before="0" w:after="0" w:line="240" w:lineRule="auto"/>
              <w:jc w:val="center"/>
              <w:rPr>
                <w:ins w:id="64519" w:author="pete jones" w:date="2022-01-04T12:37:00Z"/>
                <w:rFonts w:ascii="Calibri" w:hAnsi="Calibri" w:cs="Calibri"/>
                <w:color w:val="000000"/>
                <w:sz w:val="22"/>
                <w:szCs w:val="22"/>
              </w:rPr>
              <w:pPrChange w:id="64520" w:author="pete jones" w:date="2022-01-04T13:03:00Z">
                <w:pPr>
                  <w:jc w:val="center"/>
                </w:pPr>
              </w:pPrChange>
            </w:pPr>
            <w:ins w:id="64521" w:author="pete jones" w:date="2022-01-04T12:37:00Z">
              <w:r w:rsidRPr="00FF6A71">
                <w:rPr>
                  <w:rFonts w:ascii="Calibri" w:hAnsi="Calibri" w:cs="Calibri"/>
                  <w:color w:val="000000"/>
                  <w:sz w:val="22"/>
                  <w:szCs w:val="22"/>
                </w:rPr>
                <w:t>Q4.7</w:t>
              </w:r>
            </w:ins>
          </w:p>
        </w:tc>
        <w:tc>
          <w:tcPr>
            <w:tcW w:w="6804" w:type="dxa"/>
            <w:shd w:val="clear" w:color="auto" w:fill="auto"/>
            <w:vAlign w:val="center"/>
            <w:hideMark/>
            <w:tcPrChange w:id="64522" w:author="pete jones" w:date="2022-01-04T13:03:00Z">
              <w:tcPr>
                <w:tcW w:w="6804" w:type="dxa"/>
                <w:tcBorders>
                  <w:top w:val="nil"/>
                  <w:left w:val="nil"/>
                  <w:bottom w:val="single" w:sz="4" w:space="0" w:color="auto"/>
                  <w:right w:val="single" w:sz="4" w:space="0" w:color="auto"/>
                </w:tcBorders>
                <w:shd w:val="clear" w:color="auto" w:fill="auto"/>
                <w:vAlign w:val="center"/>
                <w:hideMark/>
              </w:tcPr>
            </w:tcPrChange>
          </w:tcPr>
          <w:p w14:paraId="0228EDFF" w14:textId="5822A50C" w:rsidR="00BD0299" w:rsidRPr="00FF6A71" w:rsidRDefault="00BD0299">
            <w:pPr>
              <w:spacing w:before="0" w:after="0" w:line="240" w:lineRule="auto"/>
              <w:rPr>
                <w:ins w:id="64523" w:author="pete jones" w:date="2022-01-04T12:37:00Z"/>
                <w:rFonts w:ascii="Calibri" w:hAnsi="Calibri" w:cs="Calibri"/>
                <w:color w:val="000000"/>
                <w:sz w:val="22"/>
                <w:szCs w:val="22"/>
              </w:rPr>
              <w:pPrChange w:id="64524" w:author="pete jones" w:date="2022-01-04T13:03:00Z">
                <w:pPr/>
              </w:pPrChange>
            </w:pPr>
            <w:ins w:id="64525" w:author="pete jones" w:date="2022-01-04T12:37:00Z">
              <w:r w:rsidRPr="00FF6A71">
                <w:rPr>
                  <w:rFonts w:ascii="Calibri" w:hAnsi="Calibri" w:cs="Calibri"/>
                  <w:color w:val="000000"/>
                  <w:sz w:val="22"/>
                  <w:szCs w:val="22"/>
                </w:rPr>
                <w:t>The use of visualisation is a key contributor to improv</w:t>
              </w:r>
            </w:ins>
            <w:ins w:id="64526" w:author="pete jones" w:date="2022-03-30T12:26:00Z">
              <w:r w:rsidR="006E7D7D">
                <w:rPr>
                  <w:rFonts w:ascii="Calibri" w:hAnsi="Calibri" w:cs="Calibri"/>
                  <w:color w:val="000000"/>
                  <w:sz w:val="22"/>
                  <w:szCs w:val="22"/>
                </w:rPr>
                <w:t>ing</w:t>
              </w:r>
            </w:ins>
            <w:ins w:id="64527" w:author="pete jones" w:date="2022-01-04T12:37:00Z">
              <w:r w:rsidRPr="00FF6A71">
                <w:rPr>
                  <w:rFonts w:ascii="Calibri" w:hAnsi="Calibri" w:cs="Calibri"/>
                  <w:color w:val="000000"/>
                  <w:sz w:val="22"/>
                  <w:szCs w:val="22"/>
                </w:rPr>
                <w:t xml:space="preserve"> collaboration between multi-discipline teams</w:t>
              </w:r>
            </w:ins>
          </w:p>
        </w:tc>
        <w:tc>
          <w:tcPr>
            <w:tcW w:w="1053" w:type="dxa"/>
            <w:vMerge w:val="restart"/>
            <w:shd w:val="clear" w:color="auto" w:fill="auto"/>
            <w:noWrap/>
            <w:vAlign w:val="center"/>
            <w:hideMark/>
            <w:tcPrChange w:id="64528" w:author="pete jones" w:date="2022-01-04T13:03:00Z">
              <w:tcPr>
                <w:tcW w:w="1053" w:type="dxa"/>
                <w:vMerge w:val="restart"/>
                <w:tcBorders>
                  <w:top w:val="nil"/>
                  <w:left w:val="single" w:sz="4" w:space="0" w:color="auto"/>
                  <w:bottom w:val="single" w:sz="4" w:space="0" w:color="000000"/>
                  <w:right w:val="single" w:sz="8" w:space="0" w:color="auto"/>
                </w:tcBorders>
                <w:shd w:val="clear" w:color="auto" w:fill="auto"/>
                <w:noWrap/>
                <w:vAlign w:val="center"/>
                <w:hideMark/>
              </w:tcPr>
            </w:tcPrChange>
          </w:tcPr>
          <w:p w14:paraId="773F10BF" w14:textId="77777777" w:rsidR="00BD0299" w:rsidRPr="00FF6A71" w:rsidRDefault="00BD0299">
            <w:pPr>
              <w:spacing w:before="0" w:after="0" w:line="240" w:lineRule="auto"/>
              <w:jc w:val="center"/>
              <w:rPr>
                <w:ins w:id="64529" w:author="pete jones" w:date="2022-01-04T12:37:00Z"/>
                <w:rFonts w:ascii="Calibri" w:hAnsi="Calibri" w:cs="Calibri"/>
                <w:color w:val="000000"/>
                <w:sz w:val="22"/>
                <w:szCs w:val="22"/>
              </w:rPr>
              <w:pPrChange w:id="64530" w:author="pete jones" w:date="2022-01-04T13:03:00Z">
                <w:pPr>
                  <w:jc w:val="center"/>
                </w:pPr>
              </w:pPrChange>
            </w:pPr>
            <w:ins w:id="64531" w:author="pete jones" w:date="2022-01-04T12:37:00Z">
              <w:r w:rsidRPr="00FF6A71">
                <w:rPr>
                  <w:rFonts w:ascii="Calibri" w:hAnsi="Calibri" w:cs="Calibri"/>
                  <w:color w:val="000000"/>
                  <w:sz w:val="22"/>
                  <w:szCs w:val="22"/>
                </w:rPr>
                <w:t>0.97503</w:t>
              </w:r>
            </w:ins>
          </w:p>
        </w:tc>
      </w:tr>
      <w:tr w:rsidR="00BD0299" w:rsidRPr="00FF6A71" w14:paraId="74353246" w14:textId="77777777" w:rsidTr="00EF6187">
        <w:trPr>
          <w:trHeight w:val="300"/>
          <w:jc w:val="center"/>
          <w:ins w:id="64532" w:author="pete jones" w:date="2022-01-04T12:37:00Z"/>
          <w:trPrChange w:id="64533" w:author="pete jones" w:date="2022-01-04T13:03:00Z">
            <w:trPr>
              <w:trHeight w:val="300"/>
              <w:jc w:val="center"/>
            </w:trPr>
          </w:trPrChange>
        </w:trPr>
        <w:tc>
          <w:tcPr>
            <w:tcW w:w="1124" w:type="dxa"/>
            <w:shd w:val="clear" w:color="auto" w:fill="auto"/>
            <w:noWrap/>
            <w:vAlign w:val="center"/>
            <w:hideMark/>
            <w:tcPrChange w:id="64534" w:author="pete jones" w:date="2022-01-04T13:03:00Z">
              <w:tcPr>
                <w:tcW w:w="112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54CC6D2" w14:textId="77777777" w:rsidR="00BD0299" w:rsidRPr="00FF6A71" w:rsidRDefault="00BD0299">
            <w:pPr>
              <w:spacing w:before="0" w:after="0" w:line="240" w:lineRule="auto"/>
              <w:jc w:val="center"/>
              <w:rPr>
                <w:ins w:id="64535" w:author="pete jones" w:date="2022-01-04T12:37:00Z"/>
                <w:rFonts w:ascii="Calibri" w:hAnsi="Calibri" w:cs="Calibri"/>
                <w:color w:val="000000"/>
                <w:sz w:val="22"/>
                <w:szCs w:val="22"/>
              </w:rPr>
              <w:pPrChange w:id="64536" w:author="pete jones" w:date="2022-01-04T13:03:00Z">
                <w:pPr>
                  <w:jc w:val="center"/>
                </w:pPr>
              </w:pPrChange>
            </w:pPr>
            <w:ins w:id="64537" w:author="pete jones" w:date="2022-01-04T12:37:00Z">
              <w:r w:rsidRPr="00FF6A71">
                <w:rPr>
                  <w:rFonts w:ascii="Calibri" w:hAnsi="Calibri" w:cs="Calibri"/>
                  <w:color w:val="000000"/>
                  <w:sz w:val="22"/>
                  <w:szCs w:val="22"/>
                </w:rPr>
                <w:t>Q4.5</w:t>
              </w:r>
            </w:ins>
          </w:p>
        </w:tc>
        <w:tc>
          <w:tcPr>
            <w:tcW w:w="6804" w:type="dxa"/>
            <w:shd w:val="clear" w:color="auto" w:fill="auto"/>
            <w:vAlign w:val="center"/>
            <w:hideMark/>
            <w:tcPrChange w:id="64538" w:author="pete jones" w:date="2022-01-04T13:03:00Z">
              <w:tcPr>
                <w:tcW w:w="6804" w:type="dxa"/>
                <w:tcBorders>
                  <w:top w:val="nil"/>
                  <w:left w:val="nil"/>
                  <w:bottom w:val="single" w:sz="4" w:space="0" w:color="auto"/>
                  <w:right w:val="single" w:sz="4" w:space="0" w:color="auto"/>
                </w:tcBorders>
                <w:shd w:val="clear" w:color="auto" w:fill="auto"/>
                <w:vAlign w:val="center"/>
                <w:hideMark/>
              </w:tcPr>
            </w:tcPrChange>
          </w:tcPr>
          <w:p w14:paraId="2D74503D" w14:textId="77777777" w:rsidR="00BD0299" w:rsidRPr="00FF6A71" w:rsidRDefault="00BD0299">
            <w:pPr>
              <w:spacing w:before="0" w:after="0" w:line="240" w:lineRule="auto"/>
              <w:rPr>
                <w:ins w:id="64539" w:author="pete jones" w:date="2022-01-04T12:37:00Z"/>
                <w:rFonts w:ascii="Calibri" w:hAnsi="Calibri" w:cs="Calibri"/>
                <w:color w:val="000000"/>
                <w:sz w:val="22"/>
                <w:szCs w:val="22"/>
              </w:rPr>
              <w:pPrChange w:id="64540" w:author="pete jones" w:date="2022-01-04T13:03:00Z">
                <w:pPr/>
              </w:pPrChange>
            </w:pPr>
            <w:ins w:id="64541" w:author="pete jones" w:date="2022-01-04T12:37:00Z">
              <w:r w:rsidRPr="00FF6A71">
                <w:rPr>
                  <w:rFonts w:ascii="Calibri" w:hAnsi="Calibri" w:cs="Calibri"/>
                  <w:color w:val="000000"/>
                  <w:sz w:val="22"/>
                  <w:szCs w:val="22"/>
                </w:rPr>
                <w:t>Generative design, optimisation, FEA and simulation tools should be integrated throughout the design cycle</w:t>
              </w:r>
            </w:ins>
          </w:p>
        </w:tc>
        <w:tc>
          <w:tcPr>
            <w:tcW w:w="1053" w:type="dxa"/>
            <w:vMerge/>
            <w:vAlign w:val="center"/>
            <w:hideMark/>
            <w:tcPrChange w:id="64542" w:author="pete jones" w:date="2022-01-04T13:03:00Z">
              <w:tcPr>
                <w:tcW w:w="1053" w:type="dxa"/>
                <w:vMerge/>
                <w:tcBorders>
                  <w:top w:val="nil"/>
                  <w:left w:val="single" w:sz="4" w:space="0" w:color="auto"/>
                  <w:bottom w:val="single" w:sz="4" w:space="0" w:color="000000"/>
                  <w:right w:val="single" w:sz="8" w:space="0" w:color="auto"/>
                </w:tcBorders>
                <w:vAlign w:val="center"/>
                <w:hideMark/>
              </w:tcPr>
            </w:tcPrChange>
          </w:tcPr>
          <w:p w14:paraId="623707DA" w14:textId="77777777" w:rsidR="00BD0299" w:rsidRPr="00FF6A71" w:rsidRDefault="00BD0299">
            <w:pPr>
              <w:spacing w:before="0" w:after="0" w:line="240" w:lineRule="auto"/>
              <w:rPr>
                <w:ins w:id="64543" w:author="pete jones" w:date="2022-01-04T12:37:00Z"/>
                <w:rFonts w:ascii="Calibri" w:hAnsi="Calibri" w:cs="Calibri"/>
                <w:color w:val="000000"/>
                <w:sz w:val="22"/>
                <w:szCs w:val="22"/>
              </w:rPr>
              <w:pPrChange w:id="64544" w:author="pete jones" w:date="2022-01-04T13:03:00Z">
                <w:pPr/>
              </w:pPrChange>
            </w:pPr>
          </w:p>
        </w:tc>
      </w:tr>
      <w:tr w:rsidR="00BD0299" w:rsidRPr="00FF6A71" w14:paraId="7A20E690" w14:textId="77777777" w:rsidTr="00EF6187">
        <w:trPr>
          <w:trHeight w:val="300"/>
          <w:jc w:val="center"/>
          <w:ins w:id="64545" w:author="pete jones" w:date="2022-01-04T12:37:00Z"/>
          <w:trPrChange w:id="64546" w:author="pete jones" w:date="2022-01-04T13:03:00Z">
            <w:trPr>
              <w:trHeight w:val="300"/>
              <w:jc w:val="center"/>
            </w:trPr>
          </w:trPrChange>
        </w:trPr>
        <w:tc>
          <w:tcPr>
            <w:tcW w:w="1124" w:type="dxa"/>
            <w:shd w:val="clear" w:color="auto" w:fill="auto"/>
            <w:noWrap/>
            <w:vAlign w:val="center"/>
            <w:hideMark/>
            <w:tcPrChange w:id="64547" w:author="pete jones" w:date="2022-01-04T13:03:00Z">
              <w:tcPr>
                <w:tcW w:w="112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7D69FD7" w14:textId="77777777" w:rsidR="00BD0299" w:rsidRPr="00FF6A71" w:rsidRDefault="00BD0299">
            <w:pPr>
              <w:spacing w:before="0" w:after="0" w:line="240" w:lineRule="auto"/>
              <w:jc w:val="center"/>
              <w:rPr>
                <w:ins w:id="64548" w:author="pete jones" w:date="2022-01-04T12:37:00Z"/>
                <w:rFonts w:ascii="Calibri" w:hAnsi="Calibri" w:cs="Calibri"/>
                <w:color w:val="000000"/>
                <w:sz w:val="22"/>
                <w:szCs w:val="22"/>
              </w:rPr>
              <w:pPrChange w:id="64549" w:author="pete jones" w:date="2022-01-04T13:03:00Z">
                <w:pPr>
                  <w:jc w:val="center"/>
                </w:pPr>
              </w:pPrChange>
            </w:pPr>
            <w:ins w:id="64550" w:author="pete jones" w:date="2022-01-04T12:37:00Z">
              <w:r w:rsidRPr="00FF6A71">
                <w:rPr>
                  <w:rFonts w:ascii="Calibri" w:hAnsi="Calibri" w:cs="Calibri"/>
                  <w:color w:val="000000"/>
                  <w:sz w:val="22"/>
                  <w:szCs w:val="22"/>
                </w:rPr>
                <w:t>Q4.8</w:t>
              </w:r>
            </w:ins>
          </w:p>
        </w:tc>
        <w:tc>
          <w:tcPr>
            <w:tcW w:w="6804" w:type="dxa"/>
            <w:shd w:val="clear" w:color="auto" w:fill="auto"/>
            <w:vAlign w:val="center"/>
            <w:hideMark/>
            <w:tcPrChange w:id="64551" w:author="pete jones" w:date="2022-01-04T13:03:00Z">
              <w:tcPr>
                <w:tcW w:w="6804" w:type="dxa"/>
                <w:tcBorders>
                  <w:top w:val="nil"/>
                  <w:left w:val="nil"/>
                  <w:bottom w:val="single" w:sz="4" w:space="0" w:color="auto"/>
                  <w:right w:val="single" w:sz="4" w:space="0" w:color="auto"/>
                </w:tcBorders>
                <w:shd w:val="clear" w:color="auto" w:fill="auto"/>
                <w:vAlign w:val="center"/>
                <w:hideMark/>
              </w:tcPr>
            </w:tcPrChange>
          </w:tcPr>
          <w:p w14:paraId="3FBED10C" w14:textId="77777777" w:rsidR="00BD0299" w:rsidRPr="00FF6A71" w:rsidRDefault="00BD0299">
            <w:pPr>
              <w:spacing w:before="0" w:after="0" w:line="240" w:lineRule="auto"/>
              <w:rPr>
                <w:ins w:id="64552" w:author="pete jones" w:date="2022-01-04T12:37:00Z"/>
                <w:rFonts w:ascii="Calibri" w:hAnsi="Calibri" w:cs="Calibri"/>
                <w:color w:val="000000"/>
                <w:sz w:val="22"/>
                <w:szCs w:val="22"/>
              </w:rPr>
              <w:pPrChange w:id="64553" w:author="pete jones" w:date="2022-01-04T13:03:00Z">
                <w:pPr/>
              </w:pPrChange>
            </w:pPr>
            <w:ins w:id="64554" w:author="pete jones" w:date="2022-01-04T12:37:00Z">
              <w:r w:rsidRPr="00FF6A71">
                <w:rPr>
                  <w:rFonts w:ascii="Calibri" w:hAnsi="Calibri" w:cs="Calibri"/>
                  <w:color w:val="000000"/>
                  <w:sz w:val="22"/>
                  <w:szCs w:val="22"/>
                </w:rPr>
                <w:t>Managing Engineering data beyond CAD is essential knowledge for engineers</w:t>
              </w:r>
            </w:ins>
          </w:p>
        </w:tc>
        <w:tc>
          <w:tcPr>
            <w:tcW w:w="1053" w:type="dxa"/>
            <w:vMerge w:val="restart"/>
            <w:shd w:val="clear" w:color="auto" w:fill="auto"/>
            <w:noWrap/>
            <w:vAlign w:val="center"/>
            <w:hideMark/>
            <w:tcPrChange w:id="64555" w:author="pete jones" w:date="2022-01-04T13:03:00Z">
              <w:tcPr>
                <w:tcW w:w="1053" w:type="dxa"/>
                <w:vMerge w:val="restart"/>
                <w:tcBorders>
                  <w:top w:val="nil"/>
                  <w:left w:val="single" w:sz="4" w:space="0" w:color="auto"/>
                  <w:bottom w:val="single" w:sz="4" w:space="0" w:color="auto"/>
                  <w:right w:val="single" w:sz="8" w:space="0" w:color="auto"/>
                </w:tcBorders>
                <w:shd w:val="clear" w:color="auto" w:fill="auto"/>
                <w:noWrap/>
                <w:vAlign w:val="center"/>
                <w:hideMark/>
              </w:tcPr>
            </w:tcPrChange>
          </w:tcPr>
          <w:p w14:paraId="1666A050" w14:textId="77777777" w:rsidR="00BD0299" w:rsidRPr="00FF6A71" w:rsidRDefault="00BD0299">
            <w:pPr>
              <w:spacing w:before="0" w:after="0" w:line="240" w:lineRule="auto"/>
              <w:jc w:val="center"/>
              <w:rPr>
                <w:ins w:id="64556" w:author="pete jones" w:date="2022-01-04T12:37:00Z"/>
                <w:rFonts w:ascii="Calibri" w:hAnsi="Calibri" w:cs="Calibri"/>
                <w:color w:val="000000"/>
                <w:sz w:val="22"/>
                <w:szCs w:val="22"/>
              </w:rPr>
              <w:pPrChange w:id="64557" w:author="pete jones" w:date="2022-01-04T13:03:00Z">
                <w:pPr>
                  <w:jc w:val="center"/>
                </w:pPr>
              </w:pPrChange>
            </w:pPr>
            <w:ins w:id="64558" w:author="pete jones" w:date="2022-01-04T12:37:00Z">
              <w:r w:rsidRPr="00FF6A71">
                <w:rPr>
                  <w:rFonts w:ascii="Calibri" w:hAnsi="Calibri" w:cs="Calibri"/>
                  <w:color w:val="000000"/>
                  <w:sz w:val="22"/>
                  <w:szCs w:val="22"/>
                </w:rPr>
                <w:t>0.966353</w:t>
              </w:r>
            </w:ins>
          </w:p>
        </w:tc>
      </w:tr>
      <w:tr w:rsidR="00BD0299" w:rsidRPr="00FF6A71" w14:paraId="6BFD6BD8" w14:textId="77777777" w:rsidTr="00EF6187">
        <w:trPr>
          <w:trHeight w:val="300"/>
          <w:jc w:val="center"/>
          <w:ins w:id="64559" w:author="pete jones" w:date="2022-01-04T12:37:00Z"/>
          <w:trPrChange w:id="64560" w:author="pete jones" w:date="2022-01-04T13:03:00Z">
            <w:trPr>
              <w:trHeight w:val="300"/>
              <w:jc w:val="center"/>
            </w:trPr>
          </w:trPrChange>
        </w:trPr>
        <w:tc>
          <w:tcPr>
            <w:tcW w:w="1124" w:type="dxa"/>
            <w:shd w:val="clear" w:color="auto" w:fill="auto"/>
            <w:noWrap/>
            <w:vAlign w:val="center"/>
            <w:hideMark/>
            <w:tcPrChange w:id="64561" w:author="pete jones" w:date="2022-01-04T13:03:00Z">
              <w:tcPr>
                <w:tcW w:w="1124"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B3A29C8" w14:textId="77777777" w:rsidR="00BD0299" w:rsidRPr="00FF6A71" w:rsidRDefault="00BD0299">
            <w:pPr>
              <w:spacing w:before="0" w:after="0" w:line="240" w:lineRule="auto"/>
              <w:jc w:val="center"/>
              <w:rPr>
                <w:ins w:id="64562" w:author="pete jones" w:date="2022-01-04T12:37:00Z"/>
                <w:rFonts w:ascii="Calibri" w:hAnsi="Calibri" w:cs="Calibri"/>
                <w:color w:val="000000"/>
                <w:sz w:val="22"/>
                <w:szCs w:val="22"/>
              </w:rPr>
              <w:pPrChange w:id="64563" w:author="pete jones" w:date="2022-01-04T13:03:00Z">
                <w:pPr>
                  <w:jc w:val="center"/>
                </w:pPr>
              </w:pPrChange>
            </w:pPr>
            <w:ins w:id="64564" w:author="pete jones" w:date="2022-01-04T12:37:00Z">
              <w:r w:rsidRPr="00FF6A71">
                <w:rPr>
                  <w:rFonts w:ascii="Calibri" w:hAnsi="Calibri" w:cs="Calibri"/>
                  <w:color w:val="000000"/>
                  <w:sz w:val="22"/>
                  <w:szCs w:val="22"/>
                </w:rPr>
                <w:t>Q4.5</w:t>
              </w:r>
            </w:ins>
          </w:p>
        </w:tc>
        <w:tc>
          <w:tcPr>
            <w:tcW w:w="6804" w:type="dxa"/>
            <w:shd w:val="clear" w:color="auto" w:fill="auto"/>
            <w:vAlign w:val="center"/>
            <w:hideMark/>
            <w:tcPrChange w:id="64565" w:author="pete jones" w:date="2022-01-04T13:03:00Z">
              <w:tcPr>
                <w:tcW w:w="6804" w:type="dxa"/>
                <w:tcBorders>
                  <w:top w:val="nil"/>
                  <w:left w:val="nil"/>
                  <w:bottom w:val="single" w:sz="4" w:space="0" w:color="auto"/>
                  <w:right w:val="single" w:sz="4" w:space="0" w:color="auto"/>
                </w:tcBorders>
                <w:shd w:val="clear" w:color="auto" w:fill="auto"/>
                <w:vAlign w:val="center"/>
                <w:hideMark/>
              </w:tcPr>
            </w:tcPrChange>
          </w:tcPr>
          <w:p w14:paraId="6161C714" w14:textId="77777777" w:rsidR="00BD0299" w:rsidRPr="00FF6A71" w:rsidRDefault="00BD0299">
            <w:pPr>
              <w:spacing w:before="0" w:after="0" w:line="240" w:lineRule="auto"/>
              <w:rPr>
                <w:ins w:id="64566" w:author="pete jones" w:date="2022-01-04T12:37:00Z"/>
                <w:rFonts w:ascii="Calibri" w:hAnsi="Calibri" w:cs="Calibri"/>
                <w:color w:val="000000"/>
                <w:sz w:val="22"/>
                <w:szCs w:val="22"/>
              </w:rPr>
              <w:pPrChange w:id="64567" w:author="pete jones" w:date="2022-01-04T13:03:00Z">
                <w:pPr/>
              </w:pPrChange>
            </w:pPr>
            <w:ins w:id="64568" w:author="pete jones" w:date="2022-01-04T12:37:00Z">
              <w:r w:rsidRPr="00FF6A71">
                <w:rPr>
                  <w:rFonts w:ascii="Calibri" w:hAnsi="Calibri" w:cs="Calibri"/>
                  <w:color w:val="000000"/>
                  <w:sz w:val="22"/>
                  <w:szCs w:val="22"/>
                </w:rPr>
                <w:t>Generative design, optimisation, FEA and simulation tools should be integrated throughout the design cycle</w:t>
              </w:r>
            </w:ins>
          </w:p>
        </w:tc>
        <w:tc>
          <w:tcPr>
            <w:tcW w:w="1053" w:type="dxa"/>
            <w:vMerge/>
            <w:vAlign w:val="center"/>
            <w:hideMark/>
            <w:tcPrChange w:id="64569" w:author="pete jones" w:date="2022-01-04T13:03:00Z">
              <w:tcPr>
                <w:tcW w:w="1053" w:type="dxa"/>
                <w:vMerge/>
                <w:tcBorders>
                  <w:top w:val="nil"/>
                  <w:left w:val="single" w:sz="4" w:space="0" w:color="auto"/>
                  <w:bottom w:val="single" w:sz="4" w:space="0" w:color="auto"/>
                  <w:right w:val="single" w:sz="8" w:space="0" w:color="auto"/>
                </w:tcBorders>
                <w:vAlign w:val="center"/>
                <w:hideMark/>
              </w:tcPr>
            </w:tcPrChange>
          </w:tcPr>
          <w:p w14:paraId="7F1F39E8" w14:textId="77777777" w:rsidR="00BD0299" w:rsidRPr="00FF6A71" w:rsidRDefault="00BD0299">
            <w:pPr>
              <w:spacing w:before="0" w:after="0" w:line="240" w:lineRule="auto"/>
              <w:rPr>
                <w:ins w:id="64570" w:author="pete jones" w:date="2022-01-04T12:37:00Z"/>
                <w:rFonts w:ascii="Calibri" w:hAnsi="Calibri" w:cs="Calibri"/>
                <w:color w:val="000000"/>
                <w:sz w:val="22"/>
                <w:szCs w:val="22"/>
              </w:rPr>
              <w:pPrChange w:id="64571" w:author="pete jones" w:date="2022-01-04T13:03:00Z">
                <w:pPr/>
              </w:pPrChange>
            </w:pPr>
          </w:p>
        </w:tc>
      </w:tr>
      <w:tr w:rsidR="00BD0299" w:rsidRPr="00FF6A71" w14:paraId="6C011313" w14:textId="77777777" w:rsidTr="00EF6187">
        <w:trPr>
          <w:trHeight w:val="315"/>
          <w:jc w:val="center"/>
          <w:ins w:id="64572" w:author="pete jones" w:date="2022-01-04T12:37:00Z"/>
          <w:trPrChange w:id="64573" w:author="pete jones" w:date="2022-01-04T13:03:00Z">
            <w:trPr>
              <w:trHeight w:val="315"/>
              <w:jc w:val="center"/>
            </w:trPr>
          </w:trPrChange>
        </w:trPr>
        <w:tc>
          <w:tcPr>
            <w:tcW w:w="8981" w:type="dxa"/>
            <w:gridSpan w:val="3"/>
            <w:shd w:val="clear" w:color="auto" w:fill="auto"/>
            <w:noWrap/>
            <w:tcPrChange w:id="64574" w:author="pete jones" w:date="2022-01-04T13:03:00Z">
              <w:tcPr>
                <w:tcW w:w="8981" w:type="dxa"/>
                <w:gridSpan w:val="3"/>
                <w:tcBorders>
                  <w:top w:val="nil"/>
                  <w:left w:val="single" w:sz="8" w:space="0" w:color="auto"/>
                  <w:bottom w:val="single" w:sz="8" w:space="0" w:color="auto"/>
                  <w:right w:val="single" w:sz="8" w:space="0" w:color="auto"/>
                </w:tcBorders>
                <w:shd w:val="clear" w:color="auto" w:fill="auto"/>
                <w:noWrap/>
              </w:tcPr>
            </w:tcPrChange>
          </w:tcPr>
          <w:p w14:paraId="741F3354" w14:textId="77777777" w:rsidR="00BD0299" w:rsidRPr="00FF6A71" w:rsidRDefault="00BD0299">
            <w:pPr>
              <w:spacing w:before="0" w:after="0" w:line="240" w:lineRule="auto"/>
              <w:rPr>
                <w:ins w:id="64575" w:author="pete jones" w:date="2022-01-04T12:37:00Z"/>
                <w:rFonts w:ascii="Calibri" w:hAnsi="Calibri" w:cs="Calibri"/>
                <w:color w:val="000000"/>
                <w:sz w:val="22"/>
                <w:szCs w:val="22"/>
              </w:rPr>
              <w:pPrChange w:id="64576" w:author="pete jones" w:date="2022-01-04T13:03:00Z">
                <w:pPr/>
              </w:pPrChange>
            </w:pPr>
          </w:p>
        </w:tc>
      </w:tr>
    </w:tbl>
    <w:p w14:paraId="0045BFF6" w14:textId="77777777" w:rsidR="00BD0299" w:rsidRPr="00FF6A71" w:rsidRDefault="00BD0299" w:rsidP="00BD0299">
      <w:pPr>
        <w:jc w:val="center"/>
        <w:rPr>
          <w:ins w:id="64577" w:author="pete jones" w:date="2022-01-04T12:37:00Z"/>
          <w:b/>
          <w:bCs/>
          <w:i/>
          <w:iCs/>
          <w:sz w:val="28"/>
          <w:szCs w:val="28"/>
        </w:rPr>
      </w:pPr>
      <w:ins w:id="64578" w:author="pete jones" w:date="2022-01-04T12:37:00Z">
        <w:r w:rsidRPr="00FF6A71">
          <w:br w:type="page"/>
        </w:r>
      </w:ins>
    </w:p>
    <w:p w14:paraId="0EE1DDD1" w14:textId="77777777" w:rsidR="00BD0299" w:rsidRPr="00312F59" w:rsidRDefault="00BD0299">
      <w:pPr>
        <w:pStyle w:val="Heading3"/>
        <w:rPr>
          <w:ins w:id="64579" w:author="pete jones" w:date="2022-01-04T12:37:00Z"/>
        </w:rPr>
        <w:pPrChange w:id="64580" w:author="pete jones" w:date="2022-03-16T17:54:00Z">
          <w:pPr>
            <w:pStyle w:val="Heading2"/>
            <w:keepNext w:val="0"/>
          </w:pPr>
        </w:pPrChange>
      </w:pPr>
      <w:bookmarkStart w:id="64581" w:name="_Toc99969906"/>
      <w:ins w:id="64582" w:author="pete jones" w:date="2022-01-04T12:37:00Z">
        <w:r w:rsidRPr="00C15005">
          <w:lastRenderedPageBreak/>
          <w:t>Q6.1 Section 5 – The future of Engineering curricula in Higher Education</w:t>
        </w:r>
        <w:bookmarkEnd w:id="64581"/>
      </w:ins>
    </w:p>
    <w:p w14:paraId="0A075D2B" w14:textId="77777777" w:rsidR="00BD0299" w:rsidRPr="00FF6A71" w:rsidRDefault="00BD0299" w:rsidP="00BD0299">
      <w:pPr>
        <w:rPr>
          <w:ins w:id="64583" w:author="pete jones" w:date="2022-01-04T12:37:00Z"/>
        </w:rPr>
      </w:pPr>
      <w:ins w:id="64584" w:author="pete jones" w:date="2022-01-04T12:37:00Z">
        <w:r w:rsidRPr="00FF6A71">
          <w:t>Response from N=14</w:t>
        </w:r>
      </w:ins>
    </w:p>
    <w:p w14:paraId="7AA2D267" w14:textId="77777777" w:rsidR="00BD0299" w:rsidRPr="00FF6A71" w:rsidRDefault="00BD0299" w:rsidP="00BD0299">
      <w:pPr>
        <w:rPr>
          <w:ins w:id="64585" w:author="pete jones" w:date="2022-01-04T12:37:00Z"/>
        </w:rPr>
      </w:pPr>
      <w:ins w:id="64586" w:author="pete jones" w:date="2022-01-04T12:37:00Z">
        <w:r w:rsidRPr="00FF6A71">
          <w:t>Q6.2 PLM Studies should be integrated throughout university engineering course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4110D98F" w14:textId="77777777" w:rsidTr="00015922">
        <w:trPr>
          <w:trHeight w:val="300"/>
          <w:jc w:val="center"/>
          <w:ins w:id="64587" w:author="pete jones" w:date="2022-01-04T12:37:00Z"/>
        </w:trPr>
        <w:tc>
          <w:tcPr>
            <w:tcW w:w="814" w:type="dxa"/>
            <w:shd w:val="clear" w:color="auto" w:fill="E7E6E6" w:themeFill="background2"/>
            <w:vAlign w:val="center"/>
          </w:tcPr>
          <w:p w14:paraId="536EC41C" w14:textId="77777777" w:rsidR="00BD0299" w:rsidRPr="00FF6A71" w:rsidRDefault="00BD0299">
            <w:pPr>
              <w:spacing w:before="0" w:after="0" w:line="240" w:lineRule="auto"/>
              <w:jc w:val="center"/>
              <w:rPr>
                <w:ins w:id="64588" w:author="pete jones" w:date="2022-01-04T12:37:00Z"/>
                <w:rFonts w:eastAsiaTheme="minorEastAsia" w:cstheme="minorHAnsi"/>
                <w:b/>
                <w:bCs/>
              </w:rPr>
              <w:pPrChange w:id="64589" w:author="pete jones" w:date="2022-01-04T13:04:00Z">
                <w:pPr>
                  <w:jc w:val="center"/>
                </w:pPr>
              </w:pPrChange>
            </w:pPr>
            <w:ins w:id="64590"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B664867" w14:textId="77777777" w:rsidR="00BD0299" w:rsidRPr="00FF6A71" w:rsidRDefault="00BD0299">
            <w:pPr>
              <w:spacing w:before="0" w:after="0" w:line="240" w:lineRule="auto"/>
              <w:jc w:val="center"/>
              <w:rPr>
                <w:ins w:id="64591" w:author="pete jones" w:date="2022-01-04T12:37:00Z"/>
                <w:rFonts w:eastAsiaTheme="minorEastAsia" w:cstheme="minorHAnsi"/>
                <w:b/>
                <w:bCs/>
              </w:rPr>
              <w:pPrChange w:id="64592" w:author="pete jones" w:date="2022-01-04T13:04:00Z">
                <w:pPr>
                  <w:jc w:val="center"/>
                </w:pPr>
              </w:pPrChange>
            </w:pPr>
            <w:ins w:id="64593"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DF47646" w14:textId="77777777" w:rsidR="00BD0299" w:rsidRPr="00FF6A71" w:rsidRDefault="00BD0299">
            <w:pPr>
              <w:spacing w:before="0" w:after="0" w:line="240" w:lineRule="auto"/>
              <w:jc w:val="center"/>
              <w:rPr>
                <w:ins w:id="64594" w:author="pete jones" w:date="2022-01-04T12:37:00Z"/>
                <w:rFonts w:eastAsiaTheme="minorEastAsia" w:cstheme="minorHAnsi"/>
                <w:b/>
                <w:bCs/>
              </w:rPr>
              <w:pPrChange w:id="64595" w:author="pete jones" w:date="2022-01-04T13:04:00Z">
                <w:pPr>
                  <w:jc w:val="center"/>
                </w:pPr>
              </w:pPrChange>
            </w:pPr>
            <w:ins w:id="64596"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66A59FC" w14:textId="77777777" w:rsidR="00BD0299" w:rsidRPr="00FF6A71" w:rsidRDefault="00BD0299">
            <w:pPr>
              <w:spacing w:before="0" w:after="0" w:line="240" w:lineRule="auto"/>
              <w:jc w:val="center"/>
              <w:rPr>
                <w:ins w:id="64597" w:author="pete jones" w:date="2022-01-04T12:37:00Z"/>
                <w:rFonts w:eastAsiaTheme="minorEastAsia" w:cstheme="minorHAnsi"/>
                <w:b/>
                <w:bCs/>
              </w:rPr>
              <w:pPrChange w:id="64598" w:author="pete jones" w:date="2022-01-04T13:04:00Z">
                <w:pPr>
                  <w:jc w:val="center"/>
                </w:pPr>
              </w:pPrChange>
            </w:pPr>
            <w:ins w:id="64599"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90AEA71" w14:textId="77777777" w:rsidR="00BD0299" w:rsidRPr="00FF6A71" w:rsidRDefault="00BD0299">
            <w:pPr>
              <w:spacing w:before="0" w:after="0" w:line="240" w:lineRule="auto"/>
              <w:jc w:val="center"/>
              <w:rPr>
                <w:ins w:id="64600" w:author="pete jones" w:date="2022-01-04T12:37:00Z"/>
                <w:rFonts w:eastAsiaTheme="minorEastAsia" w:cstheme="minorHAnsi"/>
                <w:b/>
                <w:bCs/>
              </w:rPr>
              <w:pPrChange w:id="64601" w:author="pete jones" w:date="2022-01-04T13:04:00Z">
                <w:pPr>
                  <w:jc w:val="center"/>
                </w:pPr>
              </w:pPrChange>
            </w:pPr>
            <w:ins w:id="64602"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2D0DF59" w14:textId="77777777" w:rsidR="00BD0299" w:rsidRPr="00FF6A71" w:rsidRDefault="00BD0299">
            <w:pPr>
              <w:spacing w:before="0" w:after="0" w:line="240" w:lineRule="auto"/>
              <w:jc w:val="center"/>
              <w:rPr>
                <w:ins w:id="64603" w:author="pete jones" w:date="2022-01-04T12:37:00Z"/>
                <w:rFonts w:eastAsiaTheme="minorEastAsia" w:cstheme="minorHAnsi"/>
                <w:b/>
                <w:bCs/>
              </w:rPr>
              <w:pPrChange w:id="64604" w:author="pete jones" w:date="2022-01-04T13:04:00Z">
                <w:pPr>
                  <w:jc w:val="center"/>
                </w:pPr>
              </w:pPrChange>
            </w:pPr>
            <w:ins w:id="64605"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72151B31" w14:textId="77777777" w:rsidR="00BD0299" w:rsidRPr="00FF6A71" w:rsidRDefault="00BD0299">
            <w:pPr>
              <w:spacing w:before="0" w:after="0" w:line="240" w:lineRule="auto"/>
              <w:jc w:val="center"/>
              <w:rPr>
                <w:ins w:id="64606" w:author="pete jones" w:date="2022-01-04T12:37:00Z"/>
                <w:rFonts w:eastAsiaTheme="minorEastAsia" w:cstheme="minorHAnsi"/>
                <w:b/>
                <w:bCs/>
              </w:rPr>
              <w:pPrChange w:id="64607" w:author="pete jones" w:date="2022-01-04T13:04:00Z">
                <w:pPr>
                  <w:jc w:val="center"/>
                </w:pPr>
              </w:pPrChange>
            </w:pPr>
            <w:ins w:id="64608"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EC11A0B" w14:textId="77777777" w:rsidR="00BD0299" w:rsidRPr="00FF6A71" w:rsidRDefault="00BD0299">
            <w:pPr>
              <w:spacing w:before="0" w:after="0" w:line="240" w:lineRule="auto"/>
              <w:jc w:val="center"/>
              <w:rPr>
                <w:ins w:id="64609" w:author="pete jones" w:date="2022-01-04T12:37:00Z"/>
                <w:rFonts w:eastAsiaTheme="minorEastAsia" w:cstheme="minorHAnsi"/>
                <w:b/>
                <w:bCs/>
              </w:rPr>
              <w:pPrChange w:id="64610" w:author="pete jones" w:date="2022-01-04T13:04:00Z">
                <w:pPr>
                  <w:jc w:val="center"/>
                </w:pPr>
              </w:pPrChange>
            </w:pPr>
            <w:ins w:id="64611" w:author="pete jones" w:date="2022-01-04T12:37:00Z">
              <w:r w:rsidRPr="00FF6A71">
                <w:rPr>
                  <w:rFonts w:eastAsiaTheme="minorEastAsia" w:cstheme="minorHAnsi"/>
                  <w:b/>
                  <w:bCs/>
                </w:rPr>
                <w:t>7</w:t>
              </w:r>
            </w:ins>
          </w:p>
        </w:tc>
      </w:tr>
      <w:tr w:rsidR="00BD0299" w:rsidRPr="00FF6A71" w14:paraId="0B7EB023" w14:textId="77777777" w:rsidTr="00015922">
        <w:trPr>
          <w:trHeight w:val="300"/>
          <w:jc w:val="center"/>
          <w:ins w:id="64612" w:author="pete jones" w:date="2022-01-04T12:37:00Z"/>
        </w:trPr>
        <w:tc>
          <w:tcPr>
            <w:tcW w:w="814" w:type="dxa"/>
            <w:vAlign w:val="center"/>
          </w:tcPr>
          <w:p w14:paraId="3E771A51" w14:textId="77777777" w:rsidR="00BD0299" w:rsidRPr="00FF6A71" w:rsidRDefault="00BD0299">
            <w:pPr>
              <w:spacing w:before="0" w:after="0" w:line="240" w:lineRule="auto"/>
              <w:jc w:val="center"/>
              <w:rPr>
                <w:ins w:id="64613" w:author="pete jones" w:date="2022-01-04T12:37:00Z"/>
                <w:rFonts w:eastAsiaTheme="minorEastAsia" w:cstheme="minorHAnsi"/>
                <w:b/>
                <w:bCs/>
              </w:rPr>
              <w:pPrChange w:id="64614" w:author="pete jones" w:date="2022-01-04T13:04:00Z">
                <w:pPr>
                  <w:jc w:val="center"/>
                </w:pPr>
              </w:pPrChange>
            </w:pPr>
            <w:ins w:id="64615"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396752" w14:textId="77777777" w:rsidR="00BD0299" w:rsidRPr="00FF6A71" w:rsidRDefault="00BD0299">
            <w:pPr>
              <w:spacing w:before="0" w:after="0" w:line="240" w:lineRule="auto"/>
              <w:jc w:val="center"/>
              <w:rPr>
                <w:ins w:id="64616" w:author="pete jones" w:date="2022-01-04T12:37:00Z"/>
                <w:rFonts w:eastAsiaTheme="minorEastAsia" w:cstheme="minorHAnsi"/>
              </w:rPr>
              <w:pPrChange w:id="64617" w:author="pete jones" w:date="2022-01-04T13:04:00Z">
                <w:pPr>
                  <w:jc w:val="center"/>
                </w:pPr>
              </w:pPrChange>
            </w:pPr>
            <w:ins w:id="64618" w:author="pete jones" w:date="2022-01-04T12:37:00Z">
              <w:r w:rsidRPr="00FF6A71">
                <w:rPr>
                  <w:rFonts w:ascii="Calibri" w:hAnsi="Calibri" w:cs="Calibri"/>
                  <w:color w:val="000000"/>
                </w:rPr>
                <w:t>43%</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73DA316" w14:textId="77777777" w:rsidR="00BD0299" w:rsidRPr="00FF6A71" w:rsidRDefault="00BD0299">
            <w:pPr>
              <w:spacing w:before="0" w:after="0" w:line="240" w:lineRule="auto"/>
              <w:jc w:val="center"/>
              <w:rPr>
                <w:ins w:id="64619" w:author="pete jones" w:date="2022-01-04T12:37:00Z"/>
                <w:rFonts w:eastAsiaTheme="minorEastAsia" w:cstheme="minorHAnsi"/>
              </w:rPr>
              <w:pPrChange w:id="64620" w:author="pete jones" w:date="2022-01-04T13:04:00Z">
                <w:pPr>
                  <w:jc w:val="center"/>
                </w:pPr>
              </w:pPrChange>
            </w:pPr>
            <w:ins w:id="64621" w:author="pete jones" w:date="2022-01-04T12:37:00Z">
              <w:r w:rsidRPr="00FF6A71">
                <w:rPr>
                  <w:rFonts w:ascii="Calibri" w:hAnsi="Calibri" w:cs="Calibri"/>
                  <w:color w:val="000000"/>
                </w:rPr>
                <w:t>5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62A644DA" w14:textId="77777777" w:rsidR="00BD0299" w:rsidRPr="00FF6A71" w:rsidRDefault="00BD0299">
            <w:pPr>
              <w:spacing w:before="0" w:after="0" w:line="240" w:lineRule="auto"/>
              <w:jc w:val="center"/>
              <w:rPr>
                <w:ins w:id="64622" w:author="pete jones" w:date="2022-01-04T12:37:00Z"/>
                <w:rFonts w:eastAsiaTheme="minorEastAsia" w:cstheme="minorHAnsi"/>
              </w:rPr>
              <w:pPrChange w:id="64623" w:author="pete jones" w:date="2022-01-04T13:04:00Z">
                <w:pPr>
                  <w:jc w:val="center"/>
                </w:pPr>
              </w:pPrChange>
            </w:pPr>
            <w:ins w:id="64624"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FAC5270" w14:textId="77777777" w:rsidR="00BD0299" w:rsidRPr="00FF6A71" w:rsidRDefault="00BD0299">
            <w:pPr>
              <w:spacing w:before="0" w:after="0" w:line="240" w:lineRule="auto"/>
              <w:jc w:val="center"/>
              <w:rPr>
                <w:ins w:id="64625" w:author="pete jones" w:date="2022-01-04T12:37:00Z"/>
                <w:rFonts w:eastAsiaTheme="minorEastAsia" w:cstheme="minorHAnsi"/>
              </w:rPr>
              <w:pPrChange w:id="64626" w:author="pete jones" w:date="2022-01-04T13:04:00Z">
                <w:pPr>
                  <w:jc w:val="center"/>
                </w:pPr>
              </w:pPrChange>
            </w:pPr>
            <w:ins w:id="6462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0E3541A" w14:textId="77777777" w:rsidR="00BD0299" w:rsidRPr="00FF6A71" w:rsidRDefault="00BD0299">
            <w:pPr>
              <w:spacing w:before="0" w:after="0" w:line="240" w:lineRule="auto"/>
              <w:jc w:val="center"/>
              <w:rPr>
                <w:ins w:id="64628" w:author="pete jones" w:date="2022-01-04T12:37:00Z"/>
                <w:rFonts w:eastAsiaTheme="minorEastAsia" w:cstheme="minorHAnsi"/>
              </w:rPr>
              <w:pPrChange w:id="64629" w:author="pete jones" w:date="2022-01-04T13:04:00Z">
                <w:pPr>
                  <w:jc w:val="center"/>
                </w:pPr>
              </w:pPrChange>
            </w:pPr>
            <w:ins w:id="6463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C1E32E1" w14:textId="77777777" w:rsidR="00BD0299" w:rsidRPr="00FF6A71" w:rsidRDefault="00BD0299">
            <w:pPr>
              <w:spacing w:before="0" w:after="0" w:line="240" w:lineRule="auto"/>
              <w:jc w:val="center"/>
              <w:rPr>
                <w:ins w:id="64631" w:author="pete jones" w:date="2022-01-04T12:37:00Z"/>
                <w:rFonts w:eastAsiaTheme="minorEastAsia" w:cstheme="minorHAnsi"/>
              </w:rPr>
              <w:pPrChange w:id="64632" w:author="pete jones" w:date="2022-01-04T13:04:00Z">
                <w:pPr>
                  <w:jc w:val="center"/>
                </w:pPr>
              </w:pPrChange>
            </w:pPr>
            <w:ins w:id="64633"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D929583" w14:textId="77777777" w:rsidR="00BD0299" w:rsidRPr="00FF6A71" w:rsidRDefault="00BD0299">
            <w:pPr>
              <w:spacing w:before="0" w:after="0" w:line="240" w:lineRule="auto"/>
              <w:jc w:val="center"/>
              <w:rPr>
                <w:ins w:id="64634" w:author="pete jones" w:date="2022-01-04T12:37:00Z"/>
                <w:rFonts w:eastAsiaTheme="minorEastAsia" w:cstheme="minorHAnsi"/>
              </w:rPr>
              <w:pPrChange w:id="64635" w:author="pete jones" w:date="2022-01-04T13:04:00Z">
                <w:pPr>
                  <w:jc w:val="center"/>
                </w:pPr>
              </w:pPrChange>
            </w:pPr>
            <w:ins w:id="64636" w:author="pete jones" w:date="2022-01-04T12:37:00Z">
              <w:r w:rsidRPr="00FF6A71">
                <w:rPr>
                  <w:rFonts w:ascii="Calibri" w:hAnsi="Calibri" w:cs="Calibri"/>
                  <w:color w:val="000000"/>
                </w:rPr>
                <w:t> </w:t>
              </w:r>
            </w:ins>
          </w:p>
        </w:tc>
      </w:tr>
      <w:tr w:rsidR="00BD0299" w:rsidRPr="00FF6A71" w14:paraId="26E51191" w14:textId="77777777" w:rsidTr="00015922">
        <w:trPr>
          <w:trHeight w:val="300"/>
          <w:jc w:val="center"/>
          <w:ins w:id="64637" w:author="pete jones" w:date="2022-01-04T12:37:00Z"/>
        </w:trPr>
        <w:tc>
          <w:tcPr>
            <w:tcW w:w="814" w:type="dxa"/>
            <w:vAlign w:val="center"/>
          </w:tcPr>
          <w:p w14:paraId="1637F79F" w14:textId="77777777" w:rsidR="00BD0299" w:rsidRPr="00FF6A71" w:rsidRDefault="00BD0299">
            <w:pPr>
              <w:spacing w:before="0" w:after="0" w:line="240" w:lineRule="auto"/>
              <w:jc w:val="center"/>
              <w:rPr>
                <w:ins w:id="64638" w:author="pete jones" w:date="2022-01-04T12:37:00Z"/>
                <w:rFonts w:eastAsiaTheme="minorEastAsia" w:cstheme="minorHAnsi"/>
                <w:b/>
                <w:bCs/>
              </w:rPr>
              <w:pPrChange w:id="64639" w:author="pete jones" w:date="2022-01-04T13:04:00Z">
                <w:pPr>
                  <w:jc w:val="center"/>
                </w:pPr>
              </w:pPrChange>
            </w:pPr>
            <w:ins w:id="64640"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7C235E7B" w14:textId="77777777" w:rsidR="00BD0299" w:rsidRPr="00FF6A71" w:rsidRDefault="00BD0299">
            <w:pPr>
              <w:spacing w:before="0" w:after="0" w:line="240" w:lineRule="auto"/>
              <w:jc w:val="center"/>
              <w:rPr>
                <w:ins w:id="64641" w:author="pete jones" w:date="2022-01-04T12:37:00Z"/>
                <w:rFonts w:eastAsiaTheme="minorEastAsia" w:cstheme="minorHAnsi"/>
              </w:rPr>
              <w:pPrChange w:id="64642" w:author="pete jones" w:date="2022-01-04T13:04:00Z">
                <w:pPr>
                  <w:jc w:val="center"/>
                </w:pPr>
              </w:pPrChange>
            </w:pPr>
            <w:ins w:id="64643" w:author="pete jones" w:date="2022-01-04T12:37:00Z">
              <w:r w:rsidRPr="00FF6A71">
                <w:rPr>
                  <w:rFonts w:ascii="Calibri" w:hAnsi="Calibri" w:cs="Calibri"/>
                  <w:color w:val="000000"/>
                </w:rPr>
                <w:t>6</w:t>
              </w:r>
            </w:ins>
          </w:p>
        </w:tc>
        <w:tc>
          <w:tcPr>
            <w:tcW w:w="814" w:type="dxa"/>
            <w:tcBorders>
              <w:top w:val="nil"/>
              <w:left w:val="nil"/>
              <w:bottom w:val="single" w:sz="4" w:space="0" w:color="auto"/>
              <w:right w:val="single" w:sz="4" w:space="0" w:color="auto"/>
            </w:tcBorders>
            <w:shd w:val="clear" w:color="auto" w:fill="auto"/>
            <w:noWrap/>
            <w:vAlign w:val="center"/>
          </w:tcPr>
          <w:p w14:paraId="73EC9F13" w14:textId="77777777" w:rsidR="00BD0299" w:rsidRPr="00FF6A71" w:rsidRDefault="00BD0299">
            <w:pPr>
              <w:spacing w:before="0" w:after="0" w:line="240" w:lineRule="auto"/>
              <w:jc w:val="center"/>
              <w:rPr>
                <w:ins w:id="64644" w:author="pete jones" w:date="2022-01-04T12:37:00Z"/>
                <w:rFonts w:eastAsiaTheme="minorEastAsia" w:cstheme="minorHAnsi"/>
              </w:rPr>
              <w:pPrChange w:id="64645" w:author="pete jones" w:date="2022-01-04T13:04:00Z">
                <w:pPr>
                  <w:jc w:val="center"/>
                </w:pPr>
              </w:pPrChange>
            </w:pPr>
            <w:ins w:id="64646" w:author="pete jones" w:date="2022-01-04T12:37:00Z">
              <w:r w:rsidRPr="00FF6A71">
                <w:rPr>
                  <w:rFonts w:ascii="Calibri" w:hAnsi="Calibri" w:cs="Calibri"/>
                  <w:color w:val="000000"/>
                </w:rPr>
                <w:t>8</w:t>
              </w:r>
            </w:ins>
          </w:p>
        </w:tc>
        <w:tc>
          <w:tcPr>
            <w:tcW w:w="814" w:type="dxa"/>
            <w:tcBorders>
              <w:top w:val="nil"/>
              <w:left w:val="nil"/>
              <w:bottom w:val="single" w:sz="4" w:space="0" w:color="auto"/>
              <w:right w:val="single" w:sz="4" w:space="0" w:color="auto"/>
            </w:tcBorders>
            <w:shd w:val="clear" w:color="auto" w:fill="auto"/>
            <w:noWrap/>
            <w:vAlign w:val="center"/>
          </w:tcPr>
          <w:p w14:paraId="579F889F" w14:textId="77777777" w:rsidR="00BD0299" w:rsidRPr="00FF6A71" w:rsidRDefault="00BD0299">
            <w:pPr>
              <w:spacing w:before="0" w:after="0" w:line="240" w:lineRule="auto"/>
              <w:jc w:val="center"/>
              <w:rPr>
                <w:ins w:id="64647" w:author="pete jones" w:date="2022-01-04T12:37:00Z"/>
                <w:rFonts w:eastAsiaTheme="minorEastAsia" w:cstheme="minorHAnsi"/>
              </w:rPr>
              <w:pPrChange w:id="64648" w:author="pete jones" w:date="2022-01-04T13:04:00Z">
                <w:pPr>
                  <w:jc w:val="center"/>
                </w:pPr>
              </w:pPrChange>
            </w:pPr>
            <w:ins w:id="64649"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1E492B2F" w14:textId="77777777" w:rsidR="00BD0299" w:rsidRPr="00FF6A71" w:rsidRDefault="00BD0299">
            <w:pPr>
              <w:spacing w:before="0" w:after="0" w:line="240" w:lineRule="auto"/>
              <w:jc w:val="center"/>
              <w:rPr>
                <w:ins w:id="64650" w:author="pete jones" w:date="2022-01-04T12:37:00Z"/>
                <w:rFonts w:eastAsiaTheme="minorEastAsia" w:cstheme="minorHAnsi"/>
              </w:rPr>
              <w:pPrChange w:id="64651" w:author="pete jones" w:date="2022-01-04T13:04:00Z">
                <w:pPr>
                  <w:jc w:val="center"/>
                </w:pPr>
              </w:pPrChange>
            </w:pPr>
            <w:ins w:id="6465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780A615E" w14:textId="77777777" w:rsidR="00BD0299" w:rsidRPr="00FF6A71" w:rsidRDefault="00BD0299">
            <w:pPr>
              <w:spacing w:before="0" w:after="0" w:line="240" w:lineRule="auto"/>
              <w:jc w:val="center"/>
              <w:rPr>
                <w:ins w:id="64653" w:author="pete jones" w:date="2022-01-04T12:37:00Z"/>
                <w:rFonts w:eastAsiaTheme="minorEastAsia" w:cstheme="minorHAnsi"/>
              </w:rPr>
              <w:pPrChange w:id="64654" w:author="pete jones" w:date="2022-01-04T13:04:00Z">
                <w:pPr>
                  <w:jc w:val="center"/>
                </w:pPr>
              </w:pPrChange>
            </w:pPr>
            <w:ins w:id="6465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4146554D" w14:textId="77777777" w:rsidR="00BD0299" w:rsidRPr="00FF6A71" w:rsidRDefault="00BD0299">
            <w:pPr>
              <w:spacing w:before="0" w:after="0" w:line="240" w:lineRule="auto"/>
              <w:jc w:val="center"/>
              <w:rPr>
                <w:ins w:id="64656" w:author="pete jones" w:date="2022-01-04T12:37:00Z"/>
                <w:rFonts w:eastAsiaTheme="minorEastAsia" w:cstheme="minorHAnsi"/>
              </w:rPr>
              <w:pPrChange w:id="64657" w:author="pete jones" w:date="2022-01-04T13:04:00Z">
                <w:pPr>
                  <w:jc w:val="center"/>
                </w:pPr>
              </w:pPrChange>
            </w:pPr>
            <w:ins w:id="64658"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42433214" w14:textId="77777777" w:rsidR="00BD0299" w:rsidRPr="00FF6A71" w:rsidRDefault="00BD0299">
            <w:pPr>
              <w:spacing w:before="0" w:after="0" w:line="240" w:lineRule="auto"/>
              <w:jc w:val="center"/>
              <w:rPr>
                <w:ins w:id="64659" w:author="pete jones" w:date="2022-01-04T12:37:00Z"/>
                <w:rFonts w:eastAsiaTheme="minorEastAsia" w:cstheme="minorHAnsi"/>
              </w:rPr>
              <w:pPrChange w:id="64660" w:author="pete jones" w:date="2022-01-04T13:04:00Z">
                <w:pPr>
                  <w:jc w:val="center"/>
                </w:pPr>
              </w:pPrChange>
            </w:pPr>
            <w:ins w:id="64661" w:author="pete jones" w:date="2022-01-04T12:37:00Z">
              <w:r w:rsidRPr="00FF6A71">
                <w:rPr>
                  <w:rFonts w:ascii="Calibri" w:hAnsi="Calibri" w:cs="Calibri"/>
                  <w:color w:val="000000"/>
                </w:rPr>
                <w:t> </w:t>
              </w:r>
            </w:ins>
          </w:p>
        </w:tc>
      </w:tr>
    </w:tbl>
    <w:p w14:paraId="3CDFBB85" w14:textId="77777777" w:rsidR="00BD0299" w:rsidRPr="00FF6A71" w:rsidRDefault="00BD0299" w:rsidP="00BD0299">
      <w:pPr>
        <w:rPr>
          <w:ins w:id="64662" w:author="pete jones" w:date="2022-01-04T12:37:00Z"/>
        </w:rPr>
      </w:pPr>
      <w:ins w:id="64663" w:author="pete jones" w:date="2022-01-04T12:37:00Z">
        <w:r w:rsidRPr="00FF6A71">
          <w:t>Q6.3 There is a need to develop a PLM curriculum for modern engineers to promote interdisciplinarity</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60570C40" w14:textId="77777777" w:rsidTr="00015922">
        <w:trPr>
          <w:trHeight w:val="300"/>
          <w:jc w:val="center"/>
          <w:ins w:id="64664" w:author="pete jones" w:date="2022-01-04T12:37:00Z"/>
        </w:trPr>
        <w:tc>
          <w:tcPr>
            <w:tcW w:w="814" w:type="dxa"/>
            <w:shd w:val="clear" w:color="auto" w:fill="E7E6E6" w:themeFill="background2"/>
            <w:vAlign w:val="center"/>
          </w:tcPr>
          <w:p w14:paraId="6E29C0F8" w14:textId="77777777" w:rsidR="00BD0299" w:rsidRPr="00FF6A71" w:rsidRDefault="00BD0299">
            <w:pPr>
              <w:spacing w:before="0" w:after="0" w:line="240" w:lineRule="auto"/>
              <w:jc w:val="center"/>
              <w:rPr>
                <w:ins w:id="64665" w:author="pete jones" w:date="2022-01-04T12:37:00Z"/>
                <w:rFonts w:eastAsiaTheme="minorEastAsia" w:cstheme="minorHAnsi"/>
                <w:b/>
                <w:bCs/>
              </w:rPr>
              <w:pPrChange w:id="64666" w:author="pete jones" w:date="2022-01-04T13:04:00Z">
                <w:pPr>
                  <w:jc w:val="center"/>
                </w:pPr>
              </w:pPrChange>
            </w:pPr>
            <w:ins w:id="64667"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2DCDA43" w14:textId="77777777" w:rsidR="00BD0299" w:rsidRPr="00FF6A71" w:rsidRDefault="00BD0299">
            <w:pPr>
              <w:spacing w:before="0" w:after="0" w:line="240" w:lineRule="auto"/>
              <w:jc w:val="center"/>
              <w:rPr>
                <w:ins w:id="64668" w:author="pete jones" w:date="2022-01-04T12:37:00Z"/>
                <w:rFonts w:eastAsiaTheme="minorEastAsia" w:cstheme="minorHAnsi"/>
                <w:b/>
                <w:bCs/>
              </w:rPr>
              <w:pPrChange w:id="64669" w:author="pete jones" w:date="2022-01-04T13:04:00Z">
                <w:pPr>
                  <w:jc w:val="center"/>
                </w:pPr>
              </w:pPrChange>
            </w:pPr>
            <w:ins w:id="64670"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7DAE1307" w14:textId="77777777" w:rsidR="00BD0299" w:rsidRPr="00FF6A71" w:rsidRDefault="00BD0299">
            <w:pPr>
              <w:spacing w:before="0" w:after="0" w:line="240" w:lineRule="auto"/>
              <w:jc w:val="center"/>
              <w:rPr>
                <w:ins w:id="64671" w:author="pete jones" w:date="2022-01-04T12:37:00Z"/>
                <w:rFonts w:eastAsiaTheme="minorEastAsia" w:cstheme="minorHAnsi"/>
                <w:b/>
                <w:bCs/>
              </w:rPr>
              <w:pPrChange w:id="64672" w:author="pete jones" w:date="2022-01-04T13:04:00Z">
                <w:pPr>
                  <w:jc w:val="center"/>
                </w:pPr>
              </w:pPrChange>
            </w:pPr>
            <w:ins w:id="64673"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1A1CF9D1" w14:textId="77777777" w:rsidR="00BD0299" w:rsidRPr="00FF6A71" w:rsidRDefault="00BD0299">
            <w:pPr>
              <w:spacing w:before="0" w:after="0" w:line="240" w:lineRule="auto"/>
              <w:jc w:val="center"/>
              <w:rPr>
                <w:ins w:id="64674" w:author="pete jones" w:date="2022-01-04T12:37:00Z"/>
                <w:rFonts w:eastAsiaTheme="minorEastAsia" w:cstheme="minorHAnsi"/>
                <w:b/>
                <w:bCs/>
              </w:rPr>
              <w:pPrChange w:id="64675" w:author="pete jones" w:date="2022-01-04T13:04:00Z">
                <w:pPr>
                  <w:jc w:val="center"/>
                </w:pPr>
              </w:pPrChange>
            </w:pPr>
            <w:ins w:id="64676"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4A88D95" w14:textId="77777777" w:rsidR="00BD0299" w:rsidRPr="00FF6A71" w:rsidRDefault="00BD0299">
            <w:pPr>
              <w:spacing w:before="0" w:after="0" w:line="240" w:lineRule="auto"/>
              <w:jc w:val="center"/>
              <w:rPr>
                <w:ins w:id="64677" w:author="pete jones" w:date="2022-01-04T12:37:00Z"/>
                <w:rFonts w:eastAsiaTheme="minorEastAsia" w:cstheme="minorHAnsi"/>
                <w:b/>
                <w:bCs/>
              </w:rPr>
              <w:pPrChange w:id="64678" w:author="pete jones" w:date="2022-01-04T13:04:00Z">
                <w:pPr>
                  <w:jc w:val="center"/>
                </w:pPr>
              </w:pPrChange>
            </w:pPr>
            <w:ins w:id="64679"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14C71FC" w14:textId="77777777" w:rsidR="00BD0299" w:rsidRPr="00FF6A71" w:rsidRDefault="00BD0299">
            <w:pPr>
              <w:spacing w:before="0" w:after="0" w:line="240" w:lineRule="auto"/>
              <w:jc w:val="center"/>
              <w:rPr>
                <w:ins w:id="64680" w:author="pete jones" w:date="2022-01-04T12:37:00Z"/>
                <w:rFonts w:eastAsiaTheme="minorEastAsia" w:cstheme="minorHAnsi"/>
                <w:b/>
                <w:bCs/>
              </w:rPr>
              <w:pPrChange w:id="64681" w:author="pete jones" w:date="2022-01-04T13:04:00Z">
                <w:pPr>
                  <w:jc w:val="center"/>
                </w:pPr>
              </w:pPrChange>
            </w:pPr>
            <w:ins w:id="64682"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CBD96C1" w14:textId="77777777" w:rsidR="00BD0299" w:rsidRPr="00FF6A71" w:rsidRDefault="00BD0299">
            <w:pPr>
              <w:spacing w:before="0" w:after="0" w:line="240" w:lineRule="auto"/>
              <w:jc w:val="center"/>
              <w:rPr>
                <w:ins w:id="64683" w:author="pete jones" w:date="2022-01-04T12:37:00Z"/>
                <w:rFonts w:eastAsiaTheme="minorEastAsia" w:cstheme="minorHAnsi"/>
                <w:b/>
                <w:bCs/>
              </w:rPr>
              <w:pPrChange w:id="64684" w:author="pete jones" w:date="2022-01-04T13:04:00Z">
                <w:pPr>
                  <w:jc w:val="center"/>
                </w:pPr>
              </w:pPrChange>
            </w:pPr>
            <w:ins w:id="64685"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704D4B84" w14:textId="77777777" w:rsidR="00BD0299" w:rsidRPr="00FF6A71" w:rsidRDefault="00BD0299">
            <w:pPr>
              <w:spacing w:before="0" w:after="0" w:line="240" w:lineRule="auto"/>
              <w:jc w:val="center"/>
              <w:rPr>
                <w:ins w:id="64686" w:author="pete jones" w:date="2022-01-04T12:37:00Z"/>
                <w:rFonts w:eastAsiaTheme="minorEastAsia" w:cstheme="minorHAnsi"/>
                <w:b/>
                <w:bCs/>
              </w:rPr>
              <w:pPrChange w:id="64687" w:author="pete jones" w:date="2022-01-04T13:04:00Z">
                <w:pPr>
                  <w:jc w:val="center"/>
                </w:pPr>
              </w:pPrChange>
            </w:pPr>
            <w:ins w:id="64688" w:author="pete jones" w:date="2022-01-04T12:37:00Z">
              <w:r w:rsidRPr="00FF6A71">
                <w:rPr>
                  <w:rFonts w:eastAsiaTheme="minorEastAsia" w:cstheme="minorHAnsi"/>
                  <w:b/>
                  <w:bCs/>
                </w:rPr>
                <w:t>7</w:t>
              </w:r>
            </w:ins>
          </w:p>
        </w:tc>
      </w:tr>
      <w:tr w:rsidR="00BD0299" w:rsidRPr="00FF6A71" w14:paraId="1853C956" w14:textId="77777777" w:rsidTr="00015922">
        <w:trPr>
          <w:trHeight w:val="300"/>
          <w:jc w:val="center"/>
          <w:ins w:id="64689" w:author="pete jones" w:date="2022-01-04T12:37:00Z"/>
        </w:trPr>
        <w:tc>
          <w:tcPr>
            <w:tcW w:w="814" w:type="dxa"/>
            <w:vAlign w:val="center"/>
          </w:tcPr>
          <w:p w14:paraId="067DD27D" w14:textId="77777777" w:rsidR="00BD0299" w:rsidRPr="00FF6A71" w:rsidRDefault="00BD0299">
            <w:pPr>
              <w:spacing w:before="0" w:after="0" w:line="240" w:lineRule="auto"/>
              <w:jc w:val="center"/>
              <w:rPr>
                <w:ins w:id="64690" w:author="pete jones" w:date="2022-01-04T12:37:00Z"/>
                <w:rFonts w:eastAsiaTheme="minorEastAsia" w:cstheme="minorHAnsi"/>
                <w:b/>
                <w:bCs/>
              </w:rPr>
              <w:pPrChange w:id="64691" w:author="pete jones" w:date="2022-01-04T13:04:00Z">
                <w:pPr>
                  <w:jc w:val="center"/>
                </w:pPr>
              </w:pPrChange>
            </w:pPr>
            <w:ins w:id="64692"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00B3B8" w14:textId="77777777" w:rsidR="00BD0299" w:rsidRPr="00FA4BC3" w:rsidRDefault="00BD0299">
            <w:pPr>
              <w:spacing w:before="0" w:after="0" w:line="240" w:lineRule="auto"/>
              <w:jc w:val="center"/>
              <w:rPr>
                <w:ins w:id="64693" w:author="pete jones" w:date="2022-01-04T12:37:00Z"/>
                <w:rFonts w:eastAsiaTheme="minorEastAsia" w:cstheme="minorHAnsi"/>
              </w:rPr>
              <w:pPrChange w:id="64694" w:author="pete jones" w:date="2022-01-04T13:04:00Z">
                <w:pPr>
                  <w:jc w:val="center"/>
                </w:pPr>
              </w:pPrChange>
            </w:pPr>
            <w:ins w:id="64695" w:author="pete jones" w:date="2022-01-04T12:37:00Z">
              <w:r w:rsidRPr="00FA4BC3">
                <w:rPr>
                  <w:rFonts w:eastAsiaTheme="minorEastAsia" w:cstheme="minorHAnsi"/>
                  <w:rPrChange w:id="64696" w:author="pete jones" w:date="2022-01-04T15:01:00Z">
                    <w:rPr>
                      <w:rFonts w:ascii="Calibri" w:hAnsi="Calibri" w:cs="Calibri"/>
                      <w:color w:val="000000"/>
                    </w:rPr>
                  </w:rPrChange>
                </w:rPr>
                <w:t>5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9FB570F" w14:textId="77777777" w:rsidR="00BD0299" w:rsidRPr="00FA4BC3" w:rsidRDefault="00BD0299">
            <w:pPr>
              <w:spacing w:before="0" w:after="0" w:line="240" w:lineRule="auto"/>
              <w:jc w:val="center"/>
              <w:rPr>
                <w:ins w:id="64697" w:author="pete jones" w:date="2022-01-04T12:37:00Z"/>
                <w:rFonts w:eastAsiaTheme="minorEastAsia" w:cstheme="minorHAnsi"/>
              </w:rPr>
              <w:pPrChange w:id="64698" w:author="pete jones" w:date="2022-01-04T13:04:00Z">
                <w:pPr>
                  <w:jc w:val="center"/>
                </w:pPr>
              </w:pPrChange>
            </w:pPr>
            <w:ins w:id="64699" w:author="pete jones" w:date="2022-01-04T12:37:00Z">
              <w:r w:rsidRPr="00FA4BC3">
                <w:rPr>
                  <w:rFonts w:eastAsiaTheme="minorEastAsia" w:cstheme="minorHAnsi"/>
                  <w:rPrChange w:id="64700" w:author="pete jones" w:date="2022-01-04T15:01:00Z">
                    <w:rPr>
                      <w:rFonts w:ascii="Calibri" w:hAnsi="Calibri" w:cs="Calibri"/>
                      <w:color w:val="000000"/>
                    </w:rPr>
                  </w:rPrChange>
                </w:rPr>
                <w:t>3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A47C3A6" w14:textId="77777777" w:rsidR="00BD0299" w:rsidRPr="00FA4BC3" w:rsidRDefault="00BD0299">
            <w:pPr>
              <w:spacing w:before="0" w:after="0" w:line="240" w:lineRule="auto"/>
              <w:jc w:val="center"/>
              <w:rPr>
                <w:ins w:id="64701" w:author="pete jones" w:date="2022-01-04T12:37:00Z"/>
                <w:rFonts w:eastAsiaTheme="minorEastAsia" w:cstheme="minorHAnsi"/>
              </w:rPr>
              <w:pPrChange w:id="64702" w:author="pete jones" w:date="2022-01-04T13:04:00Z">
                <w:pPr>
                  <w:jc w:val="center"/>
                </w:pPr>
              </w:pPrChange>
            </w:pPr>
            <w:ins w:id="64703" w:author="pete jones" w:date="2022-01-04T12:37:00Z">
              <w:r w:rsidRPr="00FA4BC3">
                <w:rPr>
                  <w:rFonts w:eastAsiaTheme="minorEastAsia" w:cstheme="minorHAnsi"/>
                  <w:rPrChange w:id="64704" w:author="pete jones" w:date="2022-01-04T15:01:00Z">
                    <w:rPr>
                      <w:rFonts w:ascii="Calibri" w:hAnsi="Calibri" w:cs="Calibri"/>
                      <w:color w:val="000000"/>
                    </w:rPr>
                  </w:rPrChange>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E29920B" w14:textId="77777777" w:rsidR="00BD0299" w:rsidRPr="00FF6A71" w:rsidRDefault="00BD0299">
            <w:pPr>
              <w:spacing w:before="0" w:after="0" w:line="240" w:lineRule="auto"/>
              <w:jc w:val="center"/>
              <w:rPr>
                <w:ins w:id="64705" w:author="pete jones" w:date="2022-01-04T12:37:00Z"/>
                <w:rFonts w:eastAsiaTheme="minorEastAsia" w:cstheme="minorHAnsi"/>
                <w:b/>
                <w:bCs/>
                <w:rPrChange w:id="64706" w:author="pete jones" w:date="2022-01-04T13:45:00Z">
                  <w:rPr>
                    <w:ins w:id="64707" w:author="pete jones" w:date="2022-01-04T12:37:00Z"/>
                    <w:rFonts w:eastAsiaTheme="minorEastAsia" w:cstheme="minorHAnsi"/>
                  </w:rPr>
                </w:rPrChange>
              </w:rPr>
              <w:pPrChange w:id="64708" w:author="pete jones" w:date="2022-01-04T13:04:00Z">
                <w:pPr>
                  <w:jc w:val="center"/>
                </w:pPr>
              </w:pPrChange>
            </w:pPr>
            <w:ins w:id="64709" w:author="pete jones" w:date="2022-01-04T12:37:00Z">
              <w:r w:rsidRPr="00FF6A71">
                <w:rPr>
                  <w:rFonts w:eastAsiaTheme="minorEastAsia" w:cstheme="minorHAnsi"/>
                  <w:b/>
                  <w:bCs/>
                  <w:rPrChange w:id="64710"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BD4888F" w14:textId="77777777" w:rsidR="00BD0299" w:rsidRPr="00FF6A71" w:rsidRDefault="00BD0299">
            <w:pPr>
              <w:spacing w:before="0" w:after="0" w:line="240" w:lineRule="auto"/>
              <w:jc w:val="center"/>
              <w:rPr>
                <w:ins w:id="64711" w:author="pete jones" w:date="2022-01-04T12:37:00Z"/>
                <w:rFonts w:eastAsiaTheme="minorEastAsia" w:cstheme="minorHAnsi"/>
                <w:b/>
                <w:bCs/>
                <w:rPrChange w:id="64712" w:author="pete jones" w:date="2022-01-04T13:45:00Z">
                  <w:rPr>
                    <w:ins w:id="64713" w:author="pete jones" w:date="2022-01-04T12:37:00Z"/>
                    <w:rFonts w:eastAsiaTheme="minorEastAsia" w:cstheme="minorHAnsi"/>
                  </w:rPr>
                </w:rPrChange>
              </w:rPr>
              <w:pPrChange w:id="64714" w:author="pete jones" w:date="2022-01-04T13:04:00Z">
                <w:pPr>
                  <w:jc w:val="center"/>
                </w:pPr>
              </w:pPrChange>
            </w:pPr>
            <w:ins w:id="64715" w:author="pete jones" w:date="2022-01-04T12:37:00Z">
              <w:r w:rsidRPr="00FF6A71">
                <w:rPr>
                  <w:rFonts w:eastAsiaTheme="minorEastAsia" w:cstheme="minorHAnsi"/>
                  <w:b/>
                  <w:bCs/>
                  <w:rPrChange w:id="64716"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387CA9E" w14:textId="77777777" w:rsidR="00BD0299" w:rsidRPr="00FF6A71" w:rsidRDefault="00BD0299">
            <w:pPr>
              <w:spacing w:before="0" w:after="0" w:line="240" w:lineRule="auto"/>
              <w:jc w:val="center"/>
              <w:rPr>
                <w:ins w:id="64717" w:author="pete jones" w:date="2022-01-04T12:37:00Z"/>
                <w:rFonts w:eastAsiaTheme="minorEastAsia" w:cstheme="minorHAnsi"/>
                <w:b/>
                <w:bCs/>
                <w:rPrChange w:id="64718" w:author="pete jones" w:date="2022-01-04T13:45:00Z">
                  <w:rPr>
                    <w:ins w:id="64719" w:author="pete jones" w:date="2022-01-04T12:37:00Z"/>
                    <w:rFonts w:eastAsiaTheme="minorEastAsia" w:cstheme="minorHAnsi"/>
                  </w:rPr>
                </w:rPrChange>
              </w:rPr>
              <w:pPrChange w:id="64720" w:author="pete jones" w:date="2022-01-04T13:04:00Z">
                <w:pPr>
                  <w:jc w:val="center"/>
                </w:pPr>
              </w:pPrChange>
            </w:pPr>
            <w:ins w:id="64721" w:author="pete jones" w:date="2022-01-04T12:37:00Z">
              <w:r w:rsidRPr="00FF6A71">
                <w:rPr>
                  <w:rFonts w:eastAsiaTheme="minorEastAsia" w:cstheme="minorHAnsi"/>
                  <w:b/>
                  <w:bCs/>
                  <w:rPrChange w:id="64722"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B74BBC2" w14:textId="77777777" w:rsidR="00BD0299" w:rsidRPr="00FF6A71" w:rsidRDefault="00BD0299">
            <w:pPr>
              <w:spacing w:before="0" w:after="0" w:line="240" w:lineRule="auto"/>
              <w:jc w:val="center"/>
              <w:rPr>
                <w:ins w:id="64723" w:author="pete jones" w:date="2022-01-04T12:37:00Z"/>
                <w:rFonts w:eastAsiaTheme="minorEastAsia" w:cstheme="minorHAnsi"/>
                <w:b/>
                <w:bCs/>
                <w:rPrChange w:id="64724" w:author="pete jones" w:date="2022-01-04T13:45:00Z">
                  <w:rPr>
                    <w:ins w:id="64725" w:author="pete jones" w:date="2022-01-04T12:37:00Z"/>
                    <w:rFonts w:eastAsiaTheme="minorEastAsia" w:cstheme="minorHAnsi"/>
                  </w:rPr>
                </w:rPrChange>
              </w:rPr>
              <w:pPrChange w:id="64726" w:author="pete jones" w:date="2022-01-04T13:04:00Z">
                <w:pPr>
                  <w:jc w:val="center"/>
                </w:pPr>
              </w:pPrChange>
            </w:pPr>
            <w:ins w:id="64727" w:author="pete jones" w:date="2022-01-04T12:37:00Z">
              <w:r w:rsidRPr="00FF6A71">
                <w:rPr>
                  <w:rFonts w:eastAsiaTheme="minorEastAsia" w:cstheme="minorHAnsi"/>
                  <w:b/>
                  <w:bCs/>
                  <w:rPrChange w:id="64728" w:author="pete jones" w:date="2022-01-04T13:45:00Z">
                    <w:rPr>
                      <w:rFonts w:ascii="Calibri" w:hAnsi="Calibri" w:cs="Calibri"/>
                      <w:color w:val="000000"/>
                    </w:rPr>
                  </w:rPrChange>
                </w:rPr>
                <w:t> </w:t>
              </w:r>
            </w:ins>
          </w:p>
        </w:tc>
      </w:tr>
      <w:tr w:rsidR="00BD0299" w:rsidRPr="00FF6A71" w14:paraId="2D73D134" w14:textId="77777777" w:rsidTr="00015922">
        <w:trPr>
          <w:trHeight w:val="300"/>
          <w:jc w:val="center"/>
          <w:ins w:id="64729" w:author="pete jones" w:date="2022-01-04T12:37:00Z"/>
        </w:trPr>
        <w:tc>
          <w:tcPr>
            <w:tcW w:w="814" w:type="dxa"/>
            <w:vAlign w:val="center"/>
          </w:tcPr>
          <w:p w14:paraId="615FA322" w14:textId="77777777" w:rsidR="00BD0299" w:rsidRPr="00FF6A71" w:rsidRDefault="00BD0299">
            <w:pPr>
              <w:spacing w:before="0" w:after="0" w:line="240" w:lineRule="auto"/>
              <w:jc w:val="center"/>
              <w:rPr>
                <w:ins w:id="64730" w:author="pete jones" w:date="2022-01-04T12:37:00Z"/>
                <w:rFonts w:eastAsiaTheme="minorEastAsia" w:cstheme="minorHAnsi"/>
                <w:b/>
                <w:bCs/>
              </w:rPr>
              <w:pPrChange w:id="64731" w:author="pete jones" w:date="2022-01-04T13:04:00Z">
                <w:pPr>
                  <w:jc w:val="center"/>
                </w:pPr>
              </w:pPrChange>
            </w:pPr>
            <w:ins w:id="64732"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2D0246B7" w14:textId="77777777" w:rsidR="00BD0299" w:rsidRPr="00FA4BC3" w:rsidRDefault="00BD0299">
            <w:pPr>
              <w:spacing w:before="0" w:after="0" w:line="240" w:lineRule="auto"/>
              <w:jc w:val="center"/>
              <w:rPr>
                <w:ins w:id="64733" w:author="pete jones" w:date="2022-01-04T12:37:00Z"/>
                <w:rFonts w:eastAsiaTheme="minorEastAsia" w:cstheme="minorHAnsi"/>
              </w:rPr>
              <w:pPrChange w:id="64734" w:author="pete jones" w:date="2022-01-04T13:04:00Z">
                <w:pPr>
                  <w:jc w:val="center"/>
                </w:pPr>
              </w:pPrChange>
            </w:pPr>
            <w:ins w:id="64735" w:author="pete jones" w:date="2022-01-04T12:37:00Z">
              <w:r w:rsidRPr="00FA4BC3">
                <w:rPr>
                  <w:rFonts w:eastAsiaTheme="minorEastAsia" w:cstheme="minorHAnsi"/>
                  <w:rPrChange w:id="64736" w:author="pete jones" w:date="2022-01-04T15:01:00Z">
                    <w:rPr>
                      <w:rFonts w:ascii="Calibri" w:hAnsi="Calibri" w:cs="Calibri"/>
                      <w:color w:val="000000"/>
                    </w:rPr>
                  </w:rPrChange>
                </w:rPr>
                <w:t>8</w:t>
              </w:r>
            </w:ins>
          </w:p>
        </w:tc>
        <w:tc>
          <w:tcPr>
            <w:tcW w:w="814" w:type="dxa"/>
            <w:tcBorders>
              <w:top w:val="nil"/>
              <w:left w:val="nil"/>
              <w:bottom w:val="single" w:sz="4" w:space="0" w:color="auto"/>
              <w:right w:val="single" w:sz="4" w:space="0" w:color="auto"/>
            </w:tcBorders>
            <w:shd w:val="clear" w:color="auto" w:fill="auto"/>
            <w:noWrap/>
            <w:vAlign w:val="center"/>
          </w:tcPr>
          <w:p w14:paraId="4B5F9B85" w14:textId="77777777" w:rsidR="00BD0299" w:rsidRPr="00FA4BC3" w:rsidRDefault="00BD0299">
            <w:pPr>
              <w:spacing w:before="0" w:after="0" w:line="240" w:lineRule="auto"/>
              <w:jc w:val="center"/>
              <w:rPr>
                <w:ins w:id="64737" w:author="pete jones" w:date="2022-01-04T12:37:00Z"/>
                <w:rFonts w:eastAsiaTheme="minorEastAsia" w:cstheme="minorHAnsi"/>
              </w:rPr>
              <w:pPrChange w:id="64738" w:author="pete jones" w:date="2022-01-04T13:04:00Z">
                <w:pPr>
                  <w:jc w:val="center"/>
                </w:pPr>
              </w:pPrChange>
            </w:pPr>
            <w:ins w:id="64739" w:author="pete jones" w:date="2022-01-04T12:37:00Z">
              <w:r w:rsidRPr="00FA4BC3">
                <w:rPr>
                  <w:rFonts w:eastAsiaTheme="minorEastAsia" w:cstheme="minorHAnsi"/>
                  <w:rPrChange w:id="64740" w:author="pete jones" w:date="2022-01-04T15:01:00Z">
                    <w:rPr>
                      <w:rFonts w:ascii="Calibri" w:hAnsi="Calibri" w:cs="Calibri"/>
                      <w:color w:val="000000"/>
                    </w:rPr>
                  </w:rPrChange>
                </w:rPr>
                <w:t>5</w:t>
              </w:r>
            </w:ins>
          </w:p>
        </w:tc>
        <w:tc>
          <w:tcPr>
            <w:tcW w:w="814" w:type="dxa"/>
            <w:tcBorders>
              <w:top w:val="nil"/>
              <w:left w:val="nil"/>
              <w:bottom w:val="single" w:sz="4" w:space="0" w:color="auto"/>
              <w:right w:val="single" w:sz="4" w:space="0" w:color="auto"/>
            </w:tcBorders>
            <w:shd w:val="clear" w:color="auto" w:fill="auto"/>
            <w:noWrap/>
            <w:vAlign w:val="center"/>
          </w:tcPr>
          <w:p w14:paraId="2DDE0A45" w14:textId="77777777" w:rsidR="00BD0299" w:rsidRPr="00FA4BC3" w:rsidRDefault="00BD0299">
            <w:pPr>
              <w:spacing w:before="0" w:after="0" w:line="240" w:lineRule="auto"/>
              <w:jc w:val="center"/>
              <w:rPr>
                <w:ins w:id="64741" w:author="pete jones" w:date="2022-01-04T12:37:00Z"/>
                <w:rFonts w:eastAsiaTheme="minorEastAsia" w:cstheme="minorHAnsi"/>
              </w:rPr>
              <w:pPrChange w:id="64742" w:author="pete jones" w:date="2022-01-04T13:04:00Z">
                <w:pPr>
                  <w:jc w:val="center"/>
                </w:pPr>
              </w:pPrChange>
            </w:pPr>
            <w:ins w:id="64743" w:author="pete jones" w:date="2022-01-04T12:37:00Z">
              <w:r w:rsidRPr="00FA4BC3">
                <w:rPr>
                  <w:rFonts w:eastAsiaTheme="minorEastAsia" w:cstheme="minorHAnsi"/>
                  <w:rPrChange w:id="64744" w:author="pete jones" w:date="2022-01-04T15:01:00Z">
                    <w:rPr>
                      <w:rFonts w:ascii="Calibri" w:hAnsi="Calibri" w:cs="Calibri"/>
                      <w:color w:val="000000"/>
                    </w:rPr>
                  </w:rPrChange>
                </w:rPr>
                <w:t>1</w:t>
              </w:r>
            </w:ins>
          </w:p>
        </w:tc>
        <w:tc>
          <w:tcPr>
            <w:tcW w:w="692" w:type="dxa"/>
            <w:tcBorders>
              <w:top w:val="nil"/>
              <w:left w:val="nil"/>
              <w:bottom w:val="single" w:sz="4" w:space="0" w:color="auto"/>
              <w:right w:val="single" w:sz="4" w:space="0" w:color="auto"/>
            </w:tcBorders>
            <w:shd w:val="clear" w:color="auto" w:fill="auto"/>
            <w:noWrap/>
            <w:vAlign w:val="center"/>
          </w:tcPr>
          <w:p w14:paraId="3A3CC173" w14:textId="77777777" w:rsidR="00BD0299" w:rsidRPr="00FF6A71" w:rsidRDefault="00BD0299">
            <w:pPr>
              <w:spacing w:before="0" w:after="0" w:line="240" w:lineRule="auto"/>
              <w:jc w:val="center"/>
              <w:rPr>
                <w:ins w:id="64745" w:author="pete jones" w:date="2022-01-04T12:37:00Z"/>
                <w:rFonts w:eastAsiaTheme="minorEastAsia" w:cstheme="minorHAnsi"/>
                <w:b/>
                <w:bCs/>
                <w:rPrChange w:id="64746" w:author="pete jones" w:date="2022-01-04T13:45:00Z">
                  <w:rPr>
                    <w:ins w:id="64747" w:author="pete jones" w:date="2022-01-04T12:37:00Z"/>
                    <w:rFonts w:eastAsiaTheme="minorEastAsia" w:cstheme="minorHAnsi"/>
                  </w:rPr>
                </w:rPrChange>
              </w:rPr>
              <w:pPrChange w:id="64748" w:author="pete jones" w:date="2022-01-04T13:04:00Z">
                <w:pPr>
                  <w:jc w:val="center"/>
                </w:pPr>
              </w:pPrChange>
            </w:pPr>
            <w:ins w:id="64749" w:author="pete jones" w:date="2022-01-04T12:37:00Z">
              <w:r w:rsidRPr="00FF6A71">
                <w:rPr>
                  <w:rFonts w:eastAsiaTheme="minorEastAsia" w:cstheme="minorHAnsi"/>
                  <w:b/>
                  <w:bCs/>
                  <w:rPrChange w:id="64750"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47D61E16" w14:textId="77777777" w:rsidR="00BD0299" w:rsidRPr="00FF6A71" w:rsidRDefault="00BD0299">
            <w:pPr>
              <w:spacing w:before="0" w:after="0" w:line="240" w:lineRule="auto"/>
              <w:jc w:val="center"/>
              <w:rPr>
                <w:ins w:id="64751" w:author="pete jones" w:date="2022-01-04T12:37:00Z"/>
                <w:rFonts w:eastAsiaTheme="minorEastAsia" w:cstheme="minorHAnsi"/>
                <w:b/>
                <w:bCs/>
                <w:rPrChange w:id="64752" w:author="pete jones" w:date="2022-01-04T13:45:00Z">
                  <w:rPr>
                    <w:ins w:id="64753" w:author="pete jones" w:date="2022-01-04T12:37:00Z"/>
                    <w:rFonts w:eastAsiaTheme="minorEastAsia" w:cstheme="minorHAnsi"/>
                  </w:rPr>
                </w:rPrChange>
              </w:rPr>
              <w:pPrChange w:id="64754" w:author="pete jones" w:date="2022-01-04T13:04:00Z">
                <w:pPr>
                  <w:jc w:val="center"/>
                </w:pPr>
              </w:pPrChange>
            </w:pPr>
            <w:ins w:id="64755" w:author="pete jones" w:date="2022-01-04T12:37:00Z">
              <w:r w:rsidRPr="00FF6A71">
                <w:rPr>
                  <w:rFonts w:eastAsiaTheme="minorEastAsia" w:cstheme="minorHAnsi"/>
                  <w:b/>
                  <w:bCs/>
                  <w:rPrChange w:id="64756"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7C4D0C81" w14:textId="77777777" w:rsidR="00BD0299" w:rsidRPr="00FF6A71" w:rsidRDefault="00BD0299">
            <w:pPr>
              <w:spacing w:before="0" w:after="0" w:line="240" w:lineRule="auto"/>
              <w:jc w:val="center"/>
              <w:rPr>
                <w:ins w:id="64757" w:author="pete jones" w:date="2022-01-04T12:37:00Z"/>
                <w:rFonts w:eastAsiaTheme="minorEastAsia" w:cstheme="minorHAnsi"/>
                <w:b/>
                <w:bCs/>
                <w:rPrChange w:id="64758" w:author="pete jones" w:date="2022-01-04T13:45:00Z">
                  <w:rPr>
                    <w:ins w:id="64759" w:author="pete jones" w:date="2022-01-04T12:37:00Z"/>
                    <w:rFonts w:eastAsiaTheme="minorEastAsia" w:cstheme="minorHAnsi"/>
                  </w:rPr>
                </w:rPrChange>
              </w:rPr>
              <w:pPrChange w:id="64760" w:author="pete jones" w:date="2022-01-04T13:04:00Z">
                <w:pPr>
                  <w:jc w:val="center"/>
                </w:pPr>
              </w:pPrChange>
            </w:pPr>
            <w:ins w:id="64761" w:author="pete jones" w:date="2022-01-04T12:37:00Z">
              <w:r w:rsidRPr="00FF6A71">
                <w:rPr>
                  <w:rFonts w:eastAsiaTheme="minorEastAsia" w:cstheme="minorHAnsi"/>
                  <w:b/>
                  <w:bCs/>
                  <w:rPrChange w:id="64762"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32E59AE3" w14:textId="77777777" w:rsidR="00BD0299" w:rsidRPr="00FF6A71" w:rsidRDefault="00BD0299">
            <w:pPr>
              <w:spacing w:before="0" w:after="0" w:line="240" w:lineRule="auto"/>
              <w:jc w:val="center"/>
              <w:rPr>
                <w:ins w:id="64763" w:author="pete jones" w:date="2022-01-04T12:37:00Z"/>
                <w:rFonts w:eastAsiaTheme="minorEastAsia" w:cstheme="minorHAnsi"/>
                <w:b/>
                <w:bCs/>
                <w:rPrChange w:id="64764" w:author="pete jones" w:date="2022-01-04T13:45:00Z">
                  <w:rPr>
                    <w:ins w:id="64765" w:author="pete jones" w:date="2022-01-04T12:37:00Z"/>
                    <w:rFonts w:eastAsiaTheme="minorEastAsia" w:cstheme="minorHAnsi"/>
                  </w:rPr>
                </w:rPrChange>
              </w:rPr>
              <w:pPrChange w:id="64766" w:author="pete jones" w:date="2022-01-04T13:04:00Z">
                <w:pPr>
                  <w:jc w:val="center"/>
                </w:pPr>
              </w:pPrChange>
            </w:pPr>
            <w:ins w:id="64767" w:author="pete jones" w:date="2022-01-04T12:37:00Z">
              <w:r w:rsidRPr="00FF6A71">
                <w:rPr>
                  <w:rFonts w:eastAsiaTheme="minorEastAsia" w:cstheme="minorHAnsi"/>
                  <w:b/>
                  <w:bCs/>
                  <w:rPrChange w:id="64768" w:author="pete jones" w:date="2022-01-04T13:45:00Z">
                    <w:rPr>
                      <w:rFonts w:ascii="Calibri" w:hAnsi="Calibri" w:cs="Calibri"/>
                      <w:color w:val="000000"/>
                    </w:rPr>
                  </w:rPrChange>
                </w:rPr>
                <w:t> </w:t>
              </w:r>
            </w:ins>
          </w:p>
        </w:tc>
      </w:tr>
    </w:tbl>
    <w:p w14:paraId="4F2D9075" w14:textId="77777777" w:rsidR="00BD0299" w:rsidRPr="00FF6A71" w:rsidRDefault="00BD0299" w:rsidP="00BD0299">
      <w:pPr>
        <w:rPr>
          <w:ins w:id="64769" w:author="pete jones" w:date="2022-01-04T12:37:00Z"/>
        </w:rPr>
      </w:pPr>
      <w:ins w:id="64770" w:author="pete jones" w:date="2022-01-04T12:37:00Z">
        <w:r w:rsidRPr="00FF6A71">
          <w:t>Q6.4 UK universities should consider creating dedicated PLM laboratories to bring CAD capability in line with 21st Century skill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3698D0C6" w14:textId="77777777" w:rsidTr="00015922">
        <w:trPr>
          <w:trHeight w:val="300"/>
          <w:jc w:val="center"/>
          <w:ins w:id="64771" w:author="pete jones" w:date="2022-01-04T12:37:00Z"/>
        </w:trPr>
        <w:tc>
          <w:tcPr>
            <w:tcW w:w="814" w:type="dxa"/>
            <w:shd w:val="clear" w:color="auto" w:fill="E7E6E6" w:themeFill="background2"/>
            <w:vAlign w:val="center"/>
          </w:tcPr>
          <w:p w14:paraId="220BA6CE" w14:textId="77777777" w:rsidR="00BD0299" w:rsidRPr="00FF6A71" w:rsidRDefault="00BD0299">
            <w:pPr>
              <w:spacing w:before="0" w:after="0" w:line="240" w:lineRule="auto"/>
              <w:jc w:val="center"/>
              <w:rPr>
                <w:ins w:id="64772" w:author="pete jones" w:date="2022-01-04T12:37:00Z"/>
                <w:rFonts w:eastAsiaTheme="minorEastAsia" w:cstheme="minorHAnsi"/>
                <w:b/>
                <w:bCs/>
              </w:rPr>
              <w:pPrChange w:id="64773" w:author="pete jones" w:date="2022-01-04T13:04:00Z">
                <w:pPr>
                  <w:jc w:val="center"/>
                </w:pPr>
              </w:pPrChange>
            </w:pPr>
            <w:ins w:id="64774"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40AFF8F" w14:textId="77777777" w:rsidR="00BD0299" w:rsidRPr="00FF6A71" w:rsidRDefault="00BD0299">
            <w:pPr>
              <w:spacing w:before="0" w:after="0" w:line="240" w:lineRule="auto"/>
              <w:jc w:val="center"/>
              <w:rPr>
                <w:ins w:id="64775" w:author="pete jones" w:date="2022-01-04T12:37:00Z"/>
                <w:rFonts w:eastAsiaTheme="minorEastAsia" w:cstheme="minorHAnsi"/>
                <w:b/>
                <w:bCs/>
              </w:rPr>
              <w:pPrChange w:id="64776" w:author="pete jones" w:date="2022-01-04T13:04:00Z">
                <w:pPr>
                  <w:jc w:val="center"/>
                </w:pPr>
              </w:pPrChange>
            </w:pPr>
            <w:ins w:id="64777"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24FAD8CF" w14:textId="77777777" w:rsidR="00BD0299" w:rsidRPr="00FF6A71" w:rsidRDefault="00BD0299">
            <w:pPr>
              <w:spacing w:before="0" w:after="0" w:line="240" w:lineRule="auto"/>
              <w:jc w:val="center"/>
              <w:rPr>
                <w:ins w:id="64778" w:author="pete jones" w:date="2022-01-04T12:37:00Z"/>
                <w:rFonts w:eastAsiaTheme="minorEastAsia" w:cstheme="minorHAnsi"/>
                <w:b/>
                <w:bCs/>
              </w:rPr>
              <w:pPrChange w:id="64779" w:author="pete jones" w:date="2022-01-04T13:04:00Z">
                <w:pPr>
                  <w:jc w:val="center"/>
                </w:pPr>
              </w:pPrChange>
            </w:pPr>
            <w:ins w:id="64780"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465C3818" w14:textId="77777777" w:rsidR="00BD0299" w:rsidRPr="00FF6A71" w:rsidRDefault="00BD0299">
            <w:pPr>
              <w:spacing w:before="0" w:after="0" w:line="240" w:lineRule="auto"/>
              <w:jc w:val="center"/>
              <w:rPr>
                <w:ins w:id="64781" w:author="pete jones" w:date="2022-01-04T12:37:00Z"/>
                <w:rFonts w:eastAsiaTheme="minorEastAsia" w:cstheme="minorHAnsi"/>
                <w:b/>
                <w:bCs/>
              </w:rPr>
              <w:pPrChange w:id="64782" w:author="pete jones" w:date="2022-01-04T13:04:00Z">
                <w:pPr>
                  <w:jc w:val="center"/>
                </w:pPr>
              </w:pPrChange>
            </w:pPr>
            <w:ins w:id="64783"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AE0C1B7" w14:textId="77777777" w:rsidR="00BD0299" w:rsidRPr="00FF6A71" w:rsidRDefault="00BD0299">
            <w:pPr>
              <w:spacing w:before="0" w:after="0" w:line="240" w:lineRule="auto"/>
              <w:jc w:val="center"/>
              <w:rPr>
                <w:ins w:id="64784" w:author="pete jones" w:date="2022-01-04T12:37:00Z"/>
                <w:rFonts w:eastAsiaTheme="minorEastAsia" w:cstheme="minorHAnsi"/>
                <w:b/>
                <w:bCs/>
              </w:rPr>
              <w:pPrChange w:id="64785" w:author="pete jones" w:date="2022-01-04T13:04:00Z">
                <w:pPr>
                  <w:jc w:val="center"/>
                </w:pPr>
              </w:pPrChange>
            </w:pPr>
            <w:ins w:id="64786"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B7470E1" w14:textId="77777777" w:rsidR="00BD0299" w:rsidRPr="00FF6A71" w:rsidRDefault="00BD0299">
            <w:pPr>
              <w:spacing w:before="0" w:after="0" w:line="240" w:lineRule="auto"/>
              <w:jc w:val="center"/>
              <w:rPr>
                <w:ins w:id="64787" w:author="pete jones" w:date="2022-01-04T12:37:00Z"/>
                <w:rFonts w:eastAsiaTheme="minorEastAsia" w:cstheme="minorHAnsi"/>
                <w:b/>
                <w:bCs/>
              </w:rPr>
              <w:pPrChange w:id="64788" w:author="pete jones" w:date="2022-01-04T13:04:00Z">
                <w:pPr>
                  <w:jc w:val="center"/>
                </w:pPr>
              </w:pPrChange>
            </w:pPr>
            <w:ins w:id="64789"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D1B5B0E" w14:textId="77777777" w:rsidR="00BD0299" w:rsidRPr="00FF6A71" w:rsidRDefault="00BD0299">
            <w:pPr>
              <w:spacing w:before="0" w:after="0" w:line="240" w:lineRule="auto"/>
              <w:jc w:val="center"/>
              <w:rPr>
                <w:ins w:id="64790" w:author="pete jones" w:date="2022-01-04T12:37:00Z"/>
                <w:rFonts w:eastAsiaTheme="minorEastAsia" w:cstheme="minorHAnsi"/>
                <w:b/>
                <w:bCs/>
              </w:rPr>
              <w:pPrChange w:id="64791" w:author="pete jones" w:date="2022-01-04T13:04:00Z">
                <w:pPr>
                  <w:jc w:val="center"/>
                </w:pPr>
              </w:pPrChange>
            </w:pPr>
            <w:ins w:id="64792"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D80F08A" w14:textId="77777777" w:rsidR="00BD0299" w:rsidRPr="00FF6A71" w:rsidRDefault="00BD0299">
            <w:pPr>
              <w:spacing w:before="0" w:after="0" w:line="240" w:lineRule="auto"/>
              <w:jc w:val="center"/>
              <w:rPr>
                <w:ins w:id="64793" w:author="pete jones" w:date="2022-01-04T12:37:00Z"/>
                <w:rFonts w:eastAsiaTheme="minorEastAsia" w:cstheme="minorHAnsi"/>
                <w:b/>
                <w:bCs/>
              </w:rPr>
              <w:pPrChange w:id="64794" w:author="pete jones" w:date="2022-01-04T13:04:00Z">
                <w:pPr>
                  <w:jc w:val="center"/>
                </w:pPr>
              </w:pPrChange>
            </w:pPr>
            <w:ins w:id="64795" w:author="pete jones" w:date="2022-01-04T12:37:00Z">
              <w:r w:rsidRPr="00FF6A71">
                <w:rPr>
                  <w:rFonts w:eastAsiaTheme="minorEastAsia" w:cstheme="minorHAnsi"/>
                  <w:b/>
                  <w:bCs/>
                </w:rPr>
                <w:t>7</w:t>
              </w:r>
            </w:ins>
          </w:p>
        </w:tc>
      </w:tr>
      <w:tr w:rsidR="00BD0299" w:rsidRPr="00FF6A71" w14:paraId="3490629F" w14:textId="77777777" w:rsidTr="00015922">
        <w:trPr>
          <w:trHeight w:val="300"/>
          <w:jc w:val="center"/>
          <w:ins w:id="64796" w:author="pete jones" w:date="2022-01-04T12:37:00Z"/>
        </w:trPr>
        <w:tc>
          <w:tcPr>
            <w:tcW w:w="814" w:type="dxa"/>
            <w:vAlign w:val="center"/>
          </w:tcPr>
          <w:p w14:paraId="1F8E1253" w14:textId="77777777" w:rsidR="00BD0299" w:rsidRPr="00FF6A71" w:rsidRDefault="00BD0299">
            <w:pPr>
              <w:spacing w:before="0" w:after="0" w:line="240" w:lineRule="auto"/>
              <w:jc w:val="center"/>
              <w:rPr>
                <w:ins w:id="64797" w:author="pete jones" w:date="2022-01-04T12:37:00Z"/>
                <w:rFonts w:eastAsiaTheme="minorEastAsia" w:cstheme="minorHAnsi"/>
                <w:b/>
                <w:bCs/>
              </w:rPr>
              <w:pPrChange w:id="64798" w:author="pete jones" w:date="2022-01-04T13:04:00Z">
                <w:pPr>
                  <w:jc w:val="center"/>
                </w:pPr>
              </w:pPrChange>
            </w:pPr>
            <w:ins w:id="64799"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61BE30" w14:textId="77777777" w:rsidR="00BD0299" w:rsidRPr="00FA4BC3" w:rsidRDefault="00BD0299">
            <w:pPr>
              <w:spacing w:before="0" w:after="0" w:line="240" w:lineRule="auto"/>
              <w:jc w:val="center"/>
              <w:rPr>
                <w:ins w:id="64800" w:author="pete jones" w:date="2022-01-04T12:37:00Z"/>
                <w:rFonts w:eastAsiaTheme="minorEastAsia" w:cstheme="minorHAnsi"/>
              </w:rPr>
              <w:pPrChange w:id="64801" w:author="pete jones" w:date="2022-01-04T13:04:00Z">
                <w:pPr>
                  <w:jc w:val="center"/>
                </w:pPr>
              </w:pPrChange>
            </w:pPr>
            <w:ins w:id="64802" w:author="pete jones" w:date="2022-01-04T12:37:00Z">
              <w:r w:rsidRPr="00FA4BC3">
                <w:rPr>
                  <w:rFonts w:eastAsiaTheme="minorEastAsia" w:cstheme="minorHAnsi"/>
                  <w:rPrChange w:id="64803" w:author="pete jones" w:date="2022-01-04T15:01:00Z">
                    <w:rPr>
                      <w:rFonts w:ascii="Calibri" w:hAnsi="Calibri" w:cs="Calibri"/>
                      <w:color w:val="000000"/>
                    </w:rPr>
                  </w:rPrChange>
                </w:rPr>
                <w:t>6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8CA0E94" w14:textId="77777777" w:rsidR="00BD0299" w:rsidRPr="00FA4BC3" w:rsidRDefault="00BD0299">
            <w:pPr>
              <w:spacing w:before="0" w:after="0" w:line="240" w:lineRule="auto"/>
              <w:jc w:val="center"/>
              <w:rPr>
                <w:ins w:id="64804" w:author="pete jones" w:date="2022-01-04T12:37:00Z"/>
                <w:rFonts w:eastAsiaTheme="minorEastAsia" w:cstheme="minorHAnsi"/>
              </w:rPr>
              <w:pPrChange w:id="64805" w:author="pete jones" w:date="2022-01-04T13:04:00Z">
                <w:pPr>
                  <w:jc w:val="center"/>
                </w:pPr>
              </w:pPrChange>
            </w:pPr>
            <w:ins w:id="64806" w:author="pete jones" w:date="2022-01-04T12:37:00Z">
              <w:r w:rsidRPr="00FA4BC3">
                <w:rPr>
                  <w:rFonts w:eastAsiaTheme="minorEastAsia" w:cstheme="minorHAnsi"/>
                  <w:rPrChange w:id="64807" w:author="pete jones" w:date="2022-01-04T15:01:00Z">
                    <w:rPr>
                      <w:rFonts w:ascii="Calibri" w:hAnsi="Calibri" w:cs="Calibri"/>
                      <w:color w:val="000000"/>
                    </w:rPr>
                  </w:rPrChange>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A9E2720" w14:textId="77777777" w:rsidR="00BD0299" w:rsidRPr="00FA4BC3" w:rsidRDefault="00BD0299">
            <w:pPr>
              <w:spacing w:before="0" w:after="0" w:line="240" w:lineRule="auto"/>
              <w:jc w:val="center"/>
              <w:rPr>
                <w:ins w:id="64808" w:author="pete jones" w:date="2022-01-04T12:37:00Z"/>
                <w:rFonts w:eastAsiaTheme="minorEastAsia" w:cstheme="minorHAnsi"/>
              </w:rPr>
              <w:pPrChange w:id="64809" w:author="pete jones" w:date="2022-01-04T13:04:00Z">
                <w:pPr>
                  <w:jc w:val="center"/>
                </w:pPr>
              </w:pPrChange>
            </w:pPr>
            <w:ins w:id="64810" w:author="pete jones" w:date="2022-01-04T12:37:00Z">
              <w:r w:rsidRPr="00FA4BC3">
                <w:rPr>
                  <w:rFonts w:eastAsiaTheme="minorEastAsia" w:cstheme="minorHAnsi"/>
                  <w:rPrChange w:id="64811" w:author="pete jones" w:date="2022-01-04T15:01:00Z">
                    <w:rPr>
                      <w:rFonts w:ascii="Calibri" w:hAnsi="Calibri" w:cs="Calibri"/>
                      <w:color w:val="000000"/>
                    </w:rPr>
                  </w:rPrChange>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04FA48E" w14:textId="77777777" w:rsidR="00BD0299" w:rsidRPr="00FF6A71" w:rsidRDefault="00BD0299">
            <w:pPr>
              <w:spacing w:before="0" w:after="0" w:line="240" w:lineRule="auto"/>
              <w:jc w:val="center"/>
              <w:rPr>
                <w:ins w:id="64812" w:author="pete jones" w:date="2022-01-04T12:37:00Z"/>
                <w:rFonts w:eastAsiaTheme="minorEastAsia" w:cstheme="minorHAnsi"/>
                <w:b/>
                <w:bCs/>
                <w:rPrChange w:id="64813" w:author="pete jones" w:date="2022-01-04T13:45:00Z">
                  <w:rPr>
                    <w:ins w:id="64814" w:author="pete jones" w:date="2022-01-04T12:37:00Z"/>
                    <w:rFonts w:eastAsiaTheme="minorEastAsia" w:cstheme="minorHAnsi"/>
                  </w:rPr>
                </w:rPrChange>
              </w:rPr>
              <w:pPrChange w:id="64815" w:author="pete jones" w:date="2022-01-04T13:04:00Z">
                <w:pPr>
                  <w:jc w:val="center"/>
                </w:pPr>
              </w:pPrChange>
            </w:pPr>
            <w:ins w:id="64816" w:author="pete jones" w:date="2022-01-04T12:37:00Z">
              <w:r w:rsidRPr="00FF6A71">
                <w:rPr>
                  <w:rFonts w:eastAsiaTheme="minorEastAsia" w:cstheme="minorHAnsi"/>
                  <w:b/>
                  <w:bCs/>
                  <w:rPrChange w:id="64817"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A68C2B0" w14:textId="77777777" w:rsidR="00BD0299" w:rsidRPr="00FF6A71" w:rsidRDefault="00BD0299">
            <w:pPr>
              <w:spacing w:before="0" w:after="0" w:line="240" w:lineRule="auto"/>
              <w:jc w:val="center"/>
              <w:rPr>
                <w:ins w:id="64818" w:author="pete jones" w:date="2022-01-04T12:37:00Z"/>
                <w:rFonts w:eastAsiaTheme="minorEastAsia" w:cstheme="minorHAnsi"/>
                <w:b/>
                <w:bCs/>
                <w:rPrChange w:id="64819" w:author="pete jones" w:date="2022-01-04T13:45:00Z">
                  <w:rPr>
                    <w:ins w:id="64820" w:author="pete jones" w:date="2022-01-04T12:37:00Z"/>
                    <w:rFonts w:eastAsiaTheme="minorEastAsia" w:cstheme="minorHAnsi"/>
                  </w:rPr>
                </w:rPrChange>
              </w:rPr>
              <w:pPrChange w:id="64821" w:author="pete jones" w:date="2022-01-04T13:04:00Z">
                <w:pPr>
                  <w:jc w:val="center"/>
                </w:pPr>
              </w:pPrChange>
            </w:pPr>
            <w:ins w:id="64822" w:author="pete jones" w:date="2022-01-04T12:37:00Z">
              <w:r w:rsidRPr="00FF6A71">
                <w:rPr>
                  <w:rFonts w:eastAsiaTheme="minorEastAsia" w:cstheme="minorHAnsi"/>
                  <w:b/>
                  <w:bCs/>
                  <w:rPrChange w:id="64823"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001B161" w14:textId="77777777" w:rsidR="00BD0299" w:rsidRPr="00FF6A71" w:rsidRDefault="00BD0299">
            <w:pPr>
              <w:spacing w:before="0" w:after="0" w:line="240" w:lineRule="auto"/>
              <w:jc w:val="center"/>
              <w:rPr>
                <w:ins w:id="64824" w:author="pete jones" w:date="2022-01-04T12:37:00Z"/>
                <w:rFonts w:eastAsiaTheme="minorEastAsia" w:cstheme="minorHAnsi"/>
                <w:b/>
                <w:bCs/>
                <w:rPrChange w:id="64825" w:author="pete jones" w:date="2022-01-04T13:45:00Z">
                  <w:rPr>
                    <w:ins w:id="64826" w:author="pete jones" w:date="2022-01-04T12:37:00Z"/>
                    <w:rFonts w:eastAsiaTheme="minorEastAsia" w:cstheme="minorHAnsi"/>
                  </w:rPr>
                </w:rPrChange>
              </w:rPr>
              <w:pPrChange w:id="64827" w:author="pete jones" w:date="2022-01-04T13:04:00Z">
                <w:pPr>
                  <w:jc w:val="center"/>
                </w:pPr>
              </w:pPrChange>
            </w:pPr>
            <w:ins w:id="64828" w:author="pete jones" w:date="2022-01-04T12:37:00Z">
              <w:r w:rsidRPr="00FF6A71">
                <w:rPr>
                  <w:rFonts w:eastAsiaTheme="minorEastAsia" w:cstheme="minorHAnsi"/>
                  <w:b/>
                  <w:bCs/>
                  <w:rPrChange w:id="64829"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BFEAF1B" w14:textId="77777777" w:rsidR="00BD0299" w:rsidRPr="00FF6A71" w:rsidRDefault="00BD0299">
            <w:pPr>
              <w:spacing w:before="0" w:after="0" w:line="240" w:lineRule="auto"/>
              <w:jc w:val="center"/>
              <w:rPr>
                <w:ins w:id="64830" w:author="pete jones" w:date="2022-01-04T12:37:00Z"/>
                <w:rFonts w:eastAsiaTheme="minorEastAsia" w:cstheme="minorHAnsi"/>
                <w:b/>
                <w:bCs/>
                <w:rPrChange w:id="64831" w:author="pete jones" w:date="2022-01-04T13:45:00Z">
                  <w:rPr>
                    <w:ins w:id="64832" w:author="pete jones" w:date="2022-01-04T12:37:00Z"/>
                    <w:rFonts w:eastAsiaTheme="minorEastAsia" w:cstheme="minorHAnsi"/>
                  </w:rPr>
                </w:rPrChange>
              </w:rPr>
              <w:pPrChange w:id="64833" w:author="pete jones" w:date="2022-01-04T13:04:00Z">
                <w:pPr>
                  <w:jc w:val="center"/>
                </w:pPr>
              </w:pPrChange>
            </w:pPr>
            <w:ins w:id="64834" w:author="pete jones" w:date="2022-01-04T12:37:00Z">
              <w:r w:rsidRPr="00FF6A71">
                <w:rPr>
                  <w:rFonts w:eastAsiaTheme="minorEastAsia" w:cstheme="minorHAnsi"/>
                  <w:b/>
                  <w:bCs/>
                  <w:rPrChange w:id="64835" w:author="pete jones" w:date="2022-01-04T13:45:00Z">
                    <w:rPr>
                      <w:rFonts w:ascii="Calibri" w:hAnsi="Calibri" w:cs="Calibri"/>
                      <w:color w:val="000000"/>
                    </w:rPr>
                  </w:rPrChange>
                </w:rPr>
                <w:t> </w:t>
              </w:r>
            </w:ins>
          </w:p>
        </w:tc>
      </w:tr>
      <w:tr w:rsidR="00BD0299" w:rsidRPr="00FF6A71" w14:paraId="1380FA0A" w14:textId="77777777" w:rsidTr="00015922">
        <w:trPr>
          <w:trHeight w:val="300"/>
          <w:jc w:val="center"/>
          <w:ins w:id="64836" w:author="pete jones" w:date="2022-01-04T12:37:00Z"/>
        </w:trPr>
        <w:tc>
          <w:tcPr>
            <w:tcW w:w="814" w:type="dxa"/>
            <w:vAlign w:val="center"/>
          </w:tcPr>
          <w:p w14:paraId="22243000" w14:textId="77777777" w:rsidR="00BD0299" w:rsidRPr="00FF6A71" w:rsidRDefault="00BD0299">
            <w:pPr>
              <w:spacing w:before="0" w:after="0" w:line="240" w:lineRule="auto"/>
              <w:jc w:val="center"/>
              <w:rPr>
                <w:ins w:id="64837" w:author="pete jones" w:date="2022-01-04T12:37:00Z"/>
                <w:rFonts w:eastAsiaTheme="minorEastAsia" w:cstheme="minorHAnsi"/>
                <w:b/>
                <w:bCs/>
              </w:rPr>
              <w:pPrChange w:id="64838" w:author="pete jones" w:date="2022-01-04T13:04:00Z">
                <w:pPr>
                  <w:jc w:val="center"/>
                </w:pPr>
              </w:pPrChange>
            </w:pPr>
            <w:ins w:id="64839"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6152395A" w14:textId="77777777" w:rsidR="00BD0299" w:rsidRPr="00FA4BC3" w:rsidRDefault="00BD0299">
            <w:pPr>
              <w:spacing w:before="0" w:after="0" w:line="240" w:lineRule="auto"/>
              <w:jc w:val="center"/>
              <w:rPr>
                <w:ins w:id="64840" w:author="pete jones" w:date="2022-01-04T12:37:00Z"/>
                <w:rFonts w:eastAsiaTheme="minorEastAsia" w:cstheme="minorHAnsi"/>
              </w:rPr>
              <w:pPrChange w:id="64841" w:author="pete jones" w:date="2022-01-04T13:04:00Z">
                <w:pPr>
                  <w:jc w:val="center"/>
                </w:pPr>
              </w:pPrChange>
            </w:pPr>
            <w:ins w:id="64842" w:author="pete jones" w:date="2022-01-04T12:37:00Z">
              <w:r w:rsidRPr="00FA4BC3">
                <w:rPr>
                  <w:rFonts w:eastAsiaTheme="minorEastAsia" w:cstheme="minorHAnsi"/>
                  <w:rPrChange w:id="64843" w:author="pete jones" w:date="2022-01-04T15:01:00Z">
                    <w:rPr>
                      <w:rFonts w:ascii="Calibri" w:hAnsi="Calibri" w:cs="Calibri"/>
                      <w:color w:val="000000"/>
                    </w:rPr>
                  </w:rPrChange>
                </w:rPr>
                <w:t>9</w:t>
              </w:r>
            </w:ins>
          </w:p>
        </w:tc>
        <w:tc>
          <w:tcPr>
            <w:tcW w:w="814" w:type="dxa"/>
            <w:tcBorders>
              <w:top w:val="nil"/>
              <w:left w:val="nil"/>
              <w:bottom w:val="single" w:sz="4" w:space="0" w:color="auto"/>
              <w:right w:val="single" w:sz="4" w:space="0" w:color="auto"/>
            </w:tcBorders>
            <w:shd w:val="clear" w:color="auto" w:fill="auto"/>
            <w:noWrap/>
            <w:vAlign w:val="center"/>
          </w:tcPr>
          <w:p w14:paraId="2A6F2B3B" w14:textId="77777777" w:rsidR="00BD0299" w:rsidRPr="00FA4BC3" w:rsidRDefault="00BD0299">
            <w:pPr>
              <w:spacing w:before="0" w:after="0" w:line="240" w:lineRule="auto"/>
              <w:jc w:val="center"/>
              <w:rPr>
                <w:ins w:id="64844" w:author="pete jones" w:date="2022-01-04T12:37:00Z"/>
                <w:rFonts w:eastAsiaTheme="minorEastAsia" w:cstheme="minorHAnsi"/>
              </w:rPr>
              <w:pPrChange w:id="64845" w:author="pete jones" w:date="2022-01-04T13:04:00Z">
                <w:pPr>
                  <w:jc w:val="center"/>
                </w:pPr>
              </w:pPrChange>
            </w:pPr>
            <w:ins w:id="64846" w:author="pete jones" w:date="2022-01-04T12:37:00Z">
              <w:r w:rsidRPr="00FA4BC3">
                <w:rPr>
                  <w:rFonts w:eastAsiaTheme="minorEastAsia" w:cstheme="minorHAnsi"/>
                  <w:rPrChange w:id="64847" w:author="pete jones" w:date="2022-01-04T15:01:00Z">
                    <w:rPr>
                      <w:rFonts w:ascii="Calibri" w:hAnsi="Calibri" w:cs="Calibri"/>
                      <w:color w:val="000000"/>
                    </w:rPr>
                  </w:rPrChange>
                </w:rPr>
                <w:t>3</w:t>
              </w:r>
            </w:ins>
          </w:p>
        </w:tc>
        <w:tc>
          <w:tcPr>
            <w:tcW w:w="814" w:type="dxa"/>
            <w:tcBorders>
              <w:top w:val="nil"/>
              <w:left w:val="nil"/>
              <w:bottom w:val="single" w:sz="4" w:space="0" w:color="auto"/>
              <w:right w:val="single" w:sz="4" w:space="0" w:color="auto"/>
            </w:tcBorders>
            <w:shd w:val="clear" w:color="auto" w:fill="auto"/>
            <w:noWrap/>
            <w:vAlign w:val="center"/>
          </w:tcPr>
          <w:p w14:paraId="05DA41BE" w14:textId="77777777" w:rsidR="00BD0299" w:rsidRPr="00FA4BC3" w:rsidRDefault="00BD0299">
            <w:pPr>
              <w:spacing w:before="0" w:after="0" w:line="240" w:lineRule="auto"/>
              <w:jc w:val="center"/>
              <w:rPr>
                <w:ins w:id="64848" w:author="pete jones" w:date="2022-01-04T12:37:00Z"/>
                <w:rFonts w:eastAsiaTheme="minorEastAsia" w:cstheme="minorHAnsi"/>
              </w:rPr>
              <w:pPrChange w:id="64849" w:author="pete jones" w:date="2022-01-04T13:04:00Z">
                <w:pPr>
                  <w:jc w:val="center"/>
                </w:pPr>
              </w:pPrChange>
            </w:pPr>
            <w:ins w:id="64850" w:author="pete jones" w:date="2022-01-04T12:37:00Z">
              <w:r w:rsidRPr="00FA4BC3">
                <w:rPr>
                  <w:rFonts w:eastAsiaTheme="minorEastAsia" w:cstheme="minorHAnsi"/>
                  <w:rPrChange w:id="64851" w:author="pete jones" w:date="2022-01-04T15:01:00Z">
                    <w:rPr>
                      <w:rFonts w:ascii="Calibri" w:hAnsi="Calibri" w:cs="Calibri"/>
                      <w:color w:val="000000"/>
                    </w:rPr>
                  </w:rPrChange>
                </w:rPr>
                <w:t>2</w:t>
              </w:r>
            </w:ins>
          </w:p>
        </w:tc>
        <w:tc>
          <w:tcPr>
            <w:tcW w:w="692" w:type="dxa"/>
            <w:tcBorders>
              <w:top w:val="nil"/>
              <w:left w:val="nil"/>
              <w:bottom w:val="single" w:sz="4" w:space="0" w:color="auto"/>
              <w:right w:val="single" w:sz="4" w:space="0" w:color="auto"/>
            </w:tcBorders>
            <w:shd w:val="clear" w:color="auto" w:fill="auto"/>
            <w:noWrap/>
            <w:vAlign w:val="center"/>
          </w:tcPr>
          <w:p w14:paraId="2118B831" w14:textId="77777777" w:rsidR="00BD0299" w:rsidRPr="00FF6A71" w:rsidRDefault="00BD0299">
            <w:pPr>
              <w:spacing w:before="0" w:after="0" w:line="240" w:lineRule="auto"/>
              <w:jc w:val="center"/>
              <w:rPr>
                <w:ins w:id="64852" w:author="pete jones" w:date="2022-01-04T12:37:00Z"/>
                <w:rFonts w:eastAsiaTheme="minorEastAsia" w:cstheme="minorHAnsi"/>
                <w:b/>
                <w:bCs/>
                <w:rPrChange w:id="64853" w:author="pete jones" w:date="2022-01-04T13:45:00Z">
                  <w:rPr>
                    <w:ins w:id="64854" w:author="pete jones" w:date="2022-01-04T12:37:00Z"/>
                    <w:rFonts w:eastAsiaTheme="minorEastAsia" w:cstheme="minorHAnsi"/>
                  </w:rPr>
                </w:rPrChange>
              </w:rPr>
              <w:pPrChange w:id="64855" w:author="pete jones" w:date="2022-01-04T13:04:00Z">
                <w:pPr>
                  <w:jc w:val="center"/>
                </w:pPr>
              </w:pPrChange>
            </w:pPr>
            <w:ins w:id="64856" w:author="pete jones" w:date="2022-01-04T12:37:00Z">
              <w:r w:rsidRPr="00FF6A71">
                <w:rPr>
                  <w:rFonts w:eastAsiaTheme="minorEastAsia" w:cstheme="minorHAnsi"/>
                  <w:b/>
                  <w:bCs/>
                  <w:rPrChange w:id="64857"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4C5F030C" w14:textId="77777777" w:rsidR="00BD0299" w:rsidRPr="00FF6A71" w:rsidRDefault="00BD0299">
            <w:pPr>
              <w:spacing w:before="0" w:after="0" w:line="240" w:lineRule="auto"/>
              <w:jc w:val="center"/>
              <w:rPr>
                <w:ins w:id="64858" w:author="pete jones" w:date="2022-01-04T12:37:00Z"/>
                <w:rFonts w:eastAsiaTheme="minorEastAsia" w:cstheme="minorHAnsi"/>
                <w:b/>
                <w:bCs/>
                <w:rPrChange w:id="64859" w:author="pete jones" w:date="2022-01-04T13:45:00Z">
                  <w:rPr>
                    <w:ins w:id="64860" w:author="pete jones" w:date="2022-01-04T12:37:00Z"/>
                    <w:rFonts w:eastAsiaTheme="minorEastAsia" w:cstheme="minorHAnsi"/>
                  </w:rPr>
                </w:rPrChange>
              </w:rPr>
              <w:pPrChange w:id="64861" w:author="pete jones" w:date="2022-01-04T13:04:00Z">
                <w:pPr>
                  <w:jc w:val="center"/>
                </w:pPr>
              </w:pPrChange>
            </w:pPr>
            <w:ins w:id="64862" w:author="pete jones" w:date="2022-01-04T12:37:00Z">
              <w:r w:rsidRPr="00FF6A71">
                <w:rPr>
                  <w:rFonts w:eastAsiaTheme="minorEastAsia" w:cstheme="minorHAnsi"/>
                  <w:b/>
                  <w:bCs/>
                  <w:rPrChange w:id="64863"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7404B5A1" w14:textId="77777777" w:rsidR="00BD0299" w:rsidRPr="00FF6A71" w:rsidRDefault="00BD0299">
            <w:pPr>
              <w:spacing w:before="0" w:after="0" w:line="240" w:lineRule="auto"/>
              <w:jc w:val="center"/>
              <w:rPr>
                <w:ins w:id="64864" w:author="pete jones" w:date="2022-01-04T12:37:00Z"/>
                <w:rFonts w:eastAsiaTheme="minorEastAsia" w:cstheme="minorHAnsi"/>
                <w:b/>
                <w:bCs/>
                <w:rPrChange w:id="64865" w:author="pete jones" w:date="2022-01-04T13:45:00Z">
                  <w:rPr>
                    <w:ins w:id="64866" w:author="pete jones" w:date="2022-01-04T12:37:00Z"/>
                    <w:rFonts w:eastAsiaTheme="minorEastAsia" w:cstheme="minorHAnsi"/>
                  </w:rPr>
                </w:rPrChange>
              </w:rPr>
              <w:pPrChange w:id="64867" w:author="pete jones" w:date="2022-01-04T13:04:00Z">
                <w:pPr>
                  <w:jc w:val="center"/>
                </w:pPr>
              </w:pPrChange>
            </w:pPr>
            <w:ins w:id="64868" w:author="pete jones" w:date="2022-01-04T12:37:00Z">
              <w:r w:rsidRPr="00FF6A71">
                <w:rPr>
                  <w:rFonts w:eastAsiaTheme="minorEastAsia" w:cstheme="minorHAnsi"/>
                  <w:b/>
                  <w:bCs/>
                  <w:rPrChange w:id="64869"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73B8CC42" w14:textId="77777777" w:rsidR="00BD0299" w:rsidRPr="00FF6A71" w:rsidRDefault="00BD0299">
            <w:pPr>
              <w:spacing w:before="0" w:after="0" w:line="240" w:lineRule="auto"/>
              <w:jc w:val="center"/>
              <w:rPr>
                <w:ins w:id="64870" w:author="pete jones" w:date="2022-01-04T12:37:00Z"/>
                <w:rFonts w:eastAsiaTheme="minorEastAsia" w:cstheme="minorHAnsi"/>
                <w:b/>
                <w:bCs/>
                <w:rPrChange w:id="64871" w:author="pete jones" w:date="2022-01-04T13:45:00Z">
                  <w:rPr>
                    <w:ins w:id="64872" w:author="pete jones" w:date="2022-01-04T12:37:00Z"/>
                    <w:rFonts w:eastAsiaTheme="minorEastAsia" w:cstheme="minorHAnsi"/>
                  </w:rPr>
                </w:rPrChange>
              </w:rPr>
              <w:pPrChange w:id="64873" w:author="pete jones" w:date="2022-01-04T13:04:00Z">
                <w:pPr>
                  <w:jc w:val="center"/>
                </w:pPr>
              </w:pPrChange>
            </w:pPr>
            <w:ins w:id="64874" w:author="pete jones" w:date="2022-01-04T12:37:00Z">
              <w:r w:rsidRPr="00FF6A71">
                <w:rPr>
                  <w:rFonts w:eastAsiaTheme="minorEastAsia" w:cstheme="minorHAnsi"/>
                  <w:b/>
                  <w:bCs/>
                  <w:rPrChange w:id="64875" w:author="pete jones" w:date="2022-01-04T13:45:00Z">
                    <w:rPr>
                      <w:rFonts w:ascii="Calibri" w:hAnsi="Calibri" w:cs="Calibri"/>
                      <w:color w:val="000000"/>
                    </w:rPr>
                  </w:rPrChange>
                </w:rPr>
                <w:t> </w:t>
              </w:r>
            </w:ins>
          </w:p>
        </w:tc>
      </w:tr>
    </w:tbl>
    <w:p w14:paraId="56050110" w14:textId="77777777" w:rsidR="00BD0299" w:rsidRPr="00FF6A71" w:rsidRDefault="00BD0299" w:rsidP="00BD0299">
      <w:pPr>
        <w:rPr>
          <w:ins w:id="64876" w:author="pete jones" w:date="2022-01-04T12:37:00Z"/>
        </w:rPr>
      </w:pPr>
      <w:ins w:id="64877" w:author="pete jones" w:date="2022-01-04T12:37:00Z">
        <w:r w:rsidRPr="00FF6A71">
          <w:t>Q6.5 Educators should consider re-assessing current curricula in response to future need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50B7BB91" w14:textId="77777777" w:rsidTr="00015922">
        <w:trPr>
          <w:trHeight w:val="300"/>
          <w:jc w:val="center"/>
          <w:ins w:id="64878" w:author="pete jones" w:date="2022-01-04T12:37:00Z"/>
        </w:trPr>
        <w:tc>
          <w:tcPr>
            <w:tcW w:w="814" w:type="dxa"/>
            <w:shd w:val="clear" w:color="auto" w:fill="E7E6E6" w:themeFill="background2"/>
            <w:vAlign w:val="center"/>
          </w:tcPr>
          <w:p w14:paraId="19069BD4" w14:textId="77777777" w:rsidR="00BD0299" w:rsidRPr="00FF6A71" w:rsidRDefault="00BD0299">
            <w:pPr>
              <w:spacing w:before="0" w:after="0" w:line="240" w:lineRule="auto"/>
              <w:jc w:val="center"/>
              <w:rPr>
                <w:ins w:id="64879" w:author="pete jones" w:date="2022-01-04T12:37:00Z"/>
                <w:rFonts w:eastAsiaTheme="minorEastAsia" w:cstheme="minorHAnsi"/>
                <w:b/>
                <w:bCs/>
              </w:rPr>
              <w:pPrChange w:id="64880" w:author="pete jones" w:date="2022-01-04T13:04:00Z">
                <w:pPr>
                  <w:jc w:val="center"/>
                </w:pPr>
              </w:pPrChange>
            </w:pPr>
            <w:ins w:id="64881"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2D94E5C4" w14:textId="77777777" w:rsidR="00BD0299" w:rsidRPr="00FF6A71" w:rsidRDefault="00BD0299">
            <w:pPr>
              <w:spacing w:before="0" w:after="0" w:line="240" w:lineRule="auto"/>
              <w:jc w:val="center"/>
              <w:rPr>
                <w:ins w:id="64882" w:author="pete jones" w:date="2022-01-04T12:37:00Z"/>
                <w:rFonts w:eastAsiaTheme="minorEastAsia" w:cstheme="minorHAnsi"/>
                <w:b/>
                <w:bCs/>
              </w:rPr>
              <w:pPrChange w:id="64883" w:author="pete jones" w:date="2022-01-04T13:04:00Z">
                <w:pPr>
                  <w:jc w:val="center"/>
                </w:pPr>
              </w:pPrChange>
            </w:pPr>
            <w:ins w:id="64884"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43F4A33" w14:textId="77777777" w:rsidR="00BD0299" w:rsidRPr="00FF6A71" w:rsidRDefault="00BD0299">
            <w:pPr>
              <w:spacing w:before="0" w:after="0" w:line="240" w:lineRule="auto"/>
              <w:jc w:val="center"/>
              <w:rPr>
                <w:ins w:id="64885" w:author="pete jones" w:date="2022-01-04T12:37:00Z"/>
                <w:rFonts w:eastAsiaTheme="minorEastAsia" w:cstheme="minorHAnsi"/>
                <w:b/>
                <w:bCs/>
              </w:rPr>
              <w:pPrChange w:id="64886" w:author="pete jones" w:date="2022-01-04T13:04:00Z">
                <w:pPr>
                  <w:jc w:val="center"/>
                </w:pPr>
              </w:pPrChange>
            </w:pPr>
            <w:ins w:id="64887"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4B0E50A2" w14:textId="77777777" w:rsidR="00BD0299" w:rsidRPr="00FF6A71" w:rsidRDefault="00BD0299">
            <w:pPr>
              <w:spacing w:before="0" w:after="0" w:line="240" w:lineRule="auto"/>
              <w:jc w:val="center"/>
              <w:rPr>
                <w:ins w:id="64888" w:author="pete jones" w:date="2022-01-04T12:37:00Z"/>
                <w:rFonts w:eastAsiaTheme="minorEastAsia" w:cstheme="minorHAnsi"/>
                <w:b/>
                <w:bCs/>
              </w:rPr>
              <w:pPrChange w:id="64889" w:author="pete jones" w:date="2022-01-04T13:04:00Z">
                <w:pPr>
                  <w:jc w:val="center"/>
                </w:pPr>
              </w:pPrChange>
            </w:pPr>
            <w:ins w:id="64890"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F3822FA" w14:textId="77777777" w:rsidR="00BD0299" w:rsidRPr="00FF6A71" w:rsidRDefault="00BD0299">
            <w:pPr>
              <w:spacing w:before="0" w:after="0" w:line="240" w:lineRule="auto"/>
              <w:jc w:val="center"/>
              <w:rPr>
                <w:ins w:id="64891" w:author="pete jones" w:date="2022-01-04T12:37:00Z"/>
                <w:rFonts w:eastAsiaTheme="minorEastAsia" w:cstheme="minorHAnsi"/>
                <w:b/>
                <w:bCs/>
              </w:rPr>
              <w:pPrChange w:id="64892" w:author="pete jones" w:date="2022-01-04T13:04:00Z">
                <w:pPr>
                  <w:jc w:val="center"/>
                </w:pPr>
              </w:pPrChange>
            </w:pPr>
            <w:ins w:id="64893"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7A2BFA4" w14:textId="77777777" w:rsidR="00BD0299" w:rsidRPr="00FF6A71" w:rsidRDefault="00BD0299">
            <w:pPr>
              <w:spacing w:before="0" w:after="0" w:line="240" w:lineRule="auto"/>
              <w:jc w:val="center"/>
              <w:rPr>
                <w:ins w:id="64894" w:author="pete jones" w:date="2022-01-04T12:37:00Z"/>
                <w:rFonts w:eastAsiaTheme="minorEastAsia" w:cstheme="minorHAnsi"/>
                <w:b/>
                <w:bCs/>
              </w:rPr>
              <w:pPrChange w:id="64895" w:author="pete jones" w:date="2022-01-04T13:04:00Z">
                <w:pPr>
                  <w:jc w:val="center"/>
                </w:pPr>
              </w:pPrChange>
            </w:pPr>
            <w:ins w:id="64896"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299EC2EF" w14:textId="77777777" w:rsidR="00BD0299" w:rsidRPr="00FF6A71" w:rsidRDefault="00BD0299">
            <w:pPr>
              <w:spacing w:before="0" w:after="0" w:line="240" w:lineRule="auto"/>
              <w:jc w:val="center"/>
              <w:rPr>
                <w:ins w:id="64897" w:author="pete jones" w:date="2022-01-04T12:37:00Z"/>
                <w:rFonts w:eastAsiaTheme="minorEastAsia" w:cstheme="minorHAnsi"/>
                <w:b/>
                <w:bCs/>
              </w:rPr>
              <w:pPrChange w:id="64898" w:author="pete jones" w:date="2022-01-04T13:04:00Z">
                <w:pPr>
                  <w:jc w:val="center"/>
                </w:pPr>
              </w:pPrChange>
            </w:pPr>
            <w:ins w:id="64899"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4AA901D2" w14:textId="77777777" w:rsidR="00BD0299" w:rsidRPr="00FF6A71" w:rsidRDefault="00BD0299">
            <w:pPr>
              <w:spacing w:before="0" w:after="0" w:line="240" w:lineRule="auto"/>
              <w:jc w:val="center"/>
              <w:rPr>
                <w:ins w:id="64900" w:author="pete jones" w:date="2022-01-04T12:37:00Z"/>
                <w:rFonts w:eastAsiaTheme="minorEastAsia" w:cstheme="minorHAnsi"/>
                <w:b/>
                <w:bCs/>
              </w:rPr>
              <w:pPrChange w:id="64901" w:author="pete jones" w:date="2022-01-04T13:04:00Z">
                <w:pPr>
                  <w:jc w:val="center"/>
                </w:pPr>
              </w:pPrChange>
            </w:pPr>
            <w:ins w:id="64902" w:author="pete jones" w:date="2022-01-04T12:37:00Z">
              <w:r w:rsidRPr="00FF6A71">
                <w:rPr>
                  <w:rFonts w:eastAsiaTheme="minorEastAsia" w:cstheme="minorHAnsi"/>
                  <w:b/>
                  <w:bCs/>
                </w:rPr>
                <w:t>7</w:t>
              </w:r>
            </w:ins>
          </w:p>
        </w:tc>
      </w:tr>
      <w:tr w:rsidR="00BD0299" w:rsidRPr="00FF6A71" w14:paraId="271CDE14" w14:textId="77777777" w:rsidTr="00015922">
        <w:trPr>
          <w:trHeight w:val="300"/>
          <w:jc w:val="center"/>
          <w:ins w:id="64903" w:author="pete jones" w:date="2022-01-04T12:37:00Z"/>
        </w:trPr>
        <w:tc>
          <w:tcPr>
            <w:tcW w:w="814" w:type="dxa"/>
            <w:vAlign w:val="center"/>
          </w:tcPr>
          <w:p w14:paraId="33A38131" w14:textId="77777777" w:rsidR="00BD0299" w:rsidRPr="00FF6A71" w:rsidRDefault="00BD0299">
            <w:pPr>
              <w:spacing w:before="0" w:after="0" w:line="240" w:lineRule="auto"/>
              <w:jc w:val="center"/>
              <w:rPr>
                <w:ins w:id="64904" w:author="pete jones" w:date="2022-01-04T12:37:00Z"/>
                <w:rFonts w:eastAsiaTheme="minorEastAsia" w:cstheme="minorHAnsi"/>
                <w:b/>
                <w:bCs/>
              </w:rPr>
              <w:pPrChange w:id="64905" w:author="pete jones" w:date="2022-01-04T13:04:00Z">
                <w:pPr>
                  <w:jc w:val="center"/>
                </w:pPr>
              </w:pPrChange>
            </w:pPr>
            <w:ins w:id="64906"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A014A3" w14:textId="77777777" w:rsidR="00BD0299" w:rsidRPr="00FA4BC3" w:rsidRDefault="00BD0299">
            <w:pPr>
              <w:spacing w:before="0" w:after="0" w:line="240" w:lineRule="auto"/>
              <w:jc w:val="center"/>
              <w:rPr>
                <w:ins w:id="64907" w:author="pete jones" w:date="2022-01-04T12:37:00Z"/>
                <w:rFonts w:eastAsiaTheme="minorEastAsia" w:cstheme="minorHAnsi"/>
              </w:rPr>
              <w:pPrChange w:id="64908" w:author="pete jones" w:date="2022-01-04T13:04:00Z">
                <w:pPr>
                  <w:jc w:val="center"/>
                </w:pPr>
              </w:pPrChange>
            </w:pPr>
            <w:ins w:id="64909" w:author="pete jones" w:date="2022-01-04T12:37:00Z">
              <w:r w:rsidRPr="00FA4BC3">
                <w:rPr>
                  <w:rFonts w:eastAsiaTheme="minorEastAsia" w:cstheme="minorHAnsi"/>
                  <w:rPrChange w:id="64910" w:author="pete jones" w:date="2022-01-04T15:01:00Z">
                    <w:rPr>
                      <w:rFonts w:ascii="Calibri" w:hAnsi="Calibri" w:cs="Calibri"/>
                      <w:color w:val="000000"/>
                    </w:rPr>
                  </w:rPrChange>
                </w:rPr>
                <w:t>6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24470E7" w14:textId="77777777" w:rsidR="00BD0299" w:rsidRPr="00FA4BC3" w:rsidRDefault="00BD0299">
            <w:pPr>
              <w:spacing w:before="0" w:after="0" w:line="240" w:lineRule="auto"/>
              <w:jc w:val="center"/>
              <w:rPr>
                <w:ins w:id="64911" w:author="pete jones" w:date="2022-01-04T12:37:00Z"/>
                <w:rFonts w:eastAsiaTheme="minorEastAsia" w:cstheme="minorHAnsi"/>
              </w:rPr>
              <w:pPrChange w:id="64912" w:author="pete jones" w:date="2022-01-04T13:04:00Z">
                <w:pPr>
                  <w:jc w:val="center"/>
                </w:pPr>
              </w:pPrChange>
            </w:pPr>
            <w:ins w:id="64913" w:author="pete jones" w:date="2022-01-04T12:37:00Z">
              <w:r w:rsidRPr="00FA4BC3">
                <w:rPr>
                  <w:rFonts w:eastAsiaTheme="minorEastAsia" w:cstheme="minorHAnsi"/>
                  <w:rPrChange w:id="64914" w:author="pete jones" w:date="2022-01-04T15:01:00Z">
                    <w:rPr>
                      <w:rFonts w:ascii="Calibri" w:hAnsi="Calibri" w:cs="Calibri"/>
                      <w:color w:val="000000"/>
                    </w:rPr>
                  </w:rPrChange>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6AC36E4" w14:textId="77777777" w:rsidR="00BD0299" w:rsidRPr="00FA4BC3" w:rsidRDefault="00BD0299">
            <w:pPr>
              <w:spacing w:before="0" w:after="0" w:line="240" w:lineRule="auto"/>
              <w:jc w:val="center"/>
              <w:rPr>
                <w:ins w:id="64915" w:author="pete jones" w:date="2022-01-04T12:37:00Z"/>
                <w:rFonts w:eastAsiaTheme="minorEastAsia" w:cstheme="minorHAnsi"/>
              </w:rPr>
              <w:pPrChange w:id="64916" w:author="pete jones" w:date="2022-01-04T13:04:00Z">
                <w:pPr>
                  <w:jc w:val="center"/>
                </w:pPr>
              </w:pPrChange>
            </w:pPr>
            <w:ins w:id="64917" w:author="pete jones" w:date="2022-01-04T12:37:00Z">
              <w:r w:rsidRPr="00FA4BC3">
                <w:rPr>
                  <w:rFonts w:eastAsiaTheme="minorEastAsia" w:cstheme="minorHAnsi"/>
                  <w:rPrChange w:id="64918" w:author="pete jones" w:date="2022-01-04T15:01:00Z">
                    <w:rPr>
                      <w:rFonts w:ascii="Calibri" w:hAnsi="Calibri" w:cs="Calibri"/>
                      <w:color w:val="000000"/>
                    </w:rPr>
                  </w:rPrChange>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7C2B519" w14:textId="77777777" w:rsidR="00BD0299" w:rsidRPr="00FF6A71" w:rsidRDefault="00BD0299">
            <w:pPr>
              <w:spacing w:before="0" w:after="0" w:line="240" w:lineRule="auto"/>
              <w:jc w:val="center"/>
              <w:rPr>
                <w:ins w:id="64919" w:author="pete jones" w:date="2022-01-04T12:37:00Z"/>
                <w:rFonts w:eastAsiaTheme="minorEastAsia" w:cstheme="minorHAnsi"/>
                <w:b/>
                <w:bCs/>
                <w:rPrChange w:id="64920" w:author="pete jones" w:date="2022-01-04T13:45:00Z">
                  <w:rPr>
                    <w:ins w:id="64921" w:author="pete jones" w:date="2022-01-04T12:37:00Z"/>
                    <w:rFonts w:eastAsiaTheme="minorEastAsia" w:cstheme="minorHAnsi"/>
                  </w:rPr>
                </w:rPrChange>
              </w:rPr>
              <w:pPrChange w:id="64922" w:author="pete jones" w:date="2022-01-04T13:04:00Z">
                <w:pPr>
                  <w:jc w:val="center"/>
                </w:pPr>
              </w:pPrChange>
            </w:pPr>
            <w:ins w:id="64923" w:author="pete jones" w:date="2022-01-04T12:37:00Z">
              <w:r w:rsidRPr="00FF6A71">
                <w:rPr>
                  <w:rFonts w:eastAsiaTheme="minorEastAsia" w:cstheme="minorHAnsi"/>
                  <w:b/>
                  <w:bCs/>
                  <w:rPrChange w:id="64924"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3AA6BFA" w14:textId="77777777" w:rsidR="00BD0299" w:rsidRPr="00FF6A71" w:rsidRDefault="00BD0299">
            <w:pPr>
              <w:spacing w:before="0" w:after="0" w:line="240" w:lineRule="auto"/>
              <w:jc w:val="center"/>
              <w:rPr>
                <w:ins w:id="64925" w:author="pete jones" w:date="2022-01-04T12:37:00Z"/>
                <w:rFonts w:eastAsiaTheme="minorEastAsia" w:cstheme="minorHAnsi"/>
                <w:b/>
                <w:bCs/>
                <w:rPrChange w:id="64926" w:author="pete jones" w:date="2022-01-04T13:45:00Z">
                  <w:rPr>
                    <w:ins w:id="64927" w:author="pete jones" w:date="2022-01-04T12:37:00Z"/>
                    <w:rFonts w:eastAsiaTheme="minorEastAsia" w:cstheme="minorHAnsi"/>
                  </w:rPr>
                </w:rPrChange>
              </w:rPr>
              <w:pPrChange w:id="64928" w:author="pete jones" w:date="2022-01-04T13:04:00Z">
                <w:pPr>
                  <w:jc w:val="center"/>
                </w:pPr>
              </w:pPrChange>
            </w:pPr>
            <w:ins w:id="64929" w:author="pete jones" w:date="2022-01-04T12:37:00Z">
              <w:r w:rsidRPr="00FF6A71">
                <w:rPr>
                  <w:rFonts w:eastAsiaTheme="minorEastAsia" w:cstheme="minorHAnsi"/>
                  <w:b/>
                  <w:bCs/>
                  <w:rPrChange w:id="64930"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BFD453E" w14:textId="77777777" w:rsidR="00BD0299" w:rsidRPr="00FF6A71" w:rsidRDefault="00BD0299">
            <w:pPr>
              <w:spacing w:before="0" w:after="0" w:line="240" w:lineRule="auto"/>
              <w:jc w:val="center"/>
              <w:rPr>
                <w:ins w:id="64931" w:author="pete jones" w:date="2022-01-04T12:37:00Z"/>
                <w:rFonts w:eastAsiaTheme="minorEastAsia" w:cstheme="minorHAnsi"/>
                <w:b/>
                <w:bCs/>
                <w:rPrChange w:id="64932" w:author="pete jones" w:date="2022-01-04T13:45:00Z">
                  <w:rPr>
                    <w:ins w:id="64933" w:author="pete jones" w:date="2022-01-04T12:37:00Z"/>
                    <w:rFonts w:eastAsiaTheme="minorEastAsia" w:cstheme="minorHAnsi"/>
                  </w:rPr>
                </w:rPrChange>
              </w:rPr>
              <w:pPrChange w:id="64934" w:author="pete jones" w:date="2022-01-04T13:04:00Z">
                <w:pPr>
                  <w:jc w:val="center"/>
                </w:pPr>
              </w:pPrChange>
            </w:pPr>
            <w:ins w:id="64935" w:author="pete jones" w:date="2022-01-04T12:37:00Z">
              <w:r w:rsidRPr="00FF6A71">
                <w:rPr>
                  <w:rFonts w:eastAsiaTheme="minorEastAsia" w:cstheme="minorHAnsi"/>
                  <w:b/>
                  <w:bCs/>
                  <w:rPrChange w:id="64936"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E5612D2" w14:textId="77777777" w:rsidR="00BD0299" w:rsidRPr="00FF6A71" w:rsidRDefault="00BD0299">
            <w:pPr>
              <w:spacing w:before="0" w:after="0" w:line="240" w:lineRule="auto"/>
              <w:jc w:val="center"/>
              <w:rPr>
                <w:ins w:id="64937" w:author="pete jones" w:date="2022-01-04T12:37:00Z"/>
                <w:rFonts w:eastAsiaTheme="minorEastAsia" w:cstheme="minorHAnsi"/>
                <w:b/>
                <w:bCs/>
                <w:rPrChange w:id="64938" w:author="pete jones" w:date="2022-01-04T13:45:00Z">
                  <w:rPr>
                    <w:ins w:id="64939" w:author="pete jones" w:date="2022-01-04T12:37:00Z"/>
                    <w:rFonts w:eastAsiaTheme="minorEastAsia" w:cstheme="minorHAnsi"/>
                  </w:rPr>
                </w:rPrChange>
              </w:rPr>
              <w:pPrChange w:id="64940" w:author="pete jones" w:date="2022-01-04T13:04:00Z">
                <w:pPr>
                  <w:jc w:val="center"/>
                </w:pPr>
              </w:pPrChange>
            </w:pPr>
            <w:ins w:id="64941" w:author="pete jones" w:date="2022-01-04T12:37:00Z">
              <w:r w:rsidRPr="00FF6A71">
                <w:rPr>
                  <w:rFonts w:eastAsiaTheme="minorEastAsia" w:cstheme="minorHAnsi"/>
                  <w:b/>
                  <w:bCs/>
                  <w:rPrChange w:id="64942" w:author="pete jones" w:date="2022-01-04T13:45:00Z">
                    <w:rPr>
                      <w:rFonts w:ascii="Calibri" w:hAnsi="Calibri" w:cs="Calibri"/>
                      <w:color w:val="000000"/>
                    </w:rPr>
                  </w:rPrChange>
                </w:rPr>
                <w:t> </w:t>
              </w:r>
            </w:ins>
          </w:p>
        </w:tc>
      </w:tr>
      <w:tr w:rsidR="00BD0299" w:rsidRPr="00FF6A71" w14:paraId="0CD76A35" w14:textId="77777777" w:rsidTr="00015922">
        <w:trPr>
          <w:trHeight w:val="300"/>
          <w:jc w:val="center"/>
          <w:ins w:id="64943" w:author="pete jones" w:date="2022-01-04T12:37:00Z"/>
        </w:trPr>
        <w:tc>
          <w:tcPr>
            <w:tcW w:w="814" w:type="dxa"/>
            <w:vAlign w:val="center"/>
          </w:tcPr>
          <w:p w14:paraId="19806C4D" w14:textId="77777777" w:rsidR="00BD0299" w:rsidRPr="00FF6A71" w:rsidRDefault="00BD0299">
            <w:pPr>
              <w:spacing w:before="0" w:after="0" w:line="240" w:lineRule="auto"/>
              <w:jc w:val="center"/>
              <w:rPr>
                <w:ins w:id="64944" w:author="pete jones" w:date="2022-01-04T12:37:00Z"/>
                <w:rFonts w:eastAsiaTheme="minorEastAsia" w:cstheme="minorHAnsi"/>
                <w:b/>
                <w:bCs/>
              </w:rPr>
              <w:pPrChange w:id="64945" w:author="pete jones" w:date="2022-01-04T13:04:00Z">
                <w:pPr>
                  <w:jc w:val="center"/>
                </w:pPr>
              </w:pPrChange>
            </w:pPr>
            <w:ins w:id="64946"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6EC780F0" w14:textId="77777777" w:rsidR="00BD0299" w:rsidRPr="00FA4BC3" w:rsidRDefault="00BD0299">
            <w:pPr>
              <w:spacing w:before="0" w:after="0" w:line="240" w:lineRule="auto"/>
              <w:jc w:val="center"/>
              <w:rPr>
                <w:ins w:id="64947" w:author="pete jones" w:date="2022-01-04T12:37:00Z"/>
                <w:rFonts w:eastAsiaTheme="minorEastAsia" w:cstheme="minorHAnsi"/>
              </w:rPr>
              <w:pPrChange w:id="64948" w:author="pete jones" w:date="2022-01-04T13:04:00Z">
                <w:pPr>
                  <w:jc w:val="center"/>
                </w:pPr>
              </w:pPrChange>
            </w:pPr>
            <w:ins w:id="64949" w:author="pete jones" w:date="2022-01-04T12:37:00Z">
              <w:r w:rsidRPr="00FA4BC3">
                <w:rPr>
                  <w:rFonts w:eastAsiaTheme="minorEastAsia" w:cstheme="minorHAnsi"/>
                  <w:rPrChange w:id="64950" w:author="pete jones" w:date="2022-01-04T15:01:00Z">
                    <w:rPr>
                      <w:rFonts w:ascii="Calibri" w:hAnsi="Calibri" w:cs="Calibri"/>
                      <w:color w:val="000000"/>
                    </w:rPr>
                  </w:rPrChange>
                </w:rPr>
                <w:t>9</w:t>
              </w:r>
            </w:ins>
          </w:p>
        </w:tc>
        <w:tc>
          <w:tcPr>
            <w:tcW w:w="814" w:type="dxa"/>
            <w:tcBorders>
              <w:top w:val="nil"/>
              <w:left w:val="nil"/>
              <w:bottom w:val="single" w:sz="4" w:space="0" w:color="auto"/>
              <w:right w:val="single" w:sz="4" w:space="0" w:color="auto"/>
            </w:tcBorders>
            <w:shd w:val="clear" w:color="auto" w:fill="auto"/>
            <w:noWrap/>
            <w:vAlign w:val="center"/>
          </w:tcPr>
          <w:p w14:paraId="76AA7583" w14:textId="77777777" w:rsidR="00BD0299" w:rsidRPr="00FA4BC3" w:rsidRDefault="00BD0299">
            <w:pPr>
              <w:spacing w:before="0" w:after="0" w:line="240" w:lineRule="auto"/>
              <w:jc w:val="center"/>
              <w:rPr>
                <w:ins w:id="64951" w:author="pete jones" w:date="2022-01-04T12:37:00Z"/>
                <w:rFonts w:eastAsiaTheme="minorEastAsia" w:cstheme="minorHAnsi"/>
              </w:rPr>
              <w:pPrChange w:id="64952" w:author="pete jones" w:date="2022-01-04T13:04:00Z">
                <w:pPr>
                  <w:jc w:val="center"/>
                </w:pPr>
              </w:pPrChange>
            </w:pPr>
            <w:ins w:id="64953" w:author="pete jones" w:date="2022-01-04T12:37:00Z">
              <w:r w:rsidRPr="00FA4BC3">
                <w:rPr>
                  <w:rFonts w:eastAsiaTheme="minorEastAsia" w:cstheme="minorHAnsi"/>
                  <w:rPrChange w:id="64954" w:author="pete jones" w:date="2022-01-04T15:01:00Z">
                    <w:rPr>
                      <w:rFonts w:ascii="Calibri" w:hAnsi="Calibri" w:cs="Calibri"/>
                      <w:color w:val="000000"/>
                    </w:rPr>
                  </w:rPrChange>
                </w:rPr>
                <w:t>3</w:t>
              </w:r>
            </w:ins>
          </w:p>
        </w:tc>
        <w:tc>
          <w:tcPr>
            <w:tcW w:w="814" w:type="dxa"/>
            <w:tcBorders>
              <w:top w:val="nil"/>
              <w:left w:val="nil"/>
              <w:bottom w:val="single" w:sz="4" w:space="0" w:color="auto"/>
              <w:right w:val="single" w:sz="4" w:space="0" w:color="auto"/>
            </w:tcBorders>
            <w:shd w:val="clear" w:color="auto" w:fill="auto"/>
            <w:noWrap/>
            <w:vAlign w:val="center"/>
          </w:tcPr>
          <w:p w14:paraId="046B2C63" w14:textId="77777777" w:rsidR="00BD0299" w:rsidRPr="00FA4BC3" w:rsidRDefault="00BD0299">
            <w:pPr>
              <w:spacing w:before="0" w:after="0" w:line="240" w:lineRule="auto"/>
              <w:jc w:val="center"/>
              <w:rPr>
                <w:ins w:id="64955" w:author="pete jones" w:date="2022-01-04T12:37:00Z"/>
                <w:rFonts w:eastAsiaTheme="minorEastAsia" w:cstheme="minorHAnsi"/>
              </w:rPr>
              <w:pPrChange w:id="64956" w:author="pete jones" w:date="2022-01-04T13:04:00Z">
                <w:pPr>
                  <w:jc w:val="center"/>
                </w:pPr>
              </w:pPrChange>
            </w:pPr>
            <w:ins w:id="64957" w:author="pete jones" w:date="2022-01-04T12:37:00Z">
              <w:r w:rsidRPr="00FA4BC3">
                <w:rPr>
                  <w:rFonts w:eastAsiaTheme="minorEastAsia" w:cstheme="minorHAnsi"/>
                  <w:rPrChange w:id="64958" w:author="pete jones" w:date="2022-01-04T15:01:00Z">
                    <w:rPr>
                      <w:rFonts w:ascii="Calibri" w:hAnsi="Calibri" w:cs="Calibri"/>
                      <w:color w:val="000000"/>
                    </w:rPr>
                  </w:rPrChange>
                </w:rPr>
                <w:t>2</w:t>
              </w:r>
            </w:ins>
          </w:p>
        </w:tc>
        <w:tc>
          <w:tcPr>
            <w:tcW w:w="692" w:type="dxa"/>
            <w:tcBorders>
              <w:top w:val="nil"/>
              <w:left w:val="nil"/>
              <w:bottom w:val="single" w:sz="4" w:space="0" w:color="auto"/>
              <w:right w:val="single" w:sz="4" w:space="0" w:color="auto"/>
            </w:tcBorders>
            <w:shd w:val="clear" w:color="auto" w:fill="auto"/>
            <w:noWrap/>
            <w:vAlign w:val="center"/>
          </w:tcPr>
          <w:p w14:paraId="1E9286F1" w14:textId="77777777" w:rsidR="00BD0299" w:rsidRPr="00FF6A71" w:rsidRDefault="00BD0299">
            <w:pPr>
              <w:spacing w:before="0" w:after="0" w:line="240" w:lineRule="auto"/>
              <w:jc w:val="center"/>
              <w:rPr>
                <w:ins w:id="64959" w:author="pete jones" w:date="2022-01-04T12:37:00Z"/>
                <w:rFonts w:eastAsiaTheme="minorEastAsia" w:cstheme="minorHAnsi"/>
                <w:b/>
                <w:bCs/>
                <w:rPrChange w:id="64960" w:author="pete jones" w:date="2022-01-04T13:45:00Z">
                  <w:rPr>
                    <w:ins w:id="64961" w:author="pete jones" w:date="2022-01-04T12:37:00Z"/>
                    <w:rFonts w:eastAsiaTheme="minorEastAsia" w:cstheme="minorHAnsi"/>
                  </w:rPr>
                </w:rPrChange>
              </w:rPr>
              <w:pPrChange w:id="64962" w:author="pete jones" w:date="2022-01-04T13:04:00Z">
                <w:pPr>
                  <w:jc w:val="center"/>
                </w:pPr>
              </w:pPrChange>
            </w:pPr>
            <w:ins w:id="64963" w:author="pete jones" w:date="2022-01-04T12:37:00Z">
              <w:r w:rsidRPr="00FF6A71">
                <w:rPr>
                  <w:rFonts w:eastAsiaTheme="minorEastAsia" w:cstheme="minorHAnsi"/>
                  <w:b/>
                  <w:bCs/>
                  <w:rPrChange w:id="64964"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764F8F22" w14:textId="77777777" w:rsidR="00BD0299" w:rsidRPr="00FF6A71" w:rsidRDefault="00BD0299">
            <w:pPr>
              <w:spacing w:before="0" w:after="0" w:line="240" w:lineRule="auto"/>
              <w:jc w:val="center"/>
              <w:rPr>
                <w:ins w:id="64965" w:author="pete jones" w:date="2022-01-04T12:37:00Z"/>
                <w:rFonts w:eastAsiaTheme="minorEastAsia" w:cstheme="minorHAnsi"/>
                <w:b/>
                <w:bCs/>
                <w:rPrChange w:id="64966" w:author="pete jones" w:date="2022-01-04T13:45:00Z">
                  <w:rPr>
                    <w:ins w:id="64967" w:author="pete jones" w:date="2022-01-04T12:37:00Z"/>
                    <w:rFonts w:eastAsiaTheme="minorEastAsia" w:cstheme="minorHAnsi"/>
                  </w:rPr>
                </w:rPrChange>
              </w:rPr>
              <w:pPrChange w:id="64968" w:author="pete jones" w:date="2022-01-04T13:04:00Z">
                <w:pPr>
                  <w:jc w:val="center"/>
                </w:pPr>
              </w:pPrChange>
            </w:pPr>
            <w:ins w:id="64969" w:author="pete jones" w:date="2022-01-04T12:37:00Z">
              <w:r w:rsidRPr="00FF6A71">
                <w:rPr>
                  <w:rFonts w:eastAsiaTheme="minorEastAsia" w:cstheme="minorHAnsi"/>
                  <w:b/>
                  <w:bCs/>
                  <w:rPrChange w:id="64970"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65330568" w14:textId="77777777" w:rsidR="00BD0299" w:rsidRPr="00FF6A71" w:rsidRDefault="00BD0299">
            <w:pPr>
              <w:spacing w:before="0" w:after="0" w:line="240" w:lineRule="auto"/>
              <w:jc w:val="center"/>
              <w:rPr>
                <w:ins w:id="64971" w:author="pete jones" w:date="2022-01-04T12:37:00Z"/>
                <w:rFonts w:eastAsiaTheme="minorEastAsia" w:cstheme="minorHAnsi"/>
                <w:b/>
                <w:bCs/>
                <w:rPrChange w:id="64972" w:author="pete jones" w:date="2022-01-04T13:45:00Z">
                  <w:rPr>
                    <w:ins w:id="64973" w:author="pete jones" w:date="2022-01-04T12:37:00Z"/>
                    <w:rFonts w:eastAsiaTheme="minorEastAsia" w:cstheme="minorHAnsi"/>
                  </w:rPr>
                </w:rPrChange>
              </w:rPr>
              <w:pPrChange w:id="64974" w:author="pete jones" w:date="2022-01-04T13:04:00Z">
                <w:pPr>
                  <w:jc w:val="center"/>
                </w:pPr>
              </w:pPrChange>
            </w:pPr>
            <w:ins w:id="64975" w:author="pete jones" w:date="2022-01-04T12:37:00Z">
              <w:r w:rsidRPr="00FF6A71">
                <w:rPr>
                  <w:rFonts w:eastAsiaTheme="minorEastAsia" w:cstheme="minorHAnsi"/>
                  <w:b/>
                  <w:bCs/>
                  <w:rPrChange w:id="64976"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716362EF" w14:textId="77777777" w:rsidR="00BD0299" w:rsidRPr="00FF6A71" w:rsidRDefault="00BD0299">
            <w:pPr>
              <w:spacing w:before="0" w:after="0" w:line="240" w:lineRule="auto"/>
              <w:jc w:val="center"/>
              <w:rPr>
                <w:ins w:id="64977" w:author="pete jones" w:date="2022-01-04T12:37:00Z"/>
                <w:rFonts w:eastAsiaTheme="minorEastAsia" w:cstheme="minorHAnsi"/>
                <w:b/>
                <w:bCs/>
                <w:rPrChange w:id="64978" w:author="pete jones" w:date="2022-01-04T13:45:00Z">
                  <w:rPr>
                    <w:ins w:id="64979" w:author="pete jones" w:date="2022-01-04T12:37:00Z"/>
                    <w:rFonts w:eastAsiaTheme="minorEastAsia" w:cstheme="minorHAnsi"/>
                  </w:rPr>
                </w:rPrChange>
              </w:rPr>
              <w:pPrChange w:id="64980" w:author="pete jones" w:date="2022-01-04T13:04:00Z">
                <w:pPr>
                  <w:jc w:val="center"/>
                </w:pPr>
              </w:pPrChange>
            </w:pPr>
            <w:ins w:id="64981" w:author="pete jones" w:date="2022-01-04T12:37:00Z">
              <w:r w:rsidRPr="00FF6A71">
                <w:rPr>
                  <w:rFonts w:eastAsiaTheme="minorEastAsia" w:cstheme="minorHAnsi"/>
                  <w:b/>
                  <w:bCs/>
                  <w:rPrChange w:id="64982" w:author="pete jones" w:date="2022-01-04T13:45:00Z">
                    <w:rPr>
                      <w:rFonts w:ascii="Calibri" w:hAnsi="Calibri" w:cs="Calibri"/>
                      <w:color w:val="000000"/>
                    </w:rPr>
                  </w:rPrChange>
                </w:rPr>
                <w:t> </w:t>
              </w:r>
            </w:ins>
          </w:p>
        </w:tc>
      </w:tr>
    </w:tbl>
    <w:p w14:paraId="3F121EA3" w14:textId="77777777" w:rsidR="00BD0299" w:rsidRPr="00FF6A71" w:rsidRDefault="00BD0299" w:rsidP="00BD0299">
      <w:pPr>
        <w:rPr>
          <w:ins w:id="64983" w:author="pete jones" w:date="2022-01-04T12:37:00Z"/>
        </w:rPr>
      </w:pPr>
      <w:ins w:id="64984" w:author="pete jones" w:date="2022-01-04T12:37:00Z">
        <w:r w:rsidRPr="00FF6A71">
          <w:t>Q6.6 Educators should research models for incorporating more hands-on and practical experience for students in the curricula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798902A3" w14:textId="77777777" w:rsidTr="00015922">
        <w:trPr>
          <w:trHeight w:val="300"/>
          <w:jc w:val="center"/>
          <w:ins w:id="64985" w:author="pete jones" w:date="2022-01-04T12:37:00Z"/>
        </w:trPr>
        <w:tc>
          <w:tcPr>
            <w:tcW w:w="814" w:type="dxa"/>
            <w:shd w:val="clear" w:color="auto" w:fill="E7E6E6" w:themeFill="background2"/>
            <w:vAlign w:val="center"/>
          </w:tcPr>
          <w:p w14:paraId="352E3393" w14:textId="77777777" w:rsidR="00BD0299" w:rsidRPr="00FF6A71" w:rsidRDefault="00BD0299">
            <w:pPr>
              <w:spacing w:before="0" w:after="0" w:line="240" w:lineRule="auto"/>
              <w:jc w:val="center"/>
              <w:rPr>
                <w:ins w:id="64986" w:author="pete jones" w:date="2022-01-04T12:37:00Z"/>
                <w:rFonts w:eastAsiaTheme="minorEastAsia" w:cstheme="minorHAnsi"/>
                <w:b/>
                <w:bCs/>
              </w:rPr>
              <w:pPrChange w:id="64987" w:author="pete jones" w:date="2022-01-04T13:04:00Z">
                <w:pPr>
                  <w:jc w:val="center"/>
                </w:pPr>
              </w:pPrChange>
            </w:pPr>
            <w:ins w:id="64988"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487D5882" w14:textId="77777777" w:rsidR="00BD0299" w:rsidRPr="00FF6A71" w:rsidRDefault="00BD0299">
            <w:pPr>
              <w:spacing w:before="0" w:after="0" w:line="240" w:lineRule="auto"/>
              <w:jc w:val="center"/>
              <w:rPr>
                <w:ins w:id="64989" w:author="pete jones" w:date="2022-01-04T12:37:00Z"/>
                <w:rFonts w:eastAsiaTheme="minorEastAsia" w:cstheme="minorHAnsi"/>
                <w:b/>
                <w:bCs/>
              </w:rPr>
              <w:pPrChange w:id="64990" w:author="pete jones" w:date="2022-01-04T13:04:00Z">
                <w:pPr>
                  <w:jc w:val="center"/>
                </w:pPr>
              </w:pPrChange>
            </w:pPr>
            <w:ins w:id="64991"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BB93F5B" w14:textId="77777777" w:rsidR="00BD0299" w:rsidRPr="00FF6A71" w:rsidRDefault="00BD0299">
            <w:pPr>
              <w:spacing w:before="0" w:after="0" w:line="240" w:lineRule="auto"/>
              <w:jc w:val="center"/>
              <w:rPr>
                <w:ins w:id="64992" w:author="pete jones" w:date="2022-01-04T12:37:00Z"/>
                <w:rFonts w:eastAsiaTheme="minorEastAsia" w:cstheme="minorHAnsi"/>
                <w:b/>
                <w:bCs/>
              </w:rPr>
              <w:pPrChange w:id="64993" w:author="pete jones" w:date="2022-01-04T13:04:00Z">
                <w:pPr>
                  <w:jc w:val="center"/>
                </w:pPr>
              </w:pPrChange>
            </w:pPr>
            <w:ins w:id="64994"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CC04E83" w14:textId="77777777" w:rsidR="00BD0299" w:rsidRPr="00FF6A71" w:rsidRDefault="00BD0299">
            <w:pPr>
              <w:spacing w:before="0" w:after="0" w:line="240" w:lineRule="auto"/>
              <w:jc w:val="center"/>
              <w:rPr>
                <w:ins w:id="64995" w:author="pete jones" w:date="2022-01-04T12:37:00Z"/>
                <w:rFonts w:eastAsiaTheme="minorEastAsia" w:cstheme="minorHAnsi"/>
                <w:b/>
                <w:bCs/>
              </w:rPr>
              <w:pPrChange w:id="64996" w:author="pete jones" w:date="2022-01-04T13:04:00Z">
                <w:pPr>
                  <w:jc w:val="center"/>
                </w:pPr>
              </w:pPrChange>
            </w:pPr>
            <w:ins w:id="64997"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890EA3B" w14:textId="77777777" w:rsidR="00BD0299" w:rsidRPr="00FF6A71" w:rsidRDefault="00BD0299">
            <w:pPr>
              <w:spacing w:before="0" w:after="0" w:line="240" w:lineRule="auto"/>
              <w:jc w:val="center"/>
              <w:rPr>
                <w:ins w:id="64998" w:author="pete jones" w:date="2022-01-04T12:37:00Z"/>
                <w:rFonts w:eastAsiaTheme="minorEastAsia" w:cstheme="minorHAnsi"/>
                <w:b/>
                <w:bCs/>
              </w:rPr>
              <w:pPrChange w:id="64999" w:author="pete jones" w:date="2022-01-04T13:04:00Z">
                <w:pPr>
                  <w:jc w:val="center"/>
                </w:pPr>
              </w:pPrChange>
            </w:pPr>
            <w:ins w:id="65000"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4A76AFD3" w14:textId="77777777" w:rsidR="00BD0299" w:rsidRPr="00FF6A71" w:rsidRDefault="00BD0299">
            <w:pPr>
              <w:spacing w:before="0" w:after="0" w:line="240" w:lineRule="auto"/>
              <w:jc w:val="center"/>
              <w:rPr>
                <w:ins w:id="65001" w:author="pete jones" w:date="2022-01-04T12:37:00Z"/>
                <w:rFonts w:eastAsiaTheme="minorEastAsia" w:cstheme="minorHAnsi"/>
                <w:b/>
                <w:bCs/>
              </w:rPr>
              <w:pPrChange w:id="65002" w:author="pete jones" w:date="2022-01-04T13:04:00Z">
                <w:pPr>
                  <w:jc w:val="center"/>
                </w:pPr>
              </w:pPrChange>
            </w:pPr>
            <w:ins w:id="65003"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46441C0D" w14:textId="77777777" w:rsidR="00BD0299" w:rsidRPr="00FF6A71" w:rsidRDefault="00BD0299">
            <w:pPr>
              <w:spacing w:before="0" w:after="0" w:line="240" w:lineRule="auto"/>
              <w:jc w:val="center"/>
              <w:rPr>
                <w:ins w:id="65004" w:author="pete jones" w:date="2022-01-04T12:37:00Z"/>
                <w:rFonts w:eastAsiaTheme="minorEastAsia" w:cstheme="minorHAnsi"/>
                <w:b/>
                <w:bCs/>
              </w:rPr>
              <w:pPrChange w:id="65005" w:author="pete jones" w:date="2022-01-04T13:04:00Z">
                <w:pPr>
                  <w:jc w:val="center"/>
                </w:pPr>
              </w:pPrChange>
            </w:pPr>
            <w:ins w:id="65006"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3DF4F5DD" w14:textId="77777777" w:rsidR="00BD0299" w:rsidRPr="00FF6A71" w:rsidRDefault="00BD0299">
            <w:pPr>
              <w:spacing w:before="0" w:after="0" w:line="240" w:lineRule="auto"/>
              <w:jc w:val="center"/>
              <w:rPr>
                <w:ins w:id="65007" w:author="pete jones" w:date="2022-01-04T12:37:00Z"/>
                <w:rFonts w:eastAsiaTheme="minorEastAsia" w:cstheme="minorHAnsi"/>
                <w:b/>
                <w:bCs/>
              </w:rPr>
              <w:pPrChange w:id="65008" w:author="pete jones" w:date="2022-01-04T13:04:00Z">
                <w:pPr>
                  <w:jc w:val="center"/>
                </w:pPr>
              </w:pPrChange>
            </w:pPr>
            <w:ins w:id="65009" w:author="pete jones" w:date="2022-01-04T12:37:00Z">
              <w:r w:rsidRPr="00FF6A71">
                <w:rPr>
                  <w:rFonts w:eastAsiaTheme="minorEastAsia" w:cstheme="minorHAnsi"/>
                  <w:b/>
                  <w:bCs/>
                </w:rPr>
                <w:t>7</w:t>
              </w:r>
            </w:ins>
          </w:p>
        </w:tc>
      </w:tr>
      <w:tr w:rsidR="00BD0299" w:rsidRPr="00FF6A71" w14:paraId="1B65169B" w14:textId="77777777" w:rsidTr="00015922">
        <w:trPr>
          <w:trHeight w:val="300"/>
          <w:jc w:val="center"/>
          <w:ins w:id="65010" w:author="pete jones" w:date="2022-01-04T12:37:00Z"/>
        </w:trPr>
        <w:tc>
          <w:tcPr>
            <w:tcW w:w="814" w:type="dxa"/>
            <w:vAlign w:val="center"/>
          </w:tcPr>
          <w:p w14:paraId="183721E0" w14:textId="77777777" w:rsidR="00BD0299" w:rsidRPr="00FF6A71" w:rsidRDefault="00BD0299">
            <w:pPr>
              <w:spacing w:before="0" w:after="0" w:line="240" w:lineRule="auto"/>
              <w:jc w:val="center"/>
              <w:rPr>
                <w:ins w:id="65011" w:author="pete jones" w:date="2022-01-04T12:37:00Z"/>
                <w:rFonts w:eastAsiaTheme="minorEastAsia" w:cstheme="minorHAnsi"/>
                <w:b/>
                <w:bCs/>
              </w:rPr>
              <w:pPrChange w:id="65012" w:author="pete jones" w:date="2022-01-04T13:04:00Z">
                <w:pPr>
                  <w:jc w:val="center"/>
                </w:pPr>
              </w:pPrChange>
            </w:pPr>
            <w:ins w:id="65013"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1B4F31" w14:textId="77777777" w:rsidR="00BD0299" w:rsidRPr="00FA4BC3" w:rsidRDefault="00BD0299">
            <w:pPr>
              <w:spacing w:before="0" w:after="0" w:line="240" w:lineRule="auto"/>
              <w:jc w:val="center"/>
              <w:rPr>
                <w:ins w:id="65014" w:author="pete jones" w:date="2022-01-04T12:37:00Z"/>
                <w:rFonts w:eastAsiaTheme="minorEastAsia" w:cstheme="minorHAnsi"/>
              </w:rPr>
              <w:pPrChange w:id="65015" w:author="pete jones" w:date="2022-01-04T13:04:00Z">
                <w:pPr>
                  <w:jc w:val="center"/>
                </w:pPr>
              </w:pPrChange>
            </w:pPr>
            <w:ins w:id="65016" w:author="pete jones" w:date="2022-01-04T12:37:00Z">
              <w:r w:rsidRPr="00FA4BC3">
                <w:rPr>
                  <w:rFonts w:eastAsiaTheme="minorEastAsia" w:cstheme="minorHAnsi"/>
                  <w:rPrChange w:id="65017" w:author="pete jones" w:date="2022-01-04T15:01:00Z">
                    <w:rPr>
                      <w:rFonts w:ascii="Calibri" w:hAnsi="Calibri" w:cs="Calibri"/>
                      <w:color w:val="000000"/>
                    </w:rPr>
                  </w:rPrChange>
                </w:rPr>
                <w:t>7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0B9C2D9" w14:textId="77777777" w:rsidR="00BD0299" w:rsidRPr="00FA4BC3" w:rsidRDefault="00BD0299">
            <w:pPr>
              <w:spacing w:before="0" w:after="0" w:line="240" w:lineRule="auto"/>
              <w:jc w:val="center"/>
              <w:rPr>
                <w:ins w:id="65018" w:author="pete jones" w:date="2022-01-04T12:37:00Z"/>
                <w:rFonts w:eastAsiaTheme="minorEastAsia" w:cstheme="minorHAnsi"/>
              </w:rPr>
              <w:pPrChange w:id="65019" w:author="pete jones" w:date="2022-01-04T13:04:00Z">
                <w:pPr>
                  <w:jc w:val="center"/>
                </w:pPr>
              </w:pPrChange>
            </w:pPr>
            <w:ins w:id="65020" w:author="pete jones" w:date="2022-01-04T12:37:00Z">
              <w:r w:rsidRPr="00FA4BC3">
                <w:rPr>
                  <w:rFonts w:eastAsiaTheme="minorEastAsia" w:cstheme="minorHAnsi"/>
                  <w:rPrChange w:id="65021" w:author="pete jones" w:date="2022-01-04T15:01:00Z">
                    <w:rPr>
                      <w:rFonts w:ascii="Calibri" w:hAnsi="Calibri" w:cs="Calibri"/>
                      <w:color w:val="000000"/>
                    </w:rPr>
                  </w:rPrChange>
                </w:rPr>
                <w:t>1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6174D393" w14:textId="77777777" w:rsidR="00BD0299" w:rsidRPr="00FA4BC3" w:rsidRDefault="00BD0299">
            <w:pPr>
              <w:spacing w:before="0" w:after="0" w:line="240" w:lineRule="auto"/>
              <w:jc w:val="center"/>
              <w:rPr>
                <w:ins w:id="65022" w:author="pete jones" w:date="2022-01-04T12:37:00Z"/>
                <w:rFonts w:eastAsiaTheme="minorEastAsia" w:cstheme="minorHAnsi"/>
              </w:rPr>
              <w:pPrChange w:id="65023" w:author="pete jones" w:date="2022-01-04T13:04:00Z">
                <w:pPr>
                  <w:jc w:val="center"/>
                </w:pPr>
              </w:pPrChange>
            </w:pPr>
            <w:ins w:id="65024" w:author="pete jones" w:date="2022-01-04T12:37:00Z">
              <w:r w:rsidRPr="00FA4BC3">
                <w:rPr>
                  <w:rFonts w:eastAsiaTheme="minorEastAsia" w:cstheme="minorHAnsi"/>
                  <w:rPrChange w:id="65025" w:author="pete jones" w:date="2022-01-04T15:01:00Z">
                    <w:rPr>
                      <w:rFonts w:ascii="Calibri" w:hAnsi="Calibri" w:cs="Calibri"/>
                      <w:color w:val="000000"/>
                    </w:rPr>
                  </w:rPrChange>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9E598F3" w14:textId="77777777" w:rsidR="00BD0299" w:rsidRPr="00FF6A71" w:rsidRDefault="00BD0299">
            <w:pPr>
              <w:spacing w:before="0" w:after="0" w:line="240" w:lineRule="auto"/>
              <w:jc w:val="center"/>
              <w:rPr>
                <w:ins w:id="65026" w:author="pete jones" w:date="2022-01-04T12:37:00Z"/>
                <w:rFonts w:eastAsiaTheme="minorEastAsia" w:cstheme="minorHAnsi"/>
                <w:b/>
                <w:bCs/>
                <w:rPrChange w:id="65027" w:author="pete jones" w:date="2022-01-04T13:45:00Z">
                  <w:rPr>
                    <w:ins w:id="65028" w:author="pete jones" w:date="2022-01-04T12:37:00Z"/>
                    <w:rFonts w:eastAsiaTheme="minorEastAsia" w:cstheme="minorHAnsi"/>
                  </w:rPr>
                </w:rPrChange>
              </w:rPr>
              <w:pPrChange w:id="65029" w:author="pete jones" w:date="2022-01-04T13:04:00Z">
                <w:pPr>
                  <w:jc w:val="center"/>
                </w:pPr>
              </w:pPrChange>
            </w:pPr>
            <w:ins w:id="65030" w:author="pete jones" w:date="2022-01-04T12:37:00Z">
              <w:r w:rsidRPr="00FF6A71">
                <w:rPr>
                  <w:rFonts w:eastAsiaTheme="minorEastAsia" w:cstheme="minorHAnsi"/>
                  <w:b/>
                  <w:bCs/>
                  <w:rPrChange w:id="65031"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829875B" w14:textId="77777777" w:rsidR="00BD0299" w:rsidRPr="00FF6A71" w:rsidRDefault="00BD0299">
            <w:pPr>
              <w:spacing w:before="0" w:after="0" w:line="240" w:lineRule="auto"/>
              <w:jc w:val="center"/>
              <w:rPr>
                <w:ins w:id="65032" w:author="pete jones" w:date="2022-01-04T12:37:00Z"/>
                <w:rFonts w:eastAsiaTheme="minorEastAsia" w:cstheme="minorHAnsi"/>
                <w:b/>
                <w:bCs/>
                <w:rPrChange w:id="65033" w:author="pete jones" w:date="2022-01-04T13:45:00Z">
                  <w:rPr>
                    <w:ins w:id="65034" w:author="pete jones" w:date="2022-01-04T12:37:00Z"/>
                    <w:rFonts w:eastAsiaTheme="minorEastAsia" w:cstheme="minorHAnsi"/>
                  </w:rPr>
                </w:rPrChange>
              </w:rPr>
              <w:pPrChange w:id="65035" w:author="pete jones" w:date="2022-01-04T13:04:00Z">
                <w:pPr>
                  <w:jc w:val="center"/>
                </w:pPr>
              </w:pPrChange>
            </w:pPr>
            <w:ins w:id="65036" w:author="pete jones" w:date="2022-01-04T12:37:00Z">
              <w:r w:rsidRPr="00FF6A71">
                <w:rPr>
                  <w:rFonts w:eastAsiaTheme="minorEastAsia" w:cstheme="minorHAnsi"/>
                  <w:b/>
                  <w:bCs/>
                  <w:rPrChange w:id="65037"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C3A892C" w14:textId="77777777" w:rsidR="00BD0299" w:rsidRPr="00FF6A71" w:rsidRDefault="00BD0299">
            <w:pPr>
              <w:spacing w:before="0" w:after="0" w:line="240" w:lineRule="auto"/>
              <w:jc w:val="center"/>
              <w:rPr>
                <w:ins w:id="65038" w:author="pete jones" w:date="2022-01-04T12:37:00Z"/>
                <w:rFonts w:eastAsiaTheme="minorEastAsia" w:cstheme="minorHAnsi"/>
                <w:b/>
                <w:bCs/>
                <w:rPrChange w:id="65039" w:author="pete jones" w:date="2022-01-04T13:45:00Z">
                  <w:rPr>
                    <w:ins w:id="65040" w:author="pete jones" w:date="2022-01-04T12:37:00Z"/>
                    <w:rFonts w:eastAsiaTheme="minorEastAsia" w:cstheme="minorHAnsi"/>
                  </w:rPr>
                </w:rPrChange>
              </w:rPr>
              <w:pPrChange w:id="65041" w:author="pete jones" w:date="2022-01-04T13:04:00Z">
                <w:pPr>
                  <w:jc w:val="center"/>
                </w:pPr>
              </w:pPrChange>
            </w:pPr>
            <w:ins w:id="65042" w:author="pete jones" w:date="2022-01-04T12:37:00Z">
              <w:r w:rsidRPr="00FF6A71">
                <w:rPr>
                  <w:rFonts w:eastAsiaTheme="minorEastAsia" w:cstheme="minorHAnsi"/>
                  <w:b/>
                  <w:bCs/>
                  <w:rPrChange w:id="65043"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CAD3206" w14:textId="77777777" w:rsidR="00BD0299" w:rsidRPr="00FF6A71" w:rsidRDefault="00BD0299">
            <w:pPr>
              <w:spacing w:before="0" w:after="0" w:line="240" w:lineRule="auto"/>
              <w:jc w:val="center"/>
              <w:rPr>
                <w:ins w:id="65044" w:author="pete jones" w:date="2022-01-04T12:37:00Z"/>
                <w:rFonts w:eastAsiaTheme="minorEastAsia" w:cstheme="minorHAnsi"/>
                <w:b/>
                <w:bCs/>
                <w:rPrChange w:id="65045" w:author="pete jones" w:date="2022-01-04T13:45:00Z">
                  <w:rPr>
                    <w:ins w:id="65046" w:author="pete jones" w:date="2022-01-04T12:37:00Z"/>
                    <w:rFonts w:eastAsiaTheme="minorEastAsia" w:cstheme="minorHAnsi"/>
                  </w:rPr>
                </w:rPrChange>
              </w:rPr>
              <w:pPrChange w:id="65047" w:author="pete jones" w:date="2022-01-04T13:04:00Z">
                <w:pPr>
                  <w:jc w:val="center"/>
                </w:pPr>
              </w:pPrChange>
            </w:pPr>
            <w:ins w:id="65048" w:author="pete jones" w:date="2022-01-04T12:37:00Z">
              <w:r w:rsidRPr="00FF6A71">
                <w:rPr>
                  <w:rFonts w:eastAsiaTheme="minorEastAsia" w:cstheme="minorHAnsi"/>
                  <w:b/>
                  <w:bCs/>
                  <w:rPrChange w:id="65049" w:author="pete jones" w:date="2022-01-04T13:45:00Z">
                    <w:rPr>
                      <w:rFonts w:ascii="Calibri" w:hAnsi="Calibri" w:cs="Calibri"/>
                      <w:color w:val="000000"/>
                    </w:rPr>
                  </w:rPrChange>
                </w:rPr>
                <w:t> </w:t>
              </w:r>
            </w:ins>
          </w:p>
        </w:tc>
      </w:tr>
      <w:tr w:rsidR="00BD0299" w:rsidRPr="00FF6A71" w14:paraId="0D716F84" w14:textId="77777777" w:rsidTr="00015922">
        <w:trPr>
          <w:trHeight w:val="300"/>
          <w:jc w:val="center"/>
          <w:ins w:id="65050" w:author="pete jones" w:date="2022-01-04T12:37:00Z"/>
        </w:trPr>
        <w:tc>
          <w:tcPr>
            <w:tcW w:w="814" w:type="dxa"/>
            <w:vAlign w:val="center"/>
          </w:tcPr>
          <w:p w14:paraId="1020E6B1" w14:textId="77777777" w:rsidR="00BD0299" w:rsidRPr="00FF6A71" w:rsidRDefault="00BD0299">
            <w:pPr>
              <w:spacing w:before="0" w:after="0" w:line="240" w:lineRule="auto"/>
              <w:jc w:val="center"/>
              <w:rPr>
                <w:ins w:id="65051" w:author="pete jones" w:date="2022-01-04T12:37:00Z"/>
                <w:rFonts w:eastAsiaTheme="minorEastAsia" w:cstheme="minorHAnsi"/>
                <w:b/>
                <w:bCs/>
              </w:rPr>
              <w:pPrChange w:id="65052" w:author="pete jones" w:date="2022-01-04T13:04:00Z">
                <w:pPr>
                  <w:jc w:val="center"/>
                </w:pPr>
              </w:pPrChange>
            </w:pPr>
            <w:ins w:id="65053"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593ED87C" w14:textId="77777777" w:rsidR="00BD0299" w:rsidRPr="00FA4BC3" w:rsidRDefault="00BD0299">
            <w:pPr>
              <w:spacing w:before="0" w:after="0" w:line="240" w:lineRule="auto"/>
              <w:jc w:val="center"/>
              <w:rPr>
                <w:ins w:id="65054" w:author="pete jones" w:date="2022-01-04T12:37:00Z"/>
                <w:rFonts w:eastAsiaTheme="minorEastAsia" w:cstheme="minorHAnsi"/>
              </w:rPr>
              <w:pPrChange w:id="65055" w:author="pete jones" w:date="2022-01-04T13:04:00Z">
                <w:pPr>
                  <w:jc w:val="center"/>
                </w:pPr>
              </w:pPrChange>
            </w:pPr>
            <w:ins w:id="65056" w:author="pete jones" w:date="2022-01-04T12:37:00Z">
              <w:r w:rsidRPr="00FA4BC3">
                <w:rPr>
                  <w:rFonts w:eastAsiaTheme="minorEastAsia" w:cstheme="minorHAnsi"/>
                  <w:rPrChange w:id="65057" w:author="pete jones" w:date="2022-01-04T15:01:00Z">
                    <w:rPr>
                      <w:rFonts w:ascii="Calibri" w:hAnsi="Calibri" w:cs="Calibri"/>
                      <w:color w:val="000000"/>
                    </w:rPr>
                  </w:rPrChange>
                </w:rPr>
                <w:t>10</w:t>
              </w:r>
            </w:ins>
          </w:p>
        </w:tc>
        <w:tc>
          <w:tcPr>
            <w:tcW w:w="814" w:type="dxa"/>
            <w:tcBorders>
              <w:top w:val="nil"/>
              <w:left w:val="nil"/>
              <w:bottom w:val="single" w:sz="4" w:space="0" w:color="auto"/>
              <w:right w:val="single" w:sz="4" w:space="0" w:color="auto"/>
            </w:tcBorders>
            <w:shd w:val="clear" w:color="auto" w:fill="auto"/>
            <w:noWrap/>
            <w:vAlign w:val="center"/>
          </w:tcPr>
          <w:p w14:paraId="5B03F220" w14:textId="77777777" w:rsidR="00BD0299" w:rsidRPr="00FA4BC3" w:rsidRDefault="00BD0299">
            <w:pPr>
              <w:spacing w:before="0" w:after="0" w:line="240" w:lineRule="auto"/>
              <w:jc w:val="center"/>
              <w:rPr>
                <w:ins w:id="65058" w:author="pete jones" w:date="2022-01-04T12:37:00Z"/>
                <w:rFonts w:eastAsiaTheme="minorEastAsia" w:cstheme="minorHAnsi"/>
              </w:rPr>
              <w:pPrChange w:id="65059" w:author="pete jones" w:date="2022-01-04T13:04:00Z">
                <w:pPr>
                  <w:jc w:val="center"/>
                </w:pPr>
              </w:pPrChange>
            </w:pPr>
            <w:ins w:id="65060" w:author="pete jones" w:date="2022-01-04T12:37:00Z">
              <w:r w:rsidRPr="00FA4BC3">
                <w:rPr>
                  <w:rFonts w:eastAsiaTheme="minorEastAsia" w:cstheme="minorHAnsi"/>
                  <w:rPrChange w:id="65061" w:author="pete jones" w:date="2022-01-04T15:01:00Z">
                    <w:rPr>
                      <w:rFonts w:ascii="Calibri" w:hAnsi="Calibri" w:cs="Calibri"/>
                      <w:color w:val="000000"/>
                    </w:rPr>
                  </w:rPrChange>
                </w:rPr>
                <w:t>2</w:t>
              </w:r>
            </w:ins>
          </w:p>
        </w:tc>
        <w:tc>
          <w:tcPr>
            <w:tcW w:w="814" w:type="dxa"/>
            <w:tcBorders>
              <w:top w:val="nil"/>
              <w:left w:val="nil"/>
              <w:bottom w:val="single" w:sz="4" w:space="0" w:color="auto"/>
              <w:right w:val="single" w:sz="4" w:space="0" w:color="auto"/>
            </w:tcBorders>
            <w:shd w:val="clear" w:color="auto" w:fill="auto"/>
            <w:noWrap/>
            <w:vAlign w:val="center"/>
          </w:tcPr>
          <w:p w14:paraId="416C90BD" w14:textId="77777777" w:rsidR="00BD0299" w:rsidRPr="00FA4BC3" w:rsidRDefault="00BD0299">
            <w:pPr>
              <w:spacing w:before="0" w:after="0" w:line="240" w:lineRule="auto"/>
              <w:jc w:val="center"/>
              <w:rPr>
                <w:ins w:id="65062" w:author="pete jones" w:date="2022-01-04T12:37:00Z"/>
                <w:rFonts w:eastAsiaTheme="minorEastAsia" w:cstheme="minorHAnsi"/>
              </w:rPr>
              <w:pPrChange w:id="65063" w:author="pete jones" w:date="2022-01-04T13:04:00Z">
                <w:pPr>
                  <w:jc w:val="center"/>
                </w:pPr>
              </w:pPrChange>
            </w:pPr>
            <w:ins w:id="65064" w:author="pete jones" w:date="2022-01-04T12:37:00Z">
              <w:r w:rsidRPr="00FA4BC3">
                <w:rPr>
                  <w:rFonts w:eastAsiaTheme="minorEastAsia" w:cstheme="minorHAnsi"/>
                  <w:rPrChange w:id="65065" w:author="pete jones" w:date="2022-01-04T15:01:00Z">
                    <w:rPr>
                      <w:rFonts w:ascii="Calibri" w:hAnsi="Calibri" w:cs="Calibri"/>
                      <w:color w:val="000000"/>
                    </w:rPr>
                  </w:rPrChange>
                </w:rPr>
                <w:t>2</w:t>
              </w:r>
            </w:ins>
          </w:p>
        </w:tc>
        <w:tc>
          <w:tcPr>
            <w:tcW w:w="692" w:type="dxa"/>
            <w:tcBorders>
              <w:top w:val="nil"/>
              <w:left w:val="nil"/>
              <w:bottom w:val="single" w:sz="4" w:space="0" w:color="auto"/>
              <w:right w:val="single" w:sz="4" w:space="0" w:color="auto"/>
            </w:tcBorders>
            <w:shd w:val="clear" w:color="auto" w:fill="auto"/>
            <w:noWrap/>
            <w:vAlign w:val="center"/>
          </w:tcPr>
          <w:p w14:paraId="7CF977B3" w14:textId="77777777" w:rsidR="00BD0299" w:rsidRPr="00FF6A71" w:rsidRDefault="00BD0299">
            <w:pPr>
              <w:spacing w:before="0" w:after="0" w:line="240" w:lineRule="auto"/>
              <w:jc w:val="center"/>
              <w:rPr>
                <w:ins w:id="65066" w:author="pete jones" w:date="2022-01-04T12:37:00Z"/>
                <w:rFonts w:eastAsiaTheme="minorEastAsia" w:cstheme="minorHAnsi"/>
                <w:b/>
                <w:bCs/>
                <w:rPrChange w:id="65067" w:author="pete jones" w:date="2022-01-04T13:45:00Z">
                  <w:rPr>
                    <w:ins w:id="65068" w:author="pete jones" w:date="2022-01-04T12:37:00Z"/>
                    <w:rFonts w:eastAsiaTheme="minorEastAsia" w:cstheme="minorHAnsi"/>
                  </w:rPr>
                </w:rPrChange>
              </w:rPr>
              <w:pPrChange w:id="65069" w:author="pete jones" w:date="2022-01-04T13:04:00Z">
                <w:pPr>
                  <w:jc w:val="center"/>
                </w:pPr>
              </w:pPrChange>
            </w:pPr>
            <w:ins w:id="65070" w:author="pete jones" w:date="2022-01-04T12:37:00Z">
              <w:r w:rsidRPr="00FF6A71">
                <w:rPr>
                  <w:rFonts w:eastAsiaTheme="minorEastAsia" w:cstheme="minorHAnsi"/>
                  <w:b/>
                  <w:bCs/>
                  <w:rPrChange w:id="65071"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09721474" w14:textId="77777777" w:rsidR="00BD0299" w:rsidRPr="00FF6A71" w:rsidRDefault="00BD0299">
            <w:pPr>
              <w:spacing w:before="0" w:after="0" w:line="240" w:lineRule="auto"/>
              <w:jc w:val="center"/>
              <w:rPr>
                <w:ins w:id="65072" w:author="pete jones" w:date="2022-01-04T12:37:00Z"/>
                <w:rFonts w:eastAsiaTheme="minorEastAsia" w:cstheme="minorHAnsi"/>
                <w:b/>
                <w:bCs/>
                <w:rPrChange w:id="65073" w:author="pete jones" w:date="2022-01-04T13:45:00Z">
                  <w:rPr>
                    <w:ins w:id="65074" w:author="pete jones" w:date="2022-01-04T12:37:00Z"/>
                    <w:rFonts w:eastAsiaTheme="minorEastAsia" w:cstheme="minorHAnsi"/>
                  </w:rPr>
                </w:rPrChange>
              </w:rPr>
              <w:pPrChange w:id="65075" w:author="pete jones" w:date="2022-01-04T13:04:00Z">
                <w:pPr>
                  <w:jc w:val="center"/>
                </w:pPr>
              </w:pPrChange>
            </w:pPr>
            <w:ins w:id="65076" w:author="pete jones" w:date="2022-01-04T12:37:00Z">
              <w:r w:rsidRPr="00FF6A71">
                <w:rPr>
                  <w:rFonts w:eastAsiaTheme="minorEastAsia" w:cstheme="minorHAnsi"/>
                  <w:b/>
                  <w:bCs/>
                  <w:rPrChange w:id="65077"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78875485" w14:textId="77777777" w:rsidR="00BD0299" w:rsidRPr="00FF6A71" w:rsidRDefault="00BD0299">
            <w:pPr>
              <w:spacing w:before="0" w:after="0" w:line="240" w:lineRule="auto"/>
              <w:jc w:val="center"/>
              <w:rPr>
                <w:ins w:id="65078" w:author="pete jones" w:date="2022-01-04T12:37:00Z"/>
                <w:rFonts w:eastAsiaTheme="minorEastAsia" w:cstheme="minorHAnsi"/>
                <w:b/>
                <w:bCs/>
                <w:rPrChange w:id="65079" w:author="pete jones" w:date="2022-01-04T13:45:00Z">
                  <w:rPr>
                    <w:ins w:id="65080" w:author="pete jones" w:date="2022-01-04T12:37:00Z"/>
                    <w:rFonts w:eastAsiaTheme="minorEastAsia" w:cstheme="minorHAnsi"/>
                  </w:rPr>
                </w:rPrChange>
              </w:rPr>
              <w:pPrChange w:id="65081" w:author="pete jones" w:date="2022-01-04T13:04:00Z">
                <w:pPr>
                  <w:jc w:val="center"/>
                </w:pPr>
              </w:pPrChange>
            </w:pPr>
            <w:ins w:id="65082" w:author="pete jones" w:date="2022-01-04T12:37:00Z">
              <w:r w:rsidRPr="00FF6A71">
                <w:rPr>
                  <w:rFonts w:eastAsiaTheme="minorEastAsia" w:cstheme="minorHAnsi"/>
                  <w:b/>
                  <w:bCs/>
                  <w:rPrChange w:id="65083"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7AC25CDC" w14:textId="77777777" w:rsidR="00BD0299" w:rsidRPr="00FF6A71" w:rsidRDefault="00BD0299">
            <w:pPr>
              <w:spacing w:before="0" w:after="0" w:line="240" w:lineRule="auto"/>
              <w:jc w:val="center"/>
              <w:rPr>
                <w:ins w:id="65084" w:author="pete jones" w:date="2022-01-04T12:37:00Z"/>
                <w:rFonts w:eastAsiaTheme="minorEastAsia" w:cstheme="minorHAnsi"/>
                <w:b/>
                <w:bCs/>
                <w:rPrChange w:id="65085" w:author="pete jones" w:date="2022-01-04T13:45:00Z">
                  <w:rPr>
                    <w:ins w:id="65086" w:author="pete jones" w:date="2022-01-04T12:37:00Z"/>
                    <w:rFonts w:eastAsiaTheme="minorEastAsia" w:cstheme="minorHAnsi"/>
                  </w:rPr>
                </w:rPrChange>
              </w:rPr>
              <w:pPrChange w:id="65087" w:author="pete jones" w:date="2022-01-04T13:04:00Z">
                <w:pPr>
                  <w:jc w:val="center"/>
                </w:pPr>
              </w:pPrChange>
            </w:pPr>
            <w:ins w:id="65088" w:author="pete jones" w:date="2022-01-04T12:37:00Z">
              <w:r w:rsidRPr="00FF6A71">
                <w:rPr>
                  <w:rFonts w:eastAsiaTheme="minorEastAsia" w:cstheme="minorHAnsi"/>
                  <w:b/>
                  <w:bCs/>
                  <w:rPrChange w:id="65089" w:author="pete jones" w:date="2022-01-04T13:45:00Z">
                    <w:rPr>
                      <w:rFonts w:ascii="Calibri" w:hAnsi="Calibri" w:cs="Calibri"/>
                      <w:color w:val="000000"/>
                    </w:rPr>
                  </w:rPrChange>
                </w:rPr>
                <w:t> </w:t>
              </w:r>
            </w:ins>
          </w:p>
        </w:tc>
      </w:tr>
    </w:tbl>
    <w:p w14:paraId="53CFDDB7" w14:textId="2435F281" w:rsidR="00BD0299" w:rsidRPr="00FF6A71" w:rsidRDefault="00BD0299">
      <w:pPr>
        <w:jc w:val="left"/>
        <w:rPr>
          <w:ins w:id="65090" w:author="pete jones" w:date="2022-01-04T12:37:00Z"/>
        </w:rPr>
        <w:pPrChange w:id="65091" w:author="pete jones" w:date="2022-01-04T13:04:00Z">
          <w:pPr/>
        </w:pPrChange>
      </w:pPr>
      <w:ins w:id="65092" w:author="pete jones" w:date="2022-01-04T12:37:00Z">
        <w:r w:rsidRPr="00FF6A71">
          <w:t xml:space="preserve">Q6.7 Educators should seek ways to involve community organisations and businesses to pilot workforce-applicable learning opportunities.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2DCECB44" w14:textId="77777777" w:rsidTr="00015922">
        <w:trPr>
          <w:trHeight w:val="300"/>
          <w:jc w:val="center"/>
          <w:ins w:id="65093" w:author="pete jones" w:date="2022-01-04T12:37:00Z"/>
        </w:trPr>
        <w:tc>
          <w:tcPr>
            <w:tcW w:w="814" w:type="dxa"/>
            <w:shd w:val="clear" w:color="auto" w:fill="E7E6E6" w:themeFill="background2"/>
            <w:vAlign w:val="center"/>
          </w:tcPr>
          <w:p w14:paraId="68798940" w14:textId="77777777" w:rsidR="00BD0299" w:rsidRPr="00FF6A71" w:rsidRDefault="00BD0299">
            <w:pPr>
              <w:spacing w:before="0" w:after="0" w:line="240" w:lineRule="auto"/>
              <w:jc w:val="center"/>
              <w:rPr>
                <w:ins w:id="65094" w:author="pete jones" w:date="2022-01-04T12:37:00Z"/>
                <w:rFonts w:eastAsiaTheme="minorEastAsia" w:cstheme="minorHAnsi"/>
                <w:b/>
                <w:bCs/>
              </w:rPr>
              <w:pPrChange w:id="65095" w:author="pete jones" w:date="2022-01-04T13:04:00Z">
                <w:pPr>
                  <w:jc w:val="center"/>
                </w:pPr>
              </w:pPrChange>
            </w:pPr>
            <w:ins w:id="65096"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199338F0" w14:textId="77777777" w:rsidR="00BD0299" w:rsidRPr="00FF6A71" w:rsidRDefault="00BD0299">
            <w:pPr>
              <w:spacing w:before="0" w:after="0" w:line="240" w:lineRule="auto"/>
              <w:jc w:val="center"/>
              <w:rPr>
                <w:ins w:id="65097" w:author="pete jones" w:date="2022-01-04T12:37:00Z"/>
                <w:rFonts w:eastAsiaTheme="minorEastAsia" w:cstheme="minorHAnsi"/>
                <w:b/>
                <w:bCs/>
              </w:rPr>
              <w:pPrChange w:id="65098" w:author="pete jones" w:date="2022-01-04T13:04:00Z">
                <w:pPr>
                  <w:jc w:val="center"/>
                </w:pPr>
              </w:pPrChange>
            </w:pPr>
            <w:ins w:id="65099"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FFC1D1D" w14:textId="77777777" w:rsidR="00BD0299" w:rsidRPr="00FF6A71" w:rsidRDefault="00BD0299">
            <w:pPr>
              <w:spacing w:before="0" w:after="0" w:line="240" w:lineRule="auto"/>
              <w:jc w:val="center"/>
              <w:rPr>
                <w:ins w:id="65100" w:author="pete jones" w:date="2022-01-04T12:37:00Z"/>
                <w:rFonts w:eastAsiaTheme="minorEastAsia" w:cstheme="minorHAnsi"/>
                <w:b/>
                <w:bCs/>
              </w:rPr>
              <w:pPrChange w:id="65101" w:author="pete jones" w:date="2022-01-04T13:04:00Z">
                <w:pPr>
                  <w:jc w:val="center"/>
                </w:pPr>
              </w:pPrChange>
            </w:pPr>
            <w:ins w:id="65102"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45F5B7C7" w14:textId="77777777" w:rsidR="00BD0299" w:rsidRPr="00FF6A71" w:rsidRDefault="00BD0299">
            <w:pPr>
              <w:spacing w:before="0" w:after="0" w:line="240" w:lineRule="auto"/>
              <w:jc w:val="center"/>
              <w:rPr>
                <w:ins w:id="65103" w:author="pete jones" w:date="2022-01-04T12:37:00Z"/>
                <w:rFonts w:eastAsiaTheme="minorEastAsia" w:cstheme="minorHAnsi"/>
                <w:b/>
                <w:bCs/>
              </w:rPr>
              <w:pPrChange w:id="65104" w:author="pete jones" w:date="2022-01-04T13:04:00Z">
                <w:pPr>
                  <w:jc w:val="center"/>
                </w:pPr>
              </w:pPrChange>
            </w:pPr>
            <w:ins w:id="65105"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E9829C0" w14:textId="77777777" w:rsidR="00BD0299" w:rsidRPr="00FF6A71" w:rsidRDefault="00BD0299">
            <w:pPr>
              <w:spacing w:before="0" w:after="0" w:line="240" w:lineRule="auto"/>
              <w:jc w:val="center"/>
              <w:rPr>
                <w:ins w:id="65106" w:author="pete jones" w:date="2022-01-04T12:37:00Z"/>
                <w:rFonts w:eastAsiaTheme="minorEastAsia" w:cstheme="minorHAnsi"/>
                <w:b/>
                <w:bCs/>
              </w:rPr>
              <w:pPrChange w:id="65107" w:author="pete jones" w:date="2022-01-04T13:04:00Z">
                <w:pPr>
                  <w:jc w:val="center"/>
                </w:pPr>
              </w:pPrChange>
            </w:pPr>
            <w:ins w:id="65108"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E86B080" w14:textId="77777777" w:rsidR="00BD0299" w:rsidRPr="00FF6A71" w:rsidRDefault="00BD0299">
            <w:pPr>
              <w:spacing w:before="0" w:after="0" w:line="240" w:lineRule="auto"/>
              <w:jc w:val="center"/>
              <w:rPr>
                <w:ins w:id="65109" w:author="pete jones" w:date="2022-01-04T12:37:00Z"/>
                <w:rFonts w:eastAsiaTheme="minorEastAsia" w:cstheme="minorHAnsi"/>
                <w:b/>
                <w:bCs/>
              </w:rPr>
              <w:pPrChange w:id="65110" w:author="pete jones" w:date="2022-01-04T13:04:00Z">
                <w:pPr>
                  <w:jc w:val="center"/>
                </w:pPr>
              </w:pPrChange>
            </w:pPr>
            <w:ins w:id="65111"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002DDAD2" w14:textId="77777777" w:rsidR="00BD0299" w:rsidRPr="00FF6A71" w:rsidRDefault="00BD0299">
            <w:pPr>
              <w:spacing w:before="0" w:after="0" w:line="240" w:lineRule="auto"/>
              <w:jc w:val="center"/>
              <w:rPr>
                <w:ins w:id="65112" w:author="pete jones" w:date="2022-01-04T12:37:00Z"/>
                <w:rFonts w:eastAsiaTheme="minorEastAsia" w:cstheme="minorHAnsi"/>
                <w:b/>
                <w:bCs/>
              </w:rPr>
              <w:pPrChange w:id="65113" w:author="pete jones" w:date="2022-01-04T13:04:00Z">
                <w:pPr>
                  <w:jc w:val="center"/>
                </w:pPr>
              </w:pPrChange>
            </w:pPr>
            <w:ins w:id="65114"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7A30663A" w14:textId="77777777" w:rsidR="00BD0299" w:rsidRPr="00FF6A71" w:rsidRDefault="00BD0299">
            <w:pPr>
              <w:spacing w:before="0" w:after="0" w:line="240" w:lineRule="auto"/>
              <w:jc w:val="center"/>
              <w:rPr>
                <w:ins w:id="65115" w:author="pete jones" w:date="2022-01-04T12:37:00Z"/>
                <w:rFonts w:eastAsiaTheme="minorEastAsia" w:cstheme="minorHAnsi"/>
                <w:b/>
                <w:bCs/>
              </w:rPr>
              <w:pPrChange w:id="65116" w:author="pete jones" w:date="2022-01-04T13:04:00Z">
                <w:pPr>
                  <w:jc w:val="center"/>
                </w:pPr>
              </w:pPrChange>
            </w:pPr>
            <w:ins w:id="65117" w:author="pete jones" w:date="2022-01-04T12:37:00Z">
              <w:r w:rsidRPr="00FF6A71">
                <w:rPr>
                  <w:rFonts w:eastAsiaTheme="minorEastAsia" w:cstheme="minorHAnsi"/>
                  <w:b/>
                  <w:bCs/>
                </w:rPr>
                <w:t>7</w:t>
              </w:r>
            </w:ins>
          </w:p>
        </w:tc>
      </w:tr>
      <w:tr w:rsidR="00BD0299" w:rsidRPr="00FF6A71" w14:paraId="0AFD226B" w14:textId="77777777" w:rsidTr="00015922">
        <w:trPr>
          <w:trHeight w:val="300"/>
          <w:jc w:val="center"/>
          <w:ins w:id="65118" w:author="pete jones" w:date="2022-01-04T12:37:00Z"/>
        </w:trPr>
        <w:tc>
          <w:tcPr>
            <w:tcW w:w="814" w:type="dxa"/>
            <w:vAlign w:val="center"/>
          </w:tcPr>
          <w:p w14:paraId="7158ABDE" w14:textId="77777777" w:rsidR="00BD0299" w:rsidRPr="00FF6A71" w:rsidRDefault="00BD0299">
            <w:pPr>
              <w:spacing w:before="0" w:after="0" w:line="240" w:lineRule="auto"/>
              <w:jc w:val="center"/>
              <w:rPr>
                <w:ins w:id="65119" w:author="pete jones" w:date="2022-01-04T12:37:00Z"/>
                <w:rFonts w:eastAsiaTheme="minorEastAsia" w:cstheme="minorHAnsi"/>
                <w:b/>
                <w:bCs/>
              </w:rPr>
              <w:pPrChange w:id="65120" w:author="pete jones" w:date="2022-01-04T13:04:00Z">
                <w:pPr>
                  <w:jc w:val="center"/>
                </w:pPr>
              </w:pPrChange>
            </w:pPr>
            <w:ins w:id="65121"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C65E61" w14:textId="77777777" w:rsidR="00BD0299" w:rsidRPr="00FA4BC3" w:rsidRDefault="00BD0299">
            <w:pPr>
              <w:spacing w:before="0" w:after="0" w:line="240" w:lineRule="auto"/>
              <w:jc w:val="center"/>
              <w:rPr>
                <w:ins w:id="65122" w:author="pete jones" w:date="2022-01-04T12:37:00Z"/>
                <w:rFonts w:eastAsiaTheme="minorEastAsia" w:cstheme="minorHAnsi"/>
              </w:rPr>
              <w:pPrChange w:id="65123" w:author="pete jones" w:date="2022-01-04T13:04:00Z">
                <w:pPr>
                  <w:jc w:val="center"/>
                </w:pPr>
              </w:pPrChange>
            </w:pPr>
            <w:ins w:id="65124" w:author="pete jones" w:date="2022-01-04T12:37:00Z">
              <w:r w:rsidRPr="00FA4BC3">
                <w:rPr>
                  <w:rFonts w:eastAsiaTheme="minorEastAsia" w:cstheme="minorHAnsi"/>
                  <w:rPrChange w:id="65125" w:author="pete jones" w:date="2022-01-04T15:01:00Z">
                    <w:rPr>
                      <w:rFonts w:ascii="Calibri" w:hAnsi="Calibri" w:cs="Calibri"/>
                      <w:color w:val="000000"/>
                    </w:rPr>
                  </w:rPrChange>
                </w:rPr>
                <w:t>2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621F9D75" w14:textId="77777777" w:rsidR="00BD0299" w:rsidRPr="00FA4BC3" w:rsidRDefault="00BD0299">
            <w:pPr>
              <w:spacing w:before="0" w:after="0" w:line="240" w:lineRule="auto"/>
              <w:jc w:val="center"/>
              <w:rPr>
                <w:ins w:id="65126" w:author="pete jones" w:date="2022-01-04T12:37:00Z"/>
                <w:rFonts w:eastAsiaTheme="minorEastAsia" w:cstheme="minorHAnsi"/>
              </w:rPr>
              <w:pPrChange w:id="65127" w:author="pete jones" w:date="2022-01-04T13:04:00Z">
                <w:pPr>
                  <w:jc w:val="center"/>
                </w:pPr>
              </w:pPrChange>
            </w:pPr>
            <w:ins w:id="65128" w:author="pete jones" w:date="2022-01-04T12:37:00Z">
              <w:r w:rsidRPr="00FA4BC3">
                <w:rPr>
                  <w:rFonts w:eastAsiaTheme="minorEastAsia" w:cstheme="minorHAnsi"/>
                  <w:rPrChange w:id="65129" w:author="pete jones" w:date="2022-01-04T15:01:00Z">
                    <w:rPr>
                      <w:rFonts w:ascii="Calibri" w:hAnsi="Calibri" w:cs="Calibri"/>
                      <w:color w:val="000000"/>
                    </w:rPr>
                  </w:rPrChange>
                </w:rPr>
                <w:t>43%</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1E872D5" w14:textId="77777777" w:rsidR="00BD0299" w:rsidRPr="00FA4BC3" w:rsidRDefault="00BD0299">
            <w:pPr>
              <w:spacing w:before="0" w:after="0" w:line="240" w:lineRule="auto"/>
              <w:jc w:val="center"/>
              <w:rPr>
                <w:ins w:id="65130" w:author="pete jones" w:date="2022-01-04T12:37:00Z"/>
                <w:rFonts w:eastAsiaTheme="minorEastAsia" w:cstheme="minorHAnsi"/>
              </w:rPr>
              <w:pPrChange w:id="65131" w:author="pete jones" w:date="2022-01-04T13:04:00Z">
                <w:pPr>
                  <w:jc w:val="center"/>
                </w:pPr>
              </w:pPrChange>
            </w:pPr>
            <w:ins w:id="65132" w:author="pete jones" w:date="2022-01-04T12:37:00Z">
              <w:r w:rsidRPr="00FA4BC3">
                <w:rPr>
                  <w:rFonts w:eastAsiaTheme="minorEastAsia" w:cstheme="minorHAnsi"/>
                  <w:rPrChange w:id="65133" w:author="pete jones" w:date="2022-01-04T15:01:00Z">
                    <w:rPr>
                      <w:rFonts w:ascii="Calibri" w:hAnsi="Calibri" w:cs="Calibri"/>
                      <w:color w:val="000000"/>
                    </w:rPr>
                  </w:rPrChange>
                </w:rPr>
                <w:t>21%</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D8A53B4" w14:textId="77777777" w:rsidR="00BD0299" w:rsidRPr="00FA4BC3" w:rsidRDefault="00BD0299">
            <w:pPr>
              <w:spacing w:before="0" w:after="0" w:line="240" w:lineRule="auto"/>
              <w:jc w:val="center"/>
              <w:rPr>
                <w:ins w:id="65134" w:author="pete jones" w:date="2022-01-04T12:37:00Z"/>
                <w:rFonts w:eastAsiaTheme="minorEastAsia" w:cstheme="minorHAnsi"/>
              </w:rPr>
              <w:pPrChange w:id="65135" w:author="pete jones" w:date="2022-01-04T13:04:00Z">
                <w:pPr>
                  <w:jc w:val="center"/>
                </w:pPr>
              </w:pPrChange>
            </w:pPr>
            <w:ins w:id="65136" w:author="pete jones" w:date="2022-01-04T12:37:00Z">
              <w:r w:rsidRPr="00FA4BC3">
                <w:rPr>
                  <w:rFonts w:eastAsiaTheme="minorEastAsia" w:cstheme="minorHAnsi"/>
                  <w:rPrChange w:id="65137" w:author="pete jones" w:date="2022-01-04T15:01:00Z">
                    <w:rPr>
                      <w:rFonts w:ascii="Calibri" w:hAnsi="Calibri" w:cs="Calibri"/>
                      <w:color w:val="000000"/>
                    </w:rPr>
                  </w:rPrChange>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EBA2A2F" w14:textId="77777777" w:rsidR="00BD0299" w:rsidRPr="00FF6A71" w:rsidRDefault="00BD0299">
            <w:pPr>
              <w:spacing w:before="0" w:after="0" w:line="240" w:lineRule="auto"/>
              <w:jc w:val="center"/>
              <w:rPr>
                <w:ins w:id="65138" w:author="pete jones" w:date="2022-01-04T12:37:00Z"/>
                <w:rFonts w:eastAsiaTheme="minorEastAsia" w:cstheme="minorHAnsi"/>
                <w:b/>
                <w:bCs/>
                <w:rPrChange w:id="65139" w:author="pete jones" w:date="2022-01-04T13:45:00Z">
                  <w:rPr>
                    <w:ins w:id="65140" w:author="pete jones" w:date="2022-01-04T12:37:00Z"/>
                    <w:rFonts w:eastAsiaTheme="minorEastAsia" w:cstheme="minorHAnsi"/>
                  </w:rPr>
                </w:rPrChange>
              </w:rPr>
              <w:pPrChange w:id="65141" w:author="pete jones" w:date="2022-01-04T13:04:00Z">
                <w:pPr>
                  <w:jc w:val="center"/>
                </w:pPr>
              </w:pPrChange>
            </w:pPr>
            <w:ins w:id="65142" w:author="pete jones" w:date="2022-01-04T12:37:00Z">
              <w:r w:rsidRPr="00FF6A71">
                <w:rPr>
                  <w:rFonts w:eastAsiaTheme="minorEastAsia" w:cstheme="minorHAnsi"/>
                  <w:b/>
                  <w:bCs/>
                  <w:rPrChange w:id="65143"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6F1286A" w14:textId="77777777" w:rsidR="00BD0299" w:rsidRPr="00FF6A71" w:rsidRDefault="00BD0299">
            <w:pPr>
              <w:spacing w:before="0" w:after="0" w:line="240" w:lineRule="auto"/>
              <w:jc w:val="center"/>
              <w:rPr>
                <w:ins w:id="65144" w:author="pete jones" w:date="2022-01-04T12:37:00Z"/>
                <w:rFonts w:eastAsiaTheme="minorEastAsia" w:cstheme="minorHAnsi"/>
                <w:b/>
                <w:bCs/>
                <w:rPrChange w:id="65145" w:author="pete jones" w:date="2022-01-04T13:45:00Z">
                  <w:rPr>
                    <w:ins w:id="65146" w:author="pete jones" w:date="2022-01-04T12:37:00Z"/>
                    <w:rFonts w:eastAsiaTheme="minorEastAsia" w:cstheme="minorHAnsi"/>
                  </w:rPr>
                </w:rPrChange>
              </w:rPr>
              <w:pPrChange w:id="65147" w:author="pete jones" w:date="2022-01-04T13:04:00Z">
                <w:pPr>
                  <w:jc w:val="center"/>
                </w:pPr>
              </w:pPrChange>
            </w:pPr>
            <w:ins w:id="65148" w:author="pete jones" w:date="2022-01-04T12:37:00Z">
              <w:r w:rsidRPr="00FF6A71">
                <w:rPr>
                  <w:rFonts w:eastAsiaTheme="minorEastAsia" w:cstheme="minorHAnsi"/>
                  <w:b/>
                  <w:bCs/>
                  <w:rPrChange w:id="65149" w:author="pete jones" w:date="2022-01-04T13:45:00Z">
                    <w:rPr>
                      <w:rFonts w:ascii="Calibri" w:hAnsi="Calibri" w:cs="Calibri"/>
                      <w:color w:val="000000"/>
                    </w:rPr>
                  </w:rPrChange>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CA82E17" w14:textId="77777777" w:rsidR="00BD0299" w:rsidRPr="00FF6A71" w:rsidRDefault="00BD0299">
            <w:pPr>
              <w:spacing w:before="0" w:after="0" w:line="240" w:lineRule="auto"/>
              <w:jc w:val="center"/>
              <w:rPr>
                <w:ins w:id="65150" w:author="pete jones" w:date="2022-01-04T12:37:00Z"/>
                <w:rFonts w:eastAsiaTheme="minorEastAsia" w:cstheme="minorHAnsi"/>
                <w:b/>
                <w:bCs/>
                <w:rPrChange w:id="65151" w:author="pete jones" w:date="2022-01-04T13:45:00Z">
                  <w:rPr>
                    <w:ins w:id="65152" w:author="pete jones" w:date="2022-01-04T12:37:00Z"/>
                    <w:rFonts w:eastAsiaTheme="minorEastAsia" w:cstheme="minorHAnsi"/>
                  </w:rPr>
                </w:rPrChange>
              </w:rPr>
              <w:pPrChange w:id="65153" w:author="pete jones" w:date="2022-01-04T13:04:00Z">
                <w:pPr>
                  <w:jc w:val="center"/>
                </w:pPr>
              </w:pPrChange>
            </w:pPr>
            <w:ins w:id="65154" w:author="pete jones" w:date="2022-01-04T12:37:00Z">
              <w:r w:rsidRPr="00FF6A71">
                <w:rPr>
                  <w:rFonts w:eastAsiaTheme="minorEastAsia" w:cstheme="minorHAnsi"/>
                  <w:b/>
                  <w:bCs/>
                  <w:rPrChange w:id="65155" w:author="pete jones" w:date="2022-01-04T13:45:00Z">
                    <w:rPr>
                      <w:rFonts w:ascii="Calibri" w:hAnsi="Calibri" w:cs="Calibri"/>
                      <w:color w:val="000000"/>
                    </w:rPr>
                  </w:rPrChange>
                </w:rPr>
                <w:t> </w:t>
              </w:r>
            </w:ins>
          </w:p>
        </w:tc>
      </w:tr>
      <w:tr w:rsidR="00BD0299" w:rsidRPr="00FF6A71" w14:paraId="782A7176" w14:textId="77777777" w:rsidTr="00015922">
        <w:trPr>
          <w:trHeight w:val="300"/>
          <w:jc w:val="center"/>
          <w:ins w:id="65156" w:author="pete jones" w:date="2022-01-04T12:37:00Z"/>
        </w:trPr>
        <w:tc>
          <w:tcPr>
            <w:tcW w:w="814" w:type="dxa"/>
            <w:vAlign w:val="center"/>
          </w:tcPr>
          <w:p w14:paraId="2C1E124D" w14:textId="77777777" w:rsidR="00BD0299" w:rsidRPr="00FF6A71" w:rsidRDefault="00BD0299">
            <w:pPr>
              <w:spacing w:before="0" w:after="0" w:line="240" w:lineRule="auto"/>
              <w:jc w:val="center"/>
              <w:rPr>
                <w:ins w:id="65157" w:author="pete jones" w:date="2022-01-04T12:37:00Z"/>
                <w:rFonts w:eastAsiaTheme="minorEastAsia" w:cstheme="minorHAnsi"/>
                <w:b/>
                <w:bCs/>
              </w:rPr>
              <w:pPrChange w:id="65158" w:author="pete jones" w:date="2022-01-04T13:04:00Z">
                <w:pPr>
                  <w:jc w:val="center"/>
                </w:pPr>
              </w:pPrChange>
            </w:pPr>
            <w:ins w:id="65159"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18B0ECFD" w14:textId="77777777" w:rsidR="00BD0299" w:rsidRPr="00FA4BC3" w:rsidRDefault="00BD0299">
            <w:pPr>
              <w:spacing w:before="0" w:after="0" w:line="240" w:lineRule="auto"/>
              <w:jc w:val="center"/>
              <w:rPr>
                <w:ins w:id="65160" w:author="pete jones" w:date="2022-01-04T12:37:00Z"/>
                <w:rFonts w:eastAsiaTheme="minorEastAsia" w:cstheme="minorHAnsi"/>
              </w:rPr>
              <w:pPrChange w:id="65161" w:author="pete jones" w:date="2022-01-04T13:04:00Z">
                <w:pPr>
                  <w:jc w:val="center"/>
                </w:pPr>
              </w:pPrChange>
            </w:pPr>
            <w:ins w:id="65162" w:author="pete jones" w:date="2022-01-04T12:37:00Z">
              <w:r w:rsidRPr="00FA4BC3">
                <w:rPr>
                  <w:rFonts w:eastAsiaTheme="minorEastAsia" w:cstheme="minorHAnsi"/>
                  <w:rPrChange w:id="65163" w:author="pete jones" w:date="2022-01-04T15:01:00Z">
                    <w:rPr>
                      <w:rFonts w:ascii="Calibri" w:hAnsi="Calibri" w:cs="Calibri"/>
                      <w:color w:val="000000"/>
                    </w:rPr>
                  </w:rPrChange>
                </w:rPr>
                <w:t>4</w:t>
              </w:r>
            </w:ins>
          </w:p>
        </w:tc>
        <w:tc>
          <w:tcPr>
            <w:tcW w:w="814" w:type="dxa"/>
            <w:tcBorders>
              <w:top w:val="nil"/>
              <w:left w:val="nil"/>
              <w:bottom w:val="single" w:sz="4" w:space="0" w:color="auto"/>
              <w:right w:val="single" w:sz="4" w:space="0" w:color="auto"/>
            </w:tcBorders>
            <w:shd w:val="clear" w:color="auto" w:fill="auto"/>
            <w:noWrap/>
            <w:vAlign w:val="center"/>
          </w:tcPr>
          <w:p w14:paraId="568077A8" w14:textId="77777777" w:rsidR="00BD0299" w:rsidRPr="00FA4BC3" w:rsidRDefault="00BD0299">
            <w:pPr>
              <w:spacing w:before="0" w:after="0" w:line="240" w:lineRule="auto"/>
              <w:jc w:val="center"/>
              <w:rPr>
                <w:ins w:id="65164" w:author="pete jones" w:date="2022-01-04T12:37:00Z"/>
                <w:rFonts w:eastAsiaTheme="minorEastAsia" w:cstheme="minorHAnsi"/>
              </w:rPr>
              <w:pPrChange w:id="65165" w:author="pete jones" w:date="2022-01-04T13:04:00Z">
                <w:pPr>
                  <w:jc w:val="center"/>
                </w:pPr>
              </w:pPrChange>
            </w:pPr>
            <w:ins w:id="65166" w:author="pete jones" w:date="2022-01-04T12:37:00Z">
              <w:r w:rsidRPr="00FA4BC3">
                <w:rPr>
                  <w:rFonts w:eastAsiaTheme="minorEastAsia" w:cstheme="minorHAnsi"/>
                  <w:rPrChange w:id="65167" w:author="pete jones" w:date="2022-01-04T15:01:00Z">
                    <w:rPr>
                      <w:rFonts w:ascii="Calibri" w:hAnsi="Calibri" w:cs="Calibri"/>
                      <w:color w:val="000000"/>
                    </w:rPr>
                  </w:rPrChange>
                </w:rPr>
                <w:t>6</w:t>
              </w:r>
            </w:ins>
          </w:p>
        </w:tc>
        <w:tc>
          <w:tcPr>
            <w:tcW w:w="814" w:type="dxa"/>
            <w:tcBorders>
              <w:top w:val="nil"/>
              <w:left w:val="nil"/>
              <w:bottom w:val="single" w:sz="4" w:space="0" w:color="auto"/>
              <w:right w:val="single" w:sz="4" w:space="0" w:color="auto"/>
            </w:tcBorders>
            <w:shd w:val="clear" w:color="auto" w:fill="auto"/>
            <w:noWrap/>
            <w:vAlign w:val="center"/>
          </w:tcPr>
          <w:p w14:paraId="197B4864" w14:textId="77777777" w:rsidR="00BD0299" w:rsidRPr="00FA4BC3" w:rsidRDefault="00BD0299">
            <w:pPr>
              <w:spacing w:before="0" w:after="0" w:line="240" w:lineRule="auto"/>
              <w:jc w:val="center"/>
              <w:rPr>
                <w:ins w:id="65168" w:author="pete jones" w:date="2022-01-04T12:37:00Z"/>
                <w:rFonts w:eastAsiaTheme="minorEastAsia" w:cstheme="minorHAnsi"/>
              </w:rPr>
              <w:pPrChange w:id="65169" w:author="pete jones" w:date="2022-01-04T13:04:00Z">
                <w:pPr>
                  <w:jc w:val="center"/>
                </w:pPr>
              </w:pPrChange>
            </w:pPr>
            <w:ins w:id="65170" w:author="pete jones" w:date="2022-01-04T12:37:00Z">
              <w:r w:rsidRPr="00FA4BC3">
                <w:rPr>
                  <w:rFonts w:eastAsiaTheme="minorEastAsia" w:cstheme="minorHAnsi"/>
                  <w:rPrChange w:id="65171" w:author="pete jones" w:date="2022-01-04T15:01:00Z">
                    <w:rPr>
                      <w:rFonts w:ascii="Calibri" w:hAnsi="Calibri" w:cs="Calibri"/>
                      <w:color w:val="000000"/>
                    </w:rPr>
                  </w:rPrChange>
                </w:rPr>
                <w:t>3</w:t>
              </w:r>
            </w:ins>
          </w:p>
        </w:tc>
        <w:tc>
          <w:tcPr>
            <w:tcW w:w="692" w:type="dxa"/>
            <w:tcBorders>
              <w:top w:val="nil"/>
              <w:left w:val="nil"/>
              <w:bottom w:val="single" w:sz="4" w:space="0" w:color="auto"/>
              <w:right w:val="single" w:sz="4" w:space="0" w:color="auto"/>
            </w:tcBorders>
            <w:shd w:val="clear" w:color="auto" w:fill="auto"/>
            <w:noWrap/>
            <w:vAlign w:val="center"/>
          </w:tcPr>
          <w:p w14:paraId="2994EE6F" w14:textId="77777777" w:rsidR="00BD0299" w:rsidRPr="00FA4BC3" w:rsidRDefault="00BD0299">
            <w:pPr>
              <w:spacing w:before="0" w:after="0" w:line="240" w:lineRule="auto"/>
              <w:jc w:val="center"/>
              <w:rPr>
                <w:ins w:id="65172" w:author="pete jones" w:date="2022-01-04T12:37:00Z"/>
                <w:rFonts w:eastAsiaTheme="minorEastAsia" w:cstheme="minorHAnsi"/>
              </w:rPr>
              <w:pPrChange w:id="65173" w:author="pete jones" w:date="2022-01-04T13:04:00Z">
                <w:pPr>
                  <w:jc w:val="center"/>
                </w:pPr>
              </w:pPrChange>
            </w:pPr>
            <w:ins w:id="65174" w:author="pete jones" w:date="2022-01-04T12:37:00Z">
              <w:r w:rsidRPr="00FA4BC3">
                <w:rPr>
                  <w:rFonts w:eastAsiaTheme="minorEastAsia" w:cstheme="minorHAnsi"/>
                  <w:rPrChange w:id="65175" w:author="pete jones" w:date="2022-01-04T15:01:00Z">
                    <w:rPr>
                      <w:rFonts w:ascii="Calibri" w:hAnsi="Calibri" w:cs="Calibri"/>
                      <w:color w:val="000000"/>
                    </w:rPr>
                  </w:rPrChange>
                </w:rPr>
                <w:t>1</w:t>
              </w:r>
            </w:ins>
          </w:p>
        </w:tc>
        <w:tc>
          <w:tcPr>
            <w:tcW w:w="692" w:type="dxa"/>
            <w:tcBorders>
              <w:top w:val="nil"/>
              <w:left w:val="nil"/>
              <w:bottom w:val="single" w:sz="4" w:space="0" w:color="auto"/>
              <w:right w:val="single" w:sz="4" w:space="0" w:color="auto"/>
            </w:tcBorders>
            <w:shd w:val="clear" w:color="auto" w:fill="auto"/>
            <w:noWrap/>
            <w:vAlign w:val="center"/>
          </w:tcPr>
          <w:p w14:paraId="518BE473" w14:textId="77777777" w:rsidR="00BD0299" w:rsidRPr="00FF6A71" w:rsidRDefault="00BD0299">
            <w:pPr>
              <w:spacing w:before="0" w:after="0" w:line="240" w:lineRule="auto"/>
              <w:jc w:val="center"/>
              <w:rPr>
                <w:ins w:id="65176" w:author="pete jones" w:date="2022-01-04T12:37:00Z"/>
                <w:rFonts w:eastAsiaTheme="minorEastAsia" w:cstheme="minorHAnsi"/>
                <w:b/>
                <w:bCs/>
                <w:rPrChange w:id="65177" w:author="pete jones" w:date="2022-01-04T13:45:00Z">
                  <w:rPr>
                    <w:ins w:id="65178" w:author="pete jones" w:date="2022-01-04T12:37:00Z"/>
                    <w:rFonts w:eastAsiaTheme="minorEastAsia" w:cstheme="minorHAnsi"/>
                  </w:rPr>
                </w:rPrChange>
              </w:rPr>
              <w:pPrChange w:id="65179" w:author="pete jones" w:date="2022-01-04T13:04:00Z">
                <w:pPr>
                  <w:jc w:val="center"/>
                </w:pPr>
              </w:pPrChange>
            </w:pPr>
            <w:ins w:id="65180" w:author="pete jones" w:date="2022-01-04T12:37:00Z">
              <w:r w:rsidRPr="00FF6A71">
                <w:rPr>
                  <w:rFonts w:eastAsiaTheme="minorEastAsia" w:cstheme="minorHAnsi"/>
                  <w:b/>
                  <w:bCs/>
                  <w:rPrChange w:id="65181"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7EC7FE98" w14:textId="77777777" w:rsidR="00BD0299" w:rsidRPr="00FF6A71" w:rsidRDefault="00BD0299">
            <w:pPr>
              <w:spacing w:before="0" w:after="0" w:line="240" w:lineRule="auto"/>
              <w:jc w:val="center"/>
              <w:rPr>
                <w:ins w:id="65182" w:author="pete jones" w:date="2022-01-04T12:37:00Z"/>
                <w:rFonts w:eastAsiaTheme="minorEastAsia" w:cstheme="minorHAnsi"/>
                <w:b/>
                <w:bCs/>
                <w:rPrChange w:id="65183" w:author="pete jones" w:date="2022-01-04T13:45:00Z">
                  <w:rPr>
                    <w:ins w:id="65184" w:author="pete jones" w:date="2022-01-04T12:37:00Z"/>
                    <w:rFonts w:eastAsiaTheme="minorEastAsia" w:cstheme="minorHAnsi"/>
                  </w:rPr>
                </w:rPrChange>
              </w:rPr>
              <w:pPrChange w:id="65185" w:author="pete jones" w:date="2022-01-04T13:04:00Z">
                <w:pPr>
                  <w:jc w:val="center"/>
                </w:pPr>
              </w:pPrChange>
            </w:pPr>
            <w:ins w:id="65186" w:author="pete jones" w:date="2022-01-04T12:37:00Z">
              <w:r w:rsidRPr="00FF6A71">
                <w:rPr>
                  <w:rFonts w:eastAsiaTheme="minorEastAsia" w:cstheme="minorHAnsi"/>
                  <w:b/>
                  <w:bCs/>
                  <w:rPrChange w:id="65187" w:author="pete jones" w:date="2022-01-04T13:45:00Z">
                    <w:rPr>
                      <w:rFonts w:ascii="Calibri" w:hAnsi="Calibri" w:cs="Calibri"/>
                      <w:color w:val="000000"/>
                    </w:rPr>
                  </w:rPrChange>
                </w:rPr>
                <w:t> </w:t>
              </w:r>
            </w:ins>
          </w:p>
        </w:tc>
        <w:tc>
          <w:tcPr>
            <w:tcW w:w="692" w:type="dxa"/>
            <w:tcBorders>
              <w:top w:val="nil"/>
              <w:left w:val="nil"/>
              <w:bottom w:val="single" w:sz="4" w:space="0" w:color="auto"/>
              <w:right w:val="single" w:sz="4" w:space="0" w:color="auto"/>
            </w:tcBorders>
            <w:shd w:val="clear" w:color="auto" w:fill="auto"/>
            <w:noWrap/>
            <w:vAlign w:val="center"/>
          </w:tcPr>
          <w:p w14:paraId="597EFFDC" w14:textId="77777777" w:rsidR="00BD0299" w:rsidRPr="00FF6A71" w:rsidRDefault="00BD0299">
            <w:pPr>
              <w:spacing w:before="0" w:after="0" w:line="240" w:lineRule="auto"/>
              <w:jc w:val="center"/>
              <w:rPr>
                <w:ins w:id="65188" w:author="pete jones" w:date="2022-01-04T12:37:00Z"/>
                <w:rFonts w:eastAsiaTheme="minorEastAsia" w:cstheme="minorHAnsi"/>
                <w:b/>
                <w:bCs/>
                <w:rPrChange w:id="65189" w:author="pete jones" w:date="2022-01-04T13:45:00Z">
                  <w:rPr>
                    <w:ins w:id="65190" w:author="pete jones" w:date="2022-01-04T12:37:00Z"/>
                    <w:rFonts w:eastAsiaTheme="minorEastAsia" w:cstheme="minorHAnsi"/>
                  </w:rPr>
                </w:rPrChange>
              </w:rPr>
              <w:pPrChange w:id="65191" w:author="pete jones" w:date="2022-01-04T13:04:00Z">
                <w:pPr>
                  <w:jc w:val="center"/>
                </w:pPr>
              </w:pPrChange>
            </w:pPr>
            <w:ins w:id="65192" w:author="pete jones" w:date="2022-01-04T12:37:00Z">
              <w:r w:rsidRPr="00FF6A71">
                <w:rPr>
                  <w:rFonts w:eastAsiaTheme="minorEastAsia" w:cstheme="minorHAnsi"/>
                  <w:b/>
                  <w:bCs/>
                  <w:rPrChange w:id="65193" w:author="pete jones" w:date="2022-01-04T13:45:00Z">
                    <w:rPr>
                      <w:rFonts w:ascii="Calibri" w:hAnsi="Calibri" w:cs="Calibri"/>
                      <w:color w:val="000000"/>
                    </w:rPr>
                  </w:rPrChange>
                </w:rPr>
                <w:t> </w:t>
              </w:r>
            </w:ins>
          </w:p>
        </w:tc>
      </w:tr>
    </w:tbl>
    <w:p w14:paraId="0F4FB435" w14:textId="0AE2B7E3" w:rsidR="00BD0299" w:rsidRPr="00FF6A71" w:rsidRDefault="00BD0299">
      <w:pPr>
        <w:jc w:val="left"/>
        <w:rPr>
          <w:ins w:id="65194" w:author="pete jones" w:date="2022-01-04T12:37:00Z"/>
        </w:rPr>
        <w:pPrChange w:id="65195" w:author="pete jones" w:date="2022-01-04T13:05:00Z">
          <w:pPr/>
        </w:pPrChange>
      </w:pPr>
      <w:ins w:id="65196" w:author="pete jones" w:date="2022-01-04T12:37:00Z">
        <w:r w:rsidRPr="00FF6A71">
          <w:lastRenderedPageBreak/>
          <w:t xml:space="preserve">Q6.8 University graduates should acquire basic knowledge </w:t>
        </w:r>
        <w:r w:rsidRPr="00FF6A71">
          <w:rPr>
            <w:b/>
          </w:rPr>
          <w:t xml:space="preserve">and </w:t>
        </w:r>
        <w:r w:rsidRPr="00FF6A71">
          <w:t xml:space="preserve">a  </w:t>
        </w:r>
        <w:r w:rsidRPr="00FF6A71">
          <w:br/>
          <w:t xml:space="preserve">complement of applied skills.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15BA4774" w14:textId="77777777" w:rsidTr="00015922">
        <w:trPr>
          <w:trHeight w:val="300"/>
          <w:jc w:val="center"/>
          <w:ins w:id="65197" w:author="pete jones" w:date="2022-01-04T12:37:00Z"/>
        </w:trPr>
        <w:tc>
          <w:tcPr>
            <w:tcW w:w="814" w:type="dxa"/>
            <w:shd w:val="clear" w:color="auto" w:fill="E7E6E6" w:themeFill="background2"/>
            <w:vAlign w:val="center"/>
          </w:tcPr>
          <w:p w14:paraId="7FC0FDF0" w14:textId="77777777" w:rsidR="00BD0299" w:rsidRPr="00FF6A71" w:rsidRDefault="00BD0299">
            <w:pPr>
              <w:spacing w:before="0" w:after="0" w:line="240" w:lineRule="auto"/>
              <w:jc w:val="center"/>
              <w:rPr>
                <w:ins w:id="65198" w:author="pete jones" w:date="2022-01-04T12:37:00Z"/>
                <w:rFonts w:eastAsiaTheme="minorEastAsia" w:cstheme="minorHAnsi"/>
                <w:b/>
                <w:bCs/>
              </w:rPr>
              <w:pPrChange w:id="65199" w:author="pete jones" w:date="2022-01-04T13:05:00Z">
                <w:pPr>
                  <w:jc w:val="center"/>
                </w:pPr>
              </w:pPrChange>
            </w:pPr>
            <w:ins w:id="65200"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29DAD23B" w14:textId="77777777" w:rsidR="00BD0299" w:rsidRPr="00FF6A71" w:rsidRDefault="00BD0299">
            <w:pPr>
              <w:spacing w:before="0" w:after="0" w:line="240" w:lineRule="auto"/>
              <w:jc w:val="center"/>
              <w:rPr>
                <w:ins w:id="65201" w:author="pete jones" w:date="2022-01-04T12:37:00Z"/>
                <w:rFonts w:eastAsiaTheme="minorEastAsia" w:cstheme="minorHAnsi"/>
                <w:b/>
                <w:bCs/>
              </w:rPr>
              <w:pPrChange w:id="65202" w:author="pete jones" w:date="2022-01-04T13:05:00Z">
                <w:pPr>
                  <w:jc w:val="center"/>
                </w:pPr>
              </w:pPrChange>
            </w:pPr>
            <w:ins w:id="65203"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ABFE698" w14:textId="77777777" w:rsidR="00BD0299" w:rsidRPr="00FF6A71" w:rsidRDefault="00BD0299">
            <w:pPr>
              <w:spacing w:before="0" w:after="0" w:line="240" w:lineRule="auto"/>
              <w:jc w:val="center"/>
              <w:rPr>
                <w:ins w:id="65204" w:author="pete jones" w:date="2022-01-04T12:37:00Z"/>
                <w:rFonts w:eastAsiaTheme="minorEastAsia" w:cstheme="minorHAnsi"/>
                <w:b/>
                <w:bCs/>
              </w:rPr>
              <w:pPrChange w:id="65205" w:author="pete jones" w:date="2022-01-04T13:05:00Z">
                <w:pPr>
                  <w:jc w:val="center"/>
                </w:pPr>
              </w:pPrChange>
            </w:pPr>
            <w:ins w:id="65206"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3EFE21CC" w14:textId="77777777" w:rsidR="00BD0299" w:rsidRPr="00FF6A71" w:rsidRDefault="00BD0299">
            <w:pPr>
              <w:spacing w:before="0" w:after="0" w:line="240" w:lineRule="auto"/>
              <w:jc w:val="center"/>
              <w:rPr>
                <w:ins w:id="65207" w:author="pete jones" w:date="2022-01-04T12:37:00Z"/>
                <w:rFonts w:eastAsiaTheme="minorEastAsia" w:cstheme="minorHAnsi"/>
                <w:b/>
                <w:bCs/>
              </w:rPr>
              <w:pPrChange w:id="65208" w:author="pete jones" w:date="2022-01-04T13:05:00Z">
                <w:pPr>
                  <w:jc w:val="center"/>
                </w:pPr>
              </w:pPrChange>
            </w:pPr>
            <w:ins w:id="65209"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36635B03" w14:textId="77777777" w:rsidR="00BD0299" w:rsidRPr="00FF6A71" w:rsidRDefault="00BD0299">
            <w:pPr>
              <w:spacing w:before="0" w:after="0" w:line="240" w:lineRule="auto"/>
              <w:jc w:val="center"/>
              <w:rPr>
                <w:ins w:id="65210" w:author="pete jones" w:date="2022-01-04T12:37:00Z"/>
                <w:rFonts w:eastAsiaTheme="minorEastAsia" w:cstheme="minorHAnsi"/>
                <w:b/>
                <w:bCs/>
              </w:rPr>
              <w:pPrChange w:id="65211" w:author="pete jones" w:date="2022-01-04T13:05:00Z">
                <w:pPr>
                  <w:jc w:val="center"/>
                </w:pPr>
              </w:pPrChange>
            </w:pPr>
            <w:ins w:id="65212"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CA75C02" w14:textId="77777777" w:rsidR="00BD0299" w:rsidRPr="00FF6A71" w:rsidRDefault="00BD0299">
            <w:pPr>
              <w:spacing w:before="0" w:after="0" w:line="240" w:lineRule="auto"/>
              <w:jc w:val="center"/>
              <w:rPr>
                <w:ins w:id="65213" w:author="pete jones" w:date="2022-01-04T12:37:00Z"/>
                <w:rFonts w:eastAsiaTheme="minorEastAsia" w:cstheme="minorHAnsi"/>
                <w:b/>
                <w:bCs/>
              </w:rPr>
              <w:pPrChange w:id="65214" w:author="pete jones" w:date="2022-01-04T13:05:00Z">
                <w:pPr>
                  <w:jc w:val="center"/>
                </w:pPr>
              </w:pPrChange>
            </w:pPr>
            <w:ins w:id="65215"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B816B01" w14:textId="77777777" w:rsidR="00BD0299" w:rsidRPr="00FF6A71" w:rsidRDefault="00BD0299">
            <w:pPr>
              <w:spacing w:before="0" w:after="0" w:line="240" w:lineRule="auto"/>
              <w:jc w:val="center"/>
              <w:rPr>
                <w:ins w:id="65216" w:author="pete jones" w:date="2022-01-04T12:37:00Z"/>
                <w:rFonts w:eastAsiaTheme="minorEastAsia" w:cstheme="minorHAnsi"/>
                <w:b/>
                <w:bCs/>
              </w:rPr>
              <w:pPrChange w:id="65217" w:author="pete jones" w:date="2022-01-04T13:05:00Z">
                <w:pPr>
                  <w:jc w:val="center"/>
                </w:pPr>
              </w:pPrChange>
            </w:pPr>
            <w:ins w:id="65218"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EF2DAA3" w14:textId="77777777" w:rsidR="00BD0299" w:rsidRPr="00FF6A71" w:rsidRDefault="00BD0299">
            <w:pPr>
              <w:spacing w:before="0" w:after="0" w:line="240" w:lineRule="auto"/>
              <w:jc w:val="center"/>
              <w:rPr>
                <w:ins w:id="65219" w:author="pete jones" w:date="2022-01-04T12:37:00Z"/>
                <w:rFonts w:eastAsiaTheme="minorEastAsia" w:cstheme="minorHAnsi"/>
                <w:b/>
                <w:bCs/>
              </w:rPr>
              <w:pPrChange w:id="65220" w:author="pete jones" w:date="2022-01-04T13:05:00Z">
                <w:pPr>
                  <w:jc w:val="center"/>
                </w:pPr>
              </w:pPrChange>
            </w:pPr>
            <w:ins w:id="65221" w:author="pete jones" w:date="2022-01-04T12:37:00Z">
              <w:r w:rsidRPr="00FF6A71">
                <w:rPr>
                  <w:rFonts w:eastAsiaTheme="minorEastAsia" w:cstheme="minorHAnsi"/>
                  <w:b/>
                  <w:bCs/>
                </w:rPr>
                <w:t>7</w:t>
              </w:r>
            </w:ins>
          </w:p>
        </w:tc>
      </w:tr>
      <w:tr w:rsidR="00BD0299" w:rsidRPr="00FF6A71" w14:paraId="748F839A" w14:textId="77777777" w:rsidTr="00015922">
        <w:trPr>
          <w:trHeight w:val="300"/>
          <w:jc w:val="center"/>
          <w:ins w:id="65222" w:author="pete jones" w:date="2022-01-04T12:37:00Z"/>
        </w:trPr>
        <w:tc>
          <w:tcPr>
            <w:tcW w:w="814" w:type="dxa"/>
            <w:vAlign w:val="center"/>
          </w:tcPr>
          <w:p w14:paraId="2653F560" w14:textId="77777777" w:rsidR="00BD0299" w:rsidRPr="00FF6A71" w:rsidRDefault="00BD0299">
            <w:pPr>
              <w:spacing w:before="0" w:after="0" w:line="240" w:lineRule="auto"/>
              <w:jc w:val="center"/>
              <w:rPr>
                <w:ins w:id="65223" w:author="pete jones" w:date="2022-01-04T12:37:00Z"/>
                <w:rFonts w:eastAsiaTheme="minorEastAsia" w:cstheme="minorHAnsi"/>
                <w:b/>
                <w:bCs/>
              </w:rPr>
              <w:pPrChange w:id="65224" w:author="pete jones" w:date="2022-01-04T13:05:00Z">
                <w:pPr>
                  <w:jc w:val="center"/>
                </w:pPr>
              </w:pPrChange>
            </w:pPr>
            <w:ins w:id="65225"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F91B3E" w14:textId="77777777" w:rsidR="00BD0299" w:rsidRPr="00FF6A71" w:rsidRDefault="00BD0299">
            <w:pPr>
              <w:spacing w:before="0" w:after="0" w:line="240" w:lineRule="auto"/>
              <w:jc w:val="center"/>
              <w:rPr>
                <w:ins w:id="65226" w:author="pete jones" w:date="2022-01-04T12:37:00Z"/>
                <w:rFonts w:eastAsiaTheme="minorEastAsia" w:cstheme="minorHAnsi"/>
              </w:rPr>
              <w:pPrChange w:id="65227" w:author="pete jones" w:date="2022-01-04T13:05:00Z">
                <w:pPr>
                  <w:jc w:val="center"/>
                </w:pPr>
              </w:pPrChange>
            </w:pPr>
            <w:ins w:id="65228" w:author="pete jones" w:date="2022-01-04T12:37:00Z">
              <w:r w:rsidRPr="00FF6A71">
                <w:rPr>
                  <w:rFonts w:ascii="Calibri" w:hAnsi="Calibri" w:cs="Calibri"/>
                  <w:color w:val="000000"/>
                </w:rPr>
                <w:t>6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89722A4" w14:textId="77777777" w:rsidR="00BD0299" w:rsidRPr="00FF6A71" w:rsidRDefault="00BD0299">
            <w:pPr>
              <w:spacing w:before="0" w:after="0" w:line="240" w:lineRule="auto"/>
              <w:jc w:val="center"/>
              <w:rPr>
                <w:ins w:id="65229" w:author="pete jones" w:date="2022-01-04T12:37:00Z"/>
                <w:rFonts w:eastAsiaTheme="minorEastAsia" w:cstheme="minorHAnsi"/>
              </w:rPr>
              <w:pPrChange w:id="65230" w:author="pete jones" w:date="2022-01-04T13:05:00Z">
                <w:pPr>
                  <w:jc w:val="center"/>
                </w:pPr>
              </w:pPrChange>
            </w:pPr>
            <w:ins w:id="65231" w:author="pete jones" w:date="2022-01-04T12:37:00Z">
              <w:r w:rsidRPr="00FF6A71">
                <w:rPr>
                  <w:rFonts w:ascii="Calibri" w:hAnsi="Calibri" w:cs="Calibri"/>
                  <w:color w:val="000000"/>
                </w:rPr>
                <w:t>2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918D701" w14:textId="77777777" w:rsidR="00BD0299" w:rsidRPr="00FF6A71" w:rsidRDefault="00BD0299">
            <w:pPr>
              <w:spacing w:before="0" w:after="0" w:line="240" w:lineRule="auto"/>
              <w:jc w:val="center"/>
              <w:rPr>
                <w:ins w:id="65232" w:author="pete jones" w:date="2022-01-04T12:37:00Z"/>
                <w:rFonts w:eastAsiaTheme="minorEastAsia" w:cstheme="minorHAnsi"/>
              </w:rPr>
              <w:pPrChange w:id="65233" w:author="pete jones" w:date="2022-01-04T13:05:00Z">
                <w:pPr>
                  <w:jc w:val="center"/>
                </w:pPr>
              </w:pPrChange>
            </w:pPr>
            <w:ins w:id="65234"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8FD0AA6" w14:textId="77777777" w:rsidR="00BD0299" w:rsidRPr="00FF6A71" w:rsidRDefault="00BD0299">
            <w:pPr>
              <w:spacing w:before="0" w:after="0" w:line="240" w:lineRule="auto"/>
              <w:jc w:val="center"/>
              <w:rPr>
                <w:ins w:id="65235" w:author="pete jones" w:date="2022-01-04T12:37:00Z"/>
                <w:rFonts w:eastAsiaTheme="minorEastAsia" w:cstheme="minorHAnsi"/>
              </w:rPr>
              <w:pPrChange w:id="65236" w:author="pete jones" w:date="2022-01-04T13:05:00Z">
                <w:pPr>
                  <w:jc w:val="center"/>
                </w:pPr>
              </w:pPrChange>
            </w:pPr>
            <w:ins w:id="6523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E8E2824" w14:textId="77777777" w:rsidR="00BD0299" w:rsidRPr="00FF6A71" w:rsidRDefault="00BD0299">
            <w:pPr>
              <w:spacing w:before="0" w:after="0" w:line="240" w:lineRule="auto"/>
              <w:jc w:val="center"/>
              <w:rPr>
                <w:ins w:id="65238" w:author="pete jones" w:date="2022-01-04T12:37:00Z"/>
                <w:rFonts w:eastAsiaTheme="minorEastAsia" w:cstheme="minorHAnsi"/>
              </w:rPr>
              <w:pPrChange w:id="65239" w:author="pete jones" w:date="2022-01-04T13:05:00Z">
                <w:pPr>
                  <w:jc w:val="center"/>
                </w:pPr>
              </w:pPrChange>
            </w:pPr>
            <w:ins w:id="6524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EA6E2DD" w14:textId="77777777" w:rsidR="00BD0299" w:rsidRPr="00FF6A71" w:rsidRDefault="00BD0299">
            <w:pPr>
              <w:spacing w:before="0" w:after="0" w:line="240" w:lineRule="auto"/>
              <w:jc w:val="center"/>
              <w:rPr>
                <w:ins w:id="65241" w:author="pete jones" w:date="2022-01-04T12:37:00Z"/>
                <w:rFonts w:eastAsiaTheme="minorEastAsia" w:cstheme="minorHAnsi"/>
              </w:rPr>
              <w:pPrChange w:id="65242" w:author="pete jones" w:date="2022-01-04T13:05:00Z">
                <w:pPr>
                  <w:jc w:val="center"/>
                </w:pPr>
              </w:pPrChange>
            </w:pPr>
            <w:ins w:id="65243"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35A26CE" w14:textId="77777777" w:rsidR="00BD0299" w:rsidRPr="00FF6A71" w:rsidRDefault="00BD0299">
            <w:pPr>
              <w:spacing w:before="0" w:after="0" w:line="240" w:lineRule="auto"/>
              <w:jc w:val="center"/>
              <w:rPr>
                <w:ins w:id="65244" w:author="pete jones" w:date="2022-01-04T12:37:00Z"/>
                <w:rFonts w:eastAsiaTheme="minorEastAsia" w:cstheme="minorHAnsi"/>
              </w:rPr>
              <w:pPrChange w:id="65245" w:author="pete jones" w:date="2022-01-04T13:05:00Z">
                <w:pPr>
                  <w:jc w:val="center"/>
                </w:pPr>
              </w:pPrChange>
            </w:pPr>
            <w:ins w:id="65246" w:author="pete jones" w:date="2022-01-04T12:37:00Z">
              <w:r w:rsidRPr="00FF6A71">
                <w:rPr>
                  <w:rFonts w:ascii="Calibri" w:hAnsi="Calibri" w:cs="Calibri"/>
                  <w:color w:val="000000"/>
                </w:rPr>
                <w:t> </w:t>
              </w:r>
            </w:ins>
          </w:p>
        </w:tc>
      </w:tr>
      <w:tr w:rsidR="00BD0299" w:rsidRPr="00FF6A71" w14:paraId="2D34BC95" w14:textId="77777777" w:rsidTr="00015922">
        <w:trPr>
          <w:trHeight w:val="300"/>
          <w:jc w:val="center"/>
          <w:ins w:id="65247" w:author="pete jones" w:date="2022-01-04T12:37:00Z"/>
        </w:trPr>
        <w:tc>
          <w:tcPr>
            <w:tcW w:w="814" w:type="dxa"/>
            <w:vAlign w:val="center"/>
          </w:tcPr>
          <w:p w14:paraId="40B891D2" w14:textId="77777777" w:rsidR="00BD0299" w:rsidRPr="00FF6A71" w:rsidRDefault="00BD0299">
            <w:pPr>
              <w:spacing w:before="0" w:after="0" w:line="240" w:lineRule="auto"/>
              <w:jc w:val="center"/>
              <w:rPr>
                <w:ins w:id="65248" w:author="pete jones" w:date="2022-01-04T12:37:00Z"/>
                <w:rFonts w:eastAsiaTheme="minorEastAsia" w:cstheme="minorHAnsi"/>
                <w:b/>
                <w:bCs/>
              </w:rPr>
              <w:pPrChange w:id="65249" w:author="pete jones" w:date="2022-01-04T13:05:00Z">
                <w:pPr>
                  <w:jc w:val="center"/>
                </w:pPr>
              </w:pPrChange>
            </w:pPr>
            <w:ins w:id="65250"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3BF0E45" w14:textId="77777777" w:rsidR="00BD0299" w:rsidRPr="00FF6A71" w:rsidRDefault="00BD0299">
            <w:pPr>
              <w:spacing w:before="0" w:after="0" w:line="240" w:lineRule="auto"/>
              <w:jc w:val="center"/>
              <w:rPr>
                <w:ins w:id="65251" w:author="pete jones" w:date="2022-01-04T12:37:00Z"/>
                <w:rFonts w:eastAsiaTheme="minorEastAsia" w:cstheme="minorHAnsi"/>
              </w:rPr>
              <w:pPrChange w:id="65252" w:author="pete jones" w:date="2022-01-04T13:05:00Z">
                <w:pPr>
                  <w:jc w:val="center"/>
                </w:pPr>
              </w:pPrChange>
            </w:pPr>
            <w:ins w:id="65253" w:author="pete jones" w:date="2022-01-04T12:37:00Z">
              <w:r w:rsidRPr="00FF6A71">
                <w:rPr>
                  <w:rFonts w:ascii="Calibri" w:hAnsi="Calibri" w:cs="Calibri"/>
                  <w:color w:val="000000"/>
                </w:rPr>
                <w:t>9</w:t>
              </w:r>
            </w:ins>
          </w:p>
        </w:tc>
        <w:tc>
          <w:tcPr>
            <w:tcW w:w="814" w:type="dxa"/>
            <w:tcBorders>
              <w:top w:val="nil"/>
              <w:left w:val="nil"/>
              <w:bottom w:val="single" w:sz="4" w:space="0" w:color="auto"/>
              <w:right w:val="single" w:sz="4" w:space="0" w:color="auto"/>
            </w:tcBorders>
            <w:shd w:val="clear" w:color="auto" w:fill="auto"/>
            <w:noWrap/>
            <w:vAlign w:val="center"/>
          </w:tcPr>
          <w:p w14:paraId="53930C89" w14:textId="77777777" w:rsidR="00BD0299" w:rsidRPr="00FF6A71" w:rsidRDefault="00BD0299">
            <w:pPr>
              <w:spacing w:before="0" w:after="0" w:line="240" w:lineRule="auto"/>
              <w:jc w:val="center"/>
              <w:rPr>
                <w:ins w:id="65254" w:author="pete jones" w:date="2022-01-04T12:37:00Z"/>
                <w:rFonts w:eastAsiaTheme="minorEastAsia" w:cstheme="minorHAnsi"/>
              </w:rPr>
              <w:pPrChange w:id="65255" w:author="pete jones" w:date="2022-01-04T13:05:00Z">
                <w:pPr>
                  <w:jc w:val="center"/>
                </w:pPr>
              </w:pPrChange>
            </w:pPr>
            <w:ins w:id="65256" w:author="pete jones" w:date="2022-01-04T12:37:00Z">
              <w:r w:rsidRPr="00FF6A71">
                <w:rPr>
                  <w:rFonts w:ascii="Calibri" w:hAnsi="Calibri" w:cs="Calibri"/>
                  <w:color w:val="000000"/>
                </w:rPr>
                <w:t>4</w:t>
              </w:r>
            </w:ins>
          </w:p>
        </w:tc>
        <w:tc>
          <w:tcPr>
            <w:tcW w:w="814" w:type="dxa"/>
            <w:tcBorders>
              <w:top w:val="nil"/>
              <w:left w:val="nil"/>
              <w:bottom w:val="single" w:sz="4" w:space="0" w:color="auto"/>
              <w:right w:val="single" w:sz="4" w:space="0" w:color="auto"/>
            </w:tcBorders>
            <w:shd w:val="clear" w:color="auto" w:fill="auto"/>
            <w:noWrap/>
            <w:vAlign w:val="center"/>
          </w:tcPr>
          <w:p w14:paraId="4B54C8B3" w14:textId="77777777" w:rsidR="00BD0299" w:rsidRPr="00FF6A71" w:rsidRDefault="00BD0299">
            <w:pPr>
              <w:spacing w:before="0" w:after="0" w:line="240" w:lineRule="auto"/>
              <w:jc w:val="center"/>
              <w:rPr>
                <w:ins w:id="65257" w:author="pete jones" w:date="2022-01-04T12:37:00Z"/>
                <w:rFonts w:eastAsiaTheme="minorEastAsia" w:cstheme="minorHAnsi"/>
              </w:rPr>
              <w:pPrChange w:id="65258" w:author="pete jones" w:date="2022-01-04T13:05:00Z">
                <w:pPr>
                  <w:jc w:val="center"/>
                </w:pPr>
              </w:pPrChange>
            </w:pPr>
            <w:ins w:id="65259"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0EA44835" w14:textId="77777777" w:rsidR="00BD0299" w:rsidRPr="00FF6A71" w:rsidRDefault="00BD0299">
            <w:pPr>
              <w:spacing w:before="0" w:after="0" w:line="240" w:lineRule="auto"/>
              <w:jc w:val="center"/>
              <w:rPr>
                <w:ins w:id="65260" w:author="pete jones" w:date="2022-01-04T12:37:00Z"/>
                <w:rFonts w:eastAsiaTheme="minorEastAsia" w:cstheme="minorHAnsi"/>
              </w:rPr>
              <w:pPrChange w:id="65261" w:author="pete jones" w:date="2022-01-04T13:05:00Z">
                <w:pPr>
                  <w:jc w:val="center"/>
                </w:pPr>
              </w:pPrChange>
            </w:pPr>
            <w:ins w:id="6526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4F72D02D" w14:textId="77777777" w:rsidR="00BD0299" w:rsidRPr="00FF6A71" w:rsidRDefault="00BD0299">
            <w:pPr>
              <w:spacing w:before="0" w:after="0" w:line="240" w:lineRule="auto"/>
              <w:jc w:val="center"/>
              <w:rPr>
                <w:ins w:id="65263" w:author="pete jones" w:date="2022-01-04T12:37:00Z"/>
                <w:rFonts w:eastAsiaTheme="minorEastAsia" w:cstheme="minorHAnsi"/>
              </w:rPr>
              <w:pPrChange w:id="65264" w:author="pete jones" w:date="2022-01-04T13:05:00Z">
                <w:pPr>
                  <w:jc w:val="center"/>
                </w:pPr>
              </w:pPrChange>
            </w:pPr>
            <w:ins w:id="6526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02A92DA9" w14:textId="77777777" w:rsidR="00BD0299" w:rsidRPr="00FF6A71" w:rsidRDefault="00BD0299">
            <w:pPr>
              <w:spacing w:before="0" w:after="0" w:line="240" w:lineRule="auto"/>
              <w:jc w:val="center"/>
              <w:rPr>
                <w:ins w:id="65266" w:author="pete jones" w:date="2022-01-04T12:37:00Z"/>
                <w:rFonts w:eastAsiaTheme="minorEastAsia" w:cstheme="minorHAnsi"/>
              </w:rPr>
              <w:pPrChange w:id="65267" w:author="pete jones" w:date="2022-01-04T13:05:00Z">
                <w:pPr>
                  <w:jc w:val="center"/>
                </w:pPr>
              </w:pPrChange>
            </w:pPr>
            <w:ins w:id="65268"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F4961AB" w14:textId="77777777" w:rsidR="00BD0299" w:rsidRPr="00FF6A71" w:rsidRDefault="00BD0299">
            <w:pPr>
              <w:spacing w:before="0" w:after="0" w:line="240" w:lineRule="auto"/>
              <w:jc w:val="center"/>
              <w:rPr>
                <w:ins w:id="65269" w:author="pete jones" w:date="2022-01-04T12:37:00Z"/>
                <w:rFonts w:eastAsiaTheme="minorEastAsia" w:cstheme="minorHAnsi"/>
              </w:rPr>
              <w:pPrChange w:id="65270" w:author="pete jones" w:date="2022-01-04T13:05:00Z">
                <w:pPr>
                  <w:jc w:val="center"/>
                </w:pPr>
              </w:pPrChange>
            </w:pPr>
            <w:ins w:id="65271" w:author="pete jones" w:date="2022-01-04T12:37:00Z">
              <w:r w:rsidRPr="00FF6A71">
                <w:rPr>
                  <w:rFonts w:ascii="Calibri" w:hAnsi="Calibri" w:cs="Calibri"/>
                  <w:color w:val="000000"/>
                </w:rPr>
                <w:t> </w:t>
              </w:r>
            </w:ins>
          </w:p>
        </w:tc>
      </w:tr>
    </w:tbl>
    <w:p w14:paraId="0D5DEE76" w14:textId="5F4FCAAE" w:rsidR="00BD0299" w:rsidRPr="00FF6A71" w:rsidRDefault="00BD0299" w:rsidP="00BD0299">
      <w:pPr>
        <w:rPr>
          <w:ins w:id="65272" w:author="pete jones" w:date="2022-01-04T12:37:00Z"/>
        </w:rPr>
      </w:pPr>
      <w:ins w:id="65273" w:author="pete jones" w:date="2022-01-04T12:37:00Z">
        <w:r w:rsidRPr="00FF6A71">
          <w:t>Q6.9 Current students should become familiar with the knowledge increasing in value to the business community.</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0E8EDD93" w14:textId="77777777" w:rsidTr="00015922">
        <w:trPr>
          <w:trHeight w:val="300"/>
          <w:jc w:val="center"/>
          <w:ins w:id="65274" w:author="pete jones" w:date="2022-01-04T12:37:00Z"/>
        </w:trPr>
        <w:tc>
          <w:tcPr>
            <w:tcW w:w="814" w:type="dxa"/>
            <w:shd w:val="clear" w:color="auto" w:fill="E7E6E6" w:themeFill="background2"/>
            <w:vAlign w:val="center"/>
          </w:tcPr>
          <w:p w14:paraId="6791DF16" w14:textId="77777777" w:rsidR="00BD0299" w:rsidRPr="00FF6A71" w:rsidRDefault="00BD0299">
            <w:pPr>
              <w:spacing w:before="0" w:after="0" w:line="240" w:lineRule="auto"/>
              <w:jc w:val="center"/>
              <w:rPr>
                <w:ins w:id="65275" w:author="pete jones" w:date="2022-01-04T12:37:00Z"/>
                <w:rFonts w:eastAsiaTheme="minorEastAsia" w:cstheme="minorHAnsi"/>
                <w:b/>
                <w:bCs/>
              </w:rPr>
              <w:pPrChange w:id="65276" w:author="pete jones" w:date="2022-01-04T13:05:00Z">
                <w:pPr>
                  <w:jc w:val="center"/>
                </w:pPr>
              </w:pPrChange>
            </w:pPr>
            <w:ins w:id="65277"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2282E00" w14:textId="77777777" w:rsidR="00BD0299" w:rsidRPr="00FF6A71" w:rsidRDefault="00BD0299">
            <w:pPr>
              <w:spacing w:before="0" w:after="0" w:line="240" w:lineRule="auto"/>
              <w:jc w:val="center"/>
              <w:rPr>
                <w:ins w:id="65278" w:author="pete jones" w:date="2022-01-04T12:37:00Z"/>
                <w:rFonts w:eastAsiaTheme="minorEastAsia" w:cstheme="minorHAnsi"/>
                <w:b/>
                <w:bCs/>
              </w:rPr>
              <w:pPrChange w:id="65279" w:author="pete jones" w:date="2022-01-04T13:05:00Z">
                <w:pPr>
                  <w:jc w:val="center"/>
                </w:pPr>
              </w:pPrChange>
            </w:pPr>
            <w:ins w:id="65280"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A799C21" w14:textId="77777777" w:rsidR="00BD0299" w:rsidRPr="00FF6A71" w:rsidRDefault="00BD0299">
            <w:pPr>
              <w:spacing w:before="0" w:after="0" w:line="240" w:lineRule="auto"/>
              <w:jc w:val="center"/>
              <w:rPr>
                <w:ins w:id="65281" w:author="pete jones" w:date="2022-01-04T12:37:00Z"/>
                <w:rFonts w:eastAsiaTheme="minorEastAsia" w:cstheme="minorHAnsi"/>
                <w:b/>
                <w:bCs/>
              </w:rPr>
              <w:pPrChange w:id="65282" w:author="pete jones" w:date="2022-01-04T13:05:00Z">
                <w:pPr>
                  <w:jc w:val="center"/>
                </w:pPr>
              </w:pPrChange>
            </w:pPr>
            <w:ins w:id="65283"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66676791" w14:textId="77777777" w:rsidR="00BD0299" w:rsidRPr="00FF6A71" w:rsidRDefault="00BD0299">
            <w:pPr>
              <w:spacing w:before="0" w:after="0" w:line="240" w:lineRule="auto"/>
              <w:jc w:val="center"/>
              <w:rPr>
                <w:ins w:id="65284" w:author="pete jones" w:date="2022-01-04T12:37:00Z"/>
                <w:rFonts w:eastAsiaTheme="minorEastAsia" w:cstheme="minorHAnsi"/>
                <w:b/>
                <w:bCs/>
              </w:rPr>
              <w:pPrChange w:id="65285" w:author="pete jones" w:date="2022-01-04T13:05:00Z">
                <w:pPr>
                  <w:jc w:val="center"/>
                </w:pPr>
              </w:pPrChange>
            </w:pPr>
            <w:ins w:id="65286"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7FD0DC1" w14:textId="77777777" w:rsidR="00BD0299" w:rsidRPr="00FF6A71" w:rsidRDefault="00BD0299">
            <w:pPr>
              <w:spacing w:before="0" w:after="0" w:line="240" w:lineRule="auto"/>
              <w:jc w:val="center"/>
              <w:rPr>
                <w:ins w:id="65287" w:author="pete jones" w:date="2022-01-04T12:37:00Z"/>
                <w:rFonts w:eastAsiaTheme="minorEastAsia" w:cstheme="minorHAnsi"/>
                <w:b/>
                <w:bCs/>
              </w:rPr>
              <w:pPrChange w:id="65288" w:author="pete jones" w:date="2022-01-04T13:05:00Z">
                <w:pPr>
                  <w:jc w:val="center"/>
                </w:pPr>
              </w:pPrChange>
            </w:pPr>
            <w:ins w:id="65289"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205640E" w14:textId="77777777" w:rsidR="00BD0299" w:rsidRPr="00FF6A71" w:rsidRDefault="00BD0299">
            <w:pPr>
              <w:spacing w:before="0" w:after="0" w:line="240" w:lineRule="auto"/>
              <w:jc w:val="center"/>
              <w:rPr>
                <w:ins w:id="65290" w:author="pete jones" w:date="2022-01-04T12:37:00Z"/>
                <w:rFonts w:eastAsiaTheme="minorEastAsia" w:cstheme="minorHAnsi"/>
                <w:b/>
                <w:bCs/>
              </w:rPr>
              <w:pPrChange w:id="65291" w:author="pete jones" w:date="2022-01-04T13:05:00Z">
                <w:pPr>
                  <w:jc w:val="center"/>
                </w:pPr>
              </w:pPrChange>
            </w:pPr>
            <w:ins w:id="65292"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3DC36BE" w14:textId="77777777" w:rsidR="00BD0299" w:rsidRPr="00FF6A71" w:rsidRDefault="00BD0299">
            <w:pPr>
              <w:spacing w:before="0" w:after="0" w:line="240" w:lineRule="auto"/>
              <w:jc w:val="center"/>
              <w:rPr>
                <w:ins w:id="65293" w:author="pete jones" w:date="2022-01-04T12:37:00Z"/>
                <w:rFonts w:eastAsiaTheme="minorEastAsia" w:cstheme="minorHAnsi"/>
                <w:b/>
                <w:bCs/>
              </w:rPr>
              <w:pPrChange w:id="65294" w:author="pete jones" w:date="2022-01-04T13:05:00Z">
                <w:pPr>
                  <w:jc w:val="center"/>
                </w:pPr>
              </w:pPrChange>
            </w:pPr>
            <w:ins w:id="65295"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22CDFB5" w14:textId="77777777" w:rsidR="00BD0299" w:rsidRPr="00FF6A71" w:rsidRDefault="00BD0299">
            <w:pPr>
              <w:spacing w:before="0" w:after="0" w:line="240" w:lineRule="auto"/>
              <w:jc w:val="center"/>
              <w:rPr>
                <w:ins w:id="65296" w:author="pete jones" w:date="2022-01-04T12:37:00Z"/>
                <w:rFonts w:eastAsiaTheme="minorEastAsia" w:cstheme="minorHAnsi"/>
                <w:b/>
                <w:bCs/>
              </w:rPr>
              <w:pPrChange w:id="65297" w:author="pete jones" w:date="2022-01-04T13:05:00Z">
                <w:pPr>
                  <w:jc w:val="center"/>
                </w:pPr>
              </w:pPrChange>
            </w:pPr>
            <w:ins w:id="65298" w:author="pete jones" w:date="2022-01-04T12:37:00Z">
              <w:r w:rsidRPr="00FF6A71">
                <w:rPr>
                  <w:rFonts w:eastAsiaTheme="minorEastAsia" w:cstheme="minorHAnsi"/>
                  <w:b/>
                  <w:bCs/>
                </w:rPr>
                <w:t>7</w:t>
              </w:r>
            </w:ins>
          </w:p>
        </w:tc>
      </w:tr>
      <w:tr w:rsidR="00BD0299" w:rsidRPr="00FF6A71" w14:paraId="11792A23" w14:textId="77777777" w:rsidTr="00015922">
        <w:trPr>
          <w:trHeight w:val="300"/>
          <w:jc w:val="center"/>
          <w:ins w:id="65299" w:author="pete jones" w:date="2022-01-04T12:37:00Z"/>
        </w:trPr>
        <w:tc>
          <w:tcPr>
            <w:tcW w:w="814" w:type="dxa"/>
            <w:vAlign w:val="center"/>
          </w:tcPr>
          <w:p w14:paraId="19D71A70" w14:textId="77777777" w:rsidR="00BD0299" w:rsidRPr="00FF6A71" w:rsidRDefault="00BD0299">
            <w:pPr>
              <w:spacing w:before="0" w:after="0" w:line="240" w:lineRule="auto"/>
              <w:jc w:val="center"/>
              <w:rPr>
                <w:ins w:id="65300" w:author="pete jones" w:date="2022-01-04T12:37:00Z"/>
                <w:rFonts w:eastAsiaTheme="minorEastAsia" w:cstheme="minorHAnsi"/>
                <w:b/>
                <w:bCs/>
              </w:rPr>
              <w:pPrChange w:id="65301" w:author="pete jones" w:date="2022-01-04T13:05:00Z">
                <w:pPr>
                  <w:jc w:val="center"/>
                </w:pPr>
              </w:pPrChange>
            </w:pPr>
            <w:ins w:id="65302"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F07C" w14:textId="77777777" w:rsidR="00BD0299" w:rsidRPr="00FF6A71" w:rsidRDefault="00BD0299">
            <w:pPr>
              <w:spacing w:before="0" w:after="0" w:line="240" w:lineRule="auto"/>
              <w:jc w:val="center"/>
              <w:rPr>
                <w:ins w:id="65303" w:author="pete jones" w:date="2022-01-04T12:37:00Z"/>
                <w:rFonts w:eastAsiaTheme="minorEastAsia" w:cstheme="minorHAnsi"/>
              </w:rPr>
              <w:pPrChange w:id="65304" w:author="pete jones" w:date="2022-01-04T13:05:00Z">
                <w:pPr>
                  <w:jc w:val="center"/>
                </w:pPr>
              </w:pPrChange>
            </w:pPr>
            <w:ins w:id="65305" w:author="pete jones" w:date="2022-01-04T12:37:00Z">
              <w:r w:rsidRPr="00FF6A71">
                <w:rPr>
                  <w:rFonts w:ascii="Calibri" w:hAnsi="Calibri" w:cs="Calibri"/>
                  <w:color w:val="000000"/>
                </w:rPr>
                <w:t>6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39FAEEB" w14:textId="77777777" w:rsidR="00BD0299" w:rsidRPr="00FF6A71" w:rsidRDefault="00BD0299">
            <w:pPr>
              <w:spacing w:before="0" w:after="0" w:line="240" w:lineRule="auto"/>
              <w:jc w:val="center"/>
              <w:rPr>
                <w:ins w:id="65306" w:author="pete jones" w:date="2022-01-04T12:37:00Z"/>
                <w:rFonts w:eastAsiaTheme="minorEastAsia" w:cstheme="minorHAnsi"/>
              </w:rPr>
              <w:pPrChange w:id="65307" w:author="pete jones" w:date="2022-01-04T13:05:00Z">
                <w:pPr>
                  <w:jc w:val="center"/>
                </w:pPr>
              </w:pPrChange>
            </w:pPr>
            <w:ins w:id="65308" w:author="pete jones" w:date="2022-01-04T12:37:00Z">
              <w:r w:rsidRPr="00FF6A71">
                <w:rPr>
                  <w:rFonts w:ascii="Calibri" w:hAnsi="Calibri" w:cs="Calibri"/>
                  <w:color w:val="000000"/>
                </w:rPr>
                <w:t>2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006608A" w14:textId="77777777" w:rsidR="00BD0299" w:rsidRPr="00FF6A71" w:rsidRDefault="00BD0299">
            <w:pPr>
              <w:spacing w:before="0" w:after="0" w:line="240" w:lineRule="auto"/>
              <w:jc w:val="center"/>
              <w:rPr>
                <w:ins w:id="65309" w:author="pete jones" w:date="2022-01-04T12:37:00Z"/>
                <w:rFonts w:eastAsiaTheme="minorEastAsia" w:cstheme="minorHAnsi"/>
              </w:rPr>
              <w:pPrChange w:id="65310" w:author="pete jones" w:date="2022-01-04T13:05:00Z">
                <w:pPr>
                  <w:jc w:val="center"/>
                </w:pPr>
              </w:pPrChange>
            </w:pPr>
            <w:ins w:id="65311"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FB24893" w14:textId="77777777" w:rsidR="00BD0299" w:rsidRPr="00FF6A71" w:rsidRDefault="00BD0299">
            <w:pPr>
              <w:spacing w:before="0" w:after="0" w:line="240" w:lineRule="auto"/>
              <w:jc w:val="center"/>
              <w:rPr>
                <w:ins w:id="65312" w:author="pete jones" w:date="2022-01-04T12:37:00Z"/>
                <w:rFonts w:eastAsiaTheme="minorEastAsia" w:cstheme="minorHAnsi"/>
              </w:rPr>
              <w:pPrChange w:id="65313" w:author="pete jones" w:date="2022-01-04T13:05:00Z">
                <w:pPr>
                  <w:jc w:val="center"/>
                </w:pPr>
              </w:pPrChange>
            </w:pPr>
            <w:ins w:id="65314"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5972350" w14:textId="77777777" w:rsidR="00BD0299" w:rsidRPr="00FF6A71" w:rsidRDefault="00BD0299">
            <w:pPr>
              <w:spacing w:before="0" w:after="0" w:line="240" w:lineRule="auto"/>
              <w:jc w:val="center"/>
              <w:rPr>
                <w:ins w:id="65315" w:author="pete jones" w:date="2022-01-04T12:37:00Z"/>
                <w:rFonts w:eastAsiaTheme="minorEastAsia" w:cstheme="minorHAnsi"/>
              </w:rPr>
              <w:pPrChange w:id="65316" w:author="pete jones" w:date="2022-01-04T13:05:00Z">
                <w:pPr>
                  <w:jc w:val="center"/>
                </w:pPr>
              </w:pPrChange>
            </w:pPr>
            <w:ins w:id="6531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232B444" w14:textId="77777777" w:rsidR="00BD0299" w:rsidRPr="00FF6A71" w:rsidRDefault="00BD0299">
            <w:pPr>
              <w:spacing w:before="0" w:after="0" w:line="240" w:lineRule="auto"/>
              <w:jc w:val="center"/>
              <w:rPr>
                <w:ins w:id="65318" w:author="pete jones" w:date="2022-01-04T12:37:00Z"/>
                <w:rFonts w:eastAsiaTheme="minorEastAsia" w:cstheme="minorHAnsi"/>
              </w:rPr>
              <w:pPrChange w:id="65319" w:author="pete jones" w:date="2022-01-04T13:05:00Z">
                <w:pPr>
                  <w:jc w:val="center"/>
                </w:pPr>
              </w:pPrChange>
            </w:pPr>
            <w:ins w:id="6532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E3A6674" w14:textId="77777777" w:rsidR="00BD0299" w:rsidRPr="00FF6A71" w:rsidRDefault="00BD0299">
            <w:pPr>
              <w:spacing w:before="0" w:after="0" w:line="240" w:lineRule="auto"/>
              <w:jc w:val="center"/>
              <w:rPr>
                <w:ins w:id="65321" w:author="pete jones" w:date="2022-01-04T12:37:00Z"/>
                <w:rFonts w:eastAsiaTheme="minorEastAsia" w:cstheme="minorHAnsi"/>
              </w:rPr>
              <w:pPrChange w:id="65322" w:author="pete jones" w:date="2022-01-04T13:05:00Z">
                <w:pPr>
                  <w:jc w:val="center"/>
                </w:pPr>
              </w:pPrChange>
            </w:pPr>
            <w:ins w:id="65323" w:author="pete jones" w:date="2022-01-04T12:37:00Z">
              <w:r w:rsidRPr="00FF6A71">
                <w:rPr>
                  <w:rFonts w:ascii="Calibri" w:hAnsi="Calibri" w:cs="Calibri"/>
                  <w:color w:val="000000"/>
                </w:rPr>
                <w:t> </w:t>
              </w:r>
            </w:ins>
          </w:p>
        </w:tc>
      </w:tr>
      <w:tr w:rsidR="00BD0299" w:rsidRPr="00FF6A71" w14:paraId="30F9C048" w14:textId="77777777" w:rsidTr="00015922">
        <w:trPr>
          <w:trHeight w:val="300"/>
          <w:jc w:val="center"/>
          <w:ins w:id="65324" w:author="pete jones" w:date="2022-01-04T12:37:00Z"/>
        </w:trPr>
        <w:tc>
          <w:tcPr>
            <w:tcW w:w="814" w:type="dxa"/>
            <w:vAlign w:val="center"/>
          </w:tcPr>
          <w:p w14:paraId="70524AD1" w14:textId="77777777" w:rsidR="00BD0299" w:rsidRPr="00FF6A71" w:rsidRDefault="00BD0299">
            <w:pPr>
              <w:spacing w:before="0" w:after="0" w:line="240" w:lineRule="auto"/>
              <w:jc w:val="center"/>
              <w:rPr>
                <w:ins w:id="65325" w:author="pete jones" w:date="2022-01-04T12:37:00Z"/>
                <w:rFonts w:eastAsiaTheme="minorEastAsia" w:cstheme="minorHAnsi"/>
                <w:b/>
                <w:bCs/>
              </w:rPr>
              <w:pPrChange w:id="65326" w:author="pete jones" w:date="2022-01-04T13:05:00Z">
                <w:pPr>
                  <w:jc w:val="center"/>
                </w:pPr>
              </w:pPrChange>
            </w:pPr>
            <w:ins w:id="65327"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200D266B" w14:textId="77777777" w:rsidR="00BD0299" w:rsidRPr="00FF6A71" w:rsidRDefault="00BD0299">
            <w:pPr>
              <w:spacing w:before="0" w:after="0" w:line="240" w:lineRule="auto"/>
              <w:jc w:val="center"/>
              <w:rPr>
                <w:ins w:id="65328" w:author="pete jones" w:date="2022-01-04T12:37:00Z"/>
                <w:rFonts w:eastAsiaTheme="minorEastAsia" w:cstheme="minorHAnsi"/>
              </w:rPr>
              <w:pPrChange w:id="65329" w:author="pete jones" w:date="2022-01-04T13:05:00Z">
                <w:pPr>
                  <w:jc w:val="center"/>
                </w:pPr>
              </w:pPrChange>
            </w:pPr>
            <w:ins w:id="65330" w:author="pete jones" w:date="2022-01-04T12:37:00Z">
              <w:r w:rsidRPr="00FF6A71">
                <w:rPr>
                  <w:rFonts w:ascii="Calibri" w:hAnsi="Calibri" w:cs="Calibri"/>
                  <w:color w:val="000000"/>
                </w:rPr>
                <w:t>9</w:t>
              </w:r>
            </w:ins>
          </w:p>
        </w:tc>
        <w:tc>
          <w:tcPr>
            <w:tcW w:w="814" w:type="dxa"/>
            <w:tcBorders>
              <w:top w:val="nil"/>
              <w:left w:val="nil"/>
              <w:bottom w:val="single" w:sz="4" w:space="0" w:color="auto"/>
              <w:right w:val="single" w:sz="4" w:space="0" w:color="auto"/>
            </w:tcBorders>
            <w:shd w:val="clear" w:color="auto" w:fill="auto"/>
            <w:noWrap/>
            <w:vAlign w:val="center"/>
          </w:tcPr>
          <w:p w14:paraId="33879F54" w14:textId="77777777" w:rsidR="00BD0299" w:rsidRPr="00FF6A71" w:rsidRDefault="00BD0299">
            <w:pPr>
              <w:spacing w:before="0" w:after="0" w:line="240" w:lineRule="auto"/>
              <w:jc w:val="center"/>
              <w:rPr>
                <w:ins w:id="65331" w:author="pete jones" w:date="2022-01-04T12:37:00Z"/>
                <w:rFonts w:eastAsiaTheme="minorEastAsia" w:cstheme="minorHAnsi"/>
              </w:rPr>
              <w:pPrChange w:id="65332" w:author="pete jones" w:date="2022-01-04T13:05:00Z">
                <w:pPr>
                  <w:jc w:val="center"/>
                </w:pPr>
              </w:pPrChange>
            </w:pPr>
            <w:ins w:id="65333" w:author="pete jones" w:date="2022-01-04T12:37:00Z">
              <w:r w:rsidRPr="00FF6A71">
                <w:rPr>
                  <w:rFonts w:ascii="Calibri" w:hAnsi="Calibri" w:cs="Calibri"/>
                  <w:color w:val="000000"/>
                </w:rPr>
                <w:t>4</w:t>
              </w:r>
            </w:ins>
          </w:p>
        </w:tc>
        <w:tc>
          <w:tcPr>
            <w:tcW w:w="814" w:type="dxa"/>
            <w:tcBorders>
              <w:top w:val="nil"/>
              <w:left w:val="nil"/>
              <w:bottom w:val="single" w:sz="4" w:space="0" w:color="auto"/>
              <w:right w:val="single" w:sz="4" w:space="0" w:color="auto"/>
            </w:tcBorders>
            <w:shd w:val="clear" w:color="auto" w:fill="auto"/>
            <w:noWrap/>
            <w:vAlign w:val="center"/>
          </w:tcPr>
          <w:p w14:paraId="74F825CA" w14:textId="77777777" w:rsidR="00BD0299" w:rsidRPr="00FF6A71" w:rsidRDefault="00BD0299">
            <w:pPr>
              <w:spacing w:before="0" w:after="0" w:line="240" w:lineRule="auto"/>
              <w:jc w:val="center"/>
              <w:rPr>
                <w:ins w:id="65334" w:author="pete jones" w:date="2022-01-04T12:37:00Z"/>
                <w:rFonts w:eastAsiaTheme="minorEastAsia" w:cstheme="minorHAnsi"/>
              </w:rPr>
              <w:pPrChange w:id="65335" w:author="pete jones" w:date="2022-01-04T13:05:00Z">
                <w:pPr>
                  <w:jc w:val="center"/>
                </w:pPr>
              </w:pPrChange>
            </w:pPr>
            <w:ins w:id="65336"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6ECEB323" w14:textId="77777777" w:rsidR="00BD0299" w:rsidRPr="00FF6A71" w:rsidRDefault="00BD0299">
            <w:pPr>
              <w:spacing w:before="0" w:after="0" w:line="240" w:lineRule="auto"/>
              <w:jc w:val="center"/>
              <w:rPr>
                <w:ins w:id="65337" w:author="pete jones" w:date="2022-01-04T12:37:00Z"/>
                <w:rFonts w:eastAsiaTheme="minorEastAsia" w:cstheme="minorHAnsi"/>
              </w:rPr>
              <w:pPrChange w:id="65338" w:author="pete jones" w:date="2022-01-04T13:05:00Z">
                <w:pPr>
                  <w:jc w:val="center"/>
                </w:pPr>
              </w:pPrChange>
            </w:pPr>
            <w:ins w:id="65339"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0ABB3031" w14:textId="77777777" w:rsidR="00BD0299" w:rsidRPr="00FF6A71" w:rsidRDefault="00BD0299">
            <w:pPr>
              <w:spacing w:before="0" w:after="0" w:line="240" w:lineRule="auto"/>
              <w:jc w:val="center"/>
              <w:rPr>
                <w:ins w:id="65340" w:author="pete jones" w:date="2022-01-04T12:37:00Z"/>
                <w:rFonts w:eastAsiaTheme="minorEastAsia" w:cstheme="minorHAnsi"/>
              </w:rPr>
              <w:pPrChange w:id="65341" w:author="pete jones" w:date="2022-01-04T13:05:00Z">
                <w:pPr>
                  <w:jc w:val="center"/>
                </w:pPr>
              </w:pPrChange>
            </w:pPr>
            <w:ins w:id="6534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4A347F9F" w14:textId="77777777" w:rsidR="00BD0299" w:rsidRPr="00FF6A71" w:rsidRDefault="00BD0299">
            <w:pPr>
              <w:spacing w:before="0" w:after="0" w:line="240" w:lineRule="auto"/>
              <w:jc w:val="center"/>
              <w:rPr>
                <w:ins w:id="65343" w:author="pete jones" w:date="2022-01-04T12:37:00Z"/>
                <w:rFonts w:eastAsiaTheme="minorEastAsia" w:cstheme="minorHAnsi"/>
              </w:rPr>
              <w:pPrChange w:id="65344" w:author="pete jones" w:date="2022-01-04T13:05:00Z">
                <w:pPr>
                  <w:jc w:val="center"/>
                </w:pPr>
              </w:pPrChange>
            </w:pPr>
            <w:ins w:id="6534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5B10DCF6" w14:textId="77777777" w:rsidR="00BD0299" w:rsidRPr="00FF6A71" w:rsidRDefault="00BD0299">
            <w:pPr>
              <w:spacing w:before="0" w:after="0" w:line="240" w:lineRule="auto"/>
              <w:jc w:val="center"/>
              <w:rPr>
                <w:ins w:id="65346" w:author="pete jones" w:date="2022-01-04T12:37:00Z"/>
                <w:rFonts w:eastAsiaTheme="minorEastAsia" w:cstheme="minorHAnsi"/>
              </w:rPr>
              <w:pPrChange w:id="65347" w:author="pete jones" w:date="2022-01-04T13:05:00Z">
                <w:pPr>
                  <w:jc w:val="center"/>
                </w:pPr>
              </w:pPrChange>
            </w:pPr>
            <w:ins w:id="65348" w:author="pete jones" w:date="2022-01-04T12:37:00Z">
              <w:r w:rsidRPr="00FF6A71">
                <w:rPr>
                  <w:rFonts w:ascii="Calibri" w:hAnsi="Calibri" w:cs="Calibri"/>
                  <w:color w:val="000000"/>
                </w:rPr>
                <w:t> </w:t>
              </w:r>
            </w:ins>
          </w:p>
        </w:tc>
      </w:tr>
    </w:tbl>
    <w:p w14:paraId="785247BF" w14:textId="5550D1C4" w:rsidR="00BD0299" w:rsidRPr="00FF6A71" w:rsidRDefault="00BD0299" w:rsidP="00BD0299">
      <w:pPr>
        <w:rPr>
          <w:ins w:id="65349" w:author="pete jones" w:date="2022-01-04T12:37:00Z"/>
        </w:rPr>
      </w:pPr>
      <w:ins w:id="65350" w:author="pete jones" w:date="2022-01-04T12:37:00Z">
        <w:r w:rsidRPr="00FF6A71">
          <w:t xml:space="preserve">Q6.10 Professionalism/Work Ethic should be emphasised for new entrants at all educational levels, </w:t>
        </w:r>
      </w:ins>
      <w:ins w:id="65351" w:author="pete jones" w:date="2022-03-29T17:05:00Z">
        <w:r w:rsidR="00515ABF" w:rsidRPr="00FF6A71">
          <w:t>e.g.,</w:t>
        </w:r>
      </w:ins>
      <w:ins w:id="65352" w:author="pete jones" w:date="2022-01-04T12:37:00Z">
        <w:r w:rsidRPr="00FF6A71">
          <w:t xml:space="preserve"> </w:t>
        </w:r>
      </w:ins>
      <w:ins w:id="65353" w:author="pete jones" w:date="2022-04-01T14:49:00Z">
        <w:r w:rsidR="004E289F">
          <w:t>timeliness issue</w:t>
        </w:r>
      </w:ins>
      <w:ins w:id="65354" w:author="pete jones" w:date="2022-01-04T12:37:00Z">
        <w:r w:rsidRPr="00FF6A71">
          <w:t xml:space="preserve">s, dress, career growth, courtesy, teamwork, commitment, responsibility, </w:t>
        </w:r>
      </w:ins>
      <w:ins w:id="65355" w:author="pete jones" w:date="2022-04-01T14:49:00Z">
        <w:r w:rsidR="004E289F">
          <w:t xml:space="preserve">and </w:t>
        </w:r>
      </w:ins>
      <w:ins w:id="65356" w:author="pete jones" w:date="2022-01-04T12:37:00Z">
        <w:r w:rsidRPr="00FF6A71">
          <w:t>integrity.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684D1DE1" w14:textId="77777777" w:rsidTr="00015922">
        <w:trPr>
          <w:trHeight w:val="300"/>
          <w:jc w:val="center"/>
          <w:ins w:id="65357" w:author="pete jones" w:date="2022-01-04T12:37:00Z"/>
        </w:trPr>
        <w:tc>
          <w:tcPr>
            <w:tcW w:w="814" w:type="dxa"/>
            <w:shd w:val="clear" w:color="auto" w:fill="E7E6E6" w:themeFill="background2"/>
            <w:vAlign w:val="center"/>
          </w:tcPr>
          <w:p w14:paraId="07975011" w14:textId="77777777" w:rsidR="00BD0299" w:rsidRPr="00FF6A71" w:rsidRDefault="00BD0299">
            <w:pPr>
              <w:spacing w:before="0" w:after="0" w:line="240" w:lineRule="auto"/>
              <w:jc w:val="center"/>
              <w:rPr>
                <w:ins w:id="65358" w:author="pete jones" w:date="2022-01-04T12:37:00Z"/>
                <w:rFonts w:eastAsiaTheme="minorEastAsia" w:cstheme="minorHAnsi"/>
                <w:b/>
                <w:bCs/>
              </w:rPr>
              <w:pPrChange w:id="65359" w:author="pete jones" w:date="2022-01-04T13:05:00Z">
                <w:pPr>
                  <w:jc w:val="center"/>
                </w:pPr>
              </w:pPrChange>
            </w:pPr>
            <w:ins w:id="65360"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2E76262" w14:textId="77777777" w:rsidR="00BD0299" w:rsidRPr="00FF6A71" w:rsidRDefault="00BD0299">
            <w:pPr>
              <w:spacing w:before="0" w:after="0" w:line="240" w:lineRule="auto"/>
              <w:jc w:val="center"/>
              <w:rPr>
                <w:ins w:id="65361" w:author="pete jones" w:date="2022-01-04T12:37:00Z"/>
                <w:rFonts w:eastAsiaTheme="minorEastAsia" w:cstheme="minorHAnsi"/>
                <w:b/>
                <w:bCs/>
              </w:rPr>
              <w:pPrChange w:id="65362" w:author="pete jones" w:date="2022-01-04T13:05:00Z">
                <w:pPr>
                  <w:jc w:val="center"/>
                </w:pPr>
              </w:pPrChange>
            </w:pPr>
            <w:ins w:id="65363"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11B62B03" w14:textId="77777777" w:rsidR="00BD0299" w:rsidRPr="00FF6A71" w:rsidRDefault="00BD0299">
            <w:pPr>
              <w:spacing w:before="0" w:after="0" w:line="240" w:lineRule="auto"/>
              <w:jc w:val="center"/>
              <w:rPr>
                <w:ins w:id="65364" w:author="pete jones" w:date="2022-01-04T12:37:00Z"/>
                <w:rFonts w:eastAsiaTheme="minorEastAsia" w:cstheme="minorHAnsi"/>
                <w:b/>
                <w:bCs/>
              </w:rPr>
              <w:pPrChange w:id="65365" w:author="pete jones" w:date="2022-01-04T13:05:00Z">
                <w:pPr>
                  <w:jc w:val="center"/>
                </w:pPr>
              </w:pPrChange>
            </w:pPr>
            <w:ins w:id="65366"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149CCAAA" w14:textId="77777777" w:rsidR="00BD0299" w:rsidRPr="00FF6A71" w:rsidRDefault="00BD0299">
            <w:pPr>
              <w:spacing w:before="0" w:after="0" w:line="240" w:lineRule="auto"/>
              <w:jc w:val="center"/>
              <w:rPr>
                <w:ins w:id="65367" w:author="pete jones" w:date="2022-01-04T12:37:00Z"/>
                <w:rFonts w:eastAsiaTheme="minorEastAsia" w:cstheme="minorHAnsi"/>
                <w:b/>
                <w:bCs/>
              </w:rPr>
              <w:pPrChange w:id="65368" w:author="pete jones" w:date="2022-01-04T13:05:00Z">
                <w:pPr>
                  <w:jc w:val="center"/>
                </w:pPr>
              </w:pPrChange>
            </w:pPr>
            <w:ins w:id="65369"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E17948D" w14:textId="77777777" w:rsidR="00BD0299" w:rsidRPr="00FF6A71" w:rsidRDefault="00BD0299">
            <w:pPr>
              <w:spacing w:before="0" w:after="0" w:line="240" w:lineRule="auto"/>
              <w:jc w:val="center"/>
              <w:rPr>
                <w:ins w:id="65370" w:author="pete jones" w:date="2022-01-04T12:37:00Z"/>
                <w:rFonts w:eastAsiaTheme="minorEastAsia" w:cstheme="minorHAnsi"/>
                <w:b/>
                <w:bCs/>
              </w:rPr>
              <w:pPrChange w:id="65371" w:author="pete jones" w:date="2022-01-04T13:05:00Z">
                <w:pPr>
                  <w:jc w:val="center"/>
                </w:pPr>
              </w:pPrChange>
            </w:pPr>
            <w:ins w:id="65372"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49AAD949" w14:textId="77777777" w:rsidR="00BD0299" w:rsidRPr="00FF6A71" w:rsidRDefault="00BD0299">
            <w:pPr>
              <w:spacing w:before="0" w:after="0" w:line="240" w:lineRule="auto"/>
              <w:jc w:val="center"/>
              <w:rPr>
                <w:ins w:id="65373" w:author="pete jones" w:date="2022-01-04T12:37:00Z"/>
                <w:rFonts w:eastAsiaTheme="minorEastAsia" w:cstheme="minorHAnsi"/>
                <w:b/>
                <w:bCs/>
              </w:rPr>
              <w:pPrChange w:id="65374" w:author="pete jones" w:date="2022-01-04T13:05:00Z">
                <w:pPr>
                  <w:jc w:val="center"/>
                </w:pPr>
              </w:pPrChange>
            </w:pPr>
            <w:ins w:id="65375"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A5EAD39" w14:textId="77777777" w:rsidR="00BD0299" w:rsidRPr="00FF6A71" w:rsidRDefault="00BD0299">
            <w:pPr>
              <w:spacing w:before="0" w:after="0" w:line="240" w:lineRule="auto"/>
              <w:jc w:val="center"/>
              <w:rPr>
                <w:ins w:id="65376" w:author="pete jones" w:date="2022-01-04T12:37:00Z"/>
                <w:rFonts w:eastAsiaTheme="minorEastAsia" w:cstheme="minorHAnsi"/>
                <w:b/>
                <w:bCs/>
              </w:rPr>
              <w:pPrChange w:id="65377" w:author="pete jones" w:date="2022-01-04T13:05:00Z">
                <w:pPr>
                  <w:jc w:val="center"/>
                </w:pPr>
              </w:pPrChange>
            </w:pPr>
            <w:ins w:id="65378"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5D28262B" w14:textId="77777777" w:rsidR="00BD0299" w:rsidRPr="00FF6A71" w:rsidRDefault="00BD0299">
            <w:pPr>
              <w:spacing w:before="0" w:after="0" w:line="240" w:lineRule="auto"/>
              <w:jc w:val="center"/>
              <w:rPr>
                <w:ins w:id="65379" w:author="pete jones" w:date="2022-01-04T12:37:00Z"/>
                <w:rFonts w:eastAsiaTheme="minorEastAsia" w:cstheme="minorHAnsi"/>
                <w:b/>
                <w:bCs/>
              </w:rPr>
              <w:pPrChange w:id="65380" w:author="pete jones" w:date="2022-01-04T13:05:00Z">
                <w:pPr>
                  <w:jc w:val="center"/>
                </w:pPr>
              </w:pPrChange>
            </w:pPr>
            <w:ins w:id="65381" w:author="pete jones" w:date="2022-01-04T12:37:00Z">
              <w:r w:rsidRPr="00FF6A71">
                <w:rPr>
                  <w:rFonts w:eastAsiaTheme="minorEastAsia" w:cstheme="minorHAnsi"/>
                  <w:b/>
                  <w:bCs/>
                </w:rPr>
                <w:t>7</w:t>
              </w:r>
            </w:ins>
          </w:p>
        </w:tc>
      </w:tr>
      <w:tr w:rsidR="00BD0299" w:rsidRPr="00FF6A71" w14:paraId="1D1BF358" w14:textId="77777777" w:rsidTr="00015922">
        <w:trPr>
          <w:trHeight w:val="300"/>
          <w:jc w:val="center"/>
          <w:ins w:id="65382" w:author="pete jones" w:date="2022-01-04T12:37:00Z"/>
        </w:trPr>
        <w:tc>
          <w:tcPr>
            <w:tcW w:w="814" w:type="dxa"/>
            <w:vAlign w:val="center"/>
          </w:tcPr>
          <w:p w14:paraId="71802DE8" w14:textId="77777777" w:rsidR="00BD0299" w:rsidRPr="00FF6A71" w:rsidRDefault="00BD0299">
            <w:pPr>
              <w:spacing w:before="0" w:after="0" w:line="240" w:lineRule="auto"/>
              <w:jc w:val="center"/>
              <w:rPr>
                <w:ins w:id="65383" w:author="pete jones" w:date="2022-01-04T12:37:00Z"/>
                <w:rFonts w:eastAsiaTheme="minorEastAsia" w:cstheme="minorHAnsi"/>
                <w:b/>
                <w:bCs/>
              </w:rPr>
              <w:pPrChange w:id="65384" w:author="pete jones" w:date="2022-01-04T13:05:00Z">
                <w:pPr>
                  <w:jc w:val="center"/>
                </w:pPr>
              </w:pPrChange>
            </w:pPr>
            <w:ins w:id="65385"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6E1012" w14:textId="77777777" w:rsidR="00BD0299" w:rsidRPr="00FF6A71" w:rsidRDefault="00BD0299">
            <w:pPr>
              <w:spacing w:before="0" w:after="0" w:line="240" w:lineRule="auto"/>
              <w:jc w:val="center"/>
              <w:rPr>
                <w:ins w:id="65386" w:author="pete jones" w:date="2022-01-04T12:37:00Z"/>
                <w:rFonts w:eastAsiaTheme="minorEastAsia" w:cstheme="minorHAnsi"/>
              </w:rPr>
              <w:pPrChange w:id="65387" w:author="pete jones" w:date="2022-01-04T13:05:00Z">
                <w:pPr>
                  <w:jc w:val="center"/>
                </w:pPr>
              </w:pPrChange>
            </w:pPr>
            <w:ins w:id="65388" w:author="pete jones" w:date="2022-01-04T12:37:00Z">
              <w:r w:rsidRPr="00FF6A71">
                <w:rPr>
                  <w:rFonts w:ascii="Calibri" w:hAnsi="Calibri" w:cs="Calibri"/>
                  <w:color w:val="000000"/>
                </w:rPr>
                <w:t>6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626B66DE" w14:textId="77777777" w:rsidR="00BD0299" w:rsidRPr="00FF6A71" w:rsidRDefault="00BD0299">
            <w:pPr>
              <w:spacing w:before="0" w:after="0" w:line="240" w:lineRule="auto"/>
              <w:jc w:val="center"/>
              <w:rPr>
                <w:ins w:id="65389" w:author="pete jones" w:date="2022-01-04T12:37:00Z"/>
                <w:rFonts w:eastAsiaTheme="minorEastAsia" w:cstheme="minorHAnsi"/>
              </w:rPr>
              <w:pPrChange w:id="65390" w:author="pete jones" w:date="2022-01-04T13:05:00Z">
                <w:pPr>
                  <w:jc w:val="center"/>
                </w:pPr>
              </w:pPrChange>
            </w:pPr>
            <w:ins w:id="65391" w:author="pete jones" w:date="2022-01-04T12:37:00Z">
              <w:r w:rsidRPr="00FF6A71">
                <w:rPr>
                  <w:rFonts w:ascii="Calibri" w:hAnsi="Calibri" w:cs="Calibri"/>
                  <w:color w:val="000000"/>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D5634CE" w14:textId="77777777" w:rsidR="00BD0299" w:rsidRPr="00FF6A71" w:rsidRDefault="00BD0299">
            <w:pPr>
              <w:spacing w:before="0" w:after="0" w:line="240" w:lineRule="auto"/>
              <w:jc w:val="center"/>
              <w:rPr>
                <w:ins w:id="65392" w:author="pete jones" w:date="2022-01-04T12:37:00Z"/>
                <w:rFonts w:eastAsiaTheme="minorEastAsia" w:cstheme="minorHAnsi"/>
              </w:rPr>
              <w:pPrChange w:id="65393" w:author="pete jones" w:date="2022-01-04T13:05:00Z">
                <w:pPr>
                  <w:jc w:val="center"/>
                </w:pPr>
              </w:pPrChange>
            </w:pPr>
            <w:ins w:id="65394" w:author="pete jones" w:date="2022-01-04T12:37:00Z">
              <w:r w:rsidRPr="00FF6A71">
                <w:rPr>
                  <w:rFonts w:ascii="Calibri" w:hAnsi="Calibri" w:cs="Calibri"/>
                  <w:color w:val="000000"/>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F349AB9" w14:textId="77777777" w:rsidR="00BD0299" w:rsidRPr="00FF6A71" w:rsidRDefault="00BD0299">
            <w:pPr>
              <w:spacing w:before="0" w:after="0" w:line="240" w:lineRule="auto"/>
              <w:jc w:val="center"/>
              <w:rPr>
                <w:ins w:id="65395" w:author="pete jones" w:date="2022-01-04T12:37:00Z"/>
                <w:rFonts w:eastAsiaTheme="minorEastAsia" w:cstheme="minorHAnsi"/>
              </w:rPr>
              <w:pPrChange w:id="65396" w:author="pete jones" w:date="2022-01-04T13:05:00Z">
                <w:pPr>
                  <w:jc w:val="center"/>
                </w:pPr>
              </w:pPrChange>
            </w:pPr>
            <w:ins w:id="6539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020ADE2" w14:textId="77777777" w:rsidR="00BD0299" w:rsidRPr="00FF6A71" w:rsidRDefault="00BD0299">
            <w:pPr>
              <w:spacing w:before="0" w:after="0" w:line="240" w:lineRule="auto"/>
              <w:jc w:val="center"/>
              <w:rPr>
                <w:ins w:id="65398" w:author="pete jones" w:date="2022-01-04T12:37:00Z"/>
                <w:rFonts w:eastAsiaTheme="minorEastAsia" w:cstheme="minorHAnsi"/>
              </w:rPr>
              <w:pPrChange w:id="65399" w:author="pete jones" w:date="2022-01-04T13:05:00Z">
                <w:pPr>
                  <w:jc w:val="center"/>
                </w:pPr>
              </w:pPrChange>
            </w:pPr>
            <w:ins w:id="6540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0BB888D" w14:textId="77777777" w:rsidR="00BD0299" w:rsidRPr="00FF6A71" w:rsidRDefault="00BD0299">
            <w:pPr>
              <w:spacing w:before="0" w:after="0" w:line="240" w:lineRule="auto"/>
              <w:jc w:val="center"/>
              <w:rPr>
                <w:ins w:id="65401" w:author="pete jones" w:date="2022-01-04T12:37:00Z"/>
                <w:rFonts w:eastAsiaTheme="minorEastAsia" w:cstheme="minorHAnsi"/>
              </w:rPr>
              <w:pPrChange w:id="65402" w:author="pete jones" w:date="2022-01-04T13:05:00Z">
                <w:pPr>
                  <w:jc w:val="center"/>
                </w:pPr>
              </w:pPrChange>
            </w:pPr>
            <w:ins w:id="65403"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5724DB5" w14:textId="77777777" w:rsidR="00BD0299" w:rsidRPr="00FF6A71" w:rsidRDefault="00BD0299">
            <w:pPr>
              <w:spacing w:before="0" w:after="0" w:line="240" w:lineRule="auto"/>
              <w:jc w:val="center"/>
              <w:rPr>
                <w:ins w:id="65404" w:author="pete jones" w:date="2022-01-04T12:37:00Z"/>
                <w:rFonts w:eastAsiaTheme="minorEastAsia" w:cstheme="minorHAnsi"/>
              </w:rPr>
              <w:pPrChange w:id="65405" w:author="pete jones" w:date="2022-01-04T13:05:00Z">
                <w:pPr>
                  <w:jc w:val="center"/>
                </w:pPr>
              </w:pPrChange>
            </w:pPr>
            <w:ins w:id="65406" w:author="pete jones" w:date="2022-01-04T12:37:00Z">
              <w:r w:rsidRPr="00FF6A71">
                <w:rPr>
                  <w:rFonts w:ascii="Calibri" w:hAnsi="Calibri" w:cs="Calibri"/>
                  <w:color w:val="000000"/>
                </w:rPr>
                <w:t> </w:t>
              </w:r>
            </w:ins>
          </w:p>
        </w:tc>
      </w:tr>
      <w:tr w:rsidR="00BD0299" w:rsidRPr="00FF6A71" w14:paraId="208CDD05" w14:textId="77777777" w:rsidTr="00015922">
        <w:trPr>
          <w:trHeight w:val="300"/>
          <w:jc w:val="center"/>
          <w:ins w:id="65407" w:author="pete jones" w:date="2022-01-04T12:37:00Z"/>
        </w:trPr>
        <w:tc>
          <w:tcPr>
            <w:tcW w:w="814" w:type="dxa"/>
            <w:vAlign w:val="center"/>
          </w:tcPr>
          <w:p w14:paraId="54534199" w14:textId="77777777" w:rsidR="00BD0299" w:rsidRPr="00FF6A71" w:rsidRDefault="00BD0299">
            <w:pPr>
              <w:spacing w:before="0" w:after="0" w:line="240" w:lineRule="auto"/>
              <w:jc w:val="center"/>
              <w:rPr>
                <w:ins w:id="65408" w:author="pete jones" w:date="2022-01-04T12:37:00Z"/>
                <w:rFonts w:eastAsiaTheme="minorEastAsia" w:cstheme="minorHAnsi"/>
                <w:b/>
                <w:bCs/>
              </w:rPr>
              <w:pPrChange w:id="65409" w:author="pete jones" w:date="2022-01-04T13:05:00Z">
                <w:pPr>
                  <w:jc w:val="center"/>
                </w:pPr>
              </w:pPrChange>
            </w:pPr>
            <w:ins w:id="65410"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19086120" w14:textId="77777777" w:rsidR="00BD0299" w:rsidRPr="00FF6A71" w:rsidRDefault="00BD0299">
            <w:pPr>
              <w:spacing w:before="0" w:after="0" w:line="240" w:lineRule="auto"/>
              <w:jc w:val="center"/>
              <w:rPr>
                <w:ins w:id="65411" w:author="pete jones" w:date="2022-01-04T12:37:00Z"/>
                <w:rFonts w:eastAsiaTheme="minorEastAsia" w:cstheme="minorHAnsi"/>
              </w:rPr>
              <w:pPrChange w:id="65412" w:author="pete jones" w:date="2022-01-04T13:05:00Z">
                <w:pPr>
                  <w:jc w:val="center"/>
                </w:pPr>
              </w:pPrChange>
            </w:pPr>
            <w:ins w:id="65413" w:author="pete jones" w:date="2022-01-04T12:37:00Z">
              <w:r w:rsidRPr="00FF6A71">
                <w:rPr>
                  <w:rFonts w:ascii="Calibri" w:hAnsi="Calibri" w:cs="Calibri"/>
                  <w:color w:val="000000"/>
                </w:rPr>
                <w:t>9</w:t>
              </w:r>
            </w:ins>
          </w:p>
        </w:tc>
        <w:tc>
          <w:tcPr>
            <w:tcW w:w="814" w:type="dxa"/>
            <w:tcBorders>
              <w:top w:val="nil"/>
              <w:left w:val="nil"/>
              <w:bottom w:val="single" w:sz="4" w:space="0" w:color="auto"/>
              <w:right w:val="single" w:sz="4" w:space="0" w:color="auto"/>
            </w:tcBorders>
            <w:shd w:val="clear" w:color="auto" w:fill="auto"/>
            <w:noWrap/>
            <w:vAlign w:val="center"/>
          </w:tcPr>
          <w:p w14:paraId="7182DA98" w14:textId="77777777" w:rsidR="00BD0299" w:rsidRPr="00FF6A71" w:rsidRDefault="00BD0299">
            <w:pPr>
              <w:spacing w:before="0" w:after="0" w:line="240" w:lineRule="auto"/>
              <w:jc w:val="center"/>
              <w:rPr>
                <w:ins w:id="65414" w:author="pete jones" w:date="2022-01-04T12:37:00Z"/>
                <w:rFonts w:eastAsiaTheme="minorEastAsia" w:cstheme="minorHAnsi"/>
              </w:rPr>
              <w:pPrChange w:id="65415" w:author="pete jones" w:date="2022-01-04T13:05:00Z">
                <w:pPr>
                  <w:jc w:val="center"/>
                </w:pPr>
              </w:pPrChange>
            </w:pPr>
            <w:ins w:id="65416" w:author="pete jones" w:date="2022-01-04T12:37:00Z">
              <w:r w:rsidRPr="00FF6A71">
                <w:rPr>
                  <w:rFonts w:ascii="Calibri" w:hAnsi="Calibri" w:cs="Calibri"/>
                  <w:color w:val="000000"/>
                </w:rPr>
                <w:t>3</w:t>
              </w:r>
            </w:ins>
          </w:p>
        </w:tc>
        <w:tc>
          <w:tcPr>
            <w:tcW w:w="814" w:type="dxa"/>
            <w:tcBorders>
              <w:top w:val="nil"/>
              <w:left w:val="nil"/>
              <w:bottom w:val="single" w:sz="4" w:space="0" w:color="auto"/>
              <w:right w:val="single" w:sz="4" w:space="0" w:color="auto"/>
            </w:tcBorders>
            <w:shd w:val="clear" w:color="auto" w:fill="auto"/>
            <w:noWrap/>
            <w:vAlign w:val="center"/>
          </w:tcPr>
          <w:p w14:paraId="4408EE7B" w14:textId="77777777" w:rsidR="00BD0299" w:rsidRPr="00FF6A71" w:rsidRDefault="00BD0299">
            <w:pPr>
              <w:spacing w:before="0" w:after="0" w:line="240" w:lineRule="auto"/>
              <w:jc w:val="center"/>
              <w:rPr>
                <w:ins w:id="65417" w:author="pete jones" w:date="2022-01-04T12:37:00Z"/>
                <w:rFonts w:eastAsiaTheme="minorEastAsia" w:cstheme="minorHAnsi"/>
              </w:rPr>
              <w:pPrChange w:id="65418" w:author="pete jones" w:date="2022-01-04T13:05:00Z">
                <w:pPr>
                  <w:jc w:val="center"/>
                </w:pPr>
              </w:pPrChange>
            </w:pPr>
            <w:ins w:id="65419" w:author="pete jones" w:date="2022-01-04T12:37:00Z">
              <w:r w:rsidRPr="00FF6A71">
                <w:rPr>
                  <w:rFonts w:ascii="Calibri" w:hAnsi="Calibri" w:cs="Calibri"/>
                  <w:color w:val="000000"/>
                </w:rPr>
                <w:t>2</w:t>
              </w:r>
            </w:ins>
          </w:p>
        </w:tc>
        <w:tc>
          <w:tcPr>
            <w:tcW w:w="692" w:type="dxa"/>
            <w:tcBorders>
              <w:top w:val="nil"/>
              <w:left w:val="nil"/>
              <w:bottom w:val="single" w:sz="4" w:space="0" w:color="auto"/>
              <w:right w:val="single" w:sz="4" w:space="0" w:color="auto"/>
            </w:tcBorders>
            <w:shd w:val="clear" w:color="auto" w:fill="auto"/>
            <w:noWrap/>
            <w:vAlign w:val="center"/>
          </w:tcPr>
          <w:p w14:paraId="25B1C8DD" w14:textId="77777777" w:rsidR="00BD0299" w:rsidRPr="00FF6A71" w:rsidRDefault="00BD0299">
            <w:pPr>
              <w:spacing w:before="0" w:after="0" w:line="240" w:lineRule="auto"/>
              <w:jc w:val="center"/>
              <w:rPr>
                <w:ins w:id="65420" w:author="pete jones" w:date="2022-01-04T12:37:00Z"/>
                <w:rFonts w:eastAsiaTheme="minorEastAsia" w:cstheme="minorHAnsi"/>
              </w:rPr>
              <w:pPrChange w:id="65421" w:author="pete jones" w:date="2022-01-04T13:05:00Z">
                <w:pPr>
                  <w:jc w:val="center"/>
                </w:pPr>
              </w:pPrChange>
            </w:pPr>
            <w:ins w:id="6542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30739A81" w14:textId="77777777" w:rsidR="00BD0299" w:rsidRPr="00FF6A71" w:rsidRDefault="00BD0299">
            <w:pPr>
              <w:spacing w:before="0" w:after="0" w:line="240" w:lineRule="auto"/>
              <w:jc w:val="center"/>
              <w:rPr>
                <w:ins w:id="65423" w:author="pete jones" w:date="2022-01-04T12:37:00Z"/>
                <w:rFonts w:eastAsiaTheme="minorEastAsia" w:cstheme="minorHAnsi"/>
              </w:rPr>
              <w:pPrChange w:id="65424" w:author="pete jones" w:date="2022-01-04T13:05:00Z">
                <w:pPr>
                  <w:jc w:val="center"/>
                </w:pPr>
              </w:pPrChange>
            </w:pPr>
            <w:ins w:id="6542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5DFB26FF" w14:textId="77777777" w:rsidR="00BD0299" w:rsidRPr="00FF6A71" w:rsidRDefault="00BD0299">
            <w:pPr>
              <w:spacing w:before="0" w:after="0" w:line="240" w:lineRule="auto"/>
              <w:jc w:val="center"/>
              <w:rPr>
                <w:ins w:id="65426" w:author="pete jones" w:date="2022-01-04T12:37:00Z"/>
                <w:rFonts w:eastAsiaTheme="minorEastAsia" w:cstheme="minorHAnsi"/>
              </w:rPr>
              <w:pPrChange w:id="65427" w:author="pete jones" w:date="2022-01-04T13:05:00Z">
                <w:pPr>
                  <w:jc w:val="center"/>
                </w:pPr>
              </w:pPrChange>
            </w:pPr>
            <w:ins w:id="65428"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0713E034" w14:textId="77777777" w:rsidR="00BD0299" w:rsidRPr="00FF6A71" w:rsidRDefault="00BD0299">
            <w:pPr>
              <w:spacing w:before="0" w:after="0" w:line="240" w:lineRule="auto"/>
              <w:jc w:val="center"/>
              <w:rPr>
                <w:ins w:id="65429" w:author="pete jones" w:date="2022-01-04T12:37:00Z"/>
                <w:rFonts w:eastAsiaTheme="minorEastAsia" w:cstheme="minorHAnsi"/>
              </w:rPr>
              <w:pPrChange w:id="65430" w:author="pete jones" w:date="2022-01-04T13:05:00Z">
                <w:pPr>
                  <w:jc w:val="center"/>
                </w:pPr>
              </w:pPrChange>
            </w:pPr>
            <w:ins w:id="65431" w:author="pete jones" w:date="2022-01-04T12:37:00Z">
              <w:r w:rsidRPr="00FF6A71">
                <w:rPr>
                  <w:rFonts w:ascii="Calibri" w:hAnsi="Calibri" w:cs="Calibri"/>
                  <w:color w:val="000000"/>
                </w:rPr>
                <w:t> </w:t>
              </w:r>
            </w:ins>
          </w:p>
        </w:tc>
      </w:tr>
    </w:tbl>
    <w:p w14:paraId="5707D026" w14:textId="77777777" w:rsidR="00BD0299" w:rsidRPr="00FF6A71" w:rsidRDefault="00BD0299" w:rsidP="00BD0299">
      <w:pPr>
        <w:rPr>
          <w:ins w:id="65432" w:author="pete jones" w:date="2022-01-04T12:37:00Z"/>
        </w:rPr>
      </w:pPr>
      <w:ins w:id="65433" w:author="pete jones" w:date="2022-01-04T12:37:00Z">
        <w:r w:rsidRPr="00FF6A71">
          <w:t>Q6.11 Critical Thinking/Problem Solving and Communications, both written and oral, are increasingly importan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2E17BA30" w14:textId="77777777" w:rsidTr="00015922">
        <w:trPr>
          <w:trHeight w:val="300"/>
          <w:jc w:val="center"/>
          <w:ins w:id="65434" w:author="pete jones" w:date="2022-01-04T12:37:00Z"/>
        </w:trPr>
        <w:tc>
          <w:tcPr>
            <w:tcW w:w="814" w:type="dxa"/>
            <w:shd w:val="clear" w:color="auto" w:fill="E7E6E6" w:themeFill="background2"/>
            <w:vAlign w:val="center"/>
          </w:tcPr>
          <w:p w14:paraId="61C918A5" w14:textId="77777777" w:rsidR="00BD0299" w:rsidRPr="00FF6A71" w:rsidRDefault="00BD0299">
            <w:pPr>
              <w:spacing w:before="0" w:after="0" w:line="240" w:lineRule="auto"/>
              <w:jc w:val="center"/>
              <w:rPr>
                <w:ins w:id="65435" w:author="pete jones" w:date="2022-01-04T12:37:00Z"/>
                <w:rFonts w:eastAsiaTheme="minorEastAsia" w:cstheme="minorHAnsi"/>
                <w:b/>
                <w:bCs/>
              </w:rPr>
              <w:pPrChange w:id="65436" w:author="pete jones" w:date="2022-01-04T13:05:00Z">
                <w:pPr>
                  <w:jc w:val="center"/>
                </w:pPr>
              </w:pPrChange>
            </w:pPr>
            <w:ins w:id="65437"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7AC35FC8" w14:textId="77777777" w:rsidR="00BD0299" w:rsidRPr="00FF6A71" w:rsidRDefault="00BD0299">
            <w:pPr>
              <w:spacing w:before="0" w:after="0" w:line="240" w:lineRule="auto"/>
              <w:jc w:val="center"/>
              <w:rPr>
                <w:ins w:id="65438" w:author="pete jones" w:date="2022-01-04T12:37:00Z"/>
                <w:rFonts w:eastAsiaTheme="minorEastAsia" w:cstheme="minorHAnsi"/>
                <w:b/>
                <w:bCs/>
              </w:rPr>
              <w:pPrChange w:id="65439" w:author="pete jones" w:date="2022-01-04T13:05:00Z">
                <w:pPr>
                  <w:jc w:val="center"/>
                </w:pPr>
              </w:pPrChange>
            </w:pPr>
            <w:ins w:id="65440"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43E86CD" w14:textId="77777777" w:rsidR="00BD0299" w:rsidRPr="00FF6A71" w:rsidRDefault="00BD0299">
            <w:pPr>
              <w:spacing w:before="0" w:after="0" w:line="240" w:lineRule="auto"/>
              <w:jc w:val="center"/>
              <w:rPr>
                <w:ins w:id="65441" w:author="pete jones" w:date="2022-01-04T12:37:00Z"/>
                <w:rFonts w:eastAsiaTheme="minorEastAsia" w:cstheme="minorHAnsi"/>
                <w:b/>
                <w:bCs/>
              </w:rPr>
              <w:pPrChange w:id="65442" w:author="pete jones" w:date="2022-01-04T13:05:00Z">
                <w:pPr>
                  <w:jc w:val="center"/>
                </w:pPr>
              </w:pPrChange>
            </w:pPr>
            <w:ins w:id="65443"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DC625C9" w14:textId="77777777" w:rsidR="00BD0299" w:rsidRPr="00FF6A71" w:rsidRDefault="00BD0299">
            <w:pPr>
              <w:spacing w:before="0" w:after="0" w:line="240" w:lineRule="auto"/>
              <w:jc w:val="center"/>
              <w:rPr>
                <w:ins w:id="65444" w:author="pete jones" w:date="2022-01-04T12:37:00Z"/>
                <w:rFonts w:eastAsiaTheme="minorEastAsia" w:cstheme="minorHAnsi"/>
                <w:b/>
                <w:bCs/>
              </w:rPr>
              <w:pPrChange w:id="65445" w:author="pete jones" w:date="2022-01-04T13:05:00Z">
                <w:pPr>
                  <w:jc w:val="center"/>
                </w:pPr>
              </w:pPrChange>
            </w:pPr>
            <w:ins w:id="65446"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15A47C85" w14:textId="77777777" w:rsidR="00BD0299" w:rsidRPr="00FF6A71" w:rsidRDefault="00BD0299">
            <w:pPr>
              <w:spacing w:before="0" w:after="0" w:line="240" w:lineRule="auto"/>
              <w:jc w:val="center"/>
              <w:rPr>
                <w:ins w:id="65447" w:author="pete jones" w:date="2022-01-04T12:37:00Z"/>
                <w:rFonts w:eastAsiaTheme="minorEastAsia" w:cstheme="minorHAnsi"/>
                <w:b/>
                <w:bCs/>
              </w:rPr>
              <w:pPrChange w:id="65448" w:author="pete jones" w:date="2022-01-04T13:05:00Z">
                <w:pPr>
                  <w:jc w:val="center"/>
                </w:pPr>
              </w:pPrChange>
            </w:pPr>
            <w:ins w:id="65449"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249AE64" w14:textId="77777777" w:rsidR="00BD0299" w:rsidRPr="00FF6A71" w:rsidRDefault="00BD0299">
            <w:pPr>
              <w:spacing w:before="0" w:after="0" w:line="240" w:lineRule="auto"/>
              <w:jc w:val="center"/>
              <w:rPr>
                <w:ins w:id="65450" w:author="pete jones" w:date="2022-01-04T12:37:00Z"/>
                <w:rFonts w:eastAsiaTheme="minorEastAsia" w:cstheme="minorHAnsi"/>
                <w:b/>
                <w:bCs/>
              </w:rPr>
              <w:pPrChange w:id="65451" w:author="pete jones" w:date="2022-01-04T13:05:00Z">
                <w:pPr>
                  <w:jc w:val="center"/>
                </w:pPr>
              </w:pPrChange>
            </w:pPr>
            <w:ins w:id="65452"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FB41562" w14:textId="77777777" w:rsidR="00BD0299" w:rsidRPr="00FF6A71" w:rsidRDefault="00BD0299">
            <w:pPr>
              <w:spacing w:before="0" w:after="0" w:line="240" w:lineRule="auto"/>
              <w:jc w:val="center"/>
              <w:rPr>
                <w:ins w:id="65453" w:author="pete jones" w:date="2022-01-04T12:37:00Z"/>
                <w:rFonts w:eastAsiaTheme="minorEastAsia" w:cstheme="minorHAnsi"/>
                <w:b/>
                <w:bCs/>
              </w:rPr>
              <w:pPrChange w:id="65454" w:author="pete jones" w:date="2022-01-04T13:05:00Z">
                <w:pPr>
                  <w:jc w:val="center"/>
                </w:pPr>
              </w:pPrChange>
            </w:pPr>
            <w:ins w:id="65455"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7AA52F62" w14:textId="77777777" w:rsidR="00BD0299" w:rsidRPr="00FF6A71" w:rsidRDefault="00BD0299">
            <w:pPr>
              <w:spacing w:before="0" w:after="0" w:line="240" w:lineRule="auto"/>
              <w:jc w:val="center"/>
              <w:rPr>
                <w:ins w:id="65456" w:author="pete jones" w:date="2022-01-04T12:37:00Z"/>
                <w:rFonts w:eastAsiaTheme="minorEastAsia" w:cstheme="minorHAnsi"/>
                <w:b/>
                <w:bCs/>
              </w:rPr>
              <w:pPrChange w:id="65457" w:author="pete jones" w:date="2022-01-04T13:05:00Z">
                <w:pPr>
                  <w:jc w:val="center"/>
                </w:pPr>
              </w:pPrChange>
            </w:pPr>
            <w:ins w:id="65458" w:author="pete jones" w:date="2022-01-04T12:37:00Z">
              <w:r w:rsidRPr="00FF6A71">
                <w:rPr>
                  <w:rFonts w:eastAsiaTheme="minorEastAsia" w:cstheme="minorHAnsi"/>
                  <w:b/>
                  <w:bCs/>
                </w:rPr>
                <w:t>7</w:t>
              </w:r>
            </w:ins>
          </w:p>
        </w:tc>
      </w:tr>
      <w:tr w:rsidR="00BD0299" w:rsidRPr="00FF6A71" w14:paraId="06FFE898" w14:textId="77777777" w:rsidTr="00015922">
        <w:trPr>
          <w:trHeight w:val="300"/>
          <w:jc w:val="center"/>
          <w:ins w:id="65459" w:author="pete jones" w:date="2022-01-04T12:37:00Z"/>
        </w:trPr>
        <w:tc>
          <w:tcPr>
            <w:tcW w:w="814" w:type="dxa"/>
            <w:vAlign w:val="center"/>
          </w:tcPr>
          <w:p w14:paraId="5F4E9961" w14:textId="77777777" w:rsidR="00BD0299" w:rsidRPr="00FF6A71" w:rsidRDefault="00BD0299">
            <w:pPr>
              <w:spacing w:before="0" w:after="0" w:line="240" w:lineRule="auto"/>
              <w:jc w:val="center"/>
              <w:rPr>
                <w:ins w:id="65460" w:author="pete jones" w:date="2022-01-04T12:37:00Z"/>
                <w:rFonts w:eastAsiaTheme="minorEastAsia" w:cstheme="minorHAnsi"/>
                <w:b/>
                <w:bCs/>
              </w:rPr>
              <w:pPrChange w:id="65461" w:author="pete jones" w:date="2022-01-04T13:05:00Z">
                <w:pPr>
                  <w:jc w:val="center"/>
                </w:pPr>
              </w:pPrChange>
            </w:pPr>
            <w:ins w:id="65462"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5F0530" w14:textId="77777777" w:rsidR="00BD0299" w:rsidRPr="00FF6A71" w:rsidRDefault="00BD0299">
            <w:pPr>
              <w:spacing w:before="0" w:after="0" w:line="240" w:lineRule="auto"/>
              <w:jc w:val="center"/>
              <w:rPr>
                <w:ins w:id="65463" w:author="pete jones" w:date="2022-01-04T12:37:00Z"/>
                <w:rFonts w:eastAsiaTheme="minorEastAsia" w:cstheme="minorHAnsi"/>
              </w:rPr>
              <w:pPrChange w:id="65464" w:author="pete jones" w:date="2022-01-04T13:05:00Z">
                <w:pPr>
                  <w:jc w:val="center"/>
                </w:pPr>
              </w:pPrChange>
            </w:pPr>
            <w:ins w:id="65465" w:author="pete jones" w:date="2022-01-04T12:37:00Z">
              <w:r w:rsidRPr="00FF6A71">
                <w:rPr>
                  <w:rFonts w:ascii="Calibri" w:hAnsi="Calibri" w:cs="Calibri"/>
                  <w:color w:val="000000"/>
                </w:rPr>
                <w:t>6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956F24F" w14:textId="77777777" w:rsidR="00BD0299" w:rsidRPr="00FF6A71" w:rsidRDefault="00BD0299">
            <w:pPr>
              <w:spacing w:before="0" w:after="0" w:line="240" w:lineRule="auto"/>
              <w:jc w:val="center"/>
              <w:rPr>
                <w:ins w:id="65466" w:author="pete jones" w:date="2022-01-04T12:37:00Z"/>
                <w:rFonts w:eastAsiaTheme="minorEastAsia" w:cstheme="minorHAnsi"/>
              </w:rPr>
              <w:pPrChange w:id="65467" w:author="pete jones" w:date="2022-01-04T13:05:00Z">
                <w:pPr>
                  <w:jc w:val="center"/>
                </w:pPr>
              </w:pPrChange>
            </w:pPr>
            <w:ins w:id="65468" w:author="pete jones" w:date="2022-01-04T12:37:00Z">
              <w:r w:rsidRPr="00FF6A71">
                <w:rPr>
                  <w:rFonts w:ascii="Calibri" w:hAnsi="Calibri" w:cs="Calibri"/>
                  <w:color w:val="000000"/>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679A7B71" w14:textId="77777777" w:rsidR="00BD0299" w:rsidRPr="00FF6A71" w:rsidRDefault="00BD0299">
            <w:pPr>
              <w:spacing w:before="0" w:after="0" w:line="240" w:lineRule="auto"/>
              <w:jc w:val="center"/>
              <w:rPr>
                <w:ins w:id="65469" w:author="pete jones" w:date="2022-01-04T12:37:00Z"/>
                <w:rFonts w:eastAsiaTheme="minorEastAsia" w:cstheme="minorHAnsi"/>
              </w:rPr>
              <w:pPrChange w:id="65470" w:author="pete jones" w:date="2022-01-04T13:05:00Z">
                <w:pPr>
                  <w:jc w:val="center"/>
                </w:pPr>
              </w:pPrChange>
            </w:pPr>
            <w:ins w:id="65471"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C7E877A" w14:textId="77777777" w:rsidR="00BD0299" w:rsidRPr="00FF6A71" w:rsidRDefault="00BD0299">
            <w:pPr>
              <w:spacing w:before="0" w:after="0" w:line="240" w:lineRule="auto"/>
              <w:jc w:val="center"/>
              <w:rPr>
                <w:ins w:id="65472" w:author="pete jones" w:date="2022-01-04T12:37:00Z"/>
                <w:rFonts w:eastAsiaTheme="minorEastAsia" w:cstheme="minorHAnsi"/>
              </w:rPr>
              <w:pPrChange w:id="65473" w:author="pete jones" w:date="2022-01-04T13:05:00Z">
                <w:pPr>
                  <w:jc w:val="center"/>
                </w:pPr>
              </w:pPrChange>
            </w:pPr>
            <w:ins w:id="65474"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D201C9B" w14:textId="77777777" w:rsidR="00BD0299" w:rsidRPr="00FF6A71" w:rsidRDefault="00BD0299">
            <w:pPr>
              <w:spacing w:before="0" w:after="0" w:line="240" w:lineRule="auto"/>
              <w:jc w:val="center"/>
              <w:rPr>
                <w:ins w:id="65475" w:author="pete jones" w:date="2022-01-04T12:37:00Z"/>
                <w:rFonts w:eastAsiaTheme="minorEastAsia" w:cstheme="minorHAnsi"/>
              </w:rPr>
              <w:pPrChange w:id="65476" w:author="pete jones" w:date="2022-01-04T13:05:00Z">
                <w:pPr>
                  <w:jc w:val="center"/>
                </w:pPr>
              </w:pPrChange>
            </w:pPr>
            <w:ins w:id="65477"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3F60C26" w14:textId="77777777" w:rsidR="00BD0299" w:rsidRPr="00FF6A71" w:rsidRDefault="00BD0299">
            <w:pPr>
              <w:spacing w:before="0" w:after="0" w:line="240" w:lineRule="auto"/>
              <w:jc w:val="center"/>
              <w:rPr>
                <w:ins w:id="65478" w:author="pete jones" w:date="2022-01-04T12:37:00Z"/>
                <w:rFonts w:eastAsiaTheme="minorEastAsia" w:cstheme="minorHAnsi"/>
              </w:rPr>
              <w:pPrChange w:id="65479" w:author="pete jones" w:date="2022-01-04T13:05:00Z">
                <w:pPr>
                  <w:jc w:val="center"/>
                </w:pPr>
              </w:pPrChange>
            </w:pPr>
            <w:ins w:id="6548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13CDD3B" w14:textId="77777777" w:rsidR="00BD0299" w:rsidRPr="00FF6A71" w:rsidRDefault="00BD0299">
            <w:pPr>
              <w:spacing w:before="0" w:after="0" w:line="240" w:lineRule="auto"/>
              <w:jc w:val="center"/>
              <w:rPr>
                <w:ins w:id="65481" w:author="pete jones" w:date="2022-01-04T12:37:00Z"/>
                <w:rFonts w:eastAsiaTheme="minorEastAsia" w:cstheme="minorHAnsi"/>
              </w:rPr>
              <w:pPrChange w:id="65482" w:author="pete jones" w:date="2022-01-04T13:05:00Z">
                <w:pPr>
                  <w:jc w:val="center"/>
                </w:pPr>
              </w:pPrChange>
            </w:pPr>
            <w:ins w:id="65483" w:author="pete jones" w:date="2022-01-04T12:37:00Z">
              <w:r w:rsidRPr="00FF6A71">
                <w:rPr>
                  <w:rFonts w:ascii="Calibri" w:hAnsi="Calibri" w:cs="Calibri"/>
                  <w:color w:val="000000"/>
                </w:rPr>
                <w:t> </w:t>
              </w:r>
            </w:ins>
          </w:p>
        </w:tc>
      </w:tr>
      <w:tr w:rsidR="00BD0299" w:rsidRPr="00FF6A71" w14:paraId="75C443F5" w14:textId="77777777" w:rsidTr="00015922">
        <w:trPr>
          <w:trHeight w:val="300"/>
          <w:jc w:val="center"/>
          <w:ins w:id="65484" w:author="pete jones" w:date="2022-01-04T12:37:00Z"/>
        </w:trPr>
        <w:tc>
          <w:tcPr>
            <w:tcW w:w="814" w:type="dxa"/>
            <w:vAlign w:val="center"/>
          </w:tcPr>
          <w:p w14:paraId="228ABFA0" w14:textId="77777777" w:rsidR="00BD0299" w:rsidRPr="00FF6A71" w:rsidRDefault="00BD0299">
            <w:pPr>
              <w:spacing w:before="0" w:after="0" w:line="240" w:lineRule="auto"/>
              <w:jc w:val="center"/>
              <w:rPr>
                <w:ins w:id="65485" w:author="pete jones" w:date="2022-01-04T12:37:00Z"/>
                <w:rFonts w:eastAsiaTheme="minorEastAsia" w:cstheme="minorHAnsi"/>
                <w:b/>
                <w:bCs/>
              </w:rPr>
              <w:pPrChange w:id="65486" w:author="pete jones" w:date="2022-01-04T13:05:00Z">
                <w:pPr>
                  <w:jc w:val="center"/>
                </w:pPr>
              </w:pPrChange>
            </w:pPr>
            <w:ins w:id="65487"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3FE61DA3" w14:textId="77777777" w:rsidR="00BD0299" w:rsidRPr="00FF6A71" w:rsidRDefault="00BD0299">
            <w:pPr>
              <w:spacing w:before="0" w:after="0" w:line="240" w:lineRule="auto"/>
              <w:jc w:val="center"/>
              <w:rPr>
                <w:ins w:id="65488" w:author="pete jones" w:date="2022-01-04T12:37:00Z"/>
                <w:rFonts w:eastAsiaTheme="minorEastAsia" w:cstheme="minorHAnsi"/>
              </w:rPr>
              <w:pPrChange w:id="65489" w:author="pete jones" w:date="2022-01-04T13:05:00Z">
                <w:pPr>
                  <w:jc w:val="center"/>
                </w:pPr>
              </w:pPrChange>
            </w:pPr>
            <w:ins w:id="65490" w:author="pete jones" w:date="2022-01-04T12:37:00Z">
              <w:r w:rsidRPr="00FF6A71">
                <w:rPr>
                  <w:rFonts w:ascii="Calibri" w:hAnsi="Calibri" w:cs="Calibri"/>
                  <w:color w:val="000000"/>
                </w:rPr>
                <w:t>9</w:t>
              </w:r>
            </w:ins>
          </w:p>
        </w:tc>
        <w:tc>
          <w:tcPr>
            <w:tcW w:w="814" w:type="dxa"/>
            <w:tcBorders>
              <w:top w:val="nil"/>
              <w:left w:val="nil"/>
              <w:bottom w:val="single" w:sz="4" w:space="0" w:color="auto"/>
              <w:right w:val="single" w:sz="4" w:space="0" w:color="auto"/>
            </w:tcBorders>
            <w:shd w:val="clear" w:color="auto" w:fill="auto"/>
            <w:noWrap/>
            <w:vAlign w:val="center"/>
          </w:tcPr>
          <w:p w14:paraId="7A0BDF1C" w14:textId="77777777" w:rsidR="00BD0299" w:rsidRPr="00FF6A71" w:rsidRDefault="00BD0299">
            <w:pPr>
              <w:spacing w:before="0" w:after="0" w:line="240" w:lineRule="auto"/>
              <w:jc w:val="center"/>
              <w:rPr>
                <w:ins w:id="65491" w:author="pete jones" w:date="2022-01-04T12:37:00Z"/>
                <w:rFonts w:eastAsiaTheme="minorEastAsia" w:cstheme="minorHAnsi"/>
              </w:rPr>
              <w:pPrChange w:id="65492" w:author="pete jones" w:date="2022-01-04T13:05:00Z">
                <w:pPr>
                  <w:jc w:val="center"/>
                </w:pPr>
              </w:pPrChange>
            </w:pPr>
            <w:ins w:id="65493" w:author="pete jones" w:date="2022-01-04T12:37:00Z">
              <w:r w:rsidRPr="00FF6A71">
                <w:rPr>
                  <w:rFonts w:ascii="Calibri" w:hAnsi="Calibri" w:cs="Calibri"/>
                  <w:color w:val="000000"/>
                </w:rPr>
                <w:t>3</w:t>
              </w:r>
            </w:ins>
          </w:p>
        </w:tc>
        <w:tc>
          <w:tcPr>
            <w:tcW w:w="814" w:type="dxa"/>
            <w:tcBorders>
              <w:top w:val="nil"/>
              <w:left w:val="nil"/>
              <w:bottom w:val="single" w:sz="4" w:space="0" w:color="auto"/>
              <w:right w:val="single" w:sz="4" w:space="0" w:color="auto"/>
            </w:tcBorders>
            <w:shd w:val="clear" w:color="auto" w:fill="auto"/>
            <w:noWrap/>
            <w:vAlign w:val="center"/>
          </w:tcPr>
          <w:p w14:paraId="347B40C4" w14:textId="77777777" w:rsidR="00BD0299" w:rsidRPr="00FF6A71" w:rsidRDefault="00BD0299">
            <w:pPr>
              <w:spacing w:before="0" w:after="0" w:line="240" w:lineRule="auto"/>
              <w:jc w:val="center"/>
              <w:rPr>
                <w:ins w:id="65494" w:author="pete jones" w:date="2022-01-04T12:37:00Z"/>
                <w:rFonts w:eastAsiaTheme="minorEastAsia" w:cstheme="minorHAnsi"/>
              </w:rPr>
              <w:pPrChange w:id="65495" w:author="pete jones" w:date="2022-01-04T13:05:00Z">
                <w:pPr>
                  <w:jc w:val="center"/>
                </w:pPr>
              </w:pPrChange>
            </w:pPr>
            <w:ins w:id="65496"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777061F6" w14:textId="77777777" w:rsidR="00BD0299" w:rsidRPr="00FF6A71" w:rsidRDefault="00BD0299">
            <w:pPr>
              <w:spacing w:before="0" w:after="0" w:line="240" w:lineRule="auto"/>
              <w:jc w:val="center"/>
              <w:rPr>
                <w:ins w:id="65497" w:author="pete jones" w:date="2022-01-04T12:37:00Z"/>
                <w:rFonts w:eastAsiaTheme="minorEastAsia" w:cstheme="minorHAnsi"/>
              </w:rPr>
              <w:pPrChange w:id="65498" w:author="pete jones" w:date="2022-01-04T13:05:00Z">
                <w:pPr>
                  <w:jc w:val="center"/>
                </w:pPr>
              </w:pPrChange>
            </w:pPr>
            <w:ins w:id="65499"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D6B1480" w14:textId="77777777" w:rsidR="00BD0299" w:rsidRPr="00FF6A71" w:rsidRDefault="00BD0299">
            <w:pPr>
              <w:spacing w:before="0" w:after="0" w:line="240" w:lineRule="auto"/>
              <w:jc w:val="center"/>
              <w:rPr>
                <w:ins w:id="65500" w:author="pete jones" w:date="2022-01-04T12:37:00Z"/>
                <w:rFonts w:eastAsiaTheme="minorEastAsia" w:cstheme="minorHAnsi"/>
              </w:rPr>
              <w:pPrChange w:id="65501" w:author="pete jones" w:date="2022-01-04T13:05:00Z">
                <w:pPr>
                  <w:jc w:val="center"/>
                </w:pPr>
              </w:pPrChange>
            </w:pPr>
            <w:ins w:id="65502"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7FFE4F55" w14:textId="77777777" w:rsidR="00BD0299" w:rsidRPr="00FF6A71" w:rsidRDefault="00BD0299">
            <w:pPr>
              <w:spacing w:before="0" w:after="0" w:line="240" w:lineRule="auto"/>
              <w:jc w:val="center"/>
              <w:rPr>
                <w:ins w:id="65503" w:author="pete jones" w:date="2022-01-04T12:37:00Z"/>
                <w:rFonts w:eastAsiaTheme="minorEastAsia" w:cstheme="minorHAnsi"/>
              </w:rPr>
              <w:pPrChange w:id="65504" w:author="pete jones" w:date="2022-01-04T13:05:00Z">
                <w:pPr>
                  <w:jc w:val="center"/>
                </w:pPr>
              </w:pPrChange>
            </w:pPr>
            <w:ins w:id="6550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5A36721A" w14:textId="77777777" w:rsidR="00BD0299" w:rsidRPr="00FF6A71" w:rsidRDefault="00BD0299">
            <w:pPr>
              <w:spacing w:before="0" w:after="0" w:line="240" w:lineRule="auto"/>
              <w:jc w:val="center"/>
              <w:rPr>
                <w:ins w:id="65506" w:author="pete jones" w:date="2022-01-04T12:37:00Z"/>
                <w:rFonts w:eastAsiaTheme="minorEastAsia" w:cstheme="minorHAnsi"/>
              </w:rPr>
              <w:pPrChange w:id="65507" w:author="pete jones" w:date="2022-01-04T13:05:00Z">
                <w:pPr>
                  <w:jc w:val="center"/>
                </w:pPr>
              </w:pPrChange>
            </w:pPr>
            <w:ins w:id="65508" w:author="pete jones" w:date="2022-01-04T12:37:00Z">
              <w:r w:rsidRPr="00FF6A71">
                <w:rPr>
                  <w:rFonts w:ascii="Calibri" w:hAnsi="Calibri" w:cs="Calibri"/>
                  <w:color w:val="000000"/>
                </w:rPr>
                <w:t> </w:t>
              </w:r>
            </w:ins>
          </w:p>
        </w:tc>
      </w:tr>
    </w:tbl>
    <w:p w14:paraId="056FF928" w14:textId="77777777" w:rsidR="00BD0299" w:rsidRPr="00FF6A71" w:rsidRDefault="00BD0299" w:rsidP="00BD0299">
      <w:pPr>
        <w:rPr>
          <w:ins w:id="65509" w:author="pete jones" w:date="2022-01-04T12:37:00Z"/>
        </w:rPr>
      </w:pPr>
      <w:ins w:id="65510" w:author="pete jones" w:date="2022-01-04T12:37:00Z">
        <w:r w:rsidRPr="00FF6A71">
          <w:t>Q6.12 University courses should emphasise critical thinking, effective writing and speaking skills to support success in the workplace.</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12C930FD" w14:textId="77777777" w:rsidTr="00015922">
        <w:trPr>
          <w:trHeight w:val="300"/>
          <w:jc w:val="center"/>
          <w:ins w:id="65511" w:author="pete jones" w:date="2022-01-04T12:37:00Z"/>
        </w:trPr>
        <w:tc>
          <w:tcPr>
            <w:tcW w:w="814" w:type="dxa"/>
            <w:shd w:val="clear" w:color="auto" w:fill="E7E6E6" w:themeFill="background2"/>
            <w:vAlign w:val="center"/>
          </w:tcPr>
          <w:p w14:paraId="33B61D6B" w14:textId="77777777" w:rsidR="00BD0299" w:rsidRPr="00FF6A71" w:rsidRDefault="00BD0299">
            <w:pPr>
              <w:spacing w:before="0" w:after="0" w:line="240" w:lineRule="auto"/>
              <w:jc w:val="center"/>
              <w:rPr>
                <w:ins w:id="65512" w:author="pete jones" w:date="2022-01-04T12:37:00Z"/>
                <w:rFonts w:eastAsiaTheme="minorEastAsia" w:cstheme="minorHAnsi"/>
                <w:b/>
                <w:bCs/>
              </w:rPr>
              <w:pPrChange w:id="65513" w:author="pete jones" w:date="2022-01-04T13:05:00Z">
                <w:pPr>
                  <w:jc w:val="center"/>
                </w:pPr>
              </w:pPrChange>
            </w:pPr>
            <w:ins w:id="65514"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C9359F3" w14:textId="77777777" w:rsidR="00BD0299" w:rsidRPr="00FF6A71" w:rsidRDefault="00BD0299">
            <w:pPr>
              <w:spacing w:before="0" w:after="0" w:line="240" w:lineRule="auto"/>
              <w:jc w:val="center"/>
              <w:rPr>
                <w:ins w:id="65515" w:author="pete jones" w:date="2022-01-04T12:37:00Z"/>
                <w:rFonts w:eastAsiaTheme="minorEastAsia" w:cstheme="minorHAnsi"/>
                <w:b/>
                <w:bCs/>
              </w:rPr>
              <w:pPrChange w:id="65516" w:author="pete jones" w:date="2022-01-04T13:05:00Z">
                <w:pPr>
                  <w:jc w:val="center"/>
                </w:pPr>
              </w:pPrChange>
            </w:pPr>
            <w:ins w:id="65517"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6BEEB570" w14:textId="77777777" w:rsidR="00BD0299" w:rsidRPr="00FF6A71" w:rsidRDefault="00BD0299">
            <w:pPr>
              <w:spacing w:before="0" w:after="0" w:line="240" w:lineRule="auto"/>
              <w:jc w:val="center"/>
              <w:rPr>
                <w:ins w:id="65518" w:author="pete jones" w:date="2022-01-04T12:37:00Z"/>
                <w:rFonts w:eastAsiaTheme="minorEastAsia" w:cstheme="minorHAnsi"/>
                <w:b/>
                <w:bCs/>
              </w:rPr>
              <w:pPrChange w:id="65519" w:author="pete jones" w:date="2022-01-04T13:05:00Z">
                <w:pPr>
                  <w:jc w:val="center"/>
                </w:pPr>
              </w:pPrChange>
            </w:pPr>
            <w:ins w:id="65520"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3FB374C3" w14:textId="77777777" w:rsidR="00BD0299" w:rsidRPr="00FF6A71" w:rsidRDefault="00BD0299">
            <w:pPr>
              <w:spacing w:before="0" w:after="0" w:line="240" w:lineRule="auto"/>
              <w:jc w:val="center"/>
              <w:rPr>
                <w:ins w:id="65521" w:author="pete jones" w:date="2022-01-04T12:37:00Z"/>
                <w:rFonts w:eastAsiaTheme="minorEastAsia" w:cstheme="minorHAnsi"/>
                <w:b/>
                <w:bCs/>
              </w:rPr>
              <w:pPrChange w:id="65522" w:author="pete jones" w:date="2022-01-04T13:05:00Z">
                <w:pPr>
                  <w:jc w:val="center"/>
                </w:pPr>
              </w:pPrChange>
            </w:pPr>
            <w:ins w:id="65523"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293260B" w14:textId="77777777" w:rsidR="00BD0299" w:rsidRPr="00FF6A71" w:rsidRDefault="00BD0299">
            <w:pPr>
              <w:spacing w:before="0" w:after="0" w:line="240" w:lineRule="auto"/>
              <w:jc w:val="center"/>
              <w:rPr>
                <w:ins w:id="65524" w:author="pete jones" w:date="2022-01-04T12:37:00Z"/>
                <w:rFonts w:eastAsiaTheme="minorEastAsia" w:cstheme="minorHAnsi"/>
                <w:b/>
                <w:bCs/>
              </w:rPr>
              <w:pPrChange w:id="65525" w:author="pete jones" w:date="2022-01-04T13:05:00Z">
                <w:pPr>
                  <w:jc w:val="center"/>
                </w:pPr>
              </w:pPrChange>
            </w:pPr>
            <w:ins w:id="65526"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42275F98" w14:textId="77777777" w:rsidR="00BD0299" w:rsidRPr="00FF6A71" w:rsidRDefault="00BD0299">
            <w:pPr>
              <w:spacing w:before="0" w:after="0" w:line="240" w:lineRule="auto"/>
              <w:jc w:val="center"/>
              <w:rPr>
                <w:ins w:id="65527" w:author="pete jones" w:date="2022-01-04T12:37:00Z"/>
                <w:rFonts w:eastAsiaTheme="minorEastAsia" w:cstheme="minorHAnsi"/>
                <w:b/>
                <w:bCs/>
              </w:rPr>
              <w:pPrChange w:id="65528" w:author="pete jones" w:date="2022-01-04T13:05:00Z">
                <w:pPr>
                  <w:jc w:val="center"/>
                </w:pPr>
              </w:pPrChange>
            </w:pPr>
            <w:ins w:id="65529"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7B8B1DC3" w14:textId="77777777" w:rsidR="00BD0299" w:rsidRPr="00FF6A71" w:rsidRDefault="00BD0299">
            <w:pPr>
              <w:spacing w:before="0" w:after="0" w:line="240" w:lineRule="auto"/>
              <w:jc w:val="center"/>
              <w:rPr>
                <w:ins w:id="65530" w:author="pete jones" w:date="2022-01-04T12:37:00Z"/>
                <w:rFonts w:eastAsiaTheme="minorEastAsia" w:cstheme="minorHAnsi"/>
                <w:b/>
                <w:bCs/>
              </w:rPr>
              <w:pPrChange w:id="65531" w:author="pete jones" w:date="2022-01-04T13:05:00Z">
                <w:pPr>
                  <w:jc w:val="center"/>
                </w:pPr>
              </w:pPrChange>
            </w:pPr>
            <w:ins w:id="65532"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301AFFD" w14:textId="77777777" w:rsidR="00BD0299" w:rsidRPr="00FF6A71" w:rsidRDefault="00BD0299">
            <w:pPr>
              <w:spacing w:before="0" w:after="0" w:line="240" w:lineRule="auto"/>
              <w:jc w:val="center"/>
              <w:rPr>
                <w:ins w:id="65533" w:author="pete jones" w:date="2022-01-04T12:37:00Z"/>
                <w:rFonts w:eastAsiaTheme="minorEastAsia" w:cstheme="minorHAnsi"/>
                <w:b/>
                <w:bCs/>
              </w:rPr>
              <w:pPrChange w:id="65534" w:author="pete jones" w:date="2022-01-04T13:05:00Z">
                <w:pPr>
                  <w:jc w:val="center"/>
                </w:pPr>
              </w:pPrChange>
            </w:pPr>
            <w:ins w:id="65535" w:author="pete jones" w:date="2022-01-04T12:37:00Z">
              <w:r w:rsidRPr="00FF6A71">
                <w:rPr>
                  <w:rFonts w:eastAsiaTheme="minorEastAsia" w:cstheme="minorHAnsi"/>
                  <w:b/>
                  <w:bCs/>
                </w:rPr>
                <w:t>7</w:t>
              </w:r>
            </w:ins>
          </w:p>
        </w:tc>
      </w:tr>
      <w:tr w:rsidR="00BD0299" w:rsidRPr="00FF6A71" w14:paraId="4BF94F11" w14:textId="77777777" w:rsidTr="00015922">
        <w:trPr>
          <w:trHeight w:val="300"/>
          <w:jc w:val="center"/>
          <w:ins w:id="65536" w:author="pete jones" w:date="2022-01-04T12:37:00Z"/>
        </w:trPr>
        <w:tc>
          <w:tcPr>
            <w:tcW w:w="814" w:type="dxa"/>
            <w:vAlign w:val="center"/>
          </w:tcPr>
          <w:p w14:paraId="4B69169A" w14:textId="77777777" w:rsidR="00BD0299" w:rsidRPr="00FF6A71" w:rsidRDefault="00BD0299">
            <w:pPr>
              <w:spacing w:before="0" w:after="0" w:line="240" w:lineRule="auto"/>
              <w:jc w:val="center"/>
              <w:rPr>
                <w:ins w:id="65537" w:author="pete jones" w:date="2022-01-04T12:37:00Z"/>
                <w:rFonts w:eastAsiaTheme="minorEastAsia" w:cstheme="minorHAnsi"/>
                <w:b/>
                <w:bCs/>
              </w:rPr>
              <w:pPrChange w:id="65538" w:author="pete jones" w:date="2022-01-04T13:05:00Z">
                <w:pPr>
                  <w:jc w:val="center"/>
                </w:pPr>
              </w:pPrChange>
            </w:pPr>
            <w:ins w:id="65539"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94F0BB" w14:textId="77777777" w:rsidR="00BD0299" w:rsidRPr="00FF6A71" w:rsidRDefault="00BD0299">
            <w:pPr>
              <w:spacing w:before="0" w:after="0" w:line="240" w:lineRule="auto"/>
              <w:jc w:val="center"/>
              <w:rPr>
                <w:ins w:id="65540" w:author="pete jones" w:date="2022-01-04T12:37:00Z"/>
                <w:rFonts w:eastAsiaTheme="minorEastAsia" w:cstheme="minorHAnsi"/>
              </w:rPr>
              <w:pPrChange w:id="65541" w:author="pete jones" w:date="2022-01-04T13:05:00Z">
                <w:pPr>
                  <w:jc w:val="center"/>
                </w:pPr>
              </w:pPrChange>
            </w:pPr>
            <w:ins w:id="65542" w:author="pete jones" w:date="2022-01-04T12:37:00Z">
              <w:r w:rsidRPr="00FF6A71">
                <w:rPr>
                  <w:rFonts w:ascii="Calibri" w:hAnsi="Calibri" w:cs="Calibri"/>
                  <w:color w:val="000000"/>
                </w:rPr>
                <w:t>6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1E40729" w14:textId="77777777" w:rsidR="00BD0299" w:rsidRPr="00FF6A71" w:rsidRDefault="00BD0299">
            <w:pPr>
              <w:spacing w:before="0" w:after="0" w:line="240" w:lineRule="auto"/>
              <w:jc w:val="center"/>
              <w:rPr>
                <w:ins w:id="65543" w:author="pete jones" w:date="2022-01-04T12:37:00Z"/>
                <w:rFonts w:eastAsiaTheme="minorEastAsia" w:cstheme="minorHAnsi"/>
              </w:rPr>
              <w:pPrChange w:id="65544" w:author="pete jones" w:date="2022-01-04T13:05:00Z">
                <w:pPr>
                  <w:jc w:val="center"/>
                </w:pPr>
              </w:pPrChange>
            </w:pPr>
            <w:ins w:id="65545" w:author="pete jones" w:date="2022-01-04T12:37:00Z">
              <w:r w:rsidRPr="00FF6A71">
                <w:rPr>
                  <w:rFonts w:ascii="Calibri" w:hAnsi="Calibri" w:cs="Calibri"/>
                  <w:color w:val="000000"/>
                </w:rPr>
                <w:t>2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3F35F7A" w14:textId="77777777" w:rsidR="00BD0299" w:rsidRPr="00FF6A71" w:rsidRDefault="00BD0299">
            <w:pPr>
              <w:spacing w:before="0" w:after="0" w:line="240" w:lineRule="auto"/>
              <w:jc w:val="center"/>
              <w:rPr>
                <w:ins w:id="65546" w:author="pete jones" w:date="2022-01-04T12:37:00Z"/>
                <w:rFonts w:eastAsiaTheme="minorEastAsia" w:cstheme="minorHAnsi"/>
              </w:rPr>
              <w:pPrChange w:id="65547" w:author="pete jones" w:date="2022-01-04T13:05:00Z">
                <w:pPr>
                  <w:jc w:val="center"/>
                </w:pPr>
              </w:pPrChange>
            </w:pPr>
            <w:ins w:id="65548"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AA28BE9" w14:textId="77777777" w:rsidR="00BD0299" w:rsidRPr="00FF6A71" w:rsidRDefault="00BD0299">
            <w:pPr>
              <w:spacing w:before="0" w:after="0" w:line="240" w:lineRule="auto"/>
              <w:jc w:val="center"/>
              <w:rPr>
                <w:ins w:id="65549" w:author="pete jones" w:date="2022-01-04T12:37:00Z"/>
                <w:rFonts w:eastAsiaTheme="minorEastAsia" w:cstheme="minorHAnsi"/>
              </w:rPr>
              <w:pPrChange w:id="65550" w:author="pete jones" w:date="2022-01-04T13:05:00Z">
                <w:pPr>
                  <w:jc w:val="center"/>
                </w:pPr>
              </w:pPrChange>
            </w:pPr>
            <w:ins w:id="65551"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8DE4A27" w14:textId="77777777" w:rsidR="00BD0299" w:rsidRPr="00FF6A71" w:rsidRDefault="00BD0299">
            <w:pPr>
              <w:spacing w:before="0" w:after="0" w:line="240" w:lineRule="auto"/>
              <w:jc w:val="center"/>
              <w:rPr>
                <w:ins w:id="65552" w:author="pete jones" w:date="2022-01-04T12:37:00Z"/>
                <w:rFonts w:eastAsiaTheme="minorEastAsia" w:cstheme="minorHAnsi"/>
              </w:rPr>
              <w:pPrChange w:id="65553" w:author="pete jones" w:date="2022-01-04T13:05:00Z">
                <w:pPr>
                  <w:jc w:val="center"/>
                </w:pPr>
              </w:pPrChange>
            </w:pPr>
            <w:ins w:id="65554"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2CF9235" w14:textId="77777777" w:rsidR="00BD0299" w:rsidRPr="00FF6A71" w:rsidRDefault="00BD0299">
            <w:pPr>
              <w:spacing w:before="0" w:after="0" w:line="240" w:lineRule="auto"/>
              <w:jc w:val="center"/>
              <w:rPr>
                <w:ins w:id="65555" w:author="pete jones" w:date="2022-01-04T12:37:00Z"/>
                <w:rFonts w:eastAsiaTheme="minorEastAsia" w:cstheme="minorHAnsi"/>
              </w:rPr>
              <w:pPrChange w:id="65556" w:author="pete jones" w:date="2022-01-04T13:05:00Z">
                <w:pPr>
                  <w:jc w:val="center"/>
                </w:pPr>
              </w:pPrChange>
            </w:pPr>
            <w:ins w:id="6555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028E580" w14:textId="77777777" w:rsidR="00BD0299" w:rsidRPr="00FF6A71" w:rsidRDefault="00BD0299">
            <w:pPr>
              <w:spacing w:before="0" w:after="0" w:line="240" w:lineRule="auto"/>
              <w:jc w:val="center"/>
              <w:rPr>
                <w:ins w:id="65558" w:author="pete jones" w:date="2022-01-04T12:37:00Z"/>
                <w:rFonts w:eastAsiaTheme="minorEastAsia" w:cstheme="minorHAnsi"/>
              </w:rPr>
              <w:pPrChange w:id="65559" w:author="pete jones" w:date="2022-01-04T13:05:00Z">
                <w:pPr>
                  <w:jc w:val="center"/>
                </w:pPr>
              </w:pPrChange>
            </w:pPr>
            <w:ins w:id="65560" w:author="pete jones" w:date="2022-01-04T12:37:00Z">
              <w:r w:rsidRPr="00FF6A71">
                <w:rPr>
                  <w:rFonts w:ascii="Calibri" w:hAnsi="Calibri" w:cs="Calibri"/>
                  <w:color w:val="000000"/>
                </w:rPr>
                <w:t> </w:t>
              </w:r>
            </w:ins>
          </w:p>
        </w:tc>
      </w:tr>
      <w:tr w:rsidR="00BD0299" w:rsidRPr="00FF6A71" w14:paraId="36D59E07" w14:textId="77777777" w:rsidTr="00015922">
        <w:trPr>
          <w:trHeight w:val="300"/>
          <w:jc w:val="center"/>
          <w:ins w:id="65561" w:author="pete jones" w:date="2022-01-04T12:37:00Z"/>
        </w:trPr>
        <w:tc>
          <w:tcPr>
            <w:tcW w:w="814" w:type="dxa"/>
            <w:vAlign w:val="center"/>
          </w:tcPr>
          <w:p w14:paraId="365B2AC6" w14:textId="77777777" w:rsidR="00BD0299" w:rsidRPr="00FF6A71" w:rsidRDefault="00BD0299">
            <w:pPr>
              <w:spacing w:before="0" w:after="0" w:line="240" w:lineRule="auto"/>
              <w:jc w:val="center"/>
              <w:rPr>
                <w:ins w:id="65562" w:author="pete jones" w:date="2022-01-04T12:37:00Z"/>
                <w:rFonts w:eastAsiaTheme="minorEastAsia" w:cstheme="minorHAnsi"/>
                <w:b/>
                <w:bCs/>
              </w:rPr>
              <w:pPrChange w:id="65563" w:author="pete jones" w:date="2022-01-04T13:05:00Z">
                <w:pPr>
                  <w:jc w:val="center"/>
                </w:pPr>
              </w:pPrChange>
            </w:pPr>
            <w:ins w:id="65564"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6284C179" w14:textId="77777777" w:rsidR="00BD0299" w:rsidRPr="00FF6A71" w:rsidRDefault="00BD0299">
            <w:pPr>
              <w:spacing w:before="0" w:after="0" w:line="240" w:lineRule="auto"/>
              <w:jc w:val="center"/>
              <w:rPr>
                <w:ins w:id="65565" w:author="pete jones" w:date="2022-01-04T12:37:00Z"/>
                <w:rFonts w:eastAsiaTheme="minorEastAsia" w:cstheme="minorHAnsi"/>
              </w:rPr>
              <w:pPrChange w:id="65566" w:author="pete jones" w:date="2022-01-04T13:05:00Z">
                <w:pPr>
                  <w:jc w:val="center"/>
                </w:pPr>
              </w:pPrChange>
            </w:pPr>
            <w:ins w:id="65567" w:author="pete jones" w:date="2022-01-04T12:37:00Z">
              <w:r w:rsidRPr="00FF6A71">
                <w:rPr>
                  <w:rFonts w:ascii="Calibri" w:hAnsi="Calibri" w:cs="Calibri"/>
                  <w:color w:val="000000"/>
                </w:rPr>
                <w:t>9</w:t>
              </w:r>
            </w:ins>
          </w:p>
        </w:tc>
        <w:tc>
          <w:tcPr>
            <w:tcW w:w="814" w:type="dxa"/>
            <w:tcBorders>
              <w:top w:val="nil"/>
              <w:left w:val="nil"/>
              <w:bottom w:val="single" w:sz="4" w:space="0" w:color="auto"/>
              <w:right w:val="single" w:sz="4" w:space="0" w:color="auto"/>
            </w:tcBorders>
            <w:shd w:val="clear" w:color="auto" w:fill="auto"/>
            <w:noWrap/>
            <w:vAlign w:val="center"/>
          </w:tcPr>
          <w:p w14:paraId="19FF2D1B" w14:textId="77777777" w:rsidR="00BD0299" w:rsidRPr="00FF6A71" w:rsidRDefault="00BD0299">
            <w:pPr>
              <w:spacing w:before="0" w:after="0" w:line="240" w:lineRule="auto"/>
              <w:jc w:val="center"/>
              <w:rPr>
                <w:ins w:id="65568" w:author="pete jones" w:date="2022-01-04T12:37:00Z"/>
                <w:rFonts w:eastAsiaTheme="minorEastAsia" w:cstheme="minorHAnsi"/>
              </w:rPr>
              <w:pPrChange w:id="65569" w:author="pete jones" w:date="2022-01-04T13:05:00Z">
                <w:pPr>
                  <w:jc w:val="center"/>
                </w:pPr>
              </w:pPrChange>
            </w:pPr>
            <w:ins w:id="65570" w:author="pete jones" w:date="2022-01-04T12:37:00Z">
              <w:r w:rsidRPr="00FF6A71">
                <w:rPr>
                  <w:rFonts w:ascii="Calibri" w:hAnsi="Calibri" w:cs="Calibri"/>
                  <w:color w:val="000000"/>
                </w:rPr>
                <w:t>4</w:t>
              </w:r>
            </w:ins>
          </w:p>
        </w:tc>
        <w:tc>
          <w:tcPr>
            <w:tcW w:w="814" w:type="dxa"/>
            <w:tcBorders>
              <w:top w:val="nil"/>
              <w:left w:val="nil"/>
              <w:bottom w:val="single" w:sz="4" w:space="0" w:color="auto"/>
              <w:right w:val="single" w:sz="4" w:space="0" w:color="auto"/>
            </w:tcBorders>
            <w:shd w:val="clear" w:color="auto" w:fill="auto"/>
            <w:noWrap/>
            <w:vAlign w:val="center"/>
          </w:tcPr>
          <w:p w14:paraId="6D7218BB" w14:textId="77777777" w:rsidR="00BD0299" w:rsidRPr="00FF6A71" w:rsidRDefault="00BD0299">
            <w:pPr>
              <w:spacing w:before="0" w:after="0" w:line="240" w:lineRule="auto"/>
              <w:jc w:val="center"/>
              <w:rPr>
                <w:ins w:id="65571" w:author="pete jones" w:date="2022-01-04T12:37:00Z"/>
                <w:rFonts w:eastAsiaTheme="minorEastAsia" w:cstheme="minorHAnsi"/>
              </w:rPr>
              <w:pPrChange w:id="65572" w:author="pete jones" w:date="2022-01-04T13:05:00Z">
                <w:pPr>
                  <w:jc w:val="center"/>
                </w:pPr>
              </w:pPrChange>
            </w:pPr>
            <w:ins w:id="65573"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4D2BB96A" w14:textId="77777777" w:rsidR="00BD0299" w:rsidRPr="00FF6A71" w:rsidRDefault="00BD0299">
            <w:pPr>
              <w:spacing w:before="0" w:after="0" w:line="240" w:lineRule="auto"/>
              <w:jc w:val="center"/>
              <w:rPr>
                <w:ins w:id="65574" w:author="pete jones" w:date="2022-01-04T12:37:00Z"/>
                <w:rFonts w:eastAsiaTheme="minorEastAsia" w:cstheme="minorHAnsi"/>
              </w:rPr>
              <w:pPrChange w:id="65575" w:author="pete jones" w:date="2022-01-04T13:05:00Z">
                <w:pPr>
                  <w:jc w:val="center"/>
                </w:pPr>
              </w:pPrChange>
            </w:pPr>
            <w:ins w:id="65576"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174FE89" w14:textId="77777777" w:rsidR="00BD0299" w:rsidRPr="00FF6A71" w:rsidRDefault="00BD0299">
            <w:pPr>
              <w:spacing w:before="0" w:after="0" w:line="240" w:lineRule="auto"/>
              <w:jc w:val="center"/>
              <w:rPr>
                <w:ins w:id="65577" w:author="pete jones" w:date="2022-01-04T12:37:00Z"/>
                <w:rFonts w:eastAsiaTheme="minorEastAsia" w:cstheme="minorHAnsi"/>
              </w:rPr>
              <w:pPrChange w:id="65578" w:author="pete jones" w:date="2022-01-04T13:05:00Z">
                <w:pPr>
                  <w:jc w:val="center"/>
                </w:pPr>
              </w:pPrChange>
            </w:pPr>
            <w:ins w:id="65579"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0559E3F" w14:textId="77777777" w:rsidR="00BD0299" w:rsidRPr="00FF6A71" w:rsidRDefault="00BD0299">
            <w:pPr>
              <w:spacing w:before="0" w:after="0" w:line="240" w:lineRule="auto"/>
              <w:jc w:val="center"/>
              <w:rPr>
                <w:ins w:id="65580" w:author="pete jones" w:date="2022-01-04T12:37:00Z"/>
                <w:rFonts w:eastAsiaTheme="minorEastAsia" w:cstheme="minorHAnsi"/>
              </w:rPr>
              <w:pPrChange w:id="65581" w:author="pete jones" w:date="2022-01-04T13:05:00Z">
                <w:pPr>
                  <w:jc w:val="center"/>
                </w:pPr>
              </w:pPrChange>
            </w:pPr>
            <w:ins w:id="6558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0FA48D83" w14:textId="77777777" w:rsidR="00BD0299" w:rsidRPr="00FF6A71" w:rsidRDefault="00BD0299">
            <w:pPr>
              <w:spacing w:before="0" w:after="0" w:line="240" w:lineRule="auto"/>
              <w:jc w:val="center"/>
              <w:rPr>
                <w:ins w:id="65583" w:author="pete jones" w:date="2022-01-04T12:37:00Z"/>
                <w:rFonts w:eastAsiaTheme="minorEastAsia" w:cstheme="minorHAnsi"/>
              </w:rPr>
              <w:pPrChange w:id="65584" w:author="pete jones" w:date="2022-01-04T13:05:00Z">
                <w:pPr>
                  <w:jc w:val="center"/>
                </w:pPr>
              </w:pPrChange>
            </w:pPr>
            <w:ins w:id="65585" w:author="pete jones" w:date="2022-01-04T12:37:00Z">
              <w:r w:rsidRPr="00FF6A71">
                <w:rPr>
                  <w:rFonts w:ascii="Calibri" w:hAnsi="Calibri" w:cs="Calibri"/>
                  <w:color w:val="000000"/>
                </w:rPr>
                <w:t> </w:t>
              </w:r>
            </w:ins>
          </w:p>
        </w:tc>
      </w:tr>
    </w:tbl>
    <w:p w14:paraId="3C1C384D" w14:textId="4E7B214F" w:rsidR="00BD0299" w:rsidRPr="00FF6A71" w:rsidRDefault="00BD0299" w:rsidP="00BD0299">
      <w:pPr>
        <w:rPr>
          <w:ins w:id="65586" w:author="pete jones" w:date="2022-01-04T12:37:00Z"/>
        </w:rPr>
      </w:pPr>
      <w:ins w:id="65587" w:author="pete jones" w:date="2022-01-04T12:37:00Z">
        <w:r w:rsidRPr="00FF6A71">
          <w:t xml:space="preserve">Q6.13 All stakeholders (business, educators, and community members) should consider enhancing </w:t>
        </w:r>
      </w:ins>
      <w:ins w:id="65588" w:author="pete jones" w:date="2022-04-01T15:31:00Z">
        <w:r w:rsidR="009D7356">
          <w:t>essential</w:t>
        </w:r>
      </w:ins>
      <w:ins w:id="65589" w:author="pete jones" w:date="2022-01-04T12:37:00Z">
        <w:r w:rsidRPr="00FF6A71">
          <w:t xml:space="preserve"> workplace skills by providing more opportunities for students to acquire basic knowledge and skills while cultivating applied skill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2EE5C11E" w14:textId="77777777" w:rsidTr="00015922">
        <w:trPr>
          <w:trHeight w:val="300"/>
          <w:jc w:val="center"/>
          <w:ins w:id="65590" w:author="pete jones" w:date="2022-01-04T12:37:00Z"/>
        </w:trPr>
        <w:tc>
          <w:tcPr>
            <w:tcW w:w="814" w:type="dxa"/>
            <w:shd w:val="clear" w:color="auto" w:fill="E7E6E6" w:themeFill="background2"/>
            <w:vAlign w:val="center"/>
          </w:tcPr>
          <w:p w14:paraId="21A8BFEF" w14:textId="77777777" w:rsidR="00BD0299" w:rsidRPr="00FF6A71" w:rsidRDefault="00BD0299">
            <w:pPr>
              <w:spacing w:before="0" w:after="0" w:line="240" w:lineRule="auto"/>
              <w:jc w:val="center"/>
              <w:rPr>
                <w:ins w:id="65591" w:author="pete jones" w:date="2022-01-04T12:37:00Z"/>
                <w:rFonts w:eastAsiaTheme="minorEastAsia" w:cstheme="minorHAnsi"/>
                <w:b/>
                <w:bCs/>
              </w:rPr>
              <w:pPrChange w:id="65592" w:author="pete jones" w:date="2022-01-04T13:06:00Z">
                <w:pPr>
                  <w:jc w:val="center"/>
                </w:pPr>
              </w:pPrChange>
            </w:pPr>
            <w:ins w:id="6559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1D8051F" w14:textId="77777777" w:rsidR="00BD0299" w:rsidRPr="00FF6A71" w:rsidRDefault="00BD0299">
            <w:pPr>
              <w:spacing w:before="0" w:after="0" w:line="240" w:lineRule="auto"/>
              <w:jc w:val="center"/>
              <w:rPr>
                <w:ins w:id="65594" w:author="pete jones" w:date="2022-01-04T12:37:00Z"/>
                <w:rFonts w:eastAsiaTheme="minorEastAsia" w:cstheme="minorHAnsi"/>
                <w:b/>
                <w:bCs/>
              </w:rPr>
              <w:pPrChange w:id="65595" w:author="pete jones" w:date="2022-01-04T13:06:00Z">
                <w:pPr>
                  <w:jc w:val="center"/>
                </w:pPr>
              </w:pPrChange>
            </w:pPr>
            <w:ins w:id="6559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749532C" w14:textId="77777777" w:rsidR="00BD0299" w:rsidRPr="00FF6A71" w:rsidRDefault="00BD0299">
            <w:pPr>
              <w:spacing w:before="0" w:after="0" w:line="240" w:lineRule="auto"/>
              <w:jc w:val="center"/>
              <w:rPr>
                <w:ins w:id="65597" w:author="pete jones" w:date="2022-01-04T12:37:00Z"/>
                <w:rFonts w:eastAsiaTheme="minorEastAsia" w:cstheme="minorHAnsi"/>
                <w:b/>
                <w:bCs/>
              </w:rPr>
              <w:pPrChange w:id="65598" w:author="pete jones" w:date="2022-01-04T13:06:00Z">
                <w:pPr>
                  <w:jc w:val="center"/>
                </w:pPr>
              </w:pPrChange>
            </w:pPr>
            <w:ins w:id="6559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1308A1D1" w14:textId="77777777" w:rsidR="00BD0299" w:rsidRPr="00FF6A71" w:rsidRDefault="00BD0299">
            <w:pPr>
              <w:spacing w:before="0" w:after="0" w:line="240" w:lineRule="auto"/>
              <w:jc w:val="center"/>
              <w:rPr>
                <w:ins w:id="65600" w:author="pete jones" w:date="2022-01-04T12:37:00Z"/>
                <w:rFonts w:eastAsiaTheme="minorEastAsia" w:cstheme="minorHAnsi"/>
                <w:b/>
                <w:bCs/>
              </w:rPr>
              <w:pPrChange w:id="65601" w:author="pete jones" w:date="2022-01-04T13:06:00Z">
                <w:pPr>
                  <w:jc w:val="center"/>
                </w:pPr>
              </w:pPrChange>
            </w:pPr>
            <w:ins w:id="6560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4D3498CE" w14:textId="77777777" w:rsidR="00BD0299" w:rsidRPr="00FF6A71" w:rsidRDefault="00BD0299">
            <w:pPr>
              <w:spacing w:before="0" w:after="0" w:line="240" w:lineRule="auto"/>
              <w:jc w:val="center"/>
              <w:rPr>
                <w:ins w:id="65603" w:author="pete jones" w:date="2022-01-04T12:37:00Z"/>
                <w:rFonts w:eastAsiaTheme="minorEastAsia" w:cstheme="minorHAnsi"/>
                <w:b/>
                <w:bCs/>
              </w:rPr>
              <w:pPrChange w:id="65604" w:author="pete jones" w:date="2022-01-04T13:06:00Z">
                <w:pPr>
                  <w:jc w:val="center"/>
                </w:pPr>
              </w:pPrChange>
            </w:pPr>
            <w:ins w:id="6560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5D6F46B" w14:textId="77777777" w:rsidR="00BD0299" w:rsidRPr="00FF6A71" w:rsidRDefault="00BD0299">
            <w:pPr>
              <w:spacing w:before="0" w:after="0" w:line="240" w:lineRule="auto"/>
              <w:jc w:val="center"/>
              <w:rPr>
                <w:ins w:id="65606" w:author="pete jones" w:date="2022-01-04T12:37:00Z"/>
                <w:rFonts w:eastAsiaTheme="minorEastAsia" w:cstheme="minorHAnsi"/>
                <w:b/>
                <w:bCs/>
              </w:rPr>
              <w:pPrChange w:id="65607" w:author="pete jones" w:date="2022-01-04T13:06:00Z">
                <w:pPr>
                  <w:jc w:val="center"/>
                </w:pPr>
              </w:pPrChange>
            </w:pPr>
            <w:ins w:id="6560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26BA80D" w14:textId="77777777" w:rsidR="00BD0299" w:rsidRPr="00FF6A71" w:rsidRDefault="00BD0299">
            <w:pPr>
              <w:spacing w:before="0" w:after="0" w:line="240" w:lineRule="auto"/>
              <w:jc w:val="center"/>
              <w:rPr>
                <w:ins w:id="65609" w:author="pete jones" w:date="2022-01-04T12:37:00Z"/>
                <w:rFonts w:eastAsiaTheme="minorEastAsia" w:cstheme="minorHAnsi"/>
                <w:b/>
                <w:bCs/>
              </w:rPr>
              <w:pPrChange w:id="65610" w:author="pete jones" w:date="2022-01-04T13:06:00Z">
                <w:pPr>
                  <w:jc w:val="center"/>
                </w:pPr>
              </w:pPrChange>
            </w:pPr>
            <w:ins w:id="6561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71AEC3E" w14:textId="77777777" w:rsidR="00BD0299" w:rsidRPr="00FF6A71" w:rsidRDefault="00BD0299">
            <w:pPr>
              <w:spacing w:before="0" w:after="0" w:line="240" w:lineRule="auto"/>
              <w:jc w:val="center"/>
              <w:rPr>
                <w:ins w:id="65612" w:author="pete jones" w:date="2022-01-04T12:37:00Z"/>
                <w:rFonts w:eastAsiaTheme="minorEastAsia" w:cstheme="minorHAnsi"/>
                <w:b/>
                <w:bCs/>
              </w:rPr>
              <w:pPrChange w:id="65613" w:author="pete jones" w:date="2022-01-04T13:06:00Z">
                <w:pPr>
                  <w:jc w:val="center"/>
                </w:pPr>
              </w:pPrChange>
            </w:pPr>
            <w:ins w:id="65614" w:author="pete jones" w:date="2022-01-04T12:37:00Z">
              <w:r w:rsidRPr="00FF6A71">
                <w:rPr>
                  <w:rFonts w:eastAsiaTheme="minorEastAsia" w:cstheme="minorHAnsi"/>
                  <w:b/>
                  <w:bCs/>
                </w:rPr>
                <w:t>7</w:t>
              </w:r>
            </w:ins>
          </w:p>
        </w:tc>
      </w:tr>
      <w:tr w:rsidR="00BD0299" w:rsidRPr="00FF6A71" w14:paraId="0FB14AD3" w14:textId="77777777" w:rsidTr="00015922">
        <w:trPr>
          <w:trHeight w:val="300"/>
          <w:jc w:val="center"/>
          <w:ins w:id="65615" w:author="pete jones" w:date="2022-01-04T12:37:00Z"/>
        </w:trPr>
        <w:tc>
          <w:tcPr>
            <w:tcW w:w="814" w:type="dxa"/>
            <w:vAlign w:val="center"/>
          </w:tcPr>
          <w:p w14:paraId="3F2E7763" w14:textId="77777777" w:rsidR="00BD0299" w:rsidRPr="00FF6A71" w:rsidRDefault="00BD0299">
            <w:pPr>
              <w:spacing w:before="0" w:after="0" w:line="240" w:lineRule="auto"/>
              <w:jc w:val="center"/>
              <w:rPr>
                <w:ins w:id="65616" w:author="pete jones" w:date="2022-01-04T12:37:00Z"/>
                <w:rFonts w:eastAsiaTheme="minorEastAsia" w:cstheme="minorHAnsi"/>
                <w:b/>
                <w:bCs/>
              </w:rPr>
              <w:pPrChange w:id="65617" w:author="pete jones" w:date="2022-01-04T13:06:00Z">
                <w:pPr>
                  <w:jc w:val="center"/>
                </w:pPr>
              </w:pPrChange>
            </w:pPr>
            <w:ins w:id="65618"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A6E27C" w14:textId="77777777" w:rsidR="00BD0299" w:rsidRPr="00FF6A71" w:rsidRDefault="00BD0299">
            <w:pPr>
              <w:spacing w:before="0" w:after="0" w:line="240" w:lineRule="auto"/>
              <w:jc w:val="center"/>
              <w:rPr>
                <w:ins w:id="65619" w:author="pete jones" w:date="2022-01-04T12:37:00Z"/>
                <w:rFonts w:eastAsiaTheme="minorEastAsia" w:cstheme="minorHAnsi"/>
              </w:rPr>
              <w:pPrChange w:id="65620" w:author="pete jones" w:date="2022-01-04T13:06:00Z">
                <w:pPr>
                  <w:jc w:val="center"/>
                </w:pPr>
              </w:pPrChange>
            </w:pPr>
            <w:ins w:id="65621" w:author="pete jones" w:date="2022-01-04T12:37:00Z">
              <w:r w:rsidRPr="00FF6A71">
                <w:rPr>
                  <w:rFonts w:ascii="Calibri" w:hAnsi="Calibri" w:cs="Calibri"/>
                  <w:color w:val="000000"/>
                </w:rPr>
                <w:t>50%</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14BA0DD" w14:textId="77777777" w:rsidR="00BD0299" w:rsidRPr="00FF6A71" w:rsidRDefault="00BD0299">
            <w:pPr>
              <w:spacing w:before="0" w:after="0" w:line="240" w:lineRule="auto"/>
              <w:jc w:val="center"/>
              <w:rPr>
                <w:ins w:id="65622" w:author="pete jones" w:date="2022-01-04T12:37:00Z"/>
                <w:rFonts w:eastAsiaTheme="minorEastAsia" w:cstheme="minorHAnsi"/>
              </w:rPr>
              <w:pPrChange w:id="65623" w:author="pete jones" w:date="2022-01-04T13:06:00Z">
                <w:pPr>
                  <w:jc w:val="center"/>
                </w:pPr>
              </w:pPrChange>
            </w:pPr>
            <w:ins w:id="65624" w:author="pete jones" w:date="2022-01-04T12:37:00Z">
              <w:r w:rsidRPr="00FF6A71">
                <w:rPr>
                  <w:rFonts w:ascii="Calibri" w:hAnsi="Calibri" w:cs="Calibri"/>
                  <w:color w:val="000000"/>
                </w:rPr>
                <w:t>50%</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D6714D5" w14:textId="77777777" w:rsidR="00BD0299" w:rsidRPr="00FF6A71" w:rsidRDefault="00BD0299">
            <w:pPr>
              <w:spacing w:before="0" w:after="0" w:line="240" w:lineRule="auto"/>
              <w:jc w:val="center"/>
              <w:rPr>
                <w:ins w:id="65625" w:author="pete jones" w:date="2022-01-04T12:37:00Z"/>
                <w:rFonts w:eastAsiaTheme="minorEastAsia" w:cstheme="minorHAnsi"/>
              </w:rPr>
              <w:pPrChange w:id="65626" w:author="pete jones" w:date="2022-01-04T13:06:00Z">
                <w:pPr>
                  <w:jc w:val="center"/>
                </w:pPr>
              </w:pPrChange>
            </w:pPr>
            <w:ins w:id="6562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696DAFD" w14:textId="77777777" w:rsidR="00BD0299" w:rsidRPr="00FF6A71" w:rsidRDefault="00BD0299">
            <w:pPr>
              <w:spacing w:before="0" w:after="0" w:line="240" w:lineRule="auto"/>
              <w:jc w:val="center"/>
              <w:rPr>
                <w:ins w:id="65628" w:author="pete jones" w:date="2022-01-04T12:37:00Z"/>
                <w:rFonts w:eastAsiaTheme="minorEastAsia" w:cstheme="minorHAnsi"/>
              </w:rPr>
              <w:pPrChange w:id="65629" w:author="pete jones" w:date="2022-01-04T13:06:00Z">
                <w:pPr>
                  <w:jc w:val="center"/>
                </w:pPr>
              </w:pPrChange>
            </w:pPr>
            <w:ins w:id="6563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45BEAD0" w14:textId="77777777" w:rsidR="00BD0299" w:rsidRPr="00FF6A71" w:rsidRDefault="00BD0299">
            <w:pPr>
              <w:spacing w:before="0" w:after="0" w:line="240" w:lineRule="auto"/>
              <w:jc w:val="center"/>
              <w:rPr>
                <w:ins w:id="65631" w:author="pete jones" w:date="2022-01-04T12:37:00Z"/>
                <w:rFonts w:eastAsiaTheme="minorEastAsia" w:cstheme="minorHAnsi"/>
              </w:rPr>
              <w:pPrChange w:id="65632" w:author="pete jones" w:date="2022-01-04T13:06:00Z">
                <w:pPr>
                  <w:jc w:val="center"/>
                </w:pPr>
              </w:pPrChange>
            </w:pPr>
            <w:ins w:id="65633"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54BEB4D" w14:textId="77777777" w:rsidR="00BD0299" w:rsidRPr="00FF6A71" w:rsidRDefault="00BD0299">
            <w:pPr>
              <w:spacing w:before="0" w:after="0" w:line="240" w:lineRule="auto"/>
              <w:jc w:val="center"/>
              <w:rPr>
                <w:ins w:id="65634" w:author="pete jones" w:date="2022-01-04T12:37:00Z"/>
                <w:rFonts w:eastAsiaTheme="minorEastAsia" w:cstheme="minorHAnsi"/>
              </w:rPr>
              <w:pPrChange w:id="65635" w:author="pete jones" w:date="2022-01-04T13:06:00Z">
                <w:pPr>
                  <w:jc w:val="center"/>
                </w:pPr>
              </w:pPrChange>
            </w:pPr>
            <w:ins w:id="65636"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C8EDC95" w14:textId="77777777" w:rsidR="00BD0299" w:rsidRPr="00FF6A71" w:rsidRDefault="00BD0299">
            <w:pPr>
              <w:spacing w:before="0" w:after="0" w:line="240" w:lineRule="auto"/>
              <w:jc w:val="center"/>
              <w:rPr>
                <w:ins w:id="65637" w:author="pete jones" w:date="2022-01-04T12:37:00Z"/>
                <w:rFonts w:eastAsiaTheme="minorEastAsia" w:cstheme="minorHAnsi"/>
              </w:rPr>
              <w:pPrChange w:id="65638" w:author="pete jones" w:date="2022-01-04T13:06:00Z">
                <w:pPr>
                  <w:jc w:val="center"/>
                </w:pPr>
              </w:pPrChange>
            </w:pPr>
            <w:ins w:id="65639" w:author="pete jones" w:date="2022-01-04T12:37:00Z">
              <w:r w:rsidRPr="00FF6A71">
                <w:rPr>
                  <w:rFonts w:ascii="Calibri" w:hAnsi="Calibri" w:cs="Calibri"/>
                  <w:color w:val="000000"/>
                </w:rPr>
                <w:t> </w:t>
              </w:r>
            </w:ins>
          </w:p>
        </w:tc>
      </w:tr>
      <w:tr w:rsidR="00BD0299" w:rsidRPr="00FF6A71" w14:paraId="71819B54" w14:textId="77777777" w:rsidTr="00015922">
        <w:trPr>
          <w:trHeight w:val="300"/>
          <w:jc w:val="center"/>
          <w:ins w:id="65640" w:author="pete jones" w:date="2022-01-04T12:37:00Z"/>
        </w:trPr>
        <w:tc>
          <w:tcPr>
            <w:tcW w:w="814" w:type="dxa"/>
            <w:vAlign w:val="center"/>
          </w:tcPr>
          <w:p w14:paraId="1F903C86" w14:textId="77777777" w:rsidR="00BD0299" w:rsidRPr="00FF6A71" w:rsidRDefault="00BD0299">
            <w:pPr>
              <w:spacing w:before="0" w:after="0" w:line="240" w:lineRule="auto"/>
              <w:jc w:val="center"/>
              <w:rPr>
                <w:ins w:id="65641" w:author="pete jones" w:date="2022-01-04T12:37:00Z"/>
                <w:rFonts w:eastAsiaTheme="minorEastAsia" w:cstheme="minorHAnsi"/>
                <w:b/>
                <w:bCs/>
              </w:rPr>
              <w:pPrChange w:id="65642" w:author="pete jones" w:date="2022-01-04T13:06:00Z">
                <w:pPr>
                  <w:jc w:val="center"/>
                </w:pPr>
              </w:pPrChange>
            </w:pPr>
            <w:ins w:id="65643"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7B6E992C" w14:textId="77777777" w:rsidR="00BD0299" w:rsidRPr="00FF6A71" w:rsidRDefault="00BD0299">
            <w:pPr>
              <w:spacing w:before="0" w:after="0" w:line="240" w:lineRule="auto"/>
              <w:jc w:val="center"/>
              <w:rPr>
                <w:ins w:id="65644" w:author="pete jones" w:date="2022-01-04T12:37:00Z"/>
                <w:rFonts w:eastAsiaTheme="minorEastAsia" w:cstheme="minorHAnsi"/>
              </w:rPr>
              <w:pPrChange w:id="65645" w:author="pete jones" w:date="2022-01-04T13:06:00Z">
                <w:pPr>
                  <w:jc w:val="center"/>
                </w:pPr>
              </w:pPrChange>
            </w:pPr>
            <w:ins w:id="65646" w:author="pete jones" w:date="2022-01-04T12:37:00Z">
              <w:r w:rsidRPr="00FF6A71">
                <w:rPr>
                  <w:rFonts w:ascii="Calibri" w:hAnsi="Calibri" w:cs="Calibri"/>
                  <w:color w:val="000000"/>
                </w:rPr>
                <w:t>7</w:t>
              </w:r>
            </w:ins>
          </w:p>
        </w:tc>
        <w:tc>
          <w:tcPr>
            <w:tcW w:w="814" w:type="dxa"/>
            <w:tcBorders>
              <w:top w:val="nil"/>
              <w:left w:val="nil"/>
              <w:bottom w:val="single" w:sz="4" w:space="0" w:color="auto"/>
              <w:right w:val="single" w:sz="4" w:space="0" w:color="auto"/>
            </w:tcBorders>
            <w:shd w:val="clear" w:color="auto" w:fill="auto"/>
            <w:noWrap/>
            <w:vAlign w:val="center"/>
          </w:tcPr>
          <w:p w14:paraId="5CF72B89" w14:textId="77777777" w:rsidR="00BD0299" w:rsidRPr="00FF6A71" w:rsidRDefault="00BD0299">
            <w:pPr>
              <w:spacing w:before="0" w:after="0" w:line="240" w:lineRule="auto"/>
              <w:jc w:val="center"/>
              <w:rPr>
                <w:ins w:id="65647" w:author="pete jones" w:date="2022-01-04T12:37:00Z"/>
                <w:rFonts w:eastAsiaTheme="minorEastAsia" w:cstheme="minorHAnsi"/>
              </w:rPr>
              <w:pPrChange w:id="65648" w:author="pete jones" w:date="2022-01-04T13:06:00Z">
                <w:pPr>
                  <w:jc w:val="center"/>
                </w:pPr>
              </w:pPrChange>
            </w:pPr>
            <w:ins w:id="65649" w:author="pete jones" w:date="2022-01-04T12:37:00Z">
              <w:r w:rsidRPr="00FF6A71">
                <w:rPr>
                  <w:rFonts w:ascii="Calibri" w:hAnsi="Calibri" w:cs="Calibri"/>
                  <w:color w:val="000000"/>
                </w:rPr>
                <w:t>7</w:t>
              </w:r>
            </w:ins>
          </w:p>
        </w:tc>
        <w:tc>
          <w:tcPr>
            <w:tcW w:w="814" w:type="dxa"/>
            <w:tcBorders>
              <w:top w:val="nil"/>
              <w:left w:val="nil"/>
              <w:bottom w:val="single" w:sz="4" w:space="0" w:color="auto"/>
              <w:right w:val="single" w:sz="4" w:space="0" w:color="auto"/>
            </w:tcBorders>
            <w:shd w:val="clear" w:color="auto" w:fill="auto"/>
            <w:noWrap/>
            <w:vAlign w:val="center"/>
          </w:tcPr>
          <w:p w14:paraId="114E1F08" w14:textId="77777777" w:rsidR="00BD0299" w:rsidRPr="00FF6A71" w:rsidRDefault="00BD0299">
            <w:pPr>
              <w:spacing w:before="0" w:after="0" w:line="240" w:lineRule="auto"/>
              <w:jc w:val="center"/>
              <w:rPr>
                <w:ins w:id="65650" w:author="pete jones" w:date="2022-01-04T12:37:00Z"/>
                <w:rFonts w:eastAsiaTheme="minorEastAsia" w:cstheme="minorHAnsi"/>
              </w:rPr>
              <w:pPrChange w:id="65651" w:author="pete jones" w:date="2022-01-04T13:06:00Z">
                <w:pPr>
                  <w:jc w:val="center"/>
                </w:pPr>
              </w:pPrChange>
            </w:pPr>
            <w:ins w:id="6565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7D093DD6" w14:textId="77777777" w:rsidR="00BD0299" w:rsidRPr="00FF6A71" w:rsidRDefault="00BD0299">
            <w:pPr>
              <w:spacing w:before="0" w:after="0" w:line="240" w:lineRule="auto"/>
              <w:jc w:val="center"/>
              <w:rPr>
                <w:ins w:id="65653" w:author="pete jones" w:date="2022-01-04T12:37:00Z"/>
                <w:rFonts w:eastAsiaTheme="minorEastAsia" w:cstheme="minorHAnsi"/>
              </w:rPr>
              <w:pPrChange w:id="65654" w:author="pete jones" w:date="2022-01-04T13:06:00Z">
                <w:pPr>
                  <w:jc w:val="center"/>
                </w:pPr>
              </w:pPrChange>
            </w:pPr>
            <w:ins w:id="6565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669622F7" w14:textId="77777777" w:rsidR="00BD0299" w:rsidRPr="00FF6A71" w:rsidRDefault="00BD0299">
            <w:pPr>
              <w:spacing w:before="0" w:after="0" w:line="240" w:lineRule="auto"/>
              <w:jc w:val="center"/>
              <w:rPr>
                <w:ins w:id="65656" w:author="pete jones" w:date="2022-01-04T12:37:00Z"/>
                <w:rFonts w:eastAsiaTheme="minorEastAsia" w:cstheme="minorHAnsi"/>
              </w:rPr>
              <w:pPrChange w:id="65657" w:author="pete jones" w:date="2022-01-04T13:06:00Z">
                <w:pPr>
                  <w:jc w:val="center"/>
                </w:pPr>
              </w:pPrChange>
            </w:pPr>
            <w:ins w:id="65658"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8C8510C" w14:textId="77777777" w:rsidR="00BD0299" w:rsidRPr="00FF6A71" w:rsidRDefault="00BD0299">
            <w:pPr>
              <w:spacing w:before="0" w:after="0" w:line="240" w:lineRule="auto"/>
              <w:jc w:val="center"/>
              <w:rPr>
                <w:ins w:id="65659" w:author="pete jones" w:date="2022-01-04T12:37:00Z"/>
                <w:rFonts w:eastAsiaTheme="minorEastAsia" w:cstheme="minorHAnsi"/>
              </w:rPr>
              <w:pPrChange w:id="65660" w:author="pete jones" w:date="2022-01-04T13:06:00Z">
                <w:pPr>
                  <w:jc w:val="center"/>
                </w:pPr>
              </w:pPrChange>
            </w:pPr>
            <w:ins w:id="65661"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7DA01BE" w14:textId="77777777" w:rsidR="00BD0299" w:rsidRPr="00FF6A71" w:rsidRDefault="00BD0299">
            <w:pPr>
              <w:spacing w:before="0" w:after="0" w:line="240" w:lineRule="auto"/>
              <w:jc w:val="center"/>
              <w:rPr>
                <w:ins w:id="65662" w:author="pete jones" w:date="2022-01-04T12:37:00Z"/>
                <w:rFonts w:eastAsiaTheme="minorEastAsia" w:cstheme="minorHAnsi"/>
              </w:rPr>
              <w:pPrChange w:id="65663" w:author="pete jones" w:date="2022-01-04T13:06:00Z">
                <w:pPr>
                  <w:jc w:val="center"/>
                </w:pPr>
              </w:pPrChange>
            </w:pPr>
            <w:ins w:id="65664" w:author="pete jones" w:date="2022-01-04T12:37:00Z">
              <w:r w:rsidRPr="00FF6A71">
                <w:rPr>
                  <w:rFonts w:ascii="Calibri" w:hAnsi="Calibri" w:cs="Calibri"/>
                  <w:color w:val="000000"/>
                </w:rPr>
                <w:t> </w:t>
              </w:r>
            </w:ins>
          </w:p>
        </w:tc>
      </w:tr>
    </w:tbl>
    <w:p w14:paraId="1430E665" w14:textId="2B29644D" w:rsidR="00BD0299" w:rsidRPr="00FF6A71" w:rsidRDefault="00BD0299" w:rsidP="00BD0299">
      <w:pPr>
        <w:rPr>
          <w:ins w:id="65665" w:author="pete jones" w:date="2022-01-04T12:37:00Z"/>
        </w:rPr>
      </w:pPr>
      <w:ins w:id="65666" w:author="pete jones" w:date="2022-01-04T12:37:00Z">
        <w:r w:rsidRPr="00FF6A71">
          <w:lastRenderedPageBreak/>
          <w:t xml:space="preserve">Q6.14 Employers need a better understanding of the classroom environment, and academics need a better </w:t>
        </w:r>
      </w:ins>
      <w:ins w:id="65667" w:author="pete jones" w:date="2022-04-01T14:49:00Z">
        <w:r w:rsidR="004E289F">
          <w:t>workplace experien</w:t>
        </w:r>
      </w:ins>
      <w:ins w:id="65668" w:author="pete jones" w:date="2022-01-04T12:37:00Z">
        <w:r w:rsidRPr="00FF6A71">
          <w:t>ce. Employers and academics should work together to make instruction meaningful and internships relevant to workplace need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6A8A1E0C" w14:textId="77777777" w:rsidTr="00015922">
        <w:trPr>
          <w:trHeight w:val="300"/>
          <w:jc w:val="center"/>
          <w:ins w:id="65669" w:author="pete jones" w:date="2022-01-04T12:37:00Z"/>
        </w:trPr>
        <w:tc>
          <w:tcPr>
            <w:tcW w:w="814" w:type="dxa"/>
            <w:shd w:val="clear" w:color="auto" w:fill="E7E6E6" w:themeFill="background2"/>
            <w:vAlign w:val="center"/>
          </w:tcPr>
          <w:p w14:paraId="3303745A" w14:textId="77777777" w:rsidR="00BD0299" w:rsidRPr="00FF6A71" w:rsidRDefault="00BD0299">
            <w:pPr>
              <w:spacing w:before="0" w:after="0" w:line="240" w:lineRule="auto"/>
              <w:jc w:val="center"/>
              <w:rPr>
                <w:ins w:id="65670" w:author="pete jones" w:date="2022-01-04T12:37:00Z"/>
                <w:rFonts w:eastAsiaTheme="minorEastAsia" w:cstheme="minorHAnsi"/>
                <w:b/>
                <w:bCs/>
              </w:rPr>
              <w:pPrChange w:id="65671" w:author="pete jones" w:date="2022-01-04T13:06:00Z">
                <w:pPr>
                  <w:jc w:val="center"/>
                </w:pPr>
              </w:pPrChange>
            </w:pPr>
            <w:ins w:id="65672"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26937B5C" w14:textId="77777777" w:rsidR="00BD0299" w:rsidRPr="00FF6A71" w:rsidRDefault="00BD0299">
            <w:pPr>
              <w:spacing w:before="0" w:after="0" w:line="240" w:lineRule="auto"/>
              <w:jc w:val="center"/>
              <w:rPr>
                <w:ins w:id="65673" w:author="pete jones" w:date="2022-01-04T12:37:00Z"/>
                <w:rFonts w:eastAsiaTheme="minorEastAsia" w:cstheme="minorHAnsi"/>
                <w:b/>
                <w:bCs/>
              </w:rPr>
              <w:pPrChange w:id="65674" w:author="pete jones" w:date="2022-01-04T13:06:00Z">
                <w:pPr>
                  <w:jc w:val="center"/>
                </w:pPr>
              </w:pPrChange>
            </w:pPr>
            <w:ins w:id="65675"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2F04A06" w14:textId="77777777" w:rsidR="00BD0299" w:rsidRPr="00FF6A71" w:rsidRDefault="00BD0299">
            <w:pPr>
              <w:spacing w:before="0" w:after="0" w:line="240" w:lineRule="auto"/>
              <w:jc w:val="center"/>
              <w:rPr>
                <w:ins w:id="65676" w:author="pete jones" w:date="2022-01-04T12:37:00Z"/>
                <w:rFonts w:eastAsiaTheme="minorEastAsia" w:cstheme="minorHAnsi"/>
                <w:b/>
                <w:bCs/>
              </w:rPr>
              <w:pPrChange w:id="65677" w:author="pete jones" w:date="2022-01-04T13:06:00Z">
                <w:pPr>
                  <w:jc w:val="center"/>
                </w:pPr>
              </w:pPrChange>
            </w:pPr>
            <w:ins w:id="65678"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754743D" w14:textId="77777777" w:rsidR="00BD0299" w:rsidRPr="00FF6A71" w:rsidRDefault="00BD0299">
            <w:pPr>
              <w:spacing w:before="0" w:after="0" w:line="240" w:lineRule="auto"/>
              <w:jc w:val="center"/>
              <w:rPr>
                <w:ins w:id="65679" w:author="pete jones" w:date="2022-01-04T12:37:00Z"/>
                <w:rFonts w:eastAsiaTheme="minorEastAsia" w:cstheme="minorHAnsi"/>
                <w:b/>
                <w:bCs/>
              </w:rPr>
              <w:pPrChange w:id="65680" w:author="pete jones" w:date="2022-01-04T13:06:00Z">
                <w:pPr>
                  <w:jc w:val="center"/>
                </w:pPr>
              </w:pPrChange>
            </w:pPr>
            <w:ins w:id="65681"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5DFC1A82" w14:textId="77777777" w:rsidR="00BD0299" w:rsidRPr="00FF6A71" w:rsidRDefault="00BD0299">
            <w:pPr>
              <w:spacing w:before="0" w:after="0" w:line="240" w:lineRule="auto"/>
              <w:jc w:val="center"/>
              <w:rPr>
                <w:ins w:id="65682" w:author="pete jones" w:date="2022-01-04T12:37:00Z"/>
                <w:rFonts w:eastAsiaTheme="minorEastAsia" w:cstheme="minorHAnsi"/>
                <w:b/>
                <w:bCs/>
              </w:rPr>
              <w:pPrChange w:id="65683" w:author="pete jones" w:date="2022-01-04T13:06:00Z">
                <w:pPr>
                  <w:jc w:val="center"/>
                </w:pPr>
              </w:pPrChange>
            </w:pPr>
            <w:ins w:id="65684"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B91CF9C" w14:textId="77777777" w:rsidR="00BD0299" w:rsidRPr="00FF6A71" w:rsidRDefault="00BD0299">
            <w:pPr>
              <w:spacing w:before="0" w:after="0" w:line="240" w:lineRule="auto"/>
              <w:jc w:val="center"/>
              <w:rPr>
                <w:ins w:id="65685" w:author="pete jones" w:date="2022-01-04T12:37:00Z"/>
                <w:rFonts w:eastAsiaTheme="minorEastAsia" w:cstheme="minorHAnsi"/>
                <w:b/>
                <w:bCs/>
              </w:rPr>
              <w:pPrChange w:id="65686" w:author="pete jones" w:date="2022-01-04T13:06:00Z">
                <w:pPr>
                  <w:jc w:val="center"/>
                </w:pPr>
              </w:pPrChange>
            </w:pPr>
            <w:ins w:id="65687"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3D65A1C" w14:textId="77777777" w:rsidR="00BD0299" w:rsidRPr="00FF6A71" w:rsidRDefault="00BD0299">
            <w:pPr>
              <w:spacing w:before="0" w:after="0" w:line="240" w:lineRule="auto"/>
              <w:jc w:val="center"/>
              <w:rPr>
                <w:ins w:id="65688" w:author="pete jones" w:date="2022-01-04T12:37:00Z"/>
                <w:rFonts w:eastAsiaTheme="minorEastAsia" w:cstheme="minorHAnsi"/>
                <w:b/>
                <w:bCs/>
              </w:rPr>
              <w:pPrChange w:id="65689" w:author="pete jones" w:date="2022-01-04T13:06:00Z">
                <w:pPr>
                  <w:jc w:val="center"/>
                </w:pPr>
              </w:pPrChange>
            </w:pPr>
            <w:ins w:id="65690"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14B8DC2" w14:textId="77777777" w:rsidR="00BD0299" w:rsidRPr="00FF6A71" w:rsidRDefault="00BD0299">
            <w:pPr>
              <w:spacing w:before="0" w:after="0" w:line="240" w:lineRule="auto"/>
              <w:jc w:val="center"/>
              <w:rPr>
                <w:ins w:id="65691" w:author="pete jones" w:date="2022-01-04T12:37:00Z"/>
                <w:rFonts w:eastAsiaTheme="minorEastAsia" w:cstheme="minorHAnsi"/>
                <w:b/>
                <w:bCs/>
              </w:rPr>
              <w:pPrChange w:id="65692" w:author="pete jones" w:date="2022-01-04T13:06:00Z">
                <w:pPr>
                  <w:jc w:val="center"/>
                </w:pPr>
              </w:pPrChange>
            </w:pPr>
            <w:ins w:id="65693" w:author="pete jones" w:date="2022-01-04T12:37:00Z">
              <w:r w:rsidRPr="00FF6A71">
                <w:rPr>
                  <w:rFonts w:eastAsiaTheme="minorEastAsia" w:cstheme="minorHAnsi"/>
                  <w:b/>
                  <w:bCs/>
                </w:rPr>
                <w:t>7</w:t>
              </w:r>
            </w:ins>
          </w:p>
        </w:tc>
      </w:tr>
      <w:tr w:rsidR="00BD0299" w:rsidRPr="00FF6A71" w14:paraId="43AD2B1D" w14:textId="77777777" w:rsidTr="00015922">
        <w:trPr>
          <w:trHeight w:val="300"/>
          <w:jc w:val="center"/>
          <w:ins w:id="65694" w:author="pete jones" w:date="2022-01-04T12:37:00Z"/>
        </w:trPr>
        <w:tc>
          <w:tcPr>
            <w:tcW w:w="814" w:type="dxa"/>
            <w:vAlign w:val="center"/>
          </w:tcPr>
          <w:p w14:paraId="4FAF92A4" w14:textId="77777777" w:rsidR="00BD0299" w:rsidRPr="00FF6A71" w:rsidRDefault="00BD0299">
            <w:pPr>
              <w:spacing w:before="0" w:after="0" w:line="240" w:lineRule="auto"/>
              <w:jc w:val="center"/>
              <w:rPr>
                <w:ins w:id="65695" w:author="pete jones" w:date="2022-01-04T12:37:00Z"/>
                <w:rFonts w:eastAsiaTheme="minorEastAsia" w:cstheme="minorHAnsi"/>
                <w:b/>
                <w:bCs/>
              </w:rPr>
              <w:pPrChange w:id="65696" w:author="pete jones" w:date="2022-01-04T13:06:00Z">
                <w:pPr>
                  <w:jc w:val="center"/>
                </w:pPr>
              </w:pPrChange>
            </w:pPr>
            <w:ins w:id="65697"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998714" w14:textId="77777777" w:rsidR="00BD0299" w:rsidRPr="00FF6A71" w:rsidRDefault="00BD0299">
            <w:pPr>
              <w:spacing w:before="0" w:after="0" w:line="240" w:lineRule="auto"/>
              <w:jc w:val="center"/>
              <w:rPr>
                <w:ins w:id="65698" w:author="pete jones" w:date="2022-01-04T12:37:00Z"/>
                <w:rFonts w:eastAsiaTheme="minorEastAsia" w:cstheme="minorHAnsi"/>
              </w:rPr>
              <w:pPrChange w:id="65699" w:author="pete jones" w:date="2022-01-04T13:06:00Z">
                <w:pPr>
                  <w:jc w:val="center"/>
                </w:pPr>
              </w:pPrChange>
            </w:pPr>
            <w:ins w:id="65700" w:author="pete jones" w:date="2022-01-04T12:37:00Z">
              <w:r w:rsidRPr="00FF6A71">
                <w:rPr>
                  <w:rFonts w:ascii="Calibri" w:hAnsi="Calibri" w:cs="Calibri"/>
                  <w:color w:val="000000"/>
                </w:rPr>
                <w:t>43%</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5DFDA84" w14:textId="77777777" w:rsidR="00BD0299" w:rsidRPr="00FF6A71" w:rsidRDefault="00BD0299">
            <w:pPr>
              <w:spacing w:before="0" w:after="0" w:line="240" w:lineRule="auto"/>
              <w:jc w:val="center"/>
              <w:rPr>
                <w:ins w:id="65701" w:author="pete jones" w:date="2022-01-04T12:37:00Z"/>
                <w:rFonts w:eastAsiaTheme="minorEastAsia" w:cstheme="minorHAnsi"/>
              </w:rPr>
              <w:pPrChange w:id="65702" w:author="pete jones" w:date="2022-01-04T13:06:00Z">
                <w:pPr>
                  <w:jc w:val="center"/>
                </w:pPr>
              </w:pPrChange>
            </w:pPr>
            <w:ins w:id="65703" w:author="pete jones" w:date="2022-01-04T12:37:00Z">
              <w:r w:rsidRPr="00FF6A71">
                <w:rPr>
                  <w:rFonts w:ascii="Calibri" w:hAnsi="Calibri" w:cs="Calibri"/>
                  <w:color w:val="000000"/>
                </w:rPr>
                <w:t>3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17CEC209" w14:textId="77777777" w:rsidR="00BD0299" w:rsidRPr="00FF6A71" w:rsidRDefault="00BD0299">
            <w:pPr>
              <w:spacing w:before="0" w:after="0" w:line="240" w:lineRule="auto"/>
              <w:jc w:val="center"/>
              <w:rPr>
                <w:ins w:id="65704" w:author="pete jones" w:date="2022-01-04T12:37:00Z"/>
                <w:rFonts w:eastAsiaTheme="minorEastAsia" w:cstheme="minorHAnsi"/>
              </w:rPr>
              <w:pPrChange w:id="65705" w:author="pete jones" w:date="2022-01-04T13:06:00Z">
                <w:pPr>
                  <w:jc w:val="center"/>
                </w:pPr>
              </w:pPrChange>
            </w:pPr>
            <w:ins w:id="65706" w:author="pete jones" w:date="2022-01-04T12:37:00Z">
              <w:r w:rsidRPr="00FF6A71">
                <w:rPr>
                  <w:rFonts w:ascii="Calibri" w:hAnsi="Calibri" w:cs="Calibri"/>
                  <w:color w:val="000000"/>
                </w:rPr>
                <w:t>21%</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1F6A311" w14:textId="77777777" w:rsidR="00BD0299" w:rsidRPr="00FF6A71" w:rsidRDefault="00BD0299">
            <w:pPr>
              <w:spacing w:before="0" w:after="0" w:line="240" w:lineRule="auto"/>
              <w:jc w:val="center"/>
              <w:rPr>
                <w:ins w:id="65707" w:author="pete jones" w:date="2022-01-04T12:37:00Z"/>
                <w:rFonts w:eastAsiaTheme="minorEastAsia" w:cstheme="minorHAnsi"/>
              </w:rPr>
              <w:pPrChange w:id="65708" w:author="pete jones" w:date="2022-01-04T13:06:00Z">
                <w:pPr>
                  <w:jc w:val="center"/>
                </w:pPr>
              </w:pPrChange>
            </w:pPr>
            <w:ins w:id="65709"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DDAAE2D" w14:textId="77777777" w:rsidR="00BD0299" w:rsidRPr="00FF6A71" w:rsidRDefault="00BD0299">
            <w:pPr>
              <w:spacing w:before="0" w:after="0" w:line="240" w:lineRule="auto"/>
              <w:jc w:val="center"/>
              <w:rPr>
                <w:ins w:id="65710" w:author="pete jones" w:date="2022-01-04T12:37:00Z"/>
                <w:rFonts w:eastAsiaTheme="minorEastAsia" w:cstheme="minorHAnsi"/>
              </w:rPr>
              <w:pPrChange w:id="65711" w:author="pete jones" w:date="2022-01-04T13:06:00Z">
                <w:pPr>
                  <w:jc w:val="center"/>
                </w:pPr>
              </w:pPrChange>
            </w:pPr>
            <w:ins w:id="65712"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958B682" w14:textId="77777777" w:rsidR="00BD0299" w:rsidRPr="00FF6A71" w:rsidRDefault="00BD0299">
            <w:pPr>
              <w:spacing w:before="0" w:after="0" w:line="240" w:lineRule="auto"/>
              <w:jc w:val="center"/>
              <w:rPr>
                <w:ins w:id="65713" w:author="pete jones" w:date="2022-01-04T12:37:00Z"/>
                <w:rFonts w:eastAsiaTheme="minorEastAsia" w:cstheme="minorHAnsi"/>
              </w:rPr>
              <w:pPrChange w:id="65714" w:author="pete jones" w:date="2022-01-04T13:06:00Z">
                <w:pPr>
                  <w:jc w:val="center"/>
                </w:pPr>
              </w:pPrChange>
            </w:pPr>
            <w:ins w:id="65715"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B5E81FB" w14:textId="77777777" w:rsidR="00BD0299" w:rsidRPr="00FF6A71" w:rsidRDefault="00BD0299">
            <w:pPr>
              <w:spacing w:before="0" w:after="0" w:line="240" w:lineRule="auto"/>
              <w:jc w:val="center"/>
              <w:rPr>
                <w:ins w:id="65716" w:author="pete jones" w:date="2022-01-04T12:37:00Z"/>
                <w:rFonts w:eastAsiaTheme="minorEastAsia" w:cstheme="minorHAnsi"/>
              </w:rPr>
              <w:pPrChange w:id="65717" w:author="pete jones" w:date="2022-01-04T13:06:00Z">
                <w:pPr>
                  <w:jc w:val="center"/>
                </w:pPr>
              </w:pPrChange>
            </w:pPr>
            <w:ins w:id="65718" w:author="pete jones" w:date="2022-01-04T12:37:00Z">
              <w:r w:rsidRPr="00FF6A71">
                <w:rPr>
                  <w:rFonts w:ascii="Calibri" w:hAnsi="Calibri" w:cs="Calibri"/>
                  <w:color w:val="000000"/>
                </w:rPr>
                <w:t> </w:t>
              </w:r>
            </w:ins>
          </w:p>
        </w:tc>
      </w:tr>
      <w:tr w:rsidR="00BD0299" w:rsidRPr="00FF6A71" w14:paraId="1F9BD009" w14:textId="77777777" w:rsidTr="00015922">
        <w:trPr>
          <w:trHeight w:val="300"/>
          <w:jc w:val="center"/>
          <w:ins w:id="65719" w:author="pete jones" w:date="2022-01-04T12:37:00Z"/>
        </w:trPr>
        <w:tc>
          <w:tcPr>
            <w:tcW w:w="814" w:type="dxa"/>
            <w:vAlign w:val="center"/>
          </w:tcPr>
          <w:p w14:paraId="655BC276" w14:textId="77777777" w:rsidR="00BD0299" w:rsidRPr="00FF6A71" w:rsidRDefault="00BD0299">
            <w:pPr>
              <w:spacing w:before="0" w:after="0" w:line="240" w:lineRule="auto"/>
              <w:jc w:val="center"/>
              <w:rPr>
                <w:ins w:id="65720" w:author="pete jones" w:date="2022-01-04T12:37:00Z"/>
                <w:rFonts w:eastAsiaTheme="minorEastAsia" w:cstheme="minorHAnsi"/>
                <w:b/>
                <w:bCs/>
              </w:rPr>
              <w:pPrChange w:id="65721" w:author="pete jones" w:date="2022-01-04T13:06:00Z">
                <w:pPr>
                  <w:jc w:val="center"/>
                </w:pPr>
              </w:pPrChange>
            </w:pPr>
            <w:ins w:id="65722"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C401B49" w14:textId="77777777" w:rsidR="00BD0299" w:rsidRPr="00FF6A71" w:rsidRDefault="00BD0299">
            <w:pPr>
              <w:spacing w:before="0" w:after="0" w:line="240" w:lineRule="auto"/>
              <w:jc w:val="center"/>
              <w:rPr>
                <w:ins w:id="65723" w:author="pete jones" w:date="2022-01-04T12:37:00Z"/>
                <w:rFonts w:eastAsiaTheme="minorEastAsia" w:cstheme="minorHAnsi"/>
              </w:rPr>
              <w:pPrChange w:id="65724" w:author="pete jones" w:date="2022-01-04T13:06:00Z">
                <w:pPr>
                  <w:jc w:val="center"/>
                </w:pPr>
              </w:pPrChange>
            </w:pPr>
            <w:ins w:id="65725" w:author="pete jones" w:date="2022-01-04T12:37:00Z">
              <w:r w:rsidRPr="00FF6A71">
                <w:rPr>
                  <w:rFonts w:ascii="Calibri" w:hAnsi="Calibri" w:cs="Calibri"/>
                  <w:color w:val="000000"/>
                </w:rPr>
                <w:t>6</w:t>
              </w:r>
            </w:ins>
          </w:p>
        </w:tc>
        <w:tc>
          <w:tcPr>
            <w:tcW w:w="814" w:type="dxa"/>
            <w:tcBorders>
              <w:top w:val="nil"/>
              <w:left w:val="nil"/>
              <w:bottom w:val="single" w:sz="4" w:space="0" w:color="auto"/>
              <w:right w:val="single" w:sz="4" w:space="0" w:color="auto"/>
            </w:tcBorders>
            <w:shd w:val="clear" w:color="auto" w:fill="auto"/>
            <w:noWrap/>
            <w:vAlign w:val="center"/>
          </w:tcPr>
          <w:p w14:paraId="12638103" w14:textId="77777777" w:rsidR="00BD0299" w:rsidRPr="00FF6A71" w:rsidRDefault="00BD0299">
            <w:pPr>
              <w:spacing w:before="0" w:after="0" w:line="240" w:lineRule="auto"/>
              <w:jc w:val="center"/>
              <w:rPr>
                <w:ins w:id="65726" w:author="pete jones" w:date="2022-01-04T12:37:00Z"/>
                <w:rFonts w:eastAsiaTheme="minorEastAsia" w:cstheme="minorHAnsi"/>
              </w:rPr>
              <w:pPrChange w:id="65727" w:author="pete jones" w:date="2022-01-04T13:06:00Z">
                <w:pPr>
                  <w:jc w:val="center"/>
                </w:pPr>
              </w:pPrChange>
            </w:pPr>
            <w:ins w:id="65728" w:author="pete jones" w:date="2022-01-04T12:37:00Z">
              <w:r w:rsidRPr="00FF6A71">
                <w:rPr>
                  <w:rFonts w:ascii="Calibri" w:hAnsi="Calibri" w:cs="Calibri"/>
                  <w:color w:val="000000"/>
                </w:rPr>
                <w:t>5</w:t>
              </w:r>
            </w:ins>
          </w:p>
        </w:tc>
        <w:tc>
          <w:tcPr>
            <w:tcW w:w="814" w:type="dxa"/>
            <w:tcBorders>
              <w:top w:val="nil"/>
              <w:left w:val="nil"/>
              <w:bottom w:val="single" w:sz="4" w:space="0" w:color="auto"/>
              <w:right w:val="single" w:sz="4" w:space="0" w:color="auto"/>
            </w:tcBorders>
            <w:shd w:val="clear" w:color="auto" w:fill="auto"/>
            <w:noWrap/>
            <w:vAlign w:val="center"/>
          </w:tcPr>
          <w:p w14:paraId="0E58FA21" w14:textId="77777777" w:rsidR="00BD0299" w:rsidRPr="00FF6A71" w:rsidRDefault="00BD0299">
            <w:pPr>
              <w:spacing w:before="0" w:after="0" w:line="240" w:lineRule="auto"/>
              <w:jc w:val="center"/>
              <w:rPr>
                <w:ins w:id="65729" w:author="pete jones" w:date="2022-01-04T12:37:00Z"/>
                <w:rFonts w:eastAsiaTheme="minorEastAsia" w:cstheme="minorHAnsi"/>
              </w:rPr>
              <w:pPrChange w:id="65730" w:author="pete jones" w:date="2022-01-04T13:06:00Z">
                <w:pPr>
                  <w:jc w:val="center"/>
                </w:pPr>
              </w:pPrChange>
            </w:pPr>
            <w:ins w:id="65731" w:author="pete jones" w:date="2022-01-04T12:37:00Z">
              <w:r w:rsidRPr="00FF6A71">
                <w:rPr>
                  <w:rFonts w:ascii="Calibri" w:hAnsi="Calibri" w:cs="Calibri"/>
                  <w:color w:val="000000"/>
                </w:rPr>
                <w:t>3</w:t>
              </w:r>
            </w:ins>
          </w:p>
        </w:tc>
        <w:tc>
          <w:tcPr>
            <w:tcW w:w="692" w:type="dxa"/>
            <w:tcBorders>
              <w:top w:val="nil"/>
              <w:left w:val="nil"/>
              <w:bottom w:val="single" w:sz="4" w:space="0" w:color="auto"/>
              <w:right w:val="single" w:sz="4" w:space="0" w:color="auto"/>
            </w:tcBorders>
            <w:shd w:val="clear" w:color="auto" w:fill="auto"/>
            <w:noWrap/>
            <w:vAlign w:val="center"/>
          </w:tcPr>
          <w:p w14:paraId="068073A6" w14:textId="77777777" w:rsidR="00BD0299" w:rsidRPr="00FF6A71" w:rsidRDefault="00BD0299">
            <w:pPr>
              <w:spacing w:before="0" w:after="0" w:line="240" w:lineRule="auto"/>
              <w:jc w:val="center"/>
              <w:rPr>
                <w:ins w:id="65732" w:author="pete jones" w:date="2022-01-04T12:37:00Z"/>
                <w:rFonts w:eastAsiaTheme="minorEastAsia" w:cstheme="minorHAnsi"/>
              </w:rPr>
              <w:pPrChange w:id="65733" w:author="pete jones" w:date="2022-01-04T13:06:00Z">
                <w:pPr>
                  <w:jc w:val="center"/>
                </w:pPr>
              </w:pPrChange>
            </w:pPr>
            <w:ins w:id="65734"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08E14880" w14:textId="77777777" w:rsidR="00BD0299" w:rsidRPr="00FF6A71" w:rsidRDefault="00BD0299">
            <w:pPr>
              <w:spacing w:before="0" w:after="0" w:line="240" w:lineRule="auto"/>
              <w:jc w:val="center"/>
              <w:rPr>
                <w:ins w:id="65735" w:author="pete jones" w:date="2022-01-04T12:37:00Z"/>
                <w:rFonts w:eastAsiaTheme="minorEastAsia" w:cstheme="minorHAnsi"/>
              </w:rPr>
              <w:pPrChange w:id="65736" w:author="pete jones" w:date="2022-01-04T13:06:00Z">
                <w:pPr>
                  <w:jc w:val="center"/>
                </w:pPr>
              </w:pPrChange>
            </w:pPr>
            <w:ins w:id="65737"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45A71BE2" w14:textId="77777777" w:rsidR="00BD0299" w:rsidRPr="00FF6A71" w:rsidRDefault="00BD0299">
            <w:pPr>
              <w:spacing w:before="0" w:after="0" w:line="240" w:lineRule="auto"/>
              <w:jc w:val="center"/>
              <w:rPr>
                <w:ins w:id="65738" w:author="pete jones" w:date="2022-01-04T12:37:00Z"/>
                <w:rFonts w:eastAsiaTheme="minorEastAsia" w:cstheme="minorHAnsi"/>
              </w:rPr>
              <w:pPrChange w:id="65739" w:author="pete jones" w:date="2022-01-04T13:06:00Z">
                <w:pPr>
                  <w:jc w:val="center"/>
                </w:pPr>
              </w:pPrChange>
            </w:pPr>
            <w:ins w:id="65740"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36E58E96" w14:textId="77777777" w:rsidR="00BD0299" w:rsidRPr="00FF6A71" w:rsidRDefault="00BD0299">
            <w:pPr>
              <w:spacing w:before="0" w:after="0" w:line="240" w:lineRule="auto"/>
              <w:jc w:val="center"/>
              <w:rPr>
                <w:ins w:id="65741" w:author="pete jones" w:date="2022-01-04T12:37:00Z"/>
                <w:rFonts w:eastAsiaTheme="minorEastAsia" w:cstheme="minorHAnsi"/>
              </w:rPr>
              <w:pPrChange w:id="65742" w:author="pete jones" w:date="2022-01-04T13:06:00Z">
                <w:pPr>
                  <w:jc w:val="center"/>
                </w:pPr>
              </w:pPrChange>
            </w:pPr>
            <w:ins w:id="65743" w:author="pete jones" w:date="2022-01-04T12:37:00Z">
              <w:r w:rsidRPr="00FF6A71">
                <w:rPr>
                  <w:rFonts w:ascii="Calibri" w:hAnsi="Calibri" w:cs="Calibri"/>
                  <w:color w:val="000000"/>
                </w:rPr>
                <w:t> </w:t>
              </w:r>
            </w:ins>
          </w:p>
        </w:tc>
      </w:tr>
    </w:tbl>
    <w:p w14:paraId="37889DF2" w14:textId="6DF9A394" w:rsidR="00BD0299" w:rsidRPr="00FF6A71" w:rsidRDefault="00BD0299" w:rsidP="00BD0299">
      <w:pPr>
        <w:rPr>
          <w:ins w:id="65744" w:author="pete jones" w:date="2022-01-04T12:37:00Z"/>
        </w:rPr>
      </w:pPr>
      <w:ins w:id="65745" w:author="pete jones" w:date="2022-01-04T12:37:00Z">
        <w:r w:rsidRPr="00FF6A71">
          <w:t>Q6.15 All new entrants to the workforce should understand the importance of Lifelong Learning/Self Direction throughout their working live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71B4DC6F" w14:textId="77777777" w:rsidTr="00015922">
        <w:trPr>
          <w:trHeight w:val="300"/>
          <w:jc w:val="center"/>
          <w:ins w:id="65746" w:author="pete jones" w:date="2022-01-04T12:37:00Z"/>
        </w:trPr>
        <w:tc>
          <w:tcPr>
            <w:tcW w:w="814" w:type="dxa"/>
            <w:shd w:val="clear" w:color="auto" w:fill="E7E6E6" w:themeFill="background2"/>
            <w:vAlign w:val="center"/>
          </w:tcPr>
          <w:p w14:paraId="0F201AFE" w14:textId="77777777" w:rsidR="00BD0299" w:rsidRPr="00FF6A71" w:rsidRDefault="00BD0299">
            <w:pPr>
              <w:spacing w:before="0" w:after="0" w:line="240" w:lineRule="auto"/>
              <w:jc w:val="center"/>
              <w:rPr>
                <w:ins w:id="65747" w:author="pete jones" w:date="2022-01-04T12:37:00Z"/>
                <w:rFonts w:eastAsiaTheme="minorEastAsia" w:cstheme="minorHAnsi"/>
                <w:b/>
                <w:bCs/>
              </w:rPr>
              <w:pPrChange w:id="65748" w:author="pete jones" w:date="2022-01-04T13:06:00Z">
                <w:pPr>
                  <w:jc w:val="center"/>
                </w:pPr>
              </w:pPrChange>
            </w:pPr>
            <w:ins w:id="65749"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DB84016" w14:textId="77777777" w:rsidR="00BD0299" w:rsidRPr="00FF6A71" w:rsidRDefault="00BD0299">
            <w:pPr>
              <w:spacing w:before="0" w:after="0" w:line="240" w:lineRule="auto"/>
              <w:jc w:val="center"/>
              <w:rPr>
                <w:ins w:id="65750" w:author="pete jones" w:date="2022-01-04T12:37:00Z"/>
                <w:rFonts w:eastAsiaTheme="minorEastAsia" w:cstheme="minorHAnsi"/>
                <w:b/>
                <w:bCs/>
              </w:rPr>
              <w:pPrChange w:id="65751" w:author="pete jones" w:date="2022-01-04T13:06:00Z">
                <w:pPr>
                  <w:jc w:val="center"/>
                </w:pPr>
              </w:pPrChange>
            </w:pPr>
            <w:ins w:id="65752"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07F8694" w14:textId="77777777" w:rsidR="00BD0299" w:rsidRPr="00FF6A71" w:rsidRDefault="00BD0299">
            <w:pPr>
              <w:spacing w:before="0" w:after="0" w:line="240" w:lineRule="auto"/>
              <w:jc w:val="center"/>
              <w:rPr>
                <w:ins w:id="65753" w:author="pete jones" w:date="2022-01-04T12:37:00Z"/>
                <w:rFonts w:eastAsiaTheme="minorEastAsia" w:cstheme="minorHAnsi"/>
                <w:b/>
                <w:bCs/>
              </w:rPr>
              <w:pPrChange w:id="65754" w:author="pete jones" w:date="2022-01-04T13:06:00Z">
                <w:pPr>
                  <w:jc w:val="center"/>
                </w:pPr>
              </w:pPrChange>
            </w:pPr>
            <w:ins w:id="65755"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375A9589" w14:textId="77777777" w:rsidR="00BD0299" w:rsidRPr="00FF6A71" w:rsidRDefault="00BD0299">
            <w:pPr>
              <w:spacing w:before="0" w:after="0" w:line="240" w:lineRule="auto"/>
              <w:jc w:val="center"/>
              <w:rPr>
                <w:ins w:id="65756" w:author="pete jones" w:date="2022-01-04T12:37:00Z"/>
                <w:rFonts w:eastAsiaTheme="minorEastAsia" w:cstheme="minorHAnsi"/>
                <w:b/>
                <w:bCs/>
              </w:rPr>
              <w:pPrChange w:id="65757" w:author="pete jones" w:date="2022-01-04T13:06:00Z">
                <w:pPr>
                  <w:jc w:val="center"/>
                </w:pPr>
              </w:pPrChange>
            </w:pPr>
            <w:ins w:id="65758"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9278456" w14:textId="77777777" w:rsidR="00BD0299" w:rsidRPr="00FF6A71" w:rsidRDefault="00BD0299">
            <w:pPr>
              <w:spacing w:before="0" w:after="0" w:line="240" w:lineRule="auto"/>
              <w:jc w:val="center"/>
              <w:rPr>
                <w:ins w:id="65759" w:author="pete jones" w:date="2022-01-04T12:37:00Z"/>
                <w:rFonts w:eastAsiaTheme="minorEastAsia" w:cstheme="minorHAnsi"/>
                <w:b/>
                <w:bCs/>
              </w:rPr>
              <w:pPrChange w:id="65760" w:author="pete jones" w:date="2022-01-04T13:06:00Z">
                <w:pPr>
                  <w:jc w:val="center"/>
                </w:pPr>
              </w:pPrChange>
            </w:pPr>
            <w:ins w:id="65761"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6C0C94D5" w14:textId="77777777" w:rsidR="00BD0299" w:rsidRPr="00FF6A71" w:rsidRDefault="00BD0299">
            <w:pPr>
              <w:spacing w:before="0" w:after="0" w:line="240" w:lineRule="auto"/>
              <w:jc w:val="center"/>
              <w:rPr>
                <w:ins w:id="65762" w:author="pete jones" w:date="2022-01-04T12:37:00Z"/>
                <w:rFonts w:eastAsiaTheme="minorEastAsia" w:cstheme="minorHAnsi"/>
                <w:b/>
                <w:bCs/>
              </w:rPr>
              <w:pPrChange w:id="65763" w:author="pete jones" w:date="2022-01-04T13:06:00Z">
                <w:pPr>
                  <w:jc w:val="center"/>
                </w:pPr>
              </w:pPrChange>
            </w:pPr>
            <w:ins w:id="65764"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9B6950F" w14:textId="77777777" w:rsidR="00BD0299" w:rsidRPr="00FF6A71" w:rsidRDefault="00BD0299">
            <w:pPr>
              <w:spacing w:before="0" w:after="0" w:line="240" w:lineRule="auto"/>
              <w:jc w:val="center"/>
              <w:rPr>
                <w:ins w:id="65765" w:author="pete jones" w:date="2022-01-04T12:37:00Z"/>
                <w:rFonts w:eastAsiaTheme="minorEastAsia" w:cstheme="minorHAnsi"/>
                <w:b/>
                <w:bCs/>
              </w:rPr>
              <w:pPrChange w:id="65766" w:author="pete jones" w:date="2022-01-04T13:06:00Z">
                <w:pPr>
                  <w:jc w:val="center"/>
                </w:pPr>
              </w:pPrChange>
            </w:pPr>
            <w:ins w:id="65767"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C8126A9" w14:textId="77777777" w:rsidR="00BD0299" w:rsidRPr="00FF6A71" w:rsidRDefault="00BD0299">
            <w:pPr>
              <w:spacing w:before="0" w:after="0" w:line="240" w:lineRule="auto"/>
              <w:jc w:val="center"/>
              <w:rPr>
                <w:ins w:id="65768" w:author="pete jones" w:date="2022-01-04T12:37:00Z"/>
                <w:rFonts w:eastAsiaTheme="minorEastAsia" w:cstheme="minorHAnsi"/>
                <w:b/>
                <w:bCs/>
              </w:rPr>
              <w:pPrChange w:id="65769" w:author="pete jones" w:date="2022-01-04T13:06:00Z">
                <w:pPr>
                  <w:jc w:val="center"/>
                </w:pPr>
              </w:pPrChange>
            </w:pPr>
            <w:ins w:id="65770" w:author="pete jones" w:date="2022-01-04T12:37:00Z">
              <w:r w:rsidRPr="00FF6A71">
                <w:rPr>
                  <w:rFonts w:eastAsiaTheme="minorEastAsia" w:cstheme="minorHAnsi"/>
                  <w:b/>
                  <w:bCs/>
                </w:rPr>
                <w:t>7</w:t>
              </w:r>
            </w:ins>
          </w:p>
        </w:tc>
      </w:tr>
      <w:tr w:rsidR="00BD0299" w:rsidRPr="00FF6A71" w14:paraId="766B0680" w14:textId="77777777" w:rsidTr="00015922">
        <w:trPr>
          <w:trHeight w:val="300"/>
          <w:jc w:val="center"/>
          <w:ins w:id="65771" w:author="pete jones" w:date="2022-01-04T12:37:00Z"/>
        </w:trPr>
        <w:tc>
          <w:tcPr>
            <w:tcW w:w="814" w:type="dxa"/>
            <w:vAlign w:val="center"/>
          </w:tcPr>
          <w:p w14:paraId="4279939F" w14:textId="77777777" w:rsidR="00BD0299" w:rsidRPr="00FF6A71" w:rsidRDefault="00BD0299">
            <w:pPr>
              <w:spacing w:before="0" w:after="0" w:line="240" w:lineRule="auto"/>
              <w:jc w:val="center"/>
              <w:rPr>
                <w:ins w:id="65772" w:author="pete jones" w:date="2022-01-04T12:37:00Z"/>
                <w:rFonts w:eastAsiaTheme="minorEastAsia" w:cstheme="minorHAnsi"/>
                <w:b/>
                <w:bCs/>
              </w:rPr>
              <w:pPrChange w:id="65773" w:author="pete jones" w:date="2022-01-04T13:06:00Z">
                <w:pPr>
                  <w:jc w:val="center"/>
                </w:pPr>
              </w:pPrChange>
            </w:pPr>
            <w:ins w:id="65774"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2119FF" w14:textId="77777777" w:rsidR="00BD0299" w:rsidRPr="00FF6A71" w:rsidRDefault="00BD0299">
            <w:pPr>
              <w:spacing w:before="0" w:after="0" w:line="240" w:lineRule="auto"/>
              <w:jc w:val="center"/>
              <w:rPr>
                <w:ins w:id="65775" w:author="pete jones" w:date="2022-01-04T12:37:00Z"/>
                <w:rFonts w:eastAsiaTheme="minorEastAsia" w:cstheme="minorHAnsi"/>
              </w:rPr>
              <w:pPrChange w:id="65776" w:author="pete jones" w:date="2022-01-04T13:06:00Z">
                <w:pPr>
                  <w:jc w:val="center"/>
                </w:pPr>
              </w:pPrChange>
            </w:pPr>
            <w:ins w:id="65777" w:author="pete jones" w:date="2022-01-04T12:37:00Z">
              <w:r w:rsidRPr="00FF6A71">
                <w:rPr>
                  <w:rFonts w:ascii="Calibri" w:hAnsi="Calibri" w:cs="Calibri"/>
                  <w:color w:val="000000"/>
                </w:rPr>
                <w:t>6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9EF204F" w14:textId="77777777" w:rsidR="00BD0299" w:rsidRPr="00FF6A71" w:rsidRDefault="00BD0299">
            <w:pPr>
              <w:spacing w:before="0" w:after="0" w:line="240" w:lineRule="auto"/>
              <w:jc w:val="center"/>
              <w:rPr>
                <w:ins w:id="65778" w:author="pete jones" w:date="2022-01-04T12:37:00Z"/>
                <w:rFonts w:eastAsiaTheme="minorEastAsia" w:cstheme="minorHAnsi"/>
              </w:rPr>
              <w:pPrChange w:id="65779" w:author="pete jones" w:date="2022-01-04T13:06:00Z">
                <w:pPr>
                  <w:jc w:val="center"/>
                </w:pPr>
              </w:pPrChange>
            </w:pPr>
            <w:ins w:id="65780" w:author="pete jones" w:date="2022-01-04T12:37:00Z">
              <w:r w:rsidRPr="00FF6A71">
                <w:rPr>
                  <w:rFonts w:ascii="Calibri" w:hAnsi="Calibri" w:cs="Calibri"/>
                  <w:color w:val="000000"/>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5B733EB" w14:textId="77777777" w:rsidR="00BD0299" w:rsidRPr="00FF6A71" w:rsidRDefault="00BD0299">
            <w:pPr>
              <w:spacing w:before="0" w:after="0" w:line="240" w:lineRule="auto"/>
              <w:jc w:val="center"/>
              <w:rPr>
                <w:ins w:id="65781" w:author="pete jones" w:date="2022-01-04T12:37:00Z"/>
                <w:rFonts w:eastAsiaTheme="minorEastAsia" w:cstheme="minorHAnsi"/>
              </w:rPr>
              <w:pPrChange w:id="65782" w:author="pete jones" w:date="2022-01-04T13:06:00Z">
                <w:pPr>
                  <w:jc w:val="center"/>
                </w:pPr>
              </w:pPrChange>
            </w:pPr>
            <w:ins w:id="65783"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04F8135" w14:textId="77777777" w:rsidR="00BD0299" w:rsidRPr="00FF6A71" w:rsidRDefault="00BD0299">
            <w:pPr>
              <w:spacing w:before="0" w:after="0" w:line="240" w:lineRule="auto"/>
              <w:jc w:val="center"/>
              <w:rPr>
                <w:ins w:id="65784" w:author="pete jones" w:date="2022-01-04T12:37:00Z"/>
                <w:rFonts w:eastAsiaTheme="minorEastAsia" w:cstheme="minorHAnsi"/>
              </w:rPr>
              <w:pPrChange w:id="65785" w:author="pete jones" w:date="2022-01-04T13:06:00Z">
                <w:pPr>
                  <w:jc w:val="center"/>
                </w:pPr>
              </w:pPrChange>
            </w:pPr>
            <w:ins w:id="65786"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51CA8FF" w14:textId="77777777" w:rsidR="00BD0299" w:rsidRPr="00FF6A71" w:rsidRDefault="00BD0299">
            <w:pPr>
              <w:spacing w:before="0" w:after="0" w:line="240" w:lineRule="auto"/>
              <w:jc w:val="center"/>
              <w:rPr>
                <w:ins w:id="65787" w:author="pete jones" w:date="2022-01-04T12:37:00Z"/>
                <w:rFonts w:eastAsiaTheme="minorEastAsia" w:cstheme="minorHAnsi"/>
              </w:rPr>
              <w:pPrChange w:id="65788" w:author="pete jones" w:date="2022-01-04T13:06:00Z">
                <w:pPr>
                  <w:jc w:val="center"/>
                </w:pPr>
              </w:pPrChange>
            </w:pPr>
            <w:ins w:id="65789"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78BF0D8" w14:textId="77777777" w:rsidR="00BD0299" w:rsidRPr="00FF6A71" w:rsidRDefault="00BD0299">
            <w:pPr>
              <w:spacing w:before="0" w:after="0" w:line="240" w:lineRule="auto"/>
              <w:jc w:val="center"/>
              <w:rPr>
                <w:ins w:id="65790" w:author="pete jones" w:date="2022-01-04T12:37:00Z"/>
                <w:rFonts w:eastAsiaTheme="minorEastAsia" w:cstheme="minorHAnsi"/>
              </w:rPr>
              <w:pPrChange w:id="65791" w:author="pete jones" w:date="2022-01-04T13:06:00Z">
                <w:pPr>
                  <w:jc w:val="center"/>
                </w:pPr>
              </w:pPrChange>
            </w:pPr>
            <w:ins w:id="65792"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EA33668" w14:textId="77777777" w:rsidR="00BD0299" w:rsidRPr="00FF6A71" w:rsidRDefault="00BD0299">
            <w:pPr>
              <w:spacing w:before="0" w:after="0" w:line="240" w:lineRule="auto"/>
              <w:jc w:val="center"/>
              <w:rPr>
                <w:ins w:id="65793" w:author="pete jones" w:date="2022-01-04T12:37:00Z"/>
                <w:rFonts w:eastAsiaTheme="minorEastAsia" w:cstheme="minorHAnsi"/>
              </w:rPr>
              <w:pPrChange w:id="65794" w:author="pete jones" w:date="2022-01-04T13:06:00Z">
                <w:pPr>
                  <w:jc w:val="center"/>
                </w:pPr>
              </w:pPrChange>
            </w:pPr>
            <w:ins w:id="65795" w:author="pete jones" w:date="2022-01-04T12:37:00Z">
              <w:r w:rsidRPr="00FF6A71">
                <w:rPr>
                  <w:rFonts w:ascii="Calibri" w:hAnsi="Calibri" w:cs="Calibri"/>
                  <w:color w:val="000000"/>
                </w:rPr>
                <w:t> </w:t>
              </w:r>
            </w:ins>
          </w:p>
        </w:tc>
      </w:tr>
      <w:tr w:rsidR="00BD0299" w:rsidRPr="00FF6A71" w14:paraId="13B06B5A" w14:textId="77777777" w:rsidTr="00015922">
        <w:trPr>
          <w:trHeight w:val="300"/>
          <w:jc w:val="center"/>
          <w:ins w:id="65796" w:author="pete jones" w:date="2022-01-04T12:37:00Z"/>
        </w:trPr>
        <w:tc>
          <w:tcPr>
            <w:tcW w:w="814" w:type="dxa"/>
            <w:vAlign w:val="center"/>
          </w:tcPr>
          <w:p w14:paraId="02E54AB9" w14:textId="77777777" w:rsidR="00BD0299" w:rsidRPr="00FF6A71" w:rsidRDefault="00BD0299">
            <w:pPr>
              <w:spacing w:before="0" w:after="0" w:line="240" w:lineRule="auto"/>
              <w:jc w:val="center"/>
              <w:rPr>
                <w:ins w:id="65797" w:author="pete jones" w:date="2022-01-04T12:37:00Z"/>
                <w:rFonts w:eastAsiaTheme="minorEastAsia" w:cstheme="minorHAnsi"/>
                <w:b/>
                <w:bCs/>
              </w:rPr>
              <w:pPrChange w:id="65798" w:author="pete jones" w:date="2022-01-04T13:06:00Z">
                <w:pPr>
                  <w:jc w:val="center"/>
                </w:pPr>
              </w:pPrChange>
            </w:pPr>
            <w:ins w:id="65799"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3170562D" w14:textId="77777777" w:rsidR="00BD0299" w:rsidRPr="00FF6A71" w:rsidRDefault="00BD0299">
            <w:pPr>
              <w:spacing w:before="0" w:after="0" w:line="240" w:lineRule="auto"/>
              <w:jc w:val="center"/>
              <w:rPr>
                <w:ins w:id="65800" w:author="pete jones" w:date="2022-01-04T12:37:00Z"/>
                <w:rFonts w:eastAsiaTheme="minorEastAsia" w:cstheme="minorHAnsi"/>
              </w:rPr>
              <w:pPrChange w:id="65801" w:author="pete jones" w:date="2022-01-04T13:06:00Z">
                <w:pPr>
                  <w:jc w:val="center"/>
                </w:pPr>
              </w:pPrChange>
            </w:pPr>
            <w:ins w:id="65802" w:author="pete jones" w:date="2022-01-04T12:37:00Z">
              <w:r w:rsidRPr="00FF6A71">
                <w:rPr>
                  <w:rFonts w:ascii="Calibri" w:hAnsi="Calibri" w:cs="Calibri"/>
                  <w:color w:val="000000"/>
                </w:rPr>
                <w:t>9</w:t>
              </w:r>
            </w:ins>
          </w:p>
        </w:tc>
        <w:tc>
          <w:tcPr>
            <w:tcW w:w="814" w:type="dxa"/>
            <w:tcBorders>
              <w:top w:val="nil"/>
              <w:left w:val="nil"/>
              <w:bottom w:val="single" w:sz="4" w:space="0" w:color="auto"/>
              <w:right w:val="single" w:sz="4" w:space="0" w:color="auto"/>
            </w:tcBorders>
            <w:shd w:val="clear" w:color="auto" w:fill="auto"/>
            <w:noWrap/>
            <w:vAlign w:val="center"/>
          </w:tcPr>
          <w:p w14:paraId="3DA6D451" w14:textId="77777777" w:rsidR="00BD0299" w:rsidRPr="00FF6A71" w:rsidRDefault="00BD0299">
            <w:pPr>
              <w:spacing w:before="0" w:after="0" w:line="240" w:lineRule="auto"/>
              <w:jc w:val="center"/>
              <w:rPr>
                <w:ins w:id="65803" w:author="pete jones" w:date="2022-01-04T12:37:00Z"/>
                <w:rFonts w:eastAsiaTheme="minorEastAsia" w:cstheme="minorHAnsi"/>
              </w:rPr>
              <w:pPrChange w:id="65804" w:author="pete jones" w:date="2022-01-04T13:06:00Z">
                <w:pPr>
                  <w:jc w:val="center"/>
                </w:pPr>
              </w:pPrChange>
            </w:pPr>
            <w:ins w:id="65805" w:author="pete jones" w:date="2022-01-04T12:37:00Z">
              <w:r w:rsidRPr="00FF6A71">
                <w:rPr>
                  <w:rFonts w:ascii="Calibri" w:hAnsi="Calibri" w:cs="Calibri"/>
                  <w:color w:val="000000"/>
                </w:rPr>
                <w:t>3</w:t>
              </w:r>
            </w:ins>
          </w:p>
        </w:tc>
        <w:tc>
          <w:tcPr>
            <w:tcW w:w="814" w:type="dxa"/>
            <w:tcBorders>
              <w:top w:val="nil"/>
              <w:left w:val="nil"/>
              <w:bottom w:val="single" w:sz="4" w:space="0" w:color="auto"/>
              <w:right w:val="single" w:sz="4" w:space="0" w:color="auto"/>
            </w:tcBorders>
            <w:shd w:val="clear" w:color="auto" w:fill="auto"/>
            <w:noWrap/>
            <w:vAlign w:val="center"/>
          </w:tcPr>
          <w:p w14:paraId="442BFB58" w14:textId="77777777" w:rsidR="00BD0299" w:rsidRPr="00FF6A71" w:rsidRDefault="00BD0299">
            <w:pPr>
              <w:spacing w:before="0" w:after="0" w:line="240" w:lineRule="auto"/>
              <w:jc w:val="center"/>
              <w:rPr>
                <w:ins w:id="65806" w:author="pete jones" w:date="2022-01-04T12:37:00Z"/>
                <w:rFonts w:eastAsiaTheme="minorEastAsia" w:cstheme="minorHAnsi"/>
              </w:rPr>
              <w:pPrChange w:id="65807" w:author="pete jones" w:date="2022-01-04T13:06:00Z">
                <w:pPr>
                  <w:jc w:val="center"/>
                </w:pPr>
              </w:pPrChange>
            </w:pPr>
            <w:ins w:id="65808"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66564997" w14:textId="77777777" w:rsidR="00BD0299" w:rsidRPr="00FF6A71" w:rsidRDefault="00BD0299">
            <w:pPr>
              <w:spacing w:before="0" w:after="0" w:line="240" w:lineRule="auto"/>
              <w:jc w:val="center"/>
              <w:rPr>
                <w:ins w:id="65809" w:author="pete jones" w:date="2022-01-04T12:37:00Z"/>
                <w:rFonts w:eastAsiaTheme="minorEastAsia" w:cstheme="minorHAnsi"/>
              </w:rPr>
              <w:pPrChange w:id="65810" w:author="pete jones" w:date="2022-01-04T13:06:00Z">
                <w:pPr>
                  <w:jc w:val="center"/>
                </w:pPr>
              </w:pPrChange>
            </w:pPr>
            <w:ins w:id="65811"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175211E8" w14:textId="77777777" w:rsidR="00BD0299" w:rsidRPr="00FF6A71" w:rsidRDefault="00BD0299">
            <w:pPr>
              <w:spacing w:before="0" w:after="0" w:line="240" w:lineRule="auto"/>
              <w:jc w:val="center"/>
              <w:rPr>
                <w:ins w:id="65812" w:author="pete jones" w:date="2022-01-04T12:37:00Z"/>
                <w:rFonts w:eastAsiaTheme="minorEastAsia" w:cstheme="minorHAnsi"/>
              </w:rPr>
              <w:pPrChange w:id="65813" w:author="pete jones" w:date="2022-01-04T13:06:00Z">
                <w:pPr>
                  <w:jc w:val="center"/>
                </w:pPr>
              </w:pPrChange>
            </w:pPr>
            <w:ins w:id="65814"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4285A1E9" w14:textId="77777777" w:rsidR="00BD0299" w:rsidRPr="00FF6A71" w:rsidRDefault="00BD0299">
            <w:pPr>
              <w:spacing w:before="0" w:after="0" w:line="240" w:lineRule="auto"/>
              <w:jc w:val="center"/>
              <w:rPr>
                <w:ins w:id="65815" w:author="pete jones" w:date="2022-01-04T12:37:00Z"/>
                <w:rFonts w:eastAsiaTheme="minorEastAsia" w:cstheme="minorHAnsi"/>
              </w:rPr>
              <w:pPrChange w:id="65816" w:author="pete jones" w:date="2022-01-04T13:06:00Z">
                <w:pPr>
                  <w:jc w:val="center"/>
                </w:pPr>
              </w:pPrChange>
            </w:pPr>
            <w:ins w:id="65817"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1BA13D11" w14:textId="77777777" w:rsidR="00BD0299" w:rsidRPr="00FF6A71" w:rsidRDefault="00BD0299">
            <w:pPr>
              <w:spacing w:before="0" w:after="0" w:line="240" w:lineRule="auto"/>
              <w:jc w:val="center"/>
              <w:rPr>
                <w:ins w:id="65818" w:author="pete jones" w:date="2022-01-04T12:37:00Z"/>
                <w:rFonts w:eastAsiaTheme="minorEastAsia" w:cstheme="minorHAnsi"/>
              </w:rPr>
              <w:pPrChange w:id="65819" w:author="pete jones" w:date="2022-01-04T13:06:00Z">
                <w:pPr>
                  <w:jc w:val="center"/>
                </w:pPr>
              </w:pPrChange>
            </w:pPr>
            <w:ins w:id="65820" w:author="pete jones" w:date="2022-01-04T12:37:00Z">
              <w:r w:rsidRPr="00FF6A71">
                <w:rPr>
                  <w:rFonts w:ascii="Calibri" w:hAnsi="Calibri" w:cs="Calibri"/>
                  <w:color w:val="000000"/>
                </w:rPr>
                <w:t> </w:t>
              </w:r>
            </w:ins>
          </w:p>
        </w:tc>
      </w:tr>
    </w:tbl>
    <w:p w14:paraId="2C761932" w14:textId="7186C0B4" w:rsidR="00BD0299" w:rsidRPr="00FF6A71" w:rsidRDefault="00BD0299" w:rsidP="00BD0299">
      <w:pPr>
        <w:rPr>
          <w:ins w:id="65821" w:author="pete jones" w:date="2022-01-04T12:37:00Z"/>
        </w:rPr>
      </w:pPr>
      <w:ins w:id="65822" w:author="pete jones" w:date="2022-01-04T12:37:00Z">
        <w:r w:rsidRPr="00FF6A71">
          <w:t>Q6.16 Busines</w:t>
        </w:r>
      </w:ins>
      <w:ins w:id="65823" w:author="pete jones" w:date="2022-03-30T12:27:00Z">
        <w:r w:rsidR="00042512">
          <w:t>se</w:t>
        </w:r>
      </w:ins>
      <w:ins w:id="65824" w:author="pete jones" w:date="2022-01-04T12:37:00Z">
        <w:r w:rsidRPr="00FF6A71">
          <w:t xml:space="preserve">s should research, evaluate, and implement lifelong learning opportunities and partnerships that meet student needs and the </w:t>
        </w:r>
      </w:ins>
      <w:ins w:id="65825" w:author="pete jones" w:date="2022-04-01T14:49:00Z">
        <w:r w:rsidR="004E289F">
          <w:t>workplace's changing knowledge and skills requirements</w:t>
        </w:r>
      </w:ins>
      <w:ins w:id="65826" w:author="pete jones" w:date="2022-01-04T12:37:00Z">
        <w:r w:rsidRPr="00FF6A71">
          <w:t>.</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4CBCA58D" w14:textId="77777777" w:rsidTr="00015922">
        <w:trPr>
          <w:trHeight w:val="300"/>
          <w:jc w:val="center"/>
          <w:ins w:id="65827" w:author="pete jones" w:date="2022-01-04T12:37:00Z"/>
        </w:trPr>
        <w:tc>
          <w:tcPr>
            <w:tcW w:w="814" w:type="dxa"/>
            <w:shd w:val="clear" w:color="auto" w:fill="E7E6E6" w:themeFill="background2"/>
            <w:vAlign w:val="center"/>
          </w:tcPr>
          <w:p w14:paraId="49B14E22" w14:textId="77777777" w:rsidR="00BD0299" w:rsidRPr="00FF6A71" w:rsidRDefault="00BD0299">
            <w:pPr>
              <w:spacing w:before="0" w:after="0" w:line="240" w:lineRule="auto"/>
              <w:jc w:val="center"/>
              <w:rPr>
                <w:ins w:id="65828" w:author="pete jones" w:date="2022-01-04T12:37:00Z"/>
                <w:rFonts w:eastAsiaTheme="minorEastAsia" w:cstheme="minorHAnsi"/>
                <w:b/>
                <w:bCs/>
              </w:rPr>
              <w:pPrChange w:id="65829" w:author="pete jones" w:date="2022-01-04T13:06:00Z">
                <w:pPr>
                  <w:jc w:val="center"/>
                </w:pPr>
              </w:pPrChange>
            </w:pPr>
            <w:ins w:id="65830"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20F4652" w14:textId="77777777" w:rsidR="00BD0299" w:rsidRPr="00FF6A71" w:rsidRDefault="00BD0299">
            <w:pPr>
              <w:spacing w:before="0" w:after="0" w:line="240" w:lineRule="auto"/>
              <w:jc w:val="center"/>
              <w:rPr>
                <w:ins w:id="65831" w:author="pete jones" w:date="2022-01-04T12:37:00Z"/>
                <w:rFonts w:eastAsiaTheme="minorEastAsia" w:cstheme="minorHAnsi"/>
                <w:b/>
                <w:bCs/>
              </w:rPr>
              <w:pPrChange w:id="65832" w:author="pete jones" w:date="2022-01-04T13:06:00Z">
                <w:pPr>
                  <w:jc w:val="center"/>
                </w:pPr>
              </w:pPrChange>
            </w:pPr>
            <w:ins w:id="65833"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F0974B6" w14:textId="77777777" w:rsidR="00BD0299" w:rsidRPr="00FF6A71" w:rsidRDefault="00BD0299">
            <w:pPr>
              <w:spacing w:before="0" w:after="0" w:line="240" w:lineRule="auto"/>
              <w:jc w:val="center"/>
              <w:rPr>
                <w:ins w:id="65834" w:author="pete jones" w:date="2022-01-04T12:37:00Z"/>
                <w:rFonts w:eastAsiaTheme="minorEastAsia" w:cstheme="minorHAnsi"/>
                <w:b/>
                <w:bCs/>
              </w:rPr>
              <w:pPrChange w:id="65835" w:author="pete jones" w:date="2022-01-04T13:06:00Z">
                <w:pPr>
                  <w:jc w:val="center"/>
                </w:pPr>
              </w:pPrChange>
            </w:pPr>
            <w:ins w:id="65836"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8CF1114" w14:textId="77777777" w:rsidR="00BD0299" w:rsidRPr="00FF6A71" w:rsidRDefault="00BD0299">
            <w:pPr>
              <w:spacing w:before="0" w:after="0" w:line="240" w:lineRule="auto"/>
              <w:jc w:val="center"/>
              <w:rPr>
                <w:ins w:id="65837" w:author="pete jones" w:date="2022-01-04T12:37:00Z"/>
                <w:rFonts w:eastAsiaTheme="minorEastAsia" w:cstheme="minorHAnsi"/>
                <w:b/>
                <w:bCs/>
              </w:rPr>
              <w:pPrChange w:id="65838" w:author="pete jones" w:date="2022-01-04T13:06:00Z">
                <w:pPr>
                  <w:jc w:val="center"/>
                </w:pPr>
              </w:pPrChange>
            </w:pPr>
            <w:ins w:id="65839"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3ACF177D" w14:textId="77777777" w:rsidR="00BD0299" w:rsidRPr="00FF6A71" w:rsidRDefault="00BD0299">
            <w:pPr>
              <w:spacing w:before="0" w:after="0" w:line="240" w:lineRule="auto"/>
              <w:jc w:val="center"/>
              <w:rPr>
                <w:ins w:id="65840" w:author="pete jones" w:date="2022-01-04T12:37:00Z"/>
                <w:rFonts w:eastAsiaTheme="minorEastAsia" w:cstheme="minorHAnsi"/>
                <w:b/>
                <w:bCs/>
              </w:rPr>
              <w:pPrChange w:id="65841" w:author="pete jones" w:date="2022-01-04T13:06:00Z">
                <w:pPr>
                  <w:jc w:val="center"/>
                </w:pPr>
              </w:pPrChange>
            </w:pPr>
            <w:ins w:id="65842"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5C4ED8D" w14:textId="77777777" w:rsidR="00BD0299" w:rsidRPr="00FF6A71" w:rsidRDefault="00BD0299">
            <w:pPr>
              <w:spacing w:before="0" w:after="0" w:line="240" w:lineRule="auto"/>
              <w:jc w:val="center"/>
              <w:rPr>
                <w:ins w:id="65843" w:author="pete jones" w:date="2022-01-04T12:37:00Z"/>
                <w:rFonts w:eastAsiaTheme="minorEastAsia" w:cstheme="minorHAnsi"/>
                <w:b/>
                <w:bCs/>
              </w:rPr>
              <w:pPrChange w:id="65844" w:author="pete jones" w:date="2022-01-04T13:06:00Z">
                <w:pPr>
                  <w:jc w:val="center"/>
                </w:pPr>
              </w:pPrChange>
            </w:pPr>
            <w:ins w:id="65845"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EDA1D93" w14:textId="77777777" w:rsidR="00BD0299" w:rsidRPr="00FF6A71" w:rsidRDefault="00BD0299">
            <w:pPr>
              <w:spacing w:before="0" w:after="0" w:line="240" w:lineRule="auto"/>
              <w:jc w:val="center"/>
              <w:rPr>
                <w:ins w:id="65846" w:author="pete jones" w:date="2022-01-04T12:37:00Z"/>
                <w:rFonts w:eastAsiaTheme="minorEastAsia" w:cstheme="minorHAnsi"/>
                <w:b/>
                <w:bCs/>
              </w:rPr>
              <w:pPrChange w:id="65847" w:author="pete jones" w:date="2022-01-04T13:06:00Z">
                <w:pPr>
                  <w:jc w:val="center"/>
                </w:pPr>
              </w:pPrChange>
            </w:pPr>
            <w:ins w:id="65848"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70AD8B0F" w14:textId="77777777" w:rsidR="00BD0299" w:rsidRPr="00FF6A71" w:rsidRDefault="00BD0299">
            <w:pPr>
              <w:spacing w:before="0" w:after="0" w:line="240" w:lineRule="auto"/>
              <w:jc w:val="center"/>
              <w:rPr>
                <w:ins w:id="65849" w:author="pete jones" w:date="2022-01-04T12:37:00Z"/>
                <w:rFonts w:eastAsiaTheme="minorEastAsia" w:cstheme="minorHAnsi"/>
                <w:b/>
                <w:bCs/>
              </w:rPr>
              <w:pPrChange w:id="65850" w:author="pete jones" w:date="2022-01-04T13:06:00Z">
                <w:pPr>
                  <w:jc w:val="center"/>
                </w:pPr>
              </w:pPrChange>
            </w:pPr>
            <w:ins w:id="65851" w:author="pete jones" w:date="2022-01-04T12:37:00Z">
              <w:r w:rsidRPr="00FF6A71">
                <w:rPr>
                  <w:rFonts w:eastAsiaTheme="minorEastAsia" w:cstheme="minorHAnsi"/>
                  <w:b/>
                  <w:bCs/>
                </w:rPr>
                <w:t>7</w:t>
              </w:r>
            </w:ins>
          </w:p>
        </w:tc>
      </w:tr>
      <w:tr w:rsidR="00BD0299" w:rsidRPr="00FF6A71" w14:paraId="2BB23001" w14:textId="77777777" w:rsidTr="00015922">
        <w:trPr>
          <w:trHeight w:val="300"/>
          <w:jc w:val="center"/>
          <w:ins w:id="65852" w:author="pete jones" w:date="2022-01-04T12:37:00Z"/>
        </w:trPr>
        <w:tc>
          <w:tcPr>
            <w:tcW w:w="814" w:type="dxa"/>
            <w:vAlign w:val="center"/>
          </w:tcPr>
          <w:p w14:paraId="7C27E9A9" w14:textId="77777777" w:rsidR="00BD0299" w:rsidRPr="00FF6A71" w:rsidRDefault="00BD0299">
            <w:pPr>
              <w:spacing w:before="0" w:after="0" w:line="240" w:lineRule="auto"/>
              <w:jc w:val="center"/>
              <w:rPr>
                <w:ins w:id="65853" w:author="pete jones" w:date="2022-01-04T12:37:00Z"/>
                <w:rFonts w:eastAsiaTheme="minorEastAsia" w:cstheme="minorHAnsi"/>
                <w:b/>
                <w:bCs/>
              </w:rPr>
              <w:pPrChange w:id="65854" w:author="pete jones" w:date="2022-01-04T13:06:00Z">
                <w:pPr>
                  <w:jc w:val="center"/>
                </w:pPr>
              </w:pPrChange>
            </w:pPr>
            <w:ins w:id="65855"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3BF7A0" w14:textId="77777777" w:rsidR="00BD0299" w:rsidRPr="00FF6A71" w:rsidRDefault="00BD0299">
            <w:pPr>
              <w:spacing w:before="0" w:after="0" w:line="240" w:lineRule="auto"/>
              <w:jc w:val="center"/>
              <w:rPr>
                <w:ins w:id="65856" w:author="pete jones" w:date="2022-01-04T12:37:00Z"/>
                <w:rFonts w:eastAsiaTheme="minorEastAsia" w:cstheme="minorHAnsi"/>
              </w:rPr>
              <w:pPrChange w:id="65857" w:author="pete jones" w:date="2022-01-04T13:06:00Z">
                <w:pPr>
                  <w:jc w:val="center"/>
                </w:pPr>
              </w:pPrChange>
            </w:pPr>
            <w:ins w:id="65858" w:author="pete jones" w:date="2022-01-04T12:37:00Z">
              <w:r w:rsidRPr="00FF6A71">
                <w:rPr>
                  <w:rFonts w:ascii="Calibri" w:hAnsi="Calibri" w:cs="Calibri"/>
                  <w:color w:val="000000"/>
                </w:rPr>
                <w:t>43%</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1977915" w14:textId="77777777" w:rsidR="00BD0299" w:rsidRPr="00FF6A71" w:rsidRDefault="00BD0299">
            <w:pPr>
              <w:spacing w:before="0" w:after="0" w:line="240" w:lineRule="auto"/>
              <w:jc w:val="center"/>
              <w:rPr>
                <w:ins w:id="65859" w:author="pete jones" w:date="2022-01-04T12:37:00Z"/>
                <w:rFonts w:eastAsiaTheme="minorEastAsia" w:cstheme="minorHAnsi"/>
              </w:rPr>
              <w:pPrChange w:id="65860" w:author="pete jones" w:date="2022-01-04T13:06:00Z">
                <w:pPr>
                  <w:jc w:val="center"/>
                </w:pPr>
              </w:pPrChange>
            </w:pPr>
            <w:ins w:id="65861" w:author="pete jones" w:date="2022-01-04T12:37:00Z">
              <w:r w:rsidRPr="00FF6A71">
                <w:rPr>
                  <w:rFonts w:ascii="Calibri" w:hAnsi="Calibri" w:cs="Calibri"/>
                  <w:color w:val="000000"/>
                </w:rPr>
                <w:t>43%</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B0D112A" w14:textId="77777777" w:rsidR="00BD0299" w:rsidRPr="00FF6A71" w:rsidRDefault="00BD0299">
            <w:pPr>
              <w:spacing w:before="0" w:after="0" w:line="240" w:lineRule="auto"/>
              <w:jc w:val="center"/>
              <w:rPr>
                <w:ins w:id="65862" w:author="pete jones" w:date="2022-01-04T12:37:00Z"/>
                <w:rFonts w:eastAsiaTheme="minorEastAsia" w:cstheme="minorHAnsi"/>
              </w:rPr>
              <w:pPrChange w:id="65863" w:author="pete jones" w:date="2022-01-04T13:06:00Z">
                <w:pPr>
                  <w:jc w:val="center"/>
                </w:pPr>
              </w:pPrChange>
            </w:pPr>
            <w:ins w:id="65864" w:author="pete jones" w:date="2022-01-04T12:37:00Z">
              <w:r w:rsidRPr="00FF6A71">
                <w:rPr>
                  <w:rFonts w:ascii="Calibri" w:hAnsi="Calibri" w:cs="Calibri"/>
                  <w:color w:val="000000"/>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F585FE3" w14:textId="77777777" w:rsidR="00BD0299" w:rsidRPr="00FF6A71" w:rsidRDefault="00BD0299">
            <w:pPr>
              <w:spacing w:before="0" w:after="0" w:line="240" w:lineRule="auto"/>
              <w:jc w:val="center"/>
              <w:rPr>
                <w:ins w:id="65865" w:author="pete jones" w:date="2022-01-04T12:37:00Z"/>
                <w:rFonts w:eastAsiaTheme="minorEastAsia" w:cstheme="minorHAnsi"/>
              </w:rPr>
              <w:pPrChange w:id="65866" w:author="pete jones" w:date="2022-01-04T13:06:00Z">
                <w:pPr>
                  <w:jc w:val="center"/>
                </w:pPr>
              </w:pPrChange>
            </w:pPr>
            <w:ins w:id="6586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C6342F6" w14:textId="77777777" w:rsidR="00BD0299" w:rsidRPr="00FF6A71" w:rsidRDefault="00BD0299">
            <w:pPr>
              <w:spacing w:before="0" w:after="0" w:line="240" w:lineRule="auto"/>
              <w:jc w:val="center"/>
              <w:rPr>
                <w:ins w:id="65868" w:author="pete jones" w:date="2022-01-04T12:37:00Z"/>
                <w:rFonts w:eastAsiaTheme="minorEastAsia" w:cstheme="minorHAnsi"/>
              </w:rPr>
              <w:pPrChange w:id="65869" w:author="pete jones" w:date="2022-01-04T13:06:00Z">
                <w:pPr>
                  <w:jc w:val="center"/>
                </w:pPr>
              </w:pPrChange>
            </w:pPr>
            <w:ins w:id="6587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70C9363" w14:textId="77777777" w:rsidR="00BD0299" w:rsidRPr="00FF6A71" w:rsidRDefault="00BD0299">
            <w:pPr>
              <w:spacing w:before="0" w:after="0" w:line="240" w:lineRule="auto"/>
              <w:jc w:val="center"/>
              <w:rPr>
                <w:ins w:id="65871" w:author="pete jones" w:date="2022-01-04T12:37:00Z"/>
                <w:rFonts w:eastAsiaTheme="minorEastAsia" w:cstheme="minorHAnsi"/>
              </w:rPr>
              <w:pPrChange w:id="65872" w:author="pete jones" w:date="2022-01-04T13:06:00Z">
                <w:pPr>
                  <w:jc w:val="center"/>
                </w:pPr>
              </w:pPrChange>
            </w:pPr>
            <w:ins w:id="65873"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87F0366" w14:textId="77777777" w:rsidR="00BD0299" w:rsidRPr="00FF6A71" w:rsidRDefault="00BD0299">
            <w:pPr>
              <w:spacing w:before="0" w:after="0" w:line="240" w:lineRule="auto"/>
              <w:jc w:val="center"/>
              <w:rPr>
                <w:ins w:id="65874" w:author="pete jones" w:date="2022-01-04T12:37:00Z"/>
                <w:rFonts w:eastAsiaTheme="minorEastAsia" w:cstheme="minorHAnsi"/>
              </w:rPr>
              <w:pPrChange w:id="65875" w:author="pete jones" w:date="2022-01-04T13:06:00Z">
                <w:pPr>
                  <w:jc w:val="center"/>
                </w:pPr>
              </w:pPrChange>
            </w:pPr>
            <w:ins w:id="65876" w:author="pete jones" w:date="2022-01-04T12:37:00Z">
              <w:r w:rsidRPr="00FF6A71">
                <w:rPr>
                  <w:rFonts w:ascii="Calibri" w:hAnsi="Calibri" w:cs="Calibri"/>
                  <w:color w:val="000000"/>
                </w:rPr>
                <w:t> </w:t>
              </w:r>
            </w:ins>
          </w:p>
        </w:tc>
      </w:tr>
      <w:tr w:rsidR="00BD0299" w:rsidRPr="00FF6A71" w14:paraId="39DAE2E5" w14:textId="77777777" w:rsidTr="00015922">
        <w:trPr>
          <w:trHeight w:val="300"/>
          <w:jc w:val="center"/>
          <w:ins w:id="65877" w:author="pete jones" w:date="2022-01-04T12:37:00Z"/>
        </w:trPr>
        <w:tc>
          <w:tcPr>
            <w:tcW w:w="814" w:type="dxa"/>
            <w:vAlign w:val="center"/>
          </w:tcPr>
          <w:p w14:paraId="6DE868EF" w14:textId="77777777" w:rsidR="00BD0299" w:rsidRPr="00FF6A71" w:rsidRDefault="00BD0299">
            <w:pPr>
              <w:spacing w:before="0" w:after="0" w:line="240" w:lineRule="auto"/>
              <w:jc w:val="center"/>
              <w:rPr>
                <w:ins w:id="65878" w:author="pete jones" w:date="2022-01-04T12:37:00Z"/>
                <w:rFonts w:eastAsiaTheme="minorEastAsia" w:cstheme="minorHAnsi"/>
                <w:b/>
                <w:bCs/>
              </w:rPr>
              <w:pPrChange w:id="65879" w:author="pete jones" w:date="2022-01-04T13:06:00Z">
                <w:pPr>
                  <w:jc w:val="center"/>
                </w:pPr>
              </w:pPrChange>
            </w:pPr>
            <w:ins w:id="65880"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80E791C" w14:textId="77777777" w:rsidR="00BD0299" w:rsidRPr="00FF6A71" w:rsidRDefault="00BD0299">
            <w:pPr>
              <w:spacing w:before="0" w:after="0" w:line="240" w:lineRule="auto"/>
              <w:jc w:val="center"/>
              <w:rPr>
                <w:ins w:id="65881" w:author="pete jones" w:date="2022-01-04T12:37:00Z"/>
                <w:rFonts w:eastAsiaTheme="minorEastAsia" w:cstheme="minorHAnsi"/>
              </w:rPr>
              <w:pPrChange w:id="65882" w:author="pete jones" w:date="2022-01-04T13:06:00Z">
                <w:pPr>
                  <w:jc w:val="center"/>
                </w:pPr>
              </w:pPrChange>
            </w:pPr>
            <w:ins w:id="65883" w:author="pete jones" w:date="2022-01-04T12:37:00Z">
              <w:r w:rsidRPr="00FF6A71">
                <w:rPr>
                  <w:rFonts w:ascii="Calibri" w:hAnsi="Calibri" w:cs="Calibri"/>
                  <w:color w:val="000000"/>
                </w:rPr>
                <w:t>6</w:t>
              </w:r>
            </w:ins>
          </w:p>
        </w:tc>
        <w:tc>
          <w:tcPr>
            <w:tcW w:w="814" w:type="dxa"/>
            <w:tcBorders>
              <w:top w:val="nil"/>
              <w:left w:val="nil"/>
              <w:bottom w:val="single" w:sz="4" w:space="0" w:color="auto"/>
              <w:right w:val="single" w:sz="4" w:space="0" w:color="auto"/>
            </w:tcBorders>
            <w:shd w:val="clear" w:color="auto" w:fill="auto"/>
            <w:noWrap/>
            <w:vAlign w:val="center"/>
          </w:tcPr>
          <w:p w14:paraId="2E48EA62" w14:textId="77777777" w:rsidR="00BD0299" w:rsidRPr="00FF6A71" w:rsidRDefault="00BD0299">
            <w:pPr>
              <w:spacing w:before="0" w:after="0" w:line="240" w:lineRule="auto"/>
              <w:jc w:val="center"/>
              <w:rPr>
                <w:ins w:id="65884" w:author="pete jones" w:date="2022-01-04T12:37:00Z"/>
                <w:rFonts w:eastAsiaTheme="minorEastAsia" w:cstheme="minorHAnsi"/>
              </w:rPr>
              <w:pPrChange w:id="65885" w:author="pete jones" w:date="2022-01-04T13:06:00Z">
                <w:pPr>
                  <w:jc w:val="center"/>
                </w:pPr>
              </w:pPrChange>
            </w:pPr>
            <w:ins w:id="65886" w:author="pete jones" w:date="2022-01-04T12:37:00Z">
              <w:r w:rsidRPr="00FF6A71">
                <w:rPr>
                  <w:rFonts w:ascii="Calibri" w:hAnsi="Calibri" w:cs="Calibri"/>
                  <w:color w:val="000000"/>
                </w:rPr>
                <w:t>6</w:t>
              </w:r>
            </w:ins>
          </w:p>
        </w:tc>
        <w:tc>
          <w:tcPr>
            <w:tcW w:w="814" w:type="dxa"/>
            <w:tcBorders>
              <w:top w:val="nil"/>
              <w:left w:val="nil"/>
              <w:bottom w:val="single" w:sz="4" w:space="0" w:color="auto"/>
              <w:right w:val="single" w:sz="4" w:space="0" w:color="auto"/>
            </w:tcBorders>
            <w:shd w:val="clear" w:color="auto" w:fill="auto"/>
            <w:noWrap/>
            <w:vAlign w:val="center"/>
          </w:tcPr>
          <w:p w14:paraId="3E5488D2" w14:textId="77777777" w:rsidR="00BD0299" w:rsidRPr="00FF6A71" w:rsidRDefault="00BD0299">
            <w:pPr>
              <w:spacing w:before="0" w:after="0" w:line="240" w:lineRule="auto"/>
              <w:jc w:val="center"/>
              <w:rPr>
                <w:ins w:id="65887" w:author="pete jones" w:date="2022-01-04T12:37:00Z"/>
                <w:rFonts w:eastAsiaTheme="minorEastAsia" w:cstheme="minorHAnsi"/>
              </w:rPr>
              <w:pPrChange w:id="65888" w:author="pete jones" w:date="2022-01-04T13:06:00Z">
                <w:pPr>
                  <w:jc w:val="center"/>
                </w:pPr>
              </w:pPrChange>
            </w:pPr>
            <w:ins w:id="65889" w:author="pete jones" w:date="2022-01-04T12:37:00Z">
              <w:r w:rsidRPr="00FF6A71">
                <w:rPr>
                  <w:rFonts w:ascii="Calibri" w:hAnsi="Calibri" w:cs="Calibri"/>
                  <w:color w:val="000000"/>
                </w:rPr>
                <w:t>2</w:t>
              </w:r>
            </w:ins>
          </w:p>
        </w:tc>
        <w:tc>
          <w:tcPr>
            <w:tcW w:w="692" w:type="dxa"/>
            <w:tcBorders>
              <w:top w:val="nil"/>
              <w:left w:val="nil"/>
              <w:bottom w:val="single" w:sz="4" w:space="0" w:color="auto"/>
              <w:right w:val="single" w:sz="4" w:space="0" w:color="auto"/>
            </w:tcBorders>
            <w:shd w:val="clear" w:color="auto" w:fill="auto"/>
            <w:noWrap/>
            <w:vAlign w:val="center"/>
          </w:tcPr>
          <w:p w14:paraId="4C11A440" w14:textId="77777777" w:rsidR="00BD0299" w:rsidRPr="00FF6A71" w:rsidRDefault="00BD0299">
            <w:pPr>
              <w:spacing w:before="0" w:after="0" w:line="240" w:lineRule="auto"/>
              <w:jc w:val="center"/>
              <w:rPr>
                <w:ins w:id="65890" w:author="pete jones" w:date="2022-01-04T12:37:00Z"/>
                <w:rFonts w:eastAsiaTheme="minorEastAsia" w:cstheme="minorHAnsi"/>
              </w:rPr>
              <w:pPrChange w:id="65891" w:author="pete jones" w:date="2022-01-04T13:06:00Z">
                <w:pPr>
                  <w:jc w:val="center"/>
                </w:pPr>
              </w:pPrChange>
            </w:pPr>
            <w:ins w:id="6589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5BD6FB6C" w14:textId="77777777" w:rsidR="00BD0299" w:rsidRPr="00FF6A71" w:rsidRDefault="00BD0299">
            <w:pPr>
              <w:spacing w:before="0" w:after="0" w:line="240" w:lineRule="auto"/>
              <w:jc w:val="center"/>
              <w:rPr>
                <w:ins w:id="65893" w:author="pete jones" w:date="2022-01-04T12:37:00Z"/>
                <w:rFonts w:eastAsiaTheme="minorEastAsia" w:cstheme="minorHAnsi"/>
              </w:rPr>
              <w:pPrChange w:id="65894" w:author="pete jones" w:date="2022-01-04T13:06:00Z">
                <w:pPr>
                  <w:jc w:val="center"/>
                </w:pPr>
              </w:pPrChange>
            </w:pPr>
            <w:ins w:id="6589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617845B5" w14:textId="77777777" w:rsidR="00BD0299" w:rsidRPr="00FF6A71" w:rsidRDefault="00BD0299">
            <w:pPr>
              <w:spacing w:before="0" w:after="0" w:line="240" w:lineRule="auto"/>
              <w:jc w:val="center"/>
              <w:rPr>
                <w:ins w:id="65896" w:author="pete jones" w:date="2022-01-04T12:37:00Z"/>
                <w:rFonts w:eastAsiaTheme="minorEastAsia" w:cstheme="minorHAnsi"/>
              </w:rPr>
              <w:pPrChange w:id="65897" w:author="pete jones" w:date="2022-01-04T13:06:00Z">
                <w:pPr>
                  <w:jc w:val="center"/>
                </w:pPr>
              </w:pPrChange>
            </w:pPr>
            <w:ins w:id="65898"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5E172B09" w14:textId="77777777" w:rsidR="00BD0299" w:rsidRPr="00FF6A71" w:rsidRDefault="00BD0299">
            <w:pPr>
              <w:spacing w:before="0" w:after="0" w:line="240" w:lineRule="auto"/>
              <w:jc w:val="center"/>
              <w:rPr>
                <w:ins w:id="65899" w:author="pete jones" w:date="2022-01-04T12:37:00Z"/>
                <w:rFonts w:eastAsiaTheme="minorEastAsia" w:cstheme="minorHAnsi"/>
              </w:rPr>
              <w:pPrChange w:id="65900" w:author="pete jones" w:date="2022-01-04T13:06:00Z">
                <w:pPr>
                  <w:jc w:val="center"/>
                </w:pPr>
              </w:pPrChange>
            </w:pPr>
            <w:ins w:id="65901" w:author="pete jones" w:date="2022-01-04T12:37:00Z">
              <w:r w:rsidRPr="00FF6A71">
                <w:rPr>
                  <w:rFonts w:ascii="Calibri" w:hAnsi="Calibri" w:cs="Calibri"/>
                  <w:color w:val="000000"/>
                </w:rPr>
                <w:t> </w:t>
              </w:r>
            </w:ins>
          </w:p>
        </w:tc>
      </w:tr>
    </w:tbl>
    <w:p w14:paraId="4B736391" w14:textId="77777777" w:rsidR="00BD0299" w:rsidRPr="00FF6A71" w:rsidRDefault="00BD0299" w:rsidP="00BD0299">
      <w:pPr>
        <w:rPr>
          <w:ins w:id="65902" w:author="pete jones" w:date="2022-01-04T12:37:00Z"/>
        </w:rPr>
      </w:pPr>
      <w:ins w:id="65903" w:author="pete jones" w:date="2022-01-04T12:37:00Z">
        <w:r w:rsidRPr="00FF6A71">
          <w:t>Q6.17 Creativity/Innovation is among the top five applied skills projected to increase in importance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122D332A" w14:textId="77777777" w:rsidTr="00015922">
        <w:trPr>
          <w:trHeight w:val="300"/>
          <w:jc w:val="center"/>
          <w:ins w:id="65904" w:author="pete jones" w:date="2022-01-04T12:37:00Z"/>
        </w:trPr>
        <w:tc>
          <w:tcPr>
            <w:tcW w:w="814" w:type="dxa"/>
            <w:shd w:val="clear" w:color="auto" w:fill="E7E6E6" w:themeFill="background2"/>
            <w:vAlign w:val="center"/>
          </w:tcPr>
          <w:p w14:paraId="24BF8E37" w14:textId="77777777" w:rsidR="00BD0299" w:rsidRPr="00FF6A71" w:rsidRDefault="00BD0299">
            <w:pPr>
              <w:spacing w:before="0" w:after="0" w:line="240" w:lineRule="auto"/>
              <w:jc w:val="center"/>
              <w:rPr>
                <w:ins w:id="65905" w:author="pete jones" w:date="2022-01-04T12:37:00Z"/>
                <w:rFonts w:eastAsiaTheme="minorEastAsia" w:cstheme="minorHAnsi"/>
                <w:b/>
                <w:bCs/>
              </w:rPr>
              <w:pPrChange w:id="65906" w:author="pete jones" w:date="2022-01-04T13:06:00Z">
                <w:pPr>
                  <w:jc w:val="center"/>
                </w:pPr>
              </w:pPrChange>
            </w:pPr>
            <w:ins w:id="65907"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3BF93F8" w14:textId="77777777" w:rsidR="00BD0299" w:rsidRPr="00FF6A71" w:rsidRDefault="00BD0299">
            <w:pPr>
              <w:spacing w:before="0" w:after="0" w:line="240" w:lineRule="auto"/>
              <w:jc w:val="center"/>
              <w:rPr>
                <w:ins w:id="65908" w:author="pete jones" w:date="2022-01-04T12:37:00Z"/>
                <w:rFonts w:eastAsiaTheme="minorEastAsia" w:cstheme="minorHAnsi"/>
                <w:b/>
                <w:bCs/>
              </w:rPr>
              <w:pPrChange w:id="65909" w:author="pete jones" w:date="2022-01-04T13:06:00Z">
                <w:pPr>
                  <w:jc w:val="center"/>
                </w:pPr>
              </w:pPrChange>
            </w:pPr>
            <w:ins w:id="65910"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479C6F94" w14:textId="77777777" w:rsidR="00BD0299" w:rsidRPr="00FF6A71" w:rsidRDefault="00BD0299">
            <w:pPr>
              <w:spacing w:before="0" w:after="0" w:line="240" w:lineRule="auto"/>
              <w:jc w:val="center"/>
              <w:rPr>
                <w:ins w:id="65911" w:author="pete jones" w:date="2022-01-04T12:37:00Z"/>
                <w:rFonts w:eastAsiaTheme="minorEastAsia" w:cstheme="minorHAnsi"/>
                <w:b/>
                <w:bCs/>
              </w:rPr>
              <w:pPrChange w:id="65912" w:author="pete jones" w:date="2022-01-04T13:06:00Z">
                <w:pPr>
                  <w:jc w:val="center"/>
                </w:pPr>
              </w:pPrChange>
            </w:pPr>
            <w:ins w:id="65913"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7715C7A" w14:textId="77777777" w:rsidR="00BD0299" w:rsidRPr="00FF6A71" w:rsidRDefault="00BD0299">
            <w:pPr>
              <w:spacing w:before="0" w:after="0" w:line="240" w:lineRule="auto"/>
              <w:jc w:val="center"/>
              <w:rPr>
                <w:ins w:id="65914" w:author="pete jones" w:date="2022-01-04T12:37:00Z"/>
                <w:rFonts w:eastAsiaTheme="minorEastAsia" w:cstheme="minorHAnsi"/>
                <w:b/>
                <w:bCs/>
              </w:rPr>
              <w:pPrChange w:id="65915" w:author="pete jones" w:date="2022-01-04T13:06:00Z">
                <w:pPr>
                  <w:jc w:val="center"/>
                </w:pPr>
              </w:pPrChange>
            </w:pPr>
            <w:ins w:id="65916"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32F59AC0" w14:textId="77777777" w:rsidR="00BD0299" w:rsidRPr="00FF6A71" w:rsidRDefault="00BD0299">
            <w:pPr>
              <w:spacing w:before="0" w:after="0" w:line="240" w:lineRule="auto"/>
              <w:jc w:val="center"/>
              <w:rPr>
                <w:ins w:id="65917" w:author="pete jones" w:date="2022-01-04T12:37:00Z"/>
                <w:rFonts w:eastAsiaTheme="minorEastAsia" w:cstheme="minorHAnsi"/>
                <w:b/>
                <w:bCs/>
              </w:rPr>
              <w:pPrChange w:id="65918" w:author="pete jones" w:date="2022-01-04T13:06:00Z">
                <w:pPr>
                  <w:jc w:val="center"/>
                </w:pPr>
              </w:pPrChange>
            </w:pPr>
            <w:ins w:id="65919"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33E76D8" w14:textId="77777777" w:rsidR="00BD0299" w:rsidRPr="00FF6A71" w:rsidRDefault="00BD0299">
            <w:pPr>
              <w:spacing w:before="0" w:after="0" w:line="240" w:lineRule="auto"/>
              <w:jc w:val="center"/>
              <w:rPr>
                <w:ins w:id="65920" w:author="pete jones" w:date="2022-01-04T12:37:00Z"/>
                <w:rFonts w:eastAsiaTheme="minorEastAsia" w:cstheme="minorHAnsi"/>
                <w:b/>
                <w:bCs/>
              </w:rPr>
              <w:pPrChange w:id="65921" w:author="pete jones" w:date="2022-01-04T13:06:00Z">
                <w:pPr>
                  <w:jc w:val="center"/>
                </w:pPr>
              </w:pPrChange>
            </w:pPr>
            <w:ins w:id="65922"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E61EDB2" w14:textId="77777777" w:rsidR="00BD0299" w:rsidRPr="00FF6A71" w:rsidRDefault="00BD0299">
            <w:pPr>
              <w:spacing w:before="0" w:after="0" w:line="240" w:lineRule="auto"/>
              <w:jc w:val="center"/>
              <w:rPr>
                <w:ins w:id="65923" w:author="pete jones" w:date="2022-01-04T12:37:00Z"/>
                <w:rFonts w:eastAsiaTheme="minorEastAsia" w:cstheme="minorHAnsi"/>
                <w:b/>
                <w:bCs/>
              </w:rPr>
              <w:pPrChange w:id="65924" w:author="pete jones" w:date="2022-01-04T13:06:00Z">
                <w:pPr>
                  <w:jc w:val="center"/>
                </w:pPr>
              </w:pPrChange>
            </w:pPr>
            <w:ins w:id="65925"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6DE8AC77" w14:textId="77777777" w:rsidR="00BD0299" w:rsidRPr="00FF6A71" w:rsidRDefault="00BD0299">
            <w:pPr>
              <w:spacing w:before="0" w:after="0" w:line="240" w:lineRule="auto"/>
              <w:jc w:val="center"/>
              <w:rPr>
                <w:ins w:id="65926" w:author="pete jones" w:date="2022-01-04T12:37:00Z"/>
                <w:rFonts w:eastAsiaTheme="minorEastAsia" w:cstheme="minorHAnsi"/>
                <w:b/>
                <w:bCs/>
              </w:rPr>
              <w:pPrChange w:id="65927" w:author="pete jones" w:date="2022-01-04T13:06:00Z">
                <w:pPr>
                  <w:jc w:val="center"/>
                </w:pPr>
              </w:pPrChange>
            </w:pPr>
            <w:ins w:id="65928" w:author="pete jones" w:date="2022-01-04T12:37:00Z">
              <w:r w:rsidRPr="00FF6A71">
                <w:rPr>
                  <w:rFonts w:eastAsiaTheme="minorEastAsia" w:cstheme="minorHAnsi"/>
                  <w:b/>
                  <w:bCs/>
                </w:rPr>
                <w:t>7</w:t>
              </w:r>
            </w:ins>
          </w:p>
        </w:tc>
      </w:tr>
      <w:tr w:rsidR="00BD0299" w:rsidRPr="00FF6A71" w14:paraId="00ABF8D4" w14:textId="77777777" w:rsidTr="00015922">
        <w:trPr>
          <w:trHeight w:val="300"/>
          <w:jc w:val="center"/>
          <w:ins w:id="65929" w:author="pete jones" w:date="2022-01-04T12:37:00Z"/>
        </w:trPr>
        <w:tc>
          <w:tcPr>
            <w:tcW w:w="814" w:type="dxa"/>
            <w:vAlign w:val="center"/>
          </w:tcPr>
          <w:p w14:paraId="6B109551" w14:textId="77777777" w:rsidR="00BD0299" w:rsidRPr="00FF6A71" w:rsidRDefault="00BD0299">
            <w:pPr>
              <w:spacing w:before="0" w:after="0" w:line="240" w:lineRule="auto"/>
              <w:jc w:val="center"/>
              <w:rPr>
                <w:ins w:id="65930" w:author="pete jones" w:date="2022-01-04T12:37:00Z"/>
                <w:rFonts w:eastAsiaTheme="minorEastAsia" w:cstheme="minorHAnsi"/>
                <w:b/>
                <w:bCs/>
              </w:rPr>
              <w:pPrChange w:id="65931" w:author="pete jones" w:date="2022-01-04T13:06:00Z">
                <w:pPr>
                  <w:jc w:val="center"/>
                </w:pPr>
              </w:pPrChange>
            </w:pPr>
            <w:ins w:id="65932"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3D3411" w14:textId="77777777" w:rsidR="00BD0299" w:rsidRPr="00FF6A71" w:rsidRDefault="00BD0299">
            <w:pPr>
              <w:spacing w:before="0" w:after="0" w:line="240" w:lineRule="auto"/>
              <w:jc w:val="center"/>
              <w:rPr>
                <w:ins w:id="65933" w:author="pete jones" w:date="2022-01-04T12:37:00Z"/>
                <w:rFonts w:eastAsiaTheme="minorEastAsia" w:cstheme="minorHAnsi"/>
              </w:rPr>
              <w:pPrChange w:id="65934" w:author="pete jones" w:date="2022-01-04T13:06:00Z">
                <w:pPr>
                  <w:jc w:val="center"/>
                </w:pPr>
              </w:pPrChange>
            </w:pPr>
            <w:ins w:id="65935" w:author="pete jones" w:date="2022-01-04T12:37:00Z">
              <w:r w:rsidRPr="00FF6A71">
                <w:rPr>
                  <w:rFonts w:ascii="Calibri" w:hAnsi="Calibri" w:cs="Calibri"/>
                  <w:color w:val="000000"/>
                </w:rPr>
                <w:t>50%</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50362E5" w14:textId="77777777" w:rsidR="00BD0299" w:rsidRPr="00FF6A71" w:rsidRDefault="00BD0299">
            <w:pPr>
              <w:spacing w:before="0" w:after="0" w:line="240" w:lineRule="auto"/>
              <w:jc w:val="center"/>
              <w:rPr>
                <w:ins w:id="65936" w:author="pete jones" w:date="2022-01-04T12:37:00Z"/>
                <w:rFonts w:eastAsiaTheme="minorEastAsia" w:cstheme="minorHAnsi"/>
              </w:rPr>
              <w:pPrChange w:id="65937" w:author="pete jones" w:date="2022-01-04T13:06:00Z">
                <w:pPr>
                  <w:jc w:val="center"/>
                </w:pPr>
              </w:pPrChange>
            </w:pPr>
            <w:ins w:id="65938" w:author="pete jones" w:date="2022-01-04T12:37:00Z">
              <w:r w:rsidRPr="00FF6A71">
                <w:rPr>
                  <w:rFonts w:ascii="Calibri" w:hAnsi="Calibri" w:cs="Calibri"/>
                  <w:color w:val="000000"/>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DF5A244" w14:textId="77777777" w:rsidR="00BD0299" w:rsidRPr="00FF6A71" w:rsidRDefault="00BD0299">
            <w:pPr>
              <w:spacing w:before="0" w:after="0" w:line="240" w:lineRule="auto"/>
              <w:jc w:val="center"/>
              <w:rPr>
                <w:ins w:id="65939" w:author="pete jones" w:date="2022-01-04T12:37:00Z"/>
                <w:rFonts w:eastAsiaTheme="minorEastAsia" w:cstheme="minorHAnsi"/>
              </w:rPr>
              <w:pPrChange w:id="65940" w:author="pete jones" w:date="2022-01-04T13:06:00Z">
                <w:pPr>
                  <w:jc w:val="center"/>
                </w:pPr>
              </w:pPrChange>
            </w:pPr>
            <w:ins w:id="65941" w:author="pete jones" w:date="2022-01-04T12:37:00Z">
              <w:r w:rsidRPr="00FF6A71">
                <w:rPr>
                  <w:rFonts w:ascii="Calibri" w:hAnsi="Calibri" w:cs="Calibri"/>
                  <w:color w:val="000000"/>
                </w:rPr>
                <w:t>21%</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35ED196" w14:textId="77777777" w:rsidR="00BD0299" w:rsidRPr="00FF6A71" w:rsidRDefault="00BD0299">
            <w:pPr>
              <w:spacing w:before="0" w:after="0" w:line="240" w:lineRule="auto"/>
              <w:jc w:val="center"/>
              <w:rPr>
                <w:ins w:id="65942" w:author="pete jones" w:date="2022-01-04T12:37:00Z"/>
                <w:rFonts w:eastAsiaTheme="minorEastAsia" w:cstheme="minorHAnsi"/>
              </w:rPr>
              <w:pPrChange w:id="65943" w:author="pete jones" w:date="2022-01-04T13:06:00Z">
                <w:pPr>
                  <w:jc w:val="center"/>
                </w:pPr>
              </w:pPrChange>
            </w:pPr>
            <w:ins w:id="65944"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79B3AE4" w14:textId="77777777" w:rsidR="00BD0299" w:rsidRPr="00FF6A71" w:rsidRDefault="00BD0299">
            <w:pPr>
              <w:spacing w:before="0" w:after="0" w:line="240" w:lineRule="auto"/>
              <w:jc w:val="center"/>
              <w:rPr>
                <w:ins w:id="65945" w:author="pete jones" w:date="2022-01-04T12:37:00Z"/>
                <w:rFonts w:eastAsiaTheme="minorEastAsia" w:cstheme="minorHAnsi"/>
              </w:rPr>
              <w:pPrChange w:id="65946" w:author="pete jones" w:date="2022-01-04T13:06:00Z">
                <w:pPr>
                  <w:jc w:val="center"/>
                </w:pPr>
              </w:pPrChange>
            </w:pPr>
            <w:ins w:id="6594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92EF6AC" w14:textId="77777777" w:rsidR="00BD0299" w:rsidRPr="00FF6A71" w:rsidRDefault="00BD0299">
            <w:pPr>
              <w:spacing w:before="0" w:after="0" w:line="240" w:lineRule="auto"/>
              <w:jc w:val="center"/>
              <w:rPr>
                <w:ins w:id="65948" w:author="pete jones" w:date="2022-01-04T12:37:00Z"/>
                <w:rFonts w:eastAsiaTheme="minorEastAsia" w:cstheme="minorHAnsi"/>
              </w:rPr>
              <w:pPrChange w:id="65949" w:author="pete jones" w:date="2022-01-04T13:06:00Z">
                <w:pPr>
                  <w:jc w:val="center"/>
                </w:pPr>
              </w:pPrChange>
            </w:pPr>
            <w:ins w:id="6595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9BA0704" w14:textId="77777777" w:rsidR="00BD0299" w:rsidRPr="00FF6A71" w:rsidRDefault="00BD0299">
            <w:pPr>
              <w:spacing w:before="0" w:after="0" w:line="240" w:lineRule="auto"/>
              <w:jc w:val="center"/>
              <w:rPr>
                <w:ins w:id="65951" w:author="pete jones" w:date="2022-01-04T12:37:00Z"/>
                <w:rFonts w:eastAsiaTheme="minorEastAsia" w:cstheme="minorHAnsi"/>
              </w:rPr>
              <w:pPrChange w:id="65952" w:author="pete jones" w:date="2022-01-04T13:06:00Z">
                <w:pPr>
                  <w:jc w:val="center"/>
                </w:pPr>
              </w:pPrChange>
            </w:pPr>
            <w:ins w:id="65953" w:author="pete jones" w:date="2022-01-04T12:37:00Z">
              <w:r w:rsidRPr="00FF6A71">
                <w:rPr>
                  <w:rFonts w:ascii="Calibri" w:hAnsi="Calibri" w:cs="Calibri"/>
                  <w:color w:val="000000"/>
                </w:rPr>
                <w:t> </w:t>
              </w:r>
            </w:ins>
          </w:p>
        </w:tc>
      </w:tr>
      <w:tr w:rsidR="00BD0299" w:rsidRPr="00FF6A71" w14:paraId="44279A85" w14:textId="77777777" w:rsidTr="00015922">
        <w:trPr>
          <w:trHeight w:val="300"/>
          <w:jc w:val="center"/>
          <w:ins w:id="65954" w:author="pete jones" w:date="2022-01-04T12:37:00Z"/>
        </w:trPr>
        <w:tc>
          <w:tcPr>
            <w:tcW w:w="814" w:type="dxa"/>
            <w:vAlign w:val="center"/>
          </w:tcPr>
          <w:p w14:paraId="60757E5B" w14:textId="77777777" w:rsidR="00BD0299" w:rsidRPr="00FF6A71" w:rsidRDefault="00BD0299">
            <w:pPr>
              <w:spacing w:before="0" w:after="0" w:line="240" w:lineRule="auto"/>
              <w:jc w:val="center"/>
              <w:rPr>
                <w:ins w:id="65955" w:author="pete jones" w:date="2022-01-04T12:37:00Z"/>
                <w:rFonts w:eastAsiaTheme="minorEastAsia" w:cstheme="minorHAnsi"/>
                <w:b/>
                <w:bCs/>
              </w:rPr>
              <w:pPrChange w:id="65956" w:author="pete jones" w:date="2022-01-04T13:06:00Z">
                <w:pPr>
                  <w:jc w:val="center"/>
                </w:pPr>
              </w:pPrChange>
            </w:pPr>
            <w:ins w:id="65957"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167D62BF" w14:textId="77777777" w:rsidR="00BD0299" w:rsidRPr="00FF6A71" w:rsidRDefault="00BD0299">
            <w:pPr>
              <w:spacing w:before="0" w:after="0" w:line="240" w:lineRule="auto"/>
              <w:jc w:val="center"/>
              <w:rPr>
                <w:ins w:id="65958" w:author="pete jones" w:date="2022-01-04T12:37:00Z"/>
                <w:rFonts w:eastAsiaTheme="minorEastAsia" w:cstheme="minorHAnsi"/>
              </w:rPr>
              <w:pPrChange w:id="65959" w:author="pete jones" w:date="2022-01-04T13:06:00Z">
                <w:pPr>
                  <w:jc w:val="center"/>
                </w:pPr>
              </w:pPrChange>
            </w:pPr>
            <w:ins w:id="65960" w:author="pete jones" w:date="2022-01-04T12:37:00Z">
              <w:r w:rsidRPr="00FF6A71">
                <w:rPr>
                  <w:rFonts w:ascii="Calibri" w:hAnsi="Calibri" w:cs="Calibri"/>
                  <w:color w:val="000000"/>
                </w:rPr>
                <w:t>7</w:t>
              </w:r>
            </w:ins>
          </w:p>
        </w:tc>
        <w:tc>
          <w:tcPr>
            <w:tcW w:w="814" w:type="dxa"/>
            <w:tcBorders>
              <w:top w:val="nil"/>
              <w:left w:val="nil"/>
              <w:bottom w:val="single" w:sz="4" w:space="0" w:color="auto"/>
              <w:right w:val="single" w:sz="4" w:space="0" w:color="auto"/>
            </w:tcBorders>
            <w:shd w:val="clear" w:color="auto" w:fill="auto"/>
            <w:noWrap/>
            <w:vAlign w:val="center"/>
          </w:tcPr>
          <w:p w14:paraId="6341F7BA" w14:textId="77777777" w:rsidR="00BD0299" w:rsidRPr="00FF6A71" w:rsidRDefault="00BD0299">
            <w:pPr>
              <w:spacing w:before="0" w:after="0" w:line="240" w:lineRule="auto"/>
              <w:jc w:val="center"/>
              <w:rPr>
                <w:ins w:id="65961" w:author="pete jones" w:date="2022-01-04T12:37:00Z"/>
                <w:rFonts w:eastAsiaTheme="minorEastAsia" w:cstheme="minorHAnsi"/>
              </w:rPr>
              <w:pPrChange w:id="65962" w:author="pete jones" w:date="2022-01-04T13:06:00Z">
                <w:pPr>
                  <w:jc w:val="center"/>
                </w:pPr>
              </w:pPrChange>
            </w:pPr>
            <w:ins w:id="65963" w:author="pete jones" w:date="2022-01-04T12:37:00Z">
              <w:r w:rsidRPr="00FF6A71">
                <w:rPr>
                  <w:rFonts w:ascii="Calibri" w:hAnsi="Calibri" w:cs="Calibri"/>
                  <w:color w:val="000000"/>
                </w:rPr>
                <w:t>3</w:t>
              </w:r>
            </w:ins>
          </w:p>
        </w:tc>
        <w:tc>
          <w:tcPr>
            <w:tcW w:w="814" w:type="dxa"/>
            <w:tcBorders>
              <w:top w:val="nil"/>
              <w:left w:val="nil"/>
              <w:bottom w:val="single" w:sz="4" w:space="0" w:color="auto"/>
              <w:right w:val="single" w:sz="4" w:space="0" w:color="auto"/>
            </w:tcBorders>
            <w:shd w:val="clear" w:color="auto" w:fill="auto"/>
            <w:noWrap/>
            <w:vAlign w:val="center"/>
          </w:tcPr>
          <w:p w14:paraId="74C97934" w14:textId="77777777" w:rsidR="00BD0299" w:rsidRPr="00FF6A71" w:rsidRDefault="00BD0299">
            <w:pPr>
              <w:spacing w:before="0" w:after="0" w:line="240" w:lineRule="auto"/>
              <w:jc w:val="center"/>
              <w:rPr>
                <w:ins w:id="65964" w:author="pete jones" w:date="2022-01-04T12:37:00Z"/>
                <w:rFonts w:eastAsiaTheme="minorEastAsia" w:cstheme="minorHAnsi"/>
              </w:rPr>
              <w:pPrChange w:id="65965" w:author="pete jones" w:date="2022-01-04T13:06:00Z">
                <w:pPr>
                  <w:jc w:val="center"/>
                </w:pPr>
              </w:pPrChange>
            </w:pPr>
            <w:ins w:id="65966" w:author="pete jones" w:date="2022-01-04T12:37:00Z">
              <w:r w:rsidRPr="00FF6A71">
                <w:rPr>
                  <w:rFonts w:ascii="Calibri" w:hAnsi="Calibri" w:cs="Calibri"/>
                  <w:color w:val="000000"/>
                </w:rPr>
                <w:t>3</w:t>
              </w:r>
            </w:ins>
          </w:p>
        </w:tc>
        <w:tc>
          <w:tcPr>
            <w:tcW w:w="692" w:type="dxa"/>
            <w:tcBorders>
              <w:top w:val="nil"/>
              <w:left w:val="nil"/>
              <w:bottom w:val="single" w:sz="4" w:space="0" w:color="auto"/>
              <w:right w:val="single" w:sz="4" w:space="0" w:color="auto"/>
            </w:tcBorders>
            <w:shd w:val="clear" w:color="auto" w:fill="auto"/>
            <w:noWrap/>
            <w:vAlign w:val="center"/>
          </w:tcPr>
          <w:p w14:paraId="703BA989" w14:textId="77777777" w:rsidR="00BD0299" w:rsidRPr="00FF6A71" w:rsidRDefault="00BD0299">
            <w:pPr>
              <w:spacing w:before="0" w:after="0" w:line="240" w:lineRule="auto"/>
              <w:jc w:val="center"/>
              <w:rPr>
                <w:ins w:id="65967" w:author="pete jones" w:date="2022-01-04T12:37:00Z"/>
                <w:rFonts w:eastAsiaTheme="minorEastAsia" w:cstheme="minorHAnsi"/>
              </w:rPr>
              <w:pPrChange w:id="65968" w:author="pete jones" w:date="2022-01-04T13:06:00Z">
                <w:pPr>
                  <w:jc w:val="center"/>
                </w:pPr>
              </w:pPrChange>
            </w:pPr>
            <w:ins w:id="65969"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3BE3F178" w14:textId="77777777" w:rsidR="00BD0299" w:rsidRPr="00FF6A71" w:rsidRDefault="00BD0299">
            <w:pPr>
              <w:spacing w:before="0" w:after="0" w:line="240" w:lineRule="auto"/>
              <w:jc w:val="center"/>
              <w:rPr>
                <w:ins w:id="65970" w:author="pete jones" w:date="2022-01-04T12:37:00Z"/>
                <w:rFonts w:eastAsiaTheme="minorEastAsia" w:cstheme="minorHAnsi"/>
              </w:rPr>
              <w:pPrChange w:id="65971" w:author="pete jones" w:date="2022-01-04T13:06:00Z">
                <w:pPr>
                  <w:jc w:val="center"/>
                </w:pPr>
              </w:pPrChange>
            </w:pPr>
            <w:ins w:id="6597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32B35672" w14:textId="77777777" w:rsidR="00BD0299" w:rsidRPr="00FF6A71" w:rsidRDefault="00BD0299">
            <w:pPr>
              <w:spacing w:before="0" w:after="0" w:line="240" w:lineRule="auto"/>
              <w:jc w:val="center"/>
              <w:rPr>
                <w:ins w:id="65973" w:author="pete jones" w:date="2022-01-04T12:37:00Z"/>
                <w:rFonts w:eastAsiaTheme="minorEastAsia" w:cstheme="minorHAnsi"/>
              </w:rPr>
              <w:pPrChange w:id="65974" w:author="pete jones" w:date="2022-01-04T13:06:00Z">
                <w:pPr>
                  <w:jc w:val="center"/>
                </w:pPr>
              </w:pPrChange>
            </w:pPr>
            <w:ins w:id="6597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50822B1" w14:textId="77777777" w:rsidR="00BD0299" w:rsidRPr="00FF6A71" w:rsidRDefault="00BD0299">
            <w:pPr>
              <w:spacing w:before="0" w:after="0" w:line="240" w:lineRule="auto"/>
              <w:jc w:val="center"/>
              <w:rPr>
                <w:ins w:id="65976" w:author="pete jones" w:date="2022-01-04T12:37:00Z"/>
                <w:rFonts w:eastAsiaTheme="minorEastAsia" w:cstheme="minorHAnsi"/>
              </w:rPr>
              <w:pPrChange w:id="65977" w:author="pete jones" w:date="2022-01-04T13:06:00Z">
                <w:pPr>
                  <w:jc w:val="center"/>
                </w:pPr>
              </w:pPrChange>
            </w:pPr>
            <w:ins w:id="65978" w:author="pete jones" w:date="2022-01-04T12:37:00Z">
              <w:r w:rsidRPr="00FF6A71">
                <w:rPr>
                  <w:rFonts w:ascii="Calibri" w:hAnsi="Calibri" w:cs="Calibri"/>
                  <w:color w:val="000000"/>
                </w:rPr>
                <w:t> </w:t>
              </w:r>
            </w:ins>
          </w:p>
        </w:tc>
      </w:tr>
    </w:tbl>
    <w:p w14:paraId="3E5FBF53" w14:textId="77777777" w:rsidR="00BD0299" w:rsidRPr="00FF6A71" w:rsidRDefault="00BD0299" w:rsidP="00BD0299">
      <w:pPr>
        <w:rPr>
          <w:ins w:id="65979" w:author="pete jones" w:date="2022-01-04T12:37:00Z"/>
        </w:rPr>
      </w:pPr>
      <w:ins w:id="65980" w:author="pete jones" w:date="2022-01-04T12:37:00Z">
        <w:r w:rsidRPr="00FF6A71">
          <w:t>Q6.18 Stakeholders should seek opportunities to encourage creative thinking and the integration of knowledge across disciplines, lateral thinking, and new ways of problem-solving</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1116516A" w14:textId="77777777" w:rsidTr="00015922">
        <w:trPr>
          <w:trHeight w:val="300"/>
          <w:jc w:val="center"/>
          <w:ins w:id="65981" w:author="pete jones" w:date="2022-01-04T12:37:00Z"/>
        </w:trPr>
        <w:tc>
          <w:tcPr>
            <w:tcW w:w="814" w:type="dxa"/>
            <w:shd w:val="clear" w:color="auto" w:fill="E7E6E6" w:themeFill="background2"/>
            <w:vAlign w:val="center"/>
          </w:tcPr>
          <w:p w14:paraId="7A3BB947" w14:textId="77777777" w:rsidR="00BD0299" w:rsidRPr="00FF6A71" w:rsidRDefault="00BD0299">
            <w:pPr>
              <w:spacing w:before="0" w:after="0" w:line="240" w:lineRule="auto"/>
              <w:jc w:val="center"/>
              <w:rPr>
                <w:ins w:id="65982" w:author="pete jones" w:date="2022-01-04T12:37:00Z"/>
                <w:rFonts w:eastAsiaTheme="minorEastAsia" w:cstheme="minorHAnsi"/>
                <w:b/>
                <w:bCs/>
              </w:rPr>
              <w:pPrChange w:id="65983" w:author="pete jones" w:date="2022-01-04T13:06:00Z">
                <w:pPr>
                  <w:jc w:val="center"/>
                </w:pPr>
              </w:pPrChange>
            </w:pPr>
            <w:ins w:id="65984"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03FC8BC" w14:textId="77777777" w:rsidR="00BD0299" w:rsidRPr="00FF6A71" w:rsidRDefault="00BD0299">
            <w:pPr>
              <w:spacing w:before="0" w:after="0" w:line="240" w:lineRule="auto"/>
              <w:jc w:val="center"/>
              <w:rPr>
                <w:ins w:id="65985" w:author="pete jones" w:date="2022-01-04T12:37:00Z"/>
                <w:rFonts w:eastAsiaTheme="minorEastAsia" w:cstheme="minorHAnsi"/>
                <w:b/>
                <w:bCs/>
              </w:rPr>
              <w:pPrChange w:id="65986" w:author="pete jones" w:date="2022-01-04T13:06:00Z">
                <w:pPr>
                  <w:jc w:val="center"/>
                </w:pPr>
              </w:pPrChange>
            </w:pPr>
            <w:ins w:id="65987"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A04BC87" w14:textId="77777777" w:rsidR="00BD0299" w:rsidRPr="00FF6A71" w:rsidRDefault="00BD0299">
            <w:pPr>
              <w:spacing w:before="0" w:after="0" w:line="240" w:lineRule="auto"/>
              <w:jc w:val="center"/>
              <w:rPr>
                <w:ins w:id="65988" w:author="pete jones" w:date="2022-01-04T12:37:00Z"/>
                <w:rFonts w:eastAsiaTheme="minorEastAsia" w:cstheme="minorHAnsi"/>
                <w:b/>
                <w:bCs/>
              </w:rPr>
              <w:pPrChange w:id="65989" w:author="pete jones" w:date="2022-01-04T13:06:00Z">
                <w:pPr>
                  <w:jc w:val="center"/>
                </w:pPr>
              </w:pPrChange>
            </w:pPr>
            <w:ins w:id="65990"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2C12D8E" w14:textId="77777777" w:rsidR="00BD0299" w:rsidRPr="00FF6A71" w:rsidRDefault="00BD0299">
            <w:pPr>
              <w:spacing w:before="0" w:after="0" w:line="240" w:lineRule="auto"/>
              <w:jc w:val="center"/>
              <w:rPr>
                <w:ins w:id="65991" w:author="pete jones" w:date="2022-01-04T12:37:00Z"/>
                <w:rFonts w:eastAsiaTheme="minorEastAsia" w:cstheme="minorHAnsi"/>
                <w:b/>
                <w:bCs/>
              </w:rPr>
              <w:pPrChange w:id="65992" w:author="pete jones" w:date="2022-01-04T13:06:00Z">
                <w:pPr>
                  <w:jc w:val="center"/>
                </w:pPr>
              </w:pPrChange>
            </w:pPr>
            <w:ins w:id="65993"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7FD885C" w14:textId="77777777" w:rsidR="00BD0299" w:rsidRPr="00FF6A71" w:rsidRDefault="00BD0299">
            <w:pPr>
              <w:spacing w:before="0" w:after="0" w:line="240" w:lineRule="auto"/>
              <w:jc w:val="center"/>
              <w:rPr>
                <w:ins w:id="65994" w:author="pete jones" w:date="2022-01-04T12:37:00Z"/>
                <w:rFonts w:eastAsiaTheme="minorEastAsia" w:cstheme="minorHAnsi"/>
                <w:b/>
                <w:bCs/>
              </w:rPr>
              <w:pPrChange w:id="65995" w:author="pete jones" w:date="2022-01-04T13:06:00Z">
                <w:pPr>
                  <w:jc w:val="center"/>
                </w:pPr>
              </w:pPrChange>
            </w:pPr>
            <w:ins w:id="65996"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465214A" w14:textId="77777777" w:rsidR="00BD0299" w:rsidRPr="00FF6A71" w:rsidRDefault="00BD0299">
            <w:pPr>
              <w:spacing w:before="0" w:after="0" w:line="240" w:lineRule="auto"/>
              <w:jc w:val="center"/>
              <w:rPr>
                <w:ins w:id="65997" w:author="pete jones" w:date="2022-01-04T12:37:00Z"/>
                <w:rFonts w:eastAsiaTheme="minorEastAsia" w:cstheme="minorHAnsi"/>
                <w:b/>
                <w:bCs/>
              </w:rPr>
              <w:pPrChange w:id="65998" w:author="pete jones" w:date="2022-01-04T13:06:00Z">
                <w:pPr>
                  <w:jc w:val="center"/>
                </w:pPr>
              </w:pPrChange>
            </w:pPr>
            <w:ins w:id="65999"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46BAF511" w14:textId="77777777" w:rsidR="00BD0299" w:rsidRPr="00FF6A71" w:rsidRDefault="00BD0299">
            <w:pPr>
              <w:spacing w:before="0" w:after="0" w:line="240" w:lineRule="auto"/>
              <w:jc w:val="center"/>
              <w:rPr>
                <w:ins w:id="66000" w:author="pete jones" w:date="2022-01-04T12:37:00Z"/>
                <w:rFonts w:eastAsiaTheme="minorEastAsia" w:cstheme="minorHAnsi"/>
                <w:b/>
                <w:bCs/>
              </w:rPr>
              <w:pPrChange w:id="66001" w:author="pete jones" w:date="2022-01-04T13:06:00Z">
                <w:pPr>
                  <w:jc w:val="center"/>
                </w:pPr>
              </w:pPrChange>
            </w:pPr>
            <w:ins w:id="66002"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D585735" w14:textId="77777777" w:rsidR="00BD0299" w:rsidRPr="00FF6A71" w:rsidRDefault="00BD0299">
            <w:pPr>
              <w:spacing w:before="0" w:after="0" w:line="240" w:lineRule="auto"/>
              <w:jc w:val="center"/>
              <w:rPr>
                <w:ins w:id="66003" w:author="pete jones" w:date="2022-01-04T12:37:00Z"/>
                <w:rFonts w:eastAsiaTheme="minorEastAsia" w:cstheme="minorHAnsi"/>
                <w:b/>
                <w:bCs/>
              </w:rPr>
              <w:pPrChange w:id="66004" w:author="pete jones" w:date="2022-01-04T13:06:00Z">
                <w:pPr>
                  <w:jc w:val="center"/>
                </w:pPr>
              </w:pPrChange>
            </w:pPr>
            <w:ins w:id="66005" w:author="pete jones" w:date="2022-01-04T12:37:00Z">
              <w:r w:rsidRPr="00FF6A71">
                <w:rPr>
                  <w:rFonts w:eastAsiaTheme="minorEastAsia" w:cstheme="minorHAnsi"/>
                  <w:b/>
                  <w:bCs/>
                </w:rPr>
                <w:t>7</w:t>
              </w:r>
            </w:ins>
          </w:p>
        </w:tc>
      </w:tr>
      <w:tr w:rsidR="00BD0299" w:rsidRPr="00FF6A71" w14:paraId="0FF9E2B4" w14:textId="77777777" w:rsidTr="00015922">
        <w:trPr>
          <w:trHeight w:val="300"/>
          <w:jc w:val="center"/>
          <w:ins w:id="66006" w:author="pete jones" w:date="2022-01-04T12:37:00Z"/>
        </w:trPr>
        <w:tc>
          <w:tcPr>
            <w:tcW w:w="814" w:type="dxa"/>
            <w:vAlign w:val="center"/>
          </w:tcPr>
          <w:p w14:paraId="203E1C16" w14:textId="77777777" w:rsidR="00BD0299" w:rsidRPr="00FF6A71" w:rsidRDefault="00BD0299">
            <w:pPr>
              <w:spacing w:before="0" w:after="0" w:line="240" w:lineRule="auto"/>
              <w:jc w:val="center"/>
              <w:rPr>
                <w:ins w:id="66007" w:author="pete jones" w:date="2022-01-04T12:37:00Z"/>
                <w:rFonts w:eastAsiaTheme="minorEastAsia" w:cstheme="minorHAnsi"/>
                <w:b/>
                <w:bCs/>
              </w:rPr>
              <w:pPrChange w:id="66008" w:author="pete jones" w:date="2022-01-04T13:06:00Z">
                <w:pPr>
                  <w:jc w:val="center"/>
                </w:pPr>
              </w:pPrChange>
            </w:pPr>
            <w:ins w:id="66009"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C843E6" w14:textId="77777777" w:rsidR="00BD0299" w:rsidRPr="00FF6A71" w:rsidRDefault="00BD0299">
            <w:pPr>
              <w:spacing w:before="0" w:after="0" w:line="240" w:lineRule="auto"/>
              <w:jc w:val="center"/>
              <w:rPr>
                <w:ins w:id="66010" w:author="pete jones" w:date="2022-01-04T12:37:00Z"/>
                <w:rFonts w:eastAsiaTheme="minorEastAsia" w:cstheme="minorHAnsi"/>
              </w:rPr>
              <w:pPrChange w:id="66011" w:author="pete jones" w:date="2022-01-04T13:06:00Z">
                <w:pPr>
                  <w:jc w:val="center"/>
                </w:pPr>
              </w:pPrChange>
            </w:pPr>
            <w:ins w:id="66012" w:author="pete jones" w:date="2022-01-04T12:37:00Z">
              <w:r w:rsidRPr="00FF6A71">
                <w:rPr>
                  <w:rFonts w:ascii="Calibri" w:hAnsi="Calibri" w:cs="Calibri"/>
                  <w:color w:val="000000"/>
                </w:rPr>
                <w:t>43%</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62E1821B" w14:textId="77777777" w:rsidR="00BD0299" w:rsidRPr="00FF6A71" w:rsidRDefault="00BD0299">
            <w:pPr>
              <w:spacing w:before="0" w:after="0" w:line="240" w:lineRule="auto"/>
              <w:jc w:val="center"/>
              <w:rPr>
                <w:ins w:id="66013" w:author="pete jones" w:date="2022-01-04T12:37:00Z"/>
                <w:rFonts w:eastAsiaTheme="minorEastAsia" w:cstheme="minorHAnsi"/>
              </w:rPr>
              <w:pPrChange w:id="66014" w:author="pete jones" w:date="2022-01-04T13:06:00Z">
                <w:pPr>
                  <w:jc w:val="center"/>
                </w:pPr>
              </w:pPrChange>
            </w:pPr>
            <w:ins w:id="66015" w:author="pete jones" w:date="2022-01-04T12:37:00Z">
              <w:r w:rsidRPr="00FF6A71">
                <w:rPr>
                  <w:rFonts w:ascii="Calibri" w:hAnsi="Calibri" w:cs="Calibri"/>
                  <w:color w:val="000000"/>
                </w:rPr>
                <w:t>50%</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0491E74" w14:textId="77777777" w:rsidR="00BD0299" w:rsidRPr="00FF6A71" w:rsidRDefault="00BD0299">
            <w:pPr>
              <w:spacing w:before="0" w:after="0" w:line="240" w:lineRule="auto"/>
              <w:jc w:val="center"/>
              <w:rPr>
                <w:ins w:id="66016" w:author="pete jones" w:date="2022-01-04T12:37:00Z"/>
                <w:rFonts w:eastAsiaTheme="minorEastAsia" w:cstheme="minorHAnsi"/>
              </w:rPr>
              <w:pPrChange w:id="66017" w:author="pete jones" w:date="2022-01-04T13:06:00Z">
                <w:pPr>
                  <w:jc w:val="center"/>
                </w:pPr>
              </w:pPrChange>
            </w:pPr>
            <w:ins w:id="66018"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021F70D" w14:textId="77777777" w:rsidR="00BD0299" w:rsidRPr="00FF6A71" w:rsidRDefault="00BD0299">
            <w:pPr>
              <w:spacing w:before="0" w:after="0" w:line="240" w:lineRule="auto"/>
              <w:jc w:val="center"/>
              <w:rPr>
                <w:ins w:id="66019" w:author="pete jones" w:date="2022-01-04T12:37:00Z"/>
                <w:rFonts w:eastAsiaTheme="minorEastAsia" w:cstheme="minorHAnsi"/>
              </w:rPr>
              <w:pPrChange w:id="66020" w:author="pete jones" w:date="2022-01-04T13:06:00Z">
                <w:pPr>
                  <w:jc w:val="center"/>
                </w:pPr>
              </w:pPrChange>
            </w:pPr>
            <w:ins w:id="66021"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20F55F7" w14:textId="77777777" w:rsidR="00BD0299" w:rsidRPr="00FF6A71" w:rsidRDefault="00BD0299">
            <w:pPr>
              <w:spacing w:before="0" w:after="0" w:line="240" w:lineRule="auto"/>
              <w:jc w:val="center"/>
              <w:rPr>
                <w:ins w:id="66022" w:author="pete jones" w:date="2022-01-04T12:37:00Z"/>
                <w:rFonts w:eastAsiaTheme="minorEastAsia" w:cstheme="minorHAnsi"/>
              </w:rPr>
              <w:pPrChange w:id="66023" w:author="pete jones" w:date="2022-01-04T13:06:00Z">
                <w:pPr>
                  <w:jc w:val="center"/>
                </w:pPr>
              </w:pPrChange>
            </w:pPr>
            <w:ins w:id="66024"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16194F8" w14:textId="77777777" w:rsidR="00BD0299" w:rsidRPr="00FF6A71" w:rsidRDefault="00BD0299">
            <w:pPr>
              <w:spacing w:before="0" w:after="0" w:line="240" w:lineRule="auto"/>
              <w:jc w:val="center"/>
              <w:rPr>
                <w:ins w:id="66025" w:author="pete jones" w:date="2022-01-04T12:37:00Z"/>
                <w:rFonts w:eastAsiaTheme="minorEastAsia" w:cstheme="minorHAnsi"/>
              </w:rPr>
              <w:pPrChange w:id="66026" w:author="pete jones" w:date="2022-01-04T13:06:00Z">
                <w:pPr>
                  <w:jc w:val="center"/>
                </w:pPr>
              </w:pPrChange>
            </w:pPr>
            <w:ins w:id="6602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79CA886" w14:textId="77777777" w:rsidR="00BD0299" w:rsidRPr="00FF6A71" w:rsidRDefault="00BD0299">
            <w:pPr>
              <w:spacing w:before="0" w:after="0" w:line="240" w:lineRule="auto"/>
              <w:jc w:val="center"/>
              <w:rPr>
                <w:ins w:id="66028" w:author="pete jones" w:date="2022-01-04T12:37:00Z"/>
                <w:rFonts w:eastAsiaTheme="minorEastAsia" w:cstheme="minorHAnsi"/>
              </w:rPr>
              <w:pPrChange w:id="66029" w:author="pete jones" w:date="2022-01-04T13:06:00Z">
                <w:pPr>
                  <w:jc w:val="center"/>
                </w:pPr>
              </w:pPrChange>
            </w:pPr>
            <w:ins w:id="66030" w:author="pete jones" w:date="2022-01-04T12:37:00Z">
              <w:r w:rsidRPr="00FF6A71">
                <w:rPr>
                  <w:rFonts w:ascii="Calibri" w:hAnsi="Calibri" w:cs="Calibri"/>
                  <w:color w:val="000000"/>
                </w:rPr>
                <w:t> </w:t>
              </w:r>
            </w:ins>
          </w:p>
        </w:tc>
      </w:tr>
      <w:tr w:rsidR="00BD0299" w:rsidRPr="00FF6A71" w14:paraId="37597E42" w14:textId="77777777" w:rsidTr="00015922">
        <w:trPr>
          <w:trHeight w:val="300"/>
          <w:jc w:val="center"/>
          <w:ins w:id="66031" w:author="pete jones" w:date="2022-01-04T12:37:00Z"/>
        </w:trPr>
        <w:tc>
          <w:tcPr>
            <w:tcW w:w="814" w:type="dxa"/>
            <w:vAlign w:val="center"/>
          </w:tcPr>
          <w:p w14:paraId="007AD03D" w14:textId="77777777" w:rsidR="00BD0299" w:rsidRPr="00FF6A71" w:rsidRDefault="00BD0299">
            <w:pPr>
              <w:spacing w:before="0" w:after="0" w:line="240" w:lineRule="auto"/>
              <w:jc w:val="center"/>
              <w:rPr>
                <w:ins w:id="66032" w:author="pete jones" w:date="2022-01-04T12:37:00Z"/>
                <w:rFonts w:eastAsiaTheme="minorEastAsia" w:cstheme="minorHAnsi"/>
                <w:b/>
                <w:bCs/>
              </w:rPr>
              <w:pPrChange w:id="66033" w:author="pete jones" w:date="2022-01-04T13:06:00Z">
                <w:pPr>
                  <w:jc w:val="center"/>
                </w:pPr>
              </w:pPrChange>
            </w:pPr>
            <w:ins w:id="66034"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2935429" w14:textId="77777777" w:rsidR="00BD0299" w:rsidRPr="00FF6A71" w:rsidRDefault="00BD0299">
            <w:pPr>
              <w:spacing w:before="0" w:after="0" w:line="240" w:lineRule="auto"/>
              <w:jc w:val="center"/>
              <w:rPr>
                <w:ins w:id="66035" w:author="pete jones" w:date="2022-01-04T12:37:00Z"/>
                <w:rFonts w:eastAsiaTheme="minorEastAsia" w:cstheme="minorHAnsi"/>
              </w:rPr>
              <w:pPrChange w:id="66036" w:author="pete jones" w:date="2022-01-04T13:06:00Z">
                <w:pPr>
                  <w:jc w:val="center"/>
                </w:pPr>
              </w:pPrChange>
            </w:pPr>
            <w:ins w:id="66037" w:author="pete jones" w:date="2022-01-04T12:37:00Z">
              <w:r w:rsidRPr="00FF6A71">
                <w:rPr>
                  <w:rFonts w:ascii="Calibri" w:hAnsi="Calibri" w:cs="Calibri"/>
                  <w:color w:val="000000"/>
                </w:rPr>
                <w:t>6</w:t>
              </w:r>
            </w:ins>
          </w:p>
        </w:tc>
        <w:tc>
          <w:tcPr>
            <w:tcW w:w="814" w:type="dxa"/>
            <w:tcBorders>
              <w:top w:val="nil"/>
              <w:left w:val="nil"/>
              <w:bottom w:val="single" w:sz="4" w:space="0" w:color="auto"/>
              <w:right w:val="single" w:sz="4" w:space="0" w:color="auto"/>
            </w:tcBorders>
            <w:shd w:val="clear" w:color="auto" w:fill="auto"/>
            <w:noWrap/>
            <w:vAlign w:val="center"/>
          </w:tcPr>
          <w:p w14:paraId="69104B83" w14:textId="77777777" w:rsidR="00BD0299" w:rsidRPr="00FF6A71" w:rsidRDefault="00BD0299">
            <w:pPr>
              <w:spacing w:before="0" w:after="0" w:line="240" w:lineRule="auto"/>
              <w:jc w:val="center"/>
              <w:rPr>
                <w:ins w:id="66038" w:author="pete jones" w:date="2022-01-04T12:37:00Z"/>
                <w:rFonts w:eastAsiaTheme="minorEastAsia" w:cstheme="minorHAnsi"/>
              </w:rPr>
              <w:pPrChange w:id="66039" w:author="pete jones" w:date="2022-01-04T13:06:00Z">
                <w:pPr>
                  <w:jc w:val="center"/>
                </w:pPr>
              </w:pPrChange>
            </w:pPr>
            <w:ins w:id="66040" w:author="pete jones" w:date="2022-01-04T12:37:00Z">
              <w:r w:rsidRPr="00FF6A71">
                <w:rPr>
                  <w:rFonts w:ascii="Calibri" w:hAnsi="Calibri" w:cs="Calibri"/>
                  <w:color w:val="000000"/>
                </w:rPr>
                <w:t>7</w:t>
              </w:r>
            </w:ins>
          </w:p>
        </w:tc>
        <w:tc>
          <w:tcPr>
            <w:tcW w:w="814" w:type="dxa"/>
            <w:tcBorders>
              <w:top w:val="nil"/>
              <w:left w:val="nil"/>
              <w:bottom w:val="single" w:sz="4" w:space="0" w:color="auto"/>
              <w:right w:val="single" w:sz="4" w:space="0" w:color="auto"/>
            </w:tcBorders>
            <w:shd w:val="clear" w:color="auto" w:fill="auto"/>
            <w:noWrap/>
            <w:vAlign w:val="center"/>
          </w:tcPr>
          <w:p w14:paraId="312DC2C8" w14:textId="77777777" w:rsidR="00BD0299" w:rsidRPr="00FF6A71" w:rsidRDefault="00BD0299">
            <w:pPr>
              <w:spacing w:before="0" w:after="0" w:line="240" w:lineRule="auto"/>
              <w:jc w:val="center"/>
              <w:rPr>
                <w:ins w:id="66041" w:author="pete jones" w:date="2022-01-04T12:37:00Z"/>
                <w:rFonts w:eastAsiaTheme="minorEastAsia" w:cstheme="minorHAnsi"/>
              </w:rPr>
              <w:pPrChange w:id="66042" w:author="pete jones" w:date="2022-01-04T13:06:00Z">
                <w:pPr>
                  <w:jc w:val="center"/>
                </w:pPr>
              </w:pPrChange>
            </w:pPr>
            <w:ins w:id="66043"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43964A3F" w14:textId="77777777" w:rsidR="00BD0299" w:rsidRPr="00FF6A71" w:rsidRDefault="00BD0299">
            <w:pPr>
              <w:spacing w:before="0" w:after="0" w:line="240" w:lineRule="auto"/>
              <w:jc w:val="center"/>
              <w:rPr>
                <w:ins w:id="66044" w:author="pete jones" w:date="2022-01-04T12:37:00Z"/>
                <w:rFonts w:eastAsiaTheme="minorEastAsia" w:cstheme="minorHAnsi"/>
              </w:rPr>
              <w:pPrChange w:id="66045" w:author="pete jones" w:date="2022-01-04T13:06:00Z">
                <w:pPr>
                  <w:jc w:val="center"/>
                </w:pPr>
              </w:pPrChange>
            </w:pPr>
            <w:ins w:id="66046"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77AB39AF" w14:textId="77777777" w:rsidR="00BD0299" w:rsidRPr="00FF6A71" w:rsidRDefault="00BD0299">
            <w:pPr>
              <w:spacing w:before="0" w:after="0" w:line="240" w:lineRule="auto"/>
              <w:jc w:val="center"/>
              <w:rPr>
                <w:ins w:id="66047" w:author="pete jones" w:date="2022-01-04T12:37:00Z"/>
                <w:rFonts w:eastAsiaTheme="minorEastAsia" w:cstheme="minorHAnsi"/>
              </w:rPr>
              <w:pPrChange w:id="66048" w:author="pete jones" w:date="2022-01-04T13:06:00Z">
                <w:pPr>
                  <w:jc w:val="center"/>
                </w:pPr>
              </w:pPrChange>
            </w:pPr>
            <w:ins w:id="66049"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7ED0F6DE" w14:textId="77777777" w:rsidR="00BD0299" w:rsidRPr="00FF6A71" w:rsidRDefault="00BD0299">
            <w:pPr>
              <w:spacing w:before="0" w:after="0" w:line="240" w:lineRule="auto"/>
              <w:jc w:val="center"/>
              <w:rPr>
                <w:ins w:id="66050" w:author="pete jones" w:date="2022-01-04T12:37:00Z"/>
                <w:rFonts w:eastAsiaTheme="minorEastAsia" w:cstheme="minorHAnsi"/>
              </w:rPr>
              <w:pPrChange w:id="66051" w:author="pete jones" w:date="2022-01-04T13:06:00Z">
                <w:pPr>
                  <w:jc w:val="center"/>
                </w:pPr>
              </w:pPrChange>
            </w:pPr>
            <w:ins w:id="6605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319B8C13" w14:textId="77777777" w:rsidR="00BD0299" w:rsidRPr="00FF6A71" w:rsidRDefault="00BD0299">
            <w:pPr>
              <w:spacing w:before="0" w:after="0" w:line="240" w:lineRule="auto"/>
              <w:jc w:val="center"/>
              <w:rPr>
                <w:ins w:id="66053" w:author="pete jones" w:date="2022-01-04T12:37:00Z"/>
                <w:rFonts w:eastAsiaTheme="minorEastAsia" w:cstheme="minorHAnsi"/>
              </w:rPr>
              <w:pPrChange w:id="66054" w:author="pete jones" w:date="2022-01-04T13:06:00Z">
                <w:pPr>
                  <w:jc w:val="center"/>
                </w:pPr>
              </w:pPrChange>
            </w:pPr>
            <w:ins w:id="66055" w:author="pete jones" w:date="2022-01-04T12:37:00Z">
              <w:r w:rsidRPr="00FF6A71">
                <w:rPr>
                  <w:rFonts w:ascii="Calibri" w:hAnsi="Calibri" w:cs="Calibri"/>
                  <w:color w:val="000000"/>
                </w:rPr>
                <w:t> </w:t>
              </w:r>
            </w:ins>
          </w:p>
        </w:tc>
      </w:tr>
    </w:tbl>
    <w:p w14:paraId="5CCB405A" w14:textId="77777777" w:rsidR="00EF6187" w:rsidRPr="00FF6A71" w:rsidRDefault="00EF6187" w:rsidP="00BD0299">
      <w:pPr>
        <w:rPr>
          <w:ins w:id="66056" w:author="pete jones" w:date="2022-01-04T13:07:00Z"/>
        </w:rPr>
      </w:pPr>
    </w:p>
    <w:p w14:paraId="7F4D7D25" w14:textId="599BBBEA" w:rsidR="00BD0299" w:rsidRPr="00FF6A71" w:rsidRDefault="00BD0299" w:rsidP="00BD0299">
      <w:pPr>
        <w:rPr>
          <w:ins w:id="66057" w:author="pete jones" w:date="2022-01-04T12:37:00Z"/>
        </w:rPr>
      </w:pPr>
      <w:ins w:id="66058" w:author="pete jones" w:date="2022-01-04T12:37:00Z">
        <w:r w:rsidRPr="00FF6A71">
          <w:t>Q6.19 Over the next five years</w:t>
        </w:r>
      </w:ins>
      <w:ins w:id="66059" w:author="pete jones" w:date="2022-04-01T14:50:00Z">
        <w:r w:rsidR="004E289F">
          <w:t>,</w:t>
        </w:r>
      </w:ins>
      <w:ins w:id="66060" w:author="pete jones" w:date="2022-01-04T12:37:00Z">
        <w:r w:rsidRPr="00FF6A71">
          <w:t xml:space="preserve"> employers expect to reduce their hiring of university graduates and increase the hiring of post-secondary educated worker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409C6057" w14:textId="77777777" w:rsidTr="00015922">
        <w:trPr>
          <w:trHeight w:val="300"/>
          <w:jc w:val="center"/>
          <w:ins w:id="66061" w:author="pete jones" w:date="2022-01-04T12:37:00Z"/>
        </w:trPr>
        <w:tc>
          <w:tcPr>
            <w:tcW w:w="814" w:type="dxa"/>
            <w:shd w:val="clear" w:color="auto" w:fill="E7E6E6" w:themeFill="background2"/>
            <w:vAlign w:val="center"/>
          </w:tcPr>
          <w:p w14:paraId="5AC6E61B" w14:textId="77777777" w:rsidR="00BD0299" w:rsidRPr="00FF6A71" w:rsidRDefault="00BD0299">
            <w:pPr>
              <w:spacing w:before="0" w:after="0" w:line="240" w:lineRule="auto"/>
              <w:jc w:val="center"/>
              <w:rPr>
                <w:ins w:id="66062" w:author="pete jones" w:date="2022-01-04T12:37:00Z"/>
                <w:rFonts w:eastAsiaTheme="minorEastAsia" w:cstheme="minorHAnsi"/>
                <w:b/>
                <w:bCs/>
              </w:rPr>
              <w:pPrChange w:id="66063" w:author="pete jones" w:date="2022-01-04T13:07:00Z">
                <w:pPr>
                  <w:jc w:val="center"/>
                </w:pPr>
              </w:pPrChange>
            </w:pPr>
            <w:ins w:id="66064" w:author="pete jones" w:date="2022-01-04T12:37:00Z">
              <w:r w:rsidRPr="00FF6A71">
                <w:rPr>
                  <w:rFonts w:eastAsiaTheme="minorEastAsia" w:cstheme="minorHAnsi"/>
                  <w:b/>
                  <w:bCs/>
                </w:rPr>
                <w:lastRenderedPageBreak/>
                <w:t>scale</w:t>
              </w:r>
            </w:ins>
          </w:p>
        </w:tc>
        <w:tc>
          <w:tcPr>
            <w:tcW w:w="814" w:type="dxa"/>
            <w:shd w:val="clear" w:color="auto" w:fill="E7E6E6" w:themeFill="background2"/>
            <w:noWrap/>
            <w:vAlign w:val="center"/>
          </w:tcPr>
          <w:p w14:paraId="1B7688C8" w14:textId="77777777" w:rsidR="00BD0299" w:rsidRPr="00FF6A71" w:rsidRDefault="00BD0299">
            <w:pPr>
              <w:spacing w:before="0" w:after="0" w:line="240" w:lineRule="auto"/>
              <w:jc w:val="center"/>
              <w:rPr>
                <w:ins w:id="66065" w:author="pete jones" w:date="2022-01-04T12:37:00Z"/>
                <w:rFonts w:eastAsiaTheme="minorEastAsia" w:cstheme="minorHAnsi"/>
                <w:b/>
                <w:bCs/>
              </w:rPr>
              <w:pPrChange w:id="66066" w:author="pete jones" w:date="2022-01-04T13:07:00Z">
                <w:pPr>
                  <w:jc w:val="center"/>
                </w:pPr>
              </w:pPrChange>
            </w:pPr>
            <w:ins w:id="66067"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2D6A1482" w14:textId="77777777" w:rsidR="00BD0299" w:rsidRPr="00FF6A71" w:rsidRDefault="00BD0299">
            <w:pPr>
              <w:spacing w:before="0" w:after="0" w:line="240" w:lineRule="auto"/>
              <w:jc w:val="center"/>
              <w:rPr>
                <w:ins w:id="66068" w:author="pete jones" w:date="2022-01-04T12:37:00Z"/>
                <w:rFonts w:eastAsiaTheme="minorEastAsia" w:cstheme="minorHAnsi"/>
                <w:b/>
                <w:bCs/>
              </w:rPr>
              <w:pPrChange w:id="66069" w:author="pete jones" w:date="2022-01-04T13:07:00Z">
                <w:pPr>
                  <w:jc w:val="center"/>
                </w:pPr>
              </w:pPrChange>
            </w:pPr>
            <w:ins w:id="66070"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9A18D60" w14:textId="77777777" w:rsidR="00BD0299" w:rsidRPr="00FF6A71" w:rsidRDefault="00BD0299">
            <w:pPr>
              <w:spacing w:before="0" w:after="0" w:line="240" w:lineRule="auto"/>
              <w:jc w:val="center"/>
              <w:rPr>
                <w:ins w:id="66071" w:author="pete jones" w:date="2022-01-04T12:37:00Z"/>
                <w:rFonts w:eastAsiaTheme="minorEastAsia" w:cstheme="minorHAnsi"/>
                <w:b/>
                <w:bCs/>
              </w:rPr>
              <w:pPrChange w:id="66072" w:author="pete jones" w:date="2022-01-04T13:07:00Z">
                <w:pPr>
                  <w:jc w:val="center"/>
                </w:pPr>
              </w:pPrChange>
            </w:pPr>
            <w:ins w:id="66073"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5B98706" w14:textId="77777777" w:rsidR="00BD0299" w:rsidRPr="00FF6A71" w:rsidRDefault="00BD0299">
            <w:pPr>
              <w:spacing w:before="0" w:after="0" w:line="240" w:lineRule="auto"/>
              <w:jc w:val="center"/>
              <w:rPr>
                <w:ins w:id="66074" w:author="pete jones" w:date="2022-01-04T12:37:00Z"/>
                <w:rFonts w:eastAsiaTheme="minorEastAsia" w:cstheme="minorHAnsi"/>
                <w:b/>
                <w:bCs/>
              </w:rPr>
              <w:pPrChange w:id="66075" w:author="pete jones" w:date="2022-01-04T13:07:00Z">
                <w:pPr>
                  <w:jc w:val="center"/>
                </w:pPr>
              </w:pPrChange>
            </w:pPr>
            <w:ins w:id="66076"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97DC147" w14:textId="77777777" w:rsidR="00BD0299" w:rsidRPr="00FF6A71" w:rsidRDefault="00BD0299">
            <w:pPr>
              <w:spacing w:before="0" w:after="0" w:line="240" w:lineRule="auto"/>
              <w:jc w:val="center"/>
              <w:rPr>
                <w:ins w:id="66077" w:author="pete jones" w:date="2022-01-04T12:37:00Z"/>
                <w:rFonts w:eastAsiaTheme="minorEastAsia" w:cstheme="minorHAnsi"/>
                <w:b/>
                <w:bCs/>
              </w:rPr>
              <w:pPrChange w:id="66078" w:author="pete jones" w:date="2022-01-04T13:07:00Z">
                <w:pPr>
                  <w:jc w:val="center"/>
                </w:pPr>
              </w:pPrChange>
            </w:pPr>
            <w:ins w:id="66079"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486CA14D" w14:textId="77777777" w:rsidR="00BD0299" w:rsidRPr="00FF6A71" w:rsidRDefault="00BD0299">
            <w:pPr>
              <w:spacing w:before="0" w:after="0" w:line="240" w:lineRule="auto"/>
              <w:jc w:val="center"/>
              <w:rPr>
                <w:ins w:id="66080" w:author="pete jones" w:date="2022-01-04T12:37:00Z"/>
                <w:rFonts w:eastAsiaTheme="minorEastAsia" w:cstheme="minorHAnsi"/>
                <w:b/>
                <w:bCs/>
              </w:rPr>
              <w:pPrChange w:id="66081" w:author="pete jones" w:date="2022-01-04T13:07:00Z">
                <w:pPr>
                  <w:jc w:val="center"/>
                </w:pPr>
              </w:pPrChange>
            </w:pPr>
            <w:ins w:id="66082"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A74DF04" w14:textId="77777777" w:rsidR="00BD0299" w:rsidRPr="00FF6A71" w:rsidRDefault="00BD0299">
            <w:pPr>
              <w:spacing w:before="0" w:after="0" w:line="240" w:lineRule="auto"/>
              <w:jc w:val="center"/>
              <w:rPr>
                <w:ins w:id="66083" w:author="pete jones" w:date="2022-01-04T12:37:00Z"/>
                <w:rFonts w:eastAsiaTheme="minorEastAsia" w:cstheme="minorHAnsi"/>
                <w:b/>
                <w:bCs/>
              </w:rPr>
              <w:pPrChange w:id="66084" w:author="pete jones" w:date="2022-01-04T13:07:00Z">
                <w:pPr>
                  <w:jc w:val="center"/>
                </w:pPr>
              </w:pPrChange>
            </w:pPr>
            <w:ins w:id="66085" w:author="pete jones" w:date="2022-01-04T12:37:00Z">
              <w:r w:rsidRPr="00FF6A71">
                <w:rPr>
                  <w:rFonts w:eastAsiaTheme="minorEastAsia" w:cstheme="minorHAnsi"/>
                  <w:b/>
                  <w:bCs/>
                </w:rPr>
                <w:t>7</w:t>
              </w:r>
            </w:ins>
          </w:p>
        </w:tc>
      </w:tr>
      <w:tr w:rsidR="00BD0299" w:rsidRPr="00FF6A71" w14:paraId="16AB77E0" w14:textId="77777777" w:rsidTr="00015922">
        <w:trPr>
          <w:trHeight w:val="300"/>
          <w:jc w:val="center"/>
          <w:ins w:id="66086" w:author="pete jones" w:date="2022-01-04T12:37:00Z"/>
        </w:trPr>
        <w:tc>
          <w:tcPr>
            <w:tcW w:w="814" w:type="dxa"/>
            <w:vAlign w:val="center"/>
          </w:tcPr>
          <w:p w14:paraId="4A28B2CF" w14:textId="77777777" w:rsidR="00BD0299" w:rsidRPr="00FF6A71" w:rsidRDefault="00BD0299">
            <w:pPr>
              <w:spacing w:before="0" w:after="0" w:line="240" w:lineRule="auto"/>
              <w:jc w:val="center"/>
              <w:rPr>
                <w:ins w:id="66087" w:author="pete jones" w:date="2022-01-04T12:37:00Z"/>
                <w:rFonts w:eastAsiaTheme="minorEastAsia" w:cstheme="minorHAnsi"/>
                <w:b/>
                <w:bCs/>
              </w:rPr>
              <w:pPrChange w:id="66088" w:author="pete jones" w:date="2022-01-04T13:07:00Z">
                <w:pPr>
                  <w:jc w:val="center"/>
                </w:pPr>
              </w:pPrChange>
            </w:pPr>
            <w:ins w:id="66089"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609ACD" w14:textId="77777777" w:rsidR="00BD0299" w:rsidRPr="00FF6A71" w:rsidRDefault="00BD0299">
            <w:pPr>
              <w:spacing w:before="0" w:after="0" w:line="240" w:lineRule="auto"/>
              <w:jc w:val="center"/>
              <w:rPr>
                <w:ins w:id="66090" w:author="pete jones" w:date="2022-01-04T12:37:00Z"/>
                <w:rFonts w:eastAsiaTheme="minorEastAsia" w:cstheme="minorHAnsi"/>
              </w:rPr>
              <w:pPrChange w:id="66091" w:author="pete jones" w:date="2022-01-04T13:07:00Z">
                <w:pPr>
                  <w:jc w:val="center"/>
                </w:pPr>
              </w:pPrChange>
            </w:pPr>
            <w:ins w:id="66092" w:author="pete jones" w:date="2022-01-04T12:37:00Z">
              <w:r w:rsidRPr="00FF6A71">
                <w:rPr>
                  <w:rFonts w:ascii="Calibri" w:hAnsi="Calibri" w:cs="Calibri"/>
                  <w:color w:val="000000"/>
                </w:rPr>
                <w:t>1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131F57A8" w14:textId="77777777" w:rsidR="00BD0299" w:rsidRPr="00FF6A71" w:rsidRDefault="00BD0299">
            <w:pPr>
              <w:spacing w:before="0" w:after="0" w:line="240" w:lineRule="auto"/>
              <w:jc w:val="center"/>
              <w:rPr>
                <w:ins w:id="66093" w:author="pete jones" w:date="2022-01-04T12:37:00Z"/>
                <w:rFonts w:eastAsiaTheme="minorEastAsia" w:cstheme="minorHAnsi"/>
              </w:rPr>
              <w:pPrChange w:id="66094" w:author="pete jones" w:date="2022-01-04T13:07:00Z">
                <w:pPr>
                  <w:jc w:val="center"/>
                </w:pPr>
              </w:pPrChange>
            </w:pPr>
            <w:ins w:id="66095" w:author="pete jones" w:date="2022-01-04T12:37:00Z">
              <w:r w:rsidRPr="00FF6A71">
                <w:rPr>
                  <w:rFonts w:ascii="Calibri" w:hAnsi="Calibri" w:cs="Calibri"/>
                  <w:color w:val="000000"/>
                </w:rPr>
                <w:t>1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4728FD0" w14:textId="77777777" w:rsidR="00BD0299" w:rsidRPr="00FF6A71" w:rsidRDefault="00BD0299">
            <w:pPr>
              <w:spacing w:before="0" w:after="0" w:line="240" w:lineRule="auto"/>
              <w:jc w:val="center"/>
              <w:rPr>
                <w:ins w:id="66096" w:author="pete jones" w:date="2022-01-04T12:37:00Z"/>
                <w:rFonts w:eastAsiaTheme="minorEastAsia" w:cstheme="minorHAnsi"/>
              </w:rPr>
              <w:pPrChange w:id="66097" w:author="pete jones" w:date="2022-01-04T13:07:00Z">
                <w:pPr>
                  <w:jc w:val="center"/>
                </w:pPr>
              </w:pPrChange>
            </w:pPr>
            <w:ins w:id="66098" w:author="pete jones" w:date="2022-01-04T12:37:00Z">
              <w:r w:rsidRPr="00FF6A71">
                <w:rPr>
                  <w:rFonts w:ascii="Calibri" w:hAnsi="Calibri" w:cs="Calibri"/>
                  <w:color w:val="000000"/>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A03F8DA" w14:textId="77777777" w:rsidR="00BD0299" w:rsidRPr="00FF6A71" w:rsidRDefault="00BD0299">
            <w:pPr>
              <w:spacing w:before="0" w:after="0" w:line="240" w:lineRule="auto"/>
              <w:jc w:val="center"/>
              <w:rPr>
                <w:ins w:id="66099" w:author="pete jones" w:date="2022-01-04T12:37:00Z"/>
                <w:rFonts w:eastAsiaTheme="minorEastAsia" w:cstheme="minorHAnsi"/>
              </w:rPr>
              <w:pPrChange w:id="66100" w:author="pete jones" w:date="2022-01-04T13:07:00Z">
                <w:pPr>
                  <w:jc w:val="center"/>
                </w:pPr>
              </w:pPrChange>
            </w:pPr>
            <w:ins w:id="66101" w:author="pete jones" w:date="2022-01-04T12:37:00Z">
              <w:r w:rsidRPr="00FF6A71">
                <w:rPr>
                  <w:rFonts w:ascii="Calibri" w:hAnsi="Calibri" w:cs="Calibri"/>
                  <w:color w:val="000000"/>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56E9850" w14:textId="77777777" w:rsidR="00BD0299" w:rsidRPr="00FF6A71" w:rsidRDefault="00BD0299">
            <w:pPr>
              <w:spacing w:before="0" w:after="0" w:line="240" w:lineRule="auto"/>
              <w:jc w:val="center"/>
              <w:rPr>
                <w:ins w:id="66102" w:author="pete jones" w:date="2022-01-04T12:37:00Z"/>
                <w:rFonts w:eastAsiaTheme="minorEastAsia" w:cstheme="minorHAnsi"/>
              </w:rPr>
              <w:pPrChange w:id="66103" w:author="pete jones" w:date="2022-01-04T13:07:00Z">
                <w:pPr>
                  <w:jc w:val="center"/>
                </w:pPr>
              </w:pPrChange>
            </w:pPr>
            <w:ins w:id="66104" w:author="pete jones" w:date="2022-01-04T12:37:00Z">
              <w:r w:rsidRPr="00FF6A71">
                <w:rPr>
                  <w:rFonts w:ascii="Calibri" w:hAnsi="Calibri" w:cs="Calibri"/>
                  <w:color w:val="000000"/>
                </w:rPr>
                <w:t>36%</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ED61C17" w14:textId="77777777" w:rsidR="00BD0299" w:rsidRPr="00FF6A71" w:rsidRDefault="00BD0299">
            <w:pPr>
              <w:spacing w:before="0" w:after="0" w:line="240" w:lineRule="auto"/>
              <w:jc w:val="center"/>
              <w:rPr>
                <w:ins w:id="66105" w:author="pete jones" w:date="2022-01-04T12:37:00Z"/>
                <w:rFonts w:eastAsiaTheme="minorEastAsia" w:cstheme="minorHAnsi"/>
              </w:rPr>
              <w:pPrChange w:id="66106" w:author="pete jones" w:date="2022-01-04T13:07:00Z">
                <w:pPr>
                  <w:jc w:val="center"/>
                </w:pPr>
              </w:pPrChange>
            </w:pPr>
            <w:ins w:id="66107"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7006EE7" w14:textId="77777777" w:rsidR="00BD0299" w:rsidRPr="00FF6A71" w:rsidRDefault="00BD0299">
            <w:pPr>
              <w:spacing w:before="0" w:after="0" w:line="240" w:lineRule="auto"/>
              <w:jc w:val="center"/>
              <w:rPr>
                <w:ins w:id="66108" w:author="pete jones" w:date="2022-01-04T12:37:00Z"/>
                <w:rFonts w:eastAsiaTheme="minorEastAsia" w:cstheme="minorHAnsi"/>
              </w:rPr>
              <w:pPrChange w:id="66109" w:author="pete jones" w:date="2022-01-04T13:07:00Z">
                <w:pPr>
                  <w:jc w:val="center"/>
                </w:pPr>
              </w:pPrChange>
            </w:pPr>
            <w:ins w:id="66110" w:author="pete jones" w:date="2022-01-04T12:37:00Z">
              <w:r w:rsidRPr="00FF6A71">
                <w:rPr>
                  <w:rFonts w:ascii="Calibri" w:hAnsi="Calibri" w:cs="Calibri"/>
                  <w:color w:val="000000"/>
                </w:rPr>
                <w:t> </w:t>
              </w:r>
            </w:ins>
          </w:p>
        </w:tc>
      </w:tr>
      <w:tr w:rsidR="00BD0299" w:rsidRPr="00FF6A71" w14:paraId="2558DF9C" w14:textId="77777777" w:rsidTr="00015922">
        <w:trPr>
          <w:trHeight w:val="300"/>
          <w:jc w:val="center"/>
          <w:ins w:id="66111" w:author="pete jones" w:date="2022-01-04T12:37:00Z"/>
        </w:trPr>
        <w:tc>
          <w:tcPr>
            <w:tcW w:w="814" w:type="dxa"/>
            <w:vAlign w:val="center"/>
          </w:tcPr>
          <w:p w14:paraId="4B228BB0" w14:textId="77777777" w:rsidR="00BD0299" w:rsidRPr="00FF6A71" w:rsidRDefault="00BD0299">
            <w:pPr>
              <w:spacing w:before="0" w:after="0" w:line="240" w:lineRule="auto"/>
              <w:jc w:val="center"/>
              <w:rPr>
                <w:ins w:id="66112" w:author="pete jones" w:date="2022-01-04T12:37:00Z"/>
                <w:rFonts w:eastAsiaTheme="minorEastAsia" w:cstheme="minorHAnsi"/>
                <w:b/>
                <w:bCs/>
              </w:rPr>
              <w:pPrChange w:id="66113" w:author="pete jones" w:date="2022-01-04T13:07:00Z">
                <w:pPr>
                  <w:jc w:val="center"/>
                </w:pPr>
              </w:pPrChange>
            </w:pPr>
            <w:ins w:id="66114"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755CB70" w14:textId="77777777" w:rsidR="00BD0299" w:rsidRPr="00FF6A71" w:rsidRDefault="00BD0299">
            <w:pPr>
              <w:spacing w:before="0" w:after="0" w:line="240" w:lineRule="auto"/>
              <w:jc w:val="center"/>
              <w:rPr>
                <w:ins w:id="66115" w:author="pete jones" w:date="2022-01-04T12:37:00Z"/>
                <w:rFonts w:eastAsiaTheme="minorEastAsia" w:cstheme="minorHAnsi"/>
              </w:rPr>
              <w:pPrChange w:id="66116" w:author="pete jones" w:date="2022-01-04T13:07:00Z">
                <w:pPr>
                  <w:jc w:val="center"/>
                </w:pPr>
              </w:pPrChange>
            </w:pPr>
            <w:ins w:id="66117" w:author="pete jones" w:date="2022-01-04T12:37:00Z">
              <w:r w:rsidRPr="00FF6A71">
                <w:rPr>
                  <w:rFonts w:ascii="Calibri" w:hAnsi="Calibri" w:cs="Calibri"/>
                  <w:color w:val="000000"/>
                </w:rPr>
                <w:t>2</w:t>
              </w:r>
            </w:ins>
          </w:p>
        </w:tc>
        <w:tc>
          <w:tcPr>
            <w:tcW w:w="814" w:type="dxa"/>
            <w:tcBorders>
              <w:top w:val="nil"/>
              <w:left w:val="nil"/>
              <w:bottom w:val="single" w:sz="4" w:space="0" w:color="auto"/>
              <w:right w:val="single" w:sz="4" w:space="0" w:color="auto"/>
            </w:tcBorders>
            <w:shd w:val="clear" w:color="auto" w:fill="auto"/>
            <w:noWrap/>
            <w:vAlign w:val="center"/>
          </w:tcPr>
          <w:p w14:paraId="016A3BC4" w14:textId="77777777" w:rsidR="00BD0299" w:rsidRPr="00FF6A71" w:rsidRDefault="00BD0299">
            <w:pPr>
              <w:spacing w:before="0" w:after="0" w:line="240" w:lineRule="auto"/>
              <w:jc w:val="center"/>
              <w:rPr>
                <w:ins w:id="66118" w:author="pete jones" w:date="2022-01-04T12:37:00Z"/>
                <w:rFonts w:eastAsiaTheme="minorEastAsia" w:cstheme="minorHAnsi"/>
              </w:rPr>
              <w:pPrChange w:id="66119" w:author="pete jones" w:date="2022-01-04T13:07:00Z">
                <w:pPr>
                  <w:jc w:val="center"/>
                </w:pPr>
              </w:pPrChange>
            </w:pPr>
            <w:ins w:id="66120" w:author="pete jones" w:date="2022-01-04T12:37:00Z">
              <w:r w:rsidRPr="00FF6A71">
                <w:rPr>
                  <w:rFonts w:ascii="Calibri" w:hAnsi="Calibri" w:cs="Calibri"/>
                  <w:color w:val="000000"/>
                </w:rPr>
                <w:t>2</w:t>
              </w:r>
            </w:ins>
          </w:p>
        </w:tc>
        <w:tc>
          <w:tcPr>
            <w:tcW w:w="814" w:type="dxa"/>
            <w:tcBorders>
              <w:top w:val="nil"/>
              <w:left w:val="nil"/>
              <w:bottom w:val="single" w:sz="4" w:space="0" w:color="auto"/>
              <w:right w:val="single" w:sz="4" w:space="0" w:color="auto"/>
            </w:tcBorders>
            <w:shd w:val="clear" w:color="auto" w:fill="auto"/>
            <w:noWrap/>
            <w:vAlign w:val="center"/>
          </w:tcPr>
          <w:p w14:paraId="63838AE5" w14:textId="77777777" w:rsidR="00BD0299" w:rsidRPr="00FF6A71" w:rsidRDefault="00BD0299">
            <w:pPr>
              <w:spacing w:before="0" w:after="0" w:line="240" w:lineRule="auto"/>
              <w:jc w:val="center"/>
              <w:rPr>
                <w:ins w:id="66121" w:author="pete jones" w:date="2022-01-04T12:37:00Z"/>
                <w:rFonts w:eastAsiaTheme="minorEastAsia" w:cstheme="minorHAnsi"/>
              </w:rPr>
              <w:pPrChange w:id="66122" w:author="pete jones" w:date="2022-01-04T13:07:00Z">
                <w:pPr>
                  <w:jc w:val="center"/>
                </w:pPr>
              </w:pPrChange>
            </w:pPr>
            <w:ins w:id="66123" w:author="pete jones" w:date="2022-01-04T12:37:00Z">
              <w:r w:rsidRPr="00FF6A71">
                <w:rPr>
                  <w:rFonts w:ascii="Calibri" w:hAnsi="Calibri" w:cs="Calibri"/>
                  <w:color w:val="000000"/>
                </w:rPr>
                <w:t>2</w:t>
              </w:r>
            </w:ins>
          </w:p>
        </w:tc>
        <w:tc>
          <w:tcPr>
            <w:tcW w:w="692" w:type="dxa"/>
            <w:tcBorders>
              <w:top w:val="nil"/>
              <w:left w:val="nil"/>
              <w:bottom w:val="single" w:sz="4" w:space="0" w:color="auto"/>
              <w:right w:val="single" w:sz="4" w:space="0" w:color="auto"/>
            </w:tcBorders>
            <w:shd w:val="clear" w:color="auto" w:fill="auto"/>
            <w:noWrap/>
            <w:vAlign w:val="center"/>
          </w:tcPr>
          <w:p w14:paraId="487451FA" w14:textId="77777777" w:rsidR="00BD0299" w:rsidRPr="00FF6A71" w:rsidRDefault="00BD0299">
            <w:pPr>
              <w:spacing w:before="0" w:after="0" w:line="240" w:lineRule="auto"/>
              <w:jc w:val="center"/>
              <w:rPr>
                <w:ins w:id="66124" w:author="pete jones" w:date="2022-01-04T12:37:00Z"/>
                <w:rFonts w:eastAsiaTheme="minorEastAsia" w:cstheme="minorHAnsi"/>
              </w:rPr>
              <w:pPrChange w:id="66125" w:author="pete jones" w:date="2022-01-04T13:07:00Z">
                <w:pPr>
                  <w:jc w:val="center"/>
                </w:pPr>
              </w:pPrChange>
            </w:pPr>
            <w:ins w:id="66126" w:author="pete jones" w:date="2022-01-04T12:37:00Z">
              <w:r w:rsidRPr="00FF6A71">
                <w:rPr>
                  <w:rFonts w:ascii="Calibri" w:hAnsi="Calibri" w:cs="Calibri"/>
                  <w:color w:val="000000"/>
                </w:rPr>
                <w:t>2</w:t>
              </w:r>
            </w:ins>
          </w:p>
        </w:tc>
        <w:tc>
          <w:tcPr>
            <w:tcW w:w="692" w:type="dxa"/>
            <w:tcBorders>
              <w:top w:val="nil"/>
              <w:left w:val="nil"/>
              <w:bottom w:val="single" w:sz="4" w:space="0" w:color="auto"/>
              <w:right w:val="single" w:sz="4" w:space="0" w:color="auto"/>
            </w:tcBorders>
            <w:shd w:val="clear" w:color="auto" w:fill="auto"/>
            <w:noWrap/>
            <w:vAlign w:val="center"/>
          </w:tcPr>
          <w:p w14:paraId="3179C082" w14:textId="77777777" w:rsidR="00BD0299" w:rsidRPr="00FF6A71" w:rsidRDefault="00BD0299">
            <w:pPr>
              <w:spacing w:before="0" w:after="0" w:line="240" w:lineRule="auto"/>
              <w:jc w:val="center"/>
              <w:rPr>
                <w:ins w:id="66127" w:author="pete jones" w:date="2022-01-04T12:37:00Z"/>
                <w:rFonts w:eastAsiaTheme="minorEastAsia" w:cstheme="minorHAnsi"/>
              </w:rPr>
              <w:pPrChange w:id="66128" w:author="pete jones" w:date="2022-01-04T13:07:00Z">
                <w:pPr>
                  <w:jc w:val="center"/>
                </w:pPr>
              </w:pPrChange>
            </w:pPr>
            <w:ins w:id="66129" w:author="pete jones" w:date="2022-01-04T12:37:00Z">
              <w:r w:rsidRPr="00FF6A71">
                <w:rPr>
                  <w:rFonts w:ascii="Calibri" w:hAnsi="Calibri" w:cs="Calibri"/>
                  <w:color w:val="000000"/>
                </w:rPr>
                <w:t>5</w:t>
              </w:r>
            </w:ins>
          </w:p>
        </w:tc>
        <w:tc>
          <w:tcPr>
            <w:tcW w:w="692" w:type="dxa"/>
            <w:tcBorders>
              <w:top w:val="nil"/>
              <w:left w:val="nil"/>
              <w:bottom w:val="single" w:sz="4" w:space="0" w:color="auto"/>
              <w:right w:val="single" w:sz="4" w:space="0" w:color="auto"/>
            </w:tcBorders>
            <w:shd w:val="clear" w:color="auto" w:fill="auto"/>
            <w:noWrap/>
            <w:vAlign w:val="center"/>
          </w:tcPr>
          <w:p w14:paraId="26DB0927" w14:textId="77777777" w:rsidR="00BD0299" w:rsidRPr="00FF6A71" w:rsidRDefault="00BD0299">
            <w:pPr>
              <w:spacing w:before="0" w:after="0" w:line="240" w:lineRule="auto"/>
              <w:jc w:val="center"/>
              <w:rPr>
                <w:ins w:id="66130" w:author="pete jones" w:date="2022-01-04T12:37:00Z"/>
                <w:rFonts w:eastAsiaTheme="minorEastAsia" w:cstheme="minorHAnsi"/>
              </w:rPr>
              <w:pPrChange w:id="66131" w:author="pete jones" w:date="2022-01-04T13:07:00Z">
                <w:pPr>
                  <w:jc w:val="center"/>
                </w:pPr>
              </w:pPrChange>
            </w:pPr>
            <w:ins w:id="66132"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3BFAF369" w14:textId="77777777" w:rsidR="00BD0299" w:rsidRPr="00FF6A71" w:rsidRDefault="00BD0299">
            <w:pPr>
              <w:spacing w:before="0" w:after="0" w:line="240" w:lineRule="auto"/>
              <w:jc w:val="center"/>
              <w:rPr>
                <w:ins w:id="66133" w:author="pete jones" w:date="2022-01-04T12:37:00Z"/>
                <w:rFonts w:eastAsiaTheme="minorEastAsia" w:cstheme="minorHAnsi"/>
              </w:rPr>
              <w:pPrChange w:id="66134" w:author="pete jones" w:date="2022-01-04T13:07:00Z">
                <w:pPr>
                  <w:jc w:val="center"/>
                </w:pPr>
              </w:pPrChange>
            </w:pPr>
            <w:ins w:id="66135" w:author="pete jones" w:date="2022-01-04T12:37:00Z">
              <w:r w:rsidRPr="00FF6A71">
                <w:rPr>
                  <w:rFonts w:ascii="Calibri" w:hAnsi="Calibri" w:cs="Calibri"/>
                  <w:color w:val="000000"/>
                </w:rPr>
                <w:t> </w:t>
              </w:r>
            </w:ins>
          </w:p>
        </w:tc>
      </w:tr>
    </w:tbl>
    <w:p w14:paraId="5D871CB1" w14:textId="74130F91" w:rsidR="00BD0299" w:rsidRPr="00FF6A71" w:rsidRDefault="00BD0299" w:rsidP="00BD0299">
      <w:pPr>
        <w:rPr>
          <w:ins w:id="66136" w:author="pete jones" w:date="2022-01-04T12:37:00Z"/>
        </w:rPr>
      </w:pPr>
      <w:ins w:id="66137" w:author="pete jones" w:date="2022-01-04T12:37:00Z">
        <w:r w:rsidRPr="00FF6A71">
          <w:t xml:space="preserve">Q6.20 The current and future </w:t>
        </w:r>
      </w:ins>
      <w:ins w:id="66138" w:author="pete jones" w:date="2022-04-01T14:50:00Z">
        <w:r w:rsidR="004E289F">
          <w:t>workforce members</w:t>
        </w:r>
      </w:ins>
      <w:ins w:id="66139" w:author="pete jones" w:date="2022-01-04T12:37:00Z">
        <w:r w:rsidRPr="00FF6A71">
          <w:t xml:space="preserve"> should develop enough knowledge and skill base to be accepted onto university courses.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2BC7972C" w14:textId="77777777" w:rsidTr="00015922">
        <w:trPr>
          <w:trHeight w:val="300"/>
          <w:jc w:val="center"/>
          <w:ins w:id="66140" w:author="pete jones" w:date="2022-01-04T12:37:00Z"/>
        </w:trPr>
        <w:tc>
          <w:tcPr>
            <w:tcW w:w="814" w:type="dxa"/>
            <w:shd w:val="clear" w:color="auto" w:fill="E7E6E6" w:themeFill="background2"/>
            <w:vAlign w:val="center"/>
          </w:tcPr>
          <w:p w14:paraId="236494E9" w14:textId="77777777" w:rsidR="00BD0299" w:rsidRPr="00FF6A71" w:rsidRDefault="00BD0299">
            <w:pPr>
              <w:spacing w:before="0" w:after="0" w:line="240" w:lineRule="auto"/>
              <w:jc w:val="center"/>
              <w:rPr>
                <w:ins w:id="66141" w:author="pete jones" w:date="2022-01-04T12:37:00Z"/>
                <w:rFonts w:eastAsiaTheme="minorEastAsia" w:cstheme="minorHAnsi"/>
                <w:b/>
                <w:bCs/>
              </w:rPr>
              <w:pPrChange w:id="66142" w:author="pete jones" w:date="2022-01-04T13:07:00Z">
                <w:pPr>
                  <w:jc w:val="center"/>
                </w:pPr>
              </w:pPrChange>
            </w:pPr>
            <w:ins w:id="6614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4B1639E" w14:textId="77777777" w:rsidR="00BD0299" w:rsidRPr="00FF6A71" w:rsidRDefault="00BD0299">
            <w:pPr>
              <w:spacing w:before="0" w:after="0" w:line="240" w:lineRule="auto"/>
              <w:jc w:val="center"/>
              <w:rPr>
                <w:ins w:id="66144" w:author="pete jones" w:date="2022-01-04T12:37:00Z"/>
                <w:rFonts w:eastAsiaTheme="minorEastAsia" w:cstheme="minorHAnsi"/>
                <w:b/>
                <w:bCs/>
              </w:rPr>
              <w:pPrChange w:id="66145" w:author="pete jones" w:date="2022-01-04T13:07:00Z">
                <w:pPr>
                  <w:jc w:val="center"/>
                </w:pPr>
              </w:pPrChange>
            </w:pPr>
            <w:ins w:id="6614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04478E5A" w14:textId="77777777" w:rsidR="00BD0299" w:rsidRPr="00FF6A71" w:rsidRDefault="00BD0299">
            <w:pPr>
              <w:spacing w:before="0" w:after="0" w:line="240" w:lineRule="auto"/>
              <w:jc w:val="center"/>
              <w:rPr>
                <w:ins w:id="66147" w:author="pete jones" w:date="2022-01-04T12:37:00Z"/>
                <w:rFonts w:eastAsiaTheme="minorEastAsia" w:cstheme="minorHAnsi"/>
                <w:b/>
                <w:bCs/>
              </w:rPr>
              <w:pPrChange w:id="66148" w:author="pete jones" w:date="2022-01-04T13:07:00Z">
                <w:pPr>
                  <w:jc w:val="center"/>
                </w:pPr>
              </w:pPrChange>
            </w:pPr>
            <w:ins w:id="6614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482CC007" w14:textId="77777777" w:rsidR="00BD0299" w:rsidRPr="00FF6A71" w:rsidRDefault="00BD0299">
            <w:pPr>
              <w:spacing w:before="0" w:after="0" w:line="240" w:lineRule="auto"/>
              <w:jc w:val="center"/>
              <w:rPr>
                <w:ins w:id="66150" w:author="pete jones" w:date="2022-01-04T12:37:00Z"/>
                <w:rFonts w:eastAsiaTheme="minorEastAsia" w:cstheme="minorHAnsi"/>
                <w:b/>
                <w:bCs/>
              </w:rPr>
              <w:pPrChange w:id="66151" w:author="pete jones" w:date="2022-01-04T13:07:00Z">
                <w:pPr>
                  <w:jc w:val="center"/>
                </w:pPr>
              </w:pPrChange>
            </w:pPr>
            <w:ins w:id="6615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77CFA242" w14:textId="77777777" w:rsidR="00BD0299" w:rsidRPr="00FF6A71" w:rsidRDefault="00BD0299">
            <w:pPr>
              <w:spacing w:before="0" w:after="0" w:line="240" w:lineRule="auto"/>
              <w:jc w:val="center"/>
              <w:rPr>
                <w:ins w:id="66153" w:author="pete jones" w:date="2022-01-04T12:37:00Z"/>
                <w:rFonts w:eastAsiaTheme="minorEastAsia" w:cstheme="minorHAnsi"/>
                <w:b/>
                <w:bCs/>
              </w:rPr>
              <w:pPrChange w:id="66154" w:author="pete jones" w:date="2022-01-04T13:07:00Z">
                <w:pPr>
                  <w:jc w:val="center"/>
                </w:pPr>
              </w:pPrChange>
            </w:pPr>
            <w:ins w:id="6615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7390B662" w14:textId="77777777" w:rsidR="00BD0299" w:rsidRPr="00FF6A71" w:rsidRDefault="00BD0299">
            <w:pPr>
              <w:spacing w:before="0" w:after="0" w:line="240" w:lineRule="auto"/>
              <w:jc w:val="center"/>
              <w:rPr>
                <w:ins w:id="66156" w:author="pete jones" w:date="2022-01-04T12:37:00Z"/>
                <w:rFonts w:eastAsiaTheme="minorEastAsia" w:cstheme="minorHAnsi"/>
                <w:b/>
                <w:bCs/>
              </w:rPr>
              <w:pPrChange w:id="66157" w:author="pete jones" w:date="2022-01-04T13:07:00Z">
                <w:pPr>
                  <w:jc w:val="center"/>
                </w:pPr>
              </w:pPrChange>
            </w:pPr>
            <w:ins w:id="6615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1B1C9E9" w14:textId="77777777" w:rsidR="00BD0299" w:rsidRPr="00FF6A71" w:rsidRDefault="00BD0299">
            <w:pPr>
              <w:spacing w:before="0" w:after="0" w:line="240" w:lineRule="auto"/>
              <w:jc w:val="center"/>
              <w:rPr>
                <w:ins w:id="66159" w:author="pete jones" w:date="2022-01-04T12:37:00Z"/>
                <w:rFonts w:eastAsiaTheme="minorEastAsia" w:cstheme="minorHAnsi"/>
                <w:b/>
                <w:bCs/>
              </w:rPr>
              <w:pPrChange w:id="66160" w:author="pete jones" w:date="2022-01-04T13:07:00Z">
                <w:pPr>
                  <w:jc w:val="center"/>
                </w:pPr>
              </w:pPrChange>
            </w:pPr>
            <w:ins w:id="6616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6C9BB04E" w14:textId="77777777" w:rsidR="00BD0299" w:rsidRPr="00FF6A71" w:rsidRDefault="00BD0299">
            <w:pPr>
              <w:spacing w:before="0" w:after="0" w:line="240" w:lineRule="auto"/>
              <w:jc w:val="center"/>
              <w:rPr>
                <w:ins w:id="66162" w:author="pete jones" w:date="2022-01-04T12:37:00Z"/>
                <w:rFonts w:eastAsiaTheme="minorEastAsia" w:cstheme="minorHAnsi"/>
                <w:b/>
                <w:bCs/>
              </w:rPr>
              <w:pPrChange w:id="66163" w:author="pete jones" w:date="2022-01-04T13:07:00Z">
                <w:pPr>
                  <w:jc w:val="center"/>
                </w:pPr>
              </w:pPrChange>
            </w:pPr>
            <w:ins w:id="66164" w:author="pete jones" w:date="2022-01-04T12:37:00Z">
              <w:r w:rsidRPr="00FF6A71">
                <w:rPr>
                  <w:rFonts w:eastAsiaTheme="minorEastAsia" w:cstheme="minorHAnsi"/>
                  <w:b/>
                  <w:bCs/>
                </w:rPr>
                <w:t>7</w:t>
              </w:r>
            </w:ins>
          </w:p>
        </w:tc>
      </w:tr>
      <w:tr w:rsidR="00BD0299" w:rsidRPr="00FF6A71" w14:paraId="4BC17C19" w14:textId="77777777" w:rsidTr="00015922">
        <w:trPr>
          <w:trHeight w:val="300"/>
          <w:jc w:val="center"/>
          <w:ins w:id="66165" w:author="pete jones" w:date="2022-01-04T12:37:00Z"/>
        </w:trPr>
        <w:tc>
          <w:tcPr>
            <w:tcW w:w="814" w:type="dxa"/>
            <w:vAlign w:val="center"/>
          </w:tcPr>
          <w:p w14:paraId="22FF501F" w14:textId="77777777" w:rsidR="00BD0299" w:rsidRPr="00FF6A71" w:rsidRDefault="00BD0299">
            <w:pPr>
              <w:spacing w:before="0" w:after="0" w:line="240" w:lineRule="auto"/>
              <w:jc w:val="center"/>
              <w:rPr>
                <w:ins w:id="66166" w:author="pete jones" w:date="2022-01-04T12:37:00Z"/>
                <w:rFonts w:eastAsiaTheme="minorEastAsia" w:cstheme="minorHAnsi"/>
                <w:b/>
                <w:bCs/>
              </w:rPr>
              <w:pPrChange w:id="66167" w:author="pete jones" w:date="2022-01-04T13:07:00Z">
                <w:pPr>
                  <w:jc w:val="center"/>
                </w:pPr>
              </w:pPrChange>
            </w:pPr>
            <w:ins w:id="66168"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186A2" w14:textId="77777777" w:rsidR="00BD0299" w:rsidRPr="00FF6A71" w:rsidRDefault="00BD0299">
            <w:pPr>
              <w:spacing w:before="0" w:after="0" w:line="240" w:lineRule="auto"/>
              <w:jc w:val="center"/>
              <w:rPr>
                <w:ins w:id="66169" w:author="pete jones" w:date="2022-01-04T12:37:00Z"/>
                <w:rFonts w:eastAsiaTheme="minorEastAsia" w:cstheme="minorHAnsi"/>
              </w:rPr>
              <w:pPrChange w:id="66170" w:author="pete jones" w:date="2022-01-04T13:07:00Z">
                <w:pPr>
                  <w:jc w:val="center"/>
                </w:pPr>
              </w:pPrChange>
            </w:pPr>
            <w:ins w:id="66171" w:author="pete jones" w:date="2022-01-04T12:37:00Z">
              <w:r w:rsidRPr="00FF6A71">
                <w:rPr>
                  <w:rFonts w:ascii="Calibri" w:hAnsi="Calibri" w:cs="Calibri"/>
                  <w:color w:val="000000"/>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086D8BB" w14:textId="77777777" w:rsidR="00BD0299" w:rsidRPr="00FF6A71" w:rsidRDefault="00BD0299">
            <w:pPr>
              <w:spacing w:before="0" w:after="0" w:line="240" w:lineRule="auto"/>
              <w:jc w:val="center"/>
              <w:rPr>
                <w:ins w:id="66172" w:author="pete jones" w:date="2022-01-04T12:37:00Z"/>
                <w:rFonts w:eastAsiaTheme="minorEastAsia" w:cstheme="minorHAnsi"/>
              </w:rPr>
              <w:pPrChange w:id="66173" w:author="pete jones" w:date="2022-01-04T13:07:00Z">
                <w:pPr>
                  <w:jc w:val="center"/>
                </w:pPr>
              </w:pPrChange>
            </w:pPr>
            <w:ins w:id="66174" w:author="pete jones" w:date="2022-01-04T12:37:00Z">
              <w:r w:rsidRPr="00FF6A71">
                <w:rPr>
                  <w:rFonts w:ascii="Calibri" w:hAnsi="Calibri" w:cs="Calibri"/>
                  <w:color w:val="000000"/>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0355CA5" w14:textId="77777777" w:rsidR="00BD0299" w:rsidRPr="00FF6A71" w:rsidRDefault="00BD0299">
            <w:pPr>
              <w:spacing w:before="0" w:after="0" w:line="240" w:lineRule="auto"/>
              <w:jc w:val="center"/>
              <w:rPr>
                <w:ins w:id="66175" w:author="pete jones" w:date="2022-01-04T12:37:00Z"/>
                <w:rFonts w:eastAsiaTheme="minorEastAsia" w:cstheme="minorHAnsi"/>
              </w:rPr>
              <w:pPrChange w:id="66176" w:author="pete jones" w:date="2022-01-04T13:07:00Z">
                <w:pPr>
                  <w:jc w:val="center"/>
                </w:pPr>
              </w:pPrChange>
            </w:pPr>
            <w:ins w:id="66177" w:author="pete jones" w:date="2022-01-04T12:37:00Z">
              <w:r w:rsidRPr="00FF6A71">
                <w:rPr>
                  <w:rFonts w:ascii="Calibri" w:hAnsi="Calibri" w:cs="Calibri"/>
                  <w:color w:val="000000"/>
                </w:rPr>
                <w:t>43%</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A2FF032" w14:textId="77777777" w:rsidR="00BD0299" w:rsidRPr="00FF6A71" w:rsidRDefault="00BD0299">
            <w:pPr>
              <w:spacing w:before="0" w:after="0" w:line="240" w:lineRule="auto"/>
              <w:jc w:val="center"/>
              <w:rPr>
                <w:ins w:id="66178" w:author="pete jones" w:date="2022-01-04T12:37:00Z"/>
                <w:rFonts w:eastAsiaTheme="minorEastAsia" w:cstheme="minorHAnsi"/>
              </w:rPr>
              <w:pPrChange w:id="66179" w:author="pete jones" w:date="2022-01-04T13:07:00Z">
                <w:pPr>
                  <w:jc w:val="center"/>
                </w:pPr>
              </w:pPrChange>
            </w:pPr>
            <w:ins w:id="66180"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C1E8839" w14:textId="77777777" w:rsidR="00BD0299" w:rsidRPr="00FF6A71" w:rsidRDefault="00BD0299">
            <w:pPr>
              <w:spacing w:before="0" w:after="0" w:line="240" w:lineRule="auto"/>
              <w:jc w:val="center"/>
              <w:rPr>
                <w:ins w:id="66181" w:author="pete jones" w:date="2022-01-04T12:37:00Z"/>
                <w:rFonts w:eastAsiaTheme="minorEastAsia" w:cstheme="minorHAnsi"/>
              </w:rPr>
              <w:pPrChange w:id="66182" w:author="pete jones" w:date="2022-01-04T13:07:00Z">
                <w:pPr>
                  <w:jc w:val="center"/>
                </w:pPr>
              </w:pPrChange>
            </w:pPr>
            <w:ins w:id="66183"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A5CFFA6" w14:textId="77777777" w:rsidR="00BD0299" w:rsidRPr="00FF6A71" w:rsidRDefault="00BD0299">
            <w:pPr>
              <w:spacing w:before="0" w:after="0" w:line="240" w:lineRule="auto"/>
              <w:jc w:val="center"/>
              <w:rPr>
                <w:ins w:id="66184" w:author="pete jones" w:date="2022-01-04T12:37:00Z"/>
                <w:rFonts w:eastAsiaTheme="minorEastAsia" w:cstheme="minorHAnsi"/>
              </w:rPr>
              <w:pPrChange w:id="66185" w:author="pete jones" w:date="2022-01-04T13:07:00Z">
                <w:pPr>
                  <w:jc w:val="center"/>
                </w:pPr>
              </w:pPrChange>
            </w:pPr>
            <w:ins w:id="66186"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CC85069" w14:textId="77777777" w:rsidR="00BD0299" w:rsidRPr="00FF6A71" w:rsidRDefault="00BD0299">
            <w:pPr>
              <w:spacing w:before="0" w:after="0" w:line="240" w:lineRule="auto"/>
              <w:jc w:val="center"/>
              <w:rPr>
                <w:ins w:id="66187" w:author="pete jones" w:date="2022-01-04T12:37:00Z"/>
                <w:rFonts w:eastAsiaTheme="minorEastAsia" w:cstheme="minorHAnsi"/>
              </w:rPr>
              <w:pPrChange w:id="66188" w:author="pete jones" w:date="2022-01-04T13:07:00Z">
                <w:pPr>
                  <w:jc w:val="center"/>
                </w:pPr>
              </w:pPrChange>
            </w:pPr>
            <w:ins w:id="66189" w:author="pete jones" w:date="2022-01-04T12:37:00Z">
              <w:r w:rsidRPr="00FF6A71">
                <w:rPr>
                  <w:rFonts w:ascii="Calibri" w:hAnsi="Calibri" w:cs="Calibri"/>
                  <w:color w:val="000000"/>
                </w:rPr>
                <w:t> </w:t>
              </w:r>
            </w:ins>
          </w:p>
        </w:tc>
      </w:tr>
      <w:tr w:rsidR="00BD0299" w:rsidRPr="00FF6A71" w14:paraId="70A756BF" w14:textId="77777777" w:rsidTr="00015922">
        <w:trPr>
          <w:trHeight w:val="300"/>
          <w:jc w:val="center"/>
          <w:ins w:id="66190" w:author="pete jones" w:date="2022-01-04T12:37:00Z"/>
        </w:trPr>
        <w:tc>
          <w:tcPr>
            <w:tcW w:w="814" w:type="dxa"/>
            <w:vAlign w:val="center"/>
          </w:tcPr>
          <w:p w14:paraId="58C2AE83" w14:textId="77777777" w:rsidR="00BD0299" w:rsidRPr="00FF6A71" w:rsidRDefault="00BD0299">
            <w:pPr>
              <w:spacing w:before="0" w:after="0" w:line="240" w:lineRule="auto"/>
              <w:jc w:val="center"/>
              <w:rPr>
                <w:ins w:id="66191" w:author="pete jones" w:date="2022-01-04T12:37:00Z"/>
                <w:rFonts w:eastAsiaTheme="minorEastAsia" w:cstheme="minorHAnsi"/>
                <w:b/>
                <w:bCs/>
              </w:rPr>
              <w:pPrChange w:id="66192" w:author="pete jones" w:date="2022-01-04T13:07:00Z">
                <w:pPr>
                  <w:jc w:val="center"/>
                </w:pPr>
              </w:pPrChange>
            </w:pPr>
            <w:ins w:id="66193"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3FADB2DA" w14:textId="77777777" w:rsidR="00BD0299" w:rsidRPr="00FF6A71" w:rsidRDefault="00BD0299">
            <w:pPr>
              <w:spacing w:before="0" w:after="0" w:line="240" w:lineRule="auto"/>
              <w:jc w:val="center"/>
              <w:rPr>
                <w:ins w:id="66194" w:author="pete jones" w:date="2022-01-04T12:37:00Z"/>
                <w:rFonts w:eastAsiaTheme="minorEastAsia" w:cstheme="minorHAnsi"/>
              </w:rPr>
              <w:pPrChange w:id="66195" w:author="pete jones" w:date="2022-01-04T13:07:00Z">
                <w:pPr>
                  <w:jc w:val="center"/>
                </w:pPr>
              </w:pPrChange>
            </w:pPr>
            <w:ins w:id="66196" w:author="pete jones" w:date="2022-01-04T12:37:00Z">
              <w:r w:rsidRPr="00FF6A71">
                <w:rPr>
                  <w:rFonts w:ascii="Calibri" w:hAnsi="Calibri" w:cs="Calibri"/>
                  <w:color w:val="000000"/>
                </w:rPr>
                <w:t>3</w:t>
              </w:r>
            </w:ins>
          </w:p>
        </w:tc>
        <w:tc>
          <w:tcPr>
            <w:tcW w:w="814" w:type="dxa"/>
            <w:tcBorders>
              <w:top w:val="nil"/>
              <w:left w:val="nil"/>
              <w:bottom w:val="single" w:sz="4" w:space="0" w:color="auto"/>
              <w:right w:val="single" w:sz="4" w:space="0" w:color="auto"/>
            </w:tcBorders>
            <w:shd w:val="clear" w:color="auto" w:fill="auto"/>
            <w:noWrap/>
            <w:vAlign w:val="center"/>
          </w:tcPr>
          <w:p w14:paraId="05B3382E" w14:textId="77777777" w:rsidR="00BD0299" w:rsidRPr="00FF6A71" w:rsidRDefault="00BD0299">
            <w:pPr>
              <w:spacing w:before="0" w:after="0" w:line="240" w:lineRule="auto"/>
              <w:jc w:val="center"/>
              <w:rPr>
                <w:ins w:id="66197" w:author="pete jones" w:date="2022-01-04T12:37:00Z"/>
                <w:rFonts w:eastAsiaTheme="minorEastAsia" w:cstheme="minorHAnsi"/>
              </w:rPr>
              <w:pPrChange w:id="66198" w:author="pete jones" w:date="2022-01-04T13:07:00Z">
                <w:pPr>
                  <w:jc w:val="center"/>
                </w:pPr>
              </w:pPrChange>
            </w:pPr>
            <w:ins w:id="66199" w:author="pete jones" w:date="2022-01-04T12:37:00Z">
              <w:r w:rsidRPr="00FF6A71">
                <w:rPr>
                  <w:rFonts w:ascii="Calibri" w:hAnsi="Calibri" w:cs="Calibri"/>
                  <w:color w:val="000000"/>
                </w:rPr>
                <w:t>3</w:t>
              </w:r>
            </w:ins>
          </w:p>
        </w:tc>
        <w:tc>
          <w:tcPr>
            <w:tcW w:w="814" w:type="dxa"/>
            <w:tcBorders>
              <w:top w:val="nil"/>
              <w:left w:val="nil"/>
              <w:bottom w:val="single" w:sz="4" w:space="0" w:color="auto"/>
              <w:right w:val="single" w:sz="4" w:space="0" w:color="auto"/>
            </w:tcBorders>
            <w:shd w:val="clear" w:color="auto" w:fill="auto"/>
            <w:noWrap/>
            <w:vAlign w:val="center"/>
          </w:tcPr>
          <w:p w14:paraId="477EEE2A" w14:textId="77777777" w:rsidR="00BD0299" w:rsidRPr="00FF6A71" w:rsidRDefault="00BD0299">
            <w:pPr>
              <w:spacing w:before="0" w:after="0" w:line="240" w:lineRule="auto"/>
              <w:jc w:val="center"/>
              <w:rPr>
                <w:ins w:id="66200" w:author="pete jones" w:date="2022-01-04T12:37:00Z"/>
                <w:rFonts w:eastAsiaTheme="minorEastAsia" w:cstheme="minorHAnsi"/>
              </w:rPr>
              <w:pPrChange w:id="66201" w:author="pete jones" w:date="2022-01-04T13:07:00Z">
                <w:pPr>
                  <w:jc w:val="center"/>
                </w:pPr>
              </w:pPrChange>
            </w:pPr>
            <w:ins w:id="66202" w:author="pete jones" w:date="2022-01-04T12:37:00Z">
              <w:r w:rsidRPr="00FF6A71">
                <w:rPr>
                  <w:rFonts w:ascii="Calibri" w:hAnsi="Calibri" w:cs="Calibri"/>
                  <w:color w:val="000000"/>
                </w:rPr>
                <w:t>6</w:t>
              </w:r>
            </w:ins>
          </w:p>
        </w:tc>
        <w:tc>
          <w:tcPr>
            <w:tcW w:w="692" w:type="dxa"/>
            <w:tcBorders>
              <w:top w:val="nil"/>
              <w:left w:val="nil"/>
              <w:bottom w:val="single" w:sz="4" w:space="0" w:color="auto"/>
              <w:right w:val="single" w:sz="4" w:space="0" w:color="auto"/>
            </w:tcBorders>
            <w:shd w:val="clear" w:color="auto" w:fill="auto"/>
            <w:noWrap/>
            <w:vAlign w:val="center"/>
          </w:tcPr>
          <w:p w14:paraId="6B839699" w14:textId="77777777" w:rsidR="00BD0299" w:rsidRPr="00FF6A71" w:rsidRDefault="00BD0299">
            <w:pPr>
              <w:spacing w:before="0" w:after="0" w:line="240" w:lineRule="auto"/>
              <w:jc w:val="center"/>
              <w:rPr>
                <w:ins w:id="66203" w:author="pete jones" w:date="2022-01-04T12:37:00Z"/>
                <w:rFonts w:eastAsiaTheme="minorEastAsia" w:cstheme="minorHAnsi"/>
              </w:rPr>
              <w:pPrChange w:id="66204" w:author="pete jones" w:date="2022-01-04T13:07:00Z">
                <w:pPr>
                  <w:jc w:val="center"/>
                </w:pPr>
              </w:pPrChange>
            </w:pPr>
            <w:ins w:id="66205"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32356784" w14:textId="77777777" w:rsidR="00BD0299" w:rsidRPr="00FF6A71" w:rsidRDefault="00BD0299">
            <w:pPr>
              <w:spacing w:before="0" w:after="0" w:line="240" w:lineRule="auto"/>
              <w:jc w:val="center"/>
              <w:rPr>
                <w:ins w:id="66206" w:author="pete jones" w:date="2022-01-04T12:37:00Z"/>
                <w:rFonts w:eastAsiaTheme="minorEastAsia" w:cstheme="minorHAnsi"/>
              </w:rPr>
              <w:pPrChange w:id="66207" w:author="pete jones" w:date="2022-01-04T13:07:00Z">
                <w:pPr>
                  <w:jc w:val="center"/>
                </w:pPr>
              </w:pPrChange>
            </w:pPr>
            <w:ins w:id="66208"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45D0F736" w14:textId="77777777" w:rsidR="00BD0299" w:rsidRPr="00FF6A71" w:rsidRDefault="00BD0299">
            <w:pPr>
              <w:spacing w:before="0" w:after="0" w:line="240" w:lineRule="auto"/>
              <w:jc w:val="center"/>
              <w:rPr>
                <w:ins w:id="66209" w:author="pete jones" w:date="2022-01-04T12:37:00Z"/>
                <w:rFonts w:eastAsiaTheme="minorEastAsia" w:cstheme="minorHAnsi"/>
              </w:rPr>
              <w:pPrChange w:id="66210" w:author="pete jones" w:date="2022-01-04T13:07:00Z">
                <w:pPr>
                  <w:jc w:val="center"/>
                </w:pPr>
              </w:pPrChange>
            </w:pPr>
            <w:ins w:id="66211"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7CA8BEA9" w14:textId="77777777" w:rsidR="00BD0299" w:rsidRPr="00FF6A71" w:rsidRDefault="00BD0299">
            <w:pPr>
              <w:spacing w:before="0" w:after="0" w:line="240" w:lineRule="auto"/>
              <w:jc w:val="center"/>
              <w:rPr>
                <w:ins w:id="66212" w:author="pete jones" w:date="2022-01-04T12:37:00Z"/>
                <w:rFonts w:eastAsiaTheme="minorEastAsia" w:cstheme="minorHAnsi"/>
              </w:rPr>
              <w:pPrChange w:id="66213" w:author="pete jones" w:date="2022-01-04T13:07:00Z">
                <w:pPr>
                  <w:jc w:val="center"/>
                </w:pPr>
              </w:pPrChange>
            </w:pPr>
            <w:ins w:id="66214" w:author="pete jones" w:date="2022-01-04T12:37:00Z">
              <w:r w:rsidRPr="00FF6A71">
                <w:rPr>
                  <w:rFonts w:ascii="Calibri" w:hAnsi="Calibri" w:cs="Calibri"/>
                  <w:color w:val="000000"/>
                </w:rPr>
                <w:t> </w:t>
              </w:r>
            </w:ins>
          </w:p>
        </w:tc>
      </w:tr>
    </w:tbl>
    <w:p w14:paraId="5EB7D93E" w14:textId="77777777" w:rsidR="00BD0299" w:rsidRPr="00FF6A71" w:rsidRDefault="00BD0299" w:rsidP="00BD0299">
      <w:pPr>
        <w:rPr>
          <w:ins w:id="66215" w:author="pete jones" w:date="2022-01-04T12:37:00Z"/>
        </w:rPr>
      </w:pPr>
      <w:ins w:id="66216" w:author="pete jones" w:date="2022-01-04T12:37:00Z">
        <w:r w:rsidRPr="00FF6A71">
          <w:t>Q6.21 Affordability of higher education for the broadest base of society must be considered</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67C4C1A1" w14:textId="77777777" w:rsidTr="00015922">
        <w:trPr>
          <w:trHeight w:val="300"/>
          <w:jc w:val="center"/>
          <w:ins w:id="66217" w:author="pete jones" w:date="2022-01-04T12:37:00Z"/>
        </w:trPr>
        <w:tc>
          <w:tcPr>
            <w:tcW w:w="814" w:type="dxa"/>
            <w:shd w:val="clear" w:color="auto" w:fill="E7E6E6" w:themeFill="background2"/>
            <w:vAlign w:val="center"/>
          </w:tcPr>
          <w:p w14:paraId="4E16031A" w14:textId="77777777" w:rsidR="00BD0299" w:rsidRPr="00FF6A71" w:rsidRDefault="00BD0299">
            <w:pPr>
              <w:spacing w:before="0" w:after="0" w:line="240" w:lineRule="auto"/>
              <w:jc w:val="center"/>
              <w:rPr>
                <w:ins w:id="66218" w:author="pete jones" w:date="2022-01-04T12:37:00Z"/>
                <w:rFonts w:eastAsiaTheme="minorEastAsia" w:cstheme="minorHAnsi"/>
                <w:b/>
                <w:bCs/>
              </w:rPr>
              <w:pPrChange w:id="66219" w:author="pete jones" w:date="2022-01-04T13:07:00Z">
                <w:pPr>
                  <w:jc w:val="center"/>
                </w:pPr>
              </w:pPrChange>
            </w:pPr>
            <w:ins w:id="66220"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D81E5A5" w14:textId="77777777" w:rsidR="00BD0299" w:rsidRPr="00FF6A71" w:rsidRDefault="00BD0299">
            <w:pPr>
              <w:spacing w:before="0" w:after="0" w:line="240" w:lineRule="auto"/>
              <w:jc w:val="center"/>
              <w:rPr>
                <w:ins w:id="66221" w:author="pete jones" w:date="2022-01-04T12:37:00Z"/>
                <w:rFonts w:eastAsiaTheme="minorEastAsia" w:cstheme="minorHAnsi"/>
                <w:b/>
                <w:bCs/>
              </w:rPr>
              <w:pPrChange w:id="66222" w:author="pete jones" w:date="2022-01-04T13:07:00Z">
                <w:pPr>
                  <w:jc w:val="center"/>
                </w:pPr>
              </w:pPrChange>
            </w:pPr>
            <w:ins w:id="66223"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B53C5AE" w14:textId="77777777" w:rsidR="00BD0299" w:rsidRPr="00FF6A71" w:rsidRDefault="00BD0299">
            <w:pPr>
              <w:spacing w:before="0" w:after="0" w:line="240" w:lineRule="auto"/>
              <w:jc w:val="center"/>
              <w:rPr>
                <w:ins w:id="66224" w:author="pete jones" w:date="2022-01-04T12:37:00Z"/>
                <w:rFonts w:eastAsiaTheme="minorEastAsia" w:cstheme="minorHAnsi"/>
                <w:b/>
                <w:bCs/>
              </w:rPr>
              <w:pPrChange w:id="66225" w:author="pete jones" w:date="2022-01-04T13:07:00Z">
                <w:pPr>
                  <w:jc w:val="center"/>
                </w:pPr>
              </w:pPrChange>
            </w:pPr>
            <w:ins w:id="66226"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17D37CC7" w14:textId="77777777" w:rsidR="00BD0299" w:rsidRPr="00FF6A71" w:rsidRDefault="00BD0299">
            <w:pPr>
              <w:spacing w:before="0" w:after="0" w:line="240" w:lineRule="auto"/>
              <w:jc w:val="center"/>
              <w:rPr>
                <w:ins w:id="66227" w:author="pete jones" w:date="2022-01-04T12:37:00Z"/>
                <w:rFonts w:eastAsiaTheme="minorEastAsia" w:cstheme="minorHAnsi"/>
                <w:b/>
                <w:bCs/>
              </w:rPr>
              <w:pPrChange w:id="66228" w:author="pete jones" w:date="2022-01-04T13:07:00Z">
                <w:pPr>
                  <w:jc w:val="center"/>
                </w:pPr>
              </w:pPrChange>
            </w:pPr>
            <w:ins w:id="66229"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766AC98" w14:textId="77777777" w:rsidR="00BD0299" w:rsidRPr="00FF6A71" w:rsidRDefault="00BD0299">
            <w:pPr>
              <w:spacing w:before="0" w:after="0" w:line="240" w:lineRule="auto"/>
              <w:jc w:val="center"/>
              <w:rPr>
                <w:ins w:id="66230" w:author="pete jones" w:date="2022-01-04T12:37:00Z"/>
                <w:rFonts w:eastAsiaTheme="minorEastAsia" w:cstheme="minorHAnsi"/>
                <w:b/>
                <w:bCs/>
              </w:rPr>
              <w:pPrChange w:id="66231" w:author="pete jones" w:date="2022-01-04T13:07:00Z">
                <w:pPr>
                  <w:jc w:val="center"/>
                </w:pPr>
              </w:pPrChange>
            </w:pPr>
            <w:ins w:id="66232"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28F815F1" w14:textId="77777777" w:rsidR="00BD0299" w:rsidRPr="00FF6A71" w:rsidRDefault="00BD0299">
            <w:pPr>
              <w:spacing w:before="0" w:after="0" w:line="240" w:lineRule="auto"/>
              <w:jc w:val="center"/>
              <w:rPr>
                <w:ins w:id="66233" w:author="pete jones" w:date="2022-01-04T12:37:00Z"/>
                <w:rFonts w:eastAsiaTheme="minorEastAsia" w:cstheme="minorHAnsi"/>
                <w:b/>
                <w:bCs/>
              </w:rPr>
              <w:pPrChange w:id="66234" w:author="pete jones" w:date="2022-01-04T13:07:00Z">
                <w:pPr>
                  <w:jc w:val="center"/>
                </w:pPr>
              </w:pPrChange>
            </w:pPr>
            <w:ins w:id="66235"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06E8668" w14:textId="77777777" w:rsidR="00BD0299" w:rsidRPr="00FF6A71" w:rsidRDefault="00BD0299">
            <w:pPr>
              <w:spacing w:before="0" w:after="0" w:line="240" w:lineRule="auto"/>
              <w:jc w:val="center"/>
              <w:rPr>
                <w:ins w:id="66236" w:author="pete jones" w:date="2022-01-04T12:37:00Z"/>
                <w:rFonts w:eastAsiaTheme="minorEastAsia" w:cstheme="minorHAnsi"/>
                <w:b/>
                <w:bCs/>
              </w:rPr>
              <w:pPrChange w:id="66237" w:author="pete jones" w:date="2022-01-04T13:07:00Z">
                <w:pPr>
                  <w:jc w:val="center"/>
                </w:pPr>
              </w:pPrChange>
            </w:pPr>
            <w:ins w:id="66238"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3B27250A" w14:textId="77777777" w:rsidR="00BD0299" w:rsidRPr="00FF6A71" w:rsidRDefault="00BD0299">
            <w:pPr>
              <w:spacing w:before="0" w:after="0" w:line="240" w:lineRule="auto"/>
              <w:jc w:val="center"/>
              <w:rPr>
                <w:ins w:id="66239" w:author="pete jones" w:date="2022-01-04T12:37:00Z"/>
                <w:rFonts w:eastAsiaTheme="minorEastAsia" w:cstheme="minorHAnsi"/>
                <w:b/>
                <w:bCs/>
              </w:rPr>
              <w:pPrChange w:id="66240" w:author="pete jones" w:date="2022-01-04T13:07:00Z">
                <w:pPr>
                  <w:jc w:val="center"/>
                </w:pPr>
              </w:pPrChange>
            </w:pPr>
            <w:ins w:id="66241" w:author="pete jones" w:date="2022-01-04T12:37:00Z">
              <w:r w:rsidRPr="00FF6A71">
                <w:rPr>
                  <w:rFonts w:eastAsiaTheme="minorEastAsia" w:cstheme="minorHAnsi"/>
                  <w:b/>
                  <w:bCs/>
                </w:rPr>
                <w:t>7</w:t>
              </w:r>
            </w:ins>
          </w:p>
        </w:tc>
      </w:tr>
      <w:tr w:rsidR="00BD0299" w:rsidRPr="00FF6A71" w14:paraId="583ED9B8" w14:textId="77777777" w:rsidTr="00015922">
        <w:trPr>
          <w:trHeight w:val="300"/>
          <w:jc w:val="center"/>
          <w:ins w:id="66242" w:author="pete jones" w:date="2022-01-04T12:37:00Z"/>
        </w:trPr>
        <w:tc>
          <w:tcPr>
            <w:tcW w:w="814" w:type="dxa"/>
            <w:vAlign w:val="center"/>
          </w:tcPr>
          <w:p w14:paraId="024524E5" w14:textId="77777777" w:rsidR="00BD0299" w:rsidRPr="00FF6A71" w:rsidRDefault="00BD0299">
            <w:pPr>
              <w:spacing w:before="0" w:after="0" w:line="240" w:lineRule="auto"/>
              <w:jc w:val="center"/>
              <w:rPr>
                <w:ins w:id="66243" w:author="pete jones" w:date="2022-01-04T12:37:00Z"/>
                <w:rFonts w:eastAsiaTheme="minorEastAsia" w:cstheme="minorHAnsi"/>
                <w:b/>
                <w:bCs/>
              </w:rPr>
              <w:pPrChange w:id="66244" w:author="pete jones" w:date="2022-01-04T13:07:00Z">
                <w:pPr>
                  <w:jc w:val="center"/>
                </w:pPr>
              </w:pPrChange>
            </w:pPr>
            <w:ins w:id="66245"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A50BC8" w14:textId="77777777" w:rsidR="00BD0299" w:rsidRPr="00FF6A71" w:rsidRDefault="00BD0299">
            <w:pPr>
              <w:spacing w:before="0" w:after="0" w:line="240" w:lineRule="auto"/>
              <w:jc w:val="center"/>
              <w:rPr>
                <w:ins w:id="66246" w:author="pete jones" w:date="2022-01-04T12:37:00Z"/>
                <w:rFonts w:eastAsiaTheme="minorEastAsia" w:cstheme="minorHAnsi"/>
              </w:rPr>
              <w:pPrChange w:id="66247" w:author="pete jones" w:date="2022-01-04T13:07:00Z">
                <w:pPr>
                  <w:jc w:val="center"/>
                </w:pPr>
              </w:pPrChange>
            </w:pPr>
            <w:ins w:id="66248" w:author="pete jones" w:date="2022-01-04T12:37:00Z">
              <w:r w:rsidRPr="00FF6A71">
                <w:rPr>
                  <w:rFonts w:ascii="Calibri" w:hAnsi="Calibri" w:cs="Calibri"/>
                  <w:color w:val="000000"/>
                </w:rPr>
                <w:t>57%</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3C1C00B" w14:textId="77777777" w:rsidR="00BD0299" w:rsidRPr="00FF6A71" w:rsidRDefault="00BD0299">
            <w:pPr>
              <w:spacing w:before="0" w:after="0" w:line="240" w:lineRule="auto"/>
              <w:jc w:val="center"/>
              <w:rPr>
                <w:ins w:id="66249" w:author="pete jones" w:date="2022-01-04T12:37:00Z"/>
                <w:rFonts w:eastAsiaTheme="minorEastAsia" w:cstheme="minorHAnsi"/>
              </w:rPr>
              <w:pPrChange w:id="66250" w:author="pete jones" w:date="2022-01-04T13:07:00Z">
                <w:pPr>
                  <w:jc w:val="center"/>
                </w:pPr>
              </w:pPrChange>
            </w:pPr>
            <w:ins w:id="66251" w:author="pete jones" w:date="2022-01-04T12:37:00Z">
              <w:r w:rsidRPr="00FF6A71">
                <w:rPr>
                  <w:rFonts w:ascii="Calibri" w:hAnsi="Calibri" w:cs="Calibri"/>
                  <w:color w:val="000000"/>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AF11BF1" w14:textId="77777777" w:rsidR="00BD0299" w:rsidRPr="00FF6A71" w:rsidRDefault="00BD0299">
            <w:pPr>
              <w:spacing w:before="0" w:after="0" w:line="240" w:lineRule="auto"/>
              <w:jc w:val="center"/>
              <w:rPr>
                <w:ins w:id="66252" w:author="pete jones" w:date="2022-01-04T12:37:00Z"/>
                <w:rFonts w:eastAsiaTheme="minorEastAsia" w:cstheme="minorHAnsi"/>
              </w:rPr>
              <w:pPrChange w:id="66253" w:author="pete jones" w:date="2022-01-04T13:07:00Z">
                <w:pPr>
                  <w:jc w:val="center"/>
                </w:pPr>
              </w:pPrChange>
            </w:pPr>
            <w:ins w:id="66254"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EC9E45C" w14:textId="77777777" w:rsidR="00BD0299" w:rsidRPr="00FF6A71" w:rsidRDefault="00BD0299">
            <w:pPr>
              <w:spacing w:before="0" w:after="0" w:line="240" w:lineRule="auto"/>
              <w:jc w:val="center"/>
              <w:rPr>
                <w:ins w:id="66255" w:author="pete jones" w:date="2022-01-04T12:37:00Z"/>
                <w:rFonts w:eastAsiaTheme="minorEastAsia" w:cstheme="minorHAnsi"/>
              </w:rPr>
              <w:pPrChange w:id="66256" w:author="pete jones" w:date="2022-01-04T13:07:00Z">
                <w:pPr>
                  <w:jc w:val="center"/>
                </w:pPr>
              </w:pPrChange>
            </w:pPr>
            <w:ins w:id="66257" w:author="pete jones" w:date="2022-01-04T12:37:00Z">
              <w:r w:rsidRPr="00FF6A71">
                <w:rPr>
                  <w:rFonts w:ascii="Calibri" w:hAnsi="Calibri" w:cs="Calibri"/>
                  <w:color w:val="000000"/>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24A8845" w14:textId="77777777" w:rsidR="00BD0299" w:rsidRPr="00FF6A71" w:rsidRDefault="00BD0299">
            <w:pPr>
              <w:spacing w:before="0" w:after="0" w:line="240" w:lineRule="auto"/>
              <w:jc w:val="center"/>
              <w:rPr>
                <w:ins w:id="66258" w:author="pete jones" w:date="2022-01-04T12:37:00Z"/>
                <w:rFonts w:eastAsiaTheme="minorEastAsia" w:cstheme="minorHAnsi"/>
              </w:rPr>
              <w:pPrChange w:id="66259" w:author="pete jones" w:date="2022-01-04T13:07:00Z">
                <w:pPr>
                  <w:jc w:val="center"/>
                </w:pPr>
              </w:pPrChange>
            </w:pPr>
            <w:ins w:id="6626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05A99CF" w14:textId="77777777" w:rsidR="00BD0299" w:rsidRPr="00FF6A71" w:rsidRDefault="00BD0299">
            <w:pPr>
              <w:spacing w:before="0" w:after="0" w:line="240" w:lineRule="auto"/>
              <w:jc w:val="center"/>
              <w:rPr>
                <w:ins w:id="66261" w:author="pete jones" w:date="2022-01-04T12:37:00Z"/>
                <w:rFonts w:eastAsiaTheme="minorEastAsia" w:cstheme="minorHAnsi"/>
              </w:rPr>
              <w:pPrChange w:id="66262" w:author="pete jones" w:date="2022-01-04T13:07:00Z">
                <w:pPr>
                  <w:jc w:val="center"/>
                </w:pPr>
              </w:pPrChange>
            </w:pPr>
            <w:ins w:id="66263"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ECB4C66" w14:textId="77777777" w:rsidR="00BD0299" w:rsidRPr="00FF6A71" w:rsidRDefault="00BD0299">
            <w:pPr>
              <w:spacing w:before="0" w:after="0" w:line="240" w:lineRule="auto"/>
              <w:jc w:val="center"/>
              <w:rPr>
                <w:ins w:id="66264" w:author="pete jones" w:date="2022-01-04T12:37:00Z"/>
                <w:rFonts w:eastAsiaTheme="minorEastAsia" w:cstheme="minorHAnsi"/>
              </w:rPr>
              <w:pPrChange w:id="66265" w:author="pete jones" w:date="2022-01-04T13:07:00Z">
                <w:pPr>
                  <w:jc w:val="center"/>
                </w:pPr>
              </w:pPrChange>
            </w:pPr>
            <w:ins w:id="66266" w:author="pete jones" w:date="2022-01-04T12:37:00Z">
              <w:r w:rsidRPr="00FF6A71">
                <w:rPr>
                  <w:rFonts w:ascii="Calibri" w:hAnsi="Calibri" w:cs="Calibri"/>
                  <w:color w:val="000000"/>
                </w:rPr>
                <w:t> </w:t>
              </w:r>
            </w:ins>
          </w:p>
        </w:tc>
      </w:tr>
      <w:tr w:rsidR="00BD0299" w:rsidRPr="00FF6A71" w14:paraId="23B9AAB1" w14:textId="77777777" w:rsidTr="00015922">
        <w:trPr>
          <w:trHeight w:val="300"/>
          <w:jc w:val="center"/>
          <w:ins w:id="66267" w:author="pete jones" w:date="2022-01-04T12:37:00Z"/>
        </w:trPr>
        <w:tc>
          <w:tcPr>
            <w:tcW w:w="814" w:type="dxa"/>
            <w:vAlign w:val="center"/>
          </w:tcPr>
          <w:p w14:paraId="7E333AA3" w14:textId="77777777" w:rsidR="00BD0299" w:rsidRPr="00FF6A71" w:rsidRDefault="00BD0299">
            <w:pPr>
              <w:spacing w:before="0" w:after="0" w:line="240" w:lineRule="auto"/>
              <w:jc w:val="center"/>
              <w:rPr>
                <w:ins w:id="66268" w:author="pete jones" w:date="2022-01-04T12:37:00Z"/>
                <w:rFonts w:eastAsiaTheme="minorEastAsia" w:cstheme="minorHAnsi"/>
                <w:b/>
                <w:bCs/>
              </w:rPr>
              <w:pPrChange w:id="66269" w:author="pete jones" w:date="2022-01-04T13:07:00Z">
                <w:pPr>
                  <w:jc w:val="center"/>
                </w:pPr>
              </w:pPrChange>
            </w:pPr>
            <w:ins w:id="66270"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0E5D7468" w14:textId="77777777" w:rsidR="00BD0299" w:rsidRPr="00FF6A71" w:rsidRDefault="00BD0299">
            <w:pPr>
              <w:spacing w:before="0" w:after="0" w:line="240" w:lineRule="auto"/>
              <w:jc w:val="center"/>
              <w:rPr>
                <w:ins w:id="66271" w:author="pete jones" w:date="2022-01-04T12:37:00Z"/>
                <w:rFonts w:eastAsiaTheme="minorEastAsia" w:cstheme="minorHAnsi"/>
              </w:rPr>
              <w:pPrChange w:id="66272" w:author="pete jones" w:date="2022-01-04T13:07:00Z">
                <w:pPr>
                  <w:jc w:val="center"/>
                </w:pPr>
              </w:pPrChange>
            </w:pPr>
            <w:ins w:id="66273" w:author="pete jones" w:date="2022-01-04T12:37:00Z">
              <w:r w:rsidRPr="00FF6A71">
                <w:rPr>
                  <w:rFonts w:ascii="Calibri" w:hAnsi="Calibri" w:cs="Calibri"/>
                  <w:color w:val="000000"/>
                </w:rPr>
                <w:t>8</w:t>
              </w:r>
            </w:ins>
          </w:p>
        </w:tc>
        <w:tc>
          <w:tcPr>
            <w:tcW w:w="814" w:type="dxa"/>
            <w:tcBorders>
              <w:top w:val="nil"/>
              <w:left w:val="nil"/>
              <w:bottom w:val="single" w:sz="4" w:space="0" w:color="auto"/>
              <w:right w:val="single" w:sz="4" w:space="0" w:color="auto"/>
            </w:tcBorders>
            <w:shd w:val="clear" w:color="auto" w:fill="auto"/>
            <w:noWrap/>
            <w:vAlign w:val="center"/>
          </w:tcPr>
          <w:p w14:paraId="3247708E" w14:textId="77777777" w:rsidR="00BD0299" w:rsidRPr="00FF6A71" w:rsidRDefault="00BD0299">
            <w:pPr>
              <w:spacing w:before="0" w:after="0" w:line="240" w:lineRule="auto"/>
              <w:jc w:val="center"/>
              <w:rPr>
                <w:ins w:id="66274" w:author="pete jones" w:date="2022-01-04T12:37:00Z"/>
                <w:rFonts w:eastAsiaTheme="minorEastAsia" w:cstheme="minorHAnsi"/>
              </w:rPr>
              <w:pPrChange w:id="66275" w:author="pete jones" w:date="2022-01-04T13:07:00Z">
                <w:pPr>
                  <w:jc w:val="center"/>
                </w:pPr>
              </w:pPrChange>
            </w:pPr>
            <w:ins w:id="66276" w:author="pete jones" w:date="2022-01-04T12:37:00Z">
              <w:r w:rsidRPr="00FF6A71">
                <w:rPr>
                  <w:rFonts w:ascii="Calibri" w:hAnsi="Calibri" w:cs="Calibri"/>
                  <w:color w:val="000000"/>
                </w:rPr>
                <w:t>3</w:t>
              </w:r>
            </w:ins>
          </w:p>
        </w:tc>
        <w:tc>
          <w:tcPr>
            <w:tcW w:w="814" w:type="dxa"/>
            <w:tcBorders>
              <w:top w:val="nil"/>
              <w:left w:val="nil"/>
              <w:bottom w:val="single" w:sz="4" w:space="0" w:color="auto"/>
              <w:right w:val="single" w:sz="4" w:space="0" w:color="auto"/>
            </w:tcBorders>
            <w:shd w:val="clear" w:color="auto" w:fill="auto"/>
            <w:noWrap/>
            <w:vAlign w:val="center"/>
          </w:tcPr>
          <w:p w14:paraId="79B5C8F4" w14:textId="77777777" w:rsidR="00BD0299" w:rsidRPr="00FF6A71" w:rsidRDefault="00BD0299">
            <w:pPr>
              <w:spacing w:before="0" w:after="0" w:line="240" w:lineRule="auto"/>
              <w:jc w:val="center"/>
              <w:rPr>
                <w:ins w:id="66277" w:author="pete jones" w:date="2022-01-04T12:37:00Z"/>
                <w:rFonts w:eastAsiaTheme="minorEastAsia" w:cstheme="minorHAnsi"/>
              </w:rPr>
              <w:pPrChange w:id="66278" w:author="pete jones" w:date="2022-01-04T13:07:00Z">
                <w:pPr>
                  <w:jc w:val="center"/>
                </w:pPr>
              </w:pPrChange>
            </w:pPr>
            <w:ins w:id="66279"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4DEB42E2" w14:textId="77777777" w:rsidR="00BD0299" w:rsidRPr="00FF6A71" w:rsidRDefault="00BD0299">
            <w:pPr>
              <w:spacing w:before="0" w:after="0" w:line="240" w:lineRule="auto"/>
              <w:jc w:val="center"/>
              <w:rPr>
                <w:ins w:id="66280" w:author="pete jones" w:date="2022-01-04T12:37:00Z"/>
                <w:rFonts w:eastAsiaTheme="minorEastAsia" w:cstheme="minorHAnsi"/>
              </w:rPr>
              <w:pPrChange w:id="66281" w:author="pete jones" w:date="2022-01-04T13:07:00Z">
                <w:pPr>
                  <w:jc w:val="center"/>
                </w:pPr>
              </w:pPrChange>
            </w:pPr>
            <w:ins w:id="66282" w:author="pete jones" w:date="2022-01-04T12:37:00Z">
              <w:r w:rsidRPr="00FF6A71">
                <w:rPr>
                  <w:rFonts w:ascii="Calibri" w:hAnsi="Calibri" w:cs="Calibri"/>
                  <w:color w:val="000000"/>
                </w:rPr>
                <w:t>2</w:t>
              </w:r>
            </w:ins>
          </w:p>
        </w:tc>
        <w:tc>
          <w:tcPr>
            <w:tcW w:w="692" w:type="dxa"/>
            <w:tcBorders>
              <w:top w:val="nil"/>
              <w:left w:val="nil"/>
              <w:bottom w:val="single" w:sz="4" w:space="0" w:color="auto"/>
              <w:right w:val="single" w:sz="4" w:space="0" w:color="auto"/>
            </w:tcBorders>
            <w:shd w:val="clear" w:color="auto" w:fill="auto"/>
            <w:noWrap/>
            <w:vAlign w:val="center"/>
          </w:tcPr>
          <w:p w14:paraId="5571B6E3" w14:textId="77777777" w:rsidR="00BD0299" w:rsidRPr="00FF6A71" w:rsidRDefault="00BD0299">
            <w:pPr>
              <w:spacing w:before="0" w:after="0" w:line="240" w:lineRule="auto"/>
              <w:jc w:val="center"/>
              <w:rPr>
                <w:ins w:id="66283" w:author="pete jones" w:date="2022-01-04T12:37:00Z"/>
                <w:rFonts w:eastAsiaTheme="minorEastAsia" w:cstheme="minorHAnsi"/>
              </w:rPr>
              <w:pPrChange w:id="66284" w:author="pete jones" w:date="2022-01-04T13:07:00Z">
                <w:pPr>
                  <w:jc w:val="center"/>
                </w:pPr>
              </w:pPrChange>
            </w:pPr>
            <w:ins w:id="6628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0681F3B1" w14:textId="77777777" w:rsidR="00BD0299" w:rsidRPr="00FF6A71" w:rsidRDefault="00BD0299">
            <w:pPr>
              <w:spacing w:before="0" w:after="0" w:line="240" w:lineRule="auto"/>
              <w:jc w:val="center"/>
              <w:rPr>
                <w:ins w:id="66286" w:author="pete jones" w:date="2022-01-04T12:37:00Z"/>
                <w:rFonts w:eastAsiaTheme="minorEastAsia" w:cstheme="minorHAnsi"/>
              </w:rPr>
              <w:pPrChange w:id="66287" w:author="pete jones" w:date="2022-01-04T13:07:00Z">
                <w:pPr>
                  <w:jc w:val="center"/>
                </w:pPr>
              </w:pPrChange>
            </w:pPr>
            <w:ins w:id="66288"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426E7CE1" w14:textId="77777777" w:rsidR="00BD0299" w:rsidRPr="00FF6A71" w:rsidRDefault="00BD0299">
            <w:pPr>
              <w:spacing w:before="0" w:after="0" w:line="240" w:lineRule="auto"/>
              <w:jc w:val="center"/>
              <w:rPr>
                <w:ins w:id="66289" w:author="pete jones" w:date="2022-01-04T12:37:00Z"/>
                <w:rFonts w:eastAsiaTheme="minorEastAsia" w:cstheme="minorHAnsi"/>
              </w:rPr>
              <w:pPrChange w:id="66290" w:author="pete jones" w:date="2022-01-04T13:07:00Z">
                <w:pPr>
                  <w:jc w:val="center"/>
                </w:pPr>
              </w:pPrChange>
            </w:pPr>
            <w:ins w:id="66291" w:author="pete jones" w:date="2022-01-04T12:37:00Z">
              <w:r w:rsidRPr="00FF6A71">
                <w:rPr>
                  <w:rFonts w:ascii="Calibri" w:hAnsi="Calibri" w:cs="Calibri"/>
                  <w:color w:val="000000"/>
                </w:rPr>
                <w:t> </w:t>
              </w:r>
            </w:ins>
          </w:p>
        </w:tc>
      </w:tr>
    </w:tbl>
    <w:p w14:paraId="24D611CF" w14:textId="1A4925A3" w:rsidR="00BD0299" w:rsidRPr="00FF6A71" w:rsidRDefault="00BD0299" w:rsidP="00BD0299">
      <w:pPr>
        <w:rPr>
          <w:ins w:id="66292" w:author="pete jones" w:date="2022-01-04T12:37:00Z"/>
        </w:rPr>
      </w:pPr>
      <w:ins w:id="66293" w:author="pete jones" w:date="2022-01-04T12:37:00Z">
        <w:r w:rsidRPr="00FF6A71">
          <w:t>Q6.22 Leadership skills must be fostered. Opportunities should be sought and provided for new entrants into the workforce to assume roles requiring them to make decisions and consider the implications of those decisions.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5C52409D" w14:textId="77777777" w:rsidTr="00015922">
        <w:trPr>
          <w:trHeight w:val="300"/>
          <w:jc w:val="center"/>
          <w:ins w:id="66294" w:author="pete jones" w:date="2022-01-04T12:37:00Z"/>
        </w:trPr>
        <w:tc>
          <w:tcPr>
            <w:tcW w:w="814" w:type="dxa"/>
            <w:shd w:val="clear" w:color="auto" w:fill="E7E6E6" w:themeFill="background2"/>
            <w:vAlign w:val="center"/>
          </w:tcPr>
          <w:p w14:paraId="4375ECF1" w14:textId="77777777" w:rsidR="00BD0299" w:rsidRPr="00FF6A71" w:rsidRDefault="00BD0299">
            <w:pPr>
              <w:spacing w:before="0" w:after="0" w:line="240" w:lineRule="auto"/>
              <w:jc w:val="center"/>
              <w:rPr>
                <w:ins w:id="66295" w:author="pete jones" w:date="2022-01-04T12:37:00Z"/>
                <w:rFonts w:eastAsiaTheme="minorEastAsia" w:cstheme="minorHAnsi"/>
                <w:b/>
                <w:bCs/>
              </w:rPr>
              <w:pPrChange w:id="66296" w:author="pete jones" w:date="2022-01-04T13:07:00Z">
                <w:pPr>
                  <w:jc w:val="center"/>
                </w:pPr>
              </w:pPrChange>
            </w:pPr>
            <w:ins w:id="66297"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1E0FC2FA" w14:textId="77777777" w:rsidR="00BD0299" w:rsidRPr="00FF6A71" w:rsidRDefault="00BD0299">
            <w:pPr>
              <w:spacing w:before="0" w:after="0" w:line="240" w:lineRule="auto"/>
              <w:jc w:val="center"/>
              <w:rPr>
                <w:ins w:id="66298" w:author="pete jones" w:date="2022-01-04T12:37:00Z"/>
                <w:rFonts w:eastAsiaTheme="minorEastAsia" w:cstheme="minorHAnsi"/>
                <w:b/>
                <w:bCs/>
              </w:rPr>
              <w:pPrChange w:id="66299" w:author="pete jones" w:date="2022-01-04T13:07:00Z">
                <w:pPr>
                  <w:jc w:val="center"/>
                </w:pPr>
              </w:pPrChange>
            </w:pPr>
            <w:ins w:id="66300"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DB7BA19" w14:textId="77777777" w:rsidR="00BD0299" w:rsidRPr="00FF6A71" w:rsidRDefault="00BD0299">
            <w:pPr>
              <w:spacing w:before="0" w:after="0" w:line="240" w:lineRule="auto"/>
              <w:jc w:val="center"/>
              <w:rPr>
                <w:ins w:id="66301" w:author="pete jones" w:date="2022-01-04T12:37:00Z"/>
                <w:rFonts w:eastAsiaTheme="minorEastAsia" w:cstheme="minorHAnsi"/>
                <w:b/>
                <w:bCs/>
              </w:rPr>
              <w:pPrChange w:id="66302" w:author="pete jones" w:date="2022-01-04T13:07:00Z">
                <w:pPr>
                  <w:jc w:val="center"/>
                </w:pPr>
              </w:pPrChange>
            </w:pPr>
            <w:ins w:id="66303"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6C6B43A5" w14:textId="77777777" w:rsidR="00BD0299" w:rsidRPr="00FF6A71" w:rsidRDefault="00BD0299">
            <w:pPr>
              <w:spacing w:before="0" w:after="0" w:line="240" w:lineRule="auto"/>
              <w:jc w:val="center"/>
              <w:rPr>
                <w:ins w:id="66304" w:author="pete jones" w:date="2022-01-04T12:37:00Z"/>
                <w:rFonts w:eastAsiaTheme="minorEastAsia" w:cstheme="minorHAnsi"/>
                <w:b/>
                <w:bCs/>
              </w:rPr>
              <w:pPrChange w:id="66305" w:author="pete jones" w:date="2022-01-04T13:07:00Z">
                <w:pPr>
                  <w:jc w:val="center"/>
                </w:pPr>
              </w:pPrChange>
            </w:pPr>
            <w:ins w:id="66306"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A0F06BA" w14:textId="77777777" w:rsidR="00BD0299" w:rsidRPr="00FF6A71" w:rsidRDefault="00BD0299">
            <w:pPr>
              <w:spacing w:before="0" w:after="0" w:line="240" w:lineRule="auto"/>
              <w:jc w:val="center"/>
              <w:rPr>
                <w:ins w:id="66307" w:author="pete jones" w:date="2022-01-04T12:37:00Z"/>
                <w:rFonts w:eastAsiaTheme="minorEastAsia" w:cstheme="minorHAnsi"/>
                <w:b/>
                <w:bCs/>
              </w:rPr>
              <w:pPrChange w:id="66308" w:author="pete jones" w:date="2022-01-04T13:07:00Z">
                <w:pPr>
                  <w:jc w:val="center"/>
                </w:pPr>
              </w:pPrChange>
            </w:pPr>
            <w:ins w:id="66309"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5D81FC17" w14:textId="77777777" w:rsidR="00BD0299" w:rsidRPr="00FF6A71" w:rsidRDefault="00BD0299">
            <w:pPr>
              <w:spacing w:before="0" w:after="0" w:line="240" w:lineRule="auto"/>
              <w:jc w:val="center"/>
              <w:rPr>
                <w:ins w:id="66310" w:author="pete jones" w:date="2022-01-04T12:37:00Z"/>
                <w:rFonts w:eastAsiaTheme="minorEastAsia" w:cstheme="minorHAnsi"/>
                <w:b/>
                <w:bCs/>
              </w:rPr>
              <w:pPrChange w:id="66311" w:author="pete jones" w:date="2022-01-04T13:07:00Z">
                <w:pPr>
                  <w:jc w:val="center"/>
                </w:pPr>
              </w:pPrChange>
            </w:pPr>
            <w:ins w:id="66312"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5EB0D51F" w14:textId="77777777" w:rsidR="00BD0299" w:rsidRPr="00FF6A71" w:rsidRDefault="00BD0299">
            <w:pPr>
              <w:spacing w:before="0" w:after="0" w:line="240" w:lineRule="auto"/>
              <w:jc w:val="center"/>
              <w:rPr>
                <w:ins w:id="66313" w:author="pete jones" w:date="2022-01-04T12:37:00Z"/>
                <w:rFonts w:eastAsiaTheme="minorEastAsia" w:cstheme="minorHAnsi"/>
                <w:b/>
                <w:bCs/>
              </w:rPr>
              <w:pPrChange w:id="66314" w:author="pete jones" w:date="2022-01-04T13:07:00Z">
                <w:pPr>
                  <w:jc w:val="center"/>
                </w:pPr>
              </w:pPrChange>
            </w:pPr>
            <w:ins w:id="66315"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40ECED23" w14:textId="77777777" w:rsidR="00BD0299" w:rsidRPr="00FF6A71" w:rsidRDefault="00BD0299">
            <w:pPr>
              <w:spacing w:before="0" w:after="0" w:line="240" w:lineRule="auto"/>
              <w:jc w:val="center"/>
              <w:rPr>
                <w:ins w:id="66316" w:author="pete jones" w:date="2022-01-04T12:37:00Z"/>
                <w:rFonts w:eastAsiaTheme="minorEastAsia" w:cstheme="minorHAnsi"/>
                <w:b/>
                <w:bCs/>
              </w:rPr>
              <w:pPrChange w:id="66317" w:author="pete jones" w:date="2022-01-04T13:07:00Z">
                <w:pPr>
                  <w:jc w:val="center"/>
                </w:pPr>
              </w:pPrChange>
            </w:pPr>
            <w:ins w:id="66318" w:author="pete jones" w:date="2022-01-04T12:37:00Z">
              <w:r w:rsidRPr="00FF6A71">
                <w:rPr>
                  <w:rFonts w:eastAsiaTheme="minorEastAsia" w:cstheme="minorHAnsi"/>
                  <w:b/>
                  <w:bCs/>
                </w:rPr>
                <w:t>7</w:t>
              </w:r>
            </w:ins>
          </w:p>
        </w:tc>
      </w:tr>
      <w:tr w:rsidR="00BD0299" w:rsidRPr="00FF6A71" w14:paraId="20DA7993" w14:textId="77777777" w:rsidTr="00015922">
        <w:trPr>
          <w:trHeight w:val="300"/>
          <w:jc w:val="center"/>
          <w:ins w:id="66319" w:author="pete jones" w:date="2022-01-04T12:37:00Z"/>
        </w:trPr>
        <w:tc>
          <w:tcPr>
            <w:tcW w:w="814" w:type="dxa"/>
            <w:vAlign w:val="center"/>
          </w:tcPr>
          <w:p w14:paraId="5A85AC43" w14:textId="77777777" w:rsidR="00BD0299" w:rsidRPr="00FF6A71" w:rsidRDefault="00BD0299">
            <w:pPr>
              <w:spacing w:before="0" w:after="0" w:line="240" w:lineRule="auto"/>
              <w:jc w:val="center"/>
              <w:rPr>
                <w:ins w:id="66320" w:author="pete jones" w:date="2022-01-04T12:37:00Z"/>
                <w:rFonts w:eastAsiaTheme="minorEastAsia" w:cstheme="minorHAnsi"/>
                <w:b/>
                <w:bCs/>
              </w:rPr>
              <w:pPrChange w:id="66321" w:author="pete jones" w:date="2022-01-04T13:07:00Z">
                <w:pPr>
                  <w:jc w:val="center"/>
                </w:pPr>
              </w:pPrChange>
            </w:pPr>
            <w:ins w:id="66322"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2E6F63" w14:textId="77777777" w:rsidR="00BD0299" w:rsidRPr="00FF6A71" w:rsidRDefault="00BD0299">
            <w:pPr>
              <w:spacing w:before="0" w:after="0" w:line="240" w:lineRule="auto"/>
              <w:jc w:val="center"/>
              <w:rPr>
                <w:ins w:id="66323" w:author="pete jones" w:date="2022-01-04T12:37:00Z"/>
                <w:rFonts w:eastAsiaTheme="minorEastAsia" w:cstheme="minorHAnsi"/>
              </w:rPr>
              <w:pPrChange w:id="66324" w:author="pete jones" w:date="2022-01-04T13:07:00Z">
                <w:pPr>
                  <w:jc w:val="center"/>
                </w:pPr>
              </w:pPrChange>
            </w:pPr>
            <w:ins w:id="66325" w:author="pete jones" w:date="2022-01-04T12:37:00Z">
              <w:r w:rsidRPr="00FF6A71">
                <w:rPr>
                  <w:rFonts w:ascii="Calibri" w:hAnsi="Calibri" w:cs="Calibri"/>
                  <w:color w:val="000000"/>
                </w:rPr>
                <w:t>3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1741C20" w14:textId="77777777" w:rsidR="00BD0299" w:rsidRPr="00FF6A71" w:rsidRDefault="00BD0299">
            <w:pPr>
              <w:spacing w:before="0" w:after="0" w:line="240" w:lineRule="auto"/>
              <w:jc w:val="center"/>
              <w:rPr>
                <w:ins w:id="66326" w:author="pete jones" w:date="2022-01-04T12:37:00Z"/>
                <w:rFonts w:eastAsiaTheme="minorEastAsia" w:cstheme="minorHAnsi"/>
              </w:rPr>
              <w:pPrChange w:id="66327" w:author="pete jones" w:date="2022-01-04T13:07:00Z">
                <w:pPr>
                  <w:jc w:val="center"/>
                </w:pPr>
              </w:pPrChange>
            </w:pPr>
            <w:ins w:id="66328" w:author="pete jones" w:date="2022-01-04T12:37:00Z">
              <w:r w:rsidRPr="00FF6A71">
                <w:rPr>
                  <w:rFonts w:ascii="Calibri" w:hAnsi="Calibri" w:cs="Calibri"/>
                  <w:color w:val="000000"/>
                </w:rPr>
                <w:t>3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E67FECD" w14:textId="77777777" w:rsidR="00BD0299" w:rsidRPr="00FF6A71" w:rsidRDefault="00BD0299">
            <w:pPr>
              <w:spacing w:before="0" w:after="0" w:line="240" w:lineRule="auto"/>
              <w:jc w:val="center"/>
              <w:rPr>
                <w:ins w:id="66329" w:author="pete jones" w:date="2022-01-04T12:37:00Z"/>
                <w:rFonts w:eastAsiaTheme="minorEastAsia" w:cstheme="minorHAnsi"/>
              </w:rPr>
              <w:pPrChange w:id="66330" w:author="pete jones" w:date="2022-01-04T13:07:00Z">
                <w:pPr>
                  <w:jc w:val="center"/>
                </w:pPr>
              </w:pPrChange>
            </w:pPr>
            <w:ins w:id="66331" w:author="pete jones" w:date="2022-01-04T12:37:00Z">
              <w:r w:rsidRPr="00FF6A71">
                <w:rPr>
                  <w:rFonts w:ascii="Calibri" w:hAnsi="Calibri" w:cs="Calibri"/>
                  <w:color w:val="000000"/>
                </w:rPr>
                <w:t>21%</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6A6A5A9" w14:textId="77777777" w:rsidR="00BD0299" w:rsidRPr="00FF6A71" w:rsidRDefault="00BD0299">
            <w:pPr>
              <w:spacing w:before="0" w:after="0" w:line="240" w:lineRule="auto"/>
              <w:jc w:val="center"/>
              <w:rPr>
                <w:ins w:id="66332" w:author="pete jones" w:date="2022-01-04T12:37:00Z"/>
                <w:rFonts w:eastAsiaTheme="minorEastAsia" w:cstheme="minorHAnsi"/>
              </w:rPr>
              <w:pPrChange w:id="66333" w:author="pete jones" w:date="2022-01-04T13:07:00Z">
                <w:pPr>
                  <w:jc w:val="center"/>
                </w:pPr>
              </w:pPrChange>
            </w:pPr>
            <w:ins w:id="66334"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22E1E2A" w14:textId="77777777" w:rsidR="00BD0299" w:rsidRPr="00FF6A71" w:rsidRDefault="00BD0299">
            <w:pPr>
              <w:spacing w:before="0" w:after="0" w:line="240" w:lineRule="auto"/>
              <w:jc w:val="center"/>
              <w:rPr>
                <w:ins w:id="66335" w:author="pete jones" w:date="2022-01-04T12:37:00Z"/>
                <w:rFonts w:eastAsiaTheme="minorEastAsia" w:cstheme="minorHAnsi"/>
              </w:rPr>
              <w:pPrChange w:id="66336" w:author="pete jones" w:date="2022-01-04T13:07:00Z">
                <w:pPr>
                  <w:jc w:val="center"/>
                </w:pPr>
              </w:pPrChange>
            </w:pPr>
            <w:ins w:id="6633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E47D599" w14:textId="77777777" w:rsidR="00BD0299" w:rsidRPr="00FF6A71" w:rsidRDefault="00BD0299">
            <w:pPr>
              <w:spacing w:before="0" w:after="0" w:line="240" w:lineRule="auto"/>
              <w:jc w:val="center"/>
              <w:rPr>
                <w:ins w:id="66338" w:author="pete jones" w:date="2022-01-04T12:37:00Z"/>
                <w:rFonts w:eastAsiaTheme="minorEastAsia" w:cstheme="minorHAnsi"/>
              </w:rPr>
              <w:pPrChange w:id="66339" w:author="pete jones" w:date="2022-01-04T13:07:00Z">
                <w:pPr>
                  <w:jc w:val="center"/>
                </w:pPr>
              </w:pPrChange>
            </w:pPr>
            <w:ins w:id="66340"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4DA2C18" w14:textId="77777777" w:rsidR="00BD0299" w:rsidRPr="00FF6A71" w:rsidRDefault="00BD0299">
            <w:pPr>
              <w:spacing w:before="0" w:after="0" w:line="240" w:lineRule="auto"/>
              <w:jc w:val="center"/>
              <w:rPr>
                <w:ins w:id="66341" w:author="pete jones" w:date="2022-01-04T12:37:00Z"/>
                <w:rFonts w:eastAsiaTheme="minorEastAsia" w:cstheme="minorHAnsi"/>
              </w:rPr>
              <w:pPrChange w:id="66342" w:author="pete jones" w:date="2022-01-04T13:07:00Z">
                <w:pPr>
                  <w:jc w:val="center"/>
                </w:pPr>
              </w:pPrChange>
            </w:pPr>
            <w:ins w:id="66343" w:author="pete jones" w:date="2022-01-04T12:37:00Z">
              <w:r w:rsidRPr="00FF6A71">
                <w:rPr>
                  <w:rFonts w:ascii="Calibri" w:hAnsi="Calibri" w:cs="Calibri"/>
                  <w:color w:val="000000"/>
                </w:rPr>
                <w:t> </w:t>
              </w:r>
            </w:ins>
          </w:p>
        </w:tc>
      </w:tr>
      <w:tr w:rsidR="00BD0299" w:rsidRPr="00FF6A71" w14:paraId="4C6CE54B" w14:textId="77777777" w:rsidTr="00015922">
        <w:trPr>
          <w:trHeight w:val="300"/>
          <w:jc w:val="center"/>
          <w:ins w:id="66344" w:author="pete jones" w:date="2022-01-04T12:37:00Z"/>
        </w:trPr>
        <w:tc>
          <w:tcPr>
            <w:tcW w:w="814" w:type="dxa"/>
            <w:vAlign w:val="center"/>
          </w:tcPr>
          <w:p w14:paraId="7876C29B" w14:textId="77777777" w:rsidR="00BD0299" w:rsidRPr="00FF6A71" w:rsidRDefault="00BD0299">
            <w:pPr>
              <w:spacing w:before="0" w:after="0" w:line="240" w:lineRule="auto"/>
              <w:jc w:val="center"/>
              <w:rPr>
                <w:ins w:id="66345" w:author="pete jones" w:date="2022-01-04T12:37:00Z"/>
                <w:rFonts w:eastAsiaTheme="minorEastAsia" w:cstheme="minorHAnsi"/>
                <w:b/>
                <w:bCs/>
              </w:rPr>
              <w:pPrChange w:id="66346" w:author="pete jones" w:date="2022-01-04T13:07:00Z">
                <w:pPr>
                  <w:jc w:val="center"/>
                </w:pPr>
              </w:pPrChange>
            </w:pPr>
            <w:ins w:id="66347"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7F14BC13" w14:textId="77777777" w:rsidR="00BD0299" w:rsidRPr="00FF6A71" w:rsidRDefault="00BD0299">
            <w:pPr>
              <w:spacing w:before="0" w:after="0" w:line="240" w:lineRule="auto"/>
              <w:jc w:val="center"/>
              <w:rPr>
                <w:ins w:id="66348" w:author="pete jones" w:date="2022-01-04T12:37:00Z"/>
                <w:rFonts w:eastAsiaTheme="minorEastAsia" w:cstheme="minorHAnsi"/>
              </w:rPr>
              <w:pPrChange w:id="66349" w:author="pete jones" w:date="2022-01-04T13:07:00Z">
                <w:pPr>
                  <w:jc w:val="center"/>
                </w:pPr>
              </w:pPrChange>
            </w:pPr>
            <w:ins w:id="66350" w:author="pete jones" w:date="2022-01-04T12:37:00Z">
              <w:r w:rsidRPr="00FF6A71">
                <w:rPr>
                  <w:rFonts w:ascii="Calibri" w:hAnsi="Calibri" w:cs="Calibri"/>
                  <w:color w:val="000000"/>
                </w:rPr>
                <w:t>5</w:t>
              </w:r>
            </w:ins>
          </w:p>
        </w:tc>
        <w:tc>
          <w:tcPr>
            <w:tcW w:w="814" w:type="dxa"/>
            <w:tcBorders>
              <w:top w:val="nil"/>
              <w:left w:val="nil"/>
              <w:bottom w:val="single" w:sz="4" w:space="0" w:color="auto"/>
              <w:right w:val="single" w:sz="4" w:space="0" w:color="auto"/>
            </w:tcBorders>
            <w:shd w:val="clear" w:color="auto" w:fill="auto"/>
            <w:noWrap/>
            <w:vAlign w:val="center"/>
          </w:tcPr>
          <w:p w14:paraId="59802A33" w14:textId="77777777" w:rsidR="00BD0299" w:rsidRPr="00FF6A71" w:rsidRDefault="00BD0299">
            <w:pPr>
              <w:spacing w:before="0" w:after="0" w:line="240" w:lineRule="auto"/>
              <w:jc w:val="center"/>
              <w:rPr>
                <w:ins w:id="66351" w:author="pete jones" w:date="2022-01-04T12:37:00Z"/>
                <w:rFonts w:eastAsiaTheme="minorEastAsia" w:cstheme="minorHAnsi"/>
              </w:rPr>
              <w:pPrChange w:id="66352" w:author="pete jones" w:date="2022-01-04T13:07:00Z">
                <w:pPr>
                  <w:jc w:val="center"/>
                </w:pPr>
              </w:pPrChange>
            </w:pPr>
            <w:ins w:id="66353" w:author="pete jones" w:date="2022-01-04T12:37:00Z">
              <w:r w:rsidRPr="00FF6A71">
                <w:rPr>
                  <w:rFonts w:ascii="Calibri" w:hAnsi="Calibri" w:cs="Calibri"/>
                  <w:color w:val="000000"/>
                </w:rPr>
                <w:t>5</w:t>
              </w:r>
            </w:ins>
          </w:p>
        </w:tc>
        <w:tc>
          <w:tcPr>
            <w:tcW w:w="814" w:type="dxa"/>
            <w:tcBorders>
              <w:top w:val="nil"/>
              <w:left w:val="nil"/>
              <w:bottom w:val="single" w:sz="4" w:space="0" w:color="auto"/>
              <w:right w:val="single" w:sz="4" w:space="0" w:color="auto"/>
            </w:tcBorders>
            <w:shd w:val="clear" w:color="auto" w:fill="auto"/>
            <w:noWrap/>
            <w:vAlign w:val="center"/>
          </w:tcPr>
          <w:p w14:paraId="24DFC5C3" w14:textId="77777777" w:rsidR="00BD0299" w:rsidRPr="00FF6A71" w:rsidRDefault="00BD0299">
            <w:pPr>
              <w:spacing w:before="0" w:after="0" w:line="240" w:lineRule="auto"/>
              <w:jc w:val="center"/>
              <w:rPr>
                <w:ins w:id="66354" w:author="pete jones" w:date="2022-01-04T12:37:00Z"/>
                <w:rFonts w:eastAsiaTheme="minorEastAsia" w:cstheme="minorHAnsi"/>
              </w:rPr>
              <w:pPrChange w:id="66355" w:author="pete jones" w:date="2022-01-04T13:07:00Z">
                <w:pPr>
                  <w:jc w:val="center"/>
                </w:pPr>
              </w:pPrChange>
            </w:pPr>
            <w:ins w:id="66356" w:author="pete jones" w:date="2022-01-04T12:37:00Z">
              <w:r w:rsidRPr="00FF6A71">
                <w:rPr>
                  <w:rFonts w:ascii="Calibri" w:hAnsi="Calibri" w:cs="Calibri"/>
                  <w:color w:val="000000"/>
                </w:rPr>
                <w:t>3</w:t>
              </w:r>
            </w:ins>
          </w:p>
        </w:tc>
        <w:tc>
          <w:tcPr>
            <w:tcW w:w="692" w:type="dxa"/>
            <w:tcBorders>
              <w:top w:val="nil"/>
              <w:left w:val="nil"/>
              <w:bottom w:val="single" w:sz="4" w:space="0" w:color="auto"/>
              <w:right w:val="single" w:sz="4" w:space="0" w:color="auto"/>
            </w:tcBorders>
            <w:shd w:val="clear" w:color="auto" w:fill="auto"/>
            <w:noWrap/>
            <w:vAlign w:val="center"/>
          </w:tcPr>
          <w:p w14:paraId="37B29E82" w14:textId="77777777" w:rsidR="00BD0299" w:rsidRPr="00FF6A71" w:rsidRDefault="00BD0299">
            <w:pPr>
              <w:spacing w:before="0" w:after="0" w:line="240" w:lineRule="auto"/>
              <w:jc w:val="center"/>
              <w:rPr>
                <w:ins w:id="66357" w:author="pete jones" w:date="2022-01-04T12:37:00Z"/>
                <w:rFonts w:eastAsiaTheme="minorEastAsia" w:cstheme="minorHAnsi"/>
              </w:rPr>
              <w:pPrChange w:id="66358" w:author="pete jones" w:date="2022-01-04T13:07:00Z">
                <w:pPr>
                  <w:jc w:val="center"/>
                </w:pPr>
              </w:pPrChange>
            </w:pPr>
            <w:ins w:id="66359"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5A77C4CE" w14:textId="77777777" w:rsidR="00BD0299" w:rsidRPr="00FF6A71" w:rsidRDefault="00BD0299">
            <w:pPr>
              <w:spacing w:before="0" w:after="0" w:line="240" w:lineRule="auto"/>
              <w:jc w:val="center"/>
              <w:rPr>
                <w:ins w:id="66360" w:author="pete jones" w:date="2022-01-04T12:37:00Z"/>
                <w:rFonts w:eastAsiaTheme="minorEastAsia" w:cstheme="minorHAnsi"/>
              </w:rPr>
              <w:pPrChange w:id="66361" w:author="pete jones" w:date="2022-01-04T13:07:00Z">
                <w:pPr>
                  <w:jc w:val="center"/>
                </w:pPr>
              </w:pPrChange>
            </w:pPr>
            <w:ins w:id="6636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3FC5FC09" w14:textId="77777777" w:rsidR="00BD0299" w:rsidRPr="00FF6A71" w:rsidRDefault="00BD0299">
            <w:pPr>
              <w:spacing w:before="0" w:after="0" w:line="240" w:lineRule="auto"/>
              <w:jc w:val="center"/>
              <w:rPr>
                <w:ins w:id="66363" w:author="pete jones" w:date="2022-01-04T12:37:00Z"/>
                <w:rFonts w:eastAsiaTheme="minorEastAsia" w:cstheme="minorHAnsi"/>
              </w:rPr>
              <w:pPrChange w:id="66364" w:author="pete jones" w:date="2022-01-04T13:07:00Z">
                <w:pPr>
                  <w:jc w:val="center"/>
                </w:pPr>
              </w:pPrChange>
            </w:pPr>
            <w:ins w:id="66365"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962C002" w14:textId="77777777" w:rsidR="00BD0299" w:rsidRPr="00FF6A71" w:rsidRDefault="00BD0299">
            <w:pPr>
              <w:spacing w:before="0" w:after="0" w:line="240" w:lineRule="auto"/>
              <w:jc w:val="center"/>
              <w:rPr>
                <w:ins w:id="66366" w:author="pete jones" w:date="2022-01-04T12:37:00Z"/>
                <w:rFonts w:eastAsiaTheme="minorEastAsia" w:cstheme="minorHAnsi"/>
              </w:rPr>
              <w:pPrChange w:id="66367" w:author="pete jones" w:date="2022-01-04T13:07:00Z">
                <w:pPr>
                  <w:jc w:val="center"/>
                </w:pPr>
              </w:pPrChange>
            </w:pPr>
            <w:ins w:id="66368" w:author="pete jones" w:date="2022-01-04T12:37:00Z">
              <w:r w:rsidRPr="00FF6A71">
                <w:rPr>
                  <w:rFonts w:ascii="Calibri" w:hAnsi="Calibri" w:cs="Calibri"/>
                  <w:color w:val="000000"/>
                </w:rPr>
                <w:t> </w:t>
              </w:r>
            </w:ins>
          </w:p>
        </w:tc>
      </w:tr>
    </w:tbl>
    <w:p w14:paraId="17F294CE" w14:textId="77777777" w:rsidR="00BD0299" w:rsidRPr="00FF6A71" w:rsidRDefault="00BD0299" w:rsidP="00BD0299">
      <w:pPr>
        <w:rPr>
          <w:ins w:id="66369" w:author="pete jones" w:date="2022-01-04T12:37:00Z"/>
        </w:rPr>
      </w:pPr>
      <w:ins w:id="66370" w:author="pete jones" w:date="2022-01-04T12:37:00Z">
        <w:r w:rsidRPr="00FF6A71">
          <w:t>Q6.23 Opportunities for students to practice skills necessary for working within teams should be encouraged.</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6D4D8948" w14:textId="77777777" w:rsidTr="00015922">
        <w:trPr>
          <w:trHeight w:val="300"/>
          <w:jc w:val="center"/>
          <w:ins w:id="66371" w:author="pete jones" w:date="2022-01-04T12:37:00Z"/>
        </w:trPr>
        <w:tc>
          <w:tcPr>
            <w:tcW w:w="814" w:type="dxa"/>
            <w:shd w:val="clear" w:color="auto" w:fill="E7E6E6" w:themeFill="background2"/>
            <w:vAlign w:val="center"/>
          </w:tcPr>
          <w:p w14:paraId="504373D5" w14:textId="77777777" w:rsidR="00BD0299" w:rsidRPr="00FF6A71" w:rsidRDefault="00BD0299">
            <w:pPr>
              <w:spacing w:before="0" w:after="0" w:line="240" w:lineRule="auto"/>
              <w:jc w:val="center"/>
              <w:rPr>
                <w:ins w:id="66372" w:author="pete jones" w:date="2022-01-04T12:37:00Z"/>
                <w:rFonts w:eastAsiaTheme="minorEastAsia" w:cstheme="minorHAnsi"/>
                <w:b/>
                <w:bCs/>
              </w:rPr>
              <w:pPrChange w:id="66373" w:author="pete jones" w:date="2022-01-04T13:07:00Z">
                <w:pPr>
                  <w:jc w:val="center"/>
                </w:pPr>
              </w:pPrChange>
            </w:pPr>
            <w:ins w:id="66374"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46BF99C8" w14:textId="77777777" w:rsidR="00BD0299" w:rsidRPr="00FF6A71" w:rsidRDefault="00BD0299">
            <w:pPr>
              <w:spacing w:before="0" w:after="0" w:line="240" w:lineRule="auto"/>
              <w:jc w:val="center"/>
              <w:rPr>
                <w:ins w:id="66375" w:author="pete jones" w:date="2022-01-04T12:37:00Z"/>
                <w:rFonts w:eastAsiaTheme="minorEastAsia" w:cstheme="minorHAnsi"/>
                <w:b/>
                <w:bCs/>
              </w:rPr>
              <w:pPrChange w:id="66376" w:author="pete jones" w:date="2022-01-04T13:07:00Z">
                <w:pPr>
                  <w:jc w:val="center"/>
                </w:pPr>
              </w:pPrChange>
            </w:pPr>
            <w:ins w:id="66377"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F7B5A9C" w14:textId="77777777" w:rsidR="00BD0299" w:rsidRPr="00FF6A71" w:rsidRDefault="00BD0299">
            <w:pPr>
              <w:spacing w:before="0" w:after="0" w:line="240" w:lineRule="auto"/>
              <w:jc w:val="center"/>
              <w:rPr>
                <w:ins w:id="66378" w:author="pete jones" w:date="2022-01-04T12:37:00Z"/>
                <w:rFonts w:eastAsiaTheme="minorEastAsia" w:cstheme="minorHAnsi"/>
                <w:b/>
                <w:bCs/>
              </w:rPr>
              <w:pPrChange w:id="66379" w:author="pete jones" w:date="2022-01-04T13:07:00Z">
                <w:pPr>
                  <w:jc w:val="center"/>
                </w:pPr>
              </w:pPrChange>
            </w:pPr>
            <w:ins w:id="66380"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A4FDB0D" w14:textId="77777777" w:rsidR="00BD0299" w:rsidRPr="00FF6A71" w:rsidRDefault="00BD0299">
            <w:pPr>
              <w:spacing w:before="0" w:after="0" w:line="240" w:lineRule="auto"/>
              <w:jc w:val="center"/>
              <w:rPr>
                <w:ins w:id="66381" w:author="pete jones" w:date="2022-01-04T12:37:00Z"/>
                <w:rFonts w:eastAsiaTheme="minorEastAsia" w:cstheme="minorHAnsi"/>
                <w:b/>
                <w:bCs/>
              </w:rPr>
              <w:pPrChange w:id="66382" w:author="pete jones" w:date="2022-01-04T13:07:00Z">
                <w:pPr>
                  <w:jc w:val="center"/>
                </w:pPr>
              </w:pPrChange>
            </w:pPr>
            <w:ins w:id="66383"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4936D65" w14:textId="77777777" w:rsidR="00BD0299" w:rsidRPr="00FF6A71" w:rsidRDefault="00BD0299">
            <w:pPr>
              <w:spacing w:before="0" w:after="0" w:line="240" w:lineRule="auto"/>
              <w:jc w:val="center"/>
              <w:rPr>
                <w:ins w:id="66384" w:author="pete jones" w:date="2022-01-04T12:37:00Z"/>
                <w:rFonts w:eastAsiaTheme="minorEastAsia" w:cstheme="minorHAnsi"/>
                <w:b/>
                <w:bCs/>
              </w:rPr>
              <w:pPrChange w:id="66385" w:author="pete jones" w:date="2022-01-04T13:07:00Z">
                <w:pPr>
                  <w:jc w:val="center"/>
                </w:pPr>
              </w:pPrChange>
            </w:pPr>
            <w:ins w:id="66386"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06D89649" w14:textId="77777777" w:rsidR="00BD0299" w:rsidRPr="00FF6A71" w:rsidRDefault="00BD0299">
            <w:pPr>
              <w:spacing w:before="0" w:after="0" w:line="240" w:lineRule="auto"/>
              <w:jc w:val="center"/>
              <w:rPr>
                <w:ins w:id="66387" w:author="pete jones" w:date="2022-01-04T12:37:00Z"/>
                <w:rFonts w:eastAsiaTheme="minorEastAsia" w:cstheme="minorHAnsi"/>
                <w:b/>
                <w:bCs/>
              </w:rPr>
              <w:pPrChange w:id="66388" w:author="pete jones" w:date="2022-01-04T13:07:00Z">
                <w:pPr>
                  <w:jc w:val="center"/>
                </w:pPr>
              </w:pPrChange>
            </w:pPr>
            <w:ins w:id="66389"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E0A12C9" w14:textId="77777777" w:rsidR="00BD0299" w:rsidRPr="00FF6A71" w:rsidRDefault="00BD0299">
            <w:pPr>
              <w:spacing w:before="0" w:after="0" w:line="240" w:lineRule="auto"/>
              <w:jc w:val="center"/>
              <w:rPr>
                <w:ins w:id="66390" w:author="pete jones" w:date="2022-01-04T12:37:00Z"/>
                <w:rFonts w:eastAsiaTheme="minorEastAsia" w:cstheme="minorHAnsi"/>
                <w:b/>
                <w:bCs/>
              </w:rPr>
              <w:pPrChange w:id="66391" w:author="pete jones" w:date="2022-01-04T13:07:00Z">
                <w:pPr>
                  <w:jc w:val="center"/>
                </w:pPr>
              </w:pPrChange>
            </w:pPr>
            <w:ins w:id="66392"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37F7F90" w14:textId="77777777" w:rsidR="00BD0299" w:rsidRPr="00FF6A71" w:rsidRDefault="00BD0299">
            <w:pPr>
              <w:spacing w:before="0" w:after="0" w:line="240" w:lineRule="auto"/>
              <w:jc w:val="center"/>
              <w:rPr>
                <w:ins w:id="66393" w:author="pete jones" w:date="2022-01-04T12:37:00Z"/>
                <w:rFonts w:eastAsiaTheme="minorEastAsia" w:cstheme="minorHAnsi"/>
                <w:b/>
                <w:bCs/>
              </w:rPr>
              <w:pPrChange w:id="66394" w:author="pete jones" w:date="2022-01-04T13:07:00Z">
                <w:pPr>
                  <w:jc w:val="center"/>
                </w:pPr>
              </w:pPrChange>
            </w:pPr>
            <w:ins w:id="66395" w:author="pete jones" w:date="2022-01-04T12:37:00Z">
              <w:r w:rsidRPr="00FF6A71">
                <w:rPr>
                  <w:rFonts w:eastAsiaTheme="minorEastAsia" w:cstheme="minorHAnsi"/>
                  <w:b/>
                  <w:bCs/>
                </w:rPr>
                <w:t>7</w:t>
              </w:r>
            </w:ins>
          </w:p>
        </w:tc>
      </w:tr>
      <w:tr w:rsidR="00BD0299" w:rsidRPr="00FF6A71" w14:paraId="7A032BB8" w14:textId="77777777" w:rsidTr="00015922">
        <w:trPr>
          <w:trHeight w:val="300"/>
          <w:jc w:val="center"/>
          <w:ins w:id="66396" w:author="pete jones" w:date="2022-01-04T12:37:00Z"/>
        </w:trPr>
        <w:tc>
          <w:tcPr>
            <w:tcW w:w="814" w:type="dxa"/>
            <w:vAlign w:val="center"/>
          </w:tcPr>
          <w:p w14:paraId="5298846B" w14:textId="77777777" w:rsidR="00BD0299" w:rsidRPr="00FF6A71" w:rsidRDefault="00BD0299">
            <w:pPr>
              <w:spacing w:before="0" w:after="0" w:line="240" w:lineRule="auto"/>
              <w:jc w:val="center"/>
              <w:rPr>
                <w:ins w:id="66397" w:author="pete jones" w:date="2022-01-04T12:37:00Z"/>
                <w:rFonts w:eastAsiaTheme="minorEastAsia" w:cstheme="minorHAnsi"/>
                <w:b/>
                <w:bCs/>
              </w:rPr>
              <w:pPrChange w:id="66398" w:author="pete jones" w:date="2022-01-04T13:07:00Z">
                <w:pPr>
                  <w:jc w:val="center"/>
                </w:pPr>
              </w:pPrChange>
            </w:pPr>
            <w:ins w:id="66399"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1CE10D" w14:textId="77777777" w:rsidR="00BD0299" w:rsidRPr="00FF6A71" w:rsidRDefault="00BD0299">
            <w:pPr>
              <w:spacing w:before="0" w:after="0" w:line="240" w:lineRule="auto"/>
              <w:jc w:val="center"/>
              <w:rPr>
                <w:ins w:id="66400" w:author="pete jones" w:date="2022-01-04T12:37:00Z"/>
                <w:rFonts w:eastAsiaTheme="minorEastAsia" w:cstheme="minorHAnsi"/>
              </w:rPr>
              <w:pPrChange w:id="66401" w:author="pete jones" w:date="2022-01-04T13:07:00Z">
                <w:pPr>
                  <w:jc w:val="center"/>
                </w:pPr>
              </w:pPrChange>
            </w:pPr>
            <w:ins w:id="66402" w:author="pete jones" w:date="2022-01-04T12:37:00Z">
              <w:r w:rsidRPr="00FF6A71">
                <w:rPr>
                  <w:rFonts w:ascii="Calibri" w:hAnsi="Calibri" w:cs="Calibri"/>
                  <w:color w:val="000000"/>
                </w:rPr>
                <w:t>7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EF283F2" w14:textId="77777777" w:rsidR="00BD0299" w:rsidRPr="00FF6A71" w:rsidRDefault="00BD0299">
            <w:pPr>
              <w:spacing w:before="0" w:after="0" w:line="240" w:lineRule="auto"/>
              <w:jc w:val="center"/>
              <w:rPr>
                <w:ins w:id="66403" w:author="pete jones" w:date="2022-01-04T12:37:00Z"/>
                <w:rFonts w:eastAsiaTheme="minorEastAsia" w:cstheme="minorHAnsi"/>
              </w:rPr>
              <w:pPrChange w:id="66404" w:author="pete jones" w:date="2022-01-04T13:07:00Z">
                <w:pPr>
                  <w:jc w:val="center"/>
                </w:pPr>
              </w:pPrChange>
            </w:pPr>
            <w:ins w:id="66405" w:author="pete jones" w:date="2022-01-04T12:37:00Z">
              <w:r w:rsidRPr="00FF6A71">
                <w:rPr>
                  <w:rFonts w:ascii="Calibri" w:hAnsi="Calibri" w:cs="Calibri"/>
                  <w:color w:val="000000"/>
                </w:rPr>
                <w:t>21%</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28BC94AF" w14:textId="77777777" w:rsidR="00BD0299" w:rsidRPr="00FF6A71" w:rsidRDefault="00BD0299">
            <w:pPr>
              <w:spacing w:before="0" w:after="0" w:line="240" w:lineRule="auto"/>
              <w:jc w:val="center"/>
              <w:rPr>
                <w:ins w:id="66406" w:author="pete jones" w:date="2022-01-04T12:37:00Z"/>
                <w:rFonts w:eastAsiaTheme="minorEastAsia" w:cstheme="minorHAnsi"/>
              </w:rPr>
              <w:pPrChange w:id="66407" w:author="pete jones" w:date="2022-01-04T13:07:00Z">
                <w:pPr>
                  <w:jc w:val="center"/>
                </w:pPr>
              </w:pPrChange>
            </w:pPr>
            <w:ins w:id="66408"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5A0D922" w14:textId="77777777" w:rsidR="00BD0299" w:rsidRPr="00FF6A71" w:rsidRDefault="00BD0299">
            <w:pPr>
              <w:spacing w:before="0" w:after="0" w:line="240" w:lineRule="auto"/>
              <w:jc w:val="center"/>
              <w:rPr>
                <w:ins w:id="66409" w:author="pete jones" w:date="2022-01-04T12:37:00Z"/>
                <w:rFonts w:eastAsiaTheme="minorEastAsia" w:cstheme="minorHAnsi"/>
              </w:rPr>
              <w:pPrChange w:id="66410" w:author="pete jones" w:date="2022-01-04T13:07:00Z">
                <w:pPr>
                  <w:jc w:val="center"/>
                </w:pPr>
              </w:pPrChange>
            </w:pPr>
            <w:ins w:id="66411"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6B6EC34" w14:textId="77777777" w:rsidR="00BD0299" w:rsidRPr="00FF6A71" w:rsidRDefault="00BD0299">
            <w:pPr>
              <w:spacing w:before="0" w:after="0" w:line="240" w:lineRule="auto"/>
              <w:jc w:val="center"/>
              <w:rPr>
                <w:ins w:id="66412" w:author="pete jones" w:date="2022-01-04T12:37:00Z"/>
                <w:rFonts w:eastAsiaTheme="minorEastAsia" w:cstheme="minorHAnsi"/>
              </w:rPr>
              <w:pPrChange w:id="66413" w:author="pete jones" w:date="2022-01-04T13:07:00Z">
                <w:pPr>
                  <w:jc w:val="center"/>
                </w:pPr>
              </w:pPrChange>
            </w:pPr>
            <w:ins w:id="66414"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2907497" w14:textId="77777777" w:rsidR="00BD0299" w:rsidRPr="00FF6A71" w:rsidRDefault="00BD0299">
            <w:pPr>
              <w:spacing w:before="0" w:after="0" w:line="240" w:lineRule="auto"/>
              <w:jc w:val="center"/>
              <w:rPr>
                <w:ins w:id="66415" w:author="pete jones" w:date="2022-01-04T12:37:00Z"/>
                <w:rFonts w:eastAsiaTheme="minorEastAsia" w:cstheme="minorHAnsi"/>
              </w:rPr>
              <w:pPrChange w:id="66416" w:author="pete jones" w:date="2022-01-04T13:07:00Z">
                <w:pPr>
                  <w:jc w:val="center"/>
                </w:pPr>
              </w:pPrChange>
            </w:pPr>
            <w:ins w:id="6641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AD57555" w14:textId="77777777" w:rsidR="00BD0299" w:rsidRPr="00FF6A71" w:rsidRDefault="00BD0299">
            <w:pPr>
              <w:spacing w:before="0" w:after="0" w:line="240" w:lineRule="auto"/>
              <w:jc w:val="center"/>
              <w:rPr>
                <w:ins w:id="66418" w:author="pete jones" w:date="2022-01-04T12:37:00Z"/>
                <w:rFonts w:eastAsiaTheme="minorEastAsia" w:cstheme="minorHAnsi"/>
              </w:rPr>
              <w:pPrChange w:id="66419" w:author="pete jones" w:date="2022-01-04T13:07:00Z">
                <w:pPr>
                  <w:jc w:val="center"/>
                </w:pPr>
              </w:pPrChange>
            </w:pPr>
            <w:ins w:id="66420" w:author="pete jones" w:date="2022-01-04T12:37:00Z">
              <w:r w:rsidRPr="00FF6A71">
                <w:rPr>
                  <w:rFonts w:ascii="Calibri" w:hAnsi="Calibri" w:cs="Calibri"/>
                  <w:color w:val="000000"/>
                </w:rPr>
                <w:t> </w:t>
              </w:r>
            </w:ins>
          </w:p>
        </w:tc>
      </w:tr>
      <w:tr w:rsidR="00BD0299" w:rsidRPr="00FF6A71" w14:paraId="7E356323" w14:textId="77777777" w:rsidTr="00015922">
        <w:trPr>
          <w:trHeight w:val="300"/>
          <w:jc w:val="center"/>
          <w:ins w:id="66421" w:author="pete jones" w:date="2022-01-04T12:37:00Z"/>
        </w:trPr>
        <w:tc>
          <w:tcPr>
            <w:tcW w:w="814" w:type="dxa"/>
            <w:vAlign w:val="center"/>
          </w:tcPr>
          <w:p w14:paraId="66B13CFC" w14:textId="77777777" w:rsidR="00BD0299" w:rsidRPr="00FF6A71" w:rsidRDefault="00BD0299">
            <w:pPr>
              <w:spacing w:before="0" w:after="0" w:line="240" w:lineRule="auto"/>
              <w:jc w:val="center"/>
              <w:rPr>
                <w:ins w:id="66422" w:author="pete jones" w:date="2022-01-04T12:37:00Z"/>
                <w:rFonts w:eastAsiaTheme="minorEastAsia" w:cstheme="minorHAnsi"/>
                <w:b/>
                <w:bCs/>
              </w:rPr>
              <w:pPrChange w:id="66423" w:author="pete jones" w:date="2022-01-04T13:07:00Z">
                <w:pPr>
                  <w:jc w:val="center"/>
                </w:pPr>
              </w:pPrChange>
            </w:pPr>
            <w:ins w:id="66424"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387D753A" w14:textId="77777777" w:rsidR="00BD0299" w:rsidRPr="00FF6A71" w:rsidRDefault="00BD0299">
            <w:pPr>
              <w:spacing w:before="0" w:after="0" w:line="240" w:lineRule="auto"/>
              <w:jc w:val="center"/>
              <w:rPr>
                <w:ins w:id="66425" w:author="pete jones" w:date="2022-01-04T12:37:00Z"/>
                <w:rFonts w:eastAsiaTheme="minorEastAsia" w:cstheme="minorHAnsi"/>
              </w:rPr>
              <w:pPrChange w:id="66426" w:author="pete jones" w:date="2022-01-04T13:07:00Z">
                <w:pPr>
                  <w:jc w:val="center"/>
                </w:pPr>
              </w:pPrChange>
            </w:pPr>
            <w:ins w:id="66427" w:author="pete jones" w:date="2022-01-04T12:37:00Z">
              <w:r w:rsidRPr="00FF6A71">
                <w:rPr>
                  <w:rFonts w:ascii="Calibri" w:hAnsi="Calibri" w:cs="Calibri"/>
                  <w:color w:val="000000"/>
                </w:rPr>
                <w:t>10</w:t>
              </w:r>
            </w:ins>
          </w:p>
        </w:tc>
        <w:tc>
          <w:tcPr>
            <w:tcW w:w="814" w:type="dxa"/>
            <w:tcBorders>
              <w:top w:val="nil"/>
              <w:left w:val="nil"/>
              <w:bottom w:val="single" w:sz="4" w:space="0" w:color="auto"/>
              <w:right w:val="single" w:sz="4" w:space="0" w:color="auto"/>
            </w:tcBorders>
            <w:shd w:val="clear" w:color="auto" w:fill="auto"/>
            <w:noWrap/>
            <w:vAlign w:val="center"/>
          </w:tcPr>
          <w:p w14:paraId="4006F834" w14:textId="77777777" w:rsidR="00BD0299" w:rsidRPr="00FF6A71" w:rsidRDefault="00BD0299">
            <w:pPr>
              <w:spacing w:before="0" w:after="0" w:line="240" w:lineRule="auto"/>
              <w:jc w:val="center"/>
              <w:rPr>
                <w:ins w:id="66428" w:author="pete jones" w:date="2022-01-04T12:37:00Z"/>
                <w:rFonts w:eastAsiaTheme="minorEastAsia" w:cstheme="minorHAnsi"/>
              </w:rPr>
              <w:pPrChange w:id="66429" w:author="pete jones" w:date="2022-01-04T13:07:00Z">
                <w:pPr>
                  <w:jc w:val="center"/>
                </w:pPr>
              </w:pPrChange>
            </w:pPr>
            <w:ins w:id="66430" w:author="pete jones" w:date="2022-01-04T12:37:00Z">
              <w:r w:rsidRPr="00FF6A71">
                <w:rPr>
                  <w:rFonts w:ascii="Calibri" w:hAnsi="Calibri" w:cs="Calibri"/>
                  <w:color w:val="000000"/>
                </w:rPr>
                <w:t>3</w:t>
              </w:r>
            </w:ins>
          </w:p>
        </w:tc>
        <w:tc>
          <w:tcPr>
            <w:tcW w:w="814" w:type="dxa"/>
            <w:tcBorders>
              <w:top w:val="nil"/>
              <w:left w:val="nil"/>
              <w:bottom w:val="single" w:sz="4" w:space="0" w:color="auto"/>
              <w:right w:val="single" w:sz="4" w:space="0" w:color="auto"/>
            </w:tcBorders>
            <w:shd w:val="clear" w:color="auto" w:fill="auto"/>
            <w:noWrap/>
            <w:vAlign w:val="center"/>
          </w:tcPr>
          <w:p w14:paraId="666CBD54" w14:textId="77777777" w:rsidR="00BD0299" w:rsidRPr="00FF6A71" w:rsidRDefault="00BD0299">
            <w:pPr>
              <w:spacing w:before="0" w:after="0" w:line="240" w:lineRule="auto"/>
              <w:jc w:val="center"/>
              <w:rPr>
                <w:ins w:id="66431" w:author="pete jones" w:date="2022-01-04T12:37:00Z"/>
                <w:rFonts w:eastAsiaTheme="minorEastAsia" w:cstheme="minorHAnsi"/>
              </w:rPr>
              <w:pPrChange w:id="66432" w:author="pete jones" w:date="2022-01-04T13:07:00Z">
                <w:pPr>
                  <w:jc w:val="center"/>
                </w:pPr>
              </w:pPrChange>
            </w:pPr>
            <w:ins w:id="66433"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74A82291" w14:textId="77777777" w:rsidR="00BD0299" w:rsidRPr="00FF6A71" w:rsidRDefault="00BD0299">
            <w:pPr>
              <w:spacing w:before="0" w:after="0" w:line="240" w:lineRule="auto"/>
              <w:jc w:val="center"/>
              <w:rPr>
                <w:ins w:id="66434" w:author="pete jones" w:date="2022-01-04T12:37:00Z"/>
                <w:rFonts w:eastAsiaTheme="minorEastAsia" w:cstheme="minorHAnsi"/>
              </w:rPr>
              <w:pPrChange w:id="66435" w:author="pete jones" w:date="2022-01-04T13:07:00Z">
                <w:pPr>
                  <w:jc w:val="center"/>
                </w:pPr>
              </w:pPrChange>
            </w:pPr>
            <w:ins w:id="66436"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714319D2" w14:textId="77777777" w:rsidR="00BD0299" w:rsidRPr="00FF6A71" w:rsidRDefault="00BD0299">
            <w:pPr>
              <w:spacing w:before="0" w:after="0" w:line="240" w:lineRule="auto"/>
              <w:jc w:val="center"/>
              <w:rPr>
                <w:ins w:id="66437" w:author="pete jones" w:date="2022-01-04T12:37:00Z"/>
                <w:rFonts w:eastAsiaTheme="minorEastAsia" w:cstheme="minorHAnsi"/>
              </w:rPr>
              <w:pPrChange w:id="66438" w:author="pete jones" w:date="2022-01-04T13:07:00Z">
                <w:pPr>
                  <w:jc w:val="center"/>
                </w:pPr>
              </w:pPrChange>
            </w:pPr>
            <w:ins w:id="66439"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364284F3" w14:textId="77777777" w:rsidR="00BD0299" w:rsidRPr="00FF6A71" w:rsidRDefault="00BD0299">
            <w:pPr>
              <w:spacing w:before="0" w:after="0" w:line="240" w:lineRule="auto"/>
              <w:jc w:val="center"/>
              <w:rPr>
                <w:ins w:id="66440" w:author="pete jones" w:date="2022-01-04T12:37:00Z"/>
                <w:rFonts w:eastAsiaTheme="minorEastAsia" w:cstheme="minorHAnsi"/>
              </w:rPr>
              <w:pPrChange w:id="66441" w:author="pete jones" w:date="2022-01-04T13:07:00Z">
                <w:pPr>
                  <w:jc w:val="center"/>
                </w:pPr>
              </w:pPrChange>
            </w:pPr>
            <w:ins w:id="6644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30F33B44" w14:textId="77777777" w:rsidR="00BD0299" w:rsidRPr="00FF6A71" w:rsidRDefault="00BD0299">
            <w:pPr>
              <w:spacing w:before="0" w:after="0" w:line="240" w:lineRule="auto"/>
              <w:jc w:val="center"/>
              <w:rPr>
                <w:ins w:id="66443" w:author="pete jones" w:date="2022-01-04T12:37:00Z"/>
                <w:rFonts w:eastAsiaTheme="minorEastAsia" w:cstheme="minorHAnsi"/>
              </w:rPr>
              <w:pPrChange w:id="66444" w:author="pete jones" w:date="2022-01-04T13:07:00Z">
                <w:pPr>
                  <w:jc w:val="center"/>
                </w:pPr>
              </w:pPrChange>
            </w:pPr>
            <w:ins w:id="66445" w:author="pete jones" w:date="2022-01-04T12:37:00Z">
              <w:r w:rsidRPr="00FF6A71">
                <w:rPr>
                  <w:rFonts w:ascii="Calibri" w:hAnsi="Calibri" w:cs="Calibri"/>
                  <w:color w:val="000000"/>
                </w:rPr>
                <w:t> </w:t>
              </w:r>
            </w:ins>
          </w:p>
        </w:tc>
      </w:tr>
    </w:tbl>
    <w:p w14:paraId="612921D6" w14:textId="444021EA" w:rsidR="00BD0299" w:rsidRPr="00FF6A71" w:rsidRDefault="00BD0299" w:rsidP="00BD0299">
      <w:pPr>
        <w:rPr>
          <w:ins w:id="66446" w:author="pete jones" w:date="2022-01-04T12:37:00Z"/>
        </w:rPr>
      </w:pPr>
      <w:ins w:id="66447" w:author="pete jones" w:date="2022-01-04T12:37:00Z">
        <w:r w:rsidRPr="00FF6A71">
          <w:t xml:space="preserve">Q6.24 All stakeholders should examine the areas of </w:t>
        </w:r>
      </w:ins>
      <w:ins w:id="66448" w:author="pete jones" w:date="2022-04-01T15:31:00Z">
        <w:r w:rsidR="009D7356">
          <w:t>most significan</w:t>
        </w:r>
      </w:ins>
      <w:ins w:id="66449" w:author="pete jones" w:date="2022-01-04T12:37:00Z">
        <w:r w:rsidRPr="00FF6A71">
          <w:t>t “deficiency” and “excellence” within university course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0C7F432A" w14:textId="77777777" w:rsidTr="00015922">
        <w:trPr>
          <w:trHeight w:val="300"/>
          <w:jc w:val="center"/>
          <w:ins w:id="66450" w:author="pete jones" w:date="2022-01-04T12:37:00Z"/>
        </w:trPr>
        <w:tc>
          <w:tcPr>
            <w:tcW w:w="814" w:type="dxa"/>
            <w:shd w:val="clear" w:color="auto" w:fill="E7E6E6" w:themeFill="background2"/>
            <w:vAlign w:val="center"/>
          </w:tcPr>
          <w:p w14:paraId="0203ECC8" w14:textId="77777777" w:rsidR="00BD0299" w:rsidRPr="00FF6A71" w:rsidRDefault="00BD0299">
            <w:pPr>
              <w:spacing w:before="0" w:after="0" w:line="240" w:lineRule="auto"/>
              <w:jc w:val="center"/>
              <w:rPr>
                <w:ins w:id="66451" w:author="pete jones" w:date="2022-01-04T12:37:00Z"/>
                <w:rFonts w:eastAsiaTheme="minorEastAsia" w:cstheme="minorHAnsi"/>
                <w:b/>
                <w:bCs/>
              </w:rPr>
              <w:pPrChange w:id="66452" w:author="pete jones" w:date="2022-01-04T13:08:00Z">
                <w:pPr>
                  <w:jc w:val="center"/>
                </w:pPr>
              </w:pPrChange>
            </w:pPr>
            <w:ins w:id="66453"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6B9F668E" w14:textId="77777777" w:rsidR="00BD0299" w:rsidRPr="00FF6A71" w:rsidRDefault="00BD0299">
            <w:pPr>
              <w:spacing w:before="0" w:after="0" w:line="240" w:lineRule="auto"/>
              <w:jc w:val="center"/>
              <w:rPr>
                <w:ins w:id="66454" w:author="pete jones" w:date="2022-01-04T12:37:00Z"/>
                <w:rFonts w:eastAsiaTheme="minorEastAsia" w:cstheme="minorHAnsi"/>
                <w:b/>
                <w:bCs/>
              </w:rPr>
              <w:pPrChange w:id="66455" w:author="pete jones" w:date="2022-01-04T13:08:00Z">
                <w:pPr>
                  <w:jc w:val="center"/>
                </w:pPr>
              </w:pPrChange>
            </w:pPr>
            <w:ins w:id="66456"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D2E54BD" w14:textId="77777777" w:rsidR="00BD0299" w:rsidRPr="00FF6A71" w:rsidRDefault="00BD0299">
            <w:pPr>
              <w:spacing w:before="0" w:after="0" w:line="240" w:lineRule="auto"/>
              <w:jc w:val="center"/>
              <w:rPr>
                <w:ins w:id="66457" w:author="pete jones" w:date="2022-01-04T12:37:00Z"/>
                <w:rFonts w:eastAsiaTheme="minorEastAsia" w:cstheme="minorHAnsi"/>
                <w:b/>
                <w:bCs/>
              </w:rPr>
              <w:pPrChange w:id="66458" w:author="pete jones" w:date="2022-01-04T13:08:00Z">
                <w:pPr>
                  <w:jc w:val="center"/>
                </w:pPr>
              </w:pPrChange>
            </w:pPr>
            <w:ins w:id="66459"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5575D0DE" w14:textId="77777777" w:rsidR="00BD0299" w:rsidRPr="00FF6A71" w:rsidRDefault="00BD0299">
            <w:pPr>
              <w:spacing w:before="0" w:after="0" w:line="240" w:lineRule="auto"/>
              <w:jc w:val="center"/>
              <w:rPr>
                <w:ins w:id="66460" w:author="pete jones" w:date="2022-01-04T12:37:00Z"/>
                <w:rFonts w:eastAsiaTheme="minorEastAsia" w:cstheme="minorHAnsi"/>
                <w:b/>
                <w:bCs/>
              </w:rPr>
              <w:pPrChange w:id="66461" w:author="pete jones" w:date="2022-01-04T13:08:00Z">
                <w:pPr>
                  <w:jc w:val="center"/>
                </w:pPr>
              </w:pPrChange>
            </w:pPr>
            <w:ins w:id="66462"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3DAB84E" w14:textId="77777777" w:rsidR="00BD0299" w:rsidRPr="00FF6A71" w:rsidRDefault="00BD0299">
            <w:pPr>
              <w:spacing w:before="0" w:after="0" w:line="240" w:lineRule="auto"/>
              <w:jc w:val="center"/>
              <w:rPr>
                <w:ins w:id="66463" w:author="pete jones" w:date="2022-01-04T12:37:00Z"/>
                <w:rFonts w:eastAsiaTheme="minorEastAsia" w:cstheme="minorHAnsi"/>
                <w:b/>
                <w:bCs/>
              </w:rPr>
              <w:pPrChange w:id="66464" w:author="pete jones" w:date="2022-01-04T13:08:00Z">
                <w:pPr>
                  <w:jc w:val="center"/>
                </w:pPr>
              </w:pPrChange>
            </w:pPr>
            <w:ins w:id="66465"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18DD5225" w14:textId="77777777" w:rsidR="00BD0299" w:rsidRPr="00FF6A71" w:rsidRDefault="00BD0299">
            <w:pPr>
              <w:spacing w:before="0" w:after="0" w:line="240" w:lineRule="auto"/>
              <w:jc w:val="center"/>
              <w:rPr>
                <w:ins w:id="66466" w:author="pete jones" w:date="2022-01-04T12:37:00Z"/>
                <w:rFonts w:eastAsiaTheme="minorEastAsia" w:cstheme="minorHAnsi"/>
                <w:b/>
                <w:bCs/>
              </w:rPr>
              <w:pPrChange w:id="66467" w:author="pete jones" w:date="2022-01-04T13:08:00Z">
                <w:pPr>
                  <w:jc w:val="center"/>
                </w:pPr>
              </w:pPrChange>
            </w:pPr>
            <w:ins w:id="66468"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7DA505B1" w14:textId="77777777" w:rsidR="00BD0299" w:rsidRPr="00FF6A71" w:rsidRDefault="00BD0299">
            <w:pPr>
              <w:spacing w:before="0" w:after="0" w:line="240" w:lineRule="auto"/>
              <w:jc w:val="center"/>
              <w:rPr>
                <w:ins w:id="66469" w:author="pete jones" w:date="2022-01-04T12:37:00Z"/>
                <w:rFonts w:eastAsiaTheme="minorEastAsia" w:cstheme="minorHAnsi"/>
                <w:b/>
                <w:bCs/>
              </w:rPr>
              <w:pPrChange w:id="66470" w:author="pete jones" w:date="2022-01-04T13:08:00Z">
                <w:pPr>
                  <w:jc w:val="center"/>
                </w:pPr>
              </w:pPrChange>
            </w:pPr>
            <w:ins w:id="66471"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3ED8569B" w14:textId="77777777" w:rsidR="00BD0299" w:rsidRPr="00FF6A71" w:rsidRDefault="00BD0299">
            <w:pPr>
              <w:spacing w:before="0" w:after="0" w:line="240" w:lineRule="auto"/>
              <w:jc w:val="center"/>
              <w:rPr>
                <w:ins w:id="66472" w:author="pete jones" w:date="2022-01-04T12:37:00Z"/>
                <w:rFonts w:eastAsiaTheme="minorEastAsia" w:cstheme="minorHAnsi"/>
                <w:b/>
                <w:bCs/>
              </w:rPr>
              <w:pPrChange w:id="66473" w:author="pete jones" w:date="2022-01-04T13:08:00Z">
                <w:pPr>
                  <w:jc w:val="center"/>
                </w:pPr>
              </w:pPrChange>
            </w:pPr>
            <w:ins w:id="66474" w:author="pete jones" w:date="2022-01-04T12:37:00Z">
              <w:r w:rsidRPr="00FF6A71">
                <w:rPr>
                  <w:rFonts w:eastAsiaTheme="minorEastAsia" w:cstheme="minorHAnsi"/>
                  <w:b/>
                  <w:bCs/>
                </w:rPr>
                <w:t>7</w:t>
              </w:r>
            </w:ins>
          </w:p>
        </w:tc>
      </w:tr>
      <w:tr w:rsidR="00BD0299" w:rsidRPr="00FF6A71" w14:paraId="7E1B1984" w14:textId="77777777" w:rsidTr="00015922">
        <w:trPr>
          <w:trHeight w:val="300"/>
          <w:jc w:val="center"/>
          <w:ins w:id="66475" w:author="pete jones" w:date="2022-01-04T12:37:00Z"/>
        </w:trPr>
        <w:tc>
          <w:tcPr>
            <w:tcW w:w="814" w:type="dxa"/>
            <w:vAlign w:val="center"/>
          </w:tcPr>
          <w:p w14:paraId="09406758" w14:textId="77777777" w:rsidR="00BD0299" w:rsidRPr="00FF6A71" w:rsidRDefault="00BD0299">
            <w:pPr>
              <w:spacing w:before="0" w:after="0" w:line="240" w:lineRule="auto"/>
              <w:jc w:val="center"/>
              <w:rPr>
                <w:ins w:id="66476" w:author="pete jones" w:date="2022-01-04T12:37:00Z"/>
                <w:rFonts w:eastAsiaTheme="minorEastAsia" w:cstheme="minorHAnsi"/>
                <w:b/>
                <w:bCs/>
              </w:rPr>
              <w:pPrChange w:id="66477" w:author="pete jones" w:date="2022-01-04T13:08:00Z">
                <w:pPr>
                  <w:jc w:val="center"/>
                </w:pPr>
              </w:pPrChange>
            </w:pPr>
            <w:ins w:id="66478"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C96095" w14:textId="77777777" w:rsidR="00BD0299" w:rsidRPr="00FF6A71" w:rsidRDefault="00BD0299">
            <w:pPr>
              <w:spacing w:before="0" w:after="0" w:line="240" w:lineRule="auto"/>
              <w:jc w:val="center"/>
              <w:rPr>
                <w:ins w:id="66479" w:author="pete jones" w:date="2022-01-04T12:37:00Z"/>
                <w:rFonts w:eastAsiaTheme="minorEastAsia" w:cstheme="minorHAnsi"/>
              </w:rPr>
              <w:pPrChange w:id="66480" w:author="pete jones" w:date="2022-01-04T13:08:00Z">
                <w:pPr>
                  <w:jc w:val="center"/>
                </w:pPr>
              </w:pPrChange>
            </w:pPr>
            <w:ins w:id="66481" w:author="pete jones" w:date="2022-01-04T12:37:00Z">
              <w:r w:rsidRPr="00FF6A71">
                <w:rPr>
                  <w:rFonts w:ascii="Calibri" w:hAnsi="Calibri" w:cs="Calibri"/>
                  <w:color w:val="000000"/>
                </w:rPr>
                <w:t>50%</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68ADDC9" w14:textId="77777777" w:rsidR="00BD0299" w:rsidRPr="00FF6A71" w:rsidRDefault="00BD0299">
            <w:pPr>
              <w:spacing w:before="0" w:after="0" w:line="240" w:lineRule="auto"/>
              <w:jc w:val="center"/>
              <w:rPr>
                <w:ins w:id="66482" w:author="pete jones" w:date="2022-01-04T12:37:00Z"/>
                <w:rFonts w:eastAsiaTheme="minorEastAsia" w:cstheme="minorHAnsi"/>
              </w:rPr>
              <w:pPrChange w:id="66483" w:author="pete jones" w:date="2022-01-04T13:08:00Z">
                <w:pPr>
                  <w:jc w:val="center"/>
                </w:pPr>
              </w:pPrChange>
            </w:pPr>
            <w:ins w:id="66484" w:author="pete jones" w:date="2022-01-04T12:37:00Z">
              <w:r w:rsidRPr="00FF6A71">
                <w:rPr>
                  <w:rFonts w:ascii="Calibri" w:hAnsi="Calibri" w:cs="Calibri"/>
                  <w:color w:val="000000"/>
                </w:rPr>
                <w:t>1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86B67EC" w14:textId="77777777" w:rsidR="00BD0299" w:rsidRPr="00FF6A71" w:rsidRDefault="00BD0299">
            <w:pPr>
              <w:spacing w:before="0" w:after="0" w:line="240" w:lineRule="auto"/>
              <w:jc w:val="center"/>
              <w:rPr>
                <w:ins w:id="66485" w:author="pete jones" w:date="2022-01-04T12:37:00Z"/>
                <w:rFonts w:eastAsiaTheme="minorEastAsia" w:cstheme="minorHAnsi"/>
              </w:rPr>
              <w:pPrChange w:id="66486" w:author="pete jones" w:date="2022-01-04T13:08:00Z">
                <w:pPr>
                  <w:jc w:val="center"/>
                </w:pPr>
              </w:pPrChange>
            </w:pPr>
            <w:ins w:id="66487" w:author="pete jones" w:date="2022-01-04T12:37:00Z">
              <w:r w:rsidRPr="00FF6A71">
                <w:rPr>
                  <w:rFonts w:ascii="Calibri" w:hAnsi="Calibri" w:cs="Calibri"/>
                  <w:color w:val="000000"/>
                </w:rPr>
                <w:t>21%</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B7EA4F8" w14:textId="77777777" w:rsidR="00BD0299" w:rsidRPr="00FF6A71" w:rsidRDefault="00BD0299">
            <w:pPr>
              <w:spacing w:before="0" w:after="0" w:line="240" w:lineRule="auto"/>
              <w:jc w:val="center"/>
              <w:rPr>
                <w:ins w:id="66488" w:author="pete jones" w:date="2022-01-04T12:37:00Z"/>
                <w:rFonts w:eastAsiaTheme="minorEastAsia" w:cstheme="minorHAnsi"/>
              </w:rPr>
              <w:pPrChange w:id="66489" w:author="pete jones" w:date="2022-01-04T13:08:00Z">
                <w:pPr>
                  <w:jc w:val="center"/>
                </w:pPr>
              </w:pPrChange>
            </w:pPr>
            <w:ins w:id="66490" w:author="pete jones" w:date="2022-01-04T12:37:00Z">
              <w:r w:rsidRPr="00FF6A71">
                <w:rPr>
                  <w:rFonts w:ascii="Calibri" w:hAnsi="Calibri" w:cs="Calibri"/>
                  <w:color w:val="000000"/>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48BAEF0" w14:textId="77777777" w:rsidR="00BD0299" w:rsidRPr="00FF6A71" w:rsidRDefault="00BD0299">
            <w:pPr>
              <w:spacing w:before="0" w:after="0" w:line="240" w:lineRule="auto"/>
              <w:jc w:val="center"/>
              <w:rPr>
                <w:ins w:id="66491" w:author="pete jones" w:date="2022-01-04T12:37:00Z"/>
                <w:rFonts w:eastAsiaTheme="minorEastAsia" w:cstheme="minorHAnsi"/>
              </w:rPr>
              <w:pPrChange w:id="66492" w:author="pete jones" w:date="2022-01-04T13:08:00Z">
                <w:pPr>
                  <w:jc w:val="center"/>
                </w:pPr>
              </w:pPrChange>
            </w:pPr>
            <w:ins w:id="66493"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DC2F5CC" w14:textId="77777777" w:rsidR="00BD0299" w:rsidRPr="00FF6A71" w:rsidRDefault="00BD0299">
            <w:pPr>
              <w:spacing w:before="0" w:after="0" w:line="240" w:lineRule="auto"/>
              <w:jc w:val="center"/>
              <w:rPr>
                <w:ins w:id="66494" w:author="pete jones" w:date="2022-01-04T12:37:00Z"/>
                <w:rFonts w:eastAsiaTheme="minorEastAsia" w:cstheme="minorHAnsi"/>
              </w:rPr>
              <w:pPrChange w:id="66495" w:author="pete jones" w:date="2022-01-04T13:08:00Z">
                <w:pPr>
                  <w:jc w:val="center"/>
                </w:pPr>
              </w:pPrChange>
            </w:pPr>
            <w:ins w:id="66496"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B5C46F5" w14:textId="77777777" w:rsidR="00BD0299" w:rsidRPr="00FF6A71" w:rsidRDefault="00BD0299">
            <w:pPr>
              <w:spacing w:before="0" w:after="0" w:line="240" w:lineRule="auto"/>
              <w:jc w:val="center"/>
              <w:rPr>
                <w:ins w:id="66497" w:author="pete jones" w:date="2022-01-04T12:37:00Z"/>
                <w:rFonts w:eastAsiaTheme="minorEastAsia" w:cstheme="minorHAnsi"/>
              </w:rPr>
              <w:pPrChange w:id="66498" w:author="pete jones" w:date="2022-01-04T13:08:00Z">
                <w:pPr>
                  <w:jc w:val="center"/>
                </w:pPr>
              </w:pPrChange>
            </w:pPr>
            <w:ins w:id="66499" w:author="pete jones" w:date="2022-01-04T12:37:00Z">
              <w:r w:rsidRPr="00FF6A71">
                <w:rPr>
                  <w:rFonts w:ascii="Calibri" w:hAnsi="Calibri" w:cs="Calibri"/>
                  <w:color w:val="000000"/>
                </w:rPr>
                <w:t> </w:t>
              </w:r>
            </w:ins>
          </w:p>
        </w:tc>
      </w:tr>
      <w:tr w:rsidR="00BD0299" w:rsidRPr="00FF6A71" w14:paraId="2D27BA4D" w14:textId="77777777" w:rsidTr="00015922">
        <w:trPr>
          <w:trHeight w:val="300"/>
          <w:jc w:val="center"/>
          <w:ins w:id="66500" w:author="pete jones" w:date="2022-01-04T12:37:00Z"/>
        </w:trPr>
        <w:tc>
          <w:tcPr>
            <w:tcW w:w="814" w:type="dxa"/>
            <w:vAlign w:val="center"/>
          </w:tcPr>
          <w:p w14:paraId="70AEC819" w14:textId="77777777" w:rsidR="00BD0299" w:rsidRPr="00FF6A71" w:rsidRDefault="00BD0299">
            <w:pPr>
              <w:spacing w:before="0" w:after="0" w:line="240" w:lineRule="auto"/>
              <w:jc w:val="center"/>
              <w:rPr>
                <w:ins w:id="66501" w:author="pete jones" w:date="2022-01-04T12:37:00Z"/>
                <w:rFonts w:eastAsiaTheme="minorEastAsia" w:cstheme="minorHAnsi"/>
                <w:b/>
                <w:bCs/>
              </w:rPr>
              <w:pPrChange w:id="66502" w:author="pete jones" w:date="2022-01-04T13:08:00Z">
                <w:pPr>
                  <w:jc w:val="center"/>
                </w:pPr>
              </w:pPrChange>
            </w:pPr>
            <w:ins w:id="66503"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7C3F5DB1" w14:textId="77777777" w:rsidR="00BD0299" w:rsidRPr="00FF6A71" w:rsidRDefault="00BD0299">
            <w:pPr>
              <w:spacing w:before="0" w:after="0" w:line="240" w:lineRule="auto"/>
              <w:jc w:val="center"/>
              <w:rPr>
                <w:ins w:id="66504" w:author="pete jones" w:date="2022-01-04T12:37:00Z"/>
                <w:rFonts w:eastAsiaTheme="minorEastAsia" w:cstheme="minorHAnsi"/>
              </w:rPr>
              <w:pPrChange w:id="66505" w:author="pete jones" w:date="2022-01-04T13:08:00Z">
                <w:pPr>
                  <w:jc w:val="center"/>
                </w:pPr>
              </w:pPrChange>
            </w:pPr>
            <w:ins w:id="66506" w:author="pete jones" w:date="2022-01-04T12:37:00Z">
              <w:r w:rsidRPr="00FF6A71">
                <w:rPr>
                  <w:rFonts w:ascii="Calibri" w:hAnsi="Calibri" w:cs="Calibri"/>
                  <w:color w:val="000000"/>
                </w:rPr>
                <w:t>7</w:t>
              </w:r>
            </w:ins>
          </w:p>
        </w:tc>
        <w:tc>
          <w:tcPr>
            <w:tcW w:w="814" w:type="dxa"/>
            <w:tcBorders>
              <w:top w:val="nil"/>
              <w:left w:val="nil"/>
              <w:bottom w:val="single" w:sz="4" w:space="0" w:color="auto"/>
              <w:right w:val="single" w:sz="4" w:space="0" w:color="auto"/>
            </w:tcBorders>
            <w:shd w:val="clear" w:color="auto" w:fill="auto"/>
            <w:noWrap/>
            <w:vAlign w:val="center"/>
          </w:tcPr>
          <w:p w14:paraId="25FA3DD2" w14:textId="77777777" w:rsidR="00BD0299" w:rsidRPr="00FF6A71" w:rsidRDefault="00BD0299">
            <w:pPr>
              <w:spacing w:before="0" w:after="0" w:line="240" w:lineRule="auto"/>
              <w:jc w:val="center"/>
              <w:rPr>
                <w:ins w:id="66507" w:author="pete jones" w:date="2022-01-04T12:37:00Z"/>
                <w:rFonts w:eastAsiaTheme="minorEastAsia" w:cstheme="minorHAnsi"/>
              </w:rPr>
              <w:pPrChange w:id="66508" w:author="pete jones" w:date="2022-01-04T13:08:00Z">
                <w:pPr>
                  <w:jc w:val="center"/>
                </w:pPr>
              </w:pPrChange>
            </w:pPr>
            <w:ins w:id="66509" w:author="pete jones" w:date="2022-01-04T12:37:00Z">
              <w:r w:rsidRPr="00FF6A71">
                <w:rPr>
                  <w:rFonts w:ascii="Calibri" w:hAnsi="Calibri" w:cs="Calibri"/>
                  <w:color w:val="000000"/>
                </w:rPr>
                <w:t>2</w:t>
              </w:r>
            </w:ins>
          </w:p>
        </w:tc>
        <w:tc>
          <w:tcPr>
            <w:tcW w:w="814" w:type="dxa"/>
            <w:tcBorders>
              <w:top w:val="nil"/>
              <w:left w:val="nil"/>
              <w:bottom w:val="single" w:sz="4" w:space="0" w:color="auto"/>
              <w:right w:val="single" w:sz="4" w:space="0" w:color="auto"/>
            </w:tcBorders>
            <w:shd w:val="clear" w:color="auto" w:fill="auto"/>
            <w:noWrap/>
            <w:vAlign w:val="center"/>
          </w:tcPr>
          <w:p w14:paraId="0C227822" w14:textId="77777777" w:rsidR="00BD0299" w:rsidRPr="00FF6A71" w:rsidRDefault="00BD0299">
            <w:pPr>
              <w:spacing w:before="0" w:after="0" w:line="240" w:lineRule="auto"/>
              <w:jc w:val="center"/>
              <w:rPr>
                <w:ins w:id="66510" w:author="pete jones" w:date="2022-01-04T12:37:00Z"/>
                <w:rFonts w:eastAsiaTheme="minorEastAsia" w:cstheme="minorHAnsi"/>
              </w:rPr>
              <w:pPrChange w:id="66511" w:author="pete jones" w:date="2022-01-04T13:08:00Z">
                <w:pPr>
                  <w:jc w:val="center"/>
                </w:pPr>
              </w:pPrChange>
            </w:pPr>
            <w:ins w:id="66512" w:author="pete jones" w:date="2022-01-04T12:37:00Z">
              <w:r w:rsidRPr="00FF6A71">
                <w:rPr>
                  <w:rFonts w:ascii="Calibri" w:hAnsi="Calibri" w:cs="Calibri"/>
                  <w:color w:val="000000"/>
                </w:rPr>
                <w:t>3</w:t>
              </w:r>
            </w:ins>
          </w:p>
        </w:tc>
        <w:tc>
          <w:tcPr>
            <w:tcW w:w="692" w:type="dxa"/>
            <w:tcBorders>
              <w:top w:val="nil"/>
              <w:left w:val="nil"/>
              <w:bottom w:val="single" w:sz="4" w:space="0" w:color="auto"/>
              <w:right w:val="single" w:sz="4" w:space="0" w:color="auto"/>
            </w:tcBorders>
            <w:shd w:val="clear" w:color="auto" w:fill="auto"/>
            <w:noWrap/>
            <w:vAlign w:val="center"/>
          </w:tcPr>
          <w:p w14:paraId="216777D6" w14:textId="77777777" w:rsidR="00BD0299" w:rsidRPr="00FF6A71" w:rsidRDefault="00BD0299">
            <w:pPr>
              <w:spacing w:before="0" w:after="0" w:line="240" w:lineRule="auto"/>
              <w:jc w:val="center"/>
              <w:rPr>
                <w:ins w:id="66513" w:author="pete jones" w:date="2022-01-04T12:37:00Z"/>
                <w:rFonts w:eastAsiaTheme="minorEastAsia" w:cstheme="minorHAnsi"/>
              </w:rPr>
              <w:pPrChange w:id="66514" w:author="pete jones" w:date="2022-01-04T13:08:00Z">
                <w:pPr>
                  <w:jc w:val="center"/>
                </w:pPr>
              </w:pPrChange>
            </w:pPr>
            <w:ins w:id="66515" w:author="pete jones" w:date="2022-01-04T12:37:00Z">
              <w:r w:rsidRPr="00FF6A71">
                <w:rPr>
                  <w:rFonts w:ascii="Calibri" w:hAnsi="Calibri" w:cs="Calibri"/>
                  <w:color w:val="000000"/>
                </w:rPr>
                <w:t>2</w:t>
              </w:r>
            </w:ins>
          </w:p>
        </w:tc>
        <w:tc>
          <w:tcPr>
            <w:tcW w:w="692" w:type="dxa"/>
            <w:tcBorders>
              <w:top w:val="nil"/>
              <w:left w:val="nil"/>
              <w:bottom w:val="single" w:sz="4" w:space="0" w:color="auto"/>
              <w:right w:val="single" w:sz="4" w:space="0" w:color="auto"/>
            </w:tcBorders>
            <w:shd w:val="clear" w:color="auto" w:fill="auto"/>
            <w:noWrap/>
            <w:vAlign w:val="center"/>
          </w:tcPr>
          <w:p w14:paraId="196D0B29" w14:textId="77777777" w:rsidR="00BD0299" w:rsidRPr="00FF6A71" w:rsidRDefault="00BD0299">
            <w:pPr>
              <w:spacing w:before="0" w:after="0" w:line="240" w:lineRule="auto"/>
              <w:jc w:val="center"/>
              <w:rPr>
                <w:ins w:id="66516" w:author="pete jones" w:date="2022-01-04T12:37:00Z"/>
                <w:rFonts w:eastAsiaTheme="minorEastAsia" w:cstheme="minorHAnsi"/>
              </w:rPr>
              <w:pPrChange w:id="66517" w:author="pete jones" w:date="2022-01-04T13:08:00Z">
                <w:pPr>
                  <w:jc w:val="center"/>
                </w:pPr>
              </w:pPrChange>
            </w:pPr>
            <w:ins w:id="66518"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0751E323" w14:textId="77777777" w:rsidR="00BD0299" w:rsidRPr="00FF6A71" w:rsidRDefault="00BD0299">
            <w:pPr>
              <w:spacing w:before="0" w:after="0" w:line="240" w:lineRule="auto"/>
              <w:jc w:val="center"/>
              <w:rPr>
                <w:ins w:id="66519" w:author="pete jones" w:date="2022-01-04T12:37:00Z"/>
                <w:rFonts w:eastAsiaTheme="minorEastAsia" w:cstheme="minorHAnsi"/>
              </w:rPr>
              <w:pPrChange w:id="66520" w:author="pete jones" w:date="2022-01-04T13:08:00Z">
                <w:pPr>
                  <w:jc w:val="center"/>
                </w:pPr>
              </w:pPrChange>
            </w:pPr>
            <w:ins w:id="66521"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6B8374E1" w14:textId="77777777" w:rsidR="00BD0299" w:rsidRPr="00FF6A71" w:rsidRDefault="00BD0299">
            <w:pPr>
              <w:spacing w:before="0" w:after="0" w:line="240" w:lineRule="auto"/>
              <w:jc w:val="center"/>
              <w:rPr>
                <w:ins w:id="66522" w:author="pete jones" w:date="2022-01-04T12:37:00Z"/>
                <w:rFonts w:eastAsiaTheme="minorEastAsia" w:cstheme="minorHAnsi"/>
              </w:rPr>
              <w:pPrChange w:id="66523" w:author="pete jones" w:date="2022-01-04T13:08:00Z">
                <w:pPr>
                  <w:jc w:val="center"/>
                </w:pPr>
              </w:pPrChange>
            </w:pPr>
            <w:ins w:id="66524" w:author="pete jones" w:date="2022-01-04T12:37:00Z">
              <w:r w:rsidRPr="00FF6A71">
                <w:rPr>
                  <w:rFonts w:ascii="Calibri" w:hAnsi="Calibri" w:cs="Calibri"/>
                  <w:color w:val="000000"/>
                </w:rPr>
                <w:t> </w:t>
              </w:r>
            </w:ins>
          </w:p>
        </w:tc>
      </w:tr>
    </w:tbl>
    <w:p w14:paraId="6822D870" w14:textId="77777777" w:rsidR="00BD0299" w:rsidRPr="00FF6A71" w:rsidRDefault="00BD0299" w:rsidP="00BD0299">
      <w:pPr>
        <w:rPr>
          <w:ins w:id="66525" w:author="pete jones" w:date="2022-01-04T12:37:00Z"/>
        </w:rPr>
      </w:pPr>
    </w:p>
    <w:p w14:paraId="1BD630EF" w14:textId="77777777" w:rsidR="00BD0299" w:rsidRPr="00FF6A71" w:rsidRDefault="00BD0299" w:rsidP="00BD0299">
      <w:pPr>
        <w:rPr>
          <w:ins w:id="66526" w:author="pete jones" w:date="2022-01-04T12:37:00Z"/>
        </w:rPr>
      </w:pPr>
      <w:ins w:id="66527" w:author="pete jones" w:date="2022-01-04T12:37:00Z">
        <w:r w:rsidRPr="00FF6A71">
          <w:t>Q6.25 All stakeholders should consider developing cross-sector approaches to aid in the new graduates’ development. </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31D07F05" w14:textId="77777777" w:rsidTr="00015922">
        <w:trPr>
          <w:trHeight w:val="300"/>
          <w:jc w:val="center"/>
          <w:ins w:id="66528" w:author="pete jones" w:date="2022-01-04T12:37:00Z"/>
        </w:trPr>
        <w:tc>
          <w:tcPr>
            <w:tcW w:w="814" w:type="dxa"/>
            <w:shd w:val="clear" w:color="auto" w:fill="E7E6E6" w:themeFill="background2"/>
            <w:vAlign w:val="center"/>
          </w:tcPr>
          <w:p w14:paraId="031FF80D" w14:textId="77777777" w:rsidR="00BD0299" w:rsidRPr="00FF6A71" w:rsidRDefault="00BD0299">
            <w:pPr>
              <w:spacing w:before="0" w:after="0" w:line="240" w:lineRule="auto"/>
              <w:jc w:val="center"/>
              <w:rPr>
                <w:ins w:id="66529" w:author="pete jones" w:date="2022-01-04T12:37:00Z"/>
                <w:rFonts w:eastAsiaTheme="minorEastAsia" w:cstheme="minorHAnsi"/>
                <w:b/>
                <w:bCs/>
              </w:rPr>
              <w:pPrChange w:id="66530" w:author="pete jones" w:date="2022-01-04T13:08:00Z">
                <w:pPr>
                  <w:jc w:val="center"/>
                </w:pPr>
              </w:pPrChange>
            </w:pPr>
            <w:ins w:id="66531" w:author="pete jones" w:date="2022-01-04T12:37:00Z">
              <w:r w:rsidRPr="00FF6A71">
                <w:rPr>
                  <w:rFonts w:eastAsiaTheme="minorEastAsia" w:cstheme="minorHAnsi"/>
                  <w:b/>
                  <w:bCs/>
                </w:rPr>
                <w:lastRenderedPageBreak/>
                <w:t>scale</w:t>
              </w:r>
            </w:ins>
          </w:p>
        </w:tc>
        <w:tc>
          <w:tcPr>
            <w:tcW w:w="814" w:type="dxa"/>
            <w:shd w:val="clear" w:color="auto" w:fill="E7E6E6" w:themeFill="background2"/>
            <w:noWrap/>
            <w:vAlign w:val="center"/>
          </w:tcPr>
          <w:p w14:paraId="7C7BB92D" w14:textId="77777777" w:rsidR="00BD0299" w:rsidRPr="00FF6A71" w:rsidRDefault="00BD0299">
            <w:pPr>
              <w:spacing w:before="0" w:after="0" w:line="240" w:lineRule="auto"/>
              <w:jc w:val="center"/>
              <w:rPr>
                <w:ins w:id="66532" w:author="pete jones" w:date="2022-01-04T12:37:00Z"/>
                <w:rFonts w:eastAsiaTheme="minorEastAsia" w:cstheme="minorHAnsi"/>
                <w:b/>
                <w:bCs/>
              </w:rPr>
              <w:pPrChange w:id="66533" w:author="pete jones" w:date="2022-01-04T13:08:00Z">
                <w:pPr>
                  <w:jc w:val="center"/>
                </w:pPr>
              </w:pPrChange>
            </w:pPr>
            <w:ins w:id="66534"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317BE4DE" w14:textId="77777777" w:rsidR="00BD0299" w:rsidRPr="00FF6A71" w:rsidRDefault="00BD0299">
            <w:pPr>
              <w:spacing w:before="0" w:after="0" w:line="240" w:lineRule="auto"/>
              <w:jc w:val="center"/>
              <w:rPr>
                <w:ins w:id="66535" w:author="pete jones" w:date="2022-01-04T12:37:00Z"/>
                <w:rFonts w:eastAsiaTheme="minorEastAsia" w:cstheme="minorHAnsi"/>
                <w:b/>
                <w:bCs/>
              </w:rPr>
              <w:pPrChange w:id="66536" w:author="pete jones" w:date="2022-01-04T13:08:00Z">
                <w:pPr>
                  <w:jc w:val="center"/>
                </w:pPr>
              </w:pPrChange>
            </w:pPr>
            <w:ins w:id="66537"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907EA3E" w14:textId="77777777" w:rsidR="00BD0299" w:rsidRPr="00FF6A71" w:rsidRDefault="00BD0299">
            <w:pPr>
              <w:spacing w:before="0" w:after="0" w:line="240" w:lineRule="auto"/>
              <w:jc w:val="center"/>
              <w:rPr>
                <w:ins w:id="66538" w:author="pete jones" w:date="2022-01-04T12:37:00Z"/>
                <w:rFonts w:eastAsiaTheme="minorEastAsia" w:cstheme="minorHAnsi"/>
                <w:b/>
                <w:bCs/>
              </w:rPr>
              <w:pPrChange w:id="66539" w:author="pete jones" w:date="2022-01-04T13:08:00Z">
                <w:pPr>
                  <w:jc w:val="center"/>
                </w:pPr>
              </w:pPrChange>
            </w:pPr>
            <w:ins w:id="66540"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3FB2454F" w14:textId="77777777" w:rsidR="00BD0299" w:rsidRPr="00FF6A71" w:rsidRDefault="00BD0299">
            <w:pPr>
              <w:spacing w:before="0" w:after="0" w:line="240" w:lineRule="auto"/>
              <w:jc w:val="center"/>
              <w:rPr>
                <w:ins w:id="66541" w:author="pete jones" w:date="2022-01-04T12:37:00Z"/>
                <w:rFonts w:eastAsiaTheme="minorEastAsia" w:cstheme="minorHAnsi"/>
                <w:b/>
                <w:bCs/>
              </w:rPr>
              <w:pPrChange w:id="66542" w:author="pete jones" w:date="2022-01-04T13:08:00Z">
                <w:pPr>
                  <w:jc w:val="center"/>
                </w:pPr>
              </w:pPrChange>
            </w:pPr>
            <w:ins w:id="66543"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519BA0C" w14:textId="77777777" w:rsidR="00BD0299" w:rsidRPr="00FF6A71" w:rsidRDefault="00BD0299">
            <w:pPr>
              <w:spacing w:before="0" w:after="0" w:line="240" w:lineRule="auto"/>
              <w:jc w:val="center"/>
              <w:rPr>
                <w:ins w:id="66544" w:author="pete jones" w:date="2022-01-04T12:37:00Z"/>
                <w:rFonts w:eastAsiaTheme="minorEastAsia" w:cstheme="minorHAnsi"/>
                <w:b/>
                <w:bCs/>
              </w:rPr>
              <w:pPrChange w:id="66545" w:author="pete jones" w:date="2022-01-04T13:08:00Z">
                <w:pPr>
                  <w:jc w:val="center"/>
                </w:pPr>
              </w:pPrChange>
            </w:pPr>
            <w:ins w:id="66546"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370329BD" w14:textId="77777777" w:rsidR="00BD0299" w:rsidRPr="00FF6A71" w:rsidRDefault="00BD0299">
            <w:pPr>
              <w:spacing w:before="0" w:after="0" w:line="240" w:lineRule="auto"/>
              <w:jc w:val="center"/>
              <w:rPr>
                <w:ins w:id="66547" w:author="pete jones" w:date="2022-01-04T12:37:00Z"/>
                <w:rFonts w:eastAsiaTheme="minorEastAsia" w:cstheme="minorHAnsi"/>
                <w:b/>
                <w:bCs/>
              </w:rPr>
              <w:pPrChange w:id="66548" w:author="pete jones" w:date="2022-01-04T13:08:00Z">
                <w:pPr>
                  <w:jc w:val="center"/>
                </w:pPr>
              </w:pPrChange>
            </w:pPr>
            <w:ins w:id="66549"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0F65072A" w14:textId="77777777" w:rsidR="00BD0299" w:rsidRPr="00FF6A71" w:rsidRDefault="00BD0299">
            <w:pPr>
              <w:spacing w:before="0" w:after="0" w:line="240" w:lineRule="auto"/>
              <w:jc w:val="center"/>
              <w:rPr>
                <w:ins w:id="66550" w:author="pete jones" w:date="2022-01-04T12:37:00Z"/>
                <w:rFonts w:eastAsiaTheme="minorEastAsia" w:cstheme="minorHAnsi"/>
                <w:b/>
                <w:bCs/>
              </w:rPr>
              <w:pPrChange w:id="66551" w:author="pete jones" w:date="2022-01-04T13:08:00Z">
                <w:pPr>
                  <w:jc w:val="center"/>
                </w:pPr>
              </w:pPrChange>
            </w:pPr>
            <w:ins w:id="66552" w:author="pete jones" w:date="2022-01-04T12:37:00Z">
              <w:r w:rsidRPr="00FF6A71">
                <w:rPr>
                  <w:rFonts w:eastAsiaTheme="minorEastAsia" w:cstheme="minorHAnsi"/>
                  <w:b/>
                  <w:bCs/>
                </w:rPr>
                <w:t>7</w:t>
              </w:r>
            </w:ins>
          </w:p>
        </w:tc>
      </w:tr>
      <w:tr w:rsidR="00BD0299" w:rsidRPr="00FF6A71" w14:paraId="5F05FD7D" w14:textId="77777777" w:rsidTr="00015922">
        <w:trPr>
          <w:trHeight w:val="300"/>
          <w:jc w:val="center"/>
          <w:ins w:id="66553" w:author="pete jones" w:date="2022-01-04T12:37:00Z"/>
        </w:trPr>
        <w:tc>
          <w:tcPr>
            <w:tcW w:w="814" w:type="dxa"/>
            <w:vAlign w:val="center"/>
          </w:tcPr>
          <w:p w14:paraId="26A5B577" w14:textId="77777777" w:rsidR="00BD0299" w:rsidRPr="00FF6A71" w:rsidRDefault="00BD0299">
            <w:pPr>
              <w:spacing w:before="0" w:after="0" w:line="240" w:lineRule="auto"/>
              <w:jc w:val="center"/>
              <w:rPr>
                <w:ins w:id="66554" w:author="pete jones" w:date="2022-01-04T12:37:00Z"/>
                <w:rFonts w:eastAsiaTheme="minorEastAsia" w:cstheme="minorHAnsi"/>
                <w:b/>
                <w:bCs/>
              </w:rPr>
              <w:pPrChange w:id="66555" w:author="pete jones" w:date="2022-01-04T13:08:00Z">
                <w:pPr>
                  <w:jc w:val="center"/>
                </w:pPr>
              </w:pPrChange>
            </w:pPr>
            <w:ins w:id="66556"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2F571E" w14:textId="77777777" w:rsidR="00BD0299" w:rsidRPr="00FF6A71" w:rsidRDefault="00BD0299">
            <w:pPr>
              <w:spacing w:before="0" w:after="0" w:line="240" w:lineRule="auto"/>
              <w:jc w:val="center"/>
              <w:rPr>
                <w:ins w:id="66557" w:author="pete jones" w:date="2022-01-04T12:37:00Z"/>
                <w:rFonts w:eastAsiaTheme="minorEastAsia" w:cstheme="minorHAnsi"/>
              </w:rPr>
              <w:pPrChange w:id="66558" w:author="pete jones" w:date="2022-01-04T13:08:00Z">
                <w:pPr>
                  <w:jc w:val="center"/>
                </w:pPr>
              </w:pPrChange>
            </w:pPr>
            <w:ins w:id="66559" w:author="pete jones" w:date="2022-01-04T12:37:00Z">
              <w:r w:rsidRPr="00FF6A71">
                <w:rPr>
                  <w:rFonts w:ascii="Calibri" w:hAnsi="Calibri" w:cs="Calibri"/>
                  <w:color w:val="000000"/>
                </w:rPr>
                <w:t>43%</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92DFF47" w14:textId="77777777" w:rsidR="00BD0299" w:rsidRPr="00FF6A71" w:rsidRDefault="00BD0299">
            <w:pPr>
              <w:spacing w:before="0" w:after="0" w:line="240" w:lineRule="auto"/>
              <w:jc w:val="center"/>
              <w:rPr>
                <w:ins w:id="66560" w:author="pete jones" w:date="2022-01-04T12:37:00Z"/>
                <w:rFonts w:eastAsiaTheme="minorEastAsia" w:cstheme="minorHAnsi"/>
              </w:rPr>
              <w:pPrChange w:id="66561" w:author="pete jones" w:date="2022-01-04T13:08:00Z">
                <w:pPr>
                  <w:jc w:val="center"/>
                </w:pPr>
              </w:pPrChange>
            </w:pPr>
            <w:ins w:id="66562" w:author="pete jones" w:date="2022-01-04T12:37:00Z">
              <w:r w:rsidRPr="00FF6A71">
                <w:rPr>
                  <w:rFonts w:ascii="Calibri" w:hAnsi="Calibri" w:cs="Calibri"/>
                  <w:color w:val="000000"/>
                </w:rPr>
                <w:t>2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4A7176B" w14:textId="77777777" w:rsidR="00BD0299" w:rsidRPr="00FF6A71" w:rsidRDefault="00BD0299">
            <w:pPr>
              <w:spacing w:before="0" w:after="0" w:line="240" w:lineRule="auto"/>
              <w:jc w:val="center"/>
              <w:rPr>
                <w:ins w:id="66563" w:author="pete jones" w:date="2022-01-04T12:37:00Z"/>
                <w:rFonts w:eastAsiaTheme="minorEastAsia" w:cstheme="minorHAnsi"/>
              </w:rPr>
              <w:pPrChange w:id="66564" w:author="pete jones" w:date="2022-01-04T13:08:00Z">
                <w:pPr>
                  <w:jc w:val="center"/>
                </w:pPr>
              </w:pPrChange>
            </w:pPr>
            <w:ins w:id="66565" w:author="pete jones" w:date="2022-01-04T12:37:00Z">
              <w:r w:rsidRPr="00FF6A71">
                <w:rPr>
                  <w:rFonts w:ascii="Calibri" w:hAnsi="Calibri" w:cs="Calibri"/>
                  <w:color w:val="000000"/>
                </w:rPr>
                <w:t>21%</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93A286F" w14:textId="77777777" w:rsidR="00BD0299" w:rsidRPr="00FF6A71" w:rsidRDefault="00BD0299">
            <w:pPr>
              <w:spacing w:before="0" w:after="0" w:line="240" w:lineRule="auto"/>
              <w:jc w:val="center"/>
              <w:rPr>
                <w:ins w:id="66566" w:author="pete jones" w:date="2022-01-04T12:37:00Z"/>
                <w:rFonts w:eastAsiaTheme="minorEastAsia" w:cstheme="minorHAnsi"/>
              </w:rPr>
              <w:pPrChange w:id="66567" w:author="pete jones" w:date="2022-01-04T13:08:00Z">
                <w:pPr>
                  <w:jc w:val="center"/>
                </w:pPr>
              </w:pPrChange>
            </w:pPr>
            <w:ins w:id="66568"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72DE585" w14:textId="77777777" w:rsidR="00BD0299" w:rsidRPr="00FF6A71" w:rsidRDefault="00BD0299">
            <w:pPr>
              <w:spacing w:before="0" w:after="0" w:line="240" w:lineRule="auto"/>
              <w:jc w:val="center"/>
              <w:rPr>
                <w:ins w:id="66569" w:author="pete jones" w:date="2022-01-04T12:37:00Z"/>
                <w:rFonts w:eastAsiaTheme="minorEastAsia" w:cstheme="minorHAnsi"/>
              </w:rPr>
              <w:pPrChange w:id="66570" w:author="pete jones" w:date="2022-01-04T13:08:00Z">
                <w:pPr>
                  <w:jc w:val="center"/>
                </w:pPr>
              </w:pPrChange>
            </w:pPr>
            <w:ins w:id="66571"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6CAE5D3" w14:textId="77777777" w:rsidR="00BD0299" w:rsidRPr="00FF6A71" w:rsidRDefault="00BD0299">
            <w:pPr>
              <w:spacing w:before="0" w:after="0" w:line="240" w:lineRule="auto"/>
              <w:jc w:val="center"/>
              <w:rPr>
                <w:ins w:id="66572" w:author="pete jones" w:date="2022-01-04T12:37:00Z"/>
                <w:rFonts w:eastAsiaTheme="minorEastAsia" w:cstheme="minorHAnsi"/>
              </w:rPr>
              <w:pPrChange w:id="66573" w:author="pete jones" w:date="2022-01-04T13:08:00Z">
                <w:pPr>
                  <w:jc w:val="center"/>
                </w:pPr>
              </w:pPrChange>
            </w:pPr>
            <w:ins w:id="66574"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0DFA692" w14:textId="77777777" w:rsidR="00BD0299" w:rsidRPr="00FF6A71" w:rsidRDefault="00BD0299">
            <w:pPr>
              <w:spacing w:before="0" w:after="0" w:line="240" w:lineRule="auto"/>
              <w:jc w:val="center"/>
              <w:rPr>
                <w:ins w:id="66575" w:author="pete jones" w:date="2022-01-04T12:37:00Z"/>
                <w:rFonts w:eastAsiaTheme="minorEastAsia" w:cstheme="minorHAnsi"/>
              </w:rPr>
              <w:pPrChange w:id="66576" w:author="pete jones" w:date="2022-01-04T13:08:00Z">
                <w:pPr>
                  <w:jc w:val="center"/>
                </w:pPr>
              </w:pPrChange>
            </w:pPr>
            <w:ins w:id="66577" w:author="pete jones" w:date="2022-01-04T12:37:00Z">
              <w:r w:rsidRPr="00FF6A71">
                <w:rPr>
                  <w:rFonts w:ascii="Calibri" w:hAnsi="Calibri" w:cs="Calibri"/>
                  <w:color w:val="000000"/>
                </w:rPr>
                <w:t> </w:t>
              </w:r>
            </w:ins>
          </w:p>
        </w:tc>
      </w:tr>
      <w:tr w:rsidR="00BD0299" w:rsidRPr="00FF6A71" w14:paraId="7086442A" w14:textId="77777777" w:rsidTr="00015922">
        <w:trPr>
          <w:trHeight w:val="300"/>
          <w:jc w:val="center"/>
          <w:ins w:id="66578" w:author="pete jones" w:date="2022-01-04T12:37:00Z"/>
        </w:trPr>
        <w:tc>
          <w:tcPr>
            <w:tcW w:w="814" w:type="dxa"/>
            <w:vAlign w:val="center"/>
          </w:tcPr>
          <w:p w14:paraId="03DA8512" w14:textId="77777777" w:rsidR="00BD0299" w:rsidRPr="00FF6A71" w:rsidRDefault="00BD0299">
            <w:pPr>
              <w:spacing w:before="0" w:after="0" w:line="240" w:lineRule="auto"/>
              <w:jc w:val="center"/>
              <w:rPr>
                <w:ins w:id="66579" w:author="pete jones" w:date="2022-01-04T12:37:00Z"/>
                <w:rFonts w:eastAsiaTheme="minorEastAsia" w:cstheme="minorHAnsi"/>
                <w:b/>
                <w:bCs/>
              </w:rPr>
              <w:pPrChange w:id="66580" w:author="pete jones" w:date="2022-01-04T13:08:00Z">
                <w:pPr>
                  <w:jc w:val="center"/>
                </w:pPr>
              </w:pPrChange>
            </w:pPr>
            <w:ins w:id="66581"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712FC327" w14:textId="77777777" w:rsidR="00BD0299" w:rsidRPr="00FF6A71" w:rsidRDefault="00BD0299">
            <w:pPr>
              <w:spacing w:before="0" w:after="0" w:line="240" w:lineRule="auto"/>
              <w:jc w:val="center"/>
              <w:rPr>
                <w:ins w:id="66582" w:author="pete jones" w:date="2022-01-04T12:37:00Z"/>
                <w:rFonts w:eastAsiaTheme="minorEastAsia" w:cstheme="minorHAnsi"/>
              </w:rPr>
              <w:pPrChange w:id="66583" w:author="pete jones" w:date="2022-01-04T13:08:00Z">
                <w:pPr>
                  <w:jc w:val="center"/>
                </w:pPr>
              </w:pPrChange>
            </w:pPr>
            <w:ins w:id="66584" w:author="pete jones" w:date="2022-01-04T12:37:00Z">
              <w:r w:rsidRPr="00FF6A71">
                <w:rPr>
                  <w:rFonts w:ascii="Calibri" w:hAnsi="Calibri" w:cs="Calibri"/>
                  <w:color w:val="000000"/>
                </w:rPr>
                <w:t>6</w:t>
              </w:r>
            </w:ins>
          </w:p>
        </w:tc>
        <w:tc>
          <w:tcPr>
            <w:tcW w:w="814" w:type="dxa"/>
            <w:tcBorders>
              <w:top w:val="nil"/>
              <w:left w:val="nil"/>
              <w:bottom w:val="single" w:sz="4" w:space="0" w:color="auto"/>
              <w:right w:val="single" w:sz="4" w:space="0" w:color="auto"/>
            </w:tcBorders>
            <w:shd w:val="clear" w:color="auto" w:fill="auto"/>
            <w:noWrap/>
            <w:vAlign w:val="center"/>
          </w:tcPr>
          <w:p w14:paraId="505E912C" w14:textId="77777777" w:rsidR="00BD0299" w:rsidRPr="00FF6A71" w:rsidRDefault="00BD0299">
            <w:pPr>
              <w:spacing w:before="0" w:after="0" w:line="240" w:lineRule="auto"/>
              <w:jc w:val="center"/>
              <w:rPr>
                <w:ins w:id="66585" w:author="pete jones" w:date="2022-01-04T12:37:00Z"/>
                <w:rFonts w:eastAsiaTheme="minorEastAsia" w:cstheme="minorHAnsi"/>
              </w:rPr>
              <w:pPrChange w:id="66586" w:author="pete jones" w:date="2022-01-04T13:08:00Z">
                <w:pPr>
                  <w:jc w:val="center"/>
                </w:pPr>
              </w:pPrChange>
            </w:pPr>
            <w:ins w:id="66587" w:author="pete jones" w:date="2022-01-04T12:37:00Z">
              <w:r w:rsidRPr="00FF6A71">
                <w:rPr>
                  <w:rFonts w:ascii="Calibri" w:hAnsi="Calibri" w:cs="Calibri"/>
                  <w:color w:val="000000"/>
                </w:rPr>
                <w:t>4</w:t>
              </w:r>
            </w:ins>
          </w:p>
        </w:tc>
        <w:tc>
          <w:tcPr>
            <w:tcW w:w="814" w:type="dxa"/>
            <w:tcBorders>
              <w:top w:val="nil"/>
              <w:left w:val="nil"/>
              <w:bottom w:val="single" w:sz="4" w:space="0" w:color="auto"/>
              <w:right w:val="single" w:sz="4" w:space="0" w:color="auto"/>
            </w:tcBorders>
            <w:shd w:val="clear" w:color="auto" w:fill="auto"/>
            <w:noWrap/>
            <w:vAlign w:val="center"/>
          </w:tcPr>
          <w:p w14:paraId="56F4354D" w14:textId="77777777" w:rsidR="00BD0299" w:rsidRPr="00FF6A71" w:rsidRDefault="00BD0299">
            <w:pPr>
              <w:spacing w:before="0" w:after="0" w:line="240" w:lineRule="auto"/>
              <w:jc w:val="center"/>
              <w:rPr>
                <w:ins w:id="66588" w:author="pete jones" w:date="2022-01-04T12:37:00Z"/>
                <w:rFonts w:eastAsiaTheme="minorEastAsia" w:cstheme="minorHAnsi"/>
              </w:rPr>
              <w:pPrChange w:id="66589" w:author="pete jones" w:date="2022-01-04T13:08:00Z">
                <w:pPr>
                  <w:jc w:val="center"/>
                </w:pPr>
              </w:pPrChange>
            </w:pPr>
            <w:ins w:id="66590" w:author="pete jones" w:date="2022-01-04T12:37:00Z">
              <w:r w:rsidRPr="00FF6A71">
                <w:rPr>
                  <w:rFonts w:ascii="Calibri" w:hAnsi="Calibri" w:cs="Calibri"/>
                  <w:color w:val="000000"/>
                </w:rPr>
                <w:t>3</w:t>
              </w:r>
            </w:ins>
          </w:p>
        </w:tc>
        <w:tc>
          <w:tcPr>
            <w:tcW w:w="692" w:type="dxa"/>
            <w:tcBorders>
              <w:top w:val="nil"/>
              <w:left w:val="nil"/>
              <w:bottom w:val="single" w:sz="4" w:space="0" w:color="auto"/>
              <w:right w:val="single" w:sz="4" w:space="0" w:color="auto"/>
            </w:tcBorders>
            <w:shd w:val="clear" w:color="auto" w:fill="auto"/>
            <w:noWrap/>
            <w:vAlign w:val="center"/>
          </w:tcPr>
          <w:p w14:paraId="71ADAF86" w14:textId="77777777" w:rsidR="00BD0299" w:rsidRPr="00FF6A71" w:rsidRDefault="00BD0299">
            <w:pPr>
              <w:spacing w:before="0" w:after="0" w:line="240" w:lineRule="auto"/>
              <w:jc w:val="center"/>
              <w:rPr>
                <w:ins w:id="66591" w:author="pete jones" w:date="2022-01-04T12:37:00Z"/>
                <w:rFonts w:eastAsiaTheme="minorEastAsia" w:cstheme="minorHAnsi"/>
              </w:rPr>
              <w:pPrChange w:id="66592" w:author="pete jones" w:date="2022-01-04T13:08:00Z">
                <w:pPr>
                  <w:jc w:val="center"/>
                </w:pPr>
              </w:pPrChange>
            </w:pPr>
            <w:ins w:id="66593"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2F339EBE" w14:textId="77777777" w:rsidR="00BD0299" w:rsidRPr="00FF6A71" w:rsidRDefault="00BD0299">
            <w:pPr>
              <w:spacing w:before="0" w:after="0" w:line="240" w:lineRule="auto"/>
              <w:jc w:val="center"/>
              <w:rPr>
                <w:ins w:id="66594" w:author="pete jones" w:date="2022-01-04T12:37:00Z"/>
                <w:rFonts w:eastAsiaTheme="minorEastAsia" w:cstheme="minorHAnsi"/>
              </w:rPr>
              <w:pPrChange w:id="66595" w:author="pete jones" w:date="2022-01-04T13:08:00Z">
                <w:pPr>
                  <w:jc w:val="center"/>
                </w:pPr>
              </w:pPrChange>
            </w:pPr>
            <w:ins w:id="66596"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6A5DAAA0" w14:textId="77777777" w:rsidR="00BD0299" w:rsidRPr="00FF6A71" w:rsidRDefault="00BD0299">
            <w:pPr>
              <w:spacing w:before="0" w:after="0" w:line="240" w:lineRule="auto"/>
              <w:jc w:val="center"/>
              <w:rPr>
                <w:ins w:id="66597" w:author="pete jones" w:date="2022-01-04T12:37:00Z"/>
                <w:rFonts w:eastAsiaTheme="minorEastAsia" w:cstheme="minorHAnsi"/>
              </w:rPr>
              <w:pPrChange w:id="66598" w:author="pete jones" w:date="2022-01-04T13:08:00Z">
                <w:pPr>
                  <w:jc w:val="center"/>
                </w:pPr>
              </w:pPrChange>
            </w:pPr>
            <w:ins w:id="66599"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667A088" w14:textId="77777777" w:rsidR="00BD0299" w:rsidRPr="00FF6A71" w:rsidRDefault="00BD0299">
            <w:pPr>
              <w:spacing w:before="0" w:after="0" w:line="240" w:lineRule="auto"/>
              <w:jc w:val="center"/>
              <w:rPr>
                <w:ins w:id="66600" w:author="pete jones" w:date="2022-01-04T12:37:00Z"/>
                <w:rFonts w:eastAsiaTheme="minorEastAsia" w:cstheme="minorHAnsi"/>
              </w:rPr>
              <w:pPrChange w:id="66601" w:author="pete jones" w:date="2022-01-04T13:08:00Z">
                <w:pPr>
                  <w:jc w:val="center"/>
                </w:pPr>
              </w:pPrChange>
            </w:pPr>
            <w:ins w:id="66602" w:author="pete jones" w:date="2022-01-04T12:37:00Z">
              <w:r w:rsidRPr="00FF6A71">
                <w:rPr>
                  <w:rFonts w:ascii="Calibri" w:hAnsi="Calibri" w:cs="Calibri"/>
                  <w:color w:val="000000"/>
                </w:rPr>
                <w:t> </w:t>
              </w:r>
            </w:ins>
          </w:p>
        </w:tc>
      </w:tr>
    </w:tbl>
    <w:p w14:paraId="69F1F964" w14:textId="25E2E330" w:rsidR="00BD0299" w:rsidRPr="00FF6A71" w:rsidRDefault="00BD0299" w:rsidP="00BD0299">
      <w:pPr>
        <w:rPr>
          <w:ins w:id="66603" w:author="pete jones" w:date="2022-01-04T12:37:00Z"/>
        </w:rPr>
      </w:pPr>
      <w:ins w:id="66604" w:author="pete jones" w:date="2022-01-04T12:37:00Z">
        <w:r w:rsidRPr="00FF6A71">
          <w:t>Q6.26 Collaboration between busines</w:t>
        </w:r>
      </w:ins>
      <w:ins w:id="66605" w:author="pete jones" w:date="2022-03-30T12:27:00Z">
        <w:r w:rsidR="00042512">
          <w:t>se</w:t>
        </w:r>
      </w:ins>
      <w:ins w:id="66606" w:author="pete jones" w:date="2022-01-04T12:37:00Z">
        <w:r w:rsidRPr="00FF6A71">
          <w:t xml:space="preserve">s and universities on Teamwork/Collaboration and Information Technology Application and Diversity should be promoted as </w:t>
        </w:r>
      </w:ins>
      <w:ins w:id="66607" w:author="pete jones" w:date="2022-04-01T15:31:00Z">
        <w:r w:rsidR="009D7356">
          <w:t>essential</w:t>
        </w:r>
      </w:ins>
      <w:ins w:id="66608" w:author="pete jones" w:date="2022-01-04T12:37:00Z">
        <w:r w:rsidRPr="00FF6A71">
          <w:t xml:space="preserve"> areas for assessment and modelling.</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1C5876A9" w14:textId="77777777" w:rsidTr="00015922">
        <w:trPr>
          <w:trHeight w:val="300"/>
          <w:jc w:val="center"/>
          <w:ins w:id="66609" w:author="pete jones" w:date="2022-01-04T12:37:00Z"/>
        </w:trPr>
        <w:tc>
          <w:tcPr>
            <w:tcW w:w="814" w:type="dxa"/>
            <w:shd w:val="clear" w:color="auto" w:fill="E7E6E6" w:themeFill="background2"/>
            <w:vAlign w:val="center"/>
          </w:tcPr>
          <w:p w14:paraId="02F94E2B" w14:textId="77777777" w:rsidR="00BD0299" w:rsidRPr="00FF6A71" w:rsidRDefault="00BD0299">
            <w:pPr>
              <w:spacing w:before="0" w:after="0" w:line="240" w:lineRule="auto"/>
              <w:jc w:val="center"/>
              <w:rPr>
                <w:ins w:id="66610" w:author="pete jones" w:date="2022-01-04T12:37:00Z"/>
                <w:rFonts w:eastAsiaTheme="minorEastAsia" w:cstheme="minorHAnsi"/>
                <w:b/>
                <w:bCs/>
              </w:rPr>
              <w:pPrChange w:id="66611" w:author="pete jones" w:date="2022-01-04T13:08:00Z">
                <w:pPr>
                  <w:jc w:val="center"/>
                </w:pPr>
              </w:pPrChange>
            </w:pPr>
            <w:ins w:id="66612"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31387D1F" w14:textId="77777777" w:rsidR="00BD0299" w:rsidRPr="00FF6A71" w:rsidRDefault="00BD0299">
            <w:pPr>
              <w:spacing w:before="0" w:after="0" w:line="240" w:lineRule="auto"/>
              <w:jc w:val="center"/>
              <w:rPr>
                <w:ins w:id="66613" w:author="pete jones" w:date="2022-01-04T12:37:00Z"/>
                <w:rFonts w:eastAsiaTheme="minorEastAsia" w:cstheme="minorHAnsi"/>
                <w:b/>
                <w:bCs/>
              </w:rPr>
              <w:pPrChange w:id="66614" w:author="pete jones" w:date="2022-01-04T13:08:00Z">
                <w:pPr>
                  <w:jc w:val="center"/>
                </w:pPr>
              </w:pPrChange>
            </w:pPr>
            <w:ins w:id="66615"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5F24DC43" w14:textId="77777777" w:rsidR="00BD0299" w:rsidRPr="00FF6A71" w:rsidRDefault="00BD0299">
            <w:pPr>
              <w:spacing w:before="0" w:after="0" w:line="240" w:lineRule="auto"/>
              <w:jc w:val="center"/>
              <w:rPr>
                <w:ins w:id="66616" w:author="pete jones" w:date="2022-01-04T12:37:00Z"/>
                <w:rFonts w:eastAsiaTheme="minorEastAsia" w:cstheme="minorHAnsi"/>
                <w:b/>
                <w:bCs/>
              </w:rPr>
              <w:pPrChange w:id="66617" w:author="pete jones" w:date="2022-01-04T13:08:00Z">
                <w:pPr>
                  <w:jc w:val="center"/>
                </w:pPr>
              </w:pPrChange>
            </w:pPr>
            <w:ins w:id="66618"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2422EA8E" w14:textId="77777777" w:rsidR="00BD0299" w:rsidRPr="00FF6A71" w:rsidRDefault="00BD0299">
            <w:pPr>
              <w:spacing w:before="0" w:after="0" w:line="240" w:lineRule="auto"/>
              <w:jc w:val="center"/>
              <w:rPr>
                <w:ins w:id="66619" w:author="pete jones" w:date="2022-01-04T12:37:00Z"/>
                <w:rFonts w:eastAsiaTheme="minorEastAsia" w:cstheme="minorHAnsi"/>
                <w:b/>
                <w:bCs/>
              </w:rPr>
              <w:pPrChange w:id="66620" w:author="pete jones" w:date="2022-01-04T13:08:00Z">
                <w:pPr>
                  <w:jc w:val="center"/>
                </w:pPr>
              </w:pPrChange>
            </w:pPr>
            <w:ins w:id="66621"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A8D18DC" w14:textId="77777777" w:rsidR="00BD0299" w:rsidRPr="00FF6A71" w:rsidRDefault="00BD0299">
            <w:pPr>
              <w:spacing w:before="0" w:after="0" w:line="240" w:lineRule="auto"/>
              <w:jc w:val="center"/>
              <w:rPr>
                <w:ins w:id="66622" w:author="pete jones" w:date="2022-01-04T12:37:00Z"/>
                <w:rFonts w:eastAsiaTheme="minorEastAsia" w:cstheme="minorHAnsi"/>
                <w:b/>
                <w:bCs/>
              </w:rPr>
              <w:pPrChange w:id="66623" w:author="pete jones" w:date="2022-01-04T13:08:00Z">
                <w:pPr>
                  <w:jc w:val="center"/>
                </w:pPr>
              </w:pPrChange>
            </w:pPr>
            <w:ins w:id="66624"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41FF9081" w14:textId="77777777" w:rsidR="00BD0299" w:rsidRPr="00FF6A71" w:rsidRDefault="00BD0299">
            <w:pPr>
              <w:spacing w:before="0" w:after="0" w:line="240" w:lineRule="auto"/>
              <w:jc w:val="center"/>
              <w:rPr>
                <w:ins w:id="66625" w:author="pete jones" w:date="2022-01-04T12:37:00Z"/>
                <w:rFonts w:eastAsiaTheme="minorEastAsia" w:cstheme="minorHAnsi"/>
                <w:b/>
                <w:bCs/>
              </w:rPr>
              <w:pPrChange w:id="66626" w:author="pete jones" w:date="2022-01-04T13:08:00Z">
                <w:pPr>
                  <w:jc w:val="center"/>
                </w:pPr>
              </w:pPrChange>
            </w:pPr>
            <w:ins w:id="66627"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045783E0" w14:textId="77777777" w:rsidR="00BD0299" w:rsidRPr="00FF6A71" w:rsidRDefault="00BD0299">
            <w:pPr>
              <w:spacing w:before="0" w:after="0" w:line="240" w:lineRule="auto"/>
              <w:jc w:val="center"/>
              <w:rPr>
                <w:ins w:id="66628" w:author="pete jones" w:date="2022-01-04T12:37:00Z"/>
                <w:rFonts w:eastAsiaTheme="minorEastAsia" w:cstheme="minorHAnsi"/>
                <w:b/>
                <w:bCs/>
              </w:rPr>
              <w:pPrChange w:id="66629" w:author="pete jones" w:date="2022-01-04T13:08:00Z">
                <w:pPr>
                  <w:jc w:val="center"/>
                </w:pPr>
              </w:pPrChange>
            </w:pPr>
            <w:ins w:id="66630"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2C6AE824" w14:textId="77777777" w:rsidR="00BD0299" w:rsidRPr="00FF6A71" w:rsidRDefault="00BD0299">
            <w:pPr>
              <w:spacing w:before="0" w:after="0" w:line="240" w:lineRule="auto"/>
              <w:jc w:val="center"/>
              <w:rPr>
                <w:ins w:id="66631" w:author="pete jones" w:date="2022-01-04T12:37:00Z"/>
                <w:rFonts w:eastAsiaTheme="minorEastAsia" w:cstheme="minorHAnsi"/>
                <w:b/>
                <w:bCs/>
              </w:rPr>
              <w:pPrChange w:id="66632" w:author="pete jones" w:date="2022-01-04T13:08:00Z">
                <w:pPr>
                  <w:jc w:val="center"/>
                </w:pPr>
              </w:pPrChange>
            </w:pPr>
            <w:ins w:id="66633" w:author="pete jones" w:date="2022-01-04T12:37:00Z">
              <w:r w:rsidRPr="00FF6A71">
                <w:rPr>
                  <w:rFonts w:eastAsiaTheme="minorEastAsia" w:cstheme="minorHAnsi"/>
                  <w:b/>
                  <w:bCs/>
                </w:rPr>
                <w:t>7</w:t>
              </w:r>
            </w:ins>
          </w:p>
        </w:tc>
      </w:tr>
      <w:tr w:rsidR="00BD0299" w:rsidRPr="00FF6A71" w14:paraId="0CBE1900" w14:textId="77777777" w:rsidTr="00015922">
        <w:trPr>
          <w:trHeight w:val="300"/>
          <w:jc w:val="center"/>
          <w:ins w:id="66634" w:author="pete jones" w:date="2022-01-04T12:37:00Z"/>
        </w:trPr>
        <w:tc>
          <w:tcPr>
            <w:tcW w:w="814" w:type="dxa"/>
            <w:vAlign w:val="center"/>
          </w:tcPr>
          <w:p w14:paraId="08CCF31C" w14:textId="77777777" w:rsidR="00BD0299" w:rsidRPr="00FF6A71" w:rsidRDefault="00BD0299">
            <w:pPr>
              <w:spacing w:before="0" w:after="0" w:line="240" w:lineRule="auto"/>
              <w:jc w:val="center"/>
              <w:rPr>
                <w:ins w:id="66635" w:author="pete jones" w:date="2022-01-04T12:37:00Z"/>
                <w:rFonts w:eastAsiaTheme="minorEastAsia" w:cstheme="minorHAnsi"/>
                <w:b/>
                <w:bCs/>
              </w:rPr>
              <w:pPrChange w:id="66636" w:author="pete jones" w:date="2022-01-04T13:08:00Z">
                <w:pPr>
                  <w:jc w:val="center"/>
                </w:pPr>
              </w:pPrChange>
            </w:pPr>
            <w:ins w:id="66637"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97381D" w14:textId="77777777" w:rsidR="00BD0299" w:rsidRPr="00FF6A71" w:rsidRDefault="00BD0299">
            <w:pPr>
              <w:spacing w:before="0" w:after="0" w:line="240" w:lineRule="auto"/>
              <w:jc w:val="center"/>
              <w:rPr>
                <w:ins w:id="66638" w:author="pete jones" w:date="2022-01-04T12:37:00Z"/>
                <w:rFonts w:eastAsiaTheme="minorEastAsia" w:cstheme="minorHAnsi"/>
              </w:rPr>
              <w:pPrChange w:id="66639" w:author="pete jones" w:date="2022-01-04T13:08:00Z">
                <w:pPr>
                  <w:jc w:val="center"/>
                </w:pPr>
              </w:pPrChange>
            </w:pPr>
            <w:ins w:id="66640" w:author="pete jones" w:date="2022-01-04T12:37:00Z">
              <w:r w:rsidRPr="00FF6A71">
                <w:rPr>
                  <w:rFonts w:ascii="Calibri" w:hAnsi="Calibri" w:cs="Calibri"/>
                  <w:color w:val="000000"/>
                </w:rPr>
                <w:t>3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79507A30" w14:textId="77777777" w:rsidR="00BD0299" w:rsidRPr="00FF6A71" w:rsidRDefault="00BD0299">
            <w:pPr>
              <w:spacing w:before="0" w:after="0" w:line="240" w:lineRule="auto"/>
              <w:jc w:val="center"/>
              <w:rPr>
                <w:ins w:id="66641" w:author="pete jones" w:date="2022-01-04T12:37:00Z"/>
                <w:rFonts w:eastAsiaTheme="minorEastAsia" w:cstheme="minorHAnsi"/>
              </w:rPr>
              <w:pPrChange w:id="66642" w:author="pete jones" w:date="2022-01-04T13:08:00Z">
                <w:pPr>
                  <w:jc w:val="center"/>
                </w:pPr>
              </w:pPrChange>
            </w:pPr>
            <w:ins w:id="66643" w:author="pete jones" w:date="2022-01-04T12:37:00Z">
              <w:r w:rsidRPr="00FF6A71">
                <w:rPr>
                  <w:rFonts w:ascii="Calibri" w:hAnsi="Calibri" w:cs="Calibri"/>
                  <w:color w:val="000000"/>
                </w:rPr>
                <w:t>43%</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1F6C727C" w14:textId="77777777" w:rsidR="00BD0299" w:rsidRPr="00FF6A71" w:rsidRDefault="00BD0299">
            <w:pPr>
              <w:spacing w:before="0" w:after="0" w:line="240" w:lineRule="auto"/>
              <w:jc w:val="center"/>
              <w:rPr>
                <w:ins w:id="66644" w:author="pete jones" w:date="2022-01-04T12:37:00Z"/>
                <w:rFonts w:eastAsiaTheme="minorEastAsia" w:cstheme="minorHAnsi"/>
              </w:rPr>
              <w:pPrChange w:id="66645" w:author="pete jones" w:date="2022-01-04T13:08:00Z">
                <w:pPr>
                  <w:jc w:val="center"/>
                </w:pPr>
              </w:pPrChange>
            </w:pPr>
            <w:ins w:id="66646" w:author="pete jones" w:date="2022-01-04T12:37:00Z">
              <w:r w:rsidRPr="00FF6A71">
                <w:rPr>
                  <w:rFonts w:ascii="Calibri" w:hAnsi="Calibri" w:cs="Calibri"/>
                  <w:color w:val="000000"/>
                </w:rPr>
                <w:t>21%</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E70BA05" w14:textId="77777777" w:rsidR="00BD0299" w:rsidRPr="00FF6A71" w:rsidRDefault="00BD0299">
            <w:pPr>
              <w:spacing w:before="0" w:after="0" w:line="240" w:lineRule="auto"/>
              <w:jc w:val="center"/>
              <w:rPr>
                <w:ins w:id="66647" w:author="pete jones" w:date="2022-01-04T12:37:00Z"/>
                <w:rFonts w:eastAsiaTheme="minorEastAsia" w:cstheme="minorHAnsi"/>
              </w:rPr>
              <w:pPrChange w:id="66648" w:author="pete jones" w:date="2022-01-04T13:08:00Z">
                <w:pPr>
                  <w:jc w:val="center"/>
                </w:pPr>
              </w:pPrChange>
            </w:pPr>
            <w:ins w:id="66649"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59D036B" w14:textId="77777777" w:rsidR="00BD0299" w:rsidRPr="00FF6A71" w:rsidRDefault="00BD0299">
            <w:pPr>
              <w:spacing w:before="0" w:after="0" w:line="240" w:lineRule="auto"/>
              <w:jc w:val="center"/>
              <w:rPr>
                <w:ins w:id="66650" w:author="pete jones" w:date="2022-01-04T12:37:00Z"/>
                <w:rFonts w:eastAsiaTheme="minorEastAsia" w:cstheme="minorHAnsi"/>
              </w:rPr>
              <w:pPrChange w:id="66651" w:author="pete jones" w:date="2022-01-04T13:08:00Z">
                <w:pPr>
                  <w:jc w:val="center"/>
                </w:pPr>
              </w:pPrChange>
            </w:pPr>
            <w:ins w:id="66652"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53990326" w14:textId="77777777" w:rsidR="00BD0299" w:rsidRPr="00FF6A71" w:rsidRDefault="00BD0299">
            <w:pPr>
              <w:spacing w:before="0" w:after="0" w:line="240" w:lineRule="auto"/>
              <w:jc w:val="center"/>
              <w:rPr>
                <w:ins w:id="66653" w:author="pete jones" w:date="2022-01-04T12:37:00Z"/>
                <w:rFonts w:eastAsiaTheme="minorEastAsia" w:cstheme="minorHAnsi"/>
              </w:rPr>
              <w:pPrChange w:id="66654" w:author="pete jones" w:date="2022-01-04T13:08:00Z">
                <w:pPr>
                  <w:jc w:val="center"/>
                </w:pPr>
              </w:pPrChange>
            </w:pPr>
            <w:ins w:id="66655"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01ABC7F" w14:textId="77777777" w:rsidR="00BD0299" w:rsidRPr="00FF6A71" w:rsidRDefault="00BD0299">
            <w:pPr>
              <w:spacing w:before="0" w:after="0" w:line="240" w:lineRule="auto"/>
              <w:jc w:val="center"/>
              <w:rPr>
                <w:ins w:id="66656" w:author="pete jones" w:date="2022-01-04T12:37:00Z"/>
                <w:rFonts w:eastAsiaTheme="minorEastAsia" w:cstheme="minorHAnsi"/>
              </w:rPr>
              <w:pPrChange w:id="66657" w:author="pete jones" w:date="2022-01-04T13:08:00Z">
                <w:pPr>
                  <w:jc w:val="center"/>
                </w:pPr>
              </w:pPrChange>
            </w:pPr>
            <w:ins w:id="66658" w:author="pete jones" w:date="2022-01-04T12:37:00Z">
              <w:r w:rsidRPr="00FF6A71">
                <w:rPr>
                  <w:rFonts w:ascii="Calibri" w:hAnsi="Calibri" w:cs="Calibri"/>
                  <w:color w:val="000000"/>
                </w:rPr>
                <w:t> </w:t>
              </w:r>
            </w:ins>
          </w:p>
        </w:tc>
      </w:tr>
      <w:tr w:rsidR="00BD0299" w:rsidRPr="00FF6A71" w14:paraId="378462BB" w14:textId="77777777" w:rsidTr="00015922">
        <w:trPr>
          <w:trHeight w:val="300"/>
          <w:jc w:val="center"/>
          <w:ins w:id="66659" w:author="pete jones" w:date="2022-01-04T12:37:00Z"/>
        </w:trPr>
        <w:tc>
          <w:tcPr>
            <w:tcW w:w="814" w:type="dxa"/>
            <w:vAlign w:val="center"/>
          </w:tcPr>
          <w:p w14:paraId="73D1C5B3" w14:textId="77777777" w:rsidR="00BD0299" w:rsidRPr="00FF6A71" w:rsidRDefault="00BD0299">
            <w:pPr>
              <w:spacing w:before="0" w:after="0" w:line="240" w:lineRule="auto"/>
              <w:jc w:val="center"/>
              <w:rPr>
                <w:ins w:id="66660" w:author="pete jones" w:date="2022-01-04T12:37:00Z"/>
                <w:rFonts w:eastAsiaTheme="minorEastAsia" w:cstheme="minorHAnsi"/>
                <w:b/>
                <w:bCs/>
              </w:rPr>
              <w:pPrChange w:id="66661" w:author="pete jones" w:date="2022-01-04T13:08:00Z">
                <w:pPr>
                  <w:jc w:val="center"/>
                </w:pPr>
              </w:pPrChange>
            </w:pPr>
            <w:ins w:id="66662"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519A66C7" w14:textId="77777777" w:rsidR="00BD0299" w:rsidRPr="00FF6A71" w:rsidRDefault="00BD0299">
            <w:pPr>
              <w:spacing w:before="0" w:after="0" w:line="240" w:lineRule="auto"/>
              <w:jc w:val="center"/>
              <w:rPr>
                <w:ins w:id="66663" w:author="pete jones" w:date="2022-01-04T12:37:00Z"/>
                <w:rFonts w:eastAsiaTheme="minorEastAsia" w:cstheme="minorHAnsi"/>
              </w:rPr>
              <w:pPrChange w:id="66664" w:author="pete jones" w:date="2022-01-04T13:08:00Z">
                <w:pPr>
                  <w:jc w:val="center"/>
                </w:pPr>
              </w:pPrChange>
            </w:pPr>
            <w:ins w:id="66665" w:author="pete jones" w:date="2022-01-04T12:37:00Z">
              <w:r w:rsidRPr="00FF6A71">
                <w:rPr>
                  <w:rFonts w:ascii="Calibri" w:hAnsi="Calibri" w:cs="Calibri"/>
                  <w:color w:val="000000"/>
                </w:rPr>
                <w:t>5</w:t>
              </w:r>
            </w:ins>
          </w:p>
        </w:tc>
        <w:tc>
          <w:tcPr>
            <w:tcW w:w="814" w:type="dxa"/>
            <w:tcBorders>
              <w:top w:val="nil"/>
              <w:left w:val="nil"/>
              <w:bottom w:val="single" w:sz="4" w:space="0" w:color="auto"/>
              <w:right w:val="single" w:sz="4" w:space="0" w:color="auto"/>
            </w:tcBorders>
            <w:shd w:val="clear" w:color="auto" w:fill="auto"/>
            <w:noWrap/>
            <w:vAlign w:val="center"/>
          </w:tcPr>
          <w:p w14:paraId="2B65B8C9" w14:textId="77777777" w:rsidR="00BD0299" w:rsidRPr="00FF6A71" w:rsidRDefault="00BD0299">
            <w:pPr>
              <w:spacing w:before="0" w:after="0" w:line="240" w:lineRule="auto"/>
              <w:jc w:val="center"/>
              <w:rPr>
                <w:ins w:id="66666" w:author="pete jones" w:date="2022-01-04T12:37:00Z"/>
                <w:rFonts w:eastAsiaTheme="minorEastAsia" w:cstheme="minorHAnsi"/>
              </w:rPr>
              <w:pPrChange w:id="66667" w:author="pete jones" w:date="2022-01-04T13:08:00Z">
                <w:pPr>
                  <w:jc w:val="center"/>
                </w:pPr>
              </w:pPrChange>
            </w:pPr>
            <w:ins w:id="66668" w:author="pete jones" w:date="2022-01-04T12:37:00Z">
              <w:r w:rsidRPr="00FF6A71">
                <w:rPr>
                  <w:rFonts w:ascii="Calibri" w:hAnsi="Calibri" w:cs="Calibri"/>
                  <w:color w:val="000000"/>
                </w:rPr>
                <w:t>6</w:t>
              </w:r>
            </w:ins>
          </w:p>
        </w:tc>
        <w:tc>
          <w:tcPr>
            <w:tcW w:w="814" w:type="dxa"/>
            <w:tcBorders>
              <w:top w:val="nil"/>
              <w:left w:val="nil"/>
              <w:bottom w:val="single" w:sz="4" w:space="0" w:color="auto"/>
              <w:right w:val="single" w:sz="4" w:space="0" w:color="auto"/>
            </w:tcBorders>
            <w:shd w:val="clear" w:color="auto" w:fill="auto"/>
            <w:noWrap/>
            <w:vAlign w:val="center"/>
          </w:tcPr>
          <w:p w14:paraId="786EBE59" w14:textId="77777777" w:rsidR="00BD0299" w:rsidRPr="00FF6A71" w:rsidRDefault="00BD0299">
            <w:pPr>
              <w:spacing w:before="0" w:after="0" w:line="240" w:lineRule="auto"/>
              <w:jc w:val="center"/>
              <w:rPr>
                <w:ins w:id="66669" w:author="pete jones" w:date="2022-01-04T12:37:00Z"/>
                <w:rFonts w:eastAsiaTheme="minorEastAsia" w:cstheme="minorHAnsi"/>
              </w:rPr>
              <w:pPrChange w:id="66670" w:author="pete jones" w:date="2022-01-04T13:08:00Z">
                <w:pPr>
                  <w:jc w:val="center"/>
                </w:pPr>
              </w:pPrChange>
            </w:pPr>
            <w:ins w:id="66671" w:author="pete jones" w:date="2022-01-04T12:37:00Z">
              <w:r w:rsidRPr="00FF6A71">
                <w:rPr>
                  <w:rFonts w:ascii="Calibri" w:hAnsi="Calibri" w:cs="Calibri"/>
                  <w:color w:val="000000"/>
                </w:rPr>
                <w:t>3</w:t>
              </w:r>
            </w:ins>
          </w:p>
        </w:tc>
        <w:tc>
          <w:tcPr>
            <w:tcW w:w="692" w:type="dxa"/>
            <w:tcBorders>
              <w:top w:val="nil"/>
              <w:left w:val="nil"/>
              <w:bottom w:val="single" w:sz="4" w:space="0" w:color="auto"/>
              <w:right w:val="single" w:sz="4" w:space="0" w:color="auto"/>
            </w:tcBorders>
            <w:shd w:val="clear" w:color="auto" w:fill="auto"/>
            <w:noWrap/>
            <w:vAlign w:val="center"/>
          </w:tcPr>
          <w:p w14:paraId="4B895989" w14:textId="77777777" w:rsidR="00BD0299" w:rsidRPr="00FF6A71" w:rsidRDefault="00BD0299">
            <w:pPr>
              <w:spacing w:before="0" w:after="0" w:line="240" w:lineRule="auto"/>
              <w:jc w:val="center"/>
              <w:rPr>
                <w:ins w:id="66672" w:author="pete jones" w:date="2022-01-04T12:37:00Z"/>
                <w:rFonts w:eastAsiaTheme="minorEastAsia" w:cstheme="minorHAnsi"/>
              </w:rPr>
              <w:pPrChange w:id="66673" w:author="pete jones" w:date="2022-01-04T13:08:00Z">
                <w:pPr>
                  <w:jc w:val="center"/>
                </w:pPr>
              </w:pPrChange>
            </w:pPr>
            <w:ins w:id="66674"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6F3CCAB0" w14:textId="77777777" w:rsidR="00BD0299" w:rsidRPr="00FF6A71" w:rsidRDefault="00BD0299">
            <w:pPr>
              <w:spacing w:before="0" w:after="0" w:line="240" w:lineRule="auto"/>
              <w:jc w:val="center"/>
              <w:rPr>
                <w:ins w:id="66675" w:author="pete jones" w:date="2022-01-04T12:37:00Z"/>
                <w:rFonts w:eastAsiaTheme="minorEastAsia" w:cstheme="minorHAnsi"/>
              </w:rPr>
              <w:pPrChange w:id="66676" w:author="pete jones" w:date="2022-01-04T13:08:00Z">
                <w:pPr>
                  <w:jc w:val="center"/>
                </w:pPr>
              </w:pPrChange>
            </w:pPr>
            <w:ins w:id="66677"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0A38ADB0" w14:textId="77777777" w:rsidR="00BD0299" w:rsidRPr="00FF6A71" w:rsidRDefault="00BD0299">
            <w:pPr>
              <w:spacing w:before="0" w:after="0" w:line="240" w:lineRule="auto"/>
              <w:jc w:val="center"/>
              <w:rPr>
                <w:ins w:id="66678" w:author="pete jones" w:date="2022-01-04T12:37:00Z"/>
                <w:rFonts w:eastAsiaTheme="minorEastAsia" w:cstheme="minorHAnsi"/>
              </w:rPr>
              <w:pPrChange w:id="66679" w:author="pete jones" w:date="2022-01-04T13:08:00Z">
                <w:pPr>
                  <w:jc w:val="center"/>
                </w:pPr>
              </w:pPrChange>
            </w:pPr>
            <w:ins w:id="66680"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3B6BF435" w14:textId="77777777" w:rsidR="00BD0299" w:rsidRPr="00FF6A71" w:rsidRDefault="00BD0299">
            <w:pPr>
              <w:spacing w:before="0" w:after="0" w:line="240" w:lineRule="auto"/>
              <w:jc w:val="center"/>
              <w:rPr>
                <w:ins w:id="66681" w:author="pete jones" w:date="2022-01-04T12:37:00Z"/>
                <w:rFonts w:eastAsiaTheme="minorEastAsia" w:cstheme="minorHAnsi"/>
              </w:rPr>
              <w:pPrChange w:id="66682" w:author="pete jones" w:date="2022-01-04T13:08:00Z">
                <w:pPr>
                  <w:jc w:val="center"/>
                </w:pPr>
              </w:pPrChange>
            </w:pPr>
            <w:ins w:id="66683" w:author="pete jones" w:date="2022-01-04T12:37:00Z">
              <w:r w:rsidRPr="00FF6A71">
                <w:rPr>
                  <w:rFonts w:ascii="Calibri" w:hAnsi="Calibri" w:cs="Calibri"/>
                  <w:color w:val="000000"/>
                </w:rPr>
                <w:t> </w:t>
              </w:r>
            </w:ins>
          </w:p>
        </w:tc>
      </w:tr>
    </w:tbl>
    <w:p w14:paraId="6CCC72BA" w14:textId="6561DC95" w:rsidR="00BD0299" w:rsidRPr="00FF6A71" w:rsidRDefault="00BD0299" w:rsidP="00BD0299">
      <w:pPr>
        <w:pStyle w:val="ListParagraph"/>
        <w:ind w:left="0"/>
        <w:rPr>
          <w:ins w:id="66684" w:author="pete jones" w:date="2022-01-04T12:37:00Z"/>
        </w:rPr>
      </w:pPr>
      <w:ins w:id="66685" w:author="pete jones" w:date="2022-01-04T12:37:00Z">
        <w:r w:rsidRPr="00FF6A71">
          <w:t>Q6.27 Busines</w:t>
        </w:r>
      </w:ins>
      <w:ins w:id="66686" w:author="pete jones" w:date="2022-03-30T12:27:00Z">
        <w:r w:rsidR="00042512">
          <w:t>se</w:t>
        </w:r>
      </w:ins>
      <w:ins w:id="66687" w:author="pete jones" w:date="2022-01-04T12:37:00Z">
        <w:r w:rsidRPr="00FF6A71">
          <w:t xml:space="preserve">s should consider calculating the actual costs of remedial training and determine the financial implications of providing versus not providing remedial training—both </w:t>
        </w:r>
      </w:ins>
      <w:ins w:id="66688" w:author="pete jones" w:date="2022-04-01T14:50:00Z">
        <w:r w:rsidR="004E289F">
          <w:t>short-</w:t>
        </w:r>
      </w:ins>
      <w:ins w:id="66689" w:author="pete jones" w:date="2022-01-04T12:37:00Z">
        <w:r w:rsidRPr="00FF6A71">
          <w:t xml:space="preserve"> and longer</w:t>
        </w:r>
      </w:ins>
      <w:ins w:id="66690" w:author="pete jones" w:date="2022-03-30T12:27:00Z">
        <w:r w:rsidR="00042512">
          <w:t>-</w:t>
        </w:r>
      </w:ins>
      <w:ins w:id="66691" w:author="pete jones" w:date="2022-01-04T12:37:00Z">
        <w:r w:rsidRPr="00FF6A71">
          <w:t>term.</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7BA3E934" w14:textId="77777777" w:rsidTr="00015922">
        <w:trPr>
          <w:trHeight w:val="300"/>
          <w:jc w:val="center"/>
          <w:ins w:id="66692" w:author="pete jones" w:date="2022-01-04T12:37:00Z"/>
        </w:trPr>
        <w:tc>
          <w:tcPr>
            <w:tcW w:w="814" w:type="dxa"/>
            <w:shd w:val="clear" w:color="auto" w:fill="E7E6E6" w:themeFill="background2"/>
            <w:vAlign w:val="center"/>
          </w:tcPr>
          <w:p w14:paraId="7A5A3EC1" w14:textId="77777777" w:rsidR="00BD0299" w:rsidRPr="00FF6A71" w:rsidRDefault="00BD0299">
            <w:pPr>
              <w:spacing w:before="0" w:after="0" w:line="240" w:lineRule="auto"/>
              <w:jc w:val="center"/>
              <w:rPr>
                <w:ins w:id="66693" w:author="pete jones" w:date="2022-01-04T12:37:00Z"/>
                <w:rFonts w:eastAsiaTheme="minorEastAsia" w:cstheme="minorHAnsi"/>
                <w:b/>
                <w:bCs/>
              </w:rPr>
              <w:pPrChange w:id="66694" w:author="pete jones" w:date="2022-01-04T13:08:00Z">
                <w:pPr>
                  <w:jc w:val="center"/>
                </w:pPr>
              </w:pPrChange>
            </w:pPr>
            <w:ins w:id="66695"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7326759C" w14:textId="77777777" w:rsidR="00BD0299" w:rsidRPr="00FF6A71" w:rsidRDefault="00BD0299">
            <w:pPr>
              <w:spacing w:before="0" w:after="0" w:line="240" w:lineRule="auto"/>
              <w:jc w:val="center"/>
              <w:rPr>
                <w:ins w:id="66696" w:author="pete jones" w:date="2022-01-04T12:37:00Z"/>
                <w:rFonts w:eastAsiaTheme="minorEastAsia" w:cstheme="minorHAnsi"/>
                <w:b/>
                <w:bCs/>
              </w:rPr>
              <w:pPrChange w:id="66697" w:author="pete jones" w:date="2022-01-04T13:08:00Z">
                <w:pPr>
                  <w:jc w:val="center"/>
                </w:pPr>
              </w:pPrChange>
            </w:pPr>
            <w:ins w:id="66698"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257AD97C" w14:textId="77777777" w:rsidR="00BD0299" w:rsidRPr="00FF6A71" w:rsidRDefault="00BD0299">
            <w:pPr>
              <w:spacing w:before="0" w:after="0" w:line="240" w:lineRule="auto"/>
              <w:jc w:val="center"/>
              <w:rPr>
                <w:ins w:id="66699" w:author="pete jones" w:date="2022-01-04T12:37:00Z"/>
                <w:rFonts w:eastAsiaTheme="minorEastAsia" w:cstheme="minorHAnsi"/>
                <w:b/>
                <w:bCs/>
              </w:rPr>
              <w:pPrChange w:id="66700" w:author="pete jones" w:date="2022-01-04T13:08:00Z">
                <w:pPr>
                  <w:jc w:val="center"/>
                </w:pPr>
              </w:pPrChange>
            </w:pPr>
            <w:ins w:id="66701"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74F62E9A" w14:textId="77777777" w:rsidR="00BD0299" w:rsidRPr="00FF6A71" w:rsidRDefault="00BD0299">
            <w:pPr>
              <w:spacing w:before="0" w:after="0" w:line="240" w:lineRule="auto"/>
              <w:jc w:val="center"/>
              <w:rPr>
                <w:ins w:id="66702" w:author="pete jones" w:date="2022-01-04T12:37:00Z"/>
                <w:rFonts w:eastAsiaTheme="minorEastAsia" w:cstheme="minorHAnsi"/>
                <w:b/>
                <w:bCs/>
              </w:rPr>
              <w:pPrChange w:id="66703" w:author="pete jones" w:date="2022-01-04T13:08:00Z">
                <w:pPr>
                  <w:jc w:val="center"/>
                </w:pPr>
              </w:pPrChange>
            </w:pPr>
            <w:ins w:id="66704"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2366D1DE" w14:textId="77777777" w:rsidR="00BD0299" w:rsidRPr="00FF6A71" w:rsidRDefault="00BD0299">
            <w:pPr>
              <w:spacing w:before="0" w:after="0" w:line="240" w:lineRule="auto"/>
              <w:jc w:val="center"/>
              <w:rPr>
                <w:ins w:id="66705" w:author="pete jones" w:date="2022-01-04T12:37:00Z"/>
                <w:rFonts w:eastAsiaTheme="minorEastAsia" w:cstheme="minorHAnsi"/>
                <w:b/>
                <w:bCs/>
              </w:rPr>
              <w:pPrChange w:id="66706" w:author="pete jones" w:date="2022-01-04T13:08:00Z">
                <w:pPr>
                  <w:jc w:val="center"/>
                </w:pPr>
              </w:pPrChange>
            </w:pPr>
            <w:ins w:id="66707"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3A8DF84E" w14:textId="77777777" w:rsidR="00BD0299" w:rsidRPr="00FF6A71" w:rsidRDefault="00BD0299">
            <w:pPr>
              <w:spacing w:before="0" w:after="0" w:line="240" w:lineRule="auto"/>
              <w:jc w:val="center"/>
              <w:rPr>
                <w:ins w:id="66708" w:author="pete jones" w:date="2022-01-04T12:37:00Z"/>
                <w:rFonts w:eastAsiaTheme="minorEastAsia" w:cstheme="minorHAnsi"/>
                <w:b/>
                <w:bCs/>
              </w:rPr>
              <w:pPrChange w:id="66709" w:author="pete jones" w:date="2022-01-04T13:08:00Z">
                <w:pPr>
                  <w:jc w:val="center"/>
                </w:pPr>
              </w:pPrChange>
            </w:pPr>
            <w:ins w:id="66710"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737BAD30" w14:textId="77777777" w:rsidR="00BD0299" w:rsidRPr="00FF6A71" w:rsidRDefault="00BD0299">
            <w:pPr>
              <w:spacing w:before="0" w:after="0" w:line="240" w:lineRule="auto"/>
              <w:jc w:val="center"/>
              <w:rPr>
                <w:ins w:id="66711" w:author="pete jones" w:date="2022-01-04T12:37:00Z"/>
                <w:rFonts w:eastAsiaTheme="minorEastAsia" w:cstheme="minorHAnsi"/>
                <w:b/>
                <w:bCs/>
              </w:rPr>
              <w:pPrChange w:id="66712" w:author="pete jones" w:date="2022-01-04T13:08:00Z">
                <w:pPr>
                  <w:jc w:val="center"/>
                </w:pPr>
              </w:pPrChange>
            </w:pPr>
            <w:ins w:id="66713"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6AAFF702" w14:textId="77777777" w:rsidR="00BD0299" w:rsidRPr="00FF6A71" w:rsidRDefault="00BD0299">
            <w:pPr>
              <w:spacing w:before="0" w:after="0" w:line="240" w:lineRule="auto"/>
              <w:jc w:val="center"/>
              <w:rPr>
                <w:ins w:id="66714" w:author="pete jones" w:date="2022-01-04T12:37:00Z"/>
                <w:rFonts w:eastAsiaTheme="minorEastAsia" w:cstheme="minorHAnsi"/>
                <w:b/>
                <w:bCs/>
              </w:rPr>
              <w:pPrChange w:id="66715" w:author="pete jones" w:date="2022-01-04T13:08:00Z">
                <w:pPr>
                  <w:jc w:val="center"/>
                </w:pPr>
              </w:pPrChange>
            </w:pPr>
            <w:ins w:id="66716" w:author="pete jones" w:date="2022-01-04T12:37:00Z">
              <w:r w:rsidRPr="00FF6A71">
                <w:rPr>
                  <w:rFonts w:eastAsiaTheme="minorEastAsia" w:cstheme="minorHAnsi"/>
                  <w:b/>
                  <w:bCs/>
                </w:rPr>
                <w:t>7</w:t>
              </w:r>
            </w:ins>
          </w:p>
        </w:tc>
      </w:tr>
      <w:tr w:rsidR="00BD0299" w:rsidRPr="00FF6A71" w14:paraId="5C6C8EC8" w14:textId="77777777" w:rsidTr="00015922">
        <w:trPr>
          <w:trHeight w:val="300"/>
          <w:jc w:val="center"/>
          <w:ins w:id="66717" w:author="pete jones" w:date="2022-01-04T12:37:00Z"/>
        </w:trPr>
        <w:tc>
          <w:tcPr>
            <w:tcW w:w="814" w:type="dxa"/>
            <w:vAlign w:val="center"/>
          </w:tcPr>
          <w:p w14:paraId="5A367C28" w14:textId="77777777" w:rsidR="00BD0299" w:rsidRPr="00FF6A71" w:rsidRDefault="00BD0299">
            <w:pPr>
              <w:spacing w:before="0" w:after="0" w:line="240" w:lineRule="auto"/>
              <w:jc w:val="center"/>
              <w:rPr>
                <w:ins w:id="66718" w:author="pete jones" w:date="2022-01-04T12:37:00Z"/>
                <w:rFonts w:eastAsiaTheme="minorEastAsia" w:cstheme="minorHAnsi"/>
                <w:b/>
                <w:bCs/>
              </w:rPr>
              <w:pPrChange w:id="66719" w:author="pete jones" w:date="2022-01-04T13:08:00Z">
                <w:pPr>
                  <w:jc w:val="center"/>
                </w:pPr>
              </w:pPrChange>
            </w:pPr>
            <w:ins w:id="66720"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45E591" w14:textId="77777777" w:rsidR="00BD0299" w:rsidRPr="00FF6A71" w:rsidRDefault="00BD0299">
            <w:pPr>
              <w:spacing w:before="0" w:after="0" w:line="240" w:lineRule="auto"/>
              <w:jc w:val="center"/>
              <w:rPr>
                <w:ins w:id="66721" w:author="pete jones" w:date="2022-01-04T12:37:00Z"/>
                <w:rFonts w:eastAsiaTheme="minorEastAsia" w:cstheme="minorHAnsi"/>
              </w:rPr>
              <w:pPrChange w:id="66722" w:author="pete jones" w:date="2022-01-04T13:08:00Z">
                <w:pPr>
                  <w:jc w:val="center"/>
                </w:pPr>
              </w:pPrChange>
            </w:pPr>
            <w:ins w:id="66723" w:author="pete jones" w:date="2022-01-04T12:37:00Z">
              <w:r w:rsidRPr="00FF6A71">
                <w:rPr>
                  <w:rFonts w:ascii="Calibri" w:hAnsi="Calibri" w:cs="Calibri"/>
                  <w:color w:val="000000"/>
                </w:rPr>
                <w:t>29%</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F84E01D" w14:textId="77777777" w:rsidR="00BD0299" w:rsidRPr="00FF6A71" w:rsidRDefault="00BD0299">
            <w:pPr>
              <w:spacing w:before="0" w:after="0" w:line="240" w:lineRule="auto"/>
              <w:jc w:val="center"/>
              <w:rPr>
                <w:ins w:id="66724" w:author="pete jones" w:date="2022-01-04T12:37:00Z"/>
                <w:rFonts w:eastAsiaTheme="minorEastAsia" w:cstheme="minorHAnsi"/>
              </w:rPr>
              <w:pPrChange w:id="66725" w:author="pete jones" w:date="2022-01-04T13:08:00Z">
                <w:pPr>
                  <w:jc w:val="center"/>
                </w:pPr>
              </w:pPrChange>
            </w:pPr>
            <w:ins w:id="66726" w:author="pete jones" w:date="2022-01-04T12:37:00Z">
              <w:r w:rsidRPr="00FF6A71">
                <w:rPr>
                  <w:rFonts w:ascii="Calibri" w:hAnsi="Calibri" w:cs="Calibri"/>
                  <w:color w:val="000000"/>
                </w:rPr>
                <w:t>36%</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37969CDD" w14:textId="77777777" w:rsidR="00BD0299" w:rsidRPr="00FF6A71" w:rsidRDefault="00BD0299">
            <w:pPr>
              <w:spacing w:before="0" w:after="0" w:line="240" w:lineRule="auto"/>
              <w:jc w:val="center"/>
              <w:rPr>
                <w:ins w:id="66727" w:author="pete jones" w:date="2022-01-04T12:37:00Z"/>
                <w:rFonts w:eastAsiaTheme="minorEastAsia" w:cstheme="minorHAnsi"/>
              </w:rPr>
              <w:pPrChange w:id="66728" w:author="pete jones" w:date="2022-01-04T13:08:00Z">
                <w:pPr>
                  <w:jc w:val="center"/>
                </w:pPr>
              </w:pPrChange>
            </w:pPr>
            <w:ins w:id="66729" w:author="pete jones" w:date="2022-01-04T12:37:00Z">
              <w:r w:rsidRPr="00FF6A71">
                <w:rPr>
                  <w:rFonts w:ascii="Calibri" w:hAnsi="Calibri" w:cs="Calibri"/>
                  <w:color w:val="000000"/>
                </w:rPr>
                <w:t>29%</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280CAC71" w14:textId="77777777" w:rsidR="00BD0299" w:rsidRPr="00FF6A71" w:rsidRDefault="00BD0299">
            <w:pPr>
              <w:spacing w:before="0" w:after="0" w:line="240" w:lineRule="auto"/>
              <w:jc w:val="center"/>
              <w:rPr>
                <w:ins w:id="66730" w:author="pete jones" w:date="2022-01-04T12:37:00Z"/>
                <w:rFonts w:eastAsiaTheme="minorEastAsia" w:cstheme="minorHAnsi"/>
              </w:rPr>
              <w:pPrChange w:id="66731" w:author="pete jones" w:date="2022-01-04T13:08:00Z">
                <w:pPr>
                  <w:jc w:val="center"/>
                </w:pPr>
              </w:pPrChange>
            </w:pPr>
            <w:ins w:id="66732"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94042F2" w14:textId="77777777" w:rsidR="00BD0299" w:rsidRPr="00FF6A71" w:rsidRDefault="00BD0299">
            <w:pPr>
              <w:spacing w:before="0" w:after="0" w:line="240" w:lineRule="auto"/>
              <w:jc w:val="center"/>
              <w:rPr>
                <w:ins w:id="66733" w:author="pete jones" w:date="2022-01-04T12:37:00Z"/>
                <w:rFonts w:eastAsiaTheme="minorEastAsia" w:cstheme="minorHAnsi"/>
              </w:rPr>
              <w:pPrChange w:id="66734" w:author="pete jones" w:date="2022-01-04T13:08:00Z">
                <w:pPr>
                  <w:jc w:val="center"/>
                </w:pPr>
              </w:pPrChange>
            </w:pPr>
            <w:ins w:id="66735"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0154F3DE" w14:textId="77777777" w:rsidR="00BD0299" w:rsidRPr="00FF6A71" w:rsidRDefault="00BD0299">
            <w:pPr>
              <w:spacing w:before="0" w:after="0" w:line="240" w:lineRule="auto"/>
              <w:jc w:val="center"/>
              <w:rPr>
                <w:ins w:id="66736" w:author="pete jones" w:date="2022-01-04T12:37:00Z"/>
                <w:rFonts w:eastAsiaTheme="minorEastAsia" w:cstheme="minorHAnsi"/>
              </w:rPr>
              <w:pPrChange w:id="66737" w:author="pete jones" w:date="2022-01-04T13:08:00Z">
                <w:pPr>
                  <w:jc w:val="center"/>
                </w:pPr>
              </w:pPrChange>
            </w:pPr>
            <w:ins w:id="66738"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331C36BC" w14:textId="77777777" w:rsidR="00BD0299" w:rsidRPr="00FF6A71" w:rsidRDefault="00BD0299">
            <w:pPr>
              <w:spacing w:before="0" w:after="0" w:line="240" w:lineRule="auto"/>
              <w:jc w:val="center"/>
              <w:rPr>
                <w:ins w:id="66739" w:author="pete jones" w:date="2022-01-04T12:37:00Z"/>
                <w:rFonts w:eastAsiaTheme="minorEastAsia" w:cstheme="minorHAnsi"/>
              </w:rPr>
              <w:pPrChange w:id="66740" w:author="pete jones" w:date="2022-01-04T13:08:00Z">
                <w:pPr>
                  <w:jc w:val="center"/>
                </w:pPr>
              </w:pPrChange>
            </w:pPr>
            <w:ins w:id="66741" w:author="pete jones" w:date="2022-01-04T12:37:00Z">
              <w:r w:rsidRPr="00FF6A71">
                <w:rPr>
                  <w:rFonts w:ascii="Calibri" w:hAnsi="Calibri" w:cs="Calibri"/>
                  <w:color w:val="000000"/>
                </w:rPr>
                <w:t> </w:t>
              </w:r>
            </w:ins>
          </w:p>
        </w:tc>
      </w:tr>
      <w:tr w:rsidR="00BD0299" w:rsidRPr="00FF6A71" w14:paraId="214F819C" w14:textId="77777777" w:rsidTr="00015922">
        <w:trPr>
          <w:trHeight w:val="300"/>
          <w:jc w:val="center"/>
          <w:ins w:id="66742" w:author="pete jones" w:date="2022-01-04T12:37:00Z"/>
        </w:trPr>
        <w:tc>
          <w:tcPr>
            <w:tcW w:w="814" w:type="dxa"/>
            <w:vAlign w:val="center"/>
          </w:tcPr>
          <w:p w14:paraId="4BAE74BF" w14:textId="77777777" w:rsidR="00BD0299" w:rsidRPr="00FF6A71" w:rsidRDefault="00BD0299">
            <w:pPr>
              <w:spacing w:before="0" w:after="0" w:line="240" w:lineRule="auto"/>
              <w:jc w:val="center"/>
              <w:rPr>
                <w:ins w:id="66743" w:author="pete jones" w:date="2022-01-04T12:37:00Z"/>
                <w:rFonts w:eastAsiaTheme="minorEastAsia" w:cstheme="minorHAnsi"/>
                <w:b/>
                <w:bCs/>
              </w:rPr>
              <w:pPrChange w:id="66744" w:author="pete jones" w:date="2022-01-04T13:08:00Z">
                <w:pPr>
                  <w:jc w:val="center"/>
                </w:pPr>
              </w:pPrChange>
            </w:pPr>
            <w:ins w:id="66745"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7EC19CB3" w14:textId="77777777" w:rsidR="00BD0299" w:rsidRPr="00FF6A71" w:rsidRDefault="00BD0299">
            <w:pPr>
              <w:spacing w:before="0" w:after="0" w:line="240" w:lineRule="auto"/>
              <w:jc w:val="center"/>
              <w:rPr>
                <w:ins w:id="66746" w:author="pete jones" w:date="2022-01-04T12:37:00Z"/>
                <w:rFonts w:eastAsiaTheme="minorEastAsia" w:cstheme="minorHAnsi"/>
              </w:rPr>
              <w:pPrChange w:id="66747" w:author="pete jones" w:date="2022-01-04T13:08:00Z">
                <w:pPr>
                  <w:jc w:val="center"/>
                </w:pPr>
              </w:pPrChange>
            </w:pPr>
            <w:ins w:id="66748" w:author="pete jones" w:date="2022-01-04T12:37:00Z">
              <w:r w:rsidRPr="00FF6A71">
                <w:rPr>
                  <w:rFonts w:ascii="Calibri" w:hAnsi="Calibri" w:cs="Calibri"/>
                  <w:color w:val="000000"/>
                </w:rPr>
                <w:t>4</w:t>
              </w:r>
            </w:ins>
          </w:p>
        </w:tc>
        <w:tc>
          <w:tcPr>
            <w:tcW w:w="814" w:type="dxa"/>
            <w:tcBorders>
              <w:top w:val="nil"/>
              <w:left w:val="nil"/>
              <w:bottom w:val="single" w:sz="4" w:space="0" w:color="auto"/>
              <w:right w:val="single" w:sz="4" w:space="0" w:color="auto"/>
            </w:tcBorders>
            <w:shd w:val="clear" w:color="auto" w:fill="auto"/>
            <w:noWrap/>
            <w:vAlign w:val="center"/>
          </w:tcPr>
          <w:p w14:paraId="64A56CA5" w14:textId="77777777" w:rsidR="00BD0299" w:rsidRPr="00FF6A71" w:rsidRDefault="00BD0299">
            <w:pPr>
              <w:spacing w:before="0" w:after="0" w:line="240" w:lineRule="auto"/>
              <w:jc w:val="center"/>
              <w:rPr>
                <w:ins w:id="66749" w:author="pete jones" w:date="2022-01-04T12:37:00Z"/>
                <w:rFonts w:eastAsiaTheme="minorEastAsia" w:cstheme="minorHAnsi"/>
              </w:rPr>
              <w:pPrChange w:id="66750" w:author="pete jones" w:date="2022-01-04T13:08:00Z">
                <w:pPr>
                  <w:jc w:val="center"/>
                </w:pPr>
              </w:pPrChange>
            </w:pPr>
            <w:ins w:id="66751" w:author="pete jones" w:date="2022-01-04T12:37:00Z">
              <w:r w:rsidRPr="00FF6A71">
                <w:rPr>
                  <w:rFonts w:ascii="Calibri" w:hAnsi="Calibri" w:cs="Calibri"/>
                  <w:color w:val="000000"/>
                </w:rPr>
                <w:t>5</w:t>
              </w:r>
            </w:ins>
          </w:p>
        </w:tc>
        <w:tc>
          <w:tcPr>
            <w:tcW w:w="814" w:type="dxa"/>
            <w:tcBorders>
              <w:top w:val="nil"/>
              <w:left w:val="nil"/>
              <w:bottom w:val="single" w:sz="4" w:space="0" w:color="auto"/>
              <w:right w:val="single" w:sz="4" w:space="0" w:color="auto"/>
            </w:tcBorders>
            <w:shd w:val="clear" w:color="auto" w:fill="auto"/>
            <w:noWrap/>
            <w:vAlign w:val="center"/>
          </w:tcPr>
          <w:p w14:paraId="3945EC41" w14:textId="77777777" w:rsidR="00BD0299" w:rsidRPr="00FF6A71" w:rsidRDefault="00BD0299">
            <w:pPr>
              <w:spacing w:before="0" w:after="0" w:line="240" w:lineRule="auto"/>
              <w:jc w:val="center"/>
              <w:rPr>
                <w:ins w:id="66752" w:author="pete jones" w:date="2022-01-04T12:37:00Z"/>
                <w:rFonts w:eastAsiaTheme="minorEastAsia" w:cstheme="minorHAnsi"/>
              </w:rPr>
              <w:pPrChange w:id="66753" w:author="pete jones" w:date="2022-01-04T13:08:00Z">
                <w:pPr>
                  <w:jc w:val="center"/>
                </w:pPr>
              </w:pPrChange>
            </w:pPr>
            <w:ins w:id="66754" w:author="pete jones" w:date="2022-01-04T12:37:00Z">
              <w:r w:rsidRPr="00FF6A71">
                <w:rPr>
                  <w:rFonts w:ascii="Calibri" w:hAnsi="Calibri" w:cs="Calibri"/>
                  <w:color w:val="000000"/>
                </w:rPr>
                <w:t>4</w:t>
              </w:r>
            </w:ins>
          </w:p>
        </w:tc>
        <w:tc>
          <w:tcPr>
            <w:tcW w:w="692" w:type="dxa"/>
            <w:tcBorders>
              <w:top w:val="nil"/>
              <w:left w:val="nil"/>
              <w:bottom w:val="single" w:sz="4" w:space="0" w:color="auto"/>
              <w:right w:val="single" w:sz="4" w:space="0" w:color="auto"/>
            </w:tcBorders>
            <w:shd w:val="clear" w:color="auto" w:fill="auto"/>
            <w:noWrap/>
            <w:vAlign w:val="center"/>
          </w:tcPr>
          <w:p w14:paraId="4A854C2F" w14:textId="77777777" w:rsidR="00BD0299" w:rsidRPr="00FF6A71" w:rsidRDefault="00BD0299">
            <w:pPr>
              <w:spacing w:before="0" w:after="0" w:line="240" w:lineRule="auto"/>
              <w:jc w:val="center"/>
              <w:rPr>
                <w:ins w:id="66755" w:author="pete jones" w:date="2022-01-04T12:37:00Z"/>
                <w:rFonts w:eastAsiaTheme="minorEastAsia" w:cstheme="minorHAnsi"/>
              </w:rPr>
              <w:pPrChange w:id="66756" w:author="pete jones" w:date="2022-01-04T13:08:00Z">
                <w:pPr>
                  <w:jc w:val="center"/>
                </w:pPr>
              </w:pPrChange>
            </w:pPr>
            <w:ins w:id="66757"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76C8875B" w14:textId="77777777" w:rsidR="00BD0299" w:rsidRPr="00FF6A71" w:rsidRDefault="00BD0299">
            <w:pPr>
              <w:spacing w:before="0" w:after="0" w:line="240" w:lineRule="auto"/>
              <w:jc w:val="center"/>
              <w:rPr>
                <w:ins w:id="66758" w:author="pete jones" w:date="2022-01-04T12:37:00Z"/>
                <w:rFonts w:eastAsiaTheme="minorEastAsia" w:cstheme="minorHAnsi"/>
              </w:rPr>
              <w:pPrChange w:id="66759" w:author="pete jones" w:date="2022-01-04T13:08:00Z">
                <w:pPr>
                  <w:jc w:val="center"/>
                </w:pPr>
              </w:pPrChange>
            </w:pPr>
            <w:ins w:id="66760"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05FD9790" w14:textId="77777777" w:rsidR="00BD0299" w:rsidRPr="00FF6A71" w:rsidRDefault="00BD0299">
            <w:pPr>
              <w:spacing w:before="0" w:after="0" w:line="240" w:lineRule="auto"/>
              <w:jc w:val="center"/>
              <w:rPr>
                <w:ins w:id="66761" w:author="pete jones" w:date="2022-01-04T12:37:00Z"/>
                <w:rFonts w:eastAsiaTheme="minorEastAsia" w:cstheme="minorHAnsi"/>
              </w:rPr>
              <w:pPrChange w:id="66762" w:author="pete jones" w:date="2022-01-04T13:08:00Z">
                <w:pPr>
                  <w:jc w:val="center"/>
                </w:pPr>
              </w:pPrChange>
            </w:pPr>
            <w:ins w:id="66763"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6CAC1932" w14:textId="77777777" w:rsidR="00BD0299" w:rsidRPr="00FF6A71" w:rsidRDefault="00BD0299">
            <w:pPr>
              <w:spacing w:before="0" w:after="0" w:line="240" w:lineRule="auto"/>
              <w:jc w:val="center"/>
              <w:rPr>
                <w:ins w:id="66764" w:author="pete jones" w:date="2022-01-04T12:37:00Z"/>
                <w:rFonts w:eastAsiaTheme="minorEastAsia" w:cstheme="minorHAnsi"/>
              </w:rPr>
              <w:pPrChange w:id="66765" w:author="pete jones" w:date="2022-01-04T13:08:00Z">
                <w:pPr>
                  <w:jc w:val="center"/>
                </w:pPr>
              </w:pPrChange>
            </w:pPr>
            <w:ins w:id="66766" w:author="pete jones" w:date="2022-01-04T12:37:00Z">
              <w:r w:rsidRPr="00FF6A71">
                <w:rPr>
                  <w:rFonts w:ascii="Calibri" w:hAnsi="Calibri" w:cs="Calibri"/>
                  <w:color w:val="000000"/>
                </w:rPr>
                <w:t> </w:t>
              </w:r>
            </w:ins>
          </w:p>
        </w:tc>
      </w:tr>
    </w:tbl>
    <w:p w14:paraId="022C0DA0" w14:textId="67D09F27" w:rsidR="00BD0299" w:rsidRPr="00FF6A71" w:rsidRDefault="00BD0299" w:rsidP="00BD0299">
      <w:pPr>
        <w:rPr>
          <w:ins w:id="66767" w:author="pete jones" w:date="2022-01-04T12:37:00Z"/>
        </w:rPr>
      </w:pPr>
      <w:ins w:id="66768" w:author="pete jones" w:date="2022-01-04T12:37:00Z">
        <w:r w:rsidRPr="00FF6A71">
          <w:t xml:space="preserve">Q6.28 Businesses should provide better training for new graduates </w:t>
        </w:r>
      </w:ins>
      <w:ins w:id="66769" w:author="pete jones" w:date="2022-04-01T14:58:00Z">
        <w:r w:rsidR="00726256">
          <w:t>to</w:t>
        </w:r>
      </w:ins>
      <w:ins w:id="66770" w:author="pete jones" w:date="2022-01-04T12:37:00Z">
        <w:r w:rsidRPr="00FF6A71">
          <w:t xml:space="preserve"> better understand the expectations for advancement and chart realistic career paths for themselves.</w:t>
        </w:r>
      </w:ins>
    </w:p>
    <w:tbl>
      <w:tblPr>
        <w:tblStyle w:val="TableGrid1"/>
        <w:tblW w:w="0" w:type="auto"/>
        <w:jc w:val="center"/>
        <w:tblLook w:val="04A0" w:firstRow="1" w:lastRow="0" w:firstColumn="1" w:lastColumn="0" w:noHBand="0" w:noVBand="1"/>
      </w:tblPr>
      <w:tblGrid>
        <w:gridCol w:w="814"/>
        <w:gridCol w:w="814"/>
        <w:gridCol w:w="814"/>
        <w:gridCol w:w="814"/>
        <w:gridCol w:w="692"/>
        <w:gridCol w:w="692"/>
        <w:gridCol w:w="692"/>
        <w:gridCol w:w="692"/>
      </w:tblGrid>
      <w:tr w:rsidR="00BD0299" w:rsidRPr="00FF6A71" w14:paraId="5809984E" w14:textId="77777777" w:rsidTr="00015922">
        <w:trPr>
          <w:trHeight w:val="300"/>
          <w:jc w:val="center"/>
          <w:ins w:id="66771" w:author="pete jones" w:date="2022-01-04T12:37:00Z"/>
        </w:trPr>
        <w:tc>
          <w:tcPr>
            <w:tcW w:w="814" w:type="dxa"/>
            <w:shd w:val="clear" w:color="auto" w:fill="E7E6E6" w:themeFill="background2"/>
            <w:vAlign w:val="center"/>
          </w:tcPr>
          <w:p w14:paraId="6F135F55" w14:textId="77777777" w:rsidR="00BD0299" w:rsidRPr="00FF6A71" w:rsidRDefault="00BD0299">
            <w:pPr>
              <w:spacing w:before="0" w:after="0" w:line="240" w:lineRule="auto"/>
              <w:jc w:val="center"/>
              <w:rPr>
                <w:ins w:id="66772" w:author="pete jones" w:date="2022-01-04T12:37:00Z"/>
                <w:rFonts w:eastAsiaTheme="minorEastAsia" w:cstheme="minorHAnsi"/>
                <w:b/>
                <w:bCs/>
              </w:rPr>
              <w:pPrChange w:id="66773" w:author="pete jones" w:date="2022-01-04T13:08:00Z">
                <w:pPr>
                  <w:jc w:val="center"/>
                </w:pPr>
              </w:pPrChange>
            </w:pPr>
            <w:ins w:id="66774" w:author="pete jones" w:date="2022-01-04T12:37:00Z">
              <w:r w:rsidRPr="00FF6A71">
                <w:rPr>
                  <w:rFonts w:eastAsiaTheme="minorEastAsia" w:cstheme="minorHAnsi"/>
                  <w:b/>
                  <w:bCs/>
                </w:rPr>
                <w:t>scale</w:t>
              </w:r>
            </w:ins>
          </w:p>
        </w:tc>
        <w:tc>
          <w:tcPr>
            <w:tcW w:w="814" w:type="dxa"/>
            <w:shd w:val="clear" w:color="auto" w:fill="E7E6E6" w:themeFill="background2"/>
            <w:noWrap/>
            <w:vAlign w:val="center"/>
          </w:tcPr>
          <w:p w14:paraId="553D202A" w14:textId="77777777" w:rsidR="00BD0299" w:rsidRPr="00FF6A71" w:rsidRDefault="00BD0299">
            <w:pPr>
              <w:spacing w:before="0" w:after="0" w:line="240" w:lineRule="auto"/>
              <w:jc w:val="center"/>
              <w:rPr>
                <w:ins w:id="66775" w:author="pete jones" w:date="2022-01-04T12:37:00Z"/>
                <w:rFonts w:eastAsiaTheme="minorEastAsia" w:cstheme="minorHAnsi"/>
                <w:b/>
                <w:bCs/>
              </w:rPr>
              <w:pPrChange w:id="66776" w:author="pete jones" w:date="2022-01-04T13:08:00Z">
                <w:pPr>
                  <w:jc w:val="center"/>
                </w:pPr>
              </w:pPrChange>
            </w:pPr>
            <w:ins w:id="66777" w:author="pete jones" w:date="2022-01-04T12:37:00Z">
              <w:r w:rsidRPr="00FF6A71">
                <w:rPr>
                  <w:rFonts w:eastAsiaTheme="minorEastAsia" w:cstheme="minorHAnsi"/>
                  <w:b/>
                  <w:bCs/>
                </w:rPr>
                <w:t>1</w:t>
              </w:r>
            </w:ins>
          </w:p>
        </w:tc>
        <w:tc>
          <w:tcPr>
            <w:tcW w:w="814" w:type="dxa"/>
            <w:shd w:val="clear" w:color="auto" w:fill="E7E6E6" w:themeFill="background2"/>
            <w:noWrap/>
            <w:vAlign w:val="center"/>
          </w:tcPr>
          <w:p w14:paraId="2507C566" w14:textId="77777777" w:rsidR="00BD0299" w:rsidRPr="00FF6A71" w:rsidRDefault="00BD0299">
            <w:pPr>
              <w:spacing w:before="0" w:after="0" w:line="240" w:lineRule="auto"/>
              <w:jc w:val="center"/>
              <w:rPr>
                <w:ins w:id="66778" w:author="pete jones" w:date="2022-01-04T12:37:00Z"/>
                <w:rFonts w:eastAsiaTheme="minorEastAsia" w:cstheme="minorHAnsi"/>
                <w:b/>
                <w:bCs/>
              </w:rPr>
              <w:pPrChange w:id="66779" w:author="pete jones" w:date="2022-01-04T13:08:00Z">
                <w:pPr>
                  <w:jc w:val="center"/>
                </w:pPr>
              </w:pPrChange>
            </w:pPr>
            <w:ins w:id="66780" w:author="pete jones" w:date="2022-01-04T12:37:00Z">
              <w:r w:rsidRPr="00FF6A71">
                <w:rPr>
                  <w:rFonts w:eastAsiaTheme="minorEastAsia" w:cstheme="minorHAnsi"/>
                  <w:b/>
                  <w:bCs/>
                </w:rPr>
                <w:t>2</w:t>
              </w:r>
            </w:ins>
          </w:p>
        </w:tc>
        <w:tc>
          <w:tcPr>
            <w:tcW w:w="814" w:type="dxa"/>
            <w:shd w:val="clear" w:color="auto" w:fill="E7E6E6" w:themeFill="background2"/>
            <w:noWrap/>
            <w:vAlign w:val="center"/>
          </w:tcPr>
          <w:p w14:paraId="362CA13D" w14:textId="77777777" w:rsidR="00BD0299" w:rsidRPr="00FF6A71" w:rsidRDefault="00BD0299">
            <w:pPr>
              <w:spacing w:before="0" w:after="0" w:line="240" w:lineRule="auto"/>
              <w:jc w:val="center"/>
              <w:rPr>
                <w:ins w:id="66781" w:author="pete jones" w:date="2022-01-04T12:37:00Z"/>
                <w:rFonts w:eastAsiaTheme="minorEastAsia" w:cstheme="minorHAnsi"/>
                <w:b/>
                <w:bCs/>
              </w:rPr>
              <w:pPrChange w:id="66782" w:author="pete jones" w:date="2022-01-04T13:08:00Z">
                <w:pPr>
                  <w:jc w:val="center"/>
                </w:pPr>
              </w:pPrChange>
            </w:pPr>
            <w:ins w:id="66783" w:author="pete jones" w:date="2022-01-04T12:37:00Z">
              <w:r w:rsidRPr="00FF6A71">
                <w:rPr>
                  <w:rFonts w:eastAsiaTheme="minorEastAsia" w:cstheme="minorHAnsi"/>
                  <w:b/>
                  <w:bCs/>
                </w:rPr>
                <w:t>3</w:t>
              </w:r>
            </w:ins>
          </w:p>
        </w:tc>
        <w:tc>
          <w:tcPr>
            <w:tcW w:w="692" w:type="dxa"/>
            <w:shd w:val="clear" w:color="auto" w:fill="E7E6E6" w:themeFill="background2"/>
            <w:noWrap/>
            <w:vAlign w:val="center"/>
          </w:tcPr>
          <w:p w14:paraId="69326A10" w14:textId="77777777" w:rsidR="00BD0299" w:rsidRPr="00FF6A71" w:rsidRDefault="00BD0299">
            <w:pPr>
              <w:spacing w:before="0" w:after="0" w:line="240" w:lineRule="auto"/>
              <w:jc w:val="center"/>
              <w:rPr>
                <w:ins w:id="66784" w:author="pete jones" w:date="2022-01-04T12:37:00Z"/>
                <w:rFonts w:eastAsiaTheme="minorEastAsia" w:cstheme="minorHAnsi"/>
                <w:b/>
                <w:bCs/>
              </w:rPr>
              <w:pPrChange w:id="66785" w:author="pete jones" w:date="2022-01-04T13:08:00Z">
                <w:pPr>
                  <w:jc w:val="center"/>
                </w:pPr>
              </w:pPrChange>
            </w:pPr>
            <w:ins w:id="66786" w:author="pete jones" w:date="2022-01-04T12:37:00Z">
              <w:r w:rsidRPr="00FF6A71">
                <w:rPr>
                  <w:rFonts w:eastAsiaTheme="minorEastAsia" w:cstheme="minorHAnsi"/>
                  <w:b/>
                  <w:bCs/>
                </w:rPr>
                <w:t>4</w:t>
              </w:r>
            </w:ins>
          </w:p>
        </w:tc>
        <w:tc>
          <w:tcPr>
            <w:tcW w:w="692" w:type="dxa"/>
            <w:shd w:val="clear" w:color="auto" w:fill="E7E6E6" w:themeFill="background2"/>
            <w:noWrap/>
            <w:vAlign w:val="center"/>
          </w:tcPr>
          <w:p w14:paraId="4E1BDDE6" w14:textId="77777777" w:rsidR="00BD0299" w:rsidRPr="00FF6A71" w:rsidRDefault="00BD0299">
            <w:pPr>
              <w:spacing w:before="0" w:after="0" w:line="240" w:lineRule="auto"/>
              <w:jc w:val="center"/>
              <w:rPr>
                <w:ins w:id="66787" w:author="pete jones" w:date="2022-01-04T12:37:00Z"/>
                <w:rFonts w:eastAsiaTheme="minorEastAsia" w:cstheme="minorHAnsi"/>
                <w:b/>
                <w:bCs/>
              </w:rPr>
              <w:pPrChange w:id="66788" w:author="pete jones" w:date="2022-01-04T13:08:00Z">
                <w:pPr>
                  <w:jc w:val="center"/>
                </w:pPr>
              </w:pPrChange>
            </w:pPr>
            <w:ins w:id="66789" w:author="pete jones" w:date="2022-01-04T12:37:00Z">
              <w:r w:rsidRPr="00FF6A71">
                <w:rPr>
                  <w:rFonts w:eastAsiaTheme="minorEastAsia" w:cstheme="minorHAnsi"/>
                  <w:b/>
                  <w:bCs/>
                </w:rPr>
                <w:t>5</w:t>
              </w:r>
            </w:ins>
          </w:p>
        </w:tc>
        <w:tc>
          <w:tcPr>
            <w:tcW w:w="692" w:type="dxa"/>
            <w:shd w:val="clear" w:color="auto" w:fill="E7E6E6" w:themeFill="background2"/>
            <w:noWrap/>
            <w:vAlign w:val="center"/>
          </w:tcPr>
          <w:p w14:paraId="1E1CA496" w14:textId="77777777" w:rsidR="00BD0299" w:rsidRPr="00FF6A71" w:rsidRDefault="00BD0299">
            <w:pPr>
              <w:spacing w:before="0" w:after="0" w:line="240" w:lineRule="auto"/>
              <w:jc w:val="center"/>
              <w:rPr>
                <w:ins w:id="66790" w:author="pete jones" w:date="2022-01-04T12:37:00Z"/>
                <w:rFonts w:eastAsiaTheme="minorEastAsia" w:cstheme="minorHAnsi"/>
                <w:b/>
                <w:bCs/>
              </w:rPr>
              <w:pPrChange w:id="66791" w:author="pete jones" w:date="2022-01-04T13:08:00Z">
                <w:pPr>
                  <w:jc w:val="center"/>
                </w:pPr>
              </w:pPrChange>
            </w:pPr>
            <w:ins w:id="66792" w:author="pete jones" w:date="2022-01-04T12:37:00Z">
              <w:r w:rsidRPr="00FF6A71">
                <w:rPr>
                  <w:rFonts w:eastAsiaTheme="minorEastAsia" w:cstheme="minorHAnsi"/>
                  <w:b/>
                  <w:bCs/>
                </w:rPr>
                <w:t>6</w:t>
              </w:r>
            </w:ins>
          </w:p>
        </w:tc>
        <w:tc>
          <w:tcPr>
            <w:tcW w:w="692" w:type="dxa"/>
            <w:shd w:val="clear" w:color="auto" w:fill="E7E6E6" w:themeFill="background2"/>
            <w:noWrap/>
            <w:vAlign w:val="center"/>
          </w:tcPr>
          <w:p w14:paraId="4BE2D4C6" w14:textId="77777777" w:rsidR="00BD0299" w:rsidRPr="00FF6A71" w:rsidRDefault="00BD0299">
            <w:pPr>
              <w:spacing w:before="0" w:after="0" w:line="240" w:lineRule="auto"/>
              <w:jc w:val="center"/>
              <w:rPr>
                <w:ins w:id="66793" w:author="pete jones" w:date="2022-01-04T12:37:00Z"/>
                <w:rFonts w:eastAsiaTheme="minorEastAsia" w:cstheme="minorHAnsi"/>
                <w:b/>
                <w:bCs/>
              </w:rPr>
              <w:pPrChange w:id="66794" w:author="pete jones" w:date="2022-01-04T13:08:00Z">
                <w:pPr>
                  <w:jc w:val="center"/>
                </w:pPr>
              </w:pPrChange>
            </w:pPr>
            <w:ins w:id="66795" w:author="pete jones" w:date="2022-01-04T12:37:00Z">
              <w:r w:rsidRPr="00FF6A71">
                <w:rPr>
                  <w:rFonts w:eastAsiaTheme="minorEastAsia" w:cstheme="minorHAnsi"/>
                  <w:b/>
                  <w:bCs/>
                </w:rPr>
                <w:t>7</w:t>
              </w:r>
            </w:ins>
          </w:p>
        </w:tc>
      </w:tr>
      <w:tr w:rsidR="00BD0299" w:rsidRPr="00FF6A71" w14:paraId="734A1293" w14:textId="77777777" w:rsidTr="00015922">
        <w:trPr>
          <w:trHeight w:val="300"/>
          <w:jc w:val="center"/>
          <w:ins w:id="66796" w:author="pete jones" w:date="2022-01-04T12:37:00Z"/>
        </w:trPr>
        <w:tc>
          <w:tcPr>
            <w:tcW w:w="814" w:type="dxa"/>
            <w:vAlign w:val="center"/>
          </w:tcPr>
          <w:p w14:paraId="0324C327" w14:textId="77777777" w:rsidR="00BD0299" w:rsidRPr="00FF6A71" w:rsidRDefault="00BD0299">
            <w:pPr>
              <w:spacing w:before="0" w:after="0" w:line="240" w:lineRule="auto"/>
              <w:jc w:val="center"/>
              <w:rPr>
                <w:ins w:id="66797" w:author="pete jones" w:date="2022-01-04T12:37:00Z"/>
                <w:rFonts w:eastAsiaTheme="minorEastAsia" w:cstheme="minorHAnsi"/>
                <w:b/>
                <w:bCs/>
              </w:rPr>
              <w:pPrChange w:id="66798" w:author="pete jones" w:date="2022-01-04T13:08:00Z">
                <w:pPr>
                  <w:jc w:val="center"/>
                </w:pPr>
              </w:pPrChange>
            </w:pPr>
            <w:ins w:id="66799" w:author="pete jones" w:date="2022-01-04T12:37:00Z">
              <w:r w:rsidRPr="00FF6A71">
                <w:rPr>
                  <w:rFonts w:eastAsiaTheme="minorEastAsia" w:cstheme="minorHAnsi"/>
                  <w:b/>
                  <w:bCs/>
                </w:rPr>
                <w:t>%</w:t>
              </w:r>
            </w:ins>
          </w:p>
        </w:tc>
        <w:tc>
          <w:tcPr>
            <w:tcW w:w="8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5F6857" w14:textId="77777777" w:rsidR="00BD0299" w:rsidRPr="00FF6A71" w:rsidRDefault="00BD0299">
            <w:pPr>
              <w:spacing w:before="0" w:after="0" w:line="240" w:lineRule="auto"/>
              <w:jc w:val="center"/>
              <w:rPr>
                <w:ins w:id="66800" w:author="pete jones" w:date="2022-01-04T12:37:00Z"/>
                <w:rFonts w:eastAsiaTheme="minorEastAsia" w:cstheme="minorHAnsi"/>
              </w:rPr>
              <w:pPrChange w:id="66801" w:author="pete jones" w:date="2022-01-04T13:08:00Z">
                <w:pPr>
                  <w:jc w:val="center"/>
                </w:pPr>
              </w:pPrChange>
            </w:pPr>
            <w:ins w:id="66802" w:author="pete jones" w:date="2022-01-04T12:37:00Z">
              <w:r w:rsidRPr="00FF6A71">
                <w:rPr>
                  <w:rFonts w:ascii="Calibri" w:hAnsi="Calibri" w:cs="Calibri"/>
                  <w:color w:val="000000"/>
                </w:rPr>
                <w:t>14%</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4B329BC9" w14:textId="77777777" w:rsidR="00BD0299" w:rsidRPr="00FF6A71" w:rsidRDefault="00BD0299">
            <w:pPr>
              <w:spacing w:before="0" w:after="0" w:line="240" w:lineRule="auto"/>
              <w:jc w:val="center"/>
              <w:rPr>
                <w:ins w:id="66803" w:author="pete jones" w:date="2022-01-04T12:37:00Z"/>
                <w:rFonts w:eastAsiaTheme="minorEastAsia" w:cstheme="minorHAnsi"/>
              </w:rPr>
              <w:pPrChange w:id="66804" w:author="pete jones" w:date="2022-01-04T13:08:00Z">
                <w:pPr>
                  <w:jc w:val="center"/>
                </w:pPr>
              </w:pPrChange>
            </w:pPr>
            <w:ins w:id="66805" w:author="pete jones" w:date="2022-01-04T12:37:00Z">
              <w:r w:rsidRPr="00FF6A71">
                <w:rPr>
                  <w:rFonts w:ascii="Calibri" w:hAnsi="Calibri" w:cs="Calibri"/>
                  <w:color w:val="000000"/>
                </w:rPr>
                <w:t>50%</w:t>
              </w:r>
            </w:ins>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6F8F581E" w14:textId="77777777" w:rsidR="00BD0299" w:rsidRPr="00FF6A71" w:rsidRDefault="00BD0299">
            <w:pPr>
              <w:spacing w:before="0" w:after="0" w:line="240" w:lineRule="auto"/>
              <w:jc w:val="center"/>
              <w:rPr>
                <w:ins w:id="66806" w:author="pete jones" w:date="2022-01-04T12:37:00Z"/>
                <w:rFonts w:eastAsiaTheme="minorEastAsia" w:cstheme="minorHAnsi"/>
              </w:rPr>
              <w:pPrChange w:id="66807" w:author="pete jones" w:date="2022-01-04T13:08:00Z">
                <w:pPr>
                  <w:jc w:val="center"/>
                </w:pPr>
              </w:pPrChange>
            </w:pPr>
            <w:ins w:id="66808" w:author="pete jones" w:date="2022-01-04T12:37:00Z">
              <w:r w:rsidRPr="00FF6A71">
                <w:rPr>
                  <w:rFonts w:ascii="Calibri" w:hAnsi="Calibri" w:cs="Calibri"/>
                  <w:color w:val="000000"/>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69345887" w14:textId="77777777" w:rsidR="00BD0299" w:rsidRPr="00FF6A71" w:rsidRDefault="00BD0299">
            <w:pPr>
              <w:spacing w:before="0" w:after="0" w:line="240" w:lineRule="auto"/>
              <w:jc w:val="center"/>
              <w:rPr>
                <w:ins w:id="66809" w:author="pete jones" w:date="2022-01-04T12:37:00Z"/>
                <w:rFonts w:eastAsiaTheme="minorEastAsia" w:cstheme="minorHAnsi"/>
              </w:rPr>
              <w:pPrChange w:id="66810" w:author="pete jones" w:date="2022-01-04T13:08:00Z">
                <w:pPr>
                  <w:jc w:val="center"/>
                </w:pPr>
              </w:pPrChange>
            </w:pPr>
            <w:ins w:id="66811" w:author="pete jones" w:date="2022-01-04T12:37:00Z">
              <w:r w:rsidRPr="00FF6A71">
                <w:rPr>
                  <w:rFonts w:ascii="Calibri" w:hAnsi="Calibri" w:cs="Calibri"/>
                  <w:color w:val="000000"/>
                </w:rPr>
                <w:t>7%</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183526F6" w14:textId="77777777" w:rsidR="00BD0299" w:rsidRPr="00FF6A71" w:rsidRDefault="00BD0299">
            <w:pPr>
              <w:spacing w:before="0" w:after="0" w:line="240" w:lineRule="auto"/>
              <w:jc w:val="center"/>
              <w:rPr>
                <w:ins w:id="66812" w:author="pete jones" w:date="2022-01-04T12:37:00Z"/>
                <w:rFonts w:eastAsiaTheme="minorEastAsia" w:cstheme="minorHAnsi"/>
              </w:rPr>
              <w:pPrChange w:id="66813" w:author="pete jones" w:date="2022-01-04T13:08:00Z">
                <w:pPr>
                  <w:jc w:val="center"/>
                </w:pPr>
              </w:pPrChange>
            </w:pPr>
            <w:ins w:id="66814" w:author="pete jones" w:date="2022-01-04T12:37:00Z">
              <w:r w:rsidRPr="00FF6A71">
                <w:rPr>
                  <w:rFonts w:ascii="Calibri" w:hAnsi="Calibri" w:cs="Calibri"/>
                  <w:color w:val="000000"/>
                </w:rPr>
                <w:t>14%</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4A245EC5" w14:textId="77777777" w:rsidR="00BD0299" w:rsidRPr="00FF6A71" w:rsidRDefault="00BD0299">
            <w:pPr>
              <w:spacing w:before="0" w:after="0" w:line="240" w:lineRule="auto"/>
              <w:jc w:val="center"/>
              <w:rPr>
                <w:ins w:id="66815" w:author="pete jones" w:date="2022-01-04T12:37:00Z"/>
                <w:rFonts w:eastAsiaTheme="minorEastAsia" w:cstheme="minorHAnsi"/>
              </w:rPr>
              <w:pPrChange w:id="66816" w:author="pete jones" w:date="2022-01-04T13:08:00Z">
                <w:pPr>
                  <w:jc w:val="center"/>
                </w:pPr>
              </w:pPrChange>
            </w:pPr>
            <w:ins w:id="66817" w:author="pete jones" w:date="2022-01-04T12:37:00Z">
              <w:r w:rsidRPr="00FF6A71">
                <w:rPr>
                  <w:rFonts w:ascii="Calibri" w:hAnsi="Calibri" w:cs="Calibri"/>
                  <w:color w:val="000000"/>
                </w:rPr>
                <w:t> </w:t>
              </w:r>
            </w:ins>
          </w:p>
        </w:tc>
        <w:tc>
          <w:tcPr>
            <w:tcW w:w="692" w:type="dxa"/>
            <w:tcBorders>
              <w:top w:val="single" w:sz="4" w:space="0" w:color="auto"/>
              <w:left w:val="nil"/>
              <w:bottom w:val="single" w:sz="4" w:space="0" w:color="auto"/>
              <w:right w:val="single" w:sz="4" w:space="0" w:color="auto"/>
            </w:tcBorders>
            <w:shd w:val="clear" w:color="auto" w:fill="auto"/>
            <w:noWrap/>
            <w:vAlign w:val="center"/>
          </w:tcPr>
          <w:p w14:paraId="70547644" w14:textId="77777777" w:rsidR="00BD0299" w:rsidRPr="00FF6A71" w:rsidRDefault="00BD0299">
            <w:pPr>
              <w:spacing w:before="0" w:after="0" w:line="240" w:lineRule="auto"/>
              <w:jc w:val="center"/>
              <w:rPr>
                <w:ins w:id="66818" w:author="pete jones" w:date="2022-01-04T12:37:00Z"/>
                <w:rFonts w:eastAsiaTheme="minorEastAsia" w:cstheme="minorHAnsi"/>
              </w:rPr>
              <w:pPrChange w:id="66819" w:author="pete jones" w:date="2022-01-04T13:08:00Z">
                <w:pPr>
                  <w:jc w:val="center"/>
                </w:pPr>
              </w:pPrChange>
            </w:pPr>
            <w:ins w:id="66820" w:author="pete jones" w:date="2022-01-04T12:37:00Z">
              <w:r w:rsidRPr="00FF6A71">
                <w:rPr>
                  <w:rFonts w:ascii="Calibri" w:hAnsi="Calibri" w:cs="Calibri"/>
                  <w:color w:val="000000"/>
                </w:rPr>
                <w:t> </w:t>
              </w:r>
            </w:ins>
          </w:p>
        </w:tc>
      </w:tr>
      <w:tr w:rsidR="00BD0299" w:rsidRPr="00FF6A71" w14:paraId="0F4FEC7C" w14:textId="77777777" w:rsidTr="00015922">
        <w:trPr>
          <w:trHeight w:val="300"/>
          <w:jc w:val="center"/>
          <w:ins w:id="66821" w:author="pete jones" w:date="2022-01-04T12:37:00Z"/>
        </w:trPr>
        <w:tc>
          <w:tcPr>
            <w:tcW w:w="814" w:type="dxa"/>
            <w:vAlign w:val="center"/>
          </w:tcPr>
          <w:p w14:paraId="7BB7859D" w14:textId="77777777" w:rsidR="00BD0299" w:rsidRPr="00FF6A71" w:rsidRDefault="00BD0299">
            <w:pPr>
              <w:spacing w:before="0" w:after="0" w:line="240" w:lineRule="auto"/>
              <w:jc w:val="center"/>
              <w:rPr>
                <w:ins w:id="66822" w:author="pete jones" w:date="2022-01-04T12:37:00Z"/>
                <w:rFonts w:eastAsiaTheme="minorEastAsia" w:cstheme="minorHAnsi"/>
                <w:b/>
                <w:bCs/>
              </w:rPr>
              <w:pPrChange w:id="66823" w:author="pete jones" w:date="2022-01-04T13:08:00Z">
                <w:pPr>
                  <w:jc w:val="center"/>
                </w:pPr>
              </w:pPrChange>
            </w:pPr>
            <w:ins w:id="66824" w:author="pete jones" w:date="2022-01-04T12:37:00Z">
              <w:r w:rsidRPr="00FF6A71">
                <w:rPr>
                  <w:rFonts w:eastAsiaTheme="minorEastAsia" w:cstheme="minorHAnsi"/>
                  <w:b/>
                  <w:bCs/>
                </w:rPr>
                <w:t>Count</w:t>
              </w:r>
            </w:ins>
          </w:p>
        </w:tc>
        <w:tc>
          <w:tcPr>
            <w:tcW w:w="814" w:type="dxa"/>
            <w:tcBorders>
              <w:top w:val="nil"/>
              <w:left w:val="single" w:sz="4" w:space="0" w:color="auto"/>
              <w:bottom w:val="single" w:sz="4" w:space="0" w:color="auto"/>
              <w:right w:val="single" w:sz="4" w:space="0" w:color="auto"/>
            </w:tcBorders>
            <w:shd w:val="clear" w:color="auto" w:fill="auto"/>
            <w:noWrap/>
            <w:vAlign w:val="center"/>
          </w:tcPr>
          <w:p w14:paraId="4A8DCDBF" w14:textId="77777777" w:rsidR="00BD0299" w:rsidRPr="00FF6A71" w:rsidRDefault="00BD0299">
            <w:pPr>
              <w:spacing w:before="0" w:after="0" w:line="240" w:lineRule="auto"/>
              <w:jc w:val="center"/>
              <w:rPr>
                <w:ins w:id="66825" w:author="pete jones" w:date="2022-01-04T12:37:00Z"/>
                <w:rFonts w:eastAsiaTheme="minorEastAsia" w:cstheme="minorHAnsi"/>
              </w:rPr>
              <w:pPrChange w:id="66826" w:author="pete jones" w:date="2022-01-04T13:08:00Z">
                <w:pPr>
                  <w:jc w:val="center"/>
                </w:pPr>
              </w:pPrChange>
            </w:pPr>
            <w:ins w:id="66827" w:author="pete jones" w:date="2022-01-04T12:37:00Z">
              <w:r w:rsidRPr="00FF6A71">
                <w:rPr>
                  <w:rFonts w:ascii="Calibri" w:hAnsi="Calibri" w:cs="Calibri"/>
                  <w:color w:val="000000"/>
                </w:rPr>
                <w:t>2</w:t>
              </w:r>
            </w:ins>
          </w:p>
        </w:tc>
        <w:tc>
          <w:tcPr>
            <w:tcW w:w="814" w:type="dxa"/>
            <w:tcBorders>
              <w:top w:val="nil"/>
              <w:left w:val="nil"/>
              <w:bottom w:val="single" w:sz="4" w:space="0" w:color="auto"/>
              <w:right w:val="single" w:sz="4" w:space="0" w:color="auto"/>
            </w:tcBorders>
            <w:shd w:val="clear" w:color="auto" w:fill="auto"/>
            <w:noWrap/>
            <w:vAlign w:val="center"/>
          </w:tcPr>
          <w:p w14:paraId="3D1B0003" w14:textId="77777777" w:rsidR="00BD0299" w:rsidRPr="00FF6A71" w:rsidRDefault="00BD0299">
            <w:pPr>
              <w:spacing w:before="0" w:after="0" w:line="240" w:lineRule="auto"/>
              <w:jc w:val="center"/>
              <w:rPr>
                <w:ins w:id="66828" w:author="pete jones" w:date="2022-01-04T12:37:00Z"/>
                <w:rFonts w:eastAsiaTheme="minorEastAsia" w:cstheme="minorHAnsi"/>
              </w:rPr>
              <w:pPrChange w:id="66829" w:author="pete jones" w:date="2022-01-04T13:08:00Z">
                <w:pPr>
                  <w:jc w:val="center"/>
                </w:pPr>
              </w:pPrChange>
            </w:pPr>
            <w:ins w:id="66830" w:author="pete jones" w:date="2022-01-04T12:37:00Z">
              <w:r w:rsidRPr="00FF6A71">
                <w:rPr>
                  <w:rFonts w:ascii="Calibri" w:hAnsi="Calibri" w:cs="Calibri"/>
                  <w:color w:val="000000"/>
                </w:rPr>
                <w:t>7</w:t>
              </w:r>
            </w:ins>
          </w:p>
        </w:tc>
        <w:tc>
          <w:tcPr>
            <w:tcW w:w="814" w:type="dxa"/>
            <w:tcBorders>
              <w:top w:val="nil"/>
              <w:left w:val="nil"/>
              <w:bottom w:val="single" w:sz="4" w:space="0" w:color="auto"/>
              <w:right w:val="single" w:sz="4" w:space="0" w:color="auto"/>
            </w:tcBorders>
            <w:shd w:val="clear" w:color="auto" w:fill="auto"/>
            <w:noWrap/>
            <w:vAlign w:val="center"/>
          </w:tcPr>
          <w:p w14:paraId="4FDC54F2" w14:textId="77777777" w:rsidR="00BD0299" w:rsidRPr="00FF6A71" w:rsidRDefault="00BD0299">
            <w:pPr>
              <w:spacing w:before="0" w:after="0" w:line="240" w:lineRule="auto"/>
              <w:jc w:val="center"/>
              <w:rPr>
                <w:ins w:id="66831" w:author="pete jones" w:date="2022-01-04T12:37:00Z"/>
                <w:rFonts w:eastAsiaTheme="minorEastAsia" w:cstheme="minorHAnsi"/>
              </w:rPr>
              <w:pPrChange w:id="66832" w:author="pete jones" w:date="2022-01-04T13:08:00Z">
                <w:pPr>
                  <w:jc w:val="center"/>
                </w:pPr>
              </w:pPrChange>
            </w:pPr>
            <w:ins w:id="66833" w:author="pete jones" w:date="2022-01-04T12:37:00Z">
              <w:r w:rsidRPr="00FF6A71">
                <w:rPr>
                  <w:rFonts w:ascii="Calibri" w:hAnsi="Calibri" w:cs="Calibri"/>
                  <w:color w:val="000000"/>
                </w:rPr>
                <w:t>2</w:t>
              </w:r>
            </w:ins>
          </w:p>
        </w:tc>
        <w:tc>
          <w:tcPr>
            <w:tcW w:w="692" w:type="dxa"/>
            <w:tcBorders>
              <w:top w:val="nil"/>
              <w:left w:val="nil"/>
              <w:bottom w:val="single" w:sz="4" w:space="0" w:color="auto"/>
              <w:right w:val="single" w:sz="4" w:space="0" w:color="auto"/>
            </w:tcBorders>
            <w:shd w:val="clear" w:color="auto" w:fill="auto"/>
            <w:noWrap/>
            <w:vAlign w:val="center"/>
          </w:tcPr>
          <w:p w14:paraId="52B3AA4B" w14:textId="77777777" w:rsidR="00BD0299" w:rsidRPr="00FF6A71" w:rsidRDefault="00BD0299">
            <w:pPr>
              <w:spacing w:before="0" w:after="0" w:line="240" w:lineRule="auto"/>
              <w:jc w:val="center"/>
              <w:rPr>
                <w:ins w:id="66834" w:author="pete jones" w:date="2022-01-04T12:37:00Z"/>
                <w:rFonts w:eastAsiaTheme="minorEastAsia" w:cstheme="minorHAnsi"/>
              </w:rPr>
              <w:pPrChange w:id="66835" w:author="pete jones" w:date="2022-01-04T13:08:00Z">
                <w:pPr>
                  <w:jc w:val="center"/>
                </w:pPr>
              </w:pPrChange>
            </w:pPr>
            <w:ins w:id="66836" w:author="pete jones" w:date="2022-01-04T12:37:00Z">
              <w:r w:rsidRPr="00FF6A71">
                <w:rPr>
                  <w:rFonts w:ascii="Calibri" w:hAnsi="Calibri" w:cs="Calibri"/>
                  <w:color w:val="000000"/>
                </w:rPr>
                <w:t>1</w:t>
              </w:r>
            </w:ins>
          </w:p>
        </w:tc>
        <w:tc>
          <w:tcPr>
            <w:tcW w:w="692" w:type="dxa"/>
            <w:tcBorders>
              <w:top w:val="nil"/>
              <w:left w:val="nil"/>
              <w:bottom w:val="single" w:sz="4" w:space="0" w:color="auto"/>
              <w:right w:val="single" w:sz="4" w:space="0" w:color="auto"/>
            </w:tcBorders>
            <w:shd w:val="clear" w:color="auto" w:fill="auto"/>
            <w:noWrap/>
            <w:vAlign w:val="center"/>
          </w:tcPr>
          <w:p w14:paraId="5198EC0B" w14:textId="77777777" w:rsidR="00BD0299" w:rsidRPr="00FF6A71" w:rsidRDefault="00BD0299">
            <w:pPr>
              <w:spacing w:before="0" w:after="0" w:line="240" w:lineRule="auto"/>
              <w:jc w:val="center"/>
              <w:rPr>
                <w:ins w:id="66837" w:author="pete jones" w:date="2022-01-04T12:37:00Z"/>
                <w:rFonts w:eastAsiaTheme="minorEastAsia" w:cstheme="minorHAnsi"/>
              </w:rPr>
              <w:pPrChange w:id="66838" w:author="pete jones" w:date="2022-01-04T13:08:00Z">
                <w:pPr>
                  <w:jc w:val="center"/>
                </w:pPr>
              </w:pPrChange>
            </w:pPr>
            <w:ins w:id="66839" w:author="pete jones" w:date="2022-01-04T12:37:00Z">
              <w:r w:rsidRPr="00FF6A71">
                <w:rPr>
                  <w:rFonts w:ascii="Calibri" w:hAnsi="Calibri" w:cs="Calibri"/>
                  <w:color w:val="000000"/>
                </w:rPr>
                <w:t>2</w:t>
              </w:r>
            </w:ins>
          </w:p>
        </w:tc>
        <w:tc>
          <w:tcPr>
            <w:tcW w:w="692" w:type="dxa"/>
            <w:tcBorders>
              <w:top w:val="nil"/>
              <w:left w:val="nil"/>
              <w:bottom w:val="single" w:sz="4" w:space="0" w:color="auto"/>
              <w:right w:val="single" w:sz="4" w:space="0" w:color="auto"/>
            </w:tcBorders>
            <w:shd w:val="clear" w:color="auto" w:fill="auto"/>
            <w:noWrap/>
            <w:vAlign w:val="center"/>
          </w:tcPr>
          <w:p w14:paraId="72A431F1" w14:textId="77777777" w:rsidR="00BD0299" w:rsidRPr="00FF6A71" w:rsidRDefault="00BD0299">
            <w:pPr>
              <w:spacing w:before="0" w:after="0" w:line="240" w:lineRule="auto"/>
              <w:jc w:val="center"/>
              <w:rPr>
                <w:ins w:id="66840" w:author="pete jones" w:date="2022-01-04T12:37:00Z"/>
                <w:rFonts w:eastAsiaTheme="minorEastAsia" w:cstheme="minorHAnsi"/>
              </w:rPr>
              <w:pPrChange w:id="66841" w:author="pete jones" w:date="2022-01-04T13:08:00Z">
                <w:pPr>
                  <w:jc w:val="center"/>
                </w:pPr>
              </w:pPrChange>
            </w:pPr>
            <w:ins w:id="66842" w:author="pete jones" w:date="2022-01-04T12:37:00Z">
              <w:r w:rsidRPr="00FF6A71">
                <w:rPr>
                  <w:rFonts w:ascii="Calibri" w:hAnsi="Calibri" w:cs="Calibri"/>
                  <w:color w:val="000000"/>
                </w:rPr>
                <w:t> </w:t>
              </w:r>
            </w:ins>
          </w:p>
        </w:tc>
        <w:tc>
          <w:tcPr>
            <w:tcW w:w="692" w:type="dxa"/>
            <w:tcBorders>
              <w:top w:val="nil"/>
              <w:left w:val="nil"/>
              <w:bottom w:val="single" w:sz="4" w:space="0" w:color="auto"/>
              <w:right w:val="single" w:sz="4" w:space="0" w:color="auto"/>
            </w:tcBorders>
            <w:shd w:val="clear" w:color="auto" w:fill="auto"/>
            <w:noWrap/>
            <w:vAlign w:val="center"/>
          </w:tcPr>
          <w:p w14:paraId="201CE37D" w14:textId="77777777" w:rsidR="00BD0299" w:rsidRPr="00FF6A71" w:rsidRDefault="00BD0299">
            <w:pPr>
              <w:spacing w:before="0" w:after="0" w:line="240" w:lineRule="auto"/>
              <w:jc w:val="center"/>
              <w:rPr>
                <w:ins w:id="66843" w:author="pete jones" w:date="2022-01-04T12:37:00Z"/>
                <w:rFonts w:eastAsiaTheme="minorEastAsia" w:cstheme="minorHAnsi"/>
              </w:rPr>
              <w:pPrChange w:id="66844" w:author="pete jones" w:date="2022-01-04T13:08:00Z">
                <w:pPr>
                  <w:jc w:val="center"/>
                </w:pPr>
              </w:pPrChange>
            </w:pPr>
            <w:ins w:id="66845" w:author="pete jones" w:date="2022-01-04T12:37:00Z">
              <w:r w:rsidRPr="00FF6A71">
                <w:rPr>
                  <w:rFonts w:ascii="Calibri" w:hAnsi="Calibri" w:cs="Calibri"/>
                  <w:color w:val="000000"/>
                </w:rPr>
                <w:t> </w:t>
              </w:r>
            </w:ins>
          </w:p>
        </w:tc>
      </w:tr>
    </w:tbl>
    <w:p w14:paraId="082FFBC2" w14:textId="77777777" w:rsidR="00BD0299" w:rsidRPr="00FF6A71" w:rsidRDefault="00BD0299" w:rsidP="00BD0299">
      <w:pPr>
        <w:rPr>
          <w:ins w:id="66846" w:author="pete jones" w:date="2022-01-04T12:37:00Z"/>
        </w:rPr>
      </w:pPr>
    </w:p>
    <w:p w14:paraId="33DA097C" w14:textId="77777777" w:rsidR="00BD0299" w:rsidRPr="00FF6A71" w:rsidRDefault="00BD0299" w:rsidP="00BD0299">
      <w:pPr>
        <w:rPr>
          <w:ins w:id="66847" w:author="pete jones" w:date="2022-01-04T12:37:00Z"/>
        </w:rPr>
      </w:pPr>
    </w:p>
    <w:p w14:paraId="4EAAA2E0" w14:textId="77777777" w:rsidR="00BD0299" w:rsidRPr="00FF6A71" w:rsidRDefault="00BD0299" w:rsidP="00BD0299">
      <w:pPr>
        <w:rPr>
          <w:ins w:id="66848" w:author="pete jones" w:date="2022-01-04T12:37:00Z"/>
        </w:rPr>
      </w:pPr>
    </w:p>
    <w:p w14:paraId="03375A7F" w14:textId="2EDD3A44" w:rsidR="00BD0299" w:rsidRDefault="00BD0299" w:rsidP="00BD0299">
      <w:pPr>
        <w:rPr>
          <w:ins w:id="66849" w:author="pete jones" w:date="2022-04-01T14:50:00Z"/>
        </w:rPr>
      </w:pPr>
    </w:p>
    <w:p w14:paraId="78110191" w14:textId="77777777" w:rsidR="004E289F" w:rsidRPr="00FF6A71" w:rsidRDefault="004E289F" w:rsidP="00BD0299">
      <w:pPr>
        <w:rPr>
          <w:ins w:id="66850" w:author="pete jones" w:date="2022-01-04T12:37:00Z"/>
        </w:rPr>
      </w:pPr>
    </w:p>
    <w:p w14:paraId="7D977BEC" w14:textId="77777777" w:rsidR="00BD0299" w:rsidRPr="00FF6A71" w:rsidRDefault="00BD0299" w:rsidP="00BD0299">
      <w:pPr>
        <w:rPr>
          <w:ins w:id="66851" w:author="pete jones" w:date="2022-01-04T12:37:00Z"/>
        </w:rPr>
      </w:pPr>
    </w:p>
    <w:p w14:paraId="3779F902" w14:textId="77777777" w:rsidR="00BD0299" w:rsidRPr="00FF6A71" w:rsidRDefault="00BD0299" w:rsidP="00BD0299">
      <w:pPr>
        <w:rPr>
          <w:ins w:id="66852" w:author="pete jones" w:date="2022-01-04T12:37:00Z"/>
        </w:rPr>
      </w:pPr>
    </w:p>
    <w:tbl>
      <w:tblPr>
        <w:tblW w:w="8637" w:type="dxa"/>
        <w:jc w:val="center"/>
        <w:tblLook w:val="04A0" w:firstRow="1" w:lastRow="0" w:firstColumn="1" w:lastColumn="0" w:noHBand="0" w:noVBand="1"/>
        <w:tblPrChange w:id="66853" w:author="pete jones" w:date="2022-01-04T13:11:00Z">
          <w:tblPr>
            <w:tblW w:w="10263" w:type="dxa"/>
            <w:jc w:val="center"/>
            <w:tblLook w:val="04A0" w:firstRow="1" w:lastRow="0" w:firstColumn="1" w:lastColumn="0" w:noHBand="0" w:noVBand="1"/>
          </w:tblPr>
        </w:tblPrChange>
      </w:tblPr>
      <w:tblGrid>
        <w:gridCol w:w="440"/>
        <w:gridCol w:w="725"/>
        <w:gridCol w:w="6480"/>
        <w:gridCol w:w="1053"/>
        <w:tblGridChange w:id="66854">
          <w:tblGrid>
            <w:gridCol w:w="440"/>
            <w:gridCol w:w="725"/>
            <w:gridCol w:w="6480"/>
            <w:gridCol w:w="992"/>
            <w:gridCol w:w="61"/>
            <w:gridCol w:w="81"/>
            <w:gridCol w:w="1380"/>
            <w:gridCol w:w="104"/>
          </w:tblGrid>
        </w:tblGridChange>
      </w:tblGrid>
      <w:tr w:rsidR="00BD0299" w:rsidRPr="00FF6A71" w14:paraId="4E9AF05C" w14:textId="77777777" w:rsidTr="00B72E0C">
        <w:trPr>
          <w:trHeight w:val="315"/>
          <w:jc w:val="center"/>
          <w:ins w:id="66855" w:author="pete jones" w:date="2022-01-04T12:37:00Z"/>
          <w:trPrChange w:id="66856" w:author="pete jones" w:date="2022-01-04T13:11:00Z">
            <w:trPr>
              <w:trHeight w:val="315"/>
              <w:jc w:val="center"/>
            </w:trPr>
          </w:trPrChange>
        </w:trPr>
        <w:tc>
          <w:tcPr>
            <w:tcW w:w="8637" w:type="dxa"/>
            <w:gridSpan w:val="4"/>
            <w:tcBorders>
              <w:top w:val="single" w:sz="8" w:space="0" w:color="auto"/>
              <w:left w:val="single" w:sz="8" w:space="0" w:color="auto"/>
              <w:bottom w:val="single" w:sz="4" w:space="0" w:color="auto"/>
              <w:right w:val="single" w:sz="8" w:space="0" w:color="000000"/>
            </w:tcBorders>
            <w:shd w:val="clear" w:color="auto" w:fill="auto"/>
            <w:noWrap/>
            <w:vAlign w:val="bottom"/>
            <w:hideMark/>
            <w:tcPrChange w:id="66857" w:author="pete jones" w:date="2022-01-04T13:11:00Z">
              <w:tcPr>
                <w:tcW w:w="10263" w:type="dxa"/>
                <w:gridSpan w:val="8"/>
                <w:tcBorders>
                  <w:top w:val="single" w:sz="8" w:space="0" w:color="auto"/>
                  <w:left w:val="single" w:sz="8" w:space="0" w:color="auto"/>
                  <w:bottom w:val="single" w:sz="4" w:space="0" w:color="auto"/>
                  <w:right w:val="single" w:sz="8" w:space="0" w:color="000000"/>
                </w:tcBorders>
                <w:shd w:val="clear" w:color="auto" w:fill="auto"/>
                <w:noWrap/>
                <w:vAlign w:val="bottom"/>
                <w:hideMark/>
              </w:tcPr>
            </w:tcPrChange>
          </w:tcPr>
          <w:p w14:paraId="2D91D4BC" w14:textId="77777777" w:rsidR="00BD0299" w:rsidRPr="00FF6A71" w:rsidRDefault="00BD0299">
            <w:pPr>
              <w:spacing w:before="0" w:after="0" w:line="240" w:lineRule="auto"/>
              <w:jc w:val="center"/>
              <w:rPr>
                <w:ins w:id="66858" w:author="pete jones" w:date="2022-01-04T12:37:00Z"/>
                <w:rFonts w:ascii="Calibri" w:hAnsi="Calibri" w:cs="Calibri"/>
                <w:b/>
                <w:bCs/>
                <w:color w:val="000000"/>
                <w:sz w:val="22"/>
                <w:szCs w:val="22"/>
              </w:rPr>
              <w:pPrChange w:id="66859" w:author="pete jones" w:date="2022-01-04T13:08:00Z">
                <w:pPr>
                  <w:jc w:val="center"/>
                </w:pPr>
              </w:pPrChange>
            </w:pPr>
            <w:ins w:id="66860" w:author="pete jones" w:date="2022-01-04T12:37:00Z">
              <w:r w:rsidRPr="00FF6A71">
                <w:rPr>
                  <w:rFonts w:ascii="Calibri" w:hAnsi="Calibri" w:cs="Calibri"/>
                  <w:b/>
                  <w:bCs/>
                  <w:color w:val="000000"/>
                  <w:sz w:val="22"/>
                  <w:szCs w:val="22"/>
                </w:rPr>
                <w:t>Highest Positive Correlations</w:t>
              </w:r>
            </w:ins>
          </w:p>
        </w:tc>
      </w:tr>
      <w:tr w:rsidR="00B72E0C" w:rsidRPr="00FF6A71" w14:paraId="66D92584" w14:textId="77777777" w:rsidTr="00B72E0C">
        <w:trPr>
          <w:trHeight w:val="330"/>
          <w:jc w:val="center"/>
          <w:ins w:id="66861" w:author="pete jones" w:date="2022-01-04T12:37:00Z"/>
        </w:trPr>
        <w:tc>
          <w:tcPr>
            <w:tcW w:w="1165" w:type="dxa"/>
            <w:gridSpan w:val="2"/>
            <w:tcBorders>
              <w:top w:val="nil"/>
              <w:left w:val="single" w:sz="8" w:space="0" w:color="auto"/>
              <w:bottom w:val="single" w:sz="8" w:space="0" w:color="auto"/>
              <w:right w:val="single" w:sz="4" w:space="0" w:color="auto"/>
            </w:tcBorders>
            <w:shd w:val="clear" w:color="auto" w:fill="auto"/>
            <w:noWrap/>
            <w:vAlign w:val="center"/>
            <w:hideMark/>
          </w:tcPr>
          <w:p w14:paraId="2903EA61" w14:textId="77777777" w:rsidR="00BD0299" w:rsidRPr="00FF6A71" w:rsidRDefault="00BD0299">
            <w:pPr>
              <w:spacing w:before="0" w:after="0" w:line="240" w:lineRule="auto"/>
              <w:jc w:val="center"/>
              <w:rPr>
                <w:ins w:id="66862" w:author="pete jones" w:date="2022-01-04T12:37:00Z"/>
                <w:rFonts w:ascii="Calibri" w:hAnsi="Calibri" w:cs="Calibri"/>
                <w:b/>
                <w:bCs/>
                <w:color w:val="000000"/>
                <w:sz w:val="22"/>
                <w:szCs w:val="22"/>
              </w:rPr>
              <w:pPrChange w:id="66863" w:author="pete jones" w:date="2022-01-04T13:08:00Z">
                <w:pPr>
                  <w:jc w:val="center"/>
                </w:pPr>
              </w:pPrChange>
            </w:pPr>
            <w:ins w:id="66864" w:author="pete jones" w:date="2022-01-04T12:37:00Z">
              <w:r w:rsidRPr="00FF6A71">
                <w:rPr>
                  <w:rFonts w:ascii="Calibri" w:hAnsi="Calibri" w:cs="Calibri"/>
                  <w:b/>
                  <w:bCs/>
                  <w:color w:val="000000"/>
                  <w:sz w:val="22"/>
                  <w:szCs w:val="22"/>
                </w:rPr>
                <w:t>#</w:t>
              </w:r>
            </w:ins>
          </w:p>
        </w:tc>
        <w:tc>
          <w:tcPr>
            <w:tcW w:w="6480" w:type="dxa"/>
            <w:tcBorders>
              <w:top w:val="single" w:sz="4" w:space="0" w:color="auto"/>
              <w:left w:val="nil"/>
              <w:bottom w:val="single" w:sz="8" w:space="0" w:color="auto"/>
              <w:right w:val="single" w:sz="4" w:space="0" w:color="auto"/>
            </w:tcBorders>
            <w:shd w:val="clear" w:color="auto" w:fill="auto"/>
            <w:noWrap/>
            <w:vAlign w:val="bottom"/>
            <w:hideMark/>
          </w:tcPr>
          <w:p w14:paraId="16434B14" w14:textId="77777777" w:rsidR="00BD0299" w:rsidRPr="00FF6A71" w:rsidRDefault="00BD0299">
            <w:pPr>
              <w:spacing w:before="0" w:after="0" w:line="240" w:lineRule="auto"/>
              <w:jc w:val="center"/>
              <w:rPr>
                <w:ins w:id="66865" w:author="pete jones" w:date="2022-01-04T12:37:00Z"/>
                <w:rFonts w:ascii="Calibri" w:hAnsi="Calibri" w:cs="Calibri"/>
                <w:b/>
                <w:bCs/>
                <w:color w:val="000000"/>
                <w:sz w:val="22"/>
                <w:szCs w:val="22"/>
              </w:rPr>
              <w:pPrChange w:id="66866" w:author="pete jones" w:date="2022-01-04T13:08:00Z">
                <w:pPr>
                  <w:jc w:val="center"/>
                </w:pPr>
              </w:pPrChange>
            </w:pPr>
            <w:ins w:id="66867" w:author="pete jones" w:date="2022-01-04T12:37:00Z">
              <w:r w:rsidRPr="00FF6A71">
                <w:rPr>
                  <w:rFonts w:ascii="Calibri" w:hAnsi="Calibri" w:cs="Calibri"/>
                  <w:b/>
                  <w:bCs/>
                  <w:color w:val="000000"/>
                  <w:sz w:val="22"/>
                  <w:szCs w:val="22"/>
                </w:rPr>
                <w:t>Question</w:t>
              </w:r>
            </w:ins>
          </w:p>
        </w:tc>
        <w:tc>
          <w:tcPr>
            <w:tcW w:w="992" w:type="dxa"/>
            <w:tcBorders>
              <w:top w:val="nil"/>
              <w:left w:val="nil"/>
              <w:bottom w:val="nil"/>
              <w:right w:val="single" w:sz="8" w:space="0" w:color="auto"/>
            </w:tcBorders>
            <w:shd w:val="clear" w:color="auto" w:fill="auto"/>
            <w:noWrap/>
            <w:vAlign w:val="center"/>
            <w:hideMark/>
          </w:tcPr>
          <w:p w14:paraId="2EA40ED1" w14:textId="77777777" w:rsidR="00BD0299" w:rsidRPr="00FF6A71" w:rsidRDefault="00BD0299">
            <w:pPr>
              <w:spacing w:before="0" w:after="0" w:line="240" w:lineRule="auto"/>
              <w:jc w:val="center"/>
              <w:rPr>
                <w:ins w:id="66868" w:author="pete jones" w:date="2022-01-04T12:37:00Z"/>
                <w:rFonts w:ascii="Calibri" w:hAnsi="Calibri" w:cs="Calibri"/>
                <w:b/>
                <w:bCs/>
                <w:color w:val="000000"/>
                <w:sz w:val="22"/>
                <w:szCs w:val="22"/>
              </w:rPr>
              <w:pPrChange w:id="66869" w:author="pete jones" w:date="2022-01-04T13:08:00Z">
                <w:pPr>
                  <w:jc w:val="center"/>
                </w:pPr>
              </w:pPrChange>
            </w:pPr>
            <w:ins w:id="66870" w:author="pete jones" w:date="2022-01-04T12:37:00Z">
              <w:r w:rsidRPr="00FF6A71">
                <w:rPr>
                  <w:rFonts w:ascii="Calibri" w:hAnsi="Calibri" w:cs="Calibri"/>
                  <w:b/>
                  <w:bCs/>
                  <w:color w:val="000000"/>
                  <w:sz w:val="22"/>
                  <w:szCs w:val="22"/>
                </w:rPr>
                <w:t>Score</w:t>
              </w:r>
            </w:ins>
          </w:p>
        </w:tc>
      </w:tr>
      <w:tr w:rsidR="00B72E0C" w:rsidRPr="00FF6A71" w14:paraId="38CBB1AE" w14:textId="77777777" w:rsidTr="00B72E0C">
        <w:trPr>
          <w:trHeight w:val="330"/>
          <w:jc w:val="center"/>
          <w:ins w:id="66871"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33811EA2" w14:textId="77777777" w:rsidR="00BD0299" w:rsidRPr="00FF6A71" w:rsidRDefault="00BD0299">
            <w:pPr>
              <w:spacing w:before="0" w:after="0" w:line="240" w:lineRule="auto"/>
              <w:jc w:val="center"/>
              <w:rPr>
                <w:ins w:id="66872" w:author="pete jones" w:date="2022-01-04T12:37:00Z"/>
                <w:rFonts w:ascii="Calibri" w:hAnsi="Calibri" w:cs="Calibri"/>
                <w:color w:val="000000"/>
                <w:sz w:val="22"/>
                <w:szCs w:val="22"/>
              </w:rPr>
              <w:pPrChange w:id="66873" w:author="pete jones" w:date="2022-01-04T13:08:00Z">
                <w:pPr>
                  <w:jc w:val="center"/>
                </w:pPr>
              </w:pPrChange>
            </w:pPr>
            <w:ins w:id="66874" w:author="pete jones" w:date="2022-01-04T12:37:00Z">
              <w:r w:rsidRPr="00FF6A71">
                <w:rPr>
                  <w:rFonts w:ascii="Calibri" w:hAnsi="Calibri" w:cs="Calibri"/>
                  <w:color w:val="000000"/>
                  <w:sz w:val="22"/>
                  <w:szCs w:val="22"/>
                </w:rPr>
                <w:lastRenderedPageBreak/>
                <w:t>15</w:t>
              </w:r>
            </w:ins>
          </w:p>
        </w:tc>
        <w:tc>
          <w:tcPr>
            <w:tcW w:w="6480" w:type="dxa"/>
            <w:tcBorders>
              <w:top w:val="nil"/>
              <w:left w:val="nil"/>
              <w:bottom w:val="single" w:sz="4" w:space="0" w:color="auto"/>
              <w:right w:val="single" w:sz="4" w:space="0" w:color="auto"/>
            </w:tcBorders>
            <w:shd w:val="clear" w:color="auto" w:fill="auto"/>
            <w:vAlign w:val="center"/>
            <w:hideMark/>
          </w:tcPr>
          <w:p w14:paraId="7B80F2FB" w14:textId="77777777" w:rsidR="00BD0299" w:rsidRPr="00FF6A71" w:rsidRDefault="00BD0299">
            <w:pPr>
              <w:spacing w:before="0" w:after="0" w:line="240" w:lineRule="auto"/>
              <w:rPr>
                <w:ins w:id="66875" w:author="pete jones" w:date="2022-01-04T12:37:00Z"/>
                <w:rFonts w:ascii="Calibri" w:hAnsi="Calibri" w:cs="Calibri"/>
                <w:color w:val="000000"/>
                <w:sz w:val="22"/>
                <w:szCs w:val="22"/>
              </w:rPr>
              <w:pPrChange w:id="66876" w:author="pete jones" w:date="2022-01-04T13:08:00Z">
                <w:pPr/>
              </w:pPrChange>
            </w:pPr>
            <w:ins w:id="66877" w:author="pete jones" w:date="2022-01-04T12:37:00Z">
              <w:r w:rsidRPr="00FF6A71">
                <w:rPr>
                  <w:rFonts w:ascii="Calibri" w:hAnsi="Calibri" w:cs="Calibri"/>
                  <w:color w:val="000000"/>
                  <w:sz w:val="22"/>
                  <w:szCs w:val="22"/>
                </w:rPr>
                <w:t>All new entrants to the workforce should understand the importance of and need for Lifelong Learning/Self Direction throughout their working lives.</w:t>
              </w:r>
            </w:ins>
          </w:p>
        </w:tc>
        <w:tc>
          <w:tcPr>
            <w:tcW w:w="992" w:type="dxa"/>
            <w:vMerge w:val="restart"/>
            <w:tcBorders>
              <w:top w:val="single" w:sz="4" w:space="0" w:color="auto"/>
              <w:left w:val="single" w:sz="4" w:space="0" w:color="auto"/>
              <w:bottom w:val="single" w:sz="4" w:space="0" w:color="000000"/>
              <w:right w:val="single" w:sz="8" w:space="0" w:color="auto"/>
            </w:tcBorders>
            <w:shd w:val="clear" w:color="auto" w:fill="auto"/>
            <w:noWrap/>
            <w:vAlign w:val="center"/>
            <w:hideMark/>
          </w:tcPr>
          <w:p w14:paraId="1CF687FD" w14:textId="77777777" w:rsidR="00BD0299" w:rsidRPr="00FF6A71" w:rsidRDefault="00BD0299">
            <w:pPr>
              <w:spacing w:before="0" w:after="0" w:line="240" w:lineRule="auto"/>
              <w:jc w:val="center"/>
              <w:rPr>
                <w:ins w:id="66878" w:author="pete jones" w:date="2022-01-04T12:37:00Z"/>
                <w:rFonts w:ascii="Calibri" w:hAnsi="Calibri" w:cs="Calibri"/>
                <w:color w:val="000000"/>
                <w:sz w:val="22"/>
                <w:szCs w:val="22"/>
              </w:rPr>
              <w:pPrChange w:id="66879" w:author="pete jones" w:date="2022-01-04T13:08:00Z">
                <w:pPr>
                  <w:jc w:val="center"/>
                </w:pPr>
              </w:pPrChange>
            </w:pPr>
            <w:ins w:id="66880" w:author="pete jones" w:date="2022-01-04T12:37:00Z">
              <w:r w:rsidRPr="00FF6A71">
                <w:rPr>
                  <w:rFonts w:ascii="Calibri" w:hAnsi="Calibri" w:cs="Calibri"/>
                  <w:color w:val="000000"/>
                  <w:sz w:val="22"/>
                  <w:szCs w:val="22"/>
                </w:rPr>
                <w:t>1</w:t>
              </w:r>
            </w:ins>
          </w:p>
        </w:tc>
      </w:tr>
      <w:tr w:rsidR="00B72E0C" w:rsidRPr="00FF6A71" w14:paraId="2B23CE26" w14:textId="77777777" w:rsidTr="00B72E0C">
        <w:trPr>
          <w:trHeight w:val="315"/>
          <w:jc w:val="center"/>
          <w:ins w:id="66881"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796C1F99" w14:textId="77777777" w:rsidR="00BD0299" w:rsidRPr="00FF6A71" w:rsidRDefault="00BD0299">
            <w:pPr>
              <w:spacing w:before="0" w:after="0" w:line="240" w:lineRule="auto"/>
              <w:jc w:val="center"/>
              <w:rPr>
                <w:ins w:id="66882" w:author="pete jones" w:date="2022-01-04T12:37:00Z"/>
                <w:rFonts w:ascii="Calibri" w:hAnsi="Calibri" w:cs="Calibri"/>
                <w:color w:val="000000"/>
                <w:sz w:val="22"/>
                <w:szCs w:val="22"/>
              </w:rPr>
              <w:pPrChange w:id="66883" w:author="pete jones" w:date="2022-01-04T13:08:00Z">
                <w:pPr>
                  <w:jc w:val="center"/>
                </w:pPr>
              </w:pPrChange>
            </w:pPr>
            <w:ins w:id="66884" w:author="pete jones" w:date="2022-01-04T12:37:00Z">
              <w:r w:rsidRPr="00FF6A71">
                <w:rPr>
                  <w:rFonts w:ascii="Calibri" w:hAnsi="Calibri" w:cs="Calibri"/>
                  <w:color w:val="000000"/>
                  <w:sz w:val="22"/>
                  <w:szCs w:val="22"/>
                </w:rPr>
                <w:t>11</w:t>
              </w:r>
            </w:ins>
          </w:p>
        </w:tc>
        <w:tc>
          <w:tcPr>
            <w:tcW w:w="6480" w:type="dxa"/>
            <w:tcBorders>
              <w:top w:val="nil"/>
              <w:left w:val="nil"/>
              <w:bottom w:val="single" w:sz="4" w:space="0" w:color="auto"/>
              <w:right w:val="single" w:sz="4" w:space="0" w:color="auto"/>
            </w:tcBorders>
            <w:shd w:val="clear" w:color="auto" w:fill="auto"/>
            <w:vAlign w:val="center"/>
            <w:hideMark/>
          </w:tcPr>
          <w:p w14:paraId="4405240C" w14:textId="28928E06" w:rsidR="00BD0299" w:rsidRPr="00FF6A71" w:rsidRDefault="00BD0299">
            <w:pPr>
              <w:spacing w:before="0" w:after="0" w:line="240" w:lineRule="auto"/>
              <w:rPr>
                <w:ins w:id="66885" w:author="pete jones" w:date="2022-01-04T12:37:00Z"/>
                <w:rFonts w:ascii="Calibri" w:hAnsi="Calibri" w:cs="Calibri"/>
                <w:color w:val="000000"/>
                <w:sz w:val="22"/>
                <w:szCs w:val="22"/>
              </w:rPr>
              <w:pPrChange w:id="66886" w:author="pete jones" w:date="2022-01-04T13:08:00Z">
                <w:pPr/>
              </w:pPrChange>
            </w:pPr>
            <w:ins w:id="66887" w:author="pete jones" w:date="2022-01-04T12:37:00Z">
              <w:r w:rsidRPr="00FF6A71">
                <w:rPr>
                  <w:rFonts w:ascii="Calibri" w:hAnsi="Calibri" w:cs="Calibri"/>
                  <w:color w:val="000000"/>
                  <w:sz w:val="22"/>
                  <w:szCs w:val="22"/>
                </w:rPr>
                <w:t xml:space="preserve">Critical Thinking/Problem Solving and </w:t>
              </w:r>
            </w:ins>
            <w:ins w:id="66888" w:author="pete jones" w:date="2022-03-30T12:27:00Z">
              <w:r w:rsidR="00042512">
                <w:rPr>
                  <w:rFonts w:ascii="Calibri" w:hAnsi="Calibri" w:cs="Calibri"/>
                  <w:color w:val="000000"/>
                  <w:sz w:val="22"/>
                  <w:szCs w:val="22"/>
                </w:rPr>
                <w:t>communication</w:t>
              </w:r>
            </w:ins>
            <w:ins w:id="66889" w:author="pete jones" w:date="2022-01-04T12:37:00Z">
              <w:r w:rsidRPr="00FF6A71">
                <w:rPr>
                  <w:rFonts w:ascii="Calibri" w:hAnsi="Calibri" w:cs="Calibri"/>
                  <w:color w:val="000000"/>
                  <w:sz w:val="22"/>
                  <w:szCs w:val="22"/>
                </w:rPr>
                <w:t>, both written and oral, are increasingly important</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
          <w:p w14:paraId="1444B6C1" w14:textId="77777777" w:rsidR="00BD0299" w:rsidRPr="00FF6A71" w:rsidRDefault="00BD0299">
            <w:pPr>
              <w:spacing w:before="0" w:after="0" w:line="240" w:lineRule="auto"/>
              <w:rPr>
                <w:ins w:id="66890" w:author="pete jones" w:date="2022-01-04T12:37:00Z"/>
                <w:rFonts w:ascii="Calibri" w:hAnsi="Calibri" w:cs="Calibri"/>
                <w:color w:val="000000"/>
                <w:sz w:val="22"/>
                <w:szCs w:val="22"/>
              </w:rPr>
              <w:pPrChange w:id="66891" w:author="pete jones" w:date="2022-01-04T13:08:00Z">
                <w:pPr/>
              </w:pPrChange>
            </w:pPr>
          </w:p>
        </w:tc>
      </w:tr>
      <w:tr w:rsidR="00B72E0C" w:rsidRPr="00FF6A71" w14:paraId="1903C487" w14:textId="77777777" w:rsidTr="00B72E0C">
        <w:trPr>
          <w:trHeight w:val="315"/>
          <w:jc w:val="center"/>
          <w:ins w:id="66892"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17A85EF3" w14:textId="77777777" w:rsidR="00BD0299" w:rsidRPr="00FF6A71" w:rsidRDefault="00BD0299">
            <w:pPr>
              <w:spacing w:before="0" w:after="0" w:line="240" w:lineRule="auto"/>
              <w:jc w:val="center"/>
              <w:rPr>
                <w:ins w:id="66893" w:author="pete jones" w:date="2022-01-04T12:37:00Z"/>
                <w:rFonts w:ascii="Calibri" w:hAnsi="Calibri" w:cs="Calibri"/>
                <w:color w:val="000000"/>
                <w:sz w:val="22"/>
                <w:szCs w:val="22"/>
              </w:rPr>
              <w:pPrChange w:id="66894" w:author="pete jones" w:date="2022-01-04T13:08:00Z">
                <w:pPr>
                  <w:jc w:val="center"/>
                </w:pPr>
              </w:pPrChange>
            </w:pPr>
            <w:ins w:id="66895" w:author="pete jones" w:date="2022-01-04T12:37:00Z">
              <w:r w:rsidRPr="00FF6A71">
                <w:rPr>
                  <w:rFonts w:ascii="Calibri" w:hAnsi="Calibri" w:cs="Calibri"/>
                  <w:color w:val="000000"/>
                  <w:sz w:val="22"/>
                  <w:szCs w:val="22"/>
                </w:rPr>
                <w:t>12</w:t>
              </w:r>
            </w:ins>
          </w:p>
        </w:tc>
        <w:tc>
          <w:tcPr>
            <w:tcW w:w="6480" w:type="dxa"/>
            <w:tcBorders>
              <w:top w:val="nil"/>
              <w:left w:val="nil"/>
              <w:bottom w:val="single" w:sz="4" w:space="0" w:color="auto"/>
              <w:right w:val="single" w:sz="4" w:space="0" w:color="auto"/>
            </w:tcBorders>
            <w:shd w:val="clear" w:color="auto" w:fill="auto"/>
            <w:vAlign w:val="center"/>
            <w:hideMark/>
          </w:tcPr>
          <w:p w14:paraId="314F4D45" w14:textId="77777777" w:rsidR="00BD0299" w:rsidRPr="00FF6A71" w:rsidRDefault="00BD0299">
            <w:pPr>
              <w:spacing w:before="0" w:after="0" w:line="240" w:lineRule="auto"/>
              <w:rPr>
                <w:ins w:id="66896" w:author="pete jones" w:date="2022-01-04T12:37:00Z"/>
                <w:rFonts w:ascii="Calibri" w:hAnsi="Calibri" w:cs="Calibri"/>
                <w:color w:val="000000"/>
                <w:sz w:val="22"/>
                <w:szCs w:val="22"/>
              </w:rPr>
              <w:pPrChange w:id="66897" w:author="pete jones" w:date="2022-01-04T13:08:00Z">
                <w:pPr/>
              </w:pPrChange>
            </w:pPr>
            <w:ins w:id="66898" w:author="pete jones" w:date="2022-01-04T12:37:00Z">
              <w:r w:rsidRPr="00FF6A71">
                <w:rPr>
                  <w:rFonts w:ascii="Calibri" w:hAnsi="Calibri" w:cs="Calibri"/>
                  <w:color w:val="000000"/>
                  <w:sz w:val="22"/>
                  <w:szCs w:val="22"/>
                </w:rPr>
                <w:t>University courses should emphasise critical thinking, effective writing and speaking skills to support success in the workplace.</w:t>
              </w:r>
            </w:ins>
          </w:p>
        </w:tc>
        <w:tc>
          <w:tcPr>
            <w:tcW w:w="992"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4A54245C" w14:textId="77777777" w:rsidR="00BD0299" w:rsidRPr="00FF6A71" w:rsidRDefault="00BD0299">
            <w:pPr>
              <w:spacing w:before="0" w:after="0" w:line="240" w:lineRule="auto"/>
              <w:jc w:val="center"/>
              <w:rPr>
                <w:ins w:id="66899" w:author="pete jones" w:date="2022-01-04T12:37:00Z"/>
                <w:rFonts w:ascii="Calibri" w:hAnsi="Calibri" w:cs="Calibri"/>
                <w:color w:val="000000"/>
                <w:sz w:val="22"/>
                <w:szCs w:val="22"/>
              </w:rPr>
              <w:pPrChange w:id="66900" w:author="pete jones" w:date="2022-01-04T13:08:00Z">
                <w:pPr>
                  <w:jc w:val="center"/>
                </w:pPr>
              </w:pPrChange>
            </w:pPr>
            <w:ins w:id="66901" w:author="pete jones" w:date="2022-01-04T12:37:00Z">
              <w:r w:rsidRPr="00FF6A71">
                <w:rPr>
                  <w:rFonts w:ascii="Calibri" w:hAnsi="Calibri" w:cs="Calibri"/>
                  <w:color w:val="000000"/>
                  <w:sz w:val="22"/>
                  <w:szCs w:val="22"/>
                </w:rPr>
                <w:t>1</w:t>
              </w:r>
            </w:ins>
          </w:p>
        </w:tc>
      </w:tr>
      <w:tr w:rsidR="00B72E0C" w:rsidRPr="00FF6A71" w14:paraId="722DC9B5" w14:textId="77777777" w:rsidTr="00B72E0C">
        <w:trPr>
          <w:trHeight w:val="315"/>
          <w:jc w:val="center"/>
          <w:ins w:id="66902"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4097201F" w14:textId="77777777" w:rsidR="00BD0299" w:rsidRPr="00FF6A71" w:rsidRDefault="00BD0299">
            <w:pPr>
              <w:spacing w:before="0" w:after="0" w:line="240" w:lineRule="auto"/>
              <w:jc w:val="center"/>
              <w:rPr>
                <w:ins w:id="66903" w:author="pete jones" w:date="2022-01-04T12:37:00Z"/>
                <w:rFonts w:ascii="Calibri" w:hAnsi="Calibri" w:cs="Calibri"/>
                <w:color w:val="000000"/>
                <w:sz w:val="22"/>
                <w:szCs w:val="22"/>
              </w:rPr>
              <w:pPrChange w:id="66904" w:author="pete jones" w:date="2022-01-04T13:08:00Z">
                <w:pPr>
                  <w:jc w:val="center"/>
                </w:pPr>
              </w:pPrChange>
            </w:pPr>
            <w:ins w:id="66905" w:author="pete jones" w:date="2022-01-04T12:37:00Z">
              <w:r w:rsidRPr="00FF6A71">
                <w:rPr>
                  <w:rFonts w:ascii="Calibri" w:hAnsi="Calibri" w:cs="Calibri"/>
                  <w:color w:val="000000"/>
                  <w:sz w:val="22"/>
                  <w:szCs w:val="22"/>
                </w:rPr>
                <w:t>8</w:t>
              </w:r>
            </w:ins>
          </w:p>
        </w:tc>
        <w:tc>
          <w:tcPr>
            <w:tcW w:w="6480" w:type="dxa"/>
            <w:tcBorders>
              <w:top w:val="nil"/>
              <w:left w:val="nil"/>
              <w:bottom w:val="single" w:sz="4" w:space="0" w:color="auto"/>
              <w:right w:val="single" w:sz="4" w:space="0" w:color="auto"/>
            </w:tcBorders>
            <w:shd w:val="clear" w:color="auto" w:fill="auto"/>
            <w:vAlign w:val="center"/>
            <w:hideMark/>
          </w:tcPr>
          <w:p w14:paraId="00B81E22" w14:textId="77777777" w:rsidR="00BD0299" w:rsidRPr="00FF6A71" w:rsidRDefault="00BD0299">
            <w:pPr>
              <w:spacing w:before="0" w:after="0" w:line="240" w:lineRule="auto"/>
              <w:rPr>
                <w:ins w:id="66906" w:author="pete jones" w:date="2022-01-04T12:37:00Z"/>
                <w:rFonts w:ascii="Calibri" w:hAnsi="Calibri" w:cs="Calibri"/>
                <w:color w:val="000000"/>
                <w:sz w:val="22"/>
                <w:szCs w:val="22"/>
              </w:rPr>
              <w:pPrChange w:id="66907" w:author="pete jones" w:date="2022-01-04T13:08:00Z">
                <w:pPr/>
              </w:pPrChange>
            </w:pPr>
            <w:ins w:id="66908" w:author="pete jones" w:date="2022-01-04T12:37:00Z">
              <w:r w:rsidRPr="00FF6A71">
                <w:rPr>
                  <w:rFonts w:ascii="Calibri" w:hAnsi="Calibri" w:cs="Calibri"/>
                  <w:color w:val="000000"/>
                  <w:sz w:val="22"/>
                  <w:szCs w:val="22"/>
                </w:rPr>
                <w:t>University graduates should acquire basic knowledge and a complement of applied skills.</w:t>
              </w:r>
            </w:ins>
          </w:p>
        </w:tc>
        <w:tc>
          <w:tcPr>
            <w:tcW w:w="992" w:type="dxa"/>
            <w:vMerge/>
            <w:tcBorders>
              <w:top w:val="nil"/>
              <w:left w:val="single" w:sz="4" w:space="0" w:color="auto"/>
              <w:bottom w:val="single" w:sz="4" w:space="0" w:color="000000"/>
              <w:right w:val="single" w:sz="8" w:space="0" w:color="auto"/>
            </w:tcBorders>
            <w:vAlign w:val="center"/>
            <w:hideMark/>
          </w:tcPr>
          <w:p w14:paraId="32689BCD" w14:textId="77777777" w:rsidR="00BD0299" w:rsidRPr="00FF6A71" w:rsidRDefault="00BD0299">
            <w:pPr>
              <w:spacing w:before="0" w:after="0" w:line="240" w:lineRule="auto"/>
              <w:rPr>
                <w:ins w:id="66909" w:author="pete jones" w:date="2022-01-04T12:37:00Z"/>
                <w:rFonts w:ascii="Calibri" w:hAnsi="Calibri" w:cs="Calibri"/>
                <w:color w:val="000000"/>
                <w:sz w:val="22"/>
                <w:szCs w:val="22"/>
              </w:rPr>
              <w:pPrChange w:id="66910" w:author="pete jones" w:date="2022-01-04T13:08:00Z">
                <w:pPr/>
              </w:pPrChange>
            </w:pPr>
          </w:p>
        </w:tc>
      </w:tr>
      <w:tr w:rsidR="00B72E0C" w:rsidRPr="00FF6A71" w14:paraId="573325BC" w14:textId="77777777" w:rsidTr="00B72E0C">
        <w:trPr>
          <w:trHeight w:val="315"/>
          <w:jc w:val="center"/>
          <w:ins w:id="66911"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61A01FF9" w14:textId="77777777" w:rsidR="00BD0299" w:rsidRPr="00FF6A71" w:rsidRDefault="00BD0299">
            <w:pPr>
              <w:spacing w:before="0" w:after="0" w:line="240" w:lineRule="auto"/>
              <w:jc w:val="center"/>
              <w:rPr>
                <w:ins w:id="66912" w:author="pete jones" w:date="2022-01-04T12:37:00Z"/>
                <w:rFonts w:ascii="Calibri" w:hAnsi="Calibri" w:cs="Calibri"/>
                <w:color w:val="000000"/>
                <w:sz w:val="22"/>
                <w:szCs w:val="22"/>
              </w:rPr>
              <w:pPrChange w:id="66913" w:author="pete jones" w:date="2022-01-04T13:08:00Z">
                <w:pPr>
                  <w:jc w:val="center"/>
                </w:pPr>
              </w:pPrChange>
            </w:pPr>
            <w:ins w:id="66914" w:author="pete jones" w:date="2022-01-04T12:37:00Z">
              <w:r w:rsidRPr="00FF6A71">
                <w:rPr>
                  <w:rFonts w:ascii="Calibri" w:hAnsi="Calibri" w:cs="Calibri"/>
                  <w:color w:val="000000"/>
                  <w:sz w:val="22"/>
                  <w:szCs w:val="22"/>
                </w:rPr>
                <w:t>12</w:t>
              </w:r>
            </w:ins>
          </w:p>
        </w:tc>
        <w:tc>
          <w:tcPr>
            <w:tcW w:w="6480" w:type="dxa"/>
            <w:tcBorders>
              <w:top w:val="nil"/>
              <w:left w:val="nil"/>
              <w:bottom w:val="single" w:sz="4" w:space="0" w:color="auto"/>
              <w:right w:val="single" w:sz="4" w:space="0" w:color="auto"/>
            </w:tcBorders>
            <w:shd w:val="clear" w:color="auto" w:fill="auto"/>
            <w:vAlign w:val="center"/>
            <w:hideMark/>
          </w:tcPr>
          <w:p w14:paraId="56F77563" w14:textId="77777777" w:rsidR="00BD0299" w:rsidRPr="00FF6A71" w:rsidRDefault="00BD0299">
            <w:pPr>
              <w:spacing w:before="0" w:after="0" w:line="240" w:lineRule="auto"/>
              <w:rPr>
                <w:ins w:id="66915" w:author="pete jones" w:date="2022-01-04T12:37:00Z"/>
                <w:rFonts w:ascii="Calibri" w:hAnsi="Calibri" w:cs="Calibri"/>
                <w:color w:val="000000"/>
                <w:sz w:val="22"/>
                <w:szCs w:val="22"/>
              </w:rPr>
              <w:pPrChange w:id="66916" w:author="pete jones" w:date="2022-01-04T13:08:00Z">
                <w:pPr/>
              </w:pPrChange>
            </w:pPr>
            <w:ins w:id="66917" w:author="pete jones" w:date="2022-01-04T12:37:00Z">
              <w:r w:rsidRPr="00FF6A71">
                <w:rPr>
                  <w:rFonts w:ascii="Calibri" w:hAnsi="Calibri" w:cs="Calibri"/>
                  <w:color w:val="000000"/>
                  <w:sz w:val="22"/>
                  <w:szCs w:val="22"/>
                </w:rPr>
                <w:t>University courses should emphasise critical thinking, effective writing and speaking skills to support success in the workplace.</w:t>
              </w:r>
            </w:ins>
          </w:p>
        </w:tc>
        <w:tc>
          <w:tcPr>
            <w:tcW w:w="992"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6E5F4050" w14:textId="77777777" w:rsidR="00BD0299" w:rsidRPr="00FF6A71" w:rsidRDefault="00BD0299">
            <w:pPr>
              <w:spacing w:before="0" w:after="0" w:line="240" w:lineRule="auto"/>
              <w:jc w:val="center"/>
              <w:rPr>
                <w:ins w:id="66918" w:author="pete jones" w:date="2022-01-04T12:37:00Z"/>
                <w:rFonts w:ascii="Calibri" w:hAnsi="Calibri" w:cs="Calibri"/>
                <w:color w:val="000000"/>
                <w:sz w:val="22"/>
                <w:szCs w:val="22"/>
              </w:rPr>
              <w:pPrChange w:id="66919" w:author="pete jones" w:date="2022-01-04T13:08:00Z">
                <w:pPr>
                  <w:jc w:val="center"/>
                </w:pPr>
              </w:pPrChange>
            </w:pPr>
            <w:ins w:id="66920" w:author="pete jones" w:date="2022-01-04T12:37:00Z">
              <w:r w:rsidRPr="00FF6A71">
                <w:rPr>
                  <w:rFonts w:ascii="Calibri" w:hAnsi="Calibri" w:cs="Calibri"/>
                  <w:color w:val="000000"/>
                  <w:sz w:val="22"/>
                  <w:szCs w:val="22"/>
                </w:rPr>
                <w:t>1</w:t>
              </w:r>
            </w:ins>
          </w:p>
        </w:tc>
      </w:tr>
      <w:tr w:rsidR="00B72E0C" w:rsidRPr="00FF6A71" w14:paraId="7B53D58C" w14:textId="77777777" w:rsidTr="00B72E0C">
        <w:trPr>
          <w:trHeight w:val="315"/>
          <w:jc w:val="center"/>
          <w:ins w:id="66921"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603B940E" w14:textId="77777777" w:rsidR="00BD0299" w:rsidRPr="00FF6A71" w:rsidRDefault="00BD0299">
            <w:pPr>
              <w:spacing w:before="0" w:after="0" w:line="240" w:lineRule="auto"/>
              <w:jc w:val="center"/>
              <w:rPr>
                <w:ins w:id="66922" w:author="pete jones" w:date="2022-01-04T12:37:00Z"/>
                <w:rFonts w:ascii="Calibri" w:hAnsi="Calibri" w:cs="Calibri"/>
                <w:color w:val="000000"/>
                <w:sz w:val="22"/>
                <w:szCs w:val="22"/>
              </w:rPr>
              <w:pPrChange w:id="66923" w:author="pete jones" w:date="2022-01-04T13:08:00Z">
                <w:pPr>
                  <w:jc w:val="center"/>
                </w:pPr>
              </w:pPrChange>
            </w:pPr>
            <w:ins w:id="66924" w:author="pete jones" w:date="2022-01-04T12:37:00Z">
              <w:r w:rsidRPr="00FF6A71">
                <w:rPr>
                  <w:rFonts w:ascii="Calibri" w:hAnsi="Calibri" w:cs="Calibri"/>
                  <w:color w:val="000000"/>
                  <w:sz w:val="22"/>
                  <w:szCs w:val="22"/>
                </w:rPr>
                <w:t>9</w:t>
              </w:r>
            </w:ins>
          </w:p>
        </w:tc>
        <w:tc>
          <w:tcPr>
            <w:tcW w:w="6480" w:type="dxa"/>
            <w:tcBorders>
              <w:top w:val="nil"/>
              <w:left w:val="nil"/>
              <w:bottom w:val="single" w:sz="4" w:space="0" w:color="auto"/>
              <w:right w:val="single" w:sz="4" w:space="0" w:color="auto"/>
            </w:tcBorders>
            <w:shd w:val="clear" w:color="auto" w:fill="auto"/>
            <w:vAlign w:val="center"/>
            <w:hideMark/>
          </w:tcPr>
          <w:p w14:paraId="68ABD977" w14:textId="2D06AC86" w:rsidR="00BD0299" w:rsidRPr="00FF6A71" w:rsidRDefault="00BD0299">
            <w:pPr>
              <w:spacing w:before="0" w:after="0" w:line="240" w:lineRule="auto"/>
              <w:rPr>
                <w:ins w:id="66925" w:author="pete jones" w:date="2022-01-04T12:37:00Z"/>
                <w:rFonts w:ascii="Calibri" w:hAnsi="Calibri" w:cs="Calibri"/>
                <w:color w:val="000000"/>
                <w:sz w:val="22"/>
                <w:szCs w:val="22"/>
              </w:rPr>
              <w:pPrChange w:id="66926" w:author="pete jones" w:date="2022-01-04T13:08:00Z">
                <w:pPr/>
              </w:pPrChange>
            </w:pPr>
            <w:ins w:id="66927" w:author="pete jones" w:date="2022-01-04T12:37:00Z">
              <w:r w:rsidRPr="00FF6A71">
                <w:rPr>
                  <w:rFonts w:ascii="Calibri" w:hAnsi="Calibri" w:cs="Calibri"/>
                  <w:color w:val="000000"/>
                  <w:sz w:val="22"/>
                  <w:szCs w:val="22"/>
                </w:rPr>
                <w:t xml:space="preserve">Current students should become familiar with the </w:t>
              </w:r>
            </w:ins>
            <w:ins w:id="66928" w:author="pete jones" w:date="2022-04-01T14:50:00Z">
              <w:r w:rsidR="004E289F">
                <w:rPr>
                  <w:rFonts w:ascii="Calibri" w:hAnsi="Calibri" w:cs="Calibri"/>
                  <w:color w:val="000000"/>
                  <w:sz w:val="22"/>
                  <w:szCs w:val="22"/>
                </w:rPr>
                <w:t>increasing knowledge</w:t>
              </w:r>
            </w:ins>
            <w:ins w:id="66929" w:author="pete jones" w:date="2022-01-04T12:37:00Z">
              <w:r w:rsidRPr="00FF6A71">
                <w:rPr>
                  <w:rFonts w:ascii="Calibri" w:hAnsi="Calibri" w:cs="Calibri"/>
                  <w:color w:val="000000"/>
                  <w:sz w:val="22"/>
                  <w:szCs w:val="22"/>
                </w:rPr>
                <w:t xml:space="preserve"> in value to the business community.</w:t>
              </w:r>
            </w:ins>
          </w:p>
        </w:tc>
        <w:tc>
          <w:tcPr>
            <w:tcW w:w="992" w:type="dxa"/>
            <w:vMerge/>
            <w:tcBorders>
              <w:top w:val="nil"/>
              <w:left w:val="single" w:sz="4" w:space="0" w:color="auto"/>
              <w:bottom w:val="single" w:sz="4" w:space="0" w:color="auto"/>
              <w:right w:val="single" w:sz="8" w:space="0" w:color="auto"/>
            </w:tcBorders>
            <w:vAlign w:val="center"/>
            <w:hideMark/>
          </w:tcPr>
          <w:p w14:paraId="23C29827" w14:textId="77777777" w:rsidR="00BD0299" w:rsidRPr="00FF6A71" w:rsidRDefault="00BD0299">
            <w:pPr>
              <w:spacing w:before="0" w:after="0" w:line="240" w:lineRule="auto"/>
              <w:rPr>
                <w:ins w:id="66930" w:author="pete jones" w:date="2022-01-04T12:37:00Z"/>
                <w:rFonts w:ascii="Calibri" w:hAnsi="Calibri" w:cs="Calibri"/>
                <w:color w:val="000000"/>
                <w:sz w:val="22"/>
                <w:szCs w:val="22"/>
              </w:rPr>
              <w:pPrChange w:id="66931" w:author="pete jones" w:date="2022-01-04T13:08:00Z">
                <w:pPr/>
              </w:pPrChange>
            </w:pPr>
          </w:p>
        </w:tc>
      </w:tr>
      <w:tr w:rsidR="00B72E0C" w:rsidRPr="00FF6A71" w14:paraId="60FDE67C" w14:textId="77777777" w:rsidTr="00B72E0C">
        <w:trPr>
          <w:trHeight w:val="315"/>
          <w:jc w:val="center"/>
          <w:ins w:id="66932"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5A3463B4" w14:textId="77777777" w:rsidR="00BD0299" w:rsidRPr="00FF6A71" w:rsidRDefault="00BD0299">
            <w:pPr>
              <w:spacing w:before="0" w:after="0" w:line="240" w:lineRule="auto"/>
              <w:jc w:val="center"/>
              <w:rPr>
                <w:ins w:id="66933" w:author="pete jones" w:date="2022-01-04T12:37:00Z"/>
                <w:rFonts w:ascii="Calibri" w:hAnsi="Calibri" w:cs="Calibri"/>
                <w:color w:val="000000"/>
                <w:sz w:val="22"/>
                <w:szCs w:val="22"/>
              </w:rPr>
              <w:pPrChange w:id="66934" w:author="pete jones" w:date="2022-01-04T13:08:00Z">
                <w:pPr>
                  <w:jc w:val="center"/>
                </w:pPr>
              </w:pPrChange>
            </w:pPr>
            <w:ins w:id="66935" w:author="pete jones" w:date="2022-01-04T12:37:00Z">
              <w:r w:rsidRPr="00FF6A71">
                <w:rPr>
                  <w:rFonts w:ascii="Calibri" w:hAnsi="Calibri" w:cs="Calibri"/>
                  <w:color w:val="000000"/>
                  <w:sz w:val="22"/>
                  <w:szCs w:val="22"/>
                </w:rPr>
                <w:t>10</w:t>
              </w:r>
            </w:ins>
          </w:p>
        </w:tc>
        <w:tc>
          <w:tcPr>
            <w:tcW w:w="6480" w:type="dxa"/>
            <w:tcBorders>
              <w:top w:val="nil"/>
              <w:left w:val="nil"/>
              <w:bottom w:val="single" w:sz="4" w:space="0" w:color="auto"/>
              <w:right w:val="single" w:sz="4" w:space="0" w:color="auto"/>
            </w:tcBorders>
            <w:shd w:val="clear" w:color="auto" w:fill="auto"/>
            <w:vAlign w:val="center"/>
            <w:hideMark/>
          </w:tcPr>
          <w:p w14:paraId="26E1D65F" w14:textId="7E6DFFD9" w:rsidR="00BD0299" w:rsidRPr="00FF6A71" w:rsidRDefault="00BD0299">
            <w:pPr>
              <w:spacing w:before="0" w:after="0" w:line="240" w:lineRule="auto"/>
              <w:rPr>
                <w:ins w:id="66936" w:author="pete jones" w:date="2022-01-04T12:37:00Z"/>
                <w:rFonts w:ascii="Calibri" w:hAnsi="Calibri" w:cs="Calibri"/>
                <w:color w:val="000000"/>
                <w:sz w:val="22"/>
                <w:szCs w:val="22"/>
              </w:rPr>
              <w:pPrChange w:id="66937" w:author="pete jones" w:date="2022-01-04T13:08:00Z">
                <w:pPr/>
              </w:pPrChange>
            </w:pPr>
            <w:ins w:id="66938" w:author="pete jones" w:date="2022-01-04T12:37:00Z">
              <w:r w:rsidRPr="00FF6A71">
                <w:rPr>
                  <w:rFonts w:ascii="Calibri" w:hAnsi="Calibri" w:cs="Calibri"/>
                  <w:color w:val="000000"/>
                  <w:sz w:val="22"/>
                  <w:szCs w:val="22"/>
                </w:rPr>
                <w:t xml:space="preserve">Professionalism/Work Ethic should be emphasised for new entrants at all educational levels, e.g., </w:t>
              </w:r>
            </w:ins>
            <w:ins w:id="66939" w:author="pete jones" w:date="2022-04-01T14:50:00Z">
              <w:r w:rsidR="004E289F">
                <w:rPr>
                  <w:rFonts w:ascii="Calibri" w:hAnsi="Calibri" w:cs="Calibri"/>
                  <w:color w:val="000000"/>
                  <w:sz w:val="22"/>
                  <w:szCs w:val="22"/>
                </w:rPr>
                <w:t>timeliness issue</w:t>
              </w:r>
            </w:ins>
            <w:ins w:id="66940" w:author="pete jones" w:date="2022-01-04T12:37:00Z">
              <w:r w:rsidRPr="00FF6A71">
                <w:rPr>
                  <w:rFonts w:ascii="Calibri" w:hAnsi="Calibri" w:cs="Calibri"/>
                  <w:color w:val="000000"/>
                  <w:sz w:val="22"/>
                  <w:szCs w:val="22"/>
                </w:rPr>
                <w:t xml:space="preserve">s, dress, career growth, courtesy, teamwork, commitment, responsibility, </w:t>
              </w:r>
            </w:ins>
            <w:ins w:id="66941" w:author="pete jones" w:date="2022-04-01T14:50:00Z">
              <w:r w:rsidR="004E289F">
                <w:rPr>
                  <w:rFonts w:ascii="Calibri" w:hAnsi="Calibri" w:cs="Calibri"/>
                  <w:color w:val="000000"/>
                  <w:sz w:val="22"/>
                  <w:szCs w:val="22"/>
                </w:rPr>
                <w:t xml:space="preserve">and </w:t>
              </w:r>
            </w:ins>
            <w:ins w:id="66942" w:author="pete jones" w:date="2022-01-04T12:37:00Z">
              <w:r w:rsidRPr="00FF6A71">
                <w:rPr>
                  <w:rFonts w:ascii="Calibri" w:hAnsi="Calibri" w:cs="Calibri"/>
                  <w:color w:val="000000"/>
                  <w:sz w:val="22"/>
                  <w:szCs w:val="22"/>
                </w:rPr>
                <w:t>integrity.</w:t>
              </w:r>
            </w:ins>
          </w:p>
        </w:tc>
        <w:tc>
          <w:tcPr>
            <w:tcW w:w="992"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40E9B628" w14:textId="77777777" w:rsidR="00BD0299" w:rsidRPr="00FF6A71" w:rsidRDefault="00BD0299">
            <w:pPr>
              <w:spacing w:before="0" w:after="0" w:line="240" w:lineRule="auto"/>
              <w:jc w:val="center"/>
              <w:rPr>
                <w:ins w:id="66943" w:author="pete jones" w:date="2022-01-04T12:37:00Z"/>
                <w:rFonts w:ascii="Calibri" w:hAnsi="Calibri" w:cs="Calibri"/>
                <w:color w:val="000000"/>
                <w:sz w:val="22"/>
                <w:szCs w:val="22"/>
              </w:rPr>
              <w:pPrChange w:id="66944" w:author="pete jones" w:date="2022-01-04T13:08:00Z">
                <w:pPr>
                  <w:jc w:val="center"/>
                </w:pPr>
              </w:pPrChange>
            </w:pPr>
            <w:ins w:id="66945" w:author="pete jones" w:date="2022-01-04T12:37:00Z">
              <w:r w:rsidRPr="00FF6A71">
                <w:rPr>
                  <w:rFonts w:ascii="Calibri" w:hAnsi="Calibri" w:cs="Calibri"/>
                  <w:color w:val="000000"/>
                  <w:sz w:val="22"/>
                  <w:szCs w:val="22"/>
                </w:rPr>
                <w:t>1</w:t>
              </w:r>
            </w:ins>
          </w:p>
        </w:tc>
      </w:tr>
      <w:tr w:rsidR="00B72E0C" w:rsidRPr="00FF6A71" w14:paraId="63F85107" w14:textId="77777777" w:rsidTr="00B72E0C">
        <w:trPr>
          <w:trHeight w:val="330"/>
          <w:jc w:val="center"/>
          <w:ins w:id="66946"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0780079B" w14:textId="77777777" w:rsidR="00BD0299" w:rsidRPr="00FF6A71" w:rsidRDefault="00BD0299">
            <w:pPr>
              <w:spacing w:before="0" w:after="0" w:line="240" w:lineRule="auto"/>
              <w:jc w:val="center"/>
              <w:rPr>
                <w:ins w:id="66947" w:author="pete jones" w:date="2022-01-04T12:37:00Z"/>
                <w:rFonts w:ascii="Calibri" w:hAnsi="Calibri" w:cs="Calibri"/>
                <w:color w:val="000000"/>
                <w:sz w:val="22"/>
                <w:szCs w:val="22"/>
              </w:rPr>
              <w:pPrChange w:id="66948" w:author="pete jones" w:date="2022-01-04T13:08:00Z">
                <w:pPr>
                  <w:jc w:val="center"/>
                </w:pPr>
              </w:pPrChange>
            </w:pPr>
            <w:ins w:id="66949" w:author="pete jones" w:date="2022-01-04T12:37:00Z">
              <w:r w:rsidRPr="00FF6A71">
                <w:rPr>
                  <w:rFonts w:ascii="Calibri" w:hAnsi="Calibri" w:cs="Calibri"/>
                  <w:color w:val="000000"/>
                  <w:sz w:val="22"/>
                  <w:szCs w:val="22"/>
                </w:rPr>
                <w:t>4</w:t>
              </w:r>
            </w:ins>
          </w:p>
        </w:tc>
        <w:tc>
          <w:tcPr>
            <w:tcW w:w="6480" w:type="dxa"/>
            <w:tcBorders>
              <w:top w:val="nil"/>
              <w:left w:val="nil"/>
              <w:bottom w:val="single" w:sz="4" w:space="0" w:color="auto"/>
              <w:right w:val="single" w:sz="4" w:space="0" w:color="auto"/>
            </w:tcBorders>
            <w:shd w:val="clear" w:color="auto" w:fill="auto"/>
            <w:vAlign w:val="center"/>
            <w:hideMark/>
          </w:tcPr>
          <w:p w14:paraId="55B06FA4" w14:textId="77777777" w:rsidR="00BD0299" w:rsidRPr="00FF6A71" w:rsidRDefault="00BD0299">
            <w:pPr>
              <w:spacing w:before="0" w:after="0" w:line="240" w:lineRule="auto"/>
              <w:rPr>
                <w:ins w:id="66950" w:author="pete jones" w:date="2022-01-04T12:37:00Z"/>
                <w:rFonts w:ascii="Calibri" w:hAnsi="Calibri" w:cs="Calibri"/>
                <w:color w:val="000000"/>
                <w:sz w:val="22"/>
                <w:szCs w:val="22"/>
              </w:rPr>
              <w:pPrChange w:id="66951" w:author="pete jones" w:date="2022-01-04T13:08:00Z">
                <w:pPr/>
              </w:pPrChange>
            </w:pPr>
            <w:ins w:id="66952" w:author="pete jones" w:date="2022-01-04T12:37:00Z">
              <w:r w:rsidRPr="00FF6A71">
                <w:rPr>
                  <w:rFonts w:ascii="Calibri" w:hAnsi="Calibri" w:cs="Calibri"/>
                  <w:color w:val="000000"/>
                  <w:sz w:val="22"/>
                  <w:szCs w:val="22"/>
                </w:rPr>
                <w:t>UK universities should consider creating dedicated PLM laboratories to bring CAD capability in line with 21st Century skills</w:t>
              </w:r>
            </w:ins>
          </w:p>
        </w:tc>
        <w:tc>
          <w:tcPr>
            <w:tcW w:w="992" w:type="dxa"/>
            <w:vMerge/>
            <w:tcBorders>
              <w:top w:val="nil"/>
              <w:left w:val="single" w:sz="4" w:space="0" w:color="auto"/>
              <w:bottom w:val="single" w:sz="4" w:space="0" w:color="auto"/>
              <w:right w:val="single" w:sz="8" w:space="0" w:color="auto"/>
            </w:tcBorders>
            <w:vAlign w:val="center"/>
            <w:hideMark/>
          </w:tcPr>
          <w:p w14:paraId="6CB7D877" w14:textId="77777777" w:rsidR="00BD0299" w:rsidRPr="00FF6A71" w:rsidRDefault="00BD0299">
            <w:pPr>
              <w:spacing w:before="0" w:after="0" w:line="240" w:lineRule="auto"/>
              <w:rPr>
                <w:ins w:id="66953" w:author="pete jones" w:date="2022-01-04T12:37:00Z"/>
                <w:rFonts w:ascii="Calibri" w:hAnsi="Calibri" w:cs="Calibri"/>
                <w:color w:val="000000"/>
                <w:sz w:val="22"/>
                <w:szCs w:val="22"/>
              </w:rPr>
              <w:pPrChange w:id="66954" w:author="pete jones" w:date="2022-01-04T13:08:00Z">
                <w:pPr/>
              </w:pPrChange>
            </w:pPr>
          </w:p>
        </w:tc>
      </w:tr>
      <w:tr w:rsidR="00B72E0C" w:rsidRPr="00FF6A71" w14:paraId="3407E13C" w14:textId="77777777" w:rsidTr="00B72E0C">
        <w:trPr>
          <w:trHeight w:val="330"/>
          <w:jc w:val="center"/>
          <w:ins w:id="66955"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484966DD" w14:textId="77777777" w:rsidR="00BD0299" w:rsidRPr="00FF6A71" w:rsidRDefault="00BD0299">
            <w:pPr>
              <w:spacing w:before="0" w:after="0" w:line="240" w:lineRule="auto"/>
              <w:jc w:val="center"/>
              <w:rPr>
                <w:ins w:id="66956" w:author="pete jones" w:date="2022-01-04T12:37:00Z"/>
                <w:rFonts w:ascii="Calibri" w:hAnsi="Calibri" w:cs="Calibri"/>
                <w:color w:val="000000"/>
                <w:sz w:val="22"/>
                <w:szCs w:val="22"/>
              </w:rPr>
              <w:pPrChange w:id="66957" w:author="pete jones" w:date="2022-01-04T13:08:00Z">
                <w:pPr>
                  <w:jc w:val="center"/>
                </w:pPr>
              </w:pPrChange>
            </w:pPr>
            <w:ins w:id="66958" w:author="pete jones" w:date="2022-01-04T12:37:00Z">
              <w:r w:rsidRPr="00FF6A71">
                <w:rPr>
                  <w:rFonts w:ascii="Calibri" w:hAnsi="Calibri" w:cs="Calibri"/>
                  <w:color w:val="000000"/>
                  <w:sz w:val="22"/>
                  <w:szCs w:val="22"/>
                </w:rPr>
                <w:t>10</w:t>
              </w:r>
            </w:ins>
          </w:p>
        </w:tc>
        <w:tc>
          <w:tcPr>
            <w:tcW w:w="6480" w:type="dxa"/>
            <w:tcBorders>
              <w:top w:val="nil"/>
              <w:left w:val="nil"/>
              <w:bottom w:val="single" w:sz="4" w:space="0" w:color="auto"/>
              <w:right w:val="single" w:sz="4" w:space="0" w:color="auto"/>
            </w:tcBorders>
            <w:shd w:val="clear" w:color="auto" w:fill="auto"/>
            <w:vAlign w:val="center"/>
            <w:hideMark/>
          </w:tcPr>
          <w:p w14:paraId="42FC06A6" w14:textId="4751F2E6" w:rsidR="00BD0299" w:rsidRPr="00FF6A71" w:rsidRDefault="00BD0299">
            <w:pPr>
              <w:spacing w:before="0" w:after="0" w:line="240" w:lineRule="auto"/>
              <w:rPr>
                <w:ins w:id="66959" w:author="pete jones" w:date="2022-01-04T12:37:00Z"/>
                <w:rFonts w:ascii="Calibri" w:hAnsi="Calibri" w:cs="Calibri"/>
                <w:color w:val="000000"/>
                <w:sz w:val="22"/>
                <w:szCs w:val="22"/>
              </w:rPr>
              <w:pPrChange w:id="66960" w:author="pete jones" w:date="2022-01-04T13:08:00Z">
                <w:pPr/>
              </w:pPrChange>
            </w:pPr>
            <w:ins w:id="66961" w:author="pete jones" w:date="2022-01-04T12:37:00Z">
              <w:r w:rsidRPr="00FF6A71">
                <w:rPr>
                  <w:rFonts w:ascii="Calibri" w:hAnsi="Calibri" w:cs="Calibri"/>
                  <w:color w:val="000000"/>
                  <w:sz w:val="22"/>
                  <w:szCs w:val="22"/>
                </w:rPr>
                <w:t xml:space="preserve">Professionalism/Work Ethic should be emphasised for new entrants at all educational levels, e.g., </w:t>
              </w:r>
            </w:ins>
            <w:ins w:id="66962" w:author="pete jones" w:date="2022-04-01T14:50:00Z">
              <w:r w:rsidR="004E289F">
                <w:rPr>
                  <w:rFonts w:ascii="Calibri" w:hAnsi="Calibri" w:cs="Calibri"/>
                  <w:color w:val="000000"/>
                  <w:sz w:val="22"/>
                  <w:szCs w:val="22"/>
                </w:rPr>
                <w:t>timeliness issue</w:t>
              </w:r>
            </w:ins>
            <w:ins w:id="66963" w:author="pete jones" w:date="2022-01-04T12:37:00Z">
              <w:r w:rsidRPr="00FF6A71">
                <w:rPr>
                  <w:rFonts w:ascii="Calibri" w:hAnsi="Calibri" w:cs="Calibri"/>
                  <w:color w:val="000000"/>
                  <w:sz w:val="22"/>
                  <w:szCs w:val="22"/>
                </w:rPr>
                <w:t xml:space="preserve">s, dress, career growth, courtesy, teamwork, commitment, responsibility, </w:t>
              </w:r>
            </w:ins>
            <w:ins w:id="66964" w:author="pete jones" w:date="2022-04-01T14:51:00Z">
              <w:r w:rsidR="004E289F">
                <w:rPr>
                  <w:rFonts w:ascii="Calibri" w:hAnsi="Calibri" w:cs="Calibri"/>
                  <w:color w:val="000000"/>
                  <w:sz w:val="22"/>
                  <w:szCs w:val="22"/>
                </w:rPr>
                <w:t xml:space="preserve">and </w:t>
              </w:r>
            </w:ins>
            <w:ins w:id="66965" w:author="pete jones" w:date="2022-01-04T12:37:00Z">
              <w:r w:rsidRPr="00FF6A71">
                <w:rPr>
                  <w:rFonts w:ascii="Calibri" w:hAnsi="Calibri" w:cs="Calibri"/>
                  <w:color w:val="000000"/>
                  <w:sz w:val="22"/>
                  <w:szCs w:val="22"/>
                </w:rPr>
                <w:t>integrity.</w:t>
              </w:r>
            </w:ins>
          </w:p>
        </w:tc>
        <w:tc>
          <w:tcPr>
            <w:tcW w:w="992"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5997EA64" w14:textId="77777777" w:rsidR="00BD0299" w:rsidRPr="00FF6A71" w:rsidRDefault="00BD0299">
            <w:pPr>
              <w:spacing w:before="0" w:after="0" w:line="240" w:lineRule="auto"/>
              <w:jc w:val="center"/>
              <w:rPr>
                <w:ins w:id="66966" w:author="pete jones" w:date="2022-01-04T12:37:00Z"/>
                <w:rFonts w:ascii="Calibri" w:hAnsi="Calibri" w:cs="Calibri"/>
                <w:color w:val="000000"/>
                <w:sz w:val="22"/>
                <w:szCs w:val="22"/>
              </w:rPr>
              <w:pPrChange w:id="66967" w:author="pete jones" w:date="2022-01-04T13:08:00Z">
                <w:pPr>
                  <w:jc w:val="center"/>
                </w:pPr>
              </w:pPrChange>
            </w:pPr>
            <w:ins w:id="66968" w:author="pete jones" w:date="2022-01-04T12:37:00Z">
              <w:r w:rsidRPr="00FF6A71">
                <w:rPr>
                  <w:rFonts w:ascii="Calibri" w:hAnsi="Calibri" w:cs="Calibri"/>
                  <w:color w:val="000000"/>
                  <w:sz w:val="22"/>
                  <w:szCs w:val="22"/>
                </w:rPr>
                <w:t>1</w:t>
              </w:r>
            </w:ins>
          </w:p>
        </w:tc>
      </w:tr>
      <w:tr w:rsidR="00B72E0C" w:rsidRPr="00FF6A71" w14:paraId="079AE275" w14:textId="77777777" w:rsidTr="00B72E0C">
        <w:trPr>
          <w:trHeight w:val="315"/>
          <w:jc w:val="center"/>
          <w:ins w:id="66969"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2D588BA5" w14:textId="77777777" w:rsidR="00BD0299" w:rsidRPr="00FF6A71" w:rsidRDefault="00BD0299">
            <w:pPr>
              <w:spacing w:before="0" w:after="0" w:line="240" w:lineRule="auto"/>
              <w:jc w:val="center"/>
              <w:rPr>
                <w:ins w:id="66970" w:author="pete jones" w:date="2022-01-04T12:37:00Z"/>
                <w:rFonts w:ascii="Calibri" w:hAnsi="Calibri" w:cs="Calibri"/>
                <w:color w:val="000000"/>
                <w:sz w:val="22"/>
                <w:szCs w:val="22"/>
              </w:rPr>
              <w:pPrChange w:id="66971" w:author="pete jones" w:date="2022-01-04T13:08:00Z">
                <w:pPr>
                  <w:jc w:val="center"/>
                </w:pPr>
              </w:pPrChange>
            </w:pPr>
            <w:ins w:id="66972" w:author="pete jones" w:date="2022-01-04T12:37:00Z">
              <w:r w:rsidRPr="00FF6A71">
                <w:rPr>
                  <w:rFonts w:ascii="Calibri" w:hAnsi="Calibri" w:cs="Calibri"/>
                  <w:color w:val="000000"/>
                  <w:sz w:val="22"/>
                  <w:szCs w:val="22"/>
                </w:rPr>
                <w:t>5</w:t>
              </w:r>
            </w:ins>
          </w:p>
        </w:tc>
        <w:tc>
          <w:tcPr>
            <w:tcW w:w="6480" w:type="dxa"/>
            <w:tcBorders>
              <w:top w:val="nil"/>
              <w:left w:val="nil"/>
              <w:bottom w:val="single" w:sz="4" w:space="0" w:color="auto"/>
              <w:right w:val="single" w:sz="4" w:space="0" w:color="auto"/>
            </w:tcBorders>
            <w:shd w:val="clear" w:color="auto" w:fill="auto"/>
            <w:vAlign w:val="center"/>
            <w:hideMark/>
          </w:tcPr>
          <w:p w14:paraId="38F21268" w14:textId="77777777" w:rsidR="00BD0299" w:rsidRPr="00FF6A71" w:rsidRDefault="00BD0299">
            <w:pPr>
              <w:spacing w:before="0" w:after="0" w:line="240" w:lineRule="auto"/>
              <w:rPr>
                <w:ins w:id="66973" w:author="pete jones" w:date="2022-01-04T12:37:00Z"/>
                <w:rFonts w:ascii="Calibri" w:hAnsi="Calibri" w:cs="Calibri"/>
                <w:color w:val="000000"/>
                <w:sz w:val="22"/>
                <w:szCs w:val="22"/>
              </w:rPr>
              <w:pPrChange w:id="66974" w:author="pete jones" w:date="2022-01-04T13:08:00Z">
                <w:pPr/>
              </w:pPrChange>
            </w:pPr>
            <w:ins w:id="66975" w:author="pete jones" w:date="2022-01-04T12:37:00Z">
              <w:r w:rsidRPr="00FF6A71">
                <w:rPr>
                  <w:rFonts w:ascii="Calibri" w:hAnsi="Calibri" w:cs="Calibri"/>
                  <w:color w:val="000000"/>
                  <w:sz w:val="22"/>
                  <w:szCs w:val="22"/>
                </w:rPr>
                <w:t>Educators should consider re-assessing current curricula in response to future needs</w:t>
              </w:r>
            </w:ins>
          </w:p>
        </w:tc>
        <w:tc>
          <w:tcPr>
            <w:tcW w:w="992" w:type="dxa"/>
            <w:vMerge/>
            <w:tcBorders>
              <w:top w:val="nil"/>
              <w:left w:val="single" w:sz="4" w:space="0" w:color="auto"/>
              <w:bottom w:val="single" w:sz="4" w:space="0" w:color="auto"/>
              <w:right w:val="single" w:sz="8" w:space="0" w:color="auto"/>
            </w:tcBorders>
            <w:vAlign w:val="center"/>
            <w:hideMark/>
          </w:tcPr>
          <w:p w14:paraId="39B8F4FA" w14:textId="77777777" w:rsidR="00BD0299" w:rsidRPr="00FF6A71" w:rsidRDefault="00BD0299">
            <w:pPr>
              <w:spacing w:before="0" w:after="0" w:line="240" w:lineRule="auto"/>
              <w:rPr>
                <w:ins w:id="66976" w:author="pete jones" w:date="2022-01-04T12:37:00Z"/>
                <w:rFonts w:ascii="Calibri" w:hAnsi="Calibri" w:cs="Calibri"/>
                <w:color w:val="000000"/>
                <w:sz w:val="22"/>
                <w:szCs w:val="22"/>
              </w:rPr>
              <w:pPrChange w:id="66977" w:author="pete jones" w:date="2022-01-04T13:08:00Z">
                <w:pPr/>
              </w:pPrChange>
            </w:pPr>
          </w:p>
        </w:tc>
      </w:tr>
      <w:tr w:rsidR="00B72E0C" w:rsidRPr="00FF6A71" w14:paraId="25399D02" w14:textId="77777777" w:rsidTr="00B72E0C">
        <w:trPr>
          <w:trHeight w:val="315"/>
          <w:jc w:val="center"/>
          <w:ins w:id="66978"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5BEE487E" w14:textId="77777777" w:rsidR="00BD0299" w:rsidRPr="00FF6A71" w:rsidRDefault="00BD0299">
            <w:pPr>
              <w:spacing w:before="0" w:after="0" w:line="240" w:lineRule="auto"/>
              <w:jc w:val="center"/>
              <w:rPr>
                <w:ins w:id="66979" w:author="pete jones" w:date="2022-01-04T12:37:00Z"/>
                <w:rFonts w:ascii="Calibri" w:hAnsi="Calibri" w:cs="Calibri"/>
                <w:color w:val="000000"/>
                <w:sz w:val="22"/>
                <w:szCs w:val="22"/>
              </w:rPr>
              <w:pPrChange w:id="66980" w:author="pete jones" w:date="2022-01-04T13:08:00Z">
                <w:pPr>
                  <w:jc w:val="center"/>
                </w:pPr>
              </w:pPrChange>
            </w:pPr>
            <w:ins w:id="66981" w:author="pete jones" w:date="2022-01-04T12:37:00Z">
              <w:r w:rsidRPr="00FF6A71">
                <w:rPr>
                  <w:rFonts w:ascii="Calibri" w:hAnsi="Calibri" w:cs="Calibri"/>
                  <w:color w:val="000000"/>
                  <w:sz w:val="22"/>
                  <w:szCs w:val="22"/>
                </w:rPr>
                <w:t>9</w:t>
              </w:r>
            </w:ins>
          </w:p>
        </w:tc>
        <w:tc>
          <w:tcPr>
            <w:tcW w:w="6480" w:type="dxa"/>
            <w:tcBorders>
              <w:top w:val="nil"/>
              <w:left w:val="nil"/>
              <w:bottom w:val="single" w:sz="4" w:space="0" w:color="auto"/>
              <w:right w:val="single" w:sz="4" w:space="0" w:color="auto"/>
            </w:tcBorders>
            <w:shd w:val="clear" w:color="auto" w:fill="auto"/>
            <w:vAlign w:val="center"/>
            <w:hideMark/>
          </w:tcPr>
          <w:p w14:paraId="5F5FE722" w14:textId="0C1FFCB7" w:rsidR="00BD0299" w:rsidRPr="00FF6A71" w:rsidRDefault="00BD0299">
            <w:pPr>
              <w:spacing w:before="0" w:after="0" w:line="240" w:lineRule="auto"/>
              <w:rPr>
                <w:ins w:id="66982" w:author="pete jones" w:date="2022-01-04T12:37:00Z"/>
                <w:rFonts w:ascii="Calibri" w:hAnsi="Calibri" w:cs="Calibri"/>
                <w:color w:val="000000"/>
                <w:sz w:val="22"/>
                <w:szCs w:val="22"/>
              </w:rPr>
              <w:pPrChange w:id="66983" w:author="pete jones" w:date="2022-01-04T13:08:00Z">
                <w:pPr/>
              </w:pPrChange>
            </w:pPr>
            <w:ins w:id="66984" w:author="pete jones" w:date="2022-01-04T12:37:00Z">
              <w:r w:rsidRPr="00FF6A71">
                <w:rPr>
                  <w:rFonts w:ascii="Calibri" w:hAnsi="Calibri" w:cs="Calibri"/>
                  <w:color w:val="000000"/>
                  <w:sz w:val="22"/>
                  <w:szCs w:val="22"/>
                </w:rPr>
                <w:t xml:space="preserve">Current students should become familiar with the </w:t>
              </w:r>
            </w:ins>
            <w:ins w:id="66985" w:author="pete jones" w:date="2022-04-01T14:51:00Z">
              <w:r w:rsidR="004E289F">
                <w:rPr>
                  <w:rFonts w:ascii="Calibri" w:hAnsi="Calibri" w:cs="Calibri"/>
                  <w:color w:val="000000"/>
                  <w:sz w:val="22"/>
                  <w:szCs w:val="22"/>
                </w:rPr>
                <w:t>increasing knowledge</w:t>
              </w:r>
            </w:ins>
            <w:ins w:id="66986" w:author="pete jones" w:date="2022-01-04T12:37:00Z">
              <w:r w:rsidRPr="00FF6A71">
                <w:rPr>
                  <w:rFonts w:ascii="Calibri" w:hAnsi="Calibri" w:cs="Calibri"/>
                  <w:color w:val="000000"/>
                  <w:sz w:val="22"/>
                  <w:szCs w:val="22"/>
                </w:rPr>
                <w:t xml:space="preserve"> in value to the business community.</w:t>
              </w:r>
            </w:ins>
          </w:p>
        </w:tc>
        <w:tc>
          <w:tcPr>
            <w:tcW w:w="992"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7D32E9A0" w14:textId="77777777" w:rsidR="00BD0299" w:rsidRPr="00FF6A71" w:rsidRDefault="00BD0299">
            <w:pPr>
              <w:spacing w:before="0" w:after="0" w:line="240" w:lineRule="auto"/>
              <w:jc w:val="center"/>
              <w:rPr>
                <w:ins w:id="66987" w:author="pete jones" w:date="2022-01-04T12:37:00Z"/>
                <w:rFonts w:ascii="Calibri" w:hAnsi="Calibri" w:cs="Calibri"/>
                <w:color w:val="000000"/>
                <w:sz w:val="22"/>
                <w:szCs w:val="22"/>
              </w:rPr>
              <w:pPrChange w:id="66988" w:author="pete jones" w:date="2022-01-04T13:08:00Z">
                <w:pPr>
                  <w:jc w:val="center"/>
                </w:pPr>
              </w:pPrChange>
            </w:pPr>
            <w:ins w:id="66989" w:author="pete jones" w:date="2022-01-04T12:37:00Z">
              <w:r w:rsidRPr="00FF6A71">
                <w:rPr>
                  <w:rFonts w:ascii="Calibri" w:hAnsi="Calibri" w:cs="Calibri"/>
                  <w:color w:val="000000"/>
                  <w:sz w:val="22"/>
                  <w:szCs w:val="22"/>
                </w:rPr>
                <w:t>1</w:t>
              </w:r>
            </w:ins>
          </w:p>
        </w:tc>
      </w:tr>
      <w:tr w:rsidR="00B72E0C" w:rsidRPr="00FF6A71" w14:paraId="5A8019D6" w14:textId="77777777" w:rsidTr="00B72E0C">
        <w:trPr>
          <w:trHeight w:val="315"/>
          <w:jc w:val="center"/>
          <w:ins w:id="66990"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2E490F33" w14:textId="77777777" w:rsidR="00BD0299" w:rsidRPr="00FF6A71" w:rsidRDefault="00BD0299">
            <w:pPr>
              <w:spacing w:before="0" w:after="0" w:line="240" w:lineRule="auto"/>
              <w:jc w:val="center"/>
              <w:rPr>
                <w:ins w:id="66991" w:author="pete jones" w:date="2022-01-04T12:37:00Z"/>
                <w:rFonts w:ascii="Calibri" w:hAnsi="Calibri" w:cs="Calibri"/>
                <w:color w:val="000000"/>
                <w:sz w:val="22"/>
                <w:szCs w:val="22"/>
              </w:rPr>
              <w:pPrChange w:id="66992" w:author="pete jones" w:date="2022-01-04T13:08:00Z">
                <w:pPr>
                  <w:jc w:val="center"/>
                </w:pPr>
              </w:pPrChange>
            </w:pPr>
            <w:ins w:id="66993" w:author="pete jones" w:date="2022-01-04T12:37:00Z">
              <w:r w:rsidRPr="00FF6A71">
                <w:rPr>
                  <w:rFonts w:ascii="Calibri" w:hAnsi="Calibri" w:cs="Calibri"/>
                  <w:color w:val="000000"/>
                  <w:sz w:val="22"/>
                  <w:szCs w:val="22"/>
                </w:rPr>
                <w:t>8</w:t>
              </w:r>
            </w:ins>
          </w:p>
        </w:tc>
        <w:tc>
          <w:tcPr>
            <w:tcW w:w="6480" w:type="dxa"/>
            <w:tcBorders>
              <w:top w:val="nil"/>
              <w:left w:val="nil"/>
              <w:bottom w:val="single" w:sz="4" w:space="0" w:color="auto"/>
              <w:right w:val="single" w:sz="4" w:space="0" w:color="auto"/>
            </w:tcBorders>
            <w:shd w:val="clear" w:color="auto" w:fill="auto"/>
            <w:vAlign w:val="center"/>
            <w:hideMark/>
          </w:tcPr>
          <w:p w14:paraId="43D8D737" w14:textId="77777777" w:rsidR="00BD0299" w:rsidRPr="00FF6A71" w:rsidRDefault="00BD0299">
            <w:pPr>
              <w:spacing w:before="0" w:after="0" w:line="240" w:lineRule="auto"/>
              <w:rPr>
                <w:ins w:id="66994" w:author="pete jones" w:date="2022-01-04T12:37:00Z"/>
                <w:rFonts w:ascii="Calibri" w:hAnsi="Calibri" w:cs="Calibri"/>
                <w:color w:val="000000"/>
                <w:sz w:val="22"/>
                <w:szCs w:val="22"/>
              </w:rPr>
              <w:pPrChange w:id="66995" w:author="pete jones" w:date="2022-01-04T13:08:00Z">
                <w:pPr/>
              </w:pPrChange>
            </w:pPr>
            <w:ins w:id="66996" w:author="pete jones" w:date="2022-01-04T12:37:00Z">
              <w:r w:rsidRPr="00FF6A71">
                <w:rPr>
                  <w:rFonts w:ascii="Calibri" w:hAnsi="Calibri" w:cs="Calibri"/>
                  <w:color w:val="000000"/>
                  <w:sz w:val="22"/>
                  <w:szCs w:val="22"/>
                </w:rPr>
                <w:t>University graduates should acquire basic knowledge and a complement of applied skills.</w:t>
              </w:r>
            </w:ins>
          </w:p>
        </w:tc>
        <w:tc>
          <w:tcPr>
            <w:tcW w:w="992" w:type="dxa"/>
            <w:vMerge/>
            <w:tcBorders>
              <w:top w:val="nil"/>
              <w:left w:val="single" w:sz="4" w:space="0" w:color="auto"/>
              <w:bottom w:val="single" w:sz="4" w:space="0" w:color="auto"/>
              <w:right w:val="single" w:sz="8" w:space="0" w:color="auto"/>
            </w:tcBorders>
            <w:vAlign w:val="center"/>
            <w:hideMark/>
          </w:tcPr>
          <w:p w14:paraId="70C541F4" w14:textId="77777777" w:rsidR="00BD0299" w:rsidRPr="00FF6A71" w:rsidRDefault="00BD0299">
            <w:pPr>
              <w:spacing w:before="0" w:after="0" w:line="240" w:lineRule="auto"/>
              <w:rPr>
                <w:ins w:id="66997" w:author="pete jones" w:date="2022-01-04T12:37:00Z"/>
                <w:rFonts w:ascii="Calibri" w:hAnsi="Calibri" w:cs="Calibri"/>
                <w:color w:val="000000"/>
                <w:sz w:val="22"/>
                <w:szCs w:val="22"/>
              </w:rPr>
              <w:pPrChange w:id="66998" w:author="pete jones" w:date="2022-01-04T13:08:00Z">
                <w:pPr/>
              </w:pPrChange>
            </w:pPr>
          </w:p>
        </w:tc>
      </w:tr>
      <w:tr w:rsidR="00B72E0C" w:rsidRPr="00FF6A71" w14:paraId="12B0C457" w14:textId="77777777" w:rsidTr="00B72E0C">
        <w:trPr>
          <w:trHeight w:val="315"/>
          <w:jc w:val="center"/>
          <w:ins w:id="66999"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7F6C0BAB" w14:textId="77777777" w:rsidR="00BD0299" w:rsidRPr="00FF6A71" w:rsidRDefault="00BD0299">
            <w:pPr>
              <w:spacing w:before="0" w:after="0" w:line="240" w:lineRule="auto"/>
              <w:jc w:val="center"/>
              <w:rPr>
                <w:ins w:id="67000" w:author="pete jones" w:date="2022-01-04T12:37:00Z"/>
                <w:rFonts w:ascii="Calibri" w:hAnsi="Calibri" w:cs="Calibri"/>
                <w:color w:val="000000"/>
                <w:sz w:val="22"/>
                <w:szCs w:val="22"/>
              </w:rPr>
              <w:pPrChange w:id="67001" w:author="pete jones" w:date="2022-01-04T13:08:00Z">
                <w:pPr>
                  <w:jc w:val="center"/>
                </w:pPr>
              </w:pPrChange>
            </w:pPr>
            <w:ins w:id="67002" w:author="pete jones" w:date="2022-01-04T12:37:00Z">
              <w:r w:rsidRPr="00FF6A71">
                <w:rPr>
                  <w:rFonts w:ascii="Calibri" w:hAnsi="Calibri" w:cs="Calibri"/>
                  <w:color w:val="000000"/>
                  <w:sz w:val="22"/>
                  <w:szCs w:val="22"/>
                </w:rPr>
                <w:t>5</w:t>
              </w:r>
            </w:ins>
          </w:p>
        </w:tc>
        <w:tc>
          <w:tcPr>
            <w:tcW w:w="6480" w:type="dxa"/>
            <w:tcBorders>
              <w:top w:val="nil"/>
              <w:left w:val="nil"/>
              <w:bottom w:val="single" w:sz="4" w:space="0" w:color="auto"/>
              <w:right w:val="single" w:sz="4" w:space="0" w:color="auto"/>
            </w:tcBorders>
            <w:shd w:val="clear" w:color="auto" w:fill="auto"/>
            <w:vAlign w:val="center"/>
            <w:hideMark/>
          </w:tcPr>
          <w:p w14:paraId="6F0892A8" w14:textId="77777777" w:rsidR="00BD0299" w:rsidRPr="00FF6A71" w:rsidRDefault="00BD0299">
            <w:pPr>
              <w:spacing w:before="0" w:after="0" w:line="240" w:lineRule="auto"/>
              <w:rPr>
                <w:ins w:id="67003" w:author="pete jones" w:date="2022-01-04T12:37:00Z"/>
                <w:rFonts w:ascii="Calibri" w:hAnsi="Calibri" w:cs="Calibri"/>
                <w:color w:val="000000"/>
                <w:sz w:val="22"/>
                <w:szCs w:val="22"/>
              </w:rPr>
              <w:pPrChange w:id="67004" w:author="pete jones" w:date="2022-01-04T13:08:00Z">
                <w:pPr/>
              </w:pPrChange>
            </w:pPr>
            <w:ins w:id="67005" w:author="pete jones" w:date="2022-01-04T12:37:00Z">
              <w:r w:rsidRPr="00FF6A71">
                <w:rPr>
                  <w:rFonts w:ascii="Calibri" w:hAnsi="Calibri" w:cs="Calibri"/>
                  <w:color w:val="000000"/>
                  <w:sz w:val="22"/>
                  <w:szCs w:val="22"/>
                </w:rPr>
                <w:t>Educators should consider re-assessing current curricula in response to future needs</w:t>
              </w:r>
            </w:ins>
          </w:p>
        </w:tc>
        <w:tc>
          <w:tcPr>
            <w:tcW w:w="992"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36EF3AD5" w14:textId="77777777" w:rsidR="00BD0299" w:rsidRPr="00FF6A71" w:rsidRDefault="00BD0299">
            <w:pPr>
              <w:spacing w:before="0" w:after="0" w:line="240" w:lineRule="auto"/>
              <w:jc w:val="center"/>
              <w:rPr>
                <w:ins w:id="67006" w:author="pete jones" w:date="2022-01-04T12:37:00Z"/>
                <w:rFonts w:ascii="Calibri" w:hAnsi="Calibri" w:cs="Calibri"/>
                <w:color w:val="000000"/>
                <w:sz w:val="22"/>
                <w:szCs w:val="22"/>
              </w:rPr>
              <w:pPrChange w:id="67007" w:author="pete jones" w:date="2022-01-04T13:08:00Z">
                <w:pPr>
                  <w:jc w:val="center"/>
                </w:pPr>
              </w:pPrChange>
            </w:pPr>
            <w:ins w:id="67008" w:author="pete jones" w:date="2022-01-04T12:37:00Z">
              <w:r w:rsidRPr="00FF6A71">
                <w:rPr>
                  <w:rFonts w:ascii="Calibri" w:hAnsi="Calibri" w:cs="Calibri"/>
                  <w:color w:val="000000"/>
                  <w:sz w:val="22"/>
                  <w:szCs w:val="22"/>
                </w:rPr>
                <w:t>1</w:t>
              </w:r>
            </w:ins>
          </w:p>
        </w:tc>
      </w:tr>
      <w:tr w:rsidR="00B72E0C" w:rsidRPr="00FF6A71" w14:paraId="45F78A6E" w14:textId="77777777" w:rsidTr="00B72E0C">
        <w:trPr>
          <w:trHeight w:val="315"/>
          <w:jc w:val="center"/>
          <w:ins w:id="67009"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2268F19C" w14:textId="77777777" w:rsidR="00BD0299" w:rsidRPr="00FF6A71" w:rsidRDefault="00BD0299">
            <w:pPr>
              <w:spacing w:before="0" w:after="0" w:line="240" w:lineRule="auto"/>
              <w:jc w:val="center"/>
              <w:rPr>
                <w:ins w:id="67010" w:author="pete jones" w:date="2022-01-04T12:37:00Z"/>
                <w:rFonts w:ascii="Calibri" w:hAnsi="Calibri" w:cs="Calibri"/>
                <w:color w:val="000000"/>
                <w:sz w:val="22"/>
                <w:szCs w:val="22"/>
              </w:rPr>
              <w:pPrChange w:id="67011" w:author="pete jones" w:date="2022-01-04T13:08:00Z">
                <w:pPr>
                  <w:jc w:val="center"/>
                </w:pPr>
              </w:pPrChange>
            </w:pPr>
            <w:ins w:id="67012" w:author="pete jones" w:date="2022-01-04T12:37:00Z">
              <w:r w:rsidRPr="00FF6A71">
                <w:rPr>
                  <w:rFonts w:ascii="Calibri" w:hAnsi="Calibri" w:cs="Calibri"/>
                  <w:color w:val="000000"/>
                  <w:sz w:val="22"/>
                  <w:szCs w:val="22"/>
                </w:rPr>
                <w:t>4</w:t>
              </w:r>
            </w:ins>
          </w:p>
        </w:tc>
        <w:tc>
          <w:tcPr>
            <w:tcW w:w="6480" w:type="dxa"/>
            <w:tcBorders>
              <w:top w:val="nil"/>
              <w:left w:val="nil"/>
              <w:bottom w:val="single" w:sz="4" w:space="0" w:color="auto"/>
              <w:right w:val="single" w:sz="4" w:space="0" w:color="auto"/>
            </w:tcBorders>
            <w:shd w:val="clear" w:color="auto" w:fill="auto"/>
            <w:vAlign w:val="center"/>
            <w:hideMark/>
          </w:tcPr>
          <w:p w14:paraId="2F09A366" w14:textId="77777777" w:rsidR="00BD0299" w:rsidRPr="00FF6A71" w:rsidRDefault="00BD0299">
            <w:pPr>
              <w:spacing w:before="0" w:after="0" w:line="240" w:lineRule="auto"/>
              <w:rPr>
                <w:ins w:id="67013" w:author="pete jones" w:date="2022-01-04T12:37:00Z"/>
                <w:rFonts w:ascii="Calibri" w:hAnsi="Calibri" w:cs="Calibri"/>
                <w:color w:val="000000"/>
                <w:sz w:val="22"/>
                <w:szCs w:val="22"/>
              </w:rPr>
              <w:pPrChange w:id="67014" w:author="pete jones" w:date="2022-01-04T13:08:00Z">
                <w:pPr/>
              </w:pPrChange>
            </w:pPr>
            <w:ins w:id="67015" w:author="pete jones" w:date="2022-01-04T12:37:00Z">
              <w:r w:rsidRPr="00FF6A71">
                <w:rPr>
                  <w:rFonts w:ascii="Calibri" w:hAnsi="Calibri" w:cs="Calibri"/>
                  <w:color w:val="000000"/>
                  <w:sz w:val="22"/>
                  <w:szCs w:val="22"/>
                </w:rPr>
                <w:t>UK universities should consider creating dedicated PLM laboratories to bring CAD capability in line with 21st Century skills</w:t>
              </w:r>
            </w:ins>
          </w:p>
        </w:tc>
        <w:tc>
          <w:tcPr>
            <w:tcW w:w="992" w:type="dxa"/>
            <w:vMerge/>
            <w:tcBorders>
              <w:top w:val="nil"/>
              <w:left w:val="single" w:sz="4" w:space="0" w:color="auto"/>
              <w:bottom w:val="single" w:sz="4" w:space="0" w:color="auto"/>
              <w:right w:val="single" w:sz="8" w:space="0" w:color="auto"/>
            </w:tcBorders>
            <w:vAlign w:val="center"/>
            <w:hideMark/>
          </w:tcPr>
          <w:p w14:paraId="1FCE3C99" w14:textId="77777777" w:rsidR="00BD0299" w:rsidRPr="00FF6A71" w:rsidRDefault="00BD0299">
            <w:pPr>
              <w:spacing w:before="0" w:after="0" w:line="240" w:lineRule="auto"/>
              <w:rPr>
                <w:ins w:id="67016" w:author="pete jones" w:date="2022-01-04T12:37:00Z"/>
                <w:rFonts w:ascii="Calibri" w:hAnsi="Calibri" w:cs="Calibri"/>
                <w:color w:val="000000"/>
                <w:sz w:val="22"/>
                <w:szCs w:val="22"/>
              </w:rPr>
              <w:pPrChange w:id="67017" w:author="pete jones" w:date="2022-01-04T13:08:00Z">
                <w:pPr/>
              </w:pPrChange>
            </w:pPr>
          </w:p>
        </w:tc>
      </w:tr>
      <w:tr w:rsidR="00B72E0C" w:rsidRPr="00FF6A71" w14:paraId="03DF2998" w14:textId="77777777" w:rsidTr="00B72E0C">
        <w:trPr>
          <w:trHeight w:val="315"/>
          <w:jc w:val="center"/>
          <w:ins w:id="67018"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4486776D" w14:textId="77777777" w:rsidR="00BD0299" w:rsidRPr="00FF6A71" w:rsidRDefault="00BD0299">
            <w:pPr>
              <w:spacing w:before="0" w:after="0" w:line="240" w:lineRule="auto"/>
              <w:jc w:val="center"/>
              <w:rPr>
                <w:ins w:id="67019" w:author="pete jones" w:date="2022-01-04T12:37:00Z"/>
                <w:rFonts w:ascii="Calibri" w:hAnsi="Calibri" w:cs="Calibri"/>
                <w:color w:val="000000"/>
                <w:sz w:val="22"/>
                <w:szCs w:val="22"/>
              </w:rPr>
              <w:pPrChange w:id="67020" w:author="pete jones" w:date="2022-01-04T13:08:00Z">
                <w:pPr>
                  <w:jc w:val="center"/>
                </w:pPr>
              </w:pPrChange>
            </w:pPr>
            <w:ins w:id="67021" w:author="pete jones" w:date="2022-01-04T12:37:00Z">
              <w:r w:rsidRPr="00FF6A71">
                <w:rPr>
                  <w:rFonts w:ascii="Calibri" w:hAnsi="Calibri" w:cs="Calibri"/>
                  <w:color w:val="000000"/>
                  <w:sz w:val="22"/>
                  <w:szCs w:val="22"/>
                </w:rPr>
                <w:t>6</w:t>
              </w:r>
            </w:ins>
          </w:p>
        </w:tc>
        <w:tc>
          <w:tcPr>
            <w:tcW w:w="6480" w:type="dxa"/>
            <w:tcBorders>
              <w:top w:val="nil"/>
              <w:left w:val="nil"/>
              <w:bottom w:val="single" w:sz="4" w:space="0" w:color="auto"/>
              <w:right w:val="single" w:sz="4" w:space="0" w:color="auto"/>
            </w:tcBorders>
            <w:shd w:val="clear" w:color="auto" w:fill="auto"/>
            <w:vAlign w:val="center"/>
            <w:hideMark/>
          </w:tcPr>
          <w:p w14:paraId="75A065CA" w14:textId="77777777" w:rsidR="00BD0299" w:rsidRPr="00FF6A71" w:rsidRDefault="00BD0299">
            <w:pPr>
              <w:spacing w:before="0" w:after="0" w:line="240" w:lineRule="auto"/>
              <w:rPr>
                <w:ins w:id="67022" w:author="pete jones" w:date="2022-01-04T12:37:00Z"/>
                <w:rFonts w:ascii="Calibri" w:hAnsi="Calibri" w:cs="Calibri"/>
                <w:color w:val="000000"/>
                <w:sz w:val="22"/>
                <w:szCs w:val="22"/>
              </w:rPr>
              <w:pPrChange w:id="67023" w:author="pete jones" w:date="2022-01-04T13:08:00Z">
                <w:pPr/>
              </w:pPrChange>
            </w:pPr>
            <w:ins w:id="67024" w:author="pete jones" w:date="2022-01-04T12:37:00Z">
              <w:r w:rsidRPr="00FF6A71">
                <w:rPr>
                  <w:rFonts w:ascii="Calibri" w:hAnsi="Calibri" w:cs="Calibri"/>
                  <w:color w:val="000000"/>
                  <w:sz w:val="22"/>
                  <w:szCs w:val="22"/>
                </w:rPr>
                <w:t>Educators should research models for incorporating more hands-on and practical experience for students in the curricula</w:t>
              </w:r>
            </w:ins>
          </w:p>
        </w:tc>
        <w:tc>
          <w:tcPr>
            <w:tcW w:w="992"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256DE461" w14:textId="77777777" w:rsidR="00BD0299" w:rsidRPr="00FF6A71" w:rsidRDefault="00BD0299">
            <w:pPr>
              <w:spacing w:before="0" w:after="0" w:line="240" w:lineRule="auto"/>
              <w:jc w:val="center"/>
              <w:rPr>
                <w:ins w:id="67025" w:author="pete jones" w:date="2022-01-04T12:37:00Z"/>
                <w:rFonts w:ascii="Calibri" w:hAnsi="Calibri" w:cs="Calibri"/>
                <w:color w:val="000000"/>
                <w:sz w:val="22"/>
                <w:szCs w:val="22"/>
              </w:rPr>
              <w:pPrChange w:id="67026" w:author="pete jones" w:date="2022-01-04T13:08:00Z">
                <w:pPr>
                  <w:jc w:val="center"/>
                </w:pPr>
              </w:pPrChange>
            </w:pPr>
            <w:ins w:id="67027" w:author="pete jones" w:date="2022-01-04T12:37:00Z">
              <w:r w:rsidRPr="00FF6A71">
                <w:rPr>
                  <w:rFonts w:ascii="Calibri" w:hAnsi="Calibri" w:cs="Calibri"/>
                  <w:color w:val="000000"/>
                  <w:sz w:val="22"/>
                  <w:szCs w:val="22"/>
                </w:rPr>
                <w:t>0.990867</w:t>
              </w:r>
            </w:ins>
          </w:p>
        </w:tc>
      </w:tr>
      <w:tr w:rsidR="00B72E0C" w:rsidRPr="00FF6A71" w14:paraId="3C21E39B" w14:textId="77777777" w:rsidTr="00B72E0C">
        <w:trPr>
          <w:trHeight w:val="315"/>
          <w:jc w:val="center"/>
          <w:ins w:id="67028"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234B6338" w14:textId="77777777" w:rsidR="00BD0299" w:rsidRPr="00FF6A71" w:rsidRDefault="00BD0299">
            <w:pPr>
              <w:spacing w:before="0" w:after="0" w:line="240" w:lineRule="auto"/>
              <w:jc w:val="center"/>
              <w:rPr>
                <w:ins w:id="67029" w:author="pete jones" w:date="2022-01-04T12:37:00Z"/>
                <w:rFonts w:ascii="Calibri" w:hAnsi="Calibri" w:cs="Calibri"/>
                <w:color w:val="000000"/>
                <w:sz w:val="22"/>
                <w:szCs w:val="22"/>
              </w:rPr>
              <w:pPrChange w:id="67030" w:author="pete jones" w:date="2022-01-04T13:08:00Z">
                <w:pPr>
                  <w:jc w:val="center"/>
                </w:pPr>
              </w:pPrChange>
            </w:pPr>
            <w:ins w:id="67031" w:author="pete jones" w:date="2022-01-04T12:37:00Z">
              <w:r w:rsidRPr="00FF6A71">
                <w:rPr>
                  <w:rFonts w:ascii="Calibri" w:hAnsi="Calibri" w:cs="Calibri"/>
                  <w:color w:val="000000"/>
                  <w:sz w:val="22"/>
                  <w:szCs w:val="22"/>
                </w:rPr>
                <w:t>4</w:t>
              </w:r>
            </w:ins>
          </w:p>
        </w:tc>
        <w:tc>
          <w:tcPr>
            <w:tcW w:w="6480" w:type="dxa"/>
            <w:tcBorders>
              <w:top w:val="nil"/>
              <w:left w:val="nil"/>
              <w:bottom w:val="single" w:sz="4" w:space="0" w:color="auto"/>
              <w:right w:val="single" w:sz="4" w:space="0" w:color="auto"/>
            </w:tcBorders>
            <w:shd w:val="clear" w:color="auto" w:fill="auto"/>
            <w:vAlign w:val="center"/>
            <w:hideMark/>
          </w:tcPr>
          <w:p w14:paraId="1E2A1B43" w14:textId="77777777" w:rsidR="00BD0299" w:rsidRPr="00FF6A71" w:rsidRDefault="00BD0299">
            <w:pPr>
              <w:spacing w:before="0" w:after="0" w:line="240" w:lineRule="auto"/>
              <w:rPr>
                <w:ins w:id="67032" w:author="pete jones" w:date="2022-01-04T12:37:00Z"/>
                <w:rFonts w:ascii="Calibri" w:hAnsi="Calibri" w:cs="Calibri"/>
                <w:color w:val="000000"/>
                <w:sz w:val="22"/>
                <w:szCs w:val="22"/>
              </w:rPr>
              <w:pPrChange w:id="67033" w:author="pete jones" w:date="2022-01-04T13:08:00Z">
                <w:pPr/>
              </w:pPrChange>
            </w:pPr>
            <w:ins w:id="67034" w:author="pete jones" w:date="2022-01-04T12:37:00Z">
              <w:r w:rsidRPr="00FF6A71">
                <w:rPr>
                  <w:rFonts w:ascii="Calibri" w:hAnsi="Calibri" w:cs="Calibri"/>
                  <w:color w:val="000000"/>
                  <w:sz w:val="22"/>
                  <w:szCs w:val="22"/>
                </w:rPr>
                <w:t>UK universities should consider creating dedicated PLM laboratories to bring CAD capability in line with 21st Century skills</w:t>
              </w:r>
            </w:ins>
          </w:p>
        </w:tc>
        <w:tc>
          <w:tcPr>
            <w:tcW w:w="992" w:type="dxa"/>
            <w:vMerge/>
            <w:tcBorders>
              <w:top w:val="nil"/>
              <w:left w:val="single" w:sz="4" w:space="0" w:color="auto"/>
              <w:bottom w:val="single" w:sz="4" w:space="0" w:color="auto"/>
              <w:right w:val="single" w:sz="8" w:space="0" w:color="auto"/>
            </w:tcBorders>
            <w:vAlign w:val="center"/>
            <w:hideMark/>
          </w:tcPr>
          <w:p w14:paraId="50648A7E" w14:textId="77777777" w:rsidR="00BD0299" w:rsidRPr="00FF6A71" w:rsidRDefault="00BD0299">
            <w:pPr>
              <w:spacing w:before="0" w:after="0" w:line="240" w:lineRule="auto"/>
              <w:rPr>
                <w:ins w:id="67035" w:author="pete jones" w:date="2022-01-04T12:37:00Z"/>
                <w:rFonts w:ascii="Calibri" w:hAnsi="Calibri" w:cs="Calibri"/>
                <w:color w:val="000000"/>
                <w:sz w:val="22"/>
                <w:szCs w:val="22"/>
              </w:rPr>
              <w:pPrChange w:id="67036" w:author="pete jones" w:date="2022-01-04T13:08:00Z">
                <w:pPr/>
              </w:pPrChange>
            </w:pPr>
          </w:p>
        </w:tc>
      </w:tr>
      <w:tr w:rsidR="00B72E0C" w:rsidRPr="00FF6A71" w14:paraId="248A9457" w14:textId="77777777" w:rsidTr="00B72E0C">
        <w:trPr>
          <w:trHeight w:val="315"/>
          <w:jc w:val="center"/>
          <w:ins w:id="67037"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7B25975C" w14:textId="77777777" w:rsidR="00BD0299" w:rsidRPr="00FF6A71" w:rsidRDefault="00BD0299">
            <w:pPr>
              <w:spacing w:before="0" w:after="0" w:line="240" w:lineRule="auto"/>
              <w:jc w:val="center"/>
              <w:rPr>
                <w:ins w:id="67038" w:author="pete jones" w:date="2022-01-04T12:37:00Z"/>
                <w:rFonts w:ascii="Calibri" w:hAnsi="Calibri" w:cs="Calibri"/>
                <w:color w:val="000000"/>
                <w:sz w:val="22"/>
                <w:szCs w:val="22"/>
              </w:rPr>
              <w:pPrChange w:id="67039" w:author="pete jones" w:date="2022-01-04T13:08:00Z">
                <w:pPr>
                  <w:jc w:val="center"/>
                </w:pPr>
              </w:pPrChange>
            </w:pPr>
            <w:ins w:id="67040" w:author="pete jones" w:date="2022-01-04T12:37:00Z">
              <w:r w:rsidRPr="00FF6A71">
                <w:rPr>
                  <w:rFonts w:ascii="Calibri" w:hAnsi="Calibri" w:cs="Calibri"/>
                  <w:color w:val="000000"/>
                  <w:sz w:val="22"/>
                  <w:szCs w:val="22"/>
                </w:rPr>
                <w:t>6</w:t>
              </w:r>
            </w:ins>
          </w:p>
        </w:tc>
        <w:tc>
          <w:tcPr>
            <w:tcW w:w="6480" w:type="dxa"/>
            <w:tcBorders>
              <w:top w:val="nil"/>
              <w:left w:val="nil"/>
              <w:bottom w:val="single" w:sz="4" w:space="0" w:color="auto"/>
              <w:right w:val="single" w:sz="4" w:space="0" w:color="auto"/>
            </w:tcBorders>
            <w:shd w:val="clear" w:color="auto" w:fill="auto"/>
            <w:vAlign w:val="center"/>
            <w:hideMark/>
          </w:tcPr>
          <w:p w14:paraId="6C2C8D65" w14:textId="77777777" w:rsidR="00BD0299" w:rsidRPr="00FF6A71" w:rsidRDefault="00BD0299">
            <w:pPr>
              <w:spacing w:before="0" w:after="0" w:line="240" w:lineRule="auto"/>
              <w:rPr>
                <w:ins w:id="67041" w:author="pete jones" w:date="2022-01-04T12:37:00Z"/>
                <w:rFonts w:ascii="Calibri" w:hAnsi="Calibri" w:cs="Calibri"/>
                <w:color w:val="000000"/>
                <w:sz w:val="22"/>
                <w:szCs w:val="22"/>
              </w:rPr>
              <w:pPrChange w:id="67042" w:author="pete jones" w:date="2022-01-04T13:08:00Z">
                <w:pPr/>
              </w:pPrChange>
            </w:pPr>
            <w:ins w:id="67043" w:author="pete jones" w:date="2022-01-04T12:37:00Z">
              <w:r w:rsidRPr="00FF6A71">
                <w:rPr>
                  <w:rFonts w:ascii="Calibri" w:hAnsi="Calibri" w:cs="Calibri"/>
                  <w:color w:val="000000"/>
                  <w:sz w:val="22"/>
                  <w:szCs w:val="22"/>
                </w:rPr>
                <w:t>Educators should research models for incorporating more hands-on and practical experience for students in the curricula</w:t>
              </w:r>
            </w:ins>
          </w:p>
        </w:tc>
        <w:tc>
          <w:tcPr>
            <w:tcW w:w="992"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043947F7" w14:textId="77777777" w:rsidR="00BD0299" w:rsidRPr="00FF6A71" w:rsidRDefault="00BD0299">
            <w:pPr>
              <w:spacing w:before="0" w:after="0" w:line="240" w:lineRule="auto"/>
              <w:jc w:val="center"/>
              <w:rPr>
                <w:ins w:id="67044" w:author="pete jones" w:date="2022-01-04T12:37:00Z"/>
                <w:rFonts w:ascii="Calibri" w:hAnsi="Calibri" w:cs="Calibri"/>
                <w:color w:val="000000"/>
                <w:sz w:val="22"/>
                <w:szCs w:val="22"/>
              </w:rPr>
              <w:pPrChange w:id="67045" w:author="pete jones" w:date="2022-01-04T13:08:00Z">
                <w:pPr>
                  <w:jc w:val="center"/>
                </w:pPr>
              </w:pPrChange>
            </w:pPr>
            <w:ins w:id="67046" w:author="pete jones" w:date="2022-01-04T12:37:00Z">
              <w:r w:rsidRPr="00FF6A71">
                <w:rPr>
                  <w:rFonts w:ascii="Calibri" w:hAnsi="Calibri" w:cs="Calibri"/>
                  <w:color w:val="000000"/>
                  <w:sz w:val="22"/>
                  <w:szCs w:val="22"/>
                </w:rPr>
                <w:t>0.990867</w:t>
              </w:r>
            </w:ins>
          </w:p>
        </w:tc>
      </w:tr>
      <w:tr w:rsidR="00B72E0C" w:rsidRPr="00FF6A71" w14:paraId="4CFA6622" w14:textId="77777777" w:rsidTr="00B72E0C">
        <w:trPr>
          <w:trHeight w:val="315"/>
          <w:jc w:val="center"/>
          <w:ins w:id="67047"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73699DA0" w14:textId="77777777" w:rsidR="00BD0299" w:rsidRPr="00FF6A71" w:rsidRDefault="00BD0299">
            <w:pPr>
              <w:spacing w:before="0" w:after="0" w:line="240" w:lineRule="auto"/>
              <w:jc w:val="center"/>
              <w:rPr>
                <w:ins w:id="67048" w:author="pete jones" w:date="2022-01-04T12:37:00Z"/>
                <w:rFonts w:ascii="Calibri" w:hAnsi="Calibri" w:cs="Calibri"/>
                <w:color w:val="000000"/>
                <w:sz w:val="22"/>
                <w:szCs w:val="22"/>
              </w:rPr>
              <w:pPrChange w:id="67049" w:author="pete jones" w:date="2022-01-04T13:08:00Z">
                <w:pPr>
                  <w:jc w:val="center"/>
                </w:pPr>
              </w:pPrChange>
            </w:pPr>
            <w:ins w:id="67050" w:author="pete jones" w:date="2022-01-04T12:37:00Z">
              <w:r w:rsidRPr="00FF6A71">
                <w:rPr>
                  <w:rFonts w:ascii="Calibri" w:hAnsi="Calibri" w:cs="Calibri"/>
                  <w:color w:val="000000"/>
                  <w:sz w:val="22"/>
                  <w:szCs w:val="22"/>
                </w:rPr>
                <w:t>5</w:t>
              </w:r>
            </w:ins>
          </w:p>
        </w:tc>
        <w:tc>
          <w:tcPr>
            <w:tcW w:w="6480" w:type="dxa"/>
            <w:tcBorders>
              <w:top w:val="nil"/>
              <w:left w:val="nil"/>
              <w:bottom w:val="single" w:sz="4" w:space="0" w:color="auto"/>
              <w:right w:val="single" w:sz="4" w:space="0" w:color="auto"/>
            </w:tcBorders>
            <w:shd w:val="clear" w:color="auto" w:fill="auto"/>
            <w:vAlign w:val="center"/>
            <w:hideMark/>
          </w:tcPr>
          <w:p w14:paraId="35D10307" w14:textId="77777777" w:rsidR="00BD0299" w:rsidRPr="00FF6A71" w:rsidRDefault="00BD0299">
            <w:pPr>
              <w:spacing w:before="0" w:after="0" w:line="240" w:lineRule="auto"/>
              <w:rPr>
                <w:ins w:id="67051" w:author="pete jones" w:date="2022-01-04T12:37:00Z"/>
                <w:rFonts w:ascii="Calibri" w:hAnsi="Calibri" w:cs="Calibri"/>
                <w:color w:val="000000"/>
                <w:sz w:val="22"/>
                <w:szCs w:val="22"/>
              </w:rPr>
              <w:pPrChange w:id="67052" w:author="pete jones" w:date="2022-01-04T13:08:00Z">
                <w:pPr/>
              </w:pPrChange>
            </w:pPr>
            <w:ins w:id="67053" w:author="pete jones" w:date="2022-01-04T12:37:00Z">
              <w:r w:rsidRPr="00FF6A71">
                <w:rPr>
                  <w:rFonts w:ascii="Calibri" w:hAnsi="Calibri" w:cs="Calibri"/>
                  <w:color w:val="000000"/>
                  <w:sz w:val="22"/>
                  <w:szCs w:val="22"/>
                </w:rPr>
                <w:t>Educators should consider re-assessing current curricula in response to future needs</w:t>
              </w:r>
            </w:ins>
          </w:p>
        </w:tc>
        <w:tc>
          <w:tcPr>
            <w:tcW w:w="992" w:type="dxa"/>
            <w:vMerge/>
            <w:tcBorders>
              <w:top w:val="nil"/>
              <w:left w:val="single" w:sz="4" w:space="0" w:color="auto"/>
              <w:bottom w:val="single" w:sz="4" w:space="0" w:color="auto"/>
              <w:right w:val="single" w:sz="8" w:space="0" w:color="auto"/>
            </w:tcBorders>
            <w:vAlign w:val="center"/>
            <w:hideMark/>
          </w:tcPr>
          <w:p w14:paraId="2E6DFFC8" w14:textId="77777777" w:rsidR="00BD0299" w:rsidRPr="00FF6A71" w:rsidRDefault="00BD0299">
            <w:pPr>
              <w:spacing w:before="0" w:after="0" w:line="240" w:lineRule="auto"/>
              <w:rPr>
                <w:ins w:id="67054" w:author="pete jones" w:date="2022-01-04T12:37:00Z"/>
                <w:rFonts w:ascii="Calibri" w:hAnsi="Calibri" w:cs="Calibri"/>
                <w:color w:val="000000"/>
                <w:sz w:val="22"/>
                <w:szCs w:val="22"/>
              </w:rPr>
              <w:pPrChange w:id="67055" w:author="pete jones" w:date="2022-01-04T13:08:00Z">
                <w:pPr/>
              </w:pPrChange>
            </w:pPr>
          </w:p>
        </w:tc>
      </w:tr>
      <w:tr w:rsidR="00B72E0C" w:rsidRPr="00FF6A71" w14:paraId="46A7DDBD" w14:textId="77777777" w:rsidTr="00B72E0C">
        <w:trPr>
          <w:trHeight w:val="315"/>
          <w:jc w:val="center"/>
          <w:ins w:id="67056"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3D2D1552" w14:textId="77777777" w:rsidR="00BD0299" w:rsidRPr="00FF6A71" w:rsidRDefault="00BD0299">
            <w:pPr>
              <w:spacing w:before="0" w:after="0" w:line="240" w:lineRule="auto"/>
              <w:jc w:val="center"/>
              <w:rPr>
                <w:ins w:id="67057" w:author="pete jones" w:date="2022-01-04T12:37:00Z"/>
                <w:rFonts w:ascii="Calibri" w:hAnsi="Calibri" w:cs="Calibri"/>
                <w:color w:val="000000"/>
                <w:sz w:val="22"/>
                <w:szCs w:val="22"/>
              </w:rPr>
              <w:pPrChange w:id="67058" w:author="pete jones" w:date="2022-01-04T13:08:00Z">
                <w:pPr>
                  <w:jc w:val="center"/>
                </w:pPr>
              </w:pPrChange>
            </w:pPr>
            <w:ins w:id="67059" w:author="pete jones" w:date="2022-01-04T12:37:00Z">
              <w:r w:rsidRPr="00FF6A71">
                <w:rPr>
                  <w:rFonts w:ascii="Calibri" w:hAnsi="Calibri" w:cs="Calibri"/>
                  <w:color w:val="000000"/>
                  <w:sz w:val="22"/>
                  <w:szCs w:val="22"/>
                </w:rPr>
                <w:t>6</w:t>
              </w:r>
            </w:ins>
          </w:p>
        </w:tc>
        <w:tc>
          <w:tcPr>
            <w:tcW w:w="6480" w:type="dxa"/>
            <w:tcBorders>
              <w:top w:val="nil"/>
              <w:left w:val="nil"/>
              <w:bottom w:val="single" w:sz="4" w:space="0" w:color="auto"/>
              <w:right w:val="single" w:sz="4" w:space="0" w:color="auto"/>
            </w:tcBorders>
            <w:shd w:val="clear" w:color="auto" w:fill="auto"/>
            <w:vAlign w:val="center"/>
            <w:hideMark/>
          </w:tcPr>
          <w:p w14:paraId="0597C502" w14:textId="77777777" w:rsidR="00BD0299" w:rsidRPr="00FF6A71" w:rsidRDefault="00BD0299">
            <w:pPr>
              <w:spacing w:before="0" w:after="0" w:line="240" w:lineRule="auto"/>
              <w:rPr>
                <w:ins w:id="67060" w:author="pete jones" w:date="2022-01-04T12:37:00Z"/>
                <w:rFonts w:ascii="Calibri" w:hAnsi="Calibri" w:cs="Calibri"/>
                <w:color w:val="000000"/>
                <w:sz w:val="22"/>
                <w:szCs w:val="22"/>
              </w:rPr>
              <w:pPrChange w:id="67061" w:author="pete jones" w:date="2022-01-04T13:08:00Z">
                <w:pPr/>
              </w:pPrChange>
            </w:pPr>
            <w:ins w:id="67062" w:author="pete jones" w:date="2022-01-04T12:37:00Z">
              <w:r w:rsidRPr="00FF6A71">
                <w:rPr>
                  <w:rFonts w:ascii="Calibri" w:hAnsi="Calibri" w:cs="Calibri"/>
                  <w:color w:val="000000"/>
                  <w:sz w:val="22"/>
                  <w:szCs w:val="22"/>
                </w:rPr>
                <w:t>Educators should research models for incorporating more hands-on and practical experience for students in the curricula</w:t>
              </w:r>
            </w:ins>
          </w:p>
        </w:tc>
        <w:tc>
          <w:tcPr>
            <w:tcW w:w="992"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2A6D8584" w14:textId="77777777" w:rsidR="00BD0299" w:rsidRPr="00FF6A71" w:rsidRDefault="00BD0299">
            <w:pPr>
              <w:spacing w:before="0" w:after="0" w:line="240" w:lineRule="auto"/>
              <w:jc w:val="center"/>
              <w:rPr>
                <w:ins w:id="67063" w:author="pete jones" w:date="2022-01-04T12:37:00Z"/>
                <w:rFonts w:ascii="Calibri" w:hAnsi="Calibri" w:cs="Calibri"/>
                <w:color w:val="000000"/>
                <w:sz w:val="22"/>
                <w:szCs w:val="22"/>
              </w:rPr>
              <w:pPrChange w:id="67064" w:author="pete jones" w:date="2022-01-04T13:08:00Z">
                <w:pPr>
                  <w:jc w:val="center"/>
                </w:pPr>
              </w:pPrChange>
            </w:pPr>
            <w:ins w:id="67065" w:author="pete jones" w:date="2022-01-04T12:37:00Z">
              <w:r w:rsidRPr="00FF6A71">
                <w:rPr>
                  <w:rFonts w:ascii="Calibri" w:hAnsi="Calibri" w:cs="Calibri"/>
                  <w:color w:val="000000"/>
                  <w:sz w:val="22"/>
                  <w:szCs w:val="22"/>
                </w:rPr>
                <w:t>0.990867</w:t>
              </w:r>
            </w:ins>
          </w:p>
        </w:tc>
      </w:tr>
      <w:tr w:rsidR="00B72E0C" w:rsidRPr="00FF6A71" w14:paraId="6274CCBD" w14:textId="77777777" w:rsidTr="00B72E0C">
        <w:trPr>
          <w:trHeight w:val="315"/>
          <w:jc w:val="center"/>
          <w:ins w:id="67066" w:author="pete jones" w:date="2022-01-04T12:37:00Z"/>
        </w:trPr>
        <w:tc>
          <w:tcPr>
            <w:tcW w:w="1165" w:type="dxa"/>
            <w:gridSpan w:val="2"/>
            <w:tcBorders>
              <w:top w:val="nil"/>
              <w:left w:val="single" w:sz="8" w:space="0" w:color="auto"/>
              <w:bottom w:val="single" w:sz="4" w:space="0" w:color="auto"/>
              <w:right w:val="single" w:sz="4" w:space="0" w:color="auto"/>
            </w:tcBorders>
            <w:shd w:val="clear" w:color="auto" w:fill="auto"/>
            <w:noWrap/>
            <w:vAlign w:val="center"/>
            <w:hideMark/>
          </w:tcPr>
          <w:p w14:paraId="30F26BC2" w14:textId="77777777" w:rsidR="00BD0299" w:rsidRPr="00FF6A71" w:rsidRDefault="00BD0299">
            <w:pPr>
              <w:spacing w:before="0" w:after="0" w:line="240" w:lineRule="auto"/>
              <w:jc w:val="center"/>
              <w:rPr>
                <w:ins w:id="67067" w:author="pete jones" w:date="2022-01-04T12:37:00Z"/>
                <w:rFonts w:ascii="Calibri" w:hAnsi="Calibri" w:cs="Calibri"/>
                <w:color w:val="000000"/>
                <w:sz w:val="22"/>
                <w:szCs w:val="22"/>
              </w:rPr>
              <w:pPrChange w:id="67068" w:author="pete jones" w:date="2022-01-04T13:08:00Z">
                <w:pPr>
                  <w:jc w:val="center"/>
                </w:pPr>
              </w:pPrChange>
            </w:pPr>
            <w:ins w:id="67069" w:author="pete jones" w:date="2022-01-04T12:37:00Z">
              <w:r w:rsidRPr="00FF6A71">
                <w:rPr>
                  <w:rFonts w:ascii="Calibri" w:hAnsi="Calibri" w:cs="Calibri"/>
                  <w:color w:val="000000"/>
                  <w:sz w:val="22"/>
                  <w:szCs w:val="22"/>
                </w:rPr>
                <w:t>10</w:t>
              </w:r>
            </w:ins>
          </w:p>
        </w:tc>
        <w:tc>
          <w:tcPr>
            <w:tcW w:w="6480" w:type="dxa"/>
            <w:tcBorders>
              <w:top w:val="nil"/>
              <w:left w:val="nil"/>
              <w:bottom w:val="single" w:sz="4" w:space="0" w:color="auto"/>
              <w:right w:val="single" w:sz="4" w:space="0" w:color="auto"/>
            </w:tcBorders>
            <w:shd w:val="clear" w:color="auto" w:fill="auto"/>
            <w:vAlign w:val="center"/>
            <w:hideMark/>
          </w:tcPr>
          <w:p w14:paraId="5F1CD1FC" w14:textId="50458AD5" w:rsidR="00BD0299" w:rsidRPr="00FF6A71" w:rsidRDefault="00BD0299">
            <w:pPr>
              <w:spacing w:before="0" w:after="0" w:line="240" w:lineRule="auto"/>
              <w:rPr>
                <w:ins w:id="67070" w:author="pete jones" w:date="2022-01-04T12:37:00Z"/>
                <w:rFonts w:ascii="Calibri" w:hAnsi="Calibri" w:cs="Calibri"/>
                <w:color w:val="000000"/>
                <w:sz w:val="22"/>
                <w:szCs w:val="22"/>
              </w:rPr>
              <w:pPrChange w:id="67071" w:author="pete jones" w:date="2022-01-04T13:08:00Z">
                <w:pPr/>
              </w:pPrChange>
            </w:pPr>
            <w:ins w:id="67072" w:author="pete jones" w:date="2022-01-04T12:37:00Z">
              <w:r w:rsidRPr="00FF6A71">
                <w:rPr>
                  <w:rFonts w:ascii="Calibri" w:hAnsi="Calibri" w:cs="Calibri"/>
                  <w:color w:val="000000"/>
                  <w:sz w:val="22"/>
                  <w:szCs w:val="22"/>
                </w:rPr>
                <w:t xml:space="preserve">Professionalism/Work Ethic should be emphasised for new entrants at all educational levels, e.g., </w:t>
              </w:r>
            </w:ins>
            <w:ins w:id="67073" w:author="pete jones" w:date="2022-04-01T14:51:00Z">
              <w:r w:rsidR="004E289F">
                <w:rPr>
                  <w:rFonts w:ascii="Calibri" w:hAnsi="Calibri" w:cs="Calibri"/>
                  <w:color w:val="000000"/>
                  <w:sz w:val="22"/>
                  <w:szCs w:val="22"/>
                </w:rPr>
                <w:t>timeliness issue</w:t>
              </w:r>
            </w:ins>
            <w:ins w:id="67074" w:author="pete jones" w:date="2022-01-04T12:37:00Z">
              <w:r w:rsidRPr="00FF6A71">
                <w:rPr>
                  <w:rFonts w:ascii="Calibri" w:hAnsi="Calibri" w:cs="Calibri"/>
                  <w:color w:val="000000"/>
                  <w:sz w:val="22"/>
                  <w:szCs w:val="22"/>
                </w:rPr>
                <w:t xml:space="preserve">s, dress, career growth, courtesy, teamwork, commitment, responsibility, </w:t>
              </w:r>
            </w:ins>
            <w:ins w:id="67075" w:author="pete jones" w:date="2022-04-01T14:51:00Z">
              <w:r w:rsidR="004E289F">
                <w:rPr>
                  <w:rFonts w:ascii="Calibri" w:hAnsi="Calibri" w:cs="Calibri"/>
                  <w:color w:val="000000"/>
                  <w:sz w:val="22"/>
                  <w:szCs w:val="22"/>
                </w:rPr>
                <w:t xml:space="preserve">and </w:t>
              </w:r>
            </w:ins>
            <w:ins w:id="67076" w:author="pete jones" w:date="2022-01-04T12:37:00Z">
              <w:r w:rsidRPr="00FF6A71">
                <w:rPr>
                  <w:rFonts w:ascii="Calibri" w:hAnsi="Calibri" w:cs="Calibri"/>
                  <w:color w:val="000000"/>
                  <w:sz w:val="22"/>
                  <w:szCs w:val="22"/>
                </w:rPr>
                <w:t>integrity.</w:t>
              </w:r>
            </w:ins>
          </w:p>
        </w:tc>
        <w:tc>
          <w:tcPr>
            <w:tcW w:w="992" w:type="dxa"/>
            <w:vMerge/>
            <w:tcBorders>
              <w:top w:val="nil"/>
              <w:left w:val="single" w:sz="4" w:space="0" w:color="auto"/>
              <w:bottom w:val="single" w:sz="4" w:space="0" w:color="auto"/>
              <w:right w:val="single" w:sz="8" w:space="0" w:color="auto"/>
            </w:tcBorders>
            <w:vAlign w:val="center"/>
            <w:hideMark/>
          </w:tcPr>
          <w:p w14:paraId="6FB08896" w14:textId="77777777" w:rsidR="00BD0299" w:rsidRPr="00FF6A71" w:rsidRDefault="00BD0299">
            <w:pPr>
              <w:spacing w:before="0" w:after="0" w:line="240" w:lineRule="auto"/>
              <w:rPr>
                <w:ins w:id="67077" w:author="pete jones" w:date="2022-01-04T12:37:00Z"/>
                <w:rFonts w:ascii="Calibri" w:hAnsi="Calibri" w:cs="Calibri"/>
                <w:color w:val="000000"/>
                <w:sz w:val="22"/>
                <w:szCs w:val="22"/>
              </w:rPr>
              <w:pPrChange w:id="67078" w:author="pete jones" w:date="2022-01-04T13:08:00Z">
                <w:pPr/>
              </w:pPrChange>
            </w:pPr>
          </w:p>
        </w:tc>
      </w:tr>
      <w:tr w:rsidR="00BD0299" w:rsidRPr="00FF6A71" w14:paraId="55348268" w14:textId="77777777" w:rsidTr="00B72E0C">
        <w:trPr>
          <w:trHeight w:val="330"/>
          <w:jc w:val="center"/>
          <w:ins w:id="67079" w:author="pete jones" w:date="2022-01-04T12:37:00Z"/>
          <w:trPrChange w:id="67080" w:author="pete jones" w:date="2022-01-04T13:11:00Z">
            <w:trPr>
              <w:trHeight w:val="330"/>
              <w:jc w:val="center"/>
            </w:trPr>
          </w:trPrChange>
        </w:trPr>
        <w:tc>
          <w:tcPr>
            <w:tcW w:w="8637" w:type="dxa"/>
            <w:gridSpan w:val="4"/>
            <w:tcBorders>
              <w:top w:val="single" w:sz="4" w:space="0" w:color="auto"/>
              <w:left w:val="single" w:sz="8" w:space="0" w:color="auto"/>
              <w:bottom w:val="single" w:sz="6" w:space="0" w:color="auto"/>
              <w:right w:val="single" w:sz="8" w:space="0" w:color="000000"/>
            </w:tcBorders>
            <w:shd w:val="clear" w:color="auto" w:fill="auto"/>
            <w:noWrap/>
            <w:vAlign w:val="bottom"/>
            <w:hideMark/>
            <w:tcPrChange w:id="67081" w:author="pete jones" w:date="2022-01-04T13:11:00Z">
              <w:tcPr>
                <w:tcW w:w="10263" w:type="dxa"/>
                <w:gridSpan w:val="8"/>
                <w:tcBorders>
                  <w:top w:val="single" w:sz="4" w:space="0" w:color="auto"/>
                  <w:left w:val="single" w:sz="8" w:space="0" w:color="auto"/>
                  <w:bottom w:val="single" w:sz="6" w:space="0" w:color="auto"/>
                  <w:right w:val="single" w:sz="8" w:space="0" w:color="000000"/>
                </w:tcBorders>
                <w:shd w:val="clear" w:color="auto" w:fill="auto"/>
                <w:noWrap/>
                <w:vAlign w:val="bottom"/>
                <w:hideMark/>
              </w:tcPr>
            </w:tcPrChange>
          </w:tcPr>
          <w:p w14:paraId="79BD3FEA" w14:textId="77777777" w:rsidR="00BD0299" w:rsidRDefault="00BD0299">
            <w:pPr>
              <w:spacing w:before="0" w:after="0" w:line="240" w:lineRule="auto"/>
              <w:jc w:val="center"/>
              <w:rPr>
                <w:ins w:id="67082" w:author="pete jones" w:date="2022-03-29T17:04:00Z"/>
                <w:rFonts w:ascii="Calibri" w:hAnsi="Calibri" w:cs="Calibri"/>
                <w:color w:val="000000"/>
                <w:sz w:val="22"/>
                <w:szCs w:val="22"/>
              </w:rPr>
            </w:pPr>
          </w:p>
          <w:p w14:paraId="6C2D6D28" w14:textId="16EBE3D9" w:rsidR="00E409FF" w:rsidRDefault="00E409FF">
            <w:pPr>
              <w:spacing w:before="0" w:after="0" w:line="240" w:lineRule="auto"/>
              <w:jc w:val="center"/>
              <w:rPr>
                <w:ins w:id="67083" w:author="pete jones" w:date="2022-04-01T14:51:00Z"/>
                <w:rFonts w:ascii="Calibri" w:hAnsi="Calibri" w:cs="Calibri"/>
                <w:color w:val="000000"/>
                <w:sz w:val="22"/>
                <w:szCs w:val="22"/>
              </w:rPr>
            </w:pPr>
          </w:p>
          <w:p w14:paraId="7290C6D5" w14:textId="77777777" w:rsidR="004E289F" w:rsidRDefault="004E289F">
            <w:pPr>
              <w:spacing w:before="0" w:after="0" w:line="240" w:lineRule="auto"/>
              <w:jc w:val="center"/>
              <w:rPr>
                <w:ins w:id="67084" w:author="pete jones" w:date="2022-03-29T17:04:00Z"/>
                <w:rFonts w:ascii="Calibri" w:hAnsi="Calibri" w:cs="Calibri"/>
                <w:color w:val="000000"/>
                <w:sz w:val="22"/>
                <w:szCs w:val="22"/>
              </w:rPr>
            </w:pPr>
          </w:p>
          <w:p w14:paraId="0E3A60CE" w14:textId="77777777" w:rsidR="00E409FF" w:rsidRDefault="00E409FF">
            <w:pPr>
              <w:spacing w:before="0" w:after="0" w:line="240" w:lineRule="auto"/>
              <w:jc w:val="center"/>
              <w:rPr>
                <w:ins w:id="67085" w:author="pete jones" w:date="2022-03-29T17:04:00Z"/>
                <w:rFonts w:ascii="Calibri" w:hAnsi="Calibri" w:cs="Calibri"/>
                <w:color w:val="000000"/>
                <w:sz w:val="22"/>
                <w:szCs w:val="22"/>
              </w:rPr>
            </w:pPr>
          </w:p>
          <w:p w14:paraId="35DF5E61" w14:textId="25C1933D" w:rsidR="00E409FF" w:rsidRPr="00FF6A71" w:rsidRDefault="00E409FF">
            <w:pPr>
              <w:spacing w:before="0" w:after="0" w:line="240" w:lineRule="auto"/>
              <w:jc w:val="center"/>
              <w:rPr>
                <w:ins w:id="67086" w:author="pete jones" w:date="2022-01-04T12:37:00Z"/>
                <w:rFonts w:ascii="Calibri" w:hAnsi="Calibri" w:cs="Calibri"/>
                <w:color w:val="000000"/>
                <w:sz w:val="22"/>
                <w:szCs w:val="22"/>
              </w:rPr>
              <w:pPrChange w:id="67087" w:author="pete jones" w:date="2022-01-04T13:08:00Z">
                <w:pPr>
                  <w:jc w:val="center"/>
                </w:pPr>
              </w:pPrChange>
            </w:pPr>
          </w:p>
        </w:tc>
      </w:tr>
      <w:tr w:rsidR="00BD0299" w:rsidRPr="00FF6A71" w14:paraId="58B9214F" w14:textId="77777777" w:rsidTr="00B72E0C">
        <w:tblPrEx>
          <w:jc w:val="left"/>
          <w:tblPrExChange w:id="67088" w:author="pete jones" w:date="2022-01-04T13:11:00Z">
            <w:tblPrEx>
              <w:jc w:val="left"/>
            </w:tblPrEx>
          </w:tblPrExChange>
        </w:tblPrEx>
        <w:trPr>
          <w:trHeight w:val="330"/>
          <w:ins w:id="67089" w:author="pete jones" w:date="2022-01-04T12:37:00Z"/>
          <w:trPrChange w:id="67090" w:author="pete jones" w:date="2022-01-04T13:11:00Z">
            <w:trPr>
              <w:gridAfter w:val="0"/>
              <w:wAfter w:w="104" w:type="dxa"/>
              <w:trHeight w:val="330"/>
            </w:trPr>
          </w:trPrChange>
        </w:trPr>
        <w:tc>
          <w:tcPr>
            <w:tcW w:w="8637" w:type="dxa"/>
            <w:gridSpan w:val="4"/>
            <w:tcBorders>
              <w:top w:val="single" w:sz="8" w:space="0" w:color="auto"/>
              <w:left w:val="single" w:sz="8" w:space="0" w:color="auto"/>
              <w:bottom w:val="single" w:sz="8" w:space="0" w:color="auto"/>
              <w:right w:val="single" w:sz="8" w:space="0" w:color="auto"/>
            </w:tcBorders>
            <w:shd w:val="clear" w:color="auto" w:fill="auto"/>
            <w:noWrap/>
            <w:vAlign w:val="center"/>
            <w:tcPrChange w:id="67091" w:author="pete jones" w:date="2022-01-04T13:11:00Z">
              <w:tcPr>
                <w:tcW w:w="10159" w:type="dxa"/>
                <w:gridSpan w:val="7"/>
                <w:tcBorders>
                  <w:top w:val="single" w:sz="8" w:space="0" w:color="auto"/>
                  <w:left w:val="single" w:sz="8" w:space="0" w:color="auto"/>
                  <w:bottom w:val="single" w:sz="8" w:space="0" w:color="auto"/>
                  <w:right w:val="single" w:sz="8" w:space="0" w:color="auto"/>
                </w:tcBorders>
                <w:shd w:val="clear" w:color="auto" w:fill="auto"/>
                <w:noWrap/>
                <w:vAlign w:val="center"/>
              </w:tcPr>
            </w:tcPrChange>
          </w:tcPr>
          <w:p w14:paraId="5A7BC172" w14:textId="77777777" w:rsidR="00BD0299" w:rsidRPr="00FF6A71" w:rsidRDefault="00BD0299">
            <w:pPr>
              <w:spacing w:before="0" w:after="0" w:line="240" w:lineRule="auto"/>
              <w:jc w:val="center"/>
              <w:rPr>
                <w:ins w:id="67092" w:author="pete jones" w:date="2022-01-04T12:37:00Z"/>
                <w:rFonts w:ascii="Calibri" w:hAnsi="Calibri" w:cs="Calibri"/>
                <w:b/>
                <w:bCs/>
                <w:color w:val="000000"/>
                <w:sz w:val="22"/>
                <w:szCs w:val="22"/>
              </w:rPr>
              <w:pPrChange w:id="67093" w:author="pete jones" w:date="2022-01-04T13:08:00Z">
                <w:pPr>
                  <w:jc w:val="center"/>
                </w:pPr>
              </w:pPrChange>
            </w:pPr>
            <w:ins w:id="67094" w:author="pete jones" w:date="2022-01-04T12:37:00Z">
              <w:r w:rsidRPr="00FF6A71">
                <w:rPr>
                  <w:rFonts w:ascii="Calibri" w:hAnsi="Calibri" w:cs="Calibri"/>
                  <w:b/>
                  <w:bCs/>
                  <w:color w:val="000000"/>
                  <w:sz w:val="22"/>
                  <w:szCs w:val="22"/>
                </w:rPr>
                <w:t>Lowest Negative Correlations</w:t>
              </w:r>
            </w:ins>
          </w:p>
        </w:tc>
      </w:tr>
      <w:tr w:rsidR="00B72E0C" w:rsidRPr="00FF6A71" w14:paraId="0A81DD75" w14:textId="77777777" w:rsidTr="00B72E0C">
        <w:tblPrEx>
          <w:jc w:val="left"/>
          <w:tblPrExChange w:id="67095" w:author="pete jones" w:date="2022-01-04T13:11:00Z">
            <w:tblPrEx>
              <w:tblW w:w="8698" w:type="dxa"/>
              <w:jc w:val="left"/>
            </w:tblPrEx>
          </w:tblPrExChange>
        </w:tblPrEx>
        <w:trPr>
          <w:trHeight w:val="330"/>
          <w:ins w:id="67096" w:author="pete jones" w:date="2022-01-04T12:37:00Z"/>
          <w:trPrChange w:id="67097" w:author="pete jones" w:date="2022-01-04T13:11:00Z">
            <w:trPr>
              <w:gridAfter w:val="0"/>
              <w:wAfter w:w="61" w:type="dxa"/>
              <w:trHeight w:val="330"/>
            </w:trPr>
          </w:trPrChange>
        </w:trPr>
        <w:tc>
          <w:tcPr>
            <w:tcW w:w="440" w:type="dxa"/>
            <w:tcBorders>
              <w:top w:val="nil"/>
              <w:left w:val="single" w:sz="8" w:space="0" w:color="auto"/>
              <w:bottom w:val="single" w:sz="8" w:space="0" w:color="auto"/>
              <w:right w:val="single" w:sz="4" w:space="0" w:color="auto"/>
            </w:tcBorders>
            <w:shd w:val="clear" w:color="auto" w:fill="auto"/>
            <w:noWrap/>
            <w:vAlign w:val="center"/>
            <w:hideMark/>
            <w:tcPrChange w:id="67098" w:author="pete jones" w:date="2022-01-04T13:11:00Z">
              <w:tcPr>
                <w:tcW w:w="440" w:type="dxa"/>
                <w:tcBorders>
                  <w:top w:val="nil"/>
                  <w:left w:val="single" w:sz="8" w:space="0" w:color="auto"/>
                  <w:bottom w:val="single" w:sz="8" w:space="0" w:color="auto"/>
                  <w:right w:val="single" w:sz="4" w:space="0" w:color="auto"/>
                </w:tcBorders>
                <w:shd w:val="clear" w:color="auto" w:fill="auto"/>
                <w:noWrap/>
                <w:vAlign w:val="center"/>
                <w:hideMark/>
              </w:tcPr>
            </w:tcPrChange>
          </w:tcPr>
          <w:p w14:paraId="513FA6F2" w14:textId="77777777" w:rsidR="00BD0299" w:rsidRPr="00FF6A71" w:rsidRDefault="00BD0299">
            <w:pPr>
              <w:spacing w:before="0" w:after="0" w:line="240" w:lineRule="auto"/>
              <w:jc w:val="center"/>
              <w:rPr>
                <w:ins w:id="67099" w:author="pete jones" w:date="2022-01-04T12:37:00Z"/>
                <w:rFonts w:ascii="Calibri" w:hAnsi="Calibri" w:cs="Calibri"/>
                <w:b/>
                <w:bCs/>
                <w:color w:val="000000"/>
                <w:sz w:val="22"/>
                <w:szCs w:val="22"/>
              </w:rPr>
              <w:pPrChange w:id="67100" w:author="pete jones" w:date="2022-01-04T13:08:00Z">
                <w:pPr>
                  <w:jc w:val="center"/>
                </w:pPr>
              </w:pPrChange>
            </w:pPr>
            <w:ins w:id="67101" w:author="pete jones" w:date="2022-01-04T12:37:00Z">
              <w:r w:rsidRPr="00FF6A71">
                <w:rPr>
                  <w:rFonts w:ascii="Calibri" w:hAnsi="Calibri" w:cs="Calibri"/>
                  <w:b/>
                  <w:bCs/>
                  <w:color w:val="000000"/>
                  <w:sz w:val="22"/>
                  <w:szCs w:val="22"/>
                </w:rPr>
                <w:t>#</w:t>
              </w:r>
            </w:ins>
          </w:p>
        </w:tc>
        <w:tc>
          <w:tcPr>
            <w:tcW w:w="7205" w:type="dxa"/>
            <w:gridSpan w:val="2"/>
            <w:tcBorders>
              <w:top w:val="single" w:sz="4" w:space="0" w:color="auto"/>
              <w:left w:val="nil"/>
              <w:bottom w:val="single" w:sz="8" w:space="0" w:color="auto"/>
              <w:right w:val="single" w:sz="4" w:space="0" w:color="auto"/>
            </w:tcBorders>
            <w:shd w:val="clear" w:color="auto" w:fill="auto"/>
            <w:noWrap/>
            <w:vAlign w:val="bottom"/>
            <w:hideMark/>
            <w:tcPrChange w:id="67102" w:author="pete jones" w:date="2022-01-04T13:11:00Z">
              <w:tcPr>
                <w:tcW w:w="7205" w:type="dxa"/>
                <w:gridSpan w:val="2"/>
                <w:tcBorders>
                  <w:top w:val="single" w:sz="4" w:space="0" w:color="auto"/>
                  <w:left w:val="nil"/>
                  <w:bottom w:val="single" w:sz="8" w:space="0" w:color="auto"/>
                  <w:right w:val="single" w:sz="4" w:space="0" w:color="auto"/>
                </w:tcBorders>
                <w:shd w:val="clear" w:color="auto" w:fill="auto"/>
                <w:noWrap/>
                <w:vAlign w:val="bottom"/>
                <w:hideMark/>
              </w:tcPr>
            </w:tcPrChange>
          </w:tcPr>
          <w:p w14:paraId="11F46430" w14:textId="77777777" w:rsidR="00BD0299" w:rsidRPr="00FF6A71" w:rsidRDefault="00BD0299">
            <w:pPr>
              <w:spacing w:before="0" w:after="0" w:line="240" w:lineRule="auto"/>
              <w:jc w:val="center"/>
              <w:rPr>
                <w:ins w:id="67103" w:author="pete jones" w:date="2022-01-04T12:37:00Z"/>
                <w:rFonts w:ascii="Calibri" w:hAnsi="Calibri" w:cs="Calibri"/>
                <w:b/>
                <w:bCs/>
                <w:color w:val="000000"/>
                <w:sz w:val="22"/>
                <w:szCs w:val="22"/>
              </w:rPr>
              <w:pPrChange w:id="67104" w:author="pete jones" w:date="2022-01-04T13:08:00Z">
                <w:pPr>
                  <w:jc w:val="center"/>
                </w:pPr>
              </w:pPrChange>
            </w:pPr>
            <w:ins w:id="67105" w:author="pete jones" w:date="2022-01-04T12:37:00Z">
              <w:r w:rsidRPr="00FF6A71">
                <w:rPr>
                  <w:rFonts w:ascii="Calibri" w:hAnsi="Calibri" w:cs="Calibri"/>
                  <w:b/>
                  <w:bCs/>
                  <w:color w:val="000000"/>
                  <w:sz w:val="22"/>
                  <w:szCs w:val="22"/>
                </w:rPr>
                <w:t>Question</w:t>
              </w:r>
            </w:ins>
          </w:p>
        </w:tc>
        <w:tc>
          <w:tcPr>
            <w:tcW w:w="992" w:type="dxa"/>
            <w:tcBorders>
              <w:top w:val="nil"/>
              <w:left w:val="nil"/>
              <w:bottom w:val="nil"/>
              <w:right w:val="single" w:sz="8" w:space="0" w:color="auto"/>
            </w:tcBorders>
            <w:shd w:val="clear" w:color="auto" w:fill="auto"/>
            <w:noWrap/>
            <w:vAlign w:val="center"/>
            <w:hideMark/>
            <w:tcPrChange w:id="67106" w:author="pete jones" w:date="2022-01-04T13:11:00Z">
              <w:tcPr>
                <w:tcW w:w="992" w:type="dxa"/>
                <w:tcBorders>
                  <w:top w:val="nil"/>
                  <w:left w:val="nil"/>
                  <w:bottom w:val="nil"/>
                  <w:right w:val="single" w:sz="8" w:space="0" w:color="auto"/>
                </w:tcBorders>
                <w:shd w:val="clear" w:color="auto" w:fill="auto"/>
                <w:noWrap/>
                <w:vAlign w:val="center"/>
                <w:hideMark/>
              </w:tcPr>
            </w:tcPrChange>
          </w:tcPr>
          <w:p w14:paraId="67B449D8" w14:textId="77777777" w:rsidR="00BD0299" w:rsidRPr="00FF6A71" w:rsidRDefault="00BD0299">
            <w:pPr>
              <w:spacing w:before="0" w:after="0" w:line="240" w:lineRule="auto"/>
              <w:jc w:val="center"/>
              <w:rPr>
                <w:ins w:id="67107" w:author="pete jones" w:date="2022-01-04T12:37:00Z"/>
                <w:rFonts w:ascii="Calibri" w:hAnsi="Calibri" w:cs="Calibri"/>
                <w:b/>
                <w:bCs/>
                <w:color w:val="000000"/>
                <w:sz w:val="22"/>
                <w:szCs w:val="22"/>
              </w:rPr>
              <w:pPrChange w:id="67108" w:author="pete jones" w:date="2022-01-04T13:08:00Z">
                <w:pPr>
                  <w:jc w:val="center"/>
                </w:pPr>
              </w:pPrChange>
            </w:pPr>
            <w:ins w:id="67109" w:author="pete jones" w:date="2022-01-04T12:37:00Z">
              <w:r w:rsidRPr="00FF6A71">
                <w:rPr>
                  <w:rFonts w:ascii="Calibri" w:hAnsi="Calibri" w:cs="Calibri"/>
                  <w:b/>
                  <w:bCs/>
                  <w:color w:val="000000"/>
                  <w:sz w:val="22"/>
                  <w:szCs w:val="22"/>
                </w:rPr>
                <w:t>Score</w:t>
              </w:r>
            </w:ins>
          </w:p>
        </w:tc>
      </w:tr>
      <w:tr w:rsidR="00B72E0C" w:rsidRPr="00FF6A71" w14:paraId="3C538E92" w14:textId="77777777" w:rsidTr="00B72E0C">
        <w:tblPrEx>
          <w:jc w:val="left"/>
          <w:tblPrExChange w:id="67110" w:author="pete jones" w:date="2022-01-04T13:11:00Z">
            <w:tblPrEx>
              <w:tblW w:w="8779" w:type="dxa"/>
              <w:jc w:val="left"/>
            </w:tblPrEx>
          </w:tblPrExChange>
        </w:tblPrEx>
        <w:trPr>
          <w:trHeight w:val="330"/>
          <w:ins w:id="67111" w:author="pete jones" w:date="2022-01-04T12:37:00Z"/>
          <w:trPrChange w:id="67112" w:author="pete jones" w:date="2022-01-04T13:11:00Z">
            <w:trPr>
              <w:gridAfter w:val="0"/>
              <w:trHeight w:val="330"/>
            </w:trPr>
          </w:trPrChange>
        </w:trPr>
        <w:tc>
          <w:tcPr>
            <w:tcW w:w="440" w:type="dxa"/>
            <w:tcBorders>
              <w:top w:val="nil"/>
              <w:left w:val="single" w:sz="8" w:space="0" w:color="auto"/>
              <w:bottom w:val="single" w:sz="8" w:space="0" w:color="auto"/>
              <w:right w:val="single" w:sz="8" w:space="0" w:color="auto"/>
            </w:tcBorders>
            <w:shd w:val="clear" w:color="000000" w:fill="D9D9D9"/>
            <w:noWrap/>
            <w:vAlign w:val="center"/>
            <w:hideMark/>
            <w:tcPrChange w:id="67113" w:author="pete jones" w:date="2022-01-04T13:11:00Z">
              <w:tcPr>
                <w:tcW w:w="440" w:type="dxa"/>
                <w:tcBorders>
                  <w:top w:val="nil"/>
                  <w:left w:val="single" w:sz="8" w:space="0" w:color="auto"/>
                  <w:bottom w:val="single" w:sz="8" w:space="0" w:color="auto"/>
                  <w:right w:val="single" w:sz="8" w:space="0" w:color="auto"/>
                </w:tcBorders>
                <w:shd w:val="clear" w:color="000000" w:fill="D9D9D9"/>
                <w:noWrap/>
                <w:vAlign w:val="center"/>
                <w:hideMark/>
              </w:tcPr>
            </w:tcPrChange>
          </w:tcPr>
          <w:p w14:paraId="331979E4" w14:textId="77777777" w:rsidR="00BD0299" w:rsidRPr="00FF6A71" w:rsidRDefault="00BD0299">
            <w:pPr>
              <w:spacing w:before="0" w:after="0" w:line="240" w:lineRule="auto"/>
              <w:jc w:val="center"/>
              <w:rPr>
                <w:ins w:id="67114" w:author="pete jones" w:date="2022-01-04T12:37:00Z"/>
                <w:rFonts w:ascii="Calibri" w:hAnsi="Calibri" w:cs="Calibri"/>
                <w:color w:val="000000"/>
                <w:sz w:val="22"/>
                <w:szCs w:val="22"/>
              </w:rPr>
              <w:pPrChange w:id="67115" w:author="pete jones" w:date="2022-01-04T13:08:00Z">
                <w:pPr>
                  <w:jc w:val="center"/>
                </w:pPr>
              </w:pPrChange>
            </w:pPr>
            <w:ins w:id="67116" w:author="pete jones" w:date="2022-01-04T12:37:00Z">
              <w:r w:rsidRPr="00FF6A71">
                <w:rPr>
                  <w:rFonts w:ascii="Calibri" w:hAnsi="Calibri" w:cs="Calibri"/>
                  <w:color w:val="000000"/>
                  <w:sz w:val="22"/>
                  <w:szCs w:val="22"/>
                </w:rPr>
                <w:lastRenderedPageBreak/>
                <w:t>19</w:t>
              </w:r>
            </w:ins>
          </w:p>
        </w:tc>
        <w:tc>
          <w:tcPr>
            <w:tcW w:w="7205" w:type="dxa"/>
            <w:gridSpan w:val="2"/>
            <w:tcBorders>
              <w:top w:val="nil"/>
              <w:left w:val="nil"/>
              <w:bottom w:val="single" w:sz="4" w:space="0" w:color="auto"/>
              <w:right w:val="single" w:sz="4" w:space="0" w:color="auto"/>
            </w:tcBorders>
            <w:shd w:val="clear" w:color="000000" w:fill="D9D9D9"/>
            <w:noWrap/>
            <w:vAlign w:val="center"/>
            <w:hideMark/>
            <w:tcPrChange w:id="67117" w:author="pete jones" w:date="2022-01-04T13:11:00Z">
              <w:tcPr>
                <w:tcW w:w="7205" w:type="dxa"/>
                <w:gridSpan w:val="2"/>
                <w:tcBorders>
                  <w:top w:val="nil"/>
                  <w:left w:val="nil"/>
                  <w:bottom w:val="single" w:sz="4" w:space="0" w:color="auto"/>
                  <w:right w:val="single" w:sz="4" w:space="0" w:color="auto"/>
                </w:tcBorders>
                <w:shd w:val="clear" w:color="000000" w:fill="D9D9D9"/>
                <w:noWrap/>
                <w:vAlign w:val="center"/>
                <w:hideMark/>
              </w:tcPr>
            </w:tcPrChange>
          </w:tcPr>
          <w:p w14:paraId="7365F5FE" w14:textId="195F46F6" w:rsidR="00BD0299" w:rsidRPr="00FF6A71" w:rsidRDefault="00BD0299">
            <w:pPr>
              <w:spacing w:before="0" w:after="0" w:line="240" w:lineRule="auto"/>
              <w:rPr>
                <w:ins w:id="67118" w:author="pete jones" w:date="2022-01-04T12:37:00Z"/>
                <w:rFonts w:ascii="Calibri" w:hAnsi="Calibri" w:cs="Calibri"/>
                <w:color w:val="000000"/>
                <w:sz w:val="22"/>
                <w:szCs w:val="22"/>
              </w:rPr>
              <w:pPrChange w:id="67119" w:author="pete jones" w:date="2022-01-04T13:08:00Z">
                <w:pPr/>
              </w:pPrChange>
            </w:pPr>
            <w:ins w:id="67120" w:author="pete jones" w:date="2022-01-04T12:37:00Z">
              <w:r w:rsidRPr="00FF6A71">
                <w:rPr>
                  <w:rFonts w:ascii="Calibri" w:hAnsi="Calibri" w:cs="Calibri"/>
                  <w:color w:val="000000"/>
                  <w:sz w:val="22"/>
                  <w:szCs w:val="22"/>
                </w:rPr>
                <w:t>Over the next five years</w:t>
              </w:r>
            </w:ins>
            <w:ins w:id="67121" w:author="pete jones" w:date="2022-03-30T12:27:00Z">
              <w:r w:rsidR="00042512">
                <w:rPr>
                  <w:rFonts w:ascii="Calibri" w:hAnsi="Calibri" w:cs="Calibri"/>
                  <w:color w:val="000000"/>
                  <w:sz w:val="22"/>
                  <w:szCs w:val="22"/>
                </w:rPr>
                <w:t>,</w:t>
              </w:r>
            </w:ins>
            <w:ins w:id="67122" w:author="pete jones" w:date="2022-01-04T12:37:00Z">
              <w:r w:rsidRPr="00FF6A71">
                <w:rPr>
                  <w:rFonts w:ascii="Calibri" w:hAnsi="Calibri" w:cs="Calibri"/>
                  <w:color w:val="000000"/>
                  <w:sz w:val="22"/>
                  <w:szCs w:val="22"/>
                </w:rPr>
                <w:t xml:space="preserve"> employers expect to reduce their hiring of university graduates and increase the hiring of post-secondary educated workers.</w:t>
              </w:r>
            </w:ins>
          </w:p>
        </w:tc>
        <w:tc>
          <w:tcPr>
            <w:tcW w:w="992" w:type="dxa"/>
            <w:vMerge w:val="restart"/>
            <w:tcBorders>
              <w:top w:val="single" w:sz="4" w:space="0" w:color="auto"/>
              <w:left w:val="single" w:sz="4" w:space="0" w:color="auto"/>
              <w:bottom w:val="single" w:sz="4" w:space="0" w:color="000000"/>
              <w:right w:val="single" w:sz="8" w:space="0" w:color="auto"/>
            </w:tcBorders>
            <w:shd w:val="clear" w:color="auto" w:fill="auto"/>
            <w:noWrap/>
            <w:vAlign w:val="center"/>
            <w:hideMark/>
            <w:tcPrChange w:id="67123" w:author="pete jones" w:date="2022-01-04T13:11:00Z">
              <w:tcPr>
                <w:tcW w:w="1134" w:type="dxa"/>
                <w:gridSpan w:val="3"/>
                <w:vMerge w:val="restart"/>
                <w:tcBorders>
                  <w:top w:val="single" w:sz="4" w:space="0" w:color="auto"/>
                  <w:left w:val="single" w:sz="4" w:space="0" w:color="auto"/>
                  <w:bottom w:val="single" w:sz="4" w:space="0" w:color="000000"/>
                  <w:right w:val="single" w:sz="8" w:space="0" w:color="auto"/>
                </w:tcBorders>
                <w:shd w:val="clear" w:color="auto" w:fill="auto"/>
                <w:noWrap/>
                <w:vAlign w:val="center"/>
                <w:hideMark/>
              </w:tcPr>
            </w:tcPrChange>
          </w:tcPr>
          <w:p w14:paraId="299B0D22" w14:textId="77777777" w:rsidR="00BD0299" w:rsidRPr="00FF6A71" w:rsidRDefault="00BD0299">
            <w:pPr>
              <w:spacing w:before="0" w:after="0" w:line="240" w:lineRule="auto"/>
              <w:jc w:val="center"/>
              <w:rPr>
                <w:ins w:id="67124" w:author="pete jones" w:date="2022-01-04T12:37:00Z"/>
                <w:rFonts w:ascii="Calibri" w:hAnsi="Calibri" w:cs="Calibri"/>
                <w:color w:val="000000"/>
                <w:sz w:val="22"/>
                <w:szCs w:val="22"/>
              </w:rPr>
              <w:pPrChange w:id="67125" w:author="pete jones" w:date="2022-01-04T13:08:00Z">
                <w:pPr>
                  <w:jc w:val="center"/>
                </w:pPr>
              </w:pPrChange>
            </w:pPr>
            <w:ins w:id="67126" w:author="pete jones" w:date="2022-01-04T12:37:00Z">
              <w:r w:rsidRPr="00FF6A71">
                <w:rPr>
                  <w:rFonts w:ascii="Calibri" w:hAnsi="Calibri" w:cs="Calibri"/>
                  <w:color w:val="000000"/>
                  <w:sz w:val="22"/>
                  <w:szCs w:val="22"/>
                </w:rPr>
                <w:t>0</w:t>
              </w:r>
            </w:ins>
          </w:p>
        </w:tc>
      </w:tr>
      <w:tr w:rsidR="00B72E0C" w:rsidRPr="00FF6A71" w14:paraId="3D25499E" w14:textId="77777777" w:rsidTr="00B72E0C">
        <w:tblPrEx>
          <w:jc w:val="left"/>
          <w:tblPrExChange w:id="67127" w:author="pete jones" w:date="2022-01-04T13:11:00Z">
            <w:tblPrEx>
              <w:tblW w:w="8698" w:type="dxa"/>
              <w:jc w:val="left"/>
            </w:tblPrEx>
          </w:tblPrExChange>
        </w:tblPrEx>
        <w:trPr>
          <w:trHeight w:val="315"/>
          <w:ins w:id="67128" w:author="pete jones" w:date="2022-01-04T12:37:00Z"/>
          <w:trPrChange w:id="67129"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8" w:space="0" w:color="auto"/>
            </w:tcBorders>
            <w:shd w:val="clear" w:color="auto" w:fill="auto"/>
            <w:noWrap/>
            <w:vAlign w:val="center"/>
            <w:hideMark/>
            <w:tcPrChange w:id="67130" w:author="pete jones" w:date="2022-01-04T13:11:00Z">
              <w:tcPr>
                <w:tcW w:w="44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6C9139DF" w14:textId="77777777" w:rsidR="00BD0299" w:rsidRPr="00FF6A71" w:rsidRDefault="00BD0299">
            <w:pPr>
              <w:spacing w:before="0" w:after="0" w:line="240" w:lineRule="auto"/>
              <w:jc w:val="center"/>
              <w:rPr>
                <w:ins w:id="67131" w:author="pete jones" w:date="2022-01-04T12:37:00Z"/>
                <w:rFonts w:ascii="Calibri" w:hAnsi="Calibri" w:cs="Calibri"/>
                <w:color w:val="000000"/>
                <w:sz w:val="22"/>
                <w:szCs w:val="22"/>
              </w:rPr>
              <w:pPrChange w:id="67132" w:author="pete jones" w:date="2022-01-04T13:08:00Z">
                <w:pPr>
                  <w:jc w:val="center"/>
                </w:pPr>
              </w:pPrChange>
            </w:pPr>
            <w:ins w:id="67133" w:author="pete jones" w:date="2022-01-04T12:37:00Z">
              <w:r w:rsidRPr="00FF6A71">
                <w:rPr>
                  <w:rFonts w:ascii="Calibri" w:hAnsi="Calibri" w:cs="Calibri"/>
                  <w:color w:val="000000"/>
                  <w:sz w:val="22"/>
                  <w:szCs w:val="22"/>
                </w:rPr>
                <w:t>21</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134"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1A66211E" w14:textId="55A2A3C6" w:rsidR="00BD0299" w:rsidRPr="00FF6A71" w:rsidRDefault="00042512">
            <w:pPr>
              <w:spacing w:before="0" w:after="0" w:line="240" w:lineRule="auto"/>
              <w:rPr>
                <w:ins w:id="67135" w:author="pete jones" w:date="2022-01-04T12:37:00Z"/>
                <w:rFonts w:ascii="Calibri" w:hAnsi="Calibri" w:cs="Calibri"/>
                <w:color w:val="000000"/>
                <w:sz w:val="22"/>
                <w:szCs w:val="22"/>
              </w:rPr>
              <w:pPrChange w:id="67136" w:author="pete jones" w:date="2022-01-04T13:08:00Z">
                <w:pPr/>
              </w:pPrChange>
            </w:pPr>
            <w:ins w:id="67137" w:author="pete jones" w:date="2022-03-30T12:27:00Z">
              <w:r>
                <w:rPr>
                  <w:rFonts w:ascii="Calibri" w:hAnsi="Calibri" w:cs="Calibri"/>
                  <w:color w:val="000000"/>
                  <w:sz w:val="22"/>
                  <w:szCs w:val="22"/>
                </w:rPr>
                <w:t>The a</w:t>
              </w:r>
            </w:ins>
            <w:ins w:id="67138" w:author="pete jones" w:date="2022-01-04T12:37:00Z">
              <w:r w:rsidR="00BD0299" w:rsidRPr="00FF6A71">
                <w:rPr>
                  <w:rFonts w:ascii="Calibri" w:hAnsi="Calibri" w:cs="Calibri"/>
                  <w:color w:val="000000"/>
                  <w:sz w:val="22"/>
                  <w:szCs w:val="22"/>
                </w:rPr>
                <w:t>ffordability of higher education for the broadest base of society must be considered</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139"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5B112E2D" w14:textId="77777777" w:rsidR="00BD0299" w:rsidRPr="00FF6A71" w:rsidRDefault="00BD0299">
            <w:pPr>
              <w:spacing w:before="0" w:after="0" w:line="240" w:lineRule="auto"/>
              <w:rPr>
                <w:ins w:id="67140" w:author="pete jones" w:date="2022-01-04T12:37:00Z"/>
                <w:rFonts w:ascii="Calibri" w:hAnsi="Calibri" w:cs="Calibri"/>
                <w:color w:val="000000"/>
                <w:sz w:val="22"/>
                <w:szCs w:val="22"/>
              </w:rPr>
              <w:pPrChange w:id="67141" w:author="pete jones" w:date="2022-01-04T13:08:00Z">
                <w:pPr/>
              </w:pPrChange>
            </w:pPr>
          </w:p>
        </w:tc>
      </w:tr>
      <w:tr w:rsidR="00B72E0C" w:rsidRPr="00FF6A71" w14:paraId="57EB2260" w14:textId="77777777" w:rsidTr="00B72E0C">
        <w:tblPrEx>
          <w:jc w:val="left"/>
          <w:tblPrExChange w:id="67142" w:author="pete jones" w:date="2022-01-04T13:11:00Z">
            <w:tblPrEx>
              <w:tblW w:w="8698" w:type="dxa"/>
              <w:jc w:val="left"/>
            </w:tblPrEx>
          </w:tblPrExChange>
        </w:tblPrEx>
        <w:trPr>
          <w:trHeight w:val="315"/>
          <w:ins w:id="67143" w:author="pete jones" w:date="2022-01-04T12:37:00Z"/>
          <w:trPrChange w:id="67144"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8" w:space="0" w:color="auto"/>
            </w:tcBorders>
            <w:shd w:val="clear" w:color="auto" w:fill="auto"/>
            <w:noWrap/>
            <w:vAlign w:val="center"/>
            <w:hideMark/>
            <w:tcPrChange w:id="67145" w:author="pete jones" w:date="2022-01-04T13:11:00Z">
              <w:tcPr>
                <w:tcW w:w="44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5A8600FF" w14:textId="77777777" w:rsidR="00BD0299" w:rsidRPr="00FF6A71" w:rsidRDefault="00BD0299">
            <w:pPr>
              <w:spacing w:before="0" w:after="0" w:line="240" w:lineRule="auto"/>
              <w:jc w:val="center"/>
              <w:rPr>
                <w:ins w:id="67146" w:author="pete jones" w:date="2022-01-04T12:37:00Z"/>
                <w:rFonts w:ascii="Calibri" w:hAnsi="Calibri" w:cs="Calibri"/>
                <w:color w:val="000000"/>
                <w:sz w:val="22"/>
                <w:szCs w:val="22"/>
              </w:rPr>
              <w:pPrChange w:id="67147" w:author="pete jones" w:date="2022-01-04T13:08:00Z">
                <w:pPr>
                  <w:jc w:val="center"/>
                </w:pPr>
              </w:pPrChange>
            </w:pPr>
            <w:ins w:id="67148" w:author="pete jones" w:date="2022-01-04T12:37:00Z">
              <w:r w:rsidRPr="00FF6A71">
                <w:rPr>
                  <w:rFonts w:ascii="Calibri" w:hAnsi="Calibri" w:cs="Calibri"/>
                  <w:color w:val="000000"/>
                  <w:sz w:val="22"/>
                  <w:szCs w:val="22"/>
                </w:rPr>
                <w:t>22</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149"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61E1253B" w14:textId="3728D2C3" w:rsidR="00BD0299" w:rsidRPr="00FF6A71" w:rsidRDefault="00BD0299">
            <w:pPr>
              <w:spacing w:before="0" w:after="0" w:line="240" w:lineRule="auto"/>
              <w:rPr>
                <w:ins w:id="67150" w:author="pete jones" w:date="2022-01-04T12:37:00Z"/>
                <w:rFonts w:ascii="Calibri" w:hAnsi="Calibri" w:cs="Calibri"/>
                <w:color w:val="000000"/>
                <w:sz w:val="22"/>
                <w:szCs w:val="22"/>
              </w:rPr>
              <w:pPrChange w:id="67151" w:author="pete jones" w:date="2022-01-04T13:08:00Z">
                <w:pPr/>
              </w:pPrChange>
            </w:pPr>
            <w:ins w:id="67152" w:author="pete jones" w:date="2022-01-04T12:37:00Z">
              <w:r w:rsidRPr="00FF6A71">
                <w:rPr>
                  <w:rFonts w:ascii="Calibri" w:hAnsi="Calibri" w:cs="Calibri"/>
                  <w:color w:val="000000"/>
                  <w:sz w:val="22"/>
                  <w:szCs w:val="22"/>
                </w:rPr>
                <w:t>Leadership skills must be fostered. Opportunities should be sought and provided for new entrants into the workforce to assume roles requiring them to make decisions and consider the implications of those decision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153"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155E262C" w14:textId="77777777" w:rsidR="00BD0299" w:rsidRPr="00FF6A71" w:rsidRDefault="00BD0299">
            <w:pPr>
              <w:spacing w:before="0" w:after="0" w:line="240" w:lineRule="auto"/>
              <w:rPr>
                <w:ins w:id="67154" w:author="pete jones" w:date="2022-01-04T12:37:00Z"/>
                <w:rFonts w:ascii="Calibri" w:hAnsi="Calibri" w:cs="Calibri"/>
                <w:color w:val="000000"/>
                <w:sz w:val="22"/>
                <w:szCs w:val="22"/>
              </w:rPr>
              <w:pPrChange w:id="67155" w:author="pete jones" w:date="2022-01-04T13:08:00Z">
                <w:pPr/>
              </w:pPrChange>
            </w:pPr>
          </w:p>
        </w:tc>
      </w:tr>
      <w:tr w:rsidR="00B72E0C" w:rsidRPr="00FF6A71" w14:paraId="0D06AF06" w14:textId="77777777" w:rsidTr="00B72E0C">
        <w:tblPrEx>
          <w:jc w:val="left"/>
          <w:tblPrExChange w:id="67156" w:author="pete jones" w:date="2022-01-04T13:11:00Z">
            <w:tblPrEx>
              <w:tblW w:w="8698" w:type="dxa"/>
              <w:jc w:val="left"/>
            </w:tblPrEx>
          </w:tblPrExChange>
        </w:tblPrEx>
        <w:trPr>
          <w:trHeight w:val="315"/>
          <w:ins w:id="67157" w:author="pete jones" w:date="2022-01-04T12:37:00Z"/>
          <w:trPrChange w:id="67158"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8" w:space="0" w:color="auto"/>
            </w:tcBorders>
            <w:shd w:val="clear" w:color="auto" w:fill="auto"/>
            <w:noWrap/>
            <w:vAlign w:val="center"/>
            <w:hideMark/>
            <w:tcPrChange w:id="67159" w:author="pete jones" w:date="2022-01-04T13:11:00Z">
              <w:tcPr>
                <w:tcW w:w="44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7292A626" w14:textId="77777777" w:rsidR="00BD0299" w:rsidRPr="00FF6A71" w:rsidRDefault="00BD0299">
            <w:pPr>
              <w:spacing w:before="0" w:after="0" w:line="240" w:lineRule="auto"/>
              <w:jc w:val="center"/>
              <w:rPr>
                <w:ins w:id="67160" w:author="pete jones" w:date="2022-01-04T12:37:00Z"/>
                <w:rFonts w:ascii="Calibri" w:hAnsi="Calibri" w:cs="Calibri"/>
                <w:color w:val="000000"/>
                <w:sz w:val="22"/>
                <w:szCs w:val="22"/>
              </w:rPr>
              <w:pPrChange w:id="67161" w:author="pete jones" w:date="2022-01-04T13:08:00Z">
                <w:pPr>
                  <w:jc w:val="center"/>
                </w:pPr>
              </w:pPrChange>
            </w:pPr>
            <w:ins w:id="67162" w:author="pete jones" w:date="2022-01-04T12:37:00Z">
              <w:r w:rsidRPr="00FF6A71">
                <w:rPr>
                  <w:rFonts w:ascii="Calibri" w:hAnsi="Calibri" w:cs="Calibri"/>
                  <w:color w:val="000000"/>
                  <w:sz w:val="22"/>
                  <w:szCs w:val="22"/>
                </w:rPr>
                <w:t>23</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163"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7EFCE182" w14:textId="77777777" w:rsidR="00BD0299" w:rsidRPr="00FF6A71" w:rsidRDefault="00BD0299">
            <w:pPr>
              <w:spacing w:before="0" w:after="0" w:line="240" w:lineRule="auto"/>
              <w:rPr>
                <w:ins w:id="67164" w:author="pete jones" w:date="2022-01-04T12:37:00Z"/>
                <w:rFonts w:ascii="Calibri" w:hAnsi="Calibri" w:cs="Calibri"/>
                <w:color w:val="000000"/>
                <w:sz w:val="22"/>
                <w:szCs w:val="22"/>
              </w:rPr>
              <w:pPrChange w:id="67165" w:author="pete jones" w:date="2022-01-04T13:08:00Z">
                <w:pPr/>
              </w:pPrChange>
            </w:pPr>
            <w:ins w:id="67166" w:author="pete jones" w:date="2022-01-04T12:37:00Z">
              <w:r w:rsidRPr="00FF6A71">
                <w:rPr>
                  <w:rFonts w:ascii="Calibri" w:hAnsi="Calibri" w:cs="Calibri"/>
                  <w:color w:val="000000"/>
                  <w:sz w:val="22"/>
                  <w:szCs w:val="22"/>
                </w:rPr>
                <w:t>Opportunities for students to practice skills necessary for working within teams should be encouraged.</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167"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46643309" w14:textId="77777777" w:rsidR="00BD0299" w:rsidRPr="00FF6A71" w:rsidRDefault="00BD0299">
            <w:pPr>
              <w:spacing w:before="0" w:after="0" w:line="240" w:lineRule="auto"/>
              <w:rPr>
                <w:ins w:id="67168" w:author="pete jones" w:date="2022-01-04T12:37:00Z"/>
                <w:rFonts w:ascii="Calibri" w:hAnsi="Calibri" w:cs="Calibri"/>
                <w:color w:val="000000"/>
                <w:sz w:val="22"/>
                <w:szCs w:val="22"/>
              </w:rPr>
              <w:pPrChange w:id="67169" w:author="pete jones" w:date="2022-01-04T13:08:00Z">
                <w:pPr/>
              </w:pPrChange>
            </w:pPr>
          </w:p>
        </w:tc>
      </w:tr>
      <w:tr w:rsidR="00B72E0C" w:rsidRPr="00FF6A71" w14:paraId="143700F3" w14:textId="77777777" w:rsidTr="00B72E0C">
        <w:tblPrEx>
          <w:jc w:val="left"/>
          <w:tblPrExChange w:id="67170" w:author="pete jones" w:date="2022-01-04T13:11:00Z">
            <w:tblPrEx>
              <w:tblW w:w="8698" w:type="dxa"/>
              <w:jc w:val="left"/>
            </w:tblPrEx>
          </w:tblPrExChange>
        </w:tblPrEx>
        <w:trPr>
          <w:trHeight w:val="315"/>
          <w:ins w:id="67171" w:author="pete jones" w:date="2022-01-04T12:37:00Z"/>
          <w:trPrChange w:id="67172"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8" w:space="0" w:color="auto"/>
            </w:tcBorders>
            <w:shd w:val="clear" w:color="auto" w:fill="auto"/>
            <w:noWrap/>
            <w:vAlign w:val="center"/>
            <w:hideMark/>
            <w:tcPrChange w:id="67173" w:author="pete jones" w:date="2022-01-04T13:11:00Z">
              <w:tcPr>
                <w:tcW w:w="44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547528FC" w14:textId="77777777" w:rsidR="00BD0299" w:rsidRPr="00FF6A71" w:rsidRDefault="00BD0299">
            <w:pPr>
              <w:spacing w:before="0" w:after="0" w:line="240" w:lineRule="auto"/>
              <w:jc w:val="center"/>
              <w:rPr>
                <w:ins w:id="67174" w:author="pete jones" w:date="2022-01-04T12:37:00Z"/>
                <w:rFonts w:ascii="Calibri" w:hAnsi="Calibri" w:cs="Calibri"/>
                <w:color w:val="000000"/>
                <w:sz w:val="22"/>
                <w:szCs w:val="22"/>
              </w:rPr>
              <w:pPrChange w:id="67175" w:author="pete jones" w:date="2022-01-04T13:08:00Z">
                <w:pPr>
                  <w:jc w:val="center"/>
                </w:pPr>
              </w:pPrChange>
            </w:pPr>
            <w:ins w:id="67176" w:author="pete jones" w:date="2022-01-04T12:37:00Z">
              <w:r w:rsidRPr="00FF6A71">
                <w:rPr>
                  <w:rFonts w:ascii="Calibri" w:hAnsi="Calibri" w:cs="Calibri"/>
                  <w:color w:val="000000"/>
                  <w:sz w:val="22"/>
                  <w:szCs w:val="22"/>
                </w:rPr>
                <w:t>24</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177"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2DB2210B" w14:textId="05361814" w:rsidR="00BD0299" w:rsidRPr="00FF6A71" w:rsidRDefault="00BD0299">
            <w:pPr>
              <w:spacing w:before="0" w:after="0" w:line="240" w:lineRule="auto"/>
              <w:rPr>
                <w:ins w:id="67178" w:author="pete jones" w:date="2022-01-04T12:37:00Z"/>
                <w:rFonts w:ascii="Calibri" w:hAnsi="Calibri" w:cs="Calibri"/>
                <w:color w:val="000000"/>
                <w:sz w:val="22"/>
                <w:szCs w:val="22"/>
              </w:rPr>
              <w:pPrChange w:id="67179" w:author="pete jones" w:date="2022-01-04T13:08:00Z">
                <w:pPr/>
              </w:pPrChange>
            </w:pPr>
            <w:ins w:id="67180" w:author="pete jones" w:date="2022-01-04T12:37:00Z">
              <w:r w:rsidRPr="00FF6A71">
                <w:rPr>
                  <w:rFonts w:ascii="Calibri" w:hAnsi="Calibri" w:cs="Calibri"/>
                  <w:color w:val="000000"/>
                  <w:sz w:val="22"/>
                  <w:szCs w:val="22"/>
                </w:rPr>
                <w:t xml:space="preserve">All stakeholders should examine the areas of </w:t>
              </w:r>
            </w:ins>
            <w:ins w:id="67181" w:author="pete jones" w:date="2022-04-01T15:31:00Z">
              <w:r w:rsidR="009D7356">
                <w:rPr>
                  <w:rFonts w:ascii="Calibri" w:hAnsi="Calibri" w:cs="Calibri"/>
                  <w:color w:val="000000"/>
                  <w:sz w:val="22"/>
                  <w:szCs w:val="22"/>
                </w:rPr>
                <w:t>most significan</w:t>
              </w:r>
            </w:ins>
            <w:ins w:id="67182" w:author="pete jones" w:date="2022-01-04T12:37:00Z">
              <w:r w:rsidRPr="00FF6A71">
                <w:rPr>
                  <w:rFonts w:ascii="Calibri" w:hAnsi="Calibri" w:cs="Calibri"/>
                  <w:color w:val="000000"/>
                  <w:sz w:val="22"/>
                  <w:szCs w:val="22"/>
                </w:rPr>
                <w:t>t deficiency and excellence within university course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183"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25AA6024" w14:textId="77777777" w:rsidR="00BD0299" w:rsidRPr="00FF6A71" w:rsidRDefault="00BD0299">
            <w:pPr>
              <w:spacing w:before="0" w:after="0" w:line="240" w:lineRule="auto"/>
              <w:rPr>
                <w:ins w:id="67184" w:author="pete jones" w:date="2022-01-04T12:37:00Z"/>
                <w:rFonts w:ascii="Calibri" w:hAnsi="Calibri" w:cs="Calibri"/>
                <w:color w:val="000000"/>
                <w:sz w:val="22"/>
                <w:szCs w:val="22"/>
              </w:rPr>
              <w:pPrChange w:id="67185" w:author="pete jones" w:date="2022-01-04T13:08:00Z">
                <w:pPr/>
              </w:pPrChange>
            </w:pPr>
          </w:p>
        </w:tc>
      </w:tr>
      <w:tr w:rsidR="00B72E0C" w:rsidRPr="00FF6A71" w14:paraId="4E5495F4" w14:textId="77777777" w:rsidTr="00B72E0C">
        <w:tblPrEx>
          <w:jc w:val="left"/>
          <w:tblPrExChange w:id="67186" w:author="pete jones" w:date="2022-01-04T13:11:00Z">
            <w:tblPrEx>
              <w:tblW w:w="8698" w:type="dxa"/>
              <w:jc w:val="left"/>
            </w:tblPrEx>
          </w:tblPrExChange>
        </w:tblPrEx>
        <w:trPr>
          <w:trHeight w:val="315"/>
          <w:ins w:id="67187" w:author="pete jones" w:date="2022-01-04T12:37:00Z"/>
          <w:trPrChange w:id="67188"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8" w:space="0" w:color="auto"/>
            </w:tcBorders>
            <w:shd w:val="clear" w:color="auto" w:fill="auto"/>
            <w:noWrap/>
            <w:vAlign w:val="center"/>
            <w:hideMark/>
            <w:tcPrChange w:id="67189" w:author="pete jones" w:date="2022-01-04T13:11:00Z">
              <w:tcPr>
                <w:tcW w:w="44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1D2C22C7" w14:textId="77777777" w:rsidR="00BD0299" w:rsidRPr="00FF6A71" w:rsidRDefault="00BD0299">
            <w:pPr>
              <w:spacing w:before="0" w:after="0" w:line="240" w:lineRule="auto"/>
              <w:jc w:val="center"/>
              <w:rPr>
                <w:ins w:id="67190" w:author="pete jones" w:date="2022-01-04T12:37:00Z"/>
                <w:rFonts w:ascii="Calibri" w:hAnsi="Calibri" w:cs="Calibri"/>
                <w:color w:val="000000"/>
                <w:sz w:val="22"/>
                <w:szCs w:val="22"/>
              </w:rPr>
              <w:pPrChange w:id="67191" w:author="pete jones" w:date="2022-01-04T13:08:00Z">
                <w:pPr>
                  <w:jc w:val="center"/>
                </w:pPr>
              </w:pPrChange>
            </w:pPr>
            <w:ins w:id="67192" w:author="pete jones" w:date="2022-01-04T12:37:00Z">
              <w:r w:rsidRPr="00FF6A71">
                <w:rPr>
                  <w:rFonts w:ascii="Calibri" w:hAnsi="Calibri" w:cs="Calibri"/>
                  <w:color w:val="000000"/>
                  <w:sz w:val="22"/>
                  <w:szCs w:val="22"/>
                </w:rPr>
                <w:t>25</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193"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413EDE1F" w14:textId="0D321FC9" w:rsidR="00BD0299" w:rsidRPr="00FF6A71" w:rsidRDefault="00BD0299">
            <w:pPr>
              <w:spacing w:before="0" w:after="0" w:line="240" w:lineRule="auto"/>
              <w:rPr>
                <w:ins w:id="67194" w:author="pete jones" w:date="2022-01-04T12:37:00Z"/>
                <w:rFonts w:ascii="Calibri" w:hAnsi="Calibri" w:cs="Calibri"/>
                <w:color w:val="000000"/>
                <w:sz w:val="22"/>
                <w:szCs w:val="22"/>
              </w:rPr>
              <w:pPrChange w:id="67195" w:author="pete jones" w:date="2022-01-04T13:08:00Z">
                <w:pPr/>
              </w:pPrChange>
            </w:pPr>
            <w:ins w:id="67196" w:author="pete jones" w:date="2022-01-04T12:37:00Z">
              <w:r w:rsidRPr="00FF6A71">
                <w:rPr>
                  <w:rFonts w:ascii="Calibri" w:hAnsi="Calibri" w:cs="Calibri"/>
                  <w:color w:val="000000"/>
                  <w:sz w:val="22"/>
                  <w:szCs w:val="22"/>
                </w:rPr>
                <w:t xml:space="preserve">All stakeholders should consider developing cross-sector approaches to aid in the new </w:t>
              </w:r>
            </w:ins>
            <w:ins w:id="67197" w:author="pete jones" w:date="2022-03-29T17:05:00Z">
              <w:r w:rsidR="00515ABF" w:rsidRPr="00FF6A71">
                <w:rPr>
                  <w:rFonts w:ascii="Calibri" w:hAnsi="Calibri" w:cs="Calibri"/>
                  <w:color w:val="000000"/>
                  <w:sz w:val="22"/>
                  <w:szCs w:val="22"/>
                </w:rPr>
                <w:t>graduate’s</w:t>
              </w:r>
            </w:ins>
            <w:ins w:id="67198" w:author="pete jones" w:date="2022-01-04T12:37:00Z">
              <w:r w:rsidRPr="00FF6A71">
                <w:rPr>
                  <w:rFonts w:ascii="Calibri" w:hAnsi="Calibri" w:cs="Calibri"/>
                  <w:color w:val="000000"/>
                  <w:sz w:val="22"/>
                  <w:szCs w:val="22"/>
                </w:rPr>
                <w:t xml:space="preserve"> development.</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199"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23DC1D16" w14:textId="77777777" w:rsidR="00BD0299" w:rsidRPr="00FF6A71" w:rsidRDefault="00BD0299">
            <w:pPr>
              <w:spacing w:before="0" w:after="0" w:line="240" w:lineRule="auto"/>
              <w:rPr>
                <w:ins w:id="67200" w:author="pete jones" w:date="2022-01-04T12:37:00Z"/>
                <w:rFonts w:ascii="Calibri" w:hAnsi="Calibri" w:cs="Calibri"/>
                <w:color w:val="000000"/>
                <w:sz w:val="22"/>
                <w:szCs w:val="22"/>
              </w:rPr>
              <w:pPrChange w:id="67201" w:author="pete jones" w:date="2022-01-04T13:08:00Z">
                <w:pPr/>
              </w:pPrChange>
            </w:pPr>
          </w:p>
        </w:tc>
      </w:tr>
      <w:tr w:rsidR="00B72E0C" w:rsidRPr="00FF6A71" w14:paraId="4A576F16" w14:textId="77777777" w:rsidTr="00B72E0C">
        <w:tblPrEx>
          <w:jc w:val="left"/>
          <w:tblPrExChange w:id="67202" w:author="pete jones" w:date="2022-01-04T13:11:00Z">
            <w:tblPrEx>
              <w:tblW w:w="8698" w:type="dxa"/>
              <w:jc w:val="left"/>
            </w:tblPrEx>
          </w:tblPrExChange>
        </w:tblPrEx>
        <w:trPr>
          <w:trHeight w:val="315"/>
          <w:ins w:id="67203" w:author="pete jones" w:date="2022-01-04T12:37:00Z"/>
          <w:trPrChange w:id="67204"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8" w:space="0" w:color="auto"/>
            </w:tcBorders>
            <w:shd w:val="clear" w:color="auto" w:fill="auto"/>
            <w:noWrap/>
            <w:vAlign w:val="center"/>
            <w:hideMark/>
            <w:tcPrChange w:id="67205" w:author="pete jones" w:date="2022-01-04T13:11:00Z">
              <w:tcPr>
                <w:tcW w:w="44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1E099DFD" w14:textId="77777777" w:rsidR="00BD0299" w:rsidRPr="00FF6A71" w:rsidRDefault="00BD0299">
            <w:pPr>
              <w:spacing w:before="0" w:after="0" w:line="240" w:lineRule="auto"/>
              <w:jc w:val="center"/>
              <w:rPr>
                <w:ins w:id="67206" w:author="pete jones" w:date="2022-01-04T12:37:00Z"/>
                <w:rFonts w:ascii="Calibri" w:hAnsi="Calibri" w:cs="Calibri"/>
                <w:color w:val="000000"/>
                <w:sz w:val="22"/>
                <w:szCs w:val="22"/>
              </w:rPr>
              <w:pPrChange w:id="67207" w:author="pete jones" w:date="2022-01-04T13:08:00Z">
                <w:pPr>
                  <w:jc w:val="center"/>
                </w:pPr>
              </w:pPrChange>
            </w:pPr>
            <w:ins w:id="67208" w:author="pete jones" w:date="2022-01-04T12:37:00Z">
              <w:r w:rsidRPr="00FF6A71">
                <w:rPr>
                  <w:rFonts w:ascii="Calibri" w:hAnsi="Calibri" w:cs="Calibri"/>
                  <w:color w:val="000000"/>
                  <w:sz w:val="22"/>
                  <w:szCs w:val="22"/>
                </w:rPr>
                <w:t>26</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209"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71FEBF69" w14:textId="31DBDF52" w:rsidR="00BD0299" w:rsidRPr="00FF6A71" w:rsidRDefault="00BD0299">
            <w:pPr>
              <w:spacing w:before="0" w:after="0" w:line="240" w:lineRule="auto"/>
              <w:rPr>
                <w:ins w:id="67210" w:author="pete jones" w:date="2022-01-04T12:37:00Z"/>
                <w:rFonts w:ascii="Calibri" w:hAnsi="Calibri" w:cs="Calibri"/>
                <w:color w:val="000000"/>
                <w:sz w:val="22"/>
                <w:szCs w:val="22"/>
              </w:rPr>
              <w:pPrChange w:id="67211" w:author="pete jones" w:date="2022-01-04T13:08:00Z">
                <w:pPr/>
              </w:pPrChange>
            </w:pPr>
            <w:ins w:id="67212" w:author="pete jones" w:date="2022-01-04T12:37:00Z">
              <w:r w:rsidRPr="00FF6A71">
                <w:rPr>
                  <w:rFonts w:ascii="Calibri" w:hAnsi="Calibri" w:cs="Calibri"/>
                  <w:color w:val="000000"/>
                  <w:sz w:val="22"/>
                  <w:szCs w:val="22"/>
                </w:rPr>
                <w:t>Collaboration between busines</w:t>
              </w:r>
            </w:ins>
            <w:ins w:id="67213" w:author="pete jones" w:date="2022-03-30T12:27:00Z">
              <w:r w:rsidR="00042512">
                <w:rPr>
                  <w:rFonts w:ascii="Calibri" w:hAnsi="Calibri" w:cs="Calibri"/>
                  <w:color w:val="000000"/>
                  <w:sz w:val="22"/>
                  <w:szCs w:val="22"/>
                </w:rPr>
                <w:t>se</w:t>
              </w:r>
            </w:ins>
            <w:ins w:id="67214" w:author="pete jones" w:date="2022-01-04T12:37:00Z">
              <w:r w:rsidRPr="00FF6A71">
                <w:rPr>
                  <w:rFonts w:ascii="Calibri" w:hAnsi="Calibri" w:cs="Calibri"/>
                  <w:color w:val="000000"/>
                  <w:sz w:val="22"/>
                  <w:szCs w:val="22"/>
                </w:rPr>
                <w:t xml:space="preserve">s and universities on Teamwork/Collaboration and Information Technology Application and Diversity should be promoted as </w:t>
              </w:r>
            </w:ins>
            <w:ins w:id="67215" w:author="pete jones" w:date="2022-04-01T15:31:00Z">
              <w:r w:rsidR="009D7356">
                <w:rPr>
                  <w:rFonts w:ascii="Calibri" w:hAnsi="Calibri" w:cs="Calibri"/>
                  <w:color w:val="000000"/>
                  <w:sz w:val="22"/>
                  <w:szCs w:val="22"/>
                </w:rPr>
                <w:t>essential</w:t>
              </w:r>
            </w:ins>
            <w:ins w:id="67216" w:author="pete jones" w:date="2022-01-04T12:37:00Z">
              <w:r w:rsidRPr="00FF6A71">
                <w:rPr>
                  <w:rFonts w:ascii="Calibri" w:hAnsi="Calibri" w:cs="Calibri"/>
                  <w:color w:val="000000"/>
                  <w:sz w:val="22"/>
                  <w:szCs w:val="22"/>
                </w:rPr>
                <w:t xml:space="preserve"> areas for assessment and modelling.</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217"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55020A71" w14:textId="77777777" w:rsidR="00BD0299" w:rsidRPr="00FF6A71" w:rsidRDefault="00BD0299">
            <w:pPr>
              <w:spacing w:before="0" w:after="0" w:line="240" w:lineRule="auto"/>
              <w:rPr>
                <w:ins w:id="67218" w:author="pete jones" w:date="2022-01-04T12:37:00Z"/>
                <w:rFonts w:ascii="Calibri" w:hAnsi="Calibri" w:cs="Calibri"/>
                <w:color w:val="000000"/>
                <w:sz w:val="22"/>
                <w:szCs w:val="22"/>
              </w:rPr>
              <w:pPrChange w:id="67219" w:author="pete jones" w:date="2022-01-04T13:08:00Z">
                <w:pPr/>
              </w:pPrChange>
            </w:pPr>
          </w:p>
        </w:tc>
      </w:tr>
      <w:tr w:rsidR="00B72E0C" w:rsidRPr="00FF6A71" w14:paraId="1F636B81" w14:textId="77777777" w:rsidTr="00B72E0C">
        <w:tblPrEx>
          <w:jc w:val="left"/>
          <w:tblPrExChange w:id="67220" w:author="pete jones" w:date="2022-01-04T13:11:00Z">
            <w:tblPrEx>
              <w:tblW w:w="8698" w:type="dxa"/>
              <w:jc w:val="left"/>
            </w:tblPrEx>
          </w:tblPrExChange>
        </w:tblPrEx>
        <w:trPr>
          <w:trHeight w:val="330"/>
          <w:ins w:id="67221" w:author="pete jones" w:date="2022-01-04T12:37:00Z"/>
          <w:trPrChange w:id="67222" w:author="pete jones" w:date="2022-01-04T13:11:00Z">
            <w:trPr>
              <w:gridAfter w:val="0"/>
              <w:wAfter w:w="61" w:type="dxa"/>
              <w:trHeight w:val="330"/>
            </w:trPr>
          </w:trPrChange>
        </w:trPr>
        <w:tc>
          <w:tcPr>
            <w:tcW w:w="440" w:type="dxa"/>
            <w:tcBorders>
              <w:top w:val="nil"/>
              <w:left w:val="single" w:sz="8" w:space="0" w:color="auto"/>
              <w:bottom w:val="single" w:sz="8" w:space="0" w:color="auto"/>
              <w:right w:val="single" w:sz="8" w:space="0" w:color="auto"/>
            </w:tcBorders>
            <w:shd w:val="clear" w:color="auto" w:fill="auto"/>
            <w:noWrap/>
            <w:vAlign w:val="center"/>
            <w:hideMark/>
            <w:tcPrChange w:id="67223" w:author="pete jones" w:date="2022-01-04T13:11:00Z">
              <w:tcPr>
                <w:tcW w:w="440"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174D7743" w14:textId="77777777" w:rsidR="00BD0299" w:rsidRPr="00FF6A71" w:rsidRDefault="00BD0299">
            <w:pPr>
              <w:spacing w:before="0" w:after="0" w:line="240" w:lineRule="auto"/>
              <w:jc w:val="center"/>
              <w:rPr>
                <w:ins w:id="67224" w:author="pete jones" w:date="2022-01-04T12:37:00Z"/>
                <w:rFonts w:ascii="Calibri" w:hAnsi="Calibri" w:cs="Calibri"/>
                <w:color w:val="000000"/>
                <w:sz w:val="22"/>
                <w:szCs w:val="22"/>
              </w:rPr>
              <w:pPrChange w:id="67225" w:author="pete jones" w:date="2022-01-04T13:08:00Z">
                <w:pPr>
                  <w:jc w:val="center"/>
                </w:pPr>
              </w:pPrChange>
            </w:pPr>
            <w:ins w:id="67226" w:author="pete jones" w:date="2022-01-04T12:37:00Z">
              <w:r w:rsidRPr="00FF6A71">
                <w:rPr>
                  <w:rFonts w:ascii="Calibri" w:hAnsi="Calibri" w:cs="Calibri"/>
                  <w:color w:val="000000"/>
                  <w:sz w:val="22"/>
                  <w:szCs w:val="22"/>
                </w:rPr>
                <w:t>27</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227"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11E4F7C5" w14:textId="322C55C4" w:rsidR="00BD0299" w:rsidRPr="00FF6A71" w:rsidRDefault="00BD0299">
            <w:pPr>
              <w:spacing w:before="0" w:after="0" w:line="240" w:lineRule="auto"/>
              <w:rPr>
                <w:ins w:id="67228" w:author="pete jones" w:date="2022-01-04T12:37:00Z"/>
                <w:rFonts w:ascii="Calibri" w:hAnsi="Calibri" w:cs="Calibri"/>
                <w:color w:val="000000"/>
                <w:sz w:val="22"/>
                <w:szCs w:val="22"/>
              </w:rPr>
              <w:pPrChange w:id="67229" w:author="pete jones" w:date="2022-01-04T13:08:00Z">
                <w:pPr/>
              </w:pPrChange>
            </w:pPr>
            <w:ins w:id="67230" w:author="pete jones" w:date="2022-01-04T12:37:00Z">
              <w:r w:rsidRPr="00FF6A71">
                <w:rPr>
                  <w:rFonts w:ascii="Calibri" w:hAnsi="Calibri" w:cs="Calibri"/>
                  <w:color w:val="000000"/>
                  <w:sz w:val="22"/>
                  <w:szCs w:val="22"/>
                </w:rPr>
                <w:t>Busines</w:t>
              </w:r>
            </w:ins>
            <w:ins w:id="67231" w:author="pete jones" w:date="2022-03-30T12:27:00Z">
              <w:r w:rsidR="00042512">
                <w:rPr>
                  <w:rFonts w:ascii="Calibri" w:hAnsi="Calibri" w:cs="Calibri"/>
                  <w:color w:val="000000"/>
                  <w:sz w:val="22"/>
                  <w:szCs w:val="22"/>
                </w:rPr>
                <w:t>se</w:t>
              </w:r>
            </w:ins>
            <w:ins w:id="67232" w:author="pete jones" w:date="2022-01-04T12:37:00Z">
              <w:r w:rsidRPr="00FF6A71">
                <w:rPr>
                  <w:rFonts w:ascii="Calibri" w:hAnsi="Calibri" w:cs="Calibri"/>
                  <w:color w:val="000000"/>
                  <w:sz w:val="22"/>
                  <w:szCs w:val="22"/>
                </w:rPr>
                <w:t>s should consider calculating the costs of remedial training and determine the financial implications of providing versus not providing remedial training both in the short and longer</w:t>
              </w:r>
            </w:ins>
            <w:ins w:id="67233" w:author="pete jones" w:date="2022-04-01T14:51:00Z">
              <w:r w:rsidR="004E289F">
                <w:rPr>
                  <w:rFonts w:ascii="Calibri" w:hAnsi="Calibri" w:cs="Calibri"/>
                  <w:color w:val="000000"/>
                  <w:sz w:val="22"/>
                  <w:szCs w:val="22"/>
                </w:rPr>
                <w:t xml:space="preserve"> </w:t>
              </w:r>
            </w:ins>
            <w:ins w:id="67234" w:author="pete jones" w:date="2022-01-04T12:37:00Z">
              <w:r w:rsidRPr="00FF6A71">
                <w:rPr>
                  <w:rFonts w:ascii="Calibri" w:hAnsi="Calibri" w:cs="Calibri"/>
                  <w:color w:val="000000"/>
                  <w:sz w:val="22"/>
                  <w:szCs w:val="22"/>
                </w:rPr>
                <w:t>term.</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235"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1801FD69" w14:textId="77777777" w:rsidR="00BD0299" w:rsidRPr="00FF6A71" w:rsidRDefault="00BD0299">
            <w:pPr>
              <w:spacing w:before="0" w:after="0" w:line="240" w:lineRule="auto"/>
              <w:rPr>
                <w:ins w:id="67236" w:author="pete jones" w:date="2022-01-04T12:37:00Z"/>
                <w:rFonts w:ascii="Calibri" w:hAnsi="Calibri" w:cs="Calibri"/>
                <w:color w:val="000000"/>
                <w:sz w:val="22"/>
                <w:szCs w:val="22"/>
              </w:rPr>
              <w:pPrChange w:id="67237" w:author="pete jones" w:date="2022-01-04T13:08:00Z">
                <w:pPr/>
              </w:pPrChange>
            </w:pPr>
          </w:p>
        </w:tc>
      </w:tr>
      <w:tr w:rsidR="00B72E0C" w:rsidRPr="00FF6A71" w14:paraId="0ACBA27F" w14:textId="77777777" w:rsidTr="00B72E0C">
        <w:tblPrEx>
          <w:jc w:val="left"/>
          <w:tblPrExChange w:id="67238" w:author="pete jones" w:date="2022-01-04T13:11:00Z">
            <w:tblPrEx>
              <w:tblW w:w="8779" w:type="dxa"/>
              <w:jc w:val="left"/>
            </w:tblPrEx>
          </w:tblPrExChange>
        </w:tblPrEx>
        <w:trPr>
          <w:trHeight w:val="330"/>
          <w:ins w:id="67239" w:author="pete jones" w:date="2022-01-04T12:37:00Z"/>
          <w:trPrChange w:id="67240" w:author="pete jones" w:date="2022-01-04T13:11:00Z">
            <w:trPr>
              <w:gridAfter w:val="0"/>
              <w:trHeight w:val="330"/>
            </w:trPr>
          </w:trPrChange>
        </w:trPr>
        <w:tc>
          <w:tcPr>
            <w:tcW w:w="440" w:type="dxa"/>
            <w:tcBorders>
              <w:top w:val="nil"/>
              <w:left w:val="single" w:sz="8" w:space="0" w:color="auto"/>
              <w:bottom w:val="single" w:sz="8" w:space="0" w:color="auto"/>
              <w:right w:val="single" w:sz="8" w:space="0" w:color="auto"/>
            </w:tcBorders>
            <w:shd w:val="clear" w:color="000000" w:fill="D9D9D9"/>
            <w:noWrap/>
            <w:vAlign w:val="center"/>
            <w:hideMark/>
            <w:tcPrChange w:id="67241" w:author="pete jones" w:date="2022-01-04T13:11:00Z">
              <w:tcPr>
                <w:tcW w:w="440" w:type="dxa"/>
                <w:tcBorders>
                  <w:top w:val="nil"/>
                  <w:left w:val="single" w:sz="8" w:space="0" w:color="auto"/>
                  <w:bottom w:val="single" w:sz="8" w:space="0" w:color="auto"/>
                  <w:right w:val="single" w:sz="8" w:space="0" w:color="auto"/>
                </w:tcBorders>
                <w:shd w:val="clear" w:color="000000" w:fill="D9D9D9"/>
                <w:noWrap/>
                <w:vAlign w:val="center"/>
                <w:hideMark/>
              </w:tcPr>
            </w:tcPrChange>
          </w:tcPr>
          <w:p w14:paraId="441FFCD8" w14:textId="77777777" w:rsidR="00BD0299" w:rsidRPr="00FF6A71" w:rsidRDefault="00BD0299">
            <w:pPr>
              <w:spacing w:before="0" w:after="0" w:line="240" w:lineRule="auto"/>
              <w:jc w:val="center"/>
              <w:rPr>
                <w:ins w:id="67242" w:author="pete jones" w:date="2022-01-04T12:37:00Z"/>
                <w:rFonts w:ascii="Calibri" w:hAnsi="Calibri" w:cs="Calibri"/>
                <w:color w:val="000000"/>
                <w:sz w:val="22"/>
                <w:szCs w:val="22"/>
              </w:rPr>
              <w:pPrChange w:id="67243" w:author="pete jones" w:date="2022-01-04T13:08:00Z">
                <w:pPr>
                  <w:jc w:val="center"/>
                </w:pPr>
              </w:pPrChange>
            </w:pPr>
            <w:ins w:id="67244" w:author="pete jones" w:date="2022-01-04T12:37:00Z">
              <w:r w:rsidRPr="00FF6A71">
                <w:rPr>
                  <w:rFonts w:ascii="Calibri" w:hAnsi="Calibri" w:cs="Calibri"/>
                  <w:color w:val="000000"/>
                  <w:sz w:val="22"/>
                  <w:szCs w:val="22"/>
                </w:rPr>
                <w:t>19</w:t>
              </w:r>
            </w:ins>
          </w:p>
        </w:tc>
        <w:tc>
          <w:tcPr>
            <w:tcW w:w="7205" w:type="dxa"/>
            <w:gridSpan w:val="2"/>
            <w:tcBorders>
              <w:top w:val="nil"/>
              <w:left w:val="single" w:sz="4" w:space="0" w:color="auto"/>
              <w:bottom w:val="single" w:sz="4" w:space="0" w:color="auto"/>
              <w:right w:val="single" w:sz="4" w:space="0" w:color="auto"/>
            </w:tcBorders>
            <w:shd w:val="clear" w:color="000000" w:fill="D9D9D9"/>
            <w:noWrap/>
            <w:vAlign w:val="center"/>
            <w:hideMark/>
            <w:tcPrChange w:id="67245" w:author="pete jones" w:date="2022-01-04T13:11:00Z">
              <w:tcPr>
                <w:tcW w:w="7205" w:type="dxa"/>
                <w:gridSpan w:val="2"/>
                <w:tcBorders>
                  <w:top w:val="nil"/>
                  <w:left w:val="single" w:sz="4" w:space="0" w:color="auto"/>
                  <w:bottom w:val="single" w:sz="4" w:space="0" w:color="auto"/>
                  <w:right w:val="single" w:sz="4" w:space="0" w:color="auto"/>
                </w:tcBorders>
                <w:shd w:val="clear" w:color="000000" w:fill="D9D9D9"/>
                <w:noWrap/>
                <w:vAlign w:val="center"/>
                <w:hideMark/>
              </w:tcPr>
            </w:tcPrChange>
          </w:tcPr>
          <w:p w14:paraId="1A33C12A" w14:textId="3A7F0146" w:rsidR="00BD0299" w:rsidRPr="00FF6A71" w:rsidRDefault="00BD0299">
            <w:pPr>
              <w:spacing w:before="0" w:after="0" w:line="240" w:lineRule="auto"/>
              <w:rPr>
                <w:ins w:id="67246" w:author="pete jones" w:date="2022-01-04T12:37:00Z"/>
                <w:rFonts w:ascii="Calibri" w:hAnsi="Calibri" w:cs="Calibri"/>
                <w:color w:val="000000"/>
                <w:sz w:val="22"/>
                <w:szCs w:val="22"/>
              </w:rPr>
              <w:pPrChange w:id="67247" w:author="pete jones" w:date="2022-01-04T13:08:00Z">
                <w:pPr/>
              </w:pPrChange>
            </w:pPr>
            <w:ins w:id="67248" w:author="pete jones" w:date="2022-01-04T12:37:00Z">
              <w:r w:rsidRPr="00FF6A71">
                <w:rPr>
                  <w:rFonts w:ascii="Calibri" w:hAnsi="Calibri" w:cs="Calibri"/>
                  <w:color w:val="000000"/>
                  <w:sz w:val="22"/>
                  <w:szCs w:val="22"/>
                </w:rPr>
                <w:t>Over the next five years</w:t>
              </w:r>
            </w:ins>
            <w:ins w:id="67249" w:author="pete jones" w:date="2022-03-30T12:27:00Z">
              <w:r w:rsidR="00042512">
                <w:rPr>
                  <w:rFonts w:ascii="Calibri" w:hAnsi="Calibri" w:cs="Calibri"/>
                  <w:color w:val="000000"/>
                  <w:sz w:val="22"/>
                  <w:szCs w:val="22"/>
                </w:rPr>
                <w:t>,</w:t>
              </w:r>
            </w:ins>
            <w:ins w:id="67250" w:author="pete jones" w:date="2022-01-04T12:37:00Z">
              <w:r w:rsidRPr="00FF6A71">
                <w:rPr>
                  <w:rFonts w:ascii="Calibri" w:hAnsi="Calibri" w:cs="Calibri"/>
                  <w:color w:val="000000"/>
                  <w:sz w:val="22"/>
                  <w:szCs w:val="22"/>
                </w:rPr>
                <w:t xml:space="preserve"> employers expect to reduce their hiring of university graduates and increase the hiring of post-secondary educated worker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251" w:author="pete jones" w:date="2022-01-04T13:11:00Z">
              <w:tcPr>
                <w:tcW w:w="1134" w:type="dxa"/>
                <w:gridSpan w:val="3"/>
                <w:vMerge/>
                <w:tcBorders>
                  <w:top w:val="single" w:sz="4" w:space="0" w:color="auto"/>
                  <w:left w:val="single" w:sz="4" w:space="0" w:color="auto"/>
                  <w:bottom w:val="single" w:sz="4" w:space="0" w:color="000000"/>
                  <w:right w:val="single" w:sz="8" w:space="0" w:color="auto"/>
                </w:tcBorders>
                <w:vAlign w:val="center"/>
                <w:hideMark/>
              </w:tcPr>
            </w:tcPrChange>
          </w:tcPr>
          <w:p w14:paraId="4E8621CD" w14:textId="77777777" w:rsidR="00BD0299" w:rsidRPr="00FF6A71" w:rsidRDefault="00BD0299">
            <w:pPr>
              <w:spacing w:before="0" w:after="0" w:line="240" w:lineRule="auto"/>
              <w:rPr>
                <w:ins w:id="67252" w:author="pete jones" w:date="2022-01-04T12:37:00Z"/>
                <w:rFonts w:ascii="Calibri" w:hAnsi="Calibri" w:cs="Calibri"/>
                <w:color w:val="000000"/>
                <w:sz w:val="22"/>
                <w:szCs w:val="22"/>
              </w:rPr>
              <w:pPrChange w:id="67253" w:author="pete jones" w:date="2022-01-04T13:08:00Z">
                <w:pPr/>
              </w:pPrChange>
            </w:pPr>
          </w:p>
        </w:tc>
      </w:tr>
      <w:tr w:rsidR="00B72E0C" w:rsidRPr="00FF6A71" w14:paraId="0A04DD7A" w14:textId="77777777" w:rsidTr="00B72E0C">
        <w:tblPrEx>
          <w:jc w:val="left"/>
          <w:tblPrExChange w:id="67254" w:author="pete jones" w:date="2022-01-04T13:11:00Z">
            <w:tblPrEx>
              <w:tblW w:w="8698" w:type="dxa"/>
              <w:jc w:val="left"/>
            </w:tblPrEx>
          </w:tblPrExChange>
        </w:tblPrEx>
        <w:trPr>
          <w:trHeight w:val="315"/>
          <w:ins w:id="67255" w:author="pete jones" w:date="2022-01-04T12:37:00Z"/>
          <w:trPrChange w:id="67256" w:author="pete jones" w:date="2022-01-04T13:11:00Z">
            <w:trPr>
              <w:gridAfter w:val="0"/>
              <w:wAfter w:w="61" w:type="dxa"/>
              <w:trHeight w:val="315"/>
            </w:trPr>
          </w:trPrChange>
        </w:trPr>
        <w:tc>
          <w:tcPr>
            <w:tcW w:w="440" w:type="dxa"/>
            <w:tcBorders>
              <w:top w:val="single" w:sz="4" w:space="0" w:color="auto"/>
              <w:left w:val="single" w:sz="8" w:space="0" w:color="auto"/>
              <w:bottom w:val="single" w:sz="4" w:space="0" w:color="auto"/>
              <w:right w:val="single" w:sz="4" w:space="0" w:color="auto"/>
            </w:tcBorders>
            <w:shd w:val="clear" w:color="auto" w:fill="auto"/>
            <w:noWrap/>
            <w:vAlign w:val="center"/>
            <w:hideMark/>
            <w:tcPrChange w:id="67257" w:author="pete jones" w:date="2022-01-04T13:11:00Z">
              <w:tcPr>
                <w:tcW w:w="440" w:type="dxa"/>
                <w:tcBorders>
                  <w:top w:val="single" w:sz="4" w:space="0" w:color="auto"/>
                  <w:left w:val="single" w:sz="8" w:space="0" w:color="auto"/>
                  <w:bottom w:val="single" w:sz="4" w:space="0" w:color="auto"/>
                  <w:right w:val="single" w:sz="4" w:space="0" w:color="auto"/>
                </w:tcBorders>
                <w:shd w:val="clear" w:color="auto" w:fill="auto"/>
                <w:noWrap/>
                <w:vAlign w:val="center"/>
                <w:hideMark/>
              </w:tcPr>
            </w:tcPrChange>
          </w:tcPr>
          <w:p w14:paraId="4125A0A1" w14:textId="77777777" w:rsidR="00BD0299" w:rsidRPr="00FF6A71" w:rsidRDefault="00BD0299">
            <w:pPr>
              <w:spacing w:before="0" w:after="0" w:line="240" w:lineRule="auto"/>
              <w:jc w:val="center"/>
              <w:rPr>
                <w:ins w:id="67258" w:author="pete jones" w:date="2022-01-04T12:37:00Z"/>
                <w:rFonts w:ascii="Calibri" w:hAnsi="Calibri" w:cs="Calibri"/>
                <w:color w:val="000000"/>
                <w:sz w:val="22"/>
                <w:szCs w:val="22"/>
              </w:rPr>
              <w:pPrChange w:id="67259" w:author="pete jones" w:date="2022-01-04T13:08:00Z">
                <w:pPr>
                  <w:jc w:val="center"/>
                </w:pPr>
              </w:pPrChange>
            </w:pPr>
            <w:ins w:id="67260" w:author="pete jones" w:date="2022-01-04T12:37:00Z">
              <w:r w:rsidRPr="00FF6A71">
                <w:rPr>
                  <w:rFonts w:ascii="Calibri" w:hAnsi="Calibri" w:cs="Calibri"/>
                  <w:color w:val="000000"/>
                  <w:sz w:val="22"/>
                  <w:szCs w:val="22"/>
                </w:rPr>
                <w:t>2</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261"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5B9006B2" w14:textId="77777777" w:rsidR="00BD0299" w:rsidRPr="00FF6A71" w:rsidRDefault="00BD0299">
            <w:pPr>
              <w:spacing w:before="0" w:after="0" w:line="240" w:lineRule="auto"/>
              <w:rPr>
                <w:ins w:id="67262" w:author="pete jones" w:date="2022-01-04T12:37:00Z"/>
                <w:rFonts w:ascii="Calibri" w:hAnsi="Calibri" w:cs="Calibri"/>
                <w:color w:val="000000"/>
                <w:sz w:val="22"/>
                <w:szCs w:val="22"/>
              </w:rPr>
              <w:pPrChange w:id="67263" w:author="pete jones" w:date="2022-01-04T13:08:00Z">
                <w:pPr/>
              </w:pPrChange>
            </w:pPr>
            <w:ins w:id="67264" w:author="pete jones" w:date="2022-01-04T12:37:00Z">
              <w:r w:rsidRPr="00FF6A71">
                <w:rPr>
                  <w:rFonts w:ascii="Calibri" w:hAnsi="Calibri" w:cs="Calibri"/>
                  <w:color w:val="000000"/>
                  <w:sz w:val="22"/>
                  <w:szCs w:val="22"/>
                </w:rPr>
                <w:t>PLM Studies should be integrated throughout university engineering course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265"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3F5DBC12" w14:textId="77777777" w:rsidR="00BD0299" w:rsidRPr="00FF6A71" w:rsidRDefault="00BD0299">
            <w:pPr>
              <w:spacing w:before="0" w:after="0" w:line="240" w:lineRule="auto"/>
              <w:rPr>
                <w:ins w:id="67266" w:author="pete jones" w:date="2022-01-04T12:37:00Z"/>
                <w:rFonts w:ascii="Calibri" w:hAnsi="Calibri" w:cs="Calibri"/>
                <w:color w:val="000000"/>
                <w:sz w:val="22"/>
                <w:szCs w:val="22"/>
              </w:rPr>
              <w:pPrChange w:id="67267" w:author="pete jones" w:date="2022-01-04T13:08:00Z">
                <w:pPr/>
              </w:pPrChange>
            </w:pPr>
          </w:p>
        </w:tc>
      </w:tr>
      <w:tr w:rsidR="00B72E0C" w:rsidRPr="00FF6A71" w14:paraId="58B411DA" w14:textId="77777777" w:rsidTr="00B72E0C">
        <w:tblPrEx>
          <w:jc w:val="left"/>
          <w:tblPrExChange w:id="67268" w:author="pete jones" w:date="2022-01-04T13:11:00Z">
            <w:tblPrEx>
              <w:tblW w:w="8698" w:type="dxa"/>
              <w:jc w:val="left"/>
            </w:tblPrEx>
          </w:tblPrExChange>
        </w:tblPrEx>
        <w:trPr>
          <w:trHeight w:val="315"/>
          <w:ins w:id="67269" w:author="pete jones" w:date="2022-01-04T12:37:00Z"/>
          <w:trPrChange w:id="67270"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271"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7B14A1D" w14:textId="77777777" w:rsidR="00BD0299" w:rsidRPr="00FF6A71" w:rsidRDefault="00BD0299">
            <w:pPr>
              <w:spacing w:before="0" w:after="0" w:line="240" w:lineRule="auto"/>
              <w:jc w:val="center"/>
              <w:rPr>
                <w:ins w:id="67272" w:author="pete jones" w:date="2022-01-04T12:37:00Z"/>
                <w:rFonts w:ascii="Calibri" w:hAnsi="Calibri" w:cs="Calibri"/>
                <w:color w:val="000000"/>
                <w:sz w:val="22"/>
                <w:szCs w:val="22"/>
              </w:rPr>
              <w:pPrChange w:id="67273" w:author="pete jones" w:date="2022-01-04T13:08:00Z">
                <w:pPr>
                  <w:jc w:val="center"/>
                </w:pPr>
              </w:pPrChange>
            </w:pPr>
            <w:ins w:id="67274" w:author="pete jones" w:date="2022-01-04T12:37:00Z">
              <w:r w:rsidRPr="00FF6A71">
                <w:rPr>
                  <w:rFonts w:ascii="Calibri" w:hAnsi="Calibri" w:cs="Calibri"/>
                  <w:color w:val="000000"/>
                  <w:sz w:val="22"/>
                  <w:szCs w:val="22"/>
                </w:rPr>
                <w:t>3</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275"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67752E99" w14:textId="77777777" w:rsidR="00BD0299" w:rsidRPr="00FF6A71" w:rsidRDefault="00BD0299">
            <w:pPr>
              <w:spacing w:before="0" w:after="0" w:line="240" w:lineRule="auto"/>
              <w:rPr>
                <w:ins w:id="67276" w:author="pete jones" w:date="2022-01-04T12:37:00Z"/>
                <w:rFonts w:ascii="Calibri" w:hAnsi="Calibri" w:cs="Calibri"/>
                <w:color w:val="000000"/>
                <w:sz w:val="22"/>
                <w:szCs w:val="22"/>
              </w:rPr>
              <w:pPrChange w:id="67277" w:author="pete jones" w:date="2022-01-04T13:08:00Z">
                <w:pPr/>
              </w:pPrChange>
            </w:pPr>
            <w:ins w:id="67278" w:author="pete jones" w:date="2022-01-04T12:37:00Z">
              <w:r w:rsidRPr="00FF6A71">
                <w:rPr>
                  <w:rFonts w:ascii="Calibri" w:hAnsi="Calibri" w:cs="Calibri"/>
                  <w:color w:val="000000"/>
                  <w:sz w:val="22"/>
                  <w:szCs w:val="22"/>
                </w:rPr>
                <w:t>There is a need to develop a PLM curriculum for modern engineers to promote interdisciplinarity</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279"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15898B5C" w14:textId="77777777" w:rsidR="00BD0299" w:rsidRPr="00FF6A71" w:rsidRDefault="00BD0299">
            <w:pPr>
              <w:spacing w:before="0" w:after="0" w:line="240" w:lineRule="auto"/>
              <w:rPr>
                <w:ins w:id="67280" w:author="pete jones" w:date="2022-01-04T12:37:00Z"/>
                <w:rFonts w:ascii="Calibri" w:hAnsi="Calibri" w:cs="Calibri"/>
                <w:color w:val="000000"/>
                <w:sz w:val="22"/>
                <w:szCs w:val="22"/>
              </w:rPr>
              <w:pPrChange w:id="67281" w:author="pete jones" w:date="2022-01-04T13:08:00Z">
                <w:pPr/>
              </w:pPrChange>
            </w:pPr>
          </w:p>
        </w:tc>
      </w:tr>
      <w:tr w:rsidR="00B72E0C" w:rsidRPr="00FF6A71" w14:paraId="0B74FE97" w14:textId="77777777" w:rsidTr="00B72E0C">
        <w:tblPrEx>
          <w:jc w:val="left"/>
          <w:tblPrExChange w:id="67282" w:author="pete jones" w:date="2022-01-04T13:11:00Z">
            <w:tblPrEx>
              <w:tblW w:w="8698" w:type="dxa"/>
              <w:jc w:val="left"/>
            </w:tblPrEx>
          </w:tblPrExChange>
        </w:tblPrEx>
        <w:trPr>
          <w:trHeight w:val="315"/>
          <w:ins w:id="67283" w:author="pete jones" w:date="2022-01-04T12:37:00Z"/>
          <w:trPrChange w:id="67284"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285"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F1DB256" w14:textId="77777777" w:rsidR="00BD0299" w:rsidRPr="00FF6A71" w:rsidRDefault="00BD0299">
            <w:pPr>
              <w:spacing w:before="0" w:after="0" w:line="240" w:lineRule="auto"/>
              <w:jc w:val="center"/>
              <w:rPr>
                <w:ins w:id="67286" w:author="pete jones" w:date="2022-01-04T12:37:00Z"/>
                <w:rFonts w:ascii="Calibri" w:hAnsi="Calibri" w:cs="Calibri"/>
                <w:color w:val="000000"/>
                <w:sz w:val="22"/>
                <w:szCs w:val="22"/>
              </w:rPr>
              <w:pPrChange w:id="67287" w:author="pete jones" w:date="2022-01-04T13:08:00Z">
                <w:pPr>
                  <w:jc w:val="center"/>
                </w:pPr>
              </w:pPrChange>
            </w:pPr>
            <w:ins w:id="67288" w:author="pete jones" w:date="2022-01-04T12:37:00Z">
              <w:r w:rsidRPr="00FF6A71">
                <w:rPr>
                  <w:rFonts w:ascii="Calibri" w:hAnsi="Calibri" w:cs="Calibri"/>
                  <w:color w:val="000000"/>
                  <w:sz w:val="22"/>
                  <w:szCs w:val="22"/>
                </w:rPr>
                <w:t>4</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289"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014F546E" w14:textId="77777777" w:rsidR="00BD0299" w:rsidRPr="00FF6A71" w:rsidRDefault="00BD0299">
            <w:pPr>
              <w:spacing w:before="0" w:after="0" w:line="240" w:lineRule="auto"/>
              <w:rPr>
                <w:ins w:id="67290" w:author="pete jones" w:date="2022-01-04T12:37:00Z"/>
                <w:rFonts w:ascii="Calibri" w:hAnsi="Calibri" w:cs="Calibri"/>
                <w:color w:val="000000"/>
                <w:sz w:val="22"/>
                <w:szCs w:val="22"/>
              </w:rPr>
              <w:pPrChange w:id="67291" w:author="pete jones" w:date="2022-01-04T13:08:00Z">
                <w:pPr/>
              </w:pPrChange>
            </w:pPr>
            <w:ins w:id="67292" w:author="pete jones" w:date="2022-01-04T12:37:00Z">
              <w:r w:rsidRPr="00FF6A71">
                <w:rPr>
                  <w:rFonts w:ascii="Calibri" w:hAnsi="Calibri" w:cs="Calibri"/>
                  <w:color w:val="000000"/>
                  <w:sz w:val="22"/>
                  <w:szCs w:val="22"/>
                </w:rPr>
                <w:t>UK universities should consider creating dedicated PLM laboratories to bring CAD capability in line with 21st Century skill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293"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5B66A280" w14:textId="77777777" w:rsidR="00BD0299" w:rsidRPr="00FF6A71" w:rsidRDefault="00BD0299">
            <w:pPr>
              <w:spacing w:before="0" w:after="0" w:line="240" w:lineRule="auto"/>
              <w:rPr>
                <w:ins w:id="67294" w:author="pete jones" w:date="2022-01-04T12:37:00Z"/>
                <w:rFonts w:ascii="Calibri" w:hAnsi="Calibri" w:cs="Calibri"/>
                <w:color w:val="000000"/>
                <w:sz w:val="22"/>
                <w:szCs w:val="22"/>
              </w:rPr>
              <w:pPrChange w:id="67295" w:author="pete jones" w:date="2022-01-04T13:08:00Z">
                <w:pPr/>
              </w:pPrChange>
            </w:pPr>
          </w:p>
        </w:tc>
      </w:tr>
      <w:tr w:rsidR="00B72E0C" w:rsidRPr="00FF6A71" w14:paraId="5BAB31DC" w14:textId="77777777" w:rsidTr="00B72E0C">
        <w:tblPrEx>
          <w:jc w:val="left"/>
          <w:tblPrExChange w:id="67296" w:author="pete jones" w:date="2022-01-04T13:11:00Z">
            <w:tblPrEx>
              <w:tblW w:w="8698" w:type="dxa"/>
              <w:jc w:val="left"/>
            </w:tblPrEx>
          </w:tblPrExChange>
        </w:tblPrEx>
        <w:trPr>
          <w:trHeight w:val="315"/>
          <w:ins w:id="67297" w:author="pete jones" w:date="2022-01-04T12:37:00Z"/>
          <w:trPrChange w:id="67298"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299"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257AFFD" w14:textId="77777777" w:rsidR="00BD0299" w:rsidRPr="00FF6A71" w:rsidRDefault="00BD0299">
            <w:pPr>
              <w:spacing w:before="0" w:after="0" w:line="240" w:lineRule="auto"/>
              <w:jc w:val="center"/>
              <w:rPr>
                <w:ins w:id="67300" w:author="pete jones" w:date="2022-01-04T12:37:00Z"/>
                <w:rFonts w:ascii="Calibri" w:hAnsi="Calibri" w:cs="Calibri"/>
                <w:color w:val="000000"/>
                <w:sz w:val="22"/>
                <w:szCs w:val="22"/>
              </w:rPr>
              <w:pPrChange w:id="67301" w:author="pete jones" w:date="2022-01-04T13:08:00Z">
                <w:pPr>
                  <w:jc w:val="center"/>
                </w:pPr>
              </w:pPrChange>
            </w:pPr>
            <w:ins w:id="67302" w:author="pete jones" w:date="2022-01-04T12:37:00Z">
              <w:r w:rsidRPr="00FF6A71">
                <w:rPr>
                  <w:rFonts w:ascii="Calibri" w:hAnsi="Calibri" w:cs="Calibri"/>
                  <w:color w:val="000000"/>
                  <w:sz w:val="22"/>
                  <w:szCs w:val="22"/>
                </w:rPr>
                <w:t>5</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303"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19073B2E" w14:textId="77777777" w:rsidR="00BD0299" w:rsidRPr="00FF6A71" w:rsidRDefault="00BD0299">
            <w:pPr>
              <w:spacing w:before="0" w:after="0" w:line="240" w:lineRule="auto"/>
              <w:rPr>
                <w:ins w:id="67304" w:author="pete jones" w:date="2022-01-04T12:37:00Z"/>
                <w:rFonts w:ascii="Calibri" w:hAnsi="Calibri" w:cs="Calibri"/>
                <w:color w:val="000000"/>
                <w:sz w:val="22"/>
                <w:szCs w:val="22"/>
              </w:rPr>
              <w:pPrChange w:id="67305" w:author="pete jones" w:date="2022-01-04T13:08:00Z">
                <w:pPr/>
              </w:pPrChange>
            </w:pPr>
            <w:ins w:id="67306" w:author="pete jones" w:date="2022-01-04T12:37:00Z">
              <w:r w:rsidRPr="00FF6A71">
                <w:rPr>
                  <w:rFonts w:ascii="Calibri" w:hAnsi="Calibri" w:cs="Calibri"/>
                  <w:color w:val="000000"/>
                  <w:sz w:val="22"/>
                  <w:szCs w:val="22"/>
                </w:rPr>
                <w:t>Educators should consider re-assessing current curricula in response to future need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307"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45760504" w14:textId="77777777" w:rsidR="00BD0299" w:rsidRPr="00FF6A71" w:rsidRDefault="00BD0299">
            <w:pPr>
              <w:spacing w:before="0" w:after="0" w:line="240" w:lineRule="auto"/>
              <w:rPr>
                <w:ins w:id="67308" w:author="pete jones" w:date="2022-01-04T12:37:00Z"/>
                <w:rFonts w:ascii="Calibri" w:hAnsi="Calibri" w:cs="Calibri"/>
                <w:color w:val="000000"/>
                <w:sz w:val="22"/>
                <w:szCs w:val="22"/>
              </w:rPr>
              <w:pPrChange w:id="67309" w:author="pete jones" w:date="2022-01-04T13:08:00Z">
                <w:pPr/>
              </w:pPrChange>
            </w:pPr>
          </w:p>
        </w:tc>
      </w:tr>
      <w:tr w:rsidR="00B72E0C" w:rsidRPr="00FF6A71" w14:paraId="37F24828" w14:textId="77777777" w:rsidTr="00B72E0C">
        <w:tblPrEx>
          <w:jc w:val="left"/>
          <w:tblPrExChange w:id="67310" w:author="pete jones" w:date="2022-01-04T13:11:00Z">
            <w:tblPrEx>
              <w:tblW w:w="8698" w:type="dxa"/>
              <w:jc w:val="left"/>
            </w:tblPrEx>
          </w:tblPrExChange>
        </w:tblPrEx>
        <w:trPr>
          <w:trHeight w:val="315"/>
          <w:ins w:id="67311" w:author="pete jones" w:date="2022-01-04T12:37:00Z"/>
          <w:trPrChange w:id="67312"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313"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1A4A2BB" w14:textId="77777777" w:rsidR="00BD0299" w:rsidRPr="00FF6A71" w:rsidRDefault="00BD0299">
            <w:pPr>
              <w:spacing w:before="0" w:after="0" w:line="240" w:lineRule="auto"/>
              <w:jc w:val="center"/>
              <w:rPr>
                <w:ins w:id="67314" w:author="pete jones" w:date="2022-01-04T12:37:00Z"/>
                <w:rFonts w:ascii="Calibri" w:hAnsi="Calibri" w:cs="Calibri"/>
                <w:color w:val="000000"/>
                <w:sz w:val="22"/>
                <w:szCs w:val="22"/>
              </w:rPr>
              <w:pPrChange w:id="67315" w:author="pete jones" w:date="2022-01-04T13:08:00Z">
                <w:pPr>
                  <w:jc w:val="center"/>
                </w:pPr>
              </w:pPrChange>
            </w:pPr>
            <w:ins w:id="67316" w:author="pete jones" w:date="2022-01-04T12:37:00Z">
              <w:r w:rsidRPr="00FF6A71">
                <w:rPr>
                  <w:rFonts w:ascii="Calibri" w:hAnsi="Calibri" w:cs="Calibri"/>
                  <w:color w:val="000000"/>
                  <w:sz w:val="22"/>
                  <w:szCs w:val="22"/>
                </w:rPr>
                <w:t>6</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317"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3403C9A9" w14:textId="77777777" w:rsidR="00BD0299" w:rsidRPr="00FF6A71" w:rsidRDefault="00BD0299">
            <w:pPr>
              <w:spacing w:before="0" w:after="0" w:line="240" w:lineRule="auto"/>
              <w:rPr>
                <w:ins w:id="67318" w:author="pete jones" w:date="2022-01-04T12:37:00Z"/>
                <w:rFonts w:ascii="Calibri" w:hAnsi="Calibri" w:cs="Calibri"/>
                <w:color w:val="000000"/>
                <w:sz w:val="22"/>
                <w:szCs w:val="22"/>
              </w:rPr>
              <w:pPrChange w:id="67319" w:author="pete jones" w:date="2022-01-04T13:08:00Z">
                <w:pPr/>
              </w:pPrChange>
            </w:pPr>
            <w:ins w:id="67320" w:author="pete jones" w:date="2022-01-04T12:37:00Z">
              <w:r w:rsidRPr="00FF6A71">
                <w:rPr>
                  <w:rFonts w:ascii="Calibri" w:hAnsi="Calibri" w:cs="Calibri"/>
                  <w:color w:val="000000"/>
                  <w:sz w:val="22"/>
                  <w:szCs w:val="22"/>
                </w:rPr>
                <w:t>Educators should research models for incorporating more hands-on and practical experience for students in the curricula</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321"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105C1730" w14:textId="77777777" w:rsidR="00BD0299" w:rsidRPr="00FF6A71" w:rsidRDefault="00BD0299">
            <w:pPr>
              <w:spacing w:before="0" w:after="0" w:line="240" w:lineRule="auto"/>
              <w:rPr>
                <w:ins w:id="67322" w:author="pete jones" w:date="2022-01-04T12:37:00Z"/>
                <w:rFonts w:ascii="Calibri" w:hAnsi="Calibri" w:cs="Calibri"/>
                <w:color w:val="000000"/>
                <w:sz w:val="22"/>
                <w:szCs w:val="22"/>
              </w:rPr>
              <w:pPrChange w:id="67323" w:author="pete jones" w:date="2022-01-04T13:08:00Z">
                <w:pPr/>
              </w:pPrChange>
            </w:pPr>
          </w:p>
        </w:tc>
      </w:tr>
      <w:tr w:rsidR="00B72E0C" w:rsidRPr="00FF6A71" w14:paraId="002E2D55" w14:textId="77777777" w:rsidTr="00B72E0C">
        <w:tblPrEx>
          <w:jc w:val="left"/>
          <w:tblPrExChange w:id="67324" w:author="pete jones" w:date="2022-01-04T13:11:00Z">
            <w:tblPrEx>
              <w:tblW w:w="8698" w:type="dxa"/>
              <w:jc w:val="left"/>
            </w:tblPrEx>
          </w:tblPrExChange>
        </w:tblPrEx>
        <w:trPr>
          <w:trHeight w:val="315"/>
          <w:ins w:id="67325" w:author="pete jones" w:date="2022-01-04T12:37:00Z"/>
          <w:trPrChange w:id="67326"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327"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4C6F774" w14:textId="77777777" w:rsidR="00BD0299" w:rsidRPr="00FF6A71" w:rsidRDefault="00BD0299">
            <w:pPr>
              <w:spacing w:before="0" w:after="0" w:line="240" w:lineRule="auto"/>
              <w:jc w:val="center"/>
              <w:rPr>
                <w:ins w:id="67328" w:author="pete jones" w:date="2022-01-04T12:37:00Z"/>
                <w:rFonts w:ascii="Calibri" w:hAnsi="Calibri" w:cs="Calibri"/>
                <w:color w:val="000000"/>
                <w:sz w:val="22"/>
                <w:szCs w:val="22"/>
              </w:rPr>
              <w:pPrChange w:id="67329" w:author="pete jones" w:date="2022-01-04T13:08:00Z">
                <w:pPr>
                  <w:jc w:val="center"/>
                </w:pPr>
              </w:pPrChange>
            </w:pPr>
            <w:ins w:id="67330" w:author="pete jones" w:date="2022-01-04T12:37:00Z">
              <w:r w:rsidRPr="00FF6A71">
                <w:rPr>
                  <w:rFonts w:ascii="Calibri" w:hAnsi="Calibri" w:cs="Calibri"/>
                  <w:color w:val="000000"/>
                  <w:sz w:val="22"/>
                  <w:szCs w:val="22"/>
                </w:rPr>
                <w:t>7</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331"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400FFD93" w14:textId="77777777" w:rsidR="00BD0299" w:rsidRPr="00FF6A71" w:rsidRDefault="00BD0299">
            <w:pPr>
              <w:spacing w:before="0" w:after="0" w:line="240" w:lineRule="auto"/>
              <w:rPr>
                <w:ins w:id="67332" w:author="pete jones" w:date="2022-01-04T12:37:00Z"/>
                <w:rFonts w:ascii="Calibri" w:hAnsi="Calibri" w:cs="Calibri"/>
                <w:color w:val="000000"/>
                <w:sz w:val="22"/>
                <w:szCs w:val="22"/>
              </w:rPr>
              <w:pPrChange w:id="67333" w:author="pete jones" w:date="2022-01-04T13:08:00Z">
                <w:pPr/>
              </w:pPrChange>
            </w:pPr>
            <w:ins w:id="67334" w:author="pete jones" w:date="2022-01-04T12:37:00Z">
              <w:r w:rsidRPr="00FF6A71">
                <w:rPr>
                  <w:rFonts w:ascii="Calibri" w:hAnsi="Calibri" w:cs="Calibri"/>
                  <w:color w:val="000000"/>
                  <w:sz w:val="22"/>
                  <w:szCs w:val="22"/>
                </w:rPr>
                <w:t>Educators should seek ways to involve community organisations and businesses to pilot workforce-applicable learning opportunitie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335"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407FC17A" w14:textId="77777777" w:rsidR="00BD0299" w:rsidRPr="00FF6A71" w:rsidRDefault="00BD0299">
            <w:pPr>
              <w:spacing w:before="0" w:after="0" w:line="240" w:lineRule="auto"/>
              <w:rPr>
                <w:ins w:id="67336" w:author="pete jones" w:date="2022-01-04T12:37:00Z"/>
                <w:rFonts w:ascii="Calibri" w:hAnsi="Calibri" w:cs="Calibri"/>
                <w:color w:val="000000"/>
                <w:sz w:val="22"/>
                <w:szCs w:val="22"/>
              </w:rPr>
              <w:pPrChange w:id="67337" w:author="pete jones" w:date="2022-01-04T13:08:00Z">
                <w:pPr/>
              </w:pPrChange>
            </w:pPr>
          </w:p>
        </w:tc>
      </w:tr>
      <w:tr w:rsidR="00B72E0C" w:rsidRPr="00FF6A71" w14:paraId="0BBE818C" w14:textId="77777777" w:rsidTr="00B72E0C">
        <w:tblPrEx>
          <w:jc w:val="left"/>
          <w:tblPrExChange w:id="67338" w:author="pete jones" w:date="2022-01-04T13:11:00Z">
            <w:tblPrEx>
              <w:tblW w:w="8698" w:type="dxa"/>
              <w:jc w:val="left"/>
            </w:tblPrEx>
          </w:tblPrExChange>
        </w:tblPrEx>
        <w:trPr>
          <w:trHeight w:val="315"/>
          <w:ins w:id="67339" w:author="pete jones" w:date="2022-01-04T12:37:00Z"/>
          <w:trPrChange w:id="67340"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341"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68DB85A" w14:textId="77777777" w:rsidR="00BD0299" w:rsidRPr="00FF6A71" w:rsidRDefault="00BD0299">
            <w:pPr>
              <w:spacing w:before="0" w:after="0" w:line="240" w:lineRule="auto"/>
              <w:jc w:val="center"/>
              <w:rPr>
                <w:ins w:id="67342" w:author="pete jones" w:date="2022-01-04T12:37:00Z"/>
                <w:rFonts w:ascii="Calibri" w:hAnsi="Calibri" w:cs="Calibri"/>
                <w:color w:val="000000"/>
                <w:sz w:val="22"/>
                <w:szCs w:val="22"/>
              </w:rPr>
              <w:pPrChange w:id="67343" w:author="pete jones" w:date="2022-01-04T13:08:00Z">
                <w:pPr>
                  <w:jc w:val="center"/>
                </w:pPr>
              </w:pPrChange>
            </w:pPr>
            <w:ins w:id="67344" w:author="pete jones" w:date="2022-01-04T12:37:00Z">
              <w:r w:rsidRPr="00FF6A71">
                <w:rPr>
                  <w:rFonts w:ascii="Calibri" w:hAnsi="Calibri" w:cs="Calibri"/>
                  <w:color w:val="000000"/>
                  <w:sz w:val="22"/>
                  <w:szCs w:val="22"/>
                </w:rPr>
                <w:t>8</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345"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05E5F718" w14:textId="77777777" w:rsidR="00BD0299" w:rsidRPr="00FF6A71" w:rsidRDefault="00BD0299">
            <w:pPr>
              <w:spacing w:before="0" w:after="0" w:line="240" w:lineRule="auto"/>
              <w:rPr>
                <w:ins w:id="67346" w:author="pete jones" w:date="2022-01-04T12:37:00Z"/>
                <w:rFonts w:ascii="Calibri" w:hAnsi="Calibri" w:cs="Calibri"/>
                <w:color w:val="000000"/>
                <w:sz w:val="22"/>
                <w:szCs w:val="22"/>
              </w:rPr>
              <w:pPrChange w:id="67347" w:author="pete jones" w:date="2022-01-04T13:08:00Z">
                <w:pPr/>
              </w:pPrChange>
            </w:pPr>
            <w:ins w:id="67348" w:author="pete jones" w:date="2022-01-04T12:37:00Z">
              <w:r w:rsidRPr="00FF6A71">
                <w:rPr>
                  <w:rFonts w:ascii="Calibri" w:hAnsi="Calibri" w:cs="Calibri"/>
                  <w:color w:val="000000"/>
                  <w:sz w:val="22"/>
                  <w:szCs w:val="22"/>
                </w:rPr>
                <w:t>University graduates should acquire basic knowledge and a complement of applied skill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349"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6244FD83" w14:textId="77777777" w:rsidR="00BD0299" w:rsidRPr="00FF6A71" w:rsidRDefault="00BD0299">
            <w:pPr>
              <w:spacing w:before="0" w:after="0" w:line="240" w:lineRule="auto"/>
              <w:rPr>
                <w:ins w:id="67350" w:author="pete jones" w:date="2022-01-04T12:37:00Z"/>
                <w:rFonts w:ascii="Calibri" w:hAnsi="Calibri" w:cs="Calibri"/>
                <w:color w:val="000000"/>
                <w:sz w:val="22"/>
                <w:szCs w:val="22"/>
              </w:rPr>
              <w:pPrChange w:id="67351" w:author="pete jones" w:date="2022-01-04T13:08:00Z">
                <w:pPr/>
              </w:pPrChange>
            </w:pPr>
          </w:p>
        </w:tc>
      </w:tr>
      <w:tr w:rsidR="00B72E0C" w:rsidRPr="00FF6A71" w14:paraId="1C6599C2" w14:textId="77777777" w:rsidTr="00B72E0C">
        <w:tblPrEx>
          <w:jc w:val="left"/>
          <w:tblPrExChange w:id="67352" w:author="pete jones" w:date="2022-01-04T13:11:00Z">
            <w:tblPrEx>
              <w:tblW w:w="8698" w:type="dxa"/>
              <w:jc w:val="left"/>
            </w:tblPrEx>
          </w:tblPrExChange>
        </w:tblPrEx>
        <w:trPr>
          <w:trHeight w:val="315"/>
          <w:ins w:id="67353" w:author="pete jones" w:date="2022-01-04T12:37:00Z"/>
          <w:trPrChange w:id="67354"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355"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67C8D5C" w14:textId="77777777" w:rsidR="00BD0299" w:rsidRPr="00FF6A71" w:rsidRDefault="00BD0299">
            <w:pPr>
              <w:spacing w:before="0" w:after="0" w:line="240" w:lineRule="auto"/>
              <w:jc w:val="center"/>
              <w:rPr>
                <w:ins w:id="67356" w:author="pete jones" w:date="2022-01-04T12:37:00Z"/>
                <w:rFonts w:ascii="Calibri" w:hAnsi="Calibri" w:cs="Calibri"/>
                <w:color w:val="000000"/>
                <w:sz w:val="22"/>
                <w:szCs w:val="22"/>
              </w:rPr>
              <w:pPrChange w:id="67357" w:author="pete jones" w:date="2022-01-04T13:08:00Z">
                <w:pPr>
                  <w:jc w:val="center"/>
                </w:pPr>
              </w:pPrChange>
            </w:pPr>
            <w:ins w:id="67358" w:author="pete jones" w:date="2022-01-04T12:37:00Z">
              <w:r w:rsidRPr="00FF6A71">
                <w:rPr>
                  <w:rFonts w:ascii="Calibri" w:hAnsi="Calibri" w:cs="Calibri"/>
                  <w:color w:val="000000"/>
                  <w:sz w:val="22"/>
                  <w:szCs w:val="22"/>
                </w:rPr>
                <w:t>9</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359"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1347D06D" w14:textId="45A209BE" w:rsidR="00BD0299" w:rsidRPr="00FF6A71" w:rsidRDefault="00BD0299">
            <w:pPr>
              <w:spacing w:before="0" w:after="0" w:line="240" w:lineRule="auto"/>
              <w:rPr>
                <w:ins w:id="67360" w:author="pete jones" w:date="2022-01-04T12:37:00Z"/>
                <w:rFonts w:ascii="Calibri" w:hAnsi="Calibri" w:cs="Calibri"/>
                <w:color w:val="000000"/>
                <w:sz w:val="22"/>
                <w:szCs w:val="22"/>
              </w:rPr>
              <w:pPrChange w:id="67361" w:author="pete jones" w:date="2022-01-04T13:08:00Z">
                <w:pPr/>
              </w:pPrChange>
            </w:pPr>
            <w:ins w:id="67362" w:author="pete jones" w:date="2022-01-04T12:37:00Z">
              <w:r w:rsidRPr="00FF6A71">
                <w:rPr>
                  <w:rFonts w:ascii="Calibri" w:hAnsi="Calibri" w:cs="Calibri"/>
                  <w:color w:val="000000"/>
                  <w:sz w:val="22"/>
                  <w:szCs w:val="22"/>
                </w:rPr>
                <w:t xml:space="preserve">Current students should become familiar with the </w:t>
              </w:r>
            </w:ins>
            <w:ins w:id="67363" w:author="pete jones" w:date="2022-04-01T14:51:00Z">
              <w:r w:rsidR="004E289F">
                <w:rPr>
                  <w:rFonts w:ascii="Calibri" w:hAnsi="Calibri" w:cs="Calibri"/>
                  <w:color w:val="000000"/>
                  <w:sz w:val="22"/>
                  <w:szCs w:val="22"/>
                </w:rPr>
                <w:t>increasing knowledge</w:t>
              </w:r>
            </w:ins>
            <w:ins w:id="67364" w:author="pete jones" w:date="2022-01-04T12:37:00Z">
              <w:r w:rsidRPr="00FF6A71">
                <w:rPr>
                  <w:rFonts w:ascii="Calibri" w:hAnsi="Calibri" w:cs="Calibri"/>
                  <w:color w:val="000000"/>
                  <w:sz w:val="22"/>
                  <w:szCs w:val="22"/>
                </w:rPr>
                <w:t xml:space="preserve"> in value to the business community.</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365"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45139C72" w14:textId="77777777" w:rsidR="00BD0299" w:rsidRPr="00FF6A71" w:rsidRDefault="00BD0299">
            <w:pPr>
              <w:spacing w:before="0" w:after="0" w:line="240" w:lineRule="auto"/>
              <w:rPr>
                <w:ins w:id="67366" w:author="pete jones" w:date="2022-01-04T12:37:00Z"/>
                <w:rFonts w:ascii="Calibri" w:hAnsi="Calibri" w:cs="Calibri"/>
                <w:color w:val="000000"/>
                <w:sz w:val="22"/>
                <w:szCs w:val="22"/>
              </w:rPr>
              <w:pPrChange w:id="67367" w:author="pete jones" w:date="2022-01-04T13:08:00Z">
                <w:pPr/>
              </w:pPrChange>
            </w:pPr>
          </w:p>
        </w:tc>
      </w:tr>
      <w:tr w:rsidR="00B72E0C" w:rsidRPr="00FF6A71" w14:paraId="4CCE6DE3" w14:textId="77777777" w:rsidTr="00B72E0C">
        <w:tblPrEx>
          <w:jc w:val="left"/>
          <w:tblPrExChange w:id="67368" w:author="pete jones" w:date="2022-01-04T13:11:00Z">
            <w:tblPrEx>
              <w:tblW w:w="8698" w:type="dxa"/>
              <w:jc w:val="left"/>
            </w:tblPrEx>
          </w:tblPrExChange>
        </w:tblPrEx>
        <w:trPr>
          <w:trHeight w:val="315"/>
          <w:ins w:id="67369" w:author="pete jones" w:date="2022-01-04T12:37:00Z"/>
          <w:trPrChange w:id="67370"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371"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0C860E0" w14:textId="77777777" w:rsidR="00BD0299" w:rsidRPr="00FF6A71" w:rsidRDefault="00BD0299">
            <w:pPr>
              <w:spacing w:before="0" w:after="0" w:line="240" w:lineRule="auto"/>
              <w:jc w:val="center"/>
              <w:rPr>
                <w:ins w:id="67372" w:author="pete jones" w:date="2022-01-04T12:37:00Z"/>
                <w:rFonts w:ascii="Calibri" w:hAnsi="Calibri" w:cs="Calibri"/>
                <w:color w:val="000000"/>
                <w:sz w:val="22"/>
                <w:szCs w:val="22"/>
              </w:rPr>
              <w:pPrChange w:id="67373" w:author="pete jones" w:date="2022-01-04T13:08:00Z">
                <w:pPr>
                  <w:jc w:val="center"/>
                </w:pPr>
              </w:pPrChange>
            </w:pPr>
            <w:ins w:id="67374" w:author="pete jones" w:date="2022-01-04T12:37:00Z">
              <w:r w:rsidRPr="00FF6A71">
                <w:rPr>
                  <w:rFonts w:ascii="Calibri" w:hAnsi="Calibri" w:cs="Calibri"/>
                  <w:color w:val="000000"/>
                  <w:sz w:val="22"/>
                  <w:szCs w:val="22"/>
                </w:rPr>
                <w:t>10</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375"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22392A19" w14:textId="17C65D04" w:rsidR="00BD0299" w:rsidRPr="00FF6A71" w:rsidRDefault="00BD0299">
            <w:pPr>
              <w:spacing w:before="0" w:after="0" w:line="240" w:lineRule="auto"/>
              <w:rPr>
                <w:ins w:id="67376" w:author="pete jones" w:date="2022-01-04T12:37:00Z"/>
                <w:rFonts w:ascii="Calibri" w:hAnsi="Calibri" w:cs="Calibri"/>
                <w:color w:val="000000"/>
                <w:sz w:val="22"/>
                <w:szCs w:val="22"/>
              </w:rPr>
              <w:pPrChange w:id="67377" w:author="pete jones" w:date="2022-01-04T13:08:00Z">
                <w:pPr/>
              </w:pPrChange>
            </w:pPr>
            <w:ins w:id="67378" w:author="pete jones" w:date="2022-01-04T12:37:00Z">
              <w:r w:rsidRPr="00FF6A71">
                <w:rPr>
                  <w:rFonts w:ascii="Calibri" w:hAnsi="Calibri" w:cs="Calibri"/>
                  <w:color w:val="000000"/>
                  <w:sz w:val="22"/>
                  <w:szCs w:val="22"/>
                </w:rPr>
                <w:t xml:space="preserve">Professionalism/Work Ethic should be emphasised for new entrants at all educational levels, e.g., </w:t>
              </w:r>
            </w:ins>
            <w:ins w:id="67379" w:author="pete jones" w:date="2022-04-01T14:51:00Z">
              <w:r w:rsidR="004E289F">
                <w:rPr>
                  <w:rFonts w:ascii="Calibri" w:hAnsi="Calibri" w:cs="Calibri"/>
                  <w:color w:val="000000"/>
                  <w:sz w:val="22"/>
                  <w:szCs w:val="22"/>
                </w:rPr>
                <w:t>timeliness issue</w:t>
              </w:r>
            </w:ins>
            <w:ins w:id="67380" w:author="pete jones" w:date="2022-01-04T12:37:00Z">
              <w:r w:rsidRPr="00FF6A71">
                <w:rPr>
                  <w:rFonts w:ascii="Calibri" w:hAnsi="Calibri" w:cs="Calibri"/>
                  <w:color w:val="000000"/>
                  <w:sz w:val="22"/>
                  <w:szCs w:val="22"/>
                </w:rPr>
                <w:t xml:space="preserve">s, dress, career growth, courtesy, teamwork, commitment, responsibility, </w:t>
              </w:r>
            </w:ins>
            <w:ins w:id="67381" w:author="pete jones" w:date="2022-04-01T14:52:00Z">
              <w:r w:rsidR="004E289F">
                <w:rPr>
                  <w:rFonts w:ascii="Calibri" w:hAnsi="Calibri" w:cs="Calibri"/>
                  <w:color w:val="000000"/>
                  <w:sz w:val="22"/>
                  <w:szCs w:val="22"/>
                </w:rPr>
                <w:t xml:space="preserve">and </w:t>
              </w:r>
            </w:ins>
            <w:ins w:id="67382" w:author="pete jones" w:date="2022-01-04T12:37:00Z">
              <w:r w:rsidRPr="00FF6A71">
                <w:rPr>
                  <w:rFonts w:ascii="Calibri" w:hAnsi="Calibri" w:cs="Calibri"/>
                  <w:color w:val="000000"/>
                  <w:sz w:val="22"/>
                  <w:szCs w:val="22"/>
                </w:rPr>
                <w:t>integrity.</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383"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0610C7D2" w14:textId="77777777" w:rsidR="00BD0299" w:rsidRPr="00FF6A71" w:rsidRDefault="00BD0299">
            <w:pPr>
              <w:spacing w:before="0" w:after="0" w:line="240" w:lineRule="auto"/>
              <w:rPr>
                <w:ins w:id="67384" w:author="pete jones" w:date="2022-01-04T12:37:00Z"/>
                <w:rFonts w:ascii="Calibri" w:hAnsi="Calibri" w:cs="Calibri"/>
                <w:color w:val="000000"/>
                <w:sz w:val="22"/>
                <w:szCs w:val="22"/>
              </w:rPr>
              <w:pPrChange w:id="67385" w:author="pete jones" w:date="2022-01-04T13:08:00Z">
                <w:pPr/>
              </w:pPrChange>
            </w:pPr>
          </w:p>
        </w:tc>
      </w:tr>
      <w:tr w:rsidR="00B72E0C" w:rsidRPr="00FF6A71" w14:paraId="38953A9E" w14:textId="77777777" w:rsidTr="00B72E0C">
        <w:tblPrEx>
          <w:jc w:val="left"/>
          <w:tblPrExChange w:id="67386" w:author="pete jones" w:date="2022-01-04T13:11:00Z">
            <w:tblPrEx>
              <w:tblW w:w="8698" w:type="dxa"/>
              <w:jc w:val="left"/>
            </w:tblPrEx>
          </w:tblPrExChange>
        </w:tblPrEx>
        <w:trPr>
          <w:trHeight w:val="315"/>
          <w:ins w:id="67387" w:author="pete jones" w:date="2022-01-04T12:37:00Z"/>
          <w:trPrChange w:id="67388"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389"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65A6E34" w14:textId="77777777" w:rsidR="00BD0299" w:rsidRPr="00FF6A71" w:rsidRDefault="00BD0299">
            <w:pPr>
              <w:spacing w:before="0" w:after="0" w:line="240" w:lineRule="auto"/>
              <w:jc w:val="center"/>
              <w:rPr>
                <w:ins w:id="67390" w:author="pete jones" w:date="2022-01-04T12:37:00Z"/>
                <w:rFonts w:ascii="Calibri" w:hAnsi="Calibri" w:cs="Calibri"/>
                <w:color w:val="000000"/>
                <w:sz w:val="22"/>
                <w:szCs w:val="22"/>
              </w:rPr>
              <w:pPrChange w:id="67391" w:author="pete jones" w:date="2022-01-04T13:08:00Z">
                <w:pPr>
                  <w:jc w:val="center"/>
                </w:pPr>
              </w:pPrChange>
            </w:pPr>
            <w:ins w:id="67392" w:author="pete jones" w:date="2022-01-04T12:37:00Z">
              <w:r w:rsidRPr="00FF6A71">
                <w:rPr>
                  <w:rFonts w:ascii="Calibri" w:hAnsi="Calibri" w:cs="Calibri"/>
                  <w:color w:val="000000"/>
                  <w:sz w:val="22"/>
                  <w:szCs w:val="22"/>
                </w:rPr>
                <w:t>12</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393"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76427CAE" w14:textId="77777777" w:rsidR="00BD0299" w:rsidRPr="00FF6A71" w:rsidRDefault="00BD0299">
            <w:pPr>
              <w:spacing w:before="0" w:after="0" w:line="240" w:lineRule="auto"/>
              <w:rPr>
                <w:ins w:id="67394" w:author="pete jones" w:date="2022-01-04T12:37:00Z"/>
                <w:rFonts w:ascii="Calibri" w:hAnsi="Calibri" w:cs="Calibri"/>
                <w:color w:val="000000"/>
                <w:sz w:val="22"/>
                <w:szCs w:val="22"/>
              </w:rPr>
              <w:pPrChange w:id="67395" w:author="pete jones" w:date="2022-01-04T13:08:00Z">
                <w:pPr/>
              </w:pPrChange>
            </w:pPr>
            <w:ins w:id="67396" w:author="pete jones" w:date="2022-01-04T12:37:00Z">
              <w:r w:rsidRPr="00FF6A71">
                <w:rPr>
                  <w:rFonts w:ascii="Calibri" w:hAnsi="Calibri" w:cs="Calibri"/>
                  <w:color w:val="000000"/>
                  <w:sz w:val="22"/>
                  <w:szCs w:val="22"/>
                </w:rPr>
                <w:t>University courses should emphasise critical thinking, effective writing and speaking skills to support success in the workplace.</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397"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6FB61D76" w14:textId="77777777" w:rsidR="00BD0299" w:rsidRPr="00FF6A71" w:rsidRDefault="00BD0299">
            <w:pPr>
              <w:spacing w:before="0" w:after="0" w:line="240" w:lineRule="auto"/>
              <w:rPr>
                <w:ins w:id="67398" w:author="pete jones" w:date="2022-01-04T12:37:00Z"/>
                <w:rFonts w:ascii="Calibri" w:hAnsi="Calibri" w:cs="Calibri"/>
                <w:color w:val="000000"/>
                <w:sz w:val="22"/>
                <w:szCs w:val="22"/>
              </w:rPr>
              <w:pPrChange w:id="67399" w:author="pete jones" w:date="2022-01-04T13:08:00Z">
                <w:pPr/>
              </w:pPrChange>
            </w:pPr>
          </w:p>
        </w:tc>
      </w:tr>
      <w:tr w:rsidR="00B72E0C" w:rsidRPr="00FF6A71" w14:paraId="7B9F3E23" w14:textId="77777777" w:rsidTr="00B72E0C">
        <w:tblPrEx>
          <w:jc w:val="left"/>
          <w:tblPrExChange w:id="67400" w:author="pete jones" w:date="2022-01-04T13:11:00Z">
            <w:tblPrEx>
              <w:tblW w:w="8698" w:type="dxa"/>
              <w:jc w:val="left"/>
            </w:tblPrEx>
          </w:tblPrExChange>
        </w:tblPrEx>
        <w:trPr>
          <w:trHeight w:val="315"/>
          <w:ins w:id="67401" w:author="pete jones" w:date="2022-01-04T12:37:00Z"/>
          <w:trPrChange w:id="67402"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403"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FF697E3" w14:textId="77777777" w:rsidR="00BD0299" w:rsidRPr="00FF6A71" w:rsidRDefault="00BD0299">
            <w:pPr>
              <w:spacing w:before="0" w:after="0" w:line="240" w:lineRule="auto"/>
              <w:jc w:val="center"/>
              <w:rPr>
                <w:ins w:id="67404" w:author="pete jones" w:date="2022-01-04T12:37:00Z"/>
                <w:rFonts w:ascii="Calibri" w:hAnsi="Calibri" w:cs="Calibri"/>
                <w:color w:val="000000"/>
                <w:sz w:val="22"/>
                <w:szCs w:val="22"/>
              </w:rPr>
              <w:pPrChange w:id="67405" w:author="pete jones" w:date="2022-01-04T13:08:00Z">
                <w:pPr>
                  <w:jc w:val="center"/>
                </w:pPr>
              </w:pPrChange>
            </w:pPr>
            <w:ins w:id="67406" w:author="pete jones" w:date="2022-01-04T12:37:00Z">
              <w:r w:rsidRPr="00FF6A71">
                <w:rPr>
                  <w:rFonts w:ascii="Calibri" w:hAnsi="Calibri" w:cs="Calibri"/>
                  <w:color w:val="000000"/>
                  <w:sz w:val="22"/>
                  <w:szCs w:val="22"/>
                </w:rPr>
                <w:t>13</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407"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422DCD29" w14:textId="059EA41E" w:rsidR="00BD0299" w:rsidRPr="00FF6A71" w:rsidRDefault="00BD0299">
            <w:pPr>
              <w:spacing w:before="0" w:after="0" w:line="240" w:lineRule="auto"/>
              <w:rPr>
                <w:ins w:id="67408" w:author="pete jones" w:date="2022-01-04T12:37:00Z"/>
                <w:rFonts w:ascii="Calibri" w:hAnsi="Calibri" w:cs="Calibri"/>
                <w:color w:val="000000"/>
                <w:sz w:val="22"/>
                <w:szCs w:val="22"/>
              </w:rPr>
              <w:pPrChange w:id="67409" w:author="pete jones" w:date="2022-01-04T13:08:00Z">
                <w:pPr/>
              </w:pPrChange>
            </w:pPr>
            <w:ins w:id="67410" w:author="pete jones" w:date="2022-01-04T12:37:00Z">
              <w:r w:rsidRPr="00FF6A71">
                <w:rPr>
                  <w:rFonts w:ascii="Calibri" w:hAnsi="Calibri" w:cs="Calibri"/>
                  <w:color w:val="000000"/>
                  <w:sz w:val="22"/>
                  <w:szCs w:val="22"/>
                </w:rPr>
                <w:t xml:space="preserve">All stakeholders (business, educators, and community members) should consider enhancing </w:t>
              </w:r>
            </w:ins>
            <w:ins w:id="67411" w:author="pete jones" w:date="2022-04-01T15:31:00Z">
              <w:r w:rsidR="009D7356">
                <w:rPr>
                  <w:rFonts w:ascii="Calibri" w:hAnsi="Calibri" w:cs="Calibri"/>
                  <w:color w:val="000000"/>
                  <w:sz w:val="22"/>
                  <w:szCs w:val="22"/>
                </w:rPr>
                <w:t>essential</w:t>
              </w:r>
            </w:ins>
            <w:ins w:id="67412" w:author="pete jones" w:date="2022-01-04T12:37:00Z">
              <w:r w:rsidRPr="00FF6A71">
                <w:rPr>
                  <w:rFonts w:ascii="Calibri" w:hAnsi="Calibri" w:cs="Calibri"/>
                  <w:color w:val="000000"/>
                  <w:sz w:val="22"/>
                  <w:szCs w:val="22"/>
                </w:rPr>
                <w:t xml:space="preserve"> workplace skills by providing more opportunities for students to acquire basic knowledge and skills while cultivating applied skill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413"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722474BC" w14:textId="77777777" w:rsidR="00BD0299" w:rsidRPr="00FF6A71" w:rsidRDefault="00BD0299">
            <w:pPr>
              <w:spacing w:before="0" w:after="0" w:line="240" w:lineRule="auto"/>
              <w:rPr>
                <w:ins w:id="67414" w:author="pete jones" w:date="2022-01-04T12:37:00Z"/>
                <w:rFonts w:ascii="Calibri" w:hAnsi="Calibri" w:cs="Calibri"/>
                <w:color w:val="000000"/>
                <w:sz w:val="22"/>
                <w:szCs w:val="22"/>
              </w:rPr>
              <w:pPrChange w:id="67415" w:author="pete jones" w:date="2022-01-04T13:08:00Z">
                <w:pPr/>
              </w:pPrChange>
            </w:pPr>
          </w:p>
        </w:tc>
      </w:tr>
      <w:tr w:rsidR="00B72E0C" w:rsidRPr="00FF6A71" w14:paraId="13B97418" w14:textId="77777777" w:rsidTr="00B72E0C">
        <w:tblPrEx>
          <w:jc w:val="left"/>
          <w:tblPrExChange w:id="67416" w:author="pete jones" w:date="2022-01-04T13:11:00Z">
            <w:tblPrEx>
              <w:tblW w:w="8698" w:type="dxa"/>
              <w:jc w:val="left"/>
            </w:tblPrEx>
          </w:tblPrExChange>
        </w:tblPrEx>
        <w:trPr>
          <w:trHeight w:val="330"/>
          <w:ins w:id="67417" w:author="pete jones" w:date="2022-01-04T12:37:00Z"/>
          <w:trPrChange w:id="67418" w:author="pete jones" w:date="2022-01-04T13:11:00Z">
            <w:trPr>
              <w:gridAfter w:val="0"/>
              <w:wAfter w:w="61" w:type="dxa"/>
              <w:trHeight w:val="330"/>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419"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71FD002" w14:textId="77777777" w:rsidR="00BD0299" w:rsidRPr="00FF6A71" w:rsidRDefault="00BD0299">
            <w:pPr>
              <w:spacing w:before="0" w:after="0" w:line="240" w:lineRule="auto"/>
              <w:jc w:val="center"/>
              <w:rPr>
                <w:ins w:id="67420" w:author="pete jones" w:date="2022-01-04T12:37:00Z"/>
                <w:rFonts w:ascii="Calibri" w:hAnsi="Calibri" w:cs="Calibri"/>
                <w:color w:val="000000"/>
                <w:sz w:val="22"/>
                <w:szCs w:val="22"/>
              </w:rPr>
              <w:pPrChange w:id="67421" w:author="pete jones" w:date="2022-01-04T13:08:00Z">
                <w:pPr>
                  <w:jc w:val="center"/>
                </w:pPr>
              </w:pPrChange>
            </w:pPr>
            <w:ins w:id="67422" w:author="pete jones" w:date="2022-01-04T12:37:00Z">
              <w:r w:rsidRPr="00FF6A71">
                <w:rPr>
                  <w:rFonts w:ascii="Calibri" w:hAnsi="Calibri" w:cs="Calibri"/>
                  <w:color w:val="000000"/>
                  <w:sz w:val="22"/>
                  <w:szCs w:val="22"/>
                </w:rPr>
                <w:t>14</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423"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0A7BA9FB" w14:textId="76DF6C64" w:rsidR="00BD0299" w:rsidRPr="00FF6A71" w:rsidRDefault="00BD0299">
            <w:pPr>
              <w:spacing w:before="0" w:after="0" w:line="240" w:lineRule="auto"/>
              <w:rPr>
                <w:ins w:id="67424" w:author="pete jones" w:date="2022-01-04T12:37:00Z"/>
                <w:rFonts w:ascii="Calibri" w:hAnsi="Calibri" w:cs="Calibri"/>
                <w:color w:val="000000"/>
                <w:sz w:val="22"/>
                <w:szCs w:val="22"/>
              </w:rPr>
              <w:pPrChange w:id="67425" w:author="pete jones" w:date="2022-01-04T13:08:00Z">
                <w:pPr/>
              </w:pPrChange>
            </w:pPr>
            <w:ins w:id="67426" w:author="pete jones" w:date="2022-01-04T12:37:00Z">
              <w:r w:rsidRPr="00FF6A71">
                <w:rPr>
                  <w:rFonts w:ascii="Calibri" w:hAnsi="Calibri" w:cs="Calibri"/>
                  <w:color w:val="000000"/>
                  <w:sz w:val="22"/>
                  <w:szCs w:val="22"/>
                </w:rPr>
                <w:t xml:space="preserve">Employers need a better understanding of the classroom environment, and academics need a better </w:t>
              </w:r>
            </w:ins>
            <w:ins w:id="67427" w:author="pete jones" w:date="2022-04-01T14:52:00Z">
              <w:r w:rsidR="004E289F">
                <w:rPr>
                  <w:rFonts w:ascii="Calibri" w:hAnsi="Calibri" w:cs="Calibri"/>
                  <w:color w:val="000000"/>
                  <w:sz w:val="22"/>
                  <w:szCs w:val="22"/>
                </w:rPr>
                <w:t>workplace experien</w:t>
              </w:r>
            </w:ins>
            <w:ins w:id="67428" w:author="pete jones" w:date="2022-01-04T12:37:00Z">
              <w:r w:rsidRPr="00FF6A71">
                <w:rPr>
                  <w:rFonts w:ascii="Calibri" w:hAnsi="Calibri" w:cs="Calibri"/>
                  <w:color w:val="000000"/>
                  <w:sz w:val="22"/>
                  <w:szCs w:val="22"/>
                </w:rPr>
                <w:t xml:space="preserve">ce. </w:t>
              </w:r>
            </w:ins>
            <w:ins w:id="67429" w:author="pete jones" w:date="2022-04-01T14:52:00Z">
              <w:r w:rsidR="004E289F">
                <w:rPr>
                  <w:rFonts w:ascii="Calibri" w:hAnsi="Calibri" w:cs="Calibri"/>
                  <w:color w:val="000000"/>
                  <w:sz w:val="22"/>
                  <w:szCs w:val="22"/>
                </w:rPr>
                <w:t>Therefore, e</w:t>
              </w:r>
            </w:ins>
            <w:ins w:id="67430" w:author="pete jones" w:date="2022-01-04T12:37:00Z">
              <w:r w:rsidRPr="00FF6A71">
                <w:rPr>
                  <w:rFonts w:ascii="Calibri" w:hAnsi="Calibri" w:cs="Calibri"/>
                  <w:color w:val="000000"/>
                  <w:sz w:val="22"/>
                  <w:szCs w:val="22"/>
                </w:rPr>
                <w:t>mployers and academics should work together to make instruction meaningful and internships relevant to workplace needs.</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431"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4534C013" w14:textId="77777777" w:rsidR="00BD0299" w:rsidRPr="00FF6A71" w:rsidRDefault="00BD0299">
            <w:pPr>
              <w:spacing w:before="0" w:after="0" w:line="240" w:lineRule="auto"/>
              <w:rPr>
                <w:ins w:id="67432" w:author="pete jones" w:date="2022-01-04T12:37:00Z"/>
                <w:rFonts w:ascii="Calibri" w:hAnsi="Calibri" w:cs="Calibri"/>
                <w:color w:val="000000"/>
                <w:sz w:val="22"/>
                <w:szCs w:val="22"/>
              </w:rPr>
              <w:pPrChange w:id="67433" w:author="pete jones" w:date="2022-01-04T13:08:00Z">
                <w:pPr/>
              </w:pPrChange>
            </w:pPr>
          </w:p>
        </w:tc>
      </w:tr>
      <w:tr w:rsidR="00B72E0C" w:rsidRPr="00FF6A71" w14:paraId="55F49275" w14:textId="77777777" w:rsidTr="00B72E0C">
        <w:tblPrEx>
          <w:jc w:val="left"/>
          <w:tblPrExChange w:id="67434" w:author="pete jones" w:date="2022-01-04T13:11:00Z">
            <w:tblPrEx>
              <w:tblW w:w="8698" w:type="dxa"/>
              <w:jc w:val="left"/>
            </w:tblPrEx>
          </w:tblPrExChange>
        </w:tblPrEx>
        <w:trPr>
          <w:trHeight w:val="315"/>
          <w:ins w:id="67435" w:author="pete jones" w:date="2022-01-04T12:37:00Z"/>
          <w:trPrChange w:id="67436"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437"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CA7725E" w14:textId="77777777" w:rsidR="00BD0299" w:rsidRPr="00FF6A71" w:rsidRDefault="00BD0299">
            <w:pPr>
              <w:spacing w:before="0" w:after="0" w:line="240" w:lineRule="auto"/>
              <w:jc w:val="center"/>
              <w:rPr>
                <w:ins w:id="67438" w:author="pete jones" w:date="2022-01-04T12:37:00Z"/>
                <w:rFonts w:ascii="Calibri" w:hAnsi="Calibri" w:cs="Calibri"/>
                <w:color w:val="000000"/>
                <w:sz w:val="22"/>
                <w:szCs w:val="22"/>
              </w:rPr>
              <w:pPrChange w:id="67439" w:author="pete jones" w:date="2022-01-04T13:08:00Z">
                <w:pPr>
                  <w:jc w:val="center"/>
                </w:pPr>
              </w:pPrChange>
            </w:pPr>
            <w:ins w:id="67440" w:author="pete jones" w:date="2022-01-04T12:37:00Z">
              <w:r w:rsidRPr="00FF6A71">
                <w:rPr>
                  <w:rFonts w:ascii="Calibri" w:hAnsi="Calibri" w:cs="Calibri"/>
                  <w:color w:val="000000"/>
                  <w:sz w:val="22"/>
                  <w:szCs w:val="22"/>
                </w:rPr>
                <w:lastRenderedPageBreak/>
                <w:t>16</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441"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4EDB5C16" w14:textId="7BC0FFC7" w:rsidR="00BD0299" w:rsidRPr="00FF6A71" w:rsidRDefault="00BD0299">
            <w:pPr>
              <w:spacing w:before="0" w:after="0" w:line="240" w:lineRule="auto"/>
              <w:rPr>
                <w:ins w:id="67442" w:author="pete jones" w:date="2022-01-04T12:37:00Z"/>
                <w:rFonts w:ascii="Calibri" w:hAnsi="Calibri" w:cs="Calibri"/>
                <w:color w:val="000000"/>
                <w:sz w:val="22"/>
                <w:szCs w:val="22"/>
              </w:rPr>
              <w:pPrChange w:id="67443" w:author="pete jones" w:date="2022-01-04T13:08:00Z">
                <w:pPr/>
              </w:pPrChange>
            </w:pPr>
            <w:ins w:id="67444" w:author="pete jones" w:date="2022-01-04T12:37:00Z">
              <w:r w:rsidRPr="00FF6A71">
                <w:rPr>
                  <w:rFonts w:ascii="Calibri" w:hAnsi="Calibri" w:cs="Calibri"/>
                  <w:color w:val="000000"/>
                  <w:sz w:val="22"/>
                  <w:szCs w:val="22"/>
                </w:rPr>
                <w:t>Busines</w:t>
              </w:r>
            </w:ins>
            <w:ins w:id="67445" w:author="pete jones" w:date="2022-03-30T12:28:00Z">
              <w:r w:rsidR="00042512">
                <w:rPr>
                  <w:rFonts w:ascii="Calibri" w:hAnsi="Calibri" w:cs="Calibri"/>
                  <w:color w:val="000000"/>
                  <w:sz w:val="22"/>
                  <w:szCs w:val="22"/>
                </w:rPr>
                <w:t>se</w:t>
              </w:r>
            </w:ins>
            <w:ins w:id="67446" w:author="pete jones" w:date="2022-01-04T12:37:00Z">
              <w:r w:rsidRPr="00FF6A71">
                <w:rPr>
                  <w:rFonts w:ascii="Calibri" w:hAnsi="Calibri" w:cs="Calibri"/>
                  <w:color w:val="000000"/>
                  <w:sz w:val="22"/>
                  <w:szCs w:val="22"/>
                </w:rPr>
                <w:t xml:space="preserve">s should research, evaluate, and implement lifelong learning opportunities and partnerships that meet student needs and the </w:t>
              </w:r>
            </w:ins>
            <w:ins w:id="67447" w:author="pete jones" w:date="2022-04-01T14:52:00Z">
              <w:r w:rsidR="004E289F">
                <w:rPr>
                  <w:rFonts w:ascii="Calibri" w:hAnsi="Calibri" w:cs="Calibri"/>
                  <w:color w:val="000000"/>
                  <w:sz w:val="22"/>
                  <w:szCs w:val="22"/>
                </w:rPr>
                <w:t>workplace's changing knowledge and skills requirements</w:t>
              </w:r>
            </w:ins>
            <w:ins w:id="67448" w:author="pete jones" w:date="2022-01-04T12:37:00Z">
              <w:r w:rsidRPr="00FF6A71">
                <w:rPr>
                  <w:rFonts w:ascii="Calibri" w:hAnsi="Calibri" w:cs="Calibri"/>
                  <w:color w:val="000000"/>
                  <w:sz w:val="22"/>
                  <w:szCs w:val="22"/>
                </w:rPr>
                <w:t>.</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449"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50688CF6" w14:textId="77777777" w:rsidR="00BD0299" w:rsidRPr="00FF6A71" w:rsidRDefault="00BD0299">
            <w:pPr>
              <w:spacing w:before="0" w:after="0" w:line="240" w:lineRule="auto"/>
              <w:rPr>
                <w:ins w:id="67450" w:author="pete jones" w:date="2022-01-04T12:37:00Z"/>
                <w:rFonts w:ascii="Calibri" w:hAnsi="Calibri" w:cs="Calibri"/>
                <w:color w:val="000000"/>
                <w:sz w:val="22"/>
                <w:szCs w:val="22"/>
              </w:rPr>
              <w:pPrChange w:id="67451" w:author="pete jones" w:date="2022-01-04T13:08:00Z">
                <w:pPr/>
              </w:pPrChange>
            </w:pPr>
          </w:p>
        </w:tc>
      </w:tr>
      <w:tr w:rsidR="00B72E0C" w:rsidRPr="00FF6A71" w14:paraId="6B12666D" w14:textId="77777777" w:rsidTr="00B72E0C">
        <w:tblPrEx>
          <w:jc w:val="left"/>
          <w:tblPrExChange w:id="67452" w:author="pete jones" w:date="2022-01-04T13:11:00Z">
            <w:tblPrEx>
              <w:tblW w:w="8698" w:type="dxa"/>
              <w:jc w:val="left"/>
            </w:tblPrEx>
          </w:tblPrExChange>
        </w:tblPrEx>
        <w:trPr>
          <w:trHeight w:val="315"/>
          <w:ins w:id="67453" w:author="pete jones" w:date="2022-01-04T12:37:00Z"/>
          <w:trPrChange w:id="67454"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455"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2A36B39" w14:textId="77777777" w:rsidR="00BD0299" w:rsidRPr="00FF6A71" w:rsidRDefault="00BD0299">
            <w:pPr>
              <w:spacing w:before="0" w:after="0" w:line="240" w:lineRule="auto"/>
              <w:jc w:val="center"/>
              <w:rPr>
                <w:ins w:id="67456" w:author="pete jones" w:date="2022-01-04T12:37:00Z"/>
                <w:rFonts w:ascii="Calibri" w:hAnsi="Calibri" w:cs="Calibri"/>
                <w:color w:val="000000"/>
                <w:sz w:val="22"/>
                <w:szCs w:val="22"/>
              </w:rPr>
              <w:pPrChange w:id="67457" w:author="pete jones" w:date="2022-01-04T13:08:00Z">
                <w:pPr>
                  <w:jc w:val="center"/>
                </w:pPr>
              </w:pPrChange>
            </w:pPr>
            <w:ins w:id="67458" w:author="pete jones" w:date="2022-01-04T12:37:00Z">
              <w:r w:rsidRPr="00FF6A71">
                <w:rPr>
                  <w:rFonts w:ascii="Calibri" w:hAnsi="Calibri" w:cs="Calibri"/>
                  <w:color w:val="000000"/>
                  <w:sz w:val="22"/>
                  <w:szCs w:val="22"/>
                </w:rPr>
                <w:t>17</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459"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72551F94" w14:textId="77777777" w:rsidR="00BD0299" w:rsidRPr="00FF6A71" w:rsidRDefault="00BD0299">
            <w:pPr>
              <w:spacing w:before="0" w:after="0" w:line="240" w:lineRule="auto"/>
              <w:rPr>
                <w:ins w:id="67460" w:author="pete jones" w:date="2022-01-04T12:37:00Z"/>
                <w:rFonts w:ascii="Calibri" w:hAnsi="Calibri" w:cs="Calibri"/>
                <w:color w:val="000000"/>
                <w:sz w:val="22"/>
                <w:szCs w:val="22"/>
              </w:rPr>
              <w:pPrChange w:id="67461" w:author="pete jones" w:date="2022-01-04T13:08:00Z">
                <w:pPr/>
              </w:pPrChange>
            </w:pPr>
            <w:ins w:id="67462" w:author="pete jones" w:date="2022-01-04T12:37:00Z">
              <w:r w:rsidRPr="00FF6A71">
                <w:rPr>
                  <w:rFonts w:ascii="Calibri" w:hAnsi="Calibri" w:cs="Calibri"/>
                  <w:color w:val="000000"/>
                  <w:sz w:val="22"/>
                  <w:szCs w:val="22"/>
                </w:rPr>
                <w:t>Creativity/Innovation is among the top five applied skills projected to increase in importance</w:t>
              </w:r>
            </w:ins>
          </w:p>
        </w:tc>
        <w:tc>
          <w:tcPr>
            <w:tcW w:w="992" w:type="dxa"/>
            <w:vMerge/>
            <w:tcBorders>
              <w:top w:val="single" w:sz="4" w:space="0" w:color="auto"/>
              <w:left w:val="single" w:sz="4" w:space="0" w:color="auto"/>
              <w:bottom w:val="single" w:sz="4" w:space="0" w:color="000000"/>
              <w:right w:val="single" w:sz="8" w:space="0" w:color="auto"/>
            </w:tcBorders>
            <w:vAlign w:val="center"/>
            <w:hideMark/>
            <w:tcPrChange w:id="67463" w:author="pete jones" w:date="2022-01-04T13:11:00Z">
              <w:tcPr>
                <w:tcW w:w="992" w:type="dxa"/>
                <w:vMerge/>
                <w:tcBorders>
                  <w:top w:val="single" w:sz="4" w:space="0" w:color="auto"/>
                  <w:left w:val="single" w:sz="4" w:space="0" w:color="auto"/>
                  <w:bottom w:val="single" w:sz="4" w:space="0" w:color="000000"/>
                  <w:right w:val="single" w:sz="8" w:space="0" w:color="auto"/>
                </w:tcBorders>
                <w:vAlign w:val="center"/>
                <w:hideMark/>
              </w:tcPr>
            </w:tcPrChange>
          </w:tcPr>
          <w:p w14:paraId="46A9619C" w14:textId="77777777" w:rsidR="00BD0299" w:rsidRPr="00FF6A71" w:rsidRDefault="00BD0299">
            <w:pPr>
              <w:spacing w:before="0" w:after="0" w:line="240" w:lineRule="auto"/>
              <w:rPr>
                <w:ins w:id="67464" w:author="pete jones" w:date="2022-01-04T12:37:00Z"/>
                <w:rFonts w:ascii="Calibri" w:hAnsi="Calibri" w:cs="Calibri"/>
                <w:color w:val="000000"/>
                <w:sz w:val="22"/>
                <w:szCs w:val="22"/>
              </w:rPr>
              <w:pPrChange w:id="67465" w:author="pete jones" w:date="2022-01-04T13:08:00Z">
                <w:pPr/>
              </w:pPrChange>
            </w:pPr>
          </w:p>
        </w:tc>
      </w:tr>
      <w:tr w:rsidR="00B72E0C" w:rsidRPr="00FF6A71" w14:paraId="67AA994C" w14:textId="77777777" w:rsidTr="00B72E0C">
        <w:tblPrEx>
          <w:jc w:val="left"/>
          <w:tblPrExChange w:id="67466" w:author="pete jones" w:date="2022-01-04T13:11:00Z">
            <w:tblPrEx>
              <w:tblW w:w="8698" w:type="dxa"/>
              <w:jc w:val="left"/>
            </w:tblPrEx>
          </w:tblPrExChange>
        </w:tblPrEx>
        <w:trPr>
          <w:trHeight w:val="315"/>
          <w:ins w:id="67467" w:author="pete jones" w:date="2022-01-04T12:37:00Z"/>
          <w:trPrChange w:id="67468" w:author="pete jones" w:date="2022-01-04T13:11:00Z">
            <w:trPr>
              <w:gridAfter w:val="0"/>
              <w:wAfter w:w="61" w:type="dxa"/>
              <w:trHeight w:val="315"/>
            </w:trPr>
          </w:trPrChange>
        </w:trPr>
        <w:tc>
          <w:tcPr>
            <w:tcW w:w="440" w:type="dxa"/>
            <w:tcBorders>
              <w:top w:val="nil"/>
              <w:left w:val="single" w:sz="8" w:space="0" w:color="auto"/>
              <w:bottom w:val="single" w:sz="4" w:space="0" w:color="auto"/>
              <w:right w:val="single" w:sz="4" w:space="0" w:color="auto"/>
            </w:tcBorders>
            <w:shd w:val="clear" w:color="auto" w:fill="auto"/>
            <w:noWrap/>
            <w:vAlign w:val="center"/>
            <w:hideMark/>
            <w:tcPrChange w:id="67469" w:author="pete jones" w:date="2022-01-04T13:11:00Z">
              <w:tcPr>
                <w:tcW w:w="44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BF04BC0" w14:textId="77777777" w:rsidR="00BD0299" w:rsidRPr="00FF6A71" w:rsidRDefault="00BD0299">
            <w:pPr>
              <w:spacing w:before="0" w:after="0" w:line="240" w:lineRule="auto"/>
              <w:jc w:val="center"/>
              <w:rPr>
                <w:ins w:id="67470" w:author="pete jones" w:date="2022-01-04T12:37:00Z"/>
                <w:rFonts w:ascii="Calibri" w:hAnsi="Calibri" w:cs="Calibri"/>
                <w:color w:val="000000"/>
                <w:sz w:val="22"/>
                <w:szCs w:val="22"/>
              </w:rPr>
              <w:pPrChange w:id="67471" w:author="pete jones" w:date="2022-01-04T13:08:00Z">
                <w:pPr>
                  <w:jc w:val="center"/>
                </w:pPr>
              </w:pPrChange>
            </w:pPr>
            <w:ins w:id="67472" w:author="pete jones" w:date="2022-01-04T12:37:00Z">
              <w:r w:rsidRPr="00FF6A71">
                <w:rPr>
                  <w:rFonts w:ascii="Calibri" w:hAnsi="Calibri" w:cs="Calibri"/>
                  <w:color w:val="000000"/>
                  <w:sz w:val="22"/>
                  <w:szCs w:val="22"/>
                </w:rPr>
                <w:t>18</w:t>
              </w:r>
            </w:ins>
          </w:p>
        </w:tc>
        <w:tc>
          <w:tcPr>
            <w:tcW w:w="7205" w:type="dxa"/>
            <w:gridSpan w:val="2"/>
            <w:tcBorders>
              <w:top w:val="nil"/>
              <w:left w:val="nil"/>
              <w:bottom w:val="single" w:sz="4" w:space="0" w:color="auto"/>
              <w:right w:val="single" w:sz="4" w:space="0" w:color="auto"/>
            </w:tcBorders>
            <w:shd w:val="clear" w:color="auto" w:fill="auto"/>
            <w:noWrap/>
            <w:vAlign w:val="center"/>
            <w:hideMark/>
            <w:tcPrChange w:id="67473" w:author="pete jones" w:date="2022-01-04T13:11:00Z">
              <w:tcPr>
                <w:tcW w:w="7205" w:type="dxa"/>
                <w:gridSpan w:val="2"/>
                <w:tcBorders>
                  <w:top w:val="nil"/>
                  <w:left w:val="nil"/>
                  <w:bottom w:val="single" w:sz="4" w:space="0" w:color="auto"/>
                  <w:right w:val="single" w:sz="4" w:space="0" w:color="auto"/>
                </w:tcBorders>
                <w:shd w:val="clear" w:color="auto" w:fill="auto"/>
                <w:noWrap/>
                <w:vAlign w:val="center"/>
                <w:hideMark/>
              </w:tcPr>
            </w:tcPrChange>
          </w:tcPr>
          <w:p w14:paraId="0C96CAD0" w14:textId="77777777" w:rsidR="00BD0299" w:rsidRPr="00FF6A71" w:rsidRDefault="00BD0299">
            <w:pPr>
              <w:spacing w:before="0" w:after="0" w:line="240" w:lineRule="auto"/>
              <w:rPr>
                <w:ins w:id="67474" w:author="pete jones" w:date="2022-01-04T12:37:00Z"/>
                <w:rFonts w:ascii="Calibri" w:hAnsi="Calibri" w:cs="Calibri"/>
                <w:color w:val="000000"/>
                <w:sz w:val="22"/>
                <w:szCs w:val="22"/>
              </w:rPr>
              <w:pPrChange w:id="67475" w:author="pete jones" w:date="2022-01-04T13:08:00Z">
                <w:pPr/>
              </w:pPrChange>
            </w:pPr>
            <w:ins w:id="67476" w:author="pete jones" w:date="2022-01-04T12:37:00Z">
              <w:r w:rsidRPr="00FF6A71">
                <w:rPr>
                  <w:rFonts w:ascii="Calibri" w:hAnsi="Calibri" w:cs="Calibri"/>
                  <w:color w:val="000000"/>
                  <w:sz w:val="22"/>
                  <w:szCs w:val="22"/>
                </w:rPr>
                <w:t>Stakeholders should seek opportunities to encourage creative thinking and the integration of knowledge across disciplines, lateral thinking, and new ways of problem-solving</w:t>
              </w:r>
            </w:ins>
          </w:p>
        </w:tc>
        <w:tc>
          <w:tcPr>
            <w:tcW w:w="992" w:type="dxa"/>
            <w:vMerge/>
            <w:tcBorders>
              <w:top w:val="single" w:sz="4" w:space="0" w:color="auto"/>
              <w:left w:val="single" w:sz="4" w:space="0" w:color="auto"/>
              <w:bottom w:val="single" w:sz="4" w:space="0" w:color="auto"/>
              <w:right w:val="single" w:sz="8" w:space="0" w:color="auto"/>
            </w:tcBorders>
            <w:vAlign w:val="center"/>
            <w:hideMark/>
            <w:tcPrChange w:id="67477" w:author="pete jones" w:date="2022-01-04T13:11:00Z">
              <w:tcPr>
                <w:tcW w:w="992" w:type="dxa"/>
                <w:vMerge/>
                <w:tcBorders>
                  <w:top w:val="single" w:sz="4" w:space="0" w:color="auto"/>
                  <w:left w:val="single" w:sz="4" w:space="0" w:color="auto"/>
                  <w:bottom w:val="single" w:sz="4" w:space="0" w:color="auto"/>
                  <w:right w:val="single" w:sz="8" w:space="0" w:color="auto"/>
                </w:tcBorders>
                <w:vAlign w:val="center"/>
                <w:hideMark/>
              </w:tcPr>
            </w:tcPrChange>
          </w:tcPr>
          <w:p w14:paraId="0FEF3AAC" w14:textId="77777777" w:rsidR="00BD0299" w:rsidRPr="00FF6A71" w:rsidRDefault="00BD0299">
            <w:pPr>
              <w:spacing w:before="0" w:after="0" w:line="240" w:lineRule="auto"/>
              <w:rPr>
                <w:ins w:id="67478" w:author="pete jones" w:date="2022-01-04T12:37:00Z"/>
                <w:rFonts w:ascii="Calibri" w:hAnsi="Calibri" w:cs="Calibri"/>
                <w:color w:val="000000"/>
                <w:sz w:val="22"/>
                <w:szCs w:val="22"/>
              </w:rPr>
              <w:pPrChange w:id="67479" w:author="pete jones" w:date="2022-01-04T13:08:00Z">
                <w:pPr/>
              </w:pPrChange>
            </w:pPr>
          </w:p>
        </w:tc>
      </w:tr>
      <w:tr w:rsidR="00BD0299" w:rsidRPr="00FF6A71" w14:paraId="0B90AF90" w14:textId="77777777" w:rsidTr="00B72E0C">
        <w:tblPrEx>
          <w:jc w:val="left"/>
          <w:tblPrExChange w:id="67480" w:author="pete jones" w:date="2022-01-04T13:11:00Z">
            <w:tblPrEx>
              <w:jc w:val="left"/>
            </w:tblPrEx>
          </w:tblPrExChange>
        </w:tblPrEx>
        <w:trPr>
          <w:trHeight w:val="300"/>
          <w:ins w:id="67481" w:author="pete jones" w:date="2022-01-04T12:37:00Z"/>
          <w:trPrChange w:id="67482" w:author="pete jones" w:date="2022-01-04T13:11:00Z">
            <w:trPr>
              <w:gridAfter w:val="0"/>
              <w:wAfter w:w="104" w:type="dxa"/>
              <w:trHeight w:val="300"/>
            </w:trPr>
          </w:trPrChange>
        </w:trPr>
        <w:tc>
          <w:tcPr>
            <w:tcW w:w="863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Change w:id="67483" w:author="pete jones" w:date="2022-01-04T13:11:00Z">
              <w:tcPr>
                <w:tcW w:w="10159"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6C7D706" w14:textId="77777777" w:rsidR="00BD0299" w:rsidRPr="00FF6A71" w:rsidRDefault="00BD0299">
            <w:pPr>
              <w:spacing w:before="0" w:after="0" w:line="240" w:lineRule="auto"/>
              <w:jc w:val="center"/>
              <w:rPr>
                <w:ins w:id="67484" w:author="pete jones" w:date="2022-01-04T12:37:00Z"/>
                <w:rFonts w:ascii="Calibri" w:hAnsi="Calibri" w:cs="Calibri"/>
                <w:color w:val="000000"/>
                <w:sz w:val="22"/>
                <w:szCs w:val="22"/>
              </w:rPr>
              <w:pPrChange w:id="67485" w:author="pete jones" w:date="2022-01-04T13:08:00Z">
                <w:pPr>
                  <w:jc w:val="center"/>
                </w:pPr>
              </w:pPrChange>
            </w:pPr>
            <w:ins w:id="67486" w:author="pete jones" w:date="2022-01-04T12:37:00Z">
              <w:r w:rsidRPr="00FF6A71">
                <w:rPr>
                  <w:rFonts w:ascii="Calibri" w:hAnsi="Calibri" w:cs="Calibri"/>
                  <w:color w:val="000000"/>
                  <w:sz w:val="22"/>
                  <w:szCs w:val="22"/>
                </w:rPr>
                <w:t> </w:t>
              </w:r>
            </w:ins>
          </w:p>
        </w:tc>
      </w:tr>
    </w:tbl>
    <w:p w14:paraId="3CAFA295" w14:textId="77777777" w:rsidR="00E12CAE" w:rsidRDefault="00E12CAE">
      <w:pPr>
        <w:rPr>
          <w:ins w:id="67487" w:author="pete jones" w:date="2022-01-04T15:09:00Z"/>
        </w:rPr>
        <w:pPrChange w:id="67488" w:author="pete jones" w:date="2022-01-04T15:09:00Z">
          <w:pPr>
            <w:pStyle w:val="Heading6"/>
          </w:pPr>
        </w:pPrChange>
      </w:pPr>
    </w:p>
    <w:p w14:paraId="5C13BEB1" w14:textId="77777777" w:rsidR="00E12CAE" w:rsidRDefault="00E12CAE">
      <w:pPr>
        <w:spacing w:before="0" w:after="0" w:line="240" w:lineRule="auto"/>
        <w:jc w:val="left"/>
        <w:rPr>
          <w:ins w:id="67489" w:author="pete jones" w:date="2022-01-04T15:09:00Z"/>
          <w:b/>
          <w:bCs/>
          <w:sz w:val="32"/>
          <w:szCs w:val="22"/>
        </w:rPr>
      </w:pPr>
      <w:ins w:id="67490" w:author="pete jones" w:date="2022-01-04T15:09:00Z">
        <w:r>
          <w:br w:type="page"/>
        </w:r>
      </w:ins>
    </w:p>
    <w:p w14:paraId="48ABEB7F" w14:textId="2BC7384E" w:rsidR="00BD0299" w:rsidRDefault="00E12CAE">
      <w:pPr>
        <w:pStyle w:val="Heading2"/>
        <w:rPr>
          <w:ins w:id="67491" w:author="pete jones" w:date="2022-01-04T15:07:00Z"/>
        </w:rPr>
        <w:pPrChange w:id="67492" w:author="pete jones" w:date="2022-03-16T17:55:00Z">
          <w:pPr>
            <w:pStyle w:val="Heading8"/>
          </w:pPr>
        </w:pPrChange>
      </w:pPr>
      <w:bookmarkStart w:id="67493" w:name="_Toc99969907"/>
      <w:ins w:id="67494" w:author="pete jones" w:date="2022-01-04T15:07:00Z">
        <w:r>
          <w:lastRenderedPageBreak/>
          <w:t>Semi</w:t>
        </w:r>
      </w:ins>
      <w:ins w:id="67495" w:author="pete jones" w:date="2022-03-30T12:28:00Z">
        <w:r w:rsidR="00042512">
          <w:t>-</w:t>
        </w:r>
      </w:ins>
      <w:ins w:id="67496" w:author="pete jones" w:date="2022-01-04T15:07:00Z">
        <w:r>
          <w:t>Structured interviews</w:t>
        </w:r>
        <w:bookmarkEnd w:id="67493"/>
      </w:ins>
    </w:p>
    <w:p w14:paraId="5A6727C4" w14:textId="77777777" w:rsidR="00E12CAE" w:rsidRDefault="00E12CAE">
      <w:pPr>
        <w:pStyle w:val="Heading3"/>
        <w:rPr>
          <w:ins w:id="67497" w:author="pete jones" w:date="2022-01-04T15:08:00Z"/>
        </w:rPr>
        <w:pPrChange w:id="67498" w:author="pete jones" w:date="2022-03-16T17:55:00Z">
          <w:pPr>
            <w:pStyle w:val="Heading2"/>
          </w:pPr>
        </w:pPrChange>
      </w:pPr>
      <w:bookmarkStart w:id="67499" w:name="_Toc7283556"/>
      <w:bookmarkStart w:id="67500" w:name="_Toc99969908"/>
      <w:ins w:id="67501" w:author="pete jones" w:date="2022-01-04T15:08:00Z">
        <w:r>
          <w:t>Industry voice</w:t>
        </w:r>
        <w:bookmarkEnd w:id="67499"/>
        <w:bookmarkEnd w:id="67500"/>
      </w:ins>
    </w:p>
    <w:p w14:paraId="426D641E" w14:textId="3E884528" w:rsidR="00E12CAE" w:rsidRDefault="00E12CAE" w:rsidP="00E12CAE">
      <w:pPr>
        <w:rPr>
          <w:ins w:id="67502" w:author="pete jones" w:date="2022-01-04T15:08:00Z"/>
        </w:rPr>
      </w:pPr>
      <w:ins w:id="67503" w:author="pete jones" w:date="2022-01-04T15:08:00Z">
        <w:r>
          <w:t xml:space="preserve">The interviews will be conducted with senior industrial professionals. </w:t>
        </w:r>
      </w:ins>
      <w:ins w:id="67504" w:author="pete jones" w:date="2022-04-01T14:52:00Z">
        <w:r w:rsidR="004E289F">
          <w:t>In addition, a</w:t>
        </w:r>
      </w:ins>
      <w:ins w:id="67505" w:author="pete jones" w:date="2022-01-04T15:08:00Z">
        <w:r>
          <w:t xml:space="preserve"> p</w:t>
        </w:r>
        <w:r w:rsidRPr="003F4615">
          <w:t xml:space="preserve">ilot interview with </w:t>
        </w:r>
        <w:r>
          <w:t>selected persons will be used to refine the focus.</w:t>
        </w:r>
      </w:ins>
    </w:p>
    <w:p w14:paraId="79A6AB89" w14:textId="4FDB70F2" w:rsidR="00E12CAE" w:rsidRDefault="00E12CAE" w:rsidP="00E12CAE">
      <w:pPr>
        <w:rPr>
          <w:ins w:id="67506" w:author="pete jones" w:date="2022-01-04T15:08:00Z"/>
        </w:rPr>
      </w:pPr>
      <w:ins w:id="67507" w:author="pete jones" w:date="2022-01-04T15:08:00Z">
        <w:r w:rsidRPr="004327AA">
          <w:rPr>
            <w:b/>
          </w:rPr>
          <w:t>Theme</w:t>
        </w:r>
        <w:r>
          <w:t>: 21</w:t>
        </w:r>
        <w:r w:rsidRPr="004327AA">
          <w:rPr>
            <w:vertAlign w:val="superscript"/>
          </w:rPr>
          <w:t>st</w:t>
        </w:r>
      </w:ins>
      <w:ins w:id="67508" w:author="pete jones" w:date="2022-03-30T12:28:00Z">
        <w:r w:rsidR="00042512">
          <w:t>-</w:t>
        </w:r>
      </w:ins>
      <w:ins w:id="67509" w:author="pete jones" w:date="2022-01-04T15:08:00Z">
        <w:r>
          <w:t>century skills and the 4Cs; specifically, the importance and relevance of creativity for engineers.</w:t>
        </w:r>
      </w:ins>
    </w:p>
    <w:p w14:paraId="0A0FA268" w14:textId="77777777" w:rsidR="00E12CAE" w:rsidRPr="00E12CAE" w:rsidRDefault="00E12CAE">
      <w:pPr>
        <w:rPr>
          <w:ins w:id="67510" w:author="pete jones" w:date="2022-01-04T15:08:00Z"/>
          <w:u w:val="single"/>
          <w:rPrChange w:id="67511" w:author="pete jones" w:date="2022-01-04T15:10:00Z">
            <w:rPr>
              <w:ins w:id="67512" w:author="pete jones" w:date="2022-01-04T15:08:00Z"/>
            </w:rPr>
          </w:rPrChange>
        </w:rPr>
        <w:pPrChange w:id="67513" w:author="pete jones" w:date="2022-01-04T15:10:00Z">
          <w:pPr>
            <w:pStyle w:val="Heading3"/>
          </w:pPr>
        </w:pPrChange>
      </w:pPr>
      <w:bookmarkStart w:id="67514" w:name="_Toc7283557"/>
      <w:ins w:id="67515" w:author="pete jones" w:date="2022-01-04T15:08:00Z">
        <w:r w:rsidRPr="00E12CAE">
          <w:rPr>
            <w:b/>
            <w:bCs/>
            <w:u w:val="single"/>
            <w:rPrChange w:id="67516" w:author="pete jones" w:date="2022-01-04T15:10:00Z">
              <w:rPr>
                <w:b w:val="0"/>
                <w:bCs w:val="0"/>
              </w:rPr>
            </w:rPrChange>
          </w:rPr>
          <w:t>Information required:</w:t>
        </w:r>
        <w:bookmarkEnd w:id="67514"/>
      </w:ins>
    </w:p>
    <w:p w14:paraId="14D6182C" w14:textId="77777777" w:rsidR="00E12CAE" w:rsidRDefault="00E12CAE" w:rsidP="00E12CAE">
      <w:pPr>
        <w:pStyle w:val="ListParagraph"/>
        <w:numPr>
          <w:ilvl w:val="0"/>
          <w:numId w:val="122"/>
        </w:numPr>
        <w:spacing w:before="0" w:after="0" w:line="240" w:lineRule="auto"/>
        <w:rPr>
          <w:ins w:id="67517" w:author="pete jones" w:date="2022-01-04T15:08:00Z"/>
        </w:rPr>
      </w:pPr>
      <w:ins w:id="67518" w:author="pete jones" w:date="2022-01-04T15:08:00Z">
        <w:r>
          <w:t xml:space="preserve">What does creativity mean for engineers (ing)? </w:t>
        </w:r>
      </w:ins>
    </w:p>
    <w:p w14:paraId="7469FFC9" w14:textId="77777777" w:rsidR="00E12CAE" w:rsidRDefault="00E12CAE" w:rsidP="00E12CAE">
      <w:pPr>
        <w:pStyle w:val="ListParagraph"/>
        <w:numPr>
          <w:ilvl w:val="0"/>
          <w:numId w:val="122"/>
        </w:numPr>
        <w:spacing w:before="0" w:after="0" w:line="240" w:lineRule="auto"/>
        <w:rPr>
          <w:ins w:id="67519" w:author="pete jones" w:date="2022-01-04T15:08:00Z"/>
        </w:rPr>
      </w:pPr>
      <w:ins w:id="67520" w:author="pete jones" w:date="2022-01-04T15:08:00Z">
        <w:r>
          <w:t>What is the importance of creativity for engineers?</w:t>
        </w:r>
      </w:ins>
    </w:p>
    <w:p w14:paraId="2186BDE1" w14:textId="77777777" w:rsidR="00E12CAE" w:rsidRDefault="00E12CAE" w:rsidP="00E12CAE">
      <w:pPr>
        <w:pStyle w:val="ListParagraph"/>
        <w:numPr>
          <w:ilvl w:val="0"/>
          <w:numId w:val="122"/>
        </w:numPr>
        <w:spacing w:before="0" w:after="0" w:line="240" w:lineRule="auto"/>
        <w:rPr>
          <w:ins w:id="67521" w:author="pete jones" w:date="2022-01-04T15:08:00Z"/>
        </w:rPr>
      </w:pPr>
      <w:ins w:id="67522" w:author="pete jones" w:date="2022-01-04T15:08:00Z">
        <w:r>
          <w:t>Can technology help drive creativity?</w:t>
        </w:r>
      </w:ins>
    </w:p>
    <w:p w14:paraId="492F1DF4" w14:textId="7C24FA92" w:rsidR="00E12CAE" w:rsidRDefault="00E12CAE" w:rsidP="00E12CAE">
      <w:pPr>
        <w:rPr>
          <w:ins w:id="67523" w:author="pete jones" w:date="2022-01-04T15:08:00Z"/>
        </w:rPr>
      </w:pPr>
      <w:ins w:id="67524" w:author="pete jones" w:date="2022-01-04T15:08:00Z">
        <w:r>
          <w:t>T</w:t>
        </w:r>
      </w:ins>
      <w:ins w:id="67525" w:author="pete jones" w:date="2022-03-30T12:28:00Z">
        <w:r w:rsidR="00042512">
          <w:t>he t</w:t>
        </w:r>
      </w:ins>
      <w:ins w:id="67526" w:author="pete jones" w:date="2022-01-04T15:08:00Z">
        <w:r>
          <w:t>ype of interview is informal</w:t>
        </w:r>
      </w:ins>
      <w:ins w:id="67527" w:author="pete jones" w:date="2022-04-01T14:52:00Z">
        <w:r w:rsidR="004E289F">
          <w:t>,</w:t>
        </w:r>
      </w:ins>
      <w:ins w:id="67528" w:author="pete jones" w:date="2022-01-04T15:08:00Z">
        <w:r>
          <w:t xml:space="preserve"> where </w:t>
        </w:r>
      </w:ins>
      <w:ins w:id="67529" w:author="pete jones" w:date="2022-03-30T12:28:00Z">
        <w:r w:rsidR="00042512">
          <w:t xml:space="preserve">the </w:t>
        </w:r>
      </w:ins>
      <w:ins w:id="67530" w:author="pete jones" w:date="2022-04-01T14:52:00Z">
        <w:r w:rsidR="004E289F">
          <w:t>respondent determines the shape</w:t>
        </w:r>
      </w:ins>
      <w:ins w:id="67531" w:author="pete jones" w:date="2022-01-04T15:08:00Z">
        <w:r>
          <w:t>.</w:t>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0"/>
        <w:gridCol w:w="7987"/>
      </w:tblGrid>
      <w:tr w:rsidR="00E12CAE" w14:paraId="3582CCD8" w14:textId="77777777" w:rsidTr="00015922">
        <w:trPr>
          <w:jc w:val="center"/>
          <w:ins w:id="67532" w:author="pete jones" w:date="2022-01-04T15:08:00Z"/>
        </w:trPr>
        <w:tc>
          <w:tcPr>
            <w:tcW w:w="8778" w:type="dxa"/>
            <w:gridSpan w:val="2"/>
            <w:shd w:val="clear" w:color="auto" w:fill="BFBFBF" w:themeFill="background1" w:themeFillShade="BF"/>
            <w:vAlign w:val="center"/>
          </w:tcPr>
          <w:p w14:paraId="2F9D02D7" w14:textId="77777777" w:rsidR="00E12CAE" w:rsidRPr="004B43D4" w:rsidRDefault="00E12CAE" w:rsidP="00015922">
            <w:pPr>
              <w:spacing w:before="0" w:after="0" w:line="240" w:lineRule="auto"/>
              <w:rPr>
                <w:ins w:id="67533" w:author="pete jones" w:date="2022-01-04T15:08:00Z"/>
                <w:b/>
              </w:rPr>
            </w:pPr>
            <w:bookmarkStart w:id="67534" w:name="_Hlk5350311"/>
            <w:ins w:id="67535" w:author="pete jones" w:date="2022-01-04T15:08:00Z">
              <w:r w:rsidRPr="004B43D4">
                <w:rPr>
                  <w:b/>
                </w:rPr>
                <w:t>Interview Schedule</w:t>
              </w:r>
            </w:ins>
          </w:p>
        </w:tc>
      </w:tr>
      <w:tr w:rsidR="00E12CAE" w:rsidRPr="004B43D4" w14:paraId="78F34E91" w14:textId="77777777" w:rsidTr="00015922">
        <w:trPr>
          <w:jc w:val="center"/>
          <w:ins w:id="67536" w:author="pete jones" w:date="2022-01-04T15:08:00Z"/>
        </w:trPr>
        <w:tc>
          <w:tcPr>
            <w:tcW w:w="8778" w:type="dxa"/>
            <w:gridSpan w:val="2"/>
            <w:shd w:val="clear" w:color="auto" w:fill="F2F2F2" w:themeFill="background1" w:themeFillShade="F2"/>
            <w:vAlign w:val="center"/>
          </w:tcPr>
          <w:p w14:paraId="75F95308" w14:textId="77777777" w:rsidR="00E12CAE" w:rsidRPr="004B43D4" w:rsidRDefault="00E12CAE" w:rsidP="00015922">
            <w:pPr>
              <w:spacing w:before="0" w:after="0" w:line="240" w:lineRule="auto"/>
              <w:rPr>
                <w:ins w:id="67537" w:author="pete jones" w:date="2022-01-04T15:08:00Z"/>
                <w:b/>
                <w:i/>
              </w:rPr>
            </w:pPr>
            <w:bookmarkStart w:id="67538" w:name="_Hlk5347152"/>
            <w:ins w:id="67539" w:author="pete jones" w:date="2022-01-04T15:08:00Z">
              <w:r>
                <w:rPr>
                  <w:b/>
                  <w:i/>
                </w:rPr>
                <w:t>Background questions</w:t>
              </w:r>
            </w:ins>
          </w:p>
        </w:tc>
      </w:tr>
      <w:bookmarkEnd w:id="67538"/>
      <w:tr w:rsidR="00E12CAE" w:rsidRPr="003F11E3" w14:paraId="66F825A4" w14:textId="77777777" w:rsidTr="00015922">
        <w:trPr>
          <w:jc w:val="center"/>
          <w:ins w:id="67540" w:author="pete jones" w:date="2022-01-04T15:08:00Z"/>
        </w:trPr>
        <w:tc>
          <w:tcPr>
            <w:tcW w:w="8778" w:type="dxa"/>
            <w:gridSpan w:val="2"/>
            <w:vAlign w:val="center"/>
          </w:tcPr>
          <w:p w14:paraId="291A09D6" w14:textId="77777777" w:rsidR="00E12CAE" w:rsidRPr="003F11E3" w:rsidRDefault="00E12CAE" w:rsidP="00015922">
            <w:pPr>
              <w:spacing w:before="0" w:after="0" w:line="240" w:lineRule="auto"/>
              <w:rPr>
                <w:ins w:id="67541" w:author="pete jones" w:date="2022-01-04T15:08:00Z"/>
                <w:i/>
              </w:rPr>
            </w:pPr>
            <w:ins w:id="67542" w:author="pete jones" w:date="2022-01-04T15:08:00Z">
              <w:r w:rsidRPr="003F11E3">
                <w:rPr>
                  <w:i/>
                </w:rPr>
                <w:t>The company</w:t>
              </w:r>
            </w:ins>
          </w:p>
        </w:tc>
      </w:tr>
      <w:tr w:rsidR="00E12CAE" w14:paraId="6443D8E8" w14:textId="77777777" w:rsidTr="00015922">
        <w:trPr>
          <w:jc w:val="center"/>
          <w:ins w:id="67543" w:author="pete jones" w:date="2022-01-04T15:08:00Z"/>
        </w:trPr>
        <w:tc>
          <w:tcPr>
            <w:tcW w:w="790" w:type="dxa"/>
            <w:vAlign w:val="center"/>
          </w:tcPr>
          <w:p w14:paraId="58C8E8AE" w14:textId="77777777" w:rsidR="00E12CAE" w:rsidRDefault="00E12CAE" w:rsidP="00015922">
            <w:pPr>
              <w:spacing w:before="0" w:after="0" w:line="240" w:lineRule="auto"/>
              <w:jc w:val="center"/>
              <w:rPr>
                <w:ins w:id="67544" w:author="pete jones" w:date="2022-01-04T15:08:00Z"/>
              </w:rPr>
            </w:pPr>
            <w:ins w:id="67545" w:author="pete jones" w:date="2022-01-04T15:08:00Z">
              <w:r>
                <w:t>Q1</w:t>
              </w:r>
            </w:ins>
          </w:p>
        </w:tc>
        <w:tc>
          <w:tcPr>
            <w:tcW w:w="7988" w:type="dxa"/>
            <w:vAlign w:val="center"/>
          </w:tcPr>
          <w:p w14:paraId="2E934ED4" w14:textId="77777777" w:rsidR="00E12CAE" w:rsidRDefault="00E12CAE" w:rsidP="00015922">
            <w:pPr>
              <w:spacing w:before="0" w:after="0" w:line="240" w:lineRule="auto"/>
              <w:rPr>
                <w:ins w:id="67546" w:author="pete jones" w:date="2022-01-04T15:08:00Z"/>
              </w:rPr>
            </w:pPr>
            <w:ins w:id="67547" w:author="pete jones" w:date="2022-01-04T15:08:00Z">
              <w:r>
                <w:t>Name of the company</w:t>
              </w:r>
            </w:ins>
          </w:p>
        </w:tc>
      </w:tr>
      <w:tr w:rsidR="00E12CAE" w14:paraId="291C403F" w14:textId="77777777" w:rsidTr="00015922">
        <w:trPr>
          <w:jc w:val="center"/>
          <w:ins w:id="67548" w:author="pete jones" w:date="2022-01-04T15:08:00Z"/>
        </w:trPr>
        <w:tc>
          <w:tcPr>
            <w:tcW w:w="790" w:type="dxa"/>
            <w:vAlign w:val="center"/>
          </w:tcPr>
          <w:p w14:paraId="19E51779" w14:textId="77777777" w:rsidR="00E12CAE" w:rsidRDefault="00E12CAE" w:rsidP="00015922">
            <w:pPr>
              <w:spacing w:before="0" w:after="0" w:line="240" w:lineRule="auto"/>
              <w:jc w:val="center"/>
              <w:rPr>
                <w:ins w:id="67549" w:author="pete jones" w:date="2022-01-04T15:08:00Z"/>
              </w:rPr>
            </w:pPr>
            <w:ins w:id="67550" w:author="pete jones" w:date="2022-01-04T15:08:00Z">
              <w:r>
                <w:t>Q2</w:t>
              </w:r>
            </w:ins>
          </w:p>
        </w:tc>
        <w:tc>
          <w:tcPr>
            <w:tcW w:w="7988" w:type="dxa"/>
            <w:vAlign w:val="center"/>
          </w:tcPr>
          <w:p w14:paraId="04C2329C" w14:textId="77777777" w:rsidR="00E12CAE" w:rsidRDefault="00E12CAE" w:rsidP="00015922">
            <w:pPr>
              <w:spacing w:before="0" w:after="0" w:line="240" w:lineRule="auto"/>
              <w:rPr>
                <w:ins w:id="67551" w:author="pete jones" w:date="2022-01-04T15:08:00Z"/>
              </w:rPr>
            </w:pPr>
            <w:ins w:id="67552" w:author="pete jones" w:date="2022-01-04T15:08:00Z">
              <w:r>
                <w:t>Your roles and responsibilities</w:t>
              </w:r>
            </w:ins>
          </w:p>
        </w:tc>
      </w:tr>
      <w:tr w:rsidR="00E12CAE" w14:paraId="11F2E806" w14:textId="77777777" w:rsidTr="00015922">
        <w:trPr>
          <w:jc w:val="center"/>
          <w:ins w:id="67553" w:author="pete jones" w:date="2022-01-04T15:08:00Z"/>
        </w:trPr>
        <w:tc>
          <w:tcPr>
            <w:tcW w:w="790" w:type="dxa"/>
            <w:vAlign w:val="center"/>
          </w:tcPr>
          <w:p w14:paraId="3BD985DB" w14:textId="77777777" w:rsidR="00E12CAE" w:rsidRDefault="00E12CAE" w:rsidP="00015922">
            <w:pPr>
              <w:spacing w:before="0" w:after="0" w:line="240" w:lineRule="auto"/>
              <w:jc w:val="center"/>
              <w:rPr>
                <w:ins w:id="67554" w:author="pete jones" w:date="2022-01-04T15:08:00Z"/>
              </w:rPr>
            </w:pPr>
            <w:ins w:id="67555" w:author="pete jones" w:date="2022-01-04T15:08:00Z">
              <w:r>
                <w:t>Q3</w:t>
              </w:r>
            </w:ins>
          </w:p>
        </w:tc>
        <w:tc>
          <w:tcPr>
            <w:tcW w:w="7988" w:type="dxa"/>
            <w:vAlign w:val="center"/>
          </w:tcPr>
          <w:p w14:paraId="22F0FBA7" w14:textId="77777777" w:rsidR="00E12CAE" w:rsidRDefault="00E12CAE" w:rsidP="00015922">
            <w:pPr>
              <w:spacing w:before="0" w:after="0" w:line="240" w:lineRule="auto"/>
              <w:rPr>
                <w:ins w:id="67556" w:author="pete jones" w:date="2022-01-04T15:08:00Z"/>
              </w:rPr>
            </w:pPr>
            <w:ins w:id="67557" w:author="pete jones" w:date="2022-01-04T15:08:00Z">
              <w:r>
                <w:t>Year of establishment</w:t>
              </w:r>
            </w:ins>
          </w:p>
        </w:tc>
      </w:tr>
      <w:tr w:rsidR="00E12CAE" w14:paraId="2A16FE48" w14:textId="77777777" w:rsidTr="00015922">
        <w:trPr>
          <w:jc w:val="center"/>
          <w:ins w:id="67558" w:author="pete jones" w:date="2022-01-04T15:08:00Z"/>
        </w:trPr>
        <w:tc>
          <w:tcPr>
            <w:tcW w:w="790" w:type="dxa"/>
            <w:vAlign w:val="center"/>
          </w:tcPr>
          <w:p w14:paraId="2EBBE40E" w14:textId="77777777" w:rsidR="00E12CAE" w:rsidRDefault="00E12CAE" w:rsidP="00015922">
            <w:pPr>
              <w:spacing w:before="0" w:after="0" w:line="240" w:lineRule="auto"/>
              <w:jc w:val="center"/>
              <w:rPr>
                <w:ins w:id="67559" w:author="pete jones" w:date="2022-01-04T15:08:00Z"/>
              </w:rPr>
            </w:pPr>
            <w:ins w:id="67560" w:author="pete jones" w:date="2022-01-04T15:08:00Z">
              <w:r>
                <w:t>Q4</w:t>
              </w:r>
            </w:ins>
          </w:p>
        </w:tc>
        <w:tc>
          <w:tcPr>
            <w:tcW w:w="7988" w:type="dxa"/>
            <w:vAlign w:val="center"/>
          </w:tcPr>
          <w:p w14:paraId="7928B790" w14:textId="77777777" w:rsidR="00E12CAE" w:rsidRDefault="00E12CAE" w:rsidP="00015922">
            <w:pPr>
              <w:spacing w:before="0" w:after="0" w:line="240" w:lineRule="auto"/>
              <w:rPr>
                <w:ins w:id="67561" w:author="pete jones" w:date="2022-01-04T15:08:00Z"/>
              </w:rPr>
            </w:pPr>
            <w:ins w:id="67562" w:author="pete jones" w:date="2022-01-04T15:08:00Z">
              <w:r>
                <w:t>Number of Employees – including non-technical</w:t>
              </w:r>
            </w:ins>
          </w:p>
        </w:tc>
      </w:tr>
      <w:tr w:rsidR="00E12CAE" w14:paraId="1E42046F" w14:textId="77777777" w:rsidTr="00015922">
        <w:trPr>
          <w:jc w:val="center"/>
          <w:ins w:id="67563" w:author="pete jones" w:date="2022-01-04T15:08:00Z"/>
        </w:trPr>
        <w:tc>
          <w:tcPr>
            <w:tcW w:w="790" w:type="dxa"/>
            <w:vAlign w:val="center"/>
          </w:tcPr>
          <w:p w14:paraId="4F25EA72" w14:textId="77777777" w:rsidR="00E12CAE" w:rsidRDefault="00E12CAE" w:rsidP="00015922">
            <w:pPr>
              <w:spacing w:before="0" w:after="0" w:line="240" w:lineRule="auto"/>
              <w:jc w:val="center"/>
              <w:rPr>
                <w:ins w:id="67564" w:author="pete jones" w:date="2022-01-04T15:08:00Z"/>
              </w:rPr>
            </w:pPr>
            <w:ins w:id="67565" w:author="pete jones" w:date="2022-01-04T15:08:00Z">
              <w:r>
                <w:t>Q5</w:t>
              </w:r>
            </w:ins>
          </w:p>
        </w:tc>
        <w:tc>
          <w:tcPr>
            <w:tcW w:w="7988" w:type="dxa"/>
            <w:vAlign w:val="center"/>
          </w:tcPr>
          <w:p w14:paraId="7C9FEC87" w14:textId="6BDAB9D3" w:rsidR="00E12CAE" w:rsidRDefault="00042512" w:rsidP="00015922">
            <w:pPr>
              <w:spacing w:before="0" w:after="0" w:line="240" w:lineRule="auto"/>
              <w:rPr>
                <w:ins w:id="67566" w:author="pete jones" w:date="2022-01-04T15:08:00Z"/>
              </w:rPr>
            </w:pPr>
            <w:ins w:id="67567" w:author="pete jones" w:date="2022-03-30T12:28:00Z">
              <w:r>
                <w:t>The n</w:t>
              </w:r>
            </w:ins>
            <w:ins w:id="67568" w:author="pete jones" w:date="2022-01-04T15:08:00Z">
              <w:r w:rsidR="00E12CAE">
                <w:t>umber of employees – graduate technical with approx. age ranges</w:t>
              </w:r>
            </w:ins>
          </w:p>
        </w:tc>
      </w:tr>
      <w:tr w:rsidR="00E12CAE" w:rsidRPr="003F11E3" w14:paraId="4E95DCF7" w14:textId="77777777" w:rsidTr="00015922">
        <w:trPr>
          <w:jc w:val="center"/>
          <w:ins w:id="67569" w:author="pete jones" w:date="2022-01-04T15:08:00Z"/>
        </w:trPr>
        <w:tc>
          <w:tcPr>
            <w:tcW w:w="8778" w:type="dxa"/>
            <w:gridSpan w:val="2"/>
            <w:vAlign w:val="center"/>
          </w:tcPr>
          <w:p w14:paraId="65B0E6DF" w14:textId="77777777" w:rsidR="00E12CAE" w:rsidRPr="003F11E3" w:rsidRDefault="00E12CAE" w:rsidP="00015922">
            <w:pPr>
              <w:spacing w:before="0" w:after="0" w:line="240" w:lineRule="auto"/>
              <w:rPr>
                <w:ins w:id="67570" w:author="pete jones" w:date="2022-01-04T15:08:00Z"/>
                <w:i/>
              </w:rPr>
            </w:pPr>
            <w:ins w:id="67571" w:author="pete jones" w:date="2022-01-04T15:08:00Z">
              <w:r w:rsidRPr="003F11E3">
                <w:rPr>
                  <w:i/>
                </w:rPr>
                <w:t>Products / Services</w:t>
              </w:r>
            </w:ins>
          </w:p>
        </w:tc>
      </w:tr>
      <w:tr w:rsidR="00E12CAE" w14:paraId="2AC0F53C" w14:textId="77777777" w:rsidTr="00015922">
        <w:trPr>
          <w:jc w:val="center"/>
          <w:ins w:id="67572" w:author="pete jones" w:date="2022-01-04T15:08:00Z"/>
        </w:trPr>
        <w:tc>
          <w:tcPr>
            <w:tcW w:w="790" w:type="dxa"/>
            <w:vAlign w:val="center"/>
          </w:tcPr>
          <w:p w14:paraId="664AD568" w14:textId="77777777" w:rsidR="00E12CAE" w:rsidRDefault="00E12CAE" w:rsidP="00015922">
            <w:pPr>
              <w:spacing w:before="0" w:after="0" w:line="240" w:lineRule="auto"/>
              <w:jc w:val="center"/>
              <w:rPr>
                <w:ins w:id="67573" w:author="pete jones" w:date="2022-01-04T15:08:00Z"/>
              </w:rPr>
            </w:pPr>
            <w:ins w:id="67574" w:author="pete jones" w:date="2022-01-04T15:08:00Z">
              <w:r>
                <w:t>Q6</w:t>
              </w:r>
            </w:ins>
          </w:p>
        </w:tc>
        <w:tc>
          <w:tcPr>
            <w:tcW w:w="7988" w:type="dxa"/>
            <w:vAlign w:val="center"/>
          </w:tcPr>
          <w:p w14:paraId="5FE9E347" w14:textId="47334C3E" w:rsidR="00E12CAE" w:rsidRDefault="00E12CAE" w:rsidP="00015922">
            <w:pPr>
              <w:spacing w:before="0" w:after="0" w:line="240" w:lineRule="auto"/>
              <w:rPr>
                <w:ins w:id="67575" w:author="pete jones" w:date="2022-01-04T15:08:00Z"/>
              </w:rPr>
            </w:pPr>
            <w:ins w:id="67576" w:author="pete jones" w:date="2022-01-04T15:08:00Z">
              <w:r>
                <w:t>Type of industry and range of products</w:t>
              </w:r>
            </w:ins>
            <w:ins w:id="67577" w:author="pete jones" w:date="2022-03-30T12:28:00Z">
              <w:r w:rsidR="00042512">
                <w:t>/</w:t>
              </w:r>
            </w:ins>
            <w:ins w:id="67578" w:author="pete jones" w:date="2022-01-04T15:08:00Z">
              <w:r>
                <w:t>services</w:t>
              </w:r>
            </w:ins>
          </w:p>
        </w:tc>
      </w:tr>
      <w:tr w:rsidR="00E12CAE" w14:paraId="3EF91463" w14:textId="77777777" w:rsidTr="00015922">
        <w:trPr>
          <w:jc w:val="center"/>
          <w:ins w:id="67579" w:author="pete jones" w:date="2022-01-04T15:08:00Z"/>
        </w:trPr>
        <w:tc>
          <w:tcPr>
            <w:tcW w:w="790" w:type="dxa"/>
            <w:vAlign w:val="center"/>
          </w:tcPr>
          <w:p w14:paraId="478CBB7D" w14:textId="77777777" w:rsidR="00E12CAE" w:rsidRDefault="00E12CAE" w:rsidP="00015922">
            <w:pPr>
              <w:spacing w:before="0" w:after="0" w:line="240" w:lineRule="auto"/>
              <w:jc w:val="center"/>
              <w:rPr>
                <w:ins w:id="67580" w:author="pete jones" w:date="2022-01-04T15:08:00Z"/>
              </w:rPr>
            </w:pPr>
            <w:ins w:id="67581" w:author="pete jones" w:date="2022-01-04T15:08:00Z">
              <w:r>
                <w:t>Q7</w:t>
              </w:r>
            </w:ins>
          </w:p>
        </w:tc>
        <w:tc>
          <w:tcPr>
            <w:tcW w:w="7988" w:type="dxa"/>
            <w:vAlign w:val="center"/>
          </w:tcPr>
          <w:p w14:paraId="7D018931" w14:textId="77777777" w:rsidR="00E12CAE" w:rsidRDefault="00E12CAE" w:rsidP="00015922">
            <w:pPr>
              <w:spacing w:before="0" w:after="0" w:line="240" w:lineRule="auto"/>
              <w:rPr>
                <w:ins w:id="67582" w:author="pete jones" w:date="2022-01-04T15:08:00Z"/>
              </w:rPr>
            </w:pPr>
            <w:ins w:id="67583" w:author="pete jones" w:date="2022-01-04T15:08:00Z">
              <w:r>
                <w:t>Engineering roles employed – mechanical, electrical, manufacturing, systems, computing, etc</w:t>
              </w:r>
            </w:ins>
          </w:p>
        </w:tc>
      </w:tr>
      <w:tr w:rsidR="00E12CAE" w14:paraId="283E8D74" w14:textId="77777777" w:rsidTr="00015922">
        <w:trPr>
          <w:jc w:val="center"/>
          <w:ins w:id="67584" w:author="pete jones" w:date="2022-01-04T15:08:00Z"/>
        </w:trPr>
        <w:tc>
          <w:tcPr>
            <w:tcW w:w="790" w:type="dxa"/>
            <w:vAlign w:val="center"/>
          </w:tcPr>
          <w:p w14:paraId="748FEFE8" w14:textId="77777777" w:rsidR="00E12CAE" w:rsidRDefault="00E12CAE" w:rsidP="00015922">
            <w:pPr>
              <w:spacing w:before="0" w:after="0" w:line="240" w:lineRule="auto"/>
              <w:jc w:val="center"/>
              <w:rPr>
                <w:ins w:id="67585" w:author="pete jones" w:date="2022-01-04T15:08:00Z"/>
              </w:rPr>
            </w:pPr>
            <w:ins w:id="67586" w:author="pete jones" w:date="2022-01-04T15:08:00Z">
              <w:r>
                <w:t>Q8</w:t>
              </w:r>
            </w:ins>
          </w:p>
        </w:tc>
        <w:tc>
          <w:tcPr>
            <w:tcW w:w="7988" w:type="dxa"/>
            <w:vAlign w:val="center"/>
          </w:tcPr>
          <w:p w14:paraId="50F37E3B" w14:textId="77777777" w:rsidR="00E12CAE" w:rsidRDefault="00E12CAE" w:rsidP="00015922">
            <w:pPr>
              <w:spacing w:before="0" w:after="0" w:line="240" w:lineRule="auto"/>
              <w:rPr>
                <w:ins w:id="67587" w:author="pete jones" w:date="2022-01-04T15:08:00Z"/>
              </w:rPr>
            </w:pPr>
            <w:ins w:id="67588" w:author="pete jones" w:date="2022-01-04T15:08:00Z">
              <w:r w:rsidRPr="00DE6C92">
                <w:t>How do you define and manage work process execution?</w:t>
              </w:r>
            </w:ins>
          </w:p>
        </w:tc>
      </w:tr>
      <w:tr w:rsidR="00E12CAE" w14:paraId="5382FBFD" w14:textId="77777777" w:rsidTr="00015922">
        <w:trPr>
          <w:jc w:val="center"/>
          <w:ins w:id="67589" w:author="pete jones" w:date="2022-01-04T15:08:00Z"/>
        </w:trPr>
        <w:tc>
          <w:tcPr>
            <w:tcW w:w="790" w:type="dxa"/>
            <w:vAlign w:val="center"/>
          </w:tcPr>
          <w:p w14:paraId="02C563D3" w14:textId="77777777" w:rsidR="00E12CAE" w:rsidRDefault="00E12CAE" w:rsidP="00015922">
            <w:pPr>
              <w:spacing w:before="0" w:after="0" w:line="240" w:lineRule="auto"/>
              <w:jc w:val="center"/>
              <w:rPr>
                <w:ins w:id="67590" w:author="pete jones" w:date="2022-01-04T15:08:00Z"/>
              </w:rPr>
            </w:pPr>
            <w:ins w:id="67591" w:author="pete jones" w:date="2022-01-04T15:08:00Z">
              <w:r>
                <w:t>Q9</w:t>
              </w:r>
            </w:ins>
          </w:p>
        </w:tc>
        <w:tc>
          <w:tcPr>
            <w:tcW w:w="7988" w:type="dxa"/>
            <w:vAlign w:val="center"/>
          </w:tcPr>
          <w:p w14:paraId="69935078" w14:textId="77777777" w:rsidR="00E12CAE" w:rsidRDefault="00E12CAE" w:rsidP="00015922">
            <w:pPr>
              <w:spacing w:before="0" w:after="0" w:line="240" w:lineRule="auto"/>
              <w:rPr>
                <w:ins w:id="67592" w:author="pete jones" w:date="2022-01-04T15:08:00Z"/>
              </w:rPr>
            </w:pPr>
            <w:ins w:id="67593" w:author="pete jones" w:date="2022-01-04T15:08:00Z">
              <w:r w:rsidRPr="00DE6C92">
                <w:t>How do you manage your Project Plans and Resource use?</w:t>
              </w:r>
            </w:ins>
          </w:p>
        </w:tc>
      </w:tr>
      <w:tr w:rsidR="00E12CAE" w14:paraId="28A2B83C" w14:textId="77777777" w:rsidTr="00015922">
        <w:trPr>
          <w:jc w:val="center"/>
          <w:ins w:id="67594" w:author="pete jones" w:date="2022-01-04T15:08:00Z"/>
        </w:trPr>
        <w:tc>
          <w:tcPr>
            <w:tcW w:w="790" w:type="dxa"/>
            <w:vAlign w:val="center"/>
          </w:tcPr>
          <w:p w14:paraId="6309F512" w14:textId="77777777" w:rsidR="00E12CAE" w:rsidRDefault="00E12CAE" w:rsidP="00015922">
            <w:pPr>
              <w:spacing w:before="0" w:after="0" w:line="240" w:lineRule="auto"/>
              <w:jc w:val="center"/>
              <w:rPr>
                <w:ins w:id="67595" w:author="pete jones" w:date="2022-01-04T15:08:00Z"/>
              </w:rPr>
            </w:pPr>
            <w:ins w:id="67596" w:author="pete jones" w:date="2022-01-04T15:08:00Z">
              <w:r>
                <w:t>Q10</w:t>
              </w:r>
            </w:ins>
          </w:p>
        </w:tc>
        <w:tc>
          <w:tcPr>
            <w:tcW w:w="7988" w:type="dxa"/>
            <w:vAlign w:val="center"/>
          </w:tcPr>
          <w:p w14:paraId="100B9D6A" w14:textId="77777777" w:rsidR="00E12CAE" w:rsidRDefault="00E12CAE" w:rsidP="00015922">
            <w:pPr>
              <w:spacing w:before="0" w:after="0" w:line="240" w:lineRule="auto"/>
              <w:rPr>
                <w:ins w:id="67597" w:author="pete jones" w:date="2022-01-04T15:08:00Z"/>
              </w:rPr>
            </w:pPr>
            <w:ins w:id="67598" w:author="pete jones" w:date="2022-01-04T15:08:00Z">
              <w:r w:rsidRPr="00DE6C92">
                <w:t>How do you Manage your Product and Customer Requirements?</w:t>
              </w:r>
            </w:ins>
          </w:p>
        </w:tc>
      </w:tr>
      <w:tr w:rsidR="00E12CAE" w14:paraId="5EB8CADA" w14:textId="77777777" w:rsidTr="00015922">
        <w:trPr>
          <w:jc w:val="center"/>
          <w:ins w:id="67599" w:author="pete jones" w:date="2022-01-04T15:08:00Z"/>
        </w:trPr>
        <w:tc>
          <w:tcPr>
            <w:tcW w:w="790" w:type="dxa"/>
            <w:vAlign w:val="center"/>
          </w:tcPr>
          <w:p w14:paraId="0582AFA4" w14:textId="77777777" w:rsidR="00E12CAE" w:rsidRDefault="00E12CAE" w:rsidP="00015922">
            <w:pPr>
              <w:spacing w:before="0" w:after="0" w:line="240" w:lineRule="auto"/>
              <w:jc w:val="center"/>
              <w:rPr>
                <w:ins w:id="67600" w:author="pete jones" w:date="2022-01-04T15:08:00Z"/>
              </w:rPr>
            </w:pPr>
            <w:ins w:id="67601" w:author="pete jones" w:date="2022-01-04T15:08:00Z">
              <w:r>
                <w:t>Q11</w:t>
              </w:r>
            </w:ins>
          </w:p>
        </w:tc>
        <w:tc>
          <w:tcPr>
            <w:tcW w:w="7988" w:type="dxa"/>
            <w:vAlign w:val="center"/>
          </w:tcPr>
          <w:p w14:paraId="0198D1E4" w14:textId="77777777" w:rsidR="00E12CAE" w:rsidRDefault="00E12CAE" w:rsidP="00015922">
            <w:pPr>
              <w:spacing w:before="0" w:after="0" w:line="240" w:lineRule="auto"/>
              <w:rPr>
                <w:ins w:id="67602" w:author="pete jones" w:date="2022-01-04T15:08:00Z"/>
              </w:rPr>
            </w:pPr>
            <w:ins w:id="67603" w:author="pete jones" w:date="2022-01-04T15:08:00Z">
              <w:r w:rsidRPr="00DE6C92">
                <w:t>How do you define and manage Manufacturing process communication?</w:t>
              </w:r>
            </w:ins>
          </w:p>
        </w:tc>
      </w:tr>
      <w:tr w:rsidR="00E12CAE" w:rsidRPr="003F11E3" w14:paraId="4290533C" w14:textId="77777777" w:rsidTr="00015922">
        <w:trPr>
          <w:jc w:val="center"/>
          <w:ins w:id="67604" w:author="pete jones" w:date="2022-01-04T15:08:00Z"/>
        </w:trPr>
        <w:tc>
          <w:tcPr>
            <w:tcW w:w="8778" w:type="dxa"/>
            <w:gridSpan w:val="2"/>
            <w:vAlign w:val="center"/>
          </w:tcPr>
          <w:p w14:paraId="724B01C8" w14:textId="77777777" w:rsidR="00E12CAE" w:rsidRPr="003F11E3" w:rsidRDefault="00E12CAE" w:rsidP="00015922">
            <w:pPr>
              <w:spacing w:before="0" w:after="0" w:line="240" w:lineRule="auto"/>
              <w:rPr>
                <w:ins w:id="67605" w:author="pete jones" w:date="2022-01-04T15:08:00Z"/>
                <w:i/>
              </w:rPr>
            </w:pPr>
            <w:ins w:id="67606" w:author="pete jones" w:date="2022-01-04T15:08:00Z">
              <w:r w:rsidRPr="003F11E3">
                <w:rPr>
                  <w:i/>
                </w:rPr>
                <w:t>Technology</w:t>
              </w:r>
            </w:ins>
          </w:p>
        </w:tc>
      </w:tr>
      <w:tr w:rsidR="00E12CAE" w14:paraId="06F7D1CE" w14:textId="77777777" w:rsidTr="00015922">
        <w:trPr>
          <w:jc w:val="center"/>
          <w:ins w:id="67607" w:author="pete jones" w:date="2022-01-04T15:08:00Z"/>
        </w:trPr>
        <w:tc>
          <w:tcPr>
            <w:tcW w:w="790" w:type="dxa"/>
            <w:vAlign w:val="center"/>
          </w:tcPr>
          <w:p w14:paraId="35D60F1F" w14:textId="77777777" w:rsidR="00E12CAE" w:rsidRDefault="00E12CAE" w:rsidP="00015922">
            <w:pPr>
              <w:spacing w:before="0" w:after="0" w:line="240" w:lineRule="auto"/>
              <w:jc w:val="center"/>
              <w:rPr>
                <w:ins w:id="67608" w:author="pete jones" w:date="2022-01-04T15:08:00Z"/>
              </w:rPr>
            </w:pPr>
            <w:ins w:id="67609" w:author="pete jones" w:date="2022-01-04T15:08:00Z">
              <w:r>
                <w:t>Q12</w:t>
              </w:r>
            </w:ins>
          </w:p>
        </w:tc>
        <w:tc>
          <w:tcPr>
            <w:tcW w:w="7988" w:type="dxa"/>
            <w:vAlign w:val="center"/>
          </w:tcPr>
          <w:p w14:paraId="700EE86F" w14:textId="31ADBF3B" w:rsidR="00E12CAE" w:rsidRDefault="00E12CAE" w:rsidP="00015922">
            <w:pPr>
              <w:spacing w:before="0" w:after="0" w:line="240" w:lineRule="auto"/>
              <w:rPr>
                <w:ins w:id="67610" w:author="pete jones" w:date="2022-01-04T15:08:00Z"/>
              </w:rPr>
            </w:pPr>
            <w:ins w:id="67611" w:author="pete jones" w:date="2022-01-04T15:08:00Z">
              <w:r>
                <w:t>Do you use CAD systems</w:t>
              </w:r>
            </w:ins>
            <w:ins w:id="67612" w:author="pete jones" w:date="2022-04-01T14:52:00Z">
              <w:r w:rsidR="004E289F">
                <w:t>,</w:t>
              </w:r>
            </w:ins>
            <w:ins w:id="67613" w:author="pete jones" w:date="2022-01-04T15:08:00Z">
              <w:r>
                <w:t xml:space="preserve"> and how do you use them? – 2D, 3D, design, visualisation, down-stream, etc</w:t>
              </w:r>
            </w:ins>
          </w:p>
        </w:tc>
      </w:tr>
      <w:tr w:rsidR="00E12CAE" w14:paraId="776A4F36" w14:textId="77777777" w:rsidTr="00015922">
        <w:trPr>
          <w:jc w:val="center"/>
          <w:ins w:id="67614" w:author="pete jones" w:date="2022-01-04T15:08:00Z"/>
        </w:trPr>
        <w:tc>
          <w:tcPr>
            <w:tcW w:w="790" w:type="dxa"/>
            <w:vAlign w:val="center"/>
          </w:tcPr>
          <w:p w14:paraId="6C387977" w14:textId="77777777" w:rsidR="00E12CAE" w:rsidRDefault="00E12CAE" w:rsidP="00015922">
            <w:pPr>
              <w:spacing w:before="0" w:after="0" w:line="240" w:lineRule="auto"/>
              <w:jc w:val="center"/>
              <w:rPr>
                <w:ins w:id="67615" w:author="pete jones" w:date="2022-01-04T15:08:00Z"/>
              </w:rPr>
            </w:pPr>
            <w:ins w:id="67616" w:author="pete jones" w:date="2022-01-04T15:08:00Z">
              <w:r>
                <w:t>Q13</w:t>
              </w:r>
            </w:ins>
          </w:p>
        </w:tc>
        <w:tc>
          <w:tcPr>
            <w:tcW w:w="7988" w:type="dxa"/>
            <w:vAlign w:val="center"/>
          </w:tcPr>
          <w:p w14:paraId="4D98BBD2" w14:textId="77777777" w:rsidR="00E12CAE" w:rsidRDefault="00E12CAE" w:rsidP="00015922">
            <w:pPr>
              <w:spacing w:before="0" w:after="0" w:line="240" w:lineRule="auto"/>
              <w:rPr>
                <w:ins w:id="67617" w:author="pete jones" w:date="2022-01-04T15:08:00Z"/>
              </w:rPr>
            </w:pPr>
            <w:ins w:id="67618" w:author="pete jones" w:date="2022-01-04T15:08:00Z">
              <w:r>
                <w:t>How is digital data integrated throughout the company? – ERP, PLM, PDM, manually</w:t>
              </w:r>
            </w:ins>
          </w:p>
        </w:tc>
      </w:tr>
      <w:tr w:rsidR="00E12CAE" w14:paraId="5465EF1B" w14:textId="77777777" w:rsidTr="00015922">
        <w:trPr>
          <w:jc w:val="center"/>
          <w:ins w:id="67619" w:author="pete jones" w:date="2022-01-04T15:08:00Z"/>
        </w:trPr>
        <w:tc>
          <w:tcPr>
            <w:tcW w:w="790" w:type="dxa"/>
            <w:vAlign w:val="center"/>
          </w:tcPr>
          <w:p w14:paraId="446DC859" w14:textId="77777777" w:rsidR="00E12CAE" w:rsidRDefault="00E12CAE" w:rsidP="00015922">
            <w:pPr>
              <w:spacing w:before="0" w:after="0" w:line="240" w:lineRule="auto"/>
              <w:jc w:val="center"/>
              <w:rPr>
                <w:ins w:id="67620" w:author="pete jones" w:date="2022-01-04T15:08:00Z"/>
              </w:rPr>
            </w:pPr>
            <w:ins w:id="67621" w:author="pete jones" w:date="2022-01-04T15:08:00Z">
              <w:r>
                <w:t>Q14</w:t>
              </w:r>
            </w:ins>
          </w:p>
        </w:tc>
        <w:tc>
          <w:tcPr>
            <w:tcW w:w="7988" w:type="dxa"/>
            <w:vAlign w:val="center"/>
          </w:tcPr>
          <w:p w14:paraId="42ABD061" w14:textId="77777777" w:rsidR="00E12CAE" w:rsidRDefault="00E12CAE" w:rsidP="00015922">
            <w:pPr>
              <w:spacing w:before="0" w:after="0" w:line="240" w:lineRule="auto"/>
              <w:rPr>
                <w:ins w:id="67622" w:author="pete jones" w:date="2022-01-04T15:08:00Z"/>
              </w:rPr>
            </w:pPr>
            <w:ins w:id="67623" w:author="pete jones" w:date="2022-01-04T15:08:00Z">
              <w:r w:rsidRPr="00DE6C92">
                <w:t>How do you provide visualisation of 3D / 2D Engineering data to the Enterprise?</w:t>
              </w:r>
            </w:ins>
          </w:p>
        </w:tc>
      </w:tr>
      <w:tr w:rsidR="00E12CAE" w14:paraId="3CC2003F" w14:textId="77777777" w:rsidTr="00015922">
        <w:trPr>
          <w:jc w:val="center"/>
          <w:ins w:id="67624" w:author="pete jones" w:date="2022-01-04T15:08:00Z"/>
        </w:trPr>
        <w:tc>
          <w:tcPr>
            <w:tcW w:w="790" w:type="dxa"/>
            <w:vAlign w:val="center"/>
          </w:tcPr>
          <w:p w14:paraId="6592BECA" w14:textId="77777777" w:rsidR="00E12CAE" w:rsidRDefault="00E12CAE" w:rsidP="00015922">
            <w:pPr>
              <w:spacing w:before="0" w:after="0" w:line="240" w:lineRule="auto"/>
              <w:jc w:val="center"/>
              <w:rPr>
                <w:ins w:id="67625" w:author="pete jones" w:date="2022-01-04T15:08:00Z"/>
              </w:rPr>
            </w:pPr>
            <w:ins w:id="67626" w:author="pete jones" w:date="2022-01-04T15:08:00Z">
              <w:r>
                <w:t>Q15</w:t>
              </w:r>
            </w:ins>
          </w:p>
        </w:tc>
        <w:tc>
          <w:tcPr>
            <w:tcW w:w="7988" w:type="dxa"/>
            <w:vAlign w:val="center"/>
          </w:tcPr>
          <w:p w14:paraId="49AE3F5F" w14:textId="77777777" w:rsidR="00E12CAE" w:rsidRPr="00DE6C92" w:rsidRDefault="00E12CAE" w:rsidP="00015922">
            <w:pPr>
              <w:spacing w:before="0" w:after="0" w:line="240" w:lineRule="auto"/>
              <w:rPr>
                <w:ins w:id="67627" w:author="pete jones" w:date="2022-01-04T15:08:00Z"/>
              </w:rPr>
            </w:pPr>
            <w:ins w:id="67628" w:author="pete jones" w:date="2022-01-04T15:08:00Z">
              <w:r>
                <w:t>What are the benefits and limitations of using technology?</w:t>
              </w:r>
            </w:ins>
          </w:p>
        </w:tc>
      </w:tr>
      <w:tr w:rsidR="00E12CAE" w14:paraId="7D603D15" w14:textId="77777777" w:rsidTr="00015922">
        <w:trPr>
          <w:jc w:val="center"/>
          <w:ins w:id="67629" w:author="pete jones" w:date="2022-01-04T15:08:00Z"/>
        </w:trPr>
        <w:tc>
          <w:tcPr>
            <w:tcW w:w="790" w:type="dxa"/>
            <w:vAlign w:val="center"/>
          </w:tcPr>
          <w:p w14:paraId="79903777" w14:textId="77777777" w:rsidR="00E12CAE" w:rsidRDefault="00E12CAE" w:rsidP="00015922">
            <w:pPr>
              <w:spacing w:before="0" w:after="0" w:line="240" w:lineRule="auto"/>
              <w:jc w:val="center"/>
              <w:rPr>
                <w:ins w:id="67630" w:author="pete jones" w:date="2022-01-04T15:08:00Z"/>
              </w:rPr>
            </w:pPr>
            <w:ins w:id="67631" w:author="pete jones" w:date="2022-01-04T15:08:00Z">
              <w:r>
                <w:t>Q16</w:t>
              </w:r>
            </w:ins>
          </w:p>
        </w:tc>
        <w:tc>
          <w:tcPr>
            <w:tcW w:w="7988" w:type="dxa"/>
            <w:vAlign w:val="center"/>
          </w:tcPr>
          <w:p w14:paraId="2CACD47B" w14:textId="3742118D" w:rsidR="00E12CAE" w:rsidRPr="00DE6C92" w:rsidRDefault="00E12CAE" w:rsidP="00015922">
            <w:pPr>
              <w:spacing w:before="0" w:after="0" w:line="240" w:lineRule="auto"/>
              <w:rPr>
                <w:ins w:id="67632" w:author="pete jones" w:date="2022-01-04T15:08:00Z"/>
              </w:rPr>
            </w:pPr>
            <w:ins w:id="67633" w:author="pete jones" w:date="2022-01-04T15:08:00Z">
              <w:r>
                <w:t>How is engineering ICT managed</w:t>
              </w:r>
            </w:ins>
            <w:ins w:id="67634" w:author="pete jones" w:date="2022-03-30T12:28:00Z">
              <w:r w:rsidR="00042512">
                <w:t>/</w:t>
              </w:r>
            </w:ins>
            <w:ins w:id="67635" w:author="pete jones" w:date="2022-01-04T15:08:00Z">
              <w:r>
                <w:t>facilitated?</w:t>
              </w:r>
            </w:ins>
          </w:p>
        </w:tc>
      </w:tr>
      <w:tr w:rsidR="00E12CAE" w:rsidRPr="003F11E3" w14:paraId="58405A9B" w14:textId="77777777" w:rsidTr="00015922">
        <w:trPr>
          <w:jc w:val="center"/>
          <w:ins w:id="67636" w:author="pete jones" w:date="2022-01-04T15:08:00Z"/>
        </w:trPr>
        <w:tc>
          <w:tcPr>
            <w:tcW w:w="8778" w:type="dxa"/>
            <w:gridSpan w:val="2"/>
            <w:vAlign w:val="center"/>
          </w:tcPr>
          <w:p w14:paraId="70145CFD" w14:textId="77777777" w:rsidR="00E12CAE" w:rsidRPr="003F11E3" w:rsidRDefault="00E12CAE" w:rsidP="00015922">
            <w:pPr>
              <w:spacing w:before="0" w:after="0" w:line="240" w:lineRule="auto"/>
              <w:rPr>
                <w:ins w:id="67637" w:author="pete jones" w:date="2022-01-04T15:08:00Z"/>
                <w:i/>
              </w:rPr>
            </w:pPr>
            <w:ins w:id="67638" w:author="pete jones" w:date="2022-01-04T15:08:00Z">
              <w:r w:rsidRPr="003F11E3">
                <w:rPr>
                  <w:i/>
                </w:rPr>
                <w:t>Graduate employability</w:t>
              </w:r>
            </w:ins>
          </w:p>
        </w:tc>
      </w:tr>
      <w:tr w:rsidR="00E12CAE" w14:paraId="5CC5C839" w14:textId="77777777" w:rsidTr="00015922">
        <w:trPr>
          <w:jc w:val="center"/>
          <w:ins w:id="67639" w:author="pete jones" w:date="2022-01-04T15:08:00Z"/>
        </w:trPr>
        <w:tc>
          <w:tcPr>
            <w:tcW w:w="790" w:type="dxa"/>
            <w:vAlign w:val="center"/>
          </w:tcPr>
          <w:p w14:paraId="37E0E086" w14:textId="77777777" w:rsidR="00E12CAE" w:rsidRDefault="00E12CAE" w:rsidP="00015922">
            <w:pPr>
              <w:spacing w:before="0" w:after="0" w:line="240" w:lineRule="auto"/>
              <w:jc w:val="center"/>
              <w:rPr>
                <w:ins w:id="67640" w:author="pete jones" w:date="2022-01-04T15:08:00Z"/>
              </w:rPr>
            </w:pPr>
            <w:bookmarkStart w:id="67641" w:name="_Hlk5357953"/>
            <w:ins w:id="67642" w:author="pete jones" w:date="2022-01-04T15:08:00Z">
              <w:r>
                <w:t>Q17</w:t>
              </w:r>
            </w:ins>
          </w:p>
        </w:tc>
        <w:tc>
          <w:tcPr>
            <w:tcW w:w="7988" w:type="dxa"/>
            <w:vAlign w:val="center"/>
          </w:tcPr>
          <w:p w14:paraId="491243F4" w14:textId="77777777" w:rsidR="00E12CAE" w:rsidRDefault="00E12CAE" w:rsidP="00015922">
            <w:pPr>
              <w:spacing w:before="0" w:after="0" w:line="240" w:lineRule="auto"/>
              <w:rPr>
                <w:ins w:id="67643" w:author="pete jones" w:date="2022-01-04T15:08:00Z"/>
              </w:rPr>
            </w:pPr>
            <w:ins w:id="67644" w:author="pete jones" w:date="2022-01-04T15:08:00Z">
              <w:r>
                <w:t>What do you/would you look for when employing engineering graduates?</w:t>
              </w:r>
            </w:ins>
          </w:p>
        </w:tc>
      </w:tr>
      <w:tr w:rsidR="00E12CAE" w14:paraId="0A674D41" w14:textId="77777777" w:rsidTr="00015922">
        <w:trPr>
          <w:jc w:val="center"/>
          <w:ins w:id="67645" w:author="pete jones" w:date="2022-01-04T15:08:00Z"/>
        </w:trPr>
        <w:tc>
          <w:tcPr>
            <w:tcW w:w="790" w:type="dxa"/>
            <w:vAlign w:val="center"/>
          </w:tcPr>
          <w:p w14:paraId="2A9F11B8" w14:textId="77777777" w:rsidR="00E12CAE" w:rsidRDefault="00E12CAE" w:rsidP="00015922">
            <w:pPr>
              <w:spacing w:before="0" w:after="0" w:line="240" w:lineRule="auto"/>
              <w:jc w:val="center"/>
              <w:rPr>
                <w:ins w:id="67646" w:author="pete jones" w:date="2022-01-04T15:08:00Z"/>
              </w:rPr>
            </w:pPr>
            <w:ins w:id="67647" w:author="pete jones" w:date="2022-01-04T15:08:00Z">
              <w:r>
                <w:lastRenderedPageBreak/>
                <w:t>Q18</w:t>
              </w:r>
            </w:ins>
          </w:p>
        </w:tc>
        <w:tc>
          <w:tcPr>
            <w:tcW w:w="7988" w:type="dxa"/>
            <w:vAlign w:val="center"/>
          </w:tcPr>
          <w:p w14:paraId="33777F9C" w14:textId="77777777" w:rsidR="00E12CAE" w:rsidRDefault="00E12CAE" w:rsidP="00015922">
            <w:pPr>
              <w:spacing w:before="0" w:after="0" w:line="240" w:lineRule="auto"/>
              <w:rPr>
                <w:ins w:id="67648" w:author="pete jones" w:date="2022-01-04T15:08:00Z"/>
              </w:rPr>
            </w:pPr>
            <w:ins w:id="67649" w:author="pete jones" w:date="2022-01-04T15:08:00Z">
              <w:r>
                <w:t>What software do you see as beneficial to the engineering industry?</w:t>
              </w:r>
            </w:ins>
          </w:p>
        </w:tc>
      </w:tr>
      <w:tr w:rsidR="00E12CAE" w14:paraId="36896B29" w14:textId="77777777" w:rsidTr="00015922">
        <w:trPr>
          <w:jc w:val="center"/>
          <w:ins w:id="67650" w:author="pete jones" w:date="2022-01-04T15:08:00Z"/>
        </w:trPr>
        <w:tc>
          <w:tcPr>
            <w:tcW w:w="790" w:type="dxa"/>
            <w:vAlign w:val="center"/>
          </w:tcPr>
          <w:p w14:paraId="380B7854" w14:textId="77777777" w:rsidR="00E12CAE" w:rsidRDefault="00E12CAE" w:rsidP="00015922">
            <w:pPr>
              <w:spacing w:before="0" w:after="0" w:line="240" w:lineRule="auto"/>
              <w:jc w:val="center"/>
              <w:rPr>
                <w:ins w:id="67651" w:author="pete jones" w:date="2022-01-04T15:08:00Z"/>
              </w:rPr>
            </w:pPr>
            <w:ins w:id="67652" w:author="pete jones" w:date="2022-01-04T15:08:00Z">
              <w:r>
                <w:t>Q19</w:t>
              </w:r>
            </w:ins>
          </w:p>
        </w:tc>
        <w:tc>
          <w:tcPr>
            <w:tcW w:w="7988" w:type="dxa"/>
            <w:vAlign w:val="center"/>
          </w:tcPr>
          <w:p w14:paraId="2B13ED75" w14:textId="718E0E93" w:rsidR="00E12CAE" w:rsidRDefault="00E12CAE" w:rsidP="00015922">
            <w:pPr>
              <w:spacing w:before="0" w:after="0" w:line="240" w:lineRule="auto"/>
              <w:rPr>
                <w:ins w:id="67653" w:author="pete jones" w:date="2022-01-04T15:08:00Z"/>
              </w:rPr>
            </w:pPr>
            <w:ins w:id="67654" w:author="pete jones" w:date="2022-01-04T15:08:00Z">
              <w:r>
                <w:t xml:space="preserve">What would you consider are the advantages of a graduate engineer with collaborative digital engineering skills (CAD, PLM etc.) </w:t>
              </w:r>
            </w:ins>
          </w:p>
        </w:tc>
      </w:tr>
      <w:tr w:rsidR="00E12CAE" w14:paraId="505DB885" w14:textId="77777777" w:rsidTr="00015922">
        <w:trPr>
          <w:jc w:val="center"/>
          <w:ins w:id="67655" w:author="pete jones" w:date="2022-01-04T15:08:00Z"/>
        </w:trPr>
        <w:tc>
          <w:tcPr>
            <w:tcW w:w="790" w:type="dxa"/>
            <w:vAlign w:val="center"/>
          </w:tcPr>
          <w:p w14:paraId="50E0CC93" w14:textId="77777777" w:rsidR="00E12CAE" w:rsidRDefault="00E12CAE" w:rsidP="00015922">
            <w:pPr>
              <w:spacing w:before="0" w:after="0" w:line="240" w:lineRule="auto"/>
              <w:jc w:val="center"/>
              <w:rPr>
                <w:ins w:id="67656" w:author="pete jones" w:date="2022-01-04T15:08:00Z"/>
              </w:rPr>
            </w:pPr>
            <w:ins w:id="67657" w:author="pete jones" w:date="2022-01-04T15:08:00Z">
              <w:r>
                <w:t>Q20</w:t>
              </w:r>
            </w:ins>
          </w:p>
        </w:tc>
        <w:tc>
          <w:tcPr>
            <w:tcW w:w="7988" w:type="dxa"/>
            <w:vAlign w:val="center"/>
          </w:tcPr>
          <w:p w14:paraId="5B150495" w14:textId="77777777" w:rsidR="00E12CAE" w:rsidRDefault="00E12CAE" w:rsidP="00015922">
            <w:pPr>
              <w:spacing w:before="0" w:after="0" w:line="240" w:lineRule="auto"/>
              <w:rPr>
                <w:ins w:id="67658" w:author="pete jones" w:date="2022-01-04T15:08:00Z"/>
              </w:rPr>
            </w:pPr>
            <w:ins w:id="67659" w:author="pete jones" w:date="2022-01-04T15:08:00Z">
              <w:r>
                <w:t>What would you consider are the main benefits of integrating CDE/PLM into engineering courses?</w:t>
              </w:r>
            </w:ins>
          </w:p>
        </w:tc>
      </w:tr>
      <w:tr w:rsidR="00E12CAE" w14:paraId="0EAD727B" w14:textId="77777777" w:rsidTr="00015922">
        <w:tblPrEx>
          <w:jc w:val="left"/>
        </w:tblPrEx>
        <w:trPr>
          <w:ins w:id="67660" w:author="pete jones" w:date="2022-01-04T15:08:00Z"/>
        </w:trPr>
        <w:tc>
          <w:tcPr>
            <w:tcW w:w="790" w:type="dxa"/>
          </w:tcPr>
          <w:p w14:paraId="367CB1D7" w14:textId="77777777" w:rsidR="00E12CAE" w:rsidRDefault="00E12CAE" w:rsidP="00015922">
            <w:pPr>
              <w:spacing w:before="0" w:after="0" w:line="240" w:lineRule="auto"/>
              <w:jc w:val="center"/>
              <w:rPr>
                <w:ins w:id="67661" w:author="pete jones" w:date="2022-01-04T15:08:00Z"/>
              </w:rPr>
            </w:pPr>
            <w:ins w:id="67662" w:author="pete jones" w:date="2022-01-04T15:08:00Z">
              <w:r>
                <w:t>Q21</w:t>
              </w:r>
            </w:ins>
          </w:p>
        </w:tc>
        <w:tc>
          <w:tcPr>
            <w:tcW w:w="7988" w:type="dxa"/>
          </w:tcPr>
          <w:p w14:paraId="68BF51AE" w14:textId="24ACB64C" w:rsidR="00E12CAE" w:rsidRDefault="00E12CAE" w:rsidP="00015922">
            <w:pPr>
              <w:spacing w:before="0" w:after="0" w:line="240" w:lineRule="auto"/>
              <w:rPr>
                <w:ins w:id="67663" w:author="pete jones" w:date="2022-01-04T15:08:00Z"/>
              </w:rPr>
            </w:pPr>
            <w:ins w:id="67664" w:author="pete jones" w:date="2022-01-04T15:08:00Z">
              <w:r>
                <w:t>Do 21</w:t>
              </w:r>
              <w:r w:rsidRPr="008C5E9B">
                <w:rPr>
                  <w:vertAlign w:val="superscript"/>
                </w:rPr>
                <w:t>st</w:t>
              </w:r>
            </w:ins>
            <w:ins w:id="67665" w:author="pete jones" w:date="2022-03-30T12:29:00Z">
              <w:r w:rsidR="00042512">
                <w:t>-</w:t>
              </w:r>
            </w:ins>
            <w:ins w:id="67666" w:author="pete jones" w:date="2022-01-04T15:08:00Z">
              <w:r>
                <w:t xml:space="preserve">century engineers need different skills? </w:t>
              </w:r>
            </w:ins>
            <w:ins w:id="67667" w:author="pete jones" w:date="2022-04-01T14:53:00Z">
              <w:r w:rsidR="004E289F">
                <w:t>For example, s</w:t>
              </w:r>
            </w:ins>
            <w:ins w:id="67668" w:author="pete jones" w:date="2022-01-04T15:08:00Z">
              <w:r>
                <w:t>hould there be more emphasis on the 4Cs and problem-based approaches?</w:t>
              </w:r>
            </w:ins>
          </w:p>
        </w:tc>
      </w:tr>
      <w:tr w:rsidR="00E12CAE" w14:paraId="15CF47F5" w14:textId="77777777" w:rsidTr="00015922">
        <w:tblPrEx>
          <w:jc w:val="left"/>
        </w:tblPrEx>
        <w:trPr>
          <w:ins w:id="67669" w:author="pete jones" w:date="2022-01-04T15:08:00Z"/>
        </w:trPr>
        <w:tc>
          <w:tcPr>
            <w:tcW w:w="790" w:type="dxa"/>
          </w:tcPr>
          <w:p w14:paraId="2F0D8C3C" w14:textId="77777777" w:rsidR="00E12CAE" w:rsidRDefault="00E12CAE" w:rsidP="00015922">
            <w:pPr>
              <w:spacing w:before="0" w:after="0" w:line="240" w:lineRule="auto"/>
              <w:jc w:val="center"/>
              <w:rPr>
                <w:ins w:id="67670" w:author="pete jones" w:date="2022-01-04T15:08:00Z"/>
              </w:rPr>
            </w:pPr>
            <w:ins w:id="67671" w:author="pete jones" w:date="2022-01-04T15:08:00Z">
              <w:r>
                <w:t>Q22</w:t>
              </w:r>
            </w:ins>
          </w:p>
        </w:tc>
        <w:tc>
          <w:tcPr>
            <w:tcW w:w="7988" w:type="dxa"/>
          </w:tcPr>
          <w:p w14:paraId="35C9B270" w14:textId="77777777" w:rsidR="00E12CAE" w:rsidRDefault="00E12CAE" w:rsidP="00015922">
            <w:pPr>
              <w:spacing w:before="0" w:after="0" w:line="240" w:lineRule="auto"/>
              <w:rPr>
                <w:ins w:id="67672" w:author="pete jones" w:date="2022-01-04T15:08:00Z"/>
              </w:rPr>
            </w:pPr>
            <w:ins w:id="67673" w:author="pete jones" w:date="2022-01-04T15:08:00Z">
              <w:r>
                <w:t>How important are creativity and problem-solving skills to engineering? Your thoughts on how to improve them.</w:t>
              </w:r>
            </w:ins>
          </w:p>
        </w:tc>
      </w:tr>
      <w:bookmarkEnd w:id="67641"/>
      <w:tr w:rsidR="00E12CAE" w:rsidRPr="004B43D4" w14:paraId="551915DE" w14:textId="77777777" w:rsidTr="00015922">
        <w:trPr>
          <w:jc w:val="center"/>
          <w:ins w:id="67674" w:author="pete jones" w:date="2022-01-04T15:08:00Z"/>
        </w:trPr>
        <w:tc>
          <w:tcPr>
            <w:tcW w:w="790" w:type="dxa"/>
            <w:shd w:val="clear" w:color="auto" w:fill="F2F2F2" w:themeFill="background1" w:themeFillShade="F2"/>
            <w:vAlign w:val="center"/>
          </w:tcPr>
          <w:p w14:paraId="4C08509A" w14:textId="77777777" w:rsidR="00E12CAE" w:rsidRPr="004B43D4" w:rsidRDefault="00E12CAE" w:rsidP="00015922">
            <w:pPr>
              <w:spacing w:before="0" w:after="0" w:line="240" w:lineRule="auto"/>
              <w:rPr>
                <w:ins w:id="67675" w:author="pete jones" w:date="2022-01-04T15:08:00Z"/>
                <w:b/>
                <w:i/>
              </w:rPr>
            </w:pPr>
            <w:ins w:id="67676" w:author="pete jones" w:date="2022-01-04T15:08:00Z">
              <w:r w:rsidRPr="004B43D4">
                <w:rPr>
                  <w:b/>
                  <w:i/>
                </w:rPr>
                <w:t>Order</w:t>
              </w:r>
            </w:ins>
          </w:p>
        </w:tc>
        <w:tc>
          <w:tcPr>
            <w:tcW w:w="7988" w:type="dxa"/>
            <w:shd w:val="clear" w:color="auto" w:fill="F2F2F2" w:themeFill="background1" w:themeFillShade="F2"/>
            <w:vAlign w:val="center"/>
          </w:tcPr>
          <w:p w14:paraId="76091289" w14:textId="77777777" w:rsidR="00E12CAE" w:rsidRPr="004B43D4" w:rsidRDefault="00E12CAE" w:rsidP="00015922">
            <w:pPr>
              <w:spacing w:before="0" w:after="0" w:line="240" w:lineRule="auto"/>
              <w:rPr>
                <w:ins w:id="67677" w:author="pete jones" w:date="2022-01-04T15:08:00Z"/>
                <w:b/>
                <w:i/>
              </w:rPr>
            </w:pPr>
            <w:ins w:id="67678" w:author="pete jones" w:date="2022-01-04T15:08:00Z">
              <w:r w:rsidRPr="004B43D4">
                <w:rPr>
                  <w:b/>
                  <w:i/>
                </w:rPr>
                <w:t>Prompts</w:t>
              </w:r>
            </w:ins>
          </w:p>
        </w:tc>
      </w:tr>
      <w:tr w:rsidR="00E12CAE" w14:paraId="2BB6D1E6" w14:textId="77777777" w:rsidTr="00015922">
        <w:trPr>
          <w:jc w:val="center"/>
          <w:ins w:id="67679" w:author="pete jones" w:date="2022-01-04T15:08:00Z"/>
        </w:trPr>
        <w:tc>
          <w:tcPr>
            <w:tcW w:w="790" w:type="dxa"/>
            <w:vAlign w:val="center"/>
          </w:tcPr>
          <w:p w14:paraId="3E68C87B" w14:textId="77777777" w:rsidR="00E12CAE" w:rsidRDefault="00E12CAE" w:rsidP="00015922">
            <w:pPr>
              <w:spacing w:before="0" w:after="0" w:line="240" w:lineRule="auto"/>
              <w:jc w:val="center"/>
              <w:rPr>
                <w:ins w:id="67680" w:author="pete jones" w:date="2022-01-04T15:08:00Z"/>
              </w:rPr>
            </w:pPr>
            <w:ins w:id="67681" w:author="pete jones" w:date="2022-01-04T15:08:00Z">
              <w:r>
                <w:t>1</w:t>
              </w:r>
            </w:ins>
          </w:p>
        </w:tc>
        <w:tc>
          <w:tcPr>
            <w:tcW w:w="7988" w:type="dxa"/>
            <w:vAlign w:val="center"/>
          </w:tcPr>
          <w:p w14:paraId="54DFE090" w14:textId="200AC975" w:rsidR="00E12CAE" w:rsidRDefault="00E12CAE" w:rsidP="00015922">
            <w:pPr>
              <w:spacing w:before="0" w:after="0" w:line="240" w:lineRule="auto"/>
              <w:rPr>
                <w:ins w:id="67682" w:author="pete jones" w:date="2022-01-04T15:08:00Z"/>
              </w:rPr>
            </w:pPr>
            <w:ins w:id="67683" w:author="pete jones" w:date="2022-01-04T15:08:00Z">
              <w:r>
                <w:t>UK Education will not meet the needs of industry by 2025 (IMECHE 2012)</w:t>
              </w:r>
            </w:ins>
            <w:ins w:id="67684" w:author="pete jones" w:date="2022-04-01T14:53:00Z">
              <w:r w:rsidR="004E289F">
                <w:t>;</w:t>
              </w:r>
            </w:ins>
            <w:ins w:id="67685" w:author="pete jones" w:date="2022-01-04T15:08:00Z">
              <w:r>
                <w:t xml:space="preserve"> describe statistics from </w:t>
              </w:r>
            </w:ins>
            <w:ins w:id="67686" w:author="pete jones" w:date="2022-03-30T12:29:00Z">
              <w:r w:rsidR="00042512">
                <w:t xml:space="preserve">the </w:t>
              </w:r>
            </w:ins>
            <w:ins w:id="67687" w:author="pete jones" w:date="2022-01-04T15:08:00Z">
              <w:r>
                <w:t>IM</w:t>
              </w:r>
            </w:ins>
            <w:ins w:id="67688" w:author="pete jones" w:date="2022-03-30T12:29:00Z">
              <w:r w:rsidR="00042512">
                <w:t>ech</w:t>
              </w:r>
            </w:ins>
            <w:ins w:id="67689" w:author="pete jones" w:date="2022-01-04T15:08:00Z">
              <w:r>
                <w:t>E survey – agree</w:t>
              </w:r>
            </w:ins>
            <w:ins w:id="67690" w:author="pete jones" w:date="2022-03-30T12:29:00Z">
              <w:r w:rsidR="00042512">
                <w:t>/</w:t>
              </w:r>
            </w:ins>
            <w:ins w:id="67691" w:author="pete jones" w:date="2022-01-04T15:08:00Z">
              <w:r>
                <w:t>disagree / opinion</w:t>
              </w:r>
            </w:ins>
            <w:ins w:id="67692" w:author="pete jones" w:date="2022-03-30T12:29:00Z">
              <w:r w:rsidR="00042512">
                <w:t>/</w:t>
              </w:r>
            </w:ins>
            <w:ins w:id="67693" w:author="pete jones" w:date="2022-01-04T15:08:00Z">
              <w:r>
                <w:t>comment</w:t>
              </w:r>
            </w:ins>
          </w:p>
        </w:tc>
      </w:tr>
      <w:tr w:rsidR="00E12CAE" w14:paraId="64DA6480" w14:textId="77777777" w:rsidTr="00015922">
        <w:trPr>
          <w:jc w:val="center"/>
          <w:ins w:id="67694" w:author="pete jones" w:date="2022-01-04T15:08:00Z"/>
        </w:trPr>
        <w:tc>
          <w:tcPr>
            <w:tcW w:w="790" w:type="dxa"/>
            <w:vAlign w:val="center"/>
          </w:tcPr>
          <w:p w14:paraId="1F9F3960" w14:textId="77777777" w:rsidR="00E12CAE" w:rsidRDefault="00E12CAE" w:rsidP="00015922">
            <w:pPr>
              <w:spacing w:before="0" w:after="0" w:line="240" w:lineRule="auto"/>
              <w:jc w:val="center"/>
              <w:rPr>
                <w:ins w:id="67695" w:author="pete jones" w:date="2022-01-04T15:08:00Z"/>
              </w:rPr>
            </w:pPr>
            <w:ins w:id="67696" w:author="pete jones" w:date="2022-01-04T15:08:00Z">
              <w:r>
                <w:t>2</w:t>
              </w:r>
            </w:ins>
          </w:p>
        </w:tc>
        <w:tc>
          <w:tcPr>
            <w:tcW w:w="7988" w:type="dxa"/>
            <w:vAlign w:val="center"/>
          </w:tcPr>
          <w:p w14:paraId="3A68E307" w14:textId="77777777" w:rsidR="00E12CAE" w:rsidRDefault="00E12CAE" w:rsidP="00015922">
            <w:pPr>
              <w:spacing w:before="0" w:after="0" w:line="240" w:lineRule="auto"/>
              <w:rPr>
                <w:ins w:id="67697" w:author="pete jones" w:date="2022-01-04T15:08:00Z"/>
              </w:rPr>
            </w:pPr>
            <w:ins w:id="67698" w:author="pete jones" w:date="2022-01-04T15:08:00Z">
              <w:r>
                <w:t xml:space="preserve">Do modern apprenticeship schemes have a positive contribution to make? </w:t>
              </w:r>
            </w:ins>
          </w:p>
        </w:tc>
      </w:tr>
      <w:tr w:rsidR="00E12CAE" w14:paraId="307D61C7" w14:textId="77777777" w:rsidTr="00015922">
        <w:trPr>
          <w:jc w:val="center"/>
          <w:ins w:id="67699" w:author="pete jones" w:date="2022-01-04T15:08:00Z"/>
        </w:trPr>
        <w:tc>
          <w:tcPr>
            <w:tcW w:w="790" w:type="dxa"/>
            <w:vAlign w:val="center"/>
          </w:tcPr>
          <w:p w14:paraId="294E5DFD" w14:textId="77777777" w:rsidR="00E12CAE" w:rsidRDefault="00E12CAE" w:rsidP="00015922">
            <w:pPr>
              <w:spacing w:before="0" w:after="0" w:line="240" w:lineRule="auto"/>
              <w:jc w:val="center"/>
              <w:rPr>
                <w:ins w:id="67700" w:author="pete jones" w:date="2022-01-04T15:08:00Z"/>
              </w:rPr>
            </w:pPr>
            <w:ins w:id="67701" w:author="pete jones" w:date="2022-01-04T15:08:00Z">
              <w:r>
                <w:t>3</w:t>
              </w:r>
            </w:ins>
          </w:p>
        </w:tc>
        <w:tc>
          <w:tcPr>
            <w:tcW w:w="7988" w:type="dxa"/>
            <w:vAlign w:val="center"/>
          </w:tcPr>
          <w:p w14:paraId="3E78846F" w14:textId="2A9F782D" w:rsidR="00E12CAE" w:rsidRDefault="00E12CAE" w:rsidP="00015922">
            <w:pPr>
              <w:spacing w:before="0" w:after="0" w:line="240" w:lineRule="auto"/>
              <w:rPr>
                <w:ins w:id="67702" w:author="pete jones" w:date="2022-01-04T15:08:00Z"/>
              </w:rPr>
            </w:pPr>
            <w:ins w:id="67703" w:author="pete jones" w:date="2022-01-04T15:08:00Z">
              <w:r>
                <w:t>I</w:t>
              </w:r>
            </w:ins>
            <w:ins w:id="67704" w:author="pete jones" w:date="2022-04-01T14:53:00Z">
              <w:r w:rsidR="004E289F">
                <w:t>s it aligned to what or how learning is presented if there is an issue</w:t>
              </w:r>
            </w:ins>
            <w:ins w:id="67705" w:author="pete jones" w:date="2022-01-04T15:08:00Z">
              <w:r>
                <w:t>?</w:t>
              </w:r>
            </w:ins>
          </w:p>
        </w:tc>
      </w:tr>
      <w:tr w:rsidR="00E12CAE" w14:paraId="39A3157D" w14:textId="77777777" w:rsidTr="00015922">
        <w:trPr>
          <w:jc w:val="center"/>
          <w:ins w:id="67706" w:author="pete jones" w:date="2022-01-04T15:08:00Z"/>
        </w:trPr>
        <w:tc>
          <w:tcPr>
            <w:tcW w:w="790" w:type="dxa"/>
            <w:vAlign w:val="center"/>
          </w:tcPr>
          <w:p w14:paraId="551CE5C2" w14:textId="77777777" w:rsidR="00E12CAE" w:rsidRDefault="00E12CAE" w:rsidP="00015922">
            <w:pPr>
              <w:spacing w:before="0" w:after="0" w:line="240" w:lineRule="auto"/>
              <w:jc w:val="center"/>
              <w:rPr>
                <w:ins w:id="67707" w:author="pete jones" w:date="2022-01-04T15:08:00Z"/>
              </w:rPr>
            </w:pPr>
            <w:ins w:id="67708" w:author="pete jones" w:date="2022-01-04T15:08:00Z">
              <w:r>
                <w:t>4</w:t>
              </w:r>
            </w:ins>
          </w:p>
        </w:tc>
        <w:tc>
          <w:tcPr>
            <w:tcW w:w="7988" w:type="dxa"/>
            <w:vAlign w:val="center"/>
          </w:tcPr>
          <w:p w14:paraId="50A734D8" w14:textId="11FD30BA" w:rsidR="00E12CAE" w:rsidRDefault="00E12CAE" w:rsidP="00015922">
            <w:pPr>
              <w:spacing w:before="0" w:after="0" w:line="240" w:lineRule="auto"/>
              <w:rPr>
                <w:ins w:id="67709" w:author="pete jones" w:date="2022-01-04T15:08:00Z"/>
              </w:rPr>
            </w:pPr>
            <w:ins w:id="67710" w:author="pete jones" w:date="2022-01-04T15:08:00Z">
              <w:r>
                <w:t>How aware are you of current undergraduate degree programmes? Would you like to understand UG programmes in more detail? E.G.</w:t>
              </w:r>
            </w:ins>
            <w:ins w:id="67711" w:author="pete jones" w:date="2022-04-01T14:53:00Z">
              <w:r w:rsidR="004E289F">
                <w:t>,</w:t>
              </w:r>
            </w:ins>
            <w:ins w:id="67712" w:author="pete jones" w:date="2022-01-04T15:08:00Z">
              <w:r>
                <w:t xml:space="preserve"> what is a degree programme? How has it changed in the last 30 years</w:t>
              </w:r>
            </w:ins>
            <w:ins w:id="67713" w:author="pete jones" w:date="2022-04-01T14:53:00Z">
              <w:r w:rsidR="004E289F">
                <w:t>,</w:t>
              </w:r>
            </w:ins>
            <w:ins w:id="67714" w:author="pete jones" w:date="2022-01-04T15:08:00Z">
              <w:r>
                <w:t xml:space="preserve"> and should it?</w:t>
              </w:r>
            </w:ins>
          </w:p>
        </w:tc>
      </w:tr>
      <w:tr w:rsidR="00E12CAE" w14:paraId="4176FEB1" w14:textId="77777777" w:rsidTr="00015922">
        <w:trPr>
          <w:jc w:val="center"/>
          <w:ins w:id="67715" w:author="pete jones" w:date="2022-01-04T15:08:00Z"/>
        </w:trPr>
        <w:tc>
          <w:tcPr>
            <w:tcW w:w="790" w:type="dxa"/>
            <w:vAlign w:val="center"/>
          </w:tcPr>
          <w:p w14:paraId="407C4024" w14:textId="77777777" w:rsidR="00E12CAE" w:rsidRDefault="00E12CAE" w:rsidP="00015922">
            <w:pPr>
              <w:spacing w:before="0" w:after="0" w:line="240" w:lineRule="auto"/>
              <w:jc w:val="center"/>
              <w:rPr>
                <w:ins w:id="67716" w:author="pete jones" w:date="2022-01-04T15:08:00Z"/>
              </w:rPr>
            </w:pPr>
            <w:ins w:id="67717" w:author="pete jones" w:date="2022-01-04T15:08:00Z">
              <w:r>
                <w:t>5</w:t>
              </w:r>
            </w:ins>
          </w:p>
        </w:tc>
        <w:tc>
          <w:tcPr>
            <w:tcW w:w="7988" w:type="dxa"/>
            <w:vAlign w:val="center"/>
          </w:tcPr>
          <w:p w14:paraId="79B575D9" w14:textId="5E39EE1A" w:rsidR="00E12CAE" w:rsidRDefault="00E12CAE" w:rsidP="00015922">
            <w:pPr>
              <w:spacing w:before="0" w:after="0" w:line="240" w:lineRule="auto"/>
              <w:rPr>
                <w:ins w:id="67718" w:author="pete jones" w:date="2022-01-04T15:08:00Z"/>
              </w:rPr>
            </w:pPr>
            <w:ins w:id="67719" w:author="pete jones" w:date="2022-01-04T15:08:00Z">
              <w:r>
                <w:t xml:space="preserve">Do you employ under 25s? </w:t>
              </w:r>
            </w:ins>
            <w:ins w:id="67720" w:author="pete jones" w:date="2022-04-01T14:53:00Z">
              <w:r w:rsidR="004E289F">
                <w:t>I</w:t>
              </w:r>
            </w:ins>
            <w:ins w:id="67721" w:author="pete jones" w:date="2022-01-04T15:08:00Z">
              <w:r>
                <w:t>f so, how many? Are they on apprenticeship schemes? How many are on a degree track? How do you protect your investments in them? Do you have specific training and support for them? Should we modify Maths and Science teaching and learning strategies?</w:t>
              </w:r>
            </w:ins>
          </w:p>
        </w:tc>
      </w:tr>
      <w:tr w:rsidR="00E12CAE" w14:paraId="2AB217CC" w14:textId="77777777" w:rsidTr="00015922">
        <w:trPr>
          <w:jc w:val="center"/>
          <w:ins w:id="67722" w:author="pete jones" w:date="2022-01-04T15:08:00Z"/>
        </w:trPr>
        <w:tc>
          <w:tcPr>
            <w:tcW w:w="790" w:type="dxa"/>
            <w:vAlign w:val="center"/>
          </w:tcPr>
          <w:p w14:paraId="0D15A5B2" w14:textId="77777777" w:rsidR="00E12CAE" w:rsidRDefault="00E12CAE" w:rsidP="00015922">
            <w:pPr>
              <w:spacing w:before="0" w:after="0" w:line="240" w:lineRule="auto"/>
              <w:jc w:val="center"/>
              <w:rPr>
                <w:ins w:id="67723" w:author="pete jones" w:date="2022-01-04T15:08:00Z"/>
              </w:rPr>
            </w:pPr>
            <w:ins w:id="67724" w:author="pete jones" w:date="2022-01-04T15:08:00Z">
              <w:r>
                <w:t>6</w:t>
              </w:r>
            </w:ins>
          </w:p>
        </w:tc>
        <w:tc>
          <w:tcPr>
            <w:tcW w:w="7988" w:type="dxa"/>
            <w:vAlign w:val="center"/>
          </w:tcPr>
          <w:p w14:paraId="12824587" w14:textId="77777777" w:rsidR="00E12CAE" w:rsidRDefault="00E12CAE" w:rsidP="00015922">
            <w:pPr>
              <w:spacing w:before="0" w:after="0" w:line="240" w:lineRule="auto"/>
              <w:rPr>
                <w:ins w:id="67725" w:author="pete jones" w:date="2022-01-04T15:08:00Z"/>
              </w:rPr>
            </w:pPr>
            <w:ins w:id="67726" w:author="pete jones" w:date="2022-01-04T15:08:00Z">
              <w:r>
                <w:t>What do you expect from those young people? Do you feel their academic experiences effectively prepare them for an engineering career? If not, what is missing?</w:t>
              </w:r>
            </w:ins>
          </w:p>
        </w:tc>
      </w:tr>
      <w:tr w:rsidR="00E12CAE" w14:paraId="3E7BA2E5" w14:textId="77777777" w:rsidTr="00015922">
        <w:trPr>
          <w:jc w:val="center"/>
          <w:ins w:id="67727" w:author="pete jones" w:date="2022-01-04T15:08:00Z"/>
        </w:trPr>
        <w:tc>
          <w:tcPr>
            <w:tcW w:w="790" w:type="dxa"/>
            <w:vAlign w:val="center"/>
          </w:tcPr>
          <w:p w14:paraId="0D47B917" w14:textId="77777777" w:rsidR="00E12CAE" w:rsidRDefault="00E12CAE" w:rsidP="00015922">
            <w:pPr>
              <w:spacing w:before="0" w:after="0" w:line="240" w:lineRule="auto"/>
              <w:jc w:val="center"/>
              <w:rPr>
                <w:ins w:id="67728" w:author="pete jones" w:date="2022-01-04T15:08:00Z"/>
              </w:rPr>
            </w:pPr>
            <w:ins w:id="67729" w:author="pete jones" w:date="2022-01-04T15:08:00Z">
              <w:r>
                <w:t>7</w:t>
              </w:r>
            </w:ins>
          </w:p>
        </w:tc>
        <w:tc>
          <w:tcPr>
            <w:tcW w:w="7988" w:type="dxa"/>
            <w:vAlign w:val="center"/>
          </w:tcPr>
          <w:p w14:paraId="139461E1" w14:textId="28E0D9A4" w:rsidR="00E12CAE" w:rsidRDefault="00E12CAE" w:rsidP="00015922">
            <w:pPr>
              <w:spacing w:before="0" w:after="0" w:line="240" w:lineRule="auto"/>
              <w:rPr>
                <w:ins w:id="67730" w:author="pete jones" w:date="2022-01-04T15:08:00Z"/>
              </w:rPr>
            </w:pPr>
            <w:ins w:id="67731" w:author="pete jones" w:date="2022-01-04T15:08:00Z">
              <w:r>
                <w:t>Are you or your employees engaged / plan to engage in any STEM activities</w:t>
              </w:r>
            </w:ins>
            <w:ins w:id="67732" w:author="pete jones" w:date="2022-03-30T12:29:00Z">
              <w:r w:rsidR="00042512">
                <w:t>/</w:t>
              </w:r>
            </w:ins>
            <w:ins w:id="67733" w:author="pete jones" w:date="2022-01-04T15:08:00Z">
              <w:r>
                <w:t>programmes in schools? If so, please discuss? Is STEM beneficial</w:t>
              </w:r>
            </w:ins>
            <w:ins w:id="67734" w:author="pete jones" w:date="2022-04-01T14:53:00Z">
              <w:r w:rsidR="004E289F">
                <w:t>,</w:t>
              </w:r>
            </w:ins>
            <w:ins w:id="67735" w:author="pete jones" w:date="2022-01-04T15:08:00Z">
              <w:r>
                <w:t xml:space="preserve"> and does it impact student employability</w:t>
              </w:r>
            </w:ins>
            <w:ins w:id="67736" w:author="pete jones" w:date="2022-04-01T14:53:00Z">
              <w:r w:rsidR="004E289F">
                <w:t>, engagement,</w:t>
              </w:r>
            </w:ins>
            <w:ins w:id="67737" w:author="pete jones" w:date="2022-01-04T15:08:00Z">
              <w:r>
                <w:t xml:space="preserve"> or problem</w:t>
              </w:r>
            </w:ins>
            <w:ins w:id="67738" w:author="pete jones" w:date="2022-03-30T12:29:00Z">
              <w:r w:rsidR="00042512">
                <w:t>-</w:t>
              </w:r>
            </w:ins>
            <w:ins w:id="67739" w:author="pete jones" w:date="2022-01-04T15:08:00Z">
              <w:r>
                <w:t>solving?</w:t>
              </w:r>
            </w:ins>
          </w:p>
        </w:tc>
      </w:tr>
      <w:tr w:rsidR="00E12CAE" w14:paraId="792D3E46" w14:textId="77777777" w:rsidTr="00015922">
        <w:trPr>
          <w:jc w:val="center"/>
          <w:ins w:id="67740" w:author="pete jones" w:date="2022-01-04T15:08:00Z"/>
        </w:trPr>
        <w:tc>
          <w:tcPr>
            <w:tcW w:w="790" w:type="dxa"/>
            <w:vAlign w:val="center"/>
          </w:tcPr>
          <w:p w14:paraId="282500D6" w14:textId="77777777" w:rsidR="00E12CAE" w:rsidRDefault="00E12CAE" w:rsidP="00015922">
            <w:pPr>
              <w:spacing w:before="0" w:after="0" w:line="240" w:lineRule="auto"/>
              <w:jc w:val="center"/>
              <w:rPr>
                <w:ins w:id="67741" w:author="pete jones" w:date="2022-01-04T15:08:00Z"/>
              </w:rPr>
            </w:pPr>
            <w:ins w:id="67742" w:author="pete jones" w:date="2022-01-04T15:08:00Z">
              <w:r>
                <w:t>8</w:t>
              </w:r>
            </w:ins>
          </w:p>
        </w:tc>
        <w:tc>
          <w:tcPr>
            <w:tcW w:w="7988" w:type="dxa"/>
            <w:vAlign w:val="center"/>
          </w:tcPr>
          <w:p w14:paraId="2E9DDCD2" w14:textId="77777777" w:rsidR="00E12CAE" w:rsidRDefault="00E12CAE" w:rsidP="00015922">
            <w:pPr>
              <w:spacing w:before="0" w:after="0" w:line="240" w:lineRule="auto"/>
              <w:rPr>
                <w:ins w:id="67743" w:author="pete jones" w:date="2022-01-04T15:08:00Z"/>
              </w:rPr>
            </w:pPr>
            <w:ins w:id="67744" w:author="pete jones" w:date="2022-01-04T15:08:00Z">
              <w:r>
                <w:t>What do you think the role of technology has in engineering education – digital awareness?</w:t>
              </w:r>
            </w:ins>
          </w:p>
        </w:tc>
      </w:tr>
      <w:tr w:rsidR="00E12CAE" w14:paraId="5464DAA6" w14:textId="77777777" w:rsidTr="00015922">
        <w:trPr>
          <w:jc w:val="center"/>
          <w:ins w:id="67745" w:author="pete jones" w:date="2022-01-04T15:08:00Z"/>
        </w:trPr>
        <w:tc>
          <w:tcPr>
            <w:tcW w:w="790" w:type="dxa"/>
            <w:vAlign w:val="center"/>
          </w:tcPr>
          <w:p w14:paraId="57BB0966" w14:textId="77777777" w:rsidR="00E12CAE" w:rsidRDefault="00E12CAE" w:rsidP="00015922">
            <w:pPr>
              <w:spacing w:before="0" w:after="0" w:line="240" w:lineRule="auto"/>
              <w:jc w:val="center"/>
              <w:rPr>
                <w:ins w:id="67746" w:author="pete jones" w:date="2022-01-04T15:08:00Z"/>
              </w:rPr>
            </w:pPr>
            <w:ins w:id="67747" w:author="pete jones" w:date="2022-01-04T15:08:00Z">
              <w:r>
                <w:t>9</w:t>
              </w:r>
            </w:ins>
          </w:p>
        </w:tc>
        <w:tc>
          <w:tcPr>
            <w:tcW w:w="7988" w:type="dxa"/>
            <w:vAlign w:val="center"/>
          </w:tcPr>
          <w:p w14:paraId="3D648591" w14:textId="70BA994A" w:rsidR="00E12CAE" w:rsidRDefault="00E12CAE" w:rsidP="00015922">
            <w:pPr>
              <w:spacing w:before="0" w:after="0" w:line="240" w:lineRule="auto"/>
              <w:rPr>
                <w:ins w:id="67748" w:author="pete jones" w:date="2022-01-04T15:08:00Z"/>
              </w:rPr>
            </w:pPr>
            <w:ins w:id="67749" w:author="pete jones" w:date="2022-01-04T15:08:00Z">
              <w:r>
                <w:t xml:space="preserve">Are you aware of PLM, Digital twin, Collaborative Digital </w:t>
              </w:r>
            </w:ins>
            <w:ins w:id="67750" w:author="pete jones" w:date="2022-04-05T11:21:00Z">
              <w:r w:rsidR="00E06CA9">
                <w:t>process,</w:t>
              </w:r>
            </w:ins>
            <w:ins w:id="67751" w:author="pete jones" w:date="2022-01-04T15:08:00Z">
              <w:r>
                <w:t xml:space="preserve"> and tools?</w:t>
              </w:r>
            </w:ins>
          </w:p>
        </w:tc>
      </w:tr>
      <w:tr w:rsidR="00E12CAE" w14:paraId="4D0769C7" w14:textId="77777777" w:rsidTr="00015922">
        <w:trPr>
          <w:jc w:val="center"/>
          <w:ins w:id="67752" w:author="pete jones" w:date="2022-01-04T15:08:00Z"/>
        </w:trPr>
        <w:tc>
          <w:tcPr>
            <w:tcW w:w="790" w:type="dxa"/>
            <w:vAlign w:val="center"/>
          </w:tcPr>
          <w:p w14:paraId="3C24FD61" w14:textId="77777777" w:rsidR="00E12CAE" w:rsidRDefault="00E12CAE" w:rsidP="00015922">
            <w:pPr>
              <w:spacing w:before="0" w:after="0" w:line="240" w:lineRule="auto"/>
              <w:jc w:val="center"/>
              <w:rPr>
                <w:ins w:id="67753" w:author="pete jones" w:date="2022-01-04T15:08:00Z"/>
              </w:rPr>
            </w:pPr>
            <w:ins w:id="67754" w:author="pete jones" w:date="2022-01-04T15:08:00Z">
              <w:r>
                <w:t>10</w:t>
              </w:r>
            </w:ins>
          </w:p>
        </w:tc>
        <w:tc>
          <w:tcPr>
            <w:tcW w:w="7988" w:type="dxa"/>
            <w:vAlign w:val="center"/>
          </w:tcPr>
          <w:p w14:paraId="72193B5E" w14:textId="618EAC60" w:rsidR="00E12CAE" w:rsidRDefault="00E12CAE" w:rsidP="00015922">
            <w:pPr>
              <w:spacing w:before="0" w:after="0" w:line="240" w:lineRule="auto"/>
              <w:rPr>
                <w:ins w:id="67755" w:author="pete jones" w:date="2022-01-04T15:08:00Z"/>
              </w:rPr>
            </w:pPr>
            <w:ins w:id="67756" w:author="pete jones" w:date="2022-01-04T15:08:00Z">
              <w:r>
                <w:t xml:space="preserve">What </w:t>
              </w:r>
            </w:ins>
            <w:ins w:id="67757" w:author="pete jones" w:date="2022-04-01T15:32:00Z">
              <w:r w:rsidR="009D7356">
                <w:t>fundamental</w:t>
              </w:r>
            </w:ins>
            <w:ins w:id="67758" w:author="pete jones" w:date="2022-01-04T15:08:00Z">
              <w:r>
                <w:t xml:space="preserve"> changes or messages would you like to deliver to academia? </w:t>
              </w:r>
            </w:ins>
            <w:ins w:id="67759" w:author="pete jones" w:date="2022-04-01T14:53:00Z">
              <w:r w:rsidR="004E289F">
                <w:t>Conversely, w</w:t>
              </w:r>
            </w:ins>
            <w:ins w:id="67760" w:author="pete jones" w:date="2022-01-04T15:08:00Z">
              <w:r>
                <w:t>hat would you most like to keep or destroy?</w:t>
              </w:r>
            </w:ins>
          </w:p>
        </w:tc>
      </w:tr>
      <w:bookmarkEnd w:id="67534"/>
    </w:tbl>
    <w:p w14:paraId="3071CF09" w14:textId="77777777" w:rsidR="00E12CAE" w:rsidRDefault="00E12CAE">
      <w:pPr>
        <w:rPr>
          <w:ins w:id="67761" w:author="pete jones" w:date="2022-01-04T15:08:00Z"/>
        </w:rPr>
        <w:pPrChange w:id="67762" w:author="pete jones" w:date="2022-01-04T15:10:00Z">
          <w:pPr>
            <w:pStyle w:val="Heading2"/>
            <w:numPr>
              <w:ilvl w:val="0"/>
              <w:numId w:val="0"/>
            </w:numPr>
          </w:pPr>
        </w:pPrChange>
      </w:pPr>
    </w:p>
    <w:p w14:paraId="013AC461" w14:textId="77777777" w:rsidR="00E12CAE" w:rsidRPr="00E12CAE" w:rsidRDefault="00E12CAE">
      <w:pPr>
        <w:rPr>
          <w:ins w:id="67763" w:author="pete jones" w:date="2022-01-04T12:37:00Z"/>
        </w:rPr>
      </w:pPr>
    </w:p>
    <w:p w14:paraId="06764C38" w14:textId="77777777" w:rsidR="00BD0299" w:rsidRPr="00FF6A71" w:rsidRDefault="00BD0299" w:rsidP="00BD0299">
      <w:pPr>
        <w:rPr>
          <w:ins w:id="67764" w:author="pete jones" w:date="2022-01-04T12:37:00Z"/>
        </w:rPr>
      </w:pPr>
    </w:p>
    <w:p w14:paraId="1BB8471C" w14:textId="704F9DD8" w:rsidR="001E5E6C" w:rsidRPr="00FF6A71" w:rsidRDefault="001E5E6C">
      <w:pPr>
        <w:spacing w:before="0" w:after="0" w:line="240" w:lineRule="auto"/>
        <w:jc w:val="left"/>
        <w:rPr>
          <w:ins w:id="67765" w:author="pete jones" w:date="2022-01-04T13:12:00Z"/>
        </w:rPr>
      </w:pPr>
      <w:ins w:id="67766" w:author="pete jones" w:date="2022-01-04T13:12:00Z">
        <w:r w:rsidRPr="00FF6A71">
          <w:br w:type="page"/>
        </w:r>
      </w:ins>
    </w:p>
    <w:p w14:paraId="4AF351FE" w14:textId="77777777" w:rsidR="001E5E6C" w:rsidRPr="00312F59" w:rsidRDefault="001E5E6C">
      <w:pPr>
        <w:pStyle w:val="Heading2"/>
        <w:rPr>
          <w:ins w:id="67767" w:author="pete jones" w:date="2022-01-04T13:12:00Z"/>
        </w:rPr>
        <w:pPrChange w:id="67768" w:author="pete jones" w:date="2022-03-16T17:55:00Z">
          <w:pPr>
            <w:pStyle w:val="H2"/>
          </w:pPr>
        </w:pPrChange>
      </w:pPr>
      <w:bookmarkStart w:id="67769" w:name="_Toc99969909"/>
      <w:ins w:id="67770" w:author="pete jones" w:date="2022-01-04T13:12:00Z">
        <w:r w:rsidRPr="00C15005">
          <w:lastRenderedPageBreak/>
          <w:t>Joining HE</w:t>
        </w:r>
        <w:bookmarkEnd w:id="67769"/>
      </w:ins>
    </w:p>
    <w:p w14:paraId="76E45C8A" w14:textId="77777777" w:rsidR="001E5E6C" w:rsidRPr="00FF6A71" w:rsidRDefault="001E5E6C">
      <w:pPr>
        <w:rPr>
          <w:ins w:id="67771" w:author="pete jones" w:date="2022-01-04T13:12:00Z"/>
        </w:rPr>
      </w:pPr>
      <w:ins w:id="67772" w:author="pete jones" w:date="2022-01-04T13:12:00Z">
        <w:r w:rsidRPr="00FF6A71">
          <w:t>There were 41 respondents to this survey N=41</w:t>
        </w:r>
      </w:ins>
    </w:p>
    <w:p w14:paraId="31BF1265" w14:textId="77777777" w:rsidR="001E5E6C" w:rsidRPr="00FF6A71" w:rsidRDefault="001E5E6C">
      <w:pPr>
        <w:rPr>
          <w:ins w:id="67773" w:author="pete jones" w:date="2022-01-04T13:12:00Z"/>
        </w:rPr>
      </w:pPr>
      <w:ins w:id="67774" w:author="pete jones" w:date="2022-01-04T13:12:00Z">
        <w:r w:rsidRPr="00FF6A71">
          <w:t>About you (13 Questions)</w:t>
        </w:r>
      </w:ins>
    </w:p>
    <w:p w14:paraId="0A3174B3" w14:textId="35A3D9A0" w:rsidR="001E5E6C" w:rsidRPr="00FF6A71" w:rsidRDefault="001E5E6C">
      <w:pPr>
        <w:rPr>
          <w:ins w:id="67775" w:author="pete jones" w:date="2022-01-04T13:12:00Z"/>
        </w:rPr>
      </w:pPr>
      <w:ins w:id="67776" w:author="pete jones" w:date="2022-01-04T13:12:00Z">
        <w:r w:rsidRPr="00FF6A71">
          <w:t xml:space="preserve">Q1 </w:t>
        </w:r>
        <w:r w:rsidRPr="00FF6A71">
          <w:rPr>
            <w:b/>
            <w:u w:val="single"/>
          </w:rPr>
          <w:t>Why have you been invited to take part?</w:t>
        </w:r>
        <w:r w:rsidRPr="00FF6A71">
          <w:t xml:space="preserve">  Tomorrow’s students </w:t>
        </w:r>
      </w:ins>
      <w:ins w:id="67777" w:author="pete jones" w:date="2022-04-01T14:54:00Z">
        <w:r w:rsidR="00726256">
          <w:t>will increasingly</w:t>
        </w:r>
      </w:ins>
      <w:ins w:id="67778" w:author="pete jones" w:date="2022-01-04T13:12:00Z">
        <w:r w:rsidRPr="00FF6A71">
          <w:t xml:space="preserve"> require learning experiences that improve their employability. Deploying modern working practices using Collaborative Digital Engineering functionality coupled with problem-based learning within an engineering education experience will </w:t>
        </w:r>
      </w:ins>
      <w:ins w:id="67779" w:author="pete jones" w:date="2022-04-01T14:54:00Z">
        <w:r w:rsidR="00726256">
          <w:t>allow</w:t>
        </w:r>
      </w:ins>
      <w:ins w:id="67780" w:author="pete jones" w:date="2022-01-04T13:12:00Z">
        <w:r w:rsidRPr="00FF6A71">
          <w:t xml:space="preserve"> learners in higher education to gain this experience during their studies.</w:t>
        </w:r>
        <w:r w:rsidRPr="00FF6A71">
          <w:br/>
          <w:t xml:space="preserve">Understanding individual student educational experiences </w:t>
        </w:r>
      </w:ins>
      <w:ins w:id="67781" w:author="pete jones" w:date="2022-04-01T14:58:00Z">
        <w:r w:rsidR="00726256">
          <w:t>are</w:t>
        </w:r>
      </w:ins>
      <w:ins w:id="67782" w:author="pete jones" w:date="2022-01-04T13:12:00Z">
        <w:r w:rsidRPr="00FF6A71">
          <w:t xml:space="preserve"> </w:t>
        </w:r>
      </w:ins>
      <w:ins w:id="67783" w:author="pete jones" w:date="2022-04-01T14:58:00Z">
        <w:r w:rsidR="00726256">
          <w:t>essential</w:t>
        </w:r>
      </w:ins>
      <w:ins w:id="67784" w:author="pete jones" w:date="2022-01-04T13:12:00Z">
        <w:r w:rsidRPr="00FF6A71">
          <w:t xml:space="preserve"> in this research</w:t>
        </w:r>
      </w:ins>
      <w:ins w:id="67785" w:author="pete jones" w:date="2022-04-01T14:54:00Z">
        <w:r w:rsidR="00726256">
          <w:t>,</w:t>
        </w:r>
      </w:ins>
      <w:ins w:id="67786" w:author="pete jones" w:date="2022-01-04T13:12:00Z">
        <w:r w:rsidRPr="00FF6A71">
          <w:t xml:space="preserve"> and your input will be valuable.</w:t>
        </w:r>
      </w:ins>
    </w:p>
    <w:p w14:paraId="2656BFDC" w14:textId="77777777" w:rsidR="001E5E6C" w:rsidRPr="00FF6A71" w:rsidRDefault="001E5E6C">
      <w:pPr>
        <w:rPr>
          <w:ins w:id="67787" w:author="pete jones" w:date="2022-01-04T13:12:00Z"/>
        </w:rPr>
        <w:pPrChange w:id="67788" w:author="pete jones" w:date="2022-01-04T13:14:00Z">
          <w:pPr>
            <w:keepNext/>
          </w:pPr>
        </w:pPrChange>
      </w:pPr>
      <w:ins w:id="67789" w:author="pete jones" w:date="2022-01-04T13:12:00Z">
        <w:r w:rsidRPr="00FF6A71">
          <w:t>Q2 Are you?...</w:t>
        </w:r>
      </w:ins>
    </w:p>
    <w:tbl>
      <w:tblPr>
        <w:tblW w:w="4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960"/>
        <w:gridCol w:w="960"/>
      </w:tblGrid>
      <w:tr w:rsidR="001E5E6C" w:rsidRPr="00FF6A71" w14:paraId="555F2D40" w14:textId="77777777" w:rsidTr="00015922">
        <w:trPr>
          <w:trHeight w:val="300"/>
          <w:jc w:val="center"/>
          <w:ins w:id="67790" w:author="pete jones" w:date="2022-01-04T13:12:00Z"/>
        </w:trPr>
        <w:tc>
          <w:tcPr>
            <w:tcW w:w="2325" w:type="dxa"/>
            <w:shd w:val="clear" w:color="auto" w:fill="auto"/>
            <w:noWrap/>
            <w:vAlign w:val="bottom"/>
            <w:hideMark/>
          </w:tcPr>
          <w:p w14:paraId="690B23AD" w14:textId="77777777" w:rsidR="001E5E6C" w:rsidRPr="00FF6A71" w:rsidRDefault="001E5E6C">
            <w:pPr>
              <w:spacing w:before="0" w:after="0" w:line="240" w:lineRule="auto"/>
              <w:rPr>
                <w:ins w:id="67791" w:author="pete jones" w:date="2022-01-04T13:12:00Z"/>
                <w:rFonts w:ascii="Calibri" w:hAnsi="Calibri" w:cs="Calibri"/>
                <w:b/>
                <w:bCs/>
                <w:color w:val="000000"/>
              </w:rPr>
              <w:pPrChange w:id="67792" w:author="pete jones" w:date="2022-01-04T13:14:00Z">
                <w:pPr>
                  <w:spacing w:line="240" w:lineRule="auto"/>
                </w:pPr>
              </w:pPrChange>
            </w:pPr>
            <w:ins w:id="67793" w:author="pete jones" w:date="2022-01-04T13:12:00Z">
              <w:r w:rsidRPr="00FF6A71">
                <w:rPr>
                  <w:rFonts w:ascii="Calibri" w:hAnsi="Calibri" w:cs="Calibri"/>
                  <w:b/>
                  <w:bCs/>
                  <w:color w:val="000000"/>
                </w:rPr>
                <w:t>Answer</w:t>
              </w:r>
            </w:ins>
          </w:p>
        </w:tc>
        <w:tc>
          <w:tcPr>
            <w:tcW w:w="960" w:type="dxa"/>
            <w:shd w:val="clear" w:color="auto" w:fill="auto"/>
            <w:noWrap/>
            <w:vAlign w:val="bottom"/>
            <w:hideMark/>
          </w:tcPr>
          <w:p w14:paraId="6B648BFF" w14:textId="77777777" w:rsidR="001E5E6C" w:rsidRPr="00FF6A71" w:rsidRDefault="001E5E6C">
            <w:pPr>
              <w:spacing w:before="0" w:after="0" w:line="240" w:lineRule="auto"/>
              <w:rPr>
                <w:ins w:id="67794" w:author="pete jones" w:date="2022-01-04T13:12:00Z"/>
                <w:rFonts w:ascii="Calibri" w:hAnsi="Calibri" w:cs="Calibri"/>
                <w:b/>
                <w:bCs/>
                <w:color w:val="000000"/>
              </w:rPr>
              <w:pPrChange w:id="67795" w:author="pete jones" w:date="2022-01-04T13:14:00Z">
                <w:pPr>
                  <w:spacing w:line="240" w:lineRule="auto"/>
                </w:pPr>
              </w:pPrChange>
            </w:pPr>
            <w:ins w:id="67796" w:author="pete jones" w:date="2022-01-04T13:12:00Z">
              <w:r w:rsidRPr="00FF6A71">
                <w:rPr>
                  <w:rFonts w:ascii="Calibri" w:hAnsi="Calibri" w:cs="Calibri"/>
                  <w:b/>
                  <w:bCs/>
                  <w:color w:val="000000"/>
                </w:rPr>
                <w:t>%</w:t>
              </w:r>
            </w:ins>
          </w:p>
        </w:tc>
        <w:tc>
          <w:tcPr>
            <w:tcW w:w="960" w:type="dxa"/>
            <w:shd w:val="clear" w:color="auto" w:fill="auto"/>
            <w:noWrap/>
            <w:vAlign w:val="bottom"/>
            <w:hideMark/>
          </w:tcPr>
          <w:p w14:paraId="0B5BA1E9" w14:textId="77777777" w:rsidR="001E5E6C" w:rsidRPr="00FF6A71" w:rsidRDefault="001E5E6C">
            <w:pPr>
              <w:spacing w:before="0" w:after="0" w:line="240" w:lineRule="auto"/>
              <w:rPr>
                <w:ins w:id="67797" w:author="pete jones" w:date="2022-01-04T13:12:00Z"/>
                <w:rFonts w:ascii="Calibri" w:hAnsi="Calibri" w:cs="Calibri"/>
                <w:b/>
                <w:bCs/>
                <w:color w:val="000000"/>
              </w:rPr>
              <w:pPrChange w:id="67798" w:author="pete jones" w:date="2022-01-04T13:14:00Z">
                <w:pPr>
                  <w:spacing w:line="240" w:lineRule="auto"/>
                </w:pPr>
              </w:pPrChange>
            </w:pPr>
            <w:ins w:id="67799" w:author="pete jones" w:date="2022-01-04T13:12:00Z">
              <w:r w:rsidRPr="00FF6A71">
                <w:rPr>
                  <w:rFonts w:ascii="Calibri" w:hAnsi="Calibri" w:cs="Calibri"/>
                  <w:b/>
                  <w:bCs/>
                  <w:color w:val="000000"/>
                </w:rPr>
                <w:t>Count</w:t>
              </w:r>
            </w:ins>
          </w:p>
        </w:tc>
      </w:tr>
      <w:tr w:rsidR="001E5E6C" w:rsidRPr="00FF6A71" w14:paraId="364E834E" w14:textId="77777777" w:rsidTr="00015922">
        <w:trPr>
          <w:trHeight w:val="300"/>
          <w:jc w:val="center"/>
          <w:ins w:id="67800" w:author="pete jones" w:date="2022-01-04T13:12:00Z"/>
        </w:trPr>
        <w:tc>
          <w:tcPr>
            <w:tcW w:w="2325" w:type="dxa"/>
            <w:shd w:val="clear" w:color="auto" w:fill="auto"/>
            <w:noWrap/>
            <w:vAlign w:val="bottom"/>
            <w:hideMark/>
          </w:tcPr>
          <w:p w14:paraId="3F57E6A3" w14:textId="77777777" w:rsidR="001E5E6C" w:rsidRPr="00FF6A71" w:rsidRDefault="001E5E6C">
            <w:pPr>
              <w:spacing w:before="0" w:after="0" w:line="240" w:lineRule="auto"/>
              <w:rPr>
                <w:ins w:id="67801" w:author="pete jones" w:date="2022-01-04T13:12:00Z"/>
                <w:rFonts w:ascii="Calibri" w:hAnsi="Calibri" w:cs="Calibri"/>
                <w:color w:val="000000"/>
              </w:rPr>
              <w:pPrChange w:id="67802" w:author="pete jones" w:date="2022-01-04T13:14:00Z">
                <w:pPr>
                  <w:spacing w:line="240" w:lineRule="auto"/>
                </w:pPr>
              </w:pPrChange>
            </w:pPr>
            <w:ins w:id="67803" w:author="pete jones" w:date="2022-01-04T13:12:00Z">
              <w:r w:rsidRPr="00FF6A71">
                <w:rPr>
                  <w:rFonts w:ascii="Calibri" w:hAnsi="Calibri" w:cs="Calibri"/>
                  <w:color w:val="000000"/>
                </w:rPr>
                <w:t>FEMALE</w:t>
              </w:r>
            </w:ins>
          </w:p>
        </w:tc>
        <w:tc>
          <w:tcPr>
            <w:tcW w:w="960" w:type="dxa"/>
            <w:shd w:val="clear" w:color="auto" w:fill="auto"/>
            <w:noWrap/>
            <w:vAlign w:val="bottom"/>
            <w:hideMark/>
          </w:tcPr>
          <w:p w14:paraId="2A37D4C1" w14:textId="77777777" w:rsidR="001E5E6C" w:rsidRPr="00FF6A71" w:rsidRDefault="001E5E6C">
            <w:pPr>
              <w:spacing w:before="0" w:after="0" w:line="240" w:lineRule="auto"/>
              <w:jc w:val="center"/>
              <w:rPr>
                <w:ins w:id="67804" w:author="pete jones" w:date="2022-01-04T13:12:00Z"/>
                <w:rFonts w:ascii="Calibri" w:hAnsi="Calibri" w:cs="Calibri"/>
                <w:color w:val="000000"/>
              </w:rPr>
              <w:pPrChange w:id="67805" w:author="pete jones" w:date="2022-01-04T13:14:00Z">
                <w:pPr>
                  <w:spacing w:line="240" w:lineRule="auto"/>
                  <w:jc w:val="center"/>
                </w:pPr>
              </w:pPrChange>
            </w:pPr>
            <w:ins w:id="67806" w:author="pete jones" w:date="2022-01-04T13:12:00Z">
              <w:r w:rsidRPr="00FF6A71">
                <w:rPr>
                  <w:rFonts w:ascii="Calibri" w:hAnsi="Calibri" w:cs="Calibri"/>
                  <w:color w:val="000000"/>
                </w:rPr>
                <w:t>7%</w:t>
              </w:r>
            </w:ins>
          </w:p>
        </w:tc>
        <w:tc>
          <w:tcPr>
            <w:tcW w:w="960" w:type="dxa"/>
            <w:shd w:val="clear" w:color="auto" w:fill="auto"/>
            <w:noWrap/>
            <w:vAlign w:val="bottom"/>
            <w:hideMark/>
          </w:tcPr>
          <w:p w14:paraId="3AE9CC47" w14:textId="77777777" w:rsidR="001E5E6C" w:rsidRPr="00FF6A71" w:rsidRDefault="001E5E6C">
            <w:pPr>
              <w:spacing w:before="0" w:after="0" w:line="240" w:lineRule="auto"/>
              <w:jc w:val="center"/>
              <w:rPr>
                <w:ins w:id="67807" w:author="pete jones" w:date="2022-01-04T13:12:00Z"/>
                <w:rFonts w:ascii="Calibri" w:hAnsi="Calibri" w:cs="Calibri"/>
                <w:color w:val="000000"/>
              </w:rPr>
              <w:pPrChange w:id="67808" w:author="pete jones" w:date="2022-01-04T13:14:00Z">
                <w:pPr>
                  <w:spacing w:line="240" w:lineRule="auto"/>
                  <w:jc w:val="center"/>
                </w:pPr>
              </w:pPrChange>
            </w:pPr>
            <w:ins w:id="67809" w:author="pete jones" w:date="2022-01-04T13:12:00Z">
              <w:r w:rsidRPr="00FF6A71">
                <w:rPr>
                  <w:rFonts w:ascii="Calibri" w:hAnsi="Calibri" w:cs="Calibri"/>
                  <w:color w:val="000000"/>
                </w:rPr>
                <w:t>3</w:t>
              </w:r>
            </w:ins>
          </w:p>
        </w:tc>
      </w:tr>
      <w:tr w:rsidR="001E5E6C" w:rsidRPr="00FF6A71" w14:paraId="145815F2" w14:textId="77777777" w:rsidTr="00015922">
        <w:trPr>
          <w:trHeight w:val="300"/>
          <w:jc w:val="center"/>
          <w:ins w:id="67810" w:author="pete jones" w:date="2022-01-04T13:12:00Z"/>
        </w:trPr>
        <w:tc>
          <w:tcPr>
            <w:tcW w:w="2325" w:type="dxa"/>
            <w:shd w:val="clear" w:color="auto" w:fill="auto"/>
            <w:noWrap/>
            <w:vAlign w:val="bottom"/>
            <w:hideMark/>
          </w:tcPr>
          <w:p w14:paraId="7D10140F" w14:textId="77777777" w:rsidR="001E5E6C" w:rsidRPr="00FF6A71" w:rsidRDefault="001E5E6C">
            <w:pPr>
              <w:spacing w:before="0" w:after="0" w:line="240" w:lineRule="auto"/>
              <w:rPr>
                <w:ins w:id="67811" w:author="pete jones" w:date="2022-01-04T13:12:00Z"/>
                <w:rFonts w:ascii="Calibri" w:hAnsi="Calibri" w:cs="Calibri"/>
                <w:color w:val="000000"/>
              </w:rPr>
              <w:pPrChange w:id="67812" w:author="pete jones" w:date="2022-01-04T13:14:00Z">
                <w:pPr>
                  <w:spacing w:line="240" w:lineRule="auto"/>
                </w:pPr>
              </w:pPrChange>
            </w:pPr>
            <w:ins w:id="67813" w:author="pete jones" w:date="2022-01-04T13:12:00Z">
              <w:r w:rsidRPr="00FF6A71">
                <w:rPr>
                  <w:rFonts w:ascii="Calibri" w:hAnsi="Calibri" w:cs="Calibri"/>
                  <w:color w:val="000000"/>
                </w:rPr>
                <w:t>MALE</w:t>
              </w:r>
            </w:ins>
          </w:p>
        </w:tc>
        <w:tc>
          <w:tcPr>
            <w:tcW w:w="960" w:type="dxa"/>
            <w:shd w:val="clear" w:color="auto" w:fill="auto"/>
            <w:noWrap/>
            <w:vAlign w:val="bottom"/>
            <w:hideMark/>
          </w:tcPr>
          <w:p w14:paraId="6CDE83A6" w14:textId="77777777" w:rsidR="001E5E6C" w:rsidRPr="00FF6A71" w:rsidRDefault="001E5E6C">
            <w:pPr>
              <w:spacing w:before="0" w:after="0" w:line="240" w:lineRule="auto"/>
              <w:jc w:val="center"/>
              <w:rPr>
                <w:ins w:id="67814" w:author="pete jones" w:date="2022-01-04T13:12:00Z"/>
                <w:rFonts w:ascii="Calibri" w:hAnsi="Calibri" w:cs="Calibri"/>
                <w:color w:val="000000"/>
              </w:rPr>
              <w:pPrChange w:id="67815" w:author="pete jones" w:date="2022-01-04T13:14:00Z">
                <w:pPr>
                  <w:spacing w:line="240" w:lineRule="auto"/>
                  <w:jc w:val="center"/>
                </w:pPr>
              </w:pPrChange>
            </w:pPr>
            <w:ins w:id="67816" w:author="pete jones" w:date="2022-01-04T13:12:00Z">
              <w:r w:rsidRPr="00FF6A71">
                <w:rPr>
                  <w:rFonts w:ascii="Calibri" w:hAnsi="Calibri" w:cs="Calibri"/>
                  <w:color w:val="000000"/>
                </w:rPr>
                <w:t>90%</w:t>
              </w:r>
            </w:ins>
          </w:p>
        </w:tc>
        <w:tc>
          <w:tcPr>
            <w:tcW w:w="960" w:type="dxa"/>
            <w:shd w:val="clear" w:color="auto" w:fill="auto"/>
            <w:noWrap/>
            <w:vAlign w:val="bottom"/>
            <w:hideMark/>
          </w:tcPr>
          <w:p w14:paraId="2F6D6F6B" w14:textId="77777777" w:rsidR="001E5E6C" w:rsidRPr="00FF6A71" w:rsidRDefault="001E5E6C">
            <w:pPr>
              <w:spacing w:before="0" w:after="0" w:line="240" w:lineRule="auto"/>
              <w:jc w:val="center"/>
              <w:rPr>
                <w:ins w:id="67817" w:author="pete jones" w:date="2022-01-04T13:12:00Z"/>
                <w:rFonts w:ascii="Calibri" w:hAnsi="Calibri" w:cs="Calibri"/>
                <w:color w:val="000000"/>
              </w:rPr>
              <w:pPrChange w:id="67818" w:author="pete jones" w:date="2022-01-04T13:14:00Z">
                <w:pPr>
                  <w:spacing w:line="240" w:lineRule="auto"/>
                  <w:jc w:val="center"/>
                </w:pPr>
              </w:pPrChange>
            </w:pPr>
            <w:ins w:id="67819" w:author="pete jones" w:date="2022-01-04T13:12:00Z">
              <w:r w:rsidRPr="00FF6A71">
                <w:rPr>
                  <w:rFonts w:ascii="Calibri" w:hAnsi="Calibri" w:cs="Calibri"/>
                  <w:color w:val="000000"/>
                </w:rPr>
                <w:t>37</w:t>
              </w:r>
            </w:ins>
          </w:p>
        </w:tc>
      </w:tr>
      <w:tr w:rsidR="001E5E6C" w:rsidRPr="00FF6A71" w14:paraId="614FADD4" w14:textId="77777777" w:rsidTr="00015922">
        <w:trPr>
          <w:trHeight w:val="300"/>
          <w:jc w:val="center"/>
          <w:ins w:id="67820" w:author="pete jones" w:date="2022-01-04T13:12:00Z"/>
        </w:trPr>
        <w:tc>
          <w:tcPr>
            <w:tcW w:w="2325" w:type="dxa"/>
            <w:shd w:val="clear" w:color="auto" w:fill="auto"/>
            <w:noWrap/>
            <w:vAlign w:val="bottom"/>
            <w:hideMark/>
          </w:tcPr>
          <w:p w14:paraId="124E8FA0" w14:textId="77777777" w:rsidR="001E5E6C" w:rsidRPr="00FF6A71" w:rsidRDefault="001E5E6C">
            <w:pPr>
              <w:spacing w:before="0" w:after="0" w:line="240" w:lineRule="auto"/>
              <w:rPr>
                <w:ins w:id="67821" w:author="pete jones" w:date="2022-01-04T13:12:00Z"/>
                <w:rFonts w:ascii="Calibri" w:hAnsi="Calibri" w:cs="Calibri"/>
                <w:color w:val="000000"/>
              </w:rPr>
              <w:pPrChange w:id="67822" w:author="pete jones" w:date="2022-01-04T13:14:00Z">
                <w:pPr>
                  <w:spacing w:line="240" w:lineRule="auto"/>
                </w:pPr>
              </w:pPrChange>
            </w:pPr>
            <w:ins w:id="67823" w:author="pete jones" w:date="2022-01-04T13:12:00Z">
              <w:r w:rsidRPr="00FF6A71">
                <w:rPr>
                  <w:rFonts w:ascii="Calibri" w:hAnsi="Calibri" w:cs="Calibri"/>
                  <w:color w:val="000000"/>
                </w:rPr>
                <w:t>Rather not say</w:t>
              </w:r>
            </w:ins>
          </w:p>
        </w:tc>
        <w:tc>
          <w:tcPr>
            <w:tcW w:w="960" w:type="dxa"/>
            <w:shd w:val="clear" w:color="auto" w:fill="auto"/>
            <w:noWrap/>
            <w:vAlign w:val="bottom"/>
            <w:hideMark/>
          </w:tcPr>
          <w:p w14:paraId="6AE8B521" w14:textId="77777777" w:rsidR="001E5E6C" w:rsidRPr="00FF6A71" w:rsidRDefault="001E5E6C">
            <w:pPr>
              <w:spacing w:before="0" w:after="0" w:line="240" w:lineRule="auto"/>
              <w:jc w:val="center"/>
              <w:rPr>
                <w:ins w:id="67824" w:author="pete jones" w:date="2022-01-04T13:12:00Z"/>
                <w:rFonts w:ascii="Calibri" w:hAnsi="Calibri" w:cs="Calibri"/>
                <w:color w:val="000000"/>
              </w:rPr>
              <w:pPrChange w:id="67825" w:author="pete jones" w:date="2022-01-04T13:14:00Z">
                <w:pPr>
                  <w:spacing w:line="240" w:lineRule="auto"/>
                  <w:jc w:val="center"/>
                </w:pPr>
              </w:pPrChange>
            </w:pPr>
            <w:ins w:id="67826" w:author="pete jones" w:date="2022-01-04T13:12:00Z">
              <w:r w:rsidRPr="00FF6A71">
                <w:rPr>
                  <w:rFonts w:ascii="Calibri" w:hAnsi="Calibri" w:cs="Calibri"/>
                  <w:color w:val="000000"/>
                </w:rPr>
                <w:t>2%</w:t>
              </w:r>
            </w:ins>
          </w:p>
        </w:tc>
        <w:tc>
          <w:tcPr>
            <w:tcW w:w="960" w:type="dxa"/>
            <w:shd w:val="clear" w:color="auto" w:fill="auto"/>
            <w:noWrap/>
            <w:vAlign w:val="bottom"/>
            <w:hideMark/>
          </w:tcPr>
          <w:p w14:paraId="7C79A22E" w14:textId="77777777" w:rsidR="001E5E6C" w:rsidRPr="00FF6A71" w:rsidRDefault="001E5E6C">
            <w:pPr>
              <w:spacing w:before="0" w:after="0" w:line="240" w:lineRule="auto"/>
              <w:jc w:val="center"/>
              <w:rPr>
                <w:ins w:id="67827" w:author="pete jones" w:date="2022-01-04T13:12:00Z"/>
                <w:rFonts w:ascii="Calibri" w:hAnsi="Calibri" w:cs="Calibri"/>
                <w:color w:val="000000"/>
              </w:rPr>
              <w:pPrChange w:id="67828" w:author="pete jones" w:date="2022-01-04T13:14:00Z">
                <w:pPr>
                  <w:spacing w:line="240" w:lineRule="auto"/>
                  <w:jc w:val="center"/>
                </w:pPr>
              </w:pPrChange>
            </w:pPr>
            <w:ins w:id="67829" w:author="pete jones" w:date="2022-01-04T13:12:00Z">
              <w:r w:rsidRPr="00FF6A71">
                <w:rPr>
                  <w:rFonts w:ascii="Calibri" w:hAnsi="Calibri" w:cs="Calibri"/>
                  <w:color w:val="000000"/>
                </w:rPr>
                <w:t>1</w:t>
              </w:r>
            </w:ins>
          </w:p>
        </w:tc>
      </w:tr>
      <w:tr w:rsidR="001E5E6C" w:rsidRPr="00FF6A71" w14:paraId="068BD1D0" w14:textId="77777777" w:rsidTr="00015922">
        <w:trPr>
          <w:trHeight w:val="300"/>
          <w:jc w:val="center"/>
          <w:ins w:id="67830" w:author="pete jones" w:date="2022-01-04T13:12:00Z"/>
        </w:trPr>
        <w:tc>
          <w:tcPr>
            <w:tcW w:w="2325" w:type="dxa"/>
            <w:shd w:val="clear" w:color="auto" w:fill="auto"/>
            <w:noWrap/>
            <w:vAlign w:val="bottom"/>
            <w:hideMark/>
          </w:tcPr>
          <w:p w14:paraId="48CC863E" w14:textId="77777777" w:rsidR="001E5E6C" w:rsidRPr="00FF6A71" w:rsidRDefault="001E5E6C">
            <w:pPr>
              <w:spacing w:before="0" w:after="0" w:line="240" w:lineRule="auto"/>
              <w:jc w:val="right"/>
              <w:rPr>
                <w:ins w:id="67831" w:author="pete jones" w:date="2022-01-04T13:12:00Z"/>
                <w:rFonts w:ascii="Calibri" w:hAnsi="Calibri" w:cs="Calibri"/>
                <w:color w:val="000000"/>
              </w:rPr>
              <w:pPrChange w:id="67832" w:author="pete jones" w:date="2022-01-04T13:14:00Z">
                <w:pPr>
                  <w:spacing w:line="240" w:lineRule="auto"/>
                  <w:jc w:val="right"/>
                </w:pPr>
              </w:pPrChange>
            </w:pPr>
            <w:ins w:id="67833" w:author="pete jones" w:date="2022-01-04T13:12:00Z">
              <w:r w:rsidRPr="00FF6A71">
                <w:rPr>
                  <w:rFonts w:ascii="Calibri" w:hAnsi="Calibri" w:cs="Calibri"/>
                  <w:color w:val="000000"/>
                </w:rPr>
                <w:t>Total</w:t>
              </w:r>
            </w:ins>
          </w:p>
        </w:tc>
        <w:tc>
          <w:tcPr>
            <w:tcW w:w="960" w:type="dxa"/>
            <w:shd w:val="clear" w:color="auto" w:fill="auto"/>
            <w:noWrap/>
            <w:vAlign w:val="bottom"/>
            <w:hideMark/>
          </w:tcPr>
          <w:p w14:paraId="6946C566" w14:textId="77777777" w:rsidR="001E5E6C" w:rsidRPr="00FF6A71" w:rsidRDefault="001E5E6C">
            <w:pPr>
              <w:spacing w:before="0" w:after="0" w:line="240" w:lineRule="auto"/>
              <w:jc w:val="center"/>
              <w:rPr>
                <w:ins w:id="67834" w:author="pete jones" w:date="2022-01-04T13:12:00Z"/>
                <w:rFonts w:ascii="Calibri" w:hAnsi="Calibri" w:cs="Calibri"/>
                <w:color w:val="000000"/>
              </w:rPr>
              <w:pPrChange w:id="67835" w:author="pete jones" w:date="2022-01-04T13:14:00Z">
                <w:pPr>
                  <w:spacing w:line="240" w:lineRule="auto"/>
                  <w:jc w:val="center"/>
                </w:pPr>
              </w:pPrChange>
            </w:pPr>
            <w:ins w:id="67836" w:author="pete jones" w:date="2022-01-04T13:12:00Z">
              <w:r w:rsidRPr="00FF6A71">
                <w:rPr>
                  <w:rFonts w:ascii="Calibri" w:hAnsi="Calibri" w:cs="Calibri"/>
                  <w:color w:val="000000"/>
                </w:rPr>
                <w:t>100%</w:t>
              </w:r>
            </w:ins>
          </w:p>
        </w:tc>
        <w:tc>
          <w:tcPr>
            <w:tcW w:w="960" w:type="dxa"/>
            <w:shd w:val="clear" w:color="auto" w:fill="auto"/>
            <w:noWrap/>
            <w:vAlign w:val="bottom"/>
            <w:hideMark/>
          </w:tcPr>
          <w:p w14:paraId="5B0FC1D4" w14:textId="77777777" w:rsidR="001E5E6C" w:rsidRPr="00FF6A71" w:rsidRDefault="001E5E6C">
            <w:pPr>
              <w:spacing w:before="0" w:after="0" w:line="240" w:lineRule="auto"/>
              <w:jc w:val="center"/>
              <w:rPr>
                <w:ins w:id="67837" w:author="pete jones" w:date="2022-01-04T13:12:00Z"/>
                <w:rFonts w:ascii="Calibri" w:hAnsi="Calibri" w:cs="Calibri"/>
                <w:color w:val="000000"/>
              </w:rPr>
              <w:pPrChange w:id="67838" w:author="pete jones" w:date="2022-01-04T13:14:00Z">
                <w:pPr>
                  <w:spacing w:line="240" w:lineRule="auto"/>
                  <w:jc w:val="center"/>
                </w:pPr>
              </w:pPrChange>
            </w:pPr>
            <w:ins w:id="67839" w:author="pete jones" w:date="2022-01-04T13:12:00Z">
              <w:r w:rsidRPr="00FF6A71">
                <w:rPr>
                  <w:rFonts w:ascii="Calibri" w:hAnsi="Calibri" w:cs="Calibri"/>
                  <w:color w:val="000000"/>
                </w:rPr>
                <w:t>41</w:t>
              </w:r>
            </w:ins>
          </w:p>
        </w:tc>
      </w:tr>
    </w:tbl>
    <w:p w14:paraId="3CFCCC57" w14:textId="77777777" w:rsidR="001E5E6C" w:rsidRPr="00FF6A71" w:rsidRDefault="001E5E6C">
      <w:pPr>
        <w:rPr>
          <w:ins w:id="67840" w:author="pete jones" w:date="2022-01-04T13:12:00Z"/>
        </w:rPr>
        <w:pPrChange w:id="67841" w:author="pete jones" w:date="2022-01-04T13:14:00Z">
          <w:pPr>
            <w:keepNext/>
          </w:pPr>
        </w:pPrChange>
      </w:pPr>
      <w:ins w:id="67842" w:author="pete jones" w:date="2022-01-04T13:12:00Z">
        <w:r w:rsidRPr="00FF6A71">
          <w:t>Q3 Your age group...</w:t>
        </w:r>
      </w:ins>
    </w:p>
    <w:tbl>
      <w:tblPr>
        <w:tblW w:w="42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7"/>
        <w:gridCol w:w="960"/>
        <w:gridCol w:w="960"/>
      </w:tblGrid>
      <w:tr w:rsidR="001E5E6C" w:rsidRPr="00FF6A71" w14:paraId="31924657" w14:textId="77777777" w:rsidTr="00015922">
        <w:trPr>
          <w:trHeight w:val="300"/>
          <w:jc w:val="center"/>
          <w:ins w:id="67843" w:author="pete jones" w:date="2022-01-04T13:12:00Z"/>
        </w:trPr>
        <w:tc>
          <w:tcPr>
            <w:tcW w:w="2347" w:type="dxa"/>
            <w:shd w:val="clear" w:color="auto" w:fill="auto"/>
            <w:noWrap/>
            <w:vAlign w:val="bottom"/>
            <w:hideMark/>
          </w:tcPr>
          <w:p w14:paraId="4937ECCA" w14:textId="77777777" w:rsidR="001E5E6C" w:rsidRPr="00FF6A71" w:rsidRDefault="001E5E6C">
            <w:pPr>
              <w:spacing w:before="0" w:after="0" w:line="240" w:lineRule="auto"/>
              <w:rPr>
                <w:ins w:id="67844" w:author="pete jones" w:date="2022-01-04T13:12:00Z"/>
                <w:b/>
                <w:bCs/>
              </w:rPr>
              <w:pPrChange w:id="67845" w:author="pete jones" w:date="2022-01-04T13:14:00Z">
                <w:pPr>
                  <w:spacing w:line="240" w:lineRule="auto"/>
                </w:pPr>
              </w:pPrChange>
            </w:pPr>
            <w:ins w:id="67846" w:author="pete jones" w:date="2022-01-04T13:12:00Z">
              <w:r w:rsidRPr="00FF6A71">
                <w:rPr>
                  <w:b/>
                  <w:bCs/>
                </w:rPr>
                <w:t>Answer</w:t>
              </w:r>
            </w:ins>
          </w:p>
        </w:tc>
        <w:tc>
          <w:tcPr>
            <w:tcW w:w="960" w:type="dxa"/>
            <w:shd w:val="clear" w:color="auto" w:fill="auto"/>
            <w:noWrap/>
            <w:vAlign w:val="bottom"/>
            <w:hideMark/>
          </w:tcPr>
          <w:p w14:paraId="0183CA4B" w14:textId="77777777" w:rsidR="001E5E6C" w:rsidRPr="00FF6A71" w:rsidRDefault="001E5E6C">
            <w:pPr>
              <w:spacing w:before="0" w:after="0" w:line="240" w:lineRule="auto"/>
              <w:rPr>
                <w:ins w:id="67847" w:author="pete jones" w:date="2022-01-04T13:12:00Z"/>
                <w:b/>
                <w:bCs/>
              </w:rPr>
              <w:pPrChange w:id="67848" w:author="pete jones" w:date="2022-01-04T13:14:00Z">
                <w:pPr>
                  <w:spacing w:line="240" w:lineRule="auto"/>
                </w:pPr>
              </w:pPrChange>
            </w:pPr>
            <w:ins w:id="67849" w:author="pete jones" w:date="2022-01-04T13:12:00Z">
              <w:r w:rsidRPr="00FF6A71">
                <w:rPr>
                  <w:b/>
                  <w:bCs/>
                </w:rPr>
                <w:t>%</w:t>
              </w:r>
            </w:ins>
          </w:p>
        </w:tc>
        <w:tc>
          <w:tcPr>
            <w:tcW w:w="960" w:type="dxa"/>
            <w:shd w:val="clear" w:color="auto" w:fill="auto"/>
            <w:noWrap/>
            <w:vAlign w:val="bottom"/>
            <w:hideMark/>
          </w:tcPr>
          <w:p w14:paraId="37F4489B" w14:textId="77777777" w:rsidR="001E5E6C" w:rsidRPr="00FF6A71" w:rsidRDefault="001E5E6C">
            <w:pPr>
              <w:spacing w:before="0" w:after="0" w:line="240" w:lineRule="auto"/>
              <w:rPr>
                <w:ins w:id="67850" w:author="pete jones" w:date="2022-01-04T13:12:00Z"/>
                <w:b/>
                <w:bCs/>
              </w:rPr>
              <w:pPrChange w:id="67851" w:author="pete jones" w:date="2022-01-04T13:14:00Z">
                <w:pPr>
                  <w:spacing w:line="240" w:lineRule="auto"/>
                </w:pPr>
              </w:pPrChange>
            </w:pPr>
            <w:ins w:id="67852" w:author="pete jones" w:date="2022-01-04T13:12:00Z">
              <w:r w:rsidRPr="00FF6A71">
                <w:rPr>
                  <w:b/>
                  <w:bCs/>
                </w:rPr>
                <w:t>Count</w:t>
              </w:r>
            </w:ins>
          </w:p>
        </w:tc>
      </w:tr>
      <w:tr w:rsidR="001E5E6C" w:rsidRPr="00FF6A71" w14:paraId="14B90D01" w14:textId="77777777" w:rsidTr="00015922">
        <w:trPr>
          <w:trHeight w:val="300"/>
          <w:jc w:val="center"/>
          <w:ins w:id="67853" w:author="pete jones" w:date="2022-01-04T13:12:00Z"/>
        </w:trPr>
        <w:tc>
          <w:tcPr>
            <w:tcW w:w="2347" w:type="dxa"/>
            <w:shd w:val="clear" w:color="auto" w:fill="auto"/>
            <w:noWrap/>
            <w:vAlign w:val="bottom"/>
            <w:hideMark/>
          </w:tcPr>
          <w:p w14:paraId="53A1495A" w14:textId="77777777" w:rsidR="001E5E6C" w:rsidRPr="00FF6A71" w:rsidRDefault="001E5E6C">
            <w:pPr>
              <w:spacing w:before="0" w:after="0" w:line="240" w:lineRule="auto"/>
              <w:rPr>
                <w:ins w:id="67854" w:author="pete jones" w:date="2022-01-04T13:12:00Z"/>
              </w:rPr>
              <w:pPrChange w:id="67855" w:author="pete jones" w:date="2022-01-04T13:14:00Z">
                <w:pPr>
                  <w:spacing w:line="240" w:lineRule="auto"/>
                </w:pPr>
              </w:pPrChange>
            </w:pPr>
            <w:ins w:id="67856" w:author="pete jones" w:date="2022-01-04T13:12:00Z">
              <w:r w:rsidRPr="00FF6A71">
                <w:t>18-21 yrs.</w:t>
              </w:r>
            </w:ins>
          </w:p>
        </w:tc>
        <w:tc>
          <w:tcPr>
            <w:tcW w:w="960" w:type="dxa"/>
            <w:shd w:val="clear" w:color="auto" w:fill="auto"/>
            <w:noWrap/>
            <w:vAlign w:val="bottom"/>
            <w:hideMark/>
          </w:tcPr>
          <w:p w14:paraId="6D87E20D" w14:textId="77777777" w:rsidR="001E5E6C" w:rsidRPr="00FF6A71" w:rsidRDefault="001E5E6C">
            <w:pPr>
              <w:spacing w:before="0" w:after="0" w:line="240" w:lineRule="auto"/>
              <w:jc w:val="center"/>
              <w:rPr>
                <w:ins w:id="67857" w:author="pete jones" w:date="2022-01-04T13:12:00Z"/>
              </w:rPr>
              <w:pPrChange w:id="67858" w:author="pete jones" w:date="2022-01-04T13:14:00Z">
                <w:pPr>
                  <w:spacing w:line="240" w:lineRule="auto"/>
                  <w:jc w:val="center"/>
                </w:pPr>
              </w:pPrChange>
            </w:pPr>
            <w:ins w:id="67859" w:author="pete jones" w:date="2022-01-04T13:12:00Z">
              <w:r w:rsidRPr="00FF6A71">
                <w:t>51%</w:t>
              </w:r>
            </w:ins>
          </w:p>
        </w:tc>
        <w:tc>
          <w:tcPr>
            <w:tcW w:w="960" w:type="dxa"/>
            <w:shd w:val="clear" w:color="auto" w:fill="auto"/>
            <w:noWrap/>
            <w:vAlign w:val="bottom"/>
            <w:hideMark/>
          </w:tcPr>
          <w:p w14:paraId="10F7FD31" w14:textId="77777777" w:rsidR="001E5E6C" w:rsidRPr="00FF6A71" w:rsidRDefault="001E5E6C">
            <w:pPr>
              <w:spacing w:before="0" w:after="0" w:line="240" w:lineRule="auto"/>
              <w:jc w:val="center"/>
              <w:rPr>
                <w:ins w:id="67860" w:author="pete jones" w:date="2022-01-04T13:12:00Z"/>
              </w:rPr>
              <w:pPrChange w:id="67861" w:author="pete jones" w:date="2022-01-04T13:14:00Z">
                <w:pPr>
                  <w:spacing w:line="240" w:lineRule="auto"/>
                  <w:jc w:val="center"/>
                </w:pPr>
              </w:pPrChange>
            </w:pPr>
            <w:ins w:id="67862" w:author="pete jones" w:date="2022-01-04T13:12:00Z">
              <w:r w:rsidRPr="00FF6A71">
                <w:t>21</w:t>
              </w:r>
            </w:ins>
          </w:p>
        </w:tc>
      </w:tr>
      <w:tr w:rsidR="001E5E6C" w:rsidRPr="00FF6A71" w14:paraId="5551ED95" w14:textId="77777777" w:rsidTr="00015922">
        <w:trPr>
          <w:trHeight w:val="300"/>
          <w:jc w:val="center"/>
          <w:ins w:id="67863" w:author="pete jones" w:date="2022-01-04T13:12:00Z"/>
        </w:trPr>
        <w:tc>
          <w:tcPr>
            <w:tcW w:w="2347" w:type="dxa"/>
            <w:shd w:val="clear" w:color="auto" w:fill="auto"/>
            <w:noWrap/>
            <w:vAlign w:val="bottom"/>
            <w:hideMark/>
          </w:tcPr>
          <w:p w14:paraId="1A34AECA" w14:textId="77777777" w:rsidR="001E5E6C" w:rsidRPr="00FF6A71" w:rsidRDefault="001E5E6C">
            <w:pPr>
              <w:spacing w:before="0" w:after="0" w:line="240" w:lineRule="auto"/>
              <w:rPr>
                <w:ins w:id="67864" w:author="pete jones" w:date="2022-01-04T13:12:00Z"/>
              </w:rPr>
              <w:pPrChange w:id="67865" w:author="pete jones" w:date="2022-01-04T13:14:00Z">
                <w:pPr>
                  <w:spacing w:line="240" w:lineRule="auto"/>
                </w:pPr>
              </w:pPrChange>
            </w:pPr>
            <w:ins w:id="67866" w:author="pete jones" w:date="2022-01-04T13:12:00Z">
              <w:r w:rsidRPr="00FF6A71">
                <w:t>21-25 yrs.</w:t>
              </w:r>
            </w:ins>
          </w:p>
        </w:tc>
        <w:tc>
          <w:tcPr>
            <w:tcW w:w="960" w:type="dxa"/>
            <w:shd w:val="clear" w:color="auto" w:fill="auto"/>
            <w:noWrap/>
            <w:vAlign w:val="bottom"/>
            <w:hideMark/>
          </w:tcPr>
          <w:p w14:paraId="72224389" w14:textId="77777777" w:rsidR="001E5E6C" w:rsidRPr="00FF6A71" w:rsidRDefault="001E5E6C">
            <w:pPr>
              <w:spacing w:before="0" w:after="0" w:line="240" w:lineRule="auto"/>
              <w:jc w:val="center"/>
              <w:rPr>
                <w:ins w:id="67867" w:author="pete jones" w:date="2022-01-04T13:12:00Z"/>
              </w:rPr>
              <w:pPrChange w:id="67868" w:author="pete jones" w:date="2022-01-04T13:14:00Z">
                <w:pPr>
                  <w:spacing w:line="240" w:lineRule="auto"/>
                  <w:jc w:val="center"/>
                </w:pPr>
              </w:pPrChange>
            </w:pPr>
            <w:ins w:id="67869" w:author="pete jones" w:date="2022-01-04T13:12:00Z">
              <w:r w:rsidRPr="00FF6A71">
                <w:t>27%</w:t>
              </w:r>
            </w:ins>
          </w:p>
        </w:tc>
        <w:tc>
          <w:tcPr>
            <w:tcW w:w="960" w:type="dxa"/>
            <w:shd w:val="clear" w:color="auto" w:fill="auto"/>
            <w:noWrap/>
            <w:vAlign w:val="bottom"/>
            <w:hideMark/>
          </w:tcPr>
          <w:p w14:paraId="2785DBE7" w14:textId="77777777" w:rsidR="001E5E6C" w:rsidRPr="00FF6A71" w:rsidRDefault="001E5E6C">
            <w:pPr>
              <w:spacing w:before="0" w:after="0" w:line="240" w:lineRule="auto"/>
              <w:jc w:val="center"/>
              <w:rPr>
                <w:ins w:id="67870" w:author="pete jones" w:date="2022-01-04T13:12:00Z"/>
              </w:rPr>
              <w:pPrChange w:id="67871" w:author="pete jones" w:date="2022-01-04T13:14:00Z">
                <w:pPr>
                  <w:spacing w:line="240" w:lineRule="auto"/>
                  <w:jc w:val="center"/>
                </w:pPr>
              </w:pPrChange>
            </w:pPr>
            <w:ins w:id="67872" w:author="pete jones" w:date="2022-01-04T13:12:00Z">
              <w:r w:rsidRPr="00FF6A71">
                <w:t>11</w:t>
              </w:r>
            </w:ins>
          </w:p>
        </w:tc>
      </w:tr>
      <w:tr w:rsidR="001E5E6C" w:rsidRPr="00FF6A71" w14:paraId="7F293518" w14:textId="77777777" w:rsidTr="00015922">
        <w:trPr>
          <w:trHeight w:val="300"/>
          <w:jc w:val="center"/>
          <w:ins w:id="67873" w:author="pete jones" w:date="2022-01-04T13:12:00Z"/>
        </w:trPr>
        <w:tc>
          <w:tcPr>
            <w:tcW w:w="2347" w:type="dxa"/>
            <w:shd w:val="clear" w:color="auto" w:fill="auto"/>
            <w:noWrap/>
            <w:vAlign w:val="bottom"/>
            <w:hideMark/>
          </w:tcPr>
          <w:p w14:paraId="43143D9A" w14:textId="77777777" w:rsidR="001E5E6C" w:rsidRPr="00FF6A71" w:rsidRDefault="001E5E6C">
            <w:pPr>
              <w:spacing w:before="0" w:after="0" w:line="240" w:lineRule="auto"/>
              <w:rPr>
                <w:ins w:id="67874" w:author="pete jones" w:date="2022-01-04T13:12:00Z"/>
              </w:rPr>
              <w:pPrChange w:id="67875" w:author="pete jones" w:date="2022-01-04T13:14:00Z">
                <w:pPr>
                  <w:spacing w:line="240" w:lineRule="auto"/>
                </w:pPr>
              </w:pPrChange>
            </w:pPr>
            <w:ins w:id="67876" w:author="pete jones" w:date="2022-01-04T13:12:00Z">
              <w:r w:rsidRPr="00FF6A71">
                <w:t>25-32 yrs.</w:t>
              </w:r>
            </w:ins>
          </w:p>
        </w:tc>
        <w:tc>
          <w:tcPr>
            <w:tcW w:w="960" w:type="dxa"/>
            <w:shd w:val="clear" w:color="auto" w:fill="auto"/>
            <w:noWrap/>
            <w:vAlign w:val="bottom"/>
            <w:hideMark/>
          </w:tcPr>
          <w:p w14:paraId="7A8C19EE" w14:textId="77777777" w:rsidR="001E5E6C" w:rsidRPr="00FF6A71" w:rsidRDefault="001E5E6C">
            <w:pPr>
              <w:spacing w:before="0" w:after="0" w:line="240" w:lineRule="auto"/>
              <w:jc w:val="center"/>
              <w:rPr>
                <w:ins w:id="67877" w:author="pete jones" w:date="2022-01-04T13:12:00Z"/>
              </w:rPr>
              <w:pPrChange w:id="67878" w:author="pete jones" w:date="2022-01-04T13:14:00Z">
                <w:pPr>
                  <w:spacing w:line="240" w:lineRule="auto"/>
                  <w:jc w:val="center"/>
                </w:pPr>
              </w:pPrChange>
            </w:pPr>
            <w:ins w:id="67879" w:author="pete jones" w:date="2022-01-04T13:12:00Z">
              <w:r w:rsidRPr="00FF6A71">
                <w:t>15%</w:t>
              </w:r>
            </w:ins>
          </w:p>
        </w:tc>
        <w:tc>
          <w:tcPr>
            <w:tcW w:w="960" w:type="dxa"/>
            <w:shd w:val="clear" w:color="auto" w:fill="auto"/>
            <w:noWrap/>
            <w:vAlign w:val="bottom"/>
            <w:hideMark/>
          </w:tcPr>
          <w:p w14:paraId="6BCBA942" w14:textId="77777777" w:rsidR="001E5E6C" w:rsidRPr="00FF6A71" w:rsidRDefault="001E5E6C">
            <w:pPr>
              <w:spacing w:before="0" w:after="0" w:line="240" w:lineRule="auto"/>
              <w:jc w:val="center"/>
              <w:rPr>
                <w:ins w:id="67880" w:author="pete jones" w:date="2022-01-04T13:12:00Z"/>
              </w:rPr>
              <w:pPrChange w:id="67881" w:author="pete jones" w:date="2022-01-04T13:14:00Z">
                <w:pPr>
                  <w:spacing w:line="240" w:lineRule="auto"/>
                  <w:jc w:val="center"/>
                </w:pPr>
              </w:pPrChange>
            </w:pPr>
            <w:ins w:id="67882" w:author="pete jones" w:date="2022-01-04T13:12:00Z">
              <w:r w:rsidRPr="00FF6A71">
                <w:t>6</w:t>
              </w:r>
            </w:ins>
          </w:p>
        </w:tc>
      </w:tr>
      <w:tr w:rsidR="001E5E6C" w:rsidRPr="00FF6A71" w14:paraId="1B6EB254" w14:textId="77777777" w:rsidTr="00015922">
        <w:trPr>
          <w:trHeight w:val="300"/>
          <w:jc w:val="center"/>
          <w:ins w:id="67883" w:author="pete jones" w:date="2022-01-04T13:12:00Z"/>
        </w:trPr>
        <w:tc>
          <w:tcPr>
            <w:tcW w:w="2347" w:type="dxa"/>
            <w:shd w:val="clear" w:color="auto" w:fill="auto"/>
            <w:noWrap/>
            <w:vAlign w:val="bottom"/>
            <w:hideMark/>
          </w:tcPr>
          <w:p w14:paraId="6AE6DE1D" w14:textId="77777777" w:rsidR="001E5E6C" w:rsidRPr="00FF6A71" w:rsidRDefault="001E5E6C">
            <w:pPr>
              <w:spacing w:before="0" w:after="0" w:line="240" w:lineRule="auto"/>
              <w:rPr>
                <w:ins w:id="67884" w:author="pete jones" w:date="2022-01-04T13:12:00Z"/>
              </w:rPr>
              <w:pPrChange w:id="67885" w:author="pete jones" w:date="2022-01-04T13:14:00Z">
                <w:pPr>
                  <w:spacing w:line="240" w:lineRule="auto"/>
                </w:pPr>
              </w:pPrChange>
            </w:pPr>
            <w:ins w:id="67886" w:author="pete jones" w:date="2022-01-04T13:12:00Z">
              <w:r w:rsidRPr="00FF6A71">
                <w:t>Older</w:t>
              </w:r>
            </w:ins>
          </w:p>
        </w:tc>
        <w:tc>
          <w:tcPr>
            <w:tcW w:w="960" w:type="dxa"/>
            <w:shd w:val="clear" w:color="auto" w:fill="auto"/>
            <w:noWrap/>
            <w:vAlign w:val="bottom"/>
            <w:hideMark/>
          </w:tcPr>
          <w:p w14:paraId="35E3FD3D" w14:textId="77777777" w:rsidR="001E5E6C" w:rsidRPr="00FF6A71" w:rsidRDefault="001E5E6C">
            <w:pPr>
              <w:spacing w:before="0" w:after="0" w:line="240" w:lineRule="auto"/>
              <w:jc w:val="center"/>
              <w:rPr>
                <w:ins w:id="67887" w:author="pete jones" w:date="2022-01-04T13:12:00Z"/>
              </w:rPr>
              <w:pPrChange w:id="67888" w:author="pete jones" w:date="2022-01-04T13:14:00Z">
                <w:pPr>
                  <w:spacing w:line="240" w:lineRule="auto"/>
                  <w:jc w:val="center"/>
                </w:pPr>
              </w:pPrChange>
            </w:pPr>
            <w:ins w:id="67889" w:author="pete jones" w:date="2022-01-04T13:12:00Z">
              <w:r w:rsidRPr="00FF6A71">
                <w:t>7%</w:t>
              </w:r>
            </w:ins>
          </w:p>
        </w:tc>
        <w:tc>
          <w:tcPr>
            <w:tcW w:w="960" w:type="dxa"/>
            <w:shd w:val="clear" w:color="auto" w:fill="auto"/>
            <w:noWrap/>
            <w:vAlign w:val="bottom"/>
            <w:hideMark/>
          </w:tcPr>
          <w:p w14:paraId="0676ECFF" w14:textId="77777777" w:rsidR="001E5E6C" w:rsidRPr="00FF6A71" w:rsidRDefault="001E5E6C">
            <w:pPr>
              <w:spacing w:before="0" w:after="0" w:line="240" w:lineRule="auto"/>
              <w:jc w:val="center"/>
              <w:rPr>
                <w:ins w:id="67890" w:author="pete jones" w:date="2022-01-04T13:12:00Z"/>
              </w:rPr>
              <w:pPrChange w:id="67891" w:author="pete jones" w:date="2022-01-04T13:14:00Z">
                <w:pPr>
                  <w:spacing w:line="240" w:lineRule="auto"/>
                  <w:jc w:val="center"/>
                </w:pPr>
              </w:pPrChange>
            </w:pPr>
            <w:ins w:id="67892" w:author="pete jones" w:date="2022-01-04T13:12:00Z">
              <w:r w:rsidRPr="00FF6A71">
                <w:t>3</w:t>
              </w:r>
            </w:ins>
          </w:p>
        </w:tc>
      </w:tr>
      <w:tr w:rsidR="001E5E6C" w:rsidRPr="00FF6A71" w14:paraId="4D08C3FC" w14:textId="77777777" w:rsidTr="00015922">
        <w:trPr>
          <w:trHeight w:val="300"/>
          <w:jc w:val="center"/>
          <w:ins w:id="67893" w:author="pete jones" w:date="2022-01-04T13:12:00Z"/>
        </w:trPr>
        <w:tc>
          <w:tcPr>
            <w:tcW w:w="2347" w:type="dxa"/>
            <w:shd w:val="clear" w:color="auto" w:fill="auto"/>
            <w:noWrap/>
            <w:vAlign w:val="bottom"/>
            <w:hideMark/>
          </w:tcPr>
          <w:p w14:paraId="00BC0322" w14:textId="77777777" w:rsidR="001E5E6C" w:rsidRPr="00FF6A71" w:rsidRDefault="001E5E6C">
            <w:pPr>
              <w:spacing w:before="0" w:after="0" w:line="240" w:lineRule="auto"/>
              <w:jc w:val="right"/>
              <w:rPr>
                <w:ins w:id="67894" w:author="pete jones" w:date="2022-01-04T13:12:00Z"/>
              </w:rPr>
              <w:pPrChange w:id="67895" w:author="pete jones" w:date="2022-01-04T13:14:00Z">
                <w:pPr>
                  <w:spacing w:line="240" w:lineRule="auto"/>
                  <w:jc w:val="right"/>
                </w:pPr>
              </w:pPrChange>
            </w:pPr>
            <w:ins w:id="67896" w:author="pete jones" w:date="2022-01-04T13:12:00Z">
              <w:r w:rsidRPr="00FF6A71">
                <w:t>Total</w:t>
              </w:r>
            </w:ins>
          </w:p>
        </w:tc>
        <w:tc>
          <w:tcPr>
            <w:tcW w:w="960" w:type="dxa"/>
            <w:shd w:val="clear" w:color="auto" w:fill="auto"/>
            <w:noWrap/>
            <w:vAlign w:val="bottom"/>
            <w:hideMark/>
          </w:tcPr>
          <w:p w14:paraId="47D0CED2" w14:textId="77777777" w:rsidR="001E5E6C" w:rsidRPr="00FF6A71" w:rsidRDefault="001E5E6C">
            <w:pPr>
              <w:spacing w:before="0" w:after="0" w:line="240" w:lineRule="auto"/>
              <w:jc w:val="center"/>
              <w:rPr>
                <w:ins w:id="67897" w:author="pete jones" w:date="2022-01-04T13:12:00Z"/>
              </w:rPr>
              <w:pPrChange w:id="67898" w:author="pete jones" w:date="2022-01-04T13:14:00Z">
                <w:pPr>
                  <w:spacing w:line="240" w:lineRule="auto"/>
                  <w:jc w:val="center"/>
                </w:pPr>
              </w:pPrChange>
            </w:pPr>
            <w:ins w:id="67899" w:author="pete jones" w:date="2022-01-04T13:12:00Z">
              <w:r w:rsidRPr="00FF6A71">
                <w:t>100%</w:t>
              </w:r>
            </w:ins>
          </w:p>
        </w:tc>
        <w:tc>
          <w:tcPr>
            <w:tcW w:w="960" w:type="dxa"/>
            <w:shd w:val="clear" w:color="auto" w:fill="auto"/>
            <w:noWrap/>
            <w:vAlign w:val="bottom"/>
            <w:hideMark/>
          </w:tcPr>
          <w:p w14:paraId="309B3338" w14:textId="77777777" w:rsidR="001E5E6C" w:rsidRPr="00FF6A71" w:rsidRDefault="001E5E6C">
            <w:pPr>
              <w:spacing w:before="0" w:after="0" w:line="240" w:lineRule="auto"/>
              <w:jc w:val="center"/>
              <w:rPr>
                <w:ins w:id="67900" w:author="pete jones" w:date="2022-01-04T13:12:00Z"/>
              </w:rPr>
              <w:pPrChange w:id="67901" w:author="pete jones" w:date="2022-01-04T13:14:00Z">
                <w:pPr>
                  <w:spacing w:line="240" w:lineRule="auto"/>
                  <w:jc w:val="center"/>
                </w:pPr>
              </w:pPrChange>
            </w:pPr>
            <w:ins w:id="67902" w:author="pete jones" w:date="2022-01-04T13:12:00Z">
              <w:r w:rsidRPr="00FF6A71">
                <w:t>41</w:t>
              </w:r>
            </w:ins>
          </w:p>
        </w:tc>
      </w:tr>
    </w:tbl>
    <w:p w14:paraId="64536FD0" w14:textId="77777777" w:rsidR="001E5E6C" w:rsidRPr="00FF6A71" w:rsidRDefault="001E5E6C">
      <w:pPr>
        <w:rPr>
          <w:ins w:id="67903" w:author="pete jones" w:date="2022-01-04T13:12:00Z"/>
        </w:rPr>
        <w:pPrChange w:id="67904" w:author="pete jones" w:date="2022-01-04T13:14:00Z">
          <w:pPr>
            <w:keepNext/>
          </w:pPr>
        </w:pPrChange>
      </w:pPr>
      <w:ins w:id="67905" w:author="pete jones" w:date="2022-01-04T13:12:00Z">
        <w:r w:rsidRPr="00FF6A71">
          <w:t>Q4 At which level are you studying this year?</w:t>
        </w:r>
      </w:ins>
    </w:p>
    <w:tbl>
      <w:tblPr>
        <w:tblStyle w:val="TableGrid"/>
        <w:tblW w:w="0" w:type="auto"/>
        <w:jc w:val="center"/>
        <w:tblLook w:val="04A0" w:firstRow="1" w:lastRow="0" w:firstColumn="1" w:lastColumn="0" w:noHBand="0" w:noVBand="1"/>
      </w:tblPr>
      <w:tblGrid>
        <w:gridCol w:w="4692"/>
        <w:gridCol w:w="960"/>
        <w:gridCol w:w="960"/>
      </w:tblGrid>
      <w:tr w:rsidR="001E5E6C" w:rsidRPr="00FF6A71" w14:paraId="0DD6D704" w14:textId="77777777" w:rsidTr="00015922">
        <w:trPr>
          <w:trHeight w:val="300"/>
          <w:jc w:val="center"/>
          <w:ins w:id="67906" w:author="pete jones" w:date="2022-01-04T13:12:00Z"/>
        </w:trPr>
        <w:tc>
          <w:tcPr>
            <w:tcW w:w="4692" w:type="dxa"/>
            <w:noWrap/>
            <w:hideMark/>
          </w:tcPr>
          <w:p w14:paraId="6FF57386" w14:textId="77777777" w:rsidR="001E5E6C" w:rsidRPr="00FF6A71" w:rsidRDefault="001E5E6C">
            <w:pPr>
              <w:spacing w:before="0" w:after="0" w:line="240" w:lineRule="auto"/>
              <w:rPr>
                <w:ins w:id="67907" w:author="pete jones" w:date="2022-01-04T13:12:00Z"/>
                <w:b/>
                <w:bCs/>
              </w:rPr>
              <w:pPrChange w:id="67908" w:author="pete jones" w:date="2022-01-04T13:14:00Z">
                <w:pPr>
                  <w:keepNext/>
                  <w:spacing w:line="240" w:lineRule="auto"/>
                </w:pPr>
              </w:pPrChange>
            </w:pPr>
            <w:ins w:id="67909" w:author="pete jones" w:date="2022-01-04T13:12:00Z">
              <w:r w:rsidRPr="00FF6A71">
                <w:rPr>
                  <w:b/>
                  <w:bCs/>
                </w:rPr>
                <w:t>Answer</w:t>
              </w:r>
            </w:ins>
          </w:p>
        </w:tc>
        <w:tc>
          <w:tcPr>
            <w:tcW w:w="960" w:type="dxa"/>
            <w:noWrap/>
            <w:hideMark/>
          </w:tcPr>
          <w:p w14:paraId="365DCA46" w14:textId="77777777" w:rsidR="001E5E6C" w:rsidRPr="00FF6A71" w:rsidRDefault="001E5E6C">
            <w:pPr>
              <w:spacing w:before="0" w:after="0" w:line="240" w:lineRule="auto"/>
              <w:rPr>
                <w:ins w:id="67910" w:author="pete jones" w:date="2022-01-04T13:12:00Z"/>
                <w:b/>
                <w:bCs/>
              </w:rPr>
              <w:pPrChange w:id="67911" w:author="pete jones" w:date="2022-01-04T13:14:00Z">
                <w:pPr>
                  <w:keepNext/>
                  <w:spacing w:line="240" w:lineRule="auto"/>
                </w:pPr>
              </w:pPrChange>
            </w:pPr>
            <w:ins w:id="67912" w:author="pete jones" w:date="2022-01-04T13:12:00Z">
              <w:r w:rsidRPr="00FF6A71">
                <w:rPr>
                  <w:b/>
                  <w:bCs/>
                </w:rPr>
                <w:t>%</w:t>
              </w:r>
            </w:ins>
          </w:p>
        </w:tc>
        <w:tc>
          <w:tcPr>
            <w:tcW w:w="960" w:type="dxa"/>
            <w:noWrap/>
            <w:hideMark/>
          </w:tcPr>
          <w:p w14:paraId="4725BD2A" w14:textId="77777777" w:rsidR="001E5E6C" w:rsidRPr="00FF6A71" w:rsidRDefault="001E5E6C">
            <w:pPr>
              <w:spacing w:before="0" w:after="0" w:line="240" w:lineRule="auto"/>
              <w:rPr>
                <w:ins w:id="67913" w:author="pete jones" w:date="2022-01-04T13:12:00Z"/>
                <w:b/>
                <w:bCs/>
              </w:rPr>
              <w:pPrChange w:id="67914" w:author="pete jones" w:date="2022-01-04T13:14:00Z">
                <w:pPr>
                  <w:keepNext/>
                  <w:spacing w:line="240" w:lineRule="auto"/>
                </w:pPr>
              </w:pPrChange>
            </w:pPr>
            <w:ins w:id="67915" w:author="pete jones" w:date="2022-01-04T13:12:00Z">
              <w:r w:rsidRPr="00FF6A71">
                <w:rPr>
                  <w:b/>
                  <w:bCs/>
                </w:rPr>
                <w:t>Count</w:t>
              </w:r>
            </w:ins>
          </w:p>
        </w:tc>
      </w:tr>
      <w:tr w:rsidR="001E5E6C" w:rsidRPr="00FF6A71" w14:paraId="1602BD05" w14:textId="77777777" w:rsidTr="00015922">
        <w:trPr>
          <w:trHeight w:val="300"/>
          <w:jc w:val="center"/>
          <w:ins w:id="67916" w:author="pete jones" w:date="2022-01-04T13:12:00Z"/>
        </w:trPr>
        <w:tc>
          <w:tcPr>
            <w:tcW w:w="4692" w:type="dxa"/>
            <w:noWrap/>
            <w:hideMark/>
          </w:tcPr>
          <w:p w14:paraId="0603775E" w14:textId="77777777" w:rsidR="001E5E6C" w:rsidRPr="00FF6A71" w:rsidRDefault="001E5E6C">
            <w:pPr>
              <w:spacing w:before="0" w:after="0" w:line="240" w:lineRule="auto"/>
              <w:rPr>
                <w:ins w:id="67917" w:author="pete jones" w:date="2022-01-04T13:12:00Z"/>
              </w:rPr>
              <w:pPrChange w:id="67918" w:author="pete jones" w:date="2022-01-04T13:14:00Z">
                <w:pPr>
                  <w:keepNext/>
                  <w:spacing w:line="240" w:lineRule="auto"/>
                </w:pPr>
              </w:pPrChange>
            </w:pPr>
            <w:ins w:id="67919" w:author="pete jones" w:date="2022-01-04T13:12:00Z">
              <w:r w:rsidRPr="00FF6A71">
                <w:t>L3 - Foundation</w:t>
              </w:r>
            </w:ins>
          </w:p>
        </w:tc>
        <w:tc>
          <w:tcPr>
            <w:tcW w:w="960" w:type="dxa"/>
            <w:noWrap/>
            <w:hideMark/>
          </w:tcPr>
          <w:p w14:paraId="4E070C7E" w14:textId="77777777" w:rsidR="001E5E6C" w:rsidRPr="00FF6A71" w:rsidRDefault="001E5E6C">
            <w:pPr>
              <w:spacing w:before="0" w:after="0" w:line="240" w:lineRule="auto"/>
              <w:jc w:val="center"/>
              <w:rPr>
                <w:ins w:id="67920" w:author="pete jones" w:date="2022-01-04T13:12:00Z"/>
              </w:rPr>
              <w:pPrChange w:id="67921" w:author="pete jones" w:date="2022-01-04T13:14:00Z">
                <w:pPr>
                  <w:keepNext/>
                  <w:spacing w:line="240" w:lineRule="auto"/>
                  <w:jc w:val="center"/>
                </w:pPr>
              </w:pPrChange>
            </w:pPr>
            <w:ins w:id="67922" w:author="pete jones" w:date="2022-01-04T13:12:00Z">
              <w:r w:rsidRPr="00FF6A71">
                <w:t>12%</w:t>
              </w:r>
            </w:ins>
          </w:p>
        </w:tc>
        <w:tc>
          <w:tcPr>
            <w:tcW w:w="960" w:type="dxa"/>
            <w:noWrap/>
            <w:hideMark/>
          </w:tcPr>
          <w:p w14:paraId="7F771237" w14:textId="77777777" w:rsidR="001E5E6C" w:rsidRPr="00FF6A71" w:rsidRDefault="001E5E6C">
            <w:pPr>
              <w:spacing w:before="0" w:after="0" w:line="240" w:lineRule="auto"/>
              <w:jc w:val="center"/>
              <w:rPr>
                <w:ins w:id="67923" w:author="pete jones" w:date="2022-01-04T13:12:00Z"/>
              </w:rPr>
              <w:pPrChange w:id="67924" w:author="pete jones" w:date="2022-01-04T13:14:00Z">
                <w:pPr>
                  <w:keepNext/>
                  <w:spacing w:line="240" w:lineRule="auto"/>
                  <w:jc w:val="center"/>
                </w:pPr>
              </w:pPrChange>
            </w:pPr>
            <w:ins w:id="67925" w:author="pete jones" w:date="2022-01-04T13:12:00Z">
              <w:r w:rsidRPr="00FF6A71">
                <w:t>5</w:t>
              </w:r>
            </w:ins>
          </w:p>
        </w:tc>
      </w:tr>
      <w:tr w:rsidR="001E5E6C" w:rsidRPr="00FF6A71" w14:paraId="6780037F" w14:textId="77777777" w:rsidTr="00015922">
        <w:trPr>
          <w:trHeight w:val="300"/>
          <w:jc w:val="center"/>
          <w:ins w:id="67926" w:author="pete jones" w:date="2022-01-04T13:12:00Z"/>
        </w:trPr>
        <w:tc>
          <w:tcPr>
            <w:tcW w:w="4692" w:type="dxa"/>
            <w:noWrap/>
            <w:hideMark/>
          </w:tcPr>
          <w:p w14:paraId="021A382B" w14:textId="77777777" w:rsidR="001E5E6C" w:rsidRPr="00FF6A71" w:rsidRDefault="001E5E6C">
            <w:pPr>
              <w:spacing w:before="0" w:after="0" w:line="240" w:lineRule="auto"/>
              <w:rPr>
                <w:ins w:id="67927" w:author="pete jones" w:date="2022-01-04T13:12:00Z"/>
              </w:rPr>
              <w:pPrChange w:id="67928" w:author="pete jones" w:date="2022-01-04T13:14:00Z">
                <w:pPr>
                  <w:keepNext/>
                  <w:spacing w:line="240" w:lineRule="auto"/>
                </w:pPr>
              </w:pPrChange>
            </w:pPr>
            <w:ins w:id="67929" w:author="pete jones" w:date="2022-01-04T13:12:00Z">
              <w:r w:rsidRPr="00FF6A71">
                <w:t>L4 - First year</w:t>
              </w:r>
            </w:ins>
          </w:p>
        </w:tc>
        <w:tc>
          <w:tcPr>
            <w:tcW w:w="960" w:type="dxa"/>
            <w:noWrap/>
            <w:hideMark/>
          </w:tcPr>
          <w:p w14:paraId="42E98ACF" w14:textId="77777777" w:rsidR="001E5E6C" w:rsidRPr="00FF6A71" w:rsidRDefault="001E5E6C">
            <w:pPr>
              <w:spacing w:before="0" w:after="0" w:line="240" w:lineRule="auto"/>
              <w:jc w:val="center"/>
              <w:rPr>
                <w:ins w:id="67930" w:author="pete jones" w:date="2022-01-04T13:12:00Z"/>
              </w:rPr>
              <w:pPrChange w:id="67931" w:author="pete jones" w:date="2022-01-04T13:14:00Z">
                <w:pPr>
                  <w:keepNext/>
                  <w:spacing w:line="240" w:lineRule="auto"/>
                  <w:jc w:val="center"/>
                </w:pPr>
              </w:pPrChange>
            </w:pPr>
            <w:ins w:id="67932" w:author="pete jones" w:date="2022-01-04T13:12:00Z">
              <w:r w:rsidRPr="00FF6A71">
                <w:t>73%</w:t>
              </w:r>
            </w:ins>
          </w:p>
        </w:tc>
        <w:tc>
          <w:tcPr>
            <w:tcW w:w="960" w:type="dxa"/>
            <w:noWrap/>
            <w:hideMark/>
          </w:tcPr>
          <w:p w14:paraId="147F0218" w14:textId="77777777" w:rsidR="001E5E6C" w:rsidRPr="00FF6A71" w:rsidRDefault="001E5E6C">
            <w:pPr>
              <w:spacing w:before="0" w:after="0" w:line="240" w:lineRule="auto"/>
              <w:jc w:val="center"/>
              <w:rPr>
                <w:ins w:id="67933" w:author="pete jones" w:date="2022-01-04T13:12:00Z"/>
              </w:rPr>
              <w:pPrChange w:id="67934" w:author="pete jones" w:date="2022-01-04T13:14:00Z">
                <w:pPr>
                  <w:keepNext/>
                  <w:spacing w:line="240" w:lineRule="auto"/>
                  <w:jc w:val="center"/>
                </w:pPr>
              </w:pPrChange>
            </w:pPr>
            <w:ins w:id="67935" w:author="pete jones" w:date="2022-01-04T13:12:00Z">
              <w:r w:rsidRPr="00FF6A71">
                <w:t>30</w:t>
              </w:r>
            </w:ins>
          </w:p>
        </w:tc>
      </w:tr>
      <w:tr w:rsidR="001E5E6C" w:rsidRPr="00FF6A71" w14:paraId="42F9323C" w14:textId="77777777" w:rsidTr="00015922">
        <w:trPr>
          <w:trHeight w:val="300"/>
          <w:jc w:val="center"/>
          <w:ins w:id="67936" w:author="pete jones" w:date="2022-01-04T13:12:00Z"/>
        </w:trPr>
        <w:tc>
          <w:tcPr>
            <w:tcW w:w="4692" w:type="dxa"/>
            <w:noWrap/>
            <w:hideMark/>
          </w:tcPr>
          <w:p w14:paraId="3513027E" w14:textId="77777777" w:rsidR="001E5E6C" w:rsidRPr="00FF6A71" w:rsidRDefault="001E5E6C">
            <w:pPr>
              <w:spacing w:before="0" w:after="0" w:line="240" w:lineRule="auto"/>
              <w:rPr>
                <w:ins w:id="67937" w:author="pete jones" w:date="2022-01-04T13:12:00Z"/>
              </w:rPr>
              <w:pPrChange w:id="67938" w:author="pete jones" w:date="2022-01-04T13:14:00Z">
                <w:pPr>
                  <w:keepNext/>
                  <w:spacing w:line="240" w:lineRule="auto"/>
                </w:pPr>
              </w:pPrChange>
            </w:pPr>
            <w:ins w:id="67939" w:author="pete jones" w:date="2022-01-04T13:12:00Z">
              <w:r w:rsidRPr="00FF6A71">
                <w:t>Other</w:t>
              </w:r>
            </w:ins>
          </w:p>
        </w:tc>
        <w:tc>
          <w:tcPr>
            <w:tcW w:w="960" w:type="dxa"/>
            <w:noWrap/>
            <w:hideMark/>
          </w:tcPr>
          <w:p w14:paraId="35537012" w14:textId="77777777" w:rsidR="001E5E6C" w:rsidRPr="00FF6A71" w:rsidRDefault="001E5E6C">
            <w:pPr>
              <w:spacing w:before="0" w:after="0" w:line="240" w:lineRule="auto"/>
              <w:jc w:val="center"/>
              <w:rPr>
                <w:ins w:id="67940" w:author="pete jones" w:date="2022-01-04T13:12:00Z"/>
              </w:rPr>
              <w:pPrChange w:id="67941" w:author="pete jones" w:date="2022-01-04T13:14:00Z">
                <w:pPr>
                  <w:keepNext/>
                  <w:spacing w:line="240" w:lineRule="auto"/>
                  <w:jc w:val="center"/>
                </w:pPr>
              </w:pPrChange>
            </w:pPr>
            <w:ins w:id="67942" w:author="pete jones" w:date="2022-01-04T13:12:00Z">
              <w:r w:rsidRPr="00FF6A71">
                <w:t>15%</w:t>
              </w:r>
            </w:ins>
          </w:p>
        </w:tc>
        <w:tc>
          <w:tcPr>
            <w:tcW w:w="960" w:type="dxa"/>
            <w:noWrap/>
            <w:hideMark/>
          </w:tcPr>
          <w:p w14:paraId="5CFF2347" w14:textId="77777777" w:rsidR="001E5E6C" w:rsidRPr="00FF6A71" w:rsidRDefault="001E5E6C">
            <w:pPr>
              <w:spacing w:before="0" w:after="0" w:line="240" w:lineRule="auto"/>
              <w:jc w:val="center"/>
              <w:rPr>
                <w:ins w:id="67943" w:author="pete jones" w:date="2022-01-04T13:12:00Z"/>
              </w:rPr>
              <w:pPrChange w:id="67944" w:author="pete jones" w:date="2022-01-04T13:14:00Z">
                <w:pPr>
                  <w:keepNext/>
                  <w:spacing w:line="240" w:lineRule="auto"/>
                  <w:jc w:val="center"/>
                </w:pPr>
              </w:pPrChange>
            </w:pPr>
            <w:ins w:id="67945" w:author="pete jones" w:date="2022-01-04T13:12:00Z">
              <w:r w:rsidRPr="00FF6A71">
                <w:t>6</w:t>
              </w:r>
            </w:ins>
          </w:p>
        </w:tc>
      </w:tr>
      <w:tr w:rsidR="001E5E6C" w:rsidRPr="00FF6A71" w14:paraId="531D6905" w14:textId="77777777" w:rsidTr="00015922">
        <w:trPr>
          <w:trHeight w:val="300"/>
          <w:jc w:val="center"/>
          <w:ins w:id="67946" w:author="pete jones" w:date="2022-01-04T13:12:00Z"/>
        </w:trPr>
        <w:tc>
          <w:tcPr>
            <w:tcW w:w="4692" w:type="dxa"/>
            <w:noWrap/>
            <w:hideMark/>
          </w:tcPr>
          <w:p w14:paraId="6D0900A9" w14:textId="77777777" w:rsidR="001E5E6C" w:rsidRPr="00FF6A71" w:rsidRDefault="001E5E6C">
            <w:pPr>
              <w:spacing w:before="0" w:after="0" w:line="240" w:lineRule="auto"/>
              <w:jc w:val="right"/>
              <w:rPr>
                <w:ins w:id="67947" w:author="pete jones" w:date="2022-01-04T13:12:00Z"/>
              </w:rPr>
              <w:pPrChange w:id="67948" w:author="pete jones" w:date="2022-01-04T13:14:00Z">
                <w:pPr>
                  <w:keepNext/>
                  <w:spacing w:line="240" w:lineRule="auto"/>
                  <w:jc w:val="right"/>
                </w:pPr>
              </w:pPrChange>
            </w:pPr>
            <w:ins w:id="67949" w:author="pete jones" w:date="2022-01-04T13:12:00Z">
              <w:r w:rsidRPr="00FF6A71">
                <w:t>Total</w:t>
              </w:r>
            </w:ins>
          </w:p>
        </w:tc>
        <w:tc>
          <w:tcPr>
            <w:tcW w:w="960" w:type="dxa"/>
            <w:noWrap/>
            <w:hideMark/>
          </w:tcPr>
          <w:p w14:paraId="0D6B3D92" w14:textId="77777777" w:rsidR="001E5E6C" w:rsidRPr="00FF6A71" w:rsidRDefault="001E5E6C">
            <w:pPr>
              <w:spacing w:before="0" w:after="0" w:line="240" w:lineRule="auto"/>
              <w:jc w:val="center"/>
              <w:rPr>
                <w:ins w:id="67950" w:author="pete jones" w:date="2022-01-04T13:12:00Z"/>
              </w:rPr>
              <w:pPrChange w:id="67951" w:author="pete jones" w:date="2022-01-04T13:14:00Z">
                <w:pPr>
                  <w:keepNext/>
                  <w:spacing w:line="240" w:lineRule="auto"/>
                  <w:jc w:val="center"/>
                </w:pPr>
              </w:pPrChange>
            </w:pPr>
            <w:ins w:id="67952" w:author="pete jones" w:date="2022-01-04T13:12:00Z">
              <w:r w:rsidRPr="00FF6A71">
                <w:t>100%</w:t>
              </w:r>
            </w:ins>
          </w:p>
        </w:tc>
        <w:tc>
          <w:tcPr>
            <w:tcW w:w="960" w:type="dxa"/>
            <w:noWrap/>
            <w:hideMark/>
          </w:tcPr>
          <w:p w14:paraId="6625CC59" w14:textId="77777777" w:rsidR="001E5E6C" w:rsidRPr="00FF6A71" w:rsidRDefault="001E5E6C">
            <w:pPr>
              <w:spacing w:before="0" w:after="0" w:line="240" w:lineRule="auto"/>
              <w:jc w:val="center"/>
              <w:rPr>
                <w:ins w:id="67953" w:author="pete jones" w:date="2022-01-04T13:12:00Z"/>
              </w:rPr>
              <w:pPrChange w:id="67954" w:author="pete jones" w:date="2022-01-04T13:14:00Z">
                <w:pPr>
                  <w:keepNext/>
                  <w:spacing w:line="240" w:lineRule="auto"/>
                  <w:jc w:val="center"/>
                </w:pPr>
              </w:pPrChange>
            </w:pPr>
            <w:ins w:id="67955" w:author="pete jones" w:date="2022-01-04T13:12:00Z">
              <w:r w:rsidRPr="00FF6A71">
                <w:t>41</w:t>
              </w:r>
            </w:ins>
          </w:p>
        </w:tc>
      </w:tr>
    </w:tbl>
    <w:p w14:paraId="08069D7F" w14:textId="77777777" w:rsidR="001E5E6C" w:rsidRPr="00FF6A71" w:rsidRDefault="001E5E6C" w:rsidP="001E5E6C">
      <w:pPr>
        <w:rPr>
          <w:ins w:id="67956" w:author="pete jones" w:date="2022-01-04T13:15:00Z"/>
        </w:rPr>
      </w:pPr>
    </w:p>
    <w:p w14:paraId="7B0C4949" w14:textId="77777777" w:rsidR="001E5E6C" w:rsidRPr="00FF6A71" w:rsidRDefault="001E5E6C" w:rsidP="001E5E6C">
      <w:pPr>
        <w:rPr>
          <w:ins w:id="67957" w:author="pete jones" w:date="2022-01-04T13:15:00Z"/>
        </w:rPr>
      </w:pPr>
    </w:p>
    <w:p w14:paraId="2A52B3DE" w14:textId="00D4B40F" w:rsidR="001E5E6C" w:rsidRPr="00FF6A71" w:rsidRDefault="001E5E6C">
      <w:pPr>
        <w:rPr>
          <w:ins w:id="67958" w:author="pete jones" w:date="2022-01-04T13:12:00Z"/>
        </w:rPr>
        <w:pPrChange w:id="67959" w:author="pete jones" w:date="2022-01-04T13:14:00Z">
          <w:pPr>
            <w:keepNext/>
          </w:pPr>
        </w:pPrChange>
      </w:pPr>
      <w:ins w:id="67960" w:author="pete jones" w:date="2022-01-04T13:12:00Z">
        <w:r w:rsidRPr="00FF6A71">
          <w:lastRenderedPageBreak/>
          <w:t xml:space="preserve">Q5 Which course are you studying at </w:t>
        </w:r>
      </w:ins>
      <w:ins w:id="67961" w:author="pete jones" w:date="2022-01-04T13:14:00Z">
        <w:r w:rsidRPr="00FF6A71">
          <w:t>university</w:t>
        </w:r>
      </w:ins>
      <w:ins w:id="67962" w:author="pete jones" w:date="2022-01-04T13:12:00Z">
        <w:r w:rsidRPr="00FF6A71">
          <w:t>?</w:t>
        </w:r>
      </w:ins>
    </w:p>
    <w:tbl>
      <w:tblPr>
        <w:tblStyle w:val="TableGrid"/>
        <w:tblW w:w="0" w:type="auto"/>
        <w:jc w:val="center"/>
        <w:tblLook w:val="04A0" w:firstRow="1" w:lastRow="0" w:firstColumn="1" w:lastColumn="0" w:noHBand="0" w:noVBand="1"/>
      </w:tblPr>
      <w:tblGrid>
        <w:gridCol w:w="6274"/>
        <w:gridCol w:w="960"/>
        <w:gridCol w:w="960"/>
      </w:tblGrid>
      <w:tr w:rsidR="001E5E6C" w:rsidRPr="00FF6A71" w14:paraId="271E68B8" w14:textId="77777777" w:rsidTr="00015922">
        <w:trPr>
          <w:trHeight w:val="315"/>
          <w:jc w:val="center"/>
          <w:ins w:id="67963" w:author="pete jones" w:date="2022-01-04T13:12:00Z"/>
        </w:trPr>
        <w:tc>
          <w:tcPr>
            <w:tcW w:w="6274" w:type="dxa"/>
            <w:noWrap/>
            <w:hideMark/>
          </w:tcPr>
          <w:p w14:paraId="41CB1754" w14:textId="77777777" w:rsidR="001E5E6C" w:rsidRPr="00FF6A71" w:rsidRDefault="001E5E6C">
            <w:pPr>
              <w:spacing w:before="0" w:after="0" w:line="240" w:lineRule="auto"/>
              <w:rPr>
                <w:ins w:id="67964" w:author="pete jones" w:date="2022-01-04T13:12:00Z"/>
                <w:b/>
                <w:bCs/>
              </w:rPr>
              <w:pPrChange w:id="67965" w:author="pete jones" w:date="2022-01-04T13:15:00Z">
                <w:pPr>
                  <w:keepNext/>
                  <w:spacing w:line="240" w:lineRule="auto"/>
                </w:pPr>
              </w:pPrChange>
            </w:pPr>
            <w:ins w:id="67966" w:author="pete jones" w:date="2022-01-04T13:12:00Z">
              <w:r w:rsidRPr="00FF6A71">
                <w:rPr>
                  <w:b/>
                  <w:bCs/>
                </w:rPr>
                <w:t>Answer</w:t>
              </w:r>
            </w:ins>
          </w:p>
        </w:tc>
        <w:tc>
          <w:tcPr>
            <w:tcW w:w="960" w:type="dxa"/>
            <w:noWrap/>
            <w:hideMark/>
          </w:tcPr>
          <w:p w14:paraId="274AB687" w14:textId="77777777" w:rsidR="001E5E6C" w:rsidRPr="00FF6A71" w:rsidRDefault="001E5E6C">
            <w:pPr>
              <w:spacing w:before="0" w:after="0" w:line="240" w:lineRule="auto"/>
              <w:rPr>
                <w:ins w:id="67967" w:author="pete jones" w:date="2022-01-04T13:12:00Z"/>
                <w:b/>
                <w:bCs/>
              </w:rPr>
              <w:pPrChange w:id="67968" w:author="pete jones" w:date="2022-01-04T13:15:00Z">
                <w:pPr>
                  <w:keepNext/>
                  <w:spacing w:line="240" w:lineRule="auto"/>
                </w:pPr>
              </w:pPrChange>
            </w:pPr>
            <w:ins w:id="67969" w:author="pete jones" w:date="2022-01-04T13:12:00Z">
              <w:r w:rsidRPr="00FF6A71">
                <w:rPr>
                  <w:b/>
                  <w:bCs/>
                </w:rPr>
                <w:t>%</w:t>
              </w:r>
            </w:ins>
          </w:p>
        </w:tc>
        <w:tc>
          <w:tcPr>
            <w:tcW w:w="960" w:type="dxa"/>
            <w:noWrap/>
            <w:hideMark/>
          </w:tcPr>
          <w:p w14:paraId="784917AE" w14:textId="77777777" w:rsidR="001E5E6C" w:rsidRPr="00FF6A71" w:rsidRDefault="001E5E6C">
            <w:pPr>
              <w:spacing w:before="0" w:after="0" w:line="240" w:lineRule="auto"/>
              <w:rPr>
                <w:ins w:id="67970" w:author="pete jones" w:date="2022-01-04T13:12:00Z"/>
                <w:b/>
                <w:bCs/>
              </w:rPr>
              <w:pPrChange w:id="67971" w:author="pete jones" w:date="2022-01-04T13:15:00Z">
                <w:pPr>
                  <w:keepNext/>
                  <w:spacing w:line="240" w:lineRule="auto"/>
                </w:pPr>
              </w:pPrChange>
            </w:pPr>
            <w:ins w:id="67972" w:author="pete jones" w:date="2022-01-04T13:12:00Z">
              <w:r w:rsidRPr="00FF6A71">
                <w:rPr>
                  <w:b/>
                  <w:bCs/>
                </w:rPr>
                <w:t>Count</w:t>
              </w:r>
            </w:ins>
          </w:p>
        </w:tc>
      </w:tr>
      <w:tr w:rsidR="001E5E6C" w:rsidRPr="00FF6A71" w14:paraId="4C657965" w14:textId="77777777" w:rsidTr="00015922">
        <w:trPr>
          <w:trHeight w:val="315"/>
          <w:jc w:val="center"/>
          <w:ins w:id="67973" w:author="pete jones" w:date="2022-01-04T13:12:00Z"/>
        </w:trPr>
        <w:tc>
          <w:tcPr>
            <w:tcW w:w="6274" w:type="dxa"/>
            <w:noWrap/>
            <w:hideMark/>
          </w:tcPr>
          <w:p w14:paraId="54A43415" w14:textId="77777777" w:rsidR="001E5E6C" w:rsidRPr="00FF6A71" w:rsidRDefault="001E5E6C">
            <w:pPr>
              <w:spacing w:before="0" w:after="0" w:line="240" w:lineRule="auto"/>
              <w:rPr>
                <w:ins w:id="67974" w:author="pete jones" w:date="2022-01-04T13:12:00Z"/>
              </w:rPr>
              <w:pPrChange w:id="67975" w:author="pete jones" w:date="2022-01-04T13:15:00Z">
                <w:pPr>
                  <w:keepNext/>
                  <w:spacing w:line="240" w:lineRule="auto"/>
                </w:pPr>
              </w:pPrChange>
            </w:pPr>
            <w:ins w:id="67976" w:author="pete jones" w:date="2022-01-04T13:12:00Z">
              <w:r w:rsidRPr="00FF6A71">
                <w:t>General Engineering</w:t>
              </w:r>
            </w:ins>
          </w:p>
        </w:tc>
        <w:tc>
          <w:tcPr>
            <w:tcW w:w="960" w:type="dxa"/>
            <w:noWrap/>
            <w:hideMark/>
          </w:tcPr>
          <w:p w14:paraId="3A6EF048" w14:textId="77777777" w:rsidR="001E5E6C" w:rsidRPr="00FF6A71" w:rsidRDefault="001E5E6C">
            <w:pPr>
              <w:spacing w:before="0" w:after="0" w:line="240" w:lineRule="auto"/>
              <w:jc w:val="center"/>
              <w:rPr>
                <w:ins w:id="67977" w:author="pete jones" w:date="2022-01-04T13:12:00Z"/>
              </w:rPr>
              <w:pPrChange w:id="67978" w:author="pete jones" w:date="2022-01-04T13:15:00Z">
                <w:pPr>
                  <w:keepNext/>
                  <w:spacing w:line="240" w:lineRule="auto"/>
                  <w:jc w:val="center"/>
                </w:pPr>
              </w:pPrChange>
            </w:pPr>
            <w:ins w:id="67979" w:author="pete jones" w:date="2022-01-04T13:12:00Z">
              <w:r w:rsidRPr="00FF6A71">
                <w:t>20%</w:t>
              </w:r>
            </w:ins>
          </w:p>
        </w:tc>
        <w:tc>
          <w:tcPr>
            <w:tcW w:w="960" w:type="dxa"/>
            <w:noWrap/>
            <w:hideMark/>
          </w:tcPr>
          <w:p w14:paraId="4D04CE27" w14:textId="77777777" w:rsidR="001E5E6C" w:rsidRPr="00FF6A71" w:rsidRDefault="001E5E6C">
            <w:pPr>
              <w:spacing w:before="0" w:after="0" w:line="240" w:lineRule="auto"/>
              <w:jc w:val="center"/>
              <w:rPr>
                <w:ins w:id="67980" w:author="pete jones" w:date="2022-01-04T13:12:00Z"/>
              </w:rPr>
              <w:pPrChange w:id="67981" w:author="pete jones" w:date="2022-01-04T13:15:00Z">
                <w:pPr>
                  <w:keepNext/>
                  <w:spacing w:line="240" w:lineRule="auto"/>
                  <w:jc w:val="center"/>
                </w:pPr>
              </w:pPrChange>
            </w:pPr>
            <w:ins w:id="67982" w:author="pete jones" w:date="2022-01-04T13:12:00Z">
              <w:r w:rsidRPr="00FF6A71">
                <w:t>8</w:t>
              </w:r>
            </w:ins>
          </w:p>
        </w:tc>
      </w:tr>
      <w:tr w:rsidR="001E5E6C" w:rsidRPr="00FF6A71" w14:paraId="7DB2D91D" w14:textId="77777777" w:rsidTr="00015922">
        <w:trPr>
          <w:trHeight w:val="315"/>
          <w:jc w:val="center"/>
          <w:ins w:id="67983" w:author="pete jones" w:date="2022-01-04T13:12:00Z"/>
        </w:trPr>
        <w:tc>
          <w:tcPr>
            <w:tcW w:w="6274" w:type="dxa"/>
            <w:noWrap/>
            <w:hideMark/>
          </w:tcPr>
          <w:p w14:paraId="6BEEFF9D" w14:textId="77777777" w:rsidR="001E5E6C" w:rsidRPr="00FF6A71" w:rsidRDefault="001E5E6C">
            <w:pPr>
              <w:spacing w:before="0" w:after="0" w:line="240" w:lineRule="auto"/>
              <w:rPr>
                <w:ins w:id="67984" w:author="pete jones" w:date="2022-01-04T13:12:00Z"/>
              </w:rPr>
              <w:pPrChange w:id="67985" w:author="pete jones" w:date="2022-01-04T13:15:00Z">
                <w:pPr>
                  <w:keepNext/>
                  <w:spacing w:line="240" w:lineRule="auto"/>
                </w:pPr>
              </w:pPrChange>
            </w:pPr>
            <w:ins w:id="67986" w:author="pete jones" w:date="2022-01-04T13:12:00Z">
              <w:r w:rsidRPr="00FF6A71">
                <w:t>Engineering Design</w:t>
              </w:r>
            </w:ins>
          </w:p>
        </w:tc>
        <w:tc>
          <w:tcPr>
            <w:tcW w:w="960" w:type="dxa"/>
            <w:noWrap/>
            <w:hideMark/>
          </w:tcPr>
          <w:p w14:paraId="4AD127C4" w14:textId="77777777" w:rsidR="001E5E6C" w:rsidRPr="00FF6A71" w:rsidRDefault="001E5E6C">
            <w:pPr>
              <w:spacing w:before="0" w:after="0" w:line="240" w:lineRule="auto"/>
              <w:jc w:val="center"/>
              <w:rPr>
                <w:ins w:id="67987" w:author="pete jones" w:date="2022-01-04T13:12:00Z"/>
              </w:rPr>
              <w:pPrChange w:id="67988" w:author="pete jones" w:date="2022-01-04T13:15:00Z">
                <w:pPr>
                  <w:keepNext/>
                  <w:spacing w:line="240" w:lineRule="auto"/>
                  <w:jc w:val="center"/>
                </w:pPr>
              </w:pPrChange>
            </w:pPr>
            <w:ins w:id="67989" w:author="pete jones" w:date="2022-01-04T13:12:00Z">
              <w:r w:rsidRPr="00FF6A71">
                <w:t>5%</w:t>
              </w:r>
            </w:ins>
          </w:p>
        </w:tc>
        <w:tc>
          <w:tcPr>
            <w:tcW w:w="960" w:type="dxa"/>
            <w:noWrap/>
            <w:hideMark/>
          </w:tcPr>
          <w:p w14:paraId="54EF5C40" w14:textId="77777777" w:rsidR="001E5E6C" w:rsidRPr="00FF6A71" w:rsidRDefault="001E5E6C">
            <w:pPr>
              <w:spacing w:before="0" w:after="0" w:line="240" w:lineRule="auto"/>
              <w:jc w:val="center"/>
              <w:rPr>
                <w:ins w:id="67990" w:author="pete jones" w:date="2022-01-04T13:12:00Z"/>
              </w:rPr>
              <w:pPrChange w:id="67991" w:author="pete jones" w:date="2022-01-04T13:15:00Z">
                <w:pPr>
                  <w:keepNext/>
                  <w:spacing w:line="240" w:lineRule="auto"/>
                  <w:jc w:val="center"/>
                </w:pPr>
              </w:pPrChange>
            </w:pPr>
            <w:ins w:id="67992" w:author="pete jones" w:date="2022-01-04T13:12:00Z">
              <w:r w:rsidRPr="00FF6A71">
                <w:t>2</w:t>
              </w:r>
            </w:ins>
          </w:p>
        </w:tc>
      </w:tr>
      <w:tr w:rsidR="001E5E6C" w:rsidRPr="00FF6A71" w14:paraId="1BA8E2D0" w14:textId="77777777" w:rsidTr="00015922">
        <w:trPr>
          <w:trHeight w:val="315"/>
          <w:jc w:val="center"/>
          <w:ins w:id="67993" w:author="pete jones" w:date="2022-01-04T13:12:00Z"/>
        </w:trPr>
        <w:tc>
          <w:tcPr>
            <w:tcW w:w="6274" w:type="dxa"/>
            <w:noWrap/>
            <w:hideMark/>
          </w:tcPr>
          <w:p w14:paraId="514033E1" w14:textId="77777777" w:rsidR="001E5E6C" w:rsidRPr="00FF6A71" w:rsidRDefault="001E5E6C">
            <w:pPr>
              <w:spacing w:before="0" w:after="0" w:line="240" w:lineRule="auto"/>
              <w:rPr>
                <w:ins w:id="67994" w:author="pete jones" w:date="2022-01-04T13:12:00Z"/>
              </w:rPr>
              <w:pPrChange w:id="67995" w:author="pete jones" w:date="2022-01-04T13:15:00Z">
                <w:pPr>
                  <w:keepNext/>
                  <w:spacing w:line="240" w:lineRule="auto"/>
                </w:pPr>
              </w:pPrChange>
            </w:pPr>
            <w:ins w:id="67996" w:author="pete jones" w:date="2022-01-04T13:12:00Z">
              <w:r w:rsidRPr="00FF6A71">
                <w:t>Mechanical Engineering</w:t>
              </w:r>
            </w:ins>
          </w:p>
        </w:tc>
        <w:tc>
          <w:tcPr>
            <w:tcW w:w="960" w:type="dxa"/>
            <w:noWrap/>
            <w:hideMark/>
          </w:tcPr>
          <w:p w14:paraId="271332CE" w14:textId="77777777" w:rsidR="001E5E6C" w:rsidRPr="00FF6A71" w:rsidRDefault="001E5E6C">
            <w:pPr>
              <w:spacing w:before="0" w:after="0" w:line="240" w:lineRule="auto"/>
              <w:jc w:val="center"/>
              <w:rPr>
                <w:ins w:id="67997" w:author="pete jones" w:date="2022-01-04T13:12:00Z"/>
              </w:rPr>
              <w:pPrChange w:id="67998" w:author="pete jones" w:date="2022-01-04T13:15:00Z">
                <w:pPr>
                  <w:keepNext/>
                  <w:spacing w:line="240" w:lineRule="auto"/>
                  <w:jc w:val="center"/>
                </w:pPr>
              </w:pPrChange>
            </w:pPr>
            <w:ins w:id="67999" w:author="pete jones" w:date="2022-01-04T13:12:00Z">
              <w:r w:rsidRPr="00FF6A71">
                <w:t>5%</w:t>
              </w:r>
            </w:ins>
          </w:p>
        </w:tc>
        <w:tc>
          <w:tcPr>
            <w:tcW w:w="960" w:type="dxa"/>
            <w:noWrap/>
            <w:hideMark/>
          </w:tcPr>
          <w:p w14:paraId="2690CA2D" w14:textId="77777777" w:rsidR="001E5E6C" w:rsidRPr="00FF6A71" w:rsidRDefault="001E5E6C">
            <w:pPr>
              <w:spacing w:before="0" w:after="0" w:line="240" w:lineRule="auto"/>
              <w:jc w:val="center"/>
              <w:rPr>
                <w:ins w:id="68000" w:author="pete jones" w:date="2022-01-04T13:12:00Z"/>
              </w:rPr>
              <w:pPrChange w:id="68001" w:author="pete jones" w:date="2022-01-04T13:15:00Z">
                <w:pPr>
                  <w:keepNext/>
                  <w:spacing w:line="240" w:lineRule="auto"/>
                  <w:jc w:val="center"/>
                </w:pPr>
              </w:pPrChange>
            </w:pPr>
            <w:ins w:id="68002" w:author="pete jones" w:date="2022-01-04T13:12:00Z">
              <w:r w:rsidRPr="00FF6A71">
                <w:t>2</w:t>
              </w:r>
            </w:ins>
          </w:p>
        </w:tc>
      </w:tr>
      <w:tr w:rsidR="001E5E6C" w:rsidRPr="00FF6A71" w14:paraId="7BEB64C2" w14:textId="77777777" w:rsidTr="00015922">
        <w:trPr>
          <w:trHeight w:val="315"/>
          <w:jc w:val="center"/>
          <w:ins w:id="68003" w:author="pete jones" w:date="2022-01-04T13:12:00Z"/>
        </w:trPr>
        <w:tc>
          <w:tcPr>
            <w:tcW w:w="6274" w:type="dxa"/>
            <w:noWrap/>
            <w:hideMark/>
          </w:tcPr>
          <w:p w14:paraId="3911FD76" w14:textId="77777777" w:rsidR="001E5E6C" w:rsidRPr="00FF6A71" w:rsidRDefault="001E5E6C">
            <w:pPr>
              <w:spacing w:before="0" w:after="0" w:line="240" w:lineRule="auto"/>
              <w:rPr>
                <w:ins w:id="68004" w:author="pete jones" w:date="2022-01-04T13:12:00Z"/>
              </w:rPr>
              <w:pPrChange w:id="68005" w:author="pete jones" w:date="2022-01-04T13:15:00Z">
                <w:pPr>
                  <w:keepNext/>
                  <w:spacing w:line="240" w:lineRule="auto"/>
                </w:pPr>
              </w:pPrChange>
            </w:pPr>
            <w:ins w:id="68006" w:author="pete jones" w:date="2022-01-04T13:12:00Z">
              <w:r w:rsidRPr="00FF6A71">
                <w:t>Electrical and Electronic Engineering</w:t>
              </w:r>
            </w:ins>
          </w:p>
        </w:tc>
        <w:tc>
          <w:tcPr>
            <w:tcW w:w="960" w:type="dxa"/>
            <w:noWrap/>
            <w:hideMark/>
          </w:tcPr>
          <w:p w14:paraId="02355EAE" w14:textId="77777777" w:rsidR="001E5E6C" w:rsidRPr="00FF6A71" w:rsidRDefault="001E5E6C">
            <w:pPr>
              <w:spacing w:before="0" w:after="0" w:line="240" w:lineRule="auto"/>
              <w:jc w:val="center"/>
              <w:rPr>
                <w:ins w:id="68007" w:author="pete jones" w:date="2022-01-04T13:12:00Z"/>
              </w:rPr>
              <w:pPrChange w:id="68008" w:author="pete jones" w:date="2022-01-04T13:15:00Z">
                <w:pPr>
                  <w:keepNext/>
                  <w:spacing w:line="240" w:lineRule="auto"/>
                  <w:jc w:val="center"/>
                </w:pPr>
              </w:pPrChange>
            </w:pPr>
            <w:ins w:id="68009" w:author="pete jones" w:date="2022-01-04T13:12:00Z">
              <w:r w:rsidRPr="00FF6A71">
                <w:t>10%</w:t>
              </w:r>
            </w:ins>
          </w:p>
        </w:tc>
        <w:tc>
          <w:tcPr>
            <w:tcW w:w="960" w:type="dxa"/>
            <w:noWrap/>
            <w:hideMark/>
          </w:tcPr>
          <w:p w14:paraId="547DDF46" w14:textId="77777777" w:rsidR="001E5E6C" w:rsidRPr="00FF6A71" w:rsidRDefault="001E5E6C">
            <w:pPr>
              <w:spacing w:before="0" w:after="0" w:line="240" w:lineRule="auto"/>
              <w:jc w:val="center"/>
              <w:rPr>
                <w:ins w:id="68010" w:author="pete jones" w:date="2022-01-04T13:12:00Z"/>
              </w:rPr>
              <w:pPrChange w:id="68011" w:author="pete jones" w:date="2022-01-04T13:15:00Z">
                <w:pPr>
                  <w:keepNext/>
                  <w:spacing w:line="240" w:lineRule="auto"/>
                  <w:jc w:val="center"/>
                </w:pPr>
              </w:pPrChange>
            </w:pPr>
            <w:ins w:id="68012" w:author="pete jones" w:date="2022-01-04T13:12:00Z">
              <w:r w:rsidRPr="00FF6A71">
                <w:t>4</w:t>
              </w:r>
            </w:ins>
          </w:p>
        </w:tc>
      </w:tr>
      <w:tr w:rsidR="001E5E6C" w:rsidRPr="00FF6A71" w14:paraId="62AB23D4" w14:textId="77777777" w:rsidTr="00015922">
        <w:trPr>
          <w:trHeight w:val="315"/>
          <w:jc w:val="center"/>
          <w:ins w:id="68013" w:author="pete jones" w:date="2022-01-04T13:12:00Z"/>
        </w:trPr>
        <w:tc>
          <w:tcPr>
            <w:tcW w:w="6274" w:type="dxa"/>
            <w:noWrap/>
            <w:hideMark/>
          </w:tcPr>
          <w:p w14:paraId="10855FA4" w14:textId="77777777" w:rsidR="001E5E6C" w:rsidRPr="00FF6A71" w:rsidRDefault="001E5E6C">
            <w:pPr>
              <w:spacing w:before="0" w:after="0" w:line="240" w:lineRule="auto"/>
              <w:rPr>
                <w:ins w:id="68014" w:author="pete jones" w:date="2022-01-04T13:12:00Z"/>
              </w:rPr>
              <w:pPrChange w:id="68015" w:author="pete jones" w:date="2022-01-04T13:15:00Z">
                <w:pPr>
                  <w:keepNext/>
                  <w:spacing w:line="240" w:lineRule="auto"/>
                </w:pPr>
              </w:pPrChange>
            </w:pPr>
            <w:ins w:id="68016" w:author="pete jones" w:date="2022-01-04T13:12:00Z">
              <w:r w:rsidRPr="00FF6A71">
                <w:t>Automotive and Motorsport Engineering</w:t>
              </w:r>
            </w:ins>
          </w:p>
        </w:tc>
        <w:tc>
          <w:tcPr>
            <w:tcW w:w="960" w:type="dxa"/>
            <w:noWrap/>
            <w:hideMark/>
          </w:tcPr>
          <w:p w14:paraId="67B2BF1D" w14:textId="77777777" w:rsidR="001E5E6C" w:rsidRPr="00FF6A71" w:rsidRDefault="001E5E6C">
            <w:pPr>
              <w:spacing w:before="0" w:after="0" w:line="240" w:lineRule="auto"/>
              <w:jc w:val="center"/>
              <w:rPr>
                <w:ins w:id="68017" w:author="pete jones" w:date="2022-01-04T13:12:00Z"/>
              </w:rPr>
              <w:pPrChange w:id="68018" w:author="pete jones" w:date="2022-01-04T13:15:00Z">
                <w:pPr>
                  <w:keepNext/>
                  <w:spacing w:line="240" w:lineRule="auto"/>
                  <w:jc w:val="center"/>
                </w:pPr>
              </w:pPrChange>
            </w:pPr>
            <w:ins w:id="68019" w:author="pete jones" w:date="2022-01-04T13:12:00Z">
              <w:r w:rsidRPr="00FF6A71">
                <w:t>34%</w:t>
              </w:r>
            </w:ins>
          </w:p>
        </w:tc>
        <w:tc>
          <w:tcPr>
            <w:tcW w:w="960" w:type="dxa"/>
            <w:noWrap/>
            <w:hideMark/>
          </w:tcPr>
          <w:p w14:paraId="4F5A9FA4" w14:textId="77777777" w:rsidR="001E5E6C" w:rsidRPr="00FF6A71" w:rsidRDefault="001E5E6C">
            <w:pPr>
              <w:spacing w:before="0" w:after="0" w:line="240" w:lineRule="auto"/>
              <w:jc w:val="center"/>
              <w:rPr>
                <w:ins w:id="68020" w:author="pete jones" w:date="2022-01-04T13:12:00Z"/>
              </w:rPr>
              <w:pPrChange w:id="68021" w:author="pete jones" w:date="2022-01-04T13:15:00Z">
                <w:pPr>
                  <w:keepNext/>
                  <w:spacing w:line="240" w:lineRule="auto"/>
                  <w:jc w:val="center"/>
                </w:pPr>
              </w:pPrChange>
            </w:pPr>
            <w:ins w:id="68022" w:author="pete jones" w:date="2022-01-04T13:12:00Z">
              <w:r w:rsidRPr="00FF6A71">
                <w:t>14</w:t>
              </w:r>
            </w:ins>
          </w:p>
        </w:tc>
      </w:tr>
      <w:tr w:rsidR="001E5E6C" w:rsidRPr="00FF6A71" w14:paraId="7FE48D0F" w14:textId="77777777" w:rsidTr="00015922">
        <w:trPr>
          <w:trHeight w:val="315"/>
          <w:jc w:val="center"/>
          <w:ins w:id="68023" w:author="pete jones" w:date="2022-01-04T13:12:00Z"/>
        </w:trPr>
        <w:tc>
          <w:tcPr>
            <w:tcW w:w="6274" w:type="dxa"/>
            <w:noWrap/>
            <w:hideMark/>
          </w:tcPr>
          <w:p w14:paraId="5A8A6045" w14:textId="77777777" w:rsidR="001E5E6C" w:rsidRPr="00FF6A71" w:rsidRDefault="001E5E6C">
            <w:pPr>
              <w:spacing w:before="0" w:after="0" w:line="240" w:lineRule="auto"/>
              <w:rPr>
                <w:ins w:id="68024" w:author="pete jones" w:date="2022-01-04T13:12:00Z"/>
              </w:rPr>
              <w:pPrChange w:id="68025" w:author="pete jones" w:date="2022-01-04T13:15:00Z">
                <w:pPr>
                  <w:keepNext/>
                  <w:spacing w:line="240" w:lineRule="auto"/>
                </w:pPr>
              </w:pPrChange>
            </w:pPr>
            <w:ins w:id="68026" w:author="pete jones" w:date="2022-01-04T13:12:00Z">
              <w:r w:rsidRPr="00FF6A71">
                <w:t>AI and Robotics</w:t>
              </w:r>
            </w:ins>
          </w:p>
        </w:tc>
        <w:tc>
          <w:tcPr>
            <w:tcW w:w="960" w:type="dxa"/>
            <w:noWrap/>
            <w:hideMark/>
          </w:tcPr>
          <w:p w14:paraId="099C1242" w14:textId="77777777" w:rsidR="001E5E6C" w:rsidRPr="00FF6A71" w:rsidRDefault="001E5E6C">
            <w:pPr>
              <w:spacing w:before="0" w:after="0" w:line="240" w:lineRule="auto"/>
              <w:jc w:val="center"/>
              <w:rPr>
                <w:ins w:id="68027" w:author="pete jones" w:date="2022-01-04T13:12:00Z"/>
              </w:rPr>
              <w:pPrChange w:id="68028" w:author="pete jones" w:date="2022-01-04T13:15:00Z">
                <w:pPr>
                  <w:keepNext/>
                  <w:spacing w:line="240" w:lineRule="auto"/>
                  <w:jc w:val="center"/>
                </w:pPr>
              </w:pPrChange>
            </w:pPr>
            <w:ins w:id="68029" w:author="pete jones" w:date="2022-01-04T13:12:00Z">
              <w:r w:rsidRPr="00FF6A71">
                <w:t>0%</w:t>
              </w:r>
            </w:ins>
          </w:p>
        </w:tc>
        <w:tc>
          <w:tcPr>
            <w:tcW w:w="960" w:type="dxa"/>
            <w:noWrap/>
            <w:hideMark/>
          </w:tcPr>
          <w:p w14:paraId="437523A0" w14:textId="77777777" w:rsidR="001E5E6C" w:rsidRPr="00FF6A71" w:rsidRDefault="001E5E6C">
            <w:pPr>
              <w:spacing w:before="0" w:after="0" w:line="240" w:lineRule="auto"/>
              <w:jc w:val="center"/>
              <w:rPr>
                <w:ins w:id="68030" w:author="pete jones" w:date="2022-01-04T13:12:00Z"/>
              </w:rPr>
              <w:pPrChange w:id="68031" w:author="pete jones" w:date="2022-01-04T13:15:00Z">
                <w:pPr>
                  <w:keepNext/>
                  <w:spacing w:line="240" w:lineRule="auto"/>
                  <w:jc w:val="center"/>
                </w:pPr>
              </w:pPrChange>
            </w:pPr>
            <w:ins w:id="68032" w:author="pete jones" w:date="2022-01-04T13:12:00Z">
              <w:r w:rsidRPr="00FF6A71">
                <w:t>0</w:t>
              </w:r>
            </w:ins>
          </w:p>
        </w:tc>
      </w:tr>
      <w:tr w:rsidR="001E5E6C" w:rsidRPr="00FF6A71" w14:paraId="165A6556" w14:textId="77777777" w:rsidTr="00015922">
        <w:trPr>
          <w:trHeight w:val="315"/>
          <w:jc w:val="center"/>
          <w:ins w:id="68033" w:author="pete jones" w:date="2022-01-04T13:12:00Z"/>
        </w:trPr>
        <w:tc>
          <w:tcPr>
            <w:tcW w:w="6274" w:type="dxa"/>
            <w:noWrap/>
            <w:hideMark/>
          </w:tcPr>
          <w:p w14:paraId="7E0473C7" w14:textId="77777777" w:rsidR="001E5E6C" w:rsidRPr="00FF6A71" w:rsidRDefault="001E5E6C">
            <w:pPr>
              <w:spacing w:before="0" w:after="0" w:line="240" w:lineRule="auto"/>
              <w:rPr>
                <w:ins w:id="68034" w:author="pete jones" w:date="2022-01-04T13:12:00Z"/>
              </w:rPr>
              <w:pPrChange w:id="68035" w:author="pete jones" w:date="2022-01-04T13:15:00Z">
                <w:pPr>
                  <w:keepNext/>
                  <w:spacing w:line="240" w:lineRule="auto"/>
                </w:pPr>
              </w:pPrChange>
            </w:pPr>
            <w:ins w:id="68036" w:author="pete jones" w:date="2022-01-04T13:12:00Z">
              <w:r w:rsidRPr="00FF6A71">
                <w:t>Aeronautical Engineering</w:t>
              </w:r>
            </w:ins>
          </w:p>
        </w:tc>
        <w:tc>
          <w:tcPr>
            <w:tcW w:w="960" w:type="dxa"/>
            <w:noWrap/>
            <w:hideMark/>
          </w:tcPr>
          <w:p w14:paraId="0BDA98E6" w14:textId="77777777" w:rsidR="001E5E6C" w:rsidRPr="00FF6A71" w:rsidRDefault="001E5E6C">
            <w:pPr>
              <w:spacing w:before="0" w:after="0" w:line="240" w:lineRule="auto"/>
              <w:jc w:val="center"/>
              <w:rPr>
                <w:ins w:id="68037" w:author="pete jones" w:date="2022-01-04T13:12:00Z"/>
              </w:rPr>
              <w:pPrChange w:id="68038" w:author="pete jones" w:date="2022-01-04T13:15:00Z">
                <w:pPr>
                  <w:keepNext/>
                  <w:spacing w:line="240" w:lineRule="auto"/>
                  <w:jc w:val="center"/>
                </w:pPr>
              </w:pPrChange>
            </w:pPr>
            <w:ins w:id="68039" w:author="pete jones" w:date="2022-01-04T13:12:00Z">
              <w:r w:rsidRPr="00FF6A71">
                <w:t>27%</w:t>
              </w:r>
            </w:ins>
          </w:p>
        </w:tc>
        <w:tc>
          <w:tcPr>
            <w:tcW w:w="960" w:type="dxa"/>
            <w:noWrap/>
            <w:hideMark/>
          </w:tcPr>
          <w:p w14:paraId="5C286FEB" w14:textId="77777777" w:rsidR="001E5E6C" w:rsidRPr="00FF6A71" w:rsidRDefault="001E5E6C">
            <w:pPr>
              <w:spacing w:before="0" w:after="0" w:line="240" w:lineRule="auto"/>
              <w:jc w:val="center"/>
              <w:rPr>
                <w:ins w:id="68040" w:author="pete jones" w:date="2022-01-04T13:12:00Z"/>
              </w:rPr>
              <w:pPrChange w:id="68041" w:author="pete jones" w:date="2022-01-04T13:15:00Z">
                <w:pPr>
                  <w:keepNext/>
                  <w:spacing w:line="240" w:lineRule="auto"/>
                  <w:jc w:val="center"/>
                </w:pPr>
              </w:pPrChange>
            </w:pPr>
            <w:ins w:id="68042" w:author="pete jones" w:date="2022-01-04T13:12:00Z">
              <w:r w:rsidRPr="00FF6A71">
                <w:t>11</w:t>
              </w:r>
            </w:ins>
          </w:p>
        </w:tc>
      </w:tr>
      <w:tr w:rsidR="001E5E6C" w:rsidRPr="00FF6A71" w14:paraId="539E7751" w14:textId="77777777" w:rsidTr="00015922">
        <w:trPr>
          <w:trHeight w:val="315"/>
          <w:jc w:val="center"/>
          <w:ins w:id="68043" w:author="pete jones" w:date="2022-01-04T13:12:00Z"/>
        </w:trPr>
        <w:tc>
          <w:tcPr>
            <w:tcW w:w="6274" w:type="dxa"/>
            <w:noWrap/>
            <w:hideMark/>
          </w:tcPr>
          <w:p w14:paraId="24EE5B5A" w14:textId="77777777" w:rsidR="001E5E6C" w:rsidRPr="00FF6A71" w:rsidRDefault="001E5E6C">
            <w:pPr>
              <w:spacing w:before="0" w:after="0" w:line="240" w:lineRule="auto"/>
              <w:jc w:val="right"/>
              <w:rPr>
                <w:ins w:id="68044" w:author="pete jones" w:date="2022-01-04T13:12:00Z"/>
              </w:rPr>
              <w:pPrChange w:id="68045" w:author="pete jones" w:date="2022-01-04T13:15:00Z">
                <w:pPr>
                  <w:keepNext/>
                  <w:spacing w:line="240" w:lineRule="auto"/>
                  <w:jc w:val="right"/>
                </w:pPr>
              </w:pPrChange>
            </w:pPr>
            <w:ins w:id="68046" w:author="pete jones" w:date="2022-01-04T13:12:00Z">
              <w:r w:rsidRPr="00FF6A71">
                <w:t>Total</w:t>
              </w:r>
            </w:ins>
          </w:p>
        </w:tc>
        <w:tc>
          <w:tcPr>
            <w:tcW w:w="960" w:type="dxa"/>
            <w:noWrap/>
            <w:hideMark/>
          </w:tcPr>
          <w:p w14:paraId="67334DA1" w14:textId="77777777" w:rsidR="001E5E6C" w:rsidRPr="00FF6A71" w:rsidRDefault="001E5E6C">
            <w:pPr>
              <w:spacing w:before="0" w:after="0" w:line="240" w:lineRule="auto"/>
              <w:jc w:val="center"/>
              <w:rPr>
                <w:ins w:id="68047" w:author="pete jones" w:date="2022-01-04T13:12:00Z"/>
              </w:rPr>
              <w:pPrChange w:id="68048" w:author="pete jones" w:date="2022-01-04T13:15:00Z">
                <w:pPr>
                  <w:keepNext/>
                  <w:spacing w:line="240" w:lineRule="auto"/>
                  <w:jc w:val="center"/>
                </w:pPr>
              </w:pPrChange>
            </w:pPr>
            <w:ins w:id="68049" w:author="pete jones" w:date="2022-01-04T13:12:00Z">
              <w:r w:rsidRPr="00FF6A71">
                <w:t>100%</w:t>
              </w:r>
            </w:ins>
          </w:p>
        </w:tc>
        <w:tc>
          <w:tcPr>
            <w:tcW w:w="960" w:type="dxa"/>
            <w:noWrap/>
            <w:hideMark/>
          </w:tcPr>
          <w:p w14:paraId="363613B2" w14:textId="77777777" w:rsidR="001E5E6C" w:rsidRPr="00FF6A71" w:rsidRDefault="001E5E6C">
            <w:pPr>
              <w:spacing w:before="0" w:after="0" w:line="240" w:lineRule="auto"/>
              <w:jc w:val="center"/>
              <w:rPr>
                <w:ins w:id="68050" w:author="pete jones" w:date="2022-01-04T13:12:00Z"/>
              </w:rPr>
              <w:pPrChange w:id="68051" w:author="pete jones" w:date="2022-01-04T13:15:00Z">
                <w:pPr>
                  <w:keepNext/>
                  <w:spacing w:line="240" w:lineRule="auto"/>
                  <w:jc w:val="center"/>
                </w:pPr>
              </w:pPrChange>
            </w:pPr>
            <w:ins w:id="68052" w:author="pete jones" w:date="2022-01-04T13:12:00Z">
              <w:r w:rsidRPr="00FF6A71">
                <w:t>41</w:t>
              </w:r>
            </w:ins>
          </w:p>
        </w:tc>
      </w:tr>
    </w:tbl>
    <w:p w14:paraId="01544E99" w14:textId="77777777" w:rsidR="001E5E6C" w:rsidRPr="00FF6A71" w:rsidRDefault="001E5E6C">
      <w:pPr>
        <w:rPr>
          <w:ins w:id="68053" w:author="pete jones" w:date="2022-01-04T13:12:00Z"/>
        </w:rPr>
        <w:pPrChange w:id="68054" w:author="pete jones" w:date="2022-01-04T13:14:00Z">
          <w:pPr>
            <w:keepNext/>
          </w:pPr>
        </w:pPrChange>
      </w:pPr>
    </w:p>
    <w:p w14:paraId="1A57F3D7" w14:textId="3CC49FFD" w:rsidR="001E5E6C" w:rsidRPr="00FF6A71" w:rsidRDefault="001E5E6C">
      <w:pPr>
        <w:jc w:val="left"/>
        <w:rPr>
          <w:ins w:id="68055" w:author="pete jones" w:date="2022-01-04T13:12:00Z"/>
        </w:rPr>
        <w:pPrChange w:id="68056" w:author="pete jones" w:date="2022-01-04T13:15:00Z">
          <w:pPr>
            <w:keepNext/>
          </w:pPr>
        </w:pPrChange>
      </w:pPr>
      <w:ins w:id="68057" w:author="pete jones" w:date="2022-01-04T13:12:00Z">
        <w:r w:rsidRPr="00FF6A71">
          <w:t xml:space="preserve">Q6 </w:t>
        </w:r>
        <w:r w:rsidRPr="00FF6A71">
          <w:rPr>
            <w:b/>
            <w:u w:val="single"/>
          </w:rPr>
          <w:t>GCSE O-Level overview</w:t>
        </w:r>
        <w:r w:rsidRPr="00FF6A71">
          <w:br/>
          <w:t xml:space="preserve"> Please select the subjects studied where you gained a grade </w:t>
        </w:r>
      </w:ins>
      <w:ins w:id="68058" w:author="pete jones" w:date="2022-03-30T12:29:00Z">
        <w:r w:rsidR="00042512">
          <w:t xml:space="preserve">of </w:t>
        </w:r>
      </w:ins>
      <w:ins w:id="68059" w:author="pete jones" w:date="2022-01-04T13:12:00Z">
        <w:r w:rsidRPr="00FF6A71">
          <w:t>C (4) or above</w:t>
        </w:r>
      </w:ins>
    </w:p>
    <w:tbl>
      <w:tblPr>
        <w:tblStyle w:val="TableGrid"/>
        <w:tblW w:w="0" w:type="auto"/>
        <w:tblLook w:val="04A0" w:firstRow="1" w:lastRow="0" w:firstColumn="1" w:lastColumn="0" w:noHBand="0" w:noVBand="1"/>
      </w:tblPr>
      <w:tblGrid>
        <w:gridCol w:w="6929"/>
        <w:gridCol w:w="924"/>
        <w:gridCol w:w="924"/>
      </w:tblGrid>
      <w:tr w:rsidR="001E5E6C" w:rsidRPr="00FF6A71" w14:paraId="5A1EEC5B" w14:textId="77777777" w:rsidTr="00015922">
        <w:trPr>
          <w:trHeight w:val="315"/>
          <w:ins w:id="68060" w:author="pete jones" w:date="2022-01-04T13:12:00Z"/>
        </w:trPr>
        <w:tc>
          <w:tcPr>
            <w:tcW w:w="7267" w:type="dxa"/>
            <w:noWrap/>
            <w:hideMark/>
          </w:tcPr>
          <w:p w14:paraId="3B3231AF" w14:textId="77777777" w:rsidR="001E5E6C" w:rsidRPr="00FF6A71" w:rsidRDefault="001E5E6C">
            <w:pPr>
              <w:spacing w:before="0" w:after="0" w:line="240" w:lineRule="auto"/>
              <w:rPr>
                <w:ins w:id="68061" w:author="pete jones" w:date="2022-01-04T13:12:00Z"/>
                <w:b/>
                <w:bCs/>
                <w:rPrChange w:id="68062" w:author="pete jones" w:date="2022-01-04T13:45:00Z">
                  <w:rPr>
                    <w:ins w:id="68063" w:author="pete jones" w:date="2022-01-04T13:12:00Z"/>
                  </w:rPr>
                </w:rPrChange>
              </w:rPr>
              <w:pPrChange w:id="68064" w:author="pete jones" w:date="2022-01-04T13:15:00Z">
                <w:pPr>
                  <w:keepNext/>
                  <w:spacing w:line="240" w:lineRule="auto"/>
                </w:pPr>
              </w:pPrChange>
            </w:pPr>
            <w:ins w:id="68065" w:author="pete jones" w:date="2022-01-04T13:12:00Z">
              <w:r w:rsidRPr="00FF6A71">
                <w:rPr>
                  <w:b/>
                  <w:bCs/>
                  <w:rPrChange w:id="68066" w:author="pete jones" w:date="2022-01-04T13:45:00Z">
                    <w:rPr/>
                  </w:rPrChange>
                </w:rPr>
                <w:t>Answer</w:t>
              </w:r>
            </w:ins>
          </w:p>
        </w:tc>
        <w:tc>
          <w:tcPr>
            <w:tcW w:w="960" w:type="dxa"/>
            <w:noWrap/>
            <w:hideMark/>
          </w:tcPr>
          <w:p w14:paraId="0FA8DCDB" w14:textId="77777777" w:rsidR="001E5E6C" w:rsidRPr="00FF6A71" w:rsidRDefault="001E5E6C">
            <w:pPr>
              <w:spacing w:before="0" w:after="0" w:line="240" w:lineRule="auto"/>
              <w:rPr>
                <w:ins w:id="68067" w:author="pete jones" w:date="2022-01-04T13:12:00Z"/>
                <w:b/>
                <w:bCs/>
                <w:rPrChange w:id="68068" w:author="pete jones" w:date="2022-01-04T13:45:00Z">
                  <w:rPr>
                    <w:ins w:id="68069" w:author="pete jones" w:date="2022-01-04T13:12:00Z"/>
                  </w:rPr>
                </w:rPrChange>
              </w:rPr>
              <w:pPrChange w:id="68070" w:author="pete jones" w:date="2022-01-04T13:15:00Z">
                <w:pPr>
                  <w:keepNext/>
                  <w:spacing w:line="240" w:lineRule="auto"/>
                </w:pPr>
              </w:pPrChange>
            </w:pPr>
            <w:ins w:id="68071" w:author="pete jones" w:date="2022-01-04T13:12:00Z">
              <w:r w:rsidRPr="00FF6A71">
                <w:rPr>
                  <w:b/>
                  <w:bCs/>
                  <w:rPrChange w:id="68072" w:author="pete jones" w:date="2022-01-04T13:45:00Z">
                    <w:rPr/>
                  </w:rPrChange>
                </w:rPr>
                <w:t>%</w:t>
              </w:r>
            </w:ins>
          </w:p>
        </w:tc>
        <w:tc>
          <w:tcPr>
            <w:tcW w:w="960" w:type="dxa"/>
            <w:noWrap/>
            <w:hideMark/>
          </w:tcPr>
          <w:p w14:paraId="5C2D8A49" w14:textId="77777777" w:rsidR="001E5E6C" w:rsidRPr="00FF6A71" w:rsidRDefault="001E5E6C">
            <w:pPr>
              <w:spacing w:before="0" w:after="0" w:line="240" w:lineRule="auto"/>
              <w:rPr>
                <w:ins w:id="68073" w:author="pete jones" w:date="2022-01-04T13:12:00Z"/>
                <w:b/>
                <w:bCs/>
                <w:rPrChange w:id="68074" w:author="pete jones" w:date="2022-01-04T13:45:00Z">
                  <w:rPr>
                    <w:ins w:id="68075" w:author="pete jones" w:date="2022-01-04T13:12:00Z"/>
                  </w:rPr>
                </w:rPrChange>
              </w:rPr>
              <w:pPrChange w:id="68076" w:author="pete jones" w:date="2022-01-04T13:15:00Z">
                <w:pPr>
                  <w:keepNext/>
                  <w:spacing w:line="240" w:lineRule="auto"/>
                </w:pPr>
              </w:pPrChange>
            </w:pPr>
            <w:ins w:id="68077" w:author="pete jones" w:date="2022-01-04T13:12:00Z">
              <w:r w:rsidRPr="00FF6A71">
                <w:rPr>
                  <w:b/>
                  <w:bCs/>
                  <w:rPrChange w:id="68078" w:author="pete jones" w:date="2022-01-04T13:45:00Z">
                    <w:rPr/>
                  </w:rPrChange>
                </w:rPr>
                <w:t>Count</w:t>
              </w:r>
            </w:ins>
          </w:p>
        </w:tc>
      </w:tr>
      <w:tr w:rsidR="001E5E6C" w:rsidRPr="00FF6A71" w14:paraId="7E2F29AD" w14:textId="77777777" w:rsidTr="00015922">
        <w:trPr>
          <w:trHeight w:val="315"/>
          <w:ins w:id="68079" w:author="pete jones" w:date="2022-01-04T13:12:00Z"/>
        </w:trPr>
        <w:tc>
          <w:tcPr>
            <w:tcW w:w="7267" w:type="dxa"/>
            <w:noWrap/>
            <w:hideMark/>
          </w:tcPr>
          <w:p w14:paraId="6F5E5717" w14:textId="77777777" w:rsidR="001E5E6C" w:rsidRPr="00FF6A71" w:rsidRDefault="001E5E6C">
            <w:pPr>
              <w:spacing w:before="0" w:after="0" w:line="240" w:lineRule="auto"/>
              <w:rPr>
                <w:ins w:id="68080" w:author="pete jones" w:date="2022-01-04T13:12:00Z"/>
              </w:rPr>
              <w:pPrChange w:id="68081" w:author="pete jones" w:date="2022-01-04T13:15:00Z">
                <w:pPr>
                  <w:keepNext/>
                  <w:spacing w:line="240" w:lineRule="auto"/>
                </w:pPr>
              </w:pPrChange>
            </w:pPr>
            <w:ins w:id="68082" w:author="pete jones" w:date="2022-01-04T13:12:00Z">
              <w:r w:rsidRPr="00FF6A71">
                <w:t>Mathematics</w:t>
              </w:r>
            </w:ins>
          </w:p>
        </w:tc>
        <w:tc>
          <w:tcPr>
            <w:tcW w:w="960" w:type="dxa"/>
            <w:noWrap/>
            <w:hideMark/>
          </w:tcPr>
          <w:p w14:paraId="11400D1D" w14:textId="77777777" w:rsidR="001E5E6C" w:rsidRPr="00FF6A71" w:rsidRDefault="001E5E6C">
            <w:pPr>
              <w:spacing w:before="0" w:after="0" w:line="240" w:lineRule="auto"/>
              <w:jc w:val="center"/>
              <w:rPr>
                <w:ins w:id="68083" w:author="pete jones" w:date="2022-01-04T13:12:00Z"/>
              </w:rPr>
              <w:pPrChange w:id="68084" w:author="pete jones" w:date="2022-01-04T13:15:00Z">
                <w:pPr>
                  <w:keepNext/>
                  <w:spacing w:line="240" w:lineRule="auto"/>
                  <w:jc w:val="center"/>
                </w:pPr>
              </w:pPrChange>
            </w:pPr>
            <w:ins w:id="68085" w:author="pete jones" w:date="2022-01-04T13:12:00Z">
              <w:r w:rsidRPr="00FF6A71">
                <w:t>29%</w:t>
              </w:r>
            </w:ins>
          </w:p>
        </w:tc>
        <w:tc>
          <w:tcPr>
            <w:tcW w:w="960" w:type="dxa"/>
            <w:noWrap/>
            <w:hideMark/>
          </w:tcPr>
          <w:p w14:paraId="6143B978" w14:textId="77777777" w:rsidR="001E5E6C" w:rsidRPr="00FF6A71" w:rsidRDefault="001E5E6C">
            <w:pPr>
              <w:spacing w:before="0" w:after="0" w:line="240" w:lineRule="auto"/>
              <w:jc w:val="center"/>
              <w:rPr>
                <w:ins w:id="68086" w:author="pete jones" w:date="2022-01-04T13:12:00Z"/>
              </w:rPr>
              <w:pPrChange w:id="68087" w:author="pete jones" w:date="2022-01-04T13:15:00Z">
                <w:pPr>
                  <w:keepNext/>
                  <w:spacing w:line="240" w:lineRule="auto"/>
                  <w:jc w:val="center"/>
                </w:pPr>
              </w:pPrChange>
            </w:pPr>
            <w:ins w:id="68088" w:author="pete jones" w:date="2022-01-04T13:12:00Z">
              <w:r w:rsidRPr="00FF6A71">
                <w:t>36</w:t>
              </w:r>
            </w:ins>
          </w:p>
        </w:tc>
      </w:tr>
      <w:tr w:rsidR="001E5E6C" w:rsidRPr="00FF6A71" w14:paraId="399696F4" w14:textId="77777777" w:rsidTr="00015922">
        <w:trPr>
          <w:trHeight w:val="315"/>
          <w:ins w:id="68089" w:author="pete jones" w:date="2022-01-04T13:12:00Z"/>
        </w:trPr>
        <w:tc>
          <w:tcPr>
            <w:tcW w:w="7267" w:type="dxa"/>
            <w:noWrap/>
            <w:hideMark/>
          </w:tcPr>
          <w:p w14:paraId="725EC010" w14:textId="77777777" w:rsidR="001E5E6C" w:rsidRPr="00FF6A71" w:rsidRDefault="001E5E6C">
            <w:pPr>
              <w:spacing w:before="0" w:after="0" w:line="240" w:lineRule="auto"/>
              <w:rPr>
                <w:ins w:id="68090" w:author="pete jones" w:date="2022-01-04T13:12:00Z"/>
              </w:rPr>
              <w:pPrChange w:id="68091" w:author="pete jones" w:date="2022-01-04T13:15:00Z">
                <w:pPr>
                  <w:keepNext/>
                  <w:spacing w:line="240" w:lineRule="auto"/>
                </w:pPr>
              </w:pPrChange>
            </w:pPr>
            <w:ins w:id="68092" w:author="pete jones" w:date="2022-01-04T13:12:00Z">
              <w:r w:rsidRPr="00FF6A71">
                <w:t>Science (any discipline)</w:t>
              </w:r>
            </w:ins>
          </w:p>
        </w:tc>
        <w:tc>
          <w:tcPr>
            <w:tcW w:w="960" w:type="dxa"/>
            <w:noWrap/>
            <w:hideMark/>
          </w:tcPr>
          <w:p w14:paraId="37FB2D82" w14:textId="77777777" w:rsidR="001E5E6C" w:rsidRPr="00FF6A71" w:rsidRDefault="001E5E6C">
            <w:pPr>
              <w:spacing w:before="0" w:after="0" w:line="240" w:lineRule="auto"/>
              <w:jc w:val="center"/>
              <w:rPr>
                <w:ins w:id="68093" w:author="pete jones" w:date="2022-01-04T13:12:00Z"/>
              </w:rPr>
              <w:pPrChange w:id="68094" w:author="pete jones" w:date="2022-01-04T13:15:00Z">
                <w:pPr>
                  <w:keepNext/>
                  <w:spacing w:line="240" w:lineRule="auto"/>
                  <w:jc w:val="center"/>
                </w:pPr>
              </w:pPrChange>
            </w:pPr>
            <w:ins w:id="68095" w:author="pete jones" w:date="2022-01-04T13:12:00Z">
              <w:r w:rsidRPr="00FF6A71">
                <w:t>24%</w:t>
              </w:r>
            </w:ins>
          </w:p>
        </w:tc>
        <w:tc>
          <w:tcPr>
            <w:tcW w:w="960" w:type="dxa"/>
            <w:noWrap/>
            <w:hideMark/>
          </w:tcPr>
          <w:p w14:paraId="3A0DAC45" w14:textId="77777777" w:rsidR="001E5E6C" w:rsidRPr="00FF6A71" w:rsidRDefault="001E5E6C">
            <w:pPr>
              <w:spacing w:before="0" w:after="0" w:line="240" w:lineRule="auto"/>
              <w:jc w:val="center"/>
              <w:rPr>
                <w:ins w:id="68096" w:author="pete jones" w:date="2022-01-04T13:12:00Z"/>
              </w:rPr>
              <w:pPrChange w:id="68097" w:author="pete jones" w:date="2022-01-04T13:15:00Z">
                <w:pPr>
                  <w:keepNext/>
                  <w:spacing w:line="240" w:lineRule="auto"/>
                  <w:jc w:val="center"/>
                </w:pPr>
              </w:pPrChange>
            </w:pPr>
            <w:ins w:id="68098" w:author="pete jones" w:date="2022-01-04T13:12:00Z">
              <w:r w:rsidRPr="00FF6A71">
                <w:t>29</w:t>
              </w:r>
            </w:ins>
          </w:p>
        </w:tc>
      </w:tr>
      <w:tr w:rsidR="001E5E6C" w:rsidRPr="00FF6A71" w14:paraId="7ED250FC" w14:textId="77777777" w:rsidTr="00015922">
        <w:trPr>
          <w:trHeight w:val="315"/>
          <w:ins w:id="68099" w:author="pete jones" w:date="2022-01-04T13:12:00Z"/>
        </w:trPr>
        <w:tc>
          <w:tcPr>
            <w:tcW w:w="7267" w:type="dxa"/>
            <w:noWrap/>
            <w:hideMark/>
          </w:tcPr>
          <w:p w14:paraId="6129D7D8" w14:textId="77777777" w:rsidR="001E5E6C" w:rsidRPr="00FF6A71" w:rsidRDefault="001E5E6C">
            <w:pPr>
              <w:spacing w:before="0" w:after="0" w:line="240" w:lineRule="auto"/>
              <w:rPr>
                <w:ins w:id="68100" w:author="pete jones" w:date="2022-01-04T13:12:00Z"/>
              </w:rPr>
              <w:pPrChange w:id="68101" w:author="pete jones" w:date="2022-01-04T13:15:00Z">
                <w:pPr>
                  <w:keepNext/>
                  <w:spacing w:line="240" w:lineRule="auto"/>
                </w:pPr>
              </w:pPrChange>
            </w:pPr>
            <w:ins w:id="68102" w:author="pete jones" w:date="2022-01-04T13:12:00Z">
              <w:r w:rsidRPr="00FF6A71">
                <w:t>English Language</w:t>
              </w:r>
            </w:ins>
          </w:p>
        </w:tc>
        <w:tc>
          <w:tcPr>
            <w:tcW w:w="960" w:type="dxa"/>
            <w:noWrap/>
            <w:hideMark/>
          </w:tcPr>
          <w:p w14:paraId="1D4A6511" w14:textId="77777777" w:rsidR="001E5E6C" w:rsidRPr="00FF6A71" w:rsidRDefault="001E5E6C">
            <w:pPr>
              <w:spacing w:before="0" w:after="0" w:line="240" w:lineRule="auto"/>
              <w:jc w:val="center"/>
              <w:rPr>
                <w:ins w:id="68103" w:author="pete jones" w:date="2022-01-04T13:12:00Z"/>
              </w:rPr>
              <w:pPrChange w:id="68104" w:author="pete jones" w:date="2022-01-04T13:15:00Z">
                <w:pPr>
                  <w:keepNext/>
                  <w:spacing w:line="240" w:lineRule="auto"/>
                  <w:jc w:val="center"/>
                </w:pPr>
              </w:pPrChange>
            </w:pPr>
            <w:ins w:id="68105" w:author="pete jones" w:date="2022-01-04T13:12:00Z">
              <w:r w:rsidRPr="00FF6A71">
                <w:t>24%</w:t>
              </w:r>
            </w:ins>
          </w:p>
        </w:tc>
        <w:tc>
          <w:tcPr>
            <w:tcW w:w="960" w:type="dxa"/>
            <w:noWrap/>
            <w:hideMark/>
          </w:tcPr>
          <w:p w14:paraId="4A1410B8" w14:textId="77777777" w:rsidR="001E5E6C" w:rsidRPr="00FF6A71" w:rsidRDefault="001E5E6C">
            <w:pPr>
              <w:spacing w:before="0" w:after="0" w:line="240" w:lineRule="auto"/>
              <w:jc w:val="center"/>
              <w:rPr>
                <w:ins w:id="68106" w:author="pete jones" w:date="2022-01-04T13:12:00Z"/>
              </w:rPr>
              <w:pPrChange w:id="68107" w:author="pete jones" w:date="2022-01-04T13:15:00Z">
                <w:pPr>
                  <w:keepNext/>
                  <w:spacing w:line="240" w:lineRule="auto"/>
                  <w:jc w:val="center"/>
                </w:pPr>
              </w:pPrChange>
            </w:pPr>
            <w:ins w:id="68108" w:author="pete jones" w:date="2022-01-04T13:12:00Z">
              <w:r w:rsidRPr="00FF6A71">
                <w:t>29</w:t>
              </w:r>
            </w:ins>
          </w:p>
        </w:tc>
      </w:tr>
      <w:tr w:rsidR="001E5E6C" w:rsidRPr="00FF6A71" w14:paraId="084CA976" w14:textId="77777777" w:rsidTr="00015922">
        <w:trPr>
          <w:trHeight w:val="315"/>
          <w:ins w:id="68109" w:author="pete jones" w:date="2022-01-04T13:12:00Z"/>
        </w:trPr>
        <w:tc>
          <w:tcPr>
            <w:tcW w:w="7267" w:type="dxa"/>
            <w:noWrap/>
            <w:hideMark/>
          </w:tcPr>
          <w:p w14:paraId="6579D432" w14:textId="77777777" w:rsidR="001E5E6C" w:rsidRPr="00FF6A71" w:rsidRDefault="001E5E6C">
            <w:pPr>
              <w:spacing w:before="0" w:after="0" w:line="240" w:lineRule="auto"/>
              <w:rPr>
                <w:ins w:id="68110" w:author="pete jones" w:date="2022-01-04T13:12:00Z"/>
              </w:rPr>
              <w:pPrChange w:id="68111" w:author="pete jones" w:date="2022-01-04T13:15:00Z">
                <w:pPr>
                  <w:keepNext/>
                  <w:spacing w:line="240" w:lineRule="auto"/>
                </w:pPr>
              </w:pPrChange>
            </w:pPr>
            <w:ins w:id="68112" w:author="pete jones" w:date="2022-01-04T13:12:00Z">
              <w:r w:rsidRPr="00FF6A71">
                <w:t>Engineering</w:t>
              </w:r>
            </w:ins>
          </w:p>
        </w:tc>
        <w:tc>
          <w:tcPr>
            <w:tcW w:w="960" w:type="dxa"/>
            <w:noWrap/>
            <w:hideMark/>
          </w:tcPr>
          <w:p w14:paraId="0DCE7DB9" w14:textId="77777777" w:rsidR="001E5E6C" w:rsidRPr="00FF6A71" w:rsidRDefault="001E5E6C">
            <w:pPr>
              <w:spacing w:before="0" w:after="0" w:line="240" w:lineRule="auto"/>
              <w:jc w:val="center"/>
              <w:rPr>
                <w:ins w:id="68113" w:author="pete jones" w:date="2022-01-04T13:12:00Z"/>
              </w:rPr>
              <w:pPrChange w:id="68114" w:author="pete jones" w:date="2022-01-04T13:15:00Z">
                <w:pPr>
                  <w:keepNext/>
                  <w:spacing w:line="240" w:lineRule="auto"/>
                  <w:jc w:val="center"/>
                </w:pPr>
              </w:pPrChange>
            </w:pPr>
            <w:ins w:id="68115" w:author="pete jones" w:date="2022-01-04T13:12:00Z">
              <w:r w:rsidRPr="00FF6A71">
                <w:t>7%</w:t>
              </w:r>
            </w:ins>
          </w:p>
        </w:tc>
        <w:tc>
          <w:tcPr>
            <w:tcW w:w="960" w:type="dxa"/>
            <w:noWrap/>
            <w:hideMark/>
          </w:tcPr>
          <w:p w14:paraId="45B9E9D7" w14:textId="77777777" w:rsidR="001E5E6C" w:rsidRPr="00FF6A71" w:rsidRDefault="001E5E6C">
            <w:pPr>
              <w:spacing w:before="0" w:after="0" w:line="240" w:lineRule="auto"/>
              <w:jc w:val="center"/>
              <w:rPr>
                <w:ins w:id="68116" w:author="pete jones" w:date="2022-01-04T13:12:00Z"/>
              </w:rPr>
              <w:pPrChange w:id="68117" w:author="pete jones" w:date="2022-01-04T13:15:00Z">
                <w:pPr>
                  <w:keepNext/>
                  <w:spacing w:line="240" w:lineRule="auto"/>
                  <w:jc w:val="center"/>
                </w:pPr>
              </w:pPrChange>
            </w:pPr>
            <w:ins w:id="68118" w:author="pete jones" w:date="2022-01-04T13:12:00Z">
              <w:r w:rsidRPr="00FF6A71">
                <w:t>9</w:t>
              </w:r>
            </w:ins>
          </w:p>
        </w:tc>
      </w:tr>
      <w:tr w:rsidR="001E5E6C" w:rsidRPr="00FF6A71" w14:paraId="22B9A77D" w14:textId="77777777" w:rsidTr="00015922">
        <w:trPr>
          <w:trHeight w:val="315"/>
          <w:ins w:id="68119" w:author="pete jones" w:date="2022-01-04T13:12:00Z"/>
        </w:trPr>
        <w:tc>
          <w:tcPr>
            <w:tcW w:w="7267" w:type="dxa"/>
            <w:noWrap/>
            <w:hideMark/>
          </w:tcPr>
          <w:p w14:paraId="000DCADE" w14:textId="77777777" w:rsidR="001E5E6C" w:rsidRPr="00FF6A71" w:rsidRDefault="001E5E6C">
            <w:pPr>
              <w:spacing w:before="0" w:after="0" w:line="240" w:lineRule="auto"/>
              <w:rPr>
                <w:ins w:id="68120" w:author="pete jones" w:date="2022-01-04T13:12:00Z"/>
              </w:rPr>
              <w:pPrChange w:id="68121" w:author="pete jones" w:date="2022-01-04T13:15:00Z">
                <w:pPr>
                  <w:keepNext/>
                  <w:spacing w:line="240" w:lineRule="auto"/>
                </w:pPr>
              </w:pPrChange>
            </w:pPr>
            <w:ins w:id="68122" w:author="pete jones" w:date="2022-01-04T13:12:00Z">
              <w:r w:rsidRPr="00FF6A71">
                <w:t>Art</w:t>
              </w:r>
            </w:ins>
          </w:p>
        </w:tc>
        <w:tc>
          <w:tcPr>
            <w:tcW w:w="960" w:type="dxa"/>
            <w:noWrap/>
            <w:hideMark/>
          </w:tcPr>
          <w:p w14:paraId="2C2C6690" w14:textId="77777777" w:rsidR="001E5E6C" w:rsidRPr="00FF6A71" w:rsidRDefault="001E5E6C">
            <w:pPr>
              <w:spacing w:before="0" w:after="0" w:line="240" w:lineRule="auto"/>
              <w:jc w:val="center"/>
              <w:rPr>
                <w:ins w:id="68123" w:author="pete jones" w:date="2022-01-04T13:12:00Z"/>
              </w:rPr>
              <w:pPrChange w:id="68124" w:author="pete jones" w:date="2022-01-04T13:15:00Z">
                <w:pPr>
                  <w:keepNext/>
                  <w:spacing w:line="240" w:lineRule="auto"/>
                  <w:jc w:val="center"/>
                </w:pPr>
              </w:pPrChange>
            </w:pPr>
            <w:ins w:id="68125" w:author="pete jones" w:date="2022-01-04T13:12:00Z">
              <w:r w:rsidRPr="00FF6A71">
                <w:t>3%</w:t>
              </w:r>
            </w:ins>
          </w:p>
        </w:tc>
        <w:tc>
          <w:tcPr>
            <w:tcW w:w="960" w:type="dxa"/>
            <w:noWrap/>
            <w:hideMark/>
          </w:tcPr>
          <w:p w14:paraId="3E6779D5" w14:textId="77777777" w:rsidR="001E5E6C" w:rsidRPr="00FF6A71" w:rsidRDefault="001E5E6C">
            <w:pPr>
              <w:spacing w:before="0" w:after="0" w:line="240" w:lineRule="auto"/>
              <w:jc w:val="center"/>
              <w:rPr>
                <w:ins w:id="68126" w:author="pete jones" w:date="2022-01-04T13:12:00Z"/>
              </w:rPr>
              <w:pPrChange w:id="68127" w:author="pete jones" w:date="2022-01-04T13:15:00Z">
                <w:pPr>
                  <w:keepNext/>
                  <w:spacing w:line="240" w:lineRule="auto"/>
                  <w:jc w:val="center"/>
                </w:pPr>
              </w:pPrChange>
            </w:pPr>
            <w:ins w:id="68128" w:author="pete jones" w:date="2022-01-04T13:12:00Z">
              <w:r w:rsidRPr="00FF6A71">
                <w:t>4</w:t>
              </w:r>
            </w:ins>
          </w:p>
        </w:tc>
      </w:tr>
      <w:tr w:rsidR="001E5E6C" w:rsidRPr="00FF6A71" w14:paraId="5DCF8C2B" w14:textId="77777777" w:rsidTr="00015922">
        <w:trPr>
          <w:trHeight w:val="315"/>
          <w:ins w:id="68129" w:author="pete jones" w:date="2022-01-04T13:12:00Z"/>
        </w:trPr>
        <w:tc>
          <w:tcPr>
            <w:tcW w:w="7267" w:type="dxa"/>
            <w:noWrap/>
            <w:hideMark/>
          </w:tcPr>
          <w:p w14:paraId="475B2859" w14:textId="77777777" w:rsidR="001E5E6C" w:rsidRPr="00FF6A71" w:rsidRDefault="001E5E6C">
            <w:pPr>
              <w:spacing w:before="0" w:after="0" w:line="240" w:lineRule="auto"/>
              <w:rPr>
                <w:ins w:id="68130" w:author="pete jones" w:date="2022-01-04T13:12:00Z"/>
              </w:rPr>
              <w:pPrChange w:id="68131" w:author="pete jones" w:date="2022-01-04T13:15:00Z">
                <w:pPr>
                  <w:keepNext/>
                  <w:spacing w:line="240" w:lineRule="auto"/>
                </w:pPr>
              </w:pPrChange>
            </w:pPr>
            <w:ins w:id="68132" w:author="pete jones" w:date="2022-01-04T13:12:00Z">
              <w:r w:rsidRPr="00FF6A71">
                <w:t>CDT Subjects</w:t>
              </w:r>
            </w:ins>
          </w:p>
        </w:tc>
        <w:tc>
          <w:tcPr>
            <w:tcW w:w="960" w:type="dxa"/>
            <w:noWrap/>
            <w:hideMark/>
          </w:tcPr>
          <w:p w14:paraId="0F27B22E" w14:textId="77777777" w:rsidR="001E5E6C" w:rsidRPr="00FF6A71" w:rsidRDefault="001E5E6C">
            <w:pPr>
              <w:spacing w:before="0" w:after="0" w:line="240" w:lineRule="auto"/>
              <w:jc w:val="center"/>
              <w:rPr>
                <w:ins w:id="68133" w:author="pete jones" w:date="2022-01-04T13:12:00Z"/>
              </w:rPr>
              <w:pPrChange w:id="68134" w:author="pete jones" w:date="2022-01-04T13:15:00Z">
                <w:pPr>
                  <w:keepNext/>
                  <w:spacing w:line="240" w:lineRule="auto"/>
                  <w:jc w:val="center"/>
                </w:pPr>
              </w:pPrChange>
            </w:pPr>
            <w:ins w:id="68135" w:author="pete jones" w:date="2022-01-04T13:12:00Z">
              <w:r w:rsidRPr="00FF6A71">
                <w:t>8%</w:t>
              </w:r>
            </w:ins>
          </w:p>
        </w:tc>
        <w:tc>
          <w:tcPr>
            <w:tcW w:w="960" w:type="dxa"/>
            <w:noWrap/>
            <w:hideMark/>
          </w:tcPr>
          <w:p w14:paraId="00EB4C02" w14:textId="77777777" w:rsidR="001E5E6C" w:rsidRPr="00FF6A71" w:rsidRDefault="001E5E6C">
            <w:pPr>
              <w:spacing w:before="0" w:after="0" w:line="240" w:lineRule="auto"/>
              <w:jc w:val="center"/>
              <w:rPr>
                <w:ins w:id="68136" w:author="pete jones" w:date="2022-01-04T13:12:00Z"/>
              </w:rPr>
              <w:pPrChange w:id="68137" w:author="pete jones" w:date="2022-01-04T13:15:00Z">
                <w:pPr>
                  <w:keepNext/>
                  <w:spacing w:line="240" w:lineRule="auto"/>
                  <w:jc w:val="center"/>
                </w:pPr>
              </w:pPrChange>
            </w:pPr>
            <w:ins w:id="68138" w:author="pete jones" w:date="2022-01-04T13:12:00Z">
              <w:r w:rsidRPr="00FF6A71">
                <w:t>10</w:t>
              </w:r>
            </w:ins>
          </w:p>
        </w:tc>
      </w:tr>
      <w:tr w:rsidR="001E5E6C" w:rsidRPr="00FF6A71" w14:paraId="1CCD0176" w14:textId="77777777" w:rsidTr="00015922">
        <w:trPr>
          <w:trHeight w:val="315"/>
          <w:ins w:id="68139" w:author="pete jones" w:date="2022-01-04T13:12:00Z"/>
        </w:trPr>
        <w:tc>
          <w:tcPr>
            <w:tcW w:w="7267" w:type="dxa"/>
            <w:noWrap/>
            <w:hideMark/>
          </w:tcPr>
          <w:p w14:paraId="7E41243C" w14:textId="47FA3AA8" w:rsidR="001E5E6C" w:rsidRPr="00FF6A71" w:rsidRDefault="001E5E6C">
            <w:pPr>
              <w:spacing w:before="0" w:after="0" w:line="240" w:lineRule="auto"/>
              <w:jc w:val="left"/>
              <w:rPr>
                <w:ins w:id="68140" w:author="pete jones" w:date="2022-01-04T13:12:00Z"/>
              </w:rPr>
              <w:pPrChange w:id="68141" w:author="pete jones" w:date="2022-01-04T13:15:00Z">
                <w:pPr>
                  <w:keepNext/>
                  <w:spacing w:line="240" w:lineRule="auto"/>
                </w:pPr>
              </w:pPrChange>
            </w:pPr>
            <w:ins w:id="68142" w:author="pete jones" w:date="2022-01-04T13:12:00Z">
              <w:r w:rsidRPr="00FF6A71">
                <w:t>I studied the above</w:t>
              </w:r>
            </w:ins>
            <w:ins w:id="68143" w:author="pete jones" w:date="2022-03-30T12:30:00Z">
              <w:r w:rsidR="00042512">
                <w:t>-</w:t>
              </w:r>
            </w:ins>
            <w:ins w:id="68144" w:author="pete jones" w:date="2022-01-04T13:12:00Z">
              <w:r w:rsidRPr="00FF6A71">
                <w:t xml:space="preserve">selected subjects but did not achieve </w:t>
              </w:r>
            </w:ins>
            <w:ins w:id="68145" w:author="pete jones" w:date="2022-03-30T12:30:00Z">
              <w:r w:rsidR="00042512">
                <w:t xml:space="preserve">a </w:t>
              </w:r>
            </w:ins>
            <w:ins w:id="68146" w:author="pete jones" w:date="2022-01-04T13:12:00Z">
              <w:r w:rsidRPr="00FF6A71">
                <w:t xml:space="preserve">grade </w:t>
              </w:r>
            </w:ins>
            <w:ins w:id="68147" w:author="pete jones" w:date="2022-03-30T12:30:00Z">
              <w:r w:rsidR="00042512">
                <w:t xml:space="preserve">of </w:t>
              </w:r>
            </w:ins>
            <w:ins w:id="68148" w:author="pete jones" w:date="2022-01-04T13:12:00Z">
              <w:r w:rsidRPr="00FF6A71">
                <w:t>C or above</w:t>
              </w:r>
            </w:ins>
          </w:p>
        </w:tc>
        <w:tc>
          <w:tcPr>
            <w:tcW w:w="960" w:type="dxa"/>
            <w:noWrap/>
            <w:hideMark/>
          </w:tcPr>
          <w:p w14:paraId="24181C91" w14:textId="77777777" w:rsidR="001E5E6C" w:rsidRPr="00FF6A71" w:rsidRDefault="001E5E6C">
            <w:pPr>
              <w:spacing w:before="0" w:after="0" w:line="240" w:lineRule="auto"/>
              <w:jc w:val="center"/>
              <w:rPr>
                <w:ins w:id="68149" w:author="pete jones" w:date="2022-01-04T13:12:00Z"/>
              </w:rPr>
              <w:pPrChange w:id="68150" w:author="pete jones" w:date="2022-01-04T13:15:00Z">
                <w:pPr>
                  <w:keepNext/>
                  <w:spacing w:line="240" w:lineRule="auto"/>
                  <w:jc w:val="center"/>
                </w:pPr>
              </w:pPrChange>
            </w:pPr>
            <w:ins w:id="68151" w:author="pete jones" w:date="2022-01-04T13:12:00Z">
              <w:r w:rsidRPr="00FF6A71">
                <w:t>5%</w:t>
              </w:r>
            </w:ins>
          </w:p>
        </w:tc>
        <w:tc>
          <w:tcPr>
            <w:tcW w:w="960" w:type="dxa"/>
            <w:noWrap/>
            <w:hideMark/>
          </w:tcPr>
          <w:p w14:paraId="4C0CA970" w14:textId="77777777" w:rsidR="001E5E6C" w:rsidRPr="00FF6A71" w:rsidRDefault="001E5E6C">
            <w:pPr>
              <w:spacing w:before="0" w:after="0" w:line="240" w:lineRule="auto"/>
              <w:jc w:val="center"/>
              <w:rPr>
                <w:ins w:id="68152" w:author="pete jones" w:date="2022-01-04T13:12:00Z"/>
              </w:rPr>
              <w:pPrChange w:id="68153" w:author="pete jones" w:date="2022-01-04T13:15:00Z">
                <w:pPr>
                  <w:keepNext/>
                  <w:spacing w:line="240" w:lineRule="auto"/>
                  <w:jc w:val="center"/>
                </w:pPr>
              </w:pPrChange>
            </w:pPr>
            <w:ins w:id="68154" w:author="pete jones" w:date="2022-01-04T13:12:00Z">
              <w:r w:rsidRPr="00FF6A71">
                <w:t>6</w:t>
              </w:r>
            </w:ins>
          </w:p>
        </w:tc>
      </w:tr>
      <w:tr w:rsidR="001E5E6C" w:rsidRPr="00FF6A71" w14:paraId="653AA006" w14:textId="77777777" w:rsidTr="00015922">
        <w:trPr>
          <w:trHeight w:val="315"/>
          <w:ins w:id="68155" w:author="pete jones" w:date="2022-01-04T13:12:00Z"/>
        </w:trPr>
        <w:tc>
          <w:tcPr>
            <w:tcW w:w="7267" w:type="dxa"/>
            <w:noWrap/>
            <w:hideMark/>
          </w:tcPr>
          <w:p w14:paraId="7FBDC230" w14:textId="77777777" w:rsidR="001E5E6C" w:rsidRPr="00FF6A71" w:rsidRDefault="001E5E6C">
            <w:pPr>
              <w:spacing w:before="0" w:after="0" w:line="240" w:lineRule="auto"/>
              <w:jc w:val="right"/>
              <w:rPr>
                <w:ins w:id="68156" w:author="pete jones" w:date="2022-01-04T13:12:00Z"/>
              </w:rPr>
              <w:pPrChange w:id="68157" w:author="pete jones" w:date="2022-01-04T13:15:00Z">
                <w:pPr>
                  <w:keepNext/>
                  <w:spacing w:line="240" w:lineRule="auto"/>
                  <w:jc w:val="right"/>
                </w:pPr>
              </w:pPrChange>
            </w:pPr>
            <w:ins w:id="68158" w:author="pete jones" w:date="2022-01-04T13:12:00Z">
              <w:r w:rsidRPr="00FF6A71">
                <w:t>Total</w:t>
              </w:r>
            </w:ins>
          </w:p>
        </w:tc>
        <w:tc>
          <w:tcPr>
            <w:tcW w:w="960" w:type="dxa"/>
            <w:noWrap/>
            <w:hideMark/>
          </w:tcPr>
          <w:p w14:paraId="2DCF9FBA" w14:textId="77777777" w:rsidR="001E5E6C" w:rsidRPr="00FF6A71" w:rsidRDefault="001E5E6C">
            <w:pPr>
              <w:spacing w:before="0" w:after="0" w:line="240" w:lineRule="auto"/>
              <w:jc w:val="center"/>
              <w:rPr>
                <w:ins w:id="68159" w:author="pete jones" w:date="2022-01-04T13:12:00Z"/>
              </w:rPr>
              <w:pPrChange w:id="68160" w:author="pete jones" w:date="2022-01-04T13:15:00Z">
                <w:pPr>
                  <w:keepNext/>
                  <w:spacing w:line="240" w:lineRule="auto"/>
                  <w:jc w:val="center"/>
                </w:pPr>
              </w:pPrChange>
            </w:pPr>
            <w:ins w:id="68161" w:author="pete jones" w:date="2022-01-04T13:12:00Z">
              <w:r w:rsidRPr="00FF6A71">
                <w:t>100%</w:t>
              </w:r>
            </w:ins>
          </w:p>
        </w:tc>
        <w:tc>
          <w:tcPr>
            <w:tcW w:w="960" w:type="dxa"/>
            <w:noWrap/>
            <w:hideMark/>
          </w:tcPr>
          <w:p w14:paraId="112F78D1" w14:textId="77777777" w:rsidR="001E5E6C" w:rsidRPr="00FF6A71" w:rsidRDefault="001E5E6C">
            <w:pPr>
              <w:spacing w:before="0" w:after="0" w:line="240" w:lineRule="auto"/>
              <w:jc w:val="center"/>
              <w:rPr>
                <w:ins w:id="68162" w:author="pete jones" w:date="2022-01-04T13:12:00Z"/>
              </w:rPr>
              <w:pPrChange w:id="68163" w:author="pete jones" w:date="2022-01-04T13:15:00Z">
                <w:pPr>
                  <w:keepNext/>
                  <w:spacing w:line="240" w:lineRule="auto"/>
                  <w:jc w:val="center"/>
                </w:pPr>
              </w:pPrChange>
            </w:pPr>
            <w:ins w:id="68164" w:author="pete jones" w:date="2022-01-04T13:12:00Z">
              <w:r w:rsidRPr="00FF6A71">
                <w:t>123</w:t>
              </w:r>
            </w:ins>
          </w:p>
        </w:tc>
      </w:tr>
    </w:tbl>
    <w:p w14:paraId="1D88A7EC" w14:textId="5CDE2191" w:rsidR="001E5E6C" w:rsidRPr="00FF6A71" w:rsidRDefault="001E5E6C">
      <w:pPr>
        <w:jc w:val="left"/>
        <w:rPr>
          <w:ins w:id="68165" w:author="pete jones" w:date="2022-01-04T13:12:00Z"/>
        </w:rPr>
        <w:pPrChange w:id="68166" w:author="pete jones" w:date="2022-01-04T13:15:00Z">
          <w:pPr>
            <w:keepNext/>
          </w:pPr>
        </w:pPrChange>
      </w:pPr>
      <w:ins w:id="68167" w:author="pete jones" w:date="2022-01-04T13:12:00Z">
        <w:r w:rsidRPr="00FF6A71">
          <w:t>Q7 Which qualifications have you studied post 16 years old</w:t>
        </w:r>
        <w:r w:rsidRPr="00FF6A71">
          <w:br/>
          <w:t>(</w:t>
        </w:r>
      </w:ins>
      <w:ins w:id="68168" w:author="pete jones" w:date="2022-04-05T11:11:00Z">
        <w:r w:rsidR="00FE3061" w:rsidRPr="00FF6A71">
          <w:t>i.e.,</w:t>
        </w:r>
      </w:ins>
      <w:ins w:id="68169" w:author="pete jones" w:date="2022-01-04T13:12:00Z">
        <w:r w:rsidRPr="00FF6A71">
          <w:t xml:space="preserve"> Level 3)</w:t>
        </w:r>
      </w:ins>
    </w:p>
    <w:tbl>
      <w:tblPr>
        <w:tblStyle w:val="TableGrid"/>
        <w:tblW w:w="0" w:type="auto"/>
        <w:jc w:val="center"/>
        <w:tblLook w:val="04A0" w:firstRow="1" w:lastRow="0" w:firstColumn="1" w:lastColumn="0" w:noHBand="0" w:noVBand="1"/>
      </w:tblPr>
      <w:tblGrid>
        <w:gridCol w:w="6208"/>
        <w:gridCol w:w="960"/>
        <w:gridCol w:w="960"/>
      </w:tblGrid>
      <w:tr w:rsidR="001E5E6C" w:rsidRPr="00FF6A71" w14:paraId="5CC95CB5" w14:textId="77777777" w:rsidTr="00015922">
        <w:trPr>
          <w:trHeight w:val="315"/>
          <w:jc w:val="center"/>
          <w:ins w:id="68170" w:author="pete jones" w:date="2022-01-04T13:12:00Z"/>
        </w:trPr>
        <w:tc>
          <w:tcPr>
            <w:tcW w:w="6208" w:type="dxa"/>
            <w:noWrap/>
            <w:hideMark/>
          </w:tcPr>
          <w:p w14:paraId="1E9EBDB6" w14:textId="77777777" w:rsidR="001E5E6C" w:rsidRPr="00FF6A71" w:rsidRDefault="001E5E6C">
            <w:pPr>
              <w:spacing w:before="0" w:after="0" w:line="240" w:lineRule="auto"/>
              <w:rPr>
                <w:ins w:id="68171" w:author="pete jones" w:date="2022-01-04T13:12:00Z"/>
                <w:b/>
                <w:bCs/>
              </w:rPr>
              <w:pPrChange w:id="68172" w:author="pete jones" w:date="2022-01-04T13:15:00Z">
                <w:pPr>
                  <w:keepNext/>
                  <w:spacing w:line="240" w:lineRule="auto"/>
                </w:pPr>
              </w:pPrChange>
            </w:pPr>
            <w:ins w:id="68173" w:author="pete jones" w:date="2022-01-04T13:12:00Z">
              <w:r w:rsidRPr="00FF6A71">
                <w:rPr>
                  <w:b/>
                  <w:bCs/>
                </w:rPr>
                <w:t>Answer</w:t>
              </w:r>
            </w:ins>
          </w:p>
        </w:tc>
        <w:tc>
          <w:tcPr>
            <w:tcW w:w="960" w:type="dxa"/>
            <w:noWrap/>
            <w:hideMark/>
          </w:tcPr>
          <w:p w14:paraId="4AE0B2B4" w14:textId="77777777" w:rsidR="001E5E6C" w:rsidRPr="00FF6A71" w:rsidRDefault="001E5E6C">
            <w:pPr>
              <w:spacing w:before="0" w:after="0" w:line="240" w:lineRule="auto"/>
              <w:rPr>
                <w:ins w:id="68174" w:author="pete jones" w:date="2022-01-04T13:12:00Z"/>
                <w:b/>
                <w:bCs/>
              </w:rPr>
              <w:pPrChange w:id="68175" w:author="pete jones" w:date="2022-01-04T13:15:00Z">
                <w:pPr>
                  <w:keepNext/>
                  <w:spacing w:line="240" w:lineRule="auto"/>
                </w:pPr>
              </w:pPrChange>
            </w:pPr>
            <w:ins w:id="68176" w:author="pete jones" w:date="2022-01-04T13:12:00Z">
              <w:r w:rsidRPr="00FF6A71">
                <w:rPr>
                  <w:b/>
                  <w:bCs/>
                </w:rPr>
                <w:t>%</w:t>
              </w:r>
            </w:ins>
          </w:p>
        </w:tc>
        <w:tc>
          <w:tcPr>
            <w:tcW w:w="960" w:type="dxa"/>
            <w:noWrap/>
            <w:hideMark/>
          </w:tcPr>
          <w:p w14:paraId="29347716" w14:textId="77777777" w:rsidR="001E5E6C" w:rsidRPr="00FF6A71" w:rsidRDefault="001E5E6C">
            <w:pPr>
              <w:spacing w:before="0" w:after="0" w:line="240" w:lineRule="auto"/>
              <w:rPr>
                <w:ins w:id="68177" w:author="pete jones" w:date="2022-01-04T13:12:00Z"/>
                <w:b/>
                <w:bCs/>
              </w:rPr>
              <w:pPrChange w:id="68178" w:author="pete jones" w:date="2022-01-04T13:15:00Z">
                <w:pPr>
                  <w:keepNext/>
                  <w:spacing w:line="240" w:lineRule="auto"/>
                </w:pPr>
              </w:pPrChange>
            </w:pPr>
            <w:ins w:id="68179" w:author="pete jones" w:date="2022-01-04T13:12:00Z">
              <w:r w:rsidRPr="00FF6A71">
                <w:rPr>
                  <w:b/>
                  <w:bCs/>
                </w:rPr>
                <w:t>Count</w:t>
              </w:r>
            </w:ins>
          </w:p>
        </w:tc>
      </w:tr>
      <w:tr w:rsidR="001E5E6C" w:rsidRPr="00FF6A71" w14:paraId="7743CA4B" w14:textId="77777777" w:rsidTr="00015922">
        <w:trPr>
          <w:trHeight w:val="315"/>
          <w:jc w:val="center"/>
          <w:ins w:id="68180" w:author="pete jones" w:date="2022-01-04T13:12:00Z"/>
        </w:trPr>
        <w:tc>
          <w:tcPr>
            <w:tcW w:w="6208" w:type="dxa"/>
            <w:noWrap/>
            <w:hideMark/>
          </w:tcPr>
          <w:p w14:paraId="33F6842A" w14:textId="77777777" w:rsidR="001E5E6C" w:rsidRPr="00FF6A71" w:rsidRDefault="001E5E6C">
            <w:pPr>
              <w:spacing w:before="0" w:after="0" w:line="240" w:lineRule="auto"/>
              <w:rPr>
                <w:ins w:id="68181" w:author="pete jones" w:date="2022-01-04T13:12:00Z"/>
              </w:rPr>
              <w:pPrChange w:id="68182" w:author="pete jones" w:date="2022-01-04T13:15:00Z">
                <w:pPr>
                  <w:keepNext/>
                  <w:spacing w:line="240" w:lineRule="auto"/>
                </w:pPr>
              </w:pPrChange>
            </w:pPr>
            <w:ins w:id="68183" w:author="pete jones" w:date="2022-01-04T13:12:00Z">
              <w:r w:rsidRPr="00FF6A71">
                <w:t>A-Levels</w:t>
              </w:r>
            </w:ins>
          </w:p>
        </w:tc>
        <w:tc>
          <w:tcPr>
            <w:tcW w:w="960" w:type="dxa"/>
            <w:noWrap/>
            <w:hideMark/>
          </w:tcPr>
          <w:p w14:paraId="13391521" w14:textId="77777777" w:rsidR="001E5E6C" w:rsidRPr="00FF6A71" w:rsidRDefault="001E5E6C">
            <w:pPr>
              <w:spacing w:before="0" w:after="0" w:line="240" w:lineRule="auto"/>
              <w:jc w:val="center"/>
              <w:rPr>
                <w:ins w:id="68184" w:author="pete jones" w:date="2022-01-04T13:12:00Z"/>
              </w:rPr>
              <w:pPrChange w:id="68185" w:author="pete jones" w:date="2022-01-04T13:15:00Z">
                <w:pPr>
                  <w:keepNext/>
                  <w:spacing w:line="240" w:lineRule="auto"/>
                  <w:jc w:val="center"/>
                </w:pPr>
              </w:pPrChange>
            </w:pPr>
            <w:ins w:id="68186" w:author="pete jones" w:date="2022-01-04T13:12:00Z">
              <w:r w:rsidRPr="00FF6A71">
                <w:t>45%</w:t>
              </w:r>
            </w:ins>
          </w:p>
        </w:tc>
        <w:tc>
          <w:tcPr>
            <w:tcW w:w="960" w:type="dxa"/>
            <w:noWrap/>
            <w:hideMark/>
          </w:tcPr>
          <w:p w14:paraId="0FEC4C9D" w14:textId="77777777" w:rsidR="001E5E6C" w:rsidRPr="00FF6A71" w:rsidRDefault="001E5E6C">
            <w:pPr>
              <w:spacing w:before="0" w:after="0" w:line="240" w:lineRule="auto"/>
              <w:jc w:val="center"/>
              <w:rPr>
                <w:ins w:id="68187" w:author="pete jones" w:date="2022-01-04T13:12:00Z"/>
              </w:rPr>
              <w:pPrChange w:id="68188" w:author="pete jones" w:date="2022-01-04T13:15:00Z">
                <w:pPr>
                  <w:keepNext/>
                  <w:spacing w:line="240" w:lineRule="auto"/>
                  <w:jc w:val="center"/>
                </w:pPr>
              </w:pPrChange>
            </w:pPr>
            <w:ins w:id="68189" w:author="pete jones" w:date="2022-01-04T13:12:00Z">
              <w:r w:rsidRPr="00FF6A71">
                <w:t>18</w:t>
              </w:r>
            </w:ins>
          </w:p>
        </w:tc>
      </w:tr>
      <w:tr w:rsidR="001E5E6C" w:rsidRPr="00FF6A71" w14:paraId="59C54D56" w14:textId="77777777" w:rsidTr="00015922">
        <w:trPr>
          <w:trHeight w:val="315"/>
          <w:jc w:val="center"/>
          <w:ins w:id="68190" w:author="pete jones" w:date="2022-01-04T13:12:00Z"/>
        </w:trPr>
        <w:tc>
          <w:tcPr>
            <w:tcW w:w="6208" w:type="dxa"/>
            <w:noWrap/>
            <w:hideMark/>
          </w:tcPr>
          <w:p w14:paraId="7EB4A657" w14:textId="77777777" w:rsidR="001E5E6C" w:rsidRPr="00FF6A71" w:rsidRDefault="001E5E6C">
            <w:pPr>
              <w:spacing w:before="0" w:after="0" w:line="240" w:lineRule="auto"/>
              <w:rPr>
                <w:ins w:id="68191" w:author="pete jones" w:date="2022-01-04T13:12:00Z"/>
              </w:rPr>
              <w:pPrChange w:id="68192" w:author="pete jones" w:date="2022-01-04T13:15:00Z">
                <w:pPr>
                  <w:keepNext/>
                  <w:spacing w:line="240" w:lineRule="auto"/>
                </w:pPr>
              </w:pPrChange>
            </w:pPr>
            <w:ins w:id="68193" w:author="pete jones" w:date="2022-01-04T13:12:00Z">
              <w:r w:rsidRPr="00FF6A71">
                <w:t>National Certificate / Diploma</w:t>
              </w:r>
            </w:ins>
          </w:p>
        </w:tc>
        <w:tc>
          <w:tcPr>
            <w:tcW w:w="960" w:type="dxa"/>
            <w:noWrap/>
            <w:hideMark/>
          </w:tcPr>
          <w:p w14:paraId="735E44A0" w14:textId="77777777" w:rsidR="001E5E6C" w:rsidRPr="00FF6A71" w:rsidRDefault="001E5E6C">
            <w:pPr>
              <w:spacing w:before="0" w:after="0" w:line="240" w:lineRule="auto"/>
              <w:jc w:val="center"/>
              <w:rPr>
                <w:ins w:id="68194" w:author="pete jones" w:date="2022-01-04T13:12:00Z"/>
              </w:rPr>
              <w:pPrChange w:id="68195" w:author="pete jones" w:date="2022-01-04T13:15:00Z">
                <w:pPr>
                  <w:keepNext/>
                  <w:spacing w:line="240" w:lineRule="auto"/>
                  <w:jc w:val="center"/>
                </w:pPr>
              </w:pPrChange>
            </w:pPr>
            <w:ins w:id="68196" w:author="pete jones" w:date="2022-01-04T13:12:00Z">
              <w:r w:rsidRPr="00FF6A71">
                <w:t>38%</w:t>
              </w:r>
            </w:ins>
          </w:p>
        </w:tc>
        <w:tc>
          <w:tcPr>
            <w:tcW w:w="960" w:type="dxa"/>
            <w:noWrap/>
            <w:hideMark/>
          </w:tcPr>
          <w:p w14:paraId="027B930F" w14:textId="77777777" w:rsidR="001E5E6C" w:rsidRPr="00FF6A71" w:rsidRDefault="001E5E6C">
            <w:pPr>
              <w:spacing w:before="0" w:after="0" w:line="240" w:lineRule="auto"/>
              <w:jc w:val="center"/>
              <w:rPr>
                <w:ins w:id="68197" w:author="pete jones" w:date="2022-01-04T13:12:00Z"/>
              </w:rPr>
              <w:pPrChange w:id="68198" w:author="pete jones" w:date="2022-01-04T13:15:00Z">
                <w:pPr>
                  <w:keepNext/>
                  <w:spacing w:line="240" w:lineRule="auto"/>
                  <w:jc w:val="center"/>
                </w:pPr>
              </w:pPrChange>
            </w:pPr>
            <w:ins w:id="68199" w:author="pete jones" w:date="2022-01-04T13:12:00Z">
              <w:r w:rsidRPr="00FF6A71">
                <w:t>15</w:t>
              </w:r>
            </w:ins>
          </w:p>
        </w:tc>
      </w:tr>
      <w:tr w:rsidR="001E5E6C" w:rsidRPr="00FF6A71" w14:paraId="22A4C618" w14:textId="77777777" w:rsidTr="00015922">
        <w:trPr>
          <w:trHeight w:val="315"/>
          <w:jc w:val="center"/>
          <w:ins w:id="68200" w:author="pete jones" w:date="2022-01-04T13:12:00Z"/>
        </w:trPr>
        <w:tc>
          <w:tcPr>
            <w:tcW w:w="6208" w:type="dxa"/>
            <w:noWrap/>
            <w:hideMark/>
          </w:tcPr>
          <w:p w14:paraId="0134C081" w14:textId="77777777" w:rsidR="001E5E6C" w:rsidRPr="00FF6A71" w:rsidRDefault="001E5E6C">
            <w:pPr>
              <w:spacing w:before="0" w:after="0" w:line="240" w:lineRule="auto"/>
              <w:rPr>
                <w:ins w:id="68201" w:author="pete jones" w:date="2022-01-04T13:12:00Z"/>
              </w:rPr>
              <w:pPrChange w:id="68202" w:author="pete jones" w:date="2022-01-04T13:15:00Z">
                <w:pPr>
                  <w:keepNext/>
                  <w:spacing w:line="240" w:lineRule="auto"/>
                </w:pPr>
              </w:pPrChange>
            </w:pPr>
            <w:ins w:id="68203" w:author="pete jones" w:date="2022-01-04T13:12:00Z">
              <w:r w:rsidRPr="00FF6A71">
                <w:t>None</w:t>
              </w:r>
            </w:ins>
          </w:p>
        </w:tc>
        <w:tc>
          <w:tcPr>
            <w:tcW w:w="960" w:type="dxa"/>
            <w:noWrap/>
            <w:hideMark/>
          </w:tcPr>
          <w:p w14:paraId="5FC9BA53" w14:textId="77777777" w:rsidR="001E5E6C" w:rsidRPr="00FF6A71" w:rsidRDefault="001E5E6C">
            <w:pPr>
              <w:spacing w:before="0" w:after="0" w:line="240" w:lineRule="auto"/>
              <w:jc w:val="center"/>
              <w:rPr>
                <w:ins w:id="68204" w:author="pete jones" w:date="2022-01-04T13:12:00Z"/>
              </w:rPr>
              <w:pPrChange w:id="68205" w:author="pete jones" w:date="2022-01-04T13:15:00Z">
                <w:pPr>
                  <w:keepNext/>
                  <w:spacing w:line="240" w:lineRule="auto"/>
                  <w:jc w:val="center"/>
                </w:pPr>
              </w:pPrChange>
            </w:pPr>
            <w:ins w:id="68206" w:author="pete jones" w:date="2022-01-04T13:12:00Z">
              <w:r w:rsidRPr="00FF6A71">
                <w:t>18%</w:t>
              </w:r>
            </w:ins>
          </w:p>
        </w:tc>
        <w:tc>
          <w:tcPr>
            <w:tcW w:w="960" w:type="dxa"/>
            <w:noWrap/>
            <w:hideMark/>
          </w:tcPr>
          <w:p w14:paraId="58FDFB76" w14:textId="77777777" w:rsidR="001E5E6C" w:rsidRPr="00FF6A71" w:rsidRDefault="001E5E6C">
            <w:pPr>
              <w:spacing w:before="0" w:after="0" w:line="240" w:lineRule="auto"/>
              <w:jc w:val="center"/>
              <w:rPr>
                <w:ins w:id="68207" w:author="pete jones" w:date="2022-01-04T13:12:00Z"/>
              </w:rPr>
              <w:pPrChange w:id="68208" w:author="pete jones" w:date="2022-01-04T13:15:00Z">
                <w:pPr>
                  <w:keepNext/>
                  <w:spacing w:line="240" w:lineRule="auto"/>
                  <w:jc w:val="center"/>
                </w:pPr>
              </w:pPrChange>
            </w:pPr>
            <w:ins w:id="68209" w:author="pete jones" w:date="2022-01-04T13:12:00Z">
              <w:r w:rsidRPr="00FF6A71">
                <w:t>7</w:t>
              </w:r>
            </w:ins>
          </w:p>
        </w:tc>
      </w:tr>
      <w:tr w:rsidR="001E5E6C" w:rsidRPr="00FF6A71" w14:paraId="7079A350" w14:textId="77777777" w:rsidTr="00015922">
        <w:trPr>
          <w:trHeight w:val="315"/>
          <w:jc w:val="center"/>
          <w:ins w:id="68210" w:author="pete jones" w:date="2022-01-04T13:12:00Z"/>
        </w:trPr>
        <w:tc>
          <w:tcPr>
            <w:tcW w:w="6208" w:type="dxa"/>
            <w:noWrap/>
            <w:hideMark/>
          </w:tcPr>
          <w:p w14:paraId="26505399" w14:textId="77777777" w:rsidR="001E5E6C" w:rsidRPr="00FF6A71" w:rsidRDefault="001E5E6C">
            <w:pPr>
              <w:spacing w:before="0" w:after="0" w:line="240" w:lineRule="auto"/>
              <w:jc w:val="right"/>
              <w:rPr>
                <w:ins w:id="68211" w:author="pete jones" w:date="2022-01-04T13:12:00Z"/>
              </w:rPr>
              <w:pPrChange w:id="68212" w:author="pete jones" w:date="2022-01-04T13:15:00Z">
                <w:pPr>
                  <w:keepNext/>
                  <w:spacing w:line="240" w:lineRule="auto"/>
                  <w:jc w:val="right"/>
                </w:pPr>
              </w:pPrChange>
            </w:pPr>
            <w:ins w:id="68213" w:author="pete jones" w:date="2022-01-04T13:12:00Z">
              <w:r w:rsidRPr="00FF6A71">
                <w:t>Total</w:t>
              </w:r>
            </w:ins>
          </w:p>
        </w:tc>
        <w:tc>
          <w:tcPr>
            <w:tcW w:w="960" w:type="dxa"/>
            <w:noWrap/>
            <w:hideMark/>
          </w:tcPr>
          <w:p w14:paraId="72A3D5FE" w14:textId="77777777" w:rsidR="001E5E6C" w:rsidRPr="00FF6A71" w:rsidRDefault="001E5E6C">
            <w:pPr>
              <w:spacing w:before="0" w:after="0" w:line="240" w:lineRule="auto"/>
              <w:jc w:val="center"/>
              <w:rPr>
                <w:ins w:id="68214" w:author="pete jones" w:date="2022-01-04T13:12:00Z"/>
              </w:rPr>
              <w:pPrChange w:id="68215" w:author="pete jones" w:date="2022-01-04T13:15:00Z">
                <w:pPr>
                  <w:keepNext/>
                  <w:spacing w:line="240" w:lineRule="auto"/>
                  <w:jc w:val="center"/>
                </w:pPr>
              </w:pPrChange>
            </w:pPr>
            <w:ins w:id="68216" w:author="pete jones" w:date="2022-01-04T13:12:00Z">
              <w:r w:rsidRPr="00FF6A71">
                <w:t>100%</w:t>
              </w:r>
            </w:ins>
          </w:p>
        </w:tc>
        <w:tc>
          <w:tcPr>
            <w:tcW w:w="960" w:type="dxa"/>
            <w:noWrap/>
            <w:hideMark/>
          </w:tcPr>
          <w:p w14:paraId="12556112" w14:textId="77777777" w:rsidR="001E5E6C" w:rsidRPr="00FF6A71" w:rsidRDefault="001E5E6C">
            <w:pPr>
              <w:spacing w:before="0" w:after="0" w:line="240" w:lineRule="auto"/>
              <w:jc w:val="center"/>
              <w:rPr>
                <w:ins w:id="68217" w:author="pete jones" w:date="2022-01-04T13:12:00Z"/>
              </w:rPr>
              <w:pPrChange w:id="68218" w:author="pete jones" w:date="2022-01-04T13:15:00Z">
                <w:pPr>
                  <w:keepNext/>
                  <w:spacing w:line="240" w:lineRule="auto"/>
                  <w:jc w:val="center"/>
                </w:pPr>
              </w:pPrChange>
            </w:pPr>
            <w:ins w:id="68219" w:author="pete jones" w:date="2022-01-04T13:12:00Z">
              <w:r w:rsidRPr="00FF6A71">
                <w:t>40</w:t>
              </w:r>
            </w:ins>
          </w:p>
        </w:tc>
      </w:tr>
    </w:tbl>
    <w:p w14:paraId="7DD9B2AB" w14:textId="77777777" w:rsidR="001E5E6C" w:rsidRPr="00FF6A71" w:rsidRDefault="001E5E6C" w:rsidP="001E5E6C">
      <w:pPr>
        <w:jc w:val="left"/>
        <w:rPr>
          <w:ins w:id="68220" w:author="pete jones" w:date="2022-01-04T13:16:00Z"/>
        </w:rPr>
      </w:pPr>
    </w:p>
    <w:p w14:paraId="0BFE4F78" w14:textId="77777777" w:rsidR="001E5E6C" w:rsidRPr="00FF6A71" w:rsidRDefault="001E5E6C" w:rsidP="001E5E6C">
      <w:pPr>
        <w:jc w:val="left"/>
        <w:rPr>
          <w:ins w:id="68221" w:author="pete jones" w:date="2022-01-04T13:16:00Z"/>
        </w:rPr>
      </w:pPr>
    </w:p>
    <w:p w14:paraId="20507127" w14:textId="77777777" w:rsidR="001E5E6C" w:rsidRPr="00FF6A71" w:rsidRDefault="001E5E6C" w:rsidP="001E5E6C">
      <w:pPr>
        <w:jc w:val="left"/>
        <w:rPr>
          <w:ins w:id="68222" w:author="pete jones" w:date="2022-01-04T13:16:00Z"/>
        </w:rPr>
      </w:pPr>
    </w:p>
    <w:p w14:paraId="5FC526BA" w14:textId="363B69A3" w:rsidR="001E5E6C" w:rsidRPr="00FF6A71" w:rsidRDefault="001E5E6C">
      <w:pPr>
        <w:jc w:val="left"/>
        <w:rPr>
          <w:ins w:id="68223" w:author="pete jones" w:date="2022-01-04T13:12:00Z"/>
        </w:rPr>
        <w:pPrChange w:id="68224" w:author="pete jones" w:date="2022-01-04T13:16:00Z">
          <w:pPr>
            <w:keepNext/>
          </w:pPr>
        </w:pPrChange>
      </w:pPr>
      <w:ins w:id="68225" w:author="pete jones" w:date="2022-01-04T13:12:00Z">
        <w:r w:rsidRPr="00FF6A71">
          <w:lastRenderedPageBreak/>
          <w:t xml:space="preserve">Q8 </w:t>
        </w:r>
        <w:r w:rsidRPr="00FF6A71">
          <w:rPr>
            <w:b/>
            <w:u w:val="single"/>
          </w:rPr>
          <w:t>GCSE A-Level overview</w:t>
        </w:r>
        <w:r w:rsidRPr="00FF6A71">
          <w:t xml:space="preserve"> </w:t>
        </w:r>
        <w:r w:rsidRPr="00FF6A71">
          <w:br/>
          <w:t>Please select ALL subjects studied where you gained a grade C (4) or above...</w:t>
        </w:r>
      </w:ins>
    </w:p>
    <w:tbl>
      <w:tblPr>
        <w:tblStyle w:val="TableGrid"/>
        <w:tblW w:w="0" w:type="auto"/>
        <w:jc w:val="center"/>
        <w:tblLook w:val="04A0" w:firstRow="1" w:lastRow="0" w:firstColumn="1" w:lastColumn="0" w:noHBand="0" w:noVBand="1"/>
      </w:tblPr>
      <w:tblGrid>
        <w:gridCol w:w="6255"/>
        <w:gridCol w:w="960"/>
        <w:gridCol w:w="960"/>
        <w:gridCol w:w="121"/>
      </w:tblGrid>
      <w:tr w:rsidR="001E5E6C" w:rsidRPr="00FF6A71" w14:paraId="56CFE2FE" w14:textId="77777777" w:rsidTr="00015922">
        <w:trPr>
          <w:gridAfter w:val="1"/>
          <w:wAfter w:w="121" w:type="dxa"/>
          <w:trHeight w:val="315"/>
          <w:jc w:val="center"/>
          <w:ins w:id="68226" w:author="pete jones" w:date="2022-01-04T13:12:00Z"/>
        </w:trPr>
        <w:tc>
          <w:tcPr>
            <w:tcW w:w="6255" w:type="dxa"/>
            <w:noWrap/>
            <w:hideMark/>
          </w:tcPr>
          <w:p w14:paraId="296B8B3B" w14:textId="77777777" w:rsidR="001E5E6C" w:rsidRPr="00FF6A71" w:rsidRDefault="001E5E6C">
            <w:pPr>
              <w:spacing w:before="0" w:after="0" w:line="240" w:lineRule="auto"/>
              <w:rPr>
                <w:ins w:id="68227" w:author="pete jones" w:date="2022-01-04T13:12:00Z"/>
                <w:b/>
                <w:bCs/>
                <w:rPrChange w:id="68228" w:author="pete jones" w:date="2022-01-04T13:45:00Z">
                  <w:rPr>
                    <w:ins w:id="68229" w:author="pete jones" w:date="2022-01-04T13:12:00Z"/>
                  </w:rPr>
                </w:rPrChange>
              </w:rPr>
              <w:pPrChange w:id="68230" w:author="pete jones" w:date="2022-01-04T13:16:00Z">
                <w:pPr>
                  <w:keepNext/>
                  <w:spacing w:line="240" w:lineRule="auto"/>
                </w:pPr>
              </w:pPrChange>
            </w:pPr>
            <w:ins w:id="68231" w:author="pete jones" w:date="2022-01-04T13:12:00Z">
              <w:r w:rsidRPr="00FF6A71">
                <w:rPr>
                  <w:b/>
                  <w:bCs/>
                  <w:rPrChange w:id="68232" w:author="pete jones" w:date="2022-01-04T13:45:00Z">
                    <w:rPr/>
                  </w:rPrChange>
                </w:rPr>
                <w:t>Answer</w:t>
              </w:r>
            </w:ins>
          </w:p>
        </w:tc>
        <w:tc>
          <w:tcPr>
            <w:tcW w:w="960" w:type="dxa"/>
            <w:noWrap/>
            <w:hideMark/>
          </w:tcPr>
          <w:p w14:paraId="1DC93239" w14:textId="77777777" w:rsidR="001E5E6C" w:rsidRPr="00FF6A71" w:rsidRDefault="001E5E6C">
            <w:pPr>
              <w:spacing w:before="0" w:after="0" w:line="240" w:lineRule="auto"/>
              <w:rPr>
                <w:ins w:id="68233" w:author="pete jones" w:date="2022-01-04T13:12:00Z"/>
                <w:b/>
                <w:bCs/>
                <w:rPrChange w:id="68234" w:author="pete jones" w:date="2022-01-04T13:45:00Z">
                  <w:rPr>
                    <w:ins w:id="68235" w:author="pete jones" w:date="2022-01-04T13:12:00Z"/>
                  </w:rPr>
                </w:rPrChange>
              </w:rPr>
              <w:pPrChange w:id="68236" w:author="pete jones" w:date="2022-01-04T13:16:00Z">
                <w:pPr>
                  <w:keepNext/>
                  <w:spacing w:line="240" w:lineRule="auto"/>
                </w:pPr>
              </w:pPrChange>
            </w:pPr>
            <w:ins w:id="68237" w:author="pete jones" w:date="2022-01-04T13:12:00Z">
              <w:r w:rsidRPr="00FF6A71">
                <w:rPr>
                  <w:b/>
                  <w:bCs/>
                  <w:rPrChange w:id="68238" w:author="pete jones" w:date="2022-01-04T13:45:00Z">
                    <w:rPr/>
                  </w:rPrChange>
                </w:rPr>
                <w:t>%</w:t>
              </w:r>
            </w:ins>
          </w:p>
        </w:tc>
        <w:tc>
          <w:tcPr>
            <w:tcW w:w="960" w:type="dxa"/>
            <w:noWrap/>
            <w:hideMark/>
          </w:tcPr>
          <w:p w14:paraId="4A987BBD" w14:textId="77777777" w:rsidR="001E5E6C" w:rsidRPr="00FF6A71" w:rsidRDefault="001E5E6C">
            <w:pPr>
              <w:spacing w:before="0" w:after="0" w:line="240" w:lineRule="auto"/>
              <w:rPr>
                <w:ins w:id="68239" w:author="pete jones" w:date="2022-01-04T13:12:00Z"/>
                <w:b/>
                <w:bCs/>
                <w:rPrChange w:id="68240" w:author="pete jones" w:date="2022-01-04T13:45:00Z">
                  <w:rPr>
                    <w:ins w:id="68241" w:author="pete jones" w:date="2022-01-04T13:12:00Z"/>
                  </w:rPr>
                </w:rPrChange>
              </w:rPr>
              <w:pPrChange w:id="68242" w:author="pete jones" w:date="2022-01-04T13:16:00Z">
                <w:pPr>
                  <w:keepNext/>
                  <w:spacing w:line="240" w:lineRule="auto"/>
                </w:pPr>
              </w:pPrChange>
            </w:pPr>
            <w:ins w:id="68243" w:author="pete jones" w:date="2022-01-04T13:12:00Z">
              <w:r w:rsidRPr="00FF6A71">
                <w:rPr>
                  <w:b/>
                  <w:bCs/>
                  <w:rPrChange w:id="68244" w:author="pete jones" w:date="2022-01-04T13:45:00Z">
                    <w:rPr/>
                  </w:rPrChange>
                </w:rPr>
                <w:t>Count</w:t>
              </w:r>
            </w:ins>
          </w:p>
        </w:tc>
      </w:tr>
      <w:tr w:rsidR="001E5E6C" w:rsidRPr="00FF6A71" w14:paraId="682B317B" w14:textId="77777777" w:rsidTr="00015922">
        <w:trPr>
          <w:gridAfter w:val="1"/>
          <w:wAfter w:w="121" w:type="dxa"/>
          <w:trHeight w:val="315"/>
          <w:jc w:val="center"/>
          <w:ins w:id="68245" w:author="pete jones" w:date="2022-01-04T13:12:00Z"/>
        </w:trPr>
        <w:tc>
          <w:tcPr>
            <w:tcW w:w="6255" w:type="dxa"/>
            <w:noWrap/>
            <w:hideMark/>
          </w:tcPr>
          <w:p w14:paraId="0044023E" w14:textId="77777777" w:rsidR="001E5E6C" w:rsidRPr="00FF6A71" w:rsidRDefault="001E5E6C">
            <w:pPr>
              <w:spacing w:before="0" w:after="0" w:line="240" w:lineRule="auto"/>
              <w:rPr>
                <w:ins w:id="68246" w:author="pete jones" w:date="2022-01-04T13:12:00Z"/>
              </w:rPr>
              <w:pPrChange w:id="68247" w:author="pete jones" w:date="2022-01-04T13:16:00Z">
                <w:pPr>
                  <w:keepNext/>
                  <w:spacing w:line="240" w:lineRule="auto"/>
                </w:pPr>
              </w:pPrChange>
            </w:pPr>
            <w:ins w:id="68248" w:author="pete jones" w:date="2022-01-04T13:12:00Z">
              <w:r w:rsidRPr="00FF6A71">
                <w:t>Mathematics</w:t>
              </w:r>
            </w:ins>
          </w:p>
        </w:tc>
        <w:tc>
          <w:tcPr>
            <w:tcW w:w="960" w:type="dxa"/>
            <w:noWrap/>
            <w:hideMark/>
          </w:tcPr>
          <w:p w14:paraId="4C16C171" w14:textId="77777777" w:rsidR="001E5E6C" w:rsidRPr="00FF6A71" w:rsidRDefault="001E5E6C">
            <w:pPr>
              <w:spacing w:before="0" w:after="0" w:line="240" w:lineRule="auto"/>
              <w:jc w:val="center"/>
              <w:rPr>
                <w:ins w:id="68249" w:author="pete jones" w:date="2022-01-04T13:12:00Z"/>
              </w:rPr>
              <w:pPrChange w:id="68250" w:author="pete jones" w:date="2022-01-04T13:16:00Z">
                <w:pPr>
                  <w:keepNext/>
                  <w:spacing w:line="240" w:lineRule="auto"/>
                  <w:jc w:val="center"/>
                </w:pPr>
              </w:pPrChange>
            </w:pPr>
            <w:ins w:id="68251" w:author="pete jones" w:date="2022-01-04T13:12:00Z">
              <w:r w:rsidRPr="00FF6A71">
                <w:t>13%</w:t>
              </w:r>
            </w:ins>
          </w:p>
        </w:tc>
        <w:tc>
          <w:tcPr>
            <w:tcW w:w="960" w:type="dxa"/>
            <w:noWrap/>
            <w:hideMark/>
          </w:tcPr>
          <w:p w14:paraId="2007D961" w14:textId="77777777" w:rsidR="001E5E6C" w:rsidRPr="00FF6A71" w:rsidRDefault="001E5E6C">
            <w:pPr>
              <w:spacing w:before="0" w:after="0" w:line="240" w:lineRule="auto"/>
              <w:jc w:val="center"/>
              <w:rPr>
                <w:ins w:id="68252" w:author="pete jones" w:date="2022-01-04T13:12:00Z"/>
              </w:rPr>
              <w:pPrChange w:id="68253" w:author="pete jones" w:date="2022-01-04T13:16:00Z">
                <w:pPr>
                  <w:keepNext/>
                  <w:spacing w:line="240" w:lineRule="auto"/>
                  <w:jc w:val="center"/>
                </w:pPr>
              </w:pPrChange>
            </w:pPr>
            <w:ins w:id="68254" w:author="pete jones" w:date="2022-01-04T13:12:00Z">
              <w:r w:rsidRPr="00FF6A71">
                <w:t>4</w:t>
              </w:r>
            </w:ins>
          </w:p>
        </w:tc>
      </w:tr>
      <w:tr w:rsidR="001E5E6C" w:rsidRPr="00FF6A71" w14:paraId="34631A8E" w14:textId="77777777" w:rsidTr="00015922">
        <w:trPr>
          <w:gridAfter w:val="1"/>
          <w:wAfter w:w="121" w:type="dxa"/>
          <w:trHeight w:val="315"/>
          <w:jc w:val="center"/>
          <w:ins w:id="68255" w:author="pete jones" w:date="2022-01-04T13:12:00Z"/>
        </w:trPr>
        <w:tc>
          <w:tcPr>
            <w:tcW w:w="6255" w:type="dxa"/>
            <w:noWrap/>
            <w:hideMark/>
          </w:tcPr>
          <w:p w14:paraId="5C163451" w14:textId="77777777" w:rsidR="001E5E6C" w:rsidRPr="00FF6A71" w:rsidRDefault="001E5E6C">
            <w:pPr>
              <w:spacing w:before="0" w:after="0" w:line="240" w:lineRule="auto"/>
              <w:rPr>
                <w:ins w:id="68256" w:author="pete jones" w:date="2022-01-04T13:12:00Z"/>
              </w:rPr>
              <w:pPrChange w:id="68257" w:author="pete jones" w:date="2022-01-04T13:16:00Z">
                <w:pPr>
                  <w:keepNext/>
                  <w:spacing w:line="240" w:lineRule="auto"/>
                </w:pPr>
              </w:pPrChange>
            </w:pPr>
            <w:ins w:id="68258" w:author="pete jones" w:date="2022-01-04T13:12:00Z">
              <w:r w:rsidRPr="00FF6A71">
                <w:t>Science (any discipline)</w:t>
              </w:r>
            </w:ins>
          </w:p>
        </w:tc>
        <w:tc>
          <w:tcPr>
            <w:tcW w:w="960" w:type="dxa"/>
            <w:noWrap/>
            <w:hideMark/>
          </w:tcPr>
          <w:p w14:paraId="5AE1F233" w14:textId="77777777" w:rsidR="001E5E6C" w:rsidRPr="00FF6A71" w:rsidRDefault="001E5E6C">
            <w:pPr>
              <w:spacing w:before="0" w:after="0" w:line="240" w:lineRule="auto"/>
              <w:jc w:val="center"/>
              <w:rPr>
                <w:ins w:id="68259" w:author="pete jones" w:date="2022-01-04T13:12:00Z"/>
              </w:rPr>
              <w:pPrChange w:id="68260" w:author="pete jones" w:date="2022-01-04T13:16:00Z">
                <w:pPr>
                  <w:keepNext/>
                  <w:spacing w:line="240" w:lineRule="auto"/>
                  <w:jc w:val="center"/>
                </w:pPr>
              </w:pPrChange>
            </w:pPr>
            <w:ins w:id="68261" w:author="pete jones" w:date="2022-01-04T13:12:00Z">
              <w:r w:rsidRPr="00FF6A71">
                <w:t>40%</w:t>
              </w:r>
            </w:ins>
          </w:p>
        </w:tc>
        <w:tc>
          <w:tcPr>
            <w:tcW w:w="960" w:type="dxa"/>
            <w:noWrap/>
            <w:hideMark/>
          </w:tcPr>
          <w:p w14:paraId="29156226" w14:textId="77777777" w:rsidR="001E5E6C" w:rsidRPr="00FF6A71" w:rsidRDefault="001E5E6C">
            <w:pPr>
              <w:spacing w:before="0" w:after="0" w:line="240" w:lineRule="auto"/>
              <w:jc w:val="center"/>
              <w:rPr>
                <w:ins w:id="68262" w:author="pete jones" w:date="2022-01-04T13:12:00Z"/>
              </w:rPr>
              <w:pPrChange w:id="68263" w:author="pete jones" w:date="2022-01-04T13:16:00Z">
                <w:pPr>
                  <w:keepNext/>
                  <w:spacing w:line="240" w:lineRule="auto"/>
                  <w:jc w:val="center"/>
                </w:pPr>
              </w:pPrChange>
            </w:pPr>
            <w:ins w:id="68264" w:author="pete jones" w:date="2022-01-04T13:12:00Z">
              <w:r w:rsidRPr="00FF6A71">
                <w:t>12</w:t>
              </w:r>
            </w:ins>
          </w:p>
        </w:tc>
      </w:tr>
      <w:tr w:rsidR="001E5E6C" w:rsidRPr="00FF6A71" w14:paraId="738EEACA" w14:textId="77777777" w:rsidTr="00015922">
        <w:trPr>
          <w:gridAfter w:val="1"/>
          <w:wAfter w:w="121" w:type="dxa"/>
          <w:trHeight w:val="315"/>
          <w:jc w:val="center"/>
          <w:ins w:id="68265" w:author="pete jones" w:date="2022-01-04T13:12:00Z"/>
        </w:trPr>
        <w:tc>
          <w:tcPr>
            <w:tcW w:w="6255" w:type="dxa"/>
            <w:noWrap/>
            <w:hideMark/>
          </w:tcPr>
          <w:p w14:paraId="58FE8FC1" w14:textId="77777777" w:rsidR="001E5E6C" w:rsidRPr="00FF6A71" w:rsidRDefault="001E5E6C">
            <w:pPr>
              <w:spacing w:before="0" w:after="0" w:line="240" w:lineRule="auto"/>
              <w:rPr>
                <w:ins w:id="68266" w:author="pete jones" w:date="2022-01-04T13:12:00Z"/>
              </w:rPr>
              <w:pPrChange w:id="68267" w:author="pete jones" w:date="2022-01-04T13:16:00Z">
                <w:pPr>
                  <w:keepNext/>
                  <w:spacing w:line="240" w:lineRule="auto"/>
                </w:pPr>
              </w:pPrChange>
            </w:pPr>
            <w:ins w:id="68268" w:author="pete jones" w:date="2022-01-04T13:12:00Z">
              <w:r w:rsidRPr="00FF6A71">
                <w:t>Engineering</w:t>
              </w:r>
            </w:ins>
          </w:p>
        </w:tc>
        <w:tc>
          <w:tcPr>
            <w:tcW w:w="960" w:type="dxa"/>
            <w:noWrap/>
            <w:hideMark/>
          </w:tcPr>
          <w:p w14:paraId="38DDB49B" w14:textId="77777777" w:rsidR="001E5E6C" w:rsidRPr="00FF6A71" w:rsidRDefault="001E5E6C">
            <w:pPr>
              <w:spacing w:before="0" w:after="0" w:line="240" w:lineRule="auto"/>
              <w:jc w:val="center"/>
              <w:rPr>
                <w:ins w:id="68269" w:author="pete jones" w:date="2022-01-04T13:12:00Z"/>
              </w:rPr>
              <w:pPrChange w:id="68270" w:author="pete jones" w:date="2022-01-04T13:16:00Z">
                <w:pPr>
                  <w:keepNext/>
                  <w:spacing w:line="240" w:lineRule="auto"/>
                  <w:jc w:val="center"/>
                </w:pPr>
              </w:pPrChange>
            </w:pPr>
            <w:ins w:id="68271" w:author="pete jones" w:date="2022-01-04T13:12:00Z">
              <w:r w:rsidRPr="00FF6A71">
                <w:t>13%</w:t>
              </w:r>
            </w:ins>
          </w:p>
        </w:tc>
        <w:tc>
          <w:tcPr>
            <w:tcW w:w="960" w:type="dxa"/>
            <w:noWrap/>
            <w:hideMark/>
          </w:tcPr>
          <w:p w14:paraId="2C6681D1" w14:textId="77777777" w:rsidR="001E5E6C" w:rsidRPr="00FF6A71" w:rsidRDefault="001E5E6C">
            <w:pPr>
              <w:spacing w:before="0" w:after="0" w:line="240" w:lineRule="auto"/>
              <w:jc w:val="center"/>
              <w:rPr>
                <w:ins w:id="68272" w:author="pete jones" w:date="2022-01-04T13:12:00Z"/>
              </w:rPr>
              <w:pPrChange w:id="68273" w:author="pete jones" w:date="2022-01-04T13:16:00Z">
                <w:pPr>
                  <w:keepNext/>
                  <w:spacing w:line="240" w:lineRule="auto"/>
                  <w:jc w:val="center"/>
                </w:pPr>
              </w:pPrChange>
            </w:pPr>
            <w:ins w:id="68274" w:author="pete jones" w:date="2022-01-04T13:12:00Z">
              <w:r w:rsidRPr="00FF6A71">
                <w:t>4</w:t>
              </w:r>
            </w:ins>
          </w:p>
        </w:tc>
      </w:tr>
      <w:tr w:rsidR="001E5E6C" w:rsidRPr="00FF6A71" w14:paraId="605DA2E5" w14:textId="77777777" w:rsidTr="00015922">
        <w:trPr>
          <w:gridAfter w:val="1"/>
          <w:wAfter w:w="121" w:type="dxa"/>
          <w:trHeight w:val="315"/>
          <w:jc w:val="center"/>
          <w:ins w:id="68275" w:author="pete jones" w:date="2022-01-04T13:12:00Z"/>
        </w:trPr>
        <w:tc>
          <w:tcPr>
            <w:tcW w:w="6255" w:type="dxa"/>
            <w:noWrap/>
            <w:hideMark/>
          </w:tcPr>
          <w:p w14:paraId="4CD24C9B" w14:textId="77777777" w:rsidR="001E5E6C" w:rsidRPr="00FF6A71" w:rsidRDefault="001E5E6C">
            <w:pPr>
              <w:spacing w:before="0" w:after="0" w:line="240" w:lineRule="auto"/>
              <w:rPr>
                <w:ins w:id="68276" w:author="pete jones" w:date="2022-01-04T13:12:00Z"/>
              </w:rPr>
              <w:pPrChange w:id="68277" w:author="pete jones" w:date="2022-01-04T13:16:00Z">
                <w:pPr>
                  <w:keepNext/>
                  <w:spacing w:line="240" w:lineRule="auto"/>
                </w:pPr>
              </w:pPrChange>
            </w:pPr>
            <w:ins w:id="68278" w:author="pete jones" w:date="2022-01-04T13:12:00Z">
              <w:r w:rsidRPr="00FF6A71">
                <w:t>CDT Subject</w:t>
              </w:r>
            </w:ins>
          </w:p>
        </w:tc>
        <w:tc>
          <w:tcPr>
            <w:tcW w:w="960" w:type="dxa"/>
            <w:noWrap/>
            <w:hideMark/>
          </w:tcPr>
          <w:p w14:paraId="3AD1AEA6" w14:textId="77777777" w:rsidR="001E5E6C" w:rsidRPr="00FF6A71" w:rsidRDefault="001E5E6C">
            <w:pPr>
              <w:spacing w:before="0" w:after="0" w:line="240" w:lineRule="auto"/>
              <w:jc w:val="center"/>
              <w:rPr>
                <w:ins w:id="68279" w:author="pete jones" w:date="2022-01-04T13:12:00Z"/>
              </w:rPr>
              <w:pPrChange w:id="68280" w:author="pete jones" w:date="2022-01-04T13:16:00Z">
                <w:pPr>
                  <w:keepNext/>
                  <w:spacing w:line="240" w:lineRule="auto"/>
                  <w:jc w:val="center"/>
                </w:pPr>
              </w:pPrChange>
            </w:pPr>
            <w:ins w:id="68281" w:author="pete jones" w:date="2022-01-04T13:12:00Z">
              <w:r w:rsidRPr="00FF6A71">
                <w:t>7%</w:t>
              </w:r>
            </w:ins>
          </w:p>
        </w:tc>
        <w:tc>
          <w:tcPr>
            <w:tcW w:w="960" w:type="dxa"/>
            <w:noWrap/>
            <w:hideMark/>
          </w:tcPr>
          <w:p w14:paraId="1925F611" w14:textId="77777777" w:rsidR="001E5E6C" w:rsidRPr="00FF6A71" w:rsidRDefault="001E5E6C">
            <w:pPr>
              <w:spacing w:before="0" w:after="0" w:line="240" w:lineRule="auto"/>
              <w:jc w:val="center"/>
              <w:rPr>
                <w:ins w:id="68282" w:author="pete jones" w:date="2022-01-04T13:12:00Z"/>
              </w:rPr>
              <w:pPrChange w:id="68283" w:author="pete jones" w:date="2022-01-04T13:16:00Z">
                <w:pPr>
                  <w:keepNext/>
                  <w:spacing w:line="240" w:lineRule="auto"/>
                  <w:jc w:val="center"/>
                </w:pPr>
              </w:pPrChange>
            </w:pPr>
            <w:ins w:id="68284" w:author="pete jones" w:date="2022-01-04T13:12:00Z">
              <w:r w:rsidRPr="00FF6A71">
                <w:t>2</w:t>
              </w:r>
            </w:ins>
          </w:p>
        </w:tc>
      </w:tr>
      <w:tr w:rsidR="001E5E6C" w:rsidRPr="00FF6A71" w14:paraId="778B2FDE" w14:textId="77777777" w:rsidTr="00015922">
        <w:trPr>
          <w:gridAfter w:val="1"/>
          <w:wAfter w:w="121" w:type="dxa"/>
          <w:trHeight w:val="315"/>
          <w:jc w:val="center"/>
          <w:ins w:id="68285" w:author="pete jones" w:date="2022-01-04T13:12:00Z"/>
        </w:trPr>
        <w:tc>
          <w:tcPr>
            <w:tcW w:w="6255" w:type="dxa"/>
            <w:noWrap/>
            <w:hideMark/>
          </w:tcPr>
          <w:p w14:paraId="033F184B" w14:textId="77777777" w:rsidR="001E5E6C" w:rsidRPr="00FF6A71" w:rsidRDefault="001E5E6C">
            <w:pPr>
              <w:spacing w:before="0" w:after="0" w:line="240" w:lineRule="auto"/>
              <w:rPr>
                <w:ins w:id="68286" w:author="pete jones" w:date="2022-01-04T13:12:00Z"/>
              </w:rPr>
              <w:pPrChange w:id="68287" w:author="pete jones" w:date="2022-01-04T13:16:00Z">
                <w:pPr>
                  <w:keepNext/>
                  <w:spacing w:line="240" w:lineRule="auto"/>
                </w:pPr>
              </w:pPrChange>
            </w:pPr>
            <w:ins w:id="68288" w:author="pete jones" w:date="2022-01-04T13:12:00Z">
              <w:r w:rsidRPr="00FF6A71">
                <w:t>Other - please specify</w:t>
              </w:r>
            </w:ins>
          </w:p>
        </w:tc>
        <w:tc>
          <w:tcPr>
            <w:tcW w:w="960" w:type="dxa"/>
            <w:noWrap/>
            <w:hideMark/>
          </w:tcPr>
          <w:p w14:paraId="26939458" w14:textId="77777777" w:rsidR="001E5E6C" w:rsidRPr="00FF6A71" w:rsidRDefault="001E5E6C">
            <w:pPr>
              <w:spacing w:before="0" w:after="0" w:line="240" w:lineRule="auto"/>
              <w:jc w:val="center"/>
              <w:rPr>
                <w:ins w:id="68289" w:author="pete jones" w:date="2022-01-04T13:12:00Z"/>
              </w:rPr>
              <w:pPrChange w:id="68290" w:author="pete jones" w:date="2022-01-04T13:16:00Z">
                <w:pPr>
                  <w:keepNext/>
                  <w:spacing w:line="240" w:lineRule="auto"/>
                  <w:jc w:val="center"/>
                </w:pPr>
              </w:pPrChange>
            </w:pPr>
            <w:ins w:id="68291" w:author="pete jones" w:date="2022-01-04T13:12:00Z">
              <w:r w:rsidRPr="00FF6A71">
                <w:t>27%</w:t>
              </w:r>
            </w:ins>
          </w:p>
        </w:tc>
        <w:tc>
          <w:tcPr>
            <w:tcW w:w="960" w:type="dxa"/>
            <w:noWrap/>
            <w:hideMark/>
          </w:tcPr>
          <w:p w14:paraId="06AEB610" w14:textId="77777777" w:rsidR="001E5E6C" w:rsidRPr="00FF6A71" w:rsidRDefault="001E5E6C">
            <w:pPr>
              <w:spacing w:before="0" w:after="0" w:line="240" w:lineRule="auto"/>
              <w:jc w:val="center"/>
              <w:rPr>
                <w:ins w:id="68292" w:author="pete jones" w:date="2022-01-04T13:12:00Z"/>
              </w:rPr>
              <w:pPrChange w:id="68293" w:author="pete jones" w:date="2022-01-04T13:16:00Z">
                <w:pPr>
                  <w:keepNext/>
                  <w:spacing w:line="240" w:lineRule="auto"/>
                  <w:jc w:val="center"/>
                </w:pPr>
              </w:pPrChange>
            </w:pPr>
            <w:ins w:id="68294" w:author="pete jones" w:date="2022-01-04T13:12:00Z">
              <w:r w:rsidRPr="00FF6A71">
                <w:t>8</w:t>
              </w:r>
            </w:ins>
          </w:p>
        </w:tc>
      </w:tr>
      <w:tr w:rsidR="001E5E6C" w:rsidRPr="00FF6A71" w14:paraId="188E587A" w14:textId="77777777" w:rsidTr="00015922">
        <w:trPr>
          <w:gridAfter w:val="1"/>
          <w:wAfter w:w="121" w:type="dxa"/>
          <w:trHeight w:val="315"/>
          <w:jc w:val="center"/>
          <w:ins w:id="68295" w:author="pete jones" w:date="2022-01-04T13:12:00Z"/>
        </w:trPr>
        <w:tc>
          <w:tcPr>
            <w:tcW w:w="6255" w:type="dxa"/>
            <w:noWrap/>
            <w:hideMark/>
          </w:tcPr>
          <w:p w14:paraId="31B8505C" w14:textId="77777777" w:rsidR="001E5E6C" w:rsidRPr="00FF6A71" w:rsidRDefault="001E5E6C">
            <w:pPr>
              <w:spacing w:before="0" w:after="0" w:line="240" w:lineRule="auto"/>
              <w:jc w:val="right"/>
              <w:rPr>
                <w:ins w:id="68296" w:author="pete jones" w:date="2022-01-04T13:12:00Z"/>
              </w:rPr>
              <w:pPrChange w:id="68297" w:author="pete jones" w:date="2022-01-04T13:16:00Z">
                <w:pPr>
                  <w:keepNext/>
                  <w:spacing w:line="240" w:lineRule="auto"/>
                  <w:jc w:val="right"/>
                </w:pPr>
              </w:pPrChange>
            </w:pPr>
            <w:ins w:id="68298" w:author="pete jones" w:date="2022-01-04T13:12:00Z">
              <w:r w:rsidRPr="00FF6A71">
                <w:t>Total</w:t>
              </w:r>
            </w:ins>
          </w:p>
        </w:tc>
        <w:tc>
          <w:tcPr>
            <w:tcW w:w="960" w:type="dxa"/>
            <w:noWrap/>
            <w:hideMark/>
          </w:tcPr>
          <w:p w14:paraId="06EFA4E1" w14:textId="77777777" w:rsidR="001E5E6C" w:rsidRPr="00FF6A71" w:rsidRDefault="001E5E6C">
            <w:pPr>
              <w:spacing w:before="0" w:after="0" w:line="240" w:lineRule="auto"/>
              <w:jc w:val="center"/>
              <w:rPr>
                <w:ins w:id="68299" w:author="pete jones" w:date="2022-01-04T13:12:00Z"/>
              </w:rPr>
              <w:pPrChange w:id="68300" w:author="pete jones" w:date="2022-01-04T13:16:00Z">
                <w:pPr>
                  <w:keepNext/>
                  <w:spacing w:line="240" w:lineRule="auto"/>
                  <w:jc w:val="center"/>
                </w:pPr>
              </w:pPrChange>
            </w:pPr>
            <w:ins w:id="68301" w:author="pete jones" w:date="2022-01-04T13:12:00Z">
              <w:r w:rsidRPr="00FF6A71">
                <w:t>100%</w:t>
              </w:r>
            </w:ins>
          </w:p>
        </w:tc>
        <w:tc>
          <w:tcPr>
            <w:tcW w:w="960" w:type="dxa"/>
            <w:noWrap/>
            <w:hideMark/>
          </w:tcPr>
          <w:p w14:paraId="3294FBD8" w14:textId="77777777" w:rsidR="001E5E6C" w:rsidRPr="00FF6A71" w:rsidRDefault="001E5E6C">
            <w:pPr>
              <w:spacing w:before="0" w:after="0" w:line="240" w:lineRule="auto"/>
              <w:jc w:val="center"/>
              <w:rPr>
                <w:ins w:id="68302" w:author="pete jones" w:date="2022-01-04T13:12:00Z"/>
              </w:rPr>
              <w:pPrChange w:id="68303" w:author="pete jones" w:date="2022-01-04T13:16:00Z">
                <w:pPr>
                  <w:keepNext/>
                  <w:spacing w:line="240" w:lineRule="auto"/>
                  <w:jc w:val="center"/>
                </w:pPr>
              </w:pPrChange>
            </w:pPr>
            <w:ins w:id="68304" w:author="pete jones" w:date="2022-01-04T13:12:00Z">
              <w:r w:rsidRPr="00FF6A71">
                <w:t>30</w:t>
              </w:r>
            </w:ins>
          </w:p>
        </w:tc>
      </w:tr>
      <w:tr w:rsidR="001E5E6C" w:rsidRPr="00FF6A71" w14:paraId="5EC1EFFE" w14:textId="77777777" w:rsidTr="00015922">
        <w:trPr>
          <w:trHeight w:val="315"/>
          <w:jc w:val="center"/>
          <w:ins w:id="68305" w:author="pete jones" w:date="2022-01-04T13:12:00Z"/>
        </w:trPr>
        <w:tc>
          <w:tcPr>
            <w:tcW w:w="8296" w:type="dxa"/>
            <w:gridSpan w:val="4"/>
            <w:noWrap/>
            <w:hideMark/>
          </w:tcPr>
          <w:p w14:paraId="1464168E" w14:textId="77777777" w:rsidR="001E5E6C" w:rsidRPr="00FF6A71" w:rsidRDefault="001E5E6C">
            <w:pPr>
              <w:spacing w:before="0" w:after="0" w:line="240" w:lineRule="auto"/>
              <w:rPr>
                <w:ins w:id="68306" w:author="pete jones" w:date="2022-01-04T13:12:00Z"/>
                <w:b/>
                <w:bCs/>
              </w:rPr>
              <w:pPrChange w:id="68307" w:author="pete jones" w:date="2022-01-04T13:16:00Z">
                <w:pPr>
                  <w:spacing w:line="240" w:lineRule="auto"/>
                </w:pPr>
              </w:pPrChange>
            </w:pPr>
            <w:ins w:id="68308" w:author="pete jones" w:date="2022-01-04T13:12:00Z">
              <w:r w:rsidRPr="00FF6A71">
                <w:rPr>
                  <w:b/>
                  <w:bCs/>
                </w:rPr>
                <w:t>Other - please specify - Text</w:t>
              </w:r>
            </w:ins>
          </w:p>
        </w:tc>
      </w:tr>
      <w:tr w:rsidR="001E5E6C" w:rsidRPr="00FF6A71" w14:paraId="74A9DDAA" w14:textId="77777777" w:rsidTr="00015922">
        <w:trPr>
          <w:trHeight w:val="315"/>
          <w:jc w:val="center"/>
          <w:ins w:id="68309" w:author="pete jones" w:date="2022-01-04T13:12:00Z"/>
        </w:trPr>
        <w:tc>
          <w:tcPr>
            <w:tcW w:w="8296" w:type="dxa"/>
            <w:gridSpan w:val="4"/>
            <w:noWrap/>
            <w:hideMark/>
          </w:tcPr>
          <w:p w14:paraId="5120DC22" w14:textId="77777777" w:rsidR="001E5E6C" w:rsidRPr="00FF6A71" w:rsidRDefault="001E5E6C">
            <w:pPr>
              <w:spacing w:before="0" w:after="0" w:line="240" w:lineRule="auto"/>
              <w:rPr>
                <w:ins w:id="68310" w:author="pete jones" w:date="2022-01-04T13:12:00Z"/>
              </w:rPr>
              <w:pPrChange w:id="68311" w:author="pete jones" w:date="2022-01-04T13:16:00Z">
                <w:pPr>
                  <w:spacing w:line="240" w:lineRule="auto"/>
                </w:pPr>
              </w:pPrChange>
            </w:pPr>
            <w:ins w:id="68312" w:author="pete jones" w:date="2022-01-04T13:12:00Z">
              <w:r w:rsidRPr="00FF6A71">
                <w:t>Geography</w:t>
              </w:r>
            </w:ins>
          </w:p>
        </w:tc>
      </w:tr>
      <w:tr w:rsidR="001E5E6C" w:rsidRPr="00FF6A71" w14:paraId="0FE04931" w14:textId="77777777" w:rsidTr="00015922">
        <w:trPr>
          <w:trHeight w:val="315"/>
          <w:jc w:val="center"/>
          <w:ins w:id="68313" w:author="pete jones" w:date="2022-01-04T13:12:00Z"/>
        </w:trPr>
        <w:tc>
          <w:tcPr>
            <w:tcW w:w="8296" w:type="dxa"/>
            <w:gridSpan w:val="4"/>
            <w:noWrap/>
            <w:hideMark/>
          </w:tcPr>
          <w:p w14:paraId="33A9B061" w14:textId="77777777" w:rsidR="001E5E6C" w:rsidRPr="00FF6A71" w:rsidRDefault="001E5E6C">
            <w:pPr>
              <w:spacing w:before="0" w:after="0" w:line="240" w:lineRule="auto"/>
              <w:rPr>
                <w:ins w:id="68314" w:author="pete jones" w:date="2022-01-04T13:12:00Z"/>
              </w:rPr>
              <w:pPrChange w:id="68315" w:author="pete jones" w:date="2022-01-04T13:16:00Z">
                <w:pPr>
                  <w:spacing w:line="240" w:lineRule="auto"/>
                </w:pPr>
              </w:pPrChange>
            </w:pPr>
            <w:ins w:id="68316" w:author="pete jones" w:date="2022-01-04T13:12:00Z">
              <w:r w:rsidRPr="00FF6A71">
                <w:t>Music</w:t>
              </w:r>
            </w:ins>
          </w:p>
        </w:tc>
      </w:tr>
      <w:tr w:rsidR="001E5E6C" w:rsidRPr="00FF6A71" w14:paraId="6DE8F202" w14:textId="77777777" w:rsidTr="00015922">
        <w:trPr>
          <w:trHeight w:val="315"/>
          <w:jc w:val="center"/>
          <w:ins w:id="68317" w:author="pete jones" w:date="2022-01-04T13:12:00Z"/>
        </w:trPr>
        <w:tc>
          <w:tcPr>
            <w:tcW w:w="8296" w:type="dxa"/>
            <w:gridSpan w:val="4"/>
            <w:noWrap/>
            <w:hideMark/>
          </w:tcPr>
          <w:p w14:paraId="2A648903" w14:textId="77777777" w:rsidR="001E5E6C" w:rsidRPr="00FF6A71" w:rsidRDefault="001E5E6C">
            <w:pPr>
              <w:spacing w:before="0" w:after="0" w:line="240" w:lineRule="auto"/>
              <w:rPr>
                <w:ins w:id="68318" w:author="pete jones" w:date="2022-01-04T13:12:00Z"/>
              </w:rPr>
              <w:pPrChange w:id="68319" w:author="pete jones" w:date="2022-01-04T13:16:00Z">
                <w:pPr>
                  <w:spacing w:line="240" w:lineRule="auto"/>
                </w:pPr>
              </w:pPrChange>
            </w:pPr>
            <w:ins w:id="68320" w:author="pete jones" w:date="2022-01-04T13:12:00Z">
              <w:r w:rsidRPr="00FF6A71">
                <w:t>History</w:t>
              </w:r>
            </w:ins>
          </w:p>
        </w:tc>
      </w:tr>
      <w:tr w:rsidR="001E5E6C" w:rsidRPr="00FF6A71" w14:paraId="39762152" w14:textId="77777777" w:rsidTr="00015922">
        <w:trPr>
          <w:trHeight w:val="315"/>
          <w:jc w:val="center"/>
          <w:ins w:id="68321" w:author="pete jones" w:date="2022-01-04T13:12:00Z"/>
        </w:trPr>
        <w:tc>
          <w:tcPr>
            <w:tcW w:w="8296" w:type="dxa"/>
            <w:gridSpan w:val="4"/>
            <w:noWrap/>
            <w:hideMark/>
          </w:tcPr>
          <w:p w14:paraId="1C99203A" w14:textId="77777777" w:rsidR="001E5E6C" w:rsidRPr="00FF6A71" w:rsidRDefault="001E5E6C">
            <w:pPr>
              <w:spacing w:before="0" w:after="0" w:line="240" w:lineRule="auto"/>
              <w:rPr>
                <w:ins w:id="68322" w:author="pete jones" w:date="2022-01-04T13:12:00Z"/>
              </w:rPr>
              <w:pPrChange w:id="68323" w:author="pete jones" w:date="2022-01-04T13:16:00Z">
                <w:pPr>
                  <w:spacing w:line="240" w:lineRule="auto"/>
                </w:pPr>
              </w:pPrChange>
            </w:pPr>
            <w:ins w:id="68324" w:author="pete jones" w:date="2022-01-04T13:12:00Z">
              <w:r w:rsidRPr="00FF6A71">
                <w:t xml:space="preserve">ICT and MUSIC </w:t>
              </w:r>
            </w:ins>
          </w:p>
        </w:tc>
      </w:tr>
      <w:tr w:rsidR="001E5E6C" w:rsidRPr="00FF6A71" w14:paraId="1EEC50D0" w14:textId="77777777" w:rsidTr="00015922">
        <w:trPr>
          <w:trHeight w:val="315"/>
          <w:jc w:val="center"/>
          <w:ins w:id="68325" w:author="pete jones" w:date="2022-01-04T13:12:00Z"/>
        </w:trPr>
        <w:tc>
          <w:tcPr>
            <w:tcW w:w="8296" w:type="dxa"/>
            <w:gridSpan w:val="4"/>
            <w:noWrap/>
            <w:hideMark/>
          </w:tcPr>
          <w:p w14:paraId="03E90EE0" w14:textId="77777777" w:rsidR="001E5E6C" w:rsidRPr="00FF6A71" w:rsidRDefault="001E5E6C">
            <w:pPr>
              <w:spacing w:before="0" w:after="0" w:line="240" w:lineRule="auto"/>
              <w:rPr>
                <w:ins w:id="68326" w:author="pete jones" w:date="2022-01-04T13:12:00Z"/>
              </w:rPr>
              <w:pPrChange w:id="68327" w:author="pete jones" w:date="2022-01-04T13:16:00Z">
                <w:pPr>
                  <w:spacing w:line="240" w:lineRule="auto"/>
                </w:pPr>
              </w:pPrChange>
            </w:pPr>
            <w:ins w:id="68328" w:author="pete jones" w:date="2022-01-04T13:12:00Z">
              <w:r w:rsidRPr="00FF6A71">
                <w:t xml:space="preserve">Geography </w:t>
              </w:r>
            </w:ins>
          </w:p>
        </w:tc>
      </w:tr>
      <w:tr w:rsidR="001E5E6C" w:rsidRPr="00FF6A71" w14:paraId="6E4566B0" w14:textId="77777777" w:rsidTr="00015922">
        <w:trPr>
          <w:trHeight w:val="315"/>
          <w:jc w:val="center"/>
          <w:ins w:id="68329" w:author="pete jones" w:date="2022-01-04T13:12:00Z"/>
        </w:trPr>
        <w:tc>
          <w:tcPr>
            <w:tcW w:w="8296" w:type="dxa"/>
            <w:gridSpan w:val="4"/>
            <w:noWrap/>
            <w:hideMark/>
          </w:tcPr>
          <w:p w14:paraId="6AE50032" w14:textId="77777777" w:rsidR="001E5E6C" w:rsidRPr="00FF6A71" w:rsidRDefault="001E5E6C">
            <w:pPr>
              <w:spacing w:before="0" w:after="0" w:line="240" w:lineRule="auto"/>
              <w:rPr>
                <w:ins w:id="68330" w:author="pete jones" w:date="2022-01-04T13:12:00Z"/>
              </w:rPr>
              <w:pPrChange w:id="68331" w:author="pete jones" w:date="2022-01-04T13:16:00Z">
                <w:pPr>
                  <w:spacing w:line="240" w:lineRule="auto"/>
                </w:pPr>
              </w:pPrChange>
            </w:pPr>
            <w:ins w:id="68332" w:author="pete jones" w:date="2022-01-04T13:12:00Z">
              <w:r w:rsidRPr="00FF6A71">
                <w:t>None</w:t>
              </w:r>
            </w:ins>
          </w:p>
        </w:tc>
      </w:tr>
      <w:tr w:rsidR="001E5E6C" w:rsidRPr="00FF6A71" w14:paraId="37EA552D" w14:textId="77777777" w:rsidTr="00015922">
        <w:trPr>
          <w:trHeight w:val="315"/>
          <w:jc w:val="center"/>
          <w:ins w:id="68333" w:author="pete jones" w:date="2022-01-04T13:12:00Z"/>
        </w:trPr>
        <w:tc>
          <w:tcPr>
            <w:tcW w:w="8296" w:type="dxa"/>
            <w:gridSpan w:val="4"/>
            <w:noWrap/>
            <w:hideMark/>
          </w:tcPr>
          <w:p w14:paraId="778156C2" w14:textId="77777777" w:rsidR="001E5E6C" w:rsidRPr="00FF6A71" w:rsidRDefault="001E5E6C">
            <w:pPr>
              <w:spacing w:before="0" w:after="0" w:line="240" w:lineRule="auto"/>
              <w:rPr>
                <w:ins w:id="68334" w:author="pete jones" w:date="2022-01-04T13:12:00Z"/>
              </w:rPr>
              <w:pPrChange w:id="68335" w:author="pete jones" w:date="2022-01-04T13:16:00Z">
                <w:pPr>
                  <w:spacing w:line="240" w:lineRule="auto"/>
                </w:pPr>
              </w:pPrChange>
            </w:pPr>
            <w:ins w:id="68336" w:author="pete jones" w:date="2022-01-04T13:12:00Z">
              <w:r w:rsidRPr="00FF6A71">
                <w:t>History</w:t>
              </w:r>
            </w:ins>
          </w:p>
        </w:tc>
      </w:tr>
      <w:tr w:rsidR="001E5E6C" w:rsidRPr="00FF6A71" w14:paraId="2AB40CCE" w14:textId="77777777" w:rsidTr="00015922">
        <w:trPr>
          <w:trHeight w:val="315"/>
          <w:jc w:val="center"/>
          <w:ins w:id="68337" w:author="pete jones" w:date="2022-01-04T13:12:00Z"/>
        </w:trPr>
        <w:tc>
          <w:tcPr>
            <w:tcW w:w="8296" w:type="dxa"/>
            <w:gridSpan w:val="4"/>
            <w:noWrap/>
            <w:hideMark/>
          </w:tcPr>
          <w:p w14:paraId="33D26D33" w14:textId="77777777" w:rsidR="001E5E6C" w:rsidRPr="00FF6A71" w:rsidRDefault="001E5E6C">
            <w:pPr>
              <w:spacing w:before="0" w:after="0" w:line="240" w:lineRule="auto"/>
              <w:rPr>
                <w:ins w:id="68338" w:author="pete jones" w:date="2022-01-04T13:12:00Z"/>
              </w:rPr>
              <w:pPrChange w:id="68339" w:author="pete jones" w:date="2022-01-04T13:16:00Z">
                <w:pPr>
                  <w:spacing w:line="240" w:lineRule="auto"/>
                </w:pPr>
              </w:pPrChange>
            </w:pPr>
            <w:ins w:id="68340" w:author="pete jones" w:date="2022-01-04T13:12:00Z">
              <w:r w:rsidRPr="00FF6A71">
                <w:t>Product design</w:t>
              </w:r>
            </w:ins>
          </w:p>
        </w:tc>
      </w:tr>
    </w:tbl>
    <w:p w14:paraId="5AD4F918" w14:textId="77777777" w:rsidR="001E5E6C" w:rsidRPr="00FF6A71" w:rsidRDefault="001E5E6C">
      <w:pPr>
        <w:jc w:val="left"/>
        <w:rPr>
          <w:ins w:id="68341" w:author="pete jones" w:date="2022-01-04T13:12:00Z"/>
        </w:rPr>
        <w:pPrChange w:id="68342" w:author="pete jones" w:date="2022-01-04T13:16:00Z">
          <w:pPr>
            <w:keepNext/>
          </w:pPr>
        </w:pPrChange>
      </w:pPr>
      <w:ins w:id="68343" w:author="pete jones" w:date="2022-01-04T13:12:00Z">
        <w:r w:rsidRPr="00FF6A71">
          <w:t xml:space="preserve">Q9 </w:t>
        </w:r>
        <w:r w:rsidRPr="00FF6A71">
          <w:rPr>
            <w:b/>
            <w:u w:val="single"/>
          </w:rPr>
          <w:t>Pearson BTEC Level 3 - National Qualifications or equivalent</w:t>
        </w:r>
        <w:r w:rsidRPr="00FF6A71">
          <w:t xml:space="preserve"> </w:t>
        </w:r>
        <w:r w:rsidRPr="00FF6A71">
          <w:br/>
          <w:t>Please select the qualification programme you studied and gained a PASS or above...</w:t>
        </w:r>
      </w:ins>
    </w:p>
    <w:tbl>
      <w:tblPr>
        <w:tblStyle w:val="TableGrid"/>
        <w:tblW w:w="0" w:type="auto"/>
        <w:jc w:val="center"/>
        <w:tblLook w:val="04A0" w:firstRow="1" w:lastRow="0" w:firstColumn="1" w:lastColumn="0" w:noHBand="0" w:noVBand="1"/>
      </w:tblPr>
      <w:tblGrid>
        <w:gridCol w:w="6909"/>
        <w:gridCol w:w="934"/>
        <w:gridCol w:w="934"/>
      </w:tblGrid>
      <w:tr w:rsidR="001E5E6C" w:rsidRPr="00FF6A71" w14:paraId="6BCDDAA5" w14:textId="77777777" w:rsidTr="00015922">
        <w:trPr>
          <w:trHeight w:val="315"/>
          <w:jc w:val="center"/>
          <w:ins w:id="68344" w:author="pete jones" w:date="2022-01-04T13:12:00Z"/>
        </w:trPr>
        <w:tc>
          <w:tcPr>
            <w:tcW w:w="7155" w:type="dxa"/>
            <w:noWrap/>
            <w:hideMark/>
          </w:tcPr>
          <w:p w14:paraId="3764F3D9" w14:textId="77777777" w:rsidR="001E5E6C" w:rsidRPr="00FF6A71" w:rsidRDefault="001E5E6C">
            <w:pPr>
              <w:spacing w:before="0" w:after="0" w:line="240" w:lineRule="auto"/>
              <w:rPr>
                <w:ins w:id="68345" w:author="pete jones" w:date="2022-01-04T13:12:00Z"/>
                <w:b/>
                <w:bCs/>
              </w:rPr>
              <w:pPrChange w:id="68346" w:author="pete jones" w:date="2022-01-04T13:16:00Z">
                <w:pPr>
                  <w:keepNext/>
                </w:pPr>
              </w:pPrChange>
            </w:pPr>
            <w:ins w:id="68347" w:author="pete jones" w:date="2022-01-04T13:12:00Z">
              <w:r w:rsidRPr="00FF6A71">
                <w:rPr>
                  <w:b/>
                  <w:bCs/>
                </w:rPr>
                <w:t>Answer</w:t>
              </w:r>
            </w:ins>
          </w:p>
        </w:tc>
        <w:tc>
          <w:tcPr>
            <w:tcW w:w="960" w:type="dxa"/>
            <w:noWrap/>
            <w:hideMark/>
          </w:tcPr>
          <w:p w14:paraId="36EB956A" w14:textId="77777777" w:rsidR="001E5E6C" w:rsidRPr="00FF6A71" w:rsidRDefault="001E5E6C">
            <w:pPr>
              <w:spacing w:before="0" w:after="0" w:line="240" w:lineRule="auto"/>
              <w:rPr>
                <w:ins w:id="68348" w:author="pete jones" w:date="2022-01-04T13:12:00Z"/>
                <w:b/>
                <w:bCs/>
              </w:rPr>
              <w:pPrChange w:id="68349" w:author="pete jones" w:date="2022-01-04T13:16:00Z">
                <w:pPr>
                  <w:keepNext/>
                </w:pPr>
              </w:pPrChange>
            </w:pPr>
            <w:ins w:id="68350" w:author="pete jones" w:date="2022-01-04T13:12:00Z">
              <w:r w:rsidRPr="00FF6A71">
                <w:rPr>
                  <w:b/>
                  <w:bCs/>
                </w:rPr>
                <w:t>%</w:t>
              </w:r>
            </w:ins>
          </w:p>
        </w:tc>
        <w:tc>
          <w:tcPr>
            <w:tcW w:w="960" w:type="dxa"/>
            <w:noWrap/>
            <w:hideMark/>
          </w:tcPr>
          <w:p w14:paraId="06CFC539" w14:textId="77777777" w:rsidR="001E5E6C" w:rsidRPr="00FF6A71" w:rsidRDefault="001E5E6C">
            <w:pPr>
              <w:spacing w:before="0" w:after="0" w:line="240" w:lineRule="auto"/>
              <w:rPr>
                <w:ins w:id="68351" w:author="pete jones" w:date="2022-01-04T13:12:00Z"/>
                <w:b/>
                <w:bCs/>
              </w:rPr>
              <w:pPrChange w:id="68352" w:author="pete jones" w:date="2022-01-04T13:16:00Z">
                <w:pPr>
                  <w:keepNext/>
                </w:pPr>
              </w:pPrChange>
            </w:pPr>
            <w:ins w:id="68353" w:author="pete jones" w:date="2022-01-04T13:12:00Z">
              <w:r w:rsidRPr="00FF6A71">
                <w:rPr>
                  <w:b/>
                  <w:bCs/>
                </w:rPr>
                <w:t>Count</w:t>
              </w:r>
            </w:ins>
          </w:p>
        </w:tc>
      </w:tr>
      <w:tr w:rsidR="001E5E6C" w:rsidRPr="00FF6A71" w14:paraId="3B7D7E6B" w14:textId="77777777" w:rsidTr="00015922">
        <w:trPr>
          <w:trHeight w:val="315"/>
          <w:jc w:val="center"/>
          <w:ins w:id="68354" w:author="pete jones" w:date="2022-01-04T13:12:00Z"/>
        </w:trPr>
        <w:tc>
          <w:tcPr>
            <w:tcW w:w="7155" w:type="dxa"/>
            <w:noWrap/>
            <w:hideMark/>
          </w:tcPr>
          <w:p w14:paraId="5349DBF5" w14:textId="77777777" w:rsidR="001E5E6C" w:rsidRPr="00FF6A71" w:rsidRDefault="001E5E6C">
            <w:pPr>
              <w:spacing w:before="0" w:after="0" w:line="240" w:lineRule="auto"/>
              <w:rPr>
                <w:ins w:id="68355" w:author="pete jones" w:date="2022-01-04T13:12:00Z"/>
              </w:rPr>
              <w:pPrChange w:id="68356" w:author="pete jones" w:date="2022-01-04T13:16:00Z">
                <w:pPr>
                  <w:keepNext/>
                </w:pPr>
              </w:pPrChange>
            </w:pPr>
            <w:ins w:id="68357" w:author="pete jones" w:date="2022-01-04T13:12:00Z">
              <w:r w:rsidRPr="00FF6A71">
                <w:t>Extended Certificate in Engineering</w:t>
              </w:r>
            </w:ins>
          </w:p>
        </w:tc>
        <w:tc>
          <w:tcPr>
            <w:tcW w:w="960" w:type="dxa"/>
            <w:noWrap/>
            <w:hideMark/>
          </w:tcPr>
          <w:p w14:paraId="5388351F" w14:textId="77777777" w:rsidR="001E5E6C" w:rsidRPr="00FF6A71" w:rsidRDefault="001E5E6C">
            <w:pPr>
              <w:spacing w:before="0" w:after="0" w:line="240" w:lineRule="auto"/>
              <w:jc w:val="center"/>
              <w:rPr>
                <w:ins w:id="68358" w:author="pete jones" w:date="2022-01-04T13:12:00Z"/>
              </w:rPr>
              <w:pPrChange w:id="68359" w:author="pete jones" w:date="2022-01-04T13:16:00Z">
                <w:pPr>
                  <w:keepNext/>
                  <w:jc w:val="center"/>
                </w:pPr>
              </w:pPrChange>
            </w:pPr>
            <w:ins w:id="68360" w:author="pete jones" w:date="2022-01-04T13:12:00Z">
              <w:r w:rsidRPr="00FF6A71">
                <w:t>0%</w:t>
              </w:r>
            </w:ins>
          </w:p>
        </w:tc>
        <w:tc>
          <w:tcPr>
            <w:tcW w:w="960" w:type="dxa"/>
            <w:noWrap/>
            <w:hideMark/>
          </w:tcPr>
          <w:p w14:paraId="2B6ACE6A" w14:textId="77777777" w:rsidR="001E5E6C" w:rsidRPr="00FF6A71" w:rsidRDefault="001E5E6C">
            <w:pPr>
              <w:spacing w:before="0" w:after="0" w:line="240" w:lineRule="auto"/>
              <w:jc w:val="center"/>
              <w:rPr>
                <w:ins w:id="68361" w:author="pete jones" w:date="2022-01-04T13:12:00Z"/>
              </w:rPr>
              <w:pPrChange w:id="68362" w:author="pete jones" w:date="2022-01-04T13:16:00Z">
                <w:pPr>
                  <w:keepNext/>
                  <w:jc w:val="center"/>
                </w:pPr>
              </w:pPrChange>
            </w:pPr>
            <w:ins w:id="68363" w:author="pete jones" w:date="2022-01-04T13:12:00Z">
              <w:r w:rsidRPr="00FF6A71">
                <w:t>0</w:t>
              </w:r>
            </w:ins>
          </w:p>
        </w:tc>
      </w:tr>
      <w:tr w:rsidR="001E5E6C" w:rsidRPr="00FF6A71" w14:paraId="243AD035" w14:textId="77777777" w:rsidTr="00015922">
        <w:trPr>
          <w:trHeight w:val="315"/>
          <w:jc w:val="center"/>
          <w:ins w:id="68364" w:author="pete jones" w:date="2022-01-04T13:12:00Z"/>
        </w:trPr>
        <w:tc>
          <w:tcPr>
            <w:tcW w:w="7155" w:type="dxa"/>
            <w:noWrap/>
            <w:hideMark/>
          </w:tcPr>
          <w:p w14:paraId="58679467" w14:textId="77777777" w:rsidR="001E5E6C" w:rsidRPr="00FF6A71" w:rsidRDefault="001E5E6C">
            <w:pPr>
              <w:spacing w:before="0" w:after="0" w:line="240" w:lineRule="auto"/>
              <w:rPr>
                <w:ins w:id="68365" w:author="pete jones" w:date="2022-01-04T13:12:00Z"/>
              </w:rPr>
              <w:pPrChange w:id="68366" w:author="pete jones" w:date="2022-01-04T13:16:00Z">
                <w:pPr>
                  <w:keepNext/>
                </w:pPr>
              </w:pPrChange>
            </w:pPr>
            <w:ins w:id="68367" w:author="pete jones" w:date="2022-01-04T13:12:00Z">
              <w:r w:rsidRPr="00FF6A71">
                <w:t>Foundation Diploma in Engineering</w:t>
              </w:r>
            </w:ins>
          </w:p>
        </w:tc>
        <w:tc>
          <w:tcPr>
            <w:tcW w:w="960" w:type="dxa"/>
            <w:noWrap/>
            <w:hideMark/>
          </w:tcPr>
          <w:p w14:paraId="18B522D7" w14:textId="77777777" w:rsidR="001E5E6C" w:rsidRPr="00FF6A71" w:rsidRDefault="001E5E6C">
            <w:pPr>
              <w:spacing w:before="0" w:after="0" w:line="240" w:lineRule="auto"/>
              <w:jc w:val="center"/>
              <w:rPr>
                <w:ins w:id="68368" w:author="pete jones" w:date="2022-01-04T13:12:00Z"/>
              </w:rPr>
              <w:pPrChange w:id="68369" w:author="pete jones" w:date="2022-01-04T13:16:00Z">
                <w:pPr>
                  <w:keepNext/>
                  <w:jc w:val="center"/>
                </w:pPr>
              </w:pPrChange>
            </w:pPr>
            <w:ins w:id="68370" w:author="pete jones" w:date="2022-01-04T13:12:00Z">
              <w:r w:rsidRPr="00FF6A71">
                <w:t>0%</w:t>
              </w:r>
            </w:ins>
          </w:p>
        </w:tc>
        <w:tc>
          <w:tcPr>
            <w:tcW w:w="960" w:type="dxa"/>
            <w:noWrap/>
            <w:hideMark/>
          </w:tcPr>
          <w:p w14:paraId="78064966" w14:textId="77777777" w:rsidR="001E5E6C" w:rsidRPr="00FF6A71" w:rsidRDefault="001E5E6C">
            <w:pPr>
              <w:spacing w:before="0" w:after="0" w:line="240" w:lineRule="auto"/>
              <w:jc w:val="center"/>
              <w:rPr>
                <w:ins w:id="68371" w:author="pete jones" w:date="2022-01-04T13:12:00Z"/>
              </w:rPr>
              <w:pPrChange w:id="68372" w:author="pete jones" w:date="2022-01-04T13:16:00Z">
                <w:pPr>
                  <w:keepNext/>
                  <w:jc w:val="center"/>
                </w:pPr>
              </w:pPrChange>
            </w:pPr>
            <w:ins w:id="68373" w:author="pete jones" w:date="2022-01-04T13:12:00Z">
              <w:r w:rsidRPr="00FF6A71">
                <w:t>0</w:t>
              </w:r>
            </w:ins>
          </w:p>
        </w:tc>
      </w:tr>
      <w:tr w:rsidR="001E5E6C" w:rsidRPr="00FF6A71" w14:paraId="26357061" w14:textId="77777777" w:rsidTr="00015922">
        <w:trPr>
          <w:trHeight w:val="315"/>
          <w:jc w:val="center"/>
          <w:ins w:id="68374" w:author="pete jones" w:date="2022-01-04T13:12:00Z"/>
        </w:trPr>
        <w:tc>
          <w:tcPr>
            <w:tcW w:w="7155" w:type="dxa"/>
            <w:noWrap/>
            <w:hideMark/>
          </w:tcPr>
          <w:p w14:paraId="7F52485B" w14:textId="77777777" w:rsidR="001E5E6C" w:rsidRPr="00FF6A71" w:rsidRDefault="001E5E6C">
            <w:pPr>
              <w:spacing w:before="0" w:after="0" w:line="240" w:lineRule="auto"/>
              <w:rPr>
                <w:ins w:id="68375" w:author="pete jones" w:date="2022-01-04T13:12:00Z"/>
              </w:rPr>
              <w:pPrChange w:id="68376" w:author="pete jones" w:date="2022-01-04T13:16:00Z">
                <w:pPr>
                  <w:keepNext/>
                </w:pPr>
              </w:pPrChange>
            </w:pPr>
            <w:ins w:id="68377" w:author="pete jones" w:date="2022-01-04T13:12:00Z">
              <w:r w:rsidRPr="00FF6A71">
                <w:t>Diploma in Engineering</w:t>
              </w:r>
            </w:ins>
          </w:p>
        </w:tc>
        <w:tc>
          <w:tcPr>
            <w:tcW w:w="960" w:type="dxa"/>
            <w:noWrap/>
            <w:hideMark/>
          </w:tcPr>
          <w:p w14:paraId="12AED9BA" w14:textId="77777777" w:rsidR="001E5E6C" w:rsidRPr="00FF6A71" w:rsidRDefault="001E5E6C">
            <w:pPr>
              <w:spacing w:before="0" w:after="0" w:line="240" w:lineRule="auto"/>
              <w:jc w:val="center"/>
              <w:rPr>
                <w:ins w:id="68378" w:author="pete jones" w:date="2022-01-04T13:12:00Z"/>
              </w:rPr>
              <w:pPrChange w:id="68379" w:author="pete jones" w:date="2022-01-04T13:16:00Z">
                <w:pPr>
                  <w:keepNext/>
                  <w:jc w:val="center"/>
                </w:pPr>
              </w:pPrChange>
            </w:pPr>
            <w:ins w:id="68380" w:author="pete jones" w:date="2022-01-04T13:12:00Z">
              <w:r w:rsidRPr="00FF6A71">
                <w:t>21%</w:t>
              </w:r>
            </w:ins>
          </w:p>
        </w:tc>
        <w:tc>
          <w:tcPr>
            <w:tcW w:w="960" w:type="dxa"/>
            <w:noWrap/>
            <w:hideMark/>
          </w:tcPr>
          <w:p w14:paraId="58E3620D" w14:textId="77777777" w:rsidR="001E5E6C" w:rsidRPr="00FF6A71" w:rsidRDefault="001E5E6C">
            <w:pPr>
              <w:spacing w:before="0" w:after="0" w:line="240" w:lineRule="auto"/>
              <w:jc w:val="center"/>
              <w:rPr>
                <w:ins w:id="68381" w:author="pete jones" w:date="2022-01-04T13:12:00Z"/>
              </w:rPr>
              <w:pPrChange w:id="68382" w:author="pete jones" w:date="2022-01-04T13:16:00Z">
                <w:pPr>
                  <w:keepNext/>
                  <w:jc w:val="center"/>
                </w:pPr>
              </w:pPrChange>
            </w:pPr>
            <w:ins w:id="68383" w:author="pete jones" w:date="2022-01-04T13:12:00Z">
              <w:r w:rsidRPr="00FF6A71">
                <w:t>3</w:t>
              </w:r>
            </w:ins>
          </w:p>
        </w:tc>
      </w:tr>
      <w:tr w:rsidR="001E5E6C" w:rsidRPr="00FF6A71" w14:paraId="4C7F2F99" w14:textId="77777777" w:rsidTr="00015922">
        <w:trPr>
          <w:trHeight w:val="315"/>
          <w:jc w:val="center"/>
          <w:ins w:id="68384" w:author="pete jones" w:date="2022-01-04T13:12:00Z"/>
        </w:trPr>
        <w:tc>
          <w:tcPr>
            <w:tcW w:w="7155" w:type="dxa"/>
            <w:noWrap/>
            <w:hideMark/>
          </w:tcPr>
          <w:p w14:paraId="6B25030A" w14:textId="77777777" w:rsidR="001E5E6C" w:rsidRPr="00FF6A71" w:rsidRDefault="001E5E6C">
            <w:pPr>
              <w:spacing w:before="0" w:after="0" w:line="240" w:lineRule="auto"/>
              <w:rPr>
                <w:ins w:id="68385" w:author="pete jones" w:date="2022-01-04T13:12:00Z"/>
              </w:rPr>
              <w:pPrChange w:id="68386" w:author="pete jones" w:date="2022-01-04T13:16:00Z">
                <w:pPr>
                  <w:keepNext/>
                </w:pPr>
              </w:pPrChange>
            </w:pPr>
            <w:ins w:id="68387" w:author="pete jones" w:date="2022-01-04T13:12:00Z">
              <w:r w:rsidRPr="00FF6A71">
                <w:t>Extended Diploma in Engineering</w:t>
              </w:r>
            </w:ins>
          </w:p>
        </w:tc>
        <w:tc>
          <w:tcPr>
            <w:tcW w:w="960" w:type="dxa"/>
            <w:noWrap/>
            <w:hideMark/>
          </w:tcPr>
          <w:p w14:paraId="05F2939E" w14:textId="77777777" w:rsidR="001E5E6C" w:rsidRPr="00FF6A71" w:rsidRDefault="001E5E6C">
            <w:pPr>
              <w:spacing w:before="0" w:after="0" w:line="240" w:lineRule="auto"/>
              <w:jc w:val="center"/>
              <w:rPr>
                <w:ins w:id="68388" w:author="pete jones" w:date="2022-01-04T13:12:00Z"/>
              </w:rPr>
              <w:pPrChange w:id="68389" w:author="pete jones" w:date="2022-01-04T13:16:00Z">
                <w:pPr>
                  <w:keepNext/>
                  <w:jc w:val="center"/>
                </w:pPr>
              </w:pPrChange>
            </w:pPr>
            <w:ins w:id="68390" w:author="pete jones" w:date="2022-01-04T13:12:00Z">
              <w:r w:rsidRPr="00FF6A71">
                <w:t>79%</w:t>
              </w:r>
            </w:ins>
          </w:p>
        </w:tc>
        <w:tc>
          <w:tcPr>
            <w:tcW w:w="960" w:type="dxa"/>
            <w:noWrap/>
            <w:hideMark/>
          </w:tcPr>
          <w:p w14:paraId="4615C6FA" w14:textId="77777777" w:rsidR="001E5E6C" w:rsidRPr="00FF6A71" w:rsidRDefault="001E5E6C">
            <w:pPr>
              <w:spacing w:before="0" w:after="0" w:line="240" w:lineRule="auto"/>
              <w:jc w:val="center"/>
              <w:rPr>
                <w:ins w:id="68391" w:author="pete jones" w:date="2022-01-04T13:12:00Z"/>
              </w:rPr>
              <w:pPrChange w:id="68392" w:author="pete jones" w:date="2022-01-04T13:16:00Z">
                <w:pPr>
                  <w:keepNext/>
                  <w:jc w:val="center"/>
                </w:pPr>
              </w:pPrChange>
            </w:pPr>
            <w:ins w:id="68393" w:author="pete jones" w:date="2022-01-04T13:12:00Z">
              <w:r w:rsidRPr="00FF6A71">
                <w:t>11</w:t>
              </w:r>
            </w:ins>
          </w:p>
        </w:tc>
      </w:tr>
      <w:tr w:rsidR="001E5E6C" w:rsidRPr="00FF6A71" w14:paraId="13C35C81" w14:textId="77777777" w:rsidTr="00015922">
        <w:trPr>
          <w:trHeight w:val="315"/>
          <w:jc w:val="center"/>
          <w:ins w:id="68394" w:author="pete jones" w:date="2022-01-04T13:12:00Z"/>
        </w:trPr>
        <w:tc>
          <w:tcPr>
            <w:tcW w:w="7155" w:type="dxa"/>
            <w:noWrap/>
            <w:hideMark/>
          </w:tcPr>
          <w:p w14:paraId="4651E510" w14:textId="77777777" w:rsidR="001E5E6C" w:rsidRPr="00FF6A71" w:rsidRDefault="001E5E6C">
            <w:pPr>
              <w:spacing w:before="0" w:after="0" w:line="240" w:lineRule="auto"/>
              <w:jc w:val="right"/>
              <w:rPr>
                <w:ins w:id="68395" w:author="pete jones" w:date="2022-01-04T13:12:00Z"/>
              </w:rPr>
              <w:pPrChange w:id="68396" w:author="pete jones" w:date="2022-01-04T13:16:00Z">
                <w:pPr>
                  <w:keepNext/>
                  <w:jc w:val="right"/>
                </w:pPr>
              </w:pPrChange>
            </w:pPr>
            <w:ins w:id="68397" w:author="pete jones" w:date="2022-01-04T13:12:00Z">
              <w:r w:rsidRPr="00FF6A71">
                <w:t>Total</w:t>
              </w:r>
            </w:ins>
          </w:p>
        </w:tc>
        <w:tc>
          <w:tcPr>
            <w:tcW w:w="960" w:type="dxa"/>
            <w:noWrap/>
            <w:hideMark/>
          </w:tcPr>
          <w:p w14:paraId="4ECD608B" w14:textId="77777777" w:rsidR="001E5E6C" w:rsidRPr="00FF6A71" w:rsidRDefault="001E5E6C">
            <w:pPr>
              <w:spacing w:before="0" w:after="0" w:line="240" w:lineRule="auto"/>
              <w:jc w:val="center"/>
              <w:rPr>
                <w:ins w:id="68398" w:author="pete jones" w:date="2022-01-04T13:12:00Z"/>
              </w:rPr>
              <w:pPrChange w:id="68399" w:author="pete jones" w:date="2022-01-04T13:16:00Z">
                <w:pPr>
                  <w:keepNext/>
                  <w:jc w:val="center"/>
                </w:pPr>
              </w:pPrChange>
            </w:pPr>
            <w:ins w:id="68400" w:author="pete jones" w:date="2022-01-04T13:12:00Z">
              <w:r w:rsidRPr="00FF6A71">
                <w:t>100%</w:t>
              </w:r>
            </w:ins>
          </w:p>
        </w:tc>
        <w:tc>
          <w:tcPr>
            <w:tcW w:w="960" w:type="dxa"/>
            <w:noWrap/>
            <w:hideMark/>
          </w:tcPr>
          <w:p w14:paraId="37FD8425" w14:textId="77777777" w:rsidR="001E5E6C" w:rsidRPr="00FF6A71" w:rsidRDefault="001E5E6C">
            <w:pPr>
              <w:spacing w:before="0" w:after="0" w:line="240" w:lineRule="auto"/>
              <w:jc w:val="center"/>
              <w:rPr>
                <w:ins w:id="68401" w:author="pete jones" w:date="2022-01-04T13:12:00Z"/>
              </w:rPr>
              <w:pPrChange w:id="68402" w:author="pete jones" w:date="2022-01-04T13:16:00Z">
                <w:pPr>
                  <w:keepNext/>
                  <w:jc w:val="center"/>
                </w:pPr>
              </w:pPrChange>
            </w:pPr>
            <w:ins w:id="68403" w:author="pete jones" w:date="2022-01-04T13:12:00Z">
              <w:r w:rsidRPr="00FF6A71">
                <w:t>14</w:t>
              </w:r>
            </w:ins>
          </w:p>
        </w:tc>
      </w:tr>
    </w:tbl>
    <w:p w14:paraId="48C08B44" w14:textId="77777777" w:rsidR="001E5E6C" w:rsidRPr="00FF6A71" w:rsidRDefault="001E5E6C">
      <w:pPr>
        <w:rPr>
          <w:ins w:id="68404" w:author="pete jones" w:date="2022-01-04T13:12:00Z"/>
        </w:rPr>
        <w:pPrChange w:id="68405" w:author="pete jones" w:date="2022-01-04T13:14:00Z">
          <w:pPr>
            <w:keepNext/>
          </w:pPr>
        </w:pPrChange>
      </w:pPr>
    </w:p>
    <w:p w14:paraId="1DAB97B5" w14:textId="630B916A" w:rsidR="001E5E6C" w:rsidRPr="00FF6A71" w:rsidRDefault="001E5E6C">
      <w:pPr>
        <w:jc w:val="left"/>
        <w:rPr>
          <w:ins w:id="68406" w:author="pete jones" w:date="2022-01-04T13:12:00Z"/>
        </w:rPr>
        <w:pPrChange w:id="68407" w:author="pete jones" w:date="2022-01-04T13:16:00Z">
          <w:pPr>
            <w:keepNext/>
          </w:pPr>
        </w:pPrChange>
      </w:pPr>
      <w:ins w:id="68408" w:author="pete jones" w:date="2022-01-04T13:12:00Z">
        <w:r w:rsidRPr="00FF6A71">
          <w:t xml:space="preserve">Q10 </w:t>
        </w:r>
        <w:r w:rsidRPr="00FF6A71">
          <w:rPr>
            <w:b/>
            <w:u w:val="single"/>
          </w:rPr>
          <w:t>Computer</w:t>
        </w:r>
      </w:ins>
      <w:ins w:id="68409" w:author="pete jones" w:date="2022-03-30T12:30:00Z">
        <w:r w:rsidR="00042512">
          <w:rPr>
            <w:b/>
            <w:u w:val="single"/>
          </w:rPr>
          <w:t>-</w:t>
        </w:r>
      </w:ins>
      <w:ins w:id="68410" w:author="pete jones" w:date="2022-01-04T13:12:00Z">
        <w:r w:rsidRPr="00FF6A71">
          <w:rPr>
            <w:b/>
            <w:u w:val="single"/>
          </w:rPr>
          <w:t>Aided Design</w:t>
        </w:r>
        <w:r w:rsidRPr="00FF6A71">
          <w:t xml:space="preserve"> </w:t>
        </w:r>
        <w:r w:rsidRPr="00FF6A71">
          <w:br/>
          <w:t>In my previous studies</w:t>
        </w:r>
      </w:ins>
      <w:ins w:id="68411" w:author="pete jones" w:date="2022-03-30T12:30:00Z">
        <w:r w:rsidR="00042512">
          <w:t>,</w:t>
        </w:r>
      </w:ins>
      <w:ins w:id="68412" w:author="pete jones" w:date="2022-01-04T13:12:00Z">
        <w:r w:rsidRPr="00FF6A71">
          <w:t xml:space="preserve"> I have had </w:t>
        </w:r>
      </w:ins>
      <w:ins w:id="68413" w:author="pete jones" w:date="2022-03-30T12:30:00Z">
        <w:r w:rsidR="00042512">
          <w:t xml:space="preserve">an </w:t>
        </w:r>
      </w:ins>
      <w:ins w:id="68414" w:author="pete jones" w:date="2022-01-04T13:12:00Z">
        <w:r w:rsidRPr="00FF6A71">
          <w:t xml:space="preserve">experience </w:t>
        </w:r>
      </w:ins>
      <w:ins w:id="68415" w:author="pete jones" w:date="2022-03-30T12:30:00Z">
        <w:r w:rsidR="00042512">
          <w:t>with</w:t>
        </w:r>
      </w:ins>
      <w:ins w:id="68416" w:author="pete jones" w:date="2022-01-04T13:12:00Z">
        <w:r w:rsidRPr="00FF6A71">
          <w:t xml:space="preserve"> the following software.  </w:t>
        </w:r>
        <w:r w:rsidRPr="00FF6A71">
          <w:br/>
          <w:t>(Please select ALL that apply)</w:t>
        </w:r>
      </w:ins>
    </w:p>
    <w:tbl>
      <w:tblPr>
        <w:tblStyle w:val="TableGrid"/>
        <w:tblW w:w="0" w:type="auto"/>
        <w:jc w:val="center"/>
        <w:tblLook w:val="04A0" w:firstRow="1" w:lastRow="0" w:firstColumn="1" w:lastColumn="0" w:noHBand="0" w:noVBand="1"/>
      </w:tblPr>
      <w:tblGrid>
        <w:gridCol w:w="6905"/>
        <w:gridCol w:w="936"/>
        <w:gridCol w:w="936"/>
      </w:tblGrid>
      <w:tr w:rsidR="001E5E6C" w:rsidRPr="00FF6A71" w14:paraId="415586EB" w14:textId="77777777" w:rsidTr="00015922">
        <w:trPr>
          <w:trHeight w:val="315"/>
          <w:jc w:val="center"/>
          <w:ins w:id="68417" w:author="pete jones" w:date="2022-01-04T13:12:00Z"/>
        </w:trPr>
        <w:tc>
          <w:tcPr>
            <w:tcW w:w="7127" w:type="dxa"/>
            <w:noWrap/>
            <w:hideMark/>
          </w:tcPr>
          <w:p w14:paraId="5AE7B2B9" w14:textId="77777777" w:rsidR="001E5E6C" w:rsidRPr="00FF6A71" w:rsidRDefault="001E5E6C">
            <w:pPr>
              <w:spacing w:before="0" w:after="0" w:line="240" w:lineRule="auto"/>
              <w:rPr>
                <w:ins w:id="68418" w:author="pete jones" w:date="2022-01-04T13:12:00Z"/>
                <w:b/>
                <w:bCs/>
              </w:rPr>
              <w:pPrChange w:id="68419" w:author="pete jones" w:date="2022-01-04T13:16:00Z">
                <w:pPr>
                  <w:keepNext/>
                  <w:spacing w:line="240" w:lineRule="auto"/>
                </w:pPr>
              </w:pPrChange>
            </w:pPr>
            <w:ins w:id="68420" w:author="pete jones" w:date="2022-01-04T13:12:00Z">
              <w:r w:rsidRPr="00FF6A71">
                <w:rPr>
                  <w:b/>
                  <w:bCs/>
                </w:rPr>
                <w:t>Answer</w:t>
              </w:r>
            </w:ins>
          </w:p>
        </w:tc>
        <w:tc>
          <w:tcPr>
            <w:tcW w:w="960" w:type="dxa"/>
            <w:noWrap/>
            <w:hideMark/>
          </w:tcPr>
          <w:p w14:paraId="05C0575A" w14:textId="77777777" w:rsidR="001E5E6C" w:rsidRPr="00FF6A71" w:rsidRDefault="001E5E6C">
            <w:pPr>
              <w:spacing w:before="0" w:after="0" w:line="240" w:lineRule="auto"/>
              <w:rPr>
                <w:ins w:id="68421" w:author="pete jones" w:date="2022-01-04T13:12:00Z"/>
                <w:b/>
                <w:bCs/>
              </w:rPr>
              <w:pPrChange w:id="68422" w:author="pete jones" w:date="2022-01-04T13:16:00Z">
                <w:pPr>
                  <w:keepNext/>
                  <w:spacing w:line="240" w:lineRule="auto"/>
                </w:pPr>
              </w:pPrChange>
            </w:pPr>
            <w:ins w:id="68423" w:author="pete jones" w:date="2022-01-04T13:12:00Z">
              <w:r w:rsidRPr="00FF6A71">
                <w:rPr>
                  <w:b/>
                  <w:bCs/>
                </w:rPr>
                <w:t>%</w:t>
              </w:r>
            </w:ins>
          </w:p>
        </w:tc>
        <w:tc>
          <w:tcPr>
            <w:tcW w:w="960" w:type="dxa"/>
            <w:noWrap/>
            <w:hideMark/>
          </w:tcPr>
          <w:p w14:paraId="3EE3B9A3" w14:textId="77777777" w:rsidR="001E5E6C" w:rsidRPr="00FF6A71" w:rsidRDefault="001E5E6C">
            <w:pPr>
              <w:spacing w:before="0" w:after="0" w:line="240" w:lineRule="auto"/>
              <w:rPr>
                <w:ins w:id="68424" w:author="pete jones" w:date="2022-01-04T13:12:00Z"/>
                <w:b/>
                <w:bCs/>
              </w:rPr>
              <w:pPrChange w:id="68425" w:author="pete jones" w:date="2022-01-04T13:16:00Z">
                <w:pPr>
                  <w:keepNext/>
                  <w:spacing w:line="240" w:lineRule="auto"/>
                </w:pPr>
              </w:pPrChange>
            </w:pPr>
            <w:ins w:id="68426" w:author="pete jones" w:date="2022-01-04T13:12:00Z">
              <w:r w:rsidRPr="00FF6A71">
                <w:rPr>
                  <w:b/>
                  <w:bCs/>
                </w:rPr>
                <w:t>Count</w:t>
              </w:r>
            </w:ins>
          </w:p>
        </w:tc>
      </w:tr>
      <w:tr w:rsidR="001E5E6C" w:rsidRPr="00FF6A71" w14:paraId="75E234A1" w14:textId="77777777" w:rsidTr="00015922">
        <w:trPr>
          <w:trHeight w:val="315"/>
          <w:jc w:val="center"/>
          <w:ins w:id="68427" w:author="pete jones" w:date="2022-01-04T13:12:00Z"/>
        </w:trPr>
        <w:tc>
          <w:tcPr>
            <w:tcW w:w="7127" w:type="dxa"/>
            <w:noWrap/>
            <w:hideMark/>
          </w:tcPr>
          <w:p w14:paraId="0925C402" w14:textId="77777777" w:rsidR="001E5E6C" w:rsidRPr="00FF6A71" w:rsidRDefault="001E5E6C">
            <w:pPr>
              <w:spacing w:before="0" w:after="0" w:line="240" w:lineRule="auto"/>
              <w:rPr>
                <w:ins w:id="68428" w:author="pete jones" w:date="2022-01-04T13:12:00Z"/>
              </w:rPr>
              <w:pPrChange w:id="68429" w:author="pete jones" w:date="2022-01-04T13:16:00Z">
                <w:pPr>
                  <w:keepNext/>
                  <w:spacing w:line="240" w:lineRule="auto"/>
                </w:pPr>
              </w:pPrChange>
            </w:pPr>
            <w:ins w:id="68430" w:author="pete jones" w:date="2022-01-04T13:12:00Z">
              <w:r w:rsidRPr="00FF6A71">
                <w:t>Autodesk Inventor</w:t>
              </w:r>
            </w:ins>
          </w:p>
        </w:tc>
        <w:tc>
          <w:tcPr>
            <w:tcW w:w="960" w:type="dxa"/>
            <w:noWrap/>
            <w:hideMark/>
          </w:tcPr>
          <w:p w14:paraId="08DD4404" w14:textId="77777777" w:rsidR="001E5E6C" w:rsidRPr="00FF6A71" w:rsidRDefault="001E5E6C">
            <w:pPr>
              <w:spacing w:before="0" w:after="0" w:line="240" w:lineRule="auto"/>
              <w:jc w:val="center"/>
              <w:rPr>
                <w:ins w:id="68431" w:author="pete jones" w:date="2022-01-04T13:12:00Z"/>
              </w:rPr>
              <w:pPrChange w:id="68432" w:author="pete jones" w:date="2022-01-04T13:16:00Z">
                <w:pPr>
                  <w:keepNext/>
                  <w:spacing w:line="240" w:lineRule="auto"/>
                  <w:jc w:val="center"/>
                </w:pPr>
              </w:pPrChange>
            </w:pPr>
            <w:ins w:id="68433" w:author="pete jones" w:date="2022-01-04T13:12:00Z">
              <w:r w:rsidRPr="00FF6A71">
                <w:t>11%</w:t>
              </w:r>
            </w:ins>
          </w:p>
        </w:tc>
        <w:tc>
          <w:tcPr>
            <w:tcW w:w="960" w:type="dxa"/>
            <w:noWrap/>
            <w:hideMark/>
          </w:tcPr>
          <w:p w14:paraId="2B870547" w14:textId="77777777" w:rsidR="001E5E6C" w:rsidRPr="00FF6A71" w:rsidRDefault="001E5E6C">
            <w:pPr>
              <w:spacing w:before="0" w:after="0" w:line="240" w:lineRule="auto"/>
              <w:jc w:val="center"/>
              <w:rPr>
                <w:ins w:id="68434" w:author="pete jones" w:date="2022-01-04T13:12:00Z"/>
              </w:rPr>
              <w:pPrChange w:id="68435" w:author="pete jones" w:date="2022-01-04T13:16:00Z">
                <w:pPr>
                  <w:keepNext/>
                  <w:spacing w:line="240" w:lineRule="auto"/>
                  <w:jc w:val="center"/>
                </w:pPr>
              </w:pPrChange>
            </w:pPr>
            <w:ins w:id="68436" w:author="pete jones" w:date="2022-01-04T13:12:00Z">
              <w:r w:rsidRPr="00FF6A71">
                <w:t>8</w:t>
              </w:r>
            </w:ins>
          </w:p>
        </w:tc>
      </w:tr>
      <w:tr w:rsidR="001E5E6C" w:rsidRPr="00FF6A71" w14:paraId="333C42CF" w14:textId="77777777" w:rsidTr="00015922">
        <w:trPr>
          <w:trHeight w:val="315"/>
          <w:jc w:val="center"/>
          <w:ins w:id="68437" w:author="pete jones" w:date="2022-01-04T13:12:00Z"/>
        </w:trPr>
        <w:tc>
          <w:tcPr>
            <w:tcW w:w="7127" w:type="dxa"/>
            <w:noWrap/>
            <w:hideMark/>
          </w:tcPr>
          <w:p w14:paraId="0209FB67" w14:textId="77777777" w:rsidR="001E5E6C" w:rsidRPr="00FF6A71" w:rsidRDefault="001E5E6C">
            <w:pPr>
              <w:spacing w:before="0" w:after="0" w:line="240" w:lineRule="auto"/>
              <w:rPr>
                <w:ins w:id="68438" w:author="pete jones" w:date="2022-01-04T13:12:00Z"/>
              </w:rPr>
              <w:pPrChange w:id="68439" w:author="pete jones" w:date="2022-01-04T13:16:00Z">
                <w:pPr>
                  <w:keepNext/>
                  <w:spacing w:line="240" w:lineRule="auto"/>
                </w:pPr>
              </w:pPrChange>
            </w:pPr>
            <w:ins w:id="68440" w:author="pete jones" w:date="2022-01-04T13:12:00Z">
              <w:r w:rsidRPr="00FF6A71">
                <w:t>AutoDesk Fusion 360</w:t>
              </w:r>
            </w:ins>
          </w:p>
        </w:tc>
        <w:tc>
          <w:tcPr>
            <w:tcW w:w="960" w:type="dxa"/>
            <w:noWrap/>
            <w:hideMark/>
          </w:tcPr>
          <w:p w14:paraId="53FE5C15" w14:textId="77777777" w:rsidR="001E5E6C" w:rsidRPr="00FF6A71" w:rsidRDefault="001E5E6C">
            <w:pPr>
              <w:spacing w:before="0" w:after="0" w:line="240" w:lineRule="auto"/>
              <w:jc w:val="center"/>
              <w:rPr>
                <w:ins w:id="68441" w:author="pete jones" w:date="2022-01-04T13:12:00Z"/>
              </w:rPr>
              <w:pPrChange w:id="68442" w:author="pete jones" w:date="2022-01-04T13:16:00Z">
                <w:pPr>
                  <w:keepNext/>
                  <w:spacing w:line="240" w:lineRule="auto"/>
                  <w:jc w:val="center"/>
                </w:pPr>
              </w:pPrChange>
            </w:pPr>
            <w:ins w:id="68443" w:author="pete jones" w:date="2022-01-04T13:12:00Z">
              <w:r w:rsidRPr="00FF6A71">
                <w:t>4%</w:t>
              </w:r>
            </w:ins>
          </w:p>
        </w:tc>
        <w:tc>
          <w:tcPr>
            <w:tcW w:w="960" w:type="dxa"/>
            <w:noWrap/>
            <w:hideMark/>
          </w:tcPr>
          <w:p w14:paraId="601F7E47" w14:textId="77777777" w:rsidR="001E5E6C" w:rsidRPr="00FF6A71" w:rsidRDefault="001E5E6C">
            <w:pPr>
              <w:spacing w:before="0" w:after="0" w:line="240" w:lineRule="auto"/>
              <w:jc w:val="center"/>
              <w:rPr>
                <w:ins w:id="68444" w:author="pete jones" w:date="2022-01-04T13:12:00Z"/>
              </w:rPr>
              <w:pPrChange w:id="68445" w:author="pete jones" w:date="2022-01-04T13:16:00Z">
                <w:pPr>
                  <w:keepNext/>
                  <w:spacing w:line="240" w:lineRule="auto"/>
                  <w:jc w:val="center"/>
                </w:pPr>
              </w:pPrChange>
            </w:pPr>
            <w:ins w:id="68446" w:author="pete jones" w:date="2022-01-04T13:12:00Z">
              <w:r w:rsidRPr="00FF6A71">
                <w:t>3</w:t>
              </w:r>
            </w:ins>
          </w:p>
        </w:tc>
      </w:tr>
      <w:tr w:rsidR="001E5E6C" w:rsidRPr="00FF6A71" w14:paraId="601472F8" w14:textId="77777777" w:rsidTr="00015922">
        <w:trPr>
          <w:trHeight w:val="315"/>
          <w:jc w:val="center"/>
          <w:ins w:id="68447" w:author="pete jones" w:date="2022-01-04T13:12:00Z"/>
        </w:trPr>
        <w:tc>
          <w:tcPr>
            <w:tcW w:w="7127" w:type="dxa"/>
            <w:noWrap/>
            <w:hideMark/>
          </w:tcPr>
          <w:p w14:paraId="29DBD0F3" w14:textId="77777777" w:rsidR="001E5E6C" w:rsidRPr="00FF6A71" w:rsidRDefault="001E5E6C">
            <w:pPr>
              <w:spacing w:before="0" w:after="0" w:line="240" w:lineRule="auto"/>
              <w:rPr>
                <w:ins w:id="68448" w:author="pete jones" w:date="2022-01-04T13:12:00Z"/>
              </w:rPr>
              <w:pPrChange w:id="68449" w:author="pete jones" w:date="2022-01-04T13:16:00Z">
                <w:pPr>
                  <w:keepNext/>
                  <w:spacing w:line="240" w:lineRule="auto"/>
                </w:pPr>
              </w:pPrChange>
            </w:pPr>
            <w:ins w:id="68450" w:author="pete jones" w:date="2022-01-04T13:12:00Z">
              <w:r w:rsidRPr="00FF6A71">
                <w:t>AutoCAD 2D</w:t>
              </w:r>
            </w:ins>
          </w:p>
        </w:tc>
        <w:tc>
          <w:tcPr>
            <w:tcW w:w="960" w:type="dxa"/>
            <w:noWrap/>
            <w:hideMark/>
          </w:tcPr>
          <w:p w14:paraId="70EBB445" w14:textId="77777777" w:rsidR="001E5E6C" w:rsidRPr="00FF6A71" w:rsidRDefault="001E5E6C">
            <w:pPr>
              <w:spacing w:before="0" w:after="0" w:line="240" w:lineRule="auto"/>
              <w:jc w:val="center"/>
              <w:rPr>
                <w:ins w:id="68451" w:author="pete jones" w:date="2022-01-04T13:12:00Z"/>
              </w:rPr>
              <w:pPrChange w:id="68452" w:author="pete jones" w:date="2022-01-04T13:16:00Z">
                <w:pPr>
                  <w:keepNext/>
                  <w:spacing w:line="240" w:lineRule="auto"/>
                  <w:jc w:val="center"/>
                </w:pPr>
              </w:pPrChange>
            </w:pPr>
            <w:ins w:id="68453" w:author="pete jones" w:date="2022-01-04T13:12:00Z">
              <w:r w:rsidRPr="00FF6A71">
                <w:t>23%</w:t>
              </w:r>
            </w:ins>
          </w:p>
        </w:tc>
        <w:tc>
          <w:tcPr>
            <w:tcW w:w="960" w:type="dxa"/>
            <w:noWrap/>
            <w:hideMark/>
          </w:tcPr>
          <w:p w14:paraId="1D6FAB89" w14:textId="77777777" w:rsidR="001E5E6C" w:rsidRPr="00FF6A71" w:rsidRDefault="001E5E6C">
            <w:pPr>
              <w:spacing w:before="0" w:after="0" w:line="240" w:lineRule="auto"/>
              <w:jc w:val="center"/>
              <w:rPr>
                <w:ins w:id="68454" w:author="pete jones" w:date="2022-01-04T13:12:00Z"/>
              </w:rPr>
              <w:pPrChange w:id="68455" w:author="pete jones" w:date="2022-01-04T13:16:00Z">
                <w:pPr>
                  <w:keepNext/>
                  <w:spacing w:line="240" w:lineRule="auto"/>
                  <w:jc w:val="center"/>
                </w:pPr>
              </w:pPrChange>
            </w:pPr>
            <w:ins w:id="68456" w:author="pete jones" w:date="2022-01-04T13:12:00Z">
              <w:r w:rsidRPr="00FF6A71">
                <w:t>16</w:t>
              </w:r>
            </w:ins>
          </w:p>
        </w:tc>
      </w:tr>
      <w:tr w:rsidR="001E5E6C" w:rsidRPr="00FF6A71" w14:paraId="1BF6F4E8" w14:textId="77777777" w:rsidTr="00015922">
        <w:trPr>
          <w:trHeight w:val="315"/>
          <w:jc w:val="center"/>
          <w:ins w:id="68457" w:author="pete jones" w:date="2022-01-04T13:12:00Z"/>
        </w:trPr>
        <w:tc>
          <w:tcPr>
            <w:tcW w:w="7127" w:type="dxa"/>
            <w:noWrap/>
            <w:hideMark/>
          </w:tcPr>
          <w:p w14:paraId="0B8B89E2" w14:textId="77777777" w:rsidR="001E5E6C" w:rsidRPr="00FF6A71" w:rsidRDefault="001E5E6C">
            <w:pPr>
              <w:spacing w:before="0" w:after="0" w:line="240" w:lineRule="auto"/>
              <w:rPr>
                <w:ins w:id="68458" w:author="pete jones" w:date="2022-01-04T13:12:00Z"/>
              </w:rPr>
              <w:pPrChange w:id="68459" w:author="pete jones" w:date="2022-01-04T13:16:00Z">
                <w:pPr>
                  <w:keepNext/>
                  <w:spacing w:line="240" w:lineRule="auto"/>
                </w:pPr>
              </w:pPrChange>
            </w:pPr>
            <w:ins w:id="68460" w:author="pete jones" w:date="2022-01-04T13:12:00Z">
              <w:r w:rsidRPr="00FF6A71">
                <w:t>Solidworks</w:t>
              </w:r>
            </w:ins>
          </w:p>
        </w:tc>
        <w:tc>
          <w:tcPr>
            <w:tcW w:w="960" w:type="dxa"/>
            <w:noWrap/>
            <w:hideMark/>
          </w:tcPr>
          <w:p w14:paraId="03356B43" w14:textId="77777777" w:rsidR="001E5E6C" w:rsidRPr="00FF6A71" w:rsidRDefault="001E5E6C">
            <w:pPr>
              <w:spacing w:before="0" w:after="0" w:line="240" w:lineRule="auto"/>
              <w:jc w:val="center"/>
              <w:rPr>
                <w:ins w:id="68461" w:author="pete jones" w:date="2022-01-04T13:12:00Z"/>
              </w:rPr>
              <w:pPrChange w:id="68462" w:author="pete jones" w:date="2022-01-04T13:16:00Z">
                <w:pPr>
                  <w:keepNext/>
                  <w:spacing w:line="240" w:lineRule="auto"/>
                  <w:jc w:val="center"/>
                </w:pPr>
              </w:pPrChange>
            </w:pPr>
            <w:ins w:id="68463" w:author="pete jones" w:date="2022-01-04T13:12:00Z">
              <w:r w:rsidRPr="00FF6A71">
                <w:t>15%</w:t>
              </w:r>
            </w:ins>
          </w:p>
        </w:tc>
        <w:tc>
          <w:tcPr>
            <w:tcW w:w="960" w:type="dxa"/>
            <w:noWrap/>
            <w:hideMark/>
          </w:tcPr>
          <w:p w14:paraId="336099BF" w14:textId="77777777" w:rsidR="001E5E6C" w:rsidRPr="00FF6A71" w:rsidRDefault="001E5E6C">
            <w:pPr>
              <w:spacing w:before="0" w:after="0" w:line="240" w:lineRule="auto"/>
              <w:jc w:val="center"/>
              <w:rPr>
                <w:ins w:id="68464" w:author="pete jones" w:date="2022-01-04T13:12:00Z"/>
              </w:rPr>
              <w:pPrChange w:id="68465" w:author="pete jones" w:date="2022-01-04T13:16:00Z">
                <w:pPr>
                  <w:keepNext/>
                  <w:spacing w:line="240" w:lineRule="auto"/>
                  <w:jc w:val="center"/>
                </w:pPr>
              </w:pPrChange>
            </w:pPr>
            <w:ins w:id="68466" w:author="pete jones" w:date="2022-01-04T13:12:00Z">
              <w:r w:rsidRPr="00FF6A71">
                <w:t>11</w:t>
              </w:r>
            </w:ins>
          </w:p>
        </w:tc>
      </w:tr>
      <w:tr w:rsidR="001E5E6C" w:rsidRPr="00FF6A71" w14:paraId="642DD551" w14:textId="77777777" w:rsidTr="00015922">
        <w:trPr>
          <w:trHeight w:val="315"/>
          <w:jc w:val="center"/>
          <w:ins w:id="68467" w:author="pete jones" w:date="2022-01-04T13:12:00Z"/>
        </w:trPr>
        <w:tc>
          <w:tcPr>
            <w:tcW w:w="7127" w:type="dxa"/>
            <w:noWrap/>
            <w:hideMark/>
          </w:tcPr>
          <w:p w14:paraId="6C1E1B74" w14:textId="77777777" w:rsidR="001E5E6C" w:rsidRPr="00FF6A71" w:rsidRDefault="001E5E6C">
            <w:pPr>
              <w:spacing w:before="0" w:after="0" w:line="240" w:lineRule="auto"/>
              <w:rPr>
                <w:ins w:id="68468" w:author="pete jones" w:date="2022-01-04T13:12:00Z"/>
              </w:rPr>
              <w:pPrChange w:id="68469" w:author="pete jones" w:date="2022-01-04T13:16:00Z">
                <w:pPr>
                  <w:keepNext/>
                  <w:spacing w:line="240" w:lineRule="auto"/>
                </w:pPr>
              </w:pPrChange>
            </w:pPr>
            <w:ins w:id="68470" w:author="pete jones" w:date="2022-01-04T13:12:00Z">
              <w:r w:rsidRPr="00FF6A71">
                <w:t>CATIA V5 or V6</w:t>
              </w:r>
            </w:ins>
          </w:p>
        </w:tc>
        <w:tc>
          <w:tcPr>
            <w:tcW w:w="960" w:type="dxa"/>
            <w:noWrap/>
            <w:hideMark/>
          </w:tcPr>
          <w:p w14:paraId="5A1033AA" w14:textId="77777777" w:rsidR="001E5E6C" w:rsidRPr="00FF6A71" w:rsidRDefault="001E5E6C">
            <w:pPr>
              <w:spacing w:before="0" w:after="0" w:line="240" w:lineRule="auto"/>
              <w:jc w:val="center"/>
              <w:rPr>
                <w:ins w:id="68471" w:author="pete jones" w:date="2022-01-04T13:12:00Z"/>
              </w:rPr>
              <w:pPrChange w:id="68472" w:author="pete jones" w:date="2022-01-04T13:16:00Z">
                <w:pPr>
                  <w:keepNext/>
                  <w:spacing w:line="240" w:lineRule="auto"/>
                  <w:jc w:val="center"/>
                </w:pPr>
              </w:pPrChange>
            </w:pPr>
            <w:ins w:id="68473" w:author="pete jones" w:date="2022-01-04T13:12:00Z">
              <w:r w:rsidRPr="00FF6A71">
                <w:t>1%</w:t>
              </w:r>
            </w:ins>
          </w:p>
        </w:tc>
        <w:tc>
          <w:tcPr>
            <w:tcW w:w="960" w:type="dxa"/>
            <w:noWrap/>
            <w:hideMark/>
          </w:tcPr>
          <w:p w14:paraId="3A9AEAC8" w14:textId="77777777" w:rsidR="001E5E6C" w:rsidRPr="00FF6A71" w:rsidRDefault="001E5E6C">
            <w:pPr>
              <w:spacing w:before="0" w:after="0" w:line="240" w:lineRule="auto"/>
              <w:jc w:val="center"/>
              <w:rPr>
                <w:ins w:id="68474" w:author="pete jones" w:date="2022-01-04T13:12:00Z"/>
              </w:rPr>
              <w:pPrChange w:id="68475" w:author="pete jones" w:date="2022-01-04T13:16:00Z">
                <w:pPr>
                  <w:keepNext/>
                  <w:spacing w:line="240" w:lineRule="auto"/>
                  <w:jc w:val="center"/>
                </w:pPr>
              </w:pPrChange>
            </w:pPr>
            <w:ins w:id="68476" w:author="pete jones" w:date="2022-01-04T13:12:00Z">
              <w:r w:rsidRPr="00FF6A71">
                <w:t>1</w:t>
              </w:r>
            </w:ins>
          </w:p>
        </w:tc>
      </w:tr>
      <w:tr w:rsidR="001E5E6C" w:rsidRPr="00FF6A71" w14:paraId="5A872470" w14:textId="77777777" w:rsidTr="00015922">
        <w:trPr>
          <w:trHeight w:val="315"/>
          <w:jc w:val="center"/>
          <w:ins w:id="68477" w:author="pete jones" w:date="2022-01-04T13:12:00Z"/>
        </w:trPr>
        <w:tc>
          <w:tcPr>
            <w:tcW w:w="7127" w:type="dxa"/>
            <w:noWrap/>
            <w:hideMark/>
          </w:tcPr>
          <w:p w14:paraId="4D5D7C63" w14:textId="77777777" w:rsidR="001E5E6C" w:rsidRPr="00FF6A71" w:rsidRDefault="001E5E6C">
            <w:pPr>
              <w:spacing w:before="0" w:after="0" w:line="240" w:lineRule="auto"/>
              <w:rPr>
                <w:ins w:id="68478" w:author="pete jones" w:date="2022-01-04T13:12:00Z"/>
              </w:rPr>
              <w:pPrChange w:id="68479" w:author="pete jones" w:date="2022-01-04T13:16:00Z">
                <w:pPr>
                  <w:keepNext/>
                  <w:spacing w:line="240" w:lineRule="auto"/>
                </w:pPr>
              </w:pPrChange>
            </w:pPr>
            <w:ins w:id="68480" w:author="pete jones" w:date="2022-01-04T13:12:00Z">
              <w:r w:rsidRPr="00FF6A71">
                <w:lastRenderedPageBreak/>
                <w:t>CREO</w:t>
              </w:r>
            </w:ins>
          </w:p>
        </w:tc>
        <w:tc>
          <w:tcPr>
            <w:tcW w:w="960" w:type="dxa"/>
            <w:noWrap/>
            <w:hideMark/>
          </w:tcPr>
          <w:p w14:paraId="1679B464" w14:textId="77777777" w:rsidR="001E5E6C" w:rsidRPr="00FF6A71" w:rsidRDefault="001E5E6C">
            <w:pPr>
              <w:spacing w:before="0" w:after="0" w:line="240" w:lineRule="auto"/>
              <w:jc w:val="center"/>
              <w:rPr>
                <w:ins w:id="68481" w:author="pete jones" w:date="2022-01-04T13:12:00Z"/>
              </w:rPr>
              <w:pPrChange w:id="68482" w:author="pete jones" w:date="2022-01-04T13:16:00Z">
                <w:pPr>
                  <w:keepNext/>
                  <w:spacing w:line="240" w:lineRule="auto"/>
                  <w:jc w:val="center"/>
                </w:pPr>
              </w:pPrChange>
            </w:pPr>
            <w:ins w:id="68483" w:author="pete jones" w:date="2022-01-04T13:12:00Z">
              <w:r w:rsidRPr="00FF6A71">
                <w:t>4%</w:t>
              </w:r>
            </w:ins>
          </w:p>
        </w:tc>
        <w:tc>
          <w:tcPr>
            <w:tcW w:w="960" w:type="dxa"/>
            <w:noWrap/>
            <w:hideMark/>
          </w:tcPr>
          <w:p w14:paraId="560A0C4F" w14:textId="77777777" w:rsidR="001E5E6C" w:rsidRPr="00FF6A71" w:rsidRDefault="001E5E6C">
            <w:pPr>
              <w:spacing w:before="0" w:after="0" w:line="240" w:lineRule="auto"/>
              <w:jc w:val="center"/>
              <w:rPr>
                <w:ins w:id="68484" w:author="pete jones" w:date="2022-01-04T13:12:00Z"/>
              </w:rPr>
              <w:pPrChange w:id="68485" w:author="pete jones" w:date="2022-01-04T13:16:00Z">
                <w:pPr>
                  <w:keepNext/>
                  <w:spacing w:line="240" w:lineRule="auto"/>
                  <w:jc w:val="center"/>
                </w:pPr>
              </w:pPrChange>
            </w:pPr>
            <w:ins w:id="68486" w:author="pete jones" w:date="2022-01-04T13:12:00Z">
              <w:r w:rsidRPr="00FF6A71">
                <w:t>3</w:t>
              </w:r>
            </w:ins>
          </w:p>
        </w:tc>
      </w:tr>
      <w:tr w:rsidR="001E5E6C" w:rsidRPr="00FF6A71" w14:paraId="674D7012" w14:textId="77777777" w:rsidTr="00015922">
        <w:trPr>
          <w:trHeight w:val="315"/>
          <w:jc w:val="center"/>
          <w:ins w:id="68487" w:author="pete jones" w:date="2022-01-04T13:12:00Z"/>
        </w:trPr>
        <w:tc>
          <w:tcPr>
            <w:tcW w:w="7127" w:type="dxa"/>
            <w:noWrap/>
            <w:hideMark/>
          </w:tcPr>
          <w:p w14:paraId="0D8DD28E" w14:textId="77777777" w:rsidR="001E5E6C" w:rsidRPr="00FF6A71" w:rsidRDefault="001E5E6C">
            <w:pPr>
              <w:spacing w:before="0" w:after="0" w:line="240" w:lineRule="auto"/>
              <w:rPr>
                <w:ins w:id="68488" w:author="pete jones" w:date="2022-01-04T13:12:00Z"/>
              </w:rPr>
              <w:pPrChange w:id="68489" w:author="pete jones" w:date="2022-01-04T13:16:00Z">
                <w:pPr>
                  <w:keepNext/>
                  <w:spacing w:line="240" w:lineRule="auto"/>
                </w:pPr>
              </w:pPrChange>
            </w:pPr>
            <w:ins w:id="68490" w:author="pete jones" w:date="2022-01-04T13:12:00Z">
              <w:r w:rsidRPr="00FF6A71">
                <w:t>OnShape</w:t>
              </w:r>
            </w:ins>
          </w:p>
        </w:tc>
        <w:tc>
          <w:tcPr>
            <w:tcW w:w="960" w:type="dxa"/>
            <w:noWrap/>
            <w:hideMark/>
          </w:tcPr>
          <w:p w14:paraId="14D33A5A" w14:textId="77777777" w:rsidR="001E5E6C" w:rsidRPr="00FF6A71" w:rsidRDefault="001E5E6C">
            <w:pPr>
              <w:spacing w:before="0" w:after="0" w:line="240" w:lineRule="auto"/>
              <w:jc w:val="center"/>
              <w:rPr>
                <w:ins w:id="68491" w:author="pete jones" w:date="2022-01-04T13:12:00Z"/>
              </w:rPr>
              <w:pPrChange w:id="68492" w:author="pete jones" w:date="2022-01-04T13:16:00Z">
                <w:pPr>
                  <w:keepNext/>
                  <w:spacing w:line="240" w:lineRule="auto"/>
                  <w:jc w:val="center"/>
                </w:pPr>
              </w:pPrChange>
            </w:pPr>
            <w:ins w:id="68493" w:author="pete jones" w:date="2022-01-04T13:12:00Z">
              <w:r w:rsidRPr="00FF6A71">
                <w:t>0%</w:t>
              </w:r>
            </w:ins>
          </w:p>
        </w:tc>
        <w:tc>
          <w:tcPr>
            <w:tcW w:w="960" w:type="dxa"/>
            <w:noWrap/>
            <w:hideMark/>
          </w:tcPr>
          <w:p w14:paraId="06723AFB" w14:textId="77777777" w:rsidR="001E5E6C" w:rsidRPr="00FF6A71" w:rsidRDefault="001E5E6C">
            <w:pPr>
              <w:spacing w:before="0" w:after="0" w:line="240" w:lineRule="auto"/>
              <w:jc w:val="center"/>
              <w:rPr>
                <w:ins w:id="68494" w:author="pete jones" w:date="2022-01-04T13:12:00Z"/>
              </w:rPr>
              <w:pPrChange w:id="68495" w:author="pete jones" w:date="2022-01-04T13:16:00Z">
                <w:pPr>
                  <w:keepNext/>
                  <w:spacing w:line="240" w:lineRule="auto"/>
                  <w:jc w:val="center"/>
                </w:pPr>
              </w:pPrChange>
            </w:pPr>
            <w:ins w:id="68496" w:author="pete jones" w:date="2022-01-04T13:12:00Z">
              <w:r w:rsidRPr="00FF6A71">
                <w:t>0</w:t>
              </w:r>
            </w:ins>
          </w:p>
        </w:tc>
      </w:tr>
      <w:tr w:rsidR="001E5E6C" w:rsidRPr="00FF6A71" w14:paraId="3D4A70B9" w14:textId="77777777" w:rsidTr="00015922">
        <w:trPr>
          <w:trHeight w:val="315"/>
          <w:jc w:val="center"/>
          <w:ins w:id="68497" w:author="pete jones" w:date="2022-01-04T13:12:00Z"/>
        </w:trPr>
        <w:tc>
          <w:tcPr>
            <w:tcW w:w="7127" w:type="dxa"/>
            <w:noWrap/>
            <w:hideMark/>
          </w:tcPr>
          <w:p w14:paraId="20D147EB" w14:textId="77777777" w:rsidR="001E5E6C" w:rsidRPr="00FF6A71" w:rsidRDefault="001E5E6C">
            <w:pPr>
              <w:spacing w:before="0" w:after="0" w:line="240" w:lineRule="auto"/>
              <w:rPr>
                <w:ins w:id="68498" w:author="pete jones" w:date="2022-01-04T13:12:00Z"/>
              </w:rPr>
              <w:pPrChange w:id="68499" w:author="pete jones" w:date="2022-01-04T13:16:00Z">
                <w:pPr>
                  <w:keepNext/>
                  <w:spacing w:line="240" w:lineRule="auto"/>
                </w:pPr>
              </w:pPrChange>
            </w:pPr>
            <w:ins w:id="68500" w:author="pete jones" w:date="2022-01-04T13:12:00Z">
              <w:r w:rsidRPr="00FF6A71">
                <w:t>SketchUp</w:t>
              </w:r>
            </w:ins>
          </w:p>
        </w:tc>
        <w:tc>
          <w:tcPr>
            <w:tcW w:w="960" w:type="dxa"/>
            <w:noWrap/>
            <w:hideMark/>
          </w:tcPr>
          <w:p w14:paraId="17C0D2FF" w14:textId="77777777" w:rsidR="001E5E6C" w:rsidRPr="00FF6A71" w:rsidRDefault="001E5E6C">
            <w:pPr>
              <w:spacing w:before="0" w:after="0" w:line="240" w:lineRule="auto"/>
              <w:jc w:val="center"/>
              <w:rPr>
                <w:ins w:id="68501" w:author="pete jones" w:date="2022-01-04T13:12:00Z"/>
              </w:rPr>
              <w:pPrChange w:id="68502" w:author="pete jones" w:date="2022-01-04T13:16:00Z">
                <w:pPr>
                  <w:keepNext/>
                  <w:spacing w:line="240" w:lineRule="auto"/>
                  <w:jc w:val="center"/>
                </w:pPr>
              </w:pPrChange>
            </w:pPr>
            <w:ins w:id="68503" w:author="pete jones" w:date="2022-01-04T13:12:00Z">
              <w:r w:rsidRPr="00FF6A71">
                <w:t>15%</w:t>
              </w:r>
            </w:ins>
          </w:p>
        </w:tc>
        <w:tc>
          <w:tcPr>
            <w:tcW w:w="960" w:type="dxa"/>
            <w:noWrap/>
            <w:hideMark/>
          </w:tcPr>
          <w:p w14:paraId="5B6B4532" w14:textId="77777777" w:rsidR="001E5E6C" w:rsidRPr="00FF6A71" w:rsidRDefault="001E5E6C">
            <w:pPr>
              <w:spacing w:before="0" w:after="0" w:line="240" w:lineRule="auto"/>
              <w:jc w:val="center"/>
              <w:rPr>
                <w:ins w:id="68504" w:author="pete jones" w:date="2022-01-04T13:12:00Z"/>
              </w:rPr>
              <w:pPrChange w:id="68505" w:author="pete jones" w:date="2022-01-04T13:16:00Z">
                <w:pPr>
                  <w:keepNext/>
                  <w:spacing w:line="240" w:lineRule="auto"/>
                  <w:jc w:val="center"/>
                </w:pPr>
              </w:pPrChange>
            </w:pPr>
            <w:ins w:id="68506" w:author="pete jones" w:date="2022-01-04T13:12:00Z">
              <w:r w:rsidRPr="00FF6A71">
                <w:t>11</w:t>
              </w:r>
            </w:ins>
          </w:p>
        </w:tc>
      </w:tr>
      <w:tr w:rsidR="001E5E6C" w:rsidRPr="00FF6A71" w14:paraId="7DAA1684" w14:textId="77777777" w:rsidTr="00015922">
        <w:trPr>
          <w:trHeight w:val="315"/>
          <w:jc w:val="center"/>
          <w:ins w:id="68507" w:author="pete jones" w:date="2022-01-04T13:12:00Z"/>
        </w:trPr>
        <w:tc>
          <w:tcPr>
            <w:tcW w:w="7127" w:type="dxa"/>
            <w:noWrap/>
            <w:hideMark/>
          </w:tcPr>
          <w:p w14:paraId="6BD32FB6" w14:textId="5E3A8A92" w:rsidR="001E5E6C" w:rsidRPr="00FF6A71" w:rsidRDefault="001E5E6C">
            <w:pPr>
              <w:spacing w:before="0" w:after="0" w:line="240" w:lineRule="auto"/>
              <w:rPr>
                <w:ins w:id="68508" w:author="pete jones" w:date="2022-01-04T13:12:00Z"/>
              </w:rPr>
              <w:pPrChange w:id="68509" w:author="pete jones" w:date="2022-01-04T13:16:00Z">
                <w:pPr>
                  <w:keepNext/>
                  <w:spacing w:line="240" w:lineRule="auto"/>
                </w:pPr>
              </w:pPrChange>
            </w:pPr>
            <w:ins w:id="68510" w:author="pete jones" w:date="2022-01-04T13:12:00Z">
              <w:r w:rsidRPr="00FF6A71">
                <w:t xml:space="preserve">Other (please specify) – </w:t>
              </w:r>
              <w:r w:rsidRPr="00FF6A71">
                <w:rPr>
                  <w:i/>
                  <w:iCs/>
                </w:rPr>
                <w:t>Text entry was disabled in error</w:t>
              </w:r>
            </w:ins>
            <w:ins w:id="68511" w:author="pete jones" w:date="2022-04-01T14:54:00Z">
              <w:r w:rsidR="00726256">
                <w:rPr>
                  <w:i/>
                  <w:iCs/>
                </w:rPr>
                <w:t>;</w:t>
              </w:r>
            </w:ins>
            <w:ins w:id="68512" w:author="pete jones" w:date="2022-01-04T13:12:00Z">
              <w:r w:rsidRPr="00FF6A71">
                <w:rPr>
                  <w:i/>
                  <w:iCs/>
                </w:rPr>
                <w:t xml:space="preserve"> hence no detail for this field.</w:t>
              </w:r>
            </w:ins>
          </w:p>
        </w:tc>
        <w:tc>
          <w:tcPr>
            <w:tcW w:w="960" w:type="dxa"/>
            <w:noWrap/>
            <w:hideMark/>
          </w:tcPr>
          <w:p w14:paraId="1FDA5666" w14:textId="77777777" w:rsidR="001E5E6C" w:rsidRPr="00FF6A71" w:rsidRDefault="001E5E6C">
            <w:pPr>
              <w:spacing w:before="0" w:after="0" w:line="240" w:lineRule="auto"/>
              <w:jc w:val="center"/>
              <w:rPr>
                <w:ins w:id="68513" w:author="pete jones" w:date="2022-01-04T13:12:00Z"/>
              </w:rPr>
              <w:pPrChange w:id="68514" w:author="pete jones" w:date="2022-01-04T13:16:00Z">
                <w:pPr>
                  <w:keepNext/>
                  <w:spacing w:line="240" w:lineRule="auto"/>
                  <w:jc w:val="center"/>
                </w:pPr>
              </w:pPrChange>
            </w:pPr>
            <w:ins w:id="68515" w:author="pete jones" w:date="2022-01-04T13:12:00Z">
              <w:r w:rsidRPr="00FF6A71">
                <w:t>6%</w:t>
              </w:r>
            </w:ins>
          </w:p>
        </w:tc>
        <w:tc>
          <w:tcPr>
            <w:tcW w:w="960" w:type="dxa"/>
            <w:noWrap/>
            <w:hideMark/>
          </w:tcPr>
          <w:p w14:paraId="16315582" w14:textId="77777777" w:rsidR="001E5E6C" w:rsidRPr="00FF6A71" w:rsidRDefault="001E5E6C">
            <w:pPr>
              <w:spacing w:before="0" w:after="0" w:line="240" w:lineRule="auto"/>
              <w:jc w:val="center"/>
              <w:rPr>
                <w:ins w:id="68516" w:author="pete jones" w:date="2022-01-04T13:12:00Z"/>
              </w:rPr>
              <w:pPrChange w:id="68517" w:author="pete jones" w:date="2022-01-04T13:16:00Z">
                <w:pPr>
                  <w:keepNext/>
                  <w:spacing w:line="240" w:lineRule="auto"/>
                  <w:jc w:val="center"/>
                </w:pPr>
              </w:pPrChange>
            </w:pPr>
            <w:ins w:id="68518" w:author="pete jones" w:date="2022-01-04T13:12:00Z">
              <w:r w:rsidRPr="00FF6A71">
                <w:t>4</w:t>
              </w:r>
            </w:ins>
          </w:p>
        </w:tc>
      </w:tr>
      <w:tr w:rsidR="001E5E6C" w:rsidRPr="00FF6A71" w14:paraId="1E6F90A9" w14:textId="77777777" w:rsidTr="00015922">
        <w:trPr>
          <w:trHeight w:val="315"/>
          <w:jc w:val="center"/>
          <w:ins w:id="68519" w:author="pete jones" w:date="2022-01-04T13:12:00Z"/>
        </w:trPr>
        <w:tc>
          <w:tcPr>
            <w:tcW w:w="7127" w:type="dxa"/>
            <w:noWrap/>
            <w:hideMark/>
          </w:tcPr>
          <w:p w14:paraId="012ED24C" w14:textId="77777777" w:rsidR="001E5E6C" w:rsidRPr="00FF6A71" w:rsidRDefault="001E5E6C">
            <w:pPr>
              <w:spacing w:before="0" w:after="0" w:line="240" w:lineRule="auto"/>
              <w:rPr>
                <w:ins w:id="68520" w:author="pete jones" w:date="2022-01-04T13:12:00Z"/>
              </w:rPr>
              <w:pPrChange w:id="68521" w:author="pete jones" w:date="2022-01-04T13:16:00Z">
                <w:pPr>
                  <w:keepNext/>
                  <w:spacing w:line="240" w:lineRule="auto"/>
                </w:pPr>
              </w:pPrChange>
            </w:pPr>
            <w:ins w:id="68522" w:author="pete jones" w:date="2022-01-04T13:12:00Z">
              <w:r w:rsidRPr="00FF6A71">
                <w:t>I have no CAD software experience</w:t>
              </w:r>
            </w:ins>
          </w:p>
        </w:tc>
        <w:tc>
          <w:tcPr>
            <w:tcW w:w="960" w:type="dxa"/>
            <w:noWrap/>
            <w:hideMark/>
          </w:tcPr>
          <w:p w14:paraId="7C466953" w14:textId="77777777" w:rsidR="001E5E6C" w:rsidRPr="00FF6A71" w:rsidRDefault="001E5E6C">
            <w:pPr>
              <w:spacing w:before="0" w:after="0" w:line="240" w:lineRule="auto"/>
              <w:jc w:val="center"/>
              <w:rPr>
                <w:ins w:id="68523" w:author="pete jones" w:date="2022-01-04T13:12:00Z"/>
              </w:rPr>
              <w:pPrChange w:id="68524" w:author="pete jones" w:date="2022-01-04T13:16:00Z">
                <w:pPr>
                  <w:keepNext/>
                  <w:spacing w:line="240" w:lineRule="auto"/>
                  <w:jc w:val="center"/>
                </w:pPr>
              </w:pPrChange>
            </w:pPr>
            <w:ins w:id="68525" w:author="pete jones" w:date="2022-01-04T13:12:00Z">
              <w:r w:rsidRPr="00FF6A71">
                <w:t>20%</w:t>
              </w:r>
            </w:ins>
          </w:p>
        </w:tc>
        <w:tc>
          <w:tcPr>
            <w:tcW w:w="960" w:type="dxa"/>
            <w:noWrap/>
            <w:hideMark/>
          </w:tcPr>
          <w:p w14:paraId="34438C71" w14:textId="77777777" w:rsidR="001E5E6C" w:rsidRPr="00FF6A71" w:rsidRDefault="001E5E6C">
            <w:pPr>
              <w:spacing w:before="0" w:after="0" w:line="240" w:lineRule="auto"/>
              <w:jc w:val="center"/>
              <w:rPr>
                <w:ins w:id="68526" w:author="pete jones" w:date="2022-01-04T13:12:00Z"/>
              </w:rPr>
              <w:pPrChange w:id="68527" w:author="pete jones" w:date="2022-01-04T13:16:00Z">
                <w:pPr>
                  <w:keepNext/>
                  <w:spacing w:line="240" w:lineRule="auto"/>
                  <w:jc w:val="center"/>
                </w:pPr>
              </w:pPrChange>
            </w:pPr>
            <w:ins w:id="68528" w:author="pete jones" w:date="2022-01-04T13:12:00Z">
              <w:r w:rsidRPr="00FF6A71">
                <w:t>14</w:t>
              </w:r>
            </w:ins>
          </w:p>
        </w:tc>
      </w:tr>
      <w:tr w:rsidR="001E5E6C" w:rsidRPr="00FF6A71" w14:paraId="55AE8335" w14:textId="77777777" w:rsidTr="00015922">
        <w:trPr>
          <w:trHeight w:val="315"/>
          <w:jc w:val="center"/>
          <w:ins w:id="68529" w:author="pete jones" w:date="2022-01-04T13:12:00Z"/>
        </w:trPr>
        <w:tc>
          <w:tcPr>
            <w:tcW w:w="7127" w:type="dxa"/>
            <w:noWrap/>
            <w:hideMark/>
          </w:tcPr>
          <w:p w14:paraId="390D736B" w14:textId="77777777" w:rsidR="001E5E6C" w:rsidRPr="00FF6A71" w:rsidRDefault="001E5E6C">
            <w:pPr>
              <w:spacing w:before="0" w:after="0" w:line="240" w:lineRule="auto"/>
              <w:jc w:val="right"/>
              <w:rPr>
                <w:ins w:id="68530" w:author="pete jones" w:date="2022-01-04T13:12:00Z"/>
              </w:rPr>
              <w:pPrChange w:id="68531" w:author="pete jones" w:date="2022-01-04T13:16:00Z">
                <w:pPr>
                  <w:keepNext/>
                  <w:spacing w:line="240" w:lineRule="auto"/>
                  <w:jc w:val="right"/>
                </w:pPr>
              </w:pPrChange>
            </w:pPr>
            <w:ins w:id="68532" w:author="pete jones" w:date="2022-01-04T13:12:00Z">
              <w:r w:rsidRPr="00FF6A71">
                <w:t>Total</w:t>
              </w:r>
            </w:ins>
          </w:p>
        </w:tc>
        <w:tc>
          <w:tcPr>
            <w:tcW w:w="960" w:type="dxa"/>
            <w:noWrap/>
            <w:hideMark/>
          </w:tcPr>
          <w:p w14:paraId="5411A969" w14:textId="77777777" w:rsidR="001E5E6C" w:rsidRPr="00FF6A71" w:rsidRDefault="001E5E6C">
            <w:pPr>
              <w:spacing w:before="0" w:after="0" w:line="240" w:lineRule="auto"/>
              <w:jc w:val="center"/>
              <w:rPr>
                <w:ins w:id="68533" w:author="pete jones" w:date="2022-01-04T13:12:00Z"/>
              </w:rPr>
              <w:pPrChange w:id="68534" w:author="pete jones" w:date="2022-01-04T13:16:00Z">
                <w:pPr>
                  <w:keepNext/>
                  <w:spacing w:line="240" w:lineRule="auto"/>
                  <w:jc w:val="center"/>
                </w:pPr>
              </w:pPrChange>
            </w:pPr>
            <w:ins w:id="68535" w:author="pete jones" w:date="2022-01-04T13:12:00Z">
              <w:r w:rsidRPr="00FF6A71">
                <w:t>100%</w:t>
              </w:r>
            </w:ins>
          </w:p>
        </w:tc>
        <w:tc>
          <w:tcPr>
            <w:tcW w:w="960" w:type="dxa"/>
            <w:noWrap/>
            <w:hideMark/>
          </w:tcPr>
          <w:p w14:paraId="449CFD4E" w14:textId="77777777" w:rsidR="001E5E6C" w:rsidRPr="00FF6A71" w:rsidRDefault="001E5E6C">
            <w:pPr>
              <w:spacing w:before="0" w:after="0" w:line="240" w:lineRule="auto"/>
              <w:jc w:val="center"/>
              <w:rPr>
                <w:ins w:id="68536" w:author="pete jones" w:date="2022-01-04T13:12:00Z"/>
              </w:rPr>
              <w:pPrChange w:id="68537" w:author="pete jones" w:date="2022-01-04T13:16:00Z">
                <w:pPr>
                  <w:keepNext/>
                  <w:spacing w:line="240" w:lineRule="auto"/>
                  <w:jc w:val="center"/>
                </w:pPr>
              </w:pPrChange>
            </w:pPr>
            <w:ins w:id="68538" w:author="pete jones" w:date="2022-01-04T13:12:00Z">
              <w:r w:rsidRPr="00FF6A71">
                <w:t>71</w:t>
              </w:r>
            </w:ins>
          </w:p>
        </w:tc>
      </w:tr>
    </w:tbl>
    <w:p w14:paraId="6544B8CE" w14:textId="073D7006" w:rsidR="001E5E6C" w:rsidRPr="00FF6A71" w:rsidRDefault="00FE3061">
      <w:pPr>
        <w:rPr>
          <w:ins w:id="68539" w:author="pete jones" w:date="2022-01-04T13:12:00Z"/>
        </w:rPr>
        <w:pPrChange w:id="68540" w:author="pete jones" w:date="2022-01-04T13:14:00Z">
          <w:pPr>
            <w:keepNext/>
          </w:pPr>
        </w:pPrChange>
      </w:pPr>
      <w:ins w:id="68541" w:author="pete jones" w:date="2022-04-05T11:11:00Z">
        <w:r w:rsidRPr="00FF6A71">
          <w:t>Q11,</w:t>
        </w:r>
      </w:ins>
      <w:ins w:id="68542" w:author="pete jones" w:date="2022-01-04T13:12:00Z">
        <w:r w:rsidR="001E5E6C" w:rsidRPr="00FF6A71">
          <w:t xml:space="preserve"> I prefer to work in small teams when completing assignment work...</w:t>
        </w:r>
      </w:ins>
    </w:p>
    <w:tbl>
      <w:tblPr>
        <w:tblStyle w:val="TableGrid"/>
        <w:tblW w:w="0" w:type="auto"/>
        <w:jc w:val="center"/>
        <w:tblLook w:val="04A0" w:firstRow="1" w:lastRow="0" w:firstColumn="1" w:lastColumn="0" w:noHBand="0" w:noVBand="1"/>
      </w:tblPr>
      <w:tblGrid>
        <w:gridCol w:w="6760"/>
        <w:gridCol w:w="960"/>
        <w:gridCol w:w="960"/>
      </w:tblGrid>
      <w:tr w:rsidR="001E5E6C" w:rsidRPr="00FF6A71" w14:paraId="5D2A78B2" w14:textId="77777777" w:rsidTr="00015922">
        <w:trPr>
          <w:trHeight w:val="315"/>
          <w:jc w:val="center"/>
          <w:ins w:id="68543" w:author="pete jones" w:date="2022-01-04T13:12:00Z"/>
        </w:trPr>
        <w:tc>
          <w:tcPr>
            <w:tcW w:w="6760" w:type="dxa"/>
            <w:noWrap/>
            <w:hideMark/>
          </w:tcPr>
          <w:p w14:paraId="1872AEE0" w14:textId="77777777" w:rsidR="001E5E6C" w:rsidRPr="00FF6A71" w:rsidRDefault="001E5E6C">
            <w:pPr>
              <w:spacing w:before="0" w:after="0" w:line="240" w:lineRule="auto"/>
              <w:rPr>
                <w:ins w:id="68544" w:author="pete jones" w:date="2022-01-04T13:12:00Z"/>
                <w:b/>
                <w:bCs/>
              </w:rPr>
              <w:pPrChange w:id="68545" w:author="pete jones" w:date="2022-01-04T13:17:00Z">
                <w:pPr>
                  <w:keepNext/>
                  <w:spacing w:line="240" w:lineRule="auto"/>
                </w:pPr>
              </w:pPrChange>
            </w:pPr>
            <w:ins w:id="68546" w:author="pete jones" w:date="2022-01-04T13:12:00Z">
              <w:r w:rsidRPr="00FF6A71">
                <w:rPr>
                  <w:b/>
                  <w:bCs/>
                </w:rPr>
                <w:t>Answer</w:t>
              </w:r>
            </w:ins>
          </w:p>
        </w:tc>
        <w:tc>
          <w:tcPr>
            <w:tcW w:w="960" w:type="dxa"/>
            <w:noWrap/>
            <w:hideMark/>
          </w:tcPr>
          <w:p w14:paraId="02AB7A68" w14:textId="77777777" w:rsidR="001E5E6C" w:rsidRPr="00FF6A71" w:rsidRDefault="001E5E6C">
            <w:pPr>
              <w:spacing w:before="0" w:after="0" w:line="240" w:lineRule="auto"/>
              <w:rPr>
                <w:ins w:id="68547" w:author="pete jones" w:date="2022-01-04T13:12:00Z"/>
                <w:b/>
                <w:bCs/>
              </w:rPr>
              <w:pPrChange w:id="68548" w:author="pete jones" w:date="2022-01-04T13:17:00Z">
                <w:pPr>
                  <w:keepNext/>
                  <w:spacing w:line="240" w:lineRule="auto"/>
                </w:pPr>
              </w:pPrChange>
            </w:pPr>
            <w:ins w:id="68549" w:author="pete jones" w:date="2022-01-04T13:12:00Z">
              <w:r w:rsidRPr="00FF6A71">
                <w:rPr>
                  <w:b/>
                  <w:bCs/>
                </w:rPr>
                <w:t>%</w:t>
              </w:r>
            </w:ins>
          </w:p>
        </w:tc>
        <w:tc>
          <w:tcPr>
            <w:tcW w:w="960" w:type="dxa"/>
            <w:noWrap/>
            <w:hideMark/>
          </w:tcPr>
          <w:p w14:paraId="07838FA6" w14:textId="77777777" w:rsidR="001E5E6C" w:rsidRPr="00FF6A71" w:rsidRDefault="001E5E6C">
            <w:pPr>
              <w:spacing w:before="0" w:after="0" w:line="240" w:lineRule="auto"/>
              <w:rPr>
                <w:ins w:id="68550" w:author="pete jones" w:date="2022-01-04T13:12:00Z"/>
                <w:b/>
                <w:bCs/>
              </w:rPr>
              <w:pPrChange w:id="68551" w:author="pete jones" w:date="2022-01-04T13:17:00Z">
                <w:pPr>
                  <w:keepNext/>
                  <w:spacing w:line="240" w:lineRule="auto"/>
                </w:pPr>
              </w:pPrChange>
            </w:pPr>
            <w:ins w:id="68552" w:author="pete jones" w:date="2022-01-04T13:12:00Z">
              <w:r w:rsidRPr="00FF6A71">
                <w:rPr>
                  <w:b/>
                  <w:bCs/>
                </w:rPr>
                <w:t>Count</w:t>
              </w:r>
            </w:ins>
          </w:p>
        </w:tc>
      </w:tr>
      <w:tr w:rsidR="001E5E6C" w:rsidRPr="00FF6A71" w14:paraId="65E8E31F" w14:textId="77777777" w:rsidTr="00015922">
        <w:trPr>
          <w:trHeight w:val="315"/>
          <w:jc w:val="center"/>
          <w:ins w:id="68553" w:author="pete jones" w:date="2022-01-04T13:12:00Z"/>
        </w:trPr>
        <w:tc>
          <w:tcPr>
            <w:tcW w:w="6760" w:type="dxa"/>
            <w:noWrap/>
            <w:hideMark/>
          </w:tcPr>
          <w:p w14:paraId="416527A3" w14:textId="77777777" w:rsidR="001E5E6C" w:rsidRPr="00FF6A71" w:rsidRDefault="001E5E6C">
            <w:pPr>
              <w:spacing w:before="0" w:after="0" w:line="240" w:lineRule="auto"/>
              <w:rPr>
                <w:ins w:id="68554" w:author="pete jones" w:date="2022-01-04T13:12:00Z"/>
              </w:rPr>
              <w:pPrChange w:id="68555" w:author="pete jones" w:date="2022-01-04T13:17:00Z">
                <w:pPr>
                  <w:keepNext/>
                  <w:spacing w:line="240" w:lineRule="auto"/>
                </w:pPr>
              </w:pPrChange>
            </w:pPr>
            <w:ins w:id="68556" w:author="pete jones" w:date="2022-01-04T13:12:00Z">
              <w:r w:rsidRPr="00FF6A71">
                <w:t>Strongly agree</w:t>
              </w:r>
            </w:ins>
          </w:p>
        </w:tc>
        <w:tc>
          <w:tcPr>
            <w:tcW w:w="960" w:type="dxa"/>
            <w:noWrap/>
            <w:hideMark/>
          </w:tcPr>
          <w:p w14:paraId="60AE60BE" w14:textId="77777777" w:rsidR="001E5E6C" w:rsidRPr="00FF6A71" w:rsidRDefault="001E5E6C">
            <w:pPr>
              <w:spacing w:before="0" w:after="0" w:line="240" w:lineRule="auto"/>
              <w:jc w:val="center"/>
              <w:rPr>
                <w:ins w:id="68557" w:author="pete jones" w:date="2022-01-04T13:12:00Z"/>
              </w:rPr>
              <w:pPrChange w:id="68558" w:author="pete jones" w:date="2022-01-04T13:17:00Z">
                <w:pPr>
                  <w:keepNext/>
                  <w:spacing w:line="240" w:lineRule="auto"/>
                  <w:jc w:val="center"/>
                </w:pPr>
              </w:pPrChange>
            </w:pPr>
            <w:ins w:id="68559" w:author="pete jones" w:date="2022-01-04T13:12:00Z">
              <w:r w:rsidRPr="00FF6A71">
                <w:t>13%</w:t>
              </w:r>
            </w:ins>
          </w:p>
        </w:tc>
        <w:tc>
          <w:tcPr>
            <w:tcW w:w="960" w:type="dxa"/>
            <w:noWrap/>
            <w:hideMark/>
          </w:tcPr>
          <w:p w14:paraId="1CC252A2" w14:textId="77777777" w:rsidR="001E5E6C" w:rsidRPr="00FF6A71" w:rsidRDefault="001E5E6C">
            <w:pPr>
              <w:spacing w:before="0" w:after="0" w:line="240" w:lineRule="auto"/>
              <w:jc w:val="center"/>
              <w:rPr>
                <w:ins w:id="68560" w:author="pete jones" w:date="2022-01-04T13:12:00Z"/>
              </w:rPr>
              <w:pPrChange w:id="68561" w:author="pete jones" w:date="2022-01-04T13:17:00Z">
                <w:pPr>
                  <w:keepNext/>
                  <w:spacing w:line="240" w:lineRule="auto"/>
                  <w:jc w:val="center"/>
                </w:pPr>
              </w:pPrChange>
            </w:pPr>
            <w:ins w:id="68562" w:author="pete jones" w:date="2022-01-04T13:12:00Z">
              <w:r w:rsidRPr="00FF6A71">
                <w:t>5</w:t>
              </w:r>
            </w:ins>
          </w:p>
        </w:tc>
      </w:tr>
      <w:tr w:rsidR="001E5E6C" w:rsidRPr="00FF6A71" w14:paraId="331427EF" w14:textId="77777777" w:rsidTr="00015922">
        <w:trPr>
          <w:trHeight w:val="315"/>
          <w:jc w:val="center"/>
          <w:ins w:id="68563" w:author="pete jones" w:date="2022-01-04T13:12:00Z"/>
        </w:trPr>
        <w:tc>
          <w:tcPr>
            <w:tcW w:w="6760" w:type="dxa"/>
            <w:noWrap/>
            <w:hideMark/>
          </w:tcPr>
          <w:p w14:paraId="325E0709" w14:textId="77777777" w:rsidR="001E5E6C" w:rsidRPr="00FF6A71" w:rsidRDefault="001E5E6C">
            <w:pPr>
              <w:spacing w:before="0" w:after="0" w:line="240" w:lineRule="auto"/>
              <w:rPr>
                <w:ins w:id="68564" w:author="pete jones" w:date="2022-01-04T13:12:00Z"/>
              </w:rPr>
              <w:pPrChange w:id="68565" w:author="pete jones" w:date="2022-01-04T13:17:00Z">
                <w:pPr>
                  <w:keepNext/>
                  <w:spacing w:line="240" w:lineRule="auto"/>
                </w:pPr>
              </w:pPrChange>
            </w:pPr>
            <w:ins w:id="68566" w:author="pete jones" w:date="2022-01-04T13:12:00Z">
              <w:r w:rsidRPr="00FF6A71">
                <w:t>Agree</w:t>
              </w:r>
            </w:ins>
          </w:p>
        </w:tc>
        <w:tc>
          <w:tcPr>
            <w:tcW w:w="960" w:type="dxa"/>
            <w:noWrap/>
            <w:hideMark/>
          </w:tcPr>
          <w:p w14:paraId="5C40B7E3" w14:textId="77777777" w:rsidR="001E5E6C" w:rsidRPr="00FF6A71" w:rsidRDefault="001E5E6C">
            <w:pPr>
              <w:spacing w:before="0" w:after="0" w:line="240" w:lineRule="auto"/>
              <w:jc w:val="center"/>
              <w:rPr>
                <w:ins w:id="68567" w:author="pete jones" w:date="2022-01-04T13:12:00Z"/>
              </w:rPr>
              <w:pPrChange w:id="68568" w:author="pete jones" w:date="2022-01-04T13:17:00Z">
                <w:pPr>
                  <w:keepNext/>
                  <w:spacing w:line="240" w:lineRule="auto"/>
                  <w:jc w:val="center"/>
                </w:pPr>
              </w:pPrChange>
            </w:pPr>
            <w:ins w:id="68569" w:author="pete jones" w:date="2022-01-04T13:12:00Z">
              <w:r w:rsidRPr="00FF6A71">
                <w:t>37%</w:t>
              </w:r>
            </w:ins>
          </w:p>
        </w:tc>
        <w:tc>
          <w:tcPr>
            <w:tcW w:w="960" w:type="dxa"/>
            <w:noWrap/>
            <w:hideMark/>
          </w:tcPr>
          <w:p w14:paraId="39DB7494" w14:textId="77777777" w:rsidR="001E5E6C" w:rsidRPr="00FF6A71" w:rsidRDefault="001E5E6C">
            <w:pPr>
              <w:spacing w:before="0" w:after="0" w:line="240" w:lineRule="auto"/>
              <w:jc w:val="center"/>
              <w:rPr>
                <w:ins w:id="68570" w:author="pete jones" w:date="2022-01-04T13:12:00Z"/>
              </w:rPr>
              <w:pPrChange w:id="68571" w:author="pete jones" w:date="2022-01-04T13:17:00Z">
                <w:pPr>
                  <w:keepNext/>
                  <w:spacing w:line="240" w:lineRule="auto"/>
                  <w:jc w:val="center"/>
                </w:pPr>
              </w:pPrChange>
            </w:pPr>
            <w:ins w:id="68572" w:author="pete jones" w:date="2022-01-04T13:12:00Z">
              <w:r w:rsidRPr="00FF6A71">
                <w:t>14</w:t>
              </w:r>
            </w:ins>
          </w:p>
        </w:tc>
      </w:tr>
      <w:tr w:rsidR="001E5E6C" w:rsidRPr="00FF6A71" w14:paraId="756E0C28" w14:textId="77777777" w:rsidTr="00015922">
        <w:trPr>
          <w:trHeight w:val="315"/>
          <w:jc w:val="center"/>
          <w:ins w:id="68573" w:author="pete jones" w:date="2022-01-04T13:12:00Z"/>
        </w:trPr>
        <w:tc>
          <w:tcPr>
            <w:tcW w:w="6760" w:type="dxa"/>
            <w:noWrap/>
            <w:hideMark/>
          </w:tcPr>
          <w:p w14:paraId="274CD152" w14:textId="77777777" w:rsidR="001E5E6C" w:rsidRPr="00FF6A71" w:rsidRDefault="001E5E6C">
            <w:pPr>
              <w:spacing w:before="0" w:after="0" w:line="240" w:lineRule="auto"/>
              <w:rPr>
                <w:ins w:id="68574" w:author="pete jones" w:date="2022-01-04T13:12:00Z"/>
              </w:rPr>
              <w:pPrChange w:id="68575" w:author="pete jones" w:date="2022-01-04T13:17:00Z">
                <w:pPr>
                  <w:keepNext/>
                  <w:spacing w:line="240" w:lineRule="auto"/>
                </w:pPr>
              </w:pPrChange>
            </w:pPr>
            <w:ins w:id="68576" w:author="pete jones" w:date="2022-01-04T13:12:00Z">
              <w:r w:rsidRPr="00FF6A71">
                <w:t>Somewhat agree</w:t>
              </w:r>
            </w:ins>
          </w:p>
        </w:tc>
        <w:tc>
          <w:tcPr>
            <w:tcW w:w="960" w:type="dxa"/>
            <w:noWrap/>
            <w:hideMark/>
          </w:tcPr>
          <w:p w14:paraId="4906F3EE" w14:textId="77777777" w:rsidR="001E5E6C" w:rsidRPr="00FF6A71" w:rsidRDefault="001E5E6C">
            <w:pPr>
              <w:spacing w:before="0" w:after="0" w:line="240" w:lineRule="auto"/>
              <w:jc w:val="center"/>
              <w:rPr>
                <w:ins w:id="68577" w:author="pete jones" w:date="2022-01-04T13:12:00Z"/>
              </w:rPr>
              <w:pPrChange w:id="68578" w:author="pete jones" w:date="2022-01-04T13:17:00Z">
                <w:pPr>
                  <w:keepNext/>
                  <w:spacing w:line="240" w:lineRule="auto"/>
                  <w:jc w:val="center"/>
                </w:pPr>
              </w:pPrChange>
            </w:pPr>
            <w:ins w:id="68579" w:author="pete jones" w:date="2022-01-04T13:12:00Z">
              <w:r w:rsidRPr="00FF6A71">
                <w:t>32%</w:t>
              </w:r>
            </w:ins>
          </w:p>
        </w:tc>
        <w:tc>
          <w:tcPr>
            <w:tcW w:w="960" w:type="dxa"/>
            <w:noWrap/>
            <w:hideMark/>
          </w:tcPr>
          <w:p w14:paraId="2AC8D3B2" w14:textId="77777777" w:rsidR="001E5E6C" w:rsidRPr="00FF6A71" w:rsidRDefault="001E5E6C">
            <w:pPr>
              <w:spacing w:before="0" w:after="0" w:line="240" w:lineRule="auto"/>
              <w:jc w:val="center"/>
              <w:rPr>
                <w:ins w:id="68580" w:author="pete jones" w:date="2022-01-04T13:12:00Z"/>
              </w:rPr>
              <w:pPrChange w:id="68581" w:author="pete jones" w:date="2022-01-04T13:17:00Z">
                <w:pPr>
                  <w:keepNext/>
                  <w:spacing w:line="240" w:lineRule="auto"/>
                  <w:jc w:val="center"/>
                </w:pPr>
              </w:pPrChange>
            </w:pPr>
            <w:ins w:id="68582" w:author="pete jones" w:date="2022-01-04T13:12:00Z">
              <w:r w:rsidRPr="00FF6A71">
                <w:t>12</w:t>
              </w:r>
            </w:ins>
          </w:p>
        </w:tc>
      </w:tr>
      <w:tr w:rsidR="001E5E6C" w:rsidRPr="00FF6A71" w14:paraId="44E666B4" w14:textId="77777777" w:rsidTr="00015922">
        <w:trPr>
          <w:trHeight w:val="315"/>
          <w:jc w:val="center"/>
          <w:ins w:id="68583" w:author="pete jones" w:date="2022-01-04T13:12:00Z"/>
        </w:trPr>
        <w:tc>
          <w:tcPr>
            <w:tcW w:w="6760" w:type="dxa"/>
            <w:noWrap/>
            <w:hideMark/>
          </w:tcPr>
          <w:p w14:paraId="19D55916" w14:textId="77777777" w:rsidR="001E5E6C" w:rsidRPr="00FF6A71" w:rsidRDefault="001E5E6C">
            <w:pPr>
              <w:spacing w:before="0" w:after="0" w:line="240" w:lineRule="auto"/>
              <w:rPr>
                <w:ins w:id="68584" w:author="pete jones" w:date="2022-01-04T13:12:00Z"/>
              </w:rPr>
              <w:pPrChange w:id="68585" w:author="pete jones" w:date="2022-01-04T13:17:00Z">
                <w:pPr>
                  <w:keepNext/>
                  <w:spacing w:line="240" w:lineRule="auto"/>
                </w:pPr>
              </w:pPrChange>
            </w:pPr>
            <w:ins w:id="68586" w:author="pete jones" w:date="2022-01-04T13:12:00Z">
              <w:r w:rsidRPr="00FF6A71">
                <w:t>Neither agree nor disagree</w:t>
              </w:r>
            </w:ins>
          </w:p>
        </w:tc>
        <w:tc>
          <w:tcPr>
            <w:tcW w:w="960" w:type="dxa"/>
            <w:noWrap/>
            <w:hideMark/>
          </w:tcPr>
          <w:p w14:paraId="28C772E4" w14:textId="77777777" w:rsidR="001E5E6C" w:rsidRPr="00FF6A71" w:rsidRDefault="001E5E6C">
            <w:pPr>
              <w:spacing w:before="0" w:after="0" w:line="240" w:lineRule="auto"/>
              <w:jc w:val="center"/>
              <w:rPr>
                <w:ins w:id="68587" w:author="pete jones" w:date="2022-01-04T13:12:00Z"/>
              </w:rPr>
              <w:pPrChange w:id="68588" w:author="pete jones" w:date="2022-01-04T13:17:00Z">
                <w:pPr>
                  <w:keepNext/>
                  <w:spacing w:line="240" w:lineRule="auto"/>
                  <w:jc w:val="center"/>
                </w:pPr>
              </w:pPrChange>
            </w:pPr>
            <w:ins w:id="68589" w:author="pete jones" w:date="2022-01-04T13:12:00Z">
              <w:r w:rsidRPr="00FF6A71">
                <w:t>16%</w:t>
              </w:r>
            </w:ins>
          </w:p>
        </w:tc>
        <w:tc>
          <w:tcPr>
            <w:tcW w:w="960" w:type="dxa"/>
            <w:noWrap/>
            <w:hideMark/>
          </w:tcPr>
          <w:p w14:paraId="068F5CC3" w14:textId="77777777" w:rsidR="001E5E6C" w:rsidRPr="00FF6A71" w:rsidRDefault="001E5E6C">
            <w:pPr>
              <w:spacing w:before="0" w:after="0" w:line="240" w:lineRule="auto"/>
              <w:jc w:val="center"/>
              <w:rPr>
                <w:ins w:id="68590" w:author="pete jones" w:date="2022-01-04T13:12:00Z"/>
              </w:rPr>
              <w:pPrChange w:id="68591" w:author="pete jones" w:date="2022-01-04T13:17:00Z">
                <w:pPr>
                  <w:keepNext/>
                  <w:spacing w:line="240" w:lineRule="auto"/>
                  <w:jc w:val="center"/>
                </w:pPr>
              </w:pPrChange>
            </w:pPr>
            <w:ins w:id="68592" w:author="pete jones" w:date="2022-01-04T13:12:00Z">
              <w:r w:rsidRPr="00FF6A71">
                <w:t>6</w:t>
              </w:r>
            </w:ins>
          </w:p>
        </w:tc>
      </w:tr>
      <w:tr w:rsidR="001E5E6C" w:rsidRPr="00FF6A71" w14:paraId="512C86AC" w14:textId="77777777" w:rsidTr="00015922">
        <w:trPr>
          <w:trHeight w:val="315"/>
          <w:jc w:val="center"/>
          <w:ins w:id="68593" w:author="pete jones" w:date="2022-01-04T13:12:00Z"/>
        </w:trPr>
        <w:tc>
          <w:tcPr>
            <w:tcW w:w="6760" w:type="dxa"/>
            <w:noWrap/>
            <w:hideMark/>
          </w:tcPr>
          <w:p w14:paraId="55FED444" w14:textId="77777777" w:rsidR="001E5E6C" w:rsidRPr="00FF6A71" w:rsidRDefault="001E5E6C">
            <w:pPr>
              <w:spacing w:before="0" w:after="0" w:line="240" w:lineRule="auto"/>
              <w:rPr>
                <w:ins w:id="68594" w:author="pete jones" w:date="2022-01-04T13:12:00Z"/>
              </w:rPr>
              <w:pPrChange w:id="68595" w:author="pete jones" w:date="2022-01-04T13:17:00Z">
                <w:pPr>
                  <w:keepNext/>
                  <w:spacing w:line="240" w:lineRule="auto"/>
                </w:pPr>
              </w:pPrChange>
            </w:pPr>
            <w:ins w:id="68596" w:author="pete jones" w:date="2022-01-04T13:12:00Z">
              <w:r w:rsidRPr="00FF6A71">
                <w:t>Somewhat disagree</w:t>
              </w:r>
            </w:ins>
          </w:p>
        </w:tc>
        <w:tc>
          <w:tcPr>
            <w:tcW w:w="960" w:type="dxa"/>
            <w:noWrap/>
            <w:hideMark/>
          </w:tcPr>
          <w:p w14:paraId="2C221C7B" w14:textId="77777777" w:rsidR="001E5E6C" w:rsidRPr="00FF6A71" w:rsidRDefault="001E5E6C">
            <w:pPr>
              <w:spacing w:before="0" w:after="0" w:line="240" w:lineRule="auto"/>
              <w:jc w:val="center"/>
              <w:rPr>
                <w:ins w:id="68597" w:author="pete jones" w:date="2022-01-04T13:12:00Z"/>
              </w:rPr>
              <w:pPrChange w:id="68598" w:author="pete jones" w:date="2022-01-04T13:17:00Z">
                <w:pPr>
                  <w:keepNext/>
                  <w:spacing w:line="240" w:lineRule="auto"/>
                  <w:jc w:val="center"/>
                </w:pPr>
              </w:pPrChange>
            </w:pPr>
            <w:ins w:id="68599" w:author="pete jones" w:date="2022-01-04T13:12:00Z">
              <w:r w:rsidRPr="00FF6A71">
                <w:t>0%</w:t>
              </w:r>
            </w:ins>
          </w:p>
        </w:tc>
        <w:tc>
          <w:tcPr>
            <w:tcW w:w="960" w:type="dxa"/>
            <w:noWrap/>
            <w:hideMark/>
          </w:tcPr>
          <w:p w14:paraId="33AB641D" w14:textId="77777777" w:rsidR="001E5E6C" w:rsidRPr="00FF6A71" w:rsidRDefault="001E5E6C">
            <w:pPr>
              <w:spacing w:before="0" w:after="0" w:line="240" w:lineRule="auto"/>
              <w:jc w:val="center"/>
              <w:rPr>
                <w:ins w:id="68600" w:author="pete jones" w:date="2022-01-04T13:12:00Z"/>
              </w:rPr>
              <w:pPrChange w:id="68601" w:author="pete jones" w:date="2022-01-04T13:17:00Z">
                <w:pPr>
                  <w:keepNext/>
                  <w:spacing w:line="240" w:lineRule="auto"/>
                  <w:jc w:val="center"/>
                </w:pPr>
              </w:pPrChange>
            </w:pPr>
            <w:ins w:id="68602" w:author="pete jones" w:date="2022-01-04T13:12:00Z">
              <w:r w:rsidRPr="00FF6A71">
                <w:t>0</w:t>
              </w:r>
            </w:ins>
          </w:p>
        </w:tc>
      </w:tr>
      <w:tr w:rsidR="001E5E6C" w:rsidRPr="00FF6A71" w14:paraId="6642008C" w14:textId="77777777" w:rsidTr="00015922">
        <w:trPr>
          <w:trHeight w:val="315"/>
          <w:jc w:val="center"/>
          <w:ins w:id="68603" w:author="pete jones" w:date="2022-01-04T13:12:00Z"/>
        </w:trPr>
        <w:tc>
          <w:tcPr>
            <w:tcW w:w="6760" w:type="dxa"/>
            <w:noWrap/>
            <w:hideMark/>
          </w:tcPr>
          <w:p w14:paraId="34376208" w14:textId="77777777" w:rsidR="001E5E6C" w:rsidRPr="00FF6A71" w:rsidRDefault="001E5E6C">
            <w:pPr>
              <w:spacing w:before="0" w:after="0" w:line="240" w:lineRule="auto"/>
              <w:rPr>
                <w:ins w:id="68604" w:author="pete jones" w:date="2022-01-04T13:12:00Z"/>
              </w:rPr>
              <w:pPrChange w:id="68605" w:author="pete jones" w:date="2022-01-04T13:17:00Z">
                <w:pPr>
                  <w:keepNext/>
                  <w:spacing w:line="240" w:lineRule="auto"/>
                </w:pPr>
              </w:pPrChange>
            </w:pPr>
            <w:ins w:id="68606" w:author="pete jones" w:date="2022-01-04T13:12:00Z">
              <w:r w:rsidRPr="00FF6A71">
                <w:t>Disagree</w:t>
              </w:r>
            </w:ins>
          </w:p>
        </w:tc>
        <w:tc>
          <w:tcPr>
            <w:tcW w:w="960" w:type="dxa"/>
            <w:noWrap/>
            <w:hideMark/>
          </w:tcPr>
          <w:p w14:paraId="4BB895D0" w14:textId="77777777" w:rsidR="001E5E6C" w:rsidRPr="00FF6A71" w:rsidRDefault="001E5E6C">
            <w:pPr>
              <w:spacing w:before="0" w:after="0" w:line="240" w:lineRule="auto"/>
              <w:jc w:val="center"/>
              <w:rPr>
                <w:ins w:id="68607" w:author="pete jones" w:date="2022-01-04T13:12:00Z"/>
              </w:rPr>
              <w:pPrChange w:id="68608" w:author="pete jones" w:date="2022-01-04T13:17:00Z">
                <w:pPr>
                  <w:keepNext/>
                  <w:spacing w:line="240" w:lineRule="auto"/>
                  <w:jc w:val="center"/>
                </w:pPr>
              </w:pPrChange>
            </w:pPr>
            <w:ins w:id="68609" w:author="pete jones" w:date="2022-01-04T13:12:00Z">
              <w:r w:rsidRPr="00FF6A71">
                <w:t>0%</w:t>
              </w:r>
            </w:ins>
          </w:p>
        </w:tc>
        <w:tc>
          <w:tcPr>
            <w:tcW w:w="960" w:type="dxa"/>
            <w:noWrap/>
            <w:hideMark/>
          </w:tcPr>
          <w:p w14:paraId="03581C4A" w14:textId="77777777" w:rsidR="001E5E6C" w:rsidRPr="00FF6A71" w:rsidRDefault="001E5E6C">
            <w:pPr>
              <w:spacing w:before="0" w:after="0" w:line="240" w:lineRule="auto"/>
              <w:jc w:val="center"/>
              <w:rPr>
                <w:ins w:id="68610" w:author="pete jones" w:date="2022-01-04T13:12:00Z"/>
              </w:rPr>
              <w:pPrChange w:id="68611" w:author="pete jones" w:date="2022-01-04T13:17:00Z">
                <w:pPr>
                  <w:keepNext/>
                  <w:spacing w:line="240" w:lineRule="auto"/>
                  <w:jc w:val="center"/>
                </w:pPr>
              </w:pPrChange>
            </w:pPr>
            <w:ins w:id="68612" w:author="pete jones" w:date="2022-01-04T13:12:00Z">
              <w:r w:rsidRPr="00FF6A71">
                <w:t>0</w:t>
              </w:r>
            </w:ins>
          </w:p>
        </w:tc>
      </w:tr>
      <w:tr w:rsidR="001E5E6C" w:rsidRPr="00FF6A71" w14:paraId="453FDDFE" w14:textId="77777777" w:rsidTr="00015922">
        <w:trPr>
          <w:trHeight w:val="315"/>
          <w:jc w:val="center"/>
          <w:ins w:id="68613" w:author="pete jones" w:date="2022-01-04T13:12:00Z"/>
        </w:trPr>
        <w:tc>
          <w:tcPr>
            <w:tcW w:w="6760" w:type="dxa"/>
            <w:noWrap/>
            <w:hideMark/>
          </w:tcPr>
          <w:p w14:paraId="0D1BE782" w14:textId="77777777" w:rsidR="001E5E6C" w:rsidRPr="00FF6A71" w:rsidRDefault="001E5E6C">
            <w:pPr>
              <w:spacing w:before="0" w:after="0" w:line="240" w:lineRule="auto"/>
              <w:rPr>
                <w:ins w:id="68614" w:author="pete jones" w:date="2022-01-04T13:12:00Z"/>
              </w:rPr>
              <w:pPrChange w:id="68615" w:author="pete jones" w:date="2022-01-04T13:17:00Z">
                <w:pPr>
                  <w:keepNext/>
                  <w:spacing w:line="240" w:lineRule="auto"/>
                </w:pPr>
              </w:pPrChange>
            </w:pPr>
            <w:ins w:id="68616" w:author="pete jones" w:date="2022-01-04T13:12:00Z">
              <w:r w:rsidRPr="00FF6A71">
                <w:t>Strongly disagree</w:t>
              </w:r>
            </w:ins>
          </w:p>
        </w:tc>
        <w:tc>
          <w:tcPr>
            <w:tcW w:w="960" w:type="dxa"/>
            <w:noWrap/>
            <w:hideMark/>
          </w:tcPr>
          <w:p w14:paraId="028D283E" w14:textId="77777777" w:rsidR="001E5E6C" w:rsidRPr="00FF6A71" w:rsidRDefault="001E5E6C">
            <w:pPr>
              <w:spacing w:before="0" w:after="0" w:line="240" w:lineRule="auto"/>
              <w:jc w:val="center"/>
              <w:rPr>
                <w:ins w:id="68617" w:author="pete jones" w:date="2022-01-04T13:12:00Z"/>
              </w:rPr>
              <w:pPrChange w:id="68618" w:author="pete jones" w:date="2022-01-04T13:17:00Z">
                <w:pPr>
                  <w:keepNext/>
                  <w:spacing w:line="240" w:lineRule="auto"/>
                  <w:jc w:val="center"/>
                </w:pPr>
              </w:pPrChange>
            </w:pPr>
            <w:ins w:id="68619" w:author="pete jones" w:date="2022-01-04T13:12:00Z">
              <w:r w:rsidRPr="00FF6A71">
                <w:t>3%</w:t>
              </w:r>
            </w:ins>
          </w:p>
        </w:tc>
        <w:tc>
          <w:tcPr>
            <w:tcW w:w="960" w:type="dxa"/>
            <w:noWrap/>
            <w:hideMark/>
          </w:tcPr>
          <w:p w14:paraId="7C4D86F8" w14:textId="77777777" w:rsidR="001E5E6C" w:rsidRPr="00FF6A71" w:rsidRDefault="001E5E6C">
            <w:pPr>
              <w:spacing w:before="0" w:after="0" w:line="240" w:lineRule="auto"/>
              <w:jc w:val="center"/>
              <w:rPr>
                <w:ins w:id="68620" w:author="pete jones" w:date="2022-01-04T13:12:00Z"/>
              </w:rPr>
              <w:pPrChange w:id="68621" w:author="pete jones" w:date="2022-01-04T13:17:00Z">
                <w:pPr>
                  <w:keepNext/>
                  <w:spacing w:line="240" w:lineRule="auto"/>
                  <w:jc w:val="center"/>
                </w:pPr>
              </w:pPrChange>
            </w:pPr>
            <w:ins w:id="68622" w:author="pete jones" w:date="2022-01-04T13:12:00Z">
              <w:r w:rsidRPr="00FF6A71">
                <w:t>1</w:t>
              </w:r>
            </w:ins>
          </w:p>
        </w:tc>
      </w:tr>
      <w:tr w:rsidR="001E5E6C" w:rsidRPr="00FF6A71" w14:paraId="153E971E" w14:textId="77777777" w:rsidTr="00015922">
        <w:trPr>
          <w:trHeight w:val="315"/>
          <w:jc w:val="center"/>
          <w:ins w:id="68623" w:author="pete jones" w:date="2022-01-04T13:12:00Z"/>
        </w:trPr>
        <w:tc>
          <w:tcPr>
            <w:tcW w:w="6760" w:type="dxa"/>
            <w:noWrap/>
            <w:hideMark/>
          </w:tcPr>
          <w:p w14:paraId="3E343A75" w14:textId="77777777" w:rsidR="001E5E6C" w:rsidRPr="00FF6A71" w:rsidRDefault="001E5E6C">
            <w:pPr>
              <w:spacing w:before="0" w:after="0" w:line="240" w:lineRule="auto"/>
              <w:jc w:val="right"/>
              <w:rPr>
                <w:ins w:id="68624" w:author="pete jones" w:date="2022-01-04T13:12:00Z"/>
              </w:rPr>
              <w:pPrChange w:id="68625" w:author="pete jones" w:date="2022-01-04T13:17:00Z">
                <w:pPr>
                  <w:keepNext/>
                  <w:spacing w:line="240" w:lineRule="auto"/>
                  <w:jc w:val="right"/>
                </w:pPr>
              </w:pPrChange>
            </w:pPr>
            <w:ins w:id="68626" w:author="pete jones" w:date="2022-01-04T13:12:00Z">
              <w:r w:rsidRPr="00FF6A71">
                <w:t>Total</w:t>
              </w:r>
            </w:ins>
          </w:p>
        </w:tc>
        <w:tc>
          <w:tcPr>
            <w:tcW w:w="960" w:type="dxa"/>
            <w:noWrap/>
            <w:hideMark/>
          </w:tcPr>
          <w:p w14:paraId="74B36488" w14:textId="77777777" w:rsidR="001E5E6C" w:rsidRPr="00FF6A71" w:rsidRDefault="001E5E6C">
            <w:pPr>
              <w:spacing w:before="0" w:after="0" w:line="240" w:lineRule="auto"/>
              <w:jc w:val="center"/>
              <w:rPr>
                <w:ins w:id="68627" w:author="pete jones" w:date="2022-01-04T13:12:00Z"/>
              </w:rPr>
              <w:pPrChange w:id="68628" w:author="pete jones" w:date="2022-01-04T13:17:00Z">
                <w:pPr>
                  <w:keepNext/>
                  <w:spacing w:line="240" w:lineRule="auto"/>
                  <w:jc w:val="center"/>
                </w:pPr>
              </w:pPrChange>
            </w:pPr>
            <w:ins w:id="68629" w:author="pete jones" w:date="2022-01-04T13:12:00Z">
              <w:r w:rsidRPr="00FF6A71">
                <w:t>100%</w:t>
              </w:r>
            </w:ins>
          </w:p>
        </w:tc>
        <w:tc>
          <w:tcPr>
            <w:tcW w:w="960" w:type="dxa"/>
            <w:noWrap/>
            <w:hideMark/>
          </w:tcPr>
          <w:p w14:paraId="2124A0EE" w14:textId="77777777" w:rsidR="001E5E6C" w:rsidRPr="00FF6A71" w:rsidRDefault="001E5E6C">
            <w:pPr>
              <w:spacing w:before="0" w:after="0" w:line="240" w:lineRule="auto"/>
              <w:jc w:val="center"/>
              <w:rPr>
                <w:ins w:id="68630" w:author="pete jones" w:date="2022-01-04T13:12:00Z"/>
              </w:rPr>
              <w:pPrChange w:id="68631" w:author="pete jones" w:date="2022-01-04T13:17:00Z">
                <w:pPr>
                  <w:keepNext/>
                  <w:spacing w:line="240" w:lineRule="auto"/>
                  <w:jc w:val="center"/>
                </w:pPr>
              </w:pPrChange>
            </w:pPr>
            <w:ins w:id="68632" w:author="pete jones" w:date="2022-01-04T13:12:00Z">
              <w:r w:rsidRPr="00FF6A71">
                <w:t>38</w:t>
              </w:r>
            </w:ins>
          </w:p>
        </w:tc>
      </w:tr>
    </w:tbl>
    <w:p w14:paraId="095A9994" w14:textId="48936D3D" w:rsidR="001E5E6C" w:rsidRPr="00FF6A71" w:rsidRDefault="00FE3061">
      <w:pPr>
        <w:rPr>
          <w:ins w:id="68633" w:author="pete jones" w:date="2022-01-04T13:12:00Z"/>
        </w:rPr>
        <w:pPrChange w:id="68634" w:author="pete jones" w:date="2022-01-04T13:14:00Z">
          <w:pPr>
            <w:keepNext/>
          </w:pPr>
        </w:pPrChange>
      </w:pPr>
      <w:ins w:id="68635" w:author="pete jones" w:date="2022-04-05T11:11:00Z">
        <w:r w:rsidRPr="00FF6A71">
          <w:t>Q12,</w:t>
        </w:r>
      </w:ins>
      <w:ins w:id="68636" w:author="pete jones" w:date="2022-01-04T13:12:00Z">
        <w:r w:rsidR="001E5E6C" w:rsidRPr="00FF6A71">
          <w:t xml:space="preserve"> I like Problem Based Learning (PBL) or project work...</w:t>
        </w:r>
      </w:ins>
    </w:p>
    <w:tbl>
      <w:tblPr>
        <w:tblStyle w:val="TableGrid"/>
        <w:tblW w:w="0" w:type="auto"/>
        <w:jc w:val="center"/>
        <w:tblLook w:val="04A0" w:firstRow="1" w:lastRow="0" w:firstColumn="1" w:lastColumn="0" w:noHBand="0" w:noVBand="1"/>
      </w:tblPr>
      <w:tblGrid>
        <w:gridCol w:w="6788"/>
        <w:gridCol w:w="960"/>
        <w:gridCol w:w="960"/>
      </w:tblGrid>
      <w:tr w:rsidR="001E5E6C" w:rsidRPr="00FF6A71" w14:paraId="3E2F6874" w14:textId="77777777" w:rsidTr="00015922">
        <w:trPr>
          <w:trHeight w:val="315"/>
          <w:jc w:val="center"/>
          <w:ins w:id="68637" w:author="pete jones" w:date="2022-01-04T13:12:00Z"/>
        </w:trPr>
        <w:tc>
          <w:tcPr>
            <w:tcW w:w="6788" w:type="dxa"/>
            <w:noWrap/>
            <w:hideMark/>
          </w:tcPr>
          <w:p w14:paraId="73C2756A" w14:textId="77777777" w:rsidR="001E5E6C" w:rsidRPr="00FF6A71" w:rsidRDefault="001E5E6C">
            <w:pPr>
              <w:spacing w:before="0" w:after="0" w:line="240" w:lineRule="auto"/>
              <w:rPr>
                <w:ins w:id="68638" w:author="pete jones" w:date="2022-01-04T13:12:00Z"/>
                <w:b/>
                <w:bCs/>
              </w:rPr>
              <w:pPrChange w:id="68639" w:author="pete jones" w:date="2022-01-04T13:17:00Z">
                <w:pPr>
                  <w:keepNext/>
                  <w:spacing w:line="240" w:lineRule="auto"/>
                </w:pPr>
              </w:pPrChange>
            </w:pPr>
            <w:ins w:id="68640" w:author="pete jones" w:date="2022-01-04T13:12:00Z">
              <w:r w:rsidRPr="00FF6A71">
                <w:rPr>
                  <w:b/>
                  <w:bCs/>
                </w:rPr>
                <w:t>Answer</w:t>
              </w:r>
            </w:ins>
          </w:p>
        </w:tc>
        <w:tc>
          <w:tcPr>
            <w:tcW w:w="960" w:type="dxa"/>
            <w:noWrap/>
            <w:hideMark/>
          </w:tcPr>
          <w:p w14:paraId="061F5B9F" w14:textId="77777777" w:rsidR="001E5E6C" w:rsidRPr="00FF6A71" w:rsidRDefault="001E5E6C">
            <w:pPr>
              <w:spacing w:before="0" w:after="0" w:line="240" w:lineRule="auto"/>
              <w:rPr>
                <w:ins w:id="68641" w:author="pete jones" w:date="2022-01-04T13:12:00Z"/>
                <w:b/>
                <w:bCs/>
              </w:rPr>
              <w:pPrChange w:id="68642" w:author="pete jones" w:date="2022-01-04T13:17:00Z">
                <w:pPr>
                  <w:keepNext/>
                  <w:spacing w:line="240" w:lineRule="auto"/>
                </w:pPr>
              </w:pPrChange>
            </w:pPr>
            <w:ins w:id="68643" w:author="pete jones" w:date="2022-01-04T13:12:00Z">
              <w:r w:rsidRPr="00FF6A71">
                <w:rPr>
                  <w:b/>
                  <w:bCs/>
                </w:rPr>
                <w:t>%</w:t>
              </w:r>
            </w:ins>
          </w:p>
        </w:tc>
        <w:tc>
          <w:tcPr>
            <w:tcW w:w="960" w:type="dxa"/>
            <w:noWrap/>
            <w:hideMark/>
          </w:tcPr>
          <w:p w14:paraId="7C0A9CD4" w14:textId="77777777" w:rsidR="001E5E6C" w:rsidRPr="00FF6A71" w:rsidRDefault="001E5E6C">
            <w:pPr>
              <w:spacing w:before="0" w:after="0" w:line="240" w:lineRule="auto"/>
              <w:rPr>
                <w:ins w:id="68644" w:author="pete jones" w:date="2022-01-04T13:12:00Z"/>
                <w:b/>
                <w:bCs/>
              </w:rPr>
              <w:pPrChange w:id="68645" w:author="pete jones" w:date="2022-01-04T13:17:00Z">
                <w:pPr>
                  <w:keepNext/>
                  <w:spacing w:line="240" w:lineRule="auto"/>
                </w:pPr>
              </w:pPrChange>
            </w:pPr>
            <w:ins w:id="68646" w:author="pete jones" w:date="2022-01-04T13:12:00Z">
              <w:r w:rsidRPr="00FF6A71">
                <w:rPr>
                  <w:b/>
                  <w:bCs/>
                </w:rPr>
                <w:t>Count</w:t>
              </w:r>
            </w:ins>
          </w:p>
        </w:tc>
      </w:tr>
      <w:tr w:rsidR="001E5E6C" w:rsidRPr="00FF6A71" w14:paraId="7DB377A5" w14:textId="77777777" w:rsidTr="00015922">
        <w:trPr>
          <w:trHeight w:val="315"/>
          <w:jc w:val="center"/>
          <w:ins w:id="68647" w:author="pete jones" w:date="2022-01-04T13:12:00Z"/>
        </w:trPr>
        <w:tc>
          <w:tcPr>
            <w:tcW w:w="6788" w:type="dxa"/>
            <w:noWrap/>
            <w:hideMark/>
          </w:tcPr>
          <w:p w14:paraId="3BC6F24C" w14:textId="77777777" w:rsidR="001E5E6C" w:rsidRPr="00FF6A71" w:rsidRDefault="001E5E6C">
            <w:pPr>
              <w:spacing w:before="0" w:after="0" w:line="240" w:lineRule="auto"/>
              <w:rPr>
                <w:ins w:id="68648" w:author="pete jones" w:date="2022-01-04T13:12:00Z"/>
              </w:rPr>
              <w:pPrChange w:id="68649" w:author="pete jones" w:date="2022-01-04T13:17:00Z">
                <w:pPr>
                  <w:keepNext/>
                  <w:spacing w:line="240" w:lineRule="auto"/>
                </w:pPr>
              </w:pPrChange>
            </w:pPr>
            <w:ins w:id="68650" w:author="pete jones" w:date="2022-01-04T13:12:00Z">
              <w:r w:rsidRPr="00FF6A71">
                <w:t>Like a great deal</w:t>
              </w:r>
            </w:ins>
          </w:p>
        </w:tc>
        <w:tc>
          <w:tcPr>
            <w:tcW w:w="960" w:type="dxa"/>
            <w:noWrap/>
            <w:hideMark/>
          </w:tcPr>
          <w:p w14:paraId="5A4A2460" w14:textId="77777777" w:rsidR="001E5E6C" w:rsidRPr="00FF6A71" w:rsidRDefault="001E5E6C">
            <w:pPr>
              <w:spacing w:before="0" w:after="0" w:line="240" w:lineRule="auto"/>
              <w:jc w:val="center"/>
              <w:rPr>
                <w:ins w:id="68651" w:author="pete jones" w:date="2022-01-04T13:12:00Z"/>
              </w:rPr>
              <w:pPrChange w:id="68652" w:author="pete jones" w:date="2022-01-04T13:17:00Z">
                <w:pPr>
                  <w:keepNext/>
                  <w:spacing w:line="240" w:lineRule="auto"/>
                  <w:jc w:val="center"/>
                </w:pPr>
              </w:pPrChange>
            </w:pPr>
            <w:ins w:id="68653" w:author="pete jones" w:date="2022-01-04T13:12:00Z">
              <w:r w:rsidRPr="00FF6A71">
                <w:t>42%</w:t>
              </w:r>
            </w:ins>
          </w:p>
        </w:tc>
        <w:tc>
          <w:tcPr>
            <w:tcW w:w="960" w:type="dxa"/>
            <w:noWrap/>
            <w:hideMark/>
          </w:tcPr>
          <w:p w14:paraId="69625DC0" w14:textId="77777777" w:rsidR="001E5E6C" w:rsidRPr="00FF6A71" w:rsidRDefault="001E5E6C">
            <w:pPr>
              <w:spacing w:before="0" w:after="0" w:line="240" w:lineRule="auto"/>
              <w:jc w:val="center"/>
              <w:rPr>
                <w:ins w:id="68654" w:author="pete jones" w:date="2022-01-04T13:12:00Z"/>
              </w:rPr>
              <w:pPrChange w:id="68655" w:author="pete jones" w:date="2022-01-04T13:17:00Z">
                <w:pPr>
                  <w:keepNext/>
                  <w:spacing w:line="240" w:lineRule="auto"/>
                  <w:jc w:val="center"/>
                </w:pPr>
              </w:pPrChange>
            </w:pPr>
            <w:ins w:id="68656" w:author="pete jones" w:date="2022-01-04T13:12:00Z">
              <w:r w:rsidRPr="00FF6A71">
                <w:t>16</w:t>
              </w:r>
            </w:ins>
          </w:p>
        </w:tc>
      </w:tr>
      <w:tr w:rsidR="001E5E6C" w:rsidRPr="00FF6A71" w14:paraId="17D0F609" w14:textId="77777777" w:rsidTr="00015922">
        <w:trPr>
          <w:trHeight w:val="315"/>
          <w:jc w:val="center"/>
          <w:ins w:id="68657" w:author="pete jones" w:date="2022-01-04T13:12:00Z"/>
        </w:trPr>
        <w:tc>
          <w:tcPr>
            <w:tcW w:w="6788" w:type="dxa"/>
            <w:noWrap/>
            <w:hideMark/>
          </w:tcPr>
          <w:p w14:paraId="69020088" w14:textId="77777777" w:rsidR="001E5E6C" w:rsidRPr="00FF6A71" w:rsidRDefault="001E5E6C">
            <w:pPr>
              <w:spacing w:before="0" w:after="0" w:line="240" w:lineRule="auto"/>
              <w:rPr>
                <w:ins w:id="68658" w:author="pete jones" w:date="2022-01-04T13:12:00Z"/>
              </w:rPr>
              <w:pPrChange w:id="68659" w:author="pete jones" w:date="2022-01-04T13:17:00Z">
                <w:pPr>
                  <w:keepNext/>
                  <w:spacing w:line="240" w:lineRule="auto"/>
                </w:pPr>
              </w:pPrChange>
            </w:pPr>
            <w:ins w:id="68660" w:author="pete jones" w:date="2022-01-04T13:12:00Z">
              <w:r w:rsidRPr="00FF6A71">
                <w:t>Like a moderate amount</w:t>
              </w:r>
            </w:ins>
          </w:p>
        </w:tc>
        <w:tc>
          <w:tcPr>
            <w:tcW w:w="960" w:type="dxa"/>
            <w:noWrap/>
            <w:hideMark/>
          </w:tcPr>
          <w:p w14:paraId="0CDB4A89" w14:textId="77777777" w:rsidR="001E5E6C" w:rsidRPr="00FF6A71" w:rsidRDefault="001E5E6C">
            <w:pPr>
              <w:spacing w:before="0" w:after="0" w:line="240" w:lineRule="auto"/>
              <w:jc w:val="center"/>
              <w:rPr>
                <w:ins w:id="68661" w:author="pete jones" w:date="2022-01-04T13:12:00Z"/>
              </w:rPr>
              <w:pPrChange w:id="68662" w:author="pete jones" w:date="2022-01-04T13:17:00Z">
                <w:pPr>
                  <w:keepNext/>
                  <w:spacing w:line="240" w:lineRule="auto"/>
                  <w:jc w:val="center"/>
                </w:pPr>
              </w:pPrChange>
            </w:pPr>
            <w:ins w:id="68663" w:author="pete jones" w:date="2022-01-04T13:12:00Z">
              <w:r w:rsidRPr="00FF6A71">
                <w:t>29%</w:t>
              </w:r>
            </w:ins>
          </w:p>
        </w:tc>
        <w:tc>
          <w:tcPr>
            <w:tcW w:w="960" w:type="dxa"/>
            <w:noWrap/>
            <w:hideMark/>
          </w:tcPr>
          <w:p w14:paraId="53C7172D" w14:textId="77777777" w:rsidR="001E5E6C" w:rsidRPr="00FF6A71" w:rsidRDefault="001E5E6C">
            <w:pPr>
              <w:spacing w:before="0" w:after="0" w:line="240" w:lineRule="auto"/>
              <w:jc w:val="center"/>
              <w:rPr>
                <w:ins w:id="68664" w:author="pete jones" w:date="2022-01-04T13:12:00Z"/>
              </w:rPr>
              <w:pPrChange w:id="68665" w:author="pete jones" w:date="2022-01-04T13:17:00Z">
                <w:pPr>
                  <w:keepNext/>
                  <w:spacing w:line="240" w:lineRule="auto"/>
                  <w:jc w:val="center"/>
                </w:pPr>
              </w:pPrChange>
            </w:pPr>
            <w:ins w:id="68666" w:author="pete jones" w:date="2022-01-04T13:12:00Z">
              <w:r w:rsidRPr="00FF6A71">
                <w:t>11</w:t>
              </w:r>
            </w:ins>
          </w:p>
        </w:tc>
      </w:tr>
      <w:tr w:rsidR="001E5E6C" w:rsidRPr="00FF6A71" w14:paraId="1DA320E9" w14:textId="77777777" w:rsidTr="00015922">
        <w:trPr>
          <w:trHeight w:val="315"/>
          <w:jc w:val="center"/>
          <w:ins w:id="68667" w:author="pete jones" w:date="2022-01-04T13:12:00Z"/>
        </w:trPr>
        <w:tc>
          <w:tcPr>
            <w:tcW w:w="6788" w:type="dxa"/>
            <w:noWrap/>
            <w:hideMark/>
          </w:tcPr>
          <w:p w14:paraId="467B8532" w14:textId="77777777" w:rsidR="001E5E6C" w:rsidRPr="00FF6A71" w:rsidRDefault="001E5E6C">
            <w:pPr>
              <w:spacing w:before="0" w:after="0" w:line="240" w:lineRule="auto"/>
              <w:rPr>
                <w:ins w:id="68668" w:author="pete jones" w:date="2022-01-04T13:12:00Z"/>
              </w:rPr>
              <w:pPrChange w:id="68669" w:author="pete jones" w:date="2022-01-04T13:17:00Z">
                <w:pPr>
                  <w:keepNext/>
                  <w:spacing w:line="240" w:lineRule="auto"/>
                </w:pPr>
              </w:pPrChange>
            </w:pPr>
            <w:ins w:id="68670" w:author="pete jones" w:date="2022-01-04T13:12:00Z">
              <w:r w:rsidRPr="00FF6A71">
                <w:t>Like a little</w:t>
              </w:r>
            </w:ins>
          </w:p>
        </w:tc>
        <w:tc>
          <w:tcPr>
            <w:tcW w:w="960" w:type="dxa"/>
            <w:noWrap/>
            <w:hideMark/>
          </w:tcPr>
          <w:p w14:paraId="0BB1A569" w14:textId="77777777" w:rsidR="001E5E6C" w:rsidRPr="00FF6A71" w:rsidRDefault="001E5E6C">
            <w:pPr>
              <w:spacing w:before="0" w:after="0" w:line="240" w:lineRule="auto"/>
              <w:jc w:val="center"/>
              <w:rPr>
                <w:ins w:id="68671" w:author="pete jones" w:date="2022-01-04T13:12:00Z"/>
              </w:rPr>
              <w:pPrChange w:id="68672" w:author="pete jones" w:date="2022-01-04T13:17:00Z">
                <w:pPr>
                  <w:keepNext/>
                  <w:spacing w:line="240" w:lineRule="auto"/>
                  <w:jc w:val="center"/>
                </w:pPr>
              </w:pPrChange>
            </w:pPr>
            <w:ins w:id="68673" w:author="pete jones" w:date="2022-01-04T13:12:00Z">
              <w:r w:rsidRPr="00FF6A71">
                <w:t>16%</w:t>
              </w:r>
            </w:ins>
          </w:p>
        </w:tc>
        <w:tc>
          <w:tcPr>
            <w:tcW w:w="960" w:type="dxa"/>
            <w:noWrap/>
            <w:hideMark/>
          </w:tcPr>
          <w:p w14:paraId="3923633E" w14:textId="77777777" w:rsidR="001E5E6C" w:rsidRPr="00FF6A71" w:rsidRDefault="001E5E6C">
            <w:pPr>
              <w:spacing w:before="0" w:after="0" w:line="240" w:lineRule="auto"/>
              <w:jc w:val="center"/>
              <w:rPr>
                <w:ins w:id="68674" w:author="pete jones" w:date="2022-01-04T13:12:00Z"/>
              </w:rPr>
              <w:pPrChange w:id="68675" w:author="pete jones" w:date="2022-01-04T13:17:00Z">
                <w:pPr>
                  <w:keepNext/>
                  <w:spacing w:line="240" w:lineRule="auto"/>
                  <w:jc w:val="center"/>
                </w:pPr>
              </w:pPrChange>
            </w:pPr>
            <w:ins w:id="68676" w:author="pete jones" w:date="2022-01-04T13:12:00Z">
              <w:r w:rsidRPr="00FF6A71">
                <w:t>6</w:t>
              </w:r>
            </w:ins>
          </w:p>
        </w:tc>
      </w:tr>
      <w:tr w:rsidR="001E5E6C" w:rsidRPr="00FF6A71" w14:paraId="2F1E51EE" w14:textId="77777777" w:rsidTr="00015922">
        <w:trPr>
          <w:trHeight w:val="315"/>
          <w:jc w:val="center"/>
          <w:ins w:id="68677" w:author="pete jones" w:date="2022-01-04T13:12:00Z"/>
        </w:trPr>
        <w:tc>
          <w:tcPr>
            <w:tcW w:w="6788" w:type="dxa"/>
            <w:noWrap/>
            <w:hideMark/>
          </w:tcPr>
          <w:p w14:paraId="163246E4" w14:textId="77777777" w:rsidR="001E5E6C" w:rsidRPr="00FF6A71" w:rsidRDefault="001E5E6C">
            <w:pPr>
              <w:spacing w:before="0" w:after="0" w:line="240" w:lineRule="auto"/>
              <w:rPr>
                <w:ins w:id="68678" w:author="pete jones" w:date="2022-01-04T13:12:00Z"/>
              </w:rPr>
              <w:pPrChange w:id="68679" w:author="pete jones" w:date="2022-01-04T13:17:00Z">
                <w:pPr>
                  <w:keepNext/>
                  <w:spacing w:line="240" w:lineRule="auto"/>
                </w:pPr>
              </w:pPrChange>
            </w:pPr>
            <w:ins w:id="68680" w:author="pete jones" w:date="2022-01-04T13:12:00Z">
              <w:r w:rsidRPr="00FF6A71">
                <w:t>Neither like nor dislike</w:t>
              </w:r>
            </w:ins>
          </w:p>
        </w:tc>
        <w:tc>
          <w:tcPr>
            <w:tcW w:w="960" w:type="dxa"/>
            <w:noWrap/>
            <w:hideMark/>
          </w:tcPr>
          <w:p w14:paraId="21D64DCE" w14:textId="77777777" w:rsidR="001E5E6C" w:rsidRPr="00FF6A71" w:rsidRDefault="001E5E6C">
            <w:pPr>
              <w:spacing w:before="0" w:after="0" w:line="240" w:lineRule="auto"/>
              <w:jc w:val="center"/>
              <w:rPr>
                <w:ins w:id="68681" w:author="pete jones" w:date="2022-01-04T13:12:00Z"/>
              </w:rPr>
              <w:pPrChange w:id="68682" w:author="pete jones" w:date="2022-01-04T13:17:00Z">
                <w:pPr>
                  <w:keepNext/>
                  <w:spacing w:line="240" w:lineRule="auto"/>
                  <w:jc w:val="center"/>
                </w:pPr>
              </w:pPrChange>
            </w:pPr>
            <w:ins w:id="68683" w:author="pete jones" w:date="2022-01-04T13:12:00Z">
              <w:r w:rsidRPr="00FF6A71">
                <w:t>11%</w:t>
              </w:r>
            </w:ins>
          </w:p>
        </w:tc>
        <w:tc>
          <w:tcPr>
            <w:tcW w:w="960" w:type="dxa"/>
            <w:noWrap/>
            <w:hideMark/>
          </w:tcPr>
          <w:p w14:paraId="35739B6C" w14:textId="77777777" w:rsidR="001E5E6C" w:rsidRPr="00FF6A71" w:rsidRDefault="001E5E6C">
            <w:pPr>
              <w:spacing w:before="0" w:after="0" w:line="240" w:lineRule="auto"/>
              <w:jc w:val="center"/>
              <w:rPr>
                <w:ins w:id="68684" w:author="pete jones" w:date="2022-01-04T13:12:00Z"/>
              </w:rPr>
              <w:pPrChange w:id="68685" w:author="pete jones" w:date="2022-01-04T13:17:00Z">
                <w:pPr>
                  <w:keepNext/>
                  <w:spacing w:line="240" w:lineRule="auto"/>
                  <w:jc w:val="center"/>
                </w:pPr>
              </w:pPrChange>
            </w:pPr>
            <w:ins w:id="68686" w:author="pete jones" w:date="2022-01-04T13:12:00Z">
              <w:r w:rsidRPr="00FF6A71">
                <w:t>4</w:t>
              </w:r>
            </w:ins>
          </w:p>
        </w:tc>
      </w:tr>
      <w:tr w:rsidR="001E5E6C" w:rsidRPr="00FF6A71" w14:paraId="01E4DF1B" w14:textId="77777777" w:rsidTr="00015922">
        <w:trPr>
          <w:trHeight w:val="315"/>
          <w:jc w:val="center"/>
          <w:ins w:id="68687" w:author="pete jones" w:date="2022-01-04T13:12:00Z"/>
        </w:trPr>
        <w:tc>
          <w:tcPr>
            <w:tcW w:w="6788" w:type="dxa"/>
            <w:noWrap/>
            <w:hideMark/>
          </w:tcPr>
          <w:p w14:paraId="3939ED2E" w14:textId="77777777" w:rsidR="001E5E6C" w:rsidRPr="00FF6A71" w:rsidRDefault="001E5E6C">
            <w:pPr>
              <w:spacing w:before="0" w:after="0" w:line="240" w:lineRule="auto"/>
              <w:rPr>
                <w:ins w:id="68688" w:author="pete jones" w:date="2022-01-04T13:12:00Z"/>
              </w:rPr>
              <w:pPrChange w:id="68689" w:author="pete jones" w:date="2022-01-04T13:17:00Z">
                <w:pPr>
                  <w:keepNext/>
                  <w:spacing w:line="240" w:lineRule="auto"/>
                </w:pPr>
              </w:pPrChange>
            </w:pPr>
            <w:ins w:id="68690" w:author="pete jones" w:date="2022-01-04T13:12:00Z">
              <w:r w:rsidRPr="00FF6A71">
                <w:t>Dislike a little</w:t>
              </w:r>
            </w:ins>
          </w:p>
        </w:tc>
        <w:tc>
          <w:tcPr>
            <w:tcW w:w="960" w:type="dxa"/>
            <w:noWrap/>
            <w:hideMark/>
          </w:tcPr>
          <w:p w14:paraId="7E4CCFC1" w14:textId="77777777" w:rsidR="001E5E6C" w:rsidRPr="00FF6A71" w:rsidRDefault="001E5E6C">
            <w:pPr>
              <w:spacing w:before="0" w:after="0" w:line="240" w:lineRule="auto"/>
              <w:jc w:val="center"/>
              <w:rPr>
                <w:ins w:id="68691" w:author="pete jones" w:date="2022-01-04T13:12:00Z"/>
              </w:rPr>
              <w:pPrChange w:id="68692" w:author="pete jones" w:date="2022-01-04T13:17:00Z">
                <w:pPr>
                  <w:keepNext/>
                  <w:spacing w:line="240" w:lineRule="auto"/>
                  <w:jc w:val="center"/>
                </w:pPr>
              </w:pPrChange>
            </w:pPr>
            <w:ins w:id="68693" w:author="pete jones" w:date="2022-01-04T13:12:00Z">
              <w:r w:rsidRPr="00FF6A71">
                <w:t>0%</w:t>
              </w:r>
            </w:ins>
          </w:p>
        </w:tc>
        <w:tc>
          <w:tcPr>
            <w:tcW w:w="960" w:type="dxa"/>
            <w:noWrap/>
            <w:hideMark/>
          </w:tcPr>
          <w:p w14:paraId="63CB1B58" w14:textId="77777777" w:rsidR="001E5E6C" w:rsidRPr="00FF6A71" w:rsidRDefault="001E5E6C">
            <w:pPr>
              <w:spacing w:before="0" w:after="0" w:line="240" w:lineRule="auto"/>
              <w:jc w:val="center"/>
              <w:rPr>
                <w:ins w:id="68694" w:author="pete jones" w:date="2022-01-04T13:12:00Z"/>
              </w:rPr>
              <w:pPrChange w:id="68695" w:author="pete jones" w:date="2022-01-04T13:17:00Z">
                <w:pPr>
                  <w:keepNext/>
                  <w:spacing w:line="240" w:lineRule="auto"/>
                  <w:jc w:val="center"/>
                </w:pPr>
              </w:pPrChange>
            </w:pPr>
            <w:ins w:id="68696" w:author="pete jones" w:date="2022-01-04T13:12:00Z">
              <w:r w:rsidRPr="00FF6A71">
                <w:t>0</w:t>
              </w:r>
            </w:ins>
          </w:p>
        </w:tc>
      </w:tr>
      <w:tr w:rsidR="001E5E6C" w:rsidRPr="00FF6A71" w14:paraId="58FDBBFC" w14:textId="77777777" w:rsidTr="00015922">
        <w:trPr>
          <w:trHeight w:val="315"/>
          <w:jc w:val="center"/>
          <w:ins w:id="68697" w:author="pete jones" w:date="2022-01-04T13:12:00Z"/>
        </w:trPr>
        <w:tc>
          <w:tcPr>
            <w:tcW w:w="6788" w:type="dxa"/>
            <w:noWrap/>
            <w:hideMark/>
          </w:tcPr>
          <w:p w14:paraId="444FC402" w14:textId="77777777" w:rsidR="001E5E6C" w:rsidRPr="00FF6A71" w:rsidRDefault="001E5E6C">
            <w:pPr>
              <w:spacing w:before="0" w:after="0" w:line="240" w:lineRule="auto"/>
              <w:rPr>
                <w:ins w:id="68698" w:author="pete jones" w:date="2022-01-04T13:12:00Z"/>
              </w:rPr>
              <w:pPrChange w:id="68699" w:author="pete jones" w:date="2022-01-04T13:17:00Z">
                <w:pPr>
                  <w:keepNext/>
                  <w:spacing w:line="240" w:lineRule="auto"/>
                </w:pPr>
              </w:pPrChange>
            </w:pPr>
            <w:ins w:id="68700" w:author="pete jones" w:date="2022-01-04T13:12:00Z">
              <w:r w:rsidRPr="00FF6A71">
                <w:t>Dislike a moderate amount</w:t>
              </w:r>
            </w:ins>
          </w:p>
        </w:tc>
        <w:tc>
          <w:tcPr>
            <w:tcW w:w="960" w:type="dxa"/>
            <w:noWrap/>
            <w:hideMark/>
          </w:tcPr>
          <w:p w14:paraId="431F5938" w14:textId="77777777" w:rsidR="001E5E6C" w:rsidRPr="00FF6A71" w:rsidRDefault="001E5E6C">
            <w:pPr>
              <w:spacing w:before="0" w:after="0" w:line="240" w:lineRule="auto"/>
              <w:jc w:val="center"/>
              <w:rPr>
                <w:ins w:id="68701" w:author="pete jones" w:date="2022-01-04T13:12:00Z"/>
              </w:rPr>
              <w:pPrChange w:id="68702" w:author="pete jones" w:date="2022-01-04T13:17:00Z">
                <w:pPr>
                  <w:keepNext/>
                  <w:spacing w:line="240" w:lineRule="auto"/>
                  <w:jc w:val="center"/>
                </w:pPr>
              </w:pPrChange>
            </w:pPr>
            <w:ins w:id="68703" w:author="pete jones" w:date="2022-01-04T13:12:00Z">
              <w:r w:rsidRPr="00FF6A71">
                <w:t>0%</w:t>
              </w:r>
            </w:ins>
          </w:p>
        </w:tc>
        <w:tc>
          <w:tcPr>
            <w:tcW w:w="960" w:type="dxa"/>
            <w:noWrap/>
            <w:hideMark/>
          </w:tcPr>
          <w:p w14:paraId="24AE97AE" w14:textId="77777777" w:rsidR="001E5E6C" w:rsidRPr="00FF6A71" w:rsidRDefault="001E5E6C">
            <w:pPr>
              <w:spacing w:before="0" w:after="0" w:line="240" w:lineRule="auto"/>
              <w:jc w:val="center"/>
              <w:rPr>
                <w:ins w:id="68704" w:author="pete jones" w:date="2022-01-04T13:12:00Z"/>
              </w:rPr>
              <w:pPrChange w:id="68705" w:author="pete jones" w:date="2022-01-04T13:17:00Z">
                <w:pPr>
                  <w:keepNext/>
                  <w:spacing w:line="240" w:lineRule="auto"/>
                  <w:jc w:val="center"/>
                </w:pPr>
              </w:pPrChange>
            </w:pPr>
            <w:ins w:id="68706" w:author="pete jones" w:date="2022-01-04T13:12:00Z">
              <w:r w:rsidRPr="00FF6A71">
                <w:t>0</w:t>
              </w:r>
            </w:ins>
          </w:p>
        </w:tc>
      </w:tr>
      <w:tr w:rsidR="001E5E6C" w:rsidRPr="00FF6A71" w14:paraId="77FA69E6" w14:textId="77777777" w:rsidTr="00015922">
        <w:trPr>
          <w:trHeight w:val="315"/>
          <w:jc w:val="center"/>
          <w:ins w:id="68707" w:author="pete jones" w:date="2022-01-04T13:12:00Z"/>
        </w:trPr>
        <w:tc>
          <w:tcPr>
            <w:tcW w:w="6788" w:type="dxa"/>
            <w:noWrap/>
            <w:hideMark/>
          </w:tcPr>
          <w:p w14:paraId="1921A138" w14:textId="77777777" w:rsidR="001E5E6C" w:rsidRPr="00FF6A71" w:rsidRDefault="001E5E6C">
            <w:pPr>
              <w:spacing w:before="0" w:after="0" w:line="240" w:lineRule="auto"/>
              <w:rPr>
                <w:ins w:id="68708" w:author="pete jones" w:date="2022-01-04T13:12:00Z"/>
              </w:rPr>
              <w:pPrChange w:id="68709" w:author="pete jones" w:date="2022-01-04T13:17:00Z">
                <w:pPr>
                  <w:keepNext/>
                  <w:spacing w:line="240" w:lineRule="auto"/>
                </w:pPr>
              </w:pPrChange>
            </w:pPr>
            <w:ins w:id="68710" w:author="pete jones" w:date="2022-01-04T13:12:00Z">
              <w:r w:rsidRPr="00FF6A71">
                <w:t>Dislike a great deal</w:t>
              </w:r>
            </w:ins>
          </w:p>
        </w:tc>
        <w:tc>
          <w:tcPr>
            <w:tcW w:w="960" w:type="dxa"/>
            <w:noWrap/>
            <w:hideMark/>
          </w:tcPr>
          <w:p w14:paraId="3A329FAF" w14:textId="77777777" w:rsidR="001E5E6C" w:rsidRPr="00FF6A71" w:rsidRDefault="001E5E6C">
            <w:pPr>
              <w:spacing w:before="0" w:after="0" w:line="240" w:lineRule="auto"/>
              <w:jc w:val="center"/>
              <w:rPr>
                <w:ins w:id="68711" w:author="pete jones" w:date="2022-01-04T13:12:00Z"/>
              </w:rPr>
              <w:pPrChange w:id="68712" w:author="pete jones" w:date="2022-01-04T13:17:00Z">
                <w:pPr>
                  <w:keepNext/>
                  <w:spacing w:line="240" w:lineRule="auto"/>
                  <w:jc w:val="center"/>
                </w:pPr>
              </w:pPrChange>
            </w:pPr>
            <w:ins w:id="68713" w:author="pete jones" w:date="2022-01-04T13:12:00Z">
              <w:r w:rsidRPr="00FF6A71">
                <w:t>3%</w:t>
              </w:r>
            </w:ins>
          </w:p>
        </w:tc>
        <w:tc>
          <w:tcPr>
            <w:tcW w:w="960" w:type="dxa"/>
            <w:noWrap/>
            <w:hideMark/>
          </w:tcPr>
          <w:p w14:paraId="4324DB35" w14:textId="77777777" w:rsidR="001E5E6C" w:rsidRPr="00FF6A71" w:rsidRDefault="001E5E6C">
            <w:pPr>
              <w:spacing w:before="0" w:after="0" w:line="240" w:lineRule="auto"/>
              <w:jc w:val="center"/>
              <w:rPr>
                <w:ins w:id="68714" w:author="pete jones" w:date="2022-01-04T13:12:00Z"/>
              </w:rPr>
              <w:pPrChange w:id="68715" w:author="pete jones" w:date="2022-01-04T13:17:00Z">
                <w:pPr>
                  <w:keepNext/>
                  <w:spacing w:line="240" w:lineRule="auto"/>
                  <w:jc w:val="center"/>
                </w:pPr>
              </w:pPrChange>
            </w:pPr>
            <w:ins w:id="68716" w:author="pete jones" w:date="2022-01-04T13:12:00Z">
              <w:r w:rsidRPr="00FF6A71">
                <w:t>1</w:t>
              </w:r>
            </w:ins>
          </w:p>
        </w:tc>
      </w:tr>
      <w:tr w:rsidR="001E5E6C" w:rsidRPr="00FF6A71" w14:paraId="41CF710A" w14:textId="77777777" w:rsidTr="00015922">
        <w:trPr>
          <w:trHeight w:val="315"/>
          <w:jc w:val="center"/>
          <w:ins w:id="68717" w:author="pete jones" w:date="2022-01-04T13:12:00Z"/>
        </w:trPr>
        <w:tc>
          <w:tcPr>
            <w:tcW w:w="6788" w:type="dxa"/>
            <w:noWrap/>
            <w:hideMark/>
          </w:tcPr>
          <w:p w14:paraId="5CBDA11A" w14:textId="77777777" w:rsidR="001E5E6C" w:rsidRPr="00FF6A71" w:rsidRDefault="001E5E6C">
            <w:pPr>
              <w:spacing w:before="0" w:after="0" w:line="240" w:lineRule="auto"/>
              <w:jc w:val="right"/>
              <w:rPr>
                <w:ins w:id="68718" w:author="pete jones" w:date="2022-01-04T13:12:00Z"/>
              </w:rPr>
              <w:pPrChange w:id="68719" w:author="pete jones" w:date="2022-01-04T13:17:00Z">
                <w:pPr>
                  <w:keepNext/>
                  <w:spacing w:line="240" w:lineRule="auto"/>
                  <w:jc w:val="right"/>
                </w:pPr>
              </w:pPrChange>
            </w:pPr>
            <w:ins w:id="68720" w:author="pete jones" w:date="2022-01-04T13:12:00Z">
              <w:r w:rsidRPr="00FF6A71">
                <w:t>Total</w:t>
              </w:r>
            </w:ins>
          </w:p>
        </w:tc>
        <w:tc>
          <w:tcPr>
            <w:tcW w:w="960" w:type="dxa"/>
            <w:noWrap/>
            <w:hideMark/>
          </w:tcPr>
          <w:p w14:paraId="71DA48B8" w14:textId="77777777" w:rsidR="001E5E6C" w:rsidRPr="00FF6A71" w:rsidRDefault="001E5E6C">
            <w:pPr>
              <w:spacing w:before="0" w:after="0" w:line="240" w:lineRule="auto"/>
              <w:jc w:val="center"/>
              <w:rPr>
                <w:ins w:id="68721" w:author="pete jones" w:date="2022-01-04T13:12:00Z"/>
              </w:rPr>
              <w:pPrChange w:id="68722" w:author="pete jones" w:date="2022-01-04T13:17:00Z">
                <w:pPr>
                  <w:keepNext/>
                  <w:spacing w:line="240" w:lineRule="auto"/>
                  <w:jc w:val="center"/>
                </w:pPr>
              </w:pPrChange>
            </w:pPr>
            <w:ins w:id="68723" w:author="pete jones" w:date="2022-01-04T13:12:00Z">
              <w:r w:rsidRPr="00FF6A71">
                <w:t>100%</w:t>
              </w:r>
            </w:ins>
          </w:p>
        </w:tc>
        <w:tc>
          <w:tcPr>
            <w:tcW w:w="960" w:type="dxa"/>
            <w:noWrap/>
            <w:hideMark/>
          </w:tcPr>
          <w:p w14:paraId="5E24B8B9" w14:textId="77777777" w:rsidR="001E5E6C" w:rsidRPr="00FF6A71" w:rsidRDefault="001E5E6C">
            <w:pPr>
              <w:spacing w:before="0" w:after="0" w:line="240" w:lineRule="auto"/>
              <w:jc w:val="center"/>
              <w:rPr>
                <w:ins w:id="68724" w:author="pete jones" w:date="2022-01-04T13:12:00Z"/>
              </w:rPr>
              <w:pPrChange w:id="68725" w:author="pete jones" w:date="2022-01-04T13:17:00Z">
                <w:pPr>
                  <w:keepNext/>
                  <w:spacing w:line="240" w:lineRule="auto"/>
                  <w:jc w:val="center"/>
                </w:pPr>
              </w:pPrChange>
            </w:pPr>
            <w:ins w:id="68726" w:author="pete jones" w:date="2022-01-04T13:12:00Z">
              <w:r w:rsidRPr="00FF6A71">
                <w:t>38</w:t>
              </w:r>
            </w:ins>
          </w:p>
        </w:tc>
      </w:tr>
    </w:tbl>
    <w:p w14:paraId="41C976F0" w14:textId="3A3A5777" w:rsidR="001E5E6C" w:rsidRPr="00FF6A71" w:rsidRDefault="001E5E6C">
      <w:pPr>
        <w:jc w:val="left"/>
        <w:rPr>
          <w:ins w:id="68727" w:author="pete jones" w:date="2022-01-04T13:12:00Z"/>
        </w:rPr>
        <w:pPrChange w:id="68728" w:author="pete jones" w:date="2022-01-04T13:17:00Z">
          <w:pPr>
            <w:keepNext/>
          </w:pPr>
        </w:pPrChange>
      </w:pPr>
      <w:ins w:id="68729" w:author="pete jones" w:date="2022-01-04T13:12:00Z">
        <w:r w:rsidRPr="00FF6A71">
          <w:t xml:space="preserve">Q13 </w:t>
        </w:r>
        <w:r w:rsidRPr="00FF6A71">
          <w:rPr>
            <w:b/>
            <w:u w:val="single"/>
          </w:rPr>
          <w:t>Collaborative Student projects and challenges</w:t>
        </w:r>
        <w:r w:rsidRPr="00FF6A71">
          <w:t xml:space="preserve"> </w:t>
        </w:r>
        <w:r w:rsidRPr="00FF6A71">
          <w:br/>
          <w:t>The university engages with the Institute of Mechanical Engineers (IM</w:t>
        </w:r>
      </w:ins>
      <w:ins w:id="68730" w:author="pete jones" w:date="2022-03-30T12:31:00Z">
        <w:r w:rsidR="00042512">
          <w:t>ech</w:t>
        </w:r>
      </w:ins>
      <w:ins w:id="68731" w:author="pete jones" w:date="2022-01-04T13:12:00Z">
        <w:r w:rsidRPr="00FF6A71">
          <w:t>E) on the following projects. If you would like to find out more about these exciting projects and how to get involved, please select the projects you are interested in.</w:t>
        </w:r>
      </w:ins>
    </w:p>
    <w:tbl>
      <w:tblPr>
        <w:tblStyle w:val="TableGrid"/>
        <w:tblW w:w="0" w:type="auto"/>
        <w:jc w:val="center"/>
        <w:tblLook w:val="04A0" w:firstRow="1" w:lastRow="0" w:firstColumn="1" w:lastColumn="0" w:noHBand="0" w:noVBand="1"/>
      </w:tblPr>
      <w:tblGrid>
        <w:gridCol w:w="6959"/>
        <w:gridCol w:w="909"/>
        <w:gridCol w:w="909"/>
      </w:tblGrid>
      <w:tr w:rsidR="001E5E6C" w:rsidRPr="00FF6A71" w14:paraId="4BC6C18F" w14:textId="77777777" w:rsidTr="00406988">
        <w:trPr>
          <w:trHeight w:val="315"/>
          <w:jc w:val="center"/>
          <w:ins w:id="68732" w:author="pete jones" w:date="2022-01-04T13:12:00Z"/>
        </w:trPr>
        <w:tc>
          <w:tcPr>
            <w:tcW w:w="6959" w:type="dxa"/>
            <w:noWrap/>
            <w:hideMark/>
          </w:tcPr>
          <w:p w14:paraId="68E4AA27" w14:textId="77777777" w:rsidR="001E5E6C" w:rsidRPr="00FF6A71" w:rsidRDefault="001E5E6C">
            <w:pPr>
              <w:spacing w:before="0" w:after="0" w:line="240" w:lineRule="auto"/>
              <w:rPr>
                <w:ins w:id="68733" w:author="pete jones" w:date="2022-01-04T13:12:00Z"/>
              </w:rPr>
              <w:pPrChange w:id="68734" w:author="pete jones" w:date="2022-01-04T13:17:00Z">
                <w:pPr>
                  <w:keepNext/>
                  <w:spacing w:line="240" w:lineRule="auto"/>
                </w:pPr>
              </w:pPrChange>
            </w:pPr>
            <w:ins w:id="68735" w:author="pete jones" w:date="2022-01-04T13:12:00Z">
              <w:r w:rsidRPr="00FF6A71">
                <w:t>Answer</w:t>
              </w:r>
            </w:ins>
          </w:p>
        </w:tc>
        <w:tc>
          <w:tcPr>
            <w:tcW w:w="909" w:type="dxa"/>
            <w:noWrap/>
            <w:hideMark/>
          </w:tcPr>
          <w:p w14:paraId="2760999F" w14:textId="77777777" w:rsidR="001E5E6C" w:rsidRPr="00FF6A71" w:rsidRDefault="001E5E6C">
            <w:pPr>
              <w:spacing w:before="0" w:after="0" w:line="240" w:lineRule="auto"/>
              <w:rPr>
                <w:ins w:id="68736" w:author="pete jones" w:date="2022-01-04T13:12:00Z"/>
              </w:rPr>
              <w:pPrChange w:id="68737" w:author="pete jones" w:date="2022-01-04T13:17:00Z">
                <w:pPr>
                  <w:keepNext/>
                  <w:spacing w:line="240" w:lineRule="auto"/>
                </w:pPr>
              </w:pPrChange>
            </w:pPr>
            <w:ins w:id="68738" w:author="pete jones" w:date="2022-01-04T13:12:00Z">
              <w:r w:rsidRPr="00FF6A71">
                <w:t>%</w:t>
              </w:r>
            </w:ins>
          </w:p>
        </w:tc>
        <w:tc>
          <w:tcPr>
            <w:tcW w:w="909" w:type="dxa"/>
            <w:noWrap/>
            <w:hideMark/>
          </w:tcPr>
          <w:p w14:paraId="3FF2417A" w14:textId="77777777" w:rsidR="001E5E6C" w:rsidRPr="00FF6A71" w:rsidRDefault="001E5E6C">
            <w:pPr>
              <w:spacing w:before="0" w:after="0" w:line="240" w:lineRule="auto"/>
              <w:rPr>
                <w:ins w:id="68739" w:author="pete jones" w:date="2022-01-04T13:12:00Z"/>
              </w:rPr>
              <w:pPrChange w:id="68740" w:author="pete jones" w:date="2022-01-04T13:17:00Z">
                <w:pPr>
                  <w:keepNext/>
                  <w:spacing w:line="240" w:lineRule="auto"/>
                </w:pPr>
              </w:pPrChange>
            </w:pPr>
            <w:ins w:id="68741" w:author="pete jones" w:date="2022-01-04T13:12:00Z">
              <w:r w:rsidRPr="00FF6A71">
                <w:t>Count</w:t>
              </w:r>
            </w:ins>
          </w:p>
        </w:tc>
      </w:tr>
      <w:tr w:rsidR="001E5E6C" w:rsidRPr="00FF6A71" w14:paraId="1A3AC9FB" w14:textId="77777777" w:rsidTr="00406988">
        <w:trPr>
          <w:trHeight w:val="315"/>
          <w:jc w:val="center"/>
          <w:ins w:id="68742" w:author="pete jones" w:date="2022-01-04T13:12:00Z"/>
        </w:trPr>
        <w:tc>
          <w:tcPr>
            <w:tcW w:w="6959" w:type="dxa"/>
            <w:noWrap/>
            <w:hideMark/>
          </w:tcPr>
          <w:p w14:paraId="22FC556E" w14:textId="77777777" w:rsidR="001E5E6C" w:rsidRPr="00FF6A71" w:rsidRDefault="001E5E6C">
            <w:pPr>
              <w:spacing w:before="0" w:after="0" w:line="240" w:lineRule="auto"/>
              <w:rPr>
                <w:ins w:id="68743" w:author="pete jones" w:date="2022-01-04T13:12:00Z"/>
              </w:rPr>
              <w:pPrChange w:id="68744" w:author="pete jones" w:date="2022-01-04T13:17:00Z">
                <w:pPr>
                  <w:keepNext/>
                  <w:spacing w:line="240" w:lineRule="auto"/>
                </w:pPr>
              </w:pPrChange>
            </w:pPr>
            <w:ins w:id="68745" w:author="pete jones" w:date="2022-01-04T13:12:00Z">
              <w:r w:rsidRPr="00FF6A71">
                <w:t>Formula Student (Racing car)</w:t>
              </w:r>
            </w:ins>
          </w:p>
        </w:tc>
        <w:tc>
          <w:tcPr>
            <w:tcW w:w="909" w:type="dxa"/>
            <w:noWrap/>
            <w:hideMark/>
          </w:tcPr>
          <w:p w14:paraId="45662591" w14:textId="77777777" w:rsidR="001E5E6C" w:rsidRPr="00FF6A71" w:rsidRDefault="001E5E6C">
            <w:pPr>
              <w:spacing w:before="0" w:after="0" w:line="240" w:lineRule="auto"/>
              <w:jc w:val="center"/>
              <w:rPr>
                <w:ins w:id="68746" w:author="pete jones" w:date="2022-01-04T13:12:00Z"/>
              </w:rPr>
              <w:pPrChange w:id="68747" w:author="pete jones" w:date="2022-01-04T13:17:00Z">
                <w:pPr>
                  <w:keepNext/>
                  <w:spacing w:line="240" w:lineRule="auto"/>
                  <w:jc w:val="center"/>
                </w:pPr>
              </w:pPrChange>
            </w:pPr>
            <w:ins w:id="68748" w:author="pete jones" w:date="2022-01-04T13:12:00Z">
              <w:r w:rsidRPr="00FF6A71">
                <w:t>53%</w:t>
              </w:r>
            </w:ins>
          </w:p>
        </w:tc>
        <w:tc>
          <w:tcPr>
            <w:tcW w:w="909" w:type="dxa"/>
            <w:noWrap/>
            <w:hideMark/>
          </w:tcPr>
          <w:p w14:paraId="7ABC05E3" w14:textId="77777777" w:rsidR="001E5E6C" w:rsidRPr="00FF6A71" w:rsidRDefault="001E5E6C">
            <w:pPr>
              <w:spacing w:before="0" w:after="0" w:line="240" w:lineRule="auto"/>
              <w:jc w:val="center"/>
              <w:rPr>
                <w:ins w:id="68749" w:author="pete jones" w:date="2022-01-04T13:12:00Z"/>
              </w:rPr>
              <w:pPrChange w:id="68750" w:author="pete jones" w:date="2022-01-04T13:17:00Z">
                <w:pPr>
                  <w:keepNext/>
                  <w:spacing w:line="240" w:lineRule="auto"/>
                  <w:jc w:val="center"/>
                </w:pPr>
              </w:pPrChange>
            </w:pPr>
            <w:ins w:id="68751" w:author="pete jones" w:date="2022-01-04T13:12:00Z">
              <w:r w:rsidRPr="00FF6A71">
                <w:t>20</w:t>
              </w:r>
            </w:ins>
          </w:p>
        </w:tc>
      </w:tr>
      <w:tr w:rsidR="001E5E6C" w:rsidRPr="00FF6A71" w14:paraId="427D9F05" w14:textId="77777777" w:rsidTr="00406988">
        <w:trPr>
          <w:trHeight w:val="315"/>
          <w:jc w:val="center"/>
          <w:ins w:id="68752" w:author="pete jones" w:date="2022-01-04T13:12:00Z"/>
        </w:trPr>
        <w:tc>
          <w:tcPr>
            <w:tcW w:w="6959" w:type="dxa"/>
            <w:noWrap/>
            <w:hideMark/>
          </w:tcPr>
          <w:p w14:paraId="5C63670B" w14:textId="77777777" w:rsidR="001E5E6C" w:rsidRPr="00FF6A71" w:rsidRDefault="001E5E6C">
            <w:pPr>
              <w:spacing w:before="0" w:after="0" w:line="240" w:lineRule="auto"/>
              <w:rPr>
                <w:ins w:id="68753" w:author="pete jones" w:date="2022-01-04T13:12:00Z"/>
              </w:rPr>
              <w:pPrChange w:id="68754" w:author="pete jones" w:date="2022-01-04T13:17:00Z">
                <w:pPr>
                  <w:keepNext/>
                  <w:spacing w:line="240" w:lineRule="auto"/>
                </w:pPr>
              </w:pPrChange>
            </w:pPr>
            <w:ins w:id="68755" w:author="pete jones" w:date="2022-01-04T13:12:00Z">
              <w:r w:rsidRPr="00FF6A71">
                <w:t>UAS Challenge (Drones)</w:t>
              </w:r>
            </w:ins>
          </w:p>
        </w:tc>
        <w:tc>
          <w:tcPr>
            <w:tcW w:w="909" w:type="dxa"/>
            <w:noWrap/>
            <w:hideMark/>
          </w:tcPr>
          <w:p w14:paraId="6C74E80F" w14:textId="77777777" w:rsidR="001E5E6C" w:rsidRPr="00FF6A71" w:rsidRDefault="001E5E6C">
            <w:pPr>
              <w:spacing w:before="0" w:after="0" w:line="240" w:lineRule="auto"/>
              <w:jc w:val="center"/>
              <w:rPr>
                <w:ins w:id="68756" w:author="pete jones" w:date="2022-01-04T13:12:00Z"/>
              </w:rPr>
              <w:pPrChange w:id="68757" w:author="pete jones" w:date="2022-01-04T13:17:00Z">
                <w:pPr>
                  <w:keepNext/>
                  <w:spacing w:line="240" w:lineRule="auto"/>
                  <w:jc w:val="center"/>
                </w:pPr>
              </w:pPrChange>
            </w:pPr>
            <w:ins w:id="68758" w:author="pete jones" w:date="2022-01-04T13:12:00Z">
              <w:r w:rsidRPr="00FF6A71">
                <w:t>13%</w:t>
              </w:r>
            </w:ins>
          </w:p>
        </w:tc>
        <w:tc>
          <w:tcPr>
            <w:tcW w:w="909" w:type="dxa"/>
            <w:noWrap/>
            <w:hideMark/>
          </w:tcPr>
          <w:p w14:paraId="5BF78A33" w14:textId="77777777" w:rsidR="001E5E6C" w:rsidRPr="00FF6A71" w:rsidRDefault="001E5E6C">
            <w:pPr>
              <w:spacing w:before="0" w:after="0" w:line="240" w:lineRule="auto"/>
              <w:jc w:val="center"/>
              <w:rPr>
                <w:ins w:id="68759" w:author="pete jones" w:date="2022-01-04T13:12:00Z"/>
              </w:rPr>
              <w:pPrChange w:id="68760" w:author="pete jones" w:date="2022-01-04T13:17:00Z">
                <w:pPr>
                  <w:keepNext/>
                  <w:spacing w:line="240" w:lineRule="auto"/>
                  <w:jc w:val="center"/>
                </w:pPr>
              </w:pPrChange>
            </w:pPr>
            <w:ins w:id="68761" w:author="pete jones" w:date="2022-01-04T13:12:00Z">
              <w:r w:rsidRPr="00FF6A71">
                <w:t>5</w:t>
              </w:r>
            </w:ins>
          </w:p>
        </w:tc>
      </w:tr>
      <w:tr w:rsidR="001E5E6C" w:rsidRPr="00FF6A71" w14:paraId="07DAE8CD" w14:textId="77777777" w:rsidTr="00406988">
        <w:trPr>
          <w:trHeight w:val="315"/>
          <w:jc w:val="center"/>
          <w:ins w:id="68762" w:author="pete jones" w:date="2022-01-04T13:12:00Z"/>
        </w:trPr>
        <w:tc>
          <w:tcPr>
            <w:tcW w:w="6959" w:type="dxa"/>
            <w:noWrap/>
            <w:hideMark/>
          </w:tcPr>
          <w:p w14:paraId="684A4A25" w14:textId="336F8649" w:rsidR="001E5E6C" w:rsidRPr="00FF6A71" w:rsidRDefault="001E5E6C">
            <w:pPr>
              <w:spacing w:before="0" w:after="0" w:line="240" w:lineRule="auto"/>
              <w:rPr>
                <w:ins w:id="68763" w:author="pete jones" w:date="2022-01-04T13:12:00Z"/>
              </w:rPr>
              <w:pPrChange w:id="68764" w:author="pete jones" w:date="2022-01-04T13:17:00Z">
                <w:pPr>
                  <w:keepNext/>
                  <w:spacing w:line="240" w:lineRule="auto"/>
                </w:pPr>
              </w:pPrChange>
            </w:pPr>
            <w:ins w:id="68765" w:author="pete jones" w:date="2022-01-04T13:12:00Z">
              <w:r w:rsidRPr="00FF6A71">
                <w:t>IM</w:t>
              </w:r>
            </w:ins>
            <w:ins w:id="68766" w:author="pete jones" w:date="2022-03-30T12:31:00Z">
              <w:r w:rsidR="00042512">
                <w:t>ech</w:t>
              </w:r>
            </w:ins>
            <w:ins w:id="68767" w:author="pete jones" w:date="2022-01-04T13:12:00Z">
              <w:r w:rsidRPr="00FF6A71">
                <w:t>E challenge</w:t>
              </w:r>
            </w:ins>
          </w:p>
        </w:tc>
        <w:tc>
          <w:tcPr>
            <w:tcW w:w="909" w:type="dxa"/>
            <w:noWrap/>
            <w:hideMark/>
          </w:tcPr>
          <w:p w14:paraId="050B6AA7" w14:textId="77777777" w:rsidR="001E5E6C" w:rsidRPr="00FF6A71" w:rsidRDefault="001E5E6C">
            <w:pPr>
              <w:spacing w:before="0" w:after="0" w:line="240" w:lineRule="auto"/>
              <w:jc w:val="center"/>
              <w:rPr>
                <w:ins w:id="68768" w:author="pete jones" w:date="2022-01-04T13:12:00Z"/>
              </w:rPr>
              <w:pPrChange w:id="68769" w:author="pete jones" w:date="2022-01-04T13:17:00Z">
                <w:pPr>
                  <w:keepNext/>
                  <w:spacing w:line="240" w:lineRule="auto"/>
                  <w:jc w:val="center"/>
                </w:pPr>
              </w:pPrChange>
            </w:pPr>
            <w:ins w:id="68770" w:author="pete jones" w:date="2022-01-04T13:12:00Z">
              <w:r w:rsidRPr="00FF6A71">
                <w:t>8%</w:t>
              </w:r>
            </w:ins>
          </w:p>
        </w:tc>
        <w:tc>
          <w:tcPr>
            <w:tcW w:w="909" w:type="dxa"/>
            <w:noWrap/>
            <w:hideMark/>
          </w:tcPr>
          <w:p w14:paraId="220729CA" w14:textId="77777777" w:rsidR="001E5E6C" w:rsidRPr="00FF6A71" w:rsidRDefault="001E5E6C">
            <w:pPr>
              <w:spacing w:before="0" w:after="0" w:line="240" w:lineRule="auto"/>
              <w:jc w:val="center"/>
              <w:rPr>
                <w:ins w:id="68771" w:author="pete jones" w:date="2022-01-04T13:12:00Z"/>
              </w:rPr>
              <w:pPrChange w:id="68772" w:author="pete jones" w:date="2022-01-04T13:17:00Z">
                <w:pPr>
                  <w:keepNext/>
                  <w:spacing w:line="240" w:lineRule="auto"/>
                  <w:jc w:val="center"/>
                </w:pPr>
              </w:pPrChange>
            </w:pPr>
            <w:ins w:id="68773" w:author="pete jones" w:date="2022-01-04T13:12:00Z">
              <w:r w:rsidRPr="00FF6A71">
                <w:t>3</w:t>
              </w:r>
            </w:ins>
          </w:p>
        </w:tc>
      </w:tr>
      <w:tr w:rsidR="001E5E6C" w:rsidRPr="00FF6A71" w14:paraId="2A84A70E" w14:textId="77777777" w:rsidTr="00406988">
        <w:trPr>
          <w:trHeight w:val="315"/>
          <w:jc w:val="center"/>
          <w:ins w:id="68774" w:author="pete jones" w:date="2022-01-04T13:12:00Z"/>
        </w:trPr>
        <w:tc>
          <w:tcPr>
            <w:tcW w:w="6959" w:type="dxa"/>
            <w:noWrap/>
            <w:hideMark/>
          </w:tcPr>
          <w:p w14:paraId="7421BFB6" w14:textId="77777777" w:rsidR="001E5E6C" w:rsidRPr="00FF6A71" w:rsidRDefault="001E5E6C">
            <w:pPr>
              <w:spacing w:before="0" w:after="0" w:line="240" w:lineRule="auto"/>
              <w:rPr>
                <w:ins w:id="68775" w:author="pete jones" w:date="2022-01-04T13:12:00Z"/>
              </w:rPr>
              <w:pPrChange w:id="68776" w:author="pete jones" w:date="2022-01-04T13:17:00Z">
                <w:pPr>
                  <w:keepNext/>
                  <w:spacing w:line="240" w:lineRule="auto"/>
                </w:pPr>
              </w:pPrChange>
            </w:pPr>
            <w:ins w:id="68777" w:author="pete jones" w:date="2022-01-04T13:12:00Z">
              <w:r w:rsidRPr="00FF6A71">
                <w:t>Not yet decided if I want to engage with these challenges</w:t>
              </w:r>
            </w:ins>
          </w:p>
        </w:tc>
        <w:tc>
          <w:tcPr>
            <w:tcW w:w="909" w:type="dxa"/>
            <w:noWrap/>
            <w:hideMark/>
          </w:tcPr>
          <w:p w14:paraId="4DC48EA5" w14:textId="77777777" w:rsidR="001E5E6C" w:rsidRPr="00FF6A71" w:rsidRDefault="001E5E6C">
            <w:pPr>
              <w:spacing w:before="0" w:after="0" w:line="240" w:lineRule="auto"/>
              <w:jc w:val="center"/>
              <w:rPr>
                <w:ins w:id="68778" w:author="pete jones" w:date="2022-01-04T13:12:00Z"/>
              </w:rPr>
              <w:pPrChange w:id="68779" w:author="pete jones" w:date="2022-01-04T13:17:00Z">
                <w:pPr>
                  <w:keepNext/>
                  <w:spacing w:line="240" w:lineRule="auto"/>
                  <w:jc w:val="center"/>
                </w:pPr>
              </w:pPrChange>
            </w:pPr>
            <w:ins w:id="68780" w:author="pete jones" w:date="2022-01-04T13:12:00Z">
              <w:r w:rsidRPr="00FF6A71">
                <w:t>26%</w:t>
              </w:r>
            </w:ins>
          </w:p>
        </w:tc>
        <w:tc>
          <w:tcPr>
            <w:tcW w:w="909" w:type="dxa"/>
            <w:noWrap/>
            <w:hideMark/>
          </w:tcPr>
          <w:p w14:paraId="08A12E94" w14:textId="77777777" w:rsidR="001E5E6C" w:rsidRPr="00FF6A71" w:rsidRDefault="001E5E6C">
            <w:pPr>
              <w:spacing w:before="0" w:after="0" w:line="240" w:lineRule="auto"/>
              <w:jc w:val="center"/>
              <w:rPr>
                <w:ins w:id="68781" w:author="pete jones" w:date="2022-01-04T13:12:00Z"/>
              </w:rPr>
              <w:pPrChange w:id="68782" w:author="pete jones" w:date="2022-01-04T13:17:00Z">
                <w:pPr>
                  <w:keepNext/>
                  <w:spacing w:line="240" w:lineRule="auto"/>
                  <w:jc w:val="center"/>
                </w:pPr>
              </w:pPrChange>
            </w:pPr>
            <w:ins w:id="68783" w:author="pete jones" w:date="2022-01-04T13:12:00Z">
              <w:r w:rsidRPr="00FF6A71">
                <w:t>10</w:t>
              </w:r>
            </w:ins>
          </w:p>
        </w:tc>
      </w:tr>
      <w:tr w:rsidR="001E5E6C" w:rsidRPr="00FF6A71" w14:paraId="7CBF3D2B" w14:textId="77777777" w:rsidTr="00406988">
        <w:trPr>
          <w:trHeight w:val="315"/>
          <w:jc w:val="center"/>
          <w:ins w:id="68784" w:author="pete jones" w:date="2022-01-04T13:12:00Z"/>
        </w:trPr>
        <w:tc>
          <w:tcPr>
            <w:tcW w:w="6959" w:type="dxa"/>
            <w:noWrap/>
            <w:hideMark/>
          </w:tcPr>
          <w:p w14:paraId="3E097BE8" w14:textId="77777777" w:rsidR="001E5E6C" w:rsidRPr="00FF6A71" w:rsidRDefault="001E5E6C">
            <w:pPr>
              <w:spacing w:before="0" w:after="0" w:line="240" w:lineRule="auto"/>
              <w:jc w:val="right"/>
              <w:rPr>
                <w:ins w:id="68785" w:author="pete jones" w:date="2022-01-04T13:12:00Z"/>
              </w:rPr>
              <w:pPrChange w:id="68786" w:author="pete jones" w:date="2022-01-04T13:17:00Z">
                <w:pPr>
                  <w:keepNext/>
                  <w:spacing w:line="240" w:lineRule="auto"/>
                  <w:jc w:val="right"/>
                </w:pPr>
              </w:pPrChange>
            </w:pPr>
            <w:ins w:id="68787" w:author="pete jones" w:date="2022-01-04T13:12:00Z">
              <w:r w:rsidRPr="00FF6A71">
                <w:t>Total</w:t>
              </w:r>
            </w:ins>
          </w:p>
        </w:tc>
        <w:tc>
          <w:tcPr>
            <w:tcW w:w="909" w:type="dxa"/>
            <w:noWrap/>
            <w:hideMark/>
          </w:tcPr>
          <w:p w14:paraId="0CE3597D" w14:textId="77777777" w:rsidR="001E5E6C" w:rsidRPr="00FF6A71" w:rsidRDefault="001E5E6C">
            <w:pPr>
              <w:spacing w:before="0" w:after="0" w:line="240" w:lineRule="auto"/>
              <w:jc w:val="center"/>
              <w:rPr>
                <w:ins w:id="68788" w:author="pete jones" w:date="2022-01-04T13:12:00Z"/>
              </w:rPr>
              <w:pPrChange w:id="68789" w:author="pete jones" w:date="2022-01-04T13:17:00Z">
                <w:pPr>
                  <w:keepNext/>
                  <w:spacing w:line="240" w:lineRule="auto"/>
                  <w:jc w:val="center"/>
                </w:pPr>
              </w:pPrChange>
            </w:pPr>
            <w:ins w:id="68790" w:author="pete jones" w:date="2022-01-04T13:12:00Z">
              <w:r w:rsidRPr="00FF6A71">
                <w:t>100%</w:t>
              </w:r>
            </w:ins>
          </w:p>
        </w:tc>
        <w:tc>
          <w:tcPr>
            <w:tcW w:w="909" w:type="dxa"/>
            <w:noWrap/>
            <w:hideMark/>
          </w:tcPr>
          <w:p w14:paraId="08ECBA99" w14:textId="77777777" w:rsidR="001E5E6C" w:rsidRPr="00FF6A71" w:rsidRDefault="001E5E6C">
            <w:pPr>
              <w:spacing w:before="0" w:after="0" w:line="240" w:lineRule="auto"/>
              <w:jc w:val="center"/>
              <w:rPr>
                <w:ins w:id="68791" w:author="pete jones" w:date="2022-01-04T13:12:00Z"/>
              </w:rPr>
              <w:pPrChange w:id="68792" w:author="pete jones" w:date="2022-01-04T13:17:00Z">
                <w:pPr>
                  <w:keepNext/>
                  <w:spacing w:line="240" w:lineRule="auto"/>
                  <w:jc w:val="center"/>
                </w:pPr>
              </w:pPrChange>
            </w:pPr>
            <w:ins w:id="68793" w:author="pete jones" w:date="2022-01-04T13:12:00Z">
              <w:r w:rsidRPr="00FF6A71">
                <w:t>38</w:t>
              </w:r>
            </w:ins>
          </w:p>
        </w:tc>
      </w:tr>
    </w:tbl>
    <w:p w14:paraId="6098A656" w14:textId="174C3900" w:rsidR="00406988" w:rsidRDefault="00406988">
      <w:pPr>
        <w:pStyle w:val="Heading2"/>
        <w:rPr>
          <w:ins w:id="68794" w:author="pete jones" w:date="2022-01-06T15:28:00Z"/>
        </w:rPr>
        <w:pPrChange w:id="68795" w:author="pete jones" w:date="2022-03-16T17:55:00Z">
          <w:pPr>
            <w:pStyle w:val="Heading8"/>
          </w:pPr>
        </w:pPrChange>
      </w:pPr>
      <w:bookmarkStart w:id="68796" w:name="_Ref97616021"/>
      <w:bookmarkStart w:id="68797" w:name="_Ref97616041"/>
      <w:bookmarkStart w:id="68798" w:name="_Toc99969910"/>
      <w:ins w:id="68799" w:author="pete jones" w:date="2022-01-06T15:28:00Z">
        <w:r>
          <w:lastRenderedPageBreak/>
          <w:t>Module structures</w:t>
        </w:r>
        <w:bookmarkEnd w:id="68796"/>
        <w:bookmarkEnd w:id="68797"/>
        <w:bookmarkEnd w:id="68798"/>
      </w:ins>
    </w:p>
    <w:p w14:paraId="19598C40" w14:textId="30F55464" w:rsidR="00406988" w:rsidRDefault="00E73DBA">
      <w:pPr>
        <w:pStyle w:val="Heading3"/>
        <w:rPr>
          <w:ins w:id="68800" w:author="pete jones" w:date="2022-01-11T12:38:00Z"/>
        </w:rPr>
        <w:pPrChange w:id="68801" w:author="pete jones" w:date="2022-03-16T17:55:00Z">
          <w:pPr>
            <w:pStyle w:val="Heading8"/>
          </w:pPr>
        </w:pPrChange>
      </w:pPr>
      <w:bookmarkStart w:id="68802" w:name="_Toc99969911"/>
      <w:ins w:id="68803" w:author="pete jones" w:date="2022-01-11T12:34:00Z">
        <w:r>
          <w:t xml:space="preserve">UK </w:t>
        </w:r>
      </w:ins>
      <w:ins w:id="68804" w:author="pete jones" w:date="2022-01-06T15:28:00Z">
        <w:r w:rsidR="00406988" w:rsidRPr="00FF6A71">
          <w:t>National UCAS scores</w:t>
        </w:r>
      </w:ins>
      <w:bookmarkEnd w:id="68802"/>
    </w:p>
    <w:p w14:paraId="1271BDB3" w14:textId="670FF9AF" w:rsidR="00E73DBA" w:rsidRPr="00E133C2" w:rsidRDefault="00E73DBA">
      <w:pPr>
        <w:rPr>
          <w:ins w:id="68805" w:author="pete jones" w:date="2022-01-11T12:33:00Z"/>
        </w:rPr>
        <w:pPrChange w:id="68806" w:author="pete jones" w:date="2022-01-11T12:38:00Z">
          <w:pPr>
            <w:pStyle w:val="Heading8"/>
          </w:pPr>
        </w:pPrChange>
      </w:pPr>
      <w:ins w:id="68807" w:author="pete jones" w:date="2022-01-11T12:39:00Z">
        <w:r w:rsidRPr="00E73DBA">
          <w:rPr>
            <w:noProof/>
          </w:rPr>
          <w:drawing>
            <wp:inline distT="0" distB="0" distL="0" distR="0" wp14:anchorId="6AEA8ABC" wp14:editId="42D9382C">
              <wp:extent cx="2450465" cy="2326005"/>
              <wp:effectExtent l="0" t="0" r="6985" b="0"/>
              <wp:docPr id="345253004" name="Picture 345253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2450465" cy="2326005"/>
                      </a:xfrm>
                      <a:prstGeom prst="rect">
                        <a:avLst/>
                      </a:prstGeom>
                      <a:noFill/>
                      <a:ln>
                        <a:noFill/>
                      </a:ln>
                    </pic:spPr>
                  </pic:pic>
                </a:graphicData>
              </a:graphic>
            </wp:inline>
          </w:drawing>
        </w:r>
      </w:ins>
      <w:ins w:id="68808" w:author="pete jones" w:date="2022-01-11T12:38:00Z">
        <w:r>
          <w:rPr>
            <w:noProof/>
          </w:rPr>
          <w:drawing>
            <wp:inline distT="0" distB="0" distL="0" distR="0" wp14:anchorId="57B3507D" wp14:editId="774CA2C9">
              <wp:extent cx="2911449" cy="1630355"/>
              <wp:effectExtent l="0" t="0" r="3810" b="8255"/>
              <wp:docPr id="345253002" name="Picture 345253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32051" cy="1641892"/>
                      </a:xfrm>
                      <a:prstGeom prst="rect">
                        <a:avLst/>
                      </a:prstGeom>
                      <a:noFill/>
                    </pic:spPr>
                  </pic:pic>
                </a:graphicData>
              </a:graphic>
            </wp:inline>
          </w:drawing>
        </w:r>
      </w:ins>
    </w:p>
    <w:p w14:paraId="490C2B9F" w14:textId="078ED9D9" w:rsidR="00E73DBA" w:rsidRPr="00E133C2" w:rsidRDefault="00E73DBA" w:rsidP="00E133C2">
      <w:pPr>
        <w:jc w:val="left"/>
        <w:rPr>
          <w:ins w:id="68809" w:author="pete jones" w:date="2022-01-06T15:28:00Z"/>
        </w:rPr>
      </w:pPr>
      <w:ins w:id="68810" w:author="pete jones" w:date="2022-01-11T12:39:00Z">
        <w:r>
          <w:rPr>
            <w:noProof/>
          </w:rPr>
          <w:drawing>
            <wp:anchor distT="0" distB="0" distL="114300" distR="114300" simplePos="0" relativeHeight="251682816" behindDoc="1" locked="0" layoutInCell="1" allowOverlap="1" wp14:anchorId="3F3B5D46" wp14:editId="40C8F6E5">
              <wp:simplePos x="0" y="0"/>
              <wp:positionH relativeFrom="column">
                <wp:posOffset>2590165</wp:posOffset>
              </wp:positionH>
              <wp:positionV relativeFrom="paragraph">
                <wp:posOffset>134620</wp:posOffset>
              </wp:positionV>
              <wp:extent cx="2830830" cy="1583690"/>
              <wp:effectExtent l="0" t="0" r="7620" b="0"/>
              <wp:wrapTight wrapText="bothSides">
                <wp:wrapPolygon edited="0">
                  <wp:start x="0" y="0"/>
                  <wp:lineTo x="0" y="21306"/>
                  <wp:lineTo x="21513" y="21306"/>
                  <wp:lineTo x="21513" y="0"/>
                  <wp:lineTo x="0" y="0"/>
                </wp:wrapPolygon>
              </wp:wrapTight>
              <wp:docPr id="345253006" name="Picture 345253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830830" cy="1583690"/>
                      </a:xfrm>
                      <a:prstGeom prst="rect">
                        <a:avLst/>
                      </a:prstGeom>
                      <a:noFill/>
                    </pic:spPr>
                  </pic:pic>
                </a:graphicData>
              </a:graphic>
              <wp14:sizeRelH relativeFrom="margin">
                <wp14:pctWidth>0</wp14:pctWidth>
              </wp14:sizeRelH>
              <wp14:sizeRelV relativeFrom="margin">
                <wp14:pctHeight>0</wp14:pctHeight>
              </wp14:sizeRelV>
            </wp:anchor>
          </w:drawing>
        </w:r>
        <w:r w:rsidRPr="00E73DBA">
          <w:rPr>
            <w:noProof/>
          </w:rPr>
          <w:drawing>
            <wp:inline distT="0" distB="0" distL="0" distR="0" wp14:anchorId="3B91A41A" wp14:editId="523680A2">
              <wp:extent cx="2450465" cy="3467100"/>
              <wp:effectExtent l="0" t="0" r="6985" b="0"/>
              <wp:docPr id="345253005" name="Picture 345253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2450465" cy="3467100"/>
                      </a:xfrm>
                      <a:prstGeom prst="rect">
                        <a:avLst/>
                      </a:prstGeom>
                      <a:noFill/>
                      <a:ln>
                        <a:noFill/>
                      </a:ln>
                    </pic:spPr>
                  </pic:pic>
                </a:graphicData>
              </a:graphic>
            </wp:inline>
          </w:drawing>
        </w:r>
      </w:ins>
    </w:p>
    <w:p w14:paraId="5D111A93" w14:textId="05CD4AF1" w:rsidR="00110581" w:rsidRDefault="00110581" w:rsidP="00110581">
      <w:pPr>
        <w:rPr>
          <w:ins w:id="68811" w:author="pete jones" w:date="2022-01-11T12:43:00Z"/>
        </w:rPr>
      </w:pPr>
      <w:ins w:id="68812" w:author="pete jones" w:date="2022-01-11T12:41:00Z">
        <w:r>
          <w:t xml:space="preserve">UCAS data shows 183,395 </w:t>
        </w:r>
      </w:ins>
      <w:ins w:id="68813" w:author="pete jones" w:date="2022-01-11T12:43:00Z">
        <w:r>
          <w:t>18-year-old</w:t>
        </w:r>
      </w:ins>
      <w:ins w:id="68814" w:author="pete jones" w:date="2022-01-11T12:41:00Z">
        <w:r>
          <w:t xml:space="preserve"> students </w:t>
        </w:r>
      </w:ins>
      <w:ins w:id="68815" w:author="pete jones" w:date="2022-01-11T12:42:00Z">
        <w:r>
          <w:t>with accepted places in higher education from both A-Level and BTEC extended diploma routes</w:t>
        </w:r>
      </w:ins>
      <w:ins w:id="68816" w:author="pete jones" w:date="2022-01-11T12:43:00Z">
        <w:r>
          <w:t xml:space="preserve"> for academic year intake 2018</w:t>
        </w:r>
      </w:ins>
      <w:ins w:id="68817" w:author="pete jones" w:date="2022-01-11T12:42:00Z">
        <w:r>
          <w:t>.</w:t>
        </w:r>
      </w:ins>
      <w:ins w:id="68818" w:author="pete jones" w:date="2022-01-11T12:50:00Z">
        <w:r>
          <w:t xml:space="preserve"> </w:t>
        </w:r>
      </w:ins>
      <w:ins w:id="68819" w:author="pete jones" w:date="2022-04-01T14:55:00Z">
        <w:r w:rsidR="00726256">
          <w:t>They represent</w:t>
        </w:r>
      </w:ins>
      <w:ins w:id="68820" w:author="pete jones" w:date="2022-01-11T12:50:00Z">
        <w:r>
          <w:t xml:space="preserve"> almost 35% of the total HE population from HESA data.</w:t>
        </w:r>
      </w:ins>
    </w:p>
    <w:p w14:paraId="6409E0F5" w14:textId="372F8AA8" w:rsidR="00110581" w:rsidRDefault="00110581">
      <w:pPr>
        <w:widowControl w:val="0"/>
        <w:rPr>
          <w:ins w:id="68821" w:author="pete jones" w:date="2022-01-11T12:45:00Z"/>
        </w:rPr>
        <w:pPrChange w:id="68822" w:author="pete jones" w:date="2022-01-11T13:30:00Z">
          <w:pPr/>
        </w:pPrChange>
      </w:pPr>
      <w:ins w:id="68823" w:author="pete jones" w:date="2022-01-11T12:45:00Z">
        <w:r>
          <w:t>HESA data shows HE student enrolments at HE and FE providers</w:t>
        </w:r>
      </w:ins>
      <w:ins w:id="68824" w:author="pete jones" w:date="2022-01-11T12:46:00Z">
        <w:r>
          <w:t xml:space="preserve"> for UK full-time </w:t>
        </w:r>
      </w:ins>
      <w:ins w:id="68825" w:author="pete jones" w:date="2022-01-11T12:47:00Z">
        <w:r>
          <w:t>first-degree</w:t>
        </w:r>
      </w:ins>
      <w:ins w:id="68826" w:author="pete jones" w:date="2022-01-11T12:46:00Z">
        <w:r>
          <w:t xml:space="preserve"> courses only. </w:t>
        </w:r>
      </w:ins>
      <w:ins w:id="68827" w:author="pete jones" w:date="2022-01-11T12:47:00Z">
        <w:r>
          <w:t>i.e.,</w:t>
        </w:r>
      </w:ins>
      <w:ins w:id="68828" w:author="pete jones" w:date="2022-01-11T12:46:00Z">
        <w:r>
          <w:t xml:space="preserve"> approx. 530,000 students</w:t>
        </w:r>
      </w:ins>
      <w:ins w:id="68829" w:author="pete jones" w:date="2022-01-11T12:47:00Z">
        <w:r>
          <w:t xml:space="preserve"> on HE undergraduate courses in the UK.</w:t>
        </w:r>
      </w:ins>
    </w:p>
    <w:tbl>
      <w:tblPr>
        <w:tblW w:w="6940" w:type="dxa"/>
        <w:jc w:val="center"/>
        <w:tblLook w:val="04A0" w:firstRow="1" w:lastRow="0" w:firstColumn="1" w:lastColumn="0" w:noHBand="0" w:noVBand="1"/>
        <w:tblPrChange w:id="68830" w:author="pete jones" w:date="2022-01-11T12:47:00Z">
          <w:tblPr>
            <w:tblW w:w="6940" w:type="dxa"/>
            <w:tblLook w:val="04A0" w:firstRow="1" w:lastRow="0" w:firstColumn="1" w:lastColumn="0" w:noHBand="0" w:noVBand="1"/>
          </w:tblPr>
        </w:tblPrChange>
      </w:tblPr>
      <w:tblGrid>
        <w:gridCol w:w="2140"/>
        <w:gridCol w:w="960"/>
        <w:gridCol w:w="960"/>
        <w:gridCol w:w="960"/>
        <w:gridCol w:w="960"/>
        <w:gridCol w:w="960"/>
        <w:tblGridChange w:id="68831">
          <w:tblGrid>
            <w:gridCol w:w="2140"/>
            <w:gridCol w:w="960"/>
            <w:gridCol w:w="960"/>
            <w:gridCol w:w="960"/>
            <w:gridCol w:w="960"/>
            <w:gridCol w:w="960"/>
          </w:tblGrid>
        </w:tblGridChange>
      </w:tblGrid>
      <w:tr w:rsidR="00110581" w:rsidRPr="00110581" w14:paraId="73BD78FF" w14:textId="77777777" w:rsidTr="00110581">
        <w:trPr>
          <w:trHeight w:val="315"/>
          <w:jc w:val="center"/>
          <w:ins w:id="68832" w:author="pete jones" w:date="2022-01-11T12:45:00Z"/>
          <w:trPrChange w:id="68833" w:author="pete jones" w:date="2022-01-11T12:47:00Z">
            <w:trPr>
              <w:trHeight w:val="315"/>
            </w:trPr>
          </w:trPrChange>
        </w:trPr>
        <w:tc>
          <w:tcPr>
            <w:tcW w:w="2140"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8834" w:author="pete jones" w:date="2022-01-11T12:47:00Z">
              <w:tcPr>
                <w:tcW w:w="2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DD85BE" w14:textId="77777777" w:rsidR="00110581" w:rsidRPr="00110581" w:rsidRDefault="00110581" w:rsidP="00110581">
            <w:pPr>
              <w:spacing w:before="0" w:after="0" w:line="240" w:lineRule="auto"/>
              <w:jc w:val="left"/>
              <w:rPr>
                <w:ins w:id="68835" w:author="pete jones" w:date="2022-01-11T12:45:00Z"/>
                <w:rFonts w:ascii="Calibri" w:hAnsi="Calibri" w:cs="Calibri"/>
                <w:sz w:val="22"/>
                <w:szCs w:val="22"/>
              </w:rPr>
            </w:pPr>
            <w:ins w:id="68836" w:author="pete jones" w:date="2022-01-11T12:45:00Z">
              <w:r w:rsidRPr="00110581">
                <w:rPr>
                  <w:rFonts w:ascii="Calibri" w:hAnsi="Calibri" w:cs="Calibri"/>
                  <w:sz w:val="22"/>
                  <w:szCs w:val="22"/>
                </w:rPr>
                <w:lastRenderedPageBreak/>
                <w:t> </w:t>
              </w:r>
            </w:ins>
          </w:p>
        </w:tc>
        <w:tc>
          <w:tcPr>
            <w:tcW w:w="960" w:type="dxa"/>
            <w:tcBorders>
              <w:top w:val="single" w:sz="4" w:space="0" w:color="auto"/>
              <w:left w:val="nil"/>
              <w:bottom w:val="single" w:sz="4" w:space="0" w:color="auto"/>
              <w:right w:val="single" w:sz="4" w:space="0" w:color="auto"/>
            </w:tcBorders>
            <w:shd w:val="clear" w:color="000000" w:fill="1F4388"/>
            <w:vAlign w:val="center"/>
            <w:hideMark/>
            <w:tcPrChange w:id="68837" w:author="pete jones" w:date="2022-01-11T12:47:00Z">
              <w:tcPr>
                <w:tcW w:w="960" w:type="dxa"/>
                <w:tcBorders>
                  <w:top w:val="single" w:sz="4" w:space="0" w:color="auto"/>
                  <w:left w:val="nil"/>
                  <w:bottom w:val="single" w:sz="4" w:space="0" w:color="auto"/>
                  <w:right w:val="single" w:sz="4" w:space="0" w:color="auto"/>
                </w:tcBorders>
                <w:shd w:val="clear" w:color="000000" w:fill="1F4388"/>
                <w:vAlign w:val="center"/>
                <w:hideMark/>
              </w:tcPr>
            </w:tcPrChange>
          </w:tcPr>
          <w:p w14:paraId="7260C461" w14:textId="77777777" w:rsidR="00110581" w:rsidRPr="00110581" w:rsidRDefault="00110581" w:rsidP="00110581">
            <w:pPr>
              <w:spacing w:before="0" w:after="0" w:line="240" w:lineRule="auto"/>
              <w:jc w:val="center"/>
              <w:rPr>
                <w:ins w:id="68838" w:author="pete jones" w:date="2022-01-11T12:45:00Z"/>
                <w:rFonts w:ascii="Arial" w:hAnsi="Arial"/>
                <w:color w:val="FFFFFF"/>
                <w:sz w:val="20"/>
                <w:szCs w:val="20"/>
              </w:rPr>
            </w:pPr>
            <w:ins w:id="68839" w:author="pete jones" w:date="2022-01-11T12:45:00Z">
              <w:r w:rsidRPr="00110581">
                <w:rPr>
                  <w:rFonts w:ascii="Arial" w:hAnsi="Arial"/>
                  <w:color w:val="FFFFFF"/>
                  <w:sz w:val="20"/>
                  <w:szCs w:val="20"/>
                </w:rPr>
                <w:t>2015/16</w:t>
              </w:r>
            </w:ins>
          </w:p>
        </w:tc>
        <w:tc>
          <w:tcPr>
            <w:tcW w:w="960" w:type="dxa"/>
            <w:tcBorders>
              <w:top w:val="single" w:sz="4" w:space="0" w:color="auto"/>
              <w:left w:val="nil"/>
              <w:bottom w:val="single" w:sz="4" w:space="0" w:color="auto"/>
              <w:right w:val="single" w:sz="4" w:space="0" w:color="auto"/>
            </w:tcBorders>
            <w:shd w:val="clear" w:color="000000" w:fill="1F4388"/>
            <w:vAlign w:val="center"/>
            <w:hideMark/>
            <w:tcPrChange w:id="68840" w:author="pete jones" w:date="2022-01-11T12:47:00Z">
              <w:tcPr>
                <w:tcW w:w="960" w:type="dxa"/>
                <w:tcBorders>
                  <w:top w:val="single" w:sz="4" w:space="0" w:color="auto"/>
                  <w:left w:val="nil"/>
                  <w:bottom w:val="single" w:sz="4" w:space="0" w:color="auto"/>
                  <w:right w:val="single" w:sz="4" w:space="0" w:color="auto"/>
                </w:tcBorders>
                <w:shd w:val="clear" w:color="000000" w:fill="1F4388"/>
                <w:vAlign w:val="center"/>
                <w:hideMark/>
              </w:tcPr>
            </w:tcPrChange>
          </w:tcPr>
          <w:p w14:paraId="055AAED5" w14:textId="77777777" w:rsidR="00110581" w:rsidRPr="00110581" w:rsidRDefault="00110581" w:rsidP="00110581">
            <w:pPr>
              <w:spacing w:before="0" w:after="0" w:line="240" w:lineRule="auto"/>
              <w:jc w:val="center"/>
              <w:rPr>
                <w:ins w:id="68841" w:author="pete jones" w:date="2022-01-11T12:45:00Z"/>
                <w:rFonts w:ascii="Arial" w:hAnsi="Arial"/>
                <w:color w:val="FFFFFF"/>
                <w:sz w:val="20"/>
                <w:szCs w:val="20"/>
              </w:rPr>
            </w:pPr>
            <w:ins w:id="68842" w:author="pete jones" w:date="2022-01-11T12:45:00Z">
              <w:r w:rsidRPr="00110581">
                <w:rPr>
                  <w:rFonts w:ascii="Arial" w:hAnsi="Arial"/>
                  <w:color w:val="FFFFFF"/>
                  <w:sz w:val="20"/>
                  <w:szCs w:val="20"/>
                </w:rPr>
                <w:t>2016/17</w:t>
              </w:r>
            </w:ins>
          </w:p>
        </w:tc>
        <w:tc>
          <w:tcPr>
            <w:tcW w:w="960" w:type="dxa"/>
            <w:tcBorders>
              <w:top w:val="single" w:sz="4" w:space="0" w:color="auto"/>
              <w:left w:val="nil"/>
              <w:bottom w:val="single" w:sz="4" w:space="0" w:color="auto"/>
              <w:right w:val="nil"/>
            </w:tcBorders>
            <w:shd w:val="clear" w:color="000000" w:fill="1F4388"/>
            <w:vAlign w:val="center"/>
            <w:hideMark/>
            <w:tcPrChange w:id="68843" w:author="pete jones" w:date="2022-01-11T12:47:00Z">
              <w:tcPr>
                <w:tcW w:w="960" w:type="dxa"/>
                <w:tcBorders>
                  <w:top w:val="single" w:sz="4" w:space="0" w:color="auto"/>
                  <w:left w:val="nil"/>
                  <w:bottom w:val="single" w:sz="4" w:space="0" w:color="auto"/>
                  <w:right w:val="nil"/>
                </w:tcBorders>
                <w:shd w:val="clear" w:color="000000" w:fill="1F4388"/>
                <w:vAlign w:val="center"/>
                <w:hideMark/>
              </w:tcPr>
            </w:tcPrChange>
          </w:tcPr>
          <w:p w14:paraId="02F1E2F2" w14:textId="77777777" w:rsidR="00110581" w:rsidRPr="00110581" w:rsidRDefault="00110581" w:rsidP="00110581">
            <w:pPr>
              <w:spacing w:before="0" w:after="0" w:line="240" w:lineRule="auto"/>
              <w:jc w:val="center"/>
              <w:rPr>
                <w:ins w:id="68844" w:author="pete jones" w:date="2022-01-11T12:45:00Z"/>
                <w:rFonts w:ascii="Arial" w:hAnsi="Arial"/>
                <w:color w:val="FFFFFF"/>
                <w:sz w:val="20"/>
                <w:szCs w:val="20"/>
              </w:rPr>
            </w:pPr>
            <w:ins w:id="68845" w:author="pete jones" w:date="2022-01-11T12:45:00Z">
              <w:r w:rsidRPr="00110581">
                <w:rPr>
                  <w:rFonts w:ascii="Arial" w:hAnsi="Arial"/>
                  <w:color w:val="FFFFFF"/>
                  <w:sz w:val="20"/>
                  <w:szCs w:val="20"/>
                </w:rPr>
                <w:t>2017/18</w:t>
              </w:r>
            </w:ins>
          </w:p>
        </w:tc>
        <w:tc>
          <w:tcPr>
            <w:tcW w:w="960" w:type="dxa"/>
            <w:tcBorders>
              <w:top w:val="single" w:sz="12" w:space="0" w:color="FF0000"/>
              <w:left w:val="single" w:sz="12" w:space="0" w:color="FF0000"/>
              <w:bottom w:val="single" w:sz="4" w:space="0" w:color="auto"/>
              <w:right w:val="single" w:sz="12" w:space="0" w:color="FF0000"/>
            </w:tcBorders>
            <w:shd w:val="clear" w:color="000000" w:fill="1F4388"/>
            <w:vAlign w:val="center"/>
            <w:hideMark/>
            <w:tcPrChange w:id="68846" w:author="pete jones" w:date="2022-01-11T12:47:00Z">
              <w:tcPr>
                <w:tcW w:w="960" w:type="dxa"/>
                <w:tcBorders>
                  <w:top w:val="single" w:sz="12" w:space="0" w:color="FF0000"/>
                  <w:left w:val="single" w:sz="12" w:space="0" w:color="FF0000"/>
                  <w:bottom w:val="single" w:sz="4" w:space="0" w:color="auto"/>
                  <w:right w:val="single" w:sz="12" w:space="0" w:color="FF0000"/>
                </w:tcBorders>
                <w:shd w:val="clear" w:color="000000" w:fill="1F4388"/>
                <w:vAlign w:val="center"/>
                <w:hideMark/>
              </w:tcPr>
            </w:tcPrChange>
          </w:tcPr>
          <w:p w14:paraId="149C0EEC" w14:textId="77777777" w:rsidR="00110581" w:rsidRPr="00110581" w:rsidRDefault="00110581" w:rsidP="00110581">
            <w:pPr>
              <w:spacing w:before="0" w:after="0" w:line="240" w:lineRule="auto"/>
              <w:jc w:val="center"/>
              <w:rPr>
                <w:ins w:id="68847" w:author="pete jones" w:date="2022-01-11T12:45:00Z"/>
                <w:rFonts w:ascii="Arial" w:hAnsi="Arial"/>
                <w:color w:val="FFFFFF"/>
                <w:sz w:val="20"/>
                <w:szCs w:val="20"/>
              </w:rPr>
            </w:pPr>
            <w:ins w:id="68848" w:author="pete jones" w:date="2022-01-11T12:45:00Z">
              <w:r w:rsidRPr="00110581">
                <w:rPr>
                  <w:rFonts w:ascii="Arial" w:hAnsi="Arial"/>
                  <w:color w:val="FFFFFF"/>
                  <w:sz w:val="20"/>
                  <w:szCs w:val="20"/>
                </w:rPr>
                <w:t>2018/19</w:t>
              </w:r>
            </w:ins>
          </w:p>
        </w:tc>
        <w:tc>
          <w:tcPr>
            <w:tcW w:w="960" w:type="dxa"/>
            <w:tcBorders>
              <w:top w:val="single" w:sz="4" w:space="0" w:color="auto"/>
              <w:left w:val="nil"/>
              <w:bottom w:val="single" w:sz="4" w:space="0" w:color="auto"/>
              <w:right w:val="single" w:sz="4" w:space="0" w:color="auto"/>
            </w:tcBorders>
            <w:shd w:val="clear" w:color="000000" w:fill="1F4388"/>
            <w:vAlign w:val="center"/>
            <w:hideMark/>
            <w:tcPrChange w:id="68849" w:author="pete jones" w:date="2022-01-11T12:47:00Z">
              <w:tcPr>
                <w:tcW w:w="960" w:type="dxa"/>
                <w:tcBorders>
                  <w:top w:val="single" w:sz="4" w:space="0" w:color="auto"/>
                  <w:left w:val="nil"/>
                  <w:bottom w:val="single" w:sz="4" w:space="0" w:color="auto"/>
                  <w:right w:val="single" w:sz="4" w:space="0" w:color="auto"/>
                </w:tcBorders>
                <w:shd w:val="clear" w:color="000000" w:fill="1F4388"/>
                <w:vAlign w:val="center"/>
                <w:hideMark/>
              </w:tcPr>
            </w:tcPrChange>
          </w:tcPr>
          <w:p w14:paraId="41F51F45" w14:textId="77777777" w:rsidR="00110581" w:rsidRPr="00110581" w:rsidRDefault="00110581" w:rsidP="00110581">
            <w:pPr>
              <w:spacing w:before="0" w:after="0" w:line="240" w:lineRule="auto"/>
              <w:jc w:val="center"/>
              <w:rPr>
                <w:ins w:id="68850" w:author="pete jones" w:date="2022-01-11T12:45:00Z"/>
                <w:rFonts w:ascii="Arial" w:hAnsi="Arial"/>
                <w:color w:val="FFFFFF"/>
                <w:sz w:val="20"/>
                <w:szCs w:val="20"/>
              </w:rPr>
            </w:pPr>
            <w:ins w:id="68851" w:author="pete jones" w:date="2022-01-11T12:45:00Z">
              <w:r w:rsidRPr="00110581">
                <w:rPr>
                  <w:rFonts w:ascii="Arial" w:hAnsi="Arial"/>
                  <w:color w:val="FFFFFF"/>
                  <w:sz w:val="20"/>
                  <w:szCs w:val="20"/>
                </w:rPr>
                <w:t>2019/20</w:t>
              </w:r>
            </w:ins>
          </w:p>
        </w:tc>
      </w:tr>
      <w:tr w:rsidR="00110581" w:rsidRPr="00110581" w14:paraId="6C35BC05" w14:textId="77777777" w:rsidTr="00110581">
        <w:trPr>
          <w:trHeight w:val="300"/>
          <w:jc w:val="center"/>
          <w:ins w:id="68852" w:author="pete jones" w:date="2022-01-11T12:45:00Z"/>
          <w:trPrChange w:id="68853" w:author="pete jones" w:date="2022-01-11T12:47:00Z">
            <w:trPr>
              <w:trHeight w:val="300"/>
            </w:trPr>
          </w:trPrChange>
        </w:trPr>
        <w:tc>
          <w:tcPr>
            <w:tcW w:w="2140" w:type="dxa"/>
            <w:tcBorders>
              <w:top w:val="nil"/>
              <w:left w:val="single" w:sz="4" w:space="0" w:color="auto"/>
              <w:bottom w:val="single" w:sz="4" w:space="0" w:color="auto"/>
              <w:right w:val="single" w:sz="4" w:space="0" w:color="auto"/>
            </w:tcBorders>
            <w:shd w:val="clear" w:color="000000" w:fill="DFE3EB"/>
            <w:hideMark/>
            <w:tcPrChange w:id="68854" w:author="pete jones" w:date="2022-01-11T12:47:00Z">
              <w:tcPr>
                <w:tcW w:w="2140" w:type="dxa"/>
                <w:tcBorders>
                  <w:top w:val="nil"/>
                  <w:left w:val="single" w:sz="4" w:space="0" w:color="auto"/>
                  <w:bottom w:val="single" w:sz="4" w:space="0" w:color="auto"/>
                  <w:right w:val="single" w:sz="4" w:space="0" w:color="auto"/>
                </w:tcBorders>
                <w:shd w:val="clear" w:color="000000" w:fill="DFE3EB"/>
                <w:hideMark/>
              </w:tcPr>
            </w:tcPrChange>
          </w:tcPr>
          <w:p w14:paraId="46D7D429" w14:textId="77777777" w:rsidR="00110581" w:rsidRPr="00110581" w:rsidRDefault="00110581" w:rsidP="00110581">
            <w:pPr>
              <w:spacing w:before="0" w:after="0" w:line="240" w:lineRule="auto"/>
              <w:jc w:val="left"/>
              <w:rPr>
                <w:ins w:id="68855" w:author="pete jones" w:date="2022-01-11T12:45:00Z"/>
                <w:rFonts w:ascii="Arial" w:hAnsi="Arial"/>
                <w:sz w:val="20"/>
                <w:szCs w:val="20"/>
              </w:rPr>
            </w:pPr>
            <w:ins w:id="68856" w:author="pete jones" w:date="2022-01-11T12:45:00Z">
              <w:r w:rsidRPr="00110581">
                <w:rPr>
                  <w:rFonts w:ascii="Arial" w:hAnsi="Arial"/>
                  <w:sz w:val="20"/>
                  <w:szCs w:val="20"/>
                </w:rPr>
                <w:t>First degree</w:t>
              </w:r>
            </w:ins>
          </w:p>
        </w:tc>
        <w:tc>
          <w:tcPr>
            <w:tcW w:w="960" w:type="dxa"/>
            <w:tcBorders>
              <w:top w:val="nil"/>
              <w:left w:val="nil"/>
              <w:bottom w:val="single" w:sz="4" w:space="0" w:color="auto"/>
              <w:right w:val="single" w:sz="4" w:space="0" w:color="auto"/>
            </w:tcBorders>
            <w:shd w:val="clear" w:color="000000" w:fill="DFE3EB"/>
            <w:vAlign w:val="center"/>
            <w:hideMark/>
            <w:tcPrChange w:id="68857" w:author="pete jones" w:date="2022-01-11T12:47:00Z">
              <w:tcPr>
                <w:tcW w:w="960" w:type="dxa"/>
                <w:tcBorders>
                  <w:top w:val="nil"/>
                  <w:left w:val="nil"/>
                  <w:bottom w:val="single" w:sz="4" w:space="0" w:color="auto"/>
                  <w:right w:val="single" w:sz="4" w:space="0" w:color="auto"/>
                </w:tcBorders>
                <w:shd w:val="clear" w:color="000000" w:fill="DFE3EB"/>
                <w:vAlign w:val="center"/>
                <w:hideMark/>
              </w:tcPr>
            </w:tcPrChange>
          </w:tcPr>
          <w:p w14:paraId="60F2F6BE" w14:textId="77777777" w:rsidR="00110581" w:rsidRPr="00110581" w:rsidRDefault="00110581" w:rsidP="00110581">
            <w:pPr>
              <w:spacing w:before="0" w:after="0" w:line="240" w:lineRule="auto"/>
              <w:jc w:val="center"/>
              <w:rPr>
                <w:ins w:id="68858" w:author="pete jones" w:date="2022-01-11T12:45:00Z"/>
                <w:rFonts w:ascii="Arial" w:hAnsi="Arial"/>
                <w:color w:val="FFFFFF"/>
                <w:sz w:val="20"/>
                <w:szCs w:val="20"/>
              </w:rPr>
            </w:pPr>
            <w:ins w:id="68859" w:author="pete jones" w:date="2022-01-11T12:45:00Z">
              <w:r w:rsidRPr="00110581">
                <w:rPr>
                  <w:rFonts w:ascii="Arial" w:hAnsi="Arial"/>
                  <w:color w:val="FFFFFF"/>
                  <w:sz w:val="20"/>
                  <w:szCs w:val="20"/>
                </w:rPr>
                <w:t> </w:t>
              </w:r>
            </w:ins>
          </w:p>
        </w:tc>
        <w:tc>
          <w:tcPr>
            <w:tcW w:w="960" w:type="dxa"/>
            <w:tcBorders>
              <w:top w:val="nil"/>
              <w:left w:val="nil"/>
              <w:bottom w:val="single" w:sz="4" w:space="0" w:color="auto"/>
              <w:right w:val="single" w:sz="4" w:space="0" w:color="auto"/>
            </w:tcBorders>
            <w:shd w:val="clear" w:color="000000" w:fill="DFE3EB"/>
            <w:vAlign w:val="center"/>
            <w:hideMark/>
            <w:tcPrChange w:id="68860" w:author="pete jones" w:date="2022-01-11T12:47:00Z">
              <w:tcPr>
                <w:tcW w:w="960" w:type="dxa"/>
                <w:tcBorders>
                  <w:top w:val="nil"/>
                  <w:left w:val="nil"/>
                  <w:bottom w:val="single" w:sz="4" w:space="0" w:color="auto"/>
                  <w:right w:val="single" w:sz="4" w:space="0" w:color="auto"/>
                </w:tcBorders>
                <w:shd w:val="clear" w:color="000000" w:fill="DFE3EB"/>
                <w:vAlign w:val="center"/>
                <w:hideMark/>
              </w:tcPr>
            </w:tcPrChange>
          </w:tcPr>
          <w:p w14:paraId="63F0CCA9" w14:textId="77777777" w:rsidR="00110581" w:rsidRPr="00110581" w:rsidRDefault="00110581" w:rsidP="00110581">
            <w:pPr>
              <w:spacing w:before="0" w:after="0" w:line="240" w:lineRule="auto"/>
              <w:jc w:val="center"/>
              <w:rPr>
                <w:ins w:id="68861" w:author="pete jones" w:date="2022-01-11T12:45:00Z"/>
                <w:rFonts w:ascii="Arial" w:hAnsi="Arial"/>
                <w:color w:val="FFFFFF"/>
                <w:sz w:val="20"/>
                <w:szCs w:val="20"/>
              </w:rPr>
            </w:pPr>
            <w:ins w:id="68862" w:author="pete jones" w:date="2022-01-11T12:45:00Z">
              <w:r w:rsidRPr="00110581">
                <w:rPr>
                  <w:rFonts w:ascii="Arial" w:hAnsi="Arial"/>
                  <w:color w:val="FFFFFF"/>
                  <w:sz w:val="20"/>
                  <w:szCs w:val="20"/>
                </w:rPr>
                <w:t> </w:t>
              </w:r>
            </w:ins>
          </w:p>
        </w:tc>
        <w:tc>
          <w:tcPr>
            <w:tcW w:w="960" w:type="dxa"/>
            <w:tcBorders>
              <w:top w:val="nil"/>
              <w:left w:val="nil"/>
              <w:bottom w:val="single" w:sz="4" w:space="0" w:color="auto"/>
              <w:right w:val="nil"/>
            </w:tcBorders>
            <w:shd w:val="clear" w:color="000000" w:fill="DFE3EB"/>
            <w:vAlign w:val="center"/>
            <w:hideMark/>
            <w:tcPrChange w:id="68863" w:author="pete jones" w:date="2022-01-11T12:47:00Z">
              <w:tcPr>
                <w:tcW w:w="960" w:type="dxa"/>
                <w:tcBorders>
                  <w:top w:val="nil"/>
                  <w:left w:val="nil"/>
                  <w:bottom w:val="single" w:sz="4" w:space="0" w:color="auto"/>
                  <w:right w:val="nil"/>
                </w:tcBorders>
                <w:shd w:val="clear" w:color="000000" w:fill="DFE3EB"/>
                <w:vAlign w:val="center"/>
                <w:hideMark/>
              </w:tcPr>
            </w:tcPrChange>
          </w:tcPr>
          <w:p w14:paraId="27E84FFB" w14:textId="77777777" w:rsidR="00110581" w:rsidRPr="00110581" w:rsidRDefault="00110581" w:rsidP="00110581">
            <w:pPr>
              <w:spacing w:before="0" w:after="0" w:line="240" w:lineRule="auto"/>
              <w:jc w:val="center"/>
              <w:rPr>
                <w:ins w:id="68864" w:author="pete jones" w:date="2022-01-11T12:45:00Z"/>
                <w:rFonts w:ascii="Arial" w:hAnsi="Arial"/>
                <w:color w:val="FFFFFF"/>
                <w:sz w:val="20"/>
                <w:szCs w:val="20"/>
              </w:rPr>
            </w:pPr>
            <w:ins w:id="68865" w:author="pete jones" w:date="2022-01-11T12:45:00Z">
              <w:r w:rsidRPr="00110581">
                <w:rPr>
                  <w:rFonts w:ascii="Arial" w:hAnsi="Arial"/>
                  <w:color w:val="FFFFFF"/>
                  <w:sz w:val="20"/>
                  <w:szCs w:val="20"/>
                </w:rPr>
                <w:t> </w:t>
              </w:r>
            </w:ins>
          </w:p>
        </w:tc>
        <w:tc>
          <w:tcPr>
            <w:tcW w:w="960" w:type="dxa"/>
            <w:tcBorders>
              <w:top w:val="nil"/>
              <w:left w:val="single" w:sz="12" w:space="0" w:color="FF0000"/>
              <w:bottom w:val="single" w:sz="4" w:space="0" w:color="auto"/>
              <w:right w:val="single" w:sz="12" w:space="0" w:color="FF0000"/>
            </w:tcBorders>
            <w:shd w:val="clear" w:color="000000" w:fill="DFE3EB"/>
            <w:vAlign w:val="center"/>
            <w:hideMark/>
            <w:tcPrChange w:id="68866" w:author="pete jones" w:date="2022-01-11T12:47:00Z">
              <w:tcPr>
                <w:tcW w:w="960" w:type="dxa"/>
                <w:tcBorders>
                  <w:top w:val="nil"/>
                  <w:left w:val="single" w:sz="12" w:space="0" w:color="FF0000"/>
                  <w:bottom w:val="single" w:sz="4" w:space="0" w:color="auto"/>
                  <w:right w:val="single" w:sz="12" w:space="0" w:color="FF0000"/>
                </w:tcBorders>
                <w:shd w:val="clear" w:color="000000" w:fill="DFE3EB"/>
                <w:vAlign w:val="center"/>
                <w:hideMark/>
              </w:tcPr>
            </w:tcPrChange>
          </w:tcPr>
          <w:p w14:paraId="165108D5" w14:textId="77777777" w:rsidR="00110581" w:rsidRPr="00110581" w:rsidRDefault="00110581" w:rsidP="00110581">
            <w:pPr>
              <w:spacing w:before="0" w:after="0" w:line="240" w:lineRule="auto"/>
              <w:jc w:val="center"/>
              <w:rPr>
                <w:ins w:id="68867" w:author="pete jones" w:date="2022-01-11T12:45:00Z"/>
                <w:rFonts w:ascii="Arial" w:hAnsi="Arial"/>
                <w:color w:val="FFFFFF"/>
                <w:sz w:val="20"/>
                <w:szCs w:val="20"/>
              </w:rPr>
            </w:pPr>
            <w:ins w:id="68868" w:author="pete jones" w:date="2022-01-11T12:45:00Z">
              <w:r w:rsidRPr="00110581">
                <w:rPr>
                  <w:rFonts w:ascii="Arial" w:hAnsi="Arial"/>
                  <w:color w:val="FFFFFF"/>
                  <w:sz w:val="20"/>
                  <w:szCs w:val="20"/>
                </w:rPr>
                <w:t> </w:t>
              </w:r>
            </w:ins>
          </w:p>
        </w:tc>
        <w:tc>
          <w:tcPr>
            <w:tcW w:w="960" w:type="dxa"/>
            <w:tcBorders>
              <w:top w:val="nil"/>
              <w:left w:val="nil"/>
              <w:bottom w:val="single" w:sz="4" w:space="0" w:color="auto"/>
              <w:right w:val="single" w:sz="4" w:space="0" w:color="auto"/>
            </w:tcBorders>
            <w:shd w:val="clear" w:color="000000" w:fill="DFE3EB"/>
            <w:vAlign w:val="center"/>
            <w:hideMark/>
            <w:tcPrChange w:id="68869" w:author="pete jones" w:date="2022-01-11T12:47:00Z">
              <w:tcPr>
                <w:tcW w:w="960" w:type="dxa"/>
                <w:tcBorders>
                  <w:top w:val="nil"/>
                  <w:left w:val="nil"/>
                  <w:bottom w:val="single" w:sz="4" w:space="0" w:color="auto"/>
                  <w:right w:val="single" w:sz="4" w:space="0" w:color="auto"/>
                </w:tcBorders>
                <w:shd w:val="clear" w:color="000000" w:fill="DFE3EB"/>
                <w:vAlign w:val="center"/>
                <w:hideMark/>
              </w:tcPr>
            </w:tcPrChange>
          </w:tcPr>
          <w:p w14:paraId="3DCC9325" w14:textId="77777777" w:rsidR="00110581" w:rsidRPr="00110581" w:rsidRDefault="00110581" w:rsidP="00110581">
            <w:pPr>
              <w:spacing w:before="0" w:after="0" w:line="240" w:lineRule="auto"/>
              <w:jc w:val="center"/>
              <w:rPr>
                <w:ins w:id="68870" w:author="pete jones" w:date="2022-01-11T12:45:00Z"/>
                <w:rFonts w:ascii="Arial" w:hAnsi="Arial"/>
                <w:color w:val="FFFFFF"/>
                <w:sz w:val="20"/>
                <w:szCs w:val="20"/>
              </w:rPr>
            </w:pPr>
            <w:ins w:id="68871" w:author="pete jones" w:date="2022-01-11T12:45:00Z">
              <w:r w:rsidRPr="00110581">
                <w:rPr>
                  <w:rFonts w:ascii="Arial" w:hAnsi="Arial"/>
                  <w:color w:val="FFFFFF"/>
                  <w:sz w:val="20"/>
                  <w:szCs w:val="20"/>
                </w:rPr>
                <w:t> </w:t>
              </w:r>
            </w:ins>
          </w:p>
        </w:tc>
      </w:tr>
      <w:tr w:rsidR="00110581" w:rsidRPr="00110581" w14:paraId="16C73FCC" w14:textId="77777777" w:rsidTr="00110581">
        <w:trPr>
          <w:trHeight w:val="300"/>
          <w:jc w:val="center"/>
          <w:ins w:id="68872" w:author="pete jones" w:date="2022-01-11T12:45:00Z"/>
          <w:trPrChange w:id="68873" w:author="pete jones" w:date="2022-01-11T12:47:00Z">
            <w:trPr>
              <w:trHeight w:val="300"/>
            </w:trPr>
          </w:trPrChange>
        </w:trPr>
        <w:tc>
          <w:tcPr>
            <w:tcW w:w="2140" w:type="dxa"/>
            <w:tcBorders>
              <w:top w:val="nil"/>
              <w:left w:val="single" w:sz="4" w:space="0" w:color="auto"/>
              <w:bottom w:val="single" w:sz="4" w:space="0" w:color="auto"/>
              <w:right w:val="single" w:sz="4" w:space="0" w:color="auto"/>
            </w:tcBorders>
            <w:shd w:val="clear" w:color="000000" w:fill="FFFFFF"/>
            <w:hideMark/>
            <w:tcPrChange w:id="68874" w:author="pete jones" w:date="2022-01-11T12:47:00Z">
              <w:tcPr>
                <w:tcW w:w="2140" w:type="dxa"/>
                <w:tcBorders>
                  <w:top w:val="nil"/>
                  <w:left w:val="single" w:sz="4" w:space="0" w:color="auto"/>
                  <w:bottom w:val="single" w:sz="4" w:space="0" w:color="auto"/>
                  <w:right w:val="single" w:sz="4" w:space="0" w:color="auto"/>
                </w:tcBorders>
                <w:shd w:val="clear" w:color="000000" w:fill="FFFFFF"/>
                <w:hideMark/>
              </w:tcPr>
            </w:tcPrChange>
          </w:tcPr>
          <w:p w14:paraId="647AF3E4" w14:textId="77777777" w:rsidR="00110581" w:rsidRPr="00110581" w:rsidRDefault="00110581" w:rsidP="00110581">
            <w:pPr>
              <w:spacing w:before="0" w:after="0" w:line="240" w:lineRule="auto"/>
              <w:jc w:val="left"/>
              <w:rPr>
                <w:ins w:id="68875" w:author="pete jones" w:date="2022-01-11T12:45:00Z"/>
                <w:rFonts w:ascii="Arial" w:hAnsi="Arial"/>
                <w:sz w:val="20"/>
                <w:szCs w:val="20"/>
              </w:rPr>
            </w:pPr>
            <w:ins w:id="68876" w:author="pete jones" w:date="2022-01-11T12:45:00Z">
              <w:r w:rsidRPr="00110581">
                <w:rPr>
                  <w:rFonts w:ascii="Arial" w:hAnsi="Arial"/>
                  <w:sz w:val="20"/>
                  <w:szCs w:val="20"/>
                </w:rPr>
                <w:t>HE providers</w:t>
              </w:r>
            </w:ins>
          </w:p>
        </w:tc>
        <w:tc>
          <w:tcPr>
            <w:tcW w:w="960" w:type="dxa"/>
            <w:tcBorders>
              <w:top w:val="nil"/>
              <w:left w:val="nil"/>
              <w:bottom w:val="nil"/>
              <w:right w:val="nil"/>
            </w:tcBorders>
            <w:shd w:val="clear" w:color="auto" w:fill="auto"/>
            <w:noWrap/>
            <w:vAlign w:val="center"/>
            <w:hideMark/>
            <w:tcPrChange w:id="68877" w:author="pete jones" w:date="2022-01-11T12:47:00Z">
              <w:tcPr>
                <w:tcW w:w="960" w:type="dxa"/>
                <w:tcBorders>
                  <w:top w:val="nil"/>
                  <w:left w:val="nil"/>
                  <w:bottom w:val="nil"/>
                  <w:right w:val="nil"/>
                </w:tcBorders>
                <w:shd w:val="clear" w:color="auto" w:fill="auto"/>
                <w:noWrap/>
                <w:vAlign w:val="center"/>
                <w:hideMark/>
              </w:tcPr>
            </w:tcPrChange>
          </w:tcPr>
          <w:p w14:paraId="5BEB5734" w14:textId="77777777" w:rsidR="00110581" w:rsidRPr="00110581" w:rsidRDefault="00110581" w:rsidP="00110581">
            <w:pPr>
              <w:spacing w:before="0" w:after="0" w:line="240" w:lineRule="auto"/>
              <w:jc w:val="center"/>
              <w:rPr>
                <w:ins w:id="68878" w:author="pete jones" w:date="2022-01-11T12:45:00Z"/>
                <w:rFonts w:ascii="Calibri" w:hAnsi="Calibri" w:cs="Calibri"/>
                <w:color w:val="000000"/>
                <w:sz w:val="22"/>
                <w:szCs w:val="22"/>
              </w:rPr>
            </w:pPr>
            <w:ins w:id="68879" w:author="pete jones" w:date="2022-01-11T12:45:00Z">
              <w:r w:rsidRPr="00110581">
                <w:rPr>
                  <w:rFonts w:ascii="Calibri" w:hAnsi="Calibri" w:cs="Calibri"/>
                  <w:color w:val="000000"/>
                  <w:sz w:val="22"/>
                  <w:szCs w:val="22"/>
                </w:rPr>
                <w:t>507,965</w:t>
              </w:r>
            </w:ins>
          </w:p>
        </w:tc>
        <w:tc>
          <w:tcPr>
            <w:tcW w:w="960" w:type="dxa"/>
            <w:tcBorders>
              <w:top w:val="nil"/>
              <w:left w:val="nil"/>
              <w:bottom w:val="nil"/>
              <w:right w:val="nil"/>
            </w:tcBorders>
            <w:shd w:val="clear" w:color="auto" w:fill="auto"/>
            <w:noWrap/>
            <w:vAlign w:val="center"/>
            <w:hideMark/>
            <w:tcPrChange w:id="68880" w:author="pete jones" w:date="2022-01-11T12:47:00Z">
              <w:tcPr>
                <w:tcW w:w="960" w:type="dxa"/>
                <w:tcBorders>
                  <w:top w:val="nil"/>
                  <w:left w:val="nil"/>
                  <w:bottom w:val="nil"/>
                  <w:right w:val="nil"/>
                </w:tcBorders>
                <w:shd w:val="clear" w:color="auto" w:fill="auto"/>
                <w:noWrap/>
                <w:vAlign w:val="center"/>
                <w:hideMark/>
              </w:tcPr>
            </w:tcPrChange>
          </w:tcPr>
          <w:p w14:paraId="6E7D5CE0" w14:textId="77777777" w:rsidR="00110581" w:rsidRPr="00110581" w:rsidRDefault="00110581" w:rsidP="00110581">
            <w:pPr>
              <w:spacing w:before="0" w:after="0" w:line="240" w:lineRule="auto"/>
              <w:jc w:val="center"/>
              <w:rPr>
                <w:ins w:id="68881" w:author="pete jones" w:date="2022-01-11T12:45:00Z"/>
                <w:rFonts w:ascii="Calibri" w:hAnsi="Calibri" w:cs="Calibri"/>
                <w:color w:val="000000"/>
                <w:sz w:val="22"/>
                <w:szCs w:val="22"/>
              </w:rPr>
            </w:pPr>
            <w:ins w:id="68882" w:author="pete jones" w:date="2022-01-11T12:45:00Z">
              <w:r w:rsidRPr="00110581">
                <w:rPr>
                  <w:rFonts w:ascii="Calibri" w:hAnsi="Calibri" w:cs="Calibri"/>
                  <w:color w:val="000000"/>
                  <w:sz w:val="22"/>
                  <w:szCs w:val="22"/>
                </w:rPr>
                <w:t>516,905</w:t>
              </w:r>
            </w:ins>
          </w:p>
        </w:tc>
        <w:tc>
          <w:tcPr>
            <w:tcW w:w="960" w:type="dxa"/>
            <w:tcBorders>
              <w:top w:val="nil"/>
              <w:left w:val="nil"/>
              <w:bottom w:val="nil"/>
              <w:right w:val="nil"/>
            </w:tcBorders>
            <w:shd w:val="clear" w:color="auto" w:fill="auto"/>
            <w:noWrap/>
            <w:vAlign w:val="center"/>
            <w:hideMark/>
            <w:tcPrChange w:id="68883" w:author="pete jones" w:date="2022-01-11T12:47:00Z">
              <w:tcPr>
                <w:tcW w:w="960" w:type="dxa"/>
                <w:tcBorders>
                  <w:top w:val="nil"/>
                  <w:left w:val="nil"/>
                  <w:bottom w:val="nil"/>
                  <w:right w:val="nil"/>
                </w:tcBorders>
                <w:shd w:val="clear" w:color="auto" w:fill="auto"/>
                <w:noWrap/>
                <w:vAlign w:val="center"/>
                <w:hideMark/>
              </w:tcPr>
            </w:tcPrChange>
          </w:tcPr>
          <w:p w14:paraId="5A60E84C" w14:textId="77777777" w:rsidR="00110581" w:rsidRPr="00110581" w:rsidRDefault="00110581" w:rsidP="00110581">
            <w:pPr>
              <w:spacing w:before="0" w:after="0" w:line="240" w:lineRule="auto"/>
              <w:jc w:val="center"/>
              <w:rPr>
                <w:ins w:id="68884" w:author="pete jones" w:date="2022-01-11T12:45:00Z"/>
                <w:rFonts w:ascii="Calibri" w:hAnsi="Calibri" w:cs="Calibri"/>
                <w:color w:val="000000"/>
                <w:sz w:val="22"/>
                <w:szCs w:val="22"/>
              </w:rPr>
            </w:pPr>
            <w:ins w:id="68885" w:author="pete jones" w:date="2022-01-11T12:45:00Z">
              <w:r w:rsidRPr="00110581">
                <w:rPr>
                  <w:rFonts w:ascii="Calibri" w:hAnsi="Calibri" w:cs="Calibri"/>
                  <w:color w:val="000000"/>
                  <w:sz w:val="22"/>
                  <w:szCs w:val="22"/>
                </w:rPr>
                <w:t>520,800</w:t>
              </w:r>
            </w:ins>
          </w:p>
        </w:tc>
        <w:tc>
          <w:tcPr>
            <w:tcW w:w="960" w:type="dxa"/>
            <w:tcBorders>
              <w:top w:val="nil"/>
              <w:left w:val="single" w:sz="12" w:space="0" w:color="FF0000"/>
              <w:bottom w:val="nil"/>
              <w:right w:val="single" w:sz="12" w:space="0" w:color="FF0000"/>
            </w:tcBorders>
            <w:shd w:val="clear" w:color="auto" w:fill="auto"/>
            <w:noWrap/>
            <w:vAlign w:val="center"/>
            <w:hideMark/>
            <w:tcPrChange w:id="68886" w:author="pete jones" w:date="2022-01-11T12:47:00Z">
              <w:tcPr>
                <w:tcW w:w="960" w:type="dxa"/>
                <w:tcBorders>
                  <w:top w:val="nil"/>
                  <w:left w:val="single" w:sz="12" w:space="0" w:color="FF0000"/>
                  <w:bottom w:val="nil"/>
                  <w:right w:val="single" w:sz="12" w:space="0" w:color="FF0000"/>
                </w:tcBorders>
                <w:shd w:val="clear" w:color="auto" w:fill="auto"/>
                <w:noWrap/>
                <w:vAlign w:val="center"/>
                <w:hideMark/>
              </w:tcPr>
            </w:tcPrChange>
          </w:tcPr>
          <w:p w14:paraId="52BC8D3D" w14:textId="77777777" w:rsidR="00110581" w:rsidRPr="00110581" w:rsidRDefault="00110581" w:rsidP="00110581">
            <w:pPr>
              <w:spacing w:before="0" w:after="0" w:line="240" w:lineRule="auto"/>
              <w:jc w:val="center"/>
              <w:rPr>
                <w:ins w:id="68887" w:author="pete jones" w:date="2022-01-11T12:45:00Z"/>
                <w:rFonts w:ascii="Calibri" w:hAnsi="Calibri" w:cs="Calibri"/>
                <w:color w:val="000000"/>
                <w:sz w:val="22"/>
                <w:szCs w:val="22"/>
              </w:rPr>
            </w:pPr>
            <w:ins w:id="68888" w:author="pete jones" w:date="2022-01-11T12:45:00Z">
              <w:r w:rsidRPr="00110581">
                <w:rPr>
                  <w:rFonts w:ascii="Calibri" w:hAnsi="Calibri" w:cs="Calibri"/>
                  <w:color w:val="000000"/>
                  <w:sz w:val="22"/>
                  <w:szCs w:val="22"/>
                </w:rPr>
                <w:t>529,905</w:t>
              </w:r>
            </w:ins>
          </w:p>
        </w:tc>
        <w:tc>
          <w:tcPr>
            <w:tcW w:w="960" w:type="dxa"/>
            <w:tcBorders>
              <w:top w:val="nil"/>
              <w:left w:val="nil"/>
              <w:bottom w:val="nil"/>
              <w:right w:val="nil"/>
            </w:tcBorders>
            <w:shd w:val="clear" w:color="auto" w:fill="auto"/>
            <w:noWrap/>
            <w:vAlign w:val="center"/>
            <w:hideMark/>
            <w:tcPrChange w:id="68889" w:author="pete jones" w:date="2022-01-11T12:47:00Z">
              <w:tcPr>
                <w:tcW w:w="960" w:type="dxa"/>
                <w:tcBorders>
                  <w:top w:val="nil"/>
                  <w:left w:val="nil"/>
                  <w:bottom w:val="nil"/>
                  <w:right w:val="nil"/>
                </w:tcBorders>
                <w:shd w:val="clear" w:color="auto" w:fill="auto"/>
                <w:noWrap/>
                <w:vAlign w:val="center"/>
                <w:hideMark/>
              </w:tcPr>
            </w:tcPrChange>
          </w:tcPr>
          <w:p w14:paraId="26835100" w14:textId="77777777" w:rsidR="00110581" w:rsidRPr="00110581" w:rsidRDefault="00110581" w:rsidP="00110581">
            <w:pPr>
              <w:spacing w:before="0" w:after="0" w:line="240" w:lineRule="auto"/>
              <w:jc w:val="center"/>
              <w:rPr>
                <w:ins w:id="68890" w:author="pete jones" w:date="2022-01-11T12:45:00Z"/>
                <w:rFonts w:ascii="Calibri" w:hAnsi="Calibri" w:cs="Calibri"/>
                <w:color w:val="000000"/>
                <w:sz w:val="22"/>
                <w:szCs w:val="22"/>
              </w:rPr>
            </w:pPr>
            <w:ins w:id="68891" w:author="pete jones" w:date="2022-01-11T12:45:00Z">
              <w:r w:rsidRPr="00110581">
                <w:rPr>
                  <w:rFonts w:ascii="Calibri" w:hAnsi="Calibri" w:cs="Calibri"/>
                  <w:color w:val="000000"/>
                  <w:sz w:val="22"/>
                  <w:szCs w:val="22"/>
                </w:rPr>
                <w:t>553,210</w:t>
              </w:r>
            </w:ins>
          </w:p>
        </w:tc>
      </w:tr>
      <w:tr w:rsidR="00110581" w:rsidRPr="00110581" w14:paraId="0884AEA5" w14:textId="77777777" w:rsidTr="00110581">
        <w:trPr>
          <w:trHeight w:val="315"/>
          <w:jc w:val="center"/>
          <w:ins w:id="68892" w:author="pete jones" w:date="2022-01-11T12:45:00Z"/>
          <w:trPrChange w:id="68893" w:author="pete jones" w:date="2022-01-11T12:47:00Z">
            <w:trPr>
              <w:trHeight w:val="315"/>
            </w:trPr>
          </w:trPrChange>
        </w:trPr>
        <w:tc>
          <w:tcPr>
            <w:tcW w:w="2140" w:type="dxa"/>
            <w:tcBorders>
              <w:top w:val="nil"/>
              <w:left w:val="single" w:sz="4" w:space="0" w:color="auto"/>
              <w:bottom w:val="nil"/>
              <w:right w:val="single" w:sz="4" w:space="0" w:color="auto"/>
            </w:tcBorders>
            <w:shd w:val="clear" w:color="000000" w:fill="DFE3EB"/>
            <w:hideMark/>
            <w:tcPrChange w:id="68894" w:author="pete jones" w:date="2022-01-11T12:47:00Z">
              <w:tcPr>
                <w:tcW w:w="2140" w:type="dxa"/>
                <w:tcBorders>
                  <w:top w:val="nil"/>
                  <w:left w:val="single" w:sz="4" w:space="0" w:color="auto"/>
                  <w:bottom w:val="nil"/>
                  <w:right w:val="single" w:sz="4" w:space="0" w:color="auto"/>
                </w:tcBorders>
                <w:shd w:val="clear" w:color="000000" w:fill="DFE3EB"/>
                <w:hideMark/>
              </w:tcPr>
            </w:tcPrChange>
          </w:tcPr>
          <w:p w14:paraId="74E743EE" w14:textId="77777777" w:rsidR="00110581" w:rsidRPr="00110581" w:rsidRDefault="00110581" w:rsidP="00110581">
            <w:pPr>
              <w:spacing w:before="0" w:after="0" w:line="240" w:lineRule="auto"/>
              <w:jc w:val="left"/>
              <w:rPr>
                <w:ins w:id="68895" w:author="pete jones" w:date="2022-01-11T12:45:00Z"/>
                <w:rFonts w:ascii="Arial" w:hAnsi="Arial"/>
                <w:sz w:val="20"/>
                <w:szCs w:val="20"/>
              </w:rPr>
            </w:pPr>
            <w:ins w:id="68896" w:author="pete jones" w:date="2022-01-11T12:45:00Z">
              <w:r w:rsidRPr="00110581">
                <w:rPr>
                  <w:rFonts w:ascii="Arial" w:hAnsi="Arial"/>
                  <w:sz w:val="20"/>
                  <w:szCs w:val="20"/>
                </w:rPr>
                <w:t>FE providers</w:t>
              </w:r>
            </w:ins>
          </w:p>
        </w:tc>
        <w:tc>
          <w:tcPr>
            <w:tcW w:w="960" w:type="dxa"/>
            <w:tcBorders>
              <w:top w:val="single" w:sz="4" w:space="0" w:color="auto"/>
              <w:left w:val="nil"/>
              <w:bottom w:val="nil"/>
              <w:right w:val="single" w:sz="4" w:space="0" w:color="auto"/>
            </w:tcBorders>
            <w:shd w:val="clear" w:color="000000" w:fill="DFE3EB"/>
            <w:noWrap/>
            <w:vAlign w:val="center"/>
            <w:hideMark/>
            <w:tcPrChange w:id="68897" w:author="pete jones" w:date="2022-01-11T12:47:00Z">
              <w:tcPr>
                <w:tcW w:w="960" w:type="dxa"/>
                <w:tcBorders>
                  <w:top w:val="single" w:sz="4" w:space="0" w:color="auto"/>
                  <w:left w:val="nil"/>
                  <w:bottom w:val="nil"/>
                  <w:right w:val="single" w:sz="4" w:space="0" w:color="auto"/>
                </w:tcBorders>
                <w:shd w:val="clear" w:color="000000" w:fill="DFE3EB"/>
                <w:noWrap/>
                <w:vAlign w:val="center"/>
                <w:hideMark/>
              </w:tcPr>
            </w:tcPrChange>
          </w:tcPr>
          <w:p w14:paraId="672604F5" w14:textId="77777777" w:rsidR="00110581" w:rsidRPr="00110581" w:rsidRDefault="00110581" w:rsidP="00110581">
            <w:pPr>
              <w:spacing w:before="0" w:after="0" w:line="240" w:lineRule="auto"/>
              <w:jc w:val="center"/>
              <w:rPr>
                <w:ins w:id="68898" w:author="pete jones" w:date="2022-01-11T12:45:00Z"/>
                <w:rFonts w:ascii="Arial" w:hAnsi="Arial"/>
                <w:color w:val="000000"/>
                <w:sz w:val="20"/>
                <w:szCs w:val="20"/>
              </w:rPr>
            </w:pPr>
            <w:ins w:id="68899" w:author="pete jones" w:date="2022-01-11T12:45:00Z">
              <w:r w:rsidRPr="00110581">
                <w:rPr>
                  <w:rFonts w:ascii="Arial" w:hAnsi="Arial"/>
                  <w:color w:val="000000"/>
                  <w:sz w:val="20"/>
                  <w:szCs w:val="20"/>
                </w:rPr>
                <w:t>20,740</w:t>
              </w:r>
            </w:ins>
          </w:p>
        </w:tc>
        <w:tc>
          <w:tcPr>
            <w:tcW w:w="960" w:type="dxa"/>
            <w:tcBorders>
              <w:top w:val="single" w:sz="4" w:space="0" w:color="auto"/>
              <w:left w:val="nil"/>
              <w:bottom w:val="nil"/>
              <w:right w:val="single" w:sz="4" w:space="0" w:color="auto"/>
            </w:tcBorders>
            <w:shd w:val="clear" w:color="000000" w:fill="DFE3EB"/>
            <w:noWrap/>
            <w:vAlign w:val="center"/>
            <w:hideMark/>
            <w:tcPrChange w:id="68900" w:author="pete jones" w:date="2022-01-11T12:47:00Z">
              <w:tcPr>
                <w:tcW w:w="960" w:type="dxa"/>
                <w:tcBorders>
                  <w:top w:val="single" w:sz="4" w:space="0" w:color="auto"/>
                  <w:left w:val="nil"/>
                  <w:bottom w:val="nil"/>
                  <w:right w:val="single" w:sz="4" w:space="0" w:color="auto"/>
                </w:tcBorders>
                <w:shd w:val="clear" w:color="000000" w:fill="DFE3EB"/>
                <w:noWrap/>
                <w:vAlign w:val="center"/>
                <w:hideMark/>
              </w:tcPr>
            </w:tcPrChange>
          </w:tcPr>
          <w:p w14:paraId="389922D1" w14:textId="77777777" w:rsidR="00110581" w:rsidRPr="00110581" w:rsidRDefault="00110581" w:rsidP="00110581">
            <w:pPr>
              <w:spacing w:before="0" w:after="0" w:line="240" w:lineRule="auto"/>
              <w:jc w:val="center"/>
              <w:rPr>
                <w:ins w:id="68901" w:author="pete jones" w:date="2022-01-11T12:45:00Z"/>
                <w:rFonts w:ascii="Arial" w:hAnsi="Arial"/>
                <w:color w:val="000000"/>
                <w:sz w:val="20"/>
                <w:szCs w:val="20"/>
              </w:rPr>
            </w:pPr>
            <w:ins w:id="68902" w:author="pete jones" w:date="2022-01-11T12:45:00Z">
              <w:r w:rsidRPr="00110581">
                <w:rPr>
                  <w:rFonts w:ascii="Arial" w:hAnsi="Arial"/>
                  <w:color w:val="000000"/>
                  <w:sz w:val="20"/>
                  <w:szCs w:val="20"/>
                </w:rPr>
                <w:t>21,225</w:t>
              </w:r>
            </w:ins>
          </w:p>
        </w:tc>
        <w:tc>
          <w:tcPr>
            <w:tcW w:w="960" w:type="dxa"/>
            <w:tcBorders>
              <w:top w:val="single" w:sz="4" w:space="0" w:color="auto"/>
              <w:left w:val="nil"/>
              <w:bottom w:val="nil"/>
              <w:right w:val="nil"/>
            </w:tcBorders>
            <w:shd w:val="clear" w:color="000000" w:fill="DFE3EB"/>
            <w:noWrap/>
            <w:vAlign w:val="center"/>
            <w:hideMark/>
            <w:tcPrChange w:id="68903" w:author="pete jones" w:date="2022-01-11T12:47:00Z">
              <w:tcPr>
                <w:tcW w:w="960" w:type="dxa"/>
                <w:tcBorders>
                  <w:top w:val="single" w:sz="4" w:space="0" w:color="auto"/>
                  <w:left w:val="nil"/>
                  <w:bottom w:val="nil"/>
                  <w:right w:val="nil"/>
                </w:tcBorders>
                <w:shd w:val="clear" w:color="000000" w:fill="DFE3EB"/>
                <w:noWrap/>
                <w:vAlign w:val="center"/>
                <w:hideMark/>
              </w:tcPr>
            </w:tcPrChange>
          </w:tcPr>
          <w:p w14:paraId="65D97069" w14:textId="77777777" w:rsidR="00110581" w:rsidRPr="00110581" w:rsidRDefault="00110581" w:rsidP="00110581">
            <w:pPr>
              <w:spacing w:before="0" w:after="0" w:line="240" w:lineRule="auto"/>
              <w:jc w:val="center"/>
              <w:rPr>
                <w:ins w:id="68904" w:author="pete jones" w:date="2022-01-11T12:45:00Z"/>
                <w:rFonts w:ascii="Arial" w:hAnsi="Arial"/>
                <w:color w:val="000000"/>
                <w:sz w:val="20"/>
                <w:szCs w:val="20"/>
              </w:rPr>
            </w:pPr>
            <w:ins w:id="68905" w:author="pete jones" w:date="2022-01-11T12:45:00Z">
              <w:r w:rsidRPr="00110581">
                <w:rPr>
                  <w:rFonts w:ascii="Arial" w:hAnsi="Arial"/>
                  <w:color w:val="000000"/>
                  <w:sz w:val="20"/>
                  <w:szCs w:val="20"/>
                </w:rPr>
                <w:t>21,055</w:t>
              </w:r>
            </w:ins>
          </w:p>
        </w:tc>
        <w:tc>
          <w:tcPr>
            <w:tcW w:w="960" w:type="dxa"/>
            <w:tcBorders>
              <w:top w:val="single" w:sz="4" w:space="0" w:color="auto"/>
              <w:left w:val="single" w:sz="12" w:space="0" w:color="FF0000"/>
              <w:bottom w:val="nil"/>
              <w:right w:val="single" w:sz="12" w:space="0" w:color="FF0000"/>
            </w:tcBorders>
            <w:shd w:val="clear" w:color="000000" w:fill="DFE3EB"/>
            <w:noWrap/>
            <w:vAlign w:val="center"/>
            <w:hideMark/>
            <w:tcPrChange w:id="68906" w:author="pete jones" w:date="2022-01-11T12:47:00Z">
              <w:tcPr>
                <w:tcW w:w="960" w:type="dxa"/>
                <w:tcBorders>
                  <w:top w:val="single" w:sz="4" w:space="0" w:color="auto"/>
                  <w:left w:val="single" w:sz="12" w:space="0" w:color="FF0000"/>
                  <w:bottom w:val="nil"/>
                  <w:right w:val="single" w:sz="12" w:space="0" w:color="FF0000"/>
                </w:tcBorders>
                <w:shd w:val="clear" w:color="000000" w:fill="DFE3EB"/>
                <w:noWrap/>
                <w:vAlign w:val="center"/>
                <w:hideMark/>
              </w:tcPr>
            </w:tcPrChange>
          </w:tcPr>
          <w:p w14:paraId="61BA46BB" w14:textId="77777777" w:rsidR="00110581" w:rsidRPr="00110581" w:rsidRDefault="00110581" w:rsidP="00110581">
            <w:pPr>
              <w:spacing w:before="0" w:after="0" w:line="240" w:lineRule="auto"/>
              <w:jc w:val="center"/>
              <w:rPr>
                <w:ins w:id="68907" w:author="pete jones" w:date="2022-01-11T12:45:00Z"/>
                <w:rFonts w:ascii="Arial" w:hAnsi="Arial"/>
                <w:color w:val="000000"/>
                <w:sz w:val="20"/>
                <w:szCs w:val="20"/>
              </w:rPr>
            </w:pPr>
            <w:ins w:id="68908" w:author="pete jones" w:date="2022-01-11T12:45:00Z">
              <w:r w:rsidRPr="00110581">
                <w:rPr>
                  <w:rFonts w:ascii="Arial" w:hAnsi="Arial"/>
                  <w:color w:val="000000"/>
                  <w:sz w:val="20"/>
                  <w:szCs w:val="20"/>
                </w:rPr>
                <w:t>18,510</w:t>
              </w:r>
            </w:ins>
          </w:p>
        </w:tc>
        <w:tc>
          <w:tcPr>
            <w:tcW w:w="960" w:type="dxa"/>
            <w:tcBorders>
              <w:top w:val="single" w:sz="4" w:space="0" w:color="auto"/>
              <w:left w:val="nil"/>
              <w:bottom w:val="nil"/>
              <w:right w:val="single" w:sz="4" w:space="0" w:color="auto"/>
            </w:tcBorders>
            <w:shd w:val="clear" w:color="000000" w:fill="DFE3EB"/>
            <w:noWrap/>
            <w:vAlign w:val="center"/>
            <w:hideMark/>
            <w:tcPrChange w:id="68909" w:author="pete jones" w:date="2022-01-11T12:47:00Z">
              <w:tcPr>
                <w:tcW w:w="960" w:type="dxa"/>
                <w:tcBorders>
                  <w:top w:val="single" w:sz="4" w:space="0" w:color="auto"/>
                  <w:left w:val="nil"/>
                  <w:bottom w:val="nil"/>
                  <w:right w:val="single" w:sz="4" w:space="0" w:color="auto"/>
                </w:tcBorders>
                <w:shd w:val="clear" w:color="000000" w:fill="DFE3EB"/>
                <w:noWrap/>
                <w:vAlign w:val="center"/>
                <w:hideMark/>
              </w:tcPr>
            </w:tcPrChange>
          </w:tcPr>
          <w:p w14:paraId="423864ED" w14:textId="77777777" w:rsidR="00110581" w:rsidRPr="00110581" w:rsidRDefault="00110581" w:rsidP="00110581">
            <w:pPr>
              <w:spacing w:before="0" w:after="0" w:line="240" w:lineRule="auto"/>
              <w:jc w:val="center"/>
              <w:rPr>
                <w:ins w:id="68910" w:author="pete jones" w:date="2022-01-11T12:45:00Z"/>
                <w:rFonts w:ascii="Arial" w:hAnsi="Arial"/>
                <w:color w:val="000000"/>
                <w:sz w:val="20"/>
                <w:szCs w:val="20"/>
              </w:rPr>
            </w:pPr>
            <w:ins w:id="68911" w:author="pete jones" w:date="2022-01-11T12:45:00Z">
              <w:r w:rsidRPr="00110581">
                <w:rPr>
                  <w:rFonts w:ascii="Arial" w:hAnsi="Arial"/>
                  <w:color w:val="000000"/>
                  <w:sz w:val="20"/>
                  <w:szCs w:val="20"/>
                </w:rPr>
                <w:t>18,050</w:t>
              </w:r>
            </w:ins>
          </w:p>
        </w:tc>
      </w:tr>
      <w:tr w:rsidR="00110581" w:rsidRPr="00110581" w14:paraId="010A1D7B" w14:textId="77777777" w:rsidTr="00110581">
        <w:trPr>
          <w:trHeight w:val="315"/>
          <w:jc w:val="center"/>
          <w:ins w:id="68912" w:author="pete jones" w:date="2022-01-11T12:45:00Z"/>
          <w:trPrChange w:id="68913" w:author="pete jones" w:date="2022-01-11T12:47:00Z">
            <w:trPr>
              <w:trHeight w:val="315"/>
            </w:trPr>
          </w:trPrChange>
        </w:trPr>
        <w:tc>
          <w:tcPr>
            <w:tcW w:w="2140" w:type="dxa"/>
            <w:tcBorders>
              <w:top w:val="single" w:sz="8" w:space="0" w:color="auto"/>
              <w:left w:val="single" w:sz="8" w:space="0" w:color="auto"/>
              <w:bottom w:val="single" w:sz="8" w:space="0" w:color="auto"/>
              <w:right w:val="single" w:sz="8" w:space="0" w:color="EEEEEE"/>
            </w:tcBorders>
            <w:shd w:val="clear" w:color="000000" w:fill="DFE3EB"/>
            <w:hideMark/>
            <w:tcPrChange w:id="68914" w:author="pete jones" w:date="2022-01-11T12:47:00Z">
              <w:tcPr>
                <w:tcW w:w="2140" w:type="dxa"/>
                <w:tcBorders>
                  <w:top w:val="single" w:sz="8" w:space="0" w:color="auto"/>
                  <w:left w:val="single" w:sz="8" w:space="0" w:color="auto"/>
                  <w:bottom w:val="single" w:sz="8" w:space="0" w:color="auto"/>
                  <w:right w:val="single" w:sz="8" w:space="0" w:color="EEEEEE"/>
                </w:tcBorders>
                <w:shd w:val="clear" w:color="000000" w:fill="DFE3EB"/>
                <w:hideMark/>
              </w:tcPr>
            </w:tcPrChange>
          </w:tcPr>
          <w:p w14:paraId="652C9B8C" w14:textId="77777777" w:rsidR="00110581" w:rsidRPr="00110581" w:rsidRDefault="00110581" w:rsidP="00110581">
            <w:pPr>
              <w:spacing w:before="0" w:after="0" w:line="240" w:lineRule="auto"/>
              <w:jc w:val="left"/>
              <w:rPr>
                <w:ins w:id="68915" w:author="pete jones" w:date="2022-01-11T12:45:00Z"/>
                <w:rFonts w:ascii="Arial" w:hAnsi="Arial"/>
                <w:b/>
                <w:bCs/>
                <w:sz w:val="20"/>
                <w:szCs w:val="20"/>
              </w:rPr>
            </w:pPr>
            <w:ins w:id="68916" w:author="pete jones" w:date="2022-01-11T12:45:00Z">
              <w:r w:rsidRPr="00110581">
                <w:rPr>
                  <w:rFonts w:ascii="Arial" w:hAnsi="Arial"/>
                  <w:b/>
                  <w:bCs/>
                  <w:sz w:val="20"/>
                  <w:szCs w:val="20"/>
                </w:rPr>
                <w:t>Total</w:t>
              </w:r>
            </w:ins>
          </w:p>
        </w:tc>
        <w:tc>
          <w:tcPr>
            <w:tcW w:w="960" w:type="dxa"/>
            <w:tcBorders>
              <w:top w:val="single" w:sz="8" w:space="0" w:color="auto"/>
              <w:left w:val="nil"/>
              <w:bottom w:val="single" w:sz="8" w:space="0" w:color="auto"/>
              <w:right w:val="single" w:sz="8" w:space="0" w:color="EEEEEE"/>
            </w:tcBorders>
            <w:shd w:val="clear" w:color="000000" w:fill="DFE3EB"/>
            <w:noWrap/>
            <w:vAlign w:val="center"/>
            <w:hideMark/>
            <w:tcPrChange w:id="68917" w:author="pete jones" w:date="2022-01-11T12:47:00Z">
              <w:tcPr>
                <w:tcW w:w="960" w:type="dxa"/>
                <w:tcBorders>
                  <w:top w:val="single" w:sz="8" w:space="0" w:color="auto"/>
                  <w:left w:val="nil"/>
                  <w:bottom w:val="single" w:sz="8" w:space="0" w:color="auto"/>
                  <w:right w:val="single" w:sz="8" w:space="0" w:color="EEEEEE"/>
                </w:tcBorders>
                <w:shd w:val="clear" w:color="000000" w:fill="DFE3EB"/>
                <w:noWrap/>
                <w:vAlign w:val="center"/>
                <w:hideMark/>
              </w:tcPr>
            </w:tcPrChange>
          </w:tcPr>
          <w:p w14:paraId="7B583F1E" w14:textId="77777777" w:rsidR="00110581" w:rsidRPr="00110581" w:rsidRDefault="00110581" w:rsidP="00110581">
            <w:pPr>
              <w:spacing w:before="0" w:after="0" w:line="240" w:lineRule="auto"/>
              <w:jc w:val="center"/>
              <w:rPr>
                <w:ins w:id="68918" w:author="pete jones" w:date="2022-01-11T12:45:00Z"/>
                <w:rFonts w:ascii="Arial" w:hAnsi="Arial"/>
                <w:b/>
                <w:bCs/>
                <w:color w:val="000000"/>
                <w:sz w:val="20"/>
                <w:szCs w:val="20"/>
              </w:rPr>
            </w:pPr>
            <w:ins w:id="68919" w:author="pete jones" w:date="2022-01-11T12:45:00Z">
              <w:r w:rsidRPr="00110581">
                <w:rPr>
                  <w:rFonts w:ascii="Arial" w:hAnsi="Arial"/>
                  <w:b/>
                  <w:bCs/>
                  <w:color w:val="000000"/>
                  <w:sz w:val="20"/>
                  <w:szCs w:val="20"/>
                </w:rPr>
                <w:t>528,705</w:t>
              </w:r>
            </w:ins>
          </w:p>
        </w:tc>
        <w:tc>
          <w:tcPr>
            <w:tcW w:w="960" w:type="dxa"/>
            <w:tcBorders>
              <w:top w:val="single" w:sz="8" w:space="0" w:color="auto"/>
              <w:left w:val="nil"/>
              <w:bottom w:val="single" w:sz="8" w:space="0" w:color="auto"/>
              <w:right w:val="single" w:sz="8" w:space="0" w:color="EEEEEE"/>
            </w:tcBorders>
            <w:shd w:val="clear" w:color="000000" w:fill="DFE3EB"/>
            <w:noWrap/>
            <w:vAlign w:val="center"/>
            <w:hideMark/>
            <w:tcPrChange w:id="68920" w:author="pete jones" w:date="2022-01-11T12:47:00Z">
              <w:tcPr>
                <w:tcW w:w="960" w:type="dxa"/>
                <w:tcBorders>
                  <w:top w:val="single" w:sz="8" w:space="0" w:color="auto"/>
                  <w:left w:val="nil"/>
                  <w:bottom w:val="single" w:sz="8" w:space="0" w:color="auto"/>
                  <w:right w:val="single" w:sz="8" w:space="0" w:color="EEEEEE"/>
                </w:tcBorders>
                <w:shd w:val="clear" w:color="000000" w:fill="DFE3EB"/>
                <w:noWrap/>
                <w:vAlign w:val="center"/>
                <w:hideMark/>
              </w:tcPr>
            </w:tcPrChange>
          </w:tcPr>
          <w:p w14:paraId="037A6C5F" w14:textId="77777777" w:rsidR="00110581" w:rsidRPr="00110581" w:rsidRDefault="00110581" w:rsidP="00110581">
            <w:pPr>
              <w:spacing w:before="0" w:after="0" w:line="240" w:lineRule="auto"/>
              <w:jc w:val="center"/>
              <w:rPr>
                <w:ins w:id="68921" w:author="pete jones" w:date="2022-01-11T12:45:00Z"/>
                <w:rFonts w:ascii="Arial" w:hAnsi="Arial"/>
                <w:b/>
                <w:bCs/>
                <w:color w:val="000000"/>
                <w:sz w:val="20"/>
                <w:szCs w:val="20"/>
              </w:rPr>
            </w:pPr>
            <w:ins w:id="68922" w:author="pete jones" w:date="2022-01-11T12:45:00Z">
              <w:r w:rsidRPr="00110581">
                <w:rPr>
                  <w:rFonts w:ascii="Arial" w:hAnsi="Arial"/>
                  <w:b/>
                  <w:bCs/>
                  <w:color w:val="000000"/>
                  <w:sz w:val="20"/>
                  <w:szCs w:val="20"/>
                </w:rPr>
                <w:t>538,130</w:t>
              </w:r>
            </w:ins>
          </w:p>
        </w:tc>
        <w:tc>
          <w:tcPr>
            <w:tcW w:w="960" w:type="dxa"/>
            <w:tcBorders>
              <w:top w:val="single" w:sz="8" w:space="0" w:color="auto"/>
              <w:left w:val="nil"/>
              <w:bottom w:val="single" w:sz="8" w:space="0" w:color="auto"/>
              <w:right w:val="nil"/>
            </w:tcBorders>
            <w:shd w:val="clear" w:color="000000" w:fill="DFE3EB"/>
            <w:noWrap/>
            <w:vAlign w:val="center"/>
            <w:hideMark/>
            <w:tcPrChange w:id="68923" w:author="pete jones" w:date="2022-01-11T12:47:00Z">
              <w:tcPr>
                <w:tcW w:w="960" w:type="dxa"/>
                <w:tcBorders>
                  <w:top w:val="single" w:sz="8" w:space="0" w:color="auto"/>
                  <w:left w:val="nil"/>
                  <w:bottom w:val="single" w:sz="8" w:space="0" w:color="auto"/>
                  <w:right w:val="nil"/>
                </w:tcBorders>
                <w:shd w:val="clear" w:color="000000" w:fill="DFE3EB"/>
                <w:noWrap/>
                <w:vAlign w:val="center"/>
                <w:hideMark/>
              </w:tcPr>
            </w:tcPrChange>
          </w:tcPr>
          <w:p w14:paraId="0A9C1F67" w14:textId="77777777" w:rsidR="00110581" w:rsidRPr="00110581" w:rsidRDefault="00110581" w:rsidP="00110581">
            <w:pPr>
              <w:spacing w:before="0" w:after="0" w:line="240" w:lineRule="auto"/>
              <w:jc w:val="center"/>
              <w:rPr>
                <w:ins w:id="68924" w:author="pete jones" w:date="2022-01-11T12:45:00Z"/>
                <w:rFonts w:ascii="Arial" w:hAnsi="Arial"/>
                <w:b/>
                <w:bCs/>
                <w:color w:val="000000"/>
                <w:sz w:val="20"/>
                <w:szCs w:val="20"/>
              </w:rPr>
            </w:pPr>
            <w:ins w:id="68925" w:author="pete jones" w:date="2022-01-11T12:45:00Z">
              <w:r w:rsidRPr="00110581">
                <w:rPr>
                  <w:rFonts w:ascii="Arial" w:hAnsi="Arial"/>
                  <w:b/>
                  <w:bCs/>
                  <w:color w:val="000000"/>
                  <w:sz w:val="20"/>
                  <w:szCs w:val="20"/>
                </w:rPr>
                <w:t>541,855</w:t>
              </w:r>
            </w:ins>
          </w:p>
        </w:tc>
        <w:tc>
          <w:tcPr>
            <w:tcW w:w="960" w:type="dxa"/>
            <w:tcBorders>
              <w:top w:val="single" w:sz="8" w:space="0" w:color="auto"/>
              <w:left w:val="single" w:sz="12" w:space="0" w:color="FF0000"/>
              <w:bottom w:val="single" w:sz="12" w:space="0" w:color="FF0000"/>
              <w:right w:val="single" w:sz="12" w:space="0" w:color="FF0000"/>
            </w:tcBorders>
            <w:shd w:val="clear" w:color="000000" w:fill="DFE3EB"/>
            <w:noWrap/>
            <w:vAlign w:val="center"/>
            <w:hideMark/>
            <w:tcPrChange w:id="68926" w:author="pete jones" w:date="2022-01-11T12:47:00Z">
              <w:tcPr>
                <w:tcW w:w="960" w:type="dxa"/>
                <w:tcBorders>
                  <w:top w:val="single" w:sz="8" w:space="0" w:color="auto"/>
                  <w:left w:val="single" w:sz="12" w:space="0" w:color="FF0000"/>
                  <w:bottom w:val="single" w:sz="12" w:space="0" w:color="FF0000"/>
                  <w:right w:val="single" w:sz="12" w:space="0" w:color="FF0000"/>
                </w:tcBorders>
                <w:shd w:val="clear" w:color="000000" w:fill="DFE3EB"/>
                <w:noWrap/>
                <w:vAlign w:val="center"/>
                <w:hideMark/>
              </w:tcPr>
            </w:tcPrChange>
          </w:tcPr>
          <w:p w14:paraId="226D7050" w14:textId="77777777" w:rsidR="00110581" w:rsidRPr="00110581" w:rsidRDefault="00110581" w:rsidP="00110581">
            <w:pPr>
              <w:spacing w:before="0" w:after="0" w:line="240" w:lineRule="auto"/>
              <w:jc w:val="center"/>
              <w:rPr>
                <w:ins w:id="68927" w:author="pete jones" w:date="2022-01-11T12:45:00Z"/>
                <w:rFonts w:ascii="Arial" w:hAnsi="Arial"/>
                <w:b/>
                <w:bCs/>
                <w:color w:val="000000"/>
                <w:sz w:val="20"/>
                <w:szCs w:val="20"/>
              </w:rPr>
            </w:pPr>
            <w:ins w:id="68928" w:author="pete jones" w:date="2022-01-11T12:45:00Z">
              <w:r w:rsidRPr="00110581">
                <w:rPr>
                  <w:rFonts w:ascii="Arial" w:hAnsi="Arial"/>
                  <w:b/>
                  <w:bCs/>
                  <w:color w:val="000000"/>
                  <w:sz w:val="20"/>
                  <w:szCs w:val="20"/>
                </w:rPr>
                <w:t>548,415</w:t>
              </w:r>
            </w:ins>
          </w:p>
        </w:tc>
        <w:tc>
          <w:tcPr>
            <w:tcW w:w="960" w:type="dxa"/>
            <w:tcBorders>
              <w:top w:val="single" w:sz="8" w:space="0" w:color="auto"/>
              <w:left w:val="nil"/>
              <w:bottom w:val="single" w:sz="8" w:space="0" w:color="auto"/>
              <w:right w:val="single" w:sz="8" w:space="0" w:color="auto"/>
            </w:tcBorders>
            <w:shd w:val="clear" w:color="000000" w:fill="DFE3EB"/>
            <w:noWrap/>
            <w:vAlign w:val="center"/>
            <w:hideMark/>
            <w:tcPrChange w:id="68929" w:author="pete jones" w:date="2022-01-11T12:47:00Z">
              <w:tcPr>
                <w:tcW w:w="960" w:type="dxa"/>
                <w:tcBorders>
                  <w:top w:val="single" w:sz="8" w:space="0" w:color="auto"/>
                  <w:left w:val="nil"/>
                  <w:bottom w:val="single" w:sz="8" w:space="0" w:color="auto"/>
                  <w:right w:val="single" w:sz="8" w:space="0" w:color="auto"/>
                </w:tcBorders>
                <w:shd w:val="clear" w:color="000000" w:fill="DFE3EB"/>
                <w:noWrap/>
                <w:vAlign w:val="center"/>
                <w:hideMark/>
              </w:tcPr>
            </w:tcPrChange>
          </w:tcPr>
          <w:p w14:paraId="5B7A61E3" w14:textId="77777777" w:rsidR="00110581" w:rsidRPr="00110581" w:rsidRDefault="00110581" w:rsidP="00110581">
            <w:pPr>
              <w:spacing w:before="0" w:after="0" w:line="240" w:lineRule="auto"/>
              <w:jc w:val="center"/>
              <w:rPr>
                <w:ins w:id="68930" w:author="pete jones" w:date="2022-01-11T12:45:00Z"/>
                <w:rFonts w:ascii="Arial" w:hAnsi="Arial"/>
                <w:b/>
                <w:bCs/>
                <w:color w:val="000000"/>
                <w:sz w:val="20"/>
                <w:szCs w:val="20"/>
              </w:rPr>
            </w:pPr>
            <w:ins w:id="68931" w:author="pete jones" w:date="2022-01-11T12:45:00Z">
              <w:r w:rsidRPr="00110581">
                <w:rPr>
                  <w:rFonts w:ascii="Arial" w:hAnsi="Arial"/>
                  <w:b/>
                  <w:bCs/>
                  <w:color w:val="000000"/>
                  <w:sz w:val="20"/>
                  <w:szCs w:val="20"/>
                </w:rPr>
                <w:t>571,260</w:t>
              </w:r>
            </w:ins>
          </w:p>
        </w:tc>
      </w:tr>
    </w:tbl>
    <w:p w14:paraId="4E2D2F43" w14:textId="100DF4CB" w:rsidR="005431E1" w:rsidRDefault="00170656">
      <w:pPr>
        <w:jc w:val="left"/>
        <w:rPr>
          <w:ins w:id="68932" w:author="pete jones" w:date="2022-01-11T13:00:00Z"/>
        </w:rPr>
        <w:pPrChange w:id="68933" w:author="pete jones" w:date="2022-01-11T13:00:00Z">
          <w:pPr>
            <w:jc w:val="center"/>
          </w:pPr>
        </w:pPrChange>
      </w:pPr>
      <w:ins w:id="68934" w:author="pete jones" w:date="2022-01-11T13:01:00Z">
        <w:r>
          <w:t xml:space="preserve">The population </w:t>
        </w:r>
      </w:ins>
      <w:ins w:id="68935" w:author="pete jones" w:date="2022-04-01T14:55:00Z">
        <w:r w:rsidR="00726256">
          <w:t>comprises</w:t>
        </w:r>
      </w:ins>
      <w:ins w:id="68936" w:author="pete jones" w:date="2022-01-11T13:01:00Z">
        <w:r>
          <w:t xml:space="preserve"> 225 UK HE institutions, with a </w:t>
        </w:r>
      </w:ins>
      <w:ins w:id="68937" w:author="pete jones" w:date="2022-01-11T13:02:00Z">
        <w:r>
          <w:t>12% bias female contingent.</w:t>
        </w:r>
      </w:ins>
    </w:p>
    <w:p w14:paraId="42CD3D7B" w14:textId="6860370F" w:rsidR="005431E1" w:rsidRDefault="005431E1">
      <w:pPr>
        <w:spacing w:before="0" w:after="0" w:line="240" w:lineRule="auto"/>
        <w:jc w:val="center"/>
        <w:rPr>
          <w:ins w:id="68938" w:author="pete jones" w:date="2022-01-11T13:00:00Z"/>
        </w:rPr>
        <w:pPrChange w:id="68939" w:author="pete jones" w:date="2022-01-11T13:29:00Z">
          <w:pPr/>
        </w:pPrChange>
      </w:pPr>
      <w:ins w:id="68940" w:author="pete jones" w:date="2022-01-11T13:00:00Z">
        <w:r>
          <w:rPr>
            <w:noProof/>
          </w:rPr>
          <w:drawing>
            <wp:inline distT="0" distB="0" distL="0" distR="0" wp14:anchorId="21749D89" wp14:editId="11CC5555">
              <wp:extent cx="4466667" cy="600000"/>
              <wp:effectExtent l="0" t="0" r="0" b="0"/>
              <wp:docPr id="345253007" name="Picture 345253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4466667" cy="600000"/>
                      </a:xfrm>
                      <a:prstGeom prst="rect">
                        <a:avLst/>
                      </a:prstGeom>
                    </pic:spPr>
                  </pic:pic>
                </a:graphicData>
              </a:graphic>
            </wp:inline>
          </w:drawing>
        </w:r>
      </w:ins>
    </w:p>
    <w:p w14:paraId="7BC74066" w14:textId="76B81E9A" w:rsidR="005431E1" w:rsidRDefault="00110581" w:rsidP="00110581">
      <w:pPr>
        <w:rPr>
          <w:ins w:id="68941" w:author="pete jones" w:date="2022-01-11T12:54:00Z"/>
        </w:rPr>
      </w:pPr>
      <w:ins w:id="68942" w:author="pete jones" w:date="2022-01-11T12:47:00Z">
        <w:r>
          <w:t xml:space="preserve">HESA data for 2018 </w:t>
        </w:r>
      </w:ins>
      <w:ins w:id="68943" w:author="pete jones" w:date="2022-01-11T12:48:00Z">
        <w:r>
          <w:t xml:space="preserve">also shows that </w:t>
        </w:r>
      </w:ins>
      <w:ins w:id="68944" w:author="pete jones" w:date="2022-04-01T14:55:00Z">
        <w:r w:rsidR="00726256">
          <w:t>almost 105,000 or 20% of this student population</w:t>
        </w:r>
      </w:ins>
      <w:ins w:id="68945" w:author="pete jones" w:date="2022-01-11T12:51:00Z">
        <w:r w:rsidR="005431E1">
          <w:t xml:space="preserve"> are studying an engineering or technology course</w:t>
        </w:r>
      </w:ins>
      <w:ins w:id="68946" w:author="pete jones" w:date="2022-01-11T12:55:00Z">
        <w:r w:rsidR="005431E1">
          <w:t>, of which 18% are female.</w:t>
        </w:r>
      </w:ins>
      <w:ins w:id="68947" w:author="pete jones" w:date="2022-01-11T12:51:00Z">
        <w:r w:rsidR="005431E1">
          <w:t xml:space="preserve"> </w:t>
        </w:r>
      </w:ins>
    </w:p>
    <w:tbl>
      <w:tblPr>
        <w:tblW w:w="3840" w:type="dxa"/>
        <w:jc w:val="center"/>
        <w:tblLook w:val="04A0" w:firstRow="1" w:lastRow="0" w:firstColumn="1" w:lastColumn="0" w:noHBand="0" w:noVBand="1"/>
        <w:tblPrChange w:id="68948" w:author="pete jones" w:date="2022-01-11T12:54:00Z">
          <w:tblPr>
            <w:tblW w:w="3840" w:type="dxa"/>
            <w:tblLook w:val="04A0" w:firstRow="1" w:lastRow="0" w:firstColumn="1" w:lastColumn="0" w:noHBand="0" w:noVBand="1"/>
          </w:tblPr>
        </w:tblPrChange>
      </w:tblPr>
      <w:tblGrid>
        <w:gridCol w:w="1324"/>
        <w:gridCol w:w="596"/>
        <w:gridCol w:w="960"/>
        <w:gridCol w:w="960"/>
        <w:tblGridChange w:id="68949">
          <w:tblGrid>
            <w:gridCol w:w="1324"/>
            <w:gridCol w:w="596"/>
            <w:gridCol w:w="960"/>
            <w:gridCol w:w="960"/>
          </w:tblGrid>
        </w:tblGridChange>
      </w:tblGrid>
      <w:tr w:rsidR="005431E1" w:rsidRPr="005431E1" w14:paraId="75EA05A4" w14:textId="77777777" w:rsidTr="005431E1">
        <w:trPr>
          <w:trHeight w:val="525"/>
          <w:jc w:val="center"/>
          <w:ins w:id="68950" w:author="pete jones" w:date="2022-01-11T12:54:00Z"/>
          <w:trPrChange w:id="68951" w:author="pete jones" w:date="2022-01-11T12:54:00Z">
            <w:trPr>
              <w:trHeight w:val="525"/>
            </w:trPr>
          </w:trPrChange>
        </w:trPr>
        <w:tc>
          <w:tcPr>
            <w:tcW w:w="1920" w:type="dxa"/>
            <w:gridSpan w:val="2"/>
            <w:vMerge w:val="restart"/>
            <w:tcBorders>
              <w:top w:val="single" w:sz="8" w:space="0" w:color="auto"/>
              <w:left w:val="single" w:sz="8" w:space="0" w:color="auto"/>
              <w:bottom w:val="nil"/>
              <w:right w:val="single" w:sz="8" w:space="0" w:color="000000"/>
            </w:tcBorders>
            <w:shd w:val="clear" w:color="000000" w:fill="DBD9D6"/>
            <w:vAlign w:val="center"/>
            <w:hideMark/>
            <w:tcPrChange w:id="68952" w:author="pete jones" w:date="2022-01-11T12:54:00Z">
              <w:tcPr>
                <w:tcW w:w="1920" w:type="dxa"/>
                <w:gridSpan w:val="2"/>
                <w:vMerge w:val="restart"/>
                <w:tcBorders>
                  <w:top w:val="single" w:sz="8" w:space="0" w:color="auto"/>
                  <w:left w:val="single" w:sz="8" w:space="0" w:color="auto"/>
                  <w:bottom w:val="nil"/>
                  <w:right w:val="single" w:sz="8" w:space="0" w:color="000000"/>
                </w:tcBorders>
                <w:shd w:val="clear" w:color="000000" w:fill="DBD9D6"/>
                <w:vAlign w:val="center"/>
                <w:hideMark/>
              </w:tcPr>
            </w:tcPrChange>
          </w:tcPr>
          <w:p w14:paraId="65EC54CD" w14:textId="77777777" w:rsidR="005431E1" w:rsidRPr="005431E1" w:rsidRDefault="005431E1" w:rsidP="005431E1">
            <w:pPr>
              <w:spacing w:before="0" w:after="0" w:line="240" w:lineRule="auto"/>
              <w:jc w:val="center"/>
              <w:rPr>
                <w:ins w:id="68953" w:author="pete jones" w:date="2022-01-11T12:54:00Z"/>
                <w:rFonts w:ascii="Arial" w:hAnsi="Arial"/>
                <w:color w:val="171413"/>
                <w:sz w:val="20"/>
                <w:szCs w:val="20"/>
              </w:rPr>
            </w:pPr>
            <w:ins w:id="68954" w:author="pete jones" w:date="2022-01-11T12:54:00Z">
              <w:r w:rsidRPr="005431E1">
                <w:rPr>
                  <w:rFonts w:ascii="Arial" w:hAnsi="Arial"/>
                  <w:color w:val="171413"/>
                  <w:sz w:val="20"/>
                  <w:szCs w:val="20"/>
                </w:rPr>
                <w:t>(9) Engineering &amp; technology</w:t>
              </w:r>
            </w:ins>
          </w:p>
        </w:tc>
        <w:tc>
          <w:tcPr>
            <w:tcW w:w="960" w:type="dxa"/>
            <w:tcBorders>
              <w:top w:val="single" w:sz="8" w:space="0" w:color="auto"/>
              <w:left w:val="nil"/>
              <w:bottom w:val="single" w:sz="4" w:space="0" w:color="auto"/>
              <w:right w:val="single" w:sz="8" w:space="0" w:color="auto"/>
            </w:tcBorders>
            <w:shd w:val="clear" w:color="auto" w:fill="auto"/>
            <w:noWrap/>
            <w:vAlign w:val="bottom"/>
            <w:hideMark/>
            <w:tcPrChange w:id="68955" w:author="pete jones" w:date="2022-01-11T12:54:00Z">
              <w:tcPr>
                <w:tcW w:w="960"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367E39FA" w14:textId="77777777" w:rsidR="005431E1" w:rsidRPr="005431E1" w:rsidRDefault="005431E1" w:rsidP="005431E1">
            <w:pPr>
              <w:spacing w:before="0" w:after="0" w:line="240" w:lineRule="auto"/>
              <w:jc w:val="left"/>
              <w:rPr>
                <w:ins w:id="68956" w:author="pete jones" w:date="2022-01-11T12:54:00Z"/>
                <w:rFonts w:ascii="Calibri" w:hAnsi="Calibri" w:cs="Calibri"/>
                <w:b/>
                <w:bCs/>
                <w:color w:val="000000"/>
                <w:sz w:val="22"/>
                <w:szCs w:val="22"/>
              </w:rPr>
            </w:pPr>
            <w:ins w:id="68957" w:author="pete jones" w:date="2022-01-11T12:54:00Z">
              <w:r w:rsidRPr="005431E1">
                <w:rPr>
                  <w:rFonts w:ascii="Calibri" w:hAnsi="Calibri" w:cs="Calibri"/>
                  <w:b/>
                  <w:bCs/>
                  <w:color w:val="000000"/>
                  <w:sz w:val="22"/>
                  <w:szCs w:val="22"/>
                </w:rPr>
                <w:t>Female</w:t>
              </w:r>
            </w:ins>
          </w:p>
        </w:tc>
        <w:tc>
          <w:tcPr>
            <w:tcW w:w="960" w:type="dxa"/>
            <w:tcBorders>
              <w:top w:val="single" w:sz="8" w:space="0" w:color="auto"/>
              <w:left w:val="nil"/>
              <w:bottom w:val="single" w:sz="4" w:space="0" w:color="auto"/>
              <w:right w:val="single" w:sz="8" w:space="0" w:color="auto"/>
            </w:tcBorders>
            <w:shd w:val="clear" w:color="auto" w:fill="auto"/>
            <w:noWrap/>
            <w:vAlign w:val="center"/>
            <w:hideMark/>
            <w:tcPrChange w:id="68958" w:author="pete jones" w:date="2022-01-11T12:54:00Z">
              <w:tcPr>
                <w:tcW w:w="960" w:type="dxa"/>
                <w:tcBorders>
                  <w:top w:val="single" w:sz="8" w:space="0" w:color="auto"/>
                  <w:left w:val="nil"/>
                  <w:bottom w:val="single" w:sz="4" w:space="0" w:color="auto"/>
                  <w:right w:val="single" w:sz="8" w:space="0" w:color="auto"/>
                </w:tcBorders>
                <w:shd w:val="clear" w:color="auto" w:fill="auto"/>
                <w:noWrap/>
                <w:vAlign w:val="center"/>
                <w:hideMark/>
              </w:tcPr>
            </w:tcPrChange>
          </w:tcPr>
          <w:p w14:paraId="23830F2D" w14:textId="77777777" w:rsidR="005431E1" w:rsidRPr="005431E1" w:rsidRDefault="005431E1" w:rsidP="005431E1">
            <w:pPr>
              <w:spacing w:before="0" w:after="0" w:line="240" w:lineRule="auto"/>
              <w:jc w:val="center"/>
              <w:rPr>
                <w:ins w:id="68959" w:author="pete jones" w:date="2022-01-11T12:54:00Z"/>
                <w:rFonts w:ascii="Arial" w:hAnsi="Arial"/>
                <w:color w:val="171413"/>
                <w:sz w:val="20"/>
                <w:szCs w:val="20"/>
              </w:rPr>
            </w:pPr>
            <w:ins w:id="68960" w:author="pete jones" w:date="2022-01-11T12:54:00Z">
              <w:r w:rsidRPr="005431E1">
                <w:rPr>
                  <w:rFonts w:ascii="Arial" w:hAnsi="Arial"/>
                  <w:color w:val="171413"/>
                  <w:sz w:val="20"/>
                  <w:szCs w:val="20"/>
                </w:rPr>
                <w:t>19,090</w:t>
              </w:r>
            </w:ins>
          </w:p>
        </w:tc>
      </w:tr>
      <w:tr w:rsidR="005431E1" w:rsidRPr="005431E1" w14:paraId="22697F95" w14:textId="77777777" w:rsidTr="005431E1">
        <w:trPr>
          <w:trHeight w:val="300"/>
          <w:jc w:val="center"/>
          <w:ins w:id="68961" w:author="pete jones" w:date="2022-01-11T12:54:00Z"/>
          <w:trPrChange w:id="68962" w:author="pete jones" w:date="2022-01-11T12:54:00Z">
            <w:trPr>
              <w:trHeight w:val="300"/>
            </w:trPr>
          </w:trPrChange>
        </w:trPr>
        <w:tc>
          <w:tcPr>
            <w:tcW w:w="1920" w:type="dxa"/>
            <w:gridSpan w:val="2"/>
            <w:vMerge/>
            <w:tcBorders>
              <w:top w:val="single" w:sz="8" w:space="0" w:color="auto"/>
              <w:left w:val="single" w:sz="8" w:space="0" w:color="auto"/>
              <w:bottom w:val="nil"/>
              <w:right w:val="single" w:sz="8" w:space="0" w:color="000000"/>
            </w:tcBorders>
            <w:vAlign w:val="center"/>
            <w:hideMark/>
            <w:tcPrChange w:id="68963" w:author="pete jones" w:date="2022-01-11T12:54:00Z">
              <w:tcPr>
                <w:tcW w:w="1920" w:type="dxa"/>
                <w:gridSpan w:val="2"/>
                <w:vMerge/>
                <w:tcBorders>
                  <w:top w:val="single" w:sz="8" w:space="0" w:color="auto"/>
                  <w:left w:val="single" w:sz="8" w:space="0" w:color="auto"/>
                  <w:bottom w:val="nil"/>
                  <w:right w:val="single" w:sz="8" w:space="0" w:color="000000"/>
                </w:tcBorders>
                <w:vAlign w:val="center"/>
                <w:hideMark/>
              </w:tcPr>
            </w:tcPrChange>
          </w:tcPr>
          <w:p w14:paraId="2DE74BAE" w14:textId="77777777" w:rsidR="005431E1" w:rsidRPr="005431E1" w:rsidRDefault="005431E1" w:rsidP="005431E1">
            <w:pPr>
              <w:spacing w:before="0" w:after="0" w:line="240" w:lineRule="auto"/>
              <w:jc w:val="left"/>
              <w:rPr>
                <w:ins w:id="68964" w:author="pete jones" w:date="2022-01-11T12:54:00Z"/>
                <w:rFonts w:ascii="Arial" w:hAnsi="Arial"/>
                <w:color w:val="171413"/>
                <w:sz w:val="20"/>
                <w:szCs w:val="20"/>
              </w:rPr>
            </w:pPr>
          </w:p>
        </w:tc>
        <w:tc>
          <w:tcPr>
            <w:tcW w:w="960" w:type="dxa"/>
            <w:tcBorders>
              <w:top w:val="nil"/>
              <w:left w:val="nil"/>
              <w:bottom w:val="single" w:sz="4" w:space="0" w:color="auto"/>
              <w:right w:val="single" w:sz="8" w:space="0" w:color="auto"/>
            </w:tcBorders>
            <w:shd w:val="clear" w:color="auto" w:fill="auto"/>
            <w:noWrap/>
            <w:vAlign w:val="bottom"/>
            <w:hideMark/>
            <w:tcPrChange w:id="68965" w:author="pete jones" w:date="2022-01-11T12:54:00Z">
              <w:tcPr>
                <w:tcW w:w="960" w:type="dxa"/>
                <w:tcBorders>
                  <w:top w:val="nil"/>
                  <w:left w:val="nil"/>
                  <w:bottom w:val="single" w:sz="4" w:space="0" w:color="auto"/>
                  <w:right w:val="single" w:sz="8" w:space="0" w:color="auto"/>
                </w:tcBorders>
                <w:shd w:val="clear" w:color="auto" w:fill="auto"/>
                <w:noWrap/>
                <w:vAlign w:val="bottom"/>
                <w:hideMark/>
              </w:tcPr>
            </w:tcPrChange>
          </w:tcPr>
          <w:p w14:paraId="1D4F29A8" w14:textId="77777777" w:rsidR="005431E1" w:rsidRPr="005431E1" w:rsidRDefault="005431E1" w:rsidP="005431E1">
            <w:pPr>
              <w:spacing w:before="0" w:after="0" w:line="240" w:lineRule="auto"/>
              <w:jc w:val="left"/>
              <w:rPr>
                <w:ins w:id="68966" w:author="pete jones" w:date="2022-01-11T12:54:00Z"/>
                <w:rFonts w:ascii="Calibri" w:hAnsi="Calibri" w:cs="Calibri"/>
                <w:b/>
                <w:bCs/>
                <w:color w:val="000000"/>
                <w:sz w:val="22"/>
                <w:szCs w:val="22"/>
              </w:rPr>
            </w:pPr>
            <w:ins w:id="68967" w:author="pete jones" w:date="2022-01-11T12:54:00Z">
              <w:r w:rsidRPr="005431E1">
                <w:rPr>
                  <w:rFonts w:ascii="Calibri" w:hAnsi="Calibri" w:cs="Calibri"/>
                  <w:b/>
                  <w:bCs/>
                  <w:color w:val="000000"/>
                  <w:sz w:val="22"/>
                  <w:szCs w:val="22"/>
                </w:rPr>
                <w:t>Male</w:t>
              </w:r>
            </w:ins>
          </w:p>
        </w:tc>
        <w:tc>
          <w:tcPr>
            <w:tcW w:w="960" w:type="dxa"/>
            <w:tcBorders>
              <w:top w:val="nil"/>
              <w:left w:val="nil"/>
              <w:bottom w:val="single" w:sz="4" w:space="0" w:color="auto"/>
              <w:right w:val="single" w:sz="8" w:space="0" w:color="auto"/>
            </w:tcBorders>
            <w:shd w:val="clear" w:color="auto" w:fill="auto"/>
            <w:noWrap/>
            <w:vAlign w:val="center"/>
            <w:hideMark/>
            <w:tcPrChange w:id="68968" w:author="pete jones" w:date="2022-01-11T12:54:00Z">
              <w:tcPr>
                <w:tcW w:w="960" w:type="dxa"/>
                <w:tcBorders>
                  <w:top w:val="nil"/>
                  <w:left w:val="nil"/>
                  <w:bottom w:val="single" w:sz="4" w:space="0" w:color="auto"/>
                  <w:right w:val="single" w:sz="8" w:space="0" w:color="auto"/>
                </w:tcBorders>
                <w:shd w:val="clear" w:color="auto" w:fill="auto"/>
                <w:noWrap/>
                <w:vAlign w:val="center"/>
                <w:hideMark/>
              </w:tcPr>
            </w:tcPrChange>
          </w:tcPr>
          <w:p w14:paraId="00FDC489" w14:textId="77777777" w:rsidR="005431E1" w:rsidRPr="005431E1" w:rsidRDefault="005431E1" w:rsidP="005431E1">
            <w:pPr>
              <w:spacing w:before="0" w:after="0" w:line="240" w:lineRule="auto"/>
              <w:jc w:val="center"/>
              <w:rPr>
                <w:ins w:id="68969" w:author="pete jones" w:date="2022-01-11T12:54:00Z"/>
                <w:rFonts w:ascii="Arial" w:hAnsi="Arial"/>
                <w:color w:val="171413"/>
                <w:sz w:val="20"/>
                <w:szCs w:val="20"/>
              </w:rPr>
            </w:pPr>
            <w:ins w:id="68970" w:author="pete jones" w:date="2022-01-11T12:54:00Z">
              <w:r w:rsidRPr="005431E1">
                <w:rPr>
                  <w:rFonts w:ascii="Arial" w:hAnsi="Arial"/>
                  <w:color w:val="171413"/>
                  <w:sz w:val="20"/>
                  <w:szCs w:val="20"/>
                </w:rPr>
                <w:t>85,840</w:t>
              </w:r>
            </w:ins>
          </w:p>
        </w:tc>
      </w:tr>
      <w:tr w:rsidR="005431E1" w:rsidRPr="005431E1" w14:paraId="57BBCEB9" w14:textId="77777777" w:rsidTr="005431E1">
        <w:trPr>
          <w:trHeight w:val="315"/>
          <w:jc w:val="center"/>
          <w:ins w:id="68971" w:author="pete jones" w:date="2022-01-11T12:54:00Z"/>
          <w:trPrChange w:id="68972" w:author="pete jones" w:date="2022-01-11T12:54:00Z">
            <w:trPr>
              <w:trHeight w:val="315"/>
            </w:trPr>
          </w:trPrChange>
        </w:trPr>
        <w:tc>
          <w:tcPr>
            <w:tcW w:w="1920" w:type="dxa"/>
            <w:gridSpan w:val="2"/>
            <w:vMerge/>
            <w:tcBorders>
              <w:top w:val="single" w:sz="8" w:space="0" w:color="auto"/>
              <w:left w:val="single" w:sz="8" w:space="0" w:color="auto"/>
              <w:bottom w:val="nil"/>
              <w:right w:val="single" w:sz="8" w:space="0" w:color="000000"/>
            </w:tcBorders>
            <w:vAlign w:val="center"/>
            <w:hideMark/>
            <w:tcPrChange w:id="68973" w:author="pete jones" w:date="2022-01-11T12:54:00Z">
              <w:tcPr>
                <w:tcW w:w="1920" w:type="dxa"/>
                <w:gridSpan w:val="2"/>
                <w:vMerge/>
                <w:tcBorders>
                  <w:top w:val="single" w:sz="8" w:space="0" w:color="auto"/>
                  <w:left w:val="single" w:sz="8" w:space="0" w:color="auto"/>
                  <w:bottom w:val="nil"/>
                  <w:right w:val="single" w:sz="8" w:space="0" w:color="000000"/>
                </w:tcBorders>
                <w:vAlign w:val="center"/>
                <w:hideMark/>
              </w:tcPr>
            </w:tcPrChange>
          </w:tcPr>
          <w:p w14:paraId="4450395E" w14:textId="77777777" w:rsidR="005431E1" w:rsidRPr="005431E1" w:rsidRDefault="005431E1" w:rsidP="005431E1">
            <w:pPr>
              <w:spacing w:before="0" w:after="0" w:line="240" w:lineRule="auto"/>
              <w:jc w:val="left"/>
              <w:rPr>
                <w:ins w:id="68974" w:author="pete jones" w:date="2022-01-11T12:54:00Z"/>
                <w:rFonts w:ascii="Arial" w:hAnsi="Arial"/>
                <w:color w:val="171413"/>
                <w:sz w:val="20"/>
                <w:szCs w:val="20"/>
              </w:rPr>
            </w:pPr>
          </w:p>
        </w:tc>
        <w:tc>
          <w:tcPr>
            <w:tcW w:w="960" w:type="dxa"/>
            <w:tcBorders>
              <w:top w:val="nil"/>
              <w:left w:val="nil"/>
              <w:bottom w:val="single" w:sz="8" w:space="0" w:color="auto"/>
              <w:right w:val="single" w:sz="8" w:space="0" w:color="auto"/>
            </w:tcBorders>
            <w:shd w:val="clear" w:color="auto" w:fill="auto"/>
            <w:noWrap/>
            <w:vAlign w:val="bottom"/>
            <w:hideMark/>
            <w:tcPrChange w:id="68975" w:author="pete jones" w:date="2022-01-11T12:54:00Z">
              <w:tcPr>
                <w:tcW w:w="960" w:type="dxa"/>
                <w:tcBorders>
                  <w:top w:val="nil"/>
                  <w:left w:val="nil"/>
                  <w:bottom w:val="single" w:sz="8" w:space="0" w:color="auto"/>
                  <w:right w:val="single" w:sz="8" w:space="0" w:color="auto"/>
                </w:tcBorders>
                <w:shd w:val="clear" w:color="auto" w:fill="auto"/>
                <w:noWrap/>
                <w:vAlign w:val="bottom"/>
                <w:hideMark/>
              </w:tcPr>
            </w:tcPrChange>
          </w:tcPr>
          <w:p w14:paraId="54B5A001" w14:textId="77777777" w:rsidR="005431E1" w:rsidRPr="005431E1" w:rsidRDefault="005431E1" w:rsidP="005431E1">
            <w:pPr>
              <w:spacing w:before="0" w:after="0" w:line="240" w:lineRule="auto"/>
              <w:jc w:val="left"/>
              <w:rPr>
                <w:ins w:id="68976" w:author="pete jones" w:date="2022-01-11T12:54:00Z"/>
                <w:rFonts w:ascii="Calibri" w:hAnsi="Calibri" w:cs="Calibri"/>
                <w:b/>
                <w:bCs/>
                <w:color w:val="000000"/>
                <w:sz w:val="22"/>
                <w:szCs w:val="22"/>
              </w:rPr>
            </w:pPr>
            <w:ins w:id="68977" w:author="pete jones" w:date="2022-01-11T12:54:00Z">
              <w:r w:rsidRPr="005431E1">
                <w:rPr>
                  <w:rFonts w:ascii="Calibri" w:hAnsi="Calibri" w:cs="Calibri"/>
                  <w:b/>
                  <w:bCs/>
                  <w:color w:val="000000"/>
                  <w:sz w:val="22"/>
                  <w:szCs w:val="22"/>
                </w:rPr>
                <w:t>Other</w:t>
              </w:r>
            </w:ins>
          </w:p>
        </w:tc>
        <w:tc>
          <w:tcPr>
            <w:tcW w:w="960" w:type="dxa"/>
            <w:tcBorders>
              <w:top w:val="nil"/>
              <w:left w:val="nil"/>
              <w:bottom w:val="single" w:sz="8" w:space="0" w:color="auto"/>
              <w:right w:val="single" w:sz="8" w:space="0" w:color="auto"/>
            </w:tcBorders>
            <w:shd w:val="clear" w:color="auto" w:fill="auto"/>
            <w:noWrap/>
            <w:vAlign w:val="center"/>
            <w:hideMark/>
            <w:tcPrChange w:id="68978" w:author="pete jones" w:date="2022-01-11T12:54:00Z">
              <w:tcPr>
                <w:tcW w:w="960" w:type="dxa"/>
                <w:tcBorders>
                  <w:top w:val="nil"/>
                  <w:left w:val="nil"/>
                  <w:bottom w:val="single" w:sz="8" w:space="0" w:color="auto"/>
                  <w:right w:val="single" w:sz="8" w:space="0" w:color="auto"/>
                </w:tcBorders>
                <w:shd w:val="clear" w:color="auto" w:fill="auto"/>
                <w:noWrap/>
                <w:vAlign w:val="center"/>
                <w:hideMark/>
              </w:tcPr>
            </w:tcPrChange>
          </w:tcPr>
          <w:p w14:paraId="56C82838" w14:textId="77777777" w:rsidR="005431E1" w:rsidRPr="005431E1" w:rsidRDefault="005431E1" w:rsidP="005431E1">
            <w:pPr>
              <w:spacing w:before="0" w:after="0" w:line="240" w:lineRule="auto"/>
              <w:jc w:val="center"/>
              <w:rPr>
                <w:ins w:id="68979" w:author="pete jones" w:date="2022-01-11T12:54:00Z"/>
                <w:rFonts w:ascii="Arial" w:hAnsi="Arial"/>
                <w:color w:val="171413"/>
                <w:sz w:val="20"/>
                <w:szCs w:val="20"/>
              </w:rPr>
            </w:pPr>
            <w:ins w:id="68980" w:author="pete jones" w:date="2022-01-11T12:54:00Z">
              <w:r w:rsidRPr="005431E1">
                <w:rPr>
                  <w:rFonts w:ascii="Arial" w:hAnsi="Arial"/>
                  <w:color w:val="171413"/>
                  <w:sz w:val="20"/>
                  <w:szCs w:val="20"/>
                </w:rPr>
                <w:t>40</w:t>
              </w:r>
            </w:ins>
          </w:p>
        </w:tc>
      </w:tr>
      <w:tr w:rsidR="005431E1" w:rsidRPr="005431E1" w14:paraId="5C38BDD9" w14:textId="77777777" w:rsidTr="005431E1">
        <w:trPr>
          <w:trHeight w:val="315"/>
          <w:jc w:val="center"/>
          <w:ins w:id="68981" w:author="pete jones" w:date="2022-01-11T12:54:00Z"/>
          <w:trPrChange w:id="68982" w:author="pete jones" w:date="2022-01-11T12:54:00Z">
            <w:trPr>
              <w:trHeight w:val="315"/>
            </w:trPr>
          </w:trPrChange>
        </w:trPr>
        <w:tc>
          <w:tcPr>
            <w:tcW w:w="1324" w:type="dxa"/>
            <w:tcBorders>
              <w:top w:val="nil"/>
              <w:left w:val="single" w:sz="8" w:space="0" w:color="auto"/>
              <w:bottom w:val="nil"/>
              <w:right w:val="nil"/>
            </w:tcBorders>
            <w:shd w:val="clear" w:color="auto" w:fill="auto"/>
            <w:noWrap/>
            <w:vAlign w:val="bottom"/>
            <w:hideMark/>
            <w:tcPrChange w:id="68983" w:author="pete jones" w:date="2022-01-11T12:54:00Z">
              <w:tcPr>
                <w:tcW w:w="1324" w:type="dxa"/>
                <w:tcBorders>
                  <w:top w:val="nil"/>
                  <w:left w:val="single" w:sz="8" w:space="0" w:color="auto"/>
                  <w:bottom w:val="nil"/>
                  <w:right w:val="nil"/>
                </w:tcBorders>
                <w:shd w:val="clear" w:color="auto" w:fill="auto"/>
                <w:noWrap/>
                <w:vAlign w:val="bottom"/>
                <w:hideMark/>
              </w:tcPr>
            </w:tcPrChange>
          </w:tcPr>
          <w:p w14:paraId="5AF67C00" w14:textId="77777777" w:rsidR="005431E1" w:rsidRPr="005431E1" w:rsidRDefault="005431E1" w:rsidP="005431E1">
            <w:pPr>
              <w:spacing w:before="0" w:after="0" w:line="240" w:lineRule="auto"/>
              <w:jc w:val="left"/>
              <w:rPr>
                <w:ins w:id="68984" w:author="pete jones" w:date="2022-01-11T12:54:00Z"/>
                <w:rFonts w:ascii="Calibri" w:hAnsi="Calibri" w:cs="Calibri"/>
                <w:color w:val="000000"/>
                <w:sz w:val="22"/>
                <w:szCs w:val="22"/>
              </w:rPr>
            </w:pPr>
            <w:ins w:id="68985" w:author="pete jones" w:date="2022-01-11T12:54:00Z">
              <w:r w:rsidRPr="005431E1">
                <w:rPr>
                  <w:rFonts w:ascii="Calibri" w:hAnsi="Calibri" w:cs="Calibri"/>
                  <w:color w:val="000000"/>
                  <w:sz w:val="22"/>
                  <w:szCs w:val="22"/>
                </w:rPr>
                <w:t> </w:t>
              </w:r>
            </w:ins>
          </w:p>
        </w:tc>
        <w:tc>
          <w:tcPr>
            <w:tcW w:w="596" w:type="dxa"/>
            <w:tcBorders>
              <w:top w:val="nil"/>
              <w:left w:val="nil"/>
              <w:bottom w:val="nil"/>
              <w:right w:val="nil"/>
            </w:tcBorders>
            <w:shd w:val="clear" w:color="auto" w:fill="auto"/>
            <w:noWrap/>
            <w:vAlign w:val="bottom"/>
            <w:hideMark/>
            <w:tcPrChange w:id="68986" w:author="pete jones" w:date="2022-01-11T12:54:00Z">
              <w:tcPr>
                <w:tcW w:w="596" w:type="dxa"/>
                <w:tcBorders>
                  <w:top w:val="nil"/>
                  <w:left w:val="nil"/>
                  <w:bottom w:val="nil"/>
                  <w:right w:val="nil"/>
                </w:tcBorders>
                <w:shd w:val="clear" w:color="auto" w:fill="auto"/>
                <w:noWrap/>
                <w:vAlign w:val="bottom"/>
                <w:hideMark/>
              </w:tcPr>
            </w:tcPrChange>
          </w:tcPr>
          <w:p w14:paraId="3D000250" w14:textId="77777777" w:rsidR="005431E1" w:rsidRPr="005431E1" w:rsidRDefault="005431E1" w:rsidP="005431E1">
            <w:pPr>
              <w:spacing w:before="0" w:after="0" w:line="240" w:lineRule="auto"/>
              <w:jc w:val="left"/>
              <w:rPr>
                <w:ins w:id="68987" w:author="pete jones" w:date="2022-01-11T12:54:00Z"/>
                <w:rFonts w:ascii="Calibri" w:hAnsi="Calibri" w:cs="Calibri"/>
                <w:color w:val="000000"/>
                <w:sz w:val="22"/>
                <w:szCs w:val="22"/>
              </w:rPr>
            </w:pPr>
          </w:p>
        </w:tc>
        <w:tc>
          <w:tcPr>
            <w:tcW w:w="960" w:type="dxa"/>
            <w:tcBorders>
              <w:top w:val="nil"/>
              <w:left w:val="single" w:sz="8" w:space="0" w:color="auto"/>
              <w:bottom w:val="single" w:sz="8" w:space="0" w:color="auto"/>
              <w:right w:val="single" w:sz="8" w:space="0" w:color="auto"/>
            </w:tcBorders>
            <w:shd w:val="clear" w:color="auto" w:fill="auto"/>
            <w:noWrap/>
            <w:vAlign w:val="bottom"/>
            <w:hideMark/>
            <w:tcPrChange w:id="68988" w:author="pete jones" w:date="2022-01-11T12:54:00Z">
              <w:tcPr>
                <w:tcW w:w="960" w:type="dxa"/>
                <w:tcBorders>
                  <w:top w:val="nil"/>
                  <w:left w:val="single" w:sz="8" w:space="0" w:color="auto"/>
                  <w:bottom w:val="single" w:sz="8" w:space="0" w:color="auto"/>
                  <w:right w:val="single" w:sz="8" w:space="0" w:color="auto"/>
                </w:tcBorders>
                <w:shd w:val="clear" w:color="auto" w:fill="auto"/>
                <w:noWrap/>
                <w:vAlign w:val="bottom"/>
                <w:hideMark/>
              </w:tcPr>
            </w:tcPrChange>
          </w:tcPr>
          <w:p w14:paraId="446589A2" w14:textId="77777777" w:rsidR="005431E1" w:rsidRPr="005431E1" w:rsidRDefault="005431E1" w:rsidP="005431E1">
            <w:pPr>
              <w:spacing w:before="0" w:after="0" w:line="240" w:lineRule="auto"/>
              <w:jc w:val="left"/>
              <w:rPr>
                <w:ins w:id="68989" w:author="pete jones" w:date="2022-01-11T12:54:00Z"/>
                <w:rFonts w:ascii="Calibri" w:hAnsi="Calibri" w:cs="Calibri"/>
                <w:b/>
                <w:bCs/>
                <w:color w:val="000000"/>
                <w:sz w:val="22"/>
                <w:szCs w:val="22"/>
              </w:rPr>
            </w:pPr>
            <w:ins w:id="68990" w:author="pete jones" w:date="2022-01-11T12:54:00Z">
              <w:r w:rsidRPr="005431E1">
                <w:rPr>
                  <w:rFonts w:ascii="Calibri" w:hAnsi="Calibri" w:cs="Calibri"/>
                  <w:b/>
                  <w:bCs/>
                  <w:color w:val="000000"/>
                  <w:sz w:val="22"/>
                  <w:szCs w:val="22"/>
                </w:rPr>
                <w:t>Total</w:t>
              </w:r>
            </w:ins>
          </w:p>
        </w:tc>
        <w:tc>
          <w:tcPr>
            <w:tcW w:w="960" w:type="dxa"/>
            <w:tcBorders>
              <w:top w:val="nil"/>
              <w:left w:val="nil"/>
              <w:bottom w:val="single" w:sz="8" w:space="0" w:color="auto"/>
              <w:right w:val="single" w:sz="8" w:space="0" w:color="auto"/>
            </w:tcBorders>
            <w:shd w:val="clear" w:color="auto" w:fill="auto"/>
            <w:noWrap/>
            <w:vAlign w:val="center"/>
            <w:hideMark/>
            <w:tcPrChange w:id="68991" w:author="pete jones" w:date="2022-01-11T12:54:00Z">
              <w:tcPr>
                <w:tcW w:w="960" w:type="dxa"/>
                <w:tcBorders>
                  <w:top w:val="nil"/>
                  <w:left w:val="nil"/>
                  <w:bottom w:val="single" w:sz="8" w:space="0" w:color="auto"/>
                  <w:right w:val="single" w:sz="8" w:space="0" w:color="auto"/>
                </w:tcBorders>
                <w:shd w:val="clear" w:color="auto" w:fill="auto"/>
                <w:noWrap/>
                <w:vAlign w:val="center"/>
                <w:hideMark/>
              </w:tcPr>
            </w:tcPrChange>
          </w:tcPr>
          <w:p w14:paraId="065DEC23" w14:textId="77777777" w:rsidR="005431E1" w:rsidRPr="005431E1" w:rsidRDefault="005431E1" w:rsidP="005431E1">
            <w:pPr>
              <w:spacing w:before="0" w:after="0" w:line="240" w:lineRule="auto"/>
              <w:jc w:val="center"/>
              <w:rPr>
                <w:ins w:id="68992" w:author="pete jones" w:date="2022-01-11T12:54:00Z"/>
                <w:rFonts w:ascii="Arial" w:hAnsi="Arial"/>
                <w:b/>
                <w:bCs/>
                <w:color w:val="171413"/>
                <w:sz w:val="20"/>
                <w:szCs w:val="20"/>
              </w:rPr>
            </w:pPr>
            <w:ins w:id="68993" w:author="pete jones" w:date="2022-01-11T12:54:00Z">
              <w:r w:rsidRPr="005431E1">
                <w:rPr>
                  <w:rFonts w:ascii="Arial" w:hAnsi="Arial"/>
                  <w:b/>
                  <w:bCs/>
                  <w:color w:val="171413"/>
                  <w:sz w:val="20"/>
                  <w:szCs w:val="20"/>
                </w:rPr>
                <w:t>104,970</w:t>
              </w:r>
            </w:ins>
          </w:p>
        </w:tc>
      </w:tr>
      <w:tr w:rsidR="005431E1" w:rsidRPr="005431E1" w14:paraId="7B0F64EF" w14:textId="77777777" w:rsidTr="005431E1">
        <w:trPr>
          <w:trHeight w:val="315"/>
          <w:jc w:val="center"/>
          <w:ins w:id="68994" w:author="pete jones" w:date="2022-01-11T12:54:00Z"/>
          <w:trPrChange w:id="68995" w:author="pete jones" w:date="2022-01-11T12:54:00Z">
            <w:trPr>
              <w:trHeight w:val="315"/>
            </w:trPr>
          </w:trPrChange>
        </w:trPr>
        <w:tc>
          <w:tcPr>
            <w:tcW w:w="2880" w:type="dxa"/>
            <w:gridSpan w:val="3"/>
            <w:tcBorders>
              <w:top w:val="nil"/>
              <w:left w:val="single" w:sz="8" w:space="0" w:color="auto"/>
              <w:bottom w:val="single" w:sz="8" w:space="0" w:color="auto"/>
              <w:right w:val="single" w:sz="8" w:space="0" w:color="000000"/>
            </w:tcBorders>
            <w:shd w:val="clear" w:color="auto" w:fill="auto"/>
            <w:noWrap/>
            <w:vAlign w:val="bottom"/>
            <w:hideMark/>
            <w:tcPrChange w:id="68996" w:author="pete jones" w:date="2022-01-11T12:54:00Z">
              <w:tcPr>
                <w:tcW w:w="2880" w:type="dxa"/>
                <w:gridSpan w:val="3"/>
                <w:tcBorders>
                  <w:top w:val="nil"/>
                  <w:left w:val="single" w:sz="8" w:space="0" w:color="auto"/>
                  <w:bottom w:val="single" w:sz="8" w:space="0" w:color="auto"/>
                  <w:right w:val="single" w:sz="8" w:space="0" w:color="000000"/>
                </w:tcBorders>
                <w:shd w:val="clear" w:color="auto" w:fill="auto"/>
                <w:noWrap/>
                <w:vAlign w:val="bottom"/>
                <w:hideMark/>
              </w:tcPr>
            </w:tcPrChange>
          </w:tcPr>
          <w:p w14:paraId="07D82473" w14:textId="4343482C" w:rsidR="005431E1" w:rsidRPr="005431E1" w:rsidRDefault="005431E1" w:rsidP="005431E1">
            <w:pPr>
              <w:spacing w:before="0" w:after="0" w:line="240" w:lineRule="auto"/>
              <w:jc w:val="right"/>
              <w:rPr>
                <w:ins w:id="68997" w:author="pete jones" w:date="2022-01-11T12:54:00Z"/>
                <w:rFonts w:ascii="Calibri" w:hAnsi="Calibri" w:cs="Calibri"/>
                <w:color w:val="000000"/>
                <w:sz w:val="22"/>
                <w:szCs w:val="22"/>
              </w:rPr>
            </w:pPr>
            <w:ins w:id="68998" w:author="pete jones" w:date="2022-01-11T12:54:00Z">
              <w:r w:rsidRPr="005431E1">
                <w:rPr>
                  <w:rFonts w:ascii="Calibri" w:hAnsi="Calibri" w:cs="Calibri"/>
                  <w:color w:val="000000"/>
                  <w:sz w:val="22"/>
                  <w:szCs w:val="22"/>
                </w:rPr>
                <w:t xml:space="preserve">% </w:t>
              </w:r>
            </w:ins>
            <w:ins w:id="68999" w:author="pete jones" w:date="2022-01-11T13:30:00Z">
              <w:r w:rsidR="007245EF" w:rsidRPr="005431E1">
                <w:rPr>
                  <w:rFonts w:ascii="Calibri" w:hAnsi="Calibri" w:cs="Calibri"/>
                  <w:color w:val="000000"/>
                  <w:sz w:val="22"/>
                  <w:szCs w:val="22"/>
                </w:rPr>
                <w:t>Of</w:t>
              </w:r>
            </w:ins>
            <w:ins w:id="69000" w:author="pete jones" w:date="2022-01-11T12:54:00Z">
              <w:r w:rsidRPr="005431E1">
                <w:rPr>
                  <w:rFonts w:ascii="Calibri" w:hAnsi="Calibri" w:cs="Calibri"/>
                  <w:color w:val="000000"/>
                  <w:sz w:val="22"/>
                  <w:szCs w:val="22"/>
                </w:rPr>
                <w:t xml:space="preserve"> 2018-19 HE pop</w:t>
              </w:r>
            </w:ins>
          </w:p>
        </w:tc>
        <w:tc>
          <w:tcPr>
            <w:tcW w:w="960" w:type="dxa"/>
            <w:tcBorders>
              <w:top w:val="nil"/>
              <w:left w:val="nil"/>
              <w:bottom w:val="single" w:sz="8" w:space="0" w:color="auto"/>
              <w:right w:val="single" w:sz="8" w:space="0" w:color="auto"/>
            </w:tcBorders>
            <w:shd w:val="clear" w:color="auto" w:fill="auto"/>
            <w:noWrap/>
            <w:vAlign w:val="center"/>
            <w:hideMark/>
            <w:tcPrChange w:id="69001" w:author="pete jones" w:date="2022-01-11T12:54:00Z">
              <w:tcPr>
                <w:tcW w:w="960" w:type="dxa"/>
                <w:tcBorders>
                  <w:top w:val="nil"/>
                  <w:left w:val="nil"/>
                  <w:bottom w:val="single" w:sz="8" w:space="0" w:color="auto"/>
                  <w:right w:val="single" w:sz="8" w:space="0" w:color="auto"/>
                </w:tcBorders>
                <w:shd w:val="clear" w:color="auto" w:fill="auto"/>
                <w:noWrap/>
                <w:vAlign w:val="center"/>
                <w:hideMark/>
              </w:tcPr>
            </w:tcPrChange>
          </w:tcPr>
          <w:p w14:paraId="09FAF180" w14:textId="77777777" w:rsidR="005431E1" w:rsidRPr="005431E1" w:rsidRDefault="005431E1" w:rsidP="005431E1">
            <w:pPr>
              <w:spacing w:before="0" w:after="0" w:line="240" w:lineRule="auto"/>
              <w:jc w:val="center"/>
              <w:rPr>
                <w:ins w:id="69002" w:author="pete jones" w:date="2022-01-11T12:54:00Z"/>
                <w:rFonts w:ascii="Calibri" w:hAnsi="Calibri" w:cs="Calibri"/>
                <w:b/>
                <w:bCs/>
                <w:i/>
                <w:iCs/>
                <w:color w:val="000000"/>
                <w:sz w:val="22"/>
                <w:szCs w:val="22"/>
              </w:rPr>
            </w:pPr>
            <w:ins w:id="69003" w:author="pete jones" w:date="2022-01-11T12:54:00Z">
              <w:r w:rsidRPr="005431E1">
                <w:rPr>
                  <w:rFonts w:ascii="Calibri" w:hAnsi="Calibri" w:cs="Calibri"/>
                  <w:b/>
                  <w:bCs/>
                  <w:i/>
                  <w:iCs/>
                  <w:color w:val="000000"/>
                  <w:sz w:val="22"/>
                  <w:szCs w:val="22"/>
                </w:rPr>
                <w:t>20%</w:t>
              </w:r>
            </w:ins>
          </w:p>
        </w:tc>
      </w:tr>
    </w:tbl>
    <w:p w14:paraId="37285DE3" w14:textId="1FBA2672" w:rsidR="005431E1" w:rsidRDefault="00170656" w:rsidP="00110581">
      <w:pPr>
        <w:rPr>
          <w:ins w:id="69004" w:author="pete jones" w:date="2022-01-11T12:53:00Z"/>
        </w:rPr>
      </w:pPr>
      <w:ins w:id="69005" w:author="pete jones" w:date="2022-01-11T13:02:00Z">
        <w:r>
          <w:t xml:space="preserve">Data for </w:t>
        </w:r>
      </w:ins>
      <w:ins w:id="69006" w:author="pete jones" w:date="2022-04-01T14:55:00Z">
        <w:r w:rsidR="00726256">
          <w:t>distributing</w:t>
        </w:r>
      </w:ins>
      <w:ins w:id="69007" w:author="pete jones" w:date="2022-01-11T13:02:00Z">
        <w:r>
          <w:t xml:space="preserve"> Engineering and Technology students attending specific inst</w:t>
        </w:r>
      </w:ins>
      <w:ins w:id="69008" w:author="pete jones" w:date="2022-01-11T13:03:00Z">
        <w:r>
          <w:t>itutions is not available.</w:t>
        </w:r>
      </w:ins>
      <w:ins w:id="69009" w:author="pete jones" w:date="2022-01-11T13:20:00Z">
        <w:r w:rsidR="000B19CA">
          <w:t xml:space="preserve"> </w:t>
        </w:r>
      </w:ins>
      <w:ins w:id="69010" w:author="pete jones" w:date="2022-04-01T14:56:00Z">
        <w:r w:rsidR="00726256">
          <w:t>Therefore, i</w:t>
        </w:r>
      </w:ins>
      <w:ins w:id="69011" w:author="pete jones" w:date="2022-01-11T13:20:00Z">
        <w:r w:rsidR="000B19CA">
          <w:t>t cannot be assumed that engineering and technology students make up 20% of each university intake</w:t>
        </w:r>
      </w:ins>
      <w:ins w:id="69012" w:author="pete jones" w:date="2022-04-01T14:55:00Z">
        <w:r w:rsidR="00726256">
          <w:t>;</w:t>
        </w:r>
      </w:ins>
      <w:ins w:id="69013" w:author="pete jones" w:date="2022-01-11T13:20:00Z">
        <w:r w:rsidR="000B19CA">
          <w:t xml:space="preserve"> further data </w:t>
        </w:r>
      </w:ins>
      <w:ins w:id="69014" w:author="pete jones" w:date="2022-01-11T13:21:00Z">
        <w:r w:rsidR="000B19CA">
          <w:t>must be obtained.</w:t>
        </w:r>
      </w:ins>
    </w:p>
    <w:p w14:paraId="1B66242E" w14:textId="4361A4AD" w:rsidR="00406988" w:rsidRDefault="00170656" w:rsidP="00110581">
      <w:pPr>
        <w:rPr>
          <w:ins w:id="69015" w:author="pete jones" w:date="2022-01-11T13:17:00Z"/>
        </w:rPr>
      </w:pPr>
      <w:ins w:id="69016" w:author="pete jones" w:date="2022-01-11T13:09:00Z">
        <w:r>
          <w:t>35</w:t>
        </w:r>
      </w:ins>
      <w:ins w:id="69017" w:author="pete jones" w:date="2022-01-11T13:12:00Z">
        <w:r w:rsidR="00632F48">
          <w:t xml:space="preserve"> from 74</w:t>
        </w:r>
      </w:ins>
      <w:ins w:id="69018" w:author="pete jones" w:date="2022-01-11T13:09:00Z">
        <w:r>
          <w:t xml:space="preserve"> universities have been purposefully selected from a list of </w:t>
        </w:r>
      </w:ins>
      <w:ins w:id="69019" w:author="pete jones" w:date="2022-01-11T13:11:00Z">
        <w:r w:rsidR="00632F48">
          <w:t>universities</w:t>
        </w:r>
        <w:r>
          <w:t xml:space="preserve"> offering Mechanical Engineering courses</w:t>
        </w:r>
      </w:ins>
      <w:ins w:id="69020" w:author="pete jones" w:date="2022-01-11T13:13:00Z">
        <w:r w:rsidR="00632F48">
          <w:t xml:space="preserve"> from league tables published by </w:t>
        </w:r>
      </w:ins>
      <w:ins w:id="69021" w:author="pete jones" w:date="2022-01-11T13:14:00Z">
        <w:r w:rsidR="00632F48">
          <w:t>“</w:t>
        </w:r>
      </w:ins>
      <w:ins w:id="69022" w:author="pete jones" w:date="2022-01-11T13:13:00Z">
        <w:r w:rsidR="00632F48">
          <w:t xml:space="preserve">the </w:t>
        </w:r>
        <w:r w:rsidR="00632F48" w:rsidRPr="00632F48">
          <w:t>complete</w:t>
        </w:r>
        <w:r w:rsidR="00632F48">
          <w:t xml:space="preserve"> </w:t>
        </w:r>
        <w:r w:rsidR="00632F48" w:rsidRPr="00632F48">
          <w:t>university</w:t>
        </w:r>
        <w:r w:rsidR="00632F48">
          <w:t xml:space="preserve"> </w:t>
        </w:r>
        <w:r w:rsidR="00632F48" w:rsidRPr="00632F48">
          <w:t>guide</w:t>
        </w:r>
      </w:ins>
      <w:ins w:id="69023" w:author="pete jones" w:date="2022-01-11T13:14:00Z">
        <w:r w:rsidR="00632F48">
          <w:t>”.</w:t>
        </w:r>
      </w:ins>
    </w:p>
    <w:p w14:paraId="31CA69EA" w14:textId="23E12F14" w:rsidR="00A95F2C" w:rsidRPr="00312F59" w:rsidRDefault="00632F48">
      <w:pPr>
        <w:rPr>
          <w:ins w:id="69024" w:author="pete jones" w:date="2022-01-10T14:30:00Z"/>
        </w:rPr>
        <w:pPrChange w:id="69025" w:author="pete jones" w:date="2022-01-11T13:18:00Z">
          <w:pPr>
            <w:pStyle w:val="Heading8"/>
          </w:pPr>
        </w:pPrChange>
      </w:pPr>
      <w:ins w:id="69026" w:author="pete jones" w:date="2022-01-11T13:17:00Z">
        <w:r>
          <w:t xml:space="preserve">The list of 35 universities has been used to gather data </w:t>
        </w:r>
      </w:ins>
      <w:ins w:id="69027" w:author="pete jones" w:date="2022-01-11T13:18:00Z">
        <w:r>
          <w:t>to</w:t>
        </w:r>
      </w:ins>
      <w:ins w:id="69028" w:author="pete jones" w:date="2022-01-11T13:17:00Z">
        <w:r>
          <w:t xml:space="preserve"> o</w:t>
        </w:r>
      </w:ins>
      <w:ins w:id="69029" w:author="pete jones" w:date="2022-04-01T15:44:00Z">
        <w:r w:rsidR="006B22A5">
          <w:t>verview</w:t>
        </w:r>
      </w:ins>
      <w:ins w:id="69030" w:author="pete jones" w:date="2022-01-11T13:17:00Z">
        <w:r>
          <w:t xml:space="preserve"> </w:t>
        </w:r>
      </w:ins>
      <w:ins w:id="69031" w:author="pete jones" w:date="2022-04-01T14:56:00Z">
        <w:r w:rsidR="00726256">
          <w:t>the UK's course structures and delivery models for mechanical engineering courses</w:t>
        </w:r>
      </w:ins>
      <w:ins w:id="69032" w:author="pete jones" w:date="2022-01-11T13:18:00Z">
        <w:r>
          <w:t>.</w:t>
        </w:r>
      </w:ins>
    </w:p>
    <w:p w14:paraId="2B9FCE7D" w14:textId="35E52CAC" w:rsidR="00B53C72" w:rsidRDefault="007245EF" w:rsidP="00220D69">
      <w:pPr>
        <w:spacing w:before="0" w:after="0"/>
        <w:jc w:val="left"/>
        <w:rPr>
          <w:ins w:id="69033" w:author="pete jones" w:date="2022-01-11T13:32:00Z"/>
        </w:rPr>
      </w:pPr>
      <w:ins w:id="69034" w:author="pete jones" w:date="2022-01-11T13:22:00Z">
        <w:r>
          <w:t>The total 2018 population for this sub-set</w:t>
        </w:r>
      </w:ins>
      <w:ins w:id="69035" w:author="pete jones" w:date="2022-01-11T13:25:00Z">
        <w:r>
          <w:t xml:space="preserve"> </w:t>
        </w:r>
      </w:ins>
      <w:ins w:id="69036" w:author="pete jones" w:date="2022-03-30T12:31:00Z">
        <w:r w:rsidR="00042512">
          <w:t xml:space="preserve">was </w:t>
        </w:r>
      </w:ins>
      <w:ins w:id="69037" w:author="pete jones" w:date="2022-01-11T13:22:00Z">
        <w:r>
          <w:t>158,00</w:t>
        </w:r>
      </w:ins>
      <w:ins w:id="69038" w:author="pete jones" w:date="2022-01-11T13:23:00Z">
        <w:r>
          <w:t>0</w:t>
        </w:r>
      </w:ins>
      <w:ins w:id="69039" w:author="pete jones" w:date="2022-01-11T13:22:00Z">
        <w:r>
          <w:t xml:space="preserve"> studen</w:t>
        </w:r>
      </w:ins>
      <w:ins w:id="69040" w:author="pete jones" w:date="2022-01-11T13:23:00Z">
        <w:r>
          <w:t>ts representing 3</w:t>
        </w:r>
      </w:ins>
      <w:ins w:id="69041" w:author="pete jones" w:date="2022-01-11T13:25:00Z">
        <w:r>
          <w:t>0</w:t>
        </w:r>
      </w:ins>
      <w:ins w:id="69042" w:author="pete jones" w:date="2022-01-11T13:23:00Z">
        <w:r>
          <w:t xml:space="preserve">% of </w:t>
        </w:r>
      </w:ins>
      <w:ins w:id="69043" w:author="pete jones" w:date="2022-01-11T13:29:00Z">
        <w:r>
          <w:t xml:space="preserve">the </w:t>
        </w:r>
      </w:ins>
      <w:ins w:id="69044" w:author="pete jones" w:date="2022-01-11T13:23:00Z">
        <w:r>
          <w:t>population.</w:t>
        </w:r>
      </w:ins>
      <w:ins w:id="69045" w:author="pete jones" w:date="2022-01-11T13:25:00Z">
        <w:r>
          <w:t xml:space="preserve"> </w:t>
        </w:r>
      </w:ins>
      <w:ins w:id="69046" w:author="pete jones" w:date="2022-04-01T14:56:00Z">
        <w:r w:rsidR="00726256">
          <w:t>Therefore, a</w:t>
        </w:r>
      </w:ins>
      <w:ins w:id="69047" w:author="pete jones" w:date="2022-01-11T13:26:00Z">
        <w:r>
          <w:t xml:space="preserve">ssuming an even </w:t>
        </w:r>
      </w:ins>
      <w:ins w:id="69048" w:author="pete jones" w:date="2022-01-11T13:29:00Z">
        <w:r>
          <w:t>distribution</w:t>
        </w:r>
      </w:ins>
      <w:ins w:id="69049" w:author="pete jones" w:date="2022-04-01T14:56:00Z">
        <w:r w:rsidR="00726256">
          <w:t>,</w:t>
        </w:r>
      </w:ins>
      <w:ins w:id="69050" w:author="pete jones" w:date="2022-01-11T13:29:00Z">
        <w:r>
          <w:t xml:space="preserve"> the</w:t>
        </w:r>
      </w:ins>
      <w:ins w:id="69051" w:author="pete jones" w:date="2022-01-11T13:26:00Z">
        <w:r>
          <w:t xml:space="preserve"> sub-set </w:t>
        </w:r>
      </w:ins>
      <w:ins w:id="69052" w:author="pete jones" w:date="2022-01-11T13:29:00Z">
        <w:r>
          <w:t>represents 31,500</w:t>
        </w:r>
      </w:ins>
      <w:ins w:id="69053" w:author="pete jones" w:date="2022-01-11T13:27:00Z">
        <w:r>
          <w:t xml:space="preserve"> engineering students, </w:t>
        </w:r>
      </w:ins>
      <w:ins w:id="69054" w:author="pete jones" w:date="2022-01-11T13:30:00Z">
        <w:r>
          <w:t>approximately 900</w:t>
        </w:r>
      </w:ins>
      <w:ins w:id="69055" w:author="pete jones" w:date="2022-01-11T13:27:00Z">
        <w:r>
          <w:t xml:space="preserve"> engineering students in each </w:t>
        </w:r>
      </w:ins>
      <w:ins w:id="69056" w:author="pete jones" w:date="2022-01-11T13:30:00Z">
        <w:r w:rsidR="00220D69">
          <w:t>faculty,</w:t>
        </w:r>
      </w:ins>
      <w:ins w:id="69057" w:author="pete jones" w:date="2022-01-11T13:27:00Z">
        <w:r>
          <w:t xml:space="preserve"> which </w:t>
        </w:r>
      </w:ins>
      <w:ins w:id="69058" w:author="pete jones" w:date="2022-01-11T13:28:00Z">
        <w:r>
          <w:t xml:space="preserve">is presumed to </w:t>
        </w:r>
      </w:ins>
      <w:ins w:id="69059" w:author="pete jones" w:date="2022-01-11T13:32:00Z">
        <w:r w:rsidR="00BC1B40">
          <w:t xml:space="preserve">be </w:t>
        </w:r>
      </w:ins>
      <w:ins w:id="69060" w:author="pete jones" w:date="2022-01-11T13:28:00Z">
        <w:r>
          <w:t>high</w:t>
        </w:r>
      </w:ins>
      <w:ins w:id="69061" w:author="pete jones" w:date="2022-04-01T14:56:00Z">
        <w:r w:rsidR="00726256">
          <w:t>. However, o</w:t>
        </w:r>
      </w:ins>
      <w:ins w:id="69062" w:author="pete jones" w:date="2022-01-11T15:49:00Z">
        <w:r w:rsidR="000018D8">
          <w:t xml:space="preserve">nly H100 and H300 courses have been data analysed. </w:t>
        </w:r>
      </w:ins>
      <w:ins w:id="69063" w:author="pete jones" w:date="2022-01-11T15:50:00Z">
        <w:r w:rsidR="000018D8">
          <w:t>Consequently</w:t>
        </w:r>
      </w:ins>
      <w:ins w:id="69064" w:author="pete jones" w:date="2022-03-30T12:31:00Z">
        <w:r w:rsidR="00042512">
          <w:t>,</w:t>
        </w:r>
      </w:ins>
      <w:ins w:id="69065" w:author="pete jones" w:date="2022-01-11T15:50:00Z">
        <w:r w:rsidR="000018D8">
          <w:t xml:space="preserve"> </w:t>
        </w:r>
      </w:ins>
      <w:ins w:id="69066" w:author="pete jones" w:date="2022-01-11T13:28:00Z">
        <w:r>
          <w:t xml:space="preserve">the data sheets have been factored </w:t>
        </w:r>
      </w:ins>
      <w:ins w:id="69067" w:author="pete jones" w:date="2022-01-11T15:50:00Z">
        <w:r w:rsidR="000018D8">
          <w:t>to 3%</w:t>
        </w:r>
      </w:ins>
      <w:ins w:id="69068" w:author="pete jones" w:date="2022-01-11T13:28:00Z">
        <w:r>
          <w:t>.</w:t>
        </w:r>
      </w:ins>
    </w:p>
    <w:p w14:paraId="1DB8C63C" w14:textId="77777777" w:rsidR="00BC1B40" w:rsidRDefault="00BC1B40" w:rsidP="00220D69">
      <w:pPr>
        <w:spacing w:before="0" w:after="0"/>
        <w:jc w:val="left"/>
        <w:rPr>
          <w:ins w:id="69069" w:author="pete jones" w:date="2022-01-11T13:32:00Z"/>
        </w:rPr>
      </w:pPr>
    </w:p>
    <w:tbl>
      <w:tblPr>
        <w:tblStyle w:val="TableGrid"/>
        <w:tblW w:w="0" w:type="auto"/>
        <w:tblLook w:val="04A0" w:firstRow="1" w:lastRow="0" w:firstColumn="1" w:lastColumn="0" w:noHBand="0" w:noVBand="1"/>
      </w:tblPr>
      <w:tblGrid>
        <w:gridCol w:w="5098"/>
        <w:gridCol w:w="2552"/>
        <w:tblGridChange w:id="69070">
          <w:tblGrid>
            <w:gridCol w:w="3465"/>
            <w:gridCol w:w="1633"/>
            <w:gridCol w:w="287"/>
            <w:gridCol w:w="2265"/>
          </w:tblGrid>
        </w:tblGridChange>
      </w:tblGrid>
      <w:tr w:rsidR="00BC1B40" w:rsidRPr="00E133C2" w14:paraId="305AC61D" w14:textId="77777777" w:rsidTr="00BC1B40">
        <w:trPr>
          <w:trHeight w:val="300"/>
          <w:ins w:id="69071" w:author="pete jones" w:date="2022-01-11T13:32:00Z"/>
        </w:trPr>
        <w:tc>
          <w:tcPr>
            <w:tcW w:w="5098" w:type="dxa"/>
            <w:shd w:val="clear" w:color="auto" w:fill="F2F2F2" w:themeFill="background1" w:themeFillShade="F2"/>
            <w:noWrap/>
            <w:hideMark/>
          </w:tcPr>
          <w:p w14:paraId="60D8B42D" w14:textId="77777777" w:rsidR="00BC1B40" w:rsidRPr="00BC1B40" w:rsidRDefault="00BC1B40">
            <w:pPr>
              <w:spacing w:before="0" w:after="0" w:line="240" w:lineRule="auto"/>
              <w:jc w:val="left"/>
              <w:rPr>
                <w:ins w:id="69072" w:author="pete jones" w:date="2022-01-11T13:32:00Z"/>
                <w:b/>
                <w:bCs/>
                <w:rPrChange w:id="69073" w:author="pete jones" w:date="2022-01-11T13:34:00Z">
                  <w:rPr>
                    <w:ins w:id="69074" w:author="pete jones" w:date="2022-01-11T13:32:00Z"/>
                  </w:rPr>
                </w:rPrChange>
              </w:rPr>
              <w:pPrChange w:id="69075" w:author="pete jones" w:date="2022-01-11T13:33:00Z">
                <w:pPr>
                  <w:spacing w:before="0" w:after="0"/>
                  <w:jc w:val="left"/>
                </w:pPr>
              </w:pPrChange>
            </w:pPr>
            <w:ins w:id="69076" w:author="pete jones" w:date="2022-01-11T13:32:00Z">
              <w:r w:rsidRPr="00BC1B40">
                <w:rPr>
                  <w:b/>
                  <w:bCs/>
                  <w:rPrChange w:id="69077" w:author="pete jones" w:date="2022-01-11T13:34:00Z">
                    <w:rPr/>
                  </w:rPrChange>
                </w:rPr>
                <w:t>UNIVERSITY NAME</w:t>
              </w:r>
            </w:ins>
          </w:p>
        </w:tc>
        <w:tc>
          <w:tcPr>
            <w:tcW w:w="2552" w:type="dxa"/>
            <w:shd w:val="clear" w:color="auto" w:fill="F2F2F2" w:themeFill="background1" w:themeFillShade="F2"/>
            <w:noWrap/>
            <w:hideMark/>
          </w:tcPr>
          <w:p w14:paraId="748513F0" w14:textId="77777777" w:rsidR="00BC1B40" w:rsidRPr="00BC1B40" w:rsidRDefault="00BC1B40">
            <w:pPr>
              <w:spacing w:before="0" w:after="0" w:line="240" w:lineRule="auto"/>
              <w:jc w:val="left"/>
              <w:rPr>
                <w:ins w:id="69078" w:author="pete jones" w:date="2022-01-11T13:32:00Z"/>
                <w:b/>
                <w:bCs/>
                <w:rPrChange w:id="69079" w:author="pete jones" w:date="2022-01-11T13:34:00Z">
                  <w:rPr>
                    <w:ins w:id="69080" w:author="pete jones" w:date="2022-01-11T13:32:00Z"/>
                  </w:rPr>
                </w:rPrChange>
              </w:rPr>
              <w:pPrChange w:id="69081" w:author="pete jones" w:date="2022-01-11T13:33:00Z">
                <w:pPr>
                  <w:spacing w:before="0" w:after="0"/>
                  <w:jc w:val="left"/>
                </w:pPr>
              </w:pPrChange>
            </w:pPr>
            <w:ins w:id="69082" w:author="pete jones" w:date="2022-01-11T13:32:00Z">
              <w:r w:rsidRPr="00BC1B40">
                <w:rPr>
                  <w:b/>
                  <w:bCs/>
                  <w:rPrChange w:id="69083" w:author="pete jones" w:date="2022-01-11T13:34:00Z">
                    <w:rPr/>
                  </w:rPrChange>
                </w:rPr>
                <w:t>Total Intake 2018</w:t>
              </w:r>
            </w:ins>
          </w:p>
        </w:tc>
      </w:tr>
      <w:tr w:rsidR="00BC1B40" w:rsidRPr="00BC1B40" w14:paraId="03CE9BC0" w14:textId="77777777" w:rsidTr="00BC1B40">
        <w:tblPrEx>
          <w:tblW w:w="0" w:type="auto"/>
          <w:tblPrExChange w:id="69084" w:author="pete jones" w:date="2022-01-11T13:33:00Z">
            <w:tblPrEx>
              <w:tblW w:w="0" w:type="auto"/>
            </w:tblPrEx>
          </w:tblPrExChange>
        </w:tblPrEx>
        <w:trPr>
          <w:trHeight w:val="300"/>
          <w:ins w:id="69085" w:author="pete jones" w:date="2022-01-11T13:32:00Z"/>
          <w:trPrChange w:id="69086" w:author="pete jones" w:date="2022-01-11T13:33:00Z">
            <w:trPr>
              <w:gridAfter w:val="0"/>
              <w:trHeight w:val="300"/>
            </w:trPr>
          </w:trPrChange>
        </w:trPr>
        <w:tc>
          <w:tcPr>
            <w:tcW w:w="5098" w:type="dxa"/>
            <w:noWrap/>
            <w:hideMark/>
            <w:tcPrChange w:id="69087" w:author="pete jones" w:date="2022-01-11T13:33:00Z">
              <w:tcPr>
                <w:tcW w:w="3465" w:type="dxa"/>
                <w:noWrap/>
                <w:hideMark/>
              </w:tcPr>
            </w:tcPrChange>
          </w:tcPr>
          <w:p w14:paraId="256F1DFA" w14:textId="77777777" w:rsidR="00BC1B40" w:rsidRPr="00BC1B40" w:rsidRDefault="00BC1B40">
            <w:pPr>
              <w:spacing w:before="0" w:after="0" w:line="240" w:lineRule="auto"/>
              <w:jc w:val="left"/>
              <w:rPr>
                <w:ins w:id="69088" w:author="pete jones" w:date="2022-01-11T13:32:00Z"/>
              </w:rPr>
              <w:pPrChange w:id="69089" w:author="pete jones" w:date="2022-01-11T13:33:00Z">
                <w:pPr>
                  <w:spacing w:before="0" w:after="0"/>
                  <w:jc w:val="left"/>
                </w:pPr>
              </w:pPrChange>
            </w:pPr>
            <w:ins w:id="69090" w:author="pete jones" w:date="2022-01-11T13:32:00Z">
              <w:r w:rsidRPr="00BC1B40">
                <w:lastRenderedPageBreak/>
                <w:t>Coventry University</w:t>
              </w:r>
            </w:ins>
          </w:p>
        </w:tc>
        <w:tc>
          <w:tcPr>
            <w:tcW w:w="2552" w:type="dxa"/>
            <w:noWrap/>
            <w:hideMark/>
            <w:tcPrChange w:id="69091" w:author="pete jones" w:date="2022-01-11T13:33:00Z">
              <w:tcPr>
                <w:tcW w:w="1920" w:type="dxa"/>
                <w:gridSpan w:val="2"/>
                <w:noWrap/>
                <w:hideMark/>
              </w:tcPr>
            </w:tcPrChange>
          </w:tcPr>
          <w:p w14:paraId="32DDD8B0" w14:textId="77777777" w:rsidR="00BC1B40" w:rsidRPr="00BC1B40" w:rsidRDefault="00BC1B40">
            <w:pPr>
              <w:spacing w:before="0" w:after="0" w:line="240" w:lineRule="auto"/>
              <w:jc w:val="center"/>
              <w:rPr>
                <w:ins w:id="69092" w:author="pete jones" w:date="2022-01-11T13:32:00Z"/>
              </w:rPr>
              <w:pPrChange w:id="69093" w:author="pete jones" w:date="2022-01-11T13:34:00Z">
                <w:pPr>
                  <w:spacing w:before="0" w:after="0"/>
                  <w:jc w:val="left"/>
                </w:pPr>
              </w:pPrChange>
            </w:pPr>
            <w:ins w:id="69094" w:author="pete jones" w:date="2022-01-11T13:32:00Z">
              <w:r w:rsidRPr="00BC1B40">
                <w:t>9370</w:t>
              </w:r>
            </w:ins>
          </w:p>
        </w:tc>
      </w:tr>
      <w:tr w:rsidR="00BC1B40" w:rsidRPr="00BC1B40" w14:paraId="757B10DF" w14:textId="77777777" w:rsidTr="00BC1B40">
        <w:tblPrEx>
          <w:tblW w:w="0" w:type="auto"/>
          <w:tblPrExChange w:id="69095" w:author="pete jones" w:date="2022-01-11T13:33:00Z">
            <w:tblPrEx>
              <w:tblW w:w="0" w:type="auto"/>
            </w:tblPrEx>
          </w:tblPrExChange>
        </w:tblPrEx>
        <w:trPr>
          <w:trHeight w:val="300"/>
          <w:ins w:id="69096" w:author="pete jones" w:date="2022-01-11T13:32:00Z"/>
          <w:trPrChange w:id="69097" w:author="pete jones" w:date="2022-01-11T13:33:00Z">
            <w:trPr>
              <w:gridAfter w:val="0"/>
              <w:trHeight w:val="300"/>
            </w:trPr>
          </w:trPrChange>
        </w:trPr>
        <w:tc>
          <w:tcPr>
            <w:tcW w:w="5098" w:type="dxa"/>
            <w:noWrap/>
            <w:hideMark/>
            <w:tcPrChange w:id="69098" w:author="pete jones" w:date="2022-01-11T13:33:00Z">
              <w:tcPr>
                <w:tcW w:w="3465" w:type="dxa"/>
                <w:noWrap/>
                <w:hideMark/>
              </w:tcPr>
            </w:tcPrChange>
          </w:tcPr>
          <w:p w14:paraId="2839D6FD" w14:textId="77777777" w:rsidR="00BC1B40" w:rsidRPr="00BC1B40" w:rsidRDefault="00BC1B40">
            <w:pPr>
              <w:spacing w:before="0" w:after="0" w:line="240" w:lineRule="auto"/>
              <w:jc w:val="left"/>
              <w:rPr>
                <w:ins w:id="69099" w:author="pete jones" w:date="2022-01-11T13:32:00Z"/>
              </w:rPr>
              <w:pPrChange w:id="69100" w:author="pete jones" w:date="2022-01-11T13:33:00Z">
                <w:pPr>
                  <w:spacing w:before="0" w:after="0"/>
                  <w:jc w:val="left"/>
                </w:pPr>
              </w:pPrChange>
            </w:pPr>
            <w:ins w:id="69101" w:author="pete jones" w:date="2022-01-11T13:32:00Z">
              <w:r w:rsidRPr="00BC1B40">
                <w:t>The Nottingham Trent University</w:t>
              </w:r>
            </w:ins>
          </w:p>
        </w:tc>
        <w:tc>
          <w:tcPr>
            <w:tcW w:w="2552" w:type="dxa"/>
            <w:noWrap/>
            <w:hideMark/>
            <w:tcPrChange w:id="69102" w:author="pete jones" w:date="2022-01-11T13:33:00Z">
              <w:tcPr>
                <w:tcW w:w="1920" w:type="dxa"/>
                <w:gridSpan w:val="2"/>
                <w:noWrap/>
                <w:hideMark/>
              </w:tcPr>
            </w:tcPrChange>
          </w:tcPr>
          <w:p w14:paraId="4DF97144" w14:textId="77777777" w:rsidR="00BC1B40" w:rsidRPr="00BC1B40" w:rsidRDefault="00BC1B40">
            <w:pPr>
              <w:spacing w:before="0" w:after="0" w:line="240" w:lineRule="auto"/>
              <w:jc w:val="center"/>
              <w:rPr>
                <w:ins w:id="69103" w:author="pete jones" w:date="2022-01-11T13:32:00Z"/>
              </w:rPr>
              <w:pPrChange w:id="69104" w:author="pete jones" w:date="2022-01-11T13:34:00Z">
                <w:pPr>
                  <w:spacing w:before="0" w:after="0"/>
                  <w:jc w:val="left"/>
                </w:pPr>
              </w:pPrChange>
            </w:pPr>
            <w:ins w:id="69105" w:author="pete jones" w:date="2022-01-11T13:32:00Z">
              <w:r w:rsidRPr="00BC1B40">
                <w:t>8825</w:t>
              </w:r>
            </w:ins>
          </w:p>
        </w:tc>
      </w:tr>
      <w:tr w:rsidR="00BC1B40" w:rsidRPr="00BC1B40" w14:paraId="12054724" w14:textId="77777777" w:rsidTr="00BC1B40">
        <w:tblPrEx>
          <w:tblW w:w="0" w:type="auto"/>
          <w:tblPrExChange w:id="69106" w:author="pete jones" w:date="2022-01-11T13:33:00Z">
            <w:tblPrEx>
              <w:tblW w:w="0" w:type="auto"/>
            </w:tblPrEx>
          </w:tblPrExChange>
        </w:tblPrEx>
        <w:trPr>
          <w:trHeight w:val="300"/>
          <w:ins w:id="69107" w:author="pete jones" w:date="2022-01-11T13:32:00Z"/>
          <w:trPrChange w:id="69108" w:author="pete jones" w:date="2022-01-11T13:33:00Z">
            <w:trPr>
              <w:gridAfter w:val="0"/>
              <w:trHeight w:val="300"/>
            </w:trPr>
          </w:trPrChange>
        </w:trPr>
        <w:tc>
          <w:tcPr>
            <w:tcW w:w="5098" w:type="dxa"/>
            <w:noWrap/>
            <w:hideMark/>
            <w:tcPrChange w:id="69109" w:author="pete jones" w:date="2022-01-11T13:33:00Z">
              <w:tcPr>
                <w:tcW w:w="3465" w:type="dxa"/>
                <w:noWrap/>
                <w:hideMark/>
              </w:tcPr>
            </w:tcPrChange>
          </w:tcPr>
          <w:p w14:paraId="0D432CAE" w14:textId="25DA9916" w:rsidR="00BC1B40" w:rsidRPr="00BC1B40" w:rsidRDefault="00BC1B40">
            <w:pPr>
              <w:spacing w:before="0" w:after="0" w:line="240" w:lineRule="auto"/>
              <w:jc w:val="left"/>
              <w:rPr>
                <w:ins w:id="69110" w:author="pete jones" w:date="2022-01-11T13:32:00Z"/>
              </w:rPr>
              <w:pPrChange w:id="69111" w:author="pete jones" w:date="2022-01-11T13:33:00Z">
                <w:pPr>
                  <w:spacing w:before="0" w:after="0"/>
                  <w:jc w:val="left"/>
                </w:pPr>
              </w:pPrChange>
            </w:pPr>
            <w:ins w:id="69112" w:author="pete jones" w:date="2022-01-11T13:32:00Z">
              <w:r w:rsidRPr="00BC1B40">
                <w:t xml:space="preserve">Liverpool John </w:t>
              </w:r>
            </w:ins>
            <w:ins w:id="69113" w:author="pete jones" w:date="2022-01-11T13:33:00Z">
              <w:r w:rsidRPr="00BC1B40">
                <w:t>Moore’s</w:t>
              </w:r>
            </w:ins>
            <w:ins w:id="69114" w:author="pete jones" w:date="2022-01-11T13:32:00Z">
              <w:r w:rsidRPr="00BC1B40">
                <w:t xml:space="preserve"> University</w:t>
              </w:r>
            </w:ins>
          </w:p>
        </w:tc>
        <w:tc>
          <w:tcPr>
            <w:tcW w:w="2552" w:type="dxa"/>
            <w:noWrap/>
            <w:hideMark/>
            <w:tcPrChange w:id="69115" w:author="pete jones" w:date="2022-01-11T13:33:00Z">
              <w:tcPr>
                <w:tcW w:w="1920" w:type="dxa"/>
                <w:gridSpan w:val="2"/>
                <w:noWrap/>
                <w:hideMark/>
              </w:tcPr>
            </w:tcPrChange>
          </w:tcPr>
          <w:p w14:paraId="6515D7D1" w14:textId="77777777" w:rsidR="00BC1B40" w:rsidRPr="00BC1B40" w:rsidRDefault="00BC1B40">
            <w:pPr>
              <w:spacing w:before="0" w:after="0" w:line="240" w:lineRule="auto"/>
              <w:jc w:val="center"/>
              <w:rPr>
                <w:ins w:id="69116" w:author="pete jones" w:date="2022-01-11T13:32:00Z"/>
              </w:rPr>
              <w:pPrChange w:id="69117" w:author="pete jones" w:date="2022-01-11T13:34:00Z">
                <w:pPr>
                  <w:spacing w:before="0" w:after="0"/>
                  <w:jc w:val="left"/>
                </w:pPr>
              </w:pPrChange>
            </w:pPr>
            <w:ins w:id="69118" w:author="pete jones" w:date="2022-01-11T13:32:00Z">
              <w:r w:rsidRPr="00BC1B40">
                <w:t>6480</w:t>
              </w:r>
            </w:ins>
          </w:p>
        </w:tc>
      </w:tr>
      <w:tr w:rsidR="00BC1B40" w:rsidRPr="00BC1B40" w14:paraId="639A4E97" w14:textId="77777777" w:rsidTr="00BC1B40">
        <w:tblPrEx>
          <w:tblW w:w="0" w:type="auto"/>
          <w:tblPrExChange w:id="69119" w:author="pete jones" w:date="2022-01-11T13:33:00Z">
            <w:tblPrEx>
              <w:tblW w:w="0" w:type="auto"/>
            </w:tblPrEx>
          </w:tblPrExChange>
        </w:tblPrEx>
        <w:trPr>
          <w:trHeight w:val="300"/>
          <w:ins w:id="69120" w:author="pete jones" w:date="2022-01-11T13:32:00Z"/>
          <w:trPrChange w:id="69121" w:author="pete jones" w:date="2022-01-11T13:33:00Z">
            <w:trPr>
              <w:gridAfter w:val="0"/>
              <w:trHeight w:val="300"/>
            </w:trPr>
          </w:trPrChange>
        </w:trPr>
        <w:tc>
          <w:tcPr>
            <w:tcW w:w="5098" w:type="dxa"/>
            <w:noWrap/>
            <w:hideMark/>
            <w:tcPrChange w:id="69122" w:author="pete jones" w:date="2022-01-11T13:33:00Z">
              <w:tcPr>
                <w:tcW w:w="3465" w:type="dxa"/>
                <w:noWrap/>
                <w:hideMark/>
              </w:tcPr>
            </w:tcPrChange>
          </w:tcPr>
          <w:p w14:paraId="6F86FE3A" w14:textId="77777777" w:rsidR="00BC1B40" w:rsidRPr="00BC1B40" w:rsidRDefault="00BC1B40">
            <w:pPr>
              <w:spacing w:before="0" w:after="0" w:line="240" w:lineRule="auto"/>
              <w:jc w:val="left"/>
              <w:rPr>
                <w:ins w:id="69123" w:author="pete jones" w:date="2022-01-11T13:32:00Z"/>
              </w:rPr>
              <w:pPrChange w:id="69124" w:author="pete jones" w:date="2022-01-11T13:33:00Z">
                <w:pPr>
                  <w:spacing w:before="0" w:after="0"/>
                  <w:jc w:val="left"/>
                </w:pPr>
              </w:pPrChange>
            </w:pPr>
            <w:ins w:id="69125" w:author="pete jones" w:date="2022-01-11T13:32:00Z">
              <w:r w:rsidRPr="00BC1B40">
                <w:t>The University of Exeter</w:t>
              </w:r>
            </w:ins>
          </w:p>
        </w:tc>
        <w:tc>
          <w:tcPr>
            <w:tcW w:w="2552" w:type="dxa"/>
            <w:noWrap/>
            <w:hideMark/>
            <w:tcPrChange w:id="69126" w:author="pete jones" w:date="2022-01-11T13:33:00Z">
              <w:tcPr>
                <w:tcW w:w="1920" w:type="dxa"/>
                <w:gridSpan w:val="2"/>
                <w:noWrap/>
                <w:hideMark/>
              </w:tcPr>
            </w:tcPrChange>
          </w:tcPr>
          <w:p w14:paraId="28D3E238" w14:textId="77777777" w:rsidR="00BC1B40" w:rsidRPr="00BC1B40" w:rsidRDefault="00BC1B40">
            <w:pPr>
              <w:spacing w:before="0" w:after="0" w:line="240" w:lineRule="auto"/>
              <w:jc w:val="center"/>
              <w:rPr>
                <w:ins w:id="69127" w:author="pete jones" w:date="2022-01-11T13:32:00Z"/>
              </w:rPr>
              <w:pPrChange w:id="69128" w:author="pete jones" w:date="2022-01-11T13:34:00Z">
                <w:pPr>
                  <w:spacing w:before="0" w:after="0"/>
                  <w:jc w:val="left"/>
                </w:pPr>
              </w:pPrChange>
            </w:pPr>
            <w:ins w:id="69129" w:author="pete jones" w:date="2022-01-11T13:32:00Z">
              <w:r w:rsidRPr="00BC1B40">
                <w:t>6430</w:t>
              </w:r>
            </w:ins>
          </w:p>
        </w:tc>
      </w:tr>
      <w:tr w:rsidR="00BC1B40" w:rsidRPr="00BC1B40" w14:paraId="19AA9291" w14:textId="77777777" w:rsidTr="00BC1B40">
        <w:tblPrEx>
          <w:tblW w:w="0" w:type="auto"/>
          <w:tblPrExChange w:id="69130" w:author="pete jones" w:date="2022-01-11T13:33:00Z">
            <w:tblPrEx>
              <w:tblW w:w="0" w:type="auto"/>
            </w:tblPrEx>
          </w:tblPrExChange>
        </w:tblPrEx>
        <w:trPr>
          <w:trHeight w:val="300"/>
          <w:ins w:id="69131" w:author="pete jones" w:date="2022-01-11T13:32:00Z"/>
          <w:trPrChange w:id="69132" w:author="pete jones" w:date="2022-01-11T13:33:00Z">
            <w:trPr>
              <w:gridAfter w:val="0"/>
              <w:trHeight w:val="300"/>
            </w:trPr>
          </w:trPrChange>
        </w:trPr>
        <w:tc>
          <w:tcPr>
            <w:tcW w:w="5098" w:type="dxa"/>
            <w:noWrap/>
            <w:hideMark/>
            <w:tcPrChange w:id="69133" w:author="pete jones" w:date="2022-01-11T13:33:00Z">
              <w:tcPr>
                <w:tcW w:w="3465" w:type="dxa"/>
                <w:noWrap/>
                <w:hideMark/>
              </w:tcPr>
            </w:tcPrChange>
          </w:tcPr>
          <w:p w14:paraId="31C5E54D" w14:textId="77777777" w:rsidR="00BC1B40" w:rsidRPr="00BC1B40" w:rsidRDefault="00BC1B40">
            <w:pPr>
              <w:spacing w:before="0" w:after="0" w:line="240" w:lineRule="auto"/>
              <w:jc w:val="left"/>
              <w:rPr>
                <w:ins w:id="69134" w:author="pete jones" w:date="2022-01-11T13:32:00Z"/>
              </w:rPr>
              <w:pPrChange w:id="69135" w:author="pete jones" w:date="2022-01-11T13:33:00Z">
                <w:pPr>
                  <w:spacing w:before="0" w:after="0"/>
                  <w:jc w:val="left"/>
                </w:pPr>
              </w:pPrChange>
            </w:pPr>
            <w:ins w:id="69136" w:author="pete jones" w:date="2022-01-11T13:32:00Z">
              <w:r w:rsidRPr="00BC1B40">
                <w:t>Newcastle university</w:t>
              </w:r>
            </w:ins>
          </w:p>
        </w:tc>
        <w:tc>
          <w:tcPr>
            <w:tcW w:w="2552" w:type="dxa"/>
            <w:noWrap/>
            <w:hideMark/>
            <w:tcPrChange w:id="69137" w:author="pete jones" w:date="2022-01-11T13:33:00Z">
              <w:tcPr>
                <w:tcW w:w="1920" w:type="dxa"/>
                <w:gridSpan w:val="2"/>
                <w:noWrap/>
                <w:hideMark/>
              </w:tcPr>
            </w:tcPrChange>
          </w:tcPr>
          <w:p w14:paraId="0FFA8AC6" w14:textId="77777777" w:rsidR="00BC1B40" w:rsidRPr="00BC1B40" w:rsidRDefault="00BC1B40">
            <w:pPr>
              <w:spacing w:before="0" w:after="0" w:line="240" w:lineRule="auto"/>
              <w:jc w:val="center"/>
              <w:rPr>
                <w:ins w:id="69138" w:author="pete jones" w:date="2022-01-11T13:32:00Z"/>
              </w:rPr>
              <w:pPrChange w:id="69139" w:author="pete jones" w:date="2022-01-11T13:34:00Z">
                <w:pPr>
                  <w:spacing w:before="0" w:after="0"/>
                  <w:jc w:val="left"/>
                </w:pPr>
              </w:pPrChange>
            </w:pPr>
            <w:ins w:id="69140" w:author="pete jones" w:date="2022-01-11T13:32:00Z">
              <w:r w:rsidRPr="00BC1B40">
                <w:t>6400</w:t>
              </w:r>
            </w:ins>
          </w:p>
        </w:tc>
      </w:tr>
      <w:tr w:rsidR="00BC1B40" w:rsidRPr="00BC1B40" w14:paraId="0796C112" w14:textId="77777777" w:rsidTr="00BC1B40">
        <w:tblPrEx>
          <w:tblW w:w="0" w:type="auto"/>
          <w:tblPrExChange w:id="69141" w:author="pete jones" w:date="2022-01-11T13:33:00Z">
            <w:tblPrEx>
              <w:tblW w:w="0" w:type="auto"/>
            </w:tblPrEx>
          </w:tblPrExChange>
        </w:tblPrEx>
        <w:trPr>
          <w:trHeight w:val="300"/>
          <w:ins w:id="69142" w:author="pete jones" w:date="2022-01-11T13:32:00Z"/>
          <w:trPrChange w:id="69143" w:author="pete jones" w:date="2022-01-11T13:33:00Z">
            <w:trPr>
              <w:gridAfter w:val="0"/>
              <w:trHeight w:val="300"/>
            </w:trPr>
          </w:trPrChange>
        </w:trPr>
        <w:tc>
          <w:tcPr>
            <w:tcW w:w="5098" w:type="dxa"/>
            <w:noWrap/>
            <w:hideMark/>
            <w:tcPrChange w:id="69144" w:author="pete jones" w:date="2022-01-11T13:33:00Z">
              <w:tcPr>
                <w:tcW w:w="3465" w:type="dxa"/>
                <w:noWrap/>
                <w:hideMark/>
              </w:tcPr>
            </w:tcPrChange>
          </w:tcPr>
          <w:p w14:paraId="3FC586D6" w14:textId="77777777" w:rsidR="00BC1B40" w:rsidRPr="00BC1B40" w:rsidRDefault="00BC1B40">
            <w:pPr>
              <w:spacing w:before="0" w:after="0" w:line="240" w:lineRule="auto"/>
              <w:jc w:val="left"/>
              <w:rPr>
                <w:ins w:id="69145" w:author="pete jones" w:date="2022-01-11T13:32:00Z"/>
              </w:rPr>
              <w:pPrChange w:id="69146" w:author="pete jones" w:date="2022-01-11T13:33:00Z">
                <w:pPr>
                  <w:spacing w:before="0" w:after="0"/>
                  <w:jc w:val="left"/>
                </w:pPr>
              </w:pPrChange>
            </w:pPr>
            <w:ins w:id="69147" w:author="pete jones" w:date="2022-01-11T13:32:00Z">
              <w:r w:rsidRPr="00BC1B40">
                <w:t>Anglia Ruskin University</w:t>
              </w:r>
            </w:ins>
          </w:p>
        </w:tc>
        <w:tc>
          <w:tcPr>
            <w:tcW w:w="2552" w:type="dxa"/>
            <w:noWrap/>
            <w:hideMark/>
            <w:tcPrChange w:id="69148" w:author="pete jones" w:date="2022-01-11T13:33:00Z">
              <w:tcPr>
                <w:tcW w:w="1920" w:type="dxa"/>
                <w:gridSpan w:val="2"/>
                <w:noWrap/>
                <w:hideMark/>
              </w:tcPr>
            </w:tcPrChange>
          </w:tcPr>
          <w:p w14:paraId="17D2A87F" w14:textId="77777777" w:rsidR="00BC1B40" w:rsidRPr="00BC1B40" w:rsidRDefault="00BC1B40">
            <w:pPr>
              <w:spacing w:before="0" w:after="0" w:line="240" w:lineRule="auto"/>
              <w:jc w:val="center"/>
              <w:rPr>
                <w:ins w:id="69149" w:author="pete jones" w:date="2022-01-11T13:32:00Z"/>
              </w:rPr>
              <w:pPrChange w:id="69150" w:author="pete jones" w:date="2022-01-11T13:34:00Z">
                <w:pPr>
                  <w:spacing w:before="0" w:after="0"/>
                  <w:jc w:val="left"/>
                </w:pPr>
              </w:pPrChange>
            </w:pPr>
            <w:ins w:id="69151" w:author="pete jones" w:date="2022-01-11T13:32:00Z">
              <w:r w:rsidRPr="00BC1B40">
                <w:t>6385</w:t>
              </w:r>
            </w:ins>
          </w:p>
        </w:tc>
      </w:tr>
      <w:tr w:rsidR="00BC1B40" w:rsidRPr="00BC1B40" w14:paraId="6B360EC5" w14:textId="77777777" w:rsidTr="00BC1B40">
        <w:tblPrEx>
          <w:tblW w:w="0" w:type="auto"/>
          <w:tblPrExChange w:id="69152" w:author="pete jones" w:date="2022-01-11T13:33:00Z">
            <w:tblPrEx>
              <w:tblW w:w="0" w:type="auto"/>
            </w:tblPrEx>
          </w:tblPrExChange>
        </w:tblPrEx>
        <w:trPr>
          <w:trHeight w:val="300"/>
          <w:ins w:id="69153" w:author="pete jones" w:date="2022-01-11T13:32:00Z"/>
          <w:trPrChange w:id="69154" w:author="pete jones" w:date="2022-01-11T13:33:00Z">
            <w:trPr>
              <w:gridAfter w:val="0"/>
              <w:trHeight w:val="300"/>
            </w:trPr>
          </w:trPrChange>
        </w:trPr>
        <w:tc>
          <w:tcPr>
            <w:tcW w:w="5098" w:type="dxa"/>
            <w:noWrap/>
            <w:hideMark/>
            <w:tcPrChange w:id="69155" w:author="pete jones" w:date="2022-01-11T13:33:00Z">
              <w:tcPr>
                <w:tcW w:w="3465" w:type="dxa"/>
                <w:noWrap/>
                <w:hideMark/>
              </w:tcPr>
            </w:tcPrChange>
          </w:tcPr>
          <w:p w14:paraId="3D79741B" w14:textId="77777777" w:rsidR="00BC1B40" w:rsidRPr="00BC1B40" w:rsidRDefault="00BC1B40">
            <w:pPr>
              <w:spacing w:before="0" w:after="0" w:line="240" w:lineRule="auto"/>
              <w:jc w:val="left"/>
              <w:rPr>
                <w:ins w:id="69156" w:author="pete jones" w:date="2022-01-11T13:32:00Z"/>
              </w:rPr>
              <w:pPrChange w:id="69157" w:author="pete jones" w:date="2022-01-11T13:33:00Z">
                <w:pPr>
                  <w:spacing w:before="0" w:after="0"/>
                  <w:jc w:val="left"/>
                </w:pPr>
              </w:pPrChange>
            </w:pPr>
            <w:ins w:id="69158" w:author="pete jones" w:date="2022-01-11T13:32:00Z">
              <w:r w:rsidRPr="00BC1B40">
                <w:t>Cardiff University</w:t>
              </w:r>
            </w:ins>
          </w:p>
        </w:tc>
        <w:tc>
          <w:tcPr>
            <w:tcW w:w="2552" w:type="dxa"/>
            <w:noWrap/>
            <w:hideMark/>
            <w:tcPrChange w:id="69159" w:author="pete jones" w:date="2022-01-11T13:33:00Z">
              <w:tcPr>
                <w:tcW w:w="1920" w:type="dxa"/>
                <w:gridSpan w:val="2"/>
                <w:noWrap/>
                <w:hideMark/>
              </w:tcPr>
            </w:tcPrChange>
          </w:tcPr>
          <w:p w14:paraId="7767FBDC" w14:textId="77777777" w:rsidR="00BC1B40" w:rsidRPr="00BC1B40" w:rsidRDefault="00BC1B40">
            <w:pPr>
              <w:spacing w:before="0" w:after="0" w:line="240" w:lineRule="auto"/>
              <w:jc w:val="center"/>
              <w:rPr>
                <w:ins w:id="69160" w:author="pete jones" w:date="2022-01-11T13:32:00Z"/>
              </w:rPr>
              <w:pPrChange w:id="69161" w:author="pete jones" w:date="2022-01-11T13:34:00Z">
                <w:pPr>
                  <w:spacing w:before="0" w:after="0"/>
                  <w:jc w:val="left"/>
                </w:pPr>
              </w:pPrChange>
            </w:pPr>
            <w:ins w:id="69162" w:author="pete jones" w:date="2022-01-11T13:32:00Z">
              <w:r w:rsidRPr="00BC1B40">
                <w:t>6335</w:t>
              </w:r>
            </w:ins>
          </w:p>
        </w:tc>
      </w:tr>
      <w:tr w:rsidR="00BC1B40" w:rsidRPr="00BC1B40" w14:paraId="28DAE0FB" w14:textId="77777777" w:rsidTr="00BC1B40">
        <w:tblPrEx>
          <w:tblW w:w="0" w:type="auto"/>
          <w:tblPrExChange w:id="69163" w:author="pete jones" w:date="2022-01-11T13:33:00Z">
            <w:tblPrEx>
              <w:tblW w:w="0" w:type="auto"/>
            </w:tblPrEx>
          </w:tblPrExChange>
        </w:tblPrEx>
        <w:trPr>
          <w:trHeight w:val="300"/>
          <w:ins w:id="69164" w:author="pete jones" w:date="2022-01-11T13:32:00Z"/>
          <w:trPrChange w:id="69165" w:author="pete jones" w:date="2022-01-11T13:33:00Z">
            <w:trPr>
              <w:gridAfter w:val="0"/>
              <w:trHeight w:val="300"/>
            </w:trPr>
          </w:trPrChange>
        </w:trPr>
        <w:tc>
          <w:tcPr>
            <w:tcW w:w="5098" w:type="dxa"/>
            <w:noWrap/>
            <w:hideMark/>
            <w:tcPrChange w:id="69166" w:author="pete jones" w:date="2022-01-11T13:33:00Z">
              <w:tcPr>
                <w:tcW w:w="3465" w:type="dxa"/>
                <w:noWrap/>
                <w:hideMark/>
              </w:tcPr>
            </w:tcPrChange>
          </w:tcPr>
          <w:p w14:paraId="13E1927B" w14:textId="77777777" w:rsidR="00BC1B40" w:rsidRPr="00BC1B40" w:rsidRDefault="00BC1B40">
            <w:pPr>
              <w:spacing w:before="0" w:after="0" w:line="240" w:lineRule="auto"/>
              <w:jc w:val="left"/>
              <w:rPr>
                <w:ins w:id="69167" w:author="pete jones" w:date="2022-01-11T13:32:00Z"/>
              </w:rPr>
              <w:pPrChange w:id="69168" w:author="pete jones" w:date="2022-01-11T13:33:00Z">
                <w:pPr>
                  <w:spacing w:before="0" w:after="0"/>
                  <w:jc w:val="left"/>
                </w:pPr>
              </w:pPrChange>
            </w:pPr>
            <w:ins w:id="69169" w:author="pete jones" w:date="2022-01-11T13:32:00Z">
              <w:r w:rsidRPr="00BC1B40">
                <w:t>The University of Bristol</w:t>
              </w:r>
            </w:ins>
          </w:p>
        </w:tc>
        <w:tc>
          <w:tcPr>
            <w:tcW w:w="2552" w:type="dxa"/>
            <w:noWrap/>
            <w:hideMark/>
            <w:tcPrChange w:id="69170" w:author="pete jones" w:date="2022-01-11T13:33:00Z">
              <w:tcPr>
                <w:tcW w:w="1920" w:type="dxa"/>
                <w:gridSpan w:val="2"/>
                <w:noWrap/>
                <w:hideMark/>
              </w:tcPr>
            </w:tcPrChange>
          </w:tcPr>
          <w:p w14:paraId="4FBD3659" w14:textId="77777777" w:rsidR="00BC1B40" w:rsidRPr="00BC1B40" w:rsidRDefault="00BC1B40">
            <w:pPr>
              <w:spacing w:before="0" w:after="0" w:line="240" w:lineRule="auto"/>
              <w:jc w:val="center"/>
              <w:rPr>
                <w:ins w:id="69171" w:author="pete jones" w:date="2022-01-11T13:32:00Z"/>
              </w:rPr>
              <w:pPrChange w:id="69172" w:author="pete jones" w:date="2022-01-11T13:34:00Z">
                <w:pPr>
                  <w:spacing w:before="0" w:after="0"/>
                  <w:jc w:val="left"/>
                </w:pPr>
              </w:pPrChange>
            </w:pPr>
            <w:ins w:id="69173" w:author="pete jones" w:date="2022-01-11T13:32:00Z">
              <w:r w:rsidRPr="00BC1B40">
                <w:t>5770</w:t>
              </w:r>
            </w:ins>
          </w:p>
        </w:tc>
      </w:tr>
      <w:tr w:rsidR="00BC1B40" w:rsidRPr="00BC1B40" w14:paraId="4D9C455A" w14:textId="77777777" w:rsidTr="00BC1B40">
        <w:tblPrEx>
          <w:tblW w:w="0" w:type="auto"/>
          <w:tblPrExChange w:id="69174" w:author="pete jones" w:date="2022-01-11T13:33:00Z">
            <w:tblPrEx>
              <w:tblW w:w="0" w:type="auto"/>
            </w:tblPrEx>
          </w:tblPrExChange>
        </w:tblPrEx>
        <w:trPr>
          <w:trHeight w:val="300"/>
          <w:ins w:id="69175" w:author="pete jones" w:date="2022-01-11T13:32:00Z"/>
          <w:trPrChange w:id="69176" w:author="pete jones" w:date="2022-01-11T13:33:00Z">
            <w:trPr>
              <w:gridAfter w:val="0"/>
              <w:trHeight w:val="300"/>
            </w:trPr>
          </w:trPrChange>
        </w:trPr>
        <w:tc>
          <w:tcPr>
            <w:tcW w:w="5098" w:type="dxa"/>
            <w:noWrap/>
            <w:hideMark/>
            <w:tcPrChange w:id="69177" w:author="pete jones" w:date="2022-01-11T13:33:00Z">
              <w:tcPr>
                <w:tcW w:w="3465" w:type="dxa"/>
                <w:noWrap/>
                <w:hideMark/>
              </w:tcPr>
            </w:tcPrChange>
          </w:tcPr>
          <w:p w14:paraId="6FF5BF31" w14:textId="77777777" w:rsidR="00BC1B40" w:rsidRPr="00BC1B40" w:rsidRDefault="00BC1B40">
            <w:pPr>
              <w:spacing w:before="0" w:after="0" w:line="240" w:lineRule="auto"/>
              <w:jc w:val="left"/>
              <w:rPr>
                <w:ins w:id="69178" w:author="pete jones" w:date="2022-01-11T13:32:00Z"/>
              </w:rPr>
              <w:pPrChange w:id="69179" w:author="pete jones" w:date="2022-01-11T13:33:00Z">
                <w:pPr>
                  <w:spacing w:before="0" w:after="0"/>
                  <w:jc w:val="left"/>
                </w:pPr>
              </w:pPrChange>
            </w:pPr>
            <w:ins w:id="69180" w:author="pete jones" w:date="2022-01-11T13:32:00Z">
              <w:r w:rsidRPr="00BC1B40">
                <w:t>The University of Sheffield</w:t>
              </w:r>
            </w:ins>
          </w:p>
        </w:tc>
        <w:tc>
          <w:tcPr>
            <w:tcW w:w="2552" w:type="dxa"/>
            <w:noWrap/>
            <w:hideMark/>
            <w:tcPrChange w:id="69181" w:author="pete jones" w:date="2022-01-11T13:33:00Z">
              <w:tcPr>
                <w:tcW w:w="1920" w:type="dxa"/>
                <w:gridSpan w:val="2"/>
                <w:noWrap/>
                <w:hideMark/>
              </w:tcPr>
            </w:tcPrChange>
          </w:tcPr>
          <w:p w14:paraId="41B4BBFA" w14:textId="77777777" w:rsidR="00BC1B40" w:rsidRPr="00BC1B40" w:rsidRDefault="00BC1B40">
            <w:pPr>
              <w:spacing w:before="0" w:after="0" w:line="240" w:lineRule="auto"/>
              <w:jc w:val="center"/>
              <w:rPr>
                <w:ins w:id="69182" w:author="pete jones" w:date="2022-01-11T13:32:00Z"/>
              </w:rPr>
              <w:pPrChange w:id="69183" w:author="pete jones" w:date="2022-01-11T13:34:00Z">
                <w:pPr>
                  <w:spacing w:before="0" w:after="0"/>
                  <w:jc w:val="left"/>
                </w:pPr>
              </w:pPrChange>
            </w:pPr>
            <w:ins w:id="69184" w:author="pete jones" w:date="2022-01-11T13:32:00Z">
              <w:r w:rsidRPr="00BC1B40">
                <w:t>5310</w:t>
              </w:r>
            </w:ins>
          </w:p>
        </w:tc>
      </w:tr>
      <w:tr w:rsidR="00BC1B40" w:rsidRPr="00BC1B40" w14:paraId="4AE95163" w14:textId="77777777" w:rsidTr="00BC1B40">
        <w:tblPrEx>
          <w:tblW w:w="0" w:type="auto"/>
          <w:tblPrExChange w:id="69185" w:author="pete jones" w:date="2022-01-11T13:33:00Z">
            <w:tblPrEx>
              <w:tblW w:w="0" w:type="auto"/>
            </w:tblPrEx>
          </w:tblPrExChange>
        </w:tblPrEx>
        <w:trPr>
          <w:trHeight w:val="300"/>
          <w:ins w:id="69186" w:author="pete jones" w:date="2022-01-11T13:32:00Z"/>
          <w:trPrChange w:id="69187" w:author="pete jones" w:date="2022-01-11T13:33:00Z">
            <w:trPr>
              <w:gridAfter w:val="0"/>
              <w:trHeight w:val="300"/>
            </w:trPr>
          </w:trPrChange>
        </w:trPr>
        <w:tc>
          <w:tcPr>
            <w:tcW w:w="5098" w:type="dxa"/>
            <w:noWrap/>
            <w:hideMark/>
            <w:tcPrChange w:id="69188" w:author="pete jones" w:date="2022-01-11T13:33:00Z">
              <w:tcPr>
                <w:tcW w:w="3465" w:type="dxa"/>
                <w:noWrap/>
                <w:hideMark/>
              </w:tcPr>
            </w:tcPrChange>
          </w:tcPr>
          <w:p w14:paraId="7F1D7E3C" w14:textId="77777777" w:rsidR="00BC1B40" w:rsidRPr="00BC1B40" w:rsidRDefault="00BC1B40">
            <w:pPr>
              <w:spacing w:before="0" w:after="0" w:line="240" w:lineRule="auto"/>
              <w:jc w:val="left"/>
              <w:rPr>
                <w:ins w:id="69189" w:author="pete jones" w:date="2022-01-11T13:32:00Z"/>
              </w:rPr>
              <w:pPrChange w:id="69190" w:author="pete jones" w:date="2022-01-11T13:33:00Z">
                <w:pPr>
                  <w:spacing w:before="0" w:after="0"/>
                  <w:jc w:val="left"/>
                </w:pPr>
              </w:pPrChange>
            </w:pPr>
            <w:ins w:id="69191" w:author="pete jones" w:date="2022-01-11T13:32:00Z">
              <w:r w:rsidRPr="00BC1B40">
                <w:t>The University of Warwick</w:t>
              </w:r>
            </w:ins>
          </w:p>
        </w:tc>
        <w:tc>
          <w:tcPr>
            <w:tcW w:w="2552" w:type="dxa"/>
            <w:noWrap/>
            <w:hideMark/>
            <w:tcPrChange w:id="69192" w:author="pete jones" w:date="2022-01-11T13:33:00Z">
              <w:tcPr>
                <w:tcW w:w="1920" w:type="dxa"/>
                <w:gridSpan w:val="2"/>
                <w:noWrap/>
                <w:hideMark/>
              </w:tcPr>
            </w:tcPrChange>
          </w:tcPr>
          <w:p w14:paraId="2980BD42" w14:textId="77777777" w:rsidR="00BC1B40" w:rsidRPr="00BC1B40" w:rsidRDefault="00BC1B40">
            <w:pPr>
              <w:spacing w:before="0" w:after="0" w:line="240" w:lineRule="auto"/>
              <w:jc w:val="center"/>
              <w:rPr>
                <w:ins w:id="69193" w:author="pete jones" w:date="2022-01-11T13:32:00Z"/>
              </w:rPr>
              <w:pPrChange w:id="69194" w:author="pete jones" w:date="2022-01-11T13:34:00Z">
                <w:pPr>
                  <w:spacing w:before="0" w:after="0"/>
                  <w:jc w:val="left"/>
                </w:pPr>
              </w:pPrChange>
            </w:pPr>
            <w:ins w:id="69195" w:author="pete jones" w:date="2022-01-11T13:32:00Z">
              <w:r w:rsidRPr="00BC1B40">
                <w:t>5285</w:t>
              </w:r>
            </w:ins>
          </w:p>
        </w:tc>
      </w:tr>
      <w:tr w:rsidR="00BC1B40" w:rsidRPr="00BC1B40" w14:paraId="0010EBC5" w14:textId="77777777" w:rsidTr="00BC1B40">
        <w:tblPrEx>
          <w:tblW w:w="0" w:type="auto"/>
          <w:tblPrExChange w:id="69196" w:author="pete jones" w:date="2022-01-11T13:33:00Z">
            <w:tblPrEx>
              <w:tblW w:w="0" w:type="auto"/>
            </w:tblPrEx>
          </w:tblPrExChange>
        </w:tblPrEx>
        <w:trPr>
          <w:trHeight w:val="300"/>
          <w:ins w:id="69197" w:author="pete jones" w:date="2022-01-11T13:32:00Z"/>
          <w:trPrChange w:id="69198" w:author="pete jones" w:date="2022-01-11T13:33:00Z">
            <w:trPr>
              <w:gridAfter w:val="0"/>
              <w:trHeight w:val="300"/>
            </w:trPr>
          </w:trPrChange>
        </w:trPr>
        <w:tc>
          <w:tcPr>
            <w:tcW w:w="5098" w:type="dxa"/>
            <w:noWrap/>
            <w:hideMark/>
            <w:tcPrChange w:id="69199" w:author="pete jones" w:date="2022-01-11T13:33:00Z">
              <w:tcPr>
                <w:tcW w:w="3465" w:type="dxa"/>
                <w:noWrap/>
                <w:hideMark/>
              </w:tcPr>
            </w:tcPrChange>
          </w:tcPr>
          <w:p w14:paraId="73E41695" w14:textId="77777777" w:rsidR="00BC1B40" w:rsidRPr="00BC1B40" w:rsidRDefault="00BC1B40">
            <w:pPr>
              <w:spacing w:before="0" w:after="0" w:line="240" w:lineRule="auto"/>
              <w:jc w:val="left"/>
              <w:rPr>
                <w:ins w:id="69200" w:author="pete jones" w:date="2022-01-11T13:32:00Z"/>
              </w:rPr>
              <w:pPrChange w:id="69201" w:author="pete jones" w:date="2022-01-11T13:33:00Z">
                <w:pPr>
                  <w:spacing w:before="0" w:after="0"/>
                  <w:jc w:val="left"/>
                </w:pPr>
              </w:pPrChange>
            </w:pPr>
            <w:ins w:id="69202" w:author="pete jones" w:date="2022-01-11T13:32:00Z">
              <w:r w:rsidRPr="00BC1B40">
                <w:t>The University of Central Lancashire</w:t>
              </w:r>
            </w:ins>
          </w:p>
        </w:tc>
        <w:tc>
          <w:tcPr>
            <w:tcW w:w="2552" w:type="dxa"/>
            <w:noWrap/>
            <w:hideMark/>
            <w:tcPrChange w:id="69203" w:author="pete jones" w:date="2022-01-11T13:33:00Z">
              <w:tcPr>
                <w:tcW w:w="1920" w:type="dxa"/>
                <w:gridSpan w:val="2"/>
                <w:noWrap/>
                <w:hideMark/>
              </w:tcPr>
            </w:tcPrChange>
          </w:tcPr>
          <w:p w14:paraId="1043473F" w14:textId="77777777" w:rsidR="00BC1B40" w:rsidRPr="00BC1B40" w:rsidRDefault="00BC1B40">
            <w:pPr>
              <w:spacing w:before="0" w:after="0" w:line="240" w:lineRule="auto"/>
              <w:jc w:val="center"/>
              <w:rPr>
                <w:ins w:id="69204" w:author="pete jones" w:date="2022-01-11T13:32:00Z"/>
              </w:rPr>
              <w:pPrChange w:id="69205" w:author="pete jones" w:date="2022-01-11T13:34:00Z">
                <w:pPr>
                  <w:spacing w:before="0" w:after="0"/>
                  <w:jc w:val="left"/>
                </w:pPr>
              </w:pPrChange>
            </w:pPr>
            <w:ins w:id="69206" w:author="pete jones" w:date="2022-01-11T13:32:00Z">
              <w:r w:rsidRPr="00BC1B40">
                <w:t>5105</w:t>
              </w:r>
            </w:ins>
          </w:p>
        </w:tc>
      </w:tr>
      <w:tr w:rsidR="00BC1B40" w:rsidRPr="00BC1B40" w14:paraId="18DA9453" w14:textId="77777777" w:rsidTr="00BC1B40">
        <w:tblPrEx>
          <w:tblW w:w="0" w:type="auto"/>
          <w:tblPrExChange w:id="69207" w:author="pete jones" w:date="2022-01-11T13:33:00Z">
            <w:tblPrEx>
              <w:tblW w:w="0" w:type="auto"/>
            </w:tblPrEx>
          </w:tblPrExChange>
        </w:tblPrEx>
        <w:trPr>
          <w:trHeight w:val="300"/>
          <w:ins w:id="69208" w:author="pete jones" w:date="2022-01-11T13:32:00Z"/>
          <w:trPrChange w:id="69209" w:author="pete jones" w:date="2022-01-11T13:33:00Z">
            <w:trPr>
              <w:gridAfter w:val="0"/>
              <w:trHeight w:val="300"/>
            </w:trPr>
          </w:trPrChange>
        </w:trPr>
        <w:tc>
          <w:tcPr>
            <w:tcW w:w="5098" w:type="dxa"/>
            <w:noWrap/>
            <w:hideMark/>
            <w:tcPrChange w:id="69210" w:author="pete jones" w:date="2022-01-11T13:33:00Z">
              <w:tcPr>
                <w:tcW w:w="3465" w:type="dxa"/>
                <w:noWrap/>
                <w:hideMark/>
              </w:tcPr>
            </w:tcPrChange>
          </w:tcPr>
          <w:p w14:paraId="24319AAB" w14:textId="77777777" w:rsidR="00BC1B40" w:rsidRPr="00BC1B40" w:rsidRDefault="00BC1B40">
            <w:pPr>
              <w:spacing w:before="0" w:after="0" w:line="240" w:lineRule="auto"/>
              <w:jc w:val="left"/>
              <w:rPr>
                <w:ins w:id="69211" w:author="pete jones" w:date="2022-01-11T13:32:00Z"/>
              </w:rPr>
              <w:pPrChange w:id="69212" w:author="pete jones" w:date="2022-01-11T13:33:00Z">
                <w:pPr>
                  <w:spacing w:before="0" w:after="0"/>
                  <w:jc w:val="left"/>
                </w:pPr>
              </w:pPrChange>
            </w:pPr>
            <w:ins w:id="69213" w:author="pete jones" w:date="2022-01-11T13:32:00Z">
              <w:r w:rsidRPr="00BC1B40">
                <w:t>Queen Mary University of London</w:t>
              </w:r>
            </w:ins>
          </w:p>
        </w:tc>
        <w:tc>
          <w:tcPr>
            <w:tcW w:w="2552" w:type="dxa"/>
            <w:noWrap/>
            <w:hideMark/>
            <w:tcPrChange w:id="69214" w:author="pete jones" w:date="2022-01-11T13:33:00Z">
              <w:tcPr>
                <w:tcW w:w="1920" w:type="dxa"/>
                <w:gridSpan w:val="2"/>
                <w:noWrap/>
                <w:hideMark/>
              </w:tcPr>
            </w:tcPrChange>
          </w:tcPr>
          <w:p w14:paraId="1E074B25" w14:textId="77777777" w:rsidR="00BC1B40" w:rsidRPr="00BC1B40" w:rsidRDefault="00BC1B40">
            <w:pPr>
              <w:spacing w:before="0" w:after="0" w:line="240" w:lineRule="auto"/>
              <w:jc w:val="center"/>
              <w:rPr>
                <w:ins w:id="69215" w:author="pete jones" w:date="2022-01-11T13:32:00Z"/>
              </w:rPr>
              <w:pPrChange w:id="69216" w:author="pete jones" w:date="2022-01-11T13:34:00Z">
                <w:pPr>
                  <w:spacing w:before="0" w:after="0"/>
                  <w:jc w:val="left"/>
                </w:pPr>
              </w:pPrChange>
            </w:pPr>
            <w:ins w:id="69217" w:author="pete jones" w:date="2022-01-11T13:32:00Z">
              <w:r w:rsidRPr="00BC1B40">
                <w:t>4915</w:t>
              </w:r>
            </w:ins>
          </w:p>
        </w:tc>
      </w:tr>
      <w:tr w:rsidR="00BC1B40" w:rsidRPr="00BC1B40" w14:paraId="2BA3F5D2" w14:textId="77777777" w:rsidTr="00BC1B40">
        <w:tblPrEx>
          <w:tblW w:w="0" w:type="auto"/>
          <w:tblPrExChange w:id="69218" w:author="pete jones" w:date="2022-01-11T13:33:00Z">
            <w:tblPrEx>
              <w:tblW w:w="0" w:type="auto"/>
            </w:tblPrEx>
          </w:tblPrExChange>
        </w:tblPrEx>
        <w:trPr>
          <w:trHeight w:val="300"/>
          <w:ins w:id="69219" w:author="pete jones" w:date="2022-01-11T13:32:00Z"/>
          <w:trPrChange w:id="69220" w:author="pete jones" w:date="2022-01-11T13:33:00Z">
            <w:trPr>
              <w:gridAfter w:val="0"/>
              <w:trHeight w:val="300"/>
            </w:trPr>
          </w:trPrChange>
        </w:trPr>
        <w:tc>
          <w:tcPr>
            <w:tcW w:w="5098" w:type="dxa"/>
            <w:noWrap/>
            <w:hideMark/>
            <w:tcPrChange w:id="69221" w:author="pete jones" w:date="2022-01-11T13:33:00Z">
              <w:tcPr>
                <w:tcW w:w="3465" w:type="dxa"/>
                <w:noWrap/>
                <w:hideMark/>
              </w:tcPr>
            </w:tcPrChange>
          </w:tcPr>
          <w:p w14:paraId="1478EB61" w14:textId="77777777" w:rsidR="00BC1B40" w:rsidRPr="00BC1B40" w:rsidRDefault="00BC1B40">
            <w:pPr>
              <w:spacing w:before="0" w:after="0" w:line="240" w:lineRule="auto"/>
              <w:jc w:val="left"/>
              <w:rPr>
                <w:ins w:id="69222" w:author="pete jones" w:date="2022-01-11T13:32:00Z"/>
              </w:rPr>
              <w:pPrChange w:id="69223" w:author="pete jones" w:date="2022-01-11T13:33:00Z">
                <w:pPr>
                  <w:spacing w:before="0" w:after="0"/>
                  <w:jc w:val="left"/>
                </w:pPr>
              </w:pPrChange>
            </w:pPr>
            <w:ins w:id="69224" w:author="pete jones" w:date="2022-01-11T13:32:00Z">
              <w:r w:rsidRPr="00BC1B40">
                <w:t>Swansea University</w:t>
              </w:r>
            </w:ins>
          </w:p>
        </w:tc>
        <w:tc>
          <w:tcPr>
            <w:tcW w:w="2552" w:type="dxa"/>
            <w:noWrap/>
            <w:hideMark/>
            <w:tcPrChange w:id="69225" w:author="pete jones" w:date="2022-01-11T13:33:00Z">
              <w:tcPr>
                <w:tcW w:w="1920" w:type="dxa"/>
                <w:gridSpan w:val="2"/>
                <w:noWrap/>
                <w:hideMark/>
              </w:tcPr>
            </w:tcPrChange>
          </w:tcPr>
          <w:p w14:paraId="7DEA96B1" w14:textId="77777777" w:rsidR="00BC1B40" w:rsidRPr="00BC1B40" w:rsidRDefault="00BC1B40">
            <w:pPr>
              <w:spacing w:before="0" w:after="0" w:line="240" w:lineRule="auto"/>
              <w:jc w:val="center"/>
              <w:rPr>
                <w:ins w:id="69226" w:author="pete jones" w:date="2022-01-11T13:32:00Z"/>
              </w:rPr>
              <w:pPrChange w:id="69227" w:author="pete jones" w:date="2022-01-11T13:34:00Z">
                <w:pPr>
                  <w:spacing w:before="0" w:after="0"/>
                  <w:jc w:val="left"/>
                </w:pPr>
              </w:pPrChange>
            </w:pPr>
            <w:ins w:id="69228" w:author="pete jones" w:date="2022-01-11T13:32:00Z">
              <w:r w:rsidRPr="00BC1B40">
                <w:t>4825</w:t>
              </w:r>
            </w:ins>
          </w:p>
        </w:tc>
      </w:tr>
      <w:tr w:rsidR="00BC1B40" w:rsidRPr="00BC1B40" w14:paraId="7E121C44" w14:textId="77777777" w:rsidTr="00BC1B40">
        <w:tblPrEx>
          <w:tblW w:w="0" w:type="auto"/>
          <w:tblPrExChange w:id="69229" w:author="pete jones" w:date="2022-01-11T13:33:00Z">
            <w:tblPrEx>
              <w:tblW w:w="0" w:type="auto"/>
            </w:tblPrEx>
          </w:tblPrExChange>
        </w:tblPrEx>
        <w:trPr>
          <w:trHeight w:val="300"/>
          <w:ins w:id="69230" w:author="pete jones" w:date="2022-01-11T13:32:00Z"/>
          <w:trPrChange w:id="69231" w:author="pete jones" w:date="2022-01-11T13:33:00Z">
            <w:trPr>
              <w:gridAfter w:val="0"/>
              <w:trHeight w:val="300"/>
            </w:trPr>
          </w:trPrChange>
        </w:trPr>
        <w:tc>
          <w:tcPr>
            <w:tcW w:w="5098" w:type="dxa"/>
            <w:noWrap/>
            <w:hideMark/>
            <w:tcPrChange w:id="69232" w:author="pete jones" w:date="2022-01-11T13:33:00Z">
              <w:tcPr>
                <w:tcW w:w="3465" w:type="dxa"/>
                <w:noWrap/>
                <w:hideMark/>
              </w:tcPr>
            </w:tcPrChange>
          </w:tcPr>
          <w:p w14:paraId="4C1A33F5" w14:textId="77777777" w:rsidR="00BC1B40" w:rsidRPr="00BC1B40" w:rsidRDefault="00BC1B40">
            <w:pPr>
              <w:spacing w:before="0" w:after="0" w:line="240" w:lineRule="auto"/>
              <w:jc w:val="left"/>
              <w:rPr>
                <w:ins w:id="69233" w:author="pete jones" w:date="2022-01-11T13:32:00Z"/>
              </w:rPr>
              <w:pPrChange w:id="69234" w:author="pete jones" w:date="2022-01-11T13:33:00Z">
                <w:pPr>
                  <w:spacing w:before="0" w:after="0"/>
                  <w:jc w:val="left"/>
                </w:pPr>
              </w:pPrChange>
            </w:pPr>
            <w:ins w:id="69235" w:author="pete jones" w:date="2022-01-11T13:32:00Z">
              <w:r w:rsidRPr="00BC1B40">
                <w:t>Ulster University</w:t>
              </w:r>
            </w:ins>
          </w:p>
        </w:tc>
        <w:tc>
          <w:tcPr>
            <w:tcW w:w="2552" w:type="dxa"/>
            <w:noWrap/>
            <w:hideMark/>
            <w:tcPrChange w:id="69236" w:author="pete jones" w:date="2022-01-11T13:33:00Z">
              <w:tcPr>
                <w:tcW w:w="1920" w:type="dxa"/>
                <w:gridSpan w:val="2"/>
                <w:noWrap/>
                <w:hideMark/>
              </w:tcPr>
            </w:tcPrChange>
          </w:tcPr>
          <w:p w14:paraId="24482076" w14:textId="77777777" w:rsidR="00BC1B40" w:rsidRPr="00BC1B40" w:rsidRDefault="00BC1B40">
            <w:pPr>
              <w:spacing w:before="0" w:after="0" w:line="240" w:lineRule="auto"/>
              <w:jc w:val="center"/>
              <w:rPr>
                <w:ins w:id="69237" w:author="pete jones" w:date="2022-01-11T13:32:00Z"/>
              </w:rPr>
              <w:pPrChange w:id="69238" w:author="pete jones" w:date="2022-01-11T13:34:00Z">
                <w:pPr>
                  <w:spacing w:before="0" w:after="0"/>
                  <w:jc w:val="left"/>
                </w:pPr>
              </w:pPrChange>
            </w:pPr>
            <w:ins w:id="69239" w:author="pete jones" w:date="2022-01-11T13:32:00Z">
              <w:r w:rsidRPr="00BC1B40">
                <w:t>4810</w:t>
              </w:r>
            </w:ins>
          </w:p>
        </w:tc>
      </w:tr>
      <w:tr w:rsidR="00BC1B40" w:rsidRPr="00BC1B40" w14:paraId="62086D79" w14:textId="77777777" w:rsidTr="00BC1B40">
        <w:tblPrEx>
          <w:tblW w:w="0" w:type="auto"/>
          <w:tblPrExChange w:id="69240" w:author="pete jones" w:date="2022-01-11T13:33:00Z">
            <w:tblPrEx>
              <w:tblW w:w="0" w:type="auto"/>
            </w:tblPrEx>
          </w:tblPrExChange>
        </w:tblPrEx>
        <w:trPr>
          <w:trHeight w:val="300"/>
          <w:ins w:id="69241" w:author="pete jones" w:date="2022-01-11T13:32:00Z"/>
          <w:trPrChange w:id="69242" w:author="pete jones" w:date="2022-01-11T13:33:00Z">
            <w:trPr>
              <w:gridAfter w:val="0"/>
              <w:trHeight w:val="300"/>
            </w:trPr>
          </w:trPrChange>
        </w:trPr>
        <w:tc>
          <w:tcPr>
            <w:tcW w:w="5098" w:type="dxa"/>
            <w:noWrap/>
            <w:hideMark/>
            <w:tcPrChange w:id="69243" w:author="pete jones" w:date="2022-01-11T13:33:00Z">
              <w:tcPr>
                <w:tcW w:w="3465" w:type="dxa"/>
                <w:noWrap/>
                <w:hideMark/>
              </w:tcPr>
            </w:tcPrChange>
          </w:tcPr>
          <w:p w14:paraId="17D34EE6" w14:textId="77777777" w:rsidR="00BC1B40" w:rsidRPr="00BC1B40" w:rsidRDefault="00BC1B40">
            <w:pPr>
              <w:spacing w:before="0" w:after="0" w:line="240" w:lineRule="auto"/>
              <w:jc w:val="left"/>
              <w:rPr>
                <w:ins w:id="69244" w:author="pete jones" w:date="2022-01-11T13:32:00Z"/>
              </w:rPr>
              <w:pPrChange w:id="69245" w:author="pete jones" w:date="2022-01-11T13:33:00Z">
                <w:pPr>
                  <w:spacing w:before="0" w:after="0"/>
                  <w:jc w:val="left"/>
                </w:pPr>
              </w:pPrChange>
            </w:pPr>
            <w:ins w:id="69246" w:author="pete jones" w:date="2022-01-11T13:32:00Z">
              <w:r w:rsidRPr="00BC1B40">
                <w:t>The University of the West of Scotland</w:t>
              </w:r>
            </w:ins>
          </w:p>
        </w:tc>
        <w:tc>
          <w:tcPr>
            <w:tcW w:w="2552" w:type="dxa"/>
            <w:noWrap/>
            <w:hideMark/>
            <w:tcPrChange w:id="69247" w:author="pete jones" w:date="2022-01-11T13:33:00Z">
              <w:tcPr>
                <w:tcW w:w="1920" w:type="dxa"/>
                <w:gridSpan w:val="2"/>
                <w:noWrap/>
                <w:hideMark/>
              </w:tcPr>
            </w:tcPrChange>
          </w:tcPr>
          <w:p w14:paraId="20867A24" w14:textId="77777777" w:rsidR="00BC1B40" w:rsidRPr="00BC1B40" w:rsidRDefault="00BC1B40">
            <w:pPr>
              <w:spacing w:before="0" w:after="0" w:line="240" w:lineRule="auto"/>
              <w:jc w:val="center"/>
              <w:rPr>
                <w:ins w:id="69248" w:author="pete jones" w:date="2022-01-11T13:32:00Z"/>
              </w:rPr>
              <w:pPrChange w:id="69249" w:author="pete jones" w:date="2022-01-11T13:34:00Z">
                <w:pPr>
                  <w:spacing w:before="0" w:after="0"/>
                  <w:jc w:val="left"/>
                </w:pPr>
              </w:pPrChange>
            </w:pPr>
            <w:ins w:id="69250" w:author="pete jones" w:date="2022-01-11T13:32:00Z">
              <w:r w:rsidRPr="00BC1B40">
                <w:t>4740</w:t>
              </w:r>
            </w:ins>
          </w:p>
        </w:tc>
      </w:tr>
      <w:tr w:rsidR="00BC1B40" w:rsidRPr="00BC1B40" w14:paraId="4F407848" w14:textId="77777777" w:rsidTr="00BC1B40">
        <w:tblPrEx>
          <w:tblW w:w="0" w:type="auto"/>
          <w:tblPrExChange w:id="69251" w:author="pete jones" w:date="2022-01-11T13:33:00Z">
            <w:tblPrEx>
              <w:tblW w:w="0" w:type="auto"/>
            </w:tblPrEx>
          </w:tblPrExChange>
        </w:tblPrEx>
        <w:trPr>
          <w:trHeight w:val="300"/>
          <w:ins w:id="69252" w:author="pete jones" w:date="2022-01-11T13:32:00Z"/>
          <w:trPrChange w:id="69253" w:author="pete jones" w:date="2022-01-11T13:33:00Z">
            <w:trPr>
              <w:gridAfter w:val="0"/>
              <w:trHeight w:val="300"/>
            </w:trPr>
          </w:trPrChange>
        </w:trPr>
        <w:tc>
          <w:tcPr>
            <w:tcW w:w="5098" w:type="dxa"/>
            <w:noWrap/>
            <w:hideMark/>
            <w:tcPrChange w:id="69254" w:author="pete jones" w:date="2022-01-11T13:33:00Z">
              <w:tcPr>
                <w:tcW w:w="3465" w:type="dxa"/>
                <w:noWrap/>
                <w:hideMark/>
              </w:tcPr>
            </w:tcPrChange>
          </w:tcPr>
          <w:p w14:paraId="785CB636" w14:textId="77777777" w:rsidR="00BC1B40" w:rsidRPr="00BC1B40" w:rsidRDefault="00BC1B40">
            <w:pPr>
              <w:spacing w:before="0" w:after="0" w:line="240" w:lineRule="auto"/>
              <w:jc w:val="left"/>
              <w:rPr>
                <w:ins w:id="69255" w:author="pete jones" w:date="2022-01-11T13:32:00Z"/>
              </w:rPr>
              <w:pPrChange w:id="69256" w:author="pete jones" w:date="2022-01-11T13:33:00Z">
                <w:pPr>
                  <w:spacing w:before="0" w:after="0"/>
                  <w:jc w:val="left"/>
                </w:pPr>
              </w:pPrChange>
            </w:pPr>
            <w:ins w:id="69257" w:author="pete jones" w:date="2022-01-11T13:32:00Z">
              <w:r w:rsidRPr="00BC1B40">
                <w:t>University of Durham</w:t>
              </w:r>
            </w:ins>
          </w:p>
        </w:tc>
        <w:tc>
          <w:tcPr>
            <w:tcW w:w="2552" w:type="dxa"/>
            <w:noWrap/>
            <w:hideMark/>
            <w:tcPrChange w:id="69258" w:author="pete jones" w:date="2022-01-11T13:33:00Z">
              <w:tcPr>
                <w:tcW w:w="1920" w:type="dxa"/>
                <w:gridSpan w:val="2"/>
                <w:noWrap/>
                <w:hideMark/>
              </w:tcPr>
            </w:tcPrChange>
          </w:tcPr>
          <w:p w14:paraId="17C72E1B" w14:textId="77777777" w:rsidR="00BC1B40" w:rsidRPr="00BC1B40" w:rsidRDefault="00BC1B40">
            <w:pPr>
              <w:spacing w:before="0" w:after="0" w:line="240" w:lineRule="auto"/>
              <w:jc w:val="center"/>
              <w:rPr>
                <w:ins w:id="69259" w:author="pete jones" w:date="2022-01-11T13:32:00Z"/>
              </w:rPr>
              <w:pPrChange w:id="69260" w:author="pete jones" w:date="2022-01-11T13:34:00Z">
                <w:pPr>
                  <w:spacing w:before="0" w:after="0"/>
                  <w:jc w:val="left"/>
                </w:pPr>
              </w:pPrChange>
            </w:pPr>
            <w:ins w:id="69261" w:author="pete jones" w:date="2022-01-11T13:32:00Z">
              <w:r w:rsidRPr="00BC1B40">
                <w:t>4710</w:t>
              </w:r>
            </w:ins>
          </w:p>
        </w:tc>
      </w:tr>
      <w:tr w:rsidR="00BC1B40" w:rsidRPr="00BC1B40" w14:paraId="59281636" w14:textId="77777777" w:rsidTr="00BC1B40">
        <w:tblPrEx>
          <w:tblW w:w="0" w:type="auto"/>
          <w:tblPrExChange w:id="69262" w:author="pete jones" w:date="2022-01-11T13:33:00Z">
            <w:tblPrEx>
              <w:tblW w:w="0" w:type="auto"/>
            </w:tblPrEx>
          </w:tblPrExChange>
        </w:tblPrEx>
        <w:trPr>
          <w:trHeight w:val="300"/>
          <w:ins w:id="69263" w:author="pete jones" w:date="2022-01-11T13:32:00Z"/>
          <w:trPrChange w:id="69264" w:author="pete jones" w:date="2022-01-11T13:33:00Z">
            <w:trPr>
              <w:gridAfter w:val="0"/>
              <w:trHeight w:val="300"/>
            </w:trPr>
          </w:trPrChange>
        </w:trPr>
        <w:tc>
          <w:tcPr>
            <w:tcW w:w="5098" w:type="dxa"/>
            <w:noWrap/>
            <w:hideMark/>
            <w:tcPrChange w:id="69265" w:author="pete jones" w:date="2022-01-11T13:33:00Z">
              <w:tcPr>
                <w:tcW w:w="3465" w:type="dxa"/>
                <w:noWrap/>
                <w:hideMark/>
              </w:tcPr>
            </w:tcPrChange>
          </w:tcPr>
          <w:p w14:paraId="77533E04" w14:textId="77777777" w:rsidR="00BC1B40" w:rsidRPr="00BC1B40" w:rsidRDefault="00BC1B40">
            <w:pPr>
              <w:spacing w:before="0" w:after="0" w:line="240" w:lineRule="auto"/>
              <w:jc w:val="left"/>
              <w:rPr>
                <w:ins w:id="69266" w:author="pete jones" w:date="2022-01-11T13:32:00Z"/>
              </w:rPr>
              <w:pPrChange w:id="69267" w:author="pete jones" w:date="2022-01-11T13:33:00Z">
                <w:pPr>
                  <w:spacing w:before="0" w:after="0"/>
                  <w:jc w:val="left"/>
                </w:pPr>
              </w:pPrChange>
            </w:pPr>
            <w:ins w:id="69268" w:author="pete jones" w:date="2022-01-11T13:32:00Z">
              <w:r w:rsidRPr="00BC1B40">
                <w:t>The University of Wolverhampton</w:t>
              </w:r>
            </w:ins>
          </w:p>
        </w:tc>
        <w:tc>
          <w:tcPr>
            <w:tcW w:w="2552" w:type="dxa"/>
            <w:noWrap/>
            <w:hideMark/>
            <w:tcPrChange w:id="69269" w:author="pete jones" w:date="2022-01-11T13:33:00Z">
              <w:tcPr>
                <w:tcW w:w="1920" w:type="dxa"/>
                <w:gridSpan w:val="2"/>
                <w:noWrap/>
                <w:hideMark/>
              </w:tcPr>
            </w:tcPrChange>
          </w:tcPr>
          <w:p w14:paraId="4F7F13D1" w14:textId="77777777" w:rsidR="00BC1B40" w:rsidRPr="00BC1B40" w:rsidRDefault="00BC1B40">
            <w:pPr>
              <w:spacing w:before="0" w:after="0" w:line="240" w:lineRule="auto"/>
              <w:jc w:val="center"/>
              <w:rPr>
                <w:ins w:id="69270" w:author="pete jones" w:date="2022-01-11T13:32:00Z"/>
              </w:rPr>
              <w:pPrChange w:id="69271" w:author="pete jones" w:date="2022-01-11T13:34:00Z">
                <w:pPr>
                  <w:spacing w:before="0" w:after="0"/>
                  <w:jc w:val="left"/>
                </w:pPr>
              </w:pPrChange>
            </w:pPr>
            <w:ins w:id="69272" w:author="pete jones" w:date="2022-01-11T13:32:00Z">
              <w:r w:rsidRPr="00BC1B40">
                <w:t>4645</w:t>
              </w:r>
            </w:ins>
          </w:p>
        </w:tc>
      </w:tr>
      <w:tr w:rsidR="00BC1B40" w:rsidRPr="00BC1B40" w14:paraId="21E122D5" w14:textId="77777777" w:rsidTr="00BC1B40">
        <w:tblPrEx>
          <w:tblW w:w="0" w:type="auto"/>
          <w:tblPrExChange w:id="69273" w:author="pete jones" w:date="2022-01-11T13:33:00Z">
            <w:tblPrEx>
              <w:tblW w:w="0" w:type="auto"/>
            </w:tblPrEx>
          </w:tblPrExChange>
        </w:tblPrEx>
        <w:trPr>
          <w:trHeight w:val="300"/>
          <w:ins w:id="69274" w:author="pete jones" w:date="2022-01-11T13:32:00Z"/>
          <w:trPrChange w:id="69275" w:author="pete jones" w:date="2022-01-11T13:33:00Z">
            <w:trPr>
              <w:gridAfter w:val="0"/>
              <w:trHeight w:val="300"/>
            </w:trPr>
          </w:trPrChange>
        </w:trPr>
        <w:tc>
          <w:tcPr>
            <w:tcW w:w="5098" w:type="dxa"/>
            <w:noWrap/>
            <w:hideMark/>
            <w:tcPrChange w:id="69276" w:author="pete jones" w:date="2022-01-11T13:33:00Z">
              <w:tcPr>
                <w:tcW w:w="3465" w:type="dxa"/>
                <w:noWrap/>
                <w:hideMark/>
              </w:tcPr>
            </w:tcPrChange>
          </w:tcPr>
          <w:p w14:paraId="71E8F4EC" w14:textId="77777777" w:rsidR="00BC1B40" w:rsidRPr="00BC1B40" w:rsidRDefault="00BC1B40">
            <w:pPr>
              <w:spacing w:before="0" w:after="0" w:line="240" w:lineRule="auto"/>
              <w:jc w:val="left"/>
              <w:rPr>
                <w:ins w:id="69277" w:author="pete jones" w:date="2022-01-11T13:32:00Z"/>
              </w:rPr>
              <w:pPrChange w:id="69278" w:author="pete jones" w:date="2022-01-11T13:33:00Z">
                <w:pPr>
                  <w:spacing w:before="0" w:after="0"/>
                  <w:jc w:val="left"/>
                </w:pPr>
              </w:pPrChange>
            </w:pPr>
            <w:ins w:id="69279" w:author="pete jones" w:date="2022-01-11T13:32:00Z">
              <w:r w:rsidRPr="00BC1B40">
                <w:t>The University of Huddersfield</w:t>
              </w:r>
            </w:ins>
          </w:p>
        </w:tc>
        <w:tc>
          <w:tcPr>
            <w:tcW w:w="2552" w:type="dxa"/>
            <w:noWrap/>
            <w:hideMark/>
            <w:tcPrChange w:id="69280" w:author="pete jones" w:date="2022-01-11T13:33:00Z">
              <w:tcPr>
                <w:tcW w:w="1920" w:type="dxa"/>
                <w:gridSpan w:val="2"/>
                <w:noWrap/>
                <w:hideMark/>
              </w:tcPr>
            </w:tcPrChange>
          </w:tcPr>
          <w:p w14:paraId="110903BD" w14:textId="77777777" w:rsidR="00BC1B40" w:rsidRPr="00BC1B40" w:rsidRDefault="00BC1B40">
            <w:pPr>
              <w:spacing w:before="0" w:after="0" w:line="240" w:lineRule="auto"/>
              <w:jc w:val="center"/>
              <w:rPr>
                <w:ins w:id="69281" w:author="pete jones" w:date="2022-01-11T13:32:00Z"/>
              </w:rPr>
              <w:pPrChange w:id="69282" w:author="pete jones" w:date="2022-01-11T13:34:00Z">
                <w:pPr>
                  <w:spacing w:before="0" w:after="0"/>
                  <w:jc w:val="left"/>
                </w:pPr>
              </w:pPrChange>
            </w:pPr>
            <w:ins w:id="69283" w:author="pete jones" w:date="2022-01-11T13:32:00Z">
              <w:r w:rsidRPr="00BC1B40">
                <w:t>4560</w:t>
              </w:r>
            </w:ins>
          </w:p>
        </w:tc>
      </w:tr>
      <w:tr w:rsidR="00BC1B40" w:rsidRPr="00BC1B40" w14:paraId="00D6F4B3" w14:textId="77777777" w:rsidTr="00BC1B40">
        <w:tblPrEx>
          <w:tblW w:w="0" w:type="auto"/>
          <w:tblPrExChange w:id="69284" w:author="pete jones" w:date="2022-01-11T13:33:00Z">
            <w:tblPrEx>
              <w:tblW w:w="0" w:type="auto"/>
            </w:tblPrEx>
          </w:tblPrExChange>
        </w:tblPrEx>
        <w:trPr>
          <w:trHeight w:val="300"/>
          <w:ins w:id="69285" w:author="pete jones" w:date="2022-01-11T13:32:00Z"/>
          <w:trPrChange w:id="69286" w:author="pete jones" w:date="2022-01-11T13:33:00Z">
            <w:trPr>
              <w:gridAfter w:val="0"/>
              <w:trHeight w:val="300"/>
            </w:trPr>
          </w:trPrChange>
        </w:trPr>
        <w:tc>
          <w:tcPr>
            <w:tcW w:w="5098" w:type="dxa"/>
            <w:noWrap/>
            <w:hideMark/>
            <w:tcPrChange w:id="69287" w:author="pete jones" w:date="2022-01-11T13:33:00Z">
              <w:tcPr>
                <w:tcW w:w="3465" w:type="dxa"/>
                <w:noWrap/>
                <w:hideMark/>
              </w:tcPr>
            </w:tcPrChange>
          </w:tcPr>
          <w:p w14:paraId="55020F8F" w14:textId="77777777" w:rsidR="00BC1B40" w:rsidRPr="00BC1B40" w:rsidRDefault="00BC1B40">
            <w:pPr>
              <w:spacing w:before="0" w:after="0" w:line="240" w:lineRule="auto"/>
              <w:jc w:val="left"/>
              <w:rPr>
                <w:ins w:id="69288" w:author="pete jones" w:date="2022-01-11T13:32:00Z"/>
              </w:rPr>
              <w:pPrChange w:id="69289" w:author="pete jones" w:date="2022-01-11T13:33:00Z">
                <w:pPr>
                  <w:spacing w:before="0" w:after="0"/>
                  <w:jc w:val="left"/>
                </w:pPr>
              </w:pPrChange>
            </w:pPr>
            <w:ins w:id="69290" w:author="pete jones" w:date="2022-01-11T13:32:00Z">
              <w:r w:rsidRPr="00BC1B40">
                <w:t>Queen's University Belfast</w:t>
              </w:r>
            </w:ins>
          </w:p>
        </w:tc>
        <w:tc>
          <w:tcPr>
            <w:tcW w:w="2552" w:type="dxa"/>
            <w:noWrap/>
            <w:hideMark/>
            <w:tcPrChange w:id="69291" w:author="pete jones" w:date="2022-01-11T13:33:00Z">
              <w:tcPr>
                <w:tcW w:w="1920" w:type="dxa"/>
                <w:gridSpan w:val="2"/>
                <w:noWrap/>
                <w:hideMark/>
              </w:tcPr>
            </w:tcPrChange>
          </w:tcPr>
          <w:p w14:paraId="4B1BB40B" w14:textId="77777777" w:rsidR="00BC1B40" w:rsidRPr="00BC1B40" w:rsidRDefault="00BC1B40">
            <w:pPr>
              <w:spacing w:before="0" w:after="0" w:line="240" w:lineRule="auto"/>
              <w:jc w:val="center"/>
              <w:rPr>
                <w:ins w:id="69292" w:author="pete jones" w:date="2022-01-11T13:32:00Z"/>
              </w:rPr>
              <w:pPrChange w:id="69293" w:author="pete jones" w:date="2022-01-11T13:34:00Z">
                <w:pPr>
                  <w:spacing w:before="0" w:after="0"/>
                  <w:jc w:val="left"/>
                </w:pPr>
              </w:pPrChange>
            </w:pPr>
            <w:ins w:id="69294" w:author="pete jones" w:date="2022-01-11T13:32:00Z">
              <w:r w:rsidRPr="00BC1B40">
                <w:t>4495</w:t>
              </w:r>
            </w:ins>
          </w:p>
        </w:tc>
      </w:tr>
      <w:tr w:rsidR="00BC1B40" w:rsidRPr="00BC1B40" w14:paraId="73D367DD" w14:textId="77777777" w:rsidTr="00BC1B40">
        <w:tblPrEx>
          <w:tblW w:w="0" w:type="auto"/>
          <w:tblPrExChange w:id="69295" w:author="pete jones" w:date="2022-01-11T13:33:00Z">
            <w:tblPrEx>
              <w:tblW w:w="0" w:type="auto"/>
            </w:tblPrEx>
          </w:tblPrExChange>
        </w:tblPrEx>
        <w:trPr>
          <w:trHeight w:val="300"/>
          <w:ins w:id="69296" w:author="pete jones" w:date="2022-01-11T13:32:00Z"/>
          <w:trPrChange w:id="69297" w:author="pete jones" w:date="2022-01-11T13:33:00Z">
            <w:trPr>
              <w:gridAfter w:val="0"/>
              <w:trHeight w:val="300"/>
            </w:trPr>
          </w:trPrChange>
        </w:trPr>
        <w:tc>
          <w:tcPr>
            <w:tcW w:w="5098" w:type="dxa"/>
            <w:noWrap/>
            <w:hideMark/>
            <w:tcPrChange w:id="69298" w:author="pete jones" w:date="2022-01-11T13:33:00Z">
              <w:tcPr>
                <w:tcW w:w="3465" w:type="dxa"/>
                <w:noWrap/>
                <w:hideMark/>
              </w:tcPr>
            </w:tcPrChange>
          </w:tcPr>
          <w:p w14:paraId="51761D51" w14:textId="77777777" w:rsidR="00BC1B40" w:rsidRPr="00BC1B40" w:rsidRDefault="00BC1B40">
            <w:pPr>
              <w:spacing w:before="0" w:after="0" w:line="240" w:lineRule="auto"/>
              <w:jc w:val="left"/>
              <w:rPr>
                <w:ins w:id="69299" w:author="pete jones" w:date="2022-01-11T13:32:00Z"/>
              </w:rPr>
              <w:pPrChange w:id="69300" w:author="pete jones" w:date="2022-01-11T13:33:00Z">
                <w:pPr>
                  <w:spacing w:before="0" w:after="0"/>
                  <w:jc w:val="left"/>
                </w:pPr>
              </w:pPrChange>
            </w:pPr>
            <w:ins w:id="69301" w:author="pete jones" w:date="2022-01-11T13:32:00Z">
              <w:r w:rsidRPr="00BC1B40">
                <w:t>The University of East Anglia</w:t>
              </w:r>
            </w:ins>
          </w:p>
        </w:tc>
        <w:tc>
          <w:tcPr>
            <w:tcW w:w="2552" w:type="dxa"/>
            <w:noWrap/>
            <w:hideMark/>
            <w:tcPrChange w:id="69302" w:author="pete jones" w:date="2022-01-11T13:33:00Z">
              <w:tcPr>
                <w:tcW w:w="1920" w:type="dxa"/>
                <w:gridSpan w:val="2"/>
                <w:noWrap/>
                <w:hideMark/>
              </w:tcPr>
            </w:tcPrChange>
          </w:tcPr>
          <w:p w14:paraId="3B4F7F4C" w14:textId="77777777" w:rsidR="00BC1B40" w:rsidRPr="00BC1B40" w:rsidRDefault="00BC1B40">
            <w:pPr>
              <w:spacing w:before="0" w:after="0" w:line="240" w:lineRule="auto"/>
              <w:jc w:val="center"/>
              <w:rPr>
                <w:ins w:id="69303" w:author="pete jones" w:date="2022-01-11T13:32:00Z"/>
              </w:rPr>
              <w:pPrChange w:id="69304" w:author="pete jones" w:date="2022-01-11T13:34:00Z">
                <w:pPr>
                  <w:spacing w:before="0" w:after="0"/>
                  <w:jc w:val="left"/>
                </w:pPr>
              </w:pPrChange>
            </w:pPr>
            <w:ins w:id="69305" w:author="pete jones" w:date="2022-01-11T13:32:00Z">
              <w:r w:rsidRPr="00BC1B40">
                <w:t>4195</w:t>
              </w:r>
            </w:ins>
          </w:p>
        </w:tc>
      </w:tr>
      <w:tr w:rsidR="00BC1B40" w:rsidRPr="00BC1B40" w14:paraId="65F6D9CA" w14:textId="77777777" w:rsidTr="00BC1B40">
        <w:tblPrEx>
          <w:tblW w:w="0" w:type="auto"/>
          <w:tblPrExChange w:id="69306" w:author="pete jones" w:date="2022-01-11T13:33:00Z">
            <w:tblPrEx>
              <w:tblW w:w="0" w:type="auto"/>
            </w:tblPrEx>
          </w:tblPrExChange>
        </w:tblPrEx>
        <w:trPr>
          <w:trHeight w:val="300"/>
          <w:ins w:id="69307" w:author="pete jones" w:date="2022-01-11T13:32:00Z"/>
          <w:trPrChange w:id="69308" w:author="pete jones" w:date="2022-01-11T13:33:00Z">
            <w:trPr>
              <w:gridAfter w:val="0"/>
              <w:trHeight w:val="300"/>
            </w:trPr>
          </w:trPrChange>
        </w:trPr>
        <w:tc>
          <w:tcPr>
            <w:tcW w:w="5098" w:type="dxa"/>
            <w:noWrap/>
            <w:hideMark/>
            <w:tcPrChange w:id="69309" w:author="pete jones" w:date="2022-01-11T13:33:00Z">
              <w:tcPr>
                <w:tcW w:w="3465" w:type="dxa"/>
                <w:noWrap/>
                <w:hideMark/>
              </w:tcPr>
            </w:tcPrChange>
          </w:tcPr>
          <w:p w14:paraId="104480A6" w14:textId="77777777" w:rsidR="00BC1B40" w:rsidRPr="00BC1B40" w:rsidRDefault="00BC1B40">
            <w:pPr>
              <w:spacing w:before="0" w:after="0" w:line="240" w:lineRule="auto"/>
              <w:jc w:val="left"/>
              <w:rPr>
                <w:ins w:id="69310" w:author="pete jones" w:date="2022-01-11T13:32:00Z"/>
              </w:rPr>
              <w:pPrChange w:id="69311" w:author="pete jones" w:date="2022-01-11T13:33:00Z">
                <w:pPr>
                  <w:spacing w:before="0" w:after="0"/>
                  <w:jc w:val="left"/>
                </w:pPr>
              </w:pPrChange>
            </w:pPr>
            <w:ins w:id="69312" w:author="pete jones" w:date="2022-01-11T13:32:00Z">
              <w:r w:rsidRPr="00BC1B40">
                <w:t>Bournemouth University</w:t>
              </w:r>
            </w:ins>
          </w:p>
        </w:tc>
        <w:tc>
          <w:tcPr>
            <w:tcW w:w="2552" w:type="dxa"/>
            <w:noWrap/>
            <w:hideMark/>
            <w:tcPrChange w:id="69313" w:author="pete jones" w:date="2022-01-11T13:33:00Z">
              <w:tcPr>
                <w:tcW w:w="1920" w:type="dxa"/>
                <w:gridSpan w:val="2"/>
                <w:noWrap/>
                <w:hideMark/>
              </w:tcPr>
            </w:tcPrChange>
          </w:tcPr>
          <w:p w14:paraId="2F08216B" w14:textId="77777777" w:rsidR="00BC1B40" w:rsidRPr="00BC1B40" w:rsidRDefault="00BC1B40">
            <w:pPr>
              <w:spacing w:before="0" w:after="0" w:line="240" w:lineRule="auto"/>
              <w:jc w:val="center"/>
              <w:rPr>
                <w:ins w:id="69314" w:author="pete jones" w:date="2022-01-11T13:32:00Z"/>
              </w:rPr>
              <w:pPrChange w:id="69315" w:author="pete jones" w:date="2022-01-11T13:34:00Z">
                <w:pPr>
                  <w:spacing w:before="0" w:after="0"/>
                  <w:jc w:val="left"/>
                </w:pPr>
              </w:pPrChange>
            </w:pPr>
            <w:ins w:id="69316" w:author="pete jones" w:date="2022-01-11T13:32:00Z">
              <w:r w:rsidRPr="00BC1B40">
                <w:t>4190</w:t>
              </w:r>
            </w:ins>
          </w:p>
        </w:tc>
      </w:tr>
      <w:tr w:rsidR="00BC1B40" w:rsidRPr="00BC1B40" w14:paraId="193B0A24" w14:textId="77777777" w:rsidTr="00BC1B40">
        <w:tblPrEx>
          <w:tblW w:w="0" w:type="auto"/>
          <w:tblPrExChange w:id="69317" w:author="pete jones" w:date="2022-01-11T13:33:00Z">
            <w:tblPrEx>
              <w:tblW w:w="0" w:type="auto"/>
            </w:tblPrEx>
          </w:tblPrExChange>
        </w:tblPrEx>
        <w:trPr>
          <w:trHeight w:val="300"/>
          <w:ins w:id="69318" w:author="pete jones" w:date="2022-01-11T13:32:00Z"/>
          <w:trPrChange w:id="69319" w:author="pete jones" w:date="2022-01-11T13:33:00Z">
            <w:trPr>
              <w:gridAfter w:val="0"/>
              <w:trHeight w:val="300"/>
            </w:trPr>
          </w:trPrChange>
        </w:trPr>
        <w:tc>
          <w:tcPr>
            <w:tcW w:w="5098" w:type="dxa"/>
            <w:noWrap/>
            <w:hideMark/>
            <w:tcPrChange w:id="69320" w:author="pete jones" w:date="2022-01-11T13:33:00Z">
              <w:tcPr>
                <w:tcW w:w="3465" w:type="dxa"/>
                <w:noWrap/>
                <w:hideMark/>
              </w:tcPr>
            </w:tcPrChange>
          </w:tcPr>
          <w:p w14:paraId="4A0E0501" w14:textId="77777777" w:rsidR="00BC1B40" w:rsidRPr="00BC1B40" w:rsidRDefault="00BC1B40">
            <w:pPr>
              <w:spacing w:before="0" w:after="0" w:line="240" w:lineRule="auto"/>
              <w:jc w:val="left"/>
              <w:rPr>
                <w:ins w:id="69321" w:author="pete jones" w:date="2022-01-11T13:32:00Z"/>
              </w:rPr>
              <w:pPrChange w:id="69322" w:author="pete jones" w:date="2022-01-11T13:33:00Z">
                <w:pPr>
                  <w:spacing w:before="0" w:after="0"/>
                  <w:jc w:val="left"/>
                </w:pPr>
              </w:pPrChange>
            </w:pPr>
            <w:ins w:id="69323" w:author="pete jones" w:date="2022-01-11T13:32:00Z">
              <w:r w:rsidRPr="00BC1B40">
                <w:t>Loughborough University</w:t>
              </w:r>
            </w:ins>
          </w:p>
        </w:tc>
        <w:tc>
          <w:tcPr>
            <w:tcW w:w="2552" w:type="dxa"/>
            <w:noWrap/>
            <w:hideMark/>
            <w:tcPrChange w:id="69324" w:author="pete jones" w:date="2022-01-11T13:33:00Z">
              <w:tcPr>
                <w:tcW w:w="1920" w:type="dxa"/>
                <w:gridSpan w:val="2"/>
                <w:noWrap/>
                <w:hideMark/>
              </w:tcPr>
            </w:tcPrChange>
          </w:tcPr>
          <w:p w14:paraId="16E2E36A" w14:textId="77777777" w:rsidR="00BC1B40" w:rsidRPr="00BC1B40" w:rsidRDefault="00BC1B40">
            <w:pPr>
              <w:spacing w:before="0" w:after="0" w:line="240" w:lineRule="auto"/>
              <w:jc w:val="center"/>
              <w:rPr>
                <w:ins w:id="69325" w:author="pete jones" w:date="2022-01-11T13:32:00Z"/>
              </w:rPr>
              <w:pPrChange w:id="69326" w:author="pete jones" w:date="2022-01-11T13:34:00Z">
                <w:pPr>
                  <w:spacing w:before="0" w:after="0"/>
                  <w:jc w:val="left"/>
                </w:pPr>
              </w:pPrChange>
            </w:pPr>
            <w:ins w:id="69327" w:author="pete jones" w:date="2022-01-11T13:32:00Z">
              <w:r w:rsidRPr="00BC1B40">
                <w:t>4080</w:t>
              </w:r>
            </w:ins>
          </w:p>
        </w:tc>
      </w:tr>
      <w:tr w:rsidR="00BC1B40" w:rsidRPr="00BC1B40" w14:paraId="7CD974D0" w14:textId="77777777" w:rsidTr="00BC1B40">
        <w:tblPrEx>
          <w:tblW w:w="0" w:type="auto"/>
          <w:tblPrExChange w:id="69328" w:author="pete jones" w:date="2022-01-11T13:33:00Z">
            <w:tblPrEx>
              <w:tblW w:w="0" w:type="auto"/>
            </w:tblPrEx>
          </w:tblPrExChange>
        </w:tblPrEx>
        <w:trPr>
          <w:trHeight w:val="300"/>
          <w:ins w:id="69329" w:author="pete jones" w:date="2022-01-11T13:32:00Z"/>
          <w:trPrChange w:id="69330" w:author="pete jones" w:date="2022-01-11T13:33:00Z">
            <w:trPr>
              <w:gridAfter w:val="0"/>
              <w:trHeight w:val="300"/>
            </w:trPr>
          </w:trPrChange>
        </w:trPr>
        <w:tc>
          <w:tcPr>
            <w:tcW w:w="5098" w:type="dxa"/>
            <w:noWrap/>
            <w:hideMark/>
            <w:tcPrChange w:id="69331" w:author="pete jones" w:date="2022-01-11T13:33:00Z">
              <w:tcPr>
                <w:tcW w:w="3465" w:type="dxa"/>
                <w:noWrap/>
                <w:hideMark/>
              </w:tcPr>
            </w:tcPrChange>
          </w:tcPr>
          <w:p w14:paraId="0900B623" w14:textId="77777777" w:rsidR="00BC1B40" w:rsidRPr="00BC1B40" w:rsidRDefault="00BC1B40">
            <w:pPr>
              <w:spacing w:before="0" w:after="0" w:line="240" w:lineRule="auto"/>
              <w:jc w:val="left"/>
              <w:rPr>
                <w:ins w:id="69332" w:author="pete jones" w:date="2022-01-11T13:32:00Z"/>
              </w:rPr>
              <w:pPrChange w:id="69333" w:author="pete jones" w:date="2022-01-11T13:33:00Z">
                <w:pPr>
                  <w:spacing w:before="0" w:after="0"/>
                  <w:jc w:val="left"/>
                </w:pPr>
              </w:pPrChange>
            </w:pPr>
            <w:ins w:id="69334" w:author="pete jones" w:date="2022-01-11T13:32:00Z">
              <w:r w:rsidRPr="00BC1B40">
                <w:t>Brunel University London</w:t>
              </w:r>
            </w:ins>
          </w:p>
        </w:tc>
        <w:tc>
          <w:tcPr>
            <w:tcW w:w="2552" w:type="dxa"/>
            <w:noWrap/>
            <w:hideMark/>
            <w:tcPrChange w:id="69335" w:author="pete jones" w:date="2022-01-11T13:33:00Z">
              <w:tcPr>
                <w:tcW w:w="1920" w:type="dxa"/>
                <w:gridSpan w:val="2"/>
                <w:noWrap/>
                <w:hideMark/>
              </w:tcPr>
            </w:tcPrChange>
          </w:tcPr>
          <w:p w14:paraId="7B5812E2" w14:textId="77777777" w:rsidR="00BC1B40" w:rsidRPr="00BC1B40" w:rsidRDefault="00BC1B40">
            <w:pPr>
              <w:spacing w:before="0" w:after="0" w:line="240" w:lineRule="auto"/>
              <w:jc w:val="center"/>
              <w:rPr>
                <w:ins w:id="69336" w:author="pete jones" w:date="2022-01-11T13:32:00Z"/>
              </w:rPr>
              <w:pPrChange w:id="69337" w:author="pete jones" w:date="2022-01-11T13:34:00Z">
                <w:pPr>
                  <w:spacing w:before="0" w:after="0"/>
                  <w:jc w:val="left"/>
                </w:pPr>
              </w:pPrChange>
            </w:pPr>
            <w:ins w:id="69338" w:author="pete jones" w:date="2022-01-11T13:32:00Z">
              <w:r w:rsidRPr="00BC1B40">
                <w:t>3930</w:t>
              </w:r>
            </w:ins>
          </w:p>
        </w:tc>
      </w:tr>
      <w:tr w:rsidR="00BC1B40" w:rsidRPr="00BC1B40" w14:paraId="438B3AA3" w14:textId="77777777" w:rsidTr="00BC1B40">
        <w:tblPrEx>
          <w:tblW w:w="0" w:type="auto"/>
          <w:tblPrExChange w:id="69339" w:author="pete jones" w:date="2022-01-11T13:33:00Z">
            <w:tblPrEx>
              <w:tblW w:w="0" w:type="auto"/>
            </w:tblPrEx>
          </w:tblPrExChange>
        </w:tblPrEx>
        <w:trPr>
          <w:trHeight w:val="300"/>
          <w:ins w:id="69340" w:author="pete jones" w:date="2022-01-11T13:32:00Z"/>
          <w:trPrChange w:id="69341" w:author="pete jones" w:date="2022-01-11T13:33:00Z">
            <w:trPr>
              <w:gridAfter w:val="0"/>
              <w:trHeight w:val="300"/>
            </w:trPr>
          </w:trPrChange>
        </w:trPr>
        <w:tc>
          <w:tcPr>
            <w:tcW w:w="5098" w:type="dxa"/>
            <w:noWrap/>
            <w:hideMark/>
            <w:tcPrChange w:id="69342" w:author="pete jones" w:date="2022-01-11T13:33:00Z">
              <w:tcPr>
                <w:tcW w:w="3465" w:type="dxa"/>
                <w:noWrap/>
                <w:hideMark/>
              </w:tcPr>
            </w:tcPrChange>
          </w:tcPr>
          <w:p w14:paraId="3D635490" w14:textId="77777777" w:rsidR="00BC1B40" w:rsidRPr="00BC1B40" w:rsidRDefault="00BC1B40">
            <w:pPr>
              <w:spacing w:before="0" w:after="0" w:line="240" w:lineRule="auto"/>
              <w:jc w:val="left"/>
              <w:rPr>
                <w:ins w:id="69343" w:author="pete jones" w:date="2022-01-11T13:32:00Z"/>
              </w:rPr>
              <w:pPrChange w:id="69344" w:author="pete jones" w:date="2022-01-11T13:33:00Z">
                <w:pPr>
                  <w:spacing w:before="0" w:after="0"/>
                  <w:jc w:val="left"/>
                </w:pPr>
              </w:pPrChange>
            </w:pPr>
            <w:ins w:id="69345" w:author="pete jones" w:date="2022-01-11T13:32:00Z">
              <w:r w:rsidRPr="00BC1B40">
                <w:t>The University of Northampton</w:t>
              </w:r>
            </w:ins>
          </w:p>
        </w:tc>
        <w:tc>
          <w:tcPr>
            <w:tcW w:w="2552" w:type="dxa"/>
            <w:noWrap/>
            <w:hideMark/>
            <w:tcPrChange w:id="69346" w:author="pete jones" w:date="2022-01-11T13:33:00Z">
              <w:tcPr>
                <w:tcW w:w="1920" w:type="dxa"/>
                <w:gridSpan w:val="2"/>
                <w:noWrap/>
                <w:hideMark/>
              </w:tcPr>
            </w:tcPrChange>
          </w:tcPr>
          <w:p w14:paraId="26AFDBAD" w14:textId="77777777" w:rsidR="00BC1B40" w:rsidRPr="00BC1B40" w:rsidRDefault="00BC1B40">
            <w:pPr>
              <w:spacing w:before="0" w:after="0" w:line="240" w:lineRule="auto"/>
              <w:jc w:val="center"/>
              <w:rPr>
                <w:ins w:id="69347" w:author="pete jones" w:date="2022-01-11T13:32:00Z"/>
              </w:rPr>
              <w:pPrChange w:id="69348" w:author="pete jones" w:date="2022-01-11T13:34:00Z">
                <w:pPr>
                  <w:spacing w:before="0" w:after="0"/>
                  <w:jc w:val="left"/>
                </w:pPr>
              </w:pPrChange>
            </w:pPr>
            <w:ins w:id="69349" w:author="pete jones" w:date="2022-01-11T13:32:00Z">
              <w:r w:rsidRPr="00BC1B40">
                <w:t>3715</w:t>
              </w:r>
            </w:ins>
          </w:p>
        </w:tc>
      </w:tr>
      <w:tr w:rsidR="00BC1B40" w:rsidRPr="00BC1B40" w14:paraId="3C4A4ED7" w14:textId="77777777" w:rsidTr="00BC1B40">
        <w:tblPrEx>
          <w:tblW w:w="0" w:type="auto"/>
          <w:tblPrExChange w:id="69350" w:author="pete jones" w:date="2022-01-11T13:33:00Z">
            <w:tblPrEx>
              <w:tblW w:w="0" w:type="auto"/>
            </w:tblPrEx>
          </w:tblPrExChange>
        </w:tblPrEx>
        <w:trPr>
          <w:trHeight w:val="300"/>
          <w:ins w:id="69351" w:author="pete jones" w:date="2022-01-11T13:32:00Z"/>
          <w:trPrChange w:id="69352" w:author="pete jones" w:date="2022-01-11T13:33:00Z">
            <w:trPr>
              <w:gridAfter w:val="0"/>
              <w:trHeight w:val="300"/>
            </w:trPr>
          </w:trPrChange>
        </w:trPr>
        <w:tc>
          <w:tcPr>
            <w:tcW w:w="5098" w:type="dxa"/>
            <w:noWrap/>
            <w:hideMark/>
            <w:tcPrChange w:id="69353" w:author="pete jones" w:date="2022-01-11T13:33:00Z">
              <w:tcPr>
                <w:tcW w:w="3465" w:type="dxa"/>
                <w:noWrap/>
                <w:hideMark/>
              </w:tcPr>
            </w:tcPrChange>
          </w:tcPr>
          <w:p w14:paraId="4F55614C" w14:textId="77777777" w:rsidR="00BC1B40" w:rsidRPr="00BC1B40" w:rsidRDefault="00BC1B40">
            <w:pPr>
              <w:spacing w:before="0" w:after="0" w:line="240" w:lineRule="auto"/>
              <w:jc w:val="left"/>
              <w:rPr>
                <w:ins w:id="69354" w:author="pete jones" w:date="2022-01-11T13:32:00Z"/>
              </w:rPr>
              <w:pPrChange w:id="69355" w:author="pete jones" w:date="2022-01-11T13:33:00Z">
                <w:pPr>
                  <w:spacing w:before="0" w:after="0"/>
                  <w:jc w:val="left"/>
                </w:pPr>
              </w:pPrChange>
            </w:pPr>
            <w:ins w:id="69356" w:author="pete jones" w:date="2022-01-11T13:32:00Z">
              <w:r w:rsidRPr="00BC1B40">
                <w:t>London South Bank University</w:t>
              </w:r>
            </w:ins>
          </w:p>
        </w:tc>
        <w:tc>
          <w:tcPr>
            <w:tcW w:w="2552" w:type="dxa"/>
            <w:noWrap/>
            <w:hideMark/>
            <w:tcPrChange w:id="69357" w:author="pete jones" w:date="2022-01-11T13:33:00Z">
              <w:tcPr>
                <w:tcW w:w="1920" w:type="dxa"/>
                <w:gridSpan w:val="2"/>
                <w:noWrap/>
                <w:hideMark/>
              </w:tcPr>
            </w:tcPrChange>
          </w:tcPr>
          <w:p w14:paraId="19827189" w14:textId="77777777" w:rsidR="00BC1B40" w:rsidRPr="00BC1B40" w:rsidRDefault="00BC1B40">
            <w:pPr>
              <w:spacing w:before="0" w:after="0" w:line="240" w:lineRule="auto"/>
              <w:jc w:val="center"/>
              <w:rPr>
                <w:ins w:id="69358" w:author="pete jones" w:date="2022-01-11T13:32:00Z"/>
              </w:rPr>
              <w:pPrChange w:id="69359" w:author="pete jones" w:date="2022-01-11T13:34:00Z">
                <w:pPr>
                  <w:spacing w:before="0" w:after="0"/>
                  <w:jc w:val="left"/>
                </w:pPr>
              </w:pPrChange>
            </w:pPr>
            <w:ins w:id="69360" w:author="pete jones" w:date="2022-01-11T13:32:00Z">
              <w:r w:rsidRPr="00BC1B40">
                <w:t>3610</w:t>
              </w:r>
            </w:ins>
          </w:p>
        </w:tc>
      </w:tr>
      <w:tr w:rsidR="00BC1B40" w:rsidRPr="00BC1B40" w14:paraId="2E3A6EAD" w14:textId="77777777" w:rsidTr="00BC1B40">
        <w:tblPrEx>
          <w:tblW w:w="0" w:type="auto"/>
          <w:tblPrExChange w:id="69361" w:author="pete jones" w:date="2022-01-11T13:33:00Z">
            <w:tblPrEx>
              <w:tblW w:w="0" w:type="auto"/>
            </w:tblPrEx>
          </w:tblPrExChange>
        </w:tblPrEx>
        <w:trPr>
          <w:trHeight w:val="300"/>
          <w:ins w:id="69362" w:author="pete jones" w:date="2022-01-11T13:32:00Z"/>
          <w:trPrChange w:id="69363" w:author="pete jones" w:date="2022-01-11T13:33:00Z">
            <w:trPr>
              <w:gridAfter w:val="0"/>
              <w:trHeight w:val="300"/>
            </w:trPr>
          </w:trPrChange>
        </w:trPr>
        <w:tc>
          <w:tcPr>
            <w:tcW w:w="5098" w:type="dxa"/>
            <w:noWrap/>
            <w:hideMark/>
            <w:tcPrChange w:id="69364" w:author="pete jones" w:date="2022-01-11T13:33:00Z">
              <w:tcPr>
                <w:tcW w:w="3465" w:type="dxa"/>
                <w:noWrap/>
                <w:hideMark/>
              </w:tcPr>
            </w:tcPrChange>
          </w:tcPr>
          <w:p w14:paraId="09BF5F2E" w14:textId="77777777" w:rsidR="00BC1B40" w:rsidRPr="00BC1B40" w:rsidRDefault="00BC1B40">
            <w:pPr>
              <w:spacing w:before="0" w:after="0" w:line="240" w:lineRule="auto"/>
              <w:jc w:val="left"/>
              <w:rPr>
                <w:ins w:id="69365" w:author="pete jones" w:date="2022-01-11T13:32:00Z"/>
              </w:rPr>
              <w:pPrChange w:id="69366" w:author="pete jones" w:date="2022-01-11T13:33:00Z">
                <w:pPr>
                  <w:spacing w:before="0" w:after="0"/>
                  <w:jc w:val="left"/>
                </w:pPr>
              </w:pPrChange>
            </w:pPr>
            <w:ins w:id="69367" w:author="pete jones" w:date="2022-01-11T13:32:00Z">
              <w:r w:rsidRPr="00BC1B40">
                <w:t>The University of Strathclyde</w:t>
              </w:r>
            </w:ins>
          </w:p>
        </w:tc>
        <w:tc>
          <w:tcPr>
            <w:tcW w:w="2552" w:type="dxa"/>
            <w:noWrap/>
            <w:hideMark/>
            <w:tcPrChange w:id="69368" w:author="pete jones" w:date="2022-01-11T13:33:00Z">
              <w:tcPr>
                <w:tcW w:w="1920" w:type="dxa"/>
                <w:gridSpan w:val="2"/>
                <w:noWrap/>
                <w:hideMark/>
              </w:tcPr>
            </w:tcPrChange>
          </w:tcPr>
          <w:p w14:paraId="0DB32FB8" w14:textId="77777777" w:rsidR="00BC1B40" w:rsidRPr="00BC1B40" w:rsidRDefault="00BC1B40">
            <w:pPr>
              <w:spacing w:before="0" w:after="0" w:line="240" w:lineRule="auto"/>
              <w:jc w:val="center"/>
              <w:rPr>
                <w:ins w:id="69369" w:author="pete jones" w:date="2022-01-11T13:32:00Z"/>
              </w:rPr>
              <w:pPrChange w:id="69370" w:author="pete jones" w:date="2022-01-11T13:34:00Z">
                <w:pPr>
                  <w:spacing w:before="0" w:after="0"/>
                  <w:jc w:val="left"/>
                </w:pPr>
              </w:pPrChange>
            </w:pPr>
            <w:ins w:id="69371" w:author="pete jones" w:date="2022-01-11T13:32:00Z">
              <w:r w:rsidRPr="00BC1B40">
                <w:t>3610</w:t>
              </w:r>
            </w:ins>
          </w:p>
        </w:tc>
      </w:tr>
      <w:tr w:rsidR="00BC1B40" w:rsidRPr="00BC1B40" w14:paraId="75A453FD" w14:textId="77777777" w:rsidTr="00BC1B40">
        <w:tblPrEx>
          <w:tblW w:w="0" w:type="auto"/>
          <w:tblPrExChange w:id="69372" w:author="pete jones" w:date="2022-01-11T13:33:00Z">
            <w:tblPrEx>
              <w:tblW w:w="0" w:type="auto"/>
            </w:tblPrEx>
          </w:tblPrExChange>
        </w:tblPrEx>
        <w:trPr>
          <w:trHeight w:val="300"/>
          <w:ins w:id="69373" w:author="pete jones" w:date="2022-01-11T13:32:00Z"/>
          <w:trPrChange w:id="69374" w:author="pete jones" w:date="2022-01-11T13:33:00Z">
            <w:trPr>
              <w:gridAfter w:val="0"/>
              <w:trHeight w:val="300"/>
            </w:trPr>
          </w:trPrChange>
        </w:trPr>
        <w:tc>
          <w:tcPr>
            <w:tcW w:w="5098" w:type="dxa"/>
            <w:noWrap/>
            <w:hideMark/>
            <w:tcPrChange w:id="69375" w:author="pete jones" w:date="2022-01-11T13:33:00Z">
              <w:tcPr>
                <w:tcW w:w="3465" w:type="dxa"/>
                <w:noWrap/>
                <w:hideMark/>
              </w:tcPr>
            </w:tcPrChange>
          </w:tcPr>
          <w:p w14:paraId="12B4AB9B" w14:textId="77777777" w:rsidR="00BC1B40" w:rsidRPr="00BC1B40" w:rsidRDefault="00BC1B40">
            <w:pPr>
              <w:spacing w:before="0" w:after="0" w:line="240" w:lineRule="auto"/>
              <w:jc w:val="left"/>
              <w:rPr>
                <w:ins w:id="69376" w:author="pete jones" w:date="2022-01-11T13:32:00Z"/>
              </w:rPr>
              <w:pPrChange w:id="69377" w:author="pete jones" w:date="2022-01-11T13:33:00Z">
                <w:pPr>
                  <w:spacing w:before="0" w:after="0"/>
                  <w:jc w:val="left"/>
                </w:pPr>
              </w:pPrChange>
            </w:pPr>
            <w:ins w:id="69378" w:author="pete jones" w:date="2022-01-11T13:32:00Z">
              <w:r w:rsidRPr="00BC1B40">
                <w:t>City, University of London</w:t>
              </w:r>
            </w:ins>
          </w:p>
        </w:tc>
        <w:tc>
          <w:tcPr>
            <w:tcW w:w="2552" w:type="dxa"/>
            <w:noWrap/>
            <w:hideMark/>
            <w:tcPrChange w:id="69379" w:author="pete jones" w:date="2022-01-11T13:33:00Z">
              <w:tcPr>
                <w:tcW w:w="1920" w:type="dxa"/>
                <w:gridSpan w:val="2"/>
                <w:noWrap/>
                <w:hideMark/>
              </w:tcPr>
            </w:tcPrChange>
          </w:tcPr>
          <w:p w14:paraId="38281B19" w14:textId="77777777" w:rsidR="00BC1B40" w:rsidRPr="00BC1B40" w:rsidRDefault="00BC1B40">
            <w:pPr>
              <w:spacing w:before="0" w:after="0" w:line="240" w:lineRule="auto"/>
              <w:jc w:val="center"/>
              <w:rPr>
                <w:ins w:id="69380" w:author="pete jones" w:date="2022-01-11T13:32:00Z"/>
              </w:rPr>
              <w:pPrChange w:id="69381" w:author="pete jones" w:date="2022-01-11T13:34:00Z">
                <w:pPr>
                  <w:spacing w:before="0" w:after="0"/>
                  <w:jc w:val="left"/>
                </w:pPr>
              </w:pPrChange>
            </w:pPr>
            <w:ins w:id="69382" w:author="pete jones" w:date="2022-01-11T13:32:00Z">
              <w:r w:rsidRPr="00BC1B40">
                <w:t>3580</w:t>
              </w:r>
            </w:ins>
          </w:p>
        </w:tc>
      </w:tr>
      <w:tr w:rsidR="00BC1B40" w:rsidRPr="00BC1B40" w14:paraId="5DCC4D46" w14:textId="77777777" w:rsidTr="00BC1B40">
        <w:tblPrEx>
          <w:tblW w:w="0" w:type="auto"/>
          <w:tblPrExChange w:id="69383" w:author="pete jones" w:date="2022-01-11T13:33:00Z">
            <w:tblPrEx>
              <w:tblW w:w="0" w:type="auto"/>
            </w:tblPrEx>
          </w:tblPrExChange>
        </w:tblPrEx>
        <w:trPr>
          <w:trHeight w:val="300"/>
          <w:ins w:id="69384" w:author="pete jones" w:date="2022-01-11T13:32:00Z"/>
          <w:trPrChange w:id="69385" w:author="pete jones" w:date="2022-01-11T13:33:00Z">
            <w:trPr>
              <w:gridAfter w:val="0"/>
              <w:trHeight w:val="300"/>
            </w:trPr>
          </w:trPrChange>
        </w:trPr>
        <w:tc>
          <w:tcPr>
            <w:tcW w:w="5098" w:type="dxa"/>
            <w:noWrap/>
            <w:hideMark/>
            <w:tcPrChange w:id="69386" w:author="pete jones" w:date="2022-01-11T13:33:00Z">
              <w:tcPr>
                <w:tcW w:w="3465" w:type="dxa"/>
                <w:noWrap/>
                <w:hideMark/>
              </w:tcPr>
            </w:tcPrChange>
          </w:tcPr>
          <w:p w14:paraId="3C36FCCF" w14:textId="77777777" w:rsidR="00BC1B40" w:rsidRPr="00BC1B40" w:rsidRDefault="00BC1B40">
            <w:pPr>
              <w:spacing w:before="0" w:after="0" w:line="240" w:lineRule="auto"/>
              <w:jc w:val="left"/>
              <w:rPr>
                <w:ins w:id="69387" w:author="pete jones" w:date="2022-01-11T13:32:00Z"/>
              </w:rPr>
              <w:pPrChange w:id="69388" w:author="pete jones" w:date="2022-01-11T13:33:00Z">
                <w:pPr>
                  <w:spacing w:before="0" w:after="0"/>
                  <w:jc w:val="left"/>
                </w:pPr>
              </w:pPrChange>
            </w:pPr>
            <w:ins w:id="69389" w:author="pete jones" w:date="2022-01-11T13:32:00Z">
              <w:r w:rsidRPr="00BC1B40">
                <w:t>The University of Cambridge</w:t>
              </w:r>
            </w:ins>
          </w:p>
        </w:tc>
        <w:tc>
          <w:tcPr>
            <w:tcW w:w="2552" w:type="dxa"/>
            <w:noWrap/>
            <w:hideMark/>
            <w:tcPrChange w:id="69390" w:author="pete jones" w:date="2022-01-11T13:33:00Z">
              <w:tcPr>
                <w:tcW w:w="1920" w:type="dxa"/>
                <w:gridSpan w:val="2"/>
                <w:noWrap/>
                <w:hideMark/>
              </w:tcPr>
            </w:tcPrChange>
          </w:tcPr>
          <w:p w14:paraId="248D5A42" w14:textId="77777777" w:rsidR="00BC1B40" w:rsidRPr="00BC1B40" w:rsidRDefault="00BC1B40">
            <w:pPr>
              <w:spacing w:before="0" w:after="0" w:line="240" w:lineRule="auto"/>
              <w:jc w:val="center"/>
              <w:rPr>
                <w:ins w:id="69391" w:author="pete jones" w:date="2022-01-11T13:32:00Z"/>
              </w:rPr>
              <w:pPrChange w:id="69392" w:author="pete jones" w:date="2022-01-11T13:34:00Z">
                <w:pPr>
                  <w:spacing w:before="0" w:after="0"/>
                  <w:jc w:val="left"/>
                </w:pPr>
              </w:pPrChange>
            </w:pPr>
            <w:ins w:id="69393" w:author="pete jones" w:date="2022-01-11T13:32:00Z">
              <w:r w:rsidRPr="00BC1B40">
                <w:t>3440</w:t>
              </w:r>
            </w:ins>
          </w:p>
        </w:tc>
      </w:tr>
      <w:tr w:rsidR="00BC1B40" w:rsidRPr="00BC1B40" w14:paraId="675D4535" w14:textId="77777777" w:rsidTr="00BC1B40">
        <w:tblPrEx>
          <w:tblW w:w="0" w:type="auto"/>
          <w:tblPrExChange w:id="69394" w:author="pete jones" w:date="2022-01-11T13:33:00Z">
            <w:tblPrEx>
              <w:tblW w:w="0" w:type="auto"/>
            </w:tblPrEx>
          </w:tblPrExChange>
        </w:tblPrEx>
        <w:trPr>
          <w:trHeight w:val="300"/>
          <w:ins w:id="69395" w:author="pete jones" w:date="2022-01-11T13:32:00Z"/>
          <w:trPrChange w:id="69396" w:author="pete jones" w:date="2022-01-11T13:33:00Z">
            <w:trPr>
              <w:gridAfter w:val="0"/>
              <w:trHeight w:val="300"/>
            </w:trPr>
          </w:trPrChange>
        </w:trPr>
        <w:tc>
          <w:tcPr>
            <w:tcW w:w="5098" w:type="dxa"/>
            <w:noWrap/>
            <w:hideMark/>
            <w:tcPrChange w:id="69397" w:author="pete jones" w:date="2022-01-11T13:33:00Z">
              <w:tcPr>
                <w:tcW w:w="3465" w:type="dxa"/>
                <w:noWrap/>
                <w:hideMark/>
              </w:tcPr>
            </w:tcPrChange>
          </w:tcPr>
          <w:p w14:paraId="01BD5239" w14:textId="77777777" w:rsidR="00BC1B40" w:rsidRPr="00BC1B40" w:rsidRDefault="00BC1B40">
            <w:pPr>
              <w:spacing w:before="0" w:after="0" w:line="240" w:lineRule="auto"/>
              <w:jc w:val="left"/>
              <w:rPr>
                <w:ins w:id="69398" w:author="pete jones" w:date="2022-01-11T13:32:00Z"/>
              </w:rPr>
              <w:pPrChange w:id="69399" w:author="pete jones" w:date="2022-01-11T13:33:00Z">
                <w:pPr>
                  <w:spacing w:before="0" w:after="0"/>
                  <w:jc w:val="left"/>
                </w:pPr>
              </w:pPrChange>
            </w:pPr>
            <w:ins w:id="69400" w:author="pete jones" w:date="2022-01-11T13:32:00Z">
              <w:r w:rsidRPr="00BC1B40">
                <w:t>The University of Oxford</w:t>
              </w:r>
            </w:ins>
          </w:p>
        </w:tc>
        <w:tc>
          <w:tcPr>
            <w:tcW w:w="2552" w:type="dxa"/>
            <w:noWrap/>
            <w:hideMark/>
            <w:tcPrChange w:id="69401" w:author="pete jones" w:date="2022-01-11T13:33:00Z">
              <w:tcPr>
                <w:tcW w:w="1920" w:type="dxa"/>
                <w:gridSpan w:val="2"/>
                <w:noWrap/>
                <w:hideMark/>
              </w:tcPr>
            </w:tcPrChange>
          </w:tcPr>
          <w:p w14:paraId="5707F560" w14:textId="77777777" w:rsidR="00BC1B40" w:rsidRPr="00BC1B40" w:rsidRDefault="00BC1B40">
            <w:pPr>
              <w:spacing w:before="0" w:after="0" w:line="240" w:lineRule="auto"/>
              <w:jc w:val="center"/>
              <w:rPr>
                <w:ins w:id="69402" w:author="pete jones" w:date="2022-01-11T13:32:00Z"/>
              </w:rPr>
              <w:pPrChange w:id="69403" w:author="pete jones" w:date="2022-01-11T13:34:00Z">
                <w:pPr>
                  <w:spacing w:before="0" w:after="0"/>
                  <w:jc w:val="left"/>
                </w:pPr>
              </w:pPrChange>
            </w:pPr>
            <w:ins w:id="69404" w:author="pete jones" w:date="2022-01-11T13:32:00Z">
              <w:r w:rsidRPr="00BC1B40">
                <w:t>3320</w:t>
              </w:r>
            </w:ins>
          </w:p>
        </w:tc>
      </w:tr>
      <w:tr w:rsidR="00BC1B40" w:rsidRPr="00BC1B40" w14:paraId="2D4BB8E3" w14:textId="77777777" w:rsidTr="00BC1B40">
        <w:tblPrEx>
          <w:tblW w:w="0" w:type="auto"/>
          <w:tblPrExChange w:id="69405" w:author="pete jones" w:date="2022-01-11T13:33:00Z">
            <w:tblPrEx>
              <w:tblW w:w="0" w:type="auto"/>
            </w:tblPrEx>
          </w:tblPrExChange>
        </w:tblPrEx>
        <w:trPr>
          <w:trHeight w:val="300"/>
          <w:ins w:id="69406" w:author="pete jones" w:date="2022-01-11T13:32:00Z"/>
          <w:trPrChange w:id="69407" w:author="pete jones" w:date="2022-01-11T13:33:00Z">
            <w:trPr>
              <w:gridAfter w:val="0"/>
              <w:trHeight w:val="300"/>
            </w:trPr>
          </w:trPrChange>
        </w:trPr>
        <w:tc>
          <w:tcPr>
            <w:tcW w:w="5098" w:type="dxa"/>
            <w:noWrap/>
            <w:hideMark/>
            <w:tcPrChange w:id="69408" w:author="pete jones" w:date="2022-01-11T13:33:00Z">
              <w:tcPr>
                <w:tcW w:w="3465" w:type="dxa"/>
                <w:noWrap/>
                <w:hideMark/>
              </w:tcPr>
            </w:tcPrChange>
          </w:tcPr>
          <w:p w14:paraId="0034F13A" w14:textId="77777777" w:rsidR="00BC1B40" w:rsidRPr="00BC1B40" w:rsidRDefault="00BC1B40">
            <w:pPr>
              <w:spacing w:before="0" w:after="0" w:line="240" w:lineRule="auto"/>
              <w:jc w:val="left"/>
              <w:rPr>
                <w:ins w:id="69409" w:author="pete jones" w:date="2022-01-11T13:32:00Z"/>
              </w:rPr>
              <w:pPrChange w:id="69410" w:author="pete jones" w:date="2022-01-11T13:33:00Z">
                <w:pPr>
                  <w:spacing w:before="0" w:after="0"/>
                  <w:jc w:val="left"/>
                </w:pPr>
              </w:pPrChange>
            </w:pPr>
            <w:ins w:id="69411" w:author="pete jones" w:date="2022-01-11T13:32:00Z">
              <w:r w:rsidRPr="00BC1B40">
                <w:t>Staffordshire University</w:t>
              </w:r>
            </w:ins>
          </w:p>
        </w:tc>
        <w:tc>
          <w:tcPr>
            <w:tcW w:w="2552" w:type="dxa"/>
            <w:noWrap/>
            <w:hideMark/>
            <w:tcPrChange w:id="69412" w:author="pete jones" w:date="2022-01-11T13:33:00Z">
              <w:tcPr>
                <w:tcW w:w="1920" w:type="dxa"/>
                <w:gridSpan w:val="2"/>
                <w:noWrap/>
                <w:hideMark/>
              </w:tcPr>
            </w:tcPrChange>
          </w:tcPr>
          <w:p w14:paraId="0A16F1ED" w14:textId="77777777" w:rsidR="00BC1B40" w:rsidRPr="00BC1B40" w:rsidRDefault="00BC1B40">
            <w:pPr>
              <w:spacing w:before="0" w:after="0" w:line="240" w:lineRule="auto"/>
              <w:jc w:val="center"/>
              <w:rPr>
                <w:ins w:id="69413" w:author="pete jones" w:date="2022-01-11T13:32:00Z"/>
              </w:rPr>
              <w:pPrChange w:id="69414" w:author="pete jones" w:date="2022-01-11T13:34:00Z">
                <w:pPr>
                  <w:spacing w:before="0" w:after="0"/>
                  <w:jc w:val="left"/>
                </w:pPr>
              </w:pPrChange>
            </w:pPr>
            <w:ins w:id="69415" w:author="pete jones" w:date="2022-01-11T13:32:00Z">
              <w:r w:rsidRPr="00BC1B40">
                <w:t>3230</w:t>
              </w:r>
            </w:ins>
          </w:p>
        </w:tc>
      </w:tr>
      <w:tr w:rsidR="00BC1B40" w:rsidRPr="00BC1B40" w14:paraId="77EA048E" w14:textId="77777777" w:rsidTr="00BC1B40">
        <w:tblPrEx>
          <w:tblW w:w="0" w:type="auto"/>
          <w:tblPrExChange w:id="69416" w:author="pete jones" w:date="2022-01-11T13:33:00Z">
            <w:tblPrEx>
              <w:tblW w:w="0" w:type="auto"/>
            </w:tblPrEx>
          </w:tblPrExChange>
        </w:tblPrEx>
        <w:trPr>
          <w:trHeight w:val="300"/>
          <w:ins w:id="69417" w:author="pete jones" w:date="2022-01-11T13:32:00Z"/>
          <w:trPrChange w:id="69418" w:author="pete jones" w:date="2022-01-11T13:33:00Z">
            <w:trPr>
              <w:gridAfter w:val="0"/>
              <w:trHeight w:val="300"/>
            </w:trPr>
          </w:trPrChange>
        </w:trPr>
        <w:tc>
          <w:tcPr>
            <w:tcW w:w="5098" w:type="dxa"/>
            <w:noWrap/>
            <w:hideMark/>
            <w:tcPrChange w:id="69419" w:author="pete jones" w:date="2022-01-11T13:33:00Z">
              <w:tcPr>
                <w:tcW w:w="3465" w:type="dxa"/>
                <w:noWrap/>
                <w:hideMark/>
              </w:tcPr>
            </w:tcPrChange>
          </w:tcPr>
          <w:p w14:paraId="4D00AFA0" w14:textId="77777777" w:rsidR="00BC1B40" w:rsidRPr="00BC1B40" w:rsidRDefault="00BC1B40">
            <w:pPr>
              <w:spacing w:before="0" w:after="0" w:line="240" w:lineRule="auto"/>
              <w:jc w:val="left"/>
              <w:rPr>
                <w:ins w:id="69420" w:author="pete jones" w:date="2022-01-11T13:32:00Z"/>
              </w:rPr>
              <w:pPrChange w:id="69421" w:author="pete jones" w:date="2022-01-11T13:33:00Z">
                <w:pPr>
                  <w:spacing w:before="0" w:after="0"/>
                  <w:jc w:val="left"/>
                </w:pPr>
              </w:pPrChange>
            </w:pPr>
            <w:ins w:id="69422" w:author="pete jones" w:date="2022-01-11T13:32:00Z">
              <w:r w:rsidRPr="00BC1B40">
                <w:t>Aston University</w:t>
              </w:r>
            </w:ins>
          </w:p>
        </w:tc>
        <w:tc>
          <w:tcPr>
            <w:tcW w:w="2552" w:type="dxa"/>
            <w:noWrap/>
            <w:hideMark/>
            <w:tcPrChange w:id="69423" w:author="pete jones" w:date="2022-01-11T13:33:00Z">
              <w:tcPr>
                <w:tcW w:w="1920" w:type="dxa"/>
                <w:gridSpan w:val="2"/>
                <w:noWrap/>
                <w:hideMark/>
              </w:tcPr>
            </w:tcPrChange>
          </w:tcPr>
          <w:p w14:paraId="2E5E6F8B" w14:textId="77777777" w:rsidR="00BC1B40" w:rsidRPr="00BC1B40" w:rsidRDefault="00BC1B40">
            <w:pPr>
              <w:spacing w:before="0" w:after="0" w:line="240" w:lineRule="auto"/>
              <w:jc w:val="center"/>
              <w:rPr>
                <w:ins w:id="69424" w:author="pete jones" w:date="2022-01-11T13:32:00Z"/>
              </w:rPr>
              <w:pPrChange w:id="69425" w:author="pete jones" w:date="2022-01-11T13:34:00Z">
                <w:pPr>
                  <w:spacing w:before="0" w:after="0"/>
                  <w:jc w:val="left"/>
                </w:pPr>
              </w:pPrChange>
            </w:pPr>
            <w:ins w:id="69426" w:author="pete jones" w:date="2022-01-11T13:32:00Z">
              <w:r w:rsidRPr="00BC1B40">
                <w:t>2985</w:t>
              </w:r>
            </w:ins>
          </w:p>
        </w:tc>
      </w:tr>
      <w:tr w:rsidR="00BC1B40" w:rsidRPr="00BC1B40" w14:paraId="2E80CADF" w14:textId="77777777" w:rsidTr="00BC1B40">
        <w:tblPrEx>
          <w:tblW w:w="0" w:type="auto"/>
          <w:tblPrExChange w:id="69427" w:author="pete jones" w:date="2022-01-11T13:33:00Z">
            <w:tblPrEx>
              <w:tblW w:w="0" w:type="auto"/>
            </w:tblPrEx>
          </w:tblPrExChange>
        </w:tblPrEx>
        <w:trPr>
          <w:trHeight w:val="300"/>
          <w:ins w:id="69428" w:author="pete jones" w:date="2022-01-11T13:32:00Z"/>
          <w:trPrChange w:id="69429" w:author="pete jones" w:date="2022-01-11T13:33:00Z">
            <w:trPr>
              <w:gridAfter w:val="0"/>
              <w:trHeight w:val="300"/>
            </w:trPr>
          </w:trPrChange>
        </w:trPr>
        <w:tc>
          <w:tcPr>
            <w:tcW w:w="5098" w:type="dxa"/>
            <w:noWrap/>
            <w:hideMark/>
            <w:tcPrChange w:id="69430" w:author="pete jones" w:date="2022-01-11T13:33:00Z">
              <w:tcPr>
                <w:tcW w:w="3465" w:type="dxa"/>
                <w:noWrap/>
                <w:hideMark/>
              </w:tcPr>
            </w:tcPrChange>
          </w:tcPr>
          <w:p w14:paraId="67BDAC5A" w14:textId="77777777" w:rsidR="00BC1B40" w:rsidRPr="00BC1B40" w:rsidRDefault="00BC1B40">
            <w:pPr>
              <w:spacing w:before="0" w:after="0" w:line="240" w:lineRule="auto"/>
              <w:jc w:val="left"/>
              <w:rPr>
                <w:ins w:id="69431" w:author="pete jones" w:date="2022-01-11T13:32:00Z"/>
              </w:rPr>
              <w:pPrChange w:id="69432" w:author="pete jones" w:date="2022-01-11T13:33:00Z">
                <w:pPr>
                  <w:spacing w:before="0" w:after="0"/>
                  <w:jc w:val="left"/>
                </w:pPr>
              </w:pPrChange>
            </w:pPr>
            <w:ins w:id="69433" w:author="pete jones" w:date="2022-01-11T13:32:00Z">
              <w:r w:rsidRPr="00BC1B40">
                <w:t>The University of Aberdeen</w:t>
              </w:r>
            </w:ins>
          </w:p>
        </w:tc>
        <w:tc>
          <w:tcPr>
            <w:tcW w:w="2552" w:type="dxa"/>
            <w:noWrap/>
            <w:hideMark/>
            <w:tcPrChange w:id="69434" w:author="pete jones" w:date="2022-01-11T13:33:00Z">
              <w:tcPr>
                <w:tcW w:w="1920" w:type="dxa"/>
                <w:gridSpan w:val="2"/>
                <w:noWrap/>
                <w:hideMark/>
              </w:tcPr>
            </w:tcPrChange>
          </w:tcPr>
          <w:p w14:paraId="7289E0C5" w14:textId="77777777" w:rsidR="00BC1B40" w:rsidRPr="00BC1B40" w:rsidRDefault="00BC1B40">
            <w:pPr>
              <w:spacing w:before="0" w:after="0" w:line="240" w:lineRule="auto"/>
              <w:jc w:val="center"/>
              <w:rPr>
                <w:ins w:id="69435" w:author="pete jones" w:date="2022-01-11T13:32:00Z"/>
              </w:rPr>
              <w:pPrChange w:id="69436" w:author="pete jones" w:date="2022-01-11T13:34:00Z">
                <w:pPr>
                  <w:spacing w:before="0" w:after="0"/>
                  <w:jc w:val="left"/>
                </w:pPr>
              </w:pPrChange>
            </w:pPr>
            <w:ins w:id="69437" w:author="pete jones" w:date="2022-01-11T13:32:00Z">
              <w:r w:rsidRPr="00BC1B40">
                <w:t>2360</w:t>
              </w:r>
            </w:ins>
          </w:p>
        </w:tc>
      </w:tr>
      <w:tr w:rsidR="00BC1B40" w:rsidRPr="00BC1B40" w14:paraId="6F8E27A7" w14:textId="77777777" w:rsidTr="00BC1B40">
        <w:tblPrEx>
          <w:tblW w:w="0" w:type="auto"/>
          <w:tblPrExChange w:id="69438" w:author="pete jones" w:date="2022-01-11T13:33:00Z">
            <w:tblPrEx>
              <w:tblW w:w="0" w:type="auto"/>
            </w:tblPrEx>
          </w:tblPrExChange>
        </w:tblPrEx>
        <w:trPr>
          <w:trHeight w:val="300"/>
          <w:ins w:id="69439" w:author="pete jones" w:date="2022-01-11T13:32:00Z"/>
          <w:trPrChange w:id="69440" w:author="pete jones" w:date="2022-01-11T13:33:00Z">
            <w:trPr>
              <w:gridAfter w:val="0"/>
              <w:trHeight w:val="300"/>
            </w:trPr>
          </w:trPrChange>
        </w:trPr>
        <w:tc>
          <w:tcPr>
            <w:tcW w:w="5098" w:type="dxa"/>
            <w:noWrap/>
            <w:hideMark/>
            <w:tcPrChange w:id="69441" w:author="pete jones" w:date="2022-01-11T13:33:00Z">
              <w:tcPr>
                <w:tcW w:w="3465" w:type="dxa"/>
                <w:noWrap/>
                <w:hideMark/>
              </w:tcPr>
            </w:tcPrChange>
          </w:tcPr>
          <w:p w14:paraId="1DF396AB" w14:textId="77777777" w:rsidR="00BC1B40" w:rsidRPr="00BC1B40" w:rsidRDefault="00BC1B40">
            <w:pPr>
              <w:spacing w:before="0" w:after="0" w:line="240" w:lineRule="auto"/>
              <w:jc w:val="left"/>
              <w:rPr>
                <w:ins w:id="69442" w:author="pete jones" w:date="2022-01-11T13:32:00Z"/>
              </w:rPr>
              <w:pPrChange w:id="69443" w:author="pete jones" w:date="2022-01-11T13:33:00Z">
                <w:pPr>
                  <w:spacing w:before="0" w:after="0"/>
                  <w:jc w:val="left"/>
                </w:pPr>
              </w:pPrChange>
            </w:pPr>
            <w:ins w:id="69444" w:author="pete jones" w:date="2022-01-11T13:32:00Z">
              <w:r w:rsidRPr="00BC1B40">
                <w:t>The University of Bradford</w:t>
              </w:r>
            </w:ins>
          </w:p>
        </w:tc>
        <w:tc>
          <w:tcPr>
            <w:tcW w:w="2552" w:type="dxa"/>
            <w:noWrap/>
            <w:hideMark/>
            <w:tcPrChange w:id="69445" w:author="pete jones" w:date="2022-01-11T13:33:00Z">
              <w:tcPr>
                <w:tcW w:w="1920" w:type="dxa"/>
                <w:gridSpan w:val="2"/>
                <w:noWrap/>
                <w:hideMark/>
              </w:tcPr>
            </w:tcPrChange>
          </w:tcPr>
          <w:p w14:paraId="24E7E6CE" w14:textId="77777777" w:rsidR="00BC1B40" w:rsidRPr="00BC1B40" w:rsidRDefault="00BC1B40">
            <w:pPr>
              <w:spacing w:before="0" w:after="0" w:line="240" w:lineRule="auto"/>
              <w:jc w:val="center"/>
              <w:rPr>
                <w:ins w:id="69446" w:author="pete jones" w:date="2022-01-11T13:32:00Z"/>
              </w:rPr>
              <w:pPrChange w:id="69447" w:author="pete jones" w:date="2022-01-11T13:34:00Z">
                <w:pPr>
                  <w:spacing w:before="0" w:after="0"/>
                  <w:jc w:val="left"/>
                </w:pPr>
              </w:pPrChange>
            </w:pPr>
            <w:ins w:id="69448" w:author="pete jones" w:date="2022-01-11T13:32:00Z">
              <w:r w:rsidRPr="00BC1B40">
                <w:t>2345</w:t>
              </w:r>
            </w:ins>
          </w:p>
        </w:tc>
      </w:tr>
      <w:tr w:rsidR="00BC1B40" w:rsidRPr="00BC1B40" w14:paraId="32591109" w14:textId="77777777" w:rsidTr="00BC1B40">
        <w:tblPrEx>
          <w:tblW w:w="0" w:type="auto"/>
          <w:tblPrExChange w:id="69449" w:author="pete jones" w:date="2022-01-11T13:33:00Z">
            <w:tblPrEx>
              <w:tblW w:w="0" w:type="auto"/>
            </w:tblPrEx>
          </w:tblPrExChange>
        </w:tblPrEx>
        <w:trPr>
          <w:trHeight w:val="300"/>
          <w:ins w:id="69450" w:author="pete jones" w:date="2022-01-11T13:32:00Z"/>
          <w:trPrChange w:id="69451" w:author="pete jones" w:date="2022-01-11T13:33:00Z">
            <w:trPr>
              <w:gridAfter w:val="0"/>
              <w:trHeight w:val="300"/>
            </w:trPr>
          </w:trPrChange>
        </w:trPr>
        <w:tc>
          <w:tcPr>
            <w:tcW w:w="5098" w:type="dxa"/>
            <w:noWrap/>
            <w:hideMark/>
            <w:tcPrChange w:id="69452" w:author="pete jones" w:date="2022-01-11T13:33:00Z">
              <w:tcPr>
                <w:tcW w:w="3465" w:type="dxa"/>
                <w:noWrap/>
                <w:hideMark/>
              </w:tcPr>
            </w:tcPrChange>
          </w:tcPr>
          <w:p w14:paraId="3B942210" w14:textId="77777777" w:rsidR="00BC1B40" w:rsidRPr="00BC1B40" w:rsidRDefault="00BC1B40">
            <w:pPr>
              <w:spacing w:before="0" w:after="0" w:line="240" w:lineRule="auto"/>
              <w:jc w:val="left"/>
              <w:rPr>
                <w:ins w:id="69453" w:author="pete jones" w:date="2022-01-11T13:32:00Z"/>
              </w:rPr>
              <w:pPrChange w:id="69454" w:author="pete jones" w:date="2022-01-11T13:33:00Z">
                <w:pPr>
                  <w:spacing w:before="0" w:after="0"/>
                  <w:jc w:val="left"/>
                </w:pPr>
              </w:pPrChange>
            </w:pPr>
            <w:ins w:id="69455" w:author="pete jones" w:date="2022-01-11T13:32:00Z">
              <w:r w:rsidRPr="00BC1B40">
                <w:t>The Open University</w:t>
              </w:r>
            </w:ins>
          </w:p>
        </w:tc>
        <w:tc>
          <w:tcPr>
            <w:tcW w:w="2552" w:type="dxa"/>
            <w:noWrap/>
            <w:hideMark/>
            <w:tcPrChange w:id="69456" w:author="pete jones" w:date="2022-01-11T13:33:00Z">
              <w:tcPr>
                <w:tcW w:w="1920" w:type="dxa"/>
                <w:gridSpan w:val="2"/>
                <w:noWrap/>
                <w:hideMark/>
              </w:tcPr>
            </w:tcPrChange>
          </w:tcPr>
          <w:p w14:paraId="3CEB84F9" w14:textId="77777777" w:rsidR="00BC1B40" w:rsidRPr="00BC1B40" w:rsidRDefault="00BC1B40">
            <w:pPr>
              <w:spacing w:before="0" w:after="0" w:line="240" w:lineRule="auto"/>
              <w:jc w:val="center"/>
              <w:rPr>
                <w:ins w:id="69457" w:author="pete jones" w:date="2022-01-11T13:32:00Z"/>
              </w:rPr>
              <w:pPrChange w:id="69458" w:author="pete jones" w:date="2022-01-11T13:34:00Z">
                <w:pPr>
                  <w:spacing w:before="0" w:after="0"/>
                  <w:jc w:val="left"/>
                </w:pPr>
              </w:pPrChange>
            </w:pPr>
            <w:ins w:id="69459" w:author="pete jones" w:date="2022-01-11T13:32:00Z">
              <w:r w:rsidRPr="00BC1B40">
                <w:t>270</w:t>
              </w:r>
            </w:ins>
          </w:p>
        </w:tc>
      </w:tr>
      <w:tr w:rsidR="00BC1B40" w:rsidRPr="00BC1B40" w14:paraId="3276BF32" w14:textId="77777777" w:rsidTr="00BC1B40">
        <w:tblPrEx>
          <w:tblW w:w="0" w:type="auto"/>
          <w:tblPrExChange w:id="69460" w:author="pete jones" w:date="2022-01-11T13:33:00Z">
            <w:tblPrEx>
              <w:tblW w:w="0" w:type="auto"/>
            </w:tblPrEx>
          </w:tblPrExChange>
        </w:tblPrEx>
        <w:trPr>
          <w:trHeight w:val="300"/>
          <w:ins w:id="69461" w:author="pete jones" w:date="2022-01-11T13:32:00Z"/>
          <w:trPrChange w:id="69462" w:author="pete jones" w:date="2022-01-11T13:33:00Z">
            <w:trPr>
              <w:gridAfter w:val="0"/>
              <w:trHeight w:val="300"/>
            </w:trPr>
          </w:trPrChange>
        </w:trPr>
        <w:tc>
          <w:tcPr>
            <w:tcW w:w="5098" w:type="dxa"/>
            <w:noWrap/>
            <w:hideMark/>
            <w:tcPrChange w:id="69463" w:author="pete jones" w:date="2022-01-11T13:33:00Z">
              <w:tcPr>
                <w:tcW w:w="3465" w:type="dxa"/>
                <w:noWrap/>
                <w:hideMark/>
              </w:tcPr>
            </w:tcPrChange>
          </w:tcPr>
          <w:p w14:paraId="1DEF522D" w14:textId="77777777" w:rsidR="00BC1B40" w:rsidRPr="00BC1B40" w:rsidRDefault="00BC1B40">
            <w:pPr>
              <w:spacing w:before="0" w:after="0" w:line="240" w:lineRule="auto"/>
              <w:jc w:val="left"/>
              <w:rPr>
                <w:ins w:id="69464" w:author="pete jones" w:date="2022-01-11T13:32:00Z"/>
              </w:rPr>
              <w:pPrChange w:id="69465" w:author="pete jones" w:date="2022-01-11T13:33:00Z">
                <w:pPr>
                  <w:spacing w:before="0" w:after="0"/>
                  <w:jc w:val="left"/>
                </w:pPr>
              </w:pPrChange>
            </w:pPr>
            <w:ins w:id="69466" w:author="pete jones" w:date="2022-01-11T13:32:00Z">
              <w:r w:rsidRPr="00BC1B40">
                <w:t>TEDI</w:t>
              </w:r>
            </w:ins>
          </w:p>
        </w:tc>
        <w:tc>
          <w:tcPr>
            <w:tcW w:w="2552" w:type="dxa"/>
            <w:noWrap/>
            <w:hideMark/>
            <w:tcPrChange w:id="69467" w:author="pete jones" w:date="2022-01-11T13:33:00Z">
              <w:tcPr>
                <w:tcW w:w="1920" w:type="dxa"/>
                <w:gridSpan w:val="2"/>
                <w:noWrap/>
                <w:hideMark/>
              </w:tcPr>
            </w:tcPrChange>
          </w:tcPr>
          <w:p w14:paraId="01303BE7" w14:textId="77777777" w:rsidR="00BC1B40" w:rsidRPr="00BC1B40" w:rsidRDefault="00BC1B40">
            <w:pPr>
              <w:spacing w:before="0" w:after="0" w:line="240" w:lineRule="auto"/>
              <w:jc w:val="center"/>
              <w:rPr>
                <w:ins w:id="69468" w:author="pete jones" w:date="2022-01-11T13:32:00Z"/>
              </w:rPr>
              <w:pPrChange w:id="69469" w:author="pete jones" w:date="2022-01-11T13:34:00Z">
                <w:pPr>
                  <w:spacing w:before="0" w:after="0"/>
                  <w:jc w:val="left"/>
                </w:pPr>
              </w:pPrChange>
            </w:pPr>
            <w:ins w:id="69470" w:author="pete jones" w:date="2022-01-11T13:32:00Z">
              <w:r w:rsidRPr="00BC1B40">
                <w:t>N/A</w:t>
              </w:r>
            </w:ins>
          </w:p>
        </w:tc>
      </w:tr>
      <w:tr w:rsidR="00BC1B40" w:rsidRPr="00BC1B40" w14:paraId="35011E7A" w14:textId="77777777" w:rsidTr="00BC1B40">
        <w:tblPrEx>
          <w:tblW w:w="0" w:type="auto"/>
          <w:tblPrExChange w:id="69471" w:author="pete jones" w:date="2022-01-11T13:33:00Z">
            <w:tblPrEx>
              <w:tblW w:w="0" w:type="auto"/>
            </w:tblPrEx>
          </w:tblPrExChange>
        </w:tblPrEx>
        <w:trPr>
          <w:trHeight w:val="300"/>
          <w:ins w:id="69472" w:author="pete jones" w:date="2022-01-11T13:32:00Z"/>
          <w:trPrChange w:id="69473" w:author="pete jones" w:date="2022-01-11T13:33:00Z">
            <w:trPr>
              <w:gridAfter w:val="0"/>
              <w:trHeight w:val="300"/>
            </w:trPr>
          </w:trPrChange>
        </w:trPr>
        <w:tc>
          <w:tcPr>
            <w:tcW w:w="5098" w:type="dxa"/>
            <w:noWrap/>
            <w:hideMark/>
            <w:tcPrChange w:id="69474" w:author="pete jones" w:date="2022-01-11T13:33:00Z">
              <w:tcPr>
                <w:tcW w:w="3465" w:type="dxa"/>
                <w:noWrap/>
                <w:hideMark/>
              </w:tcPr>
            </w:tcPrChange>
          </w:tcPr>
          <w:p w14:paraId="1091B670" w14:textId="77777777" w:rsidR="00BC1B40" w:rsidRPr="00BC1B40" w:rsidRDefault="00BC1B40">
            <w:pPr>
              <w:spacing w:before="0" w:after="0" w:line="240" w:lineRule="auto"/>
              <w:jc w:val="left"/>
              <w:rPr>
                <w:ins w:id="69475" w:author="pete jones" w:date="2022-01-11T13:32:00Z"/>
                <w:b/>
                <w:bCs/>
              </w:rPr>
              <w:pPrChange w:id="69476" w:author="pete jones" w:date="2022-01-11T13:33:00Z">
                <w:pPr>
                  <w:spacing w:before="0" w:after="0"/>
                  <w:jc w:val="left"/>
                </w:pPr>
              </w:pPrChange>
            </w:pPr>
            <w:ins w:id="69477" w:author="pete jones" w:date="2022-01-11T13:32:00Z">
              <w:r w:rsidRPr="00BC1B40">
                <w:rPr>
                  <w:b/>
                  <w:bCs/>
                </w:rPr>
                <w:t>Total</w:t>
              </w:r>
            </w:ins>
          </w:p>
        </w:tc>
        <w:tc>
          <w:tcPr>
            <w:tcW w:w="2552" w:type="dxa"/>
            <w:noWrap/>
            <w:hideMark/>
            <w:tcPrChange w:id="69478" w:author="pete jones" w:date="2022-01-11T13:33:00Z">
              <w:tcPr>
                <w:tcW w:w="1920" w:type="dxa"/>
                <w:gridSpan w:val="2"/>
                <w:noWrap/>
                <w:hideMark/>
              </w:tcPr>
            </w:tcPrChange>
          </w:tcPr>
          <w:p w14:paraId="41109A6D" w14:textId="77777777" w:rsidR="00BC1B40" w:rsidRPr="00BC1B40" w:rsidRDefault="00BC1B40">
            <w:pPr>
              <w:spacing w:before="0" w:after="0" w:line="240" w:lineRule="auto"/>
              <w:jc w:val="center"/>
              <w:rPr>
                <w:ins w:id="69479" w:author="pete jones" w:date="2022-01-11T13:32:00Z"/>
                <w:b/>
                <w:bCs/>
              </w:rPr>
              <w:pPrChange w:id="69480" w:author="pete jones" w:date="2022-01-11T13:34:00Z">
                <w:pPr>
                  <w:spacing w:before="0" w:after="0"/>
                  <w:jc w:val="left"/>
                </w:pPr>
              </w:pPrChange>
            </w:pPr>
            <w:ins w:id="69481" w:author="pete jones" w:date="2022-01-11T13:32:00Z">
              <w:r w:rsidRPr="00BC1B40">
                <w:rPr>
                  <w:b/>
                  <w:bCs/>
                </w:rPr>
                <w:t>158255</w:t>
              </w:r>
            </w:ins>
          </w:p>
        </w:tc>
      </w:tr>
    </w:tbl>
    <w:p w14:paraId="74D41951" w14:textId="77777777" w:rsidR="00BC1B40" w:rsidRDefault="00BC1B40">
      <w:pPr>
        <w:spacing w:before="0" w:after="0"/>
        <w:jc w:val="left"/>
        <w:rPr>
          <w:ins w:id="69482" w:author="pete jones" w:date="2022-03-17T09:52:00Z"/>
        </w:rPr>
      </w:pPr>
    </w:p>
    <w:p w14:paraId="6DD3A47D" w14:textId="77777777" w:rsidR="008A237A" w:rsidRPr="008A237A" w:rsidRDefault="008A237A">
      <w:pPr>
        <w:rPr>
          <w:ins w:id="69483" w:author="pete jones" w:date="2022-03-17T09:52:00Z"/>
        </w:rPr>
        <w:pPrChange w:id="69484" w:author="pete jones" w:date="2022-03-17T09:52:00Z">
          <w:pPr>
            <w:spacing w:before="0" w:after="0"/>
            <w:jc w:val="left"/>
          </w:pPr>
        </w:pPrChange>
      </w:pPr>
    </w:p>
    <w:p w14:paraId="0322E669" w14:textId="77777777" w:rsidR="008A237A" w:rsidRDefault="008A237A" w:rsidP="008A237A">
      <w:pPr>
        <w:rPr>
          <w:ins w:id="69485" w:author="pete jones" w:date="2022-03-17T09:52:00Z"/>
        </w:rPr>
      </w:pPr>
    </w:p>
    <w:p w14:paraId="6B75B07C" w14:textId="6B5A52AF" w:rsidR="008A237A" w:rsidRPr="008A237A" w:rsidRDefault="008A237A">
      <w:pPr>
        <w:rPr>
          <w:ins w:id="69486" w:author="pete jones" w:date="2022-01-10T13:08:00Z"/>
        </w:rPr>
        <w:sectPr w:rsidR="008A237A" w:rsidRPr="008A237A" w:rsidSect="00DE5897">
          <w:footerReference w:type="default" r:id="rId222"/>
          <w:pgSz w:w="11906" w:h="16838" w:code="9"/>
          <w:pgMar w:top="1440" w:right="851" w:bottom="1440" w:left="2268" w:header="709" w:footer="0" w:gutter="0"/>
          <w:pgNumType w:fmt="lowerRoman" w:start="1"/>
          <w:cols w:space="708"/>
          <w:docGrid w:linePitch="360"/>
        </w:sectPr>
        <w:pPrChange w:id="69493" w:author="pete jones" w:date="2022-03-17T09:52:00Z">
          <w:pPr>
            <w:spacing w:before="0" w:after="0" w:line="240" w:lineRule="auto"/>
            <w:jc w:val="left"/>
          </w:pPr>
        </w:pPrChange>
      </w:pPr>
    </w:p>
    <w:p w14:paraId="6B9D0DE7" w14:textId="03D11B7E" w:rsidR="009C63DC" w:rsidRPr="00312F59" w:rsidRDefault="009C63DC">
      <w:pPr>
        <w:pStyle w:val="Heading3"/>
        <w:rPr>
          <w:ins w:id="69494" w:author="pete jones" w:date="2022-01-10T13:11:00Z"/>
        </w:rPr>
        <w:pPrChange w:id="69495" w:author="pete jones" w:date="2022-03-16T17:55:00Z">
          <w:pPr>
            <w:pStyle w:val="Heading8"/>
          </w:pPr>
        </w:pPrChange>
      </w:pPr>
      <w:bookmarkStart w:id="69496" w:name="_Toc99969912"/>
      <w:ins w:id="69497" w:author="pete jones" w:date="2022-01-10T13:11:00Z">
        <w:r w:rsidRPr="00C15005">
          <w:lastRenderedPageBreak/>
          <w:t>Module structure</w:t>
        </w:r>
      </w:ins>
      <w:ins w:id="69498" w:author="pete jones" w:date="2022-01-10T14:30:00Z">
        <w:r w:rsidR="00A95F2C">
          <w:t xml:space="preserve"> by university</w:t>
        </w:r>
      </w:ins>
      <w:bookmarkEnd w:id="69496"/>
    </w:p>
    <w:p w14:paraId="701563D2" w14:textId="33EF9582" w:rsidR="009C63DC" w:rsidRDefault="00A81A05" w:rsidP="009C63DC">
      <w:pPr>
        <w:jc w:val="left"/>
        <w:rPr>
          <w:ins w:id="69499" w:author="pete jones" w:date="2022-01-10T13:13:00Z"/>
        </w:rPr>
      </w:pPr>
      <w:ins w:id="69500" w:author="pete jones" w:date="2022-01-10T14:28:00Z">
        <w:r>
          <w:rPr>
            <w:noProof/>
          </w:rPr>
          <w:drawing>
            <wp:anchor distT="0" distB="0" distL="114300" distR="114300" simplePos="0" relativeHeight="251681792" behindDoc="1" locked="0" layoutInCell="1" allowOverlap="1" wp14:anchorId="690AF2A0" wp14:editId="2529EDBC">
              <wp:simplePos x="0" y="0"/>
              <wp:positionH relativeFrom="column">
                <wp:posOffset>4242435</wp:posOffset>
              </wp:positionH>
              <wp:positionV relativeFrom="paragraph">
                <wp:posOffset>862244</wp:posOffset>
              </wp:positionV>
              <wp:extent cx="4572000" cy="2743200"/>
              <wp:effectExtent l="0" t="0" r="0" b="0"/>
              <wp:wrapTight wrapText="bothSides">
                <wp:wrapPolygon edited="0">
                  <wp:start x="0" y="0"/>
                  <wp:lineTo x="0" y="21450"/>
                  <wp:lineTo x="21510" y="21450"/>
                  <wp:lineTo x="21510" y="0"/>
                  <wp:lineTo x="0" y="0"/>
                </wp:wrapPolygon>
              </wp:wrapTight>
              <wp:docPr id="59" name="Chart 59">
                <a:extLst xmlns:a="http://schemas.openxmlformats.org/drawingml/2006/main">
                  <a:ext uri="{FF2B5EF4-FFF2-40B4-BE49-F238E27FC236}">
                    <a16:creationId xmlns:a16="http://schemas.microsoft.com/office/drawing/2014/main" id="{8ED48393-103C-486B-B6A1-9179E7ADAB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14:sizeRelH relativeFrom="page">
                <wp14:pctWidth>0</wp14:pctWidth>
              </wp14:sizeRelH>
              <wp14:sizeRelV relativeFrom="page">
                <wp14:pctHeight>0</wp14:pctHeight>
              </wp14:sizeRelV>
            </wp:anchor>
          </w:drawing>
        </w:r>
      </w:ins>
      <w:ins w:id="69501" w:author="pete jones" w:date="2022-01-10T13:12:00Z">
        <w:r w:rsidR="009C63DC">
          <w:t xml:space="preserve">Data </w:t>
        </w:r>
      </w:ins>
      <w:ins w:id="69502" w:author="pete jones" w:date="2022-03-30T12:31:00Z">
        <w:r w:rsidR="00042512">
          <w:t xml:space="preserve">was </w:t>
        </w:r>
      </w:ins>
      <w:ins w:id="69503" w:author="pete jones" w:date="2022-01-10T13:12:00Z">
        <w:r w:rsidR="009C63DC">
          <w:t>collected from university websites relating to UCAS H100 or H300. It can be noted that most universities do not declare detailed assessment and other learning scheme data, e.g., contact, non-contact, and preparation time. The “type of module</w:t>
        </w:r>
      </w:ins>
      <w:ins w:id="69504" w:author="pete jones" w:date="2022-01-10T13:13:00Z">
        <w:r w:rsidR="009C63DC">
          <w:t>” is indicated only by the title and allocated a reference as follows:</w:t>
        </w:r>
      </w:ins>
    </w:p>
    <w:p w14:paraId="7752A391" w14:textId="658D1B81" w:rsidR="009C63DC" w:rsidRDefault="009C63DC">
      <w:pPr>
        <w:pStyle w:val="ListParagraph"/>
        <w:numPr>
          <w:ilvl w:val="0"/>
          <w:numId w:val="123"/>
        </w:numPr>
        <w:jc w:val="left"/>
        <w:rPr>
          <w:ins w:id="69505" w:author="pete jones" w:date="2022-01-10T13:14:00Z"/>
        </w:rPr>
        <w:pPrChange w:id="69506" w:author="pete jones" w:date="2022-01-10T13:14:00Z">
          <w:pPr>
            <w:jc w:val="left"/>
          </w:pPr>
        </w:pPrChange>
      </w:pPr>
      <w:ins w:id="69507" w:author="pete jones" w:date="2022-01-10T13:14:00Z">
        <w:r>
          <w:t>Maths</w:t>
        </w:r>
        <w:r>
          <w:tab/>
          <w:t xml:space="preserve"> - M</w:t>
        </w:r>
      </w:ins>
    </w:p>
    <w:p w14:paraId="3859FAA5" w14:textId="5A606153" w:rsidR="009C63DC" w:rsidRDefault="009C63DC">
      <w:pPr>
        <w:pStyle w:val="ListParagraph"/>
        <w:numPr>
          <w:ilvl w:val="0"/>
          <w:numId w:val="123"/>
        </w:numPr>
        <w:jc w:val="left"/>
        <w:rPr>
          <w:ins w:id="69508" w:author="pete jones" w:date="2022-01-10T13:14:00Z"/>
        </w:rPr>
        <w:pPrChange w:id="69509" w:author="pete jones" w:date="2022-01-10T13:14:00Z">
          <w:pPr>
            <w:jc w:val="left"/>
          </w:pPr>
        </w:pPrChange>
      </w:pPr>
      <w:ins w:id="69510" w:author="pete jones" w:date="2022-01-10T13:14:00Z">
        <w:r>
          <w:t>Science</w:t>
        </w:r>
        <w:r>
          <w:tab/>
          <w:t xml:space="preserve"> - S</w:t>
        </w:r>
      </w:ins>
    </w:p>
    <w:p w14:paraId="6EF16747" w14:textId="3519CE00" w:rsidR="009C63DC" w:rsidRDefault="009C63DC">
      <w:pPr>
        <w:pStyle w:val="ListParagraph"/>
        <w:numPr>
          <w:ilvl w:val="0"/>
          <w:numId w:val="123"/>
        </w:numPr>
        <w:jc w:val="left"/>
        <w:rPr>
          <w:ins w:id="69511" w:author="pete jones" w:date="2022-01-10T13:14:00Z"/>
        </w:rPr>
        <w:pPrChange w:id="69512" w:author="pete jones" w:date="2022-01-10T13:14:00Z">
          <w:pPr>
            <w:jc w:val="left"/>
          </w:pPr>
        </w:pPrChange>
      </w:pPr>
      <w:ins w:id="69513" w:author="pete jones" w:date="2022-01-10T13:14:00Z">
        <w:r>
          <w:t>Technology</w:t>
        </w:r>
        <w:r>
          <w:tab/>
          <w:t xml:space="preserve"> - T</w:t>
        </w:r>
      </w:ins>
    </w:p>
    <w:p w14:paraId="45CBC465" w14:textId="09475999" w:rsidR="009C63DC" w:rsidRDefault="009C63DC" w:rsidP="009C63DC">
      <w:pPr>
        <w:pStyle w:val="ListParagraph"/>
        <w:numPr>
          <w:ilvl w:val="0"/>
          <w:numId w:val="123"/>
        </w:numPr>
        <w:jc w:val="left"/>
        <w:rPr>
          <w:ins w:id="69514" w:author="pete jones" w:date="2022-01-10T14:29:00Z"/>
        </w:rPr>
      </w:pPr>
      <w:ins w:id="69515" w:author="pete jones" w:date="2022-01-10T13:14:00Z">
        <w:r>
          <w:t>Other (including management topics, etc</w:t>
        </w:r>
      </w:ins>
      <w:ins w:id="69516" w:author="pete jones" w:date="2022-04-01T14:57:00Z">
        <w:r w:rsidR="00726256">
          <w:t>.</w:t>
        </w:r>
      </w:ins>
      <w:ins w:id="69517" w:author="pete jones" w:date="2022-01-10T13:14:00Z">
        <w:r>
          <w:t>)</w:t>
        </w:r>
        <w:r>
          <w:tab/>
          <w:t xml:space="preserve"> - O</w:t>
        </w:r>
      </w:ins>
    </w:p>
    <w:p w14:paraId="26F6213B" w14:textId="0E80348F" w:rsidR="00CC3928" w:rsidRDefault="00CC3928" w:rsidP="00CC3928">
      <w:pPr>
        <w:jc w:val="left"/>
        <w:rPr>
          <w:ins w:id="69518" w:author="pete jones" w:date="2022-01-11T10:56:00Z"/>
        </w:rPr>
      </w:pPr>
      <w:ins w:id="69519" w:author="pete jones" w:date="2022-01-10T14:29:00Z">
        <w:r>
          <w:t>Data listings on the following pages are presented in alph</w:t>
        </w:r>
      </w:ins>
      <w:ins w:id="69520" w:author="pete jones" w:date="2022-01-10T14:30:00Z">
        <w:r>
          <w:t>abetical order.</w:t>
        </w:r>
      </w:ins>
    </w:p>
    <w:p w14:paraId="676D0BB8" w14:textId="37429081" w:rsidR="0053252B" w:rsidRDefault="0053252B" w:rsidP="00CC3928">
      <w:pPr>
        <w:jc w:val="left"/>
        <w:rPr>
          <w:ins w:id="69521" w:author="pete jones" w:date="2022-01-11T11:00:00Z"/>
        </w:rPr>
      </w:pPr>
      <w:ins w:id="69522" w:author="pete jones" w:date="2022-01-11T10:56:00Z">
        <w:r>
          <w:t xml:space="preserve">Assessment breakdown is based </w:t>
        </w:r>
      </w:ins>
      <w:ins w:id="69523" w:author="pete jones" w:date="2022-01-11T10:57:00Z">
        <w:r>
          <w:t>upon stated profiles</w:t>
        </w:r>
      </w:ins>
      <w:ins w:id="69524" w:author="pete jones" w:date="2022-01-11T10:58:00Z">
        <w:r>
          <w:t>,</w:t>
        </w:r>
      </w:ins>
      <w:ins w:id="69525" w:author="pete jones" w:date="2022-01-11T10:57:00Z">
        <w:r>
          <w:t xml:space="preserve"> where available, </w:t>
        </w:r>
      </w:ins>
      <w:ins w:id="69526" w:author="pete jones" w:date="2022-01-11T10:58:00Z">
        <w:r>
          <w:t>based upon the</w:t>
        </w:r>
      </w:ins>
      <w:ins w:id="69527" w:author="pete jones" w:date="2022-01-11T10:57:00Z">
        <w:r>
          <w:t xml:space="preserve"> data available for the weighting of each </w:t>
        </w:r>
      </w:ins>
      <w:ins w:id="69528" w:author="pete jones" w:date="2022-01-11T10:58:00Z">
        <w:r>
          <w:t>assessment type.</w:t>
        </w:r>
      </w:ins>
    </w:p>
    <w:p w14:paraId="0FAE77F6" w14:textId="6730CFC3" w:rsidR="00F8239F" w:rsidRDefault="00F8239F" w:rsidP="00CC3928">
      <w:pPr>
        <w:jc w:val="left"/>
        <w:rPr>
          <w:ins w:id="69529" w:author="pete jones" w:date="2022-01-11T17:19:00Z"/>
        </w:rPr>
      </w:pPr>
      <w:ins w:id="69530" w:author="pete jones" w:date="2022-01-11T11:00:00Z">
        <w:r>
          <w:t>Data is not available for intake size</w:t>
        </w:r>
      </w:ins>
      <w:ins w:id="69531" w:author="pete jones" w:date="2022-01-11T11:01:00Z">
        <w:r>
          <w:t xml:space="preserve"> into engineering courses or </w:t>
        </w:r>
      </w:ins>
      <w:ins w:id="69532" w:author="pete jones" w:date="2022-01-11T11:02:00Z">
        <w:r>
          <w:t>timetabling, tutor group sizes</w:t>
        </w:r>
      </w:ins>
      <w:ins w:id="69533" w:author="pete jones" w:date="2022-01-11T11:03:00Z">
        <w:r>
          <w:t xml:space="preserve">, and </w:t>
        </w:r>
      </w:ins>
      <w:ins w:id="69534" w:author="pete jones" w:date="2022-03-30T12:31:00Z">
        <w:r w:rsidR="00042512">
          <w:t xml:space="preserve">the </w:t>
        </w:r>
      </w:ins>
      <w:ins w:id="69535" w:author="pete jones" w:date="2022-01-11T11:03:00Z">
        <w:r>
          <w:t>proportion of large lectures.</w:t>
        </w:r>
      </w:ins>
    </w:p>
    <w:p w14:paraId="45D578AA" w14:textId="3BC3E146" w:rsidR="00E848A1" w:rsidRDefault="00D51F73" w:rsidP="00CC3928">
      <w:pPr>
        <w:jc w:val="left"/>
        <w:rPr>
          <w:ins w:id="69536" w:author="pete jones" w:date="2022-01-11T17:19:00Z"/>
        </w:rPr>
      </w:pPr>
      <w:ins w:id="69537" w:author="pete jones" w:date="2022-01-13T09:04:00Z">
        <w:r>
          <w:t xml:space="preserve">The structure of a representative H100 or </w:t>
        </w:r>
      </w:ins>
      <w:ins w:id="69538" w:author="pete jones" w:date="2022-01-13T09:05:00Z">
        <w:r>
          <w:t>H300 undergraduate course in the UK is shown below:</w:t>
        </w:r>
      </w:ins>
    </w:p>
    <w:p w14:paraId="1CD1D28F" w14:textId="77777777" w:rsidR="00E848A1" w:rsidRDefault="00E848A1">
      <w:pPr>
        <w:jc w:val="left"/>
        <w:rPr>
          <w:ins w:id="69539" w:author="pete jones" w:date="2022-01-10T14:28:00Z"/>
        </w:rPr>
        <w:pPrChange w:id="69540" w:author="pete jones" w:date="2022-01-10T14:29:00Z">
          <w:pPr>
            <w:pStyle w:val="ListParagraph"/>
            <w:numPr>
              <w:numId w:val="123"/>
            </w:numPr>
            <w:ind w:hanging="360"/>
            <w:jc w:val="left"/>
          </w:pPr>
        </w:pPrChange>
      </w:pPr>
    </w:p>
    <w:p w14:paraId="668502AC" w14:textId="13AD0C37" w:rsidR="00176127" w:rsidRDefault="00176127">
      <w:pPr>
        <w:jc w:val="left"/>
        <w:rPr>
          <w:ins w:id="69541" w:author="pete jones" w:date="2022-01-13T10:27:00Z"/>
        </w:rPr>
      </w:pPr>
      <w:ins w:id="69542" w:author="pete jones" w:date="2022-01-13T10:28:00Z">
        <w:r>
          <w:rPr>
            <w:noProof/>
          </w:rPr>
          <w:lastRenderedPageBreak/>
          <w:drawing>
            <wp:inline distT="0" distB="0" distL="0" distR="0" wp14:anchorId="70BA4968" wp14:editId="105C2055">
              <wp:extent cx="8711565" cy="5306695"/>
              <wp:effectExtent l="0" t="0" r="0" b="8255"/>
              <wp:docPr id="345252993" name="Picture 345252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8711565" cy="5306695"/>
                      </a:xfrm>
                      <a:prstGeom prst="rect">
                        <a:avLst/>
                      </a:prstGeom>
                    </pic:spPr>
                  </pic:pic>
                </a:graphicData>
              </a:graphic>
            </wp:inline>
          </w:drawing>
        </w:r>
      </w:ins>
    </w:p>
    <w:p w14:paraId="65DAB084" w14:textId="43E3EC6C" w:rsidR="00176127" w:rsidRDefault="00176127">
      <w:pPr>
        <w:jc w:val="left"/>
        <w:rPr>
          <w:ins w:id="69543" w:author="pete jones" w:date="2022-01-13T10:29:00Z"/>
        </w:rPr>
      </w:pPr>
    </w:p>
    <w:p w14:paraId="19F1B27E" w14:textId="77777777" w:rsidR="00176127" w:rsidRDefault="00176127">
      <w:pPr>
        <w:jc w:val="left"/>
        <w:rPr>
          <w:ins w:id="69544" w:author="pete jones" w:date="2022-01-13T10:27:00Z"/>
        </w:rPr>
      </w:pPr>
    </w:p>
    <w:p w14:paraId="0E5E5E94" w14:textId="4C2D4F27" w:rsidR="00176127" w:rsidRDefault="00176127">
      <w:pPr>
        <w:jc w:val="left"/>
        <w:rPr>
          <w:ins w:id="69545" w:author="pete jones" w:date="2022-01-13T10:27:00Z"/>
        </w:rPr>
      </w:pPr>
      <w:ins w:id="69546" w:author="pete jones" w:date="2022-01-13T10:29:00Z">
        <w:r>
          <w:rPr>
            <w:noProof/>
          </w:rPr>
          <w:drawing>
            <wp:inline distT="0" distB="0" distL="0" distR="0" wp14:anchorId="73FC1F82" wp14:editId="63421486">
              <wp:extent cx="8552299" cy="3640347"/>
              <wp:effectExtent l="0" t="0" r="1270" b="0"/>
              <wp:docPr id="345252994" name="Picture 345252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8564985" cy="3645747"/>
                      </a:xfrm>
                      <a:prstGeom prst="rect">
                        <a:avLst/>
                      </a:prstGeom>
                      <a:noFill/>
                    </pic:spPr>
                  </pic:pic>
                </a:graphicData>
              </a:graphic>
            </wp:inline>
          </w:drawing>
        </w:r>
      </w:ins>
    </w:p>
    <w:p w14:paraId="3CEFE14E" w14:textId="59A33484" w:rsidR="00176127" w:rsidRDefault="00176127">
      <w:pPr>
        <w:jc w:val="left"/>
        <w:rPr>
          <w:ins w:id="69547" w:author="pete jones" w:date="2022-01-13T10:27:00Z"/>
        </w:rPr>
      </w:pPr>
    </w:p>
    <w:p w14:paraId="65229B38" w14:textId="7BA9A96D" w:rsidR="00176127" w:rsidRDefault="00176127">
      <w:pPr>
        <w:jc w:val="left"/>
        <w:rPr>
          <w:ins w:id="69548" w:author="pete jones" w:date="2022-01-13T10:27:00Z"/>
        </w:rPr>
      </w:pPr>
    </w:p>
    <w:tbl>
      <w:tblPr>
        <w:tblW w:w="12010" w:type="dxa"/>
        <w:tblLook w:val="04A0" w:firstRow="1" w:lastRow="0" w:firstColumn="1" w:lastColumn="0" w:noHBand="0" w:noVBand="1"/>
        <w:tblPrChange w:id="69549" w:author="pete jones" w:date="2022-01-13T10:29:00Z">
          <w:tblPr>
            <w:tblW w:w="10681" w:type="dxa"/>
            <w:tblLook w:val="04A0" w:firstRow="1" w:lastRow="0" w:firstColumn="1" w:lastColumn="0" w:noHBand="0" w:noVBand="1"/>
          </w:tblPr>
        </w:tblPrChange>
      </w:tblPr>
      <w:tblGrid>
        <w:gridCol w:w="498"/>
        <w:gridCol w:w="5536"/>
        <w:gridCol w:w="498"/>
        <w:gridCol w:w="498"/>
        <w:gridCol w:w="498"/>
        <w:gridCol w:w="498"/>
        <w:gridCol w:w="498"/>
        <w:gridCol w:w="498"/>
        <w:gridCol w:w="498"/>
        <w:gridCol w:w="498"/>
        <w:gridCol w:w="498"/>
        <w:gridCol w:w="498"/>
        <w:gridCol w:w="498"/>
        <w:gridCol w:w="498"/>
        <w:tblGridChange w:id="69550">
          <w:tblGrid>
            <w:gridCol w:w="498"/>
            <w:gridCol w:w="5536"/>
            <w:gridCol w:w="498"/>
            <w:gridCol w:w="498"/>
            <w:gridCol w:w="498"/>
            <w:gridCol w:w="498"/>
            <w:gridCol w:w="498"/>
            <w:gridCol w:w="498"/>
            <w:gridCol w:w="498"/>
            <w:gridCol w:w="498"/>
            <w:gridCol w:w="498"/>
            <w:gridCol w:w="498"/>
            <w:gridCol w:w="498"/>
            <w:gridCol w:w="498"/>
          </w:tblGrid>
        </w:tblGridChange>
      </w:tblGrid>
      <w:tr w:rsidR="00D74865" w:rsidRPr="00D74865" w14:paraId="3C7273E6" w14:textId="77777777" w:rsidTr="00176127">
        <w:trPr>
          <w:trHeight w:val="300"/>
          <w:ins w:id="69551" w:author="pete jones" w:date="2022-01-11T16:37:00Z"/>
          <w:trPrChange w:id="69552" w:author="pete jones" w:date="2022-01-13T10:29:00Z">
            <w:trPr>
              <w:trHeight w:val="300"/>
            </w:trPr>
          </w:trPrChange>
        </w:trPr>
        <w:tc>
          <w:tcPr>
            <w:tcW w:w="498" w:type="dxa"/>
            <w:tcBorders>
              <w:top w:val="nil"/>
              <w:left w:val="nil"/>
              <w:bottom w:val="nil"/>
              <w:right w:val="nil"/>
            </w:tcBorders>
            <w:shd w:val="clear" w:color="auto" w:fill="auto"/>
            <w:noWrap/>
            <w:vAlign w:val="center"/>
            <w:hideMark/>
            <w:tcPrChange w:id="69553" w:author="pete jones" w:date="2022-01-13T10:29:00Z">
              <w:tcPr>
                <w:tcW w:w="400" w:type="dxa"/>
                <w:tcBorders>
                  <w:top w:val="nil"/>
                  <w:left w:val="nil"/>
                  <w:bottom w:val="nil"/>
                  <w:right w:val="nil"/>
                </w:tcBorders>
                <w:shd w:val="clear" w:color="auto" w:fill="auto"/>
                <w:noWrap/>
                <w:vAlign w:val="center"/>
                <w:hideMark/>
              </w:tcPr>
            </w:tcPrChange>
          </w:tcPr>
          <w:p w14:paraId="15EA8801" w14:textId="77777777" w:rsidR="00D74865" w:rsidRPr="00D74865" w:rsidRDefault="00D74865" w:rsidP="00D74865">
            <w:pPr>
              <w:spacing w:before="0" w:after="0" w:line="240" w:lineRule="auto"/>
              <w:jc w:val="left"/>
              <w:rPr>
                <w:ins w:id="69554" w:author="pete jones" w:date="2022-01-11T16:37:00Z"/>
                <w:rFonts w:ascii="Times New Roman" w:hAnsi="Times New Roman" w:cs="Times New Roman"/>
                <w:sz w:val="20"/>
                <w:szCs w:val="20"/>
              </w:rPr>
            </w:pPr>
          </w:p>
        </w:tc>
        <w:tc>
          <w:tcPr>
            <w:tcW w:w="553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Change w:id="69555" w:author="pete jones" w:date="2022-01-13T10:29:00Z">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tcPrChange>
          </w:tcPr>
          <w:p w14:paraId="61704476" w14:textId="77777777" w:rsidR="00D74865" w:rsidRPr="00D74865" w:rsidRDefault="00D74865" w:rsidP="00D74865">
            <w:pPr>
              <w:spacing w:before="0" w:after="0" w:line="240" w:lineRule="auto"/>
              <w:jc w:val="center"/>
              <w:rPr>
                <w:ins w:id="69556" w:author="pete jones" w:date="2022-01-11T16:37:00Z"/>
                <w:rFonts w:ascii="Calibri" w:hAnsi="Calibri" w:cs="Calibri"/>
                <w:b/>
                <w:bCs/>
                <w:color w:val="000000"/>
                <w:sz w:val="32"/>
                <w:szCs w:val="32"/>
              </w:rPr>
            </w:pPr>
            <w:ins w:id="69557" w:author="pete jones" w:date="2022-01-11T16:37:00Z">
              <w:r w:rsidRPr="00D74865">
                <w:rPr>
                  <w:rFonts w:ascii="Calibri" w:hAnsi="Calibri" w:cs="Calibri"/>
                  <w:b/>
                  <w:bCs/>
                  <w:color w:val="000000"/>
                  <w:sz w:val="32"/>
                  <w:szCs w:val="32"/>
                </w:rPr>
                <w:t>Coventry University</w:t>
              </w:r>
            </w:ins>
          </w:p>
        </w:tc>
        <w:tc>
          <w:tcPr>
            <w:tcW w:w="2988" w:type="dxa"/>
            <w:gridSpan w:val="6"/>
            <w:tcBorders>
              <w:top w:val="single" w:sz="8" w:space="0" w:color="auto"/>
              <w:left w:val="nil"/>
              <w:bottom w:val="single" w:sz="4" w:space="0" w:color="auto"/>
              <w:right w:val="single" w:sz="8" w:space="0" w:color="000000"/>
            </w:tcBorders>
            <w:shd w:val="clear" w:color="auto" w:fill="auto"/>
            <w:noWrap/>
            <w:vAlign w:val="center"/>
            <w:hideMark/>
            <w:tcPrChange w:id="69558" w:author="pete jones" w:date="2022-01-13T10:29:00Z">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2AFF4241" w14:textId="77777777" w:rsidR="00D74865" w:rsidRPr="00D74865" w:rsidRDefault="00D74865" w:rsidP="00D74865">
            <w:pPr>
              <w:spacing w:before="0" w:after="0" w:line="240" w:lineRule="auto"/>
              <w:jc w:val="right"/>
              <w:rPr>
                <w:ins w:id="69559" w:author="pete jones" w:date="2022-01-11T16:37:00Z"/>
                <w:rFonts w:ascii="Calibri" w:hAnsi="Calibri" w:cs="Calibri"/>
                <w:color w:val="000000"/>
                <w:sz w:val="22"/>
                <w:szCs w:val="22"/>
              </w:rPr>
            </w:pPr>
            <w:ins w:id="69560" w:author="pete jones" w:date="2022-01-11T16:37:00Z">
              <w:r w:rsidRPr="00D74865">
                <w:rPr>
                  <w:rFonts w:ascii="Calibri" w:hAnsi="Calibri" w:cs="Calibri"/>
                  <w:color w:val="000000"/>
                  <w:sz w:val="22"/>
                  <w:szCs w:val="22"/>
                </w:rPr>
                <w:t>UK Rank O/all</w:t>
              </w:r>
            </w:ins>
          </w:p>
        </w:tc>
        <w:tc>
          <w:tcPr>
            <w:tcW w:w="2988" w:type="dxa"/>
            <w:gridSpan w:val="6"/>
            <w:tcBorders>
              <w:top w:val="single" w:sz="8" w:space="0" w:color="auto"/>
              <w:left w:val="nil"/>
              <w:bottom w:val="single" w:sz="4" w:space="0" w:color="auto"/>
              <w:right w:val="single" w:sz="8" w:space="0" w:color="000000"/>
            </w:tcBorders>
            <w:shd w:val="clear" w:color="auto" w:fill="auto"/>
            <w:noWrap/>
            <w:vAlign w:val="center"/>
            <w:hideMark/>
            <w:tcPrChange w:id="69561" w:author="pete jones" w:date="2022-01-13T10:29:00Z">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1D9D73DC" w14:textId="77777777" w:rsidR="00D74865" w:rsidRPr="00D74865" w:rsidRDefault="00D74865" w:rsidP="00D74865">
            <w:pPr>
              <w:spacing w:before="0" w:after="0" w:line="240" w:lineRule="auto"/>
              <w:jc w:val="center"/>
              <w:rPr>
                <w:ins w:id="69562" w:author="pete jones" w:date="2022-01-11T16:37:00Z"/>
                <w:rFonts w:ascii="Calibri" w:hAnsi="Calibri" w:cs="Calibri"/>
                <w:color w:val="000000"/>
                <w:sz w:val="22"/>
                <w:szCs w:val="22"/>
              </w:rPr>
            </w:pPr>
            <w:ins w:id="69563" w:author="pete jones" w:date="2022-01-11T16:37:00Z">
              <w:r w:rsidRPr="00D74865">
                <w:rPr>
                  <w:rFonts w:ascii="Calibri" w:hAnsi="Calibri" w:cs="Calibri"/>
                  <w:color w:val="000000"/>
                  <w:sz w:val="22"/>
                  <w:szCs w:val="22"/>
                </w:rPr>
                <w:t>52</w:t>
              </w:r>
            </w:ins>
          </w:p>
        </w:tc>
      </w:tr>
      <w:tr w:rsidR="00D74865" w:rsidRPr="00D74865" w14:paraId="2EA3FF91" w14:textId="77777777" w:rsidTr="00176127">
        <w:trPr>
          <w:trHeight w:val="315"/>
          <w:ins w:id="69564" w:author="pete jones" w:date="2022-01-11T16:37:00Z"/>
          <w:trPrChange w:id="69565" w:author="pete jones" w:date="2022-01-13T10:29:00Z">
            <w:trPr>
              <w:trHeight w:val="315"/>
            </w:trPr>
          </w:trPrChange>
        </w:trPr>
        <w:tc>
          <w:tcPr>
            <w:tcW w:w="498" w:type="dxa"/>
            <w:tcBorders>
              <w:top w:val="nil"/>
              <w:left w:val="nil"/>
              <w:bottom w:val="nil"/>
              <w:right w:val="nil"/>
            </w:tcBorders>
            <w:shd w:val="clear" w:color="auto" w:fill="auto"/>
            <w:noWrap/>
            <w:vAlign w:val="center"/>
            <w:hideMark/>
            <w:tcPrChange w:id="69566" w:author="pete jones" w:date="2022-01-13T10:29:00Z">
              <w:tcPr>
                <w:tcW w:w="400" w:type="dxa"/>
                <w:tcBorders>
                  <w:top w:val="nil"/>
                  <w:left w:val="nil"/>
                  <w:bottom w:val="nil"/>
                  <w:right w:val="nil"/>
                </w:tcBorders>
                <w:shd w:val="clear" w:color="auto" w:fill="auto"/>
                <w:noWrap/>
                <w:vAlign w:val="center"/>
                <w:hideMark/>
              </w:tcPr>
            </w:tcPrChange>
          </w:tcPr>
          <w:p w14:paraId="0DD50225" w14:textId="77777777" w:rsidR="00D74865" w:rsidRPr="00D74865" w:rsidRDefault="00D74865" w:rsidP="00D74865">
            <w:pPr>
              <w:spacing w:before="0" w:after="0" w:line="240" w:lineRule="auto"/>
              <w:jc w:val="center"/>
              <w:rPr>
                <w:ins w:id="69567" w:author="pete jones" w:date="2022-01-11T16:37:00Z"/>
                <w:rFonts w:ascii="Calibri" w:hAnsi="Calibri" w:cs="Calibri"/>
                <w:color w:val="000000"/>
                <w:sz w:val="22"/>
                <w:szCs w:val="22"/>
              </w:rPr>
            </w:pPr>
          </w:p>
        </w:tc>
        <w:tc>
          <w:tcPr>
            <w:tcW w:w="5536" w:type="dxa"/>
            <w:vMerge/>
            <w:tcBorders>
              <w:top w:val="single" w:sz="8" w:space="0" w:color="auto"/>
              <w:left w:val="single" w:sz="8" w:space="0" w:color="auto"/>
              <w:bottom w:val="single" w:sz="8" w:space="0" w:color="000000"/>
              <w:right w:val="single" w:sz="8" w:space="0" w:color="auto"/>
            </w:tcBorders>
            <w:vAlign w:val="center"/>
            <w:hideMark/>
            <w:tcPrChange w:id="69568" w:author="pete jones" w:date="2022-01-13T10:29:00Z">
              <w:tcPr>
                <w:tcW w:w="5320" w:type="dxa"/>
                <w:vMerge/>
                <w:tcBorders>
                  <w:top w:val="single" w:sz="8" w:space="0" w:color="auto"/>
                  <w:left w:val="single" w:sz="8" w:space="0" w:color="auto"/>
                  <w:bottom w:val="single" w:sz="8" w:space="0" w:color="000000"/>
                  <w:right w:val="single" w:sz="8" w:space="0" w:color="auto"/>
                </w:tcBorders>
                <w:vAlign w:val="center"/>
                <w:hideMark/>
              </w:tcPr>
            </w:tcPrChange>
          </w:tcPr>
          <w:p w14:paraId="3FBFF2C6" w14:textId="77777777" w:rsidR="00D74865" w:rsidRPr="00D74865" w:rsidRDefault="00D74865" w:rsidP="00D74865">
            <w:pPr>
              <w:spacing w:before="0" w:after="0" w:line="240" w:lineRule="auto"/>
              <w:jc w:val="left"/>
              <w:rPr>
                <w:ins w:id="69569" w:author="pete jones" w:date="2022-01-11T16:37:00Z"/>
                <w:rFonts w:ascii="Calibri" w:hAnsi="Calibri" w:cs="Calibri"/>
                <w:b/>
                <w:bCs/>
                <w:color w:val="000000"/>
                <w:sz w:val="32"/>
                <w:szCs w:val="32"/>
              </w:rPr>
            </w:pPr>
          </w:p>
        </w:tc>
        <w:tc>
          <w:tcPr>
            <w:tcW w:w="2988" w:type="dxa"/>
            <w:gridSpan w:val="6"/>
            <w:tcBorders>
              <w:top w:val="single" w:sz="4" w:space="0" w:color="auto"/>
              <w:left w:val="nil"/>
              <w:bottom w:val="single" w:sz="8" w:space="0" w:color="auto"/>
              <w:right w:val="single" w:sz="8" w:space="0" w:color="000000"/>
            </w:tcBorders>
            <w:shd w:val="clear" w:color="auto" w:fill="auto"/>
            <w:noWrap/>
            <w:vAlign w:val="center"/>
            <w:hideMark/>
            <w:tcPrChange w:id="69570" w:author="pete jones" w:date="2022-01-13T10:29:00Z">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tcPrChange>
          </w:tcPr>
          <w:p w14:paraId="41D16BA6" w14:textId="77777777" w:rsidR="00D74865" w:rsidRPr="00D74865" w:rsidRDefault="00D74865" w:rsidP="00D74865">
            <w:pPr>
              <w:spacing w:before="0" w:after="0" w:line="240" w:lineRule="auto"/>
              <w:jc w:val="right"/>
              <w:rPr>
                <w:ins w:id="69571" w:author="pete jones" w:date="2022-01-11T16:37:00Z"/>
                <w:rFonts w:ascii="Calibri" w:hAnsi="Calibri" w:cs="Calibri"/>
                <w:color w:val="000000"/>
                <w:sz w:val="22"/>
                <w:szCs w:val="22"/>
              </w:rPr>
            </w:pPr>
            <w:ins w:id="69572" w:author="pete jones" w:date="2022-01-11T16:37:00Z">
              <w:r w:rsidRPr="00D74865">
                <w:rPr>
                  <w:rFonts w:ascii="Calibri" w:hAnsi="Calibri" w:cs="Calibri"/>
                  <w:color w:val="000000"/>
                  <w:sz w:val="22"/>
                  <w:szCs w:val="22"/>
                </w:rPr>
                <w:t>UK Rank Eng</w:t>
              </w:r>
            </w:ins>
          </w:p>
        </w:tc>
        <w:tc>
          <w:tcPr>
            <w:tcW w:w="2988" w:type="dxa"/>
            <w:gridSpan w:val="6"/>
            <w:tcBorders>
              <w:top w:val="single" w:sz="4" w:space="0" w:color="auto"/>
              <w:left w:val="nil"/>
              <w:bottom w:val="single" w:sz="8" w:space="0" w:color="auto"/>
              <w:right w:val="single" w:sz="8" w:space="0" w:color="000000"/>
            </w:tcBorders>
            <w:shd w:val="clear" w:color="auto" w:fill="auto"/>
            <w:noWrap/>
            <w:vAlign w:val="center"/>
            <w:hideMark/>
            <w:tcPrChange w:id="69573" w:author="pete jones" w:date="2022-01-13T10:29:00Z">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tcPrChange>
          </w:tcPr>
          <w:p w14:paraId="1A1B915B" w14:textId="77777777" w:rsidR="00D74865" w:rsidRPr="00D74865" w:rsidRDefault="00D74865" w:rsidP="00D74865">
            <w:pPr>
              <w:spacing w:before="0" w:after="0" w:line="240" w:lineRule="auto"/>
              <w:jc w:val="center"/>
              <w:rPr>
                <w:ins w:id="69574" w:author="pete jones" w:date="2022-01-11T16:37:00Z"/>
                <w:rFonts w:ascii="Calibri" w:hAnsi="Calibri" w:cs="Calibri"/>
                <w:color w:val="000000"/>
                <w:sz w:val="22"/>
                <w:szCs w:val="22"/>
              </w:rPr>
            </w:pPr>
            <w:ins w:id="69575" w:author="pete jones" w:date="2022-01-11T16:37:00Z">
              <w:r w:rsidRPr="00D74865">
                <w:rPr>
                  <w:rFonts w:ascii="Calibri" w:hAnsi="Calibri" w:cs="Calibri"/>
                  <w:color w:val="000000"/>
                  <w:sz w:val="22"/>
                  <w:szCs w:val="22"/>
                </w:rPr>
                <w:t>40</w:t>
              </w:r>
            </w:ins>
          </w:p>
        </w:tc>
      </w:tr>
      <w:tr w:rsidR="00D74865" w:rsidRPr="00D74865" w14:paraId="5FFAB9FD" w14:textId="77777777" w:rsidTr="00176127">
        <w:trPr>
          <w:trHeight w:val="315"/>
          <w:ins w:id="69576" w:author="pete jones" w:date="2022-01-11T16:37:00Z"/>
          <w:trPrChange w:id="69577" w:author="pete jones" w:date="2022-01-13T10:29:00Z">
            <w:trPr>
              <w:trHeight w:val="315"/>
            </w:trPr>
          </w:trPrChange>
        </w:trPr>
        <w:tc>
          <w:tcPr>
            <w:tcW w:w="498" w:type="dxa"/>
            <w:tcBorders>
              <w:top w:val="nil"/>
              <w:left w:val="nil"/>
              <w:bottom w:val="nil"/>
              <w:right w:val="nil"/>
            </w:tcBorders>
            <w:shd w:val="clear" w:color="auto" w:fill="auto"/>
            <w:noWrap/>
            <w:vAlign w:val="center"/>
            <w:hideMark/>
            <w:tcPrChange w:id="69578" w:author="pete jones" w:date="2022-01-13T10:29:00Z">
              <w:tcPr>
                <w:tcW w:w="400" w:type="dxa"/>
                <w:tcBorders>
                  <w:top w:val="nil"/>
                  <w:left w:val="nil"/>
                  <w:bottom w:val="nil"/>
                  <w:right w:val="nil"/>
                </w:tcBorders>
                <w:shd w:val="clear" w:color="auto" w:fill="auto"/>
                <w:noWrap/>
                <w:vAlign w:val="center"/>
                <w:hideMark/>
              </w:tcPr>
            </w:tcPrChange>
          </w:tcPr>
          <w:p w14:paraId="6490174B" w14:textId="77777777" w:rsidR="00D74865" w:rsidRPr="00D74865" w:rsidRDefault="00D74865" w:rsidP="00D74865">
            <w:pPr>
              <w:spacing w:before="0" w:after="0" w:line="240" w:lineRule="auto"/>
              <w:jc w:val="center"/>
              <w:rPr>
                <w:ins w:id="69579" w:author="pete jones" w:date="2022-01-11T16:37:00Z"/>
                <w:rFonts w:ascii="Calibri" w:hAnsi="Calibri" w:cs="Calibri"/>
                <w:color w:val="000000"/>
                <w:sz w:val="22"/>
                <w:szCs w:val="22"/>
              </w:rPr>
            </w:pPr>
          </w:p>
        </w:tc>
        <w:tc>
          <w:tcPr>
            <w:tcW w:w="5536" w:type="dxa"/>
            <w:vMerge/>
            <w:tcBorders>
              <w:top w:val="single" w:sz="8" w:space="0" w:color="auto"/>
              <w:left w:val="single" w:sz="8" w:space="0" w:color="auto"/>
              <w:bottom w:val="single" w:sz="8" w:space="0" w:color="000000"/>
              <w:right w:val="single" w:sz="8" w:space="0" w:color="auto"/>
            </w:tcBorders>
            <w:vAlign w:val="center"/>
            <w:hideMark/>
            <w:tcPrChange w:id="69580" w:author="pete jones" w:date="2022-01-13T10:29:00Z">
              <w:tcPr>
                <w:tcW w:w="5320" w:type="dxa"/>
                <w:vMerge/>
                <w:tcBorders>
                  <w:top w:val="single" w:sz="8" w:space="0" w:color="auto"/>
                  <w:left w:val="single" w:sz="8" w:space="0" w:color="auto"/>
                  <w:bottom w:val="single" w:sz="8" w:space="0" w:color="000000"/>
                  <w:right w:val="single" w:sz="8" w:space="0" w:color="auto"/>
                </w:tcBorders>
                <w:vAlign w:val="center"/>
                <w:hideMark/>
              </w:tcPr>
            </w:tcPrChange>
          </w:tcPr>
          <w:p w14:paraId="06DA8C3D" w14:textId="77777777" w:rsidR="00D74865" w:rsidRPr="00D74865" w:rsidRDefault="00D74865" w:rsidP="00D74865">
            <w:pPr>
              <w:spacing w:before="0" w:after="0" w:line="240" w:lineRule="auto"/>
              <w:jc w:val="left"/>
              <w:rPr>
                <w:ins w:id="69581" w:author="pete jones" w:date="2022-01-11T16:37:00Z"/>
                <w:rFonts w:ascii="Calibri" w:hAnsi="Calibri" w:cs="Calibri"/>
                <w:b/>
                <w:bCs/>
                <w:color w:val="000000"/>
                <w:sz w:val="32"/>
                <w:szCs w:val="32"/>
              </w:rPr>
            </w:pPr>
          </w:p>
        </w:tc>
        <w:tc>
          <w:tcPr>
            <w:tcW w:w="5976" w:type="dxa"/>
            <w:gridSpan w:val="12"/>
            <w:tcBorders>
              <w:top w:val="single" w:sz="8" w:space="0" w:color="auto"/>
              <w:left w:val="nil"/>
              <w:bottom w:val="single" w:sz="8" w:space="0" w:color="auto"/>
              <w:right w:val="single" w:sz="8" w:space="0" w:color="000000"/>
            </w:tcBorders>
            <w:shd w:val="clear" w:color="auto" w:fill="auto"/>
            <w:noWrap/>
            <w:vAlign w:val="center"/>
            <w:hideMark/>
            <w:tcPrChange w:id="69582" w:author="pete jones" w:date="2022-01-13T10:29:00Z">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tcPrChange>
          </w:tcPr>
          <w:p w14:paraId="0942BA88" w14:textId="77777777" w:rsidR="00D74865" w:rsidRPr="00D74865" w:rsidRDefault="00D74865" w:rsidP="00D74865">
            <w:pPr>
              <w:spacing w:before="0" w:after="0" w:line="240" w:lineRule="auto"/>
              <w:jc w:val="center"/>
              <w:rPr>
                <w:ins w:id="69583" w:author="pete jones" w:date="2022-01-11T16:37:00Z"/>
                <w:rFonts w:ascii="Calibri" w:hAnsi="Calibri" w:cs="Calibri"/>
                <w:b/>
                <w:bCs/>
                <w:i/>
                <w:iCs/>
                <w:color w:val="000000"/>
                <w:sz w:val="22"/>
                <w:szCs w:val="22"/>
              </w:rPr>
            </w:pPr>
            <w:ins w:id="69584" w:author="pete jones" w:date="2022-01-11T16:37:00Z">
              <w:r w:rsidRPr="00D74865">
                <w:rPr>
                  <w:rFonts w:ascii="Calibri" w:hAnsi="Calibri" w:cs="Calibri"/>
                  <w:b/>
                  <w:bCs/>
                  <w:i/>
                  <w:iCs/>
                  <w:color w:val="000000"/>
                  <w:sz w:val="22"/>
                  <w:szCs w:val="22"/>
                </w:rPr>
                <w:t>Acceptance Criteria</w:t>
              </w:r>
            </w:ins>
          </w:p>
        </w:tc>
      </w:tr>
      <w:tr w:rsidR="00596089" w:rsidRPr="00D74865" w14:paraId="386F1186" w14:textId="77777777" w:rsidTr="00015922">
        <w:trPr>
          <w:trHeight w:val="300"/>
          <w:ins w:id="69585" w:author="pete jones" w:date="2022-01-11T16:37:00Z"/>
          <w:trPrChange w:id="69586" w:author="pete jones" w:date="2022-01-13T10:32:00Z">
            <w:trPr>
              <w:trHeight w:val="300"/>
            </w:trPr>
          </w:trPrChange>
        </w:trPr>
        <w:tc>
          <w:tcPr>
            <w:tcW w:w="498" w:type="dxa"/>
            <w:tcBorders>
              <w:top w:val="nil"/>
              <w:left w:val="nil"/>
              <w:bottom w:val="nil"/>
              <w:right w:val="nil"/>
            </w:tcBorders>
            <w:shd w:val="clear" w:color="auto" w:fill="auto"/>
            <w:noWrap/>
            <w:vAlign w:val="center"/>
            <w:hideMark/>
            <w:tcPrChange w:id="69587" w:author="pete jones" w:date="2022-01-13T10:32:00Z">
              <w:tcPr>
                <w:tcW w:w="400" w:type="dxa"/>
                <w:tcBorders>
                  <w:top w:val="nil"/>
                  <w:left w:val="nil"/>
                  <w:bottom w:val="nil"/>
                  <w:right w:val="nil"/>
                </w:tcBorders>
                <w:shd w:val="clear" w:color="auto" w:fill="auto"/>
                <w:noWrap/>
                <w:vAlign w:val="center"/>
                <w:hideMark/>
              </w:tcPr>
            </w:tcPrChange>
          </w:tcPr>
          <w:p w14:paraId="30BDFCCC" w14:textId="77777777" w:rsidR="00596089" w:rsidRPr="00D74865" w:rsidRDefault="00596089" w:rsidP="00596089">
            <w:pPr>
              <w:spacing w:before="0" w:after="0" w:line="240" w:lineRule="auto"/>
              <w:jc w:val="center"/>
              <w:rPr>
                <w:ins w:id="69588" w:author="pete jones" w:date="2022-01-11T16:37:00Z"/>
                <w:rFonts w:ascii="Calibri" w:hAnsi="Calibri" w:cs="Calibri"/>
                <w:b/>
                <w:bCs/>
                <w:i/>
                <w:iCs/>
                <w:color w:val="000000"/>
                <w:sz w:val="22"/>
                <w:szCs w:val="22"/>
              </w:rPr>
            </w:pPr>
          </w:p>
        </w:tc>
        <w:tc>
          <w:tcPr>
            <w:tcW w:w="5536" w:type="dxa"/>
            <w:vMerge w:val="restart"/>
            <w:tcBorders>
              <w:top w:val="nil"/>
              <w:left w:val="single" w:sz="8" w:space="0" w:color="auto"/>
              <w:bottom w:val="single" w:sz="4" w:space="0" w:color="000000"/>
              <w:right w:val="single" w:sz="8" w:space="0" w:color="auto"/>
            </w:tcBorders>
            <w:shd w:val="clear" w:color="auto" w:fill="auto"/>
            <w:vAlign w:val="center"/>
            <w:hideMark/>
            <w:tcPrChange w:id="69589" w:author="pete jones" w:date="2022-01-13T10:32:00Z">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tcPrChange>
          </w:tcPr>
          <w:p w14:paraId="0397E871" w14:textId="569F6C31" w:rsidR="00596089" w:rsidRPr="00D74865" w:rsidRDefault="00596089" w:rsidP="00596089">
            <w:pPr>
              <w:spacing w:before="0" w:after="0" w:line="240" w:lineRule="auto"/>
              <w:jc w:val="left"/>
              <w:rPr>
                <w:ins w:id="69590" w:author="pete jones" w:date="2022-01-11T16:37:00Z"/>
                <w:rFonts w:ascii="Calibri" w:hAnsi="Calibri" w:cs="Calibri"/>
                <w:color w:val="000000"/>
                <w:sz w:val="22"/>
                <w:szCs w:val="22"/>
              </w:rPr>
            </w:pPr>
            <w:ins w:id="69591" w:author="pete jones" w:date="2022-01-11T16:37:00Z">
              <w:r w:rsidRPr="00D74865">
                <w:rPr>
                  <w:rFonts w:ascii="Calibri" w:hAnsi="Calibri" w:cs="Calibri"/>
                  <w:color w:val="000000"/>
                  <w:sz w:val="22"/>
                  <w:szCs w:val="22"/>
                </w:rPr>
                <w:t xml:space="preserve">Estimated engineering intake 2018 (at 3%) of </w:t>
              </w:r>
            </w:ins>
            <w:ins w:id="69592" w:author="pete jones" w:date="2022-03-30T12:32:00Z">
              <w:r w:rsidR="00042512">
                <w:rPr>
                  <w:rFonts w:ascii="Calibri" w:hAnsi="Calibri" w:cs="Calibri"/>
                  <w:color w:val="000000"/>
                  <w:sz w:val="22"/>
                  <w:szCs w:val="22"/>
                </w:rPr>
                <w:t xml:space="preserve">the </w:t>
              </w:r>
            </w:ins>
            <w:ins w:id="69593" w:author="pete jones" w:date="2022-01-11T16:37:00Z">
              <w:r w:rsidRPr="00D74865">
                <w:rPr>
                  <w:rFonts w:ascii="Calibri" w:hAnsi="Calibri" w:cs="Calibri"/>
                  <w:color w:val="000000"/>
                  <w:sz w:val="22"/>
                  <w:szCs w:val="22"/>
                </w:rPr>
                <w:t>total institute intake population</w:t>
              </w:r>
            </w:ins>
          </w:p>
        </w:tc>
        <w:tc>
          <w:tcPr>
            <w:tcW w:w="2988" w:type="dxa"/>
            <w:gridSpan w:val="6"/>
            <w:tcBorders>
              <w:top w:val="single" w:sz="8" w:space="0" w:color="auto"/>
              <w:left w:val="nil"/>
              <w:bottom w:val="single" w:sz="4" w:space="0" w:color="auto"/>
              <w:right w:val="single" w:sz="8" w:space="0" w:color="000000"/>
            </w:tcBorders>
            <w:shd w:val="clear" w:color="auto" w:fill="auto"/>
            <w:noWrap/>
            <w:vAlign w:val="center"/>
            <w:hideMark/>
            <w:tcPrChange w:id="69594" w:author="pete jones" w:date="2022-01-13T10:32:00Z">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75BCF1B7" w14:textId="77777777" w:rsidR="00596089" w:rsidRPr="00D74865" w:rsidRDefault="00596089" w:rsidP="00596089">
            <w:pPr>
              <w:spacing w:before="0" w:after="0" w:line="240" w:lineRule="auto"/>
              <w:jc w:val="right"/>
              <w:rPr>
                <w:ins w:id="69595" w:author="pete jones" w:date="2022-01-11T16:37:00Z"/>
                <w:rFonts w:ascii="Calibri" w:hAnsi="Calibri" w:cs="Calibri"/>
                <w:color w:val="000000"/>
                <w:sz w:val="22"/>
                <w:szCs w:val="22"/>
              </w:rPr>
            </w:pPr>
            <w:ins w:id="69596" w:author="pete jones" w:date="2022-01-11T16:37:00Z">
              <w:r w:rsidRPr="00D74865">
                <w:rPr>
                  <w:rFonts w:ascii="Calibri" w:hAnsi="Calibri" w:cs="Calibri"/>
                  <w:color w:val="000000"/>
                  <w:sz w:val="22"/>
                  <w:szCs w:val="22"/>
                </w:rPr>
                <w:t>A-level</w:t>
              </w:r>
            </w:ins>
          </w:p>
        </w:tc>
        <w:tc>
          <w:tcPr>
            <w:tcW w:w="2988" w:type="dxa"/>
            <w:gridSpan w:val="6"/>
            <w:tcBorders>
              <w:top w:val="single" w:sz="8" w:space="0" w:color="auto"/>
              <w:left w:val="single" w:sz="8" w:space="0" w:color="auto"/>
              <w:bottom w:val="single" w:sz="4" w:space="0" w:color="auto"/>
              <w:right w:val="single" w:sz="8" w:space="0" w:color="000000"/>
            </w:tcBorders>
            <w:shd w:val="clear" w:color="auto" w:fill="auto"/>
            <w:noWrap/>
            <w:vAlign w:val="center"/>
            <w:hideMark/>
            <w:tcPrChange w:id="69597" w:author="pete jones" w:date="2022-01-13T10:32:00Z">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6C92024C" w14:textId="31C13770" w:rsidR="00596089" w:rsidRPr="00D74865" w:rsidRDefault="00596089" w:rsidP="00596089">
            <w:pPr>
              <w:spacing w:before="0" w:after="0" w:line="240" w:lineRule="auto"/>
              <w:jc w:val="center"/>
              <w:rPr>
                <w:ins w:id="69598" w:author="pete jones" w:date="2022-01-11T16:37:00Z"/>
                <w:rFonts w:ascii="Calibri" w:hAnsi="Calibri" w:cs="Calibri"/>
                <w:color w:val="000000"/>
                <w:sz w:val="22"/>
                <w:szCs w:val="22"/>
              </w:rPr>
            </w:pPr>
            <w:ins w:id="69599" w:author="pete jones" w:date="2022-01-13T10:32:00Z">
              <w:r>
                <w:rPr>
                  <w:rFonts w:ascii="Calibri" w:hAnsi="Calibri" w:cs="Calibri"/>
                  <w:color w:val="000000"/>
                  <w:sz w:val="22"/>
                  <w:szCs w:val="22"/>
                </w:rPr>
                <w:t>ABB</w:t>
              </w:r>
            </w:ins>
          </w:p>
        </w:tc>
      </w:tr>
      <w:tr w:rsidR="00596089" w:rsidRPr="00D74865" w14:paraId="6E9D4947" w14:textId="77777777" w:rsidTr="00015922">
        <w:trPr>
          <w:trHeight w:val="315"/>
          <w:ins w:id="69600" w:author="pete jones" w:date="2022-01-11T16:37:00Z"/>
          <w:trPrChange w:id="69601" w:author="pete jones" w:date="2022-01-13T10:32:00Z">
            <w:trPr>
              <w:trHeight w:val="315"/>
            </w:trPr>
          </w:trPrChange>
        </w:trPr>
        <w:tc>
          <w:tcPr>
            <w:tcW w:w="498" w:type="dxa"/>
            <w:tcBorders>
              <w:top w:val="nil"/>
              <w:left w:val="nil"/>
              <w:bottom w:val="nil"/>
              <w:right w:val="nil"/>
            </w:tcBorders>
            <w:shd w:val="clear" w:color="auto" w:fill="auto"/>
            <w:noWrap/>
            <w:vAlign w:val="center"/>
            <w:hideMark/>
            <w:tcPrChange w:id="69602" w:author="pete jones" w:date="2022-01-13T10:32:00Z">
              <w:tcPr>
                <w:tcW w:w="400" w:type="dxa"/>
                <w:tcBorders>
                  <w:top w:val="nil"/>
                  <w:left w:val="nil"/>
                  <w:bottom w:val="nil"/>
                  <w:right w:val="nil"/>
                </w:tcBorders>
                <w:shd w:val="clear" w:color="auto" w:fill="auto"/>
                <w:noWrap/>
                <w:vAlign w:val="center"/>
                <w:hideMark/>
              </w:tcPr>
            </w:tcPrChange>
          </w:tcPr>
          <w:p w14:paraId="18001B85" w14:textId="77777777" w:rsidR="00596089" w:rsidRPr="00D74865" w:rsidRDefault="00596089" w:rsidP="00596089">
            <w:pPr>
              <w:spacing w:before="0" w:after="0" w:line="240" w:lineRule="auto"/>
              <w:jc w:val="center"/>
              <w:rPr>
                <w:ins w:id="69603" w:author="pete jones" w:date="2022-01-11T16:37:00Z"/>
                <w:rFonts w:ascii="Calibri" w:hAnsi="Calibri" w:cs="Calibri"/>
                <w:color w:val="000000"/>
                <w:sz w:val="22"/>
                <w:szCs w:val="22"/>
              </w:rPr>
            </w:pPr>
          </w:p>
        </w:tc>
        <w:tc>
          <w:tcPr>
            <w:tcW w:w="5536" w:type="dxa"/>
            <w:vMerge/>
            <w:tcBorders>
              <w:top w:val="nil"/>
              <w:left w:val="single" w:sz="8" w:space="0" w:color="auto"/>
              <w:bottom w:val="single" w:sz="4" w:space="0" w:color="000000"/>
              <w:right w:val="single" w:sz="8" w:space="0" w:color="auto"/>
            </w:tcBorders>
            <w:vAlign w:val="center"/>
            <w:hideMark/>
            <w:tcPrChange w:id="69604" w:author="pete jones" w:date="2022-01-13T10:32:00Z">
              <w:tcPr>
                <w:tcW w:w="5320" w:type="dxa"/>
                <w:vMerge/>
                <w:tcBorders>
                  <w:top w:val="nil"/>
                  <w:left w:val="single" w:sz="8" w:space="0" w:color="auto"/>
                  <w:bottom w:val="single" w:sz="4" w:space="0" w:color="000000"/>
                  <w:right w:val="single" w:sz="8" w:space="0" w:color="auto"/>
                </w:tcBorders>
                <w:vAlign w:val="center"/>
                <w:hideMark/>
              </w:tcPr>
            </w:tcPrChange>
          </w:tcPr>
          <w:p w14:paraId="572C8EFD" w14:textId="77777777" w:rsidR="00596089" w:rsidRPr="00D74865" w:rsidRDefault="00596089" w:rsidP="00596089">
            <w:pPr>
              <w:spacing w:before="0" w:after="0" w:line="240" w:lineRule="auto"/>
              <w:jc w:val="left"/>
              <w:rPr>
                <w:ins w:id="69605" w:author="pete jones" w:date="2022-01-11T16:37:00Z"/>
                <w:rFonts w:ascii="Calibri" w:hAnsi="Calibri" w:cs="Calibri"/>
                <w:color w:val="000000"/>
                <w:sz w:val="22"/>
                <w:szCs w:val="22"/>
              </w:rPr>
            </w:pPr>
          </w:p>
        </w:tc>
        <w:tc>
          <w:tcPr>
            <w:tcW w:w="2988" w:type="dxa"/>
            <w:gridSpan w:val="6"/>
            <w:tcBorders>
              <w:top w:val="single" w:sz="4" w:space="0" w:color="auto"/>
              <w:left w:val="nil"/>
              <w:bottom w:val="nil"/>
              <w:right w:val="single" w:sz="8" w:space="0" w:color="000000"/>
            </w:tcBorders>
            <w:shd w:val="clear" w:color="auto" w:fill="auto"/>
            <w:noWrap/>
            <w:vAlign w:val="center"/>
            <w:hideMark/>
            <w:tcPrChange w:id="69606" w:author="pete jones" w:date="2022-01-13T10:32:00Z">
              <w:tcPr>
                <w:tcW w:w="2560" w:type="dxa"/>
                <w:gridSpan w:val="6"/>
                <w:tcBorders>
                  <w:top w:val="single" w:sz="4" w:space="0" w:color="auto"/>
                  <w:left w:val="nil"/>
                  <w:bottom w:val="nil"/>
                  <w:right w:val="single" w:sz="8" w:space="0" w:color="000000"/>
                </w:tcBorders>
                <w:shd w:val="clear" w:color="auto" w:fill="auto"/>
                <w:noWrap/>
                <w:vAlign w:val="center"/>
                <w:hideMark/>
              </w:tcPr>
            </w:tcPrChange>
          </w:tcPr>
          <w:p w14:paraId="6376594C" w14:textId="77777777" w:rsidR="00596089" w:rsidRPr="00D74865" w:rsidRDefault="00596089" w:rsidP="00596089">
            <w:pPr>
              <w:spacing w:before="0" w:after="0" w:line="240" w:lineRule="auto"/>
              <w:jc w:val="right"/>
              <w:rPr>
                <w:ins w:id="69607" w:author="pete jones" w:date="2022-01-11T16:37:00Z"/>
                <w:rFonts w:ascii="Calibri" w:hAnsi="Calibri" w:cs="Calibri"/>
                <w:color w:val="000000"/>
                <w:sz w:val="22"/>
                <w:szCs w:val="22"/>
              </w:rPr>
            </w:pPr>
            <w:ins w:id="69608" w:author="pete jones" w:date="2022-01-11T16:37:00Z">
              <w:r w:rsidRPr="00D74865">
                <w:rPr>
                  <w:rFonts w:ascii="Calibri" w:hAnsi="Calibri" w:cs="Calibri"/>
                  <w:color w:val="000000"/>
                  <w:sz w:val="22"/>
                  <w:szCs w:val="22"/>
                </w:rPr>
                <w:t>BTEC</w:t>
              </w:r>
            </w:ins>
          </w:p>
        </w:tc>
        <w:tc>
          <w:tcPr>
            <w:tcW w:w="2988" w:type="dxa"/>
            <w:gridSpan w:val="6"/>
            <w:tcBorders>
              <w:top w:val="single" w:sz="4" w:space="0" w:color="auto"/>
              <w:left w:val="single" w:sz="8" w:space="0" w:color="auto"/>
              <w:bottom w:val="nil"/>
              <w:right w:val="single" w:sz="8" w:space="0" w:color="000000"/>
            </w:tcBorders>
            <w:shd w:val="clear" w:color="auto" w:fill="auto"/>
            <w:vAlign w:val="center"/>
            <w:hideMark/>
            <w:tcPrChange w:id="69609" w:author="pete jones" w:date="2022-01-13T10:32:00Z">
              <w:tcPr>
                <w:tcW w:w="2401" w:type="dxa"/>
                <w:gridSpan w:val="6"/>
                <w:tcBorders>
                  <w:top w:val="single" w:sz="4" w:space="0" w:color="auto"/>
                  <w:left w:val="nil"/>
                  <w:bottom w:val="nil"/>
                  <w:right w:val="single" w:sz="8" w:space="0" w:color="000000"/>
                </w:tcBorders>
                <w:shd w:val="clear" w:color="auto" w:fill="auto"/>
                <w:vAlign w:val="center"/>
                <w:hideMark/>
              </w:tcPr>
            </w:tcPrChange>
          </w:tcPr>
          <w:p w14:paraId="4E4CAD32" w14:textId="19C77227" w:rsidR="00596089" w:rsidRPr="00D74865" w:rsidRDefault="00596089" w:rsidP="00596089">
            <w:pPr>
              <w:spacing w:before="0" w:after="0" w:line="240" w:lineRule="auto"/>
              <w:jc w:val="center"/>
              <w:rPr>
                <w:ins w:id="69610" w:author="pete jones" w:date="2022-01-11T16:37:00Z"/>
                <w:rFonts w:ascii="Calibri" w:hAnsi="Calibri" w:cs="Calibri"/>
                <w:color w:val="000000"/>
                <w:sz w:val="22"/>
                <w:szCs w:val="22"/>
              </w:rPr>
            </w:pPr>
            <w:ins w:id="69611" w:author="pete jones" w:date="2022-01-13T10:32:00Z">
              <w:r>
                <w:rPr>
                  <w:rFonts w:ascii="Calibri" w:hAnsi="Calibri" w:cs="Calibri"/>
                  <w:color w:val="000000"/>
                  <w:sz w:val="22"/>
                  <w:szCs w:val="22"/>
                </w:rPr>
                <w:t>DDM</w:t>
              </w:r>
            </w:ins>
          </w:p>
        </w:tc>
      </w:tr>
      <w:tr w:rsidR="00596089" w:rsidRPr="00D74865" w14:paraId="6C925D05" w14:textId="77777777" w:rsidTr="00015922">
        <w:trPr>
          <w:trHeight w:val="315"/>
          <w:ins w:id="69612" w:author="pete jones" w:date="2022-01-11T16:37:00Z"/>
          <w:trPrChange w:id="69613" w:author="pete jones" w:date="2022-01-13T10:32:00Z">
            <w:trPr>
              <w:trHeight w:val="315"/>
            </w:trPr>
          </w:trPrChange>
        </w:trPr>
        <w:tc>
          <w:tcPr>
            <w:tcW w:w="498" w:type="dxa"/>
            <w:tcBorders>
              <w:top w:val="nil"/>
              <w:left w:val="nil"/>
              <w:bottom w:val="nil"/>
              <w:right w:val="nil"/>
            </w:tcBorders>
            <w:shd w:val="clear" w:color="auto" w:fill="auto"/>
            <w:noWrap/>
            <w:vAlign w:val="center"/>
            <w:hideMark/>
            <w:tcPrChange w:id="69614" w:author="pete jones" w:date="2022-01-13T10:32:00Z">
              <w:tcPr>
                <w:tcW w:w="400" w:type="dxa"/>
                <w:tcBorders>
                  <w:top w:val="nil"/>
                  <w:left w:val="nil"/>
                  <w:bottom w:val="nil"/>
                  <w:right w:val="nil"/>
                </w:tcBorders>
                <w:shd w:val="clear" w:color="auto" w:fill="auto"/>
                <w:noWrap/>
                <w:vAlign w:val="center"/>
                <w:hideMark/>
              </w:tcPr>
            </w:tcPrChange>
          </w:tcPr>
          <w:p w14:paraId="23111B23" w14:textId="77777777" w:rsidR="00596089" w:rsidRPr="00D74865" w:rsidRDefault="00596089" w:rsidP="00596089">
            <w:pPr>
              <w:spacing w:before="0" w:after="0" w:line="240" w:lineRule="auto"/>
              <w:jc w:val="center"/>
              <w:rPr>
                <w:ins w:id="69615" w:author="pete jones" w:date="2022-01-11T16:37:00Z"/>
                <w:rFonts w:ascii="Calibri" w:hAnsi="Calibri" w:cs="Calibri"/>
                <w:color w:val="000000"/>
                <w:sz w:val="22"/>
                <w:szCs w:val="22"/>
              </w:rPr>
            </w:pPr>
          </w:p>
        </w:tc>
        <w:tc>
          <w:tcPr>
            <w:tcW w:w="5536" w:type="dxa"/>
            <w:tcBorders>
              <w:top w:val="nil"/>
              <w:left w:val="single" w:sz="8" w:space="0" w:color="auto"/>
              <w:bottom w:val="single" w:sz="4" w:space="0" w:color="auto"/>
              <w:right w:val="nil"/>
            </w:tcBorders>
            <w:shd w:val="clear" w:color="auto" w:fill="auto"/>
            <w:noWrap/>
            <w:vAlign w:val="center"/>
            <w:hideMark/>
            <w:tcPrChange w:id="69616" w:author="pete jones" w:date="2022-01-13T10:32:00Z">
              <w:tcPr>
                <w:tcW w:w="5320" w:type="dxa"/>
                <w:tcBorders>
                  <w:top w:val="nil"/>
                  <w:left w:val="single" w:sz="8" w:space="0" w:color="auto"/>
                  <w:bottom w:val="single" w:sz="4" w:space="0" w:color="auto"/>
                  <w:right w:val="nil"/>
                </w:tcBorders>
                <w:shd w:val="clear" w:color="auto" w:fill="auto"/>
                <w:noWrap/>
                <w:vAlign w:val="center"/>
                <w:hideMark/>
              </w:tcPr>
            </w:tcPrChange>
          </w:tcPr>
          <w:p w14:paraId="624AC862" w14:textId="77777777" w:rsidR="00596089" w:rsidRPr="00D74865" w:rsidRDefault="00596089" w:rsidP="00596089">
            <w:pPr>
              <w:spacing w:before="0" w:after="0" w:line="240" w:lineRule="auto"/>
              <w:jc w:val="center"/>
              <w:rPr>
                <w:ins w:id="69617" w:author="pete jones" w:date="2022-01-11T16:37:00Z"/>
                <w:rFonts w:ascii="Calibri" w:hAnsi="Calibri" w:cs="Calibri"/>
                <w:b/>
                <w:bCs/>
                <w:color w:val="000000"/>
              </w:rPr>
            </w:pPr>
            <w:ins w:id="69618" w:author="pete jones" w:date="2022-01-11T16:37:00Z">
              <w:r w:rsidRPr="00D74865">
                <w:rPr>
                  <w:rFonts w:ascii="Calibri" w:hAnsi="Calibri" w:cs="Calibri"/>
                  <w:b/>
                  <w:bCs/>
                  <w:color w:val="000000"/>
                </w:rPr>
                <w:t>281</w:t>
              </w:r>
            </w:ins>
          </w:p>
        </w:tc>
        <w:tc>
          <w:tcPr>
            <w:tcW w:w="2988"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Change w:id="69619" w:author="pete jones" w:date="2022-01-13T10:32:00Z">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tcPrChange>
          </w:tcPr>
          <w:p w14:paraId="69F63A0E" w14:textId="77777777" w:rsidR="00596089" w:rsidRPr="00D74865" w:rsidRDefault="00596089" w:rsidP="00596089">
            <w:pPr>
              <w:spacing w:before="0" w:after="0" w:line="240" w:lineRule="auto"/>
              <w:jc w:val="right"/>
              <w:rPr>
                <w:ins w:id="69620" w:author="pete jones" w:date="2022-01-11T16:37:00Z"/>
                <w:rFonts w:ascii="Calibri" w:hAnsi="Calibri" w:cs="Calibri"/>
                <w:color w:val="000000"/>
                <w:sz w:val="22"/>
                <w:szCs w:val="22"/>
              </w:rPr>
            </w:pPr>
            <w:ins w:id="69621" w:author="pete jones" w:date="2022-01-11T16:37:00Z">
              <w:r w:rsidRPr="00D74865">
                <w:rPr>
                  <w:rFonts w:ascii="Calibri" w:hAnsi="Calibri" w:cs="Calibri"/>
                  <w:color w:val="000000"/>
                  <w:sz w:val="22"/>
                  <w:szCs w:val="22"/>
                </w:rPr>
                <w:t>UCAS POINTS</w:t>
              </w:r>
            </w:ins>
          </w:p>
        </w:tc>
        <w:tc>
          <w:tcPr>
            <w:tcW w:w="2988"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Change w:id="69622" w:author="pete jones" w:date="2022-01-13T10:32:00Z">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tcPrChange>
          </w:tcPr>
          <w:p w14:paraId="261E1EDA" w14:textId="3DCA9B28" w:rsidR="00596089" w:rsidRPr="00D74865" w:rsidRDefault="00596089" w:rsidP="00596089">
            <w:pPr>
              <w:spacing w:before="0" w:after="0" w:line="240" w:lineRule="auto"/>
              <w:jc w:val="center"/>
              <w:rPr>
                <w:ins w:id="69623" w:author="pete jones" w:date="2022-01-11T16:37:00Z"/>
                <w:rFonts w:ascii="Calibri" w:hAnsi="Calibri" w:cs="Calibri"/>
                <w:color w:val="000000"/>
                <w:sz w:val="22"/>
                <w:szCs w:val="22"/>
              </w:rPr>
            </w:pPr>
            <w:ins w:id="69624" w:author="pete jones" w:date="2022-01-13T10:32:00Z">
              <w:r>
                <w:rPr>
                  <w:rFonts w:ascii="Calibri" w:hAnsi="Calibri" w:cs="Calibri"/>
                  <w:color w:val="000000"/>
                  <w:sz w:val="22"/>
                  <w:szCs w:val="22"/>
                </w:rPr>
                <w:t>128</w:t>
              </w:r>
            </w:ins>
          </w:p>
        </w:tc>
      </w:tr>
      <w:tr w:rsidR="00596089" w:rsidRPr="00D74865" w14:paraId="2DCDC687" w14:textId="77777777" w:rsidTr="00176127">
        <w:trPr>
          <w:trHeight w:val="315"/>
          <w:ins w:id="69625" w:author="pete jones" w:date="2022-01-11T16:37:00Z"/>
          <w:trPrChange w:id="69626" w:author="pete jones" w:date="2022-01-13T10:29:00Z">
            <w:trPr>
              <w:trHeight w:val="315"/>
            </w:trPr>
          </w:trPrChange>
        </w:trPr>
        <w:tc>
          <w:tcPr>
            <w:tcW w:w="498" w:type="dxa"/>
            <w:tcBorders>
              <w:top w:val="nil"/>
              <w:left w:val="nil"/>
              <w:bottom w:val="nil"/>
              <w:right w:val="nil"/>
            </w:tcBorders>
            <w:shd w:val="clear" w:color="auto" w:fill="auto"/>
            <w:noWrap/>
            <w:vAlign w:val="center"/>
            <w:hideMark/>
            <w:tcPrChange w:id="69627" w:author="pete jones" w:date="2022-01-13T10:29:00Z">
              <w:tcPr>
                <w:tcW w:w="400" w:type="dxa"/>
                <w:tcBorders>
                  <w:top w:val="nil"/>
                  <w:left w:val="nil"/>
                  <w:bottom w:val="nil"/>
                  <w:right w:val="nil"/>
                </w:tcBorders>
                <w:shd w:val="clear" w:color="auto" w:fill="auto"/>
                <w:noWrap/>
                <w:vAlign w:val="center"/>
                <w:hideMark/>
              </w:tcPr>
            </w:tcPrChange>
          </w:tcPr>
          <w:p w14:paraId="46078220" w14:textId="77777777" w:rsidR="00596089" w:rsidRPr="00D74865" w:rsidRDefault="00596089" w:rsidP="00596089">
            <w:pPr>
              <w:spacing w:before="0" w:after="0" w:line="240" w:lineRule="auto"/>
              <w:jc w:val="center"/>
              <w:rPr>
                <w:ins w:id="69628" w:author="pete jones" w:date="2022-01-11T16:37:00Z"/>
                <w:rFonts w:ascii="Calibri" w:hAnsi="Calibri" w:cs="Calibri"/>
                <w:color w:val="000000"/>
                <w:sz w:val="22"/>
                <w:szCs w:val="22"/>
              </w:rPr>
            </w:pPr>
          </w:p>
        </w:tc>
        <w:tc>
          <w:tcPr>
            <w:tcW w:w="5536" w:type="dxa"/>
            <w:tcBorders>
              <w:top w:val="nil"/>
              <w:left w:val="nil"/>
              <w:bottom w:val="nil"/>
              <w:right w:val="nil"/>
            </w:tcBorders>
            <w:shd w:val="clear" w:color="auto" w:fill="auto"/>
            <w:noWrap/>
            <w:vAlign w:val="bottom"/>
            <w:hideMark/>
            <w:tcPrChange w:id="69629" w:author="pete jones" w:date="2022-01-13T10:29:00Z">
              <w:tcPr>
                <w:tcW w:w="5320" w:type="dxa"/>
                <w:tcBorders>
                  <w:top w:val="nil"/>
                  <w:left w:val="nil"/>
                  <w:bottom w:val="nil"/>
                  <w:right w:val="nil"/>
                </w:tcBorders>
                <w:shd w:val="clear" w:color="auto" w:fill="auto"/>
                <w:noWrap/>
                <w:vAlign w:val="bottom"/>
                <w:hideMark/>
              </w:tcPr>
            </w:tcPrChange>
          </w:tcPr>
          <w:p w14:paraId="2917E276" w14:textId="0597A6AE" w:rsidR="00596089" w:rsidRPr="00D74865" w:rsidRDefault="00596089" w:rsidP="00596089">
            <w:pPr>
              <w:spacing w:before="0" w:after="0" w:line="240" w:lineRule="auto"/>
              <w:jc w:val="left"/>
              <w:rPr>
                <w:ins w:id="69630" w:author="pete jones" w:date="2022-01-11T16:37:00Z"/>
                <w:rFonts w:ascii="Calibri" w:hAnsi="Calibri" w:cs="Calibri"/>
                <w:color w:val="000000"/>
                <w:sz w:val="22"/>
                <w:szCs w:val="22"/>
              </w:rPr>
            </w:pPr>
            <w:ins w:id="69631" w:author="pete jones" w:date="2022-01-11T16:37:00Z">
              <w:r w:rsidRPr="00D74865">
                <w:rPr>
                  <w:rFonts w:ascii="Calibri" w:hAnsi="Calibri" w:cs="Calibri"/>
                  <w:noProof/>
                  <w:color w:val="000000"/>
                  <w:sz w:val="22"/>
                  <w:szCs w:val="22"/>
                </w:rPr>
                <w:drawing>
                  <wp:anchor distT="0" distB="0" distL="114300" distR="114300" simplePos="0" relativeHeight="251756544" behindDoc="0" locked="0" layoutInCell="1" allowOverlap="1" wp14:anchorId="1A2198AB" wp14:editId="54921073">
                    <wp:simplePos x="0" y="0"/>
                    <wp:positionH relativeFrom="column">
                      <wp:posOffset>0</wp:posOffset>
                    </wp:positionH>
                    <wp:positionV relativeFrom="paragraph">
                      <wp:posOffset>171450</wp:posOffset>
                    </wp:positionV>
                    <wp:extent cx="2524125" cy="923925"/>
                    <wp:effectExtent l="0" t="0" r="9525" b="9525"/>
                    <wp:wrapNone/>
                    <wp:docPr id="345253008" name="Chart 345253008">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596089" w:rsidRPr="00D74865" w14:paraId="015767F0" w14:textId="77777777">
              <w:trPr>
                <w:trHeight w:val="315"/>
                <w:tblCellSpacing w:w="0" w:type="dxa"/>
                <w:ins w:id="69632" w:author="pete jones" w:date="2022-01-11T16:37: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1457A4BB" w14:textId="77777777" w:rsidR="00596089" w:rsidRPr="00D74865" w:rsidRDefault="00596089" w:rsidP="00596089">
                  <w:pPr>
                    <w:spacing w:before="0" w:after="0" w:line="240" w:lineRule="auto"/>
                    <w:jc w:val="left"/>
                    <w:rPr>
                      <w:ins w:id="69633" w:author="pete jones" w:date="2022-01-11T16:37:00Z"/>
                      <w:rFonts w:ascii="Calibri" w:hAnsi="Calibri" w:cs="Calibri"/>
                      <w:b/>
                      <w:bCs/>
                      <w:i/>
                      <w:iCs/>
                      <w:color w:val="000000"/>
                      <w:sz w:val="22"/>
                      <w:szCs w:val="22"/>
                    </w:rPr>
                  </w:pPr>
                  <w:ins w:id="69634" w:author="pete jones" w:date="2022-01-11T16:37:00Z">
                    <w:r w:rsidRPr="00D74865">
                      <w:rPr>
                        <w:rFonts w:ascii="Calibri" w:hAnsi="Calibri" w:cs="Calibri"/>
                        <w:b/>
                        <w:bCs/>
                        <w:i/>
                        <w:iCs/>
                        <w:color w:val="000000"/>
                        <w:sz w:val="22"/>
                        <w:szCs w:val="22"/>
                      </w:rPr>
                      <w:t>Type of module category</w:t>
                    </w:r>
                  </w:ins>
                </w:p>
              </w:tc>
            </w:tr>
          </w:tbl>
          <w:p w14:paraId="113B190A" w14:textId="77777777" w:rsidR="00596089" w:rsidRPr="00D74865" w:rsidRDefault="00596089" w:rsidP="00596089">
            <w:pPr>
              <w:spacing w:before="0" w:after="0" w:line="240" w:lineRule="auto"/>
              <w:jc w:val="left"/>
              <w:rPr>
                <w:ins w:id="69635" w:author="pete jones" w:date="2022-01-11T16:37:00Z"/>
                <w:rFonts w:ascii="Calibri" w:hAnsi="Calibri" w:cs="Calibri"/>
                <w:color w:val="000000"/>
                <w:sz w:val="22"/>
                <w:szCs w:val="22"/>
              </w:rPr>
            </w:pPr>
          </w:p>
        </w:tc>
        <w:tc>
          <w:tcPr>
            <w:tcW w:w="498" w:type="dxa"/>
            <w:tcBorders>
              <w:top w:val="nil"/>
              <w:left w:val="nil"/>
              <w:bottom w:val="nil"/>
              <w:right w:val="single" w:sz="8" w:space="0" w:color="auto"/>
            </w:tcBorders>
            <w:shd w:val="clear" w:color="auto" w:fill="auto"/>
            <w:noWrap/>
            <w:vAlign w:val="center"/>
            <w:hideMark/>
            <w:tcPrChange w:id="69636" w:author="pete jones" w:date="2022-01-13T10:29:00Z">
              <w:tcPr>
                <w:tcW w:w="432" w:type="dxa"/>
                <w:tcBorders>
                  <w:top w:val="nil"/>
                  <w:left w:val="nil"/>
                  <w:bottom w:val="nil"/>
                  <w:right w:val="single" w:sz="8" w:space="0" w:color="auto"/>
                </w:tcBorders>
                <w:shd w:val="clear" w:color="auto" w:fill="auto"/>
                <w:noWrap/>
                <w:vAlign w:val="center"/>
                <w:hideMark/>
              </w:tcPr>
            </w:tcPrChange>
          </w:tcPr>
          <w:p w14:paraId="233C469D" w14:textId="77777777" w:rsidR="00596089" w:rsidRPr="00D74865" w:rsidRDefault="00596089" w:rsidP="00596089">
            <w:pPr>
              <w:spacing w:before="0" w:after="0" w:line="240" w:lineRule="auto"/>
              <w:jc w:val="right"/>
              <w:rPr>
                <w:ins w:id="69637" w:author="pete jones" w:date="2022-01-11T16:37:00Z"/>
                <w:rFonts w:ascii="Calibri" w:hAnsi="Calibri" w:cs="Calibri"/>
                <w:color w:val="000000"/>
                <w:sz w:val="22"/>
                <w:szCs w:val="22"/>
              </w:rPr>
            </w:pPr>
            <w:ins w:id="69638" w:author="pete jones" w:date="2022-01-11T16:37:00Z">
              <w:r w:rsidRPr="00D74865">
                <w:rPr>
                  <w:rFonts w:ascii="Calibri" w:hAnsi="Calibri" w:cs="Calibri"/>
                  <w:color w:val="000000"/>
                  <w:sz w:val="22"/>
                  <w:szCs w:val="22"/>
                </w:rPr>
                <w:t> </w:t>
              </w:r>
            </w:ins>
          </w:p>
        </w:tc>
        <w:tc>
          <w:tcPr>
            <w:tcW w:w="498" w:type="dxa"/>
            <w:tcBorders>
              <w:top w:val="nil"/>
              <w:left w:val="nil"/>
              <w:bottom w:val="nil"/>
              <w:right w:val="nil"/>
            </w:tcBorders>
            <w:shd w:val="clear" w:color="auto" w:fill="auto"/>
            <w:noWrap/>
            <w:vAlign w:val="center"/>
            <w:hideMark/>
            <w:tcPrChange w:id="69639" w:author="pete jones" w:date="2022-01-13T10:29:00Z">
              <w:tcPr>
                <w:tcW w:w="424" w:type="dxa"/>
                <w:tcBorders>
                  <w:top w:val="nil"/>
                  <w:left w:val="nil"/>
                  <w:bottom w:val="nil"/>
                  <w:right w:val="nil"/>
                </w:tcBorders>
                <w:shd w:val="clear" w:color="auto" w:fill="auto"/>
                <w:noWrap/>
                <w:vAlign w:val="center"/>
                <w:hideMark/>
              </w:tcPr>
            </w:tcPrChange>
          </w:tcPr>
          <w:p w14:paraId="5A6DB9EE" w14:textId="77777777" w:rsidR="00596089" w:rsidRPr="00D74865" w:rsidRDefault="00596089" w:rsidP="00596089">
            <w:pPr>
              <w:spacing w:before="0" w:after="0" w:line="240" w:lineRule="auto"/>
              <w:jc w:val="right"/>
              <w:rPr>
                <w:ins w:id="69640" w:author="pete jones" w:date="2022-01-11T16:37:00Z"/>
                <w:rFonts w:ascii="Calibri" w:hAnsi="Calibri" w:cs="Calibri"/>
                <w:color w:val="000000"/>
                <w:sz w:val="22"/>
                <w:szCs w:val="22"/>
              </w:rPr>
            </w:pPr>
          </w:p>
        </w:tc>
        <w:tc>
          <w:tcPr>
            <w:tcW w:w="498" w:type="dxa"/>
            <w:tcBorders>
              <w:top w:val="nil"/>
              <w:left w:val="nil"/>
              <w:bottom w:val="nil"/>
              <w:right w:val="nil"/>
            </w:tcBorders>
            <w:shd w:val="clear" w:color="auto" w:fill="auto"/>
            <w:noWrap/>
            <w:vAlign w:val="center"/>
            <w:hideMark/>
            <w:tcPrChange w:id="69641" w:author="pete jones" w:date="2022-01-13T10:29:00Z">
              <w:tcPr>
                <w:tcW w:w="432" w:type="dxa"/>
                <w:tcBorders>
                  <w:top w:val="nil"/>
                  <w:left w:val="nil"/>
                  <w:bottom w:val="nil"/>
                  <w:right w:val="nil"/>
                </w:tcBorders>
                <w:shd w:val="clear" w:color="auto" w:fill="auto"/>
                <w:noWrap/>
                <w:vAlign w:val="center"/>
                <w:hideMark/>
              </w:tcPr>
            </w:tcPrChange>
          </w:tcPr>
          <w:p w14:paraId="3E82CD32" w14:textId="77777777" w:rsidR="00596089" w:rsidRPr="00D74865" w:rsidRDefault="00596089" w:rsidP="00596089">
            <w:pPr>
              <w:spacing w:before="0" w:after="0" w:line="240" w:lineRule="auto"/>
              <w:jc w:val="left"/>
              <w:rPr>
                <w:ins w:id="69642"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43" w:author="pete jones" w:date="2022-01-13T10:29:00Z">
              <w:tcPr>
                <w:tcW w:w="424" w:type="dxa"/>
                <w:tcBorders>
                  <w:top w:val="nil"/>
                  <w:left w:val="nil"/>
                  <w:bottom w:val="nil"/>
                  <w:right w:val="nil"/>
                </w:tcBorders>
                <w:shd w:val="clear" w:color="auto" w:fill="auto"/>
                <w:noWrap/>
                <w:vAlign w:val="center"/>
                <w:hideMark/>
              </w:tcPr>
            </w:tcPrChange>
          </w:tcPr>
          <w:p w14:paraId="3B06BE59" w14:textId="77777777" w:rsidR="00596089" w:rsidRPr="00D74865" w:rsidRDefault="00596089" w:rsidP="00596089">
            <w:pPr>
              <w:spacing w:before="0" w:after="0" w:line="240" w:lineRule="auto"/>
              <w:jc w:val="left"/>
              <w:rPr>
                <w:ins w:id="69644"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69645" w:author="pete jones" w:date="2022-01-13T10:29:00Z">
              <w:tcPr>
                <w:tcW w:w="424" w:type="dxa"/>
                <w:tcBorders>
                  <w:top w:val="nil"/>
                  <w:left w:val="nil"/>
                  <w:bottom w:val="nil"/>
                  <w:right w:val="nil"/>
                </w:tcBorders>
                <w:shd w:val="clear" w:color="auto" w:fill="auto"/>
                <w:noWrap/>
                <w:vAlign w:val="bottom"/>
                <w:hideMark/>
              </w:tcPr>
            </w:tcPrChange>
          </w:tcPr>
          <w:p w14:paraId="0CC1253E" w14:textId="77777777" w:rsidR="00596089" w:rsidRPr="00D74865" w:rsidRDefault="00596089" w:rsidP="00596089">
            <w:pPr>
              <w:spacing w:before="0" w:after="0" w:line="240" w:lineRule="auto"/>
              <w:jc w:val="left"/>
              <w:rPr>
                <w:ins w:id="69646"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47" w:author="pete jones" w:date="2022-01-13T10:29:00Z">
              <w:tcPr>
                <w:tcW w:w="424" w:type="dxa"/>
                <w:tcBorders>
                  <w:top w:val="nil"/>
                  <w:left w:val="nil"/>
                  <w:bottom w:val="nil"/>
                  <w:right w:val="nil"/>
                </w:tcBorders>
                <w:shd w:val="clear" w:color="auto" w:fill="auto"/>
                <w:noWrap/>
                <w:vAlign w:val="center"/>
                <w:hideMark/>
              </w:tcPr>
            </w:tcPrChange>
          </w:tcPr>
          <w:p w14:paraId="68BE64E2" w14:textId="77777777" w:rsidR="00596089" w:rsidRPr="00D74865" w:rsidRDefault="00596089" w:rsidP="00596089">
            <w:pPr>
              <w:spacing w:before="0" w:after="0" w:line="240" w:lineRule="auto"/>
              <w:jc w:val="left"/>
              <w:rPr>
                <w:ins w:id="69648"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49" w:author="pete jones" w:date="2022-01-13T10:29:00Z">
              <w:tcPr>
                <w:tcW w:w="399" w:type="dxa"/>
                <w:tcBorders>
                  <w:top w:val="nil"/>
                  <w:left w:val="nil"/>
                  <w:bottom w:val="nil"/>
                  <w:right w:val="nil"/>
                </w:tcBorders>
                <w:shd w:val="clear" w:color="auto" w:fill="auto"/>
                <w:noWrap/>
                <w:vAlign w:val="center"/>
                <w:hideMark/>
              </w:tcPr>
            </w:tcPrChange>
          </w:tcPr>
          <w:p w14:paraId="6B311621" w14:textId="77777777" w:rsidR="00596089" w:rsidRPr="00D74865" w:rsidRDefault="00596089" w:rsidP="00596089">
            <w:pPr>
              <w:spacing w:before="0" w:after="0" w:line="240" w:lineRule="auto"/>
              <w:jc w:val="left"/>
              <w:rPr>
                <w:ins w:id="69650"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51" w:author="pete jones" w:date="2022-01-13T10:29:00Z">
              <w:tcPr>
                <w:tcW w:w="399" w:type="dxa"/>
                <w:tcBorders>
                  <w:top w:val="nil"/>
                  <w:left w:val="nil"/>
                  <w:bottom w:val="nil"/>
                  <w:right w:val="nil"/>
                </w:tcBorders>
                <w:shd w:val="clear" w:color="auto" w:fill="auto"/>
                <w:noWrap/>
                <w:vAlign w:val="center"/>
                <w:hideMark/>
              </w:tcPr>
            </w:tcPrChange>
          </w:tcPr>
          <w:p w14:paraId="552ADCA2" w14:textId="77777777" w:rsidR="00596089" w:rsidRPr="00D74865" w:rsidRDefault="00596089" w:rsidP="00596089">
            <w:pPr>
              <w:spacing w:before="0" w:after="0" w:line="240" w:lineRule="auto"/>
              <w:jc w:val="center"/>
              <w:rPr>
                <w:ins w:id="69652"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53" w:author="pete jones" w:date="2022-01-13T10:29:00Z">
              <w:tcPr>
                <w:tcW w:w="399" w:type="dxa"/>
                <w:tcBorders>
                  <w:top w:val="nil"/>
                  <w:left w:val="nil"/>
                  <w:bottom w:val="nil"/>
                  <w:right w:val="nil"/>
                </w:tcBorders>
                <w:shd w:val="clear" w:color="auto" w:fill="auto"/>
                <w:noWrap/>
                <w:vAlign w:val="center"/>
                <w:hideMark/>
              </w:tcPr>
            </w:tcPrChange>
          </w:tcPr>
          <w:p w14:paraId="685F1B60" w14:textId="77777777" w:rsidR="00596089" w:rsidRPr="00D74865" w:rsidRDefault="00596089" w:rsidP="00596089">
            <w:pPr>
              <w:spacing w:before="0" w:after="0" w:line="240" w:lineRule="auto"/>
              <w:jc w:val="center"/>
              <w:rPr>
                <w:ins w:id="69654"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55" w:author="pete jones" w:date="2022-01-13T10:29:00Z">
              <w:tcPr>
                <w:tcW w:w="399" w:type="dxa"/>
                <w:tcBorders>
                  <w:top w:val="nil"/>
                  <w:left w:val="nil"/>
                  <w:bottom w:val="nil"/>
                  <w:right w:val="nil"/>
                </w:tcBorders>
                <w:shd w:val="clear" w:color="auto" w:fill="auto"/>
                <w:noWrap/>
                <w:vAlign w:val="center"/>
                <w:hideMark/>
              </w:tcPr>
            </w:tcPrChange>
          </w:tcPr>
          <w:p w14:paraId="23AA1AA0" w14:textId="77777777" w:rsidR="00596089" w:rsidRPr="00D74865" w:rsidRDefault="00596089" w:rsidP="00596089">
            <w:pPr>
              <w:spacing w:before="0" w:after="0" w:line="240" w:lineRule="auto"/>
              <w:jc w:val="center"/>
              <w:rPr>
                <w:ins w:id="69656"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57" w:author="pete jones" w:date="2022-01-13T10:29:00Z">
              <w:tcPr>
                <w:tcW w:w="399" w:type="dxa"/>
                <w:tcBorders>
                  <w:top w:val="nil"/>
                  <w:left w:val="nil"/>
                  <w:bottom w:val="nil"/>
                  <w:right w:val="nil"/>
                </w:tcBorders>
                <w:shd w:val="clear" w:color="auto" w:fill="auto"/>
                <w:noWrap/>
                <w:vAlign w:val="center"/>
                <w:hideMark/>
              </w:tcPr>
            </w:tcPrChange>
          </w:tcPr>
          <w:p w14:paraId="4FCC436A" w14:textId="77777777" w:rsidR="00596089" w:rsidRPr="00D74865" w:rsidRDefault="00596089" w:rsidP="00596089">
            <w:pPr>
              <w:spacing w:before="0" w:after="0" w:line="240" w:lineRule="auto"/>
              <w:jc w:val="center"/>
              <w:rPr>
                <w:ins w:id="69658"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59" w:author="pete jones" w:date="2022-01-13T10:29:00Z">
              <w:tcPr>
                <w:tcW w:w="406" w:type="dxa"/>
                <w:tcBorders>
                  <w:top w:val="nil"/>
                  <w:left w:val="nil"/>
                  <w:bottom w:val="nil"/>
                  <w:right w:val="nil"/>
                </w:tcBorders>
                <w:shd w:val="clear" w:color="auto" w:fill="auto"/>
                <w:noWrap/>
                <w:vAlign w:val="center"/>
                <w:hideMark/>
              </w:tcPr>
            </w:tcPrChange>
          </w:tcPr>
          <w:p w14:paraId="6A432ACC" w14:textId="77777777" w:rsidR="00596089" w:rsidRPr="00D74865" w:rsidRDefault="00596089" w:rsidP="00596089">
            <w:pPr>
              <w:spacing w:before="0" w:after="0" w:line="240" w:lineRule="auto"/>
              <w:jc w:val="center"/>
              <w:rPr>
                <w:ins w:id="69660" w:author="pete jones" w:date="2022-01-11T16:37:00Z"/>
                <w:rFonts w:ascii="Times New Roman" w:hAnsi="Times New Roman" w:cs="Times New Roman"/>
                <w:sz w:val="20"/>
                <w:szCs w:val="20"/>
              </w:rPr>
            </w:pPr>
          </w:p>
        </w:tc>
      </w:tr>
      <w:tr w:rsidR="00596089" w:rsidRPr="00D74865" w14:paraId="355760FF" w14:textId="77777777" w:rsidTr="00176127">
        <w:trPr>
          <w:trHeight w:val="315"/>
          <w:ins w:id="69661" w:author="pete jones" w:date="2022-01-11T16:37:00Z"/>
          <w:trPrChange w:id="69662" w:author="pete jones" w:date="2022-01-13T10:29:00Z">
            <w:trPr>
              <w:trHeight w:val="315"/>
            </w:trPr>
          </w:trPrChange>
        </w:trPr>
        <w:tc>
          <w:tcPr>
            <w:tcW w:w="498" w:type="dxa"/>
            <w:tcBorders>
              <w:top w:val="nil"/>
              <w:left w:val="nil"/>
              <w:bottom w:val="nil"/>
              <w:right w:val="nil"/>
            </w:tcBorders>
            <w:shd w:val="clear" w:color="auto" w:fill="auto"/>
            <w:noWrap/>
            <w:vAlign w:val="center"/>
            <w:hideMark/>
            <w:tcPrChange w:id="69663" w:author="pete jones" w:date="2022-01-13T10:29:00Z">
              <w:tcPr>
                <w:tcW w:w="400" w:type="dxa"/>
                <w:tcBorders>
                  <w:top w:val="nil"/>
                  <w:left w:val="nil"/>
                  <w:bottom w:val="nil"/>
                  <w:right w:val="nil"/>
                </w:tcBorders>
                <w:shd w:val="clear" w:color="auto" w:fill="auto"/>
                <w:noWrap/>
                <w:vAlign w:val="center"/>
                <w:hideMark/>
              </w:tcPr>
            </w:tcPrChange>
          </w:tcPr>
          <w:p w14:paraId="4A45EA88" w14:textId="77777777" w:rsidR="00596089" w:rsidRPr="00D74865" w:rsidRDefault="00596089" w:rsidP="00596089">
            <w:pPr>
              <w:spacing w:before="0" w:after="0" w:line="240" w:lineRule="auto"/>
              <w:jc w:val="center"/>
              <w:rPr>
                <w:ins w:id="69664" w:author="pete jones" w:date="2022-01-11T16:37:00Z"/>
                <w:rFonts w:ascii="Times New Roman" w:hAnsi="Times New Roman" w:cs="Times New Roman"/>
                <w:sz w:val="20"/>
                <w:szCs w:val="20"/>
              </w:rPr>
            </w:pPr>
          </w:p>
        </w:tc>
        <w:tc>
          <w:tcPr>
            <w:tcW w:w="5536" w:type="dxa"/>
            <w:tcBorders>
              <w:top w:val="nil"/>
              <w:left w:val="single" w:sz="8" w:space="0" w:color="auto"/>
              <w:bottom w:val="single" w:sz="4" w:space="0" w:color="auto"/>
              <w:right w:val="single" w:sz="8" w:space="0" w:color="auto"/>
            </w:tcBorders>
            <w:shd w:val="clear" w:color="auto" w:fill="auto"/>
            <w:noWrap/>
            <w:vAlign w:val="center"/>
            <w:hideMark/>
            <w:tcPrChange w:id="69665" w:author="pete jones" w:date="2022-01-13T10:29:00Z">
              <w:tcPr>
                <w:tcW w:w="532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774333CD" w14:textId="77777777" w:rsidR="00596089" w:rsidRPr="00D74865" w:rsidRDefault="00596089" w:rsidP="00596089">
            <w:pPr>
              <w:spacing w:before="0" w:after="0" w:line="240" w:lineRule="auto"/>
              <w:jc w:val="right"/>
              <w:rPr>
                <w:ins w:id="69666" w:author="pete jones" w:date="2022-01-11T16:37:00Z"/>
                <w:rFonts w:ascii="Calibri" w:hAnsi="Calibri" w:cs="Calibri"/>
                <w:sz w:val="22"/>
                <w:szCs w:val="22"/>
              </w:rPr>
            </w:pPr>
            <w:ins w:id="69667" w:author="pete jones" w:date="2022-01-11T16:37:00Z">
              <w:r w:rsidRPr="00D74865">
                <w:rPr>
                  <w:rFonts w:ascii="Calibri" w:hAnsi="Calibri" w:cs="Calibri"/>
                  <w:sz w:val="22"/>
                  <w:szCs w:val="22"/>
                </w:rPr>
                <w:t>Maths</w:t>
              </w:r>
            </w:ins>
          </w:p>
        </w:tc>
        <w:tc>
          <w:tcPr>
            <w:tcW w:w="498" w:type="dxa"/>
            <w:tcBorders>
              <w:top w:val="single" w:sz="8" w:space="0" w:color="auto"/>
              <w:left w:val="nil"/>
              <w:bottom w:val="single" w:sz="4" w:space="0" w:color="auto"/>
              <w:right w:val="single" w:sz="8" w:space="0" w:color="auto"/>
            </w:tcBorders>
            <w:shd w:val="clear" w:color="auto" w:fill="auto"/>
            <w:noWrap/>
            <w:vAlign w:val="center"/>
            <w:hideMark/>
            <w:tcPrChange w:id="69668" w:author="pete jones" w:date="2022-01-13T10:29:00Z">
              <w:tcPr>
                <w:tcW w:w="432" w:type="dxa"/>
                <w:tcBorders>
                  <w:top w:val="single" w:sz="8" w:space="0" w:color="auto"/>
                  <w:left w:val="nil"/>
                  <w:bottom w:val="single" w:sz="4" w:space="0" w:color="auto"/>
                  <w:right w:val="single" w:sz="8" w:space="0" w:color="auto"/>
                </w:tcBorders>
                <w:shd w:val="clear" w:color="auto" w:fill="auto"/>
                <w:noWrap/>
                <w:vAlign w:val="center"/>
                <w:hideMark/>
              </w:tcPr>
            </w:tcPrChange>
          </w:tcPr>
          <w:p w14:paraId="68273BDA" w14:textId="77777777" w:rsidR="00596089" w:rsidRPr="00D74865" w:rsidRDefault="00596089" w:rsidP="00596089">
            <w:pPr>
              <w:spacing w:before="0" w:after="0" w:line="240" w:lineRule="auto"/>
              <w:jc w:val="center"/>
              <w:rPr>
                <w:ins w:id="69669" w:author="pete jones" w:date="2022-01-11T16:37:00Z"/>
                <w:rFonts w:ascii="Calibri" w:hAnsi="Calibri" w:cs="Calibri"/>
                <w:color w:val="000000"/>
                <w:sz w:val="22"/>
                <w:szCs w:val="22"/>
              </w:rPr>
            </w:pPr>
            <w:ins w:id="69670" w:author="pete jones" w:date="2022-01-11T16:37:00Z">
              <w:r w:rsidRPr="00D74865">
                <w:rPr>
                  <w:rFonts w:ascii="Calibri" w:hAnsi="Calibri" w:cs="Calibri"/>
                  <w:color w:val="000000"/>
                  <w:sz w:val="22"/>
                  <w:szCs w:val="22"/>
                </w:rPr>
                <w:t>2</w:t>
              </w:r>
            </w:ins>
          </w:p>
        </w:tc>
        <w:tc>
          <w:tcPr>
            <w:tcW w:w="498" w:type="dxa"/>
            <w:tcBorders>
              <w:top w:val="nil"/>
              <w:left w:val="nil"/>
              <w:bottom w:val="nil"/>
              <w:right w:val="nil"/>
            </w:tcBorders>
            <w:shd w:val="clear" w:color="auto" w:fill="auto"/>
            <w:noWrap/>
            <w:vAlign w:val="center"/>
            <w:hideMark/>
            <w:tcPrChange w:id="69671" w:author="pete jones" w:date="2022-01-13T10:29:00Z">
              <w:tcPr>
                <w:tcW w:w="424" w:type="dxa"/>
                <w:tcBorders>
                  <w:top w:val="nil"/>
                  <w:left w:val="nil"/>
                  <w:bottom w:val="nil"/>
                  <w:right w:val="nil"/>
                </w:tcBorders>
                <w:shd w:val="clear" w:color="auto" w:fill="auto"/>
                <w:noWrap/>
                <w:vAlign w:val="center"/>
                <w:hideMark/>
              </w:tcPr>
            </w:tcPrChange>
          </w:tcPr>
          <w:p w14:paraId="4430081D" w14:textId="77777777" w:rsidR="00596089" w:rsidRPr="00D74865" w:rsidRDefault="00596089" w:rsidP="00596089">
            <w:pPr>
              <w:spacing w:before="0" w:after="0" w:line="240" w:lineRule="auto"/>
              <w:jc w:val="center"/>
              <w:rPr>
                <w:ins w:id="69672" w:author="pete jones" w:date="2022-01-11T16:37:00Z"/>
                <w:rFonts w:ascii="Calibri" w:hAnsi="Calibri" w:cs="Calibri"/>
                <w:color w:val="000000"/>
                <w:sz w:val="22"/>
                <w:szCs w:val="22"/>
              </w:rPr>
            </w:pPr>
          </w:p>
        </w:tc>
        <w:tc>
          <w:tcPr>
            <w:tcW w:w="498" w:type="dxa"/>
            <w:tcBorders>
              <w:top w:val="nil"/>
              <w:left w:val="nil"/>
              <w:bottom w:val="nil"/>
              <w:right w:val="nil"/>
            </w:tcBorders>
            <w:shd w:val="clear" w:color="auto" w:fill="auto"/>
            <w:noWrap/>
            <w:vAlign w:val="center"/>
            <w:hideMark/>
            <w:tcPrChange w:id="69673" w:author="pete jones" w:date="2022-01-13T10:29:00Z">
              <w:tcPr>
                <w:tcW w:w="432" w:type="dxa"/>
                <w:tcBorders>
                  <w:top w:val="nil"/>
                  <w:left w:val="nil"/>
                  <w:bottom w:val="nil"/>
                  <w:right w:val="nil"/>
                </w:tcBorders>
                <w:shd w:val="clear" w:color="auto" w:fill="auto"/>
                <w:noWrap/>
                <w:vAlign w:val="center"/>
                <w:hideMark/>
              </w:tcPr>
            </w:tcPrChange>
          </w:tcPr>
          <w:p w14:paraId="01B42C49" w14:textId="77777777" w:rsidR="00596089" w:rsidRPr="00D74865" w:rsidRDefault="00596089" w:rsidP="00596089">
            <w:pPr>
              <w:spacing w:before="0" w:after="0" w:line="240" w:lineRule="auto"/>
              <w:jc w:val="left"/>
              <w:rPr>
                <w:ins w:id="69674"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75" w:author="pete jones" w:date="2022-01-13T10:29:00Z">
              <w:tcPr>
                <w:tcW w:w="424" w:type="dxa"/>
                <w:tcBorders>
                  <w:top w:val="nil"/>
                  <w:left w:val="nil"/>
                  <w:bottom w:val="nil"/>
                  <w:right w:val="nil"/>
                </w:tcBorders>
                <w:shd w:val="clear" w:color="auto" w:fill="auto"/>
                <w:noWrap/>
                <w:vAlign w:val="center"/>
                <w:hideMark/>
              </w:tcPr>
            </w:tcPrChange>
          </w:tcPr>
          <w:p w14:paraId="7813A7A3" w14:textId="77777777" w:rsidR="00596089" w:rsidRPr="00D74865" w:rsidRDefault="00596089" w:rsidP="00596089">
            <w:pPr>
              <w:spacing w:before="0" w:after="0" w:line="240" w:lineRule="auto"/>
              <w:jc w:val="left"/>
              <w:rPr>
                <w:ins w:id="69676"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69677" w:author="pete jones" w:date="2022-01-13T10:29:00Z">
              <w:tcPr>
                <w:tcW w:w="424" w:type="dxa"/>
                <w:tcBorders>
                  <w:top w:val="nil"/>
                  <w:left w:val="nil"/>
                  <w:bottom w:val="nil"/>
                  <w:right w:val="nil"/>
                </w:tcBorders>
                <w:shd w:val="clear" w:color="auto" w:fill="auto"/>
                <w:noWrap/>
                <w:vAlign w:val="bottom"/>
                <w:hideMark/>
              </w:tcPr>
            </w:tcPrChange>
          </w:tcPr>
          <w:p w14:paraId="2512FE1F" w14:textId="77777777" w:rsidR="00596089" w:rsidRPr="00D74865" w:rsidRDefault="00596089" w:rsidP="00596089">
            <w:pPr>
              <w:spacing w:before="0" w:after="0" w:line="240" w:lineRule="auto"/>
              <w:jc w:val="left"/>
              <w:rPr>
                <w:ins w:id="69678"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69679" w:author="pete jones" w:date="2022-01-13T10:29:00Z">
              <w:tcPr>
                <w:tcW w:w="424" w:type="dxa"/>
                <w:tcBorders>
                  <w:top w:val="nil"/>
                  <w:left w:val="nil"/>
                  <w:bottom w:val="nil"/>
                  <w:right w:val="nil"/>
                </w:tcBorders>
                <w:shd w:val="clear" w:color="auto" w:fill="auto"/>
                <w:noWrap/>
                <w:vAlign w:val="bottom"/>
                <w:hideMark/>
              </w:tcPr>
            </w:tcPrChange>
          </w:tcPr>
          <w:p w14:paraId="64ABB703" w14:textId="77777777" w:rsidR="00596089" w:rsidRPr="00D74865" w:rsidRDefault="00596089" w:rsidP="00596089">
            <w:pPr>
              <w:spacing w:before="0" w:after="0" w:line="240" w:lineRule="auto"/>
              <w:jc w:val="left"/>
              <w:rPr>
                <w:ins w:id="69680"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69681" w:author="pete jones" w:date="2022-01-13T10:29:00Z">
              <w:tcPr>
                <w:tcW w:w="399" w:type="dxa"/>
                <w:tcBorders>
                  <w:top w:val="nil"/>
                  <w:left w:val="nil"/>
                  <w:bottom w:val="nil"/>
                  <w:right w:val="nil"/>
                </w:tcBorders>
                <w:shd w:val="clear" w:color="auto" w:fill="auto"/>
                <w:noWrap/>
                <w:vAlign w:val="bottom"/>
                <w:hideMark/>
              </w:tcPr>
            </w:tcPrChange>
          </w:tcPr>
          <w:p w14:paraId="2A98E06F" w14:textId="77777777" w:rsidR="00596089" w:rsidRPr="00D74865" w:rsidRDefault="00596089" w:rsidP="00596089">
            <w:pPr>
              <w:spacing w:before="0" w:after="0" w:line="240" w:lineRule="auto"/>
              <w:jc w:val="left"/>
              <w:rPr>
                <w:ins w:id="69682"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69683" w:author="pete jones" w:date="2022-01-13T10:29:00Z">
              <w:tcPr>
                <w:tcW w:w="399" w:type="dxa"/>
                <w:tcBorders>
                  <w:top w:val="nil"/>
                  <w:left w:val="nil"/>
                  <w:bottom w:val="nil"/>
                  <w:right w:val="nil"/>
                </w:tcBorders>
                <w:shd w:val="clear" w:color="auto" w:fill="auto"/>
                <w:noWrap/>
                <w:vAlign w:val="bottom"/>
                <w:hideMark/>
              </w:tcPr>
            </w:tcPrChange>
          </w:tcPr>
          <w:p w14:paraId="45E6BCD8" w14:textId="77777777" w:rsidR="00596089" w:rsidRPr="00D74865" w:rsidRDefault="00596089" w:rsidP="00596089">
            <w:pPr>
              <w:spacing w:before="0" w:after="0" w:line="240" w:lineRule="auto"/>
              <w:jc w:val="left"/>
              <w:rPr>
                <w:ins w:id="69684"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85" w:author="pete jones" w:date="2022-01-13T10:29:00Z">
              <w:tcPr>
                <w:tcW w:w="399" w:type="dxa"/>
                <w:tcBorders>
                  <w:top w:val="nil"/>
                  <w:left w:val="nil"/>
                  <w:bottom w:val="nil"/>
                  <w:right w:val="nil"/>
                </w:tcBorders>
                <w:shd w:val="clear" w:color="auto" w:fill="auto"/>
                <w:noWrap/>
                <w:vAlign w:val="center"/>
                <w:hideMark/>
              </w:tcPr>
            </w:tcPrChange>
          </w:tcPr>
          <w:p w14:paraId="3FE77EFD" w14:textId="77777777" w:rsidR="00596089" w:rsidRPr="00D74865" w:rsidRDefault="00596089" w:rsidP="00596089">
            <w:pPr>
              <w:spacing w:before="0" w:after="0" w:line="240" w:lineRule="auto"/>
              <w:jc w:val="left"/>
              <w:rPr>
                <w:ins w:id="69686"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87" w:author="pete jones" w:date="2022-01-13T10:29:00Z">
              <w:tcPr>
                <w:tcW w:w="399" w:type="dxa"/>
                <w:tcBorders>
                  <w:top w:val="nil"/>
                  <w:left w:val="nil"/>
                  <w:bottom w:val="nil"/>
                  <w:right w:val="nil"/>
                </w:tcBorders>
                <w:shd w:val="clear" w:color="auto" w:fill="auto"/>
                <w:noWrap/>
                <w:vAlign w:val="center"/>
                <w:hideMark/>
              </w:tcPr>
            </w:tcPrChange>
          </w:tcPr>
          <w:p w14:paraId="2EFF858E" w14:textId="77777777" w:rsidR="00596089" w:rsidRPr="00D74865" w:rsidRDefault="00596089" w:rsidP="00596089">
            <w:pPr>
              <w:spacing w:before="0" w:after="0" w:line="240" w:lineRule="auto"/>
              <w:jc w:val="center"/>
              <w:rPr>
                <w:ins w:id="69688"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89" w:author="pete jones" w:date="2022-01-13T10:29:00Z">
              <w:tcPr>
                <w:tcW w:w="399" w:type="dxa"/>
                <w:tcBorders>
                  <w:top w:val="nil"/>
                  <w:left w:val="nil"/>
                  <w:bottom w:val="nil"/>
                  <w:right w:val="nil"/>
                </w:tcBorders>
                <w:shd w:val="clear" w:color="auto" w:fill="auto"/>
                <w:noWrap/>
                <w:vAlign w:val="center"/>
                <w:hideMark/>
              </w:tcPr>
            </w:tcPrChange>
          </w:tcPr>
          <w:p w14:paraId="1BB363AB" w14:textId="77777777" w:rsidR="00596089" w:rsidRPr="00D74865" w:rsidRDefault="00596089" w:rsidP="00596089">
            <w:pPr>
              <w:spacing w:before="0" w:after="0" w:line="240" w:lineRule="auto"/>
              <w:jc w:val="center"/>
              <w:rPr>
                <w:ins w:id="69690" w:author="pete jones" w:date="2022-01-11T16:37: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69691" w:author="pete jones" w:date="2022-01-13T10:29:00Z">
              <w:tcPr>
                <w:tcW w:w="406" w:type="dxa"/>
                <w:tcBorders>
                  <w:top w:val="nil"/>
                  <w:left w:val="nil"/>
                  <w:bottom w:val="nil"/>
                  <w:right w:val="nil"/>
                </w:tcBorders>
                <w:shd w:val="clear" w:color="auto" w:fill="auto"/>
                <w:noWrap/>
                <w:vAlign w:val="center"/>
                <w:hideMark/>
              </w:tcPr>
            </w:tcPrChange>
          </w:tcPr>
          <w:p w14:paraId="4C034ABF" w14:textId="77777777" w:rsidR="00596089" w:rsidRPr="00D74865" w:rsidRDefault="00596089" w:rsidP="00596089">
            <w:pPr>
              <w:spacing w:before="0" w:after="0" w:line="240" w:lineRule="auto"/>
              <w:jc w:val="center"/>
              <w:rPr>
                <w:ins w:id="69692" w:author="pete jones" w:date="2022-01-11T16:37:00Z"/>
                <w:rFonts w:ascii="Times New Roman" w:hAnsi="Times New Roman" w:cs="Times New Roman"/>
                <w:sz w:val="20"/>
                <w:szCs w:val="20"/>
              </w:rPr>
            </w:pPr>
          </w:p>
        </w:tc>
      </w:tr>
      <w:tr w:rsidR="00596089" w:rsidRPr="00D74865" w14:paraId="285C2CBF" w14:textId="77777777" w:rsidTr="00176127">
        <w:trPr>
          <w:trHeight w:val="300"/>
          <w:ins w:id="69693" w:author="pete jones" w:date="2022-01-11T16:37:00Z"/>
          <w:trPrChange w:id="69694" w:author="pete jones" w:date="2022-01-13T10:29:00Z">
            <w:trPr>
              <w:trHeight w:val="300"/>
            </w:trPr>
          </w:trPrChange>
        </w:trPr>
        <w:tc>
          <w:tcPr>
            <w:tcW w:w="498" w:type="dxa"/>
            <w:tcBorders>
              <w:top w:val="nil"/>
              <w:left w:val="nil"/>
              <w:bottom w:val="nil"/>
              <w:right w:val="nil"/>
            </w:tcBorders>
            <w:shd w:val="clear" w:color="auto" w:fill="auto"/>
            <w:noWrap/>
            <w:vAlign w:val="center"/>
            <w:hideMark/>
            <w:tcPrChange w:id="69695" w:author="pete jones" w:date="2022-01-13T10:29:00Z">
              <w:tcPr>
                <w:tcW w:w="400" w:type="dxa"/>
                <w:tcBorders>
                  <w:top w:val="nil"/>
                  <w:left w:val="nil"/>
                  <w:bottom w:val="nil"/>
                  <w:right w:val="nil"/>
                </w:tcBorders>
                <w:shd w:val="clear" w:color="auto" w:fill="auto"/>
                <w:noWrap/>
                <w:vAlign w:val="center"/>
                <w:hideMark/>
              </w:tcPr>
            </w:tcPrChange>
          </w:tcPr>
          <w:p w14:paraId="7430E7C8" w14:textId="77777777" w:rsidR="00596089" w:rsidRPr="00D74865" w:rsidRDefault="00596089" w:rsidP="00596089">
            <w:pPr>
              <w:spacing w:before="0" w:after="0" w:line="240" w:lineRule="auto"/>
              <w:jc w:val="center"/>
              <w:rPr>
                <w:ins w:id="69696" w:author="pete jones" w:date="2022-01-11T16:37:00Z"/>
                <w:rFonts w:ascii="Times New Roman" w:hAnsi="Times New Roman" w:cs="Times New Roman"/>
                <w:sz w:val="20"/>
                <w:szCs w:val="20"/>
              </w:rPr>
            </w:pPr>
          </w:p>
        </w:tc>
        <w:tc>
          <w:tcPr>
            <w:tcW w:w="5536" w:type="dxa"/>
            <w:tcBorders>
              <w:top w:val="nil"/>
              <w:left w:val="single" w:sz="8" w:space="0" w:color="auto"/>
              <w:bottom w:val="single" w:sz="4" w:space="0" w:color="auto"/>
              <w:right w:val="single" w:sz="8" w:space="0" w:color="auto"/>
            </w:tcBorders>
            <w:shd w:val="clear" w:color="auto" w:fill="auto"/>
            <w:noWrap/>
            <w:vAlign w:val="center"/>
            <w:hideMark/>
            <w:tcPrChange w:id="69697" w:author="pete jones" w:date="2022-01-13T10:29:00Z">
              <w:tcPr>
                <w:tcW w:w="532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1338D8FF" w14:textId="77777777" w:rsidR="00596089" w:rsidRPr="00D74865" w:rsidRDefault="00596089" w:rsidP="00596089">
            <w:pPr>
              <w:spacing w:before="0" w:after="0" w:line="240" w:lineRule="auto"/>
              <w:jc w:val="right"/>
              <w:rPr>
                <w:ins w:id="69698" w:author="pete jones" w:date="2022-01-11T16:37:00Z"/>
                <w:rFonts w:ascii="Calibri" w:hAnsi="Calibri" w:cs="Calibri"/>
                <w:sz w:val="22"/>
                <w:szCs w:val="22"/>
              </w:rPr>
            </w:pPr>
            <w:ins w:id="69699" w:author="pete jones" w:date="2022-01-11T16:37:00Z">
              <w:r w:rsidRPr="00D74865">
                <w:rPr>
                  <w:rFonts w:ascii="Calibri" w:hAnsi="Calibri" w:cs="Calibri"/>
                  <w:sz w:val="22"/>
                  <w:szCs w:val="22"/>
                </w:rPr>
                <w:t>Science</w:t>
              </w:r>
            </w:ins>
          </w:p>
        </w:tc>
        <w:tc>
          <w:tcPr>
            <w:tcW w:w="498" w:type="dxa"/>
            <w:tcBorders>
              <w:top w:val="nil"/>
              <w:left w:val="nil"/>
              <w:bottom w:val="single" w:sz="4" w:space="0" w:color="auto"/>
              <w:right w:val="single" w:sz="8" w:space="0" w:color="auto"/>
            </w:tcBorders>
            <w:shd w:val="clear" w:color="auto" w:fill="auto"/>
            <w:noWrap/>
            <w:vAlign w:val="center"/>
            <w:hideMark/>
            <w:tcPrChange w:id="69700" w:author="pete jones" w:date="2022-01-13T10:29:00Z">
              <w:tcPr>
                <w:tcW w:w="432" w:type="dxa"/>
                <w:tcBorders>
                  <w:top w:val="nil"/>
                  <w:left w:val="nil"/>
                  <w:bottom w:val="single" w:sz="4" w:space="0" w:color="auto"/>
                  <w:right w:val="single" w:sz="8" w:space="0" w:color="auto"/>
                </w:tcBorders>
                <w:shd w:val="clear" w:color="auto" w:fill="auto"/>
                <w:noWrap/>
                <w:vAlign w:val="center"/>
                <w:hideMark/>
              </w:tcPr>
            </w:tcPrChange>
          </w:tcPr>
          <w:p w14:paraId="06E97380" w14:textId="77777777" w:rsidR="00596089" w:rsidRPr="00D74865" w:rsidRDefault="00596089" w:rsidP="00596089">
            <w:pPr>
              <w:spacing w:before="0" w:after="0" w:line="240" w:lineRule="auto"/>
              <w:jc w:val="center"/>
              <w:rPr>
                <w:ins w:id="69701" w:author="pete jones" w:date="2022-01-11T16:37:00Z"/>
                <w:rFonts w:ascii="Calibri" w:hAnsi="Calibri" w:cs="Calibri"/>
                <w:color w:val="000000"/>
                <w:sz w:val="22"/>
                <w:szCs w:val="22"/>
              </w:rPr>
            </w:pPr>
            <w:ins w:id="69702" w:author="pete jones" w:date="2022-01-11T16:37:00Z">
              <w:r w:rsidRPr="00D74865">
                <w:rPr>
                  <w:rFonts w:ascii="Calibri" w:hAnsi="Calibri" w:cs="Calibri"/>
                  <w:color w:val="000000"/>
                  <w:sz w:val="22"/>
                  <w:szCs w:val="22"/>
                </w:rPr>
                <w:t>9</w:t>
              </w:r>
            </w:ins>
          </w:p>
        </w:tc>
        <w:tc>
          <w:tcPr>
            <w:tcW w:w="498" w:type="dxa"/>
            <w:tcBorders>
              <w:top w:val="nil"/>
              <w:left w:val="nil"/>
              <w:bottom w:val="nil"/>
              <w:right w:val="nil"/>
            </w:tcBorders>
            <w:shd w:val="clear" w:color="auto" w:fill="auto"/>
            <w:noWrap/>
            <w:vAlign w:val="center"/>
            <w:hideMark/>
            <w:tcPrChange w:id="69703" w:author="pete jones" w:date="2022-01-13T10:29:00Z">
              <w:tcPr>
                <w:tcW w:w="424" w:type="dxa"/>
                <w:tcBorders>
                  <w:top w:val="nil"/>
                  <w:left w:val="nil"/>
                  <w:bottom w:val="nil"/>
                  <w:right w:val="nil"/>
                </w:tcBorders>
                <w:shd w:val="clear" w:color="auto" w:fill="auto"/>
                <w:noWrap/>
                <w:vAlign w:val="center"/>
                <w:hideMark/>
              </w:tcPr>
            </w:tcPrChange>
          </w:tcPr>
          <w:p w14:paraId="4500A634" w14:textId="77777777" w:rsidR="00596089" w:rsidRPr="00D74865" w:rsidRDefault="00596089" w:rsidP="00596089">
            <w:pPr>
              <w:spacing w:before="0" w:after="0" w:line="240" w:lineRule="auto"/>
              <w:jc w:val="center"/>
              <w:rPr>
                <w:ins w:id="69704" w:author="pete jones" w:date="2022-01-11T16:37:00Z"/>
                <w:rFonts w:ascii="Calibri" w:hAnsi="Calibri" w:cs="Calibri"/>
                <w:color w:val="000000"/>
                <w:sz w:val="22"/>
                <w:szCs w:val="22"/>
              </w:rPr>
            </w:pPr>
          </w:p>
        </w:tc>
        <w:tc>
          <w:tcPr>
            <w:tcW w:w="498"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Change w:id="69705" w:author="pete jones" w:date="2022-01-13T10:29:00Z">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tcPrChange>
          </w:tcPr>
          <w:p w14:paraId="44F4F547" w14:textId="77777777" w:rsidR="00596089" w:rsidRPr="00D74865" w:rsidRDefault="00596089" w:rsidP="00596089">
            <w:pPr>
              <w:spacing w:before="0" w:after="0" w:line="240" w:lineRule="auto"/>
              <w:jc w:val="center"/>
              <w:rPr>
                <w:ins w:id="69706" w:author="pete jones" w:date="2022-01-11T16:37:00Z"/>
                <w:rFonts w:ascii="Calibri" w:hAnsi="Calibri" w:cs="Calibri"/>
                <w:color w:val="000000"/>
                <w:sz w:val="22"/>
                <w:szCs w:val="22"/>
              </w:rPr>
            </w:pPr>
            <w:ins w:id="69707" w:author="pete jones" w:date="2022-01-11T16:37:00Z">
              <w:r w:rsidRPr="00D74865">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69708" w:author="pete jones" w:date="2022-01-13T10:29:00Z">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04727D36" w14:textId="77777777" w:rsidR="00596089" w:rsidRPr="00D74865" w:rsidRDefault="00596089" w:rsidP="00596089">
            <w:pPr>
              <w:spacing w:before="0" w:after="0" w:line="240" w:lineRule="auto"/>
              <w:jc w:val="center"/>
              <w:rPr>
                <w:ins w:id="69709" w:author="pete jones" w:date="2022-01-11T16:37:00Z"/>
                <w:rFonts w:ascii="Calibri" w:hAnsi="Calibri" w:cs="Calibri"/>
                <w:color w:val="000000"/>
                <w:sz w:val="22"/>
                <w:szCs w:val="22"/>
              </w:rPr>
            </w:pPr>
            <w:ins w:id="69710" w:author="pete jones" w:date="2022-01-11T16:37:00Z">
              <w:r w:rsidRPr="00D74865">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69711" w:author="pete jones" w:date="2022-01-13T10:29:00Z">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373A40FB" w14:textId="77777777" w:rsidR="00596089" w:rsidRPr="00D74865" w:rsidRDefault="00596089" w:rsidP="00596089">
            <w:pPr>
              <w:spacing w:before="0" w:after="0" w:line="240" w:lineRule="auto"/>
              <w:jc w:val="center"/>
              <w:rPr>
                <w:ins w:id="69712" w:author="pete jones" w:date="2022-01-11T16:37:00Z"/>
                <w:rFonts w:ascii="Calibri" w:hAnsi="Calibri" w:cs="Calibri"/>
                <w:color w:val="000000"/>
                <w:sz w:val="22"/>
                <w:szCs w:val="22"/>
              </w:rPr>
            </w:pPr>
            <w:ins w:id="69713" w:author="pete jones" w:date="2022-01-11T16:37:00Z">
              <w:r w:rsidRPr="00D74865">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69714" w:author="pete jones" w:date="2022-01-13T10:29:00Z">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50DBB825" w14:textId="77777777" w:rsidR="00596089" w:rsidRPr="00D74865" w:rsidRDefault="00596089" w:rsidP="00596089">
            <w:pPr>
              <w:spacing w:before="0" w:after="0" w:line="240" w:lineRule="auto"/>
              <w:jc w:val="center"/>
              <w:rPr>
                <w:ins w:id="69715" w:author="pete jones" w:date="2022-01-11T16:37:00Z"/>
                <w:rFonts w:ascii="Calibri" w:hAnsi="Calibri" w:cs="Calibri"/>
                <w:color w:val="000000"/>
                <w:sz w:val="22"/>
                <w:szCs w:val="22"/>
              </w:rPr>
            </w:pPr>
            <w:ins w:id="69716" w:author="pete jones" w:date="2022-01-11T16:37:00Z">
              <w:r w:rsidRPr="00D74865">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69717" w:author="pete jones" w:date="2022-01-13T10:29: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183450EA" w14:textId="77777777" w:rsidR="00596089" w:rsidRPr="00D74865" w:rsidRDefault="00596089" w:rsidP="00596089">
            <w:pPr>
              <w:spacing w:before="0" w:after="0" w:line="240" w:lineRule="auto"/>
              <w:jc w:val="center"/>
              <w:rPr>
                <w:ins w:id="69718" w:author="pete jones" w:date="2022-01-11T16:37:00Z"/>
                <w:rFonts w:ascii="Calibri" w:hAnsi="Calibri" w:cs="Calibri"/>
                <w:color w:val="000000"/>
                <w:sz w:val="22"/>
                <w:szCs w:val="22"/>
              </w:rPr>
            </w:pPr>
            <w:ins w:id="69719" w:author="pete jones" w:date="2022-01-11T16:37:00Z">
              <w:r w:rsidRPr="00D74865">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69720" w:author="pete jones" w:date="2022-01-13T10:29: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2A10E2F2" w14:textId="77777777" w:rsidR="00596089" w:rsidRPr="00D74865" w:rsidRDefault="00596089" w:rsidP="00596089">
            <w:pPr>
              <w:spacing w:before="0" w:after="0" w:line="240" w:lineRule="auto"/>
              <w:jc w:val="center"/>
              <w:rPr>
                <w:ins w:id="69721" w:author="pete jones" w:date="2022-01-11T16:37:00Z"/>
                <w:rFonts w:ascii="Calibri" w:hAnsi="Calibri" w:cs="Calibri"/>
                <w:color w:val="000000"/>
                <w:sz w:val="22"/>
                <w:szCs w:val="22"/>
              </w:rPr>
            </w:pPr>
            <w:ins w:id="69722" w:author="pete jones" w:date="2022-01-11T16:37:00Z">
              <w:r w:rsidRPr="00D74865">
                <w:rPr>
                  <w:rFonts w:ascii="Calibri" w:hAnsi="Calibri" w:cs="Calibri"/>
                  <w:color w:val="000000"/>
                  <w:sz w:val="22"/>
                  <w:szCs w:val="22"/>
                </w:rPr>
                <w:t> </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69723" w:author="pete jones" w:date="2022-01-13T10:29: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64DF31C2" w14:textId="77777777" w:rsidR="00596089" w:rsidRPr="00D74865" w:rsidRDefault="00596089" w:rsidP="00596089">
            <w:pPr>
              <w:spacing w:before="0" w:after="0" w:line="240" w:lineRule="auto"/>
              <w:jc w:val="center"/>
              <w:rPr>
                <w:ins w:id="69724" w:author="pete jones" w:date="2022-01-11T16:37:00Z"/>
                <w:rFonts w:ascii="Calibri" w:hAnsi="Calibri" w:cs="Calibri"/>
                <w:color w:val="000000"/>
                <w:sz w:val="22"/>
                <w:szCs w:val="22"/>
              </w:rPr>
            </w:pPr>
            <w:ins w:id="69725" w:author="pete jones" w:date="2022-01-11T16:37:00Z">
              <w:r w:rsidRPr="00D74865">
                <w:rPr>
                  <w:rFonts w:ascii="Calibri" w:hAnsi="Calibri" w:cs="Calibri"/>
                  <w:color w:val="000000"/>
                  <w:sz w:val="22"/>
                  <w:szCs w:val="22"/>
                </w:rPr>
                <w:t> </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69726" w:author="pete jones" w:date="2022-01-13T10:29: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6184C321" w14:textId="77777777" w:rsidR="00596089" w:rsidRPr="00D74865" w:rsidRDefault="00596089" w:rsidP="00596089">
            <w:pPr>
              <w:spacing w:before="0" w:after="0" w:line="240" w:lineRule="auto"/>
              <w:jc w:val="center"/>
              <w:rPr>
                <w:ins w:id="69727" w:author="pete jones" w:date="2022-01-11T16:37:00Z"/>
                <w:rFonts w:ascii="Calibri" w:hAnsi="Calibri" w:cs="Calibri"/>
                <w:color w:val="000000"/>
                <w:sz w:val="22"/>
                <w:szCs w:val="22"/>
              </w:rPr>
            </w:pPr>
            <w:ins w:id="69728" w:author="pete jones" w:date="2022-01-11T16:37:00Z">
              <w:r w:rsidRPr="00D74865">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69729" w:author="pete jones" w:date="2022-01-13T10:29: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3D3EB928" w14:textId="77777777" w:rsidR="00596089" w:rsidRPr="00D74865" w:rsidRDefault="00596089" w:rsidP="00596089">
            <w:pPr>
              <w:spacing w:before="0" w:after="0" w:line="240" w:lineRule="auto"/>
              <w:jc w:val="center"/>
              <w:rPr>
                <w:ins w:id="69730" w:author="pete jones" w:date="2022-01-11T16:37:00Z"/>
                <w:rFonts w:ascii="Calibri" w:hAnsi="Calibri" w:cs="Calibri"/>
                <w:color w:val="000000"/>
                <w:sz w:val="22"/>
                <w:szCs w:val="22"/>
              </w:rPr>
            </w:pPr>
            <w:ins w:id="69731" w:author="pete jones" w:date="2022-01-11T16:37:00Z">
              <w:r w:rsidRPr="00D74865">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69732" w:author="pete jones" w:date="2022-01-13T10:29:00Z">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2A520A26" w14:textId="77777777" w:rsidR="00596089" w:rsidRPr="00D74865" w:rsidRDefault="00596089" w:rsidP="00596089">
            <w:pPr>
              <w:spacing w:before="0" w:after="0" w:line="240" w:lineRule="auto"/>
              <w:jc w:val="center"/>
              <w:rPr>
                <w:ins w:id="69733" w:author="pete jones" w:date="2022-01-11T16:37:00Z"/>
                <w:rFonts w:ascii="Calibri" w:hAnsi="Calibri" w:cs="Calibri"/>
                <w:color w:val="000000"/>
                <w:sz w:val="22"/>
                <w:szCs w:val="22"/>
              </w:rPr>
            </w:pPr>
            <w:ins w:id="69734" w:author="pete jones" w:date="2022-01-11T16:37:00Z">
              <w:r w:rsidRPr="00D74865">
                <w:rPr>
                  <w:rFonts w:ascii="Calibri" w:hAnsi="Calibri" w:cs="Calibri"/>
                  <w:color w:val="000000"/>
                  <w:sz w:val="22"/>
                  <w:szCs w:val="22"/>
                </w:rPr>
                <w:t>N/A</w:t>
              </w:r>
            </w:ins>
          </w:p>
        </w:tc>
      </w:tr>
      <w:tr w:rsidR="00596089" w:rsidRPr="00D74865" w14:paraId="7E4A104E" w14:textId="77777777" w:rsidTr="00176127">
        <w:trPr>
          <w:trHeight w:val="315"/>
          <w:ins w:id="69735" w:author="pete jones" w:date="2022-01-11T16:37:00Z"/>
          <w:trPrChange w:id="69736" w:author="pete jones" w:date="2022-01-13T10:29:00Z">
            <w:trPr>
              <w:trHeight w:val="315"/>
            </w:trPr>
          </w:trPrChange>
        </w:trPr>
        <w:tc>
          <w:tcPr>
            <w:tcW w:w="498" w:type="dxa"/>
            <w:tcBorders>
              <w:top w:val="nil"/>
              <w:left w:val="nil"/>
              <w:bottom w:val="nil"/>
              <w:right w:val="nil"/>
            </w:tcBorders>
            <w:shd w:val="clear" w:color="auto" w:fill="auto"/>
            <w:noWrap/>
            <w:vAlign w:val="center"/>
            <w:hideMark/>
            <w:tcPrChange w:id="69737" w:author="pete jones" w:date="2022-01-13T10:29:00Z">
              <w:tcPr>
                <w:tcW w:w="400" w:type="dxa"/>
                <w:tcBorders>
                  <w:top w:val="nil"/>
                  <w:left w:val="nil"/>
                  <w:bottom w:val="nil"/>
                  <w:right w:val="nil"/>
                </w:tcBorders>
                <w:shd w:val="clear" w:color="auto" w:fill="auto"/>
                <w:noWrap/>
                <w:vAlign w:val="center"/>
                <w:hideMark/>
              </w:tcPr>
            </w:tcPrChange>
          </w:tcPr>
          <w:p w14:paraId="732D662A" w14:textId="77777777" w:rsidR="00596089" w:rsidRPr="00D74865" w:rsidRDefault="00596089" w:rsidP="00596089">
            <w:pPr>
              <w:spacing w:before="0" w:after="0" w:line="240" w:lineRule="auto"/>
              <w:jc w:val="center"/>
              <w:rPr>
                <w:ins w:id="69738" w:author="pete jones" w:date="2022-01-11T16:37:00Z"/>
                <w:rFonts w:ascii="Calibri" w:hAnsi="Calibri" w:cs="Calibri"/>
                <w:color w:val="FFFFFF"/>
                <w:sz w:val="22"/>
                <w:szCs w:val="22"/>
              </w:rPr>
            </w:pPr>
            <w:ins w:id="69739" w:author="pete jones" w:date="2022-01-11T16:37:00Z">
              <w:r w:rsidRPr="00D74865">
                <w:rPr>
                  <w:rFonts w:ascii="Calibri" w:hAnsi="Calibri" w:cs="Calibri"/>
                  <w:color w:val="FFFFFF"/>
                  <w:sz w:val="22"/>
                  <w:szCs w:val="22"/>
                </w:rPr>
                <w:t>4</w:t>
              </w:r>
            </w:ins>
          </w:p>
        </w:tc>
        <w:tc>
          <w:tcPr>
            <w:tcW w:w="5536" w:type="dxa"/>
            <w:tcBorders>
              <w:top w:val="nil"/>
              <w:left w:val="single" w:sz="8" w:space="0" w:color="auto"/>
              <w:bottom w:val="single" w:sz="4" w:space="0" w:color="auto"/>
              <w:right w:val="single" w:sz="8" w:space="0" w:color="auto"/>
            </w:tcBorders>
            <w:shd w:val="clear" w:color="auto" w:fill="auto"/>
            <w:noWrap/>
            <w:vAlign w:val="bottom"/>
            <w:hideMark/>
            <w:tcPrChange w:id="69740" w:author="pete jones" w:date="2022-01-13T10:29:00Z">
              <w:tcPr>
                <w:tcW w:w="5320" w:type="dxa"/>
                <w:tcBorders>
                  <w:top w:val="nil"/>
                  <w:left w:val="single" w:sz="8" w:space="0" w:color="auto"/>
                  <w:bottom w:val="single" w:sz="4" w:space="0" w:color="auto"/>
                  <w:right w:val="single" w:sz="8" w:space="0" w:color="auto"/>
                </w:tcBorders>
                <w:shd w:val="clear" w:color="auto" w:fill="auto"/>
                <w:noWrap/>
                <w:vAlign w:val="bottom"/>
                <w:hideMark/>
              </w:tcPr>
            </w:tcPrChange>
          </w:tcPr>
          <w:p w14:paraId="2FB53DBD" w14:textId="77777777" w:rsidR="00596089" w:rsidRPr="00D74865" w:rsidRDefault="00596089" w:rsidP="00596089">
            <w:pPr>
              <w:spacing w:before="0" w:after="0" w:line="240" w:lineRule="auto"/>
              <w:jc w:val="right"/>
              <w:rPr>
                <w:ins w:id="69741" w:author="pete jones" w:date="2022-01-11T16:37:00Z"/>
                <w:rFonts w:ascii="Calibri" w:hAnsi="Calibri" w:cs="Calibri"/>
                <w:sz w:val="22"/>
                <w:szCs w:val="22"/>
              </w:rPr>
            </w:pPr>
            <w:ins w:id="69742" w:author="pete jones" w:date="2022-01-11T16:37:00Z">
              <w:r w:rsidRPr="00D74865">
                <w:rPr>
                  <w:rFonts w:ascii="Calibri" w:hAnsi="Calibri" w:cs="Calibri"/>
                  <w:sz w:val="22"/>
                  <w:szCs w:val="22"/>
                </w:rPr>
                <w:t>Technology</w:t>
              </w:r>
            </w:ins>
          </w:p>
        </w:tc>
        <w:tc>
          <w:tcPr>
            <w:tcW w:w="498" w:type="dxa"/>
            <w:tcBorders>
              <w:top w:val="nil"/>
              <w:left w:val="nil"/>
              <w:bottom w:val="single" w:sz="4" w:space="0" w:color="auto"/>
              <w:right w:val="single" w:sz="8" w:space="0" w:color="auto"/>
            </w:tcBorders>
            <w:shd w:val="clear" w:color="auto" w:fill="auto"/>
            <w:noWrap/>
            <w:vAlign w:val="bottom"/>
            <w:hideMark/>
            <w:tcPrChange w:id="69743" w:author="pete jones" w:date="2022-01-13T10:29:00Z">
              <w:tcPr>
                <w:tcW w:w="432" w:type="dxa"/>
                <w:tcBorders>
                  <w:top w:val="nil"/>
                  <w:left w:val="nil"/>
                  <w:bottom w:val="single" w:sz="4" w:space="0" w:color="auto"/>
                  <w:right w:val="single" w:sz="8" w:space="0" w:color="auto"/>
                </w:tcBorders>
                <w:shd w:val="clear" w:color="auto" w:fill="auto"/>
                <w:noWrap/>
                <w:vAlign w:val="bottom"/>
                <w:hideMark/>
              </w:tcPr>
            </w:tcPrChange>
          </w:tcPr>
          <w:p w14:paraId="570E4577" w14:textId="77777777" w:rsidR="00596089" w:rsidRPr="00D74865" w:rsidRDefault="00596089" w:rsidP="00596089">
            <w:pPr>
              <w:spacing w:before="0" w:after="0" w:line="240" w:lineRule="auto"/>
              <w:jc w:val="center"/>
              <w:rPr>
                <w:ins w:id="69744" w:author="pete jones" w:date="2022-01-11T16:37:00Z"/>
                <w:rFonts w:ascii="Calibri" w:hAnsi="Calibri" w:cs="Calibri"/>
                <w:sz w:val="22"/>
                <w:szCs w:val="22"/>
              </w:rPr>
            </w:pPr>
            <w:ins w:id="69745" w:author="pete jones" w:date="2022-01-11T16:37:00Z">
              <w:r w:rsidRPr="00D74865">
                <w:rPr>
                  <w:rFonts w:ascii="Calibri" w:hAnsi="Calibri" w:cs="Calibri"/>
                  <w:sz w:val="22"/>
                  <w:szCs w:val="22"/>
                </w:rPr>
                <w:t>9</w:t>
              </w:r>
            </w:ins>
          </w:p>
        </w:tc>
        <w:tc>
          <w:tcPr>
            <w:tcW w:w="498" w:type="dxa"/>
            <w:tcBorders>
              <w:top w:val="nil"/>
              <w:left w:val="nil"/>
              <w:bottom w:val="nil"/>
              <w:right w:val="nil"/>
            </w:tcBorders>
            <w:shd w:val="clear" w:color="auto" w:fill="auto"/>
            <w:noWrap/>
            <w:vAlign w:val="bottom"/>
            <w:hideMark/>
            <w:tcPrChange w:id="69746" w:author="pete jones" w:date="2022-01-13T10:29:00Z">
              <w:tcPr>
                <w:tcW w:w="424" w:type="dxa"/>
                <w:tcBorders>
                  <w:top w:val="nil"/>
                  <w:left w:val="nil"/>
                  <w:bottom w:val="nil"/>
                  <w:right w:val="nil"/>
                </w:tcBorders>
                <w:shd w:val="clear" w:color="auto" w:fill="auto"/>
                <w:noWrap/>
                <w:vAlign w:val="bottom"/>
                <w:hideMark/>
              </w:tcPr>
            </w:tcPrChange>
          </w:tcPr>
          <w:p w14:paraId="598BBCD9" w14:textId="77777777" w:rsidR="00596089" w:rsidRPr="00D74865" w:rsidRDefault="00596089" w:rsidP="00596089">
            <w:pPr>
              <w:spacing w:before="0" w:after="0" w:line="240" w:lineRule="auto"/>
              <w:jc w:val="center"/>
              <w:rPr>
                <w:ins w:id="69747" w:author="pete jones" w:date="2022-01-11T16:37:00Z"/>
                <w:rFonts w:ascii="Calibri" w:hAnsi="Calibri" w:cs="Calibri"/>
                <w:color w:val="FFFFFF"/>
                <w:sz w:val="22"/>
                <w:szCs w:val="22"/>
              </w:rPr>
            </w:pPr>
            <w:ins w:id="69748" w:author="pete jones" w:date="2022-01-11T16:37:00Z">
              <w:r w:rsidRPr="00D74865">
                <w:rPr>
                  <w:rFonts w:ascii="Calibri" w:hAnsi="Calibri" w:cs="Calibri"/>
                  <w:color w:val="FFFFFF"/>
                  <w:sz w:val="22"/>
                  <w:szCs w:val="22"/>
                </w:rPr>
                <w:t>12</w:t>
              </w:r>
            </w:ins>
          </w:p>
        </w:tc>
        <w:tc>
          <w:tcPr>
            <w:tcW w:w="498" w:type="dxa"/>
            <w:vMerge/>
            <w:tcBorders>
              <w:top w:val="single" w:sz="8" w:space="0" w:color="auto"/>
              <w:left w:val="single" w:sz="8" w:space="0" w:color="auto"/>
              <w:bottom w:val="single" w:sz="8" w:space="0" w:color="000000"/>
              <w:right w:val="single" w:sz="4" w:space="0" w:color="auto"/>
            </w:tcBorders>
            <w:vAlign w:val="center"/>
            <w:hideMark/>
            <w:tcPrChange w:id="69749" w:author="pete jones" w:date="2022-01-13T10:29:00Z">
              <w:tcPr>
                <w:tcW w:w="432" w:type="dxa"/>
                <w:vMerge/>
                <w:tcBorders>
                  <w:top w:val="single" w:sz="8" w:space="0" w:color="auto"/>
                  <w:left w:val="single" w:sz="8" w:space="0" w:color="auto"/>
                  <w:bottom w:val="single" w:sz="8" w:space="0" w:color="000000"/>
                  <w:right w:val="single" w:sz="4" w:space="0" w:color="auto"/>
                </w:tcBorders>
                <w:vAlign w:val="center"/>
                <w:hideMark/>
              </w:tcPr>
            </w:tcPrChange>
          </w:tcPr>
          <w:p w14:paraId="60D8A9C5" w14:textId="77777777" w:rsidR="00596089" w:rsidRPr="00D74865" w:rsidRDefault="00596089" w:rsidP="00596089">
            <w:pPr>
              <w:spacing w:before="0" w:after="0" w:line="240" w:lineRule="auto"/>
              <w:jc w:val="left"/>
              <w:rPr>
                <w:ins w:id="69750" w:author="pete jones" w:date="2022-01-11T16:37: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69751" w:author="pete jones" w:date="2022-01-13T10:29:00Z">
              <w:tcPr>
                <w:tcW w:w="424" w:type="dxa"/>
                <w:vMerge/>
                <w:tcBorders>
                  <w:top w:val="single" w:sz="8" w:space="0" w:color="auto"/>
                  <w:left w:val="single" w:sz="4" w:space="0" w:color="auto"/>
                  <w:bottom w:val="single" w:sz="8" w:space="0" w:color="000000"/>
                  <w:right w:val="single" w:sz="4" w:space="0" w:color="auto"/>
                </w:tcBorders>
                <w:vAlign w:val="center"/>
                <w:hideMark/>
              </w:tcPr>
            </w:tcPrChange>
          </w:tcPr>
          <w:p w14:paraId="72F5DBB5" w14:textId="77777777" w:rsidR="00596089" w:rsidRPr="00D74865" w:rsidRDefault="00596089" w:rsidP="00596089">
            <w:pPr>
              <w:spacing w:before="0" w:after="0" w:line="240" w:lineRule="auto"/>
              <w:jc w:val="left"/>
              <w:rPr>
                <w:ins w:id="69752" w:author="pete jones" w:date="2022-01-11T16:37: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69753" w:author="pete jones" w:date="2022-01-13T10:29:00Z">
              <w:tcPr>
                <w:tcW w:w="424" w:type="dxa"/>
                <w:vMerge/>
                <w:tcBorders>
                  <w:top w:val="single" w:sz="8" w:space="0" w:color="auto"/>
                  <w:left w:val="single" w:sz="4" w:space="0" w:color="auto"/>
                  <w:bottom w:val="single" w:sz="8" w:space="0" w:color="000000"/>
                  <w:right w:val="single" w:sz="4" w:space="0" w:color="auto"/>
                </w:tcBorders>
                <w:vAlign w:val="center"/>
                <w:hideMark/>
              </w:tcPr>
            </w:tcPrChange>
          </w:tcPr>
          <w:p w14:paraId="5CFA933B" w14:textId="77777777" w:rsidR="00596089" w:rsidRPr="00D74865" w:rsidRDefault="00596089" w:rsidP="00596089">
            <w:pPr>
              <w:spacing w:before="0" w:after="0" w:line="240" w:lineRule="auto"/>
              <w:jc w:val="left"/>
              <w:rPr>
                <w:ins w:id="69754" w:author="pete jones" w:date="2022-01-11T16:37: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69755" w:author="pete jones" w:date="2022-01-13T10:29:00Z">
              <w:tcPr>
                <w:tcW w:w="424" w:type="dxa"/>
                <w:vMerge/>
                <w:tcBorders>
                  <w:top w:val="single" w:sz="8" w:space="0" w:color="auto"/>
                  <w:left w:val="single" w:sz="4" w:space="0" w:color="auto"/>
                  <w:bottom w:val="single" w:sz="8" w:space="0" w:color="000000"/>
                  <w:right w:val="single" w:sz="4" w:space="0" w:color="auto"/>
                </w:tcBorders>
                <w:vAlign w:val="center"/>
                <w:hideMark/>
              </w:tcPr>
            </w:tcPrChange>
          </w:tcPr>
          <w:p w14:paraId="13EF2E9B" w14:textId="77777777" w:rsidR="00596089" w:rsidRPr="00D74865" w:rsidRDefault="00596089" w:rsidP="00596089">
            <w:pPr>
              <w:spacing w:before="0" w:after="0" w:line="240" w:lineRule="auto"/>
              <w:jc w:val="left"/>
              <w:rPr>
                <w:ins w:id="69756" w:author="pete jones" w:date="2022-01-11T16:37: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69757" w:author="pete jones" w:date="2022-01-13T10:29: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59DBA090" w14:textId="77777777" w:rsidR="00596089" w:rsidRPr="00D74865" w:rsidRDefault="00596089" w:rsidP="00596089">
            <w:pPr>
              <w:spacing w:before="0" w:after="0" w:line="240" w:lineRule="auto"/>
              <w:jc w:val="left"/>
              <w:rPr>
                <w:ins w:id="69758" w:author="pete jones" w:date="2022-01-11T16:37: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69759" w:author="pete jones" w:date="2022-01-13T10:29: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59AB8D40" w14:textId="77777777" w:rsidR="00596089" w:rsidRPr="00D74865" w:rsidRDefault="00596089" w:rsidP="00596089">
            <w:pPr>
              <w:spacing w:before="0" w:after="0" w:line="240" w:lineRule="auto"/>
              <w:jc w:val="left"/>
              <w:rPr>
                <w:ins w:id="69760" w:author="pete jones" w:date="2022-01-11T16:37: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69761" w:author="pete jones" w:date="2022-01-13T10:29: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2556C165" w14:textId="77777777" w:rsidR="00596089" w:rsidRPr="00D74865" w:rsidRDefault="00596089" w:rsidP="00596089">
            <w:pPr>
              <w:spacing w:before="0" w:after="0" w:line="240" w:lineRule="auto"/>
              <w:jc w:val="left"/>
              <w:rPr>
                <w:ins w:id="69762" w:author="pete jones" w:date="2022-01-11T16:37: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69763" w:author="pete jones" w:date="2022-01-13T10:29: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0C45FDCF" w14:textId="77777777" w:rsidR="00596089" w:rsidRPr="00D74865" w:rsidRDefault="00596089" w:rsidP="00596089">
            <w:pPr>
              <w:spacing w:before="0" w:after="0" w:line="240" w:lineRule="auto"/>
              <w:jc w:val="left"/>
              <w:rPr>
                <w:ins w:id="69764" w:author="pete jones" w:date="2022-01-11T16:37: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69765" w:author="pete jones" w:date="2022-01-13T10:29: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7426B7ED" w14:textId="77777777" w:rsidR="00596089" w:rsidRPr="00D74865" w:rsidRDefault="00596089" w:rsidP="00596089">
            <w:pPr>
              <w:spacing w:before="0" w:after="0" w:line="240" w:lineRule="auto"/>
              <w:jc w:val="left"/>
              <w:rPr>
                <w:ins w:id="69766" w:author="pete jones" w:date="2022-01-11T16:37: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69767" w:author="pete jones" w:date="2022-01-13T10:29:00Z">
              <w:tcPr>
                <w:tcW w:w="406" w:type="dxa"/>
                <w:vMerge/>
                <w:tcBorders>
                  <w:top w:val="single" w:sz="8" w:space="0" w:color="auto"/>
                  <w:left w:val="single" w:sz="4" w:space="0" w:color="auto"/>
                  <w:bottom w:val="single" w:sz="8" w:space="0" w:color="000000"/>
                  <w:right w:val="single" w:sz="4" w:space="0" w:color="auto"/>
                </w:tcBorders>
                <w:vAlign w:val="center"/>
                <w:hideMark/>
              </w:tcPr>
            </w:tcPrChange>
          </w:tcPr>
          <w:p w14:paraId="0C6AF51D" w14:textId="77777777" w:rsidR="00596089" w:rsidRPr="00D74865" w:rsidRDefault="00596089" w:rsidP="00596089">
            <w:pPr>
              <w:spacing w:before="0" w:after="0" w:line="240" w:lineRule="auto"/>
              <w:jc w:val="left"/>
              <w:rPr>
                <w:ins w:id="69768" w:author="pete jones" w:date="2022-01-11T16:37:00Z"/>
                <w:rFonts w:ascii="Calibri" w:hAnsi="Calibri" w:cs="Calibri"/>
                <w:color w:val="000000"/>
                <w:sz w:val="22"/>
                <w:szCs w:val="22"/>
              </w:rPr>
            </w:pPr>
          </w:p>
        </w:tc>
      </w:tr>
      <w:tr w:rsidR="00596089" w:rsidRPr="00D74865" w14:paraId="379D186E" w14:textId="77777777" w:rsidTr="00176127">
        <w:trPr>
          <w:trHeight w:val="315"/>
          <w:ins w:id="69769" w:author="pete jones" w:date="2022-01-11T16:37:00Z"/>
          <w:trPrChange w:id="69770" w:author="pete jones" w:date="2022-01-13T10:29:00Z">
            <w:trPr>
              <w:trHeight w:val="315"/>
            </w:trPr>
          </w:trPrChange>
        </w:trPr>
        <w:tc>
          <w:tcPr>
            <w:tcW w:w="498" w:type="dxa"/>
            <w:tcBorders>
              <w:top w:val="nil"/>
              <w:left w:val="nil"/>
              <w:bottom w:val="nil"/>
              <w:right w:val="nil"/>
            </w:tcBorders>
            <w:shd w:val="clear" w:color="auto" w:fill="auto"/>
            <w:noWrap/>
            <w:vAlign w:val="center"/>
            <w:hideMark/>
            <w:tcPrChange w:id="69771" w:author="pete jones" w:date="2022-01-13T10:29:00Z">
              <w:tcPr>
                <w:tcW w:w="400" w:type="dxa"/>
                <w:tcBorders>
                  <w:top w:val="nil"/>
                  <w:left w:val="nil"/>
                  <w:bottom w:val="nil"/>
                  <w:right w:val="nil"/>
                </w:tcBorders>
                <w:shd w:val="clear" w:color="auto" w:fill="auto"/>
                <w:noWrap/>
                <w:vAlign w:val="center"/>
                <w:hideMark/>
              </w:tcPr>
            </w:tcPrChange>
          </w:tcPr>
          <w:p w14:paraId="7A607811" w14:textId="77777777" w:rsidR="00596089" w:rsidRPr="00D74865" w:rsidRDefault="00596089" w:rsidP="00596089">
            <w:pPr>
              <w:spacing w:before="0" w:after="0" w:line="240" w:lineRule="auto"/>
              <w:jc w:val="center"/>
              <w:rPr>
                <w:ins w:id="69772" w:author="pete jones" w:date="2022-01-11T16:37:00Z"/>
                <w:rFonts w:ascii="Calibri" w:hAnsi="Calibri" w:cs="Calibri"/>
                <w:color w:val="FFFFFF"/>
                <w:sz w:val="22"/>
                <w:szCs w:val="22"/>
              </w:rPr>
            </w:pPr>
          </w:p>
        </w:tc>
        <w:tc>
          <w:tcPr>
            <w:tcW w:w="5536" w:type="dxa"/>
            <w:tcBorders>
              <w:top w:val="nil"/>
              <w:left w:val="single" w:sz="8" w:space="0" w:color="auto"/>
              <w:bottom w:val="single" w:sz="8" w:space="0" w:color="auto"/>
              <w:right w:val="single" w:sz="8" w:space="0" w:color="auto"/>
            </w:tcBorders>
            <w:shd w:val="clear" w:color="auto" w:fill="auto"/>
            <w:noWrap/>
            <w:vAlign w:val="bottom"/>
            <w:hideMark/>
            <w:tcPrChange w:id="69773" w:author="pete jones" w:date="2022-01-13T10:29:00Z">
              <w:tcPr>
                <w:tcW w:w="5320" w:type="dxa"/>
                <w:tcBorders>
                  <w:top w:val="nil"/>
                  <w:left w:val="single" w:sz="8" w:space="0" w:color="auto"/>
                  <w:bottom w:val="single" w:sz="8" w:space="0" w:color="auto"/>
                  <w:right w:val="single" w:sz="8" w:space="0" w:color="auto"/>
                </w:tcBorders>
                <w:shd w:val="clear" w:color="auto" w:fill="auto"/>
                <w:noWrap/>
                <w:vAlign w:val="bottom"/>
                <w:hideMark/>
              </w:tcPr>
            </w:tcPrChange>
          </w:tcPr>
          <w:p w14:paraId="61EB2E91" w14:textId="77777777" w:rsidR="00596089" w:rsidRPr="00D74865" w:rsidRDefault="00596089" w:rsidP="00596089">
            <w:pPr>
              <w:spacing w:before="0" w:after="0" w:line="240" w:lineRule="auto"/>
              <w:jc w:val="right"/>
              <w:rPr>
                <w:ins w:id="69774" w:author="pete jones" w:date="2022-01-11T16:37:00Z"/>
                <w:rFonts w:ascii="Calibri" w:hAnsi="Calibri" w:cs="Calibri"/>
                <w:sz w:val="22"/>
                <w:szCs w:val="22"/>
              </w:rPr>
            </w:pPr>
            <w:ins w:id="69775" w:author="pete jones" w:date="2022-01-11T16:37:00Z">
              <w:r w:rsidRPr="00D74865">
                <w:rPr>
                  <w:rFonts w:ascii="Calibri" w:hAnsi="Calibri" w:cs="Calibri"/>
                  <w:sz w:val="22"/>
                  <w:szCs w:val="22"/>
                </w:rPr>
                <w:t>Other</w:t>
              </w:r>
            </w:ins>
          </w:p>
        </w:tc>
        <w:tc>
          <w:tcPr>
            <w:tcW w:w="498" w:type="dxa"/>
            <w:tcBorders>
              <w:top w:val="nil"/>
              <w:left w:val="nil"/>
              <w:bottom w:val="single" w:sz="8" w:space="0" w:color="auto"/>
              <w:right w:val="single" w:sz="8" w:space="0" w:color="auto"/>
            </w:tcBorders>
            <w:shd w:val="clear" w:color="auto" w:fill="auto"/>
            <w:noWrap/>
            <w:vAlign w:val="bottom"/>
            <w:hideMark/>
            <w:tcPrChange w:id="69776" w:author="pete jones" w:date="2022-01-13T10:29:00Z">
              <w:tcPr>
                <w:tcW w:w="432" w:type="dxa"/>
                <w:tcBorders>
                  <w:top w:val="nil"/>
                  <w:left w:val="nil"/>
                  <w:bottom w:val="single" w:sz="8" w:space="0" w:color="auto"/>
                  <w:right w:val="single" w:sz="8" w:space="0" w:color="auto"/>
                </w:tcBorders>
                <w:shd w:val="clear" w:color="auto" w:fill="auto"/>
                <w:noWrap/>
                <w:vAlign w:val="bottom"/>
                <w:hideMark/>
              </w:tcPr>
            </w:tcPrChange>
          </w:tcPr>
          <w:p w14:paraId="16665D66" w14:textId="77777777" w:rsidR="00596089" w:rsidRPr="00D74865" w:rsidRDefault="00596089" w:rsidP="00596089">
            <w:pPr>
              <w:spacing w:before="0" w:after="0" w:line="240" w:lineRule="auto"/>
              <w:jc w:val="center"/>
              <w:rPr>
                <w:ins w:id="69777" w:author="pete jones" w:date="2022-01-11T16:37:00Z"/>
                <w:rFonts w:ascii="Calibri" w:hAnsi="Calibri" w:cs="Calibri"/>
                <w:sz w:val="22"/>
                <w:szCs w:val="22"/>
              </w:rPr>
            </w:pPr>
            <w:ins w:id="69778" w:author="pete jones" w:date="2022-01-11T16:37:00Z">
              <w:r w:rsidRPr="00D74865">
                <w:rPr>
                  <w:rFonts w:ascii="Calibri" w:hAnsi="Calibri" w:cs="Calibri"/>
                  <w:sz w:val="22"/>
                  <w:szCs w:val="22"/>
                </w:rPr>
                <w:t>5</w:t>
              </w:r>
            </w:ins>
          </w:p>
        </w:tc>
        <w:tc>
          <w:tcPr>
            <w:tcW w:w="498" w:type="dxa"/>
            <w:tcBorders>
              <w:top w:val="nil"/>
              <w:left w:val="nil"/>
              <w:bottom w:val="nil"/>
              <w:right w:val="nil"/>
            </w:tcBorders>
            <w:shd w:val="clear" w:color="auto" w:fill="auto"/>
            <w:noWrap/>
            <w:vAlign w:val="bottom"/>
            <w:hideMark/>
            <w:tcPrChange w:id="69779" w:author="pete jones" w:date="2022-01-13T10:29:00Z">
              <w:tcPr>
                <w:tcW w:w="424" w:type="dxa"/>
                <w:tcBorders>
                  <w:top w:val="nil"/>
                  <w:left w:val="nil"/>
                  <w:bottom w:val="nil"/>
                  <w:right w:val="nil"/>
                </w:tcBorders>
                <w:shd w:val="clear" w:color="auto" w:fill="auto"/>
                <w:noWrap/>
                <w:vAlign w:val="bottom"/>
                <w:hideMark/>
              </w:tcPr>
            </w:tcPrChange>
          </w:tcPr>
          <w:p w14:paraId="7019DB08" w14:textId="77777777" w:rsidR="00596089" w:rsidRPr="00D74865" w:rsidRDefault="00596089" w:rsidP="00596089">
            <w:pPr>
              <w:spacing w:before="0" w:after="0" w:line="240" w:lineRule="auto"/>
              <w:jc w:val="center"/>
              <w:rPr>
                <w:ins w:id="69780" w:author="pete jones" w:date="2022-01-11T16:37:00Z"/>
                <w:rFonts w:ascii="Calibri" w:hAnsi="Calibri" w:cs="Calibri"/>
                <w:sz w:val="22"/>
                <w:szCs w:val="22"/>
              </w:rPr>
            </w:pPr>
          </w:p>
        </w:tc>
        <w:tc>
          <w:tcPr>
            <w:tcW w:w="498" w:type="dxa"/>
            <w:tcBorders>
              <w:top w:val="nil"/>
              <w:left w:val="nil"/>
              <w:bottom w:val="nil"/>
              <w:right w:val="nil"/>
            </w:tcBorders>
            <w:shd w:val="clear" w:color="auto" w:fill="auto"/>
            <w:noWrap/>
            <w:vAlign w:val="center"/>
            <w:hideMark/>
            <w:tcPrChange w:id="69781" w:author="pete jones" w:date="2022-01-13T10:29:00Z">
              <w:tcPr>
                <w:tcW w:w="432" w:type="dxa"/>
                <w:tcBorders>
                  <w:top w:val="nil"/>
                  <w:left w:val="nil"/>
                  <w:bottom w:val="nil"/>
                  <w:right w:val="nil"/>
                </w:tcBorders>
                <w:shd w:val="clear" w:color="auto" w:fill="auto"/>
                <w:noWrap/>
                <w:vAlign w:val="center"/>
                <w:hideMark/>
              </w:tcPr>
            </w:tcPrChange>
          </w:tcPr>
          <w:p w14:paraId="2AF4BEF7" w14:textId="77777777" w:rsidR="00596089" w:rsidRPr="00D74865" w:rsidRDefault="00596089" w:rsidP="00596089">
            <w:pPr>
              <w:spacing w:before="0" w:after="0" w:line="240" w:lineRule="auto"/>
              <w:jc w:val="right"/>
              <w:rPr>
                <w:ins w:id="69782" w:author="pete jones" w:date="2022-01-11T16:37:00Z"/>
                <w:rFonts w:ascii="Calibri" w:hAnsi="Calibri" w:cs="Calibri"/>
                <w:color w:val="FFFFFF"/>
                <w:sz w:val="22"/>
                <w:szCs w:val="22"/>
              </w:rPr>
            </w:pPr>
            <w:ins w:id="69783" w:author="pete jones" w:date="2022-01-11T16:37:00Z">
              <w:r w:rsidRPr="00D74865">
                <w:rPr>
                  <w:rFonts w:ascii="Calibri" w:hAnsi="Calibri" w:cs="Calibri"/>
                  <w:color w:val="FFFFFF"/>
                  <w:sz w:val="22"/>
                  <w:szCs w:val="22"/>
                </w:rPr>
                <w:t>14</w:t>
              </w:r>
            </w:ins>
          </w:p>
        </w:tc>
        <w:tc>
          <w:tcPr>
            <w:tcW w:w="498" w:type="dxa"/>
            <w:tcBorders>
              <w:top w:val="nil"/>
              <w:left w:val="nil"/>
              <w:bottom w:val="nil"/>
              <w:right w:val="nil"/>
            </w:tcBorders>
            <w:shd w:val="clear" w:color="auto" w:fill="auto"/>
            <w:noWrap/>
            <w:vAlign w:val="center"/>
            <w:hideMark/>
            <w:tcPrChange w:id="69784" w:author="pete jones" w:date="2022-01-13T10:29:00Z">
              <w:tcPr>
                <w:tcW w:w="424" w:type="dxa"/>
                <w:tcBorders>
                  <w:top w:val="nil"/>
                  <w:left w:val="nil"/>
                  <w:bottom w:val="nil"/>
                  <w:right w:val="nil"/>
                </w:tcBorders>
                <w:shd w:val="clear" w:color="auto" w:fill="auto"/>
                <w:noWrap/>
                <w:vAlign w:val="center"/>
                <w:hideMark/>
              </w:tcPr>
            </w:tcPrChange>
          </w:tcPr>
          <w:p w14:paraId="0A4EC35B" w14:textId="77777777" w:rsidR="00596089" w:rsidRPr="00D74865" w:rsidRDefault="00596089" w:rsidP="00596089">
            <w:pPr>
              <w:spacing w:before="0" w:after="0" w:line="240" w:lineRule="auto"/>
              <w:jc w:val="right"/>
              <w:rPr>
                <w:ins w:id="69785" w:author="pete jones" w:date="2022-01-11T16:37:00Z"/>
                <w:rFonts w:ascii="Calibri" w:hAnsi="Calibri" w:cs="Calibri"/>
                <w:color w:val="FFFFFF"/>
                <w:sz w:val="22"/>
                <w:szCs w:val="22"/>
              </w:rPr>
            </w:pPr>
            <w:ins w:id="69786" w:author="pete jones" w:date="2022-01-11T16:37:00Z">
              <w:r w:rsidRPr="00D74865">
                <w:rPr>
                  <w:rFonts w:ascii="Calibri" w:hAnsi="Calibri" w:cs="Calibri"/>
                  <w:color w:val="FFFFFF"/>
                  <w:sz w:val="22"/>
                  <w:szCs w:val="22"/>
                </w:rPr>
                <w:t>15</w:t>
              </w:r>
            </w:ins>
          </w:p>
        </w:tc>
        <w:tc>
          <w:tcPr>
            <w:tcW w:w="498" w:type="dxa"/>
            <w:tcBorders>
              <w:top w:val="nil"/>
              <w:left w:val="nil"/>
              <w:bottom w:val="nil"/>
              <w:right w:val="nil"/>
            </w:tcBorders>
            <w:shd w:val="clear" w:color="auto" w:fill="auto"/>
            <w:noWrap/>
            <w:vAlign w:val="center"/>
            <w:hideMark/>
            <w:tcPrChange w:id="69787" w:author="pete jones" w:date="2022-01-13T10:29:00Z">
              <w:tcPr>
                <w:tcW w:w="424" w:type="dxa"/>
                <w:tcBorders>
                  <w:top w:val="nil"/>
                  <w:left w:val="nil"/>
                  <w:bottom w:val="nil"/>
                  <w:right w:val="nil"/>
                </w:tcBorders>
                <w:shd w:val="clear" w:color="auto" w:fill="auto"/>
                <w:noWrap/>
                <w:vAlign w:val="center"/>
                <w:hideMark/>
              </w:tcPr>
            </w:tcPrChange>
          </w:tcPr>
          <w:p w14:paraId="0AA92153" w14:textId="77777777" w:rsidR="00596089" w:rsidRPr="00D74865" w:rsidRDefault="00596089" w:rsidP="00596089">
            <w:pPr>
              <w:spacing w:before="0" w:after="0" w:line="240" w:lineRule="auto"/>
              <w:jc w:val="right"/>
              <w:rPr>
                <w:ins w:id="69788" w:author="pete jones" w:date="2022-01-11T16:37:00Z"/>
                <w:rFonts w:ascii="Calibri" w:hAnsi="Calibri" w:cs="Calibri"/>
                <w:color w:val="FFFFFF"/>
                <w:sz w:val="22"/>
                <w:szCs w:val="22"/>
              </w:rPr>
            </w:pPr>
            <w:ins w:id="69789" w:author="pete jones" w:date="2022-01-11T16:37:00Z">
              <w:r w:rsidRPr="00D74865">
                <w:rPr>
                  <w:rFonts w:ascii="Calibri" w:hAnsi="Calibri" w:cs="Calibri"/>
                  <w:color w:val="FFFFFF"/>
                  <w:sz w:val="22"/>
                  <w:szCs w:val="22"/>
                </w:rPr>
                <w:t>16</w:t>
              </w:r>
            </w:ins>
          </w:p>
        </w:tc>
        <w:tc>
          <w:tcPr>
            <w:tcW w:w="498" w:type="dxa"/>
            <w:tcBorders>
              <w:top w:val="nil"/>
              <w:left w:val="nil"/>
              <w:bottom w:val="nil"/>
              <w:right w:val="nil"/>
            </w:tcBorders>
            <w:shd w:val="clear" w:color="auto" w:fill="auto"/>
            <w:noWrap/>
            <w:vAlign w:val="center"/>
            <w:hideMark/>
            <w:tcPrChange w:id="69790" w:author="pete jones" w:date="2022-01-13T10:29:00Z">
              <w:tcPr>
                <w:tcW w:w="424" w:type="dxa"/>
                <w:tcBorders>
                  <w:top w:val="nil"/>
                  <w:left w:val="nil"/>
                  <w:bottom w:val="nil"/>
                  <w:right w:val="nil"/>
                </w:tcBorders>
                <w:shd w:val="clear" w:color="auto" w:fill="auto"/>
                <w:noWrap/>
                <w:vAlign w:val="center"/>
                <w:hideMark/>
              </w:tcPr>
            </w:tcPrChange>
          </w:tcPr>
          <w:p w14:paraId="15702786" w14:textId="77777777" w:rsidR="00596089" w:rsidRPr="00D74865" w:rsidRDefault="00596089" w:rsidP="00596089">
            <w:pPr>
              <w:spacing w:before="0" w:after="0" w:line="240" w:lineRule="auto"/>
              <w:jc w:val="right"/>
              <w:rPr>
                <w:ins w:id="69791" w:author="pete jones" w:date="2022-01-11T16:37:00Z"/>
                <w:rFonts w:ascii="Calibri" w:hAnsi="Calibri" w:cs="Calibri"/>
                <w:color w:val="FFFFFF"/>
                <w:sz w:val="22"/>
                <w:szCs w:val="22"/>
              </w:rPr>
            </w:pPr>
            <w:ins w:id="69792" w:author="pete jones" w:date="2022-01-11T16:37:00Z">
              <w:r w:rsidRPr="00D74865">
                <w:rPr>
                  <w:rFonts w:ascii="Calibri" w:hAnsi="Calibri" w:cs="Calibri"/>
                  <w:color w:val="FFFFFF"/>
                  <w:sz w:val="22"/>
                  <w:szCs w:val="22"/>
                </w:rPr>
                <w:t>17</w:t>
              </w:r>
            </w:ins>
          </w:p>
        </w:tc>
        <w:tc>
          <w:tcPr>
            <w:tcW w:w="498" w:type="dxa"/>
            <w:tcBorders>
              <w:top w:val="nil"/>
              <w:left w:val="nil"/>
              <w:bottom w:val="nil"/>
              <w:right w:val="nil"/>
            </w:tcBorders>
            <w:shd w:val="clear" w:color="auto" w:fill="auto"/>
            <w:noWrap/>
            <w:vAlign w:val="center"/>
            <w:hideMark/>
            <w:tcPrChange w:id="69793" w:author="pete jones" w:date="2022-01-13T10:29:00Z">
              <w:tcPr>
                <w:tcW w:w="399" w:type="dxa"/>
                <w:tcBorders>
                  <w:top w:val="nil"/>
                  <w:left w:val="nil"/>
                  <w:bottom w:val="nil"/>
                  <w:right w:val="nil"/>
                </w:tcBorders>
                <w:shd w:val="clear" w:color="auto" w:fill="auto"/>
                <w:noWrap/>
                <w:vAlign w:val="center"/>
                <w:hideMark/>
              </w:tcPr>
            </w:tcPrChange>
          </w:tcPr>
          <w:p w14:paraId="0AA90644" w14:textId="77777777" w:rsidR="00596089" w:rsidRPr="00D74865" w:rsidRDefault="00596089" w:rsidP="00596089">
            <w:pPr>
              <w:spacing w:before="0" w:after="0" w:line="240" w:lineRule="auto"/>
              <w:jc w:val="right"/>
              <w:rPr>
                <w:ins w:id="69794" w:author="pete jones" w:date="2022-01-11T16:37:00Z"/>
                <w:rFonts w:ascii="Calibri" w:hAnsi="Calibri" w:cs="Calibri"/>
                <w:color w:val="FFFFFF"/>
                <w:sz w:val="22"/>
                <w:szCs w:val="22"/>
              </w:rPr>
            </w:pPr>
            <w:ins w:id="69795" w:author="pete jones" w:date="2022-01-11T16:37:00Z">
              <w:r w:rsidRPr="00D74865">
                <w:rPr>
                  <w:rFonts w:ascii="Calibri" w:hAnsi="Calibri" w:cs="Calibri"/>
                  <w:color w:val="FFFFFF"/>
                  <w:sz w:val="22"/>
                  <w:szCs w:val="22"/>
                </w:rPr>
                <w:t>18</w:t>
              </w:r>
            </w:ins>
          </w:p>
        </w:tc>
        <w:tc>
          <w:tcPr>
            <w:tcW w:w="498" w:type="dxa"/>
            <w:tcBorders>
              <w:top w:val="nil"/>
              <w:left w:val="nil"/>
              <w:bottom w:val="nil"/>
              <w:right w:val="nil"/>
            </w:tcBorders>
            <w:shd w:val="clear" w:color="auto" w:fill="auto"/>
            <w:noWrap/>
            <w:vAlign w:val="center"/>
            <w:hideMark/>
            <w:tcPrChange w:id="69796" w:author="pete jones" w:date="2022-01-13T10:29:00Z">
              <w:tcPr>
                <w:tcW w:w="399" w:type="dxa"/>
                <w:tcBorders>
                  <w:top w:val="nil"/>
                  <w:left w:val="nil"/>
                  <w:bottom w:val="nil"/>
                  <w:right w:val="nil"/>
                </w:tcBorders>
                <w:shd w:val="clear" w:color="auto" w:fill="auto"/>
                <w:noWrap/>
                <w:vAlign w:val="center"/>
                <w:hideMark/>
              </w:tcPr>
            </w:tcPrChange>
          </w:tcPr>
          <w:p w14:paraId="1162163A" w14:textId="77777777" w:rsidR="00596089" w:rsidRPr="00D74865" w:rsidRDefault="00596089" w:rsidP="00596089">
            <w:pPr>
              <w:spacing w:before="0" w:after="0" w:line="240" w:lineRule="auto"/>
              <w:jc w:val="right"/>
              <w:rPr>
                <w:ins w:id="69797" w:author="pete jones" w:date="2022-01-11T16:37:00Z"/>
                <w:rFonts w:ascii="Calibri" w:hAnsi="Calibri" w:cs="Calibri"/>
                <w:color w:val="FFFFFF"/>
                <w:sz w:val="22"/>
                <w:szCs w:val="22"/>
              </w:rPr>
            </w:pPr>
            <w:ins w:id="69798" w:author="pete jones" w:date="2022-01-11T16:37:00Z">
              <w:r w:rsidRPr="00D74865">
                <w:rPr>
                  <w:rFonts w:ascii="Calibri" w:hAnsi="Calibri" w:cs="Calibri"/>
                  <w:color w:val="FFFFFF"/>
                  <w:sz w:val="22"/>
                  <w:szCs w:val="22"/>
                </w:rPr>
                <w:t>19</w:t>
              </w:r>
            </w:ins>
          </w:p>
        </w:tc>
        <w:tc>
          <w:tcPr>
            <w:tcW w:w="498" w:type="dxa"/>
            <w:tcBorders>
              <w:top w:val="nil"/>
              <w:left w:val="nil"/>
              <w:bottom w:val="nil"/>
              <w:right w:val="nil"/>
            </w:tcBorders>
            <w:shd w:val="clear" w:color="auto" w:fill="auto"/>
            <w:noWrap/>
            <w:vAlign w:val="center"/>
            <w:hideMark/>
            <w:tcPrChange w:id="69799" w:author="pete jones" w:date="2022-01-13T10:29:00Z">
              <w:tcPr>
                <w:tcW w:w="399" w:type="dxa"/>
                <w:tcBorders>
                  <w:top w:val="nil"/>
                  <w:left w:val="nil"/>
                  <w:bottom w:val="nil"/>
                  <w:right w:val="nil"/>
                </w:tcBorders>
                <w:shd w:val="clear" w:color="auto" w:fill="auto"/>
                <w:noWrap/>
                <w:vAlign w:val="center"/>
                <w:hideMark/>
              </w:tcPr>
            </w:tcPrChange>
          </w:tcPr>
          <w:p w14:paraId="7AFB7965" w14:textId="77777777" w:rsidR="00596089" w:rsidRPr="00D74865" w:rsidRDefault="00596089" w:rsidP="00596089">
            <w:pPr>
              <w:spacing w:before="0" w:after="0" w:line="240" w:lineRule="auto"/>
              <w:jc w:val="right"/>
              <w:rPr>
                <w:ins w:id="69800" w:author="pete jones" w:date="2022-01-11T16:37:00Z"/>
                <w:rFonts w:ascii="Calibri" w:hAnsi="Calibri" w:cs="Calibri"/>
                <w:color w:val="FFFFFF"/>
                <w:sz w:val="22"/>
                <w:szCs w:val="22"/>
              </w:rPr>
            </w:pPr>
            <w:ins w:id="69801" w:author="pete jones" w:date="2022-01-11T16:37:00Z">
              <w:r w:rsidRPr="00D74865">
                <w:rPr>
                  <w:rFonts w:ascii="Calibri" w:hAnsi="Calibri" w:cs="Calibri"/>
                  <w:color w:val="FFFFFF"/>
                  <w:sz w:val="22"/>
                  <w:szCs w:val="22"/>
                </w:rPr>
                <w:t>20</w:t>
              </w:r>
            </w:ins>
          </w:p>
        </w:tc>
        <w:tc>
          <w:tcPr>
            <w:tcW w:w="498" w:type="dxa"/>
            <w:tcBorders>
              <w:top w:val="nil"/>
              <w:left w:val="nil"/>
              <w:bottom w:val="nil"/>
              <w:right w:val="nil"/>
            </w:tcBorders>
            <w:shd w:val="clear" w:color="auto" w:fill="auto"/>
            <w:noWrap/>
            <w:vAlign w:val="center"/>
            <w:hideMark/>
            <w:tcPrChange w:id="69802" w:author="pete jones" w:date="2022-01-13T10:29:00Z">
              <w:tcPr>
                <w:tcW w:w="399" w:type="dxa"/>
                <w:tcBorders>
                  <w:top w:val="nil"/>
                  <w:left w:val="nil"/>
                  <w:bottom w:val="nil"/>
                  <w:right w:val="nil"/>
                </w:tcBorders>
                <w:shd w:val="clear" w:color="auto" w:fill="auto"/>
                <w:noWrap/>
                <w:vAlign w:val="center"/>
                <w:hideMark/>
              </w:tcPr>
            </w:tcPrChange>
          </w:tcPr>
          <w:p w14:paraId="1C6D1F17" w14:textId="77777777" w:rsidR="00596089" w:rsidRPr="00D74865" w:rsidRDefault="00596089" w:rsidP="00596089">
            <w:pPr>
              <w:spacing w:before="0" w:after="0" w:line="240" w:lineRule="auto"/>
              <w:jc w:val="right"/>
              <w:rPr>
                <w:ins w:id="69803" w:author="pete jones" w:date="2022-01-11T16:37:00Z"/>
                <w:rFonts w:ascii="Calibri" w:hAnsi="Calibri" w:cs="Calibri"/>
                <w:color w:val="FFFFFF"/>
                <w:sz w:val="22"/>
                <w:szCs w:val="22"/>
              </w:rPr>
            </w:pPr>
            <w:ins w:id="69804" w:author="pete jones" w:date="2022-01-11T16:37:00Z">
              <w:r w:rsidRPr="00D74865">
                <w:rPr>
                  <w:rFonts w:ascii="Calibri" w:hAnsi="Calibri" w:cs="Calibri"/>
                  <w:color w:val="FFFFFF"/>
                  <w:sz w:val="22"/>
                  <w:szCs w:val="22"/>
                </w:rPr>
                <w:t>21</w:t>
              </w:r>
            </w:ins>
          </w:p>
        </w:tc>
        <w:tc>
          <w:tcPr>
            <w:tcW w:w="498" w:type="dxa"/>
            <w:tcBorders>
              <w:top w:val="nil"/>
              <w:left w:val="nil"/>
              <w:bottom w:val="nil"/>
              <w:right w:val="nil"/>
            </w:tcBorders>
            <w:shd w:val="clear" w:color="auto" w:fill="auto"/>
            <w:noWrap/>
            <w:vAlign w:val="center"/>
            <w:hideMark/>
            <w:tcPrChange w:id="69805" w:author="pete jones" w:date="2022-01-13T10:29:00Z">
              <w:tcPr>
                <w:tcW w:w="399" w:type="dxa"/>
                <w:tcBorders>
                  <w:top w:val="nil"/>
                  <w:left w:val="nil"/>
                  <w:bottom w:val="nil"/>
                  <w:right w:val="nil"/>
                </w:tcBorders>
                <w:shd w:val="clear" w:color="auto" w:fill="auto"/>
                <w:noWrap/>
                <w:vAlign w:val="center"/>
                <w:hideMark/>
              </w:tcPr>
            </w:tcPrChange>
          </w:tcPr>
          <w:p w14:paraId="214E7186" w14:textId="77777777" w:rsidR="00596089" w:rsidRPr="00D74865" w:rsidRDefault="00596089" w:rsidP="00596089">
            <w:pPr>
              <w:spacing w:before="0" w:after="0" w:line="240" w:lineRule="auto"/>
              <w:jc w:val="right"/>
              <w:rPr>
                <w:ins w:id="69806" w:author="pete jones" w:date="2022-01-11T16:37:00Z"/>
                <w:rFonts w:ascii="Calibri" w:hAnsi="Calibri" w:cs="Calibri"/>
                <w:color w:val="FFFFFF"/>
                <w:sz w:val="22"/>
                <w:szCs w:val="22"/>
              </w:rPr>
            </w:pPr>
            <w:ins w:id="69807" w:author="pete jones" w:date="2022-01-11T16:37:00Z">
              <w:r w:rsidRPr="00D74865">
                <w:rPr>
                  <w:rFonts w:ascii="Calibri" w:hAnsi="Calibri" w:cs="Calibri"/>
                  <w:color w:val="FFFFFF"/>
                  <w:sz w:val="22"/>
                  <w:szCs w:val="22"/>
                </w:rPr>
                <w:t>22</w:t>
              </w:r>
            </w:ins>
          </w:p>
        </w:tc>
        <w:tc>
          <w:tcPr>
            <w:tcW w:w="498" w:type="dxa"/>
            <w:tcBorders>
              <w:top w:val="nil"/>
              <w:left w:val="nil"/>
              <w:bottom w:val="nil"/>
              <w:right w:val="nil"/>
            </w:tcBorders>
            <w:shd w:val="clear" w:color="auto" w:fill="auto"/>
            <w:noWrap/>
            <w:vAlign w:val="center"/>
            <w:hideMark/>
            <w:tcPrChange w:id="69808" w:author="pete jones" w:date="2022-01-13T10:29:00Z">
              <w:tcPr>
                <w:tcW w:w="406" w:type="dxa"/>
                <w:tcBorders>
                  <w:top w:val="nil"/>
                  <w:left w:val="nil"/>
                  <w:bottom w:val="nil"/>
                  <w:right w:val="nil"/>
                </w:tcBorders>
                <w:shd w:val="clear" w:color="auto" w:fill="auto"/>
                <w:noWrap/>
                <w:vAlign w:val="center"/>
                <w:hideMark/>
              </w:tcPr>
            </w:tcPrChange>
          </w:tcPr>
          <w:p w14:paraId="5965F60C" w14:textId="77777777" w:rsidR="00596089" w:rsidRPr="00D74865" w:rsidRDefault="00596089" w:rsidP="00596089">
            <w:pPr>
              <w:spacing w:before="0" w:after="0" w:line="240" w:lineRule="auto"/>
              <w:jc w:val="right"/>
              <w:rPr>
                <w:ins w:id="69809" w:author="pete jones" w:date="2022-01-11T16:37:00Z"/>
                <w:rFonts w:ascii="Calibri" w:hAnsi="Calibri" w:cs="Calibri"/>
                <w:color w:val="FFFFFF"/>
                <w:sz w:val="22"/>
                <w:szCs w:val="22"/>
              </w:rPr>
            </w:pPr>
            <w:ins w:id="69810" w:author="pete jones" w:date="2022-01-11T16:37:00Z">
              <w:r w:rsidRPr="00D74865">
                <w:rPr>
                  <w:rFonts w:ascii="Calibri" w:hAnsi="Calibri" w:cs="Calibri"/>
                  <w:color w:val="FFFFFF"/>
                  <w:sz w:val="22"/>
                  <w:szCs w:val="22"/>
                </w:rPr>
                <w:t>23</w:t>
              </w:r>
            </w:ins>
          </w:p>
        </w:tc>
      </w:tr>
      <w:tr w:rsidR="00596089" w:rsidRPr="00D74865" w14:paraId="4FF66ACD" w14:textId="77777777" w:rsidTr="00176127">
        <w:trPr>
          <w:trHeight w:val="315"/>
          <w:ins w:id="69811" w:author="pete jones" w:date="2022-01-11T16:37:00Z"/>
          <w:trPrChange w:id="69812" w:author="pete jones" w:date="2022-01-13T10:29:00Z">
            <w:trPr>
              <w:trHeight w:val="315"/>
            </w:trPr>
          </w:trPrChange>
        </w:trPr>
        <w:tc>
          <w:tcPr>
            <w:tcW w:w="498" w:type="dxa"/>
            <w:tcBorders>
              <w:top w:val="nil"/>
              <w:left w:val="nil"/>
              <w:bottom w:val="nil"/>
              <w:right w:val="nil"/>
            </w:tcBorders>
            <w:shd w:val="clear" w:color="auto" w:fill="auto"/>
            <w:noWrap/>
            <w:vAlign w:val="center"/>
            <w:hideMark/>
            <w:tcPrChange w:id="69813" w:author="pete jones" w:date="2022-01-13T10:29:00Z">
              <w:tcPr>
                <w:tcW w:w="400" w:type="dxa"/>
                <w:tcBorders>
                  <w:top w:val="nil"/>
                  <w:left w:val="nil"/>
                  <w:bottom w:val="nil"/>
                  <w:right w:val="nil"/>
                </w:tcBorders>
                <w:shd w:val="clear" w:color="auto" w:fill="auto"/>
                <w:noWrap/>
                <w:vAlign w:val="center"/>
                <w:hideMark/>
              </w:tcPr>
            </w:tcPrChange>
          </w:tcPr>
          <w:p w14:paraId="20BF0749" w14:textId="77777777" w:rsidR="00596089" w:rsidRPr="00D74865" w:rsidRDefault="00596089" w:rsidP="00596089">
            <w:pPr>
              <w:spacing w:before="0" w:after="0" w:line="240" w:lineRule="auto"/>
              <w:jc w:val="center"/>
              <w:rPr>
                <w:ins w:id="69814" w:author="pete jones" w:date="2022-01-11T16:37:00Z"/>
                <w:rFonts w:ascii="Calibri" w:hAnsi="Calibri" w:cs="Calibri"/>
                <w:color w:val="FFFFFF"/>
                <w:sz w:val="22"/>
                <w:szCs w:val="22"/>
              </w:rPr>
            </w:pPr>
            <w:ins w:id="69815" w:author="pete jones" w:date="2022-01-11T16:37:00Z">
              <w:r w:rsidRPr="00D74865">
                <w:rPr>
                  <w:rFonts w:ascii="Calibri" w:hAnsi="Calibri" w:cs="Calibri"/>
                  <w:color w:val="FFFFFF"/>
                  <w:sz w:val="22"/>
                  <w:szCs w:val="22"/>
                </w:rPr>
                <w:t>4</w:t>
              </w:r>
            </w:ins>
          </w:p>
        </w:tc>
        <w:tc>
          <w:tcPr>
            <w:tcW w:w="5536" w:type="dxa"/>
            <w:tcBorders>
              <w:top w:val="nil"/>
              <w:left w:val="single" w:sz="8" w:space="0" w:color="auto"/>
              <w:bottom w:val="single" w:sz="8" w:space="0" w:color="auto"/>
              <w:right w:val="single" w:sz="8" w:space="0" w:color="auto"/>
            </w:tcBorders>
            <w:shd w:val="clear" w:color="auto" w:fill="auto"/>
            <w:noWrap/>
            <w:vAlign w:val="bottom"/>
            <w:hideMark/>
            <w:tcPrChange w:id="69816" w:author="pete jones" w:date="2022-01-13T10:29:00Z">
              <w:tcPr>
                <w:tcW w:w="5320" w:type="dxa"/>
                <w:tcBorders>
                  <w:top w:val="nil"/>
                  <w:left w:val="single" w:sz="8" w:space="0" w:color="auto"/>
                  <w:bottom w:val="single" w:sz="8" w:space="0" w:color="auto"/>
                  <w:right w:val="single" w:sz="8" w:space="0" w:color="auto"/>
                </w:tcBorders>
                <w:shd w:val="clear" w:color="auto" w:fill="auto"/>
                <w:noWrap/>
                <w:vAlign w:val="bottom"/>
                <w:hideMark/>
              </w:tcPr>
            </w:tcPrChange>
          </w:tcPr>
          <w:p w14:paraId="5B872E65" w14:textId="77777777" w:rsidR="00596089" w:rsidRPr="00D74865" w:rsidRDefault="00596089" w:rsidP="00596089">
            <w:pPr>
              <w:spacing w:before="0" w:after="0" w:line="240" w:lineRule="auto"/>
              <w:jc w:val="right"/>
              <w:rPr>
                <w:ins w:id="69817" w:author="pete jones" w:date="2022-01-11T16:37:00Z"/>
                <w:rFonts w:ascii="Calibri" w:hAnsi="Calibri" w:cs="Calibri"/>
                <w:color w:val="FFFFFF"/>
                <w:sz w:val="22"/>
                <w:szCs w:val="22"/>
              </w:rPr>
            </w:pPr>
            <w:ins w:id="69818" w:author="pete jones" w:date="2022-01-11T16:37:00Z">
              <w:r w:rsidRPr="00D74865">
                <w:rPr>
                  <w:rFonts w:ascii="Calibri" w:hAnsi="Calibri" w:cs="Calibri"/>
                  <w:color w:val="FFFFFF"/>
                  <w:sz w:val="22"/>
                  <w:szCs w:val="22"/>
                </w:rPr>
                <w:t>5</w:t>
              </w:r>
            </w:ins>
          </w:p>
        </w:tc>
        <w:tc>
          <w:tcPr>
            <w:tcW w:w="498" w:type="dxa"/>
            <w:tcBorders>
              <w:top w:val="nil"/>
              <w:left w:val="nil"/>
              <w:bottom w:val="nil"/>
              <w:right w:val="nil"/>
            </w:tcBorders>
            <w:shd w:val="clear" w:color="auto" w:fill="auto"/>
            <w:noWrap/>
            <w:vAlign w:val="bottom"/>
            <w:hideMark/>
            <w:tcPrChange w:id="69819" w:author="pete jones" w:date="2022-01-13T10:29:00Z">
              <w:tcPr>
                <w:tcW w:w="432" w:type="dxa"/>
                <w:tcBorders>
                  <w:top w:val="nil"/>
                  <w:left w:val="nil"/>
                  <w:bottom w:val="nil"/>
                  <w:right w:val="nil"/>
                </w:tcBorders>
                <w:shd w:val="clear" w:color="auto" w:fill="auto"/>
                <w:noWrap/>
                <w:vAlign w:val="bottom"/>
                <w:hideMark/>
              </w:tcPr>
            </w:tcPrChange>
          </w:tcPr>
          <w:p w14:paraId="6C0BBF57" w14:textId="77777777" w:rsidR="00596089" w:rsidRPr="00D74865" w:rsidRDefault="00596089" w:rsidP="00596089">
            <w:pPr>
              <w:spacing w:before="0" w:after="0" w:line="240" w:lineRule="auto"/>
              <w:jc w:val="center"/>
              <w:rPr>
                <w:ins w:id="69820" w:author="pete jones" w:date="2022-01-11T16:37:00Z"/>
                <w:rFonts w:ascii="Calibri" w:hAnsi="Calibri" w:cs="Calibri"/>
                <w:color w:val="FFFFFF"/>
                <w:sz w:val="22"/>
                <w:szCs w:val="22"/>
              </w:rPr>
            </w:pPr>
            <w:ins w:id="69821" w:author="pete jones" w:date="2022-01-11T16:37:00Z">
              <w:r w:rsidRPr="00D74865">
                <w:rPr>
                  <w:rFonts w:ascii="Calibri" w:hAnsi="Calibri" w:cs="Calibri"/>
                  <w:color w:val="FFFFFF"/>
                  <w:sz w:val="22"/>
                  <w:szCs w:val="22"/>
                </w:rPr>
                <w:t>7</w:t>
              </w:r>
            </w:ins>
          </w:p>
        </w:tc>
        <w:tc>
          <w:tcPr>
            <w:tcW w:w="498" w:type="dxa"/>
            <w:tcBorders>
              <w:top w:val="nil"/>
              <w:left w:val="nil"/>
              <w:bottom w:val="nil"/>
              <w:right w:val="nil"/>
            </w:tcBorders>
            <w:shd w:val="clear" w:color="auto" w:fill="auto"/>
            <w:noWrap/>
            <w:vAlign w:val="bottom"/>
            <w:hideMark/>
            <w:tcPrChange w:id="69822" w:author="pete jones" w:date="2022-01-13T10:29:00Z">
              <w:tcPr>
                <w:tcW w:w="424" w:type="dxa"/>
                <w:tcBorders>
                  <w:top w:val="nil"/>
                  <w:left w:val="nil"/>
                  <w:bottom w:val="nil"/>
                  <w:right w:val="nil"/>
                </w:tcBorders>
                <w:shd w:val="clear" w:color="auto" w:fill="auto"/>
                <w:noWrap/>
                <w:vAlign w:val="bottom"/>
                <w:hideMark/>
              </w:tcPr>
            </w:tcPrChange>
          </w:tcPr>
          <w:p w14:paraId="19B866F7" w14:textId="77777777" w:rsidR="00596089" w:rsidRPr="00D74865" w:rsidRDefault="00596089" w:rsidP="00596089">
            <w:pPr>
              <w:spacing w:before="0" w:after="0" w:line="240" w:lineRule="auto"/>
              <w:jc w:val="center"/>
              <w:rPr>
                <w:ins w:id="69823" w:author="pete jones" w:date="2022-01-11T16:37:00Z"/>
                <w:rFonts w:ascii="Calibri" w:hAnsi="Calibri" w:cs="Calibri"/>
                <w:color w:val="FFFFFF"/>
                <w:sz w:val="22"/>
                <w:szCs w:val="22"/>
              </w:rPr>
            </w:pPr>
            <w:ins w:id="69824" w:author="pete jones" w:date="2022-01-11T16:37:00Z">
              <w:r w:rsidRPr="00D74865">
                <w:rPr>
                  <w:rFonts w:ascii="Calibri" w:hAnsi="Calibri" w:cs="Calibri"/>
                  <w:color w:val="FFFFFF"/>
                  <w:sz w:val="22"/>
                  <w:szCs w:val="22"/>
                </w:rPr>
                <w:t>13</w:t>
              </w:r>
            </w:ins>
          </w:p>
        </w:tc>
        <w:tc>
          <w:tcPr>
            <w:tcW w:w="4980"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Change w:id="69825" w:author="pete jones" w:date="2022-01-13T10:29:00Z">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tcPrChange>
          </w:tcPr>
          <w:p w14:paraId="5252DD08" w14:textId="77777777" w:rsidR="00596089" w:rsidRPr="00D74865" w:rsidRDefault="00596089" w:rsidP="00596089">
            <w:pPr>
              <w:spacing w:before="0" w:after="0" w:line="240" w:lineRule="auto"/>
              <w:jc w:val="center"/>
              <w:rPr>
                <w:ins w:id="69826" w:author="pete jones" w:date="2022-01-11T16:37:00Z"/>
                <w:rFonts w:ascii="Calibri" w:hAnsi="Calibri" w:cs="Calibri"/>
                <w:sz w:val="22"/>
                <w:szCs w:val="22"/>
              </w:rPr>
            </w:pPr>
            <w:ins w:id="69827" w:author="pete jones" w:date="2022-01-11T16:37:00Z">
              <w:r w:rsidRPr="00D74865">
                <w:rPr>
                  <w:rFonts w:ascii="Calibri" w:hAnsi="Calibri" w:cs="Calibri"/>
                  <w:sz w:val="22"/>
                  <w:szCs w:val="22"/>
                </w:rPr>
                <w:t>By %</w:t>
              </w:r>
            </w:ins>
          </w:p>
        </w:tc>
      </w:tr>
      <w:tr w:rsidR="00596089" w:rsidRPr="00D74865" w14:paraId="0C4A9DE4" w14:textId="77777777" w:rsidTr="00176127">
        <w:trPr>
          <w:trHeight w:val="1920"/>
          <w:ins w:id="69828" w:author="pete jones" w:date="2022-01-11T16:37:00Z"/>
          <w:trPrChange w:id="69829" w:author="pete jones" w:date="2022-01-13T10:29:00Z">
            <w:trPr>
              <w:trHeight w:val="1920"/>
            </w:trPr>
          </w:trPrChange>
        </w:trPr>
        <w:tc>
          <w:tcPr>
            <w:tcW w:w="498" w:type="dxa"/>
            <w:tcBorders>
              <w:top w:val="single" w:sz="8" w:space="0" w:color="auto"/>
              <w:left w:val="single" w:sz="8" w:space="0" w:color="auto"/>
              <w:bottom w:val="nil"/>
              <w:right w:val="nil"/>
            </w:tcBorders>
            <w:shd w:val="clear" w:color="auto" w:fill="auto"/>
            <w:noWrap/>
            <w:textDirection w:val="btLr"/>
            <w:vAlign w:val="center"/>
            <w:hideMark/>
            <w:tcPrChange w:id="69830" w:author="pete jones" w:date="2022-01-13T10:29:00Z">
              <w:tcPr>
                <w:tcW w:w="400" w:type="dxa"/>
                <w:tcBorders>
                  <w:top w:val="single" w:sz="8" w:space="0" w:color="auto"/>
                  <w:left w:val="single" w:sz="8" w:space="0" w:color="auto"/>
                  <w:bottom w:val="nil"/>
                  <w:right w:val="nil"/>
                </w:tcBorders>
                <w:shd w:val="clear" w:color="auto" w:fill="auto"/>
                <w:noWrap/>
                <w:textDirection w:val="btLr"/>
                <w:vAlign w:val="center"/>
                <w:hideMark/>
              </w:tcPr>
            </w:tcPrChange>
          </w:tcPr>
          <w:p w14:paraId="3B6C0DB8" w14:textId="77777777" w:rsidR="00596089" w:rsidRPr="00D74865" w:rsidRDefault="00596089" w:rsidP="00596089">
            <w:pPr>
              <w:spacing w:before="0" w:after="0" w:line="240" w:lineRule="auto"/>
              <w:jc w:val="center"/>
              <w:rPr>
                <w:ins w:id="69831" w:author="pete jones" w:date="2022-01-11T16:37:00Z"/>
                <w:rFonts w:ascii="Calibri" w:hAnsi="Calibri" w:cs="Calibri"/>
                <w:b/>
                <w:bCs/>
                <w:color w:val="000000"/>
                <w:sz w:val="22"/>
                <w:szCs w:val="22"/>
              </w:rPr>
            </w:pPr>
            <w:ins w:id="69832" w:author="pete jones" w:date="2022-01-11T16:37:00Z">
              <w:r w:rsidRPr="00D74865">
                <w:rPr>
                  <w:rFonts w:ascii="Calibri" w:hAnsi="Calibri" w:cs="Calibri"/>
                  <w:b/>
                  <w:bCs/>
                  <w:color w:val="000000"/>
                  <w:sz w:val="22"/>
                  <w:szCs w:val="22"/>
                </w:rPr>
                <w:t>Level</w:t>
              </w:r>
            </w:ins>
          </w:p>
        </w:tc>
        <w:tc>
          <w:tcPr>
            <w:tcW w:w="5536" w:type="dxa"/>
            <w:tcBorders>
              <w:top w:val="nil"/>
              <w:left w:val="single" w:sz="8" w:space="0" w:color="auto"/>
              <w:bottom w:val="single" w:sz="8" w:space="0" w:color="auto"/>
              <w:right w:val="single" w:sz="8" w:space="0" w:color="auto"/>
            </w:tcBorders>
            <w:shd w:val="clear" w:color="auto" w:fill="auto"/>
            <w:noWrap/>
            <w:vAlign w:val="center"/>
            <w:hideMark/>
            <w:tcPrChange w:id="69833" w:author="pete jones" w:date="2022-01-13T10:29:00Z">
              <w:tcPr>
                <w:tcW w:w="5320"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3B571E1E" w14:textId="77777777" w:rsidR="00596089" w:rsidRPr="00D74865" w:rsidRDefault="00596089" w:rsidP="00596089">
            <w:pPr>
              <w:spacing w:before="0" w:after="0" w:line="240" w:lineRule="auto"/>
              <w:jc w:val="center"/>
              <w:rPr>
                <w:ins w:id="69834" w:author="pete jones" w:date="2022-01-11T16:37:00Z"/>
                <w:rFonts w:ascii="Calibri" w:hAnsi="Calibri" w:cs="Calibri"/>
                <w:b/>
                <w:bCs/>
                <w:color w:val="000000"/>
                <w:sz w:val="22"/>
                <w:szCs w:val="22"/>
              </w:rPr>
            </w:pPr>
            <w:ins w:id="69835" w:author="pete jones" w:date="2022-01-11T16:37:00Z">
              <w:r w:rsidRPr="00D74865">
                <w:rPr>
                  <w:rFonts w:ascii="Calibri" w:hAnsi="Calibri" w:cs="Calibri"/>
                  <w:b/>
                  <w:bCs/>
                  <w:color w:val="000000"/>
                  <w:sz w:val="22"/>
                  <w:szCs w:val="22"/>
                </w:rPr>
                <w:t>Modules</w:t>
              </w:r>
            </w:ins>
          </w:p>
        </w:tc>
        <w:tc>
          <w:tcPr>
            <w:tcW w:w="498" w:type="dxa"/>
            <w:tcBorders>
              <w:top w:val="single" w:sz="8" w:space="0" w:color="auto"/>
              <w:left w:val="nil"/>
              <w:bottom w:val="single" w:sz="8" w:space="0" w:color="auto"/>
              <w:right w:val="single" w:sz="4" w:space="0" w:color="auto"/>
            </w:tcBorders>
            <w:shd w:val="clear" w:color="auto" w:fill="auto"/>
            <w:noWrap/>
            <w:textDirection w:val="btLr"/>
            <w:vAlign w:val="center"/>
            <w:hideMark/>
            <w:tcPrChange w:id="69836" w:author="pete jones" w:date="2022-01-13T10:29:00Z">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tcPrChange>
          </w:tcPr>
          <w:p w14:paraId="182B2950" w14:textId="77777777" w:rsidR="00596089" w:rsidRPr="00D74865" w:rsidRDefault="00596089" w:rsidP="00596089">
            <w:pPr>
              <w:spacing w:before="0" w:after="0" w:line="240" w:lineRule="auto"/>
              <w:jc w:val="center"/>
              <w:rPr>
                <w:ins w:id="69837" w:author="pete jones" w:date="2022-01-11T16:37:00Z"/>
                <w:rFonts w:ascii="Calibri" w:hAnsi="Calibri" w:cs="Calibri"/>
                <w:b/>
                <w:bCs/>
                <w:color w:val="000000"/>
                <w:sz w:val="22"/>
                <w:szCs w:val="22"/>
              </w:rPr>
            </w:pPr>
            <w:ins w:id="69838" w:author="pete jones" w:date="2022-01-11T16:37:00Z">
              <w:r w:rsidRPr="00D74865">
                <w:rPr>
                  <w:rFonts w:ascii="Calibri" w:hAnsi="Calibri" w:cs="Calibri"/>
                  <w:b/>
                  <w:bCs/>
                  <w:color w:val="000000"/>
                  <w:sz w:val="22"/>
                  <w:szCs w:val="22"/>
                </w:rPr>
                <w:t>TYPE of Module</w:t>
              </w:r>
            </w:ins>
          </w:p>
        </w:tc>
        <w:tc>
          <w:tcPr>
            <w:tcW w:w="498" w:type="dxa"/>
            <w:tcBorders>
              <w:top w:val="single" w:sz="8" w:space="0" w:color="auto"/>
              <w:left w:val="nil"/>
              <w:bottom w:val="single" w:sz="8" w:space="0" w:color="auto"/>
              <w:right w:val="single" w:sz="4" w:space="0" w:color="auto"/>
            </w:tcBorders>
            <w:shd w:val="clear" w:color="auto" w:fill="auto"/>
            <w:noWrap/>
            <w:textDirection w:val="btLr"/>
            <w:vAlign w:val="center"/>
            <w:hideMark/>
            <w:tcPrChange w:id="69839" w:author="pete jones" w:date="2022-01-13T10:29:00Z">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tcPrChange>
          </w:tcPr>
          <w:p w14:paraId="4ADC8F52" w14:textId="77777777" w:rsidR="00596089" w:rsidRPr="00D74865" w:rsidRDefault="00596089" w:rsidP="00596089">
            <w:pPr>
              <w:spacing w:before="0" w:after="0" w:line="240" w:lineRule="auto"/>
              <w:jc w:val="center"/>
              <w:rPr>
                <w:ins w:id="69840" w:author="pete jones" w:date="2022-01-11T16:37:00Z"/>
                <w:rFonts w:ascii="Calibri" w:hAnsi="Calibri" w:cs="Calibri"/>
                <w:b/>
                <w:bCs/>
                <w:color w:val="000000"/>
                <w:sz w:val="22"/>
                <w:szCs w:val="22"/>
              </w:rPr>
            </w:pPr>
            <w:ins w:id="69841" w:author="pete jones" w:date="2022-01-11T16:37:00Z">
              <w:r w:rsidRPr="00D74865">
                <w:rPr>
                  <w:rFonts w:ascii="Calibri" w:hAnsi="Calibri" w:cs="Calibri"/>
                  <w:b/>
                  <w:bCs/>
                  <w:color w:val="000000"/>
                  <w:sz w:val="22"/>
                  <w:szCs w:val="22"/>
                </w:rPr>
                <w:t>Credit</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69842" w:author="pete jones" w:date="2022-01-13T10:29:00Z">
              <w:tcPr>
                <w:tcW w:w="432" w:type="dxa"/>
                <w:tcBorders>
                  <w:top w:val="nil"/>
                  <w:left w:val="nil"/>
                  <w:bottom w:val="single" w:sz="8" w:space="0" w:color="auto"/>
                  <w:right w:val="single" w:sz="4" w:space="0" w:color="auto"/>
                </w:tcBorders>
                <w:shd w:val="clear" w:color="auto" w:fill="auto"/>
                <w:noWrap/>
                <w:textDirection w:val="btLr"/>
                <w:vAlign w:val="center"/>
                <w:hideMark/>
              </w:tcPr>
            </w:tcPrChange>
          </w:tcPr>
          <w:p w14:paraId="0A730B8B" w14:textId="77777777" w:rsidR="00596089" w:rsidRPr="00D74865" w:rsidRDefault="00596089" w:rsidP="00596089">
            <w:pPr>
              <w:spacing w:before="0" w:after="0" w:line="240" w:lineRule="auto"/>
              <w:jc w:val="center"/>
              <w:rPr>
                <w:ins w:id="69843" w:author="pete jones" w:date="2022-01-11T16:37:00Z"/>
                <w:rFonts w:ascii="Calibri" w:hAnsi="Calibri" w:cs="Calibri"/>
                <w:b/>
                <w:bCs/>
                <w:color w:val="000000"/>
                <w:sz w:val="22"/>
                <w:szCs w:val="22"/>
              </w:rPr>
            </w:pPr>
            <w:ins w:id="69844" w:author="pete jones" w:date="2022-01-11T16:37:00Z">
              <w:r w:rsidRPr="00D74865">
                <w:rPr>
                  <w:rFonts w:ascii="Calibri" w:hAnsi="Calibri" w:cs="Calibri"/>
                  <w:b/>
                  <w:bCs/>
                  <w:color w:val="000000"/>
                  <w:sz w:val="22"/>
                  <w:szCs w:val="22"/>
                </w:rPr>
                <w:t>Exam</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69845" w:author="pete jones" w:date="2022-01-13T10:29:00Z">
              <w:tcPr>
                <w:tcW w:w="424" w:type="dxa"/>
                <w:tcBorders>
                  <w:top w:val="nil"/>
                  <w:left w:val="nil"/>
                  <w:bottom w:val="single" w:sz="8" w:space="0" w:color="auto"/>
                  <w:right w:val="single" w:sz="4" w:space="0" w:color="auto"/>
                </w:tcBorders>
                <w:shd w:val="clear" w:color="auto" w:fill="auto"/>
                <w:noWrap/>
                <w:textDirection w:val="btLr"/>
                <w:vAlign w:val="center"/>
                <w:hideMark/>
              </w:tcPr>
            </w:tcPrChange>
          </w:tcPr>
          <w:p w14:paraId="7A8E834C" w14:textId="77777777" w:rsidR="00596089" w:rsidRPr="00D74865" w:rsidRDefault="00596089" w:rsidP="00596089">
            <w:pPr>
              <w:spacing w:before="0" w:after="0" w:line="240" w:lineRule="auto"/>
              <w:jc w:val="center"/>
              <w:rPr>
                <w:ins w:id="69846" w:author="pete jones" w:date="2022-01-11T16:37:00Z"/>
                <w:rFonts w:ascii="Calibri" w:hAnsi="Calibri" w:cs="Calibri"/>
                <w:b/>
                <w:bCs/>
                <w:color w:val="000000"/>
                <w:sz w:val="22"/>
                <w:szCs w:val="22"/>
              </w:rPr>
            </w:pPr>
            <w:ins w:id="69847" w:author="pete jones" w:date="2022-01-11T16:37:00Z">
              <w:r w:rsidRPr="00D74865">
                <w:rPr>
                  <w:rFonts w:ascii="Calibri" w:hAnsi="Calibri" w:cs="Calibri"/>
                  <w:b/>
                  <w:bCs/>
                  <w:color w:val="000000"/>
                  <w:sz w:val="22"/>
                  <w:szCs w:val="22"/>
                </w:rPr>
                <w:t>Assign</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69848" w:author="pete jones" w:date="2022-01-13T10:29:00Z">
              <w:tcPr>
                <w:tcW w:w="424" w:type="dxa"/>
                <w:tcBorders>
                  <w:top w:val="nil"/>
                  <w:left w:val="nil"/>
                  <w:bottom w:val="single" w:sz="8" w:space="0" w:color="auto"/>
                  <w:right w:val="single" w:sz="4" w:space="0" w:color="auto"/>
                </w:tcBorders>
                <w:shd w:val="clear" w:color="auto" w:fill="auto"/>
                <w:noWrap/>
                <w:textDirection w:val="btLr"/>
                <w:vAlign w:val="center"/>
                <w:hideMark/>
              </w:tcPr>
            </w:tcPrChange>
          </w:tcPr>
          <w:p w14:paraId="484FF677" w14:textId="77777777" w:rsidR="00596089" w:rsidRPr="00D74865" w:rsidRDefault="00596089" w:rsidP="00596089">
            <w:pPr>
              <w:spacing w:before="0" w:after="0" w:line="240" w:lineRule="auto"/>
              <w:jc w:val="center"/>
              <w:rPr>
                <w:ins w:id="69849" w:author="pete jones" w:date="2022-01-11T16:37:00Z"/>
                <w:rFonts w:ascii="Calibri" w:hAnsi="Calibri" w:cs="Calibri"/>
                <w:b/>
                <w:bCs/>
                <w:color w:val="000000"/>
                <w:sz w:val="22"/>
                <w:szCs w:val="22"/>
              </w:rPr>
            </w:pPr>
            <w:ins w:id="69850" w:author="pete jones" w:date="2022-01-11T16:37:00Z">
              <w:r w:rsidRPr="00D74865">
                <w:rPr>
                  <w:rFonts w:ascii="Calibri" w:hAnsi="Calibri" w:cs="Calibri"/>
                  <w:b/>
                  <w:bCs/>
                  <w:color w:val="000000"/>
                  <w:sz w:val="22"/>
                  <w:szCs w:val="22"/>
                </w:rPr>
                <w:t>Oral</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69851" w:author="pete jones" w:date="2022-01-13T10:29:00Z">
              <w:tcPr>
                <w:tcW w:w="424" w:type="dxa"/>
                <w:tcBorders>
                  <w:top w:val="nil"/>
                  <w:left w:val="nil"/>
                  <w:bottom w:val="single" w:sz="8" w:space="0" w:color="auto"/>
                  <w:right w:val="single" w:sz="4" w:space="0" w:color="auto"/>
                </w:tcBorders>
                <w:shd w:val="clear" w:color="auto" w:fill="auto"/>
                <w:noWrap/>
                <w:textDirection w:val="btLr"/>
                <w:vAlign w:val="center"/>
                <w:hideMark/>
              </w:tcPr>
            </w:tcPrChange>
          </w:tcPr>
          <w:p w14:paraId="3EAF16D0" w14:textId="77777777" w:rsidR="00596089" w:rsidRPr="00D74865" w:rsidRDefault="00596089" w:rsidP="00596089">
            <w:pPr>
              <w:spacing w:before="0" w:after="0" w:line="240" w:lineRule="auto"/>
              <w:jc w:val="center"/>
              <w:rPr>
                <w:ins w:id="69852" w:author="pete jones" w:date="2022-01-11T16:37:00Z"/>
                <w:rFonts w:ascii="Calibri" w:hAnsi="Calibri" w:cs="Calibri"/>
                <w:b/>
                <w:bCs/>
                <w:color w:val="000000"/>
                <w:sz w:val="22"/>
                <w:szCs w:val="22"/>
              </w:rPr>
            </w:pPr>
            <w:ins w:id="69853" w:author="pete jones" w:date="2022-01-11T16:37:00Z">
              <w:r w:rsidRPr="00D74865">
                <w:rPr>
                  <w:rFonts w:ascii="Calibri" w:hAnsi="Calibri" w:cs="Calibri"/>
                  <w:b/>
                  <w:bCs/>
                  <w:color w:val="000000"/>
                  <w:sz w:val="22"/>
                  <w:szCs w:val="22"/>
                </w:rPr>
                <w:t>Report</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69854" w:author="pete jones" w:date="2022-01-13T10:29: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5E0AEC66" w14:textId="77777777" w:rsidR="00596089" w:rsidRPr="00D74865" w:rsidRDefault="00596089" w:rsidP="00596089">
            <w:pPr>
              <w:spacing w:before="0" w:after="0" w:line="240" w:lineRule="auto"/>
              <w:jc w:val="center"/>
              <w:rPr>
                <w:ins w:id="69855" w:author="pete jones" w:date="2022-01-11T16:37:00Z"/>
                <w:rFonts w:ascii="Calibri" w:hAnsi="Calibri" w:cs="Calibri"/>
                <w:b/>
                <w:bCs/>
                <w:color w:val="000000"/>
                <w:sz w:val="22"/>
                <w:szCs w:val="22"/>
              </w:rPr>
            </w:pPr>
            <w:ins w:id="69856" w:author="pete jones" w:date="2022-01-11T16:37:00Z">
              <w:r w:rsidRPr="00D74865">
                <w:rPr>
                  <w:rFonts w:ascii="Calibri" w:hAnsi="Calibri" w:cs="Calibri"/>
                  <w:b/>
                  <w:bCs/>
                  <w:color w:val="000000"/>
                  <w:sz w:val="22"/>
                  <w:szCs w:val="22"/>
                </w:rPr>
                <w:t>Portfolio</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69857" w:author="pete jones" w:date="2022-01-13T10:29: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641BDFCA" w14:textId="77777777" w:rsidR="00596089" w:rsidRPr="00D74865" w:rsidRDefault="00596089" w:rsidP="00596089">
            <w:pPr>
              <w:spacing w:before="0" w:after="0" w:line="240" w:lineRule="auto"/>
              <w:jc w:val="center"/>
              <w:rPr>
                <w:ins w:id="69858" w:author="pete jones" w:date="2022-01-11T16:37:00Z"/>
                <w:rFonts w:ascii="Calibri" w:hAnsi="Calibri" w:cs="Calibri"/>
                <w:b/>
                <w:bCs/>
                <w:color w:val="000000"/>
                <w:sz w:val="22"/>
                <w:szCs w:val="22"/>
              </w:rPr>
            </w:pPr>
            <w:ins w:id="69859" w:author="pete jones" w:date="2022-01-11T16:37:00Z">
              <w:r w:rsidRPr="00D74865">
                <w:rPr>
                  <w:rFonts w:ascii="Calibri" w:hAnsi="Calibri" w:cs="Calibri"/>
                  <w:b/>
                  <w:bCs/>
                  <w:color w:val="000000"/>
                  <w:sz w:val="22"/>
                  <w:szCs w:val="22"/>
                </w:rPr>
                <w:t>Teaching Time</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69860" w:author="pete jones" w:date="2022-01-13T10:29: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1C654750" w14:textId="77777777" w:rsidR="00596089" w:rsidRPr="00D74865" w:rsidRDefault="00596089" w:rsidP="00596089">
            <w:pPr>
              <w:spacing w:before="0" w:after="0" w:line="240" w:lineRule="auto"/>
              <w:jc w:val="center"/>
              <w:rPr>
                <w:ins w:id="69861" w:author="pete jones" w:date="2022-01-11T16:37:00Z"/>
                <w:rFonts w:ascii="Calibri" w:hAnsi="Calibri" w:cs="Calibri"/>
                <w:b/>
                <w:bCs/>
                <w:color w:val="000000"/>
                <w:sz w:val="22"/>
                <w:szCs w:val="22"/>
              </w:rPr>
            </w:pPr>
            <w:ins w:id="69862" w:author="pete jones" w:date="2022-01-11T16:37:00Z">
              <w:r w:rsidRPr="00D74865">
                <w:rPr>
                  <w:rFonts w:ascii="Calibri" w:hAnsi="Calibri" w:cs="Calibri"/>
                  <w:b/>
                  <w:bCs/>
                  <w:color w:val="000000"/>
                  <w:sz w:val="22"/>
                  <w:szCs w:val="22"/>
                </w:rPr>
                <w:t>Independent Study</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69863" w:author="pete jones" w:date="2022-01-13T10:29: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746D965C" w14:textId="77777777" w:rsidR="00596089" w:rsidRPr="00D74865" w:rsidRDefault="00596089" w:rsidP="00596089">
            <w:pPr>
              <w:spacing w:before="0" w:after="0" w:line="240" w:lineRule="auto"/>
              <w:jc w:val="center"/>
              <w:rPr>
                <w:ins w:id="69864" w:author="pete jones" w:date="2022-01-11T16:37:00Z"/>
                <w:rFonts w:ascii="Calibri" w:hAnsi="Calibri" w:cs="Calibri"/>
                <w:b/>
                <w:bCs/>
                <w:color w:val="000000"/>
                <w:sz w:val="22"/>
                <w:szCs w:val="22"/>
              </w:rPr>
            </w:pPr>
            <w:ins w:id="69865" w:author="pete jones" w:date="2022-01-11T16:37:00Z">
              <w:r w:rsidRPr="00D74865">
                <w:rPr>
                  <w:rFonts w:ascii="Calibri" w:hAnsi="Calibri" w:cs="Calibri"/>
                  <w:b/>
                  <w:bCs/>
                  <w:color w:val="000000"/>
                  <w:sz w:val="22"/>
                  <w:szCs w:val="22"/>
                </w:rPr>
                <w:t>Written Exams</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69866" w:author="pete jones" w:date="2022-01-13T10:29: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2B2E4082" w14:textId="77777777" w:rsidR="00596089" w:rsidRPr="00D74865" w:rsidRDefault="00596089" w:rsidP="00596089">
            <w:pPr>
              <w:spacing w:before="0" w:after="0" w:line="240" w:lineRule="auto"/>
              <w:jc w:val="center"/>
              <w:rPr>
                <w:ins w:id="69867" w:author="pete jones" w:date="2022-01-11T16:37:00Z"/>
                <w:rFonts w:ascii="Calibri" w:hAnsi="Calibri" w:cs="Calibri"/>
                <w:b/>
                <w:bCs/>
                <w:color w:val="000000"/>
                <w:sz w:val="22"/>
                <w:szCs w:val="22"/>
              </w:rPr>
            </w:pPr>
            <w:ins w:id="69868" w:author="pete jones" w:date="2022-01-11T16:37:00Z">
              <w:r w:rsidRPr="00D74865">
                <w:rPr>
                  <w:rFonts w:ascii="Calibri" w:hAnsi="Calibri" w:cs="Calibri"/>
                  <w:b/>
                  <w:bCs/>
                  <w:color w:val="000000"/>
                  <w:sz w:val="22"/>
                  <w:szCs w:val="22"/>
                </w:rPr>
                <w:t>Practical Exams</w:t>
              </w:r>
            </w:ins>
          </w:p>
        </w:tc>
        <w:tc>
          <w:tcPr>
            <w:tcW w:w="498" w:type="dxa"/>
            <w:tcBorders>
              <w:top w:val="nil"/>
              <w:left w:val="nil"/>
              <w:bottom w:val="single" w:sz="8" w:space="0" w:color="auto"/>
              <w:right w:val="single" w:sz="8" w:space="0" w:color="auto"/>
            </w:tcBorders>
            <w:shd w:val="clear" w:color="auto" w:fill="auto"/>
            <w:noWrap/>
            <w:textDirection w:val="btLr"/>
            <w:vAlign w:val="center"/>
            <w:hideMark/>
            <w:tcPrChange w:id="69869" w:author="pete jones" w:date="2022-01-13T10:29:00Z">
              <w:tcPr>
                <w:tcW w:w="406" w:type="dxa"/>
                <w:tcBorders>
                  <w:top w:val="nil"/>
                  <w:left w:val="nil"/>
                  <w:bottom w:val="single" w:sz="8" w:space="0" w:color="auto"/>
                  <w:right w:val="single" w:sz="8" w:space="0" w:color="auto"/>
                </w:tcBorders>
                <w:shd w:val="clear" w:color="auto" w:fill="auto"/>
                <w:noWrap/>
                <w:textDirection w:val="btLr"/>
                <w:vAlign w:val="center"/>
                <w:hideMark/>
              </w:tcPr>
            </w:tcPrChange>
          </w:tcPr>
          <w:p w14:paraId="286D8316" w14:textId="77777777" w:rsidR="00596089" w:rsidRPr="00D74865" w:rsidRDefault="00596089" w:rsidP="00596089">
            <w:pPr>
              <w:spacing w:before="0" w:after="0" w:line="240" w:lineRule="auto"/>
              <w:jc w:val="center"/>
              <w:rPr>
                <w:ins w:id="69870" w:author="pete jones" w:date="2022-01-11T16:37:00Z"/>
                <w:rFonts w:ascii="Calibri" w:hAnsi="Calibri" w:cs="Calibri"/>
                <w:b/>
                <w:bCs/>
                <w:color w:val="000000"/>
                <w:sz w:val="22"/>
                <w:szCs w:val="22"/>
              </w:rPr>
            </w:pPr>
            <w:ins w:id="69871" w:author="pete jones" w:date="2022-01-11T16:37:00Z">
              <w:r w:rsidRPr="00D74865">
                <w:rPr>
                  <w:rFonts w:ascii="Calibri" w:hAnsi="Calibri" w:cs="Calibri"/>
                  <w:b/>
                  <w:bCs/>
                  <w:color w:val="000000"/>
                  <w:sz w:val="22"/>
                  <w:szCs w:val="22"/>
                </w:rPr>
                <w:t>Coursework</w:t>
              </w:r>
            </w:ins>
          </w:p>
        </w:tc>
      </w:tr>
      <w:tr w:rsidR="00596089" w:rsidRPr="00D74865" w14:paraId="783C67CC" w14:textId="77777777" w:rsidTr="00176127">
        <w:trPr>
          <w:trHeight w:val="300"/>
          <w:ins w:id="69872" w:author="pete jones" w:date="2022-01-11T16:37:00Z"/>
          <w:trPrChange w:id="69873" w:author="pete jones" w:date="2022-01-13T10:29:00Z">
            <w:trPr>
              <w:trHeight w:val="300"/>
            </w:trPr>
          </w:trPrChange>
        </w:trPr>
        <w:tc>
          <w:tcPr>
            <w:tcW w:w="498" w:type="dxa"/>
            <w:tcBorders>
              <w:top w:val="single" w:sz="8" w:space="0" w:color="auto"/>
              <w:left w:val="single" w:sz="8" w:space="0" w:color="auto"/>
              <w:bottom w:val="single" w:sz="4" w:space="0" w:color="auto"/>
              <w:right w:val="single" w:sz="4" w:space="0" w:color="auto"/>
            </w:tcBorders>
            <w:shd w:val="clear" w:color="auto" w:fill="auto"/>
            <w:noWrap/>
            <w:vAlign w:val="bottom"/>
            <w:hideMark/>
            <w:tcPrChange w:id="69874" w:author="pete jones" w:date="2022-01-13T10:29:00Z">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tcPrChange>
          </w:tcPr>
          <w:p w14:paraId="2597DE77" w14:textId="77777777" w:rsidR="00596089" w:rsidRPr="00D74865" w:rsidRDefault="00596089" w:rsidP="00596089">
            <w:pPr>
              <w:spacing w:before="0" w:after="0" w:line="240" w:lineRule="auto"/>
              <w:jc w:val="center"/>
              <w:rPr>
                <w:ins w:id="69875" w:author="pete jones" w:date="2022-01-11T16:37:00Z"/>
                <w:rFonts w:ascii="Calibri" w:hAnsi="Calibri" w:cs="Calibri"/>
                <w:color w:val="000000"/>
                <w:sz w:val="22"/>
                <w:szCs w:val="22"/>
              </w:rPr>
            </w:pPr>
            <w:ins w:id="69876" w:author="pete jones" w:date="2022-01-11T16:37:00Z">
              <w:r w:rsidRPr="00D74865">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69877"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4E3E3C45" w14:textId="77777777" w:rsidR="00596089" w:rsidRPr="00D74865" w:rsidRDefault="00596089" w:rsidP="00596089">
            <w:pPr>
              <w:spacing w:before="0" w:after="0" w:line="240" w:lineRule="auto"/>
              <w:jc w:val="left"/>
              <w:rPr>
                <w:ins w:id="69878" w:author="pete jones" w:date="2022-01-11T16:37:00Z"/>
                <w:rFonts w:ascii="Calibri" w:hAnsi="Calibri" w:cs="Calibri"/>
                <w:color w:val="000000"/>
                <w:sz w:val="22"/>
                <w:szCs w:val="22"/>
              </w:rPr>
            </w:pPr>
            <w:ins w:id="69879" w:author="pete jones" w:date="2022-01-11T16:37:00Z">
              <w:r w:rsidRPr="00D74865">
                <w:rPr>
                  <w:rFonts w:ascii="Calibri" w:hAnsi="Calibri" w:cs="Calibri"/>
                  <w:color w:val="000000"/>
                  <w:sz w:val="22"/>
                  <w:szCs w:val="22"/>
                </w:rPr>
                <w:t>Manufacturing Technology and Materials</w:t>
              </w:r>
            </w:ins>
          </w:p>
        </w:tc>
        <w:tc>
          <w:tcPr>
            <w:tcW w:w="498" w:type="dxa"/>
            <w:tcBorders>
              <w:top w:val="nil"/>
              <w:left w:val="nil"/>
              <w:bottom w:val="single" w:sz="4" w:space="0" w:color="auto"/>
              <w:right w:val="single" w:sz="4" w:space="0" w:color="auto"/>
            </w:tcBorders>
            <w:shd w:val="clear" w:color="auto" w:fill="auto"/>
            <w:noWrap/>
            <w:vAlign w:val="bottom"/>
            <w:hideMark/>
            <w:tcPrChange w:id="6988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49AF005" w14:textId="77777777" w:rsidR="00596089" w:rsidRPr="00D74865" w:rsidRDefault="00596089" w:rsidP="00596089">
            <w:pPr>
              <w:spacing w:before="0" w:after="0" w:line="240" w:lineRule="auto"/>
              <w:jc w:val="center"/>
              <w:rPr>
                <w:ins w:id="69881" w:author="pete jones" w:date="2022-01-11T16:37:00Z"/>
                <w:rFonts w:ascii="Calibri" w:hAnsi="Calibri" w:cs="Calibri"/>
                <w:color w:val="000000"/>
                <w:sz w:val="22"/>
                <w:szCs w:val="22"/>
              </w:rPr>
            </w:pPr>
            <w:ins w:id="69882" w:author="pete jones" w:date="2022-01-11T16:37:00Z">
              <w:r w:rsidRPr="00D74865">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6988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06F6B833" w14:textId="77777777" w:rsidR="00596089" w:rsidRPr="00D74865" w:rsidRDefault="00596089" w:rsidP="00596089">
            <w:pPr>
              <w:spacing w:before="0" w:after="0" w:line="240" w:lineRule="auto"/>
              <w:jc w:val="center"/>
              <w:rPr>
                <w:ins w:id="69884" w:author="pete jones" w:date="2022-01-11T16:37:00Z"/>
                <w:rFonts w:ascii="Calibri" w:hAnsi="Calibri" w:cs="Calibri"/>
                <w:color w:val="000000"/>
                <w:sz w:val="22"/>
                <w:szCs w:val="22"/>
              </w:rPr>
            </w:pPr>
            <w:ins w:id="69885"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6988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20541D6" w14:textId="77777777" w:rsidR="00596089" w:rsidRPr="00D74865" w:rsidRDefault="00596089" w:rsidP="00596089">
            <w:pPr>
              <w:spacing w:before="0" w:after="0" w:line="240" w:lineRule="auto"/>
              <w:jc w:val="center"/>
              <w:rPr>
                <w:ins w:id="69887" w:author="pete jones" w:date="2022-01-11T16:37:00Z"/>
                <w:rFonts w:ascii="Calibri" w:hAnsi="Calibri" w:cs="Calibri"/>
                <w:color w:val="000000"/>
                <w:sz w:val="22"/>
                <w:szCs w:val="22"/>
              </w:rPr>
            </w:pPr>
            <w:ins w:id="6988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88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EBB8941" w14:textId="77777777" w:rsidR="00596089" w:rsidRPr="00D74865" w:rsidRDefault="00596089" w:rsidP="00596089">
            <w:pPr>
              <w:spacing w:before="0" w:after="0" w:line="240" w:lineRule="auto"/>
              <w:jc w:val="center"/>
              <w:rPr>
                <w:ins w:id="69890" w:author="pete jones" w:date="2022-01-11T16:37:00Z"/>
                <w:rFonts w:ascii="Calibri" w:hAnsi="Calibri" w:cs="Calibri"/>
                <w:color w:val="000000"/>
                <w:sz w:val="22"/>
                <w:szCs w:val="22"/>
              </w:rPr>
            </w:pPr>
            <w:ins w:id="6989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892"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B8D6CA3" w14:textId="77777777" w:rsidR="00596089" w:rsidRPr="00D74865" w:rsidRDefault="00596089" w:rsidP="00596089">
            <w:pPr>
              <w:spacing w:before="0" w:after="0" w:line="240" w:lineRule="auto"/>
              <w:jc w:val="center"/>
              <w:rPr>
                <w:ins w:id="69893" w:author="pete jones" w:date="2022-01-11T16:37:00Z"/>
                <w:rFonts w:ascii="Calibri" w:hAnsi="Calibri" w:cs="Calibri"/>
                <w:color w:val="000000"/>
                <w:sz w:val="22"/>
                <w:szCs w:val="22"/>
              </w:rPr>
            </w:pPr>
            <w:ins w:id="6989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89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B8D83E0" w14:textId="77777777" w:rsidR="00596089" w:rsidRPr="00D74865" w:rsidRDefault="00596089" w:rsidP="00596089">
            <w:pPr>
              <w:spacing w:before="0" w:after="0" w:line="240" w:lineRule="auto"/>
              <w:jc w:val="center"/>
              <w:rPr>
                <w:ins w:id="69896" w:author="pete jones" w:date="2022-01-11T16:37:00Z"/>
                <w:rFonts w:ascii="Calibri" w:hAnsi="Calibri" w:cs="Calibri"/>
                <w:color w:val="000000"/>
                <w:sz w:val="22"/>
                <w:szCs w:val="22"/>
              </w:rPr>
            </w:pPr>
            <w:ins w:id="6989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89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F092055" w14:textId="77777777" w:rsidR="00596089" w:rsidRPr="00D74865" w:rsidRDefault="00596089" w:rsidP="00596089">
            <w:pPr>
              <w:spacing w:before="0" w:after="0" w:line="240" w:lineRule="auto"/>
              <w:jc w:val="center"/>
              <w:rPr>
                <w:ins w:id="69899" w:author="pete jones" w:date="2022-01-11T16:37:00Z"/>
                <w:rFonts w:ascii="Calibri" w:hAnsi="Calibri" w:cs="Calibri"/>
                <w:color w:val="000000"/>
                <w:sz w:val="22"/>
                <w:szCs w:val="22"/>
              </w:rPr>
            </w:pPr>
            <w:ins w:id="6990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0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C2A55A9" w14:textId="77777777" w:rsidR="00596089" w:rsidRPr="00D74865" w:rsidRDefault="00596089" w:rsidP="00596089">
            <w:pPr>
              <w:spacing w:before="0" w:after="0" w:line="240" w:lineRule="auto"/>
              <w:jc w:val="center"/>
              <w:rPr>
                <w:ins w:id="69902" w:author="pete jones" w:date="2022-01-11T16:37:00Z"/>
                <w:rFonts w:ascii="Calibri" w:hAnsi="Calibri" w:cs="Calibri"/>
                <w:color w:val="000000"/>
                <w:sz w:val="22"/>
                <w:szCs w:val="22"/>
              </w:rPr>
            </w:pPr>
            <w:ins w:id="6990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0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F252D1A" w14:textId="77777777" w:rsidR="00596089" w:rsidRPr="00D74865" w:rsidRDefault="00596089" w:rsidP="00596089">
            <w:pPr>
              <w:spacing w:before="0" w:after="0" w:line="240" w:lineRule="auto"/>
              <w:jc w:val="center"/>
              <w:rPr>
                <w:ins w:id="69905" w:author="pete jones" w:date="2022-01-11T16:37:00Z"/>
                <w:rFonts w:ascii="Calibri" w:hAnsi="Calibri" w:cs="Calibri"/>
                <w:color w:val="000000"/>
                <w:sz w:val="22"/>
                <w:szCs w:val="22"/>
              </w:rPr>
            </w:pPr>
            <w:ins w:id="6990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0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0403043" w14:textId="77777777" w:rsidR="00596089" w:rsidRPr="00D74865" w:rsidRDefault="00596089" w:rsidP="00596089">
            <w:pPr>
              <w:spacing w:before="0" w:after="0" w:line="240" w:lineRule="auto"/>
              <w:jc w:val="center"/>
              <w:rPr>
                <w:ins w:id="69908" w:author="pete jones" w:date="2022-01-11T16:37:00Z"/>
                <w:rFonts w:ascii="Calibri" w:hAnsi="Calibri" w:cs="Calibri"/>
                <w:color w:val="000000"/>
                <w:sz w:val="22"/>
                <w:szCs w:val="22"/>
              </w:rPr>
            </w:pPr>
            <w:ins w:id="6990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1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98850E2" w14:textId="77777777" w:rsidR="00596089" w:rsidRPr="00D74865" w:rsidRDefault="00596089" w:rsidP="00596089">
            <w:pPr>
              <w:spacing w:before="0" w:after="0" w:line="240" w:lineRule="auto"/>
              <w:jc w:val="center"/>
              <w:rPr>
                <w:ins w:id="69911" w:author="pete jones" w:date="2022-01-11T16:37:00Z"/>
                <w:rFonts w:ascii="Calibri" w:hAnsi="Calibri" w:cs="Calibri"/>
                <w:color w:val="000000"/>
                <w:sz w:val="22"/>
                <w:szCs w:val="22"/>
              </w:rPr>
            </w:pPr>
            <w:ins w:id="6991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69913"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0D93C014" w14:textId="77777777" w:rsidR="00596089" w:rsidRPr="00D74865" w:rsidRDefault="00596089" w:rsidP="00596089">
            <w:pPr>
              <w:spacing w:before="0" w:after="0" w:line="240" w:lineRule="auto"/>
              <w:jc w:val="center"/>
              <w:rPr>
                <w:ins w:id="69914" w:author="pete jones" w:date="2022-01-11T16:37:00Z"/>
                <w:rFonts w:ascii="Calibri" w:hAnsi="Calibri" w:cs="Calibri"/>
                <w:color w:val="000000"/>
                <w:sz w:val="22"/>
                <w:szCs w:val="22"/>
              </w:rPr>
            </w:pPr>
            <w:ins w:id="69915" w:author="pete jones" w:date="2022-01-11T16:37:00Z">
              <w:r w:rsidRPr="00D74865">
                <w:rPr>
                  <w:rFonts w:ascii="Calibri" w:hAnsi="Calibri" w:cs="Calibri"/>
                  <w:color w:val="000000"/>
                  <w:sz w:val="22"/>
                  <w:szCs w:val="22"/>
                </w:rPr>
                <w:t> </w:t>
              </w:r>
            </w:ins>
          </w:p>
        </w:tc>
      </w:tr>
      <w:tr w:rsidR="00596089" w:rsidRPr="00D74865" w14:paraId="6FF2765F" w14:textId="77777777" w:rsidTr="00176127">
        <w:trPr>
          <w:trHeight w:val="300"/>
          <w:ins w:id="69916" w:author="pete jones" w:date="2022-01-11T16:37:00Z"/>
          <w:trPrChange w:id="69917"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69918"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0670794" w14:textId="77777777" w:rsidR="00596089" w:rsidRPr="00D74865" w:rsidRDefault="00596089" w:rsidP="00596089">
            <w:pPr>
              <w:spacing w:before="0" w:after="0" w:line="240" w:lineRule="auto"/>
              <w:jc w:val="center"/>
              <w:rPr>
                <w:ins w:id="69919" w:author="pete jones" w:date="2022-01-11T16:37:00Z"/>
                <w:rFonts w:ascii="Calibri" w:hAnsi="Calibri" w:cs="Calibri"/>
                <w:color w:val="000000"/>
                <w:sz w:val="22"/>
                <w:szCs w:val="22"/>
              </w:rPr>
            </w:pPr>
            <w:ins w:id="69920" w:author="pete jones" w:date="2022-01-11T16:37:00Z">
              <w:r w:rsidRPr="00D74865">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69921"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4B9A8604" w14:textId="77777777" w:rsidR="00596089" w:rsidRPr="00D74865" w:rsidRDefault="00596089" w:rsidP="00596089">
            <w:pPr>
              <w:spacing w:before="0" w:after="0" w:line="240" w:lineRule="auto"/>
              <w:jc w:val="left"/>
              <w:rPr>
                <w:ins w:id="69922" w:author="pete jones" w:date="2022-01-11T16:37:00Z"/>
                <w:rFonts w:ascii="Calibri" w:hAnsi="Calibri" w:cs="Calibri"/>
                <w:color w:val="000000"/>
                <w:sz w:val="22"/>
                <w:szCs w:val="22"/>
              </w:rPr>
            </w:pPr>
            <w:ins w:id="69923" w:author="pete jones" w:date="2022-01-11T16:37:00Z">
              <w:r w:rsidRPr="00D74865">
                <w:rPr>
                  <w:rFonts w:ascii="Calibri" w:hAnsi="Calibri" w:cs="Calibri"/>
                  <w:color w:val="000000"/>
                  <w:sz w:val="22"/>
                  <w:szCs w:val="22"/>
                </w:rPr>
                <w:t>Mechanical Science</w:t>
              </w:r>
            </w:ins>
          </w:p>
        </w:tc>
        <w:tc>
          <w:tcPr>
            <w:tcW w:w="498" w:type="dxa"/>
            <w:tcBorders>
              <w:top w:val="nil"/>
              <w:left w:val="nil"/>
              <w:bottom w:val="single" w:sz="4" w:space="0" w:color="auto"/>
              <w:right w:val="single" w:sz="4" w:space="0" w:color="auto"/>
            </w:tcBorders>
            <w:shd w:val="clear" w:color="auto" w:fill="auto"/>
            <w:noWrap/>
            <w:vAlign w:val="bottom"/>
            <w:hideMark/>
            <w:tcPrChange w:id="6992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02142BB6" w14:textId="77777777" w:rsidR="00596089" w:rsidRPr="00D74865" w:rsidRDefault="00596089" w:rsidP="00596089">
            <w:pPr>
              <w:spacing w:before="0" w:after="0" w:line="240" w:lineRule="auto"/>
              <w:jc w:val="center"/>
              <w:rPr>
                <w:ins w:id="69925" w:author="pete jones" w:date="2022-01-11T16:37:00Z"/>
                <w:rFonts w:ascii="Calibri" w:hAnsi="Calibri" w:cs="Calibri"/>
                <w:color w:val="000000"/>
                <w:sz w:val="22"/>
                <w:szCs w:val="22"/>
              </w:rPr>
            </w:pPr>
            <w:ins w:id="69926" w:author="pete jones" w:date="2022-01-11T16:37:00Z">
              <w:r w:rsidRPr="00D74865">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6992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ADD99F1" w14:textId="77777777" w:rsidR="00596089" w:rsidRPr="00D74865" w:rsidRDefault="00596089" w:rsidP="00596089">
            <w:pPr>
              <w:spacing w:before="0" w:after="0" w:line="240" w:lineRule="auto"/>
              <w:jc w:val="center"/>
              <w:rPr>
                <w:ins w:id="69928" w:author="pete jones" w:date="2022-01-11T16:37:00Z"/>
                <w:rFonts w:ascii="Calibri" w:hAnsi="Calibri" w:cs="Calibri"/>
                <w:color w:val="000000"/>
                <w:sz w:val="22"/>
                <w:szCs w:val="22"/>
              </w:rPr>
            </w:pPr>
            <w:ins w:id="69929"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6993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02678E92" w14:textId="77777777" w:rsidR="00596089" w:rsidRPr="00D74865" w:rsidRDefault="00596089" w:rsidP="00596089">
            <w:pPr>
              <w:spacing w:before="0" w:after="0" w:line="240" w:lineRule="auto"/>
              <w:jc w:val="center"/>
              <w:rPr>
                <w:ins w:id="69931" w:author="pete jones" w:date="2022-01-11T16:37:00Z"/>
                <w:rFonts w:ascii="Calibri" w:hAnsi="Calibri" w:cs="Calibri"/>
                <w:color w:val="000000"/>
                <w:sz w:val="22"/>
                <w:szCs w:val="22"/>
              </w:rPr>
            </w:pPr>
            <w:ins w:id="6993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3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9D51D40" w14:textId="77777777" w:rsidR="00596089" w:rsidRPr="00D74865" w:rsidRDefault="00596089" w:rsidP="00596089">
            <w:pPr>
              <w:spacing w:before="0" w:after="0" w:line="240" w:lineRule="auto"/>
              <w:jc w:val="center"/>
              <w:rPr>
                <w:ins w:id="69934" w:author="pete jones" w:date="2022-01-11T16:37:00Z"/>
                <w:rFonts w:ascii="Calibri" w:hAnsi="Calibri" w:cs="Calibri"/>
                <w:color w:val="000000"/>
                <w:sz w:val="22"/>
                <w:szCs w:val="22"/>
              </w:rPr>
            </w:pPr>
            <w:ins w:id="6993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36"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FD01284" w14:textId="77777777" w:rsidR="00596089" w:rsidRPr="00D74865" w:rsidRDefault="00596089" w:rsidP="00596089">
            <w:pPr>
              <w:spacing w:before="0" w:after="0" w:line="240" w:lineRule="auto"/>
              <w:jc w:val="center"/>
              <w:rPr>
                <w:ins w:id="69937" w:author="pete jones" w:date="2022-01-11T16:37:00Z"/>
                <w:rFonts w:ascii="Calibri" w:hAnsi="Calibri" w:cs="Calibri"/>
                <w:color w:val="000000"/>
                <w:sz w:val="22"/>
                <w:szCs w:val="22"/>
              </w:rPr>
            </w:pPr>
            <w:ins w:id="6993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3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C6342DF" w14:textId="77777777" w:rsidR="00596089" w:rsidRPr="00D74865" w:rsidRDefault="00596089" w:rsidP="00596089">
            <w:pPr>
              <w:spacing w:before="0" w:after="0" w:line="240" w:lineRule="auto"/>
              <w:jc w:val="center"/>
              <w:rPr>
                <w:ins w:id="69940" w:author="pete jones" w:date="2022-01-11T16:37:00Z"/>
                <w:rFonts w:ascii="Calibri" w:hAnsi="Calibri" w:cs="Calibri"/>
                <w:color w:val="000000"/>
                <w:sz w:val="22"/>
                <w:szCs w:val="22"/>
              </w:rPr>
            </w:pPr>
            <w:ins w:id="6994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4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7093497" w14:textId="77777777" w:rsidR="00596089" w:rsidRPr="00D74865" w:rsidRDefault="00596089" w:rsidP="00596089">
            <w:pPr>
              <w:spacing w:before="0" w:after="0" w:line="240" w:lineRule="auto"/>
              <w:jc w:val="center"/>
              <w:rPr>
                <w:ins w:id="69943" w:author="pete jones" w:date="2022-01-11T16:37:00Z"/>
                <w:rFonts w:ascii="Calibri" w:hAnsi="Calibri" w:cs="Calibri"/>
                <w:color w:val="000000"/>
                <w:sz w:val="22"/>
                <w:szCs w:val="22"/>
              </w:rPr>
            </w:pPr>
            <w:ins w:id="6994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4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7333495" w14:textId="77777777" w:rsidR="00596089" w:rsidRPr="00D74865" w:rsidRDefault="00596089" w:rsidP="00596089">
            <w:pPr>
              <w:spacing w:before="0" w:after="0" w:line="240" w:lineRule="auto"/>
              <w:jc w:val="center"/>
              <w:rPr>
                <w:ins w:id="69946" w:author="pete jones" w:date="2022-01-11T16:37:00Z"/>
                <w:rFonts w:ascii="Calibri" w:hAnsi="Calibri" w:cs="Calibri"/>
                <w:color w:val="000000"/>
                <w:sz w:val="22"/>
                <w:szCs w:val="22"/>
              </w:rPr>
            </w:pPr>
            <w:ins w:id="6994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4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2752D04" w14:textId="77777777" w:rsidR="00596089" w:rsidRPr="00D74865" w:rsidRDefault="00596089" w:rsidP="00596089">
            <w:pPr>
              <w:spacing w:before="0" w:after="0" w:line="240" w:lineRule="auto"/>
              <w:jc w:val="center"/>
              <w:rPr>
                <w:ins w:id="69949" w:author="pete jones" w:date="2022-01-11T16:37:00Z"/>
                <w:rFonts w:ascii="Calibri" w:hAnsi="Calibri" w:cs="Calibri"/>
                <w:color w:val="000000"/>
                <w:sz w:val="22"/>
                <w:szCs w:val="22"/>
              </w:rPr>
            </w:pPr>
            <w:ins w:id="6995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5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44CDA14" w14:textId="77777777" w:rsidR="00596089" w:rsidRPr="00D74865" w:rsidRDefault="00596089" w:rsidP="00596089">
            <w:pPr>
              <w:spacing w:before="0" w:after="0" w:line="240" w:lineRule="auto"/>
              <w:jc w:val="center"/>
              <w:rPr>
                <w:ins w:id="69952" w:author="pete jones" w:date="2022-01-11T16:37:00Z"/>
                <w:rFonts w:ascii="Calibri" w:hAnsi="Calibri" w:cs="Calibri"/>
                <w:color w:val="000000"/>
                <w:sz w:val="22"/>
                <w:szCs w:val="22"/>
              </w:rPr>
            </w:pPr>
            <w:ins w:id="6995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5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357131F" w14:textId="77777777" w:rsidR="00596089" w:rsidRPr="00D74865" w:rsidRDefault="00596089" w:rsidP="00596089">
            <w:pPr>
              <w:spacing w:before="0" w:after="0" w:line="240" w:lineRule="auto"/>
              <w:jc w:val="center"/>
              <w:rPr>
                <w:ins w:id="69955" w:author="pete jones" w:date="2022-01-11T16:37:00Z"/>
                <w:rFonts w:ascii="Calibri" w:hAnsi="Calibri" w:cs="Calibri"/>
                <w:color w:val="000000"/>
                <w:sz w:val="22"/>
                <w:szCs w:val="22"/>
              </w:rPr>
            </w:pPr>
            <w:ins w:id="6995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69957"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4E856EA4" w14:textId="77777777" w:rsidR="00596089" w:rsidRPr="00D74865" w:rsidRDefault="00596089" w:rsidP="00596089">
            <w:pPr>
              <w:spacing w:before="0" w:after="0" w:line="240" w:lineRule="auto"/>
              <w:jc w:val="center"/>
              <w:rPr>
                <w:ins w:id="69958" w:author="pete jones" w:date="2022-01-11T16:37:00Z"/>
                <w:rFonts w:ascii="Calibri" w:hAnsi="Calibri" w:cs="Calibri"/>
                <w:color w:val="000000"/>
                <w:sz w:val="22"/>
                <w:szCs w:val="22"/>
              </w:rPr>
            </w:pPr>
            <w:ins w:id="69959" w:author="pete jones" w:date="2022-01-11T16:37:00Z">
              <w:r w:rsidRPr="00D74865">
                <w:rPr>
                  <w:rFonts w:ascii="Calibri" w:hAnsi="Calibri" w:cs="Calibri"/>
                  <w:color w:val="000000"/>
                  <w:sz w:val="22"/>
                  <w:szCs w:val="22"/>
                </w:rPr>
                <w:t> </w:t>
              </w:r>
            </w:ins>
          </w:p>
        </w:tc>
      </w:tr>
      <w:tr w:rsidR="00596089" w:rsidRPr="00D74865" w14:paraId="320D77D8" w14:textId="77777777" w:rsidTr="00176127">
        <w:trPr>
          <w:trHeight w:val="300"/>
          <w:ins w:id="69960" w:author="pete jones" w:date="2022-01-11T16:37:00Z"/>
          <w:trPrChange w:id="69961"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69962"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3B410D3" w14:textId="77777777" w:rsidR="00596089" w:rsidRPr="00D74865" w:rsidRDefault="00596089" w:rsidP="00596089">
            <w:pPr>
              <w:spacing w:before="0" w:after="0" w:line="240" w:lineRule="auto"/>
              <w:jc w:val="center"/>
              <w:rPr>
                <w:ins w:id="69963" w:author="pete jones" w:date="2022-01-11T16:37:00Z"/>
                <w:rFonts w:ascii="Calibri" w:hAnsi="Calibri" w:cs="Calibri"/>
                <w:color w:val="000000"/>
                <w:sz w:val="22"/>
                <w:szCs w:val="22"/>
              </w:rPr>
            </w:pPr>
            <w:ins w:id="69964" w:author="pete jones" w:date="2022-01-11T16:37:00Z">
              <w:r w:rsidRPr="00D74865">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69965"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6DF6414C" w14:textId="77777777" w:rsidR="00596089" w:rsidRPr="00D74865" w:rsidRDefault="00596089" w:rsidP="00596089">
            <w:pPr>
              <w:spacing w:before="0" w:after="0" w:line="240" w:lineRule="auto"/>
              <w:jc w:val="left"/>
              <w:rPr>
                <w:ins w:id="69966" w:author="pete jones" w:date="2022-01-11T16:37:00Z"/>
                <w:rFonts w:ascii="Calibri" w:hAnsi="Calibri" w:cs="Calibri"/>
                <w:color w:val="000000"/>
                <w:sz w:val="22"/>
                <w:szCs w:val="22"/>
              </w:rPr>
            </w:pPr>
            <w:ins w:id="69967" w:author="pete jones" w:date="2022-01-11T16:37:00Z">
              <w:r w:rsidRPr="00D74865">
                <w:rPr>
                  <w:rFonts w:ascii="Calibri" w:hAnsi="Calibri" w:cs="Calibri"/>
                  <w:color w:val="000000"/>
                  <w:sz w:val="22"/>
                  <w:szCs w:val="22"/>
                </w:rPr>
                <w:t>Design</w:t>
              </w:r>
            </w:ins>
          </w:p>
        </w:tc>
        <w:tc>
          <w:tcPr>
            <w:tcW w:w="498" w:type="dxa"/>
            <w:tcBorders>
              <w:top w:val="nil"/>
              <w:left w:val="nil"/>
              <w:bottom w:val="single" w:sz="4" w:space="0" w:color="auto"/>
              <w:right w:val="single" w:sz="4" w:space="0" w:color="auto"/>
            </w:tcBorders>
            <w:shd w:val="clear" w:color="auto" w:fill="auto"/>
            <w:noWrap/>
            <w:vAlign w:val="bottom"/>
            <w:hideMark/>
            <w:tcPrChange w:id="6996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1B33E7DD" w14:textId="77777777" w:rsidR="00596089" w:rsidRPr="00D74865" w:rsidRDefault="00596089" w:rsidP="00596089">
            <w:pPr>
              <w:spacing w:before="0" w:after="0" w:line="240" w:lineRule="auto"/>
              <w:jc w:val="center"/>
              <w:rPr>
                <w:ins w:id="69969" w:author="pete jones" w:date="2022-01-11T16:37:00Z"/>
                <w:rFonts w:ascii="Calibri" w:hAnsi="Calibri" w:cs="Calibri"/>
                <w:color w:val="000000"/>
                <w:sz w:val="22"/>
                <w:szCs w:val="22"/>
              </w:rPr>
            </w:pPr>
            <w:ins w:id="69970" w:author="pete jones" w:date="2022-01-11T16:37:00Z">
              <w:r w:rsidRPr="00D74865">
                <w:rPr>
                  <w:rFonts w:ascii="Calibri" w:hAnsi="Calibri" w:cs="Calibri"/>
                  <w:color w:val="000000"/>
                  <w:sz w:val="22"/>
                  <w:szCs w:val="22"/>
                </w:rPr>
                <w:t>O</w:t>
              </w:r>
            </w:ins>
          </w:p>
        </w:tc>
        <w:tc>
          <w:tcPr>
            <w:tcW w:w="498" w:type="dxa"/>
            <w:tcBorders>
              <w:top w:val="nil"/>
              <w:left w:val="nil"/>
              <w:bottom w:val="single" w:sz="4" w:space="0" w:color="auto"/>
              <w:right w:val="single" w:sz="4" w:space="0" w:color="auto"/>
            </w:tcBorders>
            <w:shd w:val="clear" w:color="auto" w:fill="auto"/>
            <w:noWrap/>
            <w:vAlign w:val="bottom"/>
            <w:hideMark/>
            <w:tcPrChange w:id="6997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152C873" w14:textId="77777777" w:rsidR="00596089" w:rsidRPr="00D74865" w:rsidRDefault="00596089" w:rsidP="00596089">
            <w:pPr>
              <w:spacing w:before="0" w:after="0" w:line="240" w:lineRule="auto"/>
              <w:jc w:val="center"/>
              <w:rPr>
                <w:ins w:id="69972" w:author="pete jones" w:date="2022-01-11T16:37:00Z"/>
                <w:rFonts w:ascii="Calibri" w:hAnsi="Calibri" w:cs="Calibri"/>
                <w:color w:val="000000"/>
                <w:sz w:val="22"/>
                <w:szCs w:val="22"/>
              </w:rPr>
            </w:pPr>
            <w:ins w:id="69973"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6997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FE0C256" w14:textId="77777777" w:rsidR="00596089" w:rsidRPr="00D74865" w:rsidRDefault="00596089" w:rsidP="00596089">
            <w:pPr>
              <w:spacing w:before="0" w:after="0" w:line="240" w:lineRule="auto"/>
              <w:jc w:val="center"/>
              <w:rPr>
                <w:ins w:id="69975" w:author="pete jones" w:date="2022-01-11T16:37:00Z"/>
                <w:rFonts w:ascii="Calibri" w:hAnsi="Calibri" w:cs="Calibri"/>
                <w:color w:val="000000"/>
                <w:sz w:val="22"/>
                <w:szCs w:val="22"/>
              </w:rPr>
            </w:pPr>
            <w:ins w:id="6997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7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C8C3FEB" w14:textId="77777777" w:rsidR="00596089" w:rsidRPr="00D74865" w:rsidRDefault="00596089" w:rsidP="00596089">
            <w:pPr>
              <w:spacing w:before="0" w:after="0" w:line="240" w:lineRule="auto"/>
              <w:jc w:val="center"/>
              <w:rPr>
                <w:ins w:id="69978" w:author="pete jones" w:date="2022-01-11T16:37:00Z"/>
                <w:rFonts w:ascii="Calibri" w:hAnsi="Calibri" w:cs="Calibri"/>
                <w:color w:val="000000"/>
                <w:sz w:val="22"/>
                <w:szCs w:val="22"/>
              </w:rPr>
            </w:pPr>
            <w:ins w:id="6997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80"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B7D230B" w14:textId="77777777" w:rsidR="00596089" w:rsidRPr="00D74865" w:rsidRDefault="00596089" w:rsidP="00596089">
            <w:pPr>
              <w:spacing w:before="0" w:after="0" w:line="240" w:lineRule="auto"/>
              <w:jc w:val="center"/>
              <w:rPr>
                <w:ins w:id="69981" w:author="pete jones" w:date="2022-01-11T16:37:00Z"/>
                <w:rFonts w:ascii="Calibri" w:hAnsi="Calibri" w:cs="Calibri"/>
                <w:color w:val="000000"/>
                <w:sz w:val="22"/>
                <w:szCs w:val="22"/>
              </w:rPr>
            </w:pPr>
            <w:ins w:id="6998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8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AB61C75" w14:textId="77777777" w:rsidR="00596089" w:rsidRPr="00D74865" w:rsidRDefault="00596089" w:rsidP="00596089">
            <w:pPr>
              <w:spacing w:before="0" w:after="0" w:line="240" w:lineRule="auto"/>
              <w:jc w:val="center"/>
              <w:rPr>
                <w:ins w:id="69984" w:author="pete jones" w:date="2022-01-11T16:37:00Z"/>
                <w:rFonts w:ascii="Calibri" w:hAnsi="Calibri" w:cs="Calibri"/>
                <w:color w:val="000000"/>
                <w:sz w:val="22"/>
                <w:szCs w:val="22"/>
              </w:rPr>
            </w:pPr>
            <w:ins w:id="6998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8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76EAEF0" w14:textId="77777777" w:rsidR="00596089" w:rsidRPr="00D74865" w:rsidRDefault="00596089" w:rsidP="00596089">
            <w:pPr>
              <w:spacing w:before="0" w:after="0" w:line="240" w:lineRule="auto"/>
              <w:jc w:val="center"/>
              <w:rPr>
                <w:ins w:id="69987" w:author="pete jones" w:date="2022-01-11T16:37:00Z"/>
                <w:rFonts w:ascii="Calibri" w:hAnsi="Calibri" w:cs="Calibri"/>
                <w:color w:val="000000"/>
                <w:sz w:val="22"/>
                <w:szCs w:val="22"/>
              </w:rPr>
            </w:pPr>
            <w:ins w:id="6998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8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C39FF89" w14:textId="77777777" w:rsidR="00596089" w:rsidRPr="00D74865" w:rsidRDefault="00596089" w:rsidP="00596089">
            <w:pPr>
              <w:spacing w:before="0" w:after="0" w:line="240" w:lineRule="auto"/>
              <w:jc w:val="center"/>
              <w:rPr>
                <w:ins w:id="69990" w:author="pete jones" w:date="2022-01-11T16:37:00Z"/>
                <w:rFonts w:ascii="Calibri" w:hAnsi="Calibri" w:cs="Calibri"/>
                <w:color w:val="000000"/>
                <w:sz w:val="22"/>
                <w:szCs w:val="22"/>
              </w:rPr>
            </w:pPr>
            <w:ins w:id="6999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9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80CF626" w14:textId="77777777" w:rsidR="00596089" w:rsidRPr="00D74865" w:rsidRDefault="00596089" w:rsidP="00596089">
            <w:pPr>
              <w:spacing w:before="0" w:after="0" w:line="240" w:lineRule="auto"/>
              <w:jc w:val="center"/>
              <w:rPr>
                <w:ins w:id="69993" w:author="pete jones" w:date="2022-01-11T16:37:00Z"/>
                <w:rFonts w:ascii="Calibri" w:hAnsi="Calibri" w:cs="Calibri"/>
                <w:color w:val="000000"/>
                <w:sz w:val="22"/>
                <w:szCs w:val="22"/>
              </w:rPr>
            </w:pPr>
            <w:ins w:id="6999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9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44BDF4E" w14:textId="77777777" w:rsidR="00596089" w:rsidRPr="00D74865" w:rsidRDefault="00596089" w:rsidP="00596089">
            <w:pPr>
              <w:spacing w:before="0" w:after="0" w:line="240" w:lineRule="auto"/>
              <w:jc w:val="center"/>
              <w:rPr>
                <w:ins w:id="69996" w:author="pete jones" w:date="2022-01-11T16:37:00Z"/>
                <w:rFonts w:ascii="Calibri" w:hAnsi="Calibri" w:cs="Calibri"/>
                <w:color w:val="000000"/>
                <w:sz w:val="22"/>
                <w:szCs w:val="22"/>
              </w:rPr>
            </w:pPr>
            <w:ins w:id="6999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6999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DC28275" w14:textId="77777777" w:rsidR="00596089" w:rsidRPr="00D74865" w:rsidRDefault="00596089" w:rsidP="00596089">
            <w:pPr>
              <w:spacing w:before="0" w:after="0" w:line="240" w:lineRule="auto"/>
              <w:jc w:val="center"/>
              <w:rPr>
                <w:ins w:id="69999" w:author="pete jones" w:date="2022-01-11T16:37:00Z"/>
                <w:rFonts w:ascii="Calibri" w:hAnsi="Calibri" w:cs="Calibri"/>
                <w:color w:val="000000"/>
                <w:sz w:val="22"/>
                <w:szCs w:val="22"/>
              </w:rPr>
            </w:pPr>
            <w:ins w:id="7000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001"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0A13BB84" w14:textId="77777777" w:rsidR="00596089" w:rsidRPr="00D74865" w:rsidRDefault="00596089" w:rsidP="00596089">
            <w:pPr>
              <w:spacing w:before="0" w:after="0" w:line="240" w:lineRule="auto"/>
              <w:jc w:val="center"/>
              <w:rPr>
                <w:ins w:id="70002" w:author="pete jones" w:date="2022-01-11T16:37:00Z"/>
                <w:rFonts w:ascii="Calibri" w:hAnsi="Calibri" w:cs="Calibri"/>
                <w:color w:val="000000"/>
                <w:sz w:val="22"/>
                <w:szCs w:val="22"/>
              </w:rPr>
            </w:pPr>
            <w:ins w:id="70003" w:author="pete jones" w:date="2022-01-11T16:37:00Z">
              <w:r w:rsidRPr="00D74865">
                <w:rPr>
                  <w:rFonts w:ascii="Calibri" w:hAnsi="Calibri" w:cs="Calibri"/>
                  <w:color w:val="000000"/>
                  <w:sz w:val="22"/>
                  <w:szCs w:val="22"/>
                </w:rPr>
                <w:t> </w:t>
              </w:r>
            </w:ins>
          </w:p>
        </w:tc>
      </w:tr>
      <w:tr w:rsidR="00596089" w:rsidRPr="00D74865" w14:paraId="1CFE5CDD" w14:textId="77777777" w:rsidTr="00176127">
        <w:trPr>
          <w:trHeight w:val="300"/>
          <w:ins w:id="70004" w:author="pete jones" w:date="2022-01-11T16:37:00Z"/>
          <w:trPrChange w:id="70005"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006"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9BB587C" w14:textId="77777777" w:rsidR="00596089" w:rsidRPr="00D74865" w:rsidRDefault="00596089" w:rsidP="00596089">
            <w:pPr>
              <w:spacing w:before="0" w:after="0" w:line="240" w:lineRule="auto"/>
              <w:jc w:val="center"/>
              <w:rPr>
                <w:ins w:id="70007" w:author="pete jones" w:date="2022-01-11T16:37:00Z"/>
                <w:rFonts w:ascii="Calibri" w:hAnsi="Calibri" w:cs="Calibri"/>
                <w:color w:val="000000"/>
                <w:sz w:val="22"/>
                <w:szCs w:val="22"/>
              </w:rPr>
            </w:pPr>
            <w:ins w:id="70008" w:author="pete jones" w:date="2022-01-11T16:37:00Z">
              <w:r w:rsidRPr="00D74865">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0009"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333E5DAC" w14:textId="77777777" w:rsidR="00596089" w:rsidRPr="00D74865" w:rsidRDefault="00596089" w:rsidP="00596089">
            <w:pPr>
              <w:spacing w:before="0" w:after="0" w:line="240" w:lineRule="auto"/>
              <w:jc w:val="left"/>
              <w:rPr>
                <w:ins w:id="70010" w:author="pete jones" w:date="2022-01-11T16:37:00Z"/>
                <w:rFonts w:ascii="Calibri" w:hAnsi="Calibri" w:cs="Calibri"/>
                <w:color w:val="000000"/>
                <w:sz w:val="22"/>
                <w:szCs w:val="22"/>
              </w:rPr>
            </w:pPr>
            <w:ins w:id="70011" w:author="pete jones" w:date="2022-01-11T16:37:00Z">
              <w:r w:rsidRPr="00D74865">
                <w:rPr>
                  <w:rFonts w:ascii="Calibri" w:hAnsi="Calibri" w:cs="Calibri"/>
                  <w:color w:val="000000"/>
                  <w:sz w:val="22"/>
                  <w:szCs w:val="22"/>
                </w:rPr>
                <w:t>Engineering Mathematics 1</w:t>
              </w:r>
            </w:ins>
          </w:p>
        </w:tc>
        <w:tc>
          <w:tcPr>
            <w:tcW w:w="498" w:type="dxa"/>
            <w:tcBorders>
              <w:top w:val="nil"/>
              <w:left w:val="nil"/>
              <w:bottom w:val="single" w:sz="4" w:space="0" w:color="auto"/>
              <w:right w:val="single" w:sz="4" w:space="0" w:color="auto"/>
            </w:tcBorders>
            <w:shd w:val="clear" w:color="auto" w:fill="auto"/>
            <w:noWrap/>
            <w:vAlign w:val="bottom"/>
            <w:hideMark/>
            <w:tcPrChange w:id="7001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7A9C540A" w14:textId="77777777" w:rsidR="00596089" w:rsidRPr="00D74865" w:rsidRDefault="00596089" w:rsidP="00596089">
            <w:pPr>
              <w:spacing w:before="0" w:after="0" w:line="240" w:lineRule="auto"/>
              <w:jc w:val="center"/>
              <w:rPr>
                <w:ins w:id="70013" w:author="pete jones" w:date="2022-01-11T16:37:00Z"/>
                <w:rFonts w:ascii="Calibri" w:hAnsi="Calibri" w:cs="Calibri"/>
                <w:color w:val="000000"/>
                <w:sz w:val="22"/>
                <w:szCs w:val="22"/>
              </w:rPr>
            </w:pPr>
            <w:ins w:id="70014" w:author="pete jones" w:date="2022-01-11T16:37:00Z">
              <w:r w:rsidRPr="00D74865">
                <w:rPr>
                  <w:rFonts w:ascii="Calibri" w:hAnsi="Calibri" w:cs="Calibri"/>
                  <w:color w:val="000000"/>
                  <w:sz w:val="22"/>
                  <w:szCs w:val="22"/>
                </w:rPr>
                <w:t>M</w:t>
              </w:r>
            </w:ins>
          </w:p>
        </w:tc>
        <w:tc>
          <w:tcPr>
            <w:tcW w:w="498" w:type="dxa"/>
            <w:tcBorders>
              <w:top w:val="nil"/>
              <w:left w:val="nil"/>
              <w:bottom w:val="single" w:sz="4" w:space="0" w:color="auto"/>
              <w:right w:val="single" w:sz="4" w:space="0" w:color="auto"/>
            </w:tcBorders>
            <w:shd w:val="clear" w:color="auto" w:fill="auto"/>
            <w:noWrap/>
            <w:vAlign w:val="bottom"/>
            <w:hideMark/>
            <w:tcPrChange w:id="7001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A510B8D" w14:textId="77777777" w:rsidR="00596089" w:rsidRPr="00D74865" w:rsidRDefault="00596089" w:rsidP="00596089">
            <w:pPr>
              <w:spacing w:before="0" w:after="0" w:line="240" w:lineRule="auto"/>
              <w:jc w:val="center"/>
              <w:rPr>
                <w:ins w:id="70016" w:author="pete jones" w:date="2022-01-11T16:37:00Z"/>
                <w:rFonts w:ascii="Calibri" w:hAnsi="Calibri" w:cs="Calibri"/>
                <w:color w:val="000000"/>
                <w:sz w:val="22"/>
                <w:szCs w:val="22"/>
              </w:rPr>
            </w:pPr>
            <w:ins w:id="70017"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01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72350D3E" w14:textId="77777777" w:rsidR="00596089" w:rsidRPr="00D74865" w:rsidRDefault="00596089" w:rsidP="00596089">
            <w:pPr>
              <w:spacing w:before="0" w:after="0" w:line="240" w:lineRule="auto"/>
              <w:jc w:val="center"/>
              <w:rPr>
                <w:ins w:id="70019" w:author="pete jones" w:date="2022-01-11T16:37:00Z"/>
                <w:rFonts w:ascii="Calibri" w:hAnsi="Calibri" w:cs="Calibri"/>
                <w:color w:val="000000"/>
                <w:sz w:val="22"/>
                <w:szCs w:val="22"/>
              </w:rPr>
            </w:pPr>
            <w:ins w:id="7002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2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849E860" w14:textId="77777777" w:rsidR="00596089" w:rsidRPr="00D74865" w:rsidRDefault="00596089" w:rsidP="00596089">
            <w:pPr>
              <w:spacing w:before="0" w:after="0" w:line="240" w:lineRule="auto"/>
              <w:jc w:val="center"/>
              <w:rPr>
                <w:ins w:id="70022" w:author="pete jones" w:date="2022-01-11T16:37:00Z"/>
                <w:rFonts w:ascii="Calibri" w:hAnsi="Calibri" w:cs="Calibri"/>
                <w:color w:val="000000"/>
                <w:sz w:val="22"/>
                <w:szCs w:val="22"/>
              </w:rPr>
            </w:pPr>
            <w:ins w:id="7002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24"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6649799" w14:textId="77777777" w:rsidR="00596089" w:rsidRPr="00D74865" w:rsidRDefault="00596089" w:rsidP="00596089">
            <w:pPr>
              <w:spacing w:before="0" w:after="0" w:line="240" w:lineRule="auto"/>
              <w:jc w:val="center"/>
              <w:rPr>
                <w:ins w:id="70025" w:author="pete jones" w:date="2022-01-11T16:37:00Z"/>
                <w:rFonts w:ascii="Calibri" w:hAnsi="Calibri" w:cs="Calibri"/>
                <w:color w:val="000000"/>
                <w:sz w:val="22"/>
                <w:szCs w:val="22"/>
              </w:rPr>
            </w:pPr>
            <w:ins w:id="7002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2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C1891A4" w14:textId="77777777" w:rsidR="00596089" w:rsidRPr="00D74865" w:rsidRDefault="00596089" w:rsidP="00596089">
            <w:pPr>
              <w:spacing w:before="0" w:after="0" w:line="240" w:lineRule="auto"/>
              <w:jc w:val="center"/>
              <w:rPr>
                <w:ins w:id="70028" w:author="pete jones" w:date="2022-01-11T16:37:00Z"/>
                <w:rFonts w:ascii="Calibri" w:hAnsi="Calibri" w:cs="Calibri"/>
                <w:color w:val="000000"/>
                <w:sz w:val="22"/>
                <w:szCs w:val="22"/>
              </w:rPr>
            </w:pPr>
            <w:ins w:id="7002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3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597F7DF" w14:textId="77777777" w:rsidR="00596089" w:rsidRPr="00D74865" w:rsidRDefault="00596089" w:rsidP="00596089">
            <w:pPr>
              <w:spacing w:before="0" w:after="0" w:line="240" w:lineRule="auto"/>
              <w:jc w:val="center"/>
              <w:rPr>
                <w:ins w:id="70031" w:author="pete jones" w:date="2022-01-11T16:37:00Z"/>
                <w:rFonts w:ascii="Calibri" w:hAnsi="Calibri" w:cs="Calibri"/>
                <w:color w:val="000000"/>
                <w:sz w:val="22"/>
                <w:szCs w:val="22"/>
              </w:rPr>
            </w:pPr>
            <w:ins w:id="7003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3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20D2829" w14:textId="77777777" w:rsidR="00596089" w:rsidRPr="00D74865" w:rsidRDefault="00596089" w:rsidP="00596089">
            <w:pPr>
              <w:spacing w:before="0" w:after="0" w:line="240" w:lineRule="auto"/>
              <w:jc w:val="center"/>
              <w:rPr>
                <w:ins w:id="70034" w:author="pete jones" w:date="2022-01-11T16:37:00Z"/>
                <w:rFonts w:ascii="Calibri" w:hAnsi="Calibri" w:cs="Calibri"/>
                <w:color w:val="000000"/>
                <w:sz w:val="22"/>
                <w:szCs w:val="22"/>
              </w:rPr>
            </w:pPr>
            <w:ins w:id="7003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3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DCA9A5E" w14:textId="77777777" w:rsidR="00596089" w:rsidRPr="00D74865" w:rsidRDefault="00596089" w:rsidP="00596089">
            <w:pPr>
              <w:spacing w:before="0" w:after="0" w:line="240" w:lineRule="auto"/>
              <w:jc w:val="center"/>
              <w:rPr>
                <w:ins w:id="70037" w:author="pete jones" w:date="2022-01-11T16:37:00Z"/>
                <w:rFonts w:ascii="Calibri" w:hAnsi="Calibri" w:cs="Calibri"/>
                <w:color w:val="000000"/>
                <w:sz w:val="22"/>
                <w:szCs w:val="22"/>
              </w:rPr>
            </w:pPr>
            <w:ins w:id="7003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3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090CA16" w14:textId="77777777" w:rsidR="00596089" w:rsidRPr="00D74865" w:rsidRDefault="00596089" w:rsidP="00596089">
            <w:pPr>
              <w:spacing w:before="0" w:after="0" w:line="240" w:lineRule="auto"/>
              <w:jc w:val="center"/>
              <w:rPr>
                <w:ins w:id="70040" w:author="pete jones" w:date="2022-01-11T16:37:00Z"/>
                <w:rFonts w:ascii="Calibri" w:hAnsi="Calibri" w:cs="Calibri"/>
                <w:color w:val="000000"/>
                <w:sz w:val="22"/>
                <w:szCs w:val="22"/>
              </w:rPr>
            </w:pPr>
            <w:ins w:id="7004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4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DA581D6" w14:textId="77777777" w:rsidR="00596089" w:rsidRPr="00D74865" w:rsidRDefault="00596089" w:rsidP="00596089">
            <w:pPr>
              <w:spacing w:before="0" w:after="0" w:line="240" w:lineRule="auto"/>
              <w:jc w:val="center"/>
              <w:rPr>
                <w:ins w:id="70043" w:author="pete jones" w:date="2022-01-11T16:37:00Z"/>
                <w:rFonts w:ascii="Calibri" w:hAnsi="Calibri" w:cs="Calibri"/>
                <w:color w:val="000000"/>
                <w:sz w:val="22"/>
                <w:szCs w:val="22"/>
              </w:rPr>
            </w:pPr>
            <w:ins w:id="7004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045"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3172D266" w14:textId="77777777" w:rsidR="00596089" w:rsidRPr="00D74865" w:rsidRDefault="00596089" w:rsidP="00596089">
            <w:pPr>
              <w:spacing w:before="0" w:after="0" w:line="240" w:lineRule="auto"/>
              <w:jc w:val="center"/>
              <w:rPr>
                <w:ins w:id="70046" w:author="pete jones" w:date="2022-01-11T16:37:00Z"/>
                <w:rFonts w:ascii="Calibri" w:hAnsi="Calibri" w:cs="Calibri"/>
                <w:color w:val="000000"/>
                <w:sz w:val="22"/>
                <w:szCs w:val="22"/>
              </w:rPr>
            </w:pPr>
            <w:ins w:id="70047" w:author="pete jones" w:date="2022-01-11T16:37:00Z">
              <w:r w:rsidRPr="00D74865">
                <w:rPr>
                  <w:rFonts w:ascii="Calibri" w:hAnsi="Calibri" w:cs="Calibri"/>
                  <w:color w:val="000000"/>
                  <w:sz w:val="22"/>
                  <w:szCs w:val="22"/>
                </w:rPr>
                <w:t> </w:t>
              </w:r>
            </w:ins>
          </w:p>
        </w:tc>
      </w:tr>
      <w:tr w:rsidR="00596089" w:rsidRPr="00D74865" w14:paraId="1482B2EB" w14:textId="77777777" w:rsidTr="00176127">
        <w:trPr>
          <w:trHeight w:val="300"/>
          <w:ins w:id="70048" w:author="pete jones" w:date="2022-01-11T16:37:00Z"/>
          <w:trPrChange w:id="70049"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050"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53D3A89" w14:textId="77777777" w:rsidR="00596089" w:rsidRPr="00D74865" w:rsidRDefault="00596089" w:rsidP="00596089">
            <w:pPr>
              <w:spacing w:before="0" w:after="0" w:line="240" w:lineRule="auto"/>
              <w:jc w:val="center"/>
              <w:rPr>
                <w:ins w:id="70051" w:author="pete jones" w:date="2022-01-11T16:37:00Z"/>
                <w:rFonts w:ascii="Calibri" w:hAnsi="Calibri" w:cs="Calibri"/>
                <w:color w:val="000000"/>
                <w:sz w:val="22"/>
                <w:szCs w:val="22"/>
              </w:rPr>
            </w:pPr>
            <w:ins w:id="70052" w:author="pete jones" w:date="2022-01-11T16:37:00Z">
              <w:r w:rsidRPr="00D74865">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0053"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78FB9912" w14:textId="77777777" w:rsidR="00596089" w:rsidRPr="00D74865" w:rsidRDefault="00596089" w:rsidP="00596089">
            <w:pPr>
              <w:spacing w:before="0" w:after="0" w:line="240" w:lineRule="auto"/>
              <w:jc w:val="left"/>
              <w:rPr>
                <w:ins w:id="70054" w:author="pete jones" w:date="2022-01-11T16:37:00Z"/>
                <w:rFonts w:ascii="Calibri" w:hAnsi="Calibri" w:cs="Calibri"/>
                <w:color w:val="000000"/>
                <w:sz w:val="22"/>
                <w:szCs w:val="22"/>
              </w:rPr>
            </w:pPr>
            <w:ins w:id="70055" w:author="pete jones" w:date="2022-01-11T16:37:00Z">
              <w:r w:rsidRPr="00D74865">
                <w:rPr>
                  <w:rFonts w:ascii="Calibri" w:hAnsi="Calibri" w:cs="Calibri"/>
                  <w:color w:val="000000"/>
                  <w:sz w:val="22"/>
                  <w:szCs w:val="22"/>
                </w:rPr>
                <w:t>Engineering Applications</w:t>
              </w:r>
            </w:ins>
          </w:p>
        </w:tc>
        <w:tc>
          <w:tcPr>
            <w:tcW w:w="498" w:type="dxa"/>
            <w:tcBorders>
              <w:top w:val="nil"/>
              <w:left w:val="nil"/>
              <w:bottom w:val="single" w:sz="4" w:space="0" w:color="auto"/>
              <w:right w:val="single" w:sz="4" w:space="0" w:color="auto"/>
            </w:tcBorders>
            <w:shd w:val="clear" w:color="auto" w:fill="auto"/>
            <w:noWrap/>
            <w:vAlign w:val="bottom"/>
            <w:hideMark/>
            <w:tcPrChange w:id="7005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672C38AE" w14:textId="77777777" w:rsidR="00596089" w:rsidRPr="00D74865" w:rsidRDefault="00596089" w:rsidP="00596089">
            <w:pPr>
              <w:spacing w:before="0" w:after="0" w:line="240" w:lineRule="auto"/>
              <w:jc w:val="center"/>
              <w:rPr>
                <w:ins w:id="70057" w:author="pete jones" w:date="2022-01-11T16:37:00Z"/>
                <w:rFonts w:ascii="Calibri" w:hAnsi="Calibri" w:cs="Calibri"/>
                <w:color w:val="000000"/>
                <w:sz w:val="22"/>
                <w:szCs w:val="22"/>
              </w:rPr>
            </w:pPr>
            <w:ins w:id="70058" w:author="pete jones" w:date="2022-01-11T16:37:00Z">
              <w:r w:rsidRPr="00D74865">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005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6874FD7" w14:textId="77777777" w:rsidR="00596089" w:rsidRPr="00D74865" w:rsidRDefault="00596089" w:rsidP="00596089">
            <w:pPr>
              <w:spacing w:before="0" w:after="0" w:line="240" w:lineRule="auto"/>
              <w:jc w:val="center"/>
              <w:rPr>
                <w:ins w:id="70060" w:author="pete jones" w:date="2022-01-11T16:37:00Z"/>
                <w:rFonts w:ascii="Calibri" w:hAnsi="Calibri" w:cs="Calibri"/>
                <w:color w:val="000000"/>
                <w:sz w:val="22"/>
                <w:szCs w:val="22"/>
              </w:rPr>
            </w:pPr>
            <w:ins w:id="70061"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06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300EC2C6" w14:textId="77777777" w:rsidR="00596089" w:rsidRPr="00D74865" w:rsidRDefault="00596089" w:rsidP="00596089">
            <w:pPr>
              <w:spacing w:before="0" w:after="0" w:line="240" w:lineRule="auto"/>
              <w:jc w:val="center"/>
              <w:rPr>
                <w:ins w:id="70063" w:author="pete jones" w:date="2022-01-11T16:37:00Z"/>
                <w:rFonts w:ascii="Calibri" w:hAnsi="Calibri" w:cs="Calibri"/>
                <w:color w:val="000000"/>
                <w:sz w:val="22"/>
                <w:szCs w:val="22"/>
              </w:rPr>
            </w:pPr>
            <w:ins w:id="7006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6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152ED56" w14:textId="77777777" w:rsidR="00596089" w:rsidRPr="00D74865" w:rsidRDefault="00596089" w:rsidP="00596089">
            <w:pPr>
              <w:spacing w:before="0" w:after="0" w:line="240" w:lineRule="auto"/>
              <w:jc w:val="center"/>
              <w:rPr>
                <w:ins w:id="70066" w:author="pete jones" w:date="2022-01-11T16:37:00Z"/>
                <w:rFonts w:ascii="Calibri" w:hAnsi="Calibri" w:cs="Calibri"/>
                <w:color w:val="000000"/>
                <w:sz w:val="22"/>
                <w:szCs w:val="22"/>
              </w:rPr>
            </w:pPr>
            <w:ins w:id="7006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68"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567DA0E" w14:textId="77777777" w:rsidR="00596089" w:rsidRPr="00D74865" w:rsidRDefault="00596089" w:rsidP="00596089">
            <w:pPr>
              <w:spacing w:before="0" w:after="0" w:line="240" w:lineRule="auto"/>
              <w:jc w:val="center"/>
              <w:rPr>
                <w:ins w:id="70069" w:author="pete jones" w:date="2022-01-11T16:37:00Z"/>
                <w:rFonts w:ascii="Calibri" w:hAnsi="Calibri" w:cs="Calibri"/>
                <w:color w:val="000000"/>
                <w:sz w:val="22"/>
                <w:szCs w:val="22"/>
              </w:rPr>
            </w:pPr>
            <w:ins w:id="7007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7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C250E73" w14:textId="77777777" w:rsidR="00596089" w:rsidRPr="00D74865" w:rsidRDefault="00596089" w:rsidP="00596089">
            <w:pPr>
              <w:spacing w:before="0" w:after="0" w:line="240" w:lineRule="auto"/>
              <w:jc w:val="center"/>
              <w:rPr>
                <w:ins w:id="70072" w:author="pete jones" w:date="2022-01-11T16:37:00Z"/>
                <w:rFonts w:ascii="Calibri" w:hAnsi="Calibri" w:cs="Calibri"/>
                <w:color w:val="000000"/>
                <w:sz w:val="22"/>
                <w:szCs w:val="22"/>
              </w:rPr>
            </w:pPr>
            <w:ins w:id="7007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7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4A81091" w14:textId="77777777" w:rsidR="00596089" w:rsidRPr="00D74865" w:rsidRDefault="00596089" w:rsidP="00596089">
            <w:pPr>
              <w:spacing w:before="0" w:after="0" w:line="240" w:lineRule="auto"/>
              <w:jc w:val="center"/>
              <w:rPr>
                <w:ins w:id="70075" w:author="pete jones" w:date="2022-01-11T16:37:00Z"/>
                <w:rFonts w:ascii="Calibri" w:hAnsi="Calibri" w:cs="Calibri"/>
                <w:color w:val="000000"/>
                <w:sz w:val="22"/>
                <w:szCs w:val="22"/>
              </w:rPr>
            </w:pPr>
            <w:ins w:id="7007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7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E906CC2" w14:textId="77777777" w:rsidR="00596089" w:rsidRPr="00D74865" w:rsidRDefault="00596089" w:rsidP="00596089">
            <w:pPr>
              <w:spacing w:before="0" w:after="0" w:line="240" w:lineRule="auto"/>
              <w:jc w:val="center"/>
              <w:rPr>
                <w:ins w:id="70078" w:author="pete jones" w:date="2022-01-11T16:37:00Z"/>
                <w:rFonts w:ascii="Calibri" w:hAnsi="Calibri" w:cs="Calibri"/>
                <w:color w:val="000000"/>
                <w:sz w:val="22"/>
                <w:szCs w:val="22"/>
              </w:rPr>
            </w:pPr>
            <w:ins w:id="7007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8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5A91F67" w14:textId="77777777" w:rsidR="00596089" w:rsidRPr="00D74865" w:rsidRDefault="00596089" w:rsidP="00596089">
            <w:pPr>
              <w:spacing w:before="0" w:after="0" w:line="240" w:lineRule="auto"/>
              <w:jc w:val="center"/>
              <w:rPr>
                <w:ins w:id="70081" w:author="pete jones" w:date="2022-01-11T16:37:00Z"/>
                <w:rFonts w:ascii="Calibri" w:hAnsi="Calibri" w:cs="Calibri"/>
                <w:color w:val="000000"/>
                <w:sz w:val="22"/>
                <w:szCs w:val="22"/>
              </w:rPr>
            </w:pPr>
            <w:ins w:id="7008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8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4266C7E" w14:textId="77777777" w:rsidR="00596089" w:rsidRPr="00D74865" w:rsidRDefault="00596089" w:rsidP="00596089">
            <w:pPr>
              <w:spacing w:before="0" w:after="0" w:line="240" w:lineRule="auto"/>
              <w:jc w:val="center"/>
              <w:rPr>
                <w:ins w:id="70084" w:author="pete jones" w:date="2022-01-11T16:37:00Z"/>
                <w:rFonts w:ascii="Calibri" w:hAnsi="Calibri" w:cs="Calibri"/>
                <w:color w:val="000000"/>
                <w:sz w:val="22"/>
                <w:szCs w:val="22"/>
              </w:rPr>
            </w:pPr>
            <w:ins w:id="7008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08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11CC87C" w14:textId="77777777" w:rsidR="00596089" w:rsidRPr="00D74865" w:rsidRDefault="00596089" w:rsidP="00596089">
            <w:pPr>
              <w:spacing w:before="0" w:after="0" w:line="240" w:lineRule="auto"/>
              <w:jc w:val="center"/>
              <w:rPr>
                <w:ins w:id="70087" w:author="pete jones" w:date="2022-01-11T16:37:00Z"/>
                <w:rFonts w:ascii="Calibri" w:hAnsi="Calibri" w:cs="Calibri"/>
                <w:color w:val="000000"/>
                <w:sz w:val="22"/>
                <w:szCs w:val="22"/>
              </w:rPr>
            </w:pPr>
            <w:ins w:id="7008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089"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6844050D" w14:textId="77777777" w:rsidR="00596089" w:rsidRPr="00D74865" w:rsidRDefault="00596089" w:rsidP="00596089">
            <w:pPr>
              <w:spacing w:before="0" w:after="0" w:line="240" w:lineRule="auto"/>
              <w:jc w:val="center"/>
              <w:rPr>
                <w:ins w:id="70090" w:author="pete jones" w:date="2022-01-11T16:37:00Z"/>
                <w:rFonts w:ascii="Calibri" w:hAnsi="Calibri" w:cs="Calibri"/>
                <w:color w:val="000000"/>
                <w:sz w:val="22"/>
                <w:szCs w:val="22"/>
              </w:rPr>
            </w:pPr>
            <w:ins w:id="70091" w:author="pete jones" w:date="2022-01-11T16:37:00Z">
              <w:r w:rsidRPr="00D74865">
                <w:rPr>
                  <w:rFonts w:ascii="Calibri" w:hAnsi="Calibri" w:cs="Calibri"/>
                  <w:color w:val="000000"/>
                  <w:sz w:val="22"/>
                  <w:szCs w:val="22"/>
                </w:rPr>
                <w:t> </w:t>
              </w:r>
            </w:ins>
          </w:p>
        </w:tc>
      </w:tr>
      <w:tr w:rsidR="00596089" w:rsidRPr="00D74865" w14:paraId="4631CAD0" w14:textId="77777777" w:rsidTr="00176127">
        <w:trPr>
          <w:trHeight w:val="300"/>
          <w:ins w:id="70092" w:author="pete jones" w:date="2022-01-11T16:37:00Z"/>
          <w:trPrChange w:id="70093"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094"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516AA20" w14:textId="77777777" w:rsidR="00596089" w:rsidRPr="00D74865" w:rsidRDefault="00596089" w:rsidP="00596089">
            <w:pPr>
              <w:spacing w:before="0" w:after="0" w:line="240" w:lineRule="auto"/>
              <w:jc w:val="center"/>
              <w:rPr>
                <w:ins w:id="70095" w:author="pete jones" w:date="2022-01-11T16:37:00Z"/>
                <w:rFonts w:ascii="Calibri" w:hAnsi="Calibri" w:cs="Calibri"/>
                <w:color w:val="000000"/>
                <w:sz w:val="22"/>
                <w:szCs w:val="22"/>
              </w:rPr>
            </w:pPr>
            <w:ins w:id="70096" w:author="pete jones" w:date="2022-01-11T16:37:00Z">
              <w:r w:rsidRPr="00D74865">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0097"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018975C8" w14:textId="77777777" w:rsidR="00596089" w:rsidRPr="00D74865" w:rsidRDefault="00596089" w:rsidP="00596089">
            <w:pPr>
              <w:spacing w:before="0" w:after="0" w:line="240" w:lineRule="auto"/>
              <w:jc w:val="left"/>
              <w:rPr>
                <w:ins w:id="70098" w:author="pete jones" w:date="2022-01-11T16:37:00Z"/>
                <w:rFonts w:ascii="Calibri" w:hAnsi="Calibri" w:cs="Calibri"/>
                <w:color w:val="000000"/>
                <w:sz w:val="22"/>
                <w:szCs w:val="22"/>
              </w:rPr>
            </w:pPr>
            <w:ins w:id="70099" w:author="pete jones" w:date="2022-01-11T16:37:00Z">
              <w:r w:rsidRPr="00D74865">
                <w:rPr>
                  <w:rFonts w:ascii="Calibri" w:hAnsi="Calibri" w:cs="Calibri"/>
                  <w:color w:val="000000"/>
                  <w:sz w:val="22"/>
                  <w:szCs w:val="22"/>
                </w:rPr>
                <w:t>Electrical Science</w:t>
              </w:r>
            </w:ins>
          </w:p>
        </w:tc>
        <w:tc>
          <w:tcPr>
            <w:tcW w:w="498" w:type="dxa"/>
            <w:tcBorders>
              <w:top w:val="nil"/>
              <w:left w:val="nil"/>
              <w:bottom w:val="single" w:sz="4" w:space="0" w:color="auto"/>
              <w:right w:val="single" w:sz="4" w:space="0" w:color="auto"/>
            </w:tcBorders>
            <w:shd w:val="clear" w:color="auto" w:fill="auto"/>
            <w:noWrap/>
            <w:vAlign w:val="bottom"/>
            <w:hideMark/>
            <w:tcPrChange w:id="7010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1178195B" w14:textId="77777777" w:rsidR="00596089" w:rsidRPr="00D74865" w:rsidRDefault="00596089" w:rsidP="00596089">
            <w:pPr>
              <w:spacing w:before="0" w:after="0" w:line="240" w:lineRule="auto"/>
              <w:jc w:val="center"/>
              <w:rPr>
                <w:ins w:id="70101" w:author="pete jones" w:date="2022-01-11T16:37:00Z"/>
                <w:rFonts w:ascii="Calibri" w:hAnsi="Calibri" w:cs="Calibri"/>
                <w:color w:val="000000"/>
                <w:sz w:val="22"/>
                <w:szCs w:val="22"/>
              </w:rPr>
            </w:pPr>
            <w:ins w:id="70102" w:author="pete jones" w:date="2022-01-11T16:37:00Z">
              <w:r w:rsidRPr="00D74865">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010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771652B" w14:textId="77777777" w:rsidR="00596089" w:rsidRPr="00D74865" w:rsidRDefault="00596089" w:rsidP="00596089">
            <w:pPr>
              <w:spacing w:before="0" w:after="0" w:line="240" w:lineRule="auto"/>
              <w:jc w:val="center"/>
              <w:rPr>
                <w:ins w:id="70104" w:author="pete jones" w:date="2022-01-11T16:37:00Z"/>
                <w:rFonts w:ascii="Calibri" w:hAnsi="Calibri" w:cs="Calibri"/>
                <w:color w:val="000000"/>
                <w:sz w:val="22"/>
                <w:szCs w:val="22"/>
              </w:rPr>
            </w:pPr>
            <w:ins w:id="70105" w:author="pete jones" w:date="2022-01-11T16:37:00Z">
              <w:r w:rsidRPr="00D74865">
                <w:rPr>
                  <w:rFonts w:ascii="Calibri" w:hAnsi="Calibri" w:cs="Calibri"/>
                  <w:color w:val="000000"/>
                  <w:sz w:val="22"/>
                  <w:szCs w:val="22"/>
                </w:rPr>
                <w:t>10</w:t>
              </w:r>
            </w:ins>
          </w:p>
        </w:tc>
        <w:tc>
          <w:tcPr>
            <w:tcW w:w="498" w:type="dxa"/>
            <w:tcBorders>
              <w:top w:val="nil"/>
              <w:left w:val="nil"/>
              <w:bottom w:val="single" w:sz="4" w:space="0" w:color="auto"/>
              <w:right w:val="single" w:sz="4" w:space="0" w:color="auto"/>
            </w:tcBorders>
            <w:shd w:val="clear" w:color="auto" w:fill="auto"/>
            <w:noWrap/>
            <w:vAlign w:val="bottom"/>
            <w:hideMark/>
            <w:tcPrChange w:id="7010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6442EEEF" w14:textId="77777777" w:rsidR="00596089" w:rsidRPr="00D74865" w:rsidRDefault="00596089" w:rsidP="00596089">
            <w:pPr>
              <w:spacing w:before="0" w:after="0" w:line="240" w:lineRule="auto"/>
              <w:jc w:val="center"/>
              <w:rPr>
                <w:ins w:id="70107" w:author="pete jones" w:date="2022-01-11T16:37:00Z"/>
                <w:rFonts w:ascii="Calibri" w:hAnsi="Calibri" w:cs="Calibri"/>
                <w:color w:val="000000"/>
                <w:sz w:val="22"/>
                <w:szCs w:val="22"/>
              </w:rPr>
            </w:pPr>
            <w:ins w:id="7010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0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6D533EB" w14:textId="77777777" w:rsidR="00596089" w:rsidRPr="00D74865" w:rsidRDefault="00596089" w:rsidP="00596089">
            <w:pPr>
              <w:spacing w:before="0" w:after="0" w:line="240" w:lineRule="auto"/>
              <w:jc w:val="center"/>
              <w:rPr>
                <w:ins w:id="70110" w:author="pete jones" w:date="2022-01-11T16:37:00Z"/>
                <w:rFonts w:ascii="Calibri" w:hAnsi="Calibri" w:cs="Calibri"/>
                <w:color w:val="000000"/>
                <w:sz w:val="22"/>
                <w:szCs w:val="22"/>
              </w:rPr>
            </w:pPr>
            <w:ins w:id="7011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12"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6C35AA31" w14:textId="77777777" w:rsidR="00596089" w:rsidRPr="00D74865" w:rsidRDefault="00596089" w:rsidP="00596089">
            <w:pPr>
              <w:spacing w:before="0" w:after="0" w:line="240" w:lineRule="auto"/>
              <w:jc w:val="center"/>
              <w:rPr>
                <w:ins w:id="70113" w:author="pete jones" w:date="2022-01-11T16:37:00Z"/>
                <w:rFonts w:ascii="Calibri" w:hAnsi="Calibri" w:cs="Calibri"/>
                <w:color w:val="000000"/>
                <w:sz w:val="22"/>
                <w:szCs w:val="22"/>
              </w:rPr>
            </w:pPr>
            <w:ins w:id="7011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1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61CF0253" w14:textId="77777777" w:rsidR="00596089" w:rsidRPr="00D74865" w:rsidRDefault="00596089" w:rsidP="00596089">
            <w:pPr>
              <w:spacing w:before="0" w:after="0" w:line="240" w:lineRule="auto"/>
              <w:jc w:val="center"/>
              <w:rPr>
                <w:ins w:id="70116" w:author="pete jones" w:date="2022-01-11T16:37:00Z"/>
                <w:rFonts w:ascii="Calibri" w:hAnsi="Calibri" w:cs="Calibri"/>
                <w:color w:val="000000"/>
                <w:sz w:val="22"/>
                <w:szCs w:val="22"/>
              </w:rPr>
            </w:pPr>
            <w:ins w:id="7011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1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D9912FA" w14:textId="77777777" w:rsidR="00596089" w:rsidRPr="00D74865" w:rsidRDefault="00596089" w:rsidP="00596089">
            <w:pPr>
              <w:spacing w:before="0" w:after="0" w:line="240" w:lineRule="auto"/>
              <w:jc w:val="center"/>
              <w:rPr>
                <w:ins w:id="70119" w:author="pete jones" w:date="2022-01-11T16:37:00Z"/>
                <w:rFonts w:ascii="Calibri" w:hAnsi="Calibri" w:cs="Calibri"/>
                <w:color w:val="000000"/>
                <w:sz w:val="22"/>
                <w:szCs w:val="22"/>
              </w:rPr>
            </w:pPr>
            <w:ins w:id="7012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2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479DF14" w14:textId="77777777" w:rsidR="00596089" w:rsidRPr="00D74865" w:rsidRDefault="00596089" w:rsidP="00596089">
            <w:pPr>
              <w:spacing w:before="0" w:after="0" w:line="240" w:lineRule="auto"/>
              <w:jc w:val="center"/>
              <w:rPr>
                <w:ins w:id="70122" w:author="pete jones" w:date="2022-01-11T16:37:00Z"/>
                <w:rFonts w:ascii="Calibri" w:hAnsi="Calibri" w:cs="Calibri"/>
                <w:color w:val="000000"/>
                <w:sz w:val="22"/>
                <w:szCs w:val="22"/>
              </w:rPr>
            </w:pPr>
            <w:ins w:id="7012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2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26FEF6F" w14:textId="77777777" w:rsidR="00596089" w:rsidRPr="00D74865" w:rsidRDefault="00596089" w:rsidP="00596089">
            <w:pPr>
              <w:spacing w:before="0" w:after="0" w:line="240" w:lineRule="auto"/>
              <w:jc w:val="center"/>
              <w:rPr>
                <w:ins w:id="70125" w:author="pete jones" w:date="2022-01-11T16:37:00Z"/>
                <w:rFonts w:ascii="Calibri" w:hAnsi="Calibri" w:cs="Calibri"/>
                <w:color w:val="000000"/>
                <w:sz w:val="22"/>
                <w:szCs w:val="22"/>
              </w:rPr>
            </w:pPr>
            <w:ins w:id="7012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2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B41681C" w14:textId="77777777" w:rsidR="00596089" w:rsidRPr="00D74865" w:rsidRDefault="00596089" w:rsidP="00596089">
            <w:pPr>
              <w:spacing w:before="0" w:after="0" w:line="240" w:lineRule="auto"/>
              <w:jc w:val="center"/>
              <w:rPr>
                <w:ins w:id="70128" w:author="pete jones" w:date="2022-01-11T16:37:00Z"/>
                <w:rFonts w:ascii="Calibri" w:hAnsi="Calibri" w:cs="Calibri"/>
                <w:color w:val="000000"/>
                <w:sz w:val="22"/>
                <w:szCs w:val="22"/>
              </w:rPr>
            </w:pPr>
            <w:ins w:id="7012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3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74404DE" w14:textId="77777777" w:rsidR="00596089" w:rsidRPr="00D74865" w:rsidRDefault="00596089" w:rsidP="00596089">
            <w:pPr>
              <w:spacing w:before="0" w:after="0" w:line="240" w:lineRule="auto"/>
              <w:jc w:val="center"/>
              <w:rPr>
                <w:ins w:id="70131" w:author="pete jones" w:date="2022-01-11T16:37:00Z"/>
                <w:rFonts w:ascii="Calibri" w:hAnsi="Calibri" w:cs="Calibri"/>
                <w:color w:val="000000"/>
                <w:sz w:val="22"/>
                <w:szCs w:val="22"/>
              </w:rPr>
            </w:pPr>
            <w:ins w:id="7013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133"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277B7485" w14:textId="77777777" w:rsidR="00596089" w:rsidRPr="00D74865" w:rsidRDefault="00596089" w:rsidP="00596089">
            <w:pPr>
              <w:spacing w:before="0" w:after="0" w:line="240" w:lineRule="auto"/>
              <w:jc w:val="center"/>
              <w:rPr>
                <w:ins w:id="70134" w:author="pete jones" w:date="2022-01-11T16:37:00Z"/>
                <w:rFonts w:ascii="Calibri" w:hAnsi="Calibri" w:cs="Calibri"/>
                <w:color w:val="000000"/>
                <w:sz w:val="22"/>
                <w:szCs w:val="22"/>
              </w:rPr>
            </w:pPr>
            <w:ins w:id="70135" w:author="pete jones" w:date="2022-01-11T16:37:00Z">
              <w:r w:rsidRPr="00D74865">
                <w:rPr>
                  <w:rFonts w:ascii="Calibri" w:hAnsi="Calibri" w:cs="Calibri"/>
                  <w:color w:val="000000"/>
                  <w:sz w:val="22"/>
                  <w:szCs w:val="22"/>
                </w:rPr>
                <w:t> </w:t>
              </w:r>
            </w:ins>
          </w:p>
        </w:tc>
      </w:tr>
      <w:tr w:rsidR="00596089" w:rsidRPr="00D74865" w14:paraId="2DF45551" w14:textId="77777777" w:rsidTr="00176127">
        <w:trPr>
          <w:trHeight w:val="300"/>
          <w:ins w:id="70136" w:author="pete jones" w:date="2022-01-11T16:37:00Z"/>
          <w:trPrChange w:id="70137"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138"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F3E65C0" w14:textId="77777777" w:rsidR="00596089" w:rsidRPr="00D74865" w:rsidRDefault="00596089" w:rsidP="00596089">
            <w:pPr>
              <w:spacing w:before="0" w:after="0" w:line="240" w:lineRule="auto"/>
              <w:jc w:val="center"/>
              <w:rPr>
                <w:ins w:id="70139" w:author="pete jones" w:date="2022-01-11T16:37:00Z"/>
                <w:rFonts w:ascii="Calibri" w:hAnsi="Calibri" w:cs="Calibri"/>
                <w:color w:val="000000"/>
                <w:sz w:val="22"/>
                <w:szCs w:val="22"/>
              </w:rPr>
            </w:pPr>
            <w:ins w:id="70140" w:author="pete jones" w:date="2022-01-11T16:37:00Z">
              <w:r w:rsidRPr="00D74865">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0141"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17D26EF0" w14:textId="77777777" w:rsidR="00596089" w:rsidRPr="00D74865" w:rsidRDefault="00596089" w:rsidP="00596089">
            <w:pPr>
              <w:spacing w:before="0" w:after="0" w:line="240" w:lineRule="auto"/>
              <w:jc w:val="left"/>
              <w:rPr>
                <w:ins w:id="70142" w:author="pete jones" w:date="2022-01-11T16:37:00Z"/>
                <w:rFonts w:ascii="Calibri" w:hAnsi="Calibri" w:cs="Calibri"/>
                <w:color w:val="000000"/>
                <w:sz w:val="22"/>
                <w:szCs w:val="22"/>
              </w:rPr>
            </w:pPr>
            <w:ins w:id="70143" w:author="pete jones" w:date="2022-01-11T16:37:00Z">
              <w:r w:rsidRPr="00D74865">
                <w:rPr>
                  <w:rFonts w:ascii="Calibri" w:hAnsi="Calibri" w:cs="Calibri"/>
                  <w:color w:val="000000"/>
                  <w:sz w:val="22"/>
                  <w:szCs w:val="22"/>
                </w:rPr>
                <w:t>Add+vantage</w:t>
              </w:r>
            </w:ins>
          </w:p>
        </w:tc>
        <w:tc>
          <w:tcPr>
            <w:tcW w:w="498" w:type="dxa"/>
            <w:tcBorders>
              <w:top w:val="nil"/>
              <w:left w:val="nil"/>
              <w:bottom w:val="single" w:sz="4" w:space="0" w:color="auto"/>
              <w:right w:val="single" w:sz="4" w:space="0" w:color="auto"/>
            </w:tcBorders>
            <w:shd w:val="clear" w:color="auto" w:fill="auto"/>
            <w:noWrap/>
            <w:vAlign w:val="bottom"/>
            <w:hideMark/>
            <w:tcPrChange w:id="7014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7EF6AE26" w14:textId="77777777" w:rsidR="00596089" w:rsidRPr="00D74865" w:rsidRDefault="00596089" w:rsidP="00596089">
            <w:pPr>
              <w:spacing w:before="0" w:after="0" w:line="240" w:lineRule="auto"/>
              <w:jc w:val="center"/>
              <w:rPr>
                <w:ins w:id="70145" w:author="pete jones" w:date="2022-01-11T16:37:00Z"/>
                <w:rFonts w:ascii="Calibri" w:hAnsi="Calibri" w:cs="Calibri"/>
                <w:color w:val="000000"/>
                <w:sz w:val="22"/>
                <w:szCs w:val="22"/>
              </w:rPr>
            </w:pPr>
            <w:ins w:id="70146" w:author="pete jones" w:date="2022-01-11T16:37:00Z">
              <w:r w:rsidRPr="00D74865">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014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883D426" w14:textId="77777777" w:rsidR="00596089" w:rsidRPr="00D74865" w:rsidRDefault="00596089" w:rsidP="00596089">
            <w:pPr>
              <w:spacing w:before="0" w:after="0" w:line="240" w:lineRule="auto"/>
              <w:jc w:val="center"/>
              <w:rPr>
                <w:ins w:id="70148" w:author="pete jones" w:date="2022-01-11T16:37:00Z"/>
                <w:rFonts w:ascii="Calibri" w:hAnsi="Calibri" w:cs="Calibri"/>
                <w:color w:val="000000"/>
                <w:sz w:val="22"/>
                <w:szCs w:val="22"/>
              </w:rPr>
            </w:pPr>
            <w:ins w:id="70149" w:author="pete jones" w:date="2022-01-11T16:37:00Z">
              <w:r w:rsidRPr="00D74865">
                <w:rPr>
                  <w:rFonts w:ascii="Calibri" w:hAnsi="Calibri" w:cs="Calibri"/>
                  <w:color w:val="000000"/>
                  <w:sz w:val="22"/>
                  <w:szCs w:val="22"/>
                </w:rPr>
                <w:t>10</w:t>
              </w:r>
            </w:ins>
          </w:p>
        </w:tc>
        <w:tc>
          <w:tcPr>
            <w:tcW w:w="498" w:type="dxa"/>
            <w:tcBorders>
              <w:top w:val="nil"/>
              <w:left w:val="nil"/>
              <w:bottom w:val="single" w:sz="4" w:space="0" w:color="auto"/>
              <w:right w:val="single" w:sz="4" w:space="0" w:color="auto"/>
            </w:tcBorders>
            <w:shd w:val="clear" w:color="auto" w:fill="auto"/>
            <w:noWrap/>
            <w:vAlign w:val="bottom"/>
            <w:hideMark/>
            <w:tcPrChange w:id="7015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546EA8D2" w14:textId="77777777" w:rsidR="00596089" w:rsidRPr="00D74865" w:rsidRDefault="00596089" w:rsidP="00596089">
            <w:pPr>
              <w:spacing w:before="0" w:after="0" w:line="240" w:lineRule="auto"/>
              <w:jc w:val="center"/>
              <w:rPr>
                <w:ins w:id="70151" w:author="pete jones" w:date="2022-01-11T16:37:00Z"/>
                <w:rFonts w:ascii="Calibri" w:hAnsi="Calibri" w:cs="Calibri"/>
                <w:color w:val="000000"/>
                <w:sz w:val="22"/>
                <w:szCs w:val="22"/>
              </w:rPr>
            </w:pPr>
            <w:ins w:id="7015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5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44F5329" w14:textId="77777777" w:rsidR="00596089" w:rsidRPr="00D74865" w:rsidRDefault="00596089" w:rsidP="00596089">
            <w:pPr>
              <w:spacing w:before="0" w:after="0" w:line="240" w:lineRule="auto"/>
              <w:jc w:val="center"/>
              <w:rPr>
                <w:ins w:id="70154" w:author="pete jones" w:date="2022-01-11T16:37:00Z"/>
                <w:rFonts w:ascii="Calibri" w:hAnsi="Calibri" w:cs="Calibri"/>
                <w:color w:val="000000"/>
                <w:sz w:val="22"/>
                <w:szCs w:val="22"/>
              </w:rPr>
            </w:pPr>
            <w:ins w:id="7015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56"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623621B0" w14:textId="77777777" w:rsidR="00596089" w:rsidRPr="00D74865" w:rsidRDefault="00596089" w:rsidP="00596089">
            <w:pPr>
              <w:spacing w:before="0" w:after="0" w:line="240" w:lineRule="auto"/>
              <w:jc w:val="center"/>
              <w:rPr>
                <w:ins w:id="70157" w:author="pete jones" w:date="2022-01-11T16:37:00Z"/>
                <w:rFonts w:ascii="Calibri" w:hAnsi="Calibri" w:cs="Calibri"/>
                <w:color w:val="000000"/>
                <w:sz w:val="22"/>
                <w:szCs w:val="22"/>
              </w:rPr>
            </w:pPr>
            <w:ins w:id="7015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5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1B735F4" w14:textId="77777777" w:rsidR="00596089" w:rsidRPr="00D74865" w:rsidRDefault="00596089" w:rsidP="00596089">
            <w:pPr>
              <w:spacing w:before="0" w:after="0" w:line="240" w:lineRule="auto"/>
              <w:jc w:val="center"/>
              <w:rPr>
                <w:ins w:id="70160" w:author="pete jones" w:date="2022-01-11T16:37:00Z"/>
                <w:rFonts w:ascii="Calibri" w:hAnsi="Calibri" w:cs="Calibri"/>
                <w:color w:val="000000"/>
                <w:sz w:val="22"/>
                <w:szCs w:val="22"/>
              </w:rPr>
            </w:pPr>
            <w:ins w:id="7016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6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C9DA362" w14:textId="77777777" w:rsidR="00596089" w:rsidRPr="00D74865" w:rsidRDefault="00596089" w:rsidP="00596089">
            <w:pPr>
              <w:spacing w:before="0" w:after="0" w:line="240" w:lineRule="auto"/>
              <w:jc w:val="center"/>
              <w:rPr>
                <w:ins w:id="70163" w:author="pete jones" w:date="2022-01-11T16:37:00Z"/>
                <w:rFonts w:ascii="Calibri" w:hAnsi="Calibri" w:cs="Calibri"/>
                <w:color w:val="000000"/>
                <w:sz w:val="22"/>
                <w:szCs w:val="22"/>
              </w:rPr>
            </w:pPr>
            <w:ins w:id="7016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6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691ED53" w14:textId="77777777" w:rsidR="00596089" w:rsidRPr="00D74865" w:rsidRDefault="00596089" w:rsidP="00596089">
            <w:pPr>
              <w:spacing w:before="0" w:after="0" w:line="240" w:lineRule="auto"/>
              <w:jc w:val="center"/>
              <w:rPr>
                <w:ins w:id="70166" w:author="pete jones" w:date="2022-01-11T16:37:00Z"/>
                <w:rFonts w:ascii="Calibri" w:hAnsi="Calibri" w:cs="Calibri"/>
                <w:color w:val="000000"/>
                <w:sz w:val="22"/>
                <w:szCs w:val="22"/>
              </w:rPr>
            </w:pPr>
            <w:ins w:id="7016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6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74A5367" w14:textId="77777777" w:rsidR="00596089" w:rsidRPr="00D74865" w:rsidRDefault="00596089" w:rsidP="00596089">
            <w:pPr>
              <w:spacing w:before="0" w:after="0" w:line="240" w:lineRule="auto"/>
              <w:jc w:val="center"/>
              <w:rPr>
                <w:ins w:id="70169" w:author="pete jones" w:date="2022-01-11T16:37:00Z"/>
                <w:rFonts w:ascii="Calibri" w:hAnsi="Calibri" w:cs="Calibri"/>
                <w:color w:val="000000"/>
                <w:sz w:val="22"/>
                <w:szCs w:val="22"/>
              </w:rPr>
            </w:pPr>
            <w:ins w:id="7017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7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96E96D9" w14:textId="77777777" w:rsidR="00596089" w:rsidRPr="00D74865" w:rsidRDefault="00596089" w:rsidP="00596089">
            <w:pPr>
              <w:spacing w:before="0" w:after="0" w:line="240" w:lineRule="auto"/>
              <w:jc w:val="center"/>
              <w:rPr>
                <w:ins w:id="70172" w:author="pete jones" w:date="2022-01-11T16:37:00Z"/>
                <w:rFonts w:ascii="Calibri" w:hAnsi="Calibri" w:cs="Calibri"/>
                <w:color w:val="000000"/>
                <w:sz w:val="22"/>
                <w:szCs w:val="22"/>
              </w:rPr>
            </w:pPr>
            <w:ins w:id="7017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7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29DC30C" w14:textId="77777777" w:rsidR="00596089" w:rsidRPr="00D74865" w:rsidRDefault="00596089" w:rsidP="00596089">
            <w:pPr>
              <w:spacing w:before="0" w:after="0" w:line="240" w:lineRule="auto"/>
              <w:jc w:val="center"/>
              <w:rPr>
                <w:ins w:id="70175" w:author="pete jones" w:date="2022-01-11T16:37:00Z"/>
                <w:rFonts w:ascii="Calibri" w:hAnsi="Calibri" w:cs="Calibri"/>
                <w:color w:val="000000"/>
                <w:sz w:val="22"/>
                <w:szCs w:val="22"/>
              </w:rPr>
            </w:pPr>
            <w:ins w:id="7017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177"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49507063" w14:textId="77777777" w:rsidR="00596089" w:rsidRPr="00D74865" w:rsidRDefault="00596089" w:rsidP="00596089">
            <w:pPr>
              <w:spacing w:before="0" w:after="0" w:line="240" w:lineRule="auto"/>
              <w:jc w:val="center"/>
              <w:rPr>
                <w:ins w:id="70178" w:author="pete jones" w:date="2022-01-11T16:37:00Z"/>
                <w:rFonts w:ascii="Calibri" w:hAnsi="Calibri" w:cs="Calibri"/>
                <w:color w:val="000000"/>
                <w:sz w:val="22"/>
                <w:szCs w:val="22"/>
              </w:rPr>
            </w:pPr>
            <w:ins w:id="70179" w:author="pete jones" w:date="2022-01-11T16:37:00Z">
              <w:r w:rsidRPr="00D74865">
                <w:rPr>
                  <w:rFonts w:ascii="Calibri" w:hAnsi="Calibri" w:cs="Calibri"/>
                  <w:color w:val="000000"/>
                  <w:sz w:val="22"/>
                  <w:szCs w:val="22"/>
                </w:rPr>
                <w:t> </w:t>
              </w:r>
            </w:ins>
          </w:p>
        </w:tc>
      </w:tr>
      <w:tr w:rsidR="00596089" w:rsidRPr="00D74865" w14:paraId="0DCC4EC0" w14:textId="77777777" w:rsidTr="00176127">
        <w:trPr>
          <w:trHeight w:val="300"/>
          <w:ins w:id="70180" w:author="pete jones" w:date="2022-01-11T16:37:00Z"/>
          <w:trPrChange w:id="70181"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182"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179C59E" w14:textId="77777777" w:rsidR="00596089" w:rsidRPr="00D74865" w:rsidRDefault="00596089" w:rsidP="00596089">
            <w:pPr>
              <w:spacing w:before="0" w:after="0" w:line="240" w:lineRule="auto"/>
              <w:jc w:val="center"/>
              <w:rPr>
                <w:ins w:id="70183" w:author="pete jones" w:date="2022-01-11T16:37:00Z"/>
                <w:rFonts w:ascii="Calibri" w:hAnsi="Calibri" w:cs="Calibri"/>
                <w:color w:val="000000"/>
                <w:sz w:val="22"/>
                <w:szCs w:val="22"/>
              </w:rPr>
            </w:pPr>
            <w:ins w:id="70184" w:author="pete jones" w:date="2022-01-11T16:37:00Z">
              <w:r w:rsidRPr="00D74865">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0185"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079EF2ED" w14:textId="77777777" w:rsidR="00596089" w:rsidRPr="00D74865" w:rsidRDefault="00596089" w:rsidP="00596089">
            <w:pPr>
              <w:spacing w:before="0" w:after="0" w:line="240" w:lineRule="auto"/>
              <w:jc w:val="left"/>
              <w:rPr>
                <w:ins w:id="70186" w:author="pete jones" w:date="2022-01-11T16:37:00Z"/>
                <w:rFonts w:ascii="Calibri" w:hAnsi="Calibri" w:cs="Calibri"/>
                <w:color w:val="000000"/>
                <w:sz w:val="22"/>
                <w:szCs w:val="22"/>
              </w:rPr>
            </w:pPr>
            <w:ins w:id="70187" w:author="pete jones" w:date="2022-01-11T16:37:00Z">
              <w:r w:rsidRPr="00D74865">
                <w:rPr>
                  <w:rFonts w:ascii="Calibri" w:hAnsi="Calibri" w:cs="Calibri"/>
                  <w:color w:val="000000"/>
                  <w:sz w:val="22"/>
                  <w:szCs w:val="22"/>
                </w:rPr>
                <w:t>Design and Sustainability</w:t>
              </w:r>
            </w:ins>
          </w:p>
        </w:tc>
        <w:tc>
          <w:tcPr>
            <w:tcW w:w="498" w:type="dxa"/>
            <w:tcBorders>
              <w:top w:val="nil"/>
              <w:left w:val="nil"/>
              <w:bottom w:val="single" w:sz="4" w:space="0" w:color="auto"/>
              <w:right w:val="single" w:sz="4" w:space="0" w:color="auto"/>
            </w:tcBorders>
            <w:shd w:val="clear" w:color="auto" w:fill="auto"/>
            <w:noWrap/>
            <w:vAlign w:val="bottom"/>
            <w:hideMark/>
            <w:tcPrChange w:id="7018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77DA2E3C" w14:textId="77777777" w:rsidR="00596089" w:rsidRPr="00D74865" w:rsidRDefault="00596089" w:rsidP="00596089">
            <w:pPr>
              <w:spacing w:before="0" w:after="0" w:line="240" w:lineRule="auto"/>
              <w:jc w:val="center"/>
              <w:rPr>
                <w:ins w:id="70189" w:author="pete jones" w:date="2022-01-11T16:37:00Z"/>
                <w:rFonts w:ascii="Calibri" w:hAnsi="Calibri" w:cs="Calibri"/>
                <w:color w:val="000000"/>
                <w:sz w:val="22"/>
                <w:szCs w:val="22"/>
              </w:rPr>
            </w:pPr>
            <w:ins w:id="70190" w:author="pete jones" w:date="2022-01-11T16:37:00Z">
              <w:r w:rsidRPr="00D74865">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019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082CA039" w14:textId="77777777" w:rsidR="00596089" w:rsidRPr="00D74865" w:rsidRDefault="00596089" w:rsidP="00596089">
            <w:pPr>
              <w:spacing w:before="0" w:after="0" w:line="240" w:lineRule="auto"/>
              <w:jc w:val="center"/>
              <w:rPr>
                <w:ins w:id="70192" w:author="pete jones" w:date="2022-01-11T16:37:00Z"/>
                <w:rFonts w:ascii="Calibri" w:hAnsi="Calibri" w:cs="Calibri"/>
                <w:color w:val="000000"/>
                <w:sz w:val="22"/>
                <w:szCs w:val="22"/>
              </w:rPr>
            </w:pPr>
            <w:ins w:id="70193"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19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330B57E4" w14:textId="77777777" w:rsidR="00596089" w:rsidRPr="00D74865" w:rsidRDefault="00596089" w:rsidP="00596089">
            <w:pPr>
              <w:spacing w:before="0" w:after="0" w:line="240" w:lineRule="auto"/>
              <w:jc w:val="center"/>
              <w:rPr>
                <w:ins w:id="70195" w:author="pete jones" w:date="2022-01-11T16:37:00Z"/>
                <w:rFonts w:ascii="Calibri" w:hAnsi="Calibri" w:cs="Calibri"/>
                <w:color w:val="000000"/>
                <w:sz w:val="22"/>
                <w:szCs w:val="22"/>
              </w:rPr>
            </w:pPr>
            <w:ins w:id="7019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19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5378D9C" w14:textId="77777777" w:rsidR="00596089" w:rsidRPr="00D74865" w:rsidRDefault="00596089" w:rsidP="00596089">
            <w:pPr>
              <w:spacing w:before="0" w:after="0" w:line="240" w:lineRule="auto"/>
              <w:jc w:val="center"/>
              <w:rPr>
                <w:ins w:id="70198" w:author="pete jones" w:date="2022-01-11T16:37:00Z"/>
                <w:rFonts w:ascii="Calibri" w:hAnsi="Calibri" w:cs="Calibri"/>
                <w:color w:val="000000"/>
                <w:sz w:val="22"/>
                <w:szCs w:val="22"/>
              </w:rPr>
            </w:pPr>
            <w:ins w:id="7019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00"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F4073F6" w14:textId="77777777" w:rsidR="00596089" w:rsidRPr="00D74865" w:rsidRDefault="00596089" w:rsidP="00596089">
            <w:pPr>
              <w:spacing w:before="0" w:after="0" w:line="240" w:lineRule="auto"/>
              <w:jc w:val="center"/>
              <w:rPr>
                <w:ins w:id="70201" w:author="pete jones" w:date="2022-01-11T16:37:00Z"/>
                <w:rFonts w:ascii="Calibri" w:hAnsi="Calibri" w:cs="Calibri"/>
                <w:color w:val="000000"/>
                <w:sz w:val="22"/>
                <w:szCs w:val="22"/>
              </w:rPr>
            </w:pPr>
            <w:ins w:id="7020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0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6AD797C" w14:textId="77777777" w:rsidR="00596089" w:rsidRPr="00D74865" w:rsidRDefault="00596089" w:rsidP="00596089">
            <w:pPr>
              <w:spacing w:before="0" w:after="0" w:line="240" w:lineRule="auto"/>
              <w:jc w:val="center"/>
              <w:rPr>
                <w:ins w:id="70204" w:author="pete jones" w:date="2022-01-11T16:37:00Z"/>
                <w:rFonts w:ascii="Calibri" w:hAnsi="Calibri" w:cs="Calibri"/>
                <w:color w:val="000000"/>
                <w:sz w:val="22"/>
                <w:szCs w:val="22"/>
              </w:rPr>
            </w:pPr>
            <w:ins w:id="7020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0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81A7112" w14:textId="77777777" w:rsidR="00596089" w:rsidRPr="00D74865" w:rsidRDefault="00596089" w:rsidP="00596089">
            <w:pPr>
              <w:spacing w:before="0" w:after="0" w:line="240" w:lineRule="auto"/>
              <w:jc w:val="center"/>
              <w:rPr>
                <w:ins w:id="70207" w:author="pete jones" w:date="2022-01-11T16:37:00Z"/>
                <w:rFonts w:ascii="Calibri" w:hAnsi="Calibri" w:cs="Calibri"/>
                <w:color w:val="000000"/>
                <w:sz w:val="22"/>
                <w:szCs w:val="22"/>
              </w:rPr>
            </w:pPr>
            <w:ins w:id="7020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0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970B674" w14:textId="77777777" w:rsidR="00596089" w:rsidRPr="00D74865" w:rsidRDefault="00596089" w:rsidP="00596089">
            <w:pPr>
              <w:spacing w:before="0" w:after="0" w:line="240" w:lineRule="auto"/>
              <w:jc w:val="center"/>
              <w:rPr>
                <w:ins w:id="70210" w:author="pete jones" w:date="2022-01-11T16:37:00Z"/>
                <w:rFonts w:ascii="Calibri" w:hAnsi="Calibri" w:cs="Calibri"/>
                <w:color w:val="000000"/>
                <w:sz w:val="22"/>
                <w:szCs w:val="22"/>
              </w:rPr>
            </w:pPr>
            <w:ins w:id="7021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1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4143DCE" w14:textId="77777777" w:rsidR="00596089" w:rsidRPr="00D74865" w:rsidRDefault="00596089" w:rsidP="00596089">
            <w:pPr>
              <w:spacing w:before="0" w:after="0" w:line="240" w:lineRule="auto"/>
              <w:jc w:val="center"/>
              <w:rPr>
                <w:ins w:id="70213" w:author="pete jones" w:date="2022-01-11T16:37:00Z"/>
                <w:rFonts w:ascii="Calibri" w:hAnsi="Calibri" w:cs="Calibri"/>
                <w:color w:val="000000"/>
                <w:sz w:val="22"/>
                <w:szCs w:val="22"/>
              </w:rPr>
            </w:pPr>
            <w:ins w:id="7021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1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793F47B" w14:textId="77777777" w:rsidR="00596089" w:rsidRPr="00D74865" w:rsidRDefault="00596089" w:rsidP="00596089">
            <w:pPr>
              <w:spacing w:before="0" w:after="0" w:line="240" w:lineRule="auto"/>
              <w:jc w:val="center"/>
              <w:rPr>
                <w:ins w:id="70216" w:author="pete jones" w:date="2022-01-11T16:37:00Z"/>
                <w:rFonts w:ascii="Calibri" w:hAnsi="Calibri" w:cs="Calibri"/>
                <w:color w:val="000000"/>
                <w:sz w:val="22"/>
                <w:szCs w:val="22"/>
              </w:rPr>
            </w:pPr>
            <w:ins w:id="7021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1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216FB10" w14:textId="77777777" w:rsidR="00596089" w:rsidRPr="00D74865" w:rsidRDefault="00596089" w:rsidP="00596089">
            <w:pPr>
              <w:spacing w:before="0" w:after="0" w:line="240" w:lineRule="auto"/>
              <w:jc w:val="center"/>
              <w:rPr>
                <w:ins w:id="70219" w:author="pete jones" w:date="2022-01-11T16:37:00Z"/>
                <w:rFonts w:ascii="Calibri" w:hAnsi="Calibri" w:cs="Calibri"/>
                <w:color w:val="000000"/>
                <w:sz w:val="22"/>
                <w:szCs w:val="22"/>
              </w:rPr>
            </w:pPr>
            <w:ins w:id="7022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221"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46AA4956" w14:textId="77777777" w:rsidR="00596089" w:rsidRPr="00D74865" w:rsidRDefault="00596089" w:rsidP="00596089">
            <w:pPr>
              <w:spacing w:before="0" w:after="0" w:line="240" w:lineRule="auto"/>
              <w:jc w:val="center"/>
              <w:rPr>
                <w:ins w:id="70222" w:author="pete jones" w:date="2022-01-11T16:37:00Z"/>
                <w:rFonts w:ascii="Calibri" w:hAnsi="Calibri" w:cs="Calibri"/>
                <w:color w:val="000000"/>
                <w:sz w:val="22"/>
                <w:szCs w:val="22"/>
              </w:rPr>
            </w:pPr>
            <w:ins w:id="70223" w:author="pete jones" w:date="2022-01-11T16:37:00Z">
              <w:r w:rsidRPr="00D74865">
                <w:rPr>
                  <w:rFonts w:ascii="Calibri" w:hAnsi="Calibri" w:cs="Calibri"/>
                  <w:color w:val="000000"/>
                  <w:sz w:val="22"/>
                  <w:szCs w:val="22"/>
                </w:rPr>
                <w:t> </w:t>
              </w:r>
            </w:ins>
          </w:p>
        </w:tc>
      </w:tr>
      <w:tr w:rsidR="00596089" w:rsidRPr="00D74865" w14:paraId="20D1BD61" w14:textId="77777777" w:rsidTr="00176127">
        <w:trPr>
          <w:trHeight w:val="300"/>
          <w:ins w:id="70224" w:author="pete jones" w:date="2022-01-11T16:37:00Z"/>
          <w:trPrChange w:id="70225"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226"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1F5D272" w14:textId="77777777" w:rsidR="00596089" w:rsidRPr="00D74865" w:rsidRDefault="00596089" w:rsidP="00596089">
            <w:pPr>
              <w:spacing w:before="0" w:after="0" w:line="240" w:lineRule="auto"/>
              <w:jc w:val="center"/>
              <w:rPr>
                <w:ins w:id="70227" w:author="pete jones" w:date="2022-01-11T16:37:00Z"/>
                <w:rFonts w:ascii="Calibri" w:hAnsi="Calibri" w:cs="Calibri"/>
                <w:color w:val="000000"/>
                <w:sz w:val="22"/>
                <w:szCs w:val="22"/>
              </w:rPr>
            </w:pPr>
            <w:ins w:id="70228" w:author="pete jones" w:date="2022-01-11T16:37:00Z">
              <w:r w:rsidRPr="00D74865">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0229"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7E97502D" w14:textId="77777777" w:rsidR="00596089" w:rsidRPr="00D74865" w:rsidRDefault="00596089" w:rsidP="00596089">
            <w:pPr>
              <w:spacing w:before="0" w:after="0" w:line="240" w:lineRule="auto"/>
              <w:jc w:val="left"/>
              <w:rPr>
                <w:ins w:id="70230" w:author="pete jones" w:date="2022-01-11T16:37:00Z"/>
                <w:rFonts w:ascii="Calibri" w:hAnsi="Calibri" w:cs="Calibri"/>
                <w:color w:val="000000"/>
                <w:sz w:val="22"/>
                <w:szCs w:val="22"/>
              </w:rPr>
            </w:pPr>
            <w:ins w:id="70231" w:author="pete jones" w:date="2022-01-11T16:37:00Z">
              <w:r w:rsidRPr="00D74865">
                <w:rPr>
                  <w:rFonts w:ascii="Calibri" w:hAnsi="Calibri" w:cs="Calibri"/>
                  <w:color w:val="000000"/>
                  <w:sz w:val="22"/>
                  <w:szCs w:val="22"/>
                </w:rPr>
                <w:t>Solid Mechanics and Dynamics</w:t>
              </w:r>
            </w:ins>
          </w:p>
        </w:tc>
        <w:tc>
          <w:tcPr>
            <w:tcW w:w="498" w:type="dxa"/>
            <w:tcBorders>
              <w:top w:val="nil"/>
              <w:left w:val="nil"/>
              <w:bottom w:val="single" w:sz="4" w:space="0" w:color="auto"/>
              <w:right w:val="single" w:sz="4" w:space="0" w:color="auto"/>
            </w:tcBorders>
            <w:shd w:val="clear" w:color="auto" w:fill="auto"/>
            <w:noWrap/>
            <w:vAlign w:val="bottom"/>
            <w:hideMark/>
            <w:tcPrChange w:id="7023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0DEBDCCA" w14:textId="77777777" w:rsidR="00596089" w:rsidRPr="00D74865" w:rsidRDefault="00596089" w:rsidP="00596089">
            <w:pPr>
              <w:spacing w:before="0" w:after="0" w:line="240" w:lineRule="auto"/>
              <w:jc w:val="center"/>
              <w:rPr>
                <w:ins w:id="70233" w:author="pete jones" w:date="2022-01-11T16:37:00Z"/>
                <w:rFonts w:ascii="Calibri" w:hAnsi="Calibri" w:cs="Calibri"/>
                <w:color w:val="000000"/>
                <w:sz w:val="22"/>
                <w:szCs w:val="22"/>
              </w:rPr>
            </w:pPr>
            <w:ins w:id="70234" w:author="pete jones" w:date="2022-01-11T16:37:00Z">
              <w:r w:rsidRPr="00D74865">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023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C81F066" w14:textId="77777777" w:rsidR="00596089" w:rsidRPr="00D74865" w:rsidRDefault="00596089" w:rsidP="00596089">
            <w:pPr>
              <w:spacing w:before="0" w:after="0" w:line="240" w:lineRule="auto"/>
              <w:jc w:val="center"/>
              <w:rPr>
                <w:ins w:id="70236" w:author="pete jones" w:date="2022-01-11T16:37:00Z"/>
                <w:rFonts w:ascii="Calibri" w:hAnsi="Calibri" w:cs="Calibri"/>
                <w:color w:val="000000"/>
                <w:sz w:val="22"/>
                <w:szCs w:val="22"/>
              </w:rPr>
            </w:pPr>
            <w:ins w:id="70237"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23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0FF049AE" w14:textId="77777777" w:rsidR="00596089" w:rsidRPr="00D74865" w:rsidRDefault="00596089" w:rsidP="00596089">
            <w:pPr>
              <w:spacing w:before="0" w:after="0" w:line="240" w:lineRule="auto"/>
              <w:jc w:val="center"/>
              <w:rPr>
                <w:ins w:id="70239" w:author="pete jones" w:date="2022-01-11T16:37:00Z"/>
                <w:rFonts w:ascii="Calibri" w:hAnsi="Calibri" w:cs="Calibri"/>
                <w:color w:val="000000"/>
                <w:sz w:val="22"/>
                <w:szCs w:val="22"/>
              </w:rPr>
            </w:pPr>
            <w:ins w:id="7024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4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0475CC6" w14:textId="77777777" w:rsidR="00596089" w:rsidRPr="00D74865" w:rsidRDefault="00596089" w:rsidP="00596089">
            <w:pPr>
              <w:spacing w:before="0" w:after="0" w:line="240" w:lineRule="auto"/>
              <w:jc w:val="center"/>
              <w:rPr>
                <w:ins w:id="70242" w:author="pete jones" w:date="2022-01-11T16:37:00Z"/>
                <w:rFonts w:ascii="Calibri" w:hAnsi="Calibri" w:cs="Calibri"/>
                <w:color w:val="000000"/>
                <w:sz w:val="22"/>
                <w:szCs w:val="22"/>
              </w:rPr>
            </w:pPr>
            <w:ins w:id="7024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44"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CBED320" w14:textId="77777777" w:rsidR="00596089" w:rsidRPr="00D74865" w:rsidRDefault="00596089" w:rsidP="00596089">
            <w:pPr>
              <w:spacing w:before="0" w:after="0" w:line="240" w:lineRule="auto"/>
              <w:jc w:val="center"/>
              <w:rPr>
                <w:ins w:id="70245" w:author="pete jones" w:date="2022-01-11T16:37:00Z"/>
                <w:rFonts w:ascii="Calibri" w:hAnsi="Calibri" w:cs="Calibri"/>
                <w:color w:val="000000"/>
                <w:sz w:val="22"/>
                <w:szCs w:val="22"/>
              </w:rPr>
            </w:pPr>
            <w:ins w:id="7024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4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FB63922" w14:textId="77777777" w:rsidR="00596089" w:rsidRPr="00D74865" w:rsidRDefault="00596089" w:rsidP="00596089">
            <w:pPr>
              <w:spacing w:before="0" w:after="0" w:line="240" w:lineRule="auto"/>
              <w:jc w:val="center"/>
              <w:rPr>
                <w:ins w:id="70248" w:author="pete jones" w:date="2022-01-11T16:37:00Z"/>
                <w:rFonts w:ascii="Calibri" w:hAnsi="Calibri" w:cs="Calibri"/>
                <w:color w:val="000000"/>
                <w:sz w:val="22"/>
                <w:szCs w:val="22"/>
              </w:rPr>
            </w:pPr>
            <w:ins w:id="7024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5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CBAA444" w14:textId="77777777" w:rsidR="00596089" w:rsidRPr="00D74865" w:rsidRDefault="00596089" w:rsidP="00596089">
            <w:pPr>
              <w:spacing w:before="0" w:after="0" w:line="240" w:lineRule="auto"/>
              <w:jc w:val="center"/>
              <w:rPr>
                <w:ins w:id="70251" w:author="pete jones" w:date="2022-01-11T16:37:00Z"/>
                <w:rFonts w:ascii="Calibri" w:hAnsi="Calibri" w:cs="Calibri"/>
                <w:color w:val="000000"/>
                <w:sz w:val="22"/>
                <w:szCs w:val="22"/>
              </w:rPr>
            </w:pPr>
            <w:ins w:id="7025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5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F3CB984" w14:textId="77777777" w:rsidR="00596089" w:rsidRPr="00D74865" w:rsidRDefault="00596089" w:rsidP="00596089">
            <w:pPr>
              <w:spacing w:before="0" w:after="0" w:line="240" w:lineRule="auto"/>
              <w:jc w:val="center"/>
              <w:rPr>
                <w:ins w:id="70254" w:author="pete jones" w:date="2022-01-11T16:37:00Z"/>
                <w:rFonts w:ascii="Calibri" w:hAnsi="Calibri" w:cs="Calibri"/>
                <w:color w:val="000000"/>
                <w:sz w:val="22"/>
                <w:szCs w:val="22"/>
              </w:rPr>
            </w:pPr>
            <w:ins w:id="7025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5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7A5DDAF" w14:textId="77777777" w:rsidR="00596089" w:rsidRPr="00D74865" w:rsidRDefault="00596089" w:rsidP="00596089">
            <w:pPr>
              <w:spacing w:before="0" w:after="0" w:line="240" w:lineRule="auto"/>
              <w:jc w:val="center"/>
              <w:rPr>
                <w:ins w:id="70257" w:author="pete jones" w:date="2022-01-11T16:37:00Z"/>
                <w:rFonts w:ascii="Calibri" w:hAnsi="Calibri" w:cs="Calibri"/>
                <w:color w:val="000000"/>
                <w:sz w:val="22"/>
                <w:szCs w:val="22"/>
              </w:rPr>
            </w:pPr>
            <w:ins w:id="7025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5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1366F85" w14:textId="77777777" w:rsidR="00596089" w:rsidRPr="00D74865" w:rsidRDefault="00596089" w:rsidP="00596089">
            <w:pPr>
              <w:spacing w:before="0" w:after="0" w:line="240" w:lineRule="auto"/>
              <w:jc w:val="center"/>
              <w:rPr>
                <w:ins w:id="70260" w:author="pete jones" w:date="2022-01-11T16:37:00Z"/>
                <w:rFonts w:ascii="Calibri" w:hAnsi="Calibri" w:cs="Calibri"/>
                <w:color w:val="000000"/>
                <w:sz w:val="22"/>
                <w:szCs w:val="22"/>
              </w:rPr>
            </w:pPr>
            <w:ins w:id="7026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6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0611F35" w14:textId="77777777" w:rsidR="00596089" w:rsidRPr="00D74865" w:rsidRDefault="00596089" w:rsidP="00596089">
            <w:pPr>
              <w:spacing w:before="0" w:after="0" w:line="240" w:lineRule="auto"/>
              <w:jc w:val="center"/>
              <w:rPr>
                <w:ins w:id="70263" w:author="pete jones" w:date="2022-01-11T16:37:00Z"/>
                <w:rFonts w:ascii="Calibri" w:hAnsi="Calibri" w:cs="Calibri"/>
                <w:color w:val="000000"/>
                <w:sz w:val="22"/>
                <w:szCs w:val="22"/>
              </w:rPr>
            </w:pPr>
            <w:ins w:id="7026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265"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28F6D839" w14:textId="77777777" w:rsidR="00596089" w:rsidRPr="00D74865" w:rsidRDefault="00596089" w:rsidP="00596089">
            <w:pPr>
              <w:spacing w:before="0" w:after="0" w:line="240" w:lineRule="auto"/>
              <w:jc w:val="center"/>
              <w:rPr>
                <w:ins w:id="70266" w:author="pete jones" w:date="2022-01-11T16:37:00Z"/>
                <w:rFonts w:ascii="Calibri" w:hAnsi="Calibri" w:cs="Calibri"/>
                <w:color w:val="000000"/>
                <w:sz w:val="22"/>
                <w:szCs w:val="22"/>
              </w:rPr>
            </w:pPr>
            <w:ins w:id="70267" w:author="pete jones" w:date="2022-01-11T16:37:00Z">
              <w:r w:rsidRPr="00D74865">
                <w:rPr>
                  <w:rFonts w:ascii="Calibri" w:hAnsi="Calibri" w:cs="Calibri"/>
                  <w:color w:val="000000"/>
                  <w:sz w:val="22"/>
                  <w:szCs w:val="22"/>
                </w:rPr>
                <w:t> </w:t>
              </w:r>
            </w:ins>
          </w:p>
        </w:tc>
      </w:tr>
      <w:tr w:rsidR="00596089" w:rsidRPr="00D74865" w14:paraId="157BF8DD" w14:textId="77777777" w:rsidTr="00176127">
        <w:trPr>
          <w:trHeight w:val="300"/>
          <w:ins w:id="70268" w:author="pete jones" w:date="2022-01-11T16:37:00Z"/>
          <w:trPrChange w:id="70269"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270"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95AFCB8" w14:textId="77777777" w:rsidR="00596089" w:rsidRPr="00D74865" w:rsidRDefault="00596089" w:rsidP="00596089">
            <w:pPr>
              <w:spacing w:before="0" w:after="0" w:line="240" w:lineRule="auto"/>
              <w:jc w:val="center"/>
              <w:rPr>
                <w:ins w:id="70271" w:author="pete jones" w:date="2022-01-11T16:37:00Z"/>
                <w:rFonts w:ascii="Calibri" w:hAnsi="Calibri" w:cs="Calibri"/>
                <w:color w:val="000000"/>
                <w:sz w:val="22"/>
                <w:szCs w:val="22"/>
              </w:rPr>
            </w:pPr>
            <w:ins w:id="70272" w:author="pete jones" w:date="2022-01-11T16:37:00Z">
              <w:r w:rsidRPr="00D74865">
                <w:rPr>
                  <w:rFonts w:ascii="Calibri" w:hAnsi="Calibri" w:cs="Calibri"/>
                  <w:color w:val="000000"/>
                  <w:sz w:val="22"/>
                  <w:szCs w:val="22"/>
                </w:rPr>
                <w:lastRenderedPageBreak/>
                <w:t>5</w:t>
              </w:r>
            </w:ins>
          </w:p>
        </w:tc>
        <w:tc>
          <w:tcPr>
            <w:tcW w:w="5536" w:type="dxa"/>
            <w:tcBorders>
              <w:top w:val="nil"/>
              <w:left w:val="nil"/>
              <w:bottom w:val="single" w:sz="4" w:space="0" w:color="auto"/>
              <w:right w:val="single" w:sz="8" w:space="0" w:color="auto"/>
            </w:tcBorders>
            <w:shd w:val="clear" w:color="auto" w:fill="auto"/>
            <w:noWrap/>
            <w:vAlign w:val="bottom"/>
            <w:hideMark/>
            <w:tcPrChange w:id="70273"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229DE774" w14:textId="77777777" w:rsidR="00596089" w:rsidRPr="00D74865" w:rsidRDefault="00596089" w:rsidP="00596089">
            <w:pPr>
              <w:spacing w:before="0" w:after="0" w:line="240" w:lineRule="auto"/>
              <w:jc w:val="left"/>
              <w:rPr>
                <w:ins w:id="70274" w:author="pete jones" w:date="2022-01-11T16:37:00Z"/>
                <w:rFonts w:ascii="Calibri" w:hAnsi="Calibri" w:cs="Calibri"/>
                <w:color w:val="000000"/>
                <w:sz w:val="22"/>
                <w:szCs w:val="22"/>
              </w:rPr>
            </w:pPr>
            <w:ins w:id="70275" w:author="pete jones" w:date="2022-01-11T16:37:00Z">
              <w:r w:rsidRPr="00D74865">
                <w:rPr>
                  <w:rFonts w:ascii="Calibri" w:hAnsi="Calibri" w:cs="Calibri"/>
                  <w:color w:val="000000"/>
                  <w:sz w:val="22"/>
                  <w:szCs w:val="22"/>
                </w:rPr>
                <w:t>Thermofluid Mechanics</w:t>
              </w:r>
            </w:ins>
          </w:p>
        </w:tc>
        <w:tc>
          <w:tcPr>
            <w:tcW w:w="498" w:type="dxa"/>
            <w:tcBorders>
              <w:top w:val="nil"/>
              <w:left w:val="nil"/>
              <w:bottom w:val="single" w:sz="4" w:space="0" w:color="auto"/>
              <w:right w:val="single" w:sz="4" w:space="0" w:color="auto"/>
            </w:tcBorders>
            <w:shd w:val="clear" w:color="auto" w:fill="auto"/>
            <w:noWrap/>
            <w:vAlign w:val="bottom"/>
            <w:hideMark/>
            <w:tcPrChange w:id="7027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1EC500FE" w14:textId="77777777" w:rsidR="00596089" w:rsidRPr="00D74865" w:rsidRDefault="00596089" w:rsidP="00596089">
            <w:pPr>
              <w:spacing w:before="0" w:after="0" w:line="240" w:lineRule="auto"/>
              <w:jc w:val="center"/>
              <w:rPr>
                <w:ins w:id="70277" w:author="pete jones" w:date="2022-01-11T16:37:00Z"/>
                <w:rFonts w:ascii="Calibri" w:hAnsi="Calibri" w:cs="Calibri"/>
                <w:color w:val="000000"/>
                <w:sz w:val="22"/>
                <w:szCs w:val="22"/>
              </w:rPr>
            </w:pPr>
            <w:ins w:id="70278" w:author="pete jones" w:date="2022-01-11T16:37:00Z">
              <w:r w:rsidRPr="00D74865">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027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06C3DE6D" w14:textId="77777777" w:rsidR="00596089" w:rsidRPr="00D74865" w:rsidRDefault="00596089" w:rsidP="00596089">
            <w:pPr>
              <w:spacing w:before="0" w:after="0" w:line="240" w:lineRule="auto"/>
              <w:jc w:val="center"/>
              <w:rPr>
                <w:ins w:id="70280" w:author="pete jones" w:date="2022-01-11T16:37:00Z"/>
                <w:rFonts w:ascii="Calibri" w:hAnsi="Calibri" w:cs="Calibri"/>
                <w:color w:val="000000"/>
                <w:sz w:val="22"/>
                <w:szCs w:val="22"/>
              </w:rPr>
            </w:pPr>
            <w:ins w:id="70281"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28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2338C062" w14:textId="77777777" w:rsidR="00596089" w:rsidRPr="00D74865" w:rsidRDefault="00596089" w:rsidP="00596089">
            <w:pPr>
              <w:spacing w:before="0" w:after="0" w:line="240" w:lineRule="auto"/>
              <w:jc w:val="center"/>
              <w:rPr>
                <w:ins w:id="70283" w:author="pete jones" w:date="2022-01-11T16:37:00Z"/>
                <w:rFonts w:ascii="Calibri" w:hAnsi="Calibri" w:cs="Calibri"/>
                <w:color w:val="000000"/>
                <w:sz w:val="22"/>
                <w:szCs w:val="22"/>
              </w:rPr>
            </w:pPr>
            <w:ins w:id="7028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8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3393FB3" w14:textId="77777777" w:rsidR="00596089" w:rsidRPr="00D74865" w:rsidRDefault="00596089" w:rsidP="00596089">
            <w:pPr>
              <w:spacing w:before="0" w:after="0" w:line="240" w:lineRule="auto"/>
              <w:jc w:val="center"/>
              <w:rPr>
                <w:ins w:id="70286" w:author="pete jones" w:date="2022-01-11T16:37:00Z"/>
                <w:rFonts w:ascii="Calibri" w:hAnsi="Calibri" w:cs="Calibri"/>
                <w:color w:val="000000"/>
                <w:sz w:val="22"/>
                <w:szCs w:val="22"/>
              </w:rPr>
            </w:pPr>
            <w:ins w:id="7028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88"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64D9689" w14:textId="77777777" w:rsidR="00596089" w:rsidRPr="00D74865" w:rsidRDefault="00596089" w:rsidP="00596089">
            <w:pPr>
              <w:spacing w:before="0" w:after="0" w:line="240" w:lineRule="auto"/>
              <w:jc w:val="center"/>
              <w:rPr>
                <w:ins w:id="70289" w:author="pete jones" w:date="2022-01-11T16:37:00Z"/>
                <w:rFonts w:ascii="Calibri" w:hAnsi="Calibri" w:cs="Calibri"/>
                <w:color w:val="000000"/>
                <w:sz w:val="22"/>
                <w:szCs w:val="22"/>
              </w:rPr>
            </w:pPr>
            <w:ins w:id="7029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9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994DDCF" w14:textId="77777777" w:rsidR="00596089" w:rsidRPr="00D74865" w:rsidRDefault="00596089" w:rsidP="00596089">
            <w:pPr>
              <w:spacing w:before="0" w:after="0" w:line="240" w:lineRule="auto"/>
              <w:jc w:val="center"/>
              <w:rPr>
                <w:ins w:id="70292" w:author="pete jones" w:date="2022-01-11T16:37:00Z"/>
                <w:rFonts w:ascii="Calibri" w:hAnsi="Calibri" w:cs="Calibri"/>
                <w:color w:val="000000"/>
                <w:sz w:val="22"/>
                <w:szCs w:val="22"/>
              </w:rPr>
            </w:pPr>
            <w:ins w:id="7029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9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F0E3872" w14:textId="77777777" w:rsidR="00596089" w:rsidRPr="00D74865" w:rsidRDefault="00596089" w:rsidP="00596089">
            <w:pPr>
              <w:spacing w:before="0" w:after="0" w:line="240" w:lineRule="auto"/>
              <w:jc w:val="center"/>
              <w:rPr>
                <w:ins w:id="70295" w:author="pete jones" w:date="2022-01-11T16:37:00Z"/>
                <w:rFonts w:ascii="Calibri" w:hAnsi="Calibri" w:cs="Calibri"/>
                <w:color w:val="000000"/>
                <w:sz w:val="22"/>
                <w:szCs w:val="22"/>
              </w:rPr>
            </w:pPr>
            <w:ins w:id="7029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29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F985D22" w14:textId="77777777" w:rsidR="00596089" w:rsidRPr="00D74865" w:rsidRDefault="00596089" w:rsidP="00596089">
            <w:pPr>
              <w:spacing w:before="0" w:after="0" w:line="240" w:lineRule="auto"/>
              <w:jc w:val="center"/>
              <w:rPr>
                <w:ins w:id="70298" w:author="pete jones" w:date="2022-01-11T16:37:00Z"/>
                <w:rFonts w:ascii="Calibri" w:hAnsi="Calibri" w:cs="Calibri"/>
                <w:color w:val="000000"/>
                <w:sz w:val="22"/>
                <w:szCs w:val="22"/>
              </w:rPr>
            </w:pPr>
            <w:ins w:id="7029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0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339B485" w14:textId="77777777" w:rsidR="00596089" w:rsidRPr="00D74865" w:rsidRDefault="00596089" w:rsidP="00596089">
            <w:pPr>
              <w:spacing w:before="0" w:after="0" w:line="240" w:lineRule="auto"/>
              <w:jc w:val="center"/>
              <w:rPr>
                <w:ins w:id="70301" w:author="pete jones" w:date="2022-01-11T16:37:00Z"/>
                <w:rFonts w:ascii="Calibri" w:hAnsi="Calibri" w:cs="Calibri"/>
                <w:color w:val="000000"/>
                <w:sz w:val="22"/>
                <w:szCs w:val="22"/>
              </w:rPr>
            </w:pPr>
            <w:ins w:id="7030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0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7CF43FB" w14:textId="77777777" w:rsidR="00596089" w:rsidRPr="00D74865" w:rsidRDefault="00596089" w:rsidP="00596089">
            <w:pPr>
              <w:spacing w:before="0" w:after="0" w:line="240" w:lineRule="auto"/>
              <w:jc w:val="center"/>
              <w:rPr>
                <w:ins w:id="70304" w:author="pete jones" w:date="2022-01-11T16:37:00Z"/>
                <w:rFonts w:ascii="Calibri" w:hAnsi="Calibri" w:cs="Calibri"/>
                <w:color w:val="000000"/>
                <w:sz w:val="22"/>
                <w:szCs w:val="22"/>
              </w:rPr>
            </w:pPr>
            <w:ins w:id="7030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0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56FE315" w14:textId="77777777" w:rsidR="00596089" w:rsidRPr="00D74865" w:rsidRDefault="00596089" w:rsidP="00596089">
            <w:pPr>
              <w:spacing w:before="0" w:after="0" w:line="240" w:lineRule="auto"/>
              <w:jc w:val="center"/>
              <w:rPr>
                <w:ins w:id="70307" w:author="pete jones" w:date="2022-01-11T16:37:00Z"/>
                <w:rFonts w:ascii="Calibri" w:hAnsi="Calibri" w:cs="Calibri"/>
                <w:color w:val="000000"/>
                <w:sz w:val="22"/>
                <w:szCs w:val="22"/>
              </w:rPr>
            </w:pPr>
            <w:ins w:id="7030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309"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00674984" w14:textId="77777777" w:rsidR="00596089" w:rsidRPr="00D74865" w:rsidRDefault="00596089" w:rsidP="00596089">
            <w:pPr>
              <w:spacing w:before="0" w:after="0" w:line="240" w:lineRule="auto"/>
              <w:jc w:val="center"/>
              <w:rPr>
                <w:ins w:id="70310" w:author="pete jones" w:date="2022-01-11T16:37:00Z"/>
                <w:rFonts w:ascii="Calibri" w:hAnsi="Calibri" w:cs="Calibri"/>
                <w:color w:val="000000"/>
                <w:sz w:val="22"/>
                <w:szCs w:val="22"/>
              </w:rPr>
            </w:pPr>
            <w:ins w:id="70311" w:author="pete jones" w:date="2022-01-11T16:37:00Z">
              <w:r w:rsidRPr="00D74865">
                <w:rPr>
                  <w:rFonts w:ascii="Calibri" w:hAnsi="Calibri" w:cs="Calibri"/>
                  <w:color w:val="000000"/>
                  <w:sz w:val="22"/>
                  <w:szCs w:val="22"/>
                </w:rPr>
                <w:t> </w:t>
              </w:r>
            </w:ins>
          </w:p>
        </w:tc>
      </w:tr>
      <w:tr w:rsidR="00596089" w:rsidRPr="00D74865" w14:paraId="7AFDB369" w14:textId="77777777" w:rsidTr="00176127">
        <w:trPr>
          <w:trHeight w:val="300"/>
          <w:ins w:id="70312" w:author="pete jones" w:date="2022-01-11T16:37:00Z"/>
          <w:trPrChange w:id="70313"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314"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006FAB2" w14:textId="77777777" w:rsidR="00596089" w:rsidRPr="00D74865" w:rsidRDefault="00596089" w:rsidP="00596089">
            <w:pPr>
              <w:spacing w:before="0" w:after="0" w:line="240" w:lineRule="auto"/>
              <w:jc w:val="center"/>
              <w:rPr>
                <w:ins w:id="70315" w:author="pete jones" w:date="2022-01-11T16:37:00Z"/>
                <w:rFonts w:ascii="Calibri" w:hAnsi="Calibri" w:cs="Calibri"/>
                <w:color w:val="000000"/>
                <w:sz w:val="22"/>
                <w:szCs w:val="22"/>
              </w:rPr>
            </w:pPr>
            <w:ins w:id="70316" w:author="pete jones" w:date="2022-01-11T16:37:00Z">
              <w:r w:rsidRPr="00D74865">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0317"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36CC60A7" w14:textId="77777777" w:rsidR="00596089" w:rsidRPr="00D74865" w:rsidRDefault="00596089" w:rsidP="00596089">
            <w:pPr>
              <w:spacing w:before="0" w:after="0" w:line="240" w:lineRule="auto"/>
              <w:jc w:val="left"/>
              <w:rPr>
                <w:ins w:id="70318" w:author="pete jones" w:date="2022-01-11T16:37:00Z"/>
                <w:rFonts w:ascii="Calibri" w:hAnsi="Calibri" w:cs="Calibri"/>
                <w:color w:val="000000"/>
                <w:sz w:val="22"/>
                <w:szCs w:val="22"/>
              </w:rPr>
            </w:pPr>
            <w:ins w:id="70319" w:author="pete jones" w:date="2022-01-11T16:37:00Z">
              <w:r w:rsidRPr="00D74865">
                <w:rPr>
                  <w:rFonts w:ascii="Calibri" w:hAnsi="Calibri" w:cs="Calibri"/>
                  <w:color w:val="000000"/>
                  <w:sz w:val="22"/>
                  <w:szCs w:val="22"/>
                </w:rPr>
                <w:t>Analytical Modelling</w:t>
              </w:r>
            </w:ins>
          </w:p>
        </w:tc>
        <w:tc>
          <w:tcPr>
            <w:tcW w:w="498" w:type="dxa"/>
            <w:tcBorders>
              <w:top w:val="nil"/>
              <w:left w:val="nil"/>
              <w:bottom w:val="single" w:sz="4" w:space="0" w:color="auto"/>
              <w:right w:val="single" w:sz="4" w:space="0" w:color="auto"/>
            </w:tcBorders>
            <w:shd w:val="clear" w:color="auto" w:fill="auto"/>
            <w:noWrap/>
            <w:vAlign w:val="bottom"/>
            <w:hideMark/>
            <w:tcPrChange w:id="7032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59A4B87D" w14:textId="77777777" w:rsidR="00596089" w:rsidRPr="00D74865" w:rsidRDefault="00596089" w:rsidP="00596089">
            <w:pPr>
              <w:spacing w:before="0" w:after="0" w:line="240" w:lineRule="auto"/>
              <w:jc w:val="center"/>
              <w:rPr>
                <w:ins w:id="70321" w:author="pete jones" w:date="2022-01-11T16:37:00Z"/>
                <w:rFonts w:ascii="Calibri" w:hAnsi="Calibri" w:cs="Calibri"/>
                <w:color w:val="000000"/>
                <w:sz w:val="22"/>
                <w:szCs w:val="22"/>
              </w:rPr>
            </w:pPr>
            <w:ins w:id="70322" w:author="pete jones" w:date="2022-01-11T16:37:00Z">
              <w:r w:rsidRPr="00D74865">
                <w:rPr>
                  <w:rFonts w:ascii="Calibri" w:hAnsi="Calibri" w:cs="Calibri"/>
                  <w:color w:val="000000"/>
                  <w:sz w:val="22"/>
                  <w:szCs w:val="22"/>
                </w:rPr>
                <w:t>M</w:t>
              </w:r>
            </w:ins>
          </w:p>
        </w:tc>
        <w:tc>
          <w:tcPr>
            <w:tcW w:w="498" w:type="dxa"/>
            <w:tcBorders>
              <w:top w:val="nil"/>
              <w:left w:val="nil"/>
              <w:bottom w:val="single" w:sz="4" w:space="0" w:color="auto"/>
              <w:right w:val="single" w:sz="4" w:space="0" w:color="auto"/>
            </w:tcBorders>
            <w:shd w:val="clear" w:color="auto" w:fill="auto"/>
            <w:noWrap/>
            <w:vAlign w:val="bottom"/>
            <w:hideMark/>
            <w:tcPrChange w:id="7032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F467ABD" w14:textId="77777777" w:rsidR="00596089" w:rsidRPr="00D74865" w:rsidRDefault="00596089" w:rsidP="00596089">
            <w:pPr>
              <w:spacing w:before="0" w:after="0" w:line="240" w:lineRule="auto"/>
              <w:jc w:val="center"/>
              <w:rPr>
                <w:ins w:id="70324" w:author="pete jones" w:date="2022-01-11T16:37:00Z"/>
                <w:rFonts w:ascii="Calibri" w:hAnsi="Calibri" w:cs="Calibri"/>
                <w:color w:val="000000"/>
                <w:sz w:val="22"/>
                <w:szCs w:val="22"/>
              </w:rPr>
            </w:pPr>
            <w:ins w:id="70325"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32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6DDF6AA4" w14:textId="77777777" w:rsidR="00596089" w:rsidRPr="00D74865" w:rsidRDefault="00596089" w:rsidP="00596089">
            <w:pPr>
              <w:spacing w:before="0" w:after="0" w:line="240" w:lineRule="auto"/>
              <w:jc w:val="center"/>
              <w:rPr>
                <w:ins w:id="70327" w:author="pete jones" w:date="2022-01-11T16:37:00Z"/>
                <w:rFonts w:ascii="Calibri" w:hAnsi="Calibri" w:cs="Calibri"/>
                <w:color w:val="000000"/>
                <w:sz w:val="22"/>
                <w:szCs w:val="22"/>
              </w:rPr>
            </w:pPr>
            <w:ins w:id="7032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2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F0B0872" w14:textId="77777777" w:rsidR="00596089" w:rsidRPr="00D74865" w:rsidRDefault="00596089" w:rsidP="00596089">
            <w:pPr>
              <w:spacing w:before="0" w:after="0" w:line="240" w:lineRule="auto"/>
              <w:jc w:val="center"/>
              <w:rPr>
                <w:ins w:id="70330" w:author="pete jones" w:date="2022-01-11T16:37:00Z"/>
                <w:rFonts w:ascii="Calibri" w:hAnsi="Calibri" w:cs="Calibri"/>
                <w:color w:val="000000"/>
                <w:sz w:val="22"/>
                <w:szCs w:val="22"/>
              </w:rPr>
            </w:pPr>
            <w:ins w:id="7033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32"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54FC26C" w14:textId="77777777" w:rsidR="00596089" w:rsidRPr="00D74865" w:rsidRDefault="00596089" w:rsidP="00596089">
            <w:pPr>
              <w:spacing w:before="0" w:after="0" w:line="240" w:lineRule="auto"/>
              <w:jc w:val="center"/>
              <w:rPr>
                <w:ins w:id="70333" w:author="pete jones" w:date="2022-01-11T16:37:00Z"/>
                <w:rFonts w:ascii="Calibri" w:hAnsi="Calibri" w:cs="Calibri"/>
                <w:color w:val="000000"/>
                <w:sz w:val="22"/>
                <w:szCs w:val="22"/>
              </w:rPr>
            </w:pPr>
            <w:ins w:id="7033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3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6FE28E3C" w14:textId="77777777" w:rsidR="00596089" w:rsidRPr="00D74865" w:rsidRDefault="00596089" w:rsidP="00596089">
            <w:pPr>
              <w:spacing w:before="0" w:after="0" w:line="240" w:lineRule="auto"/>
              <w:jc w:val="center"/>
              <w:rPr>
                <w:ins w:id="70336" w:author="pete jones" w:date="2022-01-11T16:37:00Z"/>
                <w:rFonts w:ascii="Calibri" w:hAnsi="Calibri" w:cs="Calibri"/>
                <w:color w:val="000000"/>
                <w:sz w:val="22"/>
                <w:szCs w:val="22"/>
              </w:rPr>
            </w:pPr>
            <w:ins w:id="7033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3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1778E4E" w14:textId="77777777" w:rsidR="00596089" w:rsidRPr="00D74865" w:rsidRDefault="00596089" w:rsidP="00596089">
            <w:pPr>
              <w:spacing w:before="0" w:after="0" w:line="240" w:lineRule="auto"/>
              <w:jc w:val="center"/>
              <w:rPr>
                <w:ins w:id="70339" w:author="pete jones" w:date="2022-01-11T16:37:00Z"/>
                <w:rFonts w:ascii="Calibri" w:hAnsi="Calibri" w:cs="Calibri"/>
                <w:color w:val="000000"/>
                <w:sz w:val="22"/>
                <w:szCs w:val="22"/>
              </w:rPr>
            </w:pPr>
            <w:ins w:id="7034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4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29B1F93" w14:textId="77777777" w:rsidR="00596089" w:rsidRPr="00D74865" w:rsidRDefault="00596089" w:rsidP="00596089">
            <w:pPr>
              <w:spacing w:before="0" w:after="0" w:line="240" w:lineRule="auto"/>
              <w:jc w:val="center"/>
              <w:rPr>
                <w:ins w:id="70342" w:author="pete jones" w:date="2022-01-11T16:37:00Z"/>
                <w:rFonts w:ascii="Calibri" w:hAnsi="Calibri" w:cs="Calibri"/>
                <w:color w:val="000000"/>
                <w:sz w:val="22"/>
                <w:szCs w:val="22"/>
              </w:rPr>
            </w:pPr>
            <w:ins w:id="7034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4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417310E" w14:textId="77777777" w:rsidR="00596089" w:rsidRPr="00D74865" w:rsidRDefault="00596089" w:rsidP="00596089">
            <w:pPr>
              <w:spacing w:before="0" w:after="0" w:line="240" w:lineRule="auto"/>
              <w:jc w:val="center"/>
              <w:rPr>
                <w:ins w:id="70345" w:author="pete jones" w:date="2022-01-11T16:37:00Z"/>
                <w:rFonts w:ascii="Calibri" w:hAnsi="Calibri" w:cs="Calibri"/>
                <w:color w:val="000000"/>
                <w:sz w:val="22"/>
                <w:szCs w:val="22"/>
              </w:rPr>
            </w:pPr>
            <w:ins w:id="7034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4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8C1BA15" w14:textId="77777777" w:rsidR="00596089" w:rsidRPr="00D74865" w:rsidRDefault="00596089" w:rsidP="00596089">
            <w:pPr>
              <w:spacing w:before="0" w:after="0" w:line="240" w:lineRule="auto"/>
              <w:jc w:val="center"/>
              <w:rPr>
                <w:ins w:id="70348" w:author="pete jones" w:date="2022-01-11T16:37:00Z"/>
                <w:rFonts w:ascii="Calibri" w:hAnsi="Calibri" w:cs="Calibri"/>
                <w:color w:val="000000"/>
                <w:sz w:val="22"/>
                <w:szCs w:val="22"/>
              </w:rPr>
            </w:pPr>
            <w:ins w:id="7034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5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B0C82DB" w14:textId="77777777" w:rsidR="00596089" w:rsidRPr="00D74865" w:rsidRDefault="00596089" w:rsidP="00596089">
            <w:pPr>
              <w:spacing w:before="0" w:after="0" w:line="240" w:lineRule="auto"/>
              <w:jc w:val="center"/>
              <w:rPr>
                <w:ins w:id="70351" w:author="pete jones" w:date="2022-01-11T16:37:00Z"/>
                <w:rFonts w:ascii="Calibri" w:hAnsi="Calibri" w:cs="Calibri"/>
                <w:color w:val="000000"/>
                <w:sz w:val="22"/>
                <w:szCs w:val="22"/>
              </w:rPr>
            </w:pPr>
            <w:ins w:id="7035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353"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0A04F37D" w14:textId="77777777" w:rsidR="00596089" w:rsidRPr="00D74865" w:rsidRDefault="00596089" w:rsidP="00596089">
            <w:pPr>
              <w:spacing w:before="0" w:after="0" w:line="240" w:lineRule="auto"/>
              <w:jc w:val="center"/>
              <w:rPr>
                <w:ins w:id="70354" w:author="pete jones" w:date="2022-01-11T16:37:00Z"/>
                <w:rFonts w:ascii="Calibri" w:hAnsi="Calibri" w:cs="Calibri"/>
                <w:color w:val="000000"/>
                <w:sz w:val="22"/>
                <w:szCs w:val="22"/>
              </w:rPr>
            </w:pPr>
            <w:ins w:id="70355" w:author="pete jones" w:date="2022-01-11T16:37:00Z">
              <w:r w:rsidRPr="00D74865">
                <w:rPr>
                  <w:rFonts w:ascii="Calibri" w:hAnsi="Calibri" w:cs="Calibri"/>
                  <w:color w:val="000000"/>
                  <w:sz w:val="22"/>
                  <w:szCs w:val="22"/>
                </w:rPr>
                <w:t> </w:t>
              </w:r>
            </w:ins>
          </w:p>
        </w:tc>
      </w:tr>
      <w:tr w:rsidR="00596089" w:rsidRPr="00D74865" w14:paraId="6932D0A2" w14:textId="77777777" w:rsidTr="00176127">
        <w:trPr>
          <w:trHeight w:val="300"/>
          <w:ins w:id="70356" w:author="pete jones" w:date="2022-01-11T16:37:00Z"/>
          <w:trPrChange w:id="70357"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358"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1D8BB67" w14:textId="77777777" w:rsidR="00596089" w:rsidRPr="00D74865" w:rsidRDefault="00596089" w:rsidP="00596089">
            <w:pPr>
              <w:spacing w:before="0" w:after="0" w:line="240" w:lineRule="auto"/>
              <w:jc w:val="center"/>
              <w:rPr>
                <w:ins w:id="70359" w:author="pete jones" w:date="2022-01-11T16:37:00Z"/>
                <w:rFonts w:ascii="Calibri" w:hAnsi="Calibri" w:cs="Calibri"/>
                <w:color w:val="000000"/>
                <w:sz w:val="22"/>
                <w:szCs w:val="22"/>
              </w:rPr>
            </w:pPr>
            <w:ins w:id="70360" w:author="pete jones" w:date="2022-01-11T16:37:00Z">
              <w:r w:rsidRPr="00D74865">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0361"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229A4CCA" w14:textId="77777777" w:rsidR="00596089" w:rsidRPr="00D74865" w:rsidRDefault="00596089" w:rsidP="00596089">
            <w:pPr>
              <w:spacing w:before="0" w:after="0" w:line="240" w:lineRule="auto"/>
              <w:jc w:val="left"/>
              <w:rPr>
                <w:ins w:id="70362" w:author="pete jones" w:date="2022-01-11T16:37:00Z"/>
                <w:rFonts w:ascii="Calibri" w:hAnsi="Calibri" w:cs="Calibri"/>
                <w:color w:val="000000"/>
                <w:sz w:val="22"/>
                <w:szCs w:val="22"/>
              </w:rPr>
            </w:pPr>
            <w:ins w:id="70363" w:author="pete jones" w:date="2022-01-11T16:37:00Z">
              <w:r w:rsidRPr="00D74865">
                <w:rPr>
                  <w:rFonts w:ascii="Calibri" w:hAnsi="Calibri" w:cs="Calibri"/>
                  <w:color w:val="000000"/>
                  <w:sz w:val="22"/>
                  <w:szCs w:val="22"/>
                </w:rPr>
                <w:t>Engineering Management</w:t>
              </w:r>
            </w:ins>
          </w:p>
        </w:tc>
        <w:tc>
          <w:tcPr>
            <w:tcW w:w="498" w:type="dxa"/>
            <w:tcBorders>
              <w:top w:val="nil"/>
              <w:left w:val="nil"/>
              <w:bottom w:val="single" w:sz="4" w:space="0" w:color="auto"/>
              <w:right w:val="single" w:sz="4" w:space="0" w:color="auto"/>
            </w:tcBorders>
            <w:shd w:val="clear" w:color="auto" w:fill="auto"/>
            <w:noWrap/>
            <w:vAlign w:val="bottom"/>
            <w:hideMark/>
            <w:tcPrChange w:id="7036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1480AA4B" w14:textId="77777777" w:rsidR="00596089" w:rsidRPr="00D74865" w:rsidRDefault="00596089" w:rsidP="00596089">
            <w:pPr>
              <w:spacing w:before="0" w:after="0" w:line="240" w:lineRule="auto"/>
              <w:jc w:val="center"/>
              <w:rPr>
                <w:ins w:id="70365" w:author="pete jones" w:date="2022-01-11T16:37:00Z"/>
                <w:rFonts w:ascii="Calibri" w:hAnsi="Calibri" w:cs="Calibri"/>
                <w:color w:val="000000"/>
                <w:sz w:val="22"/>
                <w:szCs w:val="22"/>
              </w:rPr>
            </w:pPr>
            <w:ins w:id="70366" w:author="pete jones" w:date="2022-01-11T16:37:00Z">
              <w:r w:rsidRPr="00D74865">
                <w:rPr>
                  <w:rFonts w:ascii="Calibri" w:hAnsi="Calibri" w:cs="Calibri"/>
                  <w:color w:val="000000"/>
                  <w:sz w:val="22"/>
                  <w:szCs w:val="22"/>
                </w:rPr>
                <w:t>O</w:t>
              </w:r>
            </w:ins>
          </w:p>
        </w:tc>
        <w:tc>
          <w:tcPr>
            <w:tcW w:w="498" w:type="dxa"/>
            <w:tcBorders>
              <w:top w:val="nil"/>
              <w:left w:val="nil"/>
              <w:bottom w:val="single" w:sz="4" w:space="0" w:color="auto"/>
              <w:right w:val="single" w:sz="4" w:space="0" w:color="auto"/>
            </w:tcBorders>
            <w:shd w:val="clear" w:color="auto" w:fill="auto"/>
            <w:noWrap/>
            <w:vAlign w:val="bottom"/>
            <w:hideMark/>
            <w:tcPrChange w:id="7036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711A89C" w14:textId="77777777" w:rsidR="00596089" w:rsidRPr="00D74865" w:rsidRDefault="00596089" w:rsidP="00596089">
            <w:pPr>
              <w:spacing w:before="0" w:after="0" w:line="240" w:lineRule="auto"/>
              <w:jc w:val="center"/>
              <w:rPr>
                <w:ins w:id="70368" w:author="pete jones" w:date="2022-01-11T16:37:00Z"/>
                <w:rFonts w:ascii="Calibri" w:hAnsi="Calibri" w:cs="Calibri"/>
                <w:color w:val="000000"/>
                <w:sz w:val="22"/>
                <w:szCs w:val="22"/>
              </w:rPr>
            </w:pPr>
            <w:ins w:id="70369" w:author="pete jones" w:date="2022-01-11T16:37:00Z">
              <w:r w:rsidRPr="00D74865">
                <w:rPr>
                  <w:rFonts w:ascii="Calibri" w:hAnsi="Calibri" w:cs="Calibri"/>
                  <w:color w:val="000000"/>
                  <w:sz w:val="22"/>
                  <w:szCs w:val="22"/>
                </w:rPr>
                <w:t>10</w:t>
              </w:r>
            </w:ins>
          </w:p>
        </w:tc>
        <w:tc>
          <w:tcPr>
            <w:tcW w:w="498" w:type="dxa"/>
            <w:tcBorders>
              <w:top w:val="nil"/>
              <w:left w:val="nil"/>
              <w:bottom w:val="single" w:sz="4" w:space="0" w:color="auto"/>
              <w:right w:val="single" w:sz="4" w:space="0" w:color="auto"/>
            </w:tcBorders>
            <w:shd w:val="clear" w:color="auto" w:fill="auto"/>
            <w:noWrap/>
            <w:vAlign w:val="bottom"/>
            <w:hideMark/>
            <w:tcPrChange w:id="7037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6B7E2656" w14:textId="77777777" w:rsidR="00596089" w:rsidRPr="00D74865" w:rsidRDefault="00596089" w:rsidP="00596089">
            <w:pPr>
              <w:spacing w:before="0" w:after="0" w:line="240" w:lineRule="auto"/>
              <w:jc w:val="center"/>
              <w:rPr>
                <w:ins w:id="70371" w:author="pete jones" w:date="2022-01-11T16:37:00Z"/>
                <w:rFonts w:ascii="Calibri" w:hAnsi="Calibri" w:cs="Calibri"/>
                <w:color w:val="000000"/>
                <w:sz w:val="22"/>
                <w:szCs w:val="22"/>
              </w:rPr>
            </w:pPr>
            <w:ins w:id="7037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7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61919DE3" w14:textId="77777777" w:rsidR="00596089" w:rsidRPr="00D74865" w:rsidRDefault="00596089" w:rsidP="00596089">
            <w:pPr>
              <w:spacing w:before="0" w:after="0" w:line="240" w:lineRule="auto"/>
              <w:jc w:val="center"/>
              <w:rPr>
                <w:ins w:id="70374" w:author="pete jones" w:date="2022-01-11T16:37:00Z"/>
                <w:rFonts w:ascii="Calibri" w:hAnsi="Calibri" w:cs="Calibri"/>
                <w:color w:val="000000"/>
                <w:sz w:val="22"/>
                <w:szCs w:val="22"/>
              </w:rPr>
            </w:pPr>
            <w:ins w:id="7037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76"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A62F5FE" w14:textId="77777777" w:rsidR="00596089" w:rsidRPr="00D74865" w:rsidRDefault="00596089" w:rsidP="00596089">
            <w:pPr>
              <w:spacing w:before="0" w:after="0" w:line="240" w:lineRule="auto"/>
              <w:jc w:val="center"/>
              <w:rPr>
                <w:ins w:id="70377" w:author="pete jones" w:date="2022-01-11T16:37:00Z"/>
                <w:rFonts w:ascii="Calibri" w:hAnsi="Calibri" w:cs="Calibri"/>
                <w:color w:val="000000"/>
                <w:sz w:val="22"/>
                <w:szCs w:val="22"/>
              </w:rPr>
            </w:pPr>
            <w:ins w:id="7037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7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183D3A9" w14:textId="77777777" w:rsidR="00596089" w:rsidRPr="00D74865" w:rsidRDefault="00596089" w:rsidP="00596089">
            <w:pPr>
              <w:spacing w:before="0" w:after="0" w:line="240" w:lineRule="auto"/>
              <w:jc w:val="center"/>
              <w:rPr>
                <w:ins w:id="70380" w:author="pete jones" w:date="2022-01-11T16:37:00Z"/>
                <w:rFonts w:ascii="Calibri" w:hAnsi="Calibri" w:cs="Calibri"/>
                <w:color w:val="000000"/>
                <w:sz w:val="22"/>
                <w:szCs w:val="22"/>
              </w:rPr>
            </w:pPr>
            <w:ins w:id="7038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8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95BD1B0" w14:textId="77777777" w:rsidR="00596089" w:rsidRPr="00D74865" w:rsidRDefault="00596089" w:rsidP="00596089">
            <w:pPr>
              <w:spacing w:before="0" w:after="0" w:line="240" w:lineRule="auto"/>
              <w:jc w:val="center"/>
              <w:rPr>
                <w:ins w:id="70383" w:author="pete jones" w:date="2022-01-11T16:37:00Z"/>
                <w:rFonts w:ascii="Calibri" w:hAnsi="Calibri" w:cs="Calibri"/>
                <w:color w:val="000000"/>
                <w:sz w:val="22"/>
                <w:szCs w:val="22"/>
              </w:rPr>
            </w:pPr>
            <w:ins w:id="7038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8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28817DE" w14:textId="77777777" w:rsidR="00596089" w:rsidRPr="00D74865" w:rsidRDefault="00596089" w:rsidP="00596089">
            <w:pPr>
              <w:spacing w:before="0" w:after="0" w:line="240" w:lineRule="auto"/>
              <w:jc w:val="center"/>
              <w:rPr>
                <w:ins w:id="70386" w:author="pete jones" w:date="2022-01-11T16:37:00Z"/>
                <w:rFonts w:ascii="Calibri" w:hAnsi="Calibri" w:cs="Calibri"/>
                <w:color w:val="000000"/>
                <w:sz w:val="22"/>
                <w:szCs w:val="22"/>
              </w:rPr>
            </w:pPr>
            <w:ins w:id="7038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8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A086BB3" w14:textId="77777777" w:rsidR="00596089" w:rsidRPr="00D74865" w:rsidRDefault="00596089" w:rsidP="00596089">
            <w:pPr>
              <w:spacing w:before="0" w:after="0" w:line="240" w:lineRule="auto"/>
              <w:jc w:val="center"/>
              <w:rPr>
                <w:ins w:id="70389" w:author="pete jones" w:date="2022-01-11T16:37:00Z"/>
                <w:rFonts w:ascii="Calibri" w:hAnsi="Calibri" w:cs="Calibri"/>
                <w:color w:val="000000"/>
                <w:sz w:val="22"/>
                <w:szCs w:val="22"/>
              </w:rPr>
            </w:pPr>
            <w:ins w:id="7039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9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01899E1" w14:textId="77777777" w:rsidR="00596089" w:rsidRPr="00D74865" w:rsidRDefault="00596089" w:rsidP="00596089">
            <w:pPr>
              <w:spacing w:before="0" w:after="0" w:line="240" w:lineRule="auto"/>
              <w:jc w:val="center"/>
              <w:rPr>
                <w:ins w:id="70392" w:author="pete jones" w:date="2022-01-11T16:37:00Z"/>
                <w:rFonts w:ascii="Calibri" w:hAnsi="Calibri" w:cs="Calibri"/>
                <w:color w:val="000000"/>
                <w:sz w:val="22"/>
                <w:szCs w:val="22"/>
              </w:rPr>
            </w:pPr>
            <w:ins w:id="7039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39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AD41D49" w14:textId="77777777" w:rsidR="00596089" w:rsidRPr="00D74865" w:rsidRDefault="00596089" w:rsidP="00596089">
            <w:pPr>
              <w:spacing w:before="0" w:after="0" w:line="240" w:lineRule="auto"/>
              <w:jc w:val="center"/>
              <w:rPr>
                <w:ins w:id="70395" w:author="pete jones" w:date="2022-01-11T16:37:00Z"/>
                <w:rFonts w:ascii="Calibri" w:hAnsi="Calibri" w:cs="Calibri"/>
                <w:color w:val="000000"/>
                <w:sz w:val="22"/>
                <w:szCs w:val="22"/>
              </w:rPr>
            </w:pPr>
            <w:ins w:id="7039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397"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76745D79" w14:textId="77777777" w:rsidR="00596089" w:rsidRPr="00D74865" w:rsidRDefault="00596089" w:rsidP="00596089">
            <w:pPr>
              <w:spacing w:before="0" w:after="0" w:line="240" w:lineRule="auto"/>
              <w:jc w:val="center"/>
              <w:rPr>
                <w:ins w:id="70398" w:author="pete jones" w:date="2022-01-11T16:37:00Z"/>
                <w:rFonts w:ascii="Calibri" w:hAnsi="Calibri" w:cs="Calibri"/>
                <w:color w:val="000000"/>
                <w:sz w:val="22"/>
                <w:szCs w:val="22"/>
              </w:rPr>
            </w:pPr>
            <w:ins w:id="70399" w:author="pete jones" w:date="2022-01-11T16:37:00Z">
              <w:r w:rsidRPr="00D74865">
                <w:rPr>
                  <w:rFonts w:ascii="Calibri" w:hAnsi="Calibri" w:cs="Calibri"/>
                  <w:color w:val="000000"/>
                  <w:sz w:val="22"/>
                  <w:szCs w:val="22"/>
                </w:rPr>
                <w:t> </w:t>
              </w:r>
            </w:ins>
          </w:p>
        </w:tc>
      </w:tr>
      <w:tr w:rsidR="00596089" w:rsidRPr="00D74865" w14:paraId="4F1F4EC6" w14:textId="77777777" w:rsidTr="00176127">
        <w:trPr>
          <w:trHeight w:val="300"/>
          <w:ins w:id="70400" w:author="pete jones" w:date="2022-01-11T16:37:00Z"/>
          <w:trPrChange w:id="70401"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402"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D7AC36C" w14:textId="77777777" w:rsidR="00596089" w:rsidRPr="00D74865" w:rsidRDefault="00596089" w:rsidP="00596089">
            <w:pPr>
              <w:spacing w:before="0" w:after="0" w:line="240" w:lineRule="auto"/>
              <w:jc w:val="center"/>
              <w:rPr>
                <w:ins w:id="70403" w:author="pete jones" w:date="2022-01-11T16:37:00Z"/>
                <w:rFonts w:ascii="Calibri" w:hAnsi="Calibri" w:cs="Calibri"/>
                <w:color w:val="000000"/>
                <w:sz w:val="22"/>
                <w:szCs w:val="22"/>
              </w:rPr>
            </w:pPr>
            <w:ins w:id="70404" w:author="pete jones" w:date="2022-01-11T16:37:00Z">
              <w:r w:rsidRPr="00D74865">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0405"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49A7E7A4" w14:textId="77777777" w:rsidR="00596089" w:rsidRPr="00D74865" w:rsidRDefault="00596089" w:rsidP="00596089">
            <w:pPr>
              <w:spacing w:before="0" w:after="0" w:line="240" w:lineRule="auto"/>
              <w:jc w:val="left"/>
              <w:rPr>
                <w:ins w:id="70406" w:author="pete jones" w:date="2022-01-11T16:37:00Z"/>
                <w:rFonts w:ascii="Calibri" w:hAnsi="Calibri" w:cs="Calibri"/>
                <w:color w:val="000000"/>
                <w:sz w:val="22"/>
                <w:szCs w:val="22"/>
              </w:rPr>
            </w:pPr>
            <w:ins w:id="70407" w:author="pete jones" w:date="2022-01-11T16:37:00Z">
              <w:r w:rsidRPr="00D74865">
                <w:rPr>
                  <w:rFonts w:ascii="Calibri" w:hAnsi="Calibri" w:cs="Calibri"/>
                  <w:color w:val="000000"/>
                  <w:sz w:val="22"/>
                  <w:szCs w:val="22"/>
                </w:rPr>
                <w:t>Instrumentation and Control</w:t>
              </w:r>
            </w:ins>
          </w:p>
        </w:tc>
        <w:tc>
          <w:tcPr>
            <w:tcW w:w="498" w:type="dxa"/>
            <w:tcBorders>
              <w:top w:val="nil"/>
              <w:left w:val="nil"/>
              <w:bottom w:val="single" w:sz="4" w:space="0" w:color="auto"/>
              <w:right w:val="single" w:sz="4" w:space="0" w:color="auto"/>
            </w:tcBorders>
            <w:shd w:val="clear" w:color="auto" w:fill="auto"/>
            <w:noWrap/>
            <w:vAlign w:val="bottom"/>
            <w:hideMark/>
            <w:tcPrChange w:id="7040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96E5D83" w14:textId="77777777" w:rsidR="00596089" w:rsidRPr="00D74865" w:rsidRDefault="00596089" w:rsidP="00596089">
            <w:pPr>
              <w:spacing w:before="0" w:after="0" w:line="240" w:lineRule="auto"/>
              <w:jc w:val="center"/>
              <w:rPr>
                <w:ins w:id="70409" w:author="pete jones" w:date="2022-01-11T16:37:00Z"/>
                <w:rFonts w:ascii="Calibri" w:hAnsi="Calibri" w:cs="Calibri"/>
                <w:color w:val="000000"/>
                <w:sz w:val="22"/>
                <w:szCs w:val="22"/>
              </w:rPr>
            </w:pPr>
            <w:ins w:id="70410" w:author="pete jones" w:date="2022-01-11T16:37:00Z">
              <w:r w:rsidRPr="00D74865">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041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A0649C0" w14:textId="77777777" w:rsidR="00596089" w:rsidRPr="00D74865" w:rsidRDefault="00596089" w:rsidP="00596089">
            <w:pPr>
              <w:spacing w:before="0" w:after="0" w:line="240" w:lineRule="auto"/>
              <w:jc w:val="center"/>
              <w:rPr>
                <w:ins w:id="70412" w:author="pete jones" w:date="2022-01-11T16:37:00Z"/>
                <w:rFonts w:ascii="Calibri" w:hAnsi="Calibri" w:cs="Calibri"/>
                <w:color w:val="000000"/>
                <w:sz w:val="22"/>
                <w:szCs w:val="22"/>
              </w:rPr>
            </w:pPr>
            <w:ins w:id="70413"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41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E481873" w14:textId="77777777" w:rsidR="00596089" w:rsidRPr="00D74865" w:rsidRDefault="00596089" w:rsidP="00596089">
            <w:pPr>
              <w:spacing w:before="0" w:after="0" w:line="240" w:lineRule="auto"/>
              <w:jc w:val="center"/>
              <w:rPr>
                <w:ins w:id="70415" w:author="pete jones" w:date="2022-01-11T16:37:00Z"/>
                <w:rFonts w:ascii="Calibri" w:hAnsi="Calibri" w:cs="Calibri"/>
                <w:color w:val="000000"/>
                <w:sz w:val="22"/>
                <w:szCs w:val="22"/>
              </w:rPr>
            </w:pPr>
            <w:ins w:id="7041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1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EDEDB7A" w14:textId="77777777" w:rsidR="00596089" w:rsidRPr="00D74865" w:rsidRDefault="00596089" w:rsidP="00596089">
            <w:pPr>
              <w:spacing w:before="0" w:after="0" w:line="240" w:lineRule="auto"/>
              <w:jc w:val="center"/>
              <w:rPr>
                <w:ins w:id="70418" w:author="pete jones" w:date="2022-01-11T16:37:00Z"/>
                <w:rFonts w:ascii="Calibri" w:hAnsi="Calibri" w:cs="Calibri"/>
                <w:color w:val="000000"/>
                <w:sz w:val="22"/>
                <w:szCs w:val="22"/>
              </w:rPr>
            </w:pPr>
            <w:ins w:id="7041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20"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0696C026" w14:textId="77777777" w:rsidR="00596089" w:rsidRPr="00D74865" w:rsidRDefault="00596089" w:rsidP="00596089">
            <w:pPr>
              <w:spacing w:before="0" w:after="0" w:line="240" w:lineRule="auto"/>
              <w:jc w:val="center"/>
              <w:rPr>
                <w:ins w:id="70421" w:author="pete jones" w:date="2022-01-11T16:37:00Z"/>
                <w:rFonts w:ascii="Calibri" w:hAnsi="Calibri" w:cs="Calibri"/>
                <w:color w:val="000000"/>
                <w:sz w:val="22"/>
                <w:szCs w:val="22"/>
              </w:rPr>
            </w:pPr>
            <w:ins w:id="7042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2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605629B3" w14:textId="77777777" w:rsidR="00596089" w:rsidRPr="00D74865" w:rsidRDefault="00596089" w:rsidP="00596089">
            <w:pPr>
              <w:spacing w:before="0" w:after="0" w:line="240" w:lineRule="auto"/>
              <w:jc w:val="center"/>
              <w:rPr>
                <w:ins w:id="70424" w:author="pete jones" w:date="2022-01-11T16:37:00Z"/>
                <w:rFonts w:ascii="Calibri" w:hAnsi="Calibri" w:cs="Calibri"/>
                <w:color w:val="000000"/>
                <w:sz w:val="22"/>
                <w:szCs w:val="22"/>
              </w:rPr>
            </w:pPr>
            <w:ins w:id="7042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2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48AA532" w14:textId="77777777" w:rsidR="00596089" w:rsidRPr="00D74865" w:rsidRDefault="00596089" w:rsidP="00596089">
            <w:pPr>
              <w:spacing w:before="0" w:after="0" w:line="240" w:lineRule="auto"/>
              <w:jc w:val="center"/>
              <w:rPr>
                <w:ins w:id="70427" w:author="pete jones" w:date="2022-01-11T16:37:00Z"/>
                <w:rFonts w:ascii="Calibri" w:hAnsi="Calibri" w:cs="Calibri"/>
                <w:color w:val="000000"/>
                <w:sz w:val="22"/>
                <w:szCs w:val="22"/>
              </w:rPr>
            </w:pPr>
            <w:ins w:id="7042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2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5F061F5" w14:textId="77777777" w:rsidR="00596089" w:rsidRPr="00D74865" w:rsidRDefault="00596089" w:rsidP="00596089">
            <w:pPr>
              <w:spacing w:before="0" w:after="0" w:line="240" w:lineRule="auto"/>
              <w:jc w:val="center"/>
              <w:rPr>
                <w:ins w:id="70430" w:author="pete jones" w:date="2022-01-11T16:37:00Z"/>
                <w:rFonts w:ascii="Calibri" w:hAnsi="Calibri" w:cs="Calibri"/>
                <w:color w:val="000000"/>
                <w:sz w:val="22"/>
                <w:szCs w:val="22"/>
              </w:rPr>
            </w:pPr>
            <w:ins w:id="7043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3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1EAB1F8" w14:textId="77777777" w:rsidR="00596089" w:rsidRPr="00D74865" w:rsidRDefault="00596089" w:rsidP="00596089">
            <w:pPr>
              <w:spacing w:before="0" w:after="0" w:line="240" w:lineRule="auto"/>
              <w:jc w:val="center"/>
              <w:rPr>
                <w:ins w:id="70433" w:author="pete jones" w:date="2022-01-11T16:37:00Z"/>
                <w:rFonts w:ascii="Calibri" w:hAnsi="Calibri" w:cs="Calibri"/>
                <w:color w:val="000000"/>
                <w:sz w:val="22"/>
                <w:szCs w:val="22"/>
              </w:rPr>
            </w:pPr>
            <w:ins w:id="7043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3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3BA5941" w14:textId="77777777" w:rsidR="00596089" w:rsidRPr="00D74865" w:rsidRDefault="00596089" w:rsidP="00596089">
            <w:pPr>
              <w:spacing w:before="0" w:after="0" w:line="240" w:lineRule="auto"/>
              <w:jc w:val="center"/>
              <w:rPr>
                <w:ins w:id="70436" w:author="pete jones" w:date="2022-01-11T16:37:00Z"/>
                <w:rFonts w:ascii="Calibri" w:hAnsi="Calibri" w:cs="Calibri"/>
                <w:color w:val="000000"/>
                <w:sz w:val="22"/>
                <w:szCs w:val="22"/>
              </w:rPr>
            </w:pPr>
            <w:ins w:id="7043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3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EFEC425" w14:textId="77777777" w:rsidR="00596089" w:rsidRPr="00D74865" w:rsidRDefault="00596089" w:rsidP="00596089">
            <w:pPr>
              <w:spacing w:before="0" w:after="0" w:line="240" w:lineRule="auto"/>
              <w:jc w:val="center"/>
              <w:rPr>
                <w:ins w:id="70439" w:author="pete jones" w:date="2022-01-11T16:37:00Z"/>
                <w:rFonts w:ascii="Calibri" w:hAnsi="Calibri" w:cs="Calibri"/>
                <w:color w:val="000000"/>
                <w:sz w:val="22"/>
                <w:szCs w:val="22"/>
              </w:rPr>
            </w:pPr>
            <w:ins w:id="7044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441"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2EB77564" w14:textId="77777777" w:rsidR="00596089" w:rsidRPr="00D74865" w:rsidRDefault="00596089" w:rsidP="00596089">
            <w:pPr>
              <w:spacing w:before="0" w:after="0" w:line="240" w:lineRule="auto"/>
              <w:jc w:val="center"/>
              <w:rPr>
                <w:ins w:id="70442" w:author="pete jones" w:date="2022-01-11T16:37:00Z"/>
                <w:rFonts w:ascii="Calibri" w:hAnsi="Calibri" w:cs="Calibri"/>
                <w:color w:val="000000"/>
                <w:sz w:val="22"/>
                <w:szCs w:val="22"/>
              </w:rPr>
            </w:pPr>
            <w:ins w:id="70443" w:author="pete jones" w:date="2022-01-11T16:37:00Z">
              <w:r w:rsidRPr="00D74865">
                <w:rPr>
                  <w:rFonts w:ascii="Calibri" w:hAnsi="Calibri" w:cs="Calibri"/>
                  <w:color w:val="000000"/>
                  <w:sz w:val="22"/>
                  <w:szCs w:val="22"/>
                </w:rPr>
                <w:t> </w:t>
              </w:r>
            </w:ins>
          </w:p>
        </w:tc>
      </w:tr>
      <w:tr w:rsidR="00596089" w:rsidRPr="00D74865" w14:paraId="129B4F9E" w14:textId="77777777" w:rsidTr="00176127">
        <w:trPr>
          <w:trHeight w:val="300"/>
          <w:ins w:id="70444" w:author="pete jones" w:date="2022-01-11T16:37:00Z"/>
          <w:trPrChange w:id="70445"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446"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F1DECC6" w14:textId="77777777" w:rsidR="00596089" w:rsidRPr="00D74865" w:rsidRDefault="00596089" w:rsidP="00596089">
            <w:pPr>
              <w:spacing w:before="0" w:after="0" w:line="240" w:lineRule="auto"/>
              <w:jc w:val="center"/>
              <w:rPr>
                <w:ins w:id="70447" w:author="pete jones" w:date="2022-01-11T16:37:00Z"/>
                <w:rFonts w:ascii="Calibri" w:hAnsi="Calibri" w:cs="Calibri"/>
                <w:color w:val="000000"/>
                <w:sz w:val="22"/>
                <w:szCs w:val="22"/>
              </w:rPr>
            </w:pPr>
            <w:ins w:id="70448"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449"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3A1168E2" w14:textId="77777777" w:rsidR="00596089" w:rsidRPr="00D74865" w:rsidRDefault="00596089" w:rsidP="00596089">
            <w:pPr>
              <w:spacing w:before="0" w:after="0" w:line="240" w:lineRule="auto"/>
              <w:jc w:val="left"/>
              <w:rPr>
                <w:ins w:id="70450" w:author="pete jones" w:date="2022-01-11T16:37:00Z"/>
                <w:rFonts w:ascii="Calibri" w:hAnsi="Calibri" w:cs="Calibri"/>
                <w:color w:val="000000"/>
                <w:sz w:val="22"/>
                <w:szCs w:val="22"/>
              </w:rPr>
            </w:pPr>
            <w:ins w:id="70451" w:author="pete jones" w:date="2022-01-11T16:37:00Z">
              <w:r w:rsidRPr="00D74865">
                <w:rPr>
                  <w:rFonts w:ascii="Calibri" w:hAnsi="Calibri" w:cs="Calibri"/>
                  <w:color w:val="000000"/>
                  <w:sz w:val="22"/>
                  <w:szCs w:val="22"/>
                </w:rPr>
                <w:t>BEng: Individual Project</w:t>
              </w:r>
            </w:ins>
          </w:p>
        </w:tc>
        <w:tc>
          <w:tcPr>
            <w:tcW w:w="498" w:type="dxa"/>
            <w:tcBorders>
              <w:top w:val="nil"/>
              <w:left w:val="nil"/>
              <w:bottom w:val="single" w:sz="4" w:space="0" w:color="auto"/>
              <w:right w:val="single" w:sz="4" w:space="0" w:color="auto"/>
            </w:tcBorders>
            <w:shd w:val="clear" w:color="auto" w:fill="auto"/>
            <w:noWrap/>
            <w:vAlign w:val="bottom"/>
            <w:hideMark/>
            <w:tcPrChange w:id="7045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8F170CE" w14:textId="77777777" w:rsidR="00596089" w:rsidRPr="00D74865" w:rsidRDefault="00596089" w:rsidP="00596089">
            <w:pPr>
              <w:spacing w:before="0" w:after="0" w:line="240" w:lineRule="auto"/>
              <w:jc w:val="center"/>
              <w:rPr>
                <w:ins w:id="70453" w:author="pete jones" w:date="2022-01-11T16:37:00Z"/>
                <w:rFonts w:ascii="Calibri" w:hAnsi="Calibri" w:cs="Calibri"/>
                <w:color w:val="000000"/>
                <w:sz w:val="22"/>
                <w:szCs w:val="22"/>
              </w:rPr>
            </w:pPr>
            <w:ins w:id="70454" w:author="pete jones" w:date="2022-01-11T16:37:00Z">
              <w:r w:rsidRPr="00D74865">
                <w:rPr>
                  <w:rFonts w:ascii="Calibri" w:hAnsi="Calibri" w:cs="Calibri"/>
                  <w:color w:val="000000"/>
                  <w:sz w:val="22"/>
                  <w:szCs w:val="22"/>
                </w:rPr>
                <w:t>O</w:t>
              </w:r>
            </w:ins>
          </w:p>
        </w:tc>
        <w:tc>
          <w:tcPr>
            <w:tcW w:w="498" w:type="dxa"/>
            <w:tcBorders>
              <w:top w:val="nil"/>
              <w:left w:val="nil"/>
              <w:bottom w:val="single" w:sz="4" w:space="0" w:color="auto"/>
              <w:right w:val="single" w:sz="4" w:space="0" w:color="auto"/>
            </w:tcBorders>
            <w:shd w:val="clear" w:color="auto" w:fill="auto"/>
            <w:noWrap/>
            <w:vAlign w:val="bottom"/>
            <w:hideMark/>
            <w:tcPrChange w:id="7045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1816C58" w14:textId="77777777" w:rsidR="00596089" w:rsidRPr="00D74865" w:rsidRDefault="00596089" w:rsidP="00596089">
            <w:pPr>
              <w:spacing w:before="0" w:after="0" w:line="240" w:lineRule="auto"/>
              <w:jc w:val="center"/>
              <w:rPr>
                <w:ins w:id="70456" w:author="pete jones" w:date="2022-01-11T16:37:00Z"/>
                <w:rFonts w:ascii="Calibri" w:hAnsi="Calibri" w:cs="Calibri"/>
                <w:color w:val="000000"/>
                <w:sz w:val="22"/>
                <w:szCs w:val="22"/>
              </w:rPr>
            </w:pPr>
            <w:ins w:id="70457"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45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0D266030" w14:textId="77777777" w:rsidR="00596089" w:rsidRPr="00D74865" w:rsidRDefault="00596089" w:rsidP="00596089">
            <w:pPr>
              <w:spacing w:before="0" w:after="0" w:line="240" w:lineRule="auto"/>
              <w:jc w:val="center"/>
              <w:rPr>
                <w:ins w:id="70459" w:author="pete jones" w:date="2022-01-11T16:37:00Z"/>
                <w:rFonts w:ascii="Calibri" w:hAnsi="Calibri" w:cs="Calibri"/>
                <w:color w:val="000000"/>
                <w:sz w:val="22"/>
                <w:szCs w:val="22"/>
              </w:rPr>
            </w:pPr>
            <w:ins w:id="7046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6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444BA6D" w14:textId="77777777" w:rsidR="00596089" w:rsidRPr="00D74865" w:rsidRDefault="00596089" w:rsidP="00596089">
            <w:pPr>
              <w:spacing w:before="0" w:after="0" w:line="240" w:lineRule="auto"/>
              <w:jc w:val="center"/>
              <w:rPr>
                <w:ins w:id="70462" w:author="pete jones" w:date="2022-01-11T16:37:00Z"/>
                <w:rFonts w:ascii="Calibri" w:hAnsi="Calibri" w:cs="Calibri"/>
                <w:color w:val="000000"/>
                <w:sz w:val="22"/>
                <w:szCs w:val="22"/>
              </w:rPr>
            </w:pPr>
            <w:ins w:id="7046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64"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BB0A8C9" w14:textId="77777777" w:rsidR="00596089" w:rsidRPr="00D74865" w:rsidRDefault="00596089" w:rsidP="00596089">
            <w:pPr>
              <w:spacing w:before="0" w:after="0" w:line="240" w:lineRule="auto"/>
              <w:jc w:val="center"/>
              <w:rPr>
                <w:ins w:id="70465" w:author="pete jones" w:date="2022-01-11T16:37:00Z"/>
                <w:rFonts w:ascii="Calibri" w:hAnsi="Calibri" w:cs="Calibri"/>
                <w:color w:val="000000"/>
                <w:sz w:val="22"/>
                <w:szCs w:val="22"/>
              </w:rPr>
            </w:pPr>
            <w:ins w:id="7046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6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34801E9" w14:textId="77777777" w:rsidR="00596089" w:rsidRPr="00D74865" w:rsidRDefault="00596089" w:rsidP="00596089">
            <w:pPr>
              <w:spacing w:before="0" w:after="0" w:line="240" w:lineRule="auto"/>
              <w:jc w:val="center"/>
              <w:rPr>
                <w:ins w:id="70468" w:author="pete jones" w:date="2022-01-11T16:37:00Z"/>
                <w:rFonts w:ascii="Calibri" w:hAnsi="Calibri" w:cs="Calibri"/>
                <w:color w:val="000000"/>
                <w:sz w:val="22"/>
                <w:szCs w:val="22"/>
              </w:rPr>
            </w:pPr>
            <w:ins w:id="7046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7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C7E07C8" w14:textId="77777777" w:rsidR="00596089" w:rsidRPr="00D74865" w:rsidRDefault="00596089" w:rsidP="00596089">
            <w:pPr>
              <w:spacing w:before="0" w:after="0" w:line="240" w:lineRule="auto"/>
              <w:jc w:val="center"/>
              <w:rPr>
                <w:ins w:id="70471" w:author="pete jones" w:date="2022-01-11T16:37:00Z"/>
                <w:rFonts w:ascii="Calibri" w:hAnsi="Calibri" w:cs="Calibri"/>
                <w:color w:val="000000"/>
                <w:sz w:val="22"/>
                <w:szCs w:val="22"/>
              </w:rPr>
            </w:pPr>
            <w:ins w:id="7047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7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9FD7014" w14:textId="77777777" w:rsidR="00596089" w:rsidRPr="00D74865" w:rsidRDefault="00596089" w:rsidP="00596089">
            <w:pPr>
              <w:spacing w:before="0" w:after="0" w:line="240" w:lineRule="auto"/>
              <w:jc w:val="center"/>
              <w:rPr>
                <w:ins w:id="70474" w:author="pete jones" w:date="2022-01-11T16:37:00Z"/>
                <w:rFonts w:ascii="Calibri" w:hAnsi="Calibri" w:cs="Calibri"/>
                <w:color w:val="000000"/>
                <w:sz w:val="22"/>
                <w:szCs w:val="22"/>
              </w:rPr>
            </w:pPr>
            <w:ins w:id="7047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7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AC182CF" w14:textId="77777777" w:rsidR="00596089" w:rsidRPr="00D74865" w:rsidRDefault="00596089" w:rsidP="00596089">
            <w:pPr>
              <w:spacing w:before="0" w:after="0" w:line="240" w:lineRule="auto"/>
              <w:jc w:val="center"/>
              <w:rPr>
                <w:ins w:id="70477" w:author="pete jones" w:date="2022-01-11T16:37:00Z"/>
                <w:rFonts w:ascii="Calibri" w:hAnsi="Calibri" w:cs="Calibri"/>
                <w:color w:val="000000"/>
                <w:sz w:val="22"/>
                <w:szCs w:val="22"/>
              </w:rPr>
            </w:pPr>
            <w:ins w:id="7047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7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CC42D57" w14:textId="77777777" w:rsidR="00596089" w:rsidRPr="00D74865" w:rsidRDefault="00596089" w:rsidP="00596089">
            <w:pPr>
              <w:spacing w:before="0" w:after="0" w:line="240" w:lineRule="auto"/>
              <w:jc w:val="center"/>
              <w:rPr>
                <w:ins w:id="70480" w:author="pete jones" w:date="2022-01-11T16:37:00Z"/>
                <w:rFonts w:ascii="Calibri" w:hAnsi="Calibri" w:cs="Calibri"/>
                <w:color w:val="000000"/>
                <w:sz w:val="22"/>
                <w:szCs w:val="22"/>
              </w:rPr>
            </w:pPr>
            <w:ins w:id="7048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48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D0C6343" w14:textId="77777777" w:rsidR="00596089" w:rsidRPr="00D74865" w:rsidRDefault="00596089" w:rsidP="00596089">
            <w:pPr>
              <w:spacing w:before="0" w:after="0" w:line="240" w:lineRule="auto"/>
              <w:jc w:val="center"/>
              <w:rPr>
                <w:ins w:id="70483" w:author="pete jones" w:date="2022-01-11T16:37:00Z"/>
                <w:rFonts w:ascii="Calibri" w:hAnsi="Calibri" w:cs="Calibri"/>
                <w:color w:val="000000"/>
                <w:sz w:val="22"/>
                <w:szCs w:val="22"/>
              </w:rPr>
            </w:pPr>
            <w:ins w:id="7048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485"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2F48B02C" w14:textId="77777777" w:rsidR="00596089" w:rsidRPr="00D74865" w:rsidRDefault="00596089" w:rsidP="00596089">
            <w:pPr>
              <w:spacing w:before="0" w:after="0" w:line="240" w:lineRule="auto"/>
              <w:jc w:val="center"/>
              <w:rPr>
                <w:ins w:id="70486" w:author="pete jones" w:date="2022-01-11T16:37:00Z"/>
                <w:rFonts w:ascii="Calibri" w:hAnsi="Calibri" w:cs="Calibri"/>
                <w:color w:val="000000"/>
                <w:sz w:val="22"/>
                <w:szCs w:val="22"/>
              </w:rPr>
            </w:pPr>
            <w:ins w:id="70487" w:author="pete jones" w:date="2022-01-11T16:37:00Z">
              <w:r w:rsidRPr="00D74865">
                <w:rPr>
                  <w:rFonts w:ascii="Calibri" w:hAnsi="Calibri" w:cs="Calibri"/>
                  <w:color w:val="000000"/>
                  <w:sz w:val="22"/>
                  <w:szCs w:val="22"/>
                </w:rPr>
                <w:t> </w:t>
              </w:r>
            </w:ins>
          </w:p>
        </w:tc>
      </w:tr>
      <w:tr w:rsidR="00596089" w:rsidRPr="00D74865" w14:paraId="42600FA0" w14:textId="77777777" w:rsidTr="00176127">
        <w:trPr>
          <w:trHeight w:val="300"/>
          <w:ins w:id="70488" w:author="pete jones" w:date="2022-01-11T16:37:00Z"/>
          <w:trPrChange w:id="70489"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490"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B4A2CC0" w14:textId="77777777" w:rsidR="00596089" w:rsidRPr="00D74865" w:rsidRDefault="00596089" w:rsidP="00596089">
            <w:pPr>
              <w:spacing w:before="0" w:after="0" w:line="240" w:lineRule="auto"/>
              <w:jc w:val="center"/>
              <w:rPr>
                <w:ins w:id="70491" w:author="pete jones" w:date="2022-01-11T16:37:00Z"/>
                <w:rFonts w:ascii="Calibri" w:hAnsi="Calibri" w:cs="Calibri"/>
                <w:color w:val="000000"/>
                <w:sz w:val="22"/>
                <w:szCs w:val="22"/>
              </w:rPr>
            </w:pPr>
            <w:ins w:id="70492"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493"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17A39F1D" w14:textId="77777777" w:rsidR="00596089" w:rsidRPr="00D74865" w:rsidRDefault="00596089" w:rsidP="00596089">
            <w:pPr>
              <w:spacing w:before="0" w:after="0" w:line="240" w:lineRule="auto"/>
              <w:jc w:val="left"/>
              <w:rPr>
                <w:ins w:id="70494" w:author="pete jones" w:date="2022-01-11T16:37:00Z"/>
                <w:rFonts w:ascii="Calibri" w:hAnsi="Calibri" w:cs="Calibri"/>
                <w:color w:val="000000"/>
                <w:sz w:val="22"/>
                <w:szCs w:val="22"/>
              </w:rPr>
            </w:pPr>
            <w:ins w:id="70495" w:author="pete jones" w:date="2022-01-11T16:37:00Z">
              <w:r w:rsidRPr="00D74865">
                <w:rPr>
                  <w:rFonts w:ascii="Calibri" w:hAnsi="Calibri" w:cs="Calibri"/>
                  <w:color w:val="000000"/>
                  <w:sz w:val="22"/>
                  <w:szCs w:val="22"/>
                </w:rPr>
                <w:t>BEng: Mechanical Product Innovation</w:t>
              </w:r>
            </w:ins>
          </w:p>
        </w:tc>
        <w:tc>
          <w:tcPr>
            <w:tcW w:w="498" w:type="dxa"/>
            <w:tcBorders>
              <w:top w:val="nil"/>
              <w:left w:val="nil"/>
              <w:bottom w:val="single" w:sz="4" w:space="0" w:color="auto"/>
              <w:right w:val="single" w:sz="4" w:space="0" w:color="auto"/>
            </w:tcBorders>
            <w:shd w:val="clear" w:color="auto" w:fill="auto"/>
            <w:noWrap/>
            <w:vAlign w:val="bottom"/>
            <w:hideMark/>
            <w:tcPrChange w:id="7049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7B1BDB98" w14:textId="77777777" w:rsidR="00596089" w:rsidRPr="00D74865" w:rsidRDefault="00596089" w:rsidP="00596089">
            <w:pPr>
              <w:spacing w:before="0" w:after="0" w:line="240" w:lineRule="auto"/>
              <w:jc w:val="center"/>
              <w:rPr>
                <w:ins w:id="70497" w:author="pete jones" w:date="2022-01-11T16:37:00Z"/>
                <w:rFonts w:ascii="Calibri" w:hAnsi="Calibri" w:cs="Calibri"/>
                <w:color w:val="000000"/>
                <w:sz w:val="22"/>
                <w:szCs w:val="22"/>
              </w:rPr>
            </w:pPr>
            <w:ins w:id="70498" w:author="pete jones" w:date="2022-01-11T16:37:00Z">
              <w:r w:rsidRPr="00D74865">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049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6C46208" w14:textId="77777777" w:rsidR="00596089" w:rsidRPr="00D74865" w:rsidRDefault="00596089" w:rsidP="00596089">
            <w:pPr>
              <w:spacing w:before="0" w:after="0" w:line="240" w:lineRule="auto"/>
              <w:jc w:val="center"/>
              <w:rPr>
                <w:ins w:id="70500" w:author="pete jones" w:date="2022-01-11T16:37:00Z"/>
                <w:rFonts w:ascii="Calibri" w:hAnsi="Calibri" w:cs="Calibri"/>
                <w:color w:val="000000"/>
                <w:sz w:val="22"/>
                <w:szCs w:val="22"/>
              </w:rPr>
            </w:pPr>
            <w:ins w:id="70501"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50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66F1CB02" w14:textId="77777777" w:rsidR="00596089" w:rsidRPr="00D74865" w:rsidRDefault="00596089" w:rsidP="00596089">
            <w:pPr>
              <w:spacing w:before="0" w:after="0" w:line="240" w:lineRule="auto"/>
              <w:jc w:val="center"/>
              <w:rPr>
                <w:ins w:id="70503" w:author="pete jones" w:date="2022-01-11T16:37:00Z"/>
                <w:rFonts w:ascii="Calibri" w:hAnsi="Calibri" w:cs="Calibri"/>
                <w:color w:val="000000"/>
                <w:sz w:val="22"/>
                <w:szCs w:val="22"/>
              </w:rPr>
            </w:pPr>
            <w:ins w:id="7050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0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6506008A" w14:textId="77777777" w:rsidR="00596089" w:rsidRPr="00D74865" w:rsidRDefault="00596089" w:rsidP="00596089">
            <w:pPr>
              <w:spacing w:before="0" w:after="0" w:line="240" w:lineRule="auto"/>
              <w:jc w:val="center"/>
              <w:rPr>
                <w:ins w:id="70506" w:author="pete jones" w:date="2022-01-11T16:37:00Z"/>
                <w:rFonts w:ascii="Calibri" w:hAnsi="Calibri" w:cs="Calibri"/>
                <w:color w:val="000000"/>
                <w:sz w:val="22"/>
                <w:szCs w:val="22"/>
              </w:rPr>
            </w:pPr>
            <w:ins w:id="7050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08"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24F8ECB" w14:textId="77777777" w:rsidR="00596089" w:rsidRPr="00D74865" w:rsidRDefault="00596089" w:rsidP="00596089">
            <w:pPr>
              <w:spacing w:before="0" w:after="0" w:line="240" w:lineRule="auto"/>
              <w:jc w:val="center"/>
              <w:rPr>
                <w:ins w:id="70509" w:author="pete jones" w:date="2022-01-11T16:37:00Z"/>
                <w:rFonts w:ascii="Calibri" w:hAnsi="Calibri" w:cs="Calibri"/>
                <w:color w:val="000000"/>
                <w:sz w:val="22"/>
                <w:szCs w:val="22"/>
              </w:rPr>
            </w:pPr>
            <w:ins w:id="7051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1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125C15D" w14:textId="77777777" w:rsidR="00596089" w:rsidRPr="00D74865" w:rsidRDefault="00596089" w:rsidP="00596089">
            <w:pPr>
              <w:spacing w:before="0" w:after="0" w:line="240" w:lineRule="auto"/>
              <w:jc w:val="center"/>
              <w:rPr>
                <w:ins w:id="70512" w:author="pete jones" w:date="2022-01-11T16:37:00Z"/>
                <w:rFonts w:ascii="Calibri" w:hAnsi="Calibri" w:cs="Calibri"/>
                <w:color w:val="000000"/>
                <w:sz w:val="22"/>
                <w:szCs w:val="22"/>
              </w:rPr>
            </w:pPr>
            <w:ins w:id="7051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1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077C86E" w14:textId="77777777" w:rsidR="00596089" w:rsidRPr="00D74865" w:rsidRDefault="00596089" w:rsidP="00596089">
            <w:pPr>
              <w:spacing w:before="0" w:after="0" w:line="240" w:lineRule="auto"/>
              <w:jc w:val="center"/>
              <w:rPr>
                <w:ins w:id="70515" w:author="pete jones" w:date="2022-01-11T16:37:00Z"/>
                <w:rFonts w:ascii="Calibri" w:hAnsi="Calibri" w:cs="Calibri"/>
                <w:color w:val="000000"/>
                <w:sz w:val="22"/>
                <w:szCs w:val="22"/>
              </w:rPr>
            </w:pPr>
            <w:ins w:id="7051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1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E50EDEA" w14:textId="77777777" w:rsidR="00596089" w:rsidRPr="00D74865" w:rsidRDefault="00596089" w:rsidP="00596089">
            <w:pPr>
              <w:spacing w:before="0" w:after="0" w:line="240" w:lineRule="auto"/>
              <w:jc w:val="center"/>
              <w:rPr>
                <w:ins w:id="70518" w:author="pete jones" w:date="2022-01-11T16:37:00Z"/>
                <w:rFonts w:ascii="Calibri" w:hAnsi="Calibri" w:cs="Calibri"/>
                <w:color w:val="000000"/>
                <w:sz w:val="22"/>
                <w:szCs w:val="22"/>
              </w:rPr>
            </w:pPr>
            <w:ins w:id="7051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2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1C40E8F" w14:textId="77777777" w:rsidR="00596089" w:rsidRPr="00D74865" w:rsidRDefault="00596089" w:rsidP="00596089">
            <w:pPr>
              <w:spacing w:before="0" w:after="0" w:line="240" w:lineRule="auto"/>
              <w:jc w:val="center"/>
              <w:rPr>
                <w:ins w:id="70521" w:author="pete jones" w:date="2022-01-11T16:37:00Z"/>
                <w:rFonts w:ascii="Calibri" w:hAnsi="Calibri" w:cs="Calibri"/>
                <w:color w:val="000000"/>
                <w:sz w:val="22"/>
                <w:szCs w:val="22"/>
              </w:rPr>
            </w:pPr>
            <w:ins w:id="7052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2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96F7B03" w14:textId="77777777" w:rsidR="00596089" w:rsidRPr="00D74865" w:rsidRDefault="00596089" w:rsidP="00596089">
            <w:pPr>
              <w:spacing w:before="0" w:after="0" w:line="240" w:lineRule="auto"/>
              <w:jc w:val="center"/>
              <w:rPr>
                <w:ins w:id="70524" w:author="pete jones" w:date="2022-01-11T16:37:00Z"/>
                <w:rFonts w:ascii="Calibri" w:hAnsi="Calibri" w:cs="Calibri"/>
                <w:color w:val="000000"/>
                <w:sz w:val="22"/>
                <w:szCs w:val="22"/>
              </w:rPr>
            </w:pPr>
            <w:ins w:id="7052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2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4CEED9F" w14:textId="77777777" w:rsidR="00596089" w:rsidRPr="00D74865" w:rsidRDefault="00596089" w:rsidP="00596089">
            <w:pPr>
              <w:spacing w:before="0" w:after="0" w:line="240" w:lineRule="auto"/>
              <w:jc w:val="center"/>
              <w:rPr>
                <w:ins w:id="70527" w:author="pete jones" w:date="2022-01-11T16:37:00Z"/>
                <w:rFonts w:ascii="Calibri" w:hAnsi="Calibri" w:cs="Calibri"/>
                <w:color w:val="000000"/>
                <w:sz w:val="22"/>
                <w:szCs w:val="22"/>
              </w:rPr>
            </w:pPr>
            <w:ins w:id="7052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529"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117EA3D6" w14:textId="77777777" w:rsidR="00596089" w:rsidRPr="00D74865" w:rsidRDefault="00596089" w:rsidP="00596089">
            <w:pPr>
              <w:spacing w:before="0" w:after="0" w:line="240" w:lineRule="auto"/>
              <w:jc w:val="center"/>
              <w:rPr>
                <w:ins w:id="70530" w:author="pete jones" w:date="2022-01-11T16:37:00Z"/>
                <w:rFonts w:ascii="Calibri" w:hAnsi="Calibri" w:cs="Calibri"/>
                <w:color w:val="000000"/>
                <w:sz w:val="22"/>
                <w:szCs w:val="22"/>
              </w:rPr>
            </w:pPr>
            <w:ins w:id="70531" w:author="pete jones" w:date="2022-01-11T16:37:00Z">
              <w:r w:rsidRPr="00D74865">
                <w:rPr>
                  <w:rFonts w:ascii="Calibri" w:hAnsi="Calibri" w:cs="Calibri"/>
                  <w:color w:val="000000"/>
                  <w:sz w:val="22"/>
                  <w:szCs w:val="22"/>
                </w:rPr>
                <w:t> </w:t>
              </w:r>
            </w:ins>
          </w:p>
        </w:tc>
      </w:tr>
      <w:tr w:rsidR="00596089" w:rsidRPr="00D74865" w14:paraId="263E171D" w14:textId="77777777" w:rsidTr="00176127">
        <w:trPr>
          <w:trHeight w:val="300"/>
          <w:ins w:id="70532" w:author="pete jones" w:date="2022-01-11T16:37:00Z"/>
          <w:trPrChange w:id="70533"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534"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A444084" w14:textId="77777777" w:rsidR="00596089" w:rsidRPr="00D74865" w:rsidRDefault="00596089" w:rsidP="00596089">
            <w:pPr>
              <w:spacing w:before="0" w:after="0" w:line="240" w:lineRule="auto"/>
              <w:jc w:val="center"/>
              <w:rPr>
                <w:ins w:id="70535" w:author="pete jones" w:date="2022-01-11T16:37:00Z"/>
                <w:rFonts w:ascii="Calibri" w:hAnsi="Calibri" w:cs="Calibri"/>
                <w:color w:val="000000"/>
                <w:sz w:val="22"/>
                <w:szCs w:val="22"/>
              </w:rPr>
            </w:pPr>
            <w:ins w:id="70536"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537"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276C0E87" w14:textId="77777777" w:rsidR="00596089" w:rsidRPr="00D74865" w:rsidRDefault="00596089" w:rsidP="00596089">
            <w:pPr>
              <w:spacing w:before="0" w:after="0" w:line="240" w:lineRule="auto"/>
              <w:jc w:val="left"/>
              <w:rPr>
                <w:ins w:id="70538" w:author="pete jones" w:date="2022-01-11T16:37:00Z"/>
                <w:rFonts w:ascii="Calibri" w:hAnsi="Calibri" w:cs="Calibri"/>
                <w:color w:val="000000"/>
                <w:sz w:val="22"/>
                <w:szCs w:val="22"/>
              </w:rPr>
            </w:pPr>
            <w:ins w:id="70539" w:author="pete jones" w:date="2022-01-11T16:37:00Z">
              <w:r w:rsidRPr="00D74865">
                <w:rPr>
                  <w:rFonts w:ascii="Calibri" w:hAnsi="Calibri" w:cs="Calibri"/>
                  <w:color w:val="000000"/>
                  <w:sz w:val="22"/>
                  <w:szCs w:val="22"/>
                </w:rPr>
                <w:t>BEng: Stress and Dynamic Analysis 1</w:t>
              </w:r>
            </w:ins>
          </w:p>
        </w:tc>
        <w:tc>
          <w:tcPr>
            <w:tcW w:w="498" w:type="dxa"/>
            <w:tcBorders>
              <w:top w:val="nil"/>
              <w:left w:val="nil"/>
              <w:bottom w:val="single" w:sz="4" w:space="0" w:color="auto"/>
              <w:right w:val="single" w:sz="4" w:space="0" w:color="auto"/>
            </w:tcBorders>
            <w:shd w:val="clear" w:color="auto" w:fill="auto"/>
            <w:noWrap/>
            <w:vAlign w:val="bottom"/>
            <w:hideMark/>
            <w:tcPrChange w:id="7054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77760D35" w14:textId="77777777" w:rsidR="00596089" w:rsidRPr="00D74865" w:rsidRDefault="00596089" w:rsidP="00596089">
            <w:pPr>
              <w:spacing w:before="0" w:after="0" w:line="240" w:lineRule="auto"/>
              <w:jc w:val="center"/>
              <w:rPr>
                <w:ins w:id="70541" w:author="pete jones" w:date="2022-01-11T16:37:00Z"/>
                <w:rFonts w:ascii="Calibri" w:hAnsi="Calibri" w:cs="Calibri"/>
                <w:color w:val="000000"/>
                <w:sz w:val="22"/>
                <w:szCs w:val="22"/>
              </w:rPr>
            </w:pPr>
            <w:ins w:id="70542" w:author="pete jones" w:date="2022-01-11T16:37:00Z">
              <w:r w:rsidRPr="00D74865">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054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06E5A4FE" w14:textId="77777777" w:rsidR="00596089" w:rsidRPr="00D74865" w:rsidRDefault="00596089" w:rsidP="00596089">
            <w:pPr>
              <w:spacing w:before="0" w:after="0" w:line="240" w:lineRule="auto"/>
              <w:jc w:val="center"/>
              <w:rPr>
                <w:ins w:id="70544" w:author="pete jones" w:date="2022-01-11T16:37:00Z"/>
                <w:rFonts w:ascii="Calibri" w:hAnsi="Calibri" w:cs="Calibri"/>
                <w:color w:val="000000"/>
                <w:sz w:val="22"/>
                <w:szCs w:val="22"/>
              </w:rPr>
            </w:pPr>
            <w:ins w:id="70545"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54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32F745C4" w14:textId="77777777" w:rsidR="00596089" w:rsidRPr="00D74865" w:rsidRDefault="00596089" w:rsidP="00596089">
            <w:pPr>
              <w:spacing w:before="0" w:after="0" w:line="240" w:lineRule="auto"/>
              <w:jc w:val="center"/>
              <w:rPr>
                <w:ins w:id="70547" w:author="pete jones" w:date="2022-01-11T16:37:00Z"/>
                <w:rFonts w:ascii="Calibri" w:hAnsi="Calibri" w:cs="Calibri"/>
                <w:color w:val="000000"/>
                <w:sz w:val="22"/>
                <w:szCs w:val="22"/>
              </w:rPr>
            </w:pPr>
            <w:ins w:id="7054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4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33C5176" w14:textId="77777777" w:rsidR="00596089" w:rsidRPr="00D74865" w:rsidRDefault="00596089" w:rsidP="00596089">
            <w:pPr>
              <w:spacing w:before="0" w:after="0" w:line="240" w:lineRule="auto"/>
              <w:jc w:val="center"/>
              <w:rPr>
                <w:ins w:id="70550" w:author="pete jones" w:date="2022-01-11T16:37:00Z"/>
                <w:rFonts w:ascii="Calibri" w:hAnsi="Calibri" w:cs="Calibri"/>
                <w:color w:val="000000"/>
                <w:sz w:val="22"/>
                <w:szCs w:val="22"/>
              </w:rPr>
            </w:pPr>
            <w:ins w:id="7055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52"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C0DECDD" w14:textId="77777777" w:rsidR="00596089" w:rsidRPr="00D74865" w:rsidRDefault="00596089" w:rsidP="00596089">
            <w:pPr>
              <w:spacing w:before="0" w:after="0" w:line="240" w:lineRule="auto"/>
              <w:jc w:val="center"/>
              <w:rPr>
                <w:ins w:id="70553" w:author="pete jones" w:date="2022-01-11T16:37:00Z"/>
                <w:rFonts w:ascii="Calibri" w:hAnsi="Calibri" w:cs="Calibri"/>
                <w:color w:val="000000"/>
                <w:sz w:val="22"/>
                <w:szCs w:val="22"/>
              </w:rPr>
            </w:pPr>
            <w:ins w:id="7055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5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D44C1B0" w14:textId="77777777" w:rsidR="00596089" w:rsidRPr="00D74865" w:rsidRDefault="00596089" w:rsidP="00596089">
            <w:pPr>
              <w:spacing w:before="0" w:after="0" w:line="240" w:lineRule="auto"/>
              <w:jc w:val="center"/>
              <w:rPr>
                <w:ins w:id="70556" w:author="pete jones" w:date="2022-01-11T16:37:00Z"/>
                <w:rFonts w:ascii="Calibri" w:hAnsi="Calibri" w:cs="Calibri"/>
                <w:color w:val="000000"/>
                <w:sz w:val="22"/>
                <w:szCs w:val="22"/>
              </w:rPr>
            </w:pPr>
            <w:ins w:id="7055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5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1C749E3" w14:textId="77777777" w:rsidR="00596089" w:rsidRPr="00D74865" w:rsidRDefault="00596089" w:rsidP="00596089">
            <w:pPr>
              <w:spacing w:before="0" w:after="0" w:line="240" w:lineRule="auto"/>
              <w:jc w:val="center"/>
              <w:rPr>
                <w:ins w:id="70559" w:author="pete jones" w:date="2022-01-11T16:37:00Z"/>
                <w:rFonts w:ascii="Calibri" w:hAnsi="Calibri" w:cs="Calibri"/>
                <w:color w:val="000000"/>
                <w:sz w:val="22"/>
                <w:szCs w:val="22"/>
              </w:rPr>
            </w:pPr>
            <w:ins w:id="7056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6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56A7836" w14:textId="77777777" w:rsidR="00596089" w:rsidRPr="00D74865" w:rsidRDefault="00596089" w:rsidP="00596089">
            <w:pPr>
              <w:spacing w:before="0" w:after="0" w:line="240" w:lineRule="auto"/>
              <w:jc w:val="center"/>
              <w:rPr>
                <w:ins w:id="70562" w:author="pete jones" w:date="2022-01-11T16:37:00Z"/>
                <w:rFonts w:ascii="Calibri" w:hAnsi="Calibri" w:cs="Calibri"/>
                <w:color w:val="000000"/>
                <w:sz w:val="22"/>
                <w:szCs w:val="22"/>
              </w:rPr>
            </w:pPr>
            <w:ins w:id="7056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6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09274ED" w14:textId="77777777" w:rsidR="00596089" w:rsidRPr="00D74865" w:rsidRDefault="00596089" w:rsidP="00596089">
            <w:pPr>
              <w:spacing w:before="0" w:after="0" w:line="240" w:lineRule="auto"/>
              <w:jc w:val="center"/>
              <w:rPr>
                <w:ins w:id="70565" w:author="pete jones" w:date="2022-01-11T16:37:00Z"/>
                <w:rFonts w:ascii="Calibri" w:hAnsi="Calibri" w:cs="Calibri"/>
                <w:color w:val="000000"/>
                <w:sz w:val="22"/>
                <w:szCs w:val="22"/>
              </w:rPr>
            </w:pPr>
            <w:ins w:id="7056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6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D9C829D" w14:textId="77777777" w:rsidR="00596089" w:rsidRPr="00D74865" w:rsidRDefault="00596089" w:rsidP="00596089">
            <w:pPr>
              <w:spacing w:before="0" w:after="0" w:line="240" w:lineRule="auto"/>
              <w:jc w:val="center"/>
              <w:rPr>
                <w:ins w:id="70568" w:author="pete jones" w:date="2022-01-11T16:37:00Z"/>
                <w:rFonts w:ascii="Calibri" w:hAnsi="Calibri" w:cs="Calibri"/>
                <w:color w:val="000000"/>
                <w:sz w:val="22"/>
                <w:szCs w:val="22"/>
              </w:rPr>
            </w:pPr>
            <w:ins w:id="7056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7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84B84B3" w14:textId="77777777" w:rsidR="00596089" w:rsidRPr="00D74865" w:rsidRDefault="00596089" w:rsidP="00596089">
            <w:pPr>
              <w:spacing w:before="0" w:after="0" w:line="240" w:lineRule="auto"/>
              <w:jc w:val="center"/>
              <w:rPr>
                <w:ins w:id="70571" w:author="pete jones" w:date="2022-01-11T16:37:00Z"/>
                <w:rFonts w:ascii="Calibri" w:hAnsi="Calibri" w:cs="Calibri"/>
                <w:color w:val="000000"/>
                <w:sz w:val="22"/>
                <w:szCs w:val="22"/>
              </w:rPr>
            </w:pPr>
            <w:ins w:id="7057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573"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242E7B54" w14:textId="77777777" w:rsidR="00596089" w:rsidRPr="00D74865" w:rsidRDefault="00596089" w:rsidP="00596089">
            <w:pPr>
              <w:spacing w:before="0" w:after="0" w:line="240" w:lineRule="auto"/>
              <w:jc w:val="center"/>
              <w:rPr>
                <w:ins w:id="70574" w:author="pete jones" w:date="2022-01-11T16:37:00Z"/>
                <w:rFonts w:ascii="Calibri" w:hAnsi="Calibri" w:cs="Calibri"/>
                <w:color w:val="000000"/>
                <w:sz w:val="22"/>
                <w:szCs w:val="22"/>
              </w:rPr>
            </w:pPr>
            <w:ins w:id="70575" w:author="pete jones" w:date="2022-01-11T16:37:00Z">
              <w:r w:rsidRPr="00D74865">
                <w:rPr>
                  <w:rFonts w:ascii="Calibri" w:hAnsi="Calibri" w:cs="Calibri"/>
                  <w:color w:val="000000"/>
                  <w:sz w:val="22"/>
                  <w:szCs w:val="22"/>
                </w:rPr>
                <w:t> </w:t>
              </w:r>
            </w:ins>
          </w:p>
        </w:tc>
      </w:tr>
      <w:tr w:rsidR="00596089" w:rsidRPr="00D74865" w14:paraId="48973E66" w14:textId="77777777" w:rsidTr="00176127">
        <w:trPr>
          <w:trHeight w:val="300"/>
          <w:ins w:id="70576" w:author="pete jones" w:date="2022-01-11T16:37:00Z"/>
          <w:trPrChange w:id="70577"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578"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70985F5" w14:textId="77777777" w:rsidR="00596089" w:rsidRPr="00D74865" w:rsidRDefault="00596089" w:rsidP="00596089">
            <w:pPr>
              <w:spacing w:before="0" w:after="0" w:line="240" w:lineRule="auto"/>
              <w:jc w:val="center"/>
              <w:rPr>
                <w:ins w:id="70579" w:author="pete jones" w:date="2022-01-11T16:37:00Z"/>
                <w:rFonts w:ascii="Calibri" w:hAnsi="Calibri" w:cs="Calibri"/>
                <w:color w:val="000000"/>
                <w:sz w:val="22"/>
                <w:szCs w:val="22"/>
              </w:rPr>
            </w:pPr>
            <w:ins w:id="70580"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581"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0364DA5B" w14:textId="77777777" w:rsidR="00596089" w:rsidRPr="00D74865" w:rsidRDefault="00596089" w:rsidP="00596089">
            <w:pPr>
              <w:spacing w:before="0" w:after="0" w:line="240" w:lineRule="auto"/>
              <w:jc w:val="left"/>
              <w:rPr>
                <w:ins w:id="70582" w:author="pete jones" w:date="2022-01-11T16:37:00Z"/>
                <w:rFonts w:ascii="Calibri" w:hAnsi="Calibri" w:cs="Calibri"/>
                <w:color w:val="000000"/>
                <w:sz w:val="22"/>
                <w:szCs w:val="22"/>
              </w:rPr>
            </w:pPr>
            <w:ins w:id="70583" w:author="pete jones" w:date="2022-01-11T16:37:00Z">
              <w:r w:rsidRPr="00D74865">
                <w:rPr>
                  <w:rFonts w:ascii="Calibri" w:hAnsi="Calibri" w:cs="Calibri"/>
                  <w:color w:val="000000"/>
                  <w:sz w:val="22"/>
                  <w:szCs w:val="22"/>
                </w:rPr>
                <w:t>BEng: Fluids and Heat Transfer</w:t>
              </w:r>
            </w:ins>
          </w:p>
        </w:tc>
        <w:tc>
          <w:tcPr>
            <w:tcW w:w="498" w:type="dxa"/>
            <w:tcBorders>
              <w:top w:val="nil"/>
              <w:left w:val="nil"/>
              <w:bottom w:val="single" w:sz="4" w:space="0" w:color="auto"/>
              <w:right w:val="single" w:sz="4" w:space="0" w:color="auto"/>
            </w:tcBorders>
            <w:shd w:val="clear" w:color="auto" w:fill="auto"/>
            <w:noWrap/>
            <w:vAlign w:val="bottom"/>
            <w:hideMark/>
            <w:tcPrChange w:id="7058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F197A13" w14:textId="77777777" w:rsidR="00596089" w:rsidRPr="00D74865" w:rsidRDefault="00596089" w:rsidP="00596089">
            <w:pPr>
              <w:spacing w:before="0" w:after="0" w:line="240" w:lineRule="auto"/>
              <w:jc w:val="center"/>
              <w:rPr>
                <w:ins w:id="70585" w:author="pete jones" w:date="2022-01-11T16:37:00Z"/>
                <w:rFonts w:ascii="Calibri" w:hAnsi="Calibri" w:cs="Calibri"/>
                <w:color w:val="000000"/>
                <w:sz w:val="22"/>
                <w:szCs w:val="22"/>
              </w:rPr>
            </w:pPr>
            <w:ins w:id="70586" w:author="pete jones" w:date="2022-01-11T16:37:00Z">
              <w:r w:rsidRPr="00D74865">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058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F6CFA67" w14:textId="77777777" w:rsidR="00596089" w:rsidRPr="00D74865" w:rsidRDefault="00596089" w:rsidP="00596089">
            <w:pPr>
              <w:spacing w:before="0" w:after="0" w:line="240" w:lineRule="auto"/>
              <w:jc w:val="center"/>
              <w:rPr>
                <w:ins w:id="70588" w:author="pete jones" w:date="2022-01-11T16:37:00Z"/>
                <w:rFonts w:ascii="Calibri" w:hAnsi="Calibri" w:cs="Calibri"/>
                <w:color w:val="000000"/>
                <w:sz w:val="22"/>
                <w:szCs w:val="22"/>
              </w:rPr>
            </w:pPr>
            <w:ins w:id="7058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9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32CF108B" w14:textId="77777777" w:rsidR="00596089" w:rsidRPr="00D74865" w:rsidRDefault="00596089" w:rsidP="00596089">
            <w:pPr>
              <w:spacing w:before="0" w:after="0" w:line="240" w:lineRule="auto"/>
              <w:jc w:val="center"/>
              <w:rPr>
                <w:ins w:id="70591" w:author="pete jones" w:date="2022-01-11T16:37:00Z"/>
                <w:rFonts w:ascii="Calibri" w:hAnsi="Calibri" w:cs="Calibri"/>
                <w:color w:val="000000"/>
                <w:sz w:val="22"/>
                <w:szCs w:val="22"/>
              </w:rPr>
            </w:pPr>
            <w:ins w:id="7059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9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CBA7724" w14:textId="77777777" w:rsidR="00596089" w:rsidRPr="00D74865" w:rsidRDefault="00596089" w:rsidP="00596089">
            <w:pPr>
              <w:spacing w:before="0" w:after="0" w:line="240" w:lineRule="auto"/>
              <w:jc w:val="center"/>
              <w:rPr>
                <w:ins w:id="70594" w:author="pete jones" w:date="2022-01-11T16:37:00Z"/>
                <w:rFonts w:ascii="Calibri" w:hAnsi="Calibri" w:cs="Calibri"/>
                <w:color w:val="000000"/>
                <w:sz w:val="22"/>
                <w:szCs w:val="22"/>
              </w:rPr>
            </w:pPr>
            <w:ins w:id="7059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96"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8798755" w14:textId="77777777" w:rsidR="00596089" w:rsidRPr="00D74865" w:rsidRDefault="00596089" w:rsidP="00596089">
            <w:pPr>
              <w:spacing w:before="0" w:after="0" w:line="240" w:lineRule="auto"/>
              <w:jc w:val="center"/>
              <w:rPr>
                <w:ins w:id="70597" w:author="pete jones" w:date="2022-01-11T16:37:00Z"/>
                <w:rFonts w:ascii="Calibri" w:hAnsi="Calibri" w:cs="Calibri"/>
                <w:color w:val="000000"/>
                <w:sz w:val="22"/>
                <w:szCs w:val="22"/>
              </w:rPr>
            </w:pPr>
            <w:ins w:id="7059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59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94986E4" w14:textId="77777777" w:rsidR="00596089" w:rsidRPr="00D74865" w:rsidRDefault="00596089" w:rsidP="00596089">
            <w:pPr>
              <w:spacing w:before="0" w:after="0" w:line="240" w:lineRule="auto"/>
              <w:jc w:val="center"/>
              <w:rPr>
                <w:ins w:id="70600" w:author="pete jones" w:date="2022-01-11T16:37:00Z"/>
                <w:rFonts w:ascii="Calibri" w:hAnsi="Calibri" w:cs="Calibri"/>
                <w:color w:val="000000"/>
                <w:sz w:val="22"/>
                <w:szCs w:val="22"/>
              </w:rPr>
            </w:pPr>
            <w:ins w:id="7060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0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4C8CFD0" w14:textId="77777777" w:rsidR="00596089" w:rsidRPr="00D74865" w:rsidRDefault="00596089" w:rsidP="00596089">
            <w:pPr>
              <w:spacing w:before="0" w:after="0" w:line="240" w:lineRule="auto"/>
              <w:jc w:val="center"/>
              <w:rPr>
                <w:ins w:id="70603" w:author="pete jones" w:date="2022-01-11T16:37:00Z"/>
                <w:rFonts w:ascii="Calibri" w:hAnsi="Calibri" w:cs="Calibri"/>
                <w:color w:val="000000"/>
                <w:sz w:val="22"/>
                <w:szCs w:val="22"/>
              </w:rPr>
            </w:pPr>
            <w:ins w:id="7060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0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6D9497C" w14:textId="77777777" w:rsidR="00596089" w:rsidRPr="00D74865" w:rsidRDefault="00596089" w:rsidP="00596089">
            <w:pPr>
              <w:spacing w:before="0" w:after="0" w:line="240" w:lineRule="auto"/>
              <w:jc w:val="center"/>
              <w:rPr>
                <w:ins w:id="70606" w:author="pete jones" w:date="2022-01-11T16:37:00Z"/>
                <w:rFonts w:ascii="Calibri" w:hAnsi="Calibri" w:cs="Calibri"/>
                <w:color w:val="000000"/>
                <w:sz w:val="22"/>
                <w:szCs w:val="22"/>
              </w:rPr>
            </w:pPr>
            <w:ins w:id="7060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0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8E4FBAD" w14:textId="77777777" w:rsidR="00596089" w:rsidRPr="00D74865" w:rsidRDefault="00596089" w:rsidP="00596089">
            <w:pPr>
              <w:spacing w:before="0" w:after="0" w:line="240" w:lineRule="auto"/>
              <w:jc w:val="center"/>
              <w:rPr>
                <w:ins w:id="70609" w:author="pete jones" w:date="2022-01-11T16:37:00Z"/>
                <w:rFonts w:ascii="Calibri" w:hAnsi="Calibri" w:cs="Calibri"/>
                <w:color w:val="000000"/>
                <w:sz w:val="22"/>
                <w:szCs w:val="22"/>
              </w:rPr>
            </w:pPr>
            <w:ins w:id="7061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1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3980FB0" w14:textId="77777777" w:rsidR="00596089" w:rsidRPr="00D74865" w:rsidRDefault="00596089" w:rsidP="00596089">
            <w:pPr>
              <w:spacing w:before="0" w:after="0" w:line="240" w:lineRule="auto"/>
              <w:jc w:val="center"/>
              <w:rPr>
                <w:ins w:id="70612" w:author="pete jones" w:date="2022-01-11T16:37:00Z"/>
                <w:rFonts w:ascii="Calibri" w:hAnsi="Calibri" w:cs="Calibri"/>
                <w:color w:val="000000"/>
                <w:sz w:val="22"/>
                <w:szCs w:val="22"/>
              </w:rPr>
            </w:pPr>
            <w:ins w:id="7061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1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B9EA5BB" w14:textId="77777777" w:rsidR="00596089" w:rsidRPr="00D74865" w:rsidRDefault="00596089" w:rsidP="00596089">
            <w:pPr>
              <w:spacing w:before="0" w:after="0" w:line="240" w:lineRule="auto"/>
              <w:jc w:val="center"/>
              <w:rPr>
                <w:ins w:id="70615" w:author="pete jones" w:date="2022-01-11T16:37:00Z"/>
                <w:rFonts w:ascii="Calibri" w:hAnsi="Calibri" w:cs="Calibri"/>
                <w:color w:val="000000"/>
                <w:sz w:val="22"/>
                <w:szCs w:val="22"/>
              </w:rPr>
            </w:pPr>
            <w:ins w:id="7061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617"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4048EC1F" w14:textId="77777777" w:rsidR="00596089" w:rsidRPr="00D74865" w:rsidRDefault="00596089" w:rsidP="00596089">
            <w:pPr>
              <w:spacing w:before="0" w:after="0" w:line="240" w:lineRule="auto"/>
              <w:jc w:val="center"/>
              <w:rPr>
                <w:ins w:id="70618" w:author="pete jones" w:date="2022-01-11T16:37:00Z"/>
                <w:rFonts w:ascii="Calibri" w:hAnsi="Calibri" w:cs="Calibri"/>
                <w:color w:val="000000"/>
                <w:sz w:val="22"/>
                <w:szCs w:val="22"/>
              </w:rPr>
            </w:pPr>
            <w:ins w:id="70619" w:author="pete jones" w:date="2022-01-11T16:37:00Z">
              <w:r w:rsidRPr="00D74865">
                <w:rPr>
                  <w:rFonts w:ascii="Calibri" w:hAnsi="Calibri" w:cs="Calibri"/>
                  <w:color w:val="000000"/>
                  <w:sz w:val="22"/>
                  <w:szCs w:val="22"/>
                </w:rPr>
                <w:t> </w:t>
              </w:r>
            </w:ins>
          </w:p>
        </w:tc>
      </w:tr>
      <w:tr w:rsidR="00596089" w:rsidRPr="00D74865" w14:paraId="33F86ADC" w14:textId="77777777" w:rsidTr="00176127">
        <w:trPr>
          <w:trHeight w:val="300"/>
          <w:ins w:id="70620" w:author="pete jones" w:date="2022-01-11T16:37:00Z"/>
          <w:trPrChange w:id="70621"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622"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D41A06D" w14:textId="77777777" w:rsidR="00596089" w:rsidRPr="00D74865" w:rsidRDefault="00596089" w:rsidP="00596089">
            <w:pPr>
              <w:spacing w:before="0" w:after="0" w:line="240" w:lineRule="auto"/>
              <w:jc w:val="center"/>
              <w:rPr>
                <w:ins w:id="70623" w:author="pete jones" w:date="2022-01-11T16:37:00Z"/>
                <w:rFonts w:ascii="Calibri" w:hAnsi="Calibri" w:cs="Calibri"/>
                <w:color w:val="000000"/>
                <w:sz w:val="22"/>
                <w:szCs w:val="22"/>
              </w:rPr>
            </w:pPr>
            <w:ins w:id="70624"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625"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09B4597B" w14:textId="77777777" w:rsidR="00596089" w:rsidRPr="00D74865" w:rsidRDefault="00596089" w:rsidP="00596089">
            <w:pPr>
              <w:spacing w:before="0" w:after="0" w:line="240" w:lineRule="auto"/>
              <w:jc w:val="left"/>
              <w:rPr>
                <w:ins w:id="70626" w:author="pete jones" w:date="2022-01-11T16:37:00Z"/>
                <w:rFonts w:ascii="Calibri" w:hAnsi="Calibri" w:cs="Calibri"/>
                <w:color w:val="000000"/>
                <w:sz w:val="22"/>
                <w:szCs w:val="22"/>
              </w:rPr>
            </w:pPr>
            <w:ins w:id="70627" w:author="pete jones" w:date="2022-01-11T16:37:00Z">
              <w:r w:rsidRPr="00D74865">
                <w:rPr>
                  <w:rFonts w:ascii="Calibri" w:hAnsi="Calibri" w:cs="Calibri"/>
                  <w:color w:val="000000"/>
                  <w:sz w:val="22"/>
                  <w:szCs w:val="22"/>
                </w:rPr>
                <w:t>BEng: Professional Development and Project Planning</w:t>
              </w:r>
            </w:ins>
          </w:p>
        </w:tc>
        <w:tc>
          <w:tcPr>
            <w:tcW w:w="498" w:type="dxa"/>
            <w:tcBorders>
              <w:top w:val="nil"/>
              <w:left w:val="nil"/>
              <w:bottom w:val="single" w:sz="4" w:space="0" w:color="auto"/>
              <w:right w:val="single" w:sz="4" w:space="0" w:color="auto"/>
            </w:tcBorders>
            <w:shd w:val="clear" w:color="auto" w:fill="auto"/>
            <w:noWrap/>
            <w:vAlign w:val="bottom"/>
            <w:hideMark/>
            <w:tcPrChange w:id="7062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66D97C1A" w14:textId="77777777" w:rsidR="00596089" w:rsidRPr="00D74865" w:rsidRDefault="00596089" w:rsidP="00596089">
            <w:pPr>
              <w:spacing w:before="0" w:after="0" w:line="240" w:lineRule="auto"/>
              <w:jc w:val="center"/>
              <w:rPr>
                <w:ins w:id="70629" w:author="pete jones" w:date="2022-01-11T16:37:00Z"/>
                <w:rFonts w:ascii="Calibri" w:hAnsi="Calibri" w:cs="Calibri"/>
                <w:color w:val="000000"/>
                <w:sz w:val="22"/>
                <w:szCs w:val="22"/>
              </w:rPr>
            </w:pPr>
            <w:ins w:id="70630" w:author="pete jones" w:date="2022-01-11T16:37:00Z">
              <w:r w:rsidRPr="00D74865">
                <w:rPr>
                  <w:rFonts w:ascii="Calibri" w:hAnsi="Calibri" w:cs="Calibri"/>
                  <w:color w:val="000000"/>
                  <w:sz w:val="22"/>
                  <w:szCs w:val="22"/>
                </w:rPr>
                <w:t>O</w:t>
              </w:r>
            </w:ins>
          </w:p>
        </w:tc>
        <w:tc>
          <w:tcPr>
            <w:tcW w:w="498" w:type="dxa"/>
            <w:tcBorders>
              <w:top w:val="nil"/>
              <w:left w:val="nil"/>
              <w:bottom w:val="single" w:sz="4" w:space="0" w:color="auto"/>
              <w:right w:val="single" w:sz="4" w:space="0" w:color="auto"/>
            </w:tcBorders>
            <w:shd w:val="clear" w:color="auto" w:fill="auto"/>
            <w:noWrap/>
            <w:vAlign w:val="bottom"/>
            <w:hideMark/>
            <w:tcPrChange w:id="7063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07AE908" w14:textId="77777777" w:rsidR="00596089" w:rsidRPr="00D74865" w:rsidRDefault="00596089" w:rsidP="00596089">
            <w:pPr>
              <w:spacing w:before="0" w:after="0" w:line="240" w:lineRule="auto"/>
              <w:jc w:val="center"/>
              <w:rPr>
                <w:ins w:id="70632" w:author="pete jones" w:date="2022-01-11T16:37:00Z"/>
                <w:rFonts w:ascii="Calibri" w:hAnsi="Calibri" w:cs="Calibri"/>
                <w:color w:val="000000"/>
                <w:sz w:val="22"/>
                <w:szCs w:val="22"/>
              </w:rPr>
            </w:pPr>
            <w:ins w:id="70633" w:author="pete jones" w:date="2022-01-11T16:37:00Z">
              <w:r w:rsidRPr="00D74865">
                <w:rPr>
                  <w:rFonts w:ascii="Calibri" w:hAnsi="Calibri" w:cs="Calibri"/>
                  <w:color w:val="000000"/>
                  <w:sz w:val="22"/>
                  <w:szCs w:val="22"/>
                </w:rPr>
                <w:t>10</w:t>
              </w:r>
            </w:ins>
          </w:p>
        </w:tc>
        <w:tc>
          <w:tcPr>
            <w:tcW w:w="498" w:type="dxa"/>
            <w:tcBorders>
              <w:top w:val="nil"/>
              <w:left w:val="nil"/>
              <w:bottom w:val="single" w:sz="4" w:space="0" w:color="auto"/>
              <w:right w:val="single" w:sz="4" w:space="0" w:color="auto"/>
            </w:tcBorders>
            <w:shd w:val="clear" w:color="auto" w:fill="auto"/>
            <w:noWrap/>
            <w:vAlign w:val="bottom"/>
            <w:hideMark/>
            <w:tcPrChange w:id="7063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64AADD9" w14:textId="77777777" w:rsidR="00596089" w:rsidRPr="00D74865" w:rsidRDefault="00596089" w:rsidP="00596089">
            <w:pPr>
              <w:spacing w:before="0" w:after="0" w:line="240" w:lineRule="auto"/>
              <w:jc w:val="center"/>
              <w:rPr>
                <w:ins w:id="70635" w:author="pete jones" w:date="2022-01-11T16:37:00Z"/>
                <w:rFonts w:ascii="Calibri" w:hAnsi="Calibri" w:cs="Calibri"/>
                <w:color w:val="000000"/>
                <w:sz w:val="22"/>
                <w:szCs w:val="22"/>
              </w:rPr>
            </w:pPr>
            <w:ins w:id="7063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3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9FC44C9" w14:textId="77777777" w:rsidR="00596089" w:rsidRPr="00D74865" w:rsidRDefault="00596089" w:rsidP="00596089">
            <w:pPr>
              <w:spacing w:before="0" w:after="0" w:line="240" w:lineRule="auto"/>
              <w:jc w:val="center"/>
              <w:rPr>
                <w:ins w:id="70638" w:author="pete jones" w:date="2022-01-11T16:37:00Z"/>
                <w:rFonts w:ascii="Calibri" w:hAnsi="Calibri" w:cs="Calibri"/>
                <w:color w:val="000000"/>
                <w:sz w:val="22"/>
                <w:szCs w:val="22"/>
              </w:rPr>
            </w:pPr>
            <w:ins w:id="7063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40"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DE79C87" w14:textId="77777777" w:rsidR="00596089" w:rsidRPr="00D74865" w:rsidRDefault="00596089" w:rsidP="00596089">
            <w:pPr>
              <w:spacing w:before="0" w:after="0" w:line="240" w:lineRule="auto"/>
              <w:jc w:val="center"/>
              <w:rPr>
                <w:ins w:id="70641" w:author="pete jones" w:date="2022-01-11T16:37:00Z"/>
                <w:rFonts w:ascii="Calibri" w:hAnsi="Calibri" w:cs="Calibri"/>
                <w:color w:val="000000"/>
                <w:sz w:val="22"/>
                <w:szCs w:val="22"/>
              </w:rPr>
            </w:pPr>
            <w:ins w:id="7064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4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96CA1C9" w14:textId="77777777" w:rsidR="00596089" w:rsidRPr="00D74865" w:rsidRDefault="00596089" w:rsidP="00596089">
            <w:pPr>
              <w:spacing w:before="0" w:after="0" w:line="240" w:lineRule="auto"/>
              <w:jc w:val="center"/>
              <w:rPr>
                <w:ins w:id="70644" w:author="pete jones" w:date="2022-01-11T16:37:00Z"/>
                <w:rFonts w:ascii="Calibri" w:hAnsi="Calibri" w:cs="Calibri"/>
                <w:color w:val="000000"/>
                <w:sz w:val="22"/>
                <w:szCs w:val="22"/>
              </w:rPr>
            </w:pPr>
            <w:ins w:id="7064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4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7878572" w14:textId="77777777" w:rsidR="00596089" w:rsidRPr="00D74865" w:rsidRDefault="00596089" w:rsidP="00596089">
            <w:pPr>
              <w:spacing w:before="0" w:after="0" w:line="240" w:lineRule="auto"/>
              <w:jc w:val="center"/>
              <w:rPr>
                <w:ins w:id="70647" w:author="pete jones" w:date="2022-01-11T16:37:00Z"/>
                <w:rFonts w:ascii="Calibri" w:hAnsi="Calibri" w:cs="Calibri"/>
                <w:color w:val="000000"/>
                <w:sz w:val="22"/>
                <w:szCs w:val="22"/>
              </w:rPr>
            </w:pPr>
            <w:ins w:id="7064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4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5172FB1" w14:textId="77777777" w:rsidR="00596089" w:rsidRPr="00D74865" w:rsidRDefault="00596089" w:rsidP="00596089">
            <w:pPr>
              <w:spacing w:before="0" w:after="0" w:line="240" w:lineRule="auto"/>
              <w:jc w:val="center"/>
              <w:rPr>
                <w:ins w:id="70650" w:author="pete jones" w:date="2022-01-11T16:37:00Z"/>
                <w:rFonts w:ascii="Calibri" w:hAnsi="Calibri" w:cs="Calibri"/>
                <w:color w:val="000000"/>
                <w:sz w:val="22"/>
                <w:szCs w:val="22"/>
              </w:rPr>
            </w:pPr>
            <w:ins w:id="7065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5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58D8BDE" w14:textId="77777777" w:rsidR="00596089" w:rsidRPr="00D74865" w:rsidRDefault="00596089" w:rsidP="00596089">
            <w:pPr>
              <w:spacing w:before="0" w:after="0" w:line="240" w:lineRule="auto"/>
              <w:jc w:val="center"/>
              <w:rPr>
                <w:ins w:id="70653" w:author="pete jones" w:date="2022-01-11T16:37:00Z"/>
                <w:rFonts w:ascii="Calibri" w:hAnsi="Calibri" w:cs="Calibri"/>
                <w:color w:val="000000"/>
                <w:sz w:val="22"/>
                <w:szCs w:val="22"/>
              </w:rPr>
            </w:pPr>
            <w:ins w:id="7065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5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23B9312" w14:textId="77777777" w:rsidR="00596089" w:rsidRPr="00D74865" w:rsidRDefault="00596089" w:rsidP="00596089">
            <w:pPr>
              <w:spacing w:before="0" w:after="0" w:line="240" w:lineRule="auto"/>
              <w:jc w:val="center"/>
              <w:rPr>
                <w:ins w:id="70656" w:author="pete jones" w:date="2022-01-11T16:37:00Z"/>
                <w:rFonts w:ascii="Calibri" w:hAnsi="Calibri" w:cs="Calibri"/>
                <w:color w:val="000000"/>
                <w:sz w:val="22"/>
                <w:szCs w:val="22"/>
              </w:rPr>
            </w:pPr>
            <w:ins w:id="7065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5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286080F" w14:textId="77777777" w:rsidR="00596089" w:rsidRPr="00D74865" w:rsidRDefault="00596089" w:rsidP="00596089">
            <w:pPr>
              <w:spacing w:before="0" w:after="0" w:line="240" w:lineRule="auto"/>
              <w:jc w:val="center"/>
              <w:rPr>
                <w:ins w:id="70659" w:author="pete jones" w:date="2022-01-11T16:37:00Z"/>
                <w:rFonts w:ascii="Calibri" w:hAnsi="Calibri" w:cs="Calibri"/>
                <w:color w:val="000000"/>
                <w:sz w:val="22"/>
                <w:szCs w:val="22"/>
              </w:rPr>
            </w:pPr>
            <w:ins w:id="7066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661"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0AEFFE38" w14:textId="77777777" w:rsidR="00596089" w:rsidRPr="00D74865" w:rsidRDefault="00596089" w:rsidP="00596089">
            <w:pPr>
              <w:spacing w:before="0" w:after="0" w:line="240" w:lineRule="auto"/>
              <w:jc w:val="center"/>
              <w:rPr>
                <w:ins w:id="70662" w:author="pete jones" w:date="2022-01-11T16:37:00Z"/>
                <w:rFonts w:ascii="Calibri" w:hAnsi="Calibri" w:cs="Calibri"/>
                <w:color w:val="000000"/>
                <w:sz w:val="22"/>
                <w:szCs w:val="22"/>
              </w:rPr>
            </w:pPr>
            <w:ins w:id="70663" w:author="pete jones" w:date="2022-01-11T16:37:00Z">
              <w:r w:rsidRPr="00D74865">
                <w:rPr>
                  <w:rFonts w:ascii="Calibri" w:hAnsi="Calibri" w:cs="Calibri"/>
                  <w:color w:val="000000"/>
                  <w:sz w:val="22"/>
                  <w:szCs w:val="22"/>
                </w:rPr>
                <w:t> </w:t>
              </w:r>
            </w:ins>
          </w:p>
        </w:tc>
      </w:tr>
      <w:tr w:rsidR="00596089" w:rsidRPr="00D74865" w14:paraId="4DEC5358" w14:textId="77777777" w:rsidTr="00176127">
        <w:trPr>
          <w:trHeight w:val="300"/>
          <w:ins w:id="70664" w:author="pete jones" w:date="2022-01-11T16:37:00Z"/>
          <w:trPrChange w:id="70665"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666"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C283C75" w14:textId="77777777" w:rsidR="00596089" w:rsidRPr="00D74865" w:rsidRDefault="00596089" w:rsidP="00596089">
            <w:pPr>
              <w:spacing w:before="0" w:after="0" w:line="240" w:lineRule="auto"/>
              <w:jc w:val="center"/>
              <w:rPr>
                <w:ins w:id="70667" w:author="pete jones" w:date="2022-01-11T16:37:00Z"/>
                <w:rFonts w:ascii="Calibri" w:hAnsi="Calibri" w:cs="Calibri"/>
                <w:color w:val="000000"/>
                <w:sz w:val="22"/>
                <w:szCs w:val="22"/>
              </w:rPr>
            </w:pPr>
            <w:ins w:id="70668"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669"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0EA439BC" w14:textId="77777777" w:rsidR="00596089" w:rsidRPr="00D74865" w:rsidRDefault="00596089" w:rsidP="00596089">
            <w:pPr>
              <w:spacing w:before="0" w:after="0" w:line="240" w:lineRule="auto"/>
              <w:jc w:val="left"/>
              <w:rPr>
                <w:ins w:id="70670" w:author="pete jones" w:date="2022-01-11T16:37:00Z"/>
                <w:rFonts w:ascii="Calibri" w:hAnsi="Calibri" w:cs="Calibri"/>
                <w:color w:val="000000"/>
                <w:sz w:val="22"/>
                <w:szCs w:val="22"/>
              </w:rPr>
            </w:pPr>
            <w:ins w:id="70671" w:author="pete jones" w:date="2022-01-11T16:37:00Z">
              <w:r w:rsidRPr="00D74865">
                <w:rPr>
                  <w:rFonts w:ascii="Calibri" w:hAnsi="Calibri" w:cs="Calibri"/>
                  <w:color w:val="000000"/>
                  <w:sz w:val="22"/>
                  <w:szCs w:val="22"/>
                </w:rPr>
                <w:t>Add+vantage</w:t>
              </w:r>
            </w:ins>
          </w:p>
        </w:tc>
        <w:tc>
          <w:tcPr>
            <w:tcW w:w="498" w:type="dxa"/>
            <w:tcBorders>
              <w:top w:val="nil"/>
              <w:left w:val="nil"/>
              <w:bottom w:val="single" w:sz="4" w:space="0" w:color="auto"/>
              <w:right w:val="single" w:sz="4" w:space="0" w:color="auto"/>
            </w:tcBorders>
            <w:shd w:val="clear" w:color="auto" w:fill="auto"/>
            <w:noWrap/>
            <w:vAlign w:val="bottom"/>
            <w:hideMark/>
            <w:tcPrChange w:id="7067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D47A3FC" w14:textId="77777777" w:rsidR="00596089" w:rsidRPr="00D74865" w:rsidRDefault="00596089" w:rsidP="00596089">
            <w:pPr>
              <w:spacing w:before="0" w:after="0" w:line="240" w:lineRule="auto"/>
              <w:jc w:val="center"/>
              <w:rPr>
                <w:ins w:id="70673" w:author="pete jones" w:date="2022-01-11T16:37:00Z"/>
                <w:rFonts w:ascii="Calibri" w:hAnsi="Calibri" w:cs="Calibri"/>
                <w:color w:val="000000"/>
                <w:sz w:val="22"/>
                <w:szCs w:val="22"/>
              </w:rPr>
            </w:pPr>
            <w:ins w:id="70674" w:author="pete jones" w:date="2022-01-11T16:37:00Z">
              <w:r w:rsidRPr="00D74865">
                <w:rPr>
                  <w:rFonts w:ascii="Calibri" w:hAnsi="Calibri" w:cs="Calibri"/>
                  <w:color w:val="000000"/>
                  <w:sz w:val="22"/>
                  <w:szCs w:val="22"/>
                </w:rPr>
                <w:t>O</w:t>
              </w:r>
            </w:ins>
          </w:p>
        </w:tc>
        <w:tc>
          <w:tcPr>
            <w:tcW w:w="498" w:type="dxa"/>
            <w:tcBorders>
              <w:top w:val="nil"/>
              <w:left w:val="nil"/>
              <w:bottom w:val="single" w:sz="4" w:space="0" w:color="auto"/>
              <w:right w:val="single" w:sz="4" w:space="0" w:color="auto"/>
            </w:tcBorders>
            <w:shd w:val="clear" w:color="auto" w:fill="auto"/>
            <w:noWrap/>
            <w:vAlign w:val="bottom"/>
            <w:hideMark/>
            <w:tcPrChange w:id="7067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06AC759" w14:textId="77777777" w:rsidR="00596089" w:rsidRPr="00D74865" w:rsidRDefault="00596089" w:rsidP="00596089">
            <w:pPr>
              <w:spacing w:before="0" w:after="0" w:line="240" w:lineRule="auto"/>
              <w:jc w:val="center"/>
              <w:rPr>
                <w:ins w:id="70676" w:author="pete jones" w:date="2022-01-11T16:37:00Z"/>
                <w:rFonts w:ascii="Calibri" w:hAnsi="Calibri" w:cs="Calibri"/>
                <w:color w:val="000000"/>
                <w:sz w:val="22"/>
                <w:szCs w:val="22"/>
              </w:rPr>
            </w:pPr>
            <w:ins w:id="70677" w:author="pete jones" w:date="2022-01-11T16:37:00Z">
              <w:r w:rsidRPr="00D74865">
                <w:rPr>
                  <w:rFonts w:ascii="Calibri" w:hAnsi="Calibri" w:cs="Calibri"/>
                  <w:color w:val="000000"/>
                  <w:sz w:val="22"/>
                  <w:szCs w:val="22"/>
                </w:rPr>
                <w:t>10</w:t>
              </w:r>
            </w:ins>
          </w:p>
        </w:tc>
        <w:tc>
          <w:tcPr>
            <w:tcW w:w="498" w:type="dxa"/>
            <w:tcBorders>
              <w:top w:val="nil"/>
              <w:left w:val="nil"/>
              <w:bottom w:val="single" w:sz="4" w:space="0" w:color="auto"/>
              <w:right w:val="single" w:sz="4" w:space="0" w:color="auto"/>
            </w:tcBorders>
            <w:shd w:val="clear" w:color="auto" w:fill="auto"/>
            <w:noWrap/>
            <w:vAlign w:val="bottom"/>
            <w:hideMark/>
            <w:tcPrChange w:id="7067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2B6E8224" w14:textId="77777777" w:rsidR="00596089" w:rsidRPr="00D74865" w:rsidRDefault="00596089" w:rsidP="00596089">
            <w:pPr>
              <w:spacing w:before="0" w:after="0" w:line="240" w:lineRule="auto"/>
              <w:jc w:val="center"/>
              <w:rPr>
                <w:ins w:id="70679" w:author="pete jones" w:date="2022-01-11T16:37:00Z"/>
                <w:rFonts w:ascii="Calibri" w:hAnsi="Calibri" w:cs="Calibri"/>
                <w:color w:val="000000"/>
                <w:sz w:val="22"/>
                <w:szCs w:val="22"/>
              </w:rPr>
            </w:pPr>
            <w:ins w:id="7068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8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9836CA1" w14:textId="77777777" w:rsidR="00596089" w:rsidRPr="00D74865" w:rsidRDefault="00596089" w:rsidP="00596089">
            <w:pPr>
              <w:spacing w:before="0" w:after="0" w:line="240" w:lineRule="auto"/>
              <w:jc w:val="center"/>
              <w:rPr>
                <w:ins w:id="70682" w:author="pete jones" w:date="2022-01-11T16:37:00Z"/>
                <w:rFonts w:ascii="Calibri" w:hAnsi="Calibri" w:cs="Calibri"/>
                <w:color w:val="000000"/>
                <w:sz w:val="22"/>
                <w:szCs w:val="22"/>
              </w:rPr>
            </w:pPr>
            <w:ins w:id="7068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84"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1EB3640" w14:textId="77777777" w:rsidR="00596089" w:rsidRPr="00D74865" w:rsidRDefault="00596089" w:rsidP="00596089">
            <w:pPr>
              <w:spacing w:before="0" w:after="0" w:line="240" w:lineRule="auto"/>
              <w:jc w:val="center"/>
              <w:rPr>
                <w:ins w:id="70685" w:author="pete jones" w:date="2022-01-11T16:37:00Z"/>
                <w:rFonts w:ascii="Calibri" w:hAnsi="Calibri" w:cs="Calibri"/>
                <w:color w:val="000000"/>
                <w:sz w:val="22"/>
                <w:szCs w:val="22"/>
              </w:rPr>
            </w:pPr>
            <w:ins w:id="7068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8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78D2651" w14:textId="77777777" w:rsidR="00596089" w:rsidRPr="00D74865" w:rsidRDefault="00596089" w:rsidP="00596089">
            <w:pPr>
              <w:spacing w:before="0" w:after="0" w:line="240" w:lineRule="auto"/>
              <w:jc w:val="center"/>
              <w:rPr>
                <w:ins w:id="70688" w:author="pete jones" w:date="2022-01-11T16:37:00Z"/>
                <w:rFonts w:ascii="Calibri" w:hAnsi="Calibri" w:cs="Calibri"/>
                <w:color w:val="000000"/>
                <w:sz w:val="22"/>
                <w:szCs w:val="22"/>
              </w:rPr>
            </w:pPr>
            <w:ins w:id="7068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9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D03CEF1" w14:textId="77777777" w:rsidR="00596089" w:rsidRPr="00D74865" w:rsidRDefault="00596089" w:rsidP="00596089">
            <w:pPr>
              <w:spacing w:before="0" w:after="0" w:line="240" w:lineRule="auto"/>
              <w:jc w:val="center"/>
              <w:rPr>
                <w:ins w:id="70691" w:author="pete jones" w:date="2022-01-11T16:37:00Z"/>
                <w:rFonts w:ascii="Calibri" w:hAnsi="Calibri" w:cs="Calibri"/>
                <w:color w:val="000000"/>
                <w:sz w:val="22"/>
                <w:szCs w:val="22"/>
              </w:rPr>
            </w:pPr>
            <w:ins w:id="7069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9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6269B09" w14:textId="77777777" w:rsidR="00596089" w:rsidRPr="00D74865" w:rsidRDefault="00596089" w:rsidP="00596089">
            <w:pPr>
              <w:spacing w:before="0" w:after="0" w:line="240" w:lineRule="auto"/>
              <w:jc w:val="center"/>
              <w:rPr>
                <w:ins w:id="70694" w:author="pete jones" w:date="2022-01-11T16:37:00Z"/>
                <w:rFonts w:ascii="Calibri" w:hAnsi="Calibri" w:cs="Calibri"/>
                <w:color w:val="000000"/>
                <w:sz w:val="22"/>
                <w:szCs w:val="22"/>
              </w:rPr>
            </w:pPr>
            <w:ins w:id="7069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9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2169DE7" w14:textId="77777777" w:rsidR="00596089" w:rsidRPr="00D74865" w:rsidRDefault="00596089" w:rsidP="00596089">
            <w:pPr>
              <w:spacing w:before="0" w:after="0" w:line="240" w:lineRule="auto"/>
              <w:jc w:val="center"/>
              <w:rPr>
                <w:ins w:id="70697" w:author="pete jones" w:date="2022-01-11T16:37:00Z"/>
                <w:rFonts w:ascii="Calibri" w:hAnsi="Calibri" w:cs="Calibri"/>
                <w:color w:val="000000"/>
                <w:sz w:val="22"/>
                <w:szCs w:val="22"/>
              </w:rPr>
            </w:pPr>
            <w:ins w:id="7069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69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8B4ADDD" w14:textId="77777777" w:rsidR="00596089" w:rsidRPr="00D74865" w:rsidRDefault="00596089" w:rsidP="00596089">
            <w:pPr>
              <w:spacing w:before="0" w:after="0" w:line="240" w:lineRule="auto"/>
              <w:jc w:val="center"/>
              <w:rPr>
                <w:ins w:id="70700" w:author="pete jones" w:date="2022-01-11T16:37:00Z"/>
                <w:rFonts w:ascii="Calibri" w:hAnsi="Calibri" w:cs="Calibri"/>
                <w:color w:val="000000"/>
                <w:sz w:val="22"/>
                <w:szCs w:val="22"/>
              </w:rPr>
            </w:pPr>
            <w:ins w:id="7070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0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67ED65E" w14:textId="77777777" w:rsidR="00596089" w:rsidRPr="00D74865" w:rsidRDefault="00596089" w:rsidP="00596089">
            <w:pPr>
              <w:spacing w:before="0" w:after="0" w:line="240" w:lineRule="auto"/>
              <w:jc w:val="center"/>
              <w:rPr>
                <w:ins w:id="70703" w:author="pete jones" w:date="2022-01-11T16:37:00Z"/>
                <w:rFonts w:ascii="Calibri" w:hAnsi="Calibri" w:cs="Calibri"/>
                <w:color w:val="000000"/>
                <w:sz w:val="22"/>
                <w:szCs w:val="22"/>
              </w:rPr>
            </w:pPr>
            <w:ins w:id="7070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705"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7AF2C13E" w14:textId="77777777" w:rsidR="00596089" w:rsidRPr="00D74865" w:rsidRDefault="00596089" w:rsidP="00596089">
            <w:pPr>
              <w:spacing w:before="0" w:after="0" w:line="240" w:lineRule="auto"/>
              <w:jc w:val="center"/>
              <w:rPr>
                <w:ins w:id="70706" w:author="pete jones" w:date="2022-01-11T16:37:00Z"/>
                <w:rFonts w:ascii="Calibri" w:hAnsi="Calibri" w:cs="Calibri"/>
                <w:color w:val="000000"/>
                <w:sz w:val="22"/>
                <w:szCs w:val="22"/>
              </w:rPr>
            </w:pPr>
            <w:ins w:id="70707" w:author="pete jones" w:date="2022-01-11T16:37:00Z">
              <w:r w:rsidRPr="00D74865">
                <w:rPr>
                  <w:rFonts w:ascii="Calibri" w:hAnsi="Calibri" w:cs="Calibri"/>
                  <w:color w:val="000000"/>
                  <w:sz w:val="22"/>
                  <w:szCs w:val="22"/>
                </w:rPr>
                <w:t> </w:t>
              </w:r>
            </w:ins>
          </w:p>
        </w:tc>
      </w:tr>
      <w:tr w:rsidR="00596089" w:rsidRPr="00D74865" w14:paraId="5D81B00D" w14:textId="77777777" w:rsidTr="00176127">
        <w:trPr>
          <w:trHeight w:val="300"/>
          <w:ins w:id="70708" w:author="pete jones" w:date="2022-01-11T16:37:00Z"/>
          <w:trPrChange w:id="70709"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710"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E463F7E" w14:textId="77777777" w:rsidR="00596089" w:rsidRPr="00D74865" w:rsidRDefault="00596089" w:rsidP="00596089">
            <w:pPr>
              <w:spacing w:before="0" w:after="0" w:line="240" w:lineRule="auto"/>
              <w:jc w:val="center"/>
              <w:rPr>
                <w:ins w:id="70711" w:author="pete jones" w:date="2022-01-11T16:37:00Z"/>
                <w:rFonts w:ascii="Calibri" w:hAnsi="Calibri" w:cs="Calibri"/>
                <w:color w:val="000000"/>
                <w:sz w:val="22"/>
                <w:szCs w:val="22"/>
              </w:rPr>
            </w:pPr>
            <w:ins w:id="70712"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713"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67FEAD85" w14:textId="77777777" w:rsidR="00596089" w:rsidRPr="00D74865" w:rsidRDefault="00596089" w:rsidP="00596089">
            <w:pPr>
              <w:spacing w:before="0" w:after="0" w:line="240" w:lineRule="auto"/>
              <w:jc w:val="left"/>
              <w:rPr>
                <w:ins w:id="70714" w:author="pete jones" w:date="2022-01-11T16:37:00Z"/>
                <w:rFonts w:ascii="Calibri" w:hAnsi="Calibri" w:cs="Calibri"/>
                <w:color w:val="000000"/>
                <w:sz w:val="22"/>
                <w:szCs w:val="22"/>
              </w:rPr>
            </w:pPr>
            <w:ins w:id="70715" w:author="pete jones" w:date="2022-01-11T16:37:00Z">
              <w:r w:rsidRPr="00D74865">
                <w:rPr>
                  <w:rFonts w:ascii="Calibri" w:hAnsi="Calibri" w:cs="Calibri"/>
                  <w:color w:val="000000"/>
                  <w:sz w:val="22"/>
                  <w:szCs w:val="22"/>
                </w:rPr>
                <w:t>Finite Element Analysis and Optimisation</w:t>
              </w:r>
            </w:ins>
          </w:p>
        </w:tc>
        <w:tc>
          <w:tcPr>
            <w:tcW w:w="498" w:type="dxa"/>
            <w:tcBorders>
              <w:top w:val="nil"/>
              <w:left w:val="nil"/>
              <w:bottom w:val="single" w:sz="4" w:space="0" w:color="auto"/>
              <w:right w:val="single" w:sz="4" w:space="0" w:color="auto"/>
            </w:tcBorders>
            <w:shd w:val="clear" w:color="auto" w:fill="auto"/>
            <w:noWrap/>
            <w:vAlign w:val="bottom"/>
            <w:hideMark/>
            <w:tcPrChange w:id="7071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3053C51F" w14:textId="77777777" w:rsidR="00596089" w:rsidRPr="00D74865" w:rsidRDefault="00596089" w:rsidP="00596089">
            <w:pPr>
              <w:spacing w:before="0" w:after="0" w:line="240" w:lineRule="auto"/>
              <w:jc w:val="center"/>
              <w:rPr>
                <w:ins w:id="70717" w:author="pete jones" w:date="2022-01-11T16:37:00Z"/>
                <w:rFonts w:ascii="Calibri" w:hAnsi="Calibri" w:cs="Calibri"/>
                <w:color w:val="000000"/>
                <w:sz w:val="22"/>
                <w:szCs w:val="22"/>
              </w:rPr>
            </w:pPr>
            <w:ins w:id="70718" w:author="pete jones" w:date="2022-01-11T16:37:00Z">
              <w:r w:rsidRPr="00D74865">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071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8BE0F21" w14:textId="77777777" w:rsidR="00596089" w:rsidRPr="00D74865" w:rsidRDefault="00596089" w:rsidP="00596089">
            <w:pPr>
              <w:spacing w:before="0" w:after="0" w:line="240" w:lineRule="auto"/>
              <w:jc w:val="center"/>
              <w:rPr>
                <w:ins w:id="70720" w:author="pete jones" w:date="2022-01-11T16:37:00Z"/>
                <w:rFonts w:ascii="Calibri" w:hAnsi="Calibri" w:cs="Calibri"/>
                <w:color w:val="000000"/>
                <w:sz w:val="22"/>
                <w:szCs w:val="22"/>
              </w:rPr>
            </w:pPr>
            <w:ins w:id="70721"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72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4E5728CC" w14:textId="77777777" w:rsidR="00596089" w:rsidRPr="00D74865" w:rsidRDefault="00596089" w:rsidP="00596089">
            <w:pPr>
              <w:spacing w:before="0" w:after="0" w:line="240" w:lineRule="auto"/>
              <w:jc w:val="center"/>
              <w:rPr>
                <w:ins w:id="70723" w:author="pete jones" w:date="2022-01-11T16:37:00Z"/>
                <w:rFonts w:ascii="Calibri" w:hAnsi="Calibri" w:cs="Calibri"/>
                <w:color w:val="000000"/>
                <w:sz w:val="22"/>
                <w:szCs w:val="22"/>
              </w:rPr>
            </w:pPr>
            <w:ins w:id="7072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2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00C502B7" w14:textId="77777777" w:rsidR="00596089" w:rsidRPr="00D74865" w:rsidRDefault="00596089" w:rsidP="00596089">
            <w:pPr>
              <w:spacing w:before="0" w:after="0" w:line="240" w:lineRule="auto"/>
              <w:jc w:val="center"/>
              <w:rPr>
                <w:ins w:id="70726" w:author="pete jones" w:date="2022-01-11T16:37:00Z"/>
                <w:rFonts w:ascii="Calibri" w:hAnsi="Calibri" w:cs="Calibri"/>
                <w:color w:val="000000"/>
                <w:sz w:val="22"/>
                <w:szCs w:val="22"/>
              </w:rPr>
            </w:pPr>
            <w:ins w:id="7072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28"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105C979" w14:textId="77777777" w:rsidR="00596089" w:rsidRPr="00D74865" w:rsidRDefault="00596089" w:rsidP="00596089">
            <w:pPr>
              <w:spacing w:before="0" w:after="0" w:line="240" w:lineRule="auto"/>
              <w:jc w:val="center"/>
              <w:rPr>
                <w:ins w:id="70729" w:author="pete jones" w:date="2022-01-11T16:37:00Z"/>
                <w:rFonts w:ascii="Calibri" w:hAnsi="Calibri" w:cs="Calibri"/>
                <w:color w:val="000000"/>
                <w:sz w:val="22"/>
                <w:szCs w:val="22"/>
              </w:rPr>
            </w:pPr>
            <w:ins w:id="7073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3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60EFA20" w14:textId="77777777" w:rsidR="00596089" w:rsidRPr="00D74865" w:rsidRDefault="00596089" w:rsidP="00596089">
            <w:pPr>
              <w:spacing w:before="0" w:after="0" w:line="240" w:lineRule="auto"/>
              <w:jc w:val="center"/>
              <w:rPr>
                <w:ins w:id="70732" w:author="pete jones" w:date="2022-01-11T16:37:00Z"/>
                <w:rFonts w:ascii="Calibri" w:hAnsi="Calibri" w:cs="Calibri"/>
                <w:color w:val="000000"/>
                <w:sz w:val="22"/>
                <w:szCs w:val="22"/>
              </w:rPr>
            </w:pPr>
            <w:ins w:id="7073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3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79E9ACB" w14:textId="77777777" w:rsidR="00596089" w:rsidRPr="00D74865" w:rsidRDefault="00596089" w:rsidP="00596089">
            <w:pPr>
              <w:spacing w:before="0" w:after="0" w:line="240" w:lineRule="auto"/>
              <w:jc w:val="center"/>
              <w:rPr>
                <w:ins w:id="70735" w:author="pete jones" w:date="2022-01-11T16:37:00Z"/>
                <w:rFonts w:ascii="Calibri" w:hAnsi="Calibri" w:cs="Calibri"/>
                <w:color w:val="000000"/>
                <w:sz w:val="22"/>
                <w:szCs w:val="22"/>
              </w:rPr>
            </w:pPr>
            <w:ins w:id="7073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3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AA53509" w14:textId="77777777" w:rsidR="00596089" w:rsidRPr="00D74865" w:rsidRDefault="00596089" w:rsidP="00596089">
            <w:pPr>
              <w:spacing w:before="0" w:after="0" w:line="240" w:lineRule="auto"/>
              <w:jc w:val="center"/>
              <w:rPr>
                <w:ins w:id="70738" w:author="pete jones" w:date="2022-01-11T16:37:00Z"/>
                <w:rFonts w:ascii="Calibri" w:hAnsi="Calibri" w:cs="Calibri"/>
                <w:color w:val="000000"/>
                <w:sz w:val="22"/>
                <w:szCs w:val="22"/>
              </w:rPr>
            </w:pPr>
            <w:ins w:id="7073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4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EF08B90" w14:textId="77777777" w:rsidR="00596089" w:rsidRPr="00D74865" w:rsidRDefault="00596089" w:rsidP="00596089">
            <w:pPr>
              <w:spacing w:before="0" w:after="0" w:line="240" w:lineRule="auto"/>
              <w:jc w:val="center"/>
              <w:rPr>
                <w:ins w:id="70741" w:author="pete jones" w:date="2022-01-11T16:37:00Z"/>
                <w:rFonts w:ascii="Calibri" w:hAnsi="Calibri" w:cs="Calibri"/>
                <w:color w:val="000000"/>
                <w:sz w:val="22"/>
                <w:szCs w:val="22"/>
              </w:rPr>
            </w:pPr>
            <w:ins w:id="7074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4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D26DF5D" w14:textId="77777777" w:rsidR="00596089" w:rsidRPr="00D74865" w:rsidRDefault="00596089" w:rsidP="00596089">
            <w:pPr>
              <w:spacing w:before="0" w:after="0" w:line="240" w:lineRule="auto"/>
              <w:jc w:val="center"/>
              <w:rPr>
                <w:ins w:id="70744" w:author="pete jones" w:date="2022-01-11T16:37:00Z"/>
                <w:rFonts w:ascii="Calibri" w:hAnsi="Calibri" w:cs="Calibri"/>
                <w:color w:val="000000"/>
                <w:sz w:val="22"/>
                <w:szCs w:val="22"/>
              </w:rPr>
            </w:pPr>
            <w:ins w:id="7074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4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753DAA3" w14:textId="77777777" w:rsidR="00596089" w:rsidRPr="00D74865" w:rsidRDefault="00596089" w:rsidP="00596089">
            <w:pPr>
              <w:spacing w:before="0" w:after="0" w:line="240" w:lineRule="auto"/>
              <w:jc w:val="center"/>
              <w:rPr>
                <w:ins w:id="70747" w:author="pete jones" w:date="2022-01-11T16:37:00Z"/>
                <w:rFonts w:ascii="Calibri" w:hAnsi="Calibri" w:cs="Calibri"/>
                <w:color w:val="000000"/>
                <w:sz w:val="22"/>
                <w:szCs w:val="22"/>
              </w:rPr>
            </w:pPr>
            <w:ins w:id="7074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749"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06F76F9E" w14:textId="77777777" w:rsidR="00596089" w:rsidRPr="00D74865" w:rsidRDefault="00596089" w:rsidP="00596089">
            <w:pPr>
              <w:spacing w:before="0" w:after="0" w:line="240" w:lineRule="auto"/>
              <w:jc w:val="center"/>
              <w:rPr>
                <w:ins w:id="70750" w:author="pete jones" w:date="2022-01-11T16:37:00Z"/>
                <w:rFonts w:ascii="Calibri" w:hAnsi="Calibri" w:cs="Calibri"/>
                <w:color w:val="000000"/>
                <w:sz w:val="22"/>
                <w:szCs w:val="22"/>
              </w:rPr>
            </w:pPr>
            <w:ins w:id="70751" w:author="pete jones" w:date="2022-01-11T16:37:00Z">
              <w:r w:rsidRPr="00D74865">
                <w:rPr>
                  <w:rFonts w:ascii="Calibri" w:hAnsi="Calibri" w:cs="Calibri"/>
                  <w:color w:val="000000"/>
                  <w:sz w:val="22"/>
                  <w:szCs w:val="22"/>
                </w:rPr>
                <w:t> </w:t>
              </w:r>
            </w:ins>
          </w:p>
        </w:tc>
      </w:tr>
      <w:tr w:rsidR="00596089" w:rsidRPr="00D74865" w14:paraId="182A6B54" w14:textId="77777777" w:rsidTr="00176127">
        <w:trPr>
          <w:trHeight w:val="300"/>
          <w:ins w:id="70752" w:author="pete jones" w:date="2022-01-11T16:37:00Z"/>
          <w:trPrChange w:id="70753"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754"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34BD0A4" w14:textId="77777777" w:rsidR="00596089" w:rsidRPr="00D74865" w:rsidRDefault="00596089" w:rsidP="00596089">
            <w:pPr>
              <w:spacing w:before="0" w:after="0" w:line="240" w:lineRule="auto"/>
              <w:jc w:val="center"/>
              <w:rPr>
                <w:ins w:id="70755" w:author="pete jones" w:date="2022-01-11T16:37:00Z"/>
                <w:rFonts w:ascii="Calibri" w:hAnsi="Calibri" w:cs="Calibri"/>
                <w:color w:val="000000"/>
                <w:sz w:val="22"/>
                <w:szCs w:val="22"/>
              </w:rPr>
            </w:pPr>
            <w:ins w:id="70756"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757"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1E900F54" w14:textId="77777777" w:rsidR="00596089" w:rsidRPr="00D74865" w:rsidRDefault="00596089" w:rsidP="00596089">
            <w:pPr>
              <w:spacing w:before="0" w:after="0" w:line="240" w:lineRule="auto"/>
              <w:jc w:val="left"/>
              <w:rPr>
                <w:ins w:id="70758" w:author="pete jones" w:date="2022-01-11T16:37:00Z"/>
                <w:rFonts w:ascii="Calibri" w:hAnsi="Calibri" w:cs="Calibri"/>
                <w:color w:val="000000"/>
                <w:sz w:val="22"/>
                <w:szCs w:val="22"/>
              </w:rPr>
            </w:pPr>
            <w:ins w:id="70759" w:author="pete jones" w:date="2022-01-11T16:37:00Z">
              <w:r w:rsidRPr="00D74865">
                <w:rPr>
                  <w:rFonts w:ascii="Calibri" w:hAnsi="Calibri" w:cs="Calibri"/>
                  <w:color w:val="000000"/>
                  <w:sz w:val="22"/>
                  <w:szCs w:val="22"/>
                </w:rPr>
                <w:t>Propulsion Systems (Aero) and Aerodynamics</w:t>
              </w:r>
            </w:ins>
          </w:p>
        </w:tc>
        <w:tc>
          <w:tcPr>
            <w:tcW w:w="498" w:type="dxa"/>
            <w:tcBorders>
              <w:top w:val="nil"/>
              <w:left w:val="nil"/>
              <w:bottom w:val="single" w:sz="4" w:space="0" w:color="auto"/>
              <w:right w:val="single" w:sz="4" w:space="0" w:color="auto"/>
            </w:tcBorders>
            <w:shd w:val="clear" w:color="auto" w:fill="auto"/>
            <w:noWrap/>
            <w:vAlign w:val="bottom"/>
            <w:hideMark/>
            <w:tcPrChange w:id="7076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17A8C4A3" w14:textId="77777777" w:rsidR="00596089" w:rsidRPr="00D74865" w:rsidRDefault="00596089" w:rsidP="00596089">
            <w:pPr>
              <w:spacing w:before="0" w:after="0" w:line="240" w:lineRule="auto"/>
              <w:jc w:val="center"/>
              <w:rPr>
                <w:ins w:id="70761" w:author="pete jones" w:date="2022-01-11T16:37:00Z"/>
                <w:rFonts w:ascii="Calibri" w:hAnsi="Calibri" w:cs="Calibri"/>
                <w:color w:val="000000"/>
                <w:sz w:val="22"/>
                <w:szCs w:val="22"/>
              </w:rPr>
            </w:pPr>
            <w:ins w:id="70762" w:author="pete jones" w:date="2022-01-11T16:37:00Z">
              <w:r w:rsidRPr="00D74865">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076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08C60C1" w14:textId="77777777" w:rsidR="00596089" w:rsidRPr="00D74865" w:rsidRDefault="00596089" w:rsidP="00596089">
            <w:pPr>
              <w:spacing w:before="0" w:after="0" w:line="240" w:lineRule="auto"/>
              <w:jc w:val="center"/>
              <w:rPr>
                <w:ins w:id="70764" w:author="pete jones" w:date="2022-01-11T16:37:00Z"/>
                <w:rFonts w:ascii="Calibri" w:hAnsi="Calibri" w:cs="Calibri"/>
                <w:color w:val="000000"/>
                <w:sz w:val="22"/>
                <w:szCs w:val="22"/>
              </w:rPr>
            </w:pPr>
            <w:ins w:id="70765"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76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6468A726" w14:textId="77777777" w:rsidR="00596089" w:rsidRPr="00D74865" w:rsidRDefault="00596089" w:rsidP="00596089">
            <w:pPr>
              <w:spacing w:before="0" w:after="0" w:line="240" w:lineRule="auto"/>
              <w:jc w:val="center"/>
              <w:rPr>
                <w:ins w:id="70767" w:author="pete jones" w:date="2022-01-11T16:37:00Z"/>
                <w:rFonts w:ascii="Calibri" w:hAnsi="Calibri" w:cs="Calibri"/>
                <w:color w:val="000000"/>
                <w:sz w:val="22"/>
                <w:szCs w:val="22"/>
              </w:rPr>
            </w:pPr>
            <w:ins w:id="7076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6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DE1513F" w14:textId="77777777" w:rsidR="00596089" w:rsidRPr="00D74865" w:rsidRDefault="00596089" w:rsidP="00596089">
            <w:pPr>
              <w:spacing w:before="0" w:after="0" w:line="240" w:lineRule="auto"/>
              <w:jc w:val="center"/>
              <w:rPr>
                <w:ins w:id="70770" w:author="pete jones" w:date="2022-01-11T16:37:00Z"/>
                <w:rFonts w:ascii="Calibri" w:hAnsi="Calibri" w:cs="Calibri"/>
                <w:color w:val="000000"/>
                <w:sz w:val="22"/>
                <w:szCs w:val="22"/>
              </w:rPr>
            </w:pPr>
            <w:ins w:id="7077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72"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67F69BB3" w14:textId="77777777" w:rsidR="00596089" w:rsidRPr="00D74865" w:rsidRDefault="00596089" w:rsidP="00596089">
            <w:pPr>
              <w:spacing w:before="0" w:after="0" w:line="240" w:lineRule="auto"/>
              <w:jc w:val="center"/>
              <w:rPr>
                <w:ins w:id="70773" w:author="pete jones" w:date="2022-01-11T16:37:00Z"/>
                <w:rFonts w:ascii="Calibri" w:hAnsi="Calibri" w:cs="Calibri"/>
                <w:color w:val="000000"/>
                <w:sz w:val="22"/>
                <w:szCs w:val="22"/>
              </w:rPr>
            </w:pPr>
            <w:ins w:id="7077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7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AC01C9B" w14:textId="77777777" w:rsidR="00596089" w:rsidRPr="00D74865" w:rsidRDefault="00596089" w:rsidP="00596089">
            <w:pPr>
              <w:spacing w:before="0" w:after="0" w:line="240" w:lineRule="auto"/>
              <w:jc w:val="center"/>
              <w:rPr>
                <w:ins w:id="70776" w:author="pete jones" w:date="2022-01-11T16:37:00Z"/>
                <w:rFonts w:ascii="Calibri" w:hAnsi="Calibri" w:cs="Calibri"/>
                <w:color w:val="000000"/>
                <w:sz w:val="22"/>
                <w:szCs w:val="22"/>
              </w:rPr>
            </w:pPr>
            <w:ins w:id="7077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7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7166CCE" w14:textId="77777777" w:rsidR="00596089" w:rsidRPr="00D74865" w:rsidRDefault="00596089" w:rsidP="00596089">
            <w:pPr>
              <w:spacing w:before="0" w:after="0" w:line="240" w:lineRule="auto"/>
              <w:jc w:val="center"/>
              <w:rPr>
                <w:ins w:id="70779" w:author="pete jones" w:date="2022-01-11T16:37:00Z"/>
                <w:rFonts w:ascii="Calibri" w:hAnsi="Calibri" w:cs="Calibri"/>
                <w:color w:val="000000"/>
                <w:sz w:val="22"/>
                <w:szCs w:val="22"/>
              </w:rPr>
            </w:pPr>
            <w:ins w:id="7078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8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258F678" w14:textId="77777777" w:rsidR="00596089" w:rsidRPr="00D74865" w:rsidRDefault="00596089" w:rsidP="00596089">
            <w:pPr>
              <w:spacing w:before="0" w:after="0" w:line="240" w:lineRule="auto"/>
              <w:jc w:val="center"/>
              <w:rPr>
                <w:ins w:id="70782" w:author="pete jones" w:date="2022-01-11T16:37:00Z"/>
                <w:rFonts w:ascii="Calibri" w:hAnsi="Calibri" w:cs="Calibri"/>
                <w:color w:val="000000"/>
                <w:sz w:val="22"/>
                <w:szCs w:val="22"/>
              </w:rPr>
            </w:pPr>
            <w:ins w:id="7078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8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9F45F6A" w14:textId="77777777" w:rsidR="00596089" w:rsidRPr="00D74865" w:rsidRDefault="00596089" w:rsidP="00596089">
            <w:pPr>
              <w:spacing w:before="0" w:after="0" w:line="240" w:lineRule="auto"/>
              <w:jc w:val="center"/>
              <w:rPr>
                <w:ins w:id="70785" w:author="pete jones" w:date="2022-01-11T16:37:00Z"/>
                <w:rFonts w:ascii="Calibri" w:hAnsi="Calibri" w:cs="Calibri"/>
                <w:color w:val="000000"/>
                <w:sz w:val="22"/>
                <w:szCs w:val="22"/>
              </w:rPr>
            </w:pPr>
            <w:ins w:id="7078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8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EFD4F3C" w14:textId="77777777" w:rsidR="00596089" w:rsidRPr="00D74865" w:rsidRDefault="00596089" w:rsidP="00596089">
            <w:pPr>
              <w:spacing w:before="0" w:after="0" w:line="240" w:lineRule="auto"/>
              <w:jc w:val="center"/>
              <w:rPr>
                <w:ins w:id="70788" w:author="pete jones" w:date="2022-01-11T16:37:00Z"/>
                <w:rFonts w:ascii="Calibri" w:hAnsi="Calibri" w:cs="Calibri"/>
                <w:color w:val="000000"/>
                <w:sz w:val="22"/>
                <w:szCs w:val="22"/>
              </w:rPr>
            </w:pPr>
            <w:ins w:id="7078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79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6D56F97" w14:textId="77777777" w:rsidR="00596089" w:rsidRPr="00D74865" w:rsidRDefault="00596089" w:rsidP="00596089">
            <w:pPr>
              <w:spacing w:before="0" w:after="0" w:line="240" w:lineRule="auto"/>
              <w:jc w:val="center"/>
              <w:rPr>
                <w:ins w:id="70791" w:author="pete jones" w:date="2022-01-11T16:37:00Z"/>
                <w:rFonts w:ascii="Calibri" w:hAnsi="Calibri" w:cs="Calibri"/>
                <w:color w:val="000000"/>
                <w:sz w:val="22"/>
                <w:szCs w:val="22"/>
              </w:rPr>
            </w:pPr>
            <w:ins w:id="7079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793"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6526AF92" w14:textId="77777777" w:rsidR="00596089" w:rsidRPr="00D74865" w:rsidRDefault="00596089" w:rsidP="00596089">
            <w:pPr>
              <w:spacing w:before="0" w:after="0" w:line="240" w:lineRule="auto"/>
              <w:jc w:val="center"/>
              <w:rPr>
                <w:ins w:id="70794" w:author="pete jones" w:date="2022-01-11T16:37:00Z"/>
                <w:rFonts w:ascii="Calibri" w:hAnsi="Calibri" w:cs="Calibri"/>
                <w:color w:val="000000"/>
                <w:sz w:val="22"/>
                <w:szCs w:val="22"/>
              </w:rPr>
            </w:pPr>
            <w:ins w:id="70795" w:author="pete jones" w:date="2022-01-11T16:37:00Z">
              <w:r w:rsidRPr="00D74865">
                <w:rPr>
                  <w:rFonts w:ascii="Calibri" w:hAnsi="Calibri" w:cs="Calibri"/>
                  <w:color w:val="000000"/>
                  <w:sz w:val="22"/>
                  <w:szCs w:val="22"/>
                </w:rPr>
                <w:t> </w:t>
              </w:r>
            </w:ins>
          </w:p>
        </w:tc>
      </w:tr>
      <w:tr w:rsidR="00596089" w:rsidRPr="00D74865" w14:paraId="7925CA3C" w14:textId="77777777" w:rsidTr="00176127">
        <w:trPr>
          <w:trHeight w:val="300"/>
          <w:ins w:id="70796" w:author="pete jones" w:date="2022-01-11T16:37:00Z"/>
          <w:trPrChange w:id="70797"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798"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E642F96" w14:textId="77777777" w:rsidR="00596089" w:rsidRPr="00D74865" w:rsidRDefault="00596089" w:rsidP="00596089">
            <w:pPr>
              <w:spacing w:before="0" w:after="0" w:line="240" w:lineRule="auto"/>
              <w:jc w:val="center"/>
              <w:rPr>
                <w:ins w:id="70799" w:author="pete jones" w:date="2022-01-11T16:37:00Z"/>
                <w:rFonts w:ascii="Calibri" w:hAnsi="Calibri" w:cs="Calibri"/>
                <w:color w:val="000000"/>
                <w:sz w:val="22"/>
                <w:szCs w:val="22"/>
              </w:rPr>
            </w:pPr>
            <w:ins w:id="70800"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801"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54825E90" w14:textId="77777777" w:rsidR="00596089" w:rsidRPr="00D74865" w:rsidRDefault="00596089" w:rsidP="00596089">
            <w:pPr>
              <w:spacing w:before="0" w:after="0" w:line="240" w:lineRule="auto"/>
              <w:jc w:val="left"/>
              <w:rPr>
                <w:ins w:id="70802" w:author="pete jones" w:date="2022-01-11T16:37:00Z"/>
                <w:rFonts w:ascii="Calibri" w:hAnsi="Calibri" w:cs="Calibri"/>
                <w:color w:val="000000"/>
                <w:sz w:val="22"/>
                <w:szCs w:val="22"/>
              </w:rPr>
            </w:pPr>
            <w:ins w:id="70803" w:author="pete jones" w:date="2022-01-11T16:37:00Z">
              <w:r w:rsidRPr="00D74865">
                <w:rPr>
                  <w:rFonts w:ascii="Calibri" w:hAnsi="Calibri" w:cs="Calibri"/>
                  <w:color w:val="000000"/>
                  <w:sz w:val="22"/>
                  <w:szCs w:val="22"/>
                </w:rPr>
                <w:t>Computational Thermo-fluids</w:t>
              </w:r>
            </w:ins>
          </w:p>
        </w:tc>
        <w:tc>
          <w:tcPr>
            <w:tcW w:w="498" w:type="dxa"/>
            <w:tcBorders>
              <w:top w:val="nil"/>
              <w:left w:val="nil"/>
              <w:bottom w:val="single" w:sz="4" w:space="0" w:color="auto"/>
              <w:right w:val="single" w:sz="4" w:space="0" w:color="auto"/>
            </w:tcBorders>
            <w:shd w:val="clear" w:color="auto" w:fill="auto"/>
            <w:noWrap/>
            <w:vAlign w:val="bottom"/>
            <w:hideMark/>
            <w:tcPrChange w:id="7080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2872A8AF" w14:textId="77777777" w:rsidR="00596089" w:rsidRPr="00D74865" w:rsidRDefault="00596089" w:rsidP="00596089">
            <w:pPr>
              <w:spacing w:before="0" w:after="0" w:line="240" w:lineRule="auto"/>
              <w:jc w:val="center"/>
              <w:rPr>
                <w:ins w:id="70805" w:author="pete jones" w:date="2022-01-11T16:37:00Z"/>
                <w:rFonts w:ascii="Calibri" w:hAnsi="Calibri" w:cs="Calibri"/>
                <w:color w:val="000000"/>
                <w:sz w:val="22"/>
                <w:szCs w:val="22"/>
              </w:rPr>
            </w:pPr>
            <w:ins w:id="70806" w:author="pete jones" w:date="2022-01-11T16:37:00Z">
              <w:r w:rsidRPr="00D74865">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080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1BE0A67" w14:textId="77777777" w:rsidR="00596089" w:rsidRPr="00D74865" w:rsidRDefault="00596089" w:rsidP="00596089">
            <w:pPr>
              <w:spacing w:before="0" w:after="0" w:line="240" w:lineRule="auto"/>
              <w:jc w:val="center"/>
              <w:rPr>
                <w:ins w:id="70808" w:author="pete jones" w:date="2022-01-11T16:37:00Z"/>
                <w:rFonts w:ascii="Calibri" w:hAnsi="Calibri" w:cs="Calibri"/>
                <w:color w:val="000000"/>
                <w:sz w:val="22"/>
                <w:szCs w:val="22"/>
              </w:rPr>
            </w:pPr>
            <w:ins w:id="70809"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810"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02A2008A" w14:textId="77777777" w:rsidR="00596089" w:rsidRPr="00D74865" w:rsidRDefault="00596089" w:rsidP="00596089">
            <w:pPr>
              <w:spacing w:before="0" w:after="0" w:line="240" w:lineRule="auto"/>
              <w:jc w:val="center"/>
              <w:rPr>
                <w:ins w:id="70811" w:author="pete jones" w:date="2022-01-11T16:37:00Z"/>
                <w:rFonts w:ascii="Calibri" w:hAnsi="Calibri" w:cs="Calibri"/>
                <w:color w:val="000000"/>
                <w:sz w:val="22"/>
                <w:szCs w:val="22"/>
              </w:rPr>
            </w:pPr>
            <w:ins w:id="7081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1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BFB6FEC" w14:textId="77777777" w:rsidR="00596089" w:rsidRPr="00D74865" w:rsidRDefault="00596089" w:rsidP="00596089">
            <w:pPr>
              <w:spacing w:before="0" w:after="0" w:line="240" w:lineRule="auto"/>
              <w:jc w:val="center"/>
              <w:rPr>
                <w:ins w:id="70814" w:author="pete jones" w:date="2022-01-11T16:37:00Z"/>
                <w:rFonts w:ascii="Calibri" w:hAnsi="Calibri" w:cs="Calibri"/>
                <w:color w:val="000000"/>
                <w:sz w:val="22"/>
                <w:szCs w:val="22"/>
              </w:rPr>
            </w:pPr>
            <w:ins w:id="7081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16"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80176A6" w14:textId="77777777" w:rsidR="00596089" w:rsidRPr="00D74865" w:rsidRDefault="00596089" w:rsidP="00596089">
            <w:pPr>
              <w:spacing w:before="0" w:after="0" w:line="240" w:lineRule="auto"/>
              <w:jc w:val="center"/>
              <w:rPr>
                <w:ins w:id="70817" w:author="pete jones" w:date="2022-01-11T16:37:00Z"/>
                <w:rFonts w:ascii="Calibri" w:hAnsi="Calibri" w:cs="Calibri"/>
                <w:color w:val="000000"/>
                <w:sz w:val="22"/>
                <w:szCs w:val="22"/>
              </w:rPr>
            </w:pPr>
            <w:ins w:id="7081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1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0B31747B" w14:textId="77777777" w:rsidR="00596089" w:rsidRPr="00D74865" w:rsidRDefault="00596089" w:rsidP="00596089">
            <w:pPr>
              <w:spacing w:before="0" w:after="0" w:line="240" w:lineRule="auto"/>
              <w:jc w:val="center"/>
              <w:rPr>
                <w:ins w:id="70820" w:author="pete jones" w:date="2022-01-11T16:37:00Z"/>
                <w:rFonts w:ascii="Calibri" w:hAnsi="Calibri" w:cs="Calibri"/>
                <w:color w:val="000000"/>
                <w:sz w:val="22"/>
                <w:szCs w:val="22"/>
              </w:rPr>
            </w:pPr>
            <w:ins w:id="7082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2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34E52AD" w14:textId="77777777" w:rsidR="00596089" w:rsidRPr="00D74865" w:rsidRDefault="00596089" w:rsidP="00596089">
            <w:pPr>
              <w:spacing w:before="0" w:after="0" w:line="240" w:lineRule="auto"/>
              <w:jc w:val="center"/>
              <w:rPr>
                <w:ins w:id="70823" w:author="pete jones" w:date="2022-01-11T16:37:00Z"/>
                <w:rFonts w:ascii="Calibri" w:hAnsi="Calibri" w:cs="Calibri"/>
                <w:color w:val="000000"/>
                <w:sz w:val="22"/>
                <w:szCs w:val="22"/>
              </w:rPr>
            </w:pPr>
            <w:ins w:id="7082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2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EC66EF7" w14:textId="77777777" w:rsidR="00596089" w:rsidRPr="00D74865" w:rsidRDefault="00596089" w:rsidP="00596089">
            <w:pPr>
              <w:spacing w:before="0" w:after="0" w:line="240" w:lineRule="auto"/>
              <w:jc w:val="center"/>
              <w:rPr>
                <w:ins w:id="70826" w:author="pete jones" w:date="2022-01-11T16:37:00Z"/>
                <w:rFonts w:ascii="Calibri" w:hAnsi="Calibri" w:cs="Calibri"/>
                <w:color w:val="000000"/>
                <w:sz w:val="22"/>
                <w:szCs w:val="22"/>
              </w:rPr>
            </w:pPr>
            <w:ins w:id="7082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2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D9BFBCF" w14:textId="77777777" w:rsidR="00596089" w:rsidRPr="00D74865" w:rsidRDefault="00596089" w:rsidP="00596089">
            <w:pPr>
              <w:spacing w:before="0" w:after="0" w:line="240" w:lineRule="auto"/>
              <w:jc w:val="center"/>
              <w:rPr>
                <w:ins w:id="70829" w:author="pete jones" w:date="2022-01-11T16:37:00Z"/>
                <w:rFonts w:ascii="Calibri" w:hAnsi="Calibri" w:cs="Calibri"/>
                <w:color w:val="000000"/>
                <w:sz w:val="22"/>
                <w:szCs w:val="22"/>
              </w:rPr>
            </w:pPr>
            <w:ins w:id="7083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31"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4180B57" w14:textId="77777777" w:rsidR="00596089" w:rsidRPr="00D74865" w:rsidRDefault="00596089" w:rsidP="00596089">
            <w:pPr>
              <w:spacing w:before="0" w:after="0" w:line="240" w:lineRule="auto"/>
              <w:jc w:val="center"/>
              <w:rPr>
                <w:ins w:id="70832" w:author="pete jones" w:date="2022-01-11T16:37:00Z"/>
                <w:rFonts w:ascii="Calibri" w:hAnsi="Calibri" w:cs="Calibri"/>
                <w:color w:val="000000"/>
                <w:sz w:val="22"/>
                <w:szCs w:val="22"/>
              </w:rPr>
            </w:pPr>
            <w:ins w:id="7083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3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977EBF6" w14:textId="77777777" w:rsidR="00596089" w:rsidRPr="00D74865" w:rsidRDefault="00596089" w:rsidP="00596089">
            <w:pPr>
              <w:spacing w:before="0" w:after="0" w:line="240" w:lineRule="auto"/>
              <w:jc w:val="center"/>
              <w:rPr>
                <w:ins w:id="70835" w:author="pete jones" w:date="2022-01-11T16:37:00Z"/>
                <w:rFonts w:ascii="Calibri" w:hAnsi="Calibri" w:cs="Calibri"/>
                <w:color w:val="000000"/>
                <w:sz w:val="22"/>
                <w:szCs w:val="22"/>
              </w:rPr>
            </w:pPr>
            <w:ins w:id="7083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837"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68A410CF" w14:textId="77777777" w:rsidR="00596089" w:rsidRPr="00D74865" w:rsidRDefault="00596089" w:rsidP="00596089">
            <w:pPr>
              <w:spacing w:before="0" w:after="0" w:line="240" w:lineRule="auto"/>
              <w:jc w:val="center"/>
              <w:rPr>
                <w:ins w:id="70838" w:author="pete jones" w:date="2022-01-11T16:37:00Z"/>
                <w:rFonts w:ascii="Calibri" w:hAnsi="Calibri" w:cs="Calibri"/>
                <w:color w:val="000000"/>
                <w:sz w:val="22"/>
                <w:szCs w:val="22"/>
              </w:rPr>
            </w:pPr>
            <w:ins w:id="70839" w:author="pete jones" w:date="2022-01-11T16:37:00Z">
              <w:r w:rsidRPr="00D74865">
                <w:rPr>
                  <w:rFonts w:ascii="Calibri" w:hAnsi="Calibri" w:cs="Calibri"/>
                  <w:color w:val="000000"/>
                  <w:sz w:val="22"/>
                  <w:szCs w:val="22"/>
                </w:rPr>
                <w:t> </w:t>
              </w:r>
            </w:ins>
          </w:p>
        </w:tc>
      </w:tr>
      <w:tr w:rsidR="00596089" w:rsidRPr="00D74865" w14:paraId="4170CFF1" w14:textId="77777777" w:rsidTr="00176127">
        <w:trPr>
          <w:trHeight w:val="300"/>
          <w:ins w:id="70840" w:author="pete jones" w:date="2022-01-11T16:37:00Z"/>
          <w:trPrChange w:id="70841"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842"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9CC555C" w14:textId="77777777" w:rsidR="00596089" w:rsidRPr="00D74865" w:rsidRDefault="00596089" w:rsidP="00596089">
            <w:pPr>
              <w:spacing w:before="0" w:after="0" w:line="240" w:lineRule="auto"/>
              <w:jc w:val="center"/>
              <w:rPr>
                <w:ins w:id="70843" w:author="pete jones" w:date="2022-01-11T16:37:00Z"/>
                <w:rFonts w:ascii="Calibri" w:hAnsi="Calibri" w:cs="Calibri"/>
                <w:color w:val="000000"/>
                <w:sz w:val="22"/>
                <w:szCs w:val="22"/>
              </w:rPr>
            </w:pPr>
            <w:ins w:id="70844"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845"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6EF3841C" w14:textId="77777777" w:rsidR="00596089" w:rsidRPr="00D74865" w:rsidRDefault="00596089" w:rsidP="00596089">
            <w:pPr>
              <w:spacing w:before="0" w:after="0" w:line="240" w:lineRule="auto"/>
              <w:jc w:val="left"/>
              <w:rPr>
                <w:ins w:id="70846" w:author="pete jones" w:date="2022-01-11T16:37:00Z"/>
                <w:rFonts w:ascii="Calibri" w:hAnsi="Calibri" w:cs="Calibri"/>
                <w:color w:val="000000"/>
                <w:sz w:val="22"/>
                <w:szCs w:val="22"/>
              </w:rPr>
            </w:pPr>
            <w:ins w:id="70847" w:author="pete jones" w:date="2022-01-11T16:37:00Z">
              <w:r w:rsidRPr="00D74865">
                <w:rPr>
                  <w:rFonts w:ascii="Calibri" w:hAnsi="Calibri" w:cs="Calibri"/>
                  <w:color w:val="000000"/>
                  <w:sz w:val="22"/>
                  <w:szCs w:val="22"/>
                </w:rPr>
                <w:t>Materials Analysis and Advanced Manufacturing</w:t>
              </w:r>
            </w:ins>
          </w:p>
        </w:tc>
        <w:tc>
          <w:tcPr>
            <w:tcW w:w="498" w:type="dxa"/>
            <w:tcBorders>
              <w:top w:val="nil"/>
              <w:left w:val="nil"/>
              <w:bottom w:val="single" w:sz="4" w:space="0" w:color="auto"/>
              <w:right w:val="single" w:sz="4" w:space="0" w:color="auto"/>
            </w:tcBorders>
            <w:shd w:val="clear" w:color="auto" w:fill="auto"/>
            <w:noWrap/>
            <w:vAlign w:val="bottom"/>
            <w:hideMark/>
            <w:tcPrChange w:id="7084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0F201046" w14:textId="77777777" w:rsidR="00596089" w:rsidRPr="00D74865" w:rsidRDefault="00596089" w:rsidP="00596089">
            <w:pPr>
              <w:spacing w:before="0" w:after="0" w:line="240" w:lineRule="auto"/>
              <w:jc w:val="center"/>
              <w:rPr>
                <w:ins w:id="70849" w:author="pete jones" w:date="2022-01-11T16:37:00Z"/>
                <w:rFonts w:ascii="Calibri" w:hAnsi="Calibri" w:cs="Calibri"/>
                <w:color w:val="000000"/>
                <w:sz w:val="22"/>
                <w:szCs w:val="22"/>
              </w:rPr>
            </w:pPr>
            <w:ins w:id="70850" w:author="pete jones" w:date="2022-01-11T16:37:00Z">
              <w:r w:rsidRPr="00D74865">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085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5C1D08B2" w14:textId="77777777" w:rsidR="00596089" w:rsidRPr="00D74865" w:rsidRDefault="00596089" w:rsidP="00596089">
            <w:pPr>
              <w:spacing w:before="0" w:after="0" w:line="240" w:lineRule="auto"/>
              <w:jc w:val="center"/>
              <w:rPr>
                <w:ins w:id="70852" w:author="pete jones" w:date="2022-01-11T16:37:00Z"/>
                <w:rFonts w:ascii="Calibri" w:hAnsi="Calibri" w:cs="Calibri"/>
                <w:color w:val="000000"/>
                <w:sz w:val="22"/>
                <w:szCs w:val="22"/>
              </w:rPr>
            </w:pPr>
            <w:ins w:id="70853"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854"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60E38880" w14:textId="77777777" w:rsidR="00596089" w:rsidRPr="00D74865" w:rsidRDefault="00596089" w:rsidP="00596089">
            <w:pPr>
              <w:spacing w:before="0" w:after="0" w:line="240" w:lineRule="auto"/>
              <w:jc w:val="center"/>
              <w:rPr>
                <w:ins w:id="70855" w:author="pete jones" w:date="2022-01-11T16:37:00Z"/>
                <w:rFonts w:ascii="Calibri" w:hAnsi="Calibri" w:cs="Calibri"/>
                <w:color w:val="000000"/>
                <w:sz w:val="22"/>
                <w:szCs w:val="22"/>
              </w:rPr>
            </w:pPr>
            <w:ins w:id="7085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5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13F88FA9" w14:textId="77777777" w:rsidR="00596089" w:rsidRPr="00D74865" w:rsidRDefault="00596089" w:rsidP="00596089">
            <w:pPr>
              <w:spacing w:before="0" w:after="0" w:line="240" w:lineRule="auto"/>
              <w:jc w:val="center"/>
              <w:rPr>
                <w:ins w:id="70858" w:author="pete jones" w:date="2022-01-11T16:37:00Z"/>
                <w:rFonts w:ascii="Calibri" w:hAnsi="Calibri" w:cs="Calibri"/>
                <w:color w:val="000000"/>
                <w:sz w:val="22"/>
                <w:szCs w:val="22"/>
              </w:rPr>
            </w:pPr>
            <w:ins w:id="7085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60"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1AC1538" w14:textId="77777777" w:rsidR="00596089" w:rsidRPr="00D74865" w:rsidRDefault="00596089" w:rsidP="00596089">
            <w:pPr>
              <w:spacing w:before="0" w:after="0" w:line="240" w:lineRule="auto"/>
              <w:jc w:val="center"/>
              <w:rPr>
                <w:ins w:id="70861" w:author="pete jones" w:date="2022-01-11T16:37:00Z"/>
                <w:rFonts w:ascii="Calibri" w:hAnsi="Calibri" w:cs="Calibri"/>
                <w:color w:val="000000"/>
                <w:sz w:val="22"/>
                <w:szCs w:val="22"/>
              </w:rPr>
            </w:pPr>
            <w:ins w:id="7086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63"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01B6E27C" w14:textId="77777777" w:rsidR="00596089" w:rsidRPr="00D74865" w:rsidRDefault="00596089" w:rsidP="00596089">
            <w:pPr>
              <w:spacing w:before="0" w:after="0" w:line="240" w:lineRule="auto"/>
              <w:jc w:val="center"/>
              <w:rPr>
                <w:ins w:id="70864" w:author="pete jones" w:date="2022-01-11T16:37:00Z"/>
                <w:rFonts w:ascii="Calibri" w:hAnsi="Calibri" w:cs="Calibri"/>
                <w:color w:val="000000"/>
                <w:sz w:val="22"/>
                <w:szCs w:val="22"/>
              </w:rPr>
            </w:pPr>
            <w:ins w:id="7086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6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01B5A0E" w14:textId="77777777" w:rsidR="00596089" w:rsidRPr="00D74865" w:rsidRDefault="00596089" w:rsidP="00596089">
            <w:pPr>
              <w:spacing w:before="0" w:after="0" w:line="240" w:lineRule="auto"/>
              <w:jc w:val="center"/>
              <w:rPr>
                <w:ins w:id="70867" w:author="pete jones" w:date="2022-01-11T16:37:00Z"/>
                <w:rFonts w:ascii="Calibri" w:hAnsi="Calibri" w:cs="Calibri"/>
                <w:color w:val="000000"/>
                <w:sz w:val="22"/>
                <w:szCs w:val="22"/>
              </w:rPr>
            </w:pPr>
            <w:ins w:id="7086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6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45AAEF8" w14:textId="77777777" w:rsidR="00596089" w:rsidRPr="00D74865" w:rsidRDefault="00596089" w:rsidP="00596089">
            <w:pPr>
              <w:spacing w:before="0" w:after="0" w:line="240" w:lineRule="auto"/>
              <w:jc w:val="center"/>
              <w:rPr>
                <w:ins w:id="70870" w:author="pete jones" w:date="2022-01-11T16:37:00Z"/>
                <w:rFonts w:ascii="Calibri" w:hAnsi="Calibri" w:cs="Calibri"/>
                <w:color w:val="000000"/>
                <w:sz w:val="22"/>
                <w:szCs w:val="22"/>
              </w:rPr>
            </w:pPr>
            <w:ins w:id="7087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7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5F72F71" w14:textId="77777777" w:rsidR="00596089" w:rsidRPr="00D74865" w:rsidRDefault="00596089" w:rsidP="00596089">
            <w:pPr>
              <w:spacing w:before="0" w:after="0" w:line="240" w:lineRule="auto"/>
              <w:jc w:val="center"/>
              <w:rPr>
                <w:ins w:id="70873" w:author="pete jones" w:date="2022-01-11T16:37:00Z"/>
                <w:rFonts w:ascii="Calibri" w:hAnsi="Calibri" w:cs="Calibri"/>
                <w:color w:val="000000"/>
                <w:sz w:val="22"/>
                <w:szCs w:val="22"/>
              </w:rPr>
            </w:pPr>
            <w:ins w:id="7087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75"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6E3E99B" w14:textId="77777777" w:rsidR="00596089" w:rsidRPr="00D74865" w:rsidRDefault="00596089" w:rsidP="00596089">
            <w:pPr>
              <w:spacing w:before="0" w:after="0" w:line="240" w:lineRule="auto"/>
              <w:jc w:val="center"/>
              <w:rPr>
                <w:ins w:id="70876" w:author="pete jones" w:date="2022-01-11T16:37:00Z"/>
                <w:rFonts w:ascii="Calibri" w:hAnsi="Calibri" w:cs="Calibri"/>
                <w:color w:val="000000"/>
                <w:sz w:val="22"/>
                <w:szCs w:val="22"/>
              </w:rPr>
            </w:pPr>
            <w:ins w:id="7087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878"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08593FD" w14:textId="77777777" w:rsidR="00596089" w:rsidRPr="00D74865" w:rsidRDefault="00596089" w:rsidP="00596089">
            <w:pPr>
              <w:spacing w:before="0" w:after="0" w:line="240" w:lineRule="auto"/>
              <w:jc w:val="center"/>
              <w:rPr>
                <w:ins w:id="70879" w:author="pete jones" w:date="2022-01-11T16:37:00Z"/>
                <w:rFonts w:ascii="Calibri" w:hAnsi="Calibri" w:cs="Calibri"/>
                <w:color w:val="000000"/>
                <w:sz w:val="22"/>
                <w:szCs w:val="22"/>
              </w:rPr>
            </w:pPr>
            <w:ins w:id="7088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881"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6F8AF89F" w14:textId="77777777" w:rsidR="00596089" w:rsidRPr="00D74865" w:rsidRDefault="00596089" w:rsidP="00596089">
            <w:pPr>
              <w:spacing w:before="0" w:after="0" w:line="240" w:lineRule="auto"/>
              <w:jc w:val="center"/>
              <w:rPr>
                <w:ins w:id="70882" w:author="pete jones" w:date="2022-01-11T16:37:00Z"/>
                <w:rFonts w:ascii="Calibri" w:hAnsi="Calibri" w:cs="Calibri"/>
                <w:color w:val="000000"/>
                <w:sz w:val="22"/>
                <w:szCs w:val="22"/>
              </w:rPr>
            </w:pPr>
            <w:ins w:id="70883" w:author="pete jones" w:date="2022-01-11T16:37:00Z">
              <w:r w:rsidRPr="00D74865">
                <w:rPr>
                  <w:rFonts w:ascii="Calibri" w:hAnsi="Calibri" w:cs="Calibri"/>
                  <w:color w:val="000000"/>
                  <w:sz w:val="22"/>
                  <w:szCs w:val="22"/>
                </w:rPr>
                <w:t> </w:t>
              </w:r>
            </w:ins>
          </w:p>
        </w:tc>
      </w:tr>
      <w:tr w:rsidR="00596089" w:rsidRPr="00D74865" w14:paraId="2D46067B" w14:textId="77777777" w:rsidTr="00176127">
        <w:trPr>
          <w:trHeight w:val="300"/>
          <w:ins w:id="70884" w:author="pete jones" w:date="2022-01-11T16:37:00Z"/>
          <w:trPrChange w:id="70885"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886"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FE624D9" w14:textId="77777777" w:rsidR="00596089" w:rsidRPr="00D74865" w:rsidRDefault="00596089" w:rsidP="00596089">
            <w:pPr>
              <w:spacing w:before="0" w:after="0" w:line="240" w:lineRule="auto"/>
              <w:jc w:val="center"/>
              <w:rPr>
                <w:ins w:id="70887" w:author="pete jones" w:date="2022-01-11T16:37:00Z"/>
                <w:rFonts w:ascii="Calibri" w:hAnsi="Calibri" w:cs="Calibri"/>
                <w:color w:val="000000"/>
                <w:sz w:val="22"/>
                <w:szCs w:val="22"/>
              </w:rPr>
            </w:pPr>
            <w:ins w:id="70888"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889"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5B205992" w14:textId="77777777" w:rsidR="00596089" w:rsidRPr="00D74865" w:rsidRDefault="00596089" w:rsidP="00596089">
            <w:pPr>
              <w:spacing w:before="0" w:after="0" w:line="240" w:lineRule="auto"/>
              <w:jc w:val="left"/>
              <w:rPr>
                <w:ins w:id="70890" w:author="pete jones" w:date="2022-01-11T16:37:00Z"/>
                <w:rFonts w:ascii="Calibri" w:hAnsi="Calibri" w:cs="Calibri"/>
                <w:color w:val="000000"/>
                <w:sz w:val="22"/>
                <w:szCs w:val="22"/>
              </w:rPr>
            </w:pPr>
            <w:ins w:id="70891" w:author="pete jones" w:date="2022-01-11T16:37:00Z">
              <w:r w:rsidRPr="00D74865">
                <w:rPr>
                  <w:rFonts w:ascii="Calibri" w:hAnsi="Calibri" w:cs="Calibri"/>
                  <w:color w:val="000000"/>
                  <w:sz w:val="22"/>
                  <w:szCs w:val="22"/>
                </w:rPr>
                <w:t>Control Systems Engineering</w:t>
              </w:r>
            </w:ins>
          </w:p>
        </w:tc>
        <w:tc>
          <w:tcPr>
            <w:tcW w:w="498" w:type="dxa"/>
            <w:tcBorders>
              <w:top w:val="nil"/>
              <w:left w:val="nil"/>
              <w:bottom w:val="single" w:sz="4" w:space="0" w:color="auto"/>
              <w:right w:val="single" w:sz="4" w:space="0" w:color="auto"/>
            </w:tcBorders>
            <w:shd w:val="clear" w:color="auto" w:fill="auto"/>
            <w:noWrap/>
            <w:vAlign w:val="bottom"/>
            <w:hideMark/>
            <w:tcPrChange w:id="7089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03190D7C" w14:textId="77777777" w:rsidR="00596089" w:rsidRPr="00D74865" w:rsidRDefault="00596089" w:rsidP="00596089">
            <w:pPr>
              <w:spacing w:before="0" w:after="0" w:line="240" w:lineRule="auto"/>
              <w:jc w:val="center"/>
              <w:rPr>
                <w:ins w:id="70893" w:author="pete jones" w:date="2022-01-11T16:37:00Z"/>
                <w:rFonts w:ascii="Calibri" w:hAnsi="Calibri" w:cs="Calibri"/>
                <w:color w:val="000000"/>
                <w:sz w:val="22"/>
                <w:szCs w:val="22"/>
              </w:rPr>
            </w:pPr>
            <w:ins w:id="70894" w:author="pete jones" w:date="2022-01-11T16:37:00Z">
              <w:r w:rsidRPr="00D74865">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089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327008C" w14:textId="77777777" w:rsidR="00596089" w:rsidRPr="00D74865" w:rsidRDefault="00596089" w:rsidP="00596089">
            <w:pPr>
              <w:spacing w:before="0" w:after="0" w:line="240" w:lineRule="auto"/>
              <w:jc w:val="center"/>
              <w:rPr>
                <w:ins w:id="70896" w:author="pete jones" w:date="2022-01-11T16:37:00Z"/>
                <w:rFonts w:ascii="Calibri" w:hAnsi="Calibri" w:cs="Calibri"/>
                <w:color w:val="000000"/>
                <w:sz w:val="22"/>
                <w:szCs w:val="22"/>
              </w:rPr>
            </w:pPr>
            <w:ins w:id="70897"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898"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3A4CE509" w14:textId="77777777" w:rsidR="00596089" w:rsidRPr="00D74865" w:rsidRDefault="00596089" w:rsidP="00596089">
            <w:pPr>
              <w:spacing w:before="0" w:after="0" w:line="240" w:lineRule="auto"/>
              <w:jc w:val="center"/>
              <w:rPr>
                <w:ins w:id="70899" w:author="pete jones" w:date="2022-01-11T16:37:00Z"/>
                <w:rFonts w:ascii="Calibri" w:hAnsi="Calibri" w:cs="Calibri"/>
                <w:color w:val="000000"/>
                <w:sz w:val="22"/>
                <w:szCs w:val="22"/>
              </w:rPr>
            </w:pPr>
            <w:ins w:id="7090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0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2FB6383" w14:textId="77777777" w:rsidR="00596089" w:rsidRPr="00D74865" w:rsidRDefault="00596089" w:rsidP="00596089">
            <w:pPr>
              <w:spacing w:before="0" w:after="0" w:line="240" w:lineRule="auto"/>
              <w:jc w:val="center"/>
              <w:rPr>
                <w:ins w:id="70902" w:author="pete jones" w:date="2022-01-11T16:37:00Z"/>
                <w:rFonts w:ascii="Calibri" w:hAnsi="Calibri" w:cs="Calibri"/>
                <w:color w:val="000000"/>
                <w:sz w:val="22"/>
                <w:szCs w:val="22"/>
              </w:rPr>
            </w:pPr>
            <w:ins w:id="7090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04"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12558E0" w14:textId="77777777" w:rsidR="00596089" w:rsidRPr="00D74865" w:rsidRDefault="00596089" w:rsidP="00596089">
            <w:pPr>
              <w:spacing w:before="0" w:after="0" w:line="240" w:lineRule="auto"/>
              <w:jc w:val="center"/>
              <w:rPr>
                <w:ins w:id="70905" w:author="pete jones" w:date="2022-01-11T16:37:00Z"/>
                <w:rFonts w:ascii="Calibri" w:hAnsi="Calibri" w:cs="Calibri"/>
                <w:color w:val="000000"/>
                <w:sz w:val="22"/>
                <w:szCs w:val="22"/>
              </w:rPr>
            </w:pPr>
            <w:ins w:id="7090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07"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0CF83BC" w14:textId="77777777" w:rsidR="00596089" w:rsidRPr="00D74865" w:rsidRDefault="00596089" w:rsidP="00596089">
            <w:pPr>
              <w:spacing w:before="0" w:after="0" w:line="240" w:lineRule="auto"/>
              <w:jc w:val="center"/>
              <w:rPr>
                <w:ins w:id="70908" w:author="pete jones" w:date="2022-01-11T16:37:00Z"/>
                <w:rFonts w:ascii="Calibri" w:hAnsi="Calibri" w:cs="Calibri"/>
                <w:color w:val="000000"/>
                <w:sz w:val="22"/>
                <w:szCs w:val="22"/>
              </w:rPr>
            </w:pPr>
            <w:ins w:id="7090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1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3FD8E99" w14:textId="77777777" w:rsidR="00596089" w:rsidRPr="00D74865" w:rsidRDefault="00596089" w:rsidP="00596089">
            <w:pPr>
              <w:spacing w:before="0" w:after="0" w:line="240" w:lineRule="auto"/>
              <w:jc w:val="center"/>
              <w:rPr>
                <w:ins w:id="70911" w:author="pete jones" w:date="2022-01-11T16:37:00Z"/>
                <w:rFonts w:ascii="Calibri" w:hAnsi="Calibri" w:cs="Calibri"/>
                <w:color w:val="000000"/>
                <w:sz w:val="22"/>
                <w:szCs w:val="22"/>
              </w:rPr>
            </w:pPr>
            <w:ins w:id="7091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1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1547279" w14:textId="77777777" w:rsidR="00596089" w:rsidRPr="00D74865" w:rsidRDefault="00596089" w:rsidP="00596089">
            <w:pPr>
              <w:spacing w:before="0" w:after="0" w:line="240" w:lineRule="auto"/>
              <w:jc w:val="center"/>
              <w:rPr>
                <w:ins w:id="70914" w:author="pete jones" w:date="2022-01-11T16:37:00Z"/>
                <w:rFonts w:ascii="Calibri" w:hAnsi="Calibri" w:cs="Calibri"/>
                <w:color w:val="000000"/>
                <w:sz w:val="22"/>
                <w:szCs w:val="22"/>
              </w:rPr>
            </w:pPr>
            <w:ins w:id="7091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1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7FB88590" w14:textId="77777777" w:rsidR="00596089" w:rsidRPr="00D74865" w:rsidRDefault="00596089" w:rsidP="00596089">
            <w:pPr>
              <w:spacing w:before="0" w:after="0" w:line="240" w:lineRule="auto"/>
              <w:jc w:val="center"/>
              <w:rPr>
                <w:ins w:id="70917" w:author="pete jones" w:date="2022-01-11T16:37:00Z"/>
                <w:rFonts w:ascii="Calibri" w:hAnsi="Calibri" w:cs="Calibri"/>
                <w:color w:val="000000"/>
                <w:sz w:val="22"/>
                <w:szCs w:val="22"/>
              </w:rPr>
            </w:pPr>
            <w:ins w:id="7091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19"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64E8DDF2" w14:textId="77777777" w:rsidR="00596089" w:rsidRPr="00D74865" w:rsidRDefault="00596089" w:rsidP="00596089">
            <w:pPr>
              <w:spacing w:before="0" w:after="0" w:line="240" w:lineRule="auto"/>
              <w:jc w:val="center"/>
              <w:rPr>
                <w:ins w:id="70920" w:author="pete jones" w:date="2022-01-11T16:37:00Z"/>
                <w:rFonts w:ascii="Calibri" w:hAnsi="Calibri" w:cs="Calibri"/>
                <w:color w:val="000000"/>
                <w:sz w:val="22"/>
                <w:szCs w:val="22"/>
              </w:rPr>
            </w:pPr>
            <w:ins w:id="70921"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22"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549777D6" w14:textId="77777777" w:rsidR="00596089" w:rsidRPr="00D74865" w:rsidRDefault="00596089" w:rsidP="00596089">
            <w:pPr>
              <w:spacing w:before="0" w:after="0" w:line="240" w:lineRule="auto"/>
              <w:jc w:val="center"/>
              <w:rPr>
                <w:ins w:id="70923" w:author="pete jones" w:date="2022-01-11T16:37:00Z"/>
                <w:rFonts w:ascii="Calibri" w:hAnsi="Calibri" w:cs="Calibri"/>
                <w:color w:val="000000"/>
                <w:sz w:val="22"/>
                <w:szCs w:val="22"/>
              </w:rPr>
            </w:pPr>
            <w:ins w:id="7092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925"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51DD2E4C" w14:textId="77777777" w:rsidR="00596089" w:rsidRPr="00D74865" w:rsidRDefault="00596089" w:rsidP="00596089">
            <w:pPr>
              <w:spacing w:before="0" w:after="0" w:line="240" w:lineRule="auto"/>
              <w:jc w:val="center"/>
              <w:rPr>
                <w:ins w:id="70926" w:author="pete jones" w:date="2022-01-11T16:37:00Z"/>
                <w:rFonts w:ascii="Calibri" w:hAnsi="Calibri" w:cs="Calibri"/>
                <w:color w:val="000000"/>
                <w:sz w:val="22"/>
                <w:szCs w:val="22"/>
              </w:rPr>
            </w:pPr>
            <w:ins w:id="70927" w:author="pete jones" w:date="2022-01-11T16:37:00Z">
              <w:r w:rsidRPr="00D74865">
                <w:rPr>
                  <w:rFonts w:ascii="Calibri" w:hAnsi="Calibri" w:cs="Calibri"/>
                  <w:color w:val="000000"/>
                  <w:sz w:val="22"/>
                  <w:szCs w:val="22"/>
                </w:rPr>
                <w:t> </w:t>
              </w:r>
            </w:ins>
          </w:p>
        </w:tc>
      </w:tr>
      <w:tr w:rsidR="00596089" w:rsidRPr="00D74865" w14:paraId="630346E8" w14:textId="77777777" w:rsidTr="00176127">
        <w:trPr>
          <w:trHeight w:val="300"/>
          <w:ins w:id="70928" w:author="pete jones" w:date="2022-01-11T16:37:00Z"/>
          <w:trPrChange w:id="70929" w:author="pete jones" w:date="2022-01-13T10:29: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0930" w:author="pete jones" w:date="2022-01-13T10:29: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2737399" w14:textId="77777777" w:rsidR="00596089" w:rsidRPr="00D74865" w:rsidRDefault="00596089" w:rsidP="00596089">
            <w:pPr>
              <w:spacing w:before="0" w:after="0" w:line="240" w:lineRule="auto"/>
              <w:jc w:val="center"/>
              <w:rPr>
                <w:ins w:id="70931" w:author="pete jones" w:date="2022-01-11T16:37:00Z"/>
                <w:rFonts w:ascii="Calibri" w:hAnsi="Calibri" w:cs="Calibri"/>
                <w:color w:val="000000"/>
                <w:sz w:val="22"/>
                <w:szCs w:val="22"/>
              </w:rPr>
            </w:pPr>
            <w:ins w:id="70932" w:author="pete jones" w:date="2022-01-11T16:37:00Z">
              <w:r w:rsidRPr="00D74865">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0933" w:author="pete jones" w:date="2022-01-13T10:29:00Z">
              <w:tcPr>
                <w:tcW w:w="5320" w:type="dxa"/>
                <w:tcBorders>
                  <w:top w:val="nil"/>
                  <w:left w:val="nil"/>
                  <w:bottom w:val="single" w:sz="4" w:space="0" w:color="auto"/>
                  <w:right w:val="single" w:sz="8" w:space="0" w:color="auto"/>
                </w:tcBorders>
                <w:shd w:val="clear" w:color="auto" w:fill="auto"/>
                <w:noWrap/>
                <w:vAlign w:val="bottom"/>
                <w:hideMark/>
              </w:tcPr>
            </w:tcPrChange>
          </w:tcPr>
          <w:p w14:paraId="5226A965" w14:textId="77777777" w:rsidR="00596089" w:rsidRPr="00D74865" w:rsidRDefault="00596089" w:rsidP="00596089">
            <w:pPr>
              <w:spacing w:before="0" w:after="0" w:line="240" w:lineRule="auto"/>
              <w:jc w:val="left"/>
              <w:rPr>
                <w:ins w:id="70934" w:author="pete jones" w:date="2022-01-11T16:37:00Z"/>
                <w:rFonts w:ascii="Calibri" w:hAnsi="Calibri" w:cs="Calibri"/>
                <w:color w:val="000000"/>
                <w:sz w:val="22"/>
                <w:szCs w:val="22"/>
              </w:rPr>
            </w:pPr>
            <w:ins w:id="70935" w:author="pete jones" w:date="2022-01-11T16:37:00Z">
              <w:r w:rsidRPr="00D74865">
                <w:rPr>
                  <w:rFonts w:ascii="Calibri" w:hAnsi="Calibri" w:cs="Calibri"/>
                  <w:color w:val="000000"/>
                  <w:sz w:val="22"/>
                  <w:szCs w:val="22"/>
                </w:rPr>
                <w:t>Electric Vehicle Technology</w:t>
              </w:r>
            </w:ins>
          </w:p>
        </w:tc>
        <w:tc>
          <w:tcPr>
            <w:tcW w:w="498" w:type="dxa"/>
            <w:tcBorders>
              <w:top w:val="nil"/>
              <w:left w:val="nil"/>
              <w:bottom w:val="single" w:sz="4" w:space="0" w:color="auto"/>
              <w:right w:val="single" w:sz="4" w:space="0" w:color="auto"/>
            </w:tcBorders>
            <w:shd w:val="clear" w:color="auto" w:fill="auto"/>
            <w:noWrap/>
            <w:vAlign w:val="bottom"/>
            <w:hideMark/>
            <w:tcPrChange w:id="70936"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303D686D" w14:textId="77777777" w:rsidR="00596089" w:rsidRPr="00D74865" w:rsidRDefault="00596089" w:rsidP="00596089">
            <w:pPr>
              <w:spacing w:before="0" w:after="0" w:line="240" w:lineRule="auto"/>
              <w:jc w:val="center"/>
              <w:rPr>
                <w:ins w:id="70937" w:author="pete jones" w:date="2022-01-11T16:37:00Z"/>
                <w:rFonts w:ascii="Calibri" w:hAnsi="Calibri" w:cs="Calibri"/>
                <w:color w:val="000000"/>
                <w:sz w:val="22"/>
                <w:szCs w:val="22"/>
              </w:rPr>
            </w:pPr>
            <w:ins w:id="70938" w:author="pete jones" w:date="2022-01-11T16:37:00Z">
              <w:r w:rsidRPr="00D74865">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0939"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3EDBE42E" w14:textId="77777777" w:rsidR="00596089" w:rsidRPr="00D74865" w:rsidRDefault="00596089" w:rsidP="00596089">
            <w:pPr>
              <w:spacing w:before="0" w:after="0" w:line="240" w:lineRule="auto"/>
              <w:jc w:val="center"/>
              <w:rPr>
                <w:ins w:id="70940" w:author="pete jones" w:date="2022-01-11T16:37:00Z"/>
                <w:rFonts w:ascii="Calibri" w:hAnsi="Calibri" w:cs="Calibri"/>
                <w:color w:val="000000"/>
                <w:sz w:val="22"/>
                <w:szCs w:val="22"/>
              </w:rPr>
            </w:pPr>
            <w:ins w:id="70941" w:author="pete jones" w:date="2022-01-11T16:37:00Z">
              <w:r w:rsidRPr="00D74865">
                <w:rPr>
                  <w:rFonts w:ascii="Calibri" w:hAnsi="Calibri" w:cs="Calibri"/>
                  <w:color w:val="000000"/>
                  <w:sz w:val="22"/>
                  <w:szCs w:val="22"/>
                </w:rPr>
                <w:t>20</w:t>
              </w:r>
            </w:ins>
          </w:p>
        </w:tc>
        <w:tc>
          <w:tcPr>
            <w:tcW w:w="498" w:type="dxa"/>
            <w:tcBorders>
              <w:top w:val="nil"/>
              <w:left w:val="nil"/>
              <w:bottom w:val="single" w:sz="4" w:space="0" w:color="auto"/>
              <w:right w:val="single" w:sz="4" w:space="0" w:color="auto"/>
            </w:tcBorders>
            <w:shd w:val="clear" w:color="auto" w:fill="auto"/>
            <w:noWrap/>
            <w:vAlign w:val="bottom"/>
            <w:hideMark/>
            <w:tcPrChange w:id="70942" w:author="pete jones" w:date="2022-01-13T10:29:00Z">
              <w:tcPr>
                <w:tcW w:w="432" w:type="dxa"/>
                <w:tcBorders>
                  <w:top w:val="nil"/>
                  <w:left w:val="nil"/>
                  <w:bottom w:val="single" w:sz="4" w:space="0" w:color="auto"/>
                  <w:right w:val="single" w:sz="4" w:space="0" w:color="auto"/>
                </w:tcBorders>
                <w:shd w:val="clear" w:color="auto" w:fill="auto"/>
                <w:noWrap/>
                <w:vAlign w:val="bottom"/>
                <w:hideMark/>
              </w:tcPr>
            </w:tcPrChange>
          </w:tcPr>
          <w:p w14:paraId="14CD9699" w14:textId="77777777" w:rsidR="00596089" w:rsidRPr="00D74865" w:rsidRDefault="00596089" w:rsidP="00596089">
            <w:pPr>
              <w:spacing w:before="0" w:after="0" w:line="240" w:lineRule="auto"/>
              <w:jc w:val="center"/>
              <w:rPr>
                <w:ins w:id="70943" w:author="pete jones" w:date="2022-01-11T16:37:00Z"/>
                <w:rFonts w:ascii="Calibri" w:hAnsi="Calibri" w:cs="Calibri"/>
                <w:color w:val="000000"/>
                <w:sz w:val="22"/>
                <w:szCs w:val="22"/>
              </w:rPr>
            </w:pPr>
            <w:ins w:id="70944"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45"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2E1735EA" w14:textId="77777777" w:rsidR="00596089" w:rsidRPr="00D74865" w:rsidRDefault="00596089" w:rsidP="00596089">
            <w:pPr>
              <w:spacing w:before="0" w:after="0" w:line="240" w:lineRule="auto"/>
              <w:jc w:val="center"/>
              <w:rPr>
                <w:ins w:id="70946" w:author="pete jones" w:date="2022-01-11T16:37:00Z"/>
                <w:rFonts w:ascii="Calibri" w:hAnsi="Calibri" w:cs="Calibri"/>
                <w:color w:val="000000"/>
                <w:sz w:val="22"/>
                <w:szCs w:val="22"/>
              </w:rPr>
            </w:pPr>
            <w:ins w:id="70947"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48"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4B7C0CAD" w14:textId="77777777" w:rsidR="00596089" w:rsidRPr="00D74865" w:rsidRDefault="00596089" w:rsidP="00596089">
            <w:pPr>
              <w:spacing w:before="0" w:after="0" w:line="240" w:lineRule="auto"/>
              <w:jc w:val="center"/>
              <w:rPr>
                <w:ins w:id="70949" w:author="pete jones" w:date="2022-01-11T16:37:00Z"/>
                <w:rFonts w:ascii="Calibri" w:hAnsi="Calibri" w:cs="Calibri"/>
                <w:color w:val="000000"/>
                <w:sz w:val="22"/>
                <w:szCs w:val="22"/>
              </w:rPr>
            </w:pPr>
            <w:ins w:id="70950"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51" w:author="pete jones" w:date="2022-01-13T10:29:00Z">
              <w:tcPr>
                <w:tcW w:w="424" w:type="dxa"/>
                <w:tcBorders>
                  <w:top w:val="nil"/>
                  <w:left w:val="nil"/>
                  <w:bottom w:val="single" w:sz="4" w:space="0" w:color="auto"/>
                  <w:right w:val="single" w:sz="4" w:space="0" w:color="auto"/>
                </w:tcBorders>
                <w:shd w:val="clear" w:color="auto" w:fill="auto"/>
                <w:noWrap/>
                <w:vAlign w:val="bottom"/>
                <w:hideMark/>
              </w:tcPr>
            </w:tcPrChange>
          </w:tcPr>
          <w:p w14:paraId="70FF2B4D" w14:textId="77777777" w:rsidR="00596089" w:rsidRPr="00D74865" w:rsidRDefault="00596089" w:rsidP="00596089">
            <w:pPr>
              <w:spacing w:before="0" w:after="0" w:line="240" w:lineRule="auto"/>
              <w:jc w:val="center"/>
              <w:rPr>
                <w:ins w:id="70952" w:author="pete jones" w:date="2022-01-11T16:37:00Z"/>
                <w:rFonts w:ascii="Calibri" w:hAnsi="Calibri" w:cs="Calibri"/>
                <w:color w:val="000000"/>
                <w:sz w:val="22"/>
                <w:szCs w:val="22"/>
              </w:rPr>
            </w:pPr>
            <w:ins w:id="70953"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54"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082D1CBE" w14:textId="77777777" w:rsidR="00596089" w:rsidRPr="00D74865" w:rsidRDefault="00596089" w:rsidP="00596089">
            <w:pPr>
              <w:spacing w:before="0" w:after="0" w:line="240" w:lineRule="auto"/>
              <w:jc w:val="center"/>
              <w:rPr>
                <w:ins w:id="70955" w:author="pete jones" w:date="2022-01-11T16:37:00Z"/>
                <w:rFonts w:ascii="Calibri" w:hAnsi="Calibri" w:cs="Calibri"/>
                <w:color w:val="000000"/>
                <w:sz w:val="22"/>
                <w:szCs w:val="22"/>
              </w:rPr>
            </w:pPr>
            <w:ins w:id="70956"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57"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45B44A90" w14:textId="77777777" w:rsidR="00596089" w:rsidRPr="00D74865" w:rsidRDefault="00596089" w:rsidP="00596089">
            <w:pPr>
              <w:spacing w:before="0" w:after="0" w:line="240" w:lineRule="auto"/>
              <w:jc w:val="center"/>
              <w:rPr>
                <w:ins w:id="70958" w:author="pete jones" w:date="2022-01-11T16:37:00Z"/>
                <w:rFonts w:ascii="Calibri" w:hAnsi="Calibri" w:cs="Calibri"/>
                <w:color w:val="000000"/>
                <w:sz w:val="22"/>
                <w:szCs w:val="22"/>
              </w:rPr>
            </w:pPr>
            <w:ins w:id="70959"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60"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309D503A" w14:textId="77777777" w:rsidR="00596089" w:rsidRPr="00D74865" w:rsidRDefault="00596089" w:rsidP="00596089">
            <w:pPr>
              <w:spacing w:before="0" w:after="0" w:line="240" w:lineRule="auto"/>
              <w:jc w:val="center"/>
              <w:rPr>
                <w:ins w:id="70961" w:author="pete jones" w:date="2022-01-11T16:37:00Z"/>
                <w:rFonts w:ascii="Calibri" w:hAnsi="Calibri" w:cs="Calibri"/>
                <w:color w:val="000000"/>
                <w:sz w:val="22"/>
                <w:szCs w:val="22"/>
              </w:rPr>
            </w:pPr>
            <w:ins w:id="70962"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63"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1E1B99B6" w14:textId="77777777" w:rsidR="00596089" w:rsidRPr="00D74865" w:rsidRDefault="00596089" w:rsidP="00596089">
            <w:pPr>
              <w:spacing w:before="0" w:after="0" w:line="240" w:lineRule="auto"/>
              <w:jc w:val="center"/>
              <w:rPr>
                <w:ins w:id="70964" w:author="pete jones" w:date="2022-01-11T16:37:00Z"/>
                <w:rFonts w:ascii="Calibri" w:hAnsi="Calibri" w:cs="Calibri"/>
                <w:color w:val="000000"/>
                <w:sz w:val="22"/>
                <w:szCs w:val="22"/>
              </w:rPr>
            </w:pPr>
            <w:ins w:id="70965"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0966" w:author="pete jones" w:date="2022-01-13T10:29:00Z">
              <w:tcPr>
                <w:tcW w:w="399" w:type="dxa"/>
                <w:tcBorders>
                  <w:top w:val="nil"/>
                  <w:left w:val="nil"/>
                  <w:bottom w:val="single" w:sz="4" w:space="0" w:color="auto"/>
                  <w:right w:val="single" w:sz="4" w:space="0" w:color="auto"/>
                </w:tcBorders>
                <w:shd w:val="clear" w:color="auto" w:fill="auto"/>
                <w:noWrap/>
                <w:vAlign w:val="bottom"/>
                <w:hideMark/>
              </w:tcPr>
            </w:tcPrChange>
          </w:tcPr>
          <w:p w14:paraId="23E4B063" w14:textId="77777777" w:rsidR="00596089" w:rsidRPr="00D74865" w:rsidRDefault="00596089" w:rsidP="00596089">
            <w:pPr>
              <w:spacing w:before="0" w:after="0" w:line="240" w:lineRule="auto"/>
              <w:jc w:val="center"/>
              <w:rPr>
                <w:ins w:id="70967" w:author="pete jones" w:date="2022-01-11T16:37:00Z"/>
                <w:rFonts w:ascii="Calibri" w:hAnsi="Calibri" w:cs="Calibri"/>
                <w:color w:val="000000"/>
                <w:sz w:val="22"/>
                <w:szCs w:val="22"/>
              </w:rPr>
            </w:pPr>
            <w:ins w:id="70968" w:author="pete jones" w:date="2022-01-11T16:37:00Z">
              <w:r w:rsidRPr="00D74865">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0969" w:author="pete jones" w:date="2022-01-13T10:29:00Z">
              <w:tcPr>
                <w:tcW w:w="406" w:type="dxa"/>
                <w:tcBorders>
                  <w:top w:val="nil"/>
                  <w:left w:val="nil"/>
                  <w:bottom w:val="single" w:sz="4" w:space="0" w:color="auto"/>
                  <w:right w:val="single" w:sz="8" w:space="0" w:color="auto"/>
                </w:tcBorders>
                <w:shd w:val="clear" w:color="auto" w:fill="auto"/>
                <w:noWrap/>
                <w:vAlign w:val="bottom"/>
                <w:hideMark/>
              </w:tcPr>
            </w:tcPrChange>
          </w:tcPr>
          <w:p w14:paraId="174F9491" w14:textId="77777777" w:rsidR="00596089" w:rsidRPr="00D74865" w:rsidRDefault="00596089" w:rsidP="00596089">
            <w:pPr>
              <w:spacing w:before="0" w:after="0" w:line="240" w:lineRule="auto"/>
              <w:jc w:val="center"/>
              <w:rPr>
                <w:ins w:id="70970" w:author="pete jones" w:date="2022-01-11T16:37:00Z"/>
                <w:rFonts w:ascii="Calibri" w:hAnsi="Calibri" w:cs="Calibri"/>
                <w:color w:val="000000"/>
                <w:sz w:val="22"/>
                <w:szCs w:val="22"/>
              </w:rPr>
            </w:pPr>
            <w:ins w:id="70971" w:author="pete jones" w:date="2022-01-11T16:37:00Z">
              <w:r w:rsidRPr="00D74865">
                <w:rPr>
                  <w:rFonts w:ascii="Calibri" w:hAnsi="Calibri" w:cs="Calibri"/>
                  <w:color w:val="000000"/>
                  <w:sz w:val="22"/>
                  <w:szCs w:val="22"/>
                </w:rPr>
                <w:t> </w:t>
              </w:r>
            </w:ins>
          </w:p>
        </w:tc>
      </w:tr>
    </w:tbl>
    <w:p w14:paraId="4BE4D906" w14:textId="4DBDAD0A" w:rsidR="009C63DC" w:rsidRDefault="009C63DC" w:rsidP="009C63DC">
      <w:pPr>
        <w:jc w:val="left"/>
        <w:rPr>
          <w:ins w:id="70972" w:author="pete jones" w:date="2022-01-11T16:37:00Z"/>
        </w:rPr>
      </w:pPr>
    </w:p>
    <w:tbl>
      <w:tblPr>
        <w:tblW w:w="10682" w:type="dxa"/>
        <w:tblLook w:val="04A0" w:firstRow="1" w:lastRow="0" w:firstColumn="1" w:lastColumn="0" w:noHBand="0" w:noVBand="1"/>
      </w:tblPr>
      <w:tblGrid>
        <w:gridCol w:w="498"/>
        <w:gridCol w:w="5536"/>
        <w:gridCol w:w="498"/>
        <w:gridCol w:w="551"/>
        <w:gridCol w:w="498"/>
        <w:gridCol w:w="498"/>
        <w:gridCol w:w="498"/>
        <w:gridCol w:w="498"/>
        <w:gridCol w:w="498"/>
        <w:gridCol w:w="498"/>
        <w:gridCol w:w="498"/>
        <w:gridCol w:w="498"/>
        <w:gridCol w:w="498"/>
        <w:gridCol w:w="498"/>
      </w:tblGrid>
      <w:tr w:rsidR="00D74865" w:rsidRPr="00D74865" w14:paraId="44669149" w14:textId="77777777" w:rsidTr="00D74865">
        <w:trPr>
          <w:trHeight w:val="300"/>
          <w:ins w:id="70973" w:author="pete jones" w:date="2022-01-11T16:37:00Z"/>
        </w:trPr>
        <w:tc>
          <w:tcPr>
            <w:tcW w:w="400" w:type="dxa"/>
            <w:tcBorders>
              <w:top w:val="nil"/>
              <w:left w:val="nil"/>
              <w:bottom w:val="nil"/>
              <w:right w:val="nil"/>
            </w:tcBorders>
            <w:shd w:val="clear" w:color="auto" w:fill="auto"/>
            <w:noWrap/>
            <w:vAlign w:val="center"/>
            <w:hideMark/>
          </w:tcPr>
          <w:p w14:paraId="4957454C" w14:textId="77777777" w:rsidR="00D74865" w:rsidRPr="00D74865" w:rsidRDefault="00D74865" w:rsidP="00D74865">
            <w:pPr>
              <w:spacing w:before="0" w:after="0" w:line="240" w:lineRule="auto"/>
              <w:jc w:val="left"/>
              <w:rPr>
                <w:ins w:id="70974" w:author="pete jones" w:date="2022-01-11T16:37: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40A44A2" w14:textId="77777777" w:rsidR="00D74865" w:rsidRPr="00D74865" w:rsidRDefault="00D74865" w:rsidP="00D74865">
            <w:pPr>
              <w:spacing w:before="0" w:after="0" w:line="240" w:lineRule="auto"/>
              <w:jc w:val="center"/>
              <w:rPr>
                <w:ins w:id="70975" w:author="pete jones" w:date="2022-01-11T16:37:00Z"/>
                <w:rFonts w:ascii="Calibri" w:hAnsi="Calibri" w:cs="Calibri"/>
                <w:b/>
                <w:bCs/>
                <w:color w:val="000000"/>
                <w:sz w:val="32"/>
                <w:szCs w:val="32"/>
              </w:rPr>
            </w:pPr>
            <w:ins w:id="70976" w:author="pete jones" w:date="2022-01-11T16:37:00Z">
              <w:r w:rsidRPr="00D74865">
                <w:rPr>
                  <w:rFonts w:ascii="Calibri" w:hAnsi="Calibri" w:cs="Calibri"/>
                  <w:b/>
                  <w:bCs/>
                  <w:color w:val="000000"/>
                  <w:sz w:val="32"/>
                  <w:szCs w:val="32"/>
                </w:rPr>
                <w:t>The Nottingham Trent University</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8F7D465" w14:textId="77777777" w:rsidR="00D74865" w:rsidRPr="00D74865" w:rsidRDefault="00D74865" w:rsidP="00D74865">
            <w:pPr>
              <w:spacing w:before="0" w:after="0" w:line="240" w:lineRule="auto"/>
              <w:jc w:val="right"/>
              <w:rPr>
                <w:ins w:id="70977" w:author="pete jones" w:date="2022-01-11T16:37:00Z"/>
                <w:rFonts w:ascii="Calibri" w:hAnsi="Calibri" w:cs="Calibri"/>
                <w:color w:val="000000"/>
                <w:sz w:val="22"/>
                <w:szCs w:val="22"/>
              </w:rPr>
            </w:pPr>
            <w:ins w:id="70978" w:author="pete jones" w:date="2022-01-11T16:37:00Z">
              <w:r w:rsidRPr="00D74865">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69BDC7E" w14:textId="77777777" w:rsidR="00D74865" w:rsidRPr="00D74865" w:rsidRDefault="00D74865" w:rsidP="00D74865">
            <w:pPr>
              <w:spacing w:before="0" w:after="0" w:line="240" w:lineRule="auto"/>
              <w:jc w:val="center"/>
              <w:rPr>
                <w:ins w:id="70979" w:author="pete jones" w:date="2022-01-11T16:37:00Z"/>
                <w:rFonts w:ascii="Calibri" w:hAnsi="Calibri" w:cs="Calibri"/>
                <w:color w:val="000000"/>
                <w:sz w:val="22"/>
                <w:szCs w:val="22"/>
              </w:rPr>
            </w:pPr>
            <w:ins w:id="70980" w:author="pete jones" w:date="2022-01-11T16:37:00Z">
              <w:r w:rsidRPr="00D74865">
                <w:rPr>
                  <w:rFonts w:ascii="Calibri" w:hAnsi="Calibri" w:cs="Calibri"/>
                  <w:color w:val="000000"/>
                  <w:sz w:val="22"/>
                  <w:szCs w:val="22"/>
                </w:rPr>
                <w:t>45</w:t>
              </w:r>
            </w:ins>
          </w:p>
        </w:tc>
      </w:tr>
      <w:tr w:rsidR="00D74865" w:rsidRPr="00D74865" w14:paraId="16288B3C" w14:textId="77777777" w:rsidTr="00D74865">
        <w:trPr>
          <w:trHeight w:val="315"/>
          <w:ins w:id="70981" w:author="pete jones" w:date="2022-01-11T16:37:00Z"/>
        </w:trPr>
        <w:tc>
          <w:tcPr>
            <w:tcW w:w="400" w:type="dxa"/>
            <w:tcBorders>
              <w:top w:val="nil"/>
              <w:left w:val="nil"/>
              <w:bottom w:val="nil"/>
              <w:right w:val="nil"/>
            </w:tcBorders>
            <w:shd w:val="clear" w:color="auto" w:fill="auto"/>
            <w:noWrap/>
            <w:vAlign w:val="center"/>
            <w:hideMark/>
          </w:tcPr>
          <w:p w14:paraId="2DE06A3F" w14:textId="77777777" w:rsidR="00D74865" w:rsidRPr="00D74865" w:rsidRDefault="00D74865" w:rsidP="00D74865">
            <w:pPr>
              <w:spacing w:before="0" w:after="0" w:line="240" w:lineRule="auto"/>
              <w:jc w:val="center"/>
              <w:rPr>
                <w:ins w:id="70982" w:author="pete jones" w:date="2022-01-11T16:3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558CCBB" w14:textId="77777777" w:rsidR="00D74865" w:rsidRPr="00D74865" w:rsidRDefault="00D74865" w:rsidP="00D74865">
            <w:pPr>
              <w:spacing w:before="0" w:after="0" w:line="240" w:lineRule="auto"/>
              <w:jc w:val="left"/>
              <w:rPr>
                <w:ins w:id="70983" w:author="pete jones" w:date="2022-01-11T16:37:00Z"/>
                <w:rFonts w:ascii="Calibri" w:hAnsi="Calibri" w:cs="Calibri"/>
                <w:b/>
                <w:bCs/>
                <w:color w:val="000000"/>
                <w:sz w:val="32"/>
                <w:szCs w:val="32"/>
              </w:rPr>
            </w:pPr>
          </w:p>
        </w:tc>
        <w:tc>
          <w:tcPr>
            <w:tcW w:w="256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AB2CD3F" w14:textId="77777777" w:rsidR="00D74865" w:rsidRPr="00D74865" w:rsidRDefault="00D74865" w:rsidP="00D74865">
            <w:pPr>
              <w:spacing w:before="0" w:after="0" w:line="240" w:lineRule="auto"/>
              <w:jc w:val="right"/>
              <w:rPr>
                <w:ins w:id="70984" w:author="pete jones" w:date="2022-01-11T16:37:00Z"/>
                <w:rFonts w:ascii="Calibri" w:hAnsi="Calibri" w:cs="Calibri"/>
                <w:color w:val="000000"/>
                <w:sz w:val="22"/>
                <w:szCs w:val="22"/>
              </w:rPr>
            </w:pPr>
            <w:ins w:id="70985" w:author="pete jones" w:date="2022-01-11T16:37:00Z">
              <w:r w:rsidRPr="00D74865">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8789CEB" w14:textId="77777777" w:rsidR="00D74865" w:rsidRPr="00D74865" w:rsidRDefault="00D74865" w:rsidP="00D74865">
            <w:pPr>
              <w:spacing w:before="0" w:after="0" w:line="240" w:lineRule="auto"/>
              <w:jc w:val="center"/>
              <w:rPr>
                <w:ins w:id="70986" w:author="pete jones" w:date="2022-01-11T16:37:00Z"/>
                <w:rFonts w:ascii="Calibri" w:hAnsi="Calibri" w:cs="Calibri"/>
                <w:color w:val="000000"/>
                <w:sz w:val="22"/>
                <w:szCs w:val="22"/>
              </w:rPr>
            </w:pPr>
            <w:ins w:id="70987" w:author="pete jones" w:date="2022-01-11T16:37:00Z">
              <w:r w:rsidRPr="00D74865">
                <w:rPr>
                  <w:rFonts w:ascii="Calibri" w:hAnsi="Calibri" w:cs="Calibri"/>
                  <w:color w:val="000000"/>
                  <w:sz w:val="22"/>
                  <w:szCs w:val="22"/>
                </w:rPr>
                <w:t>70</w:t>
              </w:r>
            </w:ins>
          </w:p>
        </w:tc>
      </w:tr>
      <w:tr w:rsidR="00D74865" w:rsidRPr="00D74865" w14:paraId="28665EAA" w14:textId="77777777" w:rsidTr="00D74865">
        <w:trPr>
          <w:trHeight w:val="315"/>
          <w:ins w:id="70988" w:author="pete jones" w:date="2022-01-11T16:37:00Z"/>
        </w:trPr>
        <w:tc>
          <w:tcPr>
            <w:tcW w:w="400" w:type="dxa"/>
            <w:tcBorders>
              <w:top w:val="nil"/>
              <w:left w:val="nil"/>
              <w:bottom w:val="nil"/>
              <w:right w:val="nil"/>
            </w:tcBorders>
            <w:shd w:val="clear" w:color="auto" w:fill="auto"/>
            <w:noWrap/>
            <w:vAlign w:val="center"/>
            <w:hideMark/>
          </w:tcPr>
          <w:p w14:paraId="2C72488D" w14:textId="77777777" w:rsidR="00D74865" w:rsidRPr="00D74865" w:rsidRDefault="00D74865" w:rsidP="00D74865">
            <w:pPr>
              <w:spacing w:before="0" w:after="0" w:line="240" w:lineRule="auto"/>
              <w:jc w:val="center"/>
              <w:rPr>
                <w:ins w:id="70989" w:author="pete jones" w:date="2022-01-11T16:3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7561533" w14:textId="77777777" w:rsidR="00D74865" w:rsidRPr="00D74865" w:rsidRDefault="00D74865" w:rsidP="00D74865">
            <w:pPr>
              <w:spacing w:before="0" w:after="0" w:line="240" w:lineRule="auto"/>
              <w:jc w:val="left"/>
              <w:rPr>
                <w:ins w:id="70990" w:author="pete jones" w:date="2022-01-11T16:37:00Z"/>
                <w:rFonts w:ascii="Calibri" w:hAnsi="Calibri" w:cs="Calibri"/>
                <w:b/>
                <w:bCs/>
                <w:color w:val="000000"/>
                <w:sz w:val="32"/>
                <w:szCs w:val="32"/>
              </w:rPr>
            </w:pPr>
          </w:p>
        </w:tc>
        <w:tc>
          <w:tcPr>
            <w:tcW w:w="4962"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7C782668" w14:textId="77777777" w:rsidR="00D74865" w:rsidRPr="00D74865" w:rsidRDefault="00D74865" w:rsidP="00D74865">
            <w:pPr>
              <w:spacing w:before="0" w:after="0" w:line="240" w:lineRule="auto"/>
              <w:jc w:val="center"/>
              <w:rPr>
                <w:ins w:id="70991" w:author="pete jones" w:date="2022-01-11T16:37:00Z"/>
                <w:rFonts w:ascii="Calibri" w:hAnsi="Calibri" w:cs="Calibri"/>
                <w:b/>
                <w:bCs/>
                <w:i/>
                <w:iCs/>
                <w:color w:val="000000"/>
                <w:sz w:val="22"/>
                <w:szCs w:val="22"/>
              </w:rPr>
            </w:pPr>
            <w:ins w:id="70992" w:author="pete jones" w:date="2022-01-11T16:37:00Z">
              <w:r w:rsidRPr="00D74865">
                <w:rPr>
                  <w:rFonts w:ascii="Calibri" w:hAnsi="Calibri" w:cs="Calibri"/>
                  <w:b/>
                  <w:bCs/>
                  <w:i/>
                  <w:iCs/>
                  <w:color w:val="000000"/>
                  <w:sz w:val="22"/>
                  <w:szCs w:val="22"/>
                </w:rPr>
                <w:t>Acceptance Criteria</w:t>
              </w:r>
            </w:ins>
          </w:p>
        </w:tc>
      </w:tr>
      <w:tr w:rsidR="00D74865" w:rsidRPr="00D74865" w14:paraId="2F0BDAE0" w14:textId="77777777" w:rsidTr="00D74865">
        <w:trPr>
          <w:trHeight w:val="300"/>
          <w:ins w:id="70993" w:author="pete jones" w:date="2022-01-11T16:37:00Z"/>
        </w:trPr>
        <w:tc>
          <w:tcPr>
            <w:tcW w:w="400" w:type="dxa"/>
            <w:tcBorders>
              <w:top w:val="nil"/>
              <w:left w:val="nil"/>
              <w:bottom w:val="nil"/>
              <w:right w:val="nil"/>
            </w:tcBorders>
            <w:shd w:val="clear" w:color="auto" w:fill="auto"/>
            <w:noWrap/>
            <w:vAlign w:val="center"/>
            <w:hideMark/>
          </w:tcPr>
          <w:p w14:paraId="7A4A7566" w14:textId="77777777" w:rsidR="00D74865" w:rsidRPr="00D74865" w:rsidRDefault="00D74865" w:rsidP="00D74865">
            <w:pPr>
              <w:spacing w:before="0" w:after="0" w:line="240" w:lineRule="auto"/>
              <w:jc w:val="center"/>
              <w:rPr>
                <w:ins w:id="70994" w:author="pete jones" w:date="2022-01-11T16:37: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1586BB80" w14:textId="3D067369" w:rsidR="00D74865" w:rsidRPr="00D74865" w:rsidRDefault="00D74865" w:rsidP="00D74865">
            <w:pPr>
              <w:spacing w:before="0" w:after="0" w:line="240" w:lineRule="auto"/>
              <w:jc w:val="left"/>
              <w:rPr>
                <w:ins w:id="70995" w:author="pete jones" w:date="2022-01-11T16:37:00Z"/>
                <w:rFonts w:ascii="Calibri" w:hAnsi="Calibri" w:cs="Calibri"/>
                <w:color w:val="000000"/>
                <w:sz w:val="22"/>
                <w:szCs w:val="22"/>
              </w:rPr>
            </w:pPr>
            <w:ins w:id="70996" w:author="pete jones" w:date="2022-01-11T16:37:00Z">
              <w:r w:rsidRPr="00D74865">
                <w:rPr>
                  <w:rFonts w:ascii="Calibri" w:hAnsi="Calibri" w:cs="Calibri"/>
                  <w:color w:val="000000"/>
                  <w:sz w:val="22"/>
                  <w:szCs w:val="22"/>
                </w:rPr>
                <w:t xml:space="preserve">Estimated engineering intake 2018 (at 3%) of </w:t>
              </w:r>
            </w:ins>
            <w:ins w:id="70997" w:author="pete jones" w:date="2022-03-30T12:32:00Z">
              <w:r w:rsidR="00042512">
                <w:rPr>
                  <w:rFonts w:ascii="Calibri" w:hAnsi="Calibri" w:cs="Calibri"/>
                  <w:color w:val="000000"/>
                  <w:sz w:val="22"/>
                  <w:szCs w:val="22"/>
                </w:rPr>
                <w:t xml:space="preserve">the </w:t>
              </w:r>
            </w:ins>
            <w:ins w:id="70998" w:author="pete jones" w:date="2022-01-11T16:37:00Z">
              <w:r w:rsidRPr="00D74865">
                <w:rPr>
                  <w:rFonts w:ascii="Calibri" w:hAnsi="Calibri" w:cs="Calibri"/>
                  <w:color w:val="000000"/>
                  <w:sz w:val="22"/>
                  <w:szCs w:val="22"/>
                </w:rPr>
                <w:t>total institute intake population</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CD3D146" w14:textId="77777777" w:rsidR="00D74865" w:rsidRPr="00D74865" w:rsidRDefault="00D74865" w:rsidP="00D74865">
            <w:pPr>
              <w:spacing w:before="0" w:after="0" w:line="240" w:lineRule="auto"/>
              <w:jc w:val="right"/>
              <w:rPr>
                <w:ins w:id="70999" w:author="pete jones" w:date="2022-01-11T16:37:00Z"/>
                <w:rFonts w:ascii="Calibri" w:hAnsi="Calibri" w:cs="Calibri"/>
                <w:color w:val="000000"/>
                <w:sz w:val="22"/>
                <w:szCs w:val="22"/>
              </w:rPr>
            </w:pPr>
            <w:ins w:id="71000" w:author="pete jones" w:date="2022-01-11T16:37:00Z">
              <w:r w:rsidRPr="00D74865">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51057FA" w14:textId="77777777" w:rsidR="00D74865" w:rsidRPr="00D74865" w:rsidRDefault="00D74865" w:rsidP="00D74865">
            <w:pPr>
              <w:spacing w:before="0" w:after="0" w:line="240" w:lineRule="auto"/>
              <w:jc w:val="center"/>
              <w:rPr>
                <w:ins w:id="71001" w:author="pete jones" w:date="2022-01-11T16:37:00Z"/>
                <w:rFonts w:ascii="Calibri" w:hAnsi="Calibri" w:cs="Calibri"/>
                <w:color w:val="000000"/>
                <w:sz w:val="22"/>
                <w:szCs w:val="22"/>
              </w:rPr>
            </w:pPr>
            <w:ins w:id="71002" w:author="pete jones" w:date="2022-01-11T16:37:00Z">
              <w:r w:rsidRPr="00D74865">
                <w:rPr>
                  <w:rFonts w:ascii="Calibri" w:hAnsi="Calibri" w:cs="Calibri"/>
                  <w:color w:val="000000"/>
                  <w:sz w:val="22"/>
                  <w:szCs w:val="22"/>
                </w:rPr>
                <w:t>BBB</w:t>
              </w:r>
            </w:ins>
          </w:p>
        </w:tc>
      </w:tr>
      <w:tr w:rsidR="00D74865" w:rsidRPr="00D74865" w14:paraId="571F1B4F" w14:textId="77777777" w:rsidTr="00D74865">
        <w:trPr>
          <w:trHeight w:val="315"/>
          <w:ins w:id="71003" w:author="pete jones" w:date="2022-01-11T16:37:00Z"/>
        </w:trPr>
        <w:tc>
          <w:tcPr>
            <w:tcW w:w="400" w:type="dxa"/>
            <w:tcBorders>
              <w:top w:val="nil"/>
              <w:left w:val="nil"/>
              <w:bottom w:val="nil"/>
              <w:right w:val="nil"/>
            </w:tcBorders>
            <w:shd w:val="clear" w:color="auto" w:fill="auto"/>
            <w:noWrap/>
            <w:vAlign w:val="center"/>
            <w:hideMark/>
          </w:tcPr>
          <w:p w14:paraId="74D8A108" w14:textId="77777777" w:rsidR="00D74865" w:rsidRPr="00D74865" w:rsidRDefault="00D74865" w:rsidP="00D74865">
            <w:pPr>
              <w:spacing w:before="0" w:after="0" w:line="240" w:lineRule="auto"/>
              <w:jc w:val="center"/>
              <w:rPr>
                <w:ins w:id="71004" w:author="pete jones" w:date="2022-01-11T16:37: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35A6B20F" w14:textId="77777777" w:rsidR="00D74865" w:rsidRPr="00D74865" w:rsidRDefault="00D74865" w:rsidP="00D74865">
            <w:pPr>
              <w:spacing w:before="0" w:after="0" w:line="240" w:lineRule="auto"/>
              <w:jc w:val="left"/>
              <w:rPr>
                <w:ins w:id="71005" w:author="pete jones" w:date="2022-01-11T16:37:00Z"/>
                <w:rFonts w:ascii="Calibri" w:hAnsi="Calibri" w:cs="Calibri"/>
                <w:color w:val="000000"/>
                <w:sz w:val="22"/>
                <w:szCs w:val="22"/>
              </w:rPr>
            </w:pPr>
          </w:p>
        </w:tc>
        <w:tc>
          <w:tcPr>
            <w:tcW w:w="2561" w:type="dxa"/>
            <w:gridSpan w:val="6"/>
            <w:tcBorders>
              <w:top w:val="single" w:sz="4" w:space="0" w:color="auto"/>
              <w:left w:val="nil"/>
              <w:bottom w:val="nil"/>
              <w:right w:val="single" w:sz="8" w:space="0" w:color="000000"/>
            </w:tcBorders>
            <w:shd w:val="clear" w:color="auto" w:fill="auto"/>
            <w:noWrap/>
            <w:vAlign w:val="center"/>
            <w:hideMark/>
          </w:tcPr>
          <w:p w14:paraId="5709B08E" w14:textId="77777777" w:rsidR="00D74865" w:rsidRPr="00D74865" w:rsidRDefault="00D74865" w:rsidP="00D74865">
            <w:pPr>
              <w:spacing w:before="0" w:after="0" w:line="240" w:lineRule="auto"/>
              <w:jc w:val="right"/>
              <w:rPr>
                <w:ins w:id="71006" w:author="pete jones" w:date="2022-01-11T16:37:00Z"/>
                <w:rFonts w:ascii="Calibri" w:hAnsi="Calibri" w:cs="Calibri"/>
                <w:color w:val="000000"/>
                <w:sz w:val="22"/>
                <w:szCs w:val="22"/>
              </w:rPr>
            </w:pPr>
            <w:ins w:id="71007" w:author="pete jones" w:date="2022-01-11T16:37:00Z">
              <w:r w:rsidRPr="00D74865">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29C71FE3" w14:textId="77777777" w:rsidR="00D74865" w:rsidRPr="00D74865" w:rsidRDefault="00D74865" w:rsidP="00D74865">
            <w:pPr>
              <w:spacing w:before="0" w:after="0" w:line="240" w:lineRule="auto"/>
              <w:jc w:val="center"/>
              <w:rPr>
                <w:ins w:id="71008" w:author="pete jones" w:date="2022-01-11T16:37:00Z"/>
                <w:rFonts w:ascii="Calibri" w:hAnsi="Calibri" w:cs="Calibri"/>
                <w:color w:val="000000"/>
                <w:sz w:val="22"/>
                <w:szCs w:val="22"/>
              </w:rPr>
            </w:pPr>
            <w:ins w:id="71009" w:author="pete jones" w:date="2022-01-11T16:37:00Z">
              <w:r w:rsidRPr="00D74865">
                <w:rPr>
                  <w:rFonts w:ascii="Calibri" w:hAnsi="Calibri" w:cs="Calibri"/>
                  <w:color w:val="000000"/>
                  <w:sz w:val="22"/>
                  <w:szCs w:val="22"/>
                </w:rPr>
                <w:t>DDM</w:t>
              </w:r>
            </w:ins>
          </w:p>
        </w:tc>
      </w:tr>
      <w:tr w:rsidR="00D74865" w:rsidRPr="00D74865" w14:paraId="32B229C7" w14:textId="77777777" w:rsidTr="00D74865">
        <w:trPr>
          <w:trHeight w:val="315"/>
          <w:ins w:id="71010" w:author="pete jones" w:date="2022-01-11T16:37:00Z"/>
        </w:trPr>
        <w:tc>
          <w:tcPr>
            <w:tcW w:w="400" w:type="dxa"/>
            <w:tcBorders>
              <w:top w:val="nil"/>
              <w:left w:val="nil"/>
              <w:bottom w:val="nil"/>
              <w:right w:val="nil"/>
            </w:tcBorders>
            <w:shd w:val="clear" w:color="auto" w:fill="auto"/>
            <w:noWrap/>
            <w:vAlign w:val="center"/>
            <w:hideMark/>
          </w:tcPr>
          <w:p w14:paraId="5F67895A" w14:textId="77777777" w:rsidR="00D74865" w:rsidRPr="00D74865" w:rsidRDefault="00D74865" w:rsidP="00D74865">
            <w:pPr>
              <w:spacing w:before="0" w:after="0" w:line="240" w:lineRule="auto"/>
              <w:jc w:val="center"/>
              <w:rPr>
                <w:ins w:id="71011" w:author="pete jones" w:date="2022-01-11T16:37: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220D31DD" w14:textId="77777777" w:rsidR="00D74865" w:rsidRPr="00D74865" w:rsidRDefault="00D74865" w:rsidP="00D74865">
            <w:pPr>
              <w:spacing w:before="0" w:after="0" w:line="240" w:lineRule="auto"/>
              <w:jc w:val="center"/>
              <w:rPr>
                <w:ins w:id="71012" w:author="pete jones" w:date="2022-01-11T16:37:00Z"/>
                <w:rFonts w:ascii="Calibri" w:hAnsi="Calibri" w:cs="Calibri"/>
                <w:b/>
                <w:bCs/>
                <w:color w:val="000000"/>
              </w:rPr>
            </w:pPr>
            <w:ins w:id="71013" w:author="pete jones" w:date="2022-01-11T16:37:00Z">
              <w:r w:rsidRPr="00D74865">
                <w:rPr>
                  <w:rFonts w:ascii="Calibri" w:hAnsi="Calibri" w:cs="Calibri"/>
                  <w:b/>
                  <w:bCs/>
                  <w:color w:val="000000"/>
                </w:rPr>
                <w:t>No DATA</w:t>
              </w:r>
            </w:ins>
          </w:p>
        </w:tc>
        <w:tc>
          <w:tcPr>
            <w:tcW w:w="2561"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F3EC1E6" w14:textId="77777777" w:rsidR="00D74865" w:rsidRPr="00D74865" w:rsidRDefault="00D74865" w:rsidP="00D74865">
            <w:pPr>
              <w:spacing w:before="0" w:after="0" w:line="240" w:lineRule="auto"/>
              <w:jc w:val="right"/>
              <w:rPr>
                <w:ins w:id="71014" w:author="pete jones" w:date="2022-01-11T16:37:00Z"/>
                <w:rFonts w:ascii="Calibri" w:hAnsi="Calibri" w:cs="Calibri"/>
                <w:color w:val="000000"/>
                <w:sz w:val="22"/>
                <w:szCs w:val="22"/>
              </w:rPr>
            </w:pPr>
            <w:ins w:id="71015" w:author="pete jones" w:date="2022-01-11T16:37:00Z">
              <w:r w:rsidRPr="00D74865">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55A193DB" w14:textId="77777777" w:rsidR="00D74865" w:rsidRPr="00D74865" w:rsidRDefault="00D74865" w:rsidP="00D74865">
            <w:pPr>
              <w:spacing w:before="0" w:after="0" w:line="240" w:lineRule="auto"/>
              <w:jc w:val="center"/>
              <w:rPr>
                <w:ins w:id="71016" w:author="pete jones" w:date="2022-01-11T16:37:00Z"/>
                <w:rFonts w:ascii="Calibri" w:hAnsi="Calibri" w:cs="Calibri"/>
                <w:color w:val="000000"/>
                <w:sz w:val="22"/>
                <w:szCs w:val="22"/>
              </w:rPr>
            </w:pPr>
            <w:ins w:id="71017" w:author="pete jones" w:date="2022-01-11T16:37:00Z">
              <w:r w:rsidRPr="00D74865">
                <w:rPr>
                  <w:rFonts w:ascii="Calibri" w:hAnsi="Calibri" w:cs="Calibri"/>
                  <w:color w:val="000000"/>
                  <w:sz w:val="22"/>
                  <w:szCs w:val="22"/>
                </w:rPr>
                <w:t>120 - 128</w:t>
              </w:r>
            </w:ins>
          </w:p>
        </w:tc>
      </w:tr>
      <w:tr w:rsidR="00D74865" w:rsidRPr="00D74865" w14:paraId="5902A6D1" w14:textId="77777777" w:rsidTr="00D74865">
        <w:trPr>
          <w:trHeight w:val="315"/>
          <w:ins w:id="71018" w:author="pete jones" w:date="2022-01-11T16:37:00Z"/>
        </w:trPr>
        <w:tc>
          <w:tcPr>
            <w:tcW w:w="400" w:type="dxa"/>
            <w:tcBorders>
              <w:top w:val="nil"/>
              <w:left w:val="nil"/>
              <w:bottom w:val="nil"/>
              <w:right w:val="nil"/>
            </w:tcBorders>
            <w:shd w:val="clear" w:color="auto" w:fill="auto"/>
            <w:noWrap/>
            <w:vAlign w:val="center"/>
            <w:hideMark/>
          </w:tcPr>
          <w:p w14:paraId="77F97C60" w14:textId="77777777" w:rsidR="00D74865" w:rsidRPr="00D74865" w:rsidRDefault="00D74865" w:rsidP="00D74865">
            <w:pPr>
              <w:spacing w:before="0" w:after="0" w:line="240" w:lineRule="auto"/>
              <w:jc w:val="center"/>
              <w:rPr>
                <w:ins w:id="71019" w:author="pete jones" w:date="2022-01-11T16:37: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39255AD9" w14:textId="237C41D2" w:rsidR="00D74865" w:rsidRPr="00D74865" w:rsidRDefault="00D74865" w:rsidP="00D74865">
            <w:pPr>
              <w:spacing w:before="0" w:after="0" w:line="240" w:lineRule="auto"/>
              <w:jc w:val="left"/>
              <w:rPr>
                <w:ins w:id="71020" w:author="pete jones" w:date="2022-01-11T16:37:00Z"/>
                <w:rFonts w:ascii="Calibri" w:hAnsi="Calibri" w:cs="Calibri"/>
                <w:color w:val="000000"/>
                <w:sz w:val="22"/>
                <w:szCs w:val="22"/>
              </w:rPr>
            </w:pPr>
            <w:ins w:id="71021" w:author="pete jones" w:date="2022-01-11T16:37:00Z">
              <w:r w:rsidRPr="00D74865">
                <w:rPr>
                  <w:rFonts w:ascii="Calibri" w:hAnsi="Calibri" w:cs="Calibri"/>
                  <w:noProof/>
                  <w:color w:val="000000"/>
                  <w:sz w:val="22"/>
                  <w:szCs w:val="22"/>
                </w:rPr>
                <w:drawing>
                  <wp:anchor distT="0" distB="0" distL="114300" distR="114300" simplePos="0" relativeHeight="251686912" behindDoc="0" locked="0" layoutInCell="1" allowOverlap="1" wp14:anchorId="6737236F" wp14:editId="028DECBD">
                    <wp:simplePos x="0" y="0"/>
                    <wp:positionH relativeFrom="column">
                      <wp:posOffset>0</wp:posOffset>
                    </wp:positionH>
                    <wp:positionV relativeFrom="paragraph">
                      <wp:posOffset>171450</wp:posOffset>
                    </wp:positionV>
                    <wp:extent cx="2524125" cy="923925"/>
                    <wp:effectExtent l="0" t="0" r="9525" b="9525"/>
                    <wp:wrapNone/>
                    <wp:docPr id="345253009" name="Chart 345253009">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D74865" w:rsidRPr="00D74865" w14:paraId="4CE5B8F8" w14:textId="77777777">
              <w:trPr>
                <w:trHeight w:val="315"/>
                <w:tblCellSpacing w:w="0" w:type="dxa"/>
                <w:ins w:id="71022" w:author="pete jones" w:date="2022-01-11T16:37: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91B06EE" w14:textId="77777777" w:rsidR="00D74865" w:rsidRPr="00D74865" w:rsidRDefault="00D74865" w:rsidP="00D74865">
                  <w:pPr>
                    <w:spacing w:before="0" w:after="0" w:line="240" w:lineRule="auto"/>
                    <w:jc w:val="left"/>
                    <w:rPr>
                      <w:ins w:id="71023" w:author="pete jones" w:date="2022-01-11T16:37:00Z"/>
                      <w:rFonts w:ascii="Calibri" w:hAnsi="Calibri" w:cs="Calibri"/>
                      <w:b/>
                      <w:bCs/>
                      <w:i/>
                      <w:iCs/>
                      <w:color w:val="000000"/>
                      <w:sz w:val="22"/>
                      <w:szCs w:val="22"/>
                    </w:rPr>
                  </w:pPr>
                  <w:ins w:id="71024" w:author="pete jones" w:date="2022-01-11T16:37:00Z">
                    <w:r w:rsidRPr="00D74865">
                      <w:rPr>
                        <w:rFonts w:ascii="Calibri" w:hAnsi="Calibri" w:cs="Calibri"/>
                        <w:b/>
                        <w:bCs/>
                        <w:i/>
                        <w:iCs/>
                        <w:color w:val="000000"/>
                        <w:sz w:val="22"/>
                        <w:szCs w:val="22"/>
                      </w:rPr>
                      <w:t>Type of module category</w:t>
                    </w:r>
                  </w:ins>
                </w:p>
              </w:tc>
            </w:tr>
          </w:tbl>
          <w:p w14:paraId="23F5DA23" w14:textId="77777777" w:rsidR="00D74865" w:rsidRPr="00D74865" w:rsidRDefault="00D74865" w:rsidP="00D74865">
            <w:pPr>
              <w:spacing w:before="0" w:after="0" w:line="240" w:lineRule="auto"/>
              <w:jc w:val="left"/>
              <w:rPr>
                <w:ins w:id="71025" w:author="pete jones" w:date="2022-01-11T16:37:00Z"/>
                <w:rFonts w:ascii="Calibri" w:hAnsi="Calibri" w:cs="Calibri"/>
                <w:color w:val="000000"/>
                <w:sz w:val="22"/>
                <w:szCs w:val="22"/>
              </w:rPr>
            </w:pPr>
          </w:p>
        </w:tc>
        <w:tc>
          <w:tcPr>
            <w:tcW w:w="419" w:type="dxa"/>
            <w:tcBorders>
              <w:top w:val="nil"/>
              <w:left w:val="nil"/>
              <w:bottom w:val="nil"/>
              <w:right w:val="single" w:sz="8" w:space="0" w:color="auto"/>
            </w:tcBorders>
            <w:shd w:val="clear" w:color="auto" w:fill="auto"/>
            <w:noWrap/>
            <w:vAlign w:val="center"/>
            <w:hideMark/>
          </w:tcPr>
          <w:p w14:paraId="29BE349A" w14:textId="77777777" w:rsidR="00D74865" w:rsidRPr="00D74865" w:rsidRDefault="00D74865" w:rsidP="00D74865">
            <w:pPr>
              <w:spacing w:before="0" w:after="0" w:line="240" w:lineRule="auto"/>
              <w:jc w:val="right"/>
              <w:rPr>
                <w:ins w:id="71026" w:author="pete jones" w:date="2022-01-11T16:37:00Z"/>
                <w:rFonts w:ascii="Calibri" w:hAnsi="Calibri" w:cs="Calibri"/>
                <w:color w:val="000000"/>
                <w:sz w:val="22"/>
                <w:szCs w:val="22"/>
              </w:rPr>
            </w:pPr>
            <w:ins w:id="71027" w:author="pete jones" w:date="2022-01-11T16:37:00Z">
              <w:r w:rsidRPr="00D74865">
                <w:rPr>
                  <w:rFonts w:ascii="Calibri" w:hAnsi="Calibri" w:cs="Calibri"/>
                  <w:color w:val="000000"/>
                  <w:sz w:val="22"/>
                  <w:szCs w:val="22"/>
                </w:rPr>
                <w:t> </w:t>
              </w:r>
            </w:ins>
          </w:p>
        </w:tc>
        <w:tc>
          <w:tcPr>
            <w:tcW w:w="487" w:type="dxa"/>
            <w:tcBorders>
              <w:top w:val="nil"/>
              <w:left w:val="nil"/>
              <w:bottom w:val="nil"/>
              <w:right w:val="nil"/>
            </w:tcBorders>
            <w:shd w:val="clear" w:color="auto" w:fill="auto"/>
            <w:noWrap/>
            <w:vAlign w:val="center"/>
            <w:hideMark/>
          </w:tcPr>
          <w:p w14:paraId="00F4C128" w14:textId="77777777" w:rsidR="00D74865" w:rsidRPr="00D74865" w:rsidRDefault="00D74865" w:rsidP="00D74865">
            <w:pPr>
              <w:spacing w:before="0" w:after="0" w:line="240" w:lineRule="auto"/>
              <w:jc w:val="right"/>
              <w:rPr>
                <w:ins w:id="71028" w:author="pete jones" w:date="2022-01-11T16:37: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48A2BA67" w14:textId="77777777" w:rsidR="00D74865" w:rsidRPr="00D74865" w:rsidRDefault="00D74865" w:rsidP="00D74865">
            <w:pPr>
              <w:spacing w:before="0" w:after="0" w:line="240" w:lineRule="auto"/>
              <w:jc w:val="left"/>
              <w:rPr>
                <w:ins w:id="71029" w:author="pete jones" w:date="2022-01-11T16:3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25D5D4F7" w14:textId="77777777" w:rsidR="00D74865" w:rsidRPr="00D74865" w:rsidRDefault="00D74865" w:rsidP="00D74865">
            <w:pPr>
              <w:spacing w:before="0" w:after="0" w:line="240" w:lineRule="auto"/>
              <w:jc w:val="left"/>
              <w:rPr>
                <w:ins w:id="71030" w:author="pete jones" w:date="2022-01-11T16:3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1757DAFB" w14:textId="77777777" w:rsidR="00D74865" w:rsidRPr="00D74865" w:rsidRDefault="00D74865" w:rsidP="00D74865">
            <w:pPr>
              <w:spacing w:before="0" w:after="0" w:line="240" w:lineRule="auto"/>
              <w:jc w:val="left"/>
              <w:rPr>
                <w:ins w:id="71031" w:author="pete jones" w:date="2022-01-11T16:3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20787B18" w14:textId="77777777" w:rsidR="00D74865" w:rsidRPr="00D74865" w:rsidRDefault="00D74865" w:rsidP="00D74865">
            <w:pPr>
              <w:spacing w:before="0" w:after="0" w:line="240" w:lineRule="auto"/>
              <w:jc w:val="left"/>
              <w:rPr>
                <w:ins w:id="71032"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9170C21" w14:textId="77777777" w:rsidR="00D74865" w:rsidRPr="00D74865" w:rsidRDefault="00D74865" w:rsidP="00D74865">
            <w:pPr>
              <w:spacing w:before="0" w:after="0" w:line="240" w:lineRule="auto"/>
              <w:jc w:val="left"/>
              <w:rPr>
                <w:ins w:id="71033"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439219C" w14:textId="77777777" w:rsidR="00D74865" w:rsidRPr="00D74865" w:rsidRDefault="00D74865" w:rsidP="00D74865">
            <w:pPr>
              <w:spacing w:before="0" w:after="0" w:line="240" w:lineRule="auto"/>
              <w:jc w:val="center"/>
              <w:rPr>
                <w:ins w:id="71034"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ECB2C6B" w14:textId="77777777" w:rsidR="00D74865" w:rsidRPr="00D74865" w:rsidRDefault="00D74865" w:rsidP="00D74865">
            <w:pPr>
              <w:spacing w:before="0" w:after="0" w:line="240" w:lineRule="auto"/>
              <w:jc w:val="center"/>
              <w:rPr>
                <w:ins w:id="71035"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3740168" w14:textId="77777777" w:rsidR="00D74865" w:rsidRPr="00D74865" w:rsidRDefault="00D74865" w:rsidP="00D74865">
            <w:pPr>
              <w:spacing w:before="0" w:after="0" w:line="240" w:lineRule="auto"/>
              <w:jc w:val="center"/>
              <w:rPr>
                <w:ins w:id="71036"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466A210" w14:textId="77777777" w:rsidR="00D74865" w:rsidRPr="00D74865" w:rsidRDefault="00D74865" w:rsidP="00D74865">
            <w:pPr>
              <w:spacing w:before="0" w:after="0" w:line="240" w:lineRule="auto"/>
              <w:jc w:val="center"/>
              <w:rPr>
                <w:ins w:id="71037" w:author="pete jones" w:date="2022-01-11T16:3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40640AE4" w14:textId="77777777" w:rsidR="00D74865" w:rsidRPr="00D74865" w:rsidRDefault="00D74865" w:rsidP="00D74865">
            <w:pPr>
              <w:spacing w:before="0" w:after="0" w:line="240" w:lineRule="auto"/>
              <w:jc w:val="center"/>
              <w:rPr>
                <w:ins w:id="71038" w:author="pete jones" w:date="2022-01-11T16:37:00Z"/>
                <w:rFonts w:ascii="Times New Roman" w:hAnsi="Times New Roman" w:cs="Times New Roman"/>
                <w:sz w:val="20"/>
                <w:szCs w:val="20"/>
              </w:rPr>
            </w:pPr>
          </w:p>
        </w:tc>
      </w:tr>
      <w:tr w:rsidR="00D74865" w:rsidRPr="00D74865" w14:paraId="7EE047F1" w14:textId="77777777" w:rsidTr="00D74865">
        <w:trPr>
          <w:trHeight w:val="315"/>
          <w:ins w:id="71039" w:author="pete jones" w:date="2022-01-11T16:37:00Z"/>
        </w:trPr>
        <w:tc>
          <w:tcPr>
            <w:tcW w:w="400" w:type="dxa"/>
            <w:tcBorders>
              <w:top w:val="nil"/>
              <w:left w:val="nil"/>
              <w:bottom w:val="nil"/>
              <w:right w:val="nil"/>
            </w:tcBorders>
            <w:shd w:val="clear" w:color="auto" w:fill="auto"/>
            <w:noWrap/>
            <w:vAlign w:val="center"/>
            <w:hideMark/>
          </w:tcPr>
          <w:p w14:paraId="55C67F89" w14:textId="77777777" w:rsidR="00D74865" w:rsidRPr="00D74865" w:rsidRDefault="00D74865" w:rsidP="00D74865">
            <w:pPr>
              <w:spacing w:before="0" w:after="0" w:line="240" w:lineRule="auto"/>
              <w:jc w:val="center"/>
              <w:rPr>
                <w:ins w:id="71040" w:author="pete jones" w:date="2022-01-11T16:3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B177BEB" w14:textId="77777777" w:rsidR="00D74865" w:rsidRPr="00D74865" w:rsidRDefault="00D74865" w:rsidP="00D74865">
            <w:pPr>
              <w:spacing w:before="0" w:after="0" w:line="240" w:lineRule="auto"/>
              <w:jc w:val="right"/>
              <w:rPr>
                <w:ins w:id="71041" w:author="pete jones" w:date="2022-01-11T16:37:00Z"/>
                <w:rFonts w:ascii="Calibri" w:hAnsi="Calibri" w:cs="Calibri"/>
                <w:sz w:val="22"/>
                <w:szCs w:val="22"/>
              </w:rPr>
            </w:pPr>
            <w:ins w:id="71042" w:author="pete jones" w:date="2022-01-11T16:37:00Z">
              <w:r w:rsidRPr="00D74865">
                <w:rPr>
                  <w:rFonts w:ascii="Calibri" w:hAnsi="Calibri" w:cs="Calibri"/>
                  <w:sz w:val="22"/>
                  <w:szCs w:val="22"/>
                </w:rPr>
                <w:t>Maths</w:t>
              </w:r>
            </w:ins>
          </w:p>
        </w:tc>
        <w:tc>
          <w:tcPr>
            <w:tcW w:w="419" w:type="dxa"/>
            <w:tcBorders>
              <w:top w:val="single" w:sz="8" w:space="0" w:color="auto"/>
              <w:left w:val="nil"/>
              <w:bottom w:val="single" w:sz="4" w:space="0" w:color="auto"/>
              <w:right w:val="single" w:sz="8" w:space="0" w:color="auto"/>
            </w:tcBorders>
            <w:shd w:val="clear" w:color="auto" w:fill="auto"/>
            <w:noWrap/>
            <w:vAlign w:val="center"/>
            <w:hideMark/>
          </w:tcPr>
          <w:p w14:paraId="0EF9B559" w14:textId="77777777" w:rsidR="00D74865" w:rsidRPr="00D74865" w:rsidRDefault="00D74865" w:rsidP="00D74865">
            <w:pPr>
              <w:spacing w:before="0" w:after="0" w:line="240" w:lineRule="auto"/>
              <w:jc w:val="center"/>
              <w:rPr>
                <w:ins w:id="71043" w:author="pete jones" w:date="2022-01-11T16:37:00Z"/>
                <w:rFonts w:ascii="Calibri" w:hAnsi="Calibri" w:cs="Calibri"/>
                <w:color w:val="000000"/>
                <w:sz w:val="22"/>
                <w:szCs w:val="22"/>
              </w:rPr>
            </w:pPr>
            <w:ins w:id="71044" w:author="pete jones" w:date="2022-01-11T16:37:00Z">
              <w:r w:rsidRPr="00D74865">
                <w:rPr>
                  <w:rFonts w:ascii="Calibri" w:hAnsi="Calibri" w:cs="Calibri"/>
                  <w:color w:val="000000"/>
                  <w:sz w:val="22"/>
                  <w:szCs w:val="22"/>
                </w:rPr>
                <w:t>1</w:t>
              </w:r>
            </w:ins>
          </w:p>
        </w:tc>
        <w:tc>
          <w:tcPr>
            <w:tcW w:w="487" w:type="dxa"/>
            <w:tcBorders>
              <w:top w:val="nil"/>
              <w:left w:val="nil"/>
              <w:bottom w:val="nil"/>
              <w:right w:val="nil"/>
            </w:tcBorders>
            <w:shd w:val="clear" w:color="auto" w:fill="auto"/>
            <w:noWrap/>
            <w:vAlign w:val="center"/>
            <w:hideMark/>
          </w:tcPr>
          <w:p w14:paraId="1CAEDC0B" w14:textId="77777777" w:rsidR="00D74865" w:rsidRPr="00D74865" w:rsidRDefault="00D74865" w:rsidP="00D74865">
            <w:pPr>
              <w:spacing w:before="0" w:after="0" w:line="240" w:lineRule="auto"/>
              <w:jc w:val="center"/>
              <w:rPr>
                <w:ins w:id="71045" w:author="pete jones" w:date="2022-01-11T16:37: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7B3C5B1F" w14:textId="77777777" w:rsidR="00D74865" w:rsidRPr="00D74865" w:rsidRDefault="00D74865" w:rsidP="00D74865">
            <w:pPr>
              <w:spacing w:before="0" w:after="0" w:line="240" w:lineRule="auto"/>
              <w:jc w:val="left"/>
              <w:rPr>
                <w:ins w:id="71046" w:author="pete jones" w:date="2022-01-11T16:3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5580BF41" w14:textId="77777777" w:rsidR="00D74865" w:rsidRPr="00D74865" w:rsidRDefault="00D74865" w:rsidP="00D74865">
            <w:pPr>
              <w:spacing w:before="0" w:after="0" w:line="240" w:lineRule="auto"/>
              <w:jc w:val="left"/>
              <w:rPr>
                <w:ins w:id="71047" w:author="pete jones" w:date="2022-01-11T16:3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4735F85B" w14:textId="77777777" w:rsidR="00D74865" w:rsidRPr="00D74865" w:rsidRDefault="00D74865" w:rsidP="00D74865">
            <w:pPr>
              <w:spacing w:before="0" w:after="0" w:line="240" w:lineRule="auto"/>
              <w:jc w:val="left"/>
              <w:rPr>
                <w:ins w:id="71048" w:author="pete jones" w:date="2022-01-11T16:3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7C85896E" w14:textId="77777777" w:rsidR="00D74865" w:rsidRPr="00D74865" w:rsidRDefault="00D74865" w:rsidP="00D74865">
            <w:pPr>
              <w:spacing w:before="0" w:after="0" w:line="240" w:lineRule="auto"/>
              <w:jc w:val="left"/>
              <w:rPr>
                <w:ins w:id="71049"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29F64104" w14:textId="77777777" w:rsidR="00D74865" w:rsidRPr="00D74865" w:rsidRDefault="00D74865" w:rsidP="00D74865">
            <w:pPr>
              <w:spacing w:before="0" w:after="0" w:line="240" w:lineRule="auto"/>
              <w:jc w:val="left"/>
              <w:rPr>
                <w:ins w:id="71050"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728FA43" w14:textId="77777777" w:rsidR="00D74865" w:rsidRPr="00D74865" w:rsidRDefault="00D74865" w:rsidP="00D74865">
            <w:pPr>
              <w:spacing w:before="0" w:after="0" w:line="240" w:lineRule="auto"/>
              <w:jc w:val="left"/>
              <w:rPr>
                <w:ins w:id="71051"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A15C4F1" w14:textId="77777777" w:rsidR="00D74865" w:rsidRPr="00D74865" w:rsidRDefault="00D74865" w:rsidP="00D74865">
            <w:pPr>
              <w:spacing w:before="0" w:after="0" w:line="240" w:lineRule="auto"/>
              <w:jc w:val="left"/>
              <w:rPr>
                <w:ins w:id="71052"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0311AE8" w14:textId="77777777" w:rsidR="00D74865" w:rsidRPr="00D74865" w:rsidRDefault="00D74865" w:rsidP="00D74865">
            <w:pPr>
              <w:spacing w:before="0" w:after="0" w:line="240" w:lineRule="auto"/>
              <w:jc w:val="center"/>
              <w:rPr>
                <w:ins w:id="71053" w:author="pete jones" w:date="2022-01-11T16:3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6E20974" w14:textId="77777777" w:rsidR="00D74865" w:rsidRPr="00D74865" w:rsidRDefault="00D74865" w:rsidP="00D74865">
            <w:pPr>
              <w:spacing w:before="0" w:after="0" w:line="240" w:lineRule="auto"/>
              <w:jc w:val="center"/>
              <w:rPr>
                <w:ins w:id="71054" w:author="pete jones" w:date="2022-01-11T16:3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78917271" w14:textId="77777777" w:rsidR="00D74865" w:rsidRPr="00D74865" w:rsidRDefault="00D74865" w:rsidP="00D74865">
            <w:pPr>
              <w:spacing w:before="0" w:after="0" w:line="240" w:lineRule="auto"/>
              <w:jc w:val="center"/>
              <w:rPr>
                <w:ins w:id="71055" w:author="pete jones" w:date="2022-01-11T16:37:00Z"/>
                <w:rFonts w:ascii="Times New Roman" w:hAnsi="Times New Roman" w:cs="Times New Roman"/>
                <w:sz w:val="20"/>
                <w:szCs w:val="20"/>
              </w:rPr>
            </w:pPr>
          </w:p>
        </w:tc>
      </w:tr>
      <w:tr w:rsidR="00D74865" w:rsidRPr="00D74865" w14:paraId="78539EE3" w14:textId="77777777" w:rsidTr="00D74865">
        <w:trPr>
          <w:trHeight w:val="300"/>
          <w:ins w:id="71056" w:author="pete jones" w:date="2022-01-11T16:37:00Z"/>
        </w:trPr>
        <w:tc>
          <w:tcPr>
            <w:tcW w:w="400" w:type="dxa"/>
            <w:tcBorders>
              <w:top w:val="nil"/>
              <w:left w:val="nil"/>
              <w:bottom w:val="nil"/>
              <w:right w:val="nil"/>
            </w:tcBorders>
            <w:shd w:val="clear" w:color="auto" w:fill="auto"/>
            <w:noWrap/>
            <w:vAlign w:val="center"/>
            <w:hideMark/>
          </w:tcPr>
          <w:p w14:paraId="7D34E228" w14:textId="77777777" w:rsidR="00D74865" w:rsidRPr="00D74865" w:rsidRDefault="00D74865" w:rsidP="00D74865">
            <w:pPr>
              <w:spacing w:before="0" w:after="0" w:line="240" w:lineRule="auto"/>
              <w:jc w:val="center"/>
              <w:rPr>
                <w:ins w:id="71057" w:author="pete jones" w:date="2022-01-11T16:3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70D5113D" w14:textId="77777777" w:rsidR="00D74865" w:rsidRPr="00D74865" w:rsidRDefault="00D74865" w:rsidP="00D74865">
            <w:pPr>
              <w:spacing w:before="0" w:after="0" w:line="240" w:lineRule="auto"/>
              <w:jc w:val="right"/>
              <w:rPr>
                <w:ins w:id="71058" w:author="pete jones" w:date="2022-01-11T16:37:00Z"/>
                <w:rFonts w:ascii="Calibri" w:hAnsi="Calibri" w:cs="Calibri"/>
                <w:sz w:val="22"/>
                <w:szCs w:val="22"/>
              </w:rPr>
            </w:pPr>
            <w:ins w:id="71059" w:author="pete jones" w:date="2022-01-11T16:37:00Z">
              <w:r w:rsidRPr="00D74865">
                <w:rPr>
                  <w:rFonts w:ascii="Calibri" w:hAnsi="Calibri" w:cs="Calibri"/>
                  <w:sz w:val="22"/>
                  <w:szCs w:val="22"/>
                </w:rPr>
                <w:t>Science</w:t>
              </w:r>
            </w:ins>
          </w:p>
        </w:tc>
        <w:tc>
          <w:tcPr>
            <w:tcW w:w="419" w:type="dxa"/>
            <w:tcBorders>
              <w:top w:val="nil"/>
              <w:left w:val="nil"/>
              <w:bottom w:val="single" w:sz="4" w:space="0" w:color="auto"/>
              <w:right w:val="single" w:sz="8" w:space="0" w:color="auto"/>
            </w:tcBorders>
            <w:shd w:val="clear" w:color="auto" w:fill="auto"/>
            <w:noWrap/>
            <w:vAlign w:val="center"/>
            <w:hideMark/>
          </w:tcPr>
          <w:p w14:paraId="390342FA" w14:textId="77777777" w:rsidR="00D74865" w:rsidRPr="00D74865" w:rsidRDefault="00D74865" w:rsidP="00D74865">
            <w:pPr>
              <w:spacing w:before="0" w:after="0" w:line="240" w:lineRule="auto"/>
              <w:jc w:val="center"/>
              <w:rPr>
                <w:ins w:id="71060" w:author="pete jones" w:date="2022-01-11T16:37:00Z"/>
                <w:rFonts w:ascii="Calibri" w:hAnsi="Calibri" w:cs="Calibri"/>
                <w:color w:val="000000"/>
                <w:sz w:val="22"/>
                <w:szCs w:val="22"/>
              </w:rPr>
            </w:pPr>
            <w:ins w:id="71061" w:author="pete jones" w:date="2022-01-11T16:37:00Z">
              <w:r w:rsidRPr="00D74865">
                <w:rPr>
                  <w:rFonts w:ascii="Calibri" w:hAnsi="Calibri" w:cs="Calibri"/>
                  <w:color w:val="000000"/>
                  <w:sz w:val="22"/>
                  <w:szCs w:val="22"/>
                </w:rPr>
                <w:t>3</w:t>
              </w:r>
            </w:ins>
          </w:p>
        </w:tc>
        <w:tc>
          <w:tcPr>
            <w:tcW w:w="487" w:type="dxa"/>
            <w:tcBorders>
              <w:top w:val="nil"/>
              <w:left w:val="nil"/>
              <w:bottom w:val="nil"/>
              <w:right w:val="nil"/>
            </w:tcBorders>
            <w:shd w:val="clear" w:color="auto" w:fill="auto"/>
            <w:noWrap/>
            <w:vAlign w:val="center"/>
            <w:hideMark/>
          </w:tcPr>
          <w:p w14:paraId="4D2D475D" w14:textId="77777777" w:rsidR="00D74865" w:rsidRPr="00D74865" w:rsidRDefault="00D74865" w:rsidP="00D74865">
            <w:pPr>
              <w:spacing w:before="0" w:after="0" w:line="240" w:lineRule="auto"/>
              <w:jc w:val="center"/>
              <w:rPr>
                <w:ins w:id="71062" w:author="pete jones" w:date="2022-01-11T16:37:00Z"/>
                <w:rFonts w:ascii="Calibri" w:hAnsi="Calibri" w:cs="Calibri"/>
                <w:color w:val="000000"/>
                <w:sz w:val="22"/>
                <w:szCs w:val="22"/>
              </w:rPr>
            </w:pPr>
          </w:p>
        </w:tc>
        <w:tc>
          <w:tcPr>
            <w:tcW w:w="419"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5D178CC1" w14:textId="77777777" w:rsidR="00D74865" w:rsidRPr="00D74865" w:rsidRDefault="00D74865" w:rsidP="00D74865">
            <w:pPr>
              <w:spacing w:before="0" w:after="0" w:line="240" w:lineRule="auto"/>
              <w:jc w:val="center"/>
              <w:rPr>
                <w:ins w:id="71063" w:author="pete jones" w:date="2022-01-11T16:37:00Z"/>
                <w:rFonts w:ascii="Calibri" w:hAnsi="Calibri" w:cs="Calibri"/>
                <w:color w:val="000000"/>
                <w:sz w:val="22"/>
                <w:szCs w:val="22"/>
              </w:rPr>
            </w:pPr>
            <w:ins w:id="71064" w:author="pete jones" w:date="2022-01-11T16:37:00Z">
              <w:r w:rsidRPr="00D74865">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B7FBD60" w14:textId="77777777" w:rsidR="00D74865" w:rsidRPr="00D74865" w:rsidRDefault="00D74865" w:rsidP="00D74865">
            <w:pPr>
              <w:spacing w:before="0" w:after="0" w:line="240" w:lineRule="auto"/>
              <w:jc w:val="center"/>
              <w:rPr>
                <w:ins w:id="71065" w:author="pete jones" w:date="2022-01-11T16:37:00Z"/>
                <w:rFonts w:ascii="Calibri" w:hAnsi="Calibri" w:cs="Calibri"/>
                <w:color w:val="000000"/>
                <w:sz w:val="22"/>
                <w:szCs w:val="22"/>
              </w:rPr>
            </w:pPr>
            <w:ins w:id="71066" w:author="pete jones" w:date="2022-01-11T16:37:00Z">
              <w:r w:rsidRPr="00D74865">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E90EFFB" w14:textId="77777777" w:rsidR="00D74865" w:rsidRPr="00D74865" w:rsidRDefault="00D74865" w:rsidP="00D74865">
            <w:pPr>
              <w:spacing w:before="0" w:after="0" w:line="240" w:lineRule="auto"/>
              <w:jc w:val="center"/>
              <w:rPr>
                <w:ins w:id="71067" w:author="pete jones" w:date="2022-01-11T16:37:00Z"/>
                <w:rFonts w:ascii="Calibri" w:hAnsi="Calibri" w:cs="Calibri"/>
                <w:color w:val="000000"/>
                <w:sz w:val="22"/>
                <w:szCs w:val="22"/>
              </w:rPr>
            </w:pPr>
            <w:ins w:id="71068" w:author="pete jones" w:date="2022-01-11T16:37:00Z">
              <w:r w:rsidRPr="00D74865">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9533D6F" w14:textId="77777777" w:rsidR="00D74865" w:rsidRPr="00D74865" w:rsidRDefault="00D74865" w:rsidP="00D74865">
            <w:pPr>
              <w:spacing w:before="0" w:after="0" w:line="240" w:lineRule="auto"/>
              <w:jc w:val="center"/>
              <w:rPr>
                <w:ins w:id="71069" w:author="pete jones" w:date="2022-01-11T16:37:00Z"/>
                <w:rFonts w:ascii="Calibri" w:hAnsi="Calibri" w:cs="Calibri"/>
                <w:color w:val="000000"/>
                <w:sz w:val="22"/>
                <w:szCs w:val="22"/>
              </w:rPr>
            </w:pPr>
            <w:ins w:id="71070" w:author="pete jones" w:date="2022-01-11T16:37:00Z">
              <w:r w:rsidRPr="00D74865">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968AF94" w14:textId="77777777" w:rsidR="00D74865" w:rsidRPr="00D74865" w:rsidRDefault="00D74865" w:rsidP="00D74865">
            <w:pPr>
              <w:spacing w:before="0" w:after="0" w:line="240" w:lineRule="auto"/>
              <w:jc w:val="center"/>
              <w:rPr>
                <w:ins w:id="71071" w:author="pete jones" w:date="2022-01-11T16:37:00Z"/>
                <w:rFonts w:ascii="Calibri" w:hAnsi="Calibri" w:cs="Calibri"/>
                <w:color w:val="000000"/>
                <w:sz w:val="22"/>
                <w:szCs w:val="22"/>
              </w:rPr>
            </w:pPr>
            <w:ins w:id="71072" w:author="pete jones" w:date="2022-01-11T16:37:00Z">
              <w:r w:rsidRPr="00D74865">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0249BF4" w14:textId="78B79A9B" w:rsidR="00D74865" w:rsidRPr="00D74865" w:rsidRDefault="00D74865" w:rsidP="00D74865">
            <w:pPr>
              <w:spacing w:before="0" w:after="0" w:line="240" w:lineRule="auto"/>
              <w:jc w:val="center"/>
              <w:rPr>
                <w:ins w:id="71073" w:author="pete jones" w:date="2022-01-11T16:37:00Z"/>
                <w:rFonts w:ascii="Calibri" w:hAnsi="Calibri" w:cs="Calibri"/>
                <w:color w:val="000000"/>
                <w:sz w:val="22"/>
                <w:szCs w:val="22"/>
              </w:rPr>
            </w:pPr>
            <w:ins w:id="71074" w:author="pete jones" w:date="2022-01-11T16:38:00Z">
              <w:r>
                <w:rPr>
                  <w:rFonts w:ascii="Calibri" w:hAnsi="Calibri" w:cs="Calibri"/>
                  <w:color w:val="000000"/>
                  <w:sz w:val="22"/>
                  <w:szCs w:val="22"/>
                </w:rPr>
                <w:t>23</w:t>
              </w:r>
            </w:ins>
            <w:ins w:id="71075" w:author="pete jones" w:date="2022-01-11T16:37:00Z">
              <w:r w:rsidRPr="00D74865">
                <w:rPr>
                  <w:rFonts w:ascii="Calibri" w:hAnsi="Calibri" w:cs="Calibri"/>
                  <w:color w:val="000000"/>
                  <w:sz w:val="22"/>
                  <w:szCs w:val="22"/>
                </w:rPr>
                <w:t>%</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77FBBA8" w14:textId="68C270A4" w:rsidR="00D74865" w:rsidRPr="00D74865" w:rsidRDefault="00D74865" w:rsidP="00D74865">
            <w:pPr>
              <w:spacing w:before="0" w:after="0" w:line="240" w:lineRule="auto"/>
              <w:jc w:val="center"/>
              <w:rPr>
                <w:ins w:id="71076" w:author="pete jones" w:date="2022-01-11T16:37:00Z"/>
                <w:rFonts w:ascii="Calibri" w:hAnsi="Calibri" w:cs="Calibri"/>
                <w:color w:val="000000"/>
                <w:sz w:val="22"/>
                <w:szCs w:val="22"/>
              </w:rPr>
            </w:pPr>
            <w:ins w:id="71077" w:author="pete jones" w:date="2022-01-11T16:38:00Z">
              <w:r>
                <w:rPr>
                  <w:rFonts w:ascii="Calibri" w:hAnsi="Calibri" w:cs="Calibri"/>
                  <w:color w:val="000000"/>
                  <w:sz w:val="22"/>
                  <w:szCs w:val="22"/>
                </w:rPr>
                <w:t>77</w:t>
              </w:r>
            </w:ins>
            <w:ins w:id="71078" w:author="pete jones" w:date="2022-01-11T16:37:00Z">
              <w:r w:rsidRPr="00D74865">
                <w:rPr>
                  <w:rFonts w:ascii="Calibri" w:hAnsi="Calibri" w:cs="Calibri"/>
                  <w:color w:val="000000"/>
                  <w:sz w:val="22"/>
                  <w:szCs w:val="22"/>
                </w:rPr>
                <w:t>%</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A4ED19A" w14:textId="77777777" w:rsidR="00D74865" w:rsidRPr="00D74865" w:rsidRDefault="00D74865" w:rsidP="00D74865">
            <w:pPr>
              <w:spacing w:before="0" w:after="0" w:line="240" w:lineRule="auto"/>
              <w:jc w:val="center"/>
              <w:rPr>
                <w:ins w:id="71079" w:author="pete jones" w:date="2022-01-11T16:37:00Z"/>
                <w:rFonts w:ascii="Calibri" w:hAnsi="Calibri" w:cs="Calibri"/>
                <w:color w:val="000000"/>
                <w:sz w:val="22"/>
                <w:szCs w:val="22"/>
              </w:rPr>
            </w:pPr>
            <w:ins w:id="71080" w:author="pete jones" w:date="2022-01-11T16:37:00Z">
              <w:r w:rsidRPr="00D74865">
                <w:rPr>
                  <w:rFonts w:ascii="Calibri" w:hAnsi="Calibri" w:cs="Calibri"/>
                  <w:color w:val="000000"/>
                  <w:sz w:val="22"/>
                  <w:szCs w:val="22"/>
                </w:rPr>
                <w:t>38%</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CCBFC46" w14:textId="77777777" w:rsidR="00D74865" w:rsidRPr="00D74865" w:rsidRDefault="00D74865" w:rsidP="00D74865">
            <w:pPr>
              <w:spacing w:before="0" w:after="0" w:line="240" w:lineRule="auto"/>
              <w:jc w:val="center"/>
              <w:rPr>
                <w:ins w:id="71081" w:author="pete jones" w:date="2022-01-11T16:37:00Z"/>
                <w:rFonts w:ascii="Calibri" w:hAnsi="Calibri" w:cs="Calibri"/>
                <w:color w:val="000000"/>
                <w:sz w:val="22"/>
                <w:szCs w:val="22"/>
              </w:rPr>
            </w:pPr>
            <w:ins w:id="71082" w:author="pete jones" w:date="2022-01-11T16:37:00Z">
              <w:r w:rsidRPr="00D74865">
                <w:rPr>
                  <w:rFonts w:ascii="Calibri" w:hAnsi="Calibri" w:cs="Calibri"/>
                  <w:color w:val="000000"/>
                  <w:sz w:val="22"/>
                  <w:szCs w:val="22"/>
                </w:rPr>
                <w:t> </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89A08E1" w14:textId="77777777" w:rsidR="00D74865" w:rsidRPr="00D74865" w:rsidRDefault="00D74865" w:rsidP="00D74865">
            <w:pPr>
              <w:spacing w:before="0" w:after="0" w:line="240" w:lineRule="auto"/>
              <w:jc w:val="center"/>
              <w:rPr>
                <w:ins w:id="71083" w:author="pete jones" w:date="2022-01-11T16:37:00Z"/>
                <w:rFonts w:ascii="Calibri" w:hAnsi="Calibri" w:cs="Calibri"/>
                <w:color w:val="000000"/>
                <w:sz w:val="22"/>
                <w:szCs w:val="22"/>
              </w:rPr>
            </w:pPr>
            <w:ins w:id="71084" w:author="pete jones" w:date="2022-01-11T16:37:00Z">
              <w:r w:rsidRPr="00D74865">
                <w:rPr>
                  <w:rFonts w:ascii="Calibri" w:hAnsi="Calibri" w:cs="Calibri"/>
                  <w:color w:val="000000"/>
                  <w:sz w:val="22"/>
                  <w:szCs w:val="22"/>
                </w:rPr>
                <w:t>62%</w:t>
              </w:r>
            </w:ins>
          </w:p>
        </w:tc>
      </w:tr>
      <w:tr w:rsidR="00D74865" w:rsidRPr="00D74865" w14:paraId="59238B96" w14:textId="77777777" w:rsidTr="00D74865">
        <w:trPr>
          <w:trHeight w:val="315"/>
          <w:ins w:id="71085" w:author="pete jones" w:date="2022-01-11T16:37:00Z"/>
        </w:trPr>
        <w:tc>
          <w:tcPr>
            <w:tcW w:w="400" w:type="dxa"/>
            <w:tcBorders>
              <w:top w:val="nil"/>
              <w:left w:val="nil"/>
              <w:bottom w:val="nil"/>
              <w:right w:val="nil"/>
            </w:tcBorders>
            <w:shd w:val="clear" w:color="auto" w:fill="auto"/>
            <w:noWrap/>
            <w:vAlign w:val="center"/>
            <w:hideMark/>
          </w:tcPr>
          <w:p w14:paraId="3B037409" w14:textId="77777777" w:rsidR="00D74865" w:rsidRPr="00D74865" w:rsidRDefault="00D74865" w:rsidP="00D74865">
            <w:pPr>
              <w:spacing w:before="0" w:after="0" w:line="240" w:lineRule="auto"/>
              <w:jc w:val="center"/>
              <w:rPr>
                <w:ins w:id="71086" w:author="pete jones" w:date="2022-01-11T16:37:00Z"/>
                <w:rFonts w:ascii="Calibri" w:hAnsi="Calibri" w:cs="Calibri"/>
                <w:color w:val="FFFFFF"/>
                <w:sz w:val="22"/>
                <w:szCs w:val="22"/>
              </w:rPr>
            </w:pPr>
            <w:ins w:id="71087" w:author="pete jones" w:date="2022-01-11T16:37:00Z">
              <w:r w:rsidRPr="00D74865">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0E8743A1" w14:textId="77777777" w:rsidR="00D74865" w:rsidRPr="00D74865" w:rsidRDefault="00D74865" w:rsidP="00D74865">
            <w:pPr>
              <w:spacing w:before="0" w:after="0" w:line="240" w:lineRule="auto"/>
              <w:jc w:val="right"/>
              <w:rPr>
                <w:ins w:id="71088" w:author="pete jones" w:date="2022-01-11T16:37:00Z"/>
                <w:rFonts w:ascii="Calibri" w:hAnsi="Calibri" w:cs="Calibri"/>
                <w:sz w:val="22"/>
                <w:szCs w:val="22"/>
              </w:rPr>
            </w:pPr>
            <w:ins w:id="71089" w:author="pete jones" w:date="2022-01-11T16:37:00Z">
              <w:r w:rsidRPr="00D74865">
                <w:rPr>
                  <w:rFonts w:ascii="Calibri" w:hAnsi="Calibri" w:cs="Calibri"/>
                  <w:sz w:val="22"/>
                  <w:szCs w:val="22"/>
                </w:rPr>
                <w:t>Technology</w:t>
              </w:r>
            </w:ins>
          </w:p>
        </w:tc>
        <w:tc>
          <w:tcPr>
            <w:tcW w:w="419" w:type="dxa"/>
            <w:tcBorders>
              <w:top w:val="nil"/>
              <w:left w:val="nil"/>
              <w:bottom w:val="single" w:sz="4" w:space="0" w:color="auto"/>
              <w:right w:val="single" w:sz="8" w:space="0" w:color="auto"/>
            </w:tcBorders>
            <w:shd w:val="clear" w:color="auto" w:fill="auto"/>
            <w:noWrap/>
            <w:vAlign w:val="bottom"/>
            <w:hideMark/>
          </w:tcPr>
          <w:p w14:paraId="763A4077" w14:textId="77777777" w:rsidR="00D74865" w:rsidRPr="00D74865" w:rsidRDefault="00D74865" w:rsidP="00D74865">
            <w:pPr>
              <w:spacing w:before="0" w:after="0" w:line="240" w:lineRule="auto"/>
              <w:jc w:val="center"/>
              <w:rPr>
                <w:ins w:id="71090" w:author="pete jones" w:date="2022-01-11T16:37:00Z"/>
                <w:rFonts w:ascii="Calibri" w:hAnsi="Calibri" w:cs="Calibri"/>
                <w:sz w:val="22"/>
                <w:szCs w:val="22"/>
              </w:rPr>
            </w:pPr>
            <w:ins w:id="71091" w:author="pete jones" w:date="2022-01-11T16:37:00Z">
              <w:r w:rsidRPr="00D74865">
                <w:rPr>
                  <w:rFonts w:ascii="Calibri" w:hAnsi="Calibri" w:cs="Calibri"/>
                  <w:sz w:val="22"/>
                  <w:szCs w:val="22"/>
                </w:rPr>
                <w:t>7</w:t>
              </w:r>
            </w:ins>
          </w:p>
        </w:tc>
        <w:tc>
          <w:tcPr>
            <w:tcW w:w="487" w:type="dxa"/>
            <w:tcBorders>
              <w:top w:val="nil"/>
              <w:left w:val="nil"/>
              <w:bottom w:val="nil"/>
              <w:right w:val="nil"/>
            </w:tcBorders>
            <w:shd w:val="clear" w:color="auto" w:fill="auto"/>
            <w:noWrap/>
            <w:vAlign w:val="bottom"/>
            <w:hideMark/>
          </w:tcPr>
          <w:p w14:paraId="33C81249" w14:textId="77777777" w:rsidR="00D74865" w:rsidRPr="00D74865" w:rsidRDefault="00D74865" w:rsidP="00D74865">
            <w:pPr>
              <w:spacing w:before="0" w:after="0" w:line="240" w:lineRule="auto"/>
              <w:jc w:val="center"/>
              <w:rPr>
                <w:ins w:id="71092" w:author="pete jones" w:date="2022-01-11T16:37:00Z"/>
                <w:rFonts w:ascii="Calibri" w:hAnsi="Calibri" w:cs="Calibri"/>
                <w:color w:val="FFFFFF"/>
                <w:sz w:val="22"/>
                <w:szCs w:val="22"/>
              </w:rPr>
            </w:pPr>
            <w:ins w:id="71093" w:author="pete jones" w:date="2022-01-11T16:37:00Z">
              <w:r w:rsidRPr="00D74865">
                <w:rPr>
                  <w:rFonts w:ascii="Calibri" w:hAnsi="Calibri" w:cs="Calibri"/>
                  <w:color w:val="FFFFFF"/>
                  <w:sz w:val="22"/>
                  <w:szCs w:val="22"/>
                </w:rPr>
                <w:t>12</w:t>
              </w:r>
            </w:ins>
          </w:p>
        </w:tc>
        <w:tc>
          <w:tcPr>
            <w:tcW w:w="419" w:type="dxa"/>
            <w:vMerge/>
            <w:tcBorders>
              <w:top w:val="single" w:sz="8" w:space="0" w:color="auto"/>
              <w:left w:val="single" w:sz="8" w:space="0" w:color="auto"/>
              <w:bottom w:val="single" w:sz="8" w:space="0" w:color="000000"/>
              <w:right w:val="single" w:sz="4" w:space="0" w:color="auto"/>
            </w:tcBorders>
            <w:vAlign w:val="center"/>
            <w:hideMark/>
          </w:tcPr>
          <w:p w14:paraId="1D725A81" w14:textId="77777777" w:rsidR="00D74865" w:rsidRPr="00D74865" w:rsidRDefault="00D74865" w:rsidP="00D74865">
            <w:pPr>
              <w:spacing w:before="0" w:after="0" w:line="240" w:lineRule="auto"/>
              <w:jc w:val="left"/>
              <w:rPr>
                <w:ins w:id="71094" w:author="pete jones" w:date="2022-01-11T16:37: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4706D47D" w14:textId="77777777" w:rsidR="00D74865" w:rsidRPr="00D74865" w:rsidRDefault="00D74865" w:rsidP="00D74865">
            <w:pPr>
              <w:spacing w:before="0" w:after="0" w:line="240" w:lineRule="auto"/>
              <w:jc w:val="left"/>
              <w:rPr>
                <w:ins w:id="71095" w:author="pete jones" w:date="2022-01-11T16:37: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6C12A024" w14:textId="77777777" w:rsidR="00D74865" w:rsidRPr="00D74865" w:rsidRDefault="00D74865" w:rsidP="00D74865">
            <w:pPr>
              <w:spacing w:before="0" w:after="0" w:line="240" w:lineRule="auto"/>
              <w:jc w:val="left"/>
              <w:rPr>
                <w:ins w:id="71096" w:author="pete jones" w:date="2022-01-11T16:37: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21967207" w14:textId="77777777" w:rsidR="00D74865" w:rsidRPr="00D74865" w:rsidRDefault="00D74865" w:rsidP="00D74865">
            <w:pPr>
              <w:spacing w:before="0" w:after="0" w:line="240" w:lineRule="auto"/>
              <w:jc w:val="left"/>
              <w:rPr>
                <w:ins w:id="71097" w:author="pete jones" w:date="2022-01-11T16:3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3A12E37" w14:textId="77777777" w:rsidR="00D74865" w:rsidRPr="00D74865" w:rsidRDefault="00D74865" w:rsidP="00D74865">
            <w:pPr>
              <w:spacing w:before="0" w:after="0" w:line="240" w:lineRule="auto"/>
              <w:jc w:val="left"/>
              <w:rPr>
                <w:ins w:id="71098" w:author="pete jones" w:date="2022-01-11T16:3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976CC3E" w14:textId="77777777" w:rsidR="00D74865" w:rsidRPr="00D74865" w:rsidRDefault="00D74865" w:rsidP="00D74865">
            <w:pPr>
              <w:spacing w:before="0" w:after="0" w:line="240" w:lineRule="auto"/>
              <w:jc w:val="left"/>
              <w:rPr>
                <w:ins w:id="71099" w:author="pete jones" w:date="2022-01-11T16:3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D8665AD" w14:textId="77777777" w:rsidR="00D74865" w:rsidRPr="00D74865" w:rsidRDefault="00D74865" w:rsidP="00D74865">
            <w:pPr>
              <w:spacing w:before="0" w:after="0" w:line="240" w:lineRule="auto"/>
              <w:jc w:val="left"/>
              <w:rPr>
                <w:ins w:id="71100" w:author="pete jones" w:date="2022-01-11T16:3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7F78122" w14:textId="77777777" w:rsidR="00D74865" w:rsidRPr="00D74865" w:rsidRDefault="00D74865" w:rsidP="00D74865">
            <w:pPr>
              <w:spacing w:before="0" w:after="0" w:line="240" w:lineRule="auto"/>
              <w:jc w:val="left"/>
              <w:rPr>
                <w:ins w:id="71101" w:author="pete jones" w:date="2022-01-11T16:3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D219C51" w14:textId="77777777" w:rsidR="00D74865" w:rsidRPr="00D74865" w:rsidRDefault="00D74865" w:rsidP="00D74865">
            <w:pPr>
              <w:spacing w:before="0" w:after="0" w:line="240" w:lineRule="auto"/>
              <w:jc w:val="left"/>
              <w:rPr>
                <w:ins w:id="71102" w:author="pete jones" w:date="2022-01-11T16:37: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4D769449" w14:textId="77777777" w:rsidR="00D74865" w:rsidRPr="00D74865" w:rsidRDefault="00D74865" w:rsidP="00D74865">
            <w:pPr>
              <w:spacing w:before="0" w:after="0" w:line="240" w:lineRule="auto"/>
              <w:jc w:val="left"/>
              <w:rPr>
                <w:ins w:id="71103" w:author="pete jones" w:date="2022-01-11T16:37:00Z"/>
                <w:rFonts w:ascii="Calibri" w:hAnsi="Calibri" w:cs="Calibri"/>
                <w:color w:val="000000"/>
                <w:sz w:val="22"/>
                <w:szCs w:val="22"/>
              </w:rPr>
            </w:pPr>
          </w:p>
        </w:tc>
      </w:tr>
      <w:tr w:rsidR="00D74865" w:rsidRPr="00D74865" w14:paraId="55C47108" w14:textId="77777777" w:rsidTr="00D74865">
        <w:trPr>
          <w:trHeight w:val="315"/>
          <w:ins w:id="71104" w:author="pete jones" w:date="2022-01-11T16:37:00Z"/>
        </w:trPr>
        <w:tc>
          <w:tcPr>
            <w:tcW w:w="400" w:type="dxa"/>
            <w:tcBorders>
              <w:top w:val="nil"/>
              <w:left w:val="nil"/>
              <w:bottom w:val="nil"/>
              <w:right w:val="nil"/>
            </w:tcBorders>
            <w:shd w:val="clear" w:color="auto" w:fill="auto"/>
            <w:noWrap/>
            <w:vAlign w:val="center"/>
            <w:hideMark/>
          </w:tcPr>
          <w:p w14:paraId="43AED5E1" w14:textId="77777777" w:rsidR="00D74865" w:rsidRPr="00D74865" w:rsidRDefault="00D74865" w:rsidP="00D74865">
            <w:pPr>
              <w:spacing w:before="0" w:after="0" w:line="240" w:lineRule="auto"/>
              <w:jc w:val="center"/>
              <w:rPr>
                <w:ins w:id="71105" w:author="pete jones" w:date="2022-01-11T16:37: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54FF128" w14:textId="77777777" w:rsidR="00D74865" w:rsidRPr="00D74865" w:rsidRDefault="00D74865" w:rsidP="00D74865">
            <w:pPr>
              <w:spacing w:before="0" w:after="0" w:line="240" w:lineRule="auto"/>
              <w:jc w:val="right"/>
              <w:rPr>
                <w:ins w:id="71106" w:author="pete jones" w:date="2022-01-11T16:37:00Z"/>
                <w:rFonts w:ascii="Calibri" w:hAnsi="Calibri" w:cs="Calibri"/>
                <w:sz w:val="22"/>
                <w:szCs w:val="22"/>
              </w:rPr>
            </w:pPr>
            <w:ins w:id="71107" w:author="pete jones" w:date="2022-01-11T16:37:00Z">
              <w:r w:rsidRPr="00D74865">
                <w:rPr>
                  <w:rFonts w:ascii="Calibri" w:hAnsi="Calibri" w:cs="Calibri"/>
                  <w:sz w:val="22"/>
                  <w:szCs w:val="22"/>
                </w:rPr>
                <w:t>Other</w:t>
              </w:r>
            </w:ins>
          </w:p>
        </w:tc>
        <w:tc>
          <w:tcPr>
            <w:tcW w:w="419" w:type="dxa"/>
            <w:tcBorders>
              <w:top w:val="nil"/>
              <w:left w:val="nil"/>
              <w:bottom w:val="single" w:sz="8" w:space="0" w:color="auto"/>
              <w:right w:val="single" w:sz="8" w:space="0" w:color="auto"/>
            </w:tcBorders>
            <w:shd w:val="clear" w:color="auto" w:fill="auto"/>
            <w:noWrap/>
            <w:vAlign w:val="bottom"/>
            <w:hideMark/>
          </w:tcPr>
          <w:p w14:paraId="06E34BE6" w14:textId="77777777" w:rsidR="00D74865" w:rsidRPr="00D74865" w:rsidRDefault="00D74865" w:rsidP="00D74865">
            <w:pPr>
              <w:spacing w:before="0" w:after="0" w:line="240" w:lineRule="auto"/>
              <w:jc w:val="center"/>
              <w:rPr>
                <w:ins w:id="71108" w:author="pete jones" w:date="2022-01-11T16:37:00Z"/>
                <w:rFonts w:ascii="Calibri" w:hAnsi="Calibri" w:cs="Calibri"/>
                <w:sz w:val="22"/>
                <w:szCs w:val="22"/>
              </w:rPr>
            </w:pPr>
            <w:ins w:id="71109" w:author="pete jones" w:date="2022-01-11T16:37:00Z">
              <w:r w:rsidRPr="00D74865">
                <w:rPr>
                  <w:rFonts w:ascii="Calibri" w:hAnsi="Calibri" w:cs="Calibri"/>
                  <w:sz w:val="22"/>
                  <w:szCs w:val="22"/>
                </w:rPr>
                <w:t>7</w:t>
              </w:r>
            </w:ins>
          </w:p>
        </w:tc>
        <w:tc>
          <w:tcPr>
            <w:tcW w:w="487" w:type="dxa"/>
            <w:tcBorders>
              <w:top w:val="nil"/>
              <w:left w:val="nil"/>
              <w:bottom w:val="nil"/>
              <w:right w:val="nil"/>
            </w:tcBorders>
            <w:shd w:val="clear" w:color="auto" w:fill="auto"/>
            <w:noWrap/>
            <w:vAlign w:val="bottom"/>
            <w:hideMark/>
          </w:tcPr>
          <w:p w14:paraId="58E36B27" w14:textId="77777777" w:rsidR="00D74865" w:rsidRPr="00D74865" w:rsidRDefault="00D74865" w:rsidP="00D74865">
            <w:pPr>
              <w:spacing w:before="0" w:after="0" w:line="240" w:lineRule="auto"/>
              <w:jc w:val="center"/>
              <w:rPr>
                <w:ins w:id="71110" w:author="pete jones" w:date="2022-01-11T16:37:00Z"/>
                <w:rFonts w:ascii="Calibri" w:hAnsi="Calibri" w:cs="Calibri"/>
                <w:sz w:val="22"/>
                <w:szCs w:val="22"/>
              </w:rPr>
            </w:pPr>
          </w:p>
        </w:tc>
        <w:tc>
          <w:tcPr>
            <w:tcW w:w="419" w:type="dxa"/>
            <w:tcBorders>
              <w:top w:val="nil"/>
              <w:left w:val="nil"/>
              <w:bottom w:val="nil"/>
              <w:right w:val="nil"/>
            </w:tcBorders>
            <w:shd w:val="clear" w:color="auto" w:fill="auto"/>
            <w:noWrap/>
            <w:vAlign w:val="center"/>
            <w:hideMark/>
          </w:tcPr>
          <w:p w14:paraId="2792A4A4" w14:textId="77777777" w:rsidR="00D74865" w:rsidRPr="00D74865" w:rsidRDefault="00D74865" w:rsidP="00D74865">
            <w:pPr>
              <w:spacing w:before="0" w:after="0" w:line="240" w:lineRule="auto"/>
              <w:jc w:val="right"/>
              <w:rPr>
                <w:ins w:id="71111" w:author="pete jones" w:date="2022-01-11T16:37:00Z"/>
                <w:rFonts w:ascii="Calibri" w:hAnsi="Calibri" w:cs="Calibri"/>
                <w:color w:val="FFFFFF"/>
                <w:sz w:val="22"/>
                <w:szCs w:val="22"/>
              </w:rPr>
            </w:pPr>
            <w:ins w:id="71112" w:author="pete jones" w:date="2022-01-11T16:37:00Z">
              <w:r w:rsidRPr="00D74865">
                <w:rPr>
                  <w:rFonts w:ascii="Calibri" w:hAnsi="Calibri" w:cs="Calibri"/>
                  <w:color w:val="FFFFFF"/>
                  <w:sz w:val="22"/>
                  <w:szCs w:val="22"/>
                </w:rPr>
                <w:t>14</w:t>
              </w:r>
            </w:ins>
          </w:p>
        </w:tc>
        <w:tc>
          <w:tcPr>
            <w:tcW w:w="412" w:type="dxa"/>
            <w:tcBorders>
              <w:top w:val="nil"/>
              <w:left w:val="nil"/>
              <w:bottom w:val="nil"/>
              <w:right w:val="nil"/>
            </w:tcBorders>
            <w:shd w:val="clear" w:color="auto" w:fill="auto"/>
            <w:noWrap/>
            <w:vAlign w:val="center"/>
            <w:hideMark/>
          </w:tcPr>
          <w:p w14:paraId="3FC2E984" w14:textId="77777777" w:rsidR="00D74865" w:rsidRPr="00D74865" w:rsidRDefault="00D74865" w:rsidP="00D74865">
            <w:pPr>
              <w:spacing w:before="0" w:after="0" w:line="240" w:lineRule="auto"/>
              <w:jc w:val="right"/>
              <w:rPr>
                <w:ins w:id="71113" w:author="pete jones" w:date="2022-01-11T16:37:00Z"/>
                <w:rFonts w:ascii="Calibri" w:hAnsi="Calibri" w:cs="Calibri"/>
                <w:color w:val="FFFFFF"/>
                <w:sz w:val="22"/>
                <w:szCs w:val="22"/>
              </w:rPr>
            </w:pPr>
            <w:ins w:id="71114" w:author="pete jones" w:date="2022-01-11T16:37:00Z">
              <w:r w:rsidRPr="00D74865">
                <w:rPr>
                  <w:rFonts w:ascii="Calibri" w:hAnsi="Calibri" w:cs="Calibri"/>
                  <w:color w:val="FFFFFF"/>
                  <w:sz w:val="22"/>
                  <w:szCs w:val="22"/>
                </w:rPr>
                <w:t>15</w:t>
              </w:r>
            </w:ins>
          </w:p>
        </w:tc>
        <w:tc>
          <w:tcPr>
            <w:tcW w:w="412" w:type="dxa"/>
            <w:tcBorders>
              <w:top w:val="nil"/>
              <w:left w:val="nil"/>
              <w:bottom w:val="nil"/>
              <w:right w:val="nil"/>
            </w:tcBorders>
            <w:shd w:val="clear" w:color="auto" w:fill="auto"/>
            <w:noWrap/>
            <w:vAlign w:val="center"/>
            <w:hideMark/>
          </w:tcPr>
          <w:p w14:paraId="338540CD" w14:textId="77777777" w:rsidR="00D74865" w:rsidRPr="00D74865" w:rsidRDefault="00D74865" w:rsidP="00D74865">
            <w:pPr>
              <w:spacing w:before="0" w:after="0" w:line="240" w:lineRule="auto"/>
              <w:jc w:val="right"/>
              <w:rPr>
                <w:ins w:id="71115" w:author="pete jones" w:date="2022-01-11T16:37:00Z"/>
                <w:rFonts w:ascii="Calibri" w:hAnsi="Calibri" w:cs="Calibri"/>
                <w:color w:val="FFFFFF"/>
                <w:sz w:val="22"/>
                <w:szCs w:val="22"/>
              </w:rPr>
            </w:pPr>
            <w:ins w:id="71116" w:author="pete jones" w:date="2022-01-11T16:37:00Z">
              <w:r w:rsidRPr="00D74865">
                <w:rPr>
                  <w:rFonts w:ascii="Calibri" w:hAnsi="Calibri" w:cs="Calibri"/>
                  <w:color w:val="FFFFFF"/>
                  <w:sz w:val="22"/>
                  <w:szCs w:val="22"/>
                </w:rPr>
                <w:t>16</w:t>
              </w:r>
            </w:ins>
          </w:p>
        </w:tc>
        <w:tc>
          <w:tcPr>
            <w:tcW w:w="412" w:type="dxa"/>
            <w:tcBorders>
              <w:top w:val="nil"/>
              <w:left w:val="nil"/>
              <w:bottom w:val="nil"/>
              <w:right w:val="nil"/>
            </w:tcBorders>
            <w:shd w:val="clear" w:color="auto" w:fill="auto"/>
            <w:noWrap/>
            <w:vAlign w:val="center"/>
            <w:hideMark/>
          </w:tcPr>
          <w:p w14:paraId="1A13B5C4" w14:textId="77777777" w:rsidR="00D74865" w:rsidRPr="00D74865" w:rsidRDefault="00D74865" w:rsidP="00D74865">
            <w:pPr>
              <w:spacing w:before="0" w:after="0" w:line="240" w:lineRule="auto"/>
              <w:jc w:val="right"/>
              <w:rPr>
                <w:ins w:id="71117" w:author="pete jones" w:date="2022-01-11T16:37:00Z"/>
                <w:rFonts w:ascii="Calibri" w:hAnsi="Calibri" w:cs="Calibri"/>
                <w:color w:val="FFFFFF"/>
                <w:sz w:val="22"/>
                <w:szCs w:val="22"/>
              </w:rPr>
            </w:pPr>
            <w:ins w:id="71118" w:author="pete jones" w:date="2022-01-11T16:37:00Z">
              <w:r w:rsidRPr="00D74865">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0130EA03" w14:textId="77777777" w:rsidR="00D74865" w:rsidRPr="00D74865" w:rsidRDefault="00D74865" w:rsidP="00D74865">
            <w:pPr>
              <w:spacing w:before="0" w:after="0" w:line="240" w:lineRule="auto"/>
              <w:jc w:val="right"/>
              <w:rPr>
                <w:ins w:id="71119" w:author="pete jones" w:date="2022-01-11T16:37:00Z"/>
                <w:rFonts w:ascii="Calibri" w:hAnsi="Calibri" w:cs="Calibri"/>
                <w:color w:val="FFFFFF"/>
                <w:sz w:val="22"/>
                <w:szCs w:val="22"/>
              </w:rPr>
            </w:pPr>
            <w:ins w:id="71120" w:author="pete jones" w:date="2022-01-11T16:37:00Z">
              <w:r w:rsidRPr="00D74865">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4C8E2558" w14:textId="77777777" w:rsidR="00D74865" w:rsidRPr="00D74865" w:rsidRDefault="00D74865" w:rsidP="00D74865">
            <w:pPr>
              <w:spacing w:before="0" w:after="0" w:line="240" w:lineRule="auto"/>
              <w:jc w:val="right"/>
              <w:rPr>
                <w:ins w:id="71121" w:author="pete jones" w:date="2022-01-11T16:37:00Z"/>
                <w:rFonts w:ascii="Calibri" w:hAnsi="Calibri" w:cs="Calibri"/>
                <w:color w:val="FFFFFF"/>
                <w:sz w:val="22"/>
                <w:szCs w:val="22"/>
              </w:rPr>
            </w:pPr>
            <w:ins w:id="71122" w:author="pete jones" w:date="2022-01-11T16:37:00Z">
              <w:r w:rsidRPr="00D74865">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043B79EA" w14:textId="77777777" w:rsidR="00D74865" w:rsidRPr="00D74865" w:rsidRDefault="00D74865" w:rsidP="00D74865">
            <w:pPr>
              <w:spacing w:before="0" w:after="0" w:line="240" w:lineRule="auto"/>
              <w:jc w:val="right"/>
              <w:rPr>
                <w:ins w:id="71123" w:author="pete jones" w:date="2022-01-11T16:37:00Z"/>
                <w:rFonts w:ascii="Calibri" w:hAnsi="Calibri" w:cs="Calibri"/>
                <w:color w:val="FFFFFF"/>
                <w:sz w:val="22"/>
                <w:szCs w:val="22"/>
              </w:rPr>
            </w:pPr>
            <w:ins w:id="71124" w:author="pete jones" w:date="2022-01-11T16:37:00Z">
              <w:r w:rsidRPr="00D74865">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78C0B5E2" w14:textId="77777777" w:rsidR="00D74865" w:rsidRPr="00D74865" w:rsidRDefault="00D74865" w:rsidP="00D74865">
            <w:pPr>
              <w:spacing w:before="0" w:after="0" w:line="240" w:lineRule="auto"/>
              <w:jc w:val="right"/>
              <w:rPr>
                <w:ins w:id="71125" w:author="pete jones" w:date="2022-01-11T16:37:00Z"/>
                <w:rFonts w:ascii="Calibri" w:hAnsi="Calibri" w:cs="Calibri"/>
                <w:color w:val="FFFFFF"/>
                <w:sz w:val="22"/>
                <w:szCs w:val="22"/>
              </w:rPr>
            </w:pPr>
            <w:ins w:id="71126" w:author="pete jones" w:date="2022-01-11T16:37:00Z">
              <w:r w:rsidRPr="00D74865">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140EA1EE" w14:textId="77777777" w:rsidR="00D74865" w:rsidRPr="00D74865" w:rsidRDefault="00D74865" w:rsidP="00D74865">
            <w:pPr>
              <w:spacing w:before="0" w:after="0" w:line="240" w:lineRule="auto"/>
              <w:jc w:val="right"/>
              <w:rPr>
                <w:ins w:id="71127" w:author="pete jones" w:date="2022-01-11T16:37:00Z"/>
                <w:rFonts w:ascii="Calibri" w:hAnsi="Calibri" w:cs="Calibri"/>
                <w:color w:val="FFFFFF"/>
                <w:sz w:val="22"/>
                <w:szCs w:val="22"/>
              </w:rPr>
            </w:pPr>
            <w:ins w:id="71128" w:author="pete jones" w:date="2022-01-11T16:37:00Z">
              <w:r w:rsidRPr="00D74865">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1066E0A2" w14:textId="77777777" w:rsidR="00D74865" w:rsidRPr="00D74865" w:rsidRDefault="00D74865" w:rsidP="00D74865">
            <w:pPr>
              <w:spacing w:before="0" w:after="0" w:line="240" w:lineRule="auto"/>
              <w:jc w:val="right"/>
              <w:rPr>
                <w:ins w:id="71129" w:author="pete jones" w:date="2022-01-11T16:37:00Z"/>
                <w:rFonts w:ascii="Calibri" w:hAnsi="Calibri" w:cs="Calibri"/>
                <w:color w:val="FFFFFF"/>
                <w:sz w:val="22"/>
                <w:szCs w:val="22"/>
              </w:rPr>
            </w:pPr>
            <w:ins w:id="71130" w:author="pete jones" w:date="2022-01-11T16:37:00Z">
              <w:r w:rsidRPr="00D74865">
                <w:rPr>
                  <w:rFonts w:ascii="Calibri" w:hAnsi="Calibri" w:cs="Calibri"/>
                  <w:color w:val="FFFFFF"/>
                  <w:sz w:val="22"/>
                  <w:szCs w:val="22"/>
                </w:rPr>
                <w:t>23</w:t>
              </w:r>
            </w:ins>
          </w:p>
        </w:tc>
      </w:tr>
      <w:tr w:rsidR="00D74865" w:rsidRPr="00D74865" w14:paraId="20978940" w14:textId="77777777" w:rsidTr="00D74865">
        <w:trPr>
          <w:trHeight w:val="315"/>
          <w:ins w:id="71131" w:author="pete jones" w:date="2022-01-11T16:37:00Z"/>
        </w:trPr>
        <w:tc>
          <w:tcPr>
            <w:tcW w:w="400" w:type="dxa"/>
            <w:tcBorders>
              <w:top w:val="nil"/>
              <w:left w:val="nil"/>
              <w:bottom w:val="nil"/>
              <w:right w:val="nil"/>
            </w:tcBorders>
            <w:shd w:val="clear" w:color="auto" w:fill="auto"/>
            <w:noWrap/>
            <w:vAlign w:val="center"/>
            <w:hideMark/>
          </w:tcPr>
          <w:p w14:paraId="6C311300" w14:textId="77777777" w:rsidR="00D74865" w:rsidRPr="00D74865" w:rsidRDefault="00D74865" w:rsidP="00D74865">
            <w:pPr>
              <w:spacing w:before="0" w:after="0" w:line="240" w:lineRule="auto"/>
              <w:jc w:val="center"/>
              <w:rPr>
                <w:ins w:id="71132" w:author="pete jones" w:date="2022-01-11T16:37:00Z"/>
                <w:rFonts w:ascii="Calibri" w:hAnsi="Calibri" w:cs="Calibri"/>
                <w:color w:val="FFFFFF"/>
                <w:sz w:val="22"/>
                <w:szCs w:val="22"/>
              </w:rPr>
            </w:pPr>
            <w:ins w:id="71133" w:author="pete jones" w:date="2022-01-11T16:37:00Z">
              <w:r w:rsidRPr="00D74865">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1B2D1B3" w14:textId="77777777" w:rsidR="00D74865" w:rsidRPr="00D74865" w:rsidRDefault="00D74865" w:rsidP="00D74865">
            <w:pPr>
              <w:spacing w:before="0" w:after="0" w:line="240" w:lineRule="auto"/>
              <w:jc w:val="right"/>
              <w:rPr>
                <w:ins w:id="71134" w:author="pete jones" w:date="2022-01-11T16:37:00Z"/>
                <w:rFonts w:ascii="Calibri" w:hAnsi="Calibri" w:cs="Calibri"/>
                <w:color w:val="FFFFFF"/>
                <w:sz w:val="22"/>
                <w:szCs w:val="22"/>
              </w:rPr>
            </w:pPr>
            <w:ins w:id="71135" w:author="pete jones" w:date="2022-01-11T16:37:00Z">
              <w:r w:rsidRPr="00D74865">
                <w:rPr>
                  <w:rFonts w:ascii="Calibri" w:hAnsi="Calibri" w:cs="Calibri"/>
                  <w:color w:val="FFFFFF"/>
                  <w:sz w:val="22"/>
                  <w:szCs w:val="22"/>
                </w:rPr>
                <w:t>5</w:t>
              </w:r>
            </w:ins>
          </w:p>
        </w:tc>
        <w:tc>
          <w:tcPr>
            <w:tcW w:w="419" w:type="dxa"/>
            <w:tcBorders>
              <w:top w:val="nil"/>
              <w:left w:val="nil"/>
              <w:bottom w:val="nil"/>
              <w:right w:val="nil"/>
            </w:tcBorders>
            <w:shd w:val="clear" w:color="auto" w:fill="auto"/>
            <w:noWrap/>
            <w:vAlign w:val="bottom"/>
            <w:hideMark/>
          </w:tcPr>
          <w:p w14:paraId="34238CAE" w14:textId="77777777" w:rsidR="00D74865" w:rsidRPr="00D74865" w:rsidRDefault="00D74865" w:rsidP="00D74865">
            <w:pPr>
              <w:spacing w:before="0" w:after="0" w:line="240" w:lineRule="auto"/>
              <w:jc w:val="center"/>
              <w:rPr>
                <w:ins w:id="71136" w:author="pete jones" w:date="2022-01-11T16:37:00Z"/>
                <w:rFonts w:ascii="Calibri" w:hAnsi="Calibri" w:cs="Calibri"/>
                <w:color w:val="FFFFFF"/>
                <w:sz w:val="22"/>
                <w:szCs w:val="22"/>
              </w:rPr>
            </w:pPr>
            <w:ins w:id="71137" w:author="pete jones" w:date="2022-01-11T16:37:00Z">
              <w:r w:rsidRPr="00D74865">
                <w:rPr>
                  <w:rFonts w:ascii="Calibri" w:hAnsi="Calibri" w:cs="Calibri"/>
                  <w:color w:val="FFFFFF"/>
                  <w:sz w:val="22"/>
                  <w:szCs w:val="22"/>
                </w:rPr>
                <w:t>7</w:t>
              </w:r>
            </w:ins>
          </w:p>
        </w:tc>
        <w:tc>
          <w:tcPr>
            <w:tcW w:w="487" w:type="dxa"/>
            <w:tcBorders>
              <w:top w:val="nil"/>
              <w:left w:val="nil"/>
              <w:bottom w:val="nil"/>
              <w:right w:val="nil"/>
            </w:tcBorders>
            <w:shd w:val="clear" w:color="auto" w:fill="auto"/>
            <w:noWrap/>
            <w:vAlign w:val="bottom"/>
            <w:hideMark/>
          </w:tcPr>
          <w:p w14:paraId="52D8C215" w14:textId="77777777" w:rsidR="00D74865" w:rsidRPr="00D74865" w:rsidRDefault="00D74865" w:rsidP="00D74865">
            <w:pPr>
              <w:spacing w:before="0" w:after="0" w:line="240" w:lineRule="auto"/>
              <w:jc w:val="center"/>
              <w:rPr>
                <w:ins w:id="71138" w:author="pete jones" w:date="2022-01-11T16:37:00Z"/>
                <w:rFonts w:ascii="Calibri" w:hAnsi="Calibri" w:cs="Calibri"/>
                <w:color w:val="FFFFFF"/>
                <w:sz w:val="22"/>
                <w:szCs w:val="22"/>
              </w:rPr>
            </w:pPr>
            <w:ins w:id="71139" w:author="pete jones" w:date="2022-01-11T16:37:00Z">
              <w:r w:rsidRPr="00D74865">
                <w:rPr>
                  <w:rFonts w:ascii="Calibri" w:hAnsi="Calibri" w:cs="Calibri"/>
                  <w:color w:val="FFFFFF"/>
                  <w:sz w:val="22"/>
                  <w:szCs w:val="22"/>
                </w:rPr>
                <w:t>13</w:t>
              </w:r>
            </w:ins>
          </w:p>
        </w:tc>
        <w:tc>
          <w:tcPr>
            <w:tcW w:w="4056"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09A756C" w14:textId="77777777" w:rsidR="00D74865" w:rsidRPr="00D74865" w:rsidRDefault="00D74865" w:rsidP="00D74865">
            <w:pPr>
              <w:spacing w:before="0" w:after="0" w:line="240" w:lineRule="auto"/>
              <w:jc w:val="center"/>
              <w:rPr>
                <w:ins w:id="71140" w:author="pete jones" w:date="2022-01-11T16:37:00Z"/>
                <w:rFonts w:ascii="Calibri" w:hAnsi="Calibri" w:cs="Calibri"/>
                <w:sz w:val="22"/>
                <w:szCs w:val="22"/>
              </w:rPr>
            </w:pPr>
            <w:ins w:id="71141" w:author="pete jones" w:date="2022-01-11T16:37:00Z">
              <w:r w:rsidRPr="00D74865">
                <w:rPr>
                  <w:rFonts w:ascii="Calibri" w:hAnsi="Calibri" w:cs="Calibri"/>
                  <w:sz w:val="22"/>
                  <w:szCs w:val="22"/>
                </w:rPr>
                <w:t>By %</w:t>
              </w:r>
            </w:ins>
          </w:p>
        </w:tc>
      </w:tr>
      <w:tr w:rsidR="00D74865" w:rsidRPr="00D74865" w14:paraId="6CC6025C" w14:textId="77777777" w:rsidTr="00D74865">
        <w:trPr>
          <w:trHeight w:val="1920"/>
          <w:ins w:id="71142" w:author="pete jones" w:date="2022-01-11T16:37: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70792DFE" w14:textId="77777777" w:rsidR="00D74865" w:rsidRPr="00D74865" w:rsidRDefault="00D74865" w:rsidP="00D74865">
            <w:pPr>
              <w:spacing w:before="0" w:after="0" w:line="240" w:lineRule="auto"/>
              <w:jc w:val="center"/>
              <w:rPr>
                <w:ins w:id="71143" w:author="pete jones" w:date="2022-01-11T16:37:00Z"/>
                <w:rFonts w:ascii="Calibri" w:hAnsi="Calibri" w:cs="Calibri"/>
                <w:b/>
                <w:bCs/>
                <w:color w:val="000000"/>
                <w:sz w:val="22"/>
                <w:szCs w:val="22"/>
              </w:rPr>
            </w:pPr>
            <w:ins w:id="71144" w:author="pete jones" w:date="2022-01-11T16:37:00Z">
              <w:r w:rsidRPr="00D74865">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73E66FFE" w14:textId="77777777" w:rsidR="00D74865" w:rsidRPr="00D74865" w:rsidRDefault="00D74865" w:rsidP="00D74865">
            <w:pPr>
              <w:spacing w:before="0" w:after="0" w:line="240" w:lineRule="auto"/>
              <w:jc w:val="center"/>
              <w:rPr>
                <w:ins w:id="71145" w:author="pete jones" w:date="2022-01-11T16:37:00Z"/>
                <w:rFonts w:ascii="Calibri" w:hAnsi="Calibri" w:cs="Calibri"/>
                <w:b/>
                <w:bCs/>
                <w:color w:val="000000"/>
                <w:sz w:val="22"/>
                <w:szCs w:val="22"/>
              </w:rPr>
            </w:pPr>
            <w:ins w:id="71146" w:author="pete jones" w:date="2022-01-11T16:37:00Z">
              <w:r w:rsidRPr="00D74865">
                <w:rPr>
                  <w:rFonts w:ascii="Calibri" w:hAnsi="Calibri" w:cs="Calibri"/>
                  <w:b/>
                  <w:bCs/>
                  <w:color w:val="000000"/>
                  <w:sz w:val="22"/>
                  <w:szCs w:val="22"/>
                </w:rPr>
                <w:t>Modules</w:t>
              </w:r>
            </w:ins>
          </w:p>
        </w:tc>
        <w:tc>
          <w:tcPr>
            <w:tcW w:w="419"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A6353E3" w14:textId="77777777" w:rsidR="00D74865" w:rsidRPr="00D74865" w:rsidRDefault="00D74865" w:rsidP="00D74865">
            <w:pPr>
              <w:spacing w:before="0" w:after="0" w:line="240" w:lineRule="auto"/>
              <w:jc w:val="center"/>
              <w:rPr>
                <w:ins w:id="71147" w:author="pete jones" w:date="2022-01-11T16:37:00Z"/>
                <w:rFonts w:ascii="Calibri" w:hAnsi="Calibri" w:cs="Calibri"/>
                <w:b/>
                <w:bCs/>
                <w:color w:val="000000"/>
                <w:sz w:val="22"/>
                <w:szCs w:val="22"/>
              </w:rPr>
            </w:pPr>
            <w:ins w:id="71148" w:author="pete jones" w:date="2022-01-11T16:37:00Z">
              <w:r w:rsidRPr="00D74865">
                <w:rPr>
                  <w:rFonts w:ascii="Calibri" w:hAnsi="Calibri" w:cs="Calibri"/>
                  <w:b/>
                  <w:bCs/>
                  <w:color w:val="000000"/>
                  <w:sz w:val="22"/>
                  <w:szCs w:val="22"/>
                </w:rPr>
                <w:t>TYPE of Module</w:t>
              </w:r>
            </w:ins>
          </w:p>
        </w:tc>
        <w:tc>
          <w:tcPr>
            <w:tcW w:w="487"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7F962BF7" w14:textId="77777777" w:rsidR="00D74865" w:rsidRPr="00D74865" w:rsidRDefault="00D74865" w:rsidP="00D74865">
            <w:pPr>
              <w:spacing w:before="0" w:after="0" w:line="240" w:lineRule="auto"/>
              <w:jc w:val="center"/>
              <w:rPr>
                <w:ins w:id="71149" w:author="pete jones" w:date="2022-01-11T16:37:00Z"/>
                <w:rFonts w:ascii="Calibri" w:hAnsi="Calibri" w:cs="Calibri"/>
                <w:b/>
                <w:bCs/>
                <w:color w:val="000000"/>
                <w:sz w:val="22"/>
                <w:szCs w:val="22"/>
              </w:rPr>
            </w:pPr>
            <w:ins w:id="71150" w:author="pete jones" w:date="2022-01-11T16:37:00Z">
              <w:r w:rsidRPr="00D74865">
                <w:rPr>
                  <w:rFonts w:ascii="Calibri" w:hAnsi="Calibri" w:cs="Calibri"/>
                  <w:b/>
                  <w:bCs/>
                  <w:color w:val="000000"/>
                  <w:sz w:val="22"/>
                  <w:szCs w:val="22"/>
                </w:rPr>
                <w:t>Credit</w:t>
              </w:r>
            </w:ins>
          </w:p>
        </w:tc>
        <w:tc>
          <w:tcPr>
            <w:tcW w:w="419" w:type="dxa"/>
            <w:tcBorders>
              <w:top w:val="nil"/>
              <w:left w:val="nil"/>
              <w:bottom w:val="single" w:sz="8" w:space="0" w:color="auto"/>
              <w:right w:val="single" w:sz="4" w:space="0" w:color="auto"/>
            </w:tcBorders>
            <w:shd w:val="clear" w:color="auto" w:fill="auto"/>
            <w:noWrap/>
            <w:textDirection w:val="btLr"/>
            <w:vAlign w:val="center"/>
            <w:hideMark/>
          </w:tcPr>
          <w:p w14:paraId="3F219047" w14:textId="77777777" w:rsidR="00D74865" w:rsidRPr="00D74865" w:rsidRDefault="00D74865" w:rsidP="00D74865">
            <w:pPr>
              <w:spacing w:before="0" w:after="0" w:line="240" w:lineRule="auto"/>
              <w:jc w:val="center"/>
              <w:rPr>
                <w:ins w:id="71151" w:author="pete jones" w:date="2022-01-11T16:37:00Z"/>
                <w:rFonts w:ascii="Calibri" w:hAnsi="Calibri" w:cs="Calibri"/>
                <w:b/>
                <w:bCs/>
                <w:color w:val="000000"/>
                <w:sz w:val="22"/>
                <w:szCs w:val="22"/>
              </w:rPr>
            </w:pPr>
            <w:ins w:id="71152" w:author="pete jones" w:date="2022-01-11T16:37:00Z">
              <w:r w:rsidRPr="00D74865">
                <w:rPr>
                  <w:rFonts w:ascii="Calibri" w:hAnsi="Calibri" w:cs="Calibri"/>
                  <w:b/>
                  <w:bCs/>
                  <w:color w:val="000000"/>
                  <w:sz w:val="22"/>
                  <w:szCs w:val="22"/>
                </w:rPr>
                <w:t>Exam</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05A8BCDA" w14:textId="77777777" w:rsidR="00D74865" w:rsidRPr="00D74865" w:rsidRDefault="00D74865" w:rsidP="00D74865">
            <w:pPr>
              <w:spacing w:before="0" w:after="0" w:line="240" w:lineRule="auto"/>
              <w:jc w:val="center"/>
              <w:rPr>
                <w:ins w:id="71153" w:author="pete jones" w:date="2022-01-11T16:37:00Z"/>
                <w:rFonts w:ascii="Calibri" w:hAnsi="Calibri" w:cs="Calibri"/>
                <w:b/>
                <w:bCs/>
                <w:color w:val="000000"/>
                <w:sz w:val="22"/>
                <w:szCs w:val="22"/>
              </w:rPr>
            </w:pPr>
            <w:ins w:id="71154" w:author="pete jones" w:date="2022-01-11T16:37:00Z">
              <w:r w:rsidRPr="00D74865">
                <w:rPr>
                  <w:rFonts w:ascii="Calibri" w:hAnsi="Calibri" w:cs="Calibri"/>
                  <w:b/>
                  <w:bCs/>
                  <w:color w:val="000000"/>
                  <w:sz w:val="22"/>
                  <w:szCs w:val="22"/>
                </w:rPr>
                <w:t>Assign</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3561AE7E" w14:textId="77777777" w:rsidR="00D74865" w:rsidRPr="00D74865" w:rsidRDefault="00D74865" w:rsidP="00D74865">
            <w:pPr>
              <w:spacing w:before="0" w:after="0" w:line="240" w:lineRule="auto"/>
              <w:jc w:val="center"/>
              <w:rPr>
                <w:ins w:id="71155" w:author="pete jones" w:date="2022-01-11T16:37:00Z"/>
                <w:rFonts w:ascii="Calibri" w:hAnsi="Calibri" w:cs="Calibri"/>
                <w:b/>
                <w:bCs/>
                <w:color w:val="000000"/>
                <w:sz w:val="22"/>
                <w:szCs w:val="22"/>
              </w:rPr>
            </w:pPr>
            <w:ins w:id="71156" w:author="pete jones" w:date="2022-01-11T16:37:00Z">
              <w:r w:rsidRPr="00D74865">
                <w:rPr>
                  <w:rFonts w:ascii="Calibri" w:hAnsi="Calibri" w:cs="Calibri"/>
                  <w:b/>
                  <w:bCs/>
                  <w:color w:val="000000"/>
                  <w:sz w:val="22"/>
                  <w:szCs w:val="22"/>
                </w:rPr>
                <w:t>Oral</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7F6FF38F" w14:textId="77777777" w:rsidR="00D74865" w:rsidRPr="00D74865" w:rsidRDefault="00D74865" w:rsidP="00D74865">
            <w:pPr>
              <w:spacing w:before="0" w:after="0" w:line="240" w:lineRule="auto"/>
              <w:jc w:val="center"/>
              <w:rPr>
                <w:ins w:id="71157" w:author="pete jones" w:date="2022-01-11T16:37:00Z"/>
                <w:rFonts w:ascii="Calibri" w:hAnsi="Calibri" w:cs="Calibri"/>
                <w:b/>
                <w:bCs/>
                <w:color w:val="000000"/>
                <w:sz w:val="22"/>
                <w:szCs w:val="22"/>
              </w:rPr>
            </w:pPr>
            <w:ins w:id="71158" w:author="pete jones" w:date="2022-01-11T16:37:00Z">
              <w:r w:rsidRPr="00D74865">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4DFA259" w14:textId="77777777" w:rsidR="00D74865" w:rsidRPr="00D74865" w:rsidRDefault="00D74865" w:rsidP="00D74865">
            <w:pPr>
              <w:spacing w:before="0" w:after="0" w:line="240" w:lineRule="auto"/>
              <w:jc w:val="center"/>
              <w:rPr>
                <w:ins w:id="71159" w:author="pete jones" w:date="2022-01-11T16:37:00Z"/>
                <w:rFonts w:ascii="Calibri" w:hAnsi="Calibri" w:cs="Calibri"/>
                <w:b/>
                <w:bCs/>
                <w:color w:val="000000"/>
                <w:sz w:val="22"/>
                <w:szCs w:val="22"/>
              </w:rPr>
            </w:pPr>
            <w:ins w:id="71160" w:author="pete jones" w:date="2022-01-11T16:37:00Z">
              <w:r w:rsidRPr="00D74865">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263EB4E" w14:textId="77777777" w:rsidR="00D74865" w:rsidRPr="00D74865" w:rsidRDefault="00D74865" w:rsidP="00D74865">
            <w:pPr>
              <w:spacing w:before="0" w:after="0" w:line="240" w:lineRule="auto"/>
              <w:jc w:val="center"/>
              <w:rPr>
                <w:ins w:id="71161" w:author="pete jones" w:date="2022-01-11T16:37:00Z"/>
                <w:rFonts w:ascii="Calibri" w:hAnsi="Calibri" w:cs="Calibri"/>
                <w:b/>
                <w:bCs/>
                <w:color w:val="000000"/>
                <w:sz w:val="22"/>
                <w:szCs w:val="22"/>
              </w:rPr>
            </w:pPr>
            <w:ins w:id="71162" w:author="pete jones" w:date="2022-01-11T16:37:00Z">
              <w:r w:rsidRPr="00D74865">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E46C0F1" w14:textId="77777777" w:rsidR="00D74865" w:rsidRPr="00D74865" w:rsidRDefault="00D74865" w:rsidP="00D74865">
            <w:pPr>
              <w:spacing w:before="0" w:after="0" w:line="240" w:lineRule="auto"/>
              <w:jc w:val="center"/>
              <w:rPr>
                <w:ins w:id="71163" w:author="pete jones" w:date="2022-01-11T16:37:00Z"/>
                <w:rFonts w:ascii="Calibri" w:hAnsi="Calibri" w:cs="Calibri"/>
                <w:b/>
                <w:bCs/>
                <w:color w:val="000000"/>
                <w:sz w:val="22"/>
                <w:szCs w:val="22"/>
              </w:rPr>
            </w:pPr>
            <w:ins w:id="71164" w:author="pete jones" w:date="2022-01-11T16:37:00Z">
              <w:r w:rsidRPr="00D74865">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B649A78" w14:textId="77777777" w:rsidR="00D74865" w:rsidRPr="00D74865" w:rsidRDefault="00D74865" w:rsidP="00D74865">
            <w:pPr>
              <w:spacing w:before="0" w:after="0" w:line="240" w:lineRule="auto"/>
              <w:jc w:val="center"/>
              <w:rPr>
                <w:ins w:id="71165" w:author="pete jones" w:date="2022-01-11T16:37:00Z"/>
                <w:rFonts w:ascii="Calibri" w:hAnsi="Calibri" w:cs="Calibri"/>
                <w:b/>
                <w:bCs/>
                <w:color w:val="000000"/>
                <w:sz w:val="22"/>
                <w:szCs w:val="22"/>
              </w:rPr>
            </w:pPr>
            <w:ins w:id="71166" w:author="pete jones" w:date="2022-01-11T16:37:00Z">
              <w:r w:rsidRPr="00D74865">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D86BAEB" w14:textId="77777777" w:rsidR="00D74865" w:rsidRPr="00D74865" w:rsidRDefault="00D74865" w:rsidP="00D74865">
            <w:pPr>
              <w:spacing w:before="0" w:after="0" w:line="240" w:lineRule="auto"/>
              <w:jc w:val="center"/>
              <w:rPr>
                <w:ins w:id="71167" w:author="pete jones" w:date="2022-01-11T16:37:00Z"/>
                <w:rFonts w:ascii="Calibri" w:hAnsi="Calibri" w:cs="Calibri"/>
                <w:b/>
                <w:bCs/>
                <w:color w:val="000000"/>
                <w:sz w:val="22"/>
                <w:szCs w:val="22"/>
              </w:rPr>
            </w:pPr>
            <w:ins w:id="71168" w:author="pete jones" w:date="2022-01-11T16:37:00Z">
              <w:r w:rsidRPr="00D74865">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34BDB498" w14:textId="77777777" w:rsidR="00D74865" w:rsidRPr="00D74865" w:rsidRDefault="00D74865" w:rsidP="00D74865">
            <w:pPr>
              <w:spacing w:before="0" w:after="0" w:line="240" w:lineRule="auto"/>
              <w:jc w:val="center"/>
              <w:rPr>
                <w:ins w:id="71169" w:author="pete jones" w:date="2022-01-11T16:37:00Z"/>
                <w:rFonts w:ascii="Calibri" w:hAnsi="Calibri" w:cs="Calibri"/>
                <w:b/>
                <w:bCs/>
                <w:color w:val="000000"/>
                <w:sz w:val="22"/>
                <w:szCs w:val="22"/>
              </w:rPr>
            </w:pPr>
            <w:ins w:id="71170" w:author="pete jones" w:date="2022-01-11T16:37:00Z">
              <w:r w:rsidRPr="00D74865">
                <w:rPr>
                  <w:rFonts w:ascii="Calibri" w:hAnsi="Calibri" w:cs="Calibri"/>
                  <w:b/>
                  <w:bCs/>
                  <w:color w:val="000000"/>
                  <w:sz w:val="22"/>
                  <w:szCs w:val="22"/>
                </w:rPr>
                <w:t>Coursework</w:t>
              </w:r>
            </w:ins>
          </w:p>
        </w:tc>
      </w:tr>
      <w:tr w:rsidR="00D74865" w:rsidRPr="00D74865" w14:paraId="04C85DB7" w14:textId="77777777" w:rsidTr="00D74865">
        <w:trPr>
          <w:trHeight w:val="300"/>
          <w:ins w:id="71171" w:author="pete jones" w:date="2022-01-11T16:37: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35566C8" w14:textId="77777777" w:rsidR="00D74865" w:rsidRPr="00D74865" w:rsidRDefault="00D74865" w:rsidP="00D74865">
            <w:pPr>
              <w:spacing w:before="0" w:after="0" w:line="240" w:lineRule="auto"/>
              <w:jc w:val="center"/>
              <w:rPr>
                <w:ins w:id="71172" w:author="pete jones" w:date="2022-01-11T16:37:00Z"/>
                <w:rFonts w:ascii="Calibri" w:hAnsi="Calibri" w:cs="Calibri"/>
                <w:color w:val="000000"/>
                <w:sz w:val="22"/>
                <w:szCs w:val="22"/>
              </w:rPr>
            </w:pPr>
            <w:ins w:id="71173" w:author="pete jones" w:date="2022-01-11T16:37:00Z">
              <w:r w:rsidRPr="00D74865">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7E54B4BC" w14:textId="77777777" w:rsidR="00D74865" w:rsidRPr="00D74865" w:rsidRDefault="00D74865" w:rsidP="00D74865">
            <w:pPr>
              <w:spacing w:before="0" w:after="0" w:line="240" w:lineRule="auto"/>
              <w:jc w:val="left"/>
              <w:rPr>
                <w:ins w:id="71174" w:author="pete jones" w:date="2022-01-11T16:37:00Z"/>
                <w:rFonts w:ascii="Calibri" w:hAnsi="Calibri" w:cs="Calibri"/>
                <w:color w:val="000000"/>
                <w:sz w:val="22"/>
                <w:szCs w:val="22"/>
              </w:rPr>
            </w:pPr>
            <w:ins w:id="71175" w:author="pete jones" w:date="2022-01-11T16:37:00Z">
              <w:r w:rsidRPr="00D74865">
                <w:rPr>
                  <w:rFonts w:ascii="Calibri" w:hAnsi="Calibri" w:cs="Calibri"/>
                  <w:color w:val="000000"/>
                  <w:sz w:val="22"/>
                  <w:szCs w:val="22"/>
                </w:rPr>
                <w:t>Engineering Science Fundamentals</w:t>
              </w:r>
            </w:ins>
          </w:p>
        </w:tc>
        <w:tc>
          <w:tcPr>
            <w:tcW w:w="419" w:type="dxa"/>
            <w:tcBorders>
              <w:top w:val="nil"/>
              <w:left w:val="nil"/>
              <w:bottom w:val="single" w:sz="4" w:space="0" w:color="auto"/>
              <w:right w:val="single" w:sz="4" w:space="0" w:color="auto"/>
            </w:tcBorders>
            <w:shd w:val="clear" w:color="auto" w:fill="auto"/>
            <w:noWrap/>
            <w:vAlign w:val="bottom"/>
            <w:hideMark/>
          </w:tcPr>
          <w:p w14:paraId="12A68557" w14:textId="77777777" w:rsidR="00D74865" w:rsidRPr="00D74865" w:rsidRDefault="00D74865" w:rsidP="00D74865">
            <w:pPr>
              <w:spacing w:before="0" w:after="0" w:line="240" w:lineRule="auto"/>
              <w:jc w:val="center"/>
              <w:rPr>
                <w:ins w:id="71176" w:author="pete jones" w:date="2022-01-11T16:37:00Z"/>
                <w:rFonts w:ascii="Calibri" w:hAnsi="Calibri" w:cs="Calibri"/>
                <w:color w:val="000000"/>
                <w:sz w:val="22"/>
                <w:szCs w:val="22"/>
              </w:rPr>
            </w:pPr>
            <w:ins w:id="71177" w:author="pete jones" w:date="2022-01-11T16:37:00Z">
              <w:r w:rsidRPr="00D74865">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19561A86" w14:textId="77777777" w:rsidR="00D74865" w:rsidRPr="00D74865" w:rsidRDefault="00D74865" w:rsidP="00D74865">
            <w:pPr>
              <w:spacing w:before="0" w:after="0" w:line="240" w:lineRule="auto"/>
              <w:jc w:val="center"/>
              <w:rPr>
                <w:ins w:id="71178" w:author="pete jones" w:date="2022-01-11T16:37:00Z"/>
                <w:rFonts w:ascii="Calibri" w:hAnsi="Calibri" w:cs="Calibri"/>
                <w:color w:val="000000"/>
                <w:sz w:val="22"/>
                <w:szCs w:val="22"/>
              </w:rPr>
            </w:pPr>
            <w:ins w:id="71179"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174437D6" w14:textId="77777777" w:rsidR="00D74865" w:rsidRPr="00D74865" w:rsidRDefault="00D74865" w:rsidP="00D74865">
            <w:pPr>
              <w:spacing w:before="0" w:after="0" w:line="240" w:lineRule="auto"/>
              <w:jc w:val="center"/>
              <w:rPr>
                <w:ins w:id="71180" w:author="pete jones" w:date="2022-01-11T16:37:00Z"/>
                <w:rFonts w:ascii="Calibri" w:hAnsi="Calibri" w:cs="Calibri"/>
                <w:color w:val="000000"/>
                <w:sz w:val="22"/>
                <w:szCs w:val="22"/>
              </w:rPr>
            </w:pPr>
            <w:ins w:id="71181"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F1EC637" w14:textId="77777777" w:rsidR="00D74865" w:rsidRPr="00D74865" w:rsidRDefault="00D74865" w:rsidP="00D74865">
            <w:pPr>
              <w:spacing w:before="0" w:after="0" w:line="240" w:lineRule="auto"/>
              <w:jc w:val="center"/>
              <w:rPr>
                <w:ins w:id="71182" w:author="pete jones" w:date="2022-01-11T16:37:00Z"/>
                <w:rFonts w:ascii="Calibri" w:hAnsi="Calibri" w:cs="Calibri"/>
                <w:color w:val="000000"/>
                <w:sz w:val="22"/>
                <w:szCs w:val="22"/>
              </w:rPr>
            </w:pPr>
            <w:ins w:id="71183"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AA6EBAB" w14:textId="77777777" w:rsidR="00D74865" w:rsidRPr="00D74865" w:rsidRDefault="00D74865" w:rsidP="00D74865">
            <w:pPr>
              <w:spacing w:before="0" w:after="0" w:line="240" w:lineRule="auto"/>
              <w:jc w:val="center"/>
              <w:rPr>
                <w:ins w:id="71184" w:author="pete jones" w:date="2022-01-11T16:37:00Z"/>
                <w:rFonts w:ascii="Calibri" w:hAnsi="Calibri" w:cs="Calibri"/>
                <w:color w:val="000000"/>
                <w:sz w:val="22"/>
                <w:szCs w:val="22"/>
              </w:rPr>
            </w:pPr>
            <w:ins w:id="71185"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0ABE81A" w14:textId="77777777" w:rsidR="00D74865" w:rsidRPr="00D74865" w:rsidRDefault="00D74865" w:rsidP="00D74865">
            <w:pPr>
              <w:spacing w:before="0" w:after="0" w:line="240" w:lineRule="auto"/>
              <w:jc w:val="center"/>
              <w:rPr>
                <w:ins w:id="71186" w:author="pete jones" w:date="2022-01-11T16:37:00Z"/>
                <w:rFonts w:ascii="Calibri" w:hAnsi="Calibri" w:cs="Calibri"/>
                <w:color w:val="000000"/>
                <w:sz w:val="22"/>
                <w:szCs w:val="22"/>
              </w:rPr>
            </w:pPr>
            <w:ins w:id="7118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F3CCEA" w14:textId="77777777" w:rsidR="00D74865" w:rsidRPr="00D74865" w:rsidRDefault="00D74865" w:rsidP="00D74865">
            <w:pPr>
              <w:spacing w:before="0" w:after="0" w:line="240" w:lineRule="auto"/>
              <w:jc w:val="center"/>
              <w:rPr>
                <w:ins w:id="71188" w:author="pete jones" w:date="2022-01-11T16:37:00Z"/>
                <w:rFonts w:ascii="Calibri" w:hAnsi="Calibri" w:cs="Calibri"/>
                <w:color w:val="000000"/>
                <w:sz w:val="22"/>
                <w:szCs w:val="22"/>
              </w:rPr>
            </w:pPr>
            <w:ins w:id="7118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0911EF" w14:textId="77777777" w:rsidR="00D74865" w:rsidRPr="00D74865" w:rsidRDefault="00D74865" w:rsidP="00D74865">
            <w:pPr>
              <w:spacing w:before="0" w:after="0" w:line="240" w:lineRule="auto"/>
              <w:jc w:val="center"/>
              <w:rPr>
                <w:ins w:id="71190" w:author="pete jones" w:date="2022-01-11T16:37:00Z"/>
                <w:rFonts w:ascii="Calibri" w:hAnsi="Calibri" w:cs="Calibri"/>
                <w:color w:val="000000"/>
                <w:sz w:val="22"/>
                <w:szCs w:val="22"/>
              </w:rPr>
            </w:pPr>
            <w:ins w:id="7119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01FCD5" w14:textId="77777777" w:rsidR="00D74865" w:rsidRPr="00D74865" w:rsidRDefault="00D74865" w:rsidP="00D74865">
            <w:pPr>
              <w:spacing w:before="0" w:after="0" w:line="240" w:lineRule="auto"/>
              <w:jc w:val="center"/>
              <w:rPr>
                <w:ins w:id="71192" w:author="pete jones" w:date="2022-01-11T16:37:00Z"/>
                <w:rFonts w:ascii="Calibri" w:hAnsi="Calibri" w:cs="Calibri"/>
                <w:color w:val="000000"/>
                <w:sz w:val="22"/>
                <w:szCs w:val="22"/>
              </w:rPr>
            </w:pPr>
            <w:ins w:id="7119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4D265C" w14:textId="77777777" w:rsidR="00D74865" w:rsidRPr="00D74865" w:rsidRDefault="00D74865" w:rsidP="00D74865">
            <w:pPr>
              <w:spacing w:before="0" w:after="0" w:line="240" w:lineRule="auto"/>
              <w:jc w:val="center"/>
              <w:rPr>
                <w:ins w:id="71194" w:author="pete jones" w:date="2022-01-11T16:37:00Z"/>
                <w:rFonts w:ascii="Calibri" w:hAnsi="Calibri" w:cs="Calibri"/>
                <w:color w:val="000000"/>
                <w:sz w:val="22"/>
                <w:szCs w:val="22"/>
              </w:rPr>
            </w:pPr>
            <w:ins w:id="7119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C56CFE" w14:textId="77777777" w:rsidR="00D74865" w:rsidRPr="00D74865" w:rsidRDefault="00D74865" w:rsidP="00D74865">
            <w:pPr>
              <w:spacing w:before="0" w:after="0" w:line="240" w:lineRule="auto"/>
              <w:jc w:val="center"/>
              <w:rPr>
                <w:ins w:id="71196" w:author="pete jones" w:date="2022-01-11T16:37:00Z"/>
                <w:rFonts w:ascii="Calibri" w:hAnsi="Calibri" w:cs="Calibri"/>
                <w:color w:val="000000"/>
                <w:sz w:val="22"/>
                <w:szCs w:val="22"/>
              </w:rPr>
            </w:pPr>
            <w:ins w:id="71197"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1F31063" w14:textId="77777777" w:rsidR="00D74865" w:rsidRPr="00D74865" w:rsidRDefault="00D74865" w:rsidP="00D74865">
            <w:pPr>
              <w:spacing w:before="0" w:after="0" w:line="240" w:lineRule="auto"/>
              <w:jc w:val="center"/>
              <w:rPr>
                <w:ins w:id="71198" w:author="pete jones" w:date="2022-01-11T16:37:00Z"/>
                <w:rFonts w:ascii="Calibri" w:hAnsi="Calibri" w:cs="Calibri"/>
                <w:color w:val="000000"/>
                <w:sz w:val="22"/>
                <w:szCs w:val="22"/>
              </w:rPr>
            </w:pPr>
            <w:ins w:id="71199" w:author="pete jones" w:date="2022-01-11T16:37:00Z">
              <w:r w:rsidRPr="00D74865">
                <w:rPr>
                  <w:rFonts w:ascii="Calibri" w:hAnsi="Calibri" w:cs="Calibri"/>
                  <w:color w:val="000000"/>
                  <w:sz w:val="22"/>
                  <w:szCs w:val="22"/>
                </w:rPr>
                <w:t> </w:t>
              </w:r>
            </w:ins>
          </w:p>
        </w:tc>
      </w:tr>
      <w:tr w:rsidR="00D74865" w:rsidRPr="00D74865" w14:paraId="23E304D6" w14:textId="77777777" w:rsidTr="00D74865">
        <w:trPr>
          <w:trHeight w:val="300"/>
          <w:ins w:id="71200"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5BFEE5B" w14:textId="77777777" w:rsidR="00D74865" w:rsidRPr="00D74865" w:rsidRDefault="00D74865" w:rsidP="00D74865">
            <w:pPr>
              <w:spacing w:before="0" w:after="0" w:line="240" w:lineRule="auto"/>
              <w:jc w:val="center"/>
              <w:rPr>
                <w:ins w:id="71201" w:author="pete jones" w:date="2022-01-11T16:37:00Z"/>
                <w:rFonts w:ascii="Calibri" w:hAnsi="Calibri" w:cs="Calibri"/>
                <w:color w:val="000000"/>
                <w:sz w:val="22"/>
                <w:szCs w:val="22"/>
              </w:rPr>
            </w:pPr>
            <w:ins w:id="71202" w:author="pete jones" w:date="2022-01-11T16:37:00Z">
              <w:r w:rsidRPr="00D74865">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7F27C75C" w14:textId="77777777" w:rsidR="00D74865" w:rsidRPr="00D74865" w:rsidRDefault="00D74865" w:rsidP="00D74865">
            <w:pPr>
              <w:spacing w:before="0" w:after="0" w:line="240" w:lineRule="auto"/>
              <w:jc w:val="left"/>
              <w:rPr>
                <w:ins w:id="71203" w:author="pete jones" w:date="2022-01-11T16:37:00Z"/>
                <w:rFonts w:ascii="Calibri" w:hAnsi="Calibri" w:cs="Calibri"/>
                <w:color w:val="000000"/>
                <w:sz w:val="22"/>
                <w:szCs w:val="22"/>
              </w:rPr>
            </w:pPr>
            <w:ins w:id="71204" w:author="pete jones" w:date="2022-01-11T16:37:00Z">
              <w:r w:rsidRPr="00D74865">
                <w:rPr>
                  <w:rFonts w:ascii="Calibri" w:hAnsi="Calibri" w:cs="Calibri"/>
                  <w:color w:val="000000"/>
                  <w:sz w:val="22"/>
                  <w:szCs w:val="22"/>
                </w:rPr>
                <w:t>Engineering Mathematics and Technical Computing</w:t>
              </w:r>
            </w:ins>
          </w:p>
        </w:tc>
        <w:tc>
          <w:tcPr>
            <w:tcW w:w="419" w:type="dxa"/>
            <w:tcBorders>
              <w:top w:val="nil"/>
              <w:left w:val="nil"/>
              <w:bottom w:val="single" w:sz="4" w:space="0" w:color="auto"/>
              <w:right w:val="single" w:sz="4" w:space="0" w:color="auto"/>
            </w:tcBorders>
            <w:shd w:val="clear" w:color="auto" w:fill="auto"/>
            <w:noWrap/>
            <w:vAlign w:val="bottom"/>
            <w:hideMark/>
          </w:tcPr>
          <w:p w14:paraId="34181E5E" w14:textId="77777777" w:rsidR="00D74865" w:rsidRPr="00D74865" w:rsidRDefault="00D74865" w:rsidP="00D74865">
            <w:pPr>
              <w:spacing w:before="0" w:after="0" w:line="240" w:lineRule="auto"/>
              <w:jc w:val="center"/>
              <w:rPr>
                <w:ins w:id="71205" w:author="pete jones" w:date="2022-01-11T16:37:00Z"/>
                <w:rFonts w:ascii="Calibri" w:hAnsi="Calibri" w:cs="Calibri"/>
                <w:color w:val="000000"/>
                <w:sz w:val="22"/>
                <w:szCs w:val="22"/>
              </w:rPr>
            </w:pPr>
            <w:ins w:id="71206" w:author="pete jones" w:date="2022-01-11T16:37:00Z">
              <w:r w:rsidRPr="00D74865">
                <w:rPr>
                  <w:rFonts w:ascii="Calibri" w:hAnsi="Calibri" w:cs="Calibri"/>
                  <w:color w:val="000000"/>
                  <w:sz w:val="22"/>
                  <w:szCs w:val="22"/>
                </w:rPr>
                <w:t>M</w:t>
              </w:r>
            </w:ins>
          </w:p>
        </w:tc>
        <w:tc>
          <w:tcPr>
            <w:tcW w:w="487" w:type="dxa"/>
            <w:tcBorders>
              <w:top w:val="nil"/>
              <w:left w:val="nil"/>
              <w:bottom w:val="single" w:sz="4" w:space="0" w:color="auto"/>
              <w:right w:val="single" w:sz="4" w:space="0" w:color="auto"/>
            </w:tcBorders>
            <w:shd w:val="clear" w:color="auto" w:fill="auto"/>
            <w:noWrap/>
            <w:vAlign w:val="bottom"/>
            <w:hideMark/>
          </w:tcPr>
          <w:p w14:paraId="1C51BF10" w14:textId="77777777" w:rsidR="00D74865" w:rsidRPr="00D74865" w:rsidRDefault="00D74865" w:rsidP="00D74865">
            <w:pPr>
              <w:spacing w:before="0" w:after="0" w:line="240" w:lineRule="auto"/>
              <w:jc w:val="center"/>
              <w:rPr>
                <w:ins w:id="71207" w:author="pete jones" w:date="2022-01-11T16:37:00Z"/>
                <w:rFonts w:ascii="Calibri" w:hAnsi="Calibri" w:cs="Calibri"/>
                <w:color w:val="000000"/>
                <w:sz w:val="22"/>
                <w:szCs w:val="22"/>
              </w:rPr>
            </w:pPr>
            <w:ins w:id="71208"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071B8429" w14:textId="77777777" w:rsidR="00D74865" w:rsidRPr="00D74865" w:rsidRDefault="00D74865" w:rsidP="00D74865">
            <w:pPr>
              <w:spacing w:before="0" w:after="0" w:line="240" w:lineRule="auto"/>
              <w:jc w:val="center"/>
              <w:rPr>
                <w:ins w:id="71209" w:author="pete jones" w:date="2022-01-11T16:37:00Z"/>
                <w:rFonts w:ascii="Calibri" w:hAnsi="Calibri" w:cs="Calibri"/>
                <w:color w:val="000000"/>
                <w:sz w:val="22"/>
                <w:szCs w:val="22"/>
              </w:rPr>
            </w:pPr>
            <w:ins w:id="71210"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5A9C6FA" w14:textId="77777777" w:rsidR="00D74865" w:rsidRPr="00D74865" w:rsidRDefault="00D74865" w:rsidP="00D74865">
            <w:pPr>
              <w:spacing w:before="0" w:after="0" w:line="240" w:lineRule="auto"/>
              <w:jc w:val="center"/>
              <w:rPr>
                <w:ins w:id="71211" w:author="pete jones" w:date="2022-01-11T16:37:00Z"/>
                <w:rFonts w:ascii="Calibri" w:hAnsi="Calibri" w:cs="Calibri"/>
                <w:color w:val="000000"/>
                <w:sz w:val="22"/>
                <w:szCs w:val="22"/>
              </w:rPr>
            </w:pPr>
            <w:ins w:id="71212"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D43337F" w14:textId="77777777" w:rsidR="00D74865" w:rsidRPr="00D74865" w:rsidRDefault="00D74865" w:rsidP="00D74865">
            <w:pPr>
              <w:spacing w:before="0" w:after="0" w:line="240" w:lineRule="auto"/>
              <w:jc w:val="center"/>
              <w:rPr>
                <w:ins w:id="71213" w:author="pete jones" w:date="2022-01-11T16:37:00Z"/>
                <w:rFonts w:ascii="Calibri" w:hAnsi="Calibri" w:cs="Calibri"/>
                <w:color w:val="000000"/>
                <w:sz w:val="22"/>
                <w:szCs w:val="22"/>
              </w:rPr>
            </w:pPr>
            <w:ins w:id="71214"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61B5E56" w14:textId="77777777" w:rsidR="00D74865" w:rsidRPr="00D74865" w:rsidRDefault="00D74865" w:rsidP="00D74865">
            <w:pPr>
              <w:spacing w:before="0" w:after="0" w:line="240" w:lineRule="auto"/>
              <w:jc w:val="center"/>
              <w:rPr>
                <w:ins w:id="71215" w:author="pete jones" w:date="2022-01-11T16:37:00Z"/>
                <w:rFonts w:ascii="Calibri" w:hAnsi="Calibri" w:cs="Calibri"/>
                <w:color w:val="000000"/>
                <w:sz w:val="22"/>
                <w:szCs w:val="22"/>
              </w:rPr>
            </w:pPr>
            <w:ins w:id="7121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FEE2DB" w14:textId="77777777" w:rsidR="00D74865" w:rsidRPr="00D74865" w:rsidRDefault="00D74865" w:rsidP="00D74865">
            <w:pPr>
              <w:spacing w:before="0" w:after="0" w:line="240" w:lineRule="auto"/>
              <w:jc w:val="center"/>
              <w:rPr>
                <w:ins w:id="71217" w:author="pete jones" w:date="2022-01-11T16:37:00Z"/>
                <w:rFonts w:ascii="Calibri" w:hAnsi="Calibri" w:cs="Calibri"/>
                <w:color w:val="000000"/>
                <w:sz w:val="22"/>
                <w:szCs w:val="22"/>
              </w:rPr>
            </w:pPr>
            <w:ins w:id="7121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51CEB1" w14:textId="77777777" w:rsidR="00D74865" w:rsidRPr="00D74865" w:rsidRDefault="00D74865" w:rsidP="00D74865">
            <w:pPr>
              <w:spacing w:before="0" w:after="0" w:line="240" w:lineRule="auto"/>
              <w:jc w:val="center"/>
              <w:rPr>
                <w:ins w:id="71219" w:author="pete jones" w:date="2022-01-11T16:37:00Z"/>
                <w:rFonts w:ascii="Calibri" w:hAnsi="Calibri" w:cs="Calibri"/>
                <w:color w:val="000000"/>
                <w:sz w:val="22"/>
                <w:szCs w:val="22"/>
              </w:rPr>
            </w:pPr>
            <w:ins w:id="71220"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731BB1" w14:textId="77777777" w:rsidR="00D74865" w:rsidRPr="00D74865" w:rsidRDefault="00D74865" w:rsidP="00D74865">
            <w:pPr>
              <w:spacing w:before="0" w:after="0" w:line="240" w:lineRule="auto"/>
              <w:jc w:val="center"/>
              <w:rPr>
                <w:ins w:id="71221" w:author="pete jones" w:date="2022-01-11T16:37:00Z"/>
                <w:rFonts w:ascii="Calibri" w:hAnsi="Calibri" w:cs="Calibri"/>
                <w:color w:val="000000"/>
                <w:sz w:val="22"/>
                <w:szCs w:val="22"/>
              </w:rPr>
            </w:pPr>
            <w:ins w:id="7122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FA2267" w14:textId="77777777" w:rsidR="00D74865" w:rsidRPr="00D74865" w:rsidRDefault="00D74865" w:rsidP="00D74865">
            <w:pPr>
              <w:spacing w:before="0" w:after="0" w:line="240" w:lineRule="auto"/>
              <w:jc w:val="center"/>
              <w:rPr>
                <w:ins w:id="71223" w:author="pete jones" w:date="2022-01-11T16:37:00Z"/>
                <w:rFonts w:ascii="Calibri" w:hAnsi="Calibri" w:cs="Calibri"/>
                <w:color w:val="000000"/>
                <w:sz w:val="22"/>
                <w:szCs w:val="22"/>
              </w:rPr>
            </w:pPr>
            <w:ins w:id="7122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069FBC" w14:textId="77777777" w:rsidR="00D74865" w:rsidRPr="00D74865" w:rsidRDefault="00D74865" w:rsidP="00D74865">
            <w:pPr>
              <w:spacing w:before="0" w:after="0" w:line="240" w:lineRule="auto"/>
              <w:jc w:val="center"/>
              <w:rPr>
                <w:ins w:id="71225" w:author="pete jones" w:date="2022-01-11T16:37:00Z"/>
                <w:rFonts w:ascii="Calibri" w:hAnsi="Calibri" w:cs="Calibri"/>
                <w:color w:val="000000"/>
                <w:sz w:val="22"/>
                <w:szCs w:val="22"/>
              </w:rPr>
            </w:pPr>
            <w:ins w:id="71226"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2AD2BA" w14:textId="77777777" w:rsidR="00D74865" w:rsidRPr="00D74865" w:rsidRDefault="00D74865" w:rsidP="00D74865">
            <w:pPr>
              <w:spacing w:before="0" w:after="0" w:line="240" w:lineRule="auto"/>
              <w:jc w:val="center"/>
              <w:rPr>
                <w:ins w:id="71227" w:author="pete jones" w:date="2022-01-11T16:37:00Z"/>
                <w:rFonts w:ascii="Calibri" w:hAnsi="Calibri" w:cs="Calibri"/>
                <w:color w:val="000000"/>
                <w:sz w:val="22"/>
                <w:szCs w:val="22"/>
              </w:rPr>
            </w:pPr>
            <w:ins w:id="71228" w:author="pete jones" w:date="2022-01-11T16:37:00Z">
              <w:r w:rsidRPr="00D74865">
                <w:rPr>
                  <w:rFonts w:ascii="Calibri" w:hAnsi="Calibri" w:cs="Calibri"/>
                  <w:color w:val="000000"/>
                  <w:sz w:val="22"/>
                  <w:szCs w:val="22"/>
                </w:rPr>
                <w:t> </w:t>
              </w:r>
            </w:ins>
          </w:p>
        </w:tc>
      </w:tr>
      <w:tr w:rsidR="00D74865" w:rsidRPr="00D74865" w14:paraId="0DA49C98" w14:textId="77777777" w:rsidTr="00D74865">
        <w:trPr>
          <w:trHeight w:val="300"/>
          <w:ins w:id="71229"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73D425C" w14:textId="77777777" w:rsidR="00D74865" w:rsidRPr="00D74865" w:rsidRDefault="00D74865" w:rsidP="00D74865">
            <w:pPr>
              <w:spacing w:before="0" w:after="0" w:line="240" w:lineRule="auto"/>
              <w:jc w:val="center"/>
              <w:rPr>
                <w:ins w:id="71230" w:author="pete jones" w:date="2022-01-11T16:37:00Z"/>
                <w:rFonts w:ascii="Calibri" w:hAnsi="Calibri" w:cs="Calibri"/>
                <w:color w:val="000000"/>
                <w:sz w:val="22"/>
                <w:szCs w:val="22"/>
              </w:rPr>
            </w:pPr>
            <w:ins w:id="71231" w:author="pete jones" w:date="2022-01-11T16:37:00Z">
              <w:r w:rsidRPr="00D74865">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64279B3C" w14:textId="77777777" w:rsidR="00D74865" w:rsidRPr="00D74865" w:rsidRDefault="00D74865" w:rsidP="00D74865">
            <w:pPr>
              <w:spacing w:before="0" w:after="0" w:line="240" w:lineRule="auto"/>
              <w:jc w:val="left"/>
              <w:rPr>
                <w:ins w:id="71232" w:author="pete jones" w:date="2022-01-11T16:37:00Z"/>
                <w:rFonts w:ascii="Calibri" w:hAnsi="Calibri" w:cs="Calibri"/>
                <w:color w:val="000000"/>
                <w:sz w:val="22"/>
                <w:szCs w:val="22"/>
              </w:rPr>
            </w:pPr>
            <w:ins w:id="71233" w:author="pete jones" w:date="2022-01-11T16:37:00Z">
              <w:r w:rsidRPr="00D74865">
                <w:rPr>
                  <w:rFonts w:ascii="Calibri" w:hAnsi="Calibri" w:cs="Calibri"/>
                  <w:color w:val="000000"/>
                  <w:sz w:val="22"/>
                  <w:szCs w:val="22"/>
                </w:rPr>
                <w:t>Innovation and Engineering Solutions</w:t>
              </w:r>
            </w:ins>
          </w:p>
        </w:tc>
        <w:tc>
          <w:tcPr>
            <w:tcW w:w="419" w:type="dxa"/>
            <w:tcBorders>
              <w:top w:val="nil"/>
              <w:left w:val="nil"/>
              <w:bottom w:val="single" w:sz="4" w:space="0" w:color="auto"/>
              <w:right w:val="single" w:sz="4" w:space="0" w:color="auto"/>
            </w:tcBorders>
            <w:shd w:val="clear" w:color="auto" w:fill="auto"/>
            <w:noWrap/>
            <w:vAlign w:val="bottom"/>
            <w:hideMark/>
          </w:tcPr>
          <w:p w14:paraId="5E7B4880" w14:textId="77777777" w:rsidR="00D74865" w:rsidRPr="00D74865" w:rsidRDefault="00D74865" w:rsidP="00D74865">
            <w:pPr>
              <w:spacing w:before="0" w:after="0" w:line="240" w:lineRule="auto"/>
              <w:jc w:val="center"/>
              <w:rPr>
                <w:ins w:id="71234" w:author="pete jones" w:date="2022-01-11T16:37:00Z"/>
                <w:rFonts w:ascii="Calibri" w:hAnsi="Calibri" w:cs="Calibri"/>
                <w:color w:val="000000"/>
                <w:sz w:val="22"/>
                <w:szCs w:val="22"/>
              </w:rPr>
            </w:pPr>
            <w:ins w:id="71235" w:author="pete jones" w:date="2022-01-11T16:37:00Z">
              <w:r w:rsidRPr="00D74865">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3A99526F" w14:textId="77777777" w:rsidR="00D74865" w:rsidRPr="00D74865" w:rsidRDefault="00D74865" w:rsidP="00D74865">
            <w:pPr>
              <w:spacing w:before="0" w:after="0" w:line="240" w:lineRule="auto"/>
              <w:jc w:val="center"/>
              <w:rPr>
                <w:ins w:id="71236" w:author="pete jones" w:date="2022-01-11T16:37:00Z"/>
                <w:rFonts w:ascii="Calibri" w:hAnsi="Calibri" w:cs="Calibri"/>
                <w:color w:val="000000"/>
                <w:sz w:val="22"/>
                <w:szCs w:val="22"/>
              </w:rPr>
            </w:pPr>
            <w:ins w:id="71237"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6FC3070" w14:textId="77777777" w:rsidR="00D74865" w:rsidRPr="00D74865" w:rsidRDefault="00D74865" w:rsidP="00D74865">
            <w:pPr>
              <w:spacing w:before="0" w:after="0" w:line="240" w:lineRule="auto"/>
              <w:jc w:val="center"/>
              <w:rPr>
                <w:ins w:id="71238" w:author="pete jones" w:date="2022-01-11T16:37:00Z"/>
                <w:rFonts w:ascii="Calibri" w:hAnsi="Calibri" w:cs="Calibri"/>
                <w:color w:val="000000"/>
                <w:sz w:val="22"/>
                <w:szCs w:val="22"/>
              </w:rPr>
            </w:pPr>
            <w:ins w:id="71239"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3DAF06F" w14:textId="77777777" w:rsidR="00D74865" w:rsidRPr="00D74865" w:rsidRDefault="00D74865" w:rsidP="00D74865">
            <w:pPr>
              <w:spacing w:before="0" w:after="0" w:line="240" w:lineRule="auto"/>
              <w:jc w:val="center"/>
              <w:rPr>
                <w:ins w:id="71240" w:author="pete jones" w:date="2022-01-11T16:37:00Z"/>
                <w:rFonts w:ascii="Calibri" w:hAnsi="Calibri" w:cs="Calibri"/>
                <w:color w:val="000000"/>
                <w:sz w:val="22"/>
                <w:szCs w:val="22"/>
              </w:rPr>
            </w:pPr>
            <w:ins w:id="71241"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146B18E" w14:textId="77777777" w:rsidR="00D74865" w:rsidRPr="00D74865" w:rsidRDefault="00D74865" w:rsidP="00D74865">
            <w:pPr>
              <w:spacing w:before="0" w:after="0" w:line="240" w:lineRule="auto"/>
              <w:jc w:val="center"/>
              <w:rPr>
                <w:ins w:id="71242" w:author="pete jones" w:date="2022-01-11T16:37:00Z"/>
                <w:rFonts w:ascii="Calibri" w:hAnsi="Calibri" w:cs="Calibri"/>
                <w:color w:val="000000"/>
                <w:sz w:val="22"/>
                <w:szCs w:val="22"/>
              </w:rPr>
            </w:pPr>
            <w:ins w:id="71243"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0168F9E" w14:textId="77777777" w:rsidR="00D74865" w:rsidRPr="00D74865" w:rsidRDefault="00D74865" w:rsidP="00D74865">
            <w:pPr>
              <w:spacing w:before="0" w:after="0" w:line="240" w:lineRule="auto"/>
              <w:jc w:val="center"/>
              <w:rPr>
                <w:ins w:id="71244" w:author="pete jones" w:date="2022-01-11T16:37:00Z"/>
                <w:rFonts w:ascii="Calibri" w:hAnsi="Calibri" w:cs="Calibri"/>
                <w:color w:val="000000"/>
                <w:sz w:val="22"/>
                <w:szCs w:val="22"/>
              </w:rPr>
            </w:pPr>
            <w:ins w:id="7124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908421" w14:textId="77777777" w:rsidR="00D74865" w:rsidRPr="00D74865" w:rsidRDefault="00D74865" w:rsidP="00D74865">
            <w:pPr>
              <w:spacing w:before="0" w:after="0" w:line="240" w:lineRule="auto"/>
              <w:jc w:val="center"/>
              <w:rPr>
                <w:ins w:id="71246" w:author="pete jones" w:date="2022-01-11T16:37:00Z"/>
                <w:rFonts w:ascii="Calibri" w:hAnsi="Calibri" w:cs="Calibri"/>
                <w:color w:val="000000"/>
                <w:sz w:val="22"/>
                <w:szCs w:val="22"/>
              </w:rPr>
            </w:pPr>
            <w:ins w:id="7124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29B6C4" w14:textId="77777777" w:rsidR="00D74865" w:rsidRPr="00D74865" w:rsidRDefault="00D74865" w:rsidP="00D74865">
            <w:pPr>
              <w:spacing w:before="0" w:after="0" w:line="240" w:lineRule="auto"/>
              <w:jc w:val="center"/>
              <w:rPr>
                <w:ins w:id="71248" w:author="pete jones" w:date="2022-01-11T16:37:00Z"/>
                <w:rFonts w:ascii="Calibri" w:hAnsi="Calibri" w:cs="Calibri"/>
                <w:color w:val="000000"/>
                <w:sz w:val="22"/>
                <w:szCs w:val="22"/>
              </w:rPr>
            </w:pPr>
            <w:ins w:id="7124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552956" w14:textId="77777777" w:rsidR="00D74865" w:rsidRPr="00D74865" w:rsidRDefault="00D74865" w:rsidP="00D74865">
            <w:pPr>
              <w:spacing w:before="0" w:after="0" w:line="240" w:lineRule="auto"/>
              <w:jc w:val="center"/>
              <w:rPr>
                <w:ins w:id="71250" w:author="pete jones" w:date="2022-01-11T16:37:00Z"/>
                <w:rFonts w:ascii="Calibri" w:hAnsi="Calibri" w:cs="Calibri"/>
                <w:color w:val="000000"/>
                <w:sz w:val="22"/>
                <w:szCs w:val="22"/>
              </w:rPr>
            </w:pPr>
            <w:ins w:id="7125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1FA18F" w14:textId="77777777" w:rsidR="00D74865" w:rsidRPr="00D74865" w:rsidRDefault="00D74865" w:rsidP="00D74865">
            <w:pPr>
              <w:spacing w:before="0" w:after="0" w:line="240" w:lineRule="auto"/>
              <w:jc w:val="center"/>
              <w:rPr>
                <w:ins w:id="71252" w:author="pete jones" w:date="2022-01-11T16:37:00Z"/>
                <w:rFonts w:ascii="Calibri" w:hAnsi="Calibri" w:cs="Calibri"/>
                <w:color w:val="000000"/>
                <w:sz w:val="22"/>
                <w:szCs w:val="22"/>
              </w:rPr>
            </w:pPr>
            <w:ins w:id="7125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85B235" w14:textId="77777777" w:rsidR="00D74865" w:rsidRPr="00D74865" w:rsidRDefault="00D74865" w:rsidP="00D74865">
            <w:pPr>
              <w:spacing w:before="0" w:after="0" w:line="240" w:lineRule="auto"/>
              <w:jc w:val="center"/>
              <w:rPr>
                <w:ins w:id="71254" w:author="pete jones" w:date="2022-01-11T16:37:00Z"/>
                <w:rFonts w:ascii="Calibri" w:hAnsi="Calibri" w:cs="Calibri"/>
                <w:color w:val="000000"/>
                <w:sz w:val="22"/>
                <w:szCs w:val="22"/>
              </w:rPr>
            </w:pPr>
            <w:ins w:id="71255"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0126B20" w14:textId="77777777" w:rsidR="00D74865" w:rsidRPr="00D74865" w:rsidRDefault="00D74865" w:rsidP="00D74865">
            <w:pPr>
              <w:spacing w:before="0" w:after="0" w:line="240" w:lineRule="auto"/>
              <w:jc w:val="center"/>
              <w:rPr>
                <w:ins w:id="71256" w:author="pete jones" w:date="2022-01-11T16:37:00Z"/>
                <w:rFonts w:ascii="Calibri" w:hAnsi="Calibri" w:cs="Calibri"/>
                <w:color w:val="000000"/>
                <w:sz w:val="22"/>
                <w:szCs w:val="22"/>
              </w:rPr>
            </w:pPr>
            <w:ins w:id="71257" w:author="pete jones" w:date="2022-01-11T16:37:00Z">
              <w:r w:rsidRPr="00D74865">
                <w:rPr>
                  <w:rFonts w:ascii="Calibri" w:hAnsi="Calibri" w:cs="Calibri"/>
                  <w:color w:val="000000"/>
                  <w:sz w:val="22"/>
                  <w:szCs w:val="22"/>
                </w:rPr>
                <w:t> </w:t>
              </w:r>
            </w:ins>
          </w:p>
        </w:tc>
      </w:tr>
      <w:tr w:rsidR="00D74865" w:rsidRPr="00D74865" w14:paraId="1A330300" w14:textId="77777777" w:rsidTr="00D74865">
        <w:trPr>
          <w:trHeight w:val="300"/>
          <w:ins w:id="71258"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F183155" w14:textId="77777777" w:rsidR="00D74865" w:rsidRPr="00D74865" w:rsidRDefault="00D74865" w:rsidP="00D74865">
            <w:pPr>
              <w:spacing w:before="0" w:after="0" w:line="240" w:lineRule="auto"/>
              <w:jc w:val="center"/>
              <w:rPr>
                <w:ins w:id="71259" w:author="pete jones" w:date="2022-01-11T16:37:00Z"/>
                <w:rFonts w:ascii="Calibri" w:hAnsi="Calibri" w:cs="Calibri"/>
                <w:color w:val="000000"/>
                <w:sz w:val="22"/>
                <w:szCs w:val="22"/>
              </w:rPr>
            </w:pPr>
            <w:ins w:id="71260" w:author="pete jones" w:date="2022-01-11T16:37:00Z">
              <w:r w:rsidRPr="00D74865">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5E2979F8" w14:textId="77777777" w:rsidR="00D74865" w:rsidRPr="00D74865" w:rsidRDefault="00D74865" w:rsidP="00D74865">
            <w:pPr>
              <w:spacing w:before="0" w:after="0" w:line="240" w:lineRule="auto"/>
              <w:jc w:val="left"/>
              <w:rPr>
                <w:ins w:id="71261" w:author="pete jones" w:date="2022-01-11T16:37:00Z"/>
                <w:rFonts w:ascii="Calibri" w:hAnsi="Calibri" w:cs="Calibri"/>
                <w:color w:val="000000"/>
                <w:sz w:val="22"/>
                <w:szCs w:val="22"/>
              </w:rPr>
            </w:pPr>
            <w:ins w:id="71262" w:author="pete jones" w:date="2022-01-11T16:37:00Z">
              <w:r w:rsidRPr="00D74865">
                <w:rPr>
                  <w:rFonts w:ascii="Calibri" w:hAnsi="Calibri" w:cs="Calibri"/>
                  <w:color w:val="000000"/>
                  <w:sz w:val="22"/>
                  <w:szCs w:val="22"/>
                </w:rPr>
                <w:t>Solid Mechanics and Dynamics</w:t>
              </w:r>
            </w:ins>
          </w:p>
        </w:tc>
        <w:tc>
          <w:tcPr>
            <w:tcW w:w="419" w:type="dxa"/>
            <w:tcBorders>
              <w:top w:val="nil"/>
              <w:left w:val="nil"/>
              <w:bottom w:val="single" w:sz="4" w:space="0" w:color="auto"/>
              <w:right w:val="single" w:sz="4" w:space="0" w:color="auto"/>
            </w:tcBorders>
            <w:shd w:val="clear" w:color="auto" w:fill="auto"/>
            <w:noWrap/>
            <w:vAlign w:val="bottom"/>
            <w:hideMark/>
          </w:tcPr>
          <w:p w14:paraId="7839151A" w14:textId="77777777" w:rsidR="00D74865" w:rsidRPr="00D74865" w:rsidRDefault="00D74865" w:rsidP="00D74865">
            <w:pPr>
              <w:spacing w:before="0" w:after="0" w:line="240" w:lineRule="auto"/>
              <w:jc w:val="center"/>
              <w:rPr>
                <w:ins w:id="71263" w:author="pete jones" w:date="2022-01-11T16:37:00Z"/>
                <w:rFonts w:ascii="Calibri" w:hAnsi="Calibri" w:cs="Calibri"/>
                <w:color w:val="000000"/>
                <w:sz w:val="22"/>
                <w:szCs w:val="22"/>
              </w:rPr>
            </w:pPr>
            <w:ins w:id="71264" w:author="pete jones" w:date="2022-01-11T16:37:00Z">
              <w:r w:rsidRPr="00D74865">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40EB89DF" w14:textId="77777777" w:rsidR="00D74865" w:rsidRPr="00D74865" w:rsidRDefault="00D74865" w:rsidP="00D74865">
            <w:pPr>
              <w:spacing w:before="0" w:after="0" w:line="240" w:lineRule="auto"/>
              <w:jc w:val="center"/>
              <w:rPr>
                <w:ins w:id="71265" w:author="pete jones" w:date="2022-01-11T16:37:00Z"/>
                <w:rFonts w:ascii="Calibri" w:hAnsi="Calibri" w:cs="Calibri"/>
                <w:color w:val="000000"/>
                <w:sz w:val="22"/>
                <w:szCs w:val="22"/>
              </w:rPr>
            </w:pPr>
            <w:ins w:id="71266"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714FA91" w14:textId="77777777" w:rsidR="00D74865" w:rsidRPr="00D74865" w:rsidRDefault="00D74865" w:rsidP="00D74865">
            <w:pPr>
              <w:spacing w:before="0" w:after="0" w:line="240" w:lineRule="auto"/>
              <w:jc w:val="center"/>
              <w:rPr>
                <w:ins w:id="71267" w:author="pete jones" w:date="2022-01-11T16:37:00Z"/>
                <w:rFonts w:ascii="Calibri" w:hAnsi="Calibri" w:cs="Calibri"/>
                <w:color w:val="000000"/>
                <w:sz w:val="22"/>
                <w:szCs w:val="22"/>
              </w:rPr>
            </w:pPr>
            <w:ins w:id="71268"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ADD5C3F" w14:textId="77777777" w:rsidR="00D74865" w:rsidRPr="00D74865" w:rsidRDefault="00D74865" w:rsidP="00D74865">
            <w:pPr>
              <w:spacing w:before="0" w:after="0" w:line="240" w:lineRule="auto"/>
              <w:jc w:val="center"/>
              <w:rPr>
                <w:ins w:id="71269" w:author="pete jones" w:date="2022-01-11T16:37:00Z"/>
                <w:rFonts w:ascii="Calibri" w:hAnsi="Calibri" w:cs="Calibri"/>
                <w:color w:val="000000"/>
                <w:sz w:val="22"/>
                <w:szCs w:val="22"/>
              </w:rPr>
            </w:pPr>
            <w:ins w:id="71270"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928D958" w14:textId="77777777" w:rsidR="00D74865" w:rsidRPr="00D74865" w:rsidRDefault="00D74865" w:rsidP="00D74865">
            <w:pPr>
              <w:spacing w:before="0" w:after="0" w:line="240" w:lineRule="auto"/>
              <w:jc w:val="center"/>
              <w:rPr>
                <w:ins w:id="71271" w:author="pete jones" w:date="2022-01-11T16:37:00Z"/>
                <w:rFonts w:ascii="Calibri" w:hAnsi="Calibri" w:cs="Calibri"/>
                <w:color w:val="000000"/>
                <w:sz w:val="22"/>
                <w:szCs w:val="22"/>
              </w:rPr>
            </w:pPr>
            <w:ins w:id="71272"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F26D392" w14:textId="77777777" w:rsidR="00D74865" w:rsidRPr="00D74865" w:rsidRDefault="00D74865" w:rsidP="00D74865">
            <w:pPr>
              <w:spacing w:before="0" w:after="0" w:line="240" w:lineRule="auto"/>
              <w:jc w:val="center"/>
              <w:rPr>
                <w:ins w:id="71273" w:author="pete jones" w:date="2022-01-11T16:37:00Z"/>
                <w:rFonts w:ascii="Calibri" w:hAnsi="Calibri" w:cs="Calibri"/>
                <w:color w:val="000000"/>
                <w:sz w:val="22"/>
                <w:szCs w:val="22"/>
              </w:rPr>
            </w:pPr>
            <w:ins w:id="7127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8F5045" w14:textId="77777777" w:rsidR="00D74865" w:rsidRPr="00D74865" w:rsidRDefault="00D74865" w:rsidP="00D74865">
            <w:pPr>
              <w:spacing w:before="0" w:after="0" w:line="240" w:lineRule="auto"/>
              <w:jc w:val="center"/>
              <w:rPr>
                <w:ins w:id="71275" w:author="pete jones" w:date="2022-01-11T16:37:00Z"/>
                <w:rFonts w:ascii="Calibri" w:hAnsi="Calibri" w:cs="Calibri"/>
                <w:color w:val="000000"/>
                <w:sz w:val="22"/>
                <w:szCs w:val="22"/>
              </w:rPr>
            </w:pPr>
            <w:ins w:id="7127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0744CD" w14:textId="77777777" w:rsidR="00D74865" w:rsidRPr="00D74865" w:rsidRDefault="00D74865" w:rsidP="00D74865">
            <w:pPr>
              <w:spacing w:before="0" w:after="0" w:line="240" w:lineRule="auto"/>
              <w:jc w:val="center"/>
              <w:rPr>
                <w:ins w:id="71277" w:author="pete jones" w:date="2022-01-11T16:37:00Z"/>
                <w:rFonts w:ascii="Calibri" w:hAnsi="Calibri" w:cs="Calibri"/>
                <w:color w:val="000000"/>
                <w:sz w:val="22"/>
                <w:szCs w:val="22"/>
              </w:rPr>
            </w:pPr>
            <w:ins w:id="7127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E74F3A" w14:textId="77777777" w:rsidR="00D74865" w:rsidRPr="00D74865" w:rsidRDefault="00D74865" w:rsidP="00D74865">
            <w:pPr>
              <w:spacing w:before="0" w:after="0" w:line="240" w:lineRule="auto"/>
              <w:jc w:val="center"/>
              <w:rPr>
                <w:ins w:id="71279" w:author="pete jones" w:date="2022-01-11T16:37:00Z"/>
                <w:rFonts w:ascii="Calibri" w:hAnsi="Calibri" w:cs="Calibri"/>
                <w:color w:val="000000"/>
                <w:sz w:val="22"/>
                <w:szCs w:val="22"/>
              </w:rPr>
            </w:pPr>
            <w:ins w:id="71280"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D74D59" w14:textId="77777777" w:rsidR="00D74865" w:rsidRPr="00D74865" w:rsidRDefault="00D74865" w:rsidP="00D74865">
            <w:pPr>
              <w:spacing w:before="0" w:after="0" w:line="240" w:lineRule="auto"/>
              <w:jc w:val="center"/>
              <w:rPr>
                <w:ins w:id="71281" w:author="pete jones" w:date="2022-01-11T16:37:00Z"/>
                <w:rFonts w:ascii="Calibri" w:hAnsi="Calibri" w:cs="Calibri"/>
                <w:color w:val="000000"/>
                <w:sz w:val="22"/>
                <w:szCs w:val="22"/>
              </w:rPr>
            </w:pPr>
            <w:ins w:id="7128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BF0AAC" w14:textId="77777777" w:rsidR="00D74865" w:rsidRPr="00D74865" w:rsidRDefault="00D74865" w:rsidP="00D74865">
            <w:pPr>
              <w:spacing w:before="0" w:after="0" w:line="240" w:lineRule="auto"/>
              <w:jc w:val="center"/>
              <w:rPr>
                <w:ins w:id="71283" w:author="pete jones" w:date="2022-01-11T16:37:00Z"/>
                <w:rFonts w:ascii="Calibri" w:hAnsi="Calibri" w:cs="Calibri"/>
                <w:color w:val="000000"/>
                <w:sz w:val="22"/>
                <w:szCs w:val="22"/>
              </w:rPr>
            </w:pPr>
            <w:ins w:id="71284"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309634C" w14:textId="77777777" w:rsidR="00D74865" w:rsidRPr="00D74865" w:rsidRDefault="00D74865" w:rsidP="00D74865">
            <w:pPr>
              <w:spacing w:before="0" w:after="0" w:line="240" w:lineRule="auto"/>
              <w:jc w:val="center"/>
              <w:rPr>
                <w:ins w:id="71285" w:author="pete jones" w:date="2022-01-11T16:37:00Z"/>
                <w:rFonts w:ascii="Calibri" w:hAnsi="Calibri" w:cs="Calibri"/>
                <w:color w:val="000000"/>
                <w:sz w:val="22"/>
                <w:szCs w:val="22"/>
              </w:rPr>
            </w:pPr>
            <w:ins w:id="71286" w:author="pete jones" w:date="2022-01-11T16:37:00Z">
              <w:r w:rsidRPr="00D74865">
                <w:rPr>
                  <w:rFonts w:ascii="Calibri" w:hAnsi="Calibri" w:cs="Calibri"/>
                  <w:color w:val="000000"/>
                  <w:sz w:val="22"/>
                  <w:szCs w:val="22"/>
                </w:rPr>
                <w:t> </w:t>
              </w:r>
            </w:ins>
          </w:p>
        </w:tc>
      </w:tr>
      <w:tr w:rsidR="00D74865" w:rsidRPr="00D74865" w14:paraId="2597CA5E" w14:textId="77777777" w:rsidTr="00D74865">
        <w:trPr>
          <w:trHeight w:val="300"/>
          <w:ins w:id="71287"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206C6CF" w14:textId="77777777" w:rsidR="00D74865" w:rsidRPr="00D74865" w:rsidRDefault="00D74865" w:rsidP="00D74865">
            <w:pPr>
              <w:spacing w:before="0" w:after="0" w:line="240" w:lineRule="auto"/>
              <w:jc w:val="center"/>
              <w:rPr>
                <w:ins w:id="71288" w:author="pete jones" w:date="2022-01-11T16:37:00Z"/>
                <w:rFonts w:ascii="Calibri" w:hAnsi="Calibri" w:cs="Calibri"/>
                <w:color w:val="000000"/>
                <w:sz w:val="22"/>
                <w:szCs w:val="22"/>
              </w:rPr>
            </w:pPr>
            <w:ins w:id="71289" w:author="pete jones" w:date="2022-01-11T16:37:00Z">
              <w:r w:rsidRPr="00D74865">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4905B955" w14:textId="77777777" w:rsidR="00D74865" w:rsidRPr="00D74865" w:rsidRDefault="00D74865" w:rsidP="00D74865">
            <w:pPr>
              <w:spacing w:before="0" w:after="0" w:line="240" w:lineRule="auto"/>
              <w:jc w:val="left"/>
              <w:rPr>
                <w:ins w:id="71290" w:author="pete jones" w:date="2022-01-11T16:37:00Z"/>
                <w:rFonts w:ascii="Calibri" w:hAnsi="Calibri" w:cs="Calibri"/>
                <w:color w:val="000000"/>
                <w:sz w:val="22"/>
                <w:szCs w:val="22"/>
              </w:rPr>
            </w:pPr>
            <w:ins w:id="71291" w:author="pete jones" w:date="2022-01-11T16:37:00Z">
              <w:r w:rsidRPr="00D74865">
                <w:rPr>
                  <w:rFonts w:ascii="Calibri" w:hAnsi="Calibri" w:cs="Calibri"/>
                  <w:color w:val="000000"/>
                  <w:sz w:val="22"/>
                  <w:szCs w:val="22"/>
                </w:rPr>
                <w:t>Thermofluids</w:t>
              </w:r>
            </w:ins>
          </w:p>
        </w:tc>
        <w:tc>
          <w:tcPr>
            <w:tcW w:w="419" w:type="dxa"/>
            <w:tcBorders>
              <w:top w:val="nil"/>
              <w:left w:val="nil"/>
              <w:bottom w:val="single" w:sz="4" w:space="0" w:color="auto"/>
              <w:right w:val="single" w:sz="4" w:space="0" w:color="auto"/>
            </w:tcBorders>
            <w:shd w:val="clear" w:color="auto" w:fill="auto"/>
            <w:noWrap/>
            <w:vAlign w:val="bottom"/>
            <w:hideMark/>
          </w:tcPr>
          <w:p w14:paraId="7BA3CC50" w14:textId="77777777" w:rsidR="00D74865" w:rsidRPr="00D74865" w:rsidRDefault="00D74865" w:rsidP="00D74865">
            <w:pPr>
              <w:spacing w:before="0" w:after="0" w:line="240" w:lineRule="auto"/>
              <w:jc w:val="center"/>
              <w:rPr>
                <w:ins w:id="71292" w:author="pete jones" w:date="2022-01-11T16:37:00Z"/>
                <w:rFonts w:ascii="Calibri" w:hAnsi="Calibri" w:cs="Calibri"/>
                <w:color w:val="000000"/>
                <w:sz w:val="22"/>
                <w:szCs w:val="22"/>
              </w:rPr>
            </w:pPr>
            <w:ins w:id="71293" w:author="pete jones" w:date="2022-01-11T16:37:00Z">
              <w:r w:rsidRPr="00D74865">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55E2227B" w14:textId="77777777" w:rsidR="00D74865" w:rsidRPr="00D74865" w:rsidRDefault="00D74865" w:rsidP="00D74865">
            <w:pPr>
              <w:spacing w:before="0" w:after="0" w:line="240" w:lineRule="auto"/>
              <w:jc w:val="center"/>
              <w:rPr>
                <w:ins w:id="71294" w:author="pete jones" w:date="2022-01-11T16:37:00Z"/>
                <w:rFonts w:ascii="Calibri" w:hAnsi="Calibri" w:cs="Calibri"/>
                <w:color w:val="000000"/>
                <w:sz w:val="22"/>
                <w:szCs w:val="22"/>
              </w:rPr>
            </w:pPr>
            <w:ins w:id="71295"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5F51A79E" w14:textId="77777777" w:rsidR="00D74865" w:rsidRPr="00D74865" w:rsidRDefault="00D74865" w:rsidP="00D74865">
            <w:pPr>
              <w:spacing w:before="0" w:after="0" w:line="240" w:lineRule="auto"/>
              <w:jc w:val="center"/>
              <w:rPr>
                <w:ins w:id="71296" w:author="pete jones" w:date="2022-01-11T16:37:00Z"/>
                <w:rFonts w:ascii="Calibri" w:hAnsi="Calibri" w:cs="Calibri"/>
                <w:color w:val="000000"/>
                <w:sz w:val="22"/>
                <w:szCs w:val="22"/>
              </w:rPr>
            </w:pPr>
            <w:ins w:id="71297"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A98378E" w14:textId="77777777" w:rsidR="00D74865" w:rsidRPr="00D74865" w:rsidRDefault="00D74865" w:rsidP="00D74865">
            <w:pPr>
              <w:spacing w:before="0" w:after="0" w:line="240" w:lineRule="auto"/>
              <w:jc w:val="center"/>
              <w:rPr>
                <w:ins w:id="71298" w:author="pete jones" w:date="2022-01-11T16:37:00Z"/>
                <w:rFonts w:ascii="Calibri" w:hAnsi="Calibri" w:cs="Calibri"/>
                <w:color w:val="000000"/>
                <w:sz w:val="22"/>
                <w:szCs w:val="22"/>
              </w:rPr>
            </w:pPr>
            <w:ins w:id="71299"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C9836A7" w14:textId="77777777" w:rsidR="00D74865" w:rsidRPr="00D74865" w:rsidRDefault="00D74865" w:rsidP="00D74865">
            <w:pPr>
              <w:spacing w:before="0" w:after="0" w:line="240" w:lineRule="auto"/>
              <w:jc w:val="center"/>
              <w:rPr>
                <w:ins w:id="71300" w:author="pete jones" w:date="2022-01-11T16:37:00Z"/>
                <w:rFonts w:ascii="Calibri" w:hAnsi="Calibri" w:cs="Calibri"/>
                <w:color w:val="000000"/>
                <w:sz w:val="22"/>
                <w:szCs w:val="22"/>
              </w:rPr>
            </w:pPr>
            <w:ins w:id="71301"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6756602" w14:textId="77777777" w:rsidR="00D74865" w:rsidRPr="00D74865" w:rsidRDefault="00D74865" w:rsidP="00D74865">
            <w:pPr>
              <w:spacing w:before="0" w:after="0" w:line="240" w:lineRule="auto"/>
              <w:jc w:val="center"/>
              <w:rPr>
                <w:ins w:id="71302" w:author="pete jones" w:date="2022-01-11T16:37:00Z"/>
                <w:rFonts w:ascii="Calibri" w:hAnsi="Calibri" w:cs="Calibri"/>
                <w:color w:val="000000"/>
                <w:sz w:val="22"/>
                <w:szCs w:val="22"/>
              </w:rPr>
            </w:pPr>
            <w:ins w:id="7130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D71D30" w14:textId="77777777" w:rsidR="00D74865" w:rsidRPr="00D74865" w:rsidRDefault="00D74865" w:rsidP="00D74865">
            <w:pPr>
              <w:spacing w:before="0" w:after="0" w:line="240" w:lineRule="auto"/>
              <w:jc w:val="center"/>
              <w:rPr>
                <w:ins w:id="71304" w:author="pete jones" w:date="2022-01-11T16:37:00Z"/>
                <w:rFonts w:ascii="Calibri" w:hAnsi="Calibri" w:cs="Calibri"/>
                <w:color w:val="000000"/>
                <w:sz w:val="22"/>
                <w:szCs w:val="22"/>
              </w:rPr>
            </w:pPr>
            <w:ins w:id="7130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8798B2" w14:textId="77777777" w:rsidR="00D74865" w:rsidRPr="00D74865" w:rsidRDefault="00D74865" w:rsidP="00D74865">
            <w:pPr>
              <w:spacing w:before="0" w:after="0" w:line="240" w:lineRule="auto"/>
              <w:jc w:val="center"/>
              <w:rPr>
                <w:ins w:id="71306" w:author="pete jones" w:date="2022-01-11T16:37:00Z"/>
                <w:rFonts w:ascii="Calibri" w:hAnsi="Calibri" w:cs="Calibri"/>
                <w:color w:val="000000"/>
                <w:sz w:val="22"/>
                <w:szCs w:val="22"/>
              </w:rPr>
            </w:pPr>
            <w:ins w:id="7130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F9D1D6" w14:textId="77777777" w:rsidR="00D74865" w:rsidRPr="00D74865" w:rsidRDefault="00D74865" w:rsidP="00D74865">
            <w:pPr>
              <w:spacing w:before="0" w:after="0" w:line="240" w:lineRule="auto"/>
              <w:jc w:val="center"/>
              <w:rPr>
                <w:ins w:id="71308" w:author="pete jones" w:date="2022-01-11T16:37:00Z"/>
                <w:rFonts w:ascii="Calibri" w:hAnsi="Calibri" w:cs="Calibri"/>
                <w:color w:val="000000"/>
                <w:sz w:val="22"/>
                <w:szCs w:val="22"/>
              </w:rPr>
            </w:pPr>
            <w:ins w:id="7130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F3CB2C" w14:textId="77777777" w:rsidR="00D74865" w:rsidRPr="00D74865" w:rsidRDefault="00D74865" w:rsidP="00D74865">
            <w:pPr>
              <w:spacing w:before="0" w:after="0" w:line="240" w:lineRule="auto"/>
              <w:jc w:val="center"/>
              <w:rPr>
                <w:ins w:id="71310" w:author="pete jones" w:date="2022-01-11T16:37:00Z"/>
                <w:rFonts w:ascii="Calibri" w:hAnsi="Calibri" w:cs="Calibri"/>
                <w:color w:val="000000"/>
                <w:sz w:val="22"/>
                <w:szCs w:val="22"/>
              </w:rPr>
            </w:pPr>
            <w:ins w:id="7131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C614F2" w14:textId="77777777" w:rsidR="00D74865" w:rsidRPr="00D74865" w:rsidRDefault="00D74865" w:rsidP="00D74865">
            <w:pPr>
              <w:spacing w:before="0" w:after="0" w:line="240" w:lineRule="auto"/>
              <w:jc w:val="center"/>
              <w:rPr>
                <w:ins w:id="71312" w:author="pete jones" w:date="2022-01-11T16:37:00Z"/>
                <w:rFonts w:ascii="Calibri" w:hAnsi="Calibri" w:cs="Calibri"/>
                <w:color w:val="000000"/>
                <w:sz w:val="22"/>
                <w:szCs w:val="22"/>
              </w:rPr>
            </w:pPr>
            <w:ins w:id="71313"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E1E906E" w14:textId="77777777" w:rsidR="00D74865" w:rsidRPr="00D74865" w:rsidRDefault="00D74865" w:rsidP="00D74865">
            <w:pPr>
              <w:spacing w:before="0" w:after="0" w:line="240" w:lineRule="auto"/>
              <w:jc w:val="center"/>
              <w:rPr>
                <w:ins w:id="71314" w:author="pete jones" w:date="2022-01-11T16:37:00Z"/>
                <w:rFonts w:ascii="Calibri" w:hAnsi="Calibri" w:cs="Calibri"/>
                <w:color w:val="000000"/>
                <w:sz w:val="22"/>
                <w:szCs w:val="22"/>
              </w:rPr>
            </w:pPr>
            <w:ins w:id="71315" w:author="pete jones" w:date="2022-01-11T16:37:00Z">
              <w:r w:rsidRPr="00D74865">
                <w:rPr>
                  <w:rFonts w:ascii="Calibri" w:hAnsi="Calibri" w:cs="Calibri"/>
                  <w:color w:val="000000"/>
                  <w:sz w:val="22"/>
                  <w:szCs w:val="22"/>
                </w:rPr>
                <w:t> </w:t>
              </w:r>
            </w:ins>
          </w:p>
        </w:tc>
      </w:tr>
      <w:tr w:rsidR="00D74865" w:rsidRPr="00D74865" w14:paraId="1B2578E9" w14:textId="77777777" w:rsidTr="00D74865">
        <w:trPr>
          <w:trHeight w:val="300"/>
          <w:ins w:id="71316"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B3B3C1C" w14:textId="77777777" w:rsidR="00D74865" w:rsidRPr="00D74865" w:rsidRDefault="00D74865" w:rsidP="00D74865">
            <w:pPr>
              <w:spacing w:before="0" w:after="0" w:line="240" w:lineRule="auto"/>
              <w:jc w:val="center"/>
              <w:rPr>
                <w:ins w:id="71317" w:author="pete jones" w:date="2022-01-11T16:37:00Z"/>
                <w:rFonts w:ascii="Calibri" w:hAnsi="Calibri" w:cs="Calibri"/>
                <w:color w:val="000000"/>
                <w:sz w:val="22"/>
                <w:szCs w:val="22"/>
              </w:rPr>
            </w:pPr>
            <w:ins w:id="71318" w:author="pete jones" w:date="2022-01-11T16:37:00Z">
              <w:r w:rsidRPr="00D74865">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3A7DCE59" w14:textId="77777777" w:rsidR="00D74865" w:rsidRPr="00D74865" w:rsidRDefault="00D74865" w:rsidP="00D74865">
            <w:pPr>
              <w:spacing w:before="0" w:after="0" w:line="240" w:lineRule="auto"/>
              <w:jc w:val="left"/>
              <w:rPr>
                <w:ins w:id="71319" w:author="pete jones" w:date="2022-01-11T16:37:00Z"/>
                <w:rFonts w:ascii="Calibri" w:hAnsi="Calibri" w:cs="Calibri"/>
                <w:color w:val="000000"/>
                <w:sz w:val="22"/>
                <w:szCs w:val="22"/>
              </w:rPr>
            </w:pPr>
            <w:ins w:id="71320" w:author="pete jones" w:date="2022-01-11T16:37:00Z">
              <w:r w:rsidRPr="00D74865">
                <w:rPr>
                  <w:rFonts w:ascii="Calibri" w:hAnsi="Calibri" w:cs="Calibri"/>
                  <w:color w:val="000000"/>
                  <w:sz w:val="22"/>
                  <w:szCs w:val="22"/>
                </w:rPr>
                <w:t>Yr1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0761ED73" w14:textId="77777777" w:rsidR="00D74865" w:rsidRPr="00D74865" w:rsidRDefault="00D74865" w:rsidP="00D74865">
            <w:pPr>
              <w:spacing w:before="0" w:after="0" w:line="240" w:lineRule="auto"/>
              <w:jc w:val="center"/>
              <w:rPr>
                <w:ins w:id="71321" w:author="pete jones" w:date="2022-01-11T16:37:00Z"/>
                <w:rFonts w:ascii="Calibri" w:hAnsi="Calibri" w:cs="Calibri"/>
                <w:color w:val="000000"/>
                <w:sz w:val="22"/>
                <w:szCs w:val="22"/>
              </w:rPr>
            </w:pPr>
            <w:ins w:id="71322" w:author="pete jones" w:date="2022-01-11T16:37:00Z">
              <w:r w:rsidRPr="00D74865">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52DF0255" w14:textId="77777777" w:rsidR="00D74865" w:rsidRPr="00D74865" w:rsidRDefault="00D74865" w:rsidP="00D74865">
            <w:pPr>
              <w:spacing w:before="0" w:after="0" w:line="240" w:lineRule="auto"/>
              <w:jc w:val="center"/>
              <w:rPr>
                <w:ins w:id="71323" w:author="pete jones" w:date="2022-01-11T16:37:00Z"/>
                <w:rFonts w:ascii="Calibri" w:hAnsi="Calibri" w:cs="Calibri"/>
                <w:color w:val="000000"/>
                <w:sz w:val="22"/>
                <w:szCs w:val="22"/>
              </w:rPr>
            </w:pPr>
            <w:ins w:id="71324" w:author="pete jones" w:date="2022-01-11T16:37:00Z">
              <w:r w:rsidRPr="00D74865">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50696180" w14:textId="77777777" w:rsidR="00D74865" w:rsidRPr="00D74865" w:rsidRDefault="00D74865" w:rsidP="00D74865">
            <w:pPr>
              <w:spacing w:before="0" w:after="0" w:line="240" w:lineRule="auto"/>
              <w:jc w:val="center"/>
              <w:rPr>
                <w:ins w:id="71325" w:author="pete jones" w:date="2022-01-11T16:37:00Z"/>
                <w:rFonts w:ascii="Calibri" w:hAnsi="Calibri" w:cs="Calibri"/>
                <w:color w:val="000000"/>
                <w:sz w:val="22"/>
                <w:szCs w:val="22"/>
              </w:rPr>
            </w:pPr>
            <w:ins w:id="71326"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5CE578B" w14:textId="77777777" w:rsidR="00D74865" w:rsidRPr="00D74865" w:rsidRDefault="00D74865" w:rsidP="00D74865">
            <w:pPr>
              <w:spacing w:before="0" w:after="0" w:line="240" w:lineRule="auto"/>
              <w:jc w:val="center"/>
              <w:rPr>
                <w:ins w:id="71327" w:author="pete jones" w:date="2022-01-11T16:37:00Z"/>
                <w:rFonts w:ascii="Calibri" w:hAnsi="Calibri" w:cs="Calibri"/>
                <w:color w:val="000000"/>
                <w:sz w:val="22"/>
                <w:szCs w:val="22"/>
              </w:rPr>
            </w:pPr>
            <w:ins w:id="71328"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8016CDB" w14:textId="77777777" w:rsidR="00D74865" w:rsidRPr="00D74865" w:rsidRDefault="00D74865" w:rsidP="00D74865">
            <w:pPr>
              <w:spacing w:before="0" w:after="0" w:line="240" w:lineRule="auto"/>
              <w:jc w:val="center"/>
              <w:rPr>
                <w:ins w:id="71329" w:author="pete jones" w:date="2022-01-11T16:37:00Z"/>
                <w:rFonts w:ascii="Calibri" w:hAnsi="Calibri" w:cs="Calibri"/>
                <w:color w:val="000000"/>
                <w:sz w:val="22"/>
                <w:szCs w:val="22"/>
              </w:rPr>
            </w:pPr>
            <w:ins w:id="71330"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9B9BCB0" w14:textId="77777777" w:rsidR="00D74865" w:rsidRPr="00D74865" w:rsidRDefault="00D74865" w:rsidP="00D74865">
            <w:pPr>
              <w:spacing w:before="0" w:after="0" w:line="240" w:lineRule="auto"/>
              <w:jc w:val="center"/>
              <w:rPr>
                <w:ins w:id="71331" w:author="pete jones" w:date="2022-01-11T16:37:00Z"/>
                <w:rFonts w:ascii="Calibri" w:hAnsi="Calibri" w:cs="Calibri"/>
                <w:color w:val="000000"/>
                <w:sz w:val="22"/>
                <w:szCs w:val="22"/>
              </w:rPr>
            </w:pPr>
            <w:ins w:id="7133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888F72" w14:textId="77777777" w:rsidR="00D74865" w:rsidRPr="00D74865" w:rsidRDefault="00D74865" w:rsidP="00D74865">
            <w:pPr>
              <w:spacing w:before="0" w:after="0" w:line="240" w:lineRule="auto"/>
              <w:jc w:val="center"/>
              <w:rPr>
                <w:ins w:id="71333" w:author="pete jones" w:date="2022-01-11T16:37:00Z"/>
                <w:rFonts w:ascii="Calibri" w:hAnsi="Calibri" w:cs="Calibri"/>
                <w:color w:val="000000"/>
                <w:sz w:val="22"/>
                <w:szCs w:val="22"/>
              </w:rPr>
            </w:pPr>
            <w:ins w:id="7133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F3C449" w14:textId="77777777" w:rsidR="00D74865" w:rsidRPr="00D74865" w:rsidRDefault="00D74865" w:rsidP="00D74865">
            <w:pPr>
              <w:spacing w:before="0" w:after="0" w:line="240" w:lineRule="auto"/>
              <w:jc w:val="center"/>
              <w:rPr>
                <w:ins w:id="71335" w:author="pete jones" w:date="2022-01-11T16:37:00Z"/>
                <w:rFonts w:ascii="Calibri" w:hAnsi="Calibri" w:cs="Calibri"/>
                <w:color w:val="000000"/>
                <w:sz w:val="22"/>
                <w:szCs w:val="22"/>
              </w:rPr>
            </w:pPr>
            <w:ins w:id="71336" w:author="pete jones" w:date="2022-01-11T16:37:00Z">
              <w:r w:rsidRPr="00D74865">
                <w:rPr>
                  <w:rFonts w:ascii="Calibri" w:hAnsi="Calibri" w:cs="Calibri"/>
                  <w:color w:val="000000"/>
                  <w:sz w:val="22"/>
                  <w:szCs w:val="22"/>
                </w:rPr>
                <w:t>23</w:t>
              </w:r>
            </w:ins>
          </w:p>
        </w:tc>
        <w:tc>
          <w:tcPr>
            <w:tcW w:w="399" w:type="dxa"/>
            <w:tcBorders>
              <w:top w:val="nil"/>
              <w:left w:val="nil"/>
              <w:bottom w:val="single" w:sz="4" w:space="0" w:color="auto"/>
              <w:right w:val="single" w:sz="4" w:space="0" w:color="auto"/>
            </w:tcBorders>
            <w:shd w:val="clear" w:color="auto" w:fill="auto"/>
            <w:noWrap/>
            <w:vAlign w:val="bottom"/>
            <w:hideMark/>
          </w:tcPr>
          <w:p w14:paraId="5CBDDD04" w14:textId="77777777" w:rsidR="00D74865" w:rsidRPr="00D74865" w:rsidRDefault="00D74865" w:rsidP="00D74865">
            <w:pPr>
              <w:spacing w:before="0" w:after="0" w:line="240" w:lineRule="auto"/>
              <w:jc w:val="center"/>
              <w:rPr>
                <w:ins w:id="71337" w:author="pete jones" w:date="2022-01-11T16:37:00Z"/>
                <w:rFonts w:ascii="Calibri" w:hAnsi="Calibri" w:cs="Calibri"/>
                <w:color w:val="000000"/>
                <w:sz w:val="22"/>
                <w:szCs w:val="22"/>
              </w:rPr>
            </w:pPr>
            <w:ins w:id="71338" w:author="pete jones" w:date="2022-01-11T16:37:00Z">
              <w:r w:rsidRPr="00D74865">
                <w:rPr>
                  <w:rFonts w:ascii="Calibri" w:hAnsi="Calibri" w:cs="Calibri"/>
                  <w:color w:val="000000"/>
                  <w:sz w:val="22"/>
                  <w:szCs w:val="22"/>
                </w:rPr>
                <w:t>77</w:t>
              </w:r>
            </w:ins>
          </w:p>
        </w:tc>
        <w:tc>
          <w:tcPr>
            <w:tcW w:w="399" w:type="dxa"/>
            <w:tcBorders>
              <w:top w:val="nil"/>
              <w:left w:val="nil"/>
              <w:bottom w:val="single" w:sz="4" w:space="0" w:color="auto"/>
              <w:right w:val="single" w:sz="4" w:space="0" w:color="auto"/>
            </w:tcBorders>
            <w:shd w:val="clear" w:color="auto" w:fill="auto"/>
            <w:noWrap/>
            <w:vAlign w:val="bottom"/>
            <w:hideMark/>
          </w:tcPr>
          <w:p w14:paraId="7AD4BAA5" w14:textId="77777777" w:rsidR="00D74865" w:rsidRPr="00D74865" w:rsidRDefault="00D74865" w:rsidP="00D74865">
            <w:pPr>
              <w:spacing w:before="0" w:after="0" w:line="240" w:lineRule="auto"/>
              <w:jc w:val="center"/>
              <w:rPr>
                <w:ins w:id="71339" w:author="pete jones" w:date="2022-01-11T16:37:00Z"/>
                <w:rFonts w:ascii="Calibri" w:hAnsi="Calibri" w:cs="Calibri"/>
                <w:color w:val="000000"/>
                <w:sz w:val="22"/>
                <w:szCs w:val="22"/>
              </w:rPr>
            </w:pPr>
            <w:ins w:id="71340" w:author="pete jones" w:date="2022-01-11T16:37:00Z">
              <w:r w:rsidRPr="00D74865">
                <w:rPr>
                  <w:rFonts w:ascii="Calibri" w:hAnsi="Calibri" w:cs="Calibri"/>
                  <w:color w:val="000000"/>
                  <w:sz w:val="22"/>
                  <w:szCs w:val="22"/>
                </w:rPr>
                <w:t>42</w:t>
              </w:r>
            </w:ins>
          </w:p>
        </w:tc>
        <w:tc>
          <w:tcPr>
            <w:tcW w:w="399" w:type="dxa"/>
            <w:tcBorders>
              <w:top w:val="nil"/>
              <w:left w:val="nil"/>
              <w:bottom w:val="single" w:sz="4" w:space="0" w:color="auto"/>
              <w:right w:val="single" w:sz="4" w:space="0" w:color="auto"/>
            </w:tcBorders>
            <w:shd w:val="clear" w:color="auto" w:fill="auto"/>
            <w:noWrap/>
            <w:vAlign w:val="bottom"/>
            <w:hideMark/>
          </w:tcPr>
          <w:p w14:paraId="4E0934C4" w14:textId="77777777" w:rsidR="00D74865" w:rsidRPr="00D74865" w:rsidRDefault="00D74865" w:rsidP="00D74865">
            <w:pPr>
              <w:spacing w:before="0" w:after="0" w:line="240" w:lineRule="auto"/>
              <w:jc w:val="center"/>
              <w:rPr>
                <w:ins w:id="71341" w:author="pete jones" w:date="2022-01-11T16:37:00Z"/>
                <w:rFonts w:ascii="Calibri" w:hAnsi="Calibri" w:cs="Calibri"/>
                <w:color w:val="000000"/>
                <w:sz w:val="22"/>
                <w:szCs w:val="22"/>
              </w:rPr>
            </w:pPr>
            <w:ins w:id="71342"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23A2189" w14:textId="77777777" w:rsidR="00D74865" w:rsidRPr="00D74865" w:rsidRDefault="00D74865" w:rsidP="00D74865">
            <w:pPr>
              <w:spacing w:before="0" w:after="0" w:line="240" w:lineRule="auto"/>
              <w:jc w:val="center"/>
              <w:rPr>
                <w:ins w:id="71343" w:author="pete jones" w:date="2022-01-11T16:37:00Z"/>
                <w:rFonts w:ascii="Calibri" w:hAnsi="Calibri" w:cs="Calibri"/>
                <w:color w:val="000000"/>
                <w:sz w:val="22"/>
                <w:szCs w:val="22"/>
              </w:rPr>
            </w:pPr>
            <w:ins w:id="71344" w:author="pete jones" w:date="2022-01-11T16:37:00Z">
              <w:r w:rsidRPr="00D74865">
                <w:rPr>
                  <w:rFonts w:ascii="Calibri" w:hAnsi="Calibri" w:cs="Calibri"/>
                  <w:color w:val="000000"/>
                  <w:sz w:val="22"/>
                  <w:szCs w:val="22"/>
                </w:rPr>
                <w:t>58</w:t>
              </w:r>
            </w:ins>
          </w:p>
        </w:tc>
      </w:tr>
      <w:tr w:rsidR="00D74865" w:rsidRPr="00D74865" w14:paraId="1E7BF3A1" w14:textId="77777777" w:rsidTr="00D74865">
        <w:trPr>
          <w:trHeight w:val="300"/>
          <w:ins w:id="71345"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79C4AF4" w14:textId="77777777" w:rsidR="00D74865" w:rsidRPr="00D74865" w:rsidRDefault="00D74865" w:rsidP="00D74865">
            <w:pPr>
              <w:spacing w:before="0" w:after="0" w:line="240" w:lineRule="auto"/>
              <w:jc w:val="center"/>
              <w:rPr>
                <w:ins w:id="71346" w:author="pete jones" w:date="2022-01-11T16:37:00Z"/>
                <w:rFonts w:ascii="Calibri" w:hAnsi="Calibri" w:cs="Calibri"/>
                <w:color w:val="000000"/>
                <w:sz w:val="22"/>
                <w:szCs w:val="22"/>
              </w:rPr>
            </w:pPr>
            <w:ins w:id="71347" w:author="pete jones" w:date="2022-01-11T16:37:00Z">
              <w:r w:rsidRPr="00D74865">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1F430FC" w14:textId="77777777" w:rsidR="00D74865" w:rsidRPr="00D74865" w:rsidRDefault="00D74865" w:rsidP="00D74865">
            <w:pPr>
              <w:spacing w:before="0" w:after="0" w:line="240" w:lineRule="auto"/>
              <w:jc w:val="left"/>
              <w:rPr>
                <w:ins w:id="71348" w:author="pete jones" w:date="2022-01-11T16:37:00Z"/>
                <w:rFonts w:ascii="Calibri" w:hAnsi="Calibri" w:cs="Calibri"/>
                <w:color w:val="000000"/>
                <w:sz w:val="22"/>
                <w:szCs w:val="22"/>
              </w:rPr>
            </w:pPr>
            <w:ins w:id="71349" w:author="pete jones" w:date="2022-01-11T16:37:00Z">
              <w:r w:rsidRPr="00D74865">
                <w:rPr>
                  <w:rFonts w:ascii="Calibri" w:hAnsi="Calibri" w:cs="Calibri"/>
                  <w:color w:val="000000"/>
                  <w:sz w:val="22"/>
                  <w:szCs w:val="22"/>
                </w:rPr>
                <w:t>Digital Systems and Computer Engineering</w:t>
              </w:r>
            </w:ins>
          </w:p>
        </w:tc>
        <w:tc>
          <w:tcPr>
            <w:tcW w:w="419" w:type="dxa"/>
            <w:tcBorders>
              <w:top w:val="nil"/>
              <w:left w:val="nil"/>
              <w:bottom w:val="single" w:sz="4" w:space="0" w:color="auto"/>
              <w:right w:val="single" w:sz="4" w:space="0" w:color="auto"/>
            </w:tcBorders>
            <w:shd w:val="clear" w:color="auto" w:fill="auto"/>
            <w:noWrap/>
            <w:vAlign w:val="bottom"/>
            <w:hideMark/>
          </w:tcPr>
          <w:p w14:paraId="6007EBD1" w14:textId="77777777" w:rsidR="00D74865" w:rsidRPr="00D74865" w:rsidRDefault="00D74865" w:rsidP="00D74865">
            <w:pPr>
              <w:spacing w:before="0" w:after="0" w:line="240" w:lineRule="auto"/>
              <w:jc w:val="center"/>
              <w:rPr>
                <w:ins w:id="71350" w:author="pete jones" w:date="2022-01-11T16:37:00Z"/>
                <w:rFonts w:ascii="Calibri" w:hAnsi="Calibri" w:cs="Calibri"/>
                <w:color w:val="000000"/>
                <w:sz w:val="22"/>
                <w:szCs w:val="22"/>
              </w:rPr>
            </w:pPr>
            <w:ins w:id="71351" w:author="pete jones" w:date="2022-01-11T16:37:00Z">
              <w:r w:rsidRPr="00D74865">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2AEE9A94" w14:textId="77777777" w:rsidR="00D74865" w:rsidRPr="00D74865" w:rsidRDefault="00D74865" w:rsidP="00D74865">
            <w:pPr>
              <w:spacing w:before="0" w:after="0" w:line="240" w:lineRule="auto"/>
              <w:jc w:val="center"/>
              <w:rPr>
                <w:ins w:id="71352" w:author="pete jones" w:date="2022-01-11T16:37:00Z"/>
                <w:rFonts w:ascii="Calibri" w:hAnsi="Calibri" w:cs="Calibri"/>
                <w:color w:val="000000"/>
                <w:sz w:val="22"/>
                <w:szCs w:val="22"/>
              </w:rPr>
            </w:pPr>
            <w:ins w:id="71353"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1EACD797" w14:textId="77777777" w:rsidR="00D74865" w:rsidRPr="00D74865" w:rsidRDefault="00D74865" w:rsidP="00D74865">
            <w:pPr>
              <w:spacing w:before="0" w:after="0" w:line="240" w:lineRule="auto"/>
              <w:jc w:val="center"/>
              <w:rPr>
                <w:ins w:id="71354" w:author="pete jones" w:date="2022-01-11T16:37:00Z"/>
                <w:rFonts w:ascii="Calibri" w:hAnsi="Calibri" w:cs="Calibri"/>
                <w:color w:val="000000"/>
                <w:sz w:val="22"/>
                <w:szCs w:val="22"/>
              </w:rPr>
            </w:pPr>
            <w:ins w:id="71355"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7D77BB1" w14:textId="77777777" w:rsidR="00D74865" w:rsidRPr="00D74865" w:rsidRDefault="00D74865" w:rsidP="00D74865">
            <w:pPr>
              <w:spacing w:before="0" w:after="0" w:line="240" w:lineRule="auto"/>
              <w:jc w:val="center"/>
              <w:rPr>
                <w:ins w:id="71356" w:author="pete jones" w:date="2022-01-11T16:37:00Z"/>
                <w:rFonts w:ascii="Calibri" w:hAnsi="Calibri" w:cs="Calibri"/>
                <w:color w:val="000000"/>
                <w:sz w:val="22"/>
                <w:szCs w:val="22"/>
              </w:rPr>
            </w:pPr>
            <w:ins w:id="71357"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0B12C36" w14:textId="77777777" w:rsidR="00D74865" w:rsidRPr="00D74865" w:rsidRDefault="00D74865" w:rsidP="00D74865">
            <w:pPr>
              <w:spacing w:before="0" w:after="0" w:line="240" w:lineRule="auto"/>
              <w:jc w:val="center"/>
              <w:rPr>
                <w:ins w:id="71358" w:author="pete jones" w:date="2022-01-11T16:37:00Z"/>
                <w:rFonts w:ascii="Calibri" w:hAnsi="Calibri" w:cs="Calibri"/>
                <w:color w:val="000000"/>
                <w:sz w:val="22"/>
                <w:szCs w:val="22"/>
              </w:rPr>
            </w:pPr>
            <w:ins w:id="71359"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7F9F793" w14:textId="77777777" w:rsidR="00D74865" w:rsidRPr="00D74865" w:rsidRDefault="00D74865" w:rsidP="00D74865">
            <w:pPr>
              <w:spacing w:before="0" w:after="0" w:line="240" w:lineRule="auto"/>
              <w:jc w:val="center"/>
              <w:rPr>
                <w:ins w:id="71360" w:author="pete jones" w:date="2022-01-11T16:37:00Z"/>
                <w:rFonts w:ascii="Calibri" w:hAnsi="Calibri" w:cs="Calibri"/>
                <w:color w:val="000000"/>
                <w:sz w:val="22"/>
                <w:szCs w:val="22"/>
              </w:rPr>
            </w:pPr>
            <w:ins w:id="7136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9B81B8" w14:textId="77777777" w:rsidR="00D74865" w:rsidRPr="00D74865" w:rsidRDefault="00D74865" w:rsidP="00D74865">
            <w:pPr>
              <w:spacing w:before="0" w:after="0" w:line="240" w:lineRule="auto"/>
              <w:jc w:val="center"/>
              <w:rPr>
                <w:ins w:id="71362" w:author="pete jones" w:date="2022-01-11T16:37:00Z"/>
                <w:rFonts w:ascii="Calibri" w:hAnsi="Calibri" w:cs="Calibri"/>
                <w:color w:val="000000"/>
                <w:sz w:val="22"/>
                <w:szCs w:val="22"/>
              </w:rPr>
            </w:pPr>
            <w:ins w:id="7136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CC35F9" w14:textId="77777777" w:rsidR="00D74865" w:rsidRPr="00D74865" w:rsidRDefault="00D74865" w:rsidP="00D74865">
            <w:pPr>
              <w:spacing w:before="0" w:after="0" w:line="240" w:lineRule="auto"/>
              <w:jc w:val="center"/>
              <w:rPr>
                <w:ins w:id="71364" w:author="pete jones" w:date="2022-01-11T16:37:00Z"/>
                <w:rFonts w:ascii="Calibri" w:hAnsi="Calibri" w:cs="Calibri"/>
                <w:color w:val="000000"/>
                <w:sz w:val="22"/>
                <w:szCs w:val="22"/>
              </w:rPr>
            </w:pPr>
            <w:ins w:id="7136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3F9243" w14:textId="77777777" w:rsidR="00D74865" w:rsidRPr="00D74865" w:rsidRDefault="00D74865" w:rsidP="00D74865">
            <w:pPr>
              <w:spacing w:before="0" w:after="0" w:line="240" w:lineRule="auto"/>
              <w:jc w:val="center"/>
              <w:rPr>
                <w:ins w:id="71366" w:author="pete jones" w:date="2022-01-11T16:37:00Z"/>
                <w:rFonts w:ascii="Calibri" w:hAnsi="Calibri" w:cs="Calibri"/>
                <w:color w:val="000000"/>
                <w:sz w:val="22"/>
                <w:szCs w:val="22"/>
              </w:rPr>
            </w:pPr>
            <w:ins w:id="7136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DAD108" w14:textId="77777777" w:rsidR="00D74865" w:rsidRPr="00D74865" w:rsidRDefault="00D74865" w:rsidP="00D74865">
            <w:pPr>
              <w:spacing w:before="0" w:after="0" w:line="240" w:lineRule="auto"/>
              <w:jc w:val="center"/>
              <w:rPr>
                <w:ins w:id="71368" w:author="pete jones" w:date="2022-01-11T16:37:00Z"/>
                <w:rFonts w:ascii="Calibri" w:hAnsi="Calibri" w:cs="Calibri"/>
                <w:color w:val="000000"/>
                <w:sz w:val="22"/>
                <w:szCs w:val="22"/>
              </w:rPr>
            </w:pPr>
            <w:ins w:id="7136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91FEB2" w14:textId="77777777" w:rsidR="00D74865" w:rsidRPr="00D74865" w:rsidRDefault="00D74865" w:rsidP="00D74865">
            <w:pPr>
              <w:spacing w:before="0" w:after="0" w:line="240" w:lineRule="auto"/>
              <w:jc w:val="center"/>
              <w:rPr>
                <w:ins w:id="71370" w:author="pete jones" w:date="2022-01-11T16:37:00Z"/>
                <w:rFonts w:ascii="Calibri" w:hAnsi="Calibri" w:cs="Calibri"/>
                <w:color w:val="000000"/>
                <w:sz w:val="22"/>
                <w:szCs w:val="22"/>
              </w:rPr>
            </w:pPr>
            <w:ins w:id="71371"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5E49D86" w14:textId="77777777" w:rsidR="00D74865" w:rsidRPr="00D74865" w:rsidRDefault="00D74865" w:rsidP="00D74865">
            <w:pPr>
              <w:spacing w:before="0" w:after="0" w:line="240" w:lineRule="auto"/>
              <w:jc w:val="center"/>
              <w:rPr>
                <w:ins w:id="71372" w:author="pete jones" w:date="2022-01-11T16:37:00Z"/>
                <w:rFonts w:ascii="Calibri" w:hAnsi="Calibri" w:cs="Calibri"/>
                <w:color w:val="000000"/>
                <w:sz w:val="22"/>
                <w:szCs w:val="22"/>
              </w:rPr>
            </w:pPr>
            <w:ins w:id="71373" w:author="pete jones" w:date="2022-01-11T16:37:00Z">
              <w:r w:rsidRPr="00D74865">
                <w:rPr>
                  <w:rFonts w:ascii="Calibri" w:hAnsi="Calibri" w:cs="Calibri"/>
                  <w:color w:val="000000"/>
                  <w:sz w:val="22"/>
                  <w:szCs w:val="22"/>
                </w:rPr>
                <w:t> </w:t>
              </w:r>
            </w:ins>
          </w:p>
        </w:tc>
      </w:tr>
      <w:tr w:rsidR="00D74865" w:rsidRPr="00D74865" w14:paraId="2314E017" w14:textId="77777777" w:rsidTr="00D74865">
        <w:trPr>
          <w:trHeight w:val="300"/>
          <w:ins w:id="71374"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43E18B8" w14:textId="77777777" w:rsidR="00D74865" w:rsidRPr="00D74865" w:rsidRDefault="00D74865" w:rsidP="00D74865">
            <w:pPr>
              <w:spacing w:before="0" w:after="0" w:line="240" w:lineRule="auto"/>
              <w:jc w:val="center"/>
              <w:rPr>
                <w:ins w:id="71375" w:author="pete jones" w:date="2022-01-11T16:37:00Z"/>
                <w:rFonts w:ascii="Calibri" w:hAnsi="Calibri" w:cs="Calibri"/>
                <w:color w:val="000000"/>
                <w:sz w:val="22"/>
                <w:szCs w:val="22"/>
              </w:rPr>
            </w:pPr>
            <w:ins w:id="71376" w:author="pete jones" w:date="2022-01-11T16:37:00Z">
              <w:r w:rsidRPr="00D74865">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2D470B49" w14:textId="77777777" w:rsidR="00D74865" w:rsidRPr="00D74865" w:rsidRDefault="00D74865" w:rsidP="00D74865">
            <w:pPr>
              <w:spacing w:before="0" w:after="0" w:line="240" w:lineRule="auto"/>
              <w:jc w:val="left"/>
              <w:rPr>
                <w:ins w:id="71377" w:author="pete jones" w:date="2022-01-11T16:37:00Z"/>
                <w:rFonts w:ascii="Calibri" w:hAnsi="Calibri" w:cs="Calibri"/>
                <w:color w:val="000000"/>
                <w:sz w:val="22"/>
                <w:szCs w:val="22"/>
              </w:rPr>
            </w:pPr>
            <w:ins w:id="71378" w:author="pete jones" w:date="2022-01-11T16:37:00Z">
              <w:r w:rsidRPr="00D74865">
                <w:rPr>
                  <w:rFonts w:ascii="Calibri" w:hAnsi="Calibri" w:cs="Calibri"/>
                  <w:color w:val="000000"/>
                  <w:sz w:val="22"/>
                  <w:szCs w:val="22"/>
                </w:rPr>
                <w:t>Engineering Modelling and Simulation Techniques</w:t>
              </w:r>
            </w:ins>
          </w:p>
        </w:tc>
        <w:tc>
          <w:tcPr>
            <w:tcW w:w="419" w:type="dxa"/>
            <w:tcBorders>
              <w:top w:val="nil"/>
              <w:left w:val="nil"/>
              <w:bottom w:val="single" w:sz="4" w:space="0" w:color="auto"/>
              <w:right w:val="single" w:sz="4" w:space="0" w:color="auto"/>
            </w:tcBorders>
            <w:shd w:val="clear" w:color="auto" w:fill="auto"/>
            <w:noWrap/>
            <w:vAlign w:val="bottom"/>
            <w:hideMark/>
          </w:tcPr>
          <w:p w14:paraId="1988AB17" w14:textId="77777777" w:rsidR="00D74865" w:rsidRPr="00D74865" w:rsidRDefault="00D74865" w:rsidP="00D74865">
            <w:pPr>
              <w:spacing w:before="0" w:after="0" w:line="240" w:lineRule="auto"/>
              <w:jc w:val="center"/>
              <w:rPr>
                <w:ins w:id="71379" w:author="pete jones" w:date="2022-01-11T16:37:00Z"/>
                <w:rFonts w:ascii="Calibri" w:hAnsi="Calibri" w:cs="Calibri"/>
                <w:color w:val="000000"/>
                <w:sz w:val="22"/>
                <w:szCs w:val="22"/>
              </w:rPr>
            </w:pPr>
            <w:ins w:id="71380" w:author="pete jones" w:date="2022-01-11T16:37:00Z">
              <w:r w:rsidRPr="00D74865">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2B185458" w14:textId="77777777" w:rsidR="00D74865" w:rsidRPr="00D74865" w:rsidRDefault="00D74865" w:rsidP="00D74865">
            <w:pPr>
              <w:spacing w:before="0" w:after="0" w:line="240" w:lineRule="auto"/>
              <w:jc w:val="center"/>
              <w:rPr>
                <w:ins w:id="71381" w:author="pete jones" w:date="2022-01-11T16:37:00Z"/>
                <w:rFonts w:ascii="Calibri" w:hAnsi="Calibri" w:cs="Calibri"/>
                <w:color w:val="000000"/>
                <w:sz w:val="22"/>
                <w:szCs w:val="22"/>
              </w:rPr>
            </w:pPr>
            <w:ins w:id="71382"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5F687647" w14:textId="77777777" w:rsidR="00D74865" w:rsidRPr="00D74865" w:rsidRDefault="00D74865" w:rsidP="00D74865">
            <w:pPr>
              <w:spacing w:before="0" w:after="0" w:line="240" w:lineRule="auto"/>
              <w:jc w:val="center"/>
              <w:rPr>
                <w:ins w:id="71383" w:author="pete jones" w:date="2022-01-11T16:37:00Z"/>
                <w:rFonts w:ascii="Calibri" w:hAnsi="Calibri" w:cs="Calibri"/>
                <w:color w:val="000000"/>
                <w:sz w:val="22"/>
                <w:szCs w:val="22"/>
              </w:rPr>
            </w:pPr>
            <w:ins w:id="71384"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58E787B" w14:textId="77777777" w:rsidR="00D74865" w:rsidRPr="00D74865" w:rsidRDefault="00D74865" w:rsidP="00D74865">
            <w:pPr>
              <w:spacing w:before="0" w:after="0" w:line="240" w:lineRule="auto"/>
              <w:jc w:val="center"/>
              <w:rPr>
                <w:ins w:id="71385" w:author="pete jones" w:date="2022-01-11T16:37:00Z"/>
                <w:rFonts w:ascii="Calibri" w:hAnsi="Calibri" w:cs="Calibri"/>
                <w:color w:val="000000"/>
                <w:sz w:val="22"/>
                <w:szCs w:val="22"/>
              </w:rPr>
            </w:pPr>
            <w:ins w:id="71386"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5B0D5BD" w14:textId="77777777" w:rsidR="00D74865" w:rsidRPr="00D74865" w:rsidRDefault="00D74865" w:rsidP="00D74865">
            <w:pPr>
              <w:spacing w:before="0" w:after="0" w:line="240" w:lineRule="auto"/>
              <w:jc w:val="center"/>
              <w:rPr>
                <w:ins w:id="71387" w:author="pete jones" w:date="2022-01-11T16:37:00Z"/>
                <w:rFonts w:ascii="Calibri" w:hAnsi="Calibri" w:cs="Calibri"/>
                <w:color w:val="000000"/>
                <w:sz w:val="22"/>
                <w:szCs w:val="22"/>
              </w:rPr>
            </w:pPr>
            <w:ins w:id="71388"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C0458F9" w14:textId="77777777" w:rsidR="00D74865" w:rsidRPr="00D74865" w:rsidRDefault="00D74865" w:rsidP="00D74865">
            <w:pPr>
              <w:spacing w:before="0" w:after="0" w:line="240" w:lineRule="auto"/>
              <w:jc w:val="center"/>
              <w:rPr>
                <w:ins w:id="71389" w:author="pete jones" w:date="2022-01-11T16:37:00Z"/>
                <w:rFonts w:ascii="Calibri" w:hAnsi="Calibri" w:cs="Calibri"/>
                <w:color w:val="000000"/>
                <w:sz w:val="22"/>
                <w:szCs w:val="22"/>
              </w:rPr>
            </w:pPr>
            <w:ins w:id="71390"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D633D3" w14:textId="77777777" w:rsidR="00D74865" w:rsidRPr="00D74865" w:rsidRDefault="00D74865" w:rsidP="00D74865">
            <w:pPr>
              <w:spacing w:before="0" w:after="0" w:line="240" w:lineRule="auto"/>
              <w:jc w:val="center"/>
              <w:rPr>
                <w:ins w:id="71391" w:author="pete jones" w:date="2022-01-11T16:37:00Z"/>
                <w:rFonts w:ascii="Calibri" w:hAnsi="Calibri" w:cs="Calibri"/>
                <w:color w:val="000000"/>
                <w:sz w:val="22"/>
                <w:szCs w:val="22"/>
              </w:rPr>
            </w:pPr>
            <w:ins w:id="7139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8F3119" w14:textId="77777777" w:rsidR="00D74865" w:rsidRPr="00D74865" w:rsidRDefault="00D74865" w:rsidP="00D74865">
            <w:pPr>
              <w:spacing w:before="0" w:after="0" w:line="240" w:lineRule="auto"/>
              <w:jc w:val="center"/>
              <w:rPr>
                <w:ins w:id="71393" w:author="pete jones" w:date="2022-01-11T16:37:00Z"/>
                <w:rFonts w:ascii="Calibri" w:hAnsi="Calibri" w:cs="Calibri"/>
                <w:color w:val="000000"/>
                <w:sz w:val="22"/>
                <w:szCs w:val="22"/>
              </w:rPr>
            </w:pPr>
            <w:ins w:id="7139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5B40E9" w14:textId="77777777" w:rsidR="00D74865" w:rsidRPr="00D74865" w:rsidRDefault="00D74865" w:rsidP="00D74865">
            <w:pPr>
              <w:spacing w:before="0" w:after="0" w:line="240" w:lineRule="auto"/>
              <w:jc w:val="center"/>
              <w:rPr>
                <w:ins w:id="71395" w:author="pete jones" w:date="2022-01-11T16:37:00Z"/>
                <w:rFonts w:ascii="Calibri" w:hAnsi="Calibri" w:cs="Calibri"/>
                <w:color w:val="000000"/>
                <w:sz w:val="22"/>
                <w:szCs w:val="22"/>
              </w:rPr>
            </w:pPr>
            <w:ins w:id="7139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D5E04B" w14:textId="77777777" w:rsidR="00D74865" w:rsidRPr="00D74865" w:rsidRDefault="00D74865" w:rsidP="00D74865">
            <w:pPr>
              <w:spacing w:before="0" w:after="0" w:line="240" w:lineRule="auto"/>
              <w:jc w:val="center"/>
              <w:rPr>
                <w:ins w:id="71397" w:author="pete jones" w:date="2022-01-11T16:37:00Z"/>
                <w:rFonts w:ascii="Calibri" w:hAnsi="Calibri" w:cs="Calibri"/>
                <w:color w:val="000000"/>
                <w:sz w:val="22"/>
                <w:szCs w:val="22"/>
              </w:rPr>
            </w:pPr>
            <w:ins w:id="7139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0A7930" w14:textId="77777777" w:rsidR="00D74865" w:rsidRPr="00D74865" w:rsidRDefault="00D74865" w:rsidP="00D74865">
            <w:pPr>
              <w:spacing w:before="0" w:after="0" w:line="240" w:lineRule="auto"/>
              <w:jc w:val="center"/>
              <w:rPr>
                <w:ins w:id="71399" w:author="pete jones" w:date="2022-01-11T16:37:00Z"/>
                <w:rFonts w:ascii="Calibri" w:hAnsi="Calibri" w:cs="Calibri"/>
                <w:color w:val="000000"/>
                <w:sz w:val="22"/>
                <w:szCs w:val="22"/>
              </w:rPr>
            </w:pPr>
            <w:ins w:id="71400"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0D7D50A" w14:textId="77777777" w:rsidR="00D74865" w:rsidRPr="00D74865" w:rsidRDefault="00D74865" w:rsidP="00D74865">
            <w:pPr>
              <w:spacing w:before="0" w:after="0" w:line="240" w:lineRule="auto"/>
              <w:jc w:val="center"/>
              <w:rPr>
                <w:ins w:id="71401" w:author="pete jones" w:date="2022-01-11T16:37:00Z"/>
                <w:rFonts w:ascii="Calibri" w:hAnsi="Calibri" w:cs="Calibri"/>
                <w:color w:val="000000"/>
                <w:sz w:val="22"/>
                <w:szCs w:val="22"/>
              </w:rPr>
            </w:pPr>
            <w:ins w:id="71402" w:author="pete jones" w:date="2022-01-11T16:37:00Z">
              <w:r w:rsidRPr="00D74865">
                <w:rPr>
                  <w:rFonts w:ascii="Calibri" w:hAnsi="Calibri" w:cs="Calibri"/>
                  <w:color w:val="000000"/>
                  <w:sz w:val="22"/>
                  <w:szCs w:val="22"/>
                </w:rPr>
                <w:t> </w:t>
              </w:r>
            </w:ins>
          </w:p>
        </w:tc>
      </w:tr>
      <w:tr w:rsidR="00D74865" w:rsidRPr="00D74865" w14:paraId="6500768F" w14:textId="77777777" w:rsidTr="00D74865">
        <w:trPr>
          <w:trHeight w:val="300"/>
          <w:ins w:id="71403"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2E584C8" w14:textId="77777777" w:rsidR="00D74865" w:rsidRPr="00D74865" w:rsidRDefault="00D74865" w:rsidP="00D74865">
            <w:pPr>
              <w:spacing w:before="0" w:after="0" w:line="240" w:lineRule="auto"/>
              <w:jc w:val="center"/>
              <w:rPr>
                <w:ins w:id="71404" w:author="pete jones" w:date="2022-01-11T16:37:00Z"/>
                <w:rFonts w:ascii="Calibri" w:hAnsi="Calibri" w:cs="Calibri"/>
                <w:color w:val="000000"/>
                <w:sz w:val="22"/>
                <w:szCs w:val="22"/>
              </w:rPr>
            </w:pPr>
            <w:ins w:id="71405" w:author="pete jones" w:date="2022-01-11T16:37:00Z">
              <w:r w:rsidRPr="00D74865">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6A23CFDC" w14:textId="77777777" w:rsidR="00D74865" w:rsidRPr="00D74865" w:rsidRDefault="00D74865" w:rsidP="00D74865">
            <w:pPr>
              <w:spacing w:before="0" w:after="0" w:line="240" w:lineRule="auto"/>
              <w:jc w:val="left"/>
              <w:rPr>
                <w:ins w:id="71406" w:author="pete jones" w:date="2022-01-11T16:37:00Z"/>
                <w:rFonts w:ascii="Calibri" w:hAnsi="Calibri" w:cs="Calibri"/>
                <w:color w:val="000000"/>
                <w:sz w:val="22"/>
                <w:szCs w:val="22"/>
              </w:rPr>
            </w:pPr>
            <w:ins w:id="71407" w:author="pete jones" w:date="2022-01-11T16:37:00Z">
              <w:r w:rsidRPr="00D74865">
                <w:rPr>
                  <w:rFonts w:ascii="Calibri" w:hAnsi="Calibri" w:cs="Calibri"/>
                  <w:color w:val="000000"/>
                  <w:sz w:val="22"/>
                  <w:szCs w:val="22"/>
                </w:rPr>
                <w:t>Industrial Design and Product Case Studies</w:t>
              </w:r>
            </w:ins>
          </w:p>
        </w:tc>
        <w:tc>
          <w:tcPr>
            <w:tcW w:w="419" w:type="dxa"/>
            <w:tcBorders>
              <w:top w:val="nil"/>
              <w:left w:val="nil"/>
              <w:bottom w:val="single" w:sz="4" w:space="0" w:color="auto"/>
              <w:right w:val="single" w:sz="4" w:space="0" w:color="auto"/>
            </w:tcBorders>
            <w:shd w:val="clear" w:color="auto" w:fill="auto"/>
            <w:noWrap/>
            <w:vAlign w:val="bottom"/>
            <w:hideMark/>
          </w:tcPr>
          <w:p w14:paraId="7AEA17A4" w14:textId="77777777" w:rsidR="00D74865" w:rsidRPr="00D74865" w:rsidRDefault="00D74865" w:rsidP="00D74865">
            <w:pPr>
              <w:spacing w:before="0" w:after="0" w:line="240" w:lineRule="auto"/>
              <w:jc w:val="center"/>
              <w:rPr>
                <w:ins w:id="71408" w:author="pete jones" w:date="2022-01-11T16:37:00Z"/>
                <w:rFonts w:ascii="Calibri" w:hAnsi="Calibri" w:cs="Calibri"/>
                <w:color w:val="000000"/>
                <w:sz w:val="22"/>
                <w:szCs w:val="22"/>
              </w:rPr>
            </w:pPr>
            <w:ins w:id="71409" w:author="pete jones" w:date="2022-01-11T16:37:00Z">
              <w:r w:rsidRPr="00D74865">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0199DDED" w14:textId="77777777" w:rsidR="00D74865" w:rsidRPr="00D74865" w:rsidRDefault="00D74865" w:rsidP="00D74865">
            <w:pPr>
              <w:spacing w:before="0" w:after="0" w:line="240" w:lineRule="auto"/>
              <w:jc w:val="center"/>
              <w:rPr>
                <w:ins w:id="71410" w:author="pete jones" w:date="2022-01-11T16:37:00Z"/>
                <w:rFonts w:ascii="Calibri" w:hAnsi="Calibri" w:cs="Calibri"/>
                <w:color w:val="000000"/>
                <w:sz w:val="22"/>
                <w:szCs w:val="22"/>
              </w:rPr>
            </w:pPr>
            <w:ins w:id="71411"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06E37D94" w14:textId="77777777" w:rsidR="00D74865" w:rsidRPr="00D74865" w:rsidRDefault="00D74865" w:rsidP="00D74865">
            <w:pPr>
              <w:spacing w:before="0" w:after="0" w:line="240" w:lineRule="auto"/>
              <w:jc w:val="center"/>
              <w:rPr>
                <w:ins w:id="71412" w:author="pete jones" w:date="2022-01-11T16:37:00Z"/>
                <w:rFonts w:ascii="Calibri" w:hAnsi="Calibri" w:cs="Calibri"/>
                <w:color w:val="000000"/>
                <w:sz w:val="22"/>
                <w:szCs w:val="22"/>
              </w:rPr>
            </w:pPr>
            <w:ins w:id="71413"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0555E3F" w14:textId="77777777" w:rsidR="00D74865" w:rsidRPr="00D74865" w:rsidRDefault="00D74865" w:rsidP="00D74865">
            <w:pPr>
              <w:spacing w:before="0" w:after="0" w:line="240" w:lineRule="auto"/>
              <w:jc w:val="center"/>
              <w:rPr>
                <w:ins w:id="71414" w:author="pete jones" w:date="2022-01-11T16:37:00Z"/>
                <w:rFonts w:ascii="Calibri" w:hAnsi="Calibri" w:cs="Calibri"/>
                <w:color w:val="000000"/>
                <w:sz w:val="22"/>
                <w:szCs w:val="22"/>
              </w:rPr>
            </w:pPr>
            <w:ins w:id="71415"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60D872B" w14:textId="77777777" w:rsidR="00D74865" w:rsidRPr="00D74865" w:rsidRDefault="00D74865" w:rsidP="00D74865">
            <w:pPr>
              <w:spacing w:before="0" w:after="0" w:line="240" w:lineRule="auto"/>
              <w:jc w:val="center"/>
              <w:rPr>
                <w:ins w:id="71416" w:author="pete jones" w:date="2022-01-11T16:37:00Z"/>
                <w:rFonts w:ascii="Calibri" w:hAnsi="Calibri" w:cs="Calibri"/>
                <w:color w:val="000000"/>
                <w:sz w:val="22"/>
                <w:szCs w:val="22"/>
              </w:rPr>
            </w:pPr>
            <w:ins w:id="71417"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0074A8D" w14:textId="77777777" w:rsidR="00D74865" w:rsidRPr="00D74865" w:rsidRDefault="00D74865" w:rsidP="00D74865">
            <w:pPr>
              <w:spacing w:before="0" w:after="0" w:line="240" w:lineRule="auto"/>
              <w:jc w:val="center"/>
              <w:rPr>
                <w:ins w:id="71418" w:author="pete jones" w:date="2022-01-11T16:37:00Z"/>
                <w:rFonts w:ascii="Calibri" w:hAnsi="Calibri" w:cs="Calibri"/>
                <w:color w:val="000000"/>
                <w:sz w:val="22"/>
                <w:szCs w:val="22"/>
              </w:rPr>
            </w:pPr>
            <w:ins w:id="7141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C3B31B" w14:textId="77777777" w:rsidR="00D74865" w:rsidRPr="00D74865" w:rsidRDefault="00D74865" w:rsidP="00D74865">
            <w:pPr>
              <w:spacing w:before="0" w:after="0" w:line="240" w:lineRule="auto"/>
              <w:jc w:val="center"/>
              <w:rPr>
                <w:ins w:id="71420" w:author="pete jones" w:date="2022-01-11T16:37:00Z"/>
                <w:rFonts w:ascii="Calibri" w:hAnsi="Calibri" w:cs="Calibri"/>
                <w:color w:val="000000"/>
                <w:sz w:val="22"/>
                <w:szCs w:val="22"/>
              </w:rPr>
            </w:pPr>
            <w:ins w:id="7142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BAC8E9" w14:textId="77777777" w:rsidR="00D74865" w:rsidRPr="00D74865" w:rsidRDefault="00D74865" w:rsidP="00D74865">
            <w:pPr>
              <w:spacing w:before="0" w:after="0" w:line="240" w:lineRule="auto"/>
              <w:jc w:val="center"/>
              <w:rPr>
                <w:ins w:id="71422" w:author="pete jones" w:date="2022-01-11T16:37:00Z"/>
                <w:rFonts w:ascii="Calibri" w:hAnsi="Calibri" w:cs="Calibri"/>
                <w:color w:val="000000"/>
                <w:sz w:val="22"/>
                <w:szCs w:val="22"/>
              </w:rPr>
            </w:pPr>
            <w:ins w:id="7142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BA4BAB" w14:textId="77777777" w:rsidR="00D74865" w:rsidRPr="00D74865" w:rsidRDefault="00D74865" w:rsidP="00D74865">
            <w:pPr>
              <w:spacing w:before="0" w:after="0" w:line="240" w:lineRule="auto"/>
              <w:jc w:val="center"/>
              <w:rPr>
                <w:ins w:id="71424" w:author="pete jones" w:date="2022-01-11T16:37:00Z"/>
                <w:rFonts w:ascii="Calibri" w:hAnsi="Calibri" w:cs="Calibri"/>
                <w:color w:val="000000"/>
                <w:sz w:val="22"/>
                <w:szCs w:val="22"/>
              </w:rPr>
            </w:pPr>
            <w:ins w:id="7142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F5B25E" w14:textId="77777777" w:rsidR="00D74865" w:rsidRPr="00D74865" w:rsidRDefault="00D74865" w:rsidP="00D74865">
            <w:pPr>
              <w:spacing w:before="0" w:after="0" w:line="240" w:lineRule="auto"/>
              <w:jc w:val="center"/>
              <w:rPr>
                <w:ins w:id="71426" w:author="pete jones" w:date="2022-01-11T16:37:00Z"/>
                <w:rFonts w:ascii="Calibri" w:hAnsi="Calibri" w:cs="Calibri"/>
                <w:color w:val="000000"/>
                <w:sz w:val="22"/>
                <w:szCs w:val="22"/>
              </w:rPr>
            </w:pPr>
            <w:ins w:id="7142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C8926B" w14:textId="77777777" w:rsidR="00D74865" w:rsidRPr="00D74865" w:rsidRDefault="00D74865" w:rsidP="00D74865">
            <w:pPr>
              <w:spacing w:before="0" w:after="0" w:line="240" w:lineRule="auto"/>
              <w:jc w:val="center"/>
              <w:rPr>
                <w:ins w:id="71428" w:author="pete jones" w:date="2022-01-11T16:37:00Z"/>
                <w:rFonts w:ascii="Calibri" w:hAnsi="Calibri" w:cs="Calibri"/>
                <w:color w:val="000000"/>
                <w:sz w:val="22"/>
                <w:szCs w:val="22"/>
              </w:rPr>
            </w:pPr>
            <w:ins w:id="71429"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A5FDA4" w14:textId="77777777" w:rsidR="00D74865" w:rsidRPr="00D74865" w:rsidRDefault="00D74865" w:rsidP="00D74865">
            <w:pPr>
              <w:spacing w:before="0" w:after="0" w:line="240" w:lineRule="auto"/>
              <w:jc w:val="center"/>
              <w:rPr>
                <w:ins w:id="71430" w:author="pete jones" w:date="2022-01-11T16:37:00Z"/>
                <w:rFonts w:ascii="Calibri" w:hAnsi="Calibri" w:cs="Calibri"/>
                <w:color w:val="000000"/>
                <w:sz w:val="22"/>
                <w:szCs w:val="22"/>
              </w:rPr>
            </w:pPr>
            <w:ins w:id="71431" w:author="pete jones" w:date="2022-01-11T16:37:00Z">
              <w:r w:rsidRPr="00D74865">
                <w:rPr>
                  <w:rFonts w:ascii="Calibri" w:hAnsi="Calibri" w:cs="Calibri"/>
                  <w:color w:val="000000"/>
                  <w:sz w:val="22"/>
                  <w:szCs w:val="22"/>
                </w:rPr>
                <w:t> </w:t>
              </w:r>
            </w:ins>
          </w:p>
        </w:tc>
      </w:tr>
      <w:tr w:rsidR="00D74865" w:rsidRPr="00D74865" w14:paraId="02E01EB8" w14:textId="77777777" w:rsidTr="00D74865">
        <w:trPr>
          <w:trHeight w:val="300"/>
          <w:ins w:id="71432"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DD14110" w14:textId="77777777" w:rsidR="00D74865" w:rsidRPr="00D74865" w:rsidRDefault="00D74865" w:rsidP="00D74865">
            <w:pPr>
              <w:spacing w:before="0" w:after="0" w:line="240" w:lineRule="auto"/>
              <w:jc w:val="center"/>
              <w:rPr>
                <w:ins w:id="71433" w:author="pete jones" w:date="2022-01-11T16:37:00Z"/>
                <w:rFonts w:ascii="Calibri" w:hAnsi="Calibri" w:cs="Calibri"/>
                <w:color w:val="000000"/>
                <w:sz w:val="22"/>
                <w:szCs w:val="22"/>
              </w:rPr>
            </w:pPr>
            <w:ins w:id="71434" w:author="pete jones" w:date="2022-01-11T16:37:00Z">
              <w:r w:rsidRPr="00D74865">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3FB9D8FB" w14:textId="77777777" w:rsidR="00D74865" w:rsidRPr="00D74865" w:rsidRDefault="00D74865" w:rsidP="00D74865">
            <w:pPr>
              <w:spacing w:before="0" w:after="0" w:line="240" w:lineRule="auto"/>
              <w:jc w:val="left"/>
              <w:rPr>
                <w:ins w:id="71435" w:author="pete jones" w:date="2022-01-11T16:37:00Z"/>
                <w:rFonts w:ascii="Calibri" w:hAnsi="Calibri" w:cs="Calibri"/>
                <w:color w:val="000000"/>
                <w:sz w:val="22"/>
                <w:szCs w:val="22"/>
              </w:rPr>
            </w:pPr>
            <w:ins w:id="71436" w:author="pete jones" w:date="2022-01-11T16:37:00Z">
              <w:r w:rsidRPr="00D74865">
                <w:rPr>
                  <w:rFonts w:ascii="Calibri" w:hAnsi="Calibri" w:cs="Calibri"/>
                  <w:color w:val="000000"/>
                  <w:sz w:val="22"/>
                  <w:szCs w:val="22"/>
                </w:rPr>
                <w:t>Integrated Group Design Project</w:t>
              </w:r>
            </w:ins>
          </w:p>
        </w:tc>
        <w:tc>
          <w:tcPr>
            <w:tcW w:w="419" w:type="dxa"/>
            <w:tcBorders>
              <w:top w:val="nil"/>
              <w:left w:val="nil"/>
              <w:bottom w:val="single" w:sz="4" w:space="0" w:color="auto"/>
              <w:right w:val="single" w:sz="4" w:space="0" w:color="auto"/>
            </w:tcBorders>
            <w:shd w:val="clear" w:color="auto" w:fill="auto"/>
            <w:noWrap/>
            <w:vAlign w:val="bottom"/>
            <w:hideMark/>
          </w:tcPr>
          <w:p w14:paraId="57C5EAAD" w14:textId="77777777" w:rsidR="00D74865" w:rsidRPr="00D74865" w:rsidRDefault="00D74865" w:rsidP="00D74865">
            <w:pPr>
              <w:spacing w:before="0" w:after="0" w:line="240" w:lineRule="auto"/>
              <w:jc w:val="center"/>
              <w:rPr>
                <w:ins w:id="71437" w:author="pete jones" w:date="2022-01-11T16:37:00Z"/>
                <w:rFonts w:ascii="Calibri" w:hAnsi="Calibri" w:cs="Calibri"/>
                <w:color w:val="000000"/>
                <w:sz w:val="22"/>
                <w:szCs w:val="22"/>
              </w:rPr>
            </w:pPr>
            <w:ins w:id="71438" w:author="pete jones" w:date="2022-01-11T16:37:00Z">
              <w:r w:rsidRPr="00D74865">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5EC8D25A" w14:textId="77777777" w:rsidR="00D74865" w:rsidRPr="00D74865" w:rsidRDefault="00D74865" w:rsidP="00D74865">
            <w:pPr>
              <w:spacing w:before="0" w:after="0" w:line="240" w:lineRule="auto"/>
              <w:jc w:val="center"/>
              <w:rPr>
                <w:ins w:id="71439" w:author="pete jones" w:date="2022-01-11T16:37:00Z"/>
                <w:rFonts w:ascii="Calibri" w:hAnsi="Calibri" w:cs="Calibri"/>
                <w:color w:val="000000"/>
                <w:sz w:val="22"/>
                <w:szCs w:val="22"/>
              </w:rPr>
            </w:pPr>
            <w:ins w:id="71440"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593AA8ED" w14:textId="77777777" w:rsidR="00D74865" w:rsidRPr="00D74865" w:rsidRDefault="00D74865" w:rsidP="00D74865">
            <w:pPr>
              <w:spacing w:before="0" w:after="0" w:line="240" w:lineRule="auto"/>
              <w:jc w:val="center"/>
              <w:rPr>
                <w:ins w:id="71441" w:author="pete jones" w:date="2022-01-11T16:37:00Z"/>
                <w:rFonts w:ascii="Calibri" w:hAnsi="Calibri" w:cs="Calibri"/>
                <w:color w:val="000000"/>
                <w:sz w:val="22"/>
                <w:szCs w:val="22"/>
              </w:rPr>
            </w:pPr>
            <w:ins w:id="71442"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A6F6AF5" w14:textId="77777777" w:rsidR="00D74865" w:rsidRPr="00D74865" w:rsidRDefault="00D74865" w:rsidP="00D74865">
            <w:pPr>
              <w:spacing w:before="0" w:after="0" w:line="240" w:lineRule="auto"/>
              <w:jc w:val="center"/>
              <w:rPr>
                <w:ins w:id="71443" w:author="pete jones" w:date="2022-01-11T16:37:00Z"/>
                <w:rFonts w:ascii="Calibri" w:hAnsi="Calibri" w:cs="Calibri"/>
                <w:color w:val="000000"/>
                <w:sz w:val="22"/>
                <w:szCs w:val="22"/>
              </w:rPr>
            </w:pPr>
            <w:ins w:id="71444"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F671131" w14:textId="77777777" w:rsidR="00D74865" w:rsidRPr="00D74865" w:rsidRDefault="00D74865" w:rsidP="00D74865">
            <w:pPr>
              <w:spacing w:before="0" w:after="0" w:line="240" w:lineRule="auto"/>
              <w:jc w:val="center"/>
              <w:rPr>
                <w:ins w:id="71445" w:author="pete jones" w:date="2022-01-11T16:37:00Z"/>
                <w:rFonts w:ascii="Calibri" w:hAnsi="Calibri" w:cs="Calibri"/>
                <w:color w:val="000000"/>
                <w:sz w:val="22"/>
                <w:szCs w:val="22"/>
              </w:rPr>
            </w:pPr>
            <w:ins w:id="71446"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00B7CFD" w14:textId="77777777" w:rsidR="00D74865" w:rsidRPr="00D74865" w:rsidRDefault="00D74865" w:rsidP="00D74865">
            <w:pPr>
              <w:spacing w:before="0" w:after="0" w:line="240" w:lineRule="auto"/>
              <w:jc w:val="center"/>
              <w:rPr>
                <w:ins w:id="71447" w:author="pete jones" w:date="2022-01-11T16:37:00Z"/>
                <w:rFonts w:ascii="Calibri" w:hAnsi="Calibri" w:cs="Calibri"/>
                <w:color w:val="000000"/>
                <w:sz w:val="22"/>
                <w:szCs w:val="22"/>
              </w:rPr>
            </w:pPr>
            <w:ins w:id="7144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C6B6E0" w14:textId="77777777" w:rsidR="00D74865" w:rsidRPr="00D74865" w:rsidRDefault="00D74865" w:rsidP="00D74865">
            <w:pPr>
              <w:spacing w:before="0" w:after="0" w:line="240" w:lineRule="auto"/>
              <w:jc w:val="center"/>
              <w:rPr>
                <w:ins w:id="71449" w:author="pete jones" w:date="2022-01-11T16:37:00Z"/>
                <w:rFonts w:ascii="Calibri" w:hAnsi="Calibri" w:cs="Calibri"/>
                <w:color w:val="000000"/>
                <w:sz w:val="22"/>
                <w:szCs w:val="22"/>
              </w:rPr>
            </w:pPr>
            <w:ins w:id="71450"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62755C" w14:textId="77777777" w:rsidR="00D74865" w:rsidRPr="00D74865" w:rsidRDefault="00D74865" w:rsidP="00D74865">
            <w:pPr>
              <w:spacing w:before="0" w:after="0" w:line="240" w:lineRule="auto"/>
              <w:jc w:val="center"/>
              <w:rPr>
                <w:ins w:id="71451" w:author="pete jones" w:date="2022-01-11T16:37:00Z"/>
                <w:rFonts w:ascii="Calibri" w:hAnsi="Calibri" w:cs="Calibri"/>
                <w:color w:val="000000"/>
                <w:sz w:val="22"/>
                <w:szCs w:val="22"/>
              </w:rPr>
            </w:pPr>
            <w:ins w:id="7145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3D16EC" w14:textId="77777777" w:rsidR="00D74865" w:rsidRPr="00D74865" w:rsidRDefault="00D74865" w:rsidP="00D74865">
            <w:pPr>
              <w:spacing w:before="0" w:after="0" w:line="240" w:lineRule="auto"/>
              <w:jc w:val="center"/>
              <w:rPr>
                <w:ins w:id="71453" w:author="pete jones" w:date="2022-01-11T16:37:00Z"/>
                <w:rFonts w:ascii="Calibri" w:hAnsi="Calibri" w:cs="Calibri"/>
                <w:color w:val="000000"/>
                <w:sz w:val="22"/>
                <w:szCs w:val="22"/>
              </w:rPr>
            </w:pPr>
            <w:ins w:id="7145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A54708" w14:textId="77777777" w:rsidR="00D74865" w:rsidRPr="00D74865" w:rsidRDefault="00D74865" w:rsidP="00D74865">
            <w:pPr>
              <w:spacing w:before="0" w:after="0" w:line="240" w:lineRule="auto"/>
              <w:jc w:val="center"/>
              <w:rPr>
                <w:ins w:id="71455" w:author="pete jones" w:date="2022-01-11T16:37:00Z"/>
                <w:rFonts w:ascii="Calibri" w:hAnsi="Calibri" w:cs="Calibri"/>
                <w:color w:val="000000"/>
                <w:sz w:val="22"/>
                <w:szCs w:val="22"/>
              </w:rPr>
            </w:pPr>
            <w:ins w:id="7145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A2DBF2" w14:textId="77777777" w:rsidR="00D74865" w:rsidRPr="00D74865" w:rsidRDefault="00D74865" w:rsidP="00D74865">
            <w:pPr>
              <w:spacing w:before="0" w:after="0" w:line="240" w:lineRule="auto"/>
              <w:jc w:val="center"/>
              <w:rPr>
                <w:ins w:id="71457" w:author="pete jones" w:date="2022-01-11T16:37:00Z"/>
                <w:rFonts w:ascii="Calibri" w:hAnsi="Calibri" w:cs="Calibri"/>
                <w:color w:val="000000"/>
                <w:sz w:val="22"/>
                <w:szCs w:val="22"/>
              </w:rPr>
            </w:pPr>
            <w:ins w:id="71458"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CDC84D2" w14:textId="77777777" w:rsidR="00D74865" w:rsidRPr="00D74865" w:rsidRDefault="00D74865" w:rsidP="00D74865">
            <w:pPr>
              <w:spacing w:before="0" w:after="0" w:line="240" w:lineRule="auto"/>
              <w:jc w:val="center"/>
              <w:rPr>
                <w:ins w:id="71459" w:author="pete jones" w:date="2022-01-11T16:37:00Z"/>
                <w:rFonts w:ascii="Calibri" w:hAnsi="Calibri" w:cs="Calibri"/>
                <w:color w:val="000000"/>
                <w:sz w:val="22"/>
                <w:szCs w:val="22"/>
              </w:rPr>
            </w:pPr>
            <w:ins w:id="71460" w:author="pete jones" w:date="2022-01-11T16:37:00Z">
              <w:r w:rsidRPr="00D74865">
                <w:rPr>
                  <w:rFonts w:ascii="Calibri" w:hAnsi="Calibri" w:cs="Calibri"/>
                  <w:color w:val="000000"/>
                  <w:sz w:val="22"/>
                  <w:szCs w:val="22"/>
                </w:rPr>
                <w:t> </w:t>
              </w:r>
            </w:ins>
          </w:p>
        </w:tc>
      </w:tr>
      <w:tr w:rsidR="00D74865" w:rsidRPr="00D74865" w14:paraId="6E353BB9" w14:textId="77777777" w:rsidTr="00D74865">
        <w:trPr>
          <w:trHeight w:val="300"/>
          <w:ins w:id="71461"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B0735AF" w14:textId="77777777" w:rsidR="00D74865" w:rsidRPr="00D74865" w:rsidRDefault="00D74865" w:rsidP="00D74865">
            <w:pPr>
              <w:spacing w:before="0" w:after="0" w:line="240" w:lineRule="auto"/>
              <w:jc w:val="center"/>
              <w:rPr>
                <w:ins w:id="71462" w:author="pete jones" w:date="2022-01-11T16:37:00Z"/>
                <w:rFonts w:ascii="Calibri" w:hAnsi="Calibri" w:cs="Calibri"/>
                <w:color w:val="000000"/>
                <w:sz w:val="22"/>
                <w:szCs w:val="22"/>
              </w:rPr>
            </w:pPr>
            <w:ins w:id="71463" w:author="pete jones" w:date="2022-01-11T16:37:00Z">
              <w:r w:rsidRPr="00D74865">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0EA3674D" w14:textId="77777777" w:rsidR="00D74865" w:rsidRPr="00D74865" w:rsidRDefault="00D74865" w:rsidP="00D74865">
            <w:pPr>
              <w:spacing w:before="0" w:after="0" w:line="240" w:lineRule="auto"/>
              <w:jc w:val="left"/>
              <w:rPr>
                <w:ins w:id="71464" w:author="pete jones" w:date="2022-01-11T16:37:00Z"/>
                <w:rFonts w:ascii="Calibri" w:hAnsi="Calibri" w:cs="Calibri"/>
                <w:color w:val="000000"/>
                <w:sz w:val="22"/>
                <w:szCs w:val="22"/>
              </w:rPr>
            </w:pPr>
            <w:ins w:id="71465" w:author="pete jones" w:date="2022-01-11T16:37:00Z">
              <w:r w:rsidRPr="00D74865">
                <w:rPr>
                  <w:rFonts w:ascii="Calibri" w:hAnsi="Calibri" w:cs="Calibri"/>
                  <w:color w:val="000000"/>
                  <w:sz w:val="22"/>
                  <w:szCs w:val="22"/>
                </w:rPr>
                <w:t>Control Systems and Engineering</w:t>
              </w:r>
            </w:ins>
          </w:p>
        </w:tc>
        <w:tc>
          <w:tcPr>
            <w:tcW w:w="419" w:type="dxa"/>
            <w:tcBorders>
              <w:top w:val="nil"/>
              <w:left w:val="nil"/>
              <w:bottom w:val="single" w:sz="4" w:space="0" w:color="auto"/>
              <w:right w:val="single" w:sz="4" w:space="0" w:color="auto"/>
            </w:tcBorders>
            <w:shd w:val="clear" w:color="auto" w:fill="auto"/>
            <w:noWrap/>
            <w:vAlign w:val="bottom"/>
            <w:hideMark/>
          </w:tcPr>
          <w:p w14:paraId="2DBEAE98" w14:textId="77777777" w:rsidR="00D74865" w:rsidRPr="00D74865" w:rsidRDefault="00D74865" w:rsidP="00D74865">
            <w:pPr>
              <w:spacing w:before="0" w:after="0" w:line="240" w:lineRule="auto"/>
              <w:jc w:val="center"/>
              <w:rPr>
                <w:ins w:id="71466" w:author="pete jones" w:date="2022-01-11T16:37:00Z"/>
                <w:rFonts w:ascii="Calibri" w:hAnsi="Calibri" w:cs="Calibri"/>
                <w:color w:val="000000"/>
                <w:sz w:val="22"/>
                <w:szCs w:val="22"/>
              </w:rPr>
            </w:pPr>
            <w:ins w:id="71467" w:author="pete jones" w:date="2022-01-11T16:37:00Z">
              <w:r w:rsidRPr="00D74865">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073CCAD9" w14:textId="77777777" w:rsidR="00D74865" w:rsidRPr="00D74865" w:rsidRDefault="00D74865" w:rsidP="00D74865">
            <w:pPr>
              <w:spacing w:before="0" w:after="0" w:line="240" w:lineRule="auto"/>
              <w:jc w:val="center"/>
              <w:rPr>
                <w:ins w:id="71468" w:author="pete jones" w:date="2022-01-11T16:37:00Z"/>
                <w:rFonts w:ascii="Calibri" w:hAnsi="Calibri" w:cs="Calibri"/>
                <w:color w:val="000000"/>
                <w:sz w:val="22"/>
                <w:szCs w:val="22"/>
              </w:rPr>
            </w:pPr>
            <w:ins w:id="71469"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423EA134" w14:textId="77777777" w:rsidR="00D74865" w:rsidRPr="00D74865" w:rsidRDefault="00D74865" w:rsidP="00D74865">
            <w:pPr>
              <w:spacing w:before="0" w:after="0" w:line="240" w:lineRule="auto"/>
              <w:jc w:val="center"/>
              <w:rPr>
                <w:ins w:id="71470" w:author="pete jones" w:date="2022-01-11T16:37:00Z"/>
                <w:rFonts w:ascii="Calibri" w:hAnsi="Calibri" w:cs="Calibri"/>
                <w:color w:val="000000"/>
                <w:sz w:val="22"/>
                <w:szCs w:val="22"/>
              </w:rPr>
            </w:pPr>
            <w:ins w:id="71471"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7BB0E78" w14:textId="77777777" w:rsidR="00D74865" w:rsidRPr="00D74865" w:rsidRDefault="00D74865" w:rsidP="00D74865">
            <w:pPr>
              <w:spacing w:before="0" w:after="0" w:line="240" w:lineRule="auto"/>
              <w:jc w:val="center"/>
              <w:rPr>
                <w:ins w:id="71472" w:author="pete jones" w:date="2022-01-11T16:37:00Z"/>
                <w:rFonts w:ascii="Calibri" w:hAnsi="Calibri" w:cs="Calibri"/>
                <w:color w:val="000000"/>
                <w:sz w:val="22"/>
                <w:szCs w:val="22"/>
              </w:rPr>
            </w:pPr>
            <w:ins w:id="71473"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E2715D7" w14:textId="77777777" w:rsidR="00D74865" w:rsidRPr="00D74865" w:rsidRDefault="00D74865" w:rsidP="00D74865">
            <w:pPr>
              <w:spacing w:before="0" w:after="0" w:line="240" w:lineRule="auto"/>
              <w:jc w:val="center"/>
              <w:rPr>
                <w:ins w:id="71474" w:author="pete jones" w:date="2022-01-11T16:37:00Z"/>
                <w:rFonts w:ascii="Calibri" w:hAnsi="Calibri" w:cs="Calibri"/>
                <w:color w:val="000000"/>
                <w:sz w:val="22"/>
                <w:szCs w:val="22"/>
              </w:rPr>
            </w:pPr>
            <w:ins w:id="71475"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C7DC9E0" w14:textId="77777777" w:rsidR="00D74865" w:rsidRPr="00D74865" w:rsidRDefault="00D74865" w:rsidP="00D74865">
            <w:pPr>
              <w:spacing w:before="0" w:after="0" w:line="240" w:lineRule="auto"/>
              <w:jc w:val="center"/>
              <w:rPr>
                <w:ins w:id="71476" w:author="pete jones" w:date="2022-01-11T16:37:00Z"/>
                <w:rFonts w:ascii="Calibri" w:hAnsi="Calibri" w:cs="Calibri"/>
                <w:color w:val="000000"/>
                <w:sz w:val="22"/>
                <w:szCs w:val="22"/>
              </w:rPr>
            </w:pPr>
            <w:ins w:id="7147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B65804" w14:textId="77777777" w:rsidR="00D74865" w:rsidRPr="00D74865" w:rsidRDefault="00D74865" w:rsidP="00D74865">
            <w:pPr>
              <w:spacing w:before="0" w:after="0" w:line="240" w:lineRule="auto"/>
              <w:jc w:val="center"/>
              <w:rPr>
                <w:ins w:id="71478" w:author="pete jones" w:date="2022-01-11T16:37:00Z"/>
                <w:rFonts w:ascii="Calibri" w:hAnsi="Calibri" w:cs="Calibri"/>
                <w:color w:val="000000"/>
                <w:sz w:val="22"/>
                <w:szCs w:val="22"/>
              </w:rPr>
            </w:pPr>
            <w:ins w:id="7147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5B496E" w14:textId="77777777" w:rsidR="00D74865" w:rsidRPr="00D74865" w:rsidRDefault="00D74865" w:rsidP="00D74865">
            <w:pPr>
              <w:spacing w:before="0" w:after="0" w:line="240" w:lineRule="auto"/>
              <w:jc w:val="center"/>
              <w:rPr>
                <w:ins w:id="71480" w:author="pete jones" w:date="2022-01-11T16:37:00Z"/>
                <w:rFonts w:ascii="Calibri" w:hAnsi="Calibri" w:cs="Calibri"/>
                <w:color w:val="000000"/>
                <w:sz w:val="22"/>
                <w:szCs w:val="22"/>
              </w:rPr>
            </w:pPr>
            <w:ins w:id="7148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1CA85F" w14:textId="77777777" w:rsidR="00D74865" w:rsidRPr="00D74865" w:rsidRDefault="00D74865" w:rsidP="00D74865">
            <w:pPr>
              <w:spacing w:before="0" w:after="0" w:line="240" w:lineRule="auto"/>
              <w:jc w:val="center"/>
              <w:rPr>
                <w:ins w:id="71482" w:author="pete jones" w:date="2022-01-11T16:37:00Z"/>
                <w:rFonts w:ascii="Calibri" w:hAnsi="Calibri" w:cs="Calibri"/>
                <w:color w:val="000000"/>
                <w:sz w:val="22"/>
                <w:szCs w:val="22"/>
              </w:rPr>
            </w:pPr>
            <w:ins w:id="7148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74332E" w14:textId="77777777" w:rsidR="00D74865" w:rsidRPr="00D74865" w:rsidRDefault="00D74865" w:rsidP="00D74865">
            <w:pPr>
              <w:spacing w:before="0" w:after="0" w:line="240" w:lineRule="auto"/>
              <w:jc w:val="center"/>
              <w:rPr>
                <w:ins w:id="71484" w:author="pete jones" w:date="2022-01-11T16:37:00Z"/>
                <w:rFonts w:ascii="Calibri" w:hAnsi="Calibri" w:cs="Calibri"/>
                <w:color w:val="000000"/>
                <w:sz w:val="22"/>
                <w:szCs w:val="22"/>
              </w:rPr>
            </w:pPr>
            <w:ins w:id="7148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DC506B" w14:textId="77777777" w:rsidR="00D74865" w:rsidRPr="00D74865" w:rsidRDefault="00D74865" w:rsidP="00D74865">
            <w:pPr>
              <w:spacing w:before="0" w:after="0" w:line="240" w:lineRule="auto"/>
              <w:jc w:val="center"/>
              <w:rPr>
                <w:ins w:id="71486" w:author="pete jones" w:date="2022-01-11T16:37:00Z"/>
                <w:rFonts w:ascii="Calibri" w:hAnsi="Calibri" w:cs="Calibri"/>
                <w:color w:val="000000"/>
                <w:sz w:val="22"/>
                <w:szCs w:val="22"/>
              </w:rPr>
            </w:pPr>
            <w:ins w:id="71487"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405D125" w14:textId="77777777" w:rsidR="00D74865" w:rsidRPr="00D74865" w:rsidRDefault="00D74865" w:rsidP="00D74865">
            <w:pPr>
              <w:spacing w:before="0" w:after="0" w:line="240" w:lineRule="auto"/>
              <w:jc w:val="center"/>
              <w:rPr>
                <w:ins w:id="71488" w:author="pete jones" w:date="2022-01-11T16:37:00Z"/>
                <w:rFonts w:ascii="Calibri" w:hAnsi="Calibri" w:cs="Calibri"/>
                <w:color w:val="000000"/>
                <w:sz w:val="22"/>
                <w:szCs w:val="22"/>
              </w:rPr>
            </w:pPr>
            <w:ins w:id="71489" w:author="pete jones" w:date="2022-01-11T16:37:00Z">
              <w:r w:rsidRPr="00D74865">
                <w:rPr>
                  <w:rFonts w:ascii="Calibri" w:hAnsi="Calibri" w:cs="Calibri"/>
                  <w:color w:val="000000"/>
                  <w:sz w:val="22"/>
                  <w:szCs w:val="22"/>
                </w:rPr>
                <w:t> </w:t>
              </w:r>
            </w:ins>
          </w:p>
        </w:tc>
      </w:tr>
      <w:tr w:rsidR="00D74865" w:rsidRPr="00D74865" w14:paraId="03683F29" w14:textId="77777777" w:rsidTr="00D74865">
        <w:trPr>
          <w:trHeight w:val="300"/>
          <w:ins w:id="71490"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B412CC2" w14:textId="77777777" w:rsidR="00D74865" w:rsidRPr="00D74865" w:rsidRDefault="00D74865" w:rsidP="00D74865">
            <w:pPr>
              <w:spacing w:before="0" w:after="0" w:line="240" w:lineRule="auto"/>
              <w:jc w:val="center"/>
              <w:rPr>
                <w:ins w:id="71491" w:author="pete jones" w:date="2022-01-11T16:37:00Z"/>
                <w:rFonts w:ascii="Calibri" w:hAnsi="Calibri" w:cs="Calibri"/>
                <w:color w:val="000000"/>
                <w:sz w:val="22"/>
                <w:szCs w:val="22"/>
              </w:rPr>
            </w:pPr>
            <w:ins w:id="71492" w:author="pete jones" w:date="2022-01-11T16:37:00Z">
              <w:r w:rsidRPr="00D74865">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5E5ECE64" w14:textId="77777777" w:rsidR="00D74865" w:rsidRPr="00D74865" w:rsidRDefault="00D74865" w:rsidP="00D74865">
            <w:pPr>
              <w:spacing w:before="0" w:after="0" w:line="240" w:lineRule="auto"/>
              <w:jc w:val="left"/>
              <w:rPr>
                <w:ins w:id="71493" w:author="pete jones" w:date="2022-01-11T16:37:00Z"/>
                <w:rFonts w:ascii="Calibri" w:hAnsi="Calibri" w:cs="Calibri"/>
                <w:color w:val="000000"/>
                <w:sz w:val="22"/>
                <w:szCs w:val="22"/>
              </w:rPr>
            </w:pPr>
            <w:ins w:id="71494" w:author="pete jones" w:date="2022-01-11T16:37:00Z">
              <w:r w:rsidRPr="00D74865">
                <w:rPr>
                  <w:rFonts w:ascii="Calibri" w:hAnsi="Calibri" w:cs="Calibri"/>
                  <w:color w:val="000000"/>
                  <w:sz w:val="22"/>
                  <w:szCs w:val="22"/>
                </w:rPr>
                <w:t>Materials and Manufacturing</w:t>
              </w:r>
            </w:ins>
          </w:p>
        </w:tc>
        <w:tc>
          <w:tcPr>
            <w:tcW w:w="419" w:type="dxa"/>
            <w:tcBorders>
              <w:top w:val="nil"/>
              <w:left w:val="nil"/>
              <w:bottom w:val="single" w:sz="4" w:space="0" w:color="auto"/>
              <w:right w:val="single" w:sz="4" w:space="0" w:color="auto"/>
            </w:tcBorders>
            <w:shd w:val="clear" w:color="auto" w:fill="auto"/>
            <w:noWrap/>
            <w:vAlign w:val="bottom"/>
            <w:hideMark/>
          </w:tcPr>
          <w:p w14:paraId="7620A9D7" w14:textId="77777777" w:rsidR="00D74865" w:rsidRPr="00D74865" w:rsidRDefault="00D74865" w:rsidP="00D74865">
            <w:pPr>
              <w:spacing w:before="0" w:after="0" w:line="240" w:lineRule="auto"/>
              <w:jc w:val="center"/>
              <w:rPr>
                <w:ins w:id="71495" w:author="pete jones" w:date="2022-01-11T16:37:00Z"/>
                <w:rFonts w:ascii="Calibri" w:hAnsi="Calibri" w:cs="Calibri"/>
                <w:color w:val="000000"/>
                <w:sz w:val="22"/>
                <w:szCs w:val="22"/>
              </w:rPr>
            </w:pPr>
            <w:ins w:id="71496" w:author="pete jones" w:date="2022-01-11T16:37:00Z">
              <w:r w:rsidRPr="00D74865">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5E20A34D" w14:textId="77777777" w:rsidR="00D74865" w:rsidRPr="00D74865" w:rsidRDefault="00D74865" w:rsidP="00D74865">
            <w:pPr>
              <w:spacing w:before="0" w:after="0" w:line="240" w:lineRule="auto"/>
              <w:jc w:val="center"/>
              <w:rPr>
                <w:ins w:id="71497" w:author="pete jones" w:date="2022-01-11T16:37:00Z"/>
                <w:rFonts w:ascii="Calibri" w:hAnsi="Calibri" w:cs="Calibri"/>
                <w:color w:val="000000"/>
                <w:sz w:val="22"/>
                <w:szCs w:val="22"/>
              </w:rPr>
            </w:pPr>
            <w:ins w:id="71498"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525A71A" w14:textId="77777777" w:rsidR="00D74865" w:rsidRPr="00D74865" w:rsidRDefault="00D74865" w:rsidP="00D74865">
            <w:pPr>
              <w:spacing w:before="0" w:after="0" w:line="240" w:lineRule="auto"/>
              <w:jc w:val="center"/>
              <w:rPr>
                <w:ins w:id="71499" w:author="pete jones" w:date="2022-01-11T16:37:00Z"/>
                <w:rFonts w:ascii="Calibri" w:hAnsi="Calibri" w:cs="Calibri"/>
                <w:color w:val="000000"/>
                <w:sz w:val="22"/>
                <w:szCs w:val="22"/>
              </w:rPr>
            </w:pPr>
            <w:ins w:id="71500"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0885A07" w14:textId="77777777" w:rsidR="00D74865" w:rsidRPr="00D74865" w:rsidRDefault="00D74865" w:rsidP="00D74865">
            <w:pPr>
              <w:spacing w:before="0" w:after="0" w:line="240" w:lineRule="auto"/>
              <w:jc w:val="center"/>
              <w:rPr>
                <w:ins w:id="71501" w:author="pete jones" w:date="2022-01-11T16:37:00Z"/>
                <w:rFonts w:ascii="Calibri" w:hAnsi="Calibri" w:cs="Calibri"/>
                <w:color w:val="000000"/>
                <w:sz w:val="22"/>
                <w:szCs w:val="22"/>
              </w:rPr>
            </w:pPr>
            <w:ins w:id="71502"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9F28040" w14:textId="77777777" w:rsidR="00D74865" w:rsidRPr="00D74865" w:rsidRDefault="00D74865" w:rsidP="00D74865">
            <w:pPr>
              <w:spacing w:before="0" w:after="0" w:line="240" w:lineRule="auto"/>
              <w:jc w:val="center"/>
              <w:rPr>
                <w:ins w:id="71503" w:author="pete jones" w:date="2022-01-11T16:37:00Z"/>
                <w:rFonts w:ascii="Calibri" w:hAnsi="Calibri" w:cs="Calibri"/>
                <w:color w:val="000000"/>
                <w:sz w:val="22"/>
                <w:szCs w:val="22"/>
              </w:rPr>
            </w:pPr>
            <w:ins w:id="71504"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72F22EA" w14:textId="77777777" w:rsidR="00D74865" w:rsidRPr="00D74865" w:rsidRDefault="00D74865" w:rsidP="00D74865">
            <w:pPr>
              <w:spacing w:before="0" w:after="0" w:line="240" w:lineRule="auto"/>
              <w:jc w:val="center"/>
              <w:rPr>
                <w:ins w:id="71505" w:author="pete jones" w:date="2022-01-11T16:37:00Z"/>
                <w:rFonts w:ascii="Calibri" w:hAnsi="Calibri" w:cs="Calibri"/>
                <w:color w:val="000000"/>
                <w:sz w:val="22"/>
                <w:szCs w:val="22"/>
              </w:rPr>
            </w:pPr>
            <w:ins w:id="7150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5B5B07" w14:textId="77777777" w:rsidR="00D74865" w:rsidRPr="00D74865" w:rsidRDefault="00D74865" w:rsidP="00D74865">
            <w:pPr>
              <w:spacing w:before="0" w:after="0" w:line="240" w:lineRule="auto"/>
              <w:jc w:val="center"/>
              <w:rPr>
                <w:ins w:id="71507" w:author="pete jones" w:date="2022-01-11T16:37:00Z"/>
                <w:rFonts w:ascii="Calibri" w:hAnsi="Calibri" w:cs="Calibri"/>
                <w:color w:val="000000"/>
                <w:sz w:val="22"/>
                <w:szCs w:val="22"/>
              </w:rPr>
            </w:pPr>
            <w:ins w:id="7150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BFE439" w14:textId="77777777" w:rsidR="00D74865" w:rsidRPr="00D74865" w:rsidRDefault="00D74865" w:rsidP="00D74865">
            <w:pPr>
              <w:spacing w:before="0" w:after="0" w:line="240" w:lineRule="auto"/>
              <w:jc w:val="center"/>
              <w:rPr>
                <w:ins w:id="71509" w:author="pete jones" w:date="2022-01-11T16:37:00Z"/>
                <w:rFonts w:ascii="Calibri" w:hAnsi="Calibri" w:cs="Calibri"/>
                <w:color w:val="000000"/>
                <w:sz w:val="22"/>
                <w:szCs w:val="22"/>
              </w:rPr>
            </w:pPr>
            <w:ins w:id="71510"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A33FE3" w14:textId="77777777" w:rsidR="00D74865" w:rsidRPr="00D74865" w:rsidRDefault="00D74865" w:rsidP="00D74865">
            <w:pPr>
              <w:spacing w:before="0" w:after="0" w:line="240" w:lineRule="auto"/>
              <w:jc w:val="center"/>
              <w:rPr>
                <w:ins w:id="71511" w:author="pete jones" w:date="2022-01-11T16:37:00Z"/>
                <w:rFonts w:ascii="Calibri" w:hAnsi="Calibri" w:cs="Calibri"/>
                <w:color w:val="000000"/>
                <w:sz w:val="22"/>
                <w:szCs w:val="22"/>
              </w:rPr>
            </w:pPr>
            <w:ins w:id="7151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D6D7DB" w14:textId="77777777" w:rsidR="00D74865" w:rsidRPr="00D74865" w:rsidRDefault="00D74865" w:rsidP="00D74865">
            <w:pPr>
              <w:spacing w:before="0" w:after="0" w:line="240" w:lineRule="auto"/>
              <w:jc w:val="center"/>
              <w:rPr>
                <w:ins w:id="71513" w:author="pete jones" w:date="2022-01-11T16:37:00Z"/>
                <w:rFonts w:ascii="Calibri" w:hAnsi="Calibri" w:cs="Calibri"/>
                <w:color w:val="000000"/>
                <w:sz w:val="22"/>
                <w:szCs w:val="22"/>
              </w:rPr>
            </w:pPr>
            <w:ins w:id="7151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23D815" w14:textId="77777777" w:rsidR="00D74865" w:rsidRPr="00D74865" w:rsidRDefault="00D74865" w:rsidP="00D74865">
            <w:pPr>
              <w:spacing w:before="0" w:after="0" w:line="240" w:lineRule="auto"/>
              <w:jc w:val="center"/>
              <w:rPr>
                <w:ins w:id="71515" w:author="pete jones" w:date="2022-01-11T16:37:00Z"/>
                <w:rFonts w:ascii="Calibri" w:hAnsi="Calibri" w:cs="Calibri"/>
                <w:color w:val="000000"/>
                <w:sz w:val="22"/>
                <w:szCs w:val="22"/>
              </w:rPr>
            </w:pPr>
            <w:ins w:id="71516"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1256A35" w14:textId="77777777" w:rsidR="00D74865" w:rsidRPr="00D74865" w:rsidRDefault="00D74865" w:rsidP="00D74865">
            <w:pPr>
              <w:spacing w:before="0" w:after="0" w:line="240" w:lineRule="auto"/>
              <w:jc w:val="center"/>
              <w:rPr>
                <w:ins w:id="71517" w:author="pete jones" w:date="2022-01-11T16:37:00Z"/>
                <w:rFonts w:ascii="Calibri" w:hAnsi="Calibri" w:cs="Calibri"/>
                <w:color w:val="000000"/>
                <w:sz w:val="22"/>
                <w:szCs w:val="22"/>
              </w:rPr>
            </w:pPr>
            <w:ins w:id="71518" w:author="pete jones" w:date="2022-01-11T16:37:00Z">
              <w:r w:rsidRPr="00D74865">
                <w:rPr>
                  <w:rFonts w:ascii="Calibri" w:hAnsi="Calibri" w:cs="Calibri"/>
                  <w:color w:val="000000"/>
                  <w:sz w:val="22"/>
                  <w:szCs w:val="22"/>
                </w:rPr>
                <w:t> </w:t>
              </w:r>
            </w:ins>
          </w:p>
        </w:tc>
      </w:tr>
      <w:tr w:rsidR="00D74865" w:rsidRPr="00D74865" w14:paraId="025310AA" w14:textId="77777777" w:rsidTr="00D74865">
        <w:trPr>
          <w:trHeight w:val="300"/>
          <w:ins w:id="71519"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14BBB72" w14:textId="77777777" w:rsidR="00D74865" w:rsidRPr="00D74865" w:rsidRDefault="00D74865" w:rsidP="00D74865">
            <w:pPr>
              <w:spacing w:before="0" w:after="0" w:line="240" w:lineRule="auto"/>
              <w:jc w:val="center"/>
              <w:rPr>
                <w:ins w:id="71520" w:author="pete jones" w:date="2022-01-11T16:37:00Z"/>
                <w:rFonts w:ascii="Calibri" w:hAnsi="Calibri" w:cs="Calibri"/>
                <w:color w:val="000000"/>
                <w:sz w:val="22"/>
                <w:szCs w:val="22"/>
              </w:rPr>
            </w:pPr>
            <w:ins w:id="71521" w:author="pete jones" w:date="2022-01-11T16:37:00Z">
              <w:r w:rsidRPr="00D74865">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6162DD0D" w14:textId="77777777" w:rsidR="00D74865" w:rsidRPr="00D74865" w:rsidRDefault="00D74865" w:rsidP="00D74865">
            <w:pPr>
              <w:spacing w:before="0" w:after="0" w:line="240" w:lineRule="auto"/>
              <w:jc w:val="left"/>
              <w:rPr>
                <w:ins w:id="71522" w:author="pete jones" w:date="2022-01-11T16:37:00Z"/>
                <w:rFonts w:ascii="Calibri" w:hAnsi="Calibri" w:cs="Calibri"/>
                <w:color w:val="000000"/>
                <w:sz w:val="22"/>
                <w:szCs w:val="22"/>
              </w:rPr>
            </w:pPr>
            <w:ins w:id="71523" w:author="pete jones" w:date="2022-01-11T16:37:00Z">
              <w:r w:rsidRPr="00D74865">
                <w:rPr>
                  <w:rFonts w:ascii="Calibri" w:hAnsi="Calibri" w:cs="Calibri"/>
                  <w:color w:val="000000"/>
                  <w:sz w:val="22"/>
                  <w:szCs w:val="22"/>
                </w:rPr>
                <w:t>Yr2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28C7375B" w14:textId="77777777" w:rsidR="00D74865" w:rsidRPr="00D74865" w:rsidRDefault="00D74865" w:rsidP="00D74865">
            <w:pPr>
              <w:spacing w:before="0" w:after="0" w:line="240" w:lineRule="auto"/>
              <w:jc w:val="center"/>
              <w:rPr>
                <w:ins w:id="71524" w:author="pete jones" w:date="2022-01-11T16:37:00Z"/>
                <w:rFonts w:ascii="Calibri" w:hAnsi="Calibri" w:cs="Calibri"/>
                <w:color w:val="000000"/>
                <w:sz w:val="22"/>
                <w:szCs w:val="22"/>
              </w:rPr>
            </w:pPr>
            <w:ins w:id="71525" w:author="pete jones" w:date="2022-01-11T16:37:00Z">
              <w:r w:rsidRPr="00D74865">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7DA36CA8" w14:textId="77777777" w:rsidR="00D74865" w:rsidRPr="00D74865" w:rsidRDefault="00D74865" w:rsidP="00D74865">
            <w:pPr>
              <w:spacing w:before="0" w:after="0" w:line="240" w:lineRule="auto"/>
              <w:jc w:val="center"/>
              <w:rPr>
                <w:ins w:id="71526" w:author="pete jones" w:date="2022-01-11T16:37:00Z"/>
                <w:rFonts w:ascii="Calibri" w:hAnsi="Calibri" w:cs="Calibri"/>
                <w:color w:val="000000"/>
                <w:sz w:val="22"/>
                <w:szCs w:val="22"/>
              </w:rPr>
            </w:pPr>
            <w:ins w:id="71527" w:author="pete jones" w:date="2022-01-11T16:37:00Z">
              <w:r w:rsidRPr="00D74865">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018C57A1" w14:textId="77777777" w:rsidR="00D74865" w:rsidRPr="00D74865" w:rsidRDefault="00D74865" w:rsidP="00D74865">
            <w:pPr>
              <w:spacing w:before="0" w:after="0" w:line="240" w:lineRule="auto"/>
              <w:jc w:val="center"/>
              <w:rPr>
                <w:ins w:id="71528" w:author="pete jones" w:date="2022-01-11T16:37:00Z"/>
                <w:rFonts w:ascii="Calibri" w:hAnsi="Calibri" w:cs="Calibri"/>
                <w:color w:val="000000"/>
                <w:sz w:val="22"/>
                <w:szCs w:val="22"/>
              </w:rPr>
            </w:pPr>
            <w:ins w:id="71529"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00A72DD" w14:textId="77777777" w:rsidR="00D74865" w:rsidRPr="00D74865" w:rsidRDefault="00D74865" w:rsidP="00D74865">
            <w:pPr>
              <w:spacing w:before="0" w:after="0" w:line="240" w:lineRule="auto"/>
              <w:jc w:val="center"/>
              <w:rPr>
                <w:ins w:id="71530" w:author="pete jones" w:date="2022-01-11T16:37:00Z"/>
                <w:rFonts w:ascii="Calibri" w:hAnsi="Calibri" w:cs="Calibri"/>
                <w:color w:val="000000"/>
                <w:sz w:val="22"/>
                <w:szCs w:val="22"/>
              </w:rPr>
            </w:pPr>
            <w:ins w:id="71531"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BE544AE" w14:textId="77777777" w:rsidR="00D74865" w:rsidRPr="00D74865" w:rsidRDefault="00D74865" w:rsidP="00D74865">
            <w:pPr>
              <w:spacing w:before="0" w:after="0" w:line="240" w:lineRule="auto"/>
              <w:jc w:val="center"/>
              <w:rPr>
                <w:ins w:id="71532" w:author="pete jones" w:date="2022-01-11T16:37:00Z"/>
                <w:rFonts w:ascii="Calibri" w:hAnsi="Calibri" w:cs="Calibri"/>
                <w:color w:val="000000"/>
                <w:sz w:val="22"/>
                <w:szCs w:val="22"/>
              </w:rPr>
            </w:pPr>
            <w:ins w:id="71533"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58895A0" w14:textId="77777777" w:rsidR="00D74865" w:rsidRPr="00D74865" w:rsidRDefault="00D74865" w:rsidP="00D74865">
            <w:pPr>
              <w:spacing w:before="0" w:after="0" w:line="240" w:lineRule="auto"/>
              <w:jc w:val="center"/>
              <w:rPr>
                <w:ins w:id="71534" w:author="pete jones" w:date="2022-01-11T16:37:00Z"/>
                <w:rFonts w:ascii="Calibri" w:hAnsi="Calibri" w:cs="Calibri"/>
                <w:color w:val="000000"/>
                <w:sz w:val="22"/>
                <w:szCs w:val="22"/>
              </w:rPr>
            </w:pPr>
            <w:ins w:id="7153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E0D04A" w14:textId="77777777" w:rsidR="00D74865" w:rsidRPr="00D74865" w:rsidRDefault="00D74865" w:rsidP="00D74865">
            <w:pPr>
              <w:spacing w:before="0" w:after="0" w:line="240" w:lineRule="auto"/>
              <w:jc w:val="center"/>
              <w:rPr>
                <w:ins w:id="71536" w:author="pete jones" w:date="2022-01-11T16:37:00Z"/>
                <w:rFonts w:ascii="Calibri" w:hAnsi="Calibri" w:cs="Calibri"/>
                <w:color w:val="000000"/>
                <w:sz w:val="22"/>
                <w:szCs w:val="22"/>
              </w:rPr>
            </w:pPr>
            <w:ins w:id="7153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A368B5" w14:textId="77777777" w:rsidR="00D74865" w:rsidRPr="00D74865" w:rsidRDefault="00D74865" w:rsidP="00D74865">
            <w:pPr>
              <w:spacing w:before="0" w:after="0" w:line="240" w:lineRule="auto"/>
              <w:jc w:val="center"/>
              <w:rPr>
                <w:ins w:id="71538" w:author="pete jones" w:date="2022-01-11T16:37:00Z"/>
                <w:rFonts w:ascii="Calibri" w:hAnsi="Calibri" w:cs="Calibri"/>
                <w:color w:val="000000"/>
                <w:sz w:val="22"/>
                <w:szCs w:val="22"/>
              </w:rPr>
            </w:pPr>
            <w:ins w:id="71539" w:author="pete jones" w:date="2022-01-11T16:37:00Z">
              <w:r w:rsidRPr="00D74865">
                <w:rPr>
                  <w:rFonts w:ascii="Calibri" w:hAnsi="Calibri" w:cs="Calibri"/>
                  <w:color w:val="000000"/>
                  <w:sz w:val="22"/>
                  <w:szCs w:val="22"/>
                </w:rPr>
                <w:t>25</w:t>
              </w:r>
            </w:ins>
          </w:p>
        </w:tc>
        <w:tc>
          <w:tcPr>
            <w:tcW w:w="399" w:type="dxa"/>
            <w:tcBorders>
              <w:top w:val="nil"/>
              <w:left w:val="nil"/>
              <w:bottom w:val="single" w:sz="4" w:space="0" w:color="auto"/>
              <w:right w:val="single" w:sz="4" w:space="0" w:color="auto"/>
            </w:tcBorders>
            <w:shd w:val="clear" w:color="auto" w:fill="auto"/>
            <w:noWrap/>
            <w:vAlign w:val="bottom"/>
            <w:hideMark/>
          </w:tcPr>
          <w:p w14:paraId="61F4C453" w14:textId="77777777" w:rsidR="00D74865" w:rsidRPr="00D74865" w:rsidRDefault="00D74865" w:rsidP="00D74865">
            <w:pPr>
              <w:spacing w:before="0" w:after="0" w:line="240" w:lineRule="auto"/>
              <w:jc w:val="center"/>
              <w:rPr>
                <w:ins w:id="71540" w:author="pete jones" w:date="2022-01-11T16:37:00Z"/>
                <w:rFonts w:ascii="Calibri" w:hAnsi="Calibri" w:cs="Calibri"/>
                <w:color w:val="000000"/>
                <w:sz w:val="22"/>
                <w:szCs w:val="22"/>
              </w:rPr>
            </w:pPr>
            <w:ins w:id="71541" w:author="pete jones" w:date="2022-01-11T16:37:00Z">
              <w:r w:rsidRPr="00D74865">
                <w:rPr>
                  <w:rFonts w:ascii="Calibri" w:hAnsi="Calibri" w:cs="Calibri"/>
                  <w:color w:val="000000"/>
                  <w:sz w:val="22"/>
                  <w:szCs w:val="22"/>
                </w:rPr>
                <w:t>75</w:t>
              </w:r>
            </w:ins>
          </w:p>
        </w:tc>
        <w:tc>
          <w:tcPr>
            <w:tcW w:w="399" w:type="dxa"/>
            <w:tcBorders>
              <w:top w:val="nil"/>
              <w:left w:val="nil"/>
              <w:bottom w:val="single" w:sz="4" w:space="0" w:color="auto"/>
              <w:right w:val="single" w:sz="4" w:space="0" w:color="auto"/>
            </w:tcBorders>
            <w:shd w:val="clear" w:color="auto" w:fill="auto"/>
            <w:noWrap/>
            <w:vAlign w:val="bottom"/>
            <w:hideMark/>
          </w:tcPr>
          <w:p w14:paraId="061CA123" w14:textId="77777777" w:rsidR="00D74865" w:rsidRPr="00D74865" w:rsidRDefault="00D74865" w:rsidP="00D74865">
            <w:pPr>
              <w:spacing w:before="0" w:after="0" w:line="240" w:lineRule="auto"/>
              <w:jc w:val="center"/>
              <w:rPr>
                <w:ins w:id="71542" w:author="pete jones" w:date="2022-01-11T16:37:00Z"/>
                <w:rFonts w:ascii="Calibri" w:hAnsi="Calibri" w:cs="Calibri"/>
                <w:color w:val="000000"/>
                <w:sz w:val="22"/>
                <w:szCs w:val="22"/>
              </w:rPr>
            </w:pPr>
            <w:ins w:id="71543" w:author="pete jones" w:date="2022-01-11T16:37:00Z">
              <w:r w:rsidRPr="00D74865">
                <w:rPr>
                  <w:rFonts w:ascii="Calibri" w:hAnsi="Calibri" w:cs="Calibri"/>
                  <w:color w:val="000000"/>
                  <w:sz w:val="22"/>
                  <w:szCs w:val="22"/>
                </w:rPr>
                <w:t>48</w:t>
              </w:r>
            </w:ins>
          </w:p>
        </w:tc>
        <w:tc>
          <w:tcPr>
            <w:tcW w:w="399" w:type="dxa"/>
            <w:tcBorders>
              <w:top w:val="nil"/>
              <w:left w:val="nil"/>
              <w:bottom w:val="single" w:sz="4" w:space="0" w:color="auto"/>
              <w:right w:val="single" w:sz="4" w:space="0" w:color="auto"/>
            </w:tcBorders>
            <w:shd w:val="clear" w:color="auto" w:fill="auto"/>
            <w:noWrap/>
            <w:vAlign w:val="bottom"/>
            <w:hideMark/>
          </w:tcPr>
          <w:p w14:paraId="135E6E4B" w14:textId="77777777" w:rsidR="00D74865" w:rsidRPr="00D74865" w:rsidRDefault="00D74865" w:rsidP="00D74865">
            <w:pPr>
              <w:spacing w:before="0" w:after="0" w:line="240" w:lineRule="auto"/>
              <w:jc w:val="center"/>
              <w:rPr>
                <w:ins w:id="71544" w:author="pete jones" w:date="2022-01-11T16:37:00Z"/>
                <w:rFonts w:ascii="Calibri" w:hAnsi="Calibri" w:cs="Calibri"/>
                <w:color w:val="000000"/>
                <w:sz w:val="22"/>
                <w:szCs w:val="22"/>
              </w:rPr>
            </w:pPr>
            <w:ins w:id="71545"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8B9FE07" w14:textId="77777777" w:rsidR="00D74865" w:rsidRPr="00D74865" w:rsidRDefault="00D74865" w:rsidP="00D74865">
            <w:pPr>
              <w:spacing w:before="0" w:after="0" w:line="240" w:lineRule="auto"/>
              <w:jc w:val="center"/>
              <w:rPr>
                <w:ins w:id="71546" w:author="pete jones" w:date="2022-01-11T16:37:00Z"/>
                <w:rFonts w:ascii="Calibri" w:hAnsi="Calibri" w:cs="Calibri"/>
                <w:color w:val="000000"/>
                <w:sz w:val="22"/>
                <w:szCs w:val="22"/>
              </w:rPr>
            </w:pPr>
            <w:ins w:id="71547" w:author="pete jones" w:date="2022-01-11T16:37:00Z">
              <w:r w:rsidRPr="00D74865">
                <w:rPr>
                  <w:rFonts w:ascii="Calibri" w:hAnsi="Calibri" w:cs="Calibri"/>
                  <w:color w:val="000000"/>
                  <w:sz w:val="22"/>
                  <w:szCs w:val="22"/>
                </w:rPr>
                <w:t>52</w:t>
              </w:r>
            </w:ins>
          </w:p>
        </w:tc>
      </w:tr>
      <w:tr w:rsidR="00D74865" w:rsidRPr="00D74865" w14:paraId="3CFDEB03" w14:textId="77777777" w:rsidTr="00D74865">
        <w:trPr>
          <w:trHeight w:val="300"/>
          <w:ins w:id="71548"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7B2ED20" w14:textId="77777777" w:rsidR="00D74865" w:rsidRPr="00D74865" w:rsidRDefault="00D74865" w:rsidP="00D74865">
            <w:pPr>
              <w:spacing w:before="0" w:after="0" w:line="240" w:lineRule="auto"/>
              <w:jc w:val="center"/>
              <w:rPr>
                <w:ins w:id="71549" w:author="pete jones" w:date="2022-01-11T16:37:00Z"/>
                <w:rFonts w:ascii="Calibri" w:hAnsi="Calibri" w:cs="Calibri"/>
                <w:color w:val="000000"/>
                <w:sz w:val="22"/>
                <w:szCs w:val="22"/>
              </w:rPr>
            </w:pPr>
            <w:ins w:id="71550" w:author="pete jones" w:date="2022-01-11T16:37:00Z">
              <w:r w:rsidRPr="00D74865">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363FB447" w14:textId="77777777" w:rsidR="00D74865" w:rsidRPr="00D74865" w:rsidRDefault="00D74865" w:rsidP="00D74865">
            <w:pPr>
              <w:spacing w:before="0" w:after="0" w:line="240" w:lineRule="auto"/>
              <w:jc w:val="left"/>
              <w:rPr>
                <w:ins w:id="71551" w:author="pete jones" w:date="2022-01-11T16:37:00Z"/>
                <w:rFonts w:ascii="Calibri" w:hAnsi="Calibri" w:cs="Calibri"/>
                <w:color w:val="000000"/>
                <w:sz w:val="22"/>
                <w:szCs w:val="22"/>
              </w:rPr>
            </w:pPr>
            <w:ins w:id="71552" w:author="pete jones" w:date="2022-01-11T16:37:00Z">
              <w:r w:rsidRPr="00D74865">
                <w:rPr>
                  <w:rFonts w:ascii="Calibri" w:hAnsi="Calibri" w:cs="Calibri"/>
                  <w:color w:val="000000"/>
                  <w:sz w:val="22"/>
                  <w:szCs w:val="22"/>
                </w:rPr>
                <w:t>Performance Engineering</w:t>
              </w:r>
            </w:ins>
          </w:p>
        </w:tc>
        <w:tc>
          <w:tcPr>
            <w:tcW w:w="419" w:type="dxa"/>
            <w:tcBorders>
              <w:top w:val="nil"/>
              <w:left w:val="nil"/>
              <w:bottom w:val="single" w:sz="4" w:space="0" w:color="auto"/>
              <w:right w:val="single" w:sz="4" w:space="0" w:color="auto"/>
            </w:tcBorders>
            <w:shd w:val="clear" w:color="auto" w:fill="auto"/>
            <w:noWrap/>
            <w:vAlign w:val="bottom"/>
            <w:hideMark/>
          </w:tcPr>
          <w:p w14:paraId="44F3D57E" w14:textId="77777777" w:rsidR="00D74865" w:rsidRPr="00D74865" w:rsidRDefault="00D74865" w:rsidP="00D74865">
            <w:pPr>
              <w:spacing w:before="0" w:after="0" w:line="240" w:lineRule="auto"/>
              <w:jc w:val="center"/>
              <w:rPr>
                <w:ins w:id="71553" w:author="pete jones" w:date="2022-01-11T16:37:00Z"/>
                <w:rFonts w:ascii="Calibri" w:hAnsi="Calibri" w:cs="Calibri"/>
                <w:color w:val="000000"/>
                <w:sz w:val="22"/>
                <w:szCs w:val="22"/>
              </w:rPr>
            </w:pPr>
            <w:ins w:id="71554" w:author="pete jones" w:date="2022-01-11T16:37:00Z">
              <w:r w:rsidRPr="00D74865">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59522A79" w14:textId="77777777" w:rsidR="00D74865" w:rsidRPr="00D74865" w:rsidRDefault="00D74865" w:rsidP="00D74865">
            <w:pPr>
              <w:spacing w:before="0" w:after="0" w:line="240" w:lineRule="auto"/>
              <w:jc w:val="center"/>
              <w:rPr>
                <w:ins w:id="71555" w:author="pete jones" w:date="2022-01-11T16:37:00Z"/>
                <w:rFonts w:ascii="Calibri" w:hAnsi="Calibri" w:cs="Calibri"/>
                <w:color w:val="000000"/>
                <w:sz w:val="22"/>
                <w:szCs w:val="22"/>
              </w:rPr>
            </w:pPr>
            <w:ins w:id="71556"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40344CC8" w14:textId="77777777" w:rsidR="00D74865" w:rsidRPr="00D74865" w:rsidRDefault="00D74865" w:rsidP="00D74865">
            <w:pPr>
              <w:spacing w:before="0" w:after="0" w:line="240" w:lineRule="auto"/>
              <w:jc w:val="center"/>
              <w:rPr>
                <w:ins w:id="71557" w:author="pete jones" w:date="2022-01-11T16:37:00Z"/>
                <w:rFonts w:ascii="Calibri" w:hAnsi="Calibri" w:cs="Calibri"/>
                <w:color w:val="000000"/>
                <w:sz w:val="22"/>
                <w:szCs w:val="22"/>
              </w:rPr>
            </w:pPr>
            <w:ins w:id="71558"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17272EB" w14:textId="77777777" w:rsidR="00D74865" w:rsidRPr="00D74865" w:rsidRDefault="00D74865" w:rsidP="00D74865">
            <w:pPr>
              <w:spacing w:before="0" w:after="0" w:line="240" w:lineRule="auto"/>
              <w:jc w:val="center"/>
              <w:rPr>
                <w:ins w:id="71559" w:author="pete jones" w:date="2022-01-11T16:37:00Z"/>
                <w:rFonts w:ascii="Calibri" w:hAnsi="Calibri" w:cs="Calibri"/>
                <w:color w:val="000000"/>
                <w:sz w:val="22"/>
                <w:szCs w:val="22"/>
              </w:rPr>
            </w:pPr>
            <w:ins w:id="71560"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EAF682F" w14:textId="77777777" w:rsidR="00D74865" w:rsidRPr="00D74865" w:rsidRDefault="00D74865" w:rsidP="00D74865">
            <w:pPr>
              <w:spacing w:before="0" w:after="0" w:line="240" w:lineRule="auto"/>
              <w:jc w:val="center"/>
              <w:rPr>
                <w:ins w:id="71561" w:author="pete jones" w:date="2022-01-11T16:37:00Z"/>
                <w:rFonts w:ascii="Calibri" w:hAnsi="Calibri" w:cs="Calibri"/>
                <w:color w:val="000000"/>
                <w:sz w:val="22"/>
                <w:szCs w:val="22"/>
              </w:rPr>
            </w:pPr>
            <w:ins w:id="71562"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A3C7922" w14:textId="77777777" w:rsidR="00D74865" w:rsidRPr="00D74865" w:rsidRDefault="00D74865" w:rsidP="00D74865">
            <w:pPr>
              <w:spacing w:before="0" w:after="0" w:line="240" w:lineRule="auto"/>
              <w:jc w:val="center"/>
              <w:rPr>
                <w:ins w:id="71563" w:author="pete jones" w:date="2022-01-11T16:37:00Z"/>
                <w:rFonts w:ascii="Calibri" w:hAnsi="Calibri" w:cs="Calibri"/>
                <w:color w:val="000000"/>
                <w:sz w:val="22"/>
                <w:szCs w:val="22"/>
              </w:rPr>
            </w:pPr>
            <w:ins w:id="7156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00180A" w14:textId="77777777" w:rsidR="00D74865" w:rsidRPr="00D74865" w:rsidRDefault="00D74865" w:rsidP="00D74865">
            <w:pPr>
              <w:spacing w:before="0" w:after="0" w:line="240" w:lineRule="auto"/>
              <w:jc w:val="center"/>
              <w:rPr>
                <w:ins w:id="71565" w:author="pete jones" w:date="2022-01-11T16:37:00Z"/>
                <w:rFonts w:ascii="Calibri" w:hAnsi="Calibri" w:cs="Calibri"/>
                <w:color w:val="000000"/>
                <w:sz w:val="22"/>
                <w:szCs w:val="22"/>
              </w:rPr>
            </w:pPr>
            <w:ins w:id="7156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A7403B" w14:textId="77777777" w:rsidR="00D74865" w:rsidRPr="00D74865" w:rsidRDefault="00D74865" w:rsidP="00D74865">
            <w:pPr>
              <w:spacing w:before="0" w:after="0" w:line="240" w:lineRule="auto"/>
              <w:jc w:val="center"/>
              <w:rPr>
                <w:ins w:id="71567" w:author="pete jones" w:date="2022-01-11T16:37:00Z"/>
                <w:rFonts w:ascii="Calibri" w:hAnsi="Calibri" w:cs="Calibri"/>
                <w:color w:val="000000"/>
                <w:sz w:val="22"/>
                <w:szCs w:val="22"/>
              </w:rPr>
            </w:pPr>
            <w:ins w:id="7156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57D001" w14:textId="77777777" w:rsidR="00D74865" w:rsidRPr="00D74865" w:rsidRDefault="00D74865" w:rsidP="00D74865">
            <w:pPr>
              <w:spacing w:before="0" w:after="0" w:line="240" w:lineRule="auto"/>
              <w:jc w:val="center"/>
              <w:rPr>
                <w:ins w:id="71569" w:author="pete jones" w:date="2022-01-11T16:37:00Z"/>
                <w:rFonts w:ascii="Calibri" w:hAnsi="Calibri" w:cs="Calibri"/>
                <w:color w:val="000000"/>
                <w:sz w:val="22"/>
                <w:szCs w:val="22"/>
              </w:rPr>
            </w:pPr>
            <w:ins w:id="71570"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D39585" w14:textId="77777777" w:rsidR="00D74865" w:rsidRPr="00D74865" w:rsidRDefault="00D74865" w:rsidP="00D74865">
            <w:pPr>
              <w:spacing w:before="0" w:after="0" w:line="240" w:lineRule="auto"/>
              <w:jc w:val="center"/>
              <w:rPr>
                <w:ins w:id="71571" w:author="pete jones" w:date="2022-01-11T16:37:00Z"/>
                <w:rFonts w:ascii="Calibri" w:hAnsi="Calibri" w:cs="Calibri"/>
                <w:color w:val="000000"/>
                <w:sz w:val="22"/>
                <w:szCs w:val="22"/>
              </w:rPr>
            </w:pPr>
            <w:ins w:id="7157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1C0362" w14:textId="77777777" w:rsidR="00D74865" w:rsidRPr="00D74865" w:rsidRDefault="00D74865" w:rsidP="00D74865">
            <w:pPr>
              <w:spacing w:before="0" w:after="0" w:line="240" w:lineRule="auto"/>
              <w:jc w:val="center"/>
              <w:rPr>
                <w:ins w:id="71573" w:author="pete jones" w:date="2022-01-11T16:37:00Z"/>
                <w:rFonts w:ascii="Calibri" w:hAnsi="Calibri" w:cs="Calibri"/>
                <w:color w:val="000000"/>
                <w:sz w:val="22"/>
                <w:szCs w:val="22"/>
              </w:rPr>
            </w:pPr>
            <w:ins w:id="71574"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BA87F1" w14:textId="77777777" w:rsidR="00D74865" w:rsidRPr="00D74865" w:rsidRDefault="00D74865" w:rsidP="00D74865">
            <w:pPr>
              <w:spacing w:before="0" w:after="0" w:line="240" w:lineRule="auto"/>
              <w:jc w:val="center"/>
              <w:rPr>
                <w:ins w:id="71575" w:author="pete jones" w:date="2022-01-11T16:37:00Z"/>
                <w:rFonts w:ascii="Calibri" w:hAnsi="Calibri" w:cs="Calibri"/>
                <w:color w:val="000000"/>
                <w:sz w:val="22"/>
                <w:szCs w:val="22"/>
              </w:rPr>
            </w:pPr>
            <w:ins w:id="71576" w:author="pete jones" w:date="2022-01-11T16:37:00Z">
              <w:r w:rsidRPr="00D74865">
                <w:rPr>
                  <w:rFonts w:ascii="Calibri" w:hAnsi="Calibri" w:cs="Calibri"/>
                  <w:color w:val="000000"/>
                  <w:sz w:val="22"/>
                  <w:szCs w:val="22"/>
                </w:rPr>
                <w:t> </w:t>
              </w:r>
            </w:ins>
          </w:p>
        </w:tc>
      </w:tr>
      <w:tr w:rsidR="00D74865" w:rsidRPr="00D74865" w14:paraId="7399AF79" w14:textId="77777777" w:rsidTr="00D74865">
        <w:trPr>
          <w:trHeight w:val="300"/>
          <w:ins w:id="71577"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42DB059" w14:textId="77777777" w:rsidR="00D74865" w:rsidRPr="00D74865" w:rsidRDefault="00D74865" w:rsidP="00D74865">
            <w:pPr>
              <w:spacing w:before="0" w:after="0" w:line="240" w:lineRule="auto"/>
              <w:jc w:val="center"/>
              <w:rPr>
                <w:ins w:id="71578" w:author="pete jones" w:date="2022-01-11T16:37:00Z"/>
                <w:rFonts w:ascii="Calibri" w:hAnsi="Calibri" w:cs="Calibri"/>
                <w:color w:val="000000"/>
                <w:sz w:val="22"/>
                <w:szCs w:val="22"/>
              </w:rPr>
            </w:pPr>
            <w:ins w:id="71579" w:author="pete jones" w:date="2022-01-11T16:37:00Z">
              <w:r w:rsidRPr="00D74865">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7D33381" w14:textId="77777777" w:rsidR="00D74865" w:rsidRPr="00D74865" w:rsidRDefault="00D74865" w:rsidP="00D74865">
            <w:pPr>
              <w:spacing w:before="0" w:after="0" w:line="240" w:lineRule="auto"/>
              <w:jc w:val="left"/>
              <w:rPr>
                <w:ins w:id="71580" w:author="pete jones" w:date="2022-01-11T16:37:00Z"/>
                <w:rFonts w:ascii="Calibri" w:hAnsi="Calibri" w:cs="Calibri"/>
                <w:color w:val="000000"/>
                <w:sz w:val="22"/>
                <w:szCs w:val="22"/>
              </w:rPr>
            </w:pPr>
            <w:ins w:id="71581" w:author="pete jones" w:date="2022-01-11T16:37:00Z">
              <w:r w:rsidRPr="00D74865">
                <w:rPr>
                  <w:rFonts w:ascii="Calibri" w:hAnsi="Calibri" w:cs="Calibri"/>
                  <w:color w:val="000000"/>
                  <w:sz w:val="22"/>
                  <w:szCs w:val="22"/>
                </w:rPr>
                <w:t>Engineering Project (40 credit points)</w:t>
              </w:r>
            </w:ins>
          </w:p>
        </w:tc>
        <w:tc>
          <w:tcPr>
            <w:tcW w:w="419" w:type="dxa"/>
            <w:tcBorders>
              <w:top w:val="nil"/>
              <w:left w:val="nil"/>
              <w:bottom w:val="single" w:sz="4" w:space="0" w:color="auto"/>
              <w:right w:val="single" w:sz="4" w:space="0" w:color="auto"/>
            </w:tcBorders>
            <w:shd w:val="clear" w:color="auto" w:fill="auto"/>
            <w:noWrap/>
            <w:vAlign w:val="bottom"/>
            <w:hideMark/>
          </w:tcPr>
          <w:p w14:paraId="1C6BA85E" w14:textId="77777777" w:rsidR="00D74865" w:rsidRPr="00D74865" w:rsidRDefault="00D74865" w:rsidP="00D74865">
            <w:pPr>
              <w:spacing w:before="0" w:after="0" w:line="240" w:lineRule="auto"/>
              <w:jc w:val="center"/>
              <w:rPr>
                <w:ins w:id="71582" w:author="pete jones" w:date="2022-01-11T16:37:00Z"/>
                <w:rFonts w:ascii="Calibri" w:hAnsi="Calibri" w:cs="Calibri"/>
                <w:color w:val="000000"/>
                <w:sz w:val="22"/>
                <w:szCs w:val="22"/>
              </w:rPr>
            </w:pPr>
            <w:ins w:id="71583" w:author="pete jones" w:date="2022-01-11T16:37:00Z">
              <w:r w:rsidRPr="00D74865">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6926E315" w14:textId="77777777" w:rsidR="00D74865" w:rsidRPr="00D74865" w:rsidRDefault="00D74865" w:rsidP="00D74865">
            <w:pPr>
              <w:spacing w:before="0" w:after="0" w:line="240" w:lineRule="auto"/>
              <w:jc w:val="center"/>
              <w:rPr>
                <w:ins w:id="71584" w:author="pete jones" w:date="2022-01-11T16:37:00Z"/>
                <w:rFonts w:ascii="Calibri" w:hAnsi="Calibri" w:cs="Calibri"/>
                <w:color w:val="000000"/>
                <w:sz w:val="22"/>
                <w:szCs w:val="22"/>
              </w:rPr>
            </w:pPr>
            <w:ins w:id="71585" w:author="pete jones" w:date="2022-01-11T16:37:00Z">
              <w:r w:rsidRPr="00D74865">
                <w:rPr>
                  <w:rFonts w:ascii="Calibri" w:hAnsi="Calibri" w:cs="Calibri"/>
                  <w:color w:val="000000"/>
                  <w:sz w:val="22"/>
                  <w:szCs w:val="22"/>
                </w:rPr>
                <w:t>40</w:t>
              </w:r>
            </w:ins>
          </w:p>
        </w:tc>
        <w:tc>
          <w:tcPr>
            <w:tcW w:w="419" w:type="dxa"/>
            <w:tcBorders>
              <w:top w:val="nil"/>
              <w:left w:val="nil"/>
              <w:bottom w:val="single" w:sz="4" w:space="0" w:color="auto"/>
              <w:right w:val="single" w:sz="4" w:space="0" w:color="auto"/>
            </w:tcBorders>
            <w:shd w:val="clear" w:color="auto" w:fill="auto"/>
            <w:noWrap/>
            <w:vAlign w:val="bottom"/>
            <w:hideMark/>
          </w:tcPr>
          <w:p w14:paraId="13E27AAB" w14:textId="77777777" w:rsidR="00D74865" w:rsidRPr="00D74865" w:rsidRDefault="00D74865" w:rsidP="00D74865">
            <w:pPr>
              <w:spacing w:before="0" w:after="0" w:line="240" w:lineRule="auto"/>
              <w:jc w:val="center"/>
              <w:rPr>
                <w:ins w:id="71586" w:author="pete jones" w:date="2022-01-11T16:37:00Z"/>
                <w:rFonts w:ascii="Calibri" w:hAnsi="Calibri" w:cs="Calibri"/>
                <w:color w:val="000000"/>
                <w:sz w:val="22"/>
                <w:szCs w:val="22"/>
              </w:rPr>
            </w:pPr>
            <w:ins w:id="71587"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288A405" w14:textId="77777777" w:rsidR="00D74865" w:rsidRPr="00D74865" w:rsidRDefault="00D74865" w:rsidP="00D74865">
            <w:pPr>
              <w:spacing w:before="0" w:after="0" w:line="240" w:lineRule="auto"/>
              <w:jc w:val="center"/>
              <w:rPr>
                <w:ins w:id="71588" w:author="pete jones" w:date="2022-01-11T16:37:00Z"/>
                <w:rFonts w:ascii="Calibri" w:hAnsi="Calibri" w:cs="Calibri"/>
                <w:color w:val="000000"/>
                <w:sz w:val="22"/>
                <w:szCs w:val="22"/>
              </w:rPr>
            </w:pPr>
            <w:ins w:id="71589"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F0952F7" w14:textId="77777777" w:rsidR="00D74865" w:rsidRPr="00D74865" w:rsidRDefault="00D74865" w:rsidP="00D74865">
            <w:pPr>
              <w:spacing w:before="0" w:after="0" w:line="240" w:lineRule="auto"/>
              <w:jc w:val="center"/>
              <w:rPr>
                <w:ins w:id="71590" w:author="pete jones" w:date="2022-01-11T16:37:00Z"/>
                <w:rFonts w:ascii="Calibri" w:hAnsi="Calibri" w:cs="Calibri"/>
                <w:color w:val="000000"/>
                <w:sz w:val="22"/>
                <w:szCs w:val="22"/>
              </w:rPr>
            </w:pPr>
            <w:ins w:id="71591"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3C0D760" w14:textId="77777777" w:rsidR="00D74865" w:rsidRPr="00D74865" w:rsidRDefault="00D74865" w:rsidP="00D74865">
            <w:pPr>
              <w:spacing w:before="0" w:after="0" w:line="240" w:lineRule="auto"/>
              <w:jc w:val="center"/>
              <w:rPr>
                <w:ins w:id="71592" w:author="pete jones" w:date="2022-01-11T16:37:00Z"/>
                <w:rFonts w:ascii="Calibri" w:hAnsi="Calibri" w:cs="Calibri"/>
                <w:color w:val="000000"/>
                <w:sz w:val="22"/>
                <w:szCs w:val="22"/>
              </w:rPr>
            </w:pPr>
            <w:ins w:id="7159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134B47" w14:textId="77777777" w:rsidR="00D74865" w:rsidRPr="00D74865" w:rsidRDefault="00D74865" w:rsidP="00D74865">
            <w:pPr>
              <w:spacing w:before="0" w:after="0" w:line="240" w:lineRule="auto"/>
              <w:jc w:val="center"/>
              <w:rPr>
                <w:ins w:id="71594" w:author="pete jones" w:date="2022-01-11T16:37:00Z"/>
                <w:rFonts w:ascii="Calibri" w:hAnsi="Calibri" w:cs="Calibri"/>
                <w:color w:val="000000"/>
                <w:sz w:val="22"/>
                <w:szCs w:val="22"/>
              </w:rPr>
            </w:pPr>
            <w:ins w:id="7159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3BAE9F" w14:textId="77777777" w:rsidR="00D74865" w:rsidRPr="00D74865" w:rsidRDefault="00D74865" w:rsidP="00D74865">
            <w:pPr>
              <w:spacing w:before="0" w:after="0" w:line="240" w:lineRule="auto"/>
              <w:jc w:val="center"/>
              <w:rPr>
                <w:ins w:id="71596" w:author="pete jones" w:date="2022-01-11T16:37:00Z"/>
                <w:rFonts w:ascii="Calibri" w:hAnsi="Calibri" w:cs="Calibri"/>
                <w:color w:val="000000"/>
                <w:sz w:val="22"/>
                <w:szCs w:val="22"/>
              </w:rPr>
            </w:pPr>
            <w:ins w:id="7159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A6DCB6" w14:textId="77777777" w:rsidR="00D74865" w:rsidRPr="00D74865" w:rsidRDefault="00D74865" w:rsidP="00D74865">
            <w:pPr>
              <w:spacing w:before="0" w:after="0" w:line="240" w:lineRule="auto"/>
              <w:jc w:val="center"/>
              <w:rPr>
                <w:ins w:id="71598" w:author="pete jones" w:date="2022-01-11T16:37:00Z"/>
                <w:rFonts w:ascii="Calibri" w:hAnsi="Calibri" w:cs="Calibri"/>
                <w:color w:val="000000"/>
                <w:sz w:val="22"/>
                <w:szCs w:val="22"/>
              </w:rPr>
            </w:pPr>
            <w:ins w:id="7159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6DE884" w14:textId="77777777" w:rsidR="00D74865" w:rsidRPr="00D74865" w:rsidRDefault="00D74865" w:rsidP="00D74865">
            <w:pPr>
              <w:spacing w:before="0" w:after="0" w:line="240" w:lineRule="auto"/>
              <w:jc w:val="center"/>
              <w:rPr>
                <w:ins w:id="71600" w:author="pete jones" w:date="2022-01-11T16:37:00Z"/>
                <w:rFonts w:ascii="Calibri" w:hAnsi="Calibri" w:cs="Calibri"/>
                <w:color w:val="000000"/>
                <w:sz w:val="22"/>
                <w:szCs w:val="22"/>
              </w:rPr>
            </w:pPr>
            <w:ins w:id="7160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7DE4D8" w14:textId="77777777" w:rsidR="00D74865" w:rsidRPr="00D74865" w:rsidRDefault="00D74865" w:rsidP="00D74865">
            <w:pPr>
              <w:spacing w:before="0" w:after="0" w:line="240" w:lineRule="auto"/>
              <w:jc w:val="center"/>
              <w:rPr>
                <w:ins w:id="71602" w:author="pete jones" w:date="2022-01-11T16:37:00Z"/>
                <w:rFonts w:ascii="Calibri" w:hAnsi="Calibri" w:cs="Calibri"/>
                <w:color w:val="000000"/>
                <w:sz w:val="22"/>
                <w:szCs w:val="22"/>
              </w:rPr>
            </w:pPr>
            <w:ins w:id="71603"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EC12AF5" w14:textId="77777777" w:rsidR="00D74865" w:rsidRPr="00D74865" w:rsidRDefault="00D74865" w:rsidP="00D74865">
            <w:pPr>
              <w:spacing w:before="0" w:after="0" w:line="240" w:lineRule="auto"/>
              <w:jc w:val="center"/>
              <w:rPr>
                <w:ins w:id="71604" w:author="pete jones" w:date="2022-01-11T16:37:00Z"/>
                <w:rFonts w:ascii="Calibri" w:hAnsi="Calibri" w:cs="Calibri"/>
                <w:color w:val="000000"/>
                <w:sz w:val="22"/>
                <w:szCs w:val="22"/>
              </w:rPr>
            </w:pPr>
            <w:ins w:id="71605" w:author="pete jones" w:date="2022-01-11T16:37:00Z">
              <w:r w:rsidRPr="00D74865">
                <w:rPr>
                  <w:rFonts w:ascii="Calibri" w:hAnsi="Calibri" w:cs="Calibri"/>
                  <w:color w:val="000000"/>
                  <w:sz w:val="22"/>
                  <w:szCs w:val="22"/>
                </w:rPr>
                <w:t> </w:t>
              </w:r>
            </w:ins>
          </w:p>
        </w:tc>
      </w:tr>
      <w:tr w:rsidR="00D74865" w:rsidRPr="00D74865" w14:paraId="463FABBA" w14:textId="77777777" w:rsidTr="00D74865">
        <w:trPr>
          <w:trHeight w:val="300"/>
          <w:ins w:id="71606"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9EDB72E" w14:textId="77777777" w:rsidR="00D74865" w:rsidRPr="00D74865" w:rsidRDefault="00D74865" w:rsidP="00D74865">
            <w:pPr>
              <w:spacing w:before="0" w:after="0" w:line="240" w:lineRule="auto"/>
              <w:jc w:val="center"/>
              <w:rPr>
                <w:ins w:id="71607" w:author="pete jones" w:date="2022-01-11T16:37:00Z"/>
                <w:rFonts w:ascii="Calibri" w:hAnsi="Calibri" w:cs="Calibri"/>
                <w:color w:val="000000"/>
                <w:sz w:val="22"/>
                <w:szCs w:val="22"/>
              </w:rPr>
            </w:pPr>
            <w:ins w:id="71608" w:author="pete jones" w:date="2022-01-11T16:37:00Z">
              <w:r w:rsidRPr="00D74865">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5F995439" w14:textId="77777777" w:rsidR="00D74865" w:rsidRPr="00D74865" w:rsidRDefault="00D74865" w:rsidP="00D74865">
            <w:pPr>
              <w:spacing w:before="0" w:after="0" w:line="240" w:lineRule="auto"/>
              <w:jc w:val="left"/>
              <w:rPr>
                <w:ins w:id="71609" w:author="pete jones" w:date="2022-01-11T16:37:00Z"/>
                <w:rFonts w:ascii="Calibri" w:hAnsi="Calibri" w:cs="Calibri"/>
                <w:color w:val="000000"/>
                <w:sz w:val="22"/>
                <w:szCs w:val="22"/>
              </w:rPr>
            </w:pPr>
            <w:ins w:id="71610" w:author="pete jones" w:date="2022-01-11T16:37:00Z">
              <w:r w:rsidRPr="00D74865">
                <w:rPr>
                  <w:rFonts w:ascii="Calibri" w:hAnsi="Calibri" w:cs="Calibri"/>
                  <w:color w:val="000000"/>
                  <w:sz w:val="22"/>
                  <w:szCs w:val="22"/>
                </w:rPr>
                <w:t>Robotics</w:t>
              </w:r>
            </w:ins>
          </w:p>
        </w:tc>
        <w:tc>
          <w:tcPr>
            <w:tcW w:w="419" w:type="dxa"/>
            <w:tcBorders>
              <w:top w:val="nil"/>
              <w:left w:val="nil"/>
              <w:bottom w:val="single" w:sz="4" w:space="0" w:color="auto"/>
              <w:right w:val="single" w:sz="4" w:space="0" w:color="auto"/>
            </w:tcBorders>
            <w:shd w:val="clear" w:color="auto" w:fill="auto"/>
            <w:noWrap/>
            <w:vAlign w:val="bottom"/>
            <w:hideMark/>
          </w:tcPr>
          <w:p w14:paraId="1840F9DB" w14:textId="77777777" w:rsidR="00D74865" w:rsidRPr="00D74865" w:rsidRDefault="00D74865" w:rsidP="00D74865">
            <w:pPr>
              <w:spacing w:before="0" w:after="0" w:line="240" w:lineRule="auto"/>
              <w:jc w:val="center"/>
              <w:rPr>
                <w:ins w:id="71611" w:author="pete jones" w:date="2022-01-11T16:37:00Z"/>
                <w:rFonts w:ascii="Calibri" w:hAnsi="Calibri" w:cs="Calibri"/>
                <w:color w:val="000000"/>
                <w:sz w:val="22"/>
                <w:szCs w:val="22"/>
              </w:rPr>
            </w:pPr>
            <w:ins w:id="71612" w:author="pete jones" w:date="2022-01-11T16:37:00Z">
              <w:r w:rsidRPr="00D74865">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0FBE16A9" w14:textId="77777777" w:rsidR="00D74865" w:rsidRPr="00D74865" w:rsidRDefault="00D74865" w:rsidP="00D74865">
            <w:pPr>
              <w:spacing w:before="0" w:after="0" w:line="240" w:lineRule="auto"/>
              <w:jc w:val="center"/>
              <w:rPr>
                <w:ins w:id="71613" w:author="pete jones" w:date="2022-01-11T16:37:00Z"/>
                <w:rFonts w:ascii="Calibri" w:hAnsi="Calibri" w:cs="Calibri"/>
                <w:color w:val="000000"/>
                <w:sz w:val="22"/>
                <w:szCs w:val="22"/>
              </w:rPr>
            </w:pPr>
            <w:ins w:id="71614"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0A780B8B" w14:textId="77777777" w:rsidR="00D74865" w:rsidRPr="00D74865" w:rsidRDefault="00D74865" w:rsidP="00D74865">
            <w:pPr>
              <w:spacing w:before="0" w:after="0" w:line="240" w:lineRule="auto"/>
              <w:jc w:val="center"/>
              <w:rPr>
                <w:ins w:id="71615" w:author="pete jones" w:date="2022-01-11T16:37:00Z"/>
                <w:rFonts w:ascii="Calibri" w:hAnsi="Calibri" w:cs="Calibri"/>
                <w:color w:val="000000"/>
                <w:sz w:val="22"/>
                <w:szCs w:val="22"/>
              </w:rPr>
            </w:pPr>
            <w:ins w:id="71616"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A5F852D" w14:textId="77777777" w:rsidR="00D74865" w:rsidRPr="00D74865" w:rsidRDefault="00D74865" w:rsidP="00D74865">
            <w:pPr>
              <w:spacing w:before="0" w:after="0" w:line="240" w:lineRule="auto"/>
              <w:jc w:val="center"/>
              <w:rPr>
                <w:ins w:id="71617" w:author="pete jones" w:date="2022-01-11T16:37:00Z"/>
                <w:rFonts w:ascii="Calibri" w:hAnsi="Calibri" w:cs="Calibri"/>
                <w:color w:val="000000"/>
                <w:sz w:val="22"/>
                <w:szCs w:val="22"/>
              </w:rPr>
            </w:pPr>
            <w:ins w:id="71618"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D84D33B" w14:textId="77777777" w:rsidR="00D74865" w:rsidRPr="00D74865" w:rsidRDefault="00D74865" w:rsidP="00D74865">
            <w:pPr>
              <w:spacing w:before="0" w:after="0" w:line="240" w:lineRule="auto"/>
              <w:jc w:val="center"/>
              <w:rPr>
                <w:ins w:id="71619" w:author="pete jones" w:date="2022-01-11T16:37:00Z"/>
                <w:rFonts w:ascii="Calibri" w:hAnsi="Calibri" w:cs="Calibri"/>
                <w:color w:val="000000"/>
                <w:sz w:val="22"/>
                <w:szCs w:val="22"/>
              </w:rPr>
            </w:pPr>
            <w:ins w:id="71620"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BA86E00" w14:textId="77777777" w:rsidR="00D74865" w:rsidRPr="00D74865" w:rsidRDefault="00D74865" w:rsidP="00D74865">
            <w:pPr>
              <w:spacing w:before="0" w:after="0" w:line="240" w:lineRule="auto"/>
              <w:jc w:val="center"/>
              <w:rPr>
                <w:ins w:id="71621" w:author="pete jones" w:date="2022-01-11T16:37:00Z"/>
                <w:rFonts w:ascii="Calibri" w:hAnsi="Calibri" w:cs="Calibri"/>
                <w:color w:val="000000"/>
                <w:sz w:val="22"/>
                <w:szCs w:val="22"/>
              </w:rPr>
            </w:pPr>
            <w:ins w:id="7162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90E1AC" w14:textId="77777777" w:rsidR="00D74865" w:rsidRPr="00D74865" w:rsidRDefault="00D74865" w:rsidP="00D74865">
            <w:pPr>
              <w:spacing w:before="0" w:after="0" w:line="240" w:lineRule="auto"/>
              <w:jc w:val="center"/>
              <w:rPr>
                <w:ins w:id="71623" w:author="pete jones" w:date="2022-01-11T16:37:00Z"/>
                <w:rFonts w:ascii="Calibri" w:hAnsi="Calibri" w:cs="Calibri"/>
                <w:color w:val="000000"/>
                <w:sz w:val="22"/>
                <w:szCs w:val="22"/>
              </w:rPr>
            </w:pPr>
            <w:ins w:id="7162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2E5E12" w14:textId="77777777" w:rsidR="00D74865" w:rsidRPr="00D74865" w:rsidRDefault="00D74865" w:rsidP="00D74865">
            <w:pPr>
              <w:spacing w:before="0" w:after="0" w:line="240" w:lineRule="auto"/>
              <w:jc w:val="center"/>
              <w:rPr>
                <w:ins w:id="71625" w:author="pete jones" w:date="2022-01-11T16:37:00Z"/>
                <w:rFonts w:ascii="Calibri" w:hAnsi="Calibri" w:cs="Calibri"/>
                <w:color w:val="000000"/>
                <w:sz w:val="22"/>
                <w:szCs w:val="22"/>
              </w:rPr>
            </w:pPr>
            <w:ins w:id="7162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DBC988" w14:textId="77777777" w:rsidR="00D74865" w:rsidRPr="00D74865" w:rsidRDefault="00D74865" w:rsidP="00D74865">
            <w:pPr>
              <w:spacing w:before="0" w:after="0" w:line="240" w:lineRule="auto"/>
              <w:jc w:val="center"/>
              <w:rPr>
                <w:ins w:id="71627" w:author="pete jones" w:date="2022-01-11T16:37:00Z"/>
                <w:rFonts w:ascii="Calibri" w:hAnsi="Calibri" w:cs="Calibri"/>
                <w:color w:val="000000"/>
                <w:sz w:val="22"/>
                <w:szCs w:val="22"/>
              </w:rPr>
            </w:pPr>
            <w:ins w:id="7162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CF3CF2" w14:textId="77777777" w:rsidR="00D74865" w:rsidRPr="00D74865" w:rsidRDefault="00D74865" w:rsidP="00D74865">
            <w:pPr>
              <w:spacing w:before="0" w:after="0" w:line="240" w:lineRule="auto"/>
              <w:jc w:val="center"/>
              <w:rPr>
                <w:ins w:id="71629" w:author="pete jones" w:date="2022-01-11T16:37:00Z"/>
                <w:rFonts w:ascii="Calibri" w:hAnsi="Calibri" w:cs="Calibri"/>
                <w:color w:val="000000"/>
                <w:sz w:val="22"/>
                <w:szCs w:val="22"/>
              </w:rPr>
            </w:pPr>
            <w:ins w:id="71630"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62083F" w14:textId="77777777" w:rsidR="00D74865" w:rsidRPr="00D74865" w:rsidRDefault="00D74865" w:rsidP="00D74865">
            <w:pPr>
              <w:spacing w:before="0" w:after="0" w:line="240" w:lineRule="auto"/>
              <w:jc w:val="center"/>
              <w:rPr>
                <w:ins w:id="71631" w:author="pete jones" w:date="2022-01-11T16:37:00Z"/>
                <w:rFonts w:ascii="Calibri" w:hAnsi="Calibri" w:cs="Calibri"/>
                <w:color w:val="000000"/>
                <w:sz w:val="22"/>
                <w:szCs w:val="22"/>
              </w:rPr>
            </w:pPr>
            <w:ins w:id="71632"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7E34E4C" w14:textId="77777777" w:rsidR="00D74865" w:rsidRPr="00D74865" w:rsidRDefault="00D74865" w:rsidP="00D74865">
            <w:pPr>
              <w:spacing w:before="0" w:after="0" w:line="240" w:lineRule="auto"/>
              <w:jc w:val="center"/>
              <w:rPr>
                <w:ins w:id="71633" w:author="pete jones" w:date="2022-01-11T16:37:00Z"/>
                <w:rFonts w:ascii="Calibri" w:hAnsi="Calibri" w:cs="Calibri"/>
                <w:color w:val="000000"/>
                <w:sz w:val="22"/>
                <w:szCs w:val="22"/>
              </w:rPr>
            </w:pPr>
            <w:ins w:id="71634" w:author="pete jones" w:date="2022-01-11T16:37:00Z">
              <w:r w:rsidRPr="00D74865">
                <w:rPr>
                  <w:rFonts w:ascii="Calibri" w:hAnsi="Calibri" w:cs="Calibri"/>
                  <w:color w:val="000000"/>
                  <w:sz w:val="22"/>
                  <w:szCs w:val="22"/>
                </w:rPr>
                <w:t> </w:t>
              </w:r>
            </w:ins>
          </w:p>
        </w:tc>
      </w:tr>
      <w:tr w:rsidR="00D74865" w:rsidRPr="00D74865" w14:paraId="5696AD2B" w14:textId="77777777" w:rsidTr="00D74865">
        <w:trPr>
          <w:trHeight w:val="300"/>
          <w:ins w:id="71635"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3ABCA8D" w14:textId="77777777" w:rsidR="00D74865" w:rsidRPr="00D74865" w:rsidRDefault="00D74865" w:rsidP="00D74865">
            <w:pPr>
              <w:spacing w:before="0" w:after="0" w:line="240" w:lineRule="auto"/>
              <w:jc w:val="center"/>
              <w:rPr>
                <w:ins w:id="71636" w:author="pete jones" w:date="2022-01-11T16:37:00Z"/>
                <w:rFonts w:ascii="Calibri" w:hAnsi="Calibri" w:cs="Calibri"/>
                <w:color w:val="000000"/>
                <w:sz w:val="22"/>
                <w:szCs w:val="22"/>
              </w:rPr>
            </w:pPr>
            <w:ins w:id="71637" w:author="pete jones" w:date="2022-01-11T16:37:00Z">
              <w:r w:rsidRPr="00D74865">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0863DBE" w14:textId="77777777" w:rsidR="00D74865" w:rsidRPr="00D74865" w:rsidRDefault="00D74865" w:rsidP="00D74865">
            <w:pPr>
              <w:spacing w:before="0" w:after="0" w:line="240" w:lineRule="auto"/>
              <w:jc w:val="left"/>
              <w:rPr>
                <w:ins w:id="71638" w:author="pete jones" w:date="2022-01-11T16:37:00Z"/>
                <w:rFonts w:ascii="Calibri" w:hAnsi="Calibri" w:cs="Calibri"/>
                <w:color w:val="000000"/>
                <w:sz w:val="22"/>
                <w:szCs w:val="22"/>
              </w:rPr>
            </w:pPr>
            <w:ins w:id="71639" w:author="pete jones" w:date="2022-01-11T16:37:00Z">
              <w:r w:rsidRPr="00D74865">
                <w:rPr>
                  <w:rFonts w:ascii="Calibri" w:hAnsi="Calibri" w:cs="Calibri"/>
                  <w:color w:val="000000"/>
                  <w:sz w:val="22"/>
                  <w:szCs w:val="22"/>
                </w:rPr>
                <w:t>OPTIONS (Choice of any two)</w:t>
              </w:r>
            </w:ins>
          </w:p>
        </w:tc>
        <w:tc>
          <w:tcPr>
            <w:tcW w:w="419" w:type="dxa"/>
            <w:tcBorders>
              <w:top w:val="nil"/>
              <w:left w:val="nil"/>
              <w:bottom w:val="single" w:sz="4" w:space="0" w:color="auto"/>
              <w:right w:val="single" w:sz="4" w:space="0" w:color="auto"/>
            </w:tcBorders>
            <w:shd w:val="clear" w:color="auto" w:fill="auto"/>
            <w:noWrap/>
            <w:vAlign w:val="bottom"/>
            <w:hideMark/>
          </w:tcPr>
          <w:p w14:paraId="78FB768A" w14:textId="77777777" w:rsidR="00D74865" w:rsidRPr="00D74865" w:rsidRDefault="00D74865" w:rsidP="00D74865">
            <w:pPr>
              <w:spacing w:before="0" w:after="0" w:line="240" w:lineRule="auto"/>
              <w:jc w:val="center"/>
              <w:rPr>
                <w:ins w:id="71640" w:author="pete jones" w:date="2022-01-11T16:37:00Z"/>
                <w:rFonts w:ascii="Calibri" w:hAnsi="Calibri" w:cs="Calibri"/>
                <w:color w:val="000000"/>
                <w:sz w:val="22"/>
                <w:szCs w:val="22"/>
              </w:rPr>
            </w:pPr>
            <w:ins w:id="71641" w:author="pete jones" w:date="2022-01-11T16:37:00Z">
              <w:r w:rsidRPr="00D74865">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61FF8823" w14:textId="77777777" w:rsidR="00D74865" w:rsidRPr="00D74865" w:rsidRDefault="00D74865" w:rsidP="00D74865">
            <w:pPr>
              <w:spacing w:before="0" w:after="0" w:line="240" w:lineRule="auto"/>
              <w:jc w:val="center"/>
              <w:rPr>
                <w:ins w:id="71642" w:author="pete jones" w:date="2022-01-11T16:37:00Z"/>
                <w:rFonts w:ascii="Calibri" w:hAnsi="Calibri" w:cs="Calibri"/>
                <w:color w:val="000000"/>
                <w:sz w:val="22"/>
                <w:szCs w:val="22"/>
              </w:rPr>
            </w:pPr>
            <w:ins w:id="71643" w:author="pete jones" w:date="2022-01-11T16:37:00Z">
              <w:r w:rsidRPr="00D74865">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2316983C" w14:textId="77777777" w:rsidR="00D74865" w:rsidRPr="00D74865" w:rsidRDefault="00D74865" w:rsidP="00D74865">
            <w:pPr>
              <w:spacing w:before="0" w:after="0" w:line="240" w:lineRule="auto"/>
              <w:jc w:val="center"/>
              <w:rPr>
                <w:ins w:id="71644" w:author="pete jones" w:date="2022-01-11T16:37:00Z"/>
                <w:rFonts w:ascii="Calibri" w:hAnsi="Calibri" w:cs="Calibri"/>
                <w:color w:val="000000"/>
                <w:sz w:val="22"/>
                <w:szCs w:val="22"/>
              </w:rPr>
            </w:pPr>
            <w:ins w:id="71645"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4DAF064" w14:textId="77777777" w:rsidR="00D74865" w:rsidRPr="00D74865" w:rsidRDefault="00D74865" w:rsidP="00D74865">
            <w:pPr>
              <w:spacing w:before="0" w:after="0" w:line="240" w:lineRule="auto"/>
              <w:jc w:val="center"/>
              <w:rPr>
                <w:ins w:id="71646" w:author="pete jones" w:date="2022-01-11T16:37:00Z"/>
                <w:rFonts w:ascii="Calibri" w:hAnsi="Calibri" w:cs="Calibri"/>
                <w:color w:val="000000"/>
                <w:sz w:val="22"/>
                <w:szCs w:val="22"/>
              </w:rPr>
            </w:pPr>
            <w:ins w:id="71647"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E4507D1" w14:textId="77777777" w:rsidR="00D74865" w:rsidRPr="00D74865" w:rsidRDefault="00D74865" w:rsidP="00D74865">
            <w:pPr>
              <w:spacing w:before="0" w:after="0" w:line="240" w:lineRule="auto"/>
              <w:jc w:val="center"/>
              <w:rPr>
                <w:ins w:id="71648" w:author="pete jones" w:date="2022-01-11T16:37:00Z"/>
                <w:rFonts w:ascii="Calibri" w:hAnsi="Calibri" w:cs="Calibri"/>
                <w:color w:val="000000"/>
                <w:sz w:val="22"/>
                <w:szCs w:val="22"/>
              </w:rPr>
            </w:pPr>
            <w:ins w:id="71649"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949AE73" w14:textId="77777777" w:rsidR="00D74865" w:rsidRPr="00D74865" w:rsidRDefault="00D74865" w:rsidP="00D74865">
            <w:pPr>
              <w:spacing w:before="0" w:after="0" w:line="240" w:lineRule="auto"/>
              <w:jc w:val="center"/>
              <w:rPr>
                <w:ins w:id="71650" w:author="pete jones" w:date="2022-01-11T16:37:00Z"/>
                <w:rFonts w:ascii="Calibri" w:hAnsi="Calibri" w:cs="Calibri"/>
                <w:color w:val="000000"/>
                <w:sz w:val="22"/>
                <w:szCs w:val="22"/>
              </w:rPr>
            </w:pPr>
            <w:ins w:id="7165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B63D3B" w14:textId="77777777" w:rsidR="00D74865" w:rsidRPr="00D74865" w:rsidRDefault="00D74865" w:rsidP="00D74865">
            <w:pPr>
              <w:spacing w:before="0" w:after="0" w:line="240" w:lineRule="auto"/>
              <w:jc w:val="center"/>
              <w:rPr>
                <w:ins w:id="71652" w:author="pete jones" w:date="2022-01-11T16:37:00Z"/>
                <w:rFonts w:ascii="Calibri" w:hAnsi="Calibri" w:cs="Calibri"/>
                <w:color w:val="000000"/>
                <w:sz w:val="22"/>
                <w:szCs w:val="22"/>
              </w:rPr>
            </w:pPr>
            <w:ins w:id="7165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57D6E7" w14:textId="77777777" w:rsidR="00D74865" w:rsidRPr="00D74865" w:rsidRDefault="00D74865" w:rsidP="00D74865">
            <w:pPr>
              <w:spacing w:before="0" w:after="0" w:line="240" w:lineRule="auto"/>
              <w:jc w:val="center"/>
              <w:rPr>
                <w:ins w:id="71654" w:author="pete jones" w:date="2022-01-11T16:37:00Z"/>
                <w:rFonts w:ascii="Calibri" w:hAnsi="Calibri" w:cs="Calibri"/>
                <w:color w:val="000000"/>
                <w:sz w:val="22"/>
                <w:szCs w:val="22"/>
              </w:rPr>
            </w:pPr>
            <w:ins w:id="7165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DC26EC" w14:textId="77777777" w:rsidR="00D74865" w:rsidRPr="00D74865" w:rsidRDefault="00D74865" w:rsidP="00D74865">
            <w:pPr>
              <w:spacing w:before="0" w:after="0" w:line="240" w:lineRule="auto"/>
              <w:jc w:val="center"/>
              <w:rPr>
                <w:ins w:id="71656" w:author="pete jones" w:date="2022-01-11T16:37:00Z"/>
                <w:rFonts w:ascii="Calibri" w:hAnsi="Calibri" w:cs="Calibri"/>
                <w:color w:val="000000"/>
                <w:sz w:val="22"/>
                <w:szCs w:val="22"/>
              </w:rPr>
            </w:pPr>
            <w:ins w:id="7165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CDFEC1" w14:textId="77777777" w:rsidR="00D74865" w:rsidRPr="00D74865" w:rsidRDefault="00D74865" w:rsidP="00D74865">
            <w:pPr>
              <w:spacing w:before="0" w:after="0" w:line="240" w:lineRule="auto"/>
              <w:jc w:val="center"/>
              <w:rPr>
                <w:ins w:id="71658" w:author="pete jones" w:date="2022-01-11T16:37:00Z"/>
                <w:rFonts w:ascii="Calibri" w:hAnsi="Calibri" w:cs="Calibri"/>
                <w:color w:val="000000"/>
                <w:sz w:val="22"/>
                <w:szCs w:val="22"/>
              </w:rPr>
            </w:pPr>
            <w:ins w:id="7165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B315D7" w14:textId="77777777" w:rsidR="00D74865" w:rsidRPr="00D74865" w:rsidRDefault="00D74865" w:rsidP="00D74865">
            <w:pPr>
              <w:spacing w:before="0" w:after="0" w:line="240" w:lineRule="auto"/>
              <w:jc w:val="center"/>
              <w:rPr>
                <w:ins w:id="71660" w:author="pete jones" w:date="2022-01-11T16:37:00Z"/>
                <w:rFonts w:ascii="Calibri" w:hAnsi="Calibri" w:cs="Calibri"/>
                <w:color w:val="000000"/>
                <w:sz w:val="22"/>
                <w:szCs w:val="22"/>
              </w:rPr>
            </w:pPr>
            <w:ins w:id="71661"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E59D03D" w14:textId="77777777" w:rsidR="00D74865" w:rsidRPr="00D74865" w:rsidRDefault="00D74865" w:rsidP="00D74865">
            <w:pPr>
              <w:spacing w:before="0" w:after="0" w:line="240" w:lineRule="auto"/>
              <w:jc w:val="center"/>
              <w:rPr>
                <w:ins w:id="71662" w:author="pete jones" w:date="2022-01-11T16:37:00Z"/>
                <w:rFonts w:ascii="Calibri" w:hAnsi="Calibri" w:cs="Calibri"/>
                <w:color w:val="000000"/>
                <w:sz w:val="22"/>
                <w:szCs w:val="22"/>
              </w:rPr>
            </w:pPr>
            <w:ins w:id="71663" w:author="pete jones" w:date="2022-01-11T16:37:00Z">
              <w:r w:rsidRPr="00D74865">
                <w:rPr>
                  <w:rFonts w:ascii="Calibri" w:hAnsi="Calibri" w:cs="Calibri"/>
                  <w:color w:val="000000"/>
                  <w:sz w:val="22"/>
                  <w:szCs w:val="22"/>
                </w:rPr>
                <w:t> </w:t>
              </w:r>
            </w:ins>
          </w:p>
        </w:tc>
      </w:tr>
      <w:tr w:rsidR="00D74865" w:rsidRPr="00D74865" w14:paraId="5763CFBC" w14:textId="77777777" w:rsidTr="00D74865">
        <w:trPr>
          <w:trHeight w:val="300"/>
          <w:ins w:id="71664"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D7E31F2" w14:textId="77777777" w:rsidR="00D74865" w:rsidRPr="00D74865" w:rsidRDefault="00D74865" w:rsidP="00D74865">
            <w:pPr>
              <w:spacing w:before="0" w:after="0" w:line="240" w:lineRule="auto"/>
              <w:jc w:val="center"/>
              <w:rPr>
                <w:ins w:id="71665" w:author="pete jones" w:date="2022-01-11T16:37:00Z"/>
                <w:rFonts w:ascii="Calibri" w:hAnsi="Calibri" w:cs="Calibri"/>
                <w:color w:val="000000"/>
                <w:sz w:val="22"/>
                <w:szCs w:val="22"/>
              </w:rPr>
            </w:pPr>
            <w:ins w:id="71666" w:author="pete jones" w:date="2022-01-11T16:37:00Z">
              <w:r w:rsidRPr="00D74865">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D4EFD43" w14:textId="77777777" w:rsidR="00D74865" w:rsidRPr="00D74865" w:rsidRDefault="00D74865" w:rsidP="00D74865">
            <w:pPr>
              <w:spacing w:before="0" w:after="0" w:line="240" w:lineRule="auto"/>
              <w:jc w:val="left"/>
              <w:rPr>
                <w:ins w:id="71667" w:author="pete jones" w:date="2022-01-11T16:37:00Z"/>
                <w:rFonts w:ascii="Calibri" w:hAnsi="Calibri" w:cs="Calibri"/>
                <w:color w:val="000000"/>
                <w:sz w:val="22"/>
                <w:szCs w:val="22"/>
              </w:rPr>
            </w:pPr>
            <w:ins w:id="71668" w:author="pete jones" w:date="2022-01-11T16:37:00Z">
              <w:r w:rsidRPr="00D74865">
                <w:rPr>
                  <w:rFonts w:ascii="Calibri" w:hAnsi="Calibri" w:cs="Calibri"/>
                  <w:color w:val="000000"/>
                  <w:sz w:val="22"/>
                  <w:szCs w:val="22"/>
                </w:rPr>
                <w:t>Human Factors Engineering</w:t>
              </w:r>
            </w:ins>
          </w:p>
        </w:tc>
        <w:tc>
          <w:tcPr>
            <w:tcW w:w="419" w:type="dxa"/>
            <w:tcBorders>
              <w:top w:val="nil"/>
              <w:left w:val="nil"/>
              <w:bottom w:val="single" w:sz="4" w:space="0" w:color="auto"/>
              <w:right w:val="single" w:sz="4" w:space="0" w:color="auto"/>
            </w:tcBorders>
            <w:shd w:val="clear" w:color="auto" w:fill="auto"/>
            <w:noWrap/>
            <w:vAlign w:val="bottom"/>
            <w:hideMark/>
          </w:tcPr>
          <w:p w14:paraId="7A56BFFD" w14:textId="77777777" w:rsidR="00D74865" w:rsidRPr="00D74865" w:rsidRDefault="00D74865" w:rsidP="00D74865">
            <w:pPr>
              <w:spacing w:before="0" w:after="0" w:line="240" w:lineRule="auto"/>
              <w:jc w:val="center"/>
              <w:rPr>
                <w:ins w:id="71669" w:author="pete jones" w:date="2022-01-11T16:37:00Z"/>
                <w:rFonts w:ascii="Calibri" w:hAnsi="Calibri" w:cs="Calibri"/>
                <w:color w:val="000000"/>
                <w:sz w:val="22"/>
                <w:szCs w:val="22"/>
              </w:rPr>
            </w:pPr>
            <w:ins w:id="71670" w:author="pete jones" w:date="2022-01-11T16:37:00Z">
              <w:r w:rsidRPr="00D74865">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6D104624" w14:textId="77777777" w:rsidR="00D74865" w:rsidRPr="00D74865" w:rsidRDefault="00D74865" w:rsidP="00D74865">
            <w:pPr>
              <w:spacing w:before="0" w:after="0" w:line="240" w:lineRule="auto"/>
              <w:jc w:val="center"/>
              <w:rPr>
                <w:ins w:id="71671" w:author="pete jones" w:date="2022-01-11T16:37:00Z"/>
                <w:rFonts w:ascii="Calibri" w:hAnsi="Calibri" w:cs="Calibri"/>
                <w:color w:val="000000"/>
                <w:sz w:val="22"/>
                <w:szCs w:val="22"/>
              </w:rPr>
            </w:pPr>
            <w:ins w:id="71672"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45FCF63" w14:textId="77777777" w:rsidR="00D74865" w:rsidRPr="00D74865" w:rsidRDefault="00D74865" w:rsidP="00D74865">
            <w:pPr>
              <w:spacing w:before="0" w:after="0" w:line="240" w:lineRule="auto"/>
              <w:jc w:val="center"/>
              <w:rPr>
                <w:ins w:id="71673" w:author="pete jones" w:date="2022-01-11T16:37:00Z"/>
                <w:rFonts w:ascii="Calibri" w:hAnsi="Calibri" w:cs="Calibri"/>
                <w:color w:val="000000"/>
                <w:sz w:val="22"/>
                <w:szCs w:val="22"/>
              </w:rPr>
            </w:pPr>
            <w:ins w:id="71674"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AA3C9A2" w14:textId="77777777" w:rsidR="00D74865" w:rsidRPr="00D74865" w:rsidRDefault="00D74865" w:rsidP="00D74865">
            <w:pPr>
              <w:spacing w:before="0" w:after="0" w:line="240" w:lineRule="auto"/>
              <w:jc w:val="center"/>
              <w:rPr>
                <w:ins w:id="71675" w:author="pete jones" w:date="2022-01-11T16:37:00Z"/>
                <w:rFonts w:ascii="Calibri" w:hAnsi="Calibri" w:cs="Calibri"/>
                <w:color w:val="000000"/>
                <w:sz w:val="22"/>
                <w:szCs w:val="22"/>
              </w:rPr>
            </w:pPr>
            <w:ins w:id="71676"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87AF5F6" w14:textId="77777777" w:rsidR="00D74865" w:rsidRPr="00D74865" w:rsidRDefault="00D74865" w:rsidP="00D74865">
            <w:pPr>
              <w:spacing w:before="0" w:after="0" w:line="240" w:lineRule="auto"/>
              <w:jc w:val="center"/>
              <w:rPr>
                <w:ins w:id="71677" w:author="pete jones" w:date="2022-01-11T16:37:00Z"/>
                <w:rFonts w:ascii="Calibri" w:hAnsi="Calibri" w:cs="Calibri"/>
                <w:color w:val="000000"/>
                <w:sz w:val="22"/>
                <w:szCs w:val="22"/>
              </w:rPr>
            </w:pPr>
            <w:ins w:id="71678"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03ABB5B" w14:textId="77777777" w:rsidR="00D74865" w:rsidRPr="00D74865" w:rsidRDefault="00D74865" w:rsidP="00D74865">
            <w:pPr>
              <w:spacing w:before="0" w:after="0" w:line="240" w:lineRule="auto"/>
              <w:jc w:val="center"/>
              <w:rPr>
                <w:ins w:id="71679" w:author="pete jones" w:date="2022-01-11T16:37:00Z"/>
                <w:rFonts w:ascii="Calibri" w:hAnsi="Calibri" w:cs="Calibri"/>
                <w:color w:val="000000"/>
                <w:sz w:val="22"/>
                <w:szCs w:val="22"/>
              </w:rPr>
            </w:pPr>
            <w:ins w:id="71680"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32557E" w14:textId="77777777" w:rsidR="00D74865" w:rsidRPr="00D74865" w:rsidRDefault="00D74865" w:rsidP="00D74865">
            <w:pPr>
              <w:spacing w:before="0" w:after="0" w:line="240" w:lineRule="auto"/>
              <w:jc w:val="center"/>
              <w:rPr>
                <w:ins w:id="71681" w:author="pete jones" w:date="2022-01-11T16:37:00Z"/>
                <w:rFonts w:ascii="Calibri" w:hAnsi="Calibri" w:cs="Calibri"/>
                <w:color w:val="000000"/>
                <w:sz w:val="22"/>
                <w:szCs w:val="22"/>
              </w:rPr>
            </w:pPr>
            <w:ins w:id="7168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06AEE6" w14:textId="77777777" w:rsidR="00D74865" w:rsidRPr="00D74865" w:rsidRDefault="00D74865" w:rsidP="00D74865">
            <w:pPr>
              <w:spacing w:before="0" w:after="0" w:line="240" w:lineRule="auto"/>
              <w:jc w:val="center"/>
              <w:rPr>
                <w:ins w:id="71683" w:author="pete jones" w:date="2022-01-11T16:37:00Z"/>
                <w:rFonts w:ascii="Calibri" w:hAnsi="Calibri" w:cs="Calibri"/>
                <w:color w:val="000000"/>
                <w:sz w:val="22"/>
                <w:szCs w:val="22"/>
              </w:rPr>
            </w:pPr>
            <w:ins w:id="7168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706528" w14:textId="77777777" w:rsidR="00D74865" w:rsidRPr="00D74865" w:rsidRDefault="00D74865" w:rsidP="00D74865">
            <w:pPr>
              <w:spacing w:before="0" w:after="0" w:line="240" w:lineRule="auto"/>
              <w:jc w:val="center"/>
              <w:rPr>
                <w:ins w:id="71685" w:author="pete jones" w:date="2022-01-11T16:37:00Z"/>
                <w:rFonts w:ascii="Calibri" w:hAnsi="Calibri" w:cs="Calibri"/>
                <w:color w:val="000000"/>
                <w:sz w:val="22"/>
                <w:szCs w:val="22"/>
              </w:rPr>
            </w:pPr>
            <w:ins w:id="7168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E55A77" w14:textId="77777777" w:rsidR="00D74865" w:rsidRPr="00D74865" w:rsidRDefault="00D74865" w:rsidP="00D74865">
            <w:pPr>
              <w:spacing w:before="0" w:after="0" w:line="240" w:lineRule="auto"/>
              <w:jc w:val="center"/>
              <w:rPr>
                <w:ins w:id="71687" w:author="pete jones" w:date="2022-01-11T16:37:00Z"/>
                <w:rFonts w:ascii="Calibri" w:hAnsi="Calibri" w:cs="Calibri"/>
                <w:color w:val="000000"/>
                <w:sz w:val="22"/>
                <w:szCs w:val="22"/>
              </w:rPr>
            </w:pPr>
            <w:ins w:id="7168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CC6425" w14:textId="77777777" w:rsidR="00D74865" w:rsidRPr="00D74865" w:rsidRDefault="00D74865" w:rsidP="00D74865">
            <w:pPr>
              <w:spacing w:before="0" w:after="0" w:line="240" w:lineRule="auto"/>
              <w:jc w:val="center"/>
              <w:rPr>
                <w:ins w:id="71689" w:author="pete jones" w:date="2022-01-11T16:37:00Z"/>
                <w:rFonts w:ascii="Calibri" w:hAnsi="Calibri" w:cs="Calibri"/>
                <w:color w:val="000000"/>
                <w:sz w:val="22"/>
                <w:szCs w:val="22"/>
              </w:rPr>
            </w:pPr>
            <w:ins w:id="71690"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82AA760" w14:textId="77777777" w:rsidR="00D74865" w:rsidRPr="00D74865" w:rsidRDefault="00D74865" w:rsidP="00D74865">
            <w:pPr>
              <w:spacing w:before="0" w:after="0" w:line="240" w:lineRule="auto"/>
              <w:jc w:val="center"/>
              <w:rPr>
                <w:ins w:id="71691" w:author="pete jones" w:date="2022-01-11T16:37:00Z"/>
                <w:rFonts w:ascii="Calibri" w:hAnsi="Calibri" w:cs="Calibri"/>
                <w:color w:val="000000"/>
                <w:sz w:val="22"/>
                <w:szCs w:val="22"/>
              </w:rPr>
            </w:pPr>
            <w:ins w:id="71692" w:author="pete jones" w:date="2022-01-11T16:37:00Z">
              <w:r w:rsidRPr="00D74865">
                <w:rPr>
                  <w:rFonts w:ascii="Calibri" w:hAnsi="Calibri" w:cs="Calibri"/>
                  <w:color w:val="000000"/>
                  <w:sz w:val="22"/>
                  <w:szCs w:val="22"/>
                </w:rPr>
                <w:t> </w:t>
              </w:r>
            </w:ins>
          </w:p>
        </w:tc>
      </w:tr>
      <w:tr w:rsidR="00D74865" w:rsidRPr="00D74865" w14:paraId="2D1F9D94" w14:textId="77777777" w:rsidTr="00D74865">
        <w:trPr>
          <w:trHeight w:val="300"/>
          <w:ins w:id="71693"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B25528A" w14:textId="77777777" w:rsidR="00D74865" w:rsidRPr="00D74865" w:rsidRDefault="00D74865" w:rsidP="00D74865">
            <w:pPr>
              <w:spacing w:before="0" w:after="0" w:line="240" w:lineRule="auto"/>
              <w:jc w:val="center"/>
              <w:rPr>
                <w:ins w:id="71694" w:author="pete jones" w:date="2022-01-11T16:37:00Z"/>
                <w:rFonts w:ascii="Calibri" w:hAnsi="Calibri" w:cs="Calibri"/>
                <w:color w:val="000000"/>
                <w:sz w:val="22"/>
                <w:szCs w:val="22"/>
              </w:rPr>
            </w:pPr>
            <w:ins w:id="71695" w:author="pete jones" w:date="2022-01-11T16:37:00Z">
              <w:r w:rsidRPr="00D74865">
                <w:rPr>
                  <w:rFonts w:ascii="Calibri" w:hAnsi="Calibri" w:cs="Calibri"/>
                  <w:color w:val="000000"/>
                  <w:sz w:val="22"/>
                  <w:szCs w:val="22"/>
                </w:rPr>
                <w:lastRenderedPageBreak/>
                <w:t>6</w:t>
              </w:r>
            </w:ins>
          </w:p>
        </w:tc>
        <w:tc>
          <w:tcPr>
            <w:tcW w:w="5320" w:type="dxa"/>
            <w:tcBorders>
              <w:top w:val="nil"/>
              <w:left w:val="nil"/>
              <w:bottom w:val="single" w:sz="4" w:space="0" w:color="auto"/>
              <w:right w:val="single" w:sz="8" w:space="0" w:color="auto"/>
            </w:tcBorders>
            <w:shd w:val="clear" w:color="auto" w:fill="auto"/>
            <w:noWrap/>
            <w:vAlign w:val="bottom"/>
            <w:hideMark/>
          </w:tcPr>
          <w:p w14:paraId="51DC398B" w14:textId="77777777" w:rsidR="00D74865" w:rsidRPr="00D74865" w:rsidRDefault="00D74865" w:rsidP="00D74865">
            <w:pPr>
              <w:spacing w:before="0" w:after="0" w:line="240" w:lineRule="auto"/>
              <w:jc w:val="left"/>
              <w:rPr>
                <w:ins w:id="71696" w:author="pete jones" w:date="2022-01-11T16:37:00Z"/>
                <w:rFonts w:ascii="Calibri" w:hAnsi="Calibri" w:cs="Calibri"/>
                <w:color w:val="000000"/>
                <w:sz w:val="22"/>
                <w:szCs w:val="22"/>
              </w:rPr>
            </w:pPr>
            <w:ins w:id="71697" w:author="pete jones" w:date="2022-01-11T16:37:00Z">
              <w:r w:rsidRPr="00D74865">
                <w:rPr>
                  <w:rFonts w:ascii="Calibri" w:hAnsi="Calibri" w:cs="Calibri"/>
                  <w:color w:val="000000"/>
                  <w:sz w:val="22"/>
                  <w:szCs w:val="22"/>
                </w:rPr>
                <w:t>Sustainability in Engineering Design</w:t>
              </w:r>
            </w:ins>
          </w:p>
        </w:tc>
        <w:tc>
          <w:tcPr>
            <w:tcW w:w="419" w:type="dxa"/>
            <w:tcBorders>
              <w:top w:val="nil"/>
              <w:left w:val="nil"/>
              <w:bottom w:val="single" w:sz="4" w:space="0" w:color="auto"/>
              <w:right w:val="single" w:sz="4" w:space="0" w:color="auto"/>
            </w:tcBorders>
            <w:shd w:val="clear" w:color="auto" w:fill="auto"/>
            <w:noWrap/>
            <w:vAlign w:val="bottom"/>
            <w:hideMark/>
          </w:tcPr>
          <w:p w14:paraId="0898794B" w14:textId="77777777" w:rsidR="00D74865" w:rsidRPr="00D74865" w:rsidRDefault="00D74865" w:rsidP="00D74865">
            <w:pPr>
              <w:spacing w:before="0" w:after="0" w:line="240" w:lineRule="auto"/>
              <w:jc w:val="center"/>
              <w:rPr>
                <w:ins w:id="71698" w:author="pete jones" w:date="2022-01-11T16:37:00Z"/>
                <w:rFonts w:ascii="Calibri" w:hAnsi="Calibri" w:cs="Calibri"/>
                <w:color w:val="000000"/>
                <w:sz w:val="22"/>
                <w:szCs w:val="22"/>
              </w:rPr>
            </w:pPr>
            <w:ins w:id="71699" w:author="pete jones" w:date="2022-01-11T16:37:00Z">
              <w:r w:rsidRPr="00D74865">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5C71E605" w14:textId="77777777" w:rsidR="00D74865" w:rsidRPr="00D74865" w:rsidRDefault="00D74865" w:rsidP="00D74865">
            <w:pPr>
              <w:spacing w:before="0" w:after="0" w:line="240" w:lineRule="auto"/>
              <w:jc w:val="center"/>
              <w:rPr>
                <w:ins w:id="71700" w:author="pete jones" w:date="2022-01-11T16:37:00Z"/>
                <w:rFonts w:ascii="Calibri" w:hAnsi="Calibri" w:cs="Calibri"/>
                <w:color w:val="000000"/>
                <w:sz w:val="22"/>
                <w:szCs w:val="22"/>
              </w:rPr>
            </w:pPr>
            <w:ins w:id="71701"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18923B5D" w14:textId="77777777" w:rsidR="00D74865" w:rsidRPr="00D74865" w:rsidRDefault="00D74865" w:rsidP="00D74865">
            <w:pPr>
              <w:spacing w:before="0" w:after="0" w:line="240" w:lineRule="auto"/>
              <w:jc w:val="center"/>
              <w:rPr>
                <w:ins w:id="71702" w:author="pete jones" w:date="2022-01-11T16:37:00Z"/>
                <w:rFonts w:ascii="Calibri" w:hAnsi="Calibri" w:cs="Calibri"/>
                <w:color w:val="000000"/>
                <w:sz w:val="22"/>
                <w:szCs w:val="22"/>
              </w:rPr>
            </w:pPr>
            <w:ins w:id="71703"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CFC27B1" w14:textId="77777777" w:rsidR="00D74865" w:rsidRPr="00D74865" w:rsidRDefault="00D74865" w:rsidP="00D74865">
            <w:pPr>
              <w:spacing w:before="0" w:after="0" w:line="240" w:lineRule="auto"/>
              <w:jc w:val="center"/>
              <w:rPr>
                <w:ins w:id="71704" w:author="pete jones" w:date="2022-01-11T16:37:00Z"/>
                <w:rFonts w:ascii="Calibri" w:hAnsi="Calibri" w:cs="Calibri"/>
                <w:color w:val="000000"/>
                <w:sz w:val="22"/>
                <w:szCs w:val="22"/>
              </w:rPr>
            </w:pPr>
            <w:ins w:id="71705"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08B8107" w14:textId="77777777" w:rsidR="00D74865" w:rsidRPr="00D74865" w:rsidRDefault="00D74865" w:rsidP="00D74865">
            <w:pPr>
              <w:spacing w:before="0" w:after="0" w:line="240" w:lineRule="auto"/>
              <w:jc w:val="center"/>
              <w:rPr>
                <w:ins w:id="71706" w:author="pete jones" w:date="2022-01-11T16:37:00Z"/>
                <w:rFonts w:ascii="Calibri" w:hAnsi="Calibri" w:cs="Calibri"/>
                <w:color w:val="000000"/>
                <w:sz w:val="22"/>
                <w:szCs w:val="22"/>
              </w:rPr>
            </w:pPr>
            <w:ins w:id="71707"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2E1A735" w14:textId="77777777" w:rsidR="00D74865" w:rsidRPr="00D74865" w:rsidRDefault="00D74865" w:rsidP="00D74865">
            <w:pPr>
              <w:spacing w:before="0" w:after="0" w:line="240" w:lineRule="auto"/>
              <w:jc w:val="center"/>
              <w:rPr>
                <w:ins w:id="71708" w:author="pete jones" w:date="2022-01-11T16:37:00Z"/>
                <w:rFonts w:ascii="Calibri" w:hAnsi="Calibri" w:cs="Calibri"/>
                <w:color w:val="000000"/>
                <w:sz w:val="22"/>
                <w:szCs w:val="22"/>
              </w:rPr>
            </w:pPr>
            <w:ins w:id="7170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D888E6" w14:textId="77777777" w:rsidR="00D74865" w:rsidRPr="00D74865" w:rsidRDefault="00D74865" w:rsidP="00D74865">
            <w:pPr>
              <w:spacing w:before="0" w:after="0" w:line="240" w:lineRule="auto"/>
              <w:jc w:val="center"/>
              <w:rPr>
                <w:ins w:id="71710" w:author="pete jones" w:date="2022-01-11T16:37:00Z"/>
                <w:rFonts w:ascii="Calibri" w:hAnsi="Calibri" w:cs="Calibri"/>
                <w:color w:val="000000"/>
                <w:sz w:val="22"/>
                <w:szCs w:val="22"/>
              </w:rPr>
            </w:pPr>
            <w:ins w:id="7171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08C814" w14:textId="77777777" w:rsidR="00D74865" w:rsidRPr="00D74865" w:rsidRDefault="00D74865" w:rsidP="00D74865">
            <w:pPr>
              <w:spacing w:before="0" w:after="0" w:line="240" w:lineRule="auto"/>
              <w:jc w:val="center"/>
              <w:rPr>
                <w:ins w:id="71712" w:author="pete jones" w:date="2022-01-11T16:37:00Z"/>
                <w:rFonts w:ascii="Calibri" w:hAnsi="Calibri" w:cs="Calibri"/>
                <w:color w:val="000000"/>
                <w:sz w:val="22"/>
                <w:szCs w:val="22"/>
              </w:rPr>
            </w:pPr>
            <w:ins w:id="7171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F09004" w14:textId="77777777" w:rsidR="00D74865" w:rsidRPr="00D74865" w:rsidRDefault="00D74865" w:rsidP="00D74865">
            <w:pPr>
              <w:spacing w:before="0" w:after="0" w:line="240" w:lineRule="auto"/>
              <w:jc w:val="center"/>
              <w:rPr>
                <w:ins w:id="71714" w:author="pete jones" w:date="2022-01-11T16:37:00Z"/>
                <w:rFonts w:ascii="Calibri" w:hAnsi="Calibri" w:cs="Calibri"/>
                <w:color w:val="000000"/>
                <w:sz w:val="22"/>
                <w:szCs w:val="22"/>
              </w:rPr>
            </w:pPr>
            <w:ins w:id="7171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D1C0E5" w14:textId="77777777" w:rsidR="00D74865" w:rsidRPr="00D74865" w:rsidRDefault="00D74865" w:rsidP="00D74865">
            <w:pPr>
              <w:spacing w:before="0" w:after="0" w:line="240" w:lineRule="auto"/>
              <w:jc w:val="center"/>
              <w:rPr>
                <w:ins w:id="71716" w:author="pete jones" w:date="2022-01-11T16:37:00Z"/>
                <w:rFonts w:ascii="Calibri" w:hAnsi="Calibri" w:cs="Calibri"/>
                <w:color w:val="000000"/>
                <w:sz w:val="22"/>
                <w:szCs w:val="22"/>
              </w:rPr>
            </w:pPr>
            <w:ins w:id="7171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E1EA0E" w14:textId="77777777" w:rsidR="00D74865" w:rsidRPr="00D74865" w:rsidRDefault="00D74865" w:rsidP="00D74865">
            <w:pPr>
              <w:spacing w:before="0" w:after="0" w:line="240" w:lineRule="auto"/>
              <w:jc w:val="center"/>
              <w:rPr>
                <w:ins w:id="71718" w:author="pete jones" w:date="2022-01-11T16:37:00Z"/>
                <w:rFonts w:ascii="Calibri" w:hAnsi="Calibri" w:cs="Calibri"/>
                <w:color w:val="000000"/>
                <w:sz w:val="22"/>
                <w:szCs w:val="22"/>
              </w:rPr>
            </w:pPr>
            <w:ins w:id="71719"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FDD0543" w14:textId="77777777" w:rsidR="00D74865" w:rsidRPr="00D74865" w:rsidRDefault="00D74865" w:rsidP="00D74865">
            <w:pPr>
              <w:spacing w:before="0" w:after="0" w:line="240" w:lineRule="auto"/>
              <w:jc w:val="center"/>
              <w:rPr>
                <w:ins w:id="71720" w:author="pete jones" w:date="2022-01-11T16:37:00Z"/>
                <w:rFonts w:ascii="Calibri" w:hAnsi="Calibri" w:cs="Calibri"/>
                <w:color w:val="000000"/>
                <w:sz w:val="22"/>
                <w:szCs w:val="22"/>
              </w:rPr>
            </w:pPr>
            <w:ins w:id="71721" w:author="pete jones" w:date="2022-01-11T16:37:00Z">
              <w:r w:rsidRPr="00D74865">
                <w:rPr>
                  <w:rFonts w:ascii="Calibri" w:hAnsi="Calibri" w:cs="Calibri"/>
                  <w:color w:val="000000"/>
                  <w:sz w:val="22"/>
                  <w:szCs w:val="22"/>
                </w:rPr>
                <w:t> </w:t>
              </w:r>
            </w:ins>
          </w:p>
        </w:tc>
      </w:tr>
      <w:tr w:rsidR="00D74865" w:rsidRPr="00D74865" w14:paraId="3B931234" w14:textId="77777777" w:rsidTr="00D74865">
        <w:trPr>
          <w:trHeight w:val="300"/>
          <w:ins w:id="71722"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0ED001F" w14:textId="77777777" w:rsidR="00D74865" w:rsidRPr="00D74865" w:rsidRDefault="00D74865" w:rsidP="00D74865">
            <w:pPr>
              <w:spacing w:before="0" w:after="0" w:line="240" w:lineRule="auto"/>
              <w:jc w:val="center"/>
              <w:rPr>
                <w:ins w:id="71723" w:author="pete jones" w:date="2022-01-11T16:37:00Z"/>
                <w:rFonts w:ascii="Calibri" w:hAnsi="Calibri" w:cs="Calibri"/>
                <w:color w:val="000000"/>
                <w:sz w:val="22"/>
                <w:szCs w:val="22"/>
              </w:rPr>
            </w:pPr>
            <w:ins w:id="71724" w:author="pete jones" w:date="2022-01-11T16:37:00Z">
              <w:r w:rsidRPr="00D74865">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F2A786F" w14:textId="77777777" w:rsidR="00D74865" w:rsidRPr="00D74865" w:rsidRDefault="00D74865" w:rsidP="00D74865">
            <w:pPr>
              <w:spacing w:before="0" w:after="0" w:line="240" w:lineRule="auto"/>
              <w:jc w:val="left"/>
              <w:rPr>
                <w:ins w:id="71725" w:author="pete jones" w:date="2022-01-11T16:37:00Z"/>
                <w:rFonts w:ascii="Calibri" w:hAnsi="Calibri" w:cs="Calibri"/>
                <w:color w:val="000000"/>
                <w:sz w:val="22"/>
                <w:szCs w:val="22"/>
              </w:rPr>
            </w:pPr>
            <w:ins w:id="71726" w:author="pete jones" w:date="2022-01-11T16:37:00Z">
              <w:r w:rsidRPr="00D74865">
                <w:rPr>
                  <w:rFonts w:ascii="Calibri" w:hAnsi="Calibri" w:cs="Calibri"/>
                  <w:color w:val="000000"/>
                  <w:sz w:val="22"/>
                  <w:szCs w:val="22"/>
                </w:rPr>
                <w:t>Sensors and Embedded Electronics</w:t>
              </w:r>
            </w:ins>
          </w:p>
        </w:tc>
        <w:tc>
          <w:tcPr>
            <w:tcW w:w="419" w:type="dxa"/>
            <w:tcBorders>
              <w:top w:val="nil"/>
              <w:left w:val="nil"/>
              <w:bottom w:val="single" w:sz="4" w:space="0" w:color="auto"/>
              <w:right w:val="single" w:sz="4" w:space="0" w:color="auto"/>
            </w:tcBorders>
            <w:shd w:val="clear" w:color="auto" w:fill="auto"/>
            <w:noWrap/>
            <w:vAlign w:val="bottom"/>
            <w:hideMark/>
          </w:tcPr>
          <w:p w14:paraId="6B5B05A0" w14:textId="77777777" w:rsidR="00D74865" w:rsidRPr="00D74865" w:rsidRDefault="00D74865" w:rsidP="00D74865">
            <w:pPr>
              <w:spacing w:before="0" w:after="0" w:line="240" w:lineRule="auto"/>
              <w:jc w:val="center"/>
              <w:rPr>
                <w:ins w:id="71727" w:author="pete jones" w:date="2022-01-11T16:37:00Z"/>
                <w:rFonts w:ascii="Calibri" w:hAnsi="Calibri" w:cs="Calibri"/>
                <w:color w:val="000000"/>
                <w:sz w:val="22"/>
                <w:szCs w:val="22"/>
              </w:rPr>
            </w:pPr>
            <w:ins w:id="71728" w:author="pete jones" w:date="2022-01-11T16:37:00Z">
              <w:r w:rsidRPr="00D74865">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1DF3BA05" w14:textId="77777777" w:rsidR="00D74865" w:rsidRPr="00D74865" w:rsidRDefault="00D74865" w:rsidP="00D74865">
            <w:pPr>
              <w:spacing w:before="0" w:after="0" w:line="240" w:lineRule="auto"/>
              <w:jc w:val="center"/>
              <w:rPr>
                <w:ins w:id="71729" w:author="pete jones" w:date="2022-01-11T16:37:00Z"/>
                <w:rFonts w:ascii="Calibri" w:hAnsi="Calibri" w:cs="Calibri"/>
                <w:color w:val="000000"/>
                <w:sz w:val="22"/>
                <w:szCs w:val="22"/>
              </w:rPr>
            </w:pPr>
            <w:ins w:id="71730"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A342510" w14:textId="77777777" w:rsidR="00D74865" w:rsidRPr="00D74865" w:rsidRDefault="00D74865" w:rsidP="00D74865">
            <w:pPr>
              <w:spacing w:before="0" w:after="0" w:line="240" w:lineRule="auto"/>
              <w:jc w:val="center"/>
              <w:rPr>
                <w:ins w:id="71731" w:author="pete jones" w:date="2022-01-11T16:37:00Z"/>
                <w:rFonts w:ascii="Calibri" w:hAnsi="Calibri" w:cs="Calibri"/>
                <w:color w:val="000000"/>
                <w:sz w:val="22"/>
                <w:szCs w:val="22"/>
              </w:rPr>
            </w:pPr>
            <w:ins w:id="71732"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D7EA916" w14:textId="77777777" w:rsidR="00D74865" w:rsidRPr="00D74865" w:rsidRDefault="00D74865" w:rsidP="00D74865">
            <w:pPr>
              <w:spacing w:before="0" w:after="0" w:line="240" w:lineRule="auto"/>
              <w:jc w:val="center"/>
              <w:rPr>
                <w:ins w:id="71733" w:author="pete jones" w:date="2022-01-11T16:37:00Z"/>
                <w:rFonts w:ascii="Calibri" w:hAnsi="Calibri" w:cs="Calibri"/>
                <w:color w:val="000000"/>
                <w:sz w:val="22"/>
                <w:szCs w:val="22"/>
              </w:rPr>
            </w:pPr>
            <w:ins w:id="71734"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F297566" w14:textId="77777777" w:rsidR="00D74865" w:rsidRPr="00D74865" w:rsidRDefault="00D74865" w:rsidP="00D74865">
            <w:pPr>
              <w:spacing w:before="0" w:after="0" w:line="240" w:lineRule="auto"/>
              <w:jc w:val="center"/>
              <w:rPr>
                <w:ins w:id="71735" w:author="pete jones" w:date="2022-01-11T16:37:00Z"/>
                <w:rFonts w:ascii="Calibri" w:hAnsi="Calibri" w:cs="Calibri"/>
                <w:color w:val="000000"/>
                <w:sz w:val="22"/>
                <w:szCs w:val="22"/>
              </w:rPr>
            </w:pPr>
            <w:ins w:id="71736"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489C40A" w14:textId="77777777" w:rsidR="00D74865" w:rsidRPr="00D74865" w:rsidRDefault="00D74865" w:rsidP="00D74865">
            <w:pPr>
              <w:spacing w:before="0" w:after="0" w:line="240" w:lineRule="auto"/>
              <w:jc w:val="center"/>
              <w:rPr>
                <w:ins w:id="71737" w:author="pete jones" w:date="2022-01-11T16:37:00Z"/>
                <w:rFonts w:ascii="Calibri" w:hAnsi="Calibri" w:cs="Calibri"/>
                <w:color w:val="000000"/>
                <w:sz w:val="22"/>
                <w:szCs w:val="22"/>
              </w:rPr>
            </w:pPr>
            <w:ins w:id="7173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328262" w14:textId="77777777" w:rsidR="00D74865" w:rsidRPr="00D74865" w:rsidRDefault="00D74865" w:rsidP="00D74865">
            <w:pPr>
              <w:spacing w:before="0" w:after="0" w:line="240" w:lineRule="auto"/>
              <w:jc w:val="center"/>
              <w:rPr>
                <w:ins w:id="71739" w:author="pete jones" w:date="2022-01-11T16:37:00Z"/>
                <w:rFonts w:ascii="Calibri" w:hAnsi="Calibri" w:cs="Calibri"/>
                <w:color w:val="000000"/>
                <w:sz w:val="22"/>
                <w:szCs w:val="22"/>
              </w:rPr>
            </w:pPr>
            <w:ins w:id="71740"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C0BFC5" w14:textId="77777777" w:rsidR="00D74865" w:rsidRPr="00D74865" w:rsidRDefault="00D74865" w:rsidP="00D74865">
            <w:pPr>
              <w:spacing w:before="0" w:after="0" w:line="240" w:lineRule="auto"/>
              <w:jc w:val="center"/>
              <w:rPr>
                <w:ins w:id="71741" w:author="pete jones" w:date="2022-01-11T16:37:00Z"/>
                <w:rFonts w:ascii="Calibri" w:hAnsi="Calibri" w:cs="Calibri"/>
                <w:color w:val="000000"/>
                <w:sz w:val="22"/>
                <w:szCs w:val="22"/>
              </w:rPr>
            </w:pPr>
            <w:ins w:id="71742"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89BE0F" w14:textId="77777777" w:rsidR="00D74865" w:rsidRPr="00D74865" w:rsidRDefault="00D74865" w:rsidP="00D74865">
            <w:pPr>
              <w:spacing w:before="0" w:after="0" w:line="240" w:lineRule="auto"/>
              <w:jc w:val="center"/>
              <w:rPr>
                <w:ins w:id="71743" w:author="pete jones" w:date="2022-01-11T16:37:00Z"/>
                <w:rFonts w:ascii="Calibri" w:hAnsi="Calibri" w:cs="Calibri"/>
                <w:color w:val="000000"/>
                <w:sz w:val="22"/>
                <w:szCs w:val="22"/>
              </w:rPr>
            </w:pPr>
            <w:ins w:id="71744"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4D28F4" w14:textId="77777777" w:rsidR="00D74865" w:rsidRPr="00D74865" w:rsidRDefault="00D74865" w:rsidP="00D74865">
            <w:pPr>
              <w:spacing w:before="0" w:after="0" w:line="240" w:lineRule="auto"/>
              <w:jc w:val="center"/>
              <w:rPr>
                <w:ins w:id="71745" w:author="pete jones" w:date="2022-01-11T16:37:00Z"/>
                <w:rFonts w:ascii="Calibri" w:hAnsi="Calibri" w:cs="Calibri"/>
                <w:color w:val="000000"/>
                <w:sz w:val="22"/>
                <w:szCs w:val="22"/>
              </w:rPr>
            </w:pPr>
            <w:ins w:id="7174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28FAE0" w14:textId="77777777" w:rsidR="00D74865" w:rsidRPr="00D74865" w:rsidRDefault="00D74865" w:rsidP="00D74865">
            <w:pPr>
              <w:spacing w:before="0" w:after="0" w:line="240" w:lineRule="auto"/>
              <w:jc w:val="center"/>
              <w:rPr>
                <w:ins w:id="71747" w:author="pete jones" w:date="2022-01-11T16:37:00Z"/>
                <w:rFonts w:ascii="Calibri" w:hAnsi="Calibri" w:cs="Calibri"/>
                <w:color w:val="000000"/>
                <w:sz w:val="22"/>
                <w:szCs w:val="22"/>
              </w:rPr>
            </w:pPr>
            <w:ins w:id="71748"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62D1BDE" w14:textId="77777777" w:rsidR="00D74865" w:rsidRPr="00D74865" w:rsidRDefault="00D74865" w:rsidP="00D74865">
            <w:pPr>
              <w:spacing w:before="0" w:after="0" w:line="240" w:lineRule="auto"/>
              <w:jc w:val="center"/>
              <w:rPr>
                <w:ins w:id="71749" w:author="pete jones" w:date="2022-01-11T16:37:00Z"/>
                <w:rFonts w:ascii="Calibri" w:hAnsi="Calibri" w:cs="Calibri"/>
                <w:color w:val="000000"/>
                <w:sz w:val="22"/>
                <w:szCs w:val="22"/>
              </w:rPr>
            </w:pPr>
            <w:ins w:id="71750" w:author="pete jones" w:date="2022-01-11T16:37:00Z">
              <w:r w:rsidRPr="00D74865">
                <w:rPr>
                  <w:rFonts w:ascii="Calibri" w:hAnsi="Calibri" w:cs="Calibri"/>
                  <w:color w:val="000000"/>
                  <w:sz w:val="22"/>
                  <w:szCs w:val="22"/>
                </w:rPr>
                <w:t> </w:t>
              </w:r>
            </w:ins>
          </w:p>
        </w:tc>
      </w:tr>
      <w:tr w:rsidR="00D74865" w:rsidRPr="00D74865" w14:paraId="5B888C6A" w14:textId="77777777" w:rsidTr="00D74865">
        <w:trPr>
          <w:trHeight w:val="300"/>
          <w:ins w:id="71751"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42E26CA" w14:textId="77777777" w:rsidR="00D74865" w:rsidRPr="00D74865" w:rsidRDefault="00D74865" w:rsidP="00D74865">
            <w:pPr>
              <w:spacing w:before="0" w:after="0" w:line="240" w:lineRule="auto"/>
              <w:jc w:val="center"/>
              <w:rPr>
                <w:ins w:id="71752" w:author="pete jones" w:date="2022-01-11T16:37:00Z"/>
                <w:rFonts w:ascii="Calibri" w:hAnsi="Calibri" w:cs="Calibri"/>
                <w:color w:val="000000"/>
                <w:sz w:val="22"/>
                <w:szCs w:val="22"/>
              </w:rPr>
            </w:pPr>
            <w:ins w:id="71753" w:author="pete jones" w:date="2022-01-11T16:37:00Z">
              <w:r w:rsidRPr="00D74865">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992DB50" w14:textId="77777777" w:rsidR="00D74865" w:rsidRPr="00D74865" w:rsidRDefault="00D74865" w:rsidP="00D74865">
            <w:pPr>
              <w:spacing w:before="0" w:after="0" w:line="240" w:lineRule="auto"/>
              <w:jc w:val="left"/>
              <w:rPr>
                <w:ins w:id="71754" w:author="pete jones" w:date="2022-01-11T16:37:00Z"/>
                <w:rFonts w:ascii="Calibri" w:hAnsi="Calibri" w:cs="Calibri"/>
                <w:color w:val="000000"/>
                <w:sz w:val="22"/>
                <w:szCs w:val="22"/>
              </w:rPr>
            </w:pPr>
            <w:ins w:id="71755" w:author="pete jones" w:date="2022-01-11T16:37:00Z">
              <w:r w:rsidRPr="00D74865">
                <w:rPr>
                  <w:rFonts w:ascii="Calibri" w:hAnsi="Calibri" w:cs="Calibri"/>
                  <w:color w:val="000000"/>
                  <w:sz w:val="22"/>
                  <w:szCs w:val="22"/>
                </w:rPr>
                <w:t>Mechanical Engineering in Sport</w:t>
              </w:r>
            </w:ins>
          </w:p>
        </w:tc>
        <w:tc>
          <w:tcPr>
            <w:tcW w:w="419" w:type="dxa"/>
            <w:tcBorders>
              <w:top w:val="nil"/>
              <w:left w:val="nil"/>
              <w:bottom w:val="single" w:sz="4" w:space="0" w:color="auto"/>
              <w:right w:val="single" w:sz="4" w:space="0" w:color="auto"/>
            </w:tcBorders>
            <w:shd w:val="clear" w:color="auto" w:fill="auto"/>
            <w:noWrap/>
            <w:vAlign w:val="bottom"/>
            <w:hideMark/>
          </w:tcPr>
          <w:p w14:paraId="21F4744A" w14:textId="77777777" w:rsidR="00D74865" w:rsidRPr="00D74865" w:rsidRDefault="00D74865" w:rsidP="00D74865">
            <w:pPr>
              <w:spacing w:before="0" w:after="0" w:line="240" w:lineRule="auto"/>
              <w:jc w:val="center"/>
              <w:rPr>
                <w:ins w:id="71756" w:author="pete jones" w:date="2022-01-11T16:37:00Z"/>
                <w:rFonts w:ascii="Calibri" w:hAnsi="Calibri" w:cs="Calibri"/>
                <w:color w:val="000000"/>
                <w:sz w:val="22"/>
                <w:szCs w:val="22"/>
              </w:rPr>
            </w:pPr>
            <w:ins w:id="71757" w:author="pete jones" w:date="2022-01-11T16:37:00Z">
              <w:r w:rsidRPr="00D74865">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3A1E07C3" w14:textId="77777777" w:rsidR="00D74865" w:rsidRPr="00D74865" w:rsidRDefault="00D74865" w:rsidP="00D74865">
            <w:pPr>
              <w:spacing w:before="0" w:after="0" w:line="240" w:lineRule="auto"/>
              <w:jc w:val="center"/>
              <w:rPr>
                <w:ins w:id="71758" w:author="pete jones" w:date="2022-01-11T16:37:00Z"/>
                <w:rFonts w:ascii="Calibri" w:hAnsi="Calibri" w:cs="Calibri"/>
                <w:color w:val="000000"/>
                <w:sz w:val="22"/>
                <w:szCs w:val="22"/>
              </w:rPr>
            </w:pPr>
            <w:ins w:id="71759" w:author="pete jones" w:date="2022-01-11T16:37:00Z">
              <w:r w:rsidRPr="00D74865">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D1C8541" w14:textId="77777777" w:rsidR="00D74865" w:rsidRPr="00D74865" w:rsidRDefault="00D74865" w:rsidP="00D74865">
            <w:pPr>
              <w:spacing w:before="0" w:after="0" w:line="240" w:lineRule="auto"/>
              <w:jc w:val="center"/>
              <w:rPr>
                <w:ins w:id="71760" w:author="pete jones" w:date="2022-01-11T16:37:00Z"/>
                <w:rFonts w:ascii="Calibri" w:hAnsi="Calibri" w:cs="Calibri"/>
                <w:color w:val="000000"/>
                <w:sz w:val="22"/>
                <w:szCs w:val="22"/>
              </w:rPr>
            </w:pPr>
            <w:ins w:id="71761"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A30D80B" w14:textId="77777777" w:rsidR="00D74865" w:rsidRPr="00D74865" w:rsidRDefault="00D74865" w:rsidP="00D74865">
            <w:pPr>
              <w:spacing w:before="0" w:after="0" w:line="240" w:lineRule="auto"/>
              <w:jc w:val="center"/>
              <w:rPr>
                <w:ins w:id="71762" w:author="pete jones" w:date="2022-01-11T16:37:00Z"/>
                <w:rFonts w:ascii="Calibri" w:hAnsi="Calibri" w:cs="Calibri"/>
                <w:color w:val="000000"/>
                <w:sz w:val="22"/>
                <w:szCs w:val="22"/>
              </w:rPr>
            </w:pPr>
            <w:ins w:id="71763"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EDCF822" w14:textId="77777777" w:rsidR="00D74865" w:rsidRPr="00D74865" w:rsidRDefault="00D74865" w:rsidP="00D74865">
            <w:pPr>
              <w:spacing w:before="0" w:after="0" w:line="240" w:lineRule="auto"/>
              <w:jc w:val="center"/>
              <w:rPr>
                <w:ins w:id="71764" w:author="pete jones" w:date="2022-01-11T16:37:00Z"/>
                <w:rFonts w:ascii="Calibri" w:hAnsi="Calibri" w:cs="Calibri"/>
                <w:color w:val="000000"/>
                <w:sz w:val="22"/>
                <w:szCs w:val="22"/>
              </w:rPr>
            </w:pPr>
            <w:ins w:id="71765"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E281DE5" w14:textId="77777777" w:rsidR="00D74865" w:rsidRPr="00D74865" w:rsidRDefault="00D74865" w:rsidP="00D74865">
            <w:pPr>
              <w:spacing w:before="0" w:after="0" w:line="240" w:lineRule="auto"/>
              <w:jc w:val="center"/>
              <w:rPr>
                <w:ins w:id="71766" w:author="pete jones" w:date="2022-01-11T16:37:00Z"/>
                <w:rFonts w:ascii="Calibri" w:hAnsi="Calibri" w:cs="Calibri"/>
                <w:color w:val="000000"/>
                <w:sz w:val="22"/>
                <w:szCs w:val="22"/>
              </w:rPr>
            </w:pPr>
            <w:ins w:id="71767"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0FC99C" w14:textId="77777777" w:rsidR="00D74865" w:rsidRPr="00D74865" w:rsidRDefault="00D74865" w:rsidP="00D74865">
            <w:pPr>
              <w:spacing w:before="0" w:after="0" w:line="240" w:lineRule="auto"/>
              <w:jc w:val="center"/>
              <w:rPr>
                <w:ins w:id="71768" w:author="pete jones" w:date="2022-01-11T16:37:00Z"/>
                <w:rFonts w:ascii="Calibri" w:hAnsi="Calibri" w:cs="Calibri"/>
                <w:color w:val="000000"/>
                <w:sz w:val="22"/>
                <w:szCs w:val="22"/>
              </w:rPr>
            </w:pPr>
            <w:ins w:id="71769"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B64368" w14:textId="77777777" w:rsidR="00D74865" w:rsidRPr="00D74865" w:rsidRDefault="00D74865" w:rsidP="00D74865">
            <w:pPr>
              <w:spacing w:before="0" w:after="0" w:line="240" w:lineRule="auto"/>
              <w:jc w:val="center"/>
              <w:rPr>
                <w:ins w:id="71770" w:author="pete jones" w:date="2022-01-11T16:37:00Z"/>
                <w:rFonts w:ascii="Calibri" w:hAnsi="Calibri" w:cs="Calibri"/>
                <w:color w:val="000000"/>
                <w:sz w:val="22"/>
                <w:szCs w:val="22"/>
              </w:rPr>
            </w:pPr>
            <w:ins w:id="71771"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44CF8A" w14:textId="77777777" w:rsidR="00D74865" w:rsidRPr="00D74865" w:rsidRDefault="00D74865" w:rsidP="00D74865">
            <w:pPr>
              <w:spacing w:before="0" w:after="0" w:line="240" w:lineRule="auto"/>
              <w:jc w:val="center"/>
              <w:rPr>
                <w:ins w:id="71772" w:author="pete jones" w:date="2022-01-11T16:37:00Z"/>
                <w:rFonts w:ascii="Calibri" w:hAnsi="Calibri" w:cs="Calibri"/>
                <w:color w:val="000000"/>
                <w:sz w:val="22"/>
                <w:szCs w:val="22"/>
              </w:rPr>
            </w:pPr>
            <w:ins w:id="71773"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DAA40A" w14:textId="77777777" w:rsidR="00D74865" w:rsidRPr="00D74865" w:rsidRDefault="00D74865" w:rsidP="00D74865">
            <w:pPr>
              <w:spacing w:before="0" w:after="0" w:line="240" w:lineRule="auto"/>
              <w:jc w:val="center"/>
              <w:rPr>
                <w:ins w:id="71774" w:author="pete jones" w:date="2022-01-11T16:37:00Z"/>
                <w:rFonts w:ascii="Calibri" w:hAnsi="Calibri" w:cs="Calibri"/>
                <w:color w:val="000000"/>
                <w:sz w:val="22"/>
                <w:szCs w:val="22"/>
              </w:rPr>
            </w:pPr>
            <w:ins w:id="71775"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D41BB3" w14:textId="77777777" w:rsidR="00D74865" w:rsidRPr="00D74865" w:rsidRDefault="00D74865" w:rsidP="00D74865">
            <w:pPr>
              <w:spacing w:before="0" w:after="0" w:line="240" w:lineRule="auto"/>
              <w:jc w:val="center"/>
              <w:rPr>
                <w:ins w:id="71776" w:author="pete jones" w:date="2022-01-11T16:37:00Z"/>
                <w:rFonts w:ascii="Calibri" w:hAnsi="Calibri" w:cs="Calibri"/>
                <w:color w:val="000000"/>
                <w:sz w:val="22"/>
                <w:szCs w:val="22"/>
              </w:rPr>
            </w:pPr>
            <w:ins w:id="71777"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7379CD5" w14:textId="77777777" w:rsidR="00D74865" w:rsidRPr="00D74865" w:rsidRDefault="00D74865" w:rsidP="00D74865">
            <w:pPr>
              <w:spacing w:before="0" w:after="0" w:line="240" w:lineRule="auto"/>
              <w:jc w:val="center"/>
              <w:rPr>
                <w:ins w:id="71778" w:author="pete jones" w:date="2022-01-11T16:37:00Z"/>
                <w:rFonts w:ascii="Calibri" w:hAnsi="Calibri" w:cs="Calibri"/>
                <w:color w:val="000000"/>
                <w:sz w:val="22"/>
                <w:szCs w:val="22"/>
              </w:rPr>
            </w:pPr>
            <w:ins w:id="71779" w:author="pete jones" w:date="2022-01-11T16:37:00Z">
              <w:r w:rsidRPr="00D74865">
                <w:rPr>
                  <w:rFonts w:ascii="Calibri" w:hAnsi="Calibri" w:cs="Calibri"/>
                  <w:color w:val="000000"/>
                  <w:sz w:val="22"/>
                  <w:szCs w:val="22"/>
                </w:rPr>
                <w:t> </w:t>
              </w:r>
            </w:ins>
          </w:p>
        </w:tc>
      </w:tr>
      <w:tr w:rsidR="00D74865" w:rsidRPr="00D74865" w14:paraId="777FFA29" w14:textId="77777777" w:rsidTr="00D74865">
        <w:trPr>
          <w:trHeight w:val="300"/>
          <w:ins w:id="71780" w:author="pete jones" w:date="2022-01-11T16:3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07FB413" w14:textId="77777777" w:rsidR="00D74865" w:rsidRPr="00D74865" w:rsidRDefault="00D74865" w:rsidP="00D74865">
            <w:pPr>
              <w:spacing w:before="0" w:after="0" w:line="240" w:lineRule="auto"/>
              <w:jc w:val="center"/>
              <w:rPr>
                <w:ins w:id="71781" w:author="pete jones" w:date="2022-01-11T16:37:00Z"/>
                <w:rFonts w:ascii="Calibri" w:hAnsi="Calibri" w:cs="Calibri"/>
                <w:color w:val="000000"/>
                <w:sz w:val="22"/>
                <w:szCs w:val="22"/>
              </w:rPr>
            </w:pPr>
            <w:ins w:id="71782" w:author="pete jones" w:date="2022-01-11T16:37:00Z">
              <w:r w:rsidRPr="00D74865">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5E2BF027" w14:textId="77777777" w:rsidR="00D74865" w:rsidRPr="00D74865" w:rsidRDefault="00D74865" w:rsidP="00D74865">
            <w:pPr>
              <w:spacing w:before="0" w:after="0" w:line="240" w:lineRule="auto"/>
              <w:jc w:val="left"/>
              <w:rPr>
                <w:ins w:id="71783" w:author="pete jones" w:date="2022-01-11T16:37:00Z"/>
                <w:rFonts w:ascii="Calibri" w:hAnsi="Calibri" w:cs="Calibri"/>
                <w:color w:val="000000"/>
                <w:sz w:val="22"/>
                <w:szCs w:val="22"/>
              </w:rPr>
            </w:pPr>
            <w:ins w:id="71784" w:author="pete jones" w:date="2022-01-11T16:37:00Z">
              <w:r w:rsidRPr="00D74865">
                <w:rPr>
                  <w:rFonts w:ascii="Calibri" w:hAnsi="Calibri" w:cs="Calibri"/>
                  <w:color w:val="000000"/>
                  <w:sz w:val="22"/>
                  <w:szCs w:val="22"/>
                </w:rPr>
                <w:t>Yr3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56A8EB4C" w14:textId="77777777" w:rsidR="00D74865" w:rsidRPr="00D74865" w:rsidRDefault="00D74865" w:rsidP="00D74865">
            <w:pPr>
              <w:spacing w:before="0" w:after="0" w:line="240" w:lineRule="auto"/>
              <w:jc w:val="center"/>
              <w:rPr>
                <w:ins w:id="71785" w:author="pete jones" w:date="2022-01-11T16:37:00Z"/>
                <w:rFonts w:ascii="Calibri" w:hAnsi="Calibri" w:cs="Calibri"/>
                <w:color w:val="000000"/>
                <w:sz w:val="22"/>
                <w:szCs w:val="22"/>
              </w:rPr>
            </w:pPr>
            <w:ins w:id="71786" w:author="pete jones" w:date="2022-01-11T16:37:00Z">
              <w:r w:rsidRPr="00D74865">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2957A85D" w14:textId="77777777" w:rsidR="00D74865" w:rsidRPr="00D74865" w:rsidRDefault="00D74865" w:rsidP="00D74865">
            <w:pPr>
              <w:spacing w:before="0" w:after="0" w:line="240" w:lineRule="auto"/>
              <w:jc w:val="center"/>
              <w:rPr>
                <w:ins w:id="71787" w:author="pete jones" w:date="2022-01-11T16:37:00Z"/>
                <w:rFonts w:ascii="Calibri" w:hAnsi="Calibri" w:cs="Calibri"/>
                <w:color w:val="000000"/>
                <w:sz w:val="22"/>
                <w:szCs w:val="22"/>
              </w:rPr>
            </w:pPr>
            <w:ins w:id="71788" w:author="pete jones" w:date="2022-01-11T16:37:00Z">
              <w:r w:rsidRPr="00D74865">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22E2C4E3" w14:textId="77777777" w:rsidR="00D74865" w:rsidRPr="00D74865" w:rsidRDefault="00D74865" w:rsidP="00D74865">
            <w:pPr>
              <w:spacing w:before="0" w:after="0" w:line="240" w:lineRule="auto"/>
              <w:jc w:val="center"/>
              <w:rPr>
                <w:ins w:id="71789" w:author="pete jones" w:date="2022-01-11T16:37:00Z"/>
                <w:rFonts w:ascii="Calibri" w:hAnsi="Calibri" w:cs="Calibri"/>
                <w:color w:val="000000"/>
                <w:sz w:val="22"/>
                <w:szCs w:val="22"/>
              </w:rPr>
            </w:pPr>
            <w:ins w:id="71790"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0A80EC8" w14:textId="77777777" w:rsidR="00D74865" w:rsidRPr="00D74865" w:rsidRDefault="00D74865" w:rsidP="00D74865">
            <w:pPr>
              <w:spacing w:before="0" w:after="0" w:line="240" w:lineRule="auto"/>
              <w:jc w:val="center"/>
              <w:rPr>
                <w:ins w:id="71791" w:author="pete jones" w:date="2022-01-11T16:37:00Z"/>
                <w:rFonts w:ascii="Calibri" w:hAnsi="Calibri" w:cs="Calibri"/>
                <w:color w:val="000000"/>
                <w:sz w:val="22"/>
                <w:szCs w:val="22"/>
              </w:rPr>
            </w:pPr>
            <w:ins w:id="71792"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A4BF215" w14:textId="77777777" w:rsidR="00D74865" w:rsidRPr="00D74865" w:rsidRDefault="00D74865" w:rsidP="00D74865">
            <w:pPr>
              <w:spacing w:before="0" w:after="0" w:line="240" w:lineRule="auto"/>
              <w:jc w:val="center"/>
              <w:rPr>
                <w:ins w:id="71793" w:author="pete jones" w:date="2022-01-11T16:37:00Z"/>
                <w:rFonts w:ascii="Calibri" w:hAnsi="Calibri" w:cs="Calibri"/>
                <w:color w:val="000000"/>
                <w:sz w:val="22"/>
                <w:szCs w:val="22"/>
              </w:rPr>
            </w:pPr>
            <w:ins w:id="71794" w:author="pete jones" w:date="2022-01-11T16:37:00Z">
              <w:r w:rsidRPr="00D74865">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E931154" w14:textId="77777777" w:rsidR="00D74865" w:rsidRPr="00D74865" w:rsidRDefault="00D74865" w:rsidP="00D74865">
            <w:pPr>
              <w:spacing w:before="0" w:after="0" w:line="240" w:lineRule="auto"/>
              <w:jc w:val="center"/>
              <w:rPr>
                <w:ins w:id="71795" w:author="pete jones" w:date="2022-01-11T16:37:00Z"/>
                <w:rFonts w:ascii="Calibri" w:hAnsi="Calibri" w:cs="Calibri"/>
                <w:color w:val="000000"/>
                <w:sz w:val="22"/>
                <w:szCs w:val="22"/>
              </w:rPr>
            </w:pPr>
            <w:ins w:id="71796"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0CAD89" w14:textId="77777777" w:rsidR="00D74865" w:rsidRPr="00D74865" w:rsidRDefault="00D74865" w:rsidP="00D74865">
            <w:pPr>
              <w:spacing w:before="0" w:after="0" w:line="240" w:lineRule="auto"/>
              <w:jc w:val="center"/>
              <w:rPr>
                <w:ins w:id="71797" w:author="pete jones" w:date="2022-01-11T16:37:00Z"/>
                <w:rFonts w:ascii="Calibri" w:hAnsi="Calibri" w:cs="Calibri"/>
                <w:color w:val="000000"/>
                <w:sz w:val="22"/>
                <w:szCs w:val="22"/>
              </w:rPr>
            </w:pPr>
            <w:ins w:id="71798" w:author="pete jones" w:date="2022-01-11T16:37:00Z">
              <w:r w:rsidRPr="00D74865">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6A61CC" w14:textId="77777777" w:rsidR="00D74865" w:rsidRPr="00D74865" w:rsidRDefault="00D74865" w:rsidP="00D74865">
            <w:pPr>
              <w:spacing w:before="0" w:after="0" w:line="240" w:lineRule="auto"/>
              <w:jc w:val="center"/>
              <w:rPr>
                <w:ins w:id="71799" w:author="pete jones" w:date="2022-01-11T16:37:00Z"/>
                <w:rFonts w:ascii="Calibri" w:hAnsi="Calibri" w:cs="Calibri"/>
                <w:color w:val="000000"/>
                <w:sz w:val="22"/>
                <w:szCs w:val="22"/>
              </w:rPr>
            </w:pPr>
            <w:ins w:id="71800" w:author="pete jones" w:date="2022-01-11T16:37:00Z">
              <w:r w:rsidRPr="00D74865">
                <w:rPr>
                  <w:rFonts w:ascii="Calibri" w:hAnsi="Calibri" w:cs="Calibri"/>
                  <w:color w:val="000000"/>
                  <w:sz w:val="22"/>
                  <w:szCs w:val="22"/>
                </w:rPr>
                <w:t>22</w:t>
              </w:r>
            </w:ins>
          </w:p>
        </w:tc>
        <w:tc>
          <w:tcPr>
            <w:tcW w:w="399" w:type="dxa"/>
            <w:tcBorders>
              <w:top w:val="nil"/>
              <w:left w:val="nil"/>
              <w:bottom w:val="single" w:sz="4" w:space="0" w:color="auto"/>
              <w:right w:val="single" w:sz="4" w:space="0" w:color="auto"/>
            </w:tcBorders>
            <w:shd w:val="clear" w:color="auto" w:fill="auto"/>
            <w:noWrap/>
            <w:vAlign w:val="bottom"/>
            <w:hideMark/>
          </w:tcPr>
          <w:p w14:paraId="7C36A0DA" w14:textId="77777777" w:rsidR="00D74865" w:rsidRPr="00D74865" w:rsidRDefault="00D74865" w:rsidP="00D74865">
            <w:pPr>
              <w:spacing w:before="0" w:after="0" w:line="240" w:lineRule="auto"/>
              <w:jc w:val="center"/>
              <w:rPr>
                <w:ins w:id="71801" w:author="pete jones" w:date="2022-01-11T16:37:00Z"/>
                <w:rFonts w:ascii="Calibri" w:hAnsi="Calibri" w:cs="Calibri"/>
                <w:color w:val="000000"/>
                <w:sz w:val="22"/>
                <w:szCs w:val="22"/>
              </w:rPr>
            </w:pPr>
            <w:ins w:id="71802" w:author="pete jones" w:date="2022-01-11T16:37:00Z">
              <w:r w:rsidRPr="00D74865">
                <w:rPr>
                  <w:rFonts w:ascii="Calibri" w:hAnsi="Calibri" w:cs="Calibri"/>
                  <w:color w:val="000000"/>
                  <w:sz w:val="22"/>
                  <w:szCs w:val="22"/>
                </w:rPr>
                <w:t>78</w:t>
              </w:r>
            </w:ins>
          </w:p>
        </w:tc>
        <w:tc>
          <w:tcPr>
            <w:tcW w:w="399" w:type="dxa"/>
            <w:tcBorders>
              <w:top w:val="nil"/>
              <w:left w:val="nil"/>
              <w:bottom w:val="single" w:sz="4" w:space="0" w:color="auto"/>
              <w:right w:val="single" w:sz="4" w:space="0" w:color="auto"/>
            </w:tcBorders>
            <w:shd w:val="clear" w:color="auto" w:fill="auto"/>
            <w:noWrap/>
            <w:vAlign w:val="bottom"/>
            <w:hideMark/>
          </w:tcPr>
          <w:p w14:paraId="56C5D1EA" w14:textId="77777777" w:rsidR="00D74865" w:rsidRPr="00D74865" w:rsidRDefault="00D74865" w:rsidP="00D74865">
            <w:pPr>
              <w:spacing w:before="0" w:after="0" w:line="240" w:lineRule="auto"/>
              <w:jc w:val="center"/>
              <w:rPr>
                <w:ins w:id="71803" w:author="pete jones" w:date="2022-01-11T16:37:00Z"/>
                <w:rFonts w:ascii="Calibri" w:hAnsi="Calibri" w:cs="Calibri"/>
                <w:color w:val="000000"/>
                <w:sz w:val="22"/>
                <w:szCs w:val="22"/>
              </w:rPr>
            </w:pPr>
            <w:ins w:id="71804" w:author="pete jones" w:date="2022-01-11T16:37:00Z">
              <w:r w:rsidRPr="00D74865">
                <w:rPr>
                  <w:rFonts w:ascii="Calibri" w:hAnsi="Calibri" w:cs="Calibri"/>
                  <w:color w:val="000000"/>
                  <w:sz w:val="22"/>
                  <w:szCs w:val="22"/>
                </w:rPr>
                <w:t>25</w:t>
              </w:r>
            </w:ins>
          </w:p>
        </w:tc>
        <w:tc>
          <w:tcPr>
            <w:tcW w:w="399" w:type="dxa"/>
            <w:tcBorders>
              <w:top w:val="nil"/>
              <w:left w:val="nil"/>
              <w:bottom w:val="single" w:sz="4" w:space="0" w:color="auto"/>
              <w:right w:val="single" w:sz="4" w:space="0" w:color="auto"/>
            </w:tcBorders>
            <w:shd w:val="clear" w:color="auto" w:fill="auto"/>
            <w:noWrap/>
            <w:vAlign w:val="bottom"/>
            <w:hideMark/>
          </w:tcPr>
          <w:p w14:paraId="7E12EE9F" w14:textId="77777777" w:rsidR="00D74865" w:rsidRPr="00D74865" w:rsidRDefault="00D74865" w:rsidP="00D74865">
            <w:pPr>
              <w:spacing w:before="0" w:after="0" w:line="240" w:lineRule="auto"/>
              <w:jc w:val="center"/>
              <w:rPr>
                <w:ins w:id="71805" w:author="pete jones" w:date="2022-01-11T16:37:00Z"/>
                <w:rFonts w:ascii="Calibri" w:hAnsi="Calibri" w:cs="Calibri"/>
                <w:color w:val="000000"/>
                <w:sz w:val="22"/>
                <w:szCs w:val="22"/>
              </w:rPr>
            </w:pPr>
            <w:ins w:id="71806" w:author="pete jones" w:date="2022-01-11T16:37:00Z">
              <w:r w:rsidRPr="00D74865">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7594A31" w14:textId="77777777" w:rsidR="00D74865" w:rsidRPr="00D74865" w:rsidRDefault="00D74865" w:rsidP="00D74865">
            <w:pPr>
              <w:spacing w:before="0" w:after="0" w:line="240" w:lineRule="auto"/>
              <w:jc w:val="center"/>
              <w:rPr>
                <w:ins w:id="71807" w:author="pete jones" w:date="2022-01-11T16:37:00Z"/>
                <w:rFonts w:ascii="Calibri" w:hAnsi="Calibri" w:cs="Calibri"/>
                <w:color w:val="000000"/>
                <w:sz w:val="22"/>
                <w:szCs w:val="22"/>
              </w:rPr>
            </w:pPr>
            <w:ins w:id="71808" w:author="pete jones" w:date="2022-01-11T16:37:00Z">
              <w:r w:rsidRPr="00D74865">
                <w:rPr>
                  <w:rFonts w:ascii="Calibri" w:hAnsi="Calibri" w:cs="Calibri"/>
                  <w:color w:val="000000"/>
                  <w:sz w:val="22"/>
                  <w:szCs w:val="22"/>
                </w:rPr>
                <w:t>75</w:t>
              </w:r>
            </w:ins>
          </w:p>
        </w:tc>
      </w:tr>
    </w:tbl>
    <w:p w14:paraId="00A42849" w14:textId="06683D0A" w:rsidR="00D74865" w:rsidRDefault="00D74865" w:rsidP="009C63DC">
      <w:pPr>
        <w:jc w:val="left"/>
        <w:rPr>
          <w:ins w:id="71809" w:author="pete jones" w:date="2022-01-11T16:38:00Z"/>
        </w:rPr>
      </w:pPr>
    </w:p>
    <w:tbl>
      <w:tblPr>
        <w:tblW w:w="10697"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910219" w:rsidRPr="00910219" w14:paraId="6B33B97E" w14:textId="77777777" w:rsidTr="00910219">
        <w:trPr>
          <w:trHeight w:val="300"/>
          <w:ins w:id="71810" w:author="pete jones" w:date="2022-01-11T16:38:00Z"/>
        </w:trPr>
        <w:tc>
          <w:tcPr>
            <w:tcW w:w="416" w:type="dxa"/>
            <w:tcBorders>
              <w:top w:val="nil"/>
              <w:left w:val="nil"/>
              <w:bottom w:val="nil"/>
              <w:right w:val="nil"/>
            </w:tcBorders>
            <w:shd w:val="clear" w:color="auto" w:fill="auto"/>
            <w:noWrap/>
            <w:vAlign w:val="center"/>
            <w:hideMark/>
          </w:tcPr>
          <w:p w14:paraId="1911074A" w14:textId="77777777" w:rsidR="00910219" w:rsidRPr="00910219" w:rsidRDefault="00910219" w:rsidP="00910219">
            <w:pPr>
              <w:spacing w:before="0" w:after="0" w:line="240" w:lineRule="auto"/>
              <w:jc w:val="left"/>
              <w:rPr>
                <w:ins w:id="71811" w:author="pete jones" w:date="2022-01-11T16:38: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D515090" w14:textId="59A46849" w:rsidR="00910219" w:rsidRPr="00910219" w:rsidRDefault="00910219" w:rsidP="00910219">
            <w:pPr>
              <w:spacing w:before="0" w:after="0" w:line="240" w:lineRule="auto"/>
              <w:jc w:val="center"/>
              <w:rPr>
                <w:ins w:id="71812" w:author="pete jones" w:date="2022-01-11T16:38:00Z"/>
                <w:rFonts w:ascii="Calibri" w:hAnsi="Calibri" w:cs="Calibri"/>
                <w:b/>
                <w:bCs/>
                <w:color w:val="000000"/>
                <w:sz w:val="32"/>
                <w:szCs w:val="32"/>
              </w:rPr>
            </w:pPr>
            <w:ins w:id="71813" w:author="pete jones" w:date="2022-01-11T16:38:00Z">
              <w:r w:rsidRPr="00910219">
                <w:rPr>
                  <w:rFonts w:ascii="Calibri" w:hAnsi="Calibri" w:cs="Calibri"/>
                  <w:b/>
                  <w:bCs/>
                  <w:color w:val="000000"/>
                  <w:sz w:val="32"/>
                  <w:szCs w:val="32"/>
                </w:rPr>
                <w:t>Liverpool John Moore’s University</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38C845E" w14:textId="77777777" w:rsidR="00910219" w:rsidRPr="00910219" w:rsidRDefault="00910219" w:rsidP="00910219">
            <w:pPr>
              <w:spacing w:before="0" w:after="0" w:line="240" w:lineRule="auto"/>
              <w:jc w:val="right"/>
              <w:rPr>
                <w:ins w:id="71814" w:author="pete jones" w:date="2022-01-11T16:38:00Z"/>
                <w:rFonts w:ascii="Calibri" w:hAnsi="Calibri" w:cs="Calibri"/>
                <w:color w:val="000000"/>
                <w:sz w:val="22"/>
                <w:szCs w:val="22"/>
              </w:rPr>
            </w:pPr>
            <w:ins w:id="71815" w:author="pete jones" w:date="2022-01-11T16:38: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0BF051A" w14:textId="77777777" w:rsidR="00910219" w:rsidRPr="00910219" w:rsidRDefault="00910219" w:rsidP="00910219">
            <w:pPr>
              <w:spacing w:before="0" w:after="0" w:line="240" w:lineRule="auto"/>
              <w:jc w:val="center"/>
              <w:rPr>
                <w:ins w:id="71816" w:author="pete jones" w:date="2022-01-11T16:38:00Z"/>
                <w:rFonts w:ascii="Calibri" w:hAnsi="Calibri" w:cs="Calibri"/>
                <w:color w:val="000000"/>
                <w:sz w:val="22"/>
                <w:szCs w:val="22"/>
              </w:rPr>
            </w:pPr>
            <w:ins w:id="71817" w:author="pete jones" w:date="2022-01-11T16:38:00Z">
              <w:r w:rsidRPr="00910219">
                <w:rPr>
                  <w:rFonts w:ascii="Calibri" w:hAnsi="Calibri" w:cs="Calibri"/>
                  <w:color w:val="000000"/>
                  <w:sz w:val="22"/>
                  <w:szCs w:val="22"/>
                </w:rPr>
                <w:t>73</w:t>
              </w:r>
            </w:ins>
          </w:p>
        </w:tc>
      </w:tr>
      <w:tr w:rsidR="00910219" w:rsidRPr="00910219" w14:paraId="2A4D0AB4" w14:textId="77777777" w:rsidTr="00910219">
        <w:trPr>
          <w:trHeight w:val="315"/>
          <w:ins w:id="71818" w:author="pete jones" w:date="2022-01-11T16:38:00Z"/>
        </w:trPr>
        <w:tc>
          <w:tcPr>
            <w:tcW w:w="416" w:type="dxa"/>
            <w:tcBorders>
              <w:top w:val="nil"/>
              <w:left w:val="nil"/>
              <w:bottom w:val="nil"/>
              <w:right w:val="nil"/>
            </w:tcBorders>
            <w:shd w:val="clear" w:color="auto" w:fill="auto"/>
            <w:noWrap/>
            <w:vAlign w:val="center"/>
            <w:hideMark/>
          </w:tcPr>
          <w:p w14:paraId="3A600B23" w14:textId="77777777" w:rsidR="00910219" w:rsidRPr="00910219" w:rsidRDefault="00910219" w:rsidP="00910219">
            <w:pPr>
              <w:spacing w:before="0" w:after="0" w:line="240" w:lineRule="auto"/>
              <w:jc w:val="center"/>
              <w:rPr>
                <w:ins w:id="71819" w:author="pete jones" w:date="2022-01-11T16:3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1981B01" w14:textId="77777777" w:rsidR="00910219" w:rsidRPr="00910219" w:rsidRDefault="00910219" w:rsidP="00910219">
            <w:pPr>
              <w:spacing w:before="0" w:after="0" w:line="240" w:lineRule="auto"/>
              <w:jc w:val="left"/>
              <w:rPr>
                <w:ins w:id="71820" w:author="pete jones" w:date="2022-01-11T16:38: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1350AE50" w14:textId="77777777" w:rsidR="00910219" w:rsidRPr="00910219" w:rsidRDefault="00910219" w:rsidP="00910219">
            <w:pPr>
              <w:spacing w:before="0" w:after="0" w:line="240" w:lineRule="auto"/>
              <w:jc w:val="right"/>
              <w:rPr>
                <w:ins w:id="71821" w:author="pete jones" w:date="2022-01-11T16:38:00Z"/>
                <w:rFonts w:ascii="Calibri" w:hAnsi="Calibri" w:cs="Calibri"/>
                <w:color w:val="000000"/>
                <w:sz w:val="22"/>
                <w:szCs w:val="22"/>
              </w:rPr>
            </w:pPr>
            <w:ins w:id="71822" w:author="pete jones" w:date="2022-01-11T16:38: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193BE857" w14:textId="77777777" w:rsidR="00910219" w:rsidRPr="00910219" w:rsidRDefault="00910219" w:rsidP="00910219">
            <w:pPr>
              <w:spacing w:before="0" w:after="0" w:line="240" w:lineRule="auto"/>
              <w:jc w:val="center"/>
              <w:rPr>
                <w:ins w:id="71823" w:author="pete jones" w:date="2022-01-11T16:38:00Z"/>
                <w:rFonts w:ascii="Calibri" w:hAnsi="Calibri" w:cs="Calibri"/>
                <w:color w:val="000000"/>
                <w:sz w:val="22"/>
                <w:szCs w:val="22"/>
              </w:rPr>
            </w:pPr>
            <w:ins w:id="71824" w:author="pete jones" w:date="2022-01-11T16:38:00Z">
              <w:r w:rsidRPr="00910219">
                <w:rPr>
                  <w:rFonts w:ascii="Calibri" w:hAnsi="Calibri" w:cs="Calibri"/>
                  <w:color w:val="000000"/>
                  <w:sz w:val="22"/>
                  <w:szCs w:val="22"/>
                </w:rPr>
                <w:t>51</w:t>
              </w:r>
            </w:ins>
          </w:p>
        </w:tc>
      </w:tr>
      <w:tr w:rsidR="00910219" w:rsidRPr="00910219" w14:paraId="3C800098" w14:textId="77777777" w:rsidTr="00910219">
        <w:trPr>
          <w:trHeight w:val="315"/>
          <w:ins w:id="71825" w:author="pete jones" w:date="2022-01-11T16:38:00Z"/>
        </w:trPr>
        <w:tc>
          <w:tcPr>
            <w:tcW w:w="416" w:type="dxa"/>
            <w:tcBorders>
              <w:top w:val="nil"/>
              <w:left w:val="nil"/>
              <w:bottom w:val="nil"/>
              <w:right w:val="nil"/>
            </w:tcBorders>
            <w:shd w:val="clear" w:color="auto" w:fill="auto"/>
            <w:noWrap/>
            <w:vAlign w:val="center"/>
            <w:hideMark/>
          </w:tcPr>
          <w:p w14:paraId="68A05E99" w14:textId="77777777" w:rsidR="00910219" w:rsidRPr="00910219" w:rsidRDefault="00910219" w:rsidP="00910219">
            <w:pPr>
              <w:spacing w:before="0" w:after="0" w:line="240" w:lineRule="auto"/>
              <w:jc w:val="center"/>
              <w:rPr>
                <w:ins w:id="71826" w:author="pete jones" w:date="2022-01-11T16:3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6B5A1129" w14:textId="77777777" w:rsidR="00910219" w:rsidRPr="00910219" w:rsidRDefault="00910219" w:rsidP="00910219">
            <w:pPr>
              <w:spacing w:before="0" w:after="0" w:line="240" w:lineRule="auto"/>
              <w:jc w:val="left"/>
              <w:rPr>
                <w:ins w:id="71827" w:author="pete jones" w:date="2022-01-11T16:38: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79513C37" w14:textId="77777777" w:rsidR="00910219" w:rsidRPr="00910219" w:rsidRDefault="00910219" w:rsidP="00910219">
            <w:pPr>
              <w:spacing w:before="0" w:after="0" w:line="240" w:lineRule="auto"/>
              <w:jc w:val="center"/>
              <w:rPr>
                <w:ins w:id="71828" w:author="pete jones" w:date="2022-01-11T16:38:00Z"/>
                <w:rFonts w:ascii="Calibri" w:hAnsi="Calibri" w:cs="Calibri"/>
                <w:b/>
                <w:bCs/>
                <w:i/>
                <w:iCs/>
                <w:color w:val="000000"/>
                <w:sz w:val="22"/>
                <w:szCs w:val="22"/>
              </w:rPr>
            </w:pPr>
            <w:ins w:id="71829" w:author="pete jones" w:date="2022-01-11T16:38:00Z">
              <w:r w:rsidRPr="00910219">
                <w:rPr>
                  <w:rFonts w:ascii="Calibri" w:hAnsi="Calibri" w:cs="Calibri"/>
                  <w:b/>
                  <w:bCs/>
                  <w:i/>
                  <w:iCs/>
                  <w:color w:val="000000"/>
                  <w:sz w:val="22"/>
                  <w:szCs w:val="22"/>
                </w:rPr>
                <w:t>Acceptance Criteria</w:t>
              </w:r>
            </w:ins>
          </w:p>
        </w:tc>
      </w:tr>
      <w:tr w:rsidR="00910219" w:rsidRPr="00910219" w14:paraId="15D149DD" w14:textId="77777777" w:rsidTr="00910219">
        <w:trPr>
          <w:trHeight w:val="300"/>
          <w:ins w:id="71830" w:author="pete jones" w:date="2022-01-11T16:38:00Z"/>
        </w:trPr>
        <w:tc>
          <w:tcPr>
            <w:tcW w:w="416" w:type="dxa"/>
            <w:tcBorders>
              <w:top w:val="nil"/>
              <w:left w:val="nil"/>
              <w:bottom w:val="nil"/>
              <w:right w:val="nil"/>
            </w:tcBorders>
            <w:shd w:val="clear" w:color="auto" w:fill="auto"/>
            <w:noWrap/>
            <w:vAlign w:val="center"/>
            <w:hideMark/>
          </w:tcPr>
          <w:p w14:paraId="15A38F61" w14:textId="77777777" w:rsidR="00910219" w:rsidRPr="00910219" w:rsidRDefault="00910219" w:rsidP="00910219">
            <w:pPr>
              <w:spacing w:before="0" w:after="0" w:line="240" w:lineRule="auto"/>
              <w:jc w:val="center"/>
              <w:rPr>
                <w:ins w:id="71831" w:author="pete jones" w:date="2022-01-11T16:38: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3EC02CA4" w14:textId="3B86544B" w:rsidR="00910219" w:rsidRPr="00910219" w:rsidRDefault="00910219" w:rsidP="00910219">
            <w:pPr>
              <w:spacing w:before="0" w:after="0" w:line="240" w:lineRule="auto"/>
              <w:jc w:val="left"/>
              <w:rPr>
                <w:ins w:id="71832" w:author="pete jones" w:date="2022-01-11T16:38:00Z"/>
                <w:rFonts w:ascii="Calibri" w:hAnsi="Calibri" w:cs="Calibri"/>
                <w:color w:val="000000"/>
                <w:sz w:val="22"/>
                <w:szCs w:val="22"/>
              </w:rPr>
            </w:pPr>
            <w:ins w:id="71833" w:author="pete jones" w:date="2022-01-11T16:38:00Z">
              <w:r w:rsidRPr="00910219">
                <w:rPr>
                  <w:rFonts w:ascii="Calibri" w:hAnsi="Calibri" w:cs="Calibri"/>
                  <w:color w:val="000000"/>
                  <w:sz w:val="22"/>
                  <w:szCs w:val="22"/>
                </w:rPr>
                <w:t xml:space="preserve">Estimated engineering intake 2018 (at 3%) of </w:t>
              </w:r>
            </w:ins>
            <w:ins w:id="71834" w:author="pete jones" w:date="2022-03-30T12:32:00Z">
              <w:r w:rsidR="00042512">
                <w:rPr>
                  <w:rFonts w:ascii="Calibri" w:hAnsi="Calibri" w:cs="Calibri"/>
                  <w:color w:val="000000"/>
                  <w:sz w:val="22"/>
                  <w:szCs w:val="22"/>
                </w:rPr>
                <w:t xml:space="preserve">the </w:t>
              </w:r>
            </w:ins>
            <w:ins w:id="71835" w:author="pete jones" w:date="2022-01-11T16:38: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D7D7674" w14:textId="77777777" w:rsidR="00910219" w:rsidRPr="00910219" w:rsidRDefault="00910219" w:rsidP="00910219">
            <w:pPr>
              <w:spacing w:before="0" w:after="0" w:line="240" w:lineRule="auto"/>
              <w:jc w:val="right"/>
              <w:rPr>
                <w:ins w:id="71836" w:author="pete jones" w:date="2022-01-11T16:38:00Z"/>
                <w:rFonts w:ascii="Calibri" w:hAnsi="Calibri" w:cs="Calibri"/>
                <w:color w:val="000000"/>
                <w:sz w:val="22"/>
                <w:szCs w:val="22"/>
              </w:rPr>
            </w:pPr>
            <w:ins w:id="71837" w:author="pete jones" w:date="2022-01-11T16:38: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136290B" w14:textId="77777777" w:rsidR="00910219" w:rsidRPr="00910219" w:rsidRDefault="00910219" w:rsidP="00910219">
            <w:pPr>
              <w:spacing w:before="0" w:after="0" w:line="240" w:lineRule="auto"/>
              <w:jc w:val="center"/>
              <w:rPr>
                <w:ins w:id="71838" w:author="pete jones" w:date="2022-01-11T16:38:00Z"/>
                <w:rFonts w:ascii="Calibri" w:hAnsi="Calibri" w:cs="Calibri"/>
                <w:color w:val="000000"/>
                <w:sz w:val="22"/>
                <w:szCs w:val="22"/>
              </w:rPr>
            </w:pPr>
            <w:ins w:id="71839" w:author="pete jones" w:date="2022-01-11T16:38:00Z">
              <w:r w:rsidRPr="00910219">
                <w:rPr>
                  <w:rFonts w:ascii="Calibri" w:hAnsi="Calibri" w:cs="Calibri"/>
                  <w:color w:val="000000"/>
                  <w:sz w:val="22"/>
                  <w:szCs w:val="22"/>
                </w:rPr>
                <w:t>BBC</w:t>
              </w:r>
            </w:ins>
          </w:p>
        </w:tc>
      </w:tr>
      <w:tr w:rsidR="00910219" w:rsidRPr="00910219" w14:paraId="202A07FF" w14:textId="77777777" w:rsidTr="00910219">
        <w:trPr>
          <w:trHeight w:val="315"/>
          <w:ins w:id="71840" w:author="pete jones" w:date="2022-01-11T16:38:00Z"/>
        </w:trPr>
        <w:tc>
          <w:tcPr>
            <w:tcW w:w="416" w:type="dxa"/>
            <w:tcBorders>
              <w:top w:val="nil"/>
              <w:left w:val="nil"/>
              <w:bottom w:val="nil"/>
              <w:right w:val="nil"/>
            </w:tcBorders>
            <w:shd w:val="clear" w:color="auto" w:fill="auto"/>
            <w:noWrap/>
            <w:vAlign w:val="center"/>
            <w:hideMark/>
          </w:tcPr>
          <w:p w14:paraId="190B65FA" w14:textId="77777777" w:rsidR="00910219" w:rsidRPr="00910219" w:rsidRDefault="00910219" w:rsidP="00910219">
            <w:pPr>
              <w:spacing w:before="0" w:after="0" w:line="240" w:lineRule="auto"/>
              <w:jc w:val="center"/>
              <w:rPr>
                <w:ins w:id="71841" w:author="pete jones" w:date="2022-01-11T16:38: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6553D9C2" w14:textId="77777777" w:rsidR="00910219" w:rsidRPr="00910219" w:rsidRDefault="00910219" w:rsidP="00910219">
            <w:pPr>
              <w:spacing w:before="0" w:after="0" w:line="240" w:lineRule="auto"/>
              <w:jc w:val="left"/>
              <w:rPr>
                <w:ins w:id="71842" w:author="pete jones" w:date="2022-01-11T16:38: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5CD5D6EE" w14:textId="77777777" w:rsidR="00910219" w:rsidRPr="00910219" w:rsidRDefault="00910219" w:rsidP="00910219">
            <w:pPr>
              <w:spacing w:before="0" w:after="0" w:line="240" w:lineRule="auto"/>
              <w:jc w:val="right"/>
              <w:rPr>
                <w:ins w:id="71843" w:author="pete jones" w:date="2022-01-11T16:38:00Z"/>
                <w:rFonts w:ascii="Calibri" w:hAnsi="Calibri" w:cs="Calibri"/>
                <w:color w:val="000000"/>
                <w:sz w:val="22"/>
                <w:szCs w:val="22"/>
              </w:rPr>
            </w:pPr>
            <w:ins w:id="71844" w:author="pete jones" w:date="2022-01-11T16:38: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12A35CC1" w14:textId="77777777" w:rsidR="00910219" w:rsidRPr="00910219" w:rsidRDefault="00910219" w:rsidP="00910219">
            <w:pPr>
              <w:spacing w:before="0" w:after="0" w:line="240" w:lineRule="auto"/>
              <w:jc w:val="center"/>
              <w:rPr>
                <w:ins w:id="71845" w:author="pete jones" w:date="2022-01-11T16:38:00Z"/>
                <w:rFonts w:ascii="Calibri" w:hAnsi="Calibri" w:cs="Calibri"/>
                <w:color w:val="000000"/>
                <w:sz w:val="22"/>
                <w:szCs w:val="22"/>
              </w:rPr>
            </w:pPr>
            <w:ins w:id="71846" w:author="pete jones" w:date="2022-01-11T16:38:00Z">
              <w:r w:rsidRPr="00910219">
                <w:rPr>
                  <w:rFonts w:ascii="Calibri" w:hAnsi="Calibri" w:cs="Calibri"/>
                  <w:color w:val="000000"/>
                  <w:sz w:val="22"/>
                  <w:szCs w:val="22"/>
                </w:rPr>
                <w:t>DMM</w:t>
              </w:r>
            </w:ins>
          </w:p>
        </w:tc>
      </w:tr>
      <w:tr w:rsidR="00910219" w:rsidRPr="00910219" w14:paraId="2941084A" w14:textId="77777777" w:rsidTr="00910219">
        <w:trPr>
          <w:trHeight w:val="315"/>
          <w:ins w:id="71847" w:author="pete jones" w:date="2022-01-11T16:38:00Z"/>
        </w:trPr>
        <w:tc>
          <w:tcPr>
            <w:tcW w:w="416" w:type="dxa"/>
            <w:tcBorders>
              <w:top w:val="nil"/>
              <w:left w:val="nil"/>
              <w:bottom w:val="nil"/>
              <w:right w:val="nil"/>
            </w:tcBorders>
            <w:shd w:val="clear" w:color="auto" w:fill="auto"/>
            <w:noWrap/>
            <w:vAlign w:val="center"/>
            <w:hideMark/>
          </w:tcPr>
          <w:p w14:paraId="078177BD" w14:textId="77777777" w:rsidR="00910219" w:rsidRPr="00910219" w:rsidRDefault="00910219" w:rsidP="00910219">
            <w:pPr>
              <w:spacing w:before="0" w:after="0" w:line="240" w:lineRule="auto"/>
              <w:jc w:val="center"/>
              <w:rPr>
                <w:ins w:id="71848" w:author="pete jones" w:date="2022-01-11T16:38: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0CDB46AF" w14:textId="77777777" w:rsidR="00910219" w:rsidRPr="00910219" w:rsidRDefault="00910219" w:rsidP="00910219">
            <w:pPr>
              <w:spacing w:before="0" w:after="0" w:line="240" w:lineRule="auto"/>
              <w:jc w:val="center"/>
              <w:rPr>
                <w:ins w:id="71849" w:author="pete jones" w:date="2022-01-11T16:38:00Z"/>
                <w:rFonts w:ascii="Calibri" w:hAnsi="Calibri" w:cs="Calibri"/>
                <w:b/>
                <w:bCs/>
                <w:color w:val="000000"/>
              </w:rPr>
            </w:pPr>
            <w:ins w:id="71850" w:author="pete jones" w:date="2022-01-11T16:38:00Z">
              <w:r w:rsidRPr="00910219">
                <w:rPr>
                  <w:rFonts w:ascii="Calibri" w:hAnsi="Calibri" w:cs="Calibri"/>
                  <w:b/>
                  <w:bCs/>
                  <w:color w:val="000000"/>
                </w:rPr>
                <w:t>194</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33363D1" w14:textId="77777777" w:rsidR="00910219" w:rsidRPr="00910219" w:rsidRDefault="00910219" w:rsidP="00910219">
            <w:pPr>
              <w:spacing w:before="0" w:after="0" w:line="240" w:lineRule="auto"/>
              <w:jc w:val="right"/>
              <w:rPr>
                <w:ins w:id="71851" w:author="pete jones" w:date="2022-01-11T16:38:00Z"/>
                <w:rFonts w:ascii="Calibri" w:hAnsi="Calibri" w:cs="Calibri"/>
                <w:color w:val="000000"/>
                <w:sz w:val="22"/>
                <w:szCs w:val="22"/>
              </w:rPr>
            </w:pPr>
            <w:ins w:id="71852" w:author="pete jones" w:date="2022-01-11T16:38: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75892443" w14:textId="77777777" w:rsidR="00910219" w:rsidRPr="00910219" w:rsidRDefault="00910219" w:rsidP="00910219">
            <w:pPr>
              <w:spacing w:before="0" w:after="0" w:line="240" w:lineRule="auto"/>
              <w:jc w:val="center"/>
              <w:rPr>
                <w:ins w:id="71853" w:author="pete jones" w:date="2022-01-11T16:38:00Z"/>
                <w:rFonts w:ascii="Calibri" w:hAnsi="Calibri" w:cs="Calibri"/>
                <w:color w:val="000000"/>
                <w:sz w:val="22"/>
                <w:szCs w:val="22"/>
              </w:rPr>
            </w:pPr>
            <w:ins w:id="71854" w:author="pete jones" w:date="2022-01-11T16:38:00Z">
              <w:r w:rsidRPr="00910219">
                <w:rPr>
                  <w:rFonts w:ascii="Calibri" w:hAnsi="Calibri" w:cs="Calibri"/>
                  <w:color w:val="000000"/>
                  <w:sz w:val="22"/>
                  <w:szCs w:val="22"/>
                </w:rPr>
                <w:t>112</w:t>
              </w:r>
            </w:ins>
          </w:p>
        </w:tc>
      </w:tr>
      <w:tr w:rsidR="00910219" w:rsidRPr="00910219" w14:paraId="73EEBD36" w14:textId="77777777" w:rsidTr="00910219">
        <w:trPr>
          <w:trHeight w:val="315"/>
          <w:ins w:id="71855" w:author="pete jones" w:date="2022-01-11T16:38:00Z"/>
        </w:trPr>
        <w:tc>
          <w:tcPr>
            <w:tcW w:w="416" w:type="dxa"/>
            <w:tcBorders>
              <w:top w:val="nil"/>
              <w:left w:val="nil"/>
              <w:bottom w:val="nil"/>
              <w:right w:val="nil"/>
            </w:tcBorders>
            <w:shd w:val="clear" w:color="auto" w:fill="auto"/>
            <w:noWrap/>
            <w:vAlign w:val="center"/>
            <w:hideMark/>
          </w:tcPr>
          <w:p w14:paraId="3EE7D2BA" w14:textId="77777777" w:rsidR="00910219" w:rsidRPr="00910219" w:rsidRDefault="00910219" w:rsidP="00910219">
            <w:pPr>
              <w:spacing w:before="0" w:after="0" w:line="240" w:lineRule="auto"/>
              <w:jc w:val="center"/>
              <w:rPr>
                <w:ins w:id="71856" w:author="pete jones" w:date="2022-01-11T16:38: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5E8C0D39" w14:textId="7934B326" w:rsidR="00910219" w:rsidRPr="00910219" w:rsidRDefault="00910219" w:rsidP="00910219">
            <w:pPr>
              <w:spacing w:before="0" w:after="0" w:line="240" w:lineRule="auto"/>
              <w:jc w:val="left"/>
              <w:rPr>
                <w:ins w:id="71857" w:author="pete jones" w:date="2022-01-11T16:38:00Z"/>
                <w:rFonts w:ascii="Calibri" w:hAnsi="Calibri" w:cs="Calibri"/>
                <w:color w:val="000000"/>
                <w:sz w:val="22"/>
                <w:szCs w:val="22"/>
              </w:rPr>
            </w:pPr>
            <w:ins w:id="71858" w:author="pete jones" w:date="2022-01-11T16:38:00Z">
              <w:r w:rsidRPr="00910219">
                <w:rPr>
                  <w:rFonts w:ascii="Calibri" w:hAnsi="Calibri" w:cs="Calibri"/>
                  <w:noProof/>
                  <w:color w:val="000000"/>
                  <w:sz w:val="22"/>
                  <w:szCs w:val="22"/>
                </w:rPr>
                <w:drawing>
                  <wp:anchor distT="0" distB="0" distL="114300" distR="114300" simplePos="0" relativeHeight="251688960" behindDoc="0" locked="0" layoutInCell="1" allowOverlap="1" wp14:anchorId="1F805386" wp14:editId="19BFC3C9">
                    <wp:simplePos x="0" y="0"/>
                    <wp:positionH relativeFrom="column">
                      <wp:posOffset>0</wp:posOffset>
                    </wp:positionH>
                    <wp:positionV relativeFrom="paragraph">
                      <wp:posOffset>171450</wp:posOffset>
                    </wp:positionV>
                    <wp:extent cx="2524125" cy="923925"/>
                    <wp:effectExtent l="0" t="0" r="9525" b="9525"/>
                    <wp:wrapNone/>
                    <wp:docPr id="345253024" name="Chart 345253024">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76A6EEFD" w14:textId="77777777">
              <w:trPr>
                <w:trHeight w:val="315"/>
                <w:tblCellSpacing w:w="0" w:type="dxa"/>
                <w:ins w:id="71859" w:author="pete jones" w:date="2022-01-11T16:38: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DE433E0" w14:textId="77777777" w:rsidR="00910219" w:rsidRPr="00910219" w:rsidRDefault="00910219" w:rsidP="00910219">
                  <w:pPr>
                    <w:spacing w:before="0" w:after="0" w:line="240" w:lineRule="auto"/>
                    <w:jc w:val="left"/>
                    <w:rPr>
                      <w:ins w:id="71860" w:author="pete jones" w:date="2022-01-11T16:38:00Z"/>
                      <w:rFonts w:ascii="Calibri" w:hAnsi="Calibri" w:cs="Calibri"/>
                      <w:b/>
                      <w:bCs/>
                      <w:i/>
                      <w:iCs/>
                      <w:color w:val="000000"/>
                      <w:sz w:val="22"/>
                      <w:szCs w:val="22"/>
                    </w:rPr>
                  </w:pPr>
                  <w:ins w:id="71861" w:author="pete jones" w:date="2022-01-11T16:38:00Z">
                    <w:r w:rsidRPr="00910219">
                      <w:rPr>
                        <w:rFonts w:ascii="Calibri" w:hAnsi="Calibri" w:cs="Calibri"/>
                        <w:b/>
                        <w:bCs/>
                        <w:i/>
                        <w:iCs/>
                        <w:color w:val="000000"/>
                        <w:sz w:val="22"/>
                        <w:szCs w:val="22"/>
                      </w:rPr>
                      <w:t>Type of module category</w:t>
                    </w:r>
                  </w:ins>
                </w:p>
              </w:tc>
            </w:tr>
          </w:tbl>
          <w:p w14:paraId="7D2B5F36" w14:textId="77777777" w:rsidR="00910219" w:rsidRPr="00910219" w:rsidRDefault="00910219" w:rsidP="00910219">
            <w:pPr>
              <w:spacing w:before="0" w:after="0" w:line="240" w:lineRule="auto"/>
              <w:jc w:val="left"/>
              <w:rPr>
                <w:ins w:id="71862" w:author="pete jones" w:date="2022-01-11T16:38: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03F08BD6" w14:textId="77777777" w:rsidR="00910219" w:rsidRPr="00910219" w:rsidRDefault="00910219" w:rsidP="00910219">
            <w:pPr>
              <w:spacing w:before="0" w:after="0" w:line="240" w:lineRule="auto"/>
              <w:jc w:val="right"/>
              <w:rPr>
                <w:ins w:id="71863" w:author="pete jones" w:date="2022-01-11T16:38:00Z"/>
                <w:rFonts w:ascii="Calibri" w:hAnsi="Calibri" w:cs="Calibri"/>
                <w:color w:val="000000"/>
                <w:sz w:val="22"/>
                <w:szCs w:val="22"/>
              </w:rPr>
            </w:pPr>
            <w:ins w:id="71864" w:author="pete jones" w:date="2022-01-11T16:38:00Z">
              <w:r w:rsidRPr="0091021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3E3155E7" w14:textId="77777777" w:rsidR="00910219" w:rsidRPr="00910219" w:rsidRDefault="00910219" w:rsidP="00910219">
            <w:pPr>
              <w:spacing w:before="0" w:after="0" w:line="240" w:lineRule="auto"/>
              <w:jc w:val="right"/>
              <w:rPr>
                <w:ins w:id="71865" w:author="pete jones" w:date="2022-01-11T16:38: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05B94B80" w14:textId="77777777" w:rsidR="00910219" w:rsidRPr="00910219" w:rsidRDefault="00910219" w:rsidP="00910219">
            <w:pPr>
              <w:spacing w:before="0" w:after="0" w:line="240" w:lineRule="auto"/>
              <w:jc w:val="left"/>
              <w:rPr>
                <w:ins w:id="71866" w:author="pete jones" w:date="2022-01-11T16:3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3092130A" w14:textId="77777777" w:rsidR="00910219" w:rsidRPr="00910219" w:rsidRDefault="00910219" w:rsidP="00910219">
            <w:pPr>
              <w:spacing w:before="0" w:after="0" w:line="240" w:lineRule="auto"/>
              <w:jc w:val="left"/>
              <w:rPr>
                <w:ins w:id="71867" w:author="pete jones" w:date="2022-01-11T16:3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EF1408B" w14:textId="77777777" w:rsidR="00910219" w:rsidRPr="00910219" w:rsidRDefault="00910219" w:rsidP="00910219">
            <w:pPr>
              <w:spacing w:before="0" w:after="0" w:line="240" w:lineRule="auto"/>
              <w:jc w:val="left"/>
              <w:rPr>
                <w:ins w:id="71868" w:author="pete jones" w:date="2022-01-11T16:3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38461380" w14:textId="77777777" w:rsidR="00910219" w:rsidRPr="00910219" w:rsidRDefault="00910219" w:rsidP="00910219">
            <w:pPr>
              <w:spacing w:before="0" w:after="0" w:line="240" w:lineRule="auto"/>
              <w:jc w:val="left"/>
              <w:rPr>
                <w:ins w:id="71869"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366EAD7" w14:textId="77777777" w:rsidR="00910219" w:rsidRPr="00910219" w:rsidRDefault="00910219" w:rsidP="00910219">
            <w:pPr>
              <w:spacing w:before="0" w:after="0" w:line="240" w:lineRule="auto"/>
              <w:jc w:val="left"/>
              <w:rPr>
                <w:ins w:id="71870"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E4C3609" w14:textId="77777777" w:rsidR="00910219" w:rsidRPr="00910219" w:rsidRDefault="00910219" w:rsidP="00910219">
            <w:pPr>
              <w:spacing w:before="0" w:after="0" w:line="240" w:lineRule="auto"/>
              <w:jc w:val="center"/>
              <w:rPr>
                <w:ins w:id="71871"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CC1E1E4" w14:textId="77777777" w:rsidR="00910219" w:rsidRPr="00910219" w:rsidRDefault="00910219" w:rsidP="00910219">
            <w:pPr>
              <w:spacing w:before="0" w:after="0" w:line="240" w:lineRule="auto"/>
              <w:jc w:val="center"/>
              <w:rPr>
                <w:ins w:id="71872"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503D3E1" w14:textId="77777777" w:rsidR="00910219" w:rsidRPr="00910219" w:rsidRDefault="00910219" w:rsidP="00910219">
            <w:pPr>
              <w:spacing w:before="0" w:after="0" w:line="240" w:lineRule="auto"/>
              <w:jc w:val="center"/>
              <w:rPr>
                <w:ins w:id="71873"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EE40F5E" w14:textId="77777777" w:rsidR="00910219" w:rsidRPr="00910219" w:rsidRDefault="00910219" w:rsidP="00910219">
            <w:pPr>
              <w:spacing w:before="0" w:after="0" w:line="240" w:lineRule="auto"/>
              <w:jc w:val="center"/>
              <w:rPr>
                <w:ins w:id="71874" w:author="pete jones" w:date="2022-01-11T16:3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1E2E5E92" w14:textId="77777777" w:rsidR="00910219" w:rsidRPr="00910219" w:rsidRDefault="00910219" w:rsidP="00910219">
            <w:pPr>
              <w:spacing w:before="0" w:after="0" w:line="240" w:lineRule="auto"/>
              <w:jc w:val="center"/>
              <w:rPr>
                <w:ins w:id="71875" w:author="pete jones" w:date="2022-01-11T16:38:00Z"/>
                <w:rFonts w:ascii="Times New Roman" w:hAnsi="Times New Roman" w:cs="Times New Roman"/>
                <w:sz w:val="20"/>
                <w:szCs w:val="20"/>
              </w:rPr>
            </w:pPr>
          </w:p>
        </w:tc>
      </w:tr>
      <w:tr w:rsidR="00910219" w:rsidRPr="00910219" w14:paraId="3931ED38" w14:textId="77777777" w:rsidTr="00910219">
        <w:trPr>
          <w:trHeight w:val="315"/>
          <w:ins w:id="71876" w:author="pete jones" w:date="2022-01-11T16:38:00Z"/>
        </w:trPr>
        <w:tc>
          <w:tcPr>
            <w:tcW w:w="416" w:type="dxa"/>
            <w:tcBorders>
              <w:top w:val="nil"/>
              <w:left w:val="nil"/>
              <w:bottom w:val="nil"/>
              <w:right w:val="nil"/>
            </w:tcBorders>
            <w:shd w:val="clear" w:color="auto" w:fill="auto"/>
            <w:noWrap/>
            <w:vAlign w:val="center"/>
            <w:hideMark/>
          </w:tcPr>
          <w:p w14:paraId="28DDA6F9" w14:textId="77777777" w:rsidR="00910219" w:rsidRPr="00910219" w:rsidRDefault="00910219" w:rsidP="00910219">
            <w:pPr>
              <w:spacing w:before="0" w:after="0" w:line="240" w:lineRule="auto"/>
              <w:jc w:val="center"/>
              <w:rPr>
                <w:ins w:id="71877" w:author="pete jones" w:date="2022-01-11T16:3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5A5B56BA" w14:textId="77777777" w:rsidR="00910219" w:rsidRPr="00910219" w:rsidRDefault="00910219" w:rsidP="00910219">
            <w:pPr>
              <w:spacing w:before="0" w:after="0" w:line="240" w:lineRule="auto"/>
              <w:jc w:val="right"/>
              <w:rPr>
                <w:ins w:id="71878" w:author="pete jones" w:date="2022-01-11T16:38:00Z"/>
                <w:rFonts w:ascii="Calibri" w:hAnsi="Calibri" w:cs="Calibri"/>
                <w:sz w:val="22"/>
                <w:szCs w:val="22"/>
              </w:rPr>
            </w:pPr>
            <w:ins w:id="71879" w:author="pete jones" w:date="2022-01-11T16:38:00Z">
              <w:r w:rsidRPr="0091021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7D1B0737" w14:textId="77777777" w:rsidR="00910219" w:rsidRPr="00910219" w:rsidRDefault="00910219" w:rsidP="00910219">
            <w:pPr>
              <w:spacing w:before="0" w:after="0" w:line="240" w:lineRule="auto"/>
              <w:jc w:val="center"/>
              <w:rPr>
                <w:ins w:id="71880" w:author="pete jones" w:date="2022-01-11T16:38:00Z"/>
                <w:rFonts w:ascii="Calibri" w:hAnsi="Calibri" w:cs="Calibri"/>
                <w:color w:val="000000"/>
                <w:sz w:val="22"/>
                <w:szCs w:val="22"/>
              </w:rPr>
            </w:pPr>
            <w:ins w:id="71881" w:author="pete jones" w:date="2022-01-11T16:38:00Z">
              <w:r w:rsidRPr="00910219">
                <w:rPr>
                  <w:rFonts w:ascii="Calibri" w:hAnsi="Calibri" w:cs="Calibri"/>
                  <w:color w:val="000000"/>
                  <w:sz w:val="22"/>
                  <w:szCs w:val="22"/>
                </w:rPr>
                <w:t>4</w:t>
              </w:r>
            </w:ins>
          </w:p>
        </w:tc>
        <w:tc>
          <w:tcPr>
            <w:tcW w:w="424" w:type="dxa"/>
            <w:tcBorders>
              <w:top w:val="nil"/>
              <w:left w:val="nil"/>
              <w:bottom w:val="nil"/>
              <w:right w:val="nil"/>
            </w:tcBorders>
            <w:shd w:val="clear" w:color="auto" w:fill="auto"/>
            <w:noWrap/>
            <w:vAlign w:val="center"/>
            <w:hideMark/>
          </w:tcPr>
          <w:p w14:paraId="10F0CD88" w14:textId="77777777" w:rsidR="00910219" w:rsidRPr="00910219" w:rsidRDefault="00910219" w:rsidP="00910219">
            <w:pPr>
              <w:spacing w:before="0" w:after="0" w:line="240" w:lineRule="auto"/>
              <w:jc w:val="center"/>
              <w:rPr>
                <w:ins w:id="71882" w:author="pete jones" w:date="2022-01-11T16:38: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01099A53" w14:textId="77777777" w:rsidR="00910219" w:rsidRPr="00910219" w:rsidRDefault="00910219" w:rsidP="00910219">
            <w:pPr>
              <w:spacing w:before="0" w:after="0" w:line="240" w:lineRule="auto"/>
              <w:jc w:val="left"/>
              <w:rPr>
                <w:ins w:id="71883" w:author="pete jones" w:date="2022-01-11T16:3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872134E" w14:textId="77777777" w:rsidR="00910219" w:rsidRPr="00910219" w:rsidRDefault="00910219" w:rsidP="00910219">
            <w:pPr>
              <w:spacing w:before="0" w:after="0" w:line="240" w:lineRule="auto"/>
              <w:jc w:val="left"/>
              <w:rPr>
                <w:ins w:id="71884" w:author="pete jones" w:date="2022-01-11T16:3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B5B772B" w14:textId="77777777" w:rsidR="00910219" w:rsidRPr="00910219" w:rsidRDefault="00910219" w:rsidP="00910219">
            <w:pPr>
              <w:spacing w:before="0" w:after="0" w:line="240" w:lineRule="auto"/>
              <w:jc w:val="left"/>
              <w:rPr>
                <w:ins w:id="71885" w:author="pete jones" w:date="2022-01-11T16:3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EF79E22" w14:textId="77777777" w:rsidR="00910219" w:rsidRPr="00910219" w:rsidRDefault="00910219" w:rsidP="00910219">
            <w:pPr>
              <w:spacing w:before="0" w:after="0" w:line="240" w:lineRule="auto"/>
              <w:jc w:val="left"/>
              <w:rPr>
                <w:ins w:id="71886"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7C7A85BE" w14:textId="77777777" w:rsidR="00910219" w:rsidRPr="00910219" w:rsidRDefault="00910219" w:rsidP="00910219">
            <w:pPr>
              <w:spacing w:before="0" w:after="0" w:line="240" w:lineRule="auto"/>
              <w:jc w:val="left"/>
              <w:rPr>
                <w:ins w:id="71887"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0369D2EC" w14:textId="77777777" w:rsidR="00910219" w:rsidRPr="00910219" w:rsidRDefault="00910219" w:rsidP="00910219">
            <w:pPr>
              <w:spacing w:before="0" w:after="0" w:line="240" w:lineRule="auto"/>
              <w:jc w:val="left"/>
              <w:rPr>
                <w:ins w:id="71888"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DCD55D2" w14:textId="77777777" w:rsidR="00910219" w:rsidRPr="00910219" w:rsidRDefault="00910219" w:rsidP="00910219">
            <w:pPr>
              <w:spacing w:before="0" w:after="0" w:line="240" w:lineRule="auto"/>
              <w:jc w:val="left"/>
              <w:rPr>
                <w:ins w:id="71889"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962019A" w14:textId="77777777" w:rsidR="00910219" w:rsidRPr="00910219" w:rsidRDefault="00910219" w:rsidP="00910219">
            <w:pPr>
              <w:spacing w:before="0" w:after="0" w:line="240" w:lineRule="auto"/>
              <w:jc w:val="center"/>
              <w:rPr>
                <w:ins w:id="71890" w:author="pete jones" w:date="2022-01-11T16:3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FE44025" w14:textId="77777777" w:rsidR="00910219" w:rsidRPr="00910219" w:rsidRDefault="00910219" w:rsidP="00910219">
            <w:pPr>
              <w:spacing w:before="0" w:after="0" w:line="240" w:lineRule="auto"/>
              <w:jc w:val="center"/>
              <w:rPr>
                <w:ins w:id="71891" w:author="pete jones" w:date="2022-01-11T16:3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527DA50E" w14:textId="77777777" w:rsidR="00910219" w:rsidRPr="00910219" w:rsidRDefault="00910219" w:rsidP="00910219">
            <w:pPr>
              <w:spacing w:before="0" w:after="0" w:line="240" w:lineRule="auto"/>
              <w:jc w:val="center"/>
              <w:rPr>
                <w:ins w:id="71892" w:author="pete jones" w:date="2022-01-11T16:38:00Z"/>
                <w:rFonts w:ascii="Times New Roman" w:hAnsi="Times New Roman" w:cs="Times New Roman"/>
                <w:sz w:val="20"/>
                <w:szCs w:val="20"/>
              </w:rPr>
            </w:pPr>
          </w:p>
        </w:tc>
      </w:tr>
      <w:tr w:rsidR="00910219" w:rsidRPr="00910219" w14:paraId="7B9ACE1F" w14:textId="77777777" w:rsidTr="00910219">
        <w:trPr>
          <w:trHeight w:val="300"/>
          <w:ins w:id="71893" w:author="pete jones" w:date="2022-01-11T16:38:00Z"/>
        </w:trPr>
        <w:tc>
          <w:tcPr>
            <w:tcW w:w="416" w:type="dxa"/>
            <w:tcBorders>
              <w:top w:val="nil"/>
              <w:left w:val="nil"/>
              <w:bottom w:val="nil"/>
              <w:right w:val="nil"/>
            </w:tcBorders>
            <w:shd w:val="clear" w:color="auto" w:fill="auto"/>
            <w:noWrap/>
            <w:vAlign w:val="center"/>
            <w:hideMark/>
          </w:tcPr>
          <w:p w14:paraId="4B663CBC" w14:textId="77777777" w:rsidR="00910219" w:rsidRPr="00910219" w:rsidRDefault="00910219" w:rsidP="00910219">
            <w:pPr>
              <w:spacing w:before="0" w:after="0" w:line="240" w:lineRule="auto"/>
              <w:jc w:val="center"/>
              <w:rPr>
                <w:ins w:id="71894" w:author="pete jones" w:date="2022-01-11T16:3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2C34C566" w14:textId="77777777" w:rsidR="00910219" w:rsidRPr="00910219" w:rsidRDefault="00910219" w:rsidP="00910219">
            <w:pPr>
              <w:spacing w:before="0" w:after="0" w:line="240" w:lineRule="auto"/>
              <w:jc w:val="right"/>
              <w:rPr>
                <w:ins w:id="71895" w:author="pete jones" w:date="2022-01-11T16:38:00Z"/>
                <w:rFonts w:ascii="Calibri" w:hAnsi="Calibri" w:cs="Calibri"/>
                <w:sz w:val="22"/>
                <w:szCs w:val="22"/>
              </w:rPr>
            </w:pPr>
            <w:ins w:id="71896" w:author="pete jones" w:date="2022-01-11T16:38:00Z">
              <w:r w:rsidRPr="0091021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7F85B05E" w14:textId="77777777" w:rsidR="00910219" w:rsidRPr="00910219" w:rsidRDefault="00910219" w:rsidP="00910219">
            <w:pPr>
              <w:spacing w:before="0" w:after="0" w:line="240" w:lineRule="auto"/>
              <w:jc w:val="center"/>
              <w:rPr>
                <w:ins w:id="71897" w:author="pete jones" w:date="2022-01-11T16:38:00Z"/>
                <w:rFonts w:ascii="Calibri" w:hAnsi="Calibri" w:cs="Calibri"/>
                <w:color w:val="000000"/>
                <w:sz w:val="22"/>
                <w:szCs w:val="22"/>
              </w:rPr>
            </w:pPr>
            <w:ins w:id="71898" w:author="pete jones" w:date="2022-01-11T16:38:00Z">
              <w:r w:rsidRPr="00910219">
                <w:rPr>
                  <w:rFonts w:ascii="Calibri" w:hAnsi="Calibri" w:cs="Calibri"/>
                  <w:color w:val="000000"/>
                  <w:sz w:val="22"/>
                  <w:szCs w:val="22"/>
                </w:rPr>
                <w:t>9</w:t>
              </w:r>
            </w:ins>
          </w:p>
        </w:tc>
        <w:tc>
          <w:tcPr>
            <w:tcW w:w="424" w:type="dxa"/>
            <w:tcBorders>
              <w:top w:val="nil"/>
              <w:left w:val="nil"/>
              <w:bottom w:val="nil"/>
              <w:right w:val="nil"/>
            </w:tcBorders>
            <w:shd w:val="clear" w:color="auto" w:fill="auto"/>
            <w:noWrap/>
            <w:vAlign w:val="center"/>
            <w:hideMark/>
          </w:tcPr>
          <w:p w14:paraId="46CC0FF1" w14:textId="77777777" w:rsidR="00910219" w:rsidRPr="00910219" w:rsidRDefault="00910219" w:rsidP="00910219">
            <w:pPr>
              <w:spacing w:before="0" w:after="0" w:line="240" w:lineRule="auto"/>
              <w:jc w:val="center"/>
              <w:rPr>
                <w:ins w:id="71899" w:author="pete jones" w:date="2022-01-11T16:38: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1D8C6BE4" w14:textId="77777777" w:rsidR="00910219" w:rsidRPr="00910219" w:rsidRDefault="00910219" w:rsidP="00910219">
            <w:pPr>
              <w:spacing w:before="0" w:after="0" w:line="240" w:lineRule="auto"/>
              <w:jc w:val="center"/>
              <w:rPr>
                <w:ins w:id="71900" w:author="pete jones" w:date="2022-01-11T16:38:00Z"/>
                <w:rFonts w:ascii="Calibri" w:hAnsi="Calibri" w:cs="Calibri"/>
                <w:color w:val="000000"/>
                <w:sz w:val="22"/>
                <w:szCs w:val="22"/>
              </w:rPr>
            </w:pPr>
            <w:ins w:id="71901" w:author="pete jones" w:date="2022-01-11T16:38: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F13CD6A" w14:textId="77777777" w:rsidR="00910219" w:rsidRPr="00910219" w:rsidRDefault="00910219" w:rsidP="00910219">
            <w:pPr>
              <w:spacing w:before="0" w:after="0" w:line="240" w:lineRule="auto"/>
              <w:jc w:val="center"/>
              <w:rPr>
                <w:ins w:id="71902" w:author="pete jones" w:date="2022-01-11T16:38:00Z"/>
                <w:rFonts w:ascii="Calibri" w:hAnsi="Calibri" w:cs="Calibri"/>
                <w:color w:val="000000"/>
                <w:sz w:val="22"/>
                <w:szCs w:val="22"/>
              </w:rPr>
            </w:pPr>
            <w:ins w:id="71903" w:author="pete jones" w:date="2022-01-11T16:38: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5BC2F34" w14:textId="77777777" w:rsidR="00910219" w:rsidRPr="00910219" w:rsidRDefault="00910219" w:rsidP="00910219">
            <w:pPr>
              <w:spacing w:before="0" w:after="0" w:line="240" w:lineRule="auto"/>
              <w:jc w:val="center"/>
              <w:rPr>
                <w:ins w:id="71904" w:author="pete jones" w:date="2022-01-11T16:38:00Z"/>
                <w:rFonts w:ascii="Calibri" w:hAnsi="Calibri" w:cs="Calibri"/>
                <w:color w:val="000000"/>
                <w:sz w:val="22"/>
                <w:szCs w:val="22"/>
              </w:rPr>
            </w:pPr>
            <w:ins w:id="71905" w:author="pete jones" w:date="2022-01-11T16:38: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F6BB39C" w14:textId="77777777" w:rsidR="00910219" w:rsidRPr="00910219" w:rsidRDefault="00910219" w:rsidP="00910219">
            <w:pPr>
              <w:spacing w:before="0" w:after="0" w:line="240" w:lineRule="auto"/>
              <w:jc w:val="center"/>
              <w:rPr>
                <w:ins w:id="71906" w:author="pete jones" w:date="2022-01-11T16:38:00Z"/>
                <w:rFonts w:ascii="Calibri" w:hAnsi="Calibri" w:cs="Calibri"/>
                <w:color w:val="000000"/>
                <w:sz w:val="22"/>
                <w:szCs w:val="22"/>
              </w:rPr>
            </w:pPr>
            <w:ins w:id="71907" w:author="pete jones" w:date="2022-01-11T16:38: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1D639B8" w14:textId="77777777" w:rsidR="00910219" w:rsidRPr="00910219" w:rsidRDefault="00910219" w:rsidP="00910219">
            <w:pPr>
              <w:spacing w:before="0" w:after="0" w:line="240" w:lineRule="auto"/>
              <w:jc w:val="center"/>
              <w:rPr>
                <w:ins w:id="71908" w:author="pete jones" w:date="2022-01-11T16:38:00Z"/>
                <w:rFonts w:ascii="Calibri" w:hAnsi="Calibri" w:cs="Calibri"/>
                <w:color w:val="000000"/>
                <w:sz w:val="22"/>
                <w:szCs w:val="22"/>
              </w:rPr>
            </w:pPr>
            <w:ins w:id="71909" w:author="pete jones" w:date="2022-01-11T16:38: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2711DB6" w14:textId="77777777" w:rsidR="00910219" w:rsidRPr="00910219" w:rsidRDefault="00910219" w:rsidP="00910219">
            <w:pPr>
              <w:spacing w:before="0" w:after="0" w:line="240" w:lineRule="auto"/>
              <w:jc w:val="center"/>
              <w:rPr>
                <w:ins w:id="71910" w:author="pete jones" w:date="2022-01-11T16:38:00Z"/>
                <w:rFonts w:ascii="Calibri" w:hAnsi="Calibri" w:cs="Calibri"/>
                <w:color w:val="000000"/>
                <w:sz w:val="22"/>
                <w:szCs w:val="22"/>
              </w:rPr>
            </w:pPr>
            <w:ins w:id="71911" w:author="pete jones" w:date="2022-01-11T16:38: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88DAF1A" w14:textId="77777777" w:rsidR="00910219" w:rsidRPr="00910219" w:rsidRDefault="00910219" w:rsidP="00910219">
            <w:pPr>
              <w:spacing w:before="0" w:after="0" w:line="240" w:lineRule="auto"/>
              <w:jc w:val="center"/>
              <w:rPr>
                <w:ins w:id="71912" w:author="pete jones" w:date="2022-01-11T16:38:00Z"/>
                <w:rFonts w:ascii="Calibri" w:hAnsi="Calibri" w:cs="Calibri"/>
                <w:color w:val="000000"/>
                <w:sz w:val="22"/>
                <w:szCs w:val="22"/>
              </w:rPr>
            </w:pPr>
            <w:ins w:id="71913" w:author="pete jones" w:date="2022-01-11T16:38: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E834613" w14:textId="77777777" w:rsidR="00910219" w:rsidRPr="00910219" w:rsidRDefault="00910219" w:rsidP="00910219">
            <w:pPr>
              <w:spacing w:before="0" w:after="0" w:line="240" w:lineRule="auto"/>
              <w:jc w:val="center"/>
              <w:rPr>
                <w:ins w:id="71914" w:author="pete jones" w:date="2022-01-11T16:38:00Z"/>
                <w:rFonts w:ascii="Calibri" w:hAnsi="Calibri" w:cs="Calibri"/>
                <w:color w:val="000000"/>
                <w:sz w:val="22"/>
                <w:szCs w:val="22"/>
              </w:rPr>
            </w:pPr>
            <w:ins w:id="71915" w:author="pete jones" w:date="2022-01-11T16:38: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D240145" w14:textId="77777777" w:rsidR="00910219" w:rsidRPr="00910219" w:rsidRDefault="00910219" w:rsidP="00910219">
            <w:pPr>
              <w:spacing w:before="0" w:after="0" w:line="240" w:lineRule="auto"/>
              <w:jc w:val="center"/>
              <w:rPr>
                <w:ins w:id="71916" w:author="pete jones" w:date="2022-01-11T16:38:00Z"/>
                <w:rFonts w:ascii="Calibri" w:hAnsi="Calibri" w:cs="Calibri"/>
                <w:color w:val="000000"/>
                <w:sz w:val="22"/>
                <w:szCs w:val="22"/>
              </w:rPr>
            </w:pPr>
            <w:ins w:id="71917" w:author="pete jones" w:date="2022-01-11T16:38:00Z">
              <w:r w:rsidRPr="0091021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951A103" w14:textId="77777777" w:rsidR="00910219" w:rsidRPr="00910219" w:rsidRDefault="00910219" w:rsidP="00910219">
            <w:pPr>
              <w:spacing w:before="0" w:after="0" w:line="240" w:lineRule="auto"/>
              <w:jc w:val="center"/>
              <w:rPr>
                <w:ins w:id="71918" w:author="pete jones" w:date="2022-01-11T16:38:00Z"/>
                <w:rFonts w:ascii="Calibri" w:hAnsi="Calibri" w:cs="Calibri"/>
                <w:color w:val="000000"/>
                <w:sz w:val="22"/>
                <w:szCs w:val="22"/>
              </w:rPr>
            </w:pPr>
            <w:ins w:id="71919" w:author="pete jones" w:date="2022-01-11T16:38:00Z">
              <w:r w:rsidRPr="00910219">
                <w:rPr>
                  <w:rFonts w:ascii="Calibri" w:hAnsi="Calibri" w:cs="Calibri"/>
                  <w:color w:val="000000"/>
                  <w:sz w:val="22"/>
                  <w:szCs w:val="22"/>
                </w:rPr>
                <w:t>N/A</w:t>
              </w:r>
            </w:ins>
          </w:p>
        </w:tc>
      </w:tr>
      <w:tr w:rsidR="00910219" w:rsidRPr="00910219" w14:paraId="2FD764B2" w14:textId="77777777" w:rsidTr="00910219">
        <w:trPr>
          <w:trHeight w:val="315"/>
          <w:ins w:id="71920" w:author="pete jones" w:date="2022-01-11T16:38:00Z"/>
        </w:trPr>
        <w:tc>
          <w:tcPr>
            <w:tcW w:w="416" w:type="dxa"/>
            <w:tcBorders>
              <w:top w:val="nil"/>
              <w:left w:val="nil"/>
              <w:bottom w:val="nil"/>
              <w:right w:val="nil"/>
            </w:tcBorders>
            <w:shd w:val="clear" w:color="auto" w:fill="auto"/>
            <w:noWrap/>
            <w:vAlign w:val="center"/>
            <w:hideMark/>
          </w:tcPr>
          <w:p w14:paraId="7CE279E3" w14:textId="77777777" w:rsidR="00910219" w:rsidRPr="00910219" w:rsidRDefault="00910219" w:rsidP="00910219">
            <w:pPr>
              <w:spacing w:before="0" w:after="0" w:line="240" w:lineRule="auto"/>
              <w:jc w:val="center"/>
              <w:rPr>
                <w:ins w:id="71921" w:author="pete jones" w:date="2022-01-11T16:38:00Z"/>
                <w:rFonts w:ascii="Calibri" w:hAnsi="Calibri" w:cs="Calibri"/>
                <w:color w:val="FFFFFF"/>
                <w:sz w:val="22"/>
                <w:szCs w:val="22"/>
              </w:rPr>
            </w:pPr>
            <w:ins w:id="71922" w:author="pete jones" w:date="2022-01-11T16:38:00Z">
              <w:r w:rsidRPr="0091021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176AF8C5" w14:textId="77777777" w:rsidR="00910219" w:rsidRPr="00910219" w:rsidRDefault="00910219" w:rsidP="00910219">
            <w:pPr>
              <w:spacing w:before="0" w:after="0" w:line="240" w:lineRule="auto"/>
              <w:jc w:val="right"/>
              <w:rPr>
                <w:ins w:id="71923" w:author="pete jones" w:date="2022-01-11T16:38:00Z"/>
                <w:rFonts w:ascii="Calibri" w:hAnsi="Calibri" w:cs="Calibri"/>
                <w:sz w:val="22"/>
                <w:szCs w:val="22"/>
              </w:rPr>
            </w:pPr>
            <w:ins w:id="71924" w:author="pete jones" w:date="2022-01-11T16:38:00Z">
              <w:r w:rsidRPr="0091021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7DD6686B" w14:textId="77777777" w:rsidR="00910219" w:rsidRPr="00910219" w:rsidRDefault="00910219" w:rsidP="00910219">
            <w:pPr>
              <w:spacing w:before="0" w:after="0" w:line="240" w:lineRule="auto"/>
              <w:jc w:val="center"/>
              <w:rPr>
                <w:ins w:id="71925" w:author="pete jones" w:date="2022-01-11T16:38:00Z"/>
                <w:rFonts w:ascii="Calibri" w:hAnsi="Calibri" w:cs="Calibri"/>
                <w:sz w:val="22"/>
                <w:szCs w:val="22"/>
              </w:rPr>
            </w:pPr>
            <w:ins w:id="71926" w:author="pete jones" w:date="2022-01-11T16:38:00Z">
              <w:r w:rsidRPr="00910219">
                <w:rPr>
                  <w:rFonts w:ascii="Calibri" w:hAnsi="Calibri" w:cs="Calibri"/>
                  <w:sz w:val="22"/>
                  <w:szCs w:val="22"/>
                </w:rPr>
                <w:t>5</w:t>
              </w:r>
            </w:ins>
          </w:p>
        </w:tc>
        <w:tc>
          <w:tcPr>
            <w:tcW w:w="424" w:type="dxa"/>
            <w:tcBorders>
              <w:top w:val="nil"/>
              <w:left w:val="nil"/>
              <w:bottom w:val="nil"/>
              <w:right w:val="nil"/>
            </w:tcBorders>
            <w:shd w:val="clear" w:color="auto" w:fill="auto"/>
            <w:noWrap/>
            <w:vAlign w:val="bottom"/>
            <w:hideMark/>
          </w:tcPr>
          <w:p w14:paraId="2570BC52" w14:textId="77777777" w:rsidR="00910219" w:rsidRPr="00910219" w:rsidRDefault="00910219" w:rsidP="00910219">
            <w:pPr>
              <w:spacing w:before="0" w:after="0" w:line="240" w:lineRule="auto"/>
              <w:jc w:val="center"/>
              <w:rPr>
                <w:ins w:id="71927" w:author="pete jones" w:date="2022-01-11T16:38:00Z"/>
                <w:rFonts w:ascii="Calibri" w:hAnsi="Calibri" w:cs="Calibri"/>
                <w:color w:val="FFFFFF"/>
                <w:sz w:val="22"/>
                <w:szCs w:val="22"/>
              </w:rPr>
            </w:pPr>
            <w:ins w:id="71928" w:author="pete jones" w:date="2022-01-11T16:38:00Z">
              <w:r w:rsidRPr="0091021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70F55B8B" w14:textId="77777777" w:rsidR="00910219" w:rsidRPr="00910219" w:rsidRDefault="00910219" w:rsidP="00910219">
            <w:pPr>
              <w:spacing w:before="0" w:after="0" w:line="240" w:lineRule="auto"/>
              <w:jc w:val="left"/>
              <w:rPr>
                <w:ins w:id="71929" w:author="pete jones" w:date="2022-01-11T16:3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FC5E7D3" w14:textId="77777777" w:rsidR="00910219" w:rsidRPr="00910219" w:rsidRDefault="00910219" w:rsidP="00910219">
            <w:pPr>
              <w:spacing w:before="0" w:after="0" w:line="240" w:lineRule="auto"/>
              <w:jc w:val="left"/>
              <w:rPr>
                <w:ins w:id="71930" w:author="pete jones" w:date="2022-01-11T16:3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65B34BD" w14:textId="77777777" w:rsidR="00910219" w:rsidRPr="00910219" w:rsidRDefault="00910219" w:rsidP="00910219">
            <w:pPr>
              <w:spacing w:before="0" w:after="0" w:line="240" w:lineRule="auto"/>
              <w:jc w:val="left"/>
              <w:rPr>
                <w:ins w:id="71931" w:author="pete jones" w:date="2022-01-11T16:3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402FB25" w14:textId="77777777" w:rsidR="00910219" w:rsidRPr="00910219" w:rsidRDefault="00910219" w:rsidP="00910219">
            <w:pPr>
              <w:spacing w:before="0" w:after="0" w:line="240" w:lineRule="auto"/>
              <w:jc w:val="left"/>
              <w:rPr>
                <w:ins w:id="71932" w:author="pete jones" w:date="2022-01-11T16:3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1699507" w14:textId="77777777" w:rsidR="00910219" w:rsidRPr="00910219" w:rsidRDefault="00910219" w:rsidP="00910219">
            <w:pPr>
              <w:spacing w:before="0" w:after="0" w:line="240" w:lineRule="auto"/>
              <w:jc w:val="left"/>
              <w:rPr>
                <w:ins w:id="71933" w:author="pete jones" w:date="2022-01-11T16:3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A871E89" w14:textId="77777777" w:rsidR="00910219" w:rsidRPr="00910219" w:rsidRDefault="00910219" w:rsidP="00910219">
            <w:pPr>
              <w:spacing w:before="0" w:after="0" w:line="240" w:lineRule="auto"/>
              <w:jc w:val="left"/>
              <w:rPr>
                <w:ins w:id="71934" w:author="pete jones" w:date="2022-01-11T16:3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CAB4450" w14:textId="77777777" w:rsidR="00910219" w:rsidRPr="00910219" w:rsidRDefault="00910219" w:rsidP="00910219">
            <w:pPr>
              <w:spacing w:before="0" w:after="0" w:line="240" w:lineRule="auto"/>
              <w:jc w:val="left"/>
              <w:rPr>
                <w:ins w:id="71935" w:author="pete jones" w:date="2022-01-11T16:3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1688308" w14:textId="77777777" w:rsidR="00910219" w:rsidRPr="00910219" w:rsidRDefault="00910219" w:rsidP="00910219">
            <w:pPr>
              <w:spacing w:before="0" w:after="0" w:line="240" w:lineRule="auto"/>
              <w:jc w:val="left"/>
              <w:rPr>
                <w:ins w:id="71936" w:author="pete jones" w:date="2022-01-11T16:3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177BF2B" w14:textId="77777777" w:rsidR="00910219" w:rsidRPr="00910219" w:rsidRDefault="00910219" w:rsidP="00910219">
            <w:pPr>
              <w:spacing w:before="0" w:after="0" w:line="240" w:lineRule="auto"/>
              <w:jc w:val="left"/>
              <w:rPr>
                <w:ins w:id="71937" w:author="pete jones" w:date="2022-01-11T16:38: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79EDB8CC" w14:textId="77777777" w:rsidR="00910219" w:rsidRPr="00910219" w:rsidRDefault="00910219" w:rsidP="00910219">
            <w:pPr>
              <w:spacing w:before="0" w:after="0" w:line="240" w:lineRule="auto"/>
              <w:jc w:val="left"/>
              <w:rPr>
                <w:ins w:id="71938" w:author="pete jones" w:date="2022-01-11T16:38:00Z"/>
                <w:rFonts w:ascii="Calibri" w:hAnsi="Calibri" w:cs="Calibri"/>
                <w:color w:val="000000"/>
                <w:sz w:val="22"/>
                <w:szCs w:val="22"/>
              </w:rPr>
            </w:pPr>
          </w:p>
        </w:tc>
      </w:tr>
      <w:tr w:rsidR="00910219" w:rsidRPr="00910219" w14:paraId="64B43B21" w14:textId="77777777" w:rsidTr="00910219">
        <w:trPr>
          <w:trHeight w:val="315"/>
          <w:ins w:id="71939" w:author="pete jones" w:date="2022-01-11T16:38:00Z"/>
        </w:trPr>
        <w:tc>
          <w:tcPr>
            <w:tcW w:w="416" w:type="dxa"/>
            <w:tcBorders>
              <w:top w:val="nil"/>
              <w:left w:val="nil"/>
              <w:bottom w:val="nil"/>
              <w:right w:val="nil"/>
            </w:tcBorders>
            <w:shd w:val="clear" w:color="auto" w:fill="auto"/>
            <w:noWrap/>
            <w:vAlign w:val="center"/>
            <w:hideMark/>
          </w:tcPr>
          <w:p w14:paraId="753EBA6E" w14:textId="77777777" w:rsidR="00910219" w:rsidRPr="00910219" w:rsidRDefault="00910219" w:rsidP="00910219">
            <w:pPr>
              <w:spacing w:before="0" w:after="0" w:line="240" w:lineRule="auto"/>
              <w:jc w:val="center"/>
              <w:rPr>
                <w:ins w:id="71940" w:author="pete jones" w:date="2022-01-11T16:38: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02830FE4" w14:textId="77777777" w:rsidR="00910219" w:rsidRPr="00910219" w:rsidRDefault="00910219" w:rsidP="00910219">
            <w:pPr>
              <w:spacing w:before="0" w:after="0" w:line="240" w:lineRule="auto"/>
              <w:jc w:val="right"/>
              <w:rPr>
                <w:ins w:id="71941" w:author="pete jones" w:date="2022-01-11T16:38:00Z"/>
                <w:rFonts w:ascii="Calibri" w:hAnsi="Calibri" w:cs="Calibri"/>
                <w:sz w:val="22"/>
                <w:szCs w:val="22"/>
              </w:rPr>
            </w:pPr>
            <w:ins w:id="71942" w:author="pete jones" w:date="2022-01-11T16:38:00Z">
              <w:r w:rsidRPr="0091021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7905501A" w14:textId="77777777" w:rsidR="00910219" w:rsidRPr="00910219" w:rsidRDefault="00910219" w:rsidP="00910219">
            <w:pPr>
              <w:spacing w:before="0" w:after="0" w:line="240" w:lineRule="auto"/>
              <w:jc w:val="center"/>
              <w:rPr>
                <w:ins w:id="71943" w:author="pete jones" w:date="2022-01-11T16:38:00Z"/>
                <w:rFonts w:ascii="Calibri" w:hAnsi="Calibri" w:cs="Calibri"/>
                <w:sz w:val="22"/>
                <w:szCs w:val="22"/>
              </w:rPr>
            </w:pPr>
            <w:ins w:id="71944" w:author="pete jones" w:date="2022-01-11T16:38:00Z">
              <w:r w:rsidRPr="00910219">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5BDEF114" w14:textId="77777777" w:rsidR="00910219" w:rsidRPr="00910219" w:rsidRDefault="00910219" w:rsidP="00910219">
            <w:pPr>
              <w:spacing w:before="0" w:after="0" w:line="240" w:lineRule="auto"/>
              <w:jc w:val="center"/>
              <w:rPr>
                <w:ins w:id="71945" w:author="pete jones" w:date="2022-01-11T16:38: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12D371F2" w14:textId="77777777" w:rsidR="00910219" w:rsidRPr="00910219" w:rsidRDefault="00910219" w:rsidP="00910219">
            <w:pPr>
              <w:spacing w:before="0" w:after="0" w:line="240" w:lineRule="auto"/>
              <w:jc w:val="right"/>
              <w:rPr>
                <w:ins w:id="71946" w:author="pete jones" w:date="2022-01-11T16:38:00Z"/>
                <w:rFonts w:ascii="Calibri" w:hAnsi="Calibri" w:cs="Calibri"/>
                <w:color w:val="FFFFFF"/>
                <w:sz w:val="22"/>
                <w:szCs w:val="22"/>
              </w:rPr>
            </w:pPr>
            <w:ins w:id="71947" w:author="pete jones" w:date="2022-01-11T16:38:00Z">
              <w:r w:rsidRPr="0091021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54C7170C" w14:textId="77777777" w:rsidR="00910219" w:rsidRPr="00910219" w:rsidRDefault="00910219" w:rsidP="00910219">
            <w:pPr>
              <w:spacing w:before="0" w:after="0" w:line="240" w:lineRule="auto"/>
              <w:jc w:val="right"/>
              <w:rPr>
                <w:ins w:id="71948" w:author="pete jones" w:date="2022-01-11T16:38:00Z"/>
                <w:rFonts w:ascii="Calibri" w:hAnsi="Calibri" w:cs="Calibri"/>
                <w:color w:val="FFFFFF"/>
                <w:sz w:val="22"/>
                <w:szCs w:val="22"/>
              </w:rPr>
            </w:pPr>
            <w:ins w:id="71949" w:author="pete jones" w:date="2022-01-11T16:38:00Z">
              <w:r w:rsidRPr="0091021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74CC01CC" w14:textId="77777777" w:rsidR="00910219" w:rsidRPr="00910219" w:rsidRDefault="00910219" w:rsidP="00910219">
            <w:pPr>
              <w:spacing w:before="0" w:after="0" w:line="240" w:lineRule="auto"/>
              <w:jc w:val="right"/>
              <w:rPr>
                <w:ins w:id="71950" w:author="pete jones" w:date="2022-01-11T16:38:00Z"/>
                <w:rFonts w:ascii="Calibri" w:hAnsi="Calibri" w:cs="Calibri"/>
                <w:color w:val="FFFFFF"/>
                <w:sz w:val="22"/>
                <w:szCs w:val="22"/>
              </w:rPr>
            </w:pPr>
            <w:ins w:id="71951" w:author="pete jones" w:date="2022-01-11T16:38:00Z">
              <w:r w:rsidRPr="0091021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516DD22A" w14:textId="77777777" w:rsidR="00910219" w:rsidRPr="00910219" w:rsidRDefault="00910219" w:rsidP="00910219">
            <w:pPr>
              <w:spacing w:before="0" w:after="0" w:line="240" w:lineRule="auto"/>
              <w:jc w:val="right"/>
              <w:rPr>
                <w:ins w:id="71952" w:author="pete jones" w:date="2022-01-11T16:38:00Z"/>
                <w:rFonts w:ascii="Calibri" w:hAnsi="Calibri" w:cs="Calibri"/>
                <w:color w:val="FFFFFF"/>
                <w:sz w:val="22"/>
                <w:szCs w:val="22"/>
              </w:rPr>
            </w:pPr>
            <w:ins w:id="71953" w:author="pete jones" w:date="2022-01-11T16:38: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7D247430" w14:textId="77777777" w:rsidR="00910219" w:rsidRPr="00910219" w:rsidRDefault="00910219" w:rsidP="00910219">
            <w:pPr>
              <w:spacing w:before="0" w:after="0" w:line="240" w:lineRule="auto"/>
              <w:jc w:val="right"/>
              <w:rPr>
                <w:ins w:id="71954" w:author="pete jones" w:date="2022-01-11T16:38:00Z"/>
                <w:rFonts w:ascii="Calibri" w:hAnsi="Calibri" w:cs="Calibri"/>
                <w:color w:val="FFFFFF"/>
                <w:sz w:val="22"/>
                <w:szCs w:val="22"/>
              </w:rPr>
            </w:pPr>
            <w:ins w:id="71955" w:author="pete jones" w:date="2022-01-11T16:38: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7A8A5AF5" w14:textId="77777777" w:rsidR="00910219" w:rsidRPr="00910219" w:rsidRDefault="00910219" w:rsidP="00910219">
            <w:pPr>
              <w:spacing w:before="0" w:after="0" w:line="240" w:lineRule="auto"/>
              <w:jc w:val="right"/>
              <w:rPr>
                <w:ins w:id="71956" w:author="pete jones" w:date="2022-01-11T16:38:00Z"/>
                <w:rFonts w:ascii="Calibri" w:hAnsi="Calibri" w:cs="Calibri"/>
                <w:color w:val="FFFFFF"/>
                <w:sz w:val="22"/>
                <w:szCs w:val="22"/>
              </w:rPr>
            </w:pPr>
            <w:ins w:id="71957" w:author="pete jones" w:date="2022-01-11T16:38: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28D05D38" w14:textId="77777777" w:rsidR="00910219" w:rsidRPr="00910219" w:rsidRDefault="00910219" w:rsidP="00910219">
            <w:pPr>
              <w:spacing w:before="0" w:after="0" w:line="240" w:lineRule="auto"/>
              <w:jc w:val="right"/>
              <w:rPr>
                <w:ins w:id="71958" w:author="pete jones" w:date="2022-01-11T16:38:00Z"/>
                <w:rFonts w:ascii="Calibri" w:hAnsi="Calibri" w:cs="Calibri"/>
                <w:color w:val="FFFFFF"/>
                <w:sz w:val="22"/>
                <w:szCs w:val="22"/>
              </w:rPr>
            </w:pPr>
            <w:ins w:id="71959" w:author="pete jones" w:date="2022-01-11T16:38: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5C94FCB1" w14:textId="77777777" w:rsidR="00910219" w:rsidRPr="00910219" w:rsidRDefault="00910219" w:rsidP="00910219">
            <w:pPr>
              <w:spacing w:before="0" w:after="0" w:line="240" w:lineRule="auto"/>
              <w:jc w:val="right"/>
              <w:rPr>
                <w:ins w:id="71960" w:author="pete jones" w:date="2022-01-11T16:38:00Z"/>
                <w:rFonts w:ascii="Calibri" w:hAnsi="Calibri" w:cs="Calibri"/>
                <w:color w:val="FFFFFF"/>
                <w:sz w:val="22"/>
                <w:szCs w:val="22"/>
              </w:rPr>
            </w:pPr>
            <w:ins w:id="71961" w:author="pete jones" w:date="2022-01-11T16:38: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5AAEF9DA" w14:textId="77777777" w:rsidR="00910219" w:rsidRPr="00910219" w:rsidRDefault="00910219" w:rsidP="00910219">
            <w:pPr>
              <w:spacing w:before="0" w:after="0" w:line="240" w:lineRule="auto"/>
              <w:jc w:val="right"/>
              <w:rPr>
                <w:ins w:id="71962" w:author="pete jones" w:date="2022-01-11T16:38:00Z"/>
                <w:rFonts w:ascii="Calibri" w:hAnsi="Calibri" w:cs="Calibri"/>
                <w:color w:val="FFFFFF"/>
                <w:sz w:val="22"/>
                <w:szCs w:val="22"/>
              </w:rPr>
            </w:pPr>
            <w:ins w:id="71963" w:author="pete jones" w:date="2022-01-11T16:38: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05B3FB16" w14:textId="77777777" w:rsidR="00910219" w:rsidRPr="00910219" w:rsidRDefault="00910219" w:rsidP="00910219">
            <w:pPr>
              <w:spacing w:before="0" w:after="0" w:line="240" w:lineRule="auto"/>
              <w:jc w:val="right"/>
              <w:rPr>
                <w:ins w:id="71964" w:author="pete jones" w:date="2022-01-11T16:38:00Z"/>
                <w:rFonts w:ascii="Calibri" w:hAnsi="Calibri" w:cs="Calibri"/>
                <w:color w:val="FFFFFF"/>
                <w:sz w:val="22"/>
                <w:szCs w:val="22"/>
              </w:rPr>
            </w:pPr>
            <w:ins w:id="71965" w:author="pete jones" w:date="2022-01-11T16:38:00Z">
              <w:r w:rsidRPr="00910219">
                <w:rPr>
                  <w:rFonts w:ascii="Calibri" w:hAnsi="Calibri" w:cs="Calibri"/>
                  <w:color w:val="FFFFFF"/>
                  <w:sz w:val="22"/>
                  <w:szCs w:val="22"/>
                </w:rPr>
                <w:t>23</w:t>
              </w:r>
            </w:ins>
          </w:p>
        </w:tc>
      </w:tr>
      <w:tr w:rsidR="00910219" w:rsidRPr="00910219" w14:paraId="72D08C79" w14:textId="77777777" w:rsidTr="00910219">
        <w:trPr>
          <w:trHeight w:val="315"/>
          <w:ins w:id="71966" w:author="pete jones" w:date="2022-01-11T16:38:00Z"/>
        </w:trPr>
        <w:tc>
          <w:tcPr>
            <w:tcW w:w="416" w:type="dxa"/>
            <w:tcBorders>
              <w:top w:val="nil"/>
              <w:left w:val="nil"/>
              <w:bottom w:val="nil"/>
              <w:right w:val="nil"/>
            </w:tcBorders>
            <w:shd w:val="clear" w:color="auto" w:fill="auto"/>
            <w:noWrap/>
            <w:vAlign w:val="center"/>
            <w:hideMark/>
          </w:tcPr>
          <w:p w14:paraId="714D4D68" w14:textId="77777777" w:rsidR="00910219" w:rsidRPr="00910219" w:rsidRDefault="00910219" w:rsidP="00910219">
            <w:pPr>
              <w:spacing w:before="0" w:after="0" w:line="240" w:lineRule="auto"/>
              <w:jc w:val="center"/>
              <w:rPr>
                <w:ins w:id="71967" w:author="pete jones" w:date="2022-01-11T16:38:00Z"/>
                <w:rFonts w:ascii="Calibri" w:hAnsi="Calibri" w:cs="Calibri"/>
                <w:color w:val="FFFFFF"/>
                <w:sz w:val="22"/>
                <w:szCs w:val="22"/>
              </w:rPr>
            </w:pPr>
            <w:ins w:id="71968" w:author="pete jones" w:date="2022-01-11T16:38:00Z">
              <w:r w:rsidRPr="0091021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D9F889D" w14:textId="77777777" w:rsidR="00910219" w:rsidRPr="00910219" w:rsidRDefault="00910219" w:rsidP="00910219">
            <w:pPr>
              <w:spacing w:before="0" w:after="0" w:line="240" w:lineRule="auto"/>
              <w:jc w:val="right"/>
              <w:rPr>
                <w:ins w:id="71969" w:author="pete jones" w:date="2022-01-11T16:38:00Z"/>
                <w:rFonts w:ascii="Calibri" w:hAnsi="Calibri" w:cs="Calibri"/>
                <w:color w:val="FFFFFF"/>
                <w:sz w:val="22"/>
                <w:szCs w:val="22"/>
              </w:rPr>
            </w:pPr>
            <w:ins w:id="71970" w:author="pete jones" w:date="2022-01-11T16:38:00Z">
              <w:r w:rsidRPr="0091021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2C48D65D" w14:textId="77777777" w:rsidR="00910219" w:rsidRPr="00910219" w:rsidRDefault="00910219" w:rsidP="00910219">
            <w:pPr>
              <w:spacing w:before="0" w:after="0" w:line="240" w:lineRule="auto"/>
              <w:jc w:val="center"/>
              <w:rPr>
                <w:ins w:id="71971" w:author="pete jones" w:date="2022-01-11T16:38:00Z"/>
                <w:rFonts w:ascii="Calibri" w:hAnsi="Calibri" w:cs="Calibri"/>
                <w:color w:val="FFFFFF"/>
                <w:sz w:val="22"/>
                <w:szCs w:val="22"/>
              </w:rPr>
            </w:pPr>
            <w:ins w:id="71972" w:author="pete jones" w:date="2022-01-11T16:38:00Z">
              <w:r w:rsidRPr="0091021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015473C6" w14:textId="77777777" w:rsidR="00910219" w:rsidRPr="00910219" w:rsidRDefault="00910219" w:rsidP="00910219">
            <w:pPr>
              <w:spacing w:before="0" w:after="0" w:line="240" w:lineRule="auto"/>
              <w:jc w:val="center"/>
              <w:rPr>
                <w:ins w:id="71973" w:author="pete jones" w:date="2022-01-11T16:38:00Z"/>
                <w:rFonts w:ascii="Calibri" w:hAnsi="Calibri" w:cs="Calibri"/>
                <w:color w:val="FFFFFF"/>
                <w:sz w:val="22"/>
                <w:szCs w:val="22"/>
              </w:rPr>
            </w:pPr>
            <w:ins w:id="71974" w:author="pete jones" w:date="2022-01-11T16:38:00Z">
              <w:r w:rsidRPr="0091021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FEA1912" w14:textId="77777777" w:rsidR="00910219" w:rsidRPr="00910219" w:rsidRDefault="00910219" w:rsidP="00910219">
            <w:pPr>
              <w:spacing w:before="0" w:after="0" w:line="240" w:lineRule="auto"/>
              <w:jc w:val="center"/>
              <w:rPr>
                <w:ins w:id="71975" w:author="pete jones" w:date="2022-01-11T16:38:00Z"/>
                <w:rFonts w:ascii="Calibri" w:hAnsi="Calibri" w:cs="Calibri"/>
                <w:sz w:val="22"/>
                <w:szCs w:val="22"/>
              </w:rPr>
            </w:pPr>
            <w:ins w:id="71976" w:author="pete jones" w:date="2022-01-11T16:38:00Z">
              <w:r w:rsidRPr="00910219">
                <w:rPr>
                  <w:rFonts w:ascii="Calibri" w:hAnsi="Calibri" w:cs="Calibri"/>
                  <w:sz w:val="22"/>
                  <w:szCs w:val="22"/>
                </w:rPr>
                <w:t>By %</w:t>
              </w:r>
            </w:ins>
          </w:p>
        </w:tc>
      </w:tr>
      <w:tr w:rsidR="00910219" w:rsidRPr="00910219" w14:paraId="2B0E5992" w14:textId="77777777" w:rsidTr="00910219">
        <w:trPr>
          <w:trHeight w:val="1920"/>
          <w:ins w:id="71977" w:author="pete jones" w:date="2022-01-11T16:38:00Z"/>
        </w:trPr>
        <w:tc>
          <w:tcPr>
            <w:tcW w:w="416" w:type="dxa"/>
            <w:tcBorders>
              <w:top w:val="single" w:sz="8" w:space="0" w:color="auto"/>
              <w:left w:val="single" w:sz="8" w:space="0" w:color="auto"/>
              <w:bottom w:val="nil"/>
              <w:right w:val="nil"/>
            </w:tcBorders>
            <w:shd w:val="clear" w:color="auto" w:fill="auto"/>
            <w:noWrap/>
            <w:textDirection w:val="btLr"/>
            <w:vAlign w:val="center"/>
            <w:hideMark/>
          </w:tcPr>
          <w:p w14:paraId="45A9E77E" w14:textId="77777777" w:rsidR="00910219" w:rsidRPr="00910219" w:rsidRDefault="00910219" w:rsidP="00910219">
            <w:pPr>
              <w:spacing w:before="0" w:after="0" w:line="240" w:lineRule="auto"/>
              <w:jc w:val="center"/>
              <w:rPr>
                <w:ins w:id="71978" w:author="pete jones" w:date="2022-01-11T16:38:00Z"/>
                <w:rFonts w:ascii="Calibri" w:hAnsi="Calibri" w:cs="Calibri"/>
                <w:b/>
                <w:bCs/>
                <w:color w:val="000000"/>
                <w:sz w:val="22"/>
                <w:szCs w:val="22"/>
              </w:rPr>
            </w:pPr>
            <w:ins w:id="71979" w:author="pete jones" w:date="2022-01-11T16:38:00Z">
              <w:r w:rsidRPr="00910219">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2222B3CD" w14:textId="77777777" w:rsidR="00910219" w:rsidRPr="00910219" w:rsidRDefault="00910219" w:rsidP="00910219">
            <w:pPr>
              <w:spacing w:before="0" w:after="0" w:line="240" w:lineRule="auto"/>
              <w:jc w:val="center"/>
              <w:rPr>
                <w:ins w:id="71980" w:author="pete jones" w:date="2022-01-11T16:38:00Z"/>
                <w:rFonts w:ascii="Calibri" w:hAnsi="Calibri" w:cs="Calibri"/>
                <w:b/>
                <w:bCs/>
                <w:color w:val="000000"/>
                <w:sz w:val="22"/>
                <w:szCs w:val="22"/>
              </w:rPr>
            </w:pPr>
            <w:ins w:id="71981" w:author="pete jones" w:date="2022-01-11T16:38:00Z">
              <w:r w:rsidRPr="0091021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28588FF3" w14:textId="77777777" w:rsidR="00910219" w:rsidRPr="00910219" w:rsidRDefault="00910219" w:rsidP="00910219">
            <w:pPr>
              <w:spacing w:before="0" w:after="0" w:line="240" w:lineRule="auto"/>
              <w:jc w:val="center"/>
              <w:rPr>
                <w:ins w:id="71982" w:author="pete jones" w:date="2022-01-11T16:38:00Z"/>
                <w:rFonts w:ascii="Calibri" w:hAnsi="Calibri" w:cs="Calibri"/>
                <w:b/>
                <w:bCs/>
                <w:color w:val="000000"/>
                <w:sz w:val="22"/>
                <w:szCs w:val="22"/>
              </w:rPr>
            </w:pPr>
            <w:ins w:id="71983" w:author="pete jones" w:date="2022-01-11T16:38:00Z">
              <w:r w:rsidRPr="0091021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89713E6" w14:textId="77777777" w:rsidR="00910219" w:rsidRPr="00910219" w:rsidRDefault="00910219" w:rsidP="00910219">
            <w:pPr>
              <w:spacing w:before="0" w:after="0" w:line="240" w:lineRule="auto"/>
              <w:jc w:val="center"/>
              <w:rPr>
                <w:ins w:id="71984" w:author="pete jones" w:date="2022-01-11T16:38:00Z"/>
                <w:rFonts w:ascii="Calibri" w:hAnsi="Calibri" w:cs="Calibri"/>
                <w:b/>
                <w:bCs/>
                <w:color w:val="000000"/>
                <w:sz w:val="22"/>
                <w:szCs w:val="22"/>
              </w:rPr>
            </w:pPr>
            <w:ins w:id="71985" w:author="pete jones" w:date="2022-01-11T16:38:00Z">
              <w:r w:rsidRPr="0091021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06E3485B" w14:textId="77777777" w:rsidR="00910219" w:rsidRPr="00910219" w:rsidRDefault="00910219" w:rsidP="00910219">
            <w:pPr>
              <w:spacing w:before="0" w:after="0" w:line="240" w:lineRule="auto"/>
              <w:jc w:val="center"/>
              <w:rPr>
                <w:ins w:id="71986" w:author="pete jones" w:date="2022-01-11T16:38:00Z"/>
                <w:rFonts w:ascii="Calibri" w:hAnsi="Calibri" w:cs="Calibri"/>
                <w:b/>
                <w:bCs/>
                <w:color w:val="000000"/>
                <w:sz w:val="22"/>
                <w:szCs w:val="22"/>
              </w:rPr>
            </w:pPr>
            <w:ins w:id="71987" w:author="pete jones" w:date="2022-01-11T16:38:00Z">
              <w:r w:rsidRPr="0091021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585B90D1" w14:textId="77777777" w:rsidR="00910219" w:rsidRPr="00910219" w:rsidRDefault="00910219" w:rsidP="00910219">
            <w:pPr>
              <w:spacing w:before="0" w:after="0" w:line="240" w:lineRule="auto"/>
              <w:jc w:val="center"/>
              <w:rPr>
                <w:ins w:id="71988" w:author="pete jones" w:date="2022-01-11T16:38:00Z"/>
                <w:rFonts w:ascii="Calibri" w:hAnsi="Calibri" w:cs="Calibri"/>
                <w:b/>
                <w:bCs/>
                <w:color w:val="000000"/>
                <w:sz w:val="22"/>
                <w:szCs w:val="22"/>
              </w:rPr>
            </w:pPr>
            <w:ins w:id="71989" w:author="pete jones" w:date="2022-01-11T16:38:00Z">
              <w:r w:rsidRPr="0091021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4BCF7FE3" w14:textId="77777777" w:rsidR="00910219" w:rsidRPr="00910219" w:rsidRDefault="00910219" w:rsidP="00910219">
            <w:pPr>
              <w:spacing w:before="0" w:after="0" w:line="240" w:lineRule="auto"/>
              <w:jc w:val="center"/>
              <w:rPr>
                <w:ins w:id="71990" w:author="pete jones" w:date="2022-01-11T16:38:00Z"/>
                <w:rFonts w:ascii="Calibri" w:hAnsi="Calibri" w:cs="Calibri"/>
                <w:b/>
                <w:bCs/>
                <w:color w:val="000000"/>
                <w:sz w:val="22"/>
                <w:szCs w:val="22"/>
              </w:rPr>
            </w:pPr>
            <w:ins w:id="71991" w:author="pete jones" w:date="2022-01-11T16:38:00Z">
              <w:r w:rsidRPr="0091021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269F8C2" w14:textId="77777777" w:rsidR="00910219" w:rsidRPr="00910219" w:rsidRDefault="00910219" w:rsidP="00910219">
            <w:pPr>
              <w:spacing w:before="0" w:after="0" w:line="240" w:lineRule="auto"/>
              <w:jc w:val="center"/>
              <w:rPr>
                <w:ins w:id="71992" w:author="pete jones" w:date="2022-01-11T16:38:00Z"/>
                <w:rFonts w:ascii="Calibri" w:hAnsi="Calibri" w:cs="Calibri"/>
                <w:b/>
                <w:bCs/>
                <w:color w:val="000000"/>
                <w:sz w:val="22"/>
                <w:szCs w:val="22"/>
              </w:rPr>
            </w:pPr>
            <w:ins w:id="71993" w:author="pete jones" w:date="2022-01-11T16:38: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6792DC0" w14:textId="77777777" w:rsidR="00910219" w:rsidRPr="00910219" w:rsidRDefault="00910219" w:rsidP="00910219">
            <w:pPr>
              <w:spacing w:before="0" w:after="0" w:line="240" w:lineRule="auto"/>
              <w:jc w:val="center"/>
              <w:rPr>
                <w:ins w:id="71994" w:author="pete jones" w:date="2022-01-11T16:38:00Z"/>
                <w:rFonts w:ascii="Calibri" w:hAnsi="Calibri" w:cs="Calibri"/>
                <w:b/>
                <w:bCs/>
                <w:color w:val="000000"/>
                <w:sz w:val="22"/>
                <w:szCs w:val="22"/>
              </w:rPr>
            </w:pPr>
            <w:ins w:id="71995" w:author="pete jones" w:date="2022-01-11T16:38: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1DD0194" w14:textId="77777777" w:rsidR="00910219" w:rsidRPr="00910219" w:rsidRDefault="00910219" w:rsidP="00910219">
            <w:pPr>
              <w:spacing w:before="0" w:after="0" w:line="240" w:lineRule="auto"/>
              <w:jc w:val="center"/>
              <w:rPr>
                <w:ins w:id="71996" w:author="pete jones" w:date="2022-01-11T16:38:00Z"/>
                <w:rFonts w:ascii="Calibri" w:hAnsi="Calibri" w:cs="Calibri"/>
                <w:b/>
                <w:bCs/>
                <w:color w:val="000000"/>
                <w:sz w:val="22"/>
                <w:szCs w:val="22"/>
              </w:rPr>
            </w:pPr>
            <w:ins w:id="71997" w:author="pete jones" w:date="2022-01-11T16:38: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6927B03" w14:textId="77777777" w:rsidR="00910219" w:rsidRPr="00910219" w:rsidRDefault="00910219" w:rsidP="00910219">
            <w:pPr>
              <w:spacing w:before="0" w:after="0" w:line="240" w:lineRule="auto"/>
              <w:jc w:val="center"/>
              <w:rPr>
                <w:ins w:id="71998" w:author="pete jones" w:date="2022-01-11T16:38:00Z"/>
                <w:rFonts w:ascii="Calibri" w:hAnsi="Calibri" w:cs="Calibri"/>
                <w:b/>
                <w:bCs/>
                <w:color w:val="000000"/>
                <w:sz w:val="22"/>
                <w:szCs w:val="22"/>
              </w:rPr>
            </w:pPr>
            <w:ins w:id="71999" w:author="pete jones" w:date="2022-01-11T16:38: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C85D950" w14:textId="77777777" w:rsidR="00910219" w:rsidRPr="00910219" w:rsidRDefault="00910219" w:rsidP="00910219">
            <w:pPr>
              <w:spacing w:before="0" w:after="0" w:line="240" w:lineRule="auto"/>
              <w:jc w:val="center"/>
              <w:rPr>
                <w:ins w:id="72000" w:author="pete jones" w:date="2022-01-11T16:38:00Z"/>
                <w:rFonts w:ascii="Calibri" w:hAnsi="Calibri" w:cs="Calibri"/>
                <w:b/>
                <w:bCs/>
                <w:color w:val="000000"/>
                <w:sz w:val="22"/>
                <w:szCs w:val="22"/>
              </w:rPr>
            </w:pPr>
            <w:ins w:id="72001" w:author="pete jones" w:date="2022-01-11T16:38: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5EEA6E2" w14:textId="77777777" w:rsidR="00910219" w:rsidRPr="00910219" w:rsidRDefault="00910219" w:rsidP="00910219">
            <w:pPr>
              <w:spacing w:before="0" w:after="0" w:line="240" w:lineRule="auto"/>
              <w:jc w:val="center"/>
              <w:rPr>
                <w:ins w:id="72002" w:author="pete jones" w:date="2022-01-11T16:38:00Z"/>
                <w:rFonts w:ascii="Calibri" w:hAnsi="Calibri" w:cs="Calibri"/>
                <w:b/>
                <w:bCs/>
                <w:color w:val="000000"/>
                <w:sz w:val="22"/>
                <w:szCs w:val="22"/>
              </w:rPr>
            </w:pPr>
            <w:ins w:id="72003" w:author="pete jones" w:date="2022-01-11T16:38: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7F84F740" w14:textId="77777777" w:rsidR="00910219" w:rsidRPr="00910219" w:rsidRDefault="00910219" w:rsidP="00910219">
            <w:pPr>
              <w:spacing w:before="0" w:after="0" w:line="240" w:lineRule="auto"/>
              <w:jc w:val="center"/>
              <w:rPr>
                <w:ins w:id="72004" w:author="pete jones" w:date="2022-01-11T16:38:00Z"/>
                <w:rFonts w:ascii="Calibri" w:hAnsi="Calibri" w:cs="Calibri"/>
                <w:b/>
                <w:bCs/>
                <w:color w:val="000000"/>
                <w:sz w:val="22"/>
                <w:szCs w:val="22"/>
              </w:rPr>
            </w:pPr>
            <w:ins w:id="72005" w:author="pete jones" w:date="2022-01-11T16:38:00Z">
              <w:r w:rsidRPr="00910219">
                <w:rPr>
                  <w:rFonts w:ascii="Calibri" w:hAnsi="Calibri" w:cs="Calibri"/>
                  <w:b/>
                  <w:bCs/>
                  <w:color w:val="000000"/>
                  <w:sz w:val="22"/>
                  <w:szCs w:val="22"/>
                </w:rPr>
                <w:t>Coursework</w:t>
              </w:r>
            </w:ins>
          </w:p>
        </w:tc>
      </w:tr>
      <w:tr w:rsidR="00910219" w:rsidRPr="00910219" w14:paraId="3EF75549" w14:textId="77777777" w:rsidTr="00910219">
        <w:trPr>
          <w:trHeight w:val="300"/>
          <w:ins w:id="72006" w:author="pete jones" w:date="2022-01-11T16:38:00Z"/>
        </w:trPr>
        <w:tc>
          <w:tcPr>
            <w:tcW w:w="41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8F11AD" w14:textId="77777777" w:rsidR="00910219" w:rsidRPr="00910219" w:rsidRDefault="00910219" w:rsidP="00910219">
            <w:pPr>
              <w:spacing w:before="0" w:after="0" w:line="240" w:lineRule="auto"/>
              <w:jc w:val="center"/>
              <w:rPr>
                <w:ins w:id="72007" w:author="pete jones" w:date="2022-01-11T16:38:00Z"/>
                <w:rFonts w:ascii="Calibri" w:hAnsi="Calibri" w:cs="Calibri"/>
                <w:color w:val="000000"/>
                <w:sz w:val="22"/>
                <w:szCs w:val="22"/>
              </w:rPr>
            </w:pPr>
            <w:ins w:id="72008" w:author="pete jones" w:date="2022-01-11T16:3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6BA5F94E" w14:textId="77777777" w:rsidR="00910219" w:rsidRPr="00910219" w:rsidRDefault="00910219" w:rsidP="00910219">
            <w:pPr>
              <w:spacing w:before="0" w:after="0" w:line="240" w:lineRule="auto"/>
              <w:jc w:val="left"/>
              <w:rPr>
                <w:ins w:id="72009" w:author="pete jones" w:date="2022-01-11T16:38:00Z"/>
                <w:rFonts w:ascii="Calibri" w:hAnsi="Calibri" w:cs="Calibri"/>
                <w:color w:val="000000"/>
                <w:sz w:val="22"/>
                <w:szCs w:val="22"/>
              </w:rPr>
            </w:pPr>
            <w:ins w:id="72010" w:author="pete jones" w:date="2022-01-11T16:38:00Z">
              <w:r w:rsidRPr="00910219">
                <w:rPr>
                  <w:rFonts w:ascii="Calibri" w:hAnsi="Calibri" w:cs="Calibri"/>
                  <w:color w:val="000000"/>
                  <w:sz w:val="22"/>
                  <w:szCs w:val="22"/>
                </w:rPr>
                <w:t>Engineering Mathematics 1a</w:t>
              </w:r>
            </w:ins>
          </w:p>
        </w:tc>
        <w:tc>
          <w:tcPr>
            <w:tcW w:w="432" w:type="dxa"/>
            <w:tcBorders>
              <w:top w:val="nil"/>
              <w:left w:val="nil"/>
              <w:bottom w:val="single" w:sz="4" w:space="0" w:color="auto"/>
              <w:right w:val="single" w:sz="4" w:space="0" w:color="auto"/>
            </w:tcBorders>
            <w:shd w:val="clear" w:color="auto" w:fill="auto"/>
            <w:noWrap/>
            <w:vAlign w:val="bottom"/>
            <w:hideMark/>
          </w:tcPr>
          <w:p w14:paraId="595A0EE9" w14:textId="77777777" w:rsidR="00910219" w:rsidRPr="00910219" w:rsidRDefault="00910219" w:rsidP="00910219">
            <w:pPr>
              <w:spacing w:before="0" w:after="0" w:line="240" w:lineRule="auto"/>
              <w:jc w:val="center"/>
              <w:rPr>
                <w:ins w:id="72011" w:author="pete jones" w:date="2022-01-11T16:38:00Z"/>
                <w:rFonts w:ascii="Calibri" w:hAnsi="Calibri" w:cs="Calibri"/>
                <w:color w:val="000000"/>
                <w:sz w:val="22"/>
                <w:szCs w:val="22"/>
              </w:rPr>
            </w:pPr>
            <w:ins w:id="72012" w:author="pete jones" w:date="2022-01-11T16:38: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6EFAD7EF" w14:textId="77777777" w:rsidR="00910219" w:rsidRPr="00910219" w:rsidRDefault="00910219" w:rsidP="00910219">
            <w:pPr>
              <w:spacing w:before="0" w:after="0" w:line="240" w:lineRule="auto"/>
              <w:jc w:val="center"/>
              <w:rPr>
                <w:ins w:id="72013" w:author="pete jones" w:date="2022-01-11T16:38:00Z"/>
                <w:rFonts w:ascii="Calibri" w:hAnsi="Calibri" w:cs="Calibri"/>
                <w:color w:val="000000"/>
                <w:sz w:val="22"/>
                <w:szCs w:val="22"/>
              </w:rPr>
            </w:pPr>
            <w:ins w:id="72014"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283ADD1E" w14:textId="77777777" w:rsidR="00910219" w:rsidRPr="00910219" w:rsidRDefault="00910219" w:rsidP="00910219">
            <w:pPr>
              <w:spacing w:before="0" w:after="0" w:line="240" w:lineRule="auto"/>
              <w:jc w:val="center"/>
              <w:rPr>
                <w:ins w:id="72015" w:author="pete jones" w:date="2022-01-11T16:38:00Z"/>
                <w:rFonts w:ascii="Calibri" w:hAnsi="Calibri" w:cs="Calibri"/>
                <w:color w:val="000000"/>
                <w:sz w:val="22"/>
                <w:szCs w:val="22"/>
              </w:rPr>
            </w:pPr>
            <w:ins w:id="72016"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4193F3" w14:textId="77777777" w:rsidR="00910219" w:rsidRPr="00910219" w:rsidRDefault="00910219" w:rsidP="00910219">
            <w:pPr>
              <w:spacing w:before="0" w:after="0" w:line="240" w:lineRule="auto"/>
              <w:jc w:val="center"/>
              <w:rPr>
                <w:ins w:id="72017" w:author="pete jones" w:date="2022-01-11T16:38:00Z"/>
                <w:rFonts w:ascii="Calibri" w:hAnsi="Calibri" w:cs="Calibri"/>
                <w:color w:val="000000"/>
                <w:sz w:val="22"/>
                <w:szCs w:val="22"/>
              </w:rPr>
            </w:pPr>
            <w:ins w:id="72018"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D5B920" w14:textId="77777777" w:rsidR="00910219" w:rsidRPr="00910219" w:rsidRDefault="00910219" w:rsidP="00910219">
            <w:pPr>
              <w:spacing w:before="0" w:after="0" w:line="240" w:lineRule="auto"/>
              <w:jc w:val="center"/>
              <w:rPr>
                <w:ins w:id="72019" w:author="pete jones" w:date="2022-01-11T16:38:00Z"/>
                <w:rFonts w:ascii="Calibri" w:hAnsi="Calibri" w:cs="Calibri"/>
                <w:color w:val="000000"/>
                <w:sz w:val="22"/>
                <w:szCs w:val="22"/>
              </w:rPr>
            </w:pPr>
            <w:ins w:id="72020"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2BF789" w14:textId="77777777" w:rsidR="00910219" w:rsidRPr="00910219" w:rsidRDefault="00910219" w:rsidP="00910219">
            <w:pPr>
              <w:spacing w:before="0" w:after="0" w:line="240" w:lineRule="auto"/>
              <w:jc w:val="center"/>
              <w:rPr>
                <w:ins w:id="72021" w:author="pete jones" w:date="2022-01-11T16:38:00Z"/>
                <w:rFonts w:ascii="Calibri" w:hAnsi="Calibri" w:cs="Calibri"/>
                <w:color w:val="000000"/>
                <w:sz w:val="22"/>
                <w:szCs w:val="22"/>
              </w:rPr>
            </w:pPr>
            <w:ins w:id="7202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C426CD" w14:textId="77777777" w:rsidR="00910219" w:rsidRPr="00910219" w:rsidRDefault="00910219" w:rsidP="00910219">
            <w:pPr>
              <w:spacing w:before="0" w:after="0" w:line="240" w:lineRule="auto"/>
              <w:jc w:val="center"/>
              <w:rPr>
                <w:ins w:id="72023" w:author="pete jones" w:date="2022-01-11T16:38:00Z"/>
                <w:rFonts w:ascii="Calibri" w:hAnsi="Calibri" w:cs="Calibri"/>
                <w:color w:val="000000"/>
                <w:sz w:val="22"/>
                <w:szCs w:val="22"/>
              </w:rPr>
            </w:pPr>
            <w:ins w:id="7202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114CD5" w14:textId="77777777" w:rsidR="00910219" w:rsidRPr="00910219" w:rsidRDefault="00910219" w:rsidP="00910219">
            <w:pPr>
              <w:spacing w:before="0" w:after="0" w:line="240" w:lineRule="auto"/>
              <w:jc w:val="center"/>
              <w:rPr>
                <w:ins w:id="72025" w:author="pete jones" w:date="2022-01-11T16:38:00Z"/>
                <w:rFonts w:ascii="Calibri" w:hAnsi="Calibri" w:cs="Calibri"/>
                <w:color w:val="000000"/>
                <w:sz w:val="22"/>
                <w:szCs w:val="22"/>
              </w:rPr>
            </w:pPr>
            <w:ins w:id="7202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BD505B" w14:textId="77777777" w:rsidR="00910219" w:rsidRPr="00910219" w:rsidRDefault="00910219" w:rsidP="00910219">
            <w:pPr>
              <w:spacing w:before="0" w:after="0" w:line="240" w:lineRule="auto"/>
              <w:jc w:val="center"/>
              <w:rPr>
                <w:ins w:id="72027" w:author="pete jones" w:date="2022-01-11T16:38:00Z"/>
                <w:rFonts w:ascii="Calibri" w:hAnsi="Calibri" w:cs="Calibri"/>
                <w:color w:val="000000"/>
                <w:sz w:val="22"/>
                <w:szCs w:val="22"/>
              </w:rPr>
            </w:pPr>
            <w:ins w:id="7202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C0B01E" w14:textId="77777777" w:rsidR="00910219" w:rsidRPr="00910219" w:rsidRDefault="00910219" w:rsidP="00910219">
            <w:pPr>
              <w:spacing w:before="0" w:after="0" w:line="240" w:lineRule="auto"/>
              <w:jc w:val="center"/>
              <w:rPr>
                <w:ins w:id="72029" w:author="pete jones" w:date="2022-01-11T16:38:00Z"/>
                <w:rFonts w:ascii="Calibri" w:hAnsi="Calibri" w:cs="Calibri"/>
                <w:color w:val="000000"/>
                <w:sz w:val="22"/>
                <w:szCs w:val="22"/>
              </w:rPr>
            </w:pPr>
            <w:ins w:id="7203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312886" w14:textId="77777777" w:rsidR="00910219" w:rsidRPr="00910219" w:rsidRDefault="00910219" w:rsidP="00910219">
            <w:pPr>
              <w:spacing w:before="0" w:after="0" w:line="240" w:lineRule="auto"/>
              <w:jc w:val="center"/>
              <w:rPr>
                <w:ins w:id="72031" w:author="pete jones" w:date="2022-01-11T16:38:00Z"/>
                <w:rFonts w:ascii="Calibri" w:hAnsi="Calibri" w:cs="Calibri"/>
                <w:color w:val="000000"/>
                <w:sz w:val="22"/>
                <w:szCs w:val="22"/>
              </w:rPr>
            </w:pPr>
            <w:ins w:id="72032"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CEC43F1" w14:textId="77777777" w:rsidR="00910219" w:rsidRPr="00910219" w:rsidRDefault="00910219" w:rsidP="00910219">
            <w:pPr>
              <w:spacing w:before="0" w:after="0" w:line="240" w:lineRule="auto"/>
              <w:jc w:val="center"/>
              <w:rPr>
                <w:ins w:id="72033" w:author="pete jones" w:date="2022-01-11T16:38:00Z"/>
                <w:rFonts w:ascii="Calibri" w:hAnsi="Calibri" w:cs="Calibri"/>
                <w:color w:val="000000"/>
                <w:sz w:val="22"/>
                <w:szCs w:val="22"/>
              </w:rPr>
            </w:pPr>
            <w:ins w:id="72034" w:author="pete jones" w:date="2022-01-11T16:38:00Z">
              <w:r w:rsidRPr="00910219">
                <w:rPr>
                  <w:rFonts w:ascii="Calibri" w:hAnsi="Calibri" w:cs="Calibri"/>
                  <w:color w:val="000000"/>
                  <w:sz w:val="22"/>
                  <w:szCs w:val="22"/>
                </w:rPr>
                <w:t> </w:t>
              </w:r>
            </w:ins>
          </w:p>
        </w:tc>
      </w:tr>
      <w:tr w:rsidR="00910219" w:rsidRPr="00910219" w14:paraId="5BA59D9E" w14:textId="77777777" w:rsidTr="00910219">
        <w:trPr>
          <w:trHeight w:val="300"/>
          <w:ins w:id="72035"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318F982E" w14:textId="77777777" w:rsidR="00910219" w:rsidRPr="00910219" w:rsidRDefault="00910219" w:rsidP="00910219">
            <w:pPr>
              <w:spacing w:before="0" w:after="0" w:line="240" w:lineRule="auto"/>
              <w:jc w:val="center"/>
              <w:rPr>
                <w:ins w:id="72036" w:author="pete jones" w:date="2022-01-11T16:38:00Z"/>
                <w:rFonts w:ascii="Calibri" w:hAnsi="Calibri" w:cs="Calibri"/>
                <w:color w:val="000000"/>
                <w:sz w:val="22"/>
                <w:szCs w:val="22"/>
              </w:rPr>
            </w:pPr>
            <w:ins w:id="72037" w:author="pete jones" w:date="2022-01-11T16:3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6CCDDB33" w14:textId="77777777" w:rsidR="00910219" w:rsidRPr="00910219" w:rsidRDefault="00910219" w:rsidP="00910219">
            <w:pPr>
              <w:spacing w:before="0" w:after="0" w:line="240" w:lineRule="auto"/>
              <w:jc w:val="left"/>
              <w:rPr>
                <w:ins w:id="72038" w:author="pete jones" w:date="2022-01-11T16:38:00Z"/>
                <w:rFonts w:ascii="Calibri" w:hAnsi="Calibri" w:cs="Calibri"/>
                <w:color w:val="000000"/>
                <w:sz w:val="22"/>
                <w:szCs w:val="22"/>
              </w:rPr>
            </w:pPr>
            <w:ins w:id="72039" w:author="pete jones" w:date="2022-01-11T16:38:00Z">
              <w:r w:rsidRPr="00910219">
                <w:rPr>
                  <w:rFonts w:ascii="Calibri" w:hAnsi="Calibri" w:cs="Calibri"/>
                  <w:color w:val="000000"/>
                  <w:sz w:val="22"/>
                  <w:szCs w:val="22"/>
                </w:rPr>
                <w:t>Engineering Mathematics 1b</w:t>
              </w:r>
            </w:ins>
          </w:p>
        </w:tc>
        <w:tc>
          <w:tcPr>
            <w:tcW w:w="432" w:type="dxa"/>
            <w:tcBorders>
              <w:top w:val="nil"/>
              <w:left w:val="nil"/>
              <w:bottom w:val="single" w:sz="4" w:space="0" w:color="auto"/>
              <w:right w:val="single" w:sz="4" w:space="0" w:color="auto"/>
            </w:tcBorders>
            <w:shd w:val="clear" w:color="auto" w:fill="auto"/>
            <w:noWrap/>
            <w:vAlign w:val="bottom"/>
            <w:hideMark/>
          </w:tcPr>
          <w:p w14:paraId="305F201A" w14:textId="77777777" w:rsidR="00910219" w:rsidRPr="00910219" w:rsidRDefault="00910219" w:rsidP="00910219">
            <w:pPr>
              <w:spacing w:before="0" w:after="0" w:line="240" w:lineRule="auto"/>
              <w:jc w:val="center"/>
              <w:rPr>
                <w:ins w:id="72040" w:author="pete jones" w:date="2022-01-11T16:38:00Z"/>
                <w:rFonts w:ascii="Calibri" w:hAnsi="Calibri" w:cs="Calibri"/>
                <w:color w:val="000000"/>
                <w:sz w:val="22"/>
                <w:szCs w:val="22"/>
              </w:rPr>
            </w:pPr>
            <w:ins w:id="72041" w:author="pete jones" w:date="2022-01-11T16:38: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4C5F4090" w14:textId="77777777" w:rsidR="00910219" w:rsidRPr="00910219" w:rsidRDefault="00910219" w:rsidP="00910219">
            <w:pPr>
              <w:spacing w:before="0" w:after="0" w:line="240" w:lineRule="auto"/>
              <w:jc w:val="center"/>
              <w:rPr>
                <w:ins w:id="72042" w:author="pete jones" w:date="2022-01-11T16:38:00Z"/>
                <w:rFonts w:ascii="Calibri" w:hAnsi="Calibri" w:cs="Calibri"/>
                <w:color w:val="000000"/>
                <w:sz w:val="22"/>
                <w:szCs w:val="22"/>
              </w:rPr>
            </w:pPr>
            <w:ins w:id="72043"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D3CBA36" w14:textId="77777777" w:rsidR="00910219" w:rsidRPr="00910219" w:rsidRDefault="00910219" w:rsidP="00910219">
            <w:pPr>
              <w:spacing w:before="0" w:after="0" w:line="240" w:lineRule="auto"/>
              <w:jc w:val="center"/>
              <w:rPr>
                <w:ins w:id="72044" w:author="pete jones" w:date="2022-01-11T16:38:00Z"/>
                <w:rFonts w:ascii="Calibri" w:hAnsi="Calibri" w:cs="Calibri"/>
                <w:color w:val="000000"/>
                <w:sz w:val="22"/>
                <w:szCs w:val="22"/>
              </w:rPr>
            </w:pPr>
            <w:ins w:id="72045"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DC0AB05" w14:textId="77777777" w:rsidR="00910219" w:rsidRPr="00910219" w:rsidRDefault="00910219" w:rsidP="00910219">
            <w:pPr>
              <w:spacing w:before="0" w:after="0" w:line="240" w:lineRule="auto"/>
              <w:jc w:val="center"/>
              <w:rPr>
                <w:ins w:id="72046" w:author="pete jones" w:date="2022-01-11T16:38:00Z"/>
                <w:rFonts w:ascii="Calibri" w:hAnsi="Calibri" w:cs="Calibri"/>
                <w:color w:val="000000"/>
                <w:sz w:val="22"/>
                <w:szCs w:val="22"/>
              </w:rPr>
            </w:pPr>
            <w:ins w:id="72047"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6DACF8" w14:textId="77777777" w:rsidR="00910219" w:rsidRPr="00910219" w:rsidRDefault="00910219" w:rsidP="00910219">
            <w:pPr>
              <w:spacing w:before="0" w:after="0" w:line="240" w:lineRule="auto"/>
              <w:jc w:val="center"/>
              <w:rPr>
                <w:ins w:id="72048" w:author="pete jones" w:date="2022-01-11T16:38:00Z"/>
                <w:rFonts w:ascii="Calibri" w:hAnsi="Calibri" w:cs="Calibri"/>
                <w:color w:val="000000"/>
                <w:sz w:val="22"/>
                <w:szCs w:val="22"/>
              </w:rPr>
            </w:pPr>
            <w:ins w:id="72049"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1916AE1" w14:textId="77777777" w:rsidR="00910219" w:rsidRPr="00910219" w:rsidRDefault="00910219" w:rsidP="00910219">
            <w:pPr>
              <w:spacing w:before="0" w:after="0" w:line="240" w:lineRule="auto"/>
              <w:jc w:val="center"/>
              <w:rPr>
                <w:ins w:id="72050" w:author="pete jones" w:date="2022-01-11T16:38:00Z"/>
                <w:rFonts w:ascii="Calibri" w:hAnsi="Calibri" w:cs="Calibri"/>
                <w:color w:val="000000"/>
                <w:sz w:val="22"/>
                <w:szCs w:val="22"/>
              </w:rPr>
            </w:pPr>
            <w:ins w:id="7205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BE09D6" w14:textId="77777777" w:rsidR="00910219" w:rsidRPr="00910219" w:rsidRDefault="00910219" w:rsidP="00910219">
            <w:pPr>
              <w:spacing w:before="0" w:after="0" w:line="240" w:lineRule="auto"/>
              <w:jc w:val="center"/>
              <w:rPr>
                <w:ins w:id="72052" w:author="pete jones" w:date="2022-01-11T16:38:00Z"/>
                <w:rFonts w:ascii="Calibri" w:hAnsi="Calibri" w:cs="Calibri"/>
                <w:color w:val="000000"/>
                <w:sz w:val="22"/>
                <w:szCs w:val="22"/>
              </w:rPr>
            </w:pPr>
            <w:ins w:id="7205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8C3740" w14:textId="77777777" w:rsidR="00910219" w:rsidRPr="00910219" w:rsidRDefault="00910219" w:rsidP="00910219">
            <w:pPr>
              <w:spacing w:before="0" w:after="0" w:line="240" w:lineRule="auto"/>
              <w:jc w:val="center"/>
              <w:rPr>
                <w:ins w:id="72054" w:author="pete jones" w:date="2022-01-11T16:38:00Z"/>
                <w:rFonts w:ascii="Calibri" w:hAnsi="Calibri" w:cs="Calibri"/>
                <w:color w:val="000000"/>
                <w:sz w:val="22"/>
                <w:szCs w:val="22"/>
              </w:rPr>
            </w:pPr>
            <w:ins w:id="7205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306A4B" w14:textId="77777777" w:rsidR="00910219" w:rsidRPr="00910219" w:rsidRDefault="00910219" w:rsidP="00910219">
            <w:pPr>
              <w:spacing w:before="0" w:after="0" w:line="240" w:lineRule="auto"/>
              <w:jc w:val="center"/>
              <w:rPr>
                <w:ins w:id="72056" w:author="pete jones" w:date="2022-01-11T16:38:00Z"/>
                <w:rFonts w:ascii="Calibri" w:hAnsi="Calibri" w:cs="Calibri"/>
                <w:color w:val="000000"/>
                <w:sz w:val="22"/>
                <w:szCs w:val="22"/>
              </w:rPr>
            </w:pPr>
            <w:ins w:id="7205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6A8322" w14:textId="77777777" w:rsidR="00910219" w:rsidRPr="00910219" w:rsidRDefault="00910219" w:rsidP="00910219">
            <w:pPr>
              <w:spacing w:before="0" w:after="0" w:line="240" w:lineRule="auto"/>
              <w:jc w:val="center"/>
              <w:rPr>
                <w:ins w:id="72058" w:author="pete jones" w:date="2022-01-11T16:38:00Z"/>
                <w:rFonts w:ascii="Calibri" w:hAnsi="Calibri" w:cs="Calibri"/>
                <w:color w:val="000000"/>
                <w:sz w:val="22"/>
                <w:szCs w:val="22"/>
              </w:rPr>
            </w:pPr>
            <w:ins w:id="7205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35788E" w14:textId="77777777" w:rsidR="00910219" w:rsidRPr="00910219" w:rsidRDefault="00910219" w:rsidP="00910219">
            <w:pPr>
              <w:spacing w:before="0" w:after="0" w:line="240" w:lineRule="auto"/>
              <w:jc w:val="center"/>
              <w:rPr>
                <w:ins w:id="72060" w:author="pete jones" w:date="2022-01-11T16:38:00Z"/>
                <w:rFonts w:ascii="Calibri" w:hAnsi="Calibri" w:cs="Calibri"/>
                <w:color w:val="000000"/>
                <w:sz w:val="22"/>
                <w:szCs w:val="22"/>
              </w:rPr>
            </w:pPr>
            <w:ins w:id="72061"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C5ECB2E" w14:textId="77777777" w:rsidR="00910219" w:rsidRPr="00910219" w:rsidRDefault="00910219" w:rsidP="00910219">
            <w:pPr>
              <w:spacing w:before="0" w:after="0" w:line="240" w:lineRule="auto"/>
              <w:jc w:val="center"/>
              <w:rPr>
                <w:ins w:id="72062" w:author="pete jones" w:date="2022-01-11T16:38:00Z"/>
                <w:rFonts w:ascii="Calibri" w:hAnsi="Calibri" w:cs="Calibri"/>
                <w:color w:val="000000"/>
                <w:sz w:val="22"/>
                <w:szCs w:val="22"/>
              </w:rPr>
            </w:pPr>
            <w:ins w:id="72063" w:author="pete jones" w:date="2022-01-11T16:38:00Z">
              <w:r w:rsidRPr="00910219">
                <w:rPr>
                  <w:rFonts w:ascii="Calibri" w:hAnsi="Calibri" w:cs="Calibri"/>
                  <w:color w:val="000000"/>
                  <w:sz w:val="22"/>
                  <w:szCs w:val="22"/>
                </w:rPr>
                <w:t> </w:t>
              </w:r>
            </w:ins>
          </w:p>
        </w:tc>
      </w:tr>
      <w:tr w:rsidR="00910219" w:rsidRPr="00910219" w14:paraId="54CB3FBD" w14:textId="77777777" w:rsidTr="00910219">
        <w:trPr>
          <w:trHeight w:val="300"/>
          <w:ins w:id="72064"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7B9CA49D" w14:textId="77777777" w:rsidR="00910219" w:rsidRPr="00910219" w:rsidRDefault="00910219" w:rsidP="00910219">
            <w:pPr>
              <w:spacing w:before="0" w:after="0" w:line="240" w:lineRule="auto"/>
              <w:jc w:val="center"/>
              <w:rPr>
                <w:ins w:id="72065" w:author="pete jones" w:date="2022-01-11T16:38:00Z"/>
                <w:rFonts w:ascii="Calibri" w:hAnsi="Calibri" w:cs="Calibri"/>
                <w:color w:val="000000"/>
                <w:sz w:val="22"/>
                <w:szCs w:val="22"/>
              </w:rPr>
            </w:pPr>
            <w:ins w:id="72066" w:author="pete jones" w:date="2022-01-11T16:38:00Z">
              <w:r w:rsidRPr="00910219">
                <w:rPr>
                  <w:rFonts w:ascii="Calibri" w:hAnsi="Calibri" w:cs="Calibri"/>
                  <w:color w:val="000000"/>
                  <w:sz w:val="22"/>
                  <w:szCs w:val="22"/>
                </w:rPr>
                <w:lastRenderedPageBreak/>
                <w:t>4</w:t>
              </w:r>
            </w:ins>
          </w:p>
        </w:tc>
        <w:tc>
          <w:tcPr>
            <w:tcW w:w="5320" w:type="dxa"/>
            <w:tcBorders>
              <w:top w:val="nil"/>
              <w:left w:val="nil"/>
              <w:bottom w:val="single" w:sz="4" w:space="0" w:color="auto"/>
              <w:right w:val="single" w:sz="8" w:space="0" w:color="auto"/>
            </w:tcBorders>
            <w:shd w:val="clear" w:color="auto" w:fill="auto"/>
            <w:noWrap/>
            <w:vAlign w:val="bottom"/>
            <w:hideMark/>
          </w:tcPr>
          <w:p w14:paraId="436422A8" w14:textId="77777777" w:rsidR="00910219" w:rsidRPr="00910219" w:rsidRDefault="00910219" w:rsidP="00910219">
            <w:pPr>
              <w:spacing w:before="0" w:after="0" w:line="240" w:lineRule="auto"/>
              <w:jc w:val="left"/>
              <w:rPr>
                <w:ins w:id="72067" w:author="pete jones" w:date="2022-01-11T16:38:00Z"/>
                <w:rFonts w:ascii="Calibri" w:hAnsi="Calibri" w:cs="Calibri"/>
                <w:color w:val="000000"/>
                <w:sz w:val="22"/>
                <w:szCs w:val="22"/>
              </w:rPr>
            </w:pPr>
            <w:ins w:id="72068" w:author="pete jones" w:date="2022-01-11T16:38:00Z">
              <w:r w:rsidRPr="00910219">
                <w:rPr>
                  <w:rFonts w:ascii="Calibri" w:hAnsi="Calibri" w:cs="Calibri"/>
                  <w:color w:val="000000"/>
                  <w:sz w:val="22"/>
                  <w:szCs w:val="22"/>
                </w:rPr>
                <w:t>Applied Mechanics 1</w:t>
              </w:r>
            </w:ins>
          </w:p>
        </w:tc>
        <w:tc>
          <w:tcPr>
            <w:tcW w:w="432" w:type="dxa"/>
            <w:tcBorders>
              <w:top w:val="nil"/>
              <w:left w:val="nil"/>
              <w:bottom w:val="single" w:sz="4" w:space="0" w:color="auto"/>
              <w:right w:val="single" w:sz="4" w:space="0" w:color="auto"/>
            </w:tcBorders>
            <w:shd w:val="clear" w:color="auto" w:fill="auto"/>
            <w:noWrap/>
            <w:vAlign w:val="bottom"/>
            <w:hideMark/>
          </w:tcPr>
          <w:p w14:paraId="7392582D" w14:textId="77777777" w:rsidR="00910219" w:rsidRPr="00910219" w:rsidRDefault="00910219" w:rsidP="00910219">
            <w:pPr>
              <w:spacing w:before="0" w:after="0" w:line="240" w:lineRule="auto"/>
              <w:jc w:val="center"/>
              <w:rPr>
                <w:ins w:id="72069" w:author="pete jones" w:date="2022-01-11T16:38:00Z"/>
                <w:rFonts w:ascii="Calibri" w:hAnsi="Calibri" w:cs="Calibri"/>
                <w:color w:val="000000"/>
                <w:sz w:val="22"/>
                <w:szCs w:val="22"/>
              </w:rPr>
            </w:pPr>
            <w:ins w:id="72070" w:author="pete jones" w:date="2022-01-11T16:3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04DABAF" w14:textId="77777777" w:rsidR="00910219" w:rsidRPr="00910219" w:rsidRDefault="00910219" w:rsidP="00910219">
            <w:pPr>
              <w:spacing w:before="0" w:after="0" w:line="240" w:lineRule="auto"/>
              <w:jc w:val="center"/>
              <w:rPr>
                <w:ins w:id="72071" w:author="pete jones" w:date="2022-01-11T16:38:00Z"/>
                <w:rFonts w:ascii="Calibri" w:hAnsi="Calibri" w:cs="Calibri"/>
                <w:color w:val="000000"/>
                <w:sz w:val="22"/>
                <w:szCs w:val="22"/>
              </w:rPr>
            </w:pPr>
            <w:ins w:id="72072"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EC043CC" w14:textId="77777777" w:rsidR="00910219" w:rsidRPr="00910219" w:rsidRDefault="00910219" w:rsidP="00910219">
            <w:pPr>
              <w:spacing w:before="0" w:after="0" w:line="240" w:lineRule="auto"/>
              <w:jc w:val="center"/>
              <w:rPr>
                <w:ins w:id="72073" w:author="pete jones" w:date="2022-01-11T16:38:00Z"/>
                <w:rFonts w:ascii="Calibri" w:hAnsi="Calibri" w:cs="Calibri"/>
                <w:color w:val="000000"/>
                <w:sz w:val="22"/>
                <w:szCs w:val="22"/>
              </w:rPr>
            </w:pPr>
            <w:ins w:id="72074"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F5C02D" w14:textId="77777777" w:rsidR="00910219" w:rsidRPr="00910219" w:rsidRDefault="00910219" w:rsidP="00910219">
            <w:pPr>
              <w:spacing w:before="0" w:after="0" w:line="240" w:lineRule="auto"/>
              <w:jc w:val="center"/>
              <w:rPr>
                <w:ins w:id="72075" w:author="pete jones" w:date="2022-01-11T16:38:00Z"/>
                <w:rFonts w:ascii="Calibri" w:hAnsi="Calibri" w:cs="Calibri"/>
                <w:color w:val="000000"/>
                <w:sz w:val="22"/>
                <w:szCs w:val="22"/>
              </w:rPr>
            </w:pPr>
            <w:ins w:id="72076"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DA5ABC" w14:textId="77777777" w:rsidR="00910219" w:rsidRPr="00910219" w:rsidRDefault="00910219" w:rsidP="00910219">
            <w:pPr>
              <w:spacing w:before="0" w:after="0" w:line="240" w:lineRule="auto"/>
              <w:jc w:val="center"/>
              <w:rPr>
                <w:ins w:id="72077" w:author="pete jones" w:date="2022-01-11T16:38:00Z"/>
                <w:rFonts w:ascii="Calibri" w:hAnsi="Calibri" w:cs="Calibri"/>
                <w:color w:val="000000"/>
                <w:sz w:val="22"/>
                <w:szCs w:val="22"/>
              </w:rPr>
            </w:pPr>
            <w:ins w:id="72078"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D7B6B7" w14:textId="77777777" w:rsidR="00910219" w:rsidRPr="00910219" w:rsidRDefault="00910219" w:rsidP="00910219">
            <w:pPr>
              <w:spacing w:before="0" w:after="0" w:line="240" w:lineRule="auto"/>
              <w:jc w:val="center"/>
              <w:rPr>
                <w:ins w:id="72079" w:author="pete jones" w:date="2022-01-11T16:38:00Z"/>
                <w:rFonts w:ascii="Calibri" w:hAnsi="Calibri" w:cs="Calibri"/>
                <w:color w:val="000000"/>
                <w:sz w:val="22"/>
                <w:szCs w:val="22"/>
              </w:rPr>
            </w:pPr>
            <w:ins w:id="7208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894AD8" w14:textId="77777777" w:rsidR="00910219" w:rsidRPr="00910219" w:rsidRDefault="00910219" w:rsidP="00910219">
            <w:pPr>
              <w:spacing w:before="0" w:after="0" w:line="240" w:lineRule="auto"/>
              <w:jc w:val="center"/>
              <w:rPr>
                <w:ins w:id="72081" w:author="pete jones" w:date="2022-01-11T16:38:00Z"/>
                <w:rFonts w:ascii="Calibri" w:hAnsi="Calibri" w:cs="Calibri"/>
                <w:color w:val="000000"/>
                <w:sz w:val="22"/>
                <w:szCs w:val="22"/>
              </w:rPr>
            </w:pPr>
            <w:ins w:id="7208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091B6F" w14:textId="77777777" w:rsidR="00910219" w:rsidRPr="00910219" w:rsidRDefault="00910219" w:rsidP="00910219">
            <w:pPr>
              <w:spacing w:before="0" w:after="0" w:line="240" w:lineRule="auto"/>
              <w:jc w:val="center"/>
              <w:rPr>
                <w:ins w:id="72083" w:author="pete jones" w:date="2022-01-11T16:38:00Z"/>
                <w:rFonts w:ascii="Calibri" w:hAnsi="Calibri" w:cs="Calibri"/>
                <w:color w:val="000000"/>
                <w:sz w:val="22"/>
                <w:szCs w:val="22"/>
              </w:rPr>
            </w:pPr>
            <w:ins w:id="7208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6E386F" w14:textId="77777777" w:rsidR="00910219" w:rsidRPr="00910219" w:rsidRDefault="00910219" w:rsidP="00910219">
            <w:pPr>
              <w:spacing w:before="0" w:after="0" w:line="240" w:lineRule="auto"/>
              <w:jc w:val="center"/>
              <w:rPr>
                <w:ins w:id="72085" w:author="pete jones" w:date="2022-01-11T16:38:00Z"/>
                <w:rFonts w:ascii="Calibri" w:hAnsi="Calibri" w:cs="Calibri"/>
                <w:color w:val="000000"/>
                <w:sz w:val="22"/>
                <w:szCs w:val="22"/>
              </w:rPr>
            </w:pPr>
            <w:ins w:id="7208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77BC43" w14:textId="77777777" w:rsidR="00910219" w:rsidRPr="00910219" w:rsidRDefault="00910219" w:rsidP="00910219">
            <w:pPr>
              <w:spacing w:before="0" w:after="0" w:line="240" w:lineRule="auto"/>
              <w:jc w:val="center"/>
              <w:rPr>
                <w:ins w:id="72087" w:author="pete jones" w:date="2022-01-11T16:38:00Z"/>
                <w:rFonts w:ascii="Calibri" w:hAnsi="Calibri" w:cs="Calibri"/>
                <w:color w:val="000000"/>
                <w:sz w:val="22"/>
                <w:szCs w:val="22"/>
              </w:rPr>
            </w:pPr>
            <w:ins w:id="7208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7E2A30" w14:textId="77777777" w:rsidR="00910219" w:rsidRPr="00910219" w:rsidRDefault="00910219" w:rsidP="00910219">
            <w:pPr>
              <w:spacing w:before="0" w:after="0" w:line="240" w:lineRule="auto"/>
              <w:jc w:val="center"/>
              <w:rPr>
                <w:ins w:id="72089" w:author="pete jones" w:date="2022-01-11T16:38:00Z"/>
                <w:rFonts w:ascii="Calibri" w:hAnsi="Calibri" w:cs="Calibri"/>
                <w:color w:val="000000"/>
                <w:sz w:val="22"/>
                <w:szCs w:val="22"/>
              </w:rPr>
            </w:pPr>
            <w:ins w:id="72090"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32530BA" w14:textId="77777777" w:rsidR="00910219" w:rsidRPr="00910219" w:rsidRDefault="00910219" w:rsidP="00910219">
            <w:pPr>
              <w:spacing w:before="0" w:after="0" w:line="240" w:lineRule="auto"/>
              <w:jc w:val="center"/>
              <w:rPr>
                <w:ins w:id="72091" w:author="pete jones" w:date="2022-01-11T16:38:00Z"/>
                <w:rFonts w:ascii="Calibri" w:hAnsi="Calibri" w:cs="Calibri"/>
                <w:color w:val="000000"/>
                <w:sz w:val="22"/>
                <w:szCs w:val="22"/>
              </w:rPr>
            </w:pPr>
            <w:ins w:id="72092" w:author="pete jones" w:date="2022-01-11T16:38:00Z">
              <w:r w:rsidRPr="00910219">
                <w:rPr>
                  <w:rFonts w:ascii="Calibri" w:hAnsi="Calibri" w:cs="Calibri"/>
                  <w:color w:val="000000"/>
                  <w:sz w:val="22"/>
                  <w:szCs w:val="22"/>
                </w:rPr>
                <w:t> </w:t>
              </w:r>
            </w:ins>
          </w:p>
        </w:tc>
      </w:tr>
      <w:tr w:rsidR="00910219" w:rsidRPr="00910219" w14:paraId="2BD7D6B6" w14:textId="77777777" w:rsidTr="00910219">
        <w:trPr>
          <w:trHeight w:val="300"/>
          <w:ins w:id="72093"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14590C48" w14:textId="77777777" w:rsidR="00910219" w:rsidRPr="00910219" w:rsidRDefault="00910219" w:rsidP="00910219">
            <w:pPr>
              <w:spacing w:before="0" w:after="0" w:line="240" w:lineRule="auto"/>
              <w:jc w:val="center"/>
              <w:rPr>
                <w:ins w:id="72094" w:author="pete jones" w:date="2022-01-11T16:38:00Z"/>
                <w:rFonts w:ascii="Calibri" w:hAnsi="Calibri" w:cs="Calibri"/>
                <w:color w:val="000000"/>
                <w:sz w:val="22"/>
                <w:szCs w:val="22"/>
              </w:rPr>
            </w:pPr>
            <w:ins w:id="72095" w:author="pete jones" w:date="2022-01-11T16:3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3738D8BC" w14:textId="77777777" w:rsidR="00910219" w:rsidRPr="00910219" w:rsidRDefault="00910219" w:rsidP="00910219">
            <w:pPr>
              <w:spacing w:before="0" w:after="0" w:line="240" w:lineRule="auto"/>
              <w:jc w:val="left"/>
              <w:rPr>
                <w:ins w:id="72096" w:author="pete jones" w:date="2022-01-11T16:38:00Z"/>
                <w:rFonts w:ascii="Calibri" w:hAnsi="Calibri" w:cs="Calibri"/>
                <w:color w:val="000000"/>
                <w:sz w:val="22"/>
                <w:szCs w:val="22"/>
              </w:rPr>
            </w:pPr>
            <w:ins w:id="72097" w:author="pete jones" w:date="2022-01-11T16:38:00Z">
              <w:r w:rsidRPr="00910219">
                <w:rPr>
                  <w:rFonts w:ascii="Calibri" w:hAnsi="Calibri" w:cs="Calibri"/>
                  <w:color w:val="000000"/>
                  <w:sz w:val="22"/>
                  <w:szCs w:val="22"/>
                </w:rPr>
                <w:t>Thermodynamics and Fluid Mechanics 1</w:t>
              </w:r>
            </w:ins>
          </w:p>
        </w:tc>
        <w:tc>
          <w:tcPr>
            <w:tcW w:w="432" w:type="dxa"/>
            <w:tcBorders>
              <w:top w:val="nil"/>
              <w:left w:val="nil"/>
              <w:bottom w:val="single" w:sz="4" w:space="0" w:color="auto"/>
              <w:right w:val="single" w:sz="4" w:space="0" w:color="auto"/>
            </w:tcBorders>
            <w:shd w:val="clear" w:color="auto" w:fill="auto"/>
            <w:noWrap/>
            <w:vAlign w:val="bottom"/>
            <w:hideMark/>
          </w:tcPr>
          <w:p w14:paraId="1ADF6F14" w14:textId="77777777" w:rsidR="00910219" w:rsidRPr="00910219" w:rsidRDefault="00910219" w:rsidP="00910219">
            <w:pPr>
              <w:spacing w:before="0" w:after="0" w:line="240" w:lineRule="auto"/>
              <w:jc w:val="center"/>
              <w:rPr>
                <w:ins w:id="72098" w:author="pete jones" w:date="2022-01-11T16:38:00Z"/>
                <w:rFonts w:ascii="Calibri" w:hAnsi="Calibri" w:cs="Calibri"/>
                <w:color w:val="000000"/>
                <w:sz w:val="22"/>
                <w:szCs w:val="22"/>
              </w:rPr>
            </w:pPr>
            <w:ins w:id="72099" w:author="pete jones" w:date="2022-01-11T16:3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8B51063" w14:textId="77777777" w:rsidR="00910219" w:rsidRPr="00910219" w:rsidRDefault="00910219" w:rsidP="00910219">
            <w:pPr>
              <w:spacing w:before="0" w:after="0" w:line="240" w:lineRule="auto"/>
              <w:jc w:val="center"/>
              <w:rPr>
                <w:ins w:id="72100" w:author="pete jones" w:date="2022-01-11T16:38:00Z"/>
                <w:rFonts w:ascii="Calibri" w:hAnsi="Calibri" w:cs="Calibri"/>
                <w:color w:val="000000"/>
                <w:sz w:val="22"/>
                <w:szCs w:val="22"/>
              </w:rPr>
            </w:pPr>
            <w:ins w:id="72101"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5424955" w14:textId="77777777" w:rsidR="00910219" w:rsidRPr="00910219" w:rsidRDefault="00910219" w:rsidP="00910219">
            <w:pPr>
              <w:spacing w:before="0" w:after="0" w:line="240" w:lineRule="auto"/>
              <w:jc w:val="center"/>
              <w:rPr>
                <w:ins w:id="72102" w:author="pete jones" w:date="2022-01-11T16:38:00Z"/>
                <w:rFonts w:ascii="Calibri" w:hAnsi="Calibri" w:cs="Calibri"/>
                <w:color w:val="000000"/>
                <w:sz w:val="22"/>
                <w:szCs w:val="22"/>
              </w:rPr>
            </w:pPr>
            <w:ins w:id="72103"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041186" w14:textId="77777777" w:rsidR="00910219" w:rsidRPr="00910219" w:rsidRDefault="00910219" w:rsidP="00910219">
            <w:pPr>
              <w:spacing w:before="0" w:after="0" w:line="240" w:lineRule="auto"/>
              <w:jc w:val="center"/>
              <w:rPr>
                <w:ins w:id="72104" w:author="pete jones" w:date="2022-01-11T16:38:00Z"/>
                <w:rFonts w:ascii="Calibri" w:hAnsi="Calibri" w:cs="Calibri"/>
                <w:color w:val="000000"/>
                <w:sz w:val="22"/>
                <w:szCs w:val="22"/>
              </w:rPr>
            </w:pPr>
            <w:ins w:id="72105"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21451A" w14:textId="77777777" w:rsidR="00910219" w:rsidRPr="00910219" w:rsidRDefault="00910219" w:rsidP="00910219">
            <w:pPr>
              <w:spacing w:before="0" w:after="0" w:line="240" w:lineRule="auto"/>
              <w:jc w:val="center"/>
              <w:rPr>
                <w:ins w:id="72106" w:author="pete jones" w:date="2022-01-11T16:38:00Z"/>
                <w:rFonts w:ascii="Calibri" w:hAnsi="Calibri" w:cs="Calibri"/>
                <w:color w:val="000000"/>
                <w:sz w:val="22"/>
                <w:szCs w:val="22"/>
              </w:rPr>
            </w:pPr>
            <w:ins w:id="72107"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64E75D" w14:textId="77777777" w:rsidR="00910219" w:rsidRPr="00910219" w:rsidRDefault="00910219" w:rsidP="00910219">
            <w:pPr>
              <w:spacing w:before="0" w:after="0" w:line="240" w:lineRule="auto"/>
              <w:jc w:val="center"/>
              <w:rPr>
                <w:ins w:id="72108" w:author="pete jones" w:date="2022-01-11T16:38:00Z"/>
                <w:rFonts w:ascii="Calibri" w:hAnsi="Calibri" w:cs="Calibri"/>
                <w:color w:val="000000"/>
                <w:sz w:val="22"/>
                <w:szCs w:val="22"/>
              </w:rPr>
            </w:pPr>
            <w:ins w:id="7210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0CAA5C" w14:textId="77777777" w:rsidR="00910219" w:rsidRPr="00910219" w:rsidRDefault="00910219" w:rsidP="00910219">
            <w:pPr>
              <w:spacing w:before="0" w:after="0" w:line="240" w:lineRule="auto"/>
              <w:jc w:val="center"/>
              <w:rPr>
                <w:ins w:id="72110" w:author="pete jones" w:date="2022-01-11T16:38:00Z"/>
                <w:rFonts w:ascii="Calibri" w:hAnsi="Calibri" w:cs="Calibri"/>
                <w:color w:val="000000"/>
                <w:sz w:val="22"/>
                <w:szCs w:val="22"/>
              </w:rPr>
            </w:pPr>
            <w:ins w:id="7211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F06184" w14:textId="77777777" w:rsidR="00910219" w:rsidRPr="00910219" w:rsidRDefault="00910219" w:rsidP="00910219">
            <w:pPr>
              <w:spacing w:before="0" w:after="0" w:line="240" w:lineRule="auto"/>
              <w:jc w:val="center"/>
              <w:rPr>
                <w:ins w:id="72112" w:author="pete jones" w:date="2022-01-11T16:38:00Z"/>
                <w:rFonts w:ascii="Calibri" w:hAnsi="Calibri" w:cs="Calibri"/>
                <w:color w:val="000000"/>
                <w:sz w:val="22"/>
                <w:szCs w:val="22"/>
              </w:rPr>
            </w:pPr>
            <w:ins w:id="7211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D9D37A" w14:textId="77777777" w:rsidR="00910219" w:rsidRPr="00910219" w:rsidRDefault="00910219" w:rsidP="00910219">
            <w:pPr>
              <w:spacing w:before="0" w:after="0" w:line="240" w:lineRule="auto"/>
              <w:jc w:val="center"/>
              <w:rPr>
                <w:ins w:id="72114" w:author="pete jones" w:date="2022-01-11T16:38:00Z"/>
                <w:rFonts w:ascii="Calibri" w:hAnsi="Calibri" w:cs="Calibri"/>
                <w:color w:val="000000"/>
                <w:sz w:val="22"/>
                <w:szCs w:val="22"/>
              </w:rPr>
            </w:pPr>
            <w:ins w:id="7211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92D6F2" w14:textId="77777777" w:rsidR="00910219" w:rsidRPr="00910219" w:rsidRDefault="00910219" w:rsidP="00910219">
            <w:pPr>
              <w:spacing w:before="0" w:after="0" w:line="240" w:lineRule="auto"/>
              <w:jc w:val="center"/>
              <w:rPr>
                <w:ins w:id="72116" w:author="pete jones" w:date="2022-01-11T16:38:00Z"/>
                <w:rFonts w:ascii="Calibri" w:hAnsi="Calibri" w:cs="Calibri"/>
                <w:color w:val="000000"/>
                <w:sz w:val="22"/>
                <w:szCs w:val="22"/>
              </w:rPr>
            </w:pPr>
            <w:ins w:id="7211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4CE3C5" w14:textId="77777777" w:rsidR="00910219" w:rsidRPr="00910219" w:rsidRDefault="00910219" w:rsidP="00910219">
            <w:pPr>
              <w:spacing w:before="0" w:after="0" w:line="240" w:lineRule="auto"/>
              <w:jc w:val="center"/>
              <w:rPr>
                <w:ins w:id="72118" w:author="pete jones" w:date="2022-01-11T16:38:00Z"/>
                <w:rFonts w:ascii="Calibri" w:hAnsi="Calibri" w:cs="Calibri"/>
                <w:color w:val="000000"/>
                <w:sz w:val="22"/>
                <w:szCs w:val="22"/>
              </w:rPr>
            </w:pPr>
            <w:ins w:id="72119"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2CADEF3" w14:textId="77777777" w:rsidR="00910219" w:rsidRPr="00910219" w:rsidRDefault="00910219" w:rsidP="00910219">
            <w:pPr>
              <w:spacing w:before="0" w:after="0" w:line="240" w:lineRule="auto"/>
              <w:jc w:val="center"/>
              <w:rPr>
                <w:ins w:id="72120" w:author="pete jones" w:date="2022-01-11T16:38:00Z"/>
                <w:rFonts w:ascii="Calibri" w:hAnsi="Calibri" w:cs="Calibri"/>
                <w:color w:val="000000"/>
                <w:sz w:val="22"/>
                <w:szCs w:val="22"/>
              </w:rPr>
            </w:pPr>
            <w:ins w:id="72121" w:author="pete jones" w:date="2022-01-11T16:38:00Z">
              <w:r w:rsidRPr="00910219">
                <w:rPr>
                  <w:rFonts w:ascii="Calibri" w:hAnsi="Calibri" w:cs="Calibri"/>
                  <w:color w:val="000000"/>
                  <w:sz w:val="22"/>
                  <w:szCs w:val="22"/>
                </w:rPr>
                <w:t> </w:t>
              </w:r>
            </w:ins>
          </w:p>
        </w:tc>
      </w:tr>
      <w:tr w:rsidR="00910219" w:rsidRPr="00910219" w14:paraId="76774D76" w14:textId="77777777" w:rsidTr="00910219">
        <w:trPr>
          <w:trHeight w:val="300"/>
          <w:ins w:id="72122"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1254D412" w14:textId="77777777" w:rsidR="00910219" w:rsidRPr="00910219" w:rsidRDefault="00910219" w:rsidP="00910219">
            <w:pPr>
              <w:spacing w:before="0" w:after="0" w:line="240" w:lineRule="auto"/>
              <w:jc w:val="center"/>
              <w:rPr>
                <w:ins w:id="72123" w:author="pete jones" w:date="2022-01-11T16:38:00Z"/>
                <w:rFonts w:ascii="Calibri" w:hAnsi="Calibri" w:cs="Calibri"/>
                <w:color w:val="000000"/>
                <w:sz w:val="22"/>
                <w:szCs w:val="22"/>
              </w:rPr>
            </w:pPr>
            <w:ins w:id="72124" w:author="pete jones" w:date="2022-01-11T16:3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5B5862BF" w14:textId="77777777" w:rsidR="00910219" w:rsidRPr="00910219" w:rsidRDefault="00910219" w:rsidP="00910219">
            <w:pPr>
              <w:spacing w:before="0" w:after="0" w:line="240" w:lineRule="auto"/>
              <w:jc w:val="left"/>
              <w:rPr>
                <w:ins w:id="72125" w:author="pete jones" w:date="2022-01-11T16:38:00Z"/>
                <w:rFonts w:ascii="Calibri" w:hAnsi="Calibri" w:cs="Calibri"/>
                <w:color w:val="000000"/>
                <w:sz w:val="22"/>
                <w:szCs w:val="22"/>
              </w:rPr>
            </w:pPr>
            <w:ins w:id="72126" w:author="pete jones" w:date="2022-01-11T16:38:00Z">
              <w:r w:rsidRPr="00910219">
                <w:rPr>
                  <w:rFonts w:ascii="Calibri" w:hAnsi="Calibri" w:cs="Calibri"/>
                  <w:color w:val="000000"/>
                  <w:sz w:val="22"/>
                  <w:szCs w:val="22"/>
                </w:rPr>
                <w:t>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68D119AB" w14:textId="77777777" w:rsidR="00910219" w:rsidRPr="00910219" w:rsidRDefault="00910219" w:rsidP="00910219">
            <w:pPr>
              <w:spacing w:before="0" w:after="0" w:line="240" w:lineRule="auto"/>
              <w:jc w:val="center"/>
              <w:rPr>
                <w:ins w:id="72127" w:author="pete jones" w:date="2022-01-11T16:38:00Z"/>
                <w:rFonts w:ascii="Calibri" w:hAnsi="Calibri" w:cs="Calibri"/>
                <w:color w:val="000000"/>
                <w:sz w:val="22"/>
                <w:szCs w:val="22"/>
              </w:rPr>
            </w:pPr>
            <w:ins w:id="72128" w:author="pete jones" w:date="2022-01-11T16:38: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8D29E9F" w14:textId="77777777" w:rsidR="00910219" w:rsidRPr="00910219" w:rsidRDefault="00910219" w:rsidP="00910219">
            <w:pPr>
              <w:spacing w:before="0" w:after="0" w:line="240" w:lineRule="auto"/>
              <w:jc w:val="center"/>
              <w:rPr>
                <w:ins w:id="72129" w:author="pete jones" w:date="2022-01-11T16:38:00Z"/>
                <w:rFonts w:ascii="Calibri" w:hAnsi="Calibri" w:cs="Calibri"/>
                <w:color w:val="000000"/>
                <w:sz w:val="22"/>
                <w:szCs w:val="22"/>
              </w:rPr>
            </w:pPr>
            <w:ins w:id="72130"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31C0A04" w14:textId="77777777" w:rsidR="00910219" w:rsidRPr="00910219" w:rsidRDefault="00910219" w:rsidP="00910219">
            <w:pPr>
              <w:spacing w:before="0" w:after="0" w:line="240" w:lineRule="auto"/>
              <w:jc w:val="center"/>
              <w:rPr>
                <w:ins w:id="72131" w:author="pete jones" w:date="2022-01-11T16:38:00Z"/>
                <w:rFonts w:ascii="Calibri" w:hAnsi="Calibri" w:cs="Calibri"/>
                <w:color w:val="000000"/>
                <w:sz w:val="22"/>
                <w:szCs w:val="22"/>
              </w:rPr>
            </w:pPr>
            <w:ins w:id="72132"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5B8DD2B" w14:textId="77777777" w:rsidR="00910219" w:rsidRPr="00910219" w:rsidRDefault="00910219" w:rsidP="00910219">
            <w:pPr>
              <w:spacing w:before="0" w:after="0" w:line="240" w:lineRule="auto"/>
              <w:jc w:val="center"/>
              <w:rPr>
                <w:ins w:id="72133" w:author="pete jones" w:date="2022-01-11T16:38:00Z"/>
                <w:rFonts w:ascii="Calibri" w:hAnsi="Calibri" w:cs="Calibri"/>
                <w:color w:val="000000"/>
                <w:sz w:val="22"/>
                <w:szCs w:val="22"/>
              </w:rPr>
            </w:pPr>
            <w:ins w:id="72134"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09B0CA" w14:textId="77777777" w:rsidR="00910219" w:rsidRPr="00910219" w:rsidRDefault="00910219" w:rsidP="00910219">
            <w:pPr>
              <w:spacing w:before="0" w:after="0" w:line="240" w:lineRule="auto"/>
              <w:jc w:val="center"/>
              <w:rPr>
                <w:ins w:id="72135" w:author="pete jones" w:date="2022-01-11T16:38:00Z"/>
                <w:rFonts w:ascii="Calibri" w:hAnsi="Calibri" w:cs="Calibri"/>
                <w:color w:val="000000"/>
                <w:sz w:val="22"/>
                <w:szCs w:val="22"/>
              </w:rPr>
            </w:pPr>
            <w:ins w:id="72136"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CFEAA9" w14:textId="77777777" w:rsidR="00910219" w:rsidRPr="00910219" w:rsidRDefault="00910219" w:rsidP="00910219">
            <w:pPr>
              <w:spacing w:before="0" w:after="0" w:line="240" w:lineRule="auto"/>
              <w:jc w:val="center"/>
              <w:rPr>
                <w:ins w:id="72137" w:author="pete jones" w:date="2022-01-11T16:38:00Z"/>
                <w:rFonts w:ascii="Calibri" w:hAnsi="Calibri" w:cs="Calibri"/>
                <w:color w:val="000000"/>
                <w:sz w:val="22"/>
                <w:szCs w:val="22"/>
              </w:rPr>
            </w:pPr>
            <w:ins w:id="7213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6A0E7D" w14:textId="77777777" w:rsidR="00910219" w:rsidRPr="00910219" w:rsidRDefault="00910219" w:rsidP="00910219">
            <w:pPr>
              <w:spacing w:before="0" w:after="0" w:line="240" w:lineRule="auto"/>
              <w:jc w:val="center"/>
              <w:rPr>
                <w:ins w:id="72139" w:author="pete jones" w:date="2022-01-11T16:38:00Z"/>
                <w:rFonts w:ascii="Calibri" w:hAnsi="Calibri" w:cs="Calibri"/>
                <w:color w:val="000000"/>
                <w:sz w:val="22"/>
                <w:szCs w:val="22"/>
              </w:rPr>
            </w:pPr>
            <w:ins w:id="7214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BAC8A4" w14:textId="77777777" w:rsidR="00910219" w:rsidRPr="00910219" w:rsidRDefault="00910219" w:rsidP="00910219">
            <w:pPr>
              <w:spacing w:before="0" w:after="0" w:line="240" w:lineRule="auto"/>
              <w:jc w:val="center"/>
              <w:rPr>
                <w:ins w:id="72141" w:author="pete jones" w:date="2022-01-11T16:38:00Z"/>
                <w:rFonts w:ascii="Calibri" w:hAnsi="Calibri" w:cs="Calibri"/>
                <w:color w:val="000000"/>
                <w:sz w:val="22"/>
                <w:szCs w:val="22"/>
              </w:rPr>
            </w:pPr>
            <w:ins w:id="7214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B00D2D" w14:textId="77777777" w:rsidR="00910219" w:rsidRPr="00910219" w:rsidRDefault="00910219" w:rsidP="00910219">
            <w:pPr>
              <w:spacing w:before="0" w:after="0" w:line="240" w:lineRule="auto"/>
              <w:jc w:val="center"/>
              <w:rPr>
                <w:ins w:id="72143" w:author="pete jones" w:date="2022-01-11T16:38:00Z"/>
                <w:rFonts w:ascii="Calibri" w:hAnsi="Calibri" w:cs="Calibri"/>
                <w:color w:val="000000"/>
                <w:sz w:val="22"/>
                <w:szCs w:val="22"/>
              </w:rPr>
            </w:pPr>
            <w:ins w:id="7214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F649C5" w14:textId="77777777" w:rsidR="00910219" w:rsidRPr="00910219" w:rsidRDefault="00910219" w:rsidP="00910219">
            <w:pPr>
              <w:spacing w:before="0" w:after="0" w:line="240" w:lineRule="auto"/>
              <w:jc w:val="center"/>
              <w:rPr>
                <w:ins w:id="72145" w:author="pete jones" w:date="2022-01-11T16:38:00Z"/>
                <w:rFonts w:ascii="Calibri" w:hAnsi="Calibri" w:cs="Calibri"/>
                <w:color w:val="000000"/>
                <w:sz w:val="22"/>
                <w:szCs w:val="22"/>
              </w:rPr>
            </w:pPr>
            <w:ins w:id="7214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78DCEB" w14:textId="77777777" w:rsidR="00910219" w:rsidRPr="00910219" w:rsidRDefault="00910219" w:rsidP="00910219">
            <w:pPr>
              <w:spacing w:before="0" w:after="0" w:line="240" w:lineRule="auto"/>
              <w:jc w:val="center"/>
              <w:rPr>
                <w:ins w:id="72147" w:author="pete jones" w:date="2022-01-11T16:38:00Z"/>
                <w:rFonts w:ascii="Calibri" w:hAnsi="Calibri" w:cs="Calibri"/>
                <w:color w:val="000000"/>
                <w:sz w:val="22"/>
                <w:szCs w:val="22"/>
              </w:rPr>
            </w:pPr>
            <w:ins w:id="72148"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BFC863" w14:textId="77777777" w:rsidR="00910219" w:rsidRPr="00910219" w:rsidRDefault="00910219" w:rsidP="00910219">
            <w:pPr>
              <w:spacing w:before="0" w:after="0" w:line="240" w:lineRule="auto"/>
              <w:jc w:val="center"/>
              <w:rPr>
                <w:ins w:id="72149" w:author="pete jones" w:date="2022-01-11T16:38:00Z"/>
                <w:rFonts w:ascii="Calibri" w:hAnsi="Calibri" w:cs="Calibri"/>
                <w:color w:val="000000"/>
                <w:sz w:val="22"/>
                <w:szCs w:val="22"/>
              </w:rPr>
            </w:pPr>
            <w:ins w:id="72150" w:author="pete jones" w:date="2022-01-11T16:38:00Z">
              <w:r w:rsidRPr="00910219">
                <w:rPr>
                  <w:rFonts w:ascii="Calibri" w:hAnsi="Calibri" w:cs="Calibri"/>
                  <w:color w:val="000000"/>
                  <w:sz w:val="22"/>
                  <w:szCs w:val="22"/>
                </w:rPr>
                <w:t> </w:t>
              </w:r>
            </w:ins>
          </w:p>
        </w:tc>
      </w:tr>
      <w:tr w:rsidR="00910219" w:rsidRPr="00910219" w14:paraId="64FA3627" w14:textId="77777777" w:rsidTr="00910219">
        <w:trPr>
          <w:trHeight w:val="300"/>
          <w:ins w:id="72151"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59E39D5A" w14:textId="77777777" w:rsidR="00910219" w:rsidRPr="00910219" w:rsidRDefault="00910219" w:rsidP="00910219">
            <w:pPr>
              <w:spacing w:before="0" w:after="0" w:line="240" w:lineRule="auto"/>
              <w:jc w:val="center"/>
              <w:rPr>
                <w:ins w:id="72152" w:author="pete jones" w:date="2022-01-11T16:38:00Z"/>
                <w:rFonts w:ascii="Calibri" w:hAnsi="Calibri" w:cs="Calibri"/>
                <w:color w:val="000000"/>
                <w:sz w:val="22"/>
                <w:szCs w:val="22"/>
              </w:rPr>
            </w:pPr>
            <w:ins w:id="72153" w:author="pete jones" w:date="2022-01-11T16:3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0C187EB5" w14:textId="77777777" w:rsidR="00910219" w:rsidRPr="00910219" w:rsidRDefault="00910219" w:rsidP="00910219">
            <w:pPr>
              <w:spacing w:before="0" w:after="0" w:line="240" w:lineRule="auto"/>
              <w:jc w:val="left"/>
              <w:rPr>
                <w:ins w:id="72154" w:author="pete jones" w:date="2022-01-11T16:38:00Z"/>
                <w:rFonts w:ascii="Calibri" w:hAnsi="Calibri" w:cs="Calibri"/>
                <w:color w:val="000000"/>
                <w:sz w:val="22"/>
                <w:szCs w:val="22"/>
              </w:rPr>
            </w:pPr>
            <w:ins w:id="72155" w:author="pete jones" w:date="2022-01-11T16:38:00Z">
              <w:r w:rsidRPr="00910219">
                <w:rPr>
                  <w:rFonts w:ascii="Calibri" w:hAnsi="Calibri" w:cs="Calibri"/>
                  <w:color w:val="000000"/>
                  <w:sz w:val="22"/>
                  <w:szCs w:val="22"/>
                </w:rPr>
                <w:t>Engineering Practice 1</w:t>
              </w:r>
            </w:ins>
          </w:p>
        </w:tc>
        <w:tc>
          <w:tcPr>
            <w:tcW w:w="432" w:type="dxa"/>
            <w:tcBorders>
              <w:top w:val="nil"/>
              <w:left w:val="nil"/>
              <w:bottom w:val="single" w:sz="4" w:space="0" w:color="auto"/>
              <w:right w:val="single" w:sz="4" w:space="0" w:color="auto"/>
            </w:tcBorders>
            <w:shd w:val="clear" w:color="auto" w:fill="auto"/>
            <w:noWrap/>
            <w:vAlign w:val="bottom"/>
            <w:hideMark/>
          </w:tcPr>
          <w:p w14:paraId="22C1A6A5" w14:textId="77777777" w:rsidR="00910219" w:rsidRPr="00910219" w:rsidRDefault="00910219" w:rsidP="00910219">
            <w:pPr>
              <w:spacing w:before="0" w:after="0" w:line="240" w:lineRule="auto"/>
              <w:jc w:val="center"/>
              <w:rPr>
                <w:ins w:id="72156" w:author="pete jones" w:date="2022-01-11T16:38:00Z"/>
                <w:rFonts w:ascii="Calibri" w:hAnsi="Calibri" w:cs="Calibri"/>
                <w:color w:val="000000"/>
                <w:sz w:val="22"/>
                <w:szCs w:val="22"/>
              </w:rPr>
            </w:pPr>
            <w:ins w:id="72157" w:author="pete jones" w:date="2022-01-11T16:3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A22C6F4" w14:textId="77777777" w:rsidR="00910219" w:rsidRPr="00910219" w:rsidRDefault="00910219" w:rsidP="00910219">
            <w:pPr>
              <w:spacing w:before="0" w:after="0" w:line="240" w:lineRule="auto"/>
              <w:jc w:val="center"/>
              <w:rPr>
                <w:ins w:id="72158" w:author="pete jones" w:date="2022-01-11T16:38:00Z"/>
                <w:rFonts w:ascii="Calibri" w:hAnsi="Calibri" w:cs="Calibri"/>
                <w:color w:val="000000"/>
                <w:sz w:val="22"/>
                <w:szCs w:val="22"/>
              </w:rPr>
            </w:pPr>
            <w:ins w:id="72159"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33775A1" w14:textId="77777777" w:rsidR="00910219" w:rsidRPr="00910219" w:rsidRDefault="00910219" w:rsidP="00910219">
            <w:pPr>
              <w:spacing w:before="0" w:after="0" w:line="240" w:lineRule="auto"/>
              <w:jc w:val="center"/>
              <w:rPr>
                <w:ins w:id="72160" w:author="pete jones" w:date="2022-01-11T16:38:00Z"/>
                <w:rFonts w:ascii="Calibri" w:hAnsi="Calibri" w:cs="Calibri"/>
                <w:color w:val="000000"/>
                <w:sz w:val="22"/>
                <w:szCs w:val="22"/>
              </w:rPr>
            </w:pPr>
            <w:ins w:id="72161"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1A8660D" w14:textId="77777777" w:rsidR="00910219" w:rsidRPr="00910219" w:rsidRDefault="00910219" w:rsidP="00910219">
            <w:pPr>
              <w:spacing w:before="0" w:after="0" w:line="240" w:lineRule="auto"/>
              <w:jc w:val="center"/>
              <w:rPr>
                <w:ins w:id="72162" w:author="pete jones" w:date="2022-01-11T16:38:00Z"/>
                <w:rFonts w:ascii="Calibri" w:hAnsi="Calibri" w:cs="Calibri"/>
                <w:color w:val="000000"/>
                <w:sz w:val="22"/>
                <w:szCs w:val="22"/>
              </w:rPr>
            </w:pPr>
            <w:ins w:id="72163"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5FBBEA" w14:textId="77777777" w:rsidR="00910219" w:rsidRPr="00910219" w:rsidRDefault="00910219" w:rsidP="00910219">
            <w:pPr>
              <w:spacing w:before="0" w:after="0" w:line="240" w:lineRule="auto"/>
              <w:jc w:val="center"/>
              <w:rPr>
                <w:ins w:id="72164" w:author="pete jones" w:date="2022-01-11T16:38:00Z"/>
                <w:rFonts w:ascii="Calibri" w:hAnsi="Calibri" w:cs="Calibri"/>
                <w:color w:val="000000"/>
                <w:sz w:val="22"/>
                <w:szCs w:val="22"/>
              </w:rPr>
            </w:pPr>
            <w:ins w:id="72165"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B8ECE0" w14:textId="77777777" w:rsidR="00910219" w:rsidRPr="00910219" w:rsidRDefault="00910219" w:rsidP="00910219">
            <w:pPr>
              <w:spacing w:before="0" w:after="0" w:line="240" w:lineRule="auto"/>
              <w:jc w:val="center"/>
              <w:rPr>
                <w:ins w:id="72166" w:author="pete jones" w:date="2022-01-11T16:38:00Z"/>
                <w:rFonts w:ascii="Calibri" w:hAnsi="Calibri" w:cs="Calibri"/>
                <w:color w:val="000000"/>
                <w:sz w:val="22"/>
                <w:szCs w:val="22"/>
              </w:rPr>
            </w:pPr>
            <w:ins w:id="7216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644AA9" w14:textId="77777777" w:rsidR="00910219" w:rsidRPr="00910219" w:rsidRDefault="00910219" w:rsidP="00910219">
            <w:pPr>
              <w:spacing w:before="0" w:after="0" w:line="240" w:lineRule="auto"/>
              <w:jc w:val="center"/>
              <w:rPr>
                <w:ins w:id="72168" w:author="pete jones" w:date="2022-01-11T16:38:00Z"/>
                <w:rFonts w:ascii="Calibri" w:hAnsi="Calibri" w:cs="Calibri"/>
                <w:color w:val="000000"/>
                <w:sz w:val="22"/>
                <w:szCs w:val="22"/>
              </w:rPr>
            </w:pPr>
            <w:ins w:id="7216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90DD7A" w14:textId="77777777" w:rsidR="00910219" w:rsidRPr="00910219" w:rsidRDefault="00910219" w:rsidP="00910219">
            <w:pPr>
              <w:spacing w:before="0" w:after="0" w:line="240" w:lineRule="auto"/>
              <w:jc w:val="center"/>
              <w:rPr>
                <w:ins w:id="72170" w:author="pete jones" w:date="2022-01-11T16:38:00Z"/>
                <w:rFonts w:ascii="Calibri" w:hAnsi="Calibri" w:cs="Calibri"/>
                <w:color w:val="000000"/>
                <w:sz w:val="22"/>
                <w:szCs w:val="22"/>
              </w:rPr>
            </w:pPr>
            <w:ins w:id="7217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8D9858" w14:textId="77777777" w:rsidR="00910219" w:rsidRPr="00910219" w:rsidRDefault="00910219" w:rsidP="00910219">
            <w:pPr>
              <w:spacing w:before="0" w:after="0" w:line="240" w:lineRule="auto"/>
              <w:jc w:val="center"/>
              <w:rPr>
                <w:ins w:id="72172" w:author="pete jones" w:date="2022-01-11T16:38:00Z"/>
                <w:rFonts w:ascii="Calibri" w:hAnsi="Calibri" w:cs="Calibri"/>
                <w:color w:val="000000"/>
                <w:sz w:val="22"/>
                <w:szCs w:val="22"/>
              </w:rPr>
            </w:pPr>
            <w:ins w:id="7217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1A27BB" w14:textId="77777777" w:rsidR="00910219" w:rsidRPr="00910219" w:rsidRDefault="00910219" w:rsidP="00910219">
            <w:pPr>
              <w:spacing w:before="0" w:after="0" w:line="240" w:lineRule="auto"/>
              <w:jc w:val="center"/>
              <w:rPr>
                <w:ins w:id="72174" w:author="pete jones" w:date="2022-01-11T16:38:00Z"/>
                <w:rFonts w:ascii="Calibri" w:hAnsi="Calibri" w:cs="Calibri"/>
                <w:color w:val="000000"/>
                <w:sz w:val="22"/>
                <w:szCs w:val="22"/>
              </w:rPr>
            </w:pPr>
            <w:ins w:id="7217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7320E0" w14:textId="77777777" w:rsidR="00910219" w:rsidRPr="00910219" w:rsidRDefault="00910219" w:rsidP="00910219">
            <w:pPr>
              <w:spacing w:before="0" w:after="0" w:line="240" w:lineRule="auto"/>
              <w:jc w:val="center"/>
              <w:rPr>
                <w:ins w:id="72176" w:author="pete jones" w:date="2022-01-11T16:38:00Z"/>
                <w:rFonts w:ascii="Calibri" w:hAnsi="Calibri" w:cs="Calibri"/>
                <w:color w:val="000000"/>
                <w:sz w:val="22"/>
                <w:szCs w:val="22"/>
              </w:rPr>
            </w:pPr>
            <w:ins w:id="72177"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2C11974" w14:textId="77777777" w:rsidR="00910219" w:rsidRPr="00910219" w:rsidRDefault="00910219" w:rsidP="00910219">
            <w:pPr>
              <w:spacing w:before="0" w:after="0" w:line="240" w:lineRule="auto"/>
              <w:jc w:val="center"/>
              <w:rPr>
                <w:ins w:id="72178" w:author="pete jones" w:date="2022-01-11T16:38:00Z"/>
                <w:rFonts w:ascii="Calibri" w:hAnsi="Calibri" w:cs="Calibri"/>
                <w:color w:val="000000"/>
                <w:sz w:val="22"/>
                <w:szCs w:val="22"/>
              </w:rPr>
            </w:pPr>
            <w:ins w:id="72179" w:author="pete jones" w:date="2022-01-11T16:38:00Z">
              <w:r w:rsidRPr="00910219">
                <w:rPr>
                  <w:rFonts w:ascii="Calibri" w:hAnsi="Calibri" w:cs="Calibri"/>
                  <w:color w:val="000000"/>
                  <w:sz w:val="22"/>
                  <w:szCs w:val="22"/>
                </w:rPr>
                <w:t> </w:t>
              </w:r>
            </w:ins>
          </w:p>
        </w:tc>
      </w:tr>
      <w:tr w:rsidR="00910219" w:rsidRPr="00910219" w14:paraId="732D03C0" w14:textId="77777777" w:rsidTr="00910219">
        <w:trPr>
          <w:trHeight w:val="300"/>
          <w:ins w:id="72180"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6DFC6D27" w14:textId="77777777" w:rsidR="00910219" w:rsidRPr="00910219" w:rsidRDefault="00910219" w:rsidP="00910219">
            <w:pPr>
              <w:spacing w:before="0" w:after="0" w:line="240" w:lineRule="auto"/>
              <w:jc w:val="center"/>
              <w:rPr>
                <w:ins w:id="72181" w:author="pete jones" w:date="2022-01-11T16:38:00Z"/>
                <w:rFonts w:ascii="Calibri" w:hAnsi="Calibri" w:cs="Calibri"/>
                <w:color w:val="000000"/>
                <w:sz w:val="22"/>
                <w:szCs w:val="22"/>
              </w:rPr>
            </w:pPr>
            <w:ins w:id="72182" w:author="pete jones" w:date="2022-01-11T16:3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07F45C18" w14:textId="77777777" w:rsidR="00910219" w:rsidRPr="00910219" w:rsidRDefault="00910219" w:rsidP="00910219">
            <w:pPr>
              <w:spacing w:before="0" w:after="0" w:line="240" w:lineRule="auto"/>
              <w:jc w:val="left"/>
              <w:rPr>
                <w:ins w:id="72183" w:author="pete jones" w:date="2022-01-11T16:38:00Z"/>
                <w:rFonts w:ascii="Calibri" w:hAnsi="Calibri" w:cs="Calibri"/>
                <w:color w:val="000000"/>
                <w:sz w:val="22"/>
                <w:szCs w:val="22"/>
              </w:rPr>
            </w:pPr>
            <w:ins w:id="72184" w:author="pete jones" w:date="2022-01-11T16:38:00Z">
              <w:r w:rsidRPr="00910219">
                <w:rPr>
                  <w:rFonts w:ascii="Calibri" w:hAnsi="Calibri" w:cs="Calibri"/>
                  <w:color w:val="000000"/>
                  <w:sz w:val="22"/>
                  <w:szCs w:val="22"/>
                </w:rPr>
                <w:t>Electrical and Electronic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447DBFFD" w14:textId="77777777" w:rsidR="00910219" w:rsidRPr="00910219" w:rsidRDefault="00910219" w:rsidP="00910219">
            <w:pPr>
              <w:spacing w:before="0" w:after="0" w:line="240" w:lineRule="auto"/>
              <w:jc w:val="center"/>
              <w:rPr>
                <w:ins w:id="72185" w:author="pete jones" w:date="2022-01-11T16:38:00Z"/>
                <w:rFonts w:ascii="Calibri" w:hAnsi="Calibri" w:cs="Calibri"/>
                <w:color w:val="000000"/>
                <w:sz w:val="22"/>
                <w:szCs w:val="22"/>
              </w:rPr>
            </w:pPr>
            <w:ins w:id="72186" w:author="pete jones" w:date="2022-01-11T16:3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73B1A63" w14:textId="77777777" w:rsidR="00910219" w:rsidRPr="00910219" w:rsidRDefault="00910219" w:rsidP="00910219">
            <w:pPr>
              <w:spacing w:before="0" w:after="0" w:line="240" w:lineRule="auto"/>
              <w:jc w:val="center"/>
              <w:rPr>
                <w:ins w:id="72187" w:author="pete jones" w:date="2022-01-11T16:38:00Z"/>
                <w:rFonts w:ascii="Calibri" w:hAnsi="Calibri" w:cs="Calibri"/>
                <w:color w:val="000000"/>
                <w:sz w:val="22"/>
                <w:szCs w:val="22"/>
              </w:rPr>
            </w:pPr>
            <w:ins w:id="72188"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1701AC3" w14:textId="77777777" w:rsidR="00910219" w:rsidRPr="00910219" w:rsidRDefault="00910219" w:rsidP="00910219">
            <w:pPr>
              <w:spacing w:before="0" w:after="0" w:line="240" w:lineRule="auto"/>
              <w:jc w:val="center"/>
              <w:rPr>
                <w:ins w:id="72189" w:author="pete jones" w:date="2022-01-11T16:38:00Z"/>
                <w:rFonts w:ascii="Calibri" w:hAnsi="Calibri" w:cs="Calibri"/>
                <w:color w:val="000000"/>
                <w:sz w:val="22"/>
                <w:szCs w:val="22"/>
              </w:rPr>
            </w:pPr>
            <w:ins w:id="72190"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BF79AA" w14:textId="77777777" w:rsidR="00910219" w:rsidRPr="00910219" w:rsidRDefault="00910219" w:rsidP="00910219">
            <w:pPr>
              <w:spacing w:before="0" w:after="0" w:line="240" w:lineRule="auto"/>
              <w:jc w:val="center"/>
              <w:rPr>
                <w:ins w:id="72191" w:author="pete jones" w:date="2022-01-11T16:38:00Z"/>
                <w:rFonts w:ascii="Calibri" w:hAnsi="Calibri" w:cs="Calibri"/>
                <w:color w:val="000000"/>
                <w:sz w:val="22"/>
                <w:szCs w:val="22"/>
              </w:rPr>
            </w:pPr>
            <w:ins w:id="72192"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AB4BE5" w14:textId="77777777" w:rsidR="00910219" w:rsidRPr="00910219" w:rsidRDefault="00910219" w:rsidP="00910219">
            <w:pPr>
              <w:spacing w:before="0" w:after="0" w:line="240" w:lineRule="auto"/>
              <w:jc w:val="center"/>
              <w:rPr>
                <w:ins w:id="72193" w:author="pete jones" w:date="2022-01-11T16:38:00Z"/>
                <w:rFonts w:ascii="Calibri" w:hAnsi="Calibri" w:cs="Calibri"/>
                <w:color w:val="000000"/>
                <w:sz w:val="22"/>
                <w:szCs w:val="22"/>
              </w:rPr>
            </w:pPr>
            <w:ins w:id="72194"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8B6190" w14:textId="77777777" w:rsidR="00910219" w:rsidRPr="00910219" w:rsidRDefault="00910219" w:rsidP="00910219">
            <w:pPr>
              <w:spacing w:before="0" w:after="0" w:line="240" w:lineRule="auto"/>
              <w:jc w:val="center"/>
              <w:rPr>
                <w:ins w:id="72195" w:author="pete jones" w:date="2022-01-11T16:38:00Z"/>
                <w:rFonts w:ascii="Calibri" w:hAnsi="Calibri" w:cs="Calibri"/>
                <w:color w:val="000000"/>
                <w:sz w:val="22"/>
                <w:szCs w:val="22"/>
              </w:rPr>
            </w:pPr>
            <w:ins w:id="7219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2AB532" w14:textId="77777777" w:rsidR="00910219" w:rsidRPr="00910219" w:rsidRDefault="00910219" w:rsidP="00910219">
            <w:pPr>
              <w:spacing w:before="0" w:after="0" w:line="240" w:lineRule="auto"/>
              <w:jc w:val="center"/>
              <w:rPr>
                <w:ins w:id="72197" w:author="pete jones" w:date="2022-01-11T16:38:00Z"/>
                <w:rFonts w:ascii="Calibri" w:hAnsi="Calibri" w:cs="Calibri"/>
                <w:color w:val="000000"/>
                <w:sz w:val="22"/>
                <w:szCs w:val="22"/>
              </w:rPr>
            </w:pPr>
            <w:ins w:id="7219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75F782" w14:textId="77777777" w:rsidR="00910219" w:rsidRPr="00910219" w:rsidRDefault="00910219" w:rsidP="00910219">
            <w:pPr>
              <w:spacing w:before="0" w:after="0" w:line="240" w:lineRule="auto"/>
              <w:jc w:val="center"/>
              <w:rPr>
                <w:ins w:id="72199" w:author="pete jones" w:date="2022-01-11T16:38:00Z"/>
                <w:rFonts w:ascii="Calibri" w:hAnsi="Calibri" w:cs="Calibri"/>
                <w:color w:val="000000"/>
                <w:sz w:val="22"/>
                <w:szCs w:val="22"/>
              </w:rPr>
            </w:pPr>
            <w:ins w:id="7220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A526D9" w14:textId="77777777" w:rsidR="00910219" w:rsidRPr="00910219" w:rsidRDefault="00910219" w:rsidP="00910219">
            <w:pPr>
              <w:spacing w:before="0" w:after="0" w:line="240" w:lineRule="auto"/>
              <w:jc w:val="center"/>
              <w:rPr>
                <w:ins w:id="72201" w:author="pete jones" w:date="2022-01-11T16:38:00Z"/>
                <w:rFonts w:ascii="Calibri" w:hAnsi="Calibri" w:cs="Calibri"/>
                <w:color w:val="000000"/>
                <w:sz w:val="22"/>
                <w:szCs w:val="22"/>
              </w:rPr>
            </w:pPr>
            <w:ins w:id="7220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D00689" w14:textId="77777777" w:rsidR="00910219" w:rsidRPr="00910219" w:rsidRDefault="00910219" w:rsidP="00910219">
            <w:pPr>
              <w:spacing w:before="0" w:after="0" w:line="240" w:lineRule="auto"/>
              <w:jc w:val="center"/>
              <w:rPr>
                <w:ins w:id="72203" w:author="pete jones" w:date="2022-01-11T16:38:00Z"/>
                <w:rFonts w:ascii="Calibri" w:hAnsi="Calibri" w:cs="Calibri"/>
                <w:color w:val="000000"/>
                <w:sz w:val="22"/>
                <w:szCs w:val="22"/>
              </w:rPr>
            </w:pPr>
            <w:ins w:id="7220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9775FB" w14:textId="77777777" w:rsidR="00910219" w:rsidRPr="00910219" w:rsidRDefault="00910219" w:rsidP="00910219">
            <w:pPr>
              <w:spacing w:before="0" w:after="0" w:line="240" w:lineRule="auto"/>
              <w:jc w:val="center"/>
              <w:rPr>
                <w:ins w:id="72205" w:author="pete jones" w:date="2022-01-11T16:38:00Z"/>
                <w:rFonts w:ascii="Calibri" w:hAnsi="Calibri" w:cs="Calibri"/>
                <w:color w:val="000000"/>
                <w:sz w:val="22"/>
                <w:szCs w:val="22"/>
              </w:rPr>
            </w:pPr>
            <w:ins w:id="72206"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7961193" w14:textId="77777777" w:rsidR="00910219" w:rsidRPr="00910219" w:rsidRDefault="00910219" w:rsidP="00910219">
            <w:pPr>
              <w:spacing w:before="0" w:after="0" w:line="240" w:lineRule="auto"/>
              <w:jc w:val="center"/>
              <w:rPr>
                <w:ins w:id="72207" w:author="pete jones" w:date="2022-01-11T16:38:00Z"/>
                <w:rFonts w:ascii="Calibri" w:hAnsi="Calibri" w:cs="Calibri"/>
                <w:color w:val="000000"/>
                <w:sz w:val="22"/>
                <w:szCs w:val="22"/>
              </w:rPr>
            </w:pPr>
            <w:ins w:id="72208" w:author="pete jones" w:date="2022-01-11T16:38:00Z">
              <w:r w:rsidRPr="00910219">
                <w:rPr>
                  <w:rFonts w:ascii="Calibri" w:hAnsi="Calibri" w:cs="Calibri"/>
                  <w:color w:val="000000"/>
                  <w:sz w:val="22"/>
                  <w:szCs w:val="22"/>
                </w:rPr>
                <w:t> </w:t>
              </w:r>
            </w:ins>
          </w:p>
        </w:tc>
      </w:tr>
      <w:tr w:rsidR="00910219" w:rsidRPr="00910219" w14:paraId="0C806F74" w14:textId="77777777" w:rsidTr="00910219">
        <w:trPr>
          <w:trHeight w:val="300"/>
          <w:ins w:id="72209"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20F5C44E" w14:textId="77777777" w:rsidR="00910219" w:rsidRPr="00910219" w:rsidRDefault="00910219" w:rsidP="00910219">
            <w:pPr>
              <w:spacing w:before="0" w:after="0" w:line="240" w:lineRule="auto"/>
              <w:jc w:val="center"/>
              <w:rPr>
                <w:ins w:id="72210" w:author="pete jones" w:date="2022-01-11T16:38:00Z"/>
                <w:rFonts w:ascii="Calibri" w:hAnsi="Calibri" w:cs="Calibri"/>
                <w:color w:val="000000"/>
                <w:sz w:val="22"/>
                <w:szCs w:val="22"/>
              </w:rPr>
            </w:pPr>
            <w:ins w:id="72211" w:author="pete jones" w:date="2022-01-11T16:3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0F789904" w14:textId="77777777" w:rsidR="00910219" w:rsidRPr="00910219" w:rsidRDefault="00910219" w:rsidP="00910219">
            <w:pPr>
              <w:spacing w:before="0" w:after="0" w:line="240" w:lineRule="auto"/>
              <w:jc w:val="left"/>
              <w:rPr>
                <w:ins w:id="72212" w:author="pete jones" w:date="2022-01-11T16:38:00Z"/>
                <w:rFonts w:ascii="Calibri" w:hAnsi="Calibri" w:cs="Calibri"/>
                <w:color w:val="000000"/>
                <w:sz w:val="22"/>
                <w:szCs w:val="22"/>
              </w:rPr>
            </w:pPr>
            <w:ins w:id="72213" w:author="pete jones" w:date="2022-01-11T16:38:00Z">
              <w:r w:rsidRPr="00910219">
                <w:rPr>
                  <w:rFonts w:ascii="Calibri" w:hAnsi="Calibri" w:cs="Calibri"/>
                  <w:color w:val="000000"/>
                  <w:sz w:val="22"/>
                  <w:szCs w:val="22"/>
                </w:rPr>
                <w:t>Engineering Mathematics 2</w:t>
              </w:r>
            </w:ins>
          </w:p>
        </w:tc>
        <w:tc>
          <w:tcPr>
            <w:tcW w:w="432" w:type="dxa"/>
            <w:tcBorders>
              <w:top w:val="nil"/>
              <w:left w:val="nil"/>
              <w:bottom w:val="single" w:sz="4" w:space="0" w:color="auto"/>
              <w:right w:val="single" w:sz="4" w:space="0" w:color="auto"/>
            </w:tcBorders>
            <w:shd w:val="clear" w:color="auto" w:fill="auto"/>
            <w:noWrap/>
            <w:vAlign w:val="bottom"/>
            <w:hideMark/>
          </w:tcPr>
          <w:p w14:paraId="2092D62B" w14:textId="77777777" w:rsidR="00910219" w:rsidRPr="00910219" w:rsidRDefault="00910219" w:rsidP="00910219">
            <w:pPr>
              <w:spacing w:before="0" w:after="0" w:line="240" w:lineRule="auto"/>
              <w:jc w:val="center"/>
              <w:rPr>
                <w:ins w:id="72214" w:author="pete jones" w:date="2022-01-11T16:38:00Z"/>
                <w:rFonts w:ascii="Calibri" w:hAnsi="Calibri" w:cs="Calibri"/>
                <w:color w:val="000000"/>
                <w:sz w:val="22"/>
                <w:szCs w:val="22"/>
              </w:rPr>
            </w:pPr>
            <w:ins w:id="72215" w:author="pete jones" w:date="2022-01-11T16:38: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3C2EED70" w14:textId="77777777" w:rsidR="00910219" w:rsidRPr="00910219" w:rsidRDefault="00910219" w:rsidP="00910219">
            <w:pPr>
              <w:spacing w:before="0" w:after="0" w:line="240" w:lineRule="auto"/>
              <w:jc w:val="center"/>
              <w:rPr>
                <w:ins w:id="72216" w:author="pete jones" w:date="2022-01-11T16:38:00Z"/>
                <w:rFonts w:ascii="Calibri" w:hAnsi="Calibri" w:cs="Calibri"/>
                <w:color w:val="000000"/>
                <w:sz w:val="22"/>
                <w:szCs w:val="22"/>
              </w:rPr>
            </w:pPr>
            <w:ins w:id="72217"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F57B5E8" w14:textId="77777777" w:rsidR="00910219" w:rsidRPr="00910219" w:rsidRDefault="00910219" w:rsidP="00910219">
            <w:pPr>
              <w:spacing w:before="0" w:after="0" w:line="240" w:lineRule="auto"/>
              <w:jc w:val="center"/>
              <w:rPr>
                <w:ins w:id="72218" w:author="pete jones" w:date="2022-01-11T16:38:00Z"/>
                <w:rFonts w:ascii="Calibri" w:hAnsi="Calibri" w:cs="Calibri"/>
                <w:color w:val="000000"/>
                <w:sz w:val="22"/>
                <w:szCs w:val="22"/>
              </w:rPr>
            </w:pPr>
            <w:ins w:id="72219"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EA656B" w14:textId="77777777" w:rsidR="00910219" w:rsidRPr="00910219" w:rsidRDefault="00910219" w:rsidP="00910219">
            <w:pPr>
              <w:spacing w:before="0" w:after="0" w:line="240" w:lineRule="auto"/>
              <w:jc w:val="center"/>
              <w:rPr>
                <w:ins w:id="72220" w:author="pete jones" w:date="2022-01-11T16:38:00Z"/>
                <w:rFonts w:ascii="Calibri" w:hAnsi="Calibri" w:cs="Calibri"/>
                <w:color w:val="000000"/>
                <w:sz w:val="22"/>
                <w:szCs w:val="22"/>
              </w:rPr>
            </w:pPr>
            <w:ins w:id="72221"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416F25" w14:textId="77777777" w:rsidR="00910219" w:rsidRPr="00910219" w:rsidRDefault="00910219" w:rsidP="00910219">
            <w:pPr>
              <w:spacing w:before="0" w:after="0" w:line="240" w:lineRule="auto"/>
              <w:jc w:val="center"/>
              <w:rPr>
                <w:ins w:id="72222" w:author="pete jones" w:date="2022-01-11T16:38:00Z"/>
                <w:rFonts w:ascii="Calibri" w:hAnsi="Calibri" w:cs="Calibri"/>
                <w:color w:val="000000"/>
                <w:sz w:val="22"/>
                <w:szCs w:val="22"/>
              </w:rPr>
            </w:pPr>
            <w:ins w:id="72223"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51BDE6" w14:textId="77777777" w:rsidR="00910219" w:rsidRPr="00910219" w:rsidRDefault="00910219" w:rsidP="00910219">
            <w:pPr>
              <w:spacing w:before="0" w:after="0" w:line="240" w:lineRule="auto"/>
              <w:jc w:val="center"/>
              <w:rPr>
                <w:ins w:id="72224" w:author="pete jones" w:date="2022-01-11T16:38:00Z"/>
                <w:rFonts w:ascii="Calibri" w:hAnsi="Calibri" w:cs="Calibri"/>
                <w:color w:val="000000"/>
                <w:sz w:val="22"/>
                <w:szCs w:val="22"/>
              </w:rPr>
            </w:pPr>
            <w:ins w:id="7222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EF0A21" w14:textId="77777777" w:rsidR="00910219" w:rsidRPr="00910219" w:rsidRDefault="00910219" w:rsidP="00910219">
            <w:pPr>
              <w:spacing w:before="0" w:after="0" w:line="240" w:lineRule="auto"/>
              <w:jc w:val="center"/>
              <w:rPr>
                <w:ins w:id="72226" w:author="pete jones" w:date="2022-01-11T16:38:00Z"/>
                <w:rFonts w:ascii="Calibri" w:hAnsi="Calibri" w:cs="Calibri"/>
                <w:color w:val="000000"/>
                <w:sz w:val="22"/>
                <w:szCs w:val="22"/>
              </w:rPr>
            </w:pPr>
            <w:ins w:id="7222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646B47" w14:textId="77777777" w:rsidR="00910219" w:rsidRPr="00910219" w:rsidRDefault="00910219" w:rsidP="00910219">
            <w:pPr>
              <w:spacing w:before="0" w:after="0" w:line="240" w:lineRule="auto"/>
              <w:jc w:val="center"/>
              <w:rPr>
                <w:ins w:id="72228" w:author="pete jones" w:date="2022-01-11T16:38:00Z"/>
                <w:rFonts w:ascii="Calibri" w:hAnsi="Calibri" w:cs="Calibri"/>
                <w:color w:val="000000"/>
                <w:sz w:val="22"/>
                <w:szCs w:val="22"/>
              </w:rPr>
            </w:pPr>
            <w:ins w:id="7222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747416" w14:textId="77777777" w:rsidR="00910219" w:rsidRPr="00910219" w:rsidRDefault="00910219" w:rsidP="00910219">
            <w:pPr>
              <w:spacing w:before="0" w:after="0" w:line="240" w:lineRule="auto"/>
              <w:jc w:val="center"/>
              <w:rPr>
                <w:ins w:id="72230" w:author="pete jones" w:date="2022-01-11T16:38:00Z"/>
                <w:rFonts w:ascii="Calibri" w:hAnsi="Calibri" w:cs="Calibri"/>
                <w:color w:val="000000"/>
                <w:sz w:val="22"/>
                <w:szCs w:val="22"/>
              </w:rPr>
            </w:pPr>
            <w:ins w:id="7223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963C0C" w14:textId="77777777" w:rsidR="00910219" w:rsidRPr="00910219" w:rsidRDefault="00910219" w:rsidP="00910219">
            <w:pPr>
              <w:spacing w:before="0" w:after="0" w:line="240" w:lineRule="auto"/>
              <w:jc w:val="center"/>
              <w:rPr>
                <w:ins w:id="72232" w:author="pete jones" w:date="2022-01-11T16:38:00Z"/>
                <w:rFonts w:ascii="Calibri" w:hAnsi="Calibri" w:cs="Calibri"/>
                <w:color w:val="000000"/>
                <w:sz w:val="22"/>
                <w:szCs w:val="22"/>
              </w:rPr>
            </w:pPr>
            <w:ins w:id="7223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8A59D8" w14:textId="77777777" w:rsidR="00910219" w:rsidRPr="00910219" w:rsidRDefault="00910219" w:rsidP="00910219">
            <w:pPr>
              <w:spacing w:before="0" w:after="0" w:line="240" w:lineRule="auto"/>
              <w:jc w:val="center"/>
              <w:rPr>
                <w:ins w:id="72234" w:author="pete jones" w:date="2022-01-11T16:38:00Z"/>
                <w:rFonts w:ascii="Calibri" w:hAnsi="Calibri" w:cs="Calibri"/>
                <w:color w:val="000000"/>
                <w:sz w:val="22"/>
                <w:szCs w:val="22"/>
              </w:rPr>
            </w:pPr>
            <w:ins w:id="72235"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A5AA3B" w14:textId="77777777" w:rsidR="00910219" w:rsidRPr="00910219" w:rsidRDefault="00910219" w:rsidP="00910219">
            <w:pPr>
              <w:spacing w:before="0" w:after="0" w:line="240" w:lineRule="auto"/>
              <w:jc w:val="center"/>
              <w:rPr>
                <w:ins w:id="72236" w:author="pete jones" w:date="2022-01-11T16:38:00Z"/>
                <w:rFonts w:ascii="Calibri" w:hAnsi="Calibri" w:cs="Calibri"/>
                <w:color w:val="000000"/>
                <w:sz w:val="22"/>
                <w:szCs w:val="22"/>
              </w:rPr>
            </w:pPr>
            <w:ins w:id="72237" w:author="pete jones" w:date="2022-01-11T16:38:00Z">
              <w:r w:rsidRPr="00910219">
                <w:rPr>
                  <w:rFonts w:ascii="Calibri" w:hAnsi="Calibri" w:cs="Calibri"/>
                  <w:color w:val="000000"/>
                  <w:sz w:val="22"/>
                  <w:szCs w:val="22"/>
                </w:rPr>
                <w:t> </w:t>
              </w:r>
            </w:ins>
          </w:p>
        </w:tc>
      </w:tr>
      <w:tr w:rsidR="00910219" w:rsidRPr="00910219" w14:paraId="72AD2BB9" w14:textId="77777777" w:rsidTr="00910219">
        <w:trPr>
          <w:trHeight w:val="300"/>
          <w:ins w:id="72238"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36407CB3" w14:textId="77777777" w:rsidR="00910219" w:rsidRPr="00910219" w:rsidRDefault="00910219" w:rsidP="00910219">
            <w:pPr>
              <w:spacing w:before="0" w:after="0" w:line="240" w:lineRule="auto"/>
              <w:jc w:val="center"/>
              <w:rPr>
                <w:ins w:id="72239" w:author="pete jones" w:date="2022-01-11T16:38:00Z"/>
                <w:rFonts w:ascii="Calibri" w:hAnsi="Calibri" w:cs="Calibri"/>
                <w:color w:val="000000"/>
                <w:sz w:val="22"/>
                <w:szCs w:val="22"/>
              </w:rPr>
            </w:pPr>
            <w:ins w:id="72240" w:author="pete jones" w:date="2022-01-11T16:3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62FCA469" w14:textId="77777777" w:rsidR="00910219" w:rsidRPr="00910219" w:rsidRDefault="00910219" w:rsidP="00910219">
            <w:pPr>
              <w:spacing w:before="0" w:after="0" w:line="240" w:lineRule="auto"/>
              <w:jc w:val="left"/>
              <w:rPr>
                <w:ins w:id="72241" w:author="pete jones" w:date="2022-01-11T16:38:00Z"/>
                <w:rFonts w:ascii="Calibri" w:hAnsi="Calibri" w:cs="Calibri"/>
                <w:color w:val="000000"/>
                <w:sz w:val="22"/>
                <w:szCs w:val="22"/>
              </w:rPr>
            </w:pPr>
            <w:ins w:id="72242" w:author="pete jones" w:date="2022-01-11T16:38:00Z">
              <w:r w:rsidRPr="00910219">
                <w:rPr>
                  <w:rFonts w:ascii="Calibri" w:hAnsi="Calibri" w:cs="Calibri"/>
                  <w:color w:val="000000"/>
                  <w:sz w:val="22"/>
                  <w:szCs w:val="22"/>
                </w:rPr>
                <w:t>Materials and Processes</w:t>
              </w:r>
            </w:ins>
          </w:p>
        </w:tc>
        <w:tc>
          <w:tcPr>
            <w:tcW w:w="432" w:type="dxa"/>
            <w:tcBorders>
              <w:top w:val="nil"/>
              <w:left w:val="nil"/>
              <w:bottom w:val="single" w:sz="4" w:space="0" w:color="auto"/>
              <w:right w:val="single" w:sz="4" w:space="0" w:color="auto"/>
            </w:tcBorders>
            <w:shd w:val="clear" w:color="auto" w:fill="auto"/>
            <w:noWrap/>
            <w:vAlign w:val="bottom"/>
            <w:hideMark/>
          </w:tcPr>
          <w:p w14:paraId="113C31A1" w14:textId="77777777" w:rsidR="00910219" w:rsidRPr="00910219" w:rsidRDefault="00910219" w:rsidP="00910219">
            <w:pPr>
              <w:spacing w:before="0" w:after="0" w:line="240" w:lineRule="auto"/>
              <w:jc w:val="center"/>
              <w:rPr>
                <w:ins w:id="72243" w:author="pete jones" w:date="2022-01-11T16:38:00Z"/>
                <w:rFonts w:ascii="Calibri" w:hAnsi="Calibri" w:cs="Calibri"/>
                <w:color w:val="000000"/>
                <w:sz w:val="22"/>
                <w:szCs w:val="22"/>
              </w:rPr>
            </w:pPr>
            <w:ins w:id="72244" w:author="pete jones" w:date="2022-01-11T16:38: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D48AD07" w14:textId="77777777" w:rsidR="00910219" w:rsidRPr="00910219" w:rsidRDefault="00910219" w:rsidP="00910219">
            <w:pPr>
              <w:spacing w:before="0" w:after="0" w:line="240" w:lineRule="auto"/>
              <w:jc w:val="center"/>
              <w:rPr>
                <w:ins w:id="72245" w:author="pete jones" w:date="2022-01-11T16:38:00Z"/>
                <w:rFonts w:ascii="Calibri" w:hAnsi="Calibri" w:cs="Calibri"/>
                <w:color w:val="000000"/>
                <w:sz w:val="22"/>
                <w:szCs w:val="22"/>
              </w:rPr>
            </w:pPr>
            <w:ins w:id="72246"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822C094" w14:textId="77777777" w:rsidR="00910219" w:rsidRPr="00910219" w:rsidRDefault="00910219" w:rsidP="00910219">
            <w:pPr>
              <w:spacing w:before="0" w:after="0" w:line="240" w:lineRule="auto"/>
              <w:jc w:val="center"/>
              <w:rPr>
                <w:ins w:id="72247" w:author="pete jones" w:date="2022-01-11T16:38:00Z"/>
                <w:rFonts w:ascii="Calibri" w:hAnsi="Calibri" w:cs="Calibri"/>
                <w:color w:val="000000"/>
                <w:sz w:val="22"/>
                <w:szCs w:val="22"/>
              </w:rPr>
            </w:pPr>
            <w:ins w:id="72248"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42E234" w14:textId="77777777" w:rsidR="00910219" w:rsidRPr="00910219" w:rsidRDefault="00910219" w:rsidP="00910219">
            <w:pPr>
              <w:spacing w:before="0" w:after="0" w:line="240" w:lineRule="auto"/>
              <w:jc w:val="center"/>
              <w:rPr>
                <w:ins w:id="72249" w:author="pete jones" w:date="2022-01-11T16:38:00Z"/>
                <w:rFonts w:ascii="Calibri" w:hAnsi="Calibri" w:cs="Calibri"/>
                <w:color w:val="000000"/>
                <w:sz w:val="22"/>
                <w:szCs w:val="22"/>
              </w:rPr>
            </w:pPr>
            <w:ins w:id="72250"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ECC938" w14:textId="77777777" w:rsidR="00910219" w:rsidRPr="00910219" w:rsidRDefault="00910219" w:rsidP="00910219">
            <w:pPr>
              <w:spacing w:before="0" w:after="0" w:line="240" w:lineRule="auto"/>
              <w:jc w:val="center"/>
              <w:rPr>
                <w:ins w:id="72251" w:author="pete jones" w:date="2022-01-11T16:38:00Z"/>
                <w:rFonts w:ascii="Calibri" w:hAnsi="Calibri" w:cs="Calibri"/>
                <w:color w:val="000000"/>
                <w:sz w:val="22"/>
                <w:szCs w:val="22"/>
              </w:rPr>
            </w:pPr>
            <w:ins w:id="72252"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F04B80" w14:textId="77777777" w:rsidR="00910219" w:rsidRPr="00910219" w:rsidRDefault="00910219" w:rsidP="00910219">
            <w:pPr>
              <w:spacing w:before="0" w:after="0" w:line="240" w:lineRule="auto"/>
              <w:jc w:val="center"/>
              <w:rPr>
                <w:ins w:id="72253" w:author="pete jones" w:date="2022-01-11T16:38:00Z"/>
                <w:rFonts w:ascii="Calibri" w:hAnsi="Calibri" w:cs="Calibri"/>
                <w:color w:val="000000"/>
                <w:sz w:val="22"/>
                <w:szCs w:val="22"/>
              </w:rPr>
            </w:pPr>
            <w:ins w:id="7225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8D4564" w14:textId="77777777" w:rsidR="00910219" w:rsidRPr="00910219" w:rsidRDefault="00910219" w:rsidP="00910219">
            <w:pPr>
              <w:spacing w:before="0" w:after="0" w:line="240" w:lineRule="auto"/>
              <w:jc w:val="center"/>
              <w:rPr>
                <w:ins w:id="72255" w:author="pete jones" w:date="2022-01-11T16:38:00Z"/>
                <w:rFonts w:ascii="Calibri" w:hAnsi="Calibri" w:cs="Calibri"/>
                <w:color w:val="000000"/>
                <w:sz w:val="22"/>
                <w:szCs w:val="22"/>
              </w:rPr>
            </w:pPr>
            <w:ins w:id="7225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ABE9A4" w14:textId="77777777" w:rsidR="00910219" w:rsidRPr="00910219" w:rsidRDefault="00910219" w:rsidP="00910219">
            <w:pPr>
              <w:spacing w:before="0" w:after="0" w:line="240" w:lineRule="auto"/>
              <w:jc w:val="center"/>
              <w:rPr>
                <w:ins w:id="72257" w:author="pete jones" w:date="2022-01-11T16:38:00Z"/>
                <w:rFonts w:ascii="Calibri" w:hAnsi="Calibri" w:cs="Calibri"/>
                <w:color w:val="000000"/>
                <w:sz w:val="22"/>
                <w:szCs w:val="22"/>
              </w:rPr>
            </w:pPr>
            <w:ins w:id="7225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2F0A06" w14:textId="77777777" w:rsidR="00910219" w:rsidRPr="00910219" w:rsidRDefault="00910219" w:rsidP="00910219">
            <w:pPr>
              <w:spacing w:before="0" w:after="0" w:line="240" w:lineRule="auto"/>
              <w:jc w:val="center"/>
              <w:rPr>
                <w:ins w:id="72259" w:author="pete jones" w:date="2022-01-11T16:38:00Z"/>
                <w:rFonts w:ascii="Calibri" w:hAnsi="Calibri" w:cs="Calibri"/>
                <w:color w:val="000000"/>
                <w:sz w:val="22"/>
                <w:szCs w:val="22"/>
              </w:rPr>
            </w:pPr>
            <w:ins w:id="7226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A07308" w14:textId="77777777" w:rsidR="00910219" w:rsidRPr="00910219" w:rsidRDefault="00910219" w:rsidP="00910219">
            <w:pPr>
              <w:spacing w:before="0" w:after="0" w:line="240" w:lineRule="auto"/>
              <w:jc w:val="center"/>
              <w:rPr>
                <w:ins w:id="72261" w:author="pete jones" w:date="2022-01-11T16:38:00Z"/>
                <w:rFonts w:ascii="Calibri" w:hAnsi="Calibri" w:cs="Calibri"/>
                <w:color w:val="000000"/>
                <w:sz w:val="22"/>
                <w:szCs w:val="22"/>
              </w:rPr>
            </w:pPr>
            <w:ins w:id="7226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69AE22" w14:textId="77777777" w:rsidR="00910219" w:rsidRPr="00910219" w:rsidRDefault="00910219" w:rsidP="00910219">
            <w:pPr>
              <w:spacing w:before="0" w:after="0" w:line="240" w:lineRule="auto"/>
              <w:jc w:val="center"/>
              <w:rPr>
                <w:ins w:id="72263" w:author="pete jones" w:date="2022-01-11T16:38:00Z"/>
                <w:rFonts w:ascii="Calibri" w:hAnsi="Calibri" w:cs="Calibri"/>
                <w:color w:val="000000"/>
                <w:sz w:val="22"/>
                <w:szCs w:val="22"/>
              </w:rPr>
            </w:pPr>
            <w:ins w:id="72264"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4A18FA" w14:textId="77777777" w:rsidR="00910219" w:rsidRPr="00910219" w:rsidRDefault="00910219" w:rsidP="00910219">
            <w:pPr>
              <w:spacing w:before="0" w:after="0" w:line="240" w:lineRule="auto"/>
              <w:jc w:val="center"/>
              <w:rPr>
                <w:ins w:id="72265" w:author="pete jones" w:date="2022-01-11T16:38:00Z"/>
                <w:rFonts w:ascii="Calibri" w:hAnsi="Calibri" w:cs="Calibri"/>
                <w:color w:val="000000"/>
                <w:sz w:val="22"/>
                <w:szCs w:val="22"/>
              </w:rPr>
            </w:pPr>
            <w:ins w:id="72266" w:author="pete jones" w:date="2022-01-11T16:38:00Z">
              <w:r w:rsidRPr="00910219">
                <w:rPr>
                  <w:rFonts w:ascii="Calibri" w:hAnsi="Calibri" w:cs="Calibri"/>
                  <w:color w:val="000000"/>
                  <w:sz w:val="22"/>
                  <w:szCs w:val="22"/>
                </w:rPr>
                <w:t> </w:t>
              </w:r>
            </w:ins>
          </w:p>
        </w:tc>
      </w:tr>
      <w:tr w:rsidR="00910219" w:rsidRPr="00910219" w14:paraId="34C87E59" w14:textId="77777777" w:rsidTr="00910219">
        <w:trPr>
          <w:trHeight w:val="300"/>
          <w:ins w:id="72267"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7873508A" w14:textId="77777777" w:rsidR="00910219" w:rsidRPr="00910219" w:rsidRDefault="00910219" w:rsidP="00910219">
            <w:pPr>
              <w:spacing w:before="0" w:after="0" w:line="240" w:lineRule="auto"/>
              <w:jc w:val="center"/>
              <w:rPr>
                <w:ins w:id="72268" w:author="pete jones" w:date="2022-01-11T16:38:00Z"/>
                <w:rFonts w:ascii="Calibri" w:hAnsi="Calibri" w:cs="Calibri"/>
                <w:color w:val="000000"/>
                <w:sz w:val="22"/>
                <w:szCs w:val="22"/>
              </w:rPr>
            </w:pPr>
            <w:ins w:id="72269" w:author="pete jones" w:date="2022-01-11T16:3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7AE5B38B" w14:textId="77777777" w:rsidR="00910219" w:rsidRPr="00910219" w:rsidRDefault="00910219" w:rsidP="00910219">
            <w:pPr>
              <w:spacing w:before="0" w:after="0" w:line="240" w:lineRule="auto"/>
              <w:jc w:val="left"/>
              <w:rPr>
                <w:ins w:id="72270" w:author="pete jones" w:date="2022-01-11T16:38:00Z"/>
                <w:rFonts w:ascii="Calibri" w:hAnsi="Calibri" w:cs="Calibri"/>
                <w:color w:val="000000"/>
                <w:sz w:val="22"/>
                <w:szCs w:val="22"/>
              </w:rPr>
            </w:pPr>
            <w:ins w:id="72271" w:author="pete jones" w:date="2022-01-11T16:38:00Z">
              <w:r w:rsidRPr="00910219">
                <w:rPr>
                  <w:rFonts w:ascii="Calibri" w:hAnsi="Calibri" w:cs="Calibri"/>
                  <w:color w:val="000000"/>
                  <w:sz w:val="22"/>
                  <w:szCs w:val="22"/>
                </w:rPr>
                <w:t>Applied Mechanics 2</w:t>
              </w:r>
            </w:ins>
          </w:p>
        </w:tc>
        <w:tc>
          <w:tcPr>
            <w:tcW w:w="432" w:type="dxa"/>
            <w:tcBorders>
              <w:top w:val="nil"/>
              <w:left w:val="nil"/>
              <w:bottom w:val="single" w:sz="4" w:space="0" w:color="auto"/>
              <w:right w:val="single" w:sz="4" w:space="0" w:color="auto"/>
            </w:tcBorders>
            <w:shd w:val="clear" w:color="auto" w:fill="auto"/>
            <w:noWrap/>
            <w:vAlign w:val="bottom"/>
            <w:hideMark/>
          </w:tcPr>
          <w:p w14:paraId="5925CD9C" w14:textId="77777777" w:rsidR="00910219" w:rsidRPr="00910219" w:rsidRDefault="00910219" w:rsidP="00910219">
            <w:pPr>
              <w:spacing w:before="0" w:after="0" w:line="240" w:lineRule="auto"/>
              <w:jc w:val="center"/>
              <w:rPr>
                <w:ins w:id="72272" w:author="pete jones" w:date="2022-01-11T16:38:00Z"/>
                <w:rFonts w:ascii="Calibri" w:hAnsi="Calibri" w:cs="Calibri"/>
                <w:color w:val="000000"/>
                <w:sz w:val="22"/>
                <w:szCs w:val="22"/>
              </w:rPr>
            </w:pPr>
            <w:ins w:id="72273" w:author="pete jones" w:date="2022-01-11T16:3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A4DCC17" w14:textId="77777777" w:rsidR="00910219" w:rsidRPr="00910219" w:rsidRDefault="00910219" w:rsidP="00910219">
            <w:pPr>
              <w:spacing w:before="0" w:after="0" w:line="240" w:lineRule="auto"/>
              <w:jc w:val="center"/>
              <w:rPr>
                <w:ins w:id="72274" w:author="pete jones" w:date="2022-01-11T16:38:00Z"/>
                <w:rFonts w:ascii="Calibri" w:hAnsi="Calibri" w:cs="Calibri"/>
                <w:color w:val="000000"/>
                <w:sz w:val="22"/>
                <w:szCs w:val="22"/>
              </w:rPr>
            </w:pPr>
            <w:ins w:id="72275"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59B4FD8" w14:textId="77777777" w:rsidR="00910219" w:rsidRPr="00910219" w:rsidRDefault="00910219" w:rsidP="00910219">
            <w:pPr>
              <w:spacing w:before="0" w:after="0" w:line="240" w:lineRule="auto"/>
              <w:jc w:val="center"/>
              <w:rPr>
                <w:ins w:id="72276" w:author="pete jones" w:date="2022-01-11T16:38:00Z"/>
                <w:rFonts w:ascii="Calibri" w:hAnsi="Calibri" w:cs="Calibri"/>
                <w:color w:val="000000"/>
                <w:sz w:val="22"/>
                <w:szCs w:val="22"/>
              </w:rPr>
            </w:pPr>
            <w:ins w:id="72277"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52E1DE" w14:textId="77777777" w:rsidR="00910219" w:rsidRPr="00910219" w:rsidRDefault="00910219" w:rsidP="00910219">
            <w:pPr>
              <w:spacing w:before="0" w:after="0" w:line="240" w:lineRule="auto"/>
              <w:jc w:val="center"/>
              <w:rPr>
                <w:ins w:id="72278" w:author="pete jones" w:date="2022-01-11T16:38:00Z"/>
                <w:rFonts w:ascii="Calibri" w:hAnsi="Calibri" w:cs="Calibri"/>
                <w:color w:val="000000"/>
                <w:sz w:val="22"/>
                <w:szCs w:val="22"/>
              </w:rPr>
            </w:pPr>
            <w:ins w:id="72279"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0AFD7AA" w14:textId="77777777" w:rsidR="00910219" w:rsidRPr="00910219" w:rsidRDefault="00910219" w:rsidP="00910219">
            <w:pPr>
              <w:spacing w:before="0" w:after="0" w:line="240" w:lineRule="auto"/>
              <w:jc w:val="center"/>
              <w:rPr>
                <w:ins w:id="72280" w:author="pete jones" w:date="2022-01-11T16:38:00Z"/>
                <w:rFonts w:ascii="Calibri" w:hAnsi="Calibri" w:cs="Calibri"/>
                <w:color w:val="000000"/>
                <w:sz w:val="22"/>
                <w:szCs w:val="22"/>
              </w:rPr>
            </w:pPr>
            <w:ins w:id="72281"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F182AD" w14:textId="77777777" w:rsidR="00910219" w:rsidRPr="00910219" w:rsidRDefault="00910219" w:rsidP="00910219">
            <w:pPr>
              <w:spacing w:before="0" w:after="0" w:line="240" w:lineRule="auto"/>
              <w:jc w:val="center"/>
              <w:rPr>
                <w:ins w:id="72282" w:author="pete jones" w:date="2022-01-11T16:38:00Z"/>
                <w:rFonts w:ascii="Calibri" w:hAnsi="Calibri" w:cs="Calibri"/>
                <w:color w:val="000000"/>
                <w:sz w:val="22"/>
                <w:szCs w:val="22"/>
              </w:rPr>
            </w:pPr>
            <w:ins w:id="7228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2F1298" w14:textId="77777777" w:rsidR="00910219" w:rsidRPr="00910219" w:rsidRDefault="00910219" w:rsidP="00910219">
            <w:pPr>
              <w:spacing w:before="0" w:after="0" w:line="240" w:lineRule="auto"/>
              <w:jc w:val="center"/>
              <w:rPr>
                <w:ins w:id="72284" w:author="pete jones" w:date="2022-01-11T16:38:00Z"/>
                <w:rFonts w:ascii="Calibri" w:hAnsi="Calibri" w:cs="Calibri"/>
                <w:color w:val="000000"/>
                <w:sz w:val="22"/>
                <w:szCs w:val="22"/>
              </w:rPr>
            </w:pPr>
            <w:ins w:id="7228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E932B4" w14:textId="77777777" w:rsidR="00910219" w:rsidRPr="00910219" w:rsidRDefault="00910219" w:rsidP="00910219">
            <w:pPr>
              <w:spacing w:before="0" w:after="0" w:line="240" w:lineRule="auto"/>
              <w:jc w:val="center"/>
              <w:rPr>
                <w:ins w:id="72286" w:author="pete jones" w:date="2022-01-11T16:38:00Z"/>
                <w:rFonts w:ascii="Calibri" w:hAnsi="Calibri" w:cs="Calibri"/>
                <w:color w:val="000000"/>
                <w:sz w:val="22"/>
                <w:szCs w:val="22"/>
              </w:rPr>
            </w:pPr>
            <w:ins w:id="7228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4AE2EE" w14:textId="77777777" w:rsidR="00910219" w:rsidRPr="00910219" w:rsidRDefault="00910219" w:rsidP="00910219">
            <w:pPr>
              <w:spacing w:before="0" w:after="0" w:line="240" w:lineRule="auto"/>
              <w:jc w:val="center"/>
              <w:rPr>
                <w:ins w:id="72288" w:author="pete jones" w:date="2022-01-11T16:38:00Z"/>
                <w:rFonts w:ascii="Calibri" w:hAnsi="Calibri" w:cs="Calibri"/>
                <w:color w:val="000000"/>
                <w:sz w:val="22"/>
                <w:szCs w:val="22"/>
              </w:rPr>
            </w:pPr>
            <w:ins w:id="7228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F09F81" w14:textId="77777777" w:rsidR="00910219" w:rsidRPr="00910219" w:rsidRDefault="00910219" w:rsidP="00910219">
            <w:pPr>
              <w:spacing w:before="0" w:after="0" w:line="240" w:lineRule="auto"/>
              <w:jc w:val="center"/>
              <w:rPr>
                <w:ins w:id="72290" w:author="pete jones" w:date="2022-01-11T16:38:00Z"/>
                <w:rFonts w:ascii="Calibri" w:hAnsi="Calibri" w:cs="Calibri"/>
                <w:color w:val="000000"/>
                <w:sz w:val="22"/>
                <w:szCs w:val="22"/>
              </w:rPr>
            </w:pPr>
            <w:ins w:id="7229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23BF94" w14:textId="77777777" w:rsidR="00910219" w:rsidRPr="00910219" w:rsidRDefault="00910219" w:rsidP="00910219">
            <w:pPr>
              <w:spacing w:before="0" w:after="0" w:line="240" w:lineRule="auto"/>
              <w:jc w:val="center"/>
              <w:rPr>
                <w:ins w:id="72292" w:author="pete jones" w:date="2022-01-11T16:38:00Z"/>
                <w:rFonts w:ascii="Calibri" w:hAnsi="Calibri" w:cs="Calibri"/>
                <w:color w:val="000000"/>
                <w:sz w:val="22"/>
                <w:szCs w:val="22"/>
              </w:rPr>
            </w:pPr>
            <w:ins w:id="72293"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C794E94" w14:textId="77777777" w:rsidR="00910219" w:rsidRPr="00910219" w:rsidRDefault="00910219" w:rsidP="00910219">
            <w:pPr>
              <w:spacing w:before="0" w:after="0" w:line="240" w:lineRule="auto"/>
              <w:jc w:val="center"/>
              <w:rPr>
                <w:ins w:id="72294" w:author="pete jones" w:date="2022-01-11T16:38:00Z"/>
                <w:rFonts w:ascii="Calibri" w:hAnsi="Calibri" w:cs="Calibri"/>
                <w:color w:val="000000"/>
                <w:sz w:val="22"/>
                <w:szCs w:val="22"/>
              </w:rPr>
            </w:pPr>
            <w:ins w:id="72295" w:author="pete jones" w:date="2022-01-11T16:38:00Z">
              <w:r w:rsidRPr="00910219">
                <w:rPr>
                  <w:rFonts w:ascii="Calibri" w:hAnsi="Calibri" w:cs="Calibri"/>
                  <w:color w:val="000000"/>
                  <w:sz w:val="22"/>
                  <w:szCs w:val="22"/>
                </w:rPr>
                <w:t> </w:t>
              </w:r>
            </w:ins>
          </w:p>
        </w:tc>
      </w:tr>
      <w:tr w:rsidR="00910219" w:rsidRPr="00910219" w14:paraId="231A2F95" w14:textId="77777777" w:rsidTr="00910219">
        <w:trPr>
          <w:trHeight w:val="300"/>
          <w:ins w:id="72296"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0AA3FC78" w14:textId="77777777" w:rsidR="00910219" w:rsidRPr="00910219" w:rsidRDefault="00910219" w:rsidP="00910219">
            <w:pPr>
              <w:spacing w:before="0" w:after="0" w:line="240" w:lineRule="auto"/>
              <w:jc w:val="center"/>
              <w:rPr>
                <w:ins w:id="72297" w:author="pete jones" w:date="2022-01-11T16:38:00Z"/>
                <w:rFonts w:ascii="Calibri" w:hAnsi="Calibri" w:cs="Calibri"/>
                <w:color w:val="000000"/>
                <w:sz w:val="22"/>
                <w:szCs w:val="22"/>
              </w:rPr>
            </w:pPr>
            <w:ins w:id="72298" w:author="pete jones" w:date="2022-01-11T16:3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50193CCB" w14:textId="77777777" w:rsidR="00910219" w:rsidRPr="00910219" w:rsidRDefault="00910219" w:rsidP="00910219">
            <w:pPr>
              <w:spacing w:before="0" w:after="0" w:line="240" w:lineRule="auto"/>
              <w:jc w:val="left"/>
              <w:rPr>
                <w:ins w:id="72299" w:author="pete jones" w:date="2022-01-11T16:38:00Z"/>
                <w:rFonts w:ascii="Calibri" w:hAnsi="Calibri" w:cs="Calibri"/>
                <w:color w:val="000000"/>
                <w:sz w:val="22"/>
                <w:szCs w:val="22"/>
              </w:rPr>
            </w:pPr>
            <w:ins w:id="72300" w:author="pete jones" w:date="2022-01-11T16:38:00Z">
              <w:r w:rsidRPr="00910219">
                <w:rPr>
                  <w:rFonts w:ascii="Calibri" w:hAnsi="Calibri" w:cs="Calibri"/>
                  <w:color w:val="000000"/>
                  <w:sz w:val="22"/>
                  <w:szCs w:val="22"/>
                </w:rPr>
                <w:t>Thermodynamics and Fluid Mechanics 2</w:t>
              </w:r>
            </w:ins>
          </w:p>
        </w:tc>
        <w:tc>
          <w:tcPr>
            <w:tcW w:w="432" w:type="dxa"/>
            <w:tcBorders>
              <w:top w:val="nil"/>
              <w:left w:val="nil"/>
              <w:bottom w:val="single" w:sz="4" w:space="0" w:color="auto"/>
              <w:right w:val="single" w:sz="4" w:space="0" w:color="auto"/>
            </w:tcBorders>
            <w:shd w:val="clear" w:color="auto" w:fill="auto"/>
            <w:noWrap/>
            <w:vAlign w:val="bottom"/>
            <w:hideMark/>
          </w:tcPr>
          <w:p w14:paraId="733E103C" w14:textId="77777777" w:rsidR="00910219" w:rsidRPr="00910219" w:rsidRDefault="00910219" w:rsidP="00910219">
            <w:pPr>
              <w:spacing w:before="0" w:after="0" w:line="240" w:lineRule="auto"/>
              <w:jc w:val="center"/>
              <w:rPr>
                <w:ins w:id="72301" w:author="pete jones" w:date="2022-01-11T16:38:00Z"/>
                <w:rFonts w:ascii="Calibri" w:hAnsi="Calibri" w:cs="Calibri"/>
                <w:color w:val="000000"/>
                <w:sz w:val="22"/>
                <w:szCs w:val="22"/>
              </w:rPr>
            </w:pPr>
            <w:ins w:id="72302" w:author="pete jones" w:date="2022-01-11T16:3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F01BB7E" w14:textId="77777777" w:rsidR="00910219" w:rsidRPr="00910219" w:rsidRDefault="00910219" w:rsidP="00910219">
            <w:pPr>
              <w:spacing w:before="0" w:after="0" w:line="240" w:lineRule="auto"/>
              <w:jc w:val="center"/>
              <w:rPr>
                <w:ins w:id="72303" w:author="pete jones" w:date="2022-01-11T16:38:00Z"/>
                <w:rFonts w:ascii="Calibri" w:hAnsi="Calibri" w:cs="Calibri"/>
                <w:color w:val="000000"/>
                <w:sz w:val="22"/>
                <w:szCs w:val="22"/>
              </w:rPr>
            </w:pPr>
            <w:ins w:id="72304"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7082A79D" w14:textId="77777777" w:rsidR="00910219" w:rsidRPr="00910219" w:rsidRDefault="00910219" w:rsidP="00910219">
            <w:pPr>
              <w:spacing w:before="0" w:after="0" w:line="240" w:lineRule="auto"/>
              <w:jc w:val="center"/>
              <w:rPr>
                <w:ins w:id="72305" w:author="pete jones" w:date="2022-01-11T16:38:00Z"/>
                <w:rFonts w:ascii="Calibri" w:hAnsi="Calibri" w:cs="Calibri"/>
                <w:color w:val="000000"/>
                <w:sz w:val="22"/>
                <w:szCs w:val="22"/>
              </w:rPr>
            </w:pPr>
            <w:ins w:id="72306"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651FE1" w14:textId="77777777" w:rsidR="00910219" w:rsidRPr="00910219" w:rsidRDefault="00910219" w:rsidP="00910219">
            <w:pPr>
              <w:spacing w:before="0" w:after="0" w:line="240" w:lineRule="auto"/>
              <w:jc w:val="center"/>
              <w:rPr>
                <w:ins w:id="72307" w:author="pete jones" w:date="2022-01-11T16:38:00Z"/>
                <w:rFonts w:ascii="Calibri" w:hAnsi="Calibri" w:cs="Calibri"/>
                <w:color w:val="000000"/>
                <w:sz w:val="22"/>
                <w:szCs w:val="22"/>
              </w:rPr>
            </w:pPr>
            <w:ins w:id="72308"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84DFAB" w14:textId="77777777" w:rsidR="00910219" w:rsidRPr="00910219" w:rsidRDefault="00910219" w:rsidP="00910219">
            <w:pPr>
              <w:spacing w:before="0" w:after="0" w:line="240" w:lineRule="auto"/>
              <w:jc w:val="center"/>
              <w:rPr>
                <w:ins w:id="72309" w:author="pete jones" w:date="2022-01-11T16:38:00Z"/>
                <w:rFonts w:ascii="Calibri" w:hAnsi="Calibri" w:cs="Calibri"/>
                <w:color w:val="000000"/>
                <w:sz w:val="22"/>
                <w:szCs w:val="22"/>
              </w:rPr>
            </w:pPr>
            <w:ins w:id="72310"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85704D" w14:textId="77777777" w:rsidR="00910219" w:rsidRPr="00910219" w:rsidRDefault="00910219" w:rsidP="00910219">
            <w:pPr>
              <w:spacing w:before="0" w:after="0" w:line="240" w:lineRule="auto"/>
              <w:jc w:val="center"/>
              <w:rPr>
                <w:ins w:id="72311" w:author="pete jones" w:date="2022-01-11T16:38:00Z"/>
                <w:rFonts w:ascii="Calibri" w:hAnsi="Calibri" w:cs="Calibri"/>
                <w:color w:val="000000"/>
                <w:sz w:val="22"/>
                <w:szCs w:val="22"/>
              </w:rPr>
            </w:pPr>
            <w:ins w:id="7231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31F0E5" w14:textId="77777777" w:rsidR="00910219" w:rsidRPr="00910219" w:rsidRDefault="00910219" w:rsidP="00910219">
            <w:pPr>
              <w:spacing w:before="0" w:after="0" w:line="240" w:lineRule="auto"/>
              <w:jc w:val="center"/>
              <w:rPr>
                <w:ins w:id="72313" w:author="pete jones" w:date="2022-01-11T16:38:00Z"/>
                <w:rFonts w:ascii="Calibri" w:hAnsi="Calibri" w:cs="Calibri"/>
                <w:color w:val="000000"/>
                <w:sz w:val="22"/>
                <w:szCs w:val="22"/>
              </w:rPr>
            </w:pPr>
            <w:ins w:id="7231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F36081" w14:textId="77777777" w:rsidR="00910219" w:rsidRPr="00910219" w:rsidRDefault="00910219" w:rsidP="00910219">
            <w:pPr>
              <w:spacing w:before="0" w:after="0" w:line="240" w:lineRule="auto"/>
              <w:jc w:val="center"/>
              <w:rPr>
                <w:ins w:id="72315" w:author="pete jones" w:date="2022-01-11T16:38:00Z"/>
                <w:rFonts w:ascii="Calibri" w:hAnsi="Calibri" w:cs="Calibri"/>
                <w:color w:val="000000"/>
                <w:sz w:val="22"/>
                <w:szCs w:val="22"/>
              </w:rPr>
            </w:pPr>
            <w:ins w:id="7231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C9EA23" w14:textId="77777777" w:rsidR="00910219" w:rsidRPr="00910219" w:rsidRDefault="00910219" w:rsidP="00910219">
            <w:pPr>
              <w:spacing w:before="0" w:after="0" w:line="240" w:lineRule="auto"/>
              <w:jc w:val="center"/>
              <w:rPr>
                <w:ins w:id="72317" w:author="pete jones" w:date="2022-01-11T16:38:00Z"/>
                <w:rFonts w:ascii="Calibri" w:hAnsi="Calibri" w:cs="Calibri"/>
                <w:color w:val="000000"/>
                <w:sz w:val="22"/>
                <w:szCs w:val="22"/>
              </w:rPr>
            </w:pPr>
            <w:ins w:id="7231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28202D" w14:textId="77777777" w:rsidR="00910219" w:rsidRPr="00910219" w:rsidRDefault="00910219" w:rsidP="00910219">
            <w:pPr>
              <w:spacing w:before="0" w:after="0" w:line="240" w:lineRule="auto"/>
              <w:jc w:val="center"/>
              <w:rPr>
                <w:ins w:id="72319" w:author="pete jones" w:date="2022-01-11T16:38:00Z"/>
                <w:rFonts w:ascii="Calibri" w:hAnsi="Calibri" w:cs="Calibri"/>
                <w:color w:val="000000"/>
                <w:sz w:val="22"/>
                <w:szCs w:val="22"/>
              </w:rPr>
            </w:pPr>
            <w:ins w:id="7232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67218E" w14:textId="77777777" w:rsidR="00910219" w:rsidRPr="00910219" w:rsidRDefault="00910219" w:rsidP="00910219">
            <w:pPr>
              <w:spacing w:before="0" w:after="0" w:line="240" w:lineRule="auto"/>
              <w:jc w:val="center"/>
              <w:rPr>
                <w:ins w:id="72321" w:author="pete jones" w:date="2022-01-11T16:38:00Z"/>
                <w:rFonts w:ascii="Calibri" w:hAnsi="Calibri" w:cs="Calibri"/>
                <w:color w:val="000000"/>
                <w:sz w:val="22"/>
                <w:szCs w:val="22"/>
              </w:rPr>
            </w:pPr>
            <w:ins w:id="72322"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E7F422A" w14:textId="77777777" w:rsidR="00910219" w:rsidRPr="00910219" w:rsidRDefault="00910219" w:rsidP="00910219">
            <w:pPr>
              <w:spacing w:before="0" w:after="0" w:line="240" w:lineRule="auto"/>
              <w:jc w:val="center"/>
              <w:rPr>
                <w:ins w:id="72323" w:author="pete jones" w:date="2022-01-11T16:38:00Z"/>
                <w:rFonts w:ascii="Calibri" w:hAnsi="Calibri" w:cs="Calibri"/>
                <w:color w:val="000000"/>
                <w:sz w:val="22"/>
                <w:szCs w:val="22"/>
              </w:rPr>
            </w:pPr>
            <w:ins w:id="72324" w:author="pete jones" w:date="2022-01-11T16:38:00Z">
              <w:r w:rsidRPr="00910219">
                <w:rPr>
                  <w:rFonts w:ascii="Calibri" w:hAnsi="Calibri" w:cs="Calibri"/>
                  <w:color w:val="000000"/>
                  <w:sz w:val="22"/>
                  <w:szCs w:val="22"/>
                </w:rPr>
                <w:t> </w:t>
              </w:r>
            </w:ins>
          </w:p>
        </w:tc>
      </w:tr>
      <w:tr w:rsidR="00910219" w:rsidRPr="00910219" w14:paraId="56D8545E" w14:textId="77777777" w:rsidTr="00910219">
        <w:trPr>
          <w:trHeight w:val="300"/>
          <w:ins w:id="72325"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3EA03761" w14:textId="77777777" w:rsidR="00910219" w:rsidRPr="00910219" w:rsidRDefault="00910219" w:rsidP="00910219">
            <w:pPr>
              <w:spacing w:before="0" w:after="0" w:line="240" w:lineRule="auto"/>
              <w:jc w:val="center"/>
              <w:rPr>
                <w:ins w:id="72326" w:author="pete jones" w:date="2022-01-11T16:38:00Z"/>
                <w:rFonts w:ascii="Calibri" w:hAnsi="Calibri" w:cs="Calibri"/>
                <w:color w:val="000000"/>
                <w:sz w:val="22"/>
                <w:szCs w:val="22"/>
              </w:rPr>
            </w:pPr>
            <w:ins w:id="72327" w:author="pete jones" w:date="2022-01-11T16:3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23794C52" w14:textId="77777777" w:rsidR="00910219" w:rsidRPr="00910219" w:rsidRDefault="00910219" w:rsidP="00910219">
            <w:pPr>
              <w:spacing w:before="0" w:after="0" w:line="240" w:lineRule="auto"/>
              <w:jc w:val="left"/>
              <w:rPr>
                <w:ins w:id="72328" w:author="pete jones" w:date="2022-01-11T16:38:00Z"/>
                <w:rFonts w:ascii="Calibri" w:hAnsi="Calibri" w:cs="Calibri"/>
                <w:color w:val="000000"/>
                <w:sz w:val="22"/>
                <w:szCs w:val="22"/>
              </w:rPr>
            </w:pPr>
            <w:ins w:id="72329" w:author="pete jones" w:date="2022-01-11T16:38:00Z">
              <w:r w:rsidRPr="00910219">
                <w:rPr>
                  <w:rFonts w:ascii="Calibri" w:hAnsi="Calibri" w:cs="Calibri"/>
                  <w:color w:val="000000"/>
                  <w:sz w:val="22"/>
                  <w:szCs w:val="22"/>
                </w:rPr>
                <w:t>Mechanical Engineering Design 2</w:t>
              </w:r>
            </w:ins>
          </w:p>
        </w:tc>
        <w:tc>
          <w:tcPr>
            <w:tcW w:w="432" w:type="dxa"/>
            <w:tcBorders>
              <w:top w:val="nil"/>
              <w:left w:val="nil"/>
              <w:bottom w:val="single" w:sz="4" w:space="0" w:color="auto"/>
              <w:right w:val="single" w:sz="4" w:space="0" w:color="auto"/>
            </w:tcBorders>
            <w:shd w:val="clear" w:color="auto" w:fill="auto"/>
            <w:noWrap/>
            <w:vAlign w:val="bottom"/>
            <w:hideMark/>
          </w:tcPr>
          <w:p w14:paraId="7F71B596" w14:textId="77777777" w:rsidR="00910219" w:rsidRPr="00910219" w:rsidRDefault="00910219" w:rsidP="00910219">
            <w:pPr>
              <w:spacing w:before="0" w:after="0" w:line="240" w:lineRule="auto"/>
              <w:jc w:val="center"/>
              <w:rPr>
                <w:ins w:id="72330" w:author="pete jones" w:date="2022-01-11T16:38:00Z"/>
                <w:rFonts w:ascii="Calibri" w:hAnsi="Calibri" w:cs="Calibri"/>
                <w:color w:val="000000"/>
                <w:sz w:val="22"/>
                <w:szCs w:val="22"/>
              </w:rPr>
            </w:pPr>
            <w:ins w:id="72331" w:author="pete jones" w:date="2022-01-11T16:3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850267D" w14:textId="77777777" w:rsidR="00910219" w:rsidRPr="00910219" w:rsidRDefault="00910219" w:rsidP="00910219">
            <w:pPr>
              <w:spacing w:before="0" w:after="0" w:line="240" w:lineRule="auto"/>
              <w:jc w:val="center"/>
              <w:rPr>
                <w:ins w:id="72332" w:author="pete jones" w:date="2022-01-11T16:38:00Z"/>
                <w:rFonts w:ascii="Calibri" w:hAnsi="Calibri" w:cs="Calibri"/>
                <w:color w:val="000000"/>
                <w:sz w:val="22"/>
                <w:szCs w:val="22"/>
              </w:rPr>
            </w:pPr>
            <w:ins w:id="72333"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5E171EF" w14:textId="77777777" w:rsidR="00910219" w:rsidRPr="00910219" w:rsidRDefault="00910219" w:rsidP="00910219">
            <w:pPr>
              <w:spacing w:before="0" w:after="0" w:line="240" w:lineRule="auto"/>
              <w:jc w:val="center"/>
              <w:rPr>
                <w:ins w:id="72334" w:author="pete jones" w:date="2022-01-11T16:38:00Z"/>
                <w:rFonts w:ascii="Calibri" w:hAnsi="Calibri" w:cs="Calibri"/>
                <w:color w:val="000000"/>
                <w:sz w:val="22"/>
                <w:szCs w:val="22"/>
              </w:rPr>
            </w:pPr>
            <w:ins w:id="72335"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DCC692" w14:textId="77777777" w:rsidR="00910219" w:rsidRPr="00910219" w:rsidRDefault="00910219" w:rsidP="00910219">
            <w:pPr>
              <w:spacing w:before="0" w:after="0" w:line="240" w:lineRule="auto"/>
              <w:jc w:val="center"/>
              <w:rPr>
                <w:ins w:id="72336" w:author="pete jones" w:date="2022-01-11T16:38:00Z"/>
                <w:rFonts w:ascii="Calibri" w:hAnsi="Calibri" w:cs="Calibri"/>
                <w:color w:val="000000"/>
                <w:sz w:val="22"/>
                <w:szCs w:val="22"/>
              </w:rPr>
            </w:pPr>
            <w:ins w:id="72337"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BACCB1" w14:textId="77777777" w:rsidR="00910219" w:rsidRPr="00910219" w:rsidRDefault="00910219" w:rsidP="00910219">
            <w:pPr>
              <w:spacing w:before="0" w:after="0" w:line="240" w:lineRule="auto"/>
              <w:jc w:val="center"/>
              <w:rPr>
                <w:ins w:id="72338" w:author="pete jones" w:date="2022-01-11T16:38:00Z"/>
                <w:rFonts w:ascii="Calibri" w:hAnsi="Calibri" w:cs="Calibri"/>
                <w:color w:val="000000"/>
                <w:sz w:val="22"/>
                <w:szCs w:val="22"/>
              </w:rPr>
            </w:pPr>
            <w:ins w:id="72339"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D4B93AB" w14:textId="77777777" w:rsidR="00910219" w:rsidRPr="00910219" w:rsidRDefault="00910219" w:rsidP="00910219">
            <w:pPr>
              <w:spacing w:before="0" w:after="0" w:line="240" w:lineRule="auto"/>
              <w:jc w:val="center"/>
              <w:rPr>
                <w:ins w:id="72340" w:author="pete jones" w:date="2022-01-11T16:38:00Z"/>
                <w:rFonts w:ascii="Calibri" w:hAnsi="Calibri" w:cs="Calibri"/>
                <w:color w:val="000000"/>
                <w:sz w:val="22"/>
                <w:szCs w:val="22"/>
              </w:rPr>
            </w:pPr>
            <w:ins w:id="7234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6CDA23" w14:textId="77777777" w:rsidR="00910219" w:rsidRPr="00910219" w:rsidRDefault="00910219" w:rsidP="00910219">
            <w:pPr>
              <w:spacing w:before="0" w:after="0" w:line="240" w:lineRule="auto"/>
              <w:jc w:val="center"/>
              <w:rPr>
                <w:ins w:id="72342" w:author="pete jones" w:date="2022-01-11T16:38:00Z"/>
                <w:rFonts w:ascii="Calibri" w:hAnsi="Calibri" w:cs="Calibri"/>
                <w:color w:val="000000"/>
                <w:sz w:val="22"/>
                <w:szCs w:val="22"/>
              </w:rPr>
            </w:pPr>
            <w:ins w:id="7234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F97ACF" w14:textId="77777777" w:rsidR="00910219" w:rsidRPr="00910219" w:rsidRDefault="00910219" w:rsidP="00910219">
            <w:pPr>
              <w:spacing w:before="0" w:after="0" w:line="240" w:lineRule="auto"/>
              <w:jc w:val="center"/>
              <w:rPr>
                <w:ins w:id="72344" w:author="pete jones" w:date="2022-01-11T16:38:00Z"/>
                <w:rFonts w:ascii="Calibri" w:hAnsi="Calibri" w:cs="Calibri"/>
                <w:color w:val="000000"/>
                <w:sz w:val="22"/>
                <w:szCs w:val="22"/>
              </w:rPr>
            </w:pPr>
            <w:ins w:id="7234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E9280B" w14:textId="77777777" w:rsidR="00910219" w:rsidRPr="00910219" w:rsidRDefault="00910219" w:rsidP="00910219">
            <w:pPr>
              <w:spacing w:before="0" w:after="0" w:line="240" w:lineRule="auto"/>
              <w:jc w:val="center"/>
              <w:rPr>
                <w:ins w:id="72346" w:author="pete jones" w:date="2022-01-11T16:38:00Z"/>
                <w:rFonts w:ascii="Calibri" w:hAnsi="Calibri" w:cs="Calibri"/>
                <w:color w:val="000000"/>
                <w:sz w:val="22"/>
                <w:szCs w:val="22"/>
              </w:rPr>
            </w:pPr>
            <w:ins w:id="7234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B22DD4" w14:textId="77777777" w:rsidR="00910219" w:rsidRPr="00910219" w:rsidRDefault="00910219" w:rsidP="00910219">
            <w:pPr>
              <w:spacing w:before="0" w:after="0" w:line="240" w:lineRule="auto"/>
              <w:jc w:val="center"/>
              <w:rPr>
                <w:ins w:id="72348" w:author="pete jones" w:date="2022-01-11T16:38:00Z"/>
                <w:rFonts w:ascii="Calibri" w:hAnsi="Calibri" w:cs="Calibri"/>
                <w:color w:val="000000"/>
                <w:sz w:val="22"/>
                <w:szCs w:val="22"/>
              </w:rPr>
            </w:pPr>
            <w:ins w:id="7234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94CCFF" w14:textId="77777777" w:rsidR="00910219" w:rsidRPr="00910219" w:rsidRDefault="00910219" w:rsidP="00910219">
            <w:pPr>
              <w:spacing w:before="0" w:after="0" w:line="240" w:lineRule="auto"/>
              <w:jc w:val="center"/>
              <w:rPr>
                <w:ins w:id="72350" w:author="pete jones" w:date="2022-01-11T16:38:00Z"/>
                <w:rFonts w:ascii="Calibri" w:hAnsi="Calibri" w:cs="Calibri"/>
                <w:color w:val="000000"/>
                <w:sz w:val="22"/>
                <w:szCs w:val="22"/>
              </w:rPr>
            </w:pPr>
            <w:ins w:id="72351"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892836" w14:textId="77777777" w:rsidR="00910219" w:rsidRPr="00910219" w:rsidRDefault="00910219" w:rsidP="00910219">
            <w:pPr>
              <w:spacing w:before="0" w:after="0" w:line="240" w:lineRule="auto"/>
              <w:jc w:val="center"/>
              <w:rPr>
                <w:ins w:id="72352" w:author="pete jones" w:date="2022-01-11T16:38:00Z"/>
                <w:rFonts w:ascii="Calibri" w:hAnsi="Calibri" w:cs="Calibri"/>
                <w:color w:val="000000"/>
                <w:sz w:val="22"/>
                <w:szCs w:val="22"/>
              </w:rPr>
            </w:pPr>
            <w:ins w:id="72353" w:author="pete jones" w:date="2022-01-11T16:38:00Z">
              <w:r w:rsidRPr="00910219">
                <w:rPr>
                  <w:rFonts w:ascii="Calibri" w:hAnsi="Calibri" w:cs="Calibri"/>
                  <w:color w:val="000000"/>
                  <w:sz w:val="22"/>
                  <w:szCs w:val="22"/>
                </w:rPr>
                <w:t> </w:t>
              </w:r>
            </w:ins>
          </w:p>
        </w:tc>
      </w:tr>
      <w:tr w:rsidR="00910219" w:rsidRPr="00910219" w14:paraId="066B8AA4" w14:textId="77777777" w:rsidTr="00910219">
        <w:trPr>
          <w:trHeight w:val="300"/>
          <w:ins w:id="72354"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44296F31" w14:textId="77777777" w:rsidR="00910219" w:rsidRPr="00910219" w:rsidRDefault="00910219" w:rsidP="00910219">
            <w:pPr>
              <w:spacing w:before="0" w:after="0" w:line="240" w:lineRule="auto"/>
              <w:jc w:val="center"/>
              <w:rPr>
                <w:ins w:id="72355" w:author="pete jones" w:date="2022-01-11T16:38:00Z"/>
                <w:rFonts w:ascii="Calibri" w:hAnsi="Calibri" w:cs="Calibri"/>
                <w:color w:val="000000"/>
                <w:sz w:val="22"/>
                <w:szCs w:val="22"/>
              </w:rPr>
            </w:pPr>
            <w:ins w:id="72356" w:author="pete jones" w:date="2022-01-11T16:3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049B8ADD" w14:textId="77777777" w:rsidR="00910219" w:rsidRPr="00910219" w:rsidRDefault="00910219" w:rsidP="00910219">
            <w:pPr>
              <w:spacing w:before="0" w:after="0" w:line="240" w:lineRule="auto"/>
              <w:jc w:val="left"/>
              <w:rPr>
                <w:ins w:id="72357" w:author="pete jones" w:date="2022-01-11T16:38:00Z"/>
                <w:rFonts w:ascii="Calibri" w:hAnsi="Calibri" w:cs="Calibri"/>
                <w:color w:val="000000"/>
                <w:sz w:val="22"/>
                <w:szCs w:val="22"/>
              </w:rPr>
            </w:pPr>
            <w:ins w:id="72358" w:author="pete jones" w:date="2022-01-11T16:38:00Z">
              <w:r w:rsidRPr="00910219">
                <w:rPr>
                  <w:rFonts w:ascii="Calibri" w:hAnsi="Calibri" w:cs="Calibri"/>
                  <w:color w:val="000000"/>
                  <w:sz w:val="22"/>
                  <w:szCs w:val="22"/>
                </w:rPr>
                <w:t>Engineering Practice 2</w:t>
              </w:r>
            </w:ins>
          </w:p>
        </w:tc>
        <w:tc>
          <w:tcPr>
            <w:tcW w:w="432" w:type="dxa"/>
            <w:tcBorders>
              <w:top w:val="nil"/>
              <w:left w:val="nil"/>
              <w:bottom w:val="single" w:sz="4" w:space="0" w:color="auto"/>
              <w:right w:val="single" w:sz="4" w:space="0" w:color="auto"/>
            </w:tcBorders>
            <w:shd w:val="clear" w:color="auto" w:fill="auto"/>
            <w:noWrap/>
            <w:vAlign w:val="bottom"/>
            <w:hideMark/>
          </w:tcPr>
          <w:p w14:paraId="5E2AEE84" w14:textId="77777777" w:rsidR="00910219" w:rsidRPr="00910219" w:rsidRDefault="00910219" w:rsidP="00910219">
            <w:pPr>
              <w:spacing w:before="0" w:after="0" w:line="240" w:lineRule="auto"/>
              <w:jc w:val="center"/>
              <w:rPr>
                <w:ins w:id="72359" w:author="pete jones" w:date="2022-01-11T16:38:00Z"/>
                <w:rFonts w:ascii="Calibri" w:hAnsi="Calibri" w:cs="Calibri"/>
                <w:color w:val="000000"/>
                <w:sz w:val="22"/>
                <w:szCs w:val="22"/>
              </w:rPr>
            </w:pPr>
            <w:ins w:id="72360" w:author="pete jones" w:date="2022-01-11T16:3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00D1A91" w14:textId="77777777" w:rsidR="00910219" w:rsidRPr="00910219" w:rsidRDefault="00910219" w:rsidP="00910219">
            <w:pPr>
              <w:spacing w:before="0" w:after="0" w:line="240" w:lineRule="auto"/>
              <w:jc w:val="center"/>
              <w:rPr>
                <w:ins w:id="72361" w:author="pete jones" w:date="2022-01-11T16:38:00Z"/>
                <w:rFonts w:ascii="Calibri" w:hAnsi="Calibri" w:cs="Calibri"/>
                <w:color w:val="000000"/>
                <w:sz w:val="22"/>
                <w:szCs w:val="22"/>
              </w:rPr>
            </w:pPr>
            <w:ins w:id="72362"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1C0F3A3" w14:textId="77777777" w:rsidR="00910219" w:rsidRPr="00910219" w:rsidRDefault="00910219" w:rsidP="00910219">
            <w:pPr>
              <w:spacing w:before="0" w:after="0" w:line="240" w:lineRule="auto"/>
              <w:jc w:val="center"/>
              <w:rPr>
                <w:ins w:id="72363" w:author="pete jones" w:date="2022-01-11T16:38:00Z"/>
                <w:rFonts w:ascii="Calibri" w:hAnsi="Calibri" w:cs="Calibri"/>
                <w:color w:val="000000"/>
                <w:sz w:val="22"/>
                <w:szCs w:val="22"/>
              </w:rPr>
            </w:pPr>
            <w:ins w:id="72364"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4F6837" w14:textId="77777777" w:rsidR="00910219" w:rsidRPr="00910219" w:rsidRDefault="00910219" w:rsidP="00910219">
            <w:pPr>
              <w:spacing w:before="0" w:after="0" w:line="240" w:lineRule="auto"/>
              <w:jc w:val="center"/>
              <w:rPr>
                <w:ins w:id="72365" w:author="pete jones" w:date="2022-01-11T16:38:00Z"/>
                <w:rFonts w:ascii="Calibri" w:hAnsi="Calibri" w:cs="Calibri"/>
                <w:color w:val="000000"/>
                <w:sz w:val="22"/>
                <w:szCs w:val="22"/>
              </w:rPr>
            </w:pPr>
            <w:ins w:id="72366"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5DE212" w14:textId="77777777" w:rsidR="00910219" w:rsidRPr="00910219" w:rsidRDefault="00910219" w:rsidP="00910219">
            <w:pPr>
              <w:spacing w:before="0" w:after="0" w:line="240" w:lineRule="auto"/>
              <w:jc w:val="center"/>
              <w:rPr>
                <w:ins w:id="72367" w:author="pete jones" w:date="2022-01-11T16:38:00Z"/>
                <w:rFonts w:ascii="Calibri" w:hAnsi="Calibri" w:cs="Calibri"/>
                <w:color w:val="000000"/>
                <w:sz w:val="22"/>
                <w:szCs w:val="22"/>
              </w:rPr>
            </w:pPr>
            <w:ins w:id="72368"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B6A015" w14:textId="77777777" w:rsidR="00910219" w:rsidRPr="00910219" w:rsidRDefault="00910219" w:rsidP="00910219">
            <w:pPr>
              <w:spacing w:before="0" w:after="0" w:line="240" w:lineRule="auto"/>
              <w:jc w:val="center"/>
              <w:rPr>
                <w:ins w:id="72369" w:author="pete jones" w:date="2022-01-11T16:38:00Z"/>
                <w:rFonts w:ascii="Calibri" w:hAnsi="Calibri" w:cs="Calibri"/>
                <w:color w:val="000000"/>
                <w:sz w:val="22"/>
                <w:szCs w:val="22"/>
              </w:rPr>
            </w:pPr>
            <w:ins w:id="7237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2833C6" w14:textId="77777777" w:rsidR="00910219" w:rsidRPr="00910219" w:rsidRDefault="00910219" w:rsidP="00910219">
            <w:pPr>
              <w:spacing w:before="0" w:after="0" w:line="240" w:lineRule="auto"/>
              <w:jc w:val="center"/>
              <w:rPr>
                <w:ins w:id="72371" w:author="pete jones" w:date="2022-01-11T16:38:00Z"/>
                <w:rFonts w:ascii="Calibri" w:hAnsi="Calibri" w:cs="Calibri"/>
                <w:color w:val="000000"/>
                <w:sz w:val="22"/>
                <w:szCs w:val="22"/>
              </w:rPr>
            </w:pPr>
            <w:ins w:id="7237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570D5F" w14:textId="77777777" w:rsidR="00910219" w:rsidRPr="00910219" w:rsidRDefault="00910219" w:rsidP="00910219">
            <w:pPr>
              <w:spacing w:before="0" w:after="0" w:line="240" w:lineRule="auto"/>
              <w:jc w:val="center"/>
              <w:rPr>
                <w:ins w:id="72373" w:author="pete jones" w:date="2022-01-11T16:38:00Z"/>
                <w:rFonts w:ascii="Calibri" w:hAnsi="Calibri" w:cs="Calibri"/>
                <w:color w:val="000000"/>
                <w:sz w:val="22"/>
                <w:szCs w:val="22"/>
              </w:rPr>
            </w:pPr>
            <w:ins w:id="7237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A8B235" w14:textId="77777777" w:rsidR="00910219" w:rsidRPr="00910219" w:rsidRDefault="00910219" w:rsidP="00910219">
            <w:pPr>
              <w:spacing w:before="0" w:after="0" w:line="240" w:lineRule="auto"/>
              <w:jc w:val="center"/>
              <w:rPr>
                <w:ins w:id="72375" w:author="pete jones" w:date="2022-01-11T16:38:00Z"/>
                <w:rFonts w:ascii="Calibri" w:hAnsi="Calibri" w:cs="Calibri"/>
                <w:color w:val="000000"/>
                <w:sz w:val="22"/>
                <w:szCs w:val="22"/>
              </w:rPr>
            </w:pPr>
            <w:ins w:id="7237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C953AC" w14:textId="77777777" w:rsidR="00910219" w:rsidRPr="00910219" w:rsidRDefault="00910219" w:rsidP="00910219">
            <w:pPr>
              <w:spacing w:before="0" w:after="0" w:line="240" w:lineRule="auto"/>
              <w:jc w:val="center"/>
              <w:rPr>
                <w:ins w:id="72377" w:author="pete jones" w:date="2022-01-11T16:38:00Z"/>
                <w:rFonts w:ascii="Calibri" w:hAnsi="Calibri" w:cs="Calibri"/>
                <w:color w:val="000000"/>
                <w:sz w:val="22"/>
                <w:szCs w:val="22"/>
              </w:rPr>
            </w:pPr>
            <w:ins w:id="7237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9BE513" w14:textId="77777777" w:rsidR="00910219" w:rsidRPr="00910219" w:rsidRDefault="00910219" w:rsidP="00910219">
            <w:pPr>
              <w:spacing w:before="0" w:after="0" w:line="240" w:lineRule="auto"/>
              <w:jc w:val="center"/>
              <w:rPr>
                <w:ins w:id="72379" w:author="pete jones" w:date="2022-01-11T16:38:00Z"/>
                <w:rFonts w:ascii="Calibri" w:hAnsi="Calibri" w:cs="Calibri"/>
                <w:color w:val="000000"/>
                <w:sz w:val="22"/>
                <w:szCs w:val="22"/>
              </w:rPr>
            </w:pPr>
            <w:ins w:id="72380"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EAFB97C" w14:textId="77777777" w:rsidR="00910219" w:rsidRPr="00910219" w:rsidRDefault="00910219" w:rsidP="00910219">
            <w:pPr>
              <w:spacing w:before="0" w:after="0" w:line="240" w:lineRule="auto"/>
              <w:jc w:val="center"/>
              <w:rPr>
                <w:ins w:id="72381" w:author="pete jones" w:date="2022-01-11T16:38:00Z"/>
                <w:rFonts w:ascii="Calibri" w:hAnsi="Calibri" w:cs="Calibri"/>
                <w:color w:val="000000"/>
                <w:sz w:val="22"/>
                <w:szCs w:val="22"/>
              </w:rPr>
            </w:pPr>
            <w:ins w:id="72382" w:author="pete jones" w:date="2022-01-11T16:38:00Z">
              <w:r w:rsidRPr="00910219">
                <w:rPr>
                  <w:rFonts w:ascii="Calibri" w:hAnsi="Calibri" w:cs="Calibri"/>
                  <w:color w:val="000000"/>
                  <w:sz w:val="22"/>
                  <w:szCs w:val="22"/>
                </w:rPr>
                <w:t> </w:t>
              </w:r>
            </w:ins>
          </w:p>
        </w:tc>
      </w:tr>
      <w:tr w:rsidR="00910219" w:rsidRPr="00910219" w14:paraId="0D4A5CED" w14:textId="77777777" w:rsidTr="00910219">
        <w:trPr>
          <w:trHeight w:val="300"/>
          <w:ins w:id="72383"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66B258B8" w14:textId="77777777" w:rsidR="00910219" w:rsidRPr="00910219" w:rsidRDefault="00910219" w:rsidP="00910219">
            <w:pPr>
              <w:spacing w:before="0" w:after="0" w:line="240" w:lineRule="auto"/>
              <w:jc w:val="center"/>
              <w:rPr>
                <w:ins w:id="72384" w:author="pete jones" w:date="2022-01-11T16:38:00Z"/>
                <w:rFonts w:ascii="Calibri" w:hAnsi="Calibri" w:cs="Calibri"/>
                <w:color w:val="000000"/>
                <w:sz w:val="22"/>
                <w:szCs w:val="22"/>
              </w:rPr>
            </w:pPr>
            <w:ins w:id="72385" w:author="pete jones" w:date="2022-01-11T16:3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63026BF3" w14:textId="77777777" w:rsidR="00910219" w:rsidRPr="00910219" w:rsidRDefault="00910219" w:rsidP="00910219">
            <w:pPr>
              <w:spacing w:before="0" w:after="0" w:line="240" w:lineRule="auto"/>
              <w:jc w:val="left"/>
              <w:rPr>
                <w:ins w:id="72386" w:author="pete jones" w:date="2022-01-11T16:38:00Z"/>
                <w:rFonts w:ascii="Calibri" w:hAnsi="Calibri" w:cs="Calibri"/>
                <w:color w:val="000000"/>
                <w:sz w:val="22"/>
                <w:szCs w:val="22"/>
              </w:rPr>
            </w:pPr>
            <w:ins w:id="72387" w:author="pete jones" w:date="2022-01-11T16:38:00Z">
              <w:r w:rsidRPr="00910219">
                <w:rPr>
                  <w:rFonts w:ascii="Calibri" w:hAnsi="Calibri" w:cs="Calibri"/>
                  <w:color w:val="000000"/>
                  <w:sz w:val="22"/>
                  <w:szCs w:val="22"/>
                </w:rPr>
                <w:t>Mechatronics</w:t>
              </w:r>
            </w:ins>
          </w:p>
        </w:tc>
        <w:tc>
          <w:tcPr>
            <w:tcW w:w="432" w:type="dxa"/>
            <w:tcBorders>
              <w:top w:val="nil"/>
              <w:left w:val="nil"/>
              <w:bottom w:val="single" w:sz="4" w:space="0" w:color="auto"/>
              <w:right w:val="single" w:sz="4" w:space="0" w:color="auto"/>
            </w:tcBorders>
            <w:shd w:val="clear" w:color="auto" w:fill="auto"/>
            <w:noWrap/>
            <w:vAlign w:val="bottom"/>
            <w:hideMark/>
          </w:tcPr>
          <w:p w14:paraId="6EF432B3" w14:textId="77777777" w:rsidR="00910219" w:rsidRPr="00910219" w:rsidRDefault="00910219" w:rsidP="00910219">
            <w:pPr>
              <w:spacing w:before="0" w:after="0" w:line="240" w:lineRule="auto"/>
              <w:jc w:val="center"/>
              <w:rPr>
                <w:ins w:id="72388" w:author="pete jones" w:date="2022-01-11T16:38:00Z"/>
                <w:rFonts w:ascii="Calibri" w:hAnsi="Calibri" w:cs="Calibri"/>
                <w:color w:val="000000"/>
                <w:sz w:val="22"/>
                <w:szCs w:val="22"/>
              </w:rPr>
            </w:pPr>
            <w:ins w:id="72389" w:author="pete jones" w:date="2022-01-11T16:3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949ECAC" w14:textId="77777777" w:rsidR="00910219" w:rsidRPr="00910219" w:rsidRDefault="00910219" w:rsidP="00910219">
            <w:pPr>
              <w:spacing w:before="0" w:after="0" w:line="240" w:lineRule="auto"/>
              <w:jc w:val="center"/>
              <w:rPr>
                <w:ins w:id="72390" w:author="pete jones" w:date="2022-01-11T16:38:00Z"/>
                <w:rFonts w:ascii="Calibri" w:hAnsi="Calibri" w:cs="Calibri"/>
                <w:color w:val="000000"/>
                <w:sz w:val="22"/>
                <w:szCs w:val="22"/>
              </w:rPr>
            </w:pPr>
            <w:ins w:id="72391"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4094ED7" w14:textId="77777777" w:rsidR="00910219" w:rsidRPr="00910219" w:rsidRDefault="00910219" w:rsidP="00910219">
            <w:pPr>
              <w:spacing w:before="0" w:after="0" w:line="240" w:lineRule="auto"/>
              <w:jc w:val="center"/>
              <w:rPr>
                <w:ins w:id="72392" w:author="pete jones" w:date="2022-01-11T16:38:00Z"/>
                <w:rFonts w:ascii="Calibri" w:hAnsi="Calibri" w:cs="Calibri"/>
                <w:color w:val="000000"/>
                <w:sz w:val="22"/>
                <w:szCs w:val="22"/>
              </w:rPr>
            </w:pPr>
            <w:ins w:id="72393"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22451A" w14:textId="77777777" w:rsidR="00910219" w:rsidRPr="00910219" w:rsidRDefault="00910219" w:rsidP="00910219">
            <w:pPr>
              <w:spacing w:before="0" w:after="0" w:line="240" w:lineRule="auto"/>
              <w:jc w:val="center"/>
              <w:rPr>
                <w:ins w:id="72394" w:author="pete jones" w:date="2022-01-11T16:38:00Z"/>
                <w:rFonts w:ascii="Calibri" w:hAnsi="Calibri" w:cs="Calibri"/>
                <w:color w:val="000000"/>
                <w:sz w:val="22"/>
                <w:szCs w:val="22"/>
              </w:rPr>
            </w:pPr>
            <w:ins w:id="72395"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C1DCB8" w14:textId="77777777" w:rsidR="00910219" w:rsidRPr="00910219" w:rsidRDefault="00910219" w:rsidP="00910219">
            <w:pPr>
              <w:spacing w:before="0" w:after="0" w:line="240" w:lineRule="auto"/>
              <w:jc w:val="center"/>
              <w:rPr>
                <w:ins w:id="72396" w:author="pete jones" w:date="2022-01-11T16:38:00Z"/>
                <w:rFonts w:ascii="Calibri" w:hAnsi="Calibri" w:cs="Calibri"/>
                <w:color w:val="000000"/>
                <w:sz w:val="22"/>
                <w:szCs w:val="22"/>
              </w:rPr>
            </w:pPr>
            <w:ins w:id="72397"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3D7CB9" w14:textId="77777777" w:rsidR="00910219" w:rsidRPr="00910219" w:rsidRDefault="00910219" w:rsidP="00910219">
            <w:pPr>
              <w:spacing w:before="0" w:after="0" w:line="240" w:lineRule="auto"/>
              <w:jc w:val="center"/>
              <w:rPr>
                <w:ins w:id="72398" w:author="pete jones" w:date="2022-01-11T16:38:00Z"/>
                <w:rFonts w:ascii="Calibri" w:hAnsi="Calibri" w:cs="Calibri"/>
                <w:color w:val="000000"/>
                <w:sz w:val="22"/>
                <w:szCs w:val="22"/>
              </w:rPr>
            </w:pPr>
            <w:ins w:id="7239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E6A50B" w14:textId="77777777" w:rsidR="00910219" w:rsidRPr="00910219" w:rsidRDefault="00910219" w:rsidP="00910219">
            <w:pPr>
              <w:spacing w:before="0" w:after="0" w:line="240" w:lineRule="auto"/>
              <w:jc w:val="center"/>
              <w:rPr>
                <w:ins w:id="72400" w:author="pete jones" w:date="2022-01-11T16:38:00Z"/>
                <w:rFonts w:ascii="Calibri" w:hAnsi="Calibri" w:cs="Calibri"/>
                <w:color w:val="000000"/>
                <w:sz w:val="22"/>
                <w:szCs w:val="22"/>
              </w:rPr>
            </w:pPr>
            <w:ins w:id="7240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5656B0" w14:textId="77777777" w:rsidR="00910219" w:rsidRPr="00910219" w:rsidRDefault="00910219" w:rsidP="00910219">
            <w:pPr>
              <w:spacing w:before="0" w:after="0" w:line="240" w:lineRule="auto"/>
              <w:jc w:val="center"/>
              <w:rPr>
                <w:ins w:id="72402" w:author="pete jones" w:date="2022-01-11T16:38:00Z"/>
                <w:rFonts w:ascii="Calibri" w:hAnsi="Calibri" w:cs="Calibri"/>
                <w:color w:val="000000"/>
                <w:sz w:val="22"/>
                <w:szCs w:val="22"/>
              </w:rPr>
            </w:pPr>
            <w:ins w:id="7240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48608C" w14:textId="77777777" w:rsidR="00910219" w:rsidRPr="00910219" w:rsidRDefault="00910219" w:rsidP="00910219">
            <w:pPr>
              <w:spacing w:before="0" w:after="0" w:line="240" w:lineRule="auto"/>
              <w:jc w:val="center"/>
              <w:rPr>
                <w:ins w:id="72404" w:author="pete jones" w:date="2022-01-11T16:38:00Z"/>
                <w:rFonts w:ascii="Calibri" w:hAnsi="Calibri" w:cs="Calibri"/>
                <w:color w:val="000000"/>
                <w:sz w:val="22"/>
                <w:szCs w:val="22"/>
              </w:rPr>
            </w:pPr>
            <w:ins w:id="7240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ACC70F" w14:textId="77777777" w:rsidR="00910219" w:rsidRPr="00910219" w:rsidRDefault="00910219" w:rsidP="00910219">
            <w:pPr>
              <w:spacing w:before="0" w:after="0" w:line="240" w:lineRule="auto"/>
              <w:jc w:val="center"/>
              <w:rPr>
                <w:ins w:id="72406" w:author="pete jones" w:date="2022-01-11T16:38:00Z"/>
                <w:rFonts w:ascii="Calibri" w:hAnsi="Calibri" w:cs="Calibri"/>
                <w:color w:val="000000"/>
                <w:sz w:val="22"/>
                <w:szCs w:val="22"/>
              </w:rPr>
            </w:pPr>
            <w:ins w:id="7240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5D4903" w14:textId="77777777" w:rsidR="00910219" w:rsidRPr="00910219" w:rsidRDefault="00910219" w:rsidP="00910219">
            <w:pPr>
              <w:spacing w:before="0" w:after="0" w:line="240" w:lineRule="auto"/>
              <w:jc w:val="center"/>
              <w:rPr>
                <w:ins w:id="72408" w:author="pete jones" w:date="2022-01-11T16:38:00Z"/>
                <w:rFonts w:ascii="Calibri" w:hAnsi="Calibri" w:cs="Calibri"/>
                <w:color w:val="000000"/>
                <w:sz w:val="22"/>
                <w:szCs w:val="22"/>
              </w:rPr>
            </w:pPr>
            <w:ins w:id="72409"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FC6EBA0" w14:textId="77777777" w:rsidR="00910219" w:rsidRPr="00910219" w:rsidRDefault="00910219" w:rsidP="00910219">
            <w:pPr>
              <w:spacing w:before="0" w:after="0" w:line="240" w:lineRule="auto"/>
              <w:jc w:val="center"/>
              <w:rPr>
                <w:ins w:id="72410" w:author="pete jones" w:date="2022-01-11T16:38:00Z"/>
                <w:rFonts w:ascii="Calibri" w:hAnsi="Calibri" w:cs="Calibri"/>
                <w:color w:val="000000"/>
                <w:sz w:val="22"/>
                <w:szCs w:val="22"/>
              </w:rPr>
            </w:pPr>
            <w:ins w:id="72411" w:author="pete jones" w:date="2022-01-11T16:38:00Z">
              <w:r w:rsidRPr="00910219">
                <w:rPr>
                  <w:rFonts w:ascii="Calibri" w:hAnsi="Calibri" w:cs="Calibri"/>
                  <w:color w:val="000000"/>
                  <w:sz w:val="22"/>
                  <w:szCs w:val="22"/>
                </w:rPr>
                <w:t> </w:t>
              </w:r>
            </w:ins>
          </w:p>
        </w:tc>
      </w:tr>
      <w:tr w:rsidR="00910219" w:rsidRPr="00910219" w14:paraId="51E00E18" w14:textId="77777777" w:rsidTr="00910219">
        <w:trPr>
          <w:trHeight w:val="300"/>
          <w:ins w:id="72412"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78DBB70D" w14:textId="77777777" w:rsidR="00910219" w:rsidRPr="00910219" w:rsidRDefault="00910219" w:rsidP="00910219">
            <w:pPr>
              <w:spacing w:before="0" w:after="0" w:line="240" w:lineRule="auto"/>
              <w:jc w:val="center"/>
              <w:rPr>
                <w:ins w:id="72413" w:author="pete jones" w:date="2022-01-11T16:38:00Z"/>
                <w:rFonts w:ascii="Calibri" w:hAnsi="Calibri" w:cs="Calibri"/>
                <w:color w:val="000000"/>
                <w:sz w:val="22"/>
                <w:szCs w:val="22"/>
              </w:rPr>
            </w:pPr>
            <w:ins w:id="72414"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00A6E74" w14:textId="77777777" w:rsidR="00910219" w:rsidRPr="00910219" w:rsidRDefault="00910219" w:rsidP="00910219">
            <w:pPr>
              <w:spacing w:before="0" w:after="0" w:line="240" w:lineRule="auto"/>
              <w:jc w:val="left"/>
              <w:rPr>
                <w:ins w:id="72415" w:author="pete jones" w:date="2022-01-11T16:38:00Z"/>
                <w:rFonts w:ascii="Calibri" w:hAnsi="Calibri" w:cs="Calibri"/>
                <w:color w:val="000000"/>
                <w:sz w:val="22"/>
                <w:szCs w:val="22"/>
              </w:rPr>
            </w:pPr>
            <w:ins w:id="72416" w:author="pete jones" w:date="2022-01-11T16:38:00Z">
              <w:r w:rsidRPr="00910219">
                <w:rPr>
                  <w:rFonts w:ascii="Calibri" w:hAnsi="Calibri" w:cs="Calibri"/>
                  <w:color w:val="000000"/>
                  <w:sz w:val="22"/>
                  <w:szCs w:val="22"/>
                </w:rPr>
                <w:t>Engineering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4B3C0E04" w14:textId="77777777" w:rsidR="00910219" w:rsidRPr="00910219" w:rsidRDefault="00910219" w:rsidP="00910219">
            <w:pPr>
              <w:spacing w:before="0" w:after="0" w:line="240" w:lineRule="auto"/>
              <w:jc w:val="center"/>
              <w:rPr>
                <w:ins w:id="72417" w:author="pete jones" w:date="2022-01-11T16:38:00Z"/>
                <w:rFonts w:ascii="Calibri" w:hAnsi="Calibri" w:cs="Calibri"/>
                <w:color w:val="000000"/>
                <w:sz w:val="22"/>
                <w:szCs w:val="22"/>
              </w:rPr>
            </w:pPr>
            <w:ins w:id="72418" w:author="pete jones" w:date="2022-01-11T16:38: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9F279EE" w14:textId="77777777" w:rsidR="00910219" w:rsidRPr="00910219" w:rsidRDefault="00910219" w:rsidP="00910219">
            <w:pPr>
              <w:spacing w:before="0" w:after="0" w:line="240" w:lineRule="auto"/>
              <w:jc w:val="center"/>
              <w:rPr>
                <w:ins w:id="72419" w:author="pete jones" w:date="2022-01-11T16:38:00Z"/>
                <w:rFonts w:ascii="Calibri" w:hAnsi="Calibri" w:cs="Calibri"/>
                <w:color w:val="000000"/>
                <w:sz w:val="22"/>
                <w:szCs w:val="22"/>
              </w:rPr>
            </w:pPr>
            <w:ins w:id="72420" w:author="pete jones" w:date="2022-01-11T16:38:00Z">
              <w:r w:rsidRPr="00910219">
                <w:rPr>
                  <w:rFonts w:ascii="Calibri" w:hAnsi="Calibri" w:cs="Calibri"/>
                  <w:color w:val="000000"/>
                  <w:sz w:val="22"/>
                  <w:szCs w:val="22"/>
                </w:rPr>
                <w:t>40</w:t>
              </w:r>
            </w:ins>
          </w:p>
        </w:tc>
        <w:tc>
          <w:tcPr>
            <w:tcW w:w="432" w:type="dxa"/>
            <w:tcBorders>
              <w:top w:val="nil"/>
              <w:left w:val="nil"/>
              <w:bottom w:val="single" w:sz="4" w:space="0" w:color="auto"/>
              <w:right w:val="single" w:sz="4" w:space="0" w:color="auto"/>
            </w:tcBorders>
            <w:shd w:val="clear" w:color="auto" w:fill="auto"/>
            <w:noWrap/>
            <w:vAlign w:val="bottom"/>
            <w:hideMark/>
          </w:tcPr>
          <w:p w14:paraId="463C8E6E" w14:textId="77777777" w:rsidR="00910219" w:rsidRPr="00910219" w:rsidRDefault="00910219" w:rsidP="00910219">
            <w:pPr>
              <w:spacing w:before="0" w:after="0" w:line="240" w:lineRule="auto"/>
              <w:jc w:val="center"/>
              <w:rPr>
                <w:ins w:id="72421" w:author="pete jones" w:date="2022-01-11T16:38:00Z"/>
                <w:rFonts w:ascii="Calibri" w:hAnsi="Calibri" w:cs="Calibri"/>
                <w:color w:val="000000"/>
                <w:sz w:val="22"/>
                <w:szCs w:val="22"/>
              </w:rPr>
            </w:pPr>
            <w:ins w:id="72422"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30EC2D" w14:textId="77777777" w:rsidR="00910219" w:rsidRPr="00910219" w:rsidRDefault="00910219" w:rsidP="00910219">
            <w:pPr>
              <w:spacing w:before="0" w:after="0" w:line="240" w:lineRule="auto"/>
              <w:jc w:val="center"/>
              <w:rPr>
                <w:ins w:id="72423" w:author="pete jones" w:date="2022-01-11T16:38:00Z"/>
                <w:rFonts w:ascii="Calibri" w:hAnsi="Calibri" w:cs="Calibri"/>
                <w:color w:val="000000"/>
                <w:sz w:val="22"/>
                <w:szCs w:val="22"/>
              </w:rPr>
            </w:pPr>
            <w:ins w:id="72424"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E14880" w14:textId="77777777" w:rsidR="00910219" w:rsidRPr="00910219" w:rsidRDefault="00910219" w:rsidP="00910219">
            <w:pPr>
              <w:spacing w:before="0" w:after="0" w:line="240" w:lineRule="auto"/>
              <w:jc w:val="center"/>
              <w:rPr>
                <w:ins w:id="72425" w:author="pete jones" w:date="2022-01-11T16:38:00Z"/>
                <w:rFonts w:ascii="Calibri" w:hAnsi="Calibri" w:cs="Calibri"/>
                <w:color w:val="000000"/>
                <w:sz w:val="22"/>
                <w:szCs w:val="22"/>
              </w:rPr>
            </w:pPr>
            <w:ins w:id="72426"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A71B49" w14:textId="77777777" w:rsidR="00910219" w:rsidRPr="00910219" w:rsidRDefault="00910219" w:rsidP="00910219">
            <w:pPr>
              <w:spacing w:before="0" w:after="0" w:line="240" w:lineRule="auto"/>
              <w:jc w:val="center"/>
              <w:rPr>
                <w:ins w:id="72427" w:author="pete jones" w:date="2022-01-11T16:38:00Z"/>
                <w:rFonts w:ascii="Calibri" w:hAnsi="Calibri" w:cs="Calibri"/>
                <w:color w:val="000000"/>
                <w:sz w:val="22"/>
                <w:szCs w:val="22"/>
              </w:rPr>
            </w:pPr>
            <w:ins w:id="7242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CE8F9F" w14:textId="77777777" w:rsidR="00910219" w:rsidRPr="00910219" w:rsidRDefault="00910219" w:rsidP="00910219">
            <w:pPr>
              <w:spacing w:before="0" w:after="0" w:line="240" w:lineRule="auto"/>
              <w:jc w:val="center"/>
              <w:rPr>
                <w:ins w:id="72429" w:author="pete jones" w:date="2022-01-11T16:38:00Z"/>
                <w:rFonts w:ascii="Calibri" w:hAnsi="Calibri" w:cs="Calibri"/>
                <w:color w:val="000000"/>
                <w:sz w:val="22"/>
                <w:szCs w:val="22"/>
              </w:rPr>
            </w:pPr>
            <w:ins w:id="7243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6880E9" w14:textId="77777777" w:rsidR="00910219" w:rsidRPr="00910219" w:rsidRDefault="00910219" w:rsidP="00910219">
            <w:pPr>
              <w:spacing w:before="0" w:after="0" w:line="240" w:lineRule="auto"/>
              <w:jc w:val="center"/>
              <w:rPr>
                <w:ins w:id="72431" w:author="pete jones" w:date="2022-01-11T16:38:00Z"/>
                <w:rFonts w:ascii="Calibri" w:hAnsi="Calibri" w:cs="Calibri"/>
                <w:color w:val="000000"/>
                <w:sz w:val="22"/>
                <w:szCs w:val="22"/>
              </w:rPr>
            </w:pPr>
            <w:ins w:id="7243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261C53" w14:textId="77777777" w:rsidR="00910219" w:rsidRPr="00910219" w:rsidRDefault="00910219" w:rsidP="00910219">
            <w:pPr>
              <w:spacing w:before="0" w:after="0" w:line="240" w:lineRule="auto"/>
              <w:jc w:val="center"/>
              <w:rPr>
                <w:ins w:id="72433" w:author="pete jones" w:date="2022-01-11T16:38:00Z"/>
                <w:rFonts w:ascii="Calibri" w:hAnsi="Calibri" w:cs="Calibri"/>
                <w:color w:val="000000"/>
                <w:sz w:val="22"/>
                <w:szCs w:val="22"/>
              </w:rPr>
            </w:pPr>
            <w:ins w:id="7243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196009" w14:textId="77777777" w:rsidR="00910219" w:rsidRPr="00910219" w:rsidRDefault="00910219" w:rsidP="00910219">
            <w:pPr>
              <w:spacing w:before="0" w:after="0" w:line="240" w:lineRule="auto"/>
              <w:jc w:val="center"/>
              <w:rPr>
                <w:ins w:id="72435" w:author="pete jones" w:date="2022-01-11T16:38:00Z"/>
                <w:rFonts w:ascii="Calibri" w:hAnsi="Calibri" w:cs="Calibri"/>
                <w:color w:val="000000"/>
                <w:sz w:val="22"/>
                <w:szCs w:val="22"/>
              </w:rPr>
            </w:pPr>
            <w:ins w:id="7243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8628D6" w14:textId="77777777" w:rsidR="00910219" w:rsidRPr="00910219" w:rsidRDefault="00910219" w:rsidP="00910219">
            <w:pPr>
              <w:spacing w:before="0" w:after="0" w:line="240" w:lineRule="auto"/>
              <w:jc w:val="center"/>
              <w:rPr>
                <w:ins w:id="72437" w:author="pete jones" w:date="2022-01-11T16:38:00Z"/>
                <w:rFonts w:ascii="Calibri" w:hAnsi="Calibri" w:cs="Calibri"/>
                <w:color w:val="000000"/>
                <w:sz w:val="22"/>
                <w:szCs w:val="22"/>
              </w:rPr>
            </w:pPr>
            <w:ins w:id="72438"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D9856A" w14:textId="77777777" w:rsidR="00910219" w:rsidRPr="00910219" w:rsidRDefault="00910219" w:rsidP="00910219">
            <w:pPr>
              <w:spacing w:before="0" w:after="0" w:line="240" w:lineRule="auto"/>
              <w:jc w:val="center"/>
              <w:rPr>
                <w:ins w:id="72439" w:author="pete jones" w:date="2022-01-11T16:38:00Z"/>
                <w:rFonts w:ascii="Calibri" w:hAnsi="Calibri" w:cs="Calibri"/>
                <w:color w:val="000000"/>
                <w:sz w:val="22"/>
                <w:szCs w:val="22"/>
              </w:rPr>
            </w:pPr>
            <w:ins w:id="72440" w:author="pete jones" w:date="2022-01-11T16:38:00Z">
              <w:r w:rsidRPr="00910219">
                <w:rPr>
                  <w:rFonts w:ascii="Calibri" w:hAnsi="Calibri" w:cs="Calibri"/>
                  <w:color w:val="000000"/>
                  <w:sz w:val="22"/>
                  <w:szCs w:val="22"/>
                </w:rPr>
                <w:t> </w:t>
              </w:r>
            </w:ins>
          </w:p>
        </w:tc>
      </w:tr>
      <w:tr w:rsidR="00910219" w:rsidRPr="00910219" w14:paraId="1D8018F8" w14:textId="77777777" w:rsidTr="00910219">
        <w:trPr>
          <w:trHeight w:val="300"/>
          <w:ins w:id="72441"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1B899FB7" w14:textId="77777777" w:rsidR="00910219" w:rsidRPr="00910219" w:rsidRDefault="00910219" w:rsidP="00910219">
            <w:pPr>
              <w:spacing w:before="0" w:after="0" w:line="240" w:lineRule="auto"/>
              <w:jc w:val="center"/>
              <w:rPr>
                <w:ins w:id="72442" w:author="pete jones" w:date="2022-01-11T16:38:00Z"/>
                <w:rFonts w:ascii="Calibri" w:hAnsi="Calibri" w:cs="Calibri"/>
                <w:color w:val="000000"/>
                <w:sz w:val="22"/>
                <w:szCs w:val="22"/>
              </w:rPr>
            </w:pPr>
            <w:ins w:id="72443"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9C0DFAA" w14:textId="77777777" w:rsidR="00910219" w:rsidRPr="00910219" w:rsidRDefault="00910219" w:rsidP="00910219">
            <w:pPr>
              <w:spacing w:before="0" w:after="0" w:line="240" w:lineRule="auto"/>
              <w:jc w:val="left"/>
              <w:rPr>
                <w:ins w:id="72444" w:author="pete jones" w:date="2022-01-11T16:38:00Z"/>
                <w:rFonts w:ascii="Calibri" w:hAnsi="Calibri" w:cs="Calibri"/>
                <w:color w:val="000000"/>
                <w:sz w:val="22"/>
                <w:szCs w:val="22"/>
              </w:rPr>
            </w:pPr>
            <w:ins w:id="72445" w:author="pete jones" w:date="2022-01-11T16:38:00Z">
              <w:r w:rsidRPr="00910219">
                <w:rPr>
                  <w:rFonts w:ascii="Calibri" w:hAnsi="Calibri" w:cs="Calibri"/>
                  <w:color w:val="000000"/>
                  <w:sz w:val="22"/>
                  <w:szCs w:val="22"/>
                </w:rPr>
                <w:t>Engineering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4751285E" w14:textId="77777777" w:rsidR="00910219" w:rsidRPr="00910219" w:rsidRDefault="00910219" w:rsidP="00910219">
            <w:pPr>
              <w:spacing w:before="0" w:after="0" w:line="240" w:lineRule="auto"/>
              <w:jc w:val="center"/>
              <w:rPr>
                <w:ins w:id="72446" w:author="pete jones" w:date="2022-01-11T16:38:00Z"/>
                <w:rFonts w:ascii="Calibri" w:hAnsi="Calibri" w:cs="Calibri"/>
                <w:color w:val="000000"/>
                <w:sz w:val="22"/>
                <w:szCs w:val="22"/>
              </w:rPr>
            </w:pPr>
            <w:ins w:id="72447" w:author="pete jones" w:date="2022-01-11T16:38: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0F866D0D" w14:textId="77777777" w:rsidR="00910219" w:rsidRPr="00910219" w:rsidRDefault="00910219" w:rsidP="00910219">
            <w:pPr>
              <w:spacing w:before="0" w:after="0" w:line="240" w:lineRule="auto"/>
              <w:jc w:val="center"/>
              <w:rPr>
                <w:ins w:id="72448" w:author="pete jones" w:date="2022-01-11T16:38:00Z"/>
                <w:rFonts w:ascii="Calibri" w:hAnsi="Calibri" w:cs="Calibri"/>
                <w:color w:val="000000"/>
                <w:sz w:val="22"/>
                <w:szCs w:val="22"/>
              </w:rPr>
            </w:pPr>
            <w:ins w:id="72449"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3124977" w14:textId="77777777" w:rsidR="00910219" w:rsidRPr="00910219" w:rsidRDefault="00910219" w:rsidP="00910219">
            <w:pPr>
              <w:spacing w:before="0" w:after="0" w:line="240" w:lineRule="auto"/>
              <w:jc w:val="center"/>
              <w:rPr>
                <w:ins w:id="72450" w:author="pete jones" w:date="2022-01-11T16:38:00Z"/>
                <w:rFonts w:ascii="Calibri" w:hAnsi="Calibri" w:cs="Calibri"/>
                <w:color w:val="000000"/>
                <w:sz w:val="22"/>
                <w:szCs w:val="22"/>
              </w:rPr>
            </w:pPr>
            <w:ins w:id="72451"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99277B" w14:textId="77777777" w:rsidR="00910219" w:rsidRPr="00910219" w:rsidRDefault="00910219" w:rsidP="00910219">
            <w:pPr>
              <w:spacing w:before="0" w:after="0" w:line="240" w:lineRule="auto"/>
              <w:jc w:val="center"/>
              <w:rPr>
                <w:ins w:id="72452" w:author="pete jones" w:date="2022-01-11T16:38:00Z"/>
                <w:rFonts w:ascii="Calibri" w:hAnsi="Calibri" w:cs="Calibri"/>
                <w:color w:val="000000"/>
                <w:sz w:val="22"/>
                <w:szCs w:val="22"/>
              </w:rPr>
            </w:pPr>
            <w:ins w:id="72453"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8C7DF1" w14:textId="77777777" w:rsidR="00910219" w:rsidRPr="00910219" w:rsidRDefault="00910219" w:rsidP="00910219">
            <w:pPr>
              <w:spacing w:before="0" w:after="0" w:line="240" w:lineRule="auto"/>
              <w:jc w:val="center"/>
              <w:rPr>
                <w:ins w:id="72454" w:author="pete jones" w:date="2022-01-11T16:38:00Z"/>
                <w:rFonts w:ascii="Calibri" w:hAnsi="Calibri" w:cs="Calibri"/>
                <w:color w:val="000000"/>
                <w:sz w:val="22"/>
                <w:szCs w:val="22"/>
              </w:rPr>
            </w:pPr>
            <w:ins w:id="72455"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C83B60" w14:textId="77777777" w:rsidR="00910219" w:rsidRPr="00910219" w:rsidRDefault="00910219" w:rsidP="00910219">
            <w:pPr>
              <w:spacing w:before="0" w:after="0" w:line="240" w:lineRule="auto"/>
              <w:jc w:val="center"/>
              <w:rPr>
                <w:ins w:id="72456" w:author="pete jones" w:date="2022-01-11T16:38:00Z"/>
                <w:rFonts w:ascii="Calibri" w:hAnsi="Calibri" w:cs="Calibri"/>
                <w:color w:val="000000"/>
                <w:sz w:val="22"/>
                <w:szCs w:val="22"/>
              </w:rPr>
            </w:pPr>
            <w:ins w:id="7245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9AADE2" w14:textId="77777777" w:rsidR="00910219" w:rsidRPr="00910219" w:rsidRDefault="00910219" w:rsidP="00910219">
            <w:pPr>
              <w:spacing w:before="0" w:after="0" w:line="240" w:lineRule="auto"/>
              <w:jc w:val="center"/>
              <w:rPr>
                <w:ins w:id="72458" w:author="pete jones" w:date="2022-01-11T16:38:00Z"/>
                <w:rFonts w:ascii="Calibri" w:hAnsi="Calibri" w:cs="Calibri"/>
                <w:color w:val="000000"/>
                <w:sz w:val="22"/>
                <w:szCs w:val="22"/>
              </w:rPr>
            </w:pPr>
            <w:ins w:id="7245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0DB967" w14:textId="77777777" w:rsidR="00910219" w:rsidRPr="00910219" w:rsidRDefault="00910219" w:rsidP="00910219">
            <w:pPr>
              <w:spacing w:before="0" w:after="0" w:line="240" w:lineRule="auto"/>
              <w:jc w:val="center"/>
              <w:rPr>
                <w:ins w:id="72460" w:author="pete jones" w:date="2022-01-11T16:38:00Z"/>
                <w:rFonts w:ascii="Calibri" w:hAnsi="Calibri" w:cs="Calibri"/>
                <w:color w:val="000000"/>
                <w:sz w:val="22"/>
                <w:szCs w:val="22"/>
              </w:rPr>
            </w:pPr>
            <w:ins w:id="7246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8E7976" w14:textId="77777777" w:rsidR="00910219" w:rsidRPr="00910219" w:rsidRDefault="00910219" w:rsidP="00910219">
            <w:pPr>
              <w:spacing w:before="0" w:after="0" w:line="240" w:lineRule="auto"/>
              <w:jc w:val="center"/>
              <w:rPr>
                <w:ins w:id="72462" w:author="pete jones" w:date="2022-01-11T16:38:00Z"/>
                <w:rFonts w:ascii="Calibri" w:hAnsi="Calibri" w:cs="Calibri"/>
                <w:color w:val="000000"/>
                <w:sz w:val="22"/>
                <w:szCs w:val="22"/>
              </w:rPr>
            </w:pPr>
            <w:ins w:id="7246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D683EE" w14:textId="77777777" w:rsidR="00910219" w:rsidRPr="00910219" w:rsidRDefault="00910219" w:rsidP="00910219">
            <w:pPr>
              <w:spacing w:before="0" w:after="0" w:line="240" w:lineRule="auto"/>
              <w:jc w:val="center"/>
              <w:rPr>
                <w:ins w:id="72464" w:author="pete jones" w:date="2022-01-11T16:38:00Z"/>
                <w:rFonts w:ascii="Calibri" w:hAnsi="Calibri" w:cs="Calibri"/>
                <w:color w:val="000000"/>
                <w:sz w:val="22"/>
                <w:szCs w:val="22"/>
              </w:rPr>
            </w:pPr>
            <w:ins w:id="7246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8FEFB2" w14:textId="77777777" w:rsidR="00910219" w:rsidRPr="00910219" w:rsidRDefault="00910219" w:rsidP="00910219">
            <w:pPr>
              <w:spacing w:before="0" w:after="0" w:line="240" w:lineRule="auto"/>
              <w:jc w:val="center"/>
              <w:rPr>
                <w:ins w:id="72466" w:author="pete jones" w:date="2022-01-11T16:38:00Z"/>
                <w:rFonts w:ascii="Calibri" w:hAnsi="Calibri" w:cs="Calibri"/>
                <w:color w:val="000000"/>
                <w:sz w:val="22"/>
                <w:szCs w:val="22"/>
              </w:rPr>
            </w:pPr>
            <w:ins w:id="72467"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FEB35EA" w14:textId="77777777" w:rsidR="00910219" w:rsidRPr="00910219" w:rsidRDefault="00910219" w:rsidP="00910219">
            <w:pPr>
              <w:spacing w:before="0" w:after="0" w:line="240" w:lineRule="auto"/>
              <w:jc w:val="center"/>
              <w:rPr>
                <w:ins w:id="72468" w:author="pete jones" w:date="2022-01-11T16:38:00Z"/>
                <w:rFonts w:ascii="Calibri" w:hAnsi="Calibri" w:cs="Calibri"/>
                <w:color w:val="000000"/>
                <w:sz w:val="22"/>
                <w:szCs w:val="22"/>
              </w:rPr>
            </w:pPr>
            <w:ins w:id="72469" w:author="pete jones" w:date="2022-01-11T16:38:00Z">
              <w:r w:rsidRPr="00910219">
                <w:rPr>
                  <w:rFonts w:ascii="Calibri" w:hAnsi="Calibri" w:cs="Calibri"/>
                  <w:color w:val="000000"/>
                  <w:sz w:val="22"/>
                  <w:szCs w:val="22"/>
                </w:rPr>
                <w:t> </w:t>
              </w:r>
            </w:ins>
          </w:p>
        </w:tc>
      </w:tr>
      <w:tr w:rsidR="00910219" w:rsidRPr="00910219" w14:paraId="4C75E3E2" w14:textId="77777777" w:rsidTr="00910219">
        <w:trPr>
          <w:trHeight w:val="300"/>
          <w:ins w:id="72470"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564A9618" w14:textId="77777777" w:rsidR="00910219" w:rsidRPr="00910219" w:rsidRDefault="00910219" w:rsidP="00910219">
            <w:pPr>
              <w:spacing w:before="0" w:after="0" w:line="240" w:lineRule="auto"/>
              <w:jc w:val="center"/>
              <w:rPr>
                <w:ins w:id="72471" w:author="pete jones" w:date="2022-01-11T16:38:00Z"/>
                <w:rFonts w:ascii="Calibri" w:hAnsi="Calibri" w:cs="Calibri"/>
                <w:color w:val="000000"/>
                <w:sz w:val="22"/>
                <w:szCs w:val="22"/>
              </w:rPr>
            </w:pPr>
            <w:ins w:id="72472"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66CF2CF" w14:textId="77777777" w:rsidR="00910219" w:rsidRPr="00910219" w:rsidRDefault="00910219" w:rsidP="00910219">
            <w:pPr>
              <w:spacing w:before="0" w:after="0" w:line="240" w:lineRule="auto"/>
              <w:jc w:val="left"/>
              <w:rPr>
                <w:ins w:id="72473" w:author="pete jones" w:date="2022-01-11T16:38:00Z"/>
                <w:rFonts w:ascii="Calibri" w:hAnsi="Calibri" w:cs="Calibri"/>
                <w:color w:val="000000"/>
                <w:sz w:val="22"/>
                <w:szCs w:val="22"/>
              </w:rPr>
            </w:pPr>
            <w:ins w:id="72474" w:author="pete jones" w:date="2022-01-11T16:38:00Z">
              <w:r w:rsidRPr="00910219">
                <w:rPr>
                  <w:rFonts w:ascii="Calibri" w:hAnsi="Calibri" w:cs="Calibri"/>
                  <w:color w:val="000000"/>
                  <w:sz w:val="22"/>
                  <w:szCs w:val="22"/>
                </w:rPr>
                <w:t>Mechanical Engineering Design 3</w:t>
              </w:r>
            </w:ins>
          </w:p>
        </w:tc>
        <w:tc>
          <w:tcPr>
            <w:tcW w:w="432" w:type="dxa"/>
            <w:tcBorders>
              <w:top w:val="nil"/>
              <w:left w:val="nil"/>
              <w:bottom w:val="single" w:sz="4" w:space="0" w:color="auto"/>
              <w:right w:val="single" w:sz="4" w:space="0" w:color="auto"/>
            </w:tcBorders>
            <w:shd w:val="clear" w:color="auto" w:fill="auto"/>
            <w:noWrap/>
            <w:vAlign w:val="bottom"/>
            <w:hideMark/>
          </w:tcPr>
          <w:p w14:paraId="1CABABBE" w14:textId="77777777" w:rsidR="00910219" w:rsidRPr="00910219" w:rsidRDefault="00910219" w:rsidP="00910219">
            <w:pPr>
              <w:spacing w:before="0" w:after="0" w:line="240" w:lineRule="auto"/>
              <w:jc w:val="center"/>
              <w:rPr>
                <w:ins w:id="72475" w:author="pete jones" w:date="2022-01-11T16:38:00Z"/>
                <w:rFonts w:ascii="Calibri" w:hAnsi="Calibri" w:cs="Calibri"/>
                <w:color w:val="000000"/>
                <w:sz w:val="22"/>
                <w:szCs w:val="22"/>
              </w:rPr>
            </w:pPr>
            <w:ins w:id="72476" w:author="pete jones" w:date="2022-01-11T16:3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0E868E0" w14:textId="77777777" w:rsidR="00910219" w:rsidRPr="00910219" w:rsidRDefault="00910219" w:rsidP="00910219">
            <w:pPr>
              <w:spacing w:before="0" w:after="0" w:line="240" w:lineRule="auto"/>
              <w:jc w:val="center"/>
              <w:rPr>
                <w:ins w:id="72477" w:author="pete jones" w:date="2022-01-11T16:38:00Z"/>
                <w:rFonts w:ascii="Calibri" w:hAnsi="Calibri" w:cs="Calibri"/>
                <w:color w:val="000000"/>
                <w:sz w:val="22"/>
                <w:szCs w:val="22"/>
              </w:rPr>
            </w:pPr>
            <w:ins w:id="72478"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F0C0C79" w14:textId="77777777" w:rsidR="00910219" w:rsidRPr="00910219" w:rsidRDefault="00910219" w:rsidP="00910219">
            <w:pPr>
              <w:spacing w:before="0" w:after="0" w:line="240" w:lineRule="auto"/>
              <w:jc w:val="center"/>
              <w:rPr>
                <w:ins w:id="72479" w:author="pete jones" w:date="2022-01-11T16:38:00Z"/>
                <w:rFonts w:ascii="Calibri" w:hAnsi="Calibri" w:cs="Calibri"/>
                <w:color w:val="000000"/>
                <w:sz w:val="22"/>
                <w:szCs w:val="22"/>
              </w:rPr>
            </w:pPr>
            <w:ins w:id="72480"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477984" w14:textId="77777777" w:rsidR="00910219" w:rsidRPr="00910219" w:rsidRDefault="00910219" w:rsidP="00910219">
            <w:pPr>
              <w:spacing w:before="0" w:after="0" w:line="240" w:lineRule="auto"/>
              <w:jc w:val="center"/>
              <w:rPr>
                <w:ins w:id="72481" w:author="pete jones" w:date="2022-01-11T16:38:00Z"/>
                <w:rFonts w:ascii="Calibri" w:hAnsi="Calibri" w:cs="Calibri"/>
                <w:color w:val="000000"/>
                <w:sz w:val="22"/>
                <w:szCs w:val="22"/>
              </w:rPr>
            </w:pPr>
            <w:ins w:id="72482"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D0D9033" w14:textId="77777777" w:rsidR="00910219" w:rsidRPr="00910219" w:rsidRDefault="00910219" w:rsidP="00910219">
            <w:pPr>
              <w:spacing w:before="0" w:after="0" w:line="240" w:lineRule="auto"/>
              <w:jc w:val="center"/>
              <w:rPr>
                <w:ins w:id="72483" w:author="pete jones" w:date="2022-01-11T16:38:00Z"/>
                <w:rFonts w:ascii="Calibri" w:hAnsi="Calibri" w:cs="Calibri"/>
                <w:color w:val="000000"/>
                <w:sz w:val="22"/>
                <w:szCs w:val="22"/>
              </w:rPr>
            </w:pPr>
            <w:ins w:id="72484"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61C6CD" w14:textId="77777777" w:rsidR="00910219" w:rsidRPr="00910219" w:rsidRDefault="00910219" w:rsidP="00910219">
            <w:pPr>
              <w:spacing w:before="0" w:after="0" w:line="240" w:lineRule="auto"/>
              <w:jc w:val="center"/>
              <w:rPr>
                <w:ins w:id="72485" w:author="pete jones" w:date="2022-01-11T16:38:00Z"/>
                <w:rFonts w:ascii="Calibri" w:hAnsi="Calibri" w:cs="Calibri"/>
                <w:color w:val="000000"/>
                <w:sz w:val="22"/>
                <w:szCs w:val="22"/>
              </w:rPr>
            </w:pPr>
            <w:ins w:id="7248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146AE2" w14:textId="77777777" w:rsidR="00910219" w:rsidRPr="00910219" w:rsidRDefault="00910219" w:rsidP="00910219">
            <w:pPr>
              <w:spacing w:before="0" w:after="0" w:line="240" w:lineRule="auto"/>
              <w:jc w:val="center"/>
              <w:rPr>
                <w:ins w:id="72487" w:author="pete jones" w:date="2022-01-11T16:38:00Z"/>
                <w:rFonts w:ascii="Calibri" w:hAnsi="Calibri" w:cs="Calibri"/>
                <w:color w:val="000000"/>
                <w:sz w:val="22"/>
                <w:szCs w:val="22"/>
              </w:rPr>
            </w:pPr>
            <w:ins w:id="7248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5533B9" w14:textId="77777777" w:rsidR="00910219" w:rsidRPr="00910219" w:rsidRDefault="00910219" w:rsidP="00910219">
            <w:pPr>
              <w:spacing w:before="0" w:after="0" w:line="240" w:lineRule="auto"/>
              <w:jc w:val="center"/>
              <w:rPr>
                <w:ins w:id="72489" w:author="pete jones" w:date="2022-01-11T16:38:00Z"/>
                <w:rFonts w:ascii="Calibri" w:hAnsi="Calibri" w:cs="Calibri"/>
                <w:color w:val="000000"/>
                <w:sz w:val="22"/>
                <w:szCs w:val="22"/>
              </w:rPr>
            </w:pPr>
            <w:ins w:id="7249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AE0EF5" w14:textId="77777777" w:rsidR="00910219" w:rsidRPr="00910219" w:rsidRDefault="00910219" w:rsidP="00910219">
            <w:pPr>
              <w:spacing w:before="0" w:after="0" w:line="240" w:lineRule="auto"/>
              <w:jc w:val="center"/>
              <w:rPr>
                <w:ins w:id="72491" w:author="pete jones" w:date="2022-01-11T16:38:00Z"/>
                <w:rFonts w:ascii="Calibri" w:hAnsi="Calibri" w:cs="Calibri"/>
                <w:color w:val="000000"/>
                <w:sz w:val="22"/>
                <w:szCs w:val="22"/>
              </w:rPr>
            </w:pPr>
            <w:ins w:id="7249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80A32B" w14:textId="77777777" w:rsidR="00910219" w:rsidRPr="00910219" w:rsidRDefault="00910219" w:rsidP="00910219">
            <w:pPr>
              <w:spacing w:before="0" w:after="0" w:line="240" w:lineRule="auto"/>
              <w:jc w:val="center"/>
              <w:rPr>
                <w:ins w:id="72493" w:author="pete jones" w:date="2022-01-11T16:38:00Z"/>
                <w:rFonts w:ascii="Calibri" w:hAnsi="Calibri" w:cs="Calibri"/>
                <w:color w:val="000000"/>
                <w:sz w:val="22"/>
                <w:szCs w:val="22"/>
              </w:rPr>
            </w:pPr>
            <w:ins w:id="7249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00A47A" w14:textId="77777777" w:rsidR="00910219" w:rsidRPr="00910219" w:rsidRDefault="00910219" w:rsidP="00910219">
            <w:pPr>
              <w:spacing w:before="0" w:after="0" w:line="240" w:lineRule="auto"/>
              <w:jc w:val="center"/>
              <w:rPr>
                <w:ins w:id="72495" w:author="pete jones" w:date="2022-01-11T16:38:00Z"/>
                <w:rFonts w:ascii="Calibri" w:hAnsi="Calibri" w:cs="Calibri"/>
                <w:color w:val="000000"/>
                <w:sz w:val="22"/>
                <w:szCs w:val="22"/>
              </w:rPr>
            </w:pPr>
            <w:ins w:id="72496"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8B2BFD4" w14:textId="77777777" w:rsidR="00910219" w:rsidRPr="00910219" w:rsidRDefault="00910219" w:rsidP="00910219">
            <w:pPr>
              <w:spacing w:before="0" w:after="0" w:line="240" w:lineRule="auto"/>
              <w:jc w:val="center"/>
              <w:rPr>
                <w:ins w:id="72497" w:author="pete jones" w:date="2022-01-11T16:38:00Z"/>
                <w:rFonts w:ascii="Calibri" w:hAnsi="Calibri" w:cs="Calibri"/>
                <w:color w:val="000000"/>
                <w:sz w:val="22"/>
                <w:szCs w:val="22"/>
              </w:rPr>
            </w:pPr>
            <w:ins w:id="72498" w:author="pete jones" w:date="2022-01-11T16:38:00Z">
              <w:r w:rsidRPr="00910219">
                <w:rPr>
                  <w:rFonts w:ascii="Calibri" w:hAnsi="Calibri" w:cs="Calibri"/>
                  <w:color w:val="000000"/>
                  <w:sz w:val="22"/>
                  <w:szCs w:val="22"/>
                </w:rPr>
                <w:t> </w:t>
              </w:r>
            </w:ins>
          </w:p>
        </w:tc>
      </w:tr>
      <w:tr w:rsidR="00910219" w:rsidRPr="00910219" w14:paraId="3EDFDD91" w14:textId="77777777" w:rsidTr="00910219">
        <w:trPr>
          <w:trHeight w:val="300"/>
          <w:ins w:id="72499"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61B433F6" w14:textId="77777777" w:rsidR="00910219" w:rsidRPr="00910219" w:rsidRDefault="00910219" w:rsidP="00910219">
            <w:pPr>
              <w:spacing w:before="0" w:after="0" w:line="240" w:lineRule="auto"/>
              <w:jc w:val="center"/>
              <w:rPr>
                <w:ins w:id="72500" w:author="pete jones" w:date="2022-01-11T16:38:00Z"/>
                <w:rFonts w:ascii="Calibri" w:hAnsi="Calibri" w:cs="Calibri"/>
                <w:color w:val="000000"/>
                <w:sz w:val="22"/>
                <w:szCs w:val="22"/>
              </w:rPr>
            </w:pPr>
            <w:ins w:id="72501"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593A3C8E" w14:textId="77777777" w:rsidR="00910219" w:rsidRPr="00910219" w:rsidRDefault="00910219" w:rsidP="00910219">
            <w:pPr>
              <w:spacing w:before="0" w:after="0" w:line="240" w:lineRule="auto"/>
              <w:jc w:val="left"/>
              <w:rPr>
                <w:ins w:id="72502" w:author="pete jones" w:date="2022-01-11T16:38:00Z"/>
                <w:rFonts w:ascii="Calibri" w:hAnsi="Calibri" w:cs="Calibri"/>
                <w:color w:val="000000"/>
                <w:sz w:val="22"/>
                <w:szCs w:val="22"/>
              </w:rPr>
            </w:pPr>
            <w:ins w:id="72503" w:author="pete jones" w:date="2022-01-11T16:38:00Z">
              <w:r w:rsidRPr="00910219">
                <w:rPr>
                  <w:rFonts w:ascii="Calibri" w:hAnsi="Calibri" w:cs="Calibri"/>
                  <w:color w:val="000000"/>
                  <w:sz w:val="22"/>
                  <w:szCs w:val="22"/>
                </w:rPr>
                <w:t>Industrial Management</w:t>
              </w:r>
            </w:ins>
          </w:p>
        </w:tc>
        <w:tc>
          <w:tcPr>
            <w:tcW w:w="432" w:type="dxa"/>
            <w:tcBorders>
              <w:top w:val="nil"/>
              <w:left w:val="nil"/>
              <w:bottom w:val="single" w:sz="4" w:space="0" w:color="auto"/>
              <w:right w:val="single" w:sz="4" w:space="0" w:color="auto"/>
            </w:tcBorders>
            <w:shd w:val="clear" w:color="auto" w:fill="auto"/>
            <w:noWrap/>
            <w:vAlign w:val="bottom"/>
            <w:hideMark/>
          </w:tcPr>
          <w:p w14:paraId="2A320BC6" w14:textId="77777777" w:rsidR="00910219" w:rsidRPr="00910219" w:rsidRDefault="00910219" w:rsidP="00910219">
            <w:pPr>
              <w:spacing w:before="0" w:after="0" w:line="240" w:lineRule="auto"/>
              <w:jc w:val="center"/>
              <w:rPr>
                <w:ins w:id="72504" w:author="pete jones" w:date="2022-01-11T16:38:00Z"/>
                <w:rFonts w:ascii="Calibri" w:hAnsi="Calibri" w:cs="Calibri"/>
                <w:color w:val="000000"/>
                <w:sz w:val="22"/>
                <w:szCs w:val="22"/>
              </w:rPr>
            </w:pPr>
            <w:ins w:id="72505" w:author="pete jones" w:date="2022-01-11T16:3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CFA6BE4" w14:textId="77777777" w:rsidR="00910219" w:rsidRPr="00910219" w:rsidRDefault="00910219" w:rsidP="00910219">
            <w:pPr>
              <w:spacing w:before="0" w:after="0" w:line="240" w:lineRule="auto"/>
              <w:jc w:val="center"/>
              <w:rPr>
                <w:ins w:id="72506" w:author="pete jones" w:date="2022-01-11T16:38:00Z"/>
                <w:rFonts w:ascii="Calibri" w:hAnsi="Calibri" w:cs="Calibri"/>
                <w:color w:val="000000"/>
                <w:sz w:val="22"/>
                <w:szCs w:val="22"/>
              </w:rPr>
            </w:pPr>
            <w:ins w:id="72507" w:author="pete jones" w:date="2022-01-11T16:3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E09F62E" w14:textId="77777777" w:rsidR="00910219" w:rsidRPr="00910219" w:rsidRDefault="00910219" w:rsidP="00910219">
            <w:pPr>
              <w:spacing w:before="0" w:after="0" w:line="240" w:lineRule="auto"/>
              <w:jc w:val="center"/>
              <w:rPr>
                <w:ins w:id="72508" w:author="pete jones" w:date="2022-01-11T16:38:00Z"/>
                <w:rFonts w:ascii="Calibri" w:hAnsi="Calibri" w:cs="Calibri"/>
                <w:color w:val="000000"/>
                <w:sz w:val="22"/>
                <w:szCs w:val="22"/>
              </w:rPr>
            </w:pPr>
            <w:ins w:id="72509"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35E8DA" w14:textId="77777777" w:rsidR="00910219" w:rsidRPr="00910219" w:rsidRDefault="00910219" w:rsidP="00910219">
            <w:pPr>
              <w:spacing w:before="0" w:after="0" w:line="240" w:lineRule="auto"/>
              <w:jc w:val="center"/>
              <w:rPr>
                <w:ins w:id="72510" w:author="pete jones" w:date="2022-01-11T16:38:00Z"/>
                <w:rFonts w:ascii="Calibri" w:hAnsi="Calibri" w:cs="Calibri"/>
                <w:color w:val="000000"/>
                <w:sz w:val="22"/>
                <w:szCs w:val="22"/>
              </w:rPr>
            </w:pPr>
            <w:ins w:id="72511"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32B821" w14:textId="77777777" w:rsidR="00910219" w:rsidRPr="00910219" w:rsidRDefault="00910219" w:rsidP="00910219">
            <w:pPr>
              <w:spacing w:before="0" w:after="0" w:line="240" w:lineRule="auto"/>
              <w:jc w:val="center"/>
              <w:rPr>
                <w:ins w:id="72512" w:author="pete jones" w:date="2022-01-11T16:38:00Z"/>
                <w:rFonts w:ascii="Calibri" w:hAnsi="Calibri" w:cs="Calibri"/>
                <w:color w:val="000000"/>
                <w:sz w:val="22"/>
                <w:szCs w:val="22"/>
              </w:rPr>
            </w:pPr>
            <w:ins w:id="72513"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CEA806" w14:textId="77777777" w:rsidR="00910219" w:rsidRPr="00910219" w:rsidRDefault="00910219" w:rsidP="00910219">
            <w:pPr>
              <w:spacing w:before="0" w:after="0" w:line="240" w:lineRule="auto"/>
              <w:jc w:val="center"/>
              <w:rPr>
                <w:ins w:id="72514" w:author="pete jones" w:date="2022-01-11T16:38:00Z"/>
                <w:rFonts w:ascii="Calibri" w:hAnsi="Calibri" w:cs="Calibri"/>
                <w:color w:val="000000"/>
                <w:sz w:val="22"/>
                <w:szCs w:val="22"/>
              </w:rPr>
            </w:pPr>
            <w:ins w:id="7251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10C672" w14:textId="77777777" w:rsidR="00910219" w:rsidRPr="00910219" w:rsidRDefault="00910219" w:rsidP="00910219">
            <w:pPr>
              <w:spacing w:before="0" w:after="0" w:line="240" w:lineRule="auto"/>
              <w:jc w:val="center"/>
              <w:rPr>
                <w:ins w:id="72516" w:author="pete jones" w:date="2022-01-11T16:38:00Z"/>
                <w:rFonts w:ascii="Calibri" w:hAnsi="Calibri" w:cs="Calibri"/>
                <w:color w:val="000000"/>
                <w:sz w:val="22"/>
                <w:szCs w:val="22"/>
              </w:rPr>
            </w:pPr>
            <w:ins w:id="7251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99DC35" w14:textId="77777777" w:rsidR="00910219" w:rsidRPr="00910219" w:rsidRDefault="00910219" w:rsidP="00910219">
            <w:pPr>
              <w:spacing w:before="0" w:after="0" w:line="240" w:lineRule="auto"/>
              <w:jc w:val="center"/>
              <w:rPr>
                <w:ins w:id="72518" w:author="pete jones" w:date="2022-01-11T16:38:00Z"/>
                <w:rFonts w:ascii="Calibri" w:hAnsi="Calibri" w:cs="Calibri"/>
                <w:color w:val="000000"/>
                <w:sz w:val="22"/>
                <w:szCs w:val="22"/>
              </w:rPr>
            </w:pPr>
            <w:ins w:id="7251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A19A18" w14:textId="77777777" w:rsidR="00910219" w:rsidRPr="00910219" w:rsidRDefault="00910219" w:rsidP="00910219">
            <w:pPr>
              <w:spacing w:before="0" w:after="0" w:line="240" w:lineRule="auto"/>
              <w:jc w:val="center"/>
              <w:rPr>
                <w:ins w:id="72520" w:author="pete jones" w:date="2022-01-11T16:38:00Z"/>
                <w:rFonts w:ascii="Calibri" w:hAnsi="Calibri" w:cs="Calibri"/>
                <w:color w:val="000000"/>
                <w:sz w:val="22"/>
                <w:szCs w:val="22"/>
              </w:rPr>
            </w:pPr>
            <w:ins w:id="7252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A17771" w14:textId="77777777" w:rsidR="00910219" w:rsidRPr="00910219" w:rsidRDefault="00910219" w:rsidP="00910219">
            <w:pPr>
              <w:spacing w:before="0" w:after="0" w:line="240" w:lineRule="auto"/>
              <w:jc w:val="center"/>
              <w:rPr>
                <w:ins w:id="72522" w:author="pete jones" w:date="2022-01-11T16:38:00Z"/>
                <w:rFonts w:ascii="Calibri" w:hAnsi="Calibri" w:cs="Calibri"/>
                <w:color w:val="000000"/>
                <w:sz w:val="22"/>
                <w:szCs w:val="22"/>
              </w:rPr>
            </w:pPr>
            <w:ins w:id="7252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6FF307" w14:textId="77777777" w:rsidR="00910219" w:rsidRPr="00910219" w:rsidRDefault="00910219" w:rsidP="00910219">
            <w:pPr>
              <w:spacing w:before="0" w:after="0" w:line="240" w:lineRule="auto"/>
              <w:jc w:val="center"/>
              <w:rPr>
                <w:ins w:id="72524" w:author="pete jones" w:date="2022-01-11T16:38:00Z"/>
                <w:rFonts w:ascii="Calibri" w:hAnsi="Calibri" w:cs="Calibri"/>
                <w:color w:val="000000"/>
                <w:sz w:val="22"/>
                <w:szCs w:val="22"/>
              </w:rPr>
            </w:pPr>
            <w:ins w:id="72525"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CCB509A" w14:textId="77777777" w:rsidR="00910219" w:rsidRPr="00910219" w:rsidRDefault="00910219" w:rsidP="00910219">
            <w:pPr>
              <w:spacing w:before="0" w:after="0" w:line="240" w:lineRule="auto"/>
              <w:jc w:val="center"/>
              <w:rPr>
                <w:ins w:id="72526" w:author="pete jones" w:date="2022-01-11T16:38:00Z"/>
                <w:rFonts w:ascii="Calibri" w:hAnsi="Calibri" w:cs="Calibri"/>
                <w:color w:val="000000"/>
                <w:sz w:val="22"/>
                <w:szCs w:val="22"/>
              </w:rPr>
            </w:pPr>
            <w:ins w:id="72527" w:author="pete jones" w:date="2022-01-11T16:38:00Z">
              <w:r w:rsidRPr="00910219">
                <w:rPr>
                  <w:rFonts w:ascii="Calibri" w:hAnsi="Calibri" w:cs="Calibri"/>
                  <w:color w:val="000000"/>
                  <w:sz w:val="22"/>
                  <w:szCs w:val="22"/>
                </w:rPr>
                <w:t> </w:t>
              </w:r>
            </w:ins>
          </w:p>
        </w:tc>
      </w:tr>
      <w:tr w:rsidR="00910219" w:rsidRPr="00910219" w14:paraId="7C66E450" w14:textId="77777777" w:rsidTr="00910219">
        <w:trPr>
          <w:trHeight w:val="300"/>
          <w:ins w:id="72528"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2D43D14E" w14:textId="77777777" w:rsidR="00910219" w:rsidRPr="00910219" w:rsidRDefault="00910219" w:rsidP="00910219">
            <w:pPr>
              <w:spacing w:before="0" w:after="0" w:line="240" w:lineRule="auto"/>
              <w:jc w:val="center"/>
              <w:rPr>
                <w:ins w:id="72529" w:author="pete jones" w:date="2022-01-11T16:38:00Z"/>
                <w:rFonts w:ascii="Calibri" w:hAnsi="Calibri" w:cs="Calibri"/>
                <w:color w:val="000000"/>
                <w:sz w:val="22"/>
                <w:szCs w:val="22"/>
              </w:rPr>
            </w:pPr>
            <w:ins w:id="72530"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DC157B5" w14:textId="77777777" w:rsidR="00910219" w:rsidRPr="00910219" w:rsidRDefault="00910219" w:rsidP="00910219">
            <w:pPr>
              <w:spacing w:before="0" w:after="0" w:line="240" w:lineRule="auto"/>
              <w:jc w:val="left"/>
              <w:rPr>
                <w:ins w:id="72531" w:author="pete jones" w:date="2022-01-11T16:38:00Z"/>
                <w:rFonts w:ascii="Calibri" w:hAnsi="Calibri" w:cs="Calibri"/>
                <w:color w:val="000000"/>
                <w:sz w:val="22"/>
                <w:szCs w:val="22"/>
              </w:rPr>
            </w:pPr>
            <w:ins w:id="72532" w:author="pete jones" w:date="2022-01-11T16:38:00Z">
              <w:r w:rsidRPr="00910219">
                <w:rPr>
                  <w:rFonts w:ascii="Calibri" w:hAnsi="Calibri" w:cs="Calibri"/>
                  <w:color w:val="000000"/>
                  <w:sz w:val="22"/>
                  <w:szCs w:val="22"/>
                </w:rPr>
                <w:t>OPTIONS</w:t>
              </w:r>
            </w:ins>
          </w:p>
        </w:tc>
        <w:tc>
          <w:tcPr>
            <w:tcW w:w="432" w:type="dxa"/>
            <w:tcBorders>
              <w:top w:val="nil"/>
              <w:left w:val="nil"/>
              <w:bottom w:val="single" w:sz="4" w:space="0" w:color="auto"/>
              <w:right w:val="single" w:sz="4" w:space="0" w:color="auto"/>
            </w:tcBorders>
            <w:shd w:val="clear" w:color="auto" w:fill="auto"/>
            <w:noWrap/>
            <w:vAlign w:val="bottom"/>
            <w:hideMark/>
          </w:tcPr>
          <w:p w14:paraId="1D4E8157" w14:textId="77777777" w:rsidR="00910219" w:rsidRPr="00910219" w:rsidRDefault="00910219" w:rsidP="00910219">
            <w:pPr>
              <w:spacing w:before="0" w:after="0" w:line="240" w:lineRule="auto"/>
              <w:jc w:val="center"/>
              <w:rPr>
                <w:ins w:id="72533" w:author="pete jones" w:date="2022-01-11T16:38:00Z"/>
                <w:rFonts w:ascii="Calibri" w:hAnsi="Calibri" w:cs="Calibri"/>
                <w:color w:val="000000"/>
                <w:sz w:val="22"/>
                <w:szCs w:val="22"/>
              </w:rPr>
            </w:pPr>
            <w:ins w:id="72534"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C49E20" w14:textId="77777777" w:rsidR="00910219" w:rsidRPr="00910219" w:rsidRDefault="00910219" w:rsidP="00910219">
            <w:pPr>
              <w:spacing w:before="0" w:after="0" w:line="240" w:lineRule="auto"/>
              <w:jc w:val="center"/>
              <w:rPr>
                <w:ins w:id="72535" w:author="pete jones" w:date="2022-01-11T16:38:00Z"/>
                <w:rFonts w:ascii="Calibri" w:hAnsi="Calibri" w:cs="Calibri"/>
                <w:color w:val="000000"/>
                <w:sz w:val="22"/>
                <w:szCs w:val="22"/>
              </w:rPr>
            </w:pPr>
            <w:ins w:id="72536" w:author="pete jones" w:date="2022-01-11T16:38: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CF32250" w14:textId="77777777" w:rsidR="00910219" w:rsidRPr="00910219" w:rsidRDefault="00910219" w:rsidP="00910219">
            <w:pPr>
              <w:spacing w:before="0" w:after="0" w:line="240" w:lineRule="auto"/>
              <w:jc w:val="center"/>
              <w:rPr>
                <w:ins w:id="72537" w:author="pete jones" w:date="2022-01-11T16:38:00Z"/>
                <w:rFonts w:ascii="Calibri" w:hAnsi="Calibri" w:cs="Calibri"/>
                <w:color w:val="000000"/>
                <w:sz w:val="22"/>
                <w:szCs w:val="22"/>
              </w:rPr>
            </w:pPr>
            <w:ins w:id="72538"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785E76" w14:textId="77777777" w:rsidR="00910219" w:rsidRPr="00910219" w:rsidRDefault="00910219" w:rsidP="00910219">
            <w:pPr>
              <w:spacing w:before="0" w:after="0" w:line="240" w:lineRule="auto"/>
              <w:jc w:val="center"/>
              <w:rPr>
                <w:ins w:id="72539" w:author="pete jones" w:date="2022-01-11T16:38:00Z"/>
                <w:rFonts w:ascii="Calibri" w:hAnsi="Calibri" w:cs="Calibri"/>
                <w:color w:val="000000"/>
                <w:sz w:val="22"/>
                <w:szCs w:val="22"/>
              </w:rPr>
            </w:pPr>
            <w:ins w:id="72540"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CC9109" w14:textId="77777777" w:rsidR="00910219" w:rsidRPr="00910219" w:rsidRDefault="00910219" w:rsidP="00910219">
            <w:pPr>
              <w:spacing w:before="0" w:after="0" w:line="240" w:lineRule="auto"/>
              <w:jc w:val="center"/>
              <w:rPr>
                <w:ins w:id="72541" w:author="pete jones" w:date="2022-01-11T16:38:00Z"/>
                <w:rFonts w:ascii="Calibri" w:hAnsi="Calibri" w:cs="Calibri"/>
                <w:color w:val="000000"/>
                <w:sz w:val="22"/>
                <w:szCs w:val="22"/>
              </w:rPr>
            </w:pPr>
            <w:ins w:id="72542"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E4DAA4" w14:textId="77777777" w:rsidR="00910219" w:rsidRPr="00910219" w:rsidRDefault="00910219" w:rsidP="00910219">
            <w:pPr>
              <w:spacing w:before="0" w:after="0" w:line="240" w:lineRule="auto"/>
              <w:jc w:val="center"/>
              <w:rPr>
                <w:ins w:id="72543" w:author="pete jones" w:date="2022-01-11T16:38:00Z"/>
                <w:rFonts w:ascii="Calibri" w:hAnsi="Calibri" w:cs="Calibri"/>
                <w:color w:val="000000"/>
                <w:sz w:val="22"/>
                <w:szCs w:val="22"/>
              </w:rPr>
            </w:pPr>
            <w:ins w:id="7254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A48D4A" w14:textId="77777777" w:rsidR="00910219" w:rsidRPr="00910219" w:rsidRDefault="00910219" w:rsidP="00910219">
            <w:pPr>
              <w:spacing w:before="0" w:after="0" w:line="240" w:lineRule="auto"/>
              <w:jc w:val="center"/>
              <w:rPr>
                <w:ins w:id="72545" w:author="pete jones" w:date="2022-01-11T16:38:00Z"/>
                <w:rFonts w:ascii="Calibri" w:hAnsi="Calibri" w:cs="Calibri"/>
                <w:color w:val="000000"/>
                <w:sz w:val="22"/>
                <w:szCs w:val="22"/>
              </w:rPr>
            </w:pPr>
            <w:ins w:id="7254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CCFCD7" w14:textId="77777777" w:rsidR="00910219" w:rsidRPr="00910219" w:rsidRDefault="00910219" w:rsidP="00910219">
            <w:pPr>
              <w:spacing w:before="0" w:after="0" w:line="240" w:lineRule="auto"/>
              <w:jc w:val="center"/>
              <w:rPr>
                <w:ins w:id="72547" w:author="pete jones" w:date="2022-01-11T16:38:00Z"/>
                <w:rFonts w:ascii="Calibri" w:hAnsi="Calibri" w:cs="Calibri"/>
                <w:color w:val="000000"/>
                <w:sz w:val="22"/>
                <w:szCs w:val="22"/>
              </w:rPr>
            </w:pPr>
            <w:ins w:id="7254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0C9D58" w14:textId="77777777" w:rsidR="00910219" w:rsidRPr="00910219" w:rsidRDefault="00910219" w:rsidP="00910219">
            <w:pPr>
              <w:spacing w:before="0" w:after="0" w:line="240" w:lineRule="auto"/>
              <w:jc w:val="center"/>
              <w:rPr>
                <w:ins w:id="72549" w:author="pete jones" w:date="2022-01-11T16:38:00Z"/>
                <w:rFonts w:ascii="Calibri" w:hAnsi="Calibri" w:cs="Calibri"/>
                <w:color w:val="000000"/>
                <w:sz w:val="22"/>
                <w:szCs w:val="22"/>
              </w:rPr>
            </w:pPr>
            <w:ins w:id="7255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FD1FA0" w14:textId="77777777" w:rsidR="00910219" w:rsidRPr="00910219" w:rsidRDefault="00910219" w:rsidP="00910219">
            <w:pPr>
              <w:spacing w:before="0" w:after="0" w:line="240" w:lineRule="auto"/>
              <w:jc w:val="center"/>
              <w:rPr>
                <w:ins w:id="72551" w:author="pete jones" w:date="2022-01-11T16:38:00Z"/>
                <w:rFonts w:ascii="Calibri" w:hAnsi="Calibri" w:cs="Calibri"/>
                <w:color w:val="000000"/>
                <w:sz w:val="22"/>
                <w:szCs w:val="22"/>
              </w:rPr>
            </w:pPr>
            <w:ins w:id="7255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B2EAC1" w14:textId="77777777" w:rsidR="00910219" w:rsidRPr="00910219" w:rsidRDefault="00910219" w:rsidP="00910219">
            <w:pPr>
              <w:spacing w:before="0" w:after="0" w:line="240" w:lineRule="auto"/>
              <w:jc w:val="center"/>
              <w:rPr>
                <w:ins w:id="72553" w:author="pete jones" w:date="2022-01-11T16:38:00Z"/>
                <w:rFonts w:ascii="Calibri" w:hAnsi="Calibri" w:cs="Calibri"/>
                <w:color w:val="000000"/>
                <w:sz w:val="22"/>
                <w:szCs w:val="22"/>
              </w:rPr>
            </w:pPr>
            <w:ins w:id="72554"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9E4DFB5" w14:textId="77777777" w:rsidR="00910219" w:rsidRPr="00910219" w:rsidRDefault="00910219" w:rsidP="00910219">
            <w:pPr>
              <w:spacing w:before="0" w:after="0" w:line="240" w:lineRule="auto"/>
              <w:jc w:val="center"/>
              <w:rPr>
                <w:ins w:id="72555" w:author="pete jones" w:date="2022-01-11T16:38:00Z"/>
                <w:rFonts w:ascii="Calibri" w:hAnsi="Calibri" w:cs="Calibri"/>
                <w:color w:val="000000"/>
                <w:sz w:val="22"/>
                <w:szCs w:val="22"/>
              </w:rPr>
            </w:pPr>
            <w:ins w:id="72556" w:author="pete jones" w:date="2022-01-11T16:38:00Z">
              <w:r w:rsidRPr="00910219">
                <w:rPr>
                  <w:rFonts w:ascii="Calibri" w:hAnsi="Calibri" w:cs="Calibri"/>
                  <w:color w:val="000000"/>
                  <w:sz w:val="22"/>
                  <w:szCs w:val="22"/>
                </w:rPr>
                <w:t> </w:t>
              </w:r>
            </w:ins>
          </w:p>
        </w:tc>
      </w:tr>
      <w:tr w:rsidR="00910219" w:rsidRPr="00910219" w14:paraId="1B697F1D" w14:textId="77777777" w:rsidTr="00910219">
        <w:trPr>
          <w:trHeight w:val="300"/>
          <w:ins w:id="72557"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1251CECC" w14:textId="77777777" w:rsidR="00910219" w:rsidRPr="00910219" w:rsidRDefault="00910219" w:rsidP="00910219">
            <w:pPr>
              <w:spacing w:before="0" w:after="0" w:line="240" w:lineRule="auto"/>
              <w:jc w:val="center"/>
              <w:rPr>
                <w:ins w:id="72558" w:author="pete jones" w:date="2022-01-11T16:38:00Z"/>
                <w:rFonts w:ascii="Calibri" w:hAnsi="Calibri" w:cs="Calibri"/>
                <w:color w:val="000000"/>
                <w:sz w:val="22"/>
                <w:szCs w:val="22"/>
              </w:rPr>
            </w:pPr>
            <w:ins w:id="72559"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677713CA" w14:textId="77777777" w:rsidR="00910219" w:rsidRPr="00910219" w:rsidRDefault="00910219" w:rsidP="00910219">
            <w:pPr>
              <w:spacing w:before="0" w:after="0" w:line="240" w:lineRule="auto"/>
              <w:jc w:val="left"/>
              <w:rPr>
                <w:ins w:id="72560" w:author="pete jones" w:date="2022-01-11T16:38:00Z"/>
                <w:rFonts w:ascii="Calibri" w:hAnsi="Calibri" w:cs="Calibri"/>
                <w:color w:val="000000"/>
                <w:sz w:val="22"/>
                <w:szCs w:val="22"/>
              </w:rPr>
            </w:pPr>
            <w:ins w:id="72561" w:author="pete jones" w:date="2022-01-11T16:38:00Z">
              <w:r w:rsidRPr="00910219">
                <w:rPr>
                  <w:rFonts w:ascii="Calibri" w:hAnsi="Calibri" w:cs="Calibri"/>
                  <w:color w:val="000000"/>
                  <w:sz w:val="22"/>
                  <w:szCs w:val="22"/>
                </w:rPr>
                <w:t>Fluid Dynamics and Heat Transfer</w:t>
              </w:r>
            </w:ins>
          </w:p>
        </w:tc>
        <w:tc>
          <w:tcPr>
            <w:tcW w:w="432" w:type="dxa"/>
            <w:tcBorders>
              <w:top w:val="nil"/>
              <w:left w:val="nil"/>
              <w:bottom w:val="single" w:sz="4" w:space="0" w:color="auto"/>
              <w:right w:val="single" w:sz="4" w:space="0" w:color="auto"/>
            </w:tcBorders>
            <w:shd w:val="clear" w:color="auto" w:fill="auto"/>
            <w:noWrap/>
            <w:vAlign w:val="bottom"/>
            <w:hideMark/>
          </w:tcPr>
          <w:p w14:paraId="5E3F289D" w14:textId="77777777" w:rsidR="00910219" w:rsidRPr="00910219" w:rsidRDefault="00910219" w:rsidP="00910219">
            <w:pPr>
              <w:spacing w:before="0" w:after="0" w:line="240" w:lineRule="auto"/>
              <w:jc w:val="center"/>
              <w:rPr>
                <w:ins w:id="72562" w:author="pete jones" w:date="2022-01-11T16:38:00Z"/>
                <w:rFonts w:ascii="Calibri" w:hAnsi="Calibri" w:cs="Calibri"/>
                <w:color w:val="000000"/>
                <w:sz w:val="22"/>
                <w:szCs w:val="22"/>
              </w:rPr>
            </w:pPr>
            <w:ins w:id="72563" w:author="pete jones" w:date="2022-01-11T16:3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805EF05" w14:textId="77777777" w:rsidR="00910219" w:rsidRPr="00910219" w:rsidRDefault="00910219" w:rsidP="00910219">
            <w:pPr>
              <w:spacing w:before="0" w:after="0" w:line="240" w:lineRule="auto"/>
              <w:jc w:val="center"/>
              <w:rPr>
                <w:ins w:id="72564" w:author="pete jones" w:date="2022-01-11T16:38:00Z"/>
                <w:rFonts w:ascii="Calibri" w:hAnsi="Calibri" w:cs="Calibri"/>
                <w:color w:val="000000"/>
                <w:sz w:val="22"/>
                <w:szCs w:val="22"/>
              </w:rPr>
            </w:pPr>
            <w:ins w:id="72565"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6AF6071" w14:textId="77777777" w:rsidR="00910219" w:rsidRPr="00910219" w:rsidRDefault="00910219" w:rsidP="00910219">
            <w:pPr>
              <w:spacing w:before="0" w:after="0" w:line="240" w:lineRule="auto"/>
              <w:jc w:val="center"/>
              <w:rPr>
                <w:ins w:id="72566" w:author="pete jones" w:date="2022-01-11T16:38:00Z"/>
                <w:rFonts w:ascii="Calibri" w:hAnsi="Calibri" w:cs="Calibri"/>
                <w:color w:val="000000"/>
                <w:sz w:val="22"/>
                <w:szCs w:val="22"/>
              </w:rPr>
            </w:pPr>
            <w:ins w:id="72567"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113AFC9" w14:textId="77777777" w:rsidR="00910219" w:rsidRPr="00910219" w:rsidRDefault="00910219" w:rsidP="00910219">
            <w:pPr>
              <w:spacing w:before="0" w:after="0" w:line="240" w:lineRule="auto"/>
              <w:jc w:val="center"/>
              <w:rPr>
                <w:ins w:id="72568" w:author="pete jones" w:date="2022-01-11T16:38:00Z"/>
                <w:rFonts w:ascii="Calibri" w:hAnsi="Calibri" w:cs="Calibri"/>
                <w:color w:val="000000"/>
                <w:sz w:val="22"/>
                <w:szCs w:val="22"/>
              </w:rPr>
            </w:pPr>
            <w:ins w:id="72569"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4B789B" w14:textId="77777777" w:rsidR="00910219" w:rsidRPr="00910219" w:rsidRDefault="00910219" w:rsidP="00910219">
            <w:pPr>
              <w:spacing w:before="0" w:after="0" w:line="240" w:lineRule="auto"/>
              <w:jc w:val="center"/>
              <w:rPr>
                <w:ins w:id="72570" w:author="pete jones" w:date="2022-01-11T16:38:00Z"/>
                <w:rFonts w:ascii="Calibri" w:hAnsi="Calibri" w:cs="Calibri"/>
                <w:color w:val="000000"/>
                <w:sz w:val="22"/>
                <w:szCs w:val="22"/>
              </w:rPr>
            </w:pPr>
            <w:ins w:id="72571"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5E89D4" w14:textId="77777777" w:rsidR="00910219" w:rsidRPr="00910219" w:rsidRDefault="00910219" w:rsidP="00910219">
            <w:pPr>
              <w:spacing w:before="0" w:after="0" w:line="240" w:lineRule="auto"/>
              <w:jc w:val="center"/>
              <w:rPr>
                <w:ins w:id="72572" w:author="pete jones" w:date="2022-01-11T16:38:00Z"/>
                <w:rFonts w:ascii="Calibri" w:hAnsi="Calibri" w:cs="Calibri"/>
                <w:color w:val="000000"/>
                <w:sz w:val="22"/>
                <w:szCs w:val="22"/>
              </w:rPr>
            </w:pPr>
            <w:ins w:id="7257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DA7AB5" w14:textId="77777777" w:rsidR="00910219" w:rsidRPr="00910219" w:rsidRDefault="00910219" w:rsidP="00910219">
            <w:pPr>
              <w:spacing w:before="0" w:after="0" w:line="240" w:lineRule="auto"/>
              <w:jc w:val="center"/>
              <w:rPr>
                <w:ins w:id="72574" w:author="pete jones" w:date="2022-01-11T16:38:00Z"/>
                <w:rFonts w:ascii="Calibri" w:hAnsi="Calibri" w:cs="Calibri"/>
                <w:color w:val="000000"/>
                <w:sz w:val="22"/>
                <w:szCs w:val="22"/>
              </w:rPr>
            </w:pPr>
            <w:ins w:id="7257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A252C9" w14:textId="77777777" w:rsidR="00910219" w:rsidRPr="00910219" w:rsidRDefault="00910219" w:rsidP="00910219">
            <w:pPr>
              <w:spacing w:before="0" w:after="0" w:line="240" w:lineRule="auto"/>
              <w:jc w:val="center"/>
              <w:rPr>
                <w:ins w:id="72576" w:author="pete jones" w:date="2022-01-11T16:38:00Z"/>
                <w:rFonts w:ascii="Calibri" w:hAnsi="Calibri" w:cs="Calibri"/>
                <w:color w:val="000000"/>
                <w:sz w:val="22"/>
                <w:szCs w:val="22"/>
              </w:rPr>
            </w:pPr>
            <w:ins w:id="7257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4ECB8D" w14:textId="77777777" w:rsidR="00910219" w:rsidRPr="00910219" w:rsidRDefault="00910219" w:rsidP="00910219">
            <w:pPr>
              <w:spacing w:before="0" w:after="0" w:line="240" w:lineRule="auto"/>
              <w:jc w:val="center"/>
              <w:rPr>
                <w:ins w:id="72578" w:author="pete jones" w:date="2022-01-11T16:38:00Z"/>
                <w:rFonts w:ascii="Calibri" w:hAnsi="Calibri" w:cs="Calibri"/>
                <w:color w:val="000000"/>
                <w:sz w:val="22"/>
                <w:szCs w:val="22"/>
              </w:rPr>
            </w:pPr>
            <w:ins w:id="7257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E3B498" w14:textId="77777777" w:rsidR="00910219" w:rsidRPr="00910219" w:rsidRDefault="00910219" w:rsidP="00910219">
            <w:pPr>
              <w:spacing w:before="0" w:after="0" w:line="240" w:lineRule="auto"/>
              <w:jc w:val="center"/>
              <w:rPr>
                <w:ins w:id="72580" w:author="pete jones" w:date="2022-01-11T16:38:00Z"/>
                <w:rFonts w:ascii="Calibri" w:hAnsi="Calibri" w:cs="Calibri"/>
                <w:color w:val="000000"/>
                <w:sz w:val="22"/>
                <w:szCs w:val="22"/>
              </w:rPr>
            </w:pPr>
            <w:ins w:id="7258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93F2EC" w14:textId="77777777" w:rsidR="00910219" w:rsidRPr="00910219" w:rsidRDefault="00910219" w:rsidP="00910219">
            <w:pPr>
              <w:spacing w:before="0" w:after="0" w:line="240" w:lineRule="auto"/>
              <w:jc w:val="center"/>
              <w:rPr>
                <w:ins w:id="72582" w:author="pete jones" w:date="2022-01-11T16:38:00Z"/>
                <w:rFonts w:ascii="Calibri" w:hAnsi="Calibri" w:cs="Calibri"/>
                <w:color w:val="000000"/>
                <w:sz w:val="22"/>
                <w:szCs w:val="22"/>
              </w:rPr>
            </w:pPr>
            <w:ins w:id="72583"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9DB416A" w14:textId="77777777" w:rsidR="00910219" w:rsidRPr="00910219" w:rsidRDefault="00910219" w:rsidP="00910219">
            <w:pPr>
              <w:spacing w:before="0" w:after="0" w:line="240" w:lineRule="auto"/>
              <w:jc w:val="center"/>
              <w:rPr>
                <w:ins w:id="72584" w:author="pete jones" w:date="2022-01-11T16:38:00Z"/>
                <w:rFonts w:ascii="Calibri" w:hAnsi="Calibri" w:cs="Calibri"/>
                <w:color w:val="000000"/>
                <w:sz w:val="22"/>
                <w:szCs w:val="22"/>
              </w:rPr>
            </w:pPr>
            <w:ins w:id="72585" w:author="pete jones" w:date="2022-01-11T16:38:00Z">
              <w:r w:rsidRPr="00910219">
                <w:rPr>
                  <w:rFonts w:ascii="Calibri" w:hAnsi="Calibri" w:cs="Calibri"/>
                  <w:color w:val="000000"/>
                  <w:sz w:val="22"/>
                  <w:szCs w:val="22"/>
                </w:rPr>
                <w:t> </w:t>
              </w:r>
            </w:ins>
          </w:p>
        </w:tc>
      </w:tr>
      <w:tr w:rsidR="00910219" w:rsidRPr="00910219" w14:paraId="4DEBE4B4" w14:textId="77777777" w:rsidTr="00910219">
        <w:trPr>
          <w:trHeight w:val="300"/>
          <w:ins w:id="72586"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393E3BD3" w14:textId="77777777" w:rsidR="00910219" w:rsidRPr="00910219" w:rsidRDefault="00910219" w:rsidP="00910219">
            <w:pPr>
              <w:spacing w:before="0" w:after="0" w:line="240" w:lineRule="auto"/>
              <w:jc w:val="center"/>
              <w:rPr>
                <w:ins w:id="72587" w:author="pete jones" w:date="2022-01-11T16:38:00Z"/>
                <w:rFonts w:ascii="Calibri" w:hAnsi="Calibri" w:cs="Calibri"/>
                <w:color w:val="000000"/>
                <w:sz w:val="22"/>
                <w:szCs w:val="22"/>
              </w:rPr>
            </w:pPr>
            <w:ins w:id="72588"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389E1A6" w14:textId="77777777" w:rsidR="00910219" w:rsidRPr="00910219" w:rsidRDefault="00910219" w:rsidP="00910219">
            <w:pPr>
              <w:spacing w:before="0" w:after="0" w:line="240" w:lineRule="auto"/>
              <w:jc w:val="left"/>
              <w:rPr>
                <w:ins w:id="72589" w:author="pete jones" w:date="2022-01-11T16:38:00Z"/>
                <w:rFonts w:ascii="Calibri" w:hAnsi="Calibri" w:cs="Calibri"/>
                <w:color w:val="000000"/>
                <w:sz w:val="22"/>
                <w:szCs w:val="22"/>
              </w:rPr>
            </w:pPr>
            <w:ins w:id="72590" w:author="pete jones" w:date="2022-01-11T16:38:00Z">
              <w:r w:rsidRPr="00910219">
                <w:rPr>
                  <w:rFonts w:ascii="Calibri" w:hAnsi="Calibri" w:cs="Calibri"/>
                  <w:color w:val="000000"/>
                  <w:sz w:val="22"/>
                  <w:szCs w:val="22"/>
                </w:rPr>
                <w:t>Thermodynamics</w:t>
              </w:r>
            </w:ins>
          </w:p>
        </w:tc>
        <w:tc>
          <w:tcPr>
            <w:tcW w:w="432" w:type="dxa"/>
            <w:tcBorders>
              <w:top w:val="nil"/>
              <w:left w:val="nil"/>
              <w:bottom w:val="single" w:sz="4" w:space="0" w:color="auto"/>
              <w:right w:val="single" w:sz="4" w:space="0" w:color="auto"/>
            </w:tcBorders>
            <w:shd w:val="clear" w:color="auto" w:fill="auto"/>
            <w:noWrap/>
            <w:vAlign w:val="bottom"/>
            <w:hideMark/>
          </w:tcPr>
          <w:p w14:paraId="7BA26888" w14:textId="77777777" w:rsidR="00910219" w:rsidRPr="00910219" w:rsidRDefault="00910219" w:rsidP="00910219">
            <w:pPr>
              <w:spacing w:before="0" w:after="0" w:line="240" w:lineRule="auto"/>
              <w:jc w:val="center"/>
              <w:rPr>
                <w:ins w:id="72591" w:author="pete jones" w:date="2022-01-11T16:38:00Z"/>
                <w:rFonts w:ascii="Calibri" w:hAnsi="Calibri" w:cs="Calibri"/>
                <w:color w:val="000000"/>
                <w:sz w:val="22"/>
                <w:szCs w:val="22"/>
              </w:rPr>
            </w:pPr>
            <w:ins w:id="72592" w:author="pete jones" w:date="2022-01-11T16:3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0911156" w14:textId="77777777" w:rsidR="00910219" w:rsidRPr="00910219" w:rsidRDefault="00910219" w:rsidP="00910219">
            <w:pPr>
              <w:spacing w:before="0" w:after="0" w:line="240" w:lineRule="auto"/>
              <w:jc w:val="center"/>
              <w:rPr>
                <w:ins w:id="72593" w:author="pete jones" w:date="2022-01-11T16:38:00Z"/>
                <w:rFonts w:ascii="Calibri" w:hAnsi="Calibri" w:cs="Calibri"/>
                <w:color w:val="000000"/>
                <w:sz w:val="22"/>
                <w:szCs w:val="22"/>
              </w:rPr>
            </w:pPr>
            <w:ins w:id="72594"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852C151" w14:textId="77777777" w:rsidR="00910219" w:rsidRPr="00910219" w:rsidRDefault="00910219" w:rsidP="00910219">
            <w:pPr>
              <w:spacing w:before="0" w:after="0" w:line="240" w:lineRule="auto"/>
              <w:jc w:val="center"/>
              <w:rPr>
                <w:ins w:id="72595" w:author="pete jones" w:date="2022-01-11T16:38:00Z"/>
                <w:rFonts w:ascii="Calibri" w:hAnsi="Calibri" w:cs="Calibri"/>
                <w:color w:val="000000"/>
                <w:sz w:val="22"/>
                <w:szCs w:val="22"/>
              </w:rPr>
            </w:pPr>
            <w:ins w:id="72596"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CF3FA8" w14:textId="77777777" w:rsidR="00910219" w:rsidRPr="00910219" w:rsidRDefault="00910219" w:rsidP="00910219">
            <w:pPr>
              <w:spacing w:before="0" w:after="0" w:line="240" w:lineRule="auto"/>
              <w:jc w:val="center"/>
              <w:rPr>
                <w:ins w:id="72597" w:author="pete jones" w:date="2022-01-11T16:38:00Z"/>
                <w:rFonts w:ascii="Calibri" w:hAnsi="Calibri" w:cs="Calibri"/>
                <w:color w:val="000000"/>
                <w:sz w:val="22"/>
                <w:szCs w:val="22"/>
              </w:rPr>
            </w:pPr>
            <w:ins w:id="72598"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EC9D3FE" w14:textId="77777777" w:rsidR="00910219" w:rsidRPr="00910219" w:rsidRDefault="00910219" w:rsidP="00910219">
            <w:pPr>
              <w:spacing w:before="0" w:after="0" w:line="240" w:lineRule="auto"/>
              <w:jc w:val="center"/>
              <w:rPr>
                <w:ins w:id="72599" w:author="pete jones" w:date="2022-01-11T16:38:00Z"/>
                <w:rFonts w:ascii="Calibri" w:hAnsi="Calibri" w:cs="Calibri"/>
                <w:color w:val="000000"/>
                <w:sz w:val="22"/>
                <w:szCs w:val="22"/>
              </w:rPr>
            </w:pPr>
            <w:ins w:id="72600"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D68772" w14:textId="77777777" w:rsidR="00910219" w:rsidRPr="00910219" w:rsidRDefault="00910219" w:rsidP="00910219">
            <w:pPr>
              <w:spacing w:before="0" w:after="0" w:line="240" w:lineRule="auto"/>
              <w:jc w:val="center"/>
              <w:rPr>
                <w:ins w:id="72601" w:author="pete jones" w:date="2022-01-11T16:38:00Z"/>
                <w:rFonts w:ascii="Calibri" w:hAnsi="Calibri" w:cs="Calibri"/>
                <w:color w:val="000000"/>
                <w:sz w:val="22"/>
                <w:szCs w:val="22"/>
              </w:rPr>
            </w:pPr>
            <w:ins w:id="7260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1707E4" w14:textId="77777777" w:rsidR="00910219" w:rsidRPr="00910219" w:rsidRDefault="00910219" w:rsidP="00910219">
            <w:pPr>
              <w:spacing w:before="0" w:after="0" w:line="240" w:lineRule="auto"/>
              <w:jc w:val="center"/>
              <w:rPr>
                <w:ins w:id="72603" w:author="pete jones" w:date="2022-01-11T16:38:00Z"/>
                <w:rFonts w:ascii="Calibri" w:hAnsi="Calibri" w:cs="Calibri"/>
                <w:color w:val="000000"/>
                <w:sz w:val="22"/>
                <w:szCs w:val="22"/>
              </w:rPr>
            </w:pPr>
            <w:ins w:id="7260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9689BF" w14:textId="77777777" w:rsidR="00910219" w:rsidRPr="00910219" w:rsidRDefault="00910219" w:rsidP="00910219">
            <w:pPr>
              <w:spacing w:before="0" w:after="0" w:line="240" w:lineRule="auto"/>
              <w:jc w:val="center"/>
              <w:rPr>
                <w:ins w:id="72605" w:author="pete jones" w:date="2022-01-11T16:38:00Z"/>
                <w:rFonts w:ascii="Calibri" w:hAnsi="Calibri" w:cs="Calibri"/>
                <w:color w:val="000000"/>
                <w:sz w:val="22"/>
                <w:szCs w:val="22"/>
              </w:rPr>
            </w:pPr>
            <w:ins w:id="7260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2F4F03" w14:textId="77777777" w:rsidR="00910219" w:rsidRPr="00910219" w:rsidRDefault="00910219" w:rsidP="00910219">
            <w:pPr>
              <w:spacing w:before="0" w:after="0" w:line="240" w:lineRule="auto"/>
              <w:jc w:val="center"/>
              <w:rPr>
                <w:ins w:id="72607" w:author="pete jones" w:date="2022-01-11T16:38:00Z"/>
                <w:rFonts w:ascii="Calibri" w:hAnsi="Calibri" w:cs="Calibri"/>
                <w:color w:val="000000"/>
                <w:sz w:val="22"/>
                <w:szCs w:val="22"/>
              </w:rPr>
            </w:pPr>
            <w:ins w:id="7260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F6EBC6" w14:textId="77777777" w:rsidR="00910219" w:rsidRPr="00910219" w:rsidRDefault="00910219" w:rsidP="00910219">
            <w:pPr>
              <w:spacing w:before="0" w:after="0" w:line="240" w:lineRule="auto"/>
              <w:jc w:val="center"/>
              <w:rPr>
                <w:ins w:id="72609" w:author="pete jones" w:date="2022-01-11T16:38:00Z"/>
                <w:rFonts w:ascii="Calibri" w:hAnsi="Calibri" w:cs="Calibri"/>
                <w:color w:val="000000"/>
                <w:sz w:val="22"/>
                <w:szCs w:val="22"/>
              </w:rPr>
            </w:pPr>
            <w:ins w:id="7261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BFE1EC" w14:textId="77777777" w:rsidR="00910219" w:rsidRPr="00910219" w:rsidRDefault="00910219" w:rsidP="00910219">
            <w:pPr>
              <w:spacing w:before="0" w:after="0" w:line="240" w:lineRule="auto"/>
              <w:jc w:val="center"/>
              <w:rPr>
                <w:ins w:id="72611" w:author="pete jones" w:date="2022-01-11T16:38:00Z"/>
                <w:rFonts w:ascii="Calibri" w:hAnsi="Calibri" w:cs="Calibri"/>
                <w:color w:val="000000"/>
                <w:sz w:val="22"/>
                <w:szCs w:val="22"/>
              </w:rPr>
            </w:pPr>
            <w:ins w:id="72612"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84AF027" w14:textId="77777777" w:rsidR="00910219" w:rsidRPr="00910219" w:rsidRDefault="00910219" w:rsidP="00910219">
            <w:pPr>
              <w:spacing w:before="0" w:after="0" w:line="240" w:lineRule="auto"/>
              <w:jc w:val="center"/>
              <w:rPr>
                <w:ins w:id="72613" w:author="pete jones" w:date="2022-01-11T16:38:00Z"/>
                <w:rFonts w:ascii="Calibri" w:hAnsi="Calibri" w:cs="Calibri"/>
                <w:color w:val="000000"/>
                <w:sz w:val="22"/>
                <w:szCs w:val="22"/>
              </w:rPr>
            </w:pPr>
            <w:ins w:id="72614" w:author="pete jones" w:date="2022-01-11T16:38:00Z">
              <w:r w:rsidRPr="00910219">
                <w:rPr>
                  <w:rFonts w:ascii="Calibri" w:hAnsi="Calibri" w:cs="Calibri"/>
                  <w:color w:val="000000"/>
                  <w:sz w:val="22"/>
                  <w:szCs w:val="22"/>
                </w:rPr>
                <w:t> </w:t>
              </w:r>
            </w:ins>
          </w:p>
        </w:tc>
      </w:tr>
      <w:tr w:rsidR="00910219" w:rsidRPr="00910219" w14:paraId="6AD49F5D" w14:textId="77777777" w:rsidTr="00910219">
        <w:trPr>
          <w:trHeight w:val="300"/>
          <w:ins w:id="72615"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6DB1B3BD" w14:textId="77777777" w:rsidR="00910219" w:rsidRPr="00910219" w:rsidRDefault="00910219" w:rsidP="00910219">
            <w:pPr>
              <w:spacing w:before="0" w:after="0" w:line="240" w:lineRule="auto"/>
              <w:jc w:val="center"/>
              <w:rPr>
                <w:ins w:id="72616" w:author="pete jones" w:date="2022-01-11T16:38:00Z"/>
                <w:rFonts w:ascii="Calibri" w:hAnsi="Calibri" w:cs="Calibri"/>
                <w:color w:val="000000"/>
                <w:sz w:val="22"/>
                <w:szCs w:val="22"/>
              </w:rPr>
            </w:pPr>
            <w:ins w:id="72617"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55495E82" w14:textId="77777777" w:rsidR="00910219" w:rsidRPr="00910219" w:rsidRDefault="00910219" w:rsidP="00910219">
            <w:pPr>
              <w:spacing w:before="0" w:after="0" w:line="240" w:lineRule="auto"/>
              <w:jc w:val="left"/>
              <w:rPr>
                <w:ins w:id="72618" w:author="pete jones" w:date="2022-01-11T16:38:00Z"/>
                <w:rFonts w:ascii="Calibri" w:hAnsi="Calibri" w:cs="Calibri"/>
                <w:color w:val="000000"/>
                <w:sz w:val="22"/>
                <w:szCs w:val="22"/>
              </w:rPr>
            </w:pPr>
            <w:ins w:id="72619" w:author="pete jones" w:date="2022-01-11T16:38:00Z">
              <w:r w:rsidRPr="00910219">
                <w:rPr>
                  <w:rFonts w:ascii="Calibri" w:hAnsi="Calibri" w:cs="Calibri"/>
                  <w:color w:val="000000"/>
                  <w:sz w:val="22"/>
                  <w:szCs w:val="22"/>
                </w:rPr>
                <w:t>Materials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7ABB7D03" w14:textId="77777777" w:rsidR="00910219" w:rsidRPr="00910219" w:rsidRDefault="00910219" w:rsidP="00910219">
            <w:pPr>
              <w:spacing w:before="0" w:after="0" w:line="240" w:lineRule="auto"/>
              <w:jc w:val="center"/>
              <w:rPr>
                <w:ins w:id="72620" w:author="pete jones" w:date="2022-01-11T16:38:00Z"/>
                <w:rFonts w:ascii="Calibri" w:hAnsi="Calibri" w:cs="Calibri"/>
                <w:color w:val="000000"/>
                <w:sz w:val="22"/>
                <w:szCs w:val="22"/>
              </w:rPr>
            </w:pPr>
            <w:ins w:id="72621" w:author="pete jones" w:date="2022-01-11T16:38: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5B7C97D" w14:textId="77777777" w:rsidR="00910219" w:rsidRPr="00910219" w:rsidRDefault="00910219" w:rsidP="00910219">
            <w:pPr>
              <w:spacing w:before="0" w:after="0" w:line="240" w:lineRule="auto"/>
              <w:jc w:val="center"/>
              <w:rPr>
                <w:ins w:id="72622" w:author="pete jones" w:date="2022-01-11T16:38:00Z"/>
                <w:rFonts w:ascii="Calibri" w:hAnsi="Calibri" w:cs="Calibri"/>
                <w:color w:val="000000"/>
                <w:sz w:val="22"/>
                <w:szCs w:val="22"/>
              </w:rPr>
            </w:pPr>
            <w:ins w:id="72623"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6B97B60" w14:textId="77777777" w:rsidR="00910219" w:rsidRPr="00910219" w:rsidRDefault="00910219" w:rsidP="00910219">
            <w:pPr>
              <w:spacing w:before="0" w:after="0" w:line="240" w:lineRule="auto"/>
              <w:jc w:val="center"/>
              <w:rPr>
                <w:ins w:id="72624" w:author="pete jones" w:date="2022-01-11T16:38:00Z"/>
                <w:rFonts w:ascii="Calibri" w:hAnsi="Calibri" w:cs="Calibri"/>
                <w:color w:val="000000"/>
                <w:sz w:val="22"/>
                <w:szCs w:val="22"/>
              </w:rPr>
            </w:pPr>
            <w:ins w:id="72625"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BF1034" w14:textId="77777777" w:rsidR="00910219" w:rsidRPr="00910219" w:rsidRDefault="00910219" w:rsidP="00910219">
            <w:pPr>
              <w:spacing w:before="0" w:after="0" w:line="240" w:lineRule="auto"/>
              <w:jc w:val="center"/>
              <w:rPr>
                <w:ins w:id="72626" w:author="pete jones" w:date="2022-01-11T16:38:00Z"/>
                <w:rFonts w:ascii="Calibri" w:hAnsi="Calibri" w:cs="Calibri"/>
                <w:color w:val="000000"/>
                <w:sz w:val="22"/>
                <w:szCs w:val="22"/>
              </w:rPr>
            </w:pPr>
            <w:ins w:id="72627"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DD7E51" w14:textId="77777777" w:rsidR="00910219" w:rsidRPr="00910219" w:rsidRDefault="00910219" w:rsidP="00910219">
            <w:pPr>
              <w:spacing w:before="0" w:after="0" w:line="240" w:lineRule="auto"/>
              <w:jc w:val="center"/>
              <w:rPr>
                <w:ins w:id="72628" w:author="pete jones" w:date="2022-01-11T16:38:00Z"/>
                <w:rFonts w:ascii="Calibri" w:hAnsi="Calibri" w:cs="Calibri"/>
                <w:color w:val="000000"/>
                <w:sz w:val="22"/>
                <w:szCs w:val="22"/>
              </w:rPr>
            </w:pPr>
            <w:ins w:id="72629"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C43EB0C" w14:textId="77777777" w:rsidR="00910219" w:rsidRPr="00910219" w:rsidRDefault="00910219" w:rsidP="00910219">
            <w:pPr>
              <w:spacing w:before="0" w:after="0" w:line="240" w:lineRule="auto"/>
              <w:jc w:val="center"/>
              <w:rPr>
                <w:ins w:id="72630" w:author="pete jones" w:date="2022-01-11T16:38:00Z"/>
                <w:rFonts w:ascii="Calibri" w:hAnsi="Calibri" w:cs="Calibri"/>
                <w:color w:val="000000"/>
                <w:sz w:val="22"/>
                <w:szCs w:val="22"/>
              </w:rPr>
            </w:pPr>
            <w:ins w:id="7263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9D34DA" w14:textId="77777777" w:rsidR="00910219" w:rsidRPr="00910219" w:rsidRDefault="00910219" w:rsidP="00910219">
            <w:pPr>
              <w:spacing w:before="0" w:after="0" w:line="240" w:lineRule="auto"/>
              <w:jc w:val="center"/>
              <w:rPr>
                <w:ins w:id="72632" w:author="pete jones" w:date="2022-01-11T16:38:00Z"/>
                <w:rFonts w:ascii="Calibri" w:hAnsi="Calibri" w:cs="Calibri"/>
                <w:color w:val="000000"/>
                <w:sz w:val="22"/>
                <w:szCs w:val="22"/>
              </w:rPr>
            </w:pPr>
            <w:ins w:id="7263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017506" w14:textId="77777777" w:rsidR="00910219" w:rsidRPr="00910219" w:rsidRDefault="00910219" w:rsidP="00910219">
            <w:pPr>
              <w:spacing w:before="0" w:after="0" w:line="240" w:lineRule="auto"/>
              <w:jc w:val="center"/>
              <w:rPr>
                <w:ins w:id="72634" w:author="pete jones" w:date="2022-01-11T16:38:00Z"/>
                <w:rFonts w:ascii="Calibri" w:hAnsi="Calibri" w:cs="Calibri"/>
                <w:color w:val="000000"/>
                <w:sz w:val="22"/>
                <w:szCs w:val="22"/>
              </w:rPr>
            </w:pPr>
            <w:ins w:id="7263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F33B41" w14:textId="77777777" w:rsidR="00910219" w:rsidRPr="00910219" w:rsidRDefault="00910219" w:rsidP="00910219">
            <w:pPr>
              <w:spacing w:before="0" w:after="0" w:line="240" w:lineRule="auto"/>
              <w:jc w:val="center"/>
              <w:rPr>
                <w:ins w:id="72636" w:author="pete jones" w:date="2022-01-11T16:38:00Z"/>
                <w:rFonts w:ascii="Calibri" w:hAnsi="Calibri" w:cs="Calibri"/>
                <w:color w:val="000000"/>
                <w:sz w:val="22"/>
                <w:szCs w:val="22"/>
              </w:rPr>
            </w:pPr>
            <w:ins w:id="7263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34D871" w14:textId="77777777" w:rsidR="00910219" w:rsidRPr="00910219" w:rsidRDefault="00910219" w:rsidP="00910219">
            <w:pPr>
              <w:spacing w:before="0" w:after="0" w:line="240" w:lineRule="auto"/>
              <w:jc w:val="center"/>
              <w:rPr>
                <w:ins w:id="72638" w:author="pete jones" w:date="2022-01-11T16:38:00Z"/>
                <w:rFonts w:ascii="Calibri" w:hAnsi="Calibri" w:cs="Calibri"/>
                <w:color w:val="000000"/>
                <w:sz w:val="22"/>
                <w:szCs w:val="22"/>
              </w:rPr>
            </w:pPr>
            <w:ins w:id="7263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607137" w14:textId="77777777" w:rsidR="00910219" w:rsidRPr="00910219" w:rsidRDefault="00910219" w:rsidP="00910219">
            <w:pPr>
              <w:spacing w:before="0" w:after="0" w:line="240" w:lineRule="auto"/>
              <w:jc w:val="center"/>
              <w:rPr>
                <w:ins w:id="72640" w:author="pete jones" w:date="2022-01-11T16:38:00Z"/>
                <w:rFonts w:ascii="Calibri" w:hAnsi="Calibri" w:cs="Calibri"/>
                <w:color w:val="000000"/>
                <w:sz w:val="22"/>
                <w:szCs w:val="22"/>
              </w:rPr>
            </w:pPr>
            <w:ins w:id="72641"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2E44915" w14:textId="77777777" w:rsidR="00910219" w:rsidRPr="00910219" w:rsidRDefault="00910219" w:rsidP="00910219">
            <w:pPr>
              <w:spacing w:before="0" w:after="0" w:line="240" w:lineRule="auto"/>
              <w:jc w:val="center"/>
              <w:rPr>
                <w:ins w:id="72642" w:author="pete jones" w:date="2022-01-11T16:38:00Z"/>
                <w:rFonts w:ascii="Calibri" w:hAnsi="Calibri" w:cs="Calibri"/>
                <w:color w:val="000000"/>
                <w:sz w:val="22"/>
                <w:szCs w:val="22"/>
              </w:rPr>
            </w:pPr>
            <w:ins w:id="72643" w:author="pete jones" w:date="2022-01-11T16:38:00Z">
              <w:r w:rsidRPr="00910219">
                <w:rPr>
                  <w:rFonts w:ascii="Calibri" w:hAnsi="Calibri" w:cs="Calibri"/>
                  <w:color w:val="000000"/>
                  <w:sz w:val="22"/>
                  <w:szCs w:val="22"/>
                </w:rPr>
                <w:t> </w:t>
              </w:r>
            </w:ins>
          </w:p>
        </w:tc>
      </w:tr>
      <w:tr w:rsidR="00910219" w:rsidRPr="00910219" w14:paraId="273CA3B2" w14:textId="77777777" w:rsidTr="00910219">
        <w:trPr>
          <w:trHeight w:val="300"/>
          <w:ins w:id="72644"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79F2B2D6" w14:textId="77777777" w:rsidR="00910219" w:rsidRPr="00910219" w:rsidRDefault="00910219" w:rsidP="00910219">
            <w:pPr>
              <w:spacing w:before="0" w:after="0" w:line="240" w:lineRule="auto"/>
              <w:jc w:val="center"/>
              <w:rPr>
                <w:ins w:id="72645" w:author="pete jones" w:date="2022-01-11T16:38:00Z"/>
                <w:rFonts w:ascii="Calibri" w:hAnsi="Calibri" w:cs="Calibri"/>
                <w:color w:val="000000"/>
                <w:sz w:val="22"/>
                <w:szCs w:val="22"/>
              </w:rPr>
            </w:pPr>
            <w:ins w:id="72646"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6EC3A5EA" w14:textId="77777777" w:rsidR="00910219" w:rsidRPr="00910219" w:rsidRDefault="00910219" w:rsidP="00910219">
            <w:pPr>
              <w:spacing w:before="0" w:after="0" w:line="240" w:lineRule="auto"/>
              <w:jc w:val="left"/>
              <w:rPr>
                <w:ins w:id="72647" w:author="pete jones" w:date="2022-01-11T16:38:00Z"/>
                <w:rFonts w:ascii="Calibri" w:hAnsi="Calibri" w:cs="Calibri"/>
                <w:color w:val="000000"/>
                <w:sz w:val="22"/>
                <w:szCs w:val="22"/>
              </w:rPr>
            </w:pPr>
            <w:ins w:id="72648" w:author="pete jones" w:date="2022-01-11T16:38:00Z">
              <w:r w:rsidRPr="00910219">
                <w:rPr>
                  <w:rFonts w:ascii="Calibri" w:hAnsi="Calibri" w:cs="Calibri"/>
                  <w:color w:val="000000"/>
                  <w:sz w:val="22"/>
                  <w:szCs w:val="22"/>
                </w:rPr>
                <w:t>Structural Integrity</w:t>
              </w:r>
            </w:ins>
          </w:p>
        </w:tc>
        <w:tc>
          <w:tcPr>
            <w:tcW w:w="432" w:type="dxa"/>
            <w:tcBorders>
              <w:top w:val="nil"/>
              <w:left w:val="nil"/>
              <w:bottom w:val="single" w:sz="4" w:space="0" w:color="auto"/>
              <w:right w:val="single" w:sz="4" w:space="0" w:color="auto"/>
            </w:tcBorders>
            <w:shd w:val="clear" w:color="auto" w:fill="auto"/>
            <w:noWrap/>
            <w:vAlign w:val="bottom"/>
            <w:hideMark/>
          </w:tcPr>
          <w:p w14:paraId="62C0EAAE" w14:textId="77777777" w:rsidR="00910219" w:rsidRPr="00910219" w:rsidRDefault="00910219" w:rsidP="00910219">
            <w:pPr>
              <w:spacing w:before="0" w:after="0" w:line="240" w:lineRule="auto"/>
              <w:jc w:val="center"/>
              <w:rPr>
                <w:ins w:id="72649" w:author="pete jones" w:date="2022-01-11T16:38:00Z"/>
                <w:rFonts w:ascii="Calibri" w:hAnsi="Calibri" w:cs="Calibri"/>
                <w:color w:val="000000"/>
                <w:sz w:val="22"/>
                <w:szCs w:val="22"/>
              </w:rPr>
            </w:pPr>
            <w:ins w:id="72650" w:author="pete jones" w:date="2022-01-11T16:3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DF80BFA" w14:textId="77777777" w:rsidR="00910219" w:rsidRPr="00910219" w:rsidRDefault="00910219" w:rsidP="00910219">
            <w:pPr>
              <w:spacing w:before="0" w:after="0" w:line="240" w:lineRule="auto"/>
              <w:jc w:val="center"/>
              <w:rPr>
                <w:ins w:id="72651" w:author="pete jones" w:date="2022-01-11T16:38:00Z"/>
                <w:rFonts w:ascii="Calibri" w:hAnsi="Calibri" w:cs="Calibri"/>
                <w:color w:val="000000"/>
                <w:sz w:val="22"/>
                <w:szCs w:val="22"/>
              </w:rPr>
            </w:pPr>
            <w:ins w:id="72652"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4FF02579" w14:textId="77777777" w:rsidR="00910219" w:rsidRPr="00910219" w:rsidRDefault="00910219" w:rsidP="00910219">
            <w:pPr>
              <w:spacing w:before="0" w:after="0" w:line="240" w:lineRule="auto"/>
              <w:jc w:val="center"/>
              <w:rPr>
                <w:ins w:id="72653" w:author="pete jones" w:date="2022-01-11T16:38:00Z"/>
                <w:rFonts w:ascii="Calibri" w:hAnsi="Calibri" w:cs="Calibri"/>
                <w:color w:val="000000"/>
                <w:sz w:val="22"/>
                <w:szCs w:val="22"/>
              </w:rPr>
            </w:pPr>
            <w:ins w:id="72654"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DA80E0" w14:textId="77777777" w:rsidR="00910219" w:rsidRPr="00910219" w:rsidRDefault="00910219" w:rsidP="00910219">
            <w:pPr>
              <w:spacing w:before="0" w:after="0" w:line="240" w:lineRule="auto"/>
              <w:jc w:val="center"/>
              <w:rPr>
                <w:ins w:id="72655" w:author="pete jones" w:date="2022-01-11T16:38:00Z"/>
                <w:rFonts w:ascii="Calibri" w:hAnsi="Calibri" w:cs="Calibri"/>
                <w:color w:val="000000"/>
                <w:sz w:val="22"/>
                <w:szCs w:val="22"/>
              </w:rPr>
            </w:pPr>
            <w:ins w:id="72656"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8EFD1F" w14:textId="77777777" w:rsidR="00910219" w:rsidRPr="00910219" w:rsidRDefault="00910219" w:rsidP="00910219">
            <w:pPr>
              <w:spacing w:before="0" w:after="0" w:line="240" w:lineRule="auto"/>
              <w:jc w:val="center"/>
              <w:rPr>
                <w:ins w:id="72657" w:author="pete jones" w:date="2022-01-11T16:38:00Z"/>
                <w:rFonts w:ascii="Calibri" w:hAnsi="Calibri" w:cs="Calibri"/>
                <w:color w:val="000000"/>
                <w:sz w:val="22"/>
                <w:szCs w:val="22"/>
              </w:rPr>
            </w:pPr>
            <w:ins w:id="72658"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916FBE" w14:textId="77777777" w:rsidR="00910219" w:rsidRPr="00910219" w:rsidRDefault="00910219" w:rsidP="00910219">
            <w:pPr>
              <w:spacing w:before="0" w:after="0" w:line="240" w:lineRule="auto"/>
              <w:jc w:val="center"/>
              <w:rPr>
                <w:ins w:id="72659" w:author="pete jones" w:date="2022-01-11T16:38:00Z"/>
                <w:rFonts w:ascii="Calibri" w:hAnsi="Calibri" w:cs="Calibri"/>
                <w:color w:val="000000"/>
                <w:sz w:val="22"/>
                <w:szCs w:val="22"/>
              </w:rPr>
            </w:pPr>
            <w:ins w:id="7266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78B1EE" w14:textId="77777777" w:rsidR="00910219" w:rsidRPr="00910219" w:rsidRDefault="00910219" w:rsidP="00910219">
            <w:pPr>
              <w:spacing w:before="0" w:after="0" w:line="240" w:lineRule="auto"/>
              <w:jc w:val="center"/>
              <w:rPr>
                <w:ins w:id="72661" w:author="pete jones" w:date="2022-01-11T16:38:00Z"/>
                <w:rFonts w:ascii="Calibri" w:hAnsi="Calibri" w:cs="Calibri"/>
                <w:color w:val="000000"/>
                <w:sz w:val="22"/>
                <w:szCs w:val="22"/>
              </w:rPr>
            </w:pPr>
            <w:ins w:id="7266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4EAC23" w14:textId="77777777" w:rsidR="00910219" w:rsidRPr="00910219" w:rsidRDefault="00910219" w:rsidP="00910219">
            <w:pPr>
              <w:spacing w:before="0" w:after="0" w:line="240" w:lineRule="auto"/>
              <w:jc w:val="center"/>
              <w:rPr>
                <w:ins w:id="72663" w:author="pete jones" w:date="2022-01-11T16:38:00Z"/>
                <w:rFonts w:ascii="Calibri" w:hAnsi="Calibri" w:cs="Calibri"/>
                <w:color w:val="000000"/>
                <w:sz w:val="22"/>
                <w:szCs w:val="22"/>
              </w:rPr>
            </w:pPr>
            <w:ins w:id="7266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2E88CB" w14:textId="77777777" w:rsidR="00910219" w:rsidRPr="00910219" w:rsidRDefault="00910219" w:rsidP="00910219">
            <w:pPr>
              <w:spacing w:before="0" w:after="0" w:line="240" w:lineRule="auto"/>
              <w:jc w:val="center"/>
              <w:rPr>
                <w:ins w:id="72665" w:author="pete jones" w:date="2022-01-11T16:38:00Z"/>
                <w:rFonts w:ascii="Calibri" w:hAnsi="Calibri" w:cs="Calibri"/>
                <w:color w:val="000000"/>
                <w:sz w:val="22"/>
                <w:szCs w:val="22"/>
              </w:rPr>
            </w:pPr>
            <w:ins w:id="7266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42918F" w14:textId="77777777" w:rsidR="00910219" w:rsidRPr="00910219" w:rsidRDefault="00910219" w:rsidP="00910219">
            <w:pPr>
              <w:spacing w:before="0" w:after="0" w:line="240" w:lineRule="auto"/>
              <w:jc w:val="center"/>
              <w:rPr>
                <w:ins w:id="72667" w:author="pete jones" w:date="2022-01-11T16:38:00Z"/>
                <w:rFonts w:ascii="Calibri" w:hAnsi="Calibri" w:cs="Calibri"/>
                <w:color w:val="000000"/>
                <w:sz w:val="22"/>
                <w:szCs w:val="22"/>
              </w:rPr>
            </w:pPr>
            <w:ins w:id="7266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D71589" w14:textId="77777777" w:rsidR="00910219" w:rsidRPr="00910219" w:rsidRDefault="00910219" w:rsidP="00910219">
            <w:pPr>
              <w:spacing w:before="0" w:after="0" w:line="240" w:lineRule="auto"/>
              <w:jc w:val="center"/>
              <w:rPr>
                <w:ins w:id="72669" w:author="pete jones" w:date="2022-01-11T16:38:00Z"/>
                <w:rFonts w:ascii="Calibri" w:hAnsi="Calibri" w:cs="Calibri"/>
                <w:color w:val="000000"/>
                <w:sz w:val="22"/>
                <w:szCs w:val="22"/>
              </w:rPr>
            </w:pPr>
            <w:ins w:id="72670"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561E28A" w14:textId="77777777" w:rsidR="00910219" w:rsidRPr="00910219" w:rsidRDefault="00910219" w:rsidP="00910219">
            <w:pPr>
              <w:spacing w:before="0" w:after="0" w:line="240" w:lineRule="auto"/>
              <w:jc w:val="center"/>
              <w:rPr>
                <w:ins w:id="72671" w:author="pete jones" w:date="2022-01-11T16:38:00Z"/>
                <w:rFonts w:ascii="Calibri" w:hAnsi="Calibri" w:cs="Calibri"/>
                <w:color w:val="000000"/>
                <w:sz w:val="22"/>
                <w:szCs w:val="22"/>
              </w:rPr>
            </w:pPr>
            <w:ins w:id="72672" w:author="pete jones" w:date="2022-01-11T16:38:00Z">
              <w:r w:rsidRPr="00910219">
                <w:rPr>
                  <w:rFonts w:ascii="Calibri" w:hAnsi="Calibri" w:cs="Calibri"/>
                  <w:color w:val="000000"/>
                  <w:sz w:val="22"/>
                  <w:szCs w:val="22"/>
                </w:rPr>
                <w:t> </w:t>
              </w:r>
            </w:ins>
          </w:p>
        </w:tc>
      </w:tr>
      <w:tr w:rsidR="00910219" w:rsidRPr="00910219" w14:paraId="207A808D" w14:textId="77777777" w:rsidTr="00910219">
        <w:trPr>
          <w:trHeight w:val="300"/>
          <w:ins w:id="72673"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5C60BC27" w14:textId="77777777" w:rsidR="00910219" w:rsidRPr="00910219" w:rsidRDefault="00910219" w:rsidP="00910219">
            <w:pPr>
              <w:spacing w:before="0" w:after="0" w:line="240" w:lineRule="auto"/>
              <w:jc w:val="center"/>
              <w:rPr>
                <w:ins w:id="72674" w:author="pete jones" w:date="2022-01-11T16:38:00Z"/>
                <w:rFonts w:ascii="Calibri" w:hAnsi="Calibri" w:cs="Calibri"/>
                <w:color w:val="000000"/>
                <w:sz w:val="22"/>
                <w:szCs w:val="22"/>
              </w:rPr>
            </w:pPr>
            <w:ins w:id="72675"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61F11DE" w14:textId="77777777" w:rsidR="00910219" w:rsidRPr="00910219" w:rsidRDefault="00910219" w:rsidP="00910219">
            <w:pPr>
              <w:spacing w:before="0" w:after="0" w:line="240" w:lineRule="auto"/>
              <w:jc w:val="left"/>
              <w:rPr>
                <w:ins w:id="72676" w:author="pete jones" w:date="2022-01-11T16:38:00Z"/>
                <w:rFonts w:ascii="Calibri" w:hAnsi="Calibri" w:cs="Calibri"/>
                <w:color w:val="000000"/>
                <w:sz w:val="22"/>
                <w:szCs w:val="22"/>
              </w:rPr>
            </w:pPr>
            <w:ins w:id="72677" w:author="pete jones" w:date="2022-01-11T16:38:00Z">
              <w:r w:rsidRPr="00910219">
                <w:rPr>
                  <w:rFonts w:ascii="Calibri" w:hAnsi="Calibri" w:cs="Calibri"/>
                  <w:color w:val="000000"/>
                  <w:sz w:val="22"/>
                  <w:szCs w:val="22"/>
                </w:rPr>
                <w:t>Manufacturing Processes and Industrial Automation</w:t>
              </w:r>
            </w:ins>
          </w:p>
        </w:tc>
        <w:tc>
          <w:tcPr>
            <w:tcW w:w="432" w:type="dxa"/>
            <w:tcBorders>
              <w:top w:val="nil"/>
              <w:left w:val="nil"/>
              <w:bottom w:val="single" w:sz="4" w:space="0" w:color="auto"/>
              <w:right w:val="single" w:sz="4" w:space="0" w:color="auto"/>
            </w:tcBorders>
            <w:shd w:val="clear" w:color="auto" w:fill="auto"/>
            <w:noWrap/>
            <w:vAlign w:val="bottom"/>
            <w:hideMark/>
          </w:tcPr>
          <w:p w14:paraId="70FD2220" w14:textId="77777777" w:rsidR="00910219" w:rsidRPr="00910219" w:rsidRDefault="00910219" w:rsidP="00910219">
            <w:pPr>
              <w:spacing w:before="0" w:after="0" w:line="240" w:lineRule="auto"/>
              <w:jc w:val="center"/>
              <w:rPr>
                <w:ins w:id="72678" w:author="pete jones" w:date="2022-01-11T16:38:00Z"/>
                <w:rFonts w:ascii="Calibri" w:hAnsi="Calibri" w:cs="Calibri"/>
                <w:color w:val="000000"/>
                <w:sz w:val="22"/>
                <w:szCs w:val="22"/>
              </w:rPr>
            </w:pPr>
            <w:ins w:id="72679" w:author="pete jones" w:date="2022-01-11T16:38: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A131378" w14:textId="77777777" w:rsidR="00910219" w:rsidRPr="00910219" w:rsidRDefault="00910219" w:rsidP="00910219">
            <w:pPr>
              <w:spacing w:before="0" w:after="0" w:line="240" w:lineRule="auto"/>
              <w:jc w:val="center"/>
              <w:rPr>
                <w:ins w:id="72680" w:author="pete jones" w:date="2022-01-11T16:38:00Z"/>
                <w:rFonts w:ascii="Calibri" w:hAnsi="Calibri" w:cs="Calibri"/>
                <w:color w:val="000000"/>
                <w:sz w:val="22"/>
                <w:szCs w:val="22"/>
              </w:rPr>
            </w:pPr>
            <w:ins w:id="72681"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08DEC787" w14:textId="77777777" w:rsidR="00910219" w:rsidRPr="00910219" w:rsidRDefault="00910219" w:rsidP="00910219">
            <w:pPr>
              <w:spacing w:before="0" w:after="0" w:line="240" w:lineRule="auto"/>
              <w:jc w:val="center"/>
              <w:rPr>
                <w:ins w:id="72682" w:author="pete jones" w:date="2022-01-11T16:38:00Z"/>
                <w:rFonts w:ascii="Calibri" w:hAnsi="Calibri" w:cs="Calibri"/>
                <w:color w:val="000000"/>
                <w:sz w:val="22"/>
                <w:szCs w:val="22"/>
              </w:rPr>
            </w:pPr>
            <w:ins w:id="72683"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5992CDB" w14:textId="77777777" w:rsidR="00910219" w:rsidRPr="00910219" w:rsidRDefault="00910219" w:rsidP="00910219">
            <w:pPr>
              <w:spacing w:before="0" w:after="0" w:line="240" w:lineRule="auto"/>
              <w:jc w:val="center"/>
              <w:rPr>
                <w:ins w:id="72684" w:author="pete jones" w:date="2022-01-11T16:38:00Z"/>
                <w:rFonts w:ascii="Calibri" w:hAnsi="Calibri" w:cs="Calibri"/>
                <w:color w:val="000000"/>
                <w:sz w:val="22"/>
                <w:szCs w:val="22"/>
              </w:rPr>
            </w:pPr>
            <w:ins w:id="72685"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5AAAD8" w14:textId="77777777" w:rsidR="00910219" w:rsidRPr="00910219" w:rsidRDefault="00910219" w:rsidP="00910219">
            <w:pPr>
              <w:spacing w:before="0" w:after="0" w:line="240" w:lineRule="auto"/>
              <w:jc w:val="center"/>
              <w:rPr>
                <w:ins w:id="72686" w:author="pete jones" w:date="2022-01-11T16:38:00Z"/>
                <w:rFonts w:ascii="Calibri" w:hAnsi="Calibri" w:cs="Calibri"/>
                <w:color w:val="000000"/>
                <w:sz w:val="22"/>
                <w:szCs w:val="22"/>
              </w:rPr>
            </w:pPr>
            <w:ins w:id="72687"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58FFC6" w14:textId="77777777" w:rsidR="00910219" w:rsidRPr="00910219" w:rsidRDefault="00910219" w:rsidP="00910219">
            <w:pPr>
              <w:spacing w:before="0" w:after="0" w:line="240" w:lineRule="auto"/>
              <w:jc w:val="center"/>
              <w:rPr>
                <w:ins w:id="72688" w:author="pete jones" w:date="2022-01-11T16:38:00Z"/>
                <w:rFonts w:ascii="Calibri" w:hAnsi="Calibri" w:cs="Calibri"/>
                <w:color w:val="000000"/>
                <w:sz w:val="22"/>
                <w:szCs w:val="22"/>
              </w:rPr>
            </w:pPr>
            <w:ins w:id="72689"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5950ED" w14:textId="77777777" w:rsidR="00910219" w:rsidRPr="00910219" w:rsidRDefault="00910219" w:rsidP="00910219">
            <w:pPr>
              <w:spacing w:before="0" w:after="0" w:line="240" w:lineRule="auto"/>
              <w:jc w:val="center"/>
              <w:rPr>
                <w:ins w:id="72690" w:author="pete jones" w:date="2022-01-11T16:38:00Z"/>
                <w:rFonts w:ascii="Calibri" w:hAnsi="Calibri" w:cs="Calibri"/>
                <w:color w:val="000000"/>
                <w:sz w:val="22"/>
                <w:szCs w:val="22"/>
              </w:rPr>
            </w:pPr>
            <w:ins w:id="72691"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8299FF" w14:textId="77777777" w:rsidR="00910219" w:rsidRPr="00910219" w:rsidRDefault="00910219" w:rsidP="00910219">
            <w:pPr>
              <w:spacing w:before="0" w:after="0" w:line="240" w:lineRule="auto"/>
              <w:jc w:val="center"/>
              <w:rPr>
                <w:ins w:id="72692" w:author="pete jones" w:date="2022-01-11T16:38:00Z"/>
                <w:rFonts w:ascii="Calibri" w:hAnsi="Calibri" w:cs="Calibri"/>
                <w:color w:val="000000"/>
                <w:sz w:val="22"/>
                <w:szCs w:val="22"/>
              </w:rPr>
            </w:pPr>
            <w:ins w:id="72693"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5A95E5" w14:textId="77777777" w:rsidR="00910219" w:rsidRPr="00910219" w:rsidRDefault="00910219" w:rsidP="00910219">
            <w:pPr>
              <w:spacing w:before="0" w:after="0" w:line="240" w:lineRule="auto"/>
              <w:jc w:val="center"/>
              <w:rPr>
                <w:ins w:id="72694" w:author="pete jones" w:date="2022-01-11T16:38:00Z"/>
                <w:rFonts w:ascii="Calibri" w:hAnsi="Calibri" w:cs="Calibri"/>
                <w:color w:val="000000"/>
                <w:sz w:val="22"/>
                <w:szCs w:val="22"/>
              </w:rPr>
            </w:pPr>
            <w:ins w:id="72695"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3525E5" w14:textId="77777777" w:rsidR="00910219" w:rsidRPr="00910219" w:rsidRDefault="00910219" w:rsidP="00910219">
            <w:pPr>
              <w:spacing w:before="0" w:after="0" w:line="240" w:lineRule="auto"/>
              <w:jc w:val="center"/>
              <w:rPr>
                <w:ins w:id="72696" w:author="pete jones" w:date="2022-01-11T16:38:00Z"/>
                <w:rFonts w:ascii="Calibri" w:hAnsi="Calibri" w:cs="Calibri"/>
                <w:color w:val="000000"/>
                <w:sz w:val="22"/>
                <w:szCs w:val="22"/>
              </w:rPr>
            </w:pPr>
            <w:ins w:id="72697"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FB8267" w14:textId="77777777" w:rsidR="00910219" w:rsidRPr="00910219" w:rsidRDefault="00910219" w:rsidP="00910219">
            <w:pPr>
              <w:spacing w:before="0" w:after="0" w:line="240" w:lineRule="auto"/>
              <w:jc w:val="center"/>
              <w:rPr>
                <w:ins w:id="72698" w:author="pete jones" w:date="2022-01-11T16:38:00Z"/>
                <w:rFonts w:ascii="Calibri" w:hAnsi="Calibri" w:cs="Calibri"/>
                <w:color w:val="000000"/>
                <w:sz w:val="22"/>
                <w:szCs w:val="22"/>
              </w:rPr>
            </w:pPr>
            <w:ins w:id="72699"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AC69CCF" w14:textId="77777777" w:rsidR="00910219" w:rsidRPr="00910219" w:rsidRDefault="00910219" w:rsidP="00910219">
            <w:pPr>
              <w:spacing w:before="0" w:after="0" w:line="240" w:lineRule="auto"/>
              <w:jc w:val="center"/>
              <w:rPr>
                <w:ins w:id="72700" w:author="pete jones" w:date="2022-01-11T16:38:00Z"/>
                <w:rFonts w:ascii="Calibri" w:hAnsi="Calibri" w:cs="Calibri"/>
                <w:color w:val="000000"/>
                <w:sz w:val="22"/>
                <w:szCs w:val="22"/>
              </w:rPr>
            </w:pPr>
            <w:ins w:id="72701" w:author="pete jones" w:date="2022-01-11T16:38:00Z">
              <w:r w:rsidRPr="00910219">
                <w:rPr>
                  <w:rFonts w:ascii="Calibri" w:hAnsi="Calibri" w:cs="Calibri"/>
                  <w:color w:val="000000"/>
                  <w:sz w:val="22"/>
                  <w:szCs w:val="22"/>
                </w:rPr>
                <w:t> </w:t>
              </w:r>
            </w:ins>
          </w:p>
        </w:tc>
      </w:tr>
      <w:tr w:rsidR="00910219" w:rsidRPr="00910219" w14:paraId="35F004B0" w14:textId="77777777" w:rsidTr="00910219">
        <w:trPr>
          <w:trHeight w:val="300"/>
          <w:ins w:id="72702" w:author="pete jones" w:date="2022-01-11T16:38:00Z"/>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16A2626A" w14:textId="77777777" w:rsidR="00910219" w:rsidRPr="00910219" w:rsidRDefault="00910219" w:rsidP="00910219">
            <w:pPr>
              <w:spacing w:before="0" w:after="0" w:line="240" w:lineRule="auto"/>
              <w:jc w:val="center"/>
              <w:rPr>
                <w:ins w:id="72703" w:author="pete jones" w:date="2022-01-11T16:38:00Z"/>
                <w:rFonts w:ascii="Calibri" w:hAnsi="Calibri" w:cs="Calibri"/>
                <w:color w:val="000000"/>
                <w:sz w:val="22"/>
                <w:szCs w:val="22"/>
              </w:rPr>
            </w:pPr>
            <w:ins w:id="72704" w:author="pete jones" w:date="2022-01-11T16:3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6EA63108" w14:textId="77777777" w:rsidR="00910219" w:rsidRPr="00910219" w:rsidRDefault="00910219" w:rsidP="00910219">
            <w:pPr>
              <w:spacing w:before="0" w:after="0" w:line="240" w:lineRule="auto"/>
              <w:jc w:val="left"/>
              <w:rPr>
                <w:ins w:id="72705" w:author="pete jones" w:date="2022-01-11T16:38:00Z"/>
                <w:rFonts w:ascii="Calibri" w:hAnsi="Calibri" w:cs="Calibri"/>
                <w:color w:val="000000"/>
                <w:sz w:val="22"/>
                <w:szCs w:val="22"/>
              </w:rPr>
            </w:pPr>
            <w:ins w:id="72706" w:author="pete jones" w:date="2022-01-11T16:38:00Z">
              <w:r w:rsidRPr="00910219">
                <w:rPr>
                  <w:rFonts w:ascii="Calibri" w:hAnsi="Calibri" w:cs="Calibri"/>
                  <w:color w:val="000000"/>
                  <w:sz w:val="22"/>
                  <w:szCs w:val="22"/>
                </w:rPr>
                <w:t>Dynamics and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78B3E668" w14:textId="77777777" w:rsidR="00910219" w:rsidRPr="00910219" w:rsidRDefault="00910219" w:rsidP="00910219">
            <w:pPr>
              <w:spacing w:before="0" w:after="0" w:line="240" w:lineRule="auto"/>
              <w:jc w:val="center"/>
              <w:rPr>
                <w:ins w:id="72707" w:author="pete jones" w:date="2022-01-11T16:38:00Z"/>
                <w:rFonts w:ascii="Calibri" w:hAnsi="Calibri" w:cs="Calibri"/>
                <w:color w:val="000000"/>
                <w:sz w:val="22"/>
                <w:szCs w:val="22"/>
              </w:rPr>
            </w:pPr>
            <w:ins w:id="72708" w:author="pete jones" w:date="2022-01-11T16:3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89B1034" w14:textId="77777777" w:rsidR="00910219" w:rsidRPr="00910219" w:rsidRDefault="00910219" w:rsidP="00910219">
            <w:pPr>
              <w:spacing w:before="0" w:after="0" w:line="240" w:lineRule="auto"/>
              <w:jc w:val="center"/>
              <w:rPr>
                <w:ins w:id="72709" w:author="pete jones" w:date="2022-01-11T16:38:00Z"/>
                <w:rFonts w:ascii="Calibri" w:hAnsi="Calibri" w:cs="Calibri"/>
                <w:color w:val="000000"/>
                <w:sz w:val="22"/>
                <w:szCs w:val="22"/>
              </w:rPr>
            </w:pPr>
            <w:ins w:id="72710" w:author="pete jones" w:date="2022-01-11T16:3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FC96E6F" w14:textId="77777777" w:rsidR="00910219" w:rsidRPr="00910219" w:rsidRDefault="00910219" w:rsidP="00910219">
            <w:pPr>
              <w:spacing w:before="0" w:after="0" w:line="240" w:lineRule="auto"/>
              <w:jc w:val="center"/>
              <w:rPr>
                <w:ins w:id="72711" w:author="pete jones" w:date="2022-01-11T16:38:00Z"/>
                <w:rFonts w:ascii="Calibri" w:hAnsi="Calibri" w:cs="Calibri"/>
                <w:color w:val="000000"/>
                <w:sz w:val="22"/>
                <w:szCs w:val="22"/>
              </w:rPr>
            </w:pPr>
            <w:ins w:id="72712"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D9E8678" w14:textId="77777777" w:rsidR="00910219" w:rsidRPr="00910219" w:rsidRDefault="00910219" w:rsidP="00910219">
            <w:pPr>
              <w:spacing w:before="0" w:after="0" w:line="240" w:lineRule="auto"/>
              <w:jc w:val="center"/>
              <w:rPr>
                <w:ins w:id="72713" w:author="pete jones" w:date="2022-01-11T16:38:00Z"/>
                <w:rFonts w:ascii="Calibri" w:hAnsi="Calibri" w:cs="Calibri"/>
                <w:color w:val="000000"/>
                <w:sz w:val="22"/>
                <w:szCs w:val="22"/>
              </w:rPr>
            </w:pPr>
            <w:ins w:id="72714"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9983E2" w14:textId="77777777" w:rsidR="00910219" w:rsidRPr="00910219" w:rsidRDefault="00910219" w:rsidP="00910219">
            <w:pPr>
              <w:spacing w:before="0" w:after="0" w:line="240" w:lineRule="auto"/>
              <w:jc w:val="center"/>
              <w:rPr>
                <w:ins w:id="72715" w:author="pete jones" w:date="2022-01-11T16:38:00Z"/>
                <w:rFonts w:ascii="Calibri" w:hAnsi="Calibri" w:cs="Calibri"/>
                <w:color w:val="000000"/>
                <w:sz w:val="22"/>
                <w:szCs w:val="22"/>
              </w:rPr>
            </w:pPr>
            <w:ins w:id="72716" w:author="pete jones" w:date="2022-01-11T16:3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654A37" w14:textId="77777777" w:rsidR="00910219" w:rsidRPr="00910219" w:rsidRDefault="00910219" w:rsidP="00910219">
            <w:pPr>
              <w:spacing w:before="0" w:after="0" w:line="240" w:lineRule="auto"/>
              <w:jc w:val="center"/>
              <w:rPr>
                <w:ins w:id="72717" w:author="pete jones" w:date="2022-01-11T16:38:00Z"/>
                <w:rFonts w:ascii="Calibri" w:hAnsi="Calibri" w:cs="Calibri"/>
                <w:color w:val="000000"/>
                <w:sz w:val="22"/>
                <w:szCs w:val="22"/>
              </w:rPr>
            </w:pPr>
            <w:ins w:id="72718"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DD2D5F" w14:textId="77777777" w:rsidR="00910219" w:rsidRPr="00910219" w:rsidRDefault="00910219" w:rsidP="00910219">
            <w:pPr>
              <w:spacing w:before="0" w:after="0" w:line="240" w:lineRule="auto"/>
              <w:jc w:val="center"/>
              <w:rPr>
                <w:ins w:id="72719" w:author="pete jones" w:date="2022-01-11T16:38:00Z"/>
                <w:rFonts w:ascii="Calibri" w:hAnsi="Calibri" w:cs="Calibri"/>
                <w:color w:val="000000"/>
                <w:sz w:val="22"/>
                <w:szCs w:val="22"/>
              </w:rPr>
            </w:pPr>
            <w:ins w:id="72720"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226610" w14:textId="77777777" w:rsidR="00910219" w:rsidRPr="00910219" w:rsidRDefault="00910219" w:rsidP="00910219">
            <w:pPr>
              <w:spacing w:before="0" w:after="0" w:line="240" w:lineRule="auto"/>
              <w:jc w:val="center"/>
              <w:rPr>
                <w:ins w:id="72721" w:author="pete jones" w:date="2022-01-11T16:38:00Z"/>
                <w:rFonts w:ascii="Calibri" w:hAnsi="Calibri" w:cs="Calibri"/>
                <w:color w:val="000000"/>
                <w:sz w:val="22"/>
                <w:szCs w:val="22"/>
              </w:rPr>
            </w:pPr>
            <w:ins w:id="72722"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B23166" w14:textId="77777777" w:rsidR="00910219" w:rsidRPr="00910219" w:rsidRDefault="00910219" w:rsidP="00910219">
            <w:pPr>
              <w:spacing w:before="0" w:after="0" w:line="240" w:lineRule="auto"/>
              <w:jc w:val="center"/>
              <w:rPr>
                <w:ins w:id="72723" w:author="pete jones" w:date="2022-01-11T16:38:00Z"/>
                <w:rFonts w:ascii="Calibri" w:hAnsi="Calibri" w:cs="Calibri"/>
                <w:color w:val="000000"/>
                <w:sz w:val="22"/>
                <w:szCs w:val="22"/>
              </w:rPr>
            </w:pPr>
            <w:ins w:id="72724"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1E2218" w14:textId="77777777" w:rsidR="00910219" w:rsidRPr="00910219" w:rsidRDefault="00910219" w:rsidP="00910219">
            <w:pPr>
              <w:spacing w:before="0" w:after="0" w:line="240" w:lineRule="auto"/>
              <w:jc w:val="center"/>
              <w:rPr>
                <w:ins w:id="72725" w:author="pete jones" w:date="2022-01-11T16:38:00Z"/>
                <w:rFonts w:ascii="Calibri" w:hAnsi="Calibri" w:cs="Calibri"/>
                <w:color w:val="000000"/>
                <w:sz w:val="22"/>
                <w:szCs w:val="22"/>
              </w:rPr>
            </w:pPr>
            <w:ins w:id="72726" w:author="pete jones" w:date="2022-01-11T16:3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0EDF4A" w14:textId="77777777" w:rsidR="00910219" w:rsidRPr="00910219" w:rsidRDefault="00910219" w:rsidP="00910219">
            <w:pPr>
              <w:spacing w:before="0" w:after="0" w:line="240" w:lineRule="auto"/>
              <w:jc w:val="center"/>
              <w:rPr>
                <w:ins w:id="72727" w:author="pete jones" w:date="2022-01-11T16:38:00Z"/>
                <w:rFonts w:ascii="Calibri" w:hAnsi="Calibri" w:cs="Calibri"/>
                <w:color w:val="000000"/>
                <w:sz w:val="22"/>
                <w:szCs w:val="22"/>
              </w:rPr>
            </w:pPr>
            <w:ins w:id="72728" w:author="pete jones" w:date="2022-01-11T16:3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98FB5E" w14:textId="77777777" w:rsidR="00910219" w:rsidRPr="00910219" w:rsidRDefault="00910219" w:rsidP="00910219">
            <w:pPr>
              <w:spacing w:before="0" w:after="0" w:line="240" w:lineRule="auto"/>
              <w:jc w:val="center"/>
              <w:rPr>
                <w:ins w:id="72729" w:author="pete jones" w:date="2022-01-11T16:38:00Z"/>
                <w:rFonts w:ascii="Calibri" w:hAnsi="Calibri" w:cs="Calibri"/>
                <w:color w:val="000000"/>
                <w:sz w:val="22"/>
                <w:szCs w:val="22"/>
              </w:rPr>
            </w:pPr>
            <w:ins w:id="72730" w:author="pete jones" w:date="2022-01-11T16:38:00Z">
              <w:r w:rsidRPr="00910219">
                <w:rPr>
                  <w:rFonts w:ascii="Calibri" w:hAnsi="Calibri" w:cs="Calibri"/>
                  <w:color w:val="000000"/>
                  <w:sz w:val="22"/>
                  <w:szCs w:val="22"/>
                </w:rPr>
                <w:t> </w:t>
              </w:r>
            </w:ins>
          </w:p>
        </w:tc>
      </w:tr>
    </w:tbl>
    <w:p w14:paraId="67FA6CF7" w14:textId="043CA550" w:rsidR="00D74865" w:rsidRDefault="00D74865" w:rsidP="009C63DC">
      <w:pPr>
        <w:jc w:val="left"/>
        <w:rPr>
          <w:ins w:id="72731" w:author="pete jones" w:date="2022-01-11T16:40:00Z"/>
        </w:rPr>
      </w:pPr>
    </w:p>
    <w:p w14:paraId="259EA8BC" w14:textId="77777777" w:rsidR="00910219" w:rsidRDefault="00910219" w:rsidP="009C63DC">
      <w:pPr>
        <w:jc w:val="left"/>
        <w:rPr>
          <w:ins w:id="72732" w:author="pete jones" w:date="2022-01-10T13:14:00Z"/>
        </w:rPr>
      </w:pPr>
    </w:p>
    <w:tbl>
      <w:tblPr>
        <w:tblW w:w="12063" w:type="dxa"/>
        <w:tblLook w:val="04A0" w:firstRow="1" w:lastRow="0" w:firstColumn="1" w:lastColumn="0" w:noHBand="0" w:noVBand="1"/>
        <w:tblPrChange w:id="72733" w:author="pete jones" w:date="2022-01-11T16:40:00Z">
          <w:tblPr>
            <w:tblW w:w="10798" w:type="dxa"/>
            <w:tblLook w:val="04A0" w:firstRow="1" w:lastRow="0" w:firstColumn="1" w:lastColumn="0" w:noHBand="0" w:noVBand="1"/>
          </w:tblPr>
        </w:tblPrChange>
      </w:tblPr>
      <w:tblGrid>
        <w:gridCol w:w="498"/>
        <w:gridCol w:w="5536"/>
        <w:gridCol w:w="498"/>
        <w:gridCol w:w="551"/>
        <w:gridCol w:w="498"/>
        <w:gridCol w:w="498"/>
        <w:gridCol w:w="498"/>
        <w:gridCol w:w="498"/>
        <w:gridCol w:w="498"/>
        <w:gridCol w:w="498"/>
        <w:gridCol w:w="498"/>
        <w:gridCol w:w="498"/>
        <w:gridCol w:w="498"/>
        <w:gridCol w:w="498"/>
        <w:tblGridChange w:id="72734">
          <w:tblGrid>
            <w:gridCol w:w="498"/>
            <w:gridCol w:w="5536"/>
            <w:gridCol w:w="498"/>
            <w:gridCol w:w="551"/>
            <w:gridCol w:w="498"/>
            <w:gridCol w:w="498"/>
            <w:gridCol w:w="498"/>
            <w:gridCol w:w="498"/>
            <w:gridCol w:w="498"/>
            <w:gridCol w:w="498"/>
            <w:gridCol w:w="498"/>
            <w:gridCol w:w="498"/>
            <w:gridCol w:w="498"/>
            <w:gridCol w:w="498"/>
          </w:tblGrid>
        </w:tblGridChange>
      </w:tblGrid>
      <w:tr w:rsidR="00910219" w:rsidRPr="00910219" w14:paraId="5AC0C3E0" w14:textId="77777777" w:rsidTr="00910219">
        <w:trPr>
          <w:trHeight w:val="300"/>
          <w:ins w:id="72735" w:author="pete jones" w:date="2022-01-11T16:39:00Z"/>
          <w:trPrChange w:id="72736" w:author="pete jones" w:date="2022-01-11T16:40:00Z">
            <w:trPr>
              <w:trHeight w:val="300"/>
            </w:trPr>
          </w:trPrChange>
        </w:trPr>
        <w:tc>
          <w:tcPr>
            <w:tcW w:w="498" w:type="dxa"/>
            <w:tcBorders>
              <w:top w:val="nil"/>
              <w:left w:val="nil"/>
              <w:bottom w:val="nil"/>
              <w:right w:val="nil"/>
            </w:tcBorders>
            <w:shd w:val="clear" w:color="auto" w:fill="auto"/>
            <w:noWrap/>
            <w:vAlign w:val="center"/>
            <w:hideMark/>
            <w:tcPrChange w:id="72737" w:author="pete jones" w:date="2022-01-11T16:40:00Z">
              <w:tcPr>
                <w:tcW w:w="400" w:type="dxa"/>
                <w:tcBorders>
                  <w:top w:val="nil"/>
                  <w:left w:val="nil"/>
                  <w:bottom w:val="nil"/>
                  <w:right w:val="nil"/>
                </w:tcBorders>
                <w:shd w:val="clear" w:color="auto" w:fill="auto"/>
                <w:noWrap/>
                <w:vAlign w:val="center"/>
                <w:hideMark/>
              </w:tcPr>
            </w:tcPrChange>
          </w:tcPr>
          <w:p w14:paraId="4C02EE3F" w14:textId="77777777" w:rsidR="00910219" w:rsidRPr="00910219" w:rsidRDefault="00910219" w:rsidP="00910219">
            <w:pPr>
              <w:spacing w:before="0" w:after="0" w:line="240" w:lineRule="auto"/>
              <w:jc w:val="left"/>
              <w:rPr>
                <w:ins w:id="72738" w:author="pete jones" w:date="2022-01-11T16:39:00Z"/>
                <w:rFonts w:ascii="Times New Roman" w:hAnsi="Times New Roman" w:cs="Times New Roman"/>
                <w:sz w:val="20"/>
                <w:szCs w:val="20"/>
              </w:rPr>
            </w:pPr>
          </w:p>
        </w:tc>
        <w:tc>
          <w:tcPr>
            <w:tcW w:w="553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Change w:id="72739" w:author="pete jones" w:date="2022-01-11T16:40:00Z">
              <w:tcPr>
                <w:tcW w:w="543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tcPrChange>
          </w:tcPr>
          <w:p w14:paraId="277ABC88" w14:textId="77777777" w:rsidR="00910219" w:rsidRPr="00910219" w:rsidRDefault="00910219" w:rsidP="00910219">
            <w:pPr>
              <w:spacing w:before="0" w:after="0" w:line="240" w:lineRule="auto"/>
              <w:jc w:val="center"/>
              <w:rPr>
                <w:ins w:id="72740" w:author="pete jones" w:date="2022-01-11T16:39:00Z"/>
                <w:rFonts w:ascii="Calibri" w:hAnsi="Calibri" w:cs="Calibri"/>
                <w:b/>
                <w:bCs/>
                <w:color w:val="000000"/>
                <w:sz w:val="32"/>
                <w:szCs w:val="32"/>
              </w:rPr>
            </w:pPr>
            <w:ins w:id="72741" w:author="pete jones" w:date="2022-01-11T16:39:00Z">
              <w:r w:rsidRPr="00910219">
                <w:rPr>
                  <w:rFonts w:ascii="Calibri" w:hAnsi="Calibri" w:cs="Calibri"/>
                  <w:b/>
                  <w:bCs/>
                  <w:color w:val="000000"/>
                  <w:sz w:val="32"/>
                  <w:szCs w:val="32"/>
                </w:rPr>
                <w:t>The University of Exeter</w:t>
              </w:r>
            </w:ins>
          </w:p>
        </w:tc>
        <w:tc>
          <w:tcPr>
            <w:tcW w:w="3041" w:type="dxa"/>
            <w:gridSpan w:val="6"/>
            <w:tcBorders>
              <w:top w:val="single" w:sz="8" w:space="0" w:color="auto"/>
              <w:left w:val="nil"/>
              <w:bottom w:val="single" w:sz="4" w:space="0" w:color="auto"/>
              <w:right w:val="single" w:sz="8" w:space="0" w:color="000000"/>
            </w:tcBorders>
            <w:shd w:val="clear" w:color="auto" w:fill="auto"/>
            <w:noWrap/>
            <w:vAlign w:val="center"/>
            <w:hideMark/>
            <w:tcPrChange w:id="72742" w:author="pete jones" w:date="2022-01-11T16:40:00Z">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2A9F787C" w14:textId="77777777" w:rsidR="00910219" w:rsidRPr="00910219" w:rsidRDefault="00910219" w:rsidP="00910219">
            <w:pPr>
              <w:spacing w:before="0" w:after="0" w:line="240" w:lineRule="auto"/>
              <w:jc w:val="right"/>
              <w:rPr>
                <w:ins w:id="72743" w:author="pete jones" w:date="2022-01-11T16:39:00Z"/>
                <w:rFonts w:ascii="Calibri" w:hAnsi="Calibri" w:cs="Calibri"/>
                <w:color w:val="000000"/>
                <w:sz w:val="22"/>
                <w:szCs w:val="22"/>
              </w:rPr>
            </w:pPr>
            <w:ins w:id="72744" w:author="pete jones" w:date="2022-01-11T16:39:00Z">
              <w:r w:rsidRPr="00910219">
                <w:rPr>
                  <w:rFonts w:ascii="Calibri" w:hAnsi="Calibri" w:cs="Calibri"/>
                  <w:color w:val="000000"/>
                  <w:sz w:val="22"/>
                  <w:szCs w:val="22"/>
                </w:rPr>
                <w:t>UK Rank O/all</w:t>
              </w:r>
            </w:ins>
          </w:p>
        </w:tc>
        <w:tc>
          <w:tcPr>
            <w:tcW w:w="2988" w:type="dxa"/>
            <w:gridSpan w:val="6"/>
            <w:tcBorders>
              <w:top w:val="single" w:sz="8" w:space="0" w:color="auto"/>
              <w:left w:val="nil"/>
              <w:bottom w:val="single" w:sz="4" w:space="0" w:color="auto"/>
              <w:right w:val="single" w:sz="8" w:space="0" w:color="000000"/>
            </w:tcBorders>
            <w:shd w:val="clear" w:color="auto" w:fill="auto"/>
            <w:noWrap/>
            <w:vAlign w:val="center"/>
            <w:hideMark/>
            <w:tcPrChange w:id="72745" w:author="pete jones" w:date="2022-01-11T16:40:00Z">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42DE0709" w14:textId="77777777" w:rsidR="00910219" w:rsidRPr="00910219" w:rsidRDefault="00910219" w:rsidP="00910219">
            <w:pPr>
              <w:spacing w:before="0" w:after="0" w:line="240" w:lineRule="auto"/>
              <w:jc w:val="center"/>
              <w:rPr>
                <w:ins w:id="72746" w:author="pete jones" w:date="2022-01-11T16:39:00Z"/>
                <w:rFonts w:ascii="Calibri" w:hAnsi="Calibri" w:cs="Calibri"/>
                <w:color w:val="000000"/>
                <w:sz w:val="22"/>
                <w:szCs w:val="22"/>
              </w:rPr>
            </w:pPr>
            <w:ins w:id="72747" w:author="pete jones" w:date="2022-01-11T16:39:00Z">
              <w:r w:rsidRPr="00910219">
                <w:rPr>
                  <w:rFonts w:ascii="Calibri" w:hAnsi="Calibri" w:cs="Calibri"/>
                  <w:color w:val="000000"/>
                  <w:sz w:val="22"/>
                  <w:szCs w:val="22"/>
                </w:rPr>
                <w:t>14</w:t>
              </w:r>
            </w:ins>
          </w:p>
        </w:tc>
      </w:tr>
      <w:tr w:rsidR="00910219" w:rsidRPr="00910219" w14:paraId="07358499" w14:textId="77777777" w:rsidTr="00910219">
        <w:trPr>
          <w:trHeight w:val="315"/>
          <w:ins w:id="72748" w:author="pete jones" w:date="2022-01-11T16:39:00Z"/>
          <w:trPrChange w:id="72749" w:author="pete jones" w:date="2022-01-11T16:40:00Z">
            <w:trPr>
              <w:trHeight w:val="315"/>
            </w:trPr>
          </w:trPrChange>
        </w:trPr>
        <w:tc>
          <w:tcPr>
            <w:tcW w:w="498" w:type="dxa"/>
            <w:tcBorders>
              <w:top w:val="nil"/>
              <w:left w:val="nil"/>
              <w:bottom w:val="nil"/>
              <w:right w:val="nil"/>
            </w:tcBorders>
            <w:shd w:val="clear" w:color="auto" w:fill="auto"/>
            <w:noWrap/>
            <w:vAlign w:val="center"/>
            <w:hideMark/>
            <w:tcPrChange w:id="72750" w:author="pete jones" w:date="2022-01-11T16:40:00Z">
              <w:tcPr>
                <w:tcW w:w="400" w:type="dxa"/>
                <w:tcBorders>
                  <w:top w:val="nil"/>
                  <w:left w:val="nil"/>
                  <w:bottom w:val="nil"/>
                  <w:right w:val="nil"/>
                </w:tcBorders>
                <w:shd w:val="clear" w:color="auto" w:fill="auto"/>
                <w:noWrap/>
                <w:vAlign w:val="center"/>
                <w:hideMark/>
              </w:tcPr>
            </w:tcPrChange>
          </w:tcPr>
          <w:p w14:paraId="30275FE3" w14:textId="77777777" w:rsidR="00910219" w:rsidRPr="00910219" w:rsidRDefault="00910219" w:rsidP="00910219">
            <w:pPr>
              <w:spacing w:before="0" w:after="0" w:line="240" w:lineRule="auto"/>
              <w:jc w:val="center"/>
              <w:rPr>
                <w:ins w:id="72751" w:author="pete jones" w:date="2022-01-11T16:39:00Z"/>
                <w:rFonts w:ascii="Calibri" w:hAnsi="Calibri" w:cs="Calibri"/>
                <w:color w:val="000000"/>
                <w:sz w:val="22"/>
                <w:szCs w:val="22"/>
              </w:rPr>
            </w:pPr>
          </w:p>
        </w:tc>
        <w:tc>
          <w:tcPr>
            <w:tcW w:w="5536" w:type="dxa"/>
            <w:vMerge/>
            <w:tcBorders>
              <w:top w:val="single" w:sz="8" w:space="0" w:color="auto"/>
              <w:left w:val="single" w:sz="8" w:space="0" w:color="auto"/>
              <w:bottom w:val="single" w:sz="8" w:space="0" w:color="000000"/>
              <w:right w:val="single" w:sz="8" w:space="0" w:color="auto"/>
            </w:tcBorders>
            <w:vAlign w:val="center"/>
            <w:hideMark/>
            <w:tcPrChange w:id="72752" w:author="pete jones" w:date="2022-01-11T16:40:00Z">
              <w:tcPr>
                <w:tcW w:w="5436" w:type="dxa"/>
                <w:vMerge/>
                <w:tcBorders>
                  <w:top w:val="single" w:sz="8" w:space="0" w:color="auto"/>
                  <w:left w:val="single" w:sz="8" w:space="0" w:color="auto"/>
                  <w:bottom w:val="single" w:sz="8" w:space="0" w:color="000000"/>
                  <w:right w:val="single" w:sz="8" w:space="0" w:color="auto"/>
                </w:tcBorders>
                <w:vAlign w:val="center"/>
                <w:hideMark/>
              </w:tcPr>
            </w:tcPrChange>
          </w:tcPr>
          <w:p w14:paraId="71965670" w14:textId="77777777" w:rsidR="00910219" w:rsidRPr="00910219" w:rsidRDefault="00910219" w:rsidP="00910219">
            <w:pPr>
              <w:spacing w:before="0" w:after="0" w:line="240" w:lineRule="auto"/>
              <w:jc w:val="left"/>
              <w:rPr>
                <w:ins w:id="72753" w:author="pete jones" w:date="2022-01-11T16:39:00Z"/>
                <w:rFonts w:ascii="Calibri" w:hAnsi="Calibri" w:cs="Calibri"/>
                <w:b/>
                <w:bCs/>
                <w:color w:val="000000"/>
                <w:sz w:val="32"/>
                <w:szCs w:val="32"/>
              </w:rPr>
            </w:pPr>
          </w:p>
        </w:tc>
        <w:tc>
          <w:tcPr>
            <w:tcW w:w="3041" w:type="dxa"/>
            <w:gridSpan w:val="6"/>
            <w:tcBorders>
              <w:top w:val="single" w:sz="4" w:space="0" w:color="auto"/>
              <w:left w:val="nil"/>
              <w:bottom w:val="single" w:sz="8" w:space="0" w:color="auto"/>
              <w:right w:val="single" w:sz="8" w:space="0" w:color="000000"/>
            </w:tcBorders>
            <w:shd w:val="clear" w:color="auto" w:fill="auto"/>
            <w:noWrap/>
            <w:vAlign w:val="center"/>
            <w:hideMark/>
            <w:tcPrChange w:id="72754" w:author="pete jones" w:date="2022-01-11T16:40:00Z">
              <w:tcPr>
                <w:tcW w:w="2561" w:type="dxa"/>
                <w:gridSpan w:val="6"/>
                <w:tcBorders>
                  <w:top w:val="single" w:sz="4" w:space="0" w:color="auto"/>
                  <w:left w:val="nil"/>
                  <w:bottom w:val="single" w:sz="8" w:space="0" w:color="auto"/>
                  <w:right w:val="single" w:sz="8" w:space="0" w:color="000000"/>
                </w:tcBorders>
                <w:shd w:val="clear" w:color="auto" w:fill="auto"/>
                <w:noWrap/>
                <w:vAlign w:val="center"/>
                <w:hideMark/>
              </w:tcPr>
            </w:tcPrChange>
          </w:tcPr>
          <w:p w14:paraId="2F7EF1C3" w14:textId="77777777" w:rsidR="00910219" w:rsidRPr="00910219" w:rsidRDefault="00910219" w:rsidP="00910219">
            <w:pPr>
              <w:spacing w:before="0" w:after="0" w:line="240" w:lineRule="auto"/>
              <w:jc w:val="right"/>
              <w:rPr>
                <w:ins w:id="72755" w:author="pete jones" w:date="2022-01-11T16:39:00Z"/>
                <w:rFonts w:ascii="Calibri" w:hAnsi="Calibri" w:cs="Calibri"/>
                <w:color w:val="000000"/>
                <w:sz w:val="22"/>
                <w:szCs w:val="22"/>
              </w:rPr>
            </w:pPr>
            <w:ins w:id="72756" w:author="pete jones" w:date="2022-01-11T16:39:00Z">
              <w:r w:rsidRPr="00910219">
                <w:rPr>
                  <w:rFonts w:ascii="Calibri" w:hAnsi="Calibri" w:cs="Calibri"/>
                  <w:color w:val="000000"/>
                  <w:sz w:val="22"/>
                  <w:szCs w:val="22"/>
                </w:rPr>
                <w:t>UK Rank Eng</w:t>
              </w:r>
            </w:ins>
          </w:p>
        </w:tc>
        <w:tc>
          <w:tcPr>
            <w:tcW w:w="2988" w:type="dxa"/>
            <w:gridSpan w:val="6"/>
            <w:tcBorders>
              <w:top w:val="single" w:sz="4" w:space="0" w:color="auto"/>
              <w:left w:val="nil"/>
              <w:bottom w:val="single" w:sz="8" w:space="0" w:color="auto"/>
              <w:right w:val="single" w:sz="8" w:space="0" w:color="000000"/>
            </w:tcBorders>
            <w:shd w:val="clear" w:color="auto" w:fill="auto"/>
            <w:noWrap/>
            <w:vAlign w:val="center"/>
            <w:hideMark/>
            <w:tcPrChange w:id="72757" w:author="pete jones" w:date="2022-01-11T16:40:00Z">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tcPrChange>
          </w:tcPr>
          <w:p w14:paraId="340D8F0C" w14:textId="77777777" w:rsidR="00910219" w:rsidRPr="00910219" w:rsidRDefault="00910219" w:rsidP="00910219">
            <w:pPr>
              <w:spacing w:before="0" w:after="0" w:line="240" w:lineRule="auto"/>
              <w:jc w:val="center"/>
              <w:rPr>
                <w:ins w:id="72758" w:author="pete jones" w:date="2022-01-11T16:39:00Z"/>
                <w:rFonts w:ascii="Calibri" w:hAnsi="Calibri" w:cs="Calibri"/>
                <w:color w:val="000000"/>
                <w:sz w:val="22"/>
                <w:szCs w:val="22"/>
              </w:rPr>
            </w:pPr>
            <w:ins w:id="72759" w:author="pete jones" w:date="2022-01-11T16:39:00Z">
              <w:r w:rsidRPr="00910219">
                <w:rPr>
                  <w:rFonts w:ascii="Calibri" w:hAnsi="Calibri" w:cs="Calibri"/>
                  <w:color w:val="000000"/>
                  <w:sz w:val="22"/>
                  <w:szCs w:val="22"/>
                </w:rPr>
                <w:t>16</w:t>
              </w:r>
            </w:ins>
          </w:p>
        </w:tc>
      </w:tr>
      <w:tr w:rsidR="00910219" w:rsidRPr="00910219" w14:paraId="7CD28BDB" w14:textId="77777777" w:rsidTr="00910219">
        <w:trPr>
          <w:trHeight w:val="315"/>
          <w:ins w:id="72760" w:author="pete jones" w:date="2022-01-11T16:39:00Z"/>
          <w:trPrChange w:id="72761" w:author="pete jones" w:date="2022-01-11T16:40:00Z">
            <w:trPr>
              <w:trHeight w:val="315"/>
            </w:trPr>
          </w:trPrChange>
        </w:trPr>
        <w:tc>
          <w:tcPr>
            <w:tcW w:w="498" w:type="dxa"/>
            <w:tcBorders>
              <w:top w:val="nil"/>
              <w:left w:val="nil"/>
              <w:bottom w:val="nil"/>
              <w:right w:val="nil"/>
            </w:tcBorders>
            <w:shd w:val="clear" w:color="auto" w:fill="auto"/>
            <w:noWrap/>
            <w:vAlign w:val="center"/>
            <w:hideMark/>
            <w:tcPrChange w:id="72762" w:author="pete jones" w:date="2022-01-11T16:40:00Z">
              <w:tcPr>
                <w:tcW w:w="400" w:type="dxa"/>
                <w:tcBorders>
                  <w:top w:val="nil"/>
                  <w:left w:val="nil"/>
                  <w:bottom w:val="nil"/>
                  <w:right w:val="nil"/>
                </w:tcBorders>
                <w:shd w:val="clear" w:color="auto" w:fill="auto"/>
                <w:noWrap/>
                <w:vAlign w:val="center"/>
                <w:hideMark/>
              </w:tcPr>
            </w:tcPrChange>
          </w:tcPr>
          <w:p w14:paraId="2B2C8EC4" w14:textId="77777777" w:rsidR="00910219" w:rsidRPr="00910219" w:rsidRDefault="00910219" w:rsidP="00910219">
            <w:pPr>
              <w:spacing w:before="0" w:after="0" w:line="240" w:lineRule="auto"/>
              <w:jc w:val="center"/>
              <w:rPr>
                <w:ins w:id="72763" w:author="pete jones" w:date="2022-01-11T16:39:00Z"/>
                <w:rFonts w:ascii="Calibri" w:hAnsi="Calibri" w:cs="Calibri"/>
                <w:color w:val="000000"/>
                <w:sz w:val="22"/>
                <w:szCs w:val="22"/>
              </w:rPr>
            </w:pPr>
          </w:p>
        </w:tc>
        <w:tc>
          <w:tcPr>
            <w:tcW w:w="5536" w:type="dxa"/>
            <w:vMerge/>
            <w:tcBorders>
              <w:top w:val="single" w:sz="8" w:space="0" w:color="auto"/>
              <w:left w:val="single" w:sz="8" w:space="0" w:color="auto"/>
              <w:bottom w:val="single" w:sz="8" w:space="0" w:color="000000"/>
              <w:right w:val="single" w:sz="8" w:space="0" w:color="auto"/>
            </w:tcBorders>
            <w:vAlign w:val="center"/>
            <w:hideMark/>
            <w:tcPrChange w:id="72764" w:author="pete jones" w:date="2022-01-11T16:40:00Z">
              <w:tcPr>
                <w:tcW w:w="5436" w:type="dxa"/>
                <w:vMerge/>
                <w:tcBorders>
                  <w:top w:val="single" w:sz="8" w:space="0" w:color="auto"/>
                  <w:left w:val="single" w:sz="8" w:space="0" w:color="auto"/>
                  <w:bottom w:val="single" w:sz="8" w:space="0" w:color="000000"/>
                  <w:right w:val="single" w:sz="8" w:space="0" w:color="auto"/>
                </w:tcBorders>
                <w:vAlign w:val="center"/>
                <w:hideMark/>
              </w:tcPr>
            </w:tcPrChange>
          </w:tcPr>
          <w:p w14:paraId="676DBCFB" w14:textId="77777777" w:rsidR="00910219" w:rsidRPr="00910219" w:rsidRDefault="00910219" w:rsidP="00910219">
            <w:pPr>
              <w:spacing w:before="0" w:after="0" w:line="240" w:lineRule="auto"/>
              <w:jc w:val="left"/>
              <w:rPr>
                <w:ins w:id="72765" w:author="pete jones" w:date="2022-01-11T16:39:00Z"/>
                <w:rFonts w:ascii="Calibri" w:hAnsi="Calibri" w:cs="Calibri"/>
                <w:b/>
                <w:bCs/>
                <w:color w:val="000000"/>
                <w:sz w:val="32"/>
                <w:szCs w:val="32"/>
              </w:rPr>
            </w:pPr>
          </w:p>
        </w:tc>
        <w:tc>
          <w:tcPr>
            <w:tcW w:w="6029" w:type="dxa"/>
            <w:gridSpan w:val="12"/>
            <w:tcBorders>
              <w:top w:val="single" w:sz="8" w:space="0" w:color="auto"/>
              <w:left w:val="nil"/>
              <w:bottom w:val="single" w:sz="8" w:space="0" w:color="auto"/>
              <w:right w:val="single" w:sz="8" w:space="0" w:color="000000"/>
            </w:tcBorders>
            <w:shd w:val="clear" w:color="auto" w:fill="auto"/>
            <w:noWrap/>
            <w:vAlign w:val="center"/>
            <w:hideMark/>
            <w:tcPrChange w:id="72766" w:author="pete jones" w:date="2022-01-11T16:40:00Z">
              <w:tcPr>
                <w:tcW w:w="4962" w:type="dxa"/>
                <w:gridSpan w:val="12"/>
                <w:tcBorders>
                  <w:top w:val="single" w:sz="8" w:space="0" w:color="auto"/>
                  <w:left w:val="nil"/>
                  <w:bottom w:val="single" w:sz="8" w:space="0" w:color="auto"/>
                  <w:right w:val="single" w:sz="8" w:space="0" w:color="000000"/>
                </w:tcBorders>
                <w:shd w:val="clear" w:color="auto" w:fill="auto"/>
                <w:noWrap/>
                <w:vAlign w:val="center"/>
                <w:hideMark/>
              </w:tcPr>
            </w:tcPrChange>
          </w:tcPr>
          <w:p w14:paraId="77F7E9D5" w14:textId="77777777" w:rsidR="00910219" w:rsidRPr="00910219" w:rsidRDefault="00910219" w:rsidP="00910219">
            <w:pPr>
              <w:spacing w:before="0" w:after="0" w:line="240" w:lineRule="auto"/>
              <w:jc w:val="center"/>
              <w:rPr>
                <w:ins w:id="72767" w:author="pete jones" w:date="2022-01-11T16:39:00Z"/>
                <w:rFonts w:ascii="Calibri" w:hAnsi="Calibri" w:cs="Calibri"/>
                <w:b/>
                <w:bCs/>
                <w:i/>
                <w:iCs/>
                <w:color w:val="000000"/>
                <w:sz w:val="22"/>
                <w:szCs w:val="22"/>
              </w:rPr>
            </w:pPr>
            <w:ins w:id="72768" w:author="pete jones" w:date="2022-01-11T16:39:00Z">
              <w:r w:rsidRPr="00910219">
                <w:rPr>
                  <w:rFonts w:ascii="Calibri" w:hAnsi="Calibri" w:cs="Calibri"/>
                  <w:b/>
                  <w:bCs/>
                  <w:i/>
                  <w:iCs/>
                  <w:color w:val="000000"/>
                  <w:sz w:val="22"/>
                  <w:szCs w:val="22"/>
                </w:rPr>
                <w:t>Acceptance Criteria</w:t>
              </w:r>
            </w:ins>
          </w:p>
        </w:tc>
      </w:tr>
      <w:tr w:rsidR="00910219" w:rsidRPr="00910219" w14:paraId="5AE6D3C8" w14:textId="77777777" w:rsidTr="00910219">
        <w:trPr>
          <w:trHeight w:val="300"/>
          <w:ins w:id="72769" w:author="pete jones" w:date="2022-01-11T16:39:00Z"/>
          <w:trPrChange w:id="72770" w:author="pete jones" w:date="2022-01-11T16:40:00Z">
            <w:trPr>
              <w:trHeight w:val="300"/>
            </w:trPr>
          </w:trPrChange>
        </w:trPr>
        <w:tc>
          <w:tcPr>
            <w:tcW w:w="498" w:type="dxa"/>
            <w:tcBorders>
              <w:top w:val="nil"/>
              <w:left w:val="nil"/>
              <w:bottom w:val="nil"/>
              <w:right w:val="nil"/>
            </w:tcBorders>
            <w:shd w:val="clear" w:color="auto" w:fill="auto"/>
            <w:noWrap/>
            <w:vAlign w:val="center"/>
            <w:hideMark/>
            <w:tcPrChange w:id="72771" w:author="pete jones" w:date="2022-01-11T16:40:00Z">
              <w:tcPr>
                <w:tcW w:w="400" w:type="dxa"/>
                <w:tcBorders>
                  <w:top w:val="nil"/>
                  <w:left w:val="nil"/>
                  <w:bottom w:val="nil"/>
                  <w:right w:val="nil"/>
                </w:tcBorders>
                <w:shd w:val="clear" w:color="auto" w:fill="auto"/>
                <w:noWrap/>
                <w:vAlign w:val="center"/>
                <w:hideMark/>
              </w:tcPr>
            </w:tcPrChange>
          </w:tcPr>
          <w:p w14:paraId="344C5DF3" w14:textId="77777777" w:rsidR="00910219" w:rsidRPr="00910219" w:rsidRDefault="00910219" w:rsidP="00910219">
            <w:pPr>
              <w:spacing w:before="0" w:after="0" w:line="240" w:lineRule="auto"/>
              <w:jc w:val="center"/>
              <w:rPr>
                <w:ins w:id="72772" w:author="pete jones" w:date="2022-01-11T16:39:00Z"/>
                <w:rFonts w:ascii="Calibri" w:hAnsi="Calibri" w:cs="Calibri"/>
                <w:b/>
                <w:bCs/>
                <w:i/>
                <w:iCs/>
                <w:color w:val="000000"/>
                <w:sz w:val="22"/>
                <w:szCs w:val="22"/>
              </w:rPr>
            </w:pPr>
          </w:p>
        </w:tc>
        <w:tc>
          <w:tcPr>
            <w:tcW w:w="5536" w:type="dxa"/>
            <w:vMerge w:val="restart"/>
            <w:tcBorders>
              <w:top w:val="nil"/>
              <w:left w:val="single" w:sz="8" w:space="0" w:color="auto"/>
              <w:bottom w:val="single" w:sz="4" w:space="0" w:color="000000"/>
              <w:right w:val="single" w:sz="8" w:space="0" w:color="auto"/>
            </w:tcBorders>
            <w:shd w:val="clear" w:color="auto" w:fill="auto"/>
            <w:vAlign w:val="center"/>
            <w:hideMark/>
            <w:tcPrChange w:id="72773" w:author="pete jones" w:date="2022-01-11T16:40:00Z">
              <w:tcPr>
                <w:tcW w:w="5436" w:type="dxa"/>
                <w:vMerge w:val="restart"/>
                <w:tcBorders>
                  <w:top w:val="nil"/>
                  <w:left w:val="single" w:sz="8" w:space="0" w:color="auto"/>
                  <w:bottom w:val="single" w:sz="4" w:space="0" w:color="000000"/>
                  <w:right w:val="single" w:sz="8" w:space="0" w:color="auto"/>
                </w:tcBorders>
                <w:shd w:val="clear" w:color="auto" w:fill="auto"/>
                <w:vAlign w:val="center"/>
                <w:hideMark/>
              </w:tcPr>
            </w:tcPrChange>
          </w:tcPr>
          <w:p w14:paraId="70BD03D3" w14:textId="2B5C9039" w:rsidR="00910219" w:rsidRPr="00910219" w:rsidRDefault="00910219" w:rsidP="00910219">
            <w:pPr>
              <w:spacing w:before="0" w:after="0" w:line="240" w:lineRule="auto"/>
              <w:jc w:val="left"/>
              <w:rPr>
                <w:ins w:id="72774" w:author="pete jones" w:date="2022-01-11T16:39:00Z"/>
                <w:rFonts w:ascii="Calibri" w:hAnsi="Calibri" w:cs="Calibri"/>
                <w:color w:val="000000"/>
                <w:sz w:val="22"/>
                <w:szCs w:val="22"/>
              </w:rPr>
            </w:pPr>
            <w:ins w:id="72775" w:author="pete jones" w:date="2022-01-11T16:39:00Z">
              <w:r w:rsidRPr="00910219">
                <w:rPr>
                  <w:rFonts w:ascii="Calibri" w:hAnsi="Calibri" w:cs="Calibri"/>
                  <w:color w:val="000000"/>
                  <w:sz w:val="22"/>
                  <w:szCs w:val="22"/>
                </w:rPr>
                <w:t xml:space="preserve">Estimated engineering intake 2018 (at 3%) of </w:t>
              </w:r>
            </w:ins>
            <w:ins w:id="72776" w:author="pete jones" w:date="2022-03-30T12:32:00Z">
              <w:r w:rsidR="00042512">
                <w:rPr>
                  <w:rFonts w:ascii="Calibri" w:hAnsi="Calibri" w:cs="Calibri"/>
                  <w:color w:val="000000"/>
                  <w:sz w:val="22"/>
                  <w:szCs w:val="22"/>
                </w:rPr>
                <w:t xml:space="preserve">the </w:t>
              </w:r>
            </w:ins>
            <w:ins w:id="72777" w:author="pete jones" w:date="2022-01-11T16:39:00Z">
              <w:r w:rsidRPr="00910219">
                <w:rPr>
                  <w:rFonts w:ascii="Calibri" w:hAnsi="Calibri" w:cs="Calibri"/>
                  <w:color w:val="000000"/>
                  <w:sz w:val="22"/>
                  <w:szCs w:val="22"/>
                </w:rPr>
                <w:t>total institute intake population</w:t>
              </w:r>
            </w:ins>
          </w:p>
        </w:tc>
        <w:tc>
          <w:tcPr>
            <w:tcW w:w="3041" w:type="dxa"/>
            <w:gridSpan w:val="6"/>
            <w:tcBorders>
              <w:top w:val="single" w:sz="8" w:space="0" w:color="auto"/>
              <w:left w:val="nil"/>
              <w:bottom w:val="single" w:sz="4" w:space="0" w:color="auto"/>
              <w:right w:val="single" w:sz="8" w:space="0" w:color="000000"/>
            </w:tcBorders>
            <w:shd w:val="clear" w:color="auto" w:fill="auto"/>
            <w:noWrap/>
            <w:vAlign w:val="center"/>
            <w:hideMark/>
            <w:tcPrChange w:id="72778" w:author="pete jones" w:date="2022-01-11T16:40:00Z">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1E48999C" w14:textId="77777777" w:rsidR="00910219" w:rsidRPr="00910219" w:rsidRDefault="00910219" w:rsidP="00910219">
            <w:pPr>
              <w:spacing w:before="0" w:after="0" w:line="240" w:lineRule="auto"/>
              <w:jc w:val="right"/>
              <w:rPr>
                <w:ins w:id="72779" w:author="pete jones" w:date="2022-01-11T16:39:00Z"/>
                <w:rFonts w:ascii="Calibri" w:hAnsi="Calibri" w:cs="Calibri"/>
                <w:color w:val="000000"/>
                <w:sz w:val="22"/>
                <w:szCs w:val="22"/>
              </w:rPr>
            </w:pPr>
            <w:ins w:id="72780" w:author="pete jones" w:date="2022-01-11T16:39:00Z">
              <w:r w:rsidRPr="00910219">
                <w:rPr>
                  <w:rFonts w:ascii="Calibri" w:hAnsi="Calibri" w:cs="Calibri"/>
                  <w:color w:val="000000"/>
                  <w:sz w:val="22"/>
                  <w:szCs w:val="22"/>
                </w:rPr>
                <w:t>A-level</w:t>
              </w:r>
            </w:ins>
          </w:p>
        </w:tc>
        <w:tc>
          <w:tcPr>
            <w:tcW w:w="2988" w:type="dxa"/>
            <w:gridSpan w:val="6"/>
            <w:tcBorders>
              <w:top w:val="single" w:sz="8" w:space="0" w:color="auto"/>
              <w:left w:val="nil"/>
              <w:bottom w:val="single" w:sz="4" w:space="0" w:color="auto"/>
              <w:right w:val="single" w:sz="8" w:space="0" w:color="000000"/>
            </w:tcBorders>
            <w:shd w:val="clear" w:color="auto" w:fill="auto"/>
            <w:noWrap/>
            <w:vAlign w:val="center"/>
            <w:hideMark/>
            <w:tcPrChange w:id="72781" w:author="pete jones" w:date="2022-01-11T16:40:00Z">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6239B522" w14:textId="77777777" w:rsidR="00910219" w:rsidRPr="00910219" w:rsidRDefault="00910219" w:rsidP="00910219">
            <w:pPr>
              <w:spacing w:before="0" w:after="0" w:line="240" w:lineRule="auto"/>
              <w:jc w:val="center"/>
              <w:rPr>
                <w:ins w:id="72782" w:author="pete jones" w:date="2022-01-11T16:39:00Z"/>
                <w:rFonts w:ascii="Calibri" w:hAnsi="Calibri" w:cs="Calibri"/>
                <w:color w:val="000000"/>
                <w:sz w:val="22"/>
                <w:szCs w:val="22"/>
              </w:rPr>
            </w:pPr>
            <w:ins w:id="72783" w:author="pete jones" w:date="2022-01-11T16:39:00Z">
              <w:r w:rsidRPr="00910219">
                <w:rPr>
                  <w:rFonts w:ascii="Calibri" w:hAnsi="Calibri" w:cs="Calibri"/>
                  <w:color w:val="000000"/>
                  <w:sz w:val="22"/>
                  <w:szCs w:val="22"/>
                </w:rPr>
                <w:t> </w:t>
              </w:r>
            </w:ins>
          </w:p>
        </w:tc>
      </w:tr>
      <w:tr w:rsidR="00910219" w:rsidRPr="00910219" w14:paraId="329985D2" w14:textId="77777777" w:rsidTr="00910219">
        <w:trPr>
          <w:trHeight w:val="315"/>
          <w:ins w:id="72784" w:author="pete jones" w:date="2022-01-11T16:39:00Z"/>
          <w:trPrChange w:id="72785" w:author="pete jones" w:date="2022-01-11T16:40:00Z">
            <w:trPr>
              <w:trHeight w:val="315"/>
            </w:trPr>
          </w:trPrChange>
        </w:trPr>
        <w:tc>
          <w:tcPr>
            <w:tcW w:w="498" w:type="dxa"/>
            <w:tcBorders>
              <w:top w:val="nil"/>
              <w:left w:val="nil"/>
              <w:bottom w:val="nil"/>
              <w:right w:val="nil"/>
            </w:tcBorders>
            <w:shd w:val="clear" w:color="auto" w:fill="auto"/>
            <w:noWrap/>
            <w:vAlign w:val="center"/>
            <w:hideMark/>
            <w:tcPrChange w:id="72786" w:author="pete jones" w:date="2022-01-11T16:40:00Z">
              <w:tcPr>
                <w:tcW w:w="400" w:type="dxa"/>
                <w:tcBorders>
                  <w:top w:val="nil"/>
                  <w:left w:val="nil"/>
                  <w:bottom w:val="nil"/>
                  <w:right w:val="nil"/>
                </w:tcBorders>
                <w:shd w:val="clear" w:color="auto" w:fill="auto"/>
                <w:noWrap/>
                <w:vAlign w:val="center"/>
                <w:hideMark/>
              </w:tcPr>
            </w:tcPrChange>
          </w:tcPr>
          <w:p w14:paraId="64579837" w14:textId="77777777" w:rsidR="00910219" w:rsidRPr="00910219" w:rsidRDefault="00910219" w:rsidP="00910219">
            <w:pPr>
              <w:spacing w:before="0" w:after="0" w:line="240" w:lineRule="auto"/>
              <w:jc w:val="center"/>
              <w:rPr>
                <w:ins w:id="72787" w:author="pete jones" w:date="2022-01-11T16:39:00Z"/>
                <w:rFonts w:ascii="Calibri" w:hAnsi="Calibri" w:cs="Calibri"/>
                <w:color w:val="000000"/>
                <w:sz w:val="22"/>
                <w:szCs w:val="22"/>
              </w:rPr>
            </w:pPr>
          </w:p>
        </w:tc>
        <w:tc>
          <w:tcPr>
            <w:tcW w:w="5536" w:type="dxa"/>
            <w:vMerge/>
            <w:tcBorders>
              <w:top w:val="nil"/>
              <w:left w:val="single" w:sz="8" w:space="0" w:color="auto"/>
              <w:bottom w:val="single" w:sz="4" w:space="0" w:color="000000"/>
              <w:right w:val="single" w:sz="8" w:space="0" w:color="auto"/>
            </w:tcBorders>
            <w:vAlign w:val="center"/>
            <w:hideMark/>
            <w:tcPrChange w:id="72788" w:author="pete jones" w:date="2022-01-11T16:40:00Z">
              <w:tcPr>
                <w:tcW w:w="5436" w:type="dxa"/>
                <w:vMerge/>
                <w:tcBorders>
                  <w:top w:val="nil"/>
                  <w:left w:val="single" w:sz="8" w:space="0" w:color="auto"/>
                  <w:bottom w:val="single" w:sz="4" w:space="0" w:color="000000"/>
                  <w:right w:val="single" w:sz="8" w:space="0" w:color="auto"/>
                </w:tcBorders>
                <w:vAlign w:val="center"/>
                <w:hideMark/>
              </w:tcPr>
            </w:tcPrChange>
          </w:tcPr>
          <w:p w14:paraId="0F7759CA" w14:textId="77777777" w:rsidR="00910219" w:rsidRPr="00910219" w:rsidRDefault="00910219" w:rsidP="00910219">
            <w:pPr>
              <w:spacing w:before="0" w:after="0" w:line="240" w:lineRule="auto"/>
              <w:jc w:val="left"/>
              <w:rPr>
                <w:ins w:id="72789" w:author="pete jones" w:date="2022-01-11T16:39:00Z"/>
                <w:rFonts w:ascii="Calibri" w:hAnsi="Calibri" w:cs="Calibri"/>
                <w:color w:val="000000"/>
                <w:sz w:val="22"/>
                <w:szCs w:val="22"/>
              </w:rPr>
            </w:pPr>
          </w:p>
        </w:tc>
        <w:tc>
          <w:tcPr>
            <w:tcW w:w="3041" w:type="dxa"/>
            <w:gridSpan w:val="6"/>
            <w:tcBorders>
              <w:top w:val="single" w:sz="4" w:space="0" w:color="auto"/>
              <w:left w:val="nil"/>
              <w:bottom w:val="nil"/>
              <w:right w:val="single" w:sz="8" w:space="0" w:color="000000"/>
            </w:tcBorders>
            <w:shd w:val="clear" w:color="auto" w:fill="auto"/>
            <w:noWrap/>
            <w:vAlign w:val="center"/>
            <w:hideMark/>
            <w:tcPrChange w:id="72790" w:author="pete jones" w:date="2022-01-11T16:40:00Z">
              <w:tcPr>
                <w:tcW w:w="2561" w:type="dxa"/>
                <w:gridSpan w:val="6"/>
                <w:tcBorders>
                  <w:top w:val="single" w:sz="4" w:space="0" w:color="auto"/>
                  <w:left w:val="nil"/>
                  <w:bottom w:val="nil"/>
                  <w:right w:val="single" w:sz="8" w:space="0" w:color="000000"/>
                </w:tcBorders>
                <w:shd w:val="clear" w:color="auto" w:fill="auto"/>
                <w:noWrap/>
                <w:vAlign w:val="center"/>
                <w:hideMark/>
              </w:tcPr>
            </w:tcPrChange>
          </w:tcPr>
          <w:p w14:paraId="70BC4BC2" w14:textId="77777777" w:rsidR="00910219" w:rsidRPr="00910219" w:rsidRDefault="00910219" w:rsidP="00910219">
            <w:pPr>
              <w:spacing w:before="0" w:after="0" w:line="240" w:lineRule="auto"/>
              <w:jc w:val="right"/>
              <w:rPr>
                <w:ins w:id="72791" w:author="pete jones" w:date="2022-01-11T16:39:00Z"/>
                <w:rFonts w:ascii="Calibri" w:hAnsi="Calibri" w:cs="Calibri"/>
                <w:color w:val="000000"/>
                <w:sz w:val="22"/>
                <w:szCs w:val="22"/>
              </w:rPr>
            </w:pPr>
            <w:ins w:id="72792" w:author="pete jones" w:date="2022-01-11T16:39:00Z">
              <w:r w:rsidRPr="00910219">
                <w:rPr>
                  <w:rFonts w:ascii="Calibri" w:hAnsi="Calibri" w:cs="Calibri"/>
                  <w:color w:val="000000"/>
                  <w:sz w:val="22"/>
                  <w:szCs w:val="22"/>
                </w:rPr>
                <w:t>BTEC</w:t>
              </w:r>
            </w:ins>
          </w:p>
        </w:tc>
        <w:tc>
          <w:tcPr>
            <w:tcW w:w="2988" w:type="dxa"/>
            <w:gridSpan w:val="6"/>
            <w:tcBorders>
              <w:top w:val="single" w:sz="4" w:space="0" w:color="auto"/>
              <w:left w:val="nil"/>
              <w:bottom w:val="nil"/>
              <w:right w:val="single" w:sz="8" w:space="0" w:color="000000"/>
            </w:tcBorders>
            <w:shd w:val="clear" w:color="auto" w:fill="auto"/>
            <w:vAlign w:val="center"/>
            <w:hideMark/>
            <w:tcPrChange w:id="72793" w:author="pete jones" w:date="2022-01-11T16:40:00Z">
              <w:tcPr>
                <w:tcW w:w="2401" w:type="dxa"/>
                <w:gridSpan w:val="6"/>
                <w:tcBorders>
                  <w:top w:val="single" w:sz="4" w:space="0" w:color="auto"/>
                  <w:left w:val="nil"/>
                  <w:bottom w:val="nil"/>
                  <w:right w:val="single" w:sz="8" w:space="0" w:color="000000"/>
                </w:tcBorders>
                <w:shd w:val="clear" w:color="auto" w:fill="auto"/>
                <w:vAlign w:val="center"/>
                <w:hideMark/>
              </w:tcPr>
            </w:tcPrChange>
          </w:tcPr>
          <w:p w14:paraId="02B34638" w14:textId="77777777" w:rsidR="00910219" w:rsidRPr="00910219" w:rsidRDefault="00910219" w:rsidP="00910219">
            <w:pPr>
              <w:spacing w:before="0" w:after="0" w:line="240" w:lineRule="auto"/>
              <w:jc w:val="center"/>
              <w:rPr>
                <w:ins w:id="72794" w:author="pete jones" w:date="2022-01-11T16:39:00Z"/>
                <w:rFonts w:ascii="Calibri" w:hAnsi="Calibri" w:cs="Calibri"/>
                <w:color w:val="000000"/>
                <w:sz w:val="22"/>
                <w:szCs w:val="22"/>
              </w:rPr>
            </w:pPr>
            <w:ins w:id="72795" w:author="pete jones" w:date="2022-01-11T16:39:00Z">
              <w:r w:rsidRPr="00910219">
                <w:rPr>
                  <w:rFonts w:ascii="Calibri" w:hAnsi="Calibri" w:cs="Calibri"/>
                  <w:color w:val="000000"/>
                  <w:sz w:val="22"/>
                  <w:szCs w:val="22"/>
                </w:rPr>
                <w:t> </w:t>
              </w:r>
            </w:ins>
          </w:p>
        </w:tc>
      </w:tr>
      <w:tr w:rsidR="00910219" w:rsidRPr="00910219" w14:paraId="2F033ED2" w14:textId="77777777" w:rsidTr="00910219">
        <w:trPr>
          <w:trHeight w:val="315"/>
          <w:ins w:id="72796" w:author="pete jones" w:date="2022-01-11T16:39:00Z"/>
          <w:trPrChange w:id="72797" w:author="pete jones" w:date="2022-01-11T16:40:00Z">
            <w:trPr>
              <w:trHeight w:val="315"/>
            </w:trPr>
          </w:trPrChange>
        </w:trPr>
        <w:tc>
          <w:tcPr>
            <w:tcW w:w="498" w:type="dxa"/>
            <w:tcBorders>
              <w:top w:val="nil"/>
              <w:left w:val="nil"/>
              <w:bottom w:val="nil"/>
              <w:right w:val="nil"/>
            </w:tcBorders>
            <w:shd w:val="clear" w:color="auto" w:fill="auto"/>
            <w:noWrap/>
            <w:vAlign w:val="center"/>
            <w:hideMark/>
            <w:tcPrChange w:id="72798" w:author="pete jones" w:date="2022-01-11T16:40:00Z">
              <w:tcPr>
                <w:tcW w:w="400" w:type="dxa"/>
                <w:tcBorders>
                  <w:top w:val="nil"/>
                  <w:left w:val="nil"/>
                  <w:bottom w:val="nil"/>
                  <w:right w:val="nil"/>
                </w:tcBorders>
                <w:shd w:val="clear" w:color="auto" w:fill="auto"/>
                <w:noWrap/>
                <w:vAlign w:val="center"/>
                <w:hideMark/>
              </w:tcPr>
            </w:tcPrChange>
          </w:tcPr>
          <w:p w14:paraId="46AF9AF7" w14:textId="77777777" w:rsidR="00910219" w:rsidRPr="00910219" w:rsidRDefault="00910219" w:rsidP="00910219">
            <w:pPr>
              <w:spacing w:before="0" w:after="0" w:line="240" w:lineRule="auto"/>
              <w:jc w:val="center"/>
              <w:rPr>
                <w:ins w:id="72799" w:author="pete jones" w:date="2022-01-11T16:39:00Z"/>
                <w:rFonts w:ascii="Calibri" w:hAnsi="Calibri" w:cs="Calibri"/>
                <w:color w:val="000000"/>
                <w:sz w:val="22"/>
                <w:szCs w:val="22"/>
              </w:rPr>
            </w:pPr>
          </w:p>
        </w:tc>
        <w:tc>
          <w:tcPr>
            <w:tcW w:w="5536" w:type="dxa"/>
            <w:tcBorders>
              <w:top w:val="nil"/>
              <w:left w:val="single" w:sz="8" w:space="0" w:color="auto"/>
              <w:bottom w:val="single" w:sz="4" w:space="0" w:color="auto"/>
              <w:right w:val="nil"/>
            </w:tcBorders>
            <w:shd w:val="clear" w:color="auto" w:fill="auto"/>
            <w:noWrap/>
            <w:vAlign w:val="center"/>
            <w:hideMark/>
            <w:tcPrChange w:id="72800" w:author="pete jones" w:date="2022-01-11T16:40:00Z">
              <w:tcPr>
                <w:tcW w:w="5436" w:type="dxa"/>
                <w:tcBorders>
                  <w:top w:val="nil"/>
                  <w:left w:val="single" w:sz="8" w:space="0" w:color="auto"/>
                  <w:bottom w:val="single" w:sz="4" w:space="0" w:color="auto"/>
                  <w:right w:val="nil"/>
                </w:tcBorders>
                <w:shd w:val="clear" w:color="auto" w:fill="auto"/>
                <w:noWrap/>
                <w:vAlign w:val="center"/>
                <w:hideMark/>
              </w:tcPr>
            </w:tcPrChange>
          </w:tcPr>
          <w:p w14:paraId="59D8BFC2" w14:textId="77777777" w:rsidR="00910219" w:rsidRPr="00910219" w:rsidRDefault="00910219" w:rsidP="00910219">
            <w:pPr>
              <w:spacing w:before="0" w:after="0" w:line="240" w:lineRule="auto"/>
              <w:jc w:val="center"/>
              <w:rPr>
                <w:ins w:id="72801" w:author="pete jones" w:date="2022-01-11T16:39:00Z"/>
                <w:rFonts w:ascii="Calibri" w:hAnsi="Calibri" w:cs="Calibri"/>
                <w:b/>
                <w:bCs/>
                <w:color w:val="000000"/>
              </w:rPr>
            </w:pPr>
            <w:ins w:id="72802" w:author="pete jones" w:date="2022-01-11T16:39:00Z">
              <w:r w:rsidRPr="00910219">
                <w:rPr>
                  <w:rFonts w:ascii="Calibri" w:hAnsi="Calibri" w:cs="Calibri"/>
                  <w:b/>
                  <w:bCs/>
                  <w:color w:val="000000"/>
                </w:rPr>
                <w:t> </w:t>
              </w:r>
            </w:ins>
          </w:p>
        </w:tc>
        <w:tc>
          <w:tcPr>
            <w:tcW w:w="3041"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Change w:id="72803" w:author="pete jones" w:date="2022-01-11T16:40:00Z">
              <w:tcPr>
                <w:tcW w:w="2561"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tcPrChange>
          </w:tcPr>
          <w:p w14:paraId="6B4160FF" w14:textId="77777777" w:rsidR="00910219" w:rsidRPr="00910219" w:rsidRDefault="00910219" w:rsidP="00910219">
            <w:pPr>
              <w:spacing w:before="0" w:after="0" w:line="240" w:lineRule="auto"/>
              <w:jc w:val="right"/>
              <w:rPr>
                <w:ins w:id="72804" w:author="pete jones" w:date="2022-01-11T16:39:00Z"/>
                <w:rFonts w:ascii="Calibri" w:hAnsi="Calibri" w:cs="Calibri"/>
                <w:color w:val="000000"/>
                <w:sz w:val="22"/>
                <w:szCs w:val="22"/>
              </w:rPr>
            </w:pPr>
            <w:ins w:id="72805" w:author="pete jones" w:date="2022-01-11T16:39:00Z">
              <w:r w:rsidRPr="00910219">
                <w:rPr>
                  <w:rFonts w:ascii="Calibri" w:hAnsi="Calibri" w:cs="Calibri"/>
                  <w:color w:val="000000"/>
                  <w:sz w:val="22"/>
                  <w:szCs w:val="22"/>
                </w:rPr>
                <w:t>UCAS POINTS</w:t>
              </w:r>
            </w:ins>
          </w:p>
        </w:tc>
        <w:tc>
          <w:tcPr>
            <w:tcW w:w="2988" w:type="dxa"/>
            <w:gridSpan w:val="6"/>
            <w:tcBorders>
              <w:top w:val="single" w:sz="8" w:space="0" w:color="auto"/>
              <w:left w:val="nil"/>
              <w:bottom w:val="single" w:sz="8" w:space="0" w:color="auto"/>
              <w:right w:val="single" w:sz="8" w:space="0" w:color="000000"/>
            </w:tcBorders>
            <w:shd w:val="clear" w:color="auto" w:fill="auto"/>
            <w:noWrap/>
            <w:vAlign w:val="center"/>
            <w:hideMark/>
            <w:tcPrChange w:id="72806" w:author="pete jones" w:date="2022-01-11T16:40:00Z">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tcPrChange>
          </w:tcPr>
          <w:p w14:paraId="46330994" w14:textId="77777777" w:rsidR="00910219" w:rsidRPr="00910219" w:rsidRDefault="00910219" w:rsidP="00910219">
            <w:pPr>
              <w:spacing w:before="0" w:after="0" w:line="240" w:lineRule="auto"/>
              <w:jc w:val="center"/>
              <w:rPr>
                <w:ins w:id="72807" w:author="pete jones" w:date="2022-01-11T16:39:00Z"/>
                <w:rFonts w:ascii="Calibri" w:hAnsi="Calibri" w:cs="Calibri"/>
                <w:color w:val="000000"/>
                <w:sz w:val="22"/>
                <w:szCs w:val="22"/>
              </w:rPr>
            </w:pPr>
            <w:ins w:id="72808" w:author="pete jones" w:date="2022-01-11T16:39:00Z">
              <w:r w:rsidRPr="00910219">
                <w:rPr>
                  <w:rFonts w:ascii="Calibri" w:hAnsi="Calibri" w:cs="Calibri"/>
                  <w:color w:val="000000"/>
                  <w:sz w:val="22"/>
                  <w:szCs w:val="22"/>
                </w:rPr>
                <w:t> </w:t>
              </w:r>
            </w:ins>
          </w:p>
        </w:tc>
      </w:tr>
      <w:tr w:rsidR="00910219" w:rsidRPr="00910219" w14:paraId="5EDD792F" w14:textId="77777777" w:rsidTr="00910219">
        <w:trPr>
          <w:trHeight w:val="315"/>
          <w:ins w:id="72809" w:author="pete jones" w:date="2022-01-11T16:39:00Z"/>
          <w:trPrChange w:id="72810" w:author="pete jones" w:date="2022-01-11T16:40:00Z">
            <w:trPr>
              <w:trHeight w:val="315"/>
            </w:trPr>
          </w:trPrChange>
        </w:trPr>
        <w:tc>
          <w:tcPr>
            <w:tcW w:w="498" w:type="dxa"/>
            <w:tcBorders>
              <w:top w:val="nil"/>
              <w:left w:val="nil"/>
              <w:bottom w:val="nil"/>
              <w:right w:val="nil"/>
            </w:tcBorders>
            <w:shd w:val="clear" w:color="auto" w:fill="auto"/>
            <w:noWrap/>
            <w:vAlign w:val="center"/>
            <w:hideMark/>
            <w:tcPrChange w:id="72811" w:author="pete jones" w:date="2022-01-11T16:40:00Z">
              <w:tcPr>
                <w:tcW w:w="400" w:type="dxa"/>
                <w:tcBorders>
                  <w:top w:val="nil"/>
                  <w:left w:val="nil"/>
                  <w:bottom w:val="nil"/>
                  <w:right w:val="nil"/>
                </w:tcBorders>
                <w:shd w:val="clear" w:color="auto" w:fill="auto"/>
                <w:noWrap/>
                <w:vAlign w:val="center"/>
                <w:hideMark/>
              </w:tcPr>
            </w:tcPrChange>
          </w:tcPr>
          <w:p w14:paraId="2A8DBFC7" w14:textId="77777777" w:rsidR="00910219" w:rsidRPr="00910219" w:rsidRDefault="00910219" w:rsidP="00910219">
            <w:pPr>
              <w:spacing w:before="0" w:after="0" w:line="240" w:lineRule="auto"/>
              <w:jc w:val="center"/>
              <w:rPr>
                <w:ins w:id="72812" w:author="pete jones" w:date="2022-01-11T16:39:00Z"/>
                <w:rFonts w:ascii="Calibri" w:hAnsi="Calibri" w:cs="Calibri"/>
                <w:color w:val="000000"/>
                <w:sz w:val="22"/>
                <w:szCs w:val="22"/>
              </w:rPr>
            </w:pPr>
          </w:p>
        </w:tc>
        <w:tc>
          <w:tcPr>
            <w:tcW w:w="5536" w:type="dxa"/>
            <w:tcBorders>
              <w:top w:val="nil"/>
              <w:left w:val="nil"/>
              <w:bottom w:val="nil"/>
              <w:right w:val="nil"/>
            </w:tcBorders>
            <w:shd w:val="clear" w:color="auto" w:fill="auto"/>
            <w:noWrap/>
            <w:vAlign w:val="bottom"/>
            <w:hideMark/>
            <w:tcPrChange w:id="72813" w:author="pete jones" w:date="2022-01-11T16:40:00Z">
              <w:tcPr>
                <w:tcW w:w="5436" w:type="dxa"/>
                <w:tcBorders>
                  <w:top w:val="nil"/>
                  <w:left w:val="nil"/>
                  <w:bottom w:val="nil"/>
                  <w:right w:val="nil"/>
                </w:tcBorders>
                <w:shd w:val="clear" w:color="auto" w:fill="auto"/>
                <w:noWrap/>
                <w:vAlign w:val="bottom"/>
                <w:hideMark/>
              </w:tcPr>
            </w:tcPrChange>
          </w:tcPr>
          <w:p w14:paraId="1B0305B2" w14:textId="52724136" w:rsidR="00910219" w:rsidRPr="00910219" w:rsidRDefault="00910219" w:rsidP="00910219">
            <w:pPr>
              <w:spacing w:before="0" w:after="0" w:line="240" w:lineRule="auto"/>
              <w:jc w:val="left"/>
              <w:rPr>
                <w:ins w:id="72814" w:author="pete jones" w:date="2022-01-11T16:39:00Z"/>
                <w:rFonts w:ascii="Calibri" w:hAnsi="Calibri" w:cs="Calibri"/>
                <w:color w:val="000000"/>
                <w:sz w:val="22"/>
                <w:szCs w:val="22"/>
              </w:rPr>
            </w:pPr>
            <w:ins w:id="72815" w:author="pete jones" w:date="2022-01-11T16:39:00Z">
              <w:r w:rsidRPr="00910219">
                <w:rPr>
                  <w:rFonts w:ascii="Calibri" w:hAnsi="Calibri" w:cs="Calibri"/>
                  <w:noProof/>
                  <w:color w:val="000000"/>
                  <w:sz w:val="22"/>
                  <w:szCs w:val="22"/>
                </w:rPr>
                <w:drawing>
                  <wp:anchor distT="0" distB="0" distL="114300" distR="114300" simplePos="0" relativeHeight="251691008" behindDoc="0" locked="0" layoutInCell="1" allowOverlap="1" wp14:anchorId="3A363102" wp14:editId="6CC6C78B">
                    <wp:simplePos x="0" y="0"/>
                    <wp:positionH relativeFrom="column">
                      <wp:posOffset>0</wp:posOffset>
                    </wp:positionH>
                    <wp:positionV relativeFrom="paragraph">
                      <wp:posOffset>171450</wp:posOffset>
                    </wp:positionV>
                    <wp:extent cx="2524125" cy="923925"/>
                    <wp:effectExtent l="0" t="0" r="9525" b="9525"/>
                    <wp:wrapNone/>
                    <wp:docPr id="345253025" name="Chart 345253025">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7B1D6A58" w14:textId="77777777">
              <w:trPr>
                <w:trHeight w:val="315"/>
                <w:tblCellSpacing w:w="0" w:type="dxa"/>
                <w:ins w:id="72816" w:author="pete jones" w:date="2022-01-11T16:39: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DFE2D51" w14:textId="77777777" w:rsidR="00910219" w:rsidRPr="00910219" w:rsidRDefault="00910219" w:rsidP="00910219">
                  <w:pPr>
                    <w:spacing w:before="0" w:after="0" w:line="240" w:lineRule="auto"/>
                    <w:jc w:val="left"/>
                    <w:rPr>
                      <w:ins w:id="72817" w:author="pete jones" w:date="2022-01-11T16:39:00Z"/>
                      <w:rFonts w:ascii="Calibri" w:hAnsi="Calibri" w:cs="Calibri"/>
                      <w:b/>
                      <w:bCs/>
                      <w:i/>
                      <w:iCs/>
                      <w:color w:val="000000"/>
                      <w:sz w:val="22"/>
                      <w:szCs w:val="22"/>
                    </w:rPr>
                  </w:pPr>
                  <w:ins w:id="72818" w:author="pete jones" w:date="2022-01-11T16:39:00Z">
                    <w:r w:rsidRPr="00910219">
                      <w:rPr>
                        <w:rFonts w:ascii="Calibri" w:hAnsi="Calibri" w:cs="Calibri"/>
                        <w:b/>
                        <w:bCs/>
                        <w:i/>
                        <w:iCs/>
                        <w:color w:val="000000"/>
                        <w:sz w:val="22"/>
                        <w:szCs w:val="22"/>
                      </w:rPr>
                      <w:t>Type of module category</w:t>
                    </w:r>
                  </w:ins>
                </w:p>
              </w:tc>
            </w:tr>
          </w:tbl>
          <w:p w14:paraId="32859DB7" w14:textId="77777777" w:rsidR="00910219" w:rsidRPr="00910219" w:rsidRDefault="00910219" w:rsidP="00910219">
            <w:pPr>
              <w:spacing w:before="0" w:after="0" w:line="240" w:lineRule="auto"/>
              <w:jc w:val="left"/>
              <w:rPr>
                <w:ins w:id="72819" w:author="pete jones" w:date="2022-01-11T16:39:00Z"/>
                <w:rFonts w:ascii="Calibri" w:hAnsi="Calibri" w:cs="Calibri"/>
                <w:color w:val="000000"/>
                <w:sz w:val="22"/>
                <w:szCs w:val="22"/>
              </w:rPr>
            </w:pPr>
          </w:p>
        </w:tc>
        <w:tc>
          <w:tcPr>
            <w:tcW w:w="498" w:type="dxa"/>
            <w:tcBorders>
              <w:top w:val="nil"/>
              <w:left w:val="nil"/>
              <w:bottom w:val="nil"/>
              <w:right w:val="single" w:sz="8" w:space="0" w:color="auto"/>
            </w:tcBorders>
            <w:shd w:val="clear" w:color="auto" w:fill="auto"/>
            <w:noWrap/>
            <w:vAlign w:val="center"/>
            <w:hideMark/>
            <w:tcPrChange w:id="72820" w:author="pete jones" w:date="2022-01-11T16:40:00Z">
              <w:tcPr>
                <w:tcW w:w="419" w:type="dxa"/>
                <w:tcBorders>
                  <w:top w:val="nil"/>
                  <w:left w:val="nil"/>
                  <w:bottom w:val="nil"/>
                  <w:right w:val="single" w:sz="8" w:space="0" w:color="auto"/>
                </w:tcBorders>
                <w:shd w:val="clear" w:color="auto" w:fill="auto"/>
                <w:noWrap/>
                <w:vAlign w:val="center"/>
                <w:hideMark/>
              </w:tcPr>
            </w:tcPrChange>
          </w:tcPr>
          <w:p w14:paraId="4B00571D" w14:textId="77777777" w:rsidR="00910219" w:rsidRPr="00910219" w:rsidRDefault="00910219" w:rsidP="00910219">
            <w:pPr>
              <w:spacing w:before="0" w:after="0" w:line="240" w:lineRule="auto"/>
              <w:jc w:val="right"/>
              <w:rPr>
                <w:ins w:id="72821" w:author="pete jones" w:date="2022-01-11T16:39:00Z"/>
                <w:rFonts w:ascii="Calibri" w:hAnsi="Calibri" w:cs="Calibri"/>
                <w:color w:val="000000"/>
                <w:sz w:val="22"/>
                <w:szCs w:val="22"/>
              </w:rPr>
            </w:pPr>
            <w:ins w:id="72822" w:author="pete jones" w:date="2022-01-11T16:39:00Z">
              <w:r w:rsidRPr="00910219">
                <w:rPr>
                  <w:rFonts w:ascii="Calibri" w:hAnsi="Calibri" w:cs="Calibri"/>
                  <w:color w:val="000000"/>
                  <w:sz w:val="22"/>
                  <w:szCs w:val="22"/>
                </w:rPr>
                <w:t> </w:t>
              </w:r>
            </w:ins>
          </w:p>
        </w:tc>
        <w:tc>
          <w:tcPr>
            <w:tcW w:w="551" w:type="dxa"/>
            <w:tcBorders>
              <w:top w:val="nil"/>
              <w:left w:val="nil"/>
              <w:bottom w:val="nil"/>
              <w:right w:val="nil"/>
            </w:tcBorders>
            <w:shd w:val="clear" w:color="auto" w:fill="auto"/>
            <w:noWrap/>
            <w:vAlign w:val="center"/>
            <w:hideMark/>
            <w:tcPrChange w:id="72823" w:author="pete jones" w:date="2022-01-11T16:40:00Z">
              <w:tcPr>
                <w:tcW w:w="487" w:type="dxa"/>
                <w:tcBorders>
                  <w:top w:val="nil"/>
                  <w:left w:val="nil"/>
                  <w:bottom w:val="nil"/>
                  <w:right w:val="nil"/>
                </w:tcBorders>
                <w:shd w:val="clear" w:color="auto" w:fill="auto"/>
                <w:noWrap/>
                <w:vAlign w:val="center"/>
                <w:hideMark/>
              </w:tcPr>
            </w:tcPrChange>
          </w:tcPr>
          <w:p w14:paraId="671AC102" w14:textId="77777777" w:rsidR="00910219" w:rsidRPr="00910219" w:rsidRDefault="00910219" w:rsidP="00910219">
            <w:pPr>
              <w:spacing w:before="0" w:after="0" w:line="240" w:lineRule="auto"/>
              <w:jc w:val="right"/>
              <w:rPr>
                <w:ins w:id="72824" w:author="pete jones" w:date="2022-01-11T16:39:00Z"/>
                <w:rFonts w:ascii="Calibri" w:hAnsi="Calibri" w:cs="Calibri"/>
                <w:color w:val="000000"/>
                <w:sz w:val="22"/>
                <w:szCs w:val="22"/>
              </w:rPr>
            </w:pPr>
          </w:p>
        </w:tc>
        <w:tc>
          <w:tcPr>
            <w:tcW w:w="498" w:type="dxa"/>
            <w:tcBorders>
              <w:top w:val="nil"/>
              <w:left w:val="nil"/>
              <w:bottom w:val="nil"/>
              <w:right w:val="nil"/>
            </w:tcBorders>
            <w:shd w:val="clear" w:color="auto" w:fill="auto"/>
            <w:noWrap/>
            <w:vAlign w:val="center"/>
            <w:hideMark/>
            <w:tcPrChange w:id="72825" w:author="pete jones" w:date="2022-01-11T16:40:00Z">
              <w:tcPr>
                <w:tcW w:w="419" w:type="dxa"/>
                <w:tcBorders>
                  <w:top w:val="nil"/>
                  <w:left w:val="nil"/>
                  <w:bottom w:val="nil"/>
                  <w:right w:val="nil"/>
                </w:tcBorders>
                <w:shd w:val="clear" w:color="auto" w:fill="auto"/>
                <w:noWrap/>
                <w:vAlign w:val="center"/>
                <w:hideMark/>
              </w:tcPr>
            </w:tcPrChange>
          </w:tcPr>
          <w:p w14:paraId="086B62E4" w14:textId="77777777" w:rsidR="00910219" w:rsidRPr="00910219" w:rsidRDefault="00910219" w:rsidP="00910219">
            <w:pPr>
              <w:spacing w:before="0" w:after="0" w:line="240" w:lineRule="auto"/>
              <w:jc w:val="left"/>
              <w:rPr>
                <w:ins w:id="72826"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27" w:author="pete jones" w:date="2022-01-11T16:40:00Z">
              <w:tcPr>
                <w:tcW w:w="412" w:type="dxa"/>
                <w:tcBorders>
                  <w:top w:val="nil"/>
                  <w:left w:val="nil"/>
                  <w:bottom w:val="nil"/>
                  <w:right w:val="nil"/>
                </w:tcBorders>
                <w:shd w:val="clear" w:color="auto" w:fill="auto"/>
                <w:noWrap/>
                <w:vAlign w:val="center"/>
                <w:hideMark/>
              </w:tcPr>
            </w:tcPrChange>
          </w:tcPr>
          <w:p w14:paraId="1ABD6D4B" w14:textId="77777777" w:rsidR="00910219" w:rsidRPr="00910219" w:rsidRDefault="00910219" w:rsidP="00910219">
            <w:pPr>
              <w:spacing w:before="0" w:after="0" w:line="240" w:lineRule="auto"/>
              <w:jc w:val="left"/>
              <w:rPr>
                <w:ins w:id="72828"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2829" w:author="pete jones" w:date="2022-01-11T16:40:00Z">
              <w:tcPr>
                <w:tcW w:w="412" w:type="dxa"/>
                <w:tcBorders>
                  <w:top w:val="nil"/>
                  <w:left w:val="nil"/>
                  <w:bottom w:val="nil"/>
                  <w:right w:val="nil"/>
                </w:tcBorders>
                <w:shd w:val="clear" w:color="auto" w:fill="auto"/>
                <w:noWrap/>
                <w:vAlign w:val="bottom"/>
                <w:hideMark/>
              </w:tcPr>
            </w:tcPrChange>
          </w:tcPr>
          <w:p w14:paraId="70168D04" w14:textId="77777777" w:rsidR="00910219" w:rsidRPr="00910219" w:rsidRDefault="00910219" w:rsidP="00910219">
            <w:pPr>
              <w:spacing w:before="0" w:after="0" w:line="240" w:lineRule="auto"/>
              <w:jc w:val="left"/>
              <w:rPr>
                <w:ins w:id="72830"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31" w:author="pete jones" w:date="2022-01-11T16:40:00Z">
              <w:tcPr>
                <w:tcW w:w="412" w:type="dxa"/>
                <w:tcBorders>
                  <w:top w:val="nil"/>
                  <w:left w:val="nil"/>
                  <w:bottom w:val="nil"/>
                  <w:right w:val="nil"/>
                </w:tcBorders>
                <w:shd w:val="clear" w:color="auto" w:fill="auto"/>
                <w:noWrap/>
                <w:vAlign w:val="center"/>
                <w:hideMark/>
              </w:tcPr>
            </w:tcPrChange>
          </w:tcPr>
          <w:p w14:paraId="2C2CCA31" w14:textId="77777777" w:rsidR="00910219" w:rsidRPr="00910219" w:rsidRDefault="00910219" w:rsidP="00910219">
            <w:pPr>
              <w:spacing w:before="0" w:after="0" w:line="240" w:lineRule="auto"/>
              <w:jc w:val="left"/>
              <w:rPr>
                <w:ins w:id="72832"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33" w:author="pete jones" w:date="2022-01-11T16:40:00Z">
              <w:tcPr>
                <w:tcW w:w="399" w:type="dxa"/>
                <w:tcBorders>
                  <w:top w:val="nil"/>
                  <w:left w:val="nil"/>
                  <w:bottom w:val="nil"/>
                  <w:right w:val="nil"/>
                </w:tcBorders>
                <w:shd w:val="clear" w:color="auto" w:fill="auto"/>
                <w:noWrap/>
                <w:vAlign w:val="center"/>
                <w:hideMark/>
              </w:tcPr>
            </w:tcPrChange>
          </w:tcPr>
          <w:p w14:paraId="4D557777" w14:textId="77777777" w:rsidR="00910219" w:rsidRPr="00910219" w:rsidRDefault="00910219" w:rsidP="00910219">
            <w:pPr>
              <w:spacing w:before="0" w:after="0" w:line="240" w:lineRule="auto"/>
              <w:jc w:val="left"/>
              <w:rPr>
                <w:ins w:id="72834"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35" w:author="pete jones" w:date="2022-01-11T16:40:00Z">
              <w:tcPr>
                <w:tcW w:w="399" w:type="dxa"/>
                <w:tcBorders>
                  <w:top w:val="nil"/>
                  <w:left w:val="nil"/>
                  <w:bottom w:val="nil"/>
                  <w:right w:val="nil"/>
                </w:tcBorders>
                <w:shd w:val="clear" w:color="auto" w:fill="auto"/>
                <w:noWrap/>
                <w:vAlign w:val="center"/>
                <w:hideMark/>
              </w:tcPr>
            </w:tcPrChange>
          </w:tcPr>
          <w:p w14:paraId="62D4FCE0" w14:textId="77777777" w:rsidR="00910219" w:rsidRPr="00910219" w:rsidRDefault="00910219" w:rsidP="00910219">
            <w:pPr>
              <w:spacing w:before="0" w:after="0" w:line="240" w:lineRule="auto"/>
              <w:jc w:val="center"/>
              <w:rPr>
                <w:ins w:id="72836"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37" w:author="pete jones" w:date="2022-01-11T16:40:00Z">
              <w:tcPr>
                <w:tcW w:w="399" w:type="dxa"/>
                <w:tcBorders>
                  <w:top w:val="nil"/>
                  <w:left w:val="nil"/>
                  <w:bottom w:val="nil"/>
                  <w:right w:val="nil"/>
                </w:tcBorders>
                <w:shd w:val="clear" w:color="auto" w:fill="auto"/>
                <w:noWrap/>
                <w:vAlign w:val="center"/>
                <w:hideMark/>
              </w:tcPr>
            </w:tcPrChange>
          </w:tcPr>
          <w:p w14:paraId="1FF605C1" w14:textId="77777777" w:rsidR="00910219" w:rsidRPr="00910219" w:rsidRDefault="00910219" w:rsidP="00910219">
            <w:pPr>
              <w:spacing w:before="0" w:after="0" w:line="240" w:lineRule="auto"/>
              <w:jc w:val="center"/>
              <w:rPr>
                <w:ins w:id="72838"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39" w:author="pete jones" w:date="2022-01-11T16:40:00Z">
              <w:tcPr>
                <w:tcW w:w="399" w:type="dxa"/>
                <w:tcBorders>
                  <w:top w:val="nil"/>
                  <w:left w:val="nil"/>
                  <w:bottom w:val="nil"/>
                  <w:right w:val="nil"/>
                </w:tcBorders>
                <w:shd w:val="clear" w:color="auto" w:fill="auto"/>
                <w:noWrap/>
                <w:vAlign w:val="center"/>
                <w:hideMark/>
              </w:tcPr>
            </w:tcPrChange>
          </w:tcPr>
          <w:p w14:paraId="3C477190" w14:textId="77777777" w:rsidR="00910219" w:rsidRPr="00910219" w:rsidRDefault="00910219" w:rsidP="00910219">
            <w:pPr>
              <w:spacing w:before="0" w:after="0" w:line="240" w:lineRule="auto"/>
              <w:jc w:val="center"/>
              <w:rPr>
                <w:ins w:id="72840"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41" w:author="pete jones" w:date="2022-01-11T16:40:00Z">
              <w:tcPr>
                <w:tcW w:w="399" w:type="dxa"/>
                <w:tcBorders>
                  <w:top w:val="nil"/>
                  <w:left w:val="nil"/>
                  <w:bottom w:val="nil"/>
                  <w:right w:val="nil"/>
                </w:tcBorders>
                <w:shd w:val="clear" w:color="auto" w:fill="auto"/>
                <w:noWrap/>
                <w:vAlign w:val="center"/>
                <w:hideMark/>
              </w:tcPr>
            </w:tcPrChange>
          </w:tcPr>
          <w:p w14:paraId="1BDC80D9" w14:textId="77777777" w:rsidR="00910219" w:rsidRPr="00910219" w:rsidRDefault="00910219" w:rsidP="00910219">
            <w:pPr>
              <w:spacing w:before="0" w:after="0" w:line="240" w:lineRule="auto"/>
              <w:jc w:val="center"/>
              <w:rPr>
                <w:ins w:id="72842"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43" w:author="pete jones" w:date="2022-01-11T16:40:00Z">
              <w:tcPr>
                <w:tcW w:w="406" w:type="dxa"/>
                <w:tcBorders>
                  <w:top w:val="nil"/>
                  <w:left w:val="nil"/>
                  <w:bottom w:val="nil"/>
                  <w:right w:val="nil"/>
                </w:tcBorders>
                <w:shd w:val="clear" w:color="auto" w:fill="auto"/>
                <w:noWrap/>
                <w:vAlign w:val="center"/>
                <w:hideMark/>
              </w:tcPr>
            </w:tcPrChange>
          </w:tcPr>
          <w:p w14:paraId="7547CF02" w14:textId="77777777" w:rsidR="00910219" w:rsidRPr="00910219" w:rsidRDefault="00910219" w:rsidP="00910219">
            <w:pPr>
              <w:spacing w:before="0" w:after="0" w:line="240" w:lineRule="auto"/>
              <w:jc w:val="center"/>
              <w:rPr>
                <w:ins w:id="72844" w:author="pete jones" w:date="2022-01-11T16:39:00Z"/>
                <w:rFonts w:ascii="Times New Roman" w:hAnsi="Times New Roman" w:cs="Times New Roman"/>
                <w:sz w:val="20"/>
                <w:szCs w:val="20"/>
              </w:rPr>
            </w:pPr>
          </w:p>
        </w:tc>
      </w:tr>
      <w:tr w:rsidR="00910219" w:rsidRPr="00910219" w14:paraId="7575518B" w14:textId="77777777" w:rsidTr="00910219">
        <w:trPr>
          <w:trHeight w:val="315"/>
          <w:ins w:id="72845" w:author="pete jones" w:date="2022-01-11T16:39:00Z"/>
          <w:trPrChange w:id="72846" w:author="pete jones" w:date="2022-01-11T16:40:00Z">
            <w:trPr>
              <w:trHeight w:val="315"/>
            </w:trPr>
          </w:trPrChange>
        </w:trPr>
        <w:tc>
          <w:tcPr>
            <w:tcW w:w="498" w:type="dxa"/>
            <w:tcBorders>
              <w:top w:val="nil"/>
              <w:left w:val="nil"/>
              <w:bottom w:val="nil"/>
              <w:right w:val="nil"/>
            </w:tcBorders>
            <w:shd w:val="clear" w:color="auto" w:fill="auto"/>
            <w:noWrap/>
            <w:vAlign w:val="center"/>
            <w:hideMark/>
            <w:tcPrChange w:id="72847" w:author="pete jones" w:date="2022-01-11T16:40:00Z">
              <w:tcPr>
                <w:tcW w:w="400" w:type="dxa"/>
                <w:tcBorders>
                  <w:top w:val="nil"/>
                  <w:left w:val="nil"/>
                  <w:bottom w:val="nil"/>
                  <w:right w:val="nil"/>
                </w:tcBorders>
                <w:shd w:val="clear" w:color="auto" w:fill="auto"/>
                <w:noWrap/>
                <w:vAlign w:val="center"/>
                <w:hideMark/>
              </w:tcPr>
            </w:tcPrChange>
          </w:tcPr>
          <w:p w14:paraId="717EEAD8" w14:textId="77777777" w:rsidR="00910219" w:rsidRPr="00910219" w:rsidRDefault="00910219" w:rsidP="00910219">
            <w:pPr>
              <w:spacing w:before="0" w:after="0" w:line="240" w:lineRule="auto"/>
              <w:jc w:val="center"/>
              <w:rPr>
                <w:ins w:id="72848" w:author="pete jones" w:date="2022-01-11T16:39:00Z"/>
                <w:rFonts w:ascii="Times New Roman" w:hAnsi="Times New Roman" w:cs="Times New Roman"/>
                <w:sz w:val="20"/>
                <w:szCs w:val="20"/>
              </w:rPr>
            </w:pPr>
          </w:p>
        </w:tc>
        <w:tc>
          <w:tcPr>
            <w:tcW w:w="5536" w:type="dxa"/>
            <w:tcBorders>
              <w:top w:val="nil"/>
              <w:left w:val="single" w:sz="8" w:space="0" w:color="auto"/>
              <w:bottom w:val="single" w:sz="4" w:space="0" w:color="auto"/>
              <w:right w:val="single" w:sz="8" w:space="0" w:color="auto"/>
            </w:tcBorders>
            <w:shd w:val="clear" w:color="auto" w:fill="auto"/>
            <w:noWrap/>
            <w:vAlign w:val="center"/>
            <w:hideMark/>
            <w:tcPrChange w:id="72849" w:author="pete jones" w:date="2022-01-11T16:40:00Z">
              <w:tcPr>
                <w:tcW w:w="5436"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2D045A74" w14:textId="77777777" w:rsidR="00910219" w:rsidRPr="00910219" w:rsidRDefault="00910219" w:rsidP="00910219">
            <w:pPr>
              <w:spacing w:before="0" w:after="0" w:line="240" w:lineRule="auto"/>
              <w:jc w:val="right"/>
              <w:rPr>
                <w:ins w:id="72850" w:author="pete jones" w:date="2022-01-11T16:39:00Z"/>
                <w:rFonts w:ascii="Calibri" w:hAnsi="Calibri" w:cs="Calibri"/>
                <w:sz w:val="22"/>
                <w:szCs w:val="22"/>
              </w:rPr>
            </w:pPr>
            <w:ins w:id="72851" w:author="pete jones" w:date="2022-01-11T16:39:00Z">
              <w:r w:rsidRPr="00910219">
                <w:rPr>
                  <w:rFonts w:ascii="Calibri" w:hAnsi="Calibri" w:cs="Calibri"/>
                  <w:sz w:val="22"/>
                  <w:szCs w:val="22"/>
                </w:rPr>
                <w:t>Maths</w:t>
              </w:r>
            </w:ins>
          </w:p>
        </w:tc>
        <w:tc>
          <w:tcPr>
            <w:tcW w:w="498" w:type="dxa"/>
            <w:tcBorders>
              <w:top w:val="single" w:sz="8" w:space="0" w:color="auto"/>
              <w:left w:val="nil"/>
              <w:bottom w:val="single" w:sz="4" w:space="0" w:color="auto"/>
              <w:right w:val="single" w:sz="8" w:space="0" w:color="auto"/>
            </w:tcBorders>
            <w:shd w:val="clear" w:color="auto" w:fill="auto"/>
            <w:noWrap/>
            <w:vAlign w:val="center"/>
            <w:hideMark/>
            <w:tcPrChange w:id="72852" w:author="pete jones" w:date="2022-01-11T16:40:00Z">
              <w:tcPr>
                <w:tcW w:w="419" w:type="dxa"/>
                <w:tcBorders>
                  <w:top w:val="single" w:sz="8" w:space="0" w:color="auto"/>
                  <w:left w:val="nil"/>
                  <w:bottom w:val="single" w:sz="4" w:space="0" w:color="auto"/>
                  <w:right w:val="single" w:sz="8" w:space="0" w:color="auto"/>
                </w:tcBorders>
                <w:shd w:val="clear" w:color="auto" w:fill="auto"/>
                <w:noWrap/>
                <w:vAlign w:val="center"/>
                <w:hideMark/>
              </w:tcPr>
            </w:tcPrChange>
          </w:tcPr>
          <w:p w14:paraId="1B0EE2E5" w14:textId="77777777" w:rsidR="00910219" w:rsidRPr="00910219" w:rsidRDefault="00910219" w:rsidP="00910219">
            <w:pPr>
              <w:spacing w:before="0" w:after="0" w:line="240" w:lineRule="auto"/>
              <w:jc w:val="center"/>
              <w:rPr>
                <w:ins w:id="72853" w:author="pete jones" w:date="2022-01-11T16:39:00Z"/>
                <w:rFonts w:ascii="Calibri" w:hAnsi="Calibri" w:cs="Calibri"/>
                <w:color w:val="000000"/>
                <w:sz w:val="22"/>
                <w:szCs w:val="22"/>
              </w:rPr>
            </w:pPr>
            <w:ins w:id="72854" w:author="pete jones" w:date="2022-01-11T16:39:00Z">
              <w:r w:rsidRPr="00910219">
                <w:rPr>
                  <w:rFonts w:ascii="Calibri" w:hAnsi="Calibri" w:cs="Calibri"/>
                  <w:color w:val="000000"/>
                  <w:sz w:val="22"/>
                  <w:szCs w:val="22"/>
                </w:rPr>
                <w:t>3</w:t>
              </w:r>
            </w:ins>
          </w:p>
        </w:tc>
        <w:tc>
          <w:tcPr>
            <w:tcW w:w="551" w:type="dxa"/>
            <w:tcBorders>
              <w:top w:val="nil"/>
              <w:left w:val="nil"/>
              <w:bottom w:val="nil"/>
              <w:right w:val="nil"/>
            </w:tcBorders>
            <w:shd w:val="clear" w:color="auto" w:fill="auto"/>
            <w:noWrap/>
            <w:vAlign w:val="center"/>
            <w:hideMark/>
            <w:tcPrChange w:id="72855" w:author="pete jones" w:date="2022-01-11T16:40:00Z">
              <w:tcPr>
                <w:tcW w:w="487" w:type="dxa"/>
                <w:tcBorders>
                  <w:top w:val="nil"/>
                  <w:left w:val="nil"/>
                  <w:bottom w:val="nil"/>
                  <w:right w:val="nil"/>
                </w:tcBorders>
                <w:shd w:val="clear" w:color="auto" w:fill="auto"/>
                <w:noWrap/>
                <w:vAlign w:val="center"/>
                <w:hideMark/>
              </w:tcPr>
            </w:tcPrChange>
          </w:tcPr>
          <w:p w14:paraId="25231AFF" w14:textId="77777777" w:rsidR="00910219" w:rsidRPr="00910219" w:rsidRDefault="00910219" w:rsidP="00910219">
            <w:pPr>
              <w:spacing w:before="0" w:after="0" w:line="240" w:lineRule="auto"/>
              <w:jc w:val="center"/>
              <w:rPr>
                <w:ins w:id="72856" w:author="pete jones" w:date="2022-01-11T16:39:00Z"/>
                <w:rFonts w:ascii="Calibri" w:hAnsi="Calibri" w:cs="Calibri"/>
                <w:color w:val="000000"/>
                <w:sz w:val="22"/>
                <w:szCs w:val="22"/>
              </w:rPr>
            </w:pPr>
          </w:p>
        </w:tc>
        <w:tc>
          <w:tcPr>
            <w:tcW w:w="498" w:type="dxa"/>
            <w:tcBorders>
              <w:top w:val="nil"/>
              <w:left w:val="nil"/>
              <w:bottom w:val="nil"/>
              <w:right w:val="nil"/>
            </w:tcBorders>
            <w:shd w:val="clear" w:color="auto" w:fill="auto"/>
            <w:noWrap/>
            <w:vAlign w:val="center"/>
            <w:hideMark/>
            <w:tcPrChange w:id="72857" w:author="pete jones" w:date="2022-01-11T16:40:00Z">
              <w:tcPr>
                <w:tcW w:w="419" w:type="dxa"/>
                <w:tcBorders>
                  <w:top w:val="nil"/>
                  <w:left w:val="nil"/>
                  <w:bottom w:val="nil"/>
                  <w:right w:val="nil"/>
                </w:tcBorders>
                <w:shd w:val="clear" w:color="auto" w:fill="auto"/>
                <w:noWrap/>
                <w:vAlign w:val="center"/>
                <w:hideMark/>
              </w:tcPr>
            </w:tcPrChange>
          </w:tcPr>
          <w:p w14:paraId="4ECF7E21" w14:textId="77777777" w:rsidR="00910219" w:rsidRPr="00910219" w:rsidRDefault="00910219" w:rsidP="00910219">
            <w:pPr>
              <w:spacing w:before="0" w:after="0" w:line="240" w:lineRule="auto"/>
              <w:jc w:val="left"/>
              <w:rPr>
                <w:ins w:id="72858"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59" w:author="pete jones" w:date="2022-01-11T16:40:00Z">
              <w:tcPr>
                <w:tcW w:w="412" w:type="dxa"/>
                <w:tcBorders>
                  <w:top w:val="nil"/>
                  <w:left w:val="nil"/>
                  <w:bottom w:val="nil"/>
                  <w:right w:val="nil"/>
                </w:tcBorders>
                <w:shd w:val="clear" w:color="auto" w:fill="auto"/>
                <w:noWrap/>
                <w:vAlign w:val="center"/>
                <w:hideMark/>
              </w:tcPr>
            </w:tcPrChange>
          </w:tcPr>
          <w:p w14:paraId="09269B7F" w14:textId="77777777" w:rsidR="00910219" w:rsidRPr="00910219" w:rsidRDefault="00910219" w:rsidP="00910219">
            <w:pPr>
              <w:spacing w:before="0" w:after="0" w:line="240" w:lineRule="auto"/>
              <w:jc w:val="left"/>
              <w:rPr>
                <w:ins w:id="72860"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2861" w:author="pete jones" w:date="2022-01-11T16:40:00Z">
              <w:tcPr>
                <w:tcW w:w="412" w:type="dxa"/>
                <w:tcBorders>
                  <w:top w:val="nil"/>
                  <w:left w:val="nil"/>
                  <w:bottom w:val="nil"/>
                  <w:right w:val="nil"/>
                </w:tcBorders>
                <w:shd w:val="clear" w:color="auto" w:fill="auto"/>
                <w:noWrap/>
                <w:vAlign w:val="bottom"/>
                <w:hideMark/>
              </w:tcPr>
            </w:tcPrChange>
          </w:tcPr>
          <w:p w14:paraId="29281302" w14:textId="77777777" w:rsidR="00910219" w:rsidRPr="00910219" w:rsidRDefault="00910219" w:rsidP="00910219">
            <w:pPr>
              <w:spacing w:before="0" w:after="0" w:line="240" w:lineRule="auto"/>
              <w:jc w:val="left"/>
              <w:rPr>
                <w:ins w:id="72862"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2863" w:author="pete jones" w:date="2022-01-11T16:40:00Z">
              <w:tcPr>
                <w:tcW w:w="412" w:type="dxa"/>
                <w:tcBorders>
                  <w:top w:val="nil"/>
                  <w:left w:val="nil"/>
                  <w:bottom w:val="nil"/>
                  <w:right w:val="nil"/>
                </w:tcBorders>
                <w:shd w:val="clear" w:color="auto" w:fill="auto"/>
                <w:noWrap/>
                <w:vAlign w:val="bottom"/>
                <w:hideMark/>
              </w:tcPr>
            </w:tcPrChange>
          </w:tcPr>
          <w:p w14:paraId="016DEC3A" w14:textId="77777777" w:rsidR="00910219" w:rsidRPr="00910219" w:rsidRDefault="00910219" w:rsidP="00910219">
            <w:pPr>
              <w:spacing w:before="0" w:after="0" w:line="240" w:lineRule="auto"/>
              <w:jc w:val="left"/>
              <w:rPr>
                <w:ins w:id="72864"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2865" w:author="pete jones" w:date="2022-01-11T16:40:00Z">
              <w:tcPr>
                <w:tcW w:w="399" w:type="dxa"/>
                <w:tcBorders>
                  <w:top w:val="nil"/>
                  <w:left w:val="nil"/>
                  <w:bottom w:val="nil"/>
                  <w:right w:val="nil"/>
                </w:tcBorders>
                <w:shd w:val="clear" w:color="auto" w:fill="auto"/>
                <w:noWrap/>
                <w:vAlign w:val="bottom"/>
                <w:hideMark/>
              </w:tcPr>
            </w:tcPrChange>
          </w:tcPr>
          <w:p w14:paraId="710C1EE5" w14:textId="77777777" w:rsidR="00910219" w:rsidRPr="00910219" w:rsidRDefault="00910219" w:rsidP="00910219">
            <w:pPr>
              <w:spacing w:before="0" w:after="0" w:line="240" w:lineRule="auto"/>
              <w:jc w:val="left"/>
              <w:rPr>
                <w:ins w:id="72866"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2867" w:author="pete jones" w:date="2022-01-11T16:40:00Z">
              <w:tcPr>
                <w:tcW w:w="399" w:type="dxa"/>
                <w:tcBorders>
                  <w:top w:val="nil"/>
                  <w:left w:val="nil"/>
                  <w:bottom w:val="nil"/>
                  <w:right w:val="nil"/>
                </w:tcBorders>
                <w:shd w:val="clear" w:color="auto" w:fill="auto"/>
                <w:noWrap/>
                <w:vAlign w:val="bottom"/>
                <w:hideMark/>
              </w:tcPr>
            </w:tcPrChange>
          </w:tcPr>
          <w:p w14:paraId="790A2F60" w14:textId="77777777" w:rsidR="00910219" w:rsidRPr="00910219" w:rsidRDefault="00910219" w:rsidP="00910219">
            <w:pPr>
              <w:spacing w:before="0" w:after="0" w:line="240" w:lineRule="auto"/>
              <w:jc w:val="left"/>
              <w:rPr>
                <w:ins w:id="72868"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69" w:author="pete jones" w:date="2022-01-11T16:40:00Z">
              <w:tcPr>
                <w:tcW w:w="399" w:type="dxa"/>
                <w:tcBorders>
                  <w:top w:val="nil"/>
                  <w:left w:val="nil"/>
                  <w:bottom w:val="nil"/>
                  <w:right w:val="nil"/>
                </w:tcBorders>
                <w:shd w:val="clear" w:color="auto" w:fill="auto"/>
                <w:noWrap/>
                <w:vAlign w:val="center"/>
                <w:hideMark/>
              </w:tcPr>
            </w:tcPrChange>
          </w:tcPr>
          <w:p w14:paraId="16C868BE" w14:textId="77777777" w:rsidR="00910219" w:rsidRPr="00910219" w:rsidRDefault="00910219" w:rsidP="00910219">
            <w:pPr>
              <w:spacing w:before="0" w:after="0" w:line="240" w:lineRule="auto"/>
              <w:jc w:val="left"/>
              <w:rPr>
                <w:ins w:id="72870"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71" w:author="pete jones" w:date="2022-01-11T16:40:00Z">
              <w:tcPr>
                <w:tcW w:w="399" w:type="dxa"/>
                <w:tcBorders>
                  <w:top w:val="nil"/>
                  <w:left w:val="nil"/>
                  <w:bottom w:val="nil"/>
                  <w:right w:val="nil"/>
                </w:tcBorders>
                <w:shd w:val="clear" w:color="auto" w:fill="auto"/>
                <w:noWrap/>
                <w:vAlign w:val="center"/>
                <w:hideMark/>
              </w:tcPr>
            </w:tcPrChange>
          </w:tcPr>
          <w:p w14:paraId="21670609" w14:textId="77777777" w:rsidR="00910219" w:rsidRPr="00910219" w:rsidRDefault="00910219" w:rsidP="00910219">
            <w:pPr>
              <w:spacing w:before="0" w:after="0" w:line="240" w:lineRule="auto"/>
              <w:jc w:val="center"/>
              <w:rPr>
                <w:ins w:id="72872"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73" w:author="pete jones" w:date="2022-01-11T16:40:00Z">
              <w:tcPr>
                <w:tcW w:w="399" w:type="dxa"/>
                <w:tcBorders>
                  <w:top w:val="nil"/>
                  <w:left w:val="nil"/>
                  <w:bottom w:val="nil"/>
                  <w:right w:val="nil"/>
                </w:tcBorders>
                <w:shd w:val="clear" w:color="auto" w:fill="auto"/>
                <w:noWrap/>
                <w:vAlign w:val="center"/>
                <w:hideMark/>
              </w:tcPr>
            </w:tcPrChange>
          </w:tcPr>
          <w:p w14:paraId="085F45EA" w14:textId="77777777" w:rsidR="00910219" w:rsidRPr="00910219" w:rsidRDefault="00910219" w:rsidP="00910219">
            <w:pPr>
              <w:spacing w:before="0" w:after="0" w:line="240" w:lineRule="auto"/>
              <w:jc w:val="center"/>
              <w:rPr>
                <w:ins w:id="72874" w:author="pete jones" w:date="2022-01-11T16:39: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2875" w:author="pete jones" w:date="2022-01-11T16:40:00Z">
              <w:tcPr>
                <w:tcW w:w="406" w:type="dxa"/>
                <w:tcBorders>
                  <w:top w:val="nil"/>
                  <w:left w:val="nil"/>
                  <w:bottom w:val="nil"/>
                  <w:right w:val="nil"/>
                </w:tcBorders>
                <w:shd w:val="clear" w:color="auto" w:fill="auto"/>
                <w:noWrap/>
                <w:vAlign w:val="center"/>
                <w:hideMark/>
              </w:tcPr>
            </w:tcPrChange>
          </w:tcPr>
          <w:p w14:paraId="4A09CFCA" w14:textId="77777777" w:rsidR="00910219" w:rsidRPr="00910219" w:rsidRDefault="00910219" w:rsidP="00910219">
            <w:pPr>
              <w:spacing w:before="0" w:after="0" w:line="240" w:lineRule="auto"/>
              <w:jc w:val="center"/>
              <w:rPr>
                <w:ins w:id="72876" w:author="pete jones" w:date="2022-01-11T16:39:00Z"/>
                <w:rFonts w:ascii="Times New Roman" w:hAnsi="Times New Roman" w:cs="Times New Roman"/>
                <w:sz w:val="20"/>
                <w:szCs w:val="20"/>
              </w:rPr>
            </w:pPr>
          </w:p>
        </w:tc>
      </w:tr>
      <w:tr w:rsidR="00910219" w:rsidRPr="00910219" w14:paraId="1D45C72B" w14:textId="77777777" w:rsidTr="00910219">
        <w:trPr>
          <w:trHeight w:val="300"/>
          <w:ins w:id="72877" w:author="pete jones" w:date="2022-01-11T16:39:00Z"/>
          <w:trPrChange w:id="72878" w:author="pete jones" w:date="2022-01-11T16:40:00Z">
            <w:trPr>
              <w:trHeight w:val="300"/>
            </w:trPr>
          </w:trPrChange>
        </w:trPr>
        <w:tc>
          <w:tcPr>
            <w:tcW w:w="498" w:type="dxa"/>
            <w:tcBorders>
              <w:top w:val="nil"/>
              <w:left w:val="nil"/>
              <w:bottom w:val="nil"/>
              <w:right w:val="nil"/>
            </w:tcBorders>
            <w:shd w:val="clear" w:color="auto" w:fill="auto"/>
            <w:noWrap/>
            <w:vAlign w:val="center"/>
            <w:hideMark/>
            <w:tcPrChange w:id="72879" w:author="pete jones" w:date="2022-01-11T16:40:00Z">
              <w:tcPr>
                <w:tcW w:w="400" w:type="dxa"/>
                <w:tcBorders>
                  <w:top w:val="nil"/>
                  <w:left w:val="nil"/>
                  <w:bottom w:val="nil"/>
                  <w:right w:val="nil"/>
                </w:tcBorders>
                <w:shd w:val="clear" w:color="auto" w:fill="auto"/>
                <w:noWrap/>
                <w:vAlign w:val="center"/>
                <w:hideMark/>
              </w:tcPr>
            </w:tcPrChange>
          </w:tcPr>
          <w:p w14:paraId="30C6478B" w14:textId="77777777" w:rsidR="00910219" w:rsidRPr="00910219" w:rsidRDefault="00910219" w:rsidP="00910219">
            <w:pPr>
              <w:spacing w:before="0" w:after="0" w:line="240" w:lineRule="auto"/>
              <w:jc w:val="center"/>
              <w:rPr>
                <w:ins w:id="72880" w:author="pete jones" w:date="2022-01-11T16:39:00Z"/>
                <w:rFonts w:ascii="Times New Roman" w:hAnsi="Times New Roman" w:cs="Times New Roman"/>
                <w:sz w:val="20"/>
                <w:szCs w:val="20"/>
              </w:rPr>
            </w:pPr>
          </w:p>
        </w:tc>
        <w:tc>
          <w:tcPr>
            <w:tcW w:w="5536" w:type="dxa"/>
            <w:tcBorders>
              <w:top w:val="nil"/>
              <w:left w:val="single" w:sz="8" w:space="0" w:color="auto"/>
              <w:bottom w:val="single" w:sz="4" w:space="0" w:color="auto"/>
              <w:right w:val="single" w:sz="8" w:space="0" w:color="auto"/>
            </w:tcBorders>
            <w:shd w:val="clear" w:color="auto" w:fill="auto"/>
            <w:noWrap/>
            <w:vAlign w:val="center"/>
            <w:hideMark/>
            <w:tcPrChange w:id="72881" w:author="pete jones" w:date="2022-01-11T16:40:00Z">
              <w:tcPr>
                <w:tcW w:w="5436"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41B377B0" w14:textId="77777777" w:rsidR="00910219" w:rsidRPr="00910219" w:rsidRDefault="00910219" w:rsidP="00910219">
            <w:pPr>
              <w:spacing w:before="0" w:after="0" w:line="240" w:lineRule="auto"/>
              <w:jc w:val="right"/>
              <w:rPr>
                <w:ins w:id="72882" w:author="pete jones" w:date="2022-01-11T16:39:00Z"/>
                <w:rFonts w:ascii="Calibri" w:hAnsi="Calibri" w:cs="Calibri"/>
                <w:sz w:val="22"/>
                <w:szCs w:val="22"/>
              </w:rPr>
            </w:pPr>
            <w:ins w:id="72883" w:author="pete jones" w:date="2022-01-11T16:39:00Z">
              <w:r w:rsidRPr="00910219">
                <w:rPr>
                  <w:rFonts w:ascii="Calibri" w:hAnsi="Calibri" w:cs="Calibri"/>
                  <w:sz w:val="22"/>
                  <w:szCs w:val="22"/>
                </w:rPr>
                <w:t>Science</w:t>
              </w:r>
            </w:ins>
          </w:p>
        </w:tc>
        <w:tc>
          <w:tcPr>
            <w:tcW w:w="498" w:type="dxa"/>
            <w:tcBorders>
              <w:top w:val="nil"/>
              <w:left w:val="nil"/>
              <w:bottom w:val="single" w:sz="4" w:space="0" w:color="auto"/>
              <w:right w:val="single" w:sz="8" w:space="0" w:color="auto"/>
            </w:tcBorders>
            <w:shd w:val="clear" w:color="auto" w:fill="auto"/>
            <w:noWrap/>
            <w:vAlign w:val="center"/>
            <w:hideMark/>
            <w:tcPrChange w:id="72884" w:author="pete jones" w:date="2022-01-11T16:40:00Z">
              <w:tcPr>
                <w:tcW w:w="419" w:type="dxa"/>
                <w:tcBorders>
                  <w:top w:val="nil"/>
                  <w:left w:val="nil"/>
                  <w:bottom w:val="single" w:sz="4" w:space="0" w:color="auto"/>
                  <w:right w:val="single" w:sz="8" w:space="0" w:color="auto"/>
                </w:tcBorders>
                <w:shd w:val="clear" w:color="auto" w:fill="auto"/>
                <w:noWrap/>
                <w:vAlign w:val="center"/>
                <w:hideMark/>
              </w:tcPr>
            </w:tcPrChange>
          </w:tcPr>
          <w:p w14:paraId="1D036CC3" w14:textId="77777777" w:rsidR="00910219" w:rsidRPr="00910219" w:rsidRDefault="00910219" w:rsidP="00910219">
            <w:pPr>
              <w:spacing w:before="0" w:after="0" w:line="240" w:lineRule="auto"/>
              <w:jc w:val="center"/>
              <w:rPr>
                <w:ins w:id="72885" w:author="pete jones" w:date="2022-01-11T16:39:00Z"/>
                <w:rFonts w:ascii="Calibri" w:hAnsi="Calibri" w:cs="Calibri"/>
                <w:color w:val="000000"/>
                <w:sz w:val="22"/>
                <w:szCs w:val="22"/>
              </w:rPr>
            </w:pPr>
            <w:ins w:id="72886" w:author="pete jones" w:date="2022-01-11T16:39:00Z">
              <w:r w:rsidRPr="00910219">
                <w:rPr>
                  <w:rFonts w:ascii="Calibri" w:hAnsi="Calibri" w:cs="Calibri"/>
                  <w:color w:val="000000"/>
                  <w:sz w:val="22"/>
                  <w:szCs w:val="22"/>
                </w:rPr>
                <w:t>9</w:t>
              </w:r>
            </w:ins>
          </w:p>
        </w:tc>
        <w:tc>
          <w:tcPr>
            <w:tcW w:w="551" w:type="dxa"/>
            <w:tcBorders>
              <w:top w:val="nil"/>
              <w:left w:val="nil"/>
              <w:bottom w:val="nil"/>
              <w:right w:val="nil"/>
            </w:tcBorders>
            <w:shd w:val="clear" w:color="auto" w:fill="auto"/>
            <w:noWrap/>
            <w:vAlign w:val="center"/>
            <w:hideMark/>
            <w:tcPrChange w:id="72887" w:author="pete jones" w:date="2022-01-11T16:40:00Z">
              <w:tcPr>
                <w:tcW w:w="487" w:type="dxa"/>
                <w:tcBorders>
                  <w:top w:val="nil"/>
                  <w:left w:val="nil"/>
                  <w:bottom w:val="nil"/>
                  <w:right w:val="nil"/>
                </w:tcBorders>
                <w:shd w:val="clear" w:color="auto" w:fill="auto"/>
                <w:noWrap/>
                <w:vAlign w:val="center"/>
                <w:hideMark/>
              </w:tcPr>
            </w:tcPrChange>
          </w:tcPr>
          <w:p w14:paraId="277035CE" w14:textId="77777777" w:rsidR="00910219" w:rsidRPr="00910219" w:rsidRDefault="00910219" w:rsidP="00910219">
            <w:pPr>
              <w:spacing w:before="0" w:after="0" w:line="240" w:lineRule="auto"/>
              <w:jc w:val="center"/>
              <w:rPr>
                <w:ins w:id="72888" w:author="pete jones" w:date="2022-01-11T16:39:00Z"/>
                <w:rFonts w:ascii="Calibri" w:hAnsi="Calibri" w:cs="Calibri"/>
                <w:color w:val="000000"/>
                <w:sz w:val="22"/>
                <w:szCs w:val="22"/>
              </w:rPr>
            </w:pPr>
          </w:p>
        </w:tc>
        <w:tc>
          <w:tcPr>
            <w:tcW w:w="498"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Change w:id="72889" w:author="pete jones" w:date="2022-01-11T16:40:00Z">
              <w:tcPr>
                <w:tcW w:w="419"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tcPrChange>
          </w:tcPr>
          <w:p w14:paraId="16CCE5D2" w14:textId="77777777" w:rsidR="00910219" w:rsidRPr="00910219" w:rsidRDefault="00910219" w:rsidP="00910219">
            <w:pPr>
              <w:spacing w:before="0" w:after="0" w:line="240" w:lineRule="auto"/>
              <w:jc w:val="center"/>
              <w:rPr>
                <w:ins w:id="72890" w:author="pete jones" w:date="2022-01-11T16:39:00Z"/>
                <w:rFonts w:ascii="Calibri" w:hAnsi="Calibri" w:cs="Calibri"/>
                <w:color w:val="000000"/>
                <w:sz w:val="22"/>
                <w:szCs w:val="22"/>
              </w:rPr>
            </w:pPr>
            <w:ins w:id="72891" w:author="pete jones" w:date="2022-01-11T16:39: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2892" w:author="pete jones" w:date="2022-01-11T16:40:00Z">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4D9975CA" w14:textId="77777777" w:rsidR="00910219" w:rsidRPr="00910219" w:rsidRDefault="00910219" w:rsidP="00910219">
            <w:pPr>
              <w:spacing w:before="0" w:after="0" w:line="240" w:lineRule="auto"/>
              <w:jc w:val="center"/>
              <w:rPr>
                <w:ins w:id="72893" w:author="pete jones" w:date="2022-01-11T16:39:00Z"/>
                <w:rFonts w:ascii="Calibri" w:hAnsi="Calibri" w:cs="Calibri"/>
                <w:color w:val="000000"/>
                <w:sz w:val="22"/>
                <w:szCs w:val="22"/>
              </w:rPr>
            </w:pPr>
            <w:ins w:id="72894" w:author="pete jones" w:date="2022-01-11T16:39: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2895" w:author="pete jones" w:date="2022-01-11T16:40:00Z">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1348B1AF" w14:textId="77777777" w:rsidR="00910219" w:rsidRPr="00910219" w:rsidRDefault="00910219" w:rsidP="00910219">
            <w:pPr>
              <w:spacing w:before="0" w:after="0" w:line="240" w:lineRule="auto"/>
              <w:jc w:val="center"/>
              <w:rPr>
                <w:ins w:id="72896" w:author="pete jones" w:date="2022-01-11T16:39:00Z"/>
                <w:rFonts w:ascii="Calibri" w:hAnsi="Calibri" w:cs="Calibri"/>
                <w:color w:val="000000"/>
                <w:sz w:val="22"/>
                <w:szCs w:val="22"/>
              </w:rPr>
            </w:pPr>
            <w:ins w:id="72897" w:author="pete jones" w:date="2022-01-11T16:39: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2898" w:author="pete jones" w:date="2022-01-11T16:40:00Z">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66D53E3E" w14:textId="77777777" w:rsidR="00910219" w:rsidRPr="00910219" w:rsidRDefault="00910219" w:rsidP="00910219">
            <w:pPr>
              <w:spacing w:before="0" w:after="0" w:line="240" w:lineRule="auto"/>
              <w:jc w:val="center"/>
              <w:rPr>
                <w:ins w:id="72899" w:author="pete jones" w:date="2022-01-11T16:39:00Z"/>
                <w:rFonts w:ascii="Calibri" w:hAnsi="Calibri" w:cs="Calibri"/>
                <w:color w:val="000000"/>
                <w:sz w:val="22"/>
                <w:szCs w:val="22"/>
              </w:rPr>
            </w:pPr>
            <w:ins w:id="72900" w:author="pete jones" w:date="2022-01-11T16:39: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2901" w:author="pete jones" w:date="2022-01-11T16:40: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1DC1CF28" w14:textId="77777777" w:rsidR="00910219" w:rsidRPr="00910219" w:rsidRDefault="00910219" w:rsidP="00910219">
            <w:pPr>
              <w:spacing w:before="0" w:after="0" w:line="240" w:lineRule="auto"/>
              <w:jc w:val="center"/>
              <w:rPr>
                <w:ins w:id="72902" w:author="pete jones" w:date="2022-01-11T16:39:00Z"/>
                <w:rFonts w:ascii="Calibri" w:hAnsi="Calibri" w:cs="Calibri"/>
                <w:color w:val="000000"/>
                <w:sz w:val="22"/>
                <w:szCs w:val="22"/>
              </w:rPr>
            </w:pPr>
            <w:ins w:id="72903" w:author="pete jones" w:date="2022-01-11T16:39: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2904" w:author="pete jones" w:date="2022-01-11T16:40: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2F34E3F6" w14:textId="0C6579CA" w:rsidR="00910219" w:rsidRPr="00910219" w:rsidRDefault="00910219" w:rsidP="00910219">
            <w:pPr>
              <w:spacing w:before="0" w:after="0" w:line="240" w:lineRule="auto"/>
              <w:jc w:val="center"/>
              <w:rPr>
                <w:ins w:id="72905" w:author="pete jones" w:date="2022-01-11T16:39:00Z"/>
                <w:rFonts w:ascii="Calibri" w:hAnsi="Calibri" w:cs="Calibri"/>
                <w:color w:val="000000"/>
                <w:sz w:val="22"/>
                <w:szCs w:val="22"/>
              </w:rPr>
            </w:pPr>
            <w:ins w:id="72906" w:author="pete jones" w:date="2022-01-11T16:40:00Z">
              <w:r>
                <w:rPr>
                  <w:rFonts w:ascii="Calibri" w:hAnsi="Calibri" w:cs="Calibri"/>
                  <w:color w:val="000000"/>
                  <w:sz w:val="22"/>
                  <w:szCs w:val="22"/>
                </w:rPr>
                <w:t>32</w:t>
              </w:r>
            </w:ins>
            <w:ins w:id="72907" w:author="pete jones" w:date="2022-01-11T16:39:00Z">
              <w:r w:rsidRPr="00910219">
                <w:rPr>
                  <w:rFonts w:ascii="Calibri" w:hAnsi="Calibri" w:cs="Calibri"/>
                  <w:color w:val="000000"/>
                  <w:sz w:val="22"/>
                  <w:szCs w:val="22"/>
                </w:rPr>
                <w:t>%</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2908" w:author="pete jones" w:date="2022-01-11T16:40: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1B1A1136" w14:textId="480AFD8D" w:rsidR="00910219" w:rsidRPr="00910219" w:rsidRDefault="00910219" w:rsidP="00910219">
            <w:pPr>
              <w:spacing w:before="0" w:after="0" w:line="240" w:lineRule="auto"/>
              <w:jc w:val="center"/>
              <w:rPr>
                <w:ins w:id="72909" w:author="pete jones" w:date="2022-01-11T16:39:00Z"/>
                <w:rFonts w:ascii="Calibri" w:hAnsi="Calibri" w:cs="Calibri"/>
                <w:color w:val="000000"/>
                <w:sz w:val="22"/>
                <w:szCs w:val="22"/>
              </w:rPr>
            </w:pPr>
            <w:ins w:id="72910" w:author="pete jones" w:date="2022-01-11T16:39:00Z">
              <w:r w:rsidRPr="00910219">
                <w:rPr>
                  <w:rFonts w:ascii="Calibri" w:hAnsi="Calibri" w:cs="Calibri"/>
                  <w:color w:val="000000"/>
                  <w:sz w:val="22"/>
                  <w:szCs w:val="22"/>
                </w:rPr>
                <w:t>6</w:t>
              </w:r>
            </w:ins>
            <w:ins w:id="72911" w:author="pete jones" w:date="2022-01-11T16:40:00Z">
              <w:r>
                <w:rPr>
                  <w:rFonts w:ascii="Calibri" w:hAnsi="Calibri" w:cs="Calibri"/>
                  <w:color w:val="000000"/>
                  <w:sz w:val="22"/>
                  <w:szCs w:val="22"/>
                </w:rPr>
                <w:t>8</w:t>
              </w:r>
            </w:ins>
            <w:ins w:id="72912" w:author="pete jones" w:date="2022-01-11T16:39:00Z">
              <w:r w:rsidRPr="00910219">
                <w:rPr>
                  <w:rFonts w:ascii="Calibri" w:hAnsi="Calibri" w:cs="Calibri"/>
                  <w:color w:val="000000"/>
                  <w:sz w:val="22"/>
                  <w:szCs w:val="22"/>
                </w:rPr>
                <w:t>%</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2913" w:author="pete jones" w:date="2022-01-11T16:40: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52130AF9" w14:textId="77777777" w:rsidR="00910219" w:rsidRPr="00910219" w:rsidRDefault="00910219" w:rsidP="00910219">
            <w:pPr>
              <w:spacing w:before="0" w:after="0" w:line="240" w:lineRule="auto"/>
              <w:jc w:val="center"/>
              <w:rPr>
                <w:ins w:id="72914" w:author="pete jones" w:date="2022-01-11T16:39:00Z"/>
                <w:rFonts w:ascii="Calibri" w:hAnsi="Calibri" w:cs="Calibri"/>
                <w:color w:val="000000"/>
                <w:sz w:val="22"/>
                <w:szCs w:val="22"/>
              </w:rPr>
            </w:pPr>
            <w:ins w:id="72915" w:author="pete jones" w:date="2022-01-11T16:39:00Z">
              <w:r w:rsidRPr="00910219">
                <w:rPr>
                  <w:rFonts w:ascii="Calibri" w:hAnsi="Calibri" w:cs="Calibri"/>
                  <w:color w:val="000000"/>
                  <w:sz w:val="22"/>
                  <w:szCs w:val="22"/>
                </w:rPr>
                <w:t>45%</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2916" w:author="pete jones" w:date="2022-01-11T16:40: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3F98E1CD" w14:textId="77777777" w:rsidR="00910219" w:rsidRPr="00910219" w:rsidRDefault="00910219" w:rsidP="00910219">
            <w:pPr>
              <w:spacing w:before="0" w:after="0" w:line="240" w:lineRule="auto"/>
              <w:jc w:val="center"/>
              <w:rPr>
                <w:ins w:id="72917" w:author="pete jones" w:date="2022-01-11T16:39:00Z"/>
                <w:rFonts w:ascii="Calibri" w:hAnsi="Calibri" w:cs="Calibri"/>
                <w:color w:val="000000"/>
                <w:sz w:val="22"/>
                <w:szCs w:val="22"/>
              </w:rPr>
            </w:pPr>
            <w:ins w:id="72918" w:author="pete jones" w:date="2022-01-11T16:39:00Z">
              <w:r w:rsidRPr="00910219">
                <w:rPr>
                  <w:rFonts w:ascii="Calibri" w:hAnsi="Calibri" w:cs="Calibri"/>
                  <w:color w:val="000000"/>
                  <w:sz w:val="22"/>
                  <w:szCs w:val="22"/>
                </w:rPr>
                <w:t>3%</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2919" w:author="pete jones" w:date="2022-01-11T16:40:00Z">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671B4C2A" w14:textId="77777777" w:rsidR="00910219" w:rsidRPr="00910219" w:rsidRDefault="00910219" w:rsidP="00910219">
            <w:pPr>
              <w:spacing w:before="0" w:after="0" w:line="240" w:lineRule="auto"/>
              <w:jc w:val="center"/>
              <w:rPr>
                <w:ins w:id="72920" w:author="pete jones" w:date="2022-01-11T16:39:00Z"/>
                <w:rFonts w:ascii="Calibri" w:hAnsi="Calibri" w:cs="Calibri"/>
                <w:color w:val="000000"/>
                <w:sz w:val="22"/>
                <w:szCs w:val="22"/>
              </w:rPr>
            </w:pPr>
            <w:ins w:id="72921" w:author="pete jones" w:date="2022-01-11T16:39:00Z">
              <w:r w:rsidRPr="00910219">
                <w:rPr>
                  <w:rFonts w:ascii="Calibri" w:hAnsi="Calibri" w:cs="Calibri"/>
                  <w:color w:val="000000"/>
                  <w:sz w:val="22"/>
                  <w:szCs w:val="22"/>
                </w:rPr>
                <w:t>52%</w:t>
              </w:r>
            </w:ins>
          </w:p>
        </w:tc>
      </w:tr>
      <w:tr w:rsidR="00910219" w:rsidRPr="00910219" w14:paraId="292EBF2F" w14:textId="77777777" w:rsidTr="00910219">
        <w:trPr>
          <w:trHeight w:val="315"/>
          <w:ins w:id="72922" w:author="pete jones" w:date="2022-01-11T16:39:00Z"/>
          <w:trPrChange w:id="72923" w:author="pete jones" w:date="2022-01-11T16:40:00Z">
            <w:trPr>
              <w:trHeight w:val="315"/>
            </w:trPr>
          </w:trPrChange>
        </w:trPr>
        <w:tc>
          <w:tcPr>
            <w:tcW w:w="498" w:type="dxa"/>
            <w:tcBorders>
              <w:top w:val="nil"/>
              <w:left w:val="nil"/>
              <w:bottom w:val="nil"/>
              <w:right w:val="nil"/>
            </w:tcBorders>
            <w:shd w:val="clear" w:color="auto" w:fill="auto"/>
            <w:noWrap/>
            <w:vAlign w:val="center"/>
            <w:hideMark/>
            <w:tcPrChange w:id="72924" w:author="pete jones" w:date="2022-01-11T16:40:00Z">
              <w:tcPr>
                <w:tcW w:w="400" w:type="dxa"/>
                <w:tcBorders>
                  <w:top w:val="nil"/>
                  <w:left w:val="nil"/>
                  <w:bottom w:val="nil"/>
                  <w:right w:val="nil"/>
                </w:tcBorders>
                <w:shd w:val="clear" w:color="auto" w:fill="auto"/>
                <w:noWrap/>
                <w:vAlign w:val="center"/>
                <w:hideMark/>
              </w:tcPr>
            </w:tcPrChange>
          </w:tcPr>
          <w:p w14:paraId="18F68348" w14:textId="77777777" w:rsidR="00910219" w:rsidRPr="00910219" w:rsidRDefault="00910219" w:rsidP="00910219">
            <w:pPr>
              <w:spacing w:before="0" w:after="0" w:line="240" w:lineRule="auto"/>
              <w:jc w:val="center"/>
              <w:rPr>
                <w:ins w:id="72925" w:author="pete jones" w:date="2022-01-11T16:39:00Z"/>
                <w:rFonts w:ascii="Calibri" w:hAnsi="Calibri" w:cs="Calibri"/>
                <w:color w:val="FFFFFF"/>
                <w:sz w:val="22"/>
                <w:szCs w:val="22"/>
              </w:rPr>
            </w:pPr>
            <w:ins w:id="72926" w:author="pete jones" w:date="2022-01-11T16:39:00Z">
              <w:r w:rsidRPr="00910219">
                <w:rPr>
                  <w:rFonts w:ascii="Calibri" w:hAnsi="Calibri" w:cs="Calibri"/>
                  <w:color w:val="FFFFFF"/>
                  <w:sz w:val="22"/>
                  <w:szCs w:val="22"/>
                </w:rPr>
                <w:t>4</w:t>
              </w:r>
            </w:ins>
          </w:p>
        </w:tc>
        <w:tc>
          <w:tcPr>
            <w:tcW w:w="5536" w:type="dxa"/>
            <w:tcBorders>
              <w:top w:val="nil"/>
              <w:left w:val="single" w:sz="8" w:space="0" w:color="auto"/>
              <w:bottom w:val="single" w:sz="4" w:space="0" w:color="auto"/>
              <w:right w:val="single" w:sz="8" w:space="0" w:color="auto"/>
            </w:tcBorders>
            <w:shd w:val="clear" w:color="auto" w:fill="auto"/>
            <w:noWrap/>
            <w:vAlign w:val="bottom"/>
            <w:hideMark/>
            <w:tcPrChange w:id="72927" w:author="pete jones" w:date="2022-01-11T16:40:00Z">
              <w:tcPr>
                <w:tcW w:w="5436" w:type="dxa"/>
                <w:tcBorders>
                  <w:top w:val="nil"/>
                  <w:left w:val="single" w:sz="8" w:space="0" w:color="auto"/>
                  <w:bottom w:val="single" w:sz="4" w:space="0" w:color="auto"/>
                  <w:right w:val="single" w:sz="8" w:space="0" w:color="auto"/>
                </w:tcBorders>
                <w:shd w:val="clear" w:color="auto" w:fill="auto"/>
                <w:noWrap/>
                <w:vAlign w:val="bottom"/>
                <w:hideMark/>
              </w:tcPr>
            </w:tcPrChange>
          </w:tcPr>
          <w:p w14:paraId="44171FA6" w14:textId="77777777" w:rsidR="00910219" w:rsidRPr="00910219" w:rsidRDefault="00910219" w:rsidP="00910219">
            <w:pPr>
              <w:spacing w:before="0" w:after="0" w:line="240" w:lineRule="auto"/>
              <w:jc w:val="right"/>
              <w:rPr>
                <w:ins w:id="72928" w:author="pete jones" w:date="2022-01-11T16:39:00Z"/>
                <w:rFonts w:ascii="Calibri" w:hAnsi="Calibri" w:cs="Calibri"/>
                <w:sz w:val="22"/>
                <w:szCs w:val="22"/>
              </w:rPr>
            </w:pPr>
            <w:ins w:id="72929" w:author="pete jones" w:date="2022-01-11T16:39:00Z">
              <w:r w:rsidRPr="00910219">
                <w:rPr>
                  <w:rFonts w:ascii="Calibri" w:hAnsi="Calibri" w:cs="Calibri"/>
                  <w:sz w:val="22"/>
                  <w:szCs w:val="22"/>
                </w:rPr>
                <w:t>Technology</w:t>
              </w:r>
            </w:ins>
          </w:p>
        </w:tc>
        <w:tc>
          <w:tcPr>
            <w:tcW w:w="498" w:type="dxa"/>
            <w:tcBorders>
              <w:top w:val="nil"/>
              <w:left w:val="nil"/>
              <w:bottom w:val="single" w:sz="4" w:space="0" w:color="auto"/>
              <w:right w:val="single" w:sz="8" w:space="0" w:color="auto"/>
            </w:tcBorders>
            <w:shd w:val="clear" w:color="auto" w:fill="auto"/>
            <w:noWrap/>
            <w:vAlign w:val="bottom"/>
            <w:hideMark/>
            <w:tcPrChange w:id="72930" w:author="pete jones" w:date="2022-01-11T16:40:00Z">
              <w:tcPr>
                <w:tcW w:w="419" w:type="dxa"/>
                <w:tcBorders>
                  <w:top w:val="nil"/>
                  <w:left w:val="nil"/>
                  <w:bottom w:val="single" w:sz="4" w:space="0" w:color="auto"/>
                  <w:right w:val="single" w:sz="8" w:space="0" w:color="auto"/>
                </w:tcBorders>
                <w:shd w:val="clear" w:color="auto" w:fill="auto"/>
                <w:noWrap/>
                <w:vAlign w:val="bottom"/>
                <w:hideMark/>
              </w:tcPr>
            </w:tcPrChange>
          </w:tcPr>
          <w:p w14:paraId="4625E983" w14:textId="77777777" w:rsidR="00910219" w:rsidRPr="00910219" w:rsidRDefault="00910219" w:rsidP="00910219">
            <w:pPr>
              <w:spacing w:before="0" w:after="0" w:line="240" w:lineRule="auto"/>
              <w:jc w:val="center"/>
              <w:rPr>
                <w:ins w:id="72931" w:author="pete jones" w:date="2022-01-11T16:39:00Z"/>
                <w:rFonts w:ascii="Calibri" w:hAnsi="Calibri" w:cs="Calibri"/>
                <w:sz w:val="22"/>
                <w:szCs w:val="22"/>
              </w:rPr>
            </w:pPr>
            <w:ins w:id="72932" w:author="pete jones" w:date="2022-01-11T16:39:00Z">
              <w:r w:rsidRPr="00910219">
                <w:rPr>
                  <w:rFonts w:ascii="Calibri" w:hAnsi="Calibri" w:cs="Calibri"/>
                  <w:sz w:val="22"/>
                  <w:szCs w:val="22"/>
                </w:rPr>
                <w:t>6</w:t>
              </w:r>
            </w:ins>
          </w:p>
        </w:tc>
        <w:tc>
          <w:tcPr>
            <w:tcW w:w="551" w:type="dxa"/>
            <w:tcBorders>
              <w:top w:val="nil"/>
              <w:left w:val="nil"/>
              <w:bottom w:val="nil"/>
              <w:right w:val="nil"/>
            </w:tcBorders>
            <w:shd w:val="clear" w:color="auto" w:fill="auto"/>
            <w:noWrap/>
            <w:vAlign w:val="bottom"/>
            <w:hideMark/>
            <w:tcPrChange w:id="72933" w:author="pete jones" w:date="2022-01-11T16:40:00Z">
              <w:tcPr>
                <w:tcW w:w="487" w:type="dxa"/>
                <w:tcBorders>
                  <w:top w:val="nil"/>
                  <w:left w:val="nil"/>
                  <w:bottom w:val="nil"/>
                  <w:right w:val="nil"/>
                </w:tcBorders>
                <w:shd w:val="clear" w:color="auto" w:fill="auto"/>
                <w:noWrap/>
                <w:vAlign w:val="bottom"/>
                <w:hideMark/>
              </w:tcPr>
            </w:tcPrChange>
          </w:tcPr>
          <w:p w14:paraId="377C27FF" w14:textId="77777777" w:rsidR="00910219" w:rsidRPr="00910219" w:rsidRDefault="00910219" w:rsidP="00910219">
            <w:pPr>
              <w:spacing w:before="0" w:after="0" w:line="240" w:lineRule="auto"/>
              <w:jc w:val="center"/>
              <w:rPr>
                <w:ins w:id="72934" w:author="pete jones" w:date="2022-01-11T16:39:00Z"/>
                <w:rFonts w:ascii="Calibri" w:hAnsi="Calibri" w:cs="Calibri"/>
                <w:color w:val="FFFFFF"/>
                <w:sz w:val="22"/>
                <w:szCs w:val="22"/>
              </w:rPr>
            </w:pPr>
            <w:ins w:id="72935" w:author="pete jones" w:date="2022-01-11T16:39:00Z">
              <w:r w:rsidRPr="00910219">
                <w:rPr>
                  <w:rFonts w:ascii="Calibri" w:hAnsi="Calibri" w:cs="Calibri"/>
                  <w:color w:val="FFFFFF"/>
                  <w:sz w:val="22"/>
                  <w:szCs w:val="22"/>
                </w:rPr>
                <w:t>12</w:t>
              </w:r>
            </w:ins>
          </w:p>
        </w:tc>
        <w:tc>
          <w:tcPr>
            <w:tcW w:w="498" w:type="dxa"/>
            <w:vMerge/>
            <w:tcBorders>
              <w:top w:val="single" w:sz="8" w:space="0" w:color="auto"/>
              <w:left w:val="single" w:sz="8" w:space="0" w:color="auto"/>
              <w:bottom w:val="single" w:sz="8" w:space="0" w:color="000000"/>
              <w:right w:val="single" w:sz="4" w:space="0" w:color="auto"/>
            </w:tcBorders>
            <w:vAlign w:val="center"/>
            <w:hideMark/>
            <w:tcPrChange w:id="72936" w:author="pete jones" w:date="2022-01-11T16:40:00Z">
              <w:tcPr>
                <w:tcW w:w="419" w:type="dxa"/>
                <w:vMerge/>
                <w:tcBorders>
                  <w:top w:val="single" w:sz="8" w:space="0" w:color="auto"/>
                  <w:left w:val="single" w:sz="8" w:space="0" w:color="auto"/>
                  <w:bottom w:val="single" w:sz="8" w:space="0" w:color="000000"/>
                  <w:right w:val="single" w:sz="4" w:space="0" w:color="auto"/>
                </w:tcBorders>
                <w:vAlign w:val="center"/>
                <w:hideMark/>
              </w:tcPr>
            </w:tcPrChange>
          </w:tcPr>
          <w:p w14:paraId="31174092" w14:textId="77777777" w:rsidR="00910219" w:rsidRPr="00910219" w:rsidRDefault="00910219" w:rsidP="00910219">
            <w:pPr>
              <w:spacing w:before="0" w:after="0" w:line="240" w:lineRule="auto"/>
              <w:jc w:val="left"/>
              <w:rPr>
                <w:ins w:id="72937" w:author="pete jones" w:date="2022-01-11T16:39: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2938" w:author="pete jones" w:date="2022-01-11T16:40:00Z">
              <w:tcPr>
                <w:tcW w:w="412" w:type="dxa"/>
                <w:vMerge/>
                <w:tcBorders>
                  <w:top w:val="single" w:sz="8" w:space="0" w:color="auto"/>
                  <w:left w:val="single" w:sz="4" w:space="0" w:color="auto"/>
                  <w:bottom w:val="single" w:sz="8" w:space="0" w:color="000000"/>
                  <w:right w:val="single" w:sz="4" w:space="0" w:color="auto"/>
                </w:tcBorders>
                <w:vAlign w:val="center"/>
                <w:hideMark/>
              </w:tcPr>
            </w:tcPrChange>
          </w:tcPr>
          <w:p w14:paraId="64150032" w14:textId="77777777" w:rsidR="00910219" w:rsidRPr="00910219" w:rsidRDefault="00910219" w:rsidP="00910219">
            <w:pPr>
              <w:spacing w:before="0" w:after="0" w:line="240" w:lineRule="auto"/>
              <w:jc w:val="left"/>
              <w:rPr>
                <w:ins w:id="72939" w:author="pete jones" w:date="2022-01-11T16:39: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2940" w:author="pete jones" w:date="2022-01-11T16:40:00Z">
              <w:tcPr>
                <w:tcW w:w="412" w:type="dxa"/>
                <w:vMerge/>
                <w:tcBorders>
                  <w:top w:val="single" w:sz="8" w:space="0" w:color="auto"/>
                  <w:left w:val="single" w:sz="4" w:space="0" w:color="auto"/>
                  <w:bottom w:val="single" w:sz="8" w:space="0" w:color="000000"/>
                  <w:right w:val="single" w:sz="4" w:space="0" w:color="auto"/>
                </w:tcBorders>
                <w:vAlign w:val="center"/>
                <w:hideMark/>
              </w:tcPr>
            </w:tcPrChange>
          </w:tcPr>
          <w:p w14:paraId="14B5723B" w14:textId="77777777" w:rsidR="00910219" w:rsidRPr="00910219" w:rsidRDefault="00910219" w:rsidP="00910219">
            <w:pPr>
              <w:spacing w:before="0" w:after="0" w:line="240" w:lineRule="auto"/>
              <w:jc w:val="left"/>
              <w:rPr>
                <w:ins w:id="72941" w:author="pete jones" w:date="2022-01-11T16:39: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2942" w:author="pete jones" w:date="2022-01-11T16:40:00Z">
              <w:tcPr>
                <w:tcW w:w="412" w:type="dxa"/>
                <w:vMerge/>
                <w:tcBorders>
                  <w:top w:val="single" w:sz="8" w:space="0" w:color="auto"/>
                  <w:left w:val="single" w:sz="4" w:space="0" w:color="auto"/>
                  <w:bottom w:val="single" w:sz="8" w:space="0" w:color="000000"/>
                  <w:right w:val="single" w:sz="4" w:space="0" w:color="auto"/>
                </w:tcBorders>
                <w:vAlign w:val="center"/>
                <w:hideMark/>
              </w:tcPr>
            </w:tcPrChange>
          </w:tcPr>
          <w:p w14:paraId="0FEC02C6" w14:textId="77777777" w:rsidR="00910219" w:rsidRPr="00910219" w:rsidRDefault="00910219" w:rsidP="00910219">
            <w:pPr>
              <w:spacing w:before="0" w:after="0" w:line="240" w:lineRule="auto"/>
              <w:jc w:val="left"/>
              <w:rPr>
                <w:ins w:id="72943" w:author="pete jones" w:date="2022-01-11T16:39: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2944" w:author="pete jones" w:date="2022-01-11T16:40: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6C332864" w14:textId="77777777" w:rsidR="00910219" w:rsidRPr="00910219" w:rsidRDefault="00910219" w:rsidP="00910219">
            <w:pPr>
              <w:spacing w:before="0" w:after="0" w:line="240" w:lineRule="auto"/>
              <w:jc w:val="left"/>
              <w:rPr>
                <w:ins w:id="72945" w:author="pete jones" w:date="2022-01-11T16:39: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2946" w:author="pete jones" w:date="2022-01-11T16:40: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01A16298" w14:textId="77777777" w:rsidR="00910219" w:rsidRPr="00910219" w:rsidRDefault="00910219" w:rsidP="00910219">
            <w:pPr>
              <w:spacing w:before="0" w:after="0" w:line="240" w:lineRule="auto"/>
              <w:jc w:val="left"/>
              <w:rPr>
                <w:ins w:id="72947" w:author="pete jones" w:date="2022-01-11T16:39: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2948" w:author="pete jones" w:date="2022-01-11T16:40: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275001D0" w14:textId="77777777" w:rsidR="00910219" w:rsidRPr="00910219" w:rsidRDefault="00910219" w:rsidP="00910219">
            <w:pPr>
              <w:spacing w:before="0" w:after="0" w:line="240" w:lineRule="auto"/>
              <w:jc w:val="left"/>
              <w:rPr>
                <w:ins w:id="72949" w:author="pete jones" w:date="2022-01-11T16:39: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2950" w:author="pete jones" w:date="2022-01-11T16:40: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436262ED" w14:textId="77777777" w:rsidR="00910219" w:rsidRPr="00910219" w:rsidRDefault="00910219" w:rsidP="00910219">
            <w:pPr>
              <w:spacing w:before="0" w:after="0" w:line="240" w:lineRule="auto"/>
              <w:jc w:val="left"/>
              <w:rPr>
                <w:ins w:id="72951" w:author="pete jones" w:date="2022-01-11T16:39: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2952" w:author="pete jones" w:date="2022-01-11T16:40: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307A05B0" w14:textId="77777777" w:rsidR="00910219" w:rsidRPr="00910219" w:rsidRDefault="00910219" w:rsidP="00910219">
            <w:pPr>
              <w:spacing w:before="0" w:after="0" w:line="240" w:lineRule="auto"/>
              <w:jc w:val="left"/>
              <w:rPr>
                <w:ins w:id="72953" w:author="pete jones" w:date="2022-01-11T16:39: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2954" w:author="pete jones" w:date="2022-01-11T16:40:00Z">
              <w:tcPr>
                <w:tcW w:w="406" w:type="dxa"/>
                <w:vMerge/>
                <w:tcBorders>
                  <w:top w:val="single" w:sz="8" w:space="0" w:color="auto"/>
                  <w:left w:val="single" w:sz="4" w:space="0" w:color="auto"/>
                  <w:bottom w:val="single" w:sz="8" w:space="0" w:color="000000"/>
                  <w:right w:val="single" w:sz="4" w:space="0" w:color="auto"/>
                </w:tcBorders>
                <w:vAlign w:val="center"/>
                <w:hideMark/>
              </w:tcPr>
            </w:tcPrChange>
          </w:tcPr>
          <w:p w14:paraId="5438FC2A" w14:textId="77777777" w:rsidR="00910219" w:rsidRPr="00910219" w:rsidRDefault="00910219" w:rsidP="00910219">
            <w:pPr>
              <w:spacing w:before="0" w:after="0" w:line="240" w:lineRule="auto"/>
              <w:jc w:val="left"/>
              <w:rPr>
                <w:ins w:id="72955" w:author="pete jones" w:date="2022-01-11T16:39:00Z"/>
                <w:rFonts w:ascii="Calibri" w:hAnsi="Calibri" w:cs="Calibri"/>
                <w:color w:val="000000"/>
                <w:sz w:val="22"/>
                <w:szCs w:val="22"/>
              </w:rPr>
            </w:pPr>
          </w:p>
        </w:tc>
      </w:tr>
      <w:tr w:rsidR="00910219" w:rsidRPr="00910219" w14:paraId="6824D232" w14:textId="77777777" w:rsidTr="00910219">
        <w:trPr>
          <w:trHeight w:val="315"/>
          <w:ins w:id="72956" w:author="pete jones" w:date="2022-01-11T16:39:00Z"/>
          <w:trPrChange w:id="72957" w:author="pete jones" w:date="2022-01-11T16:40:00Z">
            <w:trPr>
              <w:trHeight w:val="315"/>
            </w:trPr>
          </w:trPrChange>
        </w:trPr>
        <w:tc>
          <w:tcPr>
            <w:tcW w:w="498" w:type="dxa"/>
            <w:tcBorders>
              <w:top w:val="nil"/>
              <w:left w:val="nil"/>
              <w:bottom w:val="nil"/>
              <w:right w:val="nil"/>
            </w:tcBorders>
            <w:shd w:val="clear" w:color="auto" w:fill="auto"/>
            <w:noWrap/>
            <w:vAlign w:val="center"/>
            <w:hideMark/>
            <w:tcPrChange w:id="72958" w:author="pete jones" w:date="2022-01-11T16:40:00Z">
              <w:tcPr>
                <w:tcW w:w="400" w:type="dxa"/>
                <w:tcBorders>
                  <w:top w:val="nil"/>
                  <w:left w:val="nil"/>
                  <w:bottom w:val="nil"/>
                  <w:right w:val="nil"/>
                </w:tcBorders>
                <w:shd w:val="clear" w:color="auto" w:fill="auto"/>
                <w:noWrap/>
                <w:vAlign w:val="center"/>
                <w:hideMark/>
              </w:tcPr>
            </w:tcPrChange>
          </w:tcPr>
          <w:p w14:paraId="01694572" w14:textId="77777777" w:rsidR="00910219" w:rsidRPr="00910219" w:rsidRDefault="00910219" w:rsidP="00910219">
            <w:pPr>
              <w:spacing w:before="0" w:after="0" w:line="240" w:lineRule="auto"/>
              <w:jc w:val="center"/>
              <w:rPr>
                <w:ins w:id="72959" w:author="pete jones" w:date="2022-01-11T16:39:00Z"/>
                <w:rFonts w:ascii="Calibri" w:hAnsi="Calibri" w:cs="Calibri"/>
                <w:color w:val="FFFFFF"/>
                <w:sz w:val="22"/>
                <w:szCs w:val="22"/>
              </w:rPr>
            </w:pPr>
          </w:p>
        </w:tc>
        <w:tc>
          <w:tcPr>
            <w:tcW w:w="5536" w:type="dxa"/>
            <w:tcBorders>
              <w:top w:val="nil"/>
              <w:left w:val="single" w:sz="8" w:space="0" w:color="auto"/>
              <w:bottom w:val="single" w:sz="8" w:space="0" w:color="auto"/>
              <w:right w:val="single" w:sz="8" w:space="0" w:color="auto"/>
            </w:tcBorders>
            <w:shd w:val="clear" w:color="auto" w:fill="auto"/>
            <w:noWrap/>
            <w:vAlign w:val="bottom"/>
            <w:hideMark/>
            <w:tcPrChange w:id="72960" w:author="pete jones" w:date="2022-01-11T16:40:00Z">
              <w:tcPr>
                <w:tcW w:w="5436" w:type="dxa"/>
                <w:tcBorders>
                  <w:top w:val="nil"/>
                  <w:left w:val="single" w:sz="8" w:space="0" w:color="auto"/>
                  <w:bottom w:val="single" w:sz="8" w:space="0" w:color="auto"/>
                  <w:right w:val="single" w:sz="8" w:space="0" w:color="auto"/>
                </w:tcBorders>
                <w:shd w:val="clear" w:color="auto" w:fill="auto"/>
                <w:noWrap/>
                <w:vAlign w:val="bottom"/>
                <w:hideMark/>
              </w:tcPr>
            </w:tcPrChange>
          </w:tcPr>
          <w:p w14:paraId="3E99D1F3" w14:textId="77777777" w:rsidR="00910219" w:rsidRPr="00910219" w:rsidRDefault="00910219" w:rsidP="00910219">
            <w:pPr>
              <w:spacing w:before="0" w:after="0" w:line="240" w:lineRule="auto"/>
              <w:jc w:val="right"/>
              <w:rPr>
                <w:ins w:id="72961" w:author="pete jones" w:date="2022-01-11T16:39:00Z"/>
                <w:rFonts w:ascii="Calibri" w:hAnsi="Calibri" w:cs="Calibri"/>
                <w:sz w:val="22"/>
                <w:szCs w:val="22"/>
              </w:rPr>
            </w:pPr>
            <w:ins w:id="72962" w:author="pete jones" w:date="2022-01-11T16:39:00Z">
              <w:r w:rsidRPr="00910219">
                <w:rPr>
                  <w:rFonts w:ascii="Calibri" w:hAnsi="Calibri" w:cs="Calibri"/>
                  <w:sz w:val="22"/>
                  <w:szCs w:val="22"/>
                </w:rPr>
                <w:t>Other</w:t>
              </w:r>
            </w:ins>
          </w:p>
        </w:tc>
        <w:tc>
          <w:tcPr>
            <w:tcW w:w="498" w:type="dxa"/>
            <w:tcBorders>
              <w:top w:val="nil"/>
              <w:left w:val="nil"/>
              <w:bottom w:val="single" w:sz="8" w:space="0" w:color="auto"/>
              <w:right w:val="single" w:sz="8" w:space="0" w:color="auto"/>
            </w:tcBorders>
            <w:shd w:val="clear" w:color="auto" w:fill="auto"/>
            <w:noWrap/>
            <w:vAlign w:val="bottom"/>
            <w:hideMark/>
            <w:tcPrChange w:id="72963" w:author="pete jones" w:date="2022-01-11T16:40:00Z">
              <w:tcPr>
                <w:tcW w:w="419" w:type="dxa"/>
                <w:tcBorders>
                  <w:top w:val="nil"/>
                  <w:left w:val="nil"/>
                  <w:bottom w:val="single" w:sz="8" w:space="0" w:color="auto"/>
                  <w:right w:val="single" w:sz="8" w:space="0" w:color="auto"/>
                </w:tcBorders>
                <w:shd w:val="clear" w:color="auto" w:fill="auto"/>
                <w:noWrap/>
                <w:vAlign w:val="bottom"/>
                <w:hideMark/>
              </w:tcPr>
            </w:tcPrChange>
          </w:tcPr>
          <w:p w14:paraId="2E181F36" w14:textId="77777777" w:rsidR="00910219" w:rsidRPr="00910219" w:rsidRDefault="00910219" w:rsidP="00910219">
            <w:pPr>
              <w:spacing w:before="0" w:after="0" w:line="240" w:lineRule="auto"/>
              <w:jc w:val="center"/>
              <w:rPr>
                <w:ins w:id="72964" w:author="pete jones" w:date="2022-01-11T16:39:00Z"/>
                <w:rFonts w:ascii="Calibri" w:hAnsi="Calibri" w:cs="Calibri"/>
                <w:sz w:val="22"/>
                <w:szCs w:val="22"/>
              </w:rPr>
            </w:pPr>
            <w:ins w:id="72965" w:author="pete jones" w:date="2022-01-11T16:39:00Z">
              <w:r w:rsidRPr="00910219">
                <w:rPr>
                  <w:rFonts w:ascii="Calibri" w:hAnsi="Calibri" w:cs="Calibri"/>
                  <w:sz w:val="22"/>
                  <w:szCs w:val="22"/>
                </w:rPr>
                <w:t>10</w:t>
              </w:r>
            </w:ins>
          </w:p>
        </w:tc>
        <w:tc>
          <w:tcPr>
            <w:tcW w:w="551" w:type="dxa"/>
            <w:tcBorders>
              <w:top w:val="nil"/>
              <w:left w:val="nil"/>
              <w:bottom w:val="nil"/>
              <w:right w:val="nil"/>
            </w:tcBorders>
            <w:shd w:val="clear" w:color="auto" w:fill="auto"/>
            <w:noWrap/>
            <w:vAlign w:val="bottom"/>
            <w:hideMark/>
            <w:tcPrChange w:id="72966" w:author="pete jones" w:date="2022-01-11T16:40:00Z">
              <w:tcPr>
                <w:tcW w:w="487" w:type="dxa"/>
                <w:tcBorders>
                  <w:top w:val="nil"/>
                  <w:left w:val="nil"/>
                  <w:bottom w:val="nil"/>
                  <w:right w:val="nil"/>
                </w:tcBorders>
                <w:shd w:val="clear" w:color="auto" w:fill="auto"/>
                <w:noWrap/>
                <w:vAlign w:val="bottom"/>
                <w:hideMark/>
              </w:tcPr>
            </w:tcPrChange>
          </w:tcPr>
          <w:p w14:paraId="6E7227F1" w14:textId="77777777" w:rsidR="00910219" w:rsidRPr="00910219" w:rsidRDefault="00910219" w:rsidP="00910219">
            <w:pPr>
              <w:spacing w:before="0" w:after="0" w:line="240" w:lineRule="auto"/>
              <w:jc w:val="center"/>
              <w:rPr>
                <w:ins w:id="72967" w:author="pete jones" w:date="2022-01-11T16:39:00Z"/>
                <w:rFonts w:ascii="Calibri" w:hAnsi="Calibri" w:cs="Calibri"/>
                <w:sz w:val="22"/>
                <w:szCs w:val="22"/>
              </w:rPr>
            </w:pPr>
          </w:p>
        </w:tc>
        <w:tc>
          <w:tcPr>
            <w:tcW w:w="498" w:type="dxa"/>
            <w:tcBorders>
              <w:top w:val="nil"/>
              <w:left w:val="nil"/>
              <w:bottom w:val="nil"/>
              <w:right w:val="nil"/>
            </w:tcBorders>
            <w:shd w:val="clear" w:color="auto" w:fill="auto"/>
            <w:noWrap/>
            <w:vAlign w:val="center"/>
            <w:hideMark/>
            <w:tcPrChange w:id="72968" w:author="pete jones" w:date="2022-01-11T16:40:00Z">
              <w:tcPr>
                <w:tcW w:w="419" w:type="dxa"/>
                <w:tcBorders>
                  <w:top w:val="nil"/>
                  <w:left w:val="nil"/>
                  <w:bottom w:val="nil"/>
                  <w:right w:val="nil"/>
                </w:tcBorders>
                <w:shd w:val="clear" w:color="auto" w:fill="auto"/>
                <w:noWrap/>
                <w:vAlign w:val="center"/>
                <w:hideMark/>
              </w:tcPr>
            </w:tcPrChange>
          </w:tcPr>
          <w:p w14:paraId="2C7333C6" w14:textId="77777777" w:rsidR="00910219" w:rsidRPr="00910219" w:rsidRDefault="00910219" w:rsidP="00910219">
            <w:pPr>
              <w:spacing w:before="0" w:after="0" w:line="240" w:lineRule="auto"/>
              <w:jc w:val="right"/>
              <w:rPr>
                <w:ins w:id="72969" w:author="pete jones" w:date="2022-01-11T16:39:00Z"/>
                <w:rFonts w:ascii="Calibri" w:hAnsi="Calibri" w:cs="Calibri"/>
                <w:color w:val="FFFFFF"/>
                <w:sz w:val="22"/>
                <w:szCs w:val="22"/>
              </w:rPr>
            </w:pPr>
            <w:ins w:id="72970" w:author="pete jones" w:date="2022-01-11T16:39:00Z">
              <w:r w:rsidRPr="00910219">
                <w:rPr>
                  <w:rFonts w:ascii="Calibri" w:hAnsi="Calibri" w:cs="Calibri"/>
                  <w:color w:val="FFFFFF"/>
                  <w:sz w:val="22"/>
                  <w:szCs w:val="22"/>
                </w:rPr>
                <w:t>14</w:t>
              </w:r>
            </w:ins>
          </w:p>
        </w:tc>
        <w:tc>
          <w:tcPr>
            <w:tcW w:w="498" w:type="dxa"/>
            <w:tcBorders>
              <w:top w:val="nil"/>
              <w:left w:val="nil"/>
              <w:bottom w:val="nil"/>
              <w:right w:val="nil"/>
            </w:tcBorders>
            <w:shd w:val="clear" w:color="auto" w:fill="auto"/>
            <w:noWrap/>
            <w:vAlign w:val="center"/>
            <w:hideMark/>
            <w:tcPrChange w:id="72971" w:author="pete jones" w:date="2022-01-11T16:40:00Z">
              <w:tcPr>
                <w:tcW w:w="412" w:type="dxa"/>
                <w:tcBorders>
                  <w:top w:val="nil"/>
                  <w:left w:val="nil"/>
                  <w:bottom w:val="nil"/>
                  <w:right w:val="nil"/>
                </w:tcBorders>
                <w:shd w:val="clear" w:color="auto" w:fill="auto"/>
                <w:noWrap/>
                <w:vAlign w:val="center"/>
                <w:hideMark/>
              </w:tcPr>
            </w:tcPrChange>
          </w:tcPr>
          <w:p w14:paraId="5A960A12" w14:textId="77777777" w:rsidR="00910219" w:rsidRPr="00910219" w:rsidRDefault="00910219" w:rsidP="00910219">
            <w:pPr>
              <w:spacing w:before="0" w:after="0" w:line="240" w:lineRule="auto"/>
              <w:jc w:val="right"/>
              <w:rPr>
                <w:ins w:id="72972" w:author="pete jones" w:date="2022-01-11T16:39:00Z"/>
                <w:rFonts w:ascii="Calibri" w:hAnsi="Calibri" w:cs="Calibri"/>
                <w:color w:val="FFFFFF"/>
                <w:sz w:val="22"/>
                <w:szCs w:val="22"/>
              </w:rPr>
            </w:pPr>
            <w:ins w:id="72973" w:author="pete jones" w:date="2022-01-11T16:39:00Z">
              <w:r w:rsidRPr="00910219">
                <w:rPr>
                  <w:rFonts w:ascii="Calibri" w:hAnsi="Calibri" w:cs="Calibri"/>
                  <w:color w:val="FFFFFF"/>
                  <w:sz w:val="22"/>
                  <w:szCs w:val="22"/>
                </w:rPr>
                <w:t>15</w:t>
              </w:r>
            </w:ins>
          </w:p>
        </w:tc>
        <w:tc>
          <w:tcPr>
            <w:tcW w:w="498" w:type="dxa"/>
            <w:tcBorders>
              <w:top w:val="nil"/>
              <w:left w:val="nil"/>
              <w:bottom w:val="nil"/>
              <w:right w:val="nil"/>
            </w:tcBorders>
            <w:shd w:val="clear" w:color="auto" w:fill="auto"/>
            <w:noWrap/>
            <w:vAlign w:val="center"/>
            <w:hideMark/>
            <w:tcPrChange w:id="72974" w:author="pete jones" w:date="2022-01-11T16:40:00Z">
              <w:tcPr>
                <w:tcW w:w="412" w:type="dxa"/>
                <w:tcBorders>
                  <w:top w:val="nil"/>
                  <w:left w:val="nil"/>
                  <w:bottom w:val="nil"/>
                  <w:right w:val="nil"/>
                </w:tcBorders>
                <w:shd w:val="clear" w:color="auto" w:fill="auto"/>
                <w:noWrap/>
                <w:vAlign w:val="center"/>
                <w:hideMark/>
              </w:tcPr>
            </w:tcPrChange>
          </w:tcPr>
          <w:p w14:paraId="490D37E5" w14:textId="77777777" w:rsidR="00910219" w:rsidRPr="00910219" w:rsidRDefault="00910219" w:rsidP="00910219">
            <w:pPr>
              <w:spacing w:before="0" w:after="0" w:line="240" w:lineRule="auto"/>
              <w:jc w:val="right"/>
              <w:rPr>
                <w:ins w:id="72975" w:author="pete jones" w:date="2022-01-11T16:39:00Z"/>
                <w:rFonts w:ascii="Calibri" w:hAnsi="Calibri" w:cs="Calibri"/>
                <w:color w:val="FFFFFF"/>
                <w:sz w:val="22"/>
                <w:szCs w:val="22"/>
              </w:rPr>
            </w:pPr>
            <w:ins w:id="72976" w:author="pete jones" w:date="2022-01-11T16:39:00Z">
              <w:r w:rsidRPr="00910219">
                <w:rPr>
                  <w:rFonts w:ascii="Calibri" w:hAnsi="Calibri" w:cs="Calibri"/>
                  <w:color w:val="FFFFFF"/>
                  <w:sz w:val="22"/>
                  <w:szCs w:val="22"/>
                </w:rPr>
                <w:t>16</w:t>
              </w:r>
            </w:ins>
          </w:p>
        </w:tc>
        <w:tc>
          <w:tcPr>
            <w:tcW w:w="498" w:type="dxa"/>
            <w:tcBorders>
              <w:top w:val="nil"/>
              <w:left w:val="nil"/>
              <w:bottom w:val="nil"/>
              <w:right w:val="nil"/>
            </w:tcBorders>
            <w:shd w:val="clear" w:color="auto" w:fill="auto"/>
            <w:noWrap/>
            <w:vAlign w:val="center"/>
            <w:hideMark/>
            <w:tcPrChange w:id="72977" w:author="pete jones" w:date="2022-01-11T16:40:00Z">
              <w:tcPr>
                <w:tcW w:w="412" w:type="dxa"/>
                <w:tcBorders>
                  <w:top w:val="nil"/>
                  <w:left w:val="nil"/>
                  <w:bottom w:val="nil"/>
                  <w:right w:val="nil"/>
                </w:tcBorders>
                <w:shd w:val="clear" w:color="auto" w:fill="auto"/>
                <w:noWrap/>
                <w:vAlign w:val="center"/>
                <w:hideMark/>
              </w:tcPr>
            </w:tcPrChange>
          </w:tcPr>
          <w:p w14:paraId="1B26207D" w14:textId="77777777" w:rsidR="00910219" w:rsidRPr="00910219" w:rsidRDefault="00910219" w:rsidP="00910219">
            <w:pPr>
              <w:spacing w:before="0" w:after="0" w:line="240" w:lineRule="auto"/>
              <w:jc w:val="right"/>
              <w:rPr>
                <w:ins w:id="72978" w:author="pete jones" w:date="2022-01-11T16:39:00Z"/>
                <w:rFonts w:ascii="Calibri" w:hAnsi="Calibri" w:cs="Calibri"/>
                <w:color w:val="FFFFFF"/>
                <w:sz w:val="22"/>
                <w:szCs w:val="22"/>
              </w:rPr>
            </w:pPr>
            <w:ins w:id="72979" w:author="pete jones" w:date="2022-01-11T16:39:00Z">
              <w:r w:rsidRPr="00910219">
                <w:rPr>
                  <w:rFonts w:ascii="Calibri" w:hAnsi="Calibri" w:cs="Calibri"/>
                  <w:color w:val="FFFFFF"/>
                  <w:sz w:val="22"/>
                  <w:szCs w:val="22"/>
                </w:rPr>
                <w:t>17</w:t>
              </w:r>
            </w:ins>
          </w:p>
        </w:tc>
        <w:tc>
          <w:tcPr>
            <w:tcW w:w="498" w:type="dxa"/>
            <w:tcBorders>
              <w:top w:val="nil"/>
              <w:left w:val="nil"/>
              <w:bottom w:val="nil"/>
              <w:right w:val="nil"/>
            </w:tcBorders>
            <w:shd w:val="clear" w:color="auto" w:fill="auto"/>
            <w:noWrap/>
            <w:vAlign w:val="center"/>
            <w:hideMark/>
            <w:tcPrChange w:id="72980" w:author="pete jones" w:date="2022-01-11T16:40:00Z">
              <w:tcPr>
                <w:tcW w:w="399" w:type="dxa"/>
                <w:tcBorders>
                  <w:top w:val="nil"/>
                  <w:left w:val="nil"/>
                  <w:bottom w:val="nil"/>
                  <w:right w:val="nil"/>
                </w:tcBorders>
                <w:shd w:val="clear" w:color="auto" w:fill="auto"/>
                <w:noWrap/>
                <w:vAlign w:val="center"/>
                <w:hideMark/>
              </w:tcPr>
            </w:tcPrChange>
          </w:tcPr>
          <w:p w14:paraId="20B91C27" w14:textId="77777777" w:rsidR="00910219" w:rsidRPr="00910219" w:rsidRDefault="00910219" w:rsidP="00910219">
            <w:pPr>
              <w:spacing w:before="0" w:after="0" w:line="240" w:lineRule="auto"/>
              <w:jc w:val="right"/>
              <w:rPr>
                <w:ins w:id="72981" w:author="pete jones" w:date="2022-01-11T16:39:00Z"/>
                <w:rFonts w:ascii="Calibri" w:hAnsi="Calibri" w:cs="Calibri"/>
                <w:color w:val="FFFFFF"/>
                <w:sz w:val="22"/>
                <w:szCs w:val="22"/>
              </w:rPr>
            </w:pPr>
            <w:ins w:id="72982" w:author="pete jones" w:date="2022-01-11T16:39:00Z">
              <w:r w:rsidRPr="00910219">
                <w:rPr>
                  <w:rFonts w:ascii="Calibri" w:hAnsi="Calibri" w:cs="Calibri"/>
                  <w:color w:val="FFFFFF"/>
                  <w:sz w:val="22"/>
                  <w:szCs w:val="22"/>
                </w:rPr>
                <w:t>18</w:t>
              </w:r>
            </w:ins>
          </w:p>
        </w:tc>
        <w:tc>
          <w:tcPr>
            <w:tcW w:w="498" w:type="dxa"/>
            <w:tcBorders>
              <w:top w:val="nil"/>
              <w:left w:val="nil"/>
              <w:bottom w:val="nil"/>
              <w:right w:val="nil"/>
            </w:tcBorders>
            <w:shd w:val="clear" w:color="auto" w:fill="auto"/>
            <w:noWrap/>
            <w:vAlign w:val="center"/>
            <w:hideMark/>
            <w:tcPrChange w:id="72983" w:author="pete jones" w:date="2022-01-11T16:40:00Z">
              <w:tcPr>
                <w:tcW w:w="399" w:type="dxa"/>
                <w:tcBorders>
                  <w:top w:val="nil"/>
                  <w:left w:val="nil"/>
                  <w:bottom w:val="nil"/>
                  <w:right w:val="nil"/>
                </w:tcBorders>
                <w:shd w:val="clear" w:color="auto" w:fill="auto"/>
                <w:noWrap/>
                <w:vAlign w:val="center"/>
                <w:hideMark/>
              </w:tcPr>
            </w:tcPrChange>
          </w:tcPr>
          <w:p w14:paraId="7879B53E" w14:textId="77777777" w:rsidR="00910219" w:rsidRPr="00910219" w:rsidRDefault="00910219" w:rsidP="00910219">
            <w:pPr>
              <w:spacing w:before="0" w:after="0" w:line="240" w:lineRule="auto"/>
              <w:jc w:val="right"/>
              <w:rPr>
                <w:ins w:id="72984" w:author="pete jones" w:date="2022-01-11T16:39:00Z"/>
                <w:rFonts w:ascii="Calibri" w:hAnsi="Calibri" w:cs="Calibri"/>
                <w:color w:val="FFFFFF"/>
                <w:sz w:val="22"/>
                <w:szCs w:val="22"/>
              </w:rPr>
            </w:pPr>
            <w:ins w:id="72985" w:author="pete jones" w:date="2022-01-11T16:39:00Z">
              <w:r w:rsidRPr="00910219">
                <w:rPr>
                  <w:rFonts w:ascii="Calibri" w:hAnsi="Calibri" w:cs="Calibri"/>
                  <w:color w:val="FFFFFF"/>
                  <w:sz w:val="22"/>
                  <w:szCs w:val="22"/>
                </w:rPr>
                <w:t>19</w:t>
              </w:r>
            </w:ins>
          </w:p>
        </w:tc>
        <w:tc>
          <w:tcPr>
            <w:tcW w:w="498" w:type="dxa"/>
            <w:tcBorders>
              <w:top w:val="nil"/>
              <w:left w:val="nil"/>
              <w:bottom w:val="nil"/>
              <w:right w:val="nil"/>
            </w:tcBorders>
            <w:shd w:val="clear" w:color="auto" w:fill="auto"/>
            <w:noWrap/>
            <w:vAlign w:val="center"/>
            <w:hideMark/>
            <w:tcPrChange w:id="72986" w:author="pete jones" w:date="2022-01-11T16:40:00Z">
              <w:tcPr>
                <w:tcW w:w="399" w:type="dxa"/>
                <w:tcBorders>
                  <w:top w:val="nil"/>
                  <w:left w:val="nil"/>
                  <w:bottom w:val="nil"/>
                  <w:right w:val="nil"/>
                </w:tcBorders>
                <w:shd w:val="clear" w:color="auto" w:fill="auto"/>
                <w:noWrap/>
                <w:vAlign w:val="center"/>
                <w:hideMark/>
              </w:tcPr>
            </w:tcPrChange>
          </w:tcPr>
          <w:p w14:paraId="702B0AC0" w14:textId="77777777" w:rsidR="00910219" w:rsidRPr="00910219" w:rsidRDefault="00910219" w:rsidP="00910219">
            <w:pPr>
              <w:spacing w:before="0" w:after="0" w:line="240" w:lineRule="auto"/>
              <w:jc w:val="right"/>
              <w:rPr>
                <w:ins w:id="72987" w:author="pete jones" w:date="2022-01-11T16:39:00Z"/>
                <w:rFonts w:ascii="Calibri" w:hAnsi="Calibri" w:cs="Calibri"/>
                <w:color w:val="FFFFFF"/>
                <w:sz w:val="22"/>
                <w:szCs w:val="22"/>
              </w:rPr>
            </w:pPr>
            <w:ins w:id="72988" w:author="pete jones" w:date="2022-01-11T16:39:00Z">
              <w:r w:rsidRPr="00910219">
                <w:rPr>
                  <w:rFonts w:ascii="Calibri" w:hAnsi="Calibri" w:cs="Calibri"/>
                  <w:color w:val="FFFFFF"/>
                  <w:sz w:val="22"/>
                  <w:szCs w:val="22"/>
                </w:rPr>
                <w:t>20</w:t>
              </w:r>
            </w:ins>
          </w:p>
        </w:tc>
        <w:tc>
          <w:tcPr>
            <w:tcW w:w="498" w:type="dxa"/>
            <w:tcBorders>
              <w:top w:val="nil"/>
              <w:left w:val="nil"/>
              <w:bottom w:val="nil"/>
              <w:right w:val="nil"/>
            </w:tcBorders>
            <w:shd w:val="clear" w:color="auto" w:fill="auto"/>
            <w:noWrap/>
            <w:vAlign w:val="center"/>
            <w:hideMark/>
            <w:tcPrChange w:id="72989" w:author="pete jones" w:date="2022-01-11T16:40:00Z">
              <w:tcPr>
                <w:tcW w:w="399" w:type="dxa"/>
                <w:tcBorders>
                  <w:top w:val="nil"/>
                  <w:left w:val="nil"/>
                  <w:bottom w:val="nil"/>
                  <w:right w:val="nil"/>
                </w:tcBorders>
                <w:shd w:val="clear" w:color="auto" w:fill="auto"/>
                <w:noWrap/>
                <w:vAlign w:val="center"/>
                <w:hideMark/>
              </w:tcPr>
            </w:tcPrChange>
          </w:tcPr>
          <w:p w14:paraId="3E485213" w14:textId="77777777" w:rsidR="00910219" w:rsidRPr="00910219" w:rsidRDefault="00910219" w:rsidP="00910219">
            <w:pPr>
              <w:spacing w:before="0" w:after="0" w:line="240" w:lineRule="auto"/>
              <w:jc w:val="right"/>
              <w:rPr>
                <w:ins w:id="72990" w:author="pete jones" w:date="2022-01-11T16:39:00Z"/>
                <w:rFonts w:ascii="Calibri" w:hAnsi="Calibri" w:cs="Calibri"/>
                <w:color w:val="FFFFFF"/>
                <w:sz w:val="22"/>
                <w:szCs w:val="22"/>
              </w:rPr>
            </w:pPr>
            <w:ins w:id="72991" w:author="pete jones" w:date="2022-01-11T16:39:00Z">
              <w:r w:rsidRPr="00910219">
                <w:rPr>
                  <w:rFonts w:ascii="Calibri" w:hAnsi="Calibri" w:cs="Calibri"/>
                  <w:color w:val="FFFFFF"/>
                  <w:sz w:val="22"/>
                  <w:szCs w:val="22"/>
                </w:rPr>
                <w:t>21</w:t>
              </w:r>
            </w:ins>
          </w:p>
        </w:tc>
        <w:tc>
          <w:tcPr>
            <w:tcW w:w="498" w:type="dxa"/>
            <w:tcBorders>
              <w:top w:val="nil"/>
              <w:left w:val="nil"/>
              <w:bottom w:val="nil"/>
              <w:right w:val="nil"/>
            </w:tcBorders>
            <w:shd w:val="clear" w:color="auto" w:fill="auto"/>
            <w:noWrap/>
            <w:vAlign w:val="center"/>
            <w:hideMark/>
            <w:tcPrChange w:id="72992" w:author="pete jones" w:date="2022-01-11T16:40:00Z">
              <w:tcPr>
                <w:tcW w:w="399" w:type="dxa"/>
                <w:tcBorders>
                  <w:top w:val="nil"/>
                  <w:left w:val="nil"/>
                  <w:bottom w:val="nil"/>
                  <w:right w:val="nil"/>
                </w:tcBorders>
                <w:shd w:val="clear" w:color="auto" w:fill="auto"/>
                <w:noWrap/>
                <w:vAlign w:val="center"/>
                <w:hideMark/>
              </w:tcPr>
            </w:tcPrChange>
          </w:tcPr>
          <w:p w14:paraId="77817326" w14:textId="77777777" w:rsidR="00910219" w:rsidRPr="00910219" w:rsidRDefault="00910219" w:rsidP="00910219">
            <w:pPr>
              <w:spacing w:before="0" w:after="0" w:line="240" w:lineRule="auto"/>
              <w:jc w:val="right"/>
              <w:rPr>
                <w:ins w:id="72993" w:author="pete jones" w:date="2022-01-11T16:39:00Z"/>
                <w:rFonts w:ascii="Calibri" w:hAnsi="Calibri" w:cs="Calibri"/>
                <w:color w:val="FFFFFF"/>
                <w:sz w:val="22"/>
                <w:szCs w:val="22"/>
              </w:rPr>
            </w:pPr>
            <w:ins w:id="72994" w:author="pete jones" w:date="2022-01-11T16:39:00Z">
              <w:r w:rsidRPr="00910219">
                <w:rPr>
                  <w:rFonts w:ascii="Calibri" w:hAnsi="Calibri" w:cs="Calibri"/>
                  <w:color w:val="FFFFFF"/>
                  <w:sz w:val="22"/>
                  <w:szCs w:val="22"/>
                </w:rPr>
                <w:t>22</w:t>
              </w:r>
            </w:ins>
          </w:p>
        </w:tc>
        <w:tc>
          <w:tcPr>
            <w:tcW w:w="498" w:type="dxa"/>
            <w:tcBorders>
              <w:top w:val="nil"/>
              <w:left w:val="nil"/>
              <w:bottom w:val="nil"/>
              <w:right w:val="nil"/>
            </w:tcBorders>
            <w:shd w:val="clear" w:color="auto" w:fill="auto"/>
            <w:noWrap/>
            <w:vAlign w:val="center"/>
            <w:hideMark/>
            <w:tcPrChange w:id="72995" w:author="pete jones" w:date="2022-01-11T16:40:00Z">
              <w:tcPr>
                <w:tcW w:w="406" w:type="dxa"/>
                <w:tcBorders>
                  <w:top w:val="nil"/>
                  <w:left w:val="nil"/>
                  <w:bottom w:val="nil"/>
                  <w:right w:val="nil"/>
                </w:tcBorders>
                <w:shd w:val="clear" w:color="auto" w:fill="auto"/>
                <w:noWrap/>
                <w:vAlign w:val="center"/>
                <w:hideMark/>
              </w:tcPr>
            </w:tcPrChange>
          </w:tcPr>
          <w:p w14:paraId="3C2B6740" w14:textId="77777777" w:rsidR="00910219" w:rsidRPr="00910219" w:rsidRDefault="00910219" w:rsidP="00910219">
            <w:pPr>
              <w:spacing w:before="0" w:after="0" w:line="240" w:lineRule="auto"/>
              <w:jc w:val="right"/>
              <w:rPr>
                <w:ins w:id="72996" w:author="pete jones" w:date="2022-01-11T16:39:00Z"/>
                <w:rFonts w:ascii="Calibri" w:hAnsi="Calibri" w:cs="Calibri"/>
                <w:color w:val="FFFFFF"/>
                <w:sz w:val="22"/>
                <w:szCs w:val="22"/>
              </w:rPr>
            </w:pPr>
            <w:ins w:id="72997" w:author="pete jones" w:date="2022-01-11T16:39:00Z">
              <w:r w:rsidRPr="00910219">
                <w:rPr>
                  <w:rFonts w:ascii="Calibri" w:hAnsi="Calibri" w:cs="Calibri"/>
                  <w:color w:val="FFFFFF"/>
                  <w:sz w:val="22"/>
                  <w:szCs w:val="22"/>
                </w:rPr>
                <w:t>23</w:t>
              </w:r>
            </w:ins>
          </w:p>
        </w:tc>
      </w:tr>
      <w:tr w:rsidR="00910219" w:rsidRPr="00910219" w14:paraId="7F8201F8" w14:textId="77777777" w:rsidTr="00910219">
        <w:trPr>
          <w:trHeight w:val="315"/>
          <w:ins w:id="72998" w:author="pete jones" w:date="2022-01-11T16:39:00Z"/>
          <w:trPrChange w:id="72999" w:author="pete jones" w:date="2022-01-11T16:40:00Z">
            <w:trPr>
              <w:trHeight w:val="315"/>
            </w:trPr>
          </w:trPrChange>
        </w:trPr>
        <w:tc>
          <w:tcPr>
            <w:tcW w:w="498" w:type="dxa"/>
            <w:tcBorders>
              <w:top w:val="nil"/>
              <w:left w:val="nil"/>
              <w:bottom w:val="nil"/>
              <w:right w:val="nil"/>
            </w:tcBorders>
            <w:shd w:val="clear" w:color="auto" w:fill="auto"/>
            <w:noWrap/>
            <w:vAlign w:val="center"/>
            <w:hideMark/>
            <w:tcPrChange w:id="73000" w:author="pete jones" w:date="2022-01-11T16:40:00Z">
              <w:tcPr>
                <w:tcW w:w="400" w:type="dxa"/>
                <w:tcBorders>
                  <w:top w:val="nil"/>
                  <w:left w:val="nil"/>
                  <w:bottom w:val="nil"/>
                  <w:right w:val="nil"/>
                </w:tcBorders>
                <w:shd w:val="clear" w:color="auto" w:fill="auto"/>
                <w:noWrap/>
                <w:vAlign w:val="center"/>
                <w:hideMark/>
              </w:tcPr>
            </w:tcPrChange>
          </w:tcPr>
          <w:p w14:paraId="67A0C119" w14:textId="77777777" w:rsidR="00910219" w:rsidRPr="00910219" w:rsidRDefault="00910219" w:rsidP="00910219">
            <w:pPr>
              <w:spacing w:before="0" w:after="0" w:line="240" w:lineRule="auto"/>
              <w:jc w:val="center"/>
              <w:rPr>
                <w:ins w:id="73001" w:author="pete jones" w:date="2022-01-11T16:39:00Z"/>
                <w:rFonts w:ascii="Calibri" w:hAnsi="Calibri" w:cs="Calibri"/>
                <w:color w:val="FFFFFF"/>
                <w:sz w:val="22"/>
                <w:szCs w:val="22"/>
              </w:rPr>
            </w:pPr>
            <w:ins w:id="73002" w:author="pete jones" w:date="2022-01-11T16:39:00Z">
              <w:r w:rsidRPr="00910219">
                <w:rPr>
                  <w:rFonts w:ascii="Calibri" w:hAnsi="Calibri" w:cs="Calibri"/>
                  <w:color w:val="FFFFFF"/>
                  <w:sz w:val="22"/>
                  <w:szCs w:val="22"/>
                </w:rPr>
                <w:t>4</w:t>
              </w:r>
            </w:ins>
          </w:p>
        </w:tc>
        <w:tc>
          <w:tcPr>
            <w:tcW w:w="5536" w:type="dxa"/>
            <w:tcBorders>
              <w:top w:val="nil"/>
              <w:left w:val="single" w:sz="8" w:space="0" w:color="auto"/>
              <w:bottom w:val="single" w:sz="8" w:space="0" w:color="auto"/>
              <w:right w:val="single" w:sz="8" w:space="0" w:color="auto"/>
            </w:tcBorders>
            <w:shd w:val="clear" w:color="auto" w:fill="auto"/>
            <w:noWrap/>
            <w:vAlign w:val="bottom"/>
            <w:hideMark/>
            <w:tcPrChange w:id="73003" w:author="pete jones" w:date="2022-01-11T16:40:00Z">
              <w:tcPr>
                <w:tcW w:w="5436" w:type="dxa"/>
                <w:tcBorders>
                  <w:top w:val="nil"/>
                  <w:left w:val="single" w:sz="8" w:space="0" w:color="auto"/>
                  <w:bottom w:val="single" w:sz="8" w:space="0" w:color="auto"/>
                  <w:right w:val="single" w:sz="8" w:space="0" w:color="auto"/>
                </w:tcBorders>
                <w:shd w:val="clear" w:color="auto" w:fill="auto"/>
                <w:noWrap/>
                <w:vAlign w:val="bottom"/>
                <w:hideMark/>
              </w:tcPr>
            </w:tcPrChange>
          </w:tcPr>
          <w:p w14:paraId="1D1CBC5E" w14:textId="77777777" w:rsidR="00910219" w:rsidRPr="00910219" w:rsidRDefault="00910219" w:rsidP="00910219">
            <w:pPr>
              <w:spacing w:before="0" w:after="0" w:line="240" w:lineRule="auto"/>
              <w:jc w:val="right"/>
              <w:rPr>
                <w:ins w:id="73004" w:author="pete jones" w:date="2022-01-11T16:39:00Z"/>
                <w:rFonts w:ascii="Calibri" w:hAnsi="Calibri" w:cs="Calibri"/>
                <w:color w:val="FFFFFF"/>
                <w:sz w:val="22"/>
                <w:szCs w:val="22"/>
              </w:rPr>
            </w:pPr>
            <w:ins w:id="73005" w:author="pete jones" w:date="2022-01-11T16:39:00Z">
              <w:r w:rsidRPr="00910219">
                <w:rPr>
                  <w:rFonts w:ascii="Calibri" w:hAnsi="Calibri" w:cs="Calibri"/>
                  <w:color w:val="FFFFFF"/>
                  <w:sz w:val="22"/>
                  <w:szCs w:val="22"/>
                </w:rPr>
                <w:t>5</w:t>
              </w:r>
            </w:ins>
          </w:p>
        </w:tc>
        <w:tc>
          <w:tcPr>
            <w:tcW w:w="498" w:type="dxa"/>
            <w:tcBorders>
              <w:top w:val="nil"/>
              <w:left w:val="nil"/>
              <w:bottom w:val="nil"/>
              <w:right w:val="nil"/>
            </w:tcBorders>
            <w:shd w:val="clear" w:color="auto" w:fill="auto"/>
            <w:noWrap/>
            <w:vAlign w:val="bottom"/>
            <w:hideMark/>
            <w:tcPrChange w:id="73006" w:author="pete jones" w:date="2022-01-11T16:40:00Z">
              <w:tcPr>
                <w:tcW w:w="419" w:type="dxa"/>
                <w:tcBorders>
                  <w:top w:val="nil"/>
                  <w:left w:val="nil"/>
                  <w:bottom w:val="nil"/>
                  <w:right w:val="nil"/>
                </w:tcBorders>
                <w:shd w:val="clear" w:color="auto" w:fill="auto"/>
                <w:noWrap/>
                <w:vAlign w:val="bottom"/>
                <w:hideMark/>
              </w:tcPr>
            </w:tcPrChange>
          </w:tcPr>
          <w:p w14:paraId="72732548" w14:textId="77777777" w:rsidR="00910219" w:rsidRPr="00910219" w:rsidRDefault="00910219" w:rsidP="00910219">
            <w:pPr>
              <w:spacing w:before="0" w:after="0" w:line="240" w:lineRule="auto"/>
              <w:jc w:val="center"/>
              <w:rPr>
                <w:ins w:id="73007" w:author="pete jones" w:date="2022-01-11T16:39:00Z"/>
                <w:rFonts w:ascii="Calibri" w:hAnsi="Calibri" w:cs="Calibri"/>
                <w:color w:val="FFFFFF"/>
                <w:sz w:val="22"/>
                <w:szCs w:val="22"/>
              </w:rPr>
            </w:pPr>
            <w:ins w:id="73008" w:author="pete jones" w:date="2022-01-11T16:39:00Z">
              <w:r w:rsidRPr="00910219">
                <w:rPr>
                  <w:rFonts w:ascii="Calibri" w:hAnsi="Calibri" w:cs="Calibri"/>
                  <w:color w:val="FFFFFF"/>
                  <w:sz w:val="22"/>
                  <w:szCs w:val="22"/>
                </w:rPr>
                <w:t>7</w:t>
              </w:r>
            </w:ins>
          </w:p>
        </w:tc>
        <w:tc>
          <w:tcPr>
            <w:tcW w:w="551" w:type="dxa"/>
            <w:tcBorders>
              <w:top w:val="nil"/>
              <w:left w:val="nil"/>
              <w:bottom w:val="nil"/>
              <w:right w:val="nil"/>
            </w:tcBorders>
            <w:shd w:val="clear" w:color="auto" w:fill="auto"/>
            <w:noWrap/>
            <w:vAlign w:val="bottom"/>
            <w:hideMark/>
            <w:tcPrChange w:id="73009" w:author="pete jones" w:date="2022-01-11T16:40:00Z">
              <w:tcPr>
                <w:tcW w:w="487" w:type="dxa"/>
                <w:tcBorders>
                  <w:top w:val="nil"/>
                  <w:left w:val="nil"/>
                  <w:bottom w:val="nil"/>
                  <w:right w:val="nil"/>
                </w:tcBorders>
                <w:shd w:val="clear" w:color="auto" w:fill="auto"/>
                <w:noWrap/>
                <w:vAlign w:val="bottom"/>
                <w:hideMark/>
              </w:tcPr>
            </w:tcPrChange>
          </w:tcPr>
          <w:p w14:paraId="466A31C5" w14:textId="77777777" w:rsidR="00910219" w:rsidRPr="00910219" w:rsidRDefault="00910219" w:rsidP="00910219">
            <w:pPr>
              <w:spacing w:before="0" w:after="0" w:line="240" w:lineRule="auto"/>
              <w:jc w:val="center"/>
              <w:rPr>
                <w:ins w:id="73010" w:author="pete jones" w:date="2022-01-11T16:39:00Z"/>
                <w:rFonts w:ascii="Calibri" w:hAnsi="Calibri" w:cs="Calibri"/>
                <w:color w:val="FFFFFF"/>
                <w:sz w:val="22"/>
                <w:szCs w:val="22"/>
              </w:rPr>
            </w:pPr>
            <w:ins w:id="73011" w:author="pete jones" w:date="2022-01-11T16:39:00Z">
              <w:r w:rsidRPr="00910219">
                <w:rPr>
                  <w:rFonts w:ascii="Calibri" w:hAnsi="Calibri" w:cs="Calibri"/>
                  <w:color w:val="FFFFFF"/>
                  <w:sz w:val="22"/>
                  <w:szCs w:val="22"/>
                </w:rPr>
                <w:t>13</w:t>
              </w:r>
            </w:ins>
          </w:p>
        </w:tc>
        <w:tc>
          <w:tcPr>
            <w:tcW w:w="4980"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Change w:id="73012" w:author="pete jones" w:date="2022-01-11T16:40:00Z">
              <w:tcPr>
                <w:tcW w:w="4056"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tcPrChange>
          </w:tcPr>
          <w:p w14:paraId="73041AB8" w14:textId="77777777" w:rsidR="00910219" w:rsidRPr="00910219" w:rsidRDefault="00910219" w:rsidP="00910219">
            <w:pPr>
              <w:spacing w:before="0" w:after="0" w:line="240" w:lineRule="auto"/>
              <w:jc w:val="center"/>
              <w:rPr>
                <w:ins w:id="73013" w:author="pete jones" w:date="2022-01-11T16:39:00Z"/>
                <w:rFonts w:ascii="Calibri" w:hAnsi="Calibri" w:cs="Calibri"/>
                <w:sz w:val="22"/>
                <w:szCs w:val="22"/>
              </w:rPr>
            </w:pPr>
            <w:ins w:id="73014" w:author="pete jones" w:date="2022-01-11T16:39:00Z">
              <w:r w:rsidRPr="00910219">
                <w:rPr>
                  <w:rFonts w:ascii="Calibri" w:hAnsi="Calibri" w:cs="Calibri"/>
                  <w:sz w:val="22"/>
                  <w:szCs w:val="22"/>
                </w:rPr>
                <w:t>By %</w:t>
              </w:r>
            </w:ins>
          </w:p>
        </w:tc>
      </w:tr>
      <w:tr w:rsidR="00910219" w:rsidRPr="00910219" w14:paraId="7CDB58FA" w14:textId="77777777" w:rsidTr="00910219">
        <w:trPr>
          <w:trHeight w:val="1920"/>
          <w:ins w:id="73015" w:author="pete jones" w:date="2022-01-11T16:39:00Z"/>
          <w:trPrChange w:id="73016" w:author="pete jones" w:date="2022-01-11T16:40:00Z">
            <w:trPr>
              <w:trHeight w:val="1920"/>
            </w:trPr>
          </w:trPrChange>
        </w:trPr>
        <w:tc>
          <w:tcPr>
            <w:tcW w:w="498" w:type="dxa"/>
            <w:tcBorders>
              <w:top w:val="single" w:sz="8" w:space="0" w:color="auto"/>
              <w:left w:val="single" w:sz="8" w:space="0" w:color="auto"/>
              <w:bottom w:val="nil"/>
              <w:right w:val="nil"/>
            </w:tcBorders>
            <w:shd w:val="clear" w:color="auto" w:fill="auto"/>
            <w:noWrap/>
            <w:textDirection w:val="btLr"/>
            <w:vAlign w:val="center"/>
            <w:hideMark/>
            <w:tcPrChange w:id="73017" w:author="pete jones" w:date="2022-01-11T16:40:00Z">
              <w:tcPr>
                <w:tcW w:w="400" w:type="dxa"/>
                <w:tcBorders>
                  <w:top w:val="single" w:sz="8" w:space="0" w:color="auto"/>
                  <w:left w:val="single" w:sz="8" w:space="0" w:color="auto"/>
                  <w:bottom w:val="nil"/>
                  <w:right w:val="nil"/>
                </w:tcBorders>
                <w:shd w:val="clear" w:color="auto" w:fill="auto"/>
                <w:noWrap/>
                <w:textDirection w:val="btLr"/>
                <w:vAlign w:val="center"/>
                <w:hideMark/>
              </w:tcPr>
            </w:tcPrChange>
          </w:tcPr>
          <w:p w14:paraId="3992947C" w14:textId="77777777" w:rsidR="00910219" w:rsidRPr="00910219" w:rsidRDefault="00910219" w:rsidP="00910219">
            <w:pPr>
              <w:spacing w:before="0" w:after="0" w:line="240" w:lineRule="auto"/>
              <w:jc w:val="center"/>
              <w:rPr>
                <w:ins w:id="73018" w:author="pete jones" w:date="2022-01-11T16:39:00Z"/>
                <w:rFonts w:ascii="Calibri" w:hAnsi="Calibri" w:cs="Calibri"/>
                <w:b/>
                <w:bCs/>
                <w:color w:val="000000"/>
                <w:sz w:val="22"/>
                <w:szCs w:val="22"/>
              </w:rPr>
            </w:pPr>
            <w:ins w:id="73019" w:author="pete jones" w:date="2022-01-11T16:39:00Z">
              <w:r w:rsidRPr="00910219">
                <w:rPr>
                  <w:rFonts w:ascii="Calibri" w:hAnsi="Calibri" w:cs="Calibri"/>
                  <w:b/>
                  <w:bCs/>
                  <w:color w:val="000000"/>
                  <w:sz w:val="22"/>
                  <w:szCs w:val="22"/>
                </w:rPr>
                <w:t>Level</w:t>
              </w:r>
            </w:ins>
          </w:p>
        </w:tc>
        <w:tc>
          <w:tcPr>
            <w:tcW w:w="5536" w:type="dxa"/>
            <w:tcBorders>
              <w:top w:val="nil"/>
              <w:left w:val="single" w:sz="8" w:space="0" w:color="auto"/>
              <w:bottom w:val="single" w:sz="8" w:space="0" w:color="auto"/>
              <w:right w:val="single" w:sz="8" w:space="0" w:color="auto"/>
            </w:tcBorders>
            <w:shd w:val="clear" w:color="auto" w:fill="auto"/>
            <w:noWrap/>
            <w:vAlign w:val="center"/>
            <w:hideMark/>
            <w:tcPrChange w:id="73020" w:author="pete jones" w:date="2022-01-11T16:40:00Z">
              <w:tcPr>
                <w:tcW w:w="5436"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47572998" w14:textId="77777777" w:rsidR="00910219" w:rsidRPr="00910219" w:rsidRDefault="00910219" w:rsidP="00910219">
            <w:pPr>
              <w:spacing w:before="0" w:after="0" w:line="240" w:lineRule="auto"/>
              <w:jc w:val="center"/>
              <w:rPr>
                <w:ins w:id="73021" w:author="pete jones" w:date="2022-01-11T16:39:00Z"/>
                <w:rFonts w:ascii="Calibri" w:hAnsi="Calibri" w:cs="Calibri"/>
                <w:b/>
                <w:bCs/>
                <w:color w:val="000000"/>
                <w:sz w:val="22"/>
                <w:szCs w:val="22"/>
              </w:rPr>
            </w:pPr>
            <w:ins w:id="73022" w:author="pete jones" w:date="2022-01-11T16:39:00Z">
              <w:r w:rsidRPr="00910219">
                <w:rPr>
                  <w:rFonts w:ascii="Calibri" w:hAnsi="Calibri" w:cs="Calibri"/>
                  <w:b/>
                  <w:bCs/>
                  <w:color w:val="000000"/>
                  <w:sz w:val="22"/>
                  <w:szCs w:val="22"/>
                </w:rPr>
                <w:t>Modules</w:t>
              </w:r>
            </w:ins>
          </w:p>
        </w:tc>
        <w:tc>
          <w:tcPr>
            <w:tcW w:w="498" w:type="dxa"/>
            <w:tcBorders>
              <w:top w:val="single" w:sz="8" w:space="0" w:color="auto"/>
              <w:left w:val="nil"/>
              <w:bottom w:val="single" w:sz="8" w:space="0" w:color="auto"/>
              <w:right w:val="single" w:sz="4" w:space="0" w:color="auto"/>
            </w:tcBorders>
            <w:shd w:val="clear" w:color="auto" w:fill="auto"/>
            <w:noWrap/>
            <w:textDirection w:val="btLr"/>
            <w:vAlign w:val="center"/>
            <w:hideMark/>
            <w:tcPrChange w:id="73023" w:author="pete jones" w:date="2022-01-11T16:40:00Z">
              <w:tcPr>
                <w:tcW w:w="419" w:type="dxa"/>
                <w:tcBorders>
                  <w:top w:val="single" w:sz="8" w:space="0" w:color="auto"/>
                  <w:left w:val="nil"/>
                  <w:bottom w:val="single" w:sz="8" w:space="0" w:color="auto"/>
                  <w:right w:val="single" w:sz="4" w:space="0" w:color="auto"/>
                </w:tcBorders>
                <w:shd w:val="clear" w:color="auto" w:fill="auto"/>
                <w:noWrap/>
                <w:textDirection w:val="btLr"/>
                <w:vAlign w:val="center"/>
                <w:hideMark/>
              </w:tcPr>
            </w:tcPrChange>
          </w:tcPr>
          <w:p w14:paraId="75E3902C" w14:textId="77777777" w:rsidR="00910219" w:rsidRPr="00910219" w:rsidRDefault="00910219" w:rsidP="00910219">
            <w:pPr>
              <w:spacing w:before="0" w:after="0" w:line="240" w:lineRule="auto"/>
              <w:jc w:val="center"/>
              <w:rPr>
                <w:ins w:id="73024" w:author="pete jones" w:date="2022-01-11T16:39:00Z"/>
                <w:rFonts w:ascii="Calibri" w:hAnsi="Calibri" w:cs="Calibri"/>
                <w:b/>
                <w:bCs/>
                <w:color w:val="000000"/>
                <w:sz w:val="22"/>
                <w:szCs w:val="22"/>
              </w:rPr>
            </w:pPr>
            <w:ins w:id="73025" w:author="pete jones" w:date="2022-01-11T16:39:00Z">
              <w:r w:rsidRPr="00910219">
                <w:rPr>
                  <w:rFonts w:ascii="Calibri" w:hAnsi="Calibri" w:cs="Calibri"/>
                  <w:b/>
                  <w:bCs/>
                  <w:color w:val="000000"/>
                  <w:sz w:val="22"/>
                  <w:szCs w:val="22"/>
                </w:rPr>
                <w:t>TYPE of Module</w:t>
              </w:r>
            </w:ins>
          </w:p>
        </w:tc>
        <w:tc>
          <w:tcPr>
            <w:tcW w:w="551" w:type="dxa"/>
            <w:tcBorders>
              <w:top w:val="single" w:sz="8" w:space="0" w:color="auto"/>
              <w:left w:val="nil"/>
              <w:bottom w:val="single" w:sz="8" w:space="0" w:color="auto"/>
              <w:right w:val="single" w:sz="4" w:space="0" w:color="auto"/>
            </w:tcBorders>
            <w:shd w:val="clear" w:color="auto" w:fill="auto"/>
            <w:noWrap/>
            <w:textDirection w:val="btLr"/>
            <w:vAlign w:val="center"/>
            <w:hideMark/>
            <w:tcPrChange w:id="73026" w:author="pete jones" w:date="2022-01-11T16:40:00Z">
              <w:tcPr>
                <w:tcW w:w="487" w:type="dxa"/>
                <w:tcBorders>
                  <w:top w:val="single" w:sz="8" w:space="0" w:color="auto"/>
                  <w:left w:val="nil"/>
                  <w:bottom w:val="single" w:sz="8" w:space="0" w:color="auto"/>
                  <w:right w:val="single" w:sz="4" w:space="0" w:color="auto"/>
                </w:tcBorders>
                <w:shd w:val="clear" w:color="auto" w:fill="auto"/>
                <w:noWrap/>
                <w:textDirection w:val="btLr"/>
                <w:vAlign w:val="center"/>
                <w:hideMark/>
              </w:tcPr>
            </w:tcPrChange>
          </w:tcPr>
          <w:p w14:paraId="361ECDAA" w14:textId="77777777" w:rsidR="00910219" w:rsidRPr="00910219" w:rsidRDefault="00910219" w:rsidP="00910219">
            <w:pPr>
              <w:spacing w:before="0" w:after="0" w:line="240" w:lineRule="auto"/>
              <w:jc w:val="center"/>
              <w:rPr>
                <w:ins w:id="73027" w:author="pete jones" w:date="2022-01-11T16:39:00Z"/>
                <w:rFonts w:ascii="Calibri" w:hAnsi="Calibri" w:cs="Calibri"/>
                <w:b/>
                <w:bCs/>
                <w:color w:val="000000"/>
                <w:sz w:val="22"/>
                <w:szCs w:val="22"/>
              </w:rPr>
            </w:pPr>
            <w:ins w:id="73028" w:author="pete jones" w:date="2022-01-11T16:39:00Z">
              <w:r w:rsidRPr="00910219">
                <w:rPr>
                  <w:rFonts w:ascii="Calibri" w:hAnsi="Calibri" w:cs="Calibri"/>
                  <w:b/>
                  <w:bCs/>
                  <w:color w:val="000000"/>
                  <w:sz w:val="22"/>
                  <w:szCs w:val="22"/>
                </w:rPr>
                <w:t>Credit</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3029" w:author="pete jones" w:date="2022-01-11T16:40:00Z">
              <w:tcPr>
                <w:tcW w:w="419" w:type="dxa"/>
                <w:tcBorders>
                  <w:top w:val="nil"/>
                  <w:left w:val="nil"/>
                  <w:bottom w:val="single" w:sz="8" w:space="0" w:color="auto"/>
                  <w:right w:val="single" w:sz="4" w:space="0" w:color="auto"/>
                </w:tcBorders>
                <w:shd w:val="clear" w:color="auto" w:fill="auto"/>
                <w:noWrap/>
                <w:textDirection w:val="btLr"/>
                <w:vAlign w:val="center"/>
                <w:hideMark/>
              </w:tcPr>
            </w:tcPrChange>
          </w:tcPr>
          <w:p w14:paraId="56C4B8F7" w14:textId="77777777" w:rsidR="00910219" w:rsidRPr="00910219" w:rsidRDefault="00910219" w:rsidP="00910219">
            <w:pPr>
              <w:spacing w:before="0" w:after="0" w:line="240" w:lineRule="auto"/>
              <w:jc w:val="center"/>
              <w:rPr>
                <w:ins w:id="73030" w:author="pete jones" w:date="2022-01-11T16:39:00Z"/>
                <w:rFonts w:ascii="Calibri" w:hAnsi="Calibri" w:cs="Calibri"/>
                <w:b/>
                <w:bCs/>
                <w:color w:val="000000"/>
                <w:sz w:val="22"/>
                <w:szCs w:val="22"/>
              </w:rPr>
            </w:pPr>
            <w:ins w:id="73031" w:author="pete jones" w:date="2022-01-11T16:39:00Z">
              <w:r w:rsidRPr="00910219">
                <w:rPr>
                  <w:rFonts w:ascii="Calibri" w:hAnsi="Calibri" w:cs="Calibri"/>
                  <w:b/>
                  <w:bCs/>
                  <w:color w:val="000000"/>
                  <w:sz w:val="22"/>
                  <w:szCs w:val="22"/>
                </w:rPr>
                <w:t>Exam</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3032" w:author="pete jones" w:date="2022-01-11T16:40:00Z">
              <w:tcPr>
                <w:tcW w:w="412" w:type="dxa"/>
                <w:tcBorders>
                  <w:top w:val="nil"/>
                  <w:left w:val="nil"/>
                  <w:bottom w:val="single" w:sz="8" w:space="0" w:color="auto"/>
                  <w:right w:val="single" w:sz="4" w:space="0" w:color="auto"/>
                </w:tcBorders>
                <w:shd w:val="clear" w:color="auto" w:fill="auto"/>
                <w:noWrap/>
                <w:textDirection w:val="btLr"/>
                <w:vAlign w:val="center"/>
                <w:hideMark/>
              </w:tcPr>
            </w:tcPrChange>
          </w:tcPr>
          <w:p w14:paraId="53F8BD23" w14:textId="77777777" w:rsidR="00910219" w:rsidRPr="00910219" w:rsidRDefault="00910219" w:rsidP="00910219">
            <w:pPr>
              <w:spacing w:before="0" w:after="0" w:line="240" w:lineRule="auto"/>
              <w:jc w:val="center"/>
              <w:rPr>
                <w:ins w:id="73033" w:author="pete jones" w:date="2022-01-11T16:39:00Z"/>
                <w:rFonts w:ascii="Calibri" w:hAnsi="Calibri" w:cs="Calibri"/>
                <w:b/>
                <w:bCs/>
                <w:color w:val="000000"/>
                <w:sz w:val="22"/>
                <w:szCs w:val="22"/>
              </w:rPr>
            </w:pPr>
            <w:ins w:id="73034" w:author="pete jones" w:date="2022-01-11T16:39:00Z">
              <w:r w:rsidRPr="00910219">
                <w:rPr>
                  <w:rFonts w:ascii="Calibri" w:hAnsi="Calibri" w:cs="Calibri"/>
                  <w:b/>
                  <w:bCs/>
                  <w:color w:val="000000"/>
                  <w:sz w:val="22"/>
                  <w:szCs w:val="22"/>
                </w:rPr>
                <w:t>Assign</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3035" w:author="pete jones" w:date="2022-01-11T16:40:00Z">
              <w:tcPr>
                <w:tcW w:w="412" w:type="dxa"/>
                <w:tcBorders>
                  <w:top w:val="nil"/>
                  <w:left w:val="nil"/>
                  <w:bottom w:val="single" w:sz="8" w:space="0" w:color="auto"/>
                  <w:right w:val="single" w:sz="4" w:space="0" w:color="auto"/>
                </w:tcBorders>
                <w:shd w:val="clear" w:color="auto" w:fill="auto"/>
                <w:noWrap/>
                <w:textDirection w:val="btLr"/>
                <w:vAlign w:val="center"/>
                <w:hideMark/>
              </w:tcPr>
            </w:tcPrChange>
          </w:tcPr>
          <w:p w14:paraId="087CC6A7" w14:textId="77777777" w:rsidR="00910219" w:rsidRPr="00910219" w:rsidRDefault="00910219" w:rsidP="00910219">
            <w:pPr>
              <w:spacing w:before="0" w:after="0" w:line="240" w:lineRule="auto"/>
              <w:jc w:val="center"/>
              <w:rPr>
                <w:ins w:id="73036" w:author="pete jones" w:date="2022-01-11T16:39:00Z"/>
                <w:rFonts w:ascii="Calibri" w:hAnsi="Calibri" w:cs="Calibri"/>
                <w:b/>
                <w:bCs/>
                <w:color w:val="000000"/>
                <w:sz w:val="22"/>
                <w:szCs w:val="22"/>
              </w:rPr>
            </w:pPr>
            <w:ins w:id="73037" w:author="pete jones" w:date="2022-01-11T16:39:00Z">
              <w:r w:rsidRPr="00910219">
                <w:rPr>
                  <w:rFonts w:ascii="Calibri" w:hAnsi="Calibri" w:cs="Calibri"/>
                  <w:b/>
                  <w:bCs/>
                  <w:color w:val="000000"/>
                  <w:sz w:val="22"/>
                  <w:szCs w:val="22"/>
                </w:rPr>
                <w:t>Oral</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3038" w:author="pete jones" w:date="2022-01-11T16:40:00Z">
              <w:tcPr>
                <w:tcW w:w="412" w:type="dxa"/>
                <w:tcBorders>
                  <w:top w:val="nil"/>
                  <w:left w:val="nil"/>
                  <w:bottom w:val="single" w:sz="8" w:space="0" w:color="auto"/>
                  <w:right w:val="single" w:sz="4" w:space="0" w:color="auto"/>
                </w:tcBorders>
                <w:shd w:val="clear" w:color="auto" w:fill="auto"/>
                <w:noWrap/>
                <w:textDirection w:val="btLr"/>
                <w:vAlign w:val="center"/>
                <w:hideMark/>
              </w:tcPr>
            </w:tcPrChange>
          </w:tcPr>
          <w:p w14:paraId="35DDAD77" w14:textId="77777777" w:rsidR="00910219" w:rsidRPr="00910219" w:rsidRDefault="00910219" w:rsidP="00910219">
            <w:pPr>
              <w:spacing w:before="0" w:after="0" w:line="240" w:lineRule="auto"/>
              <w:jc w:val="center"/>
              <w:rPr>
                <w:ins w:id="73039" w:author="pete jones" w:date="2022-01-11T16:39:00Z"/>
                <w:rFonts w:ascii="Calibri" w:hAnsi="Calibri" w:cs="Calibri"/>
                <w:b/>
                <w:bCs/>
                <w:color w:val="000000"/>
                <w:sz w:val="22"/>
                <w:szCs w:val="22"/>
              </w:rPr>
            </w:pPr>
            <w:ins w:id="73040" w:author="pete jones" w:date="2022-01-11T16:39:00Z">
              <w:r w:rsidRPr="00910219">
                <w:rPr>
                  <w:rFonts w:ascii="Calibri" w:hAnsi="Calibri" w:cs="Calibri"/>
                  <w:b/>
                  <w:bCs/>
                  <w:color w:val="000000"/>
                  <w:sz w:val="22"/>
                  <w:szCs w:val="22"/>
                </w:rPr>
                <w:t>Report</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3041" w:author="pete jones" w:date="2022-01-11T16:40: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14547BEF" w14:textId="77777777" w:rsidR="00910219" w:rsidRPr="00910219" w:rsidRDefault="00910219" w:rsidP="00910219">
            <w:pPr>
              <w:spacing w:before="0" w:after="0" w:line="240" w:lineRule="auto"/>
              <w:jc w:val="center"/>
              <w:rPr>
                <w:ins w:id="73042" w:author="pete jones" w:date="2022-01-11T16:39:00Z"/>
                <w:rFonts w:ascii="Calibri" w:hAnsi="Calibri" w:cs="Calibri"/>
                <w:b/>
                <w:bCs/>
                <w:color w:val="000000"/>
                <w:sz w:val="22"/>
                <w:szCs w:val="22"/>
              </w:rPr>
            </w:pPr>
            <w:ins w:id="73043" w:author="pete jones" w:date="2022-01-11T16:39:00Z">
              <w:r w:rsidRPr="00910219">
                <w:rPr>
                  <w:rFonts w:ascii="Calibri" w:hAnsi="Calibri" w:cs="Calibri"/>
                  <w:b/>
                  <w:bCs/>
                  <w:color w:val="000000"/>
                  <w:sz w:val="22"/>
                  <w:szCs w:val="22"/>
                </w:rPr>
                <w:t>Portfolio</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3044" w:author="pete jones" w:date="2022-01-11T16:40: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0823412A" w14:textId="77777777" w:rsidR="00910219" w:rsidRPr="00910219" w:rsidRDefault="00910219" w:rsidP="00910219">
            <w:pPr>
              <w:spacing w:before="0" w:after="0" w:line="240" w:lineRule="auto"/>
              <w:jc w:val="center"/>
              <w:rPr>
                <w:ins w:id="73045" w:author="pete jones" w:date="2022-01-11T16:39:00Z"/>
                <w:rFonts w:ascii="Calibri" w:hAnsi="Calibri" w:cs="Calibri"/>
                <w:b/>
                <w:bCs/>
                <w:color w:val="000000"/>
                <w:sz w:val="22"/>
                <w:szCs w:val="22"/>
              </w:rPr>
            </w:pPr>
            <w:ins w:id="73046" w:author="pete jones" w:date="2022-01-11T16:39:00Z">
              <w:r w:rsidRPr="00910219">
                <w:rPr>
                  <w:rFonts w:ascii="Calibri" w:hAnsi="Calibri" w:cs="Calibri"/>
                  <w:b/>
                  <w:bCs/>
                  <w:color w:val="000000"/>
                  <w:sz w:val="22"/>
                  <w:szCs w:val="22"/>
                </w:rPr>
                <w:t>Teaching Time</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3047" w:author="pete jones" w:date="2022-01-11T16:40: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4B87AAB8" w14:textId="77777777" w:rsidR="00910219" w:rsidRPr="00910219" w:rsidRDefault="00910219" w:rsidP="00910219">
            <w:pPr>
              <w:spacing w:before="0" w:after="0" w:line="240" w:lineRule="auto"/>
              <w:jc w:val="center"/>
              <w:rPr>
                <w:ins w:id="73048" w:author="pete jones" w:date="2022-01-11T16:39:00Z"/>
                <w:rFonts w:ascii="Calibri" w:hAnsi="Calibri" w:cs="Calibri"/>
                <w:b/>
                <w:bCs/>
                <w:color w:val="000000"/>
                <w:sz w:val="22"/>
                <w:szCs w:val="22"/>
              </w:rPr>
            </w:pPr>
            <w:ins w:id="73049" w:author="pete jones" w:date="2022-01-11T16:39:00Z">
              <w:r w:rsidRPr="00910219">
                <w:rPr>
                  <w:rFonts w:ascii="Calibri" w:hAnsi="Calibri" w:cs="Calibri"/>
                  <w:b/>
                  <w:bCs/>
                  <w:color w:val="000000"/>
                  <w:sz w:val="22"/>
                  <w:szCs w:val="22"/>
                </w:rPr>
                <w:t>Independent Study</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3050" w:author="pete jones" w:date="2022-01-11T16:40: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2EAD331B" w14:textId="77777777" w:rsidR="00910219" w:rsidRPr="00910219" w:rsidRDefault="00910219" w:rsidP="00910219">
            <w:pPr>
              <w:spacing w:before="0" w:after="0" w:line="240" w:lineRule="auto"/>
              <w:jc w:val="center"/>
              <w:rPr>
                <w:ins w:id="73051" w:author="pete jones" w:date="2022-01-11T16:39:00Z"/>
                <w:rFonts w:ascii="Calibri" w:hAnsi="Calibri" w:cs="Calibri"/>
                <w:b/>
                <w:bCs/>
                <w:color w:val="000000"/>
                <w:sz w:val="22"/>
                <w:szCs w:val="22"/>
              </w:rPr>
            </w:pPr>
            <w:ins w:id="73052" w:author="pete jones" w:date="2022-01-11T16:39:00Z">
              <w:r w:rsidRPr="00910219">
                <w:rPr>
                  <w:rFonts w:ascii="Calibri" w:hAnsi="Calibri" w:cs="Calibri"/>
                  <w:b/>
                  <w:bCs/>
                  <w:color w:val="000000"/>
                  <w:sz w:val="22"/>
                  <w:szCs w:val="22"/>
                </w:rPr>
                <w:t>Written Exams</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3053" w:author="pete jones" w:date="2022-01-11T16:40: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458E599E" w14:textId="77777777" w:rsidR="00910219" w:rsidRPr="00910219" w:rsidRDefault="00910219" w:rsidP="00910219">
            <w:pPr>
              <w:spacing w:before="0" w:after="0" w:line="240" w:lineRule="auto"/>
              <w:jc w:val="center"/>
              <w:rPr>
                <w:ins w:id="73054" w:author="pete jones" w:date="2022-01-11T16:39:00Z"/>
                <w:rFonts w:ascii="Calibri" w:hAnsi="Calibri" w:cs="Calibri"/>
                <w:b/>
                <w:bCs/>
                <w:color w:val="000000"/>
                <w:sz w:val="22"/>
                <w:szCs w:val="22"/>
              </w:rPr>
            </w:pPr>
            <w:ins w:id="73055" w:author="pete jones" w:date="2022-01-11T16:39:00Z">
              <w:r w:rsidRPr="00910219">
                <w:rPr>
                  <w:rFonts w:ascii="Calibri" w:hAnsi="Calibri" w:cs="Calibri"/>
                  <w:b/>
                  <w:bCs/>
                  <w:color w:val="000000"/>
                  <w:sz w:val="22"/>
                  <w:szCs w:val="22"/>
                </w:rPr>
                <w:t>Practical Exams</w:t>
              </w:r>
            </w:ins>
          </w:p>
        </w:tc>
        <w:tc>
          <w:tcPr>
            <w:tcW w:w="498" w:type="dxa"/>
            <w:tcBorders>
              <w:top w:val="nil"/>
              <w:left w:val="nil"/>
              <w:bottom w:val="single" w:sz="8" w:space="0" w:color="auto"/>
              <w:right w:val="single" w:sz="8" w:space="0" w:color="auto"/>
            </w:tcBorders>
            <w:shd w:val="clear" w:color="auto" w:fill="auto"/>
            <w:noWrap/>
            <w:textDirection w:val="btLr"/>
            <w:vAlign w:val="center"/>
            <w:hideMark/>
            <w:tcPrChange w:id="73056" w:author="pete jones" w:date="2022-01-11T16:40:00Z">
              <w:tcPr>
                <w:tcW w:w="406" w:type="dxa"/>
                <w:tcBorders>
                  <w:top w:val="nil"/>
                  <w:left w:val="nil"/>
                  <w:bottom w:val="single" w:sz="8" w:space="0" w:color="auto"/>
                  <w:right w:val="single" w:sz="8" w:space="0" w:color="auto"/>
                </w:tcBorders>
                <w:shd w:val="clear" w:color="auto" w:fill="auto"/>
                <w:noWrap/>
                <w:textDirection w:val="btLr"/>
                <w:vAlign w:val="center"/>
                <w:hideMark/>
              </w:tcPr>
            </w:tcPrChange>
          </w:tcPr>
          <w:p w14:paraId="0110CED4" w14:textId="77777777" w:rsidR="00910219" w:rsidRPr="00910219" w:rsidRDefault="00910219" w:rsidP="00910219">
            <w:pPr>
              <w:spacing w:before="0" w:after="0" w:line="240" w:lineRule="auto"/>
              <w:jc w:val="center"/>
              <w:rPr>
                <w:ins w:id="73057" w:author="pete jones" w:date="2022-01-11T16:39:00Z"/>
                <w:rFonts w:ascii="Calibri" w:hAnsi="Calibri" w:cs="Calibri"/>
                <w:b/>
                <w:bCs/>
                <w:color w:val="000000"/>
                <w:sz w:val="22"/>
                <w:szCs w:val="22"/>
              </w:rPr>
            </w:pPr>
            <w:ins w:id="73058" w:author="pete jones" w:date="2022-01-11T16:39:00Z">
              <w:r w:rsidRPr="00910219">
                <w:rPr>
                  <w:rFonts w:ascii="Calibri" w:hAnsi="Calibri" w:cs="Calibri"/>
                  <w:b/>
                  <w:bCs/>
                  <w:color w:val="000000"/>
                  <w:sz w:val="22"/>
                  <w:szCs w:val="22"/>
                </w:rPr>
                <w:t>Coursework</w:t>
              </w:r>
            </w:ins>
          </w:p>
        </w:tc>
      </w:tr>
      <w:tr w:rsidR="00910219" w:rsidRPr="00910219" w14:paraId="539F42F6" w14:textId="77777777" w:rsidTr="00910219">
        <w:trPr>
          <w:trHeight w:val="300"/>
          <w:ins w:id="73059" w:author="pete jones" w:date="2022-01-11T16:39:00Z"/>
          <w:trPrChange w:id="73060" w:author="pete jones" w:date="2022-01-11T16:40:00Z">
            <w:trPr>
              <w:trHeight w:val="300"/>
            </w:trPr>
          </w:trPrChange>
        </w:trPr>
        <w:tc>
          <w:tcPr>
            <w:tcW w:w="498" w:type="dxa"/>
            <w:tcBorders>
              <w:top w:val="single" w:sz="8" w:space="0" w:color="auto"/>
              <w:left w:val="single" w:sz="8" w:space="0" w:color="auto"/>
              <w:bottom w:val="single" w:sz="4" w:space="0" w:color="auto"/>
              <w:right w:val="single" w:sz="4" w:space="0" w:color="auto"/>
            </w:tcBorders>
            <w:shd w:val="clear" w:color="auto" w:fill="auto"/>
            <w:noWrap/>
            <w:vAlign w:val="bottom"/>
            <w:hideMark/>
            <w:tcPrChange w:id="73061" w:author="pete jones" w:date="2022-01-11T16:40:00Z">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tcPrChange>
          </w:tcPr>
          <w:p w14:paraId="05F17758" w14:textId="77777777" w:rsidR="00910219" w:rsidRPr="00910219" w:rsidRDefault="00910219" w:rsidP="00910219">
            <w:pPr>
              <w:spacing w:before="0" w:after="0" w:line="240" w:lineRule="auto"/>
              <w:jc w:val="center"/>
              <w:rPr>
                <w:ins w:id="73062" w:author="pete jones" w:date="2022-01-11T16:39:00Z"/>
                <w:rFonts w:ascii="Calibri" w:hAnsi="Calibri" w:cs="Calibri"/>
                <w:color w:val="000000"/>
                <w:sz w:val="22"/>
                <w:szCs w:val="22"/>
              </w:rPr>
            </w:pPr>
            <w:ins w:id="73063" w:author="pete jones" w:date="2022-01-11T16:39: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3064"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1B7C280A" w14:textId="77777777" w:rsidR="00910219" w:rsidRPr="00910219" w:rsidRDefault="00910219" w:rsidP="00910219">
            <w:pPr>
              <w:spacing w:before="0" w:after="0" w:line="240" w:lineRule="auto"/>
              <w:jc w:val="left"/>
              <w:rPr>
                <w:ins w:id="73065" w:author="pete jones" w:date="2022-01-11T16:39:00Z"/>
                <w:rFonts w:ascii="Calibri" w:hAnsi="Calibri" w:cs="Calibri"/>
                <w:color w:val="000000"/>
                <w:sz w:val="22"/>
                <w:szCs w:val="22"/>
              </w:rPr>
            </w:pPr>
            <w:ins w:id="73066" w:author="pete jones" w:date="2022-01-11T16:39:00Z">
              <w:r w:rsidRPr="00910219">
                <w:rPr>
                  <w:rFonts w:ascii="Calibri" w:hAnsi="Calibri" w:cs="Calibri"/>
                  <w:color w:val="000000"/>
                  <w:sz w:val="22"/>
                  <w:szCs w:val="22"/>
                </w:rPr>
                <w:t>Core Engineering 1</w:t>
              </w:r>
            </w:ins>
          </w:p>
        </w:tc>
        <w:tc>
          <w:tcPr>
            <w:tcW w:w="498" w:type="dxa"/>
            <w:tcBorders>
              <w:top w:val="nil"/>
              <w:left w:val="nil"/>
              <w:bottom w:val="single" w:sz="4" w:space="0" w:color="auto"/>
              <w:right w:val="single" w:sz="4" w:space="0" w:color="auto"/>
            </w:tcBorders>
            <w:shd w:val="clear" w:color="auto" w:fill="auto"/>
            <w:noWrap/>
            <w:vAlign w:val="bottom"/>
            <w:hideMark/>
            <w:tcPrChange w:id="7306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0518BC89" w14:textId="77777777" w:rsidR="00910219" w:rsidRPr="00910219" w:rsidRDefault="00910219" w:rsidP="00910219">
            <w:pPr>
              <w:spacing w:before="0" w:after="0" w:line="240" w:lineRule="auto"/>
              <w:jc w:val="center"/>
              <w:rPr>
                <w:ins w:id="73068" w:author="pete jones" w:date="2022-01-11T16:39:00Z"/>
                <w:rFonts w:ascii="Calibri" w:hAnsi="Calibri" w:cs="Calibri"/>
                <w:color w:val="000000"/>
                <w:sz w:val="22"/>
                <w:szCs w:val="22"/>
              </w:rPr>
            </w:pPr>
            <w:ins w:id="73069" w:author="pete jones" w:date="2022-01-11T16:39:00Z">
              <w:r w:rsidRPr="00910219">
                <w:rPr>
                  <w:rFonts w:ascii="Calibri" w:hAnsi="Calibri" w:cs="Calibri"/>
                  <w:color w:val="000000"/>
                  <w:sz w:val="22"/>
                  <w:szCs w:val="22"/>
                </w:rPr>
                <w:t>S</w:t>
              </w:r>
            </w:ins>
          </w:p>
        </w:tc>
        <w:tc>
          <w:tcPr>
            <w:tcW w:w="551" w:type="dxa"/>
            <w:tcBorders>
              <w:top w:val="nil"/>
              <w:left w:val="nil"/>
              <w:bottom w:val="single" w:sz="4" w:space="0" w:color="auto"/>
              <w:right w:val="single" w:sz="4" w:space="0" w:color="auto"/>
            </w:tcBorders>
            <w:shd w:val="clear" w:color="auto" w:fill="auto"/>
            <w:noWrap/>
            <w:vAlign w:val="bottom"/>
            <w:hideMark/>
            <w:tcPrChange w:id="73070"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21059064" w14:textId="77777777" w:rsidR="00910219" w:rsidRPr="00910219" w:rsidRDefault="00910219" w:rsidP="00910219">
            <w:pPr>
              <w:spacing w:before="0" w:after="0" w:line="240" w:lineRule="auto"/>
              <w:jc w:val="center"/>
              <w:rPr>
                <w:ins w:id="73071" w:author="pete jones" w:date="2022-01-11T16:39:00Z"/>
                <w:rFonts w:ascii="Calibri" w:hAnsi="Calibri" w:cs="Calibri"/>
                <w:color w:val="000000"/>
                <w:sz w:val="22"/>
                <w:szCs w:val="22"/>
              </w:rPr>
            </w:pPr>
            <w:ins w:id="73072" w:author="pete jones" w:date="2022-01-11T16:39:00Z">
              <w:r w:rsidRPr="00910219">
                <w:rPr>
                  <w:rFonts w:ascii="Calibri" w:hAnsi="Calibri" w:cs="Calibri"/>
                  <w:color w:val="000000"/>
                  <w:sz w:val="22"/>
                  <w:szCs w:val="22"/>
                </w:rPr>
                <w:t>30</w:t>
              </w:r>
            </w:ins>
          </w:p>
        </w:tc>
        <w:tc>
          <w:tcPr>
            <w:tcW w:w="498" w:type="dxa"/>
            <w:tcBorders>
              <w:top w:val="nil"/>
              <w:left w:val="nil"/>
              <w:bottom w:val="single" w:sz="4" w:space="0" w:color="auto"/>
              <w:right w:val="single" w:sz="4" w:space="0" w:color="auto"/>
            </w:tcBorders>
            <w:shd w:val="clear" w:color="auto" w:fill="auto"/>
            <w:noWrap/>
            <w:vAlign w:val="bottom"/>
            <w:hideMark/>
            <w:tcPrChange w:id="7307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6D80FDC7" w14:textId="77777777" w:rsidR="00910219" w:rsidRPr="00910219" w:rsidRDefault="00910219" w:rsidP="00910219">
            <w:pPr>
              <w:spacing w:before="0" w:after="0" w:line="240" w:lineRule="auto"/>
              <w:jc w:val="center"/>
              <w:rPr>
                <w:ins w:id="73074" w:author="pete jones" w:date="2022-01-11T16:39:00Z"/>
                <w:rFonts w:ascii="Calibri" w:hAnsi="Calibri" w:cs="Calibri"/>
                <w:color w:val="000000"/>
                <w:sz w:val="22"/>
                <w:szCs w:val="22"/>
              </w:rPr>
            </w:pPr>
            <w:ins w:id="7307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07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0894B701" w14:textId="77777777" w:rsidR="00910219" w:rsidRPr="00910219" w:rsidRDefault="00910219" w:rsidP="00910219">
            <w:pPr>
              <w:spacing w:before="0" w:after="0" w:line="240" w:lineRule="auto"/>
              <w:jc w:val="center"/>
              <w:rPr>
                <w:ins w:id="73077" w:author="pete jones" w:date="2022-01-11T16:39:00Z"/>
                <w:rFonts w:ascii="Calibri" w:hAnsi="Calibri" w:cs="Calibri"/>
                <w:color w:val="000000"/>
                <w:sz w:val="22"/>
                <w:szCs w:val="22"/>
              </w:rPr>
            </w:pPr>
            <w:ins w:id="7307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079"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C3D50A5" w14:textId="77777777" w:rsidR="00910219" w:rsidRPr="00910219" w:rsidRDefault="00910219" w:rsidP="00910219">
            <w:pPr>
              <w:spacing w:before="0" w:after="0" w:line="240" w:lineRule="auto"/>
              <w:jc w:val="center"/>
              <w:rPr>
                <w:ins w:id="73080" w:author="pete jones" w:date="2022-01-11T16:39:00Z"/>
                <w:rFonts w:ascii="Calibri" w:hAnsi="Calibri" w:cs="Calibri"/>
                <w:color w:val="000000"/>
                <w:sz w:val="22"/>
                <w:szCs w:val="22"/>
              </w:rPr>
            </w:pPr>
            <w:ins w:id="7308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08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74B9504" w14:textId="77777777" w:rsidR="00910219" w:rsidRPr="00910219" w:rsidRDefault="00910219" w:rsidP="00910219">
            <w:pPr>
              <w:spacing w:before="0" w:after="0" w:line="240" w:lineRule="auto"/>
              <w:jc w:val="center"/>
              <w:rPr>
                <w:ins w:id="73083" w:author="pete jones" w:date="2022-01-11T16:39:00Z"/>
                <w:rFonts w:ascii="Calibri" w:hAnsi="Calibri" w:cs="Calibri"/>
                <w:color w:val="000000"/>
                <w:sz w:val="22"/>
                <w:szCs w:val="22"/>
              </w:rPr>
            </w:pPr>
            <w:ins w:id="7308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08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9A0BACE" w14:textId="77777777" w:rsidR="00910219" w:rsidRPr="00910219" w:rsidRDefault="00910219" w:rsidP="00910219">
            <w:pPr>
              <w:spacing w:before="0" w:after="0" w:line="240" w:lineRule="auto"/>
              <w:jc w:val="center"/>
              <w:rPr>
                <w:ins w:id="73086" w:author="pete jones" w:date="2022-01-11T16:39:00Z"/>
                <w:rFonts w:ascii="Calibri" w:hAnsi="Calibri" w:cs="Calibri"/>
                <w:color w:val="000000"/>
                <w:sz w:val="22"/>
                <w:szCs w:val="22"/>
              </w:rPr>
            </w:pPr>
            <w:ins w:id="7308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08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62B5073" w14:textId="77777777" w:rsidR="00910219" w:rsidRPr="00910219" w:rsidRDefault="00910219" w:rsidP="00910219">
            <w:pPr>
              <w:spacing w:before="0" w:after="0" w:line="240" w:lineRule="auto"/>
              <w:jc w:val="center"/>
              <w:rPr>
                <w:ins w:id="73089" w:author="pete jones" w:date="2022-01-11T16:39:00Z"/>
                <w:rFonts w:ascii="Calibri" w:hAnsi="Calibri" w:cs="Calibri"/>
                <w:color w:val="000000"/>
                <w:sz w:val="22"/>
                <w:szCs w:val="22"/>
              </w:rPr>
            </w:pPr>
            <w:ins w:id="7309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09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6B9F690" w14:textId="77777777" w:rsidR="00910219" w:rsidRPr="00910219" w:rsidRDefault="00910219" w:rsidP="00910219">
            <w:pPr>
              <w:spacing w:before="0" w:after="0" w:line="240" w:lineRule="auto"/>
              <w:jc w:val="center"/>
              <w:rPr>
                <w:ins w:id="73092" w:author="pete jones" w:date="2022-01-11T16:39:00Z"/>
                <w:rFonts w:ascii="Calibri" w:hAnsi="Calibri" w:cs="Calibri"/>
                <w:color w:val="000000"/>
                <w:sz w:val="22"/>
                <w:szCs w:val="22"/>
              </w:rPr>
            </w:pPr>
            <w:ins w:id="7309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09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734C149" w14:textId="77777777" w:rsidR="00910219" w:rsidRPr="00910219" w:rsidRDefault="00910219" w:rsidP="00910219">
            <w:pPr>
              <w:spacing w:before="0" w:after="0" w:line="240" w:lineRule="auto"/>
              <w:jc w:val="center"/>
              <w:rPr>
                <w:ins w:id="73095" w:author="pete jones" w:date="2022-01-11T16:39:00Z"/>
                <w:rFonts w:ascii="Calibri" w:hAnsi="Calibri" w:cs="Calibri"/>
                <w:color w:val="000000"/>
                <w:sz w:val="22"/>
                <w:szCs w:val="22"/>
              </w:rPr>
            </w:pPr>
            <w:ins w:id="7309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09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DE7F897" w14:textId="77777777" w:rsidR="00910219" w:rsidRPr="00910219" w:rsidRDefault="00910219" w:rsidP="00910219">
            <w:pPr>
              <w:spacing w:before="0" w:after="0" w:line="240" w:lineRule="auto"/>
              <w:jc w:val="center"/>
              <w:rPr>
                <w:ins w:id="73098" w:author="pete jones" w:date="2022-01-11T16:39:00Z"/>
                <w:rFonts w:ascii="Calibri" w:hAnsi="Calibri" w:cs="Calibri"/>
                <w:color w:val="000000"/>
                <w:sz w:val="22"/>
                <w:szCs w:val="22"/>
              </w:rPr>
            </w:pPr>
            <w:ins w:id="7309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100"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7738A859" w14:textId="77777777" w:rsidR="00910219" w:rsidRPr="00910219" w:rsidRDefault="00910219" w:rsidP="00910219">
            <w:pPr>
              <w:spacing w:before="0" w:after="0" w:line="240" w:lineRule="auto"/>
              <w:jc w:val="center"/>
              <w:rPr>
                <w:ins w:id="73101" w:author="pete jones" w:date="2022-01-11T16:39:00Z"/>
                <w:rFonts w:ascii="Calibri" w:hAnsi="Calibri" w:cs="Calibri"/>
                <w:color w:val="000000"/>
                <w:sz w:val="22"/>
                <w:szCs w:val="22"/>
              </w:rPr>
            </w:pPr>
            <w:ins w:id="73102" w:author="pete jones" w:date="2022-01-11T16:39:00Z">
              <w:r w:rsidRPr="00910219">
                <w:rPr>
                  <w:rFonts w:ascii="Calibri" w:hAnsi="Calibri" w:cs="Calibri"/>
                  <w:color w:val="000000"/>
                  <w:sz w:val="22"/>
                  <w:szCs w:val="22"/>
                </w:rPr>
                <w:t> </w:t>
              </w:r>
            </w:ins>
          </w:p>
        </w:tc>
      </w:tr>
      <w:tr w:rsidR="00910219" w:rsidRPr="00910219" w14:paraId="60673692" w14:textId="77777777" w:rsidTr="00910219">
        <w:trPr>
          <w:trHeight w:val="300"/>
          <w:ins w:id="73103" w:author="pete jones" w:date="2022-01-11T16:39:00Z"/>
          <w:trPrChange w:id="73104"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105"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FD8AF1C" w14:textId="77777777" w:rsidR="00910219" w:rsidRPr="00910219" w:rsidRDefault="00910219" w:rsidP="00910219">
            <w:pPr>
              <w:spacing w:before="0" w:after="0" w:line="240" w:lineRule="auto"/>
              <w:jc w:val="center"/>
              <w:rPr>
                <w:ins w:id="73106" w:author="pete jones" w:date="2022-01-11T16:39:00Z"/>
                <w:rFonts w:ascii="Calibri" w:hAnsi="Calibri" w:cs="Calibri"/>
                <w:color w:val="000000"/>
                <w:sz w:val="22"/>
                <w:szCs w:val="22"/>
              </w:rPr>
            </w:pPr>
            <w:ins w:id="73107" w:author="pete jones" w:date="2022-01-11T16:39: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3108"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56C2938C" w14:textId="77777777" w:rsidR="00910219" w:rsidRPr="00910219" w:rsidRDefault="00910219" w:rsidP="00910219">
            <w:pPr>
              <w:spacing w:before="0" w:after="0" w:line="240" w:lineRule="auto"/>
              <w:jc w:val="left"/>
              <w:rPr>
                <w:ins w:id="73109" w:author="pete jones" w:date="2022-01-11T16:39:00Z"/>
                <w:rFonts w:ascii="Calibri" w:hAnsi="Calibri" w:cs="Calibri"/>
                <w:color w:val="000000"/>
                <w:sz w:val="22"/>
                <w:szCs w:val="22"/>
              </w:rPr>
            </w:pPr>
            <w:ins w:id="73110" w:author="pete jones" w:date="2022-01-11T16:39:00Z">
              <w:r w:rsidRPr="00910219">
                <w:rPr>
                  <w:rFonts w:ascii="Calibri" w:hAnsi="Calibri" w:cs="Calibri"/>
                  <w:color w:val="000000"/>
                  <w:sz w:val="22"/>
                  <w:szCs w:val="22"/>
                </w:rPr>
                <w:t>Electronics for Engineers: Core Engineering 2</w:t>
              </w:r>
            </w:ins>
          </w:p>
        </w:tc>
        <w:tc>
          <w:tcPr>
            <w:tcW w:w="498" w:type="dxa"/>
            <w:tcBorders>
              <w:top w:val="nil"/>
              <w:left w:val="nil"/>
              <w:bottom w:val="single" w:sz="4" w:space="0" w:color="auto"/>
              <w:right w:val="single" w:sz="4" w:space="0" w:color="auto"/>
            </w:tcBorders>
            <w:shd w:val="clear" w:color="auto" w:fill="auto"/>
            <w:noWrap/>
            <w:vAlign w:val="bottom"/>
            <w:hideMark/>
            <w:tcPrChange w:id="7311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01A33B8D" w14:textId="77777777" w:rsidR="00910219" w:rsidRPr="00910219" w:rsidRDefault="00910219" w:rsidP="00910219">
            <w:pPr>
              <w:spacing w:before="0" w:after="0" w:line="240" w:lineRule="auto"/>
              <w:jc w:val="center"/>
              <w:rPr>
                <w:ins w:id="73112" w:author="pete jones" w:date="2022-01-11T16:39:00Z"/>
                <w:rFonts w:ascii="Calibri" w:hAnsi="Calibri" w:cs="Calibri"/>
                <w:color w:val="000000"/>
                <w:sz w:val="22"/>
                <w:szCs w:val="22"/>
              </w:rPr>
            </w:pPr>
            <w:ins w:id="73113" w:author="pete jones" w:date="2022-01-11T16:39:00Z">
              <w:r w:rsidRPr="00910219">
                <w:rPr>
                  <w:rFonts w:ascii="Calibri" w:hAnsi="Calibri" w:cs="Calibri"/>
                  <w:color w:val="000000"/>
                  <w:sz w:val="22"/>
                  <w:szCs w:val="22"/>
                </w:rPr>
                <w:t>S</w:t>
              </w:r>
            </w:ins>
          </w:p>
        </w:tc>
        <w:tc>
          <w:tcPr>
            <w:tcW w:w="551" w:type="dxa"/>
            <w:tcBorders>
              <w:top w:val="nil"/>
              <w:left w:val="nil"/>
              <w:bottom w:val="single" w:sz="4" w:space="0" w:color="auto"/>
              <w:right w:val="single" w:sz="4" w:space="0" w:color="auto"/>
            </w:tcBorders>
            <w:shd w:val="clear" w:color="auto" w:fill="auto"/>
            <w:noWrap/>
            <w:vAlign w:val="bottom"/>
            <w:hideMark/>
            <w:tcPrChange w:id="73114"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6E3053F5" w14:textId="77777777" w:rsidR="00910219" w:rsidRPr="00910219" w:rsidRDefault="00910219" w:rsidP="00910219">
            <w:pPr>
              <w:spacing w:before="0" w:after="0" w:line="240" w:lineRule="auto"/>
              <w:jc w:val="center"/>
              <w:rPr>
                <w:ins w:id="73115" w:author="pete jones" w:date="2022-01-11T16:39:00Z"/>
                <w:rFonts w:ascii="Calibri" w:hAnsi="Calibri" w:cs="Calibri"/>
                <w:color w:val="000000"/>
                <w:sz w:val="22"/>
                <w:szCs w:val="22"/>
              </w:rPr>
            </w:pPr>
            <w:ins w:id="73116"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11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4F11BFA3" w14:textId="77777777" w:rsidR="00910219" w:rsidRPr="00910219" w:rsidRDefault="00910219" w:rsidP="00910219">
            <w:pPr>
              <w:spacing w:before="0" w:after="0" w:line="240" w:lineRule="auto"/>
              <w:jc w:val="center"/>
              <w:rPr>
                <w:ins w:id="73118" w:author="pete jones" w:date="2022-01-11T16:39:00Z"/>
                <w:rFonts w:ascii="Calibri" w:hAnsi="Calibri" w:cs="Calibri"/>
                <w:color w:val="000000"/>
                <w:sz w:val="22"/>
                <w:szCs w:val="22"/>
              </w:rPr>
            </w:pPr>
            <w:ins w:id="7311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2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6F1A94D" w14:textId="77777777" w:rsidR="00910219" w:rsidRPr="00910219" w:rsidRDefault="00910219" w:rsidP="00910219">
            <w:pPr>
              <w:spacing w:before="0" w:after="0" w:line="240" w:lineRule="auto"/>
              <w:jc w:val="center"/>
              <w:rPr>
                <w:ins w:id="73121" w:author="pete jones" w:date="2022-01-11T16:39:00Z"/>
                <w:rFonts w:ascii="Calibri" w:hAnsi="Calibri" w:cs="Calibri"/>
                <w:color w:val="000000"/>
                <w:sz w:val="22"/>
                <w:szCs w:val="22"/>
              </w:rPr>
            </w:pPr>
            <w:ins w:id="7312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23"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FF8EE0D" w14:textId="77777777" w:rsidR="00910219" w:rsidRPr="00910219" w:rsidRDefault="00910219" w:rsidP="00910219">
            <w:pPr>
              <w:spacing w:before="0" w:after="0" w:line="240" w:lineRule="auto"/>
              <w:jc w:val="center"/>
              <w:rPr>
                <w:ins w:id="73124" w:author="pete jones" w:date="2022-01-11T16:39:00Z"/>
                <w:rFonts w:ascii="Calibri" w:hAnsi="Calibri" w:cs="Calibri"/>
                <w:color w:val="000000"/>
                <w:sz w:val="22"/>
                <w:szCs w:val="22"/>
              </w:rPr>
            </w:pPr>
            <w:ins w:id="7312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2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BD144F5" w14:textId="77777777" w:rsidR="00910219" w:rsidRPr="00910219" w:rsidRDefault="00910219" w:rsidP="00910219">
            <w:pPr>
              <w:spacing w:before="0" w:after="0" w:line="240" w:lineRule="auto"/>
              <w:jc w:val="center"/>
              <w:rPr>
                <w:ins w:id="73127" w:author="pete jones" w:date="2022-01-11T16:39:00Z"/>
                <w:rFonts w:ascii="Calibri" w:hAnsi="Calibri" w:cs="Calibri"/>
                <w:color w:val="000000"/>
                <w:sz w:val="22"/>
                <w:szCs w:val="22"/>
              </w:rPr>
            </w:pPr>
            <w:ins w:id="7312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2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64F5BD9" w14:textId="77777777" w:rsidR="00910219" w:rsidRPr="00910219" w:rsidRDefault="00910219" w:rsidP="00910219">
            <w:pPr>
              <w:spacing w:before="0" w:after="0" w:line="240" w:lineRule="auto"/>
              <w:jc w:val="center"/>
              <w:rPr>
                <w:ins w:id="73130" w:author="pete jones" w:date="2022-01-11T16:39:00Z"/>
                <w:rFonts w:ascii="Calibri" w:hAnsi="Calibri" w:cs="Calibri"/>
                <w:color w:val="000000"/>
                <w:sz w:val="22"/>
                <w:szCs w:val="22"/>
              </w:rPr>
            </w:pPr>
            <w:ins w:id="7313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3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D835C96" w14:textId="77777777" w:rsidR="00910219" w:rsidRPr="00910219" w:rsidRDefault="00910219" w:rsidP="00910219">
            <w:pPr>
              <w:spacing w:before="0" w:after="0" w:line="240" w:lineRule="auto"/>
              <w:jc w:val="center"/>
              <w:rPr>
                <w:ins w:id="73133" w:author="pete jones" w:date="2022-01-11T16:39:00Z"/>
                <w:rFonts w:ascii="Calibri" w:hAnsi="Calibri" w:cs="Calibri"/>
                <w:color w:val="000000"/>
                <w:sz w:val="22"/>
                <w:szCs w:val="22"/>
              </w:rPr>
            </w:pPr>
            <w:ins w:id="7313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3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383CEA5" w14:textId="77777777" w:rsidR="00910219" w:rsidRPr="00910219" w:rsidRDefault="00910219" w:rsidP="00910219">
            <w:pPr>
              <w:spacing w:before="0" w:after="0" w:line="240" w:lineRule="auto"/>
              <w:jc w:val="center"/>
              <w:rPr>
                <w:ins w:id="73136" w:author="pete jones" w:date="2022-01-11T16:39:00Z"/>
                <w:rFonts w:ascii="Calibri" w:hAnsi="Calibri" w:cs="Calibri"/>
                <w:color w:val="000000"/>
                <w:sz w:val="22"/>
                <w:szCs w:val="22"/>
              </w:rPr>
            </w:pPr>
            <w:ins w:id="7313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3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29B55DA" w14:textId="77777777" w:rsidR="00910219" w:rsidRPr="00910219" w:rsidRDefault="00910219" w:rsidP="00910219">
            <w:pPr>
              <w:spacing w:before="0" w:after="0" w:line="240" w:lineRule="auto"/>
              <w:jc w:val="center"/>
              <w:rPr>
                <w:ins w:id="73139" w:author="pete jones" w:date="2022-01-11T16:39:00Z"/>
                <w:rFonts w:ascii="Calibri" w:hAnsi="Calibri" w:cs="Calibri"/>
                <w:color w:val="000000"/>
                <w:sz w:val="22"/>
                <w:szCs w:val="22"/>
              </w:rPr>
            </w:pPr>
            <w:ins w:id="7314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4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C3951BB" w14:textId="77777777" w:rsidR="00910219" w:rsidRPr="00910219" w:rsidRDefault="00910219" w:rsidP="00910219">
            <w:pPr>
              <w:spacing w:before="0" w:after="0" w:line="240" w:lineRule="auto"/>
              <w:jc w:val="center"/>
              <w:rPr>
                <w:ins w:id="73142" w:author="pete jones" w:date="2022-01-11T16:39:00Z"/>
                <w:rFonts w:ascii="Calibri" w:hAnsi="Calibri" w:cs="Calibri"/>
                <w:color w:val="000000"/>
                <w:sz w:val="22"/>
                <w:szCs w:val="22"/>
              </w:rPr>
            </w:pPr>
            <w:ins w:id="7314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144"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0E013BFE" w14:textId="77777777" w:rsidR="00910219" w:rsidRPr="00910219" w:rsidRDefault="00910219" w:rsidP="00910219">
            <w:pPr>
              <w:spacing w:before="0" w:after="0" w:line="240" w:lineRule="auto"/>
              <w:jc w:val="center"/>
              <w:rPr>
                <w:ins w:id="73145" w:author="pete jones" w:date="2022-01-11T16:39:00Z"/>
                <w:rFonts w:ascii="Calibri" w:hAnsi="Calibri" w:cs="Calibri"/>
                <w:color w:val="000000"/>
                <w:sz w:val="22"/>
                <w:szCs w:val="22"/>
              </w:rPr>
            </w:pPr>
            <w:ins w:id="73146" w:author="pete jones" w:date="2022-01-11T16:39:00Z">
              <w:r w:rsidRPr="00910219">
                <w:rPr>
                  <w:rFonts w:ascii="Calibri" w:hAnsi="Calibri" w:cs="Calibri"/>
                  <w:color w:val="000000"/>
                  <w:sz w:val="22"/>
                  <w:szCs w:val="22"/>
                </w:rPr>
                <w:t> </w:t>
              </w:r>
            </w:ins>
          </w:p>
        </w:tc>
      </w:tr>
      <w:tr w:rsidR="00910219" w:rsidRPr="00910219" w14:paraId="6FB54A67" w14:textId="77777777" w:rsidTr="00910219">
        <w:trPr>
          <w:trHeight w:val="300"/>
          <w:ins w:id="73147" w:author="pete jones" w:date="2022-01-11T16:39:00Z"/>
          <w:trPrChange w:id="73148"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149"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2A55AD3" w14:textId="77777777" w:rsidR="00910219" w:rsidRPr="00910219" w:rsidRDefault="00910219" w:rsidP="00910219">
            <w:pPr>
              <w:spacing w:before="0" w:after="0" w:line="240" w:lineRule="auto"/>
              <w:jc w:val="center"/>
              <w:rPr>
                <w:ins w:id="73150" w:author="pete jones" w:date="2022-01-11T16:39:00Z"/>
                <w:rFonts w:ascii="Calibri" w:hAnsi="Calibri" w:cs="Calibri"/>
                <w:color w:val="000000"/>
                <w:sz w:val="22"/>
                <w:szCs w:val="22"/>
              </w:rPr>
            </w:pPr>
            <w:ins w:id="73151" w:author="pete jones" w:date="2022-01-11T16:39: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3152"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4C9A3E0C" w14:textId="77777777" w:rsidR="00910219" w:rsidRPr="00910219" w:rsidRDefault="00910219" w:rsidP="00910219">
            <w:pPr>
              <w:spacing w:before="0" w:after="0" w:line="240" w:lineRule="auto"/>
              <w:jc w:val="left"/>
              <w:rPr>
                <w:ins w:id="73153" w:author="pete jones" w:date="2022-01-11T16:39:00Z"/>
                <w:rFonts w:ascii="Calibri" w:hAnsi="Calibri" w:cs="Calibri"/>
                <w:color w:val="000000"/>
                <w:sz w:val="22"/>
                <w:szCs w:val="22"/>
              </w:rPr>
            </w:pPr>
            <w:ins w:id="73154" w:author="pete jones" w:date="2022-01-11T16:39:00Z">
              <w:r w:rsidRPr="00910219">
                <w:rPr>
                  <w:rFonts w:ascii="Calibri" w:hAnsi="Calibri" w:cs="Calibri"/>
                  <w:color w:val="000000"/>
                  <w:sz w:val="22"/>
                  <w:szCs w:val="22"/>
                </w:rPr>
                <w:t>Materials and Manufacturing: Core Engineering 2</w:t>
              </w:r>
            </w:ins>
          </w:p>
        </w:tc>
        <w:tc>
          <w:tcPr>
            <w:tcW w:w="498" w:type="dxa"/>
            <w:tcBorders>
              <w:top w:val="nil"/>
              <w:left w:val="nil"/>
              <w:bottom w:val="single" w:sz="4" w:space="0" w:color="auto"/>
              <w:right w:val="single" w:sz="4" w:space="0" w:color="auto"/>
            </w:tcBorders>
            <w:shd w:val="clear" w:color="auto" w:fill="auto"/>
            <w:noWrap/>
            <w:vAlign w:val="bottom"/>
            <w:hideMark/>
            <w:tcPrChange w:id="7315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44B33B1" w14:textId="77777777" w:rsidR="00910219" w:rsidRPr="00910219" w:rsidRDefault="00910219" w:rsidP="00910219">
            <w:pPr>
              <w:spacing w:before="0" w:after="0" w:line="240" w:lineRule="auto"/>
              <w:jc w:val="center"/>
              <w:rPr>
                <w:ins w:id="73156" w:author="pete jones" w:date="2022-01-11T16:39:00Z"/>
                <w:rFonts w:ascii="Calibri" w:hAnsi="Calibri" w:cs="Calibri"/>
                <w:color w:val="000000"/>
                <w:sz w:val="22"/>
                <w:szCs w:val="22"/>
              </w:rPr>
            </w:pPr>
            <w:ins w:id="73157" w:author="pete jones" w:date="2022-01-11T16:39:00Z">
              <w:r w:rsidRPr="00910219">
                <w:rPr>
                  <w:rFonts w:ascii="Calibri" w:hAnsi="Calibri" w:cs="Calibri"/>
                  <w:color w:val="000000"/>
                  <w:sz w:val="22"/>
                  <w:szCs w:val="22"/>
                </w:rPr>
                <w:t>T</w:t>
              </w:r>
            </w:ins>
          </w:p>
        </w:tc>
        <w:tc>
          <w:tcPr>
            <w:tcW w:w="551" w:type="dxa"/>
            <w:tcBorders>
              <w:top w:val="nil"/>
              <w:left w:val="nil"/>
              <w:bottom w:val="single" w:sz="4" w:space="0" w:color="auto"/>
              <w:right w:val="single" w:sz="4" w:space="0" w:color="auto"/>
            </w:tcBorders>
            <w:shd w:val="clear" w:color="auto" w:fill="auto"/>
            <w:noWrap/>
            <w:vAlign w:val="bottom"/>
            <w:hideMark/>
            <w:tcPrChange w:id="73158"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640AE544" w14:textId="77777777" w:rsidR="00910219" w:rsidRPr="00910219" w:rsidRDefault="00910219" w:rsidP="00910219">
            <w:pPr>
              <w:spacing w:before="0" w:after="0" w:line="240" w:lineRule="auto"/>
              <w:jc w:val="center"/>
              <w:rPr>
                <w:ins w:id="73159" w:author="pete jones" w:date="2022-01-11T16:39:00Z"/>
                <w:rFonts w:ascii="Calibri" w:hAnsi="Calibri" w:cs="Calibri"/>
                <w:color w:val="000000"/>
                <w:sz w:val="22"/>
                <w:szCs w:val="22"/>
              </w:rPr>
            </w:pPr>
            <w:ins w:id="73160"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16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10A44FC" w14:textId="77777777" w:rsidR="00910219" w:rsidRPr="00910219" w:rsidRDefault="00910219" w:rsidP="00910219">
            <w:pPr>
              <w:spacing w:before="0" w:after="0" w:line="240" w:lineRule="auto"/>
              <w:jc w:val="center"/>
              <w:rPr>
                <w:ins w:id="73162" w:author="pete jones" w:date="2022-01-11T16:39:00Z"/>
                <w:rFonts w:ascii="Calibri" w:hAnsi="Calibri" w:cs="Calibri"/>
                <w:color w:val="000000"/>
                <w:sz w:val="22"/>
                <w:szCs w:val="22"/>
              </w:rPr>
            </w:pPr>
            <w:ins w:id="7316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6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20544DF" w14:textId="77777777" w:rsidR="00910219" w:rsidRPr="00910219" w:rsidRDefault="00910219" w:rsidP="00910219">
            <w:pPr>
              <w:spacing w:before="0" w:after="0" w:line="240" w:lineRule="auto"/>
              <w:jc w:val="center"/>
              <w:rPr>
                <w:ins w:id="73165" w:author="pete jones" w:date="2022-01-11T16:39:00Z"/>
                <w:rFonts w:ascii="Calibri" w:hAnsi="Calibri" w:cs="Calibri"/>
                <w:color w:val="000000"/>
                <w:sz w:val="22"/>
                <w:szCs w:val="22"/>
              </w:rPr>
            </w:pPr>
            <w:ins w:id="7316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67"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F300A3C" w14:textId="77777777" w:rsidR="00910219" w:rsidRPr="00910219" w:rsidRDefault="00910219" w:rsidP="00910219">
            <w:pPr>
              <w:spacing w:before="0" w:after="0" w:line="240" w:lineRule="auto"/>
              <w:jc w:val="center"/>
              <w:rPr>
                <w:ins w:id="73168" w:author="pete jones" w:date="2022-01-11T16:39:00Z"/>
                <w:rFonts w:ascii="Calibri" w:hAnsi="Calibri" w:cs="Calibri"/>
                <w:color w:val="000000"/>
                <w:sz w:val="22"/>
                <w:szCs w:val="22"/>
              </w:rPr>
            </w:pPr>
            <w:ins w:id="7316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7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10576DD" w14:textId="77777777" w:rsidR="00910219" w:rsidRPr="00910219" w:rsidRDefault="00910219" w:rsidP="00910219">
            <w:pPr>
              <w:spacing w:before="0" w:after="0" w:line="240" w:lineRule="auto"/>
              <w:jc w:val="center"/>
              <w:rPr>
                <w:ins w:id="73171" w:author="pete jones" w:date="2022-01-11T16:39:00Z"/>
                <w:rFonts w:ascii="Calibri" w:hAnsi="Calibri" w:cs="Calibri"/>
                <w:color w:val="000000"/>
                <w:sz w:val="22"/>
                <w:szCs w:val="22"/>
              </w:rPr>
            </w:pPr>
            <w:ins w:id="7317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7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9ADD8AC" w14:textId="77777777" w:rsidR="00910219" w:rsidRPr="00910219" w:rsidRDefault="00910219" w:rsidP="00910219">
            <w:pPr>
              <w:spacing w:before="0" w:after="0" w:line="240" w:lineRule="auto"/>
              <w:jc w:val="center"/>
              <w:rPr>
                <w:ins w:id="73174" w:author="pete jones" w:date="2022-01-11T16:39:00Z"/>
                <w:rFonts w:ascii="Calibri" w:hAnsi="Calibri" w:cs="Calibri"/>
                <w:color w:val="000000"/>
                <w:sz w:val="22"/>
                <w:szCs w:val="22"/>
              </w:rPr>
            </w:pPr>
            <w:ins w:id="7317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7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D5E16E7" w14:textId="77777777" w:rsidR="00910219" w:rsidRPr="00910219" w:rsidRDefault="00910219" w:rsidP="00910219">
            <w:pPr>
              <w:spacing w:before="0" w:after="0" w:line="240" w:lineRule="auto"/>
              <w:jc w:val="center"/>
              <w:rPr>
                <w:ins w:id="73177" w:author="pete jones" w:date="2022-01-11T16:39:00Z"/>
                <w:rFonts w:ascii="Calibri" w:hAnsi="Calibri" w:cs="Calibri"/>
                <w:color w:val="000000"/>
                <w:sz w:val="22"/>
                <w:szCs w:val="22"/>
              </w:rPr>
            </w:pPr>
            <w:ins w:id="7317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7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DA15C47" w14:textId="77777777" w:rsidR="00910219" w:rsidRPr="00910219" w:rsidRDefault="00910219" w:rsidP="00910219">
            <w:pPr>
              <w:spacing w:before="0" w:after="0" w:line="240" w:lineRule="auto"/>
              <w:jc w:val="center"/>
              <w:rPr>
                <w:ins w:id="73180" w:author="pete jones" w:date="2022-01-11T16:39:00Z"/>
                <w:rFonts w:ascii="Calibri" w:hAnsi="Calibri" w:cs="Calibri"/>
                <w:color w:val="000000"/>
                <w:sz w:val="22"/>
                <w:szCs w:val="22"/>
              </w:rPr>
            </w:pPr>
            <w:ins w:id="7318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8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25E111E" w14:textId="77777777" w:rsidR="00910219" w:rsidRPr="00910219" w:rsidRDefault="00910219" w:rsidP="00910219">
            <w:pPr>
              <w:spacing w:before="0" w:after="0" w:line="240" w:lineRule="auto"/>
              <w:jc w:val="center"/>
              <w:rPr>
                <w:ins w:id="73183" w:author="pete jones" w:date="2022-01-11T16:39:00Z"/>
                <w:rFonts w:ascii="Calibri" w:hAnsi="Calibri" w:cs="Calibri"/>
                <w:color w:val="000000"/>
                <w:sz w:val="22"/>
                <w:szCs w:val="22"/>
              </w:rPr>
            </w:pPr>
            <w:ins w:id="7318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18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DC39985" w14:textId="77777777" w:rsidR="00910219" w:rsidRPr="00910219" w:rsidRDefault="00910219" w:rsidP="00910219">
            <w:pPr>
              <w:spacing w:before="0" w:after="0" w:line="240" w:lineRule="auto"/>
              <w:jc w:val="center"/>
              <w:rPr>
                <w:ins w:id="73186" w:author="pete jones" w:date="2022-01-11T16:39:00Z"/>
                <w:rFonts w:ascii="Calibri" w:hAnsi="Calibri" w:cs="Calibri"/>
                <w:color w:val="000000"/>
                <w:sz w:val="22"/>
                <w:szCs w:val="22"/>
              </w:rPr>
            </w:pPr>
            <w:ins w:id="7318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188"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63E55330" w14:textId="77777777" w:rsidR="00910219" w:rsidRPr="00910219" w:rsidRDefault="00910219" w:rsidP="00910219">
            <w:pPr>
              <w:spacing w:before="0" w:after="0" w:line="240" w:lineRule="auto"/>
              <w:jc w:val="center"/>
              <w:rPr>
                <w:ins w:id="73189" w:author="pete jones" w:date="2022-01-11T16:39:00Z"/>
                <w:rFonts w:ascii="Calibri" w:hAnsi="Calibri" w:cs="Calibri"/>
                <w:color w:val="000000"/>
                <w:sz w:val="22"/>
                <w:szCs w:val="22"/>
              </w:rPr>
            </w:pPr>
            <w:ins w:id="73190" w:author="pete jones" w:date="2022-01-11T16:39:00Z">
              <w:r w:rsidRPr="00910219">
                <w:rPr>
                  <w:rFonts w:ascii="Calibri" w:hAnsi="Calibri" w:cs="Calibri"/>
                  <w:color w:val="000000"/>
                  <w:sz w:val="22"/>
                  <w:szCs w:val="22"/>
                </w:rPr>
                <w:t> </w:t>
              </w:r>
            </w:ins>
          </w:p>
        </w:tc>
      </w:tr>
      <w:tr w:rsidR="00910219" w:rsidRPr="00910219" w14:paraId="12B15F56" w14:textId="77777777" w:rsidTr="00910219">
        <w:trPr>
          <w:trHeight w:val="300"/>
          <w:ins w:id="73191" w:author="pete jones" w:date="2022-01-11T16:39:00Z"/>
          <w:trPrChange w:id="73192"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193"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8F435D3" w14:textId="77777777" w:rsidR="00910219" w:rsidRPr="00910219" w:rsidRDefault="00910219" w:rsidP="00910219">
            <w:pPr>
              <w:spacing w:before="0" w:after="0" w:line="240" w:lineRule="auto"/>
              <w:jc w:val="center"/>
              <w:rPr>
                <w:ins w:id="73194" w:author="pete jones" w:date="2022-01-11T16:39:00Z"/>
                <w:rFonts w:ascii="Calibri" w:hAnsi="Calibri" w:cs="Calibri"/>
                <w:color w:val="000000"/>
                <w:sz w:val="22"/>
                <w:szCs w:val="22"/>
              </w:rPr>
            </w:pPr>
            <w:ins w:id="73195" w:author="pete jones" w:date="2022-01-11T16:39: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3196"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6BC1A269" w14:textId="77777777" w:rsidR="00910219" w:rsidRPr="00910219" w:rsidRDefault="00910219" w:rsidP="00910219">
            <w:pPr>
              <w:spacing w:before="0" w:after="0" w:line="240" w:lineRule="auto"/>
              <w:jc w:val="left"/>
              <w:rPr>
                <w:ins w:id="73197" w:author="pete jones" w:date="2022-01-11T16:39:00Z"/>
                <w:rFonts w:ascii="Calibri" w:hAnsi="Calibri" w:cs="Calibri"/>
                <w:color w:val="000000"/>
                <w:sz w:val="22"/>
                <w:szCs w:val="22"/>
              </w:rPr>
            </w:pPr>
            <w:ins w:id="73198" w:author="pete jones" w:date="2022-01-11T16:39:00Z">
              <w:r w:rsidRPr="00910219">
                <w:rPr>
                  <w:rFonts w:ascii="Calibri" w:hAnsi="Calibri" w:cs="Calibri"/>
                  <w:color w:val="000000"/>
                  <w:sz w:val="22"/>
                  <w:szCs w:val="22"/>
                </w:rPr>
                <w:t>Engineering Mechanics: Core Engineering 2</w:t>
              </w:r>
            </w:ins>
          </w:p>
        </w:tc>
        <w:tc>
          <w:tcPr>
            <w:tcW w:w="498" w:type="dxa"/>
            <w:tcBorders>
              <w:top w:val="nil"/>
              <w:left w:val="nil"/>
              <w:bottom w:val="single" w:sz="4" w:space="0" w:color="auto"/>
              <w:right w:val="single" w:sz="4" w:space="0" w:color="auto"/>
            </w:tcBorders>
            <w:shd w:val="clear" w:color="auto" w:fill="auto"/>
            <w:noWrap/>
            <w:vAlign w:val="bottom"/>
            <w:hideMark/>
            <w:tcPrChange w:id="7319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7E809046" w14:textId="77777777" w:rsidR="00910219" w:rsidRPr="00910219" w:rsidRDefault="00910219" w:rsidP="00910219">
            <w:pPr>
              <w:spacing w:before="0" w:after="0" w:line="240" w:lineRule="auto"/>
              <w:jc w:val="center"/>
              <w:rPr>
                <w:ins w:id="73200" w:author="pete jones" w:date="2022-01-11T16:39:00Z"/>
                <w:rFonts w:ascii="Calibri" w:hAnsi="Calibri" w:cs="Calibri"/>
                <w:color w:val="000000"/>
                <w:sz w:val="22"/>
                <w:szCs w:val="22"/>
              </w:rPr>
            </w:pPr>
            <w:ins w:id="73201" w:author="pete jones" w:date="2022-01-11T16:39:00Z">
              <w:r w:rsidRPr="00910219">
                <w:rPr>
                  <w:rFonts w:ascii="Calibri" w:hAnsi="Calibri" w:cs="Calibri"/>
                  <w:color w:val="000000"/>
                  <w:sz w:val="22"/>
                  <w:szCs w:val="22"/>
                </w:rPr>
                <w:t>S</w:t>
              </w:r>
            </w:ins>
          </w:p>
        </w:tc>
        <w:tc>
          <w:tcPr>
            <w:tcW w:w="551" w:type="dxa"/>
            <w:tcBorders>
              <w:top w:val="nil"/>
              <w:left w:val="nil"/>
              <w:bottom w:val="single" w:sz="4" w:space="0" w:color="auto"/>
              <w:right w:val="single" w:sz="4" w:space="0" w:color="auto"/>
            </w:tcBorders>
            <w:shd w:val="clear" w:color="auto" w:fill="auto"/>
            <w:noWrap/>
            <w:vAlign w:val="bottom"/>
            <w:hideMark/>
            <w:tcPrChange w:id="73202"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252BD0A2" w14:textId="77777777" w:rsidR="00910219" w:rsidRPr="00910219" w:rsidRDefault="00910219" w:rsidP="00910219">
            <w:pPr>
              <w:spacing w:before="0" w:after="0" w:line="240" w:lineRule="auto"/>
              <w:jc w:val="center"/>
              <w:rPr>
                <w:ins w:id="73203" w:author="pete jones" w:date="2022-01-11T16:39:00Z"/>
                <w:rFonts w:ascii="Calibri" w:hAnsi="Calibri" w:cs="Calibri"/>
                <w:color w:val="000000"/>
                <w:sz w:val="22"/>
                <w:szCs w:val="22"/>
              </w:rPr>
            </w:pPr>
            <w:ins w:id="73204"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20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CEF8C6E" w14:textId="77777777" w:rsidR="00910219" w:rsidRPr="00910219" w:rsidRDefault="00910219" w:rsidP="00910219">
            <w:pPr>
              <w:spacing w:before="0" w:after="0" w:line="240" w:lineRule="auto"/>
              <w:jc w:val="center"/>
              <w:rPr>
                <w:ins w:id="73206" w:author="pete jones" w:date="2022-01-11T16:39:00Z"/>
                <w:rFonts w:ascii="Calibri" w:hAnsi="Calibri" w:cs="Calibri"/>
                <w:color w:val="000000"/>
                <w:sz w:val="22"/>
                <w:szCs w:val="22"/>
              </w:rPr>
            </w:pPr>
            <w:ins w:id="7320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0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CEB0691" w14:textId="77777777" w:rsidR="00910219" w:rsidRPr="00910219" w:rsidRDefault="00910219" w:rsidP="00910219">
            <w:pPr>
              <w:spacing w:before="0" w:after="0" w:line="240" w:lineRule="auto"/>
              <w:jc w:val="center"/>
              <w:rPr>
                <w:ins w:id="73209" w:author="pete jones" w:date="2022-01-11T16:39:00Z"/>
                <w:rFonts w:ascii="Calibri" w:hAnsi="Calibri" w:cs="Calibri"/>
                <w:color w:val="000000"/>
                <w:sz w:val="22"/>
                <w:szCs w:val="22"/>
              </w:rPr>
            </w:pPr>
            <w:ins w:id="7321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11"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F67C1C4" w14:textId="77777777" w:rsidR="00910219" w:rsidRPr="00910219" w:rsidRDefault="00910219" w:rsidP="00910219">
            <w:pPr>
              <w:spacing w:before="0" w:after="0" w:line="240" w:lineRule="auto"/>
              <w:jc w:val="center"/>
              <w:rPr>
                <w:ins w:id="73212" w:author="pete jones" w:date="2022-01-11T16:39:00Z"/>
                <w:rFonts w:ascii="Calibri" w:hAnsi="Calibri" w:cs="Calibri"/>
                <w:color w:val="000000"/>
                <w:sz w:val="22"/>
                <w:szCs w:val="22"/>
              </w:rPr>
            </w:pPr>
            <w:ins w:id="7321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1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A8154EB" w14:textId="77777777" w:rsidR="00910219" w:rsidRPr="00910219" w:rsidRDefault="00910219" w:rsidP="00910219">
            <w:pPr>
              <w:spacing w:before="0" w:after="0" w:line="240" w:lineRule="auto"/>
              <w:jc w:val="center"/>
              <w:rPr>
                <w:ins w:id="73215" w:author="pete jones" w:date="2022-01-11T16:39:00Z"/>
                <w:rFonts w:ascii="Calibri" w:hAnsi="Calibri" w:cs="Calibri"/>
                <w:color w:val="000000"/>
                <w:sz w:val="22"/>
                <w:szCs w:val="22"/>
              </w:rPr>
            </w:pPr>
            <w:ins w:id="7321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1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EA3979C" w14:textId="77777777" w:rsidR="00910219" w:rsidRPr="00910219" w:rsidRDefault="00910219" w:rsidP="00910219">
            <w:pPr>
              <w:spacing w:before="0" w:after="0" w:line="240" w:lineRule="auto"/>
              <w:jc w:val="center"/>
              <w:rPr>
                <w:ins w:id="73218" w:author="pete jones" w:date="2022-01-11T16:39:00Z"/>
                <w:rFonts w:ascii="Calibri" w:hAnsi="Calibri" w:cs="Calibri"/>
                <w:color w:val="000000"/>
                <w:sz w:val="22"/>
                <w:szCs w:val="22"/>
              </w:rPr>
            </w:pPr>
            <w:ins w:id="7321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2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4FC0626" w14:textId="77777777" w:rsidR="00910219" w:rsidRPr="00910219" w:rsidRDefault="00910219" w:rsidP="00910219">
            <w:pPr>
              <w:spacing w:before="0" w:after="0" w:line="240" w:lineRule="auto"/>
              <w:jc w:val="center"/>
              <w:rPr>
                <w:ins w:id="73221" w:author="pete jones" w:date="2022-01-11T16:39:00Z"/>
                <w:rFonts w:ascii="Calibri" w:hAnsi="Calibri" w:cs="Calibri"/>
                <w:color w:val="000000"/>
                <w:sz w:val="22"/>
                <w:szCs w:val="22"/>
              </w:rPr>
            </w:pPr>
            <w:ins w:id="7322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2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384CEC6" w14:textId="77777777" w:rsidR="00910219" w:rsidRPr="00910219" w:rsidRDefault="00910219" w:rsidP="00910219">
            <w:pPr>
              <w:spacing w:before="0" w:after="0" w:line="240" w:lineRule="auto"/>
              <w:jc w:val="center"/>
              <w:rPr>
                <w:ins w:id="73224" w:author="pete jones" w:date="2022-01-11T16:39:00Z"/>
                <w:rFonts w:ascii="Calibri" w:hAnsi="Calibri" w:cs="Calibri"/>
                <w:color w:val="000000"/>
                <w:sz w:val="22"/>
                <w:szCs w:val="22"/>
              </w:rPr>
            </w:pPr>
            <w:ins w:id="7322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2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8FD5C24" w14:textId="77777777" w:rsidR="00910219" w:rsidRPr="00910219" w:rsidRDefault="00910219" w:rsidP="00910219">
            <w:pPr>
              <w:spacing w:before="0" w:after="0" w:line="240" w:lineRule="auto"/>
              <w:jc w:val="center"/>
              <w:rPr>
                <w:ins w:id="73227" w:author="pete jones" w:date="2022-01-11T16:39:00Z"/>
                <w:rFonts w:ascii="Calibri" w:hAnsi="Calibri" w:cs="Calibri"/>
                <w:color w:val="000000"/>
                <w:sz w:val="22"/>
                <w:szCs w:val="22"/>
              </w:rPr>
            </w:pPr>
            <w:ins w:id="7322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2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AC4C598" w14:textId="77777777" w:rsidR="00910219" w:rsidRPr="00910219" w:rsidRDefault="00910219" w:rsidP="00910219">
            <w:pPr>
              <w:spacing w:before="0" w:after="0" w:line="240" w:lineRule="auto"/>
              <w:jc w:val="center"/>
              <w:rPr>
                <w:ins w:id="73230" w:author="pete jones" w:date="2022-01-11T16:39:00Z"/>
                <w:rFonts w:ascii="Calibri" w:hAnsi="Calibri" w:cs="Calibri"/>
                <w:color w:val="000000"/>
                <w:sz w:val="22"/>
                <w:szCs w:val="22"/>
              </w:rPr>
            </w:pPr>
            <w:ins w:id="7323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232"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59DD1D14" w14:textId="77777777" w:rsidR="00910219" w:rsidRPr="00910219" w:rsidRDefault="00910219" w:rsidP="00910219">
            <w:pPr>
              <w:spacing w:before="0" w:after="0" w:line="240" w:lineRule="auto"/>
              <w:jc w:val="center"/>
              <w:rPr>
                <w:ins w:id="73233" w:author="pete jones" w:date="2022-01-11T16:39:00Z"/>
                <w:rFonts w:ascii="Calibri" w:hAnsi="Calibri" w:cs="Calibri"/>
                <w:color w:val="000000"/>
                <w:sz w:val="22"/>
                <w:szCs w:val="22"/>
              </w:rPr>
            </w:pPr>
            <w:ins w:id="73234" w:author="pete jones" w:date="2022-01-11T16:39:00Z">
              <w:r w:rsidRPr="00910219">
                <w:rPr>
                  <w:rFonts w:ascii="Calibri" w:hAnsi="Calibri" w:cs="Calibri"/>
                  <w:color w:val="000000"/>
                  <w:sz w:val="22"/>
                  <w:szCs w:val="22"/>
                </w:rPr>
                <w:t> </w:t>
              </w:r>
            </w:ins>
          </w:p>
        </w:tc>
      </w:tr>
      <w:tr w:rsidR="00910219" w:rsidRPr="00910219" w14:paraId="69ED3636" w14:textId="77777777" w:rsidTr="00910219">
        <w:trPr>
          <w:trHeight w:val="300"/>
          <w:ins w:id="73235" w:author="pete jones" w:date="2022-01-11T16:39:00Z"/>
          <w:trPrChange w:id="73236"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237"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9A31C44" w14:textId="77777777" w:rsidR="00910219" w:rsidRPr="00910219" w:rsidRDefault="00910219" w:rsidP="00910219">
            <w:pPr>
              <w:spacing w:before="0" w:after="0" w:line="240" w:lineRule="auto"/>
              <w:jc w:val="center"/>
              <w:rPr>
                <w:ins w:id="73238" w:author="pete jones" w:date="2022-01-11T16:39:00Z"/>
                <w:rFonts w:ascii="Calibri" w:hAnsi="Calibri" w:cs="Calibri"/>
                <w:color w:val="000000"/>
                <w:sz w:val="22"/>
                <w:szCs w:val="22"/>
              </w:rPr>
            </w:pPr>
            <w:ins w:id="73239" w:author="pete jones" w:date="2022-01-11T16:39: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3240"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4180351E" w14:textId="77777777" w:rsidR="00910219" w:rsidRPr="00910219" w:rsidRDefault="00910219" w:rsidP="00910219">
            <w:pPr>
              <w:spacing w:before="0" w:after="0" w:line="240" w:lineRule="auto"/>
              <w:jc w:val="left"/>
              <w:rPr>
                <w:ins w:id="73241" w:author="pete jones" w:date="2022-01-11T16:39:00Z"/>
                <w:rFonts w:ascii="Calibri" w:hAnsi="Calibri" w:cs="Calibri"/>
                <w:color w:val="000000"/>
                <w:sz w:val="22"/>
                <w:szCs w:val="22"/>
              </w:rPr>
            </w:pPr>
            <w:ins w:id="73242" w:author="pete jones" w:date="2022-01-11T16:39:00Z">
              <w:r w:rsidRPr="00910219">
                <w:rPr>
                  <w:rFonts w:ascii="Calibri" w:hAnsi="Calibri" w:cs="Calibri"/>
                  <w:color w:val="000000"/>
                  <w:sz w:val="22"/>
                  <w:szCs w:val="22"/>
                </w:rPr>
                <w:t>Engineering Mathematics</w:t>
              </w:r>
            </w:ins>
          </w:p>
        </w:tc>
        <w:tc>
          <w:tcPr>
            <w:tcW w:w="498" w:type="dxa"/>
            <w:tcBorders>
              <w:top w:val="nil"/>
              <w:left w:val="nil"/>
              <w:bottom w:val="single" w:sz="4" w:space="0" w:color="auto"/>
              <w:right w:val="single" w:sz="4" w:space="0" w:color="auto"/>
            </w:tcBorders>
            <w:shd w:val="clear" w:color="auto" w:fill="auto"/>
            <w:noWrap/>
            <w:vAlign w:val="bottom"/>
            <w:hideMark/>
            <w:tcPrChange w:id="7324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6E82A69F" w14:textId="77777777" w:rsidR="00910219" w:rsidRPr="00910219" w:rsidRDefault="00910219" w:rsidP="00910219">
            <w:pPr>
              <w:spacing w:before="0" w:after="0" w:line="240" w:lineRule="auto"/>
              <w:jc w:val="center"/>
              <w:rPr>
                <w:ins w:id="73244" w:author="pete jones" w:date="2022-01-11T16:39:00Z"/>
                <w:rFonts w:ascii="Calibri" w:hAnsi="Calibri" w:cs="Calibri"/>
                <w:color w:val="000000"/>
                <w:sz w:val="22"/>
                <w:szCs w:val="22"/>
              </w:rPr>
            </w:pPr>
            <w:ins w:id="73245" w:author="pete jones" w:date="2022-01-11T16:39:00Z">
              <w:r w:rsidRPr="00910219">
                <w:rPr>
                  <w:rFonts w:ascii="Calibri" w:hAnsi="Calibri" w:cs="Calibri"/>
                  <w:color w:val="000000"/>
                  <w:sz w:val="22"/>
                  <w:szCs w:val="22"/>
                </w:rPr>
                <w:t>M</w:t>
              </w:r>
            </w:ins>
          </w:p>
        </w:tc>
        <w:tc>
          <w:tcPr>
            <w:tcW w:w="551" w:type="dxa"/>
            <w:tcBorders>
              <w:top w:val="nil"/>
              <w:left w:val="nil"/>
              <w:bottom w:val="single" w:sz="4" w:space="0" w:color="auto"/>
              <w:right w:val="single" w:sz="4" w:space="0" w:color="auto"/>
            </w:tcBorders>
            <w:shd w:val="clear" w:color="auto" w:fill="auto"/>
            <w:noWrap/>
            <w:vAlign w:val="bottom"/>
            <w:hideMark/>
            <w:tcPrChange w:id="73246"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253F2317" w14:textId="77777777" w:rsidR="00910219" w:rsidRPr="00910219" w:rsidRDefault="00910219" w:rsidP="00910219">
            <w:pPr>
              <w:spacing w:before="0" w:after="0" w:line="240" w:lineRule="auto"/>
              <w:jc w:val="center"/>
              <w:rPr>
                <w:ins w:id="73247" w:author="pete jones" w:date="2022-01-11T16:39:00Z"/>
                <w:rFonts w:ascii="Calibri" w:hAnsi="Calibri" w:cs="Calibri"/>
                <w:color w:val="000000"/>
                <w:sz w:val="22"/>
                <w:szCs w:val="22"/>
              </w:rPr>
            </w:pPr>
            <w:ins w:id="73248" w:author="pete jones" w:date="2022-01-11T16:39:00Z">
              <w:r w:rsidRPr="00910219">
                <w:rPr>
                  <w:rFonts w:ascii="Calibri" w:hAnsi="Calibri" w:cs="Calibri"/>
                  <w:color w:val="000000"/>
                  <w:sz w:val="22"/>
                  <w:szCs w:val="22"/>
                </w:rPr>
                <w:t>30</w:t>
              </w:r>
            </w:ins>
          </w:p>
        </w:tc>
        <w:tc>
          <w:tcPr>
            <w:tcW w:w="498" w:type="dxa"/>
            <w:tcBorders>
              <w:top w:val="nil"/>
              <w:left w:val="nil"/>
              <w:bottom w:val="single" w:sz="4" w:space="0" w:color="auto"/>
              <w:right w:val="single" w:sz="4" w:space="0" w:color="auto"/>
            </w:tcBorders>
            <w:shd w:val="clear" w:color="auto" w:fill="auto"/>
            <w:noWrap/>
            <w:vAlign w:val="bottom"/>
            <w:hideMark/>
            <w:tcPrChange w:id="7324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0231F09E" w14:textId="77777777" w:rsidR="00910219" w:rsidRPr="00910219" w:rsidRDefault="00910219" w:rsidP="00910219">
            <w:pPr>
              <w:spacing w:before="0" w:after="0" w:line="240" w:lineRule="auto"/>
              <w:jc w:val="center"/>
              <w:rPr>
                <w:ins w:id="73250" w:author="pete jones" w:date="2022-01-11T16:39:00Z"/>
                <w:rFonts w:ascii="Calibri" w:hAnsi="Calibri" w:cs="Calibri"/>
                <w:color w:val="000000"/>
                <w:sz w:val="22"/>
                <w:szCs w:val="22"/>
              </w:rPr>
            </w:pPr>
            <w:ins w:id="7325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5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0E886E8" w14:textId="77777777" w:rsidR="00910219" w:rsidRPr="00910219" w:rsidRDefault="00910219" w:rsidP="00910219">
            <w:pPr>
              <w:spacing w:before="0" w:after="0" w:line="240" w:lineRule="auto"/>
              <w:jc w:val="center"/>
              <w:rPr>
                <w:ins w:id="73253" w:author="pete jones" w:date="2022-01-11T16:39:00Z"/>
                <w:rFonts w:ascii="Calibri" w:hAnsi="Calibri" w:cs="Calibri"/>
                <w:color w:val="000000"/>
                <w:sz w:val="22"/>
                <w:szCs w:val="22"/>
              </w:rPr>
            </w:pPr>
            <w:ins w:id="7325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55"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038C6441" w14:textId="77777777" w:rsidR="00910219" w:rsidRPr="00910219" w:rsidRDefault="00910219" w:rsidP="00910219">
            <w:pPr>
              <w:spacing w:before="0" w:after="0" w:line="240" w:lineRule="auto"/>
              <w:jc w:val="center"/>
              <w:rPr>
                <w:ins w:id="73256" w:author="pete jones" w:date="2022-01-11T16:39:00Z"/>
                <w:rFonts w:ascii="Calibri" w:hAnsi="Calibri" w:cs="Calibri"/>
                <w:color w:val="000000"/>
                <w:sz w:val="22"/>
                <w:szCs w:val="22"/>
              </w:rPr>
            </w:pPr>
            <w:ins w:id="7325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5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BEEC04B" w14:textId="77777777" w:rsidR="00910219" w:rsidRPr="00910219" w:rsidRDefault="00910219" w:rsidP="00910219">
            <w:pPr>
              <w:spacing w:before="0" w:after="0" w:line="240" w:lineRule="auto"/>
              <w:jc w:val="center"/>
              <w:rPr>
                <w:ins w:id="73259" w:author="pete jones" w:date="2022-01-11T16:39:00Z"/>
                <w:rFonts w:ascii="Calibri" w:hAnsi="Calibri" w:cs="Calibri"/>
                <w:color w:val="000000"/>
                <w:sz w:val="22"/>
                <w:szCs w:val="22"/>
              </w:rPr>
            </w:pPr>
            <w:ins w:id="7326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6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153DD4E" w14:textId="77777777" w:rsidR="00910219" w:rsidRPr="00910219" w:rsidRDefault="00910219" w:rsidP="00910219">
            <w:pPr>
              <w:spacing w:before="0" w:after="0" w:line="240" w:lineRule="auto"/>
              <w:jc w:val="center"/>
              <w:rPr>
                <w:ins w:id="73262" w:author="pete jones" w:date="2022-01-11T16:39:00Z"/>
                <w:rFonts w:ascii="Calibri" w:hAnsi="Calibri" w:cs="Calibri"/>
                <w:color w:val="000000"/>
                <w:sz w:val="22"/>
                <w:szCs w:val="22"/>
              </w:rPr>
            </w:pPr>
            <w:ins w:id="7326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6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95DCDEF" w14:textId="77777777" w:rsidR="00910219" w:rsidRPr="00910219" w:rsidRDefault="00910219" w:rsidP="00910219">
            <w:pPr>
              <w:spacing w:before="0" w:after="0" w:line="240" w:lineRule="auto"/>
              <w:jc w:val="center"/>
              <w:rPr>
                <w:ins w:id="73265" w:author="pete jones" w:date="2022-01-11T16:39:00Z"/>
                <w:rFonts w:ascii="Calibri" w:hAnsi="Calibri" w:cs="Calibri"/>
                <w:color w:val="000000"/>
                <w:sz w:val="22"/>
                <w:szCs w:val="22"/>
              </w:rPr>
            </w:pPr>
            <w:ins w:id="7326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6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EB20013" w14:textId="77777777" w:rsidR="00910219" w:rsidRPr="00910219" w:rsidRDefault="00910219" w:rsidP="00910219">
            <w:pPr>
              <w:spacing w:before="0" w:after="0" w:line="240" w:lineRule="auto"/>
              <w:jc w:val="center"/>
              <w:rPr>
                <w:ins w:id="73268" w:author="pete jones" w:date="2022-01-11T16:39:00Z"/>
                <w:rFonts w:ascii="Calibri" w:hAnsi="Calibri" w:cs="Calibri"/>
                <w:color w:val="000000"/>
                <w:sz w:val="22"/>
                <w:szCs w:val="22"/>
              </w:rPr>
            </w:pPr>
            <w:ins w:id="7326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7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DB99FDC" w14:textId="77777777" w:rsidR="00910219" w:rsidRPr="00910219" w:rsidRDefault="00910219" w:rsidP="00910219">
            <w:pPr>
              <w:spacing w:before="0" w:after="0" w:line="240" w:lineRule="auto"/>
              <w:jc w:val="center"/>
              <w:rPr>
                <w:ins w:id="73271" w:author="pete jones" w:date="2022-01-11T16:39:00Z"/>
                <w:rFonts w:ascii="Calibri" w:hAnsi="Calibri" w:cs="Calibri"/>
                <w:color w:val="000000"/>
                <w:sz w:val="22"/>
                <w:szCs w:val="22"/>
              </w:rPr>
            </w:pPr>
            <w:ins w:id="7327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7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5369549" w14:textId="77777777" w:rsidR="00910219" w:rsidRPr="00910219" w:rsidRDefault="00910219" w:rsidP="00910219">
            <w:pPr>
              <w:spacing w:before="0" w:after="0" w:line="240" w:lineRule="auto"/>
              <w:jc w:val="center"/>
              <w:rPr>
                <w:ins w:id="73274" w:author="pete jones" w:date="2022-01-11T16:39:00Z"/>
                <w:rFonts w:ascii="Calibri" w:hAnsi="Calibri" w:cs="Calibri"/>
                <w:color w:val="000000"/>
                <w:sz w:val="22"/>
                <w:szCs w:val="22"/>
              </w:rPr>
            </w:pPr>
            <w:ins w:id="7327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276"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7A09ED9A" w14:textId="77777777" w:rsidR="00910219" w:rsidRPr="00910219" w:rsidRDefault="00910219" w:rsidP="00910219">
            <w:pPr>
              <w:spacing w:before="0" w:after="0" w:line="240" w:lineRule="auto"/>
              <w:jc w:val="center"/>
              <w:rPr>
                <w:ins w:id="73277" w:author="pete jones" w:date="2022-01-11T16:39:00Z"/>
                <w:rFonts w:ascii="Calibri" w:hAnsi="Calibri" w:cs="Calibri"/>
                <w:color w:val="000000"/>
                <w:sz w:val="22"/>
                <w:szCs w:val="22"/>
              </w:rPr>
            </w:pPr>
            <w:ins w:id="73278" w:author="pete jones" w:date="2022-01-11T16:39:00Z">
              <w:r w:rsidRPr="00910219">
                <w:rPr>
                  <w:rFonts w:ascii="Calibri" w:hAnsi="Calibri" w:cs="Calibri"/>
                  <w:color w:val="000000"/>
                  <w:sz w:val="22"/>
                  <w:szCs w:val="22"/>
                </w:rPr>
                <w:t> </w:t>
              </w:r>
            </w:ins>
          </w:p>
        </w:tc>
      </w:tr>
      <w:tr w:rsidR="00910219" w:rsidRPr="00910219" w14:paraId="131C82B2" w14:textId="77777777" w:rsidTr="00910219">
        <w:trPr>
          <w:trHeight w:val="300"/>
          <w:ins w:id="73279" w:author="pete jones" w:date="2022-01-11T16:39:00Z"/>
          <w:trPrChange w:id="73280"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281"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C45ACD4" w14:textId="77777777" w:rsidR="00910219" w:rsidRPr="00910219" w:rsidRDefault="00910219" w:rsidP="00910219">
            <w:pPr>
              <w:spacing w:before="0" w:after="0" w:line="240" w:lineRule="auto"/>
              <w:jc w:val="center"/>
              <w:rPr>
                <w:ins w:id="73282" w:author="pete jones" w:date="2022-01-11T16:39:00Z"/>
                <w:rFonts w:ascii="Calibri" w:hAnsi="Calibri" w:cs="Calibri"/>
                <w:color w:val="000000"/>
                <w:sz w:val="22"/>
                <w:szCs w:val="22"/>
              </w:rPr>
            </w:pPr>
            <w:ins w:id="73283" w:author="pete jones" w:date="2022-01-11T16:39: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3284"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28041A7B" w14:textId="77777777" w:rsidR="00910219" w:rsidRPr="00910219" w:rsidRDefault="00910219" w:rsidP="00910219">
            <w:pPr>
              <w:spacing w:before="0" w:after="0" w:line="240" w:lineRule="auto"/>
              <w:jc w:val="left"/>
              <w:rPr>
                <w:ins w:id="73285" w:author="pete jones" w:date="2022-01-11T16:39:00Z"/>
                <w:rFonts w:ascii="Calibri" w:hAnsi="Calibri" w:cs="Calibri"/>
                <w:color w:val="000000"/>
                <w:sz w:val="22"/>
                <w:szCs w:val="22"/>
              </w:rPr>
            </w:pPr>
            <w:ins w:id="73286" w:author="pete jones" w:date="2022-01-11T16:39:00Z">
              <w:r w:rsidRPr="00910219">
                <w:rPr>
                  <w:rFonts w:ascii="Calibri" w:hAnsi="Calibri" w:cs="Calibri"/>
                  <w:color w:val="000000"/>
                  <w:sz w:val="22"/>
                  <w:szCs w:val="22"/>
                </w:rPr>
                <w:t>Entrepreneurship Skills Development 1</w:t>
              </w:r>
            </w:ins>
          </w:p>
        </w:tc>
        <w:tc>
          <w:tcPr>
            <w:tcW w:w="498" w:type="dxa"/>
            <w:tcBorders>
              <w:top w:val="nil"/>
              <w:left w:val="nil"/>
              <w:bottom w:val="single" w:sz="4" w:space="0" w:color="auto"/>
              <w:right w:val="single" w:sz="4" w:space="0" w:color="auto"/>
            </w:tcBorders>
            <w:shd w:val="clear" w:color="auto" w:fill="auto"/>
            <w:noWrap/>
            <w:vAlign w:val="bottom"/>
            <w:hideMark/>
            <w:tcPrChange w:id="7328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4078B5E1" w14:textId="77777777" w:rsidR="00910219" w:rsidRPr="00910219" w:rsidRDefault="00910219" w:rsidP="00910219">
            <w:pPr>
              <w:spacing w:before="0" w:after="0" w:line="240" w:lineRule="auto"/>
              <w:jc w:val="center"/>
              <w:rPr>
                <w:ins w:id="73288" w:author="pete jones" w:date="2022-01-11T16:39:00Z"/>
                <w:rFonts w:ascii="Calibri" w:hAnsi="Calibri" w:cs="Calibri"/>
                <w:color w:val="000000"/>
                <w:sz w:val="22"/>
                <w:szCs w:val="22"/>
              </w:rPr>
            </w:pPr>
            <w:ins w:id="73289"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3290"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71E6405E" w14:textId="77777777" w:rsidR="00910219" w:rsidRPr="00910219" w:rsidRDefault="00910219" w:rsidP="00910219">
            <w:pPr>
              <w:spacing w:before="0" w:after="0" w:line="240" w:lineRule="auto"/>
              <w:jc w:val="center"/>
              <w:rPr>
                <w:ins w:id="73291" w:author="pete jones" w:date="2022-01-11T16:39:00Z"/>
                <w:rFonts w:ascii="Calibri" w:hAnsi="Calibri" w:cs="Calibri"/>
                <w:color w:val="000000"/>
                <w:sz w:val="22"/>
                <w:szCs w:val="22"/>
              </w:rPr>
            </w:pPr>
            <w:ins w:id="73292"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29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294048DE" w14:textId="77777777" w:rsidR="00910219" w:rsidRPr="00910219" w:rsidRDefault="00910219" w:rsidP="00910219">
            <w:pPr>
              <w:spacing w:before="0" w:after="0" w:line="240" w:lineRule="auto"/>
              <w:jc w:val="center"/>
              <w:rPr>
                <w:ins w:id="73294" w:author="pete jones" w:date="2022-01-11T16:39:00Z"/>
                <w:rFonts w:ascii="Calibri" w:hAnsi="Calibri" w:cs="Calibri"/>
                <w:color w:val="000000"/>
                <w:sz w:val="22"/>
                <w:szCs w:val="22"/>
              </w:rPr>
            </w:pPr>
            <w:ins w:id="7329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9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23823B9" w14:textId="77777777" w:rsidR="00910219" w:rsidRPr="00910219" w:rsidRDefault="00910219" w:rsidP="00910219">
            <w:pPr>
              <w:spacing w:before="0" w:after="0" w:line="240" w:lineRule="auto"/>
              <w:jc w:val="center"/>
              <w:rPr>
                <w:ins w:id="73297" w:author="pete jones" w:date="2022-01-11T16:39:00Z"/>
                <w:rFonts w:ascii="Calibri" w:hAnsi="Calibri" w:cs="Calibri"/>
                <w:color w:val="000000"/>
                <w:sz w:val="22"/>
                <w:szCs w:val="22"/>
              </w:rPr>
            </w:pPr>
            <w:ins w:id="7329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299"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EBF3716" w14:textId="77777777" w:rsidR="00910219" w:rsidRPr="00910219" w:rsidRDefault="00910219" w:rsidP="00910219">
            <w:pPr>
              <w:spacing w:before="0" w:after="0" w:line="240" w:lineRule="auto"/>
              <w:jc w:val="center"/>
              <w:rPr>
                <w:ins w:id="73300" w:author="pete jones" w:date="2022-01-11T16:39:00Z"/>
                <w:rFonts w:ascii="Calibri" w:hAnsi="Calibri" w:cs="Calibri"/>
                <w:color w:val="000000"/>
                <w:sz w:val="22"/>
                <w:szCs w:val="22"/>
              </w:rPr>
            </w:pPr>
            <w:ins w:id="7330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0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8B140C0" w14:textId="77777777" w:rsidR="00910219" w:rsidRPr="00910219" w:rsidRDefault="00910219" w:rsidP="00910219">
            <w:pPr>
              <w:spacing w:before="0" w:after="0" w:line="240" w:lineRule="auto"/>
              <w:jc w:val="center"/>
              <w:rPr>
                <w:ins w:id="73303" w:author="pete jones" w:date="2022-01-11T16:39:00Z"/>
                <w:rFonts w:ascii="Calibri" w:hAnsi="Calibri" w:cs="Calibri"/>
                <w:color w:val="000000"/>
                <w:sz w:val="22"/>
                <w:szCs w:val="22"/>
              </w:rPr>
            </w:pPr>
            <w:ins w:id="7330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0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30DE5F5" w14:textId="77777777" w:rsidR="00910219" w:rsidRPr="00910219" w:rsidRDefault="00910219" w:rsidP="00910219">
            <w:pPr>
              <w:spacing w:before="0" w:after="0" w:line="240" w:lineRule="auto"/>
              <w:jc w:val="center"/>
              <w:rPr>
                <w:ins w:id="73306" w:author="pete jones" w:date="2022-01-11T16:39:00Z"/>
                <w:rFonts w:ascii="Calibri" w:hAnsi="Calibri" w:cs="Calibri"/>
                <w:color w:val="000000"/>
                <w:sz w:val="22"/>
                <w:szCs w:val="22"/>
              </w:rPr>
            </w:pPr>
            <w:ins w:id="7330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0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73BCA88" w14:textId="77777777" w:rsidR="00910219" w:rsidRPr="00910219" w:rsidRDefault="00910219" w:rsidP="00910219">
            <w:pPr>
              <w:spacing w:before="0" w:after="0" w:line="240" w:lineRule="auto"/>
              <w:jc w:val="center"/>
              <w:rPr>
                <w:ins w:id="73309" w:author="pete jones" w:date="2022-01-11T16:39:00Z"/>
                <w:rFonts w:ascii="Calibri" w:hAnsi="Calibri" w:cs="Calibri"/>
                <w:color w:val="000000"/>
                <w:sz w:val="22"/>
                <w:szCs w:val="22"/>
              </w:rPr>
            </w:pPr>
            <w:ins w:id="7331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1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BD5BE37" w14:textId="77777777" w:rsidR="00910219" w:rsidRPr="00910219" w:rsidRDefault="00910219" w:rsidP="00910219">
            <w:pPr>
              <w:spacing w:before="0" w:after="0" w:line="240" w:lineRule="auto"/>
              <w:jc w:val="center"/>
              <w:rPr>
                <w:ins w:id="73312" w:author="pete jones" w:date="2022-01-11T16:39:00Z"/>
                <w:rFonts w:ascii="Calibri" w:hAnsi="Calibri" w:cs="Calibri"/>
                <w:color w:val="000000"/>
                <w:sz w:val="22"/>
                <w:szCs w:val="22"/>
              </w:rPr>
            </w:pPr>
            <w:ins w:id="7331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1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1EF12BA" w14:textId="77777777" w:rsidR="00910219" w:rsidRPr="00910219" w:rsidRDefault="00910219" w:rsidP="00910219">
            <w:pPr>
              <w:spacing w:before="0" w:after="0" w:line="240" w:lineRule="auto"/>
              <w:jc w:val="center"/>
              <w:rPr>
                <w:ins w:id="73315" w:author="pete jones" w:date="2022-01-11T16:39:00Z"/>
                <w:rFonts w:ascii="Calibri" w:hAnsi="Calibri" w:cs="Calibri"/>
                <w:color w:val="000000"/>
                <w:sz w:val="22"/>
                <w:szCs w:val="22"/>
              </w:rPr>
            </w:pPr>
            <w:ins w:id="7331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1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BAE661A" w14:textId="77777777" w:rsidR="00910219" w:rsidRPr="00910219" w:rsidRDefault="00910219" w:rsidP="00910219">
            <w:pPr>
              <w:spacing w:before="0" w:after="0" w:line="240" w:lineRule="auto"/>
              <w:jc w:val="center"/>
              <w:rPr>
                <w:ins w:id="73318" w:author="pete jones" w:date="2022-01-11T16:39:00Z"/>
                <w:rFonts w:ascii="Calibri" w:hAnsi="Calibri" w:cs="Calibri"/>
                <w:color w:val="000000"/>
                <w:sz w:val="22"/>
                <w:szCs w:val="22"/>
              </w:rPr>
            </w:pPr>
            <w:ins w:id="7331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320"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5C8FC8F0" w14:textId="77777777" w:rsidR="00910219" w:rsidRPr="00910219" w:rsidRDefault="00910219" w:rsidP="00910219">
            <w:pPr>
              <w:spacing w:before="0" w:after="0" w:line="240" w:lineRule="auto"/>
              <w:jc w:val="center"/>
              <w:rPr>
                <w:ins w:id="73321" w:author="pete jones" w:date="2022-01-11T16:39:00Z"/>
                <w:rFonts w:ascii="Calibri" w:hAnsi="Calibri" w:cs="Calibri"/>
                <w:color w:val="000000"/>
                <w:sz w:val="22"/>
                <w:szCs w:val="22"/>
              </w:rPr>
            </w:pPr>
            <w:ins w:id="73322" w:author="pete jones" w:date="2022-01-11T16:39:00Z">
              <w:r w:rsidRPr="00910219">
                <w:rPr>
                  <w:rFonts w:ascii="Calibri" w:hAnsi="Calibri" w:cs="Calibri"/>
                  <w:color w:val="000000"/>
                  <w:sz w:val="22"/>
                  <w:szCs w:val="22"/>
                </w:rPr>
                <w:t> </w:t>
              </w:r>
            </w:ins>
          </w:p>
        </w:tc>
      </w:tr>
      <w:tr w:rsidR="00910219" w:rsidRPr="00910219" w14:paraId="07472329" w14:textId="77777777" w:rsidTr="00910219">
        <w:trPr>
          <w:trHeight w:val="300"/>
          <w:ins w:id="73323" w:author="pete jones" w:date="2022-01-11T16:39:00Z"/>
          <w:trPrChange w:id="73324"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325"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7CEA288" w14:textId="77777777" w:rsidR="00910219" w:rsidRPr="00910219" w:rsidRDefault="00910219" w:rsidP="00910219">
            <w:pPr>
              <w:spacing w:before="0" w:after="0" w:line="240" w:lineRule="auto"/>
              <w:jc w:val="center"/>
              <w:rPr>
                <w:ins w:id="73326" w:author="pete jones" w:date="2022-01-11T16:39:00Z"/>
                <w:rFonts w:ascii="Calibri" w:hAnsi="Calibri" w:cs="Calibri"/>
                <w:color w:val="000000"/>
                <w:sz w:val="22"/>
                <w:szCs w:val="22"/>
              </w:rPr>
            </w:pPr>
            <w:ins w:id="73327" w:author="pete jones" w:date="2022-01-11T16:39: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3328"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5D3E1A44" w14:textId="77777777" w:rsidR="00910219" w:rsidRPr="00910219" w:rsidRDefault="00910219" w:rsidP="00910219">
            <w:pPr>
              <w:spacing w:before="0" w:after="0" w:line="240" w:lineRule="auto"/>
              <w:jc w:val="left"/>
              <w:rPr>
                <w:ins w:id="73329" w:author="pete jones" w:date="2022-01-11T16:39:00Z"/>
                <w:rFonts w:ascii="Calibri" w:hAnsi="Calibri" w:cs="Calibri"/>
                <w:color w:val="000000"/>
                <w:sz w:val="22"/>
                <w:szCs w:val="22"/>
              </w:rPr>
            </w:pPr>
            <w:ins w:id="73330" w:author="pete jones" w:date="2022-01-11T16:39:00Z">
              <w:r w:rsidRPr="00910219">
                <w:rPr>
                  <w:rFonts w:ascii="Calibri" w:hAnsi="Calibri" w:cs="Calibri"/>
                  <w:color w:val="000000"/>
                  <w:sz w:val="22"/>
                  <w:szCs w:val="22"/>
                </w:rPr>
                <w:t>Yr1 breakdown</w:t>
              </w:r>
            </w:ins>
          </w:p>
        </w:tc>
        <w:tc>
          <w:tcPr>
            <w:tcW w:w="498" w:type="dxa"/>
            <w:tcBorders>
              <w:top w:val="nil"/>
              <w:left w:val="nil"/>
              <w:bottom w:val="single" w:sz="4" w:space="0" w:color="auto"/>
              <w:right w:val="single" w:sz="4" w:space="0" w:color="auto"/>
            </w:tcBorders>
            <w:shd w:val="clear" w:color="auto" w:fill="auto"/>
            <w:noWrap/>
            <w:vAlign w:val="bottom"/>
            <w:hideMark/>
            <w:tcPrChange w:id="7333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32827AE5" w14:textId="77777777" w:rsidR="00910219" w:rsidRPr="00910219" w:rsidRDefault="00910219" w:rsidP="00910219">
            <w:pPr>
              <w:spacing w:before="0" w:after="0" w:line="240" w:lineRule="auto"/>
              <w:jc w:val="center"/>
              <w:rPr>
                <w:ins w:id="73332" w:author="pete jones" w:date="2022-01-11T16:39:00Z"/>
                <w:rFonts w:ascii="Calibri" w:hAnsi="Calibri" w:cs="Calibri"/>
                <w:color w:val="000000"/>
                <w:sz w:val="22"/>
                <w:szCs w:val="22"/>
              </w:rPr>
            </w:pPr>
            <w:ins w:id="73333" w:author="pete jones" w:date="2022-01-11T16:39:00Z">
              <w:r w:rsidRPr="00910219">
                <w:rPr>
                  <w:rFonts w:ascii="Calibri" w:hAnsi="Calibri" w:cs="Calibri"/>
                  <w:color w:val="000000"/>
                  <w:sz w:val="22"/>
                  <w:szCs w:val="22"/>
                </w:rPr>
                <w:t> </w:t>
              </w:r>
            </w:ins>
          </w:p>
        </w:tc>
        <w:tc>
          <w:tcPr>
            <w:tcW w:w="551" w:type="dxa"/>
            <w:tcBorders>
              <w:top w:val="nil"/>
              <w:left w:val="nil"/>
              <w:bottom w:val="single" w:sz="4" w:space="0" w:color="auto"/>
              <w:right w:val="single" w:sz="4" w:space="0" w:color="auto"/>
            </w:tcBorders>
            <w:shd w:val="clear" w:color="auto" w:fill="auto"/>
            <w:noWrap/>
            <w:vAlign w:val="bottom"/>
            <w:hideMark/>
            <w:tcPrChange w:id="73334"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52B17503" w14:textId="77777777" w:rsidR="00910219" w:rsidRPr="00910219" w:rsidRDefault="00910219" w:rsidP="00910219">
            <w:pPr>
              <w:spacing w:before="0" w:after="0" w:line="240" w:lineRule="auto"/>
              <w:jc w:val="center"/>
              <w:rPr>
                <w:ins w:id="73335" w:author="pete jones" w:date="2022-01-11T16:39:00Z"/>
                <w:rFonts w:ascii="Calibri" w:hAnsi="Calibri" w:cs="Calibri"/>
                <w:color w:val="000000"/>
                <w:sz w:val="22"/>
                <w:szCs w:val="22"/>
              </w:rPr>
            </w:pPr>
            <w:ins w:id="73336" w:author="pete jones" w:date="2022-01-11T16:39:00Z">
              <w:r w:rsidRPr="00910219">
                <w:rPr>
                  <w:rFonts w:ascii="Calibri" w:hAnsi="Calibri" w:cs="Calibri"/>
                  <w:color w:val="000000"/>
                  <w:sz w:val="22"/>
                  <w:szCs w:val="22"/>
                </w:rPr>
                <w:t>120</w:t>
              </w:r>
            </w:ins>
          </w:p>
        </w:tc>
        <w:tc>
          <w:tcPr>
            <w:tcW w:w="498" w:type="dxa"/>
            <w:tcBorders>
              <w:top w:val="nil"/>
              <w:left w:val="nil"/>
              <w:bottom w:val="single" w:sz="4" w:space="0" w:color="auto"/>
              <w:right w:val="single" w:sz="4" w:space="0" w:color="auto"/>
            </w:tcBorders>
            <w:shd w:val="clear" w:color="auto" w:fill="auto"/>
            <w:noWrap/>
            <w:vAlign w:val="bottom"/>
            <w:hideMark/>
            <w:tcPrChange w:id="7333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7CE2DB6A" w14:textId="77777777" w:rsidR="00910219" w:rsidRPr="00910219" w:rsidRDefault="00910219" w:rsidP="00910219">
            <w:pPr>
              <w:spacing w:before="0" w:after="0" w:line="240" w:lineRule="auto"/>
              <w:jc w:val="center"/>
              <w:rPr>
                <w:ins w:id="73338" w:author="pete jones" w:date="2022-01-11T16:39:00Z"/>
                <w:rFonts w:ascii="Calibri" w:hAnsi="Calibri" w:cs="Calibri"/>
                <w:color w:val="000000"/>
                <w:sz w:val="22"/>
                <w:szCs w:val="22"/>
              </w:rPr>
            </w:pPr>
            <w:ins w:id="7333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4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6085DDB" w14:textId="77777777" w:rsidR="00910219" w:rsidRPr="00910219" w:rsidRDefault="00910219" w:rsidP="00910219">
            <w:pPr>
              <w:spacing w:before="0" w:after="0" w:line="240" w:lineRule="auto"/>
              <w:jc w:val="center"/>
              <w:rPr>
                <w:ins w:id="73341" w:author="pete jones" w:date="2022-01-11T16:39:00Z"/>
                <w:rFonts w:ascii="Calibri" w:hAnsi="Calibri" w:cs="Calibri"/>
                <w:color w:val="000000"/>
                <w:sz w:val="22"/>
                <w:szCs w:val="22"/>
              </w:rPr>
            </w:pPr>
            <w:ins w:id="7334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43"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A056736" w14:textId="77777777" w:rsidR="00910219" w:rsidRPr="00910219" w:rsidRDefault="00910219" w:rsidP="00910219">
            <w:pPr>
              <w:spacing w:before="0" w:after="0" w:line="240" w:lineRule="auto"/>
              <w:jc w:val="center"/>
              <w:rPr>
                <w:ins w:id="73344" w:author="pete jones" w:date="2022-01-11T16:39:00Z"/>
                <w:rFonts w:ascii="Calibri" w:hAnsi="Calibri" w:cs="Calibri"/>
                <w:color w:val="000000"/>
                <w:sz w:val="22"/>
                <w:szCs w:val="22"/>
              </w:rPr>
            </w:pPr>
            <w:ins w:id="7334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4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C55557D" w14:textId="77777777" w:rsidR="00910219" w:rsidRPr="00910219" w:rsidRDefault="00910219" w:rsidP="00910219">
            <w:pPr>
              <w:spacing w:before="0" w:after="0" w:line="240" w:lineRule="auto"/>
              <w:jc w:val="center"/>
              <w:rPr>
                <w:ins w:id="73347" w:author="pete jones" w:date="2022-01-11T16:39:00Z"/>
                <w:rFonts w:ascii="Calibri" w:hAnsi="Calibri" w:cs="Calibri"/>
                <w:color w:val="000000"/>
                <w:sz w:val="22"/>
                <w:szCs w:val="22"/>
              </w:rPr>
            </w:pPr>
            <w:ins w:id="7334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4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0BD7234" w14:textId="77777777" w:rsidR="00910219" w:rsidRPr="00910219" w:rsidRDefault="00910219" w:rsidP="00910219">
            <w:pPr>
              <w:spacing w:before="0" w:after="0" w:line="240" w:lineRule="auto"/>
              <w:jc w:val="center"/>
              <w:rPr>
                <w:ins w:id="73350" w:author="pete jones" w:date="2022-01-11T16:39:00Z"/>
                <w:rFonts w:ascii="Calibri" w:hAnsi="Calibri" w:cs="Calibri"/>
                <w:color w:val="000000"/>
                <w:sz w:val="22"/>
                <w:szCs w:val="22"/>
              </w:rPr>
            </w:pPr>
            <w:ins w:id="7335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5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ED30DE7" w14:textId="77777777" w:rsidR="00910219" w:rsidRPr="00910219" w:rsidRDefault="00910219" w:rsidP="00910219">
            <w:pPr>
              <w:spacing w:before="0" w:after="0" w:line="240" w:lineRule="auto"/>
              <w:jc w:val="center"/>
              <w:rPr>
                <w:ins w:id="73353" w:author="pete jones" w:date="2022-01-11T16:39:00Z"/>
                <w:rFonts w:ascii="Calibri" w:hAnsi="Calibri" w:cs="Calibri"/>
                <w:color w:val="000000"/>
                <w:sz w:val="22"/>
                <w:szCs w:val="22"/>
              </w:rPr>
            </w:pPr>
            <w:ins w:id="73354" w:author="pete jones" w:date="2022-01-11T16:39:00Z">
              <w:r w:rsidRPr="00910219">
                <w:rPr>
                  <w:rFonts w:ascii="Calibri" w:hAnsi="Calibri" w:cs="Calibri"/>
                  <w:color w:val="000000"/>
                  <w:sz w:val="22"/>
                  <w:szCs w:val="22"/>
                </w:rPr>
                <w:t>36</w:t>
              </w:r>
            </w:ins>
          </w:p>
        </w:tc>
        <w:tc>
          <w:tcPr>
            <w:tcW w:w="498" w:type="dxa"/>
            <w:tcBorders>
              <w:top w:val="nil"/>
              <w:left w:val="nil"/>
              <w:bottom w:val="single" w:sz="4" w:space="0" w:color="auto"/>
              <w:right w:val="single" w:sz="4" w:space="0" w:color="auto"/>
            </w:tcBorders>
            <w:shd w:val="clear" w:color="auto" w:fill="auto"/>
            <w:noWrap/>
            <w:vAlign w:val="bottom"/>
            <w:hideMark/>
            <w:tcPrChange w:id="7335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1C94F07" w14:textId="77777777" w:rsidR="00910219" w:rsidRPr="00910219" w:rsidRDefault="00910219" w:rsidP="00910219">
            <w:pPr>
              <w:spacing w:before="0" w:after="0" w:line="240" w:lineRule="auto"/>
              <w:jc w:val="center"/>
              <w:rPr>
                <w:ins w:id="73356" w:author="pete jones" w:date="2022-01-11T16:39:00Z"/>
                <w:rFonts w:ascii="Calibri" w:hAnsi="Calibri" w:cs="Calibri"/>
                <w:color w:val="000000"/>
                <w:sz w:val="22"/>
                <w:szCs w:val="22"/>
              </w:rPr>
            </w:pPr>
            <w:ins w:id="73357" w:author="pete jones" w:date="2022-01-11T16:39:00Z">
              <w:r w:rsidRPr="00910219">
                <w:rPr>
                  <w:rFonts w:ascii="Calibri" w:hAnsi="Calibri" w:cs="Calibri"/>
                  <w:color w:val="000000"/>
                  <w:sz w:val="22"/>
                  <w:szCs w:val="22"/>
                </w:rPr>
                <w:t>64</w:t>
              </w:r>
            </w:ins>
          </w:p>
        </w:tc>
        <w:tc>
          <w:tcPr>
            <w:tcW w:w="498" w:type="dxa"/>
            <w:tcBorders>
              <w:top w:val="nil"/>
              <w:left w:val="nil"/>
              <w:bottom w:val="single" w:sz="4" w:space="0" w:color="auto"/>
              <w:right w:val="single" w:sz="4" w:space="0" w:color="auto"/>
            </w:tcBorders>
            <w:shd w:val="clear" w:color="auto" w:fill="auto"/>
            <w:noWrap/>
            <w:vAlign w:val="bottom"/>
            <w:hideMark/>
            <w:tcPrChange w:id="7335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2E99FE8" w14:textId="77777777" w:rsidR="00910219" w:rsidRPr="00910219" w:rsidRDefault="00910219" w:rsidP="00910219">
            <w:pPr>
              <w:spacing w:before="0" w:after="0" w:line="240" w:lineRule="auto"/>
              <w:jc w:val="center"/>
              <w:rPr>
                <w:ins w:id="73359" w:author="pete jones" w:date="2022-01-11T16:39:00Z"/>
                <w:rFonts w:ascii="Calibri" w:hAnsi="Calibri" w:cs="Calibri"/>
                <w:color w:val="000000"/>
                <w:sz w:val="22"/>
                <w:szCs w:val="22"/>
              </w:rPr>
            </w:pPr>
            <w:ins w:id="73360" w:author="pete jones" w:date="2022-01-11T16:39:00Z">
              <w:r w:rsidRPr="00910219">
                <w:rPr>
                  <w:rFonts w:ascii="Calibri" w:hAnsi="Calibri" w:cs="Calibri"/>
                  <w:color w:val="000000"/>
                  <w:sz w:val="22"/>
                  <w:szCs w:val="22"/>
                </w:rPr>
                <w:t>58</w:t>
              </w:r>
            </w:ins>
          </w:p>
        </w:tc>
        <w:tc>
          <w:tcPr>
            <w:tcW w:w="498" w:type="dxa"/>
            <w:tcBorders>
              <w:top w:val="nil"/>
              <w:left w:val="nil"/>
              <w:bottom w:val="single" w:sz="4" w:space="0" w:color="auto"/>
              <w:right w:val="single" w:sz="4" w:space="0" w:color="auto"/>
            </w:tcBorders>
            <w:shd w:val="clear" w:color="auto" w:fill="auto"/>
            <w:noWrap/>
            <w:vAlign w:val="bottom"/>
            <w:hideMark/>
            <w:tcPrChange w:id="7336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7A82B05" w14:textId="77777777" w:rsidR="00910219" w:rsidRPr="00910219" w:rsidRDefault="00910219" w:rsidP="00910219">
            <w:pPr>
              <w:spacing w:before="0" w:after="0" w:line="240" w:lineRule="auto"/>
              <w:jc w:val="center"/>
              <w:rPr>
                <w:ins w:id="73362" w:author="pete jones" w:date="2022-01-11T16:39:00Z"/>
                <w:rFonts w:ascii="Calibri" w:hAnsi="Calibri" w:cs="Calibri"/>
                <w:color w:val="000000"/>
                <w:sz w:val="22"/>
                <w:szCs w:val="22"/>
              </w:rPr>
            </w:pPr>
            <w:ins w:id="73363" w:author="pete jones" w:date="2022-01-11T16:39:00Z">
              <w:r w:rsidRPr="00910219">
                <w:rPr>
                  <w:rFonts w:ascii="Calibri" w:hAnsi="Calibri" w:cs="Calibri"/>
                  <w:color w:val="000000"/>
                  <w:sz w:val="22"/>
                  <w:szCs w:val="22"/>
                </w:rPr>
                <w:t>5</w:t>
              </w:r>
            </w:ins>
          </w:p>
        </w:tc>
        <w:tc>
          <w:tcPr>
            <w:tcW w:w="498" w:type="dxa"/>
            <w:tcBorders>
              <w:top w:val="nil"/>
              <w:left w:val="nil"/>
              <w:bottom w:val="single" w:sz="4" w:space="0" w:color="auto"/>
              <w:right w:val="single" w:sz="8" w:space="0" w:color="auto"/>
            </w:tcBorders>
            <w:shd w:val="clear" w:color="auto" w:fill="auto"/>
            <w:noWrap/>
            <w:vAlign w:val="bottom"/>
            <w:hideMark/>
            <w:tcPrChange w:id="73364"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6987514F" w14:textId="77777777" w:rsidR="00910219" w:rsidRPr="00910219" w:rsidRDefault="00910219" w:rsidP="00910219">
            <w:pPr>
              <w:spacing w:before="0" w:after="0" w:line="240" w:lineRule="auto"/>
              <w:jc w:val="center"/>
              <w:rPr>
                <w:ins w:id="73365" w:author="pete jones" w:date="2022-01-11T16:39:00Z"/>
                <w:rFonts w:ascii="Calibri" w:hAnsi="Calibri" w:cs="Calibri"/>
                <w:color w:val="000000"/>
                <w:sz w:val="22"/>
                <w:szCs w:val="22"/>
              </w:rPr>
            </w:pPr>
            <w:ins w:id="73366" w:author="pete jones" w:date="2022-01-11T16:39:00Z">
              <w:r w:rsidRPr="00910219">
                <w:rPr>
                  <w:rFonts w:ascii="Calibri" w:hAnsi="Calibri" w:cs="Calibri"/>
                  <w:color w:val="000000"/>
                  <w:sz w:val="22"/>
                  <w:szCs w:val="22"/>
                </w:rPr>
                <w:t>37</w:t>
              </w:r>
            </w:ins>
          </w:p>
        </w:tc>
      </w:tr>
      <w:tr w:rsidR="00910219" w:rsidRPr="00910219" w14:paraId="11199350" w14:textId="77777777" w:rsidTr="00910219">
        <w:trPr>
          <w:trHeight w:val="300"/>
          <w:ins w:id="73367" w:author="pete jones" w:date="2022-01-11T16:39:00Z"/>
          <w:trPrChange w:id="73368"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369"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F1C9F1B" w14:textId="77777777" w:rsidR="00910219" w:rsidRPr="00910219" w:rsidRDefault="00910219" w:rsidP="00910219">
            <w:pPr>
              <w:spacing w:before="0" w:after="0" w:line="240" w:lineRule="auto"/>
              <w:jc w:val="center"/>
              <w:rPr>
                <w:ins w:id="73370" w:author="pete jones" w:date="2022-01-11T16:39:00Z"/>
                <w:rFonts w:ascii="Calibri" w:hAnsi="Calibri" w:cs="Calibri"/>
                <w:color w:val="000000"/>
                <w:sz w:val="22"/>
                <w:szCs w:val="22"/>
              </w:rPr>
            </w:pPr>
            <w:ins w:id="73371" w:author="pete jones" w:date="2022-01-11T16:39: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3372"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1810A607" w14:textId="77777777" w:rsidR="00910219" w:rsidRPr="00910219" w:rsidRDefault="00910219" w:rsidP="00910219">
            <w:pPr>
              <w:spacing w:before="0" w:after="0" w:line="240" w:lineRule="auto"/>
              <w:jc w:val="left"/>
              <w:rPr>
                <w:ins w:id="73373" w:author="pete jones" w:date="2022-01-11T16:39:00Z"/>
                <w:rFonts w:ascii="Calibri" w:hAnsi="Calibri" w:cs="Calibri"/>
                <w:color w:val="000000"/>
                <w:sz w:val="22"/>
                <w:szCs w:val="22"/>
              </w:rPr>
            </w:pPr>
            <w:ins w:id="73374" w:author="pete jones" w:date="2022-01-11T16:39:00Z">
              <w:r w:rsidRPr="00910219">
                <w:rPr>
                  <w:rFonts w:ascii="Calibri" w:hAnsi="Calibri" w:cs="Calibri"/>
                  <w:color w:val="000000"/>
                  <w:sz w:val="22"/>
                  <w:szCs w:val="22"/>
                </w:rPr>
                <w:t>Management and Management Science</w:t>
              </w:r>
            </w:ins>
          </w:p>
        </w:tc>
        <w:tc>
          <w:tcPr>
            <w:tcW w:w="498" w:type="dxa"/>
            <w:tcBorders>
              <w:top w:val="nil"/>
              <w:left w:val="nil"/>
              <w:bottom w:val="single" w:sz="4" w:space="0" w:color="auto"/>
              <w:right w:val="single" w:sz="4" w:space="0" w:color="auto"/>
            </w:tcBorders>
            <w:shd w:val="clear" w:color="auto" w:fill="auto"/>
            <w:noWrap/>
            <w:vAlign w:val="bottom"/>
            <w:hideMark/>
            <w:tcPrChange w:id="7337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1BE1E81" w14:textId="77777777" w:rsidR="00910219" w:rsidRPr="00910219" w:rsidRDefault="00910219" w:rsidP="00910219">
            <w:pPr>
              <w:spacing w:before="0" w:after="0" w:line="240" w:lineRule="auto"/>
              <w:jc w:val="center"/>
              <w:rPr>
                <w:ins w:id="73376" w:author="pete jones" w:date="2022-01-11T16:39:00Z"/>
                <w:rFonts w:ascii="Calibri" w:hAnsi="Calibri" w:cs="Calibri"/>
                <w:color w:val="000000"/>
                <w:sz w:val="22"/>
                <w:szCs w:val="22"/>
              </w:rPr>
            </w:pPr>
            <w:ins w:id="73377"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3378"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05A50B0A" w14:textId="77777777" w:rsidR="00910219" w:rsidRPr="00910219" w:rsidRDefault="00910219" w:rsidP="00910219">
            <w:pPr>
              <w:spacing w:before="0" w:after="0" w:line="240" w:lineRule="auto"/>
              <w:jc w:val="center"/>
              <w:rPr>
                <w:ins w:id="73379" w:author="pete jones" w:date="2022-01-11T16:39:00Z"/>
                <w:rFonts w:ascii="Calibri" w:hAnsi="Calibri" w:cs="Calibri"/>
                <w:color w:val="000000"/>
                <w:sz w:val="22"/>
                <w:szCs w:val="22"/>
              </w:rPr>
            </w:pPr>
            <w:ins w:id="73380"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38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27A53FBF" w14:textId="77777777" w:rsidR="00910219" w:rsidRPr="00910219" w:rsidRDefault="00910219" w:rsidP="00910219">
            <w:pPr>
              <w:spacing w:before="0" w:after="0" w:line="240" w:lineRule="auto"/>
              <w:jc w:val="center"/>
              <w:rPr>
                <w:ins w:id="73382" w:author="pete jones" w:date="2022-01-11T16:39:00Z"/>
                <w:rFonts w:ascii="Calibri" w:hAnsi="Calibri" w:cs="Calibri"/>
                <w:color w:val="000000"/>
                <w:sz w:val="22"/>
                <w:szCs w:val="22"/>
              </w:rPr>
            </w:pPr>
            <w:ins w:id="7338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8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098B564F" w14:textId="77777777" w:rsidR="00910219" w:rsidRPr="00910219" w:rsidRDefault="00910219" w:rsidP="00910219">
            <w:pPr>
              <w:spacing w:before="0" w:after="0" w:line="240" w:lineRule="auto"/>
              <w:jc w:val="center"/>
              <w:rPr>
                <w:ins w:id="73385" w:author="pete jones" w:date="2022-01-11T16:39:00Z"/>
                <w:rFonts w:ascii="Calibri" w:hAnsi="Calibri" w:cs="Calibri"/>
                <w:color w:val="000000"/>
                <w:sz w:val="22"/>
                <w:szCs w:val="22"/>
              </w:rPr>
            </w:pPr>
            <w:ins w:id="7338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87"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17AD8F6" w14:textId="77777777" w:rsidR="00910219" w:rsidRPr="00910219" w:rsidRDefault="00910219" w:rsidP="00910219">
            <w:pPr>
              <w:spacing w:before="0" w:after="0" w:line="240" w:lineRule="auto"/>
              <w:jc w:val="center"/>
              <w:rPr>
                <w:ins w:id="73388" w:author="pete jones" w:date="2022-01-11T16:39:00Z"/>
                <w:rFonts w:ascii="Calibri" w:hAnsi="Calibri" w:cs="Calibri"/>
                <w:color w:val="000000"/>
                <w:sz w:val="22"/>
                <w:szCs w:val="22"/>
              </w:rPr>
            </w:pPr>
            <w:ins w:id="7338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9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0E21B0D" w14:textId="77777777" w:rsidR="00910219" w:rsidRPr="00910219" w:rsidRDefault="00910219" w:rsidP="00910219">
            <w:pPr>
              <w:spacing w:before="0" w:after="0" w:line="240" w:lineRule="auto"/>
              <w:jc w:val="center"/>
              <w:rPr>
                <w:ins w:id="73391" w:author="pete jones" w:date="2022-01-11T16:39:00Z"/>
                <w:rFonts w:ascii="Calibri" w:hAnsi="Calibri" w:cs="Calibri"/>
                <w:color w:val="000000"/>
                <w:sz w:val="22"/>
                <w:szCs w:val="22"/>
              </w:rPr>
            </w:pPr>
            <w:ins w:id="7339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9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D3498B8" w14:textId="77777777" w:rsidR="00910219" w:rsidRPr="00910219" w:rsidRDefault="00910219" w:rsidP="00910219">
            <w:pPr>
              <w:spacing w:before="0" w:after="0" w:line="240" w:lineRule="auto"/>
              <w:jc w:val="center"/>
              <w:rPr>
                <w:ins w:id="73394" w:author="pete jones" w:date="2022-01-11T16:39:00Z"/>
                <w:rFonts w:ascii="Calibri" w:hAnsi="Calibri" w:cs="Calibri"/>
                <w:color w:val="000000"/>
                <w:sz w:val="22"/>
                <w:szCs w:val="22"/>
              </w:rPr>
            </w:pPr>
            <w:ins w:id="7339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9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5D379E7" w14:textId="77777777" w:rsidR="00910219" w:rsidRPr="00910219" w:rsidRDefault="00910219" w:rsidP="00910219">
            <w:pPr>
              <w:spacing w:before="0" w:after="0" w:line="240" w:lineRule="auto"/>
              <w:jc w:val="center"/>
              <w:rPr>
                <w:ins w:id="73397" w:author="pete jones" w:date="2022-01-11T16:39:00Z"/>
                <w:rFonts w:ascii="Calibri" w:hAnsi="Calibri" w:cs="Calibri"/>
                <w:color w:val="000000"/>
                <w:sz w:val="22"/>
                <w:szCs w:val="22"/>
              </w:rPr>
            </w:pPr>
            <w:ins w:id="7339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39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CF84918" w14:textId="77777777" w:rsidR="00910219" w:rsidRPr="00910219" w:rsidRDefault="00910219" w:rsidP="00910219">
            <w:pPr>
              <w:spacing w:before="0" w:after="0" w:line="240" w:lineRule="auto"/>
              <w:jc w:val="center"/>
              <w:rPr>
                <w:ins w:id="73400" w:author="pete jones" w:date="2022-01-11T16:39:00Z"/>
                <w:rFonts w:ascii="Calibri" w:hAnsi="Calibri" w:cs="Calibri"/>
                <w:color w:val="000000"/>
                <w:sz w:val="22"/>
                <w:szCs w:val="22"/>
              </w:rPr>
            </w:pPr>
            <w:ins w:id="7340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0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C18DDB4" w14:textId="77777777" w:rsidR="00910219" w:rsidRPr="00910219" w:rsidRDefault="00910219" w:rsidP="00910219">
            <w:pPr>
              <w:spacing w:before="0" w:after="0" w:line="240" w:lineRule="auto"/>
              <w:jc w:val="center"/>
              <w:rPr>
                <w:ins w:id="73403" w:author="pete jones" w:date="2022-01-11T16:39:00Z"/>
                <w:rFonts w:ascii="Calibri" w:hAnsi="Calibri" w:cs="Calibri"/>
                <w:color w:val="000000"/>
                <w:sz w:val="22"/>
                <w:szCs w:val="22"/>
              </w:rPr>
            </w:pPr>
            <w:ins w:id="7340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0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0FE473D" w14:textId="77777777" w:rsidR="00910219" w:rsidRPr="00910219" w:rsidRDefault="00910219" w:rsidP="00910219">
            <w:pPr>
              <w:spacing w:before="0" w:after="0" w:line="240" w:lineRule="auto"/>
              <w:jc w:val="center"/>
              <w:rPr>
                <w:ins w:id="73406" w:author="pete jones" w:date="2022-01-11T16:39:00Z"/>
                <w:rFonts w:ascii="Calibri" w:hAnsi="Calibri" w:cs="Calibri"/>
                <w:color w:val="000000"/>
                <w:sz w:val="22"/>
                <w:szCs w:val="22"/>
              </w:rPr>
            </w:pPr>
            <w:ins w:id="7340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408"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15FFCAF3" w14:textId="77777777" w:rsidR="00910219" w:rsidRPr="00910219" w:rsidRDefault="00910219" w:rsidP="00910219">
            <w:pPr>
              <w:spacing w:before="0" w:after="0" w:line="240" w:lineRule="auto"/>
              <w:jc w:val="center"/>
              <w:rPr>
                <w:ins w:id="73409" w:author="pete jones" w:date="2022-01-11T16:39:00Z"/>
                <w:rFonts w:ascii="Calibri" w:hAnsi="Calibri" w:cs="Calibri"/>
                <w:color w:val="000000"/>
                <w:sz w:val="22"/>
                <w:szCs w:val="22"/>
              </w:rPr>
            </w:pPr>
            <w:ins w:id="73410" w:author="pete jones" w:date="2022-01-11T16:39:00Z">
              <w:r w:rsidRPr="00910219">
                <w:rPr>
                  <w:rFonts w:ascii="Calibri" w:hAnsi="Calibri" w:cs="Calibri"/>
                  <w:color w:val="000000"/>
                  <w:sz w:val="22"/>
                  <w:szCs w:val="22"/>
                </w:rPr>
                <w:t> </w:t>
              </w:r>
            </w:ins>
          </w:p>
        </w:tc>
      </w:tr>
      <w:tr w:rsidR="00910219" w:rsidRPr="00910219" w14:paraId="6F42E591" w14:textId="77777777" w:rsidTr="00910219">
        <w:trPr>
          <w:trHeight w:val="300"/>
          <w:ins w:id="73411" w:author="pete jones" w:date="2022-01-11T16:39:00Z"/>
          <w:trPrChange w:id="73412"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413"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D351F09" w14:textId="77777777" w:rsidR="00910219" w:rsidRPr="00910219" w:rsidRDefault="00910219" w:rsidP="00910219">
            <w:pPr>
              <w:spacing w:before="0" w:after="0" w:line="240" w:lineRule="auto"/>
              <w:jc w:val="center"/>
              <w:rPr>
                <w:ins w:id="73414" w:author="pete jones" w:date="2022-01-11T16:39:00Z"/>
                <w:rFonts w:ascii="Calibri" w:hAnsi="Calibri" w:cs="Calibri"/>
                <w:color w:val="000000"/>
                <w:sz w:val="22"/>
                <w:szCs w:val="22"/>
              </w:rPr>
            </w:pPr>
            <w:ins w:id="73415" w:author="pete jones" w:date="2022-01-11T16:39: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3416"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19F44DE0" w14:textId="77777777" w:rsidR="00910219" w:rsidRPr="00910219" w:rsidRDefault="00910219" w:rsidP="00910219">
            <w:pPr>
              <w:spacing w:before="0" w:after="0" w:line="240" w:lineRule="auto"/>
              <w:jc w:val="left"/>
              <w:rPr>
                <w:ins w:id="73417" w:author="pete jones" w:date="2022-01-11T16:39:00Z"/>
                <w:rFonts w:ascii="Calibri" w:hAnsi="Calibri" w:cs="Calibri"/>
                <w:color w:val="000000"/>
                <w:sz w:val="22"/>
                <w:szCs w:val="22"/>
              </w:rPr>
            </w:pPr>
            <w:ins w:id="73418" w:author="pete jones" w:date="2022-01-11T16:39:00Z">
              <w:r w:rsidRPr="00910219">
                <w:rPr>
                  <w:rFonts w:ascii="Calibri" w:hAnsi="Calibri" w:cs="Calibri"/>
                  <w:color w:val="000000"/>
                  <w:sz w:val="22"/>
                  <w:szCs w:val="22"/>
                </w:rPr>
                <w:t>Introduction to Mechanical Engineering Design</w:t>
              </w:r>
            </w:ins>
          </w:p>
        </w:tc>
        <w:tc>
          <w:tcPr>
            <w:tcW w:w="498" w:type="dxa"/>
            <w:tcBorders>
              <w:top w:val="nil"/>
              <w:left w:val="nil"/>
              <w:bottom w:val="single" w:sz="4" w:space="0" w:color="auto"/>
              <w:right w:val="single" w:sz="4" w:space="0" w:color="auto"/>
            </w:tcBorders>
            <w:shd w:val="clear" w:color="auto" w:fill="auto"/>
            <w:noWrap/>
            <w:vAlign w:val="bottom"/>
            <w:hideMark/>
            <w:tcPrChange w:id="7341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4C5C474B" w14:textId="77777777" w:rsidR="00910219" w:rsidRPr="00910219" w:rsidRDefault="00910219" w:rsidP="00910219">
            <w:pPr>
              <w:spacing w:before="0" w:after="0" w:line="240" w:lineRule="auto"/>
              <w:jc w:val="center"/>
              <w:rPr>
                <w:ins w:id="73420" w:author="pete jones" w:date="2022-01-11T16:39:00Z"/>
                <w:rFonts w:ascii="Calibri" w:hAnsi="Calibri" w:cs="Calibri"/>
                <w:color w:val="000000"/>
                <w:sz w:val="22"/>
                <w:szCs w:val="22"/>
              </w:rPr>
            </w:pPr>
            <w:ins w:id="73421"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3422"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0B27D593" w14:textId="77777777" w:rsidR="00910219" w:rsidRPr="00910219" w:rsidRDefault="00910219" w:rsidP="00910219">
            <w:pPr>
              <w:spacing w:before="0" w:after="0" w:line="240" w:lineRule="auto"/>
              <w:jc w:val="center"/>
              <w:rPr>
                <w:ins w:id="73423" w:author="pete jones" w:date="2022-01-11T16:39:00Z"/>
                <w:rFonts w:ascii="Calibri" w:hAnsi="Calibri" w:cs="Calibri"/>
                <w:color w:val="000000"/>
                <w:sz w:val="22"/>
                <w:szCs w:val="22"/>
              </w:rPr>
            </w:pPr>
            <w:ins w:id="73424"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42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2392D44" w14:textId="77777777" w:rsidR="00910219" w:rsidRPr="00910219" w:rsidRDefault="00910219" w:rsidP="00910219">
            <w:pPr>
              <w:spacing w:before="0" w:after="0" w:line="240" w:lineRule="auto"/>
              <w:jc w:val="center"/>
              <w:rPr>
                <w:ins w:id="73426" w:author="pete jones" w:date="2022-01-11T16:39:00Z"/>
                <w:rFonts w:ascii="Calibri" w:hAnsi="Calibri" w:cs="Calibri"/>
                <w:color w:val="000000"/>
                <w:sz w:val="22"/>
                <w:szCs w:val="22"/>
              </w:rPr>
            </w:pPr>
            <w:ins w:id="7342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2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68A3A68" w14:textId="77777777" w:rsidR="00910219" w:rsidRPr="00910219" w:rsidRDefault="00910219" w:rsidP="00910219">
            <w:pPr>
              <w:spacing w:before="0" w:after="0" w:line="240" w:lineRule="auto"/>
              <w:jc w:val="center"/>
              <w:rPr>
                <w:ins w:id="73429" w:author="pete jones" w:date="2022-01-11T16:39:00Z"/>
                <w:rFonts w:ascii="Calibri" w:hAnsi="Calibri" w:cs="Calibri"/>
                <w:color w:val="000000"/>
                <w:sz w:val="22"/>
                <w:szCs w:val="22"/>
              </w:rPr>
            </w:pPr>
            <w:ins w:id="7343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31"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FEF842A" w14:textId="77777777" w:rsidR="00910219" w:rsidRPr="00910219" w:rsidRDefault="00910219" w:rsidP="00910219">
            <w:pPr>
              <w:spacing w:before="0" w:after="0" w:line="240" w:lineRule="auto"/>
              <w:jc w:val="center"/>
              <w:rPr>
                <w:ins w:id="73432" w:author="pete jones" w:date="2022-01-11T16:39:00Z"/>
                <w:rFonts w:ascii="Calibri" w:hAnsi="Calibri" w:cs="Calibri"/>
                <w:color w:val="000000"/>
                <w:sz w:val="22"/>
                <w:szCs w:val="22"/>
              </w:rPr>
            </w:pPr>
            <w:ins w:id="7343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3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2AE3E09" w14:textId="77777777" w:rsidR="00910219" w:rsidRPr="00910219" w:rsidRDefault="00910219" w:rsidP="00910219">
            <w:pPr>
              <w:spacing w:before="0" w:after="0" w:line="240" w:lineRule="auto"/>
              <w:jc w:val="center"/>
              <w:rPr>
                <w:ins w:id="73435" w:author="pete jones" w:date="2022-01-11T16:39:00Z"/>
                <w:rFonts w:ascii="Calibri" w:hAnsi="Calibri" w:cs="Calibri"/>
                <w:color w:val="000000"/>
                <w:sz w:val="22"/>
                <w:szCs w:val="22"/>
              </w:rPr>
            </w:pPr>
            <w:ins w:id="7343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3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18EC600" w14:textId="77777777" w:rsidR="00910219" w:rsidRPr="00910219" w:rsidRDefault="00910219" w:rsidP="00910219">
            <w:pPr>
              <w:spacing w:before="0" w:after="0" w:line="240" w:lineRule="auto"/>
              <w:jc w:val="center"/>
              <w:rPr>
                <w:ins w:id="73438" w:author="pete jones" w:date="2022-01-11T16:39:00Z"/>
                <w:rFonts w:ascii="Calibri" w:hAnsi="Calibri" w:cs="Calibri"/>
                <w:color w:val="000000"/>
                <w:sz w:val="22"/>
                <w:szCs w:val="22"/>
              </w:rPr>
            </w:pPr>
            <w:ins w:id="7343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4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D4EA299" w14:textId="77777777" w:rsidR="00910219" w:rsidRPr="00910219" w:rsidRDefault="00910219" w:rsidP="00910219">
            <w:pPr>
              <w:spacing w:before="0" w:after="0" w:line="240" w:lineRule="auto"/>
              <w:jc w:val="center"/>
              <w:rPr>
                <w:ins w:id="73441" w:author="pete jones" w:date="2022-01-11T16:39:00Z"/>
                <w:rFonts w:ascii="Calibri" w:hAnsi="Calibri" w:cs="Calibri"/>
                <w:color w:val="000000"/>
                <w:sz w:val="22"/>
                <w:szCs w:val="22"/>
              </w:rPr>
            </w:pPr>
            <w:ins w:id="7344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4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CC0B50E" w14:textId="77777777" w:rsidR="00910219" w:rsidRPr="00910219" w:rsidRDefault="00910219" w:rsidP="00910219">
            <w:pPr>
              <w:spacing w:before="0" w:after="0" w:line="240" w:lineRule="auto"/>
              <w:jc w:val="center"/>
              <w:rPr>
                <w:ins w:id="73444" w:author="pete jones" w:date="2022-01-11T16:39:00Z"/>
                <w:rFonts w:ascii="Calibri" w:hAnsi="Calibri" w:cs="Calibri"/>
                <w:color w:val="000000"/>
                <w:sz w:val="22"/>
                <w:szCs w:val="22"/>
              </w:rPr>
            </w:pPr>
            <w:ins w:id="7344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4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7EEA77C" w14:textId="77777777" w:rsidR="00910219" w:rsidRPr="00910219" w:rsidRDefault="00910219" w:rsidP="00910219">
            <w:pPr>
              <w:spacing w:before="0" w:after="0" w:line="240" w:lineRule="auto"/>
              <w:jc w:val="center"/>
              <w:rPr>
                <w:ins w:id="73447" w:author="pete jones" w:date="2022-01-11T16:39:00Z"/>
                <w:rFonts w:ascii="Calibri" w:hAnsi="Calibri" w:cs="Calibri"/>
                <w:color w:val="000000"/>
                <w:sz w:val="22"/>
                <w:szCs w:val="22"/>
              </w:rPr>
            </w:pPr>
            <w:ins w:id="7344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4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99C323E" w14:textId="77777777" w:rsidR="00910219" w:rsidRPr="00910219" w:rsidRDefault="00910219" w:rsidP="00910219">
            <w:pPr>
              <w:spacing w:before="0" w:after="0" w:line="240" w:lineRule="auto"/>
              <w:jc w:val="center"/>
              <w:rPr>
                <w:ins w:id="73450" w:author="pete jones" w:date="2022-01-11T16:39:00Z"/>
                <w:rFonts w:ascii="Calibri" w:hAnsi="Calibri" w:cs="Calibri"/>
                <w:color w:val="000000"/>
                <w:sz w:val="22"/>
                <w:szCs w:val="22"/>
              </w:rPr>
            </w:pPr>
            <w:ins w:id="7345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452"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1840211C" w14:textId="77777777" w:rsidR="00910219" w:rsidRPr="00910219" w:rsidRDefault="00910219" w:rsidP="00910219">
            <w:pPr>
              <w:spacing w:before="0" w:after="0" w:line="240" w:lineRule="auto"/>
              <w:jc w:val="center"/>
              <w:rPr>
                <w:ins w:id="73453" w:author="pete jones" w:date="2022-01-11T16:39:00Z"/>
                <w:rFonts w:ascii="Calibri" w:hAnsi="Calibri" w:cs="Calibri"/>
                <w:color w:val="000000"/>
                <w:sz w:val="22"/>
                <w:szCs w:val="22"/>
              </w:rPr>
            </w:pPr>
            <w:ins w:id="73454" w:author="pete jones" w:date="2022-01-11T16:39:00Z">
              <w:r w:rsidRPr="00910219">
                <w:rPr>
                  <w:rFonts w:ascii="Calibri" w:hAnsi="Calibri" w:cs="Calibri"/>
                  <w:color w:val="000000"/>
                  <w:sz w:val="22"/>
                  <w:szCs w:val="22"/>
                </w:rPr>
                <w:t> </w:t>
              </w:r>
            </w:ins>
          </w:p>
        </w:tc>
      </w:tr>
      <w:tr w:rsidR="00910219" w:rsidRPr="00910219" w14:paraId="79AC1C9D" w14:textId="77777777" w:rsidTr="00910219">
        <w:trPr>
          <w:trHeight w:val="300"/>
          <w:ins w:id="73455" w:author="pete jones" w:date="2022-01-11T16:39:00Z"/>
          <w:trPrChange w:id="73456"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457"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746DE6EE" w14:textId="77777777" w:rsidR="00910219" w:rsidRPr="00910219" w:rsidRDefault="00910219" w:rsidP="00910219">
            <w:pPr>
              <w:spacing w:before="0" w:after="0" w:line="240" w:lineRule="auto"/>
              <w:jc w:val="center"/>
              <w:rPr>
                <w:ins w:id="73458" w:author="pete jones" w:date="2022-01-11T16:39:00Z"/>
                <w:rFonts w:ascii="Calibri" w:hAnsi="Calibri" w:cs="Calibri"/>
                <w:color w:val="000000"/>
                <w:sz w:val="22"/>
                <w:szCs w:val="22"/>
              </w:rPr>
            </w:pPr>
            <w:ins w:id="73459" w:author="pete jones" w:date="2022-01-11T16:39: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3460"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37413105" w14:textId="77777777" w:rsidR="00910219" w:rsidRPr="00910219" w:rsidRDefault="00910219" w:rsidP="00910219">
            <w:pPr>
              <w:spacing w:before="0" w:after="0" w:line="240" w:lineRule="auto"/>
              <w:jc w:val="left"/>
              <w:rPr>
                <w:ins w:id="73461" w:author="pete jones" w:date="2022-01-11T16:39:00Z"/>
                <w:rFonts w:ascii="Calibri" w:hAnsi="Calibri" w:cs="Calibri"/>
                <w:color w:val="000000"/>
                <w:sz w:val="22"/>
                <w:szCs w:val="22"/>
              </w:rPr>
            </w:pPr>
            <w:ins w:id="73462" w:author="pete jones" w:date="2022-01-11T16:39:00Z">
              <w:r w:rsidRPr="00910219">
                <w:rPr>
                  <w:rFonts w:ascii="Calibri" w:hAnsi="Calibri" w:cs="Calibri"/>
                  <w:color w:val="000000"/>
                  <w:sz w:val="22"/>
                  <w:szCs w:val="22"/>
                </w:rPr>
                <w:t>Control Engineering</w:t>
              </w:r>
            </w:ins>
          </w:p>
        </w:tc>
        <w:tc>
          <w:tcPr>
            <w:tcW w:w="498" w:type="dxa"/>
            <w:tcBorders>
              <w:top w:val="nil"/>
              <w:left w:val="nil"/>
              <w:bottom w:val="single" w:sz="4" w:space="0" w:color="auto"/>
              <w:right w:val="single" w:sz="4" w:space="0" w:color="auto"/>
            </w:tcBorders>
            <w:shd w:val="clear" w:color="auto" w:fill="auto"/>
            <w:noWrap/>
            <w:vAlign w:val="bottom"/>
            <w:hideMark/>
            <w:tcPrChange w:id="7346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B0270B2" w14:textId="77777777" w:rsidR="00910219" w:rsidRPr="00910219" w:rsidRDefault="00910219" w:rsidP="00910219">
            <w:pPr>
              <w:spacing w:before="0" w:after="0" w:line="240" w:lineRule="auto"/>
              <w:jc w:val="center"/>
              <w:rPr>
                <w:ins w:id="73464" w:author="pete jones" w:date="2022-01-11T16:39:00Z"/>
                <w:rFonts w:ascii="Calibri" w:hAnsi="Calibri" w:cs="Calibri"/>
                <w:color w:val="000000"/>
                <w:sz w:val="22"/>
                <w:szCs w:val="22"/>
              </w:rPr>
            </w:pPr>
            <w:ins w:id="73465" w:author="pete jones" w:date="2022-01-11T16:39:00Z">
              <w:r w:rsidRPr="00910219">
                <w:rPr>
                  <w:rFonts w:ascii="Calibri" w:hAnsi="Calibri" w:cs="Calibri"/>
                  <w:color w:val="000000"/>
                  <w:sz w:val="22"/>
                  <w:szCs w:val="22"/>
                </w:rPr>
                <w:t>S</w:t>
              </w:r>
            </w:ins>
          </w:p>
        </w:tc>
        <w:tc>
          <w:tcPr>
            <w:tcW w:w="551" w:type="dxa"/>
            <w:tcBorders>
              <w:top w:val="nil"/>
              <w:left w:val="nil"/>
              <w:bottom w:val="single" w:sz="4" w:space="0" w:color="auto"/>
              <w:right w:val="single" w:sz="4" w:space="0" w:color="auto"/>
            </w:tcBorders>
            <w:shd w:val="clear" w:color="auto" w:fill="auto"/>
            <w:noWrap/>
            <w:vAlign w:val="bottom"/>
            <w:hideMark/>
            <w:tcPrChange w:id="73466"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07AA3B61" w14:textId="77777777" w:rsidR="00910219" w:rsidRPr="00910219" w:rsidRDefault="00910219" w:rsidP="00910219">
            <w:pPr>
              <w:spacing w:before="0" w:after="0" w:line="240" w:lineRule="auto"/>
              <w:jc w:val="center"/>
              <w:rPr>
                <w:ins w:id="73467" w:author="pete jones" w:date="2022-01-11T16:39:00Z"/>
                <w:rFonts w:ascii="Calibri" w:hAnsi="Calibri" w:cs="Calibri"/>
                <w:color w:val="000000"/>
                <w:sz w:val="22"/>
                <w:szCs w:val="22"/>
              </w:rPr>
            </w:pPr>
            <w:ins w:id="73468"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46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28B49C21" w14:textId="77777777" w:rsidR="00910219" w:rsidRPr="00910219" w:rsidRDefault="00910219" w:rsidP="00910219">
            <w:pPr>
              <w:spacing w:before="0" w:after="0" w:line="240" w:lineRule="auto"/>
              <w:jc w:val="center"/>
              <w:rPr>
                <w:ins w:id="73470" w:author="pete jones" w:date="2022-01-11T16:39:00Z"/>
                <w:rFonts w:ascii="Calibri" w:hAnsi="Calibri" w:cs="Calibri"/>
                <w:color w:val="000000"/>
                <w:sz w:val="22"/>
                <w:szCs w:val="22"/>
              </w:rPr>
            </w:pPr>
            <w:ins w:id="7347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7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3D6780E" w14:textId="77777777" w:rsidR="00910219" w:rsidRPr="00910219" w:rsidRDefault="00910219" w:rsidP="00910219">
            <w:pPr>
              <w:spacing w:before="0" w:after="0" w:line="240" w:lineRule="auto"/>
              <w:jc w:val="center"/>
              <w:rPr>
                <w:ins w:id="73473" w:author="pete jones" w:date="2022-01-11T16:39:00Z"/>
                <w:rFonts w:ascii="Calibri" w:hAnsi="Calibri" w:cs="Calibri"/>
                <w:color w:val="000000"/>
                <w:sz w:val="22"/>
                <w:szCs w:val="22"/>
              </w:rPr>
            </w:pPr>
            <w:ins w:id="7347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75"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5C8714D" w14:textId="77777777" w:rsidR="00910219" w:rsidRPr="00910219" w:rsidRDefault="00910219" w:rsidP="00910219">
            <w:pPr>
              <w:spacing w:before="0" w:after="0" w:line="240" w:lineRule="auto"/>
              <w:jc w:val="center"/>
              <w:rPr>
                <w:ins w:id="73476" w:author="pete jones" w:date="2022-01-11T16:39:00Z"/>
                <w:rFonts w:ascii="Calibri" w:hAnsi="Calibri" w:cs="Calibri"/>
                <w:color w:val="000000"/>
                <w:sz w:val="22"/>
                <w:szCs w:val="22"/>
              </w:rPr>
            </w:pPr>
            <w:ins w:id="7347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7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5AF6400" w14:textId="77777777" w:rsidR="00910219" w:rsidRPr="00910219" w:rsidRDefault="00910219" w:rsidP="00910219">
            <w:pPr>
              <w:spacing w:before="0" w:after="0" w:line="240" w:lineRule="auto"/>
              <w:jc w:val="center"/>
              <w:rPr>
                <w:ins w:id="73479" w:author="pete jones" w:date="2022-01-11T16:39:00Z"/>
                <w:rFonts w:ascii="Calibri" w:hAnsi="Calibri" w:cs="Calibri"/>
                <w:color w:val="000000"/>
                <w:sz w:val="22"/>
                <w:szCs w:val="22"/>
              </w:rPr>
            </w:pPr>
            <w:ins w:id="7348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8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49C235A" w14:textId="77777777" w:rsidR="00910219" w:rsidRPr="00910219" w:rsidRDefault="00910219" w:rsidP="00910219">
            <w:pPr>
              <w:spacing w:before="0" w:after="0" w:line="240" w:lineRule="auto"/>
              <w:jc w:val="center"/>
              <w:rPr>
                <w:ins w:id="73482" w:author="pete jones" w:date="2022-01-11T16:39:00Z"/>
                <w:rFonts w:ascii="Calibri" w:hAnsi="Calibri" w:cs="Calibri"/>
                <w:color w:val="000000"/>
                <w:sz w:val="22"/>
                <w:szCs w:val="22"/>
              </w:rPr>
            </w:pPr>
            <w:ins w:id="7348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8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504F4E3" w14:textId="77777777" w:rsidR="00910219" w:rsidRPr="00910219" w:rsidRDefault="00910219" w:rsidP="00910219">
            <w:pPr>
              <w:spacing w:before="0" w:after="0" w:line="240" w:lineRule="auto"/>
              <w:jc w:val="center"/>
              <w:rPr>
                <w:ins w:id="73485" w:author="pete jones" w:date="2022-01-11T16:39:00Z"/>
                <w:rFonts w:ascii="Calibri" w:hAnsi="Calibri" w:cs="Calibri"/>
                <w:color w:val="000000"/>
                <w:sz w:val="22"/>
                <w:szCs w:val="22"/>
              </w:rPr>
            </w:pPr>
            <w:ins w:id="7348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8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A335CFD" w14:textId="77777777" w:rsidR="00910219" w:rsidRPr="00910219" w:rsidRDefault="00910219" w:rsidP="00910219">
            <w:pPr>
              <w:spacing w:before="0" w:after="0" w:line="240" w:lineRule="auto"/>
              <w:jc w:val="center"/>
              <w:rPr>
                <w:ins w:id="73488" w:author="pete jones" w:date="2022-01-11T16:39:00Z"/>
                <w:rFonts w:ascii="Calibri" w:hAnsi="Calibri" w:cs="Calibri"/>
                <w:color w:val="000000"/>
                <w:sz w:val="22"/>
                <w:szCs w:val="22"/>
              </w:rPr>
            </w:pPr>
            <w:ins w:id="7348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9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F833C6A" w14:textId="77777777" w:rsidR="00910219" w:rsidRPr="00910219" w:rsidRDefault="00910219" w:rsidP="00910219">
            <w:pPr>
              <w:spacing w:before="0" w:after="0" w:line="240" w:lineRule="auto"/>
              <w:jc w:val="center"/>
              <w:rPr>
                <w:ins w:id="73491" w:author="pete jones" w:date="2022-01-11T16:39:00Z"/>
                <w:rFonts w:ascii="Calibri" w:hAnsi="Calibri" w:cs="Calibri"/>
                <w:color w:val="000000"/>
                <w:sz w:val="22"/>
                <w:szCs w:val="22"/>
              </w:rPr>
            </w:pPr>
            <w:ins w:id="7349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49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8B17492" w14:textId="77777777" w:rsidR="00910219" w:rsidRPr="00910219" w:rsidRDefault="00910219" w:rsidP="00910219">
            <w:pPr>
              <w:spacing w:before="0" w:after="0" w:line="240" w:lineRule="auto"/>
              <w:jc w:val="center"/>
              <w:rPr>
                <w:ins w:id="73494" w:author="pete jones" w:date="2022-01-11T16:39:00Z"/>
                <w:rFonts w:ascii="Calibri" w:hAnsi="Calibri" w:cs="Calibri"/>
                <w:color w:val="000000"/>
                <w:sz w:val="22"/>
                <w:szCs w:val="22"/>
              </w:rPr>
            </w:pPr>
            <w:ins w:id="7349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496"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1AD1B226" w14:textId="77777777" w:rsidR="00910219" w:rsidRPr="00910219" w:rsidRDefault="00910219" w:rsidP="00910219">
            <w:pPr>
              <w:spacing w:before="0" w:after="0" w:line="240" w:lineRule="auto"/>
              <w:jc w:val="center"/>
              <w:rPr>
                <w:ins w:id="73497" w:author="pete jones" w:date="2022-01-11T16:39:00Z"/>
                <w:rFonts w:ascii="Calibri" w:hAnsi="Calibri" w:cs="Calibri"/>
                <w:color w:val="000000"/>
                <w:sz w:val="22"/>
                <w:szCs w:val="22"/>
              </w:rPr>
            </w:pPr>
            <w:ins w:id="73498" w:author="pete jones" w:date="2022-01-11T16:39:00Z">
              <w:r w:rsidRPr="00910219">
                <w:rPr>
                  <w:rFonts w:ascii="Calibri" w:hAnsi="Calibri" w:cs="Calibri"/>
                  <w:color w:val="000000"/>
                  <w:sz w:val="22"/>
                  <w:szCs w:val="22"/>
                </w:rPr>
                <w:t> </w:t>
              </w:r>
            </w:ins>
          </w:p>
        </w:tc>
      </w:tr>
      <w:tr w:rsidR="00910219" w:rsidRPr="00910219" w14:paraId="1A040CF2" w14:textId="77777777" w:rsidTr="00910219">
        <w:trPr>
          <w:trHeight w:val="300"/>
          <w:ins w:id="73499" w:author="pete jones" w:date="2022-01-11T16:39:00Z"/>
          <w:trPrChange w:id="73500"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501"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AD2B7CF" w14:textId="77777777" w:rsidR="00910219" w:rsidRPr="00910219" w:rsidRDefault="00910219" w:rsidP="00910219">
            <w:pPr>
              <w:spacing w:before="0" w:after="0" w:line="240" w:lineRule="auto"/>
              <w:jc w:val="center"/>
              <w:rPr>
                <w:ins w:id="73502" w:author="pete jones" w:date="2022-01-11T16:39:00Z"/>
                <w:rFonts w:ascii="Calibri" w:hAnsi="Calibri" w:cs="Calibri"/>
                <w:color w:val="000000"/>
                <w:sz w:val="22"/>
                <w:szCs w:val="22"/>
              </w:rPr>
            </w:pPr>
            <w:ins w:id="73503" w:author="pete jones" w:date="2022-01-11T16:39:00Z">
              <w:r w:rsidRPr="00910219">
                <w:rPr>
                  <w:rFonts w:ascii="Calibri" w:hAnsi="Calibri" w:cs="Calibri"/>
                  <w:color w:val="000000"/>
                  <w:sz w:val="22"/>
                  <w:szCs w:val="22"/>
                </w:rPr>
                <w:lastRenderedPageBreak/>
                <w:t>5</w:t>
              </w:r>
            </w:ins>
          </w:p>
        </w:tc>
        <w:tc>
          <w:tcPr>
            <w:tcW w:w="5536" w:type="dxa"/>
            <w:tcBorders>
              <w:top w:val="nil"/>
              <w:left w:val="nil"/>
              <w:bottom w:val="single" w:sz="4" w:space="0" w:color="auto"/>
              <w:right w:val="single" w:sz="8" w:space="0" w:color="auto"/>
            </w:tcBorders>
            <w:shd w:val="clear" w:color="auto" w:fill="auto"/>
            <w:noWrap/>
            <w:vAlign w:val="bottom"/>
            <w:hideMark/>
            <w:tcPrChange w:id="73504"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60E254F1" w14:textId="77777777" w:rsidR="00910219" w:rsidRPr="00910219" w:rsidRDefault="00910219" w:rsidP="00910219">
            <w:pPr>
              <w:spacing w:before="0" w:after="0" w:line="240" w:lineRule="auto"/>
              <w:jc w:val="left"/>
              <w:rPr>
                <w:ins w:id="73505" w:author="pete jones" w:date="2022-01-11T16:39:00Z"/>
                <w:rFonts w:ascii="Calibri" w:hAnsi="Calibri" w:cs="Calibri"/>
                <w:color w:val="000000"/>
                <w:sz w:val="22"/>
                <w:szCs w:val="22"/>
              </w:rPr>
            </w:pPr>
            <w:ins w:id="73506" w:author="pete jones" w:date="2022-01-11T16:39:00Z">
              <w:r w:rsidRPr="00910219">
                <w:rPr>
                  <w:rFonts w:ascii="Calibri" w:hAnsi="Calibri" w:cs="Calibri"/>
                  <w:color w:val="000000"/>
                  <w:sz w:val="22"/>
                  <w:szCs w:val="22"/>
                </w:rPr>
                <w:t>Structures</w:t>
              </w:r>
            </w:ins>
          </w:p>
        </w:tc>
        <w:tc>
          <w:tcPr>
            <w:tcW w:w="498" w:type="dxa"/>
            <w:tcBorders>
              <w:top w:val="nil"/>
              <w:left w:val="nil"/>
              <w:bottom w:val="single" w:sz="4" w:space="0" w:color="auto"/>
              <w:right w:val="single" w:sz="4" w:space="0" w:color="auto"/>
            </w:tcBorders>
            <w:shd w:val="clear" w:color="auto" w:fill="auto"/>
            <w:noWrap/>
            <w:vAlign w:val="bottom"/>
            <w:hideMark/>
            <w:tcPrChange w:id="7350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65E18C19" w14:textId="77777777" w:rsidR="00910219" w:rsidRPr="00910219" w:rsidRDefault="00910219" w:rsidP="00910219">
            <w:pPr>
              <w:spacing w:before="0" w:after="0" w:line="240" w:lineRule="auto"/>
              <w:jc w:val="center"/>
              <w:rPr>
                <w:ins w:id="73508" w:author="pete jones" w:date="2022-01-11T16:39:00Z"/>
                <w:rFonts w:ascii="Calibri" w:hAnsi="Calibri" w:cs="Calibri"/>
                <w:color w:val="000000"/>
                <w:sz w:val="22"/>
                <w:szCs w:val="22"/>
              </w:rPr>
            </w:pPr>
            <w:ins w:id="73509" w:author="pete jones" w:date="2022-01-11T16:39:00Z">
              <w:r w:rsidRPr="00910219">
                <w:rPr>
                  <w:rFonts w:ascii="Calibri" w:hAnsi="Calibri" w:cs="Calibri"/>
                  <w:color w:val="000000"/>
                  <w:sz w:val="22"/>
                  <w:szCs w:val="22"/>
                </w:rPr>
                <w:t>S</w:t>
              </w:r>
            </w:ins>
          </w:p>
        </w:tc>
        <w:tc>
          <w:tcPr>
            <w:tcW w:w="551" w:type="dxa"/>
            <w:tcBorders>
              <w:top w:val="nil"/>
              <w:left w:val="nil"/>
              <w:bottom w:val="single" w:sz="4" w:space="0" w:color="auto"/>
              <w:right w:val="single" w:sz="4" w:space="0" w:color="auto"/>
            </w:tcBorders>
            <w:shd w:val="clear" w:color="auto" w:fill="auto"/>
            <w:noWrap/>
            <w:vAlign w:val="bottom"/>
            <w:hideMark/>
            <w:tcPrChange w:id="73510"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18C8802A" w14:textId="77777777" w:rsidR="00910219" w:rsidRPr="00910219" w:rsidRDefault="00910219" w:rsidP="00910219">
            <w:pPr>
              <w:spacing w:before="0" w:after="0" w:line="240" w:lineRule="auto"/>
              <w:jc w:val="center"/>
              <w:rPr>
                <w:ins w:id="73511" w:author="pete jones" w:date="2022-01-11T16:39:00Z"/>
                <w:rFonts w:ascii="Calibri" w:hAnsi="Calibri" w:cs="Calibri"/>
                <w:color w:val="000000"/>
                <w:sz w:val="22"/>
                <w:szCs w:val="22"/>
              </w:rPr>
            </w:pPr>
            <w:ins w:id="73512"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51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EE98001" w14:textId="77777777" w:rsidR="00910219" w:rsidRPr="00910219" w:rsidRDefault="00910219" w:rsidP="00910219">
            <w:pPr>
              <w:spacing w:before="0" w:after="0" w:line="240" w:lineRule="auto"/>
              <w:jc w:val="center"/>
              <w:rPr>
                <w:ins w:id="73514" w:author="pete jones" w:date="2022-01-11T16:39:00Z"/>
                <w:rFonts w:ascii="Calibri" w:hAnsi="Calibri" w:cs="Calibri"/>
                <w:color w:val="000000"/>
                <w:sz w:val="22"/>
                <w:szCs w:val="22"/>
              </w:rPr>
            </w:pPr>
            <w:ins w:id="7351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1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EE0A1C5" w14:textId="77777777" w:rsidR="00910219" w:rsidRPr="00910219" w:rsidRDefault="00910219" w:rsidP="00910219">
            <w:pPr>
              <w:spacing w:before="0" w:after="0" w:line="240" w:lineRule="auto"/>
              <w:jc w:val="center"/>
              <w:rPr>
                <w:ins w:id="73517" w:author="pete jones" w:date="2022-01-11T16:39:00Z"/>
                <w:rFonts w:ascii="Calibri" w:hAnsi="Calibri" w:cs="Calibri"/>
                <w:color w:val="000000"/>
                <w:sz w:val="22"/>
                <w:szCs w:val="22"/>
              </w:rPr>
            </w:pPr>
            <w:ins w:id="7351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19"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AAAE2A0" w14:textId="77777777" w:rsidR="00910219" w:rsidRPr="00910219" w:rsidRDefault="00910219" w:rsidP="00910219">
            <w:pPr>
              <w:spacing w:before="0" w:after="0" w:line="240" w:lineRule="auto"/>
              <w:jc w:val="center"/>
              <w:rPr>
                <w:ins w:id="73520" w:author="pete jones" w:date="2022-01-11T16:39:00Z"/>
                <w:rFonts w:ascii="Calibri" w:hAnsi="Calibri" w:cs="Calibri"/>
                <w:color w:val="000000"/>
                <w:sz w:val="22"/>
                <w:szCs w:val="22"/>
              </w:rPr>
            </w:pPr>
            <w:ins w:id="7352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2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18C4E8B9" w14:textId="77777777" w:rsidR="00910219" w:rsidRPr="00910219" w:rsidRDefault="00910219" w:rsidP="00910219">
            <w:pPr>
              <w:spacing w:before="0" w:after="0" w:line="240" w:lineRule="auto"/>
              <w:jc w:val="center"/>
              <w:rPr>
                <w:ins w:id="73523" w:author="pete jones" w:date="2022-01-11T16:39:00Z"/>
                <w:rFonts w:ascii="Calibri" w:hAnsi="Calibri" w:cs="Calibri"/>
                <w:color w:val="000000"/>
                <w:sz w:val="22"/>
                <w:szCs w:val="22"/>
              </w:rPr>
            </w:pPr>
            <w:ins w:id="7352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2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520B774" w14:textId="77777777" w:rsidR="00910219" w:rsidRPr="00910219" w:rsidRDefault="00910219" w:rsidP="00910219">
            <w:pPr>
              <w:spacing w:before="0" w:after="0" w:line="240" w:lineRule="auto"/>
              <w:jc w:val="center"/>
              <w:rPr>
                <w:ins w:id="73526" w:author="pete jones" w:date="2022-01-11T16:39:00Z"/>
                <w:rFonts w:ascii="Calibri" w:hAnsi="Calibri" w:cs="Calibri"/>
                <w:color w:val="000000"/>
                <w:sz w:val="22"/>
                <w:szCs w:val="22"/>
              </w:rPr>
            </w:pPr>
            <w:ins w:id="7352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2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32ACA76" w14:textId="77777777" w:rsidR="00910219" w:rsidRPr="00910219" w:rsidRDefault="00910219" w:rsidP="00910219">
            <w:pPr>
              <w:spacing w:before="0" w:after="0" w:line="240" w:lineRule="auto"/>
              <w:jc w:val="center"/>
              <w:rPr>
                <w:ins w:id="73529" w:author="pete jones" w:date="2022-01-11T16:39:00Z"/>
                <w:rFonts w:ascii="Calibri" w:hAnsi="Calibri" w:cs="Calibri"/>
                <w:color w:val="000000"/>
                <w:sz w:val="22"/>
                <w:szCs w:val="22"/>
              </w:rPr>
            </w:pPr>
            <w:ins w:id="7353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3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BA5EB3A" w14:textId="77777777" w:rsidR="00910219" w:rsidRPr="00910219" w:rsidRDefault="00910219" w:rsidP="00910219">
            <w:pPr>
              <w:spacing w:before="0" w:after="0" w:line="240" w:lineRule="auto"/>
              <w:jc w:val="center"/>
              <w:rPr>
                <w:ins w:id="73532" w:author="pete jones" w:date="2022-01-11T16:39:00Z"/>
                <w:rFonts w:ascii="Calibri" w:hAnsi="Calibri" w:cs="Calibri"/>
                <w:color w:val="000000"/>
                <w:sz w:val="22"/>
                <w:szCs w:val="22"/>
              </w:rPr>
            </w:pPr>
            <w:ins w:id="7353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3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73E1286" w14:textId="77777777" w:rsidR="00910219" w:rsidRPr="00910219" w:rsidRDefault="00910219" w:rsidP="00910219">
            <w:pPr>
              <w:spacing w:before="0" w:after="0" w:line="240" w:lineRule="auto"/>
              <w:jc w:val="center"/>
              <w:rPr>
                <w:ins w:id="73535" w:author="pete jones" w:date="2022-01-11T16:39:00Z"/>
                <w:rFonts w:ascii="Calibri" w:hAnsi="Calibri" w:cs="Calibri"/>
                <w:color w:val="000000"/>
                <w:sz w:val="22"/>
                <w:szCs w:val="22"/>
              </w:rPr>
            </w:pPr>
            <w:ins w:id="7353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3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3595B4D" w14:textId="77777777" w:rsidR="00910219" w:rsidRPr="00910219" w:rsidRDefault="00910219" w:rsidP="00910219">
            <w:pPr>
              <w:spacing w:before="0" w:after="0" w:line="240" w:lineRule="auto"/>
              <w:jc w:val="center"/>
              <w:rPr>
                <w:ins w:id="73538" w:author="pete jones" w:date="2022-01-11T16:39:00Z"/>
                <w:rFonts w:ascii="Calibri" w:hAnsi="Calibri" w:cs="Calibri"/>
                <w:color w:val="000000"/>
                <w:sz w:val="22"/>
                <w:szCs w:val="22"/>
              </w:rPr>
            </w:pPr>
            <w:ins w:id="7353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540"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66104A6C" w14:textId="77777777" w:rsidR="00910219" w:rsidRPr="00910219" w:rsidRDefault="00910219" w:rsidP="00910219">
            <w:pPr>
              <w:spacing w:before="0" w:after="0" w:line="240" w:lineRule="auto"/>
              <w:jc w:val="center"/>
              <w:rPr>
                <w:ins w:id="73541" w:author="pete jones" w:date="2022-01-11T16:39:00Z"/>
                <w:rFonts w:ascii="Calibri" w:hAnsi="Calibri" w:cs="Calibri"/>
                <w:color w:val="000000"/>
                <w:sz w:val="22"/>
                <w:szCs w:val="22"/>
              </w:rPr>
            </w:pPr>
            <w:ins w:id="73542" w:author="pete jones" w:date="2022-01-11T16:39:00Z">
              <w:r w:rsidRPr="00910219">
                <w:rPr>
                  <w:rFonts w:ascii="Calibri" w:hAnsi="Calibri" w:cs="Calibri"/>
                  <w:color w:val="000000"/>
                  <w:sz w:val="22"/>
                  <w:szCs w:val="22"/>
                </w:rPr>
                <w:t> </w:t>
              </w:r>
            </w:ins>
          </w:p>
        </w:tc>
      </w:tr>
      <w:tr w:rsidR="00910219" w:rsidRPr="00910219" w14:paraId="6F0E7D73" w14:textId="77777777" w:rsidTr="00910219">
        <w:trPr>
          <w:trHeight w:val="300"/>
          <w:ins w:id="73543" w:author="pete jones" w:date="2022-01-11T16:39:00Z"/>
          <w:trPrChange w:id="73544"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545"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8714F1F" w14:textId="77777777" w:rsidR="00910219" w:rsidRPr="00910219" w:rsidRDefault="00910219" w:rsidP="00910219">
            <w:pPr>
              <w:spacing w:before="0" w:after="0" w:line="240" w:lineRule="auto"/>
              <w:jc w:val="center"/>
              <w:rPr>
                <w:ins w:id="73546" w:author="pete jones" w:date="2022-01-11T16:39:00Z"/>
                <w:rFonts w:ascii="Calibri" w:hAnsi="Calibri" w:cs="Calibri"/>
                <w:color w:val="000000"/>
                <w:sz w:val="22"/>
                <w:szCs w:val="22"/>
              </w:rPr>
            </w:pPr>
            <w:ins w:id="73547" w:author="pete jones" w:date="2022-01-11T16:39: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3548"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1DF51C60" w14:textId="77777777" w:rsidR="00910219" w:rsidRPr="00910219" w:rsidRDefault="00910219" w:rsidP="00910219">
            <w:pPr>
              <w:spacing w:before="0" w:after="0" w:line="240" w:lineRule="auto"/>
              <w:jc w:val="left"/>
              <w:rPr>
                <w:ins w:id="73549" w:author="pete jones" w:date="2022-01-11T16:39:00Z"/>
                <w:rFonts w:ascii="Calibri" w:hAnsi="Calibri" w:cs="Calibri"/>
                <w:color w:val="000000"/>
                <w:sz w:val="22"/>
                <w:szCs w:val="22"/>
              </w:rPr>
            </w:pPr>
            <w:ins w:id="73550" w:author="pete jones" w:date="2022-01-11T16:39:00Z">
              <w:r w:rsidRPr="00910219">
                <w:rPr>
                  <w:rFonts w:ascii="Calibri" w:hAnsi="Calibri" w:cs="Calibri"/>
                  <w:color w:val="000000"/>
                  <w:sz w:val="22"/>
                  <w:szCs w:val="22"/>
                </w:rPr>
                <w:t>Mathematical Modelling of Engineering Systems</w:t>
              </w:r>
            </w:ins>
          </w:p>
        </w:tc>
        <w:tc>
          <w:tcPr>
            <w:tcW w:w="498" w:type="dxa"/>
            <w:tcBorders>
              <w:top w:val="nil"/>
              <w:left w:val="nil"/>
              <w:bottom w:val="single" w:sz="4" w:space="0" w:color="auto"/>
              <w:right w:val="single" w:sz="4" w:space="0" w:color="auto"/>
            </w:tcBorders>
            <w:shd w:val="clear" w:color="auto" w:fill="auto"/>
            <w:noWrap/>
            <w:vAlign w:val="bottom"/>
            <w:hideMark/>
            <w:tcPrChange w:id="7355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F4E469F" w14:textId="77777777" w:rsidR="00910219" w:rsidRPr="00910219" w:rsidRDefault="00910219" w:rsidP="00910219">
            <w:pPr>
              <w:spacing w:before="0" w:after="0" w:line="240" w:lineRule="auto"/>
              <w:jc w:val="center"/>
              <w:rPr>
                <w:ins w:id="73552" w:author="pete jones" w:date="2022-01-11T16:39:00Z"/>
                <w:rFonts w:ascii="Calibri" w:hAnsi="Calibri" w:cs="Calibri"/>
                <w:color w:val="000000"/>
                <w:sz w:val="22"/>
                <w:szCs w:val="22"/>
              </w:rPr>
            </w:pPr>
            <w:ins w:id="73553" w:author="pete jones" w:date="2022-01-11T16:39:00Z">
              <w:r w:rsidRPr="00910219">
                <w:rPr>
                  <w:rFonts w:ascii="Calibri" w:hAnsi="Calibri" w:cs="Calibri"/>
                  <w:color w:val="000000"/>
                  <w:sz w:val="22"/>
                  <w:szCs w:val="22"/>
                </w:rPr>
                <w:t>M</w:t>
              </w:r>
            </w:ins>
          </w:p>
        </w:tc>
        <w:tc>
          <w:tcPr>
            <w:tcW w:w="551" w:type="dxa"/>
            <w:tcBorders>
              <w:top w:val="nil"/>
              <w:left w:val="nil"/>
              <w:bottom w:val="single" w:sz="4" w:space="0" w:color="auto"/>
              <w:right w:val="single" w:sz="4" w:space="0" w:color="auto"/>
            </w:tcBorders>
            <w:shd w:val="clear" w:color="auto" w:fill="auto"/>
            <w:noWrap/>
            <w:vAlign w:val="bottom"/>
            <w:hideMark/>
            <w:tcPrChange w:id="73554"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58F820FF" w14:textId="77777777" w:rsidR="00910219" w:rsidRPr="00910219" w:rsidRDefault="00910219" w:rsidP="00910219">
            <w:pPr>
              <w:spacing w:before="0" w:after="0" w:line="240" w:lineRule="auto"/>
              <w:jc w:val="center"/>
              <w:rPr>
                <w:ins w:id="73555" w:author="pete jones" w:date="2022-01-11T16:39:00Z"/>
                <w:rFonts w:ascii="Calibri" w:hAnsi="Calibri" w:cs="Calibri"/>
                <w:color w:val="000000"/>
                <w:sz w:val="22"/>
                <w:szCs w:val="22"/>
              </w:rPr>
            </w:pPr>
            <w:ins w:id="73556"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55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4216AB4E" w14:textId="77777777" w:rsidR="00910219" w:rsidRPr="00910219" w:rsidRDefault="00910219" w:rsidP="00910219">
            <w:pPr>
              <w:spacing w:before="0" w:after="0" w:line="240" w:lineRule="auto"/>
              <w:jc w:val="center"/>
              <w:rPr>
                <w:ins w:id="73558" w:author="pete jones" w:date="2022-01-11T16:39:00Z"/>
                <w:rFonts w:ascii="Calibri" w:hAnsi="Calibri" w:cs="Calibri"/>
                <w:color w:val="000000"/>
                <w:sz w:val="22"/>
                <w:szCs w:val="22"/>
              </w:rPr>
            </w:pPr>
            <w:ins w:id="7355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6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AB6B2EA" w14:textId="77777777" w:rsidR="00910219" w:rsidRPr="00910219" w:rsidRDefault="00910219" w:rsidP="00910219">
            <w:pPr>
              <w:spacing w:before="0" w:after="0" w:line="240" w:lineRule="auto"/>
              <w:jc w:val="center"/>
              <w:rPr>
                <w:ins w:id="73561" w:author="pete jones" w:date="2022-01-11T16:39:00Z"/>
                <w:rFonts w:ascii="Calibri" w:hAnsi="Calibri" w:cs="Calibri"/>
                <w:color w:val="000000"/>
                <w:sz w:val="22"/>
                <w:szCs w:val="22"/>
              </w:rPr>
            </w:pPr>
            <w:ins w:id="7356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63"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DFAA435" w14:textId="77777777" w:rsidR="00910219" w:rsidRPr="00910219" w:rsidRDefault="00910219" w:rsidP="00910219">
            <w:pPr>
              <w:spacing w:before="0" w:after="0" w:line="240" w:lineRule="auto"/>
              <w:jc w:val="center"/>
              <w:rPr>
                <w:ins w:id="73564" w:author="pete jones" w:date="2022-01-11T16:39:00Z"/>
                <w:rFonts w:ascii="Calibri" w:hAnsi="Calibri" w:cs="Calibri"/>
                <w:color w:val="000000"/>
                <w:sz w:val="22"/>
                <w:szCs w:val="22"/>
              </w:rPr>
            </w:pPr>
            <w:ins w:id="7356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6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37A5FFE" w14:textId="77777777" w:rsidR="00910219" w:rsidRPr="00910219" w:rsidRDefault="00910219" w:rsidP="00910219">
            <w:pPr>
              <w:spacing w:before="0" w:after="0" w:line="240" w:lineRule="auto"/>
              <w:jc w:val="center"/>
              <w:rPr>
                <w:ins w:id="73567" w:author="pete jones" w:date="2022-01-11T16:39:00Z"/>
                <w:rFonts w:ascii="Calibri" w:hAnsi="Calibri" w:cs="Calibri"/>
                <w:color w:val="000000"/>
                <w:sz w:val="22"/>
                <w:szCs w:val="22"/>
              </w:rPr>
            </w:pPr>
            <w:ins w:id="7356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6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8C16BD7" w14:textId="77777777" w:rsidR="00910219" w:rsidRPr="00910219" w:rsidRDefault="00910219" w:rsidP="00910219">
            <w:pPr>
              <w:spacing w:before="0" w:after="0" w:line="240" w:lineRule="auto"/>
              <w:jc w:val="center"/>
              <w:rPr>
                <w:ins w:id="73570" w:author="pete jones" w:date="2022-01-11T16:39:00Z"/>
                <w:rFonts w:ascii="Calibri" w:hAnsi="Calibri" w:cs="Calibri"/>
                <w:color w:val="000000"/>
                <w:sz w:val="22"/>
                <w:szCs w:val="22"/>
              </w:rPr>
            </w:pPr>
            <w:ins w:id="7357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7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F52E568" w14:textId="77777777" w:rsidR="00910219" w:rsidRPr="00910219" w:rsidRDefault="00910219" w:rsidP="00910219">
            <w:pPr>
              <w:spacing w:before="0" w:after="0" w:line="240" w:lineRule="auto"/>
              <w:jc w:val="center"/>
              <w:rPr>
                <w:ins w:id="73573" w:author="pete jones" w:date="2022-01-11T16:39:00Z"/>
                <w:rFonts w:ascii="Calibri" w:hAnsi="Calibri" w:cs="Calibri"/>
                <w:color w:val="000000"/>
                <w:sz w:val="22"/>
                <w:szCs w:val="22"/>
              </w:rPr>
            </w:pPr>
            <w:ins w:id="7357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7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A379980" w14:textId="77777777" w:rsidR="00910219" w:rsidRPr="00910219" w:rsidRDefault="00910219" w:rsidP="00910219">
            <w:pPr>
              <w:spacing w:before="0" w:after="0" w:line="240" w:lineRule="auto"/>
              <w:jc w:val="center"/>
              <w:rPr>
                <w:ins w:id="73576" w:author="pete jones" w:date="2022-01-11T16:39:00Z"/>
                <w:rFonts w:ascii="Calibri" w:hAnsi="Calibri" w:cs="Calibri"/>
                <w:color w:val="000000"/>
                <w:sz w:val="22"/>
                <w:szCs w:val="22"/>
              </w:rPr>
            </w:pPr>
            <w:ins w:id="7357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7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208B1B8" w14:textId="77777777" w:rsidR="00910219" w:rsidRPr="00910219" w:rsidRDefault="00910219" w:rsidP="00910219">
            <w:pPr>
              <w:spacing w:before="0" w:after="0" w:line="240" w:lineRule="auto"/>
              <w:jc w:val="center"/>
              <w:rPr>
                <w:ins w:id="73579" w:author="pete jones" w:date="2022-01-11T16:39:00Z"/>
                <w:rFonts w:ascii="Calibri" w:hAnsi="Calibri" w:cs="Calibri"/>
                <w:color w:val="000000"/>
                <w:sz w:val="22"/>
                <w:szCs w:val="22"/>
              </w:rPr>
            </w:pPr>
            <w:ins w:id="7358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58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296C11A" w14:textId="77777777" w:rsidR="00910219" w:rsidRPr="00910219" w:rsidRDefault="00910219" w:rsidP="00910219">
            <w:pPr>
              <w:spacing w:before="0" w:after="0" w:line="240" w:lineRule="auto"/>
              <w:jc w:val="center"/>
              <w:rPr>
                <w:ins w:id="73582" w:author="pete jones" w:date="2022-01-11T16:39:00Z"/>
                <w:rFonts w:ascii="Calibri" w:hAnsi="Calibri" w:cs="Calibri"/>
                <w:color w:val="000000"/>
                <w:sz w:val="22"/>
                <w:szCs w:val="22"/>
              </w:rPr>
            </w:pPr>
            <w:ins w:id="7358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584"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5C7AD371" w14:textId="77777777" w:rsidR="00910219" w:rsidRPr="00910219" w:rsidRDefault="00910219" w:rsidP="00910219">
            <w:pPr>
              <w:spacing w:before="0" w:after="0" w:line="240" w:lineRule="auto"/>
              <w:jc w:val="center"/>
              <w:rPr>
                <w:ins w:id="73585" w:author="pete jones" w:date="2022-01-11T16:39:00Z"/>
                <w:rFonts w:ascii="Calibri" w:hAnsi="Calibri" w:cs="Calibri"/>
                <w:color w:val="000000"/>
                <w:sz w:val="22"/>
                <w:szCs w:val="22"/>
              </w:rPr>
            </w:pPr>
            <w:ins w:id="73586" w:author="pete jones" w:date="2022-01-11T16:39:00Z">
              <w:r w:rsidRPr="00910219">
                <w:rPr>
                  <w:rFonts w:ascii="Calibri" w:hAnsi="Calibri" w:cs="Calibri"/>
                  <w:color w:val="000000"/>
                  <w:sz w:val="22"/>
                  <w:szCs w:val="22"/>
                </w:rPr>
                <w:t> </w:t>
              </w:r>
            </w:ins>
          </w:p>
        </w:tc>
      </w:tr>
      <w:tr w:rsidR="00910219" w:rsidRPr="00910219" w14:paraId="2252D341" w14:textId="77777777" w:rsidTr="00910219">
        <w:trPr>
          <w:trHeight w:val="300"/>
          <w:ins w:id="73587" w:author="pete jones" w:date="2022-01-11T16:39:00Z"/>
          <w:trPrChange w:id="73588"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589"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9EF9818" w14:textId="77777777" w:rsidR="00910219" w:rsidRPr="00910219" w:rsidRDefault="00910219" w:rsidP="00910219">
            <w:pPr>
              <w:spacing w:before="0" w:after="0" w:line="240" w:lineRule="auto"/>
              <w:jc w:val="center"/>
              <w:rPr>
                <w:ins w:id="73590" w:author="pete jones" w:date="2022-01-11T16:39:00Z"/>
                <w:rFonts w:ascii="Calibri" w:hAnsi="Calibri" w:cs="Calibri"/>
                <w:color w:val="000000"/>
                <w:sz w:val="22"/>
                <w:szCs w:val="22"/>
              </w:rPr>
            </w:pPr>
            <w:ins w:id="73591" w:author="pete jones" w:date="2022-01-11T16:39: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3592"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17AA992D" w14:textId="77777777" w:rsidR="00910219" w:rsidRPr="00910219" w:rsidRDefault="00910219" w:rsidP="00910219">
            <w:pPr>
              <w:spacing w:before="0" w:after="0" w:line="240" w:lineRule="auto"/>
              <w:jc w:val="left"/>
              <w:rPr>
                <w:ins w:id="73593" w:author="pete jones" w:date="2022-01-11T16:39:00Z"/>
                <w:rFonts w:ascii="Calibri" w:hAnsi="Calibri" w:cs="Calibri"/>
                <w:color w:val="000000"/>
                <w:sz w:val="22"/>
                <w:szCs w:val="22"/>
              </w:rPr>
            </w:pPr>
            <w:ins w:id="73594" w:author="pete jones" w:date="2022-01-11T16:39:00Z">
              <w:r w:rsidRPr="00910219">
                <w:rPr>
                  <w:rFonts w:ascii="Calibri" w:hAnsi="Calibri" w:cs="Calibri"/>
                  <w:color w:val="000000"/>
                  <w:sz w:val="22"/>
                  <w:szCs w:val="22"/>
                </w:rPr>
                <w:t>Entrepreneurship 2</w:t>
              </w:r>
            </w:ins>
          </w:p>
        </w:tc>
        <w:tc>
          <w:tcPr>
            <w:tcW w:w="498" w:type="dxa"/>
            <w:tcBorders>
              <w:top w:val="nil"/>
              <w:left w:val="nil"/>
              <w:bottom w:val="single" w:sz="4" w:space="0" w:color="auto"/>
              <w:right w:val="single" w:sz="4" w:space="0" w:color="auto"/>
            </w:tcBorders>
            <w:shd w:val="clear" w:color="auto" w:fill="auto"/>
            <w:noWrap/>
            <w:vAlign w:val="bottom"/>
            <w:hideMark/>
            <w:tcPrChange w:id="7359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06C31FA1" w14:textId="77777777" w:rsidR="00910219" w:rsidRPr="00910219" w:rsidRDefault="00910219" w:rsidP="00910219">
            <w:pPr>
              <w:spacing w:before="0" w:after="0" w:line="240" w:lineRule="auto"/>
              <w:jc w:val="center"/>
              <w:rPr>
                <w:ins w:id="73596" w:author="pete jones" w:date="2022-01-11T16:39:00Z"/>
                <w:rFonts w:ascii="Calibri" w:hAnsi="Calibri" w:cs="Calibri"/>
                <w:color w:val="000000"/>
                <w:sz w:val="22"/>
                <w:szCs w:val="22"/>
              </w:rPr>
            </w:pPr>
            <w:ins w:id="73597"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3598"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06A11385" w14:textId="77777777" w:rsidR="00910219" w:rsidRPr="00910219" w:rsidRDefault="00910219" w:rsidP="00910219">
            <w:pPr>
              <w:spacing w:before="0" w:after="0" w:line="240" w:lineRule="auto"/>
              <w:jc w:val="center"/>
              <w:rPr>
                <w:ins w:id="73599" w:author="pete jones" w:date="2022-01-11T16:39:00Z"/>
                <w:rFonts w:ascii="Calibri" w:hAnsi="Calibri" w:cs="Calibri"/>
                <w:color w:val="000000"/>
                <w:sz w:val="22"/>
                <w:szCs w:val="22"/>
              </w:rPr>
            </w:pPr>
            <w:ins w:id="73600"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60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6C769959" w14:textId="77777777" w:rsidR="00910219" w:rsidRPr="00910219" w:rsidRDefault="00910219" w:rsidP="00910219">
            <w:pPr>
              <w:spacing w:before="0" w:after="0" w:line="240" w:lineRule="auto"/>
              <w:jc w:val="center"/>
              <w:rPr>
                <w:ins w:id="73602" w:author="pete jones" w:date="2022-01-11T16:39:00Z"/>
                <w:rFonts w:ascii="Calibri" w:hAnsi="Calibri" w:cs="Calibri"/>
                <w:color w:val="000000"/>
                <w:sz w:val="22"/>
                <w:szCs w:val="22"/>
              </w:rPr>
            </w:pPr>
            <w:ins w:id="7360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0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1CE5E8D7" w14:textId="77777777" w:rsidR="00910219" w:rsidRPr="00910219" w:rsidRDefault="00910219" w:rsidP="00910219">
            <w:pPr>
              <w:spacing w:before="0" w:after="0" w:line="240" w:lineRule="auto"/>
              <w:jc w:val="center"/>
              <w:rPr>
                <w:ins w:id="73605" w:author="pete jones" w:date="2022-01-11T16:39:00Z"/>
                <w:rFonts w:ascii="Calibri" w:hAnsi="Calibri" w:cs="Calibri"/>
                <w:color w:val="000000"/>
                <w:sz w:val="22"/>
                <w:szCs w:val="22"/>
              </w:rPr>
            </w:pPr>
            <w:ins w:id="7360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07"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B223D2C" w14:textId="77777777" w:rsidR="00910219" w:rsidRPr="00910219" w:rsidRDefault="00910219" w:rsidP="00910219">
            <w:pPr>
              <w:spacing w:before="0" w:after="0" w:line="240" w:lineRule="auto"/>
              <w:jc w:val="center"/>
              <w:rPr>
                <w:ins w:id="73608" w:author="pete jones" w:date="2022-01-11T16:39:00Z"/>
                <w:rFonts w:ascii="Calibri" w:hAnsi="Calibri" w:cs="Calibri"/>
                <w:color w:val="000000"/>
                <w:sz w:val="22"/>
                <w:szCs w:val="22"/>
              </w:rPr>
            </w:pPr>
            <w:ins w:id="7360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1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B919C40" w14:textId="77777777" w:rsidR="00910219" w:rsidRPr="00910219" w:rsidRDefault="00910219" w:rsidP="00910219">
            <w:pPr>
              <w:spacing w:before="0" w:after="0" w:line="240" w:lineRule="auto"/>
              <w:jc w:val="center"/>
              <w:rPr>
                <w:ins w:id="73611" w:author="pete jones" w:date="2022-01-11T16:39:00Z"/>
                <w:rFonts w:ascii="Calibri" w:hAnsi="Calibri" w:cs="Calibri"/>
                <w:color w:val="000000"/>
                <w:sz w:val="22"/>
                <w:szCs w:val="22"/>
              </w:rPr>
            </w:pPr>
            <w:ins w:id="7361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1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C23FFDF" w14:textId="77777777" w:rsidR="00910219" w:rsidRPr="00910219" w:rsidRDefault="00910219" w:rsidP="00910219">
            <w:pPr>
              <w:spacing w:before="0" w:after="0" w:line="240" w:lineRule="auto"/>
              <w:jc w:val="center"/>
              <w:rPr>
                <w:ins w:id="73614" w:author="pete jones" w:date="2022-01-11T16:39:00Z"/>
                <w:rFonts w:ascii="Calibri" w:hAnsi="Calibri" w:cs="Calibri"/>
                <w:color w:val="000000"/>
                <w:sz w:val="22"/>
                <w:szCs w:val="22"/>
              </w:rPr>
            </w:pPr>
            <w:ins w:id="7361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1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C1BBF77" w14:textId="77777777" w:rsidR="00910219" w:rsidRPr="00910219" w:rsidRDefault="00910219" w:rsidP="00910219">
            <w:pPr>
              <w:spacing w:before="0" w:after="0" w:line="240" w:lineRule="auto"/>
              <w:jc w:val="center"/>
              <w:rPr>
                <w:ins w:id="73617" w:author="pete jones" w:date="2022-01-11T16:39:00Z"/>
                <w:rFonts w:ascii="Calibri" w:hAnsi="Calibri" w:cs="Calibri"/>
                <w:color w:val="000000"/>
                <w:sz w:val="22"/>
                <w:szCs w:val="22"/>
              </w:rPr>
            </w:pPr>
            <w:ins w:id="7361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1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F8D0D93" w14:textId="77777777" w:rsidR="00910219" w:rsidRPr="00910219" w:rsidRDefault="00910219" w:rsidP="00910219">
            <w:pPr>
              <w:spacing w:before="0" w:after="0" w:line="240" w:lineRule="auto"/>
              <w:jc w:val="center"/>
              <w:rPr>
                <w:ins w:id="73620" w:author="pete jones" w:date="2022-01-11T16:39:00Z"/>
                <w:rFonts w:ascii="Calibri" w:hAnsi="Calibri" w:cs="Calibri"/>
                <w:color w:val="000000"/>
                <w:sz w:val="22"/>
                <w:szCs w:val="22"/>
              </w:rPr>
            </w:pPr>
            <w:ins w:id="7362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2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14E95F8" w14:textId="77777777" w:rsidR="00910219" w:rsidRPr="00910219" w:rsidRDefault="00910219" w:rsidP="00910219">
            <w:pPr>
              <w:spacing w:before="0" w:after="0" w:line="240" w:lineRule="auto"/>
              <w:jc w:val="center"/>
              <w:rPr>
                <w:ins w:id="73623" w:author="pete jones" w:date="2022-01-11T16:39:00Z"/>
                <w:rFonts w:ascii="Calibri" w:hAnsi="Calibri" w:cs="Calibri"/>
                <w:color w:val="000000"/>
                <w:sz w:val="22"/>
                <w:szCs w:val="22"/>
              </w:rPr>
            </w:pPr>
            <w:ins w:id="7362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2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EDC3591" w14:textId="77777777" w:rsidR="00910219" w:rsidRPr="00910219" w:rsidRDefault="00910219" w:rsidP="00910219">
            <w:pPr>
              <w:spacing w:before="0" w:after="0" w:line="240" w:lineRule="auto"/>
              <w:jc w:val="center"/>
              <w:rPr>
                <w:ins w:id="73626" w:author="pete jones" w:date="2022-01-11T16:39:00Z"/>
                <w:rFonts w:ascii="Calibri" w:hAnsi="Calibri" w:cs="Calibri"/>
                <w:color w:val="000000"/>
                <w:sz w:val="22"/>
                <w:szCs w:val="22"/>
              </w:rPr>
            </w:pPr>
            <w:ins w:id="7362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628"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70FFD9C8" w14:textId="77777777" w:rsidR="00910219" w:rsidRPr="00910219" w:rsidRDefault="00910219" w:rsidP="00910219">
            <w:pPr>
              <w:spacing w:before="0" w:after="0" w:line="240" w:lineRule="auto"/>
              <w:jc w:val="center"/>
              <w:rPr>
                <w:ins w:id="73629" w:author="pete jones" w:date="2022-01-11T16:39:00Z"/>
                <w:rFonts w:ascii="Calibri" w:hAnsi="Calibri" w:cs="Calibri"/>
                <w:color w:val="000000"/>
                <w:sz w:val="22"/>
                <w:szCs w:val="22"/>
              </w:rPr>
            </w:pPr>
            <w:ins w:id="73630" w:author="pete jones" w:date="2022-01-11T16:39:00Z">
              <w:r w:rsidRPr="00910219">
                <w:rPr>
                  <w:rFonts w:ascii="Calibri" w:hAnsi="Calibri" w:cs="Calibri"/>
                  <w:color w:val="000000"/>
                  <w:sz w:val="22"/>
                  <w:szCs w:val="22"/>
                </w:rPr>
                <w:t> </w:t>
              </w:r>
            </w:ins>
          </w:p>
        </w:tc>
      </w:tr>
      <w:tr w:rsidR="00910219" w:rsidRPr="00910219" w14:paraId="5BF95ABC" w14:textId="77777777" w:rsidTr="00910219">
        <w:trPr>
          <w:trHeight w:val="300"/>
          <w:ins w:id="73631" w:author="pete jones" w:date="2022-01-11T16:39:00Z"/>
          <w:trPrChange w:id="73632"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633"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E7F395B" w14:textId="77777777" w:rsidR="00910219" w:rsidRPr="00910219" w:rsidRDefault="00910219" w:rsidP="00910219">
            <w:pPr>
              <w:spacing w:before="0" w:after="0" w:line="240" w:lineRule="auto"/>
              <w:jc w:val="center"/>
              <w:rPr>
                <w:ins w:id="73634" w:author="pete jones" w:date="2022-01-11T16:39:00Z"/>
                <w:rFonts w:ascii="Calibri" w:hAnsi="Calibri" w:cs="Calibri"/>
                <w:color w:val="000000"/>
                <w:sz w:val="22"/>
                <w:szCs w:val="22"/>
              </w:rPr>
            </w:pPr>
            <w:ins w:id="73635" w:author="pete jones" w:date="2022-01-11T16:39: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3636"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51C8429B" w14:textId="77777777" w:rsidR="00910219" w:rsidRPr="00910219" w:rsidRDefault="00910219" w:rsidP="00910219">
            <w:pPr>
              <w:spacing w:before="0" w:after="0" w:line="240" w:lineRule="auto"/>
              <w:jc w:val="left"/>
              <w:rPr>
                <w:ins w:id="73637" w:author="pete jones" w:date="2022-01-11T16:39:00Z"/>
                <w:rFonts w:ascii="Calibri" w:hAnsi="Calibri" w:cs="Calibri"/>
                <w:color w:val="000000"/>
                <w:sz w:val="22"/>
                <w:szCs w:val="22"/>
              </w:rPr>
            </w:pPr>
            <w:ins w:id="73638" w:author="pete jones" w:date="2022-01-11T16:39:00Z">
              <w:r w:rsidRPr="00910219">
                <w:rPr>
                  <w:rFonts w:ascii="Calibri" w:hAnsi="Calibri" w:cs="Calibri"/>
                  <w:color w:val="000000"/>
                  <w:sz w:val="22"/>
                  <w:szCs w:val="22"/>
                </w:rPr>
                <w:t>Thermofluid Engineering</w:t>
              </w:r>
            </w:ins>
          </w:p>
        </w:tc>
        <w:tc>
          <w:tcPr>
            <w:tcW w:w="498" w:type="dxa"/>
            <w:tcBorders>
              <w:top w:val="nil"/>
              <w:left w:val="nil"/>
              <w:bottom w:val="single" w:sz="4" w:space="0" w:color="auto"/>
              <w:right w:val="single" w:sz="4" w:space="0" w:color="auto"/>
            </w:tcBorders>
            <w:shd w:val="clear" w:color="auto" w:fill="auto"/>
            <w:noWrap/>
            <w:vAlign w:val="bottom"/>
            <w:hideMark/>
            <w:tcPrChange w:id="7363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0AB01964" w14:textId="77777777" w:rsidR="00910219" w:rsidRPr="00910219" w:rsidRDefault="00910219" w:rsidP="00910219">
            <w:pPr>
              <w:spacing w:before="0" w:after="0" w:line="240" w:lineRule="auto"/>
              <w:jc w:val="center"/>
              <w:rPr>
                <w:ins w:id="73640" w:author="pete jones" w:date="2022-01-11T16:39:00Z"/>
                <w:rFonts w:ascii="Calibri" w:hAnsi="Calibri" w:cs="Calibri"/>
                <w:color w:val="000000"/>
                <w:sz w:val="22"/>
                <w:szCs w:val="22"/>
              </w:rPr>
            </w:pPr>
            <w:ins w:id="73641" w:author="pete jones" w:date="2022-01-11T16:39:00Z">
              <w:r w:rsidRPr="00910219">
                <w:rPr>
                  <w:rFonts w:ascii="Calibri" w:hAnsi="Calibri" w:cs="Calibri"/>
                  <w:color w:val="000000"/>
                  <w:sz w:val="22"/>
                  <w:szCs w:val="22"/>
                </w:rPr>
                <w:t>S</w:t>
              </w:r>
            </w:ins>
          </w:p>
        </w:tc>
        <w:tc>
          <w:tcPr>
            <w:tcW w:w="551" w:type="dxa"/>
            <w:tcBorders>
              <w:top w:val="nil"/>
              <w:left w:val="nil"/>
              <w:bottom w:val="single" w:sz="4" w:space="0" w:color="auto"/>
              <w:right w:val="single" w:sz="4" w:space="0" w:color="auto"/>
            </w:tcBorders>
            <w:shd w:val="clear" w:color="auto" w:fill="auto"/>
            <w:noWrap/>
            <w:vAlign w:val="bottom"/>
            <w:hideMark/>
            <w:tcPrChange w:id="73642"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20CAC614" w14:textId="77777777" w:rsidR="00910219" w:rsidRPr="00910219" w:rsidRDefault="00910219" w:rsidP="00910219">
            <w:pPr>
              <w:spacing w:before="0" w:after="0" w:line="240" w:lineRule="auto"/>
              <w:jc w:val="center"/>
              <w:rPr>
                <w:ins w:id="73643" w:author="pete jones" w:date="2022-01-11T16:39:00Z"/>
                <w:rFonts w:ascii="Calibri" w:hAnsi="Calibri" w:cs="Calibri"/>
                <w:color w:val="000000"/>
                <w:sz w:val="22"/>
                <w:szCs w:val="22"/>
              </w:rPr>
            </w:pPr>
            <w:ins w:id="73644"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64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E1DC250" w14:textId="77777777" w:rsidR="00910219" w:rsidRPr="00910219" w:rsidRDefault="00910219" w:rsidP="00910219">
            <w:pPr>
              <w:spacing w:before="0" w:after="0" w:line="240" w:lineRule="auto"/>
              <w:jc w:val="center"/>
              <w:rPr>
                <w:ins w:id="73646" w:author="pete jones" w:date="2022-01-11T16:39:00Z"/>
                <w:rFonts w:ascii="Calibri" w:hAnsi="Calibri" w:cs="Calibri"/>
                <w:color w:val="000000"/>
                <w:sz w:val="22"/>
                <w:szCs w:val="22"/>
              </w:rPr>
            </w:pPr>
            <w:ins w:id="7364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4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6B430C1" w14:textId="77777777" w:rsidR="00910219" w:rsidRPr="00910219" w:rsidRDefault="00910219" w:rsidP="00910219">
            <w:pPr>
              <w:spacing w:before="0" w:after="0" w:line="240" w:lineRule="auto"/>
              <w:jc w:val="center"/>
              <w:rPr>
                <w:ins w:id="73649" w:author="pete jones" w:date="2022-01-11T16:39:00Z"/>
                <w:rFonts w:ascii="Calibri" w:hAnsi="Calibri" w:cs="Calibri"/>
                <w:color w:val="000000"/>
                <w:sz w:val="22"/>
                <w:szCs w:val="22"/>
              </w:rPr>
            </w:pPr>
            <w:ins w:id="7365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51"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9BF5711" w14:textId="77777777" w:rsidR="00910219" w:rsidRPr="00910219" w:rsidRDefault="00910219" w:rsidP="00910219">
            <w:pPr>
              <w:spacing w:before="0" w:after="0" w:line="240" w:lineRule="auto"/>
              <w:jc w:val="center"/>
              <w:rPr>
                <w:ins w:id="73652" w:author="pete jones" w:date="2022-01-11T16:39:00Z"/>
                <w:rFonts w:ascii="Calibri" w:hAnsi="Calibri" w:cs="Calibri"/>
                <w:color w:val="000000"/>
                <w:sz w:val="22"/>
                <w:szCs w:val="22"/>
              </w:rPr>
            </w:pPr>
            <w:ins w:id="7365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5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C7C2A3A" w14:textId="77777777" w:rsidR="00910219" w:rsidRPr="00910219" w:rsidRDefault="00910219" w:rsidP="00910219">
            <w:pPr>
              <w:spacing w:before="0" w:after="0" w:line="240" w:lineRule="auto"/>
              <w:jc w:val="center"/>
              <w:rPr>
                <w:ins w:id="73655" w:author="pete jones" w:date="2022-01-11T16:39:00Z"/>
                <w:rFonts w:ascii="Calibri" w:hAnsi="Calibri" w:cs="Calibri"/>
                <w:color w:val="000000"/>
                <w:sz w:val="22"/>
                <w:szCs w:val="22"/>
              </w:rPr>
            </w:pPr>
            <w:ins w:id="7365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5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26CC113" w14:textId="77777777" w:rsidR="00910219" w:rsidRPr="00910219" w:rsidRDefault="00910219" w:rsidP="00910219">
            <w:pPr>
              <w:spacing w:before="0" w:after="0" w:line="240" w:lineRule="auto"/>
              <w:jc w:val="center"/>
              <w:rPr>
                <w:ins w:id="73658" w:author="pete jones" w:date="2022-01-11T16:39:00Z"/>
                <w:rFonts w:ascii="Calibri" w:hAnsi="Calibri" w:cs="Calibri"/>
                <w:color w:val="000000"/>
                <w:sz w:val="22"/>
                <w:szCs w:val="22"/>
              </w:rPr>
            </w:pPr>
            <w:ins w:id="7365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6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137ACC1" w14:textId="77777777" w:rsidR="00910219" w:rsidRPr="00910219" w:rsidRDefault="00910219" w:rsidP="00910219">
            <w:pPr>
              <w:spacing w:before="0" w:after="0" w:line="240" w:lineRule="auto"/>
              <w:jc w:val="center"/>
              <w:rPr>
                <w:ins w:id="73661" w:author="pete jones" w:date="2022-01-11T16:39:00Z"/>
                <w:rFonts w:ascii="Calibri" w:hAnsi="Calibri" w:cs="Calibri"/>
                <w:color w:val="000000"/>
                <w:sz w:val="22"/>
                <w:szCs w:val="22"/>
              </w:rPr>
            </w:pPr>
            <w:ins w:id="7366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6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FEB1A17" w14:textId="77777777" w:rsidR="00910219" w:rsidRPr="00910219" w:rsidRDefault="00910219" w:rsidP="00910219">
            <w:pPr>
              <w:spacing w:before="0" w:after="0" w:line="240" w:lineRule="auto"/>
              <w:jc w:val="center"/>
              <w:rPr>
                <w:ins w:id="73664" w:author="pete jones" w:date="2022-01-11T16:39:00Z"/>
                <w:rFonts w:ascii="Calibri" w:hAnsi="Calibri" w:cs="Calibri"/>
                <w:color w:val="000000"/>
                <w:sz w:val="22"/>
                <w:szCs w:val="22"/>
              </w:rPr>
            </w:pPr>
            <w:ins w:id="7366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6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954DB1E" w14:textId="77777777" w:rsidR="00910219" w:rsidRPr="00910219" w:rsidRDefault="00910219" w:rsidP="00910219">
            <w:pPr>
              <w:spacing w:before="0" w:after="0" w:line="240" w:lineRule="auto"/>
              <w:jc w:val="center"/>
              <w:rPr>
                <w:ins w:id="73667" w:author="pete jones" w:date="2022-01-11T16:39:00Z"/>
                <w:rFonts w:ascii="Calibri" w:hAnsi="Calibri" w:cs="Calibri"/>
                <w:color w:val="000000"/>
                <w:sz w:val="22"/>
                <w:szCs w:val="22"/>
              </w:rPr>
            </w:pPr>
            <w:ins w:id="7366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6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766E3FE" w14:textId="77777777" w:rsidR="00910219" w:rsidRPr="00910219" w:rsidRDefault="00910219" w:rsidP="00910219">
            <w:pPr>
              <w:spacing w:before="0" w:after="0" w:line="240" w:lineRule="auto"/>
              <w:jc w:val="center"/>
              <w:rPr>
                <w:ins w:id="73670" w:author="pete jones" w:date="2022-01-11T16:39:00Z"/>
                <w:rFonts w:ascii="Calibri" w:hAnsi="Calibri" w:cs="Calibri"/>
                <w:color w:val="000000"/>
                <w:sz w:val="22"/>
                <w:szCs w:val="22"/>
              </w:rPr>
            </w:pPr>
            <w:ins w:id="7367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672"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014555CD" w14:textId="77777777" w:rsidR="00910219" w:rsidRPr="00910219" w:rsidRDefault="00910219" w:rsidP="00910219">
            <w:pPr>
              <w:spacing w:before="0" w:after="0" w:line="240" w:lineRule="auto"/>
              <w:jc w:val="center"/>
              <w:rPr>
                <w:ins w:id="73673" w:author="pete jones" w:date="2022-01-11T16:39:00Z"/>
                <w:rFonts w:ascii="Calibri" w:hAnsi="Calibri" w:cs="Calibri"/>
                <w:color w:val="000000"/>
                <w:sz w:val="22"/>
                <w:szCs w:val="22"/>
              </w:rPr>
            </w:pPr>
            <w:ins w:id="73674" w:author="pete jones" w:date="2022-01-11T16:39:00Z">
              <w:r w:rsidRPr="00910219">
                <w:rPr>
                  <w:rFonts w:ascii="Calibri" w:hAnsi="Calibri" w:cs="Calibri"/>
                  <w:color w:val="000000"/>
                  <w:sz w:val="22"/>
                  <w:szCs w:val="22"/>
                </w:rPr>
                <w:t> </w:t>
              </w:r>
            </w:ins>
          </w:p>
        </w:tc>
      </w:tr>
      <w:tr w:rsidR="00910219" w:rsidRPr="00910219" w14:paraId="4A3D063A" w14:textId="77777777" w:rsidTr="00910219">
        <w:trPr>
          <w:trHeight w:val="300"/>
          <w:ins w:id="73675" w:author="pete jones" w:date="2022-01-11T16:39:00Z"/>
          <w:trPrChange w:id="73676"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677"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81AC028" w14:textId="77777777" w:rsidR="00910219" w:rsidRPr="00910219" w:rsidRDefault="00910219" w:rsidP="00910219">
            <w:pPr>
              <w:spacing w:before="0" w:after="0" w:line="240" w:lineRule="auto"/>
              <w:jc w:val="center"/>
              <w:rPr>
                <w:ins w:id="73678" w:author="pete jones" w:date="2022-01-11T16:39:00Z"/>
                <w:rFonts w:ascii="Calibri" w:hAnsi="Calibri" w:cs="Calibri"/>
                <w:color w:val="000000"/>
                <w:sz w:val="22"/>
                <w:szCs w:val="22"/>
              </w:rPr>
            </w:pPr>
            <w:ins w:id="73679" w:author="pete jones" w:date="2022-01-11T16:39: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3680"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054A8604" w14:textId="77777777" w:rsidR="00910219" w:rsidRPr="00910219" w:rsidRDefault="00910219" w:rsidP="00910219">
            <w:pPr>
              <w:spacing w:before="0" w:after="0" w:line="240" w:lineRule="auto"/>
              <w:jc w:val="left"/>
              <w:rPr>
                <w:ins w:id="73681" w:author="pete jones" w:date="2022-01-11T16:39:00Z"/>
                <w:rFonts w:ascii="Calibri" w:hAnsi="Calibri" w:cs="Calibri"/>
                <w:color w:val="000000"/>
                <w:sz w:val="22"/>
                <w:szCs w:val="22"/>
              </w:rPr>
            </w:pPr>
            <w:ins w:id="73682" w:author="pete jones" w:date="2022-01-11T16:39:00Z">
              <w:r w:rsidRPr="00910219">
                <w:rPr>
                  <w:rFonts w:ascii="Calibri" w:hAnsi="Calibri" w:cs="Calibri"/>
                  <w:color w:val="000000"/>
                  <w:sz w:val="22"/>
                  <w:szCs w:val="22"/>
                </w:rPr>
                <w:t>Solid Mechanics</w:t>
              </w:r>
            </w:ins>
          </w:p>
        </w:tc>
        <w:tc>
          <w:tcPr>
            <w:tcW w:w="498" w:type="dxa"/>
            <w:tcBorders>
              <w:top w:val="nil"/>
              <w:left w:val="nil"/>
              <w:bottom w:val="single" w:sz="4" w:space="0" w:color="auto"/>
              <w:right w:val="single" w:sz="4" w:space="0" w:color="auto"/>
            </w:tcBorders>
            <w:shd w:val="clear" w:color="auto" w:fill="auto"/>
            <w:noWrap/>
            <w:vAlign w:val="bottom"/>
            <w:hideMark/>
            <w:tcPrChange w:id="7368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70405DF" w14:textId="77777777" w:rsidR="00910219" w:rsidRPr="00910219" w:rsidRDefault="00910219" w:rsidP="00910219">
            <w:pPr>
              <w:spacing w:before="0" w:after="0" w:line="240" w:lineRule="auto"/>
              <w:jc w:val="center"/>
              <w:rPr>
                <w:ins w:id="73684" w:author="pete jones" w:date="2022-01-11T16:39:00Z"/>
                <w:rFonts w:ascii="Calibri" w:hAnsi="Calibri" w:cs="Calibri"/>
                <w:color w:val="000000"/>
                <w:sz w:val="22"/>
                <w:szCs w:val="22"/>
              </w:rPr>
            </w:pPr>
            <w:ins w:id="73685" w:author="pete jones" w:date="2022-01-11T16:39:00Z">
              <w:r w:rsidRPr="00910219">
                <w:rPr>
                  <w:rFonts w:ascii="Calibri" w:hAnsi="Calibri" w:cs="Calibri"/>
                  <w:color w:val="000000"/>
                  <w:sz w:val="22"/>
                  <w:szCs w:val="22"/>
                </w:rPr>
                <w:t>S</w:t>
              </w:r>
            </w:ins>
          </w:p>
        </w:tc>
        <w:tc>
          <w:tcPr>
            <w:tcW w:w="551" w:type="dxa"/>
            <w:tcBorders>
              <w:top w:val="nil"/>
              <w:left w:val="nil"/>
              <w:bottom w:val="single" w:sz="4" w:space="0" w:color="auto"/>
              <w:right w:val="single" w:sz="4" w:space="0" w:color="auto"/>
            </w:tcBorders>
            <w:shd w:val="clear" w:color="auto" w:fill="auto"/>
            <w:noWrap/>
            <w:vAlign w:val="bottom"/>
            <w:hideMark/>
            <w:tcPrChange w:id="73686"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1061FB41" w14:textId="77777777" w:rsidR="00910219" w:rsidRPr="00910219" w:rsidRDefault="00910219" w:rsidP="00910219">
            <w:pPr>
              <w:spacing w:before="0" w:after="0" w:line="240" w:lineRule="auto"/>
              <w:jc w:val="center"/>
              <w:rPr>
                <w:ins w:id="73687" w:author="pete jones" w:date="2022-01-11T16:39:00Z"/>
                <w:rFonts w:ascii="Calibri" w:hAnsi="Calibri" w:cs="Calibri"/>
                <w:color w:val="000000"/>
                <w:sz w:val="22"/>
                <w:szCs w:val="22"/>
              </w:rPr>
            </w:pPr>
            <w:ins w:id="73688"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68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9F0ABC8" w14:textId="77777777" w:rsidR="00910219" w:rsidRPr="00910219" w:rsidRDefault="00910219" w:rsidP="00910219">
            <w:pPr>
              <w:spacing w:before="0" w:after="0" w:line="240" w:lineRule="auto"/>
              <w:jc w:val="center"/>
              <w:rPr>
                <w:ins w:id="73690" w:author="pete jones" w:date="2022-01-11T16:39:00Z"/>
                <w:rFonts w:ascii="Calibri" w:hAnsi="Calibri" w:cs="Calibri"/>
                <w:color w:val="000000"/>
                <w:sz w:val="22"/>
                <w:szCs w:val="22"/>
              </w:rPr>
            </w:pPr>
            <w:ins w:id="7369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9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0FACFDA" w14:textId="77777777" w:rsidR="00910219" w:rsidRPr="00910219" w:rsidRDefault="00910219" w:rsidP="00910219">
            <w:pPr>
              <w:spacing w:before="0" w:after="0" w:line="240" w:lineRule="auto"/>
              <w:jc w:val="center"/>
              <w:rPr>
                <w:ins w:id="73693" w:author="pete jones" w:date="2022-01-11T16:39:00Z"/>
                <w:rFonts w:ascii="Calibri" w:hAnsi="Calibri" w:cs="Calibri"/>
                <w:color w:val="000000"/>
                <w:sz w:val="22"/>
                <w:szCs w:val="22"/>
              </w:rPr>
            </w:pPr>
            <w:ins w:id="7369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95"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104C0E0" w14:textId="77777777" w:rsidR="00910219" w:rsidRPr="00910219" w:rsidRDefault="00910219" w:rsidP="00910219">
            <w:pPr>
              <w:spacing w:before="0" w:after="0" w:line="240" w:lineRule="auto"/>
              <w:jc w:val="center"/>
              <w:rPr>
                <w:ins w:id="73696" w:author="pete jones" w:date="2022-01-11T16:39:00Z"/>
                <w:rFonts w:ascii="Calibri" w:hAnsi="Calibri" w:cs="Calibri"/>
                <w:color w:val="000000"/>
                <w:sz w:val="22"/>
                <w:szCs w:val="22"/>
              </w:rPr>
            </w:pPr>
            <w:ins w:id="7369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69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E6833AE" w14:textId="77777777" w:rsidR="00910219" w:rsidRPr="00910219" w:rsidRDefault="00910219" w:rsidP="00910219">
            <w:pPr>
              <w:spacing w:before="0" w:after="0" w:line="240" w:lineRule="auto"/>
              <w:jc w:val="center"/>
              <w:rPr>
                <w:ins w:id="73699" w:author="pete jones" w:date="2022-01-11T16:39:00Z"/>
                <w:rFonts w:ascii="Calibri" w:hAnsi="Calibri" w:cs="Calibri"/>
                <w:color w:val="000000"/>
                <w:sz w:val="22"/>
                <w:szCs w:val="22"/>
              </w:rPr>
            </w:pPr>
            <w:ins w:id="7370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0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E938009" w14:textId="77777777" w:rsidR="00910219" w:rsidRPr="00910219" w:rsidRDefault="00910219" w:rsidP="00910219">
            <w:pPr>
              <w:spacing w:before="0" w:after="0" w:line="240" w:lineRule="auto"/>
              <w:jc w:val="center"/>
              <w:rPr>
                <w:ins w:id="73702" w:author="pete jones" w:date="2022-01-11T16:39:00Z"/>
                <w:rFonts w:ascii="Calibri" w:hAnsi="Calibri" w:cs="Calibri"/>
                <w:color w:val="000000"/>
                <w:sz w:val="22"/>
                <w:szCs w:val="22"/>
              </w:rPr>
            </w:pPr>
            <w:ins w:id="7370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0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BA3D3B3" w14:textId="77777777" w:rsidR="00910219" w:rsidRPr="00910219" w:rsidRDefault="00910219" w:rsidP="00910219">
            <w:pPr>
              <w:spacing w:before="0" w:after="0" w:line="240" w:lineRule="auto"/>
              <w:jc w:val="center"/>
              <w:rPr>
                <w:ins w:id="73705" w:author="pete jones" w:date="2022-01-11T16:39:00Z"/>
                <w:rFonts w:ascii="Calibri" w:hAnsi="Calibri" w:cs="Calibri"/>
                <w:color w:val="000000"/>
                <w:sz w:val="22"/>
                <w:szCs w:val="22"/>
              </w:rPr>
            </w:pPr>
            <w:ins w:id="7370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0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6FD7296" w14:textId="77777777" w:rsidR="00910219" w:rsidRPr="00910219" w:rsidRDefault="00910219" w:rsidP="00910219">
            <w:pPr>
              <w:spacing w:before="0" w:after="0" w:line="240" w:lineRule="auto"/>
              <w:jc w:val="center"/>
              <w:rPr>
                <w:ins w:id="73708" w:author="pete jones" w:date="2022-01-11T16:39:00Z"/>
                <w:rFonts w:ascii="Calibri" w:hAnsi="Calibri" w:cs="Calibri"/>
                <w:color w:val="000000"/>
                <w:sz w:val="22"/>
                <w:szCs w:val="22"/>
              </w:rPr>
            </w:pPr>
            <w:ins w:id="7370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1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421C84C" w14:textId="77777777" w:rsidR="00910219" w:rsidRPr="00910219" w:rsidRDefault="00910219" w:rsidP="00910219">
            <w:pPr>
              <w:spacing w:before="0" w:after="0" w:line="240" w:lineRule="auto"/>
              <w:jc w:val="center"/>
              <w:rPr>
                <w:ins w:id="73711" w:author="pete jones" w:date="2022-01-11T16:39:00Z"/>
                <w:rFonts w:ascii="Calibri" w:hAnsi="Calibri" w:cs="Calibri"/>
                <w:color w:val="000000"/>
                <w:sz w:val="22"/>
                <w:szCs w:val="22"/>
              </w:rPr>
            </w:pPr>
            <w:ins w:id="7371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1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F0DE35B" w14:textId="77777777" w:rsidR="00910219" w:rsidRPr="00910219" w:rsidRDefault="00910219" w:rsidP="00910219">
            <w:pPr>
              <w:spacing w:before="0" w:after="0" w:line="240" w:lineRule="auto"/>
              <w:jc w:val="center"/>
              <w:rPr>
                <w:ins w:id="73714" w:author="pete jones" w:date="2022-01-11T16:39:00Z"/>
                <w:rFonts w:ascii="Calibri" w:hAnsi="Calibri" w:cs="Calibri"/>
                <w:color w:val="000000"/>
                <w:sz w:val="22"/>
                <w:szCs w:val="22"/>
              </w:rPr>
            </w:pPr>
            <w:ins w:id="7371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716"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22D7C213" w14:textId="77777777" w:rsidR="00910219" w:rsidRPr="00910219" w:rsidRDefault="00910219" w:rsidP="00910219">
            <w:pPr>
              <w:spacing w:before="0" w:after="0" w:line="240" w:lineRule="auto"/>
              <w:jc w:val="center"/>
              <w:rPr>
                <w:ins w:id="73717" w:author="pete jones" w:date="2022-01-11T16:39:00Z"/>
                <w:rFonts w:ascii="Calibri" w:hAnsi="Calibri" w:cs="Calibri"/>
                <w:color w:val="000000"/>
                <w:sz w:val="22"/>
                <w:szCs w:val="22"/>
              </w:rPr>
            </w:pPr>
            <w:ins w:id="73718" w:author="pete jones" w:date="2022-01-11T16:39:00Z">
              <w:r w:rsidRPr="00910219">
                <w:rPr>
                  <w:rFonts w:ascii="Calibri" w:hAnsi="Calibri" w:cs="Calibri"/>
                  <w:color w:val="000000"/>
                  <w:sz w:val="22"/>
                  <w:szCs w:val="22"/>
                </w:rPr>
                <w:t> </w:t>
              </w:r>
            </w:ins>
          </w:p>
        </w:tc>
      </w:tr>
      <w:tr w:rsidR="00910219" w:rsidRPr="00910219" w14:paraId="41ED0973" w14:textId="77777777" w:rsidTr="00910219">
        <w:trPr>
          <w:trHeight w:val="300"/>
          <w:ins w:id="73719" w:author="pete jones" w:date="2022-01-11T16:39:00Z"/>
          <w:trPrChange w:id="73720"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721"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224C92C" w14:textId="77777777" w:rsidR="00910219" w:rsidRPr="00910219" w:rsidRDefault="00910219" w:rsidP="00910219">
            <w:pPr>
              <w:spacing w:before="0" w:after="0" w:line="240" w:lineRule="auto"/>
              <w:jc w:val="center"/>
              <w:rPr>
                <w:ins w:id="73722" w:author="pete jones" w:date="2022-01-11T16:39:00Z"/>
                <w:rFonts w:ascii="Calibri" w:hAnsi="Calibri" w:cs="Calibri"/>
                <w:color w:val="000000"/>
                <w:sz w:val="22"/>
                <w:szCs w:val="22"/>
              </w:rPr>
            </w:pPr>
            <w:ins w:id="73723" w:author="pete jones" w:date="2022-01-11T16:39: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3724"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78465840" w14:textId="77777777" w:rsidR="00910219" w:rsidRPr="00910219" w:rsidRDefault="00910219" w:rsidP="00910219">
            <w:pPr>
              <w:spacing w:before="0" w:after="0" w:line="240" w:lineRule="auto"/>
              <w:jc w:val="left"/>
              <w:rPr>
                <w:ins w:id="73725" w:author="pete jones" w:date="2022-01-11T16:39:00Z"/>
                <w:rFonts w:ascii="Calibri" w:hAnsi="Calibri" w:cs="Calibri"/>
                <w:color w:val="000000"/>
                <w:sz w:val="22"/>
                <w:szCs w:val="22"/>
              </w:rPr>
            </w:pPr>
            <w:ins w:id="73726" w:author="pete jones" w:date="2022-01-11T16:39:00Z">
              <w:r w:rsidRPr="00910219">
                <w:rPr>
                  <w:rFonts w:ascii="Calibri" w:hAnsi="Calibri" w:cs="Calibri"/>
                  <w:color w:val="000000"/>
                  <w:sz w:val="22"/>
                  <w:szCs w:val="22"/>
                </w:rPr>
                <w:t>Yr2 Breakdown</w:t>
              </w:r>
            </w:ins>
          </w:p>
        </w:tc>
        <w:tc>
          <w:tcPr>
            <w:tcW w:w="498" w:type="dxa"/>
            <w:tcBorders>
              <w:top w:val="nil"/>
              <w:left w:val="nil"/>
              <w:bottom w:val="single" w:sz="4" w:space="0" w:color="auto"/>
              <w:right w:val="single" w:sz="4" w:space="0" w:color="auto"/>
            </w:tcBorders>
            <w:shd w:val="clear" w:color="auto" w:fill="auto"/>
            <w:noWrap/>
            <w:vAlign w:val="bottom"/>
            <w:hideMark/>
            <w:tcPrChange w:id="7372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3DB48317" w14:textId="77777777" w:rsidR="00910219" w:rsidRPr="00910219" w:rsidRDefault="00910219" w:rsidP="00910219">
            <w:pPr>
              <w:spacing w:before="0" w:after="0" w:line="240" w:lineRule="auto"/>
              <w:jc w:val="center"/>
              <w:rPr>
                <w:ins w:id="73728" w:author="pete jones" w:date="2022-01-11T16:39:00Z"/>
                <w:rFonts w:ascii="Calibri" w:hAnsi="Calibri" w:cs="Calibri"/>
                <w:color w:val="000000"/>
                <w:sz w:val="22"/>
                <w:szCs w:val="22"/>
              </w:rPr>
            </w:pPr>
            <w:ins w:id="73729" w:author="pete jones" w:date="2022-01-11T16:39:00Z">
              <w:r w:rsidRPr="00910219">
                <w:rPr>
                  <w:rFonts w:ascii="Calibri" w:hAnsi="Calibri" w:cs="Calibri"/>
                  <w:color w:val="000000"/>
                  <w:sz w:val="22"/>
                  <w:szCs w:val="22"/>
                </w:rPr>
                <w:t> </w:t>
              </w:r>
            </w:ins>
          </w:p>
        </w:tc>
        <w:tc>
          <w:tcPr>
            <w:tcW w:w="551" w:type="dxa"/>
            <w:tcBorders>
              <w:top w:val="nil"/>
              <w:left w:val="nil"/>
              <w:bottom w:val="single" w:sz="4" w:space="0" w:color="auto"/>
              <w:right w:val="single" w:sz="4" w:space="0" w:color="auto"/>
            </w:tcBorders>
            <w:shd w:val="clear" w:color="auto" w:fill="auto"/>
            <w:noWrap/>
            <w:vAlign w:val="bottom"/>
            <w:hideMark/>
            <w:tcPrChange w:id="73730"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5115DC4D" w14:textId="77777777" w:rsidR="00910219" w:rsidRPr="00910219" w:rsidRDefault="00910219" w:rsidP="00910219">
            <w:pPr>
              <w:spacing w:before="0" w:after="0" w:line="240" w:lineRule="auto"/>
              <w:jc w:val="center"/>
              <w:rPr>
                <w:ins w:id="73731" w:author="pete jones" w:date="2022-01-11T16:39:00Z"/>
                <w:rFonts w:ascii="Calibri" w:hAnsi="Calibri" w:cs="Calibri"/>
                <w:color w:val="000000"/>
                <w:sz w:val="22"/>
                <w:szCs w:val="22"/>
              </w:rPr>
            </w:pPr>
            <w:ins w:id="73732" w:author="pete jones" w:date="2022-01-11T16:39:00Z">
              <w:r w:rsidRPr="00910219">
                <w:rPr>
                  <w:rFonts w:ascii="Calibri" w:hAnsi="Calibri" w:cs="Calibri"/>
                  <w:color w:val="000000"/>
                  <w:sz w:val="22"/>
                  <w:szCs w:val="22"/>
                </w:rPr>
                <w:t>120</w:t>
              </w:r>
            </w:ins>
          </w:p>
        </w:tc>
        <w:tc>
          <w:tcPr>
            <w:tcW w:w="498" w:type="dxa"/>
            <w:tcBorders>
              <w:top w:val="nil"/>
              <w:left w:val="nil"/>
              <w:bottom w:val="single" w:sz="4" w:space="0" w:color="auto"/>
              <w:right w:val="single" w:sz="4" w:space="0" w:color="auto"/>
            </w:tcBorders>
            <w:shd w:val="clear" w:color="auto" w:fill="auto"/>
            <w:noWrap/>
            <w:vAlign w:val="bottom"/>
            <w:hideMark/>
            <w:tcPrChange w:id="7373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4EB152BC" w14:textId="77777777" w:rsidR="00910219" w:rsidRPr="00910219" w:rsidRDefault="00910219" w:rsidP="00910219">
            <w:pPr>
              <w:spacing w:before="0" w:after="0" w:line="240" w:lineRule="auto"/>
              <w:jc w:val="center"/>
              <w:rPr>
                <w:ins w:id="73734" w:author="pete jones" w:date="2022-01-11T16:39:00Z"/>
                <w:rFonts w:ascii="Calibri" w:hAnsi="Calibri" w:cs="Calibri"/>
                <w:color w:val="000000"/>
                <w:sz w:val="22"/>
                <w:szCs w:val="22"/>
              </w:rPr>
            </w:pPr>
            <w:ins w:id="7373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3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03BFCB32" w14:textId="77777777" w:rsidR="00910219" w:rsidRPr="00910219" w:rsidRDefault="00910219" w:rsidP="00910219">
            <w:pPr>
              <w:spacing w:before="0" w:after="0" w:line="240" w:lineRule="auto"/>
              <w:jc w:val="center"/>
              <w:rPr>
                <w:ins w:id="73737" w:author="pete jones" w:date="2022-01-11T16:39:00Z"/>
                <w:rFonts w:ascii="Calibri" w:hAnsi="Calibri" w:cs="Calibri"/>
                <w:color w:val="000000"/>
                <w:sz w:val="22"/>
                <w:szCs w:val="22"/>
              </w:rPr>
            </w:pPr>
            <w:ins w:id="7373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39"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FE2E8EB" w14:textId="77777777" w:rsidR="00910219" w:rsidRPr="00910219" w:rsidRDefault="00910219" w:rsidP="00910219">
            <w:pPr>
              <w:spacing w:before="0" w:after="0" w:line="240" w:lineRule="auto"/>
              <w:jc w:val="center"/>
              <w:rPr>
                <w:ins w:id="73740" w:author="pete jones" w:date="2022-01-11T16:39:00Z"/>
                <w:rFonts w:ascii="Calibri" w:hAnsi="Calibri" w:cs="Calibri"/>
                <w:color w:val="000000"/>
                <w:sz w:val="22"/>
                <w:szCs w:val="22"/>
              </w:rPr>
            </w:pPr>
            <w:ins w:id="7374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4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F0E8291" w14:textId="77777777" w:rsidR="00910219" w:rsidRPr="00910219" w:rsidRDefault="00910219" w:rsidP="00910219">
            <w:pPr>
              <w:spacing w:before="0" w:after="0" w:line="240" w:lineRule="auto"/>
              <w:jc w:val="center"/>
              <w:rPr>
                <w:ins w:id="73743" w:author="pete jones" w:date="2022-01-11T16:39:00Z"/>
                <w:rFonts w:ascii="Calibri" w:hAnsi="Calibri" w:cs="Calibri"/>
                <w:color w:val="000000"/>
                <w:sz w:val="22"/>
                <w:szCs w:val="22"/>
              </w:rPr>
            </w:pPr>
            <w:ins w:id="7374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4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AB3F6FB" w14:textId="77777777" w:rsidR="00910219" w:rsidRPr="00910219" w:rsidRDefault="00910219" w:rsidP="00910219">
            <w:pPr>
              <w:spacing w:before="0" w:after="0" w:line="240" w:lineRule="auto"/>
              <w:jc w:val="center"/>
              <w:rPr>
                <w:ins w:id="73746" w:author="pete jones" w:date="2022-01-11T16:39:00Z"/>
                <w:rFonts w:ascii="Calibri" w:hAnsi="Calibri" w:cs="Calibri"/>
                <w:color w:val="000000"/>
                <w:sz w:val="22"/>
                <w:szCs w:val="22"/>
              </w:rPr>
            </w:pPr>
            <w:ins w:id="7374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4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516A9DE" w14:textId="77777777" w:rsidR="00910219" w:rsidRPr="00910219" w:rsidRDefault="00910219" w:rsidP="00910219">
            <w:pPr>
              <w:spacing w:before="0" w:after="0" w:line="240" w:lineRule="auto"/>
              <w:jc w:val="center"/>
              <w:rPr>
                <w:ins w:id="73749" w:author="pete jones" w:date="2022-01-11T16:39:00Z"/>
                <w:rFonts w:ascii="Calibri" w:hAnsi="Calibri" w:cs="Calibri"/>
                <w:color w:val="000000"/>
                <w:sz w:val="22"/>
                <w:szCs w:val="22"/>
              </w:rPr>
            </w:pPr>
            <w:ins w:id="73750" w:author="pete jones" w:date="2022-01-11T16:39:00Z">
              <w:r w:rsidRPr="00910219">
                <w:rPr>
                  <w:rFonts w:ascii="Calibri" w:hAnsi="Calibri" w:cs="Calibri"/>
                  <w:color w:val="000000"/>
                  <w:sz w:val="22"/>
                  <w:szCs w:val="22"/>
                </w:rPr>
                <w:t>32</w:t>
              </w:r>
            </w:ins>
          </w:p>
        </w:tc>
        <w:tc>
          <w:tcPr>
            <w:tcW w:w="498" w:type="dxa"/>
            <w:tcBorders>
              <w:top w:val="nil"/>
              <w:left w:val="nil"/>
              <w:bottom w:val="single" w:sz="4" w:space="0" w:color="auto"/>
              <w:right w:val="single" w:sz="4" w:space="0" w:color="auto"/>
            </w:tcBorders>
            <w:shd w:val="clear" w:color="auto" w:fill="auto"/>
            <w:noWrap/>
            <w:vAlign w:val="bottom"/>
            <w:hideMark/>
            <w:tcPrChange w:id="7375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17F6358" w14:textId="77777777" w:rsidR="00910219" w:rsidRPr="00910219" w:rsidRDefault="00910219" w:rsidP="00910219">
            <w:pPr>
              <w:spacing w:before="0" w:after="0" w:line="240" w:lineRule="auto"/>
              <w:jc w:val="center"/>
              <w:rPr>
                <w:ins w:id="73752" w:author="pete jones" w:date="2022-01-11T16:39:00Z"/>
                <w:rFonts w:ascii="Calibri" w:hAnsi="Calibri" w:cs="Calibri"/>
                <w:color w:val="000000"/>
                <w:sz w:val="22"/>
                <w:szCs w:val="22"/>
              </w:rPr>
            </w:pPr>
            <w:ins w:id="73753" w:author="pete jones" w:date="2022-01-11T16:39:00Z">
              <w:r w:rsidRPr="00910219">
                <w:rPr>
                  <w:rFonts w:ascii="Calibri" w:hAnsi="Calibri" w:cs="Calibri"/>
                  <w:color w:val="000000"/>
                  <w:sz w:val="22"/>
                  <w:szCs w:val="22"/>
                </w:rPr>
                <w:t>68</w:t>
              </w:r>
            </w:ins>
          </w:p>
        </w:tc>
        <w:tc>
          <w:tcPr>
            <w:tcW w:w="498" w:type="dxa"/>
            <w:tcBorders>
              <w:top w:val="nil"/>
              <w:left w:val="nil"/>
              <w:bottom w:val="single" w:sz="4" w:space="0" w:color="auto"/>
              <w:right w:val="single" w:sz="4" w:space="0" w:color="auto"/>
            </w:tcBorders>
            <w:shd w:val="clear" w:color="auto" w:fill="auto"/>
            <w:noWrap/>
            <w:vAlign w:val="bottom"/>
            <w:hideMark/>
            <w:tcPrChange w:id="7375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F12FB91" w14:textId="77777777" w:rsidR="00910219" w:rsidRPr="00910219" w:rsidRDefault="00910219" w:rsidP="00910219">
            <w:pPr>
              <w:spacing w:before="0" w:after="0" w:line="240" w:lineRule="auto"/>
              <w:jc w:val="center"/>
              <w:rPr>
                <w:ins w:id="73755" w:author="pete jones" w:date="2022-01-11T16:39:00Z"/>
                <w:rFonts w:ascii="Calibri" w:hAnsi="Calibri" w:cs="Calibri"/>
                <w:color w:val="000000"/>
                <w:sz w:val="22"/>
                <w:szCs w:val="22"/>
              </w:rPr>
            </w:pPr>
            <w:ins w:id="73756" w:author="pete jones" w:date="2022-01-11T16:39:00Z">
              <w:r w:rsidRPr="00910219">
                <w:rPr>
                  <w:rFonts w:ascii="Calibri" w:hAnsi="Calibri" w:cs="Calibri"/>
                  <w:color w:val="000000"/>
                  <w:sz w:val="22"/>
                  <w:szCs w:val="22"/>
                </w:rPr>
                <w:t>52</w:t>
              </w:r>
            </w:ins>
          </w:p>
        </w:tc>
        <w:tc>
          <w:tcPr>
            <w:tcW w:w="498" w:type="dxa"/>
            <w:tcBorders>
              <w:top w:val="nil"/>
              <w:left w:val="nil"/>
              <w:bottom w:val="single" w:sz="4" w:space="0" w:color="auto"/>
              <w:right w:val="single" w:sz="4" w:space="0" w:color="auto"/>
            </w:tcBorders>
            <w:shd w:val="clear" w:color="auto" w:fill="auto"/>
            <w:noWrap/>
            <w:vAlign w:val="bottom"/>
            <w:hideMark/>
            <w:tcPrChange w:id="7375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6499FED" w14:textId="77777777" w:rsidR="00910219" w:rsidRPr="00910219" w:rsidRDefault="00910219" w:rsidP="00910219">
            <w:pPr>
              <w:spacing w:before="0" w:after="0" w:line="240" w:lineRule="auto"/>
              <w:jc w:val="center"/>
              <w:rPr>
                <w:ins w:id="73758" w:author="pete jones" w:date="2022-01-11T16:39:00Z"/>
                <w:rFonts w:ascii="Calibri" w:hAnsi="Calibri" w:cs="Calibri"/>
                <w:color w:val="000000"/>
                <w:sz w:val="22"/>
                <w:szCs w:val="22"/>
              </w:rPr>
            </w:pPr>
            <w:ins w:id="7375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760"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41890E0E" w14:textId="77777777" w:rsidR="00910219" w:rsidRPr="00910219" w:rsidRDefault="00910219" w:rsidP="00910219">
            <w:pPr>
              <w:spacing w:before="0" w:after="0" w:line="240" w:lineRule="auto"/>
              <w:jc w:val="center"/>
              <w:rPr>
                <w:ins w:id="73761" w:author="pete jones" w:date="2022-01-11T16:39:00Z"/>
                <w:rFonts w:ascii="Calibri" w:hAnsi="Calibri" w:cs="Calibri"/>
                <w:color w:val="000000"/>
                <w:sz w:val="22"/>
                <w:szCs w:val="22"/>
              </w:rPr>
            </w:pPr>
            <w:ins w:id="73762" w:author="pete jones" w:date="2022-01-11T16:39:00Z">
              <w:r w:rsidRPr="00910219">
                <w:rPr>
                  <w:rFonts w:ascii="Calibri" w:hAnsi="Calibri" w:cs="Calibri"/>
                  <w:color w:val="000000"/>
                  <w:sz w:val="22"/>
                  <w:szCs w:val="22"/>
                </w:rPr>
                <w:t>48</w:t>
              </w:r>
            </w:ins>
          </w:p>
        </w:tc>
      </w:tr>
      <w:tr w:rsidR="00910219" w:rsidRPr="00910219" w14:paraId="3D7E37C4" w14:textId="77777777" w:rsidTr="00910219">
        <w:trPr>
          <w:trHeight w:val="300"/>
          <w:ins w:id="73763" w:author="pete jones" w:date="2022-01-11T16:39:00Z"/>
          <w:trPrChange w:id="73764"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765"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D905CDD" w14:textId="77777777" w:rsidR="00910219" w:rsidRPr="00910219" w:rsidRDefault="00910219" w:rsidP="00910219">
            <w:pPr>
              <w:spacing w:before="0" w:after="0" w:line="240" w:lineRule="auto"/>
              <w:jc w:val="center"/>
              <w:rPr>
                <w:ins w:id="73766" w:author="pete jones" w:date="2022-01-11T16:39:00Z"/>
                <w:rFonts w:ascii="Calibri" w:hAnsi="Calibri" w:cs="Calibri"/>
                <w:color w:val="000000"/>
                <w:sz w:val="22"/>
                <w:szCs w:val="22"/>
              </w:rPr>
            </w:pPr>
            <w:ins w:id="73767"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3768"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66476D30" w14:textId="77777777" w:rsidR="00910219" w:rsidRPr="00910219" w:rsidRDefault="00910219" w:rsidP="00910219">
            <w:pPr>
              <w:spacing w:before="0" w:after="0" w:line="240" w:lineRule="auto"/>
              <w:jc w:val="left"/>
              <w:rPr>
                <w:ins w:id="73769" w:author="pete jones" w:date="2022-01-11T16:39:00Z"/>
                <w:rFonts w:ascii="Calibri" w:hAnsi="Calibri" w:cs="Calibri"/>
                <w:color w:val="000000"/>
                <w:sz w:val="22"/>
                <w:szCs w:val="22"/>
              </w:rPr>
            </w:pPr>
            <w:ins w:id="73770" w:author="pete jones" w:date="2022-01-11T16:39:00Z">
              <w:r w:rsidRPr="00910219">
                <w:rPr>
                  <w:rFonts w:ascii="Calibri" w:hAnsi="Calibri" w:cs="Calibri"/>
                  <w:color w:val="000000"/>
                  <w:sz w:val="22"/>
                  <w:szCs w:val="22"/>
                </w:rPr>
                <w:t>Individual Project</w:t>
              </w:r>
            </w:ins>
          </w:p>
        </w:tc>
        <w:tc>
          <w:tcPr>
            <w:tcW w:w="498" w:type="dxa"/>
            <w:tcBorders>
              <w:top w:val="nil"/>
              <w:left w:val="nil"/>
              <w:bottom w:val="single" w:sz="4" w:space="0" w:color="auto"/>
              <w:right w:val="single" w:sz="4" w:space="0" w:color="auto"/>
            </w:tcBorders>
            <w:shd w:val="clear" w:color="auto" w:fill="auto"/>
            <w:noWrap/>
            <w:vAlign w:val="bottom"/>
            <w:hideMark/>
            <w:tcPrChange w:id="7377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D34C1A6" w14:textId="77777777" w:rsidR="00910219" w:rsidRPr="00910219" w:rsidRDefault="00910219" w:rsidP="00910219">
            <w:pPr>
              <w:spacing w:before="0" w:after="0" w:line="240" w:lineRule="auto"/>
              <w:jc w:val="center"/>
              <w:rPr>
                <w:ins w:id="73772" w:author="pete jones" w:date="2022-01-11T16:39:00Z"/>
                <w:rFonts w:ascii="Calibri" w:hAnsi="Calibri" w:cs="Calibri"/>
                <w:color w:val="000000"/>
                <w:sz w:val="22"/>
                <w:szCs w:val="22"/>
              </w:rPr>
            </w:pPr>
            <w:ins w:id="73773"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3774"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4BF5D6C5" w14:textId="77777777" w:rsidR="00910219" w:rsidRPr="00910219" w:rsidRDefault="00910219" w:rsidP="00910219">
            <w:pPr>
              <w:spacing w:before="0" w:after="0" w:line="240" w:lineRule="auto"/>
              <w:jc w:val="center"/>
              <w:rPr>
                <w:ins w:id="73775" w:author="pete jones" w:date="2022-01-11T16:39:00Z"/>
                <w:rFonts w:ascii="Calibri" w:hAnsi="Calibri" w:cs="Calibri"/>
                <w:color w:val="000000"/>
                <w:sz w:val="22"/>
                <w:szCs w:val="22"/>
              </w:rPr>
            </w:pPr>
            <w:ins w:id="73776" w:author="pete jones" w:date="2022-01-11T16:39:00Z">
              <w:r w:rsidRPr="00910219">
                <w:rPr>
                  <w:rFonts w:ascii="Calibri" w:hAnsi="Calibri" w:cs="Calibri"/>
                  <w:color w:val="000000"/>
                  <w:sz w:val="22"/>
                  <w:szCs w:val="22"/>
                </w:rPr>
                <w:t>30</w:t>
              </w:r>
            </w:ins>
          </w:p>
        </w:tc>
        <w:tc>
          <w:tcPr>
            <w:tcW w:w="498" w:type="dxa"/>
            <w:tcBorders>
              <w:top w:val="nil"/>
              <w:left w:val="nil"/>
              <w:bottom w:val="single" w:sz="4" w:space="0" w:color="auto"/>
              <w:right w:val="single" w:sz="4" w:space="0" w:color="auto"/>
            </w:tcBorders>
            <w:shd w:val="clear" w:color="auto" w:fill="auto"/>
            <w:noWrap/>
            <w:vAlign w:val="bottom"/>
            <w:hideMark/>
            <w:tcPrChange w:id="7377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313D18C3" w14:textId="77777777" w:rsidR="00910219" w:rsidRPr="00910219" w:rsidRDefault="00910219" w:rsidP="00910219">
            <w:pPr>
              <w:spacing w:before="0" w:after="0" w:line="240" w:lineRule="auto"/>
              <w:jc w:val="center"/>
              <w:rPr>
                <w:ins w:id="73778" w:author="pete jones" w:date="2022-01-11T16:39:00Z"/>
                <w:rFonts w:ascii="Calibri" w:hAnsi="Calibri" w:cs="Calibri"/>
                <w:color w:val="000000"/>
                <w:sz w:val="22"/>
                <w:szCs w:val="22"/>
              </w:rPr>
            </w:pPr>
            <w:ins w:id="7377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8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0FEBB879" w14:textId="77777777" w:rsidR="00910219" w:rsidRPr="00910219" w:rsidRDefault="00910219" w:rsidP="00910219">
            <w:pPr>
              <w:spacing w:before="0" w:after="0" w:line="240" w:lineRule="auto"/>
              <w:jc w:val="center"/>
              <w:rPr>
                <w:ins w:id="73781" w:author="pete jones" w:date="2022-01-11T16:39:00Z"/>
                <w:rFonts w:ascii="Calibri" w:hAnsi="Calibri" w:cs="Calibri"/>
                <w:color w:val="000000"/>
                <w:sz w:val="22"/>
                <w:szCs w:val="22"/>
              </w:rPr>
            </w:pPr>
            <w:ins w:id="7378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83"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110C64F" w14:textId="77777777" w:rsidR="00910219" w:rsidRPr="00910219" w:rsidRDefault="00910219" w:rsidP="00910219">
            <w:pPr>
              <w:spacing w:before="0" w:after="0" w:line="240" w:lineRule="auto"/>
              <w:jc w:val="center"/>
              <w:rPr>
                <w:ins w:id="73784" w:author="pete jones" w:date="2022-01-11T16:39:00Z"/>
                <w:rFonts w:ascii="Calibri" w:hAnsi="Calibri" w:cs="Calibri"/>
                <w:color w:val="000000"/>
                <w:sz w:val="22"/>
                <w:szCs w:val="22"/>
              </w:rPr>
            </w:pPr>
            <w:ins w:id="7378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8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B94A20F" w14:textId="77777777" w:rsidR="00910219" w:rsidRPr="00910219" w:rsidRDefault="00910219" w:rsidP="00910219">
            <w:pPr>
              <w:spacing w:before="0" w:after="0" w:line="240" w:lineRule="auto"/>
              <w:jc w:val="center"/>
              <w:rPr>
                <w:ins w:id="73787" w:author="pete jones" w:date="2022-01-11T16:39:00Z"/>
                <w:rFonts w:ascii="Calibri" w:hAnsi="Calibri" w:cs="Calibri"/>
                <w:color w:val="000000"/>
                <w:sz w:val="22"/>
                <w:szCs w:val="22"/>
              </w:rPr>
            </w:pPr>
            <w:ins w:id="7378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8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019FFB9" w14:textId="77777777" w:rsidR="00910219" w:rsidRPr="00910219" w:rsidRDefault="00910219" w:rsidP="00910219">
            <w:pPr>
              <w:spacing w:before="0" w:after="0" w:line="240" w:lineRule="auto"/>
              <w:jc w:val="center"/>
              <w:rPr>
                <w:ins w:id="73790" w:author="pete jones" w:date="2022-01-11T16:39:00Z"/>
                <w:rFonts w:ascii="Calibri" w:hAnsi="Calibri" w:cs="Calibri"/>
                <w:color w:val="000000"/>
                <w:sz w:val="22"/>
                <w:szCs w:val="22"/>
              </w:rPr>
            </w:pPr>
            <w:ins w:id="7379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9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0745A16" w14:textId="77777777" w:rsidR="00910219" w:rsidRPr="00910219" w:rsidRDefault="00910219" w:rsidP="00910219">
            <w:pPr>
              <w:spacing w:before="0" w:after="0" w:line="240" w:lineRule="auto"/>
              <w:jc w:val="center"/>
              <w:rPr>
                <w:ins w:id="73793" w:author="pete jones" w:date="2022-01-11T16:39:00Z"/>
                <w:rFonts w:ascii="Calibri" w:hAnsi="Calibri" w:cs="Calibri"/>
                <w:color w:val="000000"/>
                <w:sz w:val="22"/>
                <w:szCs w:val="22"/>
              </w:rPr>
            </w:pPr>
            <w:ins w:id="7379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9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AB0DDD2" w14:textId="77777777" w:rsidR="00910219" w:rsidRPr="00910219" w:rsidRDefault="00910219" w:rsidP="00910219">
            <w:pPr>
              <w:spacing w:before="0" w:after="0" w:line="240" w:lineRule="auto"/>
              <w:jc w:val="center"/>
              <w:rPr>
                <w:ins w:id="73796" w:author="pete jones" w:date="2022-01-11T16:39:00Z"/>
                <w:rFonts w:ascii="Calibri" w:hAnsi="Calibri" w:cs="Calibri"/>
                <w:color w:val="000000"/>
                <w:sz w:val="22"/>
                <w:szCs w:val="22"/>
              </w:rPr>
            </w:pPr>
            <w:ins w:id="7379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79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E3ACDB4" w14:textId="77777777" w:rsidR="00910219" w:rsidRPr="00910219" w:rsidRDefault="00910219" w:rsidP="00910219">
            <w:pPr>
              <w:spacing w:before="0" w:after="0" w:line="240" w:lineRule="auto"/>
              <w:jc w:val="center"/>
              <w:rPr>
                <w:ins w:id="73799" w:author="pete jones" w:date="2022-01-11T16:39:00Z"/>
                <w:rFonts w:ascii="Calibri" w:hAnsi="Calibri" w:cs="Calibri"/>
                <w:color w:val="000000"/>
                <w:sz w:val="22"/>
                <w:szCs w:val="22"/>
              </w:rPr>
            </w:pPr>
            <w:ins w:id="7380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0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0F25B83" w14:textId="77777777" w:rsidR="00910219" w:rsidRPr="00910219" w:rsidRDefault="00910219" w:rsidP="00910219">
            <w:pPr>
              <w:spacing w:before="0" w:after="0" w:line="240" w:lineRule="auto"/>
              <w:jc w:val="center"/>
              <w:rPr>
                <w:ins w:id="73802" w:author="pete jones" w:date="2022-01-11T16:39:00Z"/>
                <w:rFonts w:ascii="Calibri" w:hAnsi="Calibri" w:cs="Calibri"/>
                <w:color w:val="000000"/>
                <w:sz w:val="22"/>
                <w:szCs w:val="22"/>
              </w:rPr>
            </w:pPr>
            <w:ins w:id="7380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804"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4CADAACC" w14:textId="77777777" w:rsidR="00910219" w:rsidRPr="00910219" w:rsidRDefault="00910219" w:rsidP="00910219">
            <w:pPr>
              <w:spacing w:before="0" w:after="0" w:line="240" w:lineRule="auto"/>
              <w:jc w:val="center"/>
              <w:rPr>
                <w:ins w:id="73805" w:author="pete jones" w:date="2022-01-11T16:39:00Z"/>
                <w:rFonts w:ascii="Calibri" w:hAnsi="Calibri" w:cs="Calibri"/>
                <w:color w:val="000000"/>
                <w:sz w:val="22"/>
                <w:szCs w:val="22"/>
              </w:rPr>
            </w:pPr>
            <w:ins w:id="73806" w:author="pete jones" w:date="2022-01-11T16:39:00Z">
              <w:r w:rsidRPr="00910219">
                <w:rPr>
                  <w:rFonts w:ascii="Calibri" w:hAnsi="Calibri" w:cs="Calibri"/>
                  <w:color w:val="000000"/>
                  <w:sz w:val="22"/>
                  <w:szCs w:val="22"/>
                </w:rPr>
                <w:t> </w:t>
              </w:r>
            </w:ins>
          </w:p>
        </w:tc>
      </w:tr>
      <w:tr w:rsidR="00910219" w:rsidRPr="00910219" w14:paraId="6EC5029B" w14:textId="77777777" w:rsidTr="00910219">
        <w:trPr>
          <w:trHeight w:val="300"/>
          <w:ins w:id="73807" w:author="pete jones" w:date="2022-01-11T16:39:00Z"/>
          <w:trPrChange w:id="73808"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809"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E2E2402" w14:textId="77777777" w:rsidR="00910219" w:rsidRPr="00910219" w:rsidRDefault="00910219" w:rsidP="00910219">
            <w:pPr>
              <w:spacing w:before="0" w:after="0" w:line="240" w:lineRule="auto"/>
              <w:jc w:val="center"/>
              <w:rPr>
                <w:ins w:id="73810" w:author="pete jones" w:date="2022-01-11T16:39:00Z"/>
                <w:rFonts w:ascii="Calibri" w:hAnsi="Calibri" w:cs="Calibri"/>
                <w:color w:val="000000"/>
                <w:sz w:val="22"/>
                <w:szCs w:val="22"/>
              </w:rPr>
            </w:pPr>
            <w:ins w:id="73811"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3812"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3B283758" w14:textId="77777777" w:rsidR="00910219" w:rsidRPr="00910219" w:rsidRDefault="00910219" w:rsidP="00910219">
            <w:pPr>
              <w:spacing w:before="0" w:after="0" w:line="240" w:lineRule="auto"/>
              <w:jc w:val="left"/>
              <w:rPr>
                <w:ins w:id="73813" w:author="pete jones" w:date="2022-01-11T16:39:00Z"/>
                <w:rFonts w:ascii="Calibri" w:hAnsi="Calibri" w:cs="Calibri"/>
                <w:color w:val="000000"/>
                <w:sz w:val="22"/>
                <w:szCs w:val="22"/>
              </w:rPr>
            </w:pPr>
            <w:ins w:id="73814" w:author="pete jones" w:date="2022-01-11T16:39:00Z">
              <w:r w:rsidRPr="00910219">
                <w:rPr>
                  <w:rFonts w:ascii="Calibri" w:hAnsi="Calibri" w:cs="Calibri"/>
                  <w:color w:val="000000"/>
                  <w:sz w:val="22"/>
                  <w:szCs w:val="22"/>
                </w:rPr>
                <w:t>Engineering in Society and Company Finance</w:t>
              </w:r>
            </w:ins>
          </w:p>
        </w:tc>
        <w:tc>
          <w:tcPr>
            <w:tcW w:w="498" w:type="dxa"/>
            <w:tcBorders>
              <w:top w:val="nil"/>
              <w:left w:val="nil"/>
              <w:bottom w:val="single" w:sz="4" w:space="0" w:color="auto"/>
              <w:right w:val="single" w:sz="4" w:space="0" w:color="auto"/>
            </w:tcBorders>
            <w:shd w:val="clear" w:color="auto" w:fill="auto"/>
            <w:noWrap/>
            <w:vAlign w:val="bottom"/>
            <w:hideMark/>
            <w:tcPrChange w:id="7381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0E003E9" w14:textId="77777777" w:rsidR="00910219" w:rsidRPr="00910219" w:rsidRDefault="00910219" w:rsidP="00910219">
            <w:pPr>
              <w:spacing w:before="0" w:after="0" w:line="240" w:lineRule="auto"/>
              <w:jc w:val="center"/>
              <w:rPr>
                <w:ins w:id="73816" w:author="pete jones" w:date="2022-01-11T16:39:00Z"/>
                <w:rFonts w:ascii="Calibri" w:hAnsi="Calibri" w:cs="Calibri"/>
                <w:color w:val="000000"/>
                <w:sz w:val="22"/>
                <w:szCs w:val="22"/>
              </w:rPr>
            </w:pPr>
            <w:ins w:id="73817"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3818"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7D02CC6B" w14:textId="77777777" w:rsidR="00910219" w:rsidRPr="00910219" w:rsidRDefault="00910219" w:rsidP="00910219">
            <w:pPr>
              <w:spacing w:before="0" w:after="0" w:line="240" w:lineRule="auto"/>
              <w:jc w:val="center"/>
              <w:rPr>
                <w:ins w:id="73819" w:author="pete jones" w:date="2022-01-11T16:39:00Z"/>
                <w:rFonts w:ascii="Calibri" w:hAnsi="Calibri" w:cs="Calibri"/>
                <w:color w:val="000000"/>
                <w:sz w:val="22"/>
                <w:szCs w:val="22"/>
              </w:rPr>
            </w:pPr>
            <w:ins w:id="73820"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82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6F692FB6" w14:textId="77777777" w:rsidR="00910219" w:rsidRPr="00910219" w:rsidRDefault="00910219" w:rsidP="00910219">
            <w:pPr>
              <w:spacing w:before="0" w:after="0" w:line="240" w:lineRule="auto"/>
              <w:jc w:val="center"/>
              <w:rPr>
                <w:ins w:id="73822" w:author="pete jones" w:date="2022-01-11T16:39:00Z"/>
                <w:rFonts w:ascii="Calibri" w:hAnsi="Calibri" w:cs="Calibri"/>
                <w:color w:val="000000"/>
                <w:sz w:val="22"/>
                <w:szCs w:val="22"/>
              </w:rPr>
            </w:pPr>
            <w:ins w:id="7382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2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1584949" w14:textId="77777777" w:rsidR="00910219" w:rsidRPr="00910219" w:rsidRDefault="00910219" w:rsidP="00910219">
            <w:pPr>
              <w:spacing w:before="0" w:after="0" w:line="240" w:lineRule="auto"/>
              <w:jc w:val="center"/>
              <w:rPr>
                <w:ins w:id="73825" w:author="pete jones" w:date="2022-01-11T16:39:00Z"/>
                <w:rFonts w:ascii="Calibri" w:hAnsi="Calibri" w:cs="Calibri"/>
                <w:color w:val="000000"/>
                <w:sz w:val="22"/>
                <w:szCs w:val="22"/>
              </w:rPr>
            </w:pPr>
            <w:ins w:id="7382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27"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3004C37" w14:textId="77777777" w:rsidR="00910219" w:rsidRPr="00910219" w:rsidRDefault="00910219" w:rsidP="00910219">
            <w:pPr>
              <w:spacing w:before="0" w:after="0" w:line="240" w:lineRule="auto"/>
              <w:jc w:val="center"/>
              <w:rPr>
                <w:ins w:id="73828" w:author="pete jones" w:date="2022-01-11T16:39:00Z"/>
                <w:rFonts w:ascii="Calibri" w:hAnsi="Calibri" w:cs="Calibri"/>
                <w:color w:val="000000"/>
                <w:sz w:val="22"/>
                <w:szCs w:val="22"/>
              </w:rPr>
            </w:pPr>
            <w:ins w:id="7382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3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D789386" w14:textId="77777777" w:rsidR="00910219" w:rsidRPr="00910219" w:rsidRDefault="00910219" w:rsidP="00910219">
            <w:pPr>
              <w:spacing w:before="0" w:after="0" w:line="240" w:lineRule="auto"/>
              <w:jc w:val="center"/>
              <w:rPr>
                <w:ins w:id="73831" w:author="pete jones" w:date="2022-01-11T16:39:00Z"/>
                <w:rFonts w:ascii="Calibri" w:hAnsi="Calibri" w:cs="Calibri"/>
                <w:color w:val="000000"/>
                <w:sz w:val="22"/>
                <w:szCs w:val="22"/>
              </w:rPr>
            </w:pPr>
            <w:ins w:id="7383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3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5C068B3" w14:textId="77777777" w:rsidR="00910219" w:rsidRPr="00910219" w:rsidRDefault="00910219" w:rsidP="00910219">
            <w:pPr>
              <w:spacing w:before="0" w:after="0" w:line="240" w:lineRule="auto"/>
              <w:jc w:val="center"/>
              <w:rPr>
                <w:ins w:id="73834" w:author="pete jones" w:date="2022-01-11T16:39:00Z"/>
                <w:rFonts w:ascii="Calibri" w:hAnsi="Calibri" w:cs="Calibri"/>
                <w:color w:val="000000"/>
                <w:sz w:val="22"/>
                <w:szCs w:val="22"/>
              </w:rPr>
            </w:pPr>
            <w:ins w:id="7383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3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17D7FE1" w14:textId="77777777" w:rsidR="00910219" w:rsidRPr="00910219" w:rsidRDefault="00910219" w:rsidP="00910219">
            <w:pPr>
              <w:spacing w:before="0" w:after="0" w:line="240" w:lineRule="auto"/>
              <w:jc w:val="center"/>
              <w:rPr>
                <w:ins w:id="73837" w:author="pete jones" w:date="2022-01-11T16:39:00Z"/>
                <w:rFonts w:ascii="Calibri" w:hAnsi="Calibri" w:cs="Calibri"/>
                <w:color w:val="000000"/>
                <w:sz w:val="22"/>
                <w:szCs w:val="22"/>
              </w:rPr>
            </w:pPr>
            <w:ins w:id="7383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3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69FC775" w14:textId="77777777" w:rsidR="00910219" w:rsidRPr="00910219" w:rsidRDefault="00910219" w:rsidP="00910219">
            <w:pPr>
              <w:spacing w:before="0" w:after="0" w:line="240" w:lineRule="auto"/>
              <w:jc w:val="center"/>
              <w:rPr>
                <w:ins w:id="73840" w:author="pete jones" w:date="2022-01-11T16:39:00Z"/>
                <w:rFonts w:ascii="Calibri" w:hAnsi="Calibri" w:cs="Calibri"/>
                <w:color w:val="000000"/>
                <w:sz w:val="22"/>
                <w:szCs w:val="22"/>
              </w:rPr>
            </w:pPr>
            <w:ins w:id="7384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4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AB3C2EC" w14:textId="77777777" w:rsidR="00910219" w:rsidRPr="00910219" w:rsidRDefault="00910219" w:rsidP="00910219">
            <w:pPr>
              <w:spacing w:before="0" w:after="0" w:line="240" w:lineRule="auto"/>
              <w:jc w:val="center"/>
              <w:rPr>
                <w:ins w:id="73843" w:author="pete jones" w:date="2022-01-11T16:39:00Z"/>
                <w:rFonts w:ascii="Calibri" w:hAnsi="Calibri" w:cs="Calibri"/>
                <w:color w:val="000000"/>
                <w:sz w:val="22"/>
                <w:szCs w:val="22"/>
              </w:rPr>
            </w:pPr>
            <w:ins w:id="7384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4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D49B579" w14:textId="77777777" w:rsidR="00910219" w:rsidRPr="00910219" w:rsidRDefault="00910219" w:rsidP="00910219">
            <w:pPr>
              <w:spacing w:before="0" w:after="0" w:line="240" w:lineRule="auto"/>
              <w:jc w:val="center"/>
              <w:rPr>
                <w:ins w:id="73846" w:author="pete jones" w:date="2022-01-11T16:39:00Z"/>
                <w:rFonts w:ascii="Calibri" w:hAnsi="Calibri" w:cs="Calibri"/>
                <w:color w:val="000000"/>
                <w:sz w:val="22"/>
                <w:szCs w:val="22"/>
              </w:rPr>
            </w:pPr>
            <w:ins w:id="7384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848"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5FC39F59" w14:textId="77777777" w:rsidR="00910219" w:rsidRPr="00910219" w:rsidRDefault="00910219" w:rsidP="00910219">
            <w:pPr>
              <w:spacing w:before="0" w:after="0" w:line="240" w:lineRule="auto"/>
              <w:jc w:val="center"/>
              <w:rPr>
                <w:ins w:id="73849" w:author="pete jones" w:date="2022-01-11T16:39:00Z"/>
                <w:rFonts w:ascii="Calibri" w:hAnsi="Calibri" w:cs="Calibri"/>
                <w:color w:val="000000"/>
                <w:sz w:val="22"/>
                <w:szCs w:val="22"/>
              </w:rPr>
            </w:pPr>
            <w:ins w:id="73850" w:author="pete jones" w:date="2022-01-11T16:39:00Z">
              <w:r w:rsidRPr="00910219">
                <w:rPr>
                  <w:rFonts w:ascii="Calibri" w:hAnsi="Calibri" w:cs="Calibri"/>
                  <w:color w:val="000000"/>
                  <w:sz w:val="22"/>
                  <w:szCs w:val="22"/>
                </w:rPr>
                <w:t> </w:t>
              </w:r>
            </w:ins>
          </w:p>
        </w:tc>
      </w:tr>
      <w:tr w:rsidR="00910219" w:rsidRPr="00910219" w14:paraId="5FF9BE57" w14:textId="77777777" w:rsidTr="00910219">
        <w:trPr>
          <w:trHeight w:val="300"/>
          <w:ins w:id="73851" w:author="pete jones" w:date="2022-01-11T16:39:00Z"/>
          <w:trPrChange w:id="73852"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853"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701D605" w14:textId="77777777" w:rsidR="00910219" w:rsidRPr="00910219" w:rsidRDefault="00910219" w:rsidP="00910219">
            <w:pPr>
              <w:spacing w:before="0" w:after="0" w:line="240" w:lineRule="auto"/>
              <w:jc w:val="center"/>
              <w:rPr>
                <w:ins w:id="73854" w:author="pete jones" w:date="2022-01-11T16:39:00Z"/>
                <w:rFonts w:ascii="Calibri" w:hAnsi="Calibri" w:cs="Calibri"/>
                <w:color w:val="000000"/>
                <w:sz w:val="22"/>
                <w:szCs w:val="22"/>
              </w:rPr>
            </w:pPr>
            <w:ins w:id="73855"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3856"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3C7C2BE6" w14:textId="77777777" w:rsidR="00910219" w:rsidRPr="00910219" w:rsidRDefault="00910219" w:rsidP="00910219">
            <w:pPr>
              <w:spacing w:before="0" w:after="0" w:line="240" w:lineRule="auto"/>
              <w:jc w:val="left"/>
              <w:rPr>
                <w:ins w:id="73857" w:author="pete jones" w:date="2022-01-11T16:39:00Z"/>
                <w:rFonts w:ascii="Calibri" w:hAnsi="Calibri" w:cs="Calibri"/>
                <w:color w:val="000000"/>
                <w:sz w:val="22"/>
                <w:szCs w:val="22"/>
              </w:rPr>
            </w:pPr>
            <w:ins w:id="73858" w:author="pete jones" w:date="2022-01-11T16:39:00Z">
              <w:r w:rsidRPr="00910219">
                <w:rPr>
                  <w:rFonts w:ascii="Calibri" w:hAnsi="Calibri" w:cs="Calibri"/>
                  <w:color w:val="000000"/>
                  <w:sz w:val="22"/>
                  <w:szCs w:val="22"/>
                </w:rPr>
                <w:t>Mechanical Engineering Design Studies</w:t>
              </w:r>
            </w:ins>
          </w:p>
        </w:tc>
        <w:tc>
          <w:tcPr>
            <w:tcW w:w="498" w:type="dxa"/>
            <w:tcBorders>
              <w:top w:val="nil"/>
              <w:left w:val="nil"/>
              <w:bottom w:val="single" w:sz="4" w:space="0" w:color="auto"/>
              <w:right w:val="single" w:sz="4" w:space="0" w:color="auto"/>
            </w:tcBorders>
            <w:shd w:val="clear" w:color="auto" w:fill="auto"/>
            <w:noWrap/>
            <w:vAlign w:val="bottom"/>
            <w:hideMark/>
            <w:tcPrChange w:id="7385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02ACE53C" w14:textId="77777777" w:rsidR="00910219" w:rsidRPr="00910219" w:rsidRDefault="00910219" w:rsidP="00910219">
            <w:pPr>
              <w:spacing w:before="0" w:after="0" w:line="240" w:lineRule="auto"/>
              <w:jc w:val="center"/>
              <w:rPr>
                <w:ins w:id="73860" w:author="pete jones" w:date="2022-01-11T16:39:00Z"/>
                <w:rFonts w:ascii="Calibri" w:hAnsi="Calibri" w:cs="Calibri"/>
                <w:color w:val="000000"/>
                <w:sz w:val="22"/>
                <w:szCs w:val="22"/>
              </w:rPr>
            </w:pPr>
            <w:ins w:id="73861" w:author="pete jones" w:date="2022-01-11T16:39:00Z">
              <w:r w:rsidRPr="00910219">
                <w:rPr>
                  <w:rFonts w:ascii="Calibri" w:hAnsi="Calibri" w:cs="Calibri"/>
                  <w:color w:val="000000"/>
                  <w:sz w:val="22"/>
                  <w:szCs w:val="22"/>
                </w:rPr>
                <w:t>T</w:t>
              </w:r>
            </w:ins>
          </w:p>
        </w:tc>
        <w:tc>
          <w:tcPr>
            <w:tcW w:w="551" w:type="dxa"/>
            <w:tcBorders>
              <w:top w:val="nil"/>
              <w:left w:val="nil"/>
              <w:bottom w:val="single" w:sz="4" w:space="0" w:color="auto"/>
              <w:right w:val="single" w:sz="4" w:space="0" w:color="auto"/>
            </w:tcBorders>
            <w:shd w:val="clear" w:color="auto" w:fill="auto"/>
            <w:noWrap/>
            <w:vAlign w:val="bottom"/>
            <w:hideMark/>
            <w:tcPrChange w:id="73862"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3DE2D7A2" w14:textId="77777777" w:rsidR="00910219" w:rsidRPr="00910219" w:rsidRDefault="00910219" w:rsidP="00910219">
            <w:pPr>
              <w:spacing w:before="0" w:after="0" w:line="240" w:lineRule="auto"/>
              <w:jc w:val="center"/>
              <w:rPr>
                <w:ins w:id="73863" w:author="pete jones" w:date="2022-01-11T16:39:00Z"/>
                <w:rFonts w:ascii="Calibri" w:hAnsi="Calibri" w:cs="Calibri"/>
                <w:color w:val="000000"/>
                <w:sz w:val="22"/>
                <w:szCs w:val="22"/>
              </w:rPr>
            </w:pPr>
            <w:ins w:id="73864"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86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42773B78" w14:textId="77777777" w:rsidR="00910219" w:rsidRPr="00910219" w:rsidRDefault="00910219" w:rsidP="00910219">
            <w:pPr>
              <w:spacing w:before="0" w:after="0" w:line="240" w:lineRule="auto"/>
              <w:jc w:val="center"/>
              <w:rPr>
                <w:ins w:id="73866" w:author="pete jones" w:date="2022-01-11T16:39:00Z"/>
                <w:rFonts w:ascii="Calibri" w:hAnsi="Calibri" w:cs="Calibri"/>
                <w:color w:val="000000"/>
                <w:sz w:val="22"/>
                <w:szCs w:val="22"/>
              </w:rPr>
            </w:pPr>
            <w:ins w:id="7386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6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3313E5C" w14:textId="77777777" w:rsidR="00910219" w:rsidRPr="00910219" w:rsidRDefault="00910219" w:rsidP="00910219">
            <w:pPr>
              <w:spacing w:before="0" w:after="0" w:line="240" w:lineRule="auto"/>
              <w:jc w:val="center"/>
              <w:rPr>
                <w:ins w:id="73869" w:author="pete jones" w:date="2022-01-11T16:39:00Z"/>
                <w:rFonts w:ascii="Calibri" w:hAnsi="Calibri" w:cs="Calibri"/>
                <w:color w:val="000000"/>
                <w:sz w:val="22"/>
                <w:szCs w:val="22"/>
              </w:rPr>
            </w:pPr>
            <w:ins w:id="7387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71"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3325279" w14:textId="77777777" w:rsidR="00910219" w:rsidRPr="00910219" w:rsidRDefault="00910219" w:rsidP="00910219">
            <w:pPr>
              <w:spacing w:before="0" w:after="0" w:line="240" w:lineRule="auto"/>
              <w:jc w:val="center"/>
              <w:rPr>
                <w:ins w:id="73872" w:author="pete jones" w:date="2022-01-11T16:39:00Z"/>
                <w:rFonts w:ascii="Calibri" w:hAnsi="Calibri" w:cs="Calibri"/>
                <w:color w:val="000000"/>
                <w:sz w:val="22"/>
                <w:szCs w:val="22"/>
              </w:rPr>
            </w:pPr>
            <w:ins w:id="7387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7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C92B9F4" w14:textId="77777777" w:rsidR="00910219" w:rsidRPr="00910219" w:rsidRDefault="00910219" w:rsidP="00910219">
            <w:pPr>
              <w:spacing w:before="0" w:after="0" w:line="240" w:lineRule="auto"/>
              <w:jc w:val="center"/>
              <w:rPr>
                <w:ins w:id="73875" w:author="pete jones" w:date="2022-01-11T16:39:00Z"/>
                <w:rFonts w:ascii="Calibri" w:hAnsi="Calibri" w:cs="Calibri"/>
                <w:color w:val="000000"/>
                <w:sz w:val="22"/>
                <w:szCs w:val="22"/>
              </w:rPr>
            </w:pPr>
            <w:ins w:id="7387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7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3F4C937" w14:textId="77777777" w:rsidR="00910219" w:rsidRPr="00910219" w:rsidRDefault="00910219" w:rsidP="00910219">
            <w:pPr>
              <w:spacing w:before="0" w:after="0" w:line="240" w:lineRule="auto"/>
              <w:jc w:val="center"/>
              <w:rPr>
                <w:ins w:id="73878" w:author="pete jones" w:date="2022-01-11T16:39:00Z"/>
                <w:rFonts w:ascii="Calibri" w:hAnsi="Calibri" w:cs="Calibri"/>
                <w:color w:val="000000"/>
                <w:sz w:val="22"/>
                <w:szCs w:val="22"/>
              </w:rPr>
            </w:pPr>
            <w:ins w:id="7387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8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0D81B53" w14:textId="77777777" w:rsidR="00910219" w:rsidRPr="00910219" w:rsidRDefault="00910219" w:rsidP="00910219">
            <w:pPr>
              <w:spacing w:before="0" w:after="0" w:line="240" w:lineRule="auto"/>
              <w:jc w:val="center"/>
              <w:rPr>
                <w:ins w:id="73881" w:author="pete jones" w:date="2022-01-11T16:39:00Z"/>
                <w:rFonts w:ascii="Calibri" w:hAnsi="Calibri" w:cs="Calibri"/>
                <w:color w:val="000000"/>
                <w:sz w:val="22"/>
                <w:szCs w:val="22"/>
              </w:rPr>
            </w:pPr>
            <w:ins w:id="7388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8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D9CF88B" w14:textId="77777777" w:rsidR="00910219" w:rsidRPr="00910219" w:rsidRDefault="00910219" w:rsidP="00910219">
            <w:pPr>
              <w:spacing w:before="0" w:after="0" w:line="240" w:lineRule="auto"/>
              <w:jc w:val="center"/>
              <w:rPr>
                <w:ins w:id="73884" w:author="pete jones" w:date="2022-01-11T16:39:00Z"/>
                <w:rFonts w:ascii="Calibri" w:hAnsi="Calibri" w:cs="Calibri"/>
                <w:color w:val="000000"/>
                <w:sz w:val="22"/>
                <w:szCs w:val="22"/>
              </w:rPr>
            </w:pPr>
            <w:ins w:id="7388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8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9F7F1F3" w14:textId="77777777" w:rsidR="00910219" w:rsidRPr="00910219" w:rsidRDefault="00910219" w:rsidP="00910219">
            <w:pPr>
              <w:spacing w:before="0" w:after="0" w:line="240" w:lineRule="auto"/>
              <w:jc w:val="center"/>
              <w:rPr>
                <w:ins w:id="73887" w:author="pete jones" w:date="2022-01-11T16:39:00Z"/>
                <w:rFonts w:ascii="Calibri" w:hAnsi="Calibri" w:cs="Calibri"/>
                <w:color w:val="000000"/>
                <w:sz w:val="22"/>
                <w:szCs w:val="22"/>
              </w:rPr>
            </w:pPr>
            <w:ins w:id="7388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88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809A344" w14:textId="77777777" w:rsidR="00910219" w:rsidRPr="00910219" w:rsidRDefault="00910219" w:rsidP="00910219">
            <w:pPr>
              <w:spacing w:before="0" w:after="0" w:line="240" w:lineRule="auto"/>
              <w:jc w:val="center"/>
              <w:rPr>
                <w:ins w:id="73890" w:author="pete jones" w:date="2022-01-11T16:39:00Z"/>
                <w:rFonts w:ascii="Calibri" w:hAnsi="Calibri" w:cs="Calibri"/>
                <w:color w:val="000000"/>
                <w:sz w:val="22"/>
                <w:szCs w:val="22"/>
              </w:rPr>
            </w:pPr>
            <w:ins w:id="7389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892"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74C90CB7" w14:textId="77777777" w:rsidR="00910219" w:rsidRPr="00910219" w:rsidRDefault="00910219" w:rsidP="00910219">
            <w:pPr>
              <w:spacing w:before="0" w:after="0" w:line="240" w:lineRule="auto"/>
              <w:jc w:val="center"/>
              <w:rPr>
                <w:ins w:id="73893" w:author="pete jones" w:date="2022-01-11T16:39:00Z"/>
                <w:rFonts w:ascii="Calibri" w:hAnsi="Calibri" w:cs="Calibri"/>
                <w:color w:val="000000"/>
                <w:sz w:val="22"/>
                <w:szCs w:val="22"/>
              </w:rPr>
            </w:pPr>
            <w:ins w:id="73894" w:author="pete jones" w:date="2022-01-11T16:39:00Z">
              <w:r w:rsidRPr="00910219">
                <w:rPr>
                  <w:rFonts w:ascii="Calibri" w:hAnsi="Calibri" w:cs="Calibri"/>
                  <w:color w:val="000000"/>
                  <w:sz w:val="22"/>
                  <w:szCs w:val="22"/>
                </w:rPr>
                <w:t> </w:t>
              </w:r>
            </w:ins>
          </w:p>
        </w:tc>
      </w:tr>
      <w:tr w:rsidR="00910219" w:rsidRPr="00910219" w14:paraId="60F3C47B" w14:textId="77777777" w:rsidTr="00910219">
        <w:trPr>
          <w:trHeight w:val="300"/>
          <w:ins w:id="73895" w:author="pete jones" w:date="2022-01-11T16:39:00Z"/>
          <w:trPrChange w:id="73896"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897"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B08052C" w14:textId="77777777" w:rsidR="00910219" w:rsidRPr="00910219" w:rsidRDefault="00910219" w:rsidP="00910219">
            <w:pPr>
              <w:spacing w:before="0" w:after="0" w:line="240" w:lineRule="auto"/>
              <w:jc w:val="center"/>
              <w:rPr>
                <w:ins w:id="73898" w:author="pete jones" w:date="2022-01-11T16:39:00Z"/>
                <w:rFonts w:ascii="Calibri" w:hAnsi="Calibri" w:cs="Calibri"/>
                <w:color w:val="000000"/>
                <w:sz w:val="22"/>
                <w:szCs w:val="22"/>
              </w:rPr>
            </w:pPr>
            <w:ins w:id="73899"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3900"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4DBB1C3C" w14:textId="77777777" w:rsidR="00910219" w:rsidRPr="00910219" w:rsidRDefault="00910219" w:rsidP="00910219">
            <w:pPr>
              <w:spacing w:before="0" w:after="0" w:line="240" w:lineRule="auto"/>
              <w:jc w:val="left"/>
              <w:rPr>
                <w:ins w:id="73901" w:author="pete jones" w:date="2022-01-11T16:39:00Z"/>
                <w:rFonts w:ascii="Calibri" w:hAnsi="Calibri" w:cs="Calibri"/>
                <w:color w:val="000000"/>
                <w:sz w:val="22"/>
                <w:szCs w:val="22"/>
              </w:rPr>
            </w:pPr>
            <w:ins w:id="73902" w:author="pete jones" w:date="2022-01-11T16:39:00Z">
              <w:r w:rsidRPr="00910219">
                <w:rPr>
                  <w:rFonts w:ascii="Calibri" w:hAnsi="Calibri" w:cs="Calibri"/>
                  <w:color w:val="000000"/>
                  <w:sz w:val="22"/>
                  <w:szCs w:val="22"/>
                </w:rPr>
                <w:t>Optional modules</w:t>
              </w:r>
            </w:ins>
          </w:p>
        </w:tc>
        <w:tc>
          <w:tcPr>
            <w:tcW w:w="498" w:type="dxa"/>
            <w:tcBorders>
              <w:top w:val="nil"/>
              <w:left w:val="nil"/>
              <w:bottom w:val="single" w:sz="4" w:space="0" w:color="auto"/>
              <w:right w:val="single" w:sz="4" w:space="0" w:color="auto"/>
            </w:tcBorders>
            <w:shd w:val="clear" w:color="auto" w:fill="auto"/>
            <w:noWrap/>
            <w:vAlign w:val="bottom"/>
            <w:hideMark/>
            <w:tcPrChange w:id="7390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E370CEE" w14:textId="77777777" w:rsidR="00910219" w:rsidRPr="00910219" w:rsidRDefault="00910219" w:rsidP="00910219">
            <w:pPr>
              <w:spacing w:before="0" w:after="0" w:line="240" w:lineRule="auto"/>
              <w:jc w:val="center"/>
              <w:rPr>
                <w:ins w:id="73904" w:author="pete jones" w:date="2022-01-11T16:39:00Z"/>
                <w:rFonts w:ascii="Calibri" w:hAnsi="Calibri" w:cs="Calibri"/>
                <w:color w:val="000000"/>
                <w:sz w:val="22"/>
                <w:szCs w:val="22"/>
              </w:rPr>
            </w:pPr>
            <w:ins w:id="73905" w:author="pete jones" w:date="2022-01-11T16:39:00Z">
              <w:r w:rsidRPr="00910219">
                <w:rPr>
                  <w:rFonts w:ascii="Calibri" w:hAnsi="Calibri" w:cs="Calibri"/>
                  <w:color w:val="000000"/>
                  <w:sz w:val="22"/>
                  <w:szCs w:val="22"/>
                </w:rPr>
                <w:t> </w:t>
              </w:r>
            </w:ins>
          </w:p>
        </w:tc>
        <w:tc>
          <w:tcPr>
            <w:tcW w:w="551" w:type="dxa"/>
            <w:tcBorders>
              <w:top w:val="nil"/>
              <w:left w:val="nil"/>
              <w:bottom w:val="single" w:sz="4" w:space="0" w:color="auto"/>
              <w:right w:val="single" w:sz="4" w:space="0" w:color="auto"/>
            </w:tcBorders>
            <w:shd w:val="clear" w:color="auto" w:fill="auto"/>
            <w:noWrap/>
            <w:vAlign w:val="bottom"/>
            <w:hideMark/>
            <w:tcPrChange w:id="73906"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40F7C5DA" w14:textId="77777777" w:rsidR="00910219" w:rsidRPr="00910219" w:rsidRDefault="00910219" w:rsidP="00910219">
            <w:pPr>
              <w:spacing w:before="0" w:after="0" w:line="240" w:lineRule="auto"/>
              <w:jc w:val="center"/>
              <w:rPr>
                <w:ins w:id="73907" w:author="pete jones" w:date="2022-01-11T16:39:00Z"/>
                <w:rFonts w:ascii="Calibri" w:hAnsi="Calibri" w:cs="Calibri"/>
                <w:color w:val="000000"/>
                <w:sz w:val="22"/>
                <w:szCs w:val="22"/>
              </w:rPr>
            </w:pPr>
            <w:ins w:id="7390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0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7C6E094B" w14:textId="77777777" w:rsidR="00910219" w:rsidRPr="00910219" w:rsidRDefault="00910219" w:rsidP="00910219">
            <w:pPr>
              <w:spacing w:before="0" w:after="0" w:line="240" w:lineRule="auto"/>
              <w:jc w:val="center"/>
              <w:rPr>
                <w:ins w:id="73910" w:author="pete jones" w:date="2022-01-11T16:39:00Z"/>
                <w:rFonts w:ascii="Calibri" w:hAnsi="Calibri" w:cs="Calibri"/>
                <w:color w:val="000000"/>
                <w:sz w:val="22"/>
                <w:szCs w:val="22"/>
              </w:rPr>
            </w:pPr>
            <w:ins w:id="7391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1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4677EEE" w14:textId="77777777" w:rsidR="00910219" w:rsidRPr="00910219" w:rsidRDefault="00910219" w:rsidP="00910219">
            <w:pPr>
              <w:spacing w:before="0" w:after="0" w:line="240" w:lineRule="auto"/>
              <w:jc w:val="center"/>
              <w:rPr>
                <w:ins w:id="73913" w:author="pete jones" w:date="2022-01-11T16:39:00Z"/>
                <w:rFonts w:ascii="Calibri" w:hAnsi="Calibri" w:cs="Calibri"/>
                <w:color w:val="000000"/>
                <w:sz w:val="22"/>
                <w:szCs w:val="22"/>
              </w:rPr>
            </w:pPr>
            <w:ins w:id="7391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15"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17D2D87" w14:textId="77777777" w:rsidR="00910219" w:rsidRPr="00910219" w:rsidRDefault="00910219" w:rsidP="00910219">
            <w:pPr>
              <w:spacing w:before="0" w:after="0" w:line="240" w:lineRule="auto"/>
              <w:jc w:val="center"/>
              <w:rPr>
                <w:ins w:id="73916" w:author="pete jones" w:date="2022-01-11T16:39:00Z"/>
                <w:rFonts w:ascii="Calibri" w:hAnsi="Calibri" w:cs="Calibri"/>
                <w:color w:val="000000"/>
                <w:sz w:val="22"/>
                <w:szCs w:val="22"/>
              </w:rPr>
            </w:pPr>
            <w:ins w:id="7391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1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A486F4F" w14:textId="77777777" w:rsidR="00910219" w:rsidRPr="00910219" w:rsidRDefault="00910219" w:rsidP="00910219">
            <w:pPr>
              <w:spacing w:before="0" w:after="0" w:line="240" w:lineRule="auto"/>
              <w:jc w:val="center"/>
              <w:rPr>
                <w:ins w:id="73919" w:author="pete jones" w:date="2022-01-11T16:39:00Z"/>
                <w:rFonts w:ascii="Calibri" w:hAnsi="Calibri" w:cs="Calibri"/>
                <w:color w:val="000000"/>
                <w:sz w:val="22"/>
                <w:szCs w:val="22"/>
              </w:rPr>
            </w:pPr>
            <w:ins w:id="7392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2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7E2E651" w14:textId="77777777" w:rsidR="00910219" w:rsidRPr="00910219" w:rsidRDefault="00910219" w:rsidP="00910219">
            <w:pPr>
              <w:spacing w:before="0" w:after="0" w:line="240" w:lineRule="auto"/>
              <w:jc w:val="center"/>
              <w:rPr>
                <w:ins w:id="73922" w:author="pete jones" w:date="2022-01-11T16:39:00Z"/>
                <w:rFonts w:ascii="Calibri" w:hAnsi="Calibri" w:cs="Calibri"/>
                <w:color w:val="000000"/>
                <w:sz w:val="22"/>
                <w:szCs w:val="22"/>
              </w:rPr>
            </w:pPr>
            <w:ins w:id="7392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2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6AA893F" w14:textId="77777777" w:rsidR="00910219" w:rsidRPr="00910219" w:rsidRDefault="00910219" w:rsidP="00910219">
            <w:pPr>
              <w:spacing w:before="0" w:after="0" w:line="240" w:lineRule="auto"/>
              <w:jc w:val="center"/>
              <w:rPr>
                <w:ins w:id="73925" w:author="pete jones" w:date="2022-01-11T16:39:00Z"/>
                <w:rFonts w:ascii="Calibri" w:hAnsi="Calibri" w:cs="Calibri"/>
                <w:color w:val="000000"/>
                <w:sz w:val="22"/>
                <w:szCs w:val="22"/>
              </w:rPr>
            </w:pPr>
            <w:ins w:id="7392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2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75FE4DE" w14:textId="77777777" w:rsidR="00910219" w:rsidRPr="00910219" w:rsidRDefault="00910219" w:rsidP="00910219">
            <w:pPr>
              <w:spacing w:before="0" w:after="0" w:line="240" w:lineRule="auto"/>
              <w:jc w:val="center"/>
              <w:rPr>
                <w:ins w:id="73928" w:author="pete jones" w:date="2022-01-11T16:39:00Z"/>
                <w:rFonts w:ascii="Calibri" w:hAnsi="Calibri" w:cs="Calibri"/>
                <w:color w:val="000000"/>
                <w:sz w:val="22"/>
                <w:szCs w:val="22"/>
              </w:rPr>
            </w:pPr>
            <w:ins w:id="7392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3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4DBEE38" w14:textId="77777777" w:rsidR="00910219" w:rsidRPr="00910219" w:rsidRDefault="00910219" w:rsidP="00910219">
            <w:pPr>
              <w:spacing w:before="0" w:after="0" w:line="240" w:lineRule="auto"/>
              <w:jc w:val="center"/>
              <w:rPr>
                <w:ins w:id="73931" w:author="pete jones" w:date="2022-01-11T16:39:00Z"/>
                <w:rFonts w:ascii="Calibri" w:hAnsi="Calibri" w:cs="Calibri"/>
                <w:color w:val="000000"/>
                <w:sz w:val="22"/>
                <w:szCs w:val="22"/>
              </w:rPr>
            </w:pPr>
            <w:ins w:id="7393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3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44E9E75" w14:textId="77777777" w:rsidR="00910219" w:rsidRPr="00910219" w:rsidRDefault="00910219" w:rsidP="00910219">
            <w:pPr>
              <w:spacing w:before="0" w:after="0" w:line="240" w:lineRule="auto"/>
              <w:jc w:val="center"/>
              <w:rPr>
                <w:ins w:id="73934" w:author="pete jones" w:date="2022-01-11T16:39:00Z"/>
                <w:rFonts w:ascii="Calibri" w:hAnsi="Calibri" w:cs="Calibri"/>
                <w:color w:val="000000"/>
                <w:sz w:val="22"/>
                <w:szCs w:val="22"/>
              </w:rPr>
            </w:pPr>
            <w:ins w:id="7393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936"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7721A63F" w14:textId="77777777" w:rsidR="00910219" w:rsidRPr="00910219" w:rsidRDefault="00910219" w:rsidP="00910219">
            <w:pPr>
              <w:spacing w:before="0" w:after="0" w:line="240" w:lineRule="auto"/>
              <w:jc w:val="center"/>
              <w:rPr>
                <w:ins w:id="73937" w:author="pete jones" w:date="2022-01-11T16:39:00Z"/>
                <w:rFonts w:ascii="Calibri" w:hAnsi="Calibri" w:cs="Calibri"/>
                <w:color w:val="000000"/>
                <w:sz w:val="22"/>
                <w:szCs w:val="22"/>
              </w:rPr>
            </w:pPr>
            <w:ins w:id="73938" w:author="pete jones" w:date="2022-01-11T16:39:00Z">
              <w:r w:rsidRPr="00910219">
                <w:rPr>
                  <w:rFonts w:ascii="Calibri" w:hAnsi="Calibri" w:cs="Calibri"/>
                  <w:color w:val="000000"/>
                  <w:sz w:val="22"/>
                  <w:szCs w:val="22"/>
                </w:rPr>
                <w:t> </w:t>
              </w:r>
            </w:ins>
          </w:p>
        </w:tc>
      </w:tr>
      <w:tr w:rsidR="00910219" w:rsidRPr="00910219" w14:paraId="4FBFE7A5" w14:textId="77777777" w:rsidTr="00910219">
        <w:trPr>
          <w:trHeight w:val="300"/>
          <w:ins w:id="73939" w:author="pete jones" w:date="2022-01-11T16:39:00Z"/>
          <w:trPrChange w:id="73940"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941"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0EA9BC3" w14:textId="77777777" w:rsidR="00910219" w:rsidRPr="00910219" w:rsidRDefault="00910219" w:rsidP="00910219">
            <w:pPr>
              <w:spacing w:before="0" w:after="0" w:line="240" w:lineRule="auto"/>
              <w:jc w:val="center"/>
              <w:rPr>
                <w:ins w:id="73942" w:author="pete jones" w:date="2022-01-11T16:39:00Z"/>
                <w:rFonts w:ascii="Calibri" w:hAnsi="Calibri" w:cs="Calibri"/>
                <w:color w:val="000000"/>
                <w:sz w:val="22"/>
                <w:szCs w:val="22"/>
              </w:rPr>
            </w:pPr>
            <w:ins w:id="73943"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3944"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23666DE5" w14:textId="77777777" w:rsidR="00910219" w:rsidRPr="00910219" w:rsidRDefault="00910219" w:rsidP="00910219">
            <w:pPr>
              <w:spacing w:before="0" w:after="0" w:line="240" w:lineRule="auto"/>
              <w:jc w:val="left"/>
              <w:rPr>
                <w:ins w:id="73945" w:author="pete jones" w:date="2022-01-11T16:39:00Z"/>
                <w:rFonts w:ascii="Calibri" w:hAnsi="Calibri" w:cs="Calibri"/>
                <w:color w:val="000000"/>
                <w:sz w:val="22"/>
                <w:szCs w:val="22"/>
              </w:rPr>
            </w:pPr>
            <w:ins w:id="73946" w:author="pete jones" w:date="2022-01-11T16:39:00Z">
              <w:r w:rsidRPr="00910219">
                <w:rPr>
                  <w:rFonts w:ascii="Calibri" w:hAnsi="Calibri" w:cs="Calibri"/>
                  <w:color w:val="000000"/>
                  <w:sz w:val="22"/>
                  <w:szCs w:val="22"/>
                </w:rPr>
                <w:t>Management of Product Development</w:t>
              </w:r>
            </w:ins>
          </w:p>
        </w:tc>
        <w:tc>
          <w:tcPr>
            <w:tcW w:w="498" w:type="dxa"/>
            <w:tcBorders>
              <w:top w:val="nil"/>
              <w:left w:val="nil"/>
              <w:bottom w:val="single" w:sz="4" w:space="0" w:color="auto"/>
              <w:right w:val="single" w:sz="4" w:space="0" w:color="auto"/>
            </w:tcBorders>
            <w:shd w:val="clear" w:color="auto" w:fill="auto"/>
            <w:noWrap/>
            <w:vAlign w:val="bottom"/>
            <w:hideMark/>
            <w:tcPrChange w:id="7394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2B92ACCE" w14:textId="77777777" w:rsidR="00910219" w:rsidRPr="00910219" w:rsidRDefault="00910219" w:rsidP="00910219">
            <w:pPr>
              <w:spacing w:before="0" w:after="0" w:line="240" w:lineRule="auto"/>
              <w:jc w:val="center"/>
              <w:rPr>
                <w:ins w:id="73948" w:author="pete jones" w:date="2022-01-11T16:39:00Z"/>
                <w:rFonts w:ascii="Calibri" w:hAnsi="Calibri" w:cs="Calibri"/>
                <w:color w:val="000000"/>
                <w:sz w:val="22"/>
                <w:szCs w:val="22"/>
              </w:rPr>
            </w:pPr>
            <w:ins w:id="73949"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3950"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34FC20AC" w14:textId="77777777" w:rsidR="00910219" w:rsidRPr="00910219" w:rsidRDefault="00910219" w:rsidP="00910219">
            <w:pPr>
              <w:spacing w:before="0" w:after="0" w:line="240" w:lineRule="auto"/>
              <w:jc w:val="center"/>
              <w:rPr>
                <w:ins w:id="73951" w:author="pete jones" w:date="2022-01-11T16:39:00Z"/>
                <w:rFonts w:ascii="Calibri" w:hAnsi="Calibri" w:cs="Calibri"/>
                <w:color w:val="000000"/>
                <w:sz w:val="22"/>
                <w:szCs w:val="22"/>
              </w:rPr>
            </w:pPr>
            <w:ins w:id="73952"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95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477E250D" w14:textId="77777777" w:rsidR="00910219" w:rsidRPr="00910219" w:rsidRDefault="00910219" w:rsidP="00910219">
            <w:pPr>
              <w:spacing w:before="0" w:after="0" w:line="240" w:lineRule="auto"/>
              <w:jc w:val="center"/>
              <w:rPr>
                <w:ins w:id="73954" w:author="pete jones" w:date="2022-01-11T16:39:00Z"/>
                <w:rFonts w:ascii="Calibri" w:hAnsi="Calibri" w:cs="Calibri"/>
                <w:color w:val="000000"/>
                <w:sz w:val="22"/>
                <w:szCs w:val="22"/>
              </w:rPr>
            </w:pPr>
            <w:ins w:id="7395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5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D6030E6" w14:textId="77777777" w:rsidR="00910219" w:rsidRPr="00910219" w:rsidRDefault="00910219" w:rsidP="00910219">
            <w:pPr>
              <w:spacing w:before="0" w:after="0" w:line="240" w:lineRule="auto"/>
              <w:jc w:val="center"/>
              <w:rPr>
                <w:ins w:id="73957" w:author="pete jones" w:date="2022-01-11T16:39:00Z"/>
                <w:rFonts w:ascii="Calibri" w:hAnsi="Calibri" w:cs="Calibri"/>
                <w:color w:val="000000"/>
                <w:sz w:val="22"/>
                <w:szCs w:val="22"/>
              </w:rPr>
            </w:pPr>
            <w:ins w:id="7395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59"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E40C4D6" w14:textId="77777777" w:rsidR="00910219" w:rsidRPr="00910219" w:rsidRDefault="00910219" w:rsidP="00910219">
            <w:pPr>
              <w:spacing w:before="0" w:after="0" w:line="240" w:lineRule="auto"/>
              <w:jc w:val="center"/>
              <w:rPr>
                <w:ins w:id="73960" w:author="pete jones" w:date="2022-01-11T16:39:00Z"/>
                <w:rFonts w:ascii="Calibri" w:hAnsi="Calibri" w:cs="Calibri"/>
                <w:color w:val="000000"/>
                <w:sz w:val="22"/>
                <w:szCs w:val="22"/>
              </w:rPr>
            </w:pPr>
            <w:ins w:id="7396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6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15CC4B6B" w14:textId="77777777" w:rsidR="00910219" w:rsidRPr="00910219" w:rsidRDefault="00910219" w:rsidP="00910219">
            <w:pPr>
              <w:spacing w:before="0" w:after="0" w:line="240" w:lineRule="auto"/>
              <w:jc w:val="center"/>
              <w:rPr>
                <w:ins w:id="73963" w:author="pete jones" w:date="2022-01-11T16:39:00Z"/>
                <w:rFonts w:ascii="Calibri" w:hAnsi="Calibri" w:cs="Calibri"/>
                <w:color w:val="000000"/>
                <w:sz w:val="22"/>
                <w:szCs w:val="22"/>
              </w:rPr>
            </w:pPr>
            <w:ins w:id="7396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6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975FD25" w14:textId="77777777" w:rsidR="00910219" w:rsidRPr="00910219" w:rsidRDefault="00910219" w:rsidP="00910219">
            <w:pPr>
              <w:spacing w:before="0" w:after="0" w:line="240" w:lineRule="auto"/>
              <w:jc w:val="center"/>
              <w:rPr>
                <w:ins w:id="73966" w:author="pete jones" w:date="2022-01-11T16:39:00Z"/>
                <w:rFonts w:ascii="Calibri" w:hAnsi="Calibri" w:cs="Calibri"/>
                <w:color w:val="000000"/>
                <w:sz w:val="22"/>
                <w:szCs w:val="22"/>
              </w:rPr>
            </w:pPr>
            <w:ins w:id="7396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6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E7D53E7" w14:textId="77777777" w:rsidR="00910219" w:rsidRPr="00910219" w:rsidRDefault="00910219" w:rsidP="00910219">
            <w:pPr>
              <w:spacing w:before="0" w:after="0" w:line="240" w:lineRule="auto"/>
              <w:jc w:val="center"/>
              <w:rPr>
                <w:ins w:id="73969" w:author="pete jones" w:date="2022-01-11T16:39:00Z"/>
                <w:rFonts w:ascii="Calibri" w:hAnsi="Calibri" w:cs="Calibri"/>
                <w:color w:val="000000"/>
                <w:sz w:val="22"/>
                <w:szCs w:val="22"/>
              </w:rPr>
            </w:pPr>
            <w:ins w:id="7397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7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9088821" w14:textId="77777777" w:rsidR="00910219" w:rsidRPr="00910219" w:rsidRDefault="00910219" w:rsidP="00910219">
            <w:pPr>
              <w:spacing w:before="0" w:after="0" w:line="240" w:lineRule="auto"/>
              <w:jc w:val="center"/>
              <w:rPr>
                <w:ins w:id="73972" w:author="pete jones" w:date="2022-01-11T16:39:00Z"/>
                <w:rFonts w:ascii="Calibri" w:hAnsi="Calibri" w:cs="Calibri"/>
                <w:color w:val="000000"/>
                <w:sz w:val="22"/>
                <w:szCs w:val="22"/>
              </w:rPr>
            </w:pPr>
            <w:ins w:id="7397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7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75B3134" w14:textId="77777777" w:rsidR="00910219" w:rsidRPr="00910219" w:rsidRDefault="00910219" w:rsidP="00910219">
            <w:pPr>
              <w:spacing w:before="0" w:after="0" w:line="240" w:lineRule="auto"/>
              <w:jc w:val="center"/>
              <w:rPr>
                <w:ins w:id="73975" w:author="pete jones" w:date="2022-01-11T16:39:00Z"/>
                <w:rFonts w:ascii="Calibri" w:hAnsi="Calibri" w:cs="Calibri"/>
                <w:color w:val="000000"/>
                <w:sz w:val="22"/>
                <w:szCs w:val="22"/>
              </w:rPr>
            </w:pPr>
            <w:ins w:id="7397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397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07B8237" w14:textId="77777777" w:rsidR="00910219" w:rsidRPr="00910219" w:rsidRDefault="00910219" w:rsidP="00910219">
            <w:pPr>
              <w:spacing w:before="0" w:after="0" w:line="240" w:lineRule="auto"/>
              <w:jc w:val="center"/>
              <w:rPr>
                <w:ins w:id="73978" w:author="pete jones" w:date="2022-01-11T16:39:00Z"/>
                <w:rFonts w:ascii="Calibri" w:hAnsi="Calibri" w:cs="Calibri"/>
                <w:color w:val="000000"/>
                <w:sz w:val="22"/>
                <w:szCs w:val="22"/>
              </w:rPr>
            </w:pPr>
            <w:ins w:id="7397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3980"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0D3F4828" w14:textId="77777777" w:rsidR="00910219" w:rsidRPr="00910219" w:rsidRDefault="00910219" w:rsidP="00910219">
            <w:pPr>
              <w:spacing w:before="0" w:after="0" w:line="240" w:lineRule="auto"/>
              <w:jc w:val="center"/>
              <w:rPr>
                <w:ins w:id="73981" w:author="pete jones" w:date="2022-01-11T16:39:00Z"/>
                <w:rFonts w:ascii="Calibri" w:hAnsi="Calibri" w:cs="Calibri"/>
                <w:color w:val="000000"/>
                <w:sz w:val="22"/>
                <w:szCs w:val="22"/>
              </w:rPr>
            </w:pPr>
            <w:ins w:id="73982" w:author="pete jones" w:date="2022-01-11T16:39:00Z">
              <w:r w:rsidRPr="00910219">
                <w:rPr>
                  <w:rFonts w:ascii="Calibri" w:hAnsi="Calibri" w:cs="Calibri"/>
                  <w:color w:val="000000"/>
                  <w:sz w:val="22"/>
                  <w:szCs w:val="22"/>
                </w:rPr>
                <w:t> </w:t>
              </w:r>
            </w:ins>
          </w:p>
        </w:tc>
      </w:tr>
      <w:tr w:rsidR="00910219" w:rsidRPr="00910219" w14:paraId="6AABC7DE" w14:textId="77777777" w:rsidTr="00910219">
        <w:trPr>
          <w:trHeight w:val="300"/>
          <w:ins w:id="73983" w:author="pete jones" w:date="2022-01-11T16:39:00Z"/>
          <w:trPrChange w:id="73984"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3985"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102678DD" w14:textId="77777777" w:rsidR="00910219" w:rsidRPr="00910219" w:rsidRDefault="00910219" w:rsidP="00910219">
            <w:pPr>
              <w:spacing w:before="0" w:after="0" w:line="240" w:lineRule="auto"/>
              <w:jc w:val="center"/>
              <w:rPr>
                <w:ins w:id="73986" w:author="pete jones" w:date="2022-01-11T16:39:00Z"/>
                <w:rFonts w:ascii="Calibri" w:hAnsi="Calibri" w:cs="Calibri"/>
                <w:color w:val="000000"/>
                <w:sz w:val="22"/>
                <w:szCs w:val="22"/>
              </w:rPr>
            </w:pPr>
            <w:ins w:id="73987"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3988"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2EF77A8C" w14:textId="77777777" w:rsidR="00910219" w:rsidRPr="00910219" w:rsidRDefault="00910219" w:rsidP="00910219">
            <w:pPr>
              <w:spacing w:before="0" w:after="0" w:line="240" w:lineRule="auto"/>
              <w:jc w:val="left"/>
              <w:rPr>
                <w:ins w:id="73989" w:author="pete jones" w:date="2022-01-11T16:39:00Z"/>
                <w:rFonts w:ascii="Calibri" w:hAnsi="Calibri" w:cs="Calibri"/>
                <w:color w:val="000000"/>
                <w:sz w:val="22"/>
                <w:szCs w:val="22"/>
              </w:rPr>
            </w:pPr>
            <w:ins w:id="73990" w:author="pete jones" w:date="2022-01-11T16:39:00Z">
              <w:r w:rsidRPr="00910219">
                <w:rPr>
                  <w:rFonts w:ascii="Calibri" w:hAnsi="Calibri" w:cs="Calibri"/>
                  <w:color w:val="000000"/>
                  <w:sz w:val="22"/>
                  <w:szCs w:val="22"/>
                </w:rPr>
                <w:t>Manufacturing</w:t>
              </w:r>
            </w:ins>
          </w:p>
        </w:tc>
        <w:tc>
          <w:tcPr>
            <w:tcW w:w="498" w:type="dxa"/>
            <w:tcBorders>
              <w:top w:val="nil"/>
              <w:left w:val="nil"/>
              <w:bottom w:val="single" w:sz="4" w:space="0" w:color="auto"/>
              <w:right w:val="single" w:sz="4" w:space="0" w:color="auto"/>
            </w:tcBorders>
            <w:shd w:val="clear" w:color="auto" w:fill="auto"/>
            <w:noWrap/>
            <w:vAlign w:val="bottom"/>
            <w:hideMark/>
            <w:tcPrChange w:id="7399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6725128A" w14:textId="77777777" w:rsidR="00910219" w:rsidRPr="00910219" w:rsidRDefault="00910219" w:rsidP="00910219">
            <w:pPr>
              <w:spacing w:before="0" w:after="0" w:line="240" w:lineRule="auto"/>
              <w:jc w:val="center"/>
              <w:rPr>
                <w:ins w:id="73992" w:author="pete jones" w:date="2022-01-11T16:39:00Z"/>
                <w:rFonts w:ascii="Calibri" w:hAnsi="Calibri" w:cs="Calibri"/>
                <w:color w:val="000000"/>
                <w:sz w:val="22"/>
                <w:szCs w:val="22"/>
              </w:rPr>
            </w:pPr>
            <w:ins w:id="73993" w:author="pete jones" w:date="2022-01-11T16:39:00Z">
              <w:r w:rsidRPr="00910219">
                <w:rPr>
                  <w:rFonts w:ascii="Calibri" w:hAnsi="Calibri" w:cs="Calibri"/>
                  <w:color w:val="000000"/>
                  <w:sz w:val="22"/>
                  <w:szCs w:val="22"/>
                </w:rPr>
                <w:t>T</w:t>
              </w:r>
            </w:ins>
          </w:p>
        </w:tc>
        <w:tc>
          <w:tcPr>
            <w:tcW w:w="551" w:type="dxa"/>
            <w:tcBorders>
              <w:top w:val="nil"/>
              <w:left w:val="nil"/>
              <w:bottom w:val="single" w:sz="4" w:space="0" w:color="auto"/>
              <w:right w:val="single" w:sz="4" w:space="0" w:color="auto"/>
            </w:tcBorders>
            <w:shd w:val="clear" w:color="auto" w:fill="auto"/>
            <w:noWrap/>
            <w:vAlign w:val="bottom"/>
            <w:hideMark/>
            <w:tcPrChange w:id="73994"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1445357E" w14:textId="77777777" w:rsidR="00910219" w:rsidRPr="00910219" w:rsidRDefault="00910219" w:rsidP="00910219">
            <w:pPr>
              <w:spacing w:before="0" w:after="0" w:line="240" w:lineRule="auto"/>
              <w:jc w:val="center"/>
              <w:rPr>
                <w:ins w:id="73995" w:author="pete jones" w:date="2022-01-11T16:39:00Z"/>
                <w:rFonts w:ascii="Calibri" w:hAnsi="Calibri" w:cs="Calibri"/>
                <w:color w:val="000000"/>
                <w:sz w:val="22"/>
                <w:szCs w:val="22"/>
              </w:rPr>
            </w:pPr>
            <w:ins w:id="73996"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399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3E21D1D4" w14:textId="77777777" w:rsidR="00910219" w:rsidRPr="00910219" w:rsidRDefault="00910219" w:rsidP="00910219">
            <w:pPr>
              <w:spacing w:before="0" w:after="0" w:line="240" w:lineRule="auto"/>
              <w:jc w:val="center"/>
              <w:rPr>
                <w:ins w:id="73998" w:author="pete jones" w:date="2022-01-11T16:39:00Z"/>
                <w:rFonts w:ascii="Calibri" w:hAnsi="Calibri" w:cs="Calibri"/>
                <w:color w:val="000000"/>
                <w:sz w:val="22"/>
                <w:szCs w:val="22"/>
              </w:rPr>
            </w:pPr>
            <w:ins w:id="7399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0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27B8E8E" w14:textId="77777777" w:rsidR="00910219" w:rsidRPr="00910219" w:rsidRDefault="00910219" w:rsidP="00910219">
            <w:pPr>
              <w:spacing w:before="0" w:after="0" w:line="240" w:lineRule="auto"/>
              <w:jc w:val="center"/>
              <w:rPr>
                <w:ins w:id="74001" w:author="pete jones" w:date="2022-01-11T16:39:00Z"/>
                <w:rFonts w:ascii="Calibri" w:hAnsi="Calibri" w:cs="Calibri"/>
                <w:color w:val="000000"/>
                <w:sz w:val="22"/>
                <w:szCs w:val="22"/>
              </w:rPr>
            </w:pPr>
            <w:ins w:id="7400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03"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9189D93" w14:textId="77777777" w:rsidR="00910219" w:rsidRPr="00910219" w:rsidRDefault="00910219" w:rsidP="00910219">
            <w:pPr>
              <w:spacing w:before="0" w:after="0" w:line="240" w:lineRule="auto"/>
              <w:jc w:val="center"/>
              <w:rPr>
                <w:ins w:id="74004" w:author="pete jones" w:date="2022-01-11T16:39:00Z"/>
                <w:rFonts w:ascii="Calibri" w:hAnsi="Calibri" w:cs="Calibri"/>
                <w:color w:val="000000"/>
                <w:sz w:val="22"/>
                <w:szCs w:val="22"/>
              </w:rPr>
            </w:pPr>
            <w:ins w:id="7400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0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061EEE3" w14:textId="77777777" w:rsidR="00910219" w:rsidRPr="00910219" w:rsidRDefault="00910219" w:rsidP="00910219">
            <w:pPr>
              <w:spacing w:before="0" w:after="0" w:line="240" w:lineRule="auto"/>
              <w:jc w:val="center"/>
              <w:rPr>
                <w:ins w:id="74007" w:author="pete jones" w:date="2022-01-11T16:39:00Z"/>
                <w:rFonts w:ascii="Calibri" w:hAnsi="Calibri" w:cs="Calibri"/>
                <w:color w:val="000000"/>
                <w:sz w:val="22"/>
                <w:szCs w:val="22"/>
              </w:rPr>
            </w:pPr>
            <w:ins w:id="7400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0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816562D" w14:textId="77777777" w:rsidR="00910219" w:rsidRPr="00910219" w:rsidRDefault="00910219" w:rsidP="00910219">
            <w:pPr>
              <w:spacing w:before="0" w:after="0" w:line="240" w:lineRule="auto"/>
              <w:jc w:val="center"/>
              <w:rPr>
                <w:ins w:id="74010" w:author="pete jones" w:date="2022-01-11T16:39:00Z"/>
                <w:rFonts w:ascii="Calibri" w:hAnsi="Calibri" w:cs="Calibri"/>
                <w:color w:val="000000"/>
                <w:sz w:val="22"/>
                <w:szCs w:val="22"/>
              </w:rPr>
            </w:pPr>
            <w:ins w:id="7401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1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BF4E2C6" w14:textId="77777777" w:rsidR="00910219" w:rsidRPr="00910219" w:rsidRDefault="00910219" w:rsidP="00910219">
            <w:pPr>
              <w:spacing w:before="0" w:after="0" w:line="240" w:lineRule="auto"/>
              <w:jc w:val="center"/>
              <w:rPr>
                <w:ins w:id="74013" w:author="pete jones" w:date="2022-01-11T16:39:00Z"/>
                <w:rFonts w:ascii="Calibri" w:hAnsi="Calibri" w:cs="Calibri"/>
                <w:color w:val="000000"/>
                <w:sz w:val="22"/>
                <w:szCs w:val="22"/>
              </w:rPr>
            </w:pPr>
            <w:ins w:id="7401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1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CACAB62" w14:textId="77777777" w:rsidR="00910219" w:rsidRPr="00910219" w:rsidRDefault="00910219" w:rsidP="00910219">
            <w:pPr>
              <w:spacing w:before="0" w:after="0" w:line="240" w:lineRule="auto"/>
              <w:jc w:val="center"/>
              <w:rPr>
                <w:ins w:id="74016" w:author="pete jones" w:date="2022-01-11T16:39:00Z"/>
                <w:rFonts w:ascii="Calibri" w:hAnsi="Calibri" w:cs="Calibri"/>
                <w:color w:val="000000"/>
                <w:sz w:val="22"/>
                <w:szCs w:val="22"/>
              </w:rPr>
            </w:pPr>
            <w:ins w:id="7401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1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737A657" w14:textId="77777777" w:rsidR="00910219" w:rsidRPr="00910219" w:rsidRDefault="00910219" w:rsidP="00910219">
            <w:pPr>
              <w:spacing w:before="0" w:after="0" w:line="240" w:lineRule="auto"/>
              <w:jc w:val="center"/>
              <w:rPr>
                <w:ins w:id="74019" w:author="pete jones" w:date="2022-01-11T16:39:00Z"/>
                <w:rFonts w:ascii="Calibri" w:hAnsi="Calibri" w:cs="Calibri"/>
                <w:color w:val="000000"/>
                <w:sz w:val="22"/>
                <w:szCs w:val="22"/>
              </w:rPr>
            </w:pPr>
            <w:ins w:id="7402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2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CF54C58" w14:textId="77777777" w:rsidR="00910219" w:rsidRPr="00910219" w:rsidRDefault="00910219" w:rsidP="00910219">
            <w:pPr>
              <w:spacing w:before="0" w:after="0" w:line="240" w:lineRule="auto"/>
              <w:jc w:val="center"/>
              <w:rPr>
                <w:ins w:id="74022" w:author="pete jones" w:date="2022-01-11T16:39:00Z"/>
                <w:rFonts w:ascii="Calibri" w:hAnsi="Calibri" w:cs="Calibri"/>
                <w:color w:val="000000"/>
                <w:sz w:val="22"/>
                <w:szCs w:val="22"/>
              </w:rPr>
            </w:pPr>
            <w:ins w:id="7402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024"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597EA5CE" w14:textId="77777777" w:rsidR="00910219" w:rsidRPr="00910219" w:rsidRDefault="00910219" w:rsidP="00910219">
            <w:pPr>
              <w:spacing w:before="0" w:after="0" w:line="240" w:lineRule="auto"/>
              <w:jc w:val="center"/>
              <w:rPr>
                <w:ins w:id="74025" w:author="pete jones" w:date="2022-01-11T16:39:00Z"/>
                <w:rFonts w:ascii="Calibri" w:hAnsi="Calibri" w:cs="Calibri"/>
                <w:color w:val="000000"/>
                <w:sz w:val="22"/>
                <w:szCs w:val="22"/>
              </w:rPr>
            </w:pPr>
            <w:ins w:id="74026" w:author="pete jones" w:date="2022-01-11T16:39:00Z">
              <w:r w:rsidRPr="00910219">
                <w:rPr>
                  <w:rFonts w:ascii="Calibri" w:hAnsi="Calibri" w:cs="Calibri"/>
                  <w:color w:val="000000"/>
                  <w:sz w:val="22"/>
                  <w:szCs w:val="22"/>
                </w:rPr>
                <w:t> </w:t>
              </w:r>
            </w:ins>
          </w:p>
        </w:tc>
      </w:tr>
      <w:tr w:rsidR="00910219" w:rsidRPr="00910219" w14:paraId="2309B4C7" w14:textId="77777777" w:rsidTr="00910219">
        <w:trPr>
          <w:trHeight w:val="300"/>
          <w:ins w:id="74027" w:author="pete jones" w:date="2022-01-11T16:39:00Z"/>
          <w:trPrChange w:id="74028"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029"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B1F8F66" w14:textId="77777777" w:rsidR="00910219" w:rsidRPr="00910219" w:rsidRDefault="00910219" w:rsidP="00910219">
            <w:pPr>
              <w:spacing w:before="0" w:after="0" w:line="240" w:lineRule="auto"/>
              <w:jc w:val="center"/>
              <w:rPr>
                <w:ins w:id="74030" w:author="pete jones" w:date="2022-01-11T16:39:00Z"/>
                <w:rFonts w:ascii="Calibri" w:hAnsi="Calibri" w:cs="Calibri"/>
                <w:color w:val="000000"/>
                <w:sz w:val="22"/>
                <w:szCs w:val="22"/>
              </w:rPr>
            </w:pPr>
            <w:ins w:id="74031"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032"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64CD30A4" w14:textId="6D919500" w:rsidR="00910219" w:rsidRPr="00910219" w:rsidRDefault="00910219" w:rsidP="00910219">
            <w:pPr>
              <w:spacing w:before="0" w:after="0" w:line="240" w:lineRule="auto"/>
              <w:jc w:val="left"/>
              <w:rPr>
                <w:ins w:id="74033" w:author="pete jones" w:date="2022-01-11T16:39:00Z"/>
                <w:rFonts w:ascii="Calibri" w:hAnsi="Calibri" w:cs="Calibri"/>
                <w:color w:val="000000"/>
                <w:sz w:val="22"/>
                <w:szCs w:val="22"/>
              </w:rPr>
            </w:pPr>
            <w:ins w:id="74034" w:author="pete jones" w:date="2022-01-11T16:39:00Z">
              <w:r w:rsidRPr="00910219">
                <w:rPr>
                  <w:rFonts w:ascii="Calibri" w:hAnsi="Calibri" w:cs="Calibri"/>
                  <w:color w:val="000000"/>
                  <w:sz w:val="22"/>
                  <w:szCs w:val="22"/>
                </w:rPr>
                <w:t>Computer</w:t>
              </w:r>
            </w:ins>
            <w:ins w:id="74035" w:author="pete jones" w:date="2022-03-30T12:32:00Z">
              <w:r w:rsidR="00042512">
                <w:rPr>
                  <w:rFonts w:ascii="Calibri" w:hAnsi="Calibri" w:cs="Calibri"/>
                  <w:color w:val="000000"/>
                  <w:sz w:val="22"/>
                  <w:szCs w:val="22"/>
                </w:rPr>
                <w:t>-</w:t>
              </w:r>
            </w:ins>
            <w:ins w:id="74036" w:author="pete jones" w:date="2022-01-11T16:39:00Z">
              <w:r w:rsidRPr="00910219">
                <w:rPr>
                  <w:rFonts w:ascii="Calibri" w:hAnsi="Calibri" w:cs="Calibri"/>
                  <w:color w:val="000000"/>
                  <w:sz w:val="22"/>
                  <w:szCs w:val="22"/>
                </w:rPr>
                <w:t>Aided Engineering Drawing</w:t>
              </w:r>
            </w:ins>
          </w:p>
        </w:tc>
        <w:tc>
          <w:tcPr>
            <w:tcW w:w="498" w:type="dxa"/>
            <w:tcBorders>
              <w:top w:val="nil"/>
              <w:left w:val="nil"/>
              <w:bottom w:val="single" w:sz="4" w:space="0" w:color="auto"/>
              <w:right w:val="single" w:sz="4" w:space="0" w:color="auto"/>
            </w:tcBorders>
            <w:shd w:val="clear" w:color="auto" w:fill="auto"/>
            <w:noWrap/>
            <w:vAlign w:val="bottom"/>
            <w:hideMark/>
            <w:tcPrChange w:id="7403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2ECFF5B2" w14:textId="77777777" w:rsidR="00910219" w:rsidRPr="00910219" w:rsidRDefault="00910219" w:rsidP="00910219">
            <w:pPr>
              <w:spacing w:before="0" w:after="0" w:line="240" w:lineRule="auto"/>
              <w:jc w:val="center"/>
              <w:rPr>
                <w:ins w:id="74038" w:author="pete jones" w:date="2022-01-11T16:39:00Z"/>
                <w:rFonts w:ascii="Calibri" w:hAnsi="Calibri" w:cs="Calibri"/>
                <w:color w:val="000000"/>
                <w:sz w:val="22"/>
                <w:szCs w:val="22"/>
              </w:rPr>
            </w:pPr>
            <w:ins w:id="74039"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4040"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7B1179A3" w14:textId="77777777" w:rsidR="00910219" w:rsidRPr="00910219" w:rsidRDefault="00910219" w:rsidP="00910219">
            <w:pPr>
              <w:spacing w:before="0" w:after="0" w:line="240" w:lineRule="auto"/>
              <w:jc w:val="center"/>
              <w:rPr>
                <w:ins w:id="74041" w:author="pete jones" w:date="2022-01-11T16:39:00Z"/>
                <w:rFonts w:ascii="Calibri" w:hAnsi="Calibri" w:cs="Calibri"/>
                <w:color w:val="000000"/>
                <w:sz w:val="22"/>
                <w:szCs w:val="22"/>
              </w:rPr>
            </w:pPr>
            <w:ins w:id="74042"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404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68746975" w14:textId="77777777" w:rsidR="00910219" w:rsidRPr="00910219" w:rsidRDefault="00910219" w:rsidP="00910219">
            <w:pPr>
              <w:spacing w:before="0" w:after="0" w:line="240" w:lineRule="auto"/>
              <w:jc w:val="center"/>
              <w:rPr>
                <w:ins w:id="74044" w:author="pete jones" w:date="2022-01-11T16:39:00Z"/>
                <w:rFonts w:ascii="Calibri" w:hAnsi="Calibri" w:cs="Calibri"/>
                <w:color w:val="000000"/>
                <w:sz w:val="22"/>
                <w:szCs w:val="22"/>
              </w:rPr>
            </w:pPr>
            <w:ins w:id="7404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4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4FEA876" w14:textId="77777777" w:rsidR="00910219" w:rsidRPr="00910219" w:rsidRDefault="00910219" w:rsidP="00910219">
            <w:pPr>
              <w:spacing w:before="0" w:after="0" w:line="240" w:lineRule="auto"/>
              <w:jc w:val="center"/>
              <w:rPr>
                <w:ins w:id="74047" w:author="pete jones" w:date="2022-01-11T16:39:00Z"/>
                <w:rFonts w:ascii="Calibri" w:hAnsi="Calibri" w:cs="Calibri"/>
                <w:color w:val="000000"/>
                <w:sz w:val="22"/>
                <w:szCs w:val="22"/>
              </w:rPr>
            </w:pPr>
            <w:ins w:id="7404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49"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891937A" w14:textId="77777777" w:rsidR="00910219" w:rsidRPr="00910219" w:rsidRDefault="00910219" w:rsidP="00910219">
            <w:pPr>
              <w:spacing w:before="0" w:after="0" w:line="240" w:lineRule="auto"/>
              <w:jc w:val="center"/>
              <w:rPr>
                <w:ins w:id="74050" w:author="pete jones" w:date="2022-01-11T16:39:00Z"/>
                <w:rFonts w:ascii="Calibri" w:hAnsi="Calibri" w:cs="Calibri"/>
                <w:color w:val="000000"/>
                <w:sz w:val="22"/>
                <w:szCs w:val="22"/>
              </w:rPr>
            </w:pPr>
            <w:ins w:id="7405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5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13D39CA5" w14:textId="77777777" w:rsidR="00910219" w:rsidRPr="00910219" w:rsidRDefault="00910219" w:rsidP="00910219">
            <w:pPr>
              <w:spacing w:before="0" w:after="0" w:line="240" w:lineRule="auto"/>
              <w:jc w:val="center"/>
              <w:rPr>
                <w:ins w:id="74053" w:author="pete jones" w:date="2022-01-11T16:39:00Z"/>
                <w:rFonts w:ascii="Calibri" w:hAnsi="Calibri" w:cs="Calibri"/>
                <w:color w:val="000000"/>
                <w:sz w:val="22"/>
                <w:szCs w:val="22"/>
              </w:rPr>
            </w:pPr>
            <w:ins w:id="7405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5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82D19F1" w14:textId="77777777" w:rsidR="00910219" w:rsidRPr="00910219" w:rsidRDefault="00910219" w:rsidP="00910219">
            <w:pPr>
              <w:spacing w:before="0" w:after="0" w:line="240" w:lineRule="auto"/>
              <w:jc w:val="center"/>
              <w:rPr>
                <w:ins w:id="74056" w:author="pete jones" w:date="2022-01-11T16:39:00Z"/>
                <w:rFonts w:ascii="Calibri" w:hAnsi="Calibri" w:cs="Calibri"/>
                <w:color w:val="000000"/>
                <w:sz w:val="22"/>
                <w:szCs w:val="22"/>
              </w:rPr>
            </w:pPr>
            <w:ins w:id="7405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5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5490EA3" w14:textId="77777777" w:rsidR="00910219" w:rsidRPr="00910219" w:rsidRDefault="00910219" w:rsidP="00910219">
            <w:pPr>
              <w:spacing w:before="0" w:after="0" w:line="240" w:lineRule="auto"/>
              <w:jc w:val="center"/>
              <w:rPr>
                <w:ins w:id="74059" w:author="pete jones" w:date="2022-01-11T16:39:00Z"/>
                <w:rFonts w:ascii="Calibri" w:hAnsi="Calibri" w:cs="Calibri"/>
                <w:color w:val="000000"/>
                <w:sz w:val="22"/>
                <w:szCs w:val="22"/>
              </w:rPr>
            </w:pPr>
            <w:ins w:id="7406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6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EC3661F" w14:textId="77777777" w:rsidR="00910219" w:rsidRPr="00910219" w:rsidRDefault="00910219" w:rsidP="00910219">
            <w:pPr>
              <w:spacing w:before="0" w:after="0" w:line="240" w:lineRule="auto"/>
              <w:jc w:val="center"/>
              <w:rPr>
                <w:ins w:id="74062" w:author="pete jones" w:date="2022-01-11T16:39:00Z"/>
                <w:rFonts w:ascii="Calibri" w:hAnsi="Calibri" w:cs="Calibri"/>
                <w:color w:val="000000"/>
                <w:sz w:val="22"/>
                <w:szCs w:val="22"/>
              </w:rPr>
            </w:pPr>
            <w:ins w:id="7406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6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931841C" w14:textId="77777777" w:rsidR="00910219" w:rsidRPr="00910219" w:rsidRDefault="00910219" w:rsidP="00910219">
            <w:pPr>
              <w:spacing w:before="0" w:after="0" w:line="240" w:lineRule="auto"/>
              <w:jc w:val="center"/>
              <w:rPr>
                <w:ins w:id="74065" w:author="pete jones" w:date="2022-01-11T16:39:00Z"/>
                <w:rFonts w:ascii="Calibri" w:hAnsi="Calibri" w:cs="Calibri"/>
                <w:color w:val="000000"/>
                <w:sz w:val="22"/>
                <w:szCs w:val="22"/>
              </w:rPr>
            </w:pPr>
            <w:ins w:id="7406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6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BA5FFA3" w14:textId="77777777" w:rsidR="00910219" w:rsidRPr="00910219" w:rsidRDefault="00910219" w:rsidP="00910219">
            <w:pPr>
              <w:spacing w:before="0" w:after="0" w:line="240" w:lineRule="auto"/>
              <w:jc w:val="center"/>
              <w:rPr>
                <w:ins w:id="74068" w:author="pete jones" w:date="2022-01-11T16:39:00Z"/>
                <w:rFonts w:ascii="Calibri" w:hAnsi="Calibri" w:cs="Calibri"/>
                <w:color w:val="000000"/>
                <w:sz w:val="22"/>
                <w:szCs w:val="22"/>
              </w:rPr>
            </w:pPr>
            <w:ins w:id="7406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070"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6A4CE568" w14:textId="77777777" w:rsidR="00910219" w:rsidRPr="00910219" w:rsidRDefault="00910219" w:rsidP="00910219">
            <w:pPr>
              <w:spacing w:before="0" w:after="0" w:line="240" w:lineRule="auto"/>
              <w:jc w:val="center"/>
              <w:rPr>
                <w:ins w:id="74071" w:author="pete jones" w:date="2022-01-11T16:39:00Z"/>
                <w:rFonts w:ascii="Calibri" w:hAnsi="Calibri" w:cs="Calibri"/>
                <w:color w:val="000000"/>
                <w:sz w:val="22"/>
                <w:szCs w:val="22"/>
              </w:rPr>
            </w:pPr>
            <w:ins w:id="74072" w:author="pete jones" w:date="2022-01-11T16:39:00Z">
              <w:r w:rsidRPr="00910219">
                <w:rPr>
                  <w:rFonts w:ascii="Calibri" w:hAnsi="Calibri" w:cs="Calibri"/>
                  <w:color w:val="000000"/>
                  <w:sz w:val="22"/>
                  <w:szCs w:val="22"/>
                </w:rPr>
                <w:t> </w:t>
              </w:r>
            </w:ins>
          </w:p>
        </w:tc>
      </w:tr>
      <w:tr w:rsidR="00910219" w:rsidRPr="00910219" w14:paraId="757AF6CE" w14:textId="77777777" w:rsidTr="00910219">
        <w:trPr>
          <w:trHeight w:val="300"/>
          <w:ins w:id="74073" w:author="pete jones" w:date="2022-01-11T16:39:00Z"/>
          <w:trPrChange w:id="74074"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075"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B52662B" w14:textId="77777777" w:rsidR="00910219" w:rsidRPr="00910219" w:rsidRDefault="00910219" w:rsidP="00910219">
            <w:pPr>
              <w:spacing w:before="0" w:after="0" w:line="240" w:lineRule="auto"/>
              <w:jc w:val="center"/>
              <w:rPr>
                <w:ins w:id="74076" w:author="pete jones" w:date="2022-01-11T16:39:00Z"/>
                <w:rFonts w:ascii="Calibri" w:hAnsi="Calibri" w:cs="Calibri"/>
                <w:color w:val="000000"/>
                <w:sz w:val="22"/>
                <w:szCs w:val="22"/>
              </w:rPr>
            </w:pPr>
            <w:ins w:id="74077"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078"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63264454" w14:textId="77777777" w:rsidR="00910219" w:rsidRPr="00910219" w:rsidRDefault="00910219" w:rsidP="00910219">
            <w:pPr>
              <w:spacing w:before="0" w:after="0" w:line="240" w:lineRule="auto"/>
              <w:jc w:val="left"/>
              <w:rPr>
                <w:ins w:id="74079" w:author="pete jones" w:date="2022-01-11T16:39:00Z"/>
                <w:rFonts w:ascii="Calibri" w:hAnsi="Calibri" w:cs="Calibri"/>
                <w:color w:val="000000"/>
                <w:sz w:val="22"/>
                <w:szCs w:val="22"/>
              </w:rPr>
            </w:pPr>
            <w:ins w:id="74080" w:author="pete jones" w:date="2022-01-11T16:39:00Z">
              <w:r w:rsidRPr="00910219">
                <w:rPr>
                  <w:rFonts w:ascii="Calibri" w:hAnsi="Calibri" w:cs="Calibri"/>
                  <w:color w:val="000000"/>
                  <w:sz w:val="22"/>
                  <w:szCs w:val="22"/>
                </w:rPr>
                <w:t>Thermofluids and Energy Conversion</w:t>
              </w:r>
            </w:ins>
          </w:p>
        </w:tc>
        <w:tc>
          <w:tcPr>
            <w:tcW w:w="498" w:type="dxa"/>
            <w:tcBorders>
              <w:top w:val="nil"/>
              <w:left w:val="nil"/>
              <w:bottom w:val="single" w:sz="4" w:space="0" w:color="auto"/>
              <w:right w:val="single" w:sz="4" w:space="0" w:color="auto"/>
            </w:tcBorders>
            <w:shd w:val="clear" w:color="auto" w:fill="auto"/>
            <w:noWrap/>
            <w:vAlign w:val="bottom"/>
            <w:hideMark/>
            <w:tcPrChange w:id="7408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4E183A02" w14:textId="77777777" w:rsidR="00910219" w:rsidRPr="00910219" w:rsidRDefault="00910219" w:rsidP="00910219">
            <w:pPr>
              <w:spacing w:before="0" w:after="0" w:line="240" w:lineRule="auto"/>
              <w:jc w:val="center"/>
              <w:rPr>
                <w:ins w:id="74082" w:author="pete jones" w:date="2022-01-11T16:39:00Z"/>
                <w:rFonts w:ascii="Calibri" w:hAnsi="Calibri" w:cs="Calibri"/>
                <w:color w:val="000000"/>
                <w:sz w:val="22"/>
                <w:szCs w:val="22"/>
              </w:rPr>
            </w:pPr>
            <w:ins w:id="74083" w:author="pete jones" w:date="2022-01-11T16:39:00Z">
              <w:r w:rsidRPr="00910219">
                <w:rPr>
                  <w:rFonts w:ascii="Calibri" w:hAnsi="Calibri" w:cs="Calibri"/>
                  <w:color w:val="000000"/>
                  <w:sz w:val="22"/>
                  <w:szCs w:val="22"/>
                </w:rPr>
                <w:t>S</w:t>
              </w:r>
            </w:ins>
          </w:p>
        </w:tc>
        <w:tc>
          <w:tcPr>
            <w:tcW w:w="551" w:type="dxa"/>
            <w:tcBorders>
              <w:top w:val="nil"/>
              <w:left w:val="nil"/>
              <w:bottom w:val="single" w:sz="4" w:space="0" w:color="auto"/>
              <w:right w:val="single" w:sz="4" w:space="0" w:color="auto"/>
            </w:tcBorders>
            <w:shd w:val="clear" w:color="auto" w:fill="auto"/>
            <w:noWrap/>
            <w:vAlign w:val="bottom"/>
            <w:hideMark/>
            <w:tcPrChange w:id="74084"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1276435C" w14:textId="77777777" w:rsidR="00910219" w:rsidRPr="00910219" w:rsidRDefault="00910219" w:rsidP="00910219">
            <w:pPr>
              <w:spacing w:before="0" w:after="0" w:line="240" w:lineRule="auto"/>
              <w:jc w:val="center"/>
              <w:rPr>
                <w:ins w:id="74085" w:author="pete jones" w:date="2022-01-11T16:39:00Z"/>
                <w:rFonts w:ascii="Calibri" w:hAnsi="Calibri" w:cs="Calibri"/>
                <w:color w:val="000000"/>
                <w:sz w:val="22"/>
                <w:szCs w:val="22"/>
              </w:rPr>
            </w:pPr>
            <w:ins w:id="74086"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408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E02D1B9" w14:textId="77777777" w:rsidR="00910219" w:rsidRPr="00910219" w:rsidRDefault="00910219" w:rsidP="00910219">
            <w:pPr>
              <w:spacing w:before="0" w:after="0" w:line="240" w:lineRule="auto"/>
              <w:jc w:val="center"/>
              <w:rPr>
                <w:ins w:id="74088" w:author="pete jones" w:date="2022-01-11T16:39:00Z"/>
                <w:rFonts w:ascii="Calibri" w:hAnsi="Calibri" w:cs="Calibri"/>
                <w:color w:val="000000"/>
                <w:sz w:val="22"/>
                <w:szCs w:val="22"/>
              </w:rPr>
            </w:pPr>
            <w:ins w:id="7408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9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D3493FA" w14:textId="77777777" w:rsidR="00910219" w:rsidRPr="00910219" w:rsidRDefault="00910219" w:rsidP="00910219">
            <w:pPr>
              <w:spacing w:before="0" w:after="0" w:line="240" w:lineRule="auto"/>
              <w:jc w:val="center"/>
              <w:rPr>
                <w:ins w:id="74091" w:author="pete jones" w:date="2022-01-11T16:39:00Z"/>
                <w:rFonts w:ascii="Calibri" w:hAnsi="Calibri" w:cs="Calibri"/>
                <w:color w:val="000000"/>
                <w:sz w:val="22"/>
                <w:szCs w:val="22"/>
              </w:rPr>
            </w:pPr>
            <w:ins w:id="7409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93"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51DBBA1" w14:textId="77777777" w:rsidR="00910219" w:rsidRPr="00910219" w:rsidRDefault="00910219" w:rsidP="00910219">
            <w:pPr>
              <w:spacing w:before="0" w:after="0" w:line="240" w:lineRule="auto"/>
              <w:jc w:val="center"/>
              <w:rPr>
                <w:ins w:id="74094" w:author="pete jones" w:date="2022-01-11T16:39:00Z"/>
                <w:rFonts w:ascii="Calibri" w:hAnsi="Calibri" w:cs="Calibri"/>
                <w:color w:val="000000"/>
                <w:sz w:val="22"/>
                <w:szCs w:val="22"/>
              </w:rPr>
            </w:pPr>
            <w:ins w:id="7409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9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0B3F936" w14:textId="77777777" w:rsidR="00910219" w:rsidRPr="00910219" w:rsidRDefault="00910219" w:rsidP="00910219">
            <w:pPr>
              <w:spacing w:before="0" w:after="0" w:line="240" w:lineRule="auto"/>
              <w:jc w:val="center"/>
              <w:rPr>
                <w:ins w:id="74097" w:author="pete jones" w:date="2022-01-11T16:39:00Z"/>
                <w:rFonts w:ascii="Calibri" w:hAnsi="Calibri" w:cs="Calibri"/>
                <w:color w:val="000000"/>
                <w:sz w:val="22"/>
                <w:szCs w:val="22"/>
              </w:rPr>
            </w:pPr>
            <w:ins w:id="7409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09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36C71C5" w14:textId="77777777" w:rsidR="00910219" w:rsidRPr="00910219" w:rsidRDefault="00910219" w:rsidP="00910219">
            <w:pPr>
              <w:spacing w:before="0" w:after="0" w:line="240" w:lineRule="auto"/>
              <w:jc w:val="center"/>
              <w:rPr>
                <w:ins w:id="74100" w:author="pete jones" w:date="2022-01-11T16:39:00Z"/>
                <w:rFonts w:ascii="Calibri" w:hAnsi="Calibri" w:cs="Calibri"/>
                <w:color w:val="000000"/>
                <w:sz w:val="22"/>
                <w:szCs w:val="22"/>
              </w:rPr>
            </w:pPr>
            <w:ins w:id="7410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0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25574CC" w14:textId="77777777" w:rsidR="00910219" w:rsidRPr="00910219" w:rsidRDefault="00910219" w:rsidP="00910219">
            <w:pPr>
              <w:spacing w:before="0" w:after="0" w:line="240" w:lineRule="auto"/>
              <w:jc w:val="center"/>
              <w:rPr>
                <w:ins w:id="74103" w:author="pete jones" w:date="2022-01-11T16:39:00Z"/>
                <w:rFonts w:ascii="Calibri" w:hAnsi="Calibri" w:cs="Calibri"/>
                <w:color w:val="000000"/>
                <w:sz w:val="22"/>
                <w:szCs w:val="22"/>
              </w:rPr>
            </w:pPr>
            <w:ins w:id="7410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0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36E94F9" w14:textId="77777777" w:rsidR="00910219" w:rsidRPr="00910219" w:rsidRDefault="00910219" w:rsidP="00910219">
            <w:pPr>
              <w:spacing w:before="0" w:after="0" w:line="240" w:lineRule="auto"/>
              <w:jc w:val="center"/>
              <w:rPr>
                <w:ins w:id="74106" w:author="pete jones" w:date="2022-01-11T16:39:00Z"/>
                <w:rFonts w:ascii="Calibri" w:hAnsi="Calibri" w:cs="Calibri"/>
                <w:color w:val="000000"/>
                <w:sz w:val="22"/>
                <w:szCs w:val="22"/>
              </w:rPr>
            </w:pPr>
            <w:ins w:id="7410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0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455C64A" w14:textId="77777777" w:rsidR="00910219" w:rsidRPr="00910219" w:rsidRDefault="00910219" w:rsidP="00910219">
            <w:pPr>
              <w:spacing w:before="0" w:after="0" w:line="240" w:lineRule="auto"/>
              <w:jc w:val="center"/>
              <w:rPr>
                <w:ins w:id="74109" w:author="pete jones" w:date="2022-01-11T16:39:00Z"/>
                <w:rFonts w:ascii="Calibri" w:hAnsi="Calibri" w:cs="Calibri"/>
                <w:color w:val="000000"/>
                <w:sz w:val="22"/>
                <w:szCs w:val="22"/>
              </w:rPr>
            </w:pPr>
            <w:ins w:id="7411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1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9A4B058" w14:textId="77777777" w:rsidR="00910219" w:rsidRPr="00910219" w:rsidRDefault="00910219" w:rsidP="00910219">
            <w:pPr>
              <w:spacing w:before="0" w:after="0" w:line="240" w:lineRule="auto"/>
              <w:jc w:val="center"/>
              <w:rPr>
                <w:ins w:id="74112" w:author="pete jones" w:date="2022-01-11T16:39:00Z"/>
                <w:rFonts w:ascii="Calibri" w:hAnsi="Calibri" w:cs="Calibri"/>
                <w:color w:val="000000"/>
                <w:sz w:val="22"/>
                <w:szCs w:val="22"/>
              </w:rPr>
            </w:pPr>
            <w:ins w:id="7411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114"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7E0DE0EE" w14:textId="77777777" w:rsidR="00910219" w:rsidRPr="00910219" w:rsidRDefault="00910219" w:rsidP="00910219">
            <w:pPr>
              <w:spacing w:before="0" w:after="0" w:line="240" w:lineRule="auto"/>
              <w:jc w:val="center"/>
              <w:rPr>
                <w:ins w:id="74115" w:author="pete jones" w:date="2022-01-11T16:39:00Z"/>
                <w:rFonts w:ascii="Calibri" w:hAnsi="Calibri" w:cs="Calibri"/>
                <w:color w:val="000000"/>
                <w:sz w:val="22"/>
                <w:szCs w:val="22"/>
              </w:rPr>
            </w:pPr>
            <w:ins w:id="74116" w:author="pete jones" w:date="2022-01-11T16:39:00Z">
              <w:r w:rsidRPr="00910219">
                <w:rPr>
                  <w:rFonts w:ascii="Calibri" w:hAnsi="Calibri" w:cs="Calibri"/>
                  <w:color w:val="000000"/>
                  <w:sz w:val="22"/>
                  <w:szCs w:val="22"/>
                </w:rPr>
                <w:t> </w:t>
              </w:r>
            </w:ins>
          </w:p>
        </w:tc>
      </w:tr>
      <w:tr w:rsidR="00910219" w:rsidRPr="00910219" w14:paraId="20649193" w14:textId="77777777" w:rsidTr="00910219">
        <w:trPr>
          <w:trHeight w:val="300"/>
          <w:ins w:id="74117" w:author="pete jones" w:date="2022-01-11T16:39:00Z"/>
          <w:trPrChange w:id="74118"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119"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95B2FDB" w14:textId="77777777" w:rsidR="00910219" w:rsidRPr="00910219" w:rsidRDefault="00910219" w:rsidP="00910219">
            <w:pPr>
              <w:spacing w:before="0" w:after="0" w:line="240" w:lineRule="auto"/>
              <w:jc w:val="center"/>
              <w:rPr>
                <w:ins w:id="74120" w:author="pete jones" w:date="2022-01-11T16:39:00Z"/>
                <w:rFonts w:ascii="Calibri" w:hAnsi="Calibri" w:cs="Calibri"/>
                <w:color w:val="000000"/>
                <w:sz w:val="22"/>
                <w:szCs w:val="22"/>
              </w:rPr>
            </w:pPr>
            <w:ins w:id="74121"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122"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0A479125" w14:textId="77777777" w:rsidR="00910219" w:rsidRPr="00910219" w:rsidRDefault="00910219" w:rsidP="00910219">
            <w:pPr>
              <w:spacing w:before="0" w:after="0" w:line="240" w:lineRule="auto"/>
              <w:jc w:val="left"/>
              <w:rPr>
                <w:ins w:id="74123" w:author="pete jones" w:date="2022-01-11T16:39:00Z"/>
                <w:rFonts w:ascii="Calibri" w:hAnsi="Calibri" w:cs="Calibri"/>
                <w:color w:val="000000"/>
                <w:sz w:val="22"/>
                <w:szCs w:val="22"/>
              </w:rPr>
            </w:pPr>
            <w:ins w:id="74124" w:author="pete jones" w:date="2022-01-11T16:39:00Z">
              <w:r w:rsidRPr="00910219">
                <w:rPr>
                  <w:rFonts w:ascii="Calibri" w:hAnsi="Calibri" w:cs="Calibri"/>
                  <w:color w:val="000000"/>
                  <w:sz w:val="22"/>
                  <w:szCs w:val="22"/>
                </w:rPr>
                <w:t>Computational Engineering</w:t>
              </w:r>
            </w:ins>
          </w:p>
        </w:tc>
        <w:tc>
          <w:tcPr>
            <w:tcW w:w="498" w:type="dxa"/>
            <w:tcBorders>
              <w:top w:val="nil"/>
              <w:left w:val="nil"/>
              <w:bottom w:val="single" w:sz="4" w:space="0" w:color="auto"/>
              <w:right w:val="single" w:sz="4" w:space="0" w:color="auto"/>
            </w:tcBorders>
            <w:shd w:val="clear" w:color="auto" w:fill="auto"/>
            <w:noWrap/>
            <w:vAlign w:val="bottom"/>
            <w:hideMark/>
            <w:tcPrChange w:id="7412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7697EED6" w14:textId="77777777" w:rsidR="00910219" w:rsidRPr="00910219" w:rsidRDefault="00910219" w:rsidP="00910219">
            <w:pPr>
              <w:spacing w:before="0" w:after="0" w:line="240" w:lineRule="auto"/>
              <w:jc w:val="center"/>
              <w:rPr>
                <w:ins w:id="74126" w:author="pete jones" w:date="2022-01-11T16:39:00Z"/>
                <w:rFonts w:ascii="Calibri" w:hAnsi="Calibri" w:cs="Calibri"/>
                <w:color w:val="000000"/>
                <w:sz w:val="22"/>
                <w:szCs w:val="22"/>
              </w:rPr>
            </w:pPr>
            <w:ins w:id="74127" w:author="pete jones" w:date="2022-01-11T16:39:00Z">
              <w:r w:rsidRPr="00910219">
                <w:rPr>
                  <w:rFonts w:ascii="Calibri" w:hAnsi="Calibri" w:cs="Calibri"/>
                  <w:color w:val="000000"/>
                  <w:sz w:val="22"/>
                  <w:szCs w:val="22"/>
                </w:rPr>
                <w:t>M</w:t>
              </w:r>
            </w:ins>
          </w:p>
        </w:tc>
        <w:tc>
          <w:tcPr>
            <w:tcW w:w="551" w:type="dxa"/>
            <w:tcBorders>
              <w:top w:val="nil"/>
              <w:left w:val="nil"/>
              <w:bottom w:val="single" w:sz="4" w:space="0" w:color="auto"/>
              <w:right w:val="single" w:sz="4" w:space="0" w:color="auto"/>
            </w:tcBorders>
            <w:shd w:val="clear" w:color="auto" w:fill="auto"/>
            <w:noWrap/>
            <w:vAlign w:val="bottom"/>
            <w:hideMark/>
            <w:tcPrChange w:id="74128"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3DB28300" w14:textId="77777777" w:rsidR="00910219" w:rsidRPr="00910219" w:rsidRDefault="00910219" w:rsidP="00910219">
            <w:pPr>
              <w:spacing w:before="0" w:after="0" w:line="240" w:lineRule="auto"/>
              <w:jc w:val="center"/>
              <w:rPr>
                <w:ins w:id="74129" w:author="pete jones" w:date="2022-01-11T16:39:00Z"/>
                <w:rFonts w:ascii="Calibri" w:hAnsi="Calibri" w:cs="Calibri"/>
                <w:color w:val="000000"/>
                <w:sz w:val="22"/>
                <w:szCs w:val="22"/>
              </w:rPr>
            </w:pPr>
            <w:ins w:id="74130"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413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04586933" w14:textId="77777777" w:rsidR="00910219" w:rsidRPr="00910219" w:rsidRDefault="00910219" w:rsidP="00910219">
            <w:pPr>
              <w:spacing w:before="0" w:after="0" w:line="240" w:lineRule="auto"/>
              <w:jc w:val="center"/>
              <w:rPr>
                <w:ins w:id="74132" w:author="pete jones" w:date="2022-01-11T16:39:00Z"/>
                <w:rFonts w:ascii="Calibri" w:hAnsi="Calibri" w:cs="Calibri"/>
                <w:color w:val="000000"/>
                <w:sz w:val="22"/>
                <w:szCs w:val="22"/>
              </w:rPr>
            </w:pPr>
            <w:ins w:id="7413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3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EC886F8" w14:textId="77777777" w:rsidR="00910219" w:rsidRPr="00910219" w:rsidRDefault="00910219" w:rsidP="00910219">
            <w:pPr>
              <w:spacing w:before="0" w:after="0" w:line="240" w:lineRule="auto"/>
              <w:jc w:val="center"/>
              <w:rPr>
                <w:ins w:id="74135" w:author="pete jones" w:date="2022-01-11T16:39:00Z"/>
                <w:rFonts w:ascii="Calibri" w:hAnsi="Calibri" w:cs="Calibri"/>
                <w:color w:val="000000"/>
                <w:sz w:val="22"/>
                <w:szCs w:val="22"/>
              </w:rPr>
            </w:pPr>
            <w:ins w:id="7413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37"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DEEAFD5" w14:textId="77777777" w:rsidR="00910219" w:rsidRPr="00910219" w:rsidRDefault="00910219" w:rsidP="00910219">
            <w:pPr>
              <w:spacing w:before="0" w:after="0" w:line="240" w:lineRule="auto"/>
              <w:jc w:val="center"/>
              <w:rPr>
                <w:ins w:id="74138" w:author="pete jones" w:date="2022-01-11T16:39:00Z"/>
                <w:rFonts w:ascii="Calibri" w:hAnsi="Calibri" w:cs="Calibri"/>
                <w:color w:val="000000"/>
                <w:sz w:val="22"/>
                <w:szCs w:val="22"/>
              </w:rPr>
            </w:pPr>
            <w:ins w:id="7413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4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8DC731E" w14:textId="77777777" w:rsidR="00910219" w:rsidRPr="00910219" w:rsidRDefault="00910219" w:rsidP="00910219">
            <w:pPr>
              <w:spacing w:before="0" w:after="0" w:line="240" w:lineRule="auto"/>
              <w:jc w:val="center"/>
              <w:rPr>
                <w:ins w:id="74141" w:author="pete jones" w:date="2022-01-11T16:39:00Z"/>
                <w:rFonts w:ascii="Calibri" w:hAnsi="Calibri" w:cs="Calibri"/>
                <w:color w:val="000000"/>
                <w:sz w:val="22"/>
                <w:szCs w:val="22"/>
              </w:rPr>
            </w:pPr>
            <w:ins w:id="7414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4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C391FBD" w14:textId="77777777" w:rsidR="00910219" w:rsidRPr="00910219" w:rsidRDefault="00910219" w:rsidP="00910219">
            <w:pPr>
              <w:spacing w:before="0" w:after="0" w:line="240" w:lineRule="auto"/>
              <w:jc w:val="center"/>
              <w:rPr>
                <w:ins w:id="74144" w:author="pete jones" w:date="2022-01-11T16:39:00Z"/>
                <w:rFonts w:ascii="Calibri" w:hAnsi="Calibri" w:cs="Calibri"/>
                <w:color w:val="000000"/>
                <w:sz w:val="22"/>
                <w:szCs w:val="22"/>
              </w:rPr>
            </w:pPr>
            <w:ins w:id="7414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4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6836755" w14:textId="77777777" w:rsidR="00910219" w:rsidRPr="00910219" w:rsidRDefault="00910219" w:rsidP="00910219">
            <w:pPr>
              <w:spacing w:before="0" w:after="0" w:line="240" w:lineRule="auto"/>
              <w:jc w:val="center"/>
              <w:rPr>
                <w:ins w:id="74147" w:author="pete jones" w:date="2022-01-11T16:39:00Z"/>
                <w:rFonts w:ascii="Calibri" w:hAnsi="Calibri" w:cs="Calibri"/>
                <w:color w:val="000000"/>
                <w:sz w:val="22"/>
                <w:szCs w:val="22"/>
              </w:rPr>
            </w:pPr>
            <w:ins w:id="7414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4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A200145" w14:textId="77777777" w:rsidR="00910219" w:rsidRPr="00910219" w:rsidRDefault="00910219" w:rsidP="00910219">
            <w:pPr>
              <w:spacing w:before="0" w:after="0" w:line="240" w:lineRule="auto"/>
              <w:jc w:val="center"/>
              <w:rPr>
                <w:ins w:id="74150" w:author="pete jones" w:date="2022-01-11T16:39:00Z"/>
                <w:rFonts w:ascii="Calibri" w:hAnsi="Calibri" w:cs="Calibri"/>
                <w:color w:val="000000"/>
                <w:sz w:val="22"/>
                <w:szCs w:val="22"/>
              </w:rPr>
            </w:pPr>
            <w:ins w:id="7415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5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8DD824A" w14:textId="77777777" w:rsidR="00910219" w:rsidRPr="00910219" w:rsidRDefault="00910219" w:rsidP="00910219">
            <w:pPr>
              <w:spacing w:before="0" w:after="0" w:line="240" w:lineRule="auto"/>
              <w:jc w:val="center"/>
              <w:rPr>
                <w:ins w:id="74153" w:author="pete jones" w:date="2022-01-11T16:39:00Z"/>
                <w:rFonts w:ascii="Calibri" w:hAnsi="Calibri" w:cs="Calibri"/>
                <w:color w:val="000000"/>
                <w:sz w:val="22"/>
                <w:szCs w:val="22"/>
              </w:rPr>
            </w:pPr>
            <w:ins w:id="7415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5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4DC42FF" w14:textId="77777777" w:rsidR="00910219" w:rsidRPr="00910219" w:rsidRDefault="00910219" w:rsidP="00910219">
            <w:pPr>
              <w:spacing w:before="0" w:after="0" w:line="240" w:lineRule="auto"/>
              <w:jc w:val="center"/>
              <w:rPr>
                <w:ins w:id="74156" w:author="pete jones" w:date="2022-01-11T16:39:00Z"/>
                <w:rFonts w:ascii="Calibri" w:hAnsi="Calibri" w:cs="Calibri"/>
                <w:color w:val="000000"/>
                <w:sz w:val="22"/>
                <w:szCs w:val="22"/>
              </w:rPr>
            </w:pPr>
            <w:ins w:id="7415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158"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7103230D" w14:textId="77777777" w:rsidR="00910219" w:rsidRPr="00910219" w:rsidRDefault="00910219" w:rsidP="00910219">
            <w:pPr>
              <w:spacing w:before="0" w:after="0" w:line="240" w:lineRule="auto"/>
              <w:jc w:val="center"/>
              <w:rPr>
                <w:ins w:id="74159" w:author="pete jones" w:date="2022-01-11T16:39:00Z"/>
                <w:rFonts w:ascii="Calibri" w:hAnsi="Calibri" w:cs="Calibri"/>
                <w:color w:val="000000"/>
                <w:sz w:val="22"/>
                <w:szCs w:val="22"/>
              </w:rPr>
            </w:pPr>
            <w:ins w:id="74160" w:author="pete jones" w:date="2022-01-11T16:39:00Z">
              <w:r w:rsidRPr="00910219">
                <w:rPr>
                  <w:rFonts w:ascii="Calibri" w:hAnsi="Calibri" w:cs="Calibri"/>
                  <w:color w:val="000000"/>
                  <w:sz w:val="22"/>
                  <w:szCs w:val="22"/>
                </w:rPr>
                <w:t> </w:t>
              </w:r>
            </w:ins>
          </w:p>
        </w:tc>
      </w:tr>
      <w:tr w:rsidR="00910219" w:rsidRPr="00910219" w14:paraId="627B2DDF" w14:textId="77777777" w:rsidTr="00910219">
        <w:trPr>
          <w:trHeight w:val="300"/>
          <w:ins w:id="74161" w:author="pete jones" w:date="2022-01-11T16:39:00Z"/>
          <w:trPrChange w:id="74162"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163"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D3184F3" w14:textId="77777777" w:rsidR="00910219" w:rsidRPr="00910219" w:rsidRDefault="00910219" w:rsidP="00910219">
            <w:pPr>
              <w:spacing w:before="0" w:after="0" w:line="240" w:lineRule="auto"/>
              <w:jc w:val="center"/>
              <w:rPr>
                <w:ins w:id="74164" w:author="pete jones" w:date="2022-01-11T16:39:00Z"/>
                <w:rFonts w:ascii="Calibri" w:hAnsi="Calibri" w:cs="Calibri"/>
                <w:color w:val="000000"/>
                <w:sz w:val="22"/>
                <w:szCs w:val="22"/>
              </w:rPr>
            </w:pPr>
            <w:ins w:id="74165"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166"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7FC6423A" w14:textId="77777777" w:rsidR="00910219" w:rsidRPr="00910219" w:rsidRDefault="00910219" w:rsidP="00910219">
            <w:pPr>
              <w:spacing w:before="0" w:after="0" w:line="240" w:lineRule="auto"/>
              <w:jc w:val="left"/>
              <w:rPr>
                <w:ins w:id="74167" w:author="pete jones" w:date="2022-01-11T16:39:00Z"/>
                <w:rFonts w:ascii="Calibri" w:hAnsi="Calibri" w:cs="Calibri"/>
                <w:color w:val="000000"/>
                <w:sz w:val="22"/>
                <w:szCs w:val="22"/>
              </w:rPr>
            </w:pPr>
            <w:ins w:id="74168" w:author="pete jones" w:date="2022-01-11T16:39:00Z">
              <w:r w:rsidRPr="00910219">
                <w:rPr>
                  <w:rFonts w:ascii="Calibri" w:hAnsi="Calibri" w:cs="Calibri"/>
                  <w:color w:val="000000"/>
                  <w:sz w:val="22"/>
                  <w:szCs w:val="22"/>
                </w:rPr>
                <w:t>Materials</w:t>
              </w:r>
            </w:ins>
          </w:p>
        </w:tc>
        <w:tc>
          <w:tcPr>
            <w:tcW w:w="498" w:type="dxa"/>
            <w:tcBorders>
              <w:top w:val="nil"/>
              <w:left w:val="nil"/>
              <w:bottom w:val="single" w:sz="4" w:space="0" w:color="auto"/>
              <w:right w:val="single" w:sz="4" w:space="0" w:color="auto"/>
            </w:tcBorders>
            <w:shd w:val="clear" w:color="auto" w:fill="auto"/>
            <w:noWrap/>
            <w:vAlign w:val="bottom"/>
            <w:hideMark/>
            <w:tcPrChange w:id="7416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73E7B71C" w14:textId="77777777" w:rsidR="00910219" w:rsidRPr="00910219" w:rsidRDefault="00910219" w:rsidP="00910219">
            <w:pPr>
              <w:spacing w:before="0" w:after="0" w:line="240" w:lineRule="auto"/>
              <w:jc w:val="center"/>
              <w:rPr>
                <w:ins w:id="74170" w:author="pete jones" w:date="2022-01-11T16:39:00Z"/>
                <w:rFonts w:ascii="Calibri" w:hAnsi="Calibri" w:cs="Calibri"/>
                <w:color w:val="000000"/>
                <w:sz w:val="22"/>
                <w:szCs w:val="22"/>
              </w:rPr>
            </w:pPr>
            <w:ins w:id="74171" w:author="pete jones" w:date="2022-01-11T16:39:00Z">
              <w:r w:rsidRPr="00910219">
                <w:rPr>
                  <w:rFonts w:ascii="Calibri" w:hAnsi="Calibri" w:cs="Calibri"/>
                  <w:color w:val="000000"/>
                  <w:sz w:val="22"/>
                  <w:szCs w:val="22"/>
                </w:rPr>
                <w:t>T</w:t>
              </w:r>
            </w:ins>
          </w:p>
        </w:tc>
        <w:tc>
          <w:tcPr>
            <w:tcW w:w="551" w:type="dxa"/>
            <w:tcBorders>
              <w:top w:val="nil"/>
              <w:left w:val="nil"/>
              <w:bottom w:val="single" w:sz="4" w:space="0" w:color="auto"/>
              <w:right w:val="single" w:sz="4" w:space="0" w:color="auto"/>
            </w:tcBorders>
            <w:shd w:val="clear" w:color="auto" w:fill="auto"/>
            <w:noWrap/>
            <w:vAlign w:val="bottom"/>
            <w:hideMark/>
            <w:tcPrChange w:id="74172"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1B6899BF" w14:textId="77777777" w:rsidR="00910219" w:rsidRPr="00910219" w:rsidRDefault="00910219" w:rsidP="00910219">
            <w:pPr>
              <w:spacing w:before="0" w:after="0" w:line="240" w:lineRule="auto"/>
              <w:jc w:val="center"/>
              <w:rPr>
                <w:ins w:id="74173" w:author="pete jones" w:date="2022-01-11T16:39:00Z"/>
                <w:rFonts w:ascii="Calibri" w:hAnsi="Calibri" w:cs="Calibri"/>
                <w:color w:val="000000"/>
                <w:sz w:val="22"/>
                <w:szCs w:val="22"/>
              </w:rPr>
            </w:pPr>
            <w:ins w:id="74174"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417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6DEEF82" w14:textId="77777777" w:rsidR="00910219" w:rsidRPr="00910219" w:rsidRDefault="00910219" w:rsidP="00910219">
            <w:pPr>
              <w:spacing w:before="0" w:after="0" w:line="240" w:lineRule="auto"/>
              <w:jc w:val="center"/>
              <w:rPr>
                <w:ins w:id="74176" w:author="pete jones" w:date="2022-01-11T16:39:00Z"/>
                <w:rFonts w:ascii="Calibri" w:hAnsi="Calibri" w:cs="Calibri"/>
                <w:color w:val="000000"/>
                <w:sz w:val="22"/>
                <w:szCs w:val="22"/>
              </w:rPr>
            </w:pPr>
            <w:ins w:id="7417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7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01970DC5" w14:textId="77777777" w:rsidR="00910219" w:rsidRPr="00910219" w:rsidRDefault="00910219" w:rsidP="00910219">
            <w:pPr>
              <w:spacing w:before="0" w:after="0" w:line="240" w:lineRule="auto"/>
              <w:jc w:val="center"/>
              <w:rPr>
                <w:ins w:id="74179" w:author="pete jones" w:date="2022-01-11T16:39:00Z"/>
                <w:rFonts w:ascii="Calibri" w:hAnsi="Calibri" w:cs="Calibri"/>
                <w:color w:val="000000"/>
                <w:sz w:val="22"/>
                <w:szCs w:val="22"/>
              </w:rPr>
            </w:pPr>
            <w:ins w:id="7418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81"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1AF7F33E" w14:textId="77777777" w:rsidR="00910219" w:rsidRPr="00910219" w:rsidRDefault="00910219" w:rsidP="00910219">
            <w:pPr>
              <w:spacing w:before="0" w:after="0" w:line="240" w:lineRule="auto"/>
              <w:jc w:val="center"/>
              <w:rPr>
                <w:ins w:id="74182" w:author="pete jones" w:date="2022-01-11T16:39:00Z"/>
                <w:rFonts w:ascii="Calibri" w:hAnsi="Calibri" w:cs="Calibri"/>
                <w:color w:val="000000"/>
                <w:sz w:val="22"/>
                <w:szCs w:val="22"/>
              </w:rPr>
            </w:pPr>
            <w:ins w:id="7418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8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53B5F9A" w14:textId="77777777" w:rsidR="00910219" w:rsidRPr="00910219" w:rsidRDefault="00910219" w:rsidP="00910219">
            <w:pPr>
              <w:spacing w:before="0" w:after="0" w:line="240" w:lineRule="auto"/>
              <w:jc w:val="center"/>
              <w:rPr>
                <w:ins w:id="74185" w:author="pete jones" w:date="2022-01-11T16:39:00Z"/>
                <w:rFonts w:ascii="Calibri" w:hAnsi="Calibri" w:cs="Calibri"/>
                <w:color w:val="000000"/>
                <w:sz w:val="22"/>
                <w:szCs w:val="22"/>
              </w:rPr>
            </w:pPr>
            <w:ins w:id="7418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8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1CF6043" w14:textId="77777777" w:rsidR="00910219" w:rsidRPr="00910219" w:rsidRDefault="00910219" w:rsidP="00910219">
            <w:pPr>
              <w:spacing w:before="0" w:after="0" w:line="240" w:lineRule="auto"/>
              <w:jc w:val="center"/>
              <w:rPr>
                <w:ins w:id="74188" w:author="pete jones" w:date="2022-01-11T16:39:00Z"/>
                <w:rFonts w:ascii="Calibri" w:hAnsi="Calibri" w:cs="Calibri"/>
                <w:color w:val="000000"/>
                <w:sz w:val="22"/>
                <w:szCs w:val="22"/>
              </w:rPr>
            </w:pPr>
            <w:ins w:id="7418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9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BACCD35" w14:textId="77777777" w:rsidR="00910219" w:rsidRPr="00910219" w:rsidRDefault="00910219" w:rsidP="00910219">
            <w:pPr>
              <w:spacing w:before="0" w:after="0" w:line="240" w:lineRule="auto"/>
              <w:jc w:val="center"/>
              <w:rPr>
                <w:ins w:id="74191" w:author="pete jones" w:date="2022-01-11T16:39:00Z"/>
                <w:rFonts w:ascii="Calibri" w:hAnsi="Calibri" w:cs="Calibri"/>
                <w:color w:val="000000"/>
                <w:sz w:val="22"/>
                <w:szCs w:val="22"/>
              </w:rPr>
            </w:pPr>
            <w:ins w:id="7419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9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F494AC3" w14:textId="77777777" w:rsidR="00910219" w:rsidRPr="00910219" w:rsidRDefault="00910219" w:rsidP="00910219">
            <w:pPr>
              <w:spacing w:before="0" w:after="0" w:line="240" w:lineRule="auto"/>
              <w:jc w:val="center"/>
              <w:rPr>
                <w:ins w:id="74194" w:author="pete jones" w:date="2022-01-11T16:39:00Z"/>
                <w:rFonts w:ascii="Calibri" w:hAnsi="Calibri" w:cs="Calibri"/>
                <w:color w:val="000000"/>
                <w:sz w:val="22"/>
                <w:szCs w:val="22"/>
              </w:rPr>
            </w:pPr>
            <w:ins w:id="7419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9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9C5F2E1" w14:textId="77777777" w:rsidR="00910219" w:rsidRPr="00910219" w:rsidRDefault="00910219" w:rsidP="00910219">
            <w:pPr>
              <w:spacing w:before="0" w:after="0" w:line="240" w:lineRule="auto"/>
              <w:jc w:val="center"/>
              <w:rPr>
                <w:ins w:id="74197" w:author="pete jones" w:date="2022-01-11T16:39:00Z"/>
                <w:rFonts w:ascii="Calibri" w:hAnsi="Calibri" w:cs="Calibri"/>
                <w:color w:val="000000"/>
                <w:sz w:val="22"/>
                <w:szCs w:val="22"/>
              </w:rPr>
            </w:pPr>
            <w:ins w:id="7419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19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A038BFD" w14:textId="77777777" w:rsidR="00910219" w:rsidRPr="00910219" w:rsidRDefault="00910219" w:rsidP="00910219">
            <w:pPr>
              <w:spacing w:before="0" w:after="0" w:line="240" w:lineRule="auto"/>
              <w:jc w:val="center"/>
              <w:rPr>
                <w:ins w:id="74200" w:author="pete jones" w:date="2022-01-11T16:39:00Z"/>
                <w:rFonts w:ascii="Calibri" w:hAnsi="Calibri" w:cs="Calibri"/>
                <w:color w:val="000000"/>
                <w:sz w:val="22"/>
                <w:szCs w:val="22"/>
              </w:rPr>
            </w:pPr>
            <w:ins w:id="7420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202"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351E3244" w14:textId="77777777" w:rsidR="00910219" w:rsidRPr="00910219" w:rsidRDefault="00910219" w:rsidP="00910219">
            <w:pPr>
              <w:spacing w:before="0" w:after="0" w:line="240" w:lineRule="auto"/>
              <w:jc w:val="center"/>
              <w:rPr>
                <w:ins w:id="74203" w:author="pete jones" w:date="2022-01-11T16:39:00Z"/>
                <w:rFonts w:ascii="Calibri" w:hAnsi="Calibri" w:cs="Calibri"/>
                <w:color w:val="000000"/>
                <w:sz w:val="22"/>
                <w:szCs w:val="22"/>
              </w:rPr>
            </w:pPr>
            <w:ins w:id="74204" w:author="pete jones" w:date="2022-01-11T16:39:00Z">
              <w:r w:rsidRPr="00910219">
                <w:rPr>
                  <w:rFonts w:ascii="Calibri" w:hAnsi="Calibri" w:cs="Calibri"/>
                  <w:color w:val="000000"/>
                  <w:sz w:val="22"/>
                  <w:szCs w:val="22"/>
                </w:rPr>
                <w:t> </w:t>
              </w:r>
            </w:ins>
          </w:p>
        </w:tc>
      </w:tr>
      <w:tr w:rsidR="00910219" w:rsidRPr="00910219" w14:paraId="621B02D1" w14:textId="77777777" w:rsidTr="00910219">
        <w:trPr>
          <w:trHeight w:val="300"/>
          <w:ins w:id="74205" w:author="pete jones" w:date="2022-01-11T16:39:00Z"/>
          <w:trPrChange w:id="74206"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207"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A9BB5AE" w14:textId="77777777" w:rsidR="00910219" w:rsidRPr="00910219" w:rsidRDefault="00910219" w:rsidP="00910219">
            <w:pPr>
              <w:spacing w:before="0" w:after="0" w:line="240" w:lineRule="auto"/>
              <w:jc w:val="center"/>
              <w:rPr>
                <w:ins w:id="74208" w:author="pete jones" w:date="2022-01-11T16:39:00Z"/>
                <w:rFonts w:ascii="Calibri" w:hAnsi="Calibri" w:cs="Calibri"/>
                <w:color w:val="000000"/>
                <w:sz w:val="22"/>
                <w:szCs w:val="22"/>
              </w:rPr>
            </w:pPr>
            <w:ins w:id="74209"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210"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32959CBE" w14:textId="77777777" w:rsidR="00910219" w:rsidRPr="00910219" w:rsidRDefault="00910219" w:rsidP="00910219">
            <w:pPr>
              <w:spacing w:before="0" w:after="0" w:line="240" w:lineRule="auto"/>
              <w:jc w:val="left"/>
              <w:rPr>
                <w:ins w:id="74211" w:author="pete jones" w:date="2022-01-11T16:39:00Z"/>
                <w:rFonts w:ascii="Calibri" w:hAnsi="Calibri" w:cs="Calibri"/>
                <w:color w:val="000000"/>
                <w:sz w:val="22"/>
                <w:szCs w:val="22"/>
              </w:rPr>
            </w:pPr>
            <w:ins w:id="74212" w:author="pete jones" w:date="2022-01-11T16:39:00Z">
              <w:r w:rsidRPr="00910219">
                <w:rPr>
                  <w:rFonts w:ascii="Calibri" w:hAnsi="Calibri" w:cs="Calibri"/>
                  <w:color w:val="000000"/>
                  <w:sz w:val="22"/>
                  <w:szCs w:val="22"/>
                </w:rPr>
                <w:t>Structural Dynamics</w:t>
              </w:r>
            </w:ins>
          </w:p>
        </w:tc>
        <w:tc>
          <w:tcPr>
            <w:tcW w:w="498" w:type="dxa"/>
            <w:tcBorders>
              <w:top w:val="nil"/>
              <w:left w:val="nil"/>
              <w:bottom w:val="single" w:sz="4" w:space="0" w:color="auto"/>
              <w:right w:val="single" w:sz="4" w:space="0" w:color="auto"/>
            </w:tcBorders>
            <w:shd w:val="clear" w:color="auto" w:fill="auto"/>
            <w:noWrap/>
            <w:vAlign w:val="bottom"/>
            <w:hideMark/>
            <w:tcPrChange w:id="7421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30AAF845" w14:textId="77777777" w:rsidR="00910219" w:rsidRPr="00910219" w:rsidRDefault="00910219" w:rsidP="00910219">
            <w:pPr>
              <w:spacing w:before="0" w:after="0" w:line="240" w:lineRule="auto"/>
              <w:jc w:val="center"/>
              <w:rPr>
                <w:ins w:id="74214" w:author="pete jones" w:date="2022-01-11T16:39:00Z"/>
                <w:rFonts w:ascii="Calibri" w:hAnsi="Calibri" w:cs="Calibri"/>
                <w:color w:val="000000"/>
                <w:sz w:val="22"/>
                <w:szCs w:val="22"/>
              </w:rPr>
            </w:pPr>
            <w:ins w:id="74215" w:author="pete jones" w:date="2022-01-11T16:39:00Z">
              <w:r w:rsidRPr="00910219">
                <w:rPr>
                  <w:rFonts w:ascii="Calibri" w:hAnsi="Calibri" w:cs="Calibri"/>
                  <w:color w:val="000000"/>
                  <w:sz w:val="22"/>
                  <w:szCs w:val="22"/>
                </w:rPr>
                <w:t>S</w:t>
              </w:r>
            </w:ins>
          </w:p>
        </w:tc>
        <w:tc>
          <w:tcPr>
            <w:tcW w:w="551" w:type="dxa"/>
            <w:tcBorders>
              <w:top w:val="nil"/>
              <w:left w:val="nil"/>
              <w:bottom w:val="single" w:sz="4" w:space="0" w:color="auto"/>
              <w:right w:val="single" w:sz="4" w:space="0" w:color="auto"/>
            </w:tcBorders>
            <w:shd w:val="clear" w:color="auto" w:fill="auto"/>
            <w:noWrap/>
            <w:vAlign w:val="bottom"/>
            <w:hideMark/>
            <w:tcPrChange w:id="74216"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2A034157" w14:textId="77777777" w:rsidR="00910219" w:rsidRPr="00910219" w:rsidRDefault="00910219" w:rsidP="00910219">
            <w:pPr>
              <w:spacing w:before="0" w:after="0" w:line="240" w:lineRule="auto"/>
              <w:jc w:val="center"/>
              <w:rPr>
                <w:ins w:id="74217" w:author="pete jones" w:date="2022-01-11T16:39:00Z"/>
                <w:rFonts w:ascii="Calibri" w:hAnsi="Calibri" w:cs="Calibri"/>
                <w:color w:val="000000"/>
                <w:sz w:val="22"/>
                <w:szCs w:val="22"/>
              </w:rPr>
            </w:pPr>
            <w:ins w:id="74218"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421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9EE6B04" w14:textId="77777777" w:rsidR="00910219" w:rsidRPr="00910219" w:rsidRDefault="00910219" w:rsidP="00910219">
            <w:pPr>
              <w:spacing w:before="0" w:after="0" w:line="240" w:lineRule="auto"/>
              <w:jc w:val="center"/>
              <w:rPr>
                <w:ins w:id="74220" w:author="pete jones" w:date="2022-01-11T16:39:00Z"/>
                <w:rFonts w:ascii="Calibri" w:hAnsi="Calibri" w:cs="Calibri"/>
                <w:color w:val="000000"/>
                <w:sz w:val="22"/>
                <w:szCs w:val="22"/>
              </w:rPr>
            </w:pPr>
            <w:ins w:id="7422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2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A8C4C13" w14:textId="77777777" w:rsidR="00910219" w:rsidRPr="00910219" w:rsidRDefault="00910219" w:rsidP="00910219">
            <w:pPr>
              <w:spacing w:before="0" w:after="0" w:line="240" w:lineRule="auto"/>
              <w:jc w:val="center"/>
              <w:rPr>
                <w:ins w:id="74223" w:author="pete jones" w:date="2022-01-11T16:39:00Z"/>
                <w:rFonts w:ascii="Calibri" w:hAnsi="Calibri" w:cs="Calibri"/>
                <w:color w:val="000000"/>
                <w:sz w:val="22"/>
                <w:szCs w:val="22"/>
              </w:rPr>
            </w:pPr>
            <w:ins w:id="7422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25"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34F43A6" w14:textId="77777777" w:rsidR="00910219" w:rsidRPr="00910219" w:rsidRDefault="00910219" w:rsidP="00910219">
            <w:pPr>
              <w:spacing w:before="0" w:after="0" w:line="240" w:lineRule="auto"/>
              <w:jc w:val="center"/>
              <w:rPr>
                <w:ins w:id="74226" w:author="pete jones" w:date="2022-01-11T16:39:00Z"/>
                <w:rFonts w:ascii="Calibri" w:hAnsi="Calibri" w:cs="Calibri"/>
                <w:color w:val="000000"/>
                <w:sz w:val="22"/>
                <w:szCs w:val="22"/>
              </w:rPr>
            </w:pPr>
            <w:ins w:id="7422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2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2E333D5" w14:textId="77777777" w:rsidR="00910219" w:rsidRPr="00910219" w:rsidRDefault="00910219" w:rsidP="00910219">
            <w:pPr>
              <w:spacing w:before="0" w:after="0" w:line="240" w:lineRule="auto"/>
              <w:jc w:val="center"/>
              <w:rPr>
                <w:ins w:id="74229" w:author="pete jones" w:date="2022-01-11T16:39:00Z"/>
                <w:rFonts w:ascii="Calibri" w:hAnsi="Calibri" w:cs="Calibri"/>
                <w:color w:val="000000"/>
                <w:sz w:val="22"/>
                <w:szCs w:val="22"/>
              </w:rPr>
            </w:pPr>
            <w:ins w:id="7423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3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1486E3D" w14:textId="77777777" w:rsidR="00910219" w:rsidRPr="00910219" w:rsidRDefault="00910219" w:rsidP="00910219">
            <w:pPr>
              <w:spacing w:before="0" w:after="0" w:line="240" w:lineRule="auto"/>
              <w:jc w:val="center"/>
              <w:rPr>
                <w:ins w:id="74232" w:author="pete jones" w:date="2022-01-11T16:39:00Z"/>
                <w:rFonts w:ascii="Calibri" w:hAnsi="Calibri" w:cs="Calibri"/>
                <w:color w:val="000000"/>
                <w:sz w:val="22"/>
                <w:szCs w:val="22"/>
              </w:rPr>
            </w:pPr>
            <w:ins w:id="7423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3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2B9D761" w14:textId="77777777" w:rsidR="00910219" w:rsidRPr="00910219" w:rsidRDefault="00910219" w:rsidP="00910219">
            <w:pPr>
              <w:spacing w:before="0" w:after="0" w:line="240" w:lineRule="auto"/>
              <w:jc w:val="center"/>
              <w:rPr>
                <w:ins w:id="74235" w:author="pete jones" w:date="2022-01-11T16:39:00Z"/>
                <w:rFonts w:ascii="Calibri" w:hAnsi="Calibri" w:cs="Calibri"/>
                <w:color w:val="000000"/>
                <w:sz w:val="22"/>
                <w:szCs w:val="22"/>
              </w:rPr>
            </w:pPr>
            <w:ins w:id="7423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3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E886713" w14:textId="77777777" w:rsidR="00910219" w:rsidRPr="00910219" w:rsidRDefault="00910219" w:rsidP="00910219">
            <w:pPr>
              <w:spacing w:before="0" w:after="0" w:line="240" w:lineRule="auto"/>
              <w:jc w:val="center"/>
              <w:rPr>
                <w:ins w:id="74238" w:author="pete jones" w:date="2022-01-11T16:39:00Z"/>
                <w:rFonts w:ascii="Calibri" w:hAnsi="Calibri" w:cs="Calibri"/>
                <w:color w:val="000000"/>
                <w:sz w:val="22"/>
                <w:szCs w:val="22"/>
              </w:rPr>
            </w:pPr>
            <w:ins w:id="7423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4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1E71EA4" w14:textId="77777777" w:rsidR="00910219" w:rsidRPr="00910219" w:rsidRDefault="00910219" w:rsidP="00910219">
            <w:pPr>
              <w:spacing w:before="0" w:after="0" w:line="240" w:lineRule="auto"/>
              <w:jc w:val="center"/>
              <w:rPr>
                <w:ins w:id="74241" w:author="pete jones" w:date="2022-01-11T16:39:00Z"/>
                <w:rFonts w:ascii="Calibri" w:hAnsi="Calibri" w:cs="Calibri"/>
                <w:color w:val="000000"/>
                <w:sz w:val="22"/>
                <w:szCs w:val="22"/>
              </w:rPr>
            </w:pPr>
            <w:ins w:id="7424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4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A8F5224" w14:textId="77777777" w:rsidR="00910219" w:rsidRPr="00910219" w:rsidRDefault="00910219" w:rsidP="00910219">
            <w:pPr>
              <w:spacing w:before="0" w:after="0" w:line="240" w:lineRule="auto"/>
              <w:jc w:val="center"/>
              <w:rPr>
                <w:ins w:id="74244" w:author="pete jones" w:date="2022-01-11T16:39:00Z"/>
                <w:rFonts w:ascii="Calibri" w:hAnsi="Calibri" w:cs="Calibri"/>
                <w:color w:val="000000"/>
                <w:sz w:val="22"/>
                <w:szCs w:val="22"/>
              </w:rPr>
            </w:pPr>
            <w:ins w:id="7424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246"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674F23BD" w14:textId="77777777" w:rsidR="00910219" w:rsidRPr="00910219" w:rsidRDefault="00910219" w:rsidP="00910219">
            <w:pPr>
              <w:spacing w:before="0" w:after="0" w:line="240" w:lineRule="auto"/>
              <w:jc w:val="center"/>
              <w:rPr>
                <w:ins w:id="74247" w:author="pete jones" w:date="2022-01-11T16:39:00Z"/>
                <w:rFonts w:ascii="Calibri" w:hAnsi="Calibri" w:cs="Calibri"/>
                <w:color w:val="000000"/>
                <w:sz w:val="22"/>
                <w:szCs w:val="22"/>
              </w:rPr>
            </w:pPr>
            <w:ins w:id="74248" w:author="pete jones" w:date="2022-01-11T16:39:00Z">
              <w:r w:rsidRPr="00910219">
                <w:rPr>
                  <w:rFonts w:ascii="Calibri" w:hAnsi="Calibri" w:cs="Calibri"/>
                  <w:color w:val="000000"/>
                  <w:sz w:val="22"/>
                  <w:szCs w:val="22"/>
                </w:rPr>
                <w:t> </w:t>
              </w:r>
            </w:ins>
          </w:p>
        </w:tc>
      </w:tr>
      <w:tr w:rsidR="00910219" w:rsidRPr="00910219" w14:paraId="02E5583C" w14:textId="77777777" w:rsidTr="00910219">
        <w:trPr>
          <w:trHeight w:val="300"/>
          <w:ins w:id="74249" w:author="pete jones" w:date="2022-01-11T16:39:00Z"/>
          <w:trPrChange w:id="74250"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251"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148011D" w14:textId="77777777" w:rsidR="00910219" w:rsidRPr="00910219" w:rsidRDefault="00910219" w:rsidP="00910219">
            <w:pPr>
              <w:spacing w:before="0" w:after="0" w:line="240" w:lineRule="auto"/>
              <w:jc w:val="center"/>
              <w:rPr>
                <w:ins w:id="74252" w:author="pete jones" w:date="2022-01-11T16:39:00Z"/>
                <w:rFonts w:ascii="Calibri" w:hAnsi="Calibri" w:cs="Calibri"/>
                <w:color w:val="000000"/>
                <w:sz w:val="22"/>
                <w:szCs w:val="22"/>
              </w:rPr>
            </w:pPr>
            <w:ins w:id="74253"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254"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025F92AD" w14:textId="77777777" w:rsidR="00910219" w:rsidRPr="00910219" w:rsidRDefault="00910219" w:rsidP="00910219">
            <w:pPr>
              <w:spacing w:before="0" w:after="0" w:line="240" w:lineRule="auto"/>
              <w:jc w:val="left"/>
              <w:rPr>
                <w:ins w:id="74255" w:author="pete jones" w:date="2022-01-11T16:39:00Z"/>
                <w:rFonts w:ascii="Calibri" w:hAnsi="Calibri" w:cs="Calibri"/>
                <w:color w:val="000000"/>
                <w:sz w:val="22"/>
                <w:szCs w:val="22"/>
              </w:rPr>
            </w:pPr>
            <w:ins w:id="74256" w:author="pete jones" w:date="2022-01-11T16:39:00Z">
              <w:r w:rsidRPr="00910219">
                <w:rPr>
                  <w:rFonts w:ascii="Calibri" w:hAnsi="Calibri" w:cs="Calibri"/>
                  <w:color w:val="000000"/>
                  <w:sz w:val="22"/>
                  <w:szCs w:val="22"/>
                </w:rPr>
                <w:t>Select 15 or 0 credits:</w:t>
              </w:r>
            </w:ins>
          </w:p>
        </w:tc>
        <w:tc>
          <w:tcPr>
            <w:tcW w:w="498" w:type="dxa"/>
            <w:tcBorders>
              <w:top w:val="nil"/>
              <w:left w:val="nil"/>
              <w:bottom w:val="single" w:sz="4" w:space="0" w:color="auto"/>
              <w:right w:val="single" w:sz="4" w:space="0" w:color="auto"/>
            </w:tcBorders>
            <w:shd w:val="clear" w:color="auto" w:fill="auto"/>
            <w:noWrap/>
            <w:vAlign w:val="bottom"/>
            <w:hideMark/>
            <w:tcPrChange w:id="7425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278AA1DC" w14:textId="77777777" w:rsidR="00910219" w:rsidRPr="00910219" w:rsidRDefault="00910219" w:rsidP="00910219">
            <w:pPr>
              <w:spacing w:before="0" w:after="0" w:line="240" w:lineRule="auto"/>
              <w:jc w:val="center"/>
              <w:rPr>
                <w:ins w:id="74258" w:author="pete jones" w:date="2022-01-11T16:39:00Z"/>
                <w:rFonts w:ascii="Calibri" w:hAnsi="Calibri" w:cs="Calibri"/>
                <w:color w:val="000000"/>
                <w:sz w:val="22"/>
                <w:szCs w:val="22"/>
              </w:rPr>
            </w:pPr>
            <w:ins w:id="74259" w:author="pete jones" w:date="2022-01-11T16:39:00Z">
              <w:r w:rsidRPr="00910219">
                <w:rPr>
                  <w:rFonts w:ascii="Calibri" w:hAnsi="Calibri" w:cs="Calibri"/>
                  <w:color w:val="000000"/>
                  <w:sz w:val="22"/>
                  <w:szCs w:val="22"/>
                </w:rPr>
                <w:t> </w:t>
              </w:r>
            </w:ins>
          </w:p>
        </w:tc>
        <w:tc>
          <w:tcPr>
            <w:tcW w:w="551" w:type="dxa"/>
            <w:tcBorders>
              <w:top w:val="nil"/>
              <w:left w:val="nil"/>
              <w:bottom w:val="single" w:sz="4" w:space="0" w:color="auto"/>
              <w:right w:val="single" w:sz="4" w:space="0" w:color="auto"/>
            </w:tcBorders>
            <w:shd w:val="clear" w:color="auto" w:fill="auto"/>
            <w:noWrap/>
            <w:vAlign w:val="bottom"/>
            <w:hideMark/>
            <w:tcPrChange w:id="74260"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0C703272" w14:textId="77777777" w:rsidR="00910219" w:rsidRPr="00910219" w:rsidRDefault="00910219" w:rsidP="00910219">
            <w:pPr>
              <w:spacing w:before="0" w:after="0" w:line="240" w:lineRule="auto"/>
              <w:jc w:val="center"/>
              <w:rPr>
                <w:ins w:id="74261" w:author="pete jones" w:date="2022-01-11T16:39:00Z"/>
                <w:rFonts w:ascii="Calibri" w:hAnsi="Calibri" w:cs="Calibri"/>
                <w:color w:val="000000"/>
                <w:sz w:val="22"/>
                <w:szCs w:val="22"/>
              </w:rPr>
            </w:pPr>
            <w:ins w:id="7426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6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474BE866" w14:textId="77777777" w:rsidR="00910219" w:rsidRPr="00910219" w:rsidRDefault="00910219" w:rsidP="00910219">
            <w:pPr>
              <w:spacing w:before="0" w:after="0" w:line="240" w:lineRule="auto"/>
              <w:jc w:val="center"/>
              <w:rPr>
                <w:ins w:id="74264" w:author="pete jones" w:date="2022-01-11T16:39:00Z"/>
                <w:rFonts w:ascii="Calibri" w:hAnsi="Calibri" w:cs="Calibri"/>
                <w:color w:val="000000"/>
                <w:sz w:val="22"/>
                <w:szCs w:val="22"/>
              </w:rPr>
            </w:pPr>
            <w:ins w:id="7426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6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61F789B" w14:textId="77777777" w:rsidR="00910219" w:rsidRPr="00910219" w:rsidRDefault="00910219" w:rsidP="00910219">
            <w:pPr>
              <w:spacing w:before="0" w:after="0" w:line="240" w:lineRule="auto"/>
              <w:jc w:val="center"/>
              <w:rPr>
                <w:ins w:id="74267" w:author="pete jones" w:date="2022-01-11T16:39:00Z"/>
                <w:rFonts w:ascii="Calibri" w:hAnsi="Calibri" w:cs="Calibri"/>
                <w:color w:val="000000"/>
                <w:sz w:val="22"/>
                <w:szCs w:val="22"/>
              </w:rPr>
            </w:pPr>
            <w:ins w:id="7426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69"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062AD32" w14:textId="77777777" w:rsidR="00910219" w:rsidRPr="00910219" w:rsidRDefault="00910219" w:rsidP="00910219">
            <w:pPr>
              <w:spacing w:before="0" w:after="0" w:line="240" w:lineRule="auto"/>
              <w:jc w:val="center"/>
              <w:rPr>
                <w:ins w:id="74270" w:author="pete jones" w:date="2022-01-11T16:39:00Z"/>
                <w:rFonts w:ascii="Calibri" w:hAnsi="Calibri" w:cs="Calibri"/>
                <w:color w:val="000000"/>
                <w:sz w:val="22"/>
                <w:szCs w:val="22"/>
              </w:rPr>
            </w:pPr>
            <w:ins w:id="7427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7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49B3DAB" w14:textId="77777777" w:rsidR="00910219" w:rsidRPr="00910219" w:rsidRDefault="00910219" w:rsidP="00910219">
            <w:pPr>
              <w:spacing w:before="0" w:after="0" w:line="240" w:lineRule="auto"/>
              <w:jc w:val="center"/>
              <w:rPr>
                <w:ins w:id="74273" w:author="pete jones" w:date="2022-01-11T16:39:00Z"/>
                <w:rFonts w:ascii="Calibri" w:hAnsi="Calibri" w:cs="Calibri"/>
                <w:color w:val="000000"/>
                <w:sz w:val="22"/>
                <w:szCs w:val="22"/>
              </w:rPr>
            </w:pPr>
            <w:ins w:id="7427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7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2998F2D" w14:textId="77777777" w:rsidR="00910219" w:rsidRPr="00910219" w:rsidRDefault="00910219" w:rsidP="00910219">
            <w:pPr>
              <w:spacing w:before="0" w:after="0" w:line="240" w:lineRule="auto"/>
              <w:jc w:val="center"/>
              <w:rPr>
                <w:ins w:id="74276" w:author="pete jones" w:date="2022-01-11T16:39:00Z"/>
                <w:rFonts w:ascii="Calibri" w:hAnsi="Calibri" w:cs="Calibri"/>
                <w:color w:val="000000"/>
                <w:sz w:val="22"/>
                <w:szCs w:val="22"/>
              </w:rPr>
            </w:pPr>
            <w:ins w:id="7427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7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816AB2F" w14:textId="77777777" w:rsidR="00910219" w:rsidRPr="00910219" w:rsidRDefault="00910219" w:rsidP="00910219">
            <w:pPr>
              <w:spacing w:before="0" w:after="0" w:line="240" w:lineRule="auto"/>
              <w:jc w:val="center"/>
              <w:rPr>
                <w:ins w:id="74279" w:author="pete jones" w:date="2022-01-11T16:39:00Z"/>
                <w:rFonts w:ascii="Calibri" w:hAnsi="Calibri" w:cs="Calibri"/>
                <w:color w:val="000000"/>
                <w:sz w:val="22"/>
                <w:szCs w:val="22"/>
              </w:rPr>
            </w:pPr>
            <w:ins w:id="7428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8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8B1EB09" w14:textId="77777777" w:rsidR="00910219" w:rsidRPr="00910219" w:rsidRDefault="00910219" w:rsidP="00910219">
            <w:pPr>
              <w:spacing w:before="0" w:after="0" w:line="240" w:lineRule="auto"/>
              <w:jc w:val="center"/>
              <w:rPr>
                <w:ins w:id="74282" w:author="pete jones" w:date="2022-01-11T16:39:00Z"/>
                <w:rFonts w:ascii="Calibri" w:hAnsi="Calibri" w:cs="Calibri"/>
                <w:color w:val="000000"/>
                <w:sz w:val="22"/>
                <w:szCs w:val="22"/>
              </w:rPr>
            </w:pPr>
            <w:ins w:id="7428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8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C92A49F" w14:textId="77777777" w:rsidR="00910219" w:rsidRPr="00910219" w:rsidRDefault="00910219" w:rsidP="00910219">
            <w:pPr>
              <w:spacing w:before="0" w:after="0" w:line="240" w:lineRule="auto"/>
              <w:jc w:val="center"/>
              <w:rPr>
                <w:ins w:id="74285" w:author="pete jones" w:date="2022-01-11T16:39:00Z"/>
                <w:rFonts w:ascii="Calibri" w:hAnsi="Calibri" w:cs="Calibri"/>
                <w:color w:val="000000"/>
                <w:sz w:val="22"/>
                <w:szCs w:val="22"/>
              </w:rPr>
            </w:pPr>
            <w:ins w:id="7428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28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0C20DE6" w14:textId="77777777" w:rsidR="00910219" w:rsidRPr="00910219" w:rsidRDefault="00910219" w:rsidP="00910219">
            <w:pPr>
              <w:spacing w:before="0" w:after="0" w:line="240" w:lineRule="auto"/>
              <w:jc w:val="center"/>
              <w:rPr>
                <w:ins w:id="74288" w:author="pete jones" w:date="2022-01-11T16:39:00Z"/>
                <w:rFonts w:ascii="Calibri" w:hAnsi="Calibri" w:cs="Calibri"/>
                <w:color w:val="000000"/>
                <w:sz w:val="22"/>
                <w:szCs w:val="22"/>
              </w:rPr>
            </w:pPr>
            <w:ins w:id="7428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290"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5F9C1BDA" w14:textId="77777777" w:rsidR="00910219" w:rsidRPr="00910219" w:rsidRDefault="00910219" w:rsidP="00910219">
            <w:pPr>
              <w:spacing w:before="0" w:after="0" w:line="240" w:lineRule="auto"/>
              <w:jc w:val="center"/>
              <w:rPr>
                <w:ins w:id="74291" w:author="pete jones" w:date="2022-01-11T16:39:00Z"/>
                <w:rFonts w:ascii="Calibri" w:hAnsi="Calibri" w:cs="Calibri"/>
                <w:color w:val="000000"/>
                <w:sz w:val="22"/>
                <w:szCs w:val="22"/>
              </w:rPr>
            </w:pPr>
            <w:ins w:id="74292" w:author="pete jones" w:date="2022-01-11T16:39:00Z">
              <w:r w:rsidRPr="00910219">
                <w:rPr>
                  <w:rFonts w:ascii="Calibri" w:hAnsi="Calibri" w:cs="Calibri"/>
                  <w:color w:val="000000"/>
                  <w:sz w:val="22"/>
                  <w:szCs w:val="22"/>
                </w:rPr>
                <w:t> </w:t>
              </w:r>
            </w:ins>
          </w:p>
        </w:tc>
      </w:tr>
      <w:tr w:rsidR="00910219" w:rsidRPr="00910219" w14:paraId="015E9845" w14:textId="77777777" w:rsidTr="00910219">
        <w:trPr>
          <w:trHeight w:val="300"/>
          <w:ins w:id="74293" w:author="pete jones" w:date="2022-01-11T16:39:00Z"/>
          <w:trPrChange w:id="74294"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295"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376A7B3" w14:textId="77777777" w:rsidR="00910219" w:rsidRPr="00910219" w:rsidRDefault="00910219" w:rsidP="00910219">
            <w:pPr>
              <w:spacing w:before="0" w:after="0" w:line="240" w:lineRule="auto"/>
              <w:jc w:val="center"/>
              <w:rPr>
                <w:ins w:id="74296" w:author="pete jones" w:date="2022-01-11T16:39:00Z"/>
                <w:rFonts w:ascii="Calibri" w:hAnsi="Calibri" w:cs="Calibri"/>
                <w:color w:val="000000"/>
                <w:sz w:val="22"/>
                <w:szCs w:val="22"/>
              </w:rPr>
            </w:pPr>
            <w:ins w:id="74297"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298"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6A0C56D1" w14:textId="77777777" w:rsidR="00910219" w:rsidRPr="00910219" w:rsidRDefault="00910219" w:rsidP="00910219">
            <w:pPr>
              <w:spacing w:before="0" w:after="0" w:line="240" w:lineRule="auto"/>
              <w:jc w:val="left"/>
              <w:rPr>
                <w:ins w:id="74299" w:author="pete jones" w:date="2022-01-11T16:39:00Z"/>
                <w:rFonts w:ascii="Calibri" w:hAnsi="Calibri" w:cs="Calibri"/>
                <w:color w:val="000000"/>
                <w:sz w:val="22"/>
                <w:szCs w:val="22"/>
              </w:rPr>
            </w:pPr>
            <w:ins w:id="74300" w:author="pete jones" w:date="2022-01-11T16:39:00Z">
              <w:r w:rsidRPr="00910219">
                <w:rPr>
                  <w:rFonts w:ascii="Calibri" w:hAnsi="Calibri" w:cs="Calibri"/>
                  <w:color w:val="000000"/>
                  <w:sz w:val="22"/>
                  <w:szCs w:val="22"/>
                </w:rPr>
                <w:t>Operations Management</w:t>
              </w:r>
            </w:ins>
          </w:p>
        </w:tc>
        <w:tc>
          <w:tcPr>
            <w:tcW w:w="498" w:type="dxa"/>
            <w:tcBorders>
              <w:top w:val="nil"/>
              <w:left w:val="nil"/>
              <w:bottom w:val="single" w:sz="4" w:space="0" w:color="auto"/>
              <w:right w:val="single" w:sz="4" w:space="0" w:color="auto"/>
            </w:tcBorders>
            <w:shd w:val="clear" w:color="auto" w:fill="auto"/>
            <w:noWrap/>
            <w:vAlign w:val="bottom"/>
            <w:hideMark/>
            <w:tcPrChange w:id="7430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766B8A21" w14:textId="77777777" w:rsidR="00910219" w:rsidRPr="00910219" w:rsidRDefault="00910219" w:rsidP="00910219">
            <w:pPr>
              <w:spacing w:before="0" w:after="0" w:line="240" w:lineRule="auto"/>
              <w:jc w:val="center"/>
              <w:rPr>
                <w:ins w:id="74302" w:author="pete jones" w:date="2022-01-11T16:39:00Z"/>
                <w:rFonts w:ascii="Calibri" w:hAnsi="Calibri" w:cs="Calibri"/>
                <w:color w:val="000000"/>
                <w:sz w:val="22"/>
                <w:szCs w:val="22"/>
              </w:rPr>
            </w:pPr>
            <w:ins w:id="74303"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4304"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169F1E02" w14:textId="77777777" w:rsidR="00910219" w:rsidRPr="00910219" w:rsidRDefault="00910219" w:rsidP="00910219">
            <w:pPr>
              <w:spacing w:before="0" w:after="0" w:line="240" w:lineRule="auto"/>
              <w:jc w:val="center"/>
              <w:rPr>
                <w:ins w:id="74305" w:author="pete jones" w:date="2022-01-11T16:39:00Z"/>
                <w:rFonts w:ascii="Calibri" w:hAnsi="Calibri" w:cs="Calibri"/>
                <w:color w:val="000000"/>
                <w:sz w:val="22"/>
                <w:szCs w:val="22"/>
              </w:rPr>
            </w:pPr>
            <w:ins w:id="74306"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430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714EFCAE" w14:textId="77777777" w:rsidR="00910219" w:rsidRPr="00910219" w:rsidRDefault="00910219" w:rsidP="00910219">
            <w:pPr>
              <w:spacing w:before="0" w:after="0" w:line="240" w:lineRule="auto"/>
              <w:jc w:val="center"/>
              <w:rPr>
                <w:ins w:id="74308" w:author="pete jones" w:date="2022-01-11T16:39:00Z"/>
                <w:rFonts w:ascii="Calibri" w:hAnsi="Calibri" w:cs="Calibri"/>
                <w:color w:val="000000"/>
                <w:sz w:val="22"/>
                <w:szCs w:val="22"/>
              </w:rPr>
            </w:pPr>
            <w:ins w:id="7430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1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E4083C3" w14:textId="77777777" w:rsidR="00910219" w:rsidRPr="00910219" w:rsidRDefault="00910219" w:rsidP="00910219">
            <w:pPr>
              <w:spacing w:before="0" w:after="0" w:line="240" w:lineRule="auto"/>
              <w:jc w:val="center"/>
              <w:rPr>
                <w:ins w:id="74311" w:author="pete jones" w:date="2022-01-11T16:39:00Z"/>
                <w:rFonts w:ascii="Calibri" w:hAnsi="Calibri" w:cs="Calibri"/>
                <w:color w:val="000000"/>
                <w:sz w:val="22"/>
                <w:szCs w:val="22"/>
              </w:rPr>
            </w:pPr>
            <w:ins w:id="7431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13"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0C0BC70E" w14:textId="77777777" w:rsidR="00910219" w:rsidRPr="00910219" w:rsidRDefault="00910219" w:rsidP="00910219">
            <w:pPr>
              <w:spacing w:before="0" w:after="0" w:line="240" w:lineRule="auto"/>
              <w:jc w:val="center"/>
              <w:rPr>
                <w:ins w:id="74314" w:author="pete jones" w:date="2022-01-11T16:39:00Z"/>
                <w:rFonts w:ascii="Calibri" w:hAnsi="Calibri" w:cs="Calibri"/>
                <w:color w:val="000000"/>
                <w:sz w:val="22"/>
                <w:szCs w:val="22"/>
              </w:rPr>
            </w:pPr>
            <w:ins w:id="7431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1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3AE01743" w14:textId="77777777" w:rsidR="00910219" w:rsidRPr="00910219" w:rsidRDefault="00910219" w:rsidP="00910219">
            <w:pPr>
              <w:spacing w:before="0" w:after="0" w:line="240" w:lineRule="auto"/>
              <w:jc w:val="center"/>
              <w:rPr>
                <w:ins w:id="74317" w:author="pete jones" w:date="2022-01-11T16:39:00Z"/>
                <w:rFonts w:ascii="Calibri" w:hAnsi="Calibri" w:cs="Calibri"/>
                <w:color w:val="000000"/>
                <w:sz w:val="22"/>
                <w:szCs w:val="22"/>
              </w:rPr>
            </w:pPr>
            <w:ins w:id="7431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1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1E94180" w14:textId="77777777" w:rsidR="00910219" w:rsidRPr="00910219" w:rsidRDefault="00910219" w:rsidP="00910219">
            <w:pPr>
              <w:spacing w:before="0" w:after="0" w:line="240" w:lineRule="auto"/>
              <w:jc w:val="center"/>
              <w:rPr>
                <w:ins w:id="74320" w:author="pete jones" w:date="2022-01-11T16:39:00Z"/>
                <w:rFonts w:ascii="Calibri" w:hAnsi="Calibri" w:cs="Calibri"/>
                <w:color w:val="000000"/>
                <w:sz w:val="22"/>
                <w:szCs w:val="22"/>
              </w:rPr>
            </w:pPr>
            <w:ins w:id="7432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2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C82B560" w14:textId="77777777" w:rsidR="00910219" w:rsidRPr="00910219" w:rsidRDefault="00910219" w:rsidP="00910219">
            <w:pPr>
              <w:spacing w:before="0" w:after="0" w:line="240" w:lineRule="auto"/>
              <w:jc w:val="center"/>
              <w:rPr>
                <w:ins w:id="74323" w:author="pete jones" w:date="2022-01-11T16:39:00Z"/>
                <w:rFonts w:ascii="Calibri" w:hAnsi="Calibri" w:cs="Calibri"/>
                <w:color w:val="000000"/>
                <w:sz w:val="22"/>
                <w:szCs w:val="22"/>
              </w:rPr>
            </w:pPr>
            <w:ins w:id="7432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2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D74F09A" w14:textId="77777777" w:rsidR="00910219" w:rsidRPr="00910219" w:rsidRDefault="00910219" w:rsidP="00910219">
            <w:pPr>
              <w:spacing w:before="0" w:after="0" w:line="240" w:lineRule="auto"/>
              <w:jc w:val="center"/>
              <w:rPr>
                <w:ins w:id="74326" w:author="pete jones" w:date="2022-01-11T16:39:00Z"/>
                <w:rFonts w:ascii="Calibri" w:hAnsi="Calibri" w:cs="Calibri"/>
                <w:color w:val="000000"/>
                <w:sz w:val="22"/>
                <w:szCs w:val="22"/>
              </w:rPr>
            </w:pPr>
            <w:ins w:id="7432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2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A3F1DC8" w14:textId="77777777" w:rsidR="00910219" w:rsidRPr="00910219" w:rsidRDefault="00910219" w:rsidP="00910219">
            <w:pPr>
              <w:spacing w:before="0" w:after="0" w:line="240" w:lineRule="auto"/>
              <w:jc w:val="center"/>
              <w:rPr>
                <w:ins w:id="74329" w:author="pete jones" w:date="2022-01-11T16:39:00Z"/>
                <w:rFonts w:ascii="Calibri" w:hAnsi="Calibri" w:cs="Calibri"/>
                <w:color w:val="000000"/>
                <w:sz w:val="22"/>
                <w:szCs w:val="22"/>
              </w:rPr>
            </w:pPr>
            <w:ins w:id="7433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3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26679B1" w14:textId="77777777" w:rsidR="00910219" w:rsidRPr="00910219" w:rsidRDefault="00910219" w:rsidP="00910219">
            <w:pPr>
              <w:spacing w:before="0" w:after="0" w:line="240" w:lineRule="auto"/>
              <w:jc w:val="center"/>
              <w:rPr>
                <w:ins w:id="74332" w:author="pete jones" w:date="2022-01-11T16:39:00Z"/>
                <w:rFonts w:ascii="Calibri" w:hAnsi="Calibri" w:cs="Calibri"/>
                <w:color w:val="000000"/>
                <w:sz w:val="22"/>
                <w:szCs w:val="22"/>
              </w:rPr>
            </w:pPr>
            <w:ins w:id="7433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334"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105754D8" w14:textId="77777777" w:rsidR="00910219" w:rsidRPr="00910219" w:rsidRDefault="00910219" w:rsidP="00910219">
            <w:pPr>
              <w:spacing w:before="0" w:after="0" w:line="240" w:lineRule="auto"/>
              <w:jc w:val="center"/>
              <w:rPr>
                <w:ins w:id="74335" w:author="pete jones" w:date="2022-01-11T16:39:00Z"/>
                <w:rFonts w:ascii="Calibri" w:hAnsi="Calibri" w:cs="Calibri"/>
                <w:color w:val="000000"/>
                <w:sz w:val="22"/>
                <w:szCs w:val="22"/>
              </w:rPr>
            </w:pPr>
            <w:ins w:id="74336" w:author="pete jones" w:date="2022-01-11T16:39:00Z">
              <w:r w:rsidRPr="00910219">
                <w:rPr>
                  <w:rFonts w:ascii="Calibri" w:hAnsi="Calibri" w:cs="Calibri"/>
                  <w:color w:val="000000"/>
                  <w:sz w:val="22"/>
                  <w:szCs w:val="22"/>
                </w:rPr>
                <w:t> </w:t>
              </w:r>
            </w:ins>
          </w:p>
        </w:tc>
      </w:tr>
      <w:tr w:rsidR="00910219" w:rsidRPr="00910219" w14:paraId="3F5F4074" w14:textId="77777777" w:rsidTr="00910219">
        <w:trPr>
          <w:trHeight w:val="300"/>
          <w:ins w:id="74337" w:author="pete jones" w:date="2022-01-11T16:39:00Z"/>
          <w:trPrChange w:id="74338"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339"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5045294" w14:textId="77777777" w:rsidR="00910219" w:rsidRPr="00910219" w:rsidRDefault="00910219" w:rsidP="00910219">
            <w:pPr>
              <w:spacing w:before="0" w:after="0" w:line="240" w:lineRule="auto"/>
              <w:jc w:val="center"/>
              <w:rPr>
                <w:ins w:id="74340" w:author="pete jones" w:date="2022-01-11T16:39:00Z"/>
                <w:rFonts w:ascii="Calibri" w:hAnsi="Calibri" w:cs="Calibri"/>
                <w:color w:val="000000"/>
                <w:sz w:val="22"/>
                <w:szCs w:val="22"/>
              </w:rPr>
            </w:pPr>
            <w:ins w:id="74341"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342"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31E0C47F" w14:textId="77777777" w:rsidR="00910219" w:rsidRPr="00910219" w:rsidRDefault="00910219" w:rsidP="00910219">
            <w:pPr>
              <w:spacing w:before="0" w:after="0" w:line="240" w:lineRule="auto"/>
              <w:jc w:val="left"/>
              <w:rPr>
                <w:ins w:id="74343" w:author="pete jones" w:date="2022-01-11T16:39:00Z"/>
                <w:rFonts w:ascii="Calibri" w:hAnsi="Calibri" w:cs="Calibri"/>
                <w:color w:val="000000"/>
                <w:sz w:val="22"/>
                <w:szCs w:val="22"/>
              </w:rPr>
            </w:pPr>
            <w:ins w:id="74344" w:author="pete jones" w:date="2022-01-11T16:39:00Z">
              <w:r w:rsidRPr="00910219">
                <w:rPr>
                  <w:rFonts w:ascii="Calibri" w:hAnsi="Calibri" w:cs="Calibri"/>
                  <w:color w:val="000000"/>
                  <w:sz w:val="22"/>
                  <w:szCs w:val="22"/>
                </w:rPr>
                <w:t>Commercial and Industrial Experience</w:t>
              </w:r>
            </w:ins>
          </w:p>
        </w:tc>
        <w:tc>
          <w:tcPr>
            <w:tcW w:w="498" w:type="dxa"/>
            <w:tcBorders>
              <w:top w:val="nil"/>
              <w:left w:val="nil"/>
              <w:bottom w:val="single" w:sz="4" w:space="0" w:color="auto"/>
              <w:right w:val="single" w:sz="4" w:space="0" w:color="auto"/>
            </w:tcBorders>
            <w:shd w:val="clear" w:color="auto" w:fill="auto"/>
            <w:noWrap/>
            <w:vAlign w:val="bottom"/>
            <w:hideMark/>
            <w:tcPrChange w:id="7434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16DEFB1E" w14:textId="77777777" w:rsidR="00910219" w:rsidRPr="00910219" w:rsidRDefault="00910219" w:rsidP="00910219">
            <w:pPr>
              <w:spacing w:before="0" w:after="0" w:line="240" w:lineRule="auto"/>
              <w:jc w:val="center"/>
              <w:rPr>
                <w:ins w:id="74346" w:author="pete jones" w:date="2022-01-11T16:39:00Z"/>
                <w:rFonts w:ascii="Calibri" w:hAnsi="Calibri" w:cs="Calibri"/>
                <w:color w:val="000000"/>
                <w:sz w:val="22"/>
                <w:szCs w:val="22"/>
              </w:rPr>
            </w:pPr>
            <w:ins w:id="74347" w:author="pete jones" w:date="2022-01-11T16:39:00Z">
              <w:r w:rsidRPr="00910219">
                <w:rPr>
                  <w:rFonts w:ascii="Calibri" w:hAnsi="Calibri" w:cs="Calibri"/>
                  <w:color w:val="000000"/>
                  <w:sz w:val="22"/>
                  <w:szCs w:val="22"/>
                </w:rPr>
                <w:t>O</w:t>
              </w:r>
            </w:ins>
          </w:p>
        </w:tc>
        <w:tc>
          <w:tcPr>
            <w:tcW w:w="551" w:type="dxa"/>
            <w:tcBorders>
              <w:top w:val="nil"/>
              <w:left w:val="nil"/>
              <w:bottom w:val="single" w:sz="4" w:space="0" w:color="auto"/>
              <w:right w:val="single" w:sz="4" w:space="0" w:color="auto"/>
            </w:tcBorders>
            <w:shd w:val="clear" w:color="auto" w:fill="auto"/>
            <w:noWrap/>
            <w:vAlign w:val="bottom"/>
            <w:hideMark/>
            <w:tcPrChange w:id="74348"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035467DC" w14:textId="77777777" w:rsidR="00910219" w:rsidRPr="00910219" w:rsidRDefault="00910219" w:rsidP="00910219">
            <w:pPr>
              <w:spacing w:before="0" w:after="0" w:line="240" w:lineRule="auto"/>
              <w:jc w:val="center"/>
              <w:rPr>
                <w:ins w:id="74349" w:author="pete jones" w:date="2022-01-11T16:39:00Z"/>
                <w:rFonts w:ascii="Calibri" w:hAnsi="Calibri" w:cs="Calibri"/>
                <w:color w:val="000000"/>
                <w:sz w:val="22"/>
                <w:szCs w:val="22"/>
              </w:rPr>
            </w:pPr>
            <w:ins w:id="74350"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4351"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821165C" w14:textId="77777777" w:rsidR="00910219" w:rsidRPr="00910219" w:rsidRDefault="00910219" w:rsidP="00910219">
            <w:pPr>
              <w:spacing w:before="0" w:after="0" w:line="240" w:lineRule="auto"/>
              <w:jc w:val="center"/>
              <w:rPr>
                <w:ins w:id="74352" w:author="pete jones" w:date="2022-01-11T16:39:00Z"/>
                <w:rFonts w:ascii="Calibri" w:hAnsi="Calibri" w:cs="Calibri"/>
                <w:color w:val="000000"/>
                <w:sz w:val="22"/>
                <w:szCs w:val="22"/>
              </w:rPr>
            </w:pPr>
            <w:ins w:id="7435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5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0863A8CC" w14:textId="77777777" w:rsidR="00910219" w:rsidRPr="00910219" w:rsidRDefault="00910219" w:rsidP="00910219">
            <w:pPr>
              <w:spacing w:before="0" w:after="0" w:line="240" w:lineRule="auto"/>
              <w:jc w:val="center"/>
              <w:rPr>
                <w:ins w:id="74355" w:author="pete jones" w:date="2022-01-11T16:39:00Z"/>
                <w:rFonts w:ascii="Calibri" w:hAnsi="Calibri" w:cs="Calibri"/>
                <w:color w:val="000000"/>
                <w:sz w:val="22"/>
                <w:szCs w:val="22"/>
              </w:rPr>
            </w:pPr>
            <w:ins w:id="7435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57"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24F52FA" w14:textId="77777777" w:rsidR="00910219" w:rsidRPr="00910219" w:rsidRDefault="00910219" w:rsidP="00910219">
            <w:pPr>
              <w:spacing w:before="0" w:after="0" w:line="240" w:lineRule="auto"/>
              <w:jc w:val="center"/>
              <w:rPr>
                <w:ins w:id="74358" w:author="pete jones" w:date="2022-01-11T16:39:00Z"/>
                <w:rFonts w:ascii="Calibri" w:hAnsi="Calibri" w:cs="Calibri"/>
                <w:color w:val="000000"/>
                <w:sz w:val="22"/>
                <w:szCs w:val="22"/>
              </w:rPr>
            </w:pPr>
            <w:ins w:id="7435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60"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82F3BDA" w14:textId="77777777" w:rsidR="00910219" w:rsidRPr="00910219" w:rsidRDefault="00910219" w:rsidP="00910219">
            <w:pPr>
              <w:spacing w:before="0" w:after="0" w:line="240" w:lineRule="auto"/>
              <w:jc w:val="center"/>
              <w:rPr>
                <w:ins w:id="74361" w:author="pete jones" w:date="2022-01-11T16:39:00Z"/>
                <w:rFonts w:ascii="Calibri" w:hAnsi="Calibri" w:cs="Calibri"/>
                <w:color w:val="000000"/>
                <w:sz w:val="22"/>
                <w:szCs w:val="22"/>
              </w:rPr>
            </w:pPr>
            <w:ins w:id="7436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6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717FDEC" w14:textId="77777777" w:rsidR="00910219" w:rsidRPr="00910219" w:rsidRDefault="00910219" w:rsidP="00910219">
            <w:pPr>
              <w:spacing w:before="0" w:after="0" w:line="240" w:lineRule="auto"/>
              <w:jc w:val="center"/>
              <w:rPr>
                <w:ins w:id="74364" w:author="pete jones" w:date="2022-01-11T16:39:00Z"/>
                <w:rFonts w:ascii="Calibri" w:hAnsi="Calibri" w:cs="Calibri"/>
                <w:color w:val="000000"/>
                <w:sz w:val="22"/>
                <w:szCs w:val="22"/>
              </w:rPr>
            </w:pPr>
            <w:ins w:id="7436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6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E753DDE" w14:textId="77777777" w:rsidR="00910219" w:rsidRPr="00910219" w:rsidRDefault="00910219" w:rsidP="00910219">
            <w:pPr>
              <w:spacing w:before="0" w:after="0" w:line="240" w:lineRule="auto"/>
              <w:jc w:val="center"/>
              <w:rPr>
                <w:ins w:id="74367" w:author="pete jones" w:date="2022-01-11T16:39:00Z"/>
                <w:rFonts w:ascii="Calibri" w:hAnsi="Calibri" w:cs="Calibri"/>
                <w:color w:val="000000"/>
                <w:sz w:val="22"/>
                <w:szCs w:val="22"/>
              </w:rPr>
            </w:pPr>
            <w:ins w:id="7436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6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2D366A9" w14:textId="77777777" w:rsidR="00910219" w:rsidRPr="00910219" w:rsidRDefault="00910219" w:rsidP="00910219">
            <w:pPr>
              <w:spacing w:before="0" w:after="0" w:line="240" w:lineRule="auto"/>
              <w:jc w:val="center"/>
              <w:rPr>
                <w:ins w:id="74370" w:author="pete jones" w:date="2022-01-11T16:39:00Z"/>
                <w:rFonts w:ascii="Calibri" w:hAnsi="Calibri" w:cs="Calibri"/>
                <w:color w:val="000000"/>
                <w:sz w:val="22"/>
                <w:szCs w:val="22"/>
              </w:rPr>
            </w:pPr>
            <w:ins w:id="7437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72"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316225C" w14:textId="77777777" w:rsidR="00910219" w:rsidRPr="00910219" w:rsidRDefault="00910219" w:rsidP="00910219">
            <w:pPr>
              <w:spacing w:before="0" w:after="0" w:line="240" w:lineRule="auto"/>
              <w:jc w:val="center"/>
              <w:rPr>
                <w:ins w:id="74373" w:author="pete jones" w:date="2022-01-11T16:39:00Z"/>
                <w:rFonts w:ascii="Calibri" w:hAnsi="Calibri" w:cs="Calibri"/>
                <w:color w:val="000000"/>
                <w:sz w:val="22"/>
                <w:szCs w:val="22"/>
              </w:rPr>
            </w:pPr>
            <w:ins w:id="7437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7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330E968" w14:textId="77777777" w:rsidR="00910219" w:rsidRPr="00910219" w:rsidRDefault="00910219" w:rsidP="00910219">
            <w:pPr>
              <w:spacing w:before="0" w:after="0" w:line="240" w:lineRule="auto"/>
              <w:jc w:val="center"/>
              <w:rPr>
                <w:ins w:id="74376" w:author="pete jones" w:date="2022-01-11T16:39:00Z"/>
                <w:rFonts w:ascii="Calibri" w:hAnsi="Calibri" w:cs="Calibri"/>
                <w:color w:val="000000"/>
                <w:sz w:val="22"/>
                <w:szCs w:val="22"/>
              </w:rPr>
            </w:pPr>
            <w:ins w:id="7437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378"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26770749" w14:textId="77777777" w:rsidR="00910219" w:rsidRPr="00910219" w:rsidRDefault="00910219" w:rsidP="00910219">
            <w:pPr>
              <w:spacing w:before="0" w:after="0" w:line="240" w:lineRule="auto"/>
              <w:jc w:val="center"/>
              <w:rPr>
                <w:ins w:id="74379" w:author="pete jones" w:date="2022-01-11T16:39:00Z"/>
                <w:rFonts w:ascii="Calibri" w:hAnsi="Calibri" w:cs="Calibri"/>
                <w:color w:val="000000"/>
                <w:sz w:val="22"/>
                <w:szCs w:val="22"/>
              </w:rPr>
            </w:pPr>
            <w:ins w:id="74380" w:author="pete jones" w:date="2022-01-11T16:39:00Z">
              <w:r w:rsidRPr="00910219">
                <w:rPr>
                  <w:rFonts w:ascii="Calibri" w:hAnsi="Calibri" w:cs="Calibri"/>
                  <w:color w:val="000000"/>
                  <w:sz w:val="22"/>
                  <w:szCs w:val="22"/>
                </w:rPr>
                <w:t> </w:t>
              </w:r>
            </w:ins>
          </w:p>
        </w:tc>
      </w:tr>
      <w:tr w:rsidR="00910219" w:rsidRPr="00910219" w14:paraId="4E3E85B2" w14:textId="77777777" w:rsidTr="00910219">
        <w:trPr>
          <w:trHeight w:val="300"/>
          <w:ins w:id="74381" w:author="pete jones" w:date="2022-01-11T16:39:00Z"/>
          <w:trPrChange w:id="74382"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383"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438802D" w14:textId="77777777" w:rsidR="00910219" w:rsidRPr="00910219" w:rsidRDefault="00910219" w:rsidP="00910219">
            <w:pPr>
              <w:spacing w:before="0" w:after="0" w:line="240" w:lineRule="auto"/>
              <w:jc w:val="center"/>
              <w:rPr>
                <w:ins w:id="74384" w:author="pete jones" w:date="2022-01-11T16:39:00Z"/>
                <w:rFonts w:ascii="Calibri" w:hAnsi="Calibri" w:cs="Calibri"/>
                <w:color w:val="000000"/>
                <w:sz w:val="22"/>
                <w:szCs w:val="22"/>
              </w:rPr>
            </w:pPr>
            <w:ins w:id="74385"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386"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469A169D" w14:textId="77777777" w:rsidR="00910219" w:rsidRPr="00910219" w:rsidRDefault="00910219" w:rsidP="00910219">
            <w:pPr>
              <w:spacing w:before="0" w:after="0" w:line="240" w:lineRule="auto"/>
              <w:jc w:val="left"/>
              <w:rPr>
                <w:ins w:id="74387" w:author="pete jones" w:date="2022-01-11T16:39:00Z"/>
                <w:rFonts w:ascii="Calibri" w:hAnsi="Calibri" w:cs="Calibri"/>
                <w:color w:val="000000"/>
                <w:sz w:val="22"/>
                <w:szCs w:val="22"/>
              </w:rPr>
            </w:pPr>
            <w:ins w:id="74388" w:author="pete jones" w:date="2022-01-11T16:39:00Z">
              <w:r w:rsidRPr="00910219">
                <w:rPr>
                  <w:rFonts w:ascii="Calibri" w:hAnsi="Calibri" w:cs="Calibri"/>
                  <w:color w:val="000000"/>
                  <w:sz w:val="22"/>
                  <w:szCs w:val="22"/>
                </w:rPr>
                <w:t>Energy and the Environment</w:t>
              </w:r>
            </w:ins>
          </w:p>
        </w:tc>
        <w:tc>
          <w:tcPr>
            <w:tcW w:w="498" w:type="dxa"/>
            <w:tcBorders>
              <w:top w:val="nil"/>
              <w:left w:val="nil"/>
              <w:bottom w:val="single" w:sz="4" w:space="0" w:color="auto"/>
              <w:right w:val="single" w:sz="4" w:space="0" w:color="auto"/>
            </w:tcBorders>
            <w:shd w:val="clear" w:color="auto" w:fill="auto"/>
            <w:noWrap/>
            <w:vAlign w:val="bottom"/>
            <w:hideMark/>
            <w:tcPrChange w:id="7438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20625DD4" w14:textId="77777777" w:rsidR="00910219" w:rsidRPr="00910219" w:rsidRDefault="00910219" w:rsidP="00910219">
            <w:pPr>
              <w:spacing w:before="0" w:after="0" w:line="240" w:lineRule="auto"/>
              <w:jc w:val="center"/>
              <w:rPr>
                <w:ins w:id="74390" w:author="pete jones" w:date="2022-01-11T16:39:00Z"/>
                <w:rFonts w:ascii="Calibri" w:hAnsi="Calibri" w:cs="Calibri"/>
                <w:color w:val="000000"/>
                <w:sz w:val="22"/>
                <w:szCs w:val="22"/>
              </w:rPr>
            </w:pPr>
            <w:ins w:id="74391" w:author="pete jones" w:date="2022-01-11T16:39:00Z">
              <w:r w:rsidRPr="00910219">
                <w:rPr>
                  <w:rFonts w:ascii="Calibri" w:hAnsi="Calibri" w:cs="Calibri"/>
                  <w:color w:val="000000"/>
                  <w:sz w:val="22"/>
                  <w:szCs w:val="22"/>
                </w:rPr>
                <w:t>T</w:t>
              </w:r>
            </w:ins>
          </w:p>
        </w:tc>
        <w:tc>
          <w:tcPr>
            <w:tcW w:w="551" w:type="dxa"/>
            <w:tcBorders>
              <w:top w:val="nil"/>
              <w:left w:val="nil"/>
              <w:bottom w:val="single" w:sz="4" w:space="0" w:color="auto"/>
              <w:right w:val="single" w:sz="4" w:space="0" w:color="auto"/>
            </w:tcBorders>
            <w:shd w:val="clear" w:color="auto" w:fill="auto"/>
            <w:noWrap/>
            <w:vAlign w:val="bottom"/>
            <w:hideMark/>
            <w:tcPrChange w:id="74392"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78B64ADB" w14:textId="77777777" w:rsidR="00910219" w:rsidRPr="00910219" w:rsidRDefault="00910219" w:rsidP="00910219">
            <w:pPr>
              <w:spacing w:before="0" w:after="0" w:line="240" w:lineRule="auto"/>
              <w:jc w:val="center"/>
              <w:rPr>
                <w:ins w:id="74393" w:author="pete jones" w:date="2022-01-11T16:39:00Z"/>
                <w:rFonts w:ascii="Calibri" w:hAnsi="Calibri" w:cs="Calibri"/>
                <w:color w:val="000000"/>
                <w:sz w:val="22"/>
                <w:szCs w:val="22"/>
              </w:rPr>
            </w:pPr>
            <w:ins w:id="74394"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4395"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0462A049" w14:textId="77777777" w:rsidR="00910219" w:rsidRPr="00910219" w:rsidRDefault="00910219" w:rsidP="00910219">
            <w:pPr>
              <w:spacing w:before="0" w:after="0" w:line="240" w:lineRule="auto"/>
              <w:jc w:val="center"/>
              <w:rPr>
                <w:ins w:id="74396" w:author="pete jones" w:date="2022-01-11T16:39:00Z"/>
                <w:rFonts w:ascii="Calibri" w:hAnsi="Calibri" w:cs="Calibri"/>
                <w:color w:val="000000"/>
                <w:sz w:val="22"/>
                <w:szCs w:val="22"/>
              </w:rPr>
            </w:pPr>
            <w:ins w:id="7439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39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6ABB336" w14:textId="77777777" w:rsidR="00910219" w:rsidRPr="00910219" w:rsidRDefault="00910219" w:rsidP="00910219">
            <w:pPr>
              <w:spacing w:before="0" w:after="0" w:line="240" w:lineRule="auto"/>
              <w:jc w:val="center"/>
              <w:rPr>
                <w:ins w:id="74399" w:author="pete jones" w:date="2022-01-11T16:39:00Z"/>
                <w:rFonts w:ascii="Calibri" w:hAnsi="Calibri" w:cs="Calibri"/>
                <w:color w:val="000000"/>
                <w:sz w:val="22"/>
                <w:szCs w:val="22"/>
              </w:rPr>
            </w:pPr>
            <w:ins w:id="7440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01"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1406FC48" w14:textId="77777777" w:rsidR="00910219" w:rsidRPr="00910219" w:rsidRDefault="00910219" w:rsidP="00910219">
            <w:pPr>
              <w:spacing w:before="0" w:after="0" w:line="240" w:lineRule="auto"/>
              <w:jc w:val="center"/>
              <w:rPr>
                <w:ins w:id="74402" w:author="pete jones" w:date="2022-01-11T16:39:00Z"/>
                <w:rFonts w:ascii="Calibri" w:hAnsi="Calibri" w:cs="Calibri"/>
                <w:color w:val="000000"/>
                <w:sz w:val="22"/>
                <w:szCs w:val="22"/>
              </w:rPr>
            </w:pPr>
            <w:ins w:id="7440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04"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6B090B94" w14:textId="77777777" w:rsidR="00910219" w:rsidRPr="00910219" w:rsidRDefault="00910219" w:rsidP="00910219">
            <w:pPr>
              <w:spacing w:before="0" w:after="0" w:line="240" w:lineRule="auto"/>
              <w:jc w:val="center"/>
              <w:rPr>
                <w:ins w:id="74405" w:author="pete jones" w:date="2022-01-11T16:39:00Z"/>
                <w:rFonts w:ascii="Calibri" w:hAnsi="Calibri" w:cs="Calibri"/>
                <w:color w:val="000000"/>
                <w:sz w:val="22"/>
                <w:szCs w:val="22"/>
              </w:rPr>
            </w:pPr>
            <w:ins w:id="7440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0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50E1A29" w14:textId="77777777" w:rsidR="00910219" w:rsidRPr="00910219" w:rsidRDefault="00910219" w:rsidP="00910219">
            <w:pPr>
              <w:spacing w:before="0" w:after="0" w:line="240" w:lineRule="auto"/>
              <w:jc w:val="center"/>
              <w:rPr>
                <w:ins w:id="74408" w:author="pete jones" w:date="2022-01-11T16:39:00Z"/>
                <w:rFonts w:ascii="Calibri" w:hAnsi="Calibri" w:cs="Calibri"/>
                <w:color w:val="000000"/>
                <w:sz w:val="22"/>
                <w:szCs w:val="22"/>
              </w:rPr>
            </w:pPr>
            <w:ins w:id="7440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1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190E783B" w14:textId="77777777" w:rsidR="00910219" w:rsidRPr="00910219" w:rsidRDefault="00910219" w:rsidP="00910219">
            <w:pPr>
              <w:spacing w:before="0" w:after="0" w:line="240" w:lineRule="auto"/>
              <w:jc w:val="center"/>
              <w:rPr>
                <w:ins w:id="74411" w:author="pete jones" w:date="2022-01-11T16:39:00Z"/>
                <w:rFonts w:ascii="Calibri" w:hAnsi="Calibri" w:cs="Calibri"/>
                <w:color w:val="000000"/>
                <w:sz w:val="22"/>
                <w:szCs w:val="22"/>
              </w:rPr>
            </w:pPr>
            <w:ins w:id="7441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1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B272109" w14:textId="77777777" w:rsidR="00910219" w:rsidRPr="00910219" w:rsidRDefault="00910219" w:rsidP="00910219">
            <w:pPr>
              <w:spacing w:before="0" w:after="0" w:line="240" w:lineRule="auto"/>
              <w:jc w:val="center"/>
              <w:rPr>
                <w:ins w:id="74414" w:author="pete jones" w:date="2022-01-11T16:39:00Z"/>
                <w:rFonts w:ascii="Calibri" w:hAnsi="Calibri" w:cs="Calibri"/>
                <w:color w:val="000000"/>
                <w:sz w:val="22"/>
                <w:szCs w:val="22"/>
              </w:rPr>
            </w:pPr>
            <w:ins w:id="7441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16"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72B398E" w14:textId="77777777" w:rsidR="00910219" w:rsidRPr="00910219" w:rsidRDefault="00910219" w:rsidP="00910219">
            <w:pPr>
              <w:spacing w:before="0" w:after="0" w:line="240" w:lineRule="auto"/>
              <w:jc w:val="center"/>
              <w:rPr>
                <w:ins w:id="74417" w:author="pete jones" w:date="2022-01-11T16:39:00Z"/>
                <w:rFonts w:ascii="Calibri" w:hAnsi="Calibri" w:cs="Calibri"/>
                <w:color w:val="000000"/>
                <w:sz w:val="22"/>
                <w:szCs w:val="22"/>
              </w:rPr>
            </w:pPr>
            <w:ins w:id="7441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19"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204BA38D" w14:textId="77777777" w:rsidR="00910219" w:rsidRPr="00910219" w:rsidRDefault="00910219" w:rsidP="00910219">
            <w:pPr>
              <w:spacing w:before="0" w:after="0" w:line="240" w:lineRule="auto"/>
              <w:jc w:val="center"/>
              <w:rPr>
                <w:ins w:id="74420" w:author="pete jones" w:date="2022-01-11T16:39:00Z"/>
                <w:rFonts w:ascii="Calibri" w:hAnsi="Calibri" w:cs="Calibri"/>
                <w:color w:val="000000"/>
                <w:sz w:val="22"/>
                <w:szCs w:val="22"/>
              </w:rPr>
            </w:pPr>
            <w:ins w:id="7442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422"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10CE1D16" w14:textId="77777777" w:rsidR="00910219" w:rsidRPr="00910219" w:rsidRDefault="00910219" w:rsidP="00910219">
            <w:pPr>
              <w:spacing w:before="0" w:after="0" w:line="240" w:lineRule="auto"/>
              <w:jc w:val="center"/>
              <w:rPr>
                <w:ins w:id="74423" w:author="pete jones" w:date="2022-01-11T16:39:00Z"/>
                <w:rFonts w:ascii="Calibri" w:hAnsi="Calibri" w:cs="Calibri"/>
                <w:color w:val="000000"/>
                <w:sz w:val="22"/>
                <w:szCs w:val="22"/>
              </w:rPr>
            </w:pPr>
            <w:ins w:id="74424" w:author="pete jones" w:date="2022-01-11T16:39:00Z">
              <w:r w:rsidRPr="00910219">
                <w:rPr>
                  <w:rFonts w:ascii="Calibri" w:hAnsi="Calibri" w:cs="Calibri"/>
                  <w:color w:val="000000"/>
                  <w:sz w:val="22"/>
                  <w:szCs w:val="22"/>
                </w:rPr>
                <w:t> </w:t>
              </w:r>
            </w:ins>
          </w:p>
        </w:tc>
      </w:tr>
      <w:tr w:rsidR="00910219" w:rsidRPr="00910219" w14:paraId="28798A44" w14:textId="77777777" w:rsidTr="00910219">
        <w:trPr>
          <w:trHeight w:val="300"/>
          <w:ins w:id="74425" w:author="pete jones" w:date="2022-01-11T16:39:00Z"/>
          <w:trPrChange w:id="74426"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427"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F9BDA0D" w14:textId="77777777" w:rsidR="00910219" w:rsidRPr="00910219" w:rsidRDefault="00910219" w:rsidP="00910219">
            <w:pPr>
              <w:spacing w:before="0" w:after="0" w:line="240" w:lineRule="auto"/>
              <w:jc w:val="center"/>
              <w:rPr>
                <w:ins w:id="74428" w:author="pete jones" w:date="2022-01-11T16:39:00Z"/>
                <w:rFonts w:ascii="Calibri" w:hAnsi="Calibri" w:cs="Calibri"/>
                <w:color w:val="000000"/>
                <w:sz w:val="22"/>
                <w:szCs w:val="22"/>
              </w:rPr>
            </w:pPr>
            <w:ins w:id="74429"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430"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2908FD24" w14:textId="77777777" w:rsidR="00910219" w:rsidRPr="00910219" w:rsidRDefault="00910219" w:rsidP="00910219">
            <w:pPr>
              <w:spacing w:before="0" w:after="0" w:line="240" w:lineRule="auto"/>
              <w:jc w:val="left"/>
              <w:rPr>
                <w:ins w:id="74431" w:author="pete jones" w:date="2022-01-11T16:39:00Z"/>
                <w:rFonts w:ascii="Calibri" w:hAnsi="Calibri" w:cs="Calibri"/>
                <w:color w:val="000000"/>
                <w:sz w:val="22"/>
                <w:szCs w:val="22"/>
              </w:rPr>
            </w:pPr>
            <w:ins w:id="74432" w:author="pete jones" w:date="2022-01-11T16:39:00Z">
              <w:r w:rsidRPr="00910219">
                <w:rPr>
                  <w:rFonts w:ascii="Calibri" w:hAnsi="Calibri" w:cs="Calibri"/>
                  <w:color w:val="000000"/>
                  <w:sz w:val="22"/>
                  <w:szCs w:val="22"/>
                </w:rPr>
                <w:t>Nonlinear Systems and Control</w:t>
              </w:r>
            </w:ins>
          </w:p>
        </w:tc>
        <w:tc>
          <w:tcPr>
            <w:tcW w:w="498" w:type="dxa"/>
            <w:tcBorders>
              <w:top w:val="nil"/>
              <w:left w:val="nil"/>
              <w:bottom w:val="single" w:sz="4" w:space="0" w:color="auto"/>
              <w:right w:val="single" w:sz="4" w:space="0" w:color="auto"/>
            </w:tcBorders>
            <w:shd w:val="clear" w:color="auto" w:fill="auto"/>
            <w:noWrap/>
            <w:vAlign w:val="bottom"/>
            <w:hideMark/>
            <w:tcPrChange w:id="7443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58E40E71" w14:textId="77777777" w:rsidR="00910219" w:rsidRPr="00910219" w:rsidRDefault="00910219" w:rsidP="00910219">
            <w:pPr>
              <w:spacing w:before="0" w:after="0" w:line="240" w:lineRule="auto"/>
              <w:jc w:val="center"/>
              <w:rPr>
                <w:ins w:id="74434" w:author="pete jones" w:date="2022-01-11T16:39:00Z"/>
                <w:rFonts w:ascii="Calibri" w:hAnsi="Calibri" w:cs="Calibri"/>
                <w:color w:val="000000"/>
                <w:sz w:val="22"/>
                <w:szCs w:val="22"/>
              </w:rPr>
            </w:pPr>
            <w:ins w:id="74435" w:author="pete jones" w:date="2022-01-11T16:39:00Z">
              <w:r w:rsidRPr="00910219">
                <w:rPr>
                  <w:rFonts w:ascii="Calibri" w:hAnsi="Calibri" w:cs="Calibri"/>
                  <w:color w:val="000000"/>
                  <w:sz w:val="22"/>
                  <w:szCs w:val="22"/>
                </w:rPr>
                <w:t>T</w:t>
              </w:r>
            </w:ins>
          </w:p>
        </w:tc>
        <w:tc>
          <w:tcPr>
            <w:tcW w:w="551" w:type="dxa"/>
            <w:tcBorders>
              <w:top w:val="nil"/>
              <w:left w:val="nil"/>
              <w:bottom w:val="single" w:sz="4" w:space="0" w:color="auto"/>
              <w:right w:val="single" w:sz="4" w:space="0" w:color="auto"/>
            </w:tcBorders>
            <w:shd w:val="clear" w:color="auto" w:fill="auto"/>
            <w:noWrap/>
            <w:vAlign w:val="bottom"/>
            <w:hideMark/>
            <w:tcPrChange w:id="74436"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400AE004" w14:textId="77777777" w:rsidR="00910219" w:rsidRPr="00910219" w:rsidRDefault="00910219" w:rsidP="00910219">
            <w:pPr>
              <w:spacing w:before="0" w:after="0" w:line="240" w:lineRule="auto"/>
              <w:jc w:val="center"/>
              <w:rPr>
                <w:ins w:id="74437" w:author="pete jones" w:date="2022-01-11T16:39:00Z"/>
                <w:rFonts w:ascii="Calibri" w:hAnsi="Calibri" w:cs="Calibri"/>
                <w:color w:val="000000"/>
                <w:sz w:val="22"/>
                <w:szCs w:val="22"/>
              </w:rPr>
            </w:pPr>
            <w:ins w:id="74438" w:author="pete jones" w:date="2022-01-11T16:39:00Z">
              <w:r w:rsidRPr="00910219">
                <w:rPr>
                  <w:rFonts w:ascii="Calibri" w:hAnsi="Calibri" w:cs="Calibri"/>
                  <w:color w:val="000000"/>
                  <w:sz w:val="22"/>
                  <w:szCs w:val="22"/>
                </w:rPr>
                <w:t>15</w:t>
              </w:r>
            </w:ins>
          </w:p>
        </w:tc>
        <w:tc>
          <w:tcPr>
            <w:tcW w:w="498" w:type="dxa"/>
            <w:tcBorders>
              <w:top w:val="nil"/>
              <w:left w:val="nil"/>
              <w:bottom w:val="single" w:sz="4" w:space="0" w:color="auto"/>
              <w:right w:val="single" w:sz="4" w:space="0" w:color="auto"/>
            </w:tcBorders>
            <w:shd w:val="clear" w:color="auto" w:fill="auto"/>
            <w:noWrap/>
            <w:vAlign w:val="bottom"/>
            <w:hideMark/>
            <w:tcPrChange w:id="74439"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7C40C08F" w14:textId="77777777" w:rsidR="00910219" w:rsidRPr="00910219" w:rsidRDefault="00910219" w:rsidP="00910219">
            <w:pPr>
              <w:spacing w:before="0" w:after="0" w:line="240" w:lineRule="auto"/>
              <w:jc w:val="center"/>
              <w:rPr>
                <w:ins w:id="74440" w:author="pete jones" w:date="2022-01-11T16:39:00Z"/>
                <w:rFonts w:ascii="Calibri" w:hAnsi="Calibri" w:cs="Calibri"/>
                <w:color w:val="000000"/>
                <w:sz w:val="22"/>
                <w:szCs w:val="22"/>
              </w:rPr>
            </w:pPr>
            <w:ins w:id="7444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4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B281640" w14:textId="77777777" w:rsidR="00910219" w:rsidRPr="00910219" w:rsidRDefault="00910219" w:rsidP="00910219">
            <w:pPr>
              <w:spacing w:before="0" w:after="0" w:line="240" w:lineRule="auto"/>
              <w:jc w:val="center"/>
              <w:rPr>
                <w:ins w:id="74443" w:author="pete jones" w:date="2022-01-11T16:39:00Z"/>
                <w:rFonts w:ascii="Calibri" w:hAnsi="Calibri" w:cs="Calibri"/>
                <w:color w:val="000000"/>
                <w:sz w:val="22"/>
                <w:szCs w:val="22"/>
              </w:rPr>
            </w:pPr>
            <w:ins w:id="7444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45"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2BEA6919" w14:textId="77777777" w:rsidR="00910219" w:rsidRPr="00910219" w:rsidRDefault="00910219" w:rsidP="00910219">
            <w:pPr>
              <w:spacing w:before="0" w:after="0" w:line="240" w:lineRule="auto"/>
              <w:jc w:val="center"/>
              <w:rPr>
                <w:ins w:id="74446" w:author="pete jones" w:date="2022-01-11T16:39:00Z"/>
                <w:rFonts w:ascii="Calibri" w:hAnsi="Calibri" w:cs="Calibri"/>
                <w:color w:val="000000"/>
                <w:sz w:val="22"/>
                <w:szCs w:val="22"/>
              </w:rPr>
            </w:pPr>
            <w:ins w:id="7444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48"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5ACEA15F" w14:textId="77777777" w:rsidR="00910219" w:rsidRPr="00910219" w:rsidRDefault="00910219" w:rsidP="00910219">
            <w:pPr>
              <w:spacing w:before="0" w:after="0" w:line="240" w:lineRule="auto"/>
              <w:jc w:val="center"/>
              <w:rPr>
                <w:ins w:id="74449" w:author="pete jones" w:date="2022-01-11T16:39:00Z"/>
                <w:rFonts w:ascii="Calibri" w:hAnsi="Calibri" w:cs="Calibri"/>
                <w:color w:val="000000"/>
                <w:sz w:val="22"/>
                <w:szCs w:val="22"/>
              </w:rPr>
            </w:pPr>
            <w:ins w:id="74450"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5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4411A9AE" w14:textId="77777777" w:rsidR="00910219" w:rsidRPr="00910219" w:rsidRDefault="00910219" w:rsidP="00910219">
            <w:pPr>
              <w:spacing w:before="0" w:after="0" w:line="240" w:lineRule="auto"/>
              <w:jc w:val="center"/>
              <w:rPr>
                <w:ins w:id="74452" w:author="pete jones" w:date="2022-01-11T16:39:00Z"/>
                <w:rFonts w:ascii="Calibri" w:hAnsi="Calibri" w:cs="Calibri"/>
                <w:color w:val="000000"/>
                <w:sz w:val="22"/>
                <w:szCs w:val="22"/>
              </w:rPr>
            </w:pPr>
            <w:ins w:id="74453"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5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4A74ED3" w14:textId="77777777" w:rsidR="00910219" w:rsidRPr="00910219" w:rsidRDefault="00910219" w:rsidP="00910219">
            <w:pPr>
              <w:spacing w:before="0" w:after="0" w:line="240" w:lineRule="auto"/>
              <w:jc w:val="center"/>
              <w:rPr>
                <w:ins w:id="74455" w:author="pete jones" w:date="2022-01-11T16:39:00Z"/>
                <w:rFonts w:ascii="Calibri" w:hAnsi="Calibri" w:cs="Calibri"/>
                <w:color w:val="000000"/>
                <w:sz w:val="22"/>
                <w:szCs w:val="22"/>
              </w:rPr>
            </w:pPr>
            <w:ins w:id="74456"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5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5187F3F4" w14:textId="77777777" w:rsidR="00910219" w:rsidRPr="00910219" w:rsidRDefault="00910219" w:rsidP="00910219">
            <w:pPr>
              <w:spacing w:before="0" w:after="0" w:line="240" w:lineRule="auto"/>
              <w:jc w:val="center"/>
              <w:rPr>
                <w:ins w:id="74458" w:author="pete jones" w:date="2022-01-11T16:39:00Z"/>
                <w:rFonts w:ascii="Calibri" w:hAnsi="Calibri" w:cs="Calibri"/>
                <w:color w:val="000000"/>
                <w:sz w:val="22"/>
                <w:szCs w:val="22"/>
              </w:rPr>
            </w:pPr>
            <w:ins w:id="74459"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60"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67A6C8DB" w14:textId="77777777" w:rsidR="00910219" w:rsidRPr="00910219" w:rsidRDefault="00910219" w:rsidP="00910219">
            <w:pPr>
              <w:spacing w:before="0" w:after="0" w:line="240" w:lineRule="auto"/>
              <w:jc w:val="center"/>
              <w:rPr>
                <w:ins w:id="74461" w:author="pete jones" w:date="2022-01-11T16:39:00Z"/>
                <w:rFonts w:ascii="Calibri" w:hAnsi="Calibri" w:cs="Calibri"/>
                <w:color w:val="000000"/>
                <w:sz w:val="22"/>
                <w:szCs w:val="22"/>
              </w:rPr>
            </w:pPr>
            <w:ins w:id="74462"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63"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4746502" w14:textId="77777777" w:rsidR="00910219" w:rsidRPr="00910219" w:rsidRDefault="00910219" w:rsidP="00910219">
            <w:pPr>
              <w:spacing w:before="0" w:after="0" w:line="240" w:lineRule="auto"/>
              <w:jc w:val="center"/>
              <w:rPr>
                <w:ins w:id="74464" w:author="pete jones" w:date="2022-01-11T16:39:00Z"/>
                <w:rFonts w:ascii="Calibri" w:hAnsi="Calibri" w:cs="Calibri"/>
                <w:color w:val="000000"/>
                <w:sz w:val="22"/>
                <w:szCs w:val="22"/>
              </w:rPr>
            </w:pPr>
            <w:ins w:id="7446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4466"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0053C357" w14:textId="77777777" w:rsidR="00910219" w:rsidRPr="00910219" w:rsidRDefault="00910219" w:rsidP="00910219">
            <w:pPr>
              <w:spacing w:before="0" w:after="0" w:line="240" w:lineRule="auto"/>
              <w:jc w:val="center"/>
              <w:rPr>
                <w:ins w:id="74467" w:author="pete jones" w:date="2022-01-11T16:39:00Z"/>
                <w:rFonts w:ascii="Calibri" w:hAnsi="Calibri" w:cs="Calibri"/>
                <w:color w:val="000000"/>
                <w:sz w:val="22"/>
                <w:szCs w:val="22"/>
              </w:rPr>
            </w:pPr>
            <w:ins w:id="74468" w:author="pete jones" w:date="2022-01-11T16:39:00Z">
              <w:r w:rsidRPr="00910219">
                <w:rPr>
                  <w:rFonts w:ascii="Calibri" w:hAnsi="Calibri" w:cs="Calibri"/>
                  <w:color w:val="000000"/>
                  <w:sz w:val="22"/>
                  <w:szCs w:val="22"/>
                </w:rPr>
                <w:t> </w:t>
              </w:r>
            </w:ins>
          </w:p>
        </w:tc>
      </w:tr>
      <w:tr w:rsidR="00910219" w:rsidRPr="00910219" w14:paraId="7F974D22" w14:textId="77777777" w:rsidTr="00910219">
        <w:trPr>
          <w:trHeight w:val="300"/>
          <w:ins w:id="74469" w:author="pete jones" w:date="2022-01-11T16:39:00Z"/>
          <w:trPrChange w:id="74470" w:author="pete jones" w:date="2022-01-11T16:40: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4471" w:author="pete jones" w:date="2022-01-11T16:40: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9BA2C3E" w14:textId="77777777" w:rsidR="00910219" w:rsidRPr="00910219" w:rsidRDefault="00910219" w:rsidP="00910219">
            <w:pPr>
              <w:spacing w:before="0" w:after="0" w:line="240" w:lineRule="auto"/>
              <w:jc w:val="center"/>
              <w:rPr>
                <w:ins w:id="74472" w:author="pete jones" w:date="2022-01-11T16:39:00Z"/>
                <w:rFonts w:ascii="Calibri" w:hAnsi="Calibri" w:cs="Calibri"/>
                <w:color w:val="000000"/>
                <w:sz w:val="22"/>
                <w:szCs w:val="22"/>
              </w:rPr>
            </w:pPr>
            <w:ins w:id="74473" w:author="pete jones" w:date="2022-01-11T16:39: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4474" w:author="pete jones" w:date="2022-01-11T16:40:00Z">
              <w:tcPr>
                <w:tcW w:w="5436" w:type="dxa"/>
                <w:tcBorders>
                  <w:top w:val="nil"/>
                  <w:left w:val="nil"/>
                  <w:bottom w:val="single" w:sz="4" w:space="0" w:color="auto"/>
                  <w:right w:val="single" w:sz="8" w:space="0" w:color="auto"/>
                </w:tcBorders>
                <w:shd w:val="clear" w:color="auto" w:fill="auto"/>
                <w:noWrap/>
                <w:vAlign w:val="bottom"/>
                <w:hideMark/>
              </w:tcPr>
            </w:tcPrChange>
          </w:tcPr>
          <w:p w14:paraId="56403112" w14:textId="77777777" w:rsidR="00910219" w:rsidRPr="00910219" w:rsidRDefault="00910219" w:rsidP="00910219">
            <w:pPr>
              <w:spacing w:before="0" w:after="0" w:line="240" w:lineRule="auto"/>
              <w:jc w:val="left"/>
              <w:rPr>
                <w:ins w:id="74475" w:author="pete jones" w:date="2022-01-11T16:39:00Z"/>
                <w:rFonts w:ascii="Calibri" w:hAnsi="Calibri" w:cs="Calibri"/>
                <w:color w:val="000000"/>
                <w:sz w:val="22"/>
                <w:szCs w:val="22"/>
              </w:rPr>
            </w:pPr>
            <w:ins w:id="74476" w:author="pete jones" w:date="2022-01-11T16:39:00Z">
              <w:r w:rsidRPr="00910219">
                <w:rPr>
                  <w:rFonts w:ascii="Calibri" w:hAnsi="Calibri" w:cs="Calibri"/>
                  <w:color w:val="000000"/>
                  <w:sz w:val="22"/>
                  <w:szCs w:val="22"/>
                </w:rPr>
                <w:t>Yr3 Breakdown</w:t>
              </w:r>
            </w:ins>
          </w:p>
        </w:tc>
        <w:tc>
          <w:tcPr>
            <w:tcW w:w="498" w:type="dxa"/>
            <w:tcBorders>
              <w:top w:val="nil"/>
              <w:left w:val="nil"/>
              <w:bottom w:val="single" w:sz="4" w:space="0" w:color="auto"/>
              <w:right w:val="single" w:sz="4" w:space="0" w:color="auto"/>
            </w:tcBorders>
            <w:shd w:val="clear" w:color="auto" w:fill="auto"/>
            <w:noWrap/>
            <w:vAlign w:val="bottom"/>
            <w:hideMark/>
            <w:tcPrChange w:id="74477"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77A7649D" w14:textId="77777777" w:rsidR="00910219" w:rsidRPr="00910219" w:rsidRDefault="00910219" w:rsidP="00910219">
            <w:pPr>
              <w:spacing w:before="0" w:after="0" w:line="240" w:lineRule="auto"/>
              <w:jc w:val="center"/>
              <w:rPr>
                <w:ins w:id="74478" w:author="pete jones" w:date="2022-01-11T16:39:00Z"/>
                <w:rFonts w:ascii="Calibri" w:hAnsi="Calibri" w:cs="Calibri"/>
                <w:color w:val="000000"/>
                <w:sz w:val="22"/>
                <w:szCs w:val="22"/>
              </w:rPr>
            </w:pPr>
            <w:ins w:id="74479" w:author="pete jones" w:date="2022-01-11T16:39:00Z">
              <w:r w:rsidRPr="00910219">
                <w:rPr>
                  <w:rFonts w:ascii="Calibri" w:hAnsi="Calibri" w:cs="Calibri"/>
                  <w:color w:val="000000"/>
                  <w:sz w:val="22"/>
                  <w:szCs w:val="22"/>
                </w:rPr>
                <w:t> </w:t>
              </w:r>
            </w:ins>
          </w:p>
        </w:tc>
        <w:tc>
          <w:tcPr>
            <w:tcW w:w="551" w:type="dxa"/>
            <w:tcBorders>
              <w:top w:val="nil"/>
              <w:left w:val="nil"/>
              <w:bottom w:val="single" w:sz="4" w:space="0" w:color="auto"/>
              <w:right w:val="single" w:sz="4" w:space="0" w:color="auto"/>
            </w:tcBorders>
            <w:shd w:val="clear" w:color="auto" w:fill="auto"/>
            <w:noWrap/>
            <w:vAlign w:val="bottom"/>
            <w:hideMark/>
            <w:tcPrChange w:id="74480" w:author="pete jones" w:date="2022-01-11T16:40:00Z">
              <w:tcPr>
                <w:tcW w:w="487" w:type="dxa"/>
                <w:tcBorders>
                  <w:top w:val="nil"/>
                  <w:left w:val="nil"/>
                  <w:bottom w:val="single" w:sz="4" w:space="0" w:color="auto"/>
                  <w:right w:val="single" w:sz="4" w:space="0" w:color="auto"/>
                </w:tcBorders>
                <w:shd w:val="clear" w:color="auto" w:fill="auto"/>
                <w:noWrap/>
                <w:vAlign w:val="bottom"/>
                <w:hideMark/>
              </w:tcPr>
            </w:tcPrChange>
          </w:tcPr>
          <w:p w14:paraId="6BCBDC82" w14:textId="77777777" w:rsidR="00910219" w:rsidRPr="00910219" w:rsidRDefault="00910219" w:rsidP="00910219">
            <w:pPr>
              <w:spacing w:before="0" w:after="0" w:line="240" w:lineRule="auto"/>
              <w:jc w:val="center"/>
              <w:rPr>
                <w:ins w:id="74481" w:author="pete jones" w:date="2022-01-11T16:39:00Z"/>
                <w:rFonts w:ascii="Calibri" w:hAnsi="Calibri" w:cs="Calibri"/>
                <w:color w:val="000000"/>
                <w:sz w:val="22"/>
                <w:szCs w:val="22"/>
              </w:rPr>
            </w:pPr>
            <w:ins w:id="74482" w:author="pete jones" w:date="2022-01-11T16:39:00Z">
              <w:r w:rsidRPr="00910219">
                <w:rPr>
                  <w:rFonts w:ascii="Calibri" w:hAnsi="Calibri" w:cs="Calibri"/>
                  <w:color w:val="000000"/>
                  <w:sz w:val="22"/>
                  <w:szCs w:val="22"/>
                </w:rPr>
                <w:t>120</w:t>
              </w:r>
            </w:ins>
          </w:p>
        </w:tc>
        <w:tc>
          <w:tcPr>
            <w:tcW w:w="498" w:type="dxa"/>
            <w:tcBorders>
              <w:top w:val="nil"/>
              <w:left w:val="nil"/>
              <w:bottom w:val="single" w:sz="4" w:space="0" w:color="auto"/>
              <w:right w:val="single" w:sz="4" w:space="0" w:color="auto"/>
            </w:tcBorders>
            <w:shd w:val="clear" w:color="auto" w:fill="auto"/>
            <w:noWrap/>
            <w:vAlign w:val="bottom"/>
            <w:hideMark/>
            <w:tcPrChange w:id="74483" w:author="pete jones" w:date="2022-01-11T16:40:00Z">
              <w:tcPr>
                <w:tcW w:w="419" w:type="dxa"/>
                <w:tcBorders>
                  <w:top w:val="nil"/>
                  <w:left w:val="nil"/>
                  <w:bottom w:val="single" w:sz="4" w:space="0" w:color="auto"/>
                  <w:right w:val="single" w:sz="4" w:space="0" w:color="auto"/>
                </w:tcBorders>
                <w:shd w:val="clear" w:color="auto" w:fill="auto"/>
                <w:noWrap/>
                <w:vAlign w:val="bottom"/>
                <w:hideMark/>
              </w:tcPr>
            </w:tcPrChange>
          </w:tcPr>
          <w:p w14:paraId="06D762A3" w14:textId="77777777" w:rsidR="00910219" w:rsidRPr="00910219" w:rsidRDefault="00910219" w:rsidP="00910219">
            <w:pPr>
              <w:spacing w:before="0" w:after="0" w:line="240" w:lineRule="auto"/>
              <w:jc w:val="center"/>
              <w:rPr>
                <w:ins w:id="74484" w:author="pete jones" w:date="2022-01-11T16:39:00Z"/>
                <w:rFonts w:ascii="Calibri" w:hAnsi="Calibri" w:cs="Calibri"/>
                <w:color w:val="000000"/>
                <w:sz w:val="22"/>
                <w:szCs w:val="22"/>
              </w:rPr>
            </w:pPr>
            <w:ins w:id="74485"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86"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0FEFC0FD" w14:textId="77777777" w:rsidR="00910219" w:rsidRPr="00910219" w:rsidRDefault="00910219" w:rsidP="00910219">
            <w:pPr>
              <w:spacing w:before="0" w:after="0" w:line="240" w:lineRule="auto"/>
              <w:jc w:val="center"/>
              <w:rPr>
                <w:ins w:id="74487" w:author="pete jones" w:date="2022-01-11T16:39:00Z"/>
                <w:rFonts w:ascii="Calibri" w:hAnsi="Calibri" w:cs="Calibri"/>
                <w:color w:val="000000"/>
                <w:sz w:val="22"/>
                <w:szCs w:val="22"/>
              </w:rPr>
            </w:pPr>
            <w:ins w:id="74488"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89"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7BCB5F1B" w14:textId="77777777" w:rsidR="00910219" w:rsidRPr="00910219" w:rsidRDefault="00910219" w:rsidP="00910219">
            <w:pPr>
              <w:spacing w:before="0" w:after="0" w:line="240" w:lineRule="auto"/>
              <w:jc w:val="center"/>
              <w:rPr>
                <w:ins w:id="74490" w:author="pete jones" w:date="2022-01-11T16:39:00Z"/>
                <w:rFonts w:ascii="Calibri" w:hAnsi="Calibri" w:cs="Calibri"/>
                <w:color w:val="000000"/>
                <w:sz w:val="22"/>
                <w:szCs w:val="22"/>
              </w:rPr>
            </w:pPr>
            <w:ins w:id="74491"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92" w:author="pete jones" w:date="2022-01-11T16:40:00Z">
              <w:tcPr>
                <w:tcW w:w="412" w:type="dxa"/>
                <w:tcBorders>
                  <w:top w:val="nil"/>
                  <w:left w:val="nil"/>
                  <w:bottom w:val="single" w:sz="4" w:space="0" w:color="auto"/>
                  <w:right w:val="single" w:sz="4" w:space="0" w:color="auto"/>
                </w:tcBorders>
                <w:shd w:val="clear" w:color="auto" w:fill="auto"/>
                <w:noWrap/>
                <w:vAlign w:val="bottom"/>
                <w:hideMark/>
              </w:tcPr>
            </w:tcPrChange>
          </w:tcPr>
          <w:p w14:paraId="440C8DAA" w14:textId="77777777" w:rsidR="00910219" w:rsidRPr="00910219" w:rsidRDefault="00910219" w:rsidP="00910219">
            <w:pPr>
              <w:spacing w:before="0" w:after="0" w:line="240" w:lineRule="auto"/>
              <w:jc w:val="center"/>
              <w:rPr>
                <w:ins w:id="74493" w:author="pete jones" w:date="2022-01-11T16:39:00Z"/>
                <w:rFonts w:ascii="Calibri" w:hAnsi="Calibri" w:cs="Calibri"/>
                <w:color w:val="000000"/>
                <w:sz w:val="22"/>
                <w:szCs w:val="22"/>
              </w:rPr>
            </w:pPr>
            <w:ins w:id="74494"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95"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0A37A2A" w14:textId="77777777" w:rsidR="00910219" w:rsidRPr="00910219" w:rsidRDefault="00910219" w:rsidP="00910219">
            <w:pPr>
              <w:spacing w:before="0" w:after="0" w:line="240" w:lineRule="auto"/>
              <w:jc w:val="center"/>
              <w:rPr>
                <w:ins w:id="74496" w:author="pete jones" w:date="2022-01-11T16:39:00Z"/>
                <w:rFonts w:ascii="Calibri" w:hAnsi="Calibri" w:cs="Calibri"/>
                <w:color w:val="000000"/>
                <w:sz w:val="22"/>
                <w:szCs w:val="22"/>
              </w:rPr>
            </w:pPr>
            <w:ins w:id="74497" w:author="pete jones" w:date="2022-01-11T16:39: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4498"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0A927B12" w14:textId="77777777" w:rsidR="00910219" w:rsidRPr="00910219" w:rsidRDefault="00910219" w:rsidP="00910219">
            <w:pPr>
              <w:spacing w:before="0" w:after="0" w:line="240" w:lineRule="auto"/>
              <w:jc w:val="center"/>
              <w:rPr>
                <w:ins w:id="74499" w:author="pete jones" w:date="2022-01-11T16:39:00Z"/>
                <w:rFonts w:ascii="Calibri" w:hAnsi="Calibri" w:cs="Calibri"/>
                <w:color w:val="000000"/>
                <w:sz w:val="22"/>
                <w:szCs w:val="22"/>
              </w:rPr>
            </w:pPr>
            <w:ins w:id="74500" w:author="pete jones" w:date="2022-01-11T16:39:00Z">
              <w:r w:rsidRPr="00910219">
                <w:rPr>
                  <w:rFonts w:ascii="Calibri" w:hAnsi="Calibri" w:cs="Calibri"/>
                  <w:color w:val="000000"/>
                  <w:sz w:val="22"/>
                  <w:szCs w:val="22"/>
                </w:rPr>
                <w:t>29</w:t>
              </w:r>
            </w:ins>
          </w:p>
        </w:tc>
        <w:tc>
          <w:tcPr>
            <w:tcW w:w="498" w:type="dxa"/>
            <w:tcBorders>
              <w:top w:val="nil"/>
              <w:left w:val="nil"/>
              <w:bottom w:val="single" w:sz="4" w:space="0" w:color="auto"/>
              <w:right w:val="single" w:sz="4" w:space="0" w:color="auto"/>
            </w:tcBorders>
            <w:shd w:val="clear" w:color="auto" w:fill="auto"/>
            <w:noWrap/>
            <w:vAlign w:val="bottom"/>
            <w:hideMark/>
            <w:tcPrChange w:id="74501"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308824E7" w14:textId="77777777" w:rsidR="00910219" w:rsidRPr="00910219" w:rsidRDefault="00910219" w:rsidP="00910219">
            <w:pPr>
              <w:spacing w:before="0" w:after="0" w:line="240" w:lineRule="auto"/>
              <w:jc w:val="center"/>
              <w:rPr>
                <w:ins w:id="74502" w:author="pete jones" w:date="2022-01-11T16:39:00Z"/>
                <w:rFonts w:ascii="Calibri" w:hAnsi="Calibri" w:cs="Calibri"/>
                <w:color w:val="000000"/>
                <w:sz w:val="22"/>
                <w:szCs w:val="22"/>
              </w:rPr>
            </w:pPr>
            <w:ins w:id="74503" w:author="pete jones" w:date="2022-01-11T16:39:00Z">
              <w:r w:rsidRPr="00910219">
                <w:rPr>
                  <w:rFonts w:ascii="Calibri" w:hAnsi="Calibri" w:cs="Calibri"/>
                  <w:color w:val="000000"/>
                  <w:sz w:val="22"/>
                  <w:szCs w:val="22"/>
                </w:rPr>
                <w:t>71</w:t>
              </w:r>
            </w:ins>
          </w:p>
        </w:tc>
        <w:tc>
          <w:tcPr>
            <w:tcW w:w="498" w:type="dxa"/>
            <w:tcBorders>
              <w:top w:val="nil"/>
              <w:left w:val="nil"/>
              <w:bottom w:val="single" w:sz="4" w:space="0" w:color="auto"/>
              <w:right w:val="single" w:sz="4" w:space="0" w:color="auto"/>
            </w:tcBorders>
            <w:shd w:val="clear" w:color="auto" w:fill="auto"/>
            <w:noWrap/>
            <w:vAlign w:val="bottom"/>
            <w:hideMark/>
            <w:tcPrChange w:id="74504"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1FC70B5" w14:textId="77777777" w:rsidR="00910219" w:rsidRPr="00910219" w:rsidRDefault="00910219" w:rsidP="00910219">
            <w:pPr>
              <w:spacing w:before="0" w:after="0" w:line="240" w:lineRule="auto"/>
              <w:jc w:val="center"/>
              <w:rPr>
                <w:ins w:id="74505" w:author="pete jones" w:date="2022-01-11T16:39:00Z"/>
                <w:rFonts w:ascii="Calibri" w:hAnsi="Calibri" w:cs="Calibri"/>
                <w:color w:val="000000"/>
                <w:sz w:val="22"/>
                <w:szCs w:val="22"/>
              </w:rPr>
            </w:pPr>
            <w:ins w:id="74506" w:author="pete jones" w:date="2022-01-11T16:39:00Z">
              <w:r w:rsidRPr="00910219">
                <w:rPr>
                  <w:rFonts w:ascii="Calibri" w:hAnsi="Calibri" w:cs="Calibri"/>
                  <w:color w:val="000000"/>
                  <w:sz w:val="22"/>
                  <w:szCs w:val="22"/>
                </w:rPr>
                <w:t>24</w:t>
              </w:r>
            </w:ins>
          </w:p>
        </w:tc>
        <w:tc>
          <w:tcPr>
            <w:tcW w:w="498" w:type="dxa"/>
            <w:tcBorders>
              <w:top w:val="nil"/>
              <w:left w:val="nil"/>
              <w:bottom w:val="single" w:sz="4" w:space="0" w:color="auto"/>
              <w:right w:val="single" w:sz="4" w:space="0" w:color="auto"/>
            </w:tcBorders>
            <w:shd w:val="clear" w:color="auto" w:fill="auto"/>
            <w:noWrap/>
            <w:vAlign w:val="bottom"/>
            <w:hideMark/>
            <w:tcPrChange w:id="74507" w:author="pete jones" w:date="2022-01-11T16:40:00Z">
              <w:tcPr>
                <w:tcW w:w="399" w:type="dxa"/>
                <w:tcBorders>
                  <w:top w:val="nil"/>
                  <w:left w:val="nil"/>
                  <w:bottom w:val="single" w:sz="4" w:space="0" w:color="auto"/>
                  <w:right w:val="single" w:sz="4" w:space="0" w:color="auto"/>
                </w:tcBorders>
                <w:shd w:val="clear" w:color="auto" w:fill="auto"/>
                <w:noWrap/>
                <w:vAlign w:val="bottom"/>
                <w:hideMark/>
              </w:tcPr>
            </w:tcPrChange>
          </w:tcPr>
          <w:p w14:paraId="7C7CB1D5" w14:textId="77777777" w:rsidR="00910219" w:rsidRPr="00910219" w:rsidRDefault="00910219" w:rsidP="00910219">
            <w:pPr>
              <w:spacing w:before="0" w:after="0" w:line="240" w:lineRule="auto"/>
              <w:jc w:val="center"/>
              <w:rPr>
                <w:ins w:id="74508" w:author="pete jones" w:date="2022-01-11T16:39:00Z"/>
                <w:rFonts w:ascii="Calibri" w:hAnsi="Calibri" w:cs="Calibri"/>
                <w:color w:val="000000"/>
                <w:sz w:val="22"/>
                <w:szCs w:val="22"/>
              </w:rPr>
            </w:pPr>
            <w:ins w:id="74509" w:author="pete jones" w:date="2022-01-11T16:39:00Z">
              <w:r w:rsidRPr="00910219">
                <w:rPr>
                  <w:rFonts w:ascii="Calibri" w:hAnsi="Calibri" w:cs="Calibri"/>
                  <w:color w:val="000000"/>
                  <w:sz w:val="22"/>
                  <w:szCs w:val="22"/>
                </w:rPr>
                <w:t>4</w:t>
              </w:r>
            </w:ins>
          </w:p>
        </w:tc>
        <w:tc>
          <w:tcPr>
            <w:tcW w:w="498" w:type="dxa"/>
            <w:tcBorders>
              <w:top w:val="nil"/>
              <w:left w:val="nil"/>
              <w:bottom w:val="single" w:sz="4" w:space="0" w:color="auto"/>
              <w:right w:val="single" w:sz="8" w:space="0" w:color="auto"/>
            </w:tcBorders>
            <w:shd w:val="clear" w:color="auto" w:fill="auto"/>
            <w:noWrap/>
            <w:vAlign w:val="bottom"/>
            <w:hideMark/>
            <w:tcPrChange w:id="74510" w:author="pete jones" w:date="2022-01-11T16:40:00Z">
              <w:tcPr>
                <w:tcW w:w="406" w:type="dxa"/>
                <w:tcBorders>
                  <w:top w:val="nil"/>
                  <w:left w:val="nil"/>
                  <w:bottom w:val="single" w:sz="4" w:space="0" w:color="auto"/>
                  <w:right w:val="single" w:sz="8" w:space="0" w:color="auto"/>
                </w:tcBorders>
                <w:shd w:val="clear" w:color="auto" w:fill="auto"/>
                <w:noWrap/>
                <w:vAlign w:val="bottom"/>
                <w:hideMark/>
              </w:tcPr>
            </w:tcPrChange>
          </w:tcPr>
          <w:p w14:paraId="56BF2FBD" w14:textId="77777777" w:rsidR="00910219" w:rsidRPr="00910219" w:rsidRDefault="00910219" w:rsidP="00910219">
            <w:pPr>
              <w:spacing w:before="0" w:after="0" w:line="240" w:lineRule="auto"/>
              <w:jc w:val="center"/>
              <w:rPr>
                <w:ins w:id="74511" w:author="pete jones" w:date="2022-01-11T16:39:00Z"/>
                <w:rFonts w:ascii="Calibri" w:hAnsi="Calibri" w:cs="Calibri"/>
                <w:color w:val="000000"/>
                <w:sz w:val="22"/>
                <w:szCs w:val="22"/>
              </w:rPr>
            </w:pPr>
            <w:ins w:id="74512" w:author="pete jones" w:date="2022-01-11T16:39:00Z">
              <w:r w:rsidRPr="00910219">
                <w:rPr>
                  <w:rFonts w:ascii="Calibri" w:hAnsi="Calibri" w:cs="Calibri"/>
                  <w:color w:val="000000"/>
                  <w:sz w:val="22"/>
                  <w:szCs w:val="22"/>
                </w:rPr>
                <w:t>72</w:t>
              </w:r>
            </w:ins>
          </w:p>
        </w:tc>
      </w:tr>
    </w:tbl>
    <w:p w14:paraId="6AC33A3F" w14:textId="2444DE8E" w:rsidR="009C63DC" w:rsidRDefault="009C63DC" w:rsidP="009C63DC">
      <w:pPr>
        <w:jc w:val="left"/>
        <w:rPr>
          <w:ins w:id="74513" w:author="pete jones" w:date="2022-01-11T16:40:00Z"/>
        </w:rPr>
      </w:pPr>
    </w:p>
    <w:p w14:paraId="011AA2B7" w14:textId="77777777" w:rsidR="00910219" w:rsidRDefault="00910219" w:rsidP="009C63DC">
      <w:pPr>
        <w:jc w:val="left"/>
        <w:rPr>
          <w:ins w:id="74514" w:author="pete jones" w:date="2022-01-10T13:14:00Z"/>
        </w:rPr>
      </w:pPr>
    </w:p>
    <w:tbl>
      <w:tblPr>
        <w:tblW w:w="11674" w:type="dxa"/>
        <w:tblLook w:val="04A0" w:firstRow="1" w:lastRow="0" w:firstColumn="1" w:lastColumn="0" w:noHBand="0" w:noVBand="1"/>
      </w:tblPr>
      <w:tblGrid>
        <w:gridCol w:w="498"/>
        <w:gridCol w:w="6313"/>
        <w:gridCol w:w="498"/>
        <w:gridCol w:w="551"/>
        <w:gridCol w:w="551"/>
        <w:gridCol w:w="551"/>
        <w:gridCol w:w="498"/>
        <w:gridCol w:w="498"/>
        <w:gridCol w:w="498"/>
        <w:gridCol w:w="498"/>
        <w:gridCol w:w="498"/>
        <w:gridCol w:w="498"/>
        <w:gridCol w:w="498"/>
        <w:gridCol w:w="498"/>
      </w:tblGrid>
      <w:tr w:rsidR="00910219" w:rsidRPr="00910219" w14:paraId="19E4C78F" w14:textId="77777777" w:rsidTr="00910219">
        <w:trPr>
          <w:trHeight w:val="300"/>
          <w:ins w:id="74515" w:author="pete jones" w:date="2022-01-11T16:42:00Z"/>
        </w:trPr>
        <w:tc>
          <w:tcPr>
            <w:tcW w:w="400" w:type="dxa"/>
            <w:tcBorders>
              <w:top w:val="nil"/>
              <w:left w:val="nil"/>
              <w:bottom w:val="nil"/>
              <w:right w:val="nil"/>
            </w:tcBorders>
            <w:shd w:val="clear" w:color="auto" w:fill="auto"/>
            <w:noWrap/>
            <w:vAlign w:val="center"/>
            <w:hideMark/>
          </w:tcPr>
          <w:p w14:paraId="4544A8EF" w14:textId="77777777" w:rsidR="00910219" w:rsidRPr="00910219" w:rsidRDefault="00910219" w:rsidP="00910219">
            <w:pPr>
              <w:spacing w:before="0" w:after="0" w:line="240" w:lineRule="auto"/>
              <w:jc w:val="left"/>
              <w:rPr>
                <w:ins w:id="74516" w:author="pete jones" w:date="2022-01-11T16:42:00Z"/>
                <w:rFonts w:ascii="Times New Roman" w:hAnsi="Times New Roman" w:cs="Times New Roman"/>
                <w:sz w:val="20"/>
                <w:szCs w:val="20"/>
              </w:rPr>
            </w:pPr>
          </w:p>
        </w:tc>
        <w:tc>
          <w:tcPr>
            <w:tcW w:w="631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611AC4B" w14:textId="77777777" w:rsidR="00910219" w:rsidRPr="00910219" w:rsidRDefault="00910219" w:rsidP="00910219">
            <w:pPr>
              <w:spacing w:before="0" w:after="0" w:line="240" w:lineRule="auto"/>
              <w:jc w:val="center"/>
              <w:rPr>
                <w:ins w:id="74517" w:author="pete jones" w:date="2022-01-11T16:42:00Z"/>
                <w:rFonts w:ascii="Calibri" w:hAnsi="Calibri" w:cs="Calibri"/>
                <w:b/>
                <w:bCs/>
                <w:color w:val="000000"/>
                <w:sz w:val="32"/>
                <w:szCs w:val="32"/>
              </w:rPr>
            </w:pPr>
            <w:ins w:id="74518" w:author="pete jones" w:date="2022-01-11T16:42:00Z">
              <w:r w:rsidRPr="00910219">
                <w:rPr>
                  <w:rFonts w:ascii="Calibri" w:hAnsi="Calibri" w:cs="Calibri"/>
                  <w:b/>
                  <w:bCs/>
                  <w:color w:val="000000"/>
                  <w:sz w:val="32"/>
                  <w:szCs w:val="32"/>
                </w:rPr>
                <w:t>Newcastle university</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F0BA06D" w14:textId="77777777" w:rsidR="00910219" w:rsidRPr="00910219" w:rsidRDefault="00910219" w:rsidP="00910219">
            <w:pPr>
              <w:spacing w:before="0" w:after="0" w:line="240" w:lineRule="auto"/>
              <w:jc w:val="right"/>
              <w:rPr>
                <w:ins w:id="74519" w:author="pete jones" w:date="2022-01-11T16:42:00Z"/>
                <w:rFonts w:ascii="Calibri" w:hAnsi="Calibri" w:cs="Calibri"/>
                <w:color w:val="000000"/>
                <w:sz w:val="22"/>
                <w:szCs w:val="22"/>
              </w:rPr>
            </w:pPr>
            <w:ins w:id="74520" w:author="pete jones" w:date="2022-01-11T16:42: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C162DB9" w14:textId="77777777" w:rsidR="00910219" w:rsidRPr="00910219" w:rsidRDefault="00910219" w:rsidP="00910219">
            <w:pPr>
              <w:spacing w:before="0" w:after="0" w:line="240" w:lineRule="auto"/>
              <w:jc w:val="center"/>
              <w:rPr>
                <w:ins w:id="74521" w:author="pete jones" w:date="2022-01-11T16:42:00Z"/>
                <w:rFonts w:ascii="Calibri" w:hAnsi="Calibri" w:cs="Calibri"/>
                <w:color w:val="000000"/>
                <w:sz w:val="22"/>
                <w:szCs w:val="22"/>
              </w:rPr>
            </w:pPr>
            <w:ins w:id="74522" w:author="pete jones" w:date="2022-01-11T16:42:00Z">
              <w:r w:rsidRPr="00910219">
                <w:rPr>
                  <w:rFonts w:ascii="Calibri" w:hAnsi="Calibri" w:cs="Calibri"/>
                  <w:color w:val="000000"/>
                  <w:sz w:val="22"/>
                  <w:szCs w:val="22"/>
                </w:rPr>
                <w:t>37</w:t>
              </w:r>
            </w:ins>
          </w:p>
        </w:tc>
      </w:tr>
      <w:tr w:rsidR="00910219" w:rsidRPr="00910219" w14:paraId="11CED876" w14:textId="77777777" w:rsidTr="00910219">
        <w:trPr>
          <w:trHeight w:val="315"/>
          <w:ins w:id="74523" w:author="pete jones" w:date="2022-01-11T16:42:00Z"/>
        </w:trPr>
        <w:tc>
          <w:tcPr>
            <w:tcW w:w="400" w:type="dxa"/>
            <w:tcBorders>
              <w:top w:val="nil"/>
              <w:left w:val="nil"/>
              <w:bottom w:val="nil"/>
              <w:right w:val="nil"/>
            </w:tcBorders>
            <w:shd w:val="clear" w:color="auto" w:fill="auto"/>
            <w:noWrap/>
            <w:vAlign w:val="center"/>
            <w:hideMark/>
          </w:tcPr>
          <w:p w14:paraId="78C87903" w14:textId="77777777" w:rsidR="00910219" w:rsidRPr="00910219" w:rsidRDefault="00910219" w:rsidP="00910219">
            <w:pPr>
              <w:spacing w:before="0" w:after="0" w:line="240" w:lineRule="auto"/>
              <w:jc w:val="center"/>
              <w:rPr>
                <w:ins w:id="74524" w:author="pete jones" w:date="2022-01-11T16:42:00Z"/>
                <w:rFonts w:ascii="Calibri" w:hAnsi="Calibri" w:cs="Calibri"/>
                <w:color w:val="000000"/>
                <w:sz w:val="22"/>
                <w:szCs w:val="22"/>
              </w:rPr>
            </w:pPr>
          </w:p>
        </w:tc>
        <w:tc>
          <w:tcPr>
            <w:tcW w:w="6313" w:type="dxa"/>
            <w:vMerge/>
            <w:tcBorders>
              <w:top w:val="single" w:sz="8" w:space="0" w:color="auto"/>
              <w:left w:val="single" w:sz="8" w:space="0" w:color="auto"/>
              <w:bottom w:val="single" w:sz="8" w:space="0" w:color="000000"/>
              <w:right w:val="single" w:sz="8" w:space="0" w:color="auto"/>
            </w:tcBorders>
            <w:vAlign w:val="center"/>
            <w:hideMark/>
          </w:tcPr>
          <w:p w14:paraId="3DD74D8B" w14:textId="77777777" w:rsidR="00910219" w:rsidRPr="00910219" w:rsidRDefault="00910219" w:rsidP="00910219">
            <w:pPr>
              <w:spacing w:before="0" w:after="0" w:line="240" w:lineRule="auto"/>
              <w:jc w:val="left"/>
              <w:rPr>
                <w:ins w:id="74525" w:author="pete jones" w:date="2022-01-11T16:42: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7C6A53E" w14:textId="77777777" w:rsidR="00910219" w:rsidRPr="00910219" w:rsidRDefault="00910219" w:rsidP="00910219">
            <w:pPr>
              <w:spacing w:before="0" w:after="0" w:line="240" w:lineRule="auto"/>
              <w:jc w:val="right"/>
              <w:rPr>
                <w:ins w:id="74526" w:author="pete jones" w:date="2022-01-11T16:42:00Z"/>
                <w:rFonts w:ascii="Calibri" w:hAnsi="Calibri" w:cs="Calibri"/>
                <w:color w:val="000000"/>
                <w:sz w:val="22"/>
                <w:szCs w:val="22"/>
              </w:rPr>
            </w:pPr>
            <w:ins w:id="74527" w:author="pete jones" w:date="2022-01-11T16:42: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ABDE388" w14:textId="77777777" w:rsidR="00910219" w:rsidRPr="00910219" w:rsidRDefault="00910219" w:rsidP="00910219">
            <w:pPr>
              <w:spacing w:before="0" w:after="0" w:line="240" w:lineRule="auto"/>
              <w:jc w:val="center"/>
              <w:rPr>
                <w:ins w:id="74528" w:author="pete jones" w:date="2022-01-11T16:42:00Z"/>
                <w:rFonts w:ascii="Calibri" w:hAnsi="Calibri" w:cs="Calibri"/>
                <w:color w:val="000000"/>
                <w:sz w:val="22"/>
                <w:szCs w:val="22"/>
              </w:rPr>
            </w:pPr>
            <w:ins w:id="74529" w:author="pete jones" w:date="2022-01-11T16:42:00Z">
              <w:r w:rsidRPr="00910219">
                <w:rPr>
                  <w:rFonts w:ascii="Calibri" w:hAnsi="Calibri" w:cs="Calibri"/>
                  <w:color w:val="000000"/>
                  <w:sz w:val="22"/>
                  <w:szCs w:val="22"/>
                </w:rPr>
                <w:t>32</w:t>
              </w:r>
            </w:ins>
          </w:p>
        </w:tc>
      </w:tr>
      <w:tr w:rsidR="00910219" w:rsidRPr="00910219" w14:paraId="57983B51" w14:textId="77777777" w:rsidTr="00910219">
        <w:trPr>
          <w:trHeight w:val="315"/>
          <w:ins w:id="74530" w:author="pete jones" w:date="2022-01-11T16:42:00Z"/>
        </w:trPr>
        <w:tc>
          <w:tcPr>
            <w:tcW w:w="400" w:type="dxa"/>
            <w:tcBorders>
              <w:top w:val="nil"/>
              <w:left w:val="nil"/>
              <w:bottom w:val="nil"/>
              <w:right w:val="nil"/>
            </w:tcBorders>
            <w:shd w:val="clear" w:color="auto" w:fill="auto"/>
            <w:noWrap/>
            <w:vAlign w:val="center"/>
            <w:hideMark/>
          </w:tcPr>
          <w:p w14:paraId="4752EA9A" w14:textId="77777777" w:rsidR="00910219" w:rsidRPr="00910219" w:rsidRDefault="00910219" w:rsidP="00910219">
            <w:pPr>
              <w:spacing w:before="0" w:after="0" w:line="240" w:lineRule="auto"/>
              <w:jc w:val="center"/>
              <w:rPr>
                <w:ins w:id="74531" w:author="pete jones" w:date="2022-01-11T16:42:00Z"/>
                <w:rFonts w:ascii="Calibri" w:hAnsi="Calibri" w:cs="Calibri"/>
                <w:color w:val="000000"/>
                <w:sz w:val="22"/>
                <w:szCs w:val="22"/>
              </w:rPr>
            </w:pPr>
          </w:p>
        </w:tc>
        <w:tc>
          <w:tcPr>
            <w:tcW w:w="6313" w:type="dxa"/>
            <w:vMerge/>
            <w:tcBorders>
              <w:top w:val="single" w:sz="8" w:space="0" w:color="auto"/>
              <w:left w:val="single" w:sz="8" w:space="0" w:color="auto"/>
              <w:bottom w:val="single" w:sz="8" w:space="0" w:color="000000"/>
              <w:right w:val="single" w:sz="8" w:space="0" w:color="auto"/>
            </w:tcBorders>
            <w:vAlign w:val="center"/>
            <w:hideMark/>
          </w:tcPr>
          <w:p w14:paraId="52FEF793" w14:textId="77777777" w:rsidR="00910219" w:rsidRPr="00910219" w:rsidRDefault="00910219" w:rsidP="00910219">
            <w:pPr>
              <w:spacing w:before="0" w:after="0" w:line="240" w:lineRule="auto"/>
              <w:jc w:val="left"/>
              <w:rPr>
                <w:ins w:id="74532" w:author="pete jones" w:date="2022-01-11T16:42: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1A6CB63E" w14:textId="77777777" w:rsidR="00910219" w:rsidRPr="00910219" w:rsidRDefault="00910219" w:rsidP="00910219">
            <w:pPr>
              <w:spacing w:before="0" w:after="0" w:line="240" w:lineRule="auto"/>
              <w:jc w:val="center"/>
              <w:rPr>
                <w:ins w:id="74533" w:author="pete jones" w:date="2022-01-11T16:42:00Z"/>
                <w:rFonts w:ascii="Calibri" w:hAnsi="Calibri" w:cs="Calibri"/>
                <w:b/>
                <w:bCs/>
                <w:i/>
                <w:iCs/>
                <w:color w:val="000000"/>
                <w:sz w:val="22"/>
                <w:szCs w:val="22"/>
              </w:rPr>
            </w:pPr>
            <w:ins w:id="74534" w:author="pete jones" w:date="2022-01-11T16:42:00Z">
              <w:r w:rsidRPr="00910219">
                <w:rPr>
                  <w:rFonts w:ascii="Calibri" w:hAnsi="Calibri" w:cs="Calibri"/>
                  <w:b/>
                  <w:bCs/>
                  <w:i/>
                  <w:iCs/>
                  <w:color w:val="000000"/>
                  <w:sz w:val="22"/>
                  <w:szCs w:val="22"/>
                </w:rPr>
                <w:t>Acceptance Criteria</w:t>
              </w:r>
            </w:ins>
          </w:p>
        </w:tc>
      </w:tr>
      <w:tr w:rsidR="00910219" w:rsidRPr="00910219" w14:paraId="68B71FE5" w14:textId="77777777" w:rsidTr="00910219">
        <w:trPr>
          <w:trHeight w:val="300"/>
          <w:ins w:id="74535" w:author="pete jones" w:date="2022-01-11T16:42:00Z"/>
        </w:trPr>
        <w:tc>
          <w:tcPr>
            <w:tcW w:w="400" w:type="dxa"/>
            <w:tcBorders>
              <w:top w:val="nil"/>
              <w:left w:val="nil"/>
              <w:bottom w:val="nil"/>
              <w:right w:val="nil"/>
            </w:tcBorders>
            <w:shd w:val="clear" w:color="auto" w:fill="auto"/>
            <w:noWrap/>
            <w:vAlign w:val="center"/>
            <w:hideMark/>
          </w:tcPr>
          <w:p w14:paraId="0628879E" w14:textId="77777777" w:rsidR="00910219" w:rsidRPr="00910219" w:rsidRDefault="00910219" w:rsidP="00910219">
            <w:pPr>
              <w:spacing w:before="0" w:after="0" w:line="240" w:lineRule="auto"/>
              <w:jc w:val="center"/>
              <w:rPr>
                <w:ins w:id="74536" w:author="pete jones" w:date="2022-01-11T16:42:00Z"/>
                <w:rFonts w:ascii="Calibri" w:hAnsi="Calibri" w:cs="Calibri"/>
                <w:b/>
                <w:bCs/>
                <w:i/>
                <w:iCs/>
                <w:color w:val="000000"/>
                <w:sz w:val="22"/>
                <w:szCs w:val="22"/>
              </w:rPr>
            </w:pPr>
          </w:p>
        </w:tc>
        <w:tc>
          <w:tcPr>
            <w:tcW w:w="6313" w:type="dxa"/>
            <w:vMerge w:val="restart"/>
            <w:tcBorders>
              <w:top w:val="nil"/>
              <w:left w:val="single" w:sz="8" w:space="0" w:color="auto"/>
              <w:bottom w:val="single" w:sz="4" w:space="0" w:color="000000"/>
              <w:right w:val="single" w:sz="8" w:space="0" w:color="auto"/>
            </w:tcBorders>
            <w:shd w:val="clear" w:color="auto" w:fill="auto"/>
            <w:vAlign w:val="center"/>
            <w:hideMark/>
          </w:tcPr>
          <w:p w14:paraId="5BE76F2B" w14:textId="050E05A2" w:rsidR="00910219" w:rsidRPr="00910219" w:rsidRDefault="00910219" w:rsidP="00910219">
            <w:pPr>
              <w:spacing w:before="0" w:after="0" w:line="240" w:lineRule="auto"/>
              <w:jc w:val="left"/>
              <w:rPr>
                <w:ins w:id="74537" w:author="pete jones" w:date="2022-01-11T16:42:00Z"/>
                <w:rFonts w:ascii="Calibri" w:hAnsi="Calibri" w:cs="Calibri"/>
                <w:color w:val="000000"/>
                <w:sz w:val="22"/>
                <w:szCs w:val="22"/>
              </w:rPr>
            </w:pPr>
            <w:ins w:id="74538" w:author="pete jones" w:date="2022-01-11T16:42:00Z">
              <w:r w:rsidRPr="00910219">
                <w:rPr>
                  <w:rFonts w:ascii="Calibri" w:hAnsi="Calibri" w:cs="Calibri"/>
                  <w:color w:val="000000"/>
                  <w:sz w:val="22"/>
                  <w:szCs w:val="22"/>
                </w:rPr>
                <w:t xml:space="preserve">Estimated engineering intake 2018 (at 3%) of </w:t>
              </w:r>
            </w:ins>
            <w:ins w:id="74539" w:author="pete jones" w:date="2022-03-30T12:32:00Z">
              <w:r w:rsidR="00042512">
                <w:rPr>
                  <w:rFonts w:ascii="Calibri" w:hAnsi="Calibri" w:cs="Calibri"/>
                  <w:color w:val="000000"/>
                  <w:sz w:val="22"/>
                  <w:szCs w:val="22"/>
                </w:rPr>
                <w:t xml:space="preserve">the </w:t>
              </w:r>
            </w:ins>
            <w:ins w:id="74540" w:author="pete jones" w:date="2022-01-11T16:42: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8A0BC5B" w14:textId="77777777" w:rsidR="00910219" w:rsidRPr="00910219" w:rsidRDefault="00910219" w:rsidP="00910219">
            <w:pPr>
              <w:spacing w:before="0" w:after="0" w:line="240" w:lineRule="auto"/>
              <w:jc w:val="right"/>
              <w:rPr>
                <w:ins w:id="74541" w:author="pete jones" w:date="2022-01-11T16:42:00Z"/>
                <w:rFonts w:ascii="Calibri" w:hAnsi="Calibri" w:cs="Calibri"/>
                <w:color w:val="000000"/>
                <w:sz w:val="22"/>
                <w:szCs w:val="22"/>
              </w:rPr>
            </w:pPr>
            <w:ins w:id="74542" w:author="pete jones" w:date="2022-01-11T16:42: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966D2F1" w14:textId="77777777" w:rsidR="00910219" w:rsidRPr="00910219" w:rsidRDefault="00910219" w:rsidP="00910219">
            <w:pPr>
              <w:spacing w:before="0" w:after="0" w:line="240" w:lineRule="auto"/>
              <w:jc w:val="center"/>
              <w:rPr>
                <w:ins w:id="74543" w:author="pete jones" w:date="2022-01-11T16:42:00Z"/>
                <w:rFonts w:ascii="Calibri" w:hAnsi="Calibri" w:cs="Calibri"/>
                <w:color w:val="000000"/>
                <w:sz w:val="22"/>
                <w:szCs w:val="22"/>
              </w:rPr>
            </w:pPr>
            <w:ins w:id="74544" w:author="pete jones" w:date="2022-01-11T16:42:00Z">
              <w:r w:rsidRPr="00910219">
                <w:rPr>
                  <w:rFonts w:ascii="Calibri" w:hAnsi="Calibri" w:cs="Calibri"/>
                  <w:color w:val="000000"/>
                  <w:sz w:val="22"/>
                  <w:szCs w:val="22"/>
                </w:rPr>
                <w:t>ABB</w:t>
              </w:r>
            </w:ins>
          </w:p>
        </w:tc>
      </w:tr>
      <w:tr w:rsidR="00910219" w:rsidRPr="00910219" w14:paraId="4E721B67" w14:textId="77777777" w:rsidTr="00910219">
        <w:trPr>
          <w:trHeight w:val="315"/>
          <w:ins w:id="74545" w:author="pete jones" w:date="2022-01-11T16:42:00Z"/>
        </w:trPr>
        <w:tc>
          <w:tcPr>
            <w:tcW w:w="400" w:type="dxa"/>
            <w:tcBorders>
              <w:top w:val="nil"/>
              <w:left w:val="nil"/>
              <w:bottom w:val="nil"/>
              <w:right w:val="nil"/>
            </w:tcBorders>
            <w:shd w:val="clear" w:color="auto" w:fill="auto"/>
            <w:noWrap/>
            <w:vAlign w:val="center"/>
            <w:hideMark/>
          </w:tcPr>
          <w:p w14:paraId="544F84CF" w14:textId="77777777" w:rsidR="00910219" w:rsidRPr="00910219" w:rsidRDefault="00910219" w:rsidP="00910219">
            <w:pPr>
              <w:spacing w:before="0" w:after="0" w:line="240" w:lineRule="auto"/>
              <w:jc w:val="center"/>
              <w:rPr>
                <w:ins w:id="74546" w:author="pete jones" w:date="2022-01-11T16:42:00Z"/>
                <w:rFonts w:ascii="Calibri" w:hAnsi="Calibri" w:cs="Calibri"/>
                <w:color w:val="000000"/>
                <w:sz w:val="22"/>
                <w:szCs w:val="22"/>
              </w:rPr>
            </w:pPr>
          </w:p>
        </w:tc>
        <w:tc>
          <w:tcPr>
            <w:tcW w:w="6313" w:type="dxa"/>
            <w:vMerge/>
            <w:tcBorders>
              <w:top w:val="nil"/>
              <w:left w:val="single" w:sz="8" w:space="0" w:color="auto"/>
              <w:bottom w:val="single" w:sz="4" w:space="0" w:color="000000"/>
              <w:right w:val="single" w:sz="8" w:space="0" w:color="auto"/>
            </w:tcBorders>
            <w:vAlign w:val="center"/>
            <w:hideMark/>
          </w:tcPr>
          <w:p w14:paraId="09A6D344" w14:textId="77777777" w:rsidR="00910219" w:rsidRPr="00910219" w:rsidRDefault="00910219" w:rsidP="00910219">
            <w:pPr>
              <w:spacing w:before="0" w:after="0" w:line="240" w:lineRule="auto"/>
              <w:jc w:val="left"/>
              <w:rPr>
                <w:ins w:id="74547" w:author="pete jones" w:date="2022-01-11T16:42: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600397EA" w14:textId="77777777" w:rsidR="00910219" w:rsidRPr="00910219" w:rsidRDefault="00910219" w:rsidP="00910219">
            <w:pPr>
              <w:spacing w:before="0" w:after="0" w:line="240" w:lineRule="auto"/>
              <w:jc w:val="right"/>
              <w:rPr>
                <w:ins w:id="74548" w:author="pete jones" w:date="2022-01-11T16:42:00Z"/>
                <w:rFonts w:ascii="Calibri" w:hAnsi="Calibri" w:cs="Calibri"/>
                <w:color w:val="000000"/>
                <w:sz w:val="22"/>
                <w:szCs w:val="22"/>
              </w:rPr>
            </w:pPr>
            <w:ins w:id="74549" w:author="pete jones" w:date="2022-01-11T16:42: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04E7DF67" w14:textId="77777777" w:rsidR="00910219" w:rsidRPr="00910219" w:rsidRDefault="00910219" w:rsidP="00910219">
            <w:pPr>
              <w:spacing w:before="0" w:after="0" w:line="240" w:lineRule="auto"/>
              <w:jc w:val="center"/>
              <w:rPr>
                <w:ins w:id="74550" w:author="pete jones" w:date="2022-01-11T16:42:00Z"/>
                <w:rFonts w:ascii="Calibri" w:hAnsi="Calibri" w:cs="Calibri"/>
                <w:color w:val="000000"/>
                <w:sz w:val="22"/>
                <w:szCs w:val="22"/>
              </w:rPr>
            </w:pPr>
            <w:ins w:id="74551" w:author="pete jones" w:date="2022-01-11T16:42:00Z">
              <w:r w:rsidRPr="00910219">
                <w:rPr>
                  <w:rFonts w:ascii="Calibri" w:hAnsi="Calibri" w:cs="Calibri"/>
                  <w:color w:val="000000"/>
                  <w:sz w:val="22"/>
                  <w:szCs w:val="22"/>
                </w:rPr>
                <w:t>Foundation Yr Only</w:t>
              </w:r>
            </w:ins>
          </w:p>
        </w:tc>
      </w:tr>
      <w:tr w:rsidR="00910219" w:rsidRPr="00910219" w14:paraId="1F969F1C" w14:textId="77777777" w:rsidTr="00910219">
        <w:trPr>
          <w:trHeight w:val="315"/>
          <w:ins w:id="74552" w:author="pete jones" w:date="2022-01-11T16:42:00Z"/>
        </w:trPr>
        <w:tc>
          <w:tcPr>
            <w:tcW w:w="400" w:type="dxa"/>
            <w:tcBorders>
              <w:top w:val="nil"/>
              <w:left w:val="nil"/>
              <w:bottom w:val="nil"/>
              <w:right w:val="nil"/>
            </w:tcBorders>
            <w:shd w:val="clear" w:color="auto" w:fill="auto"/>
            <w:noWrap/>
            <w:vAlign w:val="center"/>
            <w:hideMark/>
          </w:tcPr>
          <w:p w14:paraId="0A9225F9" w14:textId="77777777" w:rsidR="00910219" w:rsidRPr="00910219" w:rsidRDefault="00910219" w:rsidP="00910219">
            <w:pPr>
              <w:spacing w:before="0" w:after="0" w:line="240" w:lineRule="auto"/>
              <w:jc w:val="center"/>
              <w:rPr>
                <w:ins w:id="74553" w:author="pete jones" w:date="2022-01-11T16:42:00Z"/>
                <w:rFonts w:ascii="Calibri" w:hAnsi="Calibri" w:cs="Calibri"/>
                <w:color w:val="000000"/>
                <w:sz w:val="22"/>
                <w:szCs w:val="22"/>
              </w:rPr>
            </w:pPr>
          </w:p>
        </w:tc>
        <w:tc>
          <w:tcPr>
            <w:tcW w:w="6313" w:type="dxa"/>
            <w:tcBorders>
              <w:top w:val="nil"/>
              <w:left w:val="single" w:sz="8" w:space="0" w:color="auto"/>
              <w:bottom w:val="single" w:sz="4" w:space="0" w:color="auto"/>
              <w:right w:val="nil"/>
            </w:tcBorders>
            <w:shd w:val="clear" w:color="auto" w:fill="auto"/>
            <w:noWrap/>
            <w:vAlign w:val="center"/>
            <w:hideMark/>
          </w:tcPr>
          <w:p w14:paraId="23C775FC" w14:textId="77777777" w:rsidR="00910219" w:rsidRPr="00910219" w:rsidRDefault="00910219" w:rsidP="00910219">
            <w:pPr>
              <w:spacing w:before="0" w:after="0" w:line="240" w:lineRule="auto"/>
              <w:jc w:val="center"/>
              <w:rPr>
                <w:ins w:id="74554" w:author="pete jones" w:date="2022-01-11T16:42:00Z"/>
                <w:rFonts w:ascii="Calibri" w:hAnsi="Calibri" w:cs="Calibri"/>
                <w:b/>
                <w:bCs/>
                <w:color w:val="000000"/>
              </w:rPr>
            </w:pPr>
            <w:ins w:id="74555" w:author="pete jones" w:date="2022-01-11T16:42:00Z">
              <w:r w:rsidRPr="00910219">
                <w:rPr>
                  <w:rFonts w:ascii="Calibri" w:hAnsi="Calibri" w:cs="Calibri"/>
                  <w:b/>
                  <w:bCs/>
                  <w:color w:val="000000"/>
                </w:rPr>
                <w:t>192</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60604B0" w14:textId="77777777" w:rsidR="00910219" w:rsidRPr="00910219" w:rsidRDefault="00910219" w:rsidP="00910219">
            <w:pPr>
              <w:spacing w:before="0" w:after="0" w:line="240" w:lineRule="auto"/>
              <w:jc w:val="right"/>
              <w:rPr>
                <w:ins w:id="74556" w:author="pete jones" w:date="2022-01-11T16:42:00Z"/>
                <w:rFonts w:ascii="Calibri" w:hAnsi="Calibri" w:cs="Calibri"/>
                <w:color w:val="000000"/>
                <w:sz w:val="22"/>
                <w:szCs w:val="22"/>
              </w:rPr>
            </w:pPr>
            <w:ins w:id="74557" w:author="pete jones" w:date="2022-01-11T16:42: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1FEE99FF" w14:textId="77777777" w:rsidR="00910219" w:rsidRPr="00910219" w:rsidRDefault="00910219" w:rsidP="00910219">
            <w:pPr>
              <w:spacing w:before="0" w:after="0" w:line="240" w:lineRule="auto"/>
              <w:jc w:val="center"/>
              <w:rPr>
                <w:ins w:id="74558" w:author="pete jones" w:date="2022-01-11T16:42:00Z"/>
                <w:rFonts w:ascii="Calibri" w:hAnsi="Calibri" w:cs="Calibri"/>
                <w:color w:val="000000"/>
                <w:sz w:val="22"/>
                <w:szCs w:val="22"/>
              </w:rPr>
            </w:pPr>
            <w:ins w:id="74559" w:author="pete jones" w:date="2022-01-11T16:42:00Z">
              <w:r w:rsidRPr="00910219">
                <w:rPr>
                  <w:rFonts w:ascii="Calibri" w:hAnsi="Calibri" w:cs="Calibri"/>
                  <w:color w:val="000000"/>
                  <w:sz w:val="22"/>
                  <w:szCs w:val="22"/>
                </w:rPr>
                <w:t>128</w:t>
              </w:r>
            </w:ins>
          </w:p>
        </w:tc>
      </w:tr>
      <w:tr w:rsidR="00910219" w:rsidRPr="00910219" w14:paraId="1C2E80DD" w14:textId="77777777" w:rsidTr="00910219">
        <w:trPr>
          <w:trHeight w:val="315"/>
          <w:ins w:id="74560" w:author="pete jones" w:date="2022-01-11T16:42:00Z"/>
        </w:trPr>
        <w:tc>
          <w:tcPr>
            <w:tcW w:w="400" w:type="dxa"/>
            <w:tcBorders>
              <w:top w:val="nil"/>
              <w:left w:val="nil"/>
              <w:bottom w:val="nil"/>
              <w:right w:val="nil"/>
            </w:tcBorders>
            <w:shd w:val="clear" w:color="auto" w:fill="auto"/>
            <w:noWrap/>
            <w:vAlign w:val="center"/>
            <w:hideMark/>
          </w:tcPr>
          <w:p w14:paraId="7062B5FB" w14:textId="77777777" w:rsidR="00910219" w:rsidRPr="00910219" w:rsidRDefault="00910219" w:rsidP="00910219">
            <w:pPr>
              <w:spacing w:before="0" w:after="0" w:line="240" w:lineRule="auto"/>
              <w:jc w:val="center"/>
              <w:rPr>
                <w:ins w:id="74561" w:author="pete jones" w:date="2022-01-11T16:42:00Z"/>
                <w:rFonts w:ascii="Calibri" w:hAnsi="Calibri" w:cs="Calibri"/>
                <w:color w:val="000000"/>
                <w:sz w:val="22"/>
                <w:szCs w:val="22"/>
              </w:rPr>
            </w:pPr>
          </w:p>
        </w:tc>
        <w:tc>
          <w:tcPr>
            <w:tcW w:w="6313" w:type="dxa"/>
            <w:tcBorders>
              <w:top w:val="nil"/>
              <w:left w:val="nil"/>
              <w:bottom w:val="nil"/>
              <w:right w:val="nil"/>
            </w:tcBorders>
            <w:shd w:val="clear" w:color="auto" w:fill="auto"/>
            <w:noWrap/>
            <w:vAlign w:val="bottom"/>
            <w:hideMark/>
          </w:tcPr>
          <w:p w14:paraId="15EC62F6" w14:textId="13411E5D" w:rsidR="00910219" w:rsidRPr="00910219" w:rsidRDefault="00910219" w:rsidP="00910219">
            <w:pPr>
              <w:spacing w:before="0" w:after="0" w:line="240" w:lineRule="auto"/>
              <w:jc w:val="left"/>
              <w:rPr>
                <w:ins w:id="74562" w:author="pete jones" w:date="2022-01-11T16:42:00Z"/>
                <w:rFonts w:ascii="Calibri" w:hAnsi="Calibri" w:cs="Calibri"/>
                <w:color w:val="000000"/>
                <w:sz w:val="22"/>
                <w:szCs w:val="22"/>
              </w:rPr>
            </w:pPr>
            <w:ins w:id="74563" w:author="pete jones" w:date="2022-01-11T16:42:00Z">
              <w:r w:rsidRPr="00910219">
                <w:rPr>
                  <w:rFonts w:ascii="Calibri" w:hAnsi="Calibri" w:cs="Calibri"/>
                  <w:noProof/>
                  <w:color w:val="000000"/>
                  <w:sz w:val="22"/>
                  <w:szCs w:val="22"/>
                </w:rPr>
                <w:drawing>
                  <wp:anchor distT="0" distB="0" distL="114300" distR="114300" simplePos="0" relativeHeight="251693056" behindDoc="0" locked="0" layoutInCell="1" allowOverlap="1" wp14:anchorId="2D378060" wp14:editId="20E201F4">
                    <wp:simplePos x="0" y="0"/>
                    <wp:positionH relativeFrom="column">
                      <wp:posOffset>0</wp:posOffset>
                    </wp:positionH>
                    <wp:positionV relativeFrom="paragraph">
                      <wp:posOffset>171450</wp:posOffset>
                    </wp:positionV>
                    <wp:extent cx="2524125" cy="923925"/>
                    <wp:effectExtent l="0" t="0" r="9525" b="9525"/>
                    <wp:wrapNone/>
                    <wp:docPr id="345253026" name="Chart 345253026">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0"/>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2FBDFAF0" w14:textId="77777777">
              <w:trPr>
                <w:trHeight w:val="315"/>
                <w:tblCellSpacing w:w="0" w:type="dxa"/>
                <w:ins w:id="74564" w:author="pete jones" w:date="2022-01-11T16:42: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89D25C0" w14:textId="77777777" w:rsidR="00910219" w:rsidRPr="00910219" w:rsidRDefault="00910219" w:rsidP="00910219">
                  <w:pPr>
                    <w:spacing w:before="0" w:after="0" w:line="240" w:lineRule="auto"/>
                    <w:jc w:val="left"/>
                    <w:rPr>
                      <w:ins w:id="74565" w:author="pete jones" w:date="2022-01-11T16:42:00Z"/>
                      <w:rFonts w:ascii="Calibri" w:hAnsi="Calibri" w:cs="Calibri"/>
                      <w:b/>
                      <w:bCs/>
                      <w:i/>
                      <w:iCs/>
                      <w:color w:val="000000"/>
                      <w:sz w:val="22"/>
                      <w:szCs w:val="22"/>
                    </w:rPr>
                  </w:pPr>
                  <w:ins w:id="74566" w:author="pete jones" w:date="2022-01-11T16:42:00Z">
                    <w:r w:rsidRPr="00910219">
                      <w:rPr>
                        <w:rFonts w:ascii="Calibri" w:hAnsi="Calibri" w:cs="Calibri"/>
                        <w:b/>
                        <w:bCs/>
                        <w:i/>
                        <w:iCs/>
                        <w:color w:val="000000"/>
                        <w:sz w:val="22"/>
                        <w:szCs w:val="22"/>
                      </w:rPr>
                      <w:t>Type of module category</w:t>
                    </w:r>
                  </w:ins>
                </w:p>
              </w:tc>
            </w:tr>
          </w:tbl>
          <w:p w14:paraId="265087E8" w14:textId="77777777" w:rsidR="00910219" w:rsidRPr="00910219" w:rsidRDefault="00910219" w:rsidP="00910219">
            <w:pPr>
              <w:spacing w:before="0" w:after="0" w:line="240" w:lineRule="auto"/>
              <w:jc w:val="left"/>
              <w:rPr>
                <w:ins w:id="74567" w:author="pete jones" w:date="2022-01-11T16:42:00Z"/>
                <w:rFonts w:ascii="Calibri" w:hAnsi="Calibri" w:cs="Calibri"/>
                <w:color w:val="000000"/>
                <w:sz w:val="22"/>
                <w:szCs w:val="22"/>
              </w:rPr>
            </w:pPr>
          </w:p>
        </w:tc>
        <w:tc>
          <w:tcPr>
            <w:tcW w:w="397" w:type="dxa"/>
            <w:tcBorders>
              <w:top w:val="nil"/>
              <w:left w:val="nil"/>
              <w:bottom w:val="nil"/>
              <w:right w:val="single" w:sz="8" w:space="0" w:color="auto"/>
            </w:tcBorders>
            <w:shd w:val="clear" w:color="auto" w:fill="auto"/>
            <w:noWrap/>
            <w:vAlign w:val="center"/>
            <w:hideMark/>
          </w:tcPr>
          <w:p w14:paraId="7A7A8407" w14:textId="77777777" w:rsidR="00910219" w:rsidRPr="00910219" w:rsidRDefault="00910219" w:rsidP="00910219">
            <w:pPr>
              <w:spacing w:before="0" w:after="0" w:line="240" w:lineRule="auto"/>
              <w:jc w:val="right"/>
              <w:rPr>
                <w:ins w:id="74568" w:author="pete jones" w:date="2022-01-11T16:42:00Z"/>
                <w:rFonts w:ascii="Calibri" w:hAnsi="Calibri" w:cs="Calibri"/>
                <w:color w:val="000000"/>
                <w:sz w:val="22"/>
                <w:szCs w:val="22"/>
              </w:rPr>
            </w:pPr>
            <w:ins w:id="74569" w:author="pete jones" w:date="2022-01-11T16:42:00Z">
              <w:r w:rsidRPr="00910219">
                <w:rPr>
                  <w:rFonts w:ascii="Calibri" w:hAnsi="Calibri" w:cs="Calibri"/>
                  <w:color w:val="000000"/>
                  <w:sz w:val="22"/>
                  <w:szCs w:val="22"/>
                </w:rPr>
                <w:t> </w:t>
              </w:r>
            </w:ins>
          </w:p>
        </w:tc>
        <w:tc>
          <w:tcPr>
            <w:tcW w:w="461" w:type="dxa"/>
            <w:tcBorders>
              <w:top w:val="nil"/>
              <w:left w:val="nil"/>
              <w:bottom w:val="nil"/>
              <w:right w:val="nil"/>
            </w:tcBorders>
            <w:shd w:val="clear" w:color="auto" w:fill="auto"/>
            <w:noWrap/>
            <w:vAlign w:val="center"/>
            <w:hideMark/>
          </w:tcPr>
          <w:p w14:paraId="4927FBF3" w14:textId="77777777" w:rsidR="00910219" w:rsidRPr="00910219" w:rsidRDefault="00910219" w:rsidP="00910219">
            <w:pPr>
              <w:spacing w:before="0" w:after="0" w:line="240" w:lineRule="auto"/>
              <w:jc w:val="right"/>
              <w:rPr>
                <w:ins w:id="74570" w:author="pete jones" w:date="2022-01-11T16:42:00Z"/>
                <w:rFonts w:ascii="Calibri" w:hAnsi="Calibri" w:cs="Calibri"/>
                <w:color w:val="000000"/>
                <w:sz w:val="22"/>
                <w:szCs w:val="22"/>
              </w:rPr>
            </w:pPr>
          </w:p>
        </w:tc>
        <w:tc>
          <w:tcPr>
            <w:tcW w:w="461" w:type="dxa"/>
            <w:tcBorders>
              <w:top w:val="nil"/>
              <w:left w:val="nil"/>
              <w:bottom w:val="nil"/>
              <w:right w:val="nil"/>
            </w:tcBorders>
            <w:shd w:val="clear" w:color="auto" w:fill="auto"/>
            <w:noWrap/>
            <w:vAlign w:val="center"/>
            <w:hideMark/>
          </w:tcPr>
          <w:p w14:paraId="1DF9796A" w14:textId="77777777" w:rsidR="00910219" w:rsidRPr="00910219" w:rsidRDefault="00910219" w:rsidP="00910219">
            <w:pPr>
              <w:spacing w:before="0" w:after="0" w:line="240" w:lineRule="auto"/>
              <w:jc w:val="left"/>
              <w:rPr>
                <w:ins w:id="74571" w:author="pete jones" w:date="2022-01-11T16:42:00Z"/>
                <w:rFonts w:ascii="Times New Roman" w:hAnsi="Times New Roman" w:cs="Times New Roman"/>
                <w:sz w:val="20"/>
                <w:szCs w:val="20"/>
              </w:rPr>
            </w:pPr>
          </w:p>
        </w:tc>
        <w:tc>
          <w:tcPr>
            <w:tcW w:w="461" w:type="dxa"/>
            <w:tcBorders>
              <w:top w:val="nil"/>
              <w:left w:val="nil"/>
              <w:bottom w:val="nil"/>
              <w:right w:val="nil"/>
            </w:tcBorders>
            <w:shd w:val="clear" w:color="auto" w:fill="auto"/>
            <w:noWrap/>
            <w:vAlign w:val="center"/>
            <w:hideMark/>
          </w:tcPr>
          <w:p w14:paraId="06B38CB6" w14:textId="77777777" w:rsidR="00910219" w:rsidRPr="00910219" w:rsidRDefault="00910219" w:rsidP="00910219">
            <w:pPr>
              <w:spacing w:before="0" w:after="0" w:line="240" w:lineRule="auto"/>
              <w:jc w:val="left"/>
              <w:rPr>
                <w:ins w:id="74572" w:author="pete jones" w:date="2022-01-11T16:42:00Z"/>
                <w:rFonts w:ascii="Times New Roman" w:hAnsi="Times New Roman" w:cs="Times New Roman"/>
                <w:sz w:val="20"/>
                <w:szCs w:val="20"/>
              </w:rPr>
            </w:pPr>
          </w:p>
        </w:tc>
        <w:tc>
          <w:tcPr>
            <w:tcW w:w="390" w:type="dxa"/>
            <w:tcBorders>
              <w:top w:val="nil"/>
              <w:left w:val="nil"/>
              <w:bottom w:val="nil"/>
              <w:right w:val="nil"/>
            </w:tcBorders>
            <w:shd w:val="clear" w:color="auto" w:fill="auto"/>
            <w:noWrap/>
            <w:vAlign w:val="bottom"/>
            <w:hideMark/>
          </w:tcPr>
          <w:p w14:paraId="3129D43F" w14:textId="77777777" w:rsidR="00910219" w:rsidRPr="00910219" w:rsidRDefault="00910219" w:rsidP="00910219">
            <w:pPr>
              <w:spacing w:before="0" w:after="0" w:line="240" w:lineRule="auto"/>
              <w:jc w:val="left"/>
              <w:rPr>
                <w:ins w:id="74573" w:author="pete jones" w:date="2022-01-11T16:42:00Z"/>
                <w:rFonts w:ascii="Times New Roman" w:hAnsi="Times New Roman" w:cs="Times New Roman"/>
                <w:sz w:val="20"/>
                <w:szCs w:val="20"/>
              </w:rPr>
            </w:pPr>
          </w:p>
        </w:tc>
        <w:tc>
          <w:tcPr>
            <w:tcW w:w="390" w:type="dxa"/>
            <w:tcBorders>
              <w:top w:val="nil"/>
              <w:left w:val="nil"/>
              <w:bottom w:val="nil"/>
              <w:right w:val="nil"/>
            </w:tcBorders>
            <w:shd w:val="clear" w:color="auto" w:fill="auto"/>
            <w:noWrap/>
            <w:vAlign w:val="center"/>
            <w:hideMark/>
          </w:tcPr>
          <w:p w14:paraId="2CC03C38" w14:textId="77777777" w:rsidR="00910219" w:rsidRPr="00910219" w:rsidRDefault="00910219" w:rsidP="00910219">
            <w:pPr>
              <w:spacing w:before="0" w:after="0" w:line="240" w:lineRule="auto"/>
              <w:jc w:val="left"/>
              <w:rPr>
                <w:ins w:id="74574"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5D3072F" w14:textId="77777777" w:rsidR="00910219" w:rsidRPr="00910219" w:rsidRDefault="00910219" w:rsidP="00910219">
            <w:pPr>
              <w:spacing w:before="0" w:after="0" w:line="240" w:lineRule="auto"/>
              <w:jc w:val="left"/>
              <w:rPr>
                <w:ins w:id="74575"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BC783EB" w14:textId="77777777" w:rsidR="00910219" w:rsidRPr="00910219" w:rsidRDefault="00910219" w:rsidP="00910219">
            <w:pPr>
              <w:spacing w:before="0" w:after="0" w:line="240" w:lineRule="auto"/>
              <w:jc w:val="center"/>
              <w:rPr>
                <w:ins w:id="74576"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01CB326" w14:textId="77777777" w:rsidR="00910219" w:rsidRPr="00910219" w:rsidRDefault="00910219" w:rsidP="00910219">
            <w:pPr>
              <w:spacing w:before="0" w:after="0" w:line="240" w:lineRule="auto"/>
              <w:jc w:val="center"/>
              <w:rPr>
                <w:ins w:id="74577"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8119E7B" w14:textId="77777777" w:rsidR="00910219" w:rsidRPr="00910219" w:rsidRDefault="00910219" w:rsidP="00910219">
            <w:pPr>
              <w:spacing w:before="0" w:after="0" w:line="240" w:lineRule="auto"/>
              <w:jc w:val="center"/>
              <w:rPr>
                <w:ins w:id="74578"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6F9C12D" w14:textId="77777777" w:rsidR="00910219" w:rsidRPr="00910219" w:rsidRDefault="00910219" w:rsidP="00910219">
            <w:pPr>
              <w:spacing w:before="0" w:after="0" w:line="240" w:lineRule="auto"/>
              <w:jc w:val="center"/>
              <w:rPr>
                <w:ins w:id="74579" w:author="pete jones" w:date="2022-01-11T16:42: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1674DC27" w14:textId="77777777" w:rsidR="00910219" w:rsidRPr="00910219" w:rsidRDefault="00910219" w:rsidP="00910219">
            <w:pPr>
              <w:spacing w:before="0" w:after="0" w:line="240" w:lineRule="auto"/>
              <w:jc w:val="center"/>
              <w:rPr>
                <w:ins w:id="74580" w:author="pete jones" w:date="2022-01-11T16:42:00Z"/>
                <w:rFonts w:ascii="Times New Roman" w:hAnsi="Times New Roman" w:cs="Times New Roman"/>
                <w:sz w:val="20"/>
                <w:szCs w:val="20"/>
              </w:rPr>
            </w:pPr>
          </w:p>
        </w:tc>
      </w:tr>
      <w:tr w:rsidR="00910219" w:rsidRPr="00910219" w14:paraId="7F467604" w14:textId="77777777" w:rsidTr="00910219">
        <w:trPr>
          <w:trHeight w:val="315"/>
          <w:ins w:id="74581" w:author="pete jones" w:date="2022-01-11T16:42:00Z"/>
        </w:trPr>
        <w:tc>
          <w:tcPr>
            <w:tcW w:w="400" w:type="dxa"/>
            <w:tcBorders>
              <w:top w:val="nil"/>
              <w:left w:val="nil"/>
              <w:bottom w:val="nil"/>
              <w:right w:val="nil"/>
            </w:tcBorders>
            <w:shd w:val="clear" w:color="auto" w:fill="auto"/>
            <w:noWrap/>
            <w:vAlign w:val="center"/>
            <w:hideMark/>
          </w:tcPr>
          <w:p w14:paraId="3F1256B5" w14:textId="77777777" w:rsidR="00910219" w:rsidRPr="00910219" w:rsidRDefault="00910219" w:rsidP="00910219">
            <w:pPr>
              <w:spacing w:before="0" w:after="0" w:line="240" w:lineRule="auto"/>
              <w:jc w:val="center"/>
              <w:rPr>
                <w:ins w:id="74582" w:author="pete jones" w:date="2022-01-11T16:42:00Z"/>
                <w:rFonts w:ascii="Times New Roman" w:hAnsi="Times New Roman" w:cs="Times New Roman"/>
                <w:sz w:val="20"/>
                <w:szCs w:val="20"/>
              </w:rPr>
            </w:pPr>
          </w:p>
        </w:tc>
        <w:tc>
          <w:tcPr>
            <w:tcW w:w="6313" w:type="dxa"/>
            <w:tcBorders>
              <w:top w:val="nil"/>
              <w:left w:val="single" w:sz="8" w:space="0" w:color="auto"/>
              <w:bottom w:val="single" w:sz="4" w:space="0" w:color="auto"/>
              <w:right w:val="single" w:sz="8" w:space="0" w:color="auto"/>
            </w:tcBorders>
            <w:shd w:val="clear" w:color="auto" w:fill="auto"/>
            <w:noWrap/>
            <w:vAlign w:val="center"/>
            <w:hideMark/>
          </w:tcPr>
          <w:p w14:paraId="3D952EFA" w14:textId="77777777" w:rsidR="00910219" w:rsidRPr="00910219" w:rsidRDefault="00910219" w:rsidP="00910219">
            <w:pPr>
              <w:spacing w:before="0" w:after="0" w:line="240" w:lineRule="auto"/>
              <w:jc w:val="right"/>
              <w:rPr>
                <w:ins w:id="74583" w:author="pete jones" w:date="2022-01-11T16:42:00Z"/>
                <w:rFonts w:ascii="Calibri" w:hAnsi="Calibri" w:cs="Calibri"/>
                <w:sz w:val="22"/>
                <w:szCs w:val="22"/>
              </w:rPr>
            </w:pPr>
            <w:ins w:id="74584" w:author="pete jones" w:date="2022-01-11T16:42:00Z">
              <w:r w:rsidRPr="00910219">
                <w:rPr>
                  <w:rFonts w:ascii="Calibri" w:hAnsi="Calibri" w:cs="Calibri"/>
                  <w:sz w:val="22"/>
                  <w:szCs w:val="22"/>
                </w:rPr>
                <w:t>Maths</w:t>
              </w:r>
            </w:ins>
          </w:p>
        </w:tc>
        <w:tc>
          <w:tcPr>
            <w:tcW w:w="397" w:type="dxa"/>
            <w:tcBorders>
              <w:top w:val="single" w:sz="8" w:space="0" w:color="auto"/>
              <w:left w:val="nil"/>
              <w:bottom w:val="single" w:sz="4" w:space="0" w:color="auto"/>
              <w:right w:val="single" w:sz="8" w:space="0" w:color="auto"/>
            </w:tcBorders>
            <w:shd w:val="clear" w:color="auto" w:fill="auto"/>
            <w:noWrap/>
            <w:vAlign w:val="center"/>
            <w:hideMark/>
          </w:tcPr>
          <w:p w14:paraId="1F3802C4" w14:textId="77777777" w:rsidR="00910219" w:rsidRPr="00910219" w:rsidRDefault="00910219" w:rsidP="00910219">
            <w:pPr>
              <w:spacing w:before="0" w:after="0" w:line="240" w:lineRule="auto"/>
              <w:jc w:val="center"/>
              <w:rPr>
                <w:ins w:id="74585" w:author="pete jones" w:date="2022-01-11T16:42:00Z"/>
                <w:rFonts w:ascii="Calibri" w:hAnsi="Calibri" w:cs="Calibri"/>
                <w:color w:val="000000"/>
                <w:sz w:val="22"/>
                <w:szCs w:val="22"/>
              </w:rPr>
            </w:pPr>
            <w:ins w:id="74586" w:author="pete jones" w:date="2022-01-11T16:42:00Z">
              <w:r w:rsidRPr="00910219">
                <w:rPr>
                  <w:rFonts w:ascii="Calibri" w:hAnsi="Calibri" w:cs="Calibri"/>
                  <w:color w:val="000000"/>
                  <w:sz w:val="22"/>
                  <w:szCs w:val="22"/>
                </w:rPr>
                <w:t>2</w:t>
              </w:r>
            </w:ins>
          </w:p>
        </w:tc>
        <w:tc>
          <w:tcPr>
            <w:tcW w:w="461" w:type="dxa"/>
            <w:tcBorders>
              <w:top w:val="nil"/>
              <w:left w:val="nil"/>
              <w:bottom w:val="nil"/>
              <w:right w:val="nil"/>
            </w:tcBorders>
            <w:shd w:val="clear" w:color="auto" w:fill="auto"/>
            <w:noWrap/>
            <w:vAlign w:val="center"/>
            <w:hideMark/>
          </w:tcPr>
          <w:p w14:paraId="42CED9CB" w14:textId="77777777" w:rsidR="00910219" w:rsidRPr="00910219" w:rsidRDefault="00910219" w:rsidP="00910219">
            <w:pPr>
              <w:spacing w:before="0" w:after="0" w:line="240" w:lineRule="auto"/>
              <w:jc w:val="center"/>
              <w:rPr>
                <w:ins w:id="74587" w:author="pete jones" w:date="2022-01-11T16:42:00Z"/>
                <w:rFonts w:ascii="Calibri" w:hAnsi="Calibri" w:cs="Calibri"/>
                <w:color w:val="000000"/>
                <w:sz w:val="22"/>
                <w:szCs w:val="22"/>
              </w:rPr>
            </w:pPr>
          </w:p>
        </w:tc>
        <w:tc>
          <w:tcPr>
            <w:tcW w:w="461" w:type="dxa"/>
            <w:tcBorders>
              <w:top w:val="nil"/>
              <w:left w:val="nil"/>
              <w:bottom w:val="nil"/>
              <w:right w:val="nil"/>
            </w:tcBorders>
            <w:shd w:val="clear" w:color="auto" w:fill="auto"/>
            <w:noWrap/>
            <w:vAlign w:val="center"/>
            <w:hideMark/>
          </w:tcPr>
          <w:p w14:paraId="14860A41" w14:textId="77777777" w:rsidR="00910219" w:rsidRPr="00910219" w:rsidRDefault="00910219" w:rsidP="00910219">
            <w:pPr>
              <w:spacing w:before="0" w:after="0" w:line="240" w:lineRule="auto"/>
              <w:jc w:val="left"/>
              <w:rPr>
                <w:ins w:id="74588" w:author="pete jones" w:date="2022-01-11T16:42:00Z"/>
                <w:rFonts w:ascii="Times New Roman" w:hAnsi="Times New Roman" w:cs="Times New Roman"/>
                <w:sz w:val="20"/>
                <w:szCs w:val="20"/>
              </w:rPr>
            </w:pPr>
          </w:p>
        </w:tc>
        <w:tc>
          <w:tcPr>
            <w:tcW w:w="461" w:type="dxa"/>
            <w:tcBorders>
              <w:top w:val="nil"/>
              <w:left w:val="nil"/>
              <w:bottom w:val="nil"/>
              <w:right w:val="nil"/>
            </w:tcBorders>
            <w:shd w:val="clear" w:color="auto" w:fill="auto"/>
            <w:noWrap/>
            <w:vAlign w:val="center"/>
            <w:hideMark/>
          </w:tcPr>
          <w:p w14:paraId="75441A5B" w14:textId="77777777" w:rsidR="00910219" w:rsidRPr="00910219" w:rsidRDefault="00910219" w:rsidP="00910219">
            <w:pPr>
              <w:spacing w:before="0" w:after="0" w:line="240" w:lineRule="auto"/>
              <w:jc w:val="left"/>
              <w:rPr>
                <w:ins w:id="74589" w:author="pete jones" w:date="2022-01-11T16:42:00Z"/>
                <w:rFonts w:ascii="Times New Roman" w:hAnsi="Times New Roman" w:cs="Times New Roman"/>
                <w:sz w:val="20"/>
                <w:szCs w:val="20"/>
              </w:rPr>
            </w:pPr>
          </w:p>
        </w:tc>
        <w:tc>
          <w:tcPr>
            <w:tcW w:w="390" w:type="dxa"/>
            <w:tcBorders>
              <w:top w:val="nil"/>
              <w:left w:val="nil"/>
              <w:bottom w:val="nil"/>
              <w:right w:val="nil"/>
            </w:tcBorders>
            <w:shd w:val="clear" w:color="auto" w:fill="auto"/>
            <w:noWrap/>
            <w:vAlign w:val="bottom"/>
            <w:hideMark/>
          </w:tcPr>
          <w:p w14:paraId="50B3FE7B" w14:textId="77777777" w:rsidR="00910219" w:rsidRPr="00910219" w:rsidRDefault="00910219" w:rsidP="00910219">
            <w:pPr>
              <w:spacing w:before="0" w:after="0" w:line="240" w:lineRule="auto"/>
              <w:jc w:val="left"/>
              <w:rPr>
                <w:ins w:id="74590" w:author="pete jones" w:date="2022-01-11T16:42:00Z"/>
                <w:rFonts w:ascii="Times New Roman" w:hAnsi="Times New Roman" w:cs="Times New Roman"/>
                <w:sz w:val="20"/>
                <w:szCs w:val="20"/>
              </w:rPr>
            </w:pPr>
          </w:p>
        </w:tc>
        <w:tc>
          <w:tcPr>
            <w:tcW w:w="390" w:type="dxa"/>
            <w:tcBorders>
              <w:top w:val="nil"/>
              <w:left w:val="nil"/>
              <w:bottom w:val="nil"/>
              <w:right w:val="nil"/>
            </w:tcBorders>
            <w:shd w:val="clear" w:color="auto" w:fill="auto"/>
            <w:noWrap/>
            <w:vAlign w:val="bottom"/>
            <w:hideMark/>
          </w:tcPr>
          <w:p w14:paraId="2436A467" w14:textId="77777777" w:rsidR="00910219" w:rsidRPr="00910219" w:rsidRDefault="00910219" w:rsidP="00910219">
            <w:pPr>
              <w:spacing w:before="0" w:after="0" w:line="240" w:lineRule="auto"/>
              <w:jc w:val="left"/>
              <w:rPr>
                <w:ins w:id="74591"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5F4DD696" w14:textId="77777777" w:rsidR="00910219" w:rsidRPr="00910219" w:rsidRDefault="00910219" w:rsidP="00910219">
            <w:pPr>
              <w:spacing w:before="0" w:after="0" w:line="240" w:lineRule="auto"/>
              <w:jc w:val="left"/>
              <w:rPr>
                <w:ins w:id="74592"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482E2A29" w14:textId="77777777" w:rsidR="00910219" w:rsidRPr="00910219" w:rsidRDefault="00910219" w:rsidP="00910219">
            <w:pPr>
              <w:spacing w:before="0" w:after="0" w:line="240" w:lineRule="auto"/>
              <w:jc w:val="left"/>
              <w:rPr>
                <w:ins w:id="74593"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E142F6D" w14:textId="77777777" w:rsidR="00910219" w:rsidRPr="00910219" w:rsidRDefault="00910219" w:rsidP="00910219">
            <w:pPr>
              <w:spacing w:before="0" w:after="0" w:line="240" w:lineRule="auto"/>
              <w:jc w:val="left"/>
              <w:rPr>
                <w:ins w:id="74594"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76C3BD8" w14:textId="77777777" w:rsidR="00910219" w:rsidRPr="00910219" w:rsidRDefault="00910219" w:rsidP="00910219">
            <w:pPr>
              <w:spacing w:before="0" w:after="0" w:line="240" w:lineRule="auto"/>
              <w:jc w:val="center"/>
              <w:rPr>
                <w:ins w:id="74595" w:author="pete jones" w:date="2022-01-11T16:4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E409FBD" w14:textId="77777777" w:rsidR="00910219" w:rsidRPr="00910219" w:rsidRDefault="00910219" w:rsidP="00910219">
            <w:pPr>
              <w:spacing w:before="0" w:after="0" w:line="240" w:lineRule="auto"/>
              <w:jc w:val="center"/>
              <w:rPr>
                <w:ins w:id="74596" w:author="pete jones" w:date="2022-01-11T16:42: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403D006F" w14:textId="77777777" w:rsidR="00910219" w:rsidRPr="00910219" w:rsidRDefault="00910219" w:rsidP="00910219">
            <w:pPr>
              <w:spacing w:before="0" w:after="0" w:line="240" w:lineRule="auto"/>
              <w:jc w:val="center"/>
              <w:rPr>
                <w:ins w:id="74597" w:author="pete jones" w:date="2022-01-11T16:42:00Z"/>
                <w:rFonts w:ascii="Times New Roman" w:hAnsi="Times New Roman" w:cs="Times New Roman"/>
                <w:sz w:val="20"/>
                <w:szCs w:val="20"/>
              </w:rPr>
            </w:pPr>
          </w:p>
        </w:tc>
      </w:tr>
      <w:tr w:rsidR="00910219" w:rsidRPr="00910219" w14:paraId="03B8AF7F" w14:textId="77777777" w:rsidTr="00910219">
        <w:trPr>
          <w:trHeight w:val="300"/>
          <w:ins w:id="74598" w:author="pete jones" w:date="2022-01-11T16:42:00Z"/>
        </w:trPr>
        <w:tc>
          <w:tcPr>
            <w:tcW w:w="400" w:type="dxa"/>
            <w:tcBorders>
              <w:top w:val="nil"/>
              <w:left w:val="nil"/>
              <w:bottom w:val="nil"/>
              <w:right w:val="nil"/>
            </w:tcBorders>
            <w:shd w:val="clear" w:color="auto" w:fill="auto"/>
            <w:noWrap/>
            <w:vAlign w:val="center"/>
            <w:hideMark/>
          </w:tcPr>
          <w:p w14:paraId="4D2A7389" w14:textId="77777777" w:rsidR="00910219" w:rsidRPr="00910219" w:rsidRDefault="00910219" w:rsidP="00910219">
            <w:pPr>
              <w:spacing w:before="0" w:after="0" w:line="240" w:lineRule="auto"/>
              <w:jc w:val="center"/>
              <w:rPr>
                <w:ins w:id="74599" w:author="pete jones" w:date="2022-01-11T16:42:00Z"/>
                <w:rFonts w:ascii="Times New Roman" w:hAnsi="Times New Roman" w:cs="Times New Roman"/>
                <w:sz w:val="20"/>
                <w:szCs w:val="20"/>
              </w:rPr>
            </w:pPr>
          </w:p>
        </w:tc>
        <w:tc>
          <w:tcPr>
            <w:tcW w:w="6313" w:type="dxa"/>
            <w:tcBorders>
              <w:top w:val="nil"/>
              <w:left w:val="single" w:sz="8" w:space="0" w:color="auto"/>
              <w:bottom w:val="single" w:sz="4" w:space="0" w:color="auto"/>
              <w:right w:val="single" w:sz="8" w:space="0" w:color="auto"/>
            </w:tcBorders>
            <w:shd w:val="clear" w:color="auto" w:fill="auto"/>
            <w:noWrap/>
            <w:vAlign w:val="center"/>
            <w:hideMark/>
          </w:tcPr>
          <w:p w14:paraId="709F20D0" w14:textId="77777777" w:rsidR="00910219" w:rsidRPr="00910219" w:rsidRDefault="00910219" w:rsidP="00910219">
            <w:pPr>
              <w:spacing w:before="0" w:after="0" w:line="240" w:lineRule="auto"/>
              <w:jc w:val="right"/>
              <w:rPr>
                <w:ins w:id="74600" w:author="pete jones" w:date="2022-01-11T16:42:00Z"/>
                <w:rFonts w:ascii="Calibri" w:hAnsi="Calibri" w:cs="Calibri"/>
                <w:sz w:val="22"/>
                <w:szCs w:val="22"/>
              </w:rPr>
            </w:pPr>
            <w:ins w:id="74601" w:author="pete jones" w:date="2022-01-11T16:42:00Z">
              <w:r w:rsidRPr="00910219">
                <w:rPr>
                  <w:rFonts w:ascii="Calibri" w:hAnsi="Calibri" w:cs="Calibri"/>
                  <w:sz w:val="22"/>
                  <w:szCs w:val="22"/>
                </w:rPr>
                <w:t>Science</w:t>
              </w:r>
            </w:ins>
          </w:p>
        </w:tc>
        <w:tc>
          <w:tcPr>
            <w:tcW w:w="397" w:type="dxa"/>
            <w:tcBorders>
              <w:top w:val="nil"/>
              <w:left w:val="nil"/>
              <w:bottom w:val="single" w:sz="4" w:space="0" w:color="auto"/>
              <w:right w:val="single" w:sz="8" w:space="0" w:color="auto"/>
            </w:tcBorders>
            <w:shd w:val="clear" w:color="auto" w:fill="auto"/>
            <w:noWrap/>
            <w:vAlign w:val="center"/>
            <w:hideMark/>
          </w:tcPr>
          <w:p w14:paraId="23BAC7CC" w14:textId="77777777" w:rsidR="00910219" w:rsidRPr="00910219" w:rsidRDefault="00910219" w:rsidP="00910219">
            <w:pPr>
              <w:spacing w:before="0" w:after="0" w:line="240" w:lineRule="auto"/>
              <w:jc w:val="center"/>
              <w:rPr>
                <w:ins w:id="74602" w:author="pete jones" w:date="2022-01-11T16:42:00Z"/>
                <w:rFonts w:ascii="Calibri" w:hAnsi="Calibri" w:cs="Calibri"/>
                <w:color w:val="000000"/>
                <w:sz w:val="22"/>
                <w:szCs w:val="22"/>
              </w:rPr>
            </w:pPr>
            <w:ins w:id="74603" w:author="pete jones" w:date="2022-01-11T16:42:00Z">
              <w:r w:rsidRPr="00910219">
                <w:rPr>
                  <w:rFonts w:ascii="Calibri" w:hAnsi="Calibri" w:cs="Calibri"/>
                  <w:color w:val="000000"/>
                  <w:sz w:val="22"/>
                  <w:szCs w:val="22"/>
                </w:rPr>
                <w:t>10</w:t>
              </w:r>
            </w:ins>
          </w:p>
        </w:tc>
        <w:tc>
          <w:tcPr>
            <w:tcW w:w="461" w:type="dxa"/>
            <w:tcBorders>
              <w:top w:val="nil"/>
              <w:left w:val="nil"/>
              <w:bottom w:val="nil"/>
              <w:right w:val="nil"/>
            </w:tcBorders>
            <w:shd w:val="clear" w:color="auto" w:fill="auto"/>
            <w:noWrap/>
            <w:vAlign w:val="center"/>
            <w:hideMark/>
          </w:tcPr>
          <w:p w14:paraId="4F8F96E1" w14:textId="77777777" w:rsidR="00910219" w:rsidRPr="00910219" w:rsidRDefault="00910219" w:rsidP="00910219">
            <w:pPr>
              <w:spacing w:before="0" w:after="0" w:line="240" w:lineRule="auto"/>
              <w:jc w:val="center"/>
              <w:rPr>
                <w:ins w:id="74604" w:author="pete jones" w:date="2022-01-11T16:42:00Z"/>
                <w:rFonts w:ascii="Calibri" w:hAnsi="Calibri" w:cs="Calibri"/>
                <w:color w:val="000000"/>
                <w:sz w:val="22"/>
                <w:szCs w:val="22"/>
              </w:rPr>
            </w:pPr>
          </w:p>
        </w:tc>
        <w:tc>
          <w:tcPr>
            <w:tcW w:w="461"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529C114D" w14:textId="77777777" w:rsidR="00910219" w:rsidRPr="00910219" w:rsidRDefault="00910219" w:rsidP="00910219">
            <w:pPr>
              <w:spacing w:before="0" w:after="0" w:line="240" w:lineRule="auto"/>
              <w:jc w:val="center"/>
              <w:rPr>
                <w:ins w:id="74605" w:author="pete jones" w:date="2022-01-11T16:42:00Z"/>
                <w:rFonts w:ascii="Calibri" w:hAnsi="Calibri" w:cs="Calibri"/>
                <w:color w:val="000000"/>
                <w:sz w:val="22"/>
                <w:szCs w:val="22"/>
              </w:rPr>
            </w:pPr>
            <w:ins w:id="74606" w:author="pete jones" w:date="2022-01-11T16:42:00Z">
              <w:r w:rsidRPr="00910219">
                <w:rPr>
                  <w:rFonts w:ascii="Calibri" w:hAnsi="Calibri" w:cs="Calibri"/>
                  <w:color w:val="000000"/>
                  <w:sz w:val="22"/>
                  <w:szCs w:val="22"/>
                </w:rPr>
                <w:t>59%</w:t>
              </w:r>
            </w:ins>
          </w:p>
        </w:tc>
        <w:tc>
          <w:tcPr>
            <w:tcW w:w="461"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8508F76" w14:textId="77777777" w:rsidR="00910219" w:rsidRPr="00910219" w:rsidRDefault="00910219" w:rsidP="00910219">
            <w:pPr>
              <w:spacing w:before="0" w:after="0" w:line="240" w:lineRule="auto"/>
              <w:jc w:val="center"/>
              <w:rPr>
                <w:ins w:id="74607" w:author="pete jones" w:date="2022-01-11T16:42:00Z"/>
                <w:rFonts w:ascii="Calibri" w:hAnsi="Calibri" w:cs="Calibri"/>
                <w:color w:val="000000"/>
                <w:sz w:val="22"/>
                <w:szCs w:val="22"/>
              </w:rPr>
            </w:pPr>
            <w:ins w:id="74608" w:author="pete jones" w:date="2022-01-11T16:42:00Z">
              <w:r w:rsidRPr="00910219">
                <w:rPr>
                  <w:rFonts w:ascii="Calibri" w:hAnsi="Calibri" w:cs="Calibri"/>
                  <w:color w:val="000000"/>
                  <w:sz w:val="22"/>
                  <w:szCs w:val="22"/>
                </w:rPr>
                <w:t>17%</w:t>
              </w:r>
            </w:ins>
          </w:p>
        </w:tc>
        <w:tc>
          <w:tcPr>
            <w:tcW w:w="390"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59C8F90" w14:textId="77777777" w:rsidR="00910219" w:rsidRPr="00910219" w:rsidRDefault="00910219" w:rsidP="00910219">
            <w:pPr>
              <w:spacing w:before="0" w:after="0" w:line="240" w:lineRule="auto"/>
              <w:jc w:val="center"/>
              <w:rPr>
                <w:ins w:id="74609" w:author="pete jones" w:date="2022-01-11T16:42:00Z"/>
                <w:rFonts w:ascii="Calibri" w:hAnsi="Calibri" w:cs="Calibri"/>
                <w:color w:val="000000"/>
                <w:sz w:val="22"/>
                <w:szCs w:val="22"/>
              </w:rPr>
            </w:pPr>
            <w:ins w:id="74610" w:author="pete jones" w:date="2022-01-11T16:42:00Z">
              <w:r w:rsidRPr="00910219">
                <w:rPr>
                  <w:rFonts w:ascii="Calibri" w:hAnsi="Calibri" w:cs="Calibri"/>
                  <w:color w:val="000000"/>
                  <w:sz w:val="22"/>
                  <w:szCs w:val="22"/>
                </w:rPr>
                <w:t>6%</w:t>
              </w:r>
            </w:ins>
          </w:p>
        </w:tc>
        <w:tc>
          <w:tcPr>
            <w:tcW w:w="390"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23C5E27" w14:textId="77777777" w:rsidR="00910219" w:rsidRPr="00910219" w:rsidRDefault="00910219" w:rsidP="00910219">
            <w:pPr>
              <w:spacing w:before="0" w:after="0" w:line="240" w:lineRule="auto"/>
              <w:jc w:val="center"/>
              <w:rPr>
                <w:ins w:id="74611" w:author="pete jones" w:date="2022-01-11T16:42:00Z"/>
                <w:rFonts w:ascii="Calibri" w:hAnsi="Calibri" w:cs="Calibri"/>
                <w:color w:val="000000"/>
                <w:sz w:val="22"/>
                <w:szCs w:val="22"/>
              </w:rPr>
            </w:pPr>
            <w:ins w:id="74612" w:author="pete jones" w:date="2022-01-11T16:42:00Z">
              <w:r w:rsidRPr="00910219">
                <w:rPr>
                  <w:rFonts w:ascii="Calibri" w:hAnsi="Calibri" w:cs="Calibri"/>
                  <w:color w:val="000000"/>
                  <w:sz w:val="22"/>
                  <w:szCs w:val="22"/>
                </w:rPr>
                <w:t>19%</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0F4EC04" w14:textId="77777777" w:rsidR="00910219" w:rsidRPr="00910219" w:rsidRDefault="00910219" w:rsidP="00910219">
            <w:pPr>
              <w:spacing w:before="0" w:after="0" w:line="240" w:lineRule="auto"/>
              <w:jc w:val="center"/>
              <w:rPr>
                <w:ins w:id="74613" w:author="pete jones" w:date="2022-01-11T16:42:00Z"/>
                <w:rFonts w:ascii="Calibri" w:hAnsi="Calibri" w:cs="Calibri"/>
                <w:color w:val="000000"/>
                <w:sz w:val="22"/>
                <w:szCs w:val="22"/>
              </w:rPr>
            </w:pPr>
            <w:ins w:id="74614" w:author="pete jones" w:date="2022-01-11T16:42:00Z">
              <w:r w:rsidRPr="00910219">
                <w:rPr>
                  <w:rFonts w:ascii="Calibri" w:hAnsi="Calibri" w:cs="Calibri"/>
                  <w:color w:val="000000"/>
                  <w:sz w:val="22"/>
                  <w:szCs w:val="22"/>
                </w:rPr>
                <w:t>9%</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F0F1405" w14:textId="7A484C00" w:rsidR="00910219" w:rsidRPr="00910219" w:rsidRDefault="00910219" w:rsidP="00910219">
            <w:pPr>
              <w:spacing w:before="0" w:after="0" w:line="240" w:lineRule="auto"/>
              <w:jc w:val="center"/>
              <w:rPr>
                <w:ins w:id="74615" w:author="pete jones" w:date="2022-01-11T16:42:00Z"/>
                <w:rFonts w:ascii="Calibri" w:hAnsi="Calibri" w:cs="Calibri"/>
                <w:color w:val="000000"/>
                <w:sz w:val="22"/>
                <w:szCs w:val="22"/>
              </w:rPr>
            </w:pPr>
            <w:ins w:id="74616" w:author="pete jones" w:date="2022-01-11T16:42:00Z">
              <w:r w:rsidRPr="00910219">
                <w:rPr>
                  <w:rFonts w:ascii="Calibri" w:hAnsi="Calibri" w:cs="Calibri"/>
                  <w:color w:val="000000"/>
                  <w:sz w:val="22"/>
                  <w:szCs w:val="22"/>
                </w:rPr>
                <w:t>4</w:t>
              </w:r>
              <w:r>
                <w:rPr>
                  <w:rFonts w:ascii="Calibri" w:hAnsi="Calibri" w:cs="Calibri"/>
                  <w:color w:val="000000"/>
                  <w:sz w:val="22"/>
                  <w:szCs w:val="22"/>
                </w:rPr>
                <w:t>0</w:t>
              </w:r>
              <w:r w:rsidRPr="00910219">
                <w:rPr>
                  <w:rFonts w:ascii="Calibri" w:hAnsi="Calibri" w:cs="Calibri"/>
                  <w:color w:val="000000"/>
                  <w:sz w:val="22"/>
                  <w:szCs w:val="22"/>
                </w:rPr>
                <w:t>%</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07FD0FF" w14:textId="745CA0AC" w:rsidR="00910219" w:rsidRPr="00910219" w:rsidRDefault="00910219" w:rsidP="00910219">
            <w:pPr>
              <w:spacing w:before="0" w:after="0" w:line="240" w:lineRule="auto"/>
              <w:jc w:val="center"/>
              <w:rPr>
                <w:ins w:id="74617" w:author="pete jones" w:date="2022-01-11T16:42:00Z"/>
                <w:rFonts w:ascii="Calibri" w:hAnsi="Calibri" w:cs="Calibri"/>
                <w:color w:val="000000"/>
                <w:sz w:val="22"/>
                <w:szCs w:val="22"/>
              </w:rPr>
            </w:pPr>
            <w:ins w:id="74618" w:author="pete jones" w:date="2022-01-11T16:42:00Z">
              <w:r w:rsidRPr="00910219">
                <w:rPr>
                  <w:rFonts w:ascii="Calibri" w:hAnsi="Calibri" w:cs="Calibri"/>
                  <w:color w:val="000000"/>
                  <w:sz w:val="22"/>
                  <w:szCs w:val="22"/>
                </w:rPr>
                <w:t>6</w:t>
              </w:r>
              <w:r>
                <w:rPr>
                  <w:rFonts w:ascii="Calibri" w:hAnsi="Calibri" w:cs="Calibri"/>
                  <w:color w:val="000000"/>
                  <w:sz w:val="22"/>
                  <w:szCs w:val="22"/>
                </w:rPr>
                <w:t>0</w:t>
              </w:r>
              <w:r w:rsidRPr="00910219">
                <w:rPr>
                  <w:rFonts w:ascii="Calibri" w:hAnsi="Calibri" w:cs="Calibri"/>
                  <w:color w:val="000000"/>
                  <w:sz w:val="22"/>
                  <w:szCs w:val="22"/>
                </w:rPr>
                <w:t>%</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2817D8F" w14:textId="77777777" w:rsidR="00910219" w:rsidRPr="00910219" w:rsidRDefault="00910219" w:rsidP="00910219">
            <w:pPr>
              <w:spacing w:before="0" w:after="0" w:line="240" w:lineRule="auto"/>
              <w:jc w:val="center"/>
              <w:rPr>
                <w:ins w:id="74619" w:author="pete jones" w:date="2022-01-11T16:42:00Z"/>
                <w:rFonts w:ascii="Calibri" w:hAnsi="Calibri" w:cs="Calibri"/>
                <w:color w:val="000000"/>
                <w:sz w:val="22"/>
                <w:szCs w:val="22"/>
              </w:rPr>
            </w:pPr>
            <w:ins w:id="74620" w:author="pete jones" w:date="2022-01-11T16:42:00Z">
              <w:r w:rsidRPr="00910219">
                <w:rPr>
                  <w:rFonts w:ascii="Calibri" w:hAnsi="Calibri" w:cs="Calibri"/>
                  <w:color w:val="000000"/>
                  <w:sz w:val="22"/>
                  <w:szCs w:val="22"/>
                </w:rPr>
                <w:t>28%</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CBAB643" w14:textId="77777777" w:rsidR="00910219" w:rsidRPr="00910219" w:rsidRDefault="00910219" w:rsidP="00910219">
            <w:pPr>
              <w:spacing w:before="0" w:after="0" w:line="240" w:lineRule="auto"/>
              <w:jc w:val="center"/>
              <w:rPr>
                <w:ins w:id="74621" w:author="pete jones" w:date="2022-01-11T16:42:00Z"/>
                <w:rFonts w:ascii="Calibri" w:hAnsi="Calibri" w:cs="Calibri"/>
                <w:color w:val="000000"/>
                <w:sz w:val="22"/>
                <w:szCs w:val="22"/>
              </w:rPr>
            </w:pPr>
            <w:ins w:id="74622" w:author="pete jones" w:date="2022-01-11T16:42:00Z">
              <w:r w:rsidRPr="00910219">
                <w:rPr>
                  <w:rFonts w:ascii="Calibri" w:hAnsi="Calibri" w:cs="Calibri"/>
                  <w:color w:val="000000"/>
                  <w:sz w:val="22"/>
                  <w:szCs w:val="22"/>
                </w:rPr>
                <w:t>5%</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1EEDD9D" w14:textId="77777777" w:rsidR="00910219" w:rsidRPr="00910219" w:rsidRDefault="00910219" w:rsidP="00910219">
            <w:pPr>
              <w:spacing w:before="0" w:after="0" w:line="240" w:lineRule="auto"/>
              <w:jc w:val="center"/>
              <w:rPr>
                <w:ins w:id="74623" w:author="pete jones" w:date="2022-01-11T16:42:00Z"/>
                <w:rFonts w:ascii="Calibri" w:hAnsi="Calibri" w:cs="Calibri"/>
                <w:color w:val="000000"/>
                <w:sz w:val="22"/>
                <w:szCs w:val="22"/>
              </w:rPr>
            </w:pPr>
            <w:ins w:id="74624" w:author="pete jones" w:date="2022-01-11T16:42:00Z">
              <w:r w:rsidRPr="00910219">
                <w:rPr>
                  <w:rFonts w:ascii="Calibri" w:hAnsi="Calibri" w:cs="Calibri"/>
                  <w:color w:val="000000"/>
                  <w:sz w:val="22"/>
                  <w:szCs w:val="22"/>
                </w:rPr>
                <w:t>67%</w:t>
              </w:r>
            </w:ins>
          </w:p>
        </w:tc>
      </w:tr>
      <w:tr w:rsidR="00910219" w:rsidRPr="00910219" w14:paraId="0A29398E" w14:textId="77777777" w:rsidTr="00910219">
        <w:trPr>
          <w:trHeight w:val="315"/>
          <w:ins w:id="74625" w:author="pete jones" w:date="2022-01-11T16:42:00Z"/>
        </w:trPr>
        <w:tc>
          <w:tcPr>
            <w:tcW w:w="400" w:type="dxa"/>
            <w:tcBorders>
              <w:top w:val="nil"/>
              <w:left w:val="nil"/>
              <w:bottom w:val="nil"/>
              <w:right w:val="nil"/>
            </w:tcBorders>
            <w:shd w:val="clear" w:color="auto" w:fill="auto"/>
            <w:noWrap/>
            <w:vAlign w:val="center"/>
            <w:hideMark/>
          </w:tcPr>
          <w:p w14:paraId="5F315E59" w14:textId="77777777" w:rsidR="00910219" w:rsidRPr="00910219" w:rsidRDefault="00910219" w:rsidP="00910219">
            <w:pPr>
              <w:spacing w:before="0" w:after="0" w:line="240" w:lineRule="auto"/>
              <w:jc w:val="center"/>
              <w:rPr>
                <w:ins w:id="74626" w:author="pete jones" w:date="2022-01-11T16:42:00Z"/>
                <w:rFonts w:ascii="Calibri" w:hAnsi="Calibri" w:cs="Calibri"/>
                <w:color w:val="FFFFFF"/>
                <w:sz w:val="22"/>
                <w:szCs w:val="22"/>
              </w:rPr>
            </w:pPr>
            <w:ins w:id="74627" w:author="pete jones" w:date="2022-01-11T16:42:00Z">
              <w:r w:rsidRPr="00910219">
                <w:rPr>
                  <w:rFonts w:ascii="Calibri" w:hAnsi="Calibri" w:cs="Calibri"/>
                  <w:color w:val="FFFFFF"/>
                  <w:sz w:val="22"/>
                  <w:szCs w:val="22"/>
                </w:rPr>
                <w:t>4</w:t>
              </w:r>
            </w:ins>
          </w:p>
        </w:tc>
        <w:tc>
          <w:tcPr>
            <w:tcW w:w="6313" w:type="dxa"/>
            <w:tcBorders>
              <w:top w:val="nil"/>
              <w:left w:val="single" w:sz="8" w:space="0" w:color="auto"/>
              <w:bottom w:val="single" w:sz="4" w:space="0" w:color="auto"/>
              <w:right w:val="single" w:sz="8" w:space="0" w:color="auto"/>
            </w:tcBorders>
            <w:shd w:val="clear" w:color="auto" w:fill="auto"/>
            <w:noWrap/>
            <w:vAlign w:val="bottom"/>
            <w:hideMark/>
          </w:tcPr>
          <w:p w14:paraId="03FD538D" w14:textId="77777777" w:rsidR="00910219" w:rsidRPr="00910219" w:rsidRDefault="00910219" w:rsidP="00910219">
            <w:pPr>
              <w:spacing w:before="0" w:after="0" w:line="240" w:lineRule="auto"/>
              <w:jc w:val="right"/>
              <w:rPr>
                <w:ins w:id="74628" w:author="pete jones" w:date="2022-01-11T16:42:00Z"/>
                <w:rFonts w:ascii="Calibri" w:hAnsi="Calibri" w:cs="Calibri"/>
                <w:sz w:val="22"/>
                <w:szCs w:val="22"/>
              </w:rPr>
            </w:pPr>
            <w:ins w:id="74629" w:author="pete jones" w:date="2022-01-11T16:42:00Z">
              <w:r w:rsidRPr="00910219">
                <w:rPr>
                  <w:rFonts w:ascii="Calibri" w:hAnsi="Calibri" w:cs="Calibri"/>
                  <w:sz w:val="22"/>
                  <w:szCs w:val="22"/>
                </w:rPr>
                <w:t>Technology</w:t>
              </w:r>
            </w:ins>
          </w:p>
        </w:tc>
        <w:tc>
          <w:tcPr>
            <w:tcW w:w="397" w:type="dxa"/>
            <w:tcBorders>
              <w:top w:val="nil"/>
              <w:left w:val="nil"/>
              <w:bottom w:val="single" w:sz="4" w:space="0" w:color="auto"/>
              <w:right w:val="single" w:sz="8" w:space="0" w:color="auto"/>
            </w:tcBorders>
            <w:shd w:val="clear" w:color="auto" w:fill="auto"/>
            <w:noWrap/>
            <w:vAlign w:val="bottom"/>
            <w:hideMark/>
          </w:tcPr>
          <w:p w14:paraId="287B0C2F" w14:textId="77777777" w:rsidR="00910219" w:rsidRPr="00910219" w:rsidRDefault="00910219" w:rsidP="00910219">
            <w:pPr>
              <w:spacing w:before="0" w:after="0" w:line="240" w:lineRule="auto"/>
              <w:jc w:val="center"/>
              <w:rPr>
                <w:ins w:id="74630" w:author="pete jones" w:date="2022-01-11T16:42:00Z"/>
                <w:rFonts w:ascii="Calibri" w:hAnsi="Calibri" w:cs="Calibri"/>
                <w:sz w:val="22"/>
                <w:szCs w:val="22"/>
              </w:rPr>
            </w:pPr>
            <w:ins w:id="74631" w:author="pete jones" w:date="2022-01-11T16:42:00Z">
              <w:r w:rsidRPr="00910219">
                <w:rPr>
                  <w:rFonts w:ascii="Calibri" w:hAnsi="Calibri" w:cs="Calibri"/>
                  <w:sz w:val="22"/>
                  <w:szCs w:val="22"/>
                </w:rPr>
                <w:t>7</w:t>
              </w:r>
            </w:ins>
          </w:p>
        </w:tc>
        <w:tc>
          <w:tcPr>
            <w:tcW w:w="461" w:type="dxa"/>
            <w:tcBorders>
              <w:top w:val="nil"/>
              <w:left w:val="nil"/>
              <w:bottom w:val="nil"/>
              <w:right w:val="nil"/>
            </w:tcBorders>
            <w:shd w:val="clear" w:color="auto" w:fill="auto"/>
            <w:noWrap/>
            <w:vAlign w:val="bottom"/>
            <w:hideMark/>
          </w:tcPr>
          <w:p w14:paraId="138F3740" w14:textId="77777777" w:rsidR="00910219" w:rsidRPr="00910219" w:rsidRDefault="00910219" w:rsidP="00910219">
            <w:pPr>
              <w:spacing w:before="0" w:after="0" w:line="240" w:lineRule="auto"/>
              <w:jc w:val="center"/>
              <w:rPr>
                <w:ins w:id="74632" w:author="pete jones" w:date="2022-01-11T16:42:00Z"/>
                <w:rFonts w:ascii="Calibri" w:hAnsi="Calibri" w:cs="Calibri"/>
                <w:color w:val="FFFFFF"/>
                <w:sz w:val="22"/>
                <w:szCs w:val="22"/>
              </w:rPr>
            </w:pPr>
            <w:ins w:id="74633" w:author="pete jones" w:date="2022-01-11T16:42:00Z">
              <w:r w:rsidRPr="00910219">
                <w:rPr>
                  <w:rFonts w:ascii="Calibri" w:hAnsi="Calibri" w:cs="Calibri"/>
                  <w:color w:val="FFFFFF"/>
                  <w:sz w:val="22"/>
                  <w:szCs w:val="22"/>
                </w:rPr>
                <w:t>12</w:t>
              </w:r>
            </w:ins>
          </w:p>
        </w:tc>
        <w:tc>
          <w:tcPr>
            <w:tcW w:w="461" w:type="dxa"/>
            <w:vMerge/>
            <w:tcBorders>
              <w:top w:val="single" w:sz="8" w:space="0" w:color="auto"/>
              <w:left w:val="single" w:sz="8" w:space="0" w:color="auto"/>
              <w:bottom w:val="single" w:sz="8" w:space="0" w:color="000000"/>
              <w:right w:val="single" w:sz="4" w:space="0" w:color="auto"/>
            </w:tcBorders>
            <w:vAlign w:val="center"/>
            <w:hideMark/>
          </w:tcPr>
          <w:p w14:paraId="7847535C" w14:textId="77777777" w:rsidR="00910219" w:rsidRPr="00910219" w:rsidRDefault="00910219" w:rsidP="00910219">
            <w:pPr>
              <w:spacing w:before="0" w:after="0" w:line="240" w:lineRule="auto"/>
              <w:jc w:val="left"/>
              <w:rPr>
                <w:ins w:id="74634" w:author="pete jones" w:date="2022-01-11T16:42:00Z"/>
                <w:rFonts w:ascii="Calibri" w:hAnsi="Calibri" w:cs="Calibri"/>
                <w:color w:val="000000"/>
                <w:sz w:val="22"/>
                <w:szCs w:val="22"/>
              </w:rPr>
            </w:pPr>
          </w:p>
        </w:tc>
        <w:tc>
          <w:tcPr>
            <w:tcW w:w="461" w:type="dxa"/>
            <w:vMerge/>
            <w:tcBorders>
              <w:top w:val="single" w:sz="8" w:space="0" w:color="auto"/>
              <w:left w:val="single" w:sz="4" w:space="0" w:color="auto"/>
              <w:bottom w:val="single" w:sz="8" w:space="0" w:color="000000"/>
              <w:right w:val="single" w:sz="4" w:space="0" w:color="auto"/>
            </w:tcBorders>
            <w:vAlign w:val="center"/>
            <w:hideMark/>
          </w:tcPr>
          <w:p w14:paraId="6355EAB4" w14:textId="77777777" w:rsidR="00910219" w:rsidRPr="00910219" w:rsidRDefault="00910219" w:rsidP="00910219">
            <w:pPr>
              <w:spacing w:before="0" w:after="0" w:line="240" w:lineRule="auto"/>
              <w:jc w:val="left"/>
              <w:rPr>
                <w:ins w:id="74635" w:author="pete jones" w:date="2022-01-11T16:42:00Z"/>
                <w:rFonts w:ascii="Calibri" w:hAnsi="Calibri" w:cs="Calibri"/>
                <w:color w:val="000000"/>
                <w:sz w:val="22"/>
                <w:szCs w:val="22"/>
              </w:rPr>
            </w:pPr>
          </w:p>
        </w:tc>
        <w:tc>
          <w:tcPr>
            <w:tcW w:w="390" w:type="dxa"/>
            <w:vMerge/>
            <w:tcBorders>
              <w:top w:val="single" w:sz="8" w:space="0" w:color="auto"/>
              <w:left w:val="single" w:sz="4" w:space="0" w:color="auto"/>
              <w:bottom w:val="single" w:sz="8" w:space="0" w:color="000000"/>
              <w:right w:val="single" w:sz="4" w:space="0" w:color="auto"/>
            </w:tcBorders>
            <w:vAlign w:val="center"/>
            <w:hideMark/>
          </w:tcPr>
          <w:p w14:paraId="7219E603" w14:textId="77777777" w:rsidR="00910219" w:rsidRPr="00910219" w:rsidRDefault="00910219" w:rsidP="00910219">
            <w:pPr>
              <w:spacing w:before="0" w:after="0" w:line="240" w:lineRule="auto"/>
              <w:jc w:val="left"/>
              <w:rPr>
                <w:ins w:id="74636" w:author="pete jones" w:date="2022-01-11T16:42:00Z"/>
                <w:rFonts w:ascii="Calibri" w:hAnsi="Calibri" w:cs="Calibri"/>
                <w:color w:val="000000"/>
                <w:sz w:val="22"/>
                <w:szCs w:val="22"/>
              </w:rPr>
            </w:pPr>
          </w:p>
        </w:tc>
        <w:tc>
          <w:tcPr>
            <w:tcW w:w="390" w:type="dxa"/>
            <w:vMerge/>
            <w:tcBorders>
              <w:top w:val="single" w:sz="8" w:space="0" w:color="auto"/>
              <w:left w:val="single" w:sz="4" w:space="0" w:color="auto"/>
              <w:bottom w:val="single" w:sz="8" w:space="0" w:color="000000"/>
              <w:right w:val="single" w:sz="4" w:space="0" w:color="auto"/>
            </w:tcBorders>
            <w:vAlign w:val="center"/>
            <w:hideMark/>
          </w:tcPr>
          <w:p w14:paraId="6699ED22" w14:textId="77777777" w:rsidR="00910219" w:rsidRPr="00910219" w:rsidRDefault="00910219" w:rsidP="00910219">
            <w:pPr>
              <w:spacing w:before="0" w:after="0" w:line="240" w:lineRule="auto"/>
              <w:jc w:val="left"/>
              <w:rPr>
                <w:ins w:id="74637" w:author="pete jones" w:date="2022-01-11T16:4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A2B2EDB" w14:textId="77777777" w:rsidR="00910219" w:rsidRPr="00910219" w:rsidRDefault="00910219" w:rsidP="00910219">
            <w:pPr>
              <w:spacing w:before="0" w:after="0" w:line="240" w:lineRule="auto"/>
              <w:jc w:val="left"/>
              <w:rPr>
                <w:ins w:id="74638" w:author="pete jones" w:date="2022-01-11T16:4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5B16AEA" w14:textId="77777777" w:rsidR="00910219" w:rsidRPr="00910219" w:rsidRDefault="00910219" w:rsidP="00910219">
            <w:pPr>
              <w:spacing w:before="0" w:after="0" w:line="240" w:lineRule="auto"/>
              <w:jc w:val="left"/>
              <w:rPr>
                <w:ins w:id="74639" w:author="pete jones" w:date="2022-01-11T16:4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25F674E" w14:textId="77777777" w:rsidR="00910219" w:rsidRPr="00910219" w:rsidRDefault="00910219" w:rsidP="00910219">
            <w:pPr>
              <w:spacing w:before="0" w:after="0" w:line="240" w:lineRule="auto"/>
              <w:jc w:val="left"/>
              <w:rPr>
                <w:ins w:id="74640" w:author="pete jones" w:date="2022-01-11T16:4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10ADC13" w14:textId="77777777" w:rsidR="00910219" w:rsidRPr="00910219" w:rsidRDefault="00910219" w:rsidP="00910219">
            <w:pPr>
              <w:spacing w:before="0" w:after="0" w:line="240" w:lineRule="auto"/>
              <w:jc w:val="left"/>
              <w:rPr>
                <w:ins w:id="74641" w:author="pete jones" w:date="2022-01-11T16:4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8A99C58" w14:textId="77777777" w:rsidR="00910219" w:rsidRPr="00910219" w:rsidRDefault="00910219" w:rsidP="00910219">
            <w:pPr>
              <w:spacing w:before="0" w:after="0" w:line="240" w:lineRule="auto"/>
              <w:jc w:val="left"/>
              <w:rPr>
                <w:ins w:id="74642" w:author="pete jones" w:date="2022-01-11T16:42: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7DDFB4D5" w14:textId="77777777" w:rsidR="00910219" w:rsidRPr="00910219" w:rsidRDefault="00910219" w:rsidP="00910219">
            <w:pPr>
              <w:spacing w:before="0" w:after="0" w:line="240" w:lineRule="auto"/>
              <w:jc w:val="left"/>
              <w:rPr>
                <w:ins w:id="74643" w:author="pete jones" w:date="2022-01-11T16:42:00Z"/>
                <w:rFonts w:ascii="Calibri" w:hAnsi="Calibri" w:cs="Calibri"/>
                <w:color w:val="000000"/>
                <w:sz w:val="22"/>
                <w:szCs w:val="22"/>
              </w:rPr>
            </w:pPr>
          </w:p>
        </w:tc>
      </w:tr>
      <w:tr w:rsidR="00910219" w:rsidRPr="00910219" w14:paraId="7064C2D5" w14:textId="77777777" w:rsidTr="00910219">
        <w:trPr>
          <w:trHeight w:val="315"/>
          <w:ins w:id="74644" w:author="pete jones" w:date="2022-01-11T16:42:00Z"/>
        </w:trPr>
        <w:tc>
          <w:tcPr>
            <w:tcW w:w="400" w:type="dxa"/>
            <w:tcBorders>
              <w:top w:val="nil"/>
              <w:left w:val="nil"/>
              <w:bottom w:val="nil"/>
              <w:right w:val="nil"/>
            </w:tcBorders>
            <w:shd w:val="clear" w:color="auto" w:fill="auto"/>
            <w:noWrap/>
            <w:vAlign w:val="center"/>
            <w:hideMark/>
          </w:tcPr>
          <w:p w14:paraId="6A91BEE5" w14:textId="77777777" w:rsidR="00910219" w:rsidRPr="00910219" w:rsidRDefault="00910219" w:rsidP="00910219">
            <w:pPr>
              <w:spacing w:before="0" w:after="0" w:line="240" w:lineRule="auto"/>
              <w:jc w:val="center"/>
              <w:rPr>
                <w:ins w:id="74645" w:author="pete jones" w:date="2022-01-11T16:42:00Z"/>
                <w:rFonts w:ascii="Calibri" w:hAnsi="Calibri" w:cs="Calibri"/>
                <w:color w:val="FFFFFF"/>
                <w:sz w:val="22"/>
                <w:szCs w:val="22"/>
              </w:rPr>
            </w:pPr>
          </w:p>
        </w:tc>
        <w:tc>
          <w:tcPr>
            <w:tcW w:w="6313" w:type="dxa"/>
            <w:tcBorders>
              <w:top w:val="nil"/>
              <w:left w:val="single" w:sz="8" w:space="0" w:color="auto"/>
              <w:bottom w:val="single" w:sz="8" w:space="0" w:color="auto"/>
              <w:right w:val="single" w:sz="8" w:space="0" w:color="auto"/>
            </w:tcBorders>
            <w:shd w:val="clear" w:color="auto" w:fill="auto"/>
            <w:noWrap/>
            <w:vAlign w:val="bottom"/>
            <w:hideMark/>
          </w:tcPr>
          <w:p w14:paraId="74554DE0" w14:textId="77777777" w:rsidR="00910219" w:rsidRPr="00910219" w:rsidRDefault="00910219" w:rsidP="00910219">
            <w:pPr>
              <w:spacing w:before="0" w:after="0" w:line="240" w:lineRule="auto"/>
              <w:jc w:val="right"/>
              <w:rPr>
                <w:ins w:id="74646" w:author="pete jones" w:date="2022-01-11T16:42:00Z"/>
                <w:rFonts w:ascii="Calibri" w:hAnsi="Calibri" w:cs="Calibri"/>
                <w:sz w:val="22"/>
                <w:szCs w:val="22"/>
              </w:rPr>
            </w:pPr>
            <w:ins w:id="74647" w:author="pete jones" w:date="2022-01-11T16:42:00Z">
              <w:r w:rsidRPr="00910219">
                <w:rPr>
                  <w:rFonts w:ascii="Calibri" w:hAnsi="Calibri" w:cs="Calibri"/>
                  <w:sz w:val="22"/>
                  <w:szCs w:val="22"/>
                </w:rPr>
                <w:t>Other</w:t>
              </w:r>
            </w:ins>
          </w:p>
        </w:tc>
        <w:tc>
          <w:tcPr>
            <w:tcW w:w="397" w:type="dxa"/>
            <w:tcBorders>
              <w:top w:val="nil"/>
              <w:left w:val="nil"/>
              <w:bottom w:val="single" w:sz="8" w:space="0" w:color="auto"/>
              <w:right w:val="single" w:sz="8" w:space="0" w:color="auto"/>
            </w:tcBorders>
            <w:shd w:val="clear" w:color="auto" w:fill="auto"/>
            <w:noWrap/>
            <w:vAlign w:val="bottom"/>
            <w:hideMark/>
          </w:tcPr>
          <w:p w14:paraId="07997FCB" w14:textId="77777777" w:rsidR="00910219" w:rsidRPr="00910219" w:rsidRDefault="00910219" w:rsidP="00910219">
            <w:pPr>
              <w:spacing w:before="0" w:after="0" w:line="240" w:lineRule="auto"/>
              <w:jc w:val="center"/>
              <w:rPr>
                <w:ins w:id="74648" w:author="pete jones" w:date="2022-01-11T16:42:00Z"/>
                <w:rFonts w:ascii="Calibri" w:hAnsi="Calibri" w:cs="Calibri"/>
                <w:sz w:val="22"/>
                <w:szCs w:val="22"/>
              </w:rPr>
            </w:pPr>
            <w:ins w:id="74649" w:author="pete jones" w:date="2022-01-11T16:42:00Z">
              <w:r w:rsidRPr="00910219">
                <w:rPr>
                  <w:rFonts w:ascii="Calibri" w:hAnsi="Calibri" w:cs="Calibri"/>
                  <w:sz w:val="22"/>
                  <w:szCs w:val="22"/>
                </w:rPr>
                <w:t>4</w:t>
              </w:r>
            </w:ins>
          </w:p>
        </w:tc>
        <w:tc>
          <w:tcPr>
            <w:tcW w:w="461" w:type="dxa"/>
            <w:tcBorders>
              <w:top w:val="nil"/>
              <w:left w:val="nil"/>
              <w:bottom w:val="nil"/>
              <w:right w:val="nil"/>
            </w:tcBorders>
            <w:shd w:val="clear" w:color="auto" w:fill="auto"/>
            <w:noWrap/>
            <w:vAlign w:val="bottom"/>
            <w:hideMark/>
          </w:tcPr>
          <w:p w14:paraId="26C83423" w14:textId="77777777" w:rsidR="00910219" w:rsidRPr="00910219" w:rsidRDefault="00910219" w:rsidP="00910219">
            <w:pPr>
              <w:spacing w:before="0" w:after="0" w:line="240" w:lineRule="auto"/>
              <w:jc w:val="center"/>
              <w:rPr>
                <w:ins w:id="74650" w:author="pete jones" w:date="2022-01-11T16:42:00Z"/>
                <w:rFonts w:ascii="Calibri" w:hAnsi="Calibri" w:cs="Calibri"/>
                <w:sz w:val="22"/>
                <w:szCs w:val="22"/>
              </w:rPr>
            </w:pPr>
          </w:p>
        </w:tc>
        <w:tc>
          <w:tcPr>
            <w:tcW w:w="461" w:type="dxa"/>
            <w:tcBorders>
              <w:top w:val="nil"/>
              <w:left w:val="nil"/>
              <w:bottom w:val="nil"/>
              <w:right w:val="nil"/>
            </w:tcBorders>
            <w:shd w:val="clear" w:color="auto" w:fill="auto"/>
            <w:noWrap/>
            <w:vAlign w:val="center"/>
            <w:hideMark/>
          </w:tcPr>
          <w:p w14:paraId="6984EEB1" w14:textId="77777777" w:rsidR="00910219" w:rsidRPr="00910219" w:rsidRDefault="00910219" w:rsidP="00910219">
            <w:pPr>
              <w:spacing w:before="0" w:after="0" w:line="240" w:lineRule="auto"/>
              <w:jc w:val="right"/>
              <w:rPr>
                <w:ins w:id="74651" w:author="pete jones" w:date="2022-01-11T16:42:00Z"/>
                <w:rFonts w:ascii="Calibri" w:hAnsi="Calibri" w:cs="Calibri"/>
                <w:color w:val="FFFFFF"/>
                <w:sz w:val="22"/>
                <w:szCs w:val="22"/>
              </w:rPr>
            </w:pPr>
            <w:ins w:id="74652" w:author="pete jones" w:date="2022-01-11T16:42:00Z">
              <w:r w:rsidRPr="00910219">
                <w:rPr>
                  <w:rFonts w:ascii="Calibri" w:hAnsi="Calibri" w:cs="Calibri"/>
                  <w:color w:val="FFFFFF"/>
                  <w:sz w:val="22"/>
                  <w:szCs w:val="22"/>
                </w:rPr>
                <w:t>14</w:t>
              </w:r>
            </w:ins>
          </w:p>
        </w:tc>
        <w:tc>
          <w:tcPr>
            <w:tcW w:w="461" w:type="dxa"/>
            <w:tcBorders>
              <w:top w:val="nil"/>
              <w:left w:val="nil"/>
              <w:bottom w:val="nil"/>
              <w:right w:val="nil"/>
            </w:tcBorders>
            <w:shd w:val="clear" w:color="auto" w:fill="auto"/>
            <w:noWrap/>
            <w:vAlign w:val="center"/>
            <w:hideMark/>
          </w:tcPr>
          <w:p w14:paraId="2BC5DD2F" w14:textId="77777777" w:rsidR="00910219" w:rsidRPr="00910219" w:rsidRDefault="00910219" w:rsidP="00910219">
            <w:pPr>
              <w:spacing w:before="0" w:after="0" w:line="240" w:lineRule="auto"/>
              <w:jc w:val="right"/>
              <w:rPr>
                <w:ins w:id="74653" w:author="pete jones" w:date="2022-01-11T16:42:00Z"/>
                <w:rFonts w:ascii="Calibri" w:hAnsi="Calibri" w:cs="Calibri"/>
                <w:color w:val="FFFFFF"/>
                <w:sz w:val="22"/>
                <w:szCs w:val="22"/>
              </w:rPr>
            </w:pPr>
            <w:ins w:id="74654" w:author="pete jones" w:date="2022-01-11T16:42:00Z">
              <w:r w:rsidRPr="00910219">
                <w:rPr>
                  <w:rFonts w:ascii="Calibri" w:hAnsi="Calibri" w:cs="Calibri"/>
                  <w:color w:val="FFFFFF"/>
                  <w:sz w:val="22"/>
                  <w:szCs w:val="22"/>
                </w:rPr>
                <w:t>15</w:t>
              </w:r>
            </w:ins>
          </w:p>
        </w:tc>
        <w:tc>
          <w:tcPr>
            <w:tcW w:w="390" w:type="dxa"/>
            <w:tcBorders>
              <w:top w:val="nil"/>
              <w:left w:val="nil"/>
              <w:bottom w:val="nil"/>
              <w:right w:val="nil"/>
            </w:tcBorders>
            <w:shd w:val="clear" w:color="auto" w:fill="auto"/>
            <w:noWrap/>
            <w:vAlign w:val="center"/>
            <w:hideMark/>
          </w:tcPr>
          <w:p w14:paraId="60C32897" w14:textId="77777777" w:rsidR="00910219" w:rsidRPr="00910219" w:rsidRDefault="00910219" w:rsidP="00910219">
            <w:pPr>
              <w:spacing w:before="0" w:after="0" w:line="240" w:lineRule="auto"/>
              <w:jc w:val="right"/>
              <w:rPr>
                <w:ins w:id="74655" w:author="pete jones" w:date="2022-01-11T16:42:00Z"/>
                <w:rFonts w:ascii="Calibri" w:hAnsi="Calibri" w:cs="Calibri"/>
                <w:color w:val="FFFFFF"/>
                <w:sz w:val="22"/>
                <w:szCs w:val="22"/>
              </w:rPr>
            </w:pPr>
            <w:ins w:id="74656" w:author="pete jones" w:date="2022-01-11T16:42:00Z">
              <w:r w:rsidRPr="00910219">
                <w:rPr>
                  <w:rFonts w:ascii="Calibri" w:hAnsi="Calibri" w:cs="Calibri"/>
                  <w:color w:val="FFFFFF"/>
                  <w:sz w:val="22"/>
                  <w:szCs w:val="22"/>
                </w:rPr>
                <w:t>16</w:t>
              </w:r>
            </w:ins>
          </w:p>
        </w:tc>
        <w:tc>
          <w:tcPr>
            <w:tcW w:w="390" w:type="dxa"/>
            <w:tcBorders>
              <w:top w:val="nil"/>
              <w:left w:val="nil"/>
              <w:bottom w:val="nil"/>
              <w:right w:val="nil"/>
            </w:tcBorders>
            <w:shd w:val="clear" w:color="auto" w:fill="auto"/>
            <w:noWrap/>
            <w:vAlign w:val="center"/>
            <w:hideMark/>
          </w:tcPr>
          <w:p w14:paraId="39F924DD" w14:textId="77777777" w:rsidR="00910219" w:rsidRPr="00910219" w:rsidRDefault="00910219" w:rsidP="00910219">
            <w:pPr>
              <w:spacing w:before="0" w:after="0" w:line="240" w:lineRule="auto"/>
              <w:jc w:val="right"/>
              <w:rPr>
                <w:ins w:id="74657" w:author="pete jones" w:date="2022-01-11T16:42:00Z"/>
                <w:rFonts w:ascii="Calibri" w:hAnsi="Calibri" w:cs="Calibri"/>
                <w:color w:val="FFFFFF"/>
                <w:sz w:val="22"/>
                <w:szCs w:val="22"/>
              </w:rPr>
            </w:pPr>
            <w:ins w:id="74658" w:author="pete jones" w:date="2022-01-11T16:42: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2607FD5D" w14:textId="77777777" w:rsidR="00910219" w:rsidRPr="00910219" w:rsidRDefault="00910219" w:rsidP="00910219">
            <w:pPr>
              <w:spacing w:before="0" w:after="0" w:line="240" w:lineRule="auto"/>
              <w:jc w:val="right"/>
              <w:rPr>
                <w:ins w:id="74659" w:author="pete jones" w:date="2022-01-11T16:42:00Z"/>
                <w:rFonts w:ascii="Calibri" w:hAnsi="Calibri" w:cs="Calibri"/>
                <w:color w:val="FFFFFF"/>
                <w:sz w:val="22"/>
                <w:szCs w:val="22"/>
              </w:rPr>
            </w:pPr>
            <w:ins w:id="74660" w:author="pete jones" w:date="2022-01-11T16:42: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1B8FB2C7" w14:textId="77777777" w:rsidR="00910219" w:rsidRPr="00910219" w:rsidRDefault="00910219" w:rsidP="00910219">
            <w:pPr>
              <w:spacing w:before="0" w:after="0" w:line="240" w:lineRule="auto"/>
              <w:jc w:val="right"/>
              <w:rPr>
                <w:ins w:id="74661" w:author="pete jones" w:date="2022-01-11T16:42:00Z"/>
                <w:rFonts w:ascii="Calibri" w:hAnsi="Calibri" w:cs="Calibri"/>
                <w:color w:val="FFFFFF"/>
                <w:sz w:val="22"/>
                <w:szCs w:val="22"/>
              </w:rPr>
            </w:pPr>
            <w:ins w:id="74662" w:author="pete jones" w:date="2022-01-11T16:42: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72CA3589" w14:textId="77777777" w:rsidR="00910219" w:rsidRPr="00910219" w:rsidRDefault="00910219" w:rsidP="00910219">
            <w:pPr>
              <w:spacing w:before="0" w:after="0" w:line="240" w:lineRule="auto"/>
              <w:jc w:val="right"/>
              <w:rPr>
                <w:ins w:id="74663" w:author="pete jones" w:date="2022-01-11T16:42:00Z"/>
                <w:rFonts w:ascii="Calibri" w:hAnsi="Calibri" w:cs="Calibri"/>
                <w:color w:val="FFFFFF"/>
                <w:sz w:val="22"/>
                <w:szCs w:val="22"/>
              </w:rPr>
            </w:pPr>
            <w:ins w:id="74664" w:author="pete jones" w:date="2022-01-11T16:42: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5274C048" w14:textId="77777777" w:rsidR="00910219" w:rsidRPr="00910219" w:rsidRDefault="00910219" w:rsidP="00910219">
            <w:pPr>
              <w:spacing w:before="0" w:after="0" w:line="240" w:lineRule="auto"/>
              <w:jc w:val="right"/>
              <w:rPr>
                <w:ins w:id="74665" w:author="pete jones" w:date="2022-01-11T16:42:00Z"/>
                <w:rFonts w:ascii="Calibri" w:hAnsi="Calibri" w:cs="Calibri"/>
                <w:color w:val="FFFFFF"/>
                <w:sz w:val="22"/>
                <w:szCs w:val="22"/>
              </w:rPr>
            </w:pPr>
            <w:ins w:id="74666" w:author="pete jones" w:date="2022-01-11T16:42: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64015934" w14:textId="77777777" w:rsidR="00910219" w:rsidRPr="00910219" w:rsidRDefault="00910219" w:rsidP="00910219">
            <w:pPr>
              <w:spacing w:before="0" w:after="0" w:line="240" w:lineRule="auto"/>
              <w:jc w:val="right"/>
              <w:rPr>
                <w:ins w:id="74667" w:author="pete jones" w:date="2022-01-11T16:42:00Z"/>
                <w:rFonts w:ascii="Calibri" w:hAnsi="Calibri" w:cs="Calibri"/>
                <w:color w:val="FFFFFF"/>
                <w:sz w:val="22"/>
                <w:szCs w:val="22"/>
              </w:rPr>
            </w:pPr>
            <w:ins w:id="74668" w:author="pete jones" w:date="2022-01-11T16:42: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22C811EF" w14:textId="77777777" w:rsidR="00910219" w:rsidRPr="00910219" w:rsidRDefault="00910219" w:rsidP="00910219">
            <w:pPr>
              <w:spacing w:before="0" w:after="0" w:line="240" w:lineRule="auto"/>
              <w:jc w:val="right"/>
              <w:rPr>
                <w:ins w:id="74669" w:author="pete jones" w:date="2022-01-11T16:42:00Z"/>
                <w:rFonts w:ascii="Calibri" w:hAnsi="Calibri" w:cs="Calibri"/>
                <w:color w:val="FFFFFF"/>
                <w:sz w:val="22"/>
                <w:szCs w:val="22"/>
              </w:rPr>
            </w:pPr>
            <w:ins w:id="74670" w:author="pete jones" w:date="2022-01-11T16:42:00Z">
              <w:r w:rsidRPr="00910219">
                <w:rPr>
                  <w:rFonts w:ascii="Calibri" w:hAnsi="Calibri" w:cs="Calibri"/>
                  <w:color w:val="FFFFFF"/>
                  <w:sz w:val="22"/>
                  <w:szCs w:val="22"/>
                </w:rPr>
                <w:t>23</w:t>
              </w:r>
            </w:ins>
          </w:p>
        </w:tc>
      </w:tr>
      <w:tr w:rsidR="00910219" w:rsidRPr="00910219" w14:paraId="716D18EF" w14:textId="77777777" w:rsidTr="00910219">
        <w:trPr>
          <w:trHeight w:val="315"/>
          <w:ins w:id="74671" w:author="pete jones" w:date="2022-01-11T16:42:00Z"/>
        </w:trPr>
        <w:tc>
          <w:tcPr>
            <w:tcW w:w="400" w:type="dxa"/>
            <w:tcBorders>
              <w:top w:val="nil"/>
              <w:left w:val="nil"/>
              <w:bottom w:val="nil"/>
              <w:right w:val="nil"/>
            </w:tcBorders>
            <w:shd w:val="clear" w:color="auto" w:fill="auto"/>
            <w:noWrap/>
            <w:vAlign w:val="center"/>
            <w:hideMark/>
          </w:tcPr>
          <w:p w14:paraId="64934A61" w14:textId="77777777" w:rsidR="00910219" w:rsidRPr="00910219" w:rsidRDefault="00910219" w:rsidP="00910219">
            <w:pPr>
              <w:spacing w:before="0" w:after="0" w:line="240" w:lineRule="auto"/>
              <w:jc w:val="center"/>
              <w:rPr>
                <w:ins w:id="74672" w:author="pete jones" w:date="2022-01-11T16:42:00Z"/>
                <w:rFonts w:ascii="Calibri" w:hAnsi="Calibri" w:cs="Calibri"/>
                <w:color w:val="FFFFFF"/>
                <w:sz w:val="22"/>
                <w:szCs w:val="22"/>
              </w:rPr>
            </w:pPr>
            <w:ins w:id="74673" w:author="pete jones" w:date="2022-01-11T16:42:00Z">
              <w:r w:rsidRPr="00910219">
                <w:rPr>
                  <w:rFonts w:ascii="Calibri" w:hAnsi="Calibri" w:cs="Calibri"/>
                  <w:color w:val="FFFFFF"/>
                  <w:sz w:val="22"/>
                  <w:szCs w:val="22"/>
                </w:rPr>
                <w:t>4</w:t>
              </w:r>
            </w:ins>
          </w:p>
        </w:tc>
        <w:tc>
          <w:tcPr>
            <w:tcW w:w="6313" w:type="dxa"/>
            <w:tcBorders>
              <w:top w:val="nil"/>
              <w:left w:val="single" w:sz="8" w:space="0" w:color="auto"/>
              <w:bottom w:val="single" w:sz="8" w:space="0" w:color="auto"/>
              <w:right w:val="single" w:sz="8" w:space="0" w:color="auto"/>
            </w:tcBorders>
            <w:shd w:val="clear" w:color="auto" w:fill="auto"/>
            <w:noWrap/>
            <w:vAlign w:val="bottom"/>
            <w:hideMark/>
          </w:tcPr>
          <w:p w14:paraId="019965C0" w14:textId="77777777" w:rsidR="00910219" w:rsidRPr="00910219" w:rsidRDefault="00910219" w:rsidP="00910219">
            <w:pPr>
              <w:spacing w:before="0" w:after="0" w:line="240" w:lineRule="auto"/>
              <w:jc w:val="right"/>
              <w:rPr>
                <w:ins w:id="74674" w:author="pete jones" w:date="2022-01-11T16:42:00Z"/>
                <w:rFonts w:ascii="Calibri" w:hAnsi="Calibri" w:cs="Calibri"/>
                <w:color w:val="FFFFFF"/>
                <w:sz w:val="22"/>
                <w:szCs w:val="22"/>
              </w:rPr>
            </w:pPr>
            <w:ins w:id="74675" w:author="pete jones" w:date="2022-01-11T16:42:00Z">
              <w:r w:rsidRPr="00910219">
                <w:rPr>
                  <w:rFonts w:ascii="Calibri" w:hAnsi="Calibri" w:cs="Calibri"/>
                  <w:color w:val="FFFFFF"/>
                  <w:sz w:val="22"/>
                  <w:szCs w:val="22"/>
                </w:rPr>
                <w:t>5</w:t>
              </w:r>
            </w:ins>
          </w:p>
        </w:tc>
        <w:tc>
          <w:tcPr>
            <w:tcW w:w="397" w:type="dxa"/>
            <w:tcBorders>
              <w:top w:val="nil"/>
              <w:left w:val="nil"/>
              <w:bottom w:val="nil"/>
              <w:right w:val="nil"/>
            </w:tcBorders>
            <w:shd w:val="clear" w:color="auto" w:fill="auto"/>
            <w:noWrap/>
            <w:vAlign w:val="bottom"/>
            <w:hideMark/>
          </w:tcPr>
          <w:p w14:paraId="74E1298C" w14:textId="77777777" w:rsidR="00910219" w:rsidRPr="00910219" w:rsidRDefault="00910219" w:rsidP="00910219">
            <w:pPr>
              <w:spacing w:before="0" w:after="0" w:line="240" w:lineRule="auto"/>
              <w:jc w:val="center"/>
              <w:rPr>
                <w:ins w:id="74676" w:author="pete jones" w:date="2022-01-11T16:42:00Z"/>
                <w:rFonts w:ascii="Calibri" w:hAnsi="Calibri" w:cs="Calibri"/>
                <w:color w:val="FFFFFF"/>
                <w:sz w:val="22"/>
                <w:szCs w:val="22"/>
              </w:rPr>
            </w:pPr>
            <w:ins w:id="74677" w:author="pete jones" w:date="2022-01-11T16:42:00Z">
              <w:r w:rsidRPr="00910219">
                <w:rPr>
                  <w:rFonts w:ascii="Calibri" w:hAnsi="Calibri" w:cs="Calibri"/>
                  <w:color w:val="FFFFFF"/>
                  <w:sz w:val="22"/>
                  <w:szCs w:val="22"/>
                </w:rPr>
                <w:t>7</w:t>
              </w:r>
            </w:ins>
          </w:p>
        </w:tc>
        <w:tc>
          <w:tcPr>
            <w:tcW w:w="461" w:type="dxa"/>
            <w:tcBorders>
              <w:top w:val="nil"/>
              <w:left w:val="nil"/>
              <w:bottom w:val="nil"/>
              <w:right w:val="nil"/>
            </w:tcBorders>
            <w:shd w:val="clear" w:color="auto" w:fill="auto"/>
            <w:noWrap/>
            <w:vAlign w:val="bottom"/>
            <w:hideMark/>
          </w:tcPr>
          <w:p w14:paraId="7D03E5E7" w14:textId="77777777" w:rsidR="00910219" w:rsidRPr="00910219" w:rsidRDefault="00910219" w:rsidP="00910219">
            <w:pPr>
              <w:spacing w:before="0" w:after="0" w:line="240" w:lineRule="auto"/>
              <w:jc w:val="center"/>
              <w:rPr>
                <w:ins w:id="74678" w:author="pete jones" w:date="2022-01-11T16:42:00Z"/>
                <w:rFonts w:ascii="Calibri" w:hAnsi="Calibri" w:cs="Calibri"/>
                <w:color w:val="FFFFFF"/>
                <w:sz w:val="22"/>
                <w:szCs w:val="22"/>
              </w:rPr>
            </w:pPr>
            <w:ins w:id="74679" w:author="pete jones" w:date="2022-01-11T16:42:00Z">
              <w:r w:rsidRPr="00910219">
                <w:rPr>
                  <w:rFonts w:ascii="Calibri" w:hAnsi="Calibri" w:cs="Calibri"/>
                  <w:color w:val="FFFFFF"/>
                  <w:sz w:val="22"/>
                  <w:szCs w:val="22"/>
                </w:rPr>
                <w:t>13</w:t>
              </w:r>
            </w:ins>
          </w:p>
        </w:tc>
        <w:tc>
          <w:tcPr>
            <w:tcW w:w="4103"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997D903" w14:textId="77777777" w:rsidR="00910219" w:rsidRPr="00910219" w:rsidRDefault="00910219" w:rsidP="00910219">
            <w:pPr>
              <w:spacing w:before="0" w:after="0" w:line="240" w:lineRule="auto"/>
              <w:jc w:val="center"/>
              <w:rPr>
                <w:ins w:id="74680" w:author="pete jones" w:date="2022-01-11T16:42:00Z"/>
                <w:rFonts w:ascii="Calibri" w:hAnsi="Calibri" w:cs="Calibri"/>
                <w:sz w:val="22"/>
                <w:szCs w:val="22"/>
              </w:rPr>
            </w:pPr>
            <w:ins w:id="74681" w:author="pete jones" w:date="2022-01-11T16:42:00Z">
              <w:r w:rsidRPr="00910219">
                <w:rPr>
                  <w:rFonts w:ascii="Calibri" w:hAnsi="Calibri" w:cs="Calibri"/>
                  <w:sz w:val="22"/>
                  <w:szCs w:val="22"/>
                </w:rPr>
                <w:t>By %</w:t>
              </w:r>
            </w:ins>
          </w:p>
        </w:tc>
      </w:tr>
      <w:tr w:rsidR="00910219" w:rsidRPr="00910219" w14:paraId="7C09BB4A" w14:textId="77777777" w:rsidTr="00910219">
        <w:trPr>
          <w:trHeight w:val="1920"/>
          <w:ins w:id="74682" w:author="pete jones" w:date="2022-01-11T16:42: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016288A8" w14:textId="77777777" w:rsidR="00910219" w:rsidRPr="00910219" w:rsidRDefault="00910219" w:rsidP="00910219">
            <w:pPr>
              <w:spacing w:before="0" w:after="0" w:line="240" w:lineRule="auto"/>
              <w:jc w:val="center"/>
              <w:rPr>
                <w:ins w:id="74683" w:author="pete jones" w:date="2022-01-11T16:42:00Z"/>
                <w:rFonts w:ascii="Calibri" w:hAnsi="Calibri" w:cs="Calibri"/>
                <w:b/>
                <w:bCs/>
                <w:color w:val="000000"/>
                <w:sz w:val="22"/>
                <w:szCs w:val="22"/>
              </w:rPr>
            </w:pPr>
            <w:ins w:id="74684" w:author="pete jones" w:date="2022-01-11T16:42:00Z">
              <w:r w:rsidRPr="00910219">
                <w:rPr>
                  <w:rFonts w:ascii="Calibri" w:hAnsi="Calibri" w:cs="Calibri"/>
                  <w:b/>
                  <w:bCs/>
                  <w:color w:val="000000"/>
                  <w:sz w:val="22"/>
                  <w:szCs w:val="22"/>
                </w:rPr>
                <w:t>Level</w:t>
              </w:r>
            </w:ins>
          </w:p>
        </w:tc>
        <w:tc>
          <w:tcPr>
            <w:tcW w:w="6313" w:type="dxa"/>
            <w:tcBorders>
              <w:top w:val="nil"/>
              <w:left w:val="single" w:sz="8" w:space="0" w:color="auto"/>
              <w:bottom w:val="single" w:sz="8" w:space="0" w:color="auto"/>
              <w:right w:val="single" w:sz="8" w:space="0" w:color="auto"/>
            </w:tcBorders>
            <w:shd w:val="clear" w:color="auto" w:fill="auto"/>
            <w:noWrap/>
            <w:vAlign w:val="center"/>
            <w:hideMark/>
          </w:tcPr>
          <w:p w14:paraId="3C214403" w14:textId="77777777" w:rsidR="00910219" w:rsidRPr="00910219" w:rsidRDefault="00910219" w:rsidP="00910219">
            <w:pPr>
              <w:spacing w:before="0" w:after="0" w:line="240" w:lineRule="auto"/>
              <w:jc w:val="center"/>
              <w:rPr>
                <w:ins w:id="74685" w:author="pete jones" w:date="2022-01-11T16:42:00Z"/>
                <w:rFonts w:ascii="Calibri" w:hAnsi="Calibri" w:cs="Calibri"/>
                <w:b/>
                <w:bCs/>
                <w:color w:val="000000"/>
                <w:sz w:val="22"/>
                <w:szCs w:val="22"/>
              </w:rPr>
            </w:pPr>
            <w:ins w:id="74686" w:author="pete jones" w:date="2022-01-11T16:42:00Z">
              <w:r w:rsidRPr="00910219">
                <w:rPr>
                  <w:rFonts w:ascii="Calibri" w:hAnsi="Calibri" w:cs="Calibri"/>
                  <w:b/>
                  <w:bCs/>
                  <w:color w:val="000000"/>
                  <w:sz w:val="22"/>
                  <w:szCs w:val="22"/>
                </w:rPr>
                <w:t>Modules</w:t>
              </w:r>
            </w:ins>
          </w:p>
        </w:tc>
        <w:tc>
          <w:tcPr>
            <w:tcW w:w="397"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33AFCA8" w14:textId="77777777" w:rsidR="00910219" w:rsidRPr="00910219" w:rsidRDefault="00910219" w:rsidP="00910219">
            <w:pPr>
              <w:spacing w:before="0" w:after="0" w:line="240" w:lineRule="auto"/>
              <w:jc w:val="center"/>
              <w:rPr>
                <w:ins w:id="74687" w:author="pete jones" w:date="2022-01-11T16:42:00Z"/>
                <w:rFonts w:ascii="Calibri" w:hAnsi="Calibri" w:cs="Calibri"/>
                <w:b/>
                <w:bCs/>
                <w:color w:val="000000"/>
                <w:sz w:val="22"/>
                <w:szCs w:val="22"/>
              </w:rPr>
            </w:pPr>
            <w:ins w:id="74688" w:author="pete jones" w:date="2022-01-11T16:42:00Z">
              <w:r w:rsidRPr="00910219">
                <w:rPr>
                  <w:rFonts w:ascii="Calibri" w:hAnsi="Calibri" w:cs="Calibri"/>
                  <w:b/>
                  <w:bCs/>
                  <w:color w:val="000000"/>
                  <w:sz w:val="22"/>
                  <w:szCs w:val="22"/>
                </w:rPr>
                <w:t>TYPE of Module</w:t>
              </w:r>
            </w:ins>
          </w:p>
        </w:tc>
        <w:tc>
          <w:tcPr>
            <w:tcW w:w="461"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8FBAEF7" w14:textId="77777777" w:rsidR="00910219" w:rsidRPr="00910219" w:rsidRDefault="00910219" w:rsidP="00910219">
            <w:pPr>
              <w:spacing w:before="0" w:after="0" w:line="240" w:lineRule="auto"/>
              <w:jc w:val="center"/>
              <w:rPr>
                <w:ins w:id="74689" w:author="pete jones" w:date="2022-01-11T16:42:00Z"/>
                <w:rFonts w:ascii="Calibri" w:hAnsi="Calibri" w:cs="Calibri"/>
                <w:b/>
                <w:bCs/>
                <w:color w:val="000000"/>
                <w:sz w:val="22"/>
                <w:szCs w:val="22"/>
              </w:rPr>
            </w:pPr>
            <w:ins w:id="74690" w:author="pete jones" w:date="2022-01-11T16:42:00Z">
              <w:r w:rsidRPr="00910219">
                <w:rPr>
                  <w:rFonts w:ascii="Calibri" w:hAnsi="Calibri" w:cs="Calibri"/>
                  <w:b/>
                  <w:bCs/>
                  <w:color w:val="000000"/>
                  <w:sz w:val="22"/>
                  <w:szCs w:val="22"/>
                </w:rPr>
                <w:t>Credit</w:t>
              </w:r>
            </w:ins>
          </w:p>
        </w:tc>
        <w:tc>
          <w:tcPr>
            <w:tcW w:w="461" w:type="dxa"/>
            <w:tcBorders>
              <w:top w:val="nil"/>
              <w:left w:val="nil"/>
              <w:bottom w:val="single" w:sz="8" w:space="0" w:color="auto"/>
              <w:right w:val="single" w:sz="4" w:space="0" w:color="auto"/>
            </w:tcBorders>
            <w:shd w:val="clear" w:color="auto" w:fill="auto"/>
            <w:noWrap/>
            <w:textDirection w:val="btLr"/>
            <w:vAlign w:val="center"/>
            <w:hideMark/>
          </w:tcPr>
          <w:p w14:paraId="1A743630" w14:textId="77777777" w:rsidR="00910219" w:rsidRPr="00910219" w:rsidRDefault="00910219" w:rsidP="00910219">
            <w:pPr>
              <w:spacing w:before="0" w:after="0" w:line="240" w:lineRule="auto"/>
              <w:jc w:val="center"/>
              <w:rPr>
                <w:ins w:id="74691" w:author="pete jones" w:date="2022-01-11T16:42:00Z"/>
                <w:rFonts w:ascii="Calibri" w:hAnsi="Calibri" w:cs="Calibri"/>
                <w:b/>
                <w:bCs/>
                <w:color w:val="000000"/>
                <w:sz w:val="22"/>
                <w:szCs w:val="22"/>
              </w:rPr>
            </w:pPr>
            <w:ins w:id="74692" w:author="pete jones" w:date="2022-01-11T16:42:00Z">
              <w:r w:rsidRPr="00910219">
                <w:rPr>
                  <w:rFonts w:ascii="Calibri" w:hAnsi="Calibri" w:cs="Calibri"/>
                  <w:b/>
                  <w:bCs/>
                  <w:color w:val="000000"/>
                  <w:sz w:val="22"/>
                  <w:szCs w:val="22"/>
                </w:rPr>
                <w:t>Exam</w:t>
              </w:r>
            </w:ins>
          </w:p>
        </w:tc>
        <w:tc>
          <w:tcPr>
            <w:tcW w:w="461" w:type="dxa"/>
            <w:tcBorders>
              <w:top w:val="nil"/>
              <w:left w:val="nil"/>
              <w:bottom w:val="single" w:sz="8" w:space="0" w:color="auto"/>
              <w:right w:val="single" w:sz="4" w:space="0" w:color="auto"/>
            </w:tcBorders>
            <w:shd w:val="clear" w:color="auto" w:fill="auto"/>
            <w:noWrap/>
            <w:textDirection w:val="btLr"/>
            <w:vAlign w:val="center"/>
            <w:hideMark/>
          </w:tcPr>
          <w:p w14:paraId="774F9DF6" w14:textId="77777777" w:rsidR="00910219" w:rsidRPr="00910219" w:rsidRDefault="00910219" w:rsidP="00910219">
            <w:pPr>
              <w:spacing w:before="0" w:after="0" w:line="240" w:lineRule="auto"/>
              <w:jc w:val="center"/>
              <w:rPr>
                <w:ins w:id="74693" w:author="pete jones" w:date="2022-01-11T16:42:00Z"/>
                <w:rFonts w:ascii="Calibri" w:hAnsi="Calibri" w:cs="Calibri"/>
                <w:b/>
                <w:bCs/>
                <w:color w:val="000000"/>
                <w:sz w:val="22"/>
                <w:szCs w:val="22"/>
              </w:rPr>
            </w:pPr>
            <w:ins w:id="74694" w:author="pete jones" w:date="2022-01-11T16:42:00Z">
              <w:r w:rsidRPr="00910219">
                <w:rPr>
                  <w:rFonts w:ascii="Calibri" w:hAnsi="Calibri" w:cs="Calibri"/>
                  <w:b/>
                  <w:bCs/>
                  <w:color w:val="000000"/>
                  <w:sz w:val="22"/>
                  <w:szCs w:val="22"/>
                </w:rPr>
                <w:t>Assign</w:t>
              </w:r>
            </w:ins>
          </w:p>
        </w:tc>
        <w:tc>
          <w:tcPr>
            <w:tcW w:w="390" w:type="dxa"/>
            <w:tcBorders>
              <w:top w:val="nil"/>
              <w:left w:val="nil"/>
              <w:bottom w:val="single" w:sz="8" w:space="0" w:color="auto"/>
              <w:right w:val="single" w:sz="4" w:space="0" w:color="auto"/>
            </w:tcBorders>
            <w:shd w:val="clear" w:color="auto" w:fill="auto"/>
            <w:noWrap/>
            <w:textDirection w:val="btLr"/>
            <w:vAlign w:val="center"/>
            <w:hideMark/>
          </w:tcPr>
          <w:p w14:paraId="446BCDFE" w14:textId="77777777" w:rsidR="00910219" w:rsidRPr="00910219" w:rsidRDefault="00910219" w:rsidP="00910219">
            <w:pPr>
              <w:spacing w:before="0" w:after="0" w:line="240" w:lineRule="auto"/>
              <w:jc w:val="center"/>
              <w:rPr>
                <w:ins w:id="74695" w:author="pete jones" w:date="2022-01-11T16:42:00Z"/>
                <w:rFonts w:ascii="Calibri" w:hAnsi="Calibri" w:cs="Calibri"/>
                <w:b/>
                <w:bCs/>
                <w:color w:val="000000"/>
                <w:sz w:val="22"/>
                <w:szCs w:val="22"/>
              </w:rPr>
            </w:pPr>
            <w:ins w:id="74696" w:author="pete jones" w:date="2022-01-11T16:42:00Z">
              <w:r w:rsidRPr="00910219">
                <w:rPr>
                  <w:rFonts w:ascii="Calibri" w:hAnsi="Calibri" w:cs="Calibri"/>
                  <w:b/>
                  <w:bCs/>
                  <w:color w:val="000000"/>
                  <w:sz w:val="22"/>
                  <w:szCs w:val="22"/>
                </w:rPr>
                <w:t>Oral</w:t>
              </w:r>
            </w:ins>
          </w:p>
        </w:tc>
        <w:tc>
          <w:tcPr>
            <w:tcW w:w="390" w:type="dxa"/>
            <w:tcBorders>
              <w:top w:val="nil"/>
              <w:left w:val="nil"/>
              <w:bottom w:val="single" w:sz="8" w:space="0" w:color="auto"/>
              <w:right w:val="single" w:sz="4" w:space="0" w:color="auto"/>
            </w:tcBorders>
            <w:shd w:val="clear" w:color="auto" w:fill="auto"/>
            <w:noWrap/>
            <w:textDirection w:val="btLr"/>
            <w:vAlign w:val="center"/>
            <w:hideMark/>
          </w:tcPr>
          <w:p w14:paraId="76CA6B34" w14:textId="77777777" w:rsidR="00910219" w:rsidRPr="00910219" w:rsidRDefault="00910219" w:rsidP="00910219">
            <w:pPr>
              <w:spacing w:before="0" w:after="0" w:line="240" w:lineRule="auto"/>
              <w:jc w:val="center"/>
              <w:rPr>
                <w:ins w:id="74697" w:author="pete jones" w:date="2022-01-11T16:42:00Z"/>
                <w:rFonts w:ascii="Calibri" w:hAnsi="Calibri" w:cs="Calibri"/>
                <w:b/>
                <w:bCs/>
                <w:color w:val="000000"/>
                <w:sz w:val="22"/>
                <w:szCs w:val="22"/>
              </w:rPr>
            </w:pPr>
            <w:ins w:id="74698" w:author="pete jones" w:date="2022-01-11T16:42: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E7F933D" w14:textId="77777777" w:rsidR="00910219" w:rsidRPr="00910219" w:rsidRDefault="00910219" w:rsidP="00910219">
            <w:pPr>
              <w:spacing w:before="0" w:after="0" w:line="240" w:lineRule="auto"/>
              <w:jc w:val="center"/>
              <w:rPr>
                <w:ins w:id="74699" w:author="pete jones" w:date="2022-01-11T16:42:00Z"/>
                <w:rFonts w:ascii="Calibri" w:hAnsi="Calibri" w:cs="Calibri"/>
                <w:b/>
                <w:bCs/>
                <w:color w:val="000000"/>
                <w:sz w:val="22"/>
                <w:szCs w:val="22"/>
              </w:rPr>
            </w:pPr>
            <w:ins w:id="74700" w:author="pete jones" w:date="2022-01-11T16:42: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F4073FD" w14:textId="77777777" w:rsidR="00910219" w:rsidRPr="00910219" w:rsidRDefault="00910219" w:rsidP="00910219">
            <w:pPr>
              <w:spacing w:before="0" w:after="0" w:line="240" w:lineRule="auto"/>
              <w:jc w:val="center"/>
              <w:rPr>
                <w:ins w:id="74701" w:author="pete jones" w:date="2022-01-11T16:42:00Z"/>
                <w:rFonts w:ascii="Calibri" w:hAnsi="Calibri" w:cs="Calibri"/>
                <w:b/>
                <w:bCs/>
                <w:color w:val="000000"/>
                <w:sz w:val="22"/>
                <w:szCs w:val="22"/>
              </w:rPr>
            </w:pPr>
            <w:ins w:id="74702" w:author="pete jones" w:date="2022-01-11T16:42: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6AE68CF" w14:textId="77777777" w:rsidR="00910219" w:rsidRPr="00910219" w:rsidRDefault="00910219" w:rsidP="00910219">
            <w:pPr>
              <w:spacing w:before="0" w:after="0" w:line="240" w:lineRule="auto"/>
              <w:jc w:val="center"/>
              <w:rPr>
                <w:ins w:id="74703" w:author="pete jones" w:date="2022-01-11T16:42:00Z"/>
                <w:rFonts w:ascii="Calibri" w:hAnsi="Calibri" w:cs="Calibri"/>
                <w:b/>
                <w:bCs/>
                <w:color w:val="000000"/>
                <w:sz w:val="22"/>
                <w:szCs w:val="22"/>
              </w:rPr>
            </w:pPr>
            <w:ins w:id="74704" w:author="pete jones" w:date="2022-01-11T16:42: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BF79401" w14:textId="77777777" w:rsidR="00910219" w:rsidRPr="00910219" w:rsidRDefault="00910219" w:rsidP="00910219">
            <w:pPr>
              <w:spacing w:before="0" w:after="0" w:line="240" w:lineRule="auto"/>
              <w:jc w:val="center"/>
              <w:rPr>
                <w:ins w:id="74705" w:author="pete jones" w:date="2022-01-11T16:42:00Z"/>
                <w:rFonts w:ascii="Calibri" w:hAnsi="Calibri" w:cs="Calibri"/>
                <w:b/>
                <w:bCs/>
                <w:color w:val="000000"/>
                <w:sz w:val="22"/>
                <w:szCs w:val="22"/>
              </w:rPr>
            </w:pPr>
            <w:ins w:id="74706" w:author="pete jones" w:date="2022-01-11T16:42: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3F5DD27" w14:textId="77777777" w:rsidR="00910219" w:rsidRPr="00910219" w:rsidRDefault="00910219" w:rsidP="00910219">
            <w:pPr>
              <w:spacing w:before="0" w:after="0" w:line="240" w:lineRule="auto"/>
              <w:jc w:val="center"/>
              <w:rPr>
                <w:ins w:id="74707" w:author="pete jones" w:date="2022-01-11T16:42:00Z"/>
                <w:rFonts w:ascii="Calibri" w:hAnsi="Calibri" w:cs="Calibri"/>
                <w:b/>
                <w:bCs/>
                <w:color w:val="000000"/>
                <w:sz w:val="22"/>
                <w:szCs w:val="22"/>
              </w:rPr>
            </w:pPr>
            <w:ins w:id="74708" w:author="pete jones" w:date="2022-01-11T16:42: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4A32057F" w14:textId="77777777" w:rsidR="00910219" w:rsidRPr="00910219" w:rsidRDefault="00910219" w:rsidP="00910219">
            <w:pPr>
              <w:spacing w:before="0" w:after="0" w:line="240" w:lineRule="auto"/>
              <w:jc w:val="center"/>
              <w:rPr>
                <w:ins w:id="74709" w:author="pete jones" w:date="2022-01-11T16:42:00Z"/>
                <w:rFonts w:ascii="Calibri" w:hAnsi="Calibri" w:cs="Calibri"/>
                <w:b/>
                <w:bCs/>
                <w:color w:val="000000"/>
                <w:sz w:val="22"/>
                <w:szCs w:val="22"/>
              </w:rPr>
            </w:pPr>
            <w:ins w:id="74710" w:author="pete jones" w:date="2022-01-11T16:42:00Z">
              <w:r w:rsidRPr="00910219">
                <w:rPr>
                  <w:rFonts w:ascii="Calibri" w:hAnsi="Calibri" w:cs="Calibri"/>
                  <w:b/>
                  <w:bCs/>
                  <w:color w:val="000000"/>
                  <w:sz w:val="22"/>
                  <w:szCs w:val="22"/>
                </w:rPr>
                <w:t>Coursework</w:t>
              </w:r>
            </w:ins>
          </w:p>
        </w:tc>
      </w:tr>
      <w:tr w:rsidR="00910219" w:rsidRPr="00910219" w14:paraId="72621B61" w14:textId="77777777" w:rsidTr="00910219">
        <w:trPr>
          <w:trHeight w:val="300"/>
          <w:ins w:id="74711" w:author="pete jones" w:date="2022-01-11T16:42: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30424" w14:textId="77777777" w:rsidR="00910219" w:rsidRPr="00910219" w:rsidRDefault="00910219" w:rsidP="00910219">
            <w:pPr>
              <w:spacing w:before="0" w:after="0" w:line="240" w:lineRule="auto"/>
              <w:jc w:val="center"/>
              <w:rPr>
                <w:ins w:id="74712" w:author="pete jones" w:date="2022-01-11T16:42:00Z"/>
                <w:rFonts w:ascii="Calibri" w:hAnsi="Calibri" w:cs="Calibri"/>
                <w:color w:val="000000"/>
                <w:sz w:val="22"/>
                <w:szCs w:val="22"/>
              </w:rPr>
            </w:pPr>
            <w:ins w:id="74713" w:author="pete jones" w:date="2022-01-11T16:42:00Z">
              <w:r w:rsidRPr="00910219">
                <w:rPr>
                  <w:rFonts w:ascii="Calibri" w:hAnsi="Calibri" w:cs="Calibri"/>
                  <w:color w:val="000000"/>
                  <w:sz w:val="22"/>
                  <w:szCs w:val="22"/>
                </w:rPr>
                <w:t>4</w:t>
              </w:r>
            </w:ins>
          </w:p>
        </w:tc>
        <w:tc>
          <w:tcPr>
            <w:tcW w:w="6313" w:type="dxa"/>
            <w:tcBorders>
              <w:top w:val="nil"/>
              <w:left w:val="nil"/>
              <w:bottom w:val="single" w:sz="4" w:space="0" w:color="auto"/>
              <w:right w:val="single" w:sz="8" w:space="0" w:color="auto"/>
            </w:tcBorders>
            <w:shd w:val="clear" w:color="auto" w:fill="auto"/>
            <w:noWrap/>
            <w:vAlign w:val="bottom"/>
            <w:hideMark/>
          </w:tcPr>
          <w:p w14:paraId="1DA28F1B" w14:textId="77777777" w:rsidR="00910219" w:rsidRPr="00910219" w:rsidRDefault="00910219" w:rsidP="00910219">
            <w:pPr>
              <w:spacing w:before="0" w:after="0" w:line="240" w:lineRule="auto"/>
              <w:jc w:val="left"/>
              <w:rPr>
                <w:ins w:id="74714" w:author="pete jones" w:date="2022-01-11T16:42:00Z"/>
                <w:rFonts w:ascii="Calibri" w:hAnsi="Calibri" w:cs="Calibri"/>
                <w:color w:val="000000"/>
                <w:sz w:val="22"/>
                <w:szCs w:val="22"/>
              </w:rPr>
            </w:pPr>
            <w:ins w:id="74715" w:author="pete jones" w:date="2022-01-11T16:42:00Z">
              <w:r w:rsidRPr="00910219">
                <w:rPr>
                  <w:rFonts w:ascii="Calibri" w:hAnsi="Calibri" w:cs="Calibri"/>
                  <w:color w:val="000000"/>
                  <w:sz w:val="22"/>
                  <w:szCs w:val="22"/>
                </w:rPr>
                <w:t>Engineering Mathematics I</w:t>
              </w:r>
            </w:ins>
          </w:p>
        </w:tc>
        <w:tc>
          <w:tcPr>
            <w:tcW w:w="397" w:type="dxa"/>
            <w:tcBorders>
              <w:top w:val="nil"/>
              <w:left w:val="nil"/>
              <w:bottom w:val="single" w:sz="4" w:space="0" w:color="auto"/>
              <w:right w:val="single" w:sz="4" w:space="0" w:color="auto"/>
            </w:tcBorders>
            <w:shd w:val="clear" w:color="auto" w:fill="auto"/>
            <w:noWrap/>
            <w:vAlign w:val="bottom"/>
            <w:hideMark/>
          </w:tcPr>
          <w:p w14:paraId="0058B0DD" w14:textId="77777777" w:rsidR="00910219" w:rsidRPr="00910219" w:rsidRDefault="00910219" w:rsidP="00910219">
            <w:pPr>
              <w:spacing w:before="0" w:after="0" w:line="240" w:lineRule="auto"/>
              <w:jc w:val="center"/>
              <w:rPr>
                <w:ins w:id="74716" w:author="pete jones" w:date="2022-01-11T16:42:00Z"/>
                <w:rFonts w:ascii="Calibri" w:hAnsi="Calibri" w:cs="Calibri"/>
                <w:color w:val="000000"/>
                <w:sz w:val="22"/>
                <w:szCs w:val="22"/>
              </w:rPr>
            </w:pPr>
            <w:ins w:id="74717" w:author="pete jones" w:date="2022-01-11T16:42:00Z">
              <w:r w:rsidRPr="00910219">
                <w:rPr>
                  <w:rFonts w:ascii="Calibri" w:hAnsi="Calibri" w:cs="Calibri"/>
                  <w:color w:val="000000"/>
                  <w:sz w:val="22"/>
                  <w:szCs w:val="22"/>
                </w:rPr>
                <w:t>M</w:t>
              </w:r>
            </w:ins>
          </w:p>
        </w:tc>
        <w:tc>
          <w:tcPr>
            <w:tcW w:w="461" w:type="dxa"/>
            <w:tcBorders>
              <w:top w:val="nil"/>
              <w:left w:val="nil"/>
              <w:bottom w:val="single" w:sz="4" w:space="0" w:color="auto"/>
              <w:right w:val="single" w:sz="4" w:space="0" w:color="auto"/>
            </w:tcBorders>
            <w:shd w:val="clear" w:color="auto" w:fill="auto"/>
            <w:noWrap/>
            <w:vAlign w:val="bottom"/>
            <w:hideMark/>
          </w:tcPr>
          <w:p w14:paraId="6585CEA6" w14:textId="77777777" w:rsidR="00910219" w:rsidRPr="00910219" w:rsidRDefault="00910219" w:rsidP="00910219">
            <w:pPr>
              <w:spacing w:before="0" w:after="0" w:line="240" w:lineRule="auto"/>
              <w:jc w:val="center"/>
              <w:rPr>
                <w:ins w:id="74718" w:author="pete jones" w:date="2022-01-11T16:42:00Z"/>
                <w:rFonts w:ascii="Calibri" w:hAnsi="Calibri" w:cs="Calibri"/>
                <w:color w:val="000000"/>
                <w:sz w:val="22"/>
                <w:szCs w:val="22"/>
              </w:rPr>
            </w:pPr>
            <w:ins w:id="74719" w:author="pete jones" w:date="2022-01-11T16:42: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59559145" w14:textId="77777777" w:rsidR="00910219" w:rsidRPr="00910219" w:rsidRDefault="00910219" w:rsidP="00910219">
            <w:pPr>
              <w:spacing w:before="0" w:after="0" w:line="240" w:lineRule="auto"/>
              <w:jc w:val="center"/>
              <w:rPr>
                <w:ins w:id="74720" w:author="pete jones" w:date="2022-01-11T16:42:00Z"/>
                <w:rFonts w:ascii="Calibri" w:hAnsi="Calibri" w:cs="Calibri"/>
                <w:color w:val="000000"/>
                <w:sz w:val="22"/>
                <w:szCs w:val="22"/>
              </w:rPr>
            </w:pPr>
            <w:ins w:id="74721" w:author="pete jones" w:date="2022-01-11T16:42:00Z">
              <w:r w:rsidRPr="00910219">
                <w:rPr>
                  <w:rFonts w:ascii="Calibri" w:hAnsi="Calibri" w:cs="Calibri"/>
                  <w:color w:val="000000"/>
                  <w:sz w:val="22"/>
                  <w:szCs w:val="22"/>
                </w:rPr>
                <w:t>80</w:t>
              </w:r>
            </w:ins>
          </w:p>
        </w:tc>
        <w:tc>
          <w:tcPr>
            <w:tcW w:w="461" w:type="dxa"/>
            <w:tcBorders>
              <w:top w:val="nil"/>
              <w:left w:val="nil"/>
              <w:bottom w:val="single" w:sz="4" w:space="0" w:color="auto"/>
              <w:right w:val="single" w:sz="4" w:space="0" w:color="auto"/>
            </w:tcBorders>
            <w:shd w:val="clear" w:color="auto" w:fill="auto"/>
            <w:noWrap/>
            <w:vAlign w:val="bottom"/>
            <w:hideMark/>
          </w:tcPr>
          <w:p w14:paraId="42B2D98F" w14:textId="77777777" w:rsidR="00910219" w:rsidRPr="00910219" w:rsidRDefault="00910219" w:rsidP="00910219">
            <w:pPr>
              <w:spacing w:before="0" w:after="0" w:line="240" w:lineRule="auto"/>
              <w:jc w:val="center"/>
              <w:rPr>
                <w:ins w:id="74722" w:author="pete jones" w:date="2022-01-11T16:42:00Z"/>
                <w:rFonts w:ascii="Calibri" w:hAnsi="Calibri" w:cs="Calibri"/>
                <w:color w:val="000000"/>
                <w:sz w:val="22"/>
                <w:szCs w:val="22"/>
              </w:rPr>
            </w:pPr>
            <w:ins w:id="74723" w:author="pete jones" w:date="2022-01-11T16:42:00Z">
              <w:r w:rsidRPr="00910219">
                <w:rPr>
                  <w:rFonts w:ascii="Calibri" w:hAnsi="Calibri" w:cs="Calibri"/>
                  <w:color w:val="000000"/>
                  <w:sz w:val="22"/>
                  <w:szCs w:val="22"/>
                </w:rPr>
                <w:t>20</w:t>
              </w:r>
            </w:ins>
          </w:p>
        </w:tc>
        <w:tc>
          <w:tcPr>
            <w:tcW w:w="390" w:type="dxa"/>
            <w:tcBorders>
              <w:top w:val="nil"/>
              <w:left w:val="nil"/>
              <w:bottom w:val="single" w:sz="4" w:space="0" w:color="auto"/>
              <w:right w:val="single" w:sz="4" w:space="0" w:color="auto"/>
            </w:tcBorders>
            <w:shd w:val="clear" w:color="auto" w:fill="auto"/>
            <w:noWrap/>
            <w:vAlign w:val="bottom"/>
            <w:hideMark/>
          </w:tcPr>
          <w:p w14:paraId="62512674" w14:textId="77777777" w:rsidR="00910219" w:rsidRPr="00910219" w:rsidRDefault="00910219" w:rsidP="00910219">
            <w:pPr>
              <w:spacing w:before="0" w:after="0" w:line="240" w:lineRule="auto"/>
              <w:jc w:val="center"/>
              <w:rPr>
                <w:ins w:id="74724" w:author="pete jones" w:date="2022-01-11T16:42:00Z"/>
                <w:rFonts w:ascii="Calibri" w:hAnsi="Calibri" w:cs="Calibri"/>
                <w:color w:val="000000"/>
                <w:sz w:val="22"/>
                <w:szCs w:val="22"/>
              </w:rPr>
            </w:pPr>
            <w:ins w:id="74725"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5E3D125F" w14:textId="77777777" w:rsidR="00910219" w:rsidRPr="00910219" w:rsidRDefault="00910219" w:rsidP="00910219">
            <w:pPr>
              <w:spacing w:before="0" w:after="0" w:line="240" w:lineRule="auto"/>
              <w:jc w:val="center"/>
              <w:rPr>
                <w:ins w:id="74726" w:author="pete jones" w:date="2022-01-11T16:42:00Z"/>
                <w:rFonts w:ascii="Calibri" w:hAnsi="Calibri" w:cs="Calibri"/>
                <w:color w:val="000000"/>
                <w:sz w:val="22"/>
                <w:szCs w:val="22"/>
              </w:rPr>
            </w:pPr>
            <w:ins w:id="7472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F6A55E" w14:textId="77777777" w:rsidR="00910219" w:rsidRPr="00910219" w:rsidRDefault="00910219" w:rsidP="00910219">
            <w:pPr>
              <w:spacing w:before="0" w:after="0" w:line="240" w:lineRule="auto"/>
              <w:jc w:val="center"/>
              <w:rPr>
                <w:ins w:id="74728" w:author="pete jones" w:date="2022-01-11T16:42:00Z"/>
                <w:rFonts w:ascii="Calibri" w:hAnsi="Calibri" w:cs="Calibri"/>
                <w:color w:val="000000"/>
                <w:sz w:val="22"/>
                <w:szCs w:val="22"/>
              </w:rPr>
            </w:pPr>
            <w:ins w:id="7472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3305B3" w14:textId="77777777" w:rsidR="00910219" w:rsidRPr="00910219" w:rsidRDefault="00910219" w:rsidP="00910219">
            <w:pPr>
              <w:spacing w:before="0" w:after="0" w:line="240" w:lineRule="auto"/>
              <w:jc w:val="center"/>
              <w:rPr>
                <w:ins w:id="74730" w:author="pete jones" w:date="2022-01-11T16:42:00Z"/>
                <w:rFonts w:ascii="Calibri" w:hAnsi="Calibri" w:cs="Calibri"/>
                <w:color w:val="000000"/>
                <w:sz w:val="22"/>
                <w:szCs w:val="22"/>
              </w:rPr>
            </w:pPr>
            <w:ins w:id="7473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6E9C36" w14:textId="77777777" w:rsidR="00910219" w:rsidRPr="00910219" w:rsidRDefault="00910219" w:rsidP="00910219">
            <w:pPr>
              <w:spacing w:before="0" w:after="0" w:line="240" w:lineRule="auto"/>
              <w:jc w:val="center"/>
              <w:rPr>
                <w:ins w:id="74732" w:author="pete jones" w:date="2022-01-11T16:42:00Z"/>
                <w:rFonts w:ascii="Calibri" w:hAnsi="Calibri" w:cs="Calibri"/>
                <w:color w:val="000000"/>
                <w:sz w:val="22"/>
                <w:szCs w:val="22"/>
              </w:rPr>
            </w:pPr>
            <w:ins w:id="7473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6BAAF1" w14:textId="77777777" w:rsidR="00910219" w:rsidRPr="00910219" w:rsidRDefault="00910219" w:rsidP="00910219">
            <w:pPr>
              <w:spacing w:before="0" w:after="0" w:line="240" w:lineRule="auto"/>
              <w:jc w:val="center"/>
              <w:rPr>
                <w:ins w:id="74734" w:author="pete jones" w:date="2022-01-11T16:42:00Z"/>
                <w:rFonts w:ascii="Calibri" w:hAnsi="Calibri" w:cs="Calibri"/>
                <w:color w:val="000000"/>
                <w:sz w:val="22"/>
                <w:szCs w:val="22"/>
              </w:rPr>
            </w:pPr>
            <w:ins w:id="7473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89CBE6" w14:textId="77777777" w:rsidR="00910219" w:rsidRPr="00910219" w:rsidRDefault="00910219" w:rsidP="00910219">
            <w:pPr>
              <w:spacing w:before="0" w:after="0" w:line="240" w:lineRule="auto"/>
              <w:jc w:val="center"/>
              <w:rPr>
                <w:ins w:id="74736" w:author="pete jones" w:date="2022-01-11T16:42:00Z"/>
                <w:rFonts w:ascii="Calibri" w:hAnsi="Calibri" w:cs="Calibri"/>
                <w:color w:val="000000"/>
                <w:sz w:val="22"/>
                <w:szCs w:val="22"/>
              </w:rPr>
            </w:pPr>
            <w:ins w:id="74737"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460030F" w14:textId="77777777" w:rsidR="00910219" w:rsidRPr="00910219" w:rsidRDefault="00910219" w:rsidP="00910219">
            <w:pPr>
              <w:spacing w:before="0" w:after="0" w:line="240" w:lineRule="auto"/>
              <w:jc w:val="center"/>
              <w:rPr>
                <w:ins w:id="74738" w:author="pete jones" w:date="2022-01-11T16:42:00Z"/>
                <w:rFonts w:ascii="Calibri" w:hAnsi="Calibri" w:cs="Calibri"/>
                <w:color w:val="000000"/>
                <w:sz w:val="22"/>
                <w:szCs w:val="22"/>
              </w:rPr>
            </w:pPr>
            <w:ins w:id="74739" w:author="pete jones" w:date="2022-01-11T16:42:00Z">
              <w:r w:rsidRPr="00910219">
                <w:rPr>
                  <w:rFonts w:ascii="Calibri" w:hAnsi="Calibri" w:cs="Calibri"/>
                  <w:color w:val="000000"/>
                  <w:sz w:val="22"/>
                  <w:szCs w:val="22"/>
                </w:rPr>
                <w:t> </w:t>
              </w:r>
            </w:ins>
          </w:p>
        </w:tc>
      </w:tr>
      <w:tr w:rsidR="00910219" w:rsidRPr="00910219" w14:paraId="35AAC71A" w14:textId="77777777" w:rsidTr="00910219">
        <w:trPr>
          <w:trHeight w:val="300"/>
          <w:ins w:id="74740"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8C15CA3" w14:textId="77777777" w:rsidR="00910219" w:rsidRPr="00910219" w:rsidRDefault="00910219" w:rsidP="00910219">
            <w:pPr>
              <w:spacing w:before="0" w:after="0" w:line="240" w:lineRule="auto"/>
              <w:jc w:val="center"/>
              <w:rPr>
                <w:ins w:id="74741" w:author="pete jones" w:date="2022-01-11T16:42:00Z"/>
                <w:rFonts w:ascii="Calibri" w:hAnsi="Calibri" w:cs="Calibri"/>
                <w:color w:val="000000"/>
                <w:sz w:val="22"/>
                <w:szCs w:val="22"/>
              </w:rPr>
            </w:pPr>
            <w:ins w:id="74742" w:author="pete jones" w:date="2022-01-11T16:42:00Z">
              <w:r w:rsidRPr="00910219">
                <w:rPr>
                  <w:rFonts w:ascii="Calibri" w:hAnsi="Calibri" w:cs="Calibri"/>
                  <w:color w:val="000000"/>
                  <w:sz w:val="22"/>
                  <w:szCs w:val="22"/>
                </w:rPr>
                <w:t>4</w:t>
              </w:r>
            </w:ins>
          </w:p>
        </w:tc>
        <w:tc>
          <w:tcPr>
            <w:tcW w:w="6313" w:type="dxa"/>
            <w:tcBorders>
              <w:top w:val="nil"/>
              <w:left w:val="nil"/>
              <w:bottom w:val="single" w:sz="4" w:space="0" w:color="auto"/>
              <w:right w:val="single" w:sz="8" w:space="0" w:color="auto"/>
            </w:tcBorders>
            <w:shd w:val="clear" w:color="auto" w:fill="auto"/>
            <w:noWrap/>
            <w:vAlign w:val="bottom"/>
            <w:hideMark/>
          </w:tcPr>
          <w:p w14:paraId="6D0BB18E" w14:textId="77777777" w:rsidR="00910219" w:rsidRPr="00910219" w:rsidRDefault="00910219" w:rsidP="00910219">
            <w:pPr>
              <w:spacing w:before="0" w:after="0" w:line="240" w:lineRule="auto"/>
              <w:jc w:val="left"/>
              <w:rPr>
                <w:ins w:id="74743" w:author="pete jones" w:date="2022-01-11T16:42:00Z"/>
                <w:rFonts w:ascii="Calibri" w:hAnsi="Calibri" w:cs="Calibri"/>
                <w:color w:val="000000"/>
                <w:sz w:val="22"/>
                <w:szCs w:val="22"/>
              </w:rPr>
            </w:pPr>
            <w:ins w:id="74744" w:author="pete jones" w:date="2022-01-11T16:42:00Z">
              <w:r w:rsidRPr="00910219">
                <w:rPr>
                  <w:rFonts w:ascii="Calibri" w:hAnsi="Calibri" w:cs="Calibri"/>
                  <w:color w:val="000000"/>
                  <w:sz w:val="22"/>
                  <w:szCs w:val="22"/>
                </w:rPr>
                <w:t>Sustainable Design, Creativity, and Professionalism</w:t>
              </w:r>
            </w:ins>
          </w:p>
        </w:tc>
        <w:tc>
          <w:tcPr>
            <w:tcW w:w="397" w:type="dxa"/>
            <w:tcBorders>
              <w:top w:val="nil"/>
              <w:left w:val="nil"/>
              <w:bottom w:val="single" w:sz="4" w:space="0" w:color="auto"/>
              <w:right w:val="single" w:sz="4" w:space="0" w:color="auto"/>
            </w:tcBorders>
            <w:shd w:val="clear" w:color="auto" w:fill="auto"/>
            <w:noWrap/>
            <w:vAlign w:val="bottom"/>
            <w:hideMark/>
          </w:tcPr>
          <w:p w14:paraId="74A77457" w14:textId="77777777" w:rsidR="00910219" w:rsidRPr="00910219" w:rsidRDefault="00910219" w:rsidP="00910219">
            <w:pPr>
              <w:spacing w:before="0" w:after="0" w:line="240" w:lineRule="auto"/>
              <w:jc w:val="center"/>
              <w:rPr>
                <w:ins w:id="74745" w:author="pete jones" w:date="2022-01-11T16:42:00Z"/>
                <w:rFonts w:ascii="Calibri" w:hAnsi="Calibri" w:cs="Calibri"/>
                <w:color w:val="000000"/>
                <w:sz w:val="22"/>
                <w:szCs w:val="22"/>
              </w:rPr>
            </w:pPr>
            <w:ins w:id="74746" w:author="pete jones" w:date="2022-01-11T16:42:00Z">
              <w:r w:rsidRPr="00910219">
                <w:rPr>
                  <w:rFonts w:ascii="Calibri" w:hAnsi="Calibri" w:cs="Calibri"/>
                  <w:color w:val="000000"/>
                  <w:sz w:val="22"/>
                  <w:szCs w:val="22"/>
                </w:rPr>
                <w:t>O</w:t>
              </w:r>
            </w:ins>
          </w:p>
        </w:tc>
        <w:tc>
          <w:tcPr>
            <w:tcW w:w="461" w:type="dxa"/>
            <w:tcBorders>
              <w:top w:val="nil"/>
              <w:left w:val="nil"/>
              <w:bottom w:val="single" w:sz="4" w:space="0" w:color="auto"/>
              <w:right w:val="single" w:sz="4" w:space="0" w:color="auto"/>
            </w:tcBorders>
            <w:shd w:val="clear" w:color="auto" w:fill="auto"/>
            <w:noWrap/>
            <w:vAlign w:val="bottom"/>
            <w:hideMark/>
          </w:tcPr>
          <w:p w14:paraId="57273334" w14:textId="77777777" w:rsidR="00910219" w:rsidRPr="00910219" w:rsidRDefault="00910219" w:rsidP="00910219">
            <w:pPr>
              <w:spacing w:before="0" w:after="0" w:line="240" w:lineRule="auto"/>
              <w:jc w:val="center"/>
              <w:rPr>
                <w:ins w:id="74747" w:author="pete jones" w:date="2022-01-11T16:42:00Z"/>
                <w:rFonts w:ascii="Calibri" w:hAnsi="Calibri" w:cs="Calibri"/>
                <w:color w:val="000000"/>
                <w:sz w:val="22"/>
                <w:szCs w:val="22"/>
              </w:rPr>
            </w:pPr>
            <w:ins w:id="74748" w:author="pete jones" w:date="2022-01-11T16:42:00Z">
              <w:r w:rsidRPr="00910219">
                <w:rPr>
                  <w:rFonts w:ascii="Calibri" w:hAnsi="Calibri" w:cs="Calibri"/>
                  <w:color w:val="000000"/>
                  <w:sz w:val="22"/>
                  <w:szCs w:val="22"/>
                </w:rPr>
                <w:t>30</w:t>
              </w:r>
            </w:ins>
          </w:p>
        </w:tc>
        <w:tc>
          <w:tcPr>
            <w:tcW w:w="461" w:type="dxa"/>
            <w:tcBorders>
              <w:top w:val="nil"/>
              <w:left w:val="nil"/>
              <w:bottom w:val="single" w:sz="4" w:space="0" w:color="auto"/>
              <w:right w:val="single" w:sz="4" w:space="0" w:color="auto"/>
            </w:tcBorders>
            <w:shd w:val="clear" w:color="auto" w:fill="auto"/>
            <w:noWrap/>
            <w:vAlign w:val="bottom"/>
            <w:hideMark/>
          </w:tcPr>
          <w:p w14:paraId="15E426A3" w14:textId="77777777" w:rsidR="00910219" w:rsidRPr="00910219" w:rsidRDefault="00910219" w:rsidP="00910219">
            <w:pPr>
              <w:spacing w:before="0" w:after="0" w:line="240" w:lineRule="auto"/>
              <w:jc w:val="center"/>
              <w:rPr>
                <w:ins w:id="74749" w:author="pete jones" w:date="2022-01-11T16:42:00Z"/>
                <w:rFonts w:ascii="Calibri" w:hAnsi="Calibri" w:cs="Calibri"/>
                <w:color w:val="000000"/>
                <w:sz w:val="22"/>
                <w:szCs w:val="22"/>
              </w:rPr>
            </w:pPr>
            <w:ins w:id="74750"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6CAAFF66" w14:textId="77777777" w:rsidR="00910219" w:rsidRPr="00910219" w:rsidRDefault="00910219" w:rsidP="00910219">
            <w:pPr>
              <w:spacing w:before="0" w:after="0" w:line="240" w:lineRule="auto"/>
              <w:jc w:val="center"/>
              <w:rPr>
                <w:ins w:id="74751" w:author="pete jones" w:date="2022-01-11T16:42:00Z"/>
                <w:rFonts w:ascii="Calibri" w:hAnsi="Calibri" w:cs="Calibri"/>
                <w:color w:val="000000"/>
                <w:sz w:val="22"/>
                <w:szCs w:val="22"/>
              </w:rPr>
            </w:pPr>
            <w:ins w:id="74752"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7714D121" w14:textId="77777777" w:rsidR="00910219" w:rsidRPr="00910219" w:rsidRDefault="00910219" w:rsidP="00910219">
            <w:pPr>
              <w:spacing w:before="0" w:after="0" w:line="240" w:lineRule="auto"/>
              <w:jc w:val="center"/>
              <w:rPr>
                <w:ins w:id="74753" w:author="pete jones" w:date="2022-01-11T16:42:00Z"/>
                <w:rFonts w:ascii="Calibri" w:hAnsi="Calibri" w:cs="Calibri"/>
                <w:color w:val="000000"/>
                <w:sz w:val="22"/>
                <w:szCs w:val="22"/>
              </w:rPr>
            </w:pPr>
            <w:ins w:id="74754" w:author="pete jones" w:date="2022-01-11T16:42:00Z">
              <w:r w:rsidRPr="00910219">
                <w:rPr>
                  <w:rFonts w:ascii="Calibri" w:hAnsi="Calibri" w:cs="Calibri"/>
                  <w:color w:val="000000"/>
                  <w:sz w:val="22"/>
                  <w:szCs w:val="22"/>
                </w:rPr>
                <w:t>15</w:t>
              </w:r>
            </w:ins>
          </w:p>
        </w:tc>
        <w:tc>
          <w:tcPr>
            <w:tcW w:w="390" w:type="dxa"/>
            <w:tcBorders>
              <w:top w:val="nil"/>
              <w:left w:val="nil"/>
              <w:bottom w:val="single" w:sz="4" w:space="0" w:color="auto"/>
              <w:right w:val="single" w:sz="4" w:space="0" w:color="auto"/>
            </w:tcBorders>
            <w:shd w:val="clear" w:color="auto" w:fill="auto"/>
            <w:noWrap/>
            <w:vAlign w:val="bottom"/>
            <w:hideMark/>
          </w:tcPr>
          <w:p w14:paraId="74A7E089" w14:textId="77777777" w:rsidR="00910219" w:rsidRPr="00910219" w:rsidRDefault="00910219" w:rsidP="00910219">
            <w:pPr>
              <w:spacing w:before="0" w:after="0" w:line="240" w:lineRule="auto"/>
              <w:jc w:val="center"/>
              <w:rPr>
                <w:ins w:id="74755" w:author="pete jones" w:date="2022-01-11T16:42:00Z"/>
                <w:rFonts w:ascii="Calibri" w:hAnsi="Calibri" w:cs="Calibri"/>
                <w:color w:val="000000"/>
                <w:sz w:val="22"/>
                <w:szCs w:val="22"/>
              </w:rPr>
            </w:pPr>
            <w:ins w:id="74756" w:author="pete jones" w:date="2022-01-11T16:42:00Z">
              <w:r w:rsidRPr="00910219">
                <w:rPr>
                  <w:rFonts w:ascii="Calibri" w:hAnsi="Calibri" w:cs="Calibri"/>
                  <w:color w:val="000000"/>
                  <w:sz w:val="22"/>
                  <w:szCs w:val="22"/>
                </w:rPr>
                <w:t>35</w:t>
              </w:r>
            </w:ins>
          </w:p>
        </w:tc>
        <w:tc>
          <w:tcPr>
            <w:tcW w:w="399" w:type="dxa"/>
            <w:tcBorders>
              <w:top w:val="nil"/>
              <w:left w:val="nil"/>
              <w:bottom w:val="single" w:sz="4" w:space="0" w:color="auto"/>
              <w:right w:val="single" w:sz="4" w:space="0" w:color="auto"/>
            </w:tcBorders>
            <w:shd w:val="clear" w:color="auto" w:fill="auto"/>
            <w:noWrap/>
            <w:vAlign w:val="bottom"/>
            <w:hideMark/>
          </w:tcPr>
          <w:p w14:paraId="675DEA38" w14:textId="77777777" w:rsidR="00910219" w:rsidRPr="00910219" w:rsidRDefault="00910219" w:rsidP="00910219">
            <w:pPr>
              <w:spacing w:before="0" w:after="0" w:line="240" w:lineRule="auto"/>
              <w:jc w:val="center"/>
              <w:rPr>
                <w:ins w:id="74757" w:author="pete jones" w:date="2022-01-11T16:42:00Z"/>
                <w:rFonts w:ascii="Calibri" w:hAnsi="Calibri" w:cs="Calibri"/>
                <w:color w:val="000000"/>
                <w:sz w:val="22"/>
                <w:szCs w:val="22"/>
              </w:rPr>
            </w:pPr>
            <w:ins w:id="74758" w:author="pete jones" w:date="2022-01-11T16:42:00Z">
              <w:r w:rsidRPr="00910219">
                <w:rPr>
                  <w:rFonts w:ascii="Calibri" w:hAnsi="Calibri" w:cs="Calibri"/>
                  <w:color w:val="000000"/>
                  <w:sz w:val="22"/>
                  <w:szCs w:val="22"/>
                </w:rPr>
                <w:t>50</w:t>
              </w:r>
            </w:ins>
          </w:p>
        </w:tc>
        <w:tc>
          <w:tcPr>
            <w:tcW w:w="399" w:type="dxa"/>
            <w:tcBorders>
              <w:top w:val="nil"/>
              <w:left w:val="nil"/>
              <w:bottom w:val="single" w:sz="4" w:space="0" w:color="auto"/>
              <w:right w:val="single" w:sz="4" w:space="0" w:color="auto"/>
            </w:tcBorders>
            <w:shd w:val="clear" w:color="auto" w:fill="auto"/>
            <w:noWrap/>
            <w:vAlign w:val="bottom"/>
            <w:hideMark/>
          </w:tcPr>
          <w:p w14:paraId="18EF4954" w14:textId="77777777" w:rsidR="00910219" w:rsidRPr="00910219" w:rsidRDefault="00910219" w:rsidP="00910219">
            <w:pPr>
              <w:spacing w:before="0" w:after="0" w:line="240" w:lineRule="auto"/>
              <w:jc w:val="center"/>
              <w:rPr>
                <w:ins w:id="74759" w:author="pete jones" w:date="2022-01-11T16:42:00Z"/>
                <w:rFonts w:ascii="Calibri" w:hAnsi="Calibri" w:cs="Calibri"/>
                <w:color w:val="000000"/>
                <w:sz w:val="22"/>
                <w:szCs w:val="22"/>
              </w:rPr>
            </w:pPr>
            <w:ins w:id="7476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DCCCF8" w14:textId="77777777" w:rsidR="00910219" w:rsidRPr="00910219" w:rsidRDefault="00910219" w:rsidP="00910219">
            <w:pPr>
              <w:spacing w:before="0" w:after="0" w:line="240" w:lineRule="auto"/>
              <w:jc w:val="center"/>
              <w:rPr>
                <w:ins w:id="74761" w:author="pete jones" w:date="2022-01-11T16:42:00Z"/>
                <w:rFonts w:ascii="Calibri" w:hAnsi="Calibri" w:cs="Calibri"/>
                <w:color w:val="000000"/>
                <w:sz w:val="22"/>
                <w:szCs w:val="22"/>
              </w:rPr>
            </w:pPr>
            <w:ins w:id="7476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B01B6F" w14:textId="77777777" w:rsidR="00910219" w:rsidRPr="00910219" w:rsidRDefault="00910219" w:rsidP="00910219">
            <w:pPr>
              <w:spacing w:before="0" w:after="0" w:line="240" w:lineRule="auto"/>
              <w:jc w:val="center"/>
              <w:rPr>
                <w:ins w:id="74763" w:author="pete jones" w:date="2022-01-11T16:42:00Z"/>
                <w:rFonts w:ascii="Calibri" w:hAnsi="Calibri" w:cs="Calibri"/>
                <w:color w:val="000000"/>
                <w:sz w:val="22"/>
                <w:szCs w:val="22"/>
              </w:rPr>
            </w:pPr>
            <w:ins w:id="7476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196D41" w14:textId="77777777" w:rsidR="00910219" w:rsidRPr="00910219" w:rsidRDefault="00910219" w:rsidP="00910219">
            <w:pPr>
              <w:spacing w:before="0" w:after="0" w:line="240" w:lineRule="auto"/>
              <w:jc w:val="center"/>
              <w:rPr>
                <w:ins w:id="74765" w:author="pete jones" w:date="2022-01-11T16:42:00Z"/>
                <w:rFonts w:ascii="Calibri" w:hAnsi="Calibri" w:cs="Calibri"/>
                <w:color w:val="000000"/>
                <w:sz w:val="22"/>
                <w:szCs w:val="22"/>
              </w:rPr>
            </w:pPr>
            <w:ins w:id="74766"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C814116" w14:textId="77777777" w:rsidR="00910219" w:rsidRPr="00910219" w:rsidRDefault="00910219" w:rsidP="00910219">
            <w:pPr>
              <w:spacing w:before="0" w:after="0" w:line="240" w:lineRule="auto"/>
              <w:jc w:val="center"/>
              <w:rPr>
                <w:ins w:id="74767" w:author="pete jones" w:date="2022-01-11T16:42:00Z"/>
                <w:rFonts w:ascii="Calibri" w:hAnsi="Calibri" w:cs="Calibri"/>
                <w:color w:val="000000"/>
                <w:sz w:val="22"/>
                <w:szCs w:val="22"/>
              </w:rPr>
            </w:pPr>
            <w:ins w:id="74768" w:author="pete jones" w:date="2022-01-11T16:42:00Z">
              <w:r w:rsidRPr="00910219">
                <w:rPr>
                  <w:rFonts w:ascii="Calibri" w:hAnsi="Calibri" w:cs="Calibri"/>
                  <w:color w:val="000000"/>
                  <w:sz w:val="22"/>
                  <w:szCs w:val="22"/>
                </w:rPr>
                <w:t> </w:t>
              </w:r>
            </w:ins>
          </w:p>
        </w:tc>
      </w:tr>
      <w:tr w:rsidR="00910219" w:rsidRPr="00910219" w14:paraId="4E331AC9" w14:textId="77777777" w:rsidTr="00910219">
        <w:trPr>
          <w:trHeight w:val="300"/>
          <w:ins w:id="74769"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3A50FAD" w14:textId="77777777" w:rsidR="00910219" w:rsidRPr="00910219" w:rsidRDefault="00910219" w:rsidP="00910219">
            <w:pPr>
              <w:spacing w:before="0" w:after="0" w:line="240" w:lineRule="auto"/>
              <w:jc w:val="center"/>
              <w:rPr>
                <w:ins w:id="74770" w:author="pete jones" w:date="2022-01-11T16:42:00Z"/>
                <w:rFonts w:ascii="Calibri" w:hAnsi="Calibri" w:cs="Calibri"/>
                <w:color w:val="000000"/>
                <w:sz w:val="22"/>
                <w:szCs w:val="22"/>
              </w:rPr>
            </w:pPr>
            <w:ins w:id="74771" w:author="pete jones" w:date="2022-01-11T16:42:00Z">
              <w:r w:rsidRPr="00910219">
                <w:rPr>
                  <w:rFonts w:ascii="Calibri" w:hAnsi="Calibri" w:cs="Calibri"/>
                  <w:color w:val="000000"/>
                  <w:sz w:val="22"/>
                  <w:szCs w:val="22"/>
                </w:rPr>
                <w:t>4</w:t>
              </w:r>
            </w:ins>
          </w:p>
        </w:tc>
        <w:tc>
          <w:tcPr>
            <w:tcW w:w="6313" w:type="dxa"/>
            <w:tcBorders>
              <w:top w:val="nil"/>
              <w:left w:val="nil"/>
              <w:bottom w:val="single" w:sz="4" w:space="0" w:color="auto"/>
              <w:right w:val="single" w:sz="8" w:space="0" w:color="auto"/>
            </w:tcBorders>
            <w:shd w:val="clear" w:color="auto" w:fill="auto"/>
            <w:noWrap/>
            <w:vAlign w:val="bottom"/>
            <w:hideMark/>
          </w:tcPr>
          <w:p w14:paraId="1E575AE2" w14:textId="77777777" w:rsidR="00910219" w:rsidRPr="00910219" w:rsidRDefault="00910219" w:rsidP="00910219">
            <w:pPr>
              <w:spacing w:before="0" w:after="0" w:line="240" w:lineRule="auto"/>
              <w:jc w:val="left"/>
              <w:rPr>
                <w:ins w:id="74772" w:author="pete jones" w:date="2022-01-11T16:42:00Z"/>
                <w:rFonts w:ascii="Calibri" w:hAnsi="Calibri" w:cs="Calibri"/>
                <w:color w:val="000000"/>
                <w:sz w:val="22"/>
                <w:szCs w:val="22"/>
              </w:rPr>
            </w:pPr>
            <w:ins w:id="74773" w:author="pete jones" w:date="2022-01-11T16:42:00Z">
              <w:r w:rsidRPr="00910219">
                <w:rPr>
                  <w:rFonts w:ascii="Calibri" w:hAnsi="Calibri" w:cs="Calibri"/>
                  <w:color w:val="000000"/>
                  <w:sz w:val="22"/>
                  <w:szCs w:val="22"/>
                </w:rPr>
                <w:t>Electrical and Magnetic Systems</w:t>
              </w:r>
            </w:ins>
          </w:p>
        </w:tc>
        <w:tc>
          <w:tcPr>
            <w:tcW w:w="397" w:type="dxa"/>
            <w:tcBorders>
              <w:top w:val="nil"/>
              <w:left w:val="nil"/>
              <w:bottom w:val="single" w:sz="4" w:space="0" w:color="auto"/>
              <w:right w:val="single" w:sz="4" w:space="0" w:color="auto"/>
            </w:tcBorders>
            <w:shd w:val="clear" w:color="auto" w:fill="auto"/>
            <w:noWrap/>
            <w:vAlign w:val="bottom"/>
            <w:hideMark/>
          </w:tcPr>
          <w:p w14:paraId="18464D78" w14:textId="77777777" w:rsidR="00910219" w:rsidRPr="00910219" w:rsidRDefault="00910219" w:rsidP="00910219">
            <w:pPr>
              <w:spacing w:before="0" w:after="0" w:line="240" w:lineRule="auto"/>
              <w:jc w:val="center"/>
              <w:rPr>
                <w:ins w:id="74774" w:author="pete jones" w:date="2022-01-11T16:42:00Z"/>
                <w:rFonts w:ascii="Calibri" w:hAnsi="Calibri" w:cs="Calibri"/>
                <w:color w:val="000000"/>
                <w:sz w:val="22"/>
                <w:szCs w:val="22"/>
              </w:rPr>
            </w:pPr>
            <w:ins w:id="74775"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5C16C55D" w14:textId="77777777" w:rsidR="00910219" w:rsidRPr="00910219" w:rsidRDefault="00910219" w:rsidP="00910219">
            <w:pPr>
              <w:spacing w:before="0" w:after="0" w:line="240" w:lineRule="auto"/>
              <w:jc w:val="center"/>
              <w:rPr>
                <w:ins w:id="74776" w:author="pete jones" w:date="2022-01-11T16:42:00Z"/>
                <w:rFonts w:ascii="Calibri" w:hAnsi="Calibri" w:cs="Calibri"/>
                <w:color w:val="000000"/>
                <w:sz w:val="22"/>
                <w:szCs w:val="22"/>
              </w:rPr>
            </w:pPr>
            <w:ins w:id="74777" w:author="pete jones" w:date="2022-01-11T16:42:00Z">
              <w:r w:rsidRPr="00910219">
                <w:rPr>
                  <w:rFonts w:ascii="Calibri" w:hAnsi="Calibri" w:cs="Calibri"/>
                  <w:color w:val="000000"/>
                  <w:sz w:val="22"/>
                  <w:szCs w:val="22"/>
                </w:rPr>
                <w:t>15</w:t>
              </w:r>
            </w:ins>
          </w:p>
        </w:tc>
        <w:tc>
          <w:tcPr>
            <w:tcW w:w="461" w:type="dxa"/>
            <w:tcBorders>
              <w:top w:val="nil"/>
              <w:left w:val="nil"/>
              <w:bottom w:val="single" w:sz="4" w:space="0" w:color="auto"/>
              <w:right w:val="single" w:sz="4" w:space="0" w:color="auto"/>
            </w:tcBorders>
            <w:shd w:val="clear" w:color="auto" w:fill="auto"/>
            <w:noWrap/>
            <w:vAlign w:val="bottom"/>
            <w:hideMark/>
          </w:tcPr>
          <w:p w14:paraId="709E79A4" w14:textId="77777777" w:rsidR="00910219" w:rsidRPr="00910219" w:rsidRDefault="00910219" w:rsidP="00910219">
            <w:pPr>
              <w:spacing w:before="0" w:after="0" w:line="240" w:lineRule="auto"/>
              <w:jc w:val="center"/>
              <w:rPr>
                <w:ins w:id="74778" w:author="pete jones" w:date="2022-01-11T16:42:00Z"/>
                <w:rFonts w:ascii="Calibri" w:hAnsi="Calibri" w:cs="Calibri"/>
                <w:color w:val="000000"/>
                <w:sz w:val="22"/>
                <w:szCs w:val="22"/>
              </w:rPr>
            </w:pPr>
            <w:ins w:id="74779" w:author="pete jones" w:date="2022-01-11T16:42:00Z">
              <w:r w:rsidRPr="00910219">
                <w:rPr>
                  <w:rFonts w:ascii="Calibri" w:hAnsi="Calibri" w:cs="Calibri"/>
                  <w:color w:val="000000"/>
                  <w:sz w:val="22"/>
                  <w:szCs w:val="22"/>
                </w:rPr>
                <w:t>80</w:t>
              </w:r>
            </w:ins>
          </w:p>
        </w:tc>
        <w:tc>
          <w:tcPr>
            <w:tcW w:w="461" w:type="dxa"/>
            <w:tcBorders>
              <w:top w:val="nil"/>
              <w:left w:val="nil"/>
              <w:bottom w:val="single" w:sz="4" w:space="0" w:color="auto"/>
              <w:right w:val="single" w:sz="4" w:space="0" w:color="auto"/>
            </w:tcBorders>
            <w:shd w:val="clear" w:color="auto" w:fill="auto"/>
            <w:noWrap/>
            <w:vAlign w:val="bottom"/>
            <w:hideMark/>
          </w:tcPr>
          <w:p w14:paraId="0AAD8842" w14:textId="77777777" w:rsidR="00910219" w:rsidRPr="00910219" w:rsidRDefault="00910219" w:rsidP="00910219">
            <w:pPr>
              <w:spacing w:before="0" w:after="0" w:line="240" w:lineRule="auto"/>
              <w:jc w:val="center"/>
              <w:rPr>
                <w:ins w:id="74780" w:author="pete jones" w:date="2022-01-11T16:42:00Z"/>
                <w:rFonts w:ascii="Calibri" w:hAnsi="Calibri" w:cs="Calibri"/>
                <w:color w:val="000000"/>
                <w:sz w:val="22"/>
                <w:szCs w:val="22"/>
              </w:rPr>
            </w:pPr>
            <w:ins w:id="74781" w:author="pete jones" w:date="2022-01-11T16:42:00Z">
              <w:r w:rsidRPr="00910219">
                <w:rPr>
                  <w:rFonts w:ascii="Calibri" w:hAnsi="Calibri" w:cs="Calibri"/>
                  <w:color w:val="000000"/>
                  <w:sz w:val="22"/>
                  <w:szCs w:val="22"/>
                </w:rPr>
                <w:t>20</w:t>
              </w:r>
            </w:ins>
          </w:p>
        </w:tc>
        <w:tc>
          <w:tcPr>
            <w:tcW w:w="390" w:type="dxa"/>
            <w:tcBorders>
              <w:top w:val="nil"/>
              <w:left w:val="nil"/>
              <w:bottom w:val="single" w:sz="4" w:space="0" w:color="auto"/>
              <w:right w:val="single" w:sz="4" w:space="0" w:color="auto"/>
            </w:tcBorders>
            <w:shd w:val="clear" w:color="auto" w:fill="auto"/>
            <w:noWrap/>
            <w:vAlign w:val="bottom"/>
            <w:hideMark/>
          </w:tcPr>
          <w:p w14:paraId="3E51133C" w14:textId="77777777" w:rsidR="00910219" w:rsidRPr="00910219" w:rsidRDefault="00910219" w:rsidP="00910219">
            <w:pPr>
              <w:spacing w:before="0" w:after="0" w:line="240" w:lineRule="auto"/>
              <w:jc w:val="center"/>
              <w:rPr>
                <w:ins w:id="74782" w:author="pete jones" w:date="2022-01-11T16:42:00Z"/>
                <w:rFonts w:ascii="Calibri" w:hAnsi="Calibri" w:cs="Calibri"/>
                <w:color w:val="000000"/>
                <w:sz w:val="22"/>
                <w:szCs w:val="22"/>
              </w:rPr>
            </w:pPr>
            <w:ins w:id="74783"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475BB4AC" w14:textId="77777777" w:rsidR="00910219" w:rsidRPr="00910219" w:rsidRDefault="00910219" w:rsidP="00910219">
            <w:pPr>
              <w:spacing w:before="0" w:after="0" w:line="240" w:lineRule="auto"/>
              <w:jc w:val="center"/>
              <w:rPr>
                <w:ins w:id="74784" w:author="pete jones" w:date="2022-01-11T16:42:00Z"/>
                <w:rFonts w:ascii="Calibri" w:hAnsi="Calibri" w:cs="Calibri"/>
                <w:color w:val="000000"/>
                <w:sz w:val="22"/>
                <w:szCs w:val="22"/>
              </w:rPr>
            </w:pPr>
            <w:ins w:id="7478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2EF617" w14:textId="77777777" w:rsidR="00910219" w:rsidRPr="00910219" w:rsidRDefault="00910219" w:rsidP="00910219">
            <w:pPr>
              <w:spacing w:before="0" w:after="0" w:line="240" w:lineRule="auto"/>
              <w:jc w:val="center"/>
              <w:rPr>
                <w:ins w:id="74786" w:author="pete jones" w:date="2022-01-11T16:42:00Z"/>
                <w:rFonts w:ascii="Calibri" w:hAnsi="Calibri" w:cs="Calibri"/>
                <w:color w:val="000000"/>
                <w:sz w:val="22"/>
                <w:szCs w:val="22"/>
              </w:rPr>
            </w:pPr>
            <w:ins w:id="7478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A38E66" w14:textId="77777777" w:rsidR="00910219" w:rsidRPr="00910219" w:rsidRDefault="00910219" w:rsidP="00910219">
            <w:pPr>
              <w:spacing w:before="0" w:after="0" w:line="240" w:lineRule="auto"/>
              <w:jc w:val="center"/>
              <w:rPr>
                <w:ins w:id="74788" w:author="pete jones" w:date="2022-01-11T16:42:00Z"/>
                <w:rFonts w:ascii="Calibri" w:hAnsi="Calibri" w:cs="Calibri"/>
                <w:color w:val="000000"/>
                <w:sz w:val="22"/>
                <w:szCs w:val="22"/>
              </w:rPr>
            </w:pPr>
            <w:ins w:id="7478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9AA1D0" w14:textId="77777777" w:rsidR="00910219" w:rsidRPr="00910219" w:rsidRDefault="00910219" w:rsidP="00910219">
            <w:pPr>
              <w:spacing w:before="0" w:after="0" w:line="240" w:lineRule="auto"/>
              <w:jc w:val="center"/>
              <w:rPr>
                <w:ins w:id="74790" w:author="pete jones" w:date="2022-01-11T16:42:00Z"/>
                <w:rFonts w:ascii="Calibri" w:hAnsi="Calibri" w:cs="Calibri"/>
                <w:color w:val="000000"/>
                <w:sz w:val="22"/>
                <w:szCs w:val="22"/>
              </w:rPr>
            </w:pPr>
            <w:ins w:id="7479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3EA2B2" w14:textId="77777777" w:rsidR="00910219" w:rsidRPr="00910219" w:rsidRDefault="00910219" w:rsidP="00910219">
            <w:pPr>
              <w:spacing w:before="0" w:after="0" w:line="240" w:lineRule="auto"/>
              <w:jc w:val="center"/>
              <w:rPr>
                <w:ins w:id="74792" w:author="pete jones" w:date="2022-01-11T16:42:00Z"/>
                <w:rFonts w:ascii="Calibri" w:hAnsi="Calibri" w:cs="Calibri"/>
                <w:color w:val="000000"/>
                <w:sz w:val="22"/>
                <w:szCs w:val="22"/>
              </w:rPr>
            </w:pPr>
            <w:ins w:id="7479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F46381" w14:textId="77777777" w:rsidR="00910219" w:rsidRPr="00910219" w:rsidRDefault="00910219" w:rsidP="00910219">
            <w:pPr>
              <w:spacing w:before="0" w:after="0" w:line="240" w:lineRule="auto"/>
              <w:jc w:val="center"/>
              <w:rPr>
                <w:ins w:id="74794" w:author="pete jones" w:date="2022-01-11T16:42:00Z"/>
                <w:rFonts w:ascii="Calibri" w:hAnsi="Calibri" w:cs="Calibri"/>
                <w:color w:val="000000"/>
                <w:sz w:val="22"/>
                <w:szCs w:val="22"/>
              </w:rPr>
            </w:pPr>
            <w:ins w:id="74795"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B9A015D" w14:textId="77777777" w:rsidR="00910219" w:rsidRPr="00910219" w:rsidRDefault="00910219" w:rsidP="00910219">
            <w:pPr>
              <w:spacing w:before="0" w:after="0" w:line="240" w:lineRule="auto"/>
              <w:jc w:val="center"/>
              <w:rPr>
                <w:ins w:id="74796" w:author="pete jones" w:date="2022-01-11T16:42:00Z"/>
                <w:rFonts w:ascii="Calibri" w:hAnsi="Calibri" w:cs="Calibri"/>
                <w:color w:val="000000"/>
                <w:sz w:val="22"/>
                <w:szCs w:val="22"/>
              </w:rPr>
            </w:pPr>
            <w:ins w:id="74797" w:author="pete jones" w:date="2022-01-11T16:42:00Z">
              <w:r w:rsidRPr="00910219">
                <w:rPr>
                  <w:rFonts w:ascii="Calibri" w:hAnsi="Calibri" w:cs="Calibri"/>
                  <w:color w:val="000000"/>
                  <w:sz w:val="22"/>
                  <w:szCs w:val="22"/>
                </w:rPr>
                <w:t> </w:t>
              </w:r>
            </w:ins>
          </w:p>
        </w:tc>
      </w:tr>
      <w:tr w:rsidR="00910219" w:rsidRPr="00910219" w14:paraId="07B5542C" w14:textId="77777777" w:rsidTr="00910219">
        <w:trPr>
          <w:trHeight w:val="300"/>
          <w:ins w:id="74798"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9976E3C" w14:textId="77777777" w:rsidR="00910219" w:rsidRPr="00910219" w:rsidRDefault="00910219" w:rsidP="00910219">
            <w:pPr>
              <w:spacing w:before="0" w:after="0" w:line="240" w:lineRule="auto"/>
              <w:jc w:val="center"/>
              <w:rPr>
                <w:ins w:id="74799" w:author="pete jones" w:date="2022-01-11T16:42:00Z"/>
                <w:rFonts w:ascii="Calibri" w:hAnsi="Calibri" w:cs="Calibri"/>
                <w:color w:val="000000"/>
                <w:sz w:val="22"/>
                <w:szCs w:val="22"/>
              </w:rPr>
            </w:pPr>
            <w:ins w:id="74800" w:author="pete jones" w:date="2022-01-11T16:42:00Z">
              <w:r w:rsidRPr="00910219">
                <w:rPr>
                  <w:rFonts w:ascii="Calibri" w:hAnsi="Calibri" w:cs="Calibri"/>
                  <w:color w:val="000000"/>
                  <w:sz w:val="22"/>
                  <w:szCs w:val="22"/>
                </w:rPr>
                <w:t>4</w:t>
              </w:r>
            </w:ins>
          </w:p>
        </w:tc>
        <w:tc>
          <w:tcPr>
            <w:tcW w:w="6313" w:type="dxa"/>
            <w:tcBorders>
              <w:top w:val="nil"/>
              <w:left w:val="nil"/>
              <w:bottom w:val="single" w:sz="4" w:space="0" w:color="auto"/>
              <w:right w:val="single" w:sz="8" w:space="0" w:color="auto"/>
            </w:tcBorders>
            <w:shd w:val="clear" w:color="auto" w:fill="auto"/>
            <w:noWrap/>
            <w:vAlign w:val="bottom"/>
            <w:hideMark/>
          </w:tcPr>
          <w:p w14:paraId="616CA5C6" w14:textId="77777777" w:rsidR="00910219" w:rsidRPr="00910219" w:rsidRDefault="00910219" w:rsidP="00910219">
            <w:pPr>
              <w:spacing w:before="0" w:after="0" w:line="240" w:lineRule="auto"/>
              <w:jc w:val="left"/>
              <w:rPr>
                <w:ins w:id="74801" w:author="pete jones" w:date="2022-01-11T16:42:00Z"/>
                <w:rFonts w:ascii="Calibri" w:hAnsi="Calibri" w:cs="Calibri"/>
                <w:color w:val="000000"/>
                <w:sz w:val="22"/>
                <w:szCs w:val="22"/>
              </w:rPr>
            </w:pPr>
            <w:ins w:id="74802" w:author="pete jones" w:date="2022-01-11T16:42:00Z">
              <w:r w:rsidRPr="00910219">
                <w:rPr>
                  <w:rFonts w:ascii="Calibri" w:hAnsi="Calibri" w:cs="Calibri"/>
                  <w:color w:val="000000"/>
                  <w:sz w:val="22"/>
                  <w:szCs w:val="22"/>
                </w:rPr>
                <w:t>Electronics and Sensors</w:t>
              </w:r>
            </w:ins>
          </w:p>
        </w:tc>
        <w:tc>
          <w:tcPr>
            <w:tcW w:w="397" w:type="dxa"/>
            <w:tcBorders>
              <w:top w:val="nil"/>
              <w:left w:val="nil"/>
              <w:bottom w:val="single" w:sz="4" w:space="0" w:color="auto"/>
              <w:right w:val="single" w:sz="4" w:space="0" w:color="auto"/>
            </w:tcBorders>
            <w:shd w:val="clear" w:color="auto" w:fill="auto"/>
            <w:noWrap/>
            <w:vAlign w:val="bottom"/>
            <w:hideMark/>
          </w:tcPr>
          <w:p w14:paraId="20207CB1" w14:textId="77777777" w:rsidR="00910219" w:rsidRPr="00910219" w:rsidRDefault="00910219" w:rsidP="00910219">
            <w:pPr>
              <w:spacing w:before="0" w:after="0" w:line="240" w:lineRule="auto"/>
              <w:jc w:val="center"/>
              <w:rPr>
                <w:ins w:id="74803" w:author="pete jones" w:date="2022-01-11T16:42:00Z"/>
                <w:rFonts w:ascii="Calibri" w:hAnsi="Calibri" w:cs="Calibri"/>
                <w:color w:val="000000"/>
                <w:sz w:val="22"/>
                <w:szCs w:val="22"/>
              </w:rPr>
            </w:pPr>
            <w:ins w:id="74804"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195C4B06" w14:textId="77777777" w:rsidR="00910219" w:rsidRPr="00910219" w:rsidRDefault="00910219" w:rsidP="00910219">
            <w:pPr>
              <w:spacing w:before="0" w:after="0" w:line="240" w:lineRule="auto"/>
              <w:jc w:val="center"/>
              <w:rPr>
                <w:ins w:id="74805" w:author="pete jones" w:date="2022-01-11T16:42:00Z"/>
                <w:rFonts w:ascii="Calibri" w:hAnsi="Calibri" w:cs="Calibri"/>
                <w:color w:val="000000"/>
                <w:sz w:val="22"/>
                <w:szCs w:val="22"/>
              </w:rPr>
            </w:pPr>
            <w:ins w:id="74806"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04B6EBEA" w14:textId="77777777" w:rsidR="00910219" w:rsidRPr="00910219" w:rsidRDefault="00910219" w:rsidP="00910219">
            <w:pPr>
              <w:spacing w:before="0" w:after="0" w:line="240" w:lineRule="auto"/>
              <w:jc w:val="center"/>
              <w:rPr>
                <w:ins w:id="74807" w:author="pete jones" w:date="2022-01-11T16:42:00Z"/>
                <w:rFonts w:ascii="Calibri" w:hAnsi="Calibri" w:cs="Calibri"/>
                <w:color w:val="000000"/>
                <w:sz w:val="22"/>
                <w:szCs w:val="22"/>
              </w:rPr>
            </w:pPr>
            <w:ins w:id="74808"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78853577" w14:textId="77777777" w:rsidR="00910219" w:rsidRPr="00910219" w:rsidRDefault="00910219" w:rsidP="00910219">
            <w:pPr>
              <w:spacing w:before="0" w:after="0" w:line="240" w:lineRule="auto"/>
              <w:jc w:val="center"/>
              <w:rPr>
                <w:ins w:id="74809" w:author="pete jones" w:date="2022-01-11T16:42:00Z"/>
                <w:rFonts w:ascii="Calibri" w:hAnsi="Calibri" w:cs="Calibri"/>
                <w:color w:val="000000"/>
                <w:sz w:val="22"/>
                <w:szCs w:val="22"/>
              </w:rPr>
            </w:pPr>
            <w:ins w:id="74810" w:author="pete jones" w:date="2022-01-11T16:42:00Z">
              <w:r w:rsidRPr="00910219">
                <w:rPr>
                  <w:rFonts w:ascii="Calibri" w:hAnsi="Calibri" w:cs="Calibri"/>
                  <w:color w:val="000000"/>
                  <w:sz w:val="22"/>
                  <w:szCs w:val="22"/>
                </w:rPr>
                <w:t>100</w:t>
              </w:r>
            </w:ins>
          </w:p>
        </w:tc>
        <w:tc>
          <w:tcPr>
            <w:tcW w:w="390" w:type="dxa"/>
            <w:tcBorders>
              <w:top w:val="nil"/>
              <w:left w:val="nil"/>
              <w:bottom w:val="single" w:sz="4" w:space="0" w:color="auto"/>
              <w:right w:val="single" w:sz="4" w:space="0" w:color="auto"/>
            </w:tcBorders>
            <w:shd w:val="clear" w:color="auto" w:fill="auto"/>
            <w:noWrap/>
            <w:vAlign w:val="bottom"/>
            <w:hideMark/>
          </w:tcPr>
          <w:p w14:paraId="2960FEAF" w14:textId="77777777" w:rsidR="00910219" w:rsidRPr="00910219" w:rsidRDefault="00910219" w:rsidP="00910219">
            <w:pPr>
              <w:spacing w:before="0" w:after="0" w:line="240" w:lineRule="auto"/>
              <w:jc w:val="center"/>
              <w:rPr>
                <w:ins w:id="74811" w:author="pete jones" w:date="2022-01-11T16:42:00Z"/>
                <w:rFonts w:ascii="Calibri" w:hAnsi="Calibri" w:cs="Calibri"/>
                <w:color w:val="000000"/>
                <w:sz w:val="22"/>
                <w:szCs w:val="22"/>
              </w:rPr>
            </w:pPr>
            <w:ins w:id="74812"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09173B25" w14:textId="77777777" w:rsidR="00910219" w:rsidRPr="00910219" w:rsidRDefault="00910219" w:rsidP="00910219">
            <w:pPr>
              <w:spacing w:before="0" w:after="0" w:line="240" w:lineRule="auto"/>
              <w:jc w:val="center"/>
              <w:rPr>
                <w:ins w:id="74813" w:author="pete jones" w:date="2022-01-11T16:42:00Z"/>
                <w:rFonts w:ascii="Calibri" w:hAnsi="Calibri" w:cs="Calibri"/>
                <w:color w:val="000000"/>
                <w:sz w:val="22"/>
                <w:szCs w:val="22"/>
              </w:rPr>
            </w:pPr>
            <w:ins w:id="7481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44BD6D" w14:textId="77777777" w:rsidR="00910219" w:rsidRPr="00910219" w:rsidRDefault="00910219" w:rsidP="00910219">
            <w:pPr>
              <w:spacing w:before="0" w:after="0" w:line="240" w:lineRule="auto"/>
              <w:jc w:val="center"/>
              <w:rPr>
                <w:ins w:id="74815" w:author="pete jones" w:date="2022-01-11T16:42:00Z"/>
                <w:rFonts w:ascii="Calibri" w:hAnsi="Calibri" w:cs="Calibri"/>
                <w:color w:val="000000"/>
                <w:sz w:val="22"/>
                <w:szCs w:val="22"/>
              </w:rPr>
            </w:pPr>
            <w:ins w:id="74816"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23E745" w14:textId="77777777" w:rsidR="00910219" w:rsidRPr="00910219" w:rsidRDefault="00910219" w:rsidP="00910219">
            <w:pPr>
              <w:spacing w:before="0" w:after="0" w:line="240" w:lineRule="auto"/>
              <w:jc w:val="center"/>
              <w:rPr>
                <w:ins w:id="74817" w:author="pete jones" w:date="2022-01-11T16:42:00Z"/>
                <w:rFonts w:ascii="Calibri" w:hAnsi="Calibri" w:cs="Calibri"/>
                <w:color w:val="000000"/>
                <w:sz w:val="22"/>
                <w:szCs w:val="22"/>
              </w:rPr>
            </w:pPr>
            <w:ins w:id="74818"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6C38C1" w14:textId="77777777" w:rsidR="00910219" w:rsidRPr="00910219" w:rsidRDefault="00910219" w:rsidP="00910219">
            <w:pPr>
              <w:spacing w:before="0" w:after="0" w:line="240" w:lineRule="auto"/>
              <w:jc w:val="center"/>
              <w:rPr>
                <w:ins w:id="74819" w:author="pete jones" w:date="2022-01-11T16:42:00Z"/>
                <w:rFonts w:ascii="Calibri" w:hAnsi="Calibri" w:cs="Calibri"/>
                <w:color w:val="000000"/>
                <w:sz w:val="22"/>
                <w:szCs w:val="22"/>
              </w:rPr>
            </w:pPr>
            <w:ins w:id="7482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CA132A" w14:textId="77777777" w:rsidR="00910219" w:rsidRPr="00910219" w:rsidRDefault="00910219" w:rsidP="00910219">
            <w:pPr>
              <w:spacing w:before="0" w:after="0" w:line="240" w:lineRule="auto"/>
              <w:jc w:val="center"/>
              <w:rPr>
                <w:ins w:id="74821" w:author="pete jones" w:date="2022-01-11T16:42:00Z"/>
                <w:rFonts w:ascii="Calibri" w:hAnsi="Calibri" w:cs="Calibri"/>
                <w:color w:val="000000"/>
                <w:sz w:val="22"/>
                <w:szCs w:val="22"/>
              </w:rPr>
            </w:pPr>
            <w:ins w:id="7482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4DFDEF" w14:textId="77777777" w:rsidR="00910219" w:rsidRPr="00910219" w:rsidRDefault="00910219" w:rsidP="00910219">
            <w:pPr>
              <w:spacing w:before="0" w:after="0" w:line="240" w:lineRule="auto"/>
              <w:jc w:val="center"/>
              <w:rPr>
                <w:ins w:id="74823" w:author="pete jones" w:date="2022-01-11T16:42:00Z"/>
                <w:rFonts w:ascii="Calibri" w:hAnsi="Calibri" w:cs="Calibri"/>
                <w:color w:val="000000"/>
                <w:sz w:val="22"/>
                <w:szCs w:val="22"/>
              </w:rPr>
            </w:pPr>
            <w:ins w:id="74824"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713A533" w14:textId="77777777" w:rsidR="00910219" w:rsidRPr="00910219" w:rsidRDefault="00910219" w:rsidP="00910219">
            <w:pPr>
              <w:spacing w:before="0" w:after="0" w:line="240" w:lineRule="auto"/>
              <w:jc w:val="center"/>
              <w:rPr>
                <w:ins w:id="74825" w:author="pete jones" w:date="2022-01-11T16:42:00Z"/>
                <w:rFonts w:ascii="Calibri" w:hAnsi="Calibri" w:cs="Calibri"/>
                <w:color w:val="000000"/>
                <w:sz w:val="22"/>
                <w:szCs w:val="22"/>
              </w:rPr>
            </w:pPr>
            <w:ins w:id="74826" w:author="pete jones" w:date="2022-01-11T16:42:00Z">
              <w:r w:rsidRPr="00910219">
                <w:rPr>
                  <w:rFonts w:ascii="Calibri" w:hAnsi="Calibri" w:cs="Calibri"/>
                  <w:color w:val="000000"/>
                  <w:sz w:val="22"/>
                  <w:szCs w:val="22"/>
                </w:rPr>
                <w:t> </w:t>
              </w:r>
            </w:ins>
          </w:p>
        </w:tc>
      </w:tr>
      <w:tr w:rsidR="00910219" w:rsidRPr="00910219" w14:paraId="136341E6" w14:textId="77777777" w:rsidTr="00910219">
        <w:trPr>
          <w:trHeight w:val="300"/>
          <w:ins w:id="74827"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26AC9C4" w14:textId="77777777" w:rsidR="00910219" w:rsidRPr="00910219" w:rsidRDefault="00910219" w:rsidP="00910219">
            <w:pPr>
              <w:spacing w:before="0" w:after="0" w:line="240" w:lineRule="auto"/>
              <w:jc w:val="center"/>
              <w:rPr>
                <w:ins w:id="74828" w:author="pete jones" w:date="2022-01-11T16:42:00Z"/>
                <w:rFonts w:ascii="Calibri" w:hAnsi="Calibri" w:cs="Calibri"/>
                <w:color w:val="000000"/>
                <w:sz w:val="22"/>
                <w:szCs w:val="22"/>
              </w:rPr>
            </w:pPr>
            <w:ins w:id="74829" w:author="pete jones" w:date="2022-01-11T16:42:00Z">
              <w:r w:rsidRPr="00910219">
                <w:rPr>
                  <w:rFonts w:ascii="Calibri" w:hAnsi="Calibri" w:cs="Calibri"/>
                  <w:color w:val="000000"/>
                  <w:sz w:val="22"/>
                  <w:szCs w:val="22"/>
                </w:rPr>
                <w:t>4</w:t>
              </w:r>
            </w:ins>
          </w:p>
        </w:tc>
        <w:tc>
          <w:tcPr>
            <w:tcW w:w="6313" w:type="dxa"/>
            <w:tcBorders>
              <w:top w:val="nil"/>
              <w:left w:val="nil"/>
              <w:bottom w:val="single" w:sz="4" w:space="0" w:color="auto"/>
              <w:right w:val="single" w:sz="8" w:space="0" w:color="auto"/>
            </w:tcBorders>
            <w:shd w:val="clear" w:color="auto" w:fill="auto"/>
            <w:noWrap/>
            <w:vAlign w:val="bottom"/>
            <w:hideMark/>
          </w:tcPr>
          <w:p w14:paraId="65CB3D5E" w14:textId="77777777" w:rsidR="00910219" w:rsidRPr="00910219" w:rsidRDefault="00910219" w:rsidP="00910219">
            <w:pPr>
              <w:spacing w:before="0" w:after="0" w:line="240" w:lineRule="auto"/>
              <w:jc w:val="left"/>
              <w:rPr>
                <w:ins w:id="74830" w:author="pete jones" w:date="2022-01-11T16:42:00Z"/>
                <w:rFonts w:ascii="Calibri" w:hAnsi="Calibri" w:cs="Calibri"/>
                <w:color w:val="000000"/>
                <w:sz w:val="22"/>
                <w:szCs w:val="22"/>
              </w:rPr>
            </w:pPr>
            <w:ins w:id="74831" w:author="pete jones" w:date="2022-01-11T16:42:00Z">
              <w:r w:rsidRPr="00910219">
                <w:rPr>
                  <w:rFonts w:ascii="Calibri" w:hAnsi="Calibri" w:cs="Calibri"/>
                  <w:color w:val="000000"/>
                  <w:sz w:val="22"/>
                  <w:szCs w:val="22"/>
                </w:rPr>
                <w:t>Thermofluid Mechanics</w:t>
              </w:r>
            </w:ins>
          </w:p>
        </w:tc>
        <w:tc>
          <w:tcPr>
            <w:tcW w:w="397" w:type="dxa"/>
            <w:tcBorders>
              <w:top w:val="nil"/>
              <w:left w:val="nil"/>
              <w:bottom w:val="single" w:sz="4" w:space="0" w:color="auto"/>
              <w:right w:val="single" w:sz="4" w:space="0" w:color="auto"/>
            </w:tcBorders>
            <w:shd w:val="clear" w:color="auto" w:fill="auto"/>
            <w:noWrap/>
            <w:vAlign w:val="bottom"/>
            <w:hideMark/>
          </w:tcPr>
          <w:p w14:paraId="40FE1ED5" w14:textId="77777777" w:rsidR="00910219" w:rsidRPr="00910219" w:rsidRDefault="00910219" w:rsidP="00910219">
            <w:pPr>
              <w:spacing w:before="0" w:after="0" w:line="240" w:lineRule="auto"/>
              <w:jc w:val="center"/>
              <w:rPr>
                <w:ins w:id="74832" w:author="pete jones" w:date="2022-01-11T16:42:00Z"/>
                <w:rFonts w:ascii="Calibri" w:hAnsi="Calibri" w:cs="Calibri"/>
                <w:color w:val="000000"/>
                <w:sz w:val="22"/>
                <w:szCs w:val="22"/>
              </w:rPr>
            </w:pPr>
            <w:ins w:id="74833"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6FF1A97E" w14:textId="77777777" w:rsidR="00910219" w:rsidRPr="00910219" w:rsidRDefault="00910219" w:rsidP="00910219">
            <w:pPr>
              <w:spacing w:before="0" w:after="0" w:line="240" w:lineRule="auto"/>
              <w:jc w:val="center"/>
              <w:rPr>
                <w:ins w:id="74834" w:author="pete jones" w:date="2022-01-11T16:42:00Z"/>
                <w:rFonts w:ascii="Calibri" w:hAnsi="Calibri" w:cs="Calibri"/>
                <w:color w:val="000000"/>
                <w:sz w:val="22"/>
                <w:szCs w:val="22"/>
              </w:rPr>
            </w:pPr>
            <w:ins w:id="74835" w:author="pete jones" w:date="2022-01-11T16:42:00Z">
              <w:r w:rsidRPr="00910219">
                <w:rPr>
                  <w:rFonts w:ascii="Calibri" w:hAnsi="Calibri" w:cs="Calibri"/>
                  <w:color w:val="000000"/>
                  <w:sz w:val="22"/>
                  <w:szCs w:val="22"/>
                </w:rPr>
                <w:t>15</w:t>
              </w:r>
            </w:ins>
          </w:p>
        </w:tc>
        <w:tc>
          <w:tcPr>
            <w:tcW w:w="461" w:type="dxa"/>
            <w:tcBorders>
              <w:top w:val="nil"/>
              <w:left w:val="nil"/>
              <w:bottom w:val="single" w:sz="4" w:space="0" w:color="auto"/>
              <w:right w:val="single" w:sz="4" w:space="0" w:color="auto"/>
            </w:tcBorders>
            <w:shd w:val="clear" w:color="auto" w:fill="auto"/>
            <w:noWrap/>
            <w:vAlign w:val="bottom"/>
            <w:hideMark/>
          </w:tcPr>
          <w:p w14:paraId="250037FE" w14:textId="77777777" w:rsidR="00910219" w:rsidRPr="00910219" w:rsidRDefault="00910219" w:rsidP="00910219">
            <w:pPr>
              <w:spacing w:before="0" w:after="0" w:line="240" w:lineRule="auto"/>
              <w:jc w:val="center"/>
              <w:rPr>
                <w:ins w:id="74836" w:author="pete jones" w:date="2022-01-11T16:42:00Z"/>
                <w:rFonts w:ascii="Calibri" w:hAnsi="Calibri" w:cs="Calibri"/>
                <w:color w:val="000000"/>
                <w:sz w:val="22"/>
                <w:szCs w:val="22"/>
              </w:rPr>
            </w:pPr>
            <w:ins w:id="74837" w:author="pete jones" w:date="2022-01-11T16:42:00Z">
              <w:r w:rsidRPr="00910219">
                <w:rPr>
                  <w:rFonts w:ascii="Calibri" w:hAnsi="Calibri" w:cs="Calibri"/>
                  <w:color w:val="000000"/>
                  <w:sz w:val="22"/>
                  <w:szCs w:val="22"/>
                </w:rPr>
                <w:t>80</w:t>
              </w:r>
            </w:ins>
          </w:p>
        </w:tc>
        <w:tc>
          <w:tcPr>
            <w:tcW w:w="461" w:type="dxa"/>
            <w:tcBorders>
              <w:top w:val="nil"/>
              <w:left w:val="nil"/>
              <w:bottom w:val="single" w:sz="4" w:space="0" w:color="auto"/>
              <w:right w:val="single" w:sz="4" w:space="0" w:color="auto"/>
            </w:tcBorders>
            <w:shd w:val="clear" w:color="auto" w:fill="auto"/>
            <w:noWrap/>
            <w:vAlign w:val="bottom"/>
            <w:hideMark/>
          </w:tcPr>
          <w:p w14:paraId="1470D06F" w14:textId="77777777" w:rsidR="00910219" w:rsidRPr="00910219" w:rsidRDefault="00910219" w:rsidP="00910219">
            <w:pPr>
              <w:spacing w:before="0" w:after="0" w:line="240" w:lineRule="auto"/>
              <w:jc w:val="center"/>
              <w:rPr>
                <w:ins w:id="74838" w:author="pete jones" w:date="2022-01-11T16:42:00Z"/>
                <w:rFonts w:ascii="Calibri" w:hAnsi="Calibri" w:cs="Calibri"/>
                <w:color w:val="000000"/>
                <w:sz w:val="22"/>
                <w:szCs w:val="22"/>
              </w:rPr>
            </w:pPr>
            <w:ins w:id="74839" w:author="pete jones" w:date="2022-01-11T16:42:00Z">
              <w:r w:rsidRPr="00910219">
                <w:rPr>
                  <w:rFonts w:ascii="Calibri" w:hAnsi="Calibri" w:cs="Calibri"/>
                  <w:color w:val="000000"/>
                  <w:sz w:val="22"/>
                  <w:szCs w:val="22"/>
                </w:rPr>
                <w:t>20</w:t>
              </w:r>
            </w:ins>
          </w:p>
        </w:tc>
        <w:tc>
          <w:tcPr>
            <w:tcW w:w="390" w:type="dxa"/>
            <w:tcBorders>
              <w:top w:val="nil"/>
              <w:left w:val="nil"/>
              <w:bottom w:val="single" w:sz="4" w:space="0" w:color="auto"/>
              <w:right w:val="single" w:sz="4" w:space="0" w:color="auto"/>
            </w:tcBorders>
            <w:shd w:val="clear" w:color="auto" w:fill="auto"/>
            <w:noWrap/>
            <w:vAlign w:val="bottom"/>
            <w:hideMark/>
          </w:tcPr>
          <w:p w14:paraId="46F8FEE7" w14:textId="77777777" w:rsidR="00910219" w:rsidRPr="00910219" w:rsidRDefault="00910219" w:rsidP="00910219">
            <w:pPr>
              <w:spacing w:before="0" w:after="0" w:line="240" w:lineRule="auto"/>
              <w:jc w:val="center"/>
              <w:rPr>
                <w:ins w:id="74840" w:author="pete jones" w:date="2022-01-11T16:42:00Z"/>
                <w:rFonts w:ascii="Calibri" w:hAnsi="Calibri" w:cs="Calibri"/>
                <w:color w:val="000000"/>
                <w:sz w:val="22"/>
                <w:szCs w:val="22"/>
              </w:rPr>
            </w:pPr>
            <w:ins w:id="74841"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5957AFD2" w14:textId="77777777" w:rsidR="00910219" w:rsidRPr="00910219" w:rsidRDefault="00910219" w:rsidP="00910219">
            <w:pPr>
              <w:spacing w:before="0" w:after="0" w:line="240" w:lineRule="auto"/>
              <w:jc w:val="center"/>
              <w:rPr>
                <w:ins w:id="74842" w:author="pete jones" w:date="2022-01-11T16:42:00Z"/>
                <w:rFonts w:ascii="Calibri" w:hAnsi="Calibri" w:cs="Calibri"/>
                <w:color w:val="000000"/>
                <w:sz w:val="22"/>
                <w:szCs w:val="22"/>
              </w:rPr>
            </w:pPr>
            <w:ins w:id="7484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00E535" w14:textId="77777777" w:rsidR="00910219" w:rsidRPr="00910219" w:rsidRDefault="00910219" w:rsidP="00910219">
            <w:pPr>
              <w:spacing w:before="0" w:after="0" w:line="240" w:lineRule="auto"/>
              <w:jc w:val="center"/>
              <w:rPr>
                <w:ins w:id="74844" w:author="pete jones" w:date="2022-01-11T16:42:00Z"/>
                <w:rFonts w:ascii="Calibri" w:hAnsi="Calibri" w:cs="Calibri"/>
                <w:color w:val="000000"/>
                <w:sz w:val="22"/>
                <w:szCs w:val="22"/>
              </w:rPr>
            </w:pPr>
            <w:ins w:id="7484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65D489" w14:textId="77777777" w:rsidR="00910219" w:rsidRPr="00910219" w:rsidRDefault="00910219" w:rsidP="00910219">
            <w:pPr>
              <w:spacing w:before="0" w:after="0" w:line="240" w:lineRule="auto"/>
              <w:jc w:val="center"/>
              <w:rPr>
                <w:ins w:id="74846" w:author="pete jones" w:date="2022-01-11T16:42:00Z"/>
                <w:rFonts w:ascii="Calibri" w:hAnsi="Calibri" w:cs="Calibri"/>
                <w:color w:val="000000"/>
                <w:sz w:val="22"/>
                <w:szCs w:val="22"/>
              </w:rPr>
            </w:pPr>
            <w:ins w:id="7484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973AAD" w14:textId="77777777" w:rsidR="00910219" w:rsidRPr="00910219" w:rsidRDefault="00910219" w:rsidP="00910219">
            <w:pPr>
              <w:spacing w:before="0" w:after="0" w:line="240" w:lineRule="auto"/>
              <w:jc w:val="center"/>
              <w:rPr>
                <w:ins w:id="74848" w:author="pete jones" w:date="2022-01-11T16:42:00Z"/>
                <w:rFonts w:ascii="Calibri" w:hAnsi="Calibri" w:cs="Calibri"/>
                <w:color w:val="000000"/>
                <w:sz w:val="22"/>
                <w:szCs w:val="22"/>
              </w:rPr>
            </w:pPr>
            <w:ins w:id="7484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B2CD73" w14:textId="77777777" w:rsidR="00910219" w:rsidRPr="00910219" w:rsidRDefault="00910219" w:rsidP="00910219">
            <w:pPr>
              <w:spacing w:before="0" w:after="0" w:line="240" w:lineRule="auto"/>
              <w:jc w:val="center"/>
              <w:rPr>
                <w:ins w:id="74850" w:author="pete jones" w:date="2022-01-11T16:42:00Z"/>
                <w:rFonts w:ascii="Calibri" w:hAnsi="Calibri" w:cs="Calibri"/>
                <w:color w:val="000000"/>
                <w:sz w:val="22"/>
                <w:szCs w:val="22"/>
              </w:rPr>
            </w:pPr>
            <w:ins w:id="7485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808879" w14:textId="77777777" w:rsidR="00910219" w:rsidRPr="00910219" w:rsidRDefault="00910219" w:rsidP="00910219">
            <w:pPr>
              <w:spacing w:before="0" w:after="0" w:line="240" w:lineRule="auto"/>
              <w:jc w:val="center"/>
              <w:rPr>
                <w:ins w:id="74852" w:author="pete jones" w:date="2022-01-11T16:42:00Z"/>
                <w:rFonts w:ascii="Calibri" w:hAnsi="Calibri" w:cs="Calibri"/>
                <w:color w:val="000000"/>
                <w:sz w:val="22"/>
                <w:szCs w:val="22"/>
              </w:rPr>
            </w:pPr>
            <w:ins w:id="74853"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005FAC" w14:textId="77777777" w:rsidR="00910219" w:rsidRPr="00910219" w:rsidRDefault="00910219" w:rsidP="00910219">
            <w:pPr>
              <w:spacing w:before="0" w:after="0" w:line="240" w:lineRule="auto"/>
              <w:jc w:val="center"/>
              <w:rPr>
                <w:ins w:id="74854" w:author="pete jones" w:date="2022-01-11T16:42:00Z"/>
                <w:rFonts w:ascii="Calibri" w:hAnsi="Calibri" w:cs="Calibri"/>
                <w:color w:val="000000"/>
                <w:sz w:val="22"/>
                <w:szCs w:val="22"/>
              </w:rPr>
            </w:pPr>
            <w:ins w:id="74855" w:author="pete jones" w:date="2022-01-11T16:42:00Z">
              <w:r w:rsidRPr="00910219">
                <w:rPr>
                  <w:rFonts w:ascii="Calibri" w:hAnsi="Calibri" w:cs="Calibri"/>
                  <w:color w:val="000000"/>
                  <w:sz w:val="22"/>
                  <w:szCs w:val="22"/>
                </w:rPr>
                <w:t> </w:t>
              </w:r>
            </w:ins>
          </w:p>
        </w:tc>
      </w:tr>
      <w:tr w:rsidR="00910219" w:rsidRPr="00910219" w14:paraId="459E3C44" w14:textId="77777777" w:rsidTr="00910219">
        <w:trPr>
          <w:trHeight w:val="300"/>
          <w:ins w:id="74856"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1E3C422" w14:textId="77777777" w:rsidR="00910219" w:rsidRPr="00910219" w:rsidRDefault="00910219" w:rsidP="00910219">
            <w:pPr>
              <w:spacing w:before="0" w:after="0" w:line="240" w:lineRule="auto"/>
              <w:jc w:val="center"/>
              <w:rPr>
                <w:ins w:id="74857" w:author="pete jones" w:date="2022-01-11T16:42:00Z"/>
                <w:rFonts w:ascii="Calibri" w:hAnsi="Calibri" w:cs="Calibri"/>
                <w:color w:val="000000"/>
                <w:sz w:val="22"/>
                <w:szCs w:val="22"/>
              </w:rPr>
            </w:pPr>
            <w:ins w:id="74858" w:author="pete jones" w:date="2022-01-11T16:42:00Z">
              <w:r w:rsidRPr="00910219">
                <w:rPr>
                  <w:rFonts w:ascii="Calibri" w:hAnsi="Calibri" w:cs="Calibri"/>
                  <w:color w:val="000000"/>
                  <w:sz w:val="22"/>
                  <w:szCs w:val="22"/>
                </w:rPr>
                <w:t>4</w:t>
              </w:r>
            </w:ins>
          </w:p>
        </w:tc>
        <w:tc>
          <w:tcPr>
            <w:tcW w:w="6313" w:type="dxa"/>
            <w:tcBorders>
              <w:top w:val="nil"/>
              <w:left w:val="nil"/>
              <w:bottom w:val="single" w:sz="4" w:space="0" w:color="auto"/>
              <w:right w:val="single" w:sz="8" w:space="0" w:color="auto"/>
            </w:tcBorders>
            <w:shd w:val="clear" w:color="auto" w:fill="auto"/>
            <w:noWrap/>
            <w:vAlign w:val="bottom"/>
            <w:hideMark/>
          </w:tcPr>
          <w:p w14:paraId="79E8334D" w14:textId="77777777" w:rsidR="00910219" w:rsidRPr="00910219" w:rsidRDefault="00910219" w:rsidP="00910219">
            <w:pPr>
              <w:spacing w:before="0" w:after="0" w:line="240" w:lineRule="auto"/>
              <w:jc w:val="left"/>
              <w:rPr>
                <w:ins w:id="74859" w:author="pete jones" w:date="2022-01-11T16:42:00Z"/>
                <w:rFonts w:ascii="Calibri" w:hAnsi="Calibri" w:cs="Calibri"/>
                <w:color w:val="000000"/>
                <w:sz w:val="22"/>
                <w:szCs w:val="22"/>
              </w:rPr>
            </w:pPr>
            <w:ins w:id="74860" w:author="pete jones" w:date="2022-01-11T16:42:00Z">
              <w:r w:rsidRPr="00910219">
                <w:rPr>
                  <w:rFonts w:ascii="Calibri" w:hAnsi="Calibri" w:cs="Calibri"/>
                  <w:color w:val="000000"/>
                  <w:sz w:val="22"/>
                  <w:szCs w:val="22"/>
                </w:rPr>
                <w:t>Properties &amp; Behaviour of Engineering Materials</w:t>
              </w:r>
            </w:ins>
          </w:p>
        </w:tc>
        <w:tc>
          <w:tcPr>
            <w:tcW w:w="397" w:type="dxa"/>
            <w:tcBorders>
              <w:top w:val="nil"/>
              <w:left w:val="nil"/>
              <w:bottom w:val="single" w:sz="4" w:space="0" w:color="auto"/>
              <w:right w:val="single" w:sz="4" w:space="0" w:color="auto"/>
            </w:tcBorders>
            <w:shd w:val="clear" w:color="auto" w:fill="auto"/>
            <w:noWrap/>
            <w:vAlign w:val="bottom"/>
            <w:hideMark/>
          </w:tcPr>
          <w:p w14:paraId="5C0500D7" w14:textId="77777777" w:rsidR="00910219" w:rsidRPr="00910219" w:rsidRDefault="00910219" w:rsidP="00910219">
            <w:pPr>
              <w:spacing w:before="0" w:after="0" w:line="240" w:lineRule="auto"/>
              <w:jc w:val="center"/>
              <w:rPr>
                <w:ins w:id="74861" w:author="pete jones" w:date="2022-01-11T16:42:00Z"/>
                <w:rFonts w:ascii="Calibri" w:hAnsi="Calibri" w:cs="Calibri"/>
                <w:color w:val="000000"/>
                <w:sz w:val="22"/>
                <w:szCs w:val="22"/>
              </w:rPr>
            </w:pPr>
            <w:ins w:id="74862" w:author="pete jones" w:date="2022-01-11T16:42:00Z">
              <w:r w:rsidRPr="00910219">
                <w:rPr>
                  <w:rFonts w:ascii="Calibri" w:hAnsi="Calibri" w:cs="Calibri"/>
                  <w:color w:val="000000"/>
                  <w:sz w:val="22"/>
                  <w:szCs w:val="22"/>
                </w:rPr>
                <w:t>T</w:t>
              </w:r>
            </w:ins>
          </w:p>
        </w:tc>
        <w:tc>
          <w:tcPr>
            <w:tcW w:w="461" w:type="dxa"/>
            <w:tcBorders>
              <w:top w:val="nil"/>
              <w:left w:val="nil"/>
              <w:bottom w:val="single" w:sz="4" w:space="0" w:color="auto"/>
              <w:right w:val="single" w:sz="4" w:space="0" w:color="auto"/>
            </w:tcBorders>
            <w:shd w:val="clear" w:color="auto" w:fill="auto"/>
            <w:noWrap/>
            <w:vAlign w:val="bottom"/>
            <w:hideMark/>
          </w:tcPr>
          <w:p w14:paraId="46FE194A" w14:textId="77777777" w:rsidR="00910219" w:rsidRPr="00910219" w:rsidRDefault="00910219" w:rsidP="00910219">
            <w:pPr>
              <w:spacing w:before="0" w:after="0" w:line="240" w:lineRule="auto"/>
              <w:jc w:val="center"/>
              <w:rPr>
                <w:ins w:id="74863" w:author="pete jones" w:date="2022-01-11T16:42:00Z"/>
                <w:rFonts w:ascii="Calibri" w:hAnsi="Calibri" w:cs="Calibri"/>
                <w:color w:val="000000"/>
                <w:sz w:val="22"/>
                <w:szCs w:val="22"/>
              </w:rPr>
            </w:pPr>
            <w:ins w:id="74864" w:author="pete jones" w:date="2022-01-11T16:42:00Z">
              <w:r w:rsidRPr="00910219">
                <w:rPr>
                  <w:rFonts w:ascii="Calibri" w:hAnsi="Calibri" w:cs="Calibri"/>
                  <w:color w:val="000000"/>
                  <w:sz w:val="22"/>
                  <w:szCs w:val="22"/>
                </w:rPr>
                <w:t>15</w:t>
              </w:r>
            </w:ins>
          </w:p>
        </w:tc>
        <w:tc>
          <w:tcPr>
            <w:tcW w:w="461" w:type="dxa"/>
            <w:tcBorders>
              <w:top w:val="nil"/>
              <w:left w:val="nil"/>
              <w:bottom w:val="single" w:sz="4" w:space="0" w:color="auto"/>
              <w:right w:val="single" w:sz="4" w:space="0" w:color="auto"/>
            </w:tcBorders>
            <w:shd w:val="clear" w:color="auto" w:fill="auto"/>
            <w:noWrap/>
            <w:vAlign w:val="bottom"/>
            <w:hideMark/>
          </w:tcPr>
          <w:p w14:paraId="1D1CF5EA" w14:textId="77777777" w:rsidR="00910219" w:rsidRPr="00910219" w:rsidRDefault="00910219" w:rsidP="00910219">
            <w:pPr>
              <w:spacing w:before="0" w:after="0" w:line="240" w:lineRule="auto"/>
              <w:jc w:val="center"/>
              <w:rPr>
                <w:ins w:id="74865" w:author="pete jones" w:date="2022-01-11T16:42:00Z"/>
                <w:rFonts w:ascii="Calibri" w:hAnsi="Calibri" w:cs="Calibri"/>
                <w:color w:val="000000"/>
                <w:sz w:val="22"/>
                <w:szCs w:val="22"/>
              </w:rPr>
            </w:pPr>
            <w:ins w:id="74866" w:author="pete jones" w:date="2022-01-11T16:42: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7B12D72A" w14:textId="77777777" w:rsidR="00910219" w:rsidRPr="00910219" w:rsidRDefault="00910219" w:rsidP="00910219">
            <w:pPr>
              <w:spacing w:before="0" w:after="0" w:line="240" w:lineRule="auto"/>
              <w:jc w:val="center"/>
              <w:rPr>
                <w:ins w:id="74867" w:author="pete jones" w:date="2022-01-11T16:42:00Z"/>
                <w:rFonts w:ascii="Calibri" w:hAnsi="Calibri" w:cs="Calibri"/>
                <w:color w:val="000000"/>
                <w:sz w:val="22"/>
                <w:szCs w:val="22"/>
              </w:rPr>
            </w:pPr>
            <w:ins w:id="74868"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1CD55933" w14:textId="77777777" w:rsidR="00910219" w:rsidRPr="00910219" w:rsidRDefault="00910219" w:rsidP="00910219">
            <w:pPr>
              <w:spacing w:before="0" w:after="0" w:line="240" w:lineRule="auto"/>
              <w:jc w:val="center"/>
              <w:rPr>
                <w:ins w:id="74869" w:author="pete jones" w:date="2022-01-11T16:42:00Z"/>
                <w:rFonts w:ascii="Calibri" w:hAnsi="Calibri" w:cs="Calibri"/>
                <w:color w:val="000000"/>
                <w:sz w:val="22"/>
                <w:szCs w:val="22"/>
              </w:rPr>
            </w:pPr>
            <w:ins w:id="74870"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3FCBC594" w14:textId="77777777" w:rsidR="00910219" w:rsidRPr="00910219" w:rsidRDefault="00910219" w:rsidP="00910219">
            <w:pPr>
              <w:spacing w:before="0" w:after="0" w:line="240" w:lineRule="auto"/>
              <w:jc w:val="center"/>
              <w:rPr>
                <w:ins w:id="74871" w:author="pete jones" w:date="2022-01-11T16:42:00Z"/>
                <w:rFonts w:ascii="Calibri" w:hAnsi="Calibri" w:cs="Calibri"/>
                <w:color w:val="000000"/>
                <w:sz w:val="22"/>
                <w:szCs w:val="22"/>
              </w:rPr>
            </w:pPr>
            <w:ins w:id="7487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67A69F" w14:textId="77777777" w:rsidR="00910219" w:rsidRPr="00910219" w:rsidRDefault="00910219" w:rsidP="00910219">
            <w:pPr>
              <w:spacing w:before="0" w:after="0" w:line="240" w:lineRule="auto"/>
              <w:jc w:val="center"/>
              <w:rPr>
                <w:ins w:id="74873" w:author="pete jones" w:date="2022-01-11T16:42:00Z"/>
                <w:rFonts w:ascii="Calibri" w:hAnsi="Calibri" w:cs="Calibri"/>
                <w:color w:val="000000"/>
                <w:sz w:val="22"/>
                <w:szCs w:val="22"/>
              </w:rPr>
            </w:pPr>
            <w:ins w:id="7487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6FCBCC" w14:textId="77777777" w:rsidR="00910219" w:rsidRPr="00910219" w:rsidRDefault="00910219" w:rsidP="00910219">
            <w:pPr>
              <w:spacing w:before="0" w:after="0" w:line="240" w:lineRule="auto"/>
              <w:jc w:val="center"/>
              <w:rPr>
                <w:ins w:id="74875" w:author="pete jones" w:date="2022-01-11T16:42:00Z"/>
                <w:rFonts w:ascii="Calibri" w:hAnsi="Calibri" w:cs="Calibri"/>
                <w:color w:val="000000"/>
                <w:sz w:val="22"/>
                <w:szCs w:val="22"/>
              </w:rPr>
            </w:pPr>
            <w:ins w:id="74876"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EA2721" w14:textId="77777777" w:rsidR="00910219" w:rsidRPr="00910219" w:rsidRDefault="00910219" w:rsidP="00910219">
            <w:pPr>
              <w:spacing w:before="0" w:after="0" w:line="240" w:lineRule="auto"/>
              <w:jc w:val="center"/>
              <w:rPr>
                <w:ins w:id="74877" w:author="pete jones" w:date="2022-01-11T16:42:00Z"/>
                <w:rFonts w:ascii="Calibri" w:hAnsi="Calibri" w:cs="Calibri"/>
                <w:color w:val="000000"/>
                <w:sz w:val="22"/>
                <w:szCs w:val="22"/>
              </w:rPr>
            </w:pPr>
            <w:ins w:id="74878"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EBE48B" w14:textId="77777777" w:rsidR="00910219" w:rsidRPr="00910219" w:rsidRDefault="00910219" w:rsidP="00910219">
            <w:pPr>
              <w:spacing w:before="0" w:after="0" w:line="240" w:lineRule="auto"/>
              <w:jc w:val="center"/>
              <w:rPr>
                <w:ins w:id="74879" w:author="pete jones" w:date="2022-01-11T16:42:00Z"/>
                <w:rFonts w:ascii="Calibri" w:hAnsi="Calibri" w:cs="Calibri"/>
                <w:color w:val="000000"/>
                <w:sz w:val="22"/>
                <w:szCs w:val="22"/>
              </w:rPr>
            </w:pPr>
            <w:ins w:id="7488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AB943F" w14:textId="77777777" w:rsidR="00910219" w:rsidRPr="00910219" w:rsidRDefault="00910219" w:rsidP="00910219">
            <w:pPr>
              <w:spacing w:before="0" w:after="0" w:line="240" w:lineRule="auto"/>
              <w:jc w:val="center"/>
              <w:rPr>
                <w:ins w:id="74881" w:author="pete jones" w:date="2022-01-11T16:42:00Z"/>
                <w:rFonts w:ascii="Calibri" w:hAnsi="Calibri" w:cs="Calibri"/>
                <w:color w:val="000000"/>
                <w:sz w:val="22"/>
                <w:szCs w:val="22"/>
              </w:rPr>
            </w:pPr>
            <w:ins w:id="74882"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362F001" w14:textId="77777777" w:rsidR="00910219" w:rsidRPr="00910219" w:rsidRDefault="00910219" w:rsidP="00910219">
            <w:pPr>
              <w:spacing w:before="0" w:after="0" w:line="240" w:lineRule="auto"/>
              <w:jc w:val="center"/>
              <w:rPr>
                <w:ins w:id="74883" w:author="pete jones" w:date="2022-01-11T16:42:00Z"/>
                <w:rFonts w:ascii="Calibri" w:hAnsi="Calibri" w:cs="Calibri"/>
                <w:color w:val="000000"/>
                <w:sz w:val="22"/>
                <w:szCs w:val="22"/>
              </w:rPr>
            </w:pPr>
            <w:ins w:id="74884" w:author="pete jones" w:date="2022-01-11T16:42:00Z">
              <w:r w:rsidRPr="00910219">
                <w:rPr>
                  <w:rFonts w:ascii="Calibri" w:hAnsi="Calibri" w:cs="Calibri"/>
                  <w:color w:val="000000"/>
                  <w:sz w:val="22"/>
                  <w:szCs w:val="22"/>
                </w:rPr>
                <w:t> </w:t>
              </w:r>
            </w:ins>
          </w:p>
        </w:tc>
      </w:tr>
      <w:tr w:rsidR="00910219" w:rsidRPr="00910219" w14:paraId="61CE7DCC" w14:textId="77777777" w:rsidTr="00910219">
        <w:trPr>
          <w:trHeight w:val="300"/>
          <w:ins w:id="74885"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27AD7BD" w14:textId="77777777" w:rsidR="00910219" w:rsidRPr="00910219" w:rsidRDefault="00910219" w:rsidP="00910219">
            <w:pPr>
              <w:spacing w:before="0" w:after="0" w:line="240" w:lineRule="auto"/>
              <w:jc w:val="center"/>
              <w:rPr>
                <w:ins w:id="74886" w:author="pete jones" w:date="2022-01-11T16:42:00Z"/>
                <w:rFonts w:ascii="Calibri" w:hAnsi="Calibri" w:cs="Calibri"/>
                <w:color w:val="000000"/>
                <w:sz w:val="22"/>
                <w:szCs w:val="22"/>
              </w:rPr>
            </w:pPr>
            <w:ins w:id="74887" w:author="pete jones" w:date="2022-01-11T16:42:00Z">
              <w:r w:rsidRPr="00910219">
                <w:rPr>
                  <w:rFonts w:ascii="Calibri" w:hAnsi="Calibri" w:cs="Calibri"/>
                  <w:color w:val="000000"/>
                  <w:sz w:val="22"/>
                  <w:szCs w:val="22"/>
                </w:rPr>
                <w:t>4</w:t>
              </w:r>
            </w:ins>
          </w:p>
        </w:tc>
        <w:tc>
          <w:tcPr>
            <w:tcW w:w="6313" w:type="dxa"/>
            <w:tcBorders>
              <w:top w:val="nil"/>
              <w:left w:val="nil"/>
              <w:bottom w:val="single" w:sz="4" w:space="0" w:color="auto"/>
              <w:right w:val="single" w:sz="8" w:space="0" w:color="auto"/>
            </w:tcBorders>
            <w:shd w:val="clear" w:color="auto" w:fill="auto"/>
            <w:noWrap/>
            <w:vAlign w:val="bottom"/>
            <w:hideMark/>
          </w:tcPr>
          <w:p w14:paraId="1DB3621A" w14:textId="77777777" w:rsidR="00910219" w:rsidRPr="00910219" w:rsidRDefault="00910219" w:rsidP="00910219">
            <w:pPr>
              <w:spacing w:before="0" w:after="0" w:line="240" w:lineRule="auto"/>
              <w:jc w:val="left"/>
              <w:rPr>
                <w:ins w:id="74888" w:author="pete jones" w:date="2022-01-11T16:42:00Z"/>
                <w:rFonts w:ascii="Calibri" w:hAnsi="Calibri" w:cs="Calibri"/>
                <w:color w:val="000000"/>
                <w:sz w:val="22"/>
                <w:szCs w:val="22"/>
              </w:rPr>
            </w:pPr>
            <w:ins w:id="74889" w:author="pete jones" w:date="2022-01-11T16:42:00Z">
              <w:r w:rsidRPr="00910219">
                <w:rPr>
                  <w:rFonts w:ascii="Calibri" w:hAnsi="Calibri" w:cs="Calibri"/>
                  <w:color w:val="000000"/>
                  <w:sz w:val="22"/>
                  <w:szCs w:val="22"/>
                </w:rPr>
                <w:t>Mechanics I</w:t>
              </w:r>
            </w:ins>
          </w:p>
        </w:tc>
        <w:tc>
          <w:tcPr>
            <w:tcW w:w="397" w:type="dxa"/>
            <w:tcBorders>
              <w:top w:val="nil"/>
              <w:left w:val="nil"/>
              <w:bottom w:val="single" w:sz="4" w:space="0" w:color="auto"/>
              <w:right w:val="single" w:sz="4" w:space="0" w:color="auto"/>
            </w:tcBorders>
            <w:shd w:val="clear" w:color="auto" w:fill="auto"/>
            <w:noWrap/>
            <w:vAlign w:val="bottom"/>
            <w:hideMark/>
          </w:tcPr>
          <w:p w14:paraId="05C73D44" w14:textId="77777777" w:rsidR="00910219" w:rsidRPr="00910219" w:rsidRDefault="00910219" w:rsidP="00910219">
            <w:pPr>
              <w:spacing w:before="0" w:after="0" w:line="240" w:lineRule="auto"/>
              <w:jc w:val="center"/>
              <w:rPr>
                <w:ins w:id="74890" w:author="pete jones" w:date="2022-01-11T16:42:00Z"/>
                <w:rFonts w:ascii="Calibri" w:hAnsi="Calibri" w:cs="Calibri"/>
                <w:color w:val="000000"/>
                <w:sz w:val="22"/>
                <w:szCs w:val="22"/>
              </w:rPr>
            </w:pPr>
            <w:ins w:id="74891"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4786078F" w14:textId="77777777" w:rsidR="00910219" w:rsidRPr="00910219" w:rsidRDefault="00910219" w:rsidP="00910219">
            <w:pPr>
              <w:spacing w:before="0" w:after="0" w:line="240" w:lineRule="auto"/>
              <w:jc w:val="center"/>
              <w:rPr>
                <w:ins w:id="74892" w:author="pete jones" w:date="2022-01-11T16:42:00Z"/>
                <w:rFonts w:ascii="Calibri" w:hAnsi="Calibri" w:cs="Calibri"/>
                <w:color w:val="000000"/>
                <w:sz w:val="22"/>
                <w:szCs w:val="22"/>
              </w:rPr>
            </w:pPr>
            <w:ins w:id="74893" w:author="pete jones" w:date="2022-01-11T16:42:00Z">
              <w:r w:rsidRPr="00910219">
                <w:rPr>
                  <w:rFonts w:ascii="Calibri" w:hAnsi="Calibri" w:cs="Calibri"/>
                  <w:color w:val="000000"/>
                  <w:sz w:val="22"/>
                  <w:szCs w:val="22"/>
                </w:rPr>
                <w:t>15</w:t>
              </w:r>
            </w:ins>
          </w:p>
        </w:tc>
        <w:tc>
          <w:tcPr>
            <w:tcW w:w="461" w:type="dxa"/>
            <w:tcBorders>
              <w:top w:val="nil"/>
              <w:left w:val="nil"/>
              <w:bottom w:val="single" w:sz="4" w:space="0" w:color="auto"/>
              <w:right w:val="single" w:sz="4" w:space="0" w:color="auto"/>
            </w:tcBorders>
            <w:shd w:val="clear" w:color="auto" w:fill="auto"/>
            <w:noWrap/>
            <w:vAlign w:val="bottom"/>
            <w:hideMark/>
          </w:tcPr>
          <w:p w14:paraId="7BDCD914" w14:textId="77777777" w:rsidR="00910219" w:rsidRPr="00910219" w:rsidRDefault="00910219" w:rsidP="00910219">
            <w:pPr>
              <w:spacing w:before="0" w:after="0" w:line="240" w:lineRule="auto"/>
              <w:jc w:val="center"/>
              <w:rPr>
                <w:ins w:id="74894" w:author="pete jones" w:date="2022-01-11T16:42:00Z"/>
                <w:rFonts w:ascii="Calibri" w:hAnsi="Calibri" w:cs="Calibri"/>
                <w:color w:val="000000"/>
                <w:sz w:val="22"/>
                <w:szCs w:val="22"/>
              </w:rPr>
            </w:pPr>
            <w:ins w:id="74895" w:author="pete jones" w:date="2022-01-11T16:42: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6280D631" w14:textId="77777777" w:rsidR="00910219" w:rsidRPr="00910219" w:rsidRDefault="00910219" w:rsidP="00910219">
            <w:pPr>
              <w:spacing w:before="0" w:after="0" w:line="240" w:lineRule="auto"/>
              <w:jc w:val="center"/>
              <w:rPr>
                <w:ins w:id="74896" w:author="pete jones" w:date="2022-01-11T16:42:00Z"/>
                <w:rFonts w:ascii="Calibri" w:hAnsi="Calibri" w:cs="Calibri"/>
                <w:color w:val="000000"/>
                <w:sz w:val="22"/>
                <w:szCs w:val="22"/>
              </w:rPr>
            </w:pPr>
            <w:ins w:id="74897"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03A5EE72" w14:textId="77777777" w:rsidR="00910219" w:rsidRPr="00910219" w:rsidRDefault="00910219" w:rsidP="00910219">
            <w:pPr>
              <w:spacing w:before="0" w:after="0" w:line="240" w:lineRule="auto"/>
              <w:jc w:val="center"/>
              <w:rPr>
                <w:ins w:id="74898" w:author="pete jones" w:date="2022-01-11T16:42:00Z"/>
                <w:rFonts w:ascii="Calibri" w:hAnsi="Calibri" w:cs="Calibri"/>
                <w:color w:val="000000"/>
                <w:sz w:val="22"/>
                <w:szCs w:val="22"/>
              </w:rPr>
            </w:pPr>
            <w:ins w:id="74899"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0FB93A53" w14:textId="77777777" w:rsidR="00910219" w:rsidRPr="00910219" w:rsidRDefault="00910219" w:rsidP="00910219">
            <w:pPr>
              <w:spacing w:before="0" w:after="0" w:line="240" w:lineRule="auto"/>
              <w:jc w:val="center"/>
              <w:rPr>
                <w:ins w:id="74900" w:author="pete jones" w:date="2022-01-11T16:42:00Z"/>
                <w:rFonts w:ascii="Calibri" w:hAnsi="Calibri" w:cs="Calibri"/>
                <w:color w:val="000000"/>
                <w:sz w:val="22"/>
                <w:szCs w:val="22"/>
              </w:rPr>
            </w:pPr>
            <w:ins w:id="7490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FF2A63" w14:textId="77777777" w:rsidR="00910219" w:rsidRPr="00910219" w:rsidRDefault="00910219" w:rsidP="00910219">
            <w:pPr>
              <w:spacing w:before="0" w:after="0" w:line="240" w:lineRule="auto"/>
              <w:jc w:val="center"/>
              <w:rPr>
                <w:ins w:id="74902" w:author="pete jones" w:date="2022-01-11T16:42:00Z"/>
                <w:rFonts w:ascii="Calibri" w:hAnsi="Calibri" w:cs="Calibri"/>
                <w:color w:val="000000"/>
                <w:sz w:val="22"/>
                <w:szCs w:val="22"/>
              </w:rPr>
            </w:pPr>
            <w:ins w:id="7490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0A0690" w14:textId="77777777" w:rsidR="00910219" w:rsidRPr="00910219" w:rsidRDefault="00910219" w:rsidP="00910219">
            <w:pPr>
              <w:spacing w:before="0" w:after="0" w:line="240" w:lineRule="auto"/>
              <w:jc w:val="center"/>
              <w:rPr>
                <w:ins w:id="74904" w:author="pete jones" w:date="2022-01-11T16:42:00Z"/>
                <w:rFonts w:ascii="Calibri" w:hAnsi="Calibri" w:cs="Calibri"/>
                <w:color w:val="000000"/>
                <w:sz w:val="22"/>
                <w:szCs w:val="22"/>
              </w:rPr>
            </w:pPr>
            <w:ins w:id="7490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AA79B0" w14:textId="77777777" w:rsidR="00910219" w:rsidRPr="00910219" w:rsidRDefault="00910219" w:rsidP="00910219">
            <w:pPr>
              <w:spacing w:before="0" w:after="0" w:line="240" w:lineRule="auto"/>
              <w:jc w:val="center"/>
              <w:rPr>
                <w:ins w:id="74906" w:author="pete jones" w:date="2022-01-11T16:42:00Z"/>
                <w:rFonts w:ascii="Calibri" w:hAnsi="Calibri" w:cs="Calibri"/>
                <w:color w:val="000000"/>
                <w:sz w:val="22"/>
                <w:szCs w:val="22"/>
              </w:rPr>
            </w:pPr>
            <w:ins w:id="7490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0B1155" w14:textId="77777777" w:rsidR="00910219" w:rsidRPr="00910219" w:rsidRDefault="00910219" w:rsidP="00910219">
            <w:pPr>
              <w:spacing w:before="0" w:after="0" w:line="240" w:lineRule="auto"/>
              <w:jc w:val="center"/>
              <w:rPr>
                <w:ins w:id="74908" w:author="pete jones" w:date="2022-01-11T16:42:00Z"/>
                <w:rFonts w:ascii="Calibri" w:hAnsi="Calibri" w:cs="Calibri"/>
                <w:color w:val="000000"/>
                <w:sz w:val="22"/>
                <w:szCs w:val="22"/>
              </w:rPr>
            </w:pPr>
            <w:ins w:id="7490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A4ACCA" w14:textId="77777777" w:rsidR="00910219" w:rsidRPr="00910219" w:rsidRDefault="00910219" w:rsidP="00910219">
            <w:pPr>
              <w:spacing w:before="0" w:after="0" w:line="240" w:lineRule="auto"/>
              <w:jc w:val="center"/>
              <w:rPr>
                <w:ins w:id="74910" w:author="pete jones" w:date="2022-01-11T16:42:00Z"/>
                <w:rFonts w:ascii="Calibri" w:hAnsi="Calibri" w:cs="Calibri"/>
                <w:color w:val="000000"/>
                <w:sz w:val="22"/>
                <w:szCs w:val="22"/>
              </w:rPr>
            </w:pPr>
            <w:ins w:id="74911"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085A317" w14:textId="77777777" w:rsidR="00910219" w:rsidRPr="00910219" w:rsidRDefault="00910219" w:rsidP="00910219">
            <w:pPr>
              <w:spacing w:before="0" w:after="0" w:line="240" w:lineRule="auto"/>
              <w:jc w:val="center"/>
              <w:rPr>
                <w:ins w:id="74912" w:author="pete jones" w:date="2022-01-11T16:42:00Z"/>
                <w:rFonts w:ascii="Calibri" w:hAnsi="Calibri" w:cs="Calibri"/>
                <w:color w:val="000000"/>
                <w:sz w:val="22"/>
                <w:szCs w:val="22"/>
              </w:rPr>
            </w:pPr>
            <w:ins w:id="74913" w:author="pete jones" w:date="2022-01-11T16:42:00Z">
              <w:r w:rsidRPr="00910219">
                <w:rPr>
                  <w:rFonts w:ascii="Calibri" w:hAnsi="Calibri" w:cs="Calibri"/>
                  <w:color w:val="000000"/>
                  <w:sz w:val="22"/>
                  <w:szCs w:val="22"/>
                </w:rPr>
                <w:t> </w:t>
              </w:r>
            </w:ins>
          </w:p>
        </w:tc>
      </w:tr>
      <w:tr w:rsidR="00910219" w:rsidRPr="00910219" w14:paraId="61C0EC01" w14:textId="77777777" w:rsidTr="00910219">
        <w:trPr>
          <w:trHeight w:val="300"/>
          <w:ins w:id="74914"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9BCF026" w14:textId="77777777" w:rsidR="00910219" w:rsidRPr="00910219" w:rsidRDefault="00910219" w:rsidP="00910219">
            <w:pPr>
              <w:spacing w:before="0" w:after="0" w:line="240" w:lineRule="auto"/>
              <w:jc w:val="center"/>
              <w:rPr>
                <w:ins w:id="74915" w:author="pete jones" w:date="2022-01-11T16:42:00Z"/>
                <w:rFonts w:ascii="Calibri" w:hAnsi="Calibri" w:cs="Calibri"/>
                <w:color w:val="000000"/>
                <w:sz w:val="22"/>
                <w:szCs w:val="22"/>
              </w:rPr>
            </w:pPr>
            <w:ins w:id="74916" w:author="pete jones" w:date="2022-01-11T16:42:00Z">
              <w:r w:rsidRPr="00910219">
                <w:rPr>
                  <w:rFonts w:ascii="Calibri" w:hAnsi="Calibri" w:cs="Calibri"/>
                  <w:color w:val="000000"/>
                  <w:sz w:val="22"/>
                  <w:szCs w:val="22"/>
                </w:rPr>
                <w:t>4</w:t>
              </w:r>
            </w:ins>
          </w:p>
        </w:tc>
        <w:tc>
          <w:tcPr>
            <w:tcW w:w="6313" w:type="dxa"/>
            <w:tcBorders>
              <w:top w:val="nil"/>
              <w:left w:val="nil"/>
              <w:bottom w:val="single" w:sz="4" w:space="0" w:color="auto"/>
              <w:right w:val="single" w:sz="8" w:space="0" w:color="auto"/>
            </w:tcBorders>
            <w:shd w:val="clear" w:color="auto" w:fill="auto"/>
            <w:noWrap/>
            <w:vAlign w:val="bottom"/>
            <w:hideMark/>
          </w:tcPr>
          <w:p w14:paraId="7055B100" w14:textId="77777777" w:rsidR="00910219" w:rsidRPr="00910219" w:rsidRDefault="00910219" w:rsidP="00910219">
            <w:pPr>
              <w:spacing w:before="0" w:after="0" w:line="240" w:lineRule="auto"/>
              <w:jc w:val="left"/>
              <w:rPr>
                <w:ins w:id="74917" w:author="pete jones" w:date="2022-01-11T16:42:00Z"/>
                <w:rFonts w:ascii="Calibri" w:hAnsi="Calibri" w:cs="Calibri"/>
                <w:color w:val="000000"/>
                <w:sz w:val="22"/>
                <w:szCs w:val="22"/>
              </w:rPr>
            </w:pPr>
            <w:ins w:id="74918" w:author="pete jones" w:date="2022-01-11T16:42:00Z">
              <w:r w:rsidRPr="00910219">
                <w:rPr>
                  <w:rFonts w:ascii="Calibri" w:hAnsi="Calibri" w:cs="Calibri"/>
                  <w:color w:val="000000"/>
                  <w:sz w:val="22"/>
                  <w:szCs w:val="22"/>
                </w:rPr>
                <w:t>Yr1 breakdown</w:t>
              </w:r>
            </w:ins>
          </w:p>
        </w:tc>
        <w:tc>
          <w:tcPr>
            <w:tcW w:w="397" w:type="dxa"/>
            <w:tcBorders>
              <w:top w:val="nil"/>
              <w:left w:val="nil"/>
              <w:bottom w:val="single" w:sz="4" w:space="0" w:color="auto"/>
              <w:right w:val="single" w:sz="4" w:space="0" w:color="auto"/>
            </w:tcBorders>
            <w:shd w:val="clear" w:color="auto" w:fill="auto"/>
            <w:noWrap/>
            <w:vAlign w:val="bottom"/>
            <w:hideMark/>
          </w:tcPr>
          <w:p w14:paraId="22744CFB" w14:textId="77777777" w:rsidR="00910219" w:rsidRPr="00910219" w:rsidRDefault="00910219" w:rsidP="00910219">
            <w:pPr>
              <w:spacing w:before="0" w:after="0" w:line="240" w:lineRule="auto"/>
              <w:jc w:val="center"/>
              <w:rPr>
                <w:ins w:id="74919" w:author="pete jones" w:date="2022-01-11T16:42:00Z"/>
                <w:rFonts w:ascii="Calibri" w:hAnsi="Calibri" w:cs="Calibri"/>
                <w:color w:val="000000"/>
                <w:sz w:val="22"/>
                <w:szCs w:val="22"/>
              </w:rPr>
            </w:pPr>
            <w:ins w:id="74920"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62B9F5F3" w14:textId="77777777" w:rsidR="00910219" w:rsidRPr="00910219" w:rsidRDefault="00910219" w:rsidP="00910219">
            <w:pPr>
              <w:spacing w:before="0" w:after="0" w:line="240" w:lineRule="auto"/>
              <w:jc w:val="center"/>
              <w:rPr>
                <w:ins w:id="74921" w:author="pete jones" w:date="2022-01-11T16:42:00Z"/>
                <w:rFonts w:ascii="Calibri" w:hAnsi="Calibri" w:cs="Calibri"/>
                <w:color w:val="000000"/>
                <w:sz w:val="22"/>
                <w:szCs w:val="22"/>
              </w:rPr>
            </w:pPr>
            <w:ins w:id="74922" w:author="pete jones" w:date="2022-01-11T16:42:00Z">
              <w:r w:rsidRPr="00910219">
                <w:rPr>
                  <w:rFonts w:ascii="Calibri" w:hAnsi="Calibri" w:cs="Calibri"/>
                  <w:color w:val="000000"/>
                  <w:sz w:val="22"/>
                  <w:szCs w:val="22"/>
                </w:rPr>
                <w:t>120</w:t>
              </w:r>
            </w:ins>
          </w:p>
        </w:tc>
        <w:tc>
          <w:tcPr>
            <w:tcW w:w="461" w:type="dxa"/>
            <w:tcBorders>
              <w:top w:val="nil"/>
              <w:left w:val="nil"/>
              <w:bottom w:val="single" w:sz="4" w:space="0" w:color="auto"/>
              <w:right w:val="single" w:sz="4" w:space="0" w:color="auto"/>
            </w:tcBorders>
            <w:shd w:val="clear" w:color="auto" w:fill="auto"/>
            <w:noWrap/>
            <w:vAlign w:val="bottom"/>
            <w:hideMark/>
          </w:tcPr>
          <w:p w14:paraId="131D5108" w14:textId="77777777" w:rsidR="00910219" w:rsidRPr="00910219" w:rsidRDefault="00910219" w:rsidP="00910219">
            <w:pPr>
              <w:spacing w:before="0" w:after="0" w:line="240" w:lineRule="auto"/>
              <w:jc w:val="center"/>
              <w:rPr>
                <w:ins w:id="74923" w:author="pete jones" w:date="2022-01-11T16:42:00Z"/>
                <w:rFonts w:ascii="Calibri" w:hAnsi="Calibri" w:cs="Calibri"/>
                <w:color w:val="000000"/>
                <w:sz w:val="22"/>
                <w:szCs w:val="22"/>
              </w:rPr>
            </w:pPr>
            <w:ins w:id="74924"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66BA6D01" w14:textId="77777777" w:rsidR="00910219" w:rsidRPr="00910219" w:rsidRDefault="00910219" w:rsidP="00910219">
            <w:pPr>
              <w:spacing w:before="0" w:after="0" w:line="240" w:lineRule="auto"/>
              <w:jc w:val="center"/>
              <w:rPr>
                <w:ins w:id="74925" w:author="pete jones" w:date="2022-01-11T16:42:00Z"/>
                <w:rFonts w:ascii="Calibri" w:hAnsi="Calibri" w:cs="Calibri"/>
                <w:color w:val="000000"/>
                <w:sz w:val="22"/>
                <w:szCs w:val="22"/>
              </w:rPr>
            </w:pPr>
            <w:ins w:id="74926"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18F4BC0C" w14:textId="77777777" w:rsidR="00910219" w:rsidRPr="00910219" w:rsidRDefault="00910219" w:rsidP="00910219">
            <w:pPr>
              <w:spacing w:before="0" w:after="0" w:line="240" w:lineRule="auto"/>
              <w:jc w:val="center"/>
              <w:rPr>
                <w:ins w:id="74927" w:author="pete jones" w:date="2022-01-11T16:42:00Z"/>
                <w:rFonts w:ascii="Calibri" w:hAnsi="Calibri" w:cs="Calibri"/>
                <w:color w:val="000000"/>
                <w:sz w:val="22"/>
                <w:szCs w:val="22"/>
              </w:rPr>
            </w:pPr>
            <w:ins w:id="74928"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7FDED56C" w14:textId="77777777" w:rsidR="00910219" w:rsidRPr="00910219" w:rsidRDefault="00910219" w:rsidP="00910219">
            <w:pPr>
              <w:spacing w:before="0" w:after="0" w:line="240" w:lineRule="auto"/>
              <w:jc w:val="center"/>
              <w:rPr>
                <w:ins w:id="74929" w:author="pete jones" w:date="2022-01-11T16:42:00Z"/>
                <w:rFonts w:ascii="Calibri" w:hAnsi="Calibri" w:cs="Calibri"/>
                <w:color w:val="000000"/>
                <w:sz w:val="22"/>
                <w:szCs w:val="22"/>
              </w:rPr>
            </w:pPr>
            <w:ins w:id="7493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AE91DD" w14:textId="77777777" w:rsidR="00910219" w:rsidRPr="00910219" w:rsidRDefault="00910219" w:rsidP="00910219">
            <w:pPr>
              <w:spacing w:before="0" w:after="0" w:line="240" w:lineRule="auto"/>
              <w:jc w:val="center"/>
              <w:rPr>
                <w:ins w:id="74931" w:author="pete jones" w:date="2022-01-11T16:42:00Z"/>
                <w:rFonts w:ascii="Calibri" w:hAnsi="Calibri" w:cs="Calibri"/>
                <w:color w:val="000000"/>
                <w:sz w:val="22"/>
                <w:szCs w:val="22"/>
              </w:rPr>
            </w:pPr>
            <w:ins w:id="7493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1E880E" w14:textId="77777777" w:rsidR="00910219" w:rsidRPr="00910219" w:rsidRDefault="00910219" w:rsidP="00910219">
            <w:pPr>
              <w:spacing w:before="0" w:after="0" w:line="240" w:lineRule="auto"/>
              <w:jc w:val="center"/>
              <w:rPr>
                <w:ins w:id="74933" w:author="pete jones" w:date="2022-01-11T16:42:00Z"/>
                <w:rFonts w:ascii="Calibri" w:hAnsi="Calibri" w:cs="Calibri"/>
                <w:color w:val="000000"/>
                <w:sz w:val="22"/>
                <w:szCs w:val="22"/>
              </w:rPr>
            </w:pPr>
            <w:ins w:id="74934" w:author="pete jones" w:date="2022-01-11T16:42:00Z">
              <w:r w:rsidRPr="00910219">
                <w:rPr>
                  <w:rFonts w:ascii="Calibri" w:hAnsi="Calibri" w:cs="Calibri"/>
                  <w:color w:val="000000"/>
                  <w:sz w:val="22"/>
                  <w:szCs w:val="22"/>
                </w:rPr>
                <w:t>46</w:t>
              </w:r>
            </w:ins>
          </w:p>
        </w:tc>
        <w:tc>
          <w:tcPr>
            <w:tcW w:w="399" w:type="dxa"/>
            <w:tcBorders>
              <w:top w:val="nil"/>
              <w:left w:val="nil"/>
              <w:bottom w:val="single" w:sz="4" w:space="0" w:color="auto"/>
              <w:right w:val="single" w:sz="4" w:space="0" w:color="auto"/>
            </w:tcBorders>
            <w:shd w:val="clear" w:color="auto" w:fill="auto"/>
            <w:noWrap/>
            <w:vAlign w:val="bottom"/>
            <w:hideMark/>
          </w:tcPr>
          <w:p w14:paraId="1456407A" w14:textId="77777777" w:rsidR="00910219" w:rsidRPr="00910219" w:rsidRDefault="00910219" w:rsidP="00910219">
            <w:pPr>
              <w:spacing w:before="0" w:after="0" w:line="240" w:lineRule="auto"/>
              <w:jc w:val="center"/>
              <w:rPr>
                <w:ins w:id="74935" w:author="pete jones" w:date="2022-01-11T16:42:00Z"/>
                <w:rFonts w:ascii="Calibri" w:hAnsi="Calibri" w:cs="Calibri"/>
                <w:color w:val="000000"/>
                <w:sz w:val="22"/>
                <w:szCs w:val="22"/>
              </w:rPr>
            </w:pPr>
            <w:ins w:id="74936" w:author="pete jones" w:date="2022-01-11T16:42:00Z">
              <w:r w:rsidRPr="00910219">
                <w:rPr>
                  <w:rFonts w:ascii="Calibri" w:hAnsi="Calibri" w:cs="Calibri"/>
                  <w:color w:val="000000"/>
                  <w:sz w:val="22"/>
                  <w:szCs w:val="22"/>
                </w:rPr>
                <w:t>54</w:t>
              </w:r>
            </w:ins>
          </w:p>
        </w:tc>
        <w:tc>
          <w:tcPr>
            <w:tcW w:w="399" w:type="dxa"/>
            <w:tcBorders>
              <w:top w:val="nil"/>
              <w:left w:val="nil"/>
              <w:bottom w:val="single" w:sz="4" w:space="0" w:color="auto"/>
              <w:right w:val="single" w:sz="4" w:space="0" w:color="auto"/>
            </w:tcBorders>
            <w:shd w:val="clear" w:color="auto" w:fill="auto"/>
            <w:noWrap/>
            <w:vAlign w:val="bottom"/>
            <w:hideMark/>
          </w:tcPr>
          <w:p w14:paraId="4BF4556C" w14:textId="77777777" w:rsidR="00910219" w:rsidRPr="00910219" w:rsidRDefault="00910219" w:rsidP="00910219">
            <w:pPr>
              <w:spacing w:before="0" w:after="0" w:line="240" w:lineRule="auto"/>
              <w:jc w:val="center"/>
              <w:rPr>
                <w:ins w:id="74937" w:author="pete jones" w:date="2022-01-11T16:42:00Z"/>
                <w:rFonts w:ascii="Calibri" w:hAnsi="Calibri" w:cs="Calibri"/>
                <w:color w:val="000000"/>
                <w:sz w:val="22"/>
                <w:szCs w:val="22"/>
              </w:rPr>
            </w:pPr>
            <w:ins w:id="74938" w:author="pete jones" w:date="2022-01-11T16:42:00Z">
              <w:r w:rsidRPr="00910219">
                <w:rPr>
                  <w:rFonts w:ascii="Calibri" w:hAnsi="Calibri" w:cs="Calibri"/>
                  <w:color w:val="000000"/>
                  <w:sz w:val="22"/>
                  <w:szCs w:val="22"/>
                </w:rPr>
                <w:t>30</w:t>
              </w:r>
            </w:ins>
          </w:p>
        </w:tc>
        <w:tc>
          <w:tcPr>
            <w:tcW w:w="399" w:type="dxa"/>
            <w:tcBorders>
              <w:top w:val="nil"/>
              <w:left w:val="nil"/>
              <w:bottom w:val="single" w:sz="4" w:space="0" w:color="auto"/>
              <w:right w:val="single" w:sz="4" w:space="0" w:color="auto"/>
            </w:tcBorders>
            <w:shd w:val="clear" w:color="auto" w:fill="auto"/>
            <w:noWrap/>
            <w:vAlign w:val="bottom"/>
            <w:hideMark/>
          </w:tcPr>
          <w:p w14:paraId="777DE68C" w14:textId="77777777" w:rsidR="00910219" w:rsidRPr="00910219" w:rsidRDefault="00910219" w:rsidP="00910219">
            <w:pPr>
              <w:spacing w:before="0" w:after="0" w:line="240" w:lineRule="auto"/>
              <w:jc w:val="center"/>
              <w:rPr>
                <w:ins w:id="74939" w:author="pete jones" w:date="2022-01-11T16:42:00Z"/>
                <w:rFonts w:ascii="Calibri" w:hAnsi="Calibri" w:cs="Calibri"/>
                <w:color w:val="000000"/>
                <w:sz w:val="22"/>
                <w:szCs w:val="22"/>
              </w:rPr>
            </w:pPr>
            <w:ins w:id="74940"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40292A7" w14:textId="77777777" w:rsidR="00910219" w:rsidRPr="00910219" w:rsidRDefault="00910219" w:rsidP="00910219">
            <w:pPr>
              <w:spacing w:before="0" w:after="0" w:line="240" w:lineRule="auto"/>
              <w:jc w:val="center"/>
              <w:rPr>
                <w:ins w:id="74941" w:author="pete jones" w:date="2022-01-11T16:42:00Z"/>
                <w:rFonts w:ascii="Calibri" w:hAnsi="Calibri" w:cs="Calibri"/>
                <w:color w:val="000000"/>
                <w:sz w:val="22"/>
                <w:szCs w:val="22"/>
              </w:rPr>
            </w:pPr>
            <w:ins w:id="74942" w:author="pete jones" w:date="2022-01-11T16:42:00Z">
              <w:r w:rsidRPr="00910219">
                <w:rPr>
                  <w:rFonts w:ascii="Calibri" w:hAnsi="Calibri" w:cs="Calibri"/>
                  <w:color w:val="000000"/>
                  <w:sz w:val="22"/>
                  <w:szCs w:val="22"/>
                </w:rPr>
                <w:t>70</w:t>
              </w:r>
            </w:ins>
          </w:p>
        </w:tc>
      </w:tr>
      <w:tr w:rsidR="00910219" w:rsidRPr="00910219" w14:paraId="4F2FA100" w14:textId="77777777" w:rsidTr="00910219">
        <w:trPr>
          <w:trHeight w:val="300"/>
          <w:ins w:id="74943"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12ACC50" w14:textId="77777777" w:rsidR="00910219" w:rsidRPr="00910219" w:rsidRDefault="00910219" w:rsidP="00910219">
            <w:pPr>
              <w:spacing w:before="0" w:after="0" w:line="240" w:lineRule="auto"/>
              <w:jc w:val="center"/>
              <w:rPr>
                <w:ins w:id="74944" w:author="pete jones" w:date="2022-01-11T16:42:00Z"/>
                <w:rFonts w:ascii="Calibri" w:hAnsi="Calibri" w:cs="Calibri"/>
                <w:color w:val="000000"/>
                <w:sz w:val="22"/>
                <w:szCs w:val="22"/>
              </w:rPr>
            </w:pPr>
            <w:ins w:id="74945" w:author="pete jones" w:date="2022-01-11T16:42:00Z">
              <w:r w:rsidRPr="00910219">
                <w:rPr>
                  <w:rFonts w:ascii="Calibri" w:hAnsi="Calibri" w:cs="Calibri"/>
                  <w:color w:val="000000"/>
                  <w:sz w:val="22"/>
                  <w:szCs w:val="22"/>
                </w:rPr>
                <w:t>5</w:t>
              </w:r>
            </w:ins>
          </w:p>
        </w:tc>
        <w:tc>
          <w:tcPr>
            <w:tcW w:w="6313" w:type="dxa"/>
            <w:tcBorders>
              <w:top w:val="nil"/>
              <w:left w:val="nil"/>
              <w:bottom w:val="single" w:sz="4" w:space="0" w:color="auto"/>
              <w:right w:val="single" w:sz="8" w:space="0" w:color="auto"/>
            </w:tcBorders>
            <w:shd w:val="clear" w:color="auto" w:fill="auto"/>
            <w:noWrap/>
            <w:vAlign w:val="bottom"/>
            <w:hideMark/>
          </w:tcPr>
          <w:p w14:paraId="21ECECC2" w14:textId="77777777" w:rsidR="00910219" w:rsidRPr="00910219" w:rsidRDefault="00910219" w:rsidP="00910219">
            <w:pPr>
              <w:spacing w:before="0" w:after="0" w:line="240" w:lineRule="auto"/>
              <w:jc w:val="left"/>
              <w:rPr>
                <w:ins w:id="74946" w:author="pete jones" w:date="2022-01-11T16:42:00Z"/>
                <w:rFonts w:ascii="Calibri" w:hAnsi="Calibri" w:cs="Calibri"/>
                <w:color w:val="000000"/>
                <w:sz w:val="22"/>
                <w:szCs w:val="22"/>
              </w:rPr>
            </w:pPr>
            <w:ins w:id="74947" w:author="pete jones" w:date="2022-01-11T16:42:00Z">
              <w:r w:rsidRPr="00910219">
                <w:rPr>
                  <w:rFonts w:ascii="Calibri" w:hAnsi="Calibri" w:cs="Calibri"/>
                  <w:color w:val="000000"/>
                  <w:sz w:val="22"/>
                  <w:szCs w:val="22"/>
                </w:rPr>
                <w:t>Accounting, Finance and Law for Engineers</w:t>
              </w:r>
            </w:ins>
          </w:p>
        </w:tc>
        <w:tc>
          <w:tcPr>
            <w:tcW w:w="397" w:type="dxa"/>
            <w:tcBorders>
              <w:top w:val="nil"/>
              <w:left w:val="nil"/>
              <w:bottom w:val="single" w:sz="4" w:space="0" w:color="auto"/>
              <w:right w:val="single" w:sz="4" w:space="0" w:color="auto"/>
            </w:tcBorders>
            <w:shd w:val="clear" w:color="auto" w:fill="auto"/>
            <w:noWrap/>
            <w:vAlign w:val="bottom"/>
            <w:hideMark/>
          </w:tcPr>
          <w:p w14:paraId="1943A432" w14:textId="77777777" w:rsidR="00910219" w:rsidRPr="00910219" w:rsidRDefault="00910219" w:rsidP="00910219">
            <w:pPr>
              <w:spacing w:before="0" w:after="0" w:line="240" w:lineRule="auto"/>
              <w:jc w:val="center"/>
              <w:rPr>
                <w:ins w:id="74948" w:author="pete jones" w:date="2022-01-11T16:42:00Z"/>
                <w:rFonts w:ascii="Calibri" w:hAnsi="Calibri" w:cs="Calibri"/>
                <w:color w:val="000000"/>
                <w:sz w:val="22"/>
                <w:szCs w:val="22"/>
              </w:rPr>
            </w:pPr>
            <w:ins w:id="74949" w:author="pete jones" w:date="2022-01-11T16:42:00Z">
              <w:r w:rsidRPr="00910219">
                <w:rPr>
                  <w:rFonts w:ascii="Calibri" w:hAnsi="Calibri" w:cs="Calibri"/>
                  <w:color w:val="000000"/>
                  <w:sz w:val="22"/>
                  <w:szCs w:val="22"/>
                </w:rPr>
                <w:t>O</w:t>
              </w:r>
            </w:ins>
          </w:p>
        </w:tc>
        <w:tc>
          <w:tcPr>
            <w:tcW w:w="461" w:type="dxa"/>
            <w:tcBorders>
              <w:top w:val="nil"/>
              <w:left w:val="nil"/>
              <w:bottom w:val="single" w:sz="4" w:space="0" w:color="auto"/>
              <w:right w:val="single" w:sz="4" w:space="0" w:color="auto"/>
            </w:tcBorders>
            <w:shd w:val="clear" w:color="auto" w:fill="auto"/>
            <w:noWrap/>
            <w:vAlign w:val="bottom"/>
            <w:hideMark/>
          </w:tcPr>
          <w:p w14:paraId="52FEE436" w14:textId="77777777" w:rsidR="00910219" w:rsidRPr="00910219" w:rsidRDefault="00910219" w:rsidP="00910219">
            <w:pPr>
              <w:spacing w:before="0" w:after="0" w:line="240" w:lineRule="auto"/>
              <w:jc w:val="center"/>
              <w:rPr>
                <w:ins w:id="74950" w:author="pete jones" w:date="2022-01-11T16:42:00Z"/>
                <w:rFonts w:ascii="Calibri" w:hAnsi="Calibri" w:cs="Calibri"/>
                <w:color w:val="000000"/>
                <w:sz w:val="22"/>
                <w:szCs w:val="22"/>
              </w:rPr>
            </w:pPr>
            <w:ins w:id="74951"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1785C17D" w14:textId="77777777" w:rsidR="00910219" w:rsidRPr="00910219" w:rsidRDefault="00910219" w:rsidP="00910219">
            <w:pPr>
              <w:spacing w:before="0" w:after="0" w:line="240" w:lineRule="auto"/>
              <w:jc w:val="center"/>
              <w:rPr>
                <w:ins w:id="74952" w:author="pete jones" w:date="2022-01-11T16:42:00Z"/>
                <w:rFonts w:ascii="Calibri" w:hAnsi="Calibri" w:cs="Calibri"/>
                <w:color w:val="000000"/>
                <w:sz w:val="22"/>
                <w:szCs w:val="22"/>
              </w:rPr>
            </w:pPr>
            <w:ins w:id="74953" w:author="pete jones" w:date="2022-01-11T16:42: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015C9209" w14:textId="77777777" w:rsidR="00910219" w:rsidRPr="00910219" w:rsidRDefault="00910219" w:rsidP="00910219">
            <w:pPr>
              <w:spacing w:before="0" w:after="0" w:line="240" w:lineRule="auto"/>
              <w:jc w:val="center"/>
              <w:rPr>
                <w:ins w:id="74954" w:author="pete jones" w:date="2022-01-11T16:42:00Z"/>
                <w:rFonts w:ascii="Calibri" w:hAnsi="Calibri" w:cs="Calibri"/>
                <w:color w:val="000000"/>
                <w:sz w:val="22"/>
                <w:szCs w:val="22"/>
              </w:rPr>
            </w:pPr>
            <w:ins w:id="74955"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575B0A88" w14:textId="77777777" w:rsidR="00910219" w:rsidRPr="00910219" w:rsidRDefault="00910219" w:rsidP="00910219">
            <w:pPr>
              <w:spacing w:before="0" w:after="0" w:line="240" w:lineRule="auto"/>
              <w:jc w:val="center"/>
              <w:rPr>
                <w:ins w:id="74956" w:author="pete jones" w:date="2022-01-11T16:42:00Z"/>
                <w:rFonts w:ascii="Calibri" w:hAnsi="Calibri" w:cs="Calibri"/>
                <w:color w:val="000000"/>
                <w:sz w:val="22"/>
                <w:szCs w:val="22"/>
              </w:rPr>
            </w:pPr>
            <w:ins w:id="74957"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5AAFE423" w14:textId="77777777" w:rsidR="00910219" w:rsidRPr="00910219" w:rsidRDefault="00910219" w:rsidP="00910219">
            <w:pPr>
              <w:spacing w:before="0" w:after="0" w:line="240" w:lineRule="auto"/>
              <w:jc w:val="center"/>
              <w:rPr>
                <w:ins w:id="74958" w:author="pete jones" w:date="2022-01-11T16:42:00Z"/>
                <w:rFonts w:ascii="Calibri" w:hAnsi="Calibri" w:cs="Calibri"/>
                <w:color w:val="000000"/>
                <w:sz w:val="22"/>
                <w:szCs w:val="22"/>
              </w:rPr>
            </w:pPr>
            <w:ins w:id="7495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D00B20" w14:textId="77777777" w:rsidR="00910219" w:rsidRPr="00910219" w:rsidRDefault="00910219" w:rsidP="00910219">
            <w:pPr>
              <w:spacing w:before="0" w:after="0" w:line="240" w:lineRule="auto"/>
              <w:jc w:val="center"/>
              <w:rPr>
                <w:ins w:id="74960" w:author="pete jones" w:date="2022-01-11T16:42:00Z"/>
                <w:rFonts w:ascii="Calibri" w:hAnsi="Calibri" w:cs="Calibri"/>
                <w:color w:val="000000"/>
                <w:sz w:val="22"/>
                <w:szCs w:val="22"/>
              </w:rPr>
            </w:pPr>
            <w:ins w:id="7496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47A07E" w14:textId="77777777" w:rsidR="00910219" w:rsidRPr="00910219" w:rsidRDefault="00910219" w:rsidP="00910219">
            <w:pPr>
              <w:spacing w:before="0" w:after="0" w:line="240" w:lineRule="auto"/>
              <w:jc w:val="center"/>
              <w:rPr>
                <w:ins w:id="74962" w:author="pete jones" w:date="2022-01-11T16:42:00Z"/>
                <w:rFonts w:ascii="Calibri" w:hAnsi="Calibri" w:cs="Calibri"/>
                <w:color w:val="000000"/>
                <w:sz w:val="22"/>
                <w:szCs w:val="22"/>
              </w:rPr>
            </w:pPr>
            <w:ins w:id="7496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E4E1C1" w14:textId="77777777" w:rsidR="00910219" w:rsidRPr="00910219" w:rsidRDefault="00910219" w:rsidP="00910219">
            <w:pPr>
              <w:spacing w:before="0" w:after="0" w:line="240" w:lineRule="auto"/>
              <w:jc w:val="center"/>
              <w:rPr>
                <w:ins w:id="74964" w:author="pete jones" w:date="2022-01-11T16:42:00Z"/>
                <w:rFonts w:ascii="Calibri" w:hAnsi="Calibri" w:cs="Calibri"/>
                <w:color w:val="000000"/>
                <w:sz w:val="22"/>
                <w:szCs w:val="22"/>
              </w:rPr>
            </w:pPr>
            <w:ins w:id="7496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B59D19" w14:textId="77777777" w:rsidR="00910219" w:rsidRPr="00910219" w:rsidRDefault="00910219" w:rsidP="00910219">
            <w:pPr>
              <w:spacing w:before="0" w:after="0" w:line="240" w:lineRule="auto"/>
              <w:jc w:val="center"/>
              <w:rPr>
                <w:ins w:id="74966" w:author="pete jones" w:date="2022-01-11T16:42:00Z"/>
                <w:rFonts w:ascii="Calibri" w:hAnsi="Calibri" w:cs="Calibri"/>
                <w:color w:val="000000"/>
                <w:sz w:val="22"/>
                <w:szCs w:val="22"/>
              </w:rPr>
            </w:pPr>
            <w:ins w:id="7496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58CF2D" w14:textId="77777777" w:rsidR="00910219" w:rsidRPr="00910219" w:rsidRDefault="00910219" w:rsidP="00910219">
            <w:pPr>
              <w:spacing w:before="0" w:after="0" w:line="240" w:lineRule="auto"/>
              <w:jc w:val="center"/>
              <w:rPr>
                <w:ins w:id="74968" w:author="pete jones" w:date="2022-01-11T16:42:00Z"/>
                <w:rFonts w:ascii="Calibri" w:hAnsi="Calibri" w:cs="Calibri"/>
                <w:color w:val="000000"/>
                <w:sz w:val="22"/>
                <w:szCs w:val="22"/>
              </w:rPr>
            </w:pPr>
            <w:ins w:id="74969"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110DE5F" w14:textId="77777777" w:rsidR="00910219" w:rsidRPr="00910219" w:rsidRDefault="00910219" w:rsidP="00910219">
            <w:pPr>
              <w:spacing w:before="0" w:after="0" w:line="240" w:lineRule="auto"/>
              <w:jc w:val="center"/>
              <w:rPr>
                <w:ins w:id="74970" w:author="pete jones" w:date="2022-01-11T16:42:00Z"/>
                <w:rFonts w:ascii="Calibri" w:hAnsi="Calibri" w:cs="Calibri"/>
                <w:color w:val="000000"/>
                <w:sz w:val="22"/>
                <w:szCs w:val="22"/>
              </w:rPr>
            </w:pPr>
            <w:ins w:id="74971" w:author="pete jones" w:date="2022-01-11T16:42:00Z">
              <w:r w:rsidRPr="00910219">
                <w:rPr>
                  <w:rFonts w:ascii="Calibri" w:hAnsi="Calibri" w:cs="Calibri"/>
                  <w:color w:val="000000"/>
                  <w:sz w:val="22"/>
                  <w:szCs w:val="22"/>
                </w:rPr>
                <w:t> </w:t>
              </w:r>
            </w:ins>
          </w:p>
        </w:tc>
      </w:tr>
      <w:tr w:rsidR="00910219" w:rsidRPr="00910219" w14:paraId="6D4A76FA" w14:textId="77777777" w:rsidTr="00910219">
        <w:trPr>
          <w:trHeight w:val="300"/>
          <w:ins w:id="74972"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1406992" w14:textId="77777777" w:rsidR="00910219" w:rsidRPr="00910219" w:rsidRDefault="00910219" w:rsidP="00910219">
            <w:pPr>
              <w:spacing w:before="0" w:after="0" w:line="240" w:lineRule="auto"/>
              <w:jc w:val="center"/>
              <w:rPr>
                <w:ins w:id="74973" w:author="pete jones" w:date="2022-01-11T16:42:00Z"/>
                <w:rFonts w:ascii="Calibri" w:hAnsi="Calibri" w:cs="Calibri"/>
                <w:color w:val="000000"/>
                <w:sz w:val="22"/>
                <w:szCs w:val="22"/>
              </w:rPr>
            </w:pPr>
            <w:ins w:id="74974" w:author="pete jones" w:date="2022-01-11T16:42:00Z">
              <w:r w:rsidRPr="00910219">
                <w:rPr>
                  <w:rFonts w:ascii="Calibri" w:hAnsi="Calibri" w:cs="Calibri"/>
                  <w:color w:val="000000"/>
                  <w:sz w:val="22"/>
                  <w:szCs w:val="22"/>
                </w:rPr>
                <w:t>5</w:t>
              </w:r>
            </w:ins>
          </w:p>
        </w:tc>
        <w:tc>
          <w:tcPr>
            <w:tcW w:w="6313" w:type="dxa"/>
            <w:tcBorders>
              <w:top w:val="nil"/>
              <w:left w:val="nil"/>
              <w:bottom w:val="single" w:sz="4" w:space="0" w:color="auto"/>
              <w:right w:val="single" w:sz="8" w:space="0" w:color="auto"/>
            </w:tcBorders>
            <w:shd w:val="clear" w:color="auto" w:fill="auto"/>
            <w:noWrap/>
            <w:vAlign w:val="bottom"/>
            <w:hideMark/>
          </w:tcPr>
          <w:p w14:paraId="4F1EE772" w14:textId="77777777" w:rsidR="00910219" w:rsidRPr="00910219" w:rsidRDefault="00910219" w:rsidP="00910219">
            <w:pPr>
              <w:spacing w:before="0" w:after="0" w:line="240" w:lineRule="auto"/>
              <w:jc w:val="left"/>
              <w:rPr>
                <w:ins w:id="74975" w:author="pete jones" w:date="2022-01-11T16:42:00Z"/>
                <w:rFonts w:ascii="Calibri" w:hAnsi="Calibri" w:cs="Calibri"/>
                <w:color w:val="000000"/>
                <w:sz w:val="22"/>
                <w:szCs w:val="22"/>
              </w:rPr>
            </w:pPr>
            <w:ins w:id="74976" w:author="pete jones" w:date="2022-01-11T16:42:00Z">
              <w:r w:rsidRPr="00910219">
                <w:rPr>
                  <w:rFonts w:ascii="Calibri" w:hAnsi="Calibri" w:cs="Calibri"/>
                  <w:color w:val="000000"/>
                  <w:sz w:val="22"/>
                  <w:szCs w:val="22"/>
                </w:rPr>
                <w:t>Engineering Mathematics II and Statistical Data Analysis</w:t>
              </w:r>
            </w:ins>
          </w:p>
        </w:tc>
        <w:tc>
          <w:tcPr>
            <w:tcW w:w="397" w:type="dxa"/>
            <w:tcBorders>
              <w:top w:val="nil"/>
              <w:left w:val="nil"/>
              <w:bottom w:val="single" w:sz="4" w:space="0" w:color="auto"/>
              <w:right w:val="single" w:sz="4" w:space="0" w:color="auto"/>
            </w:tcBorders>
            <w:shd w:val="clear" w:color="auto" w:fill="auto"/>
            <w:noWrap/>
            <w:vAlign w:val="bottom"/>
            <w:hideMark/>
          </w:tcPr>
          <w:p w14:paraId="6FA1DF58" w14:textId="77777777" w:rsidR="00910219" w:rsidRPr="00910219" w:rsidRDefault="00910219" w:rsidP="00910219">
            <w:pPr>
              <w:spacing w:before="0" w:after="0" w:line="240" w:lineRule="auto"/>
              <w:jc w:val="center"/>
              <w:rPr>
                <w:ins w:id="74977" w:author="pete jones" w:date="2022-01-11T16:42:00Z"/>
                <w:rFonts w:ascii="Calibri" w:hAnsi="Calibri" w:cs="Calibri"/>
                <w:color w:val="000000"/>
                <w:sz w:val="22"/>
                <w:szCs w:val="22"/>
              </w:rPr>
            </w:pPr>
            <w:ins w:id="74978" w:author="pete jones" w:date="2022-01-11T16:42:00Z">
              <w:r w:rsidRPr="00910219">
                <w:rPr>
                  <w:rFonts w:ascii="Calibri" w:hAnsi="Calibri" w:cs="Calibri"/>
                  <w:color w:val="000000"/>
                  <w:sz w:val="22"/>
                  <w:szCs w:val="22"/>
                </w:rPr>
                <w:t>M</w:t>
              </w:r>
            </w:ins>
          </w:p>
        </w:tc>
        <w:tc>
          <w:tcPr>
            <w:tcW w:w="461" w:type="dxa"/>
            <w:tcBorders>
              <w:top w:val="nil"/>
              <w:left w:val="nil"/>
              <w:bottom w:val="single" w:sz="4" w:space="0" w:color="auto"/>
              <w:right w:val="single" w:sz="4" w:space="0" w:color="auto"/>
            </w:tcBorders>
            <w:shd w:val="clear" w:color="auto" w:fill="auto"/>
            <w:noWrap/>
            <w:vAlign w:val="bottom"/>
            <w:hideMark/>
          </w:tcPr>
          <w:p w14:paraId="3002387E" w14:textId="77777777" w:rsidR="00910219" w:rsidRPr="00910219" w:rsidRDefault="00910219" w:rsidP="00910219">
            <w:pPr>
              <w:spacing w:before="0" w:after="0" w:line="240" w:lineRule="auto"/>
              <w:jc w:val="center"/>
              <w:rPr>
                <w:ins w:id="74979" w:author="pete jones" w:date="2022-01-11T16:42:00Z"/>
                <w:rFonts w:ascii="Calibri" w:hAnsi="Calibri" w:cs="Calibri"/>
                <w:color w:val="000000"/>
                <w:sz w:val="22"/>
                <w:szCs w:val="22"/>
              </w:rPr>
            </w:pPr>
            <w:ins w:id="74980" w:author="pete jones" w:date="2022-01-11T16:42: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603E079F" w14:textId="77777777" w:rsidR="00910219" w:rsidRPr="00910219" w:rsidRDefault="00910219" w:rsidP="00910219">
            <w:pPr>
              <w:spacing w:before="0" w:after="0" w:line="240" w:lineRule="auto"/>
              <w:jc w:val="center"/>
              <w:rPr>
                <w:ins w:id="74981" w:author="pete jones" w:date="2022-01-11T16:42:00Z"/>
                <w:rFonts w:ascii="Calibri" w:hAnsi="Calibri" w:cs="Calibri"/>
                <w:color w:val="000000"/>
                <w:sz w:val="22"/>
                <w:szCs w:val="22"/>
              </w:rPr>
            </w:pPr>
            <w:ins w:id="74982" w:author="pete jones" w:date="2022-01-11T16:42:00Z">
              <w:r w:rsidRPr="00910219">
                <w:rPr>
                  <w:rFonts w:ascii="Calibri" w:hAnsi="Calibri" w:cs="Calibri"/>
                  <w:color w:val="000000"/>
                  <w:sz w:val="22"/>
                  <w:szCs w:val="22"/>
                </w:rPr>
                <w:t>75</w:t>
              </w:r>
            </w:ins>
          </w:p>
        </w:tc>
        <w:tc>
          <w:tcPr>
            <w:tcW w:w="461" w:type="dxa"/>
            <w:tcBorders>
              <w:top w:val="nil"/>
              <w:left w:val="nil"/>
              <w:bottom w:val="single" w:sz="4" w:space="0" w:color="auto"/>
              <w:right w:val="single" w:sz="4" w:space="0" w:color="auto"/>
            </w:tcBorders>
            <w:shd w:val="clear" w:color="auto" w:fill="auto"/>
            <w:noWrap/>
            <w:vAlign w:val="bottom"/>
            <w:hideMark/>
          </w:tcPr>
          <w:p w14:paraId="46B75466" w14:textId="77777777" w:rsidR="00910219" w:rsidRPr="00910219" w:rsidRDefault="00910219" w:rsidP="00910219">
            <w:pPr>
              <w:spacing w:before="0" w:after="0" w:line="240" w:lineRule="auto"/>
              <w:jc w:val="center"/>
              <w:rPr>
                <w:ins w:id="74983" w:author="pete jones" w:date="2022-01-11T16:42:00Z"/>
                <w:rFonts w:ascii="Calibri" w:hAnsi="Calibri" w:cs="Calibri"/>
                <w:color w:val="000000"/>
                <w:sz w:val="22"/>
                <w:szCs w:val="22"/>
              </w:rPr>
            </w:pPr>
            <w:ins w:id="74984" w:author="pete jones" w:date="2022-01-11T16:42:00Z">
              <w:r w:rsidRPr="00910219">
                <w:rPr>
                  <w:rFonts w:ascii="Calibri" w:hAnsi="Calibri" w:cs="Calibri"/>
                  <w:color w:val="000000"/>
                  <w:sz w:val="22"/>
                  <w:szCs w:val="22"/>
                </w:rPr>
                <w:t>25</w:t>
              </w:r>
            </w:ins>
          </w:p>
        </w:tc>
        <w:tc>
          <w:tcPr>
            <w:tcW w:w="390" w:type="dxa"/>
            <w:tcBorders>
              <w:top w:val="nil"/>
              <w:left w:val="nil"/>
              <w:bottom w:val="single" w:sz="4" w:space="0" w:color="auto"/>
              <w:right w:val="single" w:sz="4" w:space="0" w:color="auto"/>
            </w:tcBorders>
            <w:shd w:val="clear" w:color="auto" w:fill="auto"/>
            <w:noWrap/>
            <w:vAlign w:val="bottom"/>
            <w:hideMark/>
          </w:tcPr>
          <w:p w14:paraId="022DADA4" w14:textId="77777777" w:rsidR="00910219" w:rsidRPr="00910219" w:rsidRDefault="00910219" w:rsidP="00910219">
            <w:pPr>
              <w:spacing w:before="0" w:after="0" w:line="240" w:lineRule="auto"/>
              <w:jc w:val="center"/>
              <w:rPr>
                <w:ins w:id="74985" w:author="pete jones" w:date="2022-01-11T16:42:00Z"/>
                <w:rFonts w:ascii="Calibri" w:hAnsi="Calibri" w:cs="Calibri"/>
                <w:color w:val="000000"/>
                <w:sz w:val="22"/>
                <w:szCs w:val="22"/>
              </w:rPr>
            </w:pPr>
            <w:ins w:id="74986"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2D6B253A" w14:textId="77777777" w:rsidR="00910219" w:rsidRPr="00910219" w:rsidRDefault="00910219" w:rsidP="00910219">
            <w:pPr>
              <w:spacing w:before="0" w:after="0" w:line="240" w:lineRule="auto"/>
              <w:jc w:val="center"/>
              <w:rPr>
                <w:ins w:id="74987" w:author="pete jones" w:date="2022-01-11T16:42:00Z"/>
                <w:rFonts w:ascii="Calibri" w:hAnsi="Calibri" w:cs="Calibri"/>
                <w:color w:val="000000"/>
                <w:sz w:val="22"/>
                <w:szCs w:val="22"/>
              </w:rPr>
            </w:pPr>
            <w:ins w:id="74988"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7FE1D7" w14:textId="77777777" w:rsidR="00910219" w:rsidRPr="00910219" w:rsidRDefault="00910219" w:rsidP="00910219">
            <w:pPr>
              <w:spacing w:before="0" w:after="0" w:line="240" w:lineRule="auto"/>
              <w:jc w:val="center"/>
              <w:rPr>
                <w:ins w:id="74989" w:author="pete jones" w:date="2022-01-11T16:42:00Z"/>
                <w:rFonts w:ascii="Calibri" w:hAnsi="Calibri" w:cs="Calibri"/>
                <w:color w:val="000000"/>
                <w:sz w:val="22"/>
                <w:szCs w:val="22"/>
              </w:rPr>
            </w:pPr>
            <w:ins w:id="7499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07AF52" w14:textId="77777777" w:rsidR="00910219" w:rsidRPr="00910219" w:rsidRDefault="00910219" w:rsidP="00910219">
            <w:pPr>
              <w:spacing w:before="0" w:after="0" w:line="240" w:lineRule="auto"/>
              <w:jc w:val="center"/>
              <w:rPr>
                <w:ins w:id="74991" w:author="pete jones" w:date="2022-01-11T16:42:00Z"/>
                <w:rFonts w:ascii="Calibri" w:hAnsi="Calibri" w:cs="Calibri"/>
                <w:color w:val="000000"/>
                <w:sz w:val="22"/>
                <w:szCs w:val="22"/>
              </w:rPr>
            </w:pPr>
            <w:ins w:id="7499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DDE229" w14:textId="77777777" w:rsidR="00910219" w:rsidRPr="00910219" w:rsidRDefault="00910219" w:rsidP="00910219">
            <w:pPr>
              <w:spacing w:before="0" w:after="0" w:line="240" w:lineRule="auto"/>
              <w:jc w:val="center"/>
              <w:rPr>
                <w:ins w:id="74993" w:author="pete jones" w:date="2022-01-11T16:42:00Z"/>
                <w:rFonts w:ascii="Calibri" w:hAnsi="Calibri" w:cs="Calibri"/>
                <w:color w:val="000000"/>
                <w:sz w:val="22"/>
                <w:szCs w:val="22"/>
              </w:rPr>
            </w:pPr>
            <w:ins w:id="7499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3A3C1A" w14:textId="77777777" w:rsidR="00910219" w:rsidRPr="00910219" w:rsidRDefault="00910219" w:rsidP="00910219">
            <w:pPr>
              <w:spacing w:before="0" w:after="0" w:line="240" w:lineRule="auto"/>
              <w:jc w:val="center"/>
              <w:rPr>
                <w:ins w:id="74995" w:author="pete jones" w:date="2022-01-11T16:42:00Z"/>
                <w:rFonts w:ascii="Calibri" w:hAnsi="Calibri" w:cs="Calibri"/>
                <w:color w:val="000000"/>
                <w:sz w:val="22"/>
                <w:szCs w:val="22"/>
              </w:rPr>
            </w:pPr>
            <w:ins w:id="74996"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2078ED" w14:textId="77777777" w:rsidR="00910219" w:rsidRPr="00910219" w:rsidRDefault="00910219" w:rsidP="00910219">
            <w:pPr>
              <w:spacing w:before="0" w:after="0" w:line="240" w:lineRule="auto"/>
              <w:jc w:val="center"/>
              <w:rPr>
                <w:ins w:id="74997" w:author="pete jones" w:date="2022-01-11T16:42:00Z"/>
                <w:rFonts w:ascii="Calibri" w:hAnsi="Calibri" w:cs="Calibri"/>
                <w:color w:val="000000"/>
                <w:sz w:val="22"/>
                <w:szCs w:val="22"/>
              </w:rPr>
            </w:pPr>
            <w:ins w:id="74998"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0CC00E0" w14:textId="77777777" w:rsidR="00910219" w:rsidRPr="00910219" w:rsidRDefault="00910219" w:rsidP="00910219">
            <w:pPr>
              <w:spacing w:before="0" w:after="0" w:line="240" w:lineRule="auto"/>
              <w:jc w:val="center"/>
              <w:rPr>
                <w:ins w:id="74999" w:author="pete jones" w:date="2022-01-11T16:42:00Z"/>
                <w:rFonts w:ascii="Calibri" w:hAnsi="Calibri" w:cs="Calibri"/>
                <w:color w:val="000000"/>
                <w:sz w:val="22"/>
                <w:szCs w:val="22"/>
              </w:rPr>
            </w:pPr>
            <w:ins w:id="75000" w:author="pete jones" w:date="2022-01-11T16:42:00Z">
              <w:r w:rsidRPr="00910219">
                <w:rPr>
                  <w:rFonts w:ascii="Calibri" w:hAnsi="Calibri" w:cs="Calibri"/>
                  <w:color w:val="000000"/>
                  <w:sz w:val="22"/>
                  <w:szCs w:val="22"/>
                </w:rPr>
                <w:t> </w:t>
              </w:r>
            </w:ins>
          </w:p>
        </w:tc>
      </w:tr>
      <w:tr w:rsidR="00910219" w:rsidRPr="00910219" w14:paraId="509A6E62" w14:textId="77777777" w:rsidTr="00910219">
        <w:trPr>
          <w:trHeight w:val="300"/>
          <w:ins w:id="75001"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CC33A59" w14:textId="77777777" w:rsidR="00910219" w:rsidRPr="00910219" w:rsidRDefault="00910219" w:rsidP="00910219">
            <w:pPr>
              <w:spacing w:before="0" w:after="0" w:line="240" w:lineRule="auto"/>
              <w:jc w:val="center"/>
              <w:rPr>
                <w:ins w:id="75002" w:author="pete jones" w:date="2022-01-11T16:42:00Z"/>
                <w:rFonts w:ascii="Calibri" w:hAnsi="Calibri" w:cs="Calibri"/>
                <w:color w:val="000000"/>
                <w:sz w:val="22"/>
                <w:szCs w:val="22"/>
              </w:rPr>
            </w:pPr>
            <w:ins w:id="75003" w:author="pete jones" w:date="2022-01-11T16:42:00Z">
              <w:r w:rsidRPr="00910219">
                <w:rPr>
                  <w:rFonts w:ascii="Calibri" w:hAnsi="Calibri" w:cs="Calibri"/>
                  <w:color w:val="000000"/>
                  <w:sz w:val="22"/>
                  <w:szCs w:val="22"/>
                </w:rPr>
                <w:lastRenderedPageBreak/>
                <w:t>5</w:t>
              </w:r>
            </w:ins>
          </w:p>
        </w:tc>
        <w:tc>
          <w:tcPr>
            <w:tcW w:w="6313" w:type="dxa"/>
            <w:tcBorders>
              <w:top w:val="nil"/>
              <w:left w:val="nil"/>
              <w:bottom w:val="single" w:sz="4" w:space="0" w:color="auto"/>
              <w:right w:val="single" w:sz="8" w:space="0" w:color="auto"/>
            </w:tcBorders>
            <w:shd w:val="clear" w:color="auto" w:fill="auto"/>
            <w:noWrap/>
            <w:vAlign w:val="bottom"/>
            <w:hideMark/>
          </w:tcPr>
          <w:p w14:paraId="48A246F7" w14:textId="77777777" w:rsidR="00910219" w:rsidRPr="00910219" w:rsidRDefault="00910219" w:rsidP="00910219">
            <w:pPr>
              <w:spacing w:before="0" w:after="0" w:line="240" w:lineRule="auto"/>
              <w:jc w:val="left"/>
              <w:rPr>
                <w:ins w:id="75004" w:author="pete jones" w:date="2022-01-11T16:42:00Z"/>
                <w:rFonts w:ascii="Calibri" w:hAnsi="Calibri" w:cs="Calibri"/>
                <w:color w:val="000000"/>
                <w:sz w:val="22"/>
                <w:szCs w:val="22"/>
              </w:rPr>
            </w:pPr>
            <w:ins w:id="75005" w:author="pete jones" w:date="2022-01-11T16:42:00Z">
              <w:r w:rsidRPr="00910219">
                <w:rPr>
                  <w:rFonts w:ascii="Calibri" w:hAnsi="Calibri" w:cs="Calibri"/>
                  <w:color w:val="000000"/>
                  <w:sz w:val="22"/>
                  <w:szCs w:val="22"/>
                </w:rPr>
                <w:t>Mechanics II</w:t>
              </w:r>
            </w:ins>
          </w:p>
        </w:tc>
        <w:tc>
          <w:tcPr>
            <w:tcW w:w="397" w:type="dxa"/>
            <w:tcBorders>
              <w:top w:val="nil"/>
              <w:left w:val="nil"/>
              <w:bottom w:val="single" w:sz="4" w:space="0" w:color="auto"/>
              <w:right w:val="single" w:sz="4" w:space="0" w:color="auto"/>
            </w:tcBorders>
            <w:shd w:val="clear" w:color="auto" w:fill="auto"/>
            <w:noWrap/>
            <w:vAlign w:val="bottom"/>
            <w:hideMark/>
          </w:tcPr>
          <w:p w14:paraId="14895B62" w14:textId="77777777" w:rsidR="00910219" w:rsidRPr="00910219" w:rsidRDefault="00910219" w:rsidP="00910219">
            <w:pPr>
              <w:spacing w:before="0" w:after="0" w:line="240" w:lineRule="auto"/>
              <w:jc w:val="center"/>
              <w:rPr>
                <w:ins w:id="75006" w:author="pete jones" w:date="2022-01-11T16:42:00Z"/>
                <w:rFonts w:ascii="Calibri" w:hAnsi="Calibri" w:cs="Calibri"/>
                <w:color w:val="000000"/>
                <w:sz w:val="22"/>
                <w:szCs w:val="22"/>
              </w:rPr>
            </w:pPr>
            <w:ins w:id="75007"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7483766C" w14:textId="77777777" w:rsidR="00910219" w:rsidRPr="00910219" w:rsidRDefault="00910219" w:rsidP="00910219">
            <w:pPr>
              <w:spacing w:before="0" w:after="0" w:line="240" w:lineRule="auto"/>
              <w:jc w:val="center"/>
              <w:rPr>
                <w:ins w:id="75008" w:author="pete jones" w:date="2022-01-11T16:42:00Z"/>
                <w:rFonts w:ascii="Calibri" w:hAnsi="Calibri" w:cs="Calibri"/>
                <w:color w:val="000000"/>
                <w:sz w:val="22"/>
                <w:szCs w:val="22"/>
              </w:rPr>
            </w:pPr>
            <w:ins w:id="75009" w:author="pete jones" w:date="2022-01-11T16:42: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7262F36F" w14:textId="77777777" w:rsidR="00910219" w:rsidRPr="00910219" w:rsidRDefault="00910219" w:rsidP="00910219">
            <w:pPr>
              <w:spacing w:before="0" w:after="0" w:line="240" w:lineRule="auto"/>
              <w:jc w:val="center"/>
              <w:rPr>
                <w:ins w:id="75010" w:author="pete jones" w:date="2022-01-11T16:42:00Z"/>
                <w:rFonts w:ascii="Calibri" w:hAnsi="Calibri" w:cs="Calibri"/>
                <w:color w:val="000000"/>
                <w:sz w:val="22"/>
                <w:szCs w:val="22"/>
              </w:rPr>
            </w:pPr>
            <w:ins w:id="75011" w:author="pete jones" w:date="2022-01-11T16:42: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5921E03C" w14:textId="77777777" w:rsidR="00910219" w:rsidRPr="00910219" w:rsidRDefault="00910219" w:rsidP="00910219">
            <w:pPr>
              <w:spacing w:before="0" w:after="0" w:line="240" w:lineRule="auto"/>
              <w:jc w:val="center"/>
              <w:rPr>
                <w:ins w:id="75012" w:author="pete jones" w:date="2022-01-11T16:42:00Z"/>
                <w:rFonts w:ascii="Calibri" w:hAnsi="Calibri" w:cs="Calibri"/>
                <w:color w:val="000000"/>
                <w:sz w:val="22"/>
                <w:szCs w:val="22"/>
              </w:rPr>
            </w:pPr>
            <w:ins w:id="75013"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03A441D5" w14:textId="77777777" w:rsidR="00910219" w:rsidRPr="00910219" w:rsidRDefault="00910219" w:rsidP="00910219">
            <w:pPr>
              <w:spacing w:before="0" w:after="0" w:line="240" w:lineRule="auto"/>
              <w:jc w:val="center"/>
              <w:rPr>
                <w:ins w:id="75014" w:author="pete jones" w:date="2022-01-11T16:42:00Z"/>
                <w:rFonts w:ascii="Calibri" w:hAnsi="Calibri" w:cs="Calibri"/>
                <w:color w:val="000000"/>
                <w:sz w:val="22"/>
                <w:szCs w:val="22"/>
              </w:rPr>
            </w:pPr>
            <w:ins w:id="75015"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4F7E284C" w14:textId="77777777" w:rsidR="00910219" w:rsidRPr="00910219" w:rsidRDefault="00910219" w:rsidP="00910219">
            <w:pPr>
              <w:spacing w:before="0" w:after="0" w:line="240" w:lineRule="auto"/>
              <w:jc w:val="center"/>
              <w:rPr>
                <w:ins w:id="75016" w:author="pete jones" w:date="2022-01-11T16:42:00Z"/>
                <w:rFonts w:ascii="Calibri" w:hAnsi="Calibri" w:cs="Calibri"/>
                <w:color w:val="000000"/>
                <w:sz w:val="22"/>
                <w:szCs w:val="22"/>
              </w:rPr>
            </w:pPr>
            <w:ins w:id="7501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DCD3FC" w14:textId="77777777" w:rsidR="00910219" w:rsidRPr="00910219" w:rsidRDefault="00910219" w:rsidP="00910219">
            <w:pPr>
              <w:spacing w:before="0" w:after="0" w:line="240" w:lineRule="auto"/>
              <w:jc w:val="center"/>
              <w:rPr>
                <w:ins w:id="75018" w:author="pete jones" w:date="2022-01-11T16:42:00Z"/>
                <w:rFonts w:ascii="Calibri" w:hAnsi="Calibri" w:cs="Calibri"/>
                <w:color w:val="000000"/>
                <w:sz w:val="22"/>
                <w:szCs w:val="22"/>
              </w:rPr>
            </w:pPr>
            <w:ins w:id="7501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BD455B" w14:textId="77777777" w:rsidR="00910219" w:rsidRPr="00910219" w:rsidRDefault="00910219" w:rsidP="00910219">
            <w:pPr>
              <w:spacing w:before="0" w:after="0" w:line="240" w:lineRule="auto"/>
              <w:jc w:val="center"/>
              <w:rPr>
                <w:ins w:id="75020" w:author="pete jones" w:date="2022-01-11T16:42:00Z"/>
                <w:rFonts w:ascii="Calibri" w:hAnsi="Calibri" w:cs="Calibri"/>
                <w:color w:val="000000"/>
                <w:sz w:val="22"/>
                <w:szCs w:val="22"/>
              </w:rPr>
            </w:pPr>
            <w:ins w:id="7502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1AB9F5" w14:textId="77777777" w:rsidR="00910219" w:rsidRPr="00910219" w:rsidRDefault="00910219" w:rsidP="00910219">
            <w:pPr>
              <w:spacing w:before="0" w:after="0" w:line="240" w:lineRule="auto"/>
              <w:jc w:val="center"/>
              <w:rPr>
                <w:ins w:id="75022" w:author="pete jones" w:date="2022-01-11T16:42:00Z"/>
                <w:rFonts w:ascii="Calibri" w:hAnsi="Calibri" w:cs="Calibri"/>
                <w:color w:val="000000"/>
                <w:sz w:val="22"/>
                <w:szCs w:val="22"/>
              </w:rPr>
            </w:pPr>
            <w:ins w:id="7502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5CB641" w14:textId="77777777" w:rsidR="00910219" w:rsidRPr="00910219" w:rsidRDefault="00910219" w:rsidP="00910219">
            <w:pPr>
              <w:spacing w:before="0" w:after="0" w:line="240" w:lineRule="auto"/>
              <w:jc w:val="center"/>
              <w:rPr>
                <w:ins w:id="75024" w:author="pete jones" w:date="2022-01-11T16:42:00Z"/>
                <w:rFonts w:ascii="Calibri" w:hAnsi="Calibri" w:cs="Calibri"/>
                <w:color w:val="000000"/>
                <w:sz w:val="22"/>
                <w:szCs w:val="22"/>
              </w:rPr>
            </w:pPr>
            <w:ins w:id="7502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C8DC0B" w14:textId="77777777" w:rsidR="00910219" w:rsidRPr="00910219" w:rsidRDefault="00910219" w:rsidP="00910219">
            <w:pPr>
              <w:spacing w:before="0" w:after="0" w:line="240" w:lineRule="auto"/>
              <w:jc w:val="center"/>
              <w:rPr>
                <w:ins w:id="75026" w:author="pete jones" w:date="2022-01-11T16:42:00Z"/>
                <w:rFonts w:ascii="Calibri" w:hAnsi="Calibri" w:cs="Calibri"/>
                <w:color w:val="000000"/>
                <w:sz w:val="22"/>
                <w:szCs w:val="22"/>
              </w:rPr>
            </w:pPr>
            <w:ins w:id="75027"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EAE525D" w14:textId="77777777" w:rsidR="00910219" w:rsidRPr="00910219" w:rsidRDefault="00910219" w:rsidP="00910219">
            <w:pPr>
              <w:spacing w:before="0" w:after="0" w:line="240" w:lineRule="auto"/>
              <w:jc w:val="center"/>
              <w:rPr>
                <w:ins w:id="75028" w:author="pete jones" w:date="2022-01-11T16:42:00Z"/>
                <w:rFonts w:ascii="Calibri" w:hAnsi="Calibri" w:cs="Calibri"/>
                <w:color w:val="000000"/>
                <w:sz w:val="22"/>
                <w:szCs w:val="22"/>
              </w:rPr>
            </w:pPr>
            <w:ins w:id="75029" w:author="pete jones" w:date="2022-01-11T16:42:00Z">
              <w:r w:rsidRPr="00910219">
                <w:rPr>
                  <w:rFonts w:ascii="Calibri" w:hAnsi="Calibri" w:cs="Calibri"/>
                  <w:color w:val="000000"/>
                  <w:sz w:val="22"/>
                  <w:szCs w:val="22"/>
                </w:rPr>
                <w:t> </w:t>
              </w:r>
            </w:ins>
          </w:p>
        </w:tc>
      </w:tr>
      <w:tr w:rsidR="00910219" w:rsidRPr="00910219" w14:paraId="01E7777C" w14:textId="77777777" w:rsidTr="00910219">
        <w:trPr>
          <w:trHeight w:val="300"/>
          <w:ins w:id="75030"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F899312" w14:textId="77777777" w:rsidR="00910219" w:rsidRPr="00910219" w:rsidRDefault="00910219" w:rsidP="00910219">
            <w:pPr>
              <w:spacing w:before="0" w:after="0" w:line="240" w:lineRule="auto"/>
              <w:jc w:val="center"/>
              <w:rPr>
                <w:ins w:id="75031" w:author="pete jones" w:date="2022-01-11T16:42:00Z"/>
                <w:rFonts w:ascii="Calibri" w:hAnsi="Calibri" w:cs="Calibri"/>
                <w:color w:val="000000"/>
                <w:sz w:val="22"/>
                <w:szCs w:val="22"/>
              </w:rPr>
            </w:pPr>
            <w:ins w:id="75032" w:author="pete jones" w:date="2022-01-11T16:42:00Z">
              <w:r w:rsidRPr="00910219">
                <w:rPr>
                  <w:rFonts w:ascii="Calibri" w:hAnsi="Calibri" w:cs="Calibri"/>
                  <w:color w:val="000000"/>
                  <w:sz w:val="22"/>
                  <w:szCs w:val="22"/>
                </w:rPr>
                <w:t>5</w:t>
              </w:r>
            </w:ins>
          </w:p>
        </w:tc>
        <w:tc>
          <w:tcPr>
            <w:tcW w:w="6313" w:type="dxa"/>
            <w:tcBorders>
              <w:top w:val="nil"/>
              <w:left w:val="nil"/>
              <w:bottom w:val="single" w:sz="4" w:space="0" w:color="auto"/>
              <w:right w:val="single" w:sz="8" w:space="0" w:color="auto"/>
            </w:tcBorders>
            <w:shd w:val="clear" w:color="auto" w:fill="auto"/>
            <w:noWrap/>
            <w:vAlign w:val="bottom"/>
            <w:hideMark/>
          </w:tcPr>
          <w:p w14:paraId="6BDC01D6" w14:textId="77777777" w:rsidR="00910219" w:rsidRPr="00910219" w:rsidRDefault="00910219" w:rsidP="00910219">
            <w:pPr>
              <w:spacing w:before="0" w:after="0" w:line="240" w:lineRule="auto"/>
              <w:jc w:val="left"/>
              <w:rPr>
                <w:ins w:id="75033" w:author="pete jones" w:date="2022-01-11T16:42:00Z"/>
                <w:rFonts w:ascii="Calibri" w:hAnsi="Calibri" w:cs="Calibri"/>
                <w:color w:val="000000"/>
                <w:sz w:val="22"/>
                <w:szCs w:val="22"/>
              </w:rPr>
            </w:pPr>
            <w:ins w:id="75034" w:author="pete jones" w:date="2022-01-11T16:42:00Z">
              <w:r w:rsidRPr="00910219">
                <w:rPr>
                  <w:rFonts w:ascii="Calibri" w:hAnsi="Calibri" w:cs="Calibri"/>
                  <w:color w:val="000000"/>
                  <w:sz w:val="22"/>
                  <w:szCs w:val="22"/>
                </w:rPr>
                <w:t>Materials Science II</w:t>
              </w:r>
            </w:ins>
          </w:p>
        </w:tc>
        <w:tc>
          <w:tcPr>
            <w:tcW w:w="397" w:type="dxa"/>
            <w:tcBorders>
              <w:top w:val="nil"/>
              <w:left w:val="nil"/>
              <w:bottom w:val="single" w:sz="4" w:space="0" w:color="auto"/>
              <w:right w:val="single" w:sz="4" w:space="0" w:color="auto"/>
            </w:tcBorders>
            <w:shd w:val="clear" w:color="auto" w:fill="auto"/>
            <w:noWrap/>
            <w:vAlign w:val="bottom"/>
            <w:hideMark/>
          </w:tcPr>
          <w:p w14:paraId="723F68F3" w14:textId="77777777" w:rsidR="00910219" w:rsidRPr="00910219" w:rsidRDefault="00910219" w:rsidP="00910219">
            <w:pPr>
              <w:spacing w:before="0" w:after="0" w:line="240" w:lineRule="auto"/>
              <w:jc w:val="center"/>
              <w:rPr>
                <w:ins w:id="75035" w:author="pete jones" w:date="2022-01-11T16:42:00Z"/>
                <w:rFonts w:ascii="Calibri" w:hAnsi="Calibri" w:cs="Calibri"/>
                <w:color w:val="000000"/>
                <w:sz w:val="22"/>
                <w:szCs w:val="22"/>
              </w:rPr>
            </w:pPr>
            <w:ins w:id="75036" w:author="pete jones" w:date="2022-01-11T16:42:00Z">
              <w:r w:rsidRPr="00910219">
                <w:rPr>
                  <w:rFonts w:ascii="Calibri" w:hAnsi="Calibri" w:cs="Calibri"/>
                  <w:color w:val="000000"/>
                  <w:sz w:val="22"/>
                  <w:szCs w:val="22"/>
                </w:rPr>
                <w:t>T</w:t>
              </w:r>
            </w:ins>
          </w:p>
        </w:tc>
        <w:tc>
          <w:tcPr>
            <w:tcW w:w="461" w:type="dxa"/>
            <w:tcBorders>
              <w:top w:val="nil"/>
              <w:left w:val="nil"/>
              <w:bottom w:val="single" w:sz="4" w:space="0" w:color="auto"/>
              <w:right w:val="single" w:sz="4" w:space="0" w:color="auto"/>
            </w:tcBorders>
            <w:shd w:val="clear" w:color="auto" w:fill="auto"/>
            <w:noWrap/>
            <w:vAlign w:val="bottom"/>
            <w:hideMark/>
          </w:tcPr>
          <w:p w14:paraId="05AA1603" w14:textId="77777777" w:rsidR="00910219" w:rsidRPr="00910219" w:rsidRDefault="00910219" w:rsidP="00910219">
            <w:pPr>
              <w:spacing w:before="0" w:after="0" w:line="240" w:lineRule="auto"/>
              <w:jc w:val="center"/>
              <w:rPr>
                <w:ins w:id="75037" w:author="pete jones" w:date="2022-01-11T16:42:00Z"/>
                <w:rFonts w:ascii="Calibri" w:hAnsi="Calibri" w:cs="Calibri"/>
                <w:color w:val="000000"/>
                <w:sz w:val="22"/>
                <w:szCs w:val="22"/>
              </w:rPr>
            </w:pPr>
            <w:ins w:id="75038"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691B1B92" w14:textId="77777777" w:rsidR="00910219" w:rsidRPr="00910219" w:rsidRDefault="00910219" w:rsidP="00910219">
            <w:pPr>
              <w:spacing w:before="0" w:after="0" w:line="240" w:lineRule="auto"/>
              <w:jc w:val="center"/>
              <w:rPr>
                <w:ins w:id="75039" w:author="pete jones" w:date="2022-01-11T16:42:00Z"/>
                <w:rFonts w:ascii="Calibri" w:hAnsi="Calibri" w:cs="Calibri"/>
                <w:color w:val="000000"/>
                <w:sz w:val="22"/>
                <w:szCs w:val="22"/>
              </w:rPr>
            </w:pPr>
            <w:ins w:id="75040" w:author="pete jones" w:date="2022-01-11T16:42:00Z">
              <w:r w:rsidRPr="00910219">
                <w:rPr>
                  <w:rFonts w:ascii="Calibri" w:hAnsi="Calibri" w:cs="Calibri"/>
                  <w:color w:val="000000"/>
                  <w:sz w:val="22"/>
                  <w:szCs w:val="22"/>
                </w:rPr>
                <w:t>70</w:t>
              </w:r>
            </w:ins>
          </w:p>
        </w:tc>
        <w:tc>
          <w:tcPr>
            <w:tcW w:w="461" w:type="dxa"/>
            <w:tcBorders>
              <w:top w:val="nil"/>
              <w:left w:val="nil"/>
              <w:bottom w:val="single" w:sz="4" w:space="0" w:color="auto"/>
              <w:right w:val="single" w:sz="4" w:space="0" w:color="auto"/>
            </w:tcBorders>
            <w:shd w:val="clear" w:color="auto" w:fill="auto"/>
            <w:noWrap/>
            <w:vAlign w:val="bottom"/>
            <w:hideMark/>
          </w:tcPr>
          <w:p w14:paraId="4FFDAFDE" w14:textId="77777777" w:rsidR="00910219" w:rsidRPr="00910219" w:rsidRDefault="00910219" w:rsidP="00910219">
            <w:pPr>
              <w:spacing w:before="0" w:after="0" w:line="240" w:lineRule="auto"/>
              <w:jc w:val="center"/>
              <w:rPr>
                <w:ins w:id="75041" w:author="pete jones" w:date="2022-01-11T16:42:00Z"/>
                <w:rFonts w:ascii="Calibri" w:hAnsi="Calibri" w:cs="Calibri"/>
                <w:color w:val="000000"/>
                <w:sz w:val="22"/>
                <w:szCs w:val="22"/>
              </w:rPr>
            </w:pPr>
            <w:ins w:id="75042" w:author="pete jones" w:date="2022-01-11T16:42:00Z">
              <w:r w:rsidRPr="00910219">
                <w:rPr>
                  <w:rFonts w:ascii="Calibri" w:hAnsi="Calibri" w:cs="Calibri"/>
                  <w:color w:val="000000"/>
                  <w:sz w:val="22"/>
                  <w:szCs w:val="22"/>
                </w:rPr>
                <w:t>10</w:t>
              </w:r>
            </w:ins>
          </w:p>
        </w:tc>
        <w:tc>
          <w:tcPr>
            <w:tcW w:w="390" w:type="dxa"/>
            <w:tcBorders>
              <w:top w:val="nil"/>
              <w:left w:val="nil"/>
              <w:bottom w:val="single" w:sz="4" w:space="0" w:color="auto"/>
              <w:right w:val="single" w:sz="4" w:space="0" w:color="auto"/>
            </w:tcBorders>
            <w:shd w:val="clear" w:color="auto" w:fill="auto"/>
            <w:noWrap/>
            <w:vAlign w:val="bottom"/>
            <w:hideMark/>
          </w:tcPr>
          <w:p w14:paraId="5250ACD7" w14:textId="77777777" w:rsidR="00910219" w:rsidRPr="00910219" w:rsidRDefault="00910219" w:rsidP="00910219">
            <w:pPr>
              <w:spacing w:before="0" w:after="0" w:line="240" w:lineRule="auto"/>
              <w:jc w:val="center"/>
              <w:rPr>
                <w:ins w:id="75043" w:author="pete jones" w:date="2022-01-11T16:42:00Z"/>
                <w:rFonts w:ascii="Calibri" w:hAnsi="Calibri" w:cs="Calibri"/>
                <w:color w:val="000000"/>
                <w:sz w:val="22"/>
                <w:szCs w:val="22"/>
              </w:rPr>
            </w:pPr>
            <w:ins w:id="75044"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7C03A219" w14:textId="77777777" w:rsidR="00910219" w:rsidRPr="00910219" w:rsidRDefault="00910219" w:rsidP="00910219">
            <w:pPr>
              <w:spacing w:before="0" w:after="0" w:line="240" w:lineRule="auto"/>
              <w:jc w:val="center"/>
              <w:rPr>
                <w:ins w:id="75045" w:author="pete jones" w:date="2022-01-11T16:42:00Z"/>
                <w:rFonts w:ascii="Calibri" w:hAnsi="Calibri" w:cs="Calibri"/>
                <w:color w:val="000000"/>
                <w:sz w:val="22"/>
                <w:szCs w:val="22"/>
              </w:rPr>
            </w:pPr>
            <w:ins w:id="75046" w:author="pete jones" w:date="2022-01-11T16:42:00Z">
              <w:r w:rsidRPr="00910219">
                <w:rPr>
                  <w:rFonts w:ascii="Calibri" w:hAnsi="Calibri" w:cs="Calibri"/>
                  <w:color w:val="000000"/>
                  <w:sz w:val="22"/>
                  <w:szCs w:val="22"/>
                </w:rPr>
                <w:t>20</w:t>
              </w:r>
            </w:ins>
          </w:p>
        </w:tc>
        <w:tc>
          <w:tcPr>
            <w:tcW w:w="399" w:type="dxa"/>
            <w:tcBorders>
              <w:top w:val="nil"/>
              <w:left w:val="nil"/>
              <w:bottom w:val="single" w:sz="4" w:space="0" w:color="auto"/>
              <w:right w:val="single" w:sz="4" w:space="0" w:color="auto"/>
            </w:tcBorders>
            <w:shd w:val="clear" w:color="auto" w:fill="auto"/>
            <w:noWrap/>
            <w:vAlign w:val="bottom"/>
            <w:hideMark/>
          </w:tcPr>
          <w:p w14:paraId="326E8BCC" w14:textId="77777777" w:rsidR="00910219" w:rsidRPr="00910219" w:rsidRDefault="00910219" w:rsidP="00910219">
            <w:pPr>
              <w:spacing w:before="0" w:after="0" w:line="240" w:lineRule="auto"/>
              <w:jc w:val="center"/>
              <w:rPr>
                <w:ins w:id="75047" w:author="pete jones" w:date="2022-01-11T16:42:00Z"/>
                <w:rFonts w:ascii="Calibri" w:hAnsi="Calibri" w:cs="Calibri"/>
                <w:color w:val="000000"/>
                <w:sz w:val="22"/>
                <w:szCs w:val="22"/>
              </w:rPr>
            </w:pPr>
            <w:ins w:id="75048"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F5EE8B" w14:textId="77777777" w:rsidR="00910219" w:rsidRPr="00910219" w:rsidRDefault="00910219" w:rsidP="00910219">
            <w:pPr>
              <w:spacing w:before="0" w:after="0" w:line="240" w:lineRule="auto"/>
              <w:jc w:val="center"/>
              <w:rPr>
                <w:ins w:id="75049" w:author="pete jones" w:date="2022-01-11T16:42:00Z"/>
                <w:rFonts w:ascii="Calibri" w:hAnsi="Calibri" w:cs="Calibri"/>
                <w:color w:val="000000"/>
                <w:sz w:val="22"/>
                <w:szCs w:val="22"/>
              </w:rPr>
            </w:pPr>
            <w:ins w:id="7505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CD37BE" w14:textId="77777777" w:rsidR="00910219" w:rsidRPr="00910219" w:rsidRDefault="00910219" w:rsidP="00910219">
            <w:pPr>
              <w:spacing w:before="0" w:after="0" w:line="240" w:lineRule="auto"/>
              <w:jc w:val="center"/>
              <w:rPr>
                <w:ins w:id="75051" w:author="pete jones" w:date="2022-01-11T16:42:00Z"/>
                <w:rFonts w:ascii="Calibri" w:hAnsi="Calibri" w:cs="Calibri"/>
                <w:color w:val="000000"/>
                <w:sz w:val="22"/>
                <w:szCs w:val="22"/>
              </w:rPr>
            </w:pPr>
            <w:ins w:id="7505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E0476C" w14:textId="77777777" w:rsidR="00910219" w:rsidRPr="00910219" w:rsidRDefault="00910219" w:rsidP="00910219">
            <w:pPr>
              <w:spacing w:before="0" w:after="0" w:line="240" w:lineRule="auto"/>
              <w:jc w:val="center"/>
              <w:rPr>
                <w:ins w:id="75053" w:author="pete jones" w:date="2022-01-11T16:42:00Z"/>
                <w:rFonts w:ascii="Calibri" w:hAnsi="Calibri" w:cs="Calibri"/>
                <w:color w:val="000000"/>
                <w:sz w:val="22"/>
                <w:szCs w:val="22"/>
              </w:rPr>
            </w:pPr>
            <w:ins w:id="7505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20B414" w14:textId="77777777" w:rsidR="00910219" w:rsidRPr="00910219" w:rsidRDefault="00910219" w:rsidP="00910219">
            <w:pPr>
              <w:spacing w:before="0" w:after="0" w:line="240" w:lineRule="auto"/>
              <w:jc w:val="center"/>
              <w:rPr>
                <w:ins w:id="75055" w:author="pete jones" w:date="2022-01-11T16:42:00Z"/>
                <w:rFonts w:ascii="Calibri" w:hAnsi="Calibri" w:cs="Calibri"/>
                <w:color w:val="000000"/>
                <w:sz w:val="22"/>
                <w:szCs w:val="22"/>
              </w:rPr>
            </w:pPr>
            <w:ins w:id="75056"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DA945CC" w14:textId="77777777" w:rsidR="00910219" w:rsidRPr="00910219" w:rsidRDefault="00910219" w:rsidP="00910219">
            <w:pPr>
              <w:spacing w:before="0" w:after="0" w:line="240" w:lineRule="auto"/>
              <w:jc w:val="center"/>
              <w:rPr>
                <w:ins w:id="75057" w:author="pete jones" w:date="2022-01-11T16:42:00Z"/>
                <w:rFonts w:ascii="Calibri" w:hAnsi="Calibri" w:cs="Calibri"/>
                <w:color w:val="000000"/>
                <w:sz w:val="22"/>
                <w:szCs w:val="22"/>
              </w:rPr>
            </w:pPr>
            <w:ins w:id="75058" w:author="pete jones" w:date="2022-01-11T16:42:00Z">
              <w:r w:rsidRPr="00910219">
                <w:rPr>
                  <w:rFonts w:ascii="Calibri" w:hAnsi="Calibri" w:cs="Calibri"/>
                  <w:color w:val="000000"/>
                  <w:sz w:val="22"/>
                  <w:szCs w:val="22"/>
                </w:rPr>
                <w:t> </w:t>
              </w:r>
            </w:ins>
          </w:p>
        </w:tc>
      </w:tr>
      <w:tr w:rsidR="00910219" w:rsidRPr="00910219" w14:paraId="7AA351D8" w14:textId="77777777" w:rsidTr="00910219">
        <w:trPr>
          <w:trHeight w:val="300"/>
          <w:ins w:id="75059"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7DF7164" w14:textId="77777777" w:rsidR="00910219" w:rsidRPr="00910219" w:rsidRDefault="00910219" w:rsidP="00910219">
            <w:pPr>
              <w:spacing w:before="0" w:after="0" w:line="240" w:lineRule="auto"/>
              <w:jc w:val="center"/>
              <w:rPr>
                <w:ins w:id="75060" w:author="pete jones" w:date="2022-01-11T16:42:00Z"/>
                <w:rFonts w:ascii="Calibri" w:hAnsi="Calibri" w:cs="Calibri"/>
                <w:color w:val="000000"/>
                <w:sz w:val="22"/>
                <w:szCs w:val="22"/>
              </w:rPr>
            </w:pPr>
            <w:ins w:id="75061" w:author="pete jones" w:date="2022-01-11T16:42:00Z">
              <w:r w:rsidRPr="00910219">
                <w:rPr>
                  <w:rFonts w:ascii="Calibri" w:hAnsi="Calibri" w:cs="Calibri"/>
                  <w:color w:val="000000"/>
                  <w:sz w:val="22"/>
                  <w:szCs w:val="22"/>
                </w:rPr>
                <w:t>5</w:t>
              </w:r>
            </w:ins>
          </w:p>
        </w:tc>
        <w:tc>
          <w:tcPr>
            <w:tcW w:w="6313" w:type="dxa"/>
            <w:tcBorders>
              <w:top w:val="nil"/>
              <w:left w:val="nil"/>
              <w:bottom w:val="single" w:sz="4" w:space="0" w:color="auto"/>
              <w:right w:val="single" w:sz="8" w:space="0" w:color="auto"/>
            </w:tcBorders>
            <w:shd w:val="clear" w:color="auto" w:fill="auto"/>
            <w:noWrap/>
            <w:vAlign w:val="bottom"/>
            <w:hideMark/>
          </w:tcPr>
          <w:p w14:paraId="420DDCA7" w14:textId="77777777" w:rsidR="00910219" w:rsidRPr="00910219" w:rsidRDefault="00910219" w:rsidP="00910219">
            <w:pPr>
              <w:spacing w:before="0" w:after="0" w:line="240" w:lineRule="auto"/>
              <w:jc w:val="left"/>
              <w:rPr>
                <w:ins w:id="75062" w:author="pete jones" w:date="2022-01-11T16:42:00Z"/>
                <w:rFonts w:ascii="Calibri" w:hAnsi="Calibri" w:cs="Calibri"/>
                <w:color w:val="000000"/>
                <w:sz w:val="22"/>
                <w:szCs w:val="22"/>
              </w:rPr>
            </w:pPr>
            <w:ins w:id="75063" w:author="pete jones" w:date="2022-01-11T16:42:00Z">
              <w:r w:rsidRPr="00910219">
                <w:rPr>
                  <w:rFonts w:ascii="Calibri" w:hAnsi="Calibri" w:cs="Calibri"/>
                  <w:color w:val="000000"/>
                  <w:sz w:val="22"/>
                  <w:szCs w:val="22"/>
                </w:rPr>
                <w:t>Thermal Engineering</w:t>
              </w:r>
            </w:ins>
          </w:p>
        </w:tc>
        <w:tc>
          <w:tcPr>
            <w:tcW w:w="397" w:type="dxa"/>
            <w:tcBorders>
              <w:top w:val="nil"/>
              <w:left w:val="nil"/>
              <w:bottom w:val="single" w:sz="4" w:space="0" w:color="auto"/>
              <w:right w:val="single" w:sz="4" w:space="0" w:color="auto"/>
            </w:tcBorders>
            <w:shd w:val="clear" w:color="auto" w:fill="auto"/>
            <w:noWrap/>
            <w:vAlign w:val="bottom"/>
            <w:hideMark/>
          </w:tcPr>
          <w:p w14:paraId="28D6BC8D" w14:textId="77777777" w:rsidR="00910219" w:rsidRPr="00910219" w:rsidRDefault="00910219" w:rsidP="00910219">
            <w:pPr>
              <w:spacing w:before="0" w:after="0" w:line="240" w:lineRule="auto"/>
              <w:jc w:val="center"/>
              <w:rPr>
                <w:ins w:id="75064" w:author="pete jones" w:date="2022-01-11T16:42:00Z"/>
                <w:rFonts w:ascii="Calibri" w:hAnsi="Calibri" w:cs="Calibri"/>
                <w:color w:val="000000"/>
                <w:sz w:val="22"/>
                <w:szCs w:val="22"/>
              </w:rPr>
            </w:pPr>
            <w:ins w:id="75065"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510C2472" w14:textId="77777777" w:rsidR="00910219" w:rsidRPr="00910219" w:rsidRDefault="00910219" w:rsidP="00910219">
            <w:pPr>
              <w:spacing w:before="0" w:after="0" w:line="240" w:lineRule="auto"/>
              <w:jc w:val="center"/>
              <w:rPr>
                <w:ins w:id="75066" w:author="pete jones" w:date="2022-01-11T16:42:00Z"/>
                <w:rFonts w:ascii="Calibri" w:hAnsi="Calibri" w:cs="Calibri"/>
                <w:color w:val="000000"/>
                <w:sz w:val="22"/>
                <w:szCs w:val="22"/>
              </w:rPr>
            </w:pPr>
            <w:ins w:id="75067"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59DEFE3B" w14:textId="77777777" w:rsidR="00910219" w:rsidRPr="00910219" w:rsidRDefault="00910219" w:rsidP="00910219">
            <w:pPr>
              <w:spacing w:before="0" w:after="0" w:line="240" w:lineRule="auto"/>
              <w:jc w:val="center"/>
              <w:rPr>
                <w:ins w:id="75068" w:author="pete jones" w:date="2022-01-11T16:42:00Z"/>
                <w:rFonts w:ascii="Calibri" w:hAnsi="Calibri" w:cs="Calibri"/>
                <w:color w:val="000000"/>
                <w:sz w:val="22"/>
                <w:szCs w:val="22"/>
              </w:rPr>
            </w:pPr>
            <w:ins w:id="75069" w:author="pete jones" w:date="2022-01-11T16:42: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5ACC0EF3" w14:textId="77777777" w:rsidR="00910219" w:rsidRPr="00910219" w:rsidRDefault="00910219" w:rsidP="00910219">
            <w:pPr>
              <w:spacing w:before="0" w:after="0" w:line="240" w:lineRule="auto"/>
              <w:jc w:val="center"/>
              <w:rPr>
                <w:ins w:id="75070" w:author="pete jones" w:date="2022-01-11T16:42:00Z"/>
                <w:rFonts w:ascii="Calibri" w:hAnsi="Calibri" w:cs="Calibri"/>
                <w:color w:val="000000"/>
                <w:sz w:val="22"/>
                <w:szCs w:val="22"/>
              </w:rPr>
            </w:pPr>
            <w:ins w:id="75071"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6166613C" w14:textId="77777777" w:rsidR="00910219" w:rsidRPr="00910219" w:rsidRDefault="00910219" w:rsidP="00910219">
            <w:pPr>
              <w:spacing w:before="0" w:after="0" w:line="240" w:lineRule="auto"/>
              <w:jc w:val="center"/>
              <w:rPr>
                <w:ins w:id="75072" w:author="pete jones" w:date="2022-01-11T16:42:00Z"/>
                <w:rFonts w:ascii="Calibri" w:hAnsi="Calibri" w:cs="Calibri"/>
                <w:color w:val="000000"/>
                <w:sz w:val="22"/>
                <w:szCs w:val="22"/>
              </w:rPr>
            </w:pPr>
            <w:ins w:id="75073"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2FAD1649" w14:textId="77777777" w:rsidR="00910219" w:rsidRPr="00910219" w:rsidRDefault="00910219" w:rsidP="00910219">
            <w:pPr>
              <w:spacing w:before="0" w:after="0" w:line="240" w:lineRule="auto"/>
              <w:jc w:val="center"/>
              <w:rPr>
                <w:ins w:id="75074" w:author="pete jones" w:date="2022-01-11T16:42:00Z"/>
                <w:rFonts w:ascii="Calibri" w:hAnsi="Calibri" w:cs="Calibri"/>
                <w:color w:val="000000"/>
                <w:sz w:val="22"/>
                <w:szCs w:val="22"/>
              </w:rPr>
            </w:pPr>
            <w:ins w:id="7507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3CC00B" w14:textId="77777777" w:rsidR="00910219" w:rsidRPr="00910219" w:rsidRDefault="00910219" w:rsidP="00910219">
            <w:pPr>
              <w:spacing w:before="0" w:after="0" w:line="240" w:lineRule="auto"/>
              <w:jc w:val="center"/>
              <w:rPr>
                <w:ins w:id="75076" w:author="pete jones" w:date="2022-01-11T16:42:00Z"/>
                <w:rFonts w:ascii="Calibri" w:hAnsi="Calibri" w:cs="Calibri"/>
                <w:color w:val="000000"/>
                <w:sz w:val="22"/>
                <w:szCs w:val="22"/>
              </w:rPr>
            </w:pPr>
            <w:ins w:id="7507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A03174" w14:textId="77777777" w:rsidR="00910219" w:rsidRPr="00910219" w:rsidRDefault="00910219" w:rsidP="00910219">
            <w:pPr>
              <w:spacing w:before="0" w:after="0" w:line="240" w:lineRule="auto"/>
              <w:jc w:val="center"/>
              <w:rPr>
                <w:ins w:id="75078" w:author="pete jones" w:date="2022-01-11T16:42:00Z"/>
                <w:rFonts w:ascii="Calibri" w:hAnsi="Calibri" w:cs="Calibri"/>
                <w:color w:val="000000"/>
                <w:sz w:val="22"/>
                <w:szCs w:val="22"/>
              </w:rPr>
            </w:pPr>
            <w:ins w:id="7507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95DF3E" w14:textId="77777777" w:rsidR="00910219" w:rsidRPr="00910219" w:rsidRDefault="00910219" w:rsidP="00910219">
            <w:pPr>
              <w:spacing w:before="0" w:after="0" w:line="240" w:lineRule="auto"/>
              <w:jc w:val="center"/>
              <w:rPr>
                <w:ins w:id="75080" w:author="pete jones" w:date="2022-01-11T16:42:00Z"/>
                <w:rFonts w:ascii="Calibri" w:hAnsi="Calibri" w:cs="Calibri"/>
                <w:color w:val="000000"/>
                <w:sz w:val="22"/>
                <w:szCs w:val="22"/>
              </w:rPr>
            </w:pPr>
            <w:ins w:id="7508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A23EE3" w14:textId="77777777" w:rsidR="00910219" w:rsidRPr="00910219" w:rsidRDefault="00910219" w:rsidP="00910219">
            <w:pPr>
              <w:spacing w:before="0" w:after="0" w:line="240" w:lineRule="auto"/>
              <w:jc w:val="center"/>
              <w:rPr>
                <w:ins w:id="75082" w:author="pete jones" w:date="2022-01-11T16:42:00Z"/>
                <w:rFonts w:ascii="Calibri" w:hAnsi="Calibri" w:cs="Calibri"/>
                <w:color w:val="000000"/>
                <w:sz w:val="22"/>
                <w:szCs w:val="22"/>
              </w:rPr>
            </w:pPr>
            <w:ins w:id="7508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5383ED" w14:textId="77777777" w:rsidR="00910219" w:rsidRPr="00910219" w:rsidRDefault="00910219" w:rsidP="00910219">
            <w:pPr>
              <w:spacing w:before="0" w:after="0" w:line="240" w:lineRule="auto"/>
              <w:jc w:val="center"/>
              <w:rPr>
                <w:ins w:id="75084" w:author="pete jones" w:date="2022-01-11T16:42:00Z"/>
                <w:rFonts w:ascii="Calibri" w:hAnsi="Calibri" w:cs="Calibri"/>
                <w:color w:val="000000"/>
                <w:sz w:val="22"/>
                <w:szCs w:val="22"/>
              </w:rPr>
            </w:pPr>
            <w:ins w:id="75085"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4F8DF82" w14:textId="77777777" w:rsidR="00910219" w:rsidRPr="00910219" w:rsidRDefault="00910219" w:rsidP="00910219">
            <w:pPr>
              <w:spacing w:before="0" w:after="0" w:line="240" w:lineRule="auto"/>
              <w:jc w:val="center"/>
              <w:rPr>
                <w:ins w:id="75086" w:author="pete jones" w:date="2022-01-11T16:42:00Z"/>
                <w:rFonts w:ascii="Calibri" w:hAnsi="Calibri" w:cs="Calibri"/>
                <w:color w:val="000000"/>
                <w:sz w:val="22"/>
                <w:szCs w:val="22"/>
              </w:rPr>
            </w:pPr>
            <w:ins w:id="75087" w:author="pete jones" w:date="2022-01-11T16:42:00Z">
              <w:r w:rsidRPr="00910219">
                <w:rPr>
                  <w:rFonts w:ascii="Calibri" w:hAnsi="Calibri" w:cs="Calibri"/>
                  <w:color w:val="000000"/>
                  <w:sz w:val="22"/>
                  <w:szCs w:val="22"/>
                </w:rPr>
                <w:t> </w:t>
              </w:r>
            </w:ins>
          </w:p>
        </w:tc>
      </w:tr>
      <w:tr w:rsidR="00910219" w:rsidRPr="00910219" w14:paraId="65089838" w14:textId="77777777" w:rsidTr="00910219">
        <w:trPr>
          <w:trHeight w:val="300"/>
          <w:ins w:id="75088"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687C094" w14:textId="77777777" w:rsidR="00910219" w:rsidRPr="00910219" w:rsidRDefault="00910219" w:rsidP="00910219">
            <w:pPr>
              <w:spacing w:before="0" w:after="0" w:line="240" w:lineRule="auto"/>
              <w:jc w:val="center"/>
              <w:rPr>
                <w:ins w:id="75089" w:author="pete jones" w:date="2022-01-11T16:42:00Z"/>
                <w:rFonts w:ascii="Calibri" w:hAnsi="Calibri" w:cs="Calibri"/>
                <w:color w:val="000000"/>
                <w:sz w:val="22"/>
                <w:szCs w:val="22"/>
              </w:rPr>
            </w:pPr>
            <w:ins w:id="75090" w:author="pete jones" w:date="2022-01-11T16:42:00Z">
              <w:r w:rsidRPr="00910219">
                <w:rPr>
                  <w:rFonts w:ascii="Calibri" w:hAnsi="Calibri" w:cs="Calibri"/>
                  <w:color w:val="000000"/>
                  <w:sz w:val="22"/>
                  <w:szCs w:val="22"/>
                </w:rPr>
                <w:t>5</w:t>
              </w:r>
            </w:ins>
          </w:p>
        </w:tc>
        <w:tc>
          <w:tcPr>
            <w:tcW w:w="6313" w:type="dxa"/>
            <w:tcBorders>
              <w:top w:val="nil"/>
              <w:left w:val="nil"/>
              <w:bottom w:val="single" w:sz="4" w:space="0" w:color="auto"/>
              <w:right w:val="single" w:sz="8" w:space="0" w:color="auto"/>
            </w:tcBorders>
            <w:shd w:val="clear" w:color="auto" w:fill="auto"/>
            <w:noWrap/>
            <w:vAlign w:val="bottom"/>
            <w:hideMark/>
          </w:tcPr>
          <w:p w14:paraId="00F3EA60" w14:textId="77777777" w:rsidR="00910219" w:rsidRPr="00910219" w:rsidRDefault="00910219" w:rsidP="00910219">
            <w:pPr>
              <w:spacing w:before="0" w:after="0" w:line="240" w:lineRule="auto"/>
              <w:jc w:val="left"/>
              <w:rPr>
                <w:ins w:id="75091" w:author="pete jones" w:date="2022-01-11T16:42:00Z"/>
                <w:rFonts w:ascii="Calibri" w:hAnsi="Calibri" w:cs="Calibri"/>
                <w:color w:val="000000"/>
                <w:sz w:val="22"/>
                <w:szCs w:val="22"/>
              </w:rPr>
            </w:pPr>
            <w:ins w:id="75092" w:author="pete jones" w:date="2022-01-11T16:42:00Z">
              <w:r w:rsidRPr="00910219">
                <w:rPr>
                  <w:rFonts w:ascii="Calibri" w:hAnsi="Calibri" w:cs="Calibri"/>
                  <w:color w:val="000000"/>
                  <w:sz w:val="22"/>
                  <w:szCs w:val="22"/>
                </w:rPr>
                <w:t>Fluid Mechanics II</w:t>
              </w:r>
            </w:ins>
          </w:p>
        </w:tc>
        <w:tc>
          <w:tcPr>
            <w:tcW w:w="397" w:type="dxa"/>
            <w:tcBorders>
              <w:top w:val="nil"/>
              <w:left w:val="nil"/>
              <w:bottom w:val="single" w:sz="4" w:space="0" w:color="auto"/>
              <w:right w:val="single" w:sz="4" w:space="0" w:color="auto"/>
            </w:tcBorders>
            <w:shd w:val="clear" w:color="auto" w:fill="auto"/>
            <w:noWrap/>
            <w:vAlign w:val="bottom"/>
            <w:hideMark/>
          </w:tcPr>
          <w:p w14:paraId="28731AFA" w14:textId="77777777" w:rsidR="00910219" w:rsidRPr="00910219" w:rsidRDefault="00910219" w:rsidP="00910219">
            <w:pPr>
              <w:spacing w:before="0" w:after="0" w:line="240" w:lineRule="auto"/>
              <w:jc w:val="center"/>
              <w:rPr>
                <w:ins w:id="75093" w:author="pete jones" w:date="2022-01-11T16:42:00Z"/>
                <w:rFonts w:ascii="Calibri" w:hAnsi="Calibri" w:cs="Calibri"/>
                <w:color w:val="000000"/>
                <w:sz w:val="22"/>
                <w:szCs w:val="22"/>
              </w:rPr>
            </w:pPr>
            <w:ins w:id="75094"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62DEA1D7" w14:textId="77777777" w:rsidR="00910219" w:rsidRPr="00910219" w:rsidRDefault="00910219" w:rsidP="00910219">
            <w:pPr>
              <w:spacing w:before="0" w:after="0" w:line="240" w:lineRule="auto"/>
              <w:jc w:val="center"/>
              <w:rPr>
                <w:ins w:id="75095" w:author="pete jones" w:date="2022-01-11T16:42:00Z"/>
                <w:rFonts w:ascii="Calibri" w:hAnsi="Calibri" w:cs="Calibri"/>
                <w:color w:val="000000"/>
                <w:sz w:val="22"/>
                <w:szCs w:val="22"/>
              </w:rPr>
            </w:pPr>
            <w:ins w:id="75096"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11F3A337" w14:textId="77777777" w:rsidR="00910219" w:rsidRPr="00910219" w:rsidRDefault="00910219" w:rsidP="00910219">
            <w:pPr>
              <w:spacing w:before="0" w:after="0" w:line="240" w:lineRule="auto"/>
              <w:jc w:val="center"/>
              <w:rPr>
                <w:ins w:id="75097" w:author="pete jones" w:date="2022-01-11T16:42:00Z"/>
                <w:rFonts w:ascii="Calibri" w:hAnsi="Calibri" w:cs="Calibri"/>
                <w:color w:val="000000"/>
                <w:sz w:val="22"/>
                <w:szCs w:val="22"/>
              </w:rPr>
            </w:pPr>
            <w:ins w:id="75098" w:author="pete jones" w:date="2022-01-11T16:42: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4AC93891" w14:textId="77777777" w:rsidR="00910219" w:rsidRPr="00910219" w:rsidRDefault="00910219" w:rsidP="00910219">
            <w:pPr>
              <w:spacing w:before="0" w:after="0" w:line="240" w:lineRule="auto"/>
              <w:jc w:val="center"/>
              <w:rPr>
                <w:ins w:id="75099" w:author="pete jones" w:date="2022-01-11T16:42:00Z"/>
                <w:rFonts w:ascii="Calibri" w:hAnsi="Calibri" w:cs="Calibri"/>
                <w:color w:val="000000"/>
                <w:sz w:val="22"/>
                <w:szCs w:val="22"/>
              </w:rPr>
            </w:pPr>
            <w:ins w:id="75100"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248BE65F" w14:textId="77777777" w:rsidR="00910219" w:rsidRPr="00910219" w:rsidRDefault="00910219" w:rsidP="00910219">
            <w:pPr>
              <w:spacing w:before="0" w:after="0" w:line="240" w:lineRule="auto"/>
              <w:jc w:val="center"/>
              <w:rPr>
                <w:ins w:id="75101" w:author="pete jones" w:date="2022-01-11T16:42:00Z"/>
                <w:rFonts w:ascii="Calibri" w:hAnsi="Calibri" w:cs="Calibri"/>
                <w:color w:val="000000"/>
                <w:sz w:val="22"/>
                <w:szCs w:val="22"/>
              </w:rPr>
            </w:pPr>
            <w:ins w:id="75102"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2611A03B" w14:textId="77777777" w:rsidR="00910219" w:rsidRPr="00910219" w:rsidRDefault="00910219" w:rsidP="00910219">
            <w:pPr>
              <w:spacing w:before="0" w:after="0" w:line="240" w:lineRule="auto"/>
              <w:jc w:val="center"/>
              <w:rPr>
                <w:ins w:id="75103" w:author="pete jones" w:date="2022-01-11T16:42:00Z"/>
                <w:rFonts w:ascii="Calibri" w:hAnsi="Calibri" w:cs="Calibri"/>
                <w:color w:val="000000"/>
                <w:sz w:val="22"/>
                <w:szCs w:val="22"/>
              </w:rPr>
            </w:pPr>
            <w:ins w:id="7510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3CC97C" w14:textId="77777777" w:rsidR="00910219" w:rsidRPr="00910219" w:rsidRDefault="00910219" w:rsidP="00910219">
            <w:pPr>
              <w:spacing w:before="0" w:after="0" w:line="240" w:lineRule="auto"/>
              <w:jc w:val="center"/>
              <w:rPr>
                <w:ins w:id="75105" w:author="pete jones" w:date="2022-01-11T16:42:00Z"/>
                <w:rFonts w:ascii="Calibri" w:hAnsi="Calibri" w:cs="Calibri"/>
                <w:color w:val="000000"/>
                <w:sz w:val="22"/>
                <w:szCs w:val="22"/>
              </w:rPr>
            </w:pPr>
            <w:ins w:id="75106"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0A498C" w14:textId="77777777" w:rsidR="00910219" w:rsidRPr="00910219" w:rsidRDefault="00910219" w:rsidP="00910219">
            <w:pPr>
              <w:spacing w:before="0" w:after="0" w:line="240" w:lineRule="auto"/>
              <w:jc w:val="center"/>
              <w:rPr>
                <w:ins w:id="75107" w:author="pete jones" w:date="2022-01-11T16:42:00Z"/>
                <w:rFonts w:ascii="Calibri" w:hAnsi="Calibri" w:cs="Calibri"/>
                <w:color w:val="000000"/>
                <w:sz w:val="22"/>
                <w:szCs w:val="22"/>
              </w:rPr>
            </w:pPr>
            <w:ins w:id="75108"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B48634" w14:textId="77777777" w:rsidR="00910219" w:rsidRPr="00910219" w:rsidRDefault="00910219" w:rsidP="00910219">
            <w:pPr>
              <w:spacing w:before="0" w:after="0" w:line="240" w:lineRule="auto"/>
              <w:jc w:val="center"/>
              <w:rPr>
                <w:ins w:id="75109" w:author="pete jones" w:date="2022-01-11T16:42:00Z"/>
                <w:rFonts w:ascii="Calibri" w:hAnsi="Calibri" w:cs="Calibri"/>
                <w:color w:val="000000"/>
                <w:sz w:val="22"/>
                <w:szCs w:val="22"/>
              </w:rPr>
            </w:pPr>
            <w:ins w:id="7511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8D6CF5" w14:textId="77777777" w:rsidR="00910219" w:rsidRPr="00910219" w:rsidRDefault="00910219" w:rsidP="00910219">
            <w:pPr>
              <w:spacing w:before="0" w:after="0" w:line="240" w:lineRule="auto"/>
              <w:jc w:val="center"/>
              <w:rPr>
                <w:ins w:id="75111" w:author="pete jones" w:date="2022-01-11T16:42:00Z"/>
                <w:rFonts w:ascii="Calibri" w:hAnsi="Calibri" w:cs="Calibri"/>
                <w:color w:val="000000"/>
                <w:sz w:val="22"/>
                <w:szCs w:val="22"/>
              </w:rPr>
            </w:pPr>
            <w:ins w:id="7511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99B458" w14:textId="77777777" w:rsidR="00910219" w:rsidRPr="00910219" w:rsidRDefault="00910219" w:rsidP="00910219">
            <w:pPr>
              <w:spacing w:before="0" w:after="0" w:line="240" w:lineRule="auto"/>
              <w:jc w:val="center"/>
              <w:rPr>
                <w:ins w:id="75113" w:author="pete jones" w:date="2022-01-11T16:42:00Z"/>
                <w:rFonts w:ascii="Calibri" w:hAnsi="Calibri" w:cs="Calibri"/>
                <w:color w:val="000000"/>
                <w:sz w:val="22"/>
                <w:szCs w:val="22"/>
              </w:rPr>
            </w:pPr>
            <w:ins w:id="75114"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0A8566E" w14:textId="77777777" w:rsidR="00910219" w:rsidRPr="00910219" w:rsidRDefault="00910219" w:rsidP="00910219">
            <w:pPr>
              <w:spacing w:before="0" w:after="0" w:line="240" w:lineRule="auto"/>
              <w:jc w:val="center"/>
              <w:rPr>
                <w:ins w:id="75115" w:author="pete jones" w:date="2022-01-11T16:42:00Z"/>
                <w:rFonts w:ascii="Calibri" w:hAnsi="Calibri" w:cs="Calibri"/>
                <w:color w:val="000000"/>
                <w:sz w:val="22"/>
                <w:szCs w:val="22"/>
              </w:rPr>
            </w:pPr>
            <w:ins w:id="75116" w:author="pete jones" w:date="2022-01-11T16:42:00Z">
              <w:r w:rsidRPr="00910219">
                <w:rPr>
                  <w:rFonts w:ascii="Calibri" w:hAnsi="Calibri" w:cs="Calibri"/>
                  <w:color w:val="000000"/>
                  <w:sz w:val="22"/>
                  <w:szCs w:val="22"/>
                </w:rPr>
                <w:t> </w:t>
              </w:r>
            </w:ins>
          </w:p>
        </w:tc>
      </w:tr>
      <w:tr w:rsidR="00910219" w:rsidRPr="00910219" w14:paraId="383B5A98" w14:textId="77777777" w:rsidTr="00910219">
        <w:trPr>
          <w:trHeight w:val="300"/>
          <w:ins w:id="75117"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5C48984" w14:textId="77777777" w:rsidR="00910219" w:rsidRPr="00910219" w:rsidRDefault="00910219" w:rsidP="00910219">
            <w:pPr>
              <w:spacing w:before="0" w:after="0" w:line="240" w:lineRule="auto"/>
              <w:jc w:val="center"/>
              <w:rPr>
                <w:ins w:id="75118" w:author="pete jones" w:date="2022-01-11T16:42:00Z"/>
                <w:rFonts w:ascii="Calibri" w:hAnsi="Calibri" w:cs="Calibri"/>
                <w:color w:val="000000"/>
                <w:sz w:val="22"/>
                <w:szCs w:val="22"/>
              </w:rPr>
            </w:pPr>
            <w:ins w:id="75119" w:author="pete jones" w:date="2022-01-11T16:42:00Z">
              <w:r w:rsidRPr="00910219">
                <w:rPr>
                  <w:rFonts w:ascii="Calibri" w:hAnsi="Calibri" w:cs="Calibri"/>
                  <w:color w:val="000000"/>
                  <w:sz w:val="22"/>
                  <w:szCs w:val="22"/>
                </w:rPr>
                <w:t>5</w:t>
              </w:r>
            </w:ins>
          </w:p>
        </w:tc>
        <w:tc>
          <w:tcPr>
            <w:tcW w:w="6313" w:type="dxa"/>
            <w:tcBorders>
              <w:top w:val="nil"/>
              <w:left w:val="nil"/>
              <w:bottom w:val="single" w:sz="4" w:space="0" w:color="auto"/>
              <w:right w:val="single" w:sz="8" w:space="0" w:color="auto"/>
            </w:tcBorders>
            <w:shd w:val="clear" w:color="auto" w:fill="auto"/>
            <w:noWrap/>
            <w:vAlign w:val="bottom"/>
            <w:hideMark/>
          </w:tcPr>
          <w:p w14:paraId="2FDC5962" w14:textId="77777777" w:rsidR="00910219" w:rsidRPr="00910219" w:rsidRDefault="00910219" w:rsidP="00910219">
            <w:pPr>
              <w:spacing w:before="0" w:after="0" w:line="240" w:lineRule="auto"/>
              <w:jc w:val="left"/>
              <w:rPr>
                <w:ins w:id="75120" w:author="pete jones" w:date="2022-01-11T16:42:00Z"/>
                <w:rFonts w:ascii="Calibri" w:hAnsi="Calibri" w:cs="Calibri"/>
                <w:color w:val="000000"/>
                <w:sz w:val="22"/>
                <w:szCs w:val="22"/>
              </w:rPr>
            </w:pPr>
            <w:ins w:id="75121" w:author="pete jones" w:date="2022-01-11T16:42:00Z">
              <w:r w:rsidRPr="00910219">
                <w:rPr>
                  <w:rFonts w:ascii="Calibri" w:hAnsi="Calibri" w:cs="Calibri"/>
                  <w:color w:val="000000"/>
                  <w:sz w:val="22"/>
                  <w:szCs w:val="22"/>
                </w:rPr>
                <w:t>Introduction to AC Electrical Machines and Drives</w:t>
              </w:r>
            </w:ins>
          </w:p>
        </w:tc>
        <w:tc>
          <w:tcPr>
            <w:tcW w:w="397" w:type="dxa"/>
            <w:tcBorders>
              <w:top w:val="nil"/>
              <w:left w:val="nil"/>
              <w:bottom w:val="single" w:sz="4" w:space="0" w:color="auto"/>
              <w:right w:val="single" w:sz="4" w:space="0" w:color="auto"/>
            </w:tcBorders>
            <w:shd w:val="clear" w:color="auto" w:fill="auto"/>
            <w:noWrap/>
            <w:vAlign w:val="bottom"/>
            <w:hideMark/>
          </w:tcPr>
          <w:p w14:paraId="335DC292" w14:textId="77777777" w:rsidR="00910219" w:rsidRPr="00910219" w:rsidRDefault="00910219" w:rsidP="00910219">
            <w:pPr>
              <w:spacing w:before="0" w:after="0" w:line="240" w:lineRule="auto"/>
              <w:jc w:val="center"/>
              <w:rPr>
                <w:ins w:id="75122" w:author="pete jones" w:date="2022-01-11T16:42:00Z"/>
                <w:rFonts w:ascii="Calibri" w:hAnsi="Calibri" w:cs="Calibri"/>
                <w:color w:val="000000"/>
                <w:sz w:val="22"/>
                <w:szCs w:val="22"/>
              </w:rPr>
            </w:pPr>
            <w:ins w:id="75123"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2EFE16D5" w14:textId="77777777" w:rsidR="00910219" w:rsidRPr="00910219" w:rsidRDefault="00910219" w:rsidP="00910219">
            <w:pPr>
              <w:spacing w:before="0" w:after="0" w:line="240" w:lineRule="auto"/>
              <w:jc w:val="center"/>
              <w:rPr>
                <w:ins w:id="75124" w:author="pete jones" w:date="2022-01-11T16:42:00Z"/>
                <w:rFonts w:ascii="Calibri" w:hAnsi="Calibri" w:cs="Calibri"/>
                <w:color w:val="000000"/>
                <w:sz w:val="22"/>
                <w:szCs w:val="22"/>
              </w:rPr>
            </w:pPr>
            <w:ins w:id="75125"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64BEC145" w14:textId="77777777" w:rsidR="00910219" w:rsidRPr="00910219" w:rsidRDefault="00910219" w:rsidP="00910219">
            <w:pPr>
              <w:spacing w:before="0" w:after="0" w:line="240" w:lineRule="auto"/>
              <w:jc w:val="center"/>
              <w:rPr>
                <w:ins w:id="75126" w:author="pete jones" w:date="2022-01-11T16:42:00Z"/>
                <w:rFonts w:ascii="Calibri" w:hAnsi="Calibri" w:cs="Calibri"/>
                <w:color w:val="000000"/>
                <w:sz w:val="22"/>
                <w:szCs w:val="22"/>
              </w:rPr>
            </w:pPr>
            <w:ins w:id="75127" w:author="pete jones" w:date="2022-01-11T16:42:00Z">
              <w:r w:rsidRPr="00910219">
                <w:rPr>
                  <w:rFonts w:ascii="Calibri" w:hAnsi="Calibri" w:cs="Calibri"/>
                  <w:color w:val="000000"/>
                  <w:sz w:val="22"/>
                  <w:szCs w:val="22"/>
                </w:rPr>
                <w:t>80</w:t>
              </w:r>
            </w:ins>
          </w:p>
        </w:tc>
        <w:tc>
          <w:tcPr>
            <w:tcW w:w="461" w:type="dxa"/>
            <w:tcBorders>
              <w:top w:val="nil"/>
              <w:left w:val="nil"/>
              <w:bottom w:val="single" w:sz="4" w:space="0" w:color="auto"/>
              <w:right w:val="single" w:sz="4" w:space="0" w:color="auto"/>
            </w:tcBorders>
            <w:shd w:val="clear" w:color="auto" w:fill="auto"/>
            <w:noWrap/>
            <w:vAlign w:val="bottom"/>
            <w:hideMark/>
          </w:tcPr>
          <w:p w14:paraId="05095062" w14:textId="77777777" w:rsidR="00910219" w:rsidRPr="00910219" w:rsidRDefault="00910219" w:rsidP="00910219">
            <w:pPr>
              <w:spacing w:before="0" w:after="0" w:line="240" w:lineRule="auto"/>
              <w:jc w:val="center"/>
              <w:rPr>
                <w:ins w:id="75128" w:author="pete jones" w:date="2022-01-11T16:42:00Z"/>
                <w:rFonts w:ascii="Calibri" w:hAnsi="Calibri" w:cs="Calibri"/>
                <w:color w:val="000000"/>
                <w:sz w:val="22"/>
                <w:szCs w:val="22"/>
              </w:rPr>
            </w:pPr>
            <w:ins w:id="75129"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515D6AAF" w14:textId="77777777" w:rsidR="00910219" w:rsidRPr="00910219" w:rsidRDefault="00910219" w:rsidP="00910219">
            <w:pPr>
              <w:spacing w:before="0" w:after="0" w:line="240" w:lineRule="auto"/>
              <w:jc w:val="center"/>
              <w:rPr>
                <w:ins w:id="75130" w:author="pete jones" w:date="2022-01-11T16:42:00Z"/>
                <w:rFonts w:ascii="Calibri" w:hAnsi="Calibri" w:cs="Calibri"/>
                <w:color w:val="000000"/>
                <w:sz w:val="22"/>
                <w:szCs w:val="22"/>
              </w:rPr>
            </w:pPr>
            <w:ins w:id="75131"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07D2A66D" w14:textId="77777777" w:rsidR="00910219" w:rsidRPr="00910219" w:rsidRDefault="00910219" w:rsidP="00910219">
            <w:pPr>
              <w:spacing w:before="0" w:after="0" w:line="240" w:lineRule="auto"/>
              <w:jc w:val="center"/>
              <w:rPr>
                <w:ins w:id="75132" w:author="pete jones" w:date="2022-01-11T16:42:00Z"/>
                <w:rFonts w:ascii="Calibri" w:hAnsi="Calibri" w:cs="Calibri"/>
                <w:color w:val="000000"/>
                <w:sz w:val="22"/>
                <w:szCs w:val="22"/>
              </w:rPr>
            </w:pPr>
            <w:ins w:id="75133" w:author="pete jones" w:date="2022-01-11T16:42:00Z">
              <w:r w:rsidRPr="00910219">
                <w:rPr>
                  <w:rFonts w:ascii="Calibri" w:hAnsi="Calibri" w:cs="Calibri"/>
                  <w:color w:val="000000"/>
                  <w:sz w:val="22"/>
                  <w:szCs w:val="22"/>
                </w:rPr>
                <w:t>20</w:t>
              </w:r>
            </w:ins>
          </w:p>
        </w:tc>
        <w:tc>
          <w:tcPr>
            <w:tcW w:w="399" w:type="dxa"/>
            <w:tcBorders>
              <w:top w:val="nil"/>
              <w:left w:val="nil"/>
              <w:bottom w:val="single" w:sz="4" w:space="0" w:color="auto"/>
              <w:right w:val="single" w:sz="4" w:space="0" w:color="auto"/>
            </w:tcBorders>
            <w:shd w:val="clear" w:color="auto" w:fill="auto"/>
            <w:noWrap/>
            <w:vAlign w:val="bottom"/>
            <w:hideMark/>
          </w:tcPr>
          <w:p w14:paraId="374757D3" w14:textId="77777777" w:rsidR="00910219" w:rsidRPr="00910219" w:rsidRDefault="00910219" w:rsidP="00910219">
            <w:pPr>
              <w:spacing w:before="0" w:after="0" w:line="240" w:lineRule="auto"/>
              <w:jc w:val="center"/>
              <w:rPr>
                <w:ins w:id="75134" w:author="pete jones" w:date="2022-01-11T16:42:00Z"/>
                <w:rFonts w:ascii="Calibri" w:hAnsi="Calibri" w:cs="Calibri"/>
                <w:color w:val="000000"/>
                <w:sz w:val="22"/>
                <w:szCs w:val="22"/>
              </w:rPr>
            </w:pPr>
            <w:ins w:id="7513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010448" w14:textId="77777777" w:rsidR="00910219" w:rsidRPr="00910219" w:rsidRDefault="00910219" w:rsidP="00910219">
            <w:pPr>
              <w:spacing w:before="0" w:after="0" w:line="240" w:lineRule="auto"/>
              <w:jc w:val="center"/>
              <w:rPr>
                <w:ins w:id="75136" w:author="pete jones" w:date="2022-01-11T16:42:00Z"/>
                <w:rFonts w:ascii="Calibri" w:hAnsi="Calibri" w:cs="Calibri"/>
                <w:color w:val="000000"/>
                <w:sz w:val="22"/>
                <w:szCs w:val="22"/>
              </w:rPr>
            </w:pPr>
            <w:ins w:id="7513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0E14B4" w14:textId="77777777" w:rsidR="00910219" w:rsidRPr="00910219" w:rsidRDefault="00910219" w:rsidP="00910219">
            <w:pPr>
              <w:spacing w:before="0" w:after="0" w:line="240" w:lineRule="auto"/>
              <w:jc w:val="center"/>
              <w:rPr>
                <w:ins w:id="75138" w:author="pete jones" w:date="2022-01-11T16:42:00Z"/>
                <w:rFonts w:ascii="Calibri" w:hAnsi="Calibri" w:cs="Calibri"/>
                <w:color w:val="000000"/>
                <w:sz w:val="22"/>
                <w:szCs w:val="22"/>
              </w:rPr>
            </w:pPr>
            <w:ins w:id="7513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3CE8FF" w14:textId="77777777" w:rsidR="00910219" w:rsidRPr="00910219" w:rsidRDefault="00910219" w:rsidP="00910219">
            <w:pPr>
              <w:spacing w:before="0" w:after="0" w:line="240" w:lineRule="auto"/>
              <w:jc w:val="center"/>
              <w:rPr>
                <w:ins w:id="75140" w:author="pete jones" w:date="2022-01-11T16:42:00Z"/>
                <w:rFonts w:ascii="Calibri" w:hAnsi="Calibri" w:cs="Calibri"/>
                <w:color w:val="000000"/>
                <w:sz w:val="22"/>
                <w:szCs w:val="22"/>
              </w:rPr>
            </w:pPr>
            <w:ins w:id="7514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C373E6" w14:textId="77777777" w:rsidR="00910219" w:rsidRPr="00910219" w:rsidRDefault="00910219" w:rsidP="00910219">
            <w:pPr>
              <w:spacing w:before="0" w:after="0" w:line="240" w:lineRule="auto"/>
              <w:jc w:val="center"/>
              <w:rPr>
                <w:ins w:id="75142" w:author="pete jones" w:date="2022-01-11T16:42:00Z"/>
                <w:rFonts w:ascii="Calibri" w:hAnsi="Calibri" w:cs="Calibri"/>
                <w:color w:val="000000"/>
                <w:sz w:val="22"/>
                <w:szCs w:val="22"/>
              </w:rPr>
            </w:pPr>
            <w:ins w:id="75143"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44222BC" w14:textId="77777777" w:rsidR="00910219" w:rsidRPr="00910219" w:rsidRDefault="00910219" w:rsidP="00910219">
            <w:pPr>
              <w:spacing w:before="0" w:after="0" w:line="240" w:lineRule="auto"/>
              <w:jc w:val="center"/>
              <w:rPr>
                <w:ins w:id="75144" w:author="pete jones" w:date="2022-01-11T16:42:00Z"/>
                <w:rFonts w:ascii="Calibri" w:hAnsi="Calibri" w:cs="Calibri"/>
                <w:color w:val="000000"/>
                <w:sz w:val="22"/>
                <w:szCs w:val="22"/>
              </w:rPr>
            </w:pPr>
            <w:ins w:id="75145" w:author="pete jones" w:date="2022-01-11T16:42:00Z">
              <w:r w:rsidRPr="00910219">
                <w:rPr>
                  <w:rFonts w:ascii="Calibri" w:hAnsi="Calibri" w:cs="Calibri"/>
                  <w:color w:val="000000"/>
                  <w:sz w:val="22"/>
                  <w:szCs w:val="22"/>
                </w:rPr>
                <w:t> </w:t>
              </w:r>
            </w:ins>
          </w:p>
        </w:tc>
      </w:tr>
      <w:tr w:rsidR="00910219" w:rsidRPr="00910219" w14:paraId="33605C5D" w14:textId="77777777" w:rsidTr="00910219">
        <w:trPr>
          <w:trHeight w:val="300"/>
          <w:ins w:id="75146"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80F39F5" w14:textId="77777777" w:rsidR="00910219" w:rsidRPr="00910219" w:rsidRDefault="00910219" w:rsidP="00910219">
            <w:pPr>
              <w:spacing w:before="0" w:after="0" w:line="240" w:lineRule="auto"/>
              <w:jc w:val="center"/>
              <w:rPr>
                <w:ins w:id="75147" w:author="pete jones" w:date="2022-01-11T16:42:00Z"/>
                <w:rFonts w:ascii="Calibri" w:hAnsi="Calibri" w:cs="Calibri"/>
                <w:color w:val="000000"/>
                <w:sz w:val="22"/>
                <w:szCs w:val="22"/>
              </w:rPr>
            </w:pPr>
            <w:ins w:id="75148" w:author="pete jones" w:date="2022-01-11T16:42:00Z">
              <w:r w:rsidRPr="00910219">
                <w:rPr>
                  <w:rFonts w:ascii="Calibri" w:hAnsi="Calibri" w:cs="Calibri"/>
                  <w:color w:val="000000"/>
                  <w:sz w:val="22"/>
                  <w:szCs w:val="22"/>
                </w:rPr>
                <w:t>5</w:t>
              </w:r>
            </w:ins>
          </w:p>
        </w:tc>
        <w:tc>
          <w:tcPr>
            <w:tcW w:w="6313" w:type="dxa"/>
            <w:tcBorders>
              <w:top w:val="nil"/>
              <w:left w:val="nil"/>
              <w:bottom w:val="single" w:sz="4" w:space="0" w:color="auto"/>
              <w:right w:val="single" w:sz="8" w:space="0" w:color="auto"/>
            </w:tcBorders>
            <w:shd w:val="clear" w:color="auto" w:fill="auto"/>
            <w:noWrap/>
            <w:vAlign w:val="bottom"/>
            <w:hideMark/>
          </w:tcPr>
          <w:p w14:paraId="5B2F4372" w14:textId="77777777" w:rsidR="00910219" w:rsidRPr="00910219" w:rsidRDefault="00910219" w:rsidP="00910219">
            <w:pPr>
              <w:spacing w:before="0" w:after="0" w:line="240" w:lineRule="auto"/>
              <w:jc w:val="left"/>
              <w:rPr>
                <w:ins w:id="75149" w:author="pete jones" w:date="2022-01-11T16:42:00Z"/>
                <w:rFonts w:ascii="Calibri" w:hAnsi="Calibri" w:cs="Calibri"/>
                <w:color w:val="000000"/>
                <w:sz w:val="22"/>
                <w:szCs w:val="22"/>
              </w:rPr>
            </w:pPr>
            <w:ins w:id="75150" w:author="pete jones" w:date="2022-01-11T16:42:00Z">
              <w:r w:rsidRPr="00910219">
                <w:rPr>
                  <w:rFonts w:ascii="Calibri" w:hAnsi="Calibri" w:cs="Calibri"/>
                  <w:color w:val="000000"/>
                  <w:sz w:val="22"/>
                  <w:szCs w:val="22"/>
                </w:rPr>
                <w:t>Design and Manufacturing II</w:t>
              </w:r>
            </w:ins>
          </w:p>
        </w:tc>
        <w:tc>
          <w:tcPr>
            <w:tcW w:w="397" w:type="dxa"/>
            <w:tcBorders>
              <w:top w:val="nil"/>
              <w:left w:val="nil"/>
              <w:bottom w:val="single" w:sz="4" w:space="0" w:color="auto"/>
              <w:right w:val="single" w:sz="4" w:space="0" w:color="auto"/>
            </w:tcBorders>
            <w:shd w:val="clear" w:color="auto" w:fill="auto"/>
            <w:noWrap/>
            <w:vAlign w:val="bottom"/>
            <w:hideMark/>
          </w:tcPr>
          <w:p w14:paraId="3F3B4548" w14:textId="77777777" w:rsidR="00910219" w:rsidRPr="00910219" w:rsidRDefault="00910219" w:rsidP="00910219">
            <w:pPr>
              <w:spacing w:before="0" w:after="0" w:line="240" w:lineRule="auto"/>
              <w:jc w:val="center"/>
              <w:rPr>
                <w:ins w:id="75151" w:author="pete jones" w:date="2022-01-11T16:42:00Z"/>
                <w:rFonts w:ascii="Calibri" w:hAnsi="Calibri" w:cs="Calibri"/>
                <w:color w:val="000000"/>
                <w:sz w:val="22"/>
                <w:szCs w:val="22"/>
              </w:rPr>
            </w:pPr>
            <w:ins w:id="75152" w:author="pete jones" w:date="2022-01-11T16:42:00Z">
              <w:r w:rsidRPr="00910219">
                <w:rPr>
                  <w:rFonts w:ascii="Calibri" w:hAnsi="Calibri" w:cs="Calibri"/>
                  <w:color w:val="000000"/>
                  <w:sz w:val="22"/>
                  <w:szCs w:val="22"/>
                </w:rPr>
                <w:t>T</w:t>
              </w:r>
            </w:ins>
          </w:p>
        </w:tc>
        <w:tc>
          <w:tcPr>
            <w:tcW w:w="461" w:type="dxa"/>
            <w:tcBorders>
              <w:top w:val="nil"/>
              <w:left w:val="nil"/>
              <w:bottom w:val="single" w:sz="4" w:space="0" w:color="auto"/>
              <w:right w:val="single" w:sz="4" w:space="0" w:color="auto"/>
            </w:tcBorders>
            <w:shd w:val="clear" w:color="auto" w:fill="auto"/>
            <w:noWrap/>
            <w:vAlign w:val="bottom"/>
            <w:hideMark/>
          </w:tcPr>
          <w:p w14:paraId="5FDD9EF7" w14:textId="77777777" w:rsidR="00910219" w:rsidRPr="00910219" w:rsidRDefault="00910219" w:rsidP="00910219">
            <w:pPr>
              <w:spacing w:before="0" w:after="0" w:line="240" w:lineRule="auto"/>
              <w:jc w:val="center"/>
              <w:rPr>
                <w:ins w:id="75153" w:author="pete jones" w:date="2022-01-11T16:42:00Z"/>
                <w:rFonts w:ascii="Calibri" w:hAnsi="Calibri" w:cs="Calibri"/>
                <w:color w:val="000000"/>
                <w:sz w:val="22"/>
                <w:szCs w:val="22"/>
              </w:rPr>
            </w:pPr>
            <w:ins w:id="75154" w:author="pete jones" w:date="2022-01-11T16:42: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54285254" w14:textId="77777777" w:rsidR="00910219" w:rsidRPr="00910219" w:rsidRDefault="00910219" w:rsidP="00910219">
            <w:pPr>
              <w:spacing w:before="0" w:after="0" w:line="240" w:lineRule="auto"/>
              <w:jc w:val="center"/>
              <w:rPr>
                <w:ins w:id="75155" w:author="pete jones" w:date="2022-01-11T16:42:00Z"/>
                <w:rFonts w:ascii="Calibri" w:hAnsi="Calibri" w:cs="Calibri"/>
                <w:color w:val="000000"/>
                <w:sz w:val="22"/>
                <w:szCs w:val="22"/>
              </w:rPr>
            </w:pPr>
            <w:ins w:id="75156"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29EB503C" w14:textId="77777777" w:rsidR="00910219" w:rsidRPr="00910219" w:rsidRDefault="00910219" w:rsidP="00910219">
            <w:pPr>
              <w:spacing w:before="0" w:after="0" w:line="240" w:lineRule="auto"/>
              <w:jc w:val="center"/>
              <w:rPr>
                <w:ins w:id="75157" w:author="pete jones" w:date="2022-01-11T16:42:00Z"/>
                <w:rFonts w:ascii="Calibri" w:hAnsi="Calibri" w:cs="Calibri"/>
                <w:color w:val="000000"/>
                <w:sz w:val="22"/>
                <w:szCs w:val="22"/>
              </w:rPr>
            </w:pPr>
            <w:ins w:id="75158"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4371E0F8" w14:textId="77777777" w:rsidR="00910219" w:rsidRPr="00910219" w:rsidRDefault="00910219" w:rsidP="00910219">
            <w:pPr>
              <w:spacing w:before="0" w:after="0" w:line="240" w:lineRule="auto"/>
              <w:jc w:val="center"/>
              <w:rPr>
                <w:ins w:id="75159" w:author="pete jones" w:date="2022-01-11T16:42:00Z"/>
                <w:rFonts w:ascii="Calibri" w:hAnsi="Calibri" w:cs="Calibri"/>
                <w:color w:val="000000"/>
                <w:sz w:val="22"/>
                <w:szCs w:val="22"/>
              </w:rPr>
            </w:pPr>
            <w:ins w:id="75160"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02D05567" w14:textId="77777777" w:rsidR="00910219" w:rsidRPr="00910219" w:rsidRDefault="00910219" w:rsidP="00910219">
            <w:pPr>
              <w:spacing w:before="0" w:after="0" w:line="240" w:lineRule="auto"/>
              <w:jc w:val="center"/>
              <w:rPr>
                <w:ins w:id="75161" w:author="pete jones" w:date="2022-01-11T16:42:00Z"/>
                <w:rFonts w:ascii="Calibri" w:hAnsi="Calibri" w:cs="Calibri"/>
                <w:color w:val="000000"/>
                <w:sz w:val="22"/>
                <w:szCs w:val="22"/>
              </w:rPr>
            </w:pPr>
            <w:ins w:id="75162" w:author="pete jones" w:date="2022-01-11T16:42:00Z">
              <w:r w:rsidRPr="00910219">
                <w:rPr>
                  <w:rFonts w:ascii="Calibri" w:hAnsi="Calibri" w:cs="Calibri"/>
                  <w:color w:val="000000"/>
                  <w:sz w:val="22"/>
                  <w:szCs w:val="22"/>
                </w:rPr>
                <w:t>45</w:t>
              </w:r>
            </w:ins>
          </w:p>
        </w:tc>
        <w:tc>
          <w:tcPr>
            <w:tcW w:w="399" w:type="dxa"/>
            <w:tcBorders>
              <w:top w:val="nil"/>
              <w:left w:val="nil"/>
              <w:bottom w:val="single" w:sz="4" w:space="0" w:color="auto"/>
              <w:right w:val="single" w:sz="4" w:space="0" w:color="auto"/>
            </w:tcBorders>
            <w:shd w:val="clear" w:color="auto" w:fill="auto"/>
            <w:noWrap/>
            <w:vAlign w:val="bottom"/>
            <w:hideMark/>
          </w:tcPr>
          <w:p w14:paraId="0D68F297" w14:textId="77777777" w:rsidR="00910219" w:rsidRPr="00910219" w:rsidRDefault="00910219" w:rsidP="00910219">
            <w:pPr>
              <w:spacing w:before="0" w:after="0" w:line="240" w:lineRule="auto"/>
              <w:jc w:val="center"/>
              <w:rPr>
                <w:ins w:id="75163" w:author="pete jones" w:date="2022-01-11T16:42:00Z"/>
                <w:rFonts w:ascii="Calibri" w:hAnsi="Calibri" w:cs="Calibri"/>
                <w:color w:val="000000"/>
                <w:sz w:val="22"/>
                <w:szCs w:val="22"/>
              </w:rPr>
            </w:pPr>
            <w:ins w:id="75164" w:author="pete jones" w:date="2022-01-11T16:42:00Z">
              <w:r w:rsidRPr="00910219">
                <w:rPr>
                  <w:rFonts w:ascii="Calibri" w:hAnsi="Calibri" w:cs="Calibri"/>
                  <w:color w:val="000000"/>
                  <w:sz w:val="22"/>
                  <w:szCs w:val="22"/>
                </w:rPr>
                <w:t>55</w:t>
              </w:r>
            </w:ins>
          </w:p>
        </w:tc>
        <w:tc>
          <w:tcPr>
            <w:tcW w:w="399" w:type="dxa"/>
            <w:tcBorders>
              <w:top w:val="nil"/>
              <w:left w:val="nil"/>
              <w:bottom w:val="single" w:sz="4" w:space="0" w:color="auto"/>
              <w:right w:val="single" w:sz="4" w:space="0" w:color="auto"/>
            </w:tcBorders>
            <w:shd w:val="clear" w:color="auto" w:fill="auto"/>
            <w:noWrap/>
            <w:vAlign w:val="bottom"/>
            <w:hideMark/>
          </w:tcPr>
          <w:p w14:paraId="0E2F37BE" w14:textId="77777777" w:rsidR="00910219" w:rsidRPr="00910219" w:rsidRDefault="00910219" w:rsidP="00910219">
            <w:pPr>
              <w:spacing w:before="0" w:after="0" w:line="240" w:lineRule="auto"/>
              <w:jc w:val="center"/>
              <w:rPr>
                <w:ins w:id="75165" w:author="pete jones" w:date="2022-01-11T16:42:00Z"/>
                <w:rFonts w:ascii="Calibri" w:hAnsi="Calibri" w:cs="Calibri"/>
                <w:color w:val="000000"/>
                <w:sz w:val="22"/>
                <w:szCs w:val="22"/>
              </w:rPr>
            </w:pPr>
            <w:ins w:id="75166"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7A36EF" w14:textId="77777777" w:rsidR="00910219" w:rsidRPr="00910219" w:rsidRDefault="00910219" w:rsidP="00910219">
            <w:pPr>
              <w:spacing w:before="0" w:after="0" w:line="240" w:lineRule="auto"/>
              <w:jc w:val="center"/>
              <w:rPr>
                <w:ins w:id="75167" w:author="pete jones" w:date="2022-01-11T16:42:00Z"/>
                <w:rFonts w:ascii="Calibri" w:hAnsi="Calibri" w:cs="Calibri"/>
                <w:color w:val="000000"/>
                <w:sz w:val="22"/>
                <w:szCs w:val="22"/>
              </w:rPr>
            </w:pPr>
            <w:ins w:id="75168"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9A5088" w14:textId="77777777" w:rsidR="00910219" w:rsidRPr="00910219" w:rsidRDefault="00910219" w:rsidP="00910219">
            <w:pPr>
              <w:spacing w:before="0" w:after="0" w:line="240" w:lineRule="auto"/>
              <w:jc w:val="center"/>
              <w:rPr>
                <w:ins w:id="75169" w:author="pete jones" w:date="2022-01-11T16:42:00Z"/>
                <w:rFonts w:ascii="Calibri" w:hAnsi="Calibri" w:cs="Calibri"/>
                <w:color w:val="000000"/>
                <w:sz w:val="22"/>
                <w:szCs w:val="22"/>
              </w:rPr>
            </w:pPr>
            <w:ins w:id="7517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1045D9" w14:textId="77777777" w:rsidR="00910219" w:rsidRPr="00910219" w:rsidRDefault="00910219" w:rsidP="00910219">
            <w:pPr>
              <w:spacing w:before="0" w:after="0" w:line="240" w:lineRule="auto"/>
              <w:jc w:val="center"/>
              <w:rPr>
                <w:ins w:id="75171" w:author="pete jones" w:date="2022-01-11T16:42:00Z"/>
                <w:rFonts w:ascii="Calibri" w:hAnsi="Calibri" w:cs="Calibri"/>
                <w:color w:val="000000"/>
                <w:sz w:val="22"/>
                <w:szCs w:val="22"/>
              </w:rPr>
            </w:pPr>
            <w:ins w:id="75172"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1548ADF" w14:textId="77777777" w:rsidR="00910219" w:rsidRPr="00910219" w:rsidRDefault="00910219" w:rsidP="00910219">
            <w:pPr>
              <w:spacing w:before="0" w:after="0" w:line="240" w:lineRule="auto"/>
              <w:jc w:val="center"/>
              <w:rPr>
                <w:ins w:id="75173" w:author="pete jones" w:date="2022-01-11T16:42:00Z"/>
                <w:rFonts w:ascii="Calibri" w:hAnsi="Calibri" w:cs="Calibri"/>
                <w:color w:val="000000"/>
                <w:sz w:val="22"/>
                <w:szCs w:val="22"/>
              </w:rPr>
            </w:pPr>
            <w:ins w:id="75174" w:author="pete jones" w:date="2022-01-11T16:42:00Z">
              <w:r w:rsidRPr="00910219">
                <w:rPr>
                  <w:rFonts w:ascii="Calibri" w:hAnsi="Calibri" w:cs="Calibri"/>
                  <w:color w:val="000000"/>
                  <w:sz w:val="22"/>
                  <w:szCs w:val="22"/>
                </w:rPr>
                <w:t> </w:t>
              </w:r>
            </w:ins>
          </w:p>
        </w:tc>
      </w:tr>
      <w:tr w:rsidR="00910219" w:rsidRPr="00910219" w14:paraId="450E1A82" w14:textId="77777777" w:rsidTr="00910219">
        <w:trPr>
          <w:trHeight w:val="300"/>
          <w:ins w:id="75175"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2C41CFA" w14:textId="77777777" w:rsidR="00910219" w:rsidRPr="00910219" w:rsidRDefault="00910219" w:rsidP="00910219">
            <w:pPr>
              <w:spacing w:before="0" w:after="0" w:line="240" w:lineRule="auto"/>
              <w:jc w:val="center"/>
              <w:rPr>
                <w:ins w:id="75176" w:author="pete jones" w:date="2022-01-11T16:42:00Z"/>
                <w:rFonts w:ascii="Calibri" w:hAnsi="Calibri" w:cs="Calibri"/>
                <w:color w:val="000000"/>
                <w:sz w:val="22"/>
                <w:szCs w:val="22"/>
              </w:rPr>
            </w:pPr>
            <w:ins w:id="75177" w:author="pete jones" w:date="2022-01-11T16:42:00Z">
              <w:r w:rsidRPr="00910219">
                <w:rPr>
                  <w:rFonts w:ascii="Calibri" w:hAnsi="Calibri" w:cs="Calibri"/>
                  <w:color w:val="000000"/>
                  <w:sz w:val="22"/>
                  <w:szCs w:val="22"/>
                </w:rPr>
                <w:t>5</w:t>
              </w:r>
            </w:ins>
          </w:p>
        </w:tc>
        <w:tc>
          <w:tcPr>
            <w:tcW w:w="6313" w:type="dxa"/>
            <w:tcBorders>
              <w:top w:val="nil"/>
              <w:left w:val="nil"/>
              <w:bottom w:val="single" w:sz="4" w:space="0" w:color="auto"/>
              <w:right w:val="single" w:sz="8" w:space="0" w:color="auto"/>
            </w:tcBorders>
            <w:shd w:val="clear" w:color="auto" w:fill="auto"/>
            <w:noWrap/>
            <w:vAlign w:val="bottom"/>
            <w:hideMark/>
          </w:tcPr>
          <w:p w14:paraId="08985759" w14:textId="77777777" w:rsidR="00910219" w:rsidRPr="00910219" w:rsidRDefault="00910219" w:rsidP="00910219">
            <w:pPr>
              <w:spacing w:before="0" w:after="0" w:line="240" w:lineRule="auto"/>
              <w:jc w:val="left"/>
              <w:rPr>
                <w:ins w:id="75178" w:author="pete jones" w:date="2022-01-11T16:42:00Z"/>
                <w:rFonts w:ascii="Calibri" w:hAnsi="Calibri" w:cs="Calibri"/>
                <w:color w:val="000000"/>
                <w:sz w:val="22"/>
                <w:szCs w:val="22"/>
              </w:rPr>
            </w:pPr>
            <w:ins w:id="75179" w:author="pete jones" w:date="2022-01-11T16:42:00Z">
              <w:r w:rsidRPr="00910219">
                <w:rPr>
                  <w:rFonts w:ascii="Calibri" w:hAnsi="Calibri" w:cs="Calibri"/>
                  <w:color w:val="000000"/>
                  <w:sz w:val="22"/>
                  <w:szCs w:val="22"/>
                </w:rPr>
                <w:t>Mechanical Engineering Professional Skills II</w:t>
              </w:r>
            </w:ins>
          </w:p>
        </w:tc>
        <w:tc>
          <w:tcPr>
            <w:tcW w:w="397" w:type="dxa"/>
            <w:tcBorders>
              <w:top w:val="nil"/>
              <w:left w:val="nil"/>
              <w:bottom w:val="single" w:sz="4" w:space="0" w:color="auto"/>
              <w:right w:val="single" w:sz="4" w:space="0" w:color="auto"/>
            </w:tcBorders>
            <w:shd w:val="clear" w:color="auto" w:fill="auto"/>
            <w:noWrap/>
            <w:vAlign w:val="bottom"/>
            <w:hideMark/>
          </w:tcPr>
          <w:p w14:paraId="575BB178" w14:textId="77777777" w:rsidR="00910219" w:rsidRPr="00910219" w:rsidRDefault="00910219" w:rsidP="00910219">
            <w:pPr>
              <w:spacing w:before="0" w:after="0" w:line="240" w:lineRule="auto"/>
              <w:jc w:val="center"/>
              <w:rPr>
                <w:ins w:id="75180" w:author="pete jones" w:date="2022-01-11T16:42:00Z"/>
                <w:rFonts w:ascii="Calibri" w:hAnsi="Calibri" w:cs="Calibri"/>
                <w:color w:val="000000"/>
                <w:sz w:val="22"/>
                <w:szCs w:val="22"/>
              </w:rPr>
            </w:pPr>
            <w:ins w:id="75181" w:author="pete jones" w:date="2022-01-11T16:42:00Z">
              <w:r w:rsidRPr="00910219">
                <w:rPr>
                  <w:rFonts w:ascii="Calibri" w:hAnsi="Calibri" w:cs="Calibri"/>
                  <w:color w:val="000000"/>
                  <w:sz w:val="22"/>
                  <w:szCs w:val="22"/>
                </w:rPr>
                <w:t>O</w:t>
              </w:r>
            </w:ins>
          </w:p>
        </w:tc>
        <w:tc>
          <w:tcPr>
            <w:tcW w:w="461" w:type="dxa"/>
            <w:tcBorders>
              <w:top w:val="nil"/>
              <w:left w:val="nil"/>
              <w:bottom w:val="single" w:sz="4" w:space="0" w:color="auto"/>
              <w:right w:val="single" w:sz="4" w:space="0" w:color="auto"/>
            </w:tcBorders>
            <w:shd w:val="clear" w:color="auto" w:fill="auto"/>
            <w:noWrap/>
            <w:vAlign w:val="bottom"/>
            <w:hideMark/>
          </w:tcPr>
          <w:p w14:paraId="73B43503" w14:textId="77777777" w:rsidR="00910219" w:rsidRPr="00910219" w:rsidRDefault="00910219" w:rsidP="00910219">
            <w:pPr>
              <w:spacing w:before="0" w:after="0" w:line="240" w:lineRule="auto"/>
              <w:jc w:val="center"/>
              <w:rPr>
                <w:ins w:id="75182" w:author="pete jones" w:date="2022-01-11T16:42:00Z"/>
                <w:rFonts w:ascii="Calibri" w:hAnsi="Calibri" w:cs="Calibri"/>
                <w:color w:val="000000"/>
                <w:sz w:val="22"/>
                <w:szCs w:val="22"/>
              </w:rPr>
            </w:pPr>
            <w:ins w:id="75183"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6362ADEC" w14:textId="77777777" w:rsidR="00910219" w:rsidRPr="00910219" w:rsidRDefault="00910219" w:rsidP="00910219">
            <w:pPr>
              <w:spacing w:before="0" w:after="0" w:line="240" w:lineRule="auto"/>
              <w:jc w:val="center"/>
              <w:rPr>
                <w:ins w:id="75184" w:author="pete jones" w:date="2022-01-11T16:42:00Z"/>
                <w:rFonts w:ascii="Calibri" w:hAnsi="Calibri" w:cs="Calibri"/>
                <w:color w:val="000000"/>
                <w:sz w:val="22"/>
                <w:szCs w:val="22"/>
              </w:rPr>
            </w:pPr>
            <w:ins w:id="75185" w:author="pete jones" w:date="2022-01-11T16:42:00Z">
              <w:r w:rsidRPr="00910219">
                <w:rPr>
                  <w:rFonts w:ascii="Calibri" w:hAnsi="Calibri" w:cs="Calibri"/>
                  <w:color w:val="000000"/>
                  <w:sz w:val="22"/>
                  <w:szCs w:val="22"/>
                </w:rPr>
                <w:t>60</w:t>
              </w:r>
            </w:ins>
          </w:p>
        </w:tc>
        <w:tc>
          <w:tcPr>
            <w:tcW w:w="461" w:type="dxa"/>
            <w:tcBorders>
              <w:top w:val="nil"/>
              <w:left w:val="nil"/>
              <w:bottom w:val="single" w:sz="4" w:space="0" w:color="auto"/>
              <w:right w:val="single" w:sz="4" w:space="0" w:color="auto"/>
            </w:tcBorders>
            <w:shd w:val="clear" w:color="auto" w:fill="auto"/>
            <w:noWrap/>
            <w:vAlign w:val="bottom"/>
            <w:hideMark/>
          </w:tcPr>
          <w:p w14:paraId="5BB71E0F" w14:textId="77777777" w:rsidR="00910219" w:rsidRPr="00910219" w:rsidRDefault="00910219" w:rsidP="00910219">
            <w:pPr>
              <w:spacing w:before="0" w:after="0" w:line="240" w:lineRule="auto"/>
              <w:jc w:val="center"/>
              <w:rPr>
                <w:ins w:id="75186" w:author="pete jones" w:date="2022-01-11T16:42:00Z"/>
                <w:rFonts w:ascii="Calibri" w:hAnsi="Calibri" w:cs="Calibri"/>
                <w:color w:val="000000"/>
                <w:sz w:val="22"/>
                <w:szCs w:val="22"/>
              </w:rPr>
            </w:pPr>
            <w:ins w:id="75187" w:author="pete jones" w:date="2022-01-11T16:42:00Z">
              <w:r w:rsidRPr="00910219">
                <w:rPr>
                  <w:rFonts w:ascii="Calibri" w:hAnsi="Calibri" w:cs="Calibri"/>
                  <w:color w:val="000000"/>
                  <w:sz w:val="22"/>
                  <w:szCs w:val="22"/>
                </w:rPr>
                <w:t>40</w:t>
              </w:r>
            </w:ins>
          </w:p>
        </w:tc>
        <w:tc>
          <w:tcPr>
            <w:tcW w:w="390" w:type="dxa"/>
            <w:tcBorders>
              <w:top w:val="nil"/>
              <w:left w:val="nil"/>
              <w:bottom w:val="single" w:sz="4" w:space="0" w:color="auto"/>
              <w:right w:val="single" w:sz="4" w:space="0" w:color="auto"/>
            </w:tcBorders>
            <w:shd w:val="clear" w:color="auto" w:fill="auto"/>
            <w:noWrap/>
            <w:vAlign w:val="bottom"/>
            <w:hideMark/>
          </w:tcPr>
          <w:p w14:paraId="1B0911CC" w14:textId="77777777" w:rsidR="00910219" w:rsidRPr="00910219" w:rsidRDefault="00910219" w:rsidP="00910219">
            <w:pPr>
              <w:spacing w:before="0" w:after="0" w:line="240" w:lineRule="auto"/>
              <w:jc w:val="center"/>
              <w:rPr>
                <w:ins w:id="75188" w:author="pete jones" w:date="2022-01-11T16:42:00Z"/>
                <w:rFonts w:ascii="Calibri" w:hAnsi="Calibri" w:cs="Calibri"/>
                <w:color w:val="000000"/>
                <w:sz w:val="22"/>
                <w:szCs w:val="22"/>
              </w:rPr>
            </w:pPr>
            <w:ins w:id="75189"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45FC8B9C" w14:textId="77777777" w:rsidR="00910219" w:rsidRPr="00910219" w:rsidRDefault="00910219" w:rsidP="00910219">
            <w:pPr>
              <w:spacing w:before="0" w:after="0" w:line="240" w:lineRule="auto"/>
              <w:jc w:val="center"/>
              <w:rPr>
                <w:ins w:id="75190" w:author="pete jones" w:date="2022-01-11T16:42:00Z"/>
                <w:rFonts w:ascii="Calibri" w:hAnsi="Calibri" w:cs="Calibri"/>
                <w:color w:val="000000"/>
                <w:sz w:val="22"/>
                <w:szCs w:val="22"/>
              </w:rPr>
            </w:pPr>
            <w:ins w:id="7519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84CAF9" w14:textId="77777777" w:rsidR="00910219" w:rsidRPr="00910219" w:rsidRDefault="00910219" w:rsidP="00910219">
            <w:pPr>
              <w:spacing w:before="0" w:after="0" w:line="240" w:lineRule="auto"/>
              <w:jc w:val="center"/>
              <w:rPr>
                <w:ins w:id="75192" w:author="pete jones" w:date="2022-01-11T16:42:00Z"/>
                <w:rFonts w:ascii="Calibri" w:hAnsi="Calibri" w:cs="Calibri"/>
                <w:color w:val="000000"/>
                <w:sz w:val="22"/>
                <w:szCs w:val="22"/>
              </w:rPr>
            </w:pPr>
            <w:ins w:id="7519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6B6A20" w14:textId="77777777" w:rsidR="00910219" w:rsidRPr="00910219" w:rsidRDefault="00910219" w:rsidP="00910219">
            <w:pPr>
              <w:spacing w:before="0" w:after="0" w:line="240" w:lineRule="auto"/>
              <w:jc w:val="center"/>
              <w:rPr>
                <w:ins w:id="75194" w:author="pete jones" w:date="2022-01-11T16:42:00Z"/>
                <w:rFonts w:ascii="Calibri" w:hAnsi="Calibri" w:cs="Calibri"/>
                <w:color w:val="000000"/>
                <w:sz w:val="22"/>
                <w:szCs w:val="22"/>
              </w:rPr>
            </w:pPr>
            <w:ins w:id="7519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D34C41" w14:textId="77777777" w:rsidR="00910219" w:rsidRPr="00910219" w:rsidRDefault="00910219" w:rsidP="00910219">
            <w:pPr>
              <w:spacing w:before="0" w:after="0" w:line="240" w:lineRule="auto"/>
              <w:jc w:val="center"/>
              <w:rPr>
                <w:ins w:id="75196" w:author="pete jones" w:date="2022-01-11T16:42:00Z"/>
                <w:rFonts w:ascii="Calibri" w:hAnsi="Calibri" w:cs="Calibri"/>
                <w:color w:val="000000"/>
                <w:sz w:val="22"/>
                <w:szCs w:val="22"/>
              </w:rPr>
            </w:pPr>
            <w:ins w:id="7519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21328E" w14:textId="77777777" w:rsidR="00910219" w:rsidRPr="00910219" w:rsidRDefault="00910219" w:rsidP="00910219">
            <w:pPr>
              <w:spacing w:before="0" w:after="0" w:line="240" w:lineRule="auto"/>
              <w:jc w:val="center"/>
              <w:rPr>
                <w:ins w:id="75198" w:author="pete jones" w:date="2022-01-11T16:42:00Z"/>
                <w:rFonts w:ascii="Calibri" w:hAnsi="Calibri" w:cs="Calibri"/>
                <w:color w:val="000000"/>
                <w:sz w:val="22"/>
                <w:szCs w:val="22"/>
              </w:rPr>
            </w:pPr>
            <w:ins w:id="7519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9D3C5C" w14:textId="77777777" w:rsidR="00910219" w:rsidRPr="00910219" w:rsidRDefault="00910219" w:rsidP="00910219">
            <w:pPr>
              <w:spacing w:before="0" w:after="0" w:line="240" w:lineRule="auto"/>
              <w:jc w:val="center"/>
              <w:rPr>
                <w:ins w:id="75200" w:author="pete jones" w:date="2022-01-11T16:42:00Z"/>
                <w:rFonts w:ascii="Calibri" w:hAnsi="Calibri" w:cs="Calibri"/>
                <w:color w:val="000000"/>
                <w:sz w:val="22"/>
                <w:szCs w:val="22"/>
              </w:rPr>
            </w:pPr>
            <w:ins w:id="75201"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021A044" w14:textId="77777777" w:rsidR="00910219" w:rsidRPr="00910219" w:rsidRDefault="00910219" w:rsidP="00910219">
            <w:pPr>
              <w:spacing w:before="0" w:after="0" w:line="240" w:lineRule="auto"/>
              <w:jc w:val="center"/>
              <w:rPr>
                <w:ins w:id="75202" w:author="pete jones" w:date="2022-01-11T16:42:00Z"/>
                <w:rFonts w:ascii="Calibri" w:hAnsi="Calibri" w:cs="Calibri"/>
                <w:color w:val="000000"/>
                <w:sz w:val="22"/>
                <w:szCs w:val="22"/>
              </w:rPr>
            </w:pPr>
            <w:ins w:id="75203" w:author="pete jones" w:date="2022-01-11T16:42:00Z">
              <w:r w:rsidRPr="00910219">
                <w:rPr>
                  <w:rFonts w:ascii="Calibri" w:hAnsi="Calibri" w:cs="Calibri"/>
                  <w:color w:val="000000"/>
                  <w:sz w:val="22"/>
                  <w:szCs w:val="22"/>
                </w:rPr>
                <w:t> </w:t>
              </w:r>
            </w:ins>
          </w:p>
        </w:tc>
      </w:tr>
      <w:tr w:rsidR="00910219" w:rsidRPr="00910219" w14:paraId="0A2AF5E5" w14:textId="77777777" w:rsidTr="00910219">
        <w:trPr>
          <w:trHeight w:val="300"/>
          <w:ins w:id="75204"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91BC3D8" w14:textId="77777777" w:rsidR="00910219" w:rsidRPr="00910219" w:rsidRDefault="00910219" w:rsidP="00910219">
            <w:pPr>
              <w:spacing w:before="0" w:after="0" w:line="240" w:lineRule="auto"/>
              <w:jc w:val="center"/>
              <w:rPr>
                <w:ins w:id="75205" w:author="pete jones" w:date="2022-01-11T16:42:00Z"/>
                <w:rFonts w:ascii="Calibri" w:hAnsi="Calibri" w:cs="Calibri"/>
                <w:color w:val="000000"/>
                <w:sz w:val="22"/>
                <w:szCs w:val="22"/>
              </w:rPr>
            </w:pPr>
            <w:ins w:id="75206" w:author="pete jones" w:date="2022-01-11T16:42:00Z">
              <w:r w:rsidRPr="00910219">
                <w:rPr>
                  <w:rFonts w:ascii="Calibri" w:hAnsi="Calibri" w:cs="Calibri"/>
                  <w:color w:val="000000"/>
                  <w:sz w:val="22"/>
                  <w:szCs w:val="22"/>
                </w:rPr>
                <w:t>5</w:t>
              </w:r>
            </w:ins>
          </w:p>
        </w:tc>
        <w:tc>
          <w:tcPr>
            <w:tcW w:w="6313" w:type="dxa"/>
            <w:tcBorders>
              <w:top w:val="nil"/>
              <w:left w:val="nil"/>
              <w:bottom w:val="single" w:sz="4" w:space="0" w:color="auto"/>
              <w:right w:val="single" w:sz="8" w:space="0" w:color="auto"/>
            </w:tcBorders>
            <w:shd w:val="clear" w:color="auto" w:fill="auto"/>
            <w:noWrap/>
            <w:vAlign w:val="bottom"/>
            <w:hideMark/>
          </w:tcPr>
          <w:p w14:paraId="49350E69" w14:textId="77777777" w:rsidR="00910219" w:rsidRPr="00910219" w:rsidRDefault="00910219" w:rsidP="00910219">
            <w:pPr>
              <w:spacing w:before="0" w:after="0" w:line="240" w:lineRule="auto"/>
              <w:jc w:val="left"/>
              <w:rPr>
                <w:ins w:id="75207" w:author="pete jones" w:date="2022-01-11T16:42:00Z"/>
                <w:rFonts w:ascii="Calibri" w:hAnsi="Calibri" w:cs="Calibri"/>
                <w:color w:val="000000"/>
                <w:sz w:val="22"/>
                <w:szCs w:val="22"/>
              </w:rPr>
            </w:pPr>
            <w:ins w:id="75208" w:author="pete jones" w:date="2022-01-11T16:42:00Z">
              <w:r w:rsidRPr="00910219">
                <w:rPr>
                  <w:rFonts w:ascii="Calibri" w:hAnsi="Calibri" w:cs="Calibri"/>
                  <w:color w:val="000000"/>
                  <w:sz w:val="22"/>
                  <w:szCs w:val="22"/>
                </w:rPr>
                <w:t>Yr2 Breakdown</w:t>
              </w:r>
            </w:ins>
          </w:p>
        </w:tc>
        <w:tc>
          <w:tcPr>
            <w:tcW w:w="397" w:type="dxa"/>
            <w:tcBorders>
              <w:top w:val="nil"/>
              <w:left w:val="nil"/>
              <w:bottom w:val="single" w:sz="4" w:space="0" w:color="auto"/>
              <w:right w:val="single" w:sz="4" w:space="0" w:color="auto"/>
            </w:tcBorders>
            <w:shd w:val="clear" w:color="auto" w:fill="auto"/>
            <w:noWrap/>
            <w:vAlign w:val="bottom"/>
            <w:hideMark/>
          </w:tcPr>
          <w:p w14:paraId="13769CED" w14:textId="77777777" w:rsidR="00910219" w:rsidRPr="00910219" w:rsidRDefault="00910219" w:rsidP="00910219">
            <w:pPr>
              <w:spacing w:before="0" w:after="0" w:line="240" w:lineRule="auto"/>
              <w:jc w:val="center"/>
              <w:rPr>
                <w:ins w:id="75209" w:author="pete jones" w:date="2022-01-11T16:42:00Z"/>
                <w:rFonts w:ascii="Calibri" w:hAnsi="Calibri" w:cs="Calibri"/>
                <w:color w:val="000000"/>
                <w:sz w:val="22"/>
                <w:szCs w:val="22"/>
              </w:rPr>
            </w:pPr>
            <w:ins w:id="75210"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486EEE37" w14:textId="77777777" w:rsidR="00910219" w:rsidRPr="00910219" w:rsidRDefault="00910219" w:rsidP="00910219">
            <w:pPr>
              <w:spacing w:before="0" w:after="0" w:line="240" w:lineRule="auto"/>
              <w:jc w:val="center"/>
              <w:rPr>
                <w:ins w:id="75211" w:author="pete jones" w:date="2022-01-11T16:42:00Z"/>
                <w:rFonts w:ascii="Calibri" w:hAnsi="Calibri" w:cs="Calibri"/>
                <w:color w:val="000000"/>
                <w:sz w:val="22"/>
                <w:szCs w:val="22"/>
              </w:rPr>
            </w:pPr>
            <w:ins w:id="75212" w:author="pete jones" w:date="2022-01-11T16:42:00Z">
              <w:r w:rsidRPr="00910219">
                <w:rPr>
                  <w:rFonts w:ascii="Calibri" w:hAnsi="Calibri" w:cs="Calibri"/>
                  <w:color w:val="000000"/>
                  <w:sz w:val="22"/>
                  <w:szCs w:val="22"/>
                </w:rPr>
                <w:t>120</w:t>
              </w:r>
            </w:ins>
          </w:p>
        </w:tc>
        <w:tc>
          <w:tcPr>
            <w:tcW w:w="461" w:type="dxa"/>
            <w:tcBorders>
              <w:top w:val="nil"/>
              <w:left w:val="nil"/>
              <w:bottom w:val="single" w:sz="4" w:space="0" w:color="auto"/>
              <w:right w:val="single" w:sz="4" w:space="0" w:color="auto"/>
            </w:tcBorders>
            <w:shd w:val="clear" w:color="auto" w:fill="auto"/>
            <w:noWrap/>
            <w:vAlign w:val="bottom"/>
            <w:hideMark/>
          </w:tcPr>
          <w:p w14:paraId="62B57DB5" w14:textId="77777777" w:rsidR="00910219" w:rsidRPr="00910219" w:rsidRDefault="00910219" w:rsidP="00910219">
            <w:pPr>
              <w:spacing w:before="0" w:after="0" w:line="240" w:lineRule="auto"/>
              <w:jc w:val="center"/>
              <w:rPr>
                <w:ins w:id="75213" w:author="pete jones" w:date="2022-01-11T16:42:00Z"/>
                <w:rFonts w:ascii="Calibri" w:hAnsi="Calibri" w:cs="Calibri"/>
                <w:color w:val="000000"/>
                <w:sz w:val="22"/>
                <w:szCs w:val="22"/>
              </w:rPr>
            </w:pPr>
            <w:ins w:id="75214"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67A47EC4" w14:textId="77777777" w:rsidR="00910219" w:rsidRPr="00910219" w:rsidRDefault="00910219" w:rsidP="00910219">
            <w:pPr>
              <w:spacing w:before="0" w:after="0" w:line="240" w:lineRule="auto"/>
              <w:jc w:val="center"/>
              <w:rPr>
                <w:ins w:id="75215" w:author="pete jones" w:date="2022-01-11T16:42:00Z"/>
                <w:rFonts w:ascii="Calibri" w:hAnsi="Calibri" w:cs="Calibri"/>
                <w:color w:val="000000"/>
                <w:sz w:val="22"/>
                <w:szCs w:val="22"/>
              </w:rPr>
            </w:pPr>
            <w:ins w:id="75216"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2CA00244" w14:textId="77777777" w:rsidR="00910219" w:rsidRPr="00910219" w:rsidRDefault="00910219" w:rsidP="00910219">
            <w:pPr>
              <w:spacing w:before="0" w:after="0" w:line="240" w:lineRule="auto"/>
              <w:jc w:val="center"/>
              <w:rPr>
                <w:ins w:id="75217" w:author="pete jones" w:date="2022-01-11T16:42:00Z"/>
                <w:rFonts w:ascii="Calibri" w:hAnsi="Calibri" w:cs="Calibri"/>
                <w:color w:val="000000"/>
                <w:sz w:val="22"/>
                <w:szCs w:val="22"/>
              </w:rPr>
            </w:pPr>
            <w:ins w:id="75218"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1183B51C" w14:textId="77777777" w:rsidR="00910219" w:rsidRPr="00910219" w:rsidRDefault="00910219" w:rsidP="00910219">
            <w:pPr>
              <w:spacing w:before="0" w:after="0" w:line="240" w:lineRule="auto"/>
              <w:jc w:val="center"/>
              <w:rPr>
                <w:ins w:id="75219" w:author="pete jones" w:date="2022-01-11T16:42:00Z"/>
                <w:rFonts w:ascii="Calibri" w:hAnsi="Calibri" w:cs="Calibri"/>
                <w:color w:val="000000"/>
                <w:sz w:val="22"/>
                <w:szCs w:val="22"/>
              </w:rPr>
            </w:pPr>
            <w:ins w:id="7522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C7B4D0" w14:textId="77777777" w:rsidR="00910219" w:rsidRPr="00910219" w:rsidRDefault="00910219" w:rsidP="00910219">
            <w:pPr>
              <w:spacing w:before="0" w:after="0" w:line="240" w:lineRule="auto"/>
              <w:jc w:val="center"/>
              <w:rPr>
                <w:ins w:id="75221" w:author="pete jones" w:date="2022-01-11T16:42:00Z"/>
                <w:rFonts w:ascii="Calibri" w:hAnsi="Calibri" w:cs="Calibri"/>
                <w:color w:val="000000"/>
                <w:sz w:val="22"/>
                <w:szCs w:val="22"/>
              </w:rPr>
            </w:pPr>
            <w:ins w:id="7522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704788" w14:textId="77777777" w:rsidR="00910219" w:rsidRPr="00910219" w:rsidRDefault="00910219" w:rsidP="00910219">
            <w:pPr>
              <w:spacing w:before="0" w:after="0" w:line="240" w:lineRule="auto"/>
              <w:jc w:val="center"/>
              <w:rPr>
                <w:ins w:id="75223" w:author="pete jones" w:date="2022-01-11T16:42:00Z"/>
                <w:rFonts w:ascii="Calibri" w:hAnsi="Calibri" w:cs="Calibri"/>
                <w:color w:val="000000"/>
                <w:sz w:val="22"/>
                <w:szCs w:val="22"/>
              </w:rPr>
            </w:pPr>
            <w:ins w:id="75224" w:author="pete jones" w:date="2022-01-11T16:42:00Z">
              <w:r w:rsidRPr="00910219">
                <w:rPr>
                  <w:rFonts w:ascii="Calibri" w:hAnsi="Calibri" w:cs="Calibri"/>
                  <w:color w:val="000000"/>
                  <w:sz w:val="22"/>
                  <w:szCs w:val="22"/>
                </w:rPr>
                <w:t>42</w:t>
              </w:r>
            </w:ins>
          </w:p>
        </w:tc>
        <w:tc>
          <w:tcPr>
            <w:tcW w:w="399" w:type="dxa"/>
            <w:tcBorders>
              <w:top w:val="nil"/>
              <w:left w:val="nil"/>
              <w:bottom w:val="single" w:sz="4" w:space="0" w:color="auto"/>
              <w:right w:val="single" w:sz="4" w:space="0" w:color="auto"/>
            </w:tcBorders>
            <w:shd w:val="clear" w:color="auto" w:fill="auto"/>
            <w:noWrap/>
            <w:vAlign w:val="bottom"/>
            <w:hideMark/>
          </w:tcPr>
          <w:p w14:paraId="7A75208B" w14:textId="77777777" w:rsidR="00910219" w:rsidRPr="00910219" w:rsidRDefault="00910219" w:rsidP="00910219">
            <w:pPr>
              <w:spacing w:before="0" w:after="0" w:line="240" w:lineRule="auto"/>
              <w:jc w:val="center"/>
              <w:rPr>
                <w:ins w:id="75225" w:author="pete jones" w:date="2022-01-11T16:42:00Z"/>
                <w:rFonts w:ascii="Calibri" w:hAnsi="Calibri" w:cs="Calibri"/>
                <w:color w:val="000000"/>
                <w:sz w:val="22"/>
                <w:szCs w:val="22"/>
              </w:rPr>
            </w:pPr>
            <w:ins w:id="75226" w:author="pete jones" w:date="2022-01-11T16:42:00Z">
              <w:r w:rsidRPr="00910219">
                <w:rPr>
                  <w:rFonts w:ascii="Calibri" w:hAnsi="Calibri" w:cs="Calibri"/>
                  <w:color w:val="000000"/>
                  <w:sz w:val="22"/>
                  <w:szCs w:val="22"/>
                </w:rPr>
                <w:t>58</w:t>
              </w:r>
            </w:ins>
          </w:p>
        </w:tc>
        <w:tc>
          <w:tcPr>
            <w:tcW w:w="399" w:type="dxa"/>
            <w:tcBorders>
              <w:top w:val="nil"/>
              <w:left w:val="nil"/>
              <w:bottom w:val="single" w:sz="4" w:space="0" w:color="auto"/>
              <w:right w:val="single" w:sz="4" w:space="0" w:color="auto"/>
            </w:tcBorders>
            <w:shd w:val="clear" w:color="auto" w:fill="auto"/>
            <w:noWrap/>
            <w:vAlign w:val="bottom"/>
            <w:hideMark/>
          </w:tcPr>
          <w:p w14:paraId="7A6E6350" w14:textId="77777777" w:rsidR="00910219" w:rsidRPr="00910219" w:rsidRDefault="00910219" w:rsidP="00910219">
            <w:pPr>
              <w:spacing w:before="0" w:after="0" w:line="240" w:lineRule="auto"/>
              <w:jc w:val="center"/>
              <w:rPr>
                <w:ins w:id="75227" w:author="pete jones" w:date="2022-01-11T16:42:00Z"/>
                <w:rFonts w:ascii="Calibri" w:hAnsi="Calibri" w:cs="Calibri"/>
                <w:color w:val="000000"/>
                <w:sz w:val="22"/>
                <w:szCs w:val="22"/>
              </w:rPr>
            </w:pPr>
            <w:ins w:id="75228" w:author="pete jones" w:date="2022-01-11T16:42:00Z">
              <w:r w:rsidRPr="00910219">
                <w:rPr>
                  <w:rFonts w:ascii="Calibri" w:hAnsi="Calibri" w:cs="Calibri"/>
                  <w:color w:val="000000"/>
                  <w:sz w:val="22"/>
                  <w:szCs w:val="22"/>
                </w:rPr>
                <w:t>12</w:t>
              </w:r>
            </w:ins>
          </w:p>
        </w:tc>
        <w:tc>
          <w:tcPr>
            <w:tcW w:w="399" w:type="dxa"/>
            <w:tcBorders>
              <w:top w:val="nil"/>
              <w:left w:val="nil"/>
              <w:bottom w:val="single" w:sz="4" w:space="0" w:color="auto"/>
              <w:right w:val="single" w:sz="4" w:space="0" w:color="auto"/>
            </w:tcBorders>
            <w:shd w:val="clear" w:color="auto" w:fill="auto"/>
            <w:noWrap/>
            <w:vAlign w:val="bottom"/>
            <w:hideMark/>
          </w:tcPr>
          <w:p w14:paraId="77E4E6C6" w14:textId="77777777" w:rsidR="00910219" w:rsidRPr="00910219" w:rsidRDefault="00910219" w:rsidP="00910219">
            <w:pPr>
              <w:spacing w:before="0" w:after="0" w:line="240" w:lineRule="auto"/>
              <w:jc w:val="center"/>
              <w:rPr>
                <w:ins w:id="75229" w:author="pete jones" w:date="2022-01-11T16:42:00Z"/>
                <w:rFonts w:ascii="Calibri" w:hAnsi="Calibri" w:cs="Calibri"/>
                <w:color w:val="000000"/>
                <w:sz w:val="22"/>
                <w:szCs w:val="22"/>
              </w:rPr>
            </w:pPr>
            <w:ins w:id="75230"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3763DBB" w14:textId="77777777" w:rsidR="00910219" w:rsidRPr="00910219" w:rsidRDefault="00910219" w:rsidP="00910219">
            <w:pPr>
              <w:spacing w:before="0" w:after="0" w:line="240" w:lineRule="auto"/>
              <w:jc w:val="center"/>
              <w:rPr>
                <w:ins w:id="75231" w:author="pete jones" w:date="2022-01-11T16:42:00Z"/>
                <w:rFonts w:ascii="Calibri" w:hAnsi="Calibri" w:cs="Calibri"/>
                <w:color w:val="000000"/>
                <w:sz w:val="22"/>
                <w:szCs w:val="22"/>
              </w:rPr>
            </w:pPr>
            <w:ins w:id="75232" w:author="pete jones" w:date="2022-01-11T16:42:00Z">
              <w:r w:rsidRPr="00910219">
                <w:rPr>
                  <w:rFonts w:ascii="Calibri" w:hAnsi="Calibri" w:cs="Calibri"/>
                  <w:color w:val="000000"/>
                  <w:sz w:val="22"/>
                  <w:szCs w:val="22"/>
                </w:rPr>
                <w:t>88</w:t>
              </w:r>
            </w:ins>
          </w:p>
        </w:tc>
      </w:tr>
      <w:tr w:rsidR="00910219" w:rsidRPr="00910219" w14:paraId="777EEA07" w14:textId="77777777" w:rsidTr="00910219">
        <w:trPr>
          <w:trHeight w:val="300"/>
          <w:ins w:id="75233"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D280631" w14:textId="77777777" w:rsidR="00910219" w:rsidRPr="00910219" w:rsidRDefault="00910219" w:rsidP="00910219">
            <w:pPr>
              <w:spacing w:before="0" w:after="0" w:line="240" w:lineRule="auto"/>
              <w:jc w:val="center"/>
              <w:rPr>
                <w:ins w:id="75234" w:author="pete jones" w:date="2022-01-11T16:42:00Z"/>
                <w:rFonts w:ascii="Calibri" w:hAnsi="Calibri" w:cs="Calibri"/>
                <w:color w:val="000000"/>
                <w:sz w:val="22"/>
                <w:szCs w:val="22"/>
              </w:rPr>
            </w:pPr>
            <w:ins w:id="75235" w:author="pete jones" w:date="2022-01-11T16:42:00Z">
              <w:r w:rsidRPr="00910219">
                <w:rPr>
                  <w:rFonts w:ascii="Calibri" w:hAnsi="Calibri" w:cs="Calibri"/>
                  <w:color w:val="000000"/>
                  <w:sz w:val="22"/>
                  <w:szCs w:val="22"/>
                </w:rPr>
                <w:t>6</w:t>
              </w:r>
            </w:ins>
          </w:p>
        </w:tc>
        <w:tc>
          <w:tcPr>
            <w:tcW w:w="6313" w:type="dxa"/>
            <w:tcBorders>
              <w:top w:val="nil"/>
              <w:left w:val="nil"/>
              <w:bottom w:val="single" w:sz="4" w:space="0" w:color="auto"/>
              <w:right w:val="single" w:sz="8" w:space="0" w:color="auto"/>
            </w:tcBorders>
            <w:shd w:val="clear" w:color="auto" w:fill="auto"/>
            <w:noWrap/>
            <w:vAlign w:val="bottom"/>
            <w:hideMark/>
          </w:tcPr>
          <w:p w14:paraId="738261E3" w14:textId="77777777" w:rsidR="00910219" w:rsidRPr="00910219" w:rsidRDefault="00910219" w:rsidP="00910219">
            <w:pPr>
              <w:spacing w:before="0" w:after="0" w:line="240" w:lineRule="auto"/>
              <w:jc w:val="left"/>
              <w:rPr>
                <w:ins w:id="75236" w:author="pete jones" w:date="2022-01-11T16:42:00Z"/>
                <w:rFonts w:ascii="Calibri" w:hAnsi="Calibri" w:cs="Calibri"/>
                <w:color w:val="000000"/>
                <w:sz w:val="22"/>
                <w:szCs w:val="22"/>
              </w:rPr>
            </w:pPr>
            <w:ins w:id="75237" w:author="pete jones" w:date="2022-01-11T16:42:00Z">
              <w:r w:rsidRPr="00910219">
                <w:rPr>
                  <w:rFonts w:ascii="Calibri" w:hAnsi="Calibri" w:cs="Calibri"/>
                  <w:color w:val="000000"/>
                  <w:sz w:val="22"/>
                  <w:szCs w:val="22"/>
                </w:rPr>
                <w:t>Materials degradation and Component Life</w:t>
              </w:r>
            </w:ins>
          </w:p>
        </w:tc>
        <w:tc>
          <w:tcPr>
            <w:tcW w:w="397" w:type="dxa"/>
            <w:tcBorders>
              <w:top w:val="nil"/>
              <w:left w:val="nil"/>
              <w:bottom w:val="single" w:sz="4" w:space="0" w:color="auto"/>
              <w:right w:val="single" w:sz="4" w:space="0" w:color="auto"/>
            </w:tcBorders>
            <w:shd w:val="clear" w:color="auto" w:fill="auto"/>
            <w:noWrap/>
            <w:vAlign w:val="bottom"/>
            <w:hideMark/>
          </w:tcPr>
          <w:p w14:paraId="6BF2245E" w14:textId="77777777" w:rsidR="00910219" w:rsidRPr="00910219" w:rsidRDefault="00910219" w:rsidP="00910219">
            <w:pPr>
              <w:spacing w:before="0" w:after="0" w:line="240" w:lineRule="auto"/>
              <w:jc w:val="center"/>
              <w:rPr>
                <w:ins w:id="75238" w:author="pete jones" w:date="2022-01-11T16:42:00Z"/>
                <w:rFonts w:ascii="Calibri" w:hAnsi="Calibri" w:cs="Calibri"/>
                <w:color w:val="000000"/>
                <w:sz w:val="22"/>
                <w:szCs w:val="22"/>
              </w:rPr>
            </w:pPr>
            <w:ins w:id="75239" w:author="pete jones" w:date="2022-01-11T16:42:00Z">
              <w:r w:rsidRPr="00910219">
                <w:rPr>
                  <w:rFonts w:ascii="Calibri" w:hAnsi="Calibri" w:cs="Calibri"/>
                  <w:color w:val="000000"/>
                  <w:sz w:val="22"/>
                  <w:szCs w:val="22"/>
                </w:rPr>
                <w:t>T</w:t>
              </w:r>
            </w:ins>
          </w:p>
        </w:tc>
        <w:tc>
          <w:tcPr>
            <w:tcW w:w="461" w:type="dxa"/>
            <w:tcBorders>
              <w:top w:val="nil"/>
              <w:left w:val="nil"/>
              <w:bottom w:val="single" w:sz="4" w:space="0" w:color="auto"/>
              <w:right w:val="single" w:sz="4" w:space="0" w:color="auto"/>
            </w:tcBorders>
            <w:shd w:val="clear" w:color="auto" w:fill="auto"/>
            <w:noWrap/>
            <w:vAlign w:val="bottom"/>
            <w:hideMark/>
          </w:tcPr>
          <w:p w14:paraId="436A215C" w14:textId="77777777" w:rsidR="00910219" w:rsidRPr="00910219" w:rsidRDefault="00910219" w:rsidP="00910219">
            <w:pPr>
              <w:spacing w:before="0" w:after="0" w:line="240" w:lineRule="auto"/>
              <w:jc w:val="center"/>
              <w:rPr>
                <w:ins w:id="75240" w:author="pete jones" w:date="2022-01-11T16:42:00Z"/>
                <w:rFonts w:ascii="Calibri" w:hAnsi="Calibri" w:cs="Calibri"/>
                <w:color w:val="000000"/>
                <w:sz w:val="22"/>
                <w:szCs w:val="22"/>
              </w:rPr>
            </w:pPr>
            <w:ins w:id="75241"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598E9FF6" w14:textId="77777777" w:rsidR="00910219" w:rsidRPr="00910219" w:rsidRDefault="00910219" w:rsidP="00910219">
            <w:pPr>
              <w:spacing w:before="0" w:after="0" w:line="240" w:lineRule="auto"/>
              <w:jc w:val="center"/>
              <w:rPr>
                <w:ins w:id="75242" w:author="pete jones" w:date="2022-01-11T16:42:00Z"/>
                <w:rFonts w:ascii="Calibri" w:hAnsi="Calibri" w:cs="Calibri"/>
                <w:color w:val="000000"/>
                <w:sz w:val="22"/>
                <w:szCs w:val="22"/>
              </w:rPr>
            </w:pPr>
            <w:ins w:id="75243"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4F9B7C87" w14:textId="77777777" w:rsidR="00910219" w:rsidRPr="00910219" w:rsidRDefault="00910219" w:rsidP="00910219">
            <w:pPr>
              <w:spacing w:before="0" w:after="0" w:line="240" w:lineRule="auto"/>
              <w:jc w:val="center"/>
              <w:rPr>
                <w:ins w:id="75244" w:author="pete jones" w:date="2022-01-11T16:42:00Z"/>
                <w:rFonts w:ascii="Calibri" w:hAnsi="Calibri" w:cs="Calibri"/>
                <w:color w:val="000000"/>
                <w:sz w:val="22"/>
                <w:szCs w:val="22"/>
              </w:rPr>
            </w:pPr>
            <w:ins w:id="75245" w:author="pete jones" w:date="2022-01-11T16:42:00Z">
              <w:r w:rsidRPr="00910219">
                <w:rPr>
                  <w:rFonts w:ascii="Calibri" w:hAnsi="Calibri" w:cs="Calibri"/>
                  <w:color w:val="000000"/>
                  <w:sz w:val="22"/>
                  <w:szCs w:val="22"/>
                </w:rPr>
                <w:t>100</w:t>
              </w:r>
            </w:ins>
          </w:p>
        </w:tc>
        <w:tc>
          <w:tcPr>
            <w:tcW w:w="390" w:type="dxa"/>
            <w:tcBorders>
              <w:top w:val="nil"/>
              <w:left w:val="nil"/>
              <w:bottom w:val="single" w:sz="4" w:space="0" w:color="auto"/>
              <w:right w:val="single" w:sz="4" w:space="0" w:color="auto"/>
            </w:tcBorders>
            <w:shd w:val="clear" w:color="auto" w:fill="auto"/>
            <w:noWrap/>
            <w:vAlign w:val="bottom"/>
            <w:hideMark/>
          </w:tcPr>
          <w:p w14:paraId="1B0530EB" w14:textId="77777777" w:rsidR="00910219" w:rsidRPr="00910219" w:rsidRDefault="00910219" w:rsidP="00910219">
            <w:pPr>
              <w:spacing w:before="0" w:after="0" w:line="240" w:lineRule="auto"/>
              <w:jc w:val="center"/>
              <w:rPr>
                <w:ins w:id="75246" w:author="pete jones" w:date="2022-01-11T16:42:00Z"/>
                <w:rFonts w:ascii="Calibri" w:hAnsi="Calibri" w:cs="Calibri"/>
                <w:color w:val="000000"/>
                <w:sz w:val="22"/>
                <w:szCs w:val="22"/>
              </w:rPr>
            </w:pPr>
            <w:ins w:id="75247"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31327419" w14:textId="77777777" w:rsidR="00910219" w:rsidRPr="00910219" w:rsidRDefault="00910219" w:rsidP="00910219">
            <w:pPr>
              <w:spacing w:before="0" w:after="0" w:line="240" w:lineRule="auto"/>
              <w:jc w:val="center"/>
              <w:rPr>
                <w:ins w:id="75248" w:author="pete jones" w:date="2022-01-11T16:42:00Z"/>
                <w:rFonts w:ascii="Calibri" w:hAnsi="Calibri" w:cs="Calibri"/>
                <w:color w:val="000000"/>
                <w:sz w:val="22"/>
                <w:szCs w:val="22"/>
              </w:rPr>
            </w:pPr>
            <w:ins w:id="7524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9CBCEB" w14:textId="77777777" w:rsidR="00910219" w:rsidRPr="00910219" w:rsidRDefault="00910219" w:rsidP="00910219">
            <w:pPr>
              <w:spacing w:before="0" w:after="0" w:line="240" w:lineRule="auto"/>
              <w:jc w:val="center"/>
              <w:rPr>
                <w:ins w:id="75250" w:author="pete jones" w:date="2022-01-11T16:42:00Z"/>
                <w:rFonts w:ascii="Calibri" w:hAnsi="Calibri" w:cs="Calibri"/>
                <w:color w:val="000000"/>
                <w:sz w:val="22"/>
                <w:szCs w:val="22"/>
              </w:rPr>
            </w:pPr>
            <w:ins w:id="7525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087B68" w14:textId="77777777" w:rsidR="00910219" w:rsidRPr="00910219" w:rsidRDefault="00910219" w:rsidP="00910219">
            <w:pPr>
              <w:spacing w:before="0" w:after="0" w:line="240" w:lineRule="auto"/>
              <w:jc w:val="center"/>
              <w:rPr>
                <w:ins w:id="75252" w:author="pete jones" w:date="2022-01-11T16:42:00Z"/>
                <w:rFonts w:ascii="Calibri" w:hAnsi="Calibri" w:cs="Calibri"/>
                <w:color w:val="000000"/>
                <w:sz w:val="22"/>
                <w:szCs w:val="22"/>
              </w:rPr>
            </w:pPr>
            <w:ins w:id="7525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731E53" w14:textId="77777777" w:rsidR="00910219" w:rsidRPr="00910219" w:rsidRDefault="00910219" w:rsidP="00910219">
            <w:pPr>
              <w:spacing w:before="0" w:after="0" w:line="240" w:lineRule="auto"/>
              <w:jc w:val="center"/>
              <w:rPr>
                <w:ins w:id="75254" w:author="pete jones" w:date="2022-01-11T16:42:00Z"/>
                <w:rFonts w:ascii="Calibri" w:hAnsi="Calibri" w:cs="Calibri"/>
                <w:color w:val="000000"/>
                <w:sz w:val="22"/>
                <w:szCs w:val="22"/>
              </w:rPr>
            </w:pPr>
            <w:ins w:id="7525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5F0BF3" w14:textId="77777777" w:rsidR="00910219" w:rsidRPr="00910219" w:rsidRDefault="00910219" w:rsidP="00910219">
            <w:pPr>
              <w:spacing w:before="0" w:after="0" w:line="240" w:lineRule="auto"/>
              <w:jc w:val="center"/>
              <w:rPr>
                <w:ins w:id="75256" w:author="pete jones" w:date="2022-01-11T16:42:00Z"/>
                <w:rFonts w:ascii="Calibri" w:hAnsi="Calibri" w:cs="Calibri"/>
                <w:color w:val="000000"/>
                <w:sz w:val="22"/>
                <w:szCs w:val="22"/>
              </w:rPr>
            </w:pPr>
            <w:ins w:id="7525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5A5326" w14:textId="77777777" w:rsidR="00910219" w:rsidRPr="00910219" w:rsidRDefault="00910219" w:rsidP="00910219">
            <w:pPr>
              <w:spacing w:before="0" w:after="0" w:line="240" w:lineRule="auto"/>
              <w:jc w:val="center"/>
              <w:rPr>
                <w:ins w:id="75258" w:author="pete jones" w:date="2022-01-11T16:42:00Z"/>
                <w:rFonts w:ascii="Calibri" w:hAnsi="Calibri" w:cs="Calibri"/>
                <w:color w:val="000000"/>
                <w:sz w:val="22"/>
                <w:szCs w:val="22"/>
              </w:rPr>
            </w:pPr>
            <w:ins w:id="75259"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F34CBE6" w14:textId="77777777" w:rsidR="00910219" w:rsidRPr="00910219" w:rsidRDefault="00910219" w:rsidP="00910219">
            <w:pPr>
              <w:spacing w:before="0" w:after="0" w:line="240" w:lineRule="auto"/>
              <w:jc w:val="center"/>
              <w:rPr>
                <w:ins w:id="75260" w:author="pete jones" w:date="2022-01-11T16:42:00Z"/>
                <w:rFonts w:ascii="Calibri" w:hAnsi="Calibri" w:cs="Calibri"/>
                <w:color w:val="000000"/>
                <w:sz w:val="22"/>
                <w:szCs w:val="22"/>
              </w:rPr>
            </w:pPr>
            <w:ins w:id="75261" w:author="pete jones" w:date="2022-01-11T16:42:00Z">
              <w:r w:rsidRPr="00910219">
                <w:rPr>
                  <w:rFonts w:ascii="Calibri" w:hAnsi="Calibri" w:cs="Calibri"/>
                  <w:color w:val="000000"/>
                  <w:sz w:val="22"/>
                  <w:szCs w:val="22"/>
                </w:rPr>
                <w:t> </w:t>
              </w:r>
            </w:ins>
          </w:p>
        </w:tc>
      </w:tr>
      <w:tr w:rsidR="00910219" w:rsidRPr="00910219" w14:paraId="41F9AAEE" w14:textId="77777777" w:rsidTr="00910219">
        <w:trPr>
          <w:trHeight w:val="300"/>
          <w:ins w:id="75262"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AE50694" w14:textId="77777777" w:rsidR="00910219" w:rsidRPr="00910219" w:rsidRDefault="00910219" w:rsidP="00910219">
            <w:pPr>
              <w:spacing w:before="0" w:after="0" w:line="240" w:lineRule="auto"/>
              <w:jc w:val="center"/>
              <w:rPr>
                <w:ins w:id="75263" w:author="pete jones" w:date="2022-01-11T16:42:00Z"/>
                <w:rFonts w:ascii="Calibri" w:hAnsi="Calibri" w:cs="Calibri"/>
                <w:color w:val="000000"/>
                <w:sz w:val="22"/>
                <w:szCs w:val="22"/>
              </w:rPr>
            </w:pPr>
            <w:ins w:id="75264" w:author="pete jones" w:date="2022-01-11T16:42:00Z">
              <w:r w:rsidRPr="00910219">
                <w:rPr>
                  <w:rFonts w:ascii="Calibri" w:hAnsi="Calibri" w:cs="Calibri"/>
                  <w:color w:val="000000"/>
                  <w:sz w:val="22"/>
                  <w:szCs w:val="22"/>
                </w:rPr>
                <w:t>6</w:t>
              </w:r>
            </w:ins>
          </w:p>
        </w:tc>
        <w:tc>
          <w:tcPr>
            <w:tcW w:w="6313" w:type="dxa"/>
            <w:tcBorders>
              <w:top w:val="nil"/>
              <w:left w:val="nil"/>
              <w:bottom w:val="single" w:sz="4" w:space="0" w:color="auto"/>
              <w:right w:val="single" w:sz="8" w:space="0" w:color="auto"/>
            </w:tcBorders>
            <w:shd w:val="clear" w:color="auto" w:fill="auto"/>
            <w:noWrap/>
            <w:vAlign w:val="bottom"/>
            <w:hideMark/>
          </w:tcPr>
          <w:p w14:paraId="1F3A354F" w14:textId="77777777" w:rsidR="00910219" w:rsidRPr="00910219" w:rsidRDefault="00910219" w:rsidP="00910219">
            <w:pPr>
              <w:spacing w:before="0" w:after="0" w:line="240" w:lineRule="auto"/>
              <w:jc w:val="left"/>
              <w:rPr>
                <w:ins w:id="75265" w:author="pete jones" w:date="2022-01-11T16:42:00Z"/>
                <w:rFonts w:ascii="Calibri" w:hAnsi="Calibri" w:cs="Calibri"/>
                <w:color w:val="000000"/>
                <w:sz w:val="22"/>
                <w:szCs w:val="22"/>
              </w:rPr>
            </w:pPr>
            <w:ins w:id="75266" w:author="pete jones" w:date="2022-01-11T16:42:00Z">
              <w:r w:rsidRPr="00910219">
                <w:rPr>
                  <w:rFonts w:ascii="Calibri" w:hAnsi="Calibri" w:cs="Calibri"/>
                  <w:color w:val="000000"/>
                  <w:sz w:val="22"/>
                  <w:szCs w:val="22"/>
                </w:rPr>
                <w:t>Introduction to Instrumentation and Drive Systems</w:t>
              </w:r>
            </w:ins>
          </w:p>
        </w:tc>
        <w:tc>
          <w:tcPr>
            <w:tcW w:w="397" w:type="dxa"/>
            <w:tcBorders>
              <w:top w:val="nil"/>
              <w:left w:val="nil"/>
              <w:bottom w:val="single" w:sz="4" w:space="0" w:color="auto"/>
              <w:right w:val="single" w:sz="4" w:space="0" w:color="auto"/>
            </w:tcBorders>
            <w:shd w:val="clear" w:color="auto" w:fill="auto"/>
            <w:noWrap/>
            <w:vAlign w:val="bottom"/>
            <w:hideMark/>
          </w:tcPr>
          <w:p w14:paraId="171BCD80" w14:textId="77777777" w:rsidR="00910219" w:rsidRPr="00910219" w:rsidRDefault="00910219" w:rsidP="00910219">
            <w:pPr>
              <w:spacing w:before="0" w:after="0" w:line="240" w:lineRule="auto"/>
              <w:jc w:val="center"/>
              <w:rPr>
                <w:ins w:id="75267" w:author="pete jones" w:date="2022-01-11T16:42:00Z"/>
                <w:rFonts w:ascii="Calibri" w:hAnsi="Calibri" w:cs="Calibri"/>
                <w:color w:val="000000"/>
                <w:sz w:val="22"/>
                <w:szCs w:val="22"/>
              </w:rPr>
            </w:pPr>
            <w:ins w:id="75268" w:author="pete jones" w:date="2022-01-11T16:42:00Z">
              <w:r w:rsidRPr="00910219">
                <w:rPr>
                  <w:rFonts w:ascii="Calibri" w:hAnsi="Calibri" w:cs="Calibri"/>
                  <w:color w:val="000000"/>
                  <w:sz w:val="22"/>
                  <w:szCs w:val="22"/>
                </w:rPr>
                <w:t>T</w:t>
              </w:r>
            </w:ins>
          </w:p>
        </w:tc>
        <w:tc>
          <w:tcPr>
            <w:tcW w:w="461" w:type="dxa"/>
            <w:tcBorders>
              <w:top w:val="nil"/>
              <w:left w:val="nil"/>
              <w:bottom w:val="single" w:sz="4" w:space="0" w:color="auto"/>
              <w:right w:val="single" w:sz="4" w:space="0" w:color="auto"/>
            </w:tcBorders>
            <w:shd w:val="clear" w:color="auto" w:fill="auto"/>
            <w:noWrap/>
            <w:vAlign w:val="bottom"/>
            <w:hideMark/>
          </w:tcPr>
          <w:p w14:paraId="20A76B03" w14:textId="77777777" w:rsidR="00910219" w:rsidRPr="00910219" w:rsidRDefault="00910219" w:rsidP="00910219">
            <w:pPr>
              <w:spacing w:before="0" w:after="0" w:line="240" w:lineRule="auto"/>
              <w:jc w:val="center"/>
              <w:rPr>
                <w:ins w:id="75269" w:author="pete jones" w:date="2022-01-11T16:42:00Z"/>
                <w:rFonts w:ascii="Calibri" w:hAnsi="Calibri" w:cs="Calibri"/>
                <w:color w:val="000000"/>
                <w:sz w:val="22"/>
                <w:szCs w:val="22"/>
              </w:rPr>
            </w:pPr>
            <w:ins w:id="75270" w:author="pete jones" w:date="2022-01-11T16:42: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51C11ED1" w14:textId="77777777" w:rsidR="00910219" w:rsidRPr="00910219" w:rsidRDefault="00910219" w:rsidP="00910219">
            <w:pPr>
              <w:spacing w:before="0" w:after="0" w:line="240" w:lineRule="auto"/>
              <w:jc w:val="center"/>
              <w:rPr>
                <w:ins w:id="75271" w:author="pete jones" w:date="2022-01-11T16:42:00Z"/>
                <w:rFonts w:ascii="Calibri" w:hAnsi="Calibri" w:cs="Calibri"/>
                <w:color w:val="000000"/>
                <w:sz w:val="22"/>
                <w:szCs w:val="22"/>
              </w:rPr>
            </w:pPr>
            <w:ins w:id="75272" w:author="pete jones" w:date="2022-01-11T16:42:00Z">
              <w:r w:rsidRPr="00910219">
                <w:rPr>
                  <w:rFonts w:ascii="Calibri" w:hAnsi="Calibri" w:cs="Calibri"/>
                  <w:color w:val="000000"/>
                  <w:sz w:val="22"/>
                  <w:szCs w:val="22"/>
                </w:rPr>
                <w:t>40</w:t>
              </w:r>
            </w:ins>
          </w:p>
        </w:tc>
        <w:tc>
          <w:tcPr>
            <w:tcW w:w="461" w:type="dxa"/>
            <w:tcBorders>
              <w:top w:val="nil"/>
              <w:left w:val="nil"/>
              <w:bottom w:val="single" w:sz="4" w:space="0" w:color="auto"/>
              <w:right w:val="single" w:sz="4" w:space="0" w:color="auto"/>
            </w:tcBorders>
            <w:shd w:val="clear" w:color="auto" w:fill="auto"/>
            <w:noWrap/>
            <w:vAlign w:val="bottom"/>
            <w:hideMark/>
          </w:tcPr>
          <w:p w14:paraId="78C811C3" w14:textId="77777777" w:rsidR="00910219" w:rsidRPr="00910219" w:rsidRDefault="00910219" w:rsidP="00910219">
            <w:pPr>
              <w:spacing w:before="0" w:after="0" w:line="240" w:lineRule="auto"/>
              <w:jc w:val="center"/>
              <w:rPr>
                <w:ins w:id="75273" w:author="pete jones" w:date="2022-01-11T16:42:00Z"/>
                <w:rFonts w:ascii="Calibri" w:hAnsi="Calibri" w:cs="Calibri"/>
                <w:color w:val="000000"/>
                <w:sz w:val="22"/>
                <w:szCs w:val="22"/>
              </w:rPr>
            </w:pPr>
            <w:ins w:id="75274" w:author="pete jones" w:date="2022-01-11T16:42:00Z">
              <w:r w:rsidRPr="00910219">
                <w:rPr>
                  <w:rFonts w:ascii="Calibri" w:hAnsi="Calibri" w:cs="Calibri"/>
                  <w:color w:val="000000"/>
                  <w:sz w:val="22"/>
                  <w:szCs w:val="22"/>
                </w:rPr>
                <w:t>60</w:t>
              </w:r>
            </w:ins>
          </w:p>
        </w:tc>
        <w:tc>
          <w:tcPr>
            <w:tcW w:w="390" w:type="dxa"/>
            <w:tcBorders>
              <w:top w:val="nil"/>
              <w:left w:val="nil"/>
              <w:bottom w:val="single" w:sz="4" w:space="0" w:color="auto"/>
              <w:right w:val="single" w:sz="4" w:space="0" w:color="auto"/>
            </w:tcBorders>
            <w:shd w:val="clear" w:color="auto" w:fill="auto"/>
            <w:noWrap/>
            <w:vAlign w:val="bottom"/>
            <w:hideMark/>
          </w:tcPr>
          <w:p w14:paraId="2E5E5DE0" w14:textId="77777777" w:rsidR="00910219" w:rsidRPr="00910219" w:rsidRDefault="00910219" w:rsidP="00910219">
            <w:pPr>
              <w:spacing w:before="0" w:after="0" w:line="240" w:lineRule="auto"/>
              <w:jc w:val="center"/>
              <w:rPr>
                <w:ins w:id="75275" w:author="pete jones" w:date="2022-01-11T16:42:00Z"/>
                <w:rFonts w:ascii="Calibri" w:hAnsi="Calibri" w:cs="Calibri"/>
                <w:color w:val="000000"/>
                <w:sz w:val="22"/>
                <w:szCs w:val="22"/>
              </w:rPr>
            </w:pPr>
            <w:ins w:id="75276"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754433E9" w14:textId="77777777" w:rsidR="00910219" w:rsidRPr="00910219" w:rsidRDefault="00910219" w:rsidP="00910219">
            <w:pPr>
              <w:spacing w:before="0" w:after="0" w:line="240" w:lineRule="auto"/>
              <w:jc w:val="center"/>
              <w:rPr>
                <w:ins w:id="75277" w:author="pete jones" w:date="2022-01-11T16:42:00Z"/>
                <w:rFonts w:ascii="Calibri" w:hAnsi="Calibri" w:cs="Calibri"/>
                <w:color w:val="000000"/>
                <w:sz w:val="22"/>
                <w:szCs w:val="22"/>
              </w:rPr>
            </w:pPr>
            <w:ins w:id="75278"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88742B" w14:textId="77777777" w:rsidR="00910219" w:rsidRPr="00910219" w:rsidRDefault="00910219" w:rsidP="00910219">
            <w:pPr>
              <w:spacing w:before="0" w:after="0" w:line="240" w:lineRule="auto"/>
              <w:jc w:val="center"/>
              <w:rPr>
                <w:ins w:id="75279" w:author="pete jones" w:date="2022-01-11T16:42:00Z"/>
                <w:rFonts w:ascii="Calibri" w:hAnsi="Calibri" w:cs="Calibri"/>
                <w:color w:val="000000"/>
                <w:sz w:val="22"/>
                <w:szCs w:val="22"/>
              </w:rPr>
            </w:pPr>
            <w:ins w:id="7528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DD7FA6" w14:textId="77777777" w:rsidR="00910219" w:rsidRPr="00910219" w:rsidRDefault="00910219" w:rsidP="00910219">
            <w:pPr>
              <w:spacing w:before="0" w:after="0" w:line="240" w:lineRule="auto"/>
              <w:jc w:val="center"/>
              <w:rPr>
                <w:ins w:id="75281" w:author="pete jones" w:date="2022-01-11T16:42:00Z"/>
                <w:rFonts w:ascii="Calibri" w:hAnsi="Calibri" w:cs="Calibri"/>
                <w:color w:val="000000"/>
                <w:sz w:val="22"/>
                <w:szCs w:val="22"/>
              </w:rPr>
            </w:pPr>
            <w:ins w:id="7528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76B79A" w14:textId="77777777" w:rsidR="00910219" w:rsidRPr="00910219" w:rsidRDefault="00910219" w:rsidP="00910219">
            <w:pPr>
              <w:spacing w:before="0" w:after="0" w:line="240" w:lineRule="auto"/>
              <w:jc w:val="center"/>
              <w:rPr>
                <w:ins w:id="75283" w:author="pete jones" w:date="2022-01-11T16:42:00Z"/>
                <w:rFonts w:ascii="Calibri" w:hAnsi="Calibri" w:cs="Calibri"/>
                <w:color w:val="000000"/>
                <w:sz w:val="22"/>
                <w:szCs w:val="22"/>
              </w:rPr>
            </w:pPr>
            <w:ins w:id="7528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6E86E7" w14:textId="77777777" w:rsidR="00910219" w:rsidRPr="00910219" w:rsidRDefault="00910219" w:rsidP="00910219">
            <w:pPr>
              <w:spacing w:before="0" w:after="0" w:line="240" w:lineRule="auto"/>
              <w:jc w:val="center"/>
              <w:rPr>
                <w:ins w:id="75285" w:author="pete jones" w:date="2022-01-11T16:42:00Z"/>
                <w:rFonts w:ascii="Calibri" w:hAnsi="Calibri" w:cs="Calibri"/>
                <w:color w:val="000000"/>
                <w:sz w:val="22"/>
                <w:szCs w:val="22"/>
              </w:rPr>
            </w:pPr>
            <w:ins w:id="75286"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3A44C7" w14:textId="77777777" w:rsidR="00910219" w:rsidRPr="00910219" w:rsidRDefault="00910219" w:rsidP="00910219">
            <w:pPr>
              <w:spacing w:before="0" w:after="0" w:line="240" w:lineRule="auto"/>
              <w:jc w:val="center"/>
              <w:rPr>
                <w:ins w:id="75287" w:author="pete jones" w:date="2022-01-11T16:42:00Z"/>
                <w:rFonts w:ascii="Calibri" w:hAnsi="Calibri" w:cs="Calibri"/>
                <w:color w:val="000000"/>
                <w:sz w:val="22"/>
                <w:szCs w:val="22"/>
              </w:rPr>
            </w:pPr>
            <w:ins w:id="75288"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F6D5F9C" w14:textId="77777777" w:rsidR="00910219" w:rsidRPr="00910219" w:rsidRDefault="00910219" w:rsidP="00910219">
            <w:pPr>
              <w:spacing w:before="0" w:after="0" w:line="240" w:lineRule="auto"/>
              <w:jc w:val="center"/>
              <w:rPr>
                <w:ins w:id="75289" w:author="pete jones" w:date="2022-01-11T16:42:00Z"/>
                <w:rFonts w:ascii="Calibri" w:hAnsi="Calibri" w:cs="Calibri"/>
                <w:color w:val="000000"/>
                <w:sz w:val="22"/>
                <w:szCs w:val="22"/>
              </w:rPr>
            </w:pPr>
            <w:ins w:id="75290" w:author="pete jones" w:date="2022-01-11T16:42:00Z">
              <w:r w:rsidRPr="00910219">
                <w:rPr>
                  <w:rFonts w:ascii="Calibri" w:hAnsi="Calibri" w:cs="Calibri"/>
                  <w:color w:val="000000"/>
                  <w:sz w:val="22"/>
                  <w:szCs w:val="22"/>
                </w:rPr>
                <w:t> </w:t>
              </w:r>
            </w:ins>
          </w:p>
        </w:tc>
      </w:tr>
      <w:tr w:rsidR="00910219" w:rsidRPr="00910219" w14:paraId="3883DF9F" w14:textId="77777777" w:rsidTr="00910219">
        <w:trPr>
          <w:trHeight w:val="300"/>
          <w:ins w:id="75291"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21F3C56" w14:textId="77777777" w:rsidR="00910219" w:rsidRPr="00910219" w:rsidRDefault="00910219" w:rsidP="00910219">
            <w:pPr>
              <w:spacing w:before="0" w:after="0" w:line="240" w:lineRule="auto"/>
              <w:jc w:val="center"/>
              <w:rPr>
                <w:ins w:id="75292" w:author="pete jones" w:date="2022-01-11T16:42:00Z"/>
                <w:rFonts w:ascii="Calibri" w:hAnsi="Calibri" w:cs="Calibri"/>
                <w:color w:val="000000"/>
                <w:sz w:val="22"/>
                <w:szCs w:val="22"/>
              </w:rPr>
            </w:pPr>
            <w:ins w:id="75293" w:author="pete jones" w:date="2022-01-11T16:42:00Z">
              <w:r w:rsidRPr="00910219">
                <w:rPr>
                  <w:rFonts w:ascii="Calibri" w:hAnsi="Calibri" w:cs="Calibri"/>
                  <w:color w:val="000000"/>
                  <w:sz w:val="22"/>
                  <w:szCs w:val="22"/>
                </w:rPr>
                <w:t>6</w:t>
              </w:r>
            </w:ins>
          </w:p>
        </w:tc>
        <w:tc>
          <w:tcPr>
            <w:tcW w:w="6313" w:type="dxa"/>
            <w:tcBorders>
              <w:top w:val="nil"/>
              <w:left w:val="nil"/>
              <w:bottom w:val="single" w:sz="4" w:space="0" w:color="auto"/>
              <w:right w:val="single" w:sz="8" w:space="0" w:color="auto"/>
            </w:tcBorders>
            <w:shd w:val="clear" w:color="auto" w:fill="auto"/>
            <w:noWrap/>
            <w:vAlign w:val="bottom"/>
            <w:hideMark/>
          </w:tcPr>
          <w:p w14:paraId="235A7AD9" w14:textId="77777777" w:rsidR="00910219" w:rsidRPr="00910219" w:rsidRDefault="00910219" w:rsidP="00910219">
            <w:pPr>
              <w:spacing w:before="0" w:after="0" w:line="240" w:lineRule="auto"/>
              <w:jc w:val="left"/>
              <w:rPr>
                <w:ins w:id="75294" w:author="pete jones" w:date="2022-01-11T16:42:00Z"/>
                <w:rFonts w:ascii="Calibri" w:hAnsi="Calibri" w:cs="Calibri"/>
                <w:color w:val="000000"/>
                <w:sz w:val="22"/>
                <w:szCs w:val="22"/>
              </w:rPr>
            </w:pPr>
            <w:ins w:id="75295" w:author="pete jones" w:date="2022-01-11T16:42:00Z">
              <w:r w:rsidRPr="00910219">
                <w:rPr>
                  <w:rFonts w:ascii="Calibri" w:hAnsi="Calibri" w:cs="Calibri"/>
                  <w:color w:val="000000"/>
                  <w:sz w:val="22"/>
                  <w:szCs w:val="22"/>
                </w:rPr>
                <w:t>Computational Heat and Fluid Flow</w:t>
              </w:r>
            </w:ins>
          </w:p>
        </w:tc>
        <w:tc>
          <w:tcPr>
            <w:tcW w:w="397" w:type="dxa"/>
            <w:tcBorders>
              <w:top w:val="nil"/>
              <w:left w:val="nil"/>
              <w:bottom w:val="single" w:sz="4" w:space="0" w:color="auto"/>
              <w:right w:val="single" w:sz="4" w:space="0" w:color="auto"/>
            </w:tcBorders>
            <w:shd w:val="clear" w:color="auto" w:fill="auto"/>
            <w:noWrap/>
            <w:vAlign w:val="bottom"/>
            <w:hideMark/>
          </w:tcPr>
          <w:p w14:paraId="612794DF" w14:textId="77777777" w:rsidR="00910219" w:rsidRPr="00910219" w:rsidRDefault="00910219" w:rsidP="00910219">
            <w:pPr>
              <w:spacing w:before="0" w:after="0" w:line="240" w:lineRule="auto"/>
              <w:jc w:val="center"/>
              <w:rPr>
                <w:ins w:id="75296" w:author="pete jones" w:date="2022-01-11T16:42:00Z"/>
                <w:rFonts w:ascii="Calibri" w:hAnsi="Calibri" w:cs="Calibri"/>
                <w:color w:val="000000"/>
                <w:sz w:val="22"/>
                <w:szCs w:val="22"/>
              </w:rPr>
            </w:pPr>
            <w:ins w:id="75297"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46871823" w14:textId="77777777" w:rsidR="00910219" w:rsidRPr="00910219" w:rsidRDefault="00910219" w:rsidP="00910219">
            <w:pPr>
              <w:spacing w:before="0" w:after="0" w:line="240" w:lineRule="auto"/>
              <w:jc w:val="center"/>
              <w:rPr>
                <w:ins w:id="75298" w:author="pete jones" w:date="2022-01-11T16:42:00Z"/>
                <w:rFonts w:ascii="Calibri" w:hAnsi="Calibri" w:cs="Calibri"/>
                <w:color w:val="000000"/>
                <w:sz w:val="22"/>
                <w:szCs w:val="22"/>
              </w:rPr>
            </w:pPr>
            <w:ins w:id="75299"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47B5CA7C" w14:textId="77777777" w:rsidR="00910219" w:rsidRPr="00910219" w:rsidRDefault="00910219" w:rsidP="00910219">
            <w:pPr>
              <w:spacing w:before="0" w:after="0" w:line="240" w:lineRule="auto"/>
              <w:jc w:val="center"/>
              <w:rPr>
                <w:ins w:id="75300" w:author="pete jones" w:date="2022-01-11T16:42:00Z"/>
                <w:rFonts w:ascii="Calibri" w:hAnsi="Calibri" w:cs="Calibri"/>
                <w:color w:val="000000"/>
                <w:sz w:val="22"/>
                <w:szCs w:val="22"/>
              </w:rPr>
            </w:pPr>
            <w:ins w:id="75301" w:author="pete jones" w:date="2022-01-11T16:42:00Z">
              <w:r w:rsidRPr="00910219">
                <w:rPr>
                  <w:rFonts w:ascii="Calibri" w:hAnsi="Calibri" w:cs="Calibri"/>
                  <w:color w:val="000000"/>
                  <w:sz w:val="22"/>
                  <w:szCs w:val="22"/>
                </w:rPr>
                <w:t>50</w:t>
              </w:r>
            </w:ins>
          </w:p>
        </w:tc>
        <w:tc>
          <w:tcPr>
            <w:tcW w:w="461" w:type="dxa"/>
            <w:tcBorders>
              <w:top w:val="nil"/>
              <w:left w:val="nil"/>
              <w:bottom w:val="single" w:sz="4" w:space="0" w:color="auto"/>
              <w:right w:val="single" w:sz="4" w:space="0" w:color="auto"/>
            </w:tcBorders>
            <w:shd w:val="clear" w:color="auto" w:fill="auto"/>
            <w:noWrap/>
            <w:vAlign w:val="bottom"/>
            <w:hideMark/>
          </w:tcPr>
          <w:p w14:paraId="2425D3BC" w14:textId="77777777" w:rsidR="00910219" w:rsidRPr="00910219" w:rsidRDefault="00910219" w:rsidP="00910219">
            <w:pPr>
              <w:spacing w:before="0" w:after="0" w:line="240" w:lineRule="auto"/>
              <w:jc w:val="center"/>
              <w:rPr>
                <w:ins w:id="75302" w:author="pete jones" w:date="2022-01-11T16:42:00Z"/>
                <w:rFonts w:ascii="Calibri" w:hAnsi="Calibri" w:cs="Calibri"/>
                <w:color w:val="000000"/>
                <w:sz w:val="22"/>
                <w:szCs w:val="22"/>
              </w:rPr>
            </w:pPr>
            <w:ins w:id="75303" w:author="pete jones" w:date="2022-01-11T16:42:00Z">
              <w:r w:rsidRPr="00910219">
                <w:rPr>
                  <w:rFonts w:ascii="Calibri" w:hAnsi="Calibri" w:cs="Calibri"/>
                  <w:color w:val="000000"/>
                  <w:sz w:val="22"/>
                  <w:szCs w:val="22"/>
                </w:rPr>
                <w:t>50</w:t>
              </w:r>
            </w:ins>
          </w:p>
        </w:tc>
        <w:tc>
          <w:tcPr>
            <w:tcW w:w="390" w:type="dxa"/>
            <w:tcBorders>
              <w:top w:val="nil"/>
              <w:left w:val="nil"/>
              <w:bottom w:val="single" w:sz="4" w:space="0" w:color="auto"/>
              <w:right w:val="single" w:sz="4" w:space="0" w:color="auto"/>
            </w:tcBorders>
            <w:shd w:val="clear" w:color="auto" w:fill="auto"/>
            <w:noWrap/>
            <w:vAlign w:val="bottom"/>
            <w:hideMark/>
          </w:tcPr>
          <w:p w14:paraId="5A38A139" w14:textId="77777777" w:rsidR="00910219" w:rsidRPr="00910219" w:rsidRDefault="00910219" w:rsidP="00910219">
            <w:pPr>
              <w:spacing w:before="0" w:after="0" w:line="240" w:lineRule="auto"/>
              <w:jc w:val="center"/>
              <w:rPr>
                <w:ins w:id="75304" w:author="pete jones" w:date="2022-01-11T16:42:00Z"/>
                <w:rFonts w:ascii="Calibri" w:hAnsi="Calibri" w:cs="Calibri"/>
                <w:color w:val="000000"/>
                <w:sz w:val="22"/>
                <w:szCs w:val="22"/>
              </w:rPr>
            </w:pPr>
            <w:ins w:id="75305"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498DDDF3" w14:textId="77777777" w:rsidR="00910219" w:rsidRPr="00910219" w:rsidRDefault="00910219" w:rsidP="00910219">
            <w:pPr>
              <w:spacing w:before="0" w:after="0" w:line="240" w:lineRule="auto"/>
              <w:jc w:val="center"/>
              <w:rPr>
                <w:ins w:id="75306" w:author="pete jones" w:date="2022-01-11T16:42:00Z"/>
                <w:rFonts w:ascii="Calibri" w:hAnsi="Calibri" w:cs="Calibri"/>
                <w:color w:val="000000"/>
                <w:sz w:val="22"/>
                <w:szCs w:val="22"/>
              </w:rPr>
            </w:pPr>
            <w:ins w:id="7530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888FBD" w14:textId="77777777" w:rsidR="00910219" w:rsidRPr="00910219" w:rsidRDefault="00910219" w:rsidP="00910219">
            <w:pPr>
              <w:spacing w:before="0" w:after="0" w:line="240" w:lineRule="auto"/>
              <w:jc w:val="center"/>
              <w:rPr>
                <w:ins w:id="75308" w:author="pete jones" w:date="2022-01-11T16:42:00Z"/>
                <w:rFonts w:ascii="Calibri" w:hAnsi="Calibri" w:cs="Calibri"/>
                <w:color w:val="000000"/>
                <w:sz w:val="22"/>
                <w:szCs w:val="22"/>
              </w:rPr>
            </w:pPr>
            <w:ins w:id="7530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FF250C" w14:textId="77777777" w:rsidR="00910219" w:rsidRPr="00910219" w:rsidRDefault="00910219" w:rsidP="00910219">
            <w:pPr>
              <w:spacing w:before="0" w:after="0" w:line="240" w:lineRule="auto"/>
              <w:jc w:val="center"/>
              <w:rPr>
                <w:ins w:id="75310" w:author="pete jones" w:date="2022-01-11T16:42:00Z"/>
                <w:rFonts w:ascii="Calibri" w:hAnsi="Calibri" w:cs="Calibri"/>
                <w:color w:val="000000"/>
                <w:sz w:val="22"/>
                <w:szCs w:val="22"/>
              </w:rPr>
            </w:pPr>
            <w:ins w:id="7531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3CF999" w14:textId="77777777" w:rsidR="00910219" w:rsidRPr="00910219" w:rsidRDefault="00910219" w:rsidP="00910219">
            <w:pPr>
              <w:spacing w:before="0" w:after="0" w:line="240" w:lineRule="auto"/>
              <w:jc w:val="center"/>
              <w:rPr>
                <w:ins w:id="75312" w:author="pete jones" w:date="2022-01-11T16:42:00Z"/>
                <w:rFonts w:ascii="Calibri" w:hAnsi="Calibri" w:cs="Calibri"/>
                <w:color w:val="000000"/>
                <w:sz w:val="22"/>
                <w:szCs w:val="22"/>
              </w:rPr>
            </w:pPr>
            <w:ins w:id="7531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406449" w14:textId="77777777" w:rsidR="00910219" w:rsidRPr="00910219" w:rsidRDefault="00910219" w:rsidP="00910219">
            <w:pPr>
              <w:spacing w:before="0" w:after="0" w:line="240" w:lineRule="auto"/>
              <w:jc w:val="center"/>
              <w:rPr>
                <w:ins w:id="75314" w:author="pete jones" w:date="2022-01-11T16:42:00Z"/>
                <w:rFonts w:ascii="Calibri" w:hAnsi="Calibri" w:cs="Calibri"/>
                <w:color w:val="000000"/>
                <w:sz w:val="22"/>
                <w:szCs w:val="22"/>
              </w:rPr>
            </w:pPr>
            <w:ins w:id="7531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54082D" w14:textId="77777777" w:rsidR="00910219" w:rsidRPr="00910219" w:rsidRDefault="00910219" w:rsidP="00910219">
            <w:pPr>
              <w:spacing w:before="0" w:after="0" w:line="240" w:lineRule="auto"/>
              <w:jc w:val="center"/>
              <w:rPr>
                <w:ins w:id="75316" w:author="pete jones" w:date="2022-01-11T16:42:00Z"/>
                <w:rFonts w:ascii="Calibri" w:hAnsi="Calibri" w:cs="Calibri"/>
                <w:color w:val="000000"/>
                <w:sz w:val="22"/>
                <w:szCs w:val="22"/>
              </w:rPr>
            </w:pPr>
            <w:ins w:id="75317"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BCAA760" w14:textId="77777777" w:rsidR="00910219" w:rsidRPr="00910219" w:rsidRDefault="00910219" w:rsidP="00910219">
            <w:pPr>
              <w:spacing w:before="0" w:after="0" w:line="240" w:lineRule="auto"/>
              <w:jc w:val="center"/>
              <w:rPr>
                <w:ins w:id="75318" w:author="pete jones" w:date="2022-01-11T16:42:00Z"/>
                <w:rFonts w:ascii="Calibri" w:hAnsi="Calibri" w:cs="Calibri"/>
                <w:color w:val="000000"/>
                <w:sz w:val="22"/>
                <w:szCs w:val="22"/>
              </w:rPr>
            </w:pPr>
            <w:ins w:id="75319" w:author="pete jones" w:date="2022-01-11T16:42:00Z">
              <w:r w:rsidRPr="00910219">
                <w:rPr>
                  <w:rFonts w:ascii="Calibri" w:hAnsi="Calibri" w:cs="Calibri"/>
                  <w:color w:val="000000"/>
                  <w:sz w:val="22"/>
                  <w:szCs w:val="22"/>
                </w:rPr>
                <w:t> </w:t>
              </w:r>
            </w:ins>
          </w:p>
        </w:tc>
      </w:tr>
      <w:tr w:rsidR="00910219" w:rsidRPr="00910219" w14:paraId="3B04B9F5" w14:textId="77777777" w:rsidTr="00910219">
        <w:trPr>
          <w:trHeight w:val="300"/>
          <w:ins w:id="75320"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626B71F" w14:textId="77777777" w:rsidR="00910219" w:rsidRPr="00910219" w:rsidRDefault="00910219" w:rsidP="00910219">
            <w:pPr>
              <w:spacing w:before="0" w:after="0" w:line="240" w:lineRule="auto"/>
              <w:jc w:val="center"/>
              <w:rPr>
                <w:ins w:id="75321" w:author="pete jones" w:date="2022-01-11T16:42:00Z"/>
                <w:rFonts w:ascii="Calibri" w:hAnsi="Calibri" w:cs="Calibri"/>
                <w:color w:val="000000"/>
                <w:sz w:val="22"/>
                <w:szCs w:val="22"/>
              </w:rPr>
            </w:pPr>
            <w:ins w:id="75322" w:author="pete jones" w:date="2022-01-11T16:42:00Z">
              <w:r w:rsidRPr="00910219">
                <w:rPr>
                  <w:rFonts w:ascii="Calibri" w:hAnsi="Calibri" w:cs="Calibri"/>
                  <w:color w:val="000000"/>
                  <w:sz w:val="22"/>
                  <w:szCs w:val="22"/>
                </w:rPr>
                <w:t>6</w:t>
              </w:r>
            </w:ins>
          </w:p>
        </w:tc>
        <w:tc>
          <w:tcPr>
            <w:tcW w:w="6313" w:type="dxa"/>
            <w:tcBorders>
              <w:top w:val="nil"/>
              <w:left w:val="nil"/>
              <w:bottom w:val="single" w:sz="4" w:space="0" w:color="auto"/>
              <w:right w:val="single" w:sz="8" w:space="0" w:color="auto"/>
            </w:tcBorders>
            <w:shd w:val="clear" w:color="auto" w:fill="auto"/>
            <w:noWrap/>
            <w:vAlign w:val="bottom"/>
            <w:hideMark/>
          </w:tcPr>
          <w:p w14:paraId="064BEA5F" w14:textId="77777777" w:rsidR="00910219" w:rsidRPr="00910219" w:rsidRDefault="00910219" w:rsidP="00910219">
            <w:pPr>
              <w:spacing w:before="0" w:after="0" w:line="240" w:lineRule="auto"/>
              <w:jc w:val="left"/>
              <w:rPr>
                <w:ins w:id="75323" w:author="pete jones" w:date="2022-01-11T16:42:00Z"/>
                <w:rFonts w:ascii="Calibri" w:hAnsi="Calibri" w:cs="Calibri"/>
                <w:color w:val="000000"/>
                <w:sz w:val="22"/>
                <w:szCs w:val="22"/>
              </w:rPr>
            </w:pPr>
            <w:ins w:id="75324" w:author="pete jones" w:date="2022-01-11T16:42:00Z">
              <w:r w:rsidRPr="00910219">
                <w:rPr>
                  <w:rFonts w:ascii="Calibri" w:hAnsi="Calibri" w:cs="Calibri"/>
                  <w:color w:val="000000"/>
                  <w:sz w:val="22"/>
                  <w:szCs w:val="22"/>
                </w:rPr>
                <w:t>Advanced Mechanics and Structural Optimisation</w:t>
              </w:r>
            </w:ins>
          </w:p>
        </w:tc>
        <w:tc>
          <w:tcPr>
            <w:tcW w:w="397" w:type="dxa"/>
            <w:tcBorders>
              <w:top w:val="nil"/>
              <w:left w:val="nil"/>
              <w:bottom w:val="single" w:sz="4" w:space="0" w:color="auto"/>
              <w:right w:val="single" w:sz="4" w:space="0" w:color="auto"/>
            </w:tcBorders>
            <w:shd w:val="clear" w:color="auto" w:fill="auto"/>
            <w:noWrap/>
            <w:vAlign w:val="bottom"/>
            <w:hideMark/>
          </w:tcPr>
          <w:p w14:paraId="296AE447" w14:textId="77777777" w:rsidR="00910219" w:rsidRPr="00910219" w:rsidRDefault="00910219" w:rsidP="00910219">
            <w:pPr>
              <w:spacing w:before="0" w:after="0" w:line="240" w:lineRule="auto"/>
              <w:jc w:val="center"/>
              <w:rPr>
                <w:ins w:id="75325" w:author="pete jones" w:date="2022-01-11T16:42:00Z"/>
                <w:rFonts w:ascii="Calibri" w:hAnsi="Calibri" w:cs="Calibri"/>
                <w:color w:val="000000"/>
                <w:sz w:val="22"/>
                <w:szCs w:val="22"/>
              </w:rPr>
            </w:pPr>
            <w:ins w:id="75326" w:author="pete jones" w:date="2022-01-11T16:42:00Z">
              <w:r w:rsidRPr="00910219">
                <w:rPr>
                  <w:rFonts w:ascii="Calibri" w:hAnsi="Calibri" w:cs="Calibri"/>
                  <w:color w:val="000000"/>
                  <w:sz w:val="22"/>
                  <w:szCs w:val="22"/>
                </w:rPr>
                <w:t>S</w:t>
              </w:r>
            </w:ins>
          </w:p>
        </w:tc>
        <w:tc>
          <w:tcPr>
            <w:tcW w:w="461" w:type="dxa"/>
            <w:tcBorders>
              <w:top w:val="nil"/>
              <w:left w:val="nil"/>
              <w:bottom w:val="single" w:sz="4" w:space="0" w:color="auto"/>
              <w:right w:val="single" w:sz="4" w:space="0" w:color="auto"/>
            </w:tcBorders>
            <w:shd w:val="clear" w:color="auto" w:fill="auto"/>
            <w:noWrap/>
            <w:vAlign w:val="bottom"/>
            <w:hideMark/>
          </w:tcPr>
          <w:p w14:paraId="04C44041" w14:textId="77777777" w:rsidR="00910219" w:rsidRPr="00910219" w:rsidRDefault="00910219" w:rsidP="00910219">
            <w:pPr>
              <w:spacing w:before="0" w:after="0" w:line="240" w:lineRule="auto"/>
              <w:jc w:val="center"/>
              <w:rPr>
                <w:ins w:id="75327" w:author="pete jones" w:date="2022-01-11T16:42:00Z"/>
                <w:rFonts w:ascii="Calibri" w:hAnsi="Calibri" w:cs="Calibri"/>
                <w:color w:val="000000"/>
                <w:sz w:val="22"/>
                <w:szCs w:val="22"/>
              </w:rPr>
            </w:pPr>
            <w:ins w:id="75328" w:author="pete jones" w:date="2022-01-11T16:42: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77E1A386" w14:textId="77777777" w:rsidR="00910219" w:rsidRPr="00910219" w:rsidRDefault="00910219" w:rsidP="00910219">
            <w:pPr>
              <w:spacing w:before="0" w:after="0" w:line="240" w:lineRule="auto"/>
              <w:jc w:val="center"/>
              <w:rPr>
                <w:ins w:id="75329" w:author="pete jones" w:date="2022-01-11T16:42:00Z"/>
                <w:rFonts w:ascii="Calibri" w:hAnsi="Calibri" w:cs="Calibri"/>
                <w:color w:val="000000"/>
                <w:sz w:val="22"/>
                <w:szCs w:val="22"/>
              </w:rPr>
            </w:pPr>
            <w:ins w:id="75330" w:author="pete jones" w:date="2022-01-11T16:42:00Z">
              <w:r w:rsidRPr="00910219">
                <w:rPr>
                  <w:rFonts w:ascii="Calibri" w:hAnsi="Calibri" w:cs="Calibri"/>
                  <w:color w:val="000000"/>
                  <w:sz w:val="22"/>
                  <w:szCs w:val="22"/>
                </w:rPr>
                <w:t>60</w:t>
              </w:r>
            </w:ins>
          </w:p>
        </w:tc>
        <w:tc>
          <w:tcPr>
            <w:tcW w:w="461" w:type="dxa"/>
            <w:tcBorders>
              <w:top w:val="nil"/>
              <w:left w:val="nil"/>
              <w:bottom w:val="single" w:sz="4" w:space="0" w:color="auto"/>
              <w:right w:val="single" w:sz="4" w:space="0" w:color="auto"/>
            </w:tcBorders>
            <w:shd w:val="clear" w:color="auto" w:fill="auto"/>
            <w:noWrap/>
            <w:vAlign w:val="bottom"/>
            <w:hideMark/>
          </w:tcPr>
          <w:p w14:paraId="264B4870" w14:textId="77777777" w:rsidR="00910219" w:rsidRPr="00910219" w:rsidRDefault="00910219" w:rsidP="00910219">
            <w:pPr>
              <w:spacing w:before="0" w:after="0" w:line="240" w:lineRule="auto"/>
              <w:jc w:val="center"/>
              <w:rPr>
                <w:ins w:id="75331" w:author="pete jones" w:date="2022-01-11T16:42:00Z"/>
                <w:rFonts w:ascii="Calibri" w:hAnsi="Calibri" w:cs="Calibri"/>
                <w:color w:val="000000"/>
                <w:sz w:val="22"/>
                <w:szCs w:val="22"/>
              </w:rPr>
            </w:pPr>
            <w:ins w:id="75332"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3126B4CC" w14:textId="77777777" w:rsidR="00910219" w:rsidRPr="00910219" w:rsidRDefault="00910219" w:rsidP="00910219">
            <w:pPr>
              <w:spacing w:before="0" w:after="0" w:line="240" w:lineRule="auto"/>
              <w:jc w:val="center"/>
              <w:rPr>
                <w:ins w:id="75333" w:author="pete jones" w:date="2022-01-11T16:42:00Z"/>
                <w:rFonts w:ascii="Calibri" w:hAnsi="Calibri" w:cs="Calibri"/>
                <w:color w:val="000000"/>
                <w:sz w:val="22"/>
                <w:szCs w:val="22"/>
              </w:rPr>
            </w:pPr>
            <w:ins w:id="75334"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34F2D438" w14:textId="77777777" w:rsidR="00910219" w:rsidRPr="00910219" w:rsidRDefault="00910219" w:rsidP="00910219">
            <w:pPr>
              <w:spacing w:before="0" w:after="0" w:line="240" w:lineRule="auto"/>
              <w:jc w:val="center"/>
              <w:rPr>
                <w:ins w:id="75335" w:author="pete jones" w:date="2022-01-11T16:42:00Z"/>
                <w:rFonts w:ascii="Calibri" w:hAnsi="Calibri" w:cs="Calibri"/>
                <w:color w:val="000000"/>
                <w:sz w:val="22"/>
                <w:szCs w:val="22"/>
              </w:rPr>
            </w:pPr>
            <w:ins w:id="75336" w:author="pete jones" w:date="2022-01-11T16:42:00Z">
              <w:r w:rsidRPr="00910219">
                <w:rPr>
                  <w:rFonts w:ascii="Calibri" w:hAnsi="Calibri" w:cs="Calibri"/>
                  <w:color w:val="000000"/>
                  <w:sz w:val="22"/>
                  <w:szCs w:val="22"/>
                </w:rPr>
                <w:t>40</w:t>
              </w:r>
            </w:ins>
          </w:p>
        </w:tc>
        <w:tc>
          <w:tcPr>
            <w:tcW w:w="399" w:type="dxa"/>
            <w:tcBorders>
              <w:top w:val="nil"/>
              <w:left w:val="nil"/>
              <w:bottom w:val="single" w:sz="4" w:space="0" w:color="auto"/>
              <w:right w:val="single" w:sz="4" w:space="0" w:color="auto"/>
            </w:tcBorders>
            <w:shd w:val="clear" w:color="auto" w:fill="auto"/>
            <w:noWrap/>
            <w:vAlign w:val="bottom"/>
            <w:hideMark/>
          </w:tcPr>
          <w:p w14:paraId="62C44793" w14:textId="77777777" w:rsidR="00910219" w:rsidRPr="00910219" w:rsidRDefault="00910219" w:rsidP="00910219">
            <w:pPr>
              <w:spacing w:before="0" w:after="0" w:line="240" w:lineRule="auto"/>
              <w:jc w:val="center"/>
              <w:rPr>
                <w:ins w:id="75337" w:author="pete jones" w:date="2022-01-11T16:42:00Z"/>
                <w:rFonts w:ascii="Calibri" w:hAnsi="Calibri" w:cs="Calibri"/>
                <w:color w:val="000000"/>
                <w:sz w:val="22"/>
                <w:szCs w:val="22"/>
              </w:rPr>
            </w:pPr>
            <w:ins w:id="75338"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FACD70" w14:textId="77777777" w:rsidR="00910219" w:rsidRPr="00910219" w:rsidRDefault="00910219" w:rsidP="00910219">
            <w:pPr>
              <w:spacing w:before="0" w:after="0" w:line="240" w:lineRule="auto"/>
              <w:jc w:val="center"/>
              <w:rPr>
                <w:ins w:id="75339" w:author="pete jones" w:date="2022-01-11T16:42:00Z"/>
                <w:rFonts w:ascii="Calibri" w:hAnsi="Calibri" w:cs="Calibri"/>
                <w:color w:val="000000"/>
                <w:sz w:val="22"/>
                <w:szCs w:val="22"/>
              </w:rPr>
            </w:pPr>
            <w:ins w:id="7534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A7FEE8" w14:textId="77777777" w:rsidR="00910219" w:rsidRPr="00910219" w:rsidRDefault="00910219" w:rsidP="00910219">
            <w:pPr>
              <w:spacing w:before="0" w:after="0" w:line="240" w:lineRule="auto"/>
              <w:jc w:val="center"/>
              <w:rPr>
                <w:ins w:id="75341" w:author="pete jones" w:date="2022-01-11T16:42:00Z"/>
                <w:rFonts w:ascii="Calibri" w:hAnsi="Calibri" w:cs="Calibri"/>
                <w:color w:val="000000"/>
                <w:sz w:val="22"/>
                <w:szCs w:val="22"/>
              </w:rPr>
            </w:pPr>
            <w:ins w:id="7534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EACD1E" w14:textId="77777777" w:rsidR="00910219" w:rsidRPr="00910219" w:rsidRDefault="00910219" w:rsidP="00910219">
            <w:pPr>
              <w:spacing w:before="0" w:after="0" w:line="240" w:lineRule="auto"/>
              <w:jc w:val="center"/>
              <w:rPr>
                <w:ins w:id="75343" w:author="pete jones" w:date="2022-01-11T16:42:00Z"/>
                <w:rFonts w:ascii="Calibri" w:hAnsi="Calibri" w:cs="Calibri"/>
                <w:color w:val="000000"/>
                <w:sz w:val="22"/>
                <w:szCs w:val="22"/>
              </w:rPr>
            </w:pPr>
            <w:ins w:id="7534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CBD2A3" w14:textId="77777777" w:rsidR="00910219" w:rsidRPr="00910219" w:rsidRDefault="00910219" w:rsidP="00910219">
            <w:pPr>
              <w:spacing w:before="0" w:after="0" w:line="240" w:lineRule="auto"/>
              <w:jc w:val="center"/>
              <w:rPr>
                <w:ins w:id="75345" w:author="pete jones" w:date="2022-01-11T16:42:00Z"/>
                <w:rFonts w:ascii="Calibri" w:hAnsi="Calibri" w:cs="Calibri"/>
                <w:color w:val="000000"/>
                <w:sz w:val="22"/>
                <w:szCs w:val="22"/>
              </w:rPr>
            </w:pPr>
            <w:ins w:id="75346"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55C8FC8" w14:textId="77777777" w:rsidR="00910219" w:rsidRPr="00910219" w:rsidRDefault="00910219" w:rsidP="00910219">
            <w:pPr>
              <w:spacing w:before="0" w:after="0" w:line="240" w:lineRule="auto"/>
              <w:jc w:val="center"/>
              <w:rPr>
                <w:ins w:id="75347" w:author="pete jones" w:date="2022-01-11T16:42:00Z"/>
                <w:rFonts w:ascii="Calibri" w:hAnsi="Calibri" w:cs="Calibri"/>
                <w:color w:val="000000"/>
                <w:sz w:val="22"/>
                <w:szCs w:val="22"/>
              </w:rPr>
            </w:pPr>
            <w:ins w:id="75348" w:author="pete jones" w:date="2022-01-11T16:42:00Z">
              <w:r w:rsidRPr="00910219">
                <w:rPr>
                  <w:rFonts w:ascii="Calibri" w:hAnsi="Calibri" w:cs="Calibri"/>
                  <w:color w:val="000000"/>
                  <w:sz w:val="22"/>
                  <w:szCs w:val="22"/>
                </w:rPr>
                <w:t> </w:t>
              </w:r>
            </w:ins>
          </w:p>
        </w:tc>
      </w:tr>
      <w:tr w:rsidR="00910219" w:rsidRPr="00910219" w14:paraId="66850A91" w14:textId="77777777" w:rsidTr="00910219">
        <w:trPr>
          <w:trHeight w:val="300"/>
          <w:ins w:id="75349"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F5EBEBA" w14:textId="77777777" w:rsidR="00910219" w:rsidRPr="00910219" w:rsidRDefault="00910219" w:rsidP="00910219">
            <w:pPr>
              <w:spacing w:before="0" w:after="0" w:line="240" w:lineRule="auto"/>
              <w:jc w:val="center"/>
              <w:rPr>
                <w:ins w:id="75350" w:author="pete jones" w:date="2022-01-11T16:42:00Z"/>
                <w:rFonts w:ascii="Calibri" w:hAnsi="Calibri" w:cs="Calibri"/>
                <w:color w:val="000000"/>
                <w:sz w:val="22"/>
                <w:szCs w:val="22"/>
              </w:rPr>
            </w:pPr>
            <w:ins w:id="75351" w:author="pete jones" w:date="2022-01-11T16:42:00Z">
              <w:r w:rsidRPr="00910219">
                <w:rPr>
                  <w:rFonts w:ascii="Calibri" w:hAnsi="Calibri" w:cs="Calibri"/>
                  <w:color w:val="000000"/>
                  <w:sz w:val="22"/>
                  <w:szCs w:val="22"/>
                </w:rPr>
                <w:t>6</w:t>
              </w:r>
            </w:ins>
          </w:p>
        </w:tc>
        <w:tc>
          <w:tcPr>
            <w:tcW w:w="6313" w:type="dxa"/>
            <w:tcBorders>
              <w:top w:val="nil"/>
              <w:left w:val="nil"/>
              <w:bottom w:val="single" w:sz="4" w:space="0" w:color="auto"/>
              <w:right w:val="single" w:sz="8" w:space="0" w:color="auto"/>
            </w:tcBorders>
            <w:shd w:val="clear" w:color="auto" w:fill="auto"/>
            <w:noWrap/>
            <w:vAlign w:val="bottom"/>
            <w:hideMark/>
          </w:tcPr>
          <w:p w14:paraId="30C7AD6E" w14:textId="77777777" w:rsidR="00910219" w:rsidRPr="00910219" w:rsidRDefault="00910219" w:rsidP="00910219">
            <w:pPr>
              <w:spacing w:before="0" w:after="0" w:line="240" w:lineRule="auto"/>
              <w:jc w:val="left"/>
              <w:rPr>
                <w:ins w:id="75352" w:author="pete jones" w:date="2022-01-11T16:42:00Z"/>
                <w:rFonts w:ascii="Calibri" w:hAnsi="Calibri" w:cs="Calibri"/>
                <w:color w:val="000000"/>
                <w:sz w:val="22"/>
                <w:szCs w:val="22"/>
              </w:rPr>
            </w:pPr>
            <w:ins w:id="75353" w:author="pete jones" w:date="2022-01-11T16:42:00Z">
              <w:r w:rsidRPr="00910219">
                <w:rPr>
                  <w:rFonts w:ascii="Calibri" w:hAnsi="Calibri" w:cs="Calibri"/>
                  <w:color w:val="000000"/>
                  <w:sz w:val="22"/>
                  <w:szCs w:val="22"/>
                </w:rPr>
                <w:t>Digital Manufacturing Processes and Systems</w:t>
              </w:r>
            </w:ins>
          </w:p>
        </w:tc>
        <w:tc>
          <w:tcPr>
            <w:tcW w:w="397" w:type="dxa"/>
            <w:tcBorders>
              <w:top w:val="nil"/>
              <w:left w:val="nil"/>
              <w:bottom w:val="single" w:sz="4" w:space="0" w:color="auto"/>
              <w:right w:val="single" w:sz="4" w:space="0" w:color="auto"/>
            </w:tcBorders>
            <w:shd w:val="clear" w:color="auto" w:fill="auto"/>
            <w:noWrap/>
            <w:vAlign w:val="bottom"/>
            <w:hideMark/>
          </w:tcPr>
          <w:p w14:paraId="77550FDA" w14:textId="77777777" w:rsidR="00910219" w:rsidRPr="00910219" w:rsidRDefault="00910219" w:rsidP="00910219">
            <w:pPr>
              <w:spacing w:before="0" w:after="0" w:line="240" w:lineRule="auto"/>
              <w:jc w:val="center"/>
              <w:rPr>
                <w:ins w:id="75354" w:author="pete jones" w:date="2022-01-11T16:42:00Z"/>
                <w:rFonts w:ascii="Calibri" w:hAnsi="Calibri" w:cs="Calibri"/>
                <w:color w:val="000000"/>
                <w:sz w:val="22"/>
                <w:szCs w:val="22"/>
              </w:rPr>
            </w:pPr>
            <w:ins w:id="75355" w:author="pete jones" w:date="2022-01-11T16:42:00Z">
              <w:r w:rsidRPr="00910219">
                <w:rPr>
                  <w:rFonts w:ascii="Calibri" w:hAnsi="Calibri" w:cs="Calibri"/>
                  <w:color w:val="000000"/>
                  <w:sz w:val="22"/>
                  <w:szCs w:val="22"/>
                </w:rPr>
                <w:t>T</w:t>
              </w:r>
            </w:ins>
          </w:p>
        </w:tc>
        <w:tc>
          <w:tcPr>
            <w:tcW w:w="461" w:type="dxa"/>
            <w:tcBorders>
              <w:top w:val="nil"/>
              <w:left w:val="nil"/>
              <w:bottom w:val="single" w:sz="4" w:space="0" w:color="auto"/>
              <w:right w:val="single" w:sz="4" w:space="0" w:color="auto"/>
            </w:tcBorders>
            <w:shd w:val="clear" w:color="auto" w:fill="auto"/>
            <w:noWrap/>
            <w:vAlign w:val="bottom"/>
            <w:hideMark/>
          </w:tcPr>
          <w:p w14:paraId="154E158F" w14:textId="77777777" w:rsidR="00910219" w:rsidRPr="00910219" w:rsidRDefault="00910219" w:rsidP="00910219">
            <w:pPr>
              <w:spacing w:before="0" w:after="0" w:line="240" w:lineRule="auto"/>
              <w:jc w:val="center"/>
              <w:rPr>
                <w:ins w:id="75356" w:author="pete jones" w:date="2022-01-11T16:42:00Z"/>
                <w:rFonts w:ascii="Calibri" w:hAnsi="Calibri" w:cs="Calibri"/>
                <w:color w:val="000000"/>
                <w:sz w:val="22"/>
                <w:szCs w:val="22"/>
              </w:rPr>
            </w:pPr>
            <w:ins w:id="75357" w:author="pete jones" w:date="2022-01-11T16:42: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6F9DD00F" w14:textId="77777777" w:rsidR="00910219" w:rsidRPr="00910219" w:rsidRDefault="00910219" w:rsidP="00910219">
            <w:pPr>
              <w:spacing w:before="0" w:after="0" w:line="240" w:lineRule="auto"/>
              <w:jc w:val="center"/>
              <w:rPr>
                <w:ins w:id="75358" w:author="pete jones" w:date="2022-01-11T16:42:00Z"/>
                <w:rFonts w:ascii="Calibri" w:hAnsi="Calibri" w:cs="Calibri"/>
                <w:color w:val="000000"/>
                <w:sz w:val="22"/>
                <w:szCs w:val="22"/>
              </w:rPr>
            </w:pPr>
            <w:ins w:id="75359" w:author="pete jones" w:date="2022-01-11T16:42:00Z">
              <w:r w:rsidRPr="00910219">
                <w:rPr>
                  <w:rFonts w:ascii="Calibri" w:hAnsi="Calibri" w:cs="Calibri"/>
                  <w:color w:val="000000"/>
                  <w:sz w:val="22"/>
                  <w:szCs w:val="22"/>
                </w:rPr>
                <w:t>85</w:t>
              </w:r>
            </w:ins>
          </w:p>
        </w:tc>
        <w:tc>
          <w:tcPr>
            <w:tcW w:w="461" w:type="dxa"/>
            <w:tcBorders>
              <w:top w:val="nil"/>
              <w:left w:val="nil"/>
              <w:bottom w:val="single" w:sz="4" w:space="0" w:color="auto"/>
              <w:right w:val="single" w:sz="4" w:space="0" w:color="auto"/>
            </w:tcBorders>
            <w:shd w:val="clear" w:color="auto" w:fill="auto"/>
            <w:noWrap/>
            <w:vAlign w:val="bottom"/>
            <w:hideMark/>
          </w:tcPr>
          <w:p w14:paraId="1443C9BC" w14:textId="77777777" w:rsidR="00910219" w:rsidRPr="00910219" w:rsidRDefault="00910219" w:rsidP="00910219">
            <w:pPr>
              <w:spacing w:before="0" w:after="0" w:line="240" w:lineRule="auto"/>
              <w:jc w:val="center"/>
              <w:rPr>
                <w:ins w:id="75360" w:author="pete jones" w:date="2022-01-11T16:42:00Z"/>
                <w:rFonts w:ascii="Calibri" w:hAnsi="Calibri" w:cs="Calibri"/>
                <w:color w:val="000000"/>
                <w:sz w:val="22"/>
                <w:szCs w:val="22"/>
              </w:rPr>
            </w:pPr>
            <w:ins w:id="75361" w:author="pete jones" w:date="2022-01-11T16:42:00Z">
              <w:r w:rsidRPr="00910219">
                <w:rPr>
                  <w:rFonts w:ascii="Calibri" w:hAnsi="Calibri" w:cs="Calibri"/>
                  <w:color w:val="000000"/>
                  <w:sz w:val="22"/>
                  <w:szCs w:val="22"/>
                </w:rPr>
                <w:t>15</w:t>
              </w:r>
            </w:ins>
          </w:p>
        </w:tc>
        <w:tc>
          <w:tcPr>
            <w:tcW w:w="390" w:type="dxa"/>
            <w:tcBorders>
              <w:top w:val="nil"/>
              <w:left w:val="nil"/>
              <w:bottom w:val="single" w:sz="4" w:space="0" w:color="auto"/>
              <w:right w:val="single" w:sz="4" w:space="0" w:color="auto"/>
            </w:tcBorders>
            <w:shd w:val="clear" w:color="auto" w:fill="auto"/>
            <w:noWrap/>
            <w:vAlign w:val="bottom"/>
            <w:hideMark/>
          </w:tcPr>
          <w:p w14:paraId="079EF58F" w14:textId="77777777" w:rsidR="00910219" w:rsidRPr="00910219" w:rsidRDefault="00910219" w:rsidP="00910219">
            <w:pPr>
              <w:spacing w:before="0" w:after="0" w:line="240" w:lineRule="auto"/>
              <w:jc w:val="center"/>
              <w:rPr>
                <w:ins w:id="75362" w:author="pete jones" w:date="2022-01-11T16:42:00Z"/>
                <w:rFonts w:ascii="Calibri" w:hAnsi="Calibri" w:cs="Calibri"/>
                <w:color w:val="000000"/>
                <w:sz w:val="22"/>
                <w:szCs w:val="22"/>
              </w:rPr>
            </w:pPr>
            <w:ins w:id="75363"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783F34A1" w14:textId="77777777" w:rsidR="00910219" w:rsidRPr="00910219" w:rsidRDefault="00910219" w:rsidP="00910219">
            <w:pPr>
              <w:spacing w:before="0" w:after="0" w:line="240" w:lineRule="auto"/>
              <w:jc w:val="center"/>
              <w:rPr>
                <w:ins w:id="75364" w:author="pete jones" w:date="2022-01-11T16:42:00Z"/>
                <w:rFonts w:ascii="Calibri" w:hAnsi="Calibri" w:cs="Calibri"/>
                <w:color w:val="000000"/>
                <w:sz w:val="22"/>
                <w:szCs w:val="22"/>
              </w:rPr>
            </w:pPr>
            <w:ins w:id="7536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D301D8" w14:textId="77777777" w:rsidR="00910219" w:rsidRPr="00910219" w:rsidRDefault="00910219" w:rsidP="00910219">
            <w:pPr>
              <w:spacing w:before="0" w:after="0" w:line="240" w:lineRule="auto"/>
              <w:jc w:val="center"/>
              <w:rPr>
                <w:ins w:id="75366" w:author="pete jones" w:date="2022-01-11T16:42:00Z"/>
                <w:rFonts w:ascii="Calibri" w:hAnsi="Calibri" w:cs="Calibri"/>
                <w:color w:val="000000"/>
                <w:sz w:val="22"/>
                <w:szCs w:val="22"/>
              </w:rPr>
            </w:pPr>
            <w:ins w:id="7536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FA90F6" w14:textId="77777777" w:rsidR="00910219" w:rsidRPr="00910219" w:rsidRDefault="00910219" w:rsidP="00910219">
            <w:pPr>
              <w:spacing w:before="0" w:after="0" w:line="240" w:lineRule="auto"/>
              <w:jc w:val="center"/>
              <w:rPr>
                <w:ins w:id="75368" w:author="pete jones" w:date="2022-01-11T16:42:00Z"/>
                <w:rFonts w:ascii="Calibri" w:hAnsi="Calibri" w:cs="Calibri"/>
                <w:color w:val="000000"/>
                <w:sz w:val="22"/>
                <w:szCs w:val="22"/>
              </w:rPr>
            </w:pPr>
            <w:ins w:id="7536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9810E0" w14:textId="77777777" w:rsidR="00910219" w:rsidRPr="00910219" w:rsidRDefault="00910219" w:rsidP="00910219">
            <w:pPr>
              <w:spacing w:before="0" w:after="0" w:line="240" w:lineRule="auto"/>
              <w:jc w:val="center"/>
              <w:rPr>
                <w:ins w:id="75370" w:author="pete jones" w:date="2022-01-11T16:42:00Z"/>
                <w:rFonts w:ascii="Calibri" w:hAnsi="Calibri" w:cs="Calibri"/>
                <w:color w:val="000000"/>
                <w:sz w:val="22"/>
                <w:szCs w:val="22"/>
              </w:rPr>
            </w:pPr>
            <w:ins w:id="7537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CC1D3F" w14:textId="77777777" w:rsidR="00910219" w:rsidRPr="00910219" w:rsidRDefault="00910219" w:rsidP="00910219">
            <w:pPr>
              <w:spacing w:before="0" w:after="0" w:line="240" w:lineRule="auto"/>
              <w:jc w:val="center"/>
              <w:rPr>
                <w:ins w:id="75372" w:author="pete jones" w:date="2022-01-11T16:42:00Z"/>
                <w:rFonts w:ascii="Calibri" w:hAnsi="Calibri" w:cs="Calibri"/>
                <w:color w:val="000000"/>
                <w:sz w:val="22"/>
                <w:szCs w:val="22"/>
              </w:rPr>
            </w:pPr>
            <w:ins w:id="7537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8AB262" w14:textId="77777777" w:rsidR="00910219" w:rsidRPr="00910219" w:rsidRDefault="00910219" w:rsidP="00910219">
            <w:pPr>
              <w:spacing w:before="0" w:after="0" w:line="240" w:lineRule="auto"/>
              <w:jc w:val="center"/>
              <w:rPr>
                <w:ins w:id="75374" w:author="pete jones" w:date="2022-01-11T16:42:00Z"/>
                <w:rFonts w:ascii="Calibri" w:hAnsi="Calibri" w:cs="Calibri"/>
                <w:color w:val="000000"/>
                <w:sz w:val="22"/>
                <w:szCs w:val="22"/>
              </w:rPr>
            </w:pPr>
            <w:ins w:id="75375"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FEA31CB" w14:textId="77777777" w:rsidR="00910219" w:rsidRPr="00910219" w:rsidRDefault="00910219" w:rsidP="00910219">
            <w:pPr>
              <w:spacing w:before="0" w:after="0" w:line="240" w:lineRule="auto"/>
              <w:jc w:val="center"/>
              <w:rPr>
                <w:ins w:id="75376" w:author="pete jones" w:date="2022-01-11T16:42:00Z"/>
                <w:rFonts w:ascii="Calibri" w:hAnsi="Calibri" w:cs="Calibri"/>
                <w:color w:val="000000"/>
                <w:sz w:val="22"/>
                <w:szCs w:val="22"/>
              </w:rPr>
            </w:pPr>
            <w:ins w:id="75377" w:author="pete jones" w:date="2022-01-11T16:42:00Z">
              <w:r w:rsidRPr="00910219">
                <w:rPr>
                  <w:rFonts w:ascii="Calibri" w:hAnsi="Calibri" w:cs="Calibri"/>
                  <w:color w:val="000000"/>
                  <w:sz w:val="22"/>
                  <w:szCs w:val="22"/>
                </w:rPr>
                <w:t> </w:t>
              </w:r>
            </w:ins>
          </w:p>
        </w:tc>
      </w:tr>
      <w:tr w:rsidR="00910219" w:rsidRPr="00910219" w14:paraId="01FF2CF8" w14:textId="77777777" w:rsidTr="00910219">
        <w:trPr>
          <w:trHeight w:val="300"/>
          <w:ins w:id="75378"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8F34401" w14:textId="77777777" w:rsidR="00910219" w:rsidRPr="00910219" w:rsidRDefault="00910219" w:rsidP="00910219">
            <w:pPr>
              <w:spacing w:before="0" w:after="0" w:line="240" w:lineRule="auto"/>
              <w:jc w:val="center"/>
              <w:rPr>
                <w:ins w:id="75379" w:author="pete jones" w:date="2022-01-11T16:42:00Z"/>
                <w:rFonts w:ascii="Calibri" w:hAnsi="Calibri" w:cs="Calibri"/>
                <w:color w:val="000000"/>
                <w:sz w:val="22"/>
                <w:szCs w:val="22"/>
              </w:rPr>
            </w:pPr>
            <w:ins w:id="75380" w:author="pete jones" w:date="2022-01-11T16:42:00Z">
              <w:r w:rsidRPr="00910219">
                <w:rPr>
                  <w:rFonts w:ascii="Calibri" w:hAnsi="Calibri" w:cs="Calibri"/>
                  <w:color w:val="000000"/>
                  <w:sz w:val="22"/>
                  <w:szCs w:val="22"/>
                </w:rPr>
                <w:t>6</w:t>
              </w:r>
            </w:ins>
          </w:p>
        </w:tc>
        <w:tc>
          <w:tcPr>
            <w:tcW w:w="6313" w:type="dxa"/>
            <w:tcBorders>
              <w:top w:val="nil"/>
              <w:left w:val="nil"/>
              <w:bottom w:val="single" w:sz="4" w:space="0" w:color="auto"/>
              <w:right w:val="single" w:sz="8" w:space="0" w:color="auto"/>
            </w:tcBorders>
            <w:shd w:val="clear" w:color="auto" w:fill="auto"/>
            <w:noWrap/>
            <w:vAlign w:val="bottom"/>
            <w:hideMark/>
          </w:tcPr>
          <w:p w14:paraId="4784A059" w14:textId="77777777" w:rsidR="00910219" w:rsidRPr="00910219" w:rsidRDefault="00910219" w:rsidP="00910219">
            <w:pPr>
              <w:spacing w:before="0" w:after="0" w:line="240" w:lineRule="auto"/>
              <w:jc w:val="left"/>
              <w:rPr>
                <w:ins w:id="75381" w:author="pete jones" w:date="2022-01-11T16:42:00Z"/>
                <w:rFonts w:ascii="Calibri" w:hAnsi="Calibri" w:cs="Calibri"/>
                <w:color w:val="000000"/>
                <w:sz w:val="22"/>
                <w:szCs w:val="22"/>
              </w:rPr>
            </w:pPr>
            <w:ins w:id="75382" w:author="pete jones" w:date="2022-01-11T16:42:00Z">
              <w:r w:rsidRPr="00910219">
                <w:rPr>
                  <w:rFonts w:ascii="Calibri" w:hAnsi="Calibri" w:cs="Calibri"/>
                  <w:color w:val="000000"/>
                  <w:sz w:val="22"/>
                  <w:szCs w:val="22"/>
                </w:rPr>
                <w:t>Introduction to Biomedical Engineering (BEng)</w:t>
              </w:r>
            </w:ins>
          </w:p>
        </w:tc>
        <w:tc>
          <w:tcPr>
            <w:tcW w:w="397" w:type="dxa"/>
            <w:tcBorders>
              <w:top w:val="nil"/>
              <w:left w:val="nil"/>
              <w:bottom w:val="single" w:sz="4" w:space="0" w:color="auto"/>
              <w:right w:val="single" w:sz="4" w:space="0" w:color="auto"/>
            </w:tcBorders>
            <w:shd w:val="clear" w:color="auto" w:fill="auto"/>
            <w:noWrap/>
            <w:vAlign w:val="bottom"/>
            <w:hideMark/>
          </w:tcPr>
          <w:p w14:paraId="460842D5" w14:textId="77777777" w:rsidR="00910219" w:rsidRPr="00910219" w:rsidRDefault="00910219" w:rsidP="00910219">
            <w:pPr>
              <w:spacing w:before="0" w:after="0" w:line="240" w:lineRule="auto"/>
              <w:jc w:val="center"/>
              <w:rPr>
                <w:ins w:id="75383" w:author="pete jones" w:date="2022-01-11T16:42:00Z"/>
                <w:rFonts w:ascii="Calibri" w:hAnsi="Calibri" w:cs="Calibri"/>
                <w:color w:val="000000"/>
                <w:sz w:val="22"/>
                <w:szCs w:val="22"/>
              </w:rPr>
            </w:pPr>
            <w:ins w:id="75384" w:author="pete jones" w:date="2022-01-11T16:42:00Z">
              <w:r w:rsidRPr="00910219">
                <w:rPr>
                  <w:rFonts w:ascii="Calibri" w:hAnsi="Calibri" w:cs="Calibri"/>
                  <w:color w:val="000000"/>
                  <w:sz w:val="22"/>
                  <w:szCs w:val="22"/>
                </w:rPr>
                <w:t>T</w:t>
              </w:r>
            </w:ins>
          </w:p>
        </w:tc>
        <w:tc>
          <w:tcPr>
            <w:tcW w:w="461" w:type="dxa"/>
            <w:tcBorders>
              <w:top w:val="nil"/>
              <w:left w:val="nil"/>
              <w:bottom w:val="single" w:sz="4" w:space="0" w:color="auto"/>
              <w:right w:val="single" w:sz="4" w:space="0" w:color="auto"/>
            </w:tcBorders>
            <w:shd w:val="clear" w:color="auto" w:fill="auto"/>
            <w:noWrap/>
            <w:vAlign w:val="bottom"/>
            <w:hideMark/>
          </w:tcPr>
          <w:p w14:paraId="45F8D0AD" w14:textId="77777777" w:rsidR="00910219" w:rsidRPr="00910219" w:rsidRDefault="00910219" w:rsidP="00910219">
            <w:pPr>
              <w:spacing w:before="0" w:after="0" w:line="240" w:lineRule="auto"/>
              <w:jc w:val="center"/>
              <w:rPr>
                <w:ins w:id="75385" w:author="pete jones" w:date="2022-01-11T16:42:00Z"/>
                <w:rFonts w:ascii="Calibri" w:hAnsi="Calibri" w:cs="Calibri"/>
                <w:color w:val="000000"/>
                <w:sz w:val="22"/>
                <w:szCs w:val="22"/>
              </w:rPr>
            </w:pPr>
            <w:ins w:id="75386" w:author="pete jones" w:date="2022-01-11T16:42:00Z">
              <w:r w:rsidRPr="00910219">
                <w:rPr>
                  <w:rFonts w:ascii="Calibri" w:hAnsi="Calibri" w:cs="Calibri"/>
                  <w:color w:val="000000"/>
                  <w:sz w:val="22"/>
                  <w:szCs w:val="22"/>
                </w:rPr>
                <w:t>10</w:t>
              </w:r>
            </w:ins>
          </w:p>
        </w:tc>
        <w:tc>
          <w:tcPr>
            <w:tcW w:w="461" w:type="dxa"/>
            <w:tcBorders>
              <w:top w:val="nil"/>
              <w:left w:val="nil"/>
              <w:bottom w:val="single" w:sz="4" w:space="0" w:color="auto"/>
              <w:right w:val="single" w:sz="4" w:space="0" w:color="auto"/>
            </w:tcBorders>
            <w:shd w:val="clear" w:color="auto" w:fill="auto"/>
            <w:noWrap/>
            <w:vAlign w:val="bottom"/>
            <w:hideMark/>
          </w:tcPr>
          <w:p w14:paraId="756A5AE1" w14:textId="77777777" w:rsidR="00910219" w:rsidRPr="00910219" w:rsidRDefault="00910219" w:rsidP="00910219">
            <w:pPr>
              <w:spacing w:before="0" w:after="0" w:line="240" w:lineRule="auto"/>
              <w:jc w:val="center"/>
              <w:rPr>
                <w:ins w:id="75387" w:author="pete jones" w:date="2022-01-11T16:42:00Z"/>
                <w:rFonts w:ascii="Calibri" w:hAnsi="Calibri" w:cs="Calibri"/>
                <w:color w:val="000000"/>
                <w:sz w:val="22"/>
                <w:szCs w:val="22"/>
              </w:rPr>
            </w:pPr>
            <w:ins w:id="75388" w:author="pete jones" w:date="2022-01-11T16:42: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0C2D685F" w14:textId="77777777" w:rsidR="00910219" w:rsidRPr="00910219" w:rsidRDefault="00910219" w:rsidP="00910219">
            <w:pPr>
              <w:spacing w:before="0" w:after="0" w:line="240" w:lineRule="auto"/>
              <w:jc w:val="center"/>
              <w:rPr>
                <w:ins w:id="75389" w:author="pete jones" w:date="2022-01-11T16:42:00Z"/>
                <w:rFonts w:ascii="Calibri" w:hAnsi="Calibri" w:cs="Calibri"/>
                <w:color w:val="000000"/>
                <w:sz w:val="22"/>
                <w:szCs w:val="22"/>
              </w:rPr>
            </w:pPr>
            <w:ins w:id="75390"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4509B717" w14:textId="77777777" w:rsidR="00910219" w:rsidRPr="00910219" w:rsidRDefault="00910219" w:rsidP="00910219">
            <w:pPr>
              <w:spacing w:before="0" w:after="0" w:line="240" w:lineRule="auto"/>
              <w:jc w:val="center"/>
              <w:rPr>
                <w:ins w:id="75391" w:author="pete jones" w:date="2022-01-11T16:42:00Z"/>
                <w:rFonts w:ascii="Calibri" w:hAnsi="Calibri" w:cs="Calibri"/>
                <w:color w:val="000000"/>
                <w:sz w:val="22"/>
                <w:szCs w:val="22"/>
              </w:rPr>
            </w:pPr>
            <w:ins w:id="75392"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20C1B823" w14:textId="77777777" w:rsidR="00910219" w:rsidRPr="00910219" w:rsidRDefault="00910219" w:rsidP="00910219">
            <w:pPr>
              <w:spacing w:before="0" w:after="0" w:line="240" w:lineRule="auto"/>
              <w:jc w:val="center"/>
              <w:rPr>
                <w:ins w:id="75393" w:author="pete jones" w:date="2022-01-11T16:42:00Z"/>
                <w:rFonts w:ascii="Calibri" w:hAnsi="Calibri" w:cs="Calibri"/>
                <w:color w:val="000000"/>
                <w:sz w:val="22"/>
                <w:szCs w:val="22"/>
              </w:rPr>
            </w:pPr>
            <w:ins w:id="7539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C1D4D5" w14:textId="77777777" w:rsidR="00910219" w:rsidRPr="00910219" w:rsidRDefault="00910219" w:rsidP="00910219">
            <w:pPr>
              <w:spacing w:before="0" w:after="0" w:line="240" w:lineRule="auto"/>
              <w:jc w:val="center"/>
              <w:rPr>
                <w:ins w:id="75395" w:author="pete jones" w:date="2022-01-11T16:42:00Z"/>
                <w:rFonts w:ascii="Calibri" w:hAnsi="Calibri" w:cs="Calibri"/>
                <w:color w:val="000000"/>
                <w:sz w:val="22"/>
                <w:szCs w:val="22"/>
              </w:rPr>
            </w:pPr>
            <w:ins w:id="75396"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0EB91C" w14:textId="77777777" w:rsidR="00910219" w:rsidRPr="00910219" w:rsidRDefault="00910219" w:rsidP="00910219">
            <w:pPr>
              <w:spacing w:before="0" w:after="0" w:line="240" w:lineRule="auto"/>
              <w:jc w:val="center"/>
              <w:rPr>
                <w:ins w:id="75397" w:author="pete jones" w:date="2022-01-11T16:42:00Z"/>
                <w:rFonts w:ascii="Calibri" w:hAnsi="Calibri" w:cs="Calibri"/>
                <w:color w:val="000000"/>
                <w:sz w:val="22"/>
                <w:szCs w:val="22"/>
              </w:rPr>
            </w:pPr>
            <w:ins w:id="75398"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E036D2" w14:textId="77777777" w:rsidR="00910219" w:rsidRPr="00910219" w:rsidRDefault="00910219" w:rsidP="00910219">
            <w:pPr>
              <w:spacing w:before="0" w:after="0" w:line="240" w:lineRule="auto"/>
              <w:jc w:val="center"/>
              <w:rPr>
                <w:ins w:id="75399" w:author="pete jones" w:date="2022-01-11T16:42:00Z"/>
                <w:rFonts w:ascii="Calibri" w:hAnsi="Calibri" w:cs="Calibri"/>
                <w:color w:val="000000"/>
                <w:sz w:val="22"/>
                <w:szCs w:val="22"/>
              </w:rPr>
            </w:pPr>
            <w:ins w:id="75400"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A3F359" w14:textId="77777777" w:rsidR="00910219" w:rsidRPr="00910219" w:rsidRDefault="00910219" w:rsidP="00910219">
            <w:pPr>
              <w:spacing w:before="0" w:after="0" w:line="240" w:lineRule="auto"/>
              <w:jc w:val="center"/>
              <w:rPr>
                <w:ins w:id="75401" w:author="pete jones" w:date="2022-01-11T16:42:00Z"/>
                <w:rFonts w:ascii="Calibri" w:hAnsi="Calibri" w:cs="Calibri"/>
                <w:color w:val="000000"/>
                <w:sz w:val="22"/>
                <w:szCs w:val="22"/>
              </w:rPr>
            </w:pPr>
            <w:ins w:id="7540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BB8E1A" w14:textId="77777777" w:rsidR="00910219" w:rsidRPr="00910219" w:rsidRDefault="00910219" w:rsidP="00910219">
            <w:pPr>
              <w:spacing w:before="0" w:after="0" w:line="240" w:lineRule="auto"/>
              <w:jc w:val="center"/>
              <w:rPr>
                <w:ins w:id="75403" w:author="pete jones" w:date="2022-01-11T16:42:00Z"/>
                <w:rFonts w:ascii="Calibri" w:hAnsi="Calibri" w:cs="Calibri"/>
                <w:color w:val="000000"/>
                <w:sz w:val="22"/>
                <w:szCs w:val="22"/>
              </w:rPr>
            </w:pPr>
            <w:ins w:id="75404"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2473D16" w14:textId="77777777" w:rsidR="00910219" w:rsidRPr="00910219" w:rsidRDefault="00910219" w:rsidP="00910219">
            <w:pPr>
              <w:spacing w:before="0" w:after="0" w:line="240" w:lineRule="auto"/>
              <w:jc w:val="center"/>
              <w:rPr>
                <w:ins w:id="75405" w:author="pete jones" w:date="2022-01-11T16:42:00Z"/>
                <w:rFonts w:ascii="Calibri" w:hAnsi="Calibri" w:cs="Calibri"/>
                <w:color w:val="000000"/>
                <w:sz w:val="22"/>
                <w:szCs w:val="22"/>
              </w:rPr>
            </w:pPr>
            <w:ins w:id="75406" w:author="pete jones" w:date="2022-01-11T16:42:00Z">
              <w:r w:rsidRPr="00910219">
                <w:rPr>
                  <w:rFonts w:ascii="Calibri" w:hAnsi="Calibri" w:cs="Calibri"/>
                  <w:color w:val="000000"/>
                  <w:sz w:val="22"/>
                  <w:szCs w:val="22"/>
                </w:rPr>
                <w:t> </w:t>
              </w:r>
            </w:ins>
          </w:p>
        </w:tc>
      </w:tr>
      <w:tr w:rsidR="00910219" w:rsidRPr="00910219" w14:paraId="086EABAB" w14:textId="77777777" w:rsidTr="00910219">
        <w:trPr>
          <w:trHeight w:val="300"/>
          <w:ins w:id="75407"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56CCD82" w14:textId="77777777" w:rsidR="00910219" w:rsidRPr="00910219" w:rsidRDefault="00910219" w:rsidP="00910219">
            <w:pPr>
              <w:spacing w:before="0" w:after="0" w:line="240" w:lineRule="auto"/>
              <w:jc w:val="center"/>
              <w:rPr>
                <w:ins w:id="75408" w:author="pete jones" w:date="2022-01-11T16:42:00Z"/>
                <w:rFonts w:ascii="Calibri" w:hAnsi="Calibri" w:cs="Calibri"/>
                <w:color w:val="000000"/>
                <w:sz w:val="22"/>
                <w:szCs w:val="22"/>
              </w:rPr>
            </w:pPr>
            <w:ins w:id="75409" w:author="pete jones" w:date="2022-01-11T16:42:00Z">
              <w:r w:rsidRPr="00910219">
                <w:rPr>
                  <w:rFonts w:ascii="Calibri" w:hAnsi="Calibri" w:cs="Calibri"/>
                  <w:color w:val="000000"/>
                  <w:sz w:val="22"/>
                  <w:szCs w:val="22"/>
                </w:rPr>
                <w:t>6</w:t>
              </w:r>
            </w:ins>
          </w:p>
        </w:tc>
        <w:tc>
          <w:tcPr>
            <w:tcW w:w="6313" w:type="dxa"/>
            <w:tcBorders>
              <w:top w:val="nil"/>
              <w:left w:val="nil"/>
              <w:bottom w:val="single" w:sz="4" w:space="0" w:color="auto"/>
              <w:right w:val="single" w:sz="8" w:space="0" w:color="auto"/>
            </w:tcBorders>
            <w:shd w:val="clear" w:color="auto" w:fill="auto"/>
            <w:noWrap/>
            <w:vAlign w:val="bottom"/>
            <w:hideMark/>
          </w:tcPr>
          <w:p w14:paraId="2A14D388" w14:textId="77777777" w:rsidR="00910219" w:rsidRPr="00910219" w:rsidRDefault="00910219" w:rsidP="00910219">
            <w:pPr>
              <w:spacing w:before="0" w:after="0" w:line="240" w:lineRule="auto"/>
              <w:jc w:val="left"/>
              <w:rPr>
                <w:ins w:id="75410" w:author="pete jones" w:date="2022-01-11T16:42:00Z"/>
                <w:rFonts w:ascii="Calibri" w:hAnsi="Calibri" w:cs="Calibri"/>
                <w:color w:val="000000"/>
                <w:sz w:val="22"/>
                <w:szCs w:val="22"/>
              </w:rPr>
            </w:pPr>
            <w:ins w:id="75411" w:author="pete jones" w:date="2022-01-11T16:42:00Z">
              <w:r w:rsidRPr="00910219">
                <w:rPr>
                  <w:rFonts w:ascii="Calibri" w:hAnsi="Calibri" w:cs="Calibri"/>
                  <w:color w:val="000000"/>
                  <w:sz w:val="22"/>
                  <w:szCs w:val="22"/>
                </w:rPr>
                <w:t>Mechanical Engineering Project</w:t>
              </w:r>
            </w:ins>
          </w:p>
        </w:tc>
        <w:tc>
          <w:tcPr>
            <w:tcW w:w="397" w:type="dxa"/>
            <w:tcBorders>
              <w:top w:val="nil"/>
              <w:left w:val="nil"/>
              <w:bottom w:val="single" w:sz="4" w:space="0" w:color="auto"/>
              <w:right w:val="single" w:sz="4" w:space="0" w:color="auto"/>
            </w:tcBorders>
            <w:shd w:val="clear" w:color="auto" w:fill="auto"/>
            <w:noWrap/>
            <w:vAlign w:val="bottom"/>
            <w:hideMark/>
          </w:tcPr>
          <w:p w14:paraId="7C03DC66" w14:textId="77777777" w:rsidR="00910219" w:rsidRPr="00910219" w:rsidRDefault="00910219" w:rsidP="00910219">
            <w:pPr>
              <w:spacing w:before="0" w:after="0" w:line="240" w:lineRule="auto"/>
              <w:jc w:val="center"/>
              <w:rPr>
                <w:ins w:id="75412" w:author="pete jones" w:date="2022-01-11T16:42:00Z"/>
                <w:rFonts w:ascii="Calibri" w:hAnsi="Calibri" w:cs="Calibri"/>
                <w:color w:val="000000"/>
                <w:sz w:val="22"/>
                <w:szCs w:val="22"/>
              </w:rPr>
            </w:pPr>
            <w:ins w:id="75413" w:author="pete jones" w:date="2022-01-11T16:42:00Z">
              <w:r w:rsidRPr="00910219">
                <w:rPr>
                  <w:rFonts w:ascii="Calibri" w:hAnsi="Calibri" w:cs="Calibri"/>
                  <w:color w:val="000000"/>
                  <w:sz w:val="22"/>
                  <w:szCs w:val="22"/>
                </w:rPr>
                <w:t>O</w:t>
              </w:r>
            </w:ins>
          </w:p>
        </w:tc>
        <w:tc>
          <w:tcPr>
            <w:tcW w:w="461" w:type="dxa"/>
            <w:tcBorders>
              <w:top w:val="nil"/>
              <w:left w:val="nil"/>
              <w:bottom w:val="single" w:sz="4" w:space="0" w:color="auto"/>
              <w:right w:val="single" w:sz="4" w:space="0" w:color="auto"/>
            </w:tcBorders>
            <w:shd w:val="clear" w:color="auto" w:fill="auto"/>
            <w:noWrap/>
            <w:vAlign w:val="bottom"/>
            <w:hideMark/>
          </w:tcPr>
          <w:p w14:paraId="3B2B26A6" w14:textId="77777777" w:rsidR="00910219" w:rsidRPr="00910219" w:rsidRDefault="00910219" w:rsidP="00910219">
            <w:pPr>
              <w:spacing w:before="0" w:after="0" w:line="240" w:lineRule="auto"/>
              <w:jc w:val="center"/>
              <w:rPr>
                <w:ins w:id="75414" w:author="pete jones" w:date="2022-01-11T16:42:00Z"/>
                <w:rFonts w:ascii="Calibri" w:hAnsi="Calibri" w:cs="Calibri"/>
                <w:color w:val="000000"/>
                <w:sz w:val="22"/>
                <w:szCs w:val="22"/>
              </w:rPr>
            </w:pPr>
            <w:ins w:id="75415" w:author="pete jones" w:date="2022-01-11T16:42:00Z">
              <w:r w:rsidRPr="00910219">
                <w:rPr>
                  <w:rFonts w:ascii="Calibri" w:hAnsi="Calibri" w:cs="Calibri"/>
                  <w:color w:val="000000"/>
                  <w:sz w:val="22"/>
                  <w:szCs w:val="22"/>
                </w:rPr>
                <w:t>30</w:t>
              </w:r>
            </w:ins>
          </w:p>
        </w:tc>
        <w:tc>
          <w:tcPr>
            <w:tcW w:w="461" w:type="dxa"/>
            <w:tcBorders>
              <w:top w:val="nil"/>
              <w:left w:val="nil"/>
              <w:bottom w:val="single" w:sz="4" w:space="0" w:color="auto"/>
              <w:right w:val="single" w:sz="4" w:space="0" w:color="auto"/>
            </w:tcBorders>
            <w:shd w:val="clear" w:color="auto" w:fill="auto"/>
            <w:noWrap/>
            <w:vAlign w:val="bottom"/>
            <w:hideMark/>
          </w:tcPr>
          <w:p w14:paraId="01766FDF" w14:textId="77777777" w:rsidR="00910219" w:rsidRPr="00910219" w:rsidRDefault="00910219" w:rsidP="00910219">
            <w:pPr>
              <w:spacing w:before="0" w:after="0" w:line="240" w:lineRule="auto"/>
              <w:jc w:val="center"/>
              <w:rPr>
                <w:ins w:id="75416" w:author="pete jones" w:date="2022-01-11T16:42:00Z"/>
                <w:rFonts w:ascii="Calibri" w:hAnsi="Calibri" w:cs="Calibri"/>
                <w:color w:val="000000"/>
                <w:sz w:val="22"/>
                <w:szCs w:val="22"/>
              </w:rPr>
            </w:pPr>
            <w:ins w:id="75417"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37AE6F04" w14:textId="77777777" w:rsidR="00910219" w:rsidRPr="00910219" w:rsidRDefault="00910219" w:rsidP="00910219">
            <w:pPr>
              <w:spacing w:before="0" w:after="0" w:line="240" w:lineRule="auto"/>
              <w:jc w:val="center"/>
              <w:rPr>
                <w:ins w:id="75418" w:author="pete jones" w:date="2022-01-11T16:42:00Z"/>
                <w:rFonts w:ascii="Calibri" w:hAnsi="Calibri" w:cs="Calibri"/>
                <w:color w:val="000000"/>
                <w:sz w:val="22"/>
                <w:szCs w:val="22"/>
              </w:rPr>
            </w:pPr>
            <w:ins w:id="75419"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39E5BE5A" w14:textId="77777777" w:rsidR="00910219" w:rsidRPr="00910219" w:rsidRDefault="00910219" w:rsidP="00910219">
            <w:pPr>
              <w:spacing w:before="0" w:after="0" w:line="240" w:lineRule="auto"/>
              <w:jc w:val="center"/>
              <w:rPr>
                <w:ins w:id="75420" w:author="pete jones" w:date="2022-01-11T16:42:00Z"/>
                <w:rFonts w:ascii="Calibri" w:hAnsi="Calibri" w:cs="Calibri"/>
                <w:color w:val="000000"/>
                <w:sz w:val="22"/>
                <w:szCs w:val="22"/>
              </w:rPr>
            </w:pPr>
            <w:ins w:id="75421" w:author="pete jones" w:date="2022-01-11T16:42:00Z">
              <w:r w:rsidRPr="00910219">
                <w:rPr>
                  <w:rFonts w:ascii="Calibri" w:hAnsi="Calibri" w:cs="Calibri"/>
                  <w:color w:val="000000"/>
                  <w:sz w:val="22"/>
                  <w:szCs w:val="22"/>
                </w:rPr>
                <w:t>50</w:t>
              </w:r>
            </w:ins>
          </w:p>
        </w:tc>
        <w:tc>
          <w:tcPr>
            <w:tcW w:w="390" w:type="dxa"/>
            <w:tcBorders>
              <w:top w:val="nil"/>
              <w:left w:val="nil"/>
              <w:bottom w:val="single" w:sz="4" w:space="0" w:color="auto"/>
              <w:right w:val="single" w:sz="4" w:space="0" w:color="auto"/>
            </w:tcBorders>
            <w:shd w:val="clear" w:color="auto" w:fill="auto"/>
            <w:noWrap/>
            <w:vAlign w:val="bottom"/>
            <w:hideMark/>
          </w:tcPr>
          <w:p w14:paraId="3DC45617" w14:textId="77777777" w:rsidR="00910219" w:rsidRPr="00910219" w:rsidRDefault="00910219" w:rsidP="00910219">
            <w:pPr>
              <w:spacing w:before="0" w:after="0" w:line="240" w:lineRule="auto"/>
              <w:jc w:val="center"/>
              <w:rPr>
                <w:ins w:id="75422" w:author="pete jones" w:date="2022-01-11T16:42:00Z"/>
                <w:rFonts w:ascii="Calibri" w:hAnsi="Calibri" w:cs="Calibri"/>
                <w:color w:val="000000"/>
                <w:sz w:val="22"/>
                <w:szCs w:val="22"/>
              </w:rPr>
            </w:pPr>
            <w:ins w:id="75423" w:author="pete jones" w:date="2022-01-11T16:42:00Z">
              <w:r w:rsidRPr="00910219">
                <w:rPr>
                  <w:rFonts w:ascii="Calibri" w:hAnsi="Calibri" w:cs="Calibri"/>
                  <w:color w:val="000000"/>
                  <w:sz w:val="22"/>
                  <w:szCs w:val="22"/>
                </w:rPr>
                <w:t>60</w:t>
              </w:r>
            </w:ins>
          </w:p>
        </w:tc>
        <w:tc>
          <w:tcPr>
            <w:tcW w:w="399" w:type="dxa"/>
            <w:tcBorders>
              <w:top w:val="nil"/>
              <w:left w:val="nil"/>
              <w:bottom w:val="single" w:sz="4" w:space="0" w:color="auto"/>
              <w:right w:val="single" w:sz="4" w:space="0" w:color="auto"/>
            </w:tcBorders>
            <w:shd w:val="clear" w:color="auto" w:fill="auto"/>
            <w:noWrap/>
            <w:vAlign w:val="bottom"/>
            <w:hideMark/>
          </w:tcPr>
          <w:p w14:paraId="30279091" w14:textId="77777777" w:rsidR="00910219" w:rsidRPr="00910219" w:rsidRDefault="00910219" w:rsidP="00910219">
            <w:pPr>
              <w:spacing w:before="0" w:after="0" w:line="240" w:lineRule="auto"/>
              <w:jc w:val="center"/>
              <w:rPr>
                <w:ins w:id="75424" w:author="pete jones" w:date="2022-01-11T16:42:00Z"/>
                <w:rFonts w:ascii="Calibri" w:hAnsi="Calibri" w:cs="Calibri"/>
                <w:color w:val="000000"/>
                <w:sz w:val="22"/>
                <w:szCs w:val="22"/>
              </w:rPr>
            </w:pPr>
            <w:ins w:id="7542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E1C6D7" w14:textId="77777777" w:rsidR="00910219" w:rsidRPr="00910219" w:rsidRDefault="00910219" w:rsidP="00910219">
            <w:pPr>
              <w:spacing w:before="0" w:after="0" w:line="240" w:lineRule="auto"/>
              <w:jc w:val="center"/>
              <w:rPr>
                <w:ins w:id="75426" w:author="pete jones" w:date="2022-01-11T16:42:00Z"/>
                <w:rFonts w:ascii="Calibri" w:hAnsi="Calibri" w:cs="Calibri"/>
                <w:color w:val="000000"/>
                <w:sz w:val="22"/>
                <w:szCs w:val="22"/>
              </w:rPr>
            </w:pPr>
            <w:ins w:id="7542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9620D7" w14:textId="77777777" w:rsidR="00910219" w:rsidRPr="00910219" w:rsidRDefault="00910219" w:rsidP="00910219">
            <w:pPr>
              <w:spacing w:before="0" w:after="0" w:line="240" w:lineRule="auto"/>
              <w:jc w:val="center"/>
              <w:rPr>
                <w:ins w:id="75428" w:author="pete jones" w:date="2022-01-11T16:42:00Z"/>
                <w:rFonts w:ascii="Calibri" w:hAnsi="Calibri" w:cs="Calibri"/>
                <w:color w:val="000000"/>
                <w:sz w:val="22"/>
                <w:szCs w:val="22"/>
              </w:rPr>
            </w:pPr>
            <w:ins w:id="7542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769FF7" w14:textId="77777777" w:rsidR="00910219" w:rsidRPr="00910219" w:rsidRDefault="00910219" w:rsidP="00910219">
            <w:pPr>
              <w:spacing w:before="0" w:after="0" w:line="240" w:lineRule="auto"/>
              <w:jc w:val="center"/>
              <w:rPr>
                <w:ins w:id="75430" w:author="pete jones" w:date="2022-01-11T16:42:00Z"/>
                <w:rFonts w:ascii="Calibri" w:hAnsi="Calibri" w:cs="Calibri"/>
                <w:color w:val="000000"/>
                <w:sz w:val="22"/>
                <w:szCs w:val="22"/>
              </w:rPr>
            </w:pPr>
            <w:ins w:id="7543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E381A0" w14:textId="77777777" w:rsidR="00910219" w:rsidRPr="00910219" w:rsidRDefault="00910219" w:rsidP="00910219">
            <w:pPr>
              <w:spacing w:before="0" w:after="0" w:line="240" w:lineRule="auto"/>
              <w:jc w:val="center"/>
              <w:rPr>
                <w:ins w:id="75432" w:author="pete jones" w:date="2022-01-11T16:42:00Z"/>
                <w:rFonts w:ascii="Calibri" w:hAnsi="Calibri" w:cs="Calibri"/>
                <w:color w:val="000000"/>
                <w:sz w:val="22"/>
                <w:szCs w:val="22"/>
              </w:rPr>
            </w:pPr>
            <w:ins w:id="75433"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1F0A821" w14:textId="77777777" w:rsidR="00910219" w:rsidRPr="00910219" w:rsidRDefault="00910219" w:rsidP="00910219">
            <w:pPr>
              <w:spacing w:before="0" w:after="0" w:line="240" w:lineRule="auto"/>
              <w:jc w:val="center"/>
              <w:rPr>
                <w:ins w:id="75434" w:author="pete jones" w:date="2022-01-11T16:42:00Z"/>
                <w:rFonts w:ascii="Calibri" w:hAnsi="Calibri" w:cs="Calibri"/>
                <w:color w:val="000000"/>
                <w:sz w:val="22"/>
                <w:szCs w:val="22"/>
              </w:rPr>
            </w:pPr>
            <w:ins w:id="75435" w:author="pete jones" w:date="2022-01-11T16:42:00Z">
              <w:r w:rsidRPr="00910219">
                <w:rPr>
                  <w:rFonts w:ascii="Calibri" w:hAnsi="Calibri" w:cs="Calibri"/>
                  <w:color w:val="000000"/>
                  <w:sz w:val="22"/>
                  <w:szCs w:val="22"/>
                </w:rPr>
                <w:t> </w:t>
              </w:r>
            </w:ins>
          </w:p>
        </w:tc>
      </w:tr>
      <w:tr w:rsidR="00910219" w:rsidRPr="00910219" w14:paraId="7FA721E9" w14:textId="77777777" w:rsidTr="00910219">
        <w:trPr>
          <w:trHeight w:val="300"/>
          <w:ins w:id="75436"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8BC8303" w14:textId="77777777" w:rsidR="00910219" w:rsidRPr="00910219" w:rsidRDefault="00910219" w:rsidP="00910219">
            <w:pPr>
              <w:spacing w:before="0" w:after="0" w:line="240" w:lineRule="auto"/>
              <w:jc w:val="center"/>
              <w:rPr>
                <w:ins w:id="75437" w:author="pete jones" w:date="2022-01-11T16:42:00Z"/>
                <w:rFonts w:ascii="Calibri" w:hAnsi="Calibri" w:cs="Calibri"/>
                <w:color w:val="000000"/>
                <w:sz w:val="22"/>
                <w:szCs w:val="22"/>
              </w:rPr>
            </w:pPr>
            <w:ins w:id="75438" w:author="pete jones" w:date="2022-01-11T16:42:00Z">
              <w:r w:rsidRPr="00910219">
                <w:rPr>
                  <w:rFonts w:ascii="Calibri" w:hAnsi="Calibri" w:cs="Calibri"/>
                  <w:color w:val="000000"/>
                  <w:sz w:val="22"/>
                  <w:szCs w:val="22"/>
                </w:rPr>
                <w:t>6</w:t>
              </w:r>
            </w:ins>
          </w:p>
        </w:tc>
        <w:tc>
          <w:tcPr>
            <w:tcW w:w="6313" w:type="dxa"/>
            <w:tcBorders>
              <w:top w:val="nil"/>
              <w:left w:val="nil"/>
              <w:bottom w:val="single" w:sz="4" w:space="0" w:color="auto"/>
              <w:right w:val="single" w:sz="8" w:space="0" w:color="auto"/>
            </w:tcBorders>
            <w:shd w:val="clear" w:color="auto" w:fill="auto"/>
            <w:noWrap/>
            <w:vAlign w:val="bottom"/>
            <w:hideMark/>
          </w:tcPr>
          <w:p w14:paraId="12FAC3EE" w14:textId="77777777" w:rsidR="00910219" w:rsidRPr="00910219" w:rsidRDefault="00910219" w:rsidP="00910219">
            <w:pPr>
              <w:spacing w:before="0" w:after="0" w:line="240" w:lineRule="auto"/>
              <w:jc w:val="left"/>
              <w:rPr>
                <w:ins w:id="75439" w:author="pete jones" w:date="2022-01-11T16:42:00Z"/>
                <w:rFonts w:ascii="Calibri" w:hAnsi="Calibri" w:cs="Calibri"/>
                <w:color w:val="000000"/>
                <w:sz w:val="22"/>
                <w:szCs w:val="22"/>
              </w:rPr>
            </w:pPr>
            <w:ins w:id="75440" w:author="pete jones" w:date="2022-01-11T16:42:00Z">
              <w:r w:rsidRPr="00910219">
                <w:rPr>
                  <w:rFonts w:ascii="Calibri" w:hAnsi="Calibri" w:cs="Calibri"/>
                  <w:color w:val="000000"/>
                  <w:sz w:val="22"/>
                  <w:szCs w:val="22"/>
                </w:rPr>
                <w:t>Yr3 Breakdown</w:t>
              </w:r>
            </w:ins>
          </w:p>
        </w:tc>
        <w:tc>
          <w:tcPr>
            <w:tcW w:w="397" w:type="dxa"/>
            <w:tcBorders>
              <w:top w:val="nil"/>
              <w:left w:val="nil"/>
              <w:bottom w:val="single" w:sz="4" w:space="0" w:color="auto"/>
              <w:right w:val="single" w:sz="4" w:space="0" w:color="auto"/>
            </w:tcBorders>
            <w:shd w:val="clear" w:color="auto" w:fill="auto"/>
            <w:noWrap/>
            <w:vAlign w:val="bottom"/>
            <w:hideMark/>
          </w:tcPr>
          <w:p w14:paraId="393B2E62" w14:textId="77777777" w:rsidR="00910219" w:rsidRPr="00910219" w:rsidRDefault="00910219" w:rsidP="00910219">
            <w:pPr>
              <w:spacing w:before="0" w:after="0" w:line="240" w:lineRule="auto"/>
              <w:jc w:val="center"/>
              <w:rPr>
                <w:ins w:id="75441" w:author="pete jones" w:date="2022-01-11T16:42:00Z"/>
                <w:rFonts w:ascii="Calibri" w:hAnsi="Calibri" w:cs="Calibri"/>
                <w:color w:val="000000"/>
                <w:sz w:val="22"/>
                <w:szCs w:val="22"/>
              </w:rPr>
            </w:pPr>
            <w:ins w:id="75442"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2E6F282D" w14:textId="77777777" w:rsidR="00910219" w:rsidRPr="00910219" w:rsidRDefault="00910219" w:rsidP="00910219">
            <w:pPr>
              <w:spacing w:before="0" w:after="0" w:line="240" w:lineRule="auto"/>
              <w:jc w:val="center"/>
              <w:rPr>
                <w:ins w:id="75443" w:author="pete jones" w:date="2022-01-11T16:42:00Z"/>
                <w:rFonts w:ascii="Calibri" w:hAnsi="Calibri" w:cs="Calibri"/>
                <w:color w:val="000000"/>
                <w:sz w:val="22"/>
                <w:szCs w:val="22"/>
              </w:rPr>
            </w:pPr>
            <w:ins w:id="75444" w:author="pete jones" w:date="2022-01-11T16:42:00Z">
              <w:r w:rsidRPr="00910219">
                <w:rPr>
                  <w:rFonts w:ascii="Calibri" w:hAnsi="Calibri" w:cs="Calibri"/>
                  <w:color w:val="000000"/>
                  <w:sz w:val="22"/>
                  <w:szCs w:val="22"/>
                </w:rPr>
                <w:t>120</w:t>
              </w:r>
            </w:ins>
          </w:p>
        </w:tc>
        <w:tc>
          <w:tcPr>
            <w:tcW w:w="461" w:type="dxa"/>
            <w:tcBorders>
              <w:top w:val="nil"/>
              <w:left w:val="nil"/>
              <w:bottom w:val="single" w:sz="4" w:space="0" w:color="auto"/>
              <w:right w:val="single" w:sz="4" w:space="0" w:color="auto"/>
            </w:tcBorders>
            <w:shd w:val="clear" w:color="auto" w:fill="auto"/>
            <w:noWrap/>
            <w:vAlign w:val="bottom"/>
            <w:hideMark/>
          </w:tcPr>
          <w:p w14:paraId="79651BEA" w14:textId="77777777" w:rsidR="00910219" w:rsidRPr="00910219" w:rsidRDefault="00910219" w:rsidP="00910219">
            <w:pPr>
              <w:spacing w:before="0" w:after="0" w:line="240" w:lineRule="auto"/>
              <w:jc w:val="center"/>
              <w:rPr>
                <w:ins w:id="75445" w:author="pete jones" w:date="2022-01-11T16:42:00Z"/>
                <w:rFonts w:ascii="Calibri" w:hAnsi="Calibri" w:cs="Calibri"/>
                <w:color w:val="000000"/>
                <w:sz w:val="22"/>
                <w:szCs w:val="22"/>
              </w:rPr>
            </w:pPr>
            <w:ins w:id="75446"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36ECCA7B" w14:textId="77777777" w:rsidR="00910219" w:rsidRPr="00910219" w:rsidRDefault="00910219" w:rsidP="00910219">
            <w:pPr>
              <w:spacing w:before="0" w:after="0" w:line="240" w:lineRule="auto"/>
              <w:jc w:val="center"/>
              <w:rPr>
                <w:ins w:id="75447" w:author="pete jones" w:date="2022-01-11T16:42:00Z"/>
                <w:rFonts w:ascii="Calibri" w:hAnsi="Calibri" w:cs="Calibri"/>
                <w:color w:val="000000"/>
                <w:sz w:val="22"/>
                <w:szCs w:val="22"/>
              </w:rPr>
            </w:pPr>
            <w:ins w:id="75448"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3520AEDF" w14:textId="77777777" w:rsidR="00910219" w:rsidRPr="00910219" w:rsidRDefault="00910219" w:rsidP="00910219">
            <w:pPr>
              <w:spacing w:before="0" w:after="0" w:line="240" w:lineRule="auto"/>
              <w:jc w:val="center"/>
              <w:rPr>
                <w:ins w:id="75449" w:author="pete jones" w:date="2022-01-11T16:42:00Z"/>
                <w:rFonts w:ascii="Calibri" w:hAnsi="Calibri" w:cs="Calibri"/>
                <w:color w:val="000000"/>
                <w:sz w:val="22"/>
                <w:szCs w:val="22"/>
              </w:rPr>
            </w:pPr>
            <w:ins w:id="75450"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41E160DA" w14:textId="77777777" w:rsidR="00910219" w:rsidRPr="00910219" w:rsidRDefault="00910219" w:rsidP="00910219">
            <w:pPr>
              <w:spacing w:before="0" w:after="0" w:line="240" w:lineRule="auto"/>
              <w:jc w:val="center"/>
              <w:rPr>
                <w:ins w:id="75451" w:author="pete jones" w:date="2022-01-11T16:42:00Z"/>
                <w:rFonts w:ascii="Calibri" w:hAnsi="Calibri" w:cs="Calibri"/>
                <w:color w:val="000000"/>
                <w:sz w:val="22"/>
                <w:szCs w:val="22"/>
              </w:rPr>
            </w:pPr>
            <w:ins w:id="75452"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4D5BBD" w14:textId="77777777" w:rsidR="00910219" w:rsidRPr="00910219" w:rsidRDefault="00910219" w:rsidP="00910219">
            <w:pPr>
              <w:spacing w:before="0" w:after="0" w:line="240" w:lineRule="auto"/>
              <w:jc w:val="center"/>
              <w:rPr>
                <w:ins w:id="75453" w:author="pete jones" w:date="2022-01-11T16:42:00Z"/>
                <w:rFonts w:ascii="Calibri" w:hAnsi="Calibri" w:cs="Calibri"/>
                <w:color w:val="000000"/>
                <w:sz w:val="22"/>
                <w:szCs w:val="22"/>
              </w:rPr>
            </w:pPr>
            <w:ins w:id="75454"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C56BFA" w14:textId="77777777" w:rsidR="00910219" w:rsidRPr="00910219" w:rsidRDefault="00910219" w:rsidP="00910219">
            <w:pPr>
              <w:spacing w:before="0" w:after="0" w:line="240" w:lineRule="auto"/>
              <w:jc w:val="center"/>
              <w:rPr>
                <w:ins w:id="75455" w:author="pete jones" w:date="2022-01-11T16:42:00Z"/>
                <w:rFonts w:ascii="Calibri" w:hAnsi="Calibri" w:cs="Calibri"/>
                <w:color w:val="000000"/>
                <w:sz w:val="22"/>
                <w:szCs w:val="22"/>
              </w:rPr>
            </w:pPr>
            <w:ins w:id="75456" w:author="pete jones" w:date="2022-01-11T16:42:00Z">
              <w:r w:rsidRPr="00910219">
                <w:rPr>
                  <w:rFonts w:ascii="Calibri" w:hAnsi="Calibri" w:cs="Calibri"/>
                  <w:color w:val="000000"/>
                  <w:sz w:val="22"/>
                  <w:szCs w:val="22"/>
                </w:rPr>
                <w:t>32</w:t>
              </w:r>
            </w:ins>
          </w:p>
        </w:tc>
        <w:tc>
          <w:tcPr>
            <w:tcW w:w="399" w:type="dxa"/>
            <w:tcBorders>
              <w:top w:val="nil"/>
              <w:left w:val="nil"/>
              <w:bottom w:val="single" w:sz="4" w:space="0" w:color="auto"/>
              <w:right w:val="single" w:sz="4" w:space="0" w:color="auto"/>
            </w:tcBorders>
            <w:shd w:val="clear" w:color="auto" w:fill="auto"/>
            <w:noWrap/>
            <w:vAlign w:val="bottom"/>
            <w:hideMark/>
          </w:tcPr>
          <w:p w14:paraId="48CC3BA6" w14:textId="77777777" w:rsidR="00910219" w:rsidRPr="00910219" w:rsidRDefault="00910219" w:rsidP="00910219">
            <w:pPr>
              <w:spacing w:before="0" w:after="0" w:line="240" w:lineRule="auto"/>
              <w:jc w:val="center"/>
              <w:rPr>
                <w:ins w:id="75457" w:author="pete jones" w:date="2022-01-11T16:42:00Z"/>
                <w:rFonts w:ascii="Calibri" w:hAnsi="Calibri" w:cs="Calibri"/>
                <w:color w:val="000000"/>
                <w:sz w:val="22"/>
                <w:szCs w:val="22"/>
              </w:rPr>
            </w:pPr>
            <w:ins w:id="75458" w:author="pete jones" w:date="2022-01-11T16:42:00Z">
              <w:r w:rsidRPr="00910219">
                <w:rPr>
                  <w:rFonts w:ascii="Calibri" w:hAnsi="Calibri" w:cs="Calibri"/>
                  <w:color w:val="000000"/>
                  <w:sz w:val="22"/>
                  <w:szCs w:val="22"/>
                </w:rPr>
                <w:t>68</w:t>
              </w:r>
            </w:ins>
          </w:p>
        </w:tc>
        <w:tc>
          <w:tcPr>
            <w:tcW w:w="399" w:type="dxa"/>
            <w:tcBorders>
              <w:top w:val="nil"/>
              <w:left w:val="nil"/>
              <w:bottom w:val="single" w:sz="4" w:space="0" w:color="auto"/>
              <w:right w:val="single" w:sz="4" w:space="0" w:color="auto"/>
            </w:tcBorders>
            <w:shd w:val="clear" w:color="auto" w:fill="auto"/>
            <w:noWrap/>
            <w:vAlign w:val="bottom"/>
            <w:hideMark/>
          </w:tcPr>
          <w:p w14:paraId="5E192373" w14:textId="77777777" w:rsidR="00910219" w:rsidRPr="00910219" w:rsidRDefault="00910219" w:rsidP="00910219">
            <w:pPr>
              <w:spacing w:before="0" w:after="0" w:line="240" w:lineRule="auto"/>
              <w:jc w:val="center"/>
              <w:rPr>
                <w:ins w:id="75459" w:author="pete jones" w:date="2022-01-11T16:42:00Z"/>
                <w:rFonts w:ascii="Calibri" w:hAnsi="Calibri" w:cs="Calibri"/>
                <w:color w:val="000000"/>
                <w:sz w:val="22"/>
                <w:szCs w:val="22"/>
              </w:rPr>
            </w:pPr>
            <w:ins w:id="75460" w:author="pete jones" w:date="2022-01-11T16:42:00Z">
              <w:r w:rsidRPr="00910219">
                <w:rPr>
                  <w:rFonts w:ascii="Calibri" w:hAnsi="Calibri" w:cs="Calibri"/>
                  <w:color w:val="000000"/>
                  <w:sz w:val="22"/>
                  <w:szCs w:val="22"/>
                </w:rPr>
                <w:t>43</w:t>
              </w:r>
            </w:ins>
          </w:p>
        </w:tc>
        <w:tc>
          <w:tcPr>
            <w:tcW w:w="399" w:type="dxa"/>
            <w:tcBorders>
              <w:top w:val="nil"/>
              <w:left w:val="nil"/>
              <w:bottom w:val="single" w:sz="4" w:space="0" w:color="auto"/>
              <w:right w:val="single" w:sz="4" w:space="0" w:color="auto"/>
            </w:tcBorders>
            <w:shd w:val="clear" w:color="auto" w:fill="auto"/>
            <w:noWrap/>
            <w:vAlign w:val="bottom"/>
            <w:hideMark/>
          </w:tcPr>
          <w:p w14:paraId="0571CBF2" w14:textId="77777777" w:rsidR="00910219" w:rsidRPr="00910219" w:rsidRDefault="00910219" w:rsidP="00910219">
            <w:pPr>
              <w:spacing w:before="0" w:after="0" w:line="240" w:lineRule="auto"/>
              <w:jc w:val="center"/>
              <w:rPr>
                <w:ins w:id="75461" w:author="pete jones" w:date="2022-01-11T16:42:00Z"/>
                <w:rFonts w:ascii="Calibri" w:hAnsi="Calibri" w:cs="Calibri"/>
                <w:color w:val="000000"/>
                <w:sz w:val="22"/>
                <w:szCs w:val="22"/>
              </w:rPr>
            </w:pPr>
            <w:ins w:id="75462" w:author="pete jones" w:date="2022-01-11T16:42:00Z">
              <w:r w:rsidRPr="00910219">
                <w:rPr>
                  <w:rFonts w:ascii="Calibri" w:hAnsi="Calibri" w:cs="Calibri"/>
                  <w:color w:val="000000"/>
                  <w:sz w:val="22"/>
                  <w:szCs w:val="22"/>
                </w:rPr>
                <w:t>15</w:t>
              </w:r>
            </w:ins>
          </w:p>
        </w:tc>
        <w:tc>
          <w:tcPr>
            <w:tcW w:w="406" w:type="dxa"/>
            <w:tcBorders>
              <w:top w:val="nil"/>
              <w:left w:val="nil"/>
              <w:bottom w:val="single" w:sz="4" w:space="0" w:color="auto"/>
              <w:right w:val="single" w:sz="8" w:space="0" w:color="auto"/>
            </w:tcBorders>
            <w:shd w:val="clear" w:color="auto" w:fill="auto"/>
            <w:noWrap/>
            <w:vAlign w:val="bottom"/>
            <w:hideMark/>
          </w:tcPr>
          <w:p w14:paraId="79A9BC3B" w14:textId="77777777" w:rsidR="00910219" w:rsidRPr="00910219" w:rsidRDefault="00910219" w:rsidP="00910219">
            <w:pPr>
              <w:spacing w:before="0" w:after="0" w:line="240" w:lineRule="auto"/>
              <w:jc w:val="center"/>
              <w:rPr>
                <w:ins w:id="75463" w:author="pete jones" w:date="2022-01-11T16:42:00Z"/>
                <w:rFonts w:ascii="Calibri" w:hAnsi="Calibri" w:cs="Calibri"/>
                <w:color w:val="000000"/>
                <w:sz w:val="22"/>
                <w:szCs w:val="22"/>
              </w:rPr>
            </w:pPr>
            <w:ins w:id="75464" w:author="pete jones" w:date="2022-01-11T16:42:00Z">
              <w:r w:rsidRPr="00910219">
                <w:rPr>
                  <w:rFonts w:ascii="Calibri" w:hAnsi="Calibri" w:cs="Calibri"/>
                  <w:color w:val="000000"/>
                  <w:sz w:val="22"/>
                  <w:szCs w:val="22"/>
                </w:rPr>
                <w:t>42</w:t>
              </w:r>
            </w:ins>
          </w:p>
        </w:tc>
      </w:tr>
      <w:tr w:rsidR="00910219" w:rsidRPr="00910219" w14:paraId="619BC56C" w14:textId="77777777" w:rsidTr="00910219">
        <w:trPr>
          <w:trHeight w:val="300"/>
          <w:ins w:id="75465" w:author="pete jones" w:date="2022-01-11T16:4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9CCD8DC" w14:textId="77777777" w:rsidR="00910219" w:rsidRPr="00910219" w:rsidRDefault="00910219" w:rsidP="00910219">
            <w:pPr>
              <w:spacing w:before="0" w:after="0" w:line="240" w:lineRule="auto"/>
              <w:jc w:val="center"/>
              <w:rPr>
                <w:ins w:id="75466" w:author="pete jones" w:date="2022-01-11T16:42:00Z"/>
                <w:rFonts w:ascii="Calibri" w:hAnsi="Calibri" w:cs="Calibri"/>
                <w:color w:val="000000"/>
                <w:sz w:val="22"/>
                <w:szCs w:val="22"/>
              </w:rPr>
            </w:pPr>
            <w:ins w:id="75467" w:author="pete jones" w:date="2022-01-11T16:42:00Z">
              <w:r w:rsidRPr="00910219">
                <w:rPr>
                  <w:rFonts w:ascii="Calibri" w:hAnsi="Calibri" w:cs="Calibri"/>
                  <w:color w:val="000000"/>
                  <w:sz w:val="22"/>
                  <w:szCs w:val="22"/>
                </w:rPr>
                <w:t>G</w:t>
              </w:r>
            </w:ins>
          </w:p>
        </w:tc>
        <w:tc>
          <w:tcPr>
            <w:tcW w:w="6313" w:type="dxa"/>
            <w:tcBorders>
              <w:top w:val="nil"/>
              <w:left w:val="nil"/>
              <w:bottom w:val="single" w:sz="4" w:space="0" w:color="auto"/>
              <w:right w:val="single" w:sz="8" w:space="0" w:color="auto"/>
            </w:tcBorders>
            <w:shd w:val="clear" w:color="auto" w:fill="auto"/>
            <w:noWrap/>
            <w:vAlign w:val="bottom"/>
            <w:hideMark/>
          </w:tcPr>
          <w:p w14:paraId="52A85B71" w14:textId="0106AAD0" w:rsidR="00910219" w:rsidRPr="00910219" w:rsidRDefault="00910219" w:rsidP="00910219">
            <w:pPr>
              <w:spacing w:before="0" w:after="0" w:line="240" w:lineRule="auto"/>
              <w:jc w:val="left"/>
              <w:rPr>
                <w:ins w:id="75468" w:author="pete jones" w:date="2022-01-11T16:42:00Z"/>
                <w:rFonts w:ascii="Calibri" w:hAnsi="Calibri" w:cs="Calibri"/>
                <w:color w:val="000000"/>
                <w:sz w:val="22"/>
                <w:szCs w:val="22"/>
              </w:rPr>
            </w:pPr>
            <w:ins w:id="75469" w:author="pete jones" w:date="2022-01-11T16:42:00Z">
              <w:r w:rsidRPr="00910219">
                <w:rPr>
                  <w:rFonts w:ascii="Calibri" w:hAnsi="Calibri" w:cs="Calibri"/>
                  <w:color w:val="000000"/>
                  <w:sz w:val="22"/>
                  <w:szCs w:val="22"/>
                </w:rPr>
                <w:t>Notes: There is an error related to the balance of assess</w:t>
              </w:r>
            </w:ins>
            <w:ins w:id="75470" w:author="pete jones" w:date="2022-03-30T12:32:00Z">
              <w:r w:rsidR="00042512">
                <w:rPr>
                  <w:rFonts w:ascii="Calibri" w:hAnsi="Calibri" w:cs="Calibri"/>
                  <w:color w:val="000000"/>
                  <w:sz w:val="22"/>
                  <w:szCs w:val="22"/>
                </w:rPr>
                <w:t>me</w:t>
              </w:r>
            </w:ins>
            <w:ins w:id="75471" w:author="pete jones" w:date="2022-01-11T16:42:00Z">
              <w:r w:rsidRPr="00910219">
                <w:rPr>
                  <w:rFonts w:ascii="Calibri" w:hAnsi="Calibri" w:cs="Calibri"/>
                  <w:color w:val="000000"/>
                  <w:sz w:val="22"/>
                  <w:szCs w:val="22"/>
                </w:rPr>
                <w:t>nt methods</w:t>
              </w:r>
            </w:ins>
          </w:p>
        </w:tc>
        <w:tc>
          <w:tcPr>
            <w:tcW w:w="397" w:type="dxa"/>
            <w:tcBorders>
              <w:top w:val="nil"/>
              <w:left w:val="nil"/>
              <w:bottom w:val="single" w:sz="4" w:space="0" w:color="auto"/>
              <w:right w:val="single" w:sz="4" w:space="0" w:color="auto"/>
            </w:tcBorders>
            <w:shd w:val="clear" w:color="auto" w:fill="auto"/>
            <w:noWrap/>
            <w:vAlign w:val="bottom"/>
            <w:hideMark/>
          </w:tcPr>
          <w:p w14:paraId="1FC8F0FE" w14:textId="77777777" w:rsidR="00910219" w:rsidRPr="00910219" w:rsidRDefault="00910219" w:rsidP="00910219">
            <w:pPr>
              <w:spacing w:before="0" w:after="0" w:line="240" w:lineRule="auto"/>
              <w:jc w:val="center"/>
              <w:rPr>
                <w:ins w:id="75472" w:author="pete jones" w:date="2022-01-11T16:42:00Z"/>
                <w:rFonts w:ascii="Calibri" w:hAnsi="Calibri" w:cs="Calibri"/>
                <w:color w:val="000000"/>
                <w:sz w:val="22"/>
                <w:szCs w:val="22"/>
              </w:rPr>
            </w:pPr>
            <w:ins w:id="75473"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7AD20C2C" w14:textId="77777777" w:rsidR="00910219" w:rsidRPr="00910219" w:rsidRDefault="00910219" w:rsidP="00910219">
            <w:pPr>
              <w:spacing w:before="0" w:after="0" w:line="240" w:lineRule="auto"/>
              <w:jc w:val="center"/>
              <w:rPr>
                <w:ins w:id="75474" w:author="pete jones" w:date="2022-01-11T16:42:00Z"/>
                <w:rFonts w:ascii="Calibri" w:hAnsi="Calibri" w:cs="Calibri"/>
                <w:color w:val="000000"/>
                <w:sz w:val="22"/>
                <w:szCs w:val="22"/>
              </w:rPr>
            </w:pPr>
            <w:ins w:id="75475"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6729F442" w14:textId="77777777" w:rsidR="00910219" w:rsidRPr="00910219" w:rsidRDefault="00910219" w:rsidP="00910219">
            <w:pPr>
              <w:spacing w:before="0" w:after="0" w:line="240" w:lineRule="auto"/>
              <w:jc w:val="center"/>
              <w:rPr>
                <w:ins w:id="75476" w:author="pete jones" w:date="2022-01-11T16:42:00Z"/>
                <w:rFonts w:ascii="Calibri" w:hAnsi="Calibri" w:cs="Calibri"/>
                <w:color w:val="000000"/>
                <w:sz w:val="22"/>
                <w:szCs w:val="22"/>
              </w:rPr>
            </w:pPr>
            <w:ins w:id="75477" w:author="pete jones" w:date="2022-01-11T16:42: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4F8C86FB" w14:textId="77777777" w:rsidR="00910219" w:rsidRPr="00910219" w:rsidRDefault="00910219" w:rsidP="00910219">
            <w:pPr>
              <w:spacing w:before="0" w:after="0" w:line="240" w:lineRule="auto"/>
              <w:jc w:val="center"/>
              <w:rPr>
                <w:ins w:id="75478" w:author="pete jones" w:date="2022-01-11T16:42:00Z"/>
                <w:rFonts w:ascii="Calibri" w:hAnsi="Calibri" w:cs="Calibri"/>
                <w:color w:val="000000"/>
                <w:sz w:val="22"/>
                <w:szCs w:val="22"/>
              </w:rPr>
            </w:pPr>
            <w:ins w:id="75479"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5D232073" w14:textId="77777777" w:rsidR="00910219" w:rsidRPr="00910219" w:rsidRDefault="00910219" w:rsidP="00910219">
            <w:pPr>
              <w:spacing w:before="0" w:after="0" w:line="240" w:lineRule="auto"/>
              <w:jc w:val="center"/>
              <w:rPr>
                <w:ins w:id="75480" w:author="pete jones" w:date="2022-01-11T16:42:00Z"/>
                <w:rFonts w:ascii="Calibri" w:hAnsi="Calibri" w:cs="Calibri"/>
                <w:color w:val="000000"/>
                <w:sz w:val="22"/>
                <w:szCs w:val="22"/>
              </w:rPr>
            </w:pPr>
            <w:ins w:id="75481" w:author="pete jones" w:date="2022-01-11T16:42: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27A0D0BE" w14:textId="77777777" w:rsidR="00910219" w:rsidRPr="00910219" w:rsidRDefault="00910219" w:rsidP="00910219">
            <w:pPr>
              <w:spacing w:before="0" w:after="0" w:line="240" w:lineRule="auto"/>
              <w:jc w:val="center"/>
              <w:rPr>
                <w:ins w:id="75482" w:author="pete jones" w:date="2022-01-11T16:42:00Z"/>
                <w:rFonts w:ascii="Calibri" w:hAnsi="Calibri" w:cs="Calibri"/>
                <w:color w:val="000000"/>
                <w:sz w:val="22"/>
                <w:szCs w:val="22"/>
              </w:rPr>
            </w:pPr>
            <w:ins w:id="75483"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74D141" w14:textId="77777777" w:rsidR="00910219" w:rsidRPr="00910219" w:rsidRDefault="00910219" w:rsidP="00910219">
            <w:pPr>
              <w:spacing w:before="0" w:after="0" w:line="240" w:lineRule="auto"/>
              <w:jc w:val="center"/>
              <w:rPr>
                <w:ins w:id="75484" w:author="pete jones" w:date="2022-01-11T16:42:00Z"/>
                <w:rFonts w:ascii="Calibri" w:hAnsi="Calibri" w:cs="Calibri"/>
                <w:color w:val="000000"/>
                <w:sz w:val="22"/>
                <w:szCs w:val="22"/>
              </w:rPr>
            </w:pPr>
            <w:ins w:id="75485"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8C885A" w14:textId="77777777" w:rsidR="00910219" w:rsidRPr="00910219" w:rsidRDefault="00910219" w:rsidP="00910219">
            <w:pPr>
              <w:spacing w:before="0" w:after="0" w:line="240" w:lineRule="auto"/>
              <w:jc w:val="center"/>
              <w:rPr>
                <w:ins w:id="75486" w:author="pete jones" w:date="2022-01-11T16:42:00Z"/>
                <w:rFonts w:ascii="Calibri" w:hAnsi="Calibri" w:cs="Calibri"/>
                <w:color w:val="000000"/>
                <w:sz w:val="22"/>
                <w:szCs w:val="22"/>
              </w:rPr>
            </w:pPr>
            <w:ins w:id="75487"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57A116" w14:textId="77777777" w:rsidR="00910219" w:rsidRPr="00910219" w:rsidRDefault="00910219" w:rsidP="00910219">
            <w:pPr>
              <w:spacing w:before="0" w:after="0" w:line="240" w:lineRule="auto"/>
              <w:jc w:val="center"/>
              <w:rPr>
                <w:ins w:id="75488" w:author="pete jones" w:date="2022-01-11T16:42:00Z"/>
                <w:rFonts w:ascii="Calibri" w:hAnsi="Calibri" w:cs="Calibri"/>
                <w:color w:val="000000"/>
                <w:sz w:val="22"/>
                <w:szCs w:val="22"/>
              </w:rPr>
            </w:pPr>
            <w:ins w:id="75489"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CBB244" w14:textId="77777777" w:rsidR="00910219" w:rsidRPr="00910219" w:rsidRDefault="00910219" w:rsidP="00910219">
            <w:pPr>
              <w:spacing w:before="0" w:after="0" w:line="240" w:lineRule="auto"/>
              <w:jc w:val="center"/>
              <w:rPr>
                <w:ins w:id="75490" w:author="pete jones" w:date="2022-01-11T16:42:00Z"/>
                <w:rFonts w:ascii="Calibri" w:hAnsi="Calibri" w:cs="Calibri"/>
                <w:color w:val="000000"/>
                <w:sz w:val="22"/>
                <w:szCs w:val="22"/>
              </w:rPr>
            </w:pPr>
            <w:ins w:id="75491" w:author="pete jones" w:date="2022-01-11T16:42: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82BC7D" w14:textId="77777777" w:rsidR="00910219" w:rsidRPr="00910219" w:rsidRDefault="00910219" w:rsidP="00910219">
            <w:pPr>
              <w:spacing w:before="0" w:after="0" w:line="240" w:lineRule="auto"/>
              <w:jc w:val="center"/>
              <w:rPr>
                <w:ins w:id="75492" w:author="pete jones" w:date="2022-01-11T16:42:00Z"/>
                <w:rFonts w:ascii="Calibri" w:hAnsi="Calibri" w:cs="Calibri"/>
                <w:color w:val="000000"/>
                <w:sz w:val="22"/>
                <w:szCs w:val="22"/>
              </w:rPr>
            </w:pPr>
            <w:ins w:id="75493" w:author="pete jones" w:date="2022-01-11T16:42: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C85BC75" w14:textId="77777777" w:rsidR="00910219" w:rsidRPr="00910219" w:rsidRDefault="00910219" w:rsidP="00910219">
            <w:pPr>
              <w:spacing w:before="0" w:after="0" w:line="240" w:lineRule="auto"/>
              <w:jc w:val="center"/>
              <w:rPr>
                <w:ins w:id="75494" w:author="pete jones" w:date="2022-01-11T16:42:00Z"/>
                <w:rFonts w:ascii="Calibri" w:hAnsi="Calibri" w:cs="Calibri"/>
                <w:color w:val="000000"/>
                <w:sz w:val="22"/>
                <w:szCs w:val="22"/>
              </w:rPr>
            </w:pPr>
            <w:ins w:id="75495" w:author="pete jones" w:date="2022-01-11T16:42:00Z">
              <w:r w:rsidRPr="00910219">
                <w:rPr>
                  <w:rFonts w:ascii="Calibri" w:hAnsi="Calibri" w:cs="Calibri"/>
                  <w:color w:val="000000"/>
                  <w:sz w:val="22"/>
                  <w:szCs w:val="22"/>
                </w:rPr>
                <w:t> </w:t>
              </w:r>
            </w:ins>
          </w:p>
        </w:tc>
      </w:tr>
    </w:tbl>
    <w:p w14:paraId="7ED64087" w14:textId="1D0BC8AC" w:rsidR="009C63DC" w:rsidRDefault="009C63DC" w:rsidP="009C63DC">
      <w:pPr>
        <w:jc w:val="left"/>
        <w:rPr>
          <w:ins w:id="75496" w:author="pete jones" w:date="2022-01-11T16:43:00Z"/>
        </w:rPr>
      </w:pPr>
    </w:p>
    <w:p w14:paraId="681E239B" w14:textId="77777777" w:rsidR="00910219" w:rsidRDefault="00910219" w:rsidP="009C63DC">
      <w:pPr>
        <w:jc w:val="left"/>
        <w:rPr>
          <w:ins w:id="75497" w:author="pete jones" w:date="2022-01-11T16:43:00Z"/>
        </w:rPr>
      </w:pPr>
    </w:p>
    <w:p w14:paraId="2BB9911A" w14:textId="09005091" w:rsidR="00910219" w:rsidRDefault="00910219" w:rsidP="009C63DC">
      <w:pPr>
        <w:jc w:val="left"/>
        <w:rPr>
          <w:ins w:id="75498" w:author="pete jones" w:date="2022-01-11T16:43:00Z"/>
        </w:rPr>
      </w:pPr>
    </w:p>
    <w:p w14:paraId="6C1F798B" w14:textId="0E86A7CC" w:rsidR="00910219" w:rsidRDefault="00910219" w:rsidP="009C63DC">
      <w:pPr>
        <w:jc w:val="left"/>
        <w:rPr>
          <w:ins w:id="75499" w:author="pete jones" w:date="2022-01-11T16:43:00Z"/>
        </w:rPr>
      </w:pPr>
    </w:p>
    <w:p w14:paraId="5EDFF454" w14:textId="50AD35B2" w:rsidR="00910219" w:rsidRDefault="00910219" w:rsidP="009C63DC">
      <w:pPr>
        <w:jc w:val="left"/>
        <w:rPr>
          <w:ins w:id="75500" w:author="pete jones" w:date="2022-01-11T16:43:00Z"/>
        </w:rPr>
      </w:pPr>
    </w:p>
    <w:tbl>
      <w:tblPr>
        <w:tblW w:w="12010" w:type="dxa"/>
        <w:tblLook w:val="04A0" w:firstRow="1" w:lastRow="0" w:firstColumn="1" w:lastColumn="0" w:noHBand="0" w:noVBand="1"/>
        <w:tblPrChange w:id="75501" w:author="pete jones" w:date="2022-01-11T16:43:00Z">
          <w:tblPr>
            <w:tblW w:w="10681" w:type="dxa"/>
            <w:tblLook w:val="04A0" w:firstRow="1" w:lastRow="0" w:firstColumn="1" w:lastColumn="0" w:noHBand="0" w:noVBand="1"/>
          </w:tblPr>
        </w:tblPrChange>
      </w:tblPr>
      <w:tblGrid>
        <w:gridCol w:w="498"/>
        <w:gridCol w:w="5536"/>
        <w:gridCol w:w="498"/>
        <w:gridCol w:w="498"/>
        <w:gridCol w:w="498"/>
        <w:gridCol w:w="498"/>
        <w:gridCol w:w="498"/>
        <w:gridCol w:w="498"/>
        <w:gridCol w:w="498"/>
        <w:gridCol w:w="498"/>
        <w:gridCol w:w="498"/>
        <w:gridCol w:w="498"/>
        <w:gridCol w:w="498"/>
        <w:gridCol w:w="498"/>
        <w:tblGridChange w:id="75502">
          <w:tblGrid>
            <w:gridCol w:w="498"/>
            <w:gridCol w:w="5536"/>
            <w:gridCol w:w="498"/>
            <w:gridCol w:w="498"/>
            <w:gridCol w:w="498"/>
            <w:gridCol w:w="498"/>
            <w:gridCol w:w="498"/>
            <w:gridCol w:w="498"/>
            <w:gridCol w:w="498"/>
            <w:gridCol w:w="498"/>
            <w:gridCol w:w="498"/>
            <w:gridCol w:w="498"/>
            <w:gridCol w:w="498"/>
            <w:gridCol w:w="498"/>
          </w:tblGrid>
        </w:tblGridChange>
      </w:tblGrid>
      <w:tr w:rsidR="00910219" w:rsidRPr="00910219" w14:paraId="28CC2632" w14:textId="77777777" w:rsidTr="00910219">
        <w:trPr>
          <w:trHeight w:val="300"/>
          <w:ins w:id="75503" w:author="pete jones" w:date="2022-01-11T16:42:00Z"/>
          <w:trPrChange w:id="75504" w:author="pete jones" w:date="2022-01-11T16:43:00Z">
            <w:trPr>
              <w:trHeight w:val="300"/>
            </w:trPr>
          </w:trPrChange>
        </w:trPr>
        <w:tc>
          <w:tcPr>
            <w:tcW w:w="498" w:type="dxa"/>
            <w:tcBorders>
              <w:top w:val="nil"/>
              <w:left w:val="nil"/>
              <w:bottom w:val="nil"/>
              <w:right w:val="nil"/>
            </w:tcBorders>
            <w:shd w:val="clear" w:color="auto" w:fill="auto"/>
            <w:noWrap/>
            <w:vAlign w:val="center"/>
            <w:hideMark/>
            <w:tcPrChange w:id="75505" w:author="pete jones" w:date="2022-01-11T16:43:00Z">
              <w:tcPr>
                <w:tcW w:w="400" w:type="dxa"/>
                <w:tcBorders>
                  <w:top w:val="nil"/>
                  <w:left w:val="nil"/>
                  <w:bottom w:val="nil"/>
                  <w:right w:val="nil"/>
                </w:tcBorders>
                <w:shd w:val="clear" w:color="auto" w:fill="auto"/>
                <w:noWrap/>
                <w:vAlign w:val="center"/>
                <w:hideMark/>
              </w:tcPr>
            </w:tcPrChange>
          </w:tcPr>
          <w:p w14:paraId="4712AB2D" w14:textId="77777777" w:rsidR="00910219" w:rsidRPr="00910219" w:rsidRDefault="00910219" w:rsidP="00910219">
            <w:pPr>
              <w:spacing w:before="0" w:after="0" w:line="240" w:lineRule="auto"/>
              <w:jc w:val="left"/>
              <w:rPr>
                <w:ins w:id="75506" w:author="pete jones" w:date="2022-01-11T16:42:00Z"/>
                <w:rFonts w:ascii="Times New Roman" w:hAnsi="Times New Roman" w:cs="Times New Roman"/>
                <w:sz w:val="20"/>
                <w:szCs w:val="20"/>
              </w:rPr>
            </w:pPr>
          </w:p>
        </w:tc>
        <w:tc>
          <w:tcPr>
            <w:tcW w:w="553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Change w:id="75507" w:author="pete jones" w:date="2022-01-11T16:43:00Z">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tcPrChange>
          </w:tcPr>
          <w:p w14:paraId="323DADD2" w14:textId="77777777" w:rsidR="00910219" w:rsidRPr="00910219" w:rsidRDefault="00910219" w:rsidP="00910219">
            <w:pPr>
              <w:spacing w:before="0" w:after="0" w:line="240" w:lineRule="auto"/>
              <w:jc w:val="center"/>
              <w:rPr>
                <w:ins w:id="75508" w:author="pete jones" w:date="2022-01-11T16:42:00Z"/>
                <w:rFonts w:ascii="Calibri" w:hAnsi="Calibri" w:cs="Calibri"/>
                <w:b/>
                <w:bCs/>
                <w:color w:val="000000"/>
                <w:sz w:val="32"/>
                <w:szCs w:val="32"/>
              </w:rPr>
            </w:pPr>
            <w:ins w:id="75509" w:author="pete jones" w:date="2022-01-11T16:42:00Z">
              <w:r w:rsidRPr="00910219">
                <w:rPr>
                  <w:rFonts w:ascii="Calibri" w:hAnsi="Calibri" w:cs="Calibri"/>
                  <w:b/>
                  <w:bCs/>
                  <w:color w:val="000000"/>
                  <w:sz w:val="32"/>
                  <w:szCs w:val="32"/>
                </w:rPr>
                <w:t>Anglia Ruskin University</w:t>
              </w:r>
            </w:ins>
          </w:p>
        </w:tc>
        <w:tc>
          <w:tcPr>
            <w:tcW w:w="2988" w:type="dxa"/>
            <w:gridSpan w:val="6"/>
            <w:tcBorders>
              <w:top w:val="single" w:sz="8" w:space="0" w:color="auto"/>
              <w:left w:val="nil"/>
              <w:bottom w:val="single" w:sz="4" w:space="0" w:color="auto"/>
              <w:right w:val="single" w:sz="8" w:space="0" w:color="000000"/>
            </w:tcBorders>
            <w:shd w:val="clear" w:color="auto" w:fill="auto"/>
            <w:noWrap/>
            <w:vAlign w:val="center"/>
            <w:hideMark/>
            <w:tcPrChange w:id="75510" w:author="pete jones" w:date="2022-01-11T16:43:00Z">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03422E47" w14:textId="77777777" w:rsidR="00910219" w:rsidRPr="00910219" w:rsidRDefault="00910219" w:rsidP="00910219">
            <w:pPr>
              <w:spacing w:before="0" w:after="0" w:line="240" w:lineRule="auto"/>
              <w:jc w:val="right"/>
              <w:rPr>
                <w:ins w:id="75511" w:author="pete jones" w:date="2022-01-11T16:42:00Z"/>
                <w:rFonts w:ascii="Calibri" w:hAnsi="Calibri" w:cs="Calibri"/>
                <w:color w:val="000000"/>
                <w:sz w:val="22"/>
                <w:szCs w:val="22"/>
              </w:rPr>
            </w:pPr>
            <w:ins w:id="75512" w:author="pete jones" w:date="2022-01-11T16:42:00Z">
              <w:r w:rsidRPr="00910219">
                <w:rPr>
                  <w:rFonts w:ascii="Calibri" w:hAnsi="Calibri" w:cs="Calibri"/>
                  <w:color w:val="000000"/>
                  <w:sz w:val="22"/>
                  <w:szCs w:val="22"/>
                </w:rPr>
                <w:t>UK Rank O/all</w:t>
              </w:r>
            </w:ins>
          </w:p>
        </w:tc>
        <w:tc>
          <w:tcPr>
            <w:tcW w:w="2988" w:type="dxa"/>
            <w:gridSpan w:val="6"/>
            <w:tcBorders>
              <w:top w:val="single" w:sz="8" w:space="0" w:color="auto"/>
              <w:left w:val="nil"/>
              <w:bottom w:val="single" w:sz="4" w:space="0" w:color="auto"/>
              <w:right w:val="single" w:sz="8" w:space="0" w:color="000000"/>
            </w:tcBorders>
            <w:shd w:val="clear" w:color="auto" w:fill="auto"/>
            <w:noWrap/>
            <w:vAlign w:val="center"/>
            <w:hideMark/>
            <w:tcPrChange w:id="75513" w:author="pete jones" w:date="2022-01-11T16:43:00Z">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1CF61D3B" w14:textId="77777777" w:rsidR="00910219" w:rsidRPr="00910219" w:rsidRDefault="00910219" w:rsidP="00910219">
            <w:pPr>
              <w:spacing w:before="0" w:after="0" w:line="240" w:lineRule="auto"/>
              <w:jc w:val="center"/>
              <w:rPr>
                <w:ins w:id="75514" w:author="pete jones" w:date="2022-01-11T16:42:00Z"/>
                <w:rFonts w:ascii="Calibri" w:hAnsi="Calibri" w:cs="Calibri"/>
                <w:color w:val="000000"/>
                <w:sz w:val="22"/>
                <w:szCs w:val="22"/>
              </w:rPr>
            </w:pPr>
            <w:ins w:id="75515" w:author="pete jones" w:date="2022-01-11T16:42:00Z">
              <w:r w:rsidRPr="00910219">
                <w:rPr>
                  <w:rFonts w:ascii="Calibri" w:hAnsi="Calibri" w:cs="Calibri"/>
                  <w:color w:val="000000"/>
                  <w:sz w:val="22"/>
                  <w:szCs w:val="22"/>
                </w:rPr>
                <w:t>117</w:t>
              </w:r>
            </w:ins>
          </w:p>
        </w:tc>
      </w:tr>
      <w:tr w:rsidR="00910219" w:rsidRPr="00910219" w14:paraId="26A18B2B" w14:textId="77777777" w:rsidTr="00910219">
        <w:trPr>
          <w:trHeight w:val="315"/>
          <w:ins w:id="75516" w:author="pete jones" w:date="2022-01-11T16:42:00Z"/>
          <w:trPrChange w:id="75517" w:author="pete jones" w:date="2022-01-11T16:43:00Z">
            <w:trPr>
              <w:trHeight w:val="315"/>
            </w:trPr>
          </w:trPrChange>
        </w:trPr>
        <w:tc>
          <w:tcPr>
            <w:tcW w:w="498" w:type="dxa"/>
            <w:tcBorders>
              <w:top w:val="nil"/>
              <w:left w:val="nil"/>
              <w:bottom w:val="nil"/>
              <w:right w:val="nil"/>
            </w:tcBorders>
            <w:shd w:val="clear" w:color="auto" w:fill="auto"/>
            <w:noWrap/>
            <w:vAlign w:val="center"/>
            <w:hideMark/>
            <w:tcPrChange w:id="75518" w:author="pete jones" w:date="2022-01-11T16:43:00Z">
              <w:tcPr>
                <w:tcW w:w="400" w:type="dxa"/>
                <w:tcBorders>
                  <w:top w:val="nil"/>
                  <w:left w:val="nil"/>
                  <w:bottom w:val="nil"/>
                  <w:right w:val="nil"/>
                </w:tcBorders>
                <w:shd w:val="clear" w:color="auto" w:fill="auto"/>
                <w:noWrap/>
                <w:vAlign w:val="center"/>
                <w:hideMark/>
              </w:tcPr>
            </w:tcPrChange>
          </w:tcPr>
          <w:p w14:paraId="3AE21AC4" w14:textId="77777777" w:rsidR="00910219" w:rsidRPr="00910219" w:rsidRDefault="00910219" w:rsidP="00910219">
            <w:pPr>
              <w:spacing w:before="0" w:after="0" w:line="240" w:lineRule="auto"/>
              <w:jc w:val="center"/>
              <w:rPr>
                <w:ins w:id="75519" w:author="pete jones" w:date="2022-01-11T16:42:00Z"/>
                <w:rFonts w:ascii="Calibri" w:hAnsi="Calibri" w:cs="Calibri"/>
                <w:color w:val="000000"/>
                <w:sz w:val="22"/>
                <w:szCs w:val="22"/>
              </w:rPr>
            </w:pPr>
          </w:p>
        </w:tc>
        <w:tc>
          <w:tcPr>
            <w:tcW w:w="5536" w:type="dxa"/>
            <w:vMerge/>
            <w:tcBorders>
              <w:top w:val="single" w:sz="8" w:space="0" w:color="auto"/>
              <w:left w:val="single" w:sz="8" w:space="0" w:color="auto"/>
              <w:bottom w:val="single" w:sz="8" w:space="0" w:color="000000"/>
              <w:right w:val="single" w:sz="8" w:space="0" w:color="auto"/>
            </w:tcBorders>
            <w:vAlign w:val="center"/>
            <w:hideMark/>
            <w:tcPrChange w:id="75520" w:author="pete jones" w:date="2022-01-11T16:43:00Z">
              <w:tcPr>
                <w:tcW w:w="5320" w:type="dxa"/>
                <w:vMerge/>
                <w:tcBorders>
                  <w:top w:val="single" w:sz="8" w:space="0" w:color="auto"/>
                  <w:left w:val="single" w:sz="8" w:space="0" w:color="auto"/>
                  <w:bottom w:val="single" w:sz="8" w:space="0" w:color="000000"/>
                  <w:right w:val="single" w:sz="8" w:space="0" w:color="auto"/>
                </w:tcBorders>
                <w:vAlign w:val="center"/>
                <w:hideMark/>
              </w:tcPr>
            </w:tcPrChange>
          </w:tcPr>
          <w:p w14:paraId="0F299970" w14:textId="77777777" w:rsidR="00910219" w:rsidRPr="00910219" w:rsidRDefault="00910219" w:rsidP="00910219">
            <w:pPr>
              <w:spacing w:before="0" w:after="0" w:line="240" w:lineRule="auto"/>
              <w:jc w:val="left"/>
              <w:rPr>
                <w:ins w:id="75521" w:author="pete jones" w:date="2022-01-11T16:42:00Z"/>
                <w:rFonts w:ascii="Calibri" w:hAnsi="Calibri" w:cs="Calibri"/>
                <w:b/>
                <w:bCs/>
                <w:color w:val="000000"/>
                <w:sz w:val="32"/>
                <w:szCs w:val="32"/>
              </w:rPr>
            </w:pPr>
          </w:p>
        </w:tc>
        <w:tc>
          <w:tcPr>
            <w:tcW w:w="2988" w:type="dxa"/>
            <w:gridSpan w:val="6"/>
            <w:tcBorders>
              <w:top w:val="single" w:sz="4" w:space="0" w:color="auto"/>
              <w:left w:val="nil"/>
              <w:bottom w:val="single" w:sz="8" w:space="0" w:color="auto"/>
              <w:right w:val="single" w:sz="8" w:space="0" w:color="000000"/>
            </w:tcBorders>
            <w:shd w:val="clear" w:color="auto" w:fill="auto"/>
            <w:noWrap/>
            <w:vAlign w:val="center"/>
            <w:hideMark/>
            <w:tcPrChange w:id="75522" w:author="pete jones" w:date="2022-01-11T16:43:00Z">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tcPrChange>
          </w:tcPr>
          <w:p w14:paraId="49F0150F" w14:textId="77777777" w:rsidR="00910219" w:rsidRPr="00910219" w:rsidRDefault="00910219" w:rsidP="00910219">
            <w:pPr>
              <w:spacing w:before="0" w:after="0" w:line="240" w:lineRule="auto"/>
              <w:jc w:val="right"/>
              <w:rPr>
                <w:ins w:id="75523" w:author="pete jones" w:date="2022-01-11T16:42:00Z"/>
                <w:rFonts w:ascii="Calibri" w:hAnsi="Calibri" w:cs="Calibri"/>
                <w:color w:val="000000"/>
                <w:sz w:val="22"/>
                <w:szCs w:val="22"/>
              </w:rPr>
            </w:pPr>
            <w:ins w:id="75524" w:author="pete jones" w:date="2022-01-11T16:42:00Z">
              <w:r w:rsidRPr="00910219">
                <w:rPr>
                  <w:rFonts w:ascii="Calibri" w:hAnsi="Calibri" w:cs="Calibri"/>
                  <w:color w:val="000000"/>
                  <w:sz w:val="22"/>
                  <w:szCs w:val="22"/>
                </w:rPr>
                <w:t>UK Rank Eng</w:t>
              </w:r>
            </w:ins>
          </w:p>
        </w:tc>
        <w:tc>
          <w:tcPr>
            <w:tcW w:w="2988" w:type="dxa"/>
            <w:gridSpan w:val="6"/>
            <w:tcBorders>
              <w:top w:val="single" w:sz="4" w:space="0" w:color="auto"/>
              <w:left w:val="nil"/>
              <w:bottom w:val="single" w:sz="8" w:space="0" w:color="auto"/>
              <w:right w:val="single" w:sz="8" w:space="0" w:color="000000"/>
            </w:tcBorders>
            <w:shd w:val="clear" w:color="auto" w:fill="auto"/>
            <w:noWrap/>
            <w:vAlign w:val="center"/>
            <w:hideMark/>
            <w:tcPrChange w:id="75525" w:author="pete jones" w:date="2022-01-11T16:43:00Z">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tcPrChange>
          </w:tcPr>
          <w:p w14:paraId="1A64C335" w14:textId="77777777" w:rsidR="00910219" w:rsidRPr="00910219" w:rsidRDefault="00910219" w:rsidP="00910219">
            <w:pPr>
              <w:spacing w:before="0" w:after="0" w:line="240" w:lineRule="auto"/>
              <w:jc w:val="center"/>
              <w:rPr>
                <w:ins w:id="75526" w:author="pete jones" w:date="2022-01-11T16:42:00Z"/>
                <w:rFonts w:ascii="Calibri" w:hAnsi="Calibri" w:cs="Calibri"/>
                <w:color w:val="000000"/>
                <w:sz w:val="22"/>
                <w:szCs w:val="22"/>
              </w:rPr>
            </w:pPr>
            <w:ins w:id="75527" w:author="pete jones" w:date="2022-01-11T16:42:00Z">
              <w:r w:rsidRPr="00910219">
                <w:rPr>
                  <w:rFonts w:ascii="Calibri" w:hAnsi="Calibri" w:cs="Calibri"/>
                  <w:color w:val="000000"/>
                  <w:sz w:val="22"/>
                  <w:szCs w:val="22"/>
                </w:rPr>
                <w:t>69</w:t>
              </w:r>
            </w:ins>
          </w:p>
        </w:tc>
      </w:tr>
      <w:tr w:rsidR="00910219" w:rsidRPr="00910219" w14:paraId="553FDD61" w14:textId="77777777" w:rsidTr="00910219">
        <w:trPr>
          <w:trHeight w:val="315"/>
          <w:ins w:id="75528" w:author="pete jones" w:date="2022-01-11T16:42:00Z"/>
          <w:trPrChange w:id="75529" w:author="pete jones" w:date="2022-01-11T16:43:00Z">
            <w:trPr>
              <w:trHeight w:val="315"/>
            </w:trPr>
          </w:trPrChange>
        </w:trPr>
        <w:tc>
          <w:tcPr>
            <w:tcW w:w="498" w:type="dxa"/>
            <w:tcBorders>
              <w:top w:val="nil"/>
              <w:left w:val="nil"/>
              <w:bottom w:val="nil"/>
              <w:right w:val="nil"/>
            </w:tcBorders>
            <w:shd w:val="clear" w:color="auto" w:fill="auto"/>
            <w:noWrap/>
            <w:vAlign w:val="center"/>
            <w:hideMark/>
            <w:tcPrChange w:id="75530" w:author="pete jones" w:date="2022-01-11T16:43:00Z">
              <w:tcPr>
                <w:tcW w:w="400" w:type="dxa"/>
                <w:tcBorders>
                  <w:top w:val="nil"/>
                  <w:left w:val="nil"/>
                  <w:bottom w:val="nil"/>
                  <w:right w:val="nil"/>
                </w:tcBorders>
                <w:shd w:val="clear" w:color="auto" w:fill="auto"/>
                <w:noWrap/>
                <w:vAlign w:val="center"/>
                <w:hideMark/>
              </w:tcPr>
            </w:tcPrChange>
          </w:tcPr>
          <w:p w14:paraId="1E64ABF7" w14:textId="77777777" w:rsidR="00910219" w:rsidRPr="00910219" w:rsidRDefault="00910219" w:rsidP="00910219">
            <w:pPr>
              <w:spacing w:before="0" w:after="0" w:line="240" w:lineRule="auto"/>
              <w:jc w:val="center"/>
              <w:rPr>
                <w:ins w:id="75531" w:author="pete jones" w:date="2022-01-11T16:42:00Z"/>
                <w:rFonts w:ascii="Calibri" w:hAnsi="Calibri" w:cs="Calibri"/>
                <w:color w:val="000000"/>
                <w:sz w:val="22"/>
                <w:szCs w:val="22"/>
              </w:rPr>
            </w:pPr>
          </w:p>
        </w:tc>
        <w:tc>
          <w:tcPr>
            <w:tcW w:w="5536" w:type="dxa"/>
            <w:vMerge/>
            <w:tcBorders>
              <w:top w:val="single" w:sz="8" w:space="0" w:color="auto"/>
              <w:left w:val="single" w:sz="8" w:space="0" w:color="auto"/>
              <w:bottom w:val="single" w:sz="8" w:space="0" w:color="000000"/>
              <w:right w:val="single" w:sz="8" w:space="0" w:color="auto"/>
            </w:tcBorders>
            <w:vAlign w:val="center"/>
            <w:hideMark/>
            <w:tcPrChange w:id="75532" w:author="pete jones" w:date="2022-01-11T16:43:00Z">
              <w:tcPr>
                <w:tcW w:w="5320" w:type="dxa"/>
                <w:vMerge/>
                <w:tcBorders>
                  <w:top w:val="single" w:sz="8" w:space="0" w:color="auto"/>
                  <w:left w:val="single" w:sz="8" w:space="0" w:color="auto"/>
                  <w:bottom w:val="single" w:sz="8" w:space="0" w:color="000000"/>
                  <w:right w:val="single" w:sz="8" w:space="0" w:color="auto"/>
                </w:tcBorders>
                <w:vAlign w:val="center"/>
                <w:hideMark/>
              </w:tcPr>
            </w:tcPrChange>
          </w:tcPr>
          <w:p w14:paraId="1725F72D" w14:textId="77777777" w:rsidR="00910219" w:rsidRPr="00910219" w:rsidRDefault="00910219" w:rsidP="00910219">
            <w:pPr>
              <w:spacing w:before="0" w:after="0" w:line="240" w:lineRule="auto"/>
              <w:jc w:val="left"/>
              <w:rPr>
                <w:ins w:id="75533" w:author="pete jones" w:date="2022-01-11T16:42:00Z"/>
                <w:rFonts w:ascii="Calibri" w:hAnsi="Calibri" w:cs="Calibri"/>
                <w:b/>
                <w:bCs/>
                <w:color w:val="000000"/>
                <w:sz w:val="32"/>
                <w:szCs w:val="32"/>
              </w:rPr>
            </w:pPr>
          </w:p>
        </w:tc>
        <w:tc>
          <w:tcPr>
            <w:tcW w:w="5976" w:type="dxa"/>
            <w:gridSpan w:val="12"/>
            <w:tcBorders>
              <w:top w:val="single" w:sz="8" w:space="0" w:color="auto"/>
              <w:left w:val="nil"/>
              <w:bottom w:val="single" w:sz="8" w:space="0" w:color="auto"/>
              <w:right w:val="single" w:sz="8" w:space="0" w:color="000000"/>
            </w:tcBorders>
            <w:shd w:val="clear" w:color="auto" w:fill="auto"/>
            <w:noWrap/>
            <w:vAlign w:val="center"/>
            <w:hideMark/>
            <w:tcPrChange w:id="75534" w:author="pete jones" w:date="2022-01-11T16:43:00Z">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tcPrChange>
          </w:tcPr>
          <w:p w14:paraId="26884806" w14:textId="77777777" w:rsidR="00910219" w:rsidRPr="00910219" w:rsidRDefault="00910219" w:rsidP="00910219">
            <w:pPr>
              <w:spacing w:before="0" w:after="0" w:line="240" w:lineRule="auto"/>
              <w:jc w:val="center"/>
              <w:rPr>
                <w:ins w:id="75535" w:author="pete jones" w:date="2022-01-11T16:42:00Z"/>
                <w:rFonts w:ascii="Calibri" w:hAnsi="Calibri" w:cs="Calibri"/>
                <w:b/>
                <w:bCs/>
                <w:i/>
                <w:iCs/>
                <w:color w:val="000000"/>
                <w:sz w:val="22"/>
                <w:szCs w:val="22"/>
              </w:rPr>
            </w:pPr>
            <w:ins w:id="75536" w:author="pete jones" w:date="2022-01-11T16:42:00Z">
              <w:r w:rsidRPr="00910219">
                <w:rPr>
                  <w:rFonts w:ascii="Calibri" w:hAnsi="Calibri" w:cs="Calibri"/>
                  <w:b/>
                  <w:bCs/>
                  <w:i/>
                  <w:iCs/>
                  <w:color w:val="000000"/>
                  <w:sz w:val="22"/>
                  <w:szCs w:val="22"/>
                </w:rPr>
                <w:t>Acceptance Criteria</w:t>
              </w:r>
            </w:ins>
          </w:p>
        </w:tc>
      </w:tr>
      <w:tr w:rsidR="00910219" w:rsidRPr="00910219" w14:paraId="079C10AA" w14:textId="77777777" w:rsidTr="00910219">
        <w:trPr>
          <w:trHeight w:val="300"/>
          <w:ins w:id="75537" w:author="pete jones" w:date="2022-01-11T16:42:00Z"/>
          <w:trPrChange w:id="75538" w:author="pete jones" w:date="2022-01-11T16:43:00Z">
            <w:trPr>
              <w:trHeight w:val="300"/>
            </w:trPr>
          </w:trPrChange>
        </w:trPr>
        <w:tc>
          <w:tcPr>
            <w:tcW w:w="498" w:type="dxa"/>
            <w:tcBorders>
              <w:top w:val="nil"/>
              <w:left w:val="nil"/>
              <w:bottom w:val="nil"/>
              <w:right w:val="nil"/>
            </w:tcBorders>
            <w:shd w:val="clear" w:color="auto" w:fill="auto"/>
            <w:noWrap/>
            <w:vAlign w:val="center"/>
            <w:hideMark/>
            <w:tcPrChange w:id="75539" w:author="pete jones" w:date="2022-01-11T16:43:00Z">
              <w:tcPr>
                <w:tcW w:w="400" w:type="dxa"/>
                <w:tcBorders>
                  <w:top w:val="nil"/>
                  <w:left w:val="nil"/>
                  <w:bottom w:val="nil"/>
                  <w:right w:val="nil"/>
                </w:tcBorders>
                <w:shd w:val="clear" w:color="auto" w:fill="auto"/>
                <w:noWrap/>
                <w:vAlign w:val="center"/>
                <w:hideMark/>
              </w:tcPr>
            </w:tcPrChange>
          </w:tcPr>
          <w:p w14:paraId="0E1CABDB" w14:textId="77777777" w:rsidR="00910219" w:rsidRPr="00910219" w:rsidRDefault="00910219" w:rsidP="00910219">
            <w:pPr>
              <w:spacing w:before="0" w:after="0" w:line="240" w:lineRule="auto"/>
              <w:jc w:val="center"/>
              <w:rPr>
                <w:ins w:id="75540" w:author="pete jones" w:date="2022-01-11T16:42:00Z"/>
                <w:rFonts w:ascii="Calibri" w:hAnsi="Calibri" w:cs="Calibri"/>
                <w:b/>
                <w:bCs/>
                <w:i/>
                <w:iCs/>
                <w:color w:val="000000"/>
                <w:sz w:val="22"/>
                <w:szCs w:val="22"/>
              </w:rPr>
            </w:pPr>
          </w:p>
        </w:tc>
        <w:tc>
          <w:tcPr>
            <w:tcW w:w="5536" w:type="dxa"/>
            <w:vMerge w:val="restart"/>
            <w:tcBorders>
              <w:top w:val="nil"/>
              <w:left w:val="single" w:sz="8" w:space="0" w:color="auto"/>
              <w:bottom w:val="single" w:sz="4" w:space="0" w:color="000000"/>
              <w:right w:val="single" w:sz="8" w:space="0" w:color="auto"/>
            </w:tcBorders>
            <w:shd w:val="clear" w:color="auto" w:fill="auto"/>
            <w:vAlign w:val="center"/>
            <w:hideMark/>
            <w:tcPrChange w:id="75541" w:author="pete jones" w:date="2022-01-11T16:43:00Z">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tcPrChange>
          </w:tcPr>
          <w:p w14:paraId="7CF9AD52" w14:textId="77D3A0E3" w:rsidR="00910219" w:rsidRPr="00910219" w:rsidRDefault="00910219" w:rsidP="00910219">
            <w:pPr>
              <w:spacing w:before="0" w:after="0" w:line="240" w:lineRule="auto"/>
              <w:jc w:val="left"/>
              <w:rPr>
                <w:ins w:id="75542" w:author="pete jones" w:date="2022-01-11T16:42:00Z"/>
                <w:rFonts w:ascii="Calibri" w:hAnsi="Calibri" w:cs="Calibri"/>
                <w:color w:val="000000"/>
                <w:sz w:val="22"/>
                <w:szCs w:val="22"/>
              </w:rPr>
            </w:pPr>
            <w:ins w:id="75543" w:author="pete jones" w:date="2022-01-11T16:42:00Z">
              <w:r w:rsidRPr="00910219">
                <w:rPr>
                  <w:rFonts w:ascii="Calibri" w:hAnsi="Calibri" w:cs="Calibri"/>
                  <w:color w:val="000000"/>
                  <w:sz w:val="22"/>
                  <w:szCs w:val="22"/>
                </w:rPr>
                <w:t xml:space="preserve">Estimated engineering intake 2018 (at 3%) of </w:t>
              </w:r>
            </w:ins>
            <w:ins w:id="75544" w:author="pete jones" w:date="2022-03-30T12:32:00Z">
              <w:r w:rsidR="00042512">
                <w:rPr>
                  <w:rFonts w:ascii="Calibri" w:hAnsi="Calibri" w:cs="Calibri"/>
                  <w:color w:val="000000"/>
                  <w:sz w:val="22"/>
                  <w:szCs w:val="22"/>
                </w:rPr>
                <w:t xml:space="preserve">the </w:t>
              </w:r>
            </w:ins>
            <w:ins w:id="75545" w:author="pete jones" w:date="2022-01-11T16:42:00Z">
              <w:r w:rsidRPr="00910219">
                <w:rPr>
                  <w:rFonts w:ascii="Calibri" w:hAnsi="Calibri" w:cs="Calibri"/>
                  <w:color w:val="000000"/>
                  <w:sz w:val="22"/>
                  <w:szCs w:val="22"/>
                </w:rPr>
                <w:t>total institute intake population</w:t>
              </w:r>
            </w:ins>
          </w:p>
        </w:tc>
        <w:tc>
          <w:tcPr>
            <w:tcW w:w="2988" w:type="dxa"/>
            <w:gridSpan w:val="6"/>
            <w:tcBorders>
              <w:top w:val="single" w:sz="8" w:space="0" w:color="auto"/>
              <w:left w:val="nil"/>
              <w:bottom w:val="single" w:sz="4" w:space="0" w:color="auto"/>
              <w:right w:val="single" w:sz="8" w:space="0" w:color="000000"/>
            </w:tcBorders>
            <w:shd w:val="clear" w:color="auto" w:fill="auto"/>
            <w:noWrap/>
            <w:vAlign w:val="center"/>
            <w:hideMark/>
            <w:tcPrChange w:id="75546" w:author="pete jones" w:date="2022-01-11T16:43:00Z">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117B2EE8" w14:textId="77777777" w:rsidR="00910219" w:rsidRPr="00910219" w:rsidRDefault="00910219" w:rsidP="00910219">
            <w:pPr>
              <w:spacing w:before="0" w:after="0" w:line="240" w:lineRule="auto"/>
              <w:jc w:val="right"/>
              <w:rPr>
                <w:ins w:id="75547" w:author="pete jones" w:date="2022-01-11T16:42:00Z"/>
                <w:rFonts w:ascii="Calibri" w:hAnsi="Calibri" w:cs="Calibri"/>
                <w:color w:val="000000"/>
                <w:sz w:val="22"/>
                <w:szCs w:val="22"/>
              </w:rPr>
            </w:pPr>
            <w:ins w:id="75548" w:author="pete jones" w:date="2022-01-11T16:42:00Z">
              <w:r w:rsidRPr="00910219">
                <w:rPr>
                  <w:rFonts w:ascii="Calibri" w:hAnsi="Calibri" w:cs="Calibri"/>
                  <w:color w:val="000000"/>
                  <w:sz w:val="22"/>
                  <w:szCs w:val="22"/>
                </w:rPr>
                <w:t>A-level</w:t>
              </w:r>
            </w:ins>
          </w:p>
        </w:tc>
        <w:tc>
          <w:tcPr>
            <w:tcW w:w="2988" w:type="dxa"/>
            <w:gridSpan w:val="6"/>
            <w:tcBorders>
              <w:top w:val="single" w:sz="8" w:space="0" w:color="auto"/>
              <w:left w:val="nil"/>
              <w:bottom w:val="single" w:sz="4" w:space="0" w:color="auto"/>
              <w:right w:val="single" w:sz="8" w:space="0" w:color="000000"/>
            </w:tcBorders>
            <w:shd w:val="clear" w:color="auto" w:fill="auto"/>
            <w:noWrap/>
            <w:vAlign w:val="center"/>
            <w:hideMark/>
            <w:tcPrChange w:id="75549" w:author="pete jones" w:date="2022-01-11T16:43:00Z">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tcPrChange>
          </w:tcPr>
          <w:p w14:paraId="3DC34788" w14:textId="77777777" w:rsidR="00910219" w:rsidRPr="00910219" w:rsidRDefault="00910219" w:rsidP="00910219">
            <w:pPr>
              <w:spacing w:before="0" w:after="0" w:line="240" w:lineRule="auto"/>
              <w:jc w:val="center"/>
              <w:rPr>
                <w:ins w:id="75550" w:author="pete jones" w:date="2022-01-11T16:42:00Z"/>
                <w:rFonts w:ascii="Calibri" w:hAnsi="Calibri" w:cs="Calibri"/>
                <w:color w:val="000000"/>
                <w:sz w:val="22"/>
                <w:szCs w:val="22"/>
              </w:rPr>
            </w:pPr>
            <w:ins w:id="75551" w:author="pete jones" w:date="2022-01-11T16:42:00Z">
              <w:r w:rsidRPr="00910219">
                <w:rPr>
                  <w:rFonts w:ascii="Calibri" w:hAnsi="Calibri" w:cs="Calibri"/>
                  <w:color w:val="000000"/>
                  <w:sz w:val="22"/>
                  <w:szCs w:val="22"/>
                </w:rPr>
                <w:t>ABB</w:t>
              </w:r>
            </w:ins>
          </w:p>
        </w:tc>
      </w:tr>
      <w:tr w:rsidR="00910219" w:rsidRPr="00910219" w14:paraId="0ABC5554" w14:textId="77777777" w:rsidTr="00910219">
        <w:trPr>
          <w:trHeight w:val="315"/>
          <w:ins w:id="75552" w:author="pete jones" w:date="2022-01-11T16:42:00Z"/>
          <w:trPrChange w:id="75553" w:author="pete jones" w:date="2022-01-11T16:43:00Z">
            <w:trPr>
              <w:trHeight w:val="315"/>
            </w:trPr>
          </w:trPrChange>
        </w:trPr>
        <w:tc>
          <w:tcPr>
            <w:tcW w:w="498" w:type="dxa"/>
            <w:tcBorders>
              <w:top w:val="nil"/>
              <w:left w:val="nil"/>
              <w:bottom w:val="nil"/>
              <w:right w:val="nil"/>
            </w:tcBorders>
            <w:shd w:val="clear" w:color="auto" w:fill="auto"/>
            <w:noWrap/>
            <w:vAlign w:val="center"/>
            <w:hideMark/>
            <w:tcPrChange w:id="75554" w:author="pete jones" w:date="2022-01-11T16:43:00Z">
              <w:tcPr>
                <w:tcW w:w="400" w:type="dxa"/>
                <w:tcBorders>
                  <w:top w:val="nil"/>
                  <w:left w:val="nil"/>
                  <w:bottom w:val="nil"/>
                  <w:right w:val="nil"/>
                </w:tcBorders>
                <w:shd w:val="clear" w:color="auto" w:fill="auto"/>
                <w:noWrap/>
                <w:vAlign w:val="center"/>
                <w:hideMark/>
              </w:tcPr>
            </w:tcPrChange>
          </w:tcPr>
          <w:p w14:paraId="0937FE96" w14:textId="77777777" w:rsidR="00910219" w:rsidRPr="00910219" w:rsidRDefault="00910219" w:rsidP="00910219">
            <w:pPr>
              <w:spacing w:before="0" w:after="0" w:line="240" w:lineRule="auto"/>
              <w:jc w:val="center"/>
              <w:rPr>
                <w:ins w:id="75555" w:author="pete jones" w:date="2022-01-11T16:42:00Z"/>
                <w:rFonts w:ascii="Calibri" w:hAnsi="Calibri" w:cs="Calibri"/>
                <w:color w:val="000000"/>
                <w:sz w:val="22"/>
                <w:szCs w:val="22"/>
              </w:rPr>
            </w:pPr>
          </w:p>
        </w:tc>
        <w:tc>
          <w:tcPr>
            <w:tcW w:w="5536" w:type="dxa"/>
            <w:vMerge/>
            <w:tcBorders>
              <w:top w:val="nil"/>
              <w:left w:val="single" w:sz="8" w:space="0" w:color="auto"/>
              <w:bottom w:val="single" w:sz="4" w:space="0" w:color="000000"/>
              <w:right w:val="single" w:sz="8" w:space="0" w:color="auto"/>
            </w:tcBorders>
            <w:vAlign w:val="center"/>
            <w:hideMark/>
            <w:tcPrChange w:id="75556" w:author="pete jones" w:date="2022-01-11T16:43:00Z">
              <w:tcPr>
                <w:tcW w:w="5320" w:type="dxa"/>
                <w:vMerge/>
                <w:tcBorders>
                  <w:top w:val="nil"/>
                  <w:left w:val="single" w:sz="8" w:space="0" w:color="auto"/>
                  <w:bottom w:val="single" w:sz="4" w:space="0" w:color="000000"/>
                  <w:right w:val="single" w:sz="8" w:space="0" w:color="auto"/>
                </w:tcBorders>
                <w:vAlign w:val="center"/>
                <w:hideMark/>
              </w:tcPr>
            </w:tcPrChange>
          </w:tcPr>
          <w:p w14:paraId="442E7624" w14:textId="77777777" w:rsidR="00910219" w:rsidRPr="00910219" w:rsidRDefault="00910219" w:rsidP="00910219">
            <w:pPr>
              <w:spacing w:before="0" w:after="0" w:line="240" w:lineRule="auto"/>
              <w:jc w:val="left"/>
              <w:rPr>
                <w:ins w:id="75557" w:author="pete jones" w:date="2022-01-11T16:42:00Z"/>
                <w:rFonts w:ascii="Calibri" w:hAnsi="Calibri" w:cs="Calibri"/>
                <w:color w:val="000000"/>
                <w:sz w:val="22"/>
                <w:szCs w:val="22"/>
              </w:rPr>
            </w:pPr>
          </w:p>
        </w:tc>
        <w:tc>
          <w:tcPr>
            <w:tcW w:w="2988" w:type="dxa"/>
            <w:gridSpan w:val="6"/>
            <w:tcBorders>
              <w:top w:val="single" w:sz="4" w:space="0" w:color="auto"/>
              <w:left w:val="nil"/>
              <w:bottom w:val="nil"/>
              <w:right w:val="single" w:sz="8" w:space="0" w:color="000000"/>
            </w:tcBorders>
            <w:shd w:val="clear" w:color="auto" w:fill="auto"/>
            <w:noWrap/>
            <w:vAlign w:val="center"/>
            <w:hideMark/>
            <w:tcPrChange w:id="75558" w:author="pete jones" w:date="2022-01-11T16:43:00Z">
              <w:tcPr>
                <w:tcW w:w="2560" w:type="dxa"/>
                <w:gridSpan w:val="6"/>
                <w:tcBorders>
                  <w:top w:val="single" w:sz="4" w:space="0" w:color="auto"/>
                  <w:left w:val="nil"/>
                  <w:bottom w:val="nil"/>
                  <w:right w:val="single" w:sz="8" w:space="0" w:color="000000"/>
                </w:tcBorders>
                <w:shd w:val="clear" w:color="auto" w:fill="auto"/>
                <w:noWrap/>
                <w:vAlign w:val="center"/>
                <w:hideMark/>
              </w:tcPr>
            </w:tcPrChange>
          </w:tcPr>
          <w:p w14:paraId="45771F04" w14:textId="77777777" w:rsidR="00910219" w:rsidRPr="00910219" w:rsidRDefault="00910219" w:rsidP="00910219">
            <w:pPr>
              <w:spacing w:before="0" w:after="0" w:line="240" w:lineRule="auto"/>
              <w:jc w:val="right"/>
              <w:rPr>
                <w:ins w:id="75559" w:author="pete jones" w:date="2022-01-11T16:42:00Z"/>
                <w:rFonts w:ascii="Calibri" w:hAnsi="Calibri" w:cs="Calibri"/>
                <w:color w:val="000000"/>
                <w:sz w:val="22"/>
                <w:szCs w:val="22"/>
              </w:rPr>
            </w:pPr>
            <w:ins w:id="75560" w:author="pete jones" w:date="2022-01-11T16:42:00Z">
              <w:r w:rsidRPr="00910219">
                <w:rPr>
                  <w:rFonts w:ascii="Calibri" w:hAnsi="Calibri" w:cs="Calibri"/>
                  <w:color w:val="000000"/>
                  <w:sz w:val="22"/>
                  <w:szCs w:val="22"/>
                </w:rPr>
                <w:t>BTEC</w:t>
              </w:r>
            </w:ins>
          </w:p>
        </w:tc>
        <w:tc>
          <w:tcPr>
            <w:tcW w:w="2988" w:type="dxa"/>
            <w:gridSpan w:val="6"/>
            <w:tcBorders>
              <w:top w:val="single" w:sz="4" w:space="0" w:color="auto"/>
              <w:left w:val="nil"/>
              <w:bottom w:val="nil"/>
              <w:right w:val="single" w:sz="8" w:space="0" w:color="000000"/>
            </w:tcBorders>
            <w:shd w:val="clear" w:color="auto" w:fill="auto"/>
            <w:vAlign w:val="center"/>
            <w:hideMark/>
            <w:tcPrChange w:id="75561" w:author="pete jones" w:date="2022-01-11T16:43:00Z">
              <w:tcPr>
                <w:tcW w:w="2401" w:type="dxa"/>
                <w:gridSpan w:val="6"/>
                <w:tcBorders>
                  <w:top w:val="single" w:sz="4" w:space="0" w:color="auto"/>
                  <w:left w:val="nil"/>
                  <w:bottom w:val="nil"/>
                  <w:right w:val="single" w:sz="8" w:space="0" w:color="000000"/>
                </w:tcBorders>
                <w:shd w:val="clear" w:color="auto" w:fill="auto"/>
                <w:vAlign w:val="center"/>
                <w:hideMark/>
              </w:tcPr>
            </w:tcPrChange>
          </w:tcPr>
          <w:p w14:paraId="05EDB16D" w14:textId="77777777" w:rsidR="00910219" w:rsidRPr="00910219" w:rsidRDefault="00910219" w:rsidP="00910219">
            <w:pPr>
              <w:spacing w:before="0" w:after="0" w:line="240" w:lineRule="auto"/>
              <w:jc w:val="center"/>
              <w:rPr>
                <w:ins w:id="75562" w:author="pete jones" w:date="2022-01-11T16:42:00Z"/>
                <w:rFonts w:ascii="Calibri" w:hAnsi="Calibri" w:cs="Calibri"/>
                <w:color w:val="000000"/>
                <w:sz w:val="22"/>
                <w:szCs w:val="22"/>
              </w:rPr>
            </w:pPr>
            <w:ins w:id="75563" w:author="pete jones" w:date="2022-01-11T16:42:00Z">
              <w:r w:rsidRPr="00910219">
                <w:rPr>
                  <w:rFonts w:ascii="Calibri" w:hAnsi="Calibri" w:cs="Calibri"/>
                  <w:color w:val="000000"/>
                  <w:sz w:val="22"/>
                  <w:szCs w:val="22"/>
                </w:rPr>
                <w:t>DDM</w:t>
              </w:r>
            </w:ins>
          </w:p>
        </w:tc>
      </w:tr>
      <w:tr w:rsidR="00910219" w:rsidRPr="00910219" w14:paraId="0B1F656D" w14:textId="77777777" w:rsidTr="00910219">
        <w:trPr>
          <w:trHeight w:val="315"/>
          <w:ins w:id="75564" w:author="pete jones" w:date="2022-01-11T16:42:00Z"/>
          <w:trPrChange w:id="75565" w:author="pete jones" w:date="2022-01-11T16:43:00Z">
            <w:trPr>
              <w:trHeight w:val="315"/>
            </w:trPr>
          </w:trPrChange>
        </w:trPr>
        <w:tc>
          <w:tcPr>
            <w:tcW w:w="498" w:type="dxa"/>
            <w:tcBorders>
              <w:top w:val="nil"/>
              <w:left w:val="nil"/>
              <w:bottom w:val="nil"/>
              <w:right w:val="nil"/>
            </w:tcBorders>
            <w:shd w:val="clear" w:color="auto" w:fill="auto"/>
            <w:noWrap/>
            <w:vAlign w:val="center"/>
            <w:hideMark/>
            <w:tcPrChange w:id="75566" w:author="pete jones" w:date="2022-01-11T16:43:00Z">
              <w:tcPr>
                <w:tcW w:w="400" w:type="dxa"/>
                <w:tcBorders>
                  <w:top w:val="nil"/>
                  <w:left w:val="nil"/>
                  <w:bottom w:val="nil"/>
                  <w:right w:val="nil"/>
                </w:tcBorders>
                <w:shd w:val="clear" w:color="auto" w:fill="auto"/>
                <w:noWrap/>
                <w:vAlign w:val="center"/>
                <w:hideMark/>
              </w:tcPr>
            </w:tcPrChange>
          </w:tcPr>
          <w:p w14:paraId="762229DD" w14:textId="77777777" w:rsidR="00910219" w:rsidRPr="00910219" w:rsidRDefault="00910219" w:rsidP="00910219">
            <w:pPr>
              <w:spacing w:before="0" w:after="0" w:line="240" w:lineRule="auto"/>
              <w:jc w:val="center"/>
              <w:rPr>
                <w:ins w:id="75567" w:author="pete jones" w:date="2022-01-11T16:42:00Z"/>
                <w:rFonts w:ascii="Calibri" w:hAnsi="Calibri" w:cs="Calibri"/>
                <w:color w:val="000000"/>
                <w:sz w:val="22"/>
                <w:szCs w:val="22"/>
              </w:rPr>
            </w:pPr>
          </w:p>
        </w:tc>
        <w:tc>
          <w:tcPr>
            <w:tcW w:w="5536" w:type="dxa"/>
            <w:tcBorders>
              <w:top w:val="nil"/>
              <w:left w:val="single" w:sz="8" w:space="0" w:color="auto"/>
              <w:bottom w:val="single" w:sz="4" w:space="0" w:color="auto"/>
              <w:right w:val="nil"/>
            </w:tcBorders>
            <w:shd w:val="clear" w:color="auto" w:fill="auto"/>
            <w:noWrap/>
            <w:vAlign w:val="center"/>
            <w:hideMark/>
            <w:tcPrChange w:id="75568" w:author="pete jones" w:date="2022-01-11T16:43:00Z">
              <w:tcPr>
                <w:tcW w:w="5320" w:type="dxa"/>
                <w:tcBorders>
                  <w:top w:val="nil"/>
                  <w:left w:val="single" w:sz="8" w:space="0" w:color="auto"/>
                  <w:bottom w:val="single" w:sz="4" w:space="0" w:color="auto"/>
                  <w:right w:val="nil"/>
                </w:tcBorders>
                <w:shd w:val="clear" w:color="auto" w:fill="auto"/>
                <w:noWrap/>
                <w:vAlign w:val="center"/>
                <w:hideMark/>
              </w:tcPr>
            </w:tcPrChange>
          </w:tcPr>
          <w:p w14:paraId="17AD05E3" w14:textId="77777777" w:rsidR="00910219" w:rsidRPr="00910219" w:rsidRDefault="00910219" w:rsidP="00910219">
            <w:pPr>
              <w:spacing w:before="0" w:after="0" w:line="240" w:lineRule="auto"/>
              <w:jc w:val="center"/>
              <w:rPr>
                <w:ins w:id="75569" w:author="pete jones" w:date="2022-01-11T16:42:00Z"/>
                <w:rFonts w:ascii="Calibri" w:hAnsi="Calibri" w:cs="Calibri"/>
                <w:b/>
                <w:bCs/>
                <w:color w:val="000000"/>
              </w:rPr>
            </w:pPr>
            <w:ins w:id="75570" w:author="pete jones" w:date="2022-01-11T16:42:00Z">
              <w:r w:rsidRPr="00910219">
                <w:rPr>
                  <w:rFonts w:ascii="Calibri" w:hAnsi="Calibri" w:cs="Calibri"/>
                  <w:b/>
                  <w:bCs/>
                  <w:color w:val="000000"/>
                </w:rPr>
                <w:t>192</w:t>
              </w:r>
            </w:ins>
          </w:p>
        </w:tc>
        <w:tc>
          <w:tcPr>
            <w:tcW w:w="2988"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Change w:id="75571" w:author="pete jones" w:date="2022-01-11T16:43:00Z">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tcPrChange>
          </w:tcPr>
          <w:p w14:paraId="63C7A004" w14:textId="77777777" w:rsidR="00910219" w:rsidRPr="00910219" w:rsidRDefault="00910219" w:rsidP="00910219">
            <w:pPr>
              <w:spacing w:before="0" w:after="0" w:line="240" w:lineRule="auto"/>
              <w:jc w:val="right"/>
              <w:rPr>
                <w:ins w:id="75572" w:author="pete jones" w:date="2022-01-11T16:42:00Z"/>
                <w:rFonts w:ascii="Calibri" w:hAnsi="Calibri" w:cs="Calibri"/>
                <w:color w:val="000000"/>
                <w:sz w:val="22"/>
                <w:szCs w:val="22"/>
              </w:rPr>
            </w:pPr>
            <w:ins w:id="75573" w:author="pete jones" w:date="2022-01-11T16:42:00Z">
              <w:r w:rsidRPr="00910219">
                <w:rPr>
                  <w:rFonts w:ascii="Calibri" w:hAnsi="Calibri" w:cs="Calibri"/>
                  <w:color w:val="000000"/>
                  <w:sz w:val="22"/>
                  <w:szCs w:val="22"/>
                </w:rPr>
                <w:t>UCAS POINTS</w:t>
              </w:r>
            </w:ins>
          </w:p>
        </w:tc>
        <w:tc>
          <w:tcPr>
            <w:tcW w:w="2988" w:type="dxa"/>
            <w:gridSpan w:val="6"/>
            <w:tcBorders>
              <w:top w:val="single" w:sz="8" w:space="0" w:color="auto"/>
              <w:left w:val="nil"/>
              <w:bottom w:val="single" w:sz="8" w:space="0" w:color="auto"/>
              <w:right w:val="single" w:sz="8" w:space="0" w:color="000000"/>
            </w:tcBorders>
            <w:shd w:val="clear" w:color="auto" w:fill="auto"/>
            <w:noWrap/>
            <w:vAlign w:val="center"/>
            <w:hideMark/>
            <w:tcPrChange w:id="75574" w:author="pete jones" w:date="2022-01-11T16:43:00Z">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tcPrChange>
          </w:tcPr>
          <w:p w14:paraId="7C52AF63" w14:textId="77777777" w:rsidR="00910219" w:rsidRPr="00910219" w:rsidRDefault="00910219" w:rsidP="00910219">
            <w:pPr>
              <w:spacing w:before="0" w:after="0" w:line="240" w:lineRule="auto"/>
              <w:jc w:val="center"/>
              <w:rPr>
                <w:ins w:id="75575" w:author="pete jones" w:date="2022-01-11T16:42:00Z"/>
                <w:rFonts w:ascii="Calibri" w:hAnsi="Calibri" w:cs="Calibri"/>
                <w:color w:val="000000"/>
                <w:sz w:val="22"/>
                <w:szCs w:val="22"/>
              </w:rPr>
            </w:pPr>
            <w:ins w:id="75576" w:author="pete jones" w:date="2022-01-11T16:42:00Z">
              <w:r w:rsidRPr="00910219">
                <w:rPr>
                  <w:rFonts w:ascii="Calibri" w:hAnsi="Calibri" w:cs="Calibri"/>
                  <w:color w:val="000000"/>
                  <w:sz w:val="22"/>
                  <w:szCs w:val="22"/>
                </w:rPr>
                <w:t>128</w:t>
              </w:r>
            </w:ins>
          </w:p>
        </w:tc>
      </w:tr>
      <w:tr w:rsidR="00910219" w:rsidRPr="00910219" w14:paraId="70519E64" w14:textId="77777777" w:rsidTr="00910219">
        <w:trPr>
          <w:trHeight w:val="315"/>
          <w:ins w:id="75577" w:author="pete jones" w:date="2022-01-11T16:42:00Z"/>
          <w:trPrChange w:id="75578" w:author="pete jones" w:date="2022-01-11T16:43:00Z">
            <w:trPr>
              <w:trHeight w:val="315"/>
            </w:trPr>
          </w:trPrChange>
        </w:trPr>
        <w:tc>
          <w:tcPr>
            <w:tcW w:w="498" w:type="dxa"/>
            <w:tcBorders>
              <w:top w:val="nil"/>
              <w:left w:val="nil"/>
              <w:bottom w:val="nil"/>
              <w:right w:val="nil"/>
            </w:tcBorders>
            <w:shd w:val="clear" w:color="auto" w:fill="auto"/>
            <w:noWrap/>
            <w:vAlign w:val="center"/>
            <w:hideMark/>
            <w:tcPrChange w:id="75579" w:author="pete jones" w:date="2022-01-11T16:43:00Z">
              <w:tcPr>
                <w:tcW w:w="400" w:type="dxa"/>
                <w:tcBorders>
                  <w:top w:val="nil"/>
                  <w:left w:val="nil"/>
                  <w:bottom w:val="nil"/>
                  <w:right w:val="nil"/>
                </w:tcBorders>
                <w:shd w:val="clear" w:color="auto" w:fill="auto"/>
                <w:noWrap/>
                <w:vAlign w:val="center"/>
                <w:hideMark/>
              </w:tcPr>
            </w:tcPrChange>
          </w:tcPr>
          <w:p w14:paraId="4E82AED5" w14:textId="77777777" w:rsidR="00910219" w:rsidRPr="00910219" w:rsidRDefault="00910219" w:rsidP="00910219">
            <w:pPr>
              <w:spacing w:before="0" w:after="0" w:line="240" w:lineRule="auto"/>
              <w:jc w:val="center"/>
              <w:rPr>
                <w:ins w:id="75580" w:author="pete jones" w:date="2022-01-11T16:42:00Z"/>
                <w:rFonts w:ascii="Calibri" w:hAnsi="Calibri" w:cs="Calibri"/>
                <w:color w:val="000000"/>
                <w:sz w:val="22"/>
                <w:szCs w:val="22"/>
              </w:rPr>
            </w:pPr>
          </w:p>
        </w:tc>
        <w:tc>
          <w:tcPr>
            <w:tcW w:w="5536" w:type="dxa"/>
            <w:tcBorders>
              <w:top w:val="nil"/>
              <w:left w:val="nil"/>
              <w:bottom w:val="nil"/>
              <w:right w:val="nil"/>
            </w:tcBorders>
            <w:shd w:val="clear" w:color="auto" w:fill="auto"/>
            <w:noWrap/>
            <w:vAlign w:val="bottom"/>
            <w:hideMark/>
            <w:tcPrChange w:id="75581" w:author="pete jones" w:date="2022-01-11T16:43:00Z">
              <w:tcPr>
                <w:tcW w:w="5320" w:type="dxa"/>
                <w:tcBorders>
                  <w:top w:val="nil"/>
                  <w:left w:val="nil"/>
                  <w:bottom w:val="nil"/>
                  <w:right w:val="nil"/>
                </w:tcBorders>
                <w:shd w:val="clear" w:color="auto" w:fill="auto"/>
                <w:noWrap/>
                <w:vAlign w:val="bottom"/>
                <w:hideMark/>
              </w:tcPr>
            </w:tcPrChange>
          </w:tcPr>
          <w:p w14:paraId="067A0FFA" w14:textId="50290DF2" w:rsidR="00910219" w:rsidRPr="00910219" w:rsidRDefault="00910219" w:rsidP="00910219">
            <w:pPr>
              <w:spacing w:before="0" w:after="0" w:line="240" w:lineRule="auto"/>
              <w:jc w:val="left"/>
              <w:rPr>
                <w:ins w:id="75582" w:author="pete jones" w:date="2022-01-11T16:42:00Z"/>
                <w:rFonts w:ascii="Calibri" w:hAnsi="Calibri" w:cs="Calibri"/>
                <w:color w:val="000000"/>
                <w:sz w:val="22"/>
                <w:szCs w:val="22"/>
              </w:rPr>
            </w:pPr>
            <w:ins w:id="75583" w:author="pete jones" w:date="2022-01-11T16:42:00Z">
              <w:r w:rsidRPr="00910219">
                <w:rPr>
                  <w:rFonts w:ascii="Calibri" w:hAnsi="Calibri" w:cs="Calibri"/>
                  <w:noProof/>
                  <w:color w:val="000000"/>
                  <w:sz w:val="22"/>
                  <w:szCs w:val="22"/>
                </w:rPr>
                <w:drawing>
                  <wp:anchor distT="0" distB="0" distL="114300" distR="114300" simplePos="0" relativeHeight="251695104" behindDoc="0" locked="0" layoutInCell="1" allowOverlap="1" wp14:anchorId="4F2E878A" wp14:editId="1971BB32">
                    <wp:simplePos x="0" y="0"/>
                    <wp:positionH relativeFrom="column">
                      <wp:posOffset>0</wp:posOffset>
                    </wp:positionH>
                    <wp:positionV relativeFrom="paragraph">
                      <wp:posOffset>171450</wp:posOffset>
                    </wp:positionV>
                    <wp:extent cx="2524125" cy="923925"/>
                    <wp:effectExtent l="0" t="0" r="9525" b="9525"/>
                    <wp:wrapNone/>
                    <wp:docPr id="345253027" name="Chart 345253027">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1"/>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530BB78E" w14:textId="77777777">
              <w:trPr>
                <w:trHeight w:val="315"/>
                <w:tblCellSpacing w:w="0" w:type="dxa"/>
                <w:ins w:id="75584" w:author="pete jones" w:date="2022-01-11T16:42: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13C3A132" w14:textId="77777777" w:rsidR="00910219" w:rsidRPr="00910219" w:rsidRDefault="00910219" w:rsidP="00910219">
                  <w:pPr>
                    <w:spacing w:before="0" w:after="0" w:line="240" w:lineRule="auto"/>
                    <w:jc w:val="left"/>
                    <w:rPr>
                      <w:ins w:id="75585" w:author="pete jones" w:date="2022-01-11T16:42:00Z"/>
                      <w:rFonts w:ascii="Calibri" w:hAnsi="Calibri" w:cs="Calibri"/>
                      <w:b/>
                      <w:bCs/>
                      <w:i/>
                      <w:iCs/>
                      <w:color w:val="000000"/>
                      <w:sz w:val="22"/>
                      <w:szCs w:val="22"/>
                    </w:rPr>
                  </w:pPr>
                  <w:ins w:id="75586" w:author="pete jones" w:date="2022-01-11T16:42:00Z">
                    <w:r w:rsidRPr="00910219">
                      <w:rPr>
                        <w:rFonts w:ascii="Calibri" w:hAnsi="Calibri" w:cs="Calibri"/>
                        <w:b/>
                        <w:bCs/>
                        <w:i/>
                        <w:iCs/>
                        <w:color w:val="000000"/>
                        <w:sz w:val="22"/>
                        <w:szCs w:val="22"/>
                      </w:rPr>
                      <w:t>Type of module category</w:t>
                    </w:r>
                  </w:ins>
                </w:p>
              </w:tc>
            </w:tr>
          </w:tbl>
          <w:p w14:paraId="038DABDD" w14:textId="77777777" w:rsidR="00910219" w:rsidRPr="00910219" w:rsidRDefault="00910219" w:rsidP="00910219">
            <w:pPr>
              <w:spacing w:before="0" w:after="0" w:line="240" w:lineRule="auto"/>
              <w:jc w:val="left"/>
              <w:rPr>
                <w:ins w:id="75587" w:author="pete jones" w:date="2022-01-11T16:42:00Z"/>
                <w:rFonts w:ascii="Calibri" w:hAnsi="Calibri" w:cs="Calibri"/>
                <w:color w:val="000000"/>
                <w:sz w:val="22"/>
                <w:szCs w:val="22"/>
              </w:rPr>
            </w:pPr>
          </w:p>
        </w:tc>
        <w:tc>
          <w:tcPr>
            <w:tcW w:w="498" w:type="dxa"/>
            <w:tcBorders>
              <w:top w:val="nil"/>
              <w:left w:val="nil"/>
              <w:bottom w:val="nil"/>
              <w:right w:val="single" w:sz="8" w:space="0" w:color="auto"/>
            </w:tcBorders>
            <w:shd w:val="clear" w:color="auto" w:fill="auto"/>
            <w:noWrap/>
            <w:vAlign w:val="center"/>
            <w:hideMark/>
            <w:tcPrChange w:id="75588" w:author="pete jones" w:date="2022-01-11T16:43:00Z">
              <w:tcPr>
                <w:tcW w:w="432" w:type="dxa"/>
                <w:tcBorders>
                  <w:top w:val="nil"/>
                  <w:left w:val="nil"/>
                  <w:bottom w:val="nil"/>
                  <w:right w:val="single" w:sz="8" w:space="0" w:color="auto"/>
                </w:tcBorders>
                <w:shd w:val="clear" w:color="auto" w:fill="auto"/>
                <w:noWrap/>
                <w:vAlign w:val="center"/>
                <w:hideMark/>
              </w:tcPr>
            </w:tcPrChange>
          </w:tcPr>
          <w:p w14:paraId="6D06F8A0" w14:textId="77777777" w:rsidR="00910219" w:rsidRPr="00910219" w:rsidRDefault="00910219" w:rsidP="00910219">
            <w:pPr>
              <w:spacing w:before="0" w:after="0" w:line="240" w:lineRule="auto"/>
              <w:jc w:val="right"/>
              <w:rPr>
                <w:ins w:id="75589" w:author="pete jones" w:date="2022-01-11T16:42:00Z"/>
                <w:rFonts w:ascii="Calibri" w:hAnsi="Calibri" w:cs="Calibri"/>
                <w:color w:val="000000"/>
                <w:sz w:val="22"/>
                <w:szCs w:val="22"/>
              </w:rPr>
            </w:pPr>
            <w:ins w:id="75590" w:author="pete jones" w:date="2022-01-11T16:42:00Z">
              <w:r w:rsidRPr="00910219">
                <w:rPr>
                  <w:rFonts w:ascii="Calibri" w:hAnsi="Calibri" w:cs="Calibri"/>
                  <w:color w:val="000000"/>
                  <w:sz w:val="22"/>
                  <w:szCs w:val="22"/>
                </w:rPr>
                <w:t> </w:t>
              </w:r>
            </w:ins>
          </w:p>
        </w:tc>
        <w:tc>
          <w:tcPr>
            <w:tcW w:w="498" w:type="dxa"/>
            <w:tcBorders>
              <w:top w:val="nil"/>
              <w:left w:val="nil"/>
              <w:bottom w:val="nil"/>
              <w:right w:val="nil"/>
            </w:tcBorders>
            <w:shd w:val="clear" w:color="auto" w:fill="auto"/>
            <w:noWrap/>
            <w:vAlign w:val="center"/>
            <w:hideMark/>
            <w:tcPrChange w:id="75591" w:author="pete jones" w:date="2022-01-11T16:43:00Z">
              <w:tcPr>
                <w:tcW w:w="424" w:type="dxa"/>
                <w:tcBorders>
                  <w:top w:val="nil"/>
                  <w:left w:val="nil"/>
                  <w:bottom w:val="nil"/>
                  <w:right w:val="nil"/>
                </w:tcBorders>
                <w:shd w:val="clear" w:color="auto" w:fill="auto"/>
                <w:noWrap/>
                <w:vAlign w:val="center"/>
                <w:hideMark/>
              </w:tcPr>
            </w:tcPrChange>
          </w:tcPr>
          <w:p w14:paraId="3F7D0CEF" w14:textId="77777777" w:rsidR="00910219" w:rsidRPr="00910219" w:rsidRDefault="00910219" w:rsidP="00910219">
            <w:pPr>
              <w:spacing w:before="0" w:after="0" w:line="240" w:lineRule="auto"/>
              <w:jc w:val="right"/>
              <w:rPr>
                <w:ins w:id="75592" w:author="pete jones" w:date="2022-01-11T16:42:00Z"/>
                <w:rFonts w:ascii="Calibri" w:hAnsi="Calibri" w:cs="Calibri"/>
                <w:color w:val="000000"/>
                <w:sz w:val="22"/>
                <w:szCs w:val="22"/>
              </w:rPr>
            </w:pPr>
          </w:p>
        </w:tc>
        <w:tc>
          <w:tcPr>
            <w:tcW w:w="498" w:type="dxa"/>
            <w:tcBorders>
              <w:top w:val="nil"/>
              <w:left w:val="nil"/>
              <w:bottom w:val="nil"/>
              <w:right w:val="nil"/>
            </w:tcBorders>
            <w:shd w:val="clear" w:color="auto" w:fill="auto"/>
            <w:noWrap/>
            <w:vAlign w:val="center"/>
            <w:hideMark/>
            <w:tcPrChange w:id="75593" w:author="pete jones" w:date="2022-01-11T16:43:00Z">
              <w:tcPr>
                <w:tcW w:w="432" w:type="dxa"/>
                <w:tcBorders>
                  <w:top w:val="nil"/>
                  <w:left w:val="nil"/>
                  <w:bottom w:val="nil"/>
                  <w:right w:val="nil"/>
                </w:tcBorders>
                <w:shd w:val="clear" w:color="auto" w:fill="auto"/>
                <w:noWrap/>
                <w:vAlign w:val="center"/>
                <w:hideMark/>
              </w:tcPr>
            </w:tcPrChange>
          </w:tcPr>
          <w:p w14:paraId="3B65FB93" w14:textId="77777777" w:rsidR="00910219" w:rsidRPr="00910219" w:rsidRDefault="00910219" w:rsidP="00910219">
            <w:pPr>
              <w:spacing w:before="0" w:after="0" w:line="240" w:lineRule="auto"/>
              <w:jc w:val="left"/>
              <w:rPr>
                <w:ins w:id="75594"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595" w:author="pete jones" w:date="2022-01-11T16:43:00Z">
              <w:tcPr>
                <w:tcW w:w="424" w:type="dxa"/>
                <w:tcBorders>
                  <w:top w:val="nil"/>
                  <w:left w:val="nil"/>
                  <w:bottom w:val="nil"/>
                  <w:right w:val="nil"/>
                </w:tcBorders>
                <w:shd w:val="clear" w:color="auto" w:fill="auto"/>
                <w:noWrap/>
                <w:vAlign w:val="center"/>
                <w:hideMark/>
              </w:tcPr>
            </w:tcPrChange>
          </w:tcPr>
          <w:p w14:paraId="52710C92" w14:textId="77777777" w:rsidR="00910219" w:rsidRPr="00910219" w:rsidRDefault="00910219" w:rsidP="00910219">
            <w:pPr>
              <w:spacing w:before="0" w:after="0" w:line="240" w:lineRule="auto"/>
              <w:jc w:val="left"/>
              <w:rPr>
                <w:ins w:id="75596"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5597" w:author="pete jones" w:date="2022-01-11T16:43:00Z">
              <w:tcPr>
                <w:tcW w:w="424" w:type="dxa"/>
                <w:tcBorders>
                  <w:top w:val="nil"/>
                  <w:left w:val="nil"/>
                  <w:bottom w:val="nil"/>
                  <w:right w:val="nil"/>
                </w:tcBorders>
                <w:shd w:val="clear" w:color="auto" w:fill="auto"/>
                <w:noWrap/>
                <w:vAlign w:val="bottom"/>
                <w:hideMark/>
              </w:tcPr>
            </w:tcPrChange>
          </w:tcPr>
          <w:p w14:paraId="55FC1288" w14:textId="77777777" w:rsidR="00910219" w:rsidRPr="00910219" w:rsidRDefault="00910219" w:rsidP="00910219">
            <w:pPr>
              <w:spacing w:before="0" w:after="0" w:line="240" w:lineRule="auto"/>
              <w:jc w:val="left"/>
              <w:rPr>
                <w:ins w:id="75598"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599" w:author="pete jones" w:date="2022-01-11T16:43:00Z">
              <w:tcPr>
                <w:tcW w:w="424" w:type="dxa"/>
                <w:tcBorders>
                  <w:top w:val="nil"/>
                  <w:left w:val="nil"/>
                  <w:bottom w:val="nil"/>
                  <w:right w:val="nil"/>
                </w:tcBorders>
                <w:shd w:val="clear" w:color="auto" w:fill="auto"/>
                <w:noWrap/>
                <w:vAlign w:val="center"/>
                <w:hideMark/>
              </w:tcPr>
            </w:tcPrChange>
          </w:tcPr>
          <w:p w14:paraId="425FCEE9" w14:textId="77777777" w:rsidR="00910219" w:rsidRPr="00910219" w:rsidRDefault="00910219" w:rsidP="00910219">
            <w:pPr>
              <w:spacing w:before="0" w:after="0" w:line="240" w:lineRule="auto"/>
              <w:jc w:val="left"/>
              <w:rPr>
                <w:ins w:id="75600"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01" w:author="pete jones" w:date="2022-01-11T16:43:00Z">
              <w:tcPr>
                <w:tcW w:w="399" w:type="dxa"/>
                <w:tcBorders>
                  <w:top w:val="nil"/>
                  <w:left w:val="nil"/>
                  <w:bottom w:val="nil"/>
                  <w:right w:val="nil"/>
                </w:tcBorders>
                <w:shd w:val="clear" w:color="auto" w:fill="auto"/>
                <w:noWrap/>
                <w:vAlign w:val="center"/>
                <w:hideMark/>
              </w:tcPr>
            </w:tcPrChange>
          </w:tcPr>
          <w:p w14:paraId="7091A2DF" w14:textId="77777777" w:rsidR="00910219" w:rsidRPr="00910219" w:rsidRDefault="00910219" w:rsidP="00910219">
            <w:pPr>
              <w:spacing w:before="0" w:after="0" w:line="240" w:lineRule="auto"/>
              <w:jc w:val="left"/>
              <w:rPr>
                <w:ins w:id="75602"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03" w:author="pete jones" w:date="2022-01-11T16:43:00Z">
              <w:tcPr>
                <w:tcW w:w="399" w:type="dxa"/>
                <w:tcBorders>
                  <w:top w:val="nil"/>
                  <w:left w:val="nil"/>
                  <w:bottom w:val="nil"/>
                  <w:right w:val="nil"/>
                </w:tcBorders>
                <w:shd w:val="clear" w:color="auto" w:fill="auto"/>
                <w:noWrap/>
                <w:vAlign w:val="center"/>
                <w:hideMark/>
              </w:tcPr>
            </w:tcPrChange>
          </w:tcPr>
          <w:p w14:paraId="1E224A3D" w14:textId="77777777" w:rsidR="00910219" w:rsidRPr="00910219" w:rsidRDefault="00910219" w:rsidP="00910219">
            <w:pPr>
              <w:spacing w:before="0" w:after="0" w:line="240" w:lineRule="auto"/>
              <w:jc w:val="center"/>
              <w:rPr>
                <w:ins w:id="75604"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05" w:author="pete jones" w:date="2022-01-11T16:43:00Z">
              <w:tcPr>
                <w:tcW w:w="399" w:type="dxa"/>
                <w:tcBorders>
                  <w:top w:val="nil"/>
                  <w:left w:val="nil"/>
                  <w:bottom w:val="nil"/>
                  <w:right w:val="nil"/>
                </w:tcBorders>
                <w:shd w:val="clear" w:color="auto" w:fill="auto"/>
                <w:noWrap/>
                <w:vAlign w:val="center"/>
                <w:hideMark/>
              </w:tcPr>
            </w:tcPrChange>
          </w:tcPr>
          <w:p w14:paraId="2486B824" w14:textId="77777777" w:rsidR="00910219" w:rsidRPr="00910219" w:rsidRDefault="00910219" w:rsidP="00910219">
            <w:pPr>
              <w:spacing w:before="0" w:after="0" w:line="240" w:lineRule="auto"/>
              <w:jc w:val="center"/>
              <w:rPr>
                <w:ins w:id="75606"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07" w:author="pete jones" w:date="2022-01-11T16:43:00Z">
              <w:tcPr>
                <w:tcW w:w="399" w:type="dxa"/>
                <w:tcBorders>
                  <w:top w:val="nil"/>
                  <w:left w:val="nil"/>
                  <w:bottom w:val="nil"/>
                  <w:right w:val="nil"/>
                </w:tcBorders>
                <w:shd w:val="clear" w:color="auto" w:fill="auto"/>
                <w:noWrap/>
                <w:vAlign w:val="center"/>
                <w:hideMark/>
              </w:tcPr>
            </w:tcPrChange>
          </w:tcPr>
          <w:p w14:paraId="5F52F679" w14:textId="77777777" w:rsidR="00910219" w:rsidRPr="00910219" w:rsidRDefault="00910219" w:rsidP="00910219">
            <w:pPr>
              <w:spacing w:before="0" w:after="0" w:line="240" w:lineRule="auto"/>
              <w:jc w:val="center"/>
              <w:rPr>
                <w:ins w:id="75608"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09" w:author="pete jones" w:date="2022-01-11T16:43:00Z">
              <w:tcPr>
                <w:tcW w:w="399" w:type="dxa"/>
                <w:tcBorders>
                  <w:top w:val="nil"/>
                  <w:left w:val="nil"/>
                  <w:bottom w:val="nil"/>
                  <w:right w:val="nil"/>
                </w:tcBorders>
                <w:shd w:val="clear" w:color="auto" w:fill="auto"/>
                <w:noWrap/>
                <w:vAlign w:val="center"/>
                <w:hideMark/>
              </w:tcPr>
            </w:tcPrChange>
          </w:tcPr>
          <w:p w14:paraId="0CC65F0B" w14:textId="77777777" w:rsidR="00910219" w:rsidRPr="00910219" w:rsidRDefault="00910219" w:rsidP="00910219">
            <w:pPr>
              <w:spacing w:before="0" w:after="0" w:line="240" w:lineRule="auto"/>
              <w:jc w:val="center"/>
              <w:rPr>
                <w:ins w:id="75610"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11" w:author="pete jones" w:date="2022-01-11T16:43:00Z">
              <w:tcPr>
                <w:tcW w:w="406" w:type="dxa"/>
                <w:tcBorders>
                  <w:top w:val="nil"/>
                  <w:left w:val="nil"/>
                  <w:bottom w:val="nil"/>
                  <w:right w:val="nil"/>
                </w:tcBorders>
                <w:shd w:val="clear" w:color="auto" w:fill="auto"/>
                <w:noWrap/>
                <w:vAlign w:val="center"/>
                <w:hideMark/>
              </w:tcPr>
            </w:tcPrChange>
          </w:tcPr>
          <w:p w14:paraId="3138EFBB" w14:textId="77777777" w:rsidR="00910219" w:rsidRPr="00910219" w:rsidRDefault="00910219" w:rsidP="00910219">
            <w:pPr>
              <w:spacing w:before="0" w:after="0" w:line="240" w:lineRule="auto"/>
              <w:jc w:val="center"/>
              <w:rPr>
                <w:ins w:id="75612" w:author="pete jones" w:date="2022-01-11T16:42:00Z"/>
                <w:rFonts w:ascii="Times New Roman" w:hAnsi="Times New Roman" w:cs="Times New Roman"/>
                <w:sz w:val="20"/>
                <w:szCs w:val="20"/>
              </w:rPr>
            </w:pPr>
          </w:p>
        </w:tc>
      </w:tr>
      <w:tr w:rsidR="00910219" w:rsidRPr="00910219" w14:paraId="5E226814" w14:textId="77777777" w:rsidTr="00910219">
        <w:trPr>
          <w:trHeight w:val="315"/>
          <w:ins w:id="75613" w:author="pete jones" w:date="2022-01-11T16:42:00Z"/>
          <w:trPrChange w:id="75614" w:author="pete jones" w:date="2022-01-11T16:43:00Z">
            <w:trPr>
              <w:trHeight w:val="315"/>
            </w:trPr>
          </w:trPrChange>
        </w:trPr>
        <w:tc>
          <w:tcPr>
            <w:tcW w:w="498" w:type="dxa"/>
            <w:tcBorders>
              <w:top w:val="nil"/>
              <w:left w:val="nil"/>
              <w:bottom w:val="nil"/>
              <w:right w:val="nil"/>
            </w:tcBorders>
            <w:shd w:val="clear" w:color="auto" w:fill="auto"/>
            <w:noWrap/>
            <w:vAlign w:val="center"/>
            <w:hideMark/>
            <w:tcPrChange w:id="75615" w:author="pete jones" w:date="2022-01-11T16:43:00Z">
              <w:tcPr>
                <w:tcW w:w="400" w:type="dxa"/>
                <w:tcBorders>
                  <w:top w:val="nil"/>
                  <w:left w:val="nil"/>
                  <w:bottom w:val="nil"/>
                  <w:right w:val="nil"/>
                </w:tcBorders>
                <w:shd w:val="clear" w:color="auto" w:fill="auto"/>
                <w:noWrap/>
                <w:vAlign w:val="center"/>
                <w:hideMark/>
              </w:tcPr>
            </w:tcPrChange>
          </w:tcPr>
          <w:p w14:paraId="06364AC8" w14:textId="77777777" w:rsidR="00910219" w:rsidRPr="00910219" w:rsidRDefault="00910219" w:rsidP="00910219">
            <w:pPr>
              <w:spacing w:before="0" w:after="0" w:line="240" w:lineRule="auto"/>
              <w:jc w:val="center"/>
              <w:rPr>
                <w:ins w:id="75616" w:author="pete jones" w:date="2022-01-11T16:42:00Z"/>
                <w:rFonts w:ascii="Times New Roman" w:hAnsi="Times New Roman" w:cs="Times New Roman"/>
                <w:sz w:val="20"/>
                <w:szCs w:val="20"/>
              </w:rPr>
            </w:pPr>
          </w:p>
        </w:tc>
        <w:tc>
          <w:tcPr>
            <w:tcW w:w="5536" w:type="dxa"/>
            <w:tcBorders>
              <w:top w:val="nil"/>
              <w:left w:val="single" w:sz="8" w:space="0" w:color="auto"/>
              <w:bottom w:val="single" w:sz="4" w:space="0" w:color="auto"/>
              <w:right w:val="single" w:sz="8" w:space="0" w:color="auto"/>
            </w:tcBorders>
            <w:shd w:val="clear" w:color="auto" w:fill="auto"/>
            <w:noWrap/>
            <w:vAlign w:val="center"/>
            <w:hideMark/>
            <w:tcPrChange w:id="75617" w:author="pete jones" w:date="2022-01-11T16:43:00Z">
              <w:tcPr>
                <w:tcW w:w="532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6BDF9639" w14:textId="77777777" w:rsidR="00910219" w:rsidRPr="00910219" w:rsidRDefault="00910219" w:rsidP="00910219">
            <w:pPr>
              <w:spacing w:before="0" w:after="0" w:line="240" w:lineRule="auto"/>
              <w:jc w:val="right"/>
              <w:rPr>
                <w:ins w:id="75618" w:author="pete jones" w:date="2022-01-11T16:42:00Z"/>
                <w:rFonts w:ascii="Calibri" w:hAnsi="Calibri" w:cs="Calibri"/>
                <w:sz w:val="22"/>
                <w:szCs w:val="22"/>
              </w:rPr>
            </w:pPr>
            <w:ins w:id="75619" w:author="pete jones" w:date="2022-01-11T16:42:00Z">
              <w:r w:rsidRPr="00910219">
                <w:rPr>
                  <w:rFonts w:ascii="Calibri" w:hAnsi="Calibri" w:cs="Calibri"/>
                  <w:sz w:val="22"/>
                  <w:szCs w:val="22"/>
                </w:rPr>
                <w:t>Maths</w:t>
              </w:r>
            </w:ins>
          </w:p>
        </w:tc>
        <w:tc>
          <w:tcPr>
            <w:tcW w:w="498" w:type="dxa"/>
            <w:tcBorders>
              <w:top w:val="single" w:sz="8" w:space="0" w:color="auto"/>
              <w:left w:val="nil"/>
              <w:bottom w:val="single" w:sz="4" w:space="0" w:color="auto"/>
              <w:right w:val="single" w:sz="8" w:space="0" w:color="auto"/>
            </w:tcBorders>
            <w:shd w:val="clear" w:color="auto" w:fill="auto"/>
            <w:noWrap/>
            <w:vAlign w:val="center"/>
            <w:hideMark/>
            <w:tcPrChange w:id="75620" w:author="pete jones" w:date="2022-01-11T16:43:00Z">
              <w:tcPr>
                <w:tcW w:w="432" w:type="dxa"/>
                <w:tcBorders>
                  <w:top w:val="single" w:sz="8" w:space="0" w:color="auto"/>
                  <w:left w:val="nil"/>
                  <w:bottom w:val="single" w:sz="4" w:space="0" w:color="auto"/>
                  <w:right w:val="single" w:sz="8" w:space="0" w:color="auto"/>
                </w:tcBorders>
                <w:shd w:val="clear" w:color="auto" w:fill="auto"/>
                <w:noWrap/>
                <w:vAlign w:val="center"/>
                <w:hideMark/>
              </w:tcPr>
            </w:tcPrChange>
          </w:tcPr>
          <w:p w14:paraId="7B92F20E" w14:textId="77777777" w:rsidR="00910219" w:rsidRPr="00910219" w:rsidRDefault="00910219" w:rsidP="00910219">
            <w:pPr>
              <w:spacing w:before="0" w:after="0" w:line="240" w:lineRule="auto"/>
              <w:jc w:val="center"/>
              <w:rPr>
                <w:ins w:id="75621" w:author="pete jones" w:date="2022-01-11T16:42:00Z"/>
                <w:rFonts w:ascii="Calibri" w:hAnsi="Calibri" w:cs="Calibri"/>
                <w:color w:val="000000"/>
                <w:sz w:val="22"/>
                <w:szCs w:val="22"/>
              </w:rPr>
            </w:pPr>
            <w:ins w:id="75622" w:author="pete jones" w:date="2022-01-11T16:42:00Z">
              <w:r w:rsidRPr="00910219">
                <w:rPr>
                  <w:rFonts w:ascii="Calibri" w:hAnsi="Calibri" w:cs="Calibri"/>
                  <w:color w:val="000000"/>
                  <w:sz w:val="22"/>
                  <w:szCs w:val="22"/>
                </w:rPr>
                <w:t>2</w:t>
              </w:r>
            </w:ins>
          </w:p>
        </w:tc>
        <w:tc>
          <w:tcPr>
            <w:tcW w:w="498" w:type="dxa"/>
            <w:tcBorders>
              <w:top w:val="nil"/>
              <w:left w:val="nil"/>
              <w:bottom w:val="nil"/>
              <w:right w:val="nil"/>
            </w:tcBorders>
            <w:shd w:val="clear" w:color="auto" w:fill="auto"/>
            <w:noWrap/>
            <w:vAlign w:val="center"/>
            <w:hideMark/>
            <w:tcPrChange w:id="75623" w:author="pete jones" w:date="2022-01-11T16:43:00Z">
              <w:tcPr>
                <w:tcW w:w="424" w:type="dxa"/>
                <w:tcBorders>
                  <w:top w:val="nil"/>
                  <w:left w:val="nil"/>
                  <w:bottom w:val="nil"/>
                  <w:right w:val="nil"/>
                </w:tcBorders>
                <w:shd w:val="clear" w:color="auto" w:fill="auto"/>
                <w:noWrap/>
                <w:vAlign w:val="center"/>
                <w:hideMark/>
              </w:tcPr>
            </w:tcPrChange>
          </w:tcPr>
          <w:p w14:paraId="4F5CEBE9" w14:textId="77777777" w:rsidR="00910219" w:rsidRPr="00910219" w:rsidRDefault="00910219" w:rsidP="00910219">
            <w:pPr>
              <w:spacing w:before="0" w:after="0" w:line="240" w:lineRule="auto"/>
              <w:jc w:val="center"/>
              <w:rPr>
                <w:ins w:id="75624" w:author="pete jones" w:date="2022-01-11T16:42:00Z"/>
                <w:rFonts w:ascii="Calibri" w:hAnsi="Calibri" w:cs="Calibri"/>
                <w:color w:val="000000"/>
                <w:sz w:val="22"/>
                <w:szCs w:val="22"/>
              </w:rPr>
            </w:pPr>
          </w:p>
        </w:tc>
        <w:tc>
          <w:tcPr>
            <w:tcW w:w="498" w:type="dxa"/>
            <w:tcBorders>
              <w:top w:val="nil"/>
              <w:left w:val="nil"/>
              <w:bottom w:val="nil"/>
              <w:right w:val="nil"/>
            </w:tcBorders>
            <w:shd w:val="clear" w:color="auto" w:fill="auto"/>
            <w:noWrap/>
            <w:vAlign w:val="center"/>
            <w:hideMark/>
            <w:tcPrChange w:id="75625" w:author="pete jones" w:date="2022-01-11T16:43:00Z">
              <w:tcPr>
                <w:tcW w:w="432" w:type="dxa"/>
                <w:tcBorders>
                  <w:top w:val="nil"/>
                  <w:left w:val="nil"/>
                  <w:bottom w:val="nil"/>
                  <w:right w:val="nil"/>
                </w:tcBorders>
                <w:shd w:val="clear" w:color="auto" w:fill="auto"/>
                <w:noWrap/>
                <w:vAlign w:val="center"/>
                <w:hideMark/>
              </w:tcPr>
            </w:tcPrChange>
          </w:tcPr>
          <w:p w14:paraId="3AD327FB" w14:textId="77777777" w:rsidR="00910219" w:rsidRPr="00910219" w:rsidRDefault="00910219" w:rsidP="00910219">
            <w:pPr>
              <w:spacing w:before="0" w:after="0" w:line="240" w:lineRule="auto"/>
              <w:jc w:val="left"/>
              <w:rPr>
                <w:ins w:id="75626"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27" w:author="pete jones" w:date="2022-01-11T16:43:00Z">
              <w:tcPr>
                <w:tcW w:w="424" w:type="dxa"/>
                <w:tcBorders>
                  <w:top w:val="nil"/>
                  <w:left w:val="nil"/>
                  <w:bottom w:val="nil"/>
                  <w:right w:val="nil"/>
                </w:tcBorders>
                <w:shd w:val="clear" w:color="auto" w:fill="auto"/>
                <w:noWrap/>
                <w:vAlign w:val="center"/>
                <w:hideMark/>
              </w:tcPr>
            </w:tcPrChange>
          </w:tcPr>
          <w:p w14:paraId="51B195F5" w14:textId="77777777" w:rsidR="00910219" w:rsidRPr="00910219" w:rsidRDefault="00910219" w:rsidP="00910219">
            <w:pPr>
              <w:spacing w:before="0" w:after="0" w:line="240" w:lineRule="auto"/>
              <w:jc w:val="left"/>
              <w:rPr>
                <w:ins w:id="75628"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5629" w:author="pete jones" w:date="2022-01-11T16:43:00Z">
              <w:tcPr>
                <w:tcW w:w="424" w:type="dxa"/>
                <w:tcBorders>
                  <w:top w:val="nil"/>
                  <w:left w:val="nil"/>
                  <w:bottom w:val="nil"/>
                  <w:right w:val="nil"/>
                </w:tcBorders>
                <w:shd w:val="clear" w:color="auto" w:fill="auto"/>
                <w:noWrap/>
                <w:vAlign w:val="bottom"/>
                <w:hideMark/>
              </w:tcPr>
            </w:tcPrChange>
          </w:tcPr>
          <w:p w14:paraId="24D2C6AD" w14:textId="77777777" w:rsidR="00910219" w:rsidRPr="00910219" w:rsidRDefault="00910219" w:rsidP="00910219">
            <w:pPr>
              <w:spacing w:before="0" w:after="0" w:line="240" w:lineRule="auto"/>
              <w:jc w:val="left"/>
              <w:rPr>
                <w:ins w:id="75630"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5631" w:author="pete jones" w:date="2022-01-11T16:43:00Z">
              <w:tcPr>
                <w:tcW w:w="424" w:type="dxa"/>
                <w:tcBorders>
                  <w:top w:val="nil"/>
                  <w:left w:val="nil"/>
                  <w:bottom w:val="nil"/>
                  <w:right w:val="nil"/>
                </w:tcBorders>
                <w:shd w:val="clear" w:color="auto" w:fill="auto"/>
                <w:noWrap/>
                <w:vAlign w:val="bottom"/>
                <w:hideMark/>
              </w:tcPr>
            </w:tcPrChange>
          </w:tcPr>
          <w:p w14:paraId="451C9930" w14:textId="77777777" w:rsidR="00910219" w:rsidRPr="00910219" w:rsidRDefault="00910219" w:rsidP="00910219">
            <w:pPr>
              <w:spacing w:before="0" w:after="0" w:line="240" w:lineRule="auto"/>
              <w:jc w:val="left"/>
              <w:rPr>
                <w:ins w:id="75632"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5633" w:author="pete jones" w:date="2022-01-11T16:43:00Z">
              <w:tcPr>
                <w:tcW w:w="399" w:type="dxa"/>
                <w:tcBorders>
                  <w:top w:val="nil"/>
                  <w:left w:val="nil"/>
                  <w:bottom w:val="nil"/>
                  <w:right w:val="nil"/>
                </w:tcBorders>
                <w:shd w:val="clear" w:color="auto" w:fill="auto"/>
                <w:noWrap/>
                <w:vAlign w:val="bottom"/>
                <w:hideMark/>
              </w:tcPr>
            </w:tcPrChange>
          </w:tcPr>
          <w:p w14:paraId="752DA512" w14:textId="77777777" w:rsidR="00910219" w:rsidRPr="00910219" w:rsidRDefault="00910219" w:rsidP="00910219">
            <w:pPr>
              <w:spacing w:before="0" w:after="0" w:line="240" w:lineRule="auto"/>
              <w:jc w:val="left"/>
              <w:rPr>
                <w:ins w:id="75634"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bottom"/>
            <w:hideMark/>
            <w:tcPrChange w:id="75635" w:author="pete jones" w:date="2022-01-11T16:43:00Z">
              <w:tcPr>
                <w:tcW w:w="399" w:type="dxa"/>
                <w:tcBorders>
                  <w:top w:val="nil"/>
                  <w:left w:val="nil"/>
                  <w:bottom w:val="nil"/>
                  <w:right w:val="nil"/>
                </w:tcBorders>
                <w:shd w:val="clear" w:color="auto" w:fill="auto"/>
                <w:noWrap/>
                <w:vAlign w:val="bottom"/>
                <w:hideMark/>
              </w:tcPr>
            </w:tcPrChange>
          </w:tcPr>
          <w:p w14:paraId="73228D2F" w14:textId="77777777" w:rsidR="00910219" w:rsidRPr="00910219" w:rsidRDefault="00910219" w:rsidP="00910219">
            <w:pPr>
              <w:spacing w:before="0" w:after="0" w:line="240" w:lineRule="auto"/>
              <w:jc w:val="left"/>
              <w:rPr>
                <w:ins w:id="75636"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37" w:author="pete jones" w:date="2022-01-11T16:43:00Z">
              <w:tcPr>
                <w:tcW w:w="399" w:type="dxa"/>
                <w:tcBorders>
                  <w:top w:val="nil"/>
                  <w:left w:val="nil"/>
                  <w:bottom w:val="nil"/>
                  <w:right w:val="nil"/>
                </w:tcBorders>
                <w:shd w:val="clear" w:color="auto" w:fill="auto"/>
                <w:noWrap/>
                <w:vAlign w:val="center"/>
                <w:hideMark/>
              </w:tcPr>
            </w:tcPrChange>
          </w:tcPr>
          <w:p w14:paraId="0F8F48C7" w14:textId="77777777" w:rsidR="00910219" w:rsidRPr="00910219" w:rsidRDefault="00910219" w:rsidP="00910219">
            <w:pPr>
              <w:spacing w:before="0" w:after="0" w:line="240" w:lineRule="auto"/>
              <w:jc w:val="left"/>
              <w:rPr>
                <w:ins w:id="75638"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39" w:author="pete jones" w:date="2022-01-11T16:43:00Z">
              <w:tcPr>
                <w:tcW w:w="399" w:type="dxa"/>
                <w:tcBorders>
                  <w:top w:val="nil"/>
                  <w:left w:val="nil"/>
                  <w:bottom w:val="nil"/>
                  <w:right w:val="nil"/>
                </w:tcBorders>
                <w:shd w:val="clear" w:color="auto" w:fill="auto"/>
                <w:noWrap/>
                <w:vAlign w:val="center"/>
                <w:hideMark/>
              </w:tcPr>
            </w:tcPrChange>
          </w:tcPr>
          <w:p w14:paraId="06E7A1C9" w14:textId="77777777" w:rsidR="00910219" w:rsidRPr="00910219" w:rsidRDefault="00910219" w:rsidP="00910219">
            <w:pPr>
              <w:spacing w:before="0" w:after="0" w:line="240" w:lineRule="auto"/>
              <w:jc w:val="center"/>
              <w:rPr>
                <w:ins w:id="75640"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41" w:author="pete jones" w:date="2022-01-11T16:43:00Z">
              <w:tcPr>
                <w:tcW w:w="399" w:type="dxa"/>
                <w:tcBorders>
                  <w:top w:val="nil"/>
                  <w:left w:val="nil"/>
                  <w:bottom w:val="nil"/>
                  <w:right w:val="nil"/>
                </w:tcBorders>
                <w:shd w:val="clear" w:color="auto" w:fill="auto"/>
                <w:noWrap/>
                <w:vAlign w:val="center"/>
                <w:hideMark/>
              </w:tcPr>
            </w:tcPrChange>
          </w:tcPr>
          <w:p w14:paraId="7F3644ED" w14:textId="77777777" w:rsidR="00910219" w:rsidRPr="00910219" w:rsidRDefault="00910219" w:rsidP="00910219">
            <w:pPr>
              <w:spacing w:before="0" w:after="0" w:line="240" w:lineRule="auto"/>
              <w:jc w:val="center"/>
              <w:rPr>
                <w:ins w:id="75642" w:author="pete jones" w:date="2022-01-11T16:42:00Z"/>
                <w:rFonts w:ascii="Times New Roman" w:hAnsi="Times New Roman" w:cs="Times New Roman"/>
                <w:sz w:val="20"/>
                <w:szCs w:val="20"/>
              </w:rPr>
            </w:pPr>
          </w:p>
        </w:tc>
        <w:tc>
          <w:tcPr>
            <w:tcW w:w="498" w:type="dxa"/>
            <w:tcBorders>
              <w:top w:val="nil"/>
              <w:left w:val="nil"/>
              <w:bottom w:val="nil"/>
              <w:right w:val="nil"/>
            </w:tcBorders>
            <w:shd w:val="clear" w:color="auto" w:fill="auto"/>
            <w:noWrap/>
            <w:vAlign w:val="center"/>
            <w:hideMark/>
            <w:tcPrChange w:id="75643" w:author="pete jones" w:date="2022-01-11T16:43:00Z">
              <w:tcPr>
                <w:tcW w:w="406" w:type="dxa"/>
                <w:tcBorders>
                  <w:top w:val="nil"/>
                  <w:left w:val="nil"/>
                  <w:bottom w:val="nil"/>
                  <w:right w:val="nil"/>
                </w:tcBorders>
                <w:shd w:val="clear" w:color="auto" w:fill="auto"/>
                <w:noWrap/>
                <w:vAlign w:val="center"/>
                <w:hideMark/>
              </w:tcPr>
            </w:tcPrChange>
          </w:tcPr>
          <w:p w14:paraId="5FFF3F0B" w14:textId="77777777" w:rsidR="00910219" w:rsidRPr="00910219" w:rsidRDefault="00910219" w:rsidP="00910219">
            <w:pPr>
              <w:spacing w:before="0" w:after="0" w:line="240" w:lineRule="auto"/>
              <w:jc w:val="center"/>
              <w:rPr>
                <w:ins w:id="75644" w:author="pete jones" w:date="2022-01-11T16:42:00Z"/>
                <w:rFonts w:ascii="Times New Roman" w:hAnsi="Times New Roman" w:cs="Times New Roman"/>
                <w:sz w:val="20"/>
                <w:szCs w:val="20"/>
              </w:rPr>
            </w:pPr>
          </w:p>
        </w:tc>
      </w:tr>
      <w:tr w:rsidR="00910219" w:rsidRPr="00910219" w14:paraId="57E033B0" w14:textId="77777777" w:rsidTr="00910219">
        <w:trPr>
          <w:trHeight w:val="300"/>
          <w:ins w:id="75645" w:author="pete jones" w:date="2022-01-11T16:42:00Z"/>
          <w:trPrChange w:id="75646" w:author="pete jones" w:date="2022-01-11T16:43:00Z">
            <w:trPr>
              <w:trHeight w:val="300"/>
            </w:trPr>
          </w:trPrChange>
        </w:trPr>
        <w:tc>
          <w:tcPr>
            <w:tcW w:w="498" w:type="dxa"/>
            <w:tcBorders>
              <w:top w:val="nil"/>
              <w:left w:val="nil"/>
              <w:bottom w:val="nil"/>
              <w:right w:val="nil"/>
            </w:tcBorders>
            <w:shd w:val="clear" w:color="auto" w:fill="auto"/>
            <w:noWrap/>
            <w:vAlign w:val="center"/>
            <w:hideMark/>
            <w:tcPrChange w:id="75647" w:author="pete jones" w:date="2022-01-11T16:43:00Z">
              <w:tcPr>
                <w:tcW w:w="400" w:type="dxa"/>
                <w:tcBorders>
                  <w:top w:val="nil"/>
                  <w:left w:val="nil"/>
                  <w:bottom w:val="nil"/>
                  <w:right w:val="nil"/>
                </w:tcBorders>
                <w:shd w:val="clear" w:color="auto" w:fill="auto"/>
                <w:noWrap/>
                <w:vAlign w:val="center"/>
                <w:hideMark/>
              </w:tcPr>
            </w:tcPrChange>
          </w:tcPr>
          <w:p w14:paraId="68FFB45C" w14:textId="77777777" w:rsidR="00910219" w:rsidRPr="00910219" w:rsidRDefault="00910219" w:rsidP="00910219">
            <w:pPr>
              <w:spacing w:before="0" w:after="0" w:line="240" w:lineRule="auto"/>
              <w:jc w:val="center"/>
              <w:rPr>
                <w:ins w:id="75648" w:author="pete jones" w:date="2022-01-11T16:42:00Z"/>
                <w:rFonts w:ascii="Times New Roman" w:hAnsi="Times New Roman" w:cs="Times New Roman"/>
                <w:sz w:val="20"/>
                <w:szCs w:val="20"/>
              </w:rPr>
            </w:pPr>
          </w:p>
        </w:tc>
        <w:tc>
          <w:tcPr>
            <w:tcW w:w="5536" w:type="dxa"/>
            <w:tcBorders>
              <w:top w:val="nil"/>
              <w:left w:val="single" w:sz="8" w:space="0" w:color="auto"/>
              <w:bottom w:val="single" w:sz="4" w:space="0" w:color="auto"/>
              <w:right w:val="single" w:sz="8" w:space="0" w:color="auto"/>
            </w:tcBorders>
            <w:shd w:val="clear" w:color="auto" w:fill="auto"/>
            <w:noWrap/>
            <w:vAlign w:val="center"/>
            <w:hideMark/>
            <w:tcPrChange w:id="75649" w:author="pete jones" w:date="2022-01-11T16:43:00Z">
              <w:tcPr>
                <w:tcW w:w="5320"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34B7193F" w14:textId="77777777" w:rsidR="00910219" w:rsidRPr="00910219" w:rsidRDefault="00910219" w:rsidP="00910219">
            <w:pPr>
              <w:spacing w:before="0" w:after="0" w:line="240" w:lineRule="auto"/>
              <w:jc w:val="right"/>
              <w:rPr>
                <w:ins w:id="75650" w:author="pete jones" w:date="2022-01-11T16:42:00Z"/>
                <w:rFonts w:ascii="Calibri" w:hAnsi="Calibri" w:cs="Calibri"/>
                <w:sz w:val="22"/>
                <w:szCs w:val="22"/>
              </w:rPr>
            </w:pPr>
            <w:ins w:id="75651" w:author="pete jones" w:date="2022-01-11T16:42:00Z">
              <w:r w:rsidRPr="00910219">
                <w:rPr>
                  <w:rFonts w:ascii="Calibri" w:hAnsi="Calibri" w:cs="Calibri"/>
                  <w:sz w:val="22"/>
                  <w:szCs w:val="22"/>
                </w:rPr>
                <w:t>Science</w:t>
              </w:r>
            </w:ins>
          </w:p>
        </w:tc>
        <w:tc>
          <w:tcPr>
            <w:tcW w:w="498" w:type="dxa"/>
            <w:tcBorders>
              <w:top w:val="nil"/>
              <w:left w:val="nil"/>
              <w:bottom w:val="single" w:sz="4" w:space="0" w:color="auto"/>
              <w:right w:val="single" w:sz="8" w:space="0" w:color="auto"/>
            </w:tcBorders>
            <w:shd w:val="clear" w:color="auto" w:fill="auto"/>
            <w:noWrap/>
            <w:vAlign w:val="center"/>
            <w:hideMark/>
            <w:tcPrChange w:id="75652" w:author="pete jones" w:date="2022-01-11T16:43:00Z">
              <w:tcPr>
                <w:tcW w:w="432" w:type="dxa"/>
                <w:tcBorders>
                  <w:top w:val="nil"/>
                  <w:left w:val="nil"/>
                  <w:bottom w:val="single" w:sz="4" w:space="0" w:color="auto"/>
                  <w:right w:val="single" w:sz="8" w:space="0" w:color="auto"/>
                </w:tcBorders>
                <w:shd w:val="clear" w:color="auto" w:fill="auto"/>
                <w:noWrap/>
                <w:vAlign w:val="center"/>
                <w:hideMark/>
              </w:tcPr>
            </w:tcPrChange>
          </w:tcPr>
          <w:p w14:paraId="6F5047F9" w14:textId="77777777" w:rsidR="00910219" w:rsidRPr="00910219" w:rsidRDefault="00910219" w:rsidP="00910219">
            <w:pPr>
              <w:spacing w:before="0" w:after="0" w:line="240" w:lineRule="auto"/>
              <w:jc w:val="center"/>
              <w:rPr>
                <w:ins w:id="75653" w:author="pete jones" w:date="2022-01-11T16:42:00Z"/>
                <w:rFonts w:ascii="Calibri" w:hAnsi="Calibri" w:cs="Calibri"/>
                <w:color w:val="000000"/>
                <w:sz w:val="22"/>
                <w:szCs w:val="22"/>
              </w:rPr>
            </w:pPr>
            <w:ins w:id="75654" w:author="pete jones" w:date="2022-01-11T16:42:00Z">
              <w:r w:rsidRPr="00910219">
                <w:rPr>
                  <w:rFonts w:ascii="Calibri" w:hAnsi="Calibri" w:cs="Calibri"/>
                  <w:color w:val="000000"/>
                  <w:sz w:val="22"/>
                  <w:szCs w:val="22"/>
                </w:rPr>
                <w:t>5</w:t>
              </w:r>
            </w:ins>
          </w:p>
        </w:tc>
        <w:tc>
          <w:tcPr>
            <w:tcW w:w="498" w:type="dxa"/>
            <w:tcBorders>
              <w:top w:val="nil"/>
              <w:left w:val="nil"/>
              <w:bottom w:val="nil"/>
              <w:right w:val="nil"/>
            </w:tcBorders>
            <w:shd w:val="clear" w:color="auto" w:fill="auto"/>
            <w:noWrap/>
            <w:vAlign w:val="center"/>
            <w:hideMark/>
            <w:tcPrChange w:id="75655" w:author="pete jones" w:date="2022-01-11T16:43:00Z">
              <w:tcPr>
                <w:tcW w:w="424" w:type="dxa"/>
                <w:tcBorders>
                  <w:top w:val="nil"/>
                  <w:left w:val="nil"/>
                  <w:bottom w:val="nil"/>
                  <w:right w:val="nil"/>
                </w:tcBorders>
                <w:shd w:val="clear" w:color="auto" w:fill="auto"/>
                <w:noWrap/>
                <w:vAlign w:val="center"/>
                <w:hideMark/>
              </w:tcPr>
            </w:tcPrChange>
          </w:tcPr>
          <w:p w14:paraId="75E5FD3C" w14:textId="77777777" w:rsidR="00910219" w:rsidRPr="00910219" w:rsidRDefault="00910219" w:rsidP="00910219">
            <w:pPr>
              <w:spacing w:before="0" w:after="0" w:line="240" w:lineRule="auto"/>
              <w:jc w:val="center"/>
              <w:rPr>
                <w:ins w:id="75656" w:author="pete jones" w:date="2022-01-11T16:42:00Z"/>
                <w:rFonts w:ascii="Calibri" w:hAnsi="Calibri" w:cs="Calibri"/>
                <w:color w:val="000000"/>
                <w:sz w:val="22"/>
                <w:szCs w:val="22"/>
              </w:rPr>
            </w:pPr>
          </w:p>
        </w:tc>
        <w:tc>
          <w:tcPr>
            <w:tcW w:w="498"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Change w:id="75657" w:author="pete jones" w:date="2022-01-11T16:43:00Z">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tcPrChange>
          </w:tcPr>
          <w:p w14:paraId="1330E8A7" w14:textId="77777777" w:rsidR="00910219" w:rsidRPr="00910219" w:rsidRDefault="00910219" w:rsidP="00910219">
            <w:pPr>
              <w:spacing w:before="0" w:after="0" w:line="240" w:lineRule="auto"/>
              <w:jc w:val="center"/>
              <w:rPr>
                <w:ins w:id="75658" w:author="pete jones" w:date="2022-01-11T16:42:00Z"/>
                <w:rFonts w:ascii="Calibri" w:hAnsi="Calibri" w:cs="Calibri"/>
                <w:color w:val="000000"/>
                <w:sz w:val="22"/>
                <w:szCs w:val="22"/>
              </w:rPr>
            </w:pPr>
            <w:ins w:id="75659" w:author="pete jones" w:date="2022-01-11T16:42: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5660" w:author="pete jones" w:date="2022-01-11T16:43:00Z">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5659F9E7" w14:textId="77777777" w:rsidR="00910219" w:rsidRPr="00910219" w:rsidRDefault="00910219" w:rsidP="00910219">
            <w:pPr>
              <w:spacing w:before="0" w:after="0" w:line="240" w:lineRule="auto"/>
              <w:jc w:val="center"/>
              <w:rPr>
                <w:ins w:id="75661" w:author="pete jones" w:date="2022-01-11T16:42:00Z"/>
                <w:rFonts w:ascii="Calibri" w:hAnsi="Calibri" w:cs="Calibri"/>
                <w:color w:val="000000"/>
                <w:sz w:val="22"/>
                <w:szCs w:val="22"/>
              </w:rPr>
            </w:pPr>
            <w:ins w:id="75662" w:author="pete jones" w:date="2022-01-11T16:42: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5663" w:author="pete jones" w:date="2022-01-11T16:43:00Z">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54D4E557" w14:textId="77777777" w:rsidR="00910219" w:rsidRPr="00910219" w:rsidRDefault="00910219" w:rsidP="00910219">
            <w:pPr>
              <w:spacing w:before="0" w:after="0" w:line="240" w:lineRule="auto"/>
              <w:jc w:val="center"/>
              <w:rPr>
                <w:ins w:id="75664" w:author="pete jones" w:date="2022-01-11T16:42:00Z"/>
                <w:rFonts w:ascii="Calibri" w:hAnsi="Calibri" w:cs="Calibri"/>
                <w:color w:val="000000"/>
                <w:sz w:val="22"/>
                <w:szCs w:val="22"/>
              </w:rPr>
            </w:pPr>
            <w:ins w:id="75665" w:author="pete jones" w:date="2022-01-11T16:42: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5666" w:author="pete jones" w:date="2022-01-11T16:43:00Z">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066F0CF5" w14:textId="77777777" w:rsidR="00910219" w:rsidRPr="00910219" w:rsidRDefault="00910219" w:rsidP="00910219">
            <w:pPr>
              <w:spacing w:before="0" w:after="0" w:line="240" w:lineRule="auto"/>
              <w:jc w:val="center"/>
              <w:rPr>
                <w:ins w:id="75667" w:author="pete jones" w:date="2022-01-11T16:42:00Z"/>
                <w:rFonts w:ascii="Calibri" w:hAnsi="Calibri" w:cs="Calibri"/>
                <w:color w:val="000000"/>
                <w:sz w:val="22"/>
                <w:szCs w:val="22"/>
              </w:rPr>
            </w:pPr>
            <w:ins w:id="75668" w:author="pete jones" w:date="2022-01-11T16:42: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5669" w:author="pete jones" w:date="2022-01-11T16:43: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6D50B804" w14:textId="77777777" w:rsidR="00910219" w:rsidRPr="00910219" w:rsidRDefault="00910219" w:rsidP="00910219">
            <w:pPr>
              <w:spacing w:before="0" w:after="0" w:line="240" w:lineRule="auto"/>
              <w:jc w:val="center"/>
              <w:rPr>
                <w:ins w:id="75670" w:author="pete jones" w:date="2022-01-11T16:42:00Z"/>
                <w:rFonts w:ascii="Calibri" w:hAnsi="Calibri" w:cs="Calibri"/>
                <w:color w:val="000000"/>
                <w:sz w:val="22"/>
                <w:szCs w:val="22"/>
              </w:rPr>
            </w:pPr>
            <w:ins w:id="75671" w:author="pete jones" w:date="2022-01-11T16:42: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5672" w:author="pete jones" w:date="2022-01-11T16:43: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4CB06751" w14:textId="77777777" w:rsidR="00910219" w:rsidRPr="00910219" w:rsidRDefault="00910219" w:rsidP="00910219">
            <w:pPr>
              <w:spacing w:before="0" w:after="0" w:line="240" w:lineRule="auto"/>
              <w:jc w:val="center"/>
              <w:rPr>
                <w:ins w:id="75673" w:author="pete jones" w:date="2022-01-11T16:42:00Z"/>
                <w:rFonts w:ascii="Calibri" w:hAnsi="Calibri" w:cs="Calibri"/>
                <w:color w:val="000000"/>
                <w:sz w:val="22"/>
                <w:szCs w:val="22"/>
              </w:rPr>
            </w:pPr>
            <w:ins w:id="75674" w:author="pete jones" w:date="2022-01-11T16:42:00Z">
              <w:r w:rsidRPr="00910219">
                <w:rPr>
                  <w:rFonts w:ascii="Calibri" w:hAnsi="Calibri" w:cs="Calibri"/>
                  <w:color w:val="000000"/>
                  <w:sz w:val="22"/>
                  <w:szCs w:val="22"/>
                </w:rPr>
                <w:t> </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5675" w:author="pete jones" w:date="2022-01-11T16:43: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26785DA0" w14:textId="77777777" w:rsidR="00910219" w:rsidRPr="00910219" w:rsidRDefault="00910219" w:rsidP="00910219">
            <w:pPr>
              <w:spacing w:before="0" w:after="0" w:line="240" w:lineRule="auto"/>
              <w:jc w:val="center"/>
              <w:rPr>
                <w:ins w:id="75676" w:author="pete jones" w:date="2022-01-11T16:42:00Z"/>
                <w:rFonts w:ascii="Calibri" w:hAnsi="Calibri" w:cs="Calibri"/>
                <w:color w:val="000000"/>
                <w:sz w:val="22"/>
                <w:szCs w:val="22"/>
              </w:rPr>
            </w:pPr>
            <w:ins w:id="75677" w:author="pete jones" w:date="2022-01-11T16:42:00Z">
              <w:r w:rsidRPr="00910219">
                <w:rPr>
                  <w:rFonts w:ascii="Calibri" w:hAnsi="Calibri" w:cs="Calibri"/>
                  <w:color w:val="000000"/>
                  <w:sz w:val="22"/>
                  <w:szCs w:val="22"/>
                </w:rPr>
                <w:t> </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5678" w:author="pete jones" w:date="2022-01-11T16:43: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72AC9CBD" w14:textId="77777777" w:rsidR="00910219" w:rsidRPr="00910219" w:rsidRDefault="00910219" w:rsidP="00910219">
            <w:pPr>
              <w:spacing w:before="0" w:after="0" w:line="240" w:lineRule="auto"/>
              <w:jc w:val="center"/>
              <w:rPr>
                <w:ins w:id="75679" w:author="pete jones" w:date="2022-01-11T16:42:00Z"/>
                <w:rFonts w:ascii="Calibri" w:hAnsi="Calibri" w:cs="Calibri"/>
                <w:color w:val="000000"/>
                <w:sz w:val="22"/>
                <w:szCs w:val="22"/>
              </w:rPr>
            </w:pPr>
            <w:ins w:id="75680" w:author="pete jones" w:date="2022-01-11T16:42: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5681" w:author="pete jones" w:date="2022-01-11T16:43:00Z">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6305E1CA" w14:textId="77777777" w:rsidR="00910219" w:rsidRPr="00910219" w:rsidRDefault="00910219" w:rsidP="00910219">
            <w:pPr>
              <w:spacing w:before="0" w:after="0" w:line="240" w:lineRule="auto"/>
              <w:jc w:val="center"/>
              <w:rPr>
                <w:ins w:id="75682" w:author="pete jones" w:date="2022-01-11T16:42:00Z"/>
                <w:rFonts w:ascii="Calibri" w:hAnsi="Calibri" w:cs="Calibri"/>
                <w:color w:val="000000"/>
                <w:sz w:val="22"/>
                <w:szCs w:val="22"/>
              </w:rPr>
            </w:pPr>
            <w:ins w:id="75683" w:author="pete jones" w:date="2022-01-11T16:42:00Z">
              <w:r w:rsidRPr="00910219">
                <w:rPr>
                  <w:rFonts w:ascii="Calibri" w:hAnsi="Calibri" w:cs="Calibri"/>
                  <w:color w:val="000000"/>
                  <w:sz w:val="22"/>
                  <w:szCs w:val="22"/>
                </w:rPr>
                <w:t>N/A</w:t>
              </w:r>
            </w:ins>
          </w:p>
        </w:tc>
        <w:tc>
          <w:tcPr>
            <w:tcW w:w="49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Change w:id="75684" w:author="pete jones" w:date="2022-01-11T16:43:00Z">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tcPrChange>
          </w:tcPr>
          <w:p w14:paraId="73B3E835" w14:textId="77777777" w:rsidR="00910219" w:rsidRPr="00910219" w:rsidRDefault="00910219" w:rsidP="00910219">
            <w:pPr>
              <w:spacing w:before="0" w:after="0" w:line="240" w:lineRule="auto"/>
              <w:jc w:val="center"/>
              <w:rPr>
                <w:ins w:id="75685" w:author="pete jones" w:date="2022-01-11T16:42:00Z"/>
                <w:rFonts w:ascii="Calibri" w:hAnsi="Calibri" w:cs="Calibri"/>
                <w:color w:val="000000"/>
                <w:sz w:val="22"/>
                <w:szCs w:val="22"/>
              </w:rPr>
            </w:pPr>
            <w:ins w:id="75686" w:author="pete jones" w:date="2022-01-11T16:42:00Z">
              <w:r w:rsidRPr="00910219">
                <w:rPr>
                  <w:rFonts w:ascii="Calibri" w:hAnsi="Calibri" w:cs="Calibri"/>
                  <w:color w:val="000000"/>
                  <w:sz w:val="22"/>
                  <w:szCs w:val="22"/>
                </w:rPr>
                <w:t>N/A</w:t>
              </w:r>
            </w:ins>
          </w:p>
        </w:tc>
      </w:tr>
      <w:tr w:rsidR="00910219" w:rsidRPr="00910219" w14:paraId="19A6C383" w14:textId="77777777" w:rsidTr="00910219">
        <w:trPr>
          <w:trHeight w:val="315"/>
          <w:ins w:id="75687" w:author="pete jones" w:date="2022-01-11T16:42:00Z"/>
          <w:trPrChange w:id="75688" w:author="pete jones" w:date="2022-01-11T16:43:00Z">
            <w:trPr>
              <w:trHeight w:val="315"/>
            </w:trPr>
          </w:trPrChange>
        </w:trPr>
        <w:tc>
          <w:tcPr>
            <w:tcW w:w="498" w:type="dxa"/>
            <w:tcBorders>
              <w:top w:val="nil"/>
              <w:left w:val="nil"/>
              <w:bottom w:val="nil"/>
              <w:right w:val="nil"/>
            </w:tcBorders>
            <w:shd w:val="clear" w:color="auto" w:fill="auto"/>
            <w:noWrap/>
            <w:vAlign w:val="center"/>
            <w:hideMark/>
            <w:tcPrChange w:id="75689" w:author="pete jones" w:date="2022-01-11T16:43:00Z">
              <w:tcPr>
                <w:tcW w:w="400" w:type="dxa"/>
                <w:tcBorders>
                  <w:top w:val="nil"/>
                  <w:left w:val="nil"/>
                  <w:bottom w:val="nil"/>
                  <w:right w:val="nil"/>
                </w:tcBorders>
                <w:shd w:val="clear" w:color="auto" w:fill="auto"/>
                <w:noWrap/>
                <w:vAlign w:val="center"/>
                <w:hideMark/>
              </w:tcPr>
            </w:tcPrChange>
          </w:tcPr>
          <w:p w14:paraId="4F2BB948" w14:textId="77777777" w:rsidR="00910219" w:rsidRPr="00910219" w:rsidRDefault="00910219" w:rsidP="00910219">
            <w:pPr>
              <w:spacing w:before="0" w:after="0" w:line="240" w:lineRule="auto"/>
              <w:jc w:val="center"/>
              <w:rPr>
                <w:ins w:id="75690" w:author="pete jones" w:date="2022-01-11T16:42:00Z"/>
                <w:rFonts w:ascii="Calibri" w:hAnsi="Calibri" w:cs="Calibri"/>
                <w:color w:val="FFFFFF"/>
                <w:sz w:val="22"/>
                <w:szCs w:val="22"/>
              </w:rPr>
            </w:pPr>
            <w:ins w:id="75691" w:author="pete jones" w:date="2022-01-11T16:42:00Z">
              <w:r w:rsidRPr="00910219">
                <w:rPr>
                  <w:rFonts w:ascii="Calibri" w:hAnsi="Calibri" w:cs="Calibri"/>
                  <w:color w:val="FFFFFF"/>
                  <w:sz w:val="22"/>
                  <w:szCs w:val="22"/>
                </w:rPr>
                <w:t>4</w:t>
              </w:r>
            </w:ins>
          </w:p>
        </w:tc>
        <w:tc>
          <w:tcPr>
            <w:tcW w:w="5536" w:type="dxa"/>
            <w:tcBorders>
              <w:top w:val="nil"/>
              <w:left w:val="single" w:sz="8" w:space="0" w:color="auto"/>
              <w:bottom w:val="single" w:sz="4" w:space="0" w:color="auto"/>
              <w:right w:val="single" w:sz="8" w:space="0" w:color="auto"/>
            </w:tcBorders>
            <w:shd w:val="clear" w:color="auto" w:fill="auto"/>
            <w:noWrap/>
            <w:vAlign w:val="bottom"/>
            <w:hideMark/>
            <w:tcPrChange w:id="75692" w:author="pete jones" w:date="2022-01-11T16:43:00Z">
              <w:tcPr>
                <w:tcW w:w="5320" w:type="dxa"/>
                <w:tcBorders>
                  <w:top w:val="nil"/>
                  <w:left w:val="single" w:sz="8" w:space="0" w:color="auto"/>
                  <w:bottom w:val="single" w:sz="4" w:space="0" w:color="auto"/>
                  <w:right w:val="single" w:sz="8" w:space="0" w:color="auto"/>
                </w:tcBorders>
                <w:shd w:val="clear" w:color="auto" w:fill="auto"/>
                <w:noWrap/>
                <w:vAlign w:val="bottom"/>
                <w:hideMark/>
              </w:tcPr>
            </w:tcPrChange>
          </w:tcPr>
          <w:p w14:paraId="5B6FF0E5" w14:textId="77777777" w:rsidR="00910219" w:rsidRPr="00910219" w:rsidRDefault="00910219" w:rsidP="00910219">
            <w:pPr>
              <w:spacing w:before="0" w:after="0" w:line="240" w:lineRule="auto"/>
              <w:jc w:val="right"/>
              <w:rPr>
                <w:ins w:id="75693" w:author="pete jones" w:date="2022-01-11T16:42:00Z"/>
                <w:rFonts w:ascii="Calibri" w:hAnsi="Calibri" w:cs="Calibri"/>
                <w:sz w:val="22"/>
                <w:szCs w:val="22"/>
              </w:rPr>
            </w:pPr>
            <w:ins w:id="75694" w:author="pete jones" w:date="2022-01-11T16:42:00Z">
              <w:r w:rsidRPr="00910219">
                <w:rPr>
                  <w:rFonts w:ascii="Calibri" w:hAnsi="Calibri" w:cs="Calibri"/>
                  <w:sz w:val="22"/>
                  <w:szCs w:val="22"/>
                </w:rPr>
                <w:t>Technology</w:t>
              </w:r>
            </w:ins>
          </w:p>
        </w:tc>
        <w:tc>
          <w:tcPr>
            <w:tcW w:w="498" w:type="dxa"/>
            <w:tcBorders>
              <w:top w:val="nil"/>
              <w:left w:val="nil"/>
              <w:bottom w:val="single" w:sz="4" w:space="0" w:color="auto"/>
              <w:right w:val="single" w:sz="8" w:space="0" w:color="auto"/>
            </w:tcBorders>
            <w:shd w:val="clear" w:color="auto" w:fill="auto"/>
            <w:noWrap/>
            <w:vAlign w:val="bottom"/>
            <w:hideMark/>
            <w:tcPrChange w:id="75695" w:author="pete jones" w:date="2022-01-11T16:43:00Z">
              <w:tcPr>
                <w:tcW w:w="432" w:type="dxa"/>
                <w:tcBorders>
                  <w:top w:val="nil"/>
                  <w:left w:val="nil"/>
                  <w:bottom w:val="single" w:sz="4" w:space="0" w:color="auto"/>
                  <w:right w:val="single" w:sz="8" w:space="0" w:color="auto"/>
                </w:tcBorders>
                <w:shd w:val="clear" w:color="auto" w:fill="auto"/>
                <w:noWrap/>
                <w:vAlign w:val="bottom"/>
                <w:hideMark/>
              </w:tcPr>
            </w:tcPrChange>
          </w:tcPr>
          <w:p w14:paraId="7079770D" w14:textId="77777777" w:rsidR="00910219" w:rsidRPr="00910219" w:rsidRDefault="00910219" w:rsidP="00910219">
            <w:pPr>
              <w:spacing w:before="0" w:after="0" w:line="240" w:lineRule="auto"/>
              <w:jc w:val="center"/>
              <w:rPr>
                <w:ins w:id="75696" w:author="pete jones" w:date="2022-01-11T16:42:00Z"/>
                <w:rFonts w:ascii="Calibri" w:hAnsi="Calibri" w:cs="Calibri"/>
                <w:sz w:val="22"/>
                <w:szCs w:val="22"/>
              </w:rPr>
            </w:pPr>
            <w:ins w:id="75697" w:author="pete jones" w:date="2022-01-11T16:42:00Z">
              <w:r w:rsidRPr="00910219">
                <w:rPr>
                  <w:rFonts w:ascii="Calibri" w:hAnsi="Calibri" w:cs="Calibri"/>
                  <w:sz w:val="22"/>
                  <w:szCs w:val="22"/>
                </w:rPr>
                <w:t>5</w:t>
              </w:r>
            </w:ins>
          </w:p>
        </w:tc>
        <w:tc>
          <w:tcPr>
            <w:tcW w:w="498" w:type="dxa"/>
            <w:tcBorders>
              <w:top w:val="nil"/>
              <w:left w:val="nil"/>
              <w:bottom w:val="nil"/>
              <w:right w:val="nil"/>
            </w:tcBorders>
            <w:shd w:val="clear" w:color="auto" w:fill="auto"/>
            <w:noWrap/>
            <w:vAlign w:val="bottom"/>
            <w:hideMark/>
            <w:tcPrChange w:id="75698" w:author="pete jones" w:date="2022-01-11T16:43:00Z">
              <w:tcPr>
                <w:tcW w:w="424" w:type="dxa"/>
                <w:tcBorders>
                  <w:top w:val="nil"/>
                  <w:left w:val="nil"/>
                  <w:bottom w:val="nil"/>
                  <w:right w:val="nil"/>
                </w:tcBorders>
                <w:shd w:val="clear" w:color="auto" w:fill="auto"/>
                <w:noWrap/>
                <w:vAlign w:val="bottom"/>
                <w:hideMark/>
              </w:tcPr>
            </w:tcPrChange>
          </w:tcPr>
          <w:p w14:paraId="7ED92335" w14:textId="77777777" w:rsidR="00910219" w:rsidRPr="00910219" w:rsidRDefault="00910219" w:rsidP="00910219">
            <w:pPr>
              <w:spacing w:before="0" w:after="0" w:line="240" w:lineRule="auto"/>
              <w:jc w:val="center"/>
              <w:rPr>
                <w:ins w:id="75699" w:author="pete jones" w:date="2022-01-11T16:42:00Z"/>
                <w:rFonts w:ascii="Calibri" w:hAnsi="Calibri" w:cs="Calibri"/>
                <w:color w:val="FFFFFF"/>
                <w:sz w:val="22"/>
                <w:szCs w:val="22"/>
              </w:rPr>
            </w:pPr>
            <w:ins w:id="75700" w:author="pete jones" w:date="2022-01-11T16:42:00Z">
              <w:r w:rsidRPr="00910219">
                <w:rPr>
                  <w:rFonts w:ascii="Calibri" w:hAnsi="Calibri" w:cs="Calibri"/>
                  <w:color w:val="FFFFFF"/>
                  <w:sz w:val="22"/>
                  <w:szCs w:val="22"/>
                </w:rPr>
                <w:t>12</w:t>
              </w:r>
            </w:ins>
          </w:p>
        </w:tc>
        <w:tc>
          <w:tcPr>
            <w:tcW w:w="498" w:type="dxa"/>
            <w:vMerge/>
            <w:tcBorders>
              <w:top w:val="single" w:sz="8" w:space="0" w:color="auto"/>
              <w:left w:val="single" w:sz="8" w:space="0" w:color="auto"/>
              <w:bottom w:val="single" w:sz="8" w:space="0" w:color="000000"/>
              <w:right w:val="single" w:sz="4" w:space="0" w:color="auto"/>
            </w:tcBorders>
            <w:vAlign w:val="center"/>
            <w:hideMark/>
            <w:tcPrChange w:id="75701" w:author="pete jones" w:date="2022-01-11T16:43:00Z">
              <w:tcPr>
                <w:tcW w:w="432" w:type="dxa"/>
                <w:vMerge/>
                <w:tcBorders>
                  <w:top w:val="single" w:sz="8" w:space="0" w:color="auto"/>
                  <w:left w:val="single" w:sz="8" w:space="0" w:color="auto"/>
                  <w:bottom w:val="single" w:sz="8" w:space="0" w:color="000000"/>
                  <w:right w:val="single" w:sz="4" w:space="0" w:color="auto"/>
                </w:tcBorders>
                <w:vAlign w:val="center"/>
                <w:hideMark/>
              </w:tcPr>
            </w:tcPrChange>
          </w:tcPr>
          <w:p w14:paraId="6B28A143" w14:textId="77777777" w:rsidR="00910219" w:rsidRPr="00910219" w:rsidRDefault="00910219" w:rsidP="00910219">
            <w:pPr>
              <w:spacing w:before="0" w:after="0" w:line="240" w:lineRule="auto"/>
              <w:jc w:val="left"/>
              <w:rPr>
                <w:ins w:id="75702" w:author="pete jones" w:date="2022-01-11T16:42: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5703" w:author="pete jones" w:date="2022-01-11T16:43:00Z">
              <w:tcPr>
                <w:tcW w:w="424" w:type="dxa"/>
                <w:vMerge/>
                <w:tcBorders>
                  <w:top w:val="single" w:sz="8" w:space="0" w:color="auto"/>
                  <w:left w:val="single" w:sz="4" w:space="0" w:color="auto"/>
                  <w:bottom w:val="single" w:sz="8" w:space="0" w:color="000000"/>
                  <w:right w:val="single" w:sz="4" w:space="0" w:color="auto"/>
                </w:tcBorders>
                <w:vAlign w:val="center"/>
                <w:hideMark/>
              </w:tcPr>
            </w:tcPrChange>
          </w:tcPr>
          <w:p w14:paraId="10BF6EAB" w14:textId="77777777" w:rsidR="00910219" w:rsidRPr="00910219" w:rsidRDefault="00910219" w:rsidP="00910219">
            <w:pPr>
              <w:spacing w:before="0" w:after="0" w:line="240" w:lineRule="auto"/>
              <w:jc w:val="left"/>
              <w:rPr>
                <w:ins w:id="75704" w:author="pete jones" w:date="2022-01-11T16:42: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5705" w:author="pete jones" w:date="2022-01-11T16:43:00Z">
              <w:tcPr>
                <w:tcW w:w="424" w:type="dxa"/>
                <w:vMerge/>
                <w:tcBorders>
                  <w:top w:val="single" w:sz="8" w:space="0" w:color="auto"/>
                  <w:left w:val="single" w:sz="4" w:space="0" w:color="auto"/>
                  <w:bottom w:val="single" w:sz="8" w:space="0" w:color="000000"/>
                  <w:right w:val="single" w:sz="4" w:space="0" w:color="auto"/>
                </w:tcBorders>
                <w:vAlign w:val="center"/>
                <w:hideMark/>
              </w:tcPr>
            </w:tcPrChange>
          </w:tcPr>
          <w:p w14:paraId="1B055C2E" w14:textId="77777777" w:rsidR="00910219" w:rsidRPr="00910219" w:rsidRDefault="00910219" w:rsidP="00910219">
            <w:pPr>
              <w:spacing w:before="0" w:after="0" w:line="240" w:lineRule="auto"/>
              <w:jc w:val="left"/>
              <w:rPr>
                <w:ins w:id="75706" w:author="pete jones" w:date="2022-01-11T16:42: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5707" w:author="pete jones" w:date="2022-01-11T16:43:00Z">
              <w:tcPr>
                <w:tcW w:w="424" w:type="dxa"/>
                <w:vMerge/>
                <w:tcBorders>
                  <w:top w:val="single" w:sz="8" w:space="0" w:color="auto"/>
                  <w:left w:val="single" w:sz="4" w:space="0" w:color="auto"/>
                  <w:bottom w:val="single" w:sz="8" w:space="0" w:color="000000"/>
                  <w:right w:val="single" w:sz="4" w:space="0" w:color="auto"/>
                </w:tcBorders>
                <w:vAlign w:val="center"/>
                <w:hideMark/>
              </w:tcPr>
            </w:tcPrChange>
          </w:tcPr>
          <w:p w14:paraId="37AE242F" w14:textId="77777777" w:rsidR="00910219" w:rsidRPr="00910219" w:rsidRDefault="00910219" w:rsidP="00910219">
            <w:pPr>
              <w:spacing w:before="0" w:after="0" w:line="240" w:lineRule="auto"/>
              <w:jc w:val="left"/>
              <w:rPr>
                <w:ins w:id="75708" w:author="pete jones" w:date="2022-01-11T16:42: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5709" w:author="pete jones" w:date="2022-01-11T16:43: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2EAEDFE3" w14:textId="77777777" w:rsidR="00910219" w:rsidRPr="00910219" w:rsidRDefault="00910219" w:rsidP="00910219">
            <w:pPr>
              <w:spacing w:before="0" w:after="0" w:line="240" w:lineRule="auto"/>
              <w:jc w:val="left"/>
              <w:rPr>
                <w:ins w:id="75710" w:author="pete jones" w:date="2022-01-11T16:42: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5711" w:author="pete jones" w:date="2022-01-11T16:43: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05CFE5E1" w14:textId="77777777" w:rsidR="00910219" w:rsidRPr="00910219" w:rsidRDefault="00910219" w:rsidP="00910219">
            <w:pPr>
              <w:spacing w:before="0" w:after="0" w:line="240" w:lineRule="auto"/>
              <w:jc w:val="left"/>
              <w:rPr>
                <w:ins w:id="75712" w:author="pete jones" w:date="2022-01-11T16:42: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5713" w:author="pete jones" w:date="2022-01-11T16:43: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13B2971F" w14:textId="77777777" w:rsidR="00910219" w:rsidRPr="00910219" w:rsidRDefault="00910219" w:rsidP="00910219">
            <w:pPr>
              <w:spacing w:before="0" w:after="0" w:line="240" w:lineRule="auto"/>
              <w:jc w:val="left"/>
              <w:rPr>
                <w:ins w:id="75714" w:author="pete jones" w:date="2022-01-11T16:42: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5715" w:author="pete jones" w:date="2022-01-11T16:43: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455C4472" w14:textId="77777777" w:rsidR="00910219" w:rsidRPr="00910219" w:rsidRDefault="00910219" w:rsidP="00910219">
            <w:pPr>
              <w:spacing w:before="0" w:after="0" w:line="240" w:lineRule="auto"/>
              <w:jc w:val="left"/>
              <w:rPr>
                <w:ins w:id="75716" w:author="pete jones" w:date="2022-01-11T16:42: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5717" w:author="pete jones" w:date="2022-01-11T16:43:00Z">
              <w:tcPr>
                <w:tcW w:w="399" w:type="dxa"/>
                <w:vMerge/>
                <w:tcBorders>
                  <w:top w:val="single" w:sz="8" w:space="0" w:color="auto"/>
                  <w:left w:val="single" w:sz="4" w:space="0" w:color="auto"/>
                  <w:bottom w:val="single" w:sz="8" w:space="0" w:color="000000"/>
                  <w:right w:val="single" w:sz="4" w:space="0" w:color="auto"/>
                </w:tcBorders>
                <w:vAlign w:val="center"/>
                <w:hideMark/>
              </w:tcPr>
            </w:tcPrChange>
          </w:tcPr>
          <w:p w14:paraId="7FBAAE7D" w14:textId="77777777" w:rsidR="00910219" w:rsidRPr="00910219" w:rsidRDefault="00910219" w:rsidP="00910219">
            <w:pPr>
              <w:spacing w:before="0" w:after="0" w:line="240" w:lineRule="auto"/>
              <w:jc w:val="left"/>
              <w:rPr>
                <w:ins w:id="75718" w:author="pete jones" w:date="2022-01-11T16:42:00Z"/>
                <w:rFonts w:ascii="Calibri" w:hAnsi="Calibri" w:cs="Calibri"/>
                <w:color w:val="000000"/>
                <w:sz w:val="22"/>
                <w:szCs w:val="22"/>
              </w:rPr>
            </w:pPr>
          </w:p>
        </w:tc>
        <w:tc>
          <w:tcPr>
            <w:tcW w:w="498" w:type="dxa"/>
            <w:vMerge/>
            <w:tcBorders>
              <w:top w:val="single" w:sz="8" w:space="0" w:color="auto"/>
              <w:left w:val="single" w:sz="4" w:space="0" w:color="auto"/>
              <w:bottom w:val="single" w:sz="8" w:space="0" w:color="000000"/>
              <w:right w:val="single" w:sz="4" w:space="0" w:color="auto"/>
            </w:tcBorders>
            <w:vAlign w:val="center"/>
            <w:hideMark/>
            <w:tcPrChange w:id="75719" w:author="pete jones" w:date="2022-01-11T16:43:00Z">
              <w:tcPr>
                <w:tcW w:w="406" w:type="dxa"/>
                <w:vMerge/>
                <w:tcBorders>
                  <w:top w:val="single" w:sz="8" w:space="0" w:color="auto"/>
                  <w:left w:val="single" w:sz="4" w:space="0" w:color="auto"/>
                  <w:bottom w:val="single" w:sz="8" w:space="0" w:color="000000"/>
                  <w:right w:val="single" w:sz="4" w:space="0" w:color="auto"/>
                </w:tcBorders>
                <w:vAlign w:val="center"/>
                <w:hideMark/>
              </w:tcPr>
            </w:tcPrChange>
          </w:tcPr>
          <w:p w14:paraId="37C4F2E3" w14:textId="77777777" w:rsidR="00910219" w:rsidRPr="00910219" w:rsidRDefault="00910219" w:rsidP="00910219">
            <w:pPr>
              <w:spacing w:before="0" w:after="0" w:line="240" w:lineRule="auto"/>
              <w:jc w:val="left"/>
              <w:rPr>
                <w:ins w:id="75720" w:author="pete jones" w:date="2022-01-11T16:42:00Z"/>
                <w:rFonts w:ascii="Calibri" w:hAnsi="Calibri" w:cs="Calibri"/>
                <w:color w:val="000000"/>
                <w:sz w:val="22"/>
                <w:szCs w:val="22"/>
              </w:rPr>
            </w:pPr>
          </w:p>
        </w:tc>
      </w:tr>
      <w:tr w:rsidR="00910219" w:rsidRPr="00910219" w14:paraId="48142A22" w14:textId="77777777" w:rsidTr="00910219">
        <w:trPr>
          <w:trHeight w:val="315"/>
          <w:ins w:id="75721" w:author="pete jones" w:date="2022-01-11T16:42:00Z"/>
          <w:trPrChange w:id="75722" w:author="pete jones" w:date="2022-01-11T16:43:00Z">
            <w:trPr>
              <w:trHeight w:val="315"/>
            </w:trPr>
          </w:trPrChange>
        </w:trPr>
        <w:tc>
          <w:tcPr>
            <w:tcW w:w="498" w:type="dxa"/>
            <w:tcBorders>
              <w:top w:val="nil"/>
              <w:left w:val="nil"/>
              <w:bottom w:val="nil"/>
              <w:right w:val="nil"/>
            </w:tcBorders>
            <w:shd w:val="clear" w:color="auto" w:fill="auto"/>
            <w:noWrap/>
            <w:vAlign w:val="center"/>
            <w:hideMark/>
            <w:tcPrChange w:id="75723" w:author="pete jones" w:date="2022-01-11T16:43:00Z">
              <w:tcPr>
                <w:tcW w:w="400" w:type="dxa"/>
                <w:tcBorders>
                  <w:top w:val="nil"/>
                  <w:left w:val="nil"/>
                  <w:bottom w:val="nil"/>
                  <w:right w:val="nil"/>
                </w:tcBorders>
                <w:shd w:val="clear" w:color="auto" w:fill="auto"/>
                <w:noWrap/>
                <w:vAlign w:val="center"/>
                <w:hideMark/>
              </w:tcPr>
            </w:tcPrChange>
          </w:tcPr>
          <w:p w14:paraId="2DA73249" w14:textId="77777777" w:rsidR="00910219" w:rsidRPr="00910219" w:rsidRDefault="00910219" w:rsidP="00910219">
            <w:pPr>
              <w:spacing w:before="0" w:after="0" w:line="240" w:lineRule="auto"/>
              <w:jc w:val="center"/>
              <w:rPr>
                <w:ins w:id="75724" w:author="pete jones" w:date="2022-01-11T16:42:00Z"/>
                <w:rFonts w:ascii="Calibri" w:hAnsi="Calibri" w:cs="Calibri"/>
                <w:color w:val="FFFFFF"/>
                <w:sz w:val="22"/>
                <w:szCs w:val="22"/>
              </w:rPr>
            </w:pPr>
          </w:p>
        </w:tc>
        <w:tc>
          <w:tcPr>
            <w:tcW w:w="5536" w:type="dxa"/>
            <w:tcBorders>
              <w:top w:val="nil"/>
              <w:left w:val="single" w:sz="8" w:space="0" w:color="auto"/>
              <w:bottom w:val="single" w:sz="8" w:space="0" w:color="auto"/>
              <w:right w:val="single" w:sz="8" w:space="0" w:color="auto"/>
            </w:tcBorders>
            <w:shd w:val="clear" w:color="auto" w:fill="auto"/>
            <w:noWrap/>
            <w:vAlign w:val="bottom"/>
            <w:hideMark/>
            <w:tcPrChange w:id="75725" w:author="pete jones" w:date="2022-01-11T16:43:00Z">
              <w:tcPr>
                <w:tcW w:w="5320" w:type="dxa"/>
                <w:tcBorders>
                  <w:top w:val="nil"/>
                  <w:left w:val="single" w:sz="8" w:space="0" w:color="auto"/>
                  <w:bottom w:val="single" w:sz="8" w:space="0" w:color="auto"/>
                  <w:right w:val="single" w:sz="8" w:space="0" w:color="auto"/>
                </w:tcBorders>
                <w:shd w:val="clear" w:color="auto" w:fill="auto"/>
                <w:noWrap/>
                <w:vAlign w:val="bottom"/>
                <w:hideMark/>
              </w:tcPr>
            </w:tcPrChange>
          </w:tcPr>
          <w:p w14:paraId="0240EF1E" w14:textId="77777777" w:rsidR="00910219" w:rsidRPr="00910219" w:rsidRDefault="00910219" w:rsidP="00910219">
            <w:pPr>
              <w:spacing w:before="0" w:after="0" w:line="240" w:lineRule="auto"/>
              <w:jc w:val="right"/>
              <w:rPr>
                <w:ins w:id="75726" w:author="pete jones" w:date="2022-01-11T16:42:00Z"/>
                <w:rFonts w:ascii="Calibri" w:hAnsi="Calibri" w:cs="Calibri"/>
                <w:sz w:val="22"/>
                <w:szCs w:val="22"/>
              </w:rPr>
            </w:pPr>
            <w:ins w:id="75727" w:author="pete jones" w:date="2022-01-11T16:42:00Z">
              <w:r w:rsidRPr="00910219">
                <w:rPr>
                  <w:rFonts w:ascii="Calibri" w:hAnsi="Calibri" w:cs="Calibri"/>
                  <w:sz w:val="22"/>
                  <w:szCs w:val="22"/>
                </w:rPr>
                <w:t>Other</w:t>
              </w:r>
            </w:ins>
          </w:p>
        </w:tc>
        <w:tc>
          <w:tcPr>
            <w:tcW w:w="498" w:type="dxa"/>
            <w:tcBorders>
              <w:top w:val="nil"/>
              <w:left w:val="nil"/>
              <w:bottom w:val="single" w:sz="8" w:space="0" w:color="auto"/>
              <w:right w:val="single" w:sz="8" w:space="0" w:color="auto"/>
            </w:tcBorders>
            <w:shd w:val="clear" w:color="auto" w:fill="auto"/>
            <w:noWrap/>
            <w:vAlign w:val="bottom"/>
            <w:hideMark/>
            <w:tcPrChange w:id="75728" w:author="pete jones" w:date="2022-01-11T16:43:00Z">
              <w:tcPr>
                <w:tcW w:w="432" w:type="dxa"/>
                <w:tcBorders>
                  <w:top w:val="nil"/>
                  <w:left w:val="nil"/>
                  <w:bottom w:val="single" w:sz="8" w:space="0" w:color="auto"/>
                  <w:right w:val="single" w:sz="8" w:space="0" w:color="auto"/>
                </w:tcBorders>
                <w:shd w:val="clear" w:color="auto" w:fill="auto"/>
                <w:noWrap/>
                <w:vAlign w:val="bottom"/>
                <w:hideMark/>
              </w:tcPr>
            </w:tcPrChange>
          </w:tcPr>
          <w:p w14:paraId="10220826" w14:textId="77777777" w:rsidR="00910219" w:rsidRPr="00910219" w:rsidRDefault="00910219" w:rsidP="00910219">
            <w:pPr>
              <w:spacing w:before="0" w:after="0" w:line="240" w:lineRule="auto"/>
              <w:jc w:val="center"/>
              <w:rPr>
                <w:ins w:id="75729" w:author="pete jones" w:date="2022-01-11T16:42:00Z"/>
                <w:rFonts w:ascii="Calibri" w:hAnsi="Calibri" w:cs="Calibri"/>
                <w:sz w:val="22"/>
                <w:szCs w:val="22"/>
              </w:rPr>
            </w:pPr>
            <w:ins w:id="75730" w:author="pete jones" w:date="2022-01-11T16:42:00Z">
              <w:r w:rsidRPr="00910219">
                <w:rPr>
                  <w:rFonts w:ascii="Calibri" w:hAnsi="Calibri" w:cs="Calibri"/>
                  <w:sz w:val="22"/>
                  <w:szCs w:val="22"/>
                </w:rPr>
                <w:t>4</w:t>
              </w:r>
            </w:ins>
          </w:p>
        </w:tc>
        <w:tc>
          <w:tcPr>
            <w:tcW w:w="498" w:type="dxa"/>
            <w:tcBorders>
              <w:top w:val="nil"/>
              <w:left w:val="nil"/>
              <w:bottom w:val="nil"/>
              <w:right w:val="nil"/>
            </w:tcBorders>
            <w:shd w:val="clear" w:color="auto" w:fill="auto"/>
            <w:noWrap/>
            <w:vAlign w:val="bottom"/>
            <w:hideMark/>
            <w:tcPrChange w:id="75731" w:author="pete jones" w:date="2022-01-11T16:43:00Z">
              <w:tcPr>
                <w:tcW w:w="424" w:type="dxa"/>
                <w:tcBorders>
                  <w:top w:val="nil"/>
                  <w:left w:val="nil"/>
                  <w:bottom w:val="nil"/>
                  <w:right w:val="nil"/>
                </w:tcBorders>
                <w:shd w:val="clear" w:color="auto" w:fill="auto"/>
                <w:noWrap/>
                <w:vAlign w:val="bottom"/>
                <w:hideMark/>
              </w:tcPr>
            </w:tcPrChange>
          </w:tcPr>
          <w:p w14:paraId="049F60C5" w14:textId="77777777" w:rsidR="00910219" w:rsidRPr="00910219" w:rsidRDefault="00910219" w:rsidP="00910219">
            <w:pPr>
              <w:spacing w:before="0" w:after="0" w:line="240" w:lineRule="auto"/>
              <w:jc w:val="center"/>
              <w:rPr>
                <w:ins w:id="75732" w:author="pete jones" w:date="2022-01-11T16:42:00Z"/>
                <w:rFonts w:ascii="Calibri" w:hAnsi="Calibri" w:cs="Calibri"/>
                <w:sz w:val="22"/>
                <w:szCs w:val="22"/>
              </w:rPr>
            </w:pPr>
          </w:p>
        </w:tc>
        <w:tc>
          <w:tcPr>
            <w:tcW w:w="498" w:type="dxa"/>
            <w:tcBorders>
              <w:top w:val="nil"/>
              <w:left w:val="nil"/>
              <w:bottom w:val="nil"/>
              <w:right w:val="nil"/>
            </w:tcBorders>
            <w:shd w:val="clear" w:color="auto" w:fill="auto"/>
            <w:noWrap/>
            <w:vAlign w:val="center"/>
            <w:hideMark/>
            <w:tcPrChange w:id="75733" w:author="pete jones" w:date="2022-01-11T16:43:00Z">
              <w:tcPr>
                <w:tcW w:w="432" w:type="dxa"/>
                <w:tcBorders>
                  <w:top w:val="nil"/>
                  <w:left w:val="nil"/>
                  <w:bottom w:val="nil"/>
                  <w:right w:val="nil"/>
                </w:tcBorders>
                <w:shd w:val="clear" w:color="auto" w:fill="auto"/>
                <w:noWrap/>
                <w:vAlign w:val="center"/>
                <w:hideMark/>
              </w:tcPr>
            </w:tcPrChange>
          </w:tcPr>
          <w:p w14:paraId="71500A34" w14:textId="77777777" w:rsidR="00910219" w:rsidRPr="00910219" w:rsidRDefault="00910219" w:rsidP="00910219">
            <w:pPr>
              <w:spacing w:before="0" w:after="0" w:line="240" w:lineRule="auto"/>
              <w:jc w:val="right"/>
              <w:rPr>
                <w:ins w:id="75734" w:author="pete jones" w:date="2022-01-11T16:42:00Z"/>
                <w:rFonts w:ascii="Calibri" w:hAnsi="Calibri" w:cs="Calibri"/>
                <w:color w:val="FFFFFF"/>
                <w:sz w:val="22"/>
                <w:szCs w:val="22"/>
              </w:rPr>
            </w:pPr>
            <w:ins w:id="75735" w:author="pete jones" w:date="2022-01-11T16:42:00Z">
              <w:r w:rsidRPr="00910219">
                <w:rPr>
                  <w:rFonts w:ascii="Calibri" w:hAnsi="Calibri" w:cs="Calibri"/>
                  <w:color w:val="FFFFFF"/>
                  <w:sz w:val="22"/>
                  <w:szCs w:val="22"/>
                </w:rPr>
                <w:t>14</w:t>
              </w:r>
            </w:ins>
          </w:p>
        </w:tc>
        <w:tc>
          <w:tcPr>
            <w:tcW w:w="498" w:type="dxa"/>
            <w:tcBorders>
              <w:top w:val="nil"/>
              <w:left w:val="nil"/>
              <w:bottom w:val="nil"/>
              <w:right w:val="nil"/>
            </w:tcBorders>
            <w:shd w:val="clear" w:color="auto" w:fill="auto"/>
            <w:noWrap/>
            <w:vAlign w:val="center"/>
            <w:hideMark/>
            <w:tcPrChange w:id="75736" w:author="pete jones" w:date="2022-01-11T16:43:00Z">
              <w:tcPr>
                <w:tcW w:w="424" w:type="dxa"/>
                <w:tcBorders>
                  <w:top w:val="nil"/>
                  <w:left w:val="nil"/>
                  <w:bottom w:val="nil"/>
                  <w:right w:val="nil"/>
                </w:tcBorders>
                <w:shd w:val="clear" w:color="auto" w:fill="auto"/>
                <w:noWrap/>
                <w:vAlign w:val="center"/>
                <w:hideMark/>
              </w:tcPr>
            </w:tcPrChange>
          </w:tcPr>
          <w:p w14:paraId="26A46647" w14:textId="77777777" w:rsidR="00910219" w:rsidRPr="00910219" w:rsidRDefault="00910219" w:rsidP="00910219">
            <w:pPr>
              <w:spacing w:before="0" w:after="0" w:line="240" w:lineRule="auto"/>
              <w:jc w:val="right"/>
              <w:rPr>
                <w:ins w:id="75737" w:author="pete jones" w:date="2022-01-11T16:42:00Z"/>
                <w:rFonts w:ascii="Calibri" w:hAnsi="Calibri" w:cs="Calibri"/>
                <w:color w:val="FFFFFF"/>
                <w:sz w:val="22"/>
                <w:szCs w:val="22"/>
              </w:rPr>
            </w:pPr>
            <w:ins w:id="75738" w:author="pete jones" w:date="2022-01-11T16:42:00Z">
              <w:r w:rsidRPr="00910219">
                <w:rPr>
                  <w:rFonts w:ascii="Calibri" w:hAnsi="Calibri" w:cs="Calibri"/>
                  <w:color w:val="FFFFFF"/>
                  <w:sz w:val="22"/>
                  <w:szCs w:val="22"/>
                </w:rPr>
                <w:t>15</w:t>
              </w:r>
            </w:ins>
          </w:p>
        </w:tc>
        <w:tc>
          <w:tcPr>
            <w:tcW w:w="498" w:type="dxa"/>
            <w:tcBorders>
              <w:top w:val="nil"/>
              <w:left w:val="nil"/>
              <w:bottom w:val="nil"/>
              <w:right w:val="nil"/>
            </w:tcBorders>
            <w:shd w:val="clear" w:color="auto" w:fill="auto"/>
            <w:noWrap/>
            <w:vAlign w:val="center"/>
            <w:hideMark/>
            <w:tcPrChange w:id="75739" w:author="pete jones" w:date="2022-01-11T16:43:00Z">
              <w:tcPr>
                <w:tcW w:w="424" w:type="dxa"/>
                <w:tcBorders>
                  <w:top w:val="nil"/>
                  <w:left w:val="nil"/>
                  <w:bottom w:val="nil"/>
                  <w:right w:val="nil"/>
                </w:tcBorders>
                <w:shd w:val="clear" w:color="auto" w:fill="auto"/>
                <w:noWrap/>
                <w:vAlign w:val="center"/>
                <w:hideMark/>
              </w:tcPr>
            </w:tcPrChange>
          </w:tcPr>
          <w:p w14:paraId="0BF46F2A" w14:textId="77777777" w:rsidR="00910219" w:rsidRPr="00910219" w:rsidRDefault="00910219" w:rsidP="00910219">
            <w:pPr>
              <w:spacing w:before="0" w:after="0" w:line="240" w:lineRule="auto"/>
              <w:jc w:val="right"/>
              <w:rPr>
                <w:ins w:id="75740" w:author="pete jones" w:date="2022-01-11T16:42:00Z"/>
                <w:rFonts w:ascii="Calibri" w:hAnsi="Calibri" w:cs="Calibri"/>
                <w:color w:val="FFFFFF"/>
                <w:sz w:val="22"/>
                <w:szCs w:val="22"/>
              </w:rPr>
            </w:pPr>
            <w:ins w:id="75741" w:author="pete jones" w:date="2022-01-11T16:42:00Z">
              <w:r w:rsidRPr="00910219">
                <w:rPr>
                  <w:rFonts w:ascii="Calibri" w:hAnsi="Calibri" w:cs="Calibri"/>
                  <w:color w:val="FFFFFF"/>
                  <w:sz w:val="22"/>
                  <w:szCs w:val="22"/>
                </w:rPr>
                <w:t>16</w:t>
              </w:r>
            </w:ins>
          </w:p>
        </w:tc>
        <w:tc>
          <w:tcPr>
            <w:tcW w:w="498" w:type="dxa"/>
            <w:tcBorders>
              <w:top w:val="nil"/>
              <w:left w:val="nil"/>
              <w:bottom w:val="nil"/>
              <w:right w:val="nil"/>
            </w:tcBorders>
            <w:shd w:val="clear" w:color="auto" w:fill="auto"/>
            <w:noWrap/>
            <w:vAlign w:val="center"/>
            <w:hideMark/>
            <w:tcPrChange w:id="75742" w:author="pete jones" w:date="2022-01-11T16:43:00Z">
              <w:tcPr>
                <w:tcW w:w="424" w:type="dxa"/>
                <w:tcBorders>
                  <w:top w:val="nil"/>
                  <w:left w:val="nil"/>
                  <w:bottom w:val="nil"/>
                  <w:right w:val="nil"/>
                </w:tcBorders>
                <w:shd w:val="clear" w:color="auto" w:fill="auto"/>
                <w:noWrap/>
                <w:vAlign w:val="center"/>
                <w:hideMark/>
              </w:tcPr>
            </w:tcPrChange>
          </w:tcPr>
          <w:p w14:paraId="3B5948AB" w14:textId="77777777" w:rsidR="00910219" w:rsidRPr="00910219" w:rsidRDefault="00910219" w:rsidP="00910219">
            <w:pPr>
              <w:spacing w:before="0" w:after="0" w:line="240" w:lineRule="auto"/>
              <w:jc w:val="right"/>
              <w:rPr>
                <w:ins w:id="75743" w:author="pete jones" w:date="2022-01-11T16:42:00Z"/>
                <w:rFonts w:ascii="Calibri" w:hAnsi="Calibri" w:cs="Calibri"/>
                <w:color w:val="FFFFFF"/>
                <w:sz w:val="22"/>
                <w:szCs w:val="22"/>
              </w:rPr>
            </w:pPr>
            <w:ins w:id="75744" w:author="pete jones" w:date="2022-01-11T16:42:00Z">
              <w:r w:rsidRPr="00910219">
                <w:rPr>
                  <w:rFonts w:ascii="Calibri" w:hAnsi="Calibri" w:cs="Calibri"/>
                  <w:color w:val="FFFFFF"/>
                  <w:sz w:val="22"/>
                  <w:szCs w:val="22"/>
                </w:rPr>
                <w:t>17</w:t>
              </w:r>
            </w:ins>
          </w:p>
        </w:tc>
        <w:tc>
          <w:tcPr>
            <w:tcW w:w="498" w:type="dxa"/>
            <w:tcBorders>
              <w:top w:val="nil"/>
              <w:left w:val="nil"/>
              <w:bottom w:val="nil"/>
              <w:right w:val="nil"/>
            </w:tcBorders>
            <w:shd w:val="clear" w:color="auto" w:fill="auto"/>
            <w:noWrap/>
            <w:vAlign w:val="center"/>
            <w:hideMark/>
            <w:tcPrChange w:id="75745" w:author="pete jones" w:date="2022-01-11T16:43:00Z">
              <w:tcPr>
                <w:tcW w:w="399" w:type="dxa"/>
                <w:tcBorders>
                  <w:top w:val="nil"/>
                  <w:left w:val="nil"/>
                  <w:bottom w:val="nil"/>
                  <w:right w:val="nil"/>
                </w:tcBorders>
                <w:shd w:val="clear" w:color="auto" w:fill="auto"/>
                <w:noWrap/>
                <w:vAlign w:val="center"/>
                <w:hideMark/>
              </w:tcPr>
            </w:tcPrChange>
          </w:tcPr>
          <w:p w14:paraId="6B459A9D" w14:textId="77777777" w:rsidR="00910219" w:rsidRPr="00910219" w:rsidRDefault="00910219" w:rsidP="00910219">
            <w:pPr>
              <w:spacing w:before="0" w:after="0" w:line="240" w:lineRule="auto"/>
              <w:jc w:val="right"/>
              <w:rPr>
                <w:ins w:id="75746" w:author="pete jones" w:date="2022-01-11T16:42:00Z"/>
                <w:rFonts w:ascii="Calibri" w:hAnsi="Calibri" w:cs="Calibri"/>
                <w:color w:val="FFFFFF"/>
                <w:sz w:val="22"/>
                <w:szCs w:val="22"/>
              </w:rPr>
            </w:pPr>
            <w:ins w:id="75747" w:author="pete jones" w:date="2022-01-11T16:42:00Z">
              <w:r w:rsidRPr="00910219">
                <w:rPr>
                  <w:rFonts w:ascii="Calibri" w:hAnsi="Calibri" w:cs="Calibri"/>
                  <w:color w:val="FFFFFF"/>
                  <w:sz w:val="22"/>
                  <w:szCs w:val="22"/>
                </w:rPr>
                <w:t>18</w:t>
              </w:r>
            </w:ins>
          </w:p>
        </w:tc>
        <w:tc>
          <w:tcPr>
            <w:tcW w:w="498" w:type="dxa"/>
            <w:tcBorders>
              <w:top w:val="nil"/>
              <w:left w:val="nil"/>
              <w:bottom w:val="nil"/>
              <w:right w:val="nil"/>
            </w:tcBorders>
            <w:shd w:val="clear" w:color="auto" w:fill="auto"/>
            <w:noWrap/>
            <w:vAlign w:val="center"/>
            <w:hideMark/>
            <w:tcPrChange w:id="75748" w:author="pete jones" w:date="2022-01-11T16:43:00Z">
              <w:tcPr>
                <w:tcW w:w="399" w:type="dxa"/>
                <w:tcBorders>
                  <w:top w:val="nil"/>
                  <w:left w:val="nil"/>
                  <w:bottom w:val="nil"/>
                  <w:right w:val="nil"/>
                </w:tcBorders>
                <w:shd w:val="clear" w:color="auto" w:fill="auto"/>
                <w:noWrap/>
                <w:vAlign w:val="center"/>
                <w:hideMark/>
              </w:tcPr>
            </w:tcPrChange>
          </w:tcPr>
          <w:p w14:paraId="684978B6" w14:textId="77777777" w:rsidR="00910219" w:rsidRPr="00910219" w:rsidRDefault="00910219" w:rsidP="00910219">
            <w:pPr>
              <w:spacing w:before="0" w:after="0" w:line="240" w:lineRule="auto"/>
              <w:jc w:val="right"/>
              <w:rPr>
                <w:ins w:id="75749" w:author="pete jones" w:date="2022-01-11T16:42:00Z"/>
                <w:rFonts w:ascii="Calibri" w:hAnsi="Calibri" w:cs="Calibri"/>
                <w:color w:val="FFFFFF"/>
                <w:sz w:val="22"/>
                <w:szCs w:val="22"/>
              </w:rPr>
            </w:pPr>
            <w:ins w:id="75750" w:author="pete jones" w:date="2022-01-11T16:42:00Z">
              <w:r w:rsidRPr="00910219">
                <w:rPr>
                  <w:rFonts w:ascii="Calibri" w:hAnsi="Calibri" w:cs="Calibri"/>
                  <w:color w:val="FFFFFF"/>
                  <w:sz w:val="22"/>
                  <w:szCs w:val="22"/>
                </w:rPr>
                <w:t>19</w:t>
              </w:r>
            </w:ins>
          </w:p>
        </w:tc>
        <w:tc>
          <w:tcPr>
            <w:tcW w:w="498" w:type="dxa"/>
            <w:tcBorders>
              <w:top w:val="nil"/>
              <w:left w:val="nil"/>
              <w:bottom w:val="nil"/>
              <w:right w:val="nil"/>
            </w:tcBorders>
            <w:shd w:val="clear" w:color="auto" w:fill="auto"/>
            <w:noWrap/>
            <w:vAlign w:val="center"/>
            <w:hideMark/>
            <w:tcPrChange w:id="75751" w:author="pete jones" w:date="2022-01-11T16:43:00Z">
              <w:tcPr>
                <w:tcW w:w="399" w:type="dxa"/>
                <w:tcBorders>
                  <w:top w:val="nil"/>
                  <w:left w:val="nil"/>
                  <w:bottom w:val="nil"/>
                  <w:right w:val="nil"/>
                </w:tcBorders>
                <w:shd w:val="clear" w:color="auto" w:fill="auto"/>
                <w:noWrap/>
                <w:vAlign w:val="center"/>
                <w:hideMark/>
              </w:tcPr>
            </w:tcPrChange>
          </w:tcPr>
          <w:p w14:paraId="65A8CBBC" w14:textId="77777777" w:rsidR="00910219" w:rsidRPr="00910219" w:rsidRDefault="00910219" w:rsidP="00910219">
            <w:pPr>
              <w:spacing w:before="0" w:after="0" w:line="240" w:lineRule="auto"/>
              <w:jc w:val="right"/>
              <w:rPr>
                <w:ins w:id="75752" w:author="pete jones" w:date="2022-01-11T16:42:00Z"/>
                <w:rFonts w:ascii="Calibri" w:hAnsi="Calibri" w:cs="Calibri"/>
                <w:color w:val="FFFFFF"/>
                <w:sz w:val="22"/>
                <w:szCs w:val="22"/>
              </w:rPr>
            </w:pPr>
            <w:ins w:id="75753" w:author="pete jones" w:date="2022-01-11T16:42:00Z">
              <w:r w:rsidRPr="00910219">
                <w:rPr>
                  <w:rFonts w:ascii="Calibri" w:hAnsi="Calibri" w:cs="Calibri"/>
                  <w:color w:val="FFFFFF"/>
                  <w:sz w:val="22"/>
                  <w:szCs w:val="22"/>
                </w:rPr>
                <w:t>20</w:t>
              </w:r>
            </w:ins>
          </w:p>
        </w:tc>
        <w:tc>
          <w:tcPr>
            <w:tcW w:w="498" w:type="dxa"/>
            <w:tcBorders>
              <w:top w:val="nil"/>
              <w:left w:val="nil"/>
              <w:bottom w:val="nil"/>
              <w:right w:val="nil"/>
            </w:tcBorders>
            <w:shd w:val="clear" w:color="auto" w:fill="auto"/>
            <w:noWrap/>
            <w:vAlign w:val="center"/>
            <w:hideMark/>
            <w:tcPrChange w:id="75754" w:author="pete jones" w:date="2022-01-11T16:43:00Z">
              <w:tcPr>
                <w:tcW w:w="399" w:type="dxa"/>
                <w:tcBorders>
                  <w:top w:val="nil"/>
                  <w:left w:val="nil"/>
                  <w:bottom w:val="nil"/>
                  <w:right w:val="nil"/>
                </w:tcBorders>
                <w:shd w:val="clear" w:color="auto" w:fill="auto"/>
                <w:noWrap/>
                <w:vAlign w:val="center"/>
                <w:hideMark/>
              </w:tcPr>
            </w:tcPrChange>
          </w:tcPr>
          <w:p w14:paraId="179CE189" w14:textId="77777777" w:rsidR="00910219" w:rsidRPr="00910219" w:rsidRDefault="00910219" w:rsidP="00910219">
            <w:pPr>
              <w:spacing w:before="0" w:after="0" w:line="240" w:lineRule="auto"/>
              <w:jc w:val="right"/>
              <w:rPr>
                <w:ins w:id="75755" w:author="pete jones" w:date="2022-01-11T16:42:00Z"/>
                <w:rFonts w:ascii="Calibri" w:hAnsi="Calibri" w:cs="Calibri"/>
                <w:color w:val="FFFFFF"/>
                <w:sz w:val="22"/>
                <w:szCs w:val="22"/>
              </w:rPr>
            </w:pPr>
            <w:ins w:id="75756" w:author="pete jones" w:date="2022-01-11T16:42:00Z">
              <w:r w:rsidRPr="00910219">
                <w:rPr>
                  <w:rFonts w:ascii="Calibri" w:hAnsi="Calibri" w:cs="Calibri"/>
                  <w:color w:val="FFFFFF"/>
                  <w:sz w:val="22"/>
                  <w:szCs w:val="22"/>
                </w:rPr>
                <w:t>21</w:t>
              </w:r>
            </w:ins>
          </w:p>
        </w:tc>
        <w:tc>
          <w:tcPr>
            <w:tcW w:w="498" w:type="dxa"/>
            <w:tcBorders>
              <w:top w:val="nil"/>
              <w:left w:val="nil"/>
              <w:bottom w:val="nil"/>
              <w:right w:val="nil"/>
            </w:tcBorders>
            <w:shd w:val="clear" w:color="auto" w:fill="auto"/>
            <w:noWrap/>
            <w:vAlign w:val="center"/>
            <w:hideMark/>
            <w:tcPrChange w:id="75757" w:author="pete jones" w:date="2022-01-11T16:43:00Z">
              <w:tcPr>
                <w:tcW w:w="399" w:type="dxa"/>
                <w:tcBorders>
                  <w:top w:val="nil"/>
                  <w:left w:val="nil"/>
                  <w:bottom w:val="nil"/>
                  <w:right w:val="nil"/>
                </w:tcBorders>
                <w:shd w:val="clear" w:color="auto" w:fill="auto"/>
                <w:noWrap/>
                <w:vAlign w:val="center"/>
                <w:hideMark/>
              </w:tcPr>
            </w:tcPrChange>
          </w:tcPr>
          <w:p w14:paraId="7885105E" w14:textId="77777777" w:rsidR="00910219" w:rsidRPr="00910219" w:rsidRDefault="00910219" w:rsidP="00910219">
            <w:pPr>
              <w:spacing w:before="0" w:after="0" w:line="240" w:lineRule="auto"/>
              <w:jc w:val="right"/>
              <w:rPr>
                <w:ins w:id="75758" w:author="pete jones" w:date="2022-01-11T16:42:00Z"/>
                <w:rFonts w:ascii="Calibri" w:hAnsi="Calibri" w:cs="Calibri"/>
                <w:color w:val="FFFFFF"/>
                <w:sz w:val="22"/>
                <w:szCs w:val="22"/>
              </w:rPr>
            </w:pPr>
            <w:ins w:id="75759" w:author="pete jones" w:date="2022-01-11T16:42:00Z">
              <w:r w:rsidRPr="00910219">
                <w:rPr>
                  <w:rFonts w:ascii="Calibri" w:hAnsi="Calibri" w:cs="Calibri"/>
                  <w:color w:val="FFFFFF"/>
                  <w:sz w:val="22"/>
                  <w:szCs w:val="22"/>
                </w:rPr>
                <w:t>22</w:t>
              </w:r>
            </w:ins>
          </w:p>
        </w:tc>
        <w:tc>
          <w:tcPr>
            <w:tcW w:w="498" w:type="dxa"/>
            <w:tcBorders>
              <w:top w:val="nil"/>
              <w:left w:val="nil"/>
              <w:bottom w:val="nil"/>
              <w:right w:val="nil"/>
            </w:tcBorders>
            <w:shd w:val="clear" w:color="auto" w:fill="auto"/>
            <w:noWrap/>
            <w:vAlign w:val="center"/>
            <w:hideMark/>
            <w:tcPrChange w:id="75760" w:author="pete jones" w:date="2022-01-11T16:43:00Z">
              <w:tcPr>
                <w:tcW w:w="406" w:type="dxa"/>
                <w:tcBorders>
                  <w:top w:val="nil"/>
                  <w:left w:val="nil"/>
                  <w:bottom w:val="nil"/>
                  <w:right w:val="nil"/>
                </w:tcBorders>
                <w:shd w:val="clear" w:color="auto" w:fill="auto"/>
                <w:noWrap/>
                <w:vAlign w:val="center"/>
                <w:hideMark/>
              </w:tcPr>
            </w:tcPrChange>
          </w:tcPr>
          <w:p w14:paraId="23D1F0EB" w14:textId="77777777" w:rsidR="00910219" w:rsidRPr="00910219" w:rsidRDefault="00910219" w:rsidP="00910219">
            <w:pPr>
              <w:spacing w:before="0" w:after="0" w:line="240" w:lineRule="auto"/>
              <w:jc w:val="right"/>
              <w:rPr>
                <w:ins w:id="75761" w:author="pete jones" w:date="2022-01-11T16:42:00Z"/>
                <w:rFonts w:ascii="Calibri" w:hAnsi="Calibri" w:cs="Calibri"/>
                <w:color w:val="FFFFFF"/>
                <w:sz w:val="22"/>
                <w:szCs w:val="22"/>
              </w:rPr>
            </w:pPr>
            <w:ins w:id="75762" w:author="pete jones" w:date="2022-01-11T16:42:00Z">
              <w:r w:rsidRPr="00910219">
                <w:rPr>
                  <w:rFonts w:ascii="Calibri" w:hAnsi="Calibri" w:cs="Calibri"/>
                  <w:color w:val="FFFFFF"/>
                  <w:sz w:val="22"/>
                  <w:szCs w:val="22"/>
                </w:rPr>
                <w:t>23</w:t>
              </w:r>
            </w:ins>
          </w:p>
        </w:tc>
      </w:tr>
      <w:tr w:rsidR="00910219" w:rsidRPr="00910219" w14:paraId="7EE01718" w14:textId="77777777" w:rsidTr="00910219">
        <w:trPr>
          <w:trHeight w:val="315"/>
          <w:ins w:id="75763" w:author="pete jones" w:date="2022-01-11T16:42:00Z"/>
          <w:trPrChange w:id="75764" w:author="pete jones" w:date="2022-01-11T16:43:00Z">
            <w:trPr>
              <w:trHeight w:val="315"/>
            </w:trPr>
          </w:trPrChange>
        </w:trPr>
        <w:tc>
          <w:tcPr>
            <w:tcW w:w="498" w:type="dxa"/>
            <w:tcBorders>
              <w:top w:val="nil"/>
              <w:left w:val="nil"/>
              <w:bottom w:val="nil"/>
              <w:right w:val="nil"/>
            </w:tcBorders>
            <w:shd w:val="clear" w:color="auto" w:fill="auto"/>
            <w:noWrap/>
            <w:vAlign w:val="center"/>
            <w:hideMark/>
            <w:tcPrChange w:id="75765" w:author="pete jones" w:date="2022-01-11T16:43:00Z">
              <w:tcPr>
                <w:tcW w:w="400" w:type="dxa"/>
                <w:tcBorders>
                  <w:top w:val="nil"/>
                  <w:left w:val="nil"/>
                  <w:bottom w:val="nil"/>
                  <w:right w:val="nil"/>
                </w:tcBorders>
                <w:shd w:val="clear" w:color="auto" w:fill="auto"/>
                <w:noWrap/>
                <w:vAlign w:val="center"/>
                <w:hideMark/>
              </w:tcPr>
            </w:tcPrChange>
          </w:tcPr>
          <w:p w14:paraId="48A12E1F" w14:textId="77777777" w:rsidR="00910219" w:rsidRPr="00910219" w:rsidRDefault="00910219" w:rsidP="00910219">
            <w:pPr>
              <w:spacing w:before="0" w:after="0" w:line="240" w:lineRule="auto"/>
              <w:jc w:val="center"/>
              <w:rPr>
                <w:ins w:id="75766" w:author="pete jones" w:date="2022-01-11T16:42:00Z"/>
                <w:rFonts w:ascii="Calibri" w:hAnsi="Calibri" w:cs="Calibri"/>
                <w:color w:val="FFFFFF"/>
                <w:sz w:val="22"/>
                <w:szCs w:val="22"/>
              </w:rPr>
            </w:pPr>
            <w:ins w:id="75767" w:author="pete jones" w:date="2022-01-11T16:42:00Z">
              <w:r w:rsidRPr="00910219">
                <w:rPr>
                  <w:rFonts w:ascii="Calibri" w:hAnsi="Calibri" w:cs="Calibri"/>
                  <w:color w:val="FFFFFF"/>
                  <w:sz w:val="22"/>
                  <w:szCs w:val="22"/>
                </w:rPr>
                <w:t>4</w:t>
              </w:r>
            </w:ins>
          </w:p>
        </w:tc>
        <w:tc>
          <w:tcPr>
            <w:tcW w:w="5536" w:type="dxa"/>
            <w:tcBorders>
              <w:top w:val="nil"/>
              <w:left w:val="single" w:sz="8" w:space="0" w:color="auto"/>
              <w:bottom w:val="single" w:sz="8" w:space="0" w:color="auto"/>
              <w:right w:val="single" w:sz="8" w:space="0" w:color="auto"/>
            </w:tcBorders>
            <w:shd w:val="clear" w:color="auto" w:fill="auto"/>
            <w:noWrap/>
            <w:vAlign w:val="bottom"/>
            <w:hideMark/>
            <w:tcPrChange w:id="75768" w:author="pete jones" w:date="2022-01-11T16:43:00Z">
              <w:tcPr>
                <w:tcW w:w="5320" w:type="dxa"/>
                <w:tcBorders>
                  <w:top w:val="nil"/>
                  <w:left w:val="single" w:sz="8" w:space="0" w:color="auto"/>
                  <w:bottom w:val="single" w:sz="8" w:space="0" w:color="auto"/>
                  <w:right w:val="single" w:sz="8" w:space="0" w:color="auto"/>
                </w:tcBorders>
                <w:shd w:val="clear" w:color="auto" w:fill="auto"/>
                <w:noWrap/>
                <w:vAlign w:val="bottom"/>
                <w:hideMark/>
              </w:tcPr>
            </w:tcPrChange>
          </w:tcPr>
          <w:p w14:paraId="6A7337F2" w14:textId="77777777" w:rsidR="00910219" w:rsidRPr="00910219" w:rsidRDefault="00910219" w:rsidP="00910219">
            <w:pPr>
              <w:spacing w:before="0" w:after="0" w:line="240" w:lineRule="auto"/>
              <w:jc w:val="right"/>
              <w:rPr>
                <w:ins w:id="75769" w:author="pete jones" w:date="2022-01-11T16:42:00Z"/>
                <w:rFonts w:ascii="Calibri" w:hAnsi="Calibri" w:cs="Calibri"/>
                <w:color w:val="FFFFFF"/>
                <w:sz w:val="22"/>
                <w:szCs w:val="22"/>
              </w:rPr>
            </w:pPr>
            <w:ins w:id="75770" w:author="pete jones" w:date="2022-01-11T16:42:00Z">
              <w:r w:rsidRPr="00910219">
                <w:rPr>
                  <w:rFonts w:ascii="Calibri" w:hAnsi="Calibri" w:cs="Calibri"/>
                  <w:color w:val="FFFFFF"/>
                  <w:sz w:val="22"/>
                  <w:szCs w:val="22"/>
                </w:rPr>
                <w:t>5</w:t>
              </w:r>
            </w:ins>
          </w:p>
        </w:tc>
        <w:tc>
          <w:tcPr>
            <w:tcW w:w="498" w:type="dxa"/>
            <w:tcBorders>
              <w:top w:val="nil"/>
              <w:left w:val="nil"/>
              <w:bottom w:val="nil"/>
              <w:right w:val="nil"/>
            </w:tcBorders>
            <w:shd w:val="clear" w:color="auto" w:fill="auto"/>
            <w:noWrap/>
            <w:vAlign w:val="bottom"/>
            <w:hideMark/>
            <w:tcPrChange w:id="75771" w:author="pete jones" w:date="2022-01-11T16:43:00Z">
              <w:tcPr>
                <w:tcW w:w="432" w:type="dxa"/>
                <w:tcBorders>
                  <w:top w:val="nil"/>
                  <w:left w:val="nil"/>
                  <w:bottom w:val="nil"/>
                  <w:right w:val="nil"/>
                </w:tcBorders>
                <w:shd w:val="clear" w:color="auto" w:fill="auto"/>
                <w:noWrap/>
                <w:vAlign w:val="bottom"/>
                <w:hideMark/>
              </w:tcPr>
            </w:tcPrChange>
          </w:tcPr>
          <w:p w14:paraId="61363333" w14:textId="77777777" w:rsidR="00910219" w:rsidRPr="00910219" w:rsidRDefault="00910219" w:rsidP="00910219">
            <w:pPr>
              <w:spacing w:before="0" w:after="0" w:line="240" w:lineRule="auto"/>
              <w:jc w:val="center"/>
              <w:rPr>
                <w:ins w:id="75772" w:author="pete jones" w:date="2022-01-11T16:42:00Z"/>
                <w:rFonts w:ascii="Calibri" w:hAnsi="Calibri" w:cs="Calibri"/>
                <w:color w:val="FFFFFF"/>
                <w:sz w:val="22"/>
                <w:szCs w:val="22"/>
              </w:rPr>
            </w:pPr>
            <w:ins w:id="75773" w:author="pete jones" w:date="2022-01-11T16:42:00Z">
              <w:r w:rsidRPr="00910219">
                <w:rPr>
                  <w:rFonts w:ascii="Calibri" w:hAnsi="Calibri" w:cs="Calibri"/>
                  <w:color w:val="FFFFFF"/>
                  <w:sz w:val="22"/>
                  <w:szCs w:val="22"/>
                </w:rPr>
                <w:t>7</w:t>
              </w:r>
            </w:ins>
          </w:p>
        </w:tc>
        <w:tc>
          <w:tcPr>
            <w:tcW w:w="498" w:type="dxa"/>
            <w:tcBorders>
              <w:top w:val="nil"/>
              <w:left w:val="nil"/>
              <w:bottom w:val="nil"/>
              <w:right w:val="nil"/>
            </w:tcBorders>
            <w:shd w:val="clear" w:color="auto" w:fill="auto"/>
            <w:noWrap/>
            <w:vAlign w:val="bottom"/>
            <w:hideMark/>
            <w:tcPrChange w:id="75774" w:author="pete jones" w:date="2022-01-11T16:43:00Z">
              <w:tcPr>
                <w:tcW w:w="424" w:type="dxa"/>
                <w:tcBorders>
                  <w:top w:val="nil"/>
                  <w:left w:val="nil"/>
                  <w:bottom w:val="nil"/>
                  <w:right w:val="nil"/>
                </w:tcBorders>
                <w:shd w:val="clear" w:color="auto" w:fill="auto"/>
                <w:noWrap/>
                <w:vAlign w:val="bottom"/>
                <w:hideMark/>
              </w:tcPr>
            </w:tcPrChange>
          </w:tcPr>
          <w:p w14:paraId="77572821" w14:textId="77777777" w:rsidR="00910219" w:rsidRPr="00910219" w:rsidRDefault="00910219" w:rsidP="00910219">
            <w:pPr>
              <w:spacing w:before="0" w:after="0" w:line="240" w:lineRule="auto"/>
              <w:jc w:val="center"/>
              <w:rPr>
                <w:ins w:id="75775" w:author="pete jones" w:date="2022-01-11T16:42:00Z"/>
                <w:rFonts w:ascii="Calibri" w:hAnsi="Calibri" w:cs="Calibri"/>
                <w:color w:val="FFFFFF"/>
                <w:sz w:val="22"/>
                <w:szCs w:val="22"/>
              </w:rPr>
            </w:pPr>
            <w:ins w:id="75776" w:author="pete jones" w:date="2022-01-11T16:42:00Z">
              <w:r w:rsidRPr="00910219">
                <w:rPr>
                  <w:rFonts w:ascii="Calibri" w:hAnsi="Calibri" w:cs="Calibri"/>
                  <w:color w:val="FFFFFF"/>
                  <w:sz w:val="22"/>
                  <w:szCs w:val="22"/>
                </w:rPr>
                <w:t>13</w:t>
              </w:r>
            </w:ins>
          </w:p>
        </w:tc>
        <w:tc>
          <w:tcPr>
            <w:tcW w:w="4980"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Change w:id="75777" w:author="pete jones" w:date="2022-01-11T16:43:00Z">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tcPrChange>
          </w:tcPr>
          <w:p w14:paraId="65AB7CD0" w14:textId="77777777" w:rsidR="00910219" w:rsidRPr="00910219" w:rsidRDefault="00910219" w:rsidP="00910219">
            <w:pPr>
              <w:spacing w:before="0" w:after="0" w:line="240" w:lineRule="auto"/>
              <w:jc w:val="center"/>
              <w:rPr>
                <w:ins w:id="75778" w:author="pete jones" w:date="2022-01-11T16:42:00Z"/>
                <w:rFonts w:ascii="Calibri" w:hAnsi="Calibri" w:cs="Calibri"/>
                <w:sz w:val="22"/>
                <w:szCs w:val="22"/>
              </w:rPr>
            </w:pPr>
            <w:ins w:id="75779" w:author="pete jones" w:date="2022-01-11T16:42:00Z">
              <w:r w:rsidRPr="00910219">
                <w:rPr>
                  <w:rFonts w:ascii="Calibri" w:hAnsi="Calibri" w:cs="Calibri"/>
                  <w:sz w:val="22"/>
                  <w:szCs w:val="22"/>
                </w:rPr>
                <w:t>By %</w:t>
              </w:r>
            </w:ins>
          </w:p>
        </w:tc>
      </w:tr>
      <w:tr w:rsidR="00910219" w:rsidRPr="00910219" w14:paraId="05E79C47" w14:textId="77777777" w:rsidTr="00910219">
        <w:trPr>
          <w:trHeight w:val="1920"/>
          <w:ins w:id="75780" w:author="pete jones" w:date="2022-01-11T16:42:00Z"/>
          <w:trPrChange w:id="75781" w:author="pete jones" w:date="2022-01-11T16:43:00Z">
            <w:trPr>
              <w:trHeight w:val="1920"/>
            </w:trPr>
          </w:trPrChange>
        </w:trPr>
        <w:tc>
          <w:tcPr>
            <w:tcW w:w="498" w:type="dxa"/>
            <w:tcBorders>
              <w:top w:val="single" w:sz="8" w:space="0" w:color="auto"/>
              <w:left w:val="single" w:sz="8" w:space="0" w:color="auto"/>
              <w:bottom w:val="nil"/>
              <w:right w:val="nil"/>
            </w:tcBorders>
            <w:shd w:val="clear" w:color="auto" w:fill="auto"/>
            <w:noWrap/>
            <w:textDirection w:val="btLr"/>
            <w:vAlign w:val="center"/>
            <w:hideMark/>
            <w:tcPrChange w:id="75782" w:author="pete jones" w:date="2022-01-11T16:43:00Z">
              <w:tcPr>
                <w:tcW w:w="400" w:type="dxa"/>
                <w:tcBorders>
                  <w:top w:val="single" w:sz="8" w:space="0" w:color="auto"/>
                  <w:left w:val="single" w:sz="8" w:space="0" w:color="auto"/>
                  <w:bottom w:val="nil"/>
                  <w:right w:val="nil"/>
                </w:tcBorders>
                <w:shd w:val="clear" w:color="auto" w:fill="auto"/>
                <w:noWrap/>
                <w:textDirection w:val="btLr"/>
                <w:vAlign w:val="center"/>
                <w:hideMark/>
              </w:tcPr>
            </w:tcPrChange>
          </w:tcPr>
          <w:p w14:paraId="75E2E442" w14:textId="77777777" w:rsidR="00910219" w:rsidRPr="00910219" w:rsidRDefault="00910219" w:rsidP="00910219">
            <w:pPr>
              <w:spacing w:before="0" w:after="0" w:line="240" w:lineRule="auto"/>
              <w:jc w:val="center"/>
              <w:rPr>
                <w:ins w:id="75783" w:author="pete jones" w:date="2022-01-11T16:42:00Z"/>
                <w:rFonts w:ascii="Calibri" w:hAnsi="Calibri" w:cs="Calibri"/>
                <w:b/>
                <w:bCs/>
                <w:color w:val="000000"/>
                <w:sz w:val="22"/>
                <w:szCs w:val="22"/>
              </w:rPr>
            </w:pPr>
            <w:ins w:id="75784" w:author="pete jones" w:date="2022-01-11T16:42:00Z">
              <w:r w:rsidRPr="00910219">
                <w:rPr>
                  <w:rFonts w:ascii="Calibri" w:hAnsi="Calibri" w:cs="Calibri"/>
                  <w:b/>
                  <w:bCs/>
                  <w:color w:val="000000"/>
                  <w:sz w:val="22"/>
                  <w:szCs w:val="22"/>
                </w:rPr>
                <w:t>Level</w:t>
              </w:r>
            </w:ins>
          </w:p>
        </w:tc>
        <w:tc>
          <w:tcPr>
            <w:tcW w:w="5536" w:type="dxa"/>
            <w:tcBorders>
              <w:top w:val="nil"/>
              <w:left w:val="single" w:sz="8" w:space="0" w:color="auto"/>
              <w:bottom w:val="single" w:sz="8" w:space="0" w:color="auto"/>
              <w:right w:val="single" w:sz="8" w:space="0" w:color="auto"/>
            </w:tcBorders>
            <w:shd w:val="clear" w:color="auto" w:fill="auto"/>
            <w:noWrap/>
            <w:vAlign w:val="center"/>
            <w:hideMark/>
            <w:tcPrChange w:id="75785" w:author="pete jones" w:date="2022-01-11T16:43:00Z">
              <w:tcPr>
                <w:tcW w:w="5320"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1C5BB196" w14:textId="77777777" w:rsidR="00910219" w:rsidRPr="00910219" w:rsidRDefault="00910219" w:rsidP="00910219">
            <w:pPr>
              <w:spacing w:before="0" w:after="0" w:line="240" w:lineRule="auto"/>
              <w:jc w:val="center"/>
              <w:rPr>
                <w:ins w:id="75786" w:author="pete jones" w:date="2022-01-11T16:42:00Z"/>
                <w:rFonts w:ascii="Calibri" w:hAnsi="Calibri" w:cs="Calibri"/>
                <w:b/>
                <w:bCs/>
                <w:color w:val="000000"/>
                <w:sz w:val="22"/>
                <w:szCs w:val="22"/>
              </w:rPr>
            </w:pPr>
            <w:ins w:id="75787" w:author="pete jones" w:date="2022-01-11T16:42:00Z">
              <w:r w:rsidRPr="00910219">
                <w:rPr>
                  <w:rFonts w:ascii="Calibri" w:hAnsi="Calibri" w:cs="Calibri"/>
                  <w:b/>
                  <w:bCs/>
                  <w:color w:val="000000"/>
                  <w:sz w:val="22"/>
                  <w:szCs w:val="22"/>
                </w:rPr>
                <w:t>Modules</w:t>
              </w:r>
            </w:ins>
          </w:p>
        </w:tc>
        <w:tc>
          <w:tcPr>
            <w:tcW w:w="498" w:type="dxa"/>
            <w:tcBorders>
              <w:top w:val="single" w:sz="8" w:space="0" w:color="auto"/>
              <w:left w:val="nil"/>
              <w:bottom w:val="single" w:sz="8" w:space="0" w:color="auto"/>
              <w:right w:val="single" w:sz="4" w:space="0" w:color="auto"/>
            </w:tcBorders>
            <w:shd w:val="clear" w:color="auto" w:fill="auto"/>
            <w:noWrap/>
            <w:textDirection w:val="btLr"/>
            <w:vAlign w:val="center"/>
            <w:hideMark/>
            <w:tcPrChange w:id="75788" w:author="pete jones" w:date="2022-01-11T16:43:00Z">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tcPrChange>
          </w:tcPr>
          <w:p w14:paraId="04B899D8" w14:textId="77777777" w:rsidR="00910219" w:rsidRPr="00910219" w:rsidRDefault="00910219" w:rsidP="00910219">
            <w:pPr>
              <w:spacing w:before="0" w:after="0" w:line="240" w:lineRule="auto"/>
              <w:jc w:val="center"/>
              <w:rPr>
                <w:ins w:id="75789" w:author="pete jones" w:date="2022-01-11T16:42:00Z"/>
                <w:rFonts w:ascii="Calibri" w:hAnsi="Calibri" w:cs="Calibri"/>
                <w:b/>
                <w:bCs/>
                <w:color w:val="000000"/>
                <w:sz w:val="22"/>
                <w:szCs w:val="22"/>
              </w:rPr>
            </w:pPr>
            <w:ins w:id="75790" w:author="pete jones" w:date="2022-01-11T16:42:00Z">
              <w:r w:rsidRPr="00910219">
                <w:rPr>
                  <w:rFonts w:ascii="Calibri" w:hAnsi="Calibri" w:cs="Calibri"/>
                  <w:b/>
                  <w:bCs/>
                  <w:color w:val="000000"/>
                  <w:sz w:val="22"/>
                  <w:szCs w:val="22"/>
                </w:rPr>
                <w:t>TYPE of Module</w:t>
              </w:r>
            </w:ins>
          </w:p>
        </w:tc>
        <w:tc>
          <w:tcPr>
            <w:tcW w:w="498" w:type="dxa"/>
            <w:tcBorders>
              <w:top w:val="single" w:sz="8" w:space="0" w:color="auto"/>
              <w:left w:val="nil"/>
              <w:bottom w:val="single" w:sz="8" w:space="0" w:color="auto"/>
              <w:right w:val="single" w:sz="4" w:space="0" w:color="auto"/>
            </w:tcBorders>
            <w:shd w:val="clear" w:color="auto" w:fill="auto"/>
            <w:noWrap/>
            <w:textDirection w:val="btLr"/>
            <w:vAlign w:val="center"/>
            <w:hideMark/>
            <w:tcPrChange w:id="75791" w:author="pete jones" w:date="2022-01-11T16:43:00Z">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tcPrChange>
          </w:tcPr>
          <w:p w14:paraId="38F2987C" w14:textId="77777777" w:rsidR="00910219" w:rsidRPr="00910219" w:rsidRDefault="00910219" w:rsidP="00910219">
            <w:pPr>
              <w:spacing w:before="0" w:after="0" w:line="240" w:lineRule="auto"/>
              <w:jc w:val="center"/>
              <w:rPr>
                <w:ins w:id="75792" w:author="pete jones" w:date="2022-01-11T16:42:00Z"/>
                <w:rFonts w:ascii="Calibri" w:hAnsi="Calibri" w:cs="Calibri"/>
                <w:b/>
                <w:bCs/>
                <w:color w:val="000000"/>
                <w:sz w:val="22"/>
                <w:szCs w:val="22"/>
              </w:rPr>
            </w:pPr>
            <w:ins w:id="75793" w:author="pete jones" w:date="2022-01-11T16:42:00Z">
              <w:r w:rsidRPr="00910219">
                <w:rPr>
                  <w:rFonts w:ascii="Calibri" w:hAnsi="Calibri" w:cs="Calibri"/>
                  <w:b/>
                  <w:bCs/>
                  <w:color w:val="000000"/>
                  <w:sz w:val="22"/>
                  <w:szCs w:val="22"/>
                </w:rPr>
                <w:t>Credit</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5794" w:author="pete jones" w:date="2022-01-11T16:43:00Z">
              <w:tcPr>
                <w:tcW w:w="432" w:type="dxa"/>
                <w:tcBorders>
                  <w:top w:val="nil"/>
                  <w:left w:val="nil"/>
                  <w:bottom w:val="single" w:sz="8" w:space="0" w:color="auto"/>
                  <w:right w:val="single" w:sz="4" w:space="0" w:color="auto"/>
                </w:tcBorders>
                <w:shd w:val="clear" w:color="auto" w:fill="auto"/>
                <w:noWrap/>
                <w:textDirection w:val="btLr"/>
                <w:vAlign w:val="center"/>
                <w:hideMark/>
              </w:tcPr>
            </w:tcPrChange>
          </w:tcPr>
          <w:p w14:paraId="4DD09C8C" w14:textId="77777777" w:rsidR="00910219" w:rsidRPr="00910219" w:rsidRDefault="00910219" w:rsidP="00910219">
            <w:pPr>
              <w:spacing w:before="0" w:after="0" w:line="240" w:lineRule="auto"/>
              <w:jc w:val="center"/>
              <w:rPr>
                <w:ins w:id="75795" w:author="pete jones" w:date="2022-01-11T16:42:00Z"/>
                <w:rFonts w:ascii="Calibri" w:hAnsi="Calibri" w:cs="Calibri"/>
                <w:b/>
                <w:bCs/>
                <w:color w:val="000000"/>
                <w:sz w:val="22"/>
                <w:szCs w:val="22"/>
              </w:rPr>
            </w:pPr>
            <w:ins w:id="75796" w:author="pete jones" w:date="2022-01-11T16:42:00Z">
              <w:r w:rsidRPr="00910219">
                <w:rPr>
                  <w:rFonts w:ascii="Calibri" w:hAnsi="Calibri" w:cs="Calibri"/>
                  <w:b/>
                  <w:bCs/>
                  <w:color w:val="000000"/>
                  <w:sz w:val="22"/>
                  <w:szCs w:val="22"/>
                </w:rPr>
                <w:t>Exam</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5797" w:author="pete jones" w:date="2022-01-11T16:43:00Z">
              <w:tcPr>
                <w:tcW w:w="424" w:type="dxa"/>
                <w:tcBorders>
                  <w:top w:val="nil"/>
                  <w:left w:val="nil"/>
                  <w:bottom w:val="single" w:sz="8" w:space="0" w:color="auto"/>
                  <w:right w:val="single" w:sz="4" w:space="0" w:color="auto"/>
                </w:tcBorders>
                <w:shd w:val="clear" w:color="auto" w:fill="auto"/>
                <w:noWrap/>
                <w:textDirection w:val="btLr"/>
                <w:vAlign w:val="center"/>
                <w:hideMark/>
              </w:tcPr>
            </w:tcPrChange>
          </w:tcPr>
          <w:p w14:paraId="571275FC" w14:textId="77777777" w:rsidR="00910219" w:rsidRPr="00910219" w:rsidRDefault="00910219" w:rsidP="00910219">
            <w:pPr>
              <w:spacing w:before="0" w:after="0" w:line="240" w:lineRule="auto"/>
              <w:jc w:val="center"/>
              <w:rPr>
                <w:ins w:id="75798" w:author="pete jones" w:date="2022-01-11T16:42:00Z"/>
                <w:rFonts w:ascii="Calibri" w:hAnsi="Calibri" w:cs="Calibri"/>
                <w:b/>
                <w:bCs/>
                <w:color w:val="000000"/>
                <w:sz w:val="22"/>
                <w:szCs w:val="22"/>
              </w:rPr>
            </w:pPr>
            <w:ins w:id="75799" w:author="pete jones" w:date="2022-01-11T16:42:00Z">
              <w:r w:rsidRPr="00910219">
                <w:rPr>
                  <w:rFonts w:ascii="Calibri" w:hAnsi="Calibri" w:cs="Calibri"/>
                  <w:b/>
                  <w:bCs/>
                  <w:color w:val="000000"/>
                  <w:sz w:val="22"/>
                  <w:szCs w:val="22"/>
                </w:rPr>
                <w:t>Assign</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5800" w:author="pete jones" w:date="2022-01-11T16:43:00Z">
              <w:tcPr>
                <w:tcW w:w="424" w:type="dxa"/>
                <w:tcBorders>
                  <w:top w:val="nil"/>
                  <w:left w:val="nil"/>
                  <w:bottom w:val="single" w:sz="8" w:space="0" w:color="auto"/>
                  <w:right w:val="single" w:sz="4" w:space="0" w:color="auto"/>
                </w:tcBorders>
                <w:shd w:val="clear" w:color="auto" w:fill="auto"/>
                <w:noWrap/>
                <w:textDirection w:val="btLr"/>
                <w:vAlign w:val="center"/>
                <w:hideMark/>
              </w:tcPr>
            </w:tcPrChange>
          </w:tcPr>
          <w:p w14:paraId="7A451731" w14:textId="77777777" w:rsidR="00910219" w:rsidRPr="00910219" w:rsidRDefault="00910219" w:rsidP="00910219">
            <w:pPr>
              <w:spacing w:before="0" w:after="0" w:line="240" w:lineRule="auto"/>
              <w:jc w:val="center"/>
              <w:rPr>
                <w:ins w:id="75801" w:author="pete jones" w:date="2022-01-11T16:42:00Z"/>
                <w:rFonts w:ascii="Calibri" w:hAnsi="Calibri" w:cs="Calibri"/>
                <w:b/>
                <w:bCs/>
                <w:color w:val="000000"/>
                <w:sz w:val="22"/>
                <w:szCs w:val="22"/>
              </w:rPr>
            </w:pPr>
            <w:ins w:id="75802" w:author="pete jones" w:date="2022-01-11T16:42:00Z">
              <w:r w:rsidRPr="00910219">
                <w:rPr>
                  <w:rFonts w:ascii="Calibri" w:hAnsi="Calibri" w:cs="Calibri"/>
                  <w:b/>
                  <w:bCs/>
                  <w:color w:val="000000"/>
                  <w:sz w:val="22"/>
                  <w:szCs w:val="22"/>
                </w:rPr>
                <w:t>Oral</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5803" w:author="pete jones" w:date="2022-01-11T16:43:00Z">
              <w:tcPr>
                <w:tcW w:w="424" w:type="dxa"/>
                <w:tcBorders>
                  <w:top w:val="nil"/>
                  <w:left w:val="nil"/>
                  <w:bottom w:val="single" w:sz="8" w:space="0" w:color="auto"/>
                  <w:right w:val="single" w:sz="4" w:space="0" w:color="auto"/>
                </w:tcBorders>
                <w:shd w:val="clear" w:color="auto" w:fill="auto"/>
                <w:noWrap/>
                <w:textDirection w:val="btLr"/>
                <w:vAlign w:val="center"/>
                <w:hideMark/>
              </w:tcPr>
            </w:tcPrChange>
          </w:tcPr>
          <w:p w14:paraId="47979A0D" w14:textId="77777777" w:rsidR="00910219" w:rsidRPr="00910219" w:rsidRDefault="00910219" w:rsidP="00910219">
            <w:pPr>
              <w:spacing w:before="0" w:after="0" w:line="240" w:lineRule="auto"/>
              <w:jc w:val="center"/>
              <w:rPr>
                <w:ins w:id="75804" w:author="pete jones" w:date="2022-01-11T16:42:00Z"/>
                <w:rFonts w:ascii="Calibri" w:hAnsi="Calibri" w:cs="Calibri"/>
                <w:b/>
                <w:bCs/>
                <w:color w:val="000000"/>
                <w:sz w:val="22"/>
                <w:szCs w:val="22"/>
              </w:rPr>
            </w:pPr>
            <w:ins w:id="75805" w:author="pete jones" w:date="2022-01-11T16:42:00Z">
              <w:r w:rsidRPr="00910219">
                <w:rPr>
                  <w:rFonts w:ascii="Calibri" w:hAnsi="Calibri" w:cs="Calibri"/>
                  <w:b/>
                  <w:bCs/>
                  <w:color w:val="000000"/>
                  <w:sz w:val="22"/>
                  <w:szCs w:val="22"/>
                </w:rPr>
                <w:t>Report</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5806" w:author="pete jones" w:date="2022-01-11T16:43: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1DFDCA41" w14:textId="77777777" w:rsidR="00910219" w:rsidRPr="00910219" w:rsidRDefault="00910219" w:rsidP="00910219">
            <w:pPr>
              <w:spacing w:before="0" w:after="0" w:line="240" w:lineRule="auto"/>
              <w:jc w:val="center"/>
              <w:rPr>
                <w:ins w:id="75807" w:author="pete jones" w:date="2022-01-11T16:42:00Z"/>
                <w:rFonts w:ascii="Calibri" w:hAnsi="Calibri" w:cs="Calibri"/>
                <w:b/>
                <w:bCs/>
                <w:color w:val="000000"/>
                <w:sz w:val="22"/>
                <w:szCs w:val="22"/>
              </w:rPr>
            </w:pPr>
            <w:ins w:id="75808" w:author="pete jones" w:date="2022-01-11T16:42:00Z">
              <w:r w:rsidRPr="00910219">
                <w:rPr>
                  <w:rFonts w:ascii="Calibri" w:hAnsi="Calibri" w:cs="Calibri"/>
                  <w:b/>
                  <w:bCs/>
                  <w:color w:val="000000"/>
                  <w:sz w:val="22"/>
                  <w:szCs w:val="22"/>
                </w:rPr>
                <w:t>Portfolio</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5809" w:author="pete jones" w:date="2022-01-11T16:43: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2C44D7D0" w14:textId="77777777" w:rsidR="00910219" w:rsidRPr="00910219" w:rsidRDefault="00910219" w:rsidP="00910219">
            <w:pPr>
              <w:spacing w:before="0" w:after="0" w:line="240" w:lineRule="auto"/>
              <w:jc w:val="center"/>
              <w:rPr>
                <w:ins w:id="75810" w:author="pete jones" w:date="2022-01-11T16:42:00Z"/>
                <w:rFonts w:ascii="Calibri" w:hAnsi="Calibri" w:cs="Calibri"/>
                <w:b/>
                <w:bCs/>
                <w:color w:val="000000"/>
                <w:sz w:val="22"/>
                <w:szCs w:val="22"/>
              </w:rPr>
            </w:pPr>
            <w:ins w:id="75811" w:author="pete jones" w:date="2022-01-11T16:42:00Z">
              <w:r w:rsidRPr="00910219">
                <w:rPr>
                  <w:rFonts w:ascii="Calibri" w:hAnsi="Calibri" w:cs="Calibri"/>
                  <w:b/>
                  <w:bCs/>
                  <w:color w:val="000000"/>
                  <w:sz w:val="22"/>
                  <w:szCs w:val="22"/>
                </w:rPr>
                <w:t>Teaching Time</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5812" w:author="pete jones" w:date="2022-01-11T16:43: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681802E1" w14:textId="77777777" w:rsidR="00910219" w:rsidRPr="00910219" w:rsidRDefault="00910219" w:rsidP="00910219">
            <w:pPr>
              <w:spacing w:before="0" w:after="0" w:line="240" w:lineRule="auto"/>
              <w:jc w:val="center"/>
              <w:rPr>
                <w:ins w:id="75813" w:author="pete jones" w:date="2022-01-11T16:42:00Z"/>
                <w:rFonts w:ascii="Calibri" w:hAnsi="Calibri" w:cs="Calibri"/>
                <w:b/>
                <w:bCs/>
                <w:color w:val="000000"/>
                <w:sz w:val="22"/>
                <w:szCs w:val="22"/>
              </w:rPr>
            </w:pPr>
            <w:ins w:id="75814" w:author="pete jones" w:date="2022-01-11T16:42:00Z">
              <w:r w:rsidRPr="00910219">
                <w:rPr>
                  <w:rFonts w:ascii="Calibri" w:hAnsi="Calibri" w:cs="Calibri"/>
                  <w:b/>
                  <w:bCs/>
                  <w:color w:val="000000"/>
                  <w:sz w:val="22"/>
                  <w:szCs w:val="22"/>
                </w:rPr>
                <w:t>Independent Study</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5815" w:author="pete jones" w:date="2022-01-11T16:43: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7C33540A" w14:textId="77777777" w:rsidR="00910219" w:rsidRPr="00910219" w:rsidRDefault="00910219" w:rsidP="00910219">
            <w:pPr>
              <w:spacing w:before="0" w:after="0" w:line="240" w:lineRule="auto"/>
              <w:jc w:val="center"/>
              <w:rPr>
                <w:ins w:id="75816" w:author="pete jones" w:date="2022-01-11T16:42:00Z"/>
                <w:rFonts w:ascii="Calibri" w:hAnsi="Calibri" w:cs="Calibri"/>
                <w:b/>
                <w:bCs/>
                <w:color w:val="000000"/>
                <w:sz w:val="22"/>
                <w:szCs w:val="22"/>
              </w:rPr>
            </w:pPr>
            <w:ins w:id="75817" w:author="pete jones" w:date="2022-01-11T16:42:00Z">
              <w:r w:rsidRPr="00910219">
                <w:rPr>
                  <w:rFonts w:ascii="Calibri" w:hAnsi="Calibri" w:cs="Calibri"/>
                  <w:b/>
                  <w:bCs/>
                  <w:color w:val="000000"/>
                  <w:sz w:val="22"/>
                  <w:szCs w:val="22"/>
                </w:rPr>
                <w:t>Written Exams</w:t>
              </w:r>
            </w:ins>
          </w:p>
        </w:tc>
        <w:tc>
          <w:tcPr>
            <w:tcW w:w="498" w:type="dxa"/>
            <w:tcBorders>
              <w:top w:val="nil"/>
              <w:left w:val="nil"/>
              <w:bottom w:val="single" w:sz="8" w:space="0" w:color="auto"/>
              <w:right w:val="single" w:sz="4" w:space="0" w:color="auto"/>
            </w:tcBorders>
            <w:shd w:val="clear" w:color="auto" w:fill="auto"/>
            <w:noWrap/>
            <w:textDirection w:val="btLr"/>
            <w:vAlign w:val="center"/>
            <w:hideMark/>
            <w:tcPrChange w:id="75818" w:author="pete jones" w:date="2022-01-11T16:43:00Z">
              <w:tcPr>
                <w:tcW w:w="399" w:type="dxa"/>
                <w:tcBorders>
                  <w:top w:val="nil"/>
                  <w:left w:val="nil"/>
                  <w:bottom w:val="single" w:sz="8" w:space="0" w:color="auto"/>
                  <w:right w:val="single" w:sz="4" w:space="0" w:color="auto"/>
                </w:tcBorders>
                <w:shd w:val="clear" w:color="auto" w:fill="auto"/>
                <w:noWrap/>
                <w:textDirection w:val="btLr"/>
                <w:vAlign w:val="center"/>
                <w:hideMark/>
              </w:tcPr>
            </w:tcPrChange>
          </w:tcPr>
          <w:p w14:paraId="582C0FD3" w14:textId="77777777" w:rsidR="00910219" w:rsidRPr="00910219" w:rsidRDefault="00910219" w:rsidP="00910219">
            <w:pPr>
              <w:spacing w:before="0" w:after="0" w:line="240" w:lineRule="auto"/>
              <w:jc w:val="center"/>
              <w:rPr>
                <w:ins w:id="75819" w:author="pete jones" w:date="2022-01-11T16:42:00Z"/>
                <w:rFonts w:ascii="Calibri" w:hAnsi="Calibri" w:cs="Calibri"/>
                <w:b/>
                <w:bCs/>
                <w:color w:val="000000"/>
                <w:sz w:val="22"/>
                <w:szCs w:val="22"/>
              </w:rPr>
            </w:pPr>
            <w:ins w:id="75820" w:author="pete jones" w:date="2022-01-11T16:42:00Z">
              <w:r w:rsidRPr="00910219">
                <w:rPr>
                  <w:rFonts w:ascii="Calibri" w:hAnsi="Calibri" w:cs="Calibri"/>
                  <w:b/>
                  <w:bCs/>
                  <w:color w:val="000000"/>
                  <w:sz w:val="22"/>
                  <w:szCs w:val="22"/>
                </w:rPr>
                <w:t>Practical Exams</w:t>
              </w:r>
            </w:ins>
          </w:p>
        </w:tc>
        <w:tc>
          <w:tcPr>
            <w:tcW w:w="498" w:type="dxa"/>
            <w:tcBorders>
              <w:top w:val="nil"/>
              <w:left w:val="nil"/>
              <w:bottom w:val="single" w:sz="8" w:space="0" w:color="auto"/>
              <w:right w:val="single" w:sz="8" w:space="0" w:color="auto"/>
            </w:tcBorders>
            <w:shd w:val="clear" w:color="auto" w:fill="auto"/>
            <w:noWrap/>
            <w:textDirection w:val="btLr"/>
            <w:vAlign w:val="center"/>
            <w:hideMark/>
            <w:tcPrChange w:id="75821" w:author="pete jones" w:date="2022-01-11T16:43:00Z">
              <w:tcPr>
                <w:tcW w:w="406" w:type="dxa"/>
                <w:tcBorders>
                  <w:top w:val="nil"/>
                  <w:left w:val="nil"/>
                  <w:bottom w:val="single" w:sz="8" w:space="0" w:color="auto"/>
                  <w:right w:val="single" w:sz="8" w:space="0" w:color="auto"/>
                </w:tcBorders>
                <w:shd w:val="clear" w:color="auto" w:fill="auto"/>
                <w:noWrap/>
                <w:textDirection w:val="btLr"/>
                <w:vAlign w:val="center"/>
                <w:hideMark/>
              </w:tcPr>
            </w:tcPrChange>
          </w:tcPr>
          <w:p w14:paraId="2D67E5CC" w14:textId="77777777" w:rsidR="00910219" w:rsidRPr="00910219" w:rsidRDefault="00910219" w:rsidP="00910219">
            <w:pPr>
              <w:spacing w:before="0" w:after="0" w:line="240" w:lineRule="auto"/>
              <w:jc w:val="center"/>
              <w:rPr>
                <w:ins w:id="75822" w:author="pete jones" w:date="2022-01-11T16:42:00Z"/>
                <w:rFonts w:ascii="Calibri" w:hAnsi="Calibri" w:cs="Calibri"/>
                <w:b/>
                <w:bCs/>
                <w:color w:val="000000"/>
                <w:sz w:val="22"/>
                <w:szCs w:val="22"/>
              </w:rPr>
            </w:pPr>
            <w:ins w:id="75823" w:author="pete jones" w:date="2022-01-11T16:42:00Z">
              <w:r w:rsidRPr="00910219">
                <w:rPr>
                  <w:rFonts w:ascii="Calibri" w:hAnsi="Calibri" w:cs="Calibri"/>
                  <w:b/>
                  <w:bCs/>
                  <w:color w:val="000000"/>
                  <w:sz w:val="22"/>
                  <w:szCs w:val="22"/>
                </w:rPr>
                <w:t>Coursework</w:t>
              </w:r>
            </w:ins>
          </w:p>
        </w:tc>
      </w:tr>
      <w:tr w:rsidR="00910219" w:rsidRPr="00910219" w14:paraId="43656202" w14:textId="77777777" w:rsidTr="00910219">
        <w:trPr>
          <w:trHeight w:val="300"/>
          <w:ins w:id="75824" w:author="pete jones" w:date="2022-01-11T16:42:00Z"/>
          <w:trPrChange w:id="75825" w:author="pete jones" w:date="2022-01-11T16:43:00Z">
            <w:trPr>
              <w:trHeight w:val="300"/>
            </w:trPr>
          </w:trPrChange>
        </w:trPr>
        <w:tc>
          <w:tcPr>
            <w:tcW w:w="498" w:type="dxa"/>
            <w:tcBorders>
              <w:top w:val="single" w:sz="8" w:space="0" w:color="auto"/>
              <w:left w:val="single" w:sz="8" w:space="0" w:color="auto"/>
              <w:bottom w:val="single" w:sz="4" w:space="0" w:color="auto"/>
              <w:right w:val="single" w:sz="4" w:space="0" w:color="auto"/>
            </w:tcBorders>
            <w:shd w:val="clear" w:color="auto" w:fill="auto"/>
            <w:noWrap/>
            <w:vAlign w:val="bottom"/>
            <w:hideMark/>
            <w:tcPrChange w:id="75826" w:author="pete jones" w:date="2022-01-11T16:43:00Z">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tcPrChange>
          </w:tcPr>
          <w:p w14:paraId="2163091E" w14:textId="77777777" w:rsidR="00910219" w:rsidRPr="00910219" w:rsidRDefault="00910219" w:rsidP="00910219">
            <w:pPr>
              <w:spacing w:before="0" w:after="0" w:line="240" w:lineRule="auto"/>
              <w:jc w:val="center"/>
              <w:rPr>
                <w:ins w:id="75827" w:author="pete jones" w:date="2022-01-11T16:42:00Z"/>
                <w:rFonts w:ascii="Calibri" w:hAnsi="Calibri" w:cs="Calibri"/>
                <w:color w:val="000000"/>
                <w:sz w:val="22"/>
                <w:szCs w:val="22"/>
              </w:rPr>
            </w:pPr>
            <w:ins w:id="75828" w:author="pete jones" w:date="2022-01-11T16:42: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5829"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6F6175A6" w14:textId="77777777" w:rsidR="00910219" w:rsidRPr="00910219" w:rsidRDefault="00910219" w:rsidP="00910219">
            <w:pPr>
              <w:spacing w:before="0" w:after="0" w:line="240" w:lineRule="auto"/>
              <w:jc w:val="left"/>
              <w:rPr>
                <w:ins w:id="75830" w:author="pete jones" w:date="2022-01-11T16:42:00Z"/>
                <w:rFonts w:ascii="Calibri" w:hAnsi="Calibri" w:cs="Calibri"/>
                <w:color w:val="000000"/>
                <w:sz w:val="22"/>
                <w:szCs w:val="22"/>
              </w:rPr>
            </w:pPr>
            <w:ins w:id="75831" w:author="pete jones" w:date="2022-01-11T16:42:00Z">
              <w:r w:rsidRPr="00910219">
                <w:rPr>
                  <w:rFonts w:ascii="Calibri" w:hAnsi="Calibri" w:cs="Calibri"/>
                  <w:color w:val="000000"/>
                  <w:sz w:val="22"/>
                  <w:szCs w:val="22"/>
                </w:rPr>
                <w:t>Introduction to Mechanical Engineering</w:t>
              </w:r>
            </w:ins>
          </w:p>
        </w:tc>
        <w:tc>
          <w:tcPr>
            <w:tcW w:w="498" w:type="dxa"/>
            <w:tcBorders>
              <w:top w:val="nil"/>
              <w:left w:val="nil"/>
              <w:bottom w:val="single" w:sz="4" w:space="0" w:color="auto"/>
              <w:right w:val="single" w:sz="4" w:space="0" w:color="auto"/>
            </w:tcBorders>
            <w:shd w:val="clear" w:color="auto" w:fill="auto"/>
            <w:noWrap/>
            <w:vAlign w:val="bottom"/>
            <w:hideMark/>
            <w:tcPrChange w:id="75832"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08EB5286" w14:textId="77777777" w:rsidR="00910219" w:rsidRPr="00910219" w:rsidRDefault="00910219" w:rsidP="00910219">
            <w:pPr>
              <w:spacing w:before="0" w:after="0" w:line="240" w:lineRule="auto"/>
              <w:jc w:val="center"/>
              <w:rPr>
                <w:ins w:id="75833" w:author="pete jones" w:date="2022-01-11T16:42:00Z"/>
                <w:rFonts w:ascii="Calibri" w:hAnsi="Calibri" w:cs="Calibri"/>
                <w:color w:val="000000"/>
                <w:sz w:val="22"/>
                <w:szCs w:val="22"/>
              </w:rPr>
            </w:pPr>
            <w:ins w:id="75834" w:author="pete jones" w:date="2022-01-11T16:42:00Z">
              <w:r w:rsidRPr="00910219">
                <w:rPr>
                  <w:rFonts w:ascii="Calibri" w:hAnsi="Calibri" w:cs="Calibri"/>
                  <w:color w:val="000000"/>
                  <w:sz w:val="22"/>
                  <w:szCs w:val="22"/>
                </w:rPr>
                <w:t>O</w:t>
              </w:r>
            </w:ins>
          </w:p>
        </w:tc>
        <w:tc>
          <w:tcPr>
            <w:tcW w:w="498" w:type="dxa"/>
            <w:tcBorders>
              <w:top w:val="nil"/>
              <w:left w:val="nil"/>
              <w:bottom w:val="single" w:sz="4" w:space="0" w:color="auto"/>
              <w:right w:val="single" w:sz="4" w:space="0" w:color="auto"/>
            </w:tcBorders>
            <w:shd w:val="clear" w:color="auto" w:fill="auto"/>
            <w:noWrap/>
            <w:vAlign w:val="bottom"/>
            <w:hideMark/>
            <w:tcPrChange w:id="7583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6C9A3D7" w14:textId="77777777" w:rsidR="00910219" w:rsidRPr="00910219" w:rsidRDefault="00910219" w:rsidP="00910219">
            <w:pPr>
              <w:spacing w:before="0" w:after="0" w:line="240" w:lineRule="auto"/>
              <w:jc w:val="center"/>
              <w:rPr>
                <w:ins w:id="75836" w:author="pete jones" w:date="2022-01-11T16:42:00Z"/>
                <w:rFonts w:ascii="Calibri" w:hAnsi="Calibri" w:cs="Calibri"/>
                <w:color w:val="000000"/>
                <w:sz w:val="22"/>
                <w:szCs w:val="22"/>
              </w:rPr>
            </w:pPr>
            <w:ins w:id="7583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38"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409F3BAF" w14:textId="77777777" w:rsidR="00910219" w:rsidRPr="00910219" w:rsidRDefault="00910219" w:rsidP="00910219">
            <w:pPr>
              <w:spacing w:before="0" w:after="0" w:line="240" w:lineRule="auto"/>
              <w:jc w:val="center"/>
              <w:rPr>
                <w:ins w:id="75839" w:author="pete jones" w:date="2022-01-11T16:42:00Z"/>
                <w:rFonts w:ascii="Calibri" w:hAnsi="Calibri" w:cs="Calibri"/>
                <w:color w:val="000000"/>
                <w:sz w:val="22"/>
                <w:szCs w:val="22"/>
              </w:rPr>
            </w:pPr>
            <w:ins w:id="7584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4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37C1747A" w14:textId="77777777" w:rsidR="00910219" w:rsidRPr="00910219" w:rsidRDefault="00910219" w:rsidP="00910219">
            <w:pPr>
              <w:spacing w:before="0" w:after="0" w:line="240" w:lineRule="auto"/>
              <w:jc w:val="center"/>
              <w:rPr>
                <w:ins w:id="75842" w:author="pete jones" w:date="2022-01-11T16:42:00Z"/>
                <w:rFonts w:ascii="Calibri" w:hAnsi="Calibri" w:cs="Calibri"/>
                <w:color w:val="000000"/>
                <w:sz w:val="22"/>
                <w:szCs w:val="22"/>
              </w:rPr>
            </w:pPr>
            <w:ins w:id="7584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44"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39E463D" w14:textId="77777777" w:rsidR="00910219" w:rsidRPr="00910219" w:rsidRDefault="00910219" w:rsidP="00910219">
            <w:pPr>
              <w:spacing w:before="0" w:after="0" w:line="240" w:lineRule="auto"/>
              <w:jc w:val="center"/>
              <w:rPr>
                <w:ins w:id="75845" w:author="pete jones" w:date="2022-01-11T16:42:00Z"/>
                <w:rFonts w:ascii="Calibri" w:hAnsi="Calibri" w:cs="Calibri"/>
                <w:color w:val="000000"/>
                <w:sz w:val="22"/>
                <w:szCs w:val="22"/>
              </w:rPr>
            </w:pPr>
            <w:ins w:id="7584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4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39F94470" w14:textId="77777777" w:rsidR="00910219" w:rsidRPr="00910219" w:rsidRDefault="00910219" w:rsidP="00910219">
            <w:pPr>
              <w:spacing w:before="0" w:after="0" w:line="240" w:lineRule="auto"/>
              <w:jc w:val="center"/>
              <w:rPr>
                <w:ins w:id="75848" w:author="pete jones" w:date="2022-01-11T16:42:00Z"/>
                <w:rFonts w:ascii="Calibri" w:hAnsi="Calibri" w:cs="Calibri"/>
                <w:color w:val="000000"/>
                <w:sz w:val="22"/>
                <w:szCs w:val="22"/>
              </w:rPr>
            </w:pPr>
            <w:ins w:id="7584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5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AC351F5" w14:textId="77777777" w:rsidR="00910219" w:rsidRPr="00910219" w:rsidRDefault="00910219" w:rsidP="00910219">
            <w:pPr>
              <w:spacing w:before="0" w:after="0" w:line="240" w:lineRule="auto"/>
              <w:jc w:val="center"/>
              <w:rPr>
                <w:ins w:id="75851" w:author="pete jones" w:date="2022-01-11T16:42:00Z"/>
                <w:rFonts w:ascii="Calibri" w:hAnsi="Calibri" w:cs="Calibri"/>
                <w:color w:val="000000"/>
                <w:sz w:val="22"/>
                <w:szCs w:val="22"/>
              </w:rPr>
            </w:pPr>
            <w:ins w:id="7585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53"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22BF29B" w14:textId="77777777" w:rsidR="00910219" w:rsidRPr="00910219" w:rsidRDefault="00910219" w:rsidP="00910219">
            <w:pPr>
              <w:spacing w:before="0" w:after="0" w:line="240" w:lineRule="auto"/>
              <w:jc w:val="center"/>
              <w:rPr>
                <w:ins w:id="75854" w:author="pete jones" w:date="2022-01-11T16:42:00Z"/>
                <w:rFonts w:ascii="Calibri" w:hAnsi="Calibri" w:cs="Calibri"/>
                <w:color w:val="000000"/>
                <w:sz w:val="22"/>
                <w:szCs w:val="22"/>
              </w:rPr>
            </w:pPr>
            <w:ins w:id="7585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5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B06EC8B" w14:textId="77777777" w:rsidR="00910219" w:rsidRPr="00910219" w:rsidRDefault="00910219" w:rsidP="00910219">
            <w:pPr>
              <w:spacing w:before="0" w:after="0" w:line="240" w:lineRule="auto"/>
              <w:jc w:val="center"/>
              <w:rPr>
                <w:ins w:id="75857" w:author="pete jones" w:date="2022-01-11T16:42:00Z"/>
                <w:rFonts w:ascii="Calibri" w:hAnsi="Calibri" w:cs="Calibri"/>
                <w:color w:val="000000"/>
                <w:sz w:val="22"/>
                <w:szCs w:val="22"/>
              </w:rPr>
            </w:pPr>
            <w:ins w:id="7585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59"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3AD47DF" w14:textId="77777777" w:rsidR="00910219" w:rsidRPr="00910219" w:rsidRDefault="00910219" w:rsidP="00910219">
            <w:pPr>
              <w:spacing w:before="0" w:after="0" w:line="240" w:lineRule="auto"/>
              <w:jc w:val="center"/>
              <w:rPr>
                <w:ins w:id="75860" w:author="pete jones" w:date="2022-01-11T16:42:00Z"/>
                <w:rFonts w:ascii="Calibri" w:hAnsi="Calibri" w:cs="Calibri"/>
                <w:color w:val="000000"/>
                <w:sz w:val="22"/>
                <w:szCs w:val="22"/>
              </w:rPr>
            </w:pPr>
            <w:ins w:id="7586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6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9AAF267" w14:textId="77777777" w:rsidR="00910219" w:rsidRPr="00910219" w:rsidRDefault="00910219" w:rsidP="00910219">
            <w:pPr>
              <w:spacing w:before="0" w:after="0" w:line="240" w:lineRule="auto"/>
              <w:jc w:val="center"/>
              <w:rPr>
                <w:ins w:id="75863" w:author="pete jones" w:date="2022-01-11T16:42:00Z"/>
                <w:rFonts w:ascii="Calibri" w:hAnsi="Calibri" w:cs="Calibri"/>
                <w:color w:val="000000"/>
                <w:sz w:val="22"/>
                <w:szCs w:val="22"/>
              </w:rPr>
            </w:pPr>
            <w:ins w:id="7586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5865"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3E2242B1" w14:textId="77777777" w:rsidR="00910219" w:rsidRPr="00910219" w:rsidRDefault="00910219" w:rsidP="00910219">
            <w:pPr>
              <w:spacing w:before="0" w:after="0" w:line="240" w:lineRule="auto"/>
              <w:jc w:val="center"/>
              <w:rPr>
                <w:ins w:id="75866" w:author="pete jones" w:date="2022-01-11T16:42:00Z"/>
                <w:rFonts w:ascii="Calibri" w:hAnsi="Calibri" w:cs="Calibri"/>
                <w:color w:val="000000"/>
                <w:sz w:val="22"/>
                <w:szCs w:val="22"/>
              </w:rPr>
            </w:pPr>
            <w:ins w:id="75867" w:author="pete jones" w:date="2022-01-11T16:42:00Z">
              <w:r w:rsidRPr="00910219">
                <w:rPr>
                  <w:rFonts w:ascii="Calibri" w:hAnsi="Calibri" w:cs="Calibri"/>
                  <w:color w:val="000000"/>
                  <w:sz w:val="22"/>
                  <w:szCs w:val="22"/>
                </w:rPr>
                <w:t> </w:t>
              </w:r>
            </w:ins>
          </w:p>
        </w:tc>
      </w:tr>
      <w:tr w:rsidR="00910219" w:rsidRPr="00910219" w14:paraId="1EC2752E" w14:textId="77777777" w:rsidTr="00910219">
        <w:trPr>
          <w:trHeight w:val="300"/>
          <w:ins w:id="75868" w:author="pete jones" w:date="2022-01-11T16:42:00Z"/>
          <w:trPrChange w:id="75869"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5870"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36DBB2C" w14:textId="77777777" w:rsidR="00910219" w:rsidRPr="00910219" w:rsidRDefault="00910219" w:rsidP="00910219">
            <w:pPr>
              <w:spacing w:before="0" w:after="0" w:line="240" w:lineRule="auto"/>
              <w:jc w:val="center"/>
              <w:rPr>
                <w:ins w:id="75871" w:author="pete jones" w:date="2022-01-11T16:42:00Z"/>
                <w:rFonts w:ascii="Calibri" w:hAnsi="Calibri" w:cs="Calibri"/>
                <w:color w:val="000000"/>
                <w:sz w:val="22"/>
                <w:szCs w:val="22"/>
              </w:rPr>
            </w:pPr>
            <w:ins w:id="75872" w:author="pete jones" w:date="2022-01-11T16:42: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5873"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43B255A9" w14:textId="77777777" w:rsidR="00910219" w:rsidRPr="00910219" w:rsidRDefault="00910219" w:rsidP="00910219">
            <w:pPr>
              <w:spacing w:before="0" w:after="0" w:line="240" w:lineRule="auto"/>
              <w:jc w:val="left"/>
              <w:rPr>
                <w:ins w:id="75874" w:author="pete jones" w:date="2022-01-11T16:42:00Z"/>
                <w:rFonts w:ascii="Calibri" w:hAnsi="Calibri" w:cs="Calibri"/>
                <w:color w:val="000000"/>
                <w:sz w:val="22"/>
                <w:szCs w:val="22"/>
              </w:rPr>
            </w:pPr>
            <w:ins w:id="75875" w:author="pete jones" w:date="2022-01-11T16:42:00Z">
              <w:r w:rsidRPr="00910219">
                <w:rPr>
                  <w:rFonts w:ascii="Calibri" w:hAnsi="Calibri" w:cs="Calibri"/>
                  <w:color w:val="000000"/>
                  <w:sz w:val="22"/>
                  <w:szCs w:val="22"/>
                </w:rPr>
                <w:t>Engineering Skills</w:t>
              </w:r>
            </w:ins>
          </w:p>
        </w:tc>
        <w:tc>
          <w:tcPr>
            <w:tcW w:w="498" w:type="dxa"/>
            <w:tcBorders>
              <w:top w:val="nil"/>
              <w:left w:val="nil"/>
              <w:bottom w:val="single" w:sz="4" w:space="0" w:color="auto"/>
              <w:right w:val="single" w:sz="4" w:space="0" w:color="auto"/>
            </w:tcBorders>
            <w:shd w:val="clear" w:color="auto" w:fill="auto"/>
            <w:noWrap/>
            <w:vAlign w:val="bottom"/>
            <w:hideMark/>
            <w:tcPrChange w:id="75876"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2B8D0398" w14:textId="77777777" w:rsidR="00910219" w:rsidRPr="00910219" w:rsidRDefault="00910219" w:rsidP="00910219">
            <w:pPr>
              <w:spacing w:before="0" w:after="0" w:line="240" w:lineRule="auto"/>
              <w:jc w:val="center"/>
              <w:rPr>
                <w:ins w:id="75877" w:author="pete jones" w:date="2022-01-11T16:42:00Z"/>
                <w:rFonts w:ascii="Calibri" w:hAnsi="Calibri" w:cs="Calibri"/>
                <w:color w:val="000000"/>
                <w:sz w:val="22"/>
                <w:szCs w:val="22"/>
              </w:rPr>
            </w:pPr>
            <w:ins w:id="75878" w:author="pete jones" w:date="2022-01-11T16:42:00Z">
              <w:r w:rsidRPr="00910219">
                <w:rPr>
                  <w:rFonts w:ascii="Calibri" w:hAnsi="Calibri" w:cs="Calibri"/>
                  <w:color w:val="000000"/>
                  <w:sz w:val="22"/>
                  <w:szCs w:val="22"/>
                </w:rPr>
                <w:t>O</w:t>
              </w:r>
            </w:ins>
          </w:p>
        </w:tc>
        <w:tc>
          <w:tcPr>
            <w:tcW w:w="498" w:type="dxa"/>
            <w:tcBorders>
              <w:top w:val="nil"/>
              <w:left w:val="nil"/>
              <w:bottom w:val="single" w:sz="4" w:space="0" w:color="auto"/>
              <w:right w:val="single" w:sz="4" w:space="0" w:color="auto"/>
            </w:tcBorders>
            <w:shd w:val="clear" w:color="auto" w:fill="auto"/>
            <w:noWrap/>
            <w:vAlign w:val="bottom"/>
            <w:hideMark/>
            <w:tcPrChange w:id="75879"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5BCFB7D5" w14:textId="77777777" w:rsidR="00910219" w:rsidRPr="00910219" w:rsidRDefault="00910219" w:rsidP="00910219">
            <w:pPr>
              <w:spacing w:before="0" w:after="0" w:line="240" w:lineRule="auto"/>
              <w:jc w:val="center"/>
              <w:rPr>
                <w:ins w:id="75880" w:author="pete jones" w:date="2022-01-11T16:42:00Z"/>
                <w:rFonts w:ascii="Calibri" w:hAnsi="Calibri" w:cs="Calibri"/>
                <w:color w:val="000000"/>
                <w:sz w:val="22"/>
                <w:szCs w:val="22"/>
              </w:rPr>
            </w:pPr>
            <w:ins w:id="7588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82"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4ACC4982" w14:textId="77777777" w:rsidR="00910219" w:rsidRPr="00910219" w:rsidRDefault="00910219" w:rsidP="00910219">
            <w:pPr>
              <w:spacing w:before="0" w:after="0" w:line="240" w:lineRule="auto"/>
              <w:jc w:val="center"/>
              <w:rPr>
                <w:ins w:id="75883" w:author="pete jones" w:date="2022-01-11T16:42:00Z"/>
                <w:rFonts w:ascii="Calibri" w:hAnsi="Calibri" w:cs="Calibri"/>
                <w:color w:val="000000"/>
                <w:sz w:val="22"/>
                <w:szCs w:val="22"/>
              </w:rPr>
            </w:pPr>
            <w:ins w:id="7588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8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A2CE5FB" w14:textId="77777777" w:rsidR="00910219" w:rsidRPr="00910219" w:rsidRDefault="00910219" w:rsidP="00910219">
            <w:pPr>
              <w:spacing w:before="0" w:after="0" w:line="240" w:lineRule="auto"/>
              <w:jc w:val="center"/>
              <w:rPr>
                <w:ins w:id="75886" w:author="pete jones" w:date="2022-01-11T16:42:00Z"/>
                <w:rFonts w:ascii="Calibri" w:hAnsi="Calibri" w:cs="Calibri"/>
                <w:color w:val="000000"/>
                <w:sz w:val="22"/>
                <w:szCs w:val="22"/>
              </w:rPr>
            </w:pPr>
            <w:ins w:id="7588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88"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77F9B49" w14:textId="77777777" w:rsidR="00910219" w:rsidRPr="00910219" w:rsidRDefault="00910219" w:rsidP="00910219">
            <w:pPr>
              <w:spacing w:before="0" w:after="0" w:line="240" w:lineRule="auto"/>
              <w:jc w:val="center"/>
              <w:rPr>
                <w:ins w:id="75889" w:author="pete jones" w:date="2022-01-11T16:42:00Z"/>
                <w:rFonts w:ascii="Calibri" w:hAnsi="Calibri" w:cs="Calibri"/>
                <w:color w:val="000000"/>
                <w:sz w:val="22"/>
                <w:szCs w:val="22"/>
              </w:rPr>
            </w:pPr>
            <w:ins w:id="7589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9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057515D7" w14:textId="77777777" w:rsidR="00910219" w:rsidRPr="00910219" w:rsidRDefault="00910219" w:rsidP="00910219">
            <w:pPr>
              <w:spacing w:before="0" w:after="0" w:line="240" w:lineRule="auto"/>
              <w:jc w:val="center"/>
              <w:rPr>
                <w:ins w:id="75892" w:author="pete jones" w:date="2022-01-11T16:42:00Z"/>
                <w:rFonts w:ascii="Calibri" w:hAnsi="Calibri" w:cs="Calibri"/>
                <w:color w:val="000000"/>
                <w:sz w:val="22"/>
                <w:szCs w:val="22"/>
              </w:rPr>
            </w:pPr>
            <w:ins w:id="7589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94"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77D3962B" w14:textId="77777777" w:rsidR="00910219" w:rsidRPr="00910219" w:rsidRDefault="00910219" w:rsidP="00910219">
            <w:pPr>
              <w:spacing w:before="0" w:after="0" w:line="240" w:lineRule="auto"/>
              <w:jc w:val="center"/>
              <w:rPr>
                <w:ins w:id="75895" w:author="pete jones" w:date="2022-01-11T16:42:00Z"/>
                <w:rFonts w:ascii="Calibri" w:hAnsi="Calibri" w:cs="Calibri"/>
                <w:color w:val="000000"/>
                <w:sz w:val="22"/>
                <w:szCs w:val="22"/>
              </w:rPr>
            </w:pPr>
            <w:ins w:id="7589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897"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B34F140" w14:textId="77777777" w:rsidR="00910219" w:rsidRPr="00910219" w:rsidRDefault="00910219" w:rsidP="00910219">
            <w:pPr>
              <w:spacing w:before="0" w:after="0" w:line="240" w:lineRule="auto"/>
              <w:jc w:val="center"/>
              <w:rPr>
                <w:ins w:id="75898" w:author="pete jones" w:date="2022-01-11T16:42:00Z"/>
                <w:rFonts w:ascii="Calibri" w:hAnsi="Calibri" w:cs="Calibri"/>
                <w:color w:val="000000"/>
                <w:sz w:val="22"/>
                <w:szCs w:val="22"/>
              </w:rPr>
            </w:pPr>
            <w:ins w:id="7589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0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917E105" w14:textId="77777777" w:rsidR="00910219" w:rsidRPr="00910219" w:rsidRDefault="00910219" w:rsidP="00910219">
            <w:pPr>
              <w:spacing w:before="0" w:after="0" w:line="240" w:lineRule="auto"/>
              <w:jc w:val="center"/>
              <w:rPr>
                <w:ins w:id="75901" w:author="pete jones" w:date="2022-01-11T16:42:00Z"/>
                <w:rFonts w:ascii="Calibri" w:hAnsi="Calibri" w:cs="Calibri"/>
                <w:color w:val="000000"/>
                <w:sz w:val="22"/>
                <w:szCs w:val="22"/>
              </w:rPr>
            </w:pPr>
            <w:ins w:id="7590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03"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74203C34" w14:textId="77777777" w:rsidR="00910219" w:rsidRPr="00910219" w:rsidRDefault="00910219" w:rsidP="00910219">
            <w:pPr>
              <w:spacing w:before="0" w:after="0" w:line="240" w:lineRule="auto"/>
              <w:jc w:val="center"/>
              <w:rPr>
                <w:ins w:id="75904" w:author="pete jones" w:date="2022-01-11T16:42:00Z"/>
                <w:rFonts w:ascii="Calibri" w:hAnsi="Calibri" w:cs="Calibri"/>
                <w:color w:val="000000"/>
                <w:sz w:val="22"/>
                <w:szCs w:val="22"/>
              </w:rPr>
            </w:pPr>
            <w:ins w:id="7590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0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13B28A5C" w14:textId="77777777" w:rsidR="00910219" w:rsidRPr="00910219" w:rsidRDefault="00910219" w:rsidP="00910219">
            <w:pPr>
              <w:spacing w:before="0" w:after="0" w:line="240" w:lineRule="auto"/>
              <w:jc w:val="center"/>
              <w:rPr>
                <w:ins w:id="75907" w:author="pete jones" w:date="2022-01-11T16:42:00Z"/>
                <w:rFonts w:ascii="Calibri" w:hAnsi="Calibri" w:cs="Calibri"/>
                <w:color w:val="000000"/>
                <w:sz w:val="22"/>
                <w:szCs w:val="22"/>
              </w:rPr>
            </w:pPr>
            <w:ins w:id="7590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5909"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43729B73" w14:textId="77777777" w:rsidR="00910219" w:rsidRPr="00910219" w:rsidRDefault="00910219" w:rsidP="00910219">
            <w:pPr>
              <w:spacing w:before="0" w:after="0" w:line="240" w:lineRule="auto"/>
              <w:jc w:val="center"/>
              <w:rPr>
                <w:ins w:id="75910" w:author="pete jones" w:date="2022-01-11T16:42:00Z"/>
                <w:rFonts w:ascii="Calibri" w:hAnsi="Calibri" w:cs="Calibri"/>
                <w:color w:val="000000"/>
                <w:sz w:val="22"/>
                <w:szCs w:val="22"/>
              </w:rPr>
            </w:pPr>
            <w:ins w:id="75911" w:author="pete jones" w:date="2022-01-11T16:42:00Z">
              <w:r w:rsidRPr="00910219">
                <w:rPr>
                  <w:rFonts w:ascii="Calibri" w:hAnsi="Calibri" w:cs="Calibri"/>
                  <w:color w:val="000000"/>
                  <w:sz w:val="22"/>
                  <w:szCs w:val="22"/>
                </w:rPr>
                <w:t> </w:t>
              </w:r>
            </w:ins>
          </w:p>
        </w:tc>
      </w:tr>
      <w:tr w:rsidR="00910219" w:rsidRPr="00910219" w14:paraId="67E7958B" w14:textId="77777777" w:rsidTr="00910219">
        <w:trPr>
          <w:trHeight w:val="300"/>
          <w:ins w:id="75912" w:author="pete jones" w:date="2022-01-11T16:42:00Z"/>
          <w:trPrChange w:id="75913"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5914"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516167E" w14:textId="77777777" w:rsidR="00910219" w:rsidRPr="00910219" w:rsidRDefault="00910219" w:rsidP="00910219">
            <w:pPr>
              <w:spacing w:before="0" w:after="0" w:line="240" w:lineRule="auto"/>
              <w:jc w:val="center"/>
              <w:rPr>
                <w:ins w:id="75915" w:author="pete jones" w:date="2022-01-11T16:42:00Z"/>
                <w:rFonts w:ascii="Calibri" w:hAnsi="Calibri" w:cs="Calibri"/>
                <w:color w:val="000000"/>
                <w:sz w:val="22"/>
                <w:szCs w:val="22"/>
              </w:rPr>
            </w:pPr>
            <w:ins w:id="75916" w:author="pete jones" w:date="2022-01-11T16:42: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5917"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5B699CC4" w14:textId="77777777" w:rsidR="00910219" w:rsidRPr="00910219" w:rsidRDefault="00910219" w:rsidP="00910219">
            <w:pPr>
              <w:spacing w:before="0" w:after="0" w:line="240" w:lineRule="auto"/>
              <w:jc w:val="left"/>
              <w:rPr>
                <w:ins w:id="75918" w:author="pete jones" w:date="2022-01-11T16:42:00Z"/>
                <w:rFonts w:ascii="Calibri" w:hAnsi="Calibri" w:cs="Calibri"/>
                <w:color w:val="000000"/>
                <w:sz w:val="22"/>
                <w:szCs w:val="22"/>
              </w:rPr>
            </w:pPr>
            <w:ins w:id="75919" w:author="pete jones" w:date="2022-01-11T16:42:00Z">
              <w:r w:rsidRPr="00910219">
                <w:rPr>
                  <w:rFonts w:ascii="Calibri" w:hAnsi="Calibri" w:cs="Calibri"/>
                  <w:color w:val="000000"/>
                  <w:sz w:val="22"/>
                  <w:szCs w:val="22"/>
                </w:rPr>
                <w:t>Design and Manufacturing Project</w:t>
              </w:r>
            </w:ins>
          </w:p>
        </w:tc>
        <w:tc>
          <w:tcPr>
            <w:tcW w:w="498" w:type="dxa"/>
            <w:tcBorders>
              <w:top w:val="nil"/>
              <w:left w:val="nil"/>
              <w:bottom w:val="single" w:sz="4" w:space="0" w:color="auto"/>
              <w:right w:val="single" w:sz="4" w:space="0" w:color="auto"/>
            </w:tcBorders>
            <w:shd w:val="clear" w:color="auto" w:fill="auto"/>
            <w:noWrap/>
            <w:vAlign w:val="bottom"/>
            <w:hideMark/>
            <w:tcPrChange w:id="75920"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7DAFDF7E" w14:textId="77777777" w:rsidR="00910219" w:rsidRPr="00910219" w:rsidRDefault="00910219" w:rsidP="00910219">
            <w:pPr>
              <w:spacing w:before="0" w:after="0" w:line="240" w:lineRule="auto"/>
              <w:jc w:val="center"/>
              <w:rPr>
                <w:ins w:id="75921" w:author="pete jones" w:date="2022-01-11T16:42:00Z"/>
                <w:rFonts w:ascii="Calibri" w:hAnsi="Calibri" w:cs="Calibri"/>
                <w:color w:val="000000"/>
                <w:sz w:val="22"/>
                <w:szCs w:val="22"/>
              </w:rPr>
            </w:pPr>
            <w:ins w:id="75922" w:author="pete jones" w:date="2022-01-11T16:42:00Z">
              <w:r w:rsidRPr="00910219">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5923"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5F1DF23D" w14:textId="77777777" w:rsidR="00910219" w:rsidRPr="00910219" w:rsidRDefault="00910219" w:rsidP="00910219">
            <w:pPr>
              <w:spacing w:before="0" w:after="0" w:line="240" w:lineRule="auto"/>
              <w:jc w:val="center"/>
              <w:rPr>
                <w:ins w:id="75924" w:author="pete jones" w:date="2022-01-11T16:42:00Z"/>
                <w:rFonts w:ascii="Calibri" w:hAnsi="Calibri" w:cs="Calibri"/>
                <w:color w:val="000000"/>
                <w:sz w:val="22"/>
                <w:szCs w:val="22"/>
              </w:rPr>
            </w:pPr>
            <w:ins w:id="7592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26"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1AE2E59B" w14:textId="77777777" w:rsidR="00910219" w:rsidRPr="00910219" w:rsidRDefault="00910219" w:rsidP="00910219">
            <w:pPr>
              <w:spacing w:before="0" w:after="0" w:line="240" w:lineRule="auto"/>
              <w:jc w:val="center"/>
              <w:rPr>
                <w:ins w:id="75927" w:author="pete jones" w:date="2022-01-11T16:42:00Z"/>
                <w:rFonts w:ascii="Calibri" w:hAnsi="Calibri" w:cs="Calibri"/>
                <w:color w:val="000000"/>
                <w:sz w:val="22"/>
                <w:szCs w:val="22"/>
              </w:rPr>
            </w:pPr>
            <w:ins w:id="7592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29"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0D8F1DD0" w14:textId="77777777" w:rsidR="00910219" w:rsidRPr="00910219" w:rsidRDefault="00910219" w:rsidP="00910219">
            <w:pPr>
              <w:spacing w:before="0" w:after="0" w:line="240" w:lineRule="auto"/>
              <w:jc w:val="center"/>
              <w:rPr>
                <w:ins w:id="75930" w:author="pete jones" w:date="2022-01-11T16:42:00Z"/>
                <w:rFonts w:ascii="Calibri" w:hAnsi="Calibri" w:cs="Calibri"/>
                <w:color w:val="000000"/>
                <w:sz w:val="22"/>
                <w:szCs w:val="22"/>
              </w:rPr>
            </w:pPr>
            <w:ins w:id="7593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32"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677785F" w14:textId="77777777" w:rsidR="00910219" w:rsidRPr="00910219" w:rsidRDefault="00910219" w:rsidP="00910219">
            <w:pPr>
              <w:spacing w:before="0" w:after="0" w:line="240" w:lineRule="auto"/>
              <w:jc w:val="center"/>
              <w:rPr>
                <w:ins w:id="75933" w:author="pete jones" w:date="2022-01-11T16:42:00Z"/>
                <w:rFonts w:ascii="Calibri" w:hAnsi="Calibri" w:cs="Calibri"/>
                <w:color w:val="000000"/>
                <w:sz w:val="22"/>
                <w:szCs w:val="22"/>
              </w:rPr>
            </w:pPr>
            <w:ins w:id="7593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3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7051BD1C" w14:textId="77777777" w:rsidR="00910219" w:rsidRPr="00910219" w:rsidRDefault="00910219" w:rsidP="00910219">
            <w:pPr>
              <w:spacing w:before="0" w:after="0" w:line="240" w:lineRule="auto"/>
              <w:jc w:val="center"/>
              <w:rPr>
                <w:ins w:id="75936" w:author="pete jones" w:date="2022-01-11T16:42:00Z"/>
                <w:rFonts w:ascii="Calibri" w:hAnsi="Calibri" w:cs="Calibri"/>
                <w:color w:val="000000"/>
                <w:sz w:val="22"/>
                <w:szCs w:val="22"/>
              </w:rPr>
            </w:pPr>
            <w:ins w:id="7593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38"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AD0CAE5" w14:textId="77777777" w:rsidR="00910219" w:rsidRPr="00910219" w:rsidRDefault="00910219" w:rsidP="00910219">
            <w:pPr>
              <w:spacing w:before="0" w:after="0" w:line="240" w:lineRule="auto"/>
              <w:jc w:val="center"/>
              <w:rPr>
                <w:ins w:id="75939" w:author="pete jones" w:date="2022-01-11T16:42:00Z"/>
                <w:rFonts w:ascii="Calibri" w:hAnsi="Calibri" w:cs="Calibri"/>
                <w:color w:val="000000"/>
                <w:sz w:val="22"/>
                <w:szCs w:val="22"/>
              </w:rPr>
            </w:pPr>
            <w:ins w:id="7594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41"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7046014" w14:textId="77777777" w:rsidR="00910219" w:rsidRPr="00910219" w:rsidRDefault="00910219" w:rsidP="00910219">
            <w:pPr>
              <w:spacing w:before="0" w:after="0" w:line="240" w:lineRule="auto"/>
              <w:jc w:val="center"/>
              <w:rPr>
                <w:ins w:id="75942" w:author="pete jones" w:date="2022-01-11T16:42:00Z"/>
                <w:rFonts w:ascii="Calibri" w:hAnsi="Calibri" w:cs="Calibri"/>
                <w:color w:val="000000"/>
                <w:sz w:val="22"/>
                <w:szCs w:val="22"/>
              </w:rPr>
            </w:pPr>
            <w:ins w:id="7594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44"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DE68B2C" w14:textId="77777777" w:rsidR="00910219" w:rsidRPr="00910219" w:rsidRDefault="00910219" w:rsidP="00910219">
            <w:pPr>
              <w:spacing w:before="0" w:after="0" w:line="240" w:lineRule="auto"/>
              <w:jc w:val="center"/>
              <w:rPr>
                <w:ins w:id="75945" w:author="pete jones" w:date="2022-01-11T16:42:00Z"/>
                <w:rFonts w:ascii="Calibri" w:hAnsi="Calibri" w:cs="Calibri"/>
                <w:color w:val="000000"/>
                <w:sz w:val="22"/>
                <w:szCs w:val="22"/>
              </w:rPr>
            </w:pPr>
            <w:ins w:id="7594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47"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07601C2" w14:textId="77777777" w:rsidR="00910219" w:rsidRPr="00910219" w:rsidRDefault="00910219" w:rsidP="00910219">
            <w:pPr>
              <w:spacing w:before="0" w:after="0" w:line="240" w:lineRule="auto"/>
              <w:jc w:val="center"/>
              <w:rPr>
                <w:ins w:id="75948" w:author="pete jones" w:date="2022-01-11T16:42:00Z"/>
                <w:rFonts w:ascii="Calibri" w:hAnsi="Calibri" w:cs="Calibri"/>
                <w:color w:val="000000"/>
                <w:sz w:val="22"/>
                <w:szCs w:val="22"/>
              </w:rPr>
            </w:pPr>
            <w:ins w:id="7594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5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6A2E4318" w14:textId="77777777" w:rsidR="00910219" w:rsidRPr="00910219" w:rsidRDefault="00910219" w:rsidP="00910219">
            <w:pPr>
              <w:spacing w:before="0" w:after="0" w:line="240" w:lineRule="auto"/>
              <w:jc w:val="center"/>
              <w:rPr>
                <w:ins w:id="75951" w:author="pete jones" w:date="2022-01-11T16:42:00Z"/>
                <w:rFonts w:ascii="Calibri" w:hAnsi="Calibri" w:cs="Calibri"/>
                <w:color w:val="000000"/>
                <w:sz w:val="22"/>
                <w:szCs w:val="22"/>
              </w:rPr>
            </w:pPr>
            <w:ins w:id="7595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5953"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0BD0E4D6" w14:textId="77777777" w:rsidR="00910219" w:rsidRPr="00910219" w:rsidRDefault="00910219" w:rsidP="00910219">
            <w:pPr>
              <w:spacing w:before="0" w:after="0" w:line="240" w:lineRule="auto"/>
              <w:jc w:val="center"/>
              <w:rPr>
                <w:ins w:id="75954" w:author="pete jones" w:date="2022-01-11T16:42:00Z"/>
                <w:rFonts w:ascii="Calibri" w:hAnsi="Calibri" w:cs="Calibri"/>
                <w:color w:val="000000"/>
                <w:sz w:val="22"/>
                <w:szCs w:val="22"/>
              </w:rPr>
            </w:pPr>
            <w:ins w:id="75955" w:author="pete jones" w:date="2022-01-11T16:42:00Z">
              <w:r w:rsidRPr="00910219">
                <w:rPr>
                  <w:rFonts w:ascii="Calibri" w:hAnsi="Calibri" w:cs="Calibri"/>
                  <w:color w:val="000000"/>
                  <w:sz w:val="22"/>
                  <w:szCs w:val="22"/>
                </w:rPr>
                <w:t> </w:t>
              </w:r>
            </w:ins>
          </w:p>
        </w:tc>
      </w:tr>
      <w:tr w:rsidR="00910219" w:rsidRPr="00910219" w14:paraId="56C52550" w14:textId="77777777" w:rsidTr="00910219">
        <w:trPr>
          <w:trHeight w:val="300"/>
          <w:ins w:id="75956" w:author="pete jones" w:date="2022-01-11T16:42:00Z"/>
          <w:trPrChange w:id="75957"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5958"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A60F15A" w14:textId="77777777" w:rsidR="00910219" w:rsidRPr="00910219" w:rsidRDefault="00910219" w:rsidP="00910219">
            <w:pPr>
              <w:spacing w:before="0" w:after="0" w:line="240" w:lineRule="auto"/>
              <w:jc w:val="center"/>
              <w:rPr>
                <w:ins w:id="75959" w:author="pete jones" w:date="2022-01-11T16:42:00Z"/>
                <w:rFonts w:ascii="Calibri" w:hAnsi="Calibri" w:cs="Calibri"/>
                <w:color w:val="000000"/>
                <w:sz w:val="22"/>
                <w:szCs w:val="22"/>
              </w:rPr>
            </w:pPr>
            <w:ins w:id="75960" w:author="pete jones" w:date="2022-01-11T16:42:00Z">
              <w:r w:rsidRPr="00910219">
                <w:rPr>
                  <w:rFonts w:ascii="Calibri" w:hAnsi="Calibri" w:cs="Calibri"/>
                  <w:color w:val="000000"/>
                  <w:sz w:val="22"/>
                  <w:szCs w:val="22"/>
                </w:rPr>
                <w:t>4</w:t>
              </w:r>
            </w:ins>
          </w:p>
        </w:tc>
        <w:tc>
          <w:tcPr>
            <w:tcW w:w="5536" w:type="dxa"/>
            <w:tcBorders>
              <w:top w:val="nil"/>
              <w:left w:val="nil"/>
              <w:bottom w:val="single" w:sz="4" w:space="0" w:color="auto"/>
              <w:right w:val="single" w:sz="8" w:space="0" w:color="auto"/>
            </w:tcBorders>
            <w:shd w:val="clear" w:color="auto" w:fill="auto"/>
            <w:noWrap/>
            <w:vAlign w:val="bottom"/>
            <w:hideMark/>
            <w:tcPrChange w:id="75961"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3417ED33" w14:textId="77777777" w:rsidR="00910219" w:rsidRPr="00910219" w:rsidRDefault="00910219" w:rsidP="00910219">
            <w:pPr>
              <w:spacing w:before="0" w:after="0" w:line="240" w:lineRule="auto"/>
              <w:jc w:val="left"/>
              <w:rPr>
                <w:ins w:id="75962" w:author="pete jones" w:date="2022-01-11T16:42:00Z"/>
                <w:rFonts w:ascii="Calibri" w:hAnsi="Calibri" w:cs="Calibri"/>
                <w:color w:val="000000"/>
                <w:sz w:val="22"/>
                <w:szCs w:val="22"/>
              </w:rPr>
            </w:pPr>
            <w:ins w:id="75963" w:author="pete jones" w:date="2022-01-11T16:42:00Z">
              <w:r w:rsidRPr="00910219">
                <w:rPr>
                  <w:rFonts w:ascii="Calibri" w:hAnsi="Calibri" w:cs="Calibri"/>
                  <w:color w:val="000000"/>
                  <w:sz w:val="22"/>
                  <w:szCs w:val="22"/>
                </w:rPr>
                <w:t>Materials and Mechanical Structures</w:t>
              </w:r>
            </w:ins>
          </w:p>
        </w:tc>
        <w:tc>
          <w:tcPr>
            <w:tcW w:w="498" w:type="dxa"/>
            <w:tcBorders>
              <w:top w:val="nil"/>
              <w:left w:val="nil"/>
              <w:bottom w:val="single" w:sz="4" w:space="0" w:color="auto"/>
              <w:right w:val="single" w:sz="4" w:space="0" w:color="auto"/>
            </w:tcBorders>
            <w:shd w:val="clear" w:color="auto" w:fill="auto"/>
            <w:noWrap/>
            <w:vAlign w:val="bottom"/>
            <w:hideMark/>
            <w:tcPrChange w:id="75964"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14F39FC3" w14:textId="77777777" w:rsidR="00910219" w:rsidRPr="00910219" w:rsidRDefault="00910219" w:rsidP="00910219">
            <w:pPr>
              <w:spacing w:before="0" w:after="0" w:line="240" w:lineRule="auto"/>
              <w:jc w:val="center"/>
              <w:rPr>
                <w:ins w:id="75965" w:author="pete jones" w:date="2022-01-11T16:42:00Z"/>
                <w:rFonts w:ascii="Calibri" w:hAnsi="Calibri" w:cs="Calibri"/>
                <w:color w:val="000000"/>
                <w:sz w:val="22"/>
                <w:szCs w:val="22"/>
              </w:rPr>
            </w:pPr>
            <w:ins w:id="75966" w:author="pete jones" w:date="2022-01-11T16:42:00Z">
              <w:r w:rsidRPr="00910219">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596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6144B456" w14:textId="77777777" w:rsidR="00910219" w:rsidRPr="00910219" w:rsidRDefault="00910219" w:rsidP="00910219">
            <w:pPr>
              <w:spacing w:before="0" w:after="0" w:line="240" w:lineRule="auto"/>
              <w:jc w:val="center"/>
              <w:rPr>
                <w:ins w:id="75968" w:author="pete jones" w:date="2022-01-11T16:42:00Z"/>
                <w:rFonts w:ascii="Calibri" w:hAnsi="Calibri" w:cs="Calibri"/>
                <w:color w:val="000000"/>
                <w:sz w:val="22"/>
                <w:szCs w:val="22"/>
              </w:rPr>
            </w:pPr>
            <w:ins w:id="7596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70"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23C71F6F" w14:textId="77777777" w:rsidR="00910219" w:rsidRPr="00910219" w:rsidRDefault="00910219" w:rsidP="00910219">
            <w:pPr>
              <w:spacing w:before="0" w:after="0" w:line="240" w:lineRule="auto"/>
              <w:jc w:val="center"/>
              <w:rPr>
                <w:ins w:id="75971" w:author="pete jones" w:date="2022-01-11T16:42:00Z"/>
                <w:rFonts w:ascii="Calibri" w:hAnsi="Calibri" w:cs="Calibri"/>
                <w:color w:val="000000"/>
                <w:sz w:val="22"/>
                <w:szCs w:val="22"/>
              </w:rPr>
            </w:pPr>
            <w:ins w:id="7597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73"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290DB726" w14:textId="77777777" w:rsidR="00910219" w:rsidRPr="00910219" w:rsidRDefault="00910219" w:rsidP="00910219">
            <w:pPr>
              <w:spacing w:before="0" w:after="0" w:line="240" w:lineRule="auto"/>
              <w:jc w:val="center"/>
              <w:rPr>
                <w:ins w:id="75974" w:author="pete jones" w:date="2022-01-11T16:42:00Z"/>
                <w:rFonts w:ascii="Calibri" w:hAnsi="Calibri" w:cs="Calibri"/>
                <w:color w:val="000000"/>
                <w:sz w:val="22"/>
                <w:szCs w:val="22"/>
              </w:rPr>
            </w:pPr>
            <w:ins w:id="7597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76"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0E37EDC5" w14:textId="77777777" w:rsidR="00910219" w:rsidRPr="00910219" w:rsidRDefault="00910219" w:rsidP="00910219">
            <w:pPr>
              <w:spacing w:before="0" w:after="0" w:line="240" w:lineRule="auto"/>
              <w:jc w:val="center"/>
              <w:rPr>
                <w:ins w:id="75977" w:author="pete jones" w:date="2022-01-11T16:42:00Z"/>
                <w:rFonts w:ascii="Calibri" w:hAnsi="Calibri" w:cs="Calibri"/>
                <w:color w:val="000000"/>
                <w:sz w:val="22"/>
                <w:szCs w:val="22"/>
              </w:rPr>
            </w:pPr>
            <w:ins w:id="7597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79"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2A9648D" w14:textId="77777777" w:rsidR="00910219" w:rsidRPr="00910219" w:rsidRDefault="00910219" w:rsidP="00910219">
            <w:pPr>
              <w:spacing w:before="0" w:after="0" w:line="240" w:lineRule="auto"/>
              <w:jc w:val="center"/>
              <w:rPr>
                <w:ins w:id="75980" w:author="pete jones" w:date="2022-01-11T16:42:00Z"/>
                <w:rFonts w:ascii="Calibri" w:hAnsi="Calibri" w:cs="Calibri"/>
                <w:color w:val="000000"/>
                <w:sz w:val="22"/>
                <w:szCs w:val="22"/>
              </w:rPr>
            </w:pPr>
            <w:ins w:id="7598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8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78341BA" w14:textId="77777777" w:rsidR="00910219" w:rsidRPr="00910219" w:rsidRDefault="00910219" w:rsidP="00910219">
            <w:pPr>
              <w:spacing w:before="0" w:after="0" w:line="240" w:lineRule="auto"/>
              <w:jc w:val="center"/>
              <w:rPr>
                <w:ins w:id="75983" w:author="pete jones" w:date="2022-01-11T16:42:00Z"/>
                <w:rFonts w:ascii="Calibri" w:hAnsi="Calibri" w:cs="Calibri"/>
                <w:color w:val="000000"/>
                <w:sz w:val="22"/>
                <w:szCs w:val="22"/>
              </w:rPr>
            </w:pPr>
            <w:ins w:id="7598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85"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517D4181" w14:textId="77777777" w:rsidR="00910219" w:rsidRPr="00910219" w:rsidRDefault="00910219" w:rsidP="00910219">
            <w:pPr>
              <w:spacing w:before="0" w:after="0" w:line="240" w:lineRule="auto"/>
              <w:jc w:val="center"/>
              <w:rPr>
                <w:ins w:id="75986" w:author="pete jones" w:date="2022-01-11T16:42:00Z"/>
                <w:rFonts w:ascii="Calibri" w:hAnsi="Calibri" w:cs="Calibri"/>
                <w:color w:val="000000"/>
                <w:sz w:val="22"/>
                <w:szCs w:val="22"/>
              </w:rPr>
            </w:pPr>
            <w:ins w:id="7598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88"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D46CFE6" w14:textId="77777777" w:rsidR="00910219" w:rsidRPr="00910219" w:rsidRDefault="00910219" w:rsidP="00910219">
            <w:pPr>
              <w:spacing w:before="0" w:after="0" w:line="240" w:lineRule="auto"/>
              <w:jc w:val="center"/>
              <w:rPr>
                <w:ins w:id="75989" w:author="pete jones" w:date="2022-01-11T16:42:00Z"/>
                <w:rFonts w:ascii="Calibri" w:hAnsi="Calibri" w:cs="Calibri"/>
                <w:color w:val="000000"/>
                <w:sz w:val="22"/>
                <w:szCs w:val="22"/>
              </w:rPr>
            </w:pPr>
            <w:ins w:id="7599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91"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30A282D2" w14:textId="77777777" w:rsidR="00910219" w:rsidRPr="00910219" w:rsidRDefault="00910219" w:rsidP="00910219">
            <w:pPr>
              <w:spacing w:before="0" w:after="0" w:line="240" w:lineRule="auto"/>
              <w:jc w:val="center"/>
              <w:rPr>
                <w:ins w:id="75992" w:author="pete jones" w:date="2022-01-11T16:42:00Z"/>
                <w:rFonts w:ascii="Calibri" w:hAnsi="Calibri" w:cs="Calibri"/>
                <w:color w:val="000000"/>
                <w:sz w:val="22"/>
                <w:szCs w:val="22"/>
              </w:rPr>
            </w:pPr>
            <w:ins w:id="7599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5994"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65818B14" w14:textId="77777777" w:rsidR="00910219" w:rsidRPr="00910219" w:rsidRDefault="00910219" w:rsidP="00910219">
            <w:pPr>
              <w:spacing w:before="0" w:after="0" w:line="240" w:lineRule="auto"/>
              <w:jc w:val="center"/>
              <w:rPr>
                <w:ins w:id="75995" w:author="pete jones" w:date="2022-01-11T16:42:00Z"/>
                <w:rFonts w:ascii="Calibri" w:hAnsi="Calibri" w:cs="Calibri"/>
                <w:color w:val="000000"/>
                <w:sz w:val="22"/>
                <w:szCs w:val="22"/>
              </w:rPr>
            </w:pPr>
            <w:ins w:id="7599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5997"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35C16179" w14:textId="77777777" w:rsidR="00910219" w:rsidRPr="00910219" w:rsidRDefault="00910219" w:rsidP="00910219">
            <w:pPr>
              <w:spacing w:before="0" w:after="0" w:line="240" w:lineRule="auto"/>
              <w:jc w:val="center"/>
              <w:rPr>
                <w:ins w:id="75998" w:author="pete jones" w:date="2022-01-11T16:42:00Z"/>
                <w:rFonts w:ascii="Calibri" w:hAnsi="Calibri" w:cs="Calibri"/>
                <w:color w:val="000000"/>
                <w:sz w:val="22"/>
                <w:szCs w:val="22"/>
              </w:rPr>
            </w:pPr>
            <w:ins w:id="75999" w:author="pete jones" w:date="2022-01-11T16:42:00Z">
              <w:r w:rsidRPr="00910219">
                <w:rPr>
                  <w:rFonts w:ascii="Calibri" w:hAnsi="Calibri" w:cs="Calibri"/>
                  <w:color w:val="000000"/>
                  <w:sz w:val="22"/>
                  <w:szCs w:val="22"/>
                </w:rPr>
                <w:t> </w:t>
              </w:r>
            </w:ins>
          </w:p>
        </w:tc>
      </w:tr>
      <w:tr w:rsidR="00910219" w:rsidRPr="00910219" w14:paraId="31B38333" w14:textId="77777777" w:rsidTr="00910219">
        <w:trPr>
          <w:trHeight w:val="300"/>
          <w:ins w:id="76000" w:author="pete jones" w:date="2022-01-11T16:42:00Z"/>
          <w:trPrChange w:id="76001"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002"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4355D67" w14:textId="77777777" w:rsidR="00910219" w:rsidRPr="00910219" w:rsidRDefault="00910219" w:rsidP="00910219">
            <w:pPr>
              <w:spacing w:before="0" w:after="0" w:line="240" w:lineRule="auto"/>
              <w:jc w:val="center"/>
              <w:rPr>
                <w:ins w:id="76003" w:author="pete jones" w:date="2022-01-11T16:42:00Z"/>
                <w:rFonts w:ascii="Calibri" w:hAnsi="Calibri" w:cs="Calibri"/>
                <w:color w:val="000000"/>
                <w:sz w:val="22"/>
                <w:szCs w:val="22"/>
              </w:rPr>
            </w:pPr>
            <w:ins w:id="76004" w:author="pete jones" w:date="2022-01-11T16:42: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6005"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6E4D3579" w14:textId="77777777" w:rsidR="00910219" w:rsidRPr="00910219" w:rsidRDefault="00910219" w:rsidP="00910219">
            <w:pPr>
              <w:spacing w:before="0" w:after="0" w:line="240" w:lineRule="auto"/>
              <w:jc w:val="left"/>
              <w:rPr>
                <w:ins w:id="76006" w:author="pete jones" w:date="2022-01-11T16:42:00Z"/>
                <w:rFonts w:ascii="Calibri" w:hAnsi="Calibri" w:cs="Calibri"/>
                <w:color w:val="000000"/>
                <w:sz w:val="22"/>
                <w:szCs w:val="22"/>
              </w:rPr>
            </w:pPr>
            <w:ins w:id="76007" w:author="pete jones" w:date="2022-01-11T16:42:00Z">
              <w:r w:rsidRPr="00910219">
                <w:rPr>
                  <w:rFonts w:ascii="Calibri" w:hAnsi="Calibri" w:cs="Calibri"/>
                  <w:color w:val="000000"/>
                  <w:sz w:val="22"/>
                  <w:szCs w:val="22"/>
                </w:rPr>
                <w:t>Ruskin Module</w:t>
              </w:r>
            </w:ins>
          </w:p>
        </w:tc>
        <w:tc>
          <w:tcPr>
            <w:tcW w:w="498" w:type="dxa"/>
            <w:tcBorders>
              <w:top w:val="nil"/>
              <w:left w:val="nil"/>
              <w:bottom w:val="single" w:sz="4" w:space="0" w:color="auto"/>
              <w:right w:val="single" w:sz="4" w:space="0" w:color="auto"/>
            </w:tcBorders>
            <w:shd w:val="clear" w:color="auto" w:fill="auto"/>
            <w:noWrap/>
            <w:vAlign w:val="bottom"/>
            <w:hideMark/>
            <w:tcPrChange w:id="76008"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230942DE" w14:textId="77777777" w:rsidR="00910219" w:rsidRPr="00910219" w:rsidRDefault="00910219" w:rsidP="00910219">
            <w:pPr>
              <w:spacing w:before="0" w:after="0" w:line="240" w:lineRule="auto"/>
              <w:jc w:val="center"/>
              <w:rPr>
                <w:ins w:id="76009" w:author="pete jones" w:date="2022-01-11T16:42:00Z"/>
                <w:rFonts w:ascii="Calibri" w:hAnsi="Calibri" w:cs="Calibri"/>
                <w:color w:val="000000"/>
                <w:sz w:val="22"/>
                <w:szCs w:val="22"/>
              </w:rPr>
            </w:pPr>
            <w:ins w:id="76010" w:author="pete jones" w:date="2022-01-11T16:42:00Z">
              <w:r w:rsidRPr="00910219">
                <w:rPr>
                  <w:rFonts w:ascii="Calibri" w:hAnsi="Calibri" w:cs="Calibri"/>
                  <w:color w:val="000000"/>
                  <w:sz w:val="22"/>
                  <w:szCs w:val="22"/>
                </w:rPr>
                <w:t>O</w:t>
              </w:r>
            </w:ins>
          </w:p>
        </w:tc>
        <w:tc>
          <w:tcPr>
            <w:tcW w:w="498" w:type="dxa"/>
            <w:tcBorders>
              <w:top w:val="nil"/>
              <w:left w:val="nil"/>
              <w:bottom w:val="single" w:sz="4" w:space="0" w:color="auto"/>
              <w:right w:val="single" w:sz="4" w:space="0" w:color="auto"/>
            </w:tcBorders>
            <w:shd w:val="clear" w:color="auto" w:fill="auto"/>
            <w:noWrap/>
            <w:vAlign w:val="bottom"/>
            <w:hideMark/>
            <w:tcPrChange w:id="7601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3557054F" w14:textId="77777777" w:rsidR="00910219" w:rsidRPr="00910219" w:rsidRDefault="00910219" w:rsidP="00910219">
            <w:pPr>
              <w:spacing w:before="0" w:after="0" w:line="240" w:lineRule="auto"/>
              <w:jc w:val="center"/>
              <w:rPr>
                <w:ins w:id="76012" w:author="pete jones" w:date="2022-01-11T16:42:00Z"/>
                <w:rFonts w:ascii="Calibri" w:hAnsi="Calibri" w:cs="Calibri"/>
                <w:color w:val="000000"/>
                <w:sz w:val="22"/>
                <w:szCs w:val="22"/>
              </w:rPr>
            </w:pPr>
            <w:ins w:id="7601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14"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66736630" w14:textId="77777777" w:rsidR="00910219" w:rsidRPr="00910219" w:rsidRDefault="00910219" w:rsidP="00910219">
            <w:pPr>
              <w:spacing w:before="0" w:after="0" w:line="240" w:lineRule="auto"/>
              <w:jc w:val="center"/>
              <w:rPr>
                <w:ins w:id="76015" w:author="pete jones" w:date="2022-01-11T16:42:00Z"/>
                <w:rFonts w:ascii="Calibri" w:hAnsi="Calibri" w:cs="Calibri"/>
                <w:color w:val="000000"/>
                <w:sz w:val="22"/>
                <w:szCs w:val="22"/>
              </w:rPr>
            </w:pPr>
            <w:ins w:id="7601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1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74242C01" w14:textId="77777777" w:rsidR="00910219" w:rsidRPr="00910219" w:rsidRDefault="00910219" w:rsidP="00910219">
            <w:pPr>
              <w:spacing w:before="0" w:after="0" w:line="240" w:lineRule="auto"/>
              <w:jc w:val="center"/>
              <w:rPr>
                <w:ins w:id="76018" w:author="pete jones" w:date="2022-01-11T16:42:00Z"/>
                <w:rFonts w:ascii="Calibri" w:hAnsi="Calibri" w:cs="Calibri"/>
                <w:color w:val="000000"/>
                <w:sz w:val="22"/>
                <w:szCs w:val="22"/>
              </w:rPr>
            </w:pPr>
            <w:ins w:id="7601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20"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2AB92A23" w14:textId="77777777" w:rsidR="00910219" w:rsidRPr="00910219" w:rsidRDefault="00910219" w:rsidP="00910219">
            <w:pPr>
              <w:spacing w:before="0" w:after="0" w:line="240" w:lineRule="auto"/>
              <w:jc w:val="center"/>
              <w:rPr>
                <w:ins w:id="76021" w:author="pete jones" w:date="2022-01-11T16:42:00Z"/>
                <w:rFonts w:ascii="Calibri" w:hAnsi="Calibri" w:cs="Calibri"/>
                <w:color w:val="000000"/>
                <w:sz w:val="22"/>
                <w:szCs w:val="22"/>
              </w:rPr>
            </w:pPr>
            <w:ins w:id="7602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23"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C92394A" w14:textId="77777777" w:rsidR="00910219" w:rsidRPr="00910219" w:rsidRDefault="00910219" w:rsidP="00910219">
            <w:pPr>
              <w:spacing w:before="0" w:after="0" w:line="240" w:lineRule="auto"/>
              <w:jc w:val="center"/>
              <w:rPr>
                <w:ins w:id="76024" w:author="pete jones" w:date="2022-01-11T16:42:00Z"/>
                <w:rFonts w:ascii="Calibri" w:hAnsi="Calibri" w:cs="Calibri"/>
                <w:color w:val="000000"/>
                <w:sz w:val="22"/>
                <w:szCs w:val="22"/>
              </w:rPr>
            </w:pPr>
            <w:ins w:id="7602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2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30AC84AE" w14:textId="77777777" w:rsidR="00910219" w:rsidRPr="00910219" w:rsidRDefault="00910219" w:rsidP="00910219">
            <w:pPr>
              <w:spacing w:before="0" w:after="0" w:line="240" w:lineRule="auto"/>
              <w:jc w:val="center"/>
              <w:rPr>
                <w:ins w:id="76027" w:author="pete jones" w:date="2022-01-11T16:42:00Z"/>
                <w:rFonts w:ascii="Calibri" w:hAnsi="Calibri" w:cs="Calibri"/>
                <w:color w:val="000000"/>
                <w:sz w:val="22"/>
                <w:szCs w:val="22"/>
              </w:rPr>
            </w:pPr>
            <w:ins w:id="7602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29"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656AD4E9" w14:textId="77777777" w:rsidR="00910219" w:rsidRPr="00910219" w:rsidRDefault="00910219" w:rsidP="00910219">
            <w:pPr>
              <w:spacing w:before="0" w:after="0" w:line="240" w:lineRule="auto"/>
              <w:jc w:val="center"/>
              <w:rPr>
                <w:ins w:id="76030" w:author="pete jones" w:date="2022-01-11T16:42:00Z"/>
                <w:rFonts w:ascii="Calibri" w:hAnsi="Calibri" w:cs="Calibri"/>
                <w:color w:val="000000"/>
                <w:sz w:val="22"/>
                <w:szCs w:val="22"/>
              </w:rPr>
            </w:pPr>
            <w:ins w:id="7603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3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E76D658" w14:textId="77777777" w:rsidR="00910219" w:rsidRPr="00910219" w:rsidRDefault="00910219" w:rsidP="00910219">
            <w:pPr>
              <w:spacing w:before="0" w:after="0" w:line="240" w:lineRule="auto"/>
              <w:jc w:val="center"/>
              <w:rPr>
                <w:ins w:id="76033" w:author="pete jones" w:date="2022-01-11T16:42:00Z"/>
                <w:rFonts w:ascii="Calibri" w:hAnsi="Calibri" w:cs="Calibri"/>
                <w:color w:val="000000"/>
                <w:sz w:val="22"/>
                <w:szCs w:val="22"/>
              </w:rPr>
            </w:pPr>
            <w:ins w:id="7603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35"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009D6CB" w14:textId="77777777" w:rsidR="00910219" w:rsidRPr="00910219" w:rsidRDefault="00910219" w:rsidP="00910219">
            <w:pPr>
              <w:spacing w:before="0" w:after="0" w:line="240" w:lineRule="auto"/>
              <w:jc w:val="center"/>
              <w:rPr>
                <w:ins w:id="76036" w:author="pete jones" w:date="2022-01-11T16:42:00Z"/>
                <w:rFonts w:ascii="Calibri" w:hAnsi="Calibri" w:cs="Calibri"/>
                <w:color w:val="000000"/>
                <w:sz w:val="22"/>
                <w:szCs w:val="22"/>
              </w:rPr>
            </w:pPr>
            <w:ins w:id="7603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38"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54820801" w14:textId="77777777" w:rsidR="00910219" w:rsidRPr="00910219" w:rsidRDefault="00910219" w:rsidP="00910219">
            <w:pPr>
              <w:spacing w:before="0" w:after="0" w:line="240" w:lineRule="auto"/>
              <w:jc w:val="center"/>
              <w:rPr>
                <w:ins w:id="76039" w:author="pete jones" w:date="2022-01-11T16:42:00Z"/>
                <w:rFonts w:ascii="Calibri" w:hAnsi="Calibri" w:cs="Calibri"/>
                <w:color w:val="000000"/>
                <w:sz w:val="22"/>
                <w:szCs w:val="22"/>
              </w:rPr>
            </w:pPr>
            <w:ins w:id="7604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041"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1B79FB89" w14:textId="77777777" w:rsidR="00910219" w:rsidRPr="00910219" w:rsidRDefault="00910219" w:rsidP="00910219">
            <w:pPr>
              <w:spacing w:before="0" w:after="0" w:line="240" w:lineRule="auto"/>
              <w:jc w:val="center"/>
              <w:rPr>
                <w:ins w:id="76042" w:author="pete jones" w:date="2022-01-11T16:42:00Z"/>
                <w:rFonts w:ascii="Calibri" w:hAnsi="Calibri" w:cs="Calibri"/>
                <w:color w:val="000000"/>
                <w:sz w:val="22"/>
                <w:szCs w:val="22"/>
              </w:rPr>
            </w:pPr>
            <w:ins w:id="76043" w:author="pete jones" w:date="2022-01-11T16:42:00Z">
              <w:r w:rsidRPr="00910219">
                <w:rPr>
                  <w:rFonts w:ascii="Calibri" w:hAnsi="Calibri" w:cs="Calibri"/>
                  <w:color w:val="000000"/>
                  <w:sz w:val="22"/>
                  <w:szCs w:val="22"/>
                </w:rPr>
                <w:t> </w:t>
              </w:r>
            </w:ins>
          </w:p>
        </w:tc>
      </w:tr>
      <w:tr w:rsidR="00910219" w:rsidRPr="00910219" w14:paraId="4D55C591" w14:textId="77777777" w:rsidTr="00910219">
        <w:trPr>
          <w:trHeight w:val="300"/>
          <w:ins w:id="76044" w:author="pete jones" w:date="2022-01-11T16:42:00Z"/>
          <w:trPrChange w:id="76045"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046"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EBCF97E" w14:textId="77777777" w:rsidR="00910219" w:rsidRPr="00910219" w:rsidRDefault="00910219" w:rsidP="00910219">
            <w:pPr>
              <w:spacing w:before="0" w:after="0" w:line="240" w:lineRule="auto"/>
              <w:jc w:val="center"/>
              <w:rPr>
                <w:ins w:id="76047" w:author="pete jones" w:date="2022-01-11T16:42:00Z"/>
                <w:rFonts w:ascii="Calibri" w:hAnsi="Calibri" w:cs="Calibri"/>
                <w:color w:val="000000"/>
                <w:sz w:val="22"/>
                <w:szCs w:val="22"/>
              </w:rPr>
            </w:pPr>
            <w:ins w:id="76048" w:author="pete jones" w:date="2022-01-11T16:42: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6049"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42BC38EE" w14:textId="77777777" w:rsidR="00910219" w:rsidRPr="00910219" w:rsidRDefault="00910219" w:rsidP="00910219">
            <w:pPr>
              <w:spacing w:before="0" w:after="0" w:line="240" w:lineRule="auto"/>
              <w:jc w:val="left"/>
              <w:rPr>
                <w:ins w:id="76050" w:author="pete jones" w:date="2022-01-11T16:42:00Z"/>
                <w:rFonts w:ascii="Calibri" w:hAnsi="Calibri" w:cs="Calibri"/>
                <w:color w:val="000000"/>
                <w:sz w:val="22"/>
                <w:szCs w:val="22"/>
              </w:rPr>
            </w:pPr>
            <w:ins w:id="76051" w:author="pete jones" w:date="2022-01-11T16:42:00Z">
              <w:r w:rsidRPr="00910219">
                <w:rPr>
                  <w:rFonts w:ascii="Calibri" w:hAnsi="Calibri" w:cs="Calibri"/>
                  <w:color w:val="000000"/>
                  <w:sz w:val="22"/>
                  <w:szCs w:val="22"/>
                </w:rPr>
                <w:t>Product Development and Quality Engineering Project</w:t>
              </w:r>
            </w:ins>
          </w:p>
        </w:tc>
        <w:tc>
          <w:tcPr>
            <w:tcW w:w="498" w:type="dxa"/>
            <w:tcBorders>
              <w:top w:val="nil"/>
              <w:left w:val="nil"/>
              <w:bottom w:val="single" w:sz="4" w:space="0" w:color="auto"/>
              <w:right w:val="single" w:sz="4" w:space="0" w:color="auto"/>
            </w:tcBorders>
            <w:shd w:val="clear" w:color="auto" w:fill="auto"/>
            <w:noWrap/>
            <w:vAlign w:val="bottom"/>
            <w:hideMark/>
            <w:tcPrChange w:id="76052"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49E0DA5A" w14:textId="77777777" w:rsidR="00910219" w:rsidRPr="00910219" w:rsidRDefault="00910219" w:rsidP="00910219">
            <w:pPr>
              <w:spacing w:before="0" w:after="0" w:line="240" w:lineRule="auto"/>
              <w:jc w:val="center"/>
              <w:rPr>
                <w:ins w:id="76053" w:author="pete jones" w:date="2022-01-11T16:42:00Z"/>
                <w:rFonts w:ascii="Calibri" w:hAnsi="Calibri" w:cs="Calibri"/>
                <w:color w:val="000000"/>
                <w:sz w:val="22"/>
                <w:szCs w:val="22"/>
              </w:rPr>
            </w:pPr>
            <w:ins w:id="76054" w:author="pete jones" w:date="2022-01-11T16:42:00Z">
              <w:r w:rsidRPr="00910219">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605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52258B02" w14:textId="77777777" w:rsidR="00910219" w:rsidRPr="00910219" w:rsidRDefault="00910219" w:rsidP="00910219">
            <w:pPr>
              <w:spacing w:before="0" w:after="0" w:line="240" w:lineRule="auto"/>
              <w:jc w:val="center"/>
              <w:rPr>
                <w:ins w:id="76056" w:author="pete jones" w:date="2022-01-11T16:42:00Z"/>
                <w:rFonts w:ascii="Calibri" w:hAnsi="Calibri" w:cs="Calibri"/>
                <w:color w:val="000000"/>
                <w:sz w:val="22"/>
                <w:szCs w:val="22"/>
              </w:rPr>
            </w:pPr>
            <w:ins w:id="7605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58"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05529D2D" w14:textId="77777777" w:rsidR="00910219" w:rsidRPr="00910219" w:rsidRDefault="00910219" w:rsidP="00910219">
            <w:pPr>
              <w:spacing w:before="0" w:after="0" w:line="240" w:lineRule="auto"/>
              <w:jc w:val="center"/>
              <w:rPr>
                <w:ins w:id="76059" w:author="pete jones" w:date="2022-01-11T16:42:00Z"/>
                <w:rFonts w:ascii="Calibri" w:hAnsi="Calibri" w:cs="Calibri"/>
                <w:color w:val="000000"/>
                <w:sz w:val="22"/>
                <w:szCs w:val="22"/>
              </w:rPr>
            </w:pPr>
            <w:ins w:id="7606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6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D648BD5" w14:textId="77777777" w:rsidR="00910219" w:rsidRPr="00910219" w:rsidRDefault="00910219" w:rsidP="00910219">
            <w:pPr>
              <w:spacing w:before="0" w:after="0" w:line="240" w:lineRule="auto"/>
              <w:jc w:val="center"/>
              <w:rPr>
                <w:ins w:id="76062" w:author="pete jones" w:date="2022-01-11T16:42:00Z"/>
                <w:rFonts w:ascii="Calibri" w:hAnsi="Calibri" w:cs="Calibri"/>
                <w:color w:val="000000"/>
                <w:sz w:val="22"/>
                <w:szCs w:val="22"/>
              </w:rPr>
            </w:pPr>
            <w:ins w:id="7606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64"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255544F8" w14:textId="77777777" w:rsidR="00910219" w:rsidRPr="00910219" w:rsidRDefault="00910219" w:rsidP="00910219">
            <w:pPr>
              <w:spacing w:before="0" w:after="0" w:line="240" w:lineRule="auto"/>
              <w:jc w:val="center"/>
              <w:rPr>
                <w:ins w:id="76065" w:author="pete jones" w:date="2022-01-11T16:42:00Z"/>
                <w:rFonts w:ascii="Calibri" w:hAnsi="Calibri" w:cs="Calibri"/>
                <w:color w:val="000000"/>
                <w:sz w:val="22"/>
                <w:szCs w:val="22"/>
              </w:rPr>
            </w:pPr>
            <w:ins w:id="7606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6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5343A8B9" w14:textId="77777777" w:rsidR="00910219" w:rsidRPr="00910219" w:rsidRDefault="00910219" w:rsidP="00910219">
            <w:pPr>
              <w:spacing w:before="0" w:after="0" w:line="240" w:lineRule="auto"/>
              <w:jc w:val="center"/>
              <w:rPr>
                <w:ins w:id="76068" w:author="pete jones" w:date="2022-01-11T16:42:00Z"/>
                <w:rFonts w:ascii="Calibri" w:hAnsi="Calibri" w:cs="Calibri"/>
                <w:color w:val="000000"/>
                <w:sz w:val="22"/>
                <w:szCs w:val="22"/>
              </w:rPr>
            </w:pPr>
            <w:ins w:id="7606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7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65AC97BF" w14:textId="77777777" w:rsidR="00910219" w:rsidRPr="00910219" w:rsidRDefault="00910219" w:rsidP="00910219">
            <w:pPr>
              <w:spacing w:before="0" w:after="0" w:line="240" w:lineRule="auto"/>
              <w:jc w:val="center"/>
              <w:rPr>
                <w:ins w:id="76071" w:author="pete jones" w:date="2022-01-11T16:42:00Z"/>
                <w:rFonts w:ascii="Calibri" w:hAnsi="Calibri" w:cs="Calibri"/>
                <w:color w:val="000000"/>
                <w:sz w:val="22"/>
                <w:szCs w:val="22"/>
              </w:rPr>
            </w:pPr>
            <w:ins w:id="7607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73"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94672B9" w14:textId="77777777" w:rsidR="00910219" w:rsidRPr="00910219" w:rsidRDefault="00910219" w:rsidP="00910219">
            <w:pPr>
              <w:spacing w:before="0" w:after="0" w:line="240" w:lineRule="auto"/>
              <w:jc w:val="center"/>
              <w:rPr>
                <w:ins w:id="76074" w:author="pete jones" w:date="2022-01-11T16:42:00Z"/>
                <w:rFonts w:ascii="Calibri" w:hAnsi="Calibri" w:cs="Calibri"/>
                <w:color w:val="000000"/>
                <w:sz w:val="22"/>
                <w:szCs w:val="22"/>
              </w:rPr>
            </w:pPr>
            <w:ins w:id="7607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7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EABF21C" w14:textId="77777777" w:rsidR="00910219" w:rsidRPr="00910219" w:rsidRDefault="00910219" w:rsidP="00910219">
            <w:pPr>
              <w:spacing w:before="0" w:after="0" w:line="240" w:lineRule="auto"/>
              <w:jc w:val="center"/>
              <w:rPr>
                <w:ins w:id="76077" w:author="pete jones" w:date="2022-01-11T16:42:00Z"/>
                <w:rFonts w:ascii="Calibri" w:hAnsi="Calibri" w:cs="Calibri"/>
                <w:color w:val="000000"/>
                <w:sz w:val="22"/>
                <w:szCs w:val="22"/>
              </w:rPr>
            </w:pPr>
            <w:ins w:id="7607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79"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7573D9E9" w14:textId="77777777" w:rsidR="00910219" w:rsidRPr="00910219" w:rsidRDefault="00910219" w:rsidP="00910219">
            <w:pPr>
              <w:spacing w:before="0" w:after="0" w:line="240" w:lineRule="auto"/>
              <w:jc w:val="center"/>
              <w:rPr>
                <w:ins w:id="76080" w:author="pete jones" w:date="2022-01-11T16:42:00Z"/>
                <w:rFonts w:ascii="Calibri" w:hAnsi="Calibri" w:cs="Calibri"/>
                <w:color w:val="000000"/>
                <w:sz w:val="22"/>
                <w:szCs w:val="22"/>
              </w:rPr>
            </w:pPr>
            <w:ins w:id="7608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08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787BB341" w14:textId="77777777" w:rsidR="00910219" w:rsidRPr="00910219" w:rsidRDefault="00910219" w:rsidP="00910219">
            <w:pPr>
              <w:spacing w:before="0" w:after="0" w:line="240" w:lineRule="auto"/>
              <w:jc w:val="center"/>
              <w:rPr>
                <w:ins w:id="76083" w:author="pete jones" w:date="2022-01-11T16:42:00Z"/>
                <w:rFonts w:ascii="Calibri" w:hAnsi="Calibri" w:cs="Calibri"/>
                <w:color w:val="000000"/>
                <w:sz w:val="22"/>
                <w:szCs w:val="22"/>
              </w:rPr>
            </w:pPr>
            <w:ins w:id="7608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085"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3C98CF4E" w14:textId="77777777" w:rsidR="00910219" w:rsidRPr="00910219" w:rsidRDefault="00910219" w:rsidP="00910219">
            <w:pPr>
              <w:spacing w:before="0" w:after="0" w:line="240" w:lineRule="auto"/>
              <w:jc w:val="center"/>
              <w:rPr>
                <w:ins w:id="76086" w:author="pete jones" w:date="2022-01-11T16:42:00Z"/>
                <w:rFonts w:ascii="Calibri" w:hAnsi="Calibri" w:cs="Calibri"/>
                <w:color w:val="000000"/>
                <w:sz w:val="22"/>
                <w:szCs w:val="22"/>
              </w:rPr>
            </w:pPr>
            <w:ins w:id="76087" w:author="pete jones" w:date="2022-01-11T16:42:00Z">
              <w:r w:rsidRPr="00910219">
                <w:rPr>
                  <w:rFonts w:ascii="Calibri" w:hAnsi="Calibri" w:cs="Calibri"/>
                  <w:color w:val="000000"/>
                  <w:sz w:val="22"/>
                  <w:szCs w:val="22"/>
                </w:rPr>
                <w:t> </w:t>
              </w:r>
            </w:ins>
          </w:p>
        </w:tc>
      </w:tr>
      <w:tr w:rsidR="00910219" w:rsidRPr="00910219" w14:paraId="4054BB9D" w14:textId="77777777" w:rsidTr="00910219">
        <w:trPr>
          <w:trHeight w:val="300"/>
          <w:ins w:id="76088" w:author="pete jones" w:date="2022-01-11T16:42:00Z"/>
          <w:trPrChange w:id="76089"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090"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E892A88" w14:textId="77777777" w:rsidR="00910219" w:rsidRPr="00910219" w:rsidRDefault="00910219" w:rsidP="00910219">
            <w:pPr>
              <w:spacing w:before="0" w:after="0" w:line="240" w:lineRule="auto"/>
              <w:jc w:val="center"/>
              <w:rPr>
                <w:ins w:id="76091" w:author="pete jones" w:date="2022-01-11T16:42:00Z"/>
                <w:rFonts w:ascii="Calibri" w:hAnsi="Calibri" w:cs="Calibri"/>
                <w:color w:val="000000"/>
                <w:sz w:val="22"/>
                <w:szCs w:val="22"/>
              </w:rPr>
            </w:pPr>
            <w:ins w:id="76092" w:author="pete jones" w:date="2022-01-11T16:42: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6093"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1F31A1F6" w14:textId="77777777" w:rsidR="00910219" w:rsidRPr="00910219" w:rsidRDefault="00910219" w:rsidP="00910219">
            <w:pPr>
              <w:spacing w:before="0" w:after="0" w:line="240" w:lineRule="auto"/>
              <w:jc w:val="left"/>
              <w:rPr>
                <w:ins w:id="76094" w:author="pete jones" w:date="2022-01-11T16:42:00Z"/>
                <w:rFonts w:ascii="Calibri" w:hAnsi="Calibri" w:cs="Calibri"/>
                <w:color w:val="000000"/>
                <w:sz w:val="22"/>
                <w:szCs w:val="22"/>
              </w:rPr>
            </w:pPr>
            <w:ins w:id="76095" w:author="pete jones" w:date="2022-01-11T16:42:00Z">
              <w:r w:rsidRPr="00910219">
                <w:rPr>
                  <w:rFonts w:ascii="Calibri" w:hAnsi="Calibri" w:cs="Calibri"/>
                  <w:color w:val="000000"/>
                  <w:sz w:val="22"/>
                  <w:szCs w:val="22"/>
                </w:rPr>
                <w:t>Thermofluids</w:t>
              </w:r>
            </w:ins>
          </w:p>
        </w:tc>
        <w:tc>
          <w:tcPr>
            <w:tcW w:w="498" w:type="dxa"/>
            <w:tcBorders>
              <w:top w:val="nil"/>
              <w:left w:val="nil"/>
              <w:bottom w:val="single" w:sz="4" w:space="0" w:color="auto"/>
              <w:right w:val="single" w:sz="4" w:space="0" w:color="auto"/>
            </w:tcBorders>
            <w:shd w:val="clear" w:color="auto" w:fill="auto"/>
            <w:noWrap/>
            <w:vAlign w:val="bottom"/>
            <w:hideMark/>
            <w:tcPrChange w:id="76096"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4E1F2C43" w14:textId="77777777" w:rsidR="00910219" w:rsidRPr="00910219" w:rsidRDefault="00910219" w:rsidP="00910219">
            <w:pPr>
              <w:spacing w:before="0" w:after="0" w:line="240" w:lineRule="auto"/>
              <w:jc w:val="center"/>
              <w:rPr>
                <w:ins w:id="76097" w:author="pete jones" w:date="2022-01-11T16:42:00Z"/>
                <w:rFonts w:ascii="Calibri" w:hAnsi="Calibri" w:cs="Calibri"/>
                <w:color w:val="000000"/>
                <w:sz w:val="22"/>
                <w:szCs w:val="22"/>
              </w:rPr>
            </w:pPr>
            <w:ins w:id="76098" w:author="pete jones" w:date="2022-01-11T16:42:00Z">
              <w:r w:rsidRPr="00910219">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6099"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CF1F4A3" w14:textId="77777777" w:rsidR="00910219" w:rsidRPr="00910219" w:rsidRDefault="00910219" w:rsidP="00910219">
            <w:pPr>
              <w:spacing w:before="0" w:after="0" w:line="240" w:lineRule="auto"/>
              <w:jc w:val="center"/>
              <w:rPr>
                <w:ins w:id="76100" w:author="pete jones" w:date="2022-01-11T16:42:00Z"/>
                <w:rFonts w:ascii="Calibri" w:hAnsi="Calibri" w:cs="Calibri"/>
                <w:color w:val="000000"/>
                <w:sz w:val="22"/>
                <w:szCs w:val="22"/>
              </w:rPr>
            </w:pPr>
            <w:ins w:id="7610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02"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0942D315" w14:textId="77777777" w:rsidR="00910219" w:rsidRPr="00910219" w:rsidRDefault="00910219" w:rsidP="00910219">
            <w:pPr>
              <w:spacing w:before="0" w:after="0" w:line="240" w:lineRule="auto"/>
              <w:jc w:val="center"/>
              <w:rPr>
                <w:ins w:id="76103" w:author="pete jones" w:date="2022-01-11T16:42:00Z"/>
                <w:rFonts w:ascii="Calibri" w:hAnsi="Calibri" w:cs="Calibri"/>
                <w:color w:val="000000"/>
                <w:sz w:val="22"/>
                <w:szCs w:val="22"/>
              </w:rPr>
            </w:pPr>
            <w:ins w:id="7610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0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63A87324" w14:textId="77777777" w:rsidR="00910219" w:rsidRPr="00910219" w:rsidRDefault="00910219" w:rsidP="00910219">
            <w:pPr>
              <w:spacing w:before="0" w:after="0" w:line="240" w:lineRule="auto"/>
              <w:jc w:val="center"/>
              <w:rPr>
                <w:ins w:id="76106" w:author="pete jones" w:date="2022-01-11T16:42:00Z"/>
                <w:rFonts w:ascii="Calibri" w:hAnsi="Calibri" w:cs="Calibri"/>
                <w:color w:val="000000"/>
                <w:sz w:val="22"/>
                <w:szCs w:val="22"/>
              </w:rPr>
            </w:pPr>
            <w:ins w:id="7610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08"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505613DA" w14:textId="77777777" w:rsidR="00910219" w:rsidRPr="00910219" w:rsidRDefault="00910219" w:rsidP="00910219">
            <w:pPr>
              <w:spacing w:before="0" w:after="0" w:line="240" w:lineRule="auto"/>
              <w:jc w:val="center"/>
              <w:rPr>
                <w:ins w:id="76109" w:author="pete jones" w:date="2022-01-11T16:42:00Z"/>
                <w:rFonts w:ascii="Calibri" w:hAnsi="Calibri" w:cs="Calibri"/>
                <w:color w:val="000000"/>
                <w:sz w:val="22"/>
                <w:szCs w:val="22"/>
              </w:rPr>
            </w:pPr>
            <w:ins w:id="7611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1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14481FE" w14:textId="77777777" w:rsidR="00910219" w:rsidRPr="00910219" w:rsidRDefault="00910219" w:rsidP="00910219">
            <w:pPr>
              <w:spacing w:before="0" w:after="0" w:line="240" w:lineRule="auto"/>
              <w:jc w:val="center"/>
              <w:rPr>
                <w:ins w:id="76112" w:author="pete jones" w:date="2022-01-11T16:42:00Z"/>
                <w:rFonts w:ascii="Calibri" w:hAnsi="Calibri" w:cs="Calibri"/>
                <w:color w:val="000000"/>
                <w:sz w:val="22"/>
                <w:szCs w:val="22"/>
              </w:rPr>
            </w:pPr>
            <w:ins w:id="7611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14"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C3BA10D" w14:textId="77777777" w:rsidR="00910219" w:rsidRPr="00910219" w:rsidRDefault="00910219" w:rsidP="00910219">
            <w:pPr>
              <w:spacing w:before="0" w:after="0" w:line="240" w:lineRule="auto"/>
              <w:jc w:val="center"/>
              <w:rPr>
                <w:ins w:id="76115" w:author="pete jones" w:date="2022-01-11T16:42:00Z"/>
                <w:rFonts w:ascii="Calibri" w:hAnsi="Calibri" w:cs="Calibri"/>
                <w:color w:val="000000"/>
                <w:sz w:val="22"/>
                <w:szCs w:val="22"/>
              </w:rPr>
            </w:pPr>
            <w:ins w:id="7611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17"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669E36E7" w14:textId="77777777" w:rsidR="00910219" w:rsidRPr="00910219" w:rsidRDefault="00910219" w:rsidP="00910219">
            <w:pPr>
              <w:spacing w:before="0" w:after="0" w:line="240" w:lineRule="auto"/>
              <w:jc w:val="center"/>
              <w:rPr>
                <w:ins w:id="76118" w:author="pete jones" w:date="2022-01-11T16:42:00Z"/>
                <w:rFonts w:ascii="Calibri" w:hAnsi="Calibri" w:cs="Calibri"/>
                <w:color w:val="000000"/>
                <w:sz w:val="22"/>
                <w:szCs w:val="22"/>
              </w:rPr>
            </w:pPr>
            <w:ins w:id="7611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2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5EAD2B2F" w14:textId="77777777" w:rsidR="00910219" w:rsidRPr="00910219" w:rsidRDefault="00910219" w:rsidP="00910219">
            <w:pPr>
              <w:spacing w:before="0" w:after="0" w:line="240" w:lineRule="auto"/>
              <w:jc w:val="center"/>
              <w:rPr>
                <w:ins w:id="76121" w:author="pete jones" w:date="2022-01-11T16:42:00Z"/>
                <w:rFonts w:ascii="Calibri" w:hAnsi="Calibri" w:cs="Calibri"/>
                <w:color w:val="000000"/>
                <w:sz w:val="22"/>
                <w:szCs w:val="22"/>
              </w:rPr>
            </w:pPr>
            <w:ins w:id="7612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23"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345EA02A" w14:textId="77777777" w:rsidR="00910219" w:rsidRPr="00910219" w:rsidRDefault="00910219" w:rsidP="00910219">
            <w:pPr>
              <w:spacing w:before="0" w:after="0" w:line="240" w:lineRule="auto"/>
              <w:jc w:val="center"/>
              <w:rPr>
                <w:ins w:id="76124" w:author="pete jones" w:date="2022-01-11T16:42:00Z"/>
                <w:rFonts w:ascii="Calibri" w:hAnsi="Calibri" w:cs="Calibri"/>
                <w:color w:val="000000"/>
                <w:sz w:val="22"/>
                <w:szCs w:val="22"/>
              </w:rPr>
            </w:pPr>
            <w:ins w:id="7612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2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D3328ED" w14:textId="77777777" w:rsidR="00910219" w:rsidRPr="00910219" w:rsidRDefault="00910219" w:rsidP="00910219">
            <w:pPr>
              <w:spacing w:before="0" w:after="0" w:line="240" w:lineRule="auto"/>
              <w:jc w:val="center"/>
              <w:rPr>
                <w:ins w:id="76127" w:author="pete jones" w:date="2022-01-11T16:42:00Z"/>
                <w:rFonts w:ascii="Calibri" w:hAnsi="Calibri" w:cs="Calibri"/>
                <w:color w:val="000000"/>
                <w:sz w:val="22"/>
                <w:szCs w:val="22"/>
              </w:rPr>
            </w:pPr>
            <w:ins w:id="7612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129"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1EB5D262" w14:textId="77777777" w:rsidR="00910219" w:rsidRPr="00910219" w:rsidRDefault="00910219" w:rsidP="00910219">
            <w:pPr>
              <w:spacing w:before="0" w:after="0" w:line="240" w:lineRule="auto"/>
              <w:jc w:val="center"/>
              <w:rPr>
                <w:ins w:id="76130" w:author="pete jones" w:date="2022-01-11T16:42:00Z"/>
                <w:rFonts w:ascii="Calibri" w:hAnsi="Calibri" w:cs="Calibri"/>
                <w:color w:val="000000"/>
                <w:sz w:val="22"/>
                <w:szCs w:val="22"/>
              </w:rPr>
            </w:pPr>
            <w:ins w:id="76131" w:author="pete jones" w:date="2022-01-11T16:42:00Z">
              <w:r w:rsidRPr="00910219">
                <w:rPr>
                  <w:rFonts w:ascii="Calibri" w:hAnsi="Calibri" w:cs="Calibri"/>
                  <w:color w:val="000000"/>
                  <w:sz w:val="22"/>
                  <w:szCs w:val="22"/>
                </w:rPr>
                <w:t> </w:t>
              </w:r>
            </w:ins>
          </w:p>
        </w:tc>
      </w:tr>
      <w:tr w:rsidR="00910219" w:rsidRPr="00910219" w14:paraId="3FF87766" w14:textId="77777777" w:rsidTr="00910219">
        <w:trPr>
          <w:trHeight w:val="300"/>
          <w:ins w:id="76132" w:author="pete jones" w:date="2022-01-11T16:42:00Z"/>
          <w:trPrChange w:id="76133"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134"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DAE50DA" w14:textId="77777777" w:rsidR="00910219" w:rsidRPr="00910219" w:rsidRDefault="00910219" w:rsidP="00910219">
            <w:pPr>
              <w:spacing w:before="0" w:after="0" w:line="240" w:lineRule="auto"/>
              <w:jc w:val="center"/>
              <w:rPr>
                <w:ins w:id="76135" w:author="pete jones" w:date="2022-01-11T16:42:00Z"/>
                <w:rFonts w:ascii="Calibri" w:hAnsi="Calibri" w:cs="Calibri"/>
                <w:color w:val="000000"/>
                <w:sz w:val="22"/>
                <w:szCs w:val="22"/>
              </w:rPr>
            </w:pPr>
            <w:ins w:id="76136" w:author="pete jones" w:date="2022-01-11T16:42:00Z">
              <w:r w:rsidRPr="00910219">
                <w:rPr>
                  <w:rFonts w:ascii="Calibri" w:hAnsi="Calibri" w:cs="Calibri"/>
                  <w:color w:val="000000"/>
                  <w:sz w:val="22"/>
                  <w:szCs w:val="22"/>
                </w:rPr>
                <w:t>5</w:t>
              </w:r>
            </w:ins>
          </w:p>
        </w:tc>
        <w:tc>
          <w:tcPr>
            <w:tcW w:w="5536" w:type="dxa"/>
            <w:tcBorders>
              <w:top w:val="nil"/>
              <w:left w:val="nil"/>
              <w:bottom w:val="single" w:sz="4" w:space="0" w:color="auto"/>
              <w:right w:val="single" w:sz="8" w:space="0" w:color="auto"/>
            </w:tcBorders>
            <w:shd w:val="clear" w:color="auto" w:fill="auto"/>
            <w:noWrap/>
            <w:vAlign w:val="bottom"/>
            <w:hideMark/>
            <w:tcPrChange w:id="76137"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7360745D" w14:textId="77777777" w:rsidR="00910219" w:rsidRPr="00910219" w:rsidRDefault="00910219" w:rsidP="00910219">
            <w:pPr>
              <w:spacing w:before="0" w:after="0" w:line="240" w:lineRule="auto"/>
              <w:jc w:val="left"/>
              <w:rPr>
                <w:ins w:id="76138" w:author="pete jones" w:date="2022-01-11T16:42:00Z"/>
                <w:rFonts w:ascii="Calibri" w:hAnsi="Calibri" w:cs="Calibri"/>
                <w:color w:val="000000"/>
                <w:sz w:val="22"/>
                <w:szCs w:val="22"/>
              </w:rPr>
            </w:pPr>
            <w:ins w:id="76139" w:author="pete jones" w:date="2022-01-11T16:42:00Z">
              <w:r w:rsidRPr="00910219">
                <w:rPr>
                  <w:rFonts w:ascii="Calibri" w:hAnsi="Calibri" w:cs="Calibri"/>
                  <w:color w:val="000000"/>
                  <w:sz w:val="22"/>
                  <w:szCs w:val="22"/>
                </w:rPr>
                <w:t>Advanced Engineering Skills</w:t>
              </w:r>
            </w:ins>
          </w:p>
        </w:tc>
        <w:tc>
          <w:tcPr>
            <w:tcW w:w="498" w:type="dxa"/>
            <w:tcBorders>
              <w:top w:val="nil"/>
              <w:left w:val="nil"/>
              <w:bottom w:val="single" w:sz="4" w:space="0" w:color="auto"/>
              <w:right w:val="single" w:sz="4" w:space="0" w:color="auto"/>
            </w:tcBorders>
            <w:shd w:val="clear" w:color="auto" w:fill="auto"/>
            <w:noWrap/>
            <w:vAlign w:val="bottom"/>
            <w:hideMark/>
            <w:tcPrChange w:id="76140"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565D0454" w14:textId="77777777" w:rsidR="00910219" w:rsidRPr="00910219" w:rsidRDefault="00910219" w:rsidP="00910219">
            <w:pPr>
              <w:spacing w:before="0" w:after="0" w:line="240" w:lineRule="auto"/>
              <w:jc w:val="center"/>
              <w:rPr>
                <w:ins w:id="76141" w:author="pete jones" w:date="2022-01-11T16:42:00Z"/>
                <w:rFonts w:ascii="Calibri" w:hAnsi="Calibri" w:cs="Calibri"/>
                <w:color w:val="000000"/>
                <w:sz w:val="22"/>
                <w:szCs w:val="22"/>
              </w:rPr>
            </w:pPr>
            <w:ins w:id="76142" w:author="pete jones" w:date="2022-01-11T16:42:00Z">
              <w:r w:rsidRPr="00910219">
                <w:rPr>
                  <w:rFonts w:ascii="Calibri" w:hAnsi="Calibri" w:cs="Calibri"/>
                  <w:color w:val="000000"/>
                  <w:sz w:val="22"/>
                  <w:szCs w:val="22"/>
                </w:rPr>
                <w:t>M</w:t>
              </w:r>
            </w:ins>
          </w:p>
        </w:tc>
        <w:tc>
          <w:tcPr>
            <w:tcW w:w="498" w:type="dxa"/>
            <w:tcBorders>
              <w:top w:val="nil"/>
              <w:left w:val="nil"/>
              <w:bottom w:val="single" w:sz="4" w:space="0" w:color="auto"/>
              <w:right w:val="single" w:sz="4" w:space="0" w:color="auto"/>
            </w:tcBorders>
            <w:shd w:val="clear" w:color="auto" w:fill="auto"/>
            <w:noWrap/>
            <w:vAlign w:val="bottom"/>
            <w:hideMark/>
            <w:tcPrChange w:id="76143"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97BDDC3" w14:textId="77777777" w:rsidR="00910219" w:rsidRPr="00910219" w:rsidRDefault="00910219" w:rsidP="00910219">
            <w:pPr>
              <w:spacing w:before="0" w:after="0" w:line="240" w:lineRule="auto"/>
              <w:jc w:val="center"/>
              <w:rPr>
                <w:ins w:id="76144" w:author="pete jones" w:date="2022-01-11T16:42:00Z"/>
                <w:rFonts w:ascii="Calibri" w:hAnsi="Calibri" w:cs="Calibri"/>
                <w:color w:val="000000"/>
                <w:sz w:val="22"/>
                <w:szCs w:val="22"/>
              </w:rPr>
            </w:pPr>
            <w:ins w:id="7614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46"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2FF7541D" w14:textId="77777777" w:rsidR="00910219" w:rsidRPr="00910219" w:rsidRDefault="00910219" w:rsidP="00910219">
            <w:pPr>
              <w:spacing w:before="0" w:after="0" w:line="240" w:lineRule="auto"/>
              <w:jc w:val="center"/>
              <w:rPr>
                <w:ins w:id="76147" w:author="pete jones" w:date="2022-01-11T16:42:00Z"/>
                <w:rFonts w:ascii="Calibri" w:hAnsi="Calibri" w:cs="Calibri"/>
                <w:color w:val="000000"/>
                <w:sz w:val="22"/>
                <w:szCs w:val="22"/>
              </w:rPr>
            </w:pPr>
            <w:ins w:id="7614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49"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3E62A0F2" w14:textId="77777777" w:rsidR="00910219" w:rsidRPr="00910219" w:rsidRDefault="00910219" w:rsidP="00910219">
            <w:pPr>
              <w:spacing w:before="0" w:after="0" w:line="240" w:lineRule="auto"/>
              <w:jc w:val="center"/>
              <w:rPr>
                <w:ins w:id="76150" w:author="pete jones" w:date="2022-01-11T16:42:00Z"/>
                <w:rFonts w:ascii="Calibri" w:hAnsi="Calibri" w:cs="Calibri"/>
                <w:color w:val="000000"/>
                <w:sz w:val="22"/>
                <w:szCs w:val="22"/>
              </w:rPr>
            </w:pPr>
            <w:ins w:id="7615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52"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68C53788" w14:textId="77777777" w:rsidR="00910219" w:rsidRPr="00910219" w:rsidRDefault="00910219" w:rsidP="00910219">
            <w:pPr>
              <w:spacing w:before="0" w:after="0" w:line="240" w:lineRule="auto"/>
              <w:jc w:val="center"/>
              <w:rPr>
                <w:ins w:id="76153" w:author="pete jones" w:date="2022-01-11T16:42:00Z"/>
                <w:rFonts w:ascii="Calibri" w:hAnsi="Calibri" w:cs="Calibri"/>
                <w:color w:val="000000"/>
                <w:sz w:val="22"/>
                <w:szCs w:val="22"/>
              </w:rPr>
            </w:pPr>
            <w:ins w:id="7615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5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70F05184" w14:textId="77777777" w:rsidR="00910219" w:rsidRPr="00910219" w:rsidRDefault="00910219" w:rsidP="00910219">
            <w:pPr>
              <w:spacing w:before="0" w:after="0" w:line="240" w:lineRule="auto"/>
              <w:jc w:val="center"/>
              <w:rPr>
                <w:ins w:id="76156" w:author="pete jones" w:date="2022-01-11T16:42:00Z"/>
                <w:rFonts w:ascii="Calibri" w:hAnsi="Calibri" w:cs="Calibri"/>
                <w:color w:val="000000"/>
                <w:sz w:val="22"/>
                <w:szCs w:val="22"/>
              </w:rPr>
            </w:pPr>
            <w:ins w:id="7615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58"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E74317C" w14:textId="77777777" w:rsidR="00910219" w:rsidRPr="00910219" w:rsidRDefault="00910219" w:rsidP="00910219">
            <w:pPr>
              <w:spacing w:before="0" w:after="0" w:line="240" w:lineRule="auto"/>
              <w:jc w:val="center"/>
              <w:rPr>
                <w:ins w:id="76159" w:author="pete jones" w:date="2022-01-11T16:42:00Z"/>
                <w:rFonts w:ascii="Calibri" w:hAnsi="Calibri" w:cs="Calibri"/>
                <w:color w:val="000000"/>
                <w:sz w:val="22"/>
                <w:szCs w:val="22"/>
              </w:rPr>
            </w:pPr>
            <w:ins w:id="7616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61"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5A9B37B0" w14:textId="77777777" w:rsidR="00910219" w:rsidRPr="00910219" w:rsidRDefault="00910219" w:rsidP="00910219">
            <w:pPr>
              <w:spacing w:before="0" w:after="0" w:line="240" w:lineRule="auto"/>
              <w:jc w:val="center"/>
              <w:rPr>
                <w:ins w:id="76162" w:author="pete jones" w:date="2022-01-11T16:42:00Z"/>
                <w:rFonts w:ascii="Calibri" w:hAnsi="Calibri" w:cs="Calibri"/>
                <w:color w:val="000000"/>
                <w:sz w:val="22"/>
                <w:szCs w:val="22"/>
              </w:rPr>
            </w:pPr>
            <w:ins w:id="7616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64"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FB44C62" w14:textId="77777777" w:rsidR="00910219" w:rsidRPr="00910219" w:rsidRDefault="00910219" w:rsidP="00910219">
            <w:pPr>
              <w:spacing w:before="0" w:after="0" w:line="240" w:lineRule="auto"/>
              <w:jc w:val="center"/>
              <w:rPr>
                <w:ins w:id="76165" w:author="pete jones" w:date="2022-01-11T16:42:00Z"/>
                <w:rFonts w:ascii="Calibri" w:hAnsi="Calibri" w:cs="Calibri"/>
                <w:color w:val="000000"/>
                <w:sz w:val="22"/>
                <w:szCs w:val="22"/>
              </w:rPr>
            </w:pPr>
            <w:ins w:id="7616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67"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12E2FF3B" w14:textId="77777777" w:rsidR="00910219" w:rsidRPr="00910219" w:rsidRDefault="00910219" w:rsidP="00910219">
            <w:pPr>
              <w:spacing w:before="0" w:after="0" w:line="240" w:lineRule="auto"/>
              <w:jc w:val="center"/>
              <w:rPr>
                <w:ins w:id="76168" w:author="pete jones" w:date="2022-01-11T16:42:00Z"/>
                <w:rFonts w:ascii="Calibri" w:hAnsi="Calibri" w:cs="Calibri"/>
                <w:color w:val="000000"/>
                <w:sz w:val="22"/>
                <w:szCs w:val="22"/>
              </w:rPr>
            </w:pPr>
            <w:ins w:id="7616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7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96633AE" w14:textId="77777777" w:rsidR="00910219" w:rsidRPr="00910219" w:rsidRDefault="00910219" w:rsidP="00910219">
            <w:pPr>
              <w:spacing w:before="0" w:after="0" w:line="240" w:lineRule="auto"/>
              <w:jc w:val="center"/>
              <w:rPr>
                <w:ins w:id="76171" w:author="pete jones" w:date="2022-01-11T16:42:00Z"/>
                <w:rFonts w:ascii="Calibri" w:hAnsi="Calibri" w:cs="Calibri"/>
                <w:color w:val="000000"/>
                <w:sz w:val="22"/>
                <w:szCs w:val="22"/>
              </w:rPr>
            </w:pPr>
            <w:ins w:id="7617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173"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50D96B5C" w14:textId="77777777" w:rsidR="00910219" w:rsidRPr="00910219" w:rsidRDefault="00910219" w:rsidP="00910219">
            <w:pPr>
              <w:spacing w:before="0" w:after="0" w:line="240" w:lineRule="auto"/>
              <w:jc w:val="center"/>
              <w:rPr>
                <w:ins w:id="76174" w:author="pete jones" w:date="2022-01-11T16:42:00Z"/>
                <w:rFonts w:ascii="Calibri" w:hAnsi="Calibri" w:cs="Calibri"/>
                <w:color w:val="000000"/>
                <w:sz w:val="22"/>
                <w:szCs w:val="22"/>
              </w:rPr>
            </w:pPr>
            <w:ins w:id="76175" w:author="pete jones" w:date="2022-01-11T16:42:00Z">
              <w:r w:rsidRPr="00910219">
                <w:rPr>
                  <w:rFonts w:ascii="Calibri" w:hAnsi="Calibri" w:cs="Calibri"/>
                  <w:color w:val="000000"/>
                  <w:sz w:val="22"/>
                  <w:szCs w:val="22"/>
                </w:rPr>
                <w:t> </w:t>
              </w:r>
            </w:ins>
          </w:p>
        </w:tc>
      </w:tr>
      <w:tr w:rsidR="00910219" w:rsidRPr="00910219" w14:paraId="3B303F84" w14:textId="77777777" w:rsidTr="00910219">
        <w:trPr>
          <w:trHeight w:val="300"/>
          <w:ins w:id="76176" w:author="pete jones" w:date="2022-01-11T16:42:00Z"/>
          <w:trPrChange w:id="76177"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178"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3A0948C4" w14:textId="77777777" w:rsidR="00910219" w:rsidRPr="00910219" w:rsidRDefault="00910219" w:rsidP="00910219">
            <w:pPr>
              <w:spacing w:before="0" w:after="0" w:line="240" w:lineRule="auto"/>
              <w:jc w:val="center"/>
              <w:rPr>
                <w:ins w:id="76179" w:author="pete jones" w:date="2022-01-11T16:42:00Z"/>
                <w:rFonts w:ascii="Calibri" w:hAnsi="Calibri" w:cs="Calibri"/>
                <w:color w:val="000000"/>
                <w:sz w:val="22"/>
                <w:szCs w:val="22"/>
              </w:rPr>
            </w:pPr>
            <w:ins w:id="76180" w:author="pete jones" w:date="2022-01-11T16:42: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6181"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11395056" w14:textId="77777777" w:rsidR="00910219" w:rsidRPr="00910219" w:rsidRDefault="00910219" w:rsidP="00910219">
            <w:pPr>
              <w:spacing w:before="0" w:after="0" w:line="240" w:lineRule="auto"/>
              <w:jc w:val="left"/>
              <w:rPr>
                <w:ins w:id="76182" w:author="pete jones" w:date="2022-01-11T16:42:00Z"/>
                <w:rFonts w:ascii="Calibri" w:hAnsi="Calibri" w:cs="Calibri"/>
                <w:color w:val="000000"/>
                <w:sz w:val="22"/>
                <w:szCs w:val="22"/>
              </w:rPr>
            </w:pPr>
            <w:ins w:id="76183" w:author="pete jones" w:date="2022-01-11T16:42:00Z">
              <w:r w:rsidRPr="00910219">
                <w:rPr>
                  <w:rFonts w:ascii="Calibri" w:hAnsi="Calibri" w:cs="Calibri"/>
                  <w:color w:val="000000"/>
                  <w:sz w:val="22"/>
                  <w:szCs w:val="22"/>
                </w:rPr>
                <w:t>Engineering Simulation and Optimisation Project</w:t>
              </w:r>
            </w:ins>
          </w:p>
        </w:tc>
        <w:tc>
          <w:tcPr>
            <w:tcW w:w="498" w:type="dxa"/>
            <w:tcBorders>
              <w:top w:val="nil"/>
              <w:left w:val="nil"/>
              <w:bottom w:val="single" w:sz="4" w:space="0" w:color="auto"/>
              <w:right w:val="single" w:sz="4" w:space="0" w:color="auto"/>
            </w:tcBorders>
            <w:shd w:val="clear" w:color="auto" w:fill="auto"/>
            <w:noWrap/>
            <w:vAlign w:val="bottom"/>
            <w:hideMark/>
            <w:tcPrChange w:id="76184"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5ECBB182" w14:textId="77777777" w:rsidR="00910219" w:rsidRPr="00910219" w:rsidRDefault="00910219" w:rsidP="00910219">
            <w:pPr>
              <w:spacing w:before="0" w:after="0" w:line="240" w:lineRule="auto"/>
              <w:jc w:val="center"/>
              <w:rPr>
                <w:ins w:id="76185" w:author="pete jones" w:date="2022-01-11T16:42:00Z"/>
                <w:rFonts w:ascii="Calibri" w:hAnsi="Calibri" w:cs="Calibri"/>
                <w:color w:val="000000"/>
                <w:sz w:val="22"/>
                <w:szCs w:val="22"/>
              </w:rPr>
            </w:pPr>
            <w:ins w:id="76186" w:author="pete jones" w:date="2022-01-11T16:42:00Z">
              <w:r w:rsidRPr="00910219">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618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7659FE4" w14:textId="77777777" w:rsidR="00910219" w:rsidRPr="00910219" w:rsidRDefault="00910219" w:rsidP="00910219">
            <w:pPr>
              <w:spacing w:before="0" w:after="0" w:line="240" w:lineRule="auto"/>
              <w:jc w:val="center"/>
              <w:rPr>
                <w:ins w:id="76188" w:author="pete jones" w:date="2022-01-11T16:42:00Z"/>
                <w:rFonts w:ascii="Calibri" w:hAnsi="Calibri" w:cs="Calibri"/>
                <w:color w:val="000000"/>
                <w:sz w:val="22"/>
                <w:szCs w:val="22"/>
              </w:rPr>
            </w:pPr>
            <w:ins w:id="7618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90"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20B3DB9A" w14:textId="77777777" w:rsidR="00910219" w:rsidRPr="00910219" w:rsidRDefault="00910219" w:rsidP="00910219">
            <w:pPr>
              <w:spacing w:before="0" w:after="0" w:line="240" w:lineRule="auto"/>
              <w:jc w:val="center"/>
              <w:rPr>
                <w:ins w:id="76191" w:author="pete jones" w:date="2022-01-11T16:42:00Z"/>
                <w:rFonts w:ascii="Calibri" w:hAnsi="Calibri" w:cs="Calibri"/>
                <w:color w:val="000000"/>
                <w:sz w:val="22"/>
                <w:szCs w:val="22"/>
              </w:rPr>
            </w:pPr>
            <w:ins w:id="7619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93"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2EFC5A65" w14:textId="77777777" w:rsidR="00910219" w:rsidRPr="00910219" w:rsidRDefault="00910219" w:rsidP="00910219">
            <w:pPr>
              <w:spacing w:before="0" w:after="0" w:line="240" w:lineRule="auto"/>
              <w:jc w:val="center"/>
              <w:rPr>
                <w:ins w:id="76194" w:author="pete jones" w:date="2022-01-11T16:42:00Z"/>
                <w:rFonts w:ascii="Calibri" w:hAnsi="Calibri" w:cs="Calibri"/>
                <w:color w:val="000000"/>
                <w:sz w:val="22"/>
                <w:szCs w:val="22"/>
              </w:rPr>
            </w:pPr>
            <w:ins w:id="7619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96"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2224980E" w14:textId="77777777" w:rsidR="00910219" w:rsidRPr="00910219" w:rsidRDefault="00910219" w:rsidP="00910219">
            <w:pPr>
              <w:spacing w:before="0" w:after="0" w:line="240" w:lineRule="auto"/>
              <w:jc w:val="center"/>
              <w:rPr>
                <w:ins w:id="76197" w:author="pete jones" w:date="2022-01-11T16:42:00Z"/>
                <w:rFonts w:ascii="Calibri" w:hAnsi="Calibri" w:cs="Calibri"/>
                <w:color w:val="000000"/>
                <w:sz w:val="22"/>
                <w:szCs w:val="22"/>
              </w:rPr>
            </w:pPr>
            <w:ins w:id="7619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199"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70EA0FE0" w14:textId="77777777" w:rsidR="00910219" w:rsidRPr="00910219" w:rsidRDefault="00910219" w:rsidP="00910219">
            <w:pPr>
              <w:spacing w:before="0" w:after="0" w:line="240" w:lineRule="auto"/>
              <w:jc w:val="center"/>
              <w:rPr>
                <w:ins w:id="76200" w:author="pete jones" w:date="2022-01-11T16:42:00Z"/>
                <w:rFonts w:ascii="Calibri" w:hAnsi="Calibri" w:cs="Calibri"/>
                <w:color w:val="000000"/>
                <w:sz w:val="22"/>
                <w:szCs w:val="22"/>
              </w:rPr>
            </w:pPr>
            <w:ins w:id="7620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0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5E6FE674" w14:textId="77777777" w:rsidR="00910219" w:rsidRPr="00910219" w:rsidRDefault="00910219" w:rsidP="00910219">
            <w:pPr>
              <w:spacing w:before="0" w:after="0" w:line="240" w:lineRule="auto"/>
              <w:jc w:val="center"/>
              <w:rPr>
                <w:ins w:id="76203" w:author="pete jones" w:date="2022-01-11T16:42:00Z"/>
                <w:rFonts w:ascii="Calibri" w:hAnsi="Calibri" w:cs="Calibri"/>
                <w:color w:val="000000"/>
                <w:sz w:val="22"/>
                <w:szCs w:val="22"/>
              </w:rPr>
            </w:pPr>
            <w:ins w:id="7620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05"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5E8E781" w14:textId="77777777" w:rsidR="00910219" w:rsidRPr="00910219" w:rsidRDefault="00910219" w:rsidP="00910219">
            <w:pPr>
              <w:spacing w:before="0" w:after="0" w:line="240" w:lineRule="auto"/>
              <w:jc w:val="center"/>
              <w:rPr>
                <w:ins w:id="76206" w:author="pete jones" w:date="2022-01-11T16:42:00Z"/>
                <w:rFonts w:ascii="Calibri" w:hAnsi="Calibri" w:cs="Calibri"/>
                <w:color w:val="000000"/>
                <w:sz w:val="22"/>
                <w:szCs w:val="22"/>
              </w:rPr>
            </w:pPr>
            <w:ins w:id="7620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08"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530600E6" w14:textId="77777777" w:rsidR="00910219" w:rsidRPr="00910219" w:rsidRDefault="00910219" w:rsidP="00910219">
            <w:pPr>
              <w:spacing w:before="0" w:after="0" w:line="240" w:lineRule="auto"/>
              <w:jc w:val="center"/>
              <w:rPr>
                <w:ins w:id="76209" w:author="pete jones" w:date="2022-01-11T16:42:00Z"/>
                <w:rFonts w:ascii="Calibri" w:hAnsi="Calibri" w:cs="Calibri"/>
                <w:color w:val="000000"/>
                <w:sz w:val="22"/>
                <w:szCs w:val="22"/>
              </w:rPr>
            </w:pPr>
            <w:ins w:id="7621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11"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85D6ADF" w14:textId="77777777" w:rsidR="00910219" w:rsidRPr="00910219" w:rsidRDefault="00910219" w:rsidP="00910219">
            <w:pPr>
              <w:spacing w:before="0" w:after="0" w:line="240" w:lineRule="auto"/>
              <w:jc w:val="center"/>
              <w:rPr>
                <w:ins w:id="76212" w:author="pete jones" w:date="2022-01-11T16:42:00Z"/>
                <w:rFonts w:ascii="Calibri" w:hAnsi="Calibri" w:cs="Calibri"/>
                <w:color w:val="000000"/>
                <w:sz w:val="22"/>
                <w:szCs w:val="22"/>
              </w:rPr>
            </w:pPr>
            <w:ins w:id="7621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14"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2D9B565" w14:textId="77777777" w:rsidR="00910219" w:rsidRPr="00910219" w:rsidRDefault="00910219" w:rsidP="00910219">
            <w:pPr>
              <w:spacing w:before="0" w:after="0" w:line="240" w:lineRule="auto"/>
              <w:jc w:val="center"/>
              <w:rPr>
                <w:ins w:id="76215" w:author="pete jones" w:date="2022-01-11T16:42:00Z"/>
                <w:rFonts w:ascii="Calibri" w:hAnsi="Calibri" w:cs="Calibri"/>
                <w:color w:val="000000"/>
                <w:sz w:val="22"/>
                <w:szCs w:val="22"/>
              </w:rPr>
            </w:pPr>
            <w:ins w:id="7621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217"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1510A901" w14:textId="77777777" w:rsidR="00910219" w:rsidRPr="00910219" w:rsidRDefault="00910219" w:rsidP="00910219">
            <w:pPr>
              <w:spacing w:before="0" w:after="0" w:line="240" w:lineRule="auto"/>
              <w:jc w:val="center"/>
              <w:rPr>
                <w:ins w:id="76218" w:author="pete jones" w:date="2022-01-11T16:42:00Z"/>
                <w:rFonts w:ascii="Calibri" w:hAnsi="Calibri" w:cs="Calibri"/>
                <w:color w:val="000000"/>
                <w:sz w:val="22"/>
                <w:szCs w:val="22"/>
              </w:rPr>
            </w:pPr>
            <w:ins w:id="76219" w:author="pete jones" w:date="2022-01-11T16:42:00Z">
              <w:r w:rsidRPr="00910219">
                <w:rPr>
                  <w:rFonts w:ascii="Calibri" w:hAnsi="Calibri" w:cs="Calibri"/>
                  <w:color w:val="000000"/>
                  <w:sz w:val="22"/>
                  <w:szCs w:val="22"/>
                </w:rPr>
                <w:t> </w:t>
              </w:r>
            </w:ins>
          </w:p>
        </w:tc>
      </w:tr>
      <w:tr w:rsidR="00910219" w:rsidRPr="00910219" w14:paraId="299B2FE7" w14:textId="77777777" w:rsidTr="00910219">
        <w:trPr>
          <w:trHeight w:val="300"/>
          <w:ins w:id="76220" w:author="pete jones" w:date="2022-01-11T16:42:00Z"/>
          <w:trPrChange w:id="76221"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222"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5016E9D" w14:textId="77777777" w:rsidR="00910219" w:rsidRPr="00910219" w:rsidRDefault="00910219" w:rsidP="00910219">
            <w:pPr>
              <w:spacing w:before="0" w:after="0" w:line="240" w:lineRule="auto"/>
              <w:jc w:val="center"/>
              <w:rPr>
                <w:ins w:id="76223" w:author="pete jones" w:date="2022-01-11T16:42:00Z"/>
                <w:rFonts w:ascii="Calibri" w:hAnsi="Calibri" w:cs="Calibri"/>
                <w:color w:val="000000"/>
                <w:sz w:val="22"/>
                <w:szCs w:val="22"/>
              </w:rPr>
            </w:pPr>
            <w:ins w:id="76224" w:author="pete jones" w:date="2022-01-11T16:42:00Z">
              <w:r w:rsidRPr="00910219">
                <w:rPr>
                  <w:rFonts w:ascii="Calibri" w:hAnsi="Calibri" w:cs="Calibri"/>
                  <w:color w:val="000000"/>
                  <w:sz w:val="22"/>
                  <w:szCs w:val="22"/>
                </w:rPr>
                <w:lastRenderedPageBreak/>
                <w:t>6</w:t>
              </w:r>
            </w:ins>
          </w:p>
        </w:tc>
        <w:tc>
          <w:tcPr>
            <w:tcW w:w="5536" w:type="dxa"/>
            <w:tcBorders>
              <w:top w:val="nil"/>
              <w:left w:val="nil"/>
              <w:bottom w:val="single" w:sz="4" w:space="0" w:color="auto"/>
              <w:right w:val="single" w:sz="8" w:space="0" w:color="auto"/>
            </w:tcBorders>
            <w:shd w:val="clear" w:color="auto" w:fill="auto"/>
            <w:noWrap/>
            <w:vAlign w:val="bottom"/>
            <w:hideMark/>
            <w:tcPrChange w:id="76225"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62FD57B2" w14:textId="77777777" w:rsidR="00910219" w:rsidRPr="00910219" w:rsidRDefault="00910219" w:rsidP="00910219">
            <w:pPr>
              <w:spacing w:before="0" w:after="0" w:line="240" w:lineRule="auto"/>
              <w:jc w:val="left"/>
              <w:rPr>
                <w:ins w:id="76226" w:author="pete jones" w:date="2022-01-11T16:42:00Z"/>
                <w:rFonts w:ascii="Calibri" w:hAnsi="Calibri" w:cs="Calibri"/>
                <w:color w:val="000000"/>
                <w:sz w:val="22"/>
                <w:szCs w:val="22"/>
              </w:rPr>
            </w:pPr>
            <w:ins w:id="76227" w:author="pete jones" w:date="2022-01-11T16:42:00Z">
              <w:r w:rsidRPr="00910219">
                <w:rPr>
                  <w:rFonts w:ascii="Calibri" w:hAnsi="Calibri" w:cs="Calibri"/>
                  <w:color w:val="000000"/>
                  <w:sz w:val="22"/>
                  <w:szCs w:val="22"/>
                </w:rPr>
                <w:t>Vibration and Control</w:t>
              </w:r>
            </w:ins>
          </w:p>
        </w:tc>
        <w:tc>
          <w:tcPr>
            <w:tcW w:w="498" w:type="dxa"/>
            <w:tcBorders>
              <w:top w:val="nil"/>
              <w:left w:val="nil"/>
              <w:bottom w:val="single" w:sz="4" w:space="0" w:color="auto"/>
              <w:right w:val="single" w:sz="4" w:space="0" w:color="auto"/>
            </w:tcBorders>
            <w:shd w:val="clear" w:color="auto" w:fill="auto"/>
            <w:noWrap/>
            <w:vAlign w:val="bottom"/>
            <w:hideMark/>
            <w:tcPrChange w:id="76228"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2C1A3FA0" w14:textId="77777777" w:rsidR="00910219" w:rsidRPr="00910219" w:rsidRDefault="00910219" w:rsidP="00910219">
            <w:pPr>
              <w:spacing w:before="0" w:after="0" w:line="240" w:lineRule="auto"/>
              <w:jc w:val="center"/>
              <w:rPr>
                <w:ins w:id="76229" w:author="pete jones" w:date="2022-01-11T16:42:00Z"/>
                <w:rFonts w:ascii="Calibri" w:hAnsi="Calibri" w:cs="Calibri"/>
                <w:color w:val="000000"/>
                <w:sz w:val="22"/>
                <w:szCs w:val="22"/>
              </w:rPr>
            </w:pPr>
            <w:ins w:id="76230" w:author="pete jones" w:date="2022-01-11T16:42:00Z">
              <w:r w:rsidRPr="00910219">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623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0607AF8D" w14:textId="77777777" w:rsidR="00910219" w:rsidRPr="00910219" w:rsidRDefault="00910219" w:rsidP="00910219">
            <w:pPr>
              <w:spacing w:before="0" w:after="0" w:line="240" w:lineRule="auto"/>
              <w:jc w:val="center"/>
              <w:rPr>
                <w:ins w:id="76232" w:author="pete jones" w:date="2022-01-11T16:42:00Z"/>
                <w:rFonts w:ascii="Calibri" w:hAnsi="Calibri" w:cs="Calibri"/>
                <w:color w:val="000000"/>
                <w:sz w:val="22"/>
                <w:szCs w:val="22"/>
              </w:rPr>
            </w:pPr>
            <w:ins w:id="7623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34"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6FE66034" w14:textId="77777777" w:rsidR="00910219" w:rsidRPr="00910219" w:rsidRDefault="00910219" w:rsidP="00910219">
            <w:pPr>
              <w:spacing w:before="0" w:after="0" w:line="240" w:lineRule="auto"/>
              <w:jc w:val="center"/>
              <w:rPr>
                <w:ins w:id="76235" w:author="pete jones" w:date="2022-01-11T16:42:00Z"/>
                <w:rFonts w:ascii="Calibri" w:hAnsi="Calibri" w:cs="Calibri"/>
                <w:color w:val="000000"/>
                <w:sz w:val="22"/>
                <w:szCs w:val="22"/>
              </w:rPr>
            </w:pPr>
            <w:ins w:id="7623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3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74059CA1" w14:textId="77777777" w:rsidR="00910219" w:rsidRPr="00910219" w:rsidRDefault="00910219" w:rsidP="00910219">
            <w:pPr>
              <w:spacing w:before="0" w:after="0" w:line="240" w:lineRule="auto"/>
              <w:jc w:val="center"/>
              <w:rPr>
                <w:ins w:id="76238" w:author="pete jones" w:date="2022-01-11T16:42:00Z"/>
                <w:rFonts w:ascii="Calibri" w:hAnsi="Calibri" w:cs="Calibri"/>
                <w:color w:val="000000"/>
                <w:sz w:val="22"/>
                <w:szCs w:val="22"/>
              </w:rPr>
            </w:pPr>
            <w:ins w:id="7623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40"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656C281" w14:textId="77777777" w:rsidR="00910219" w:rsidRPr="00910219" w:rsidRDefault="00910219" w:rsidP="00910219">
            <w:pPr>
              <w:spacing w:before="0" w:after="0" w:line="240" w:lineRule="auto"/>
              <w:jc w:val="center"/>
              <w:rPr>
                <w:ins w:id="76241" w:author="pete jones" w:date="2022-01-11T16:42:00Z"/>
                <w:rFonts w:ascii="Calibri" w:hAnsi="Calibri" w:cs="Calibri"/>
                <w:color w:val="000000"/>
                <w:sz w:val="22"/>
                <w:szCs w:val="22"/>
              </w:rPr>
            </w:pPr>
            <w:ins w:id="7624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43"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97085A3" w14:textId="77777777" w:rsidR="00910219" w:rsidRPr="00910219" w:rsidRDefault="00910219" w:rsidP="00910219">
            <w:pPr>
              <w:spacing w:before="0" w:after="0" w:line="240" w:lineRule="auto"/>
              <w:jc w:val="center"/>
              <w:rPr>
                <w:ins w:id="76244" w:author="pete jones" w:date="2022-01-11T16:42:00Z"/>
                <w:rFonts w:ascii="Calibri" w:hAnsi="Calibri" w:cs="Calibri"/>
                <w:color w:val="000000"/>
                <w:sz w:val="22"/>
                <w:szCs w:val="22"/>
              </w:rPr>
            </w:pPr>
            <w:ins w:id="7624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4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CC38F97" w14:textId="77777777" w:rsidR="00910219" w:rsidRPr="00910219" w:rsidRDefault="00910219" w:rsidP="00910219">
            <w:pPr>
              <w:spacing w:before="0" w:after="0" w:line="240" w:lineRule="auto"/>
              <w:jc w:val="center"/>
              <w:rPr>
                <w:ins w:id="76247" w:author="pete jones" w:date="2022-01-11T16:42:00Z"/>
                <w:rFonts w:ascii="Calibri" w:hAnsi="Calibri" w:cs="Calibri"/>
                <w:color w:val="000000"/>
                <w:sz w:val="22"/>
                <w:szCs w:val="22"/>
              </w:rPr>
            </w:pPr>
            <w:ins w:id="7624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49"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568515F" w14:textId="77777777" w:rsidR="00910219" w:rsidRPr="00910219" w:rsidRDefault="00910219" w:rsidP="00910219">
            <w:pPr>
              <w:spacing w:before="0" w:after="0" w:line="240" w:lineRule="auto"/>
              <w:jc w:val="center"/>
              <w:rPr>
                <w:ins w:id="76250" w:author="pete jones" w:date="2022-01-11T16:42:00Z"/>
                <w:rFonts w:ascii="Calibri" w:hAnsi="Calibri" w:cs="Calibri"/>
                <w:color w:val="000000"/>
                <w:sz w:val="22"/>
                <w:szCs w:val="22"/>
              </w:rPr>
            </w:pPr>
            <w:ins w:id="7625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5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E068838" w14:textId="77777777" w:rsidR="00910219" w:rsidRPr="00910219" w:rsidRDefault="00910219" w:rsidP="00910219">
            <w:pPr>
              <w:spacing w:before="0" w:after="0" w:line="240" w:lineRule="auto"/>
              <w:jc w:val="center"/>
              <w:rPr>
                <w:ins w:id="76253" w:author="pete jones" w:date="2022-01-11T16:42:00Z"/>
                <w:rFonts w:ascii="Calibri" w:hAnsi="Calibri" w:cs="Calibri"/>
                <w:color w:val="000000"/>
                <w:sz w:val="22"/>
                <w:szCs w:val="22"/>
              </w:rPr>
            </w:pPr>
            <w:ins w:id="7625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55"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6BA4BCF5" w14:textId="77777777" w:rsidR="00910219" w:rsidRPr="00910219" w:rsidRDefault="00910219" w:rsidP="00910219">
            <w:pPr>
              <w:spacing w:before="0" w:after="0" w:line="240" w:lineRule="auto"/>
              <w:jc w:val="center"/>
              <w:rPr>
                <w:ins w:id="76256" w:author="pete jones" w:date="2022-01-11T16:42:00Z"/>
                <w:rFonts w:ascii="Calibri" w:hAnsi="Calibri" w:cs="Calibri"/>
                <w:color w:val="000000"/>
                <w:sz w:val="22"/>
                <w:szCs w:val="22"/>
              </w:rPr>
            </w:pPr>
            <w:ins w:id="7625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58"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9F2036F" w14:textId="77777777" w:rsidR="00910219" w:rsidRPr="00910219" w:rsidRDefault="00910219" w:rsidP="00910219">
            <w:pPr>
              <w:spacing w:before="0" w:after="0" w:line="240" w:lineRule="auto"/>
              <w:jc w:val="center"/>
              <w:rPr>
                <w:ins w:id="76259" w:author="pete jones" w:date="2022-01-11T16:42:00Z"/>
                <w:rFonts w:ascii="Calibri" w:hAnsi="Calibri" w:cs="Calibri"/>
                <w:color w:val="000000"/>
                <w:sz w:val="22"/>
                <w:szCs w:val="22"/>
              </w:rPr>
            </w:pPr>
            <w:ins w:id="7626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261"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447A79B0" w14:textId="77777777" w:rsidR="00910219" w:rsidRPr="00910219" w:rsidRDefault="00910219" w:rsidP="00910219">
            <w:pPr>
              <w:spacing w:before="0" w:after="0" w:line="240" w:lineRule="auto"/>
              <w:jc w:val="center"/>
              <w:rPr>
                <w:ins w:id="76262" w:author="pete jones" w:date="2022-01-11T16:42:00Z"/>
                <w:rFonts w:ascii="Calibri" w:hAnsi="Calibri" w:cs="Calibri"/>
                <w:color w:val="000000"/>
                <w:sz w:val="22"/>
                <w:szCs w:val="22"/>
              </w:rPr>
            </w:pPr>
            <w:ins w:id="76263" w:author="pete jones" w:date="2022-01-11T16:42:00Z">
              <w:r w:rsidRPr="00910219">
                <w:rPr>
                  <w:rFonts w:ascii="Calibri" w:hAnsi="Calibri" w:cs="Calibri"/>
                  <w:color w:val="000000"/>
                  <w:sz w:val="22"/>
                  <w:szCs w:val="22"/>
                </w:rPr>
                <w:t> </w:t>
              </w:r>
            </w:ins>
          </w:p>
        </w:tc>
      </w:tr>
      <w:tr w:rsidR="00910219" w:rsidRPr="00910219" w14:paraId="738EDC96" w14:textId="77777777" w:rsidTr="00910219">
        <w:trPr>
          <w:trHeight w:val="300"/>
          <w:ins w:id="76264" w:author="pete jones" w:date="2022-01-11T16:42:00Z"/>
          <w:trPrChange w:id="76265"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266"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1897806" w14:textId="77777777" w:rsidR="00910219" w:rsidRPr="00910219" w:rsidRDefault="00910219" w:rsidP="00910219">
            <w:pPr>
              <w:spacing w:before="0" w:after="0" w:line="240" w:lineRule="auto"/>
              <w:jc w:val="center"/>
              <w:rPr>
                <w:ins w:id="76267" w:author="pete jones" w:date="2022-01-11T16:42:00Z"/>
                <w:rFonts w:ascii="Calibri" w:hAnsi="Calibri" w:cs="Calibri"/>
                <w:color w:val="000000"/>
                <w:sz w:val="22"/>
                <w:szCs w:val="22"/>
              </w:rPr>
            </w:pPr>
            <w:ins w:id="76268" w:author="pete jones" w:date="2022-01-11T16:42: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6269"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51CE667B" w14:textId="77777777" w:rsidR="00910219" w:rsidRPr="00910219" w:rsidRDefault="00910219" w:rsidP="00910219">
            <w:pPr>
              <w:spacing w:before="0" w:after="0" w:line="240" w:lineRule="auto"/>
              <w:jc w:val="left"/>
              <w:rPr>
                <w:ins w:id="76270" w:author="pete jones" w:date="2022-01-11T16:42:00Z"/>
                <w:rFonts w:ascii="Calibri" w:hAnsi="Calibri" w:cs="Calibri"/>
                <w:color w:val="000000"/>
                <w:sz w:val="22"/>
                <w:szCs w:val="22"/>
              </w:rPr>
            </w:pPr>
            <w:ins w:id="76271" w:author="pete jones" w:date="2022-01-11T16:42:00Z">
              <w:r w:rsidRPr="00910219">
                <w:rPr>
                  <w:rFonts w:ascii="Calibri" w:hAnsi="Calibri" w:cs="Calibri"/>
                  <w:color w:val="000000"/>
                  <w:sz w:val="22"/>
                  <w:szCs w:val="22"/>
                </w:rPr>
                <w:t>Numerical Methods in Engineering</w:t>
              </w:r>
            </w:ins>
          </w:p>
        </w:tc>
        <w:tc>
          <w:tcPr>
            <w:tcW w:w="498" w:type="dxa"/>
            <w:tcBorders>
              <w:top w:val="nil"/>
              <w:left w:val="nil"/>
              <w:bottom w:val="single" w:sz="4" w:space="0" w:color="auto"/>
              <w:right w:val="single" w:sz="4" w:space="0" w:color="auto"/>
            </w:tcBorders>
            <w:shd w:val="clear" w:color="auto" w:fill="auto"/>
            <w:noWrap/>
            <w:vAlign w:val="bottom"/>
            <w:hideMark/>
            <w:tcPrChange w:id="76272"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763E5086" w14:textId="77777777" w:rsidR="00910219" w:rsidRPr="00910219" w:rsidRDefault="00910219" w:rsidP="00910219">
            <w:pPr>
              <w:spacing w:before="0" w:after="0" w:line="240" w:lineRule="auto"/>
              <w:jc w:val="center"/>
              <w:rPr>
                <w:ins w:id="76273" w:author="pete jones" w:date="2022-01-11T16:42:00Z"/>
                <w:rFonts w:ascii="Calibri" w:hAnsi="Calibri" w:cs="Calibri"/>
                <w:color w:val="000000"/>
                <w:sz w:val="22"/>
                <w:szCs w:val="22"/>
              </w:rPr>
            </w:pPr>
            <w:ins w:id="76274" w:author="pete jones" w:date="2022-01-11T16:42:00Z">
              <w:r w:rsidRPr="00910219">
                <w:rPr>
                  <w:rFonts w:ascii="Calibri" w:hAnsi="Calibri" w:cs="Calibri"/>
                  <w:color w:val="000000"/>
                  <w:sz w:val="22"/>
                  <w:szCs w:val="22"/>
                </w:rPr>
                <w:t>M</w:t>
              </w:r>
            </w:ins>
          </w:p>
        </w:tc>
        <w:tc>
          <w:tcPr>
            <w:tcW w:w="498" w:type="dxa"/>
            <w:tcBorders>
              <w:top w:val="nil"/>
              <w:left w:val="nil"/>
              <w:bottom w:val="single" w:sz="4" w:space="0" w:color="auto"/>
              <w:right w:val="single" w:sz="4" w:space="0" w:color="auto"/>
            </w:tcBorders>
            <w:shd w:val="clear" w:color="auto" w:fill="auto"/>
            <w:noWrap/>
            <w:vAlign w:val="bottom"/>
            <w:hideMark/>
            <w:tcPrChange w:id="7627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FA42EB2" w14:textId="77777777" w:rsidR="00910219" w:rsidRPr="00910219" w:rsidRDefault="00910219" w:rsidP="00910219">
            <w:pPr>
              <w:spacing w:before="0" w:after="0" w:line="240" w:lineRule="auto"/>
              <w:jc w:val="center"/>
              <w:rPr>
                <w:ins w:id="76276" w:author="pete jones" w:date="2022-01-11T16:42:00Z"/>
                <w:rFonts w:ascii="Calibri" w:hAnsi="Calibri" w:cs="Calibri"/>
                <w:color w:val="000000"/>
                <w:sz w:val="22"/>
                <w:szCs w:val="22"/>
              </w:rPr>
            </w:pPr>
            <w:ins w:id="7627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78"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68A052FB" w14:textId="77777777" w:rsidR="00910219" w:rsidRPr="00910219" w:rsidRDefault="00910219" w:rsidP="00910219">
            <w:pPr>
              <w:spacing w:before="0" w:after="0" w:line="240" w:lineRule="auto"/>
              <w:jc w:val="center"/>
              <w:rPr>
                <w:ins w:id="76279" w:author="pete jones" w:date="2022-01-11T16:42:00Z"/>
                <w:rFonts w:ascii="Calibri" w:hAnsi="Calibri" w:cs="Calibri"/>
                <w:color w:val="000000"/>
                <w:sz w:val="22"/>
                <w:szCs w:val="22"/>
              </w:rPr>
            </w:pPr>
            <w:ins w:id="7628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8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699C4BBC" w14:textId="77777777" w:rsidR="00910219" w:rsidRPr="00910219" w:rsidRDefault="00910219" w:rsidP="00910219">
            <w:pPr>
              <w:spacing w:before="0" w:after="0" w:line="240" w:lineRule="auto"/>
              <w:jc w:val="center"/>
              <w:rPr>
                <w:ins w:id="76282" w:author="pete jones" w:date="2022-01-11T16:42:00Z"/>
                <w:rFonts w:ascii="Calibri" w:hAnsi="Calibri" w:cs="Calibri"/>
                <w:color w:val="000000"/>
                <w:sz w:val="22"/>
                <w:szCs w:val="22"/>
              </w:rPr>
            </w:pPr>
            <w:ins w:id="7628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84"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2C12625C" w14:textId="77777777" w:rsidR="00910219" w:rsidRPr="00910219" w:rsidRDefault="00910219" w:rsidP="00910219">
            <w:pPr>
              <w:spacing w:before="0" w:after="0" w:line="240" w:lineRule="auto"/>
              <w:jc w:val="center"/>
              <w:rPr>
                <w:ins w:id="76285" w:author="pete jones" w:date="2022-01-11T16:42:00Z"/>
                <w:rFonts w:ascii="Calibri" w:hAnsi="Calibri" w:cs="Calibri"/>
                <w:color w:val="000000"/>
                <w:sz w:val="22"/>
                <w:szCs w:val="22"/>
              </w:rPr>
            </w:pPr>
            <w:ins w:id="7628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8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58542EF3" w14:textId="77777777" w:rsidR="00910219" w:rsidRPr="00910219" w:rsidRDefault="00910219" w:rsidP="00910219">
            <w:pPr>
              <w:spacing w:before="0" w:after="0" w:line="240" w:lineRule="auto"/>
              <w:jc w:val="center"/>
              <w:rPr>
                <w:ins w:id="76288" w:author="pete jones" w:date="2022-01-11T16:42:00Z"/>
                <w:rFonts w:ascii="Calibri" w:hAnsi="Calibri" w:cs="Calibri"/>
                <w:color w:val="000000"/>
                <w:sz w:val="22"/>
                <w:szCs w:val="22"/>
              </w:rPr>
            </w:pPr>
            <w:ins w:id="7628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9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3099FDB7" w14:textId="77777777" w:rsidR="00910219" w:rsidRPr="00910219" w:rsidRDefault="00910219" w:rsidP="00910219">
            <w:pPr>
              <w:spacing w:before="0" w:after="0" w:line="240" w:lineRule="auto"/>
              <w:jc w:val="center"/>
              <w:rPr>
                <w:ins w:id="76291" w:author="pete jones" w:date="2022-01-11T16:42:00Z"/>
                <w:rFonts w:ascii="Calibri" w:hAnsi="Calibri" w:cs="Calibri"/>
                <w:color w:val="000000"/>
                <w:sz w:val="22"/>
                <w:szCs w:val="22"/>
              </w:rPr>
            </w:pPr>
            <w:ins w:id="7629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93"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1EA71C5D" w14:textId="77777777" w:rsidR="00910219" w:rsidRPr="00910219" w:rsidRDefault="00910219" w:rsidP="00910219">
            <w:pPr>
              <w:spacing w:before="0" w:after="0" w:line="240" w:lineRule="auto"/>
              <w:jc w:val="center"/>
              <w:rPr>
                <w:ins w:id="76294" w:author="pete jones" w:date="2022-01-11T16:42:00Z"/>
                <w:rFonts w:ascii="Calibri" w:hAnsi="Calibri" w:cs="Calibri"/>
                <w:color w:val="000000"/>
                <w:sz w:val="22"/>
                <w:szCs w:val="22"/>
              </w:rPr>
            </w:pPr>
            <w:ins w:id="7629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9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BF7EF2F" w14:textId="77777777" w:rsidR="00910219" w:rsidRPr="00910219" w:rsidRDefault="00910219" w:rsidP="00910219">
            <w:pPr>
              <w:spacing w:before="0" w:after="0" w:line="240" w:lineRule="auto"/>
              <w:jc w:val="center"/>
              <w:rPr>
                <w:ins w:id="76297" w:author="pete jones" w:date="2022-01-11T16:42:00Z"/>
                <w:rFonts w:ascii="Calibri" w:hAnsi="Calibri" w:cs="Calibri"/>
                <w:color w:val="000000"/>
                <w:sz w:val="22"/>
                <w:szCs w:val="22"/>
              </w:rPr>
            </w:pPr>
            <w:ins w:id="7629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299"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19F97EB" w14:textId="77777777" w:rsidR="00910219" w:rsidRPr="00910219" w:rsidRDefault="00910219" w:rsidP="00910219">
            <w:pPr>
              <w:spacing w:before="0" w:after="0" w:line="240" w:lineRule="auto"/>
              <w:jc w:val="center"/>
              <w:rPr>
                <w:ins w:id="76300" w:author="pete jones" w:date="2022-01-11T16:42:00Z"/>
                <w:rFonts w:ascii="Calibri" w:hAnsi="Calibri" w:cs="Calibri"/>
                <w:color w:val="000000"/>
                <w:sz w:val="22"/>
                <w:szCs w:val="22"/>
              </w:rPr>
            </w:pPr>
            <w:ins w:id="7630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0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293F4E7" w14:textId="77777777" w:rsidR="00910219" w:rsidRPr="00910219" w:rsidRDefault="00910219" w:rsidP="00910219">
            <w:pPr>
              <w:spacing w:before="0" w:after="0" w:line="240" w:lineRule="auto"/>
              <w:jc w:val="center"/>
              <w:rPr>
                <w:ins w:id="76303" w:author="pete jones" w:date="2022-01-11T16:42:00Z"/>
                <w:rFonts w:ascii="Calibri" w:hAnsi="Calibri" w:cs="Calibri"/>
                <w:color w:val="000000"/>
                <w:sz w:val="22"/>
                <w:szCs w:val="22"/>
              </w:rPr>
            </w:pPr>
            <w:ins w:id="7630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305"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2127164A" w14:textId="77777777" w:rsidR="00910219" w:rsidRPr="00910219" w:rsidRDefault="00910219" w:rsidP="00910219">
            <w:pPr>
              <w:spacing w:before="0" w:after="0" w:line="240" w:lineRule="auto"/>
              <w:jc w:val="center"/>
              <w:rPr>
                <w:ins w:id="76306" w:author="pete jones" w:date="2022-01-11T16:42:00Z"/>
                <w:rFonts w:ascii="Calibri" w:hAnsi="Calibri" w:cs="Calibri"/>
                <w:color w:val="000000"/>
                <w:sz w:val="22"/>
                <w:szCs w:val="22"/>
              </w:rPr>
            </w:pPr>
            <w:ins w:id="76307" w:author="pete jones" w:date="2022-01-11T16:42:00Z">
              <w:r w:rsidRPr="00910219">
                <w:rPr>
                  <w:rFonts w:ascii="Calibri" w:hAnsi="Calibri" w:cs="Calibri"/>
                  <w:color w:val="000000"/>
                  <w:sz w:val="22"/>
                  <w:szCs w:val="22"/>
                </w:rPr>
                <w:t> </w:t>
              </w:r>
            </w:ins>
          </w:p>
        </w:tc>
      </w:tr>
      <w:tr w:rsidR="00910219" w:rsidRPr="00910219" w14:paraId="5251A42A" w14:textId="77777777" w:rsidTr="00910219">
        <w:trPr>
          <w:trHeight w:val="300"/>
          <w:ins w:id="76308" w:author="pete jones" w:date="2022-01-11T16:42:00Z"/>
          <w:trPrChange w:id="76309"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310"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4AB1602D" w14:textId="77777777" w:rsidR="00910219" w:rsidRPr="00910219" w:rsidRDefault="00910219" w:rsidP="00910219">
            <w:pPr>
              <w:spacing w:before="0" w:after="0" w:line="240" w:lineRule="auto"/>
              <w:jc w:val="center"/>
              <w:rPr>
                <w:ins w:id="76311" w:author="pete jones" w:date="2022-01-11T16:42:00Z"/>
                <w:rFonts w:ascii="Calibri" w:hAnsi="Calibri" w:cs="Calibri"/>
                <w:color w:val="000000"/>
                <w:sz w:val="22"/>
                <w:szCs w:val="22"/>
              </w:rPr>
            </w:pPr>
            <w:ins w:id="76312" w:author="pete jones" w:date="2022-01-11T16:42:00Z">
              <w:r w:rsidRPr="00910219">
                <w:rPr>
                  <w:rFonts w:ascii="Calibri" w:hAnsi="Calibri" w:cs="Calibri"/>
                  <w:color w:val="000000"/>
                  <w:sz w:val="22"/>
                  <w:szCs w:val="22"/>
                </w:rPr>
                <w:t>6</w:t>
              </w:r>
            </w:ins>
          </w:p>
        </w:tc>
        <w:tc>
          <w:tcPr>
            <w:tcW w:w="5536" w:type="dxa"/>
            <w:tcBorders>
              <w:top w:val="nil"/>
              <w:left w:val="nil"/>
              <w:bottom w:val="single" w:sz="4" w:space="0" w:color="auto"/>
              <w:right w:val="single" w:sz="8" w:space="0" w:color="auto"/>
            </w:tcBorders>
            <w:shd w:val="clear" w:color="auto" w:fill="auto"/>
            <w:noWrap/>
            <w:vAlign w:val="bottom"/>
            <w:hideMark/>
            <w:tcPrChange w:id="76313"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11C37797" w14:textId="77777777" w:rsidR="00910219" w:rsidRPr="00910219" w:rsidRDefault="00910219" w:rsidP="00910219">
            <w:pPr>
              <w:spacing w:before="0" w:after="0" w:line="240" w:lineRule="auto"/>
              <w:jc w:val="left"/>
              <w:rPr>
                <w:ins w:id="76314" w:author="pete jones" w:date="2022-01-11T16:42:00Z"/>
                <w:rFonts w:ascii="Calibri" w:hAnsi="Calibri" w:cs="Calibri"/>
                <w:color w:val="000000"/>
                <w:sz w:val="22"/>
                <w:szCs w:val="22"/>
              </w:rPr>
            </w:pPr>
            <w:ins w:id="76315" w:author="pete jones" w:date="2022-01-11T16:42:00Z">
              <w:r w:rsidRPr="00910219">
                <w:rPr>
                  <w:rFonts w:ascii="Calibri" w:hAnsi="Calibri" w:cs="Calibri"/>
                  <w:color w:val="000000"/>
                  <w:sz w:val="22"/>
                  <w:szCs w:val="22"/>
                </w:rPr>
                <w:t>Mechatronics</w:t>
              </w:r>
            </w:ins>
          </w:p>
        </w:tc>
        <w:tc>
          <w:tcPr>
            <w:tcW w:w="498" w:type="dxa"/>
            <w:tcBorders>
              <w:top w:val="nil"/>
              <w:left w:val="nil"/>
              <w:bottom w:val="single" w:sz="4" w:space="0" w:color="auto"/>
              <w:right w:val="single" w:sz="4" w:space="0" w:color="auto"/>
            </w:tcBorders>
            <w:shd w:val="clear" w:color="auto" w:fill="auto"/>
            <w:noWrap/>
            <w:vAlign w:val="bottom"/>
            <w:hideMark/>
            <w:tcPrChange w:id="76316"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12CF9C26" w14:textId="77777777" w:rsidR="00910219" w:rsidRPr="00910219" w:rsidRDefault="00910219" w:rsidP="00910219">
            <w:pPr>
              <w:spacing w:before="0" w:after="0" w:line="240" w:lineRule="auto"/>
              <w:jc w:val="center"/>
              <w:rPr>
                <w:ins w:id="76317" w:author="pete jones" w:date="2022-01-11T16:42:00Z"/>
                <w:rFonts w:ascii="Calibri" w:hAnsi="Calibri" w:cs="Calibri"/>
                <w:color w:val="000000"/>
                <w:sz w:val="22"/>
                <w:szCs w:val="22"/>
              </w:rPr>
            </w:pPr>
            <w:ins w:id="76318" w:author="pete jones" w:date="2022-01-11T16:42:00Z">
              <w:r w:rsidRPr="00910219">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6319"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1A60B70" w14:textId="77777777" w:rsidR="00910219" w:rsidRPr="00910219" w:rsidRDefault="00910219" w:rsidP="00910219">
            <w:pPr>
              <w:spacing w:before="0" w:after="0" w:line="240" w:lineRule="auto"/>
              <w:jc w:val="center"/>
              <w:rPr>
                <w:ins w:id="76320" w:author="pete jones" w:date="2022-01-11T16:42:00Z"/>
                <w:rFonts w:ascii="Calibri" w:hAnsi="Calibri" w:cs="Calibri"/>
                <w:color w:val="000000"/>
                <w:sz w:val="22"/>
                <w:szCs w:val="22"/>
              </w:rPr>
            </w:pPr>
            <w:ins w:id="7632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22"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1A1192EB" w14:textId="77777777" w:rsidR="00910219" w:rsidRPr="00910219" w:rsidRDefault="00910219" w:rsidP="00910219">
            <w:pPr>
              <w:spacing w:before="0" w:after="0" w:line="240" w:lineRule="auto"/>
              <w:jc w:val="center"/>
              <w:rPr>
                <w:ins w:id="76323" w:author="pete jones" w:date="2022-01-11T16:42:00Z"/>
                <w:rFonts w:ascii="Calibri" w:hAnsi="Calibri" w:cs="Calibri"/>
                <w:color w:val="000000"/>
                <w:sz w:val="22"/>
                <w:szCs w:val="22"/>
              </w:rPr>
            </w:pPr>
            <w:ins w:id="7632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2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2F3E02EF" w14:textId="77777777" w:rsidR="00910219" w:rsidRPr="00910219" w:rsidRDefault="00910219" w:rsidP="00910219">
            <w:pPr>
              <w:spacing w:before="0" w:after="0" w:line="240" w:lineRule="auto"/>
              <w:jc w:val="center"/>
              <w:rPr>
                <w:ins w:id="76326" w:author="pete jones" w:date="2022-01-11T16:42:00Z"/>
                <w:rFonts w:ascii="Calibri" w:hAnsi="Calibri" w:cs="Calibri"/>
                <w:color w:val="000000"/>
                <w:sz w:val="22"/>
                <w:szCs w:val="22"/>
              </w:rPr>
            </w:pPr>
            <w:ins w:id="7632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28"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79036230" w14:textId="77777777" w:rsidR="00910219" w:rsidRPr="00910219" w:rsidRDefault="00910219" w:rsidP="00910219">
            <w:pPr>
              <w:spacing w:before="0" w:after="0" w:line="240" w:lineRule="auto"/>
              <w:jc w:val="center"/>
              <w:rPr>
                <w:ins w:id="76329" w:author="pete jones" w:date="2022-01-11T16:42:00Z"/>
                <w:rFonts w:ascii="Calibri" w:hAnsi="Calibri" w:cs="Calibri"/>
                <w:color w:val="000000"/>
                <w:sz w:val="22"/>
                <w:szCs w:val="22"/>
              </w:rPr>
            </w:pPr>
            <w:ins w:id="7633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3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1DAC3B3" w14:textId="77777777" w:rsidR="00910219" w:rsidRPr="00910219" w:rsidRDefault="00910219" w:rsidP="00910219">
            <w:pPr>
              <w:spacing w:before="0" w:after="0" w:line="240" w:lineRule="auto"/>
              <w:jc w:val="center"/>
              <w:rPr>
                <w:ins w:id="76332" w:author="pete jones" w:date="2022-01-11T16:42:00Z"/>
                <w:rFonts w:ascii="Calibri" w:hAnsi="Calibri" w:cs="Calibri"/>
                <w:color w:val="000000"/>
                <w:sz w:val="22"/>
                <w:szCs w:val="22"/>
              </w:rPr>
            </w:pPr>
            <w:ins w:id="7633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34"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10927209" w14:textId="77777777" w:rsidR="00910219" w:rsidRPr="00910219" w:rsidRDefault="00910219" w:rsidP="00910219">
            <w:pPr>
              <w:spacing w:before="0" w:after="0" w:line="240" w:lineRule="auto"/>
              <w:jc w:val="center"/>
              <w:rPr>
                <w:ins w:id="76335" w:author="pete jones" w:date="2022-01-11T16:42:00Z"/>
                <w:rFonts w:ascii="Calibri" w:hAnsi="Calibri" w:cs="Calibri"/>
                <w:color w:val="000000"/>
                <w:sz w:val="22"/>
                <w:szCs w:val="22"/>
              </w:rPr>
            </w:pPr>
            <w:ins w:id="7633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37"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5D2D8C19" w14:textId="77777777" w:rsidR="00910219" w:rsidRPr="00910219" w:rsidRDefault="00910219" w:rsidP="00910219">
            <w:pPr>
              <w:spacing w:before="0" w:after="0" w:line="240" w:lineRule="auto"/>
              <w:jc w:val="center"/>
              <w:rPr>
                <w:ins w:id="76338" w:author="pete jones" w:date="2022-01-11T16:42:00Z"/>
                <w:rFonts w:ascii="Calibri" w:hAnsi="Calibri" w:cs="Calibri"/>
                <w:color w:val="000000"/>
                <w:sz w:val="22"/>
                <w:szCs w:val="22"/>
              </w:rPr>
            </w:pPr>
            <w:ins w:id="7633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4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37648A34" w14:textId="77777777" w:rsidR="00910219" w:rsidRPr="00910219" w:rsidRDefault="00910219" w:rsidP="00910219">
            <w:pPr>
              <w:spacing w:before="0" w:after="0" w:line="240" w:lineRule="auto"/>
              <w:jc w:val="center"/>
              <w:rPr>
                <w:ins w:id="76341" w:author="pete jones" w:date="2022-01-11T16:42:00Z"/>
                <w:rFonts w:ascii="Calibri" w:hAnsi="Calibri" w:cs="Calibri"/>
                <w:color w:val="000000"/>
                <w:sz w:val="22"/>
                <w:szCs w:val="22"/>
              </w:rPr>
            </w:pPr>
            <w:ins w:id="7634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43"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716AEAE" w14:textId="77777777" w:rsidR="00910219" w:rsidRPr="00910219" w:rsidRDefault="00910219" w:rsidP="00910219">
            <w:pPr>
              <w:spacing w:before="0" w:after="0" w:line="240" w:lineRule="auto"/>
              <w:jc w:val="center"/>
              <w:rPr>
                <w:ins w:id="76344" w:author="pete jones" w:date="2022-01-11T16:42:00Z"/>
                <w:rFonts w:ascii="Calibri" w:hAnsi="Calibri" w:cs="Calibri"/>
                <w:color w:val="000000"/>
                <w:sz w:val="22"/>
                <w:szCs w:val="22"/>
              </w:rPr>
            </w:pPr>
            <w:ins w:id="7634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4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C380F1F" w14:textId="77777777" w:rsidR="00910219" w:rsidRPr="00910219" w:rsidRDefault="00910219" w:rsidP="00910219">
            <w:pPr>
              <w:spacing w:before="0" w:after="0" w:line="240" w:lineRule="auto"/>
              <w:jc w:val="center"/>
              <w:rPr>
                <w:ins w:id="76347" w:author="pete jones" w:date="2022-01-11T16:42:00Z"/>
                <w:rFonts w:ascii="Calibri" w:hAnsi="Calibri" w:cs="Calibri"/>
                <w:color w:val="000000"/>
                <w:sz w:val="22"/>
                <w:szCs w:val="22"/>
              </w:rPr>
            </w:pPr>
            <w:ins w:id="7634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349"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7DA8DDCB" w14:textId="77777777" w:rsidR="00910219" w:rsidRPr="00910219" w:rsidRDefault="00910219" w:rsidP="00910219">
            <w:pPr>
              <w:spacing w:before="0" w:after="0" w:line="240" w:lineRule="auto"/>
              <w:jc w:val="center"/>
              <w:rPr>
                <w:ins w:id="76350" w:author="pete jones" w:date="2022-01-11T16:42:00Z"/>
                <w:rFonts w:ascii="Calibri" w:hAnsi="Calibri" w:cs="Calibri"/>
                <w:color w:val="000000"/>
                <w:sz w:val="22"/>
                <w:szCs w:val="22"/>
              </w:rPr>
            </w:pPr>
            <w:ins w:id="76351" w:author="pete jones" w:date="2022-01-11T16:42:00Z">
              <w:r w:rsidRPr="00910219">
                <w:rPr>
                  <w:rFonts w:ascii="Calibri" w:hAnsi="Calibri" w:cs="Calibri"/>
                  <w:color w:val="000000"/>
                  <w:sz w:val="22"/>
                  <w:szCs w:val="22"/>
                </w:rPr>
                <w:t> </w:t>
              </w:r>
            </w:ins>
          </w:p>
        </w:tc>
      </w:tr>
      <w:tr w:rsidR="00910219" w:rsidRPr="00910219" w14:paraId="292ADD63" w14:textId="77777777" w:rsidTr="00910219">
        <w:trPr>
          <w:trHeight w:val="300"/>
          <w:ins w:id="76352" w:author="pete jones" w:date="2022-01-11T16:42:00Z"/>
          <w:trPrChange w:id="76353"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354"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113BCFF" w14:textId="77777777" w:rsidR="00910219" w:rsidRPr="00910219" w:rsidRDefault="00910219" w:rsidP="00910219">
            <w:pPr>
              <w:spacing w:before="0" w:after="0" w:line="240" w:lineRule="auto"/>
              <w:jc w:val="center"/>
              <w:rPr>
                <w:ins w:id="76355" w:author="pete jones" w:date="2022-01-11T16:42:00Z"/>
                <w:rFonts w:ascii="Calibri" w:hAnsi="Calibri" w:cs="Calibri"/>
                <w:color w:val="000000"/>
                <w:sz w:val="22"/>
                <w:szCs w:val="22"/>
              </w:rPr>
            </w:pPr>
            <w:ins w:id="76356" w:author="pete jones" w:date="2022-01-11T16:42:00Z">
              <w:r w:rsidRPr="00910219">
                <w:rPr>
                  <w:rFonts w:ascii="Calibri" w:hAnsi="Calibri" w:cs="Calibri"/>
                  <w:color w:val="000000"/>
                  <w:sz w:val="22"/>
                  <w:szCs w:val="22"/>
                </w:rPr>
                <w:t>7</w:t>
              </w:r>
            </w:ins>
          </w:p>
        </w:tc>
        <w:tc>
          <w:tcPr>
            <w:tcW w:w="5536" w:type="dxa"/>
            <w:tcBorders>
              <w:top w:val="nil"/>
              <w:left w:val="nil"/>
              <w:bottom w:val="single" w:sz="4" w:space="0" w:color="auto"/>
              <w:right w:val="single" w:sz="8" w:space="0" w:color="auto"/>
            </w:tcBorders>
            <w:shd w:val="clear" w:color="auto" w:fill="auto"/>
            <w:noWrap/>
            <w:vAlign w:val="bottom"/>
            <w:hideMark/>
            <w:tcPrChange w:id="76357"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0D463F08" w14:textId="77777777" w:rsidR="00910219" w:rsidRPr="00910219" w:rsidRDefault="00910219" w:rsidP="00910219">
            <w:pPr>
              <w:spacing w:before="0" w:after="0" w:line="240" w:lineRule="auto"/>
              <w:jc w:val="left"/>
              <w:rPr>
                <w:ins w:id="76358" w:author="pete jones" w:date="2022-01-11T16:42:00Z"/>
                <w:rFonts w:ascii="Calibri" w:hAnsi="Calibri" w:cs="Calibri"/>
                <w:color w:val="000000"/>
                <w:sz w:val="22"/>
                <w:szCs w:val="22"/>
              </w:rPr>
            </w:pPr>
            <w:ins w:id="76359" w:author="pete jones" w:date="2022-01-11T16:42:00Z">
              <w:r w:rsidRPr="00910219">
                <w:rPr>
                  <w:rFonts w:ascii="Calibri" w:hAnsi="Calibri" w:cs="Calibri"/>
                  <w:color w:val="000000"/>
                  <w:sz w:val="22"/>
                  <w:szCs w:val="22"/>
                </w:rPr>
                <w:t>Individual Major Project</w:t>
              </w:r>
            </w:ins>
          </w:p>
        </w:tc>
        <w:tc>
          <w:tcPr>
            <w:tcW w:w="498" w:type="dxa"/>
            <w:tcBorders>
              <w:top w:val="nil"/>
              <w:left w:val="nil"/>
              <w:bottom w:val="single" w:sz="4" w:space="0" w:color="auto"/>
              <w:right w:val="single" w:sz="4" w:space="0" w:color="auto"/>
            </w:tcBorders>
            <w:shd w:val="clear" w:color="auto" w:fill="auto"/>
            <w:noWrap/>
            <w:vAlign w:val="bottom"/>
            <w:hideMark/>
            <w:tcPrChange w:id="76360"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5AECD8D1" w14:textId="77777777" w:rsidR="00910219" w:rsidRPr="00910219" w:rsidRDefault="00910219" w:rsidP="00910219">
            <w:pPr>
              <w:spacing w:before="0" w:after="0" w:line="240" w:lineRule="auto"/>
              <w:jc w:val="center"/>
              <w:rPr>
                <w:ins w:id="76361" w:author="pete jones" w:date="2022-01-11T16:42:00Z"/>
                <w:rFonts w:ascii="Calibri" w:hAnsi="Calibri" w:cs="Calibri"/>
                <w:color w:val="000000"/>
                <w:sz w:val="22"/>
                <w:szCs w:val="22"/>
              </w:rPr>
            </w:pPr>
            <w:ins w:id="76362" w:author="pete jones" w:date="2022-01-11T16:42:00Z">
              <w:r w:rsidRPr="00910219">
                <w:rPr>
                  <w:rFonts w:ascii="Calibri" w:hAnsi="Calibri" w:cs="Calibri"/>
                  <w:color w:val="000000"/>
                  <w:sz w:val="22"/>
                  <w:szCs w:val="22"/>
                </w:rPr>
                <w:t>O</w:t>
              </w:r>
            </w:ins>
          </w:p>
        </w:tc>
        <w:tc>
          <w:tcPr>
            <w:tcW w:w="498" w:type="dxa"/>
            <w:tcBorders>
              <w:top w:val="nil"/>
              <w:left w:val="nil"/>
              <w:bottom w:val="single" w:sz="4" w:space="0" w:color="auto"/>
              <w:right w:val="single" w:sz="4" w:space="0" w:color="auto"/>
            </w:tcBorders>
            <w:shd w:val="clear" w:color="auto" w:fill="auto"/>
            <w:noWrap/>
            <w:vAlign w:val="bottom"/>
            <w:hideMark/>
            <w:tcPrChange w:id="76363"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B46ABA2" w14:textId="77777777" w:rsidR="00910219" w:rsidRPr="00910219" w:rsidRDefault="00910219" w:rsidP="00910219">
            <w:pPr>
              <w:spacing w:before="0" w:after="0" w:line="240" w:lineRule="auto"/>
              <w:jc w:val="center"/>
              <w:rPr>
                <w:ins w:id="76364" w:author="pete jones" w:date="2022-01-11T16:42:00Z"/>
                <w:rFonts w:ascii="Calibri" w:hAnsi="Calibri" w:cs="Calibri"/>
                <w:color w:val="000000"/>
                <w:sz w:val="22"/>
                <w:szCs w:val="22"/>
              </w:rPr>
            </w:pPr>
            <w:ins w:id="7636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66"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71333A4B" w14:textId="77777777" w:rsidR="00910219" w:rsidRPr="00910219" w:rsidRDefault="00910219" w:rsidP="00910219">
            <w:pPr>
              <w:spacing w:before="0" w:after="0" w:line="240" w:lineRule="auto"/>
              <w:jc w:val="center"/>
              <w:rPr>
                <w:ins w:id="76367" w:author="pete jones" w:date="2022-01-11T16:42:00Z"/>
                <w:rFonts w:ascii="Calibri" w:hAnsi="Calibri" w:cs="Calibri"/>
                <w:color w:val="000000"/>
                <w:sz w:val="22"/>
                <w:szCs w:val="22"/>
              </w:rPr>
            </w:pPr>
            <w:ins w:id="7636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69"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55504448" w14:textId="77777777" w:rsidR="00910219" w:rsidRPr="00910219" w:rsidRDefault="00910219" w:rsidP="00910219">
            <w:pPr>
              <w:spacing w:before="0" w:after="0" w:line="240" w:lineRule="auto"/>
              <w:jc w:val="center"/>
              <w:rPr>
                <w:ins w:id="76370" w:author="pete jones" w:date="2022-01-11T16:42:00Z"/>
                <w:rFonts w:ascii="Calibri" w:hAnsi="Calibri" w:cs="Calibri"/>
                <w:color w:val="000000"/>
                <w:sz w:val="22"/>
                <w:szCs w:val="22"/>
              </w:rPr>
            </w:pPr>
            <w:ins w:id="7637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72"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035873DF" w14:textId="77777777" w:rsidR="00910219" w:rsidRPr="00910219" w:rsidRDefault="00910219" w:rsidP="00910219">
            <w:pPr>
              <w:spacing w:before="0" w:after="0" w:line="240" w:lineRule="auto"/>
              <w:jc w:val="center"/>
              <w:rPr>
                <w:ins w:id="76373" w:author="pete jones" w:date="2022-01-11T16:42:00Z"/>
                <w:rFonts w:ascii="Calibri" w:hAnsi="Calibri" w:cs="Calibri"/>
                <w:color w:val="000000"/>
                <w:sz w:val="22"/>
                <w:szCs w:val="22"/>
              </w:rPr>
            </w:pPr>
            <w:ins w:id="7637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7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7361F332" w14:textId="77777777" w:rsidR="00910219" w:rsidRPr="00910219" w:rsidRDefault="00910219" w:rsidP="00910219">
            <w:pPr>
              <w:spacing w:before="0" w:after="0" w:line="240" w:lineRule="auto"/>
              <w:jc w:val="center"/>
              <w:rPr>
                <w:ins w:id="76376" w:author="pete jones" w:date="2022-01-11T16:42:00Z"/>
                <w:rFonts w:ascii="Calibri" w:hAnsi="Calibri" w:cs="Calibri"/>
                <w:color w:val="000000"/>
                <w:sz w:val="22"/>
                <w:szCs w:val="22"/>
              </w:rPr>
            </w:pPr>
            <w:ins w:id="7637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78"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FBBC66B" w14:textId="77777777" w:rsidR="00910219" w:rsidRPr="00910219" w:rsidRDefault="00910219" w:rsidP="00910219">
            <w:pPr>
              <w:spacing w:before="0" w:after="0" w:line="240" w:lineRule="auto"/>
              <w:jc w:val="center"/>
              <w:rPr>
                <w:ins w:id="76379" w:author="pete jones" w:date="2022-01-11T16:42:00Z"/>
                <w:rFonts w:ascii="Calibri" w:hAnsi="Calibri" w:cs="Calibri"/>
                <w:color w:val="000000"/>
                <w:sz w:val="22"/>
                <w:szCs w:val="22"/>
              </w:rPr>
            </w:pPr>
            <w:ins w:id="7638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81"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31B7B716" w14:textId="77777777" w:rsidR="00910219" w:rsidRPr="00910219" w:rsidRDefault="00910219" w:rsidP="00910219">
            <w:pPr>
              <w:spacing w:before="0" w:after="0" w:line="240" w:lineRule="auto"/>
              <w:jc w:val="center"/>
              <w:rPr>
                <w:ins w:id="76382" w:author="pete jones" w:date="2022-01-11T16:42:00Z"/>
                <w:rFonts w:ascii="Calibri" w:hAnsi="Calibri" w:cs="Calibri"/>
                <w:color w:val="000000"/>
                <w:sz w:val="22"/>
                <w:szCs w:val="22"/>
              </w:rPr>
            </w:pPr>
            <w:ins w:id="7638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84"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6FF79404" w14:textId="77777777" w:rsidR="00910219" w:rsidRPr="00910219" w:rsidRDefault="00910219" w:rsidP="00910219">
            <w:pPr>
              <w:spacing w:before="0" w:after="0" w:line="240" w:lineRule="auto"/>
              <w:jc w:val="center"/>
              <w:rPr>
                <w:ins w:id="76385" w:author="pete jones" w:date="2022-01-11T16:42:00Z"/>
                <w:rFonts w:ascii="Calibri" w:hAnsi="Calibri" w:cs="Calibri"/>
                <w:color w:val="000000"/>
                <w:sz w:val="22"/>
                <w:szCs w:val="22"/>
              </w:rPr>
            </w:pPr>
            <w:ins w:id="7638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87"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7F6532B" w14:textId="77777777" w:rsidR="00910219" w:rsidRPr="00910219" w:rsidRDefault="00910219" w:rsidP="00910219">
            <w:pPr>
              <w:spacing w:before="0" w:after="0" w:line="240" w:lineRule="auto"/>
              <w:jc w:val="center"/>
              <w:rPr>
                <w:ins w:id="76388" w:author="pete jones" w:date="2022-01-11T16:42:00Z"/>
                <w:rFonts w:ascii="Calibri" w:hAnsi="Calibri" w:cs="Calibri"/>
                <w:color w:val="000000"/>
                <w:sz w:val="22"/>
                <w:szCs w:val="22"/>
              </w:rPr>
            </w:pPr>
            <w:ins w:id="7638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39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FE159E3" w14:textId="77777777" w:rsidR="00910219" w:rsidRPr="00910219" w:rsidRDefault="00910219" w:rsidP="00910219">
            <w:pPr>
              <w:spacing w:before="0" w:after="0" w:line="240" w:lineRule="auto"/>
              <w:jc w:val="center"/>
              <w:rPr>
                <w:ins w:id="76391" w:author="pete jones" w:date="2022-01-11T16:42:00Z"/>
                <w:rFonts w:ascii="Calibri" w:hAnsi="Calibri" w:cs="Calibri"/>
                <w:color w:val="000000"/>
                <w:sz w:val="22"/>
                <w:szCs w:val="22"/>
              </w:rPr>
            </w:pPr>
            <w:ins w:id="7639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393"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534214F5" w14:textId="77777777" w:rsidR="00910219" w:rsidRPr="00910219" w:rsidRDefault="00910219" w:rsidP="00910219">
            <w:pPr>
              <w:spacing w:before="0" w:after="0" w:line="240" w:lineRule="auto"/>
              <w:jc w:val="center"/>
              <w:rPr>
                <w:ins w:id="76394" w:author="pete jones" w:date="2022-01-11T16:42:00Z"/>
                <w:rFonts w:ascii="Calibri" w:hAnsi="Calibri" w:cs="Calibri"/>
                <w:color w:val="000000"/>
                <w:sz w:val="22"/>
                <w:szCs w:val="22"/>
              </w:rPr>
            </w:pPr>
            <w:ins w:id="76395" w:author="pete jones" w:date="2022-01-11T16:42:00Z">
              <w:r w:rsidRPr="00910219">
                <w:rPr>
                  <w:rFonts w:ascii="Calibri" w:hAnsi="Calibri" w:cs="Calibri"/>
                  <w:color w:val="000000"/>
                  <w:sz w:val="22"/>
                  <w:szCs w:val="22"/>
                </w:rPr>
                <w:t> </w:t>
              </w:r>
            </w:ins>
          </w:p>
        </w:tc>
      </w:tr>
      <w:tr w:rsidR="00910219" w:rsidRPr="00910219" w14:paraId="68FC1A31" w14:textId="77777777" w:rsidTr="00910219">
        <w:trPr>
          <w:trHeight w:val="300"/>
          <w:ins w:id="76396" w:author="pete jones" w:date="2022-01-11T16:42:00Z"/>
          <w:trPrChange w:id="76397"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398"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C7BE565" w14:textId="77777777" w:rsidR="00910219" w:rsidRPr="00910219" w:rsidRDefault="00910219" w:rsidP="00910219">
            <w:pPr>
              <w:spacing w:before="0" w:after="0" w:line="240" w:lineRule="auto"/>
              <w:jc w:val="center"/>
              <w:rPr>
                <w:ins w:id="76399" w:author="pete jones" w:date="2022-01-11T16:42:00Z"/>
                <w:rFonts w:ascii="Calibri" w:hAnsi="Calibri" w:cs="Calibri"/>
                <w:color w:val="000000"/>
                <w:sz w:val="22"/>
                <w:szCs w:val="22"/>
              </w:rPr>
            </w:pPr>
            <w:ins w:id="76400" w:author="pete jones" w:date="2022-01-11T16:42:00Z">
              <w:r w:rsidRPr="00910219">
                <w:rPr>
                  <w:rFonts w:ascii="Calibri" w:hAnsi="Calibri" w:cs="Calibri"/>
                  <w:color w:val="000000"/>
                  <w:sz w:val="22"/>
                  <w:szCs w:val="22"/>
                </w:rPr>
                <w:t>7</w:t>
              </w:r>
            </w:ins>
          </w:p>
        </w:tc>
        <w:tc>
          <w:tcPr>
            <w:tcW w:w="5536" w:type="dxa"/>
            <w:tcBorders>
              <w:top w:val="nil"/>
              <w:left w:val="nil"/>
              <w:bottom w:val="single" w:sz="4" w:space="0" w:color="auto"/>
              <w:right w:val="single" w:sz="8" w:space="0" w:color="auto"/>
            </w:tcBorders>
            <w:shd w:val="clear" w:color="auto" w:fill="auto"/>
            <w:noWrap/>
            <w:vAlign w:val="bottom"/>
            <w:hideMark/>
            <w:tcPrChange w:id="76401"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681C4A00" w14:textId="77777777" w:rsidR="00910219" w:rsidRPr="00910219" w:rsidRDefault="00910219" w:rsidP="00910219">
            <w:pPr>
              <w:spacing w:before="0" w:after="0" w:line="240" w:lineRule="auto"/>
              <w:jc w:val="left"/>
              <w:rPr>
                <w:ins w:id="76402" w:author="pete jones" w:date="2022-01-11T16:42:00Z"/>
                <w:rFonts w:ascii="Calibri" w:hAnsi="Calibri" w:cs="Calibri"/>
                <w:color w:val="000000"/>
                <w:sz w:val="22"/>
                <w:szCs w:val="22"/>
              </w:rPr>
            </w:pPr>
            <w:ins w:id="76403" w:author="pete jones" w:date="2022-01-11T16:42:00Z">
              <w:r w:rsidRPr="00910219">
                <w:rPr>
                  <w:rFonts w:ascii="Calibri" w:hAnsi="Calibri" w:cs="Calibri"/>
                  <w:color w:val="000000"/>
                  <w:sz w:val="22"/>
                  <w:szCs w:val="22"/>
                </w:rPr>
                <w:t>Automation and Robotics</w:t>
              </w:r>
            </w:ins>
          </w:p>
        </w:tc>
        <w:tc>
          <w:tcPr>
            <w:tcW w:w="498" w:type="dxa"/>
            <w:tcBorders>
              <w:top w:val="nil"/>
              <w:left w:val="nil"/>
              <w:bottom w:val="single" w:sz="4" w:space="0" w:color="auto"/>
              <w:right w:val="single" w:sz="4" w:space="0" w:color="auto"/>
            </w:tcBorders>
            <w:shd w:val="clear" w:color="auto" w:fill="auto"/>
            <w:noWrap/>
            <w:vAlign w:val="bottom"/>
            <w:hideMark/>
            <w:tcPrChange w:id="76404"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204FDB03" w14:textId="77777777" w:rsidR="00910219" w:rsidRPr="00910219" w:rsidRDefault="00910219" w:rsidP="00910219">
            <w:pPr>
              <w:spacing w:before="0" w:after="0" w:line="240" w:lineRule="auto"/>
              <w:jc w:val="center"/>
              <w:rPr>
                <w:ins w:id="76405" w:author="pete jones" w:date="2022-01-11T16:42:00Z"/>
                <w:rFonts w:ascii="Calibri" w:hAnsi="Calibri" w:cs="Calibri"/>
                <w:color w:val="000000"/>
                <w:sz w:val="22"/>
                <w:szCs w:val="22"/>
              </w:rPr>
            </w:pPr>
            <w:ins w:id="76406" w:author="pete jones" w:date="2022-01-11T16:42:00Z">
              <w:r w:rsidRPr="00910219">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640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3291C2FB" w14:textId="77777777" w:rsidR="00910219" w:rsidRPr="00910219" w:rsidRDefault="00910219" w:rsidP="00910219">
            <w:pPr>
              <w:spacing w:before="0" w:after="0" w:line="240" w:lineRule="auto"/>
              <w:jc w:val="center"/>
              <w:rPr>
                <w:ins w:id="76408" w:author="pete jones" w:date="2022-01-11T16:42:00Z"/>
                <w:rFonts w:ascii="Calibri" w:hAnsi="Calibri" w:cs="Calibri"/>
                <w:color w:val="000000"/>
                <w:sz w:val="22"/>
                <w:szCs w:val="22"/>
              </w:rPr>
            </w:pPr>
            <w:ins w:id="7640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10"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1CF1D633" w14:textId="77777777" w:rsidR="00910219" w:rsidRPr="00910219" w:rsidRDefault="00910219" w:rsidP="00910219">
            <w:pPr>
              <w:spacing w:before="0" w:after="0" w:line="240" w:lineRule="auto"/>
              <w:jc w:val="center"/>
              <w:rPr>
                <w:ins w:id="76411" w:author="pete jones" w:date="2022-01-11T16:42:00Z"/>
                <w:rFonts w:ascii="Calibri" w:hAnsi="Calibri" w:cs="Calibri"/>
                <w:color w:val="000000"/>
                <w:sz w:val="22"/>
                <w:szCs w:val="22"/>
              </w:rPr>
            </w:pPr>
            <w:ins w:id="7641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13"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04B33327" w14:textId="77777777" w:rsidR="00910219" w:rsidRPr="00910219" w:rsidRDefault="00910219" w:rsidP="00910219">
            <w:pPr>
              <w:spacing w:before="0" w:after="0" w:line="240" w:lineRule="auto"/>
              <w:jc w:val="center"/>
              <w:rPr>
                <w:ins w:id="76414" w:author="pete jones" w:date="2022-01-11T16:42:00Z"/>
                <w:rFonts w:ascii="Calibri" w:hAnsi="Calibri" w:cs="Calibri"/>
                <w:color w:val="000000"/>
                <w:sz w:val="22"/>
                <w:szCs w:val="22"/>
              </w:rPr>
            </w:pPr>
            <w:ins w:id="7641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16"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69BE23BA" w14:textId="77777777" w:rsidR="00910219" w:rsidRPr="00910219" w:rsidRDefault="00910219" w:rsidP="00910219">
            <w:pPr>
              <w:spacing w:before="0" w:after="0" w:line="240" w:lineRule="auto"/>
              <w:jc w:val="center"/>
              <w:rPr>
                <w:ins w:id="76417" w:author="pete jones" w:date="2022-01-11T16:42:00Z"/>
                <w:rFonts w:ascii="Calibri" w:hAnsi="Calibri" w:cs="Calibri"/>
                <w:color w:val="000000"/>
                <w:sz w:val="22"/>
                <w:szCs w:val="22"/>
              </w:rPr>
            </w:pPr>
            <w:ins w:id="7641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19"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3E6D7821" w14:textId="77777777" w:rsidR="00910219" w:rsidRPr="00910219" w:rsidRDefault="00910219" w:rsidP="00910219">
            <w:pPr>
              <w:spacing w:before="0" w:after="0" w:line="240" w:lineRule="auto"/>
              <w:jc w:val="center"/>
              <w:rPr>
                <w:ins w:id="76420" w:author="pete jones" w:date="2022-01-11T16:42:00Z"/>
                <w:rFonts w:ascii="Calibri" w:hAnsi="Calibri" w:cs="Calibri"/>
                <w:color w:val="000000"/>
                <w:sz w:val="22"/>
                <w:szCs w:val="22"/>
              </w:rPr>
            </w:pPr>
            <w:ins w:id="7642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2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8A65080" w14:textId="77777777" w:rsidR="00910219" w:rsidRPr="00910219" w:rsidRDefault="00910219" w:rsidP="00910219">
            <w:pPr>
              <w:spacing w:before="0" w:after="0" w:line="240" w:lineRule="auto"/>
              <w:jc w:val="center"/>
              <w:rPr>
                <w:ins w:id="76423" w:author="pete jones" w:date="2022-01-11T16:42:00Z"/>
                <w:rFonts w:ascii="Calibri" w:hAnsi="Calibri" w:cs="Calibri"/>
                <w:color w:val="000000"/>
                <w:sz w:val="22"/>
                <w:szCs w:val="22"/>
              </w:rPr>
            </w:pPr>
            <w:ins w:id="7642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25"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6F6AEF0D" w14:textId="77777777" w:rsidR="00910219" w:rsidRPr="00910219" w:rsidRDefault="00910219" w:rsidP="00910219">
            <w:pPr>
              <w:spacing w:before="0" w:after="0" w:line="240" w:lineRule="auto"/>
              <w:jc w:val="center"/>
              <w:rPr>
                <w:ins w:id="76426" w:author="pete jones" w:date="2022-01-11T16:42:00Z"/>
                <w:rFonts w:ascii="Calibri" w:hAnsi="Calibri" w:cs="Calibri"/>
                <w:color w:val="000000"/>
                <w:sz w:val="22"/>
                <w:szCs w:val="22"/>
              </w:rPr>
            </w:pPr>
            <w:ins w:id="7642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28"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7461BA88" w14:textId="77777777" w:rsidR="00910219" w:rsidRPr="00910219" w:rsidRDefault="00910219" w:rsidP="00910219">
            <w:pPr>
              <w:spacing w:before="0" w:after="0" w:line="240" w:lineRule="auto"/>
              <w:jc w:val="center"/>
              <w:rPr>
                <w:ins w:id="76429" w:author="pete jones" w:date="2022-01-11T16:42:00Z"/>
                <w:rFonts w:ascii="Calibri" w:hAnsi="Calibri" w:cs="Calibri"/>
                <w:color w:val="000000"/>
                <w:sz w:val="22"/>
                <w:szCs w:val="22"/>
              </w:rPr>
            </w:pPr>
            <w:ins w:id="7643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31"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643DFA80" w14:textId="77777777" w:rsidR="00910219" w:rsidRPr="00910219" w:rsidRDefault="00910219" w:rsidP="00910219">
            <w:pPr>
              <w:spacing w:before="0" w:after="0" w:line="240" w:lineRule="auto"/>
              <w:jc w:val="center"/>
              <w:rPr>
                <w:ins w:id="76432" w:author="pete jones" w:date="2022-01-11T16:42:00Z"/>
                <w:rFonts w:ascii="Calibri" w:hAnsi="Calibri" w:cs="Calibri"/>
                <w:color w:val="000000"/>
                <w:sz w:val="22"/>
                <w:szCs w:val="22"/>
              </w:rPr>
            </w:pPr>
            <w:ins w:id="7643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34"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38BFED85" w14:textId="77777777" w:rsidR="00910219" w:rsidRPr="00910219" w:rsidRDefault="00910219" w:rsidP="00910219">
            <w:pPr>
              <w:spacing w:before="0" w:after="0" w:line="240" w:lineRule="auto"/>
              <w:jc w:val="center"/>
              <w:rPr>
                <w:ins w:id="76435" w:author="pete jones" w:date="2022-01-11T16:42:00Z"/>
                <w:rFonts w:ascii="Calibri" w:hAnsi="Calibri" w:cs="Calibri"/>
                <w:color w:val="000000"/>
                <w:sz w:val="22"/>
                <w:szCs w:val="22"/>
              </w:rPr>
            </w:pPr>
            <w:ins w:id="7643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437"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3607EC2C" w14:textId="77777777" w:rsidR="00910219" w:rsidRPr="00910219" w:rsidRDefault="00910219" w:rsidP="00910219">
            <w:pPr>
              <w:spacing w:before="0" w:after="0" w:line="240" w:lineRule="auto"/>
              <w:jc w:val="center"/>
              <w:rPr>
                <w:ins w:id="76438" w:author="pete jones" w:date="2022-01-11T16:42:00Z"/>
                <w:rFonts w:ascii="Calibri" w:hAnsi="Calibri" w:cs="Calibri"/>
                <w:color w:val="000000"/>
                <w:sz w:val="22"/>
                <w:szCs w:val="22"/>
              </w:rPr>
            </w:pPr>
            <w:ins w:id="76439" w:author="pete jones" w:date="2022-01-11T16:42:00Z">
              <w:r w:rsidRPr="00910219">
                <w:rPr>
                  <w:rFonts w:ascii="Calibri" w:hAnsi="Calibri" w:cs="Calibri"/>
                  <w:color w:val="000000"/>
                  <w:sz w:val="22"/>
                  <w:szCs w:val="22"/>
                </w:rPr>
                <w:t> </w:t>
              </w:r>
            </w:ins>
          </w:p>
        </w:tc>
      </w:tr>
      <w:tr w:rsidR="00910219" w:rsidRPr="00910219" w14:paraId="12CE2791" w14:textId="77777777" w:rsidTr="00910219">
        <w:trPr>
          <w:trHeight w:val="300"/>
          <w:ins w:id="76440" w:author="pete jones" w:date="2022-01-11T16:42:00Z"/>
          <w:trPrChange w:id="76441"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442"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2A85AB36" w14:textId="77777777" w:rsidR="00910219" w:rsidRPr="00910219" w:rsidRDefault="00910219" w:rsidP="00910219">
            <w:pPr>
              <w:spacing w:before="0" w:after="0" w:line="240" w:lineRule="auto"/>
              <w:jc w:val="center"/>
              <w:rPr>
                <w:ins w:id="76443" w:author="pete jones" w:date="2022-01-11T16:42:00Z"/>
                <w:rFonts w:ascii="Calibri" w:hAnsi="Calibri" w:cs="Calibri"/>
                <w:color w:val="000000"/>
                <w:sz w:val="22"/>
                <w:szCs w:val="22"/>
              </w:rPr>
            </w:pPr>
            <w:ins w:id="76444" w:author="pete jones" w:date="2022-01-11T16:42:00Z">
              <w:r w:rsidRPr="00910219">
                <w:rPr>
                  <w:rFonts w:ascii="Calibri" w:hAnsi="Calibri" w:cs="Calibri"/>
                  <w:color w:val="000000"/>
                  <w:sz w:val="22"/>
                  <w:szCs w:val="22"/>
                </w:rPr>
                <w:t>7</w:t>
              </w:r>
            </w:ins>
          </w:p>
        </w:tc>
        <w:tc>
          <w:tcPr>
            <w:tcW w:w="5536" w:type="dxa"/>
            <w:tcBorders>
              <w:top w:val="nil"/>
              <w:left w:val="nil"/>
              <w:bottom w:val="single" w:sz="4" w:space="0" w:color="auto"/>
              <w:right w:val="single" w:sz="8" w:space="0" w:color="auto"/>
            </w:tcBorders>
            <w:shd w:val="clear" w:color="auto" w:fill="auto"/>
            <w:noWrap/>
            <w:vAlign w:val="bottom"/>
            <w:hideMark/>
            <w:tcPrChange w:id="76445"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6505EF30" w14:textId="77777777" w:rsidR="00910219" w:rsidRPr="00910219" w:rsidRDefault="00910219" w:rsidP="00910219">
            <w:pPr>
              <w:spacing w:before="0" w:after="0" w:line="240" w:lineRule="auto"/>
              <w:jc w:val="left"/>
              <w:rPr>
                <w:ins w:id="76446" w:author="pete jones" w:date="2022-01-11T16:42:00Z"/>
                <w:rFonts w:ascii="Calibri" w:hAnsi="Calibri" w:cs="Calibri"/>
                <w:color w:val="000000"/>
                <w:sz w:val="22"/>
                <w:szCs w:val="22"/>
              </w:rPr>
            </w:pPr>
            <w:ins w:id="76447" w:author="pete jones" w:date="2022-01-11T16:42:00Z">
              <w:r w:rsidRPr="00910219">
                <w:rPr>
                  <w:rFonts w:ascii="Calibri" w:hAnsi="Calibri" w:cs="Calibri"/>
                  <w:color w:val="000000"/>
                  <w:sz w:val="22"/>
                  <w:szCs w:val="22"/>
                </w:rPr>
                <w:t>Innovative Product Design and Manufacture</w:t>
              </w:r>
            </w:ins>
          </w:p>
        </w:tc>
        <w:tc>
          <w:tcPr>
            <w:tcW w:w="498" w:type="dxa"/>
            <w:tcBorders>
              <w:top w:val="nil"/>
              <w:left w:val="nil"/>
              <w:bottom w:val="single" w:sz="4" w:space="0" w:color="auto"/>
              <w:right w:val="single" w:sz="4" w:space="0" w:color="auto"/>
            </w:tcBorders>
            <w:shd w:val="clear" w:color="auto" w:fill="auto"/>
            <w:noWrap/>
            <w:vAlign w:val="bottom"/>
            <w:hideMark/>
            <w:tcPrChange w:id="76448"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2FB5E399" w14:textId="77777777" w:rsidR="00910219" w:rsidRPr="00910219" w:rsidRDefault="00910219" w:rsidP="00910219">
            <w:pPr>
              <w:spacing w:before="0" w:after="0" w:line="240" w:lineRule="auto"/>
              <w:jc w:val="center"/>
              <w:rPr>
                <w:ins w:id="76449" w:author="pete jones" w:date="2022-01-11T16:42:00Z"/>
                <w:rFonts w:ascii="Calibri" w:hAnsi="Calibri" w:cs="Calibri"/>
                <w:color w:val="000000"/>
                <w:sz w:val="22"/>
                <w:szCs w:val="22"/>
              </w:rPr>
            </w:pPr>
            <w:ins w:id="76450" w:author="pete jones" w:date="2022-01-11T16:42:00Z">
              <w:r w:rsidRPr="00910219">
                <w:rPr>
                  <w:rFonts w:ascii="Calibri" w:hAnsi="Calibri" w:cs="Calibri"/>
                  <w:color w:val="000000"/>
                  <w:sz w:val="22"/>
                  <w:szCs w:val="22"/>
                </w:rPr>
                <w:t>T</w:t>
              </w:r>
            </w:ins>
          </w:p>
        </w:tc>
        <w:tc>
          <w:tcPr>
            <w:tcW w:w="498" w:type="dxa"/>
            <w:tcBorders>
              <w:top w:val="nil"/>
              <w:left w:val="nil"/>
              <w:bottom w:val="single" w:sz="4" w:space="0" w:color="auto"/>
              <w:right w:val="single" w:sz="4" w:space="0" w:color="auto"/>
            </w:tcBorders>
            <w:shd w:val="clear" w:color="auto" w:fill="auto"/>
            <w:noWrap/>
            <w:vAlign w:val="bottom"/>
            <w:hideMark/>
            <w:tcPrChange w:id="7645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6FE93248" w14:textId="77777777" w:rsidR="00910219" w:rsidRPr="00910219" w:rsidRDefault="00910219" w:rsidP="00910219">
            <w:pPr>
              <w:spacing w:before="0" w:after="0" w:line="240" w:lineRule="auto"/>
              <w:jc w:val="center"/>
              <w:rPr>
                <w:ins w:id="76452" w:author="pete jones" w:date="2022-01-11T16:42:00Z"/>
                <w:rFonts w:ascii="Calibri" w:hAnsi="Calibri" w:cs="Calibri"/>
                <w:color w:val="000000"/>
                <w:sz w:val="22"/>
                <w:szCs w:val="22"/>
              </w:rPr>
            </w:pPr>
            <w:ins w:id="7645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54"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603ADBDB" w14:textId="77777777" w:rsidR="00910219" w:rsidRPr="00910219" w:rsidRDefault="00910219" w:rsidP="00910219">
            <w:pPr>
              <w:spacing w:before="0" w:after="0" w:line="240" w:lineRule="auto"/>
              <w:jc w:val="center"/>
              <w:rPr>
                <w:ins w:id="76455" w:author="pete jones" w:date="2022-01-11T16:42:00Z"/>
                <w:rFonts w:ascii="Calibri" w:hAnsi="Calibri" w:cs="Calibri"/>
                <w:color w:val="000000"/>
                <w:sz w:val="22"/>
                <w:szCs w:val="22"/>
              </w:rPr>
            </w:pPr>
            <w:ins w:id="7645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5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D114962" w14:textId="77777777" w:rsidR="00910219" w:rsidRPr="00910219" w:rsidRDefault="00910219" w:rsidP="00910219">
            <w:pPr>
              <w:spacing w:before="0" w:after="0" w:line="240" w:lineRule="auto"/>
              <w:jc w:val="center"/>
              <w:rPr>
                <w:ins w:id="76458" w:author="pete jones" w:date="2022-01-11T16:42:00Z"/>
                <w:rFonts w:ascii="Calibri" w:hAnsi="Calibri" w:cs="Calibri"/>
                <w:color w:val="000000"/>
                <w:sz w:val="22"/>
                <w:szCs w:val="22"/>
              </w:rPr>
            </w:pPr>
            <w:ins w:id="7645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60"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2B3912DD" w14:textId="77777777" w:rsidR="00910219" w:rsidRPr="00910219" w:rsidRDefault="00910219" w:rsidP="00910219">
            <w:pPr>
              <w:spacing w:before="0" w:after="0" w:line="240" w:lineRule="auto"/>
              <w:jc w:val="center"/>
              <w:rPr>
                <w:ins w:id="76461" w:author="pete jones" w:date="2022-01-11T16:42:00Z"/>
                <w:rFonts w:ascii="Calibri" w:hAnsi="Calibri" w:cs="Calibri"/>
                <w:color w:val="000000"/>
                <w:sz w:val="22"/>
                <w:szCs w:val="22"/>
              </w:rPr>
            </w:pPr>
            <w:ins w:id="7646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63"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7956F18" w14:textId="77777777" w:rsidR="00910219" w:rsidRPr="00910219" w:rsidRDefault="00910219" w:rsidP="00910219">
            <w:pPr>
              <w:spacing w:before="0" w:after="0" w:line="240" w:lineRule="auto"/>
              <w:jc w:val="center"/>
              <w:rPr>
                <w:ins w:id="76464" w:author="pete jones" w:date="2022-01-11T16:42:00Z"/>
                <w:rFonts w:ascii="Calibri" w:hAnsi="Calibri" w:cs="Calibri"/>
                <w:color w:val="000000"/>
                <w:sz w:val="22"/>
                <w:szCs w:val="22"/>
              </w:rPr>
            </w:pPr>
            <w:ins w:id="7646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6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AD3B825" w14:textId="77777777" w:rsidR="00910219" w:rsidRPr="00910219" w:rsidRDefault="00910219" w:rsidP="00910219">
            <w:pPr>
              <w:spacing w:before="0" w:after="0" w:line="240" w:lineRule="auto"/>
              <w:jc w:val="center"/>
              <w:rPr>
                <w:ins w:id="76467" w:author="pete jones" w:date="2022-01-11T16:42:00Z"/>
                <w:rFonts w:ascii="Calibri" w:hAnsi="Calibri" w:cs="Calibri"/>
                <w:color w:val="000000"/>
                <w:sz w:val="22"/>
                <w:szCs w:val="22"/>
              </w:rPr>
            </w:pPr>
            <w:ins w:id="7646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69"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374C47C5" w14:textId="77777777" w:rsidR="00910219" w:rsidRPr="00910219" w:rsidRDefault="00910219" w:rsidP="00910219">
            <w:pPr>
              <w:spacing w:before="0" w:after="0" w:line="240" w:lineRule="auto"/>
              <w:jc w:val="center"/>
              <w:rPr>
                <w:ins w:id="76470" w:author="pete jones" w:date="2022-01-11T16:42:00Z"/>
                <w:rFonts w:ascii="Calibri" w:hAnsi="Calibri" w:cs="Calibri"/>
                <w:color w:val="000000"/>
                <w:sz w:val="22"/>
                <w:szCs w:val="22"/>
              </w:rPr>
            </w:pPr>
            <w:ins w:id="7647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7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46A32BA" w14:textId="77777777" w:rsidR="00910219" w:rsidRPr="00910219" w:rsidRDefault="00910219" w:rsidP="00910219">
            <w:pPr>
              <w:spacing w:before="0" w:after="0" w:line="240" w:lineRule="auto"/>
              <w:jc w:val="center"/>
              <w:rPr>
                <w:ins w:id="76473" w:author="pete jones" w:date="2022-01-11T16:42:00Z"/>
                <w:rFonts w:ascii="Calibri" w:hAnsi="Calibri" w:cs="Calibri"/>
                <w:color w:val="000000"/>
                <w:sz w:val="22"/>
                <w:szCs w:val="22"/>
              </w:rPr>
            </w:pPr>
            <w:ins w:id="7647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75"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7928BB18" w14:textId="77777777" w:rsidR="00910219" w:rsidRPr="00910219" w:rsidRDefault="00910219" w:rsidP="00910219">
            <w:pPr>
              <w:spacing w:before="0" w:after="0" w:line="240" w:lineRule="auto"/>
              <w:jc w:val="center"/>
              <w:rPr>
                <w:ins w:id="76476" w:author="pete jones" w:date="2022-01-11T16:42:00Z"/>
                <w:rFonts w:ascii="Calibri" w:hAnsi="Calibri" w:cs="Calibri"/>
                <w:color w:val="000000"/>
                <w:sz w:val="22"/>
                <w:szCs w:val="22"/>
              </w:rPr>
            </w:pPr>
            <w:ins w:id="7647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78"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2A9E8A65" w14:textId="77777777" w:rsidR="00910219" w:rsidRPr="00910219" w:rsidRDefault="00910219" w:rsidP="00910219">
            <w:pPr>
              <w:spacing w:before="0" w:after="0" w:line="240" w:lineRule="auto"/>
              <w:jc w:val="center"/>
              <w:rPr>
                <w:ins w:id="76479" w:author="pete jones" w:date="2022-01-11T16:42:00Z"/>
                <w:rFonts w:ascii="Calibri" w:hAnsi="Calibri" w:cs="Calibri"/>
                <w:color w:val="000000"/>
                <w:sz w:val="22"/>
                <w:szCs w:val="22"/>
              </w:rPr>
            </w:pPr>
            <w:ins w:id="7648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481"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1F301624" w14:textId="77777777" w:rsidR="00910219" w:rsidRPr="00910219" w:rsidRDefault="00910219" w:rsidP="00910219">
            <w:pPr>
              <w:spacing w:before="0" w:after="0" w:line="240" w:lineRule="auto"/>
              <w:jc w:val="center"/>
              <w:rPr>
                <w:ins w:id="76482" w:author="pete jones" w:date="2022-01-11T16:42:00Z"/>
                <w:rFonts w:ascii="Calibri" w:hAnsi="Calibri" w:cs="Calibri"/>
                <w:color w:val="000000"/>
                <w:sz w:val="22"/>
                <w:szCs w:val="22"/>
              </w:rPr>
            </w:pPr>
            <w:ins w:id="76483" w:author="pete jones" w:date="2022-01-11T16:42:00Z">
              <w:r w:rsidRPr="00910219">
                <w:rPr>
                  <w:rFonts w:ascii="Calibri" w:hAnsi="Calibri" w:cs="Calibri"/>
                  <w:color w:val="000000"/>
                  <w:sz w:val="22"/>
                  <w:szCs w:val="22"/>
                </w:rPr>
                <w:t> </w:t>
              </w:r>
            </w:ins>
          </w:p>
        </w:tc>
      </w:tr>
      <w:tr w:rsidR="00910219" w:rsidRPr="00910219" w14:paraId="541D5C80" w14:textId="77777777" w:rsidTr="00910219">
        <w:trPr>
          <w:trHeight w:val="300"/>
          <w:ins w:id="76484" w:author="pete jones" w:date="2022-01-11T16:42:00Z"/>
          <w:trPrChange w:id="76485" w:author="pete jones" w:date="2022-01-11T16:43:00Z">
            <w:trPr>
              <w:trHeight w:val="300"/>
            </w:trPr>
          </w:trPrChange>
        </w:trPr>
        <w:tc>
          <w:tcPr>
            <w:tcW w:w="498" w:type="dxa"/>
            <w:tcBorders>
              <w:top w:val="nil"/>
              <w:left w:val="single" w:sz="8" w:space="0" w:color="auto"/>
              <w:bottom w:val="single" w:sz="4" w:space="0" w:color="auto"/>
              <w:right w:val="single" w:sz="4" w:space="0" w:color="auto"/>
            </w:tcBorders>
            <w:shd w:val="clear" w:color="auto" w:fill="auto"/>
            <w:noWrap/>
            <w:vAlign w:val="center"/>
            <w:hideMark/>
            <w:tcPrChange w:id="76486" w:author="pete jones" w:date="2022-01-11T16:43: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09D099E8" w14:textId="77777777" w:rsidR="00910219" w:rsidRPr="00910219" w:rsidRDefault="00910219" w:rsidP="00910219">
            <w:pPr>
              <w:spacing w:before="0" w:after="0" w:line="240" w:lineRule="auto"/>
              <w:jc w:val="center"/>
              <w:rPr>
                <w:ins w:id="76487" w:author="pete jones" w:date="2022-01-11T16:42:00Z"/>
                <w:rFonts w:ascii="Calibri" w:hAnsi="Calibri" w:cs="Calibri"/>
                <w:color w:val="000000"/>
                <w:sz w:val="22"/>
                <w:szCs w:val="22"/>
              </w:rPr>
            </w:pPr>
            <w:ins w:id="76488" w:author="pete jones" w:date="2022-01-11T16:42:00Z">
              <w:r w:rsidRPr="00910219">
                <w:rPr>
                  <w:rFonts w:ascii="Calibri" w:hAnsi="Calibri" w:cs="Calibri"/>
                  <w:color w:val="000000"/>
                  <w:sz w:val="22"/>
                  <w:szCs w:val="22"/>
                </w:rPr>
                <w:t>7</w:t>
              </w:r>
            </w:ins>
          </w:p>
        </w:tc>
        <w:tc>
          <w:tcPr>
            <w:tcW w:w="5536" w:type="dxa"/>
            <w:tcBorders>
              <w:top w:val="nil"/>
              <w:left w:val="nil"/>
              <w:bottom w:val="single" w:sz="4" w:space="0" w:color="auto"/>
              <w:right w:val="single" w:sz="8" w:space="0" w:color="auto"/>
            </w:tcBorders>
            <w:shd w:val="clear" w:color="auto" w:fill="auto"/>
            <w:noWrap/>
            <w:vAlign w:val="bottom"/>
            <w:hideMark/>
            <w:tcPrChange w:id="76489" w:author="pete jones" w:date="2022-01-11T16:43:00Z">
              <w:tcPr>
                <w:tcW w:w="5320" w:type="dxa"/>
                <w:tcBorders>
                  <w:top w:val="nil"/>
                  <w:left w:val="nil"/>
                  <w:bottom w:val="single" w:sz="4" w:space="0" w:color="auto"/>
                  <w:right w:val="single" w:sz="8" w:space="0" w:color="auto"/>
                </w:tcBorders>
                <w:shd w:val="clear" w:color="auto" w:fill="auto"/>
                <w:noWrap/>
                <w:vAlign w:val="bottom"/>
                <w:hideMark/>
              </w:tcPr>
            </w:tcPrChange>
          </w:tcPr>
          <w:p w14:paraId="22ACFD8C" w14:textId="77777777" w:rsidR="00910219" w:rsidRPr="00910219" w:rsidRDefault="00910219" w:rsidP="00910219">
            <w:pPr>
              <w:spacing w:before="0" w:after="0" w:line="240" w:lineRule="auto"/>
              <w:jc w:val="left"/>
              <w:rPr>
                <w:ins w:id="76490" w:author="pete jones" w:date="2022-01-11T16:42:00Z"/>
                <w:rFonts w:ascii="Calibri" w:hAnsi="Calibri" w:cs="Calibri"/>
                <w:color w:val="000000"/>
                <w:sz w:val="22"/>
                <w:szCs w:val="22"/>
              </w:rPr>
            </w:pPr>
            <w:ins w:id="76491" w:author="pete jones" w:date="2022-01-11T16:42:00Z">
              <w:r w:rsidRPr="00910219">
                <w:rPr>
                  <w:rFonts w:ascii="Calibri" w:hAnsi="Calibri" w:cs="Calibri"/>
                  <w:color w:val="000000"/>
                  <w:sz w:val="22"/>
                  <w:szCs w:val="22"/>
                </w:rPr>
                <w:t>Advanced Materials and Structural Integrity</w:t>
              </w:r>
            </w:ins>
          </w:p>
        </w:tc>
        <w:tc>
          <w:tcPr>
            <w:tcW w:w="498" w:type="dxa"/>
            <w:tcBorders>
              <w:top w:val="nil"/>
              <w:left w:val="nil"/>
              <w:bottom w:val="single" w:sz="4" w:space="0" w:color="auto"/>
              <w:right w:val="single" w:sz="4" w:space="0" w:color="auto"/>
            </w:tcBorders>
            <w:shd w:val="clear" w:color="auto" w:fill="auto"/>
            <w:noWrap/>
            <w:vAlign w:val="bottom"/>
            <w:hideMark/>
            <w:tcPrChange w:id="76492"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6187BA66" w14:textId="77777777" w:rsidR="00910219" w:rsidRPr="00910219" w:rsidRDefault="00910219" w:rsidP="00910219">
            <w:pPr>
              <w:spacing w:before="0" w:after="0" w:line="240" w:lineRule="auto"/>
              <w:jc w:val="center"/>
              <w:rPr>
                <w:ins w:id="76493" w:author="pete jones" w:date="2022-01-11T16:42:00Z"/>
                <w:rFonts w:ascii="Calibri" w:hAnsi="Calibri" w:cs="Calibri"/>
                <w:color w:val="000000"/>
                <w:sz w:val="22"/>
                <w:szCs w:val="22"/>
              </w:rPr>
            </w:pPr>
            <w:ins w:id="76494" w:author="pete jones" w:date="2022-01-11T16:42:00Z">
              <w:r w:rsidRPr="00910219">
                <w:rPr>
                  <w:rFonts w:ascii="Calibri" w:hAnsi="Calibri" w:cs="Calibri"/>
                  <w:color w:val="000000"/>
                  <w:sz w:val="22"/>
                  <w:szCs w:val="22"/>
                </w:rPr>
                <w:t>S</w:t>
              </w:r>
            </w:ins>
          </w:p>
        </w:tc>
        <w:tc>
          <w:tcPr>
            <w:tcW w:w="498" w:type="dxa"/>
            <w:tcBorders>
              <w:top w:val="nil"/>
              <w:left w:val="nil"/>
              <w:bottom w:val="single" w:sz="4" w:space="0" w:color="auto"/>
              <w:right w:val="single" w:sz="4" w:space="0" w:color="auto"/>
            </w:tcBorders>
            <w:shd w:val="clear" w:color="auto" w:fill="auto"/>
            <w:noWrap/>
            <w:vAlign w:val="bottom"/>
            <w:hideMark/>
            <w:tcPrChange w:id="76495"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2F06D364" w14:textId="77777777" w:rsidR="00910219" w:rsidRPr="00910219" w:rsidRDefault="00910219" w:rsidP="00910219">
            <w:pPr>
              <w:spacing w:before="0" w:after="0" w:line="240" w:lineRule="auto"/>
              <w:jc w:val="center"/>
              <w:rPr>
                <w:ins w:id="76496" w:author="pete jones" w:date="2022-01-11T16:42:00Z"/>
                <w:rFonts w:ascii="Calibri" w:hAnsi="Calibri" w:cs="Calibri"/>
                <w:color w:val="000000"/>
                <w:sz w:val="22"/>
                <w:szCs w:val="22"/>
              </w:rPr>
            </w:pPr>
            <w:ins w:id="76497"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498" w:author="pete jones" w:date="2022-01-11T16:43:00Z">
              <w:tcPr>
                <w:tcW w:w="432" w:type="dxa"/>
                <w:tcBorders>
                  <w:top w:val="nil"/>
                  <w:left w:val="nil"/>
                  <w:bottom w:val="single" w:sz="4" w:space="0" w:color="auto"/>
                  <w:right w:val="single" w:sz="4" w:space="0" w:color="auto"/>
                </w:tcBorders>
                <w:shd w:val="clear" w:color="auto" w:fill="auto"/>
                <w:noWrap/>
                <w:vAlign w:val="bottom"/>
                <w:hideMark/>
              </w:tcPr>
            </w:tcPrChange>
          </w:tcPr>
          <w:p w14:paraId="33E8723B" w14:textId="77777777" w:rsidR="00910219" w:rsidRPr="00910219" w:rsidRDefault="00910219" w:rsidP="00910219">
            <w:pPr>
              <w:spacing w:before="0" w:after="0" w:line="240" w:lineRule="auto"/>
              <w:jc w:val="center"/>
              <w:rPr>
                <w:ins w:id="76499" w:author="pete jones" w:date="2022-01-11T16:42:00Z"/>
                <w:rFonts w:ascii="Calibri" w:hAnsi="Calibri" w:cs="Calibri"/>
                <w:color w:val="000000"/>
                <w:sz w:val="22"/>
                <w:szCs w:val="22"/>
              </w:rPr>
            </w:pPr>
            <w:ins w:id="76500"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501"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7772FF2C" w14:textId="77777777" w:rsidR="00910219" w:rsidRPr="00910219" w:rsidRDefault="00910219" w:rsidP="00910219">
            <w:pPr>
              <w:spacing w:before="0" w:after="0" w:line="240" w:lineRule="auto"/>
              <w:jc w:val="center"/>
              <w:rPr>
                <w:ins w:id="76502" w:author="pete jones" w:date="2022-01-11T16:42:00Z"/>
                <w:rFonts w:ascii="Calibri" w:hAnsi="Calibri" w:cs="Calibri"/>
                <w:color w:val="000000"/>
                <w:sz w:val="22"/>
                <w:szCs w:val="22"/>
              </w:rPr>
            </w:pPr>
            <w:ins w:id="76503"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504"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11B42E9A" w14:textId="77777777" w:rsidR="00910219" w:rsidRPr="00910219" w:rsidRDefault="00910219" w:rsidP="00910219">
            <w:pPr>
              <w:spacing w:before="0" w:after="0" w:line="240" w:lineRule="auto"/>
              <w:jc w:val="center"/>
              <w:rPr>
                <w:ins w:id="76505" w:author="pete jones" w:date="2022-01-11T16:42:00Z"/>
                <w:rFonts w:ascii="Calibri" w:hAnsi="Calibri" w:cs="Calibri"/>
                <w:color w:val="000000"/>
                <w:sz w:val="22"/>
                <w:szCs w:val="22"/>
              </w:rPr>
            </w:pPr>
            <w:ins w:id="76506"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507" w:author="pete jones" w:date="2022-01-11T16:43:00Z">
              <w:tcPr>
                <w:tcW w:w="424" w:type="dxa"/>
                <w:tcBorders>
                  <w:top w:val="nil"/>
                  <w:left w:val="nil"/>
                  <w:bottom w:val="single" w:sz="4" w:space="0" w:color="auto"/>
                  <w:right w:val="single" w:sz="4" w:space="0" w:color="auto"/>
                </w:tcBorders>
                <w:shd w:val="clear" w:color="auto" w:fill="auto"/>
                <w:noWrap/>
                <w:vAlign w:val="bottom"/>
                <w:hideMark/>
              </w:tcPr>
            </w:tcPrChange>
          </w:tcPr>
          <w:p w14:paraId="486C87E9" w14:textId="77777777" w:rsidR="00910219" w:rsidRPr="00910219" w:rsidRDefault="00910219" w:rsidP="00910219">
            <w:pPr>
              <w:spacing w:before="0" w:after="0" w:line="240" w:lineRule="auto"/>
              <w:jc w:val="center"/>
              <w:rPr>
                <w:ins w:id="76508" w:author="pete jones" w:date="2022-01-11T16:42:00Z"/>
                <w:rFonts w:ascii="Calibri" w:hAnsi="Calibri" w:cs="Calibri"/>
                <w:color w:val="000000"/>
                <w:sz w:val="22"/>
                <w:szCs w:val="22"/>
              </w:rPr>
            </w:pPr>
            <w:ins w:id="76509"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510"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6A6D7CE" w14:textId="77777777" w:rsidR="00910219" w:rsidRPr="00910219" w:rsidRDefault="00910219" w:rsidP="00910219">
            <w:pPr>
              <w:spacing w:before="0" w:after="0" w:line="240" w:lineRule="auto"/>
              <w:jc w:val="center"/>
              <w:rPr>
                <w:ins w:id="76511" w:author="pete jones" w:date="2022-01-11T16:42:00Z"/>
                <w:rFonts w:ascii="Calibri" w:hAnsi="Calibri" w:cs="Calibri"/>
                <w:color w:val="000000"/>
                <w:sz w:val="22"/>
                <w:szCs w:val="22"/>
              </w:rPr>
            </w:pPr>
            <w:ins w:id="76512"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513"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9B1AB5D" w14:textId="77777777" w:rsidR="00910219" w:rsidRPr="00910219" w:rsidRDefault="00910219" w:rsidP="00910219">
            <w:pPr>
              <w:spacing w:before="0" w:after="0" w:line="240" w:lineRule="auto"/>
              <w:jc w:val="center"/>
              <w:rPr>
                <w:ins w:id="76514" w:author="pete jones" w:date="2022-01-11T16:42:00Z"/>
                <w:rFonts w:ascii="Calibri" w:hAnsi="Calibri" w:cs="Calibri"/>
                <w:color w:val="000000"/>
                <w:sz w:val="22"/>
                <w:szCs w:val="22"/>
              </w:rPr>
            </w:pPr>
            <w:ins w:id="76515"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516"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4007EB19" w14:textId="77777777" w:rsidR="00910219" w:rsidRPr="00910219" w:rsidRDefault="00910219" w:rsidP="00910219">
            <w:pPr>
              <w:spacing w:before="0" w:after="0" w:line="240" w:lineRule="auto"/>
              <w:jc w:val="center"/>
              <w:rPr>
                <w:ins w:id="76517" w:author="pete jones" w:date="2022-01-11T16:42:00Z"/>
                <w:rFonts w:ascii="Calibri" w:hAnsi="Calibri" w:cs="Calibri"/>
                <w:color w:val="000000"/>
                <w:sz w:val="22"/>
                <w:szCs w:val="22"/>
              </w:rPr>
            </w:pPr>
            <w:ins w:id="76518"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519"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0AD2EF88" w14:textId="77777777" w:rsidR="00910219" w:rsidRPr="00910219" w:rsidRDefault="00910219" w:rsidP="00910219">
            <w:pPr>
              <w:spacing w:before="0" w:after="0" w:line="240" w:lineRule="auto"/>
              <w:jc w:val="center"/>
              <w:rPr>
                <w:ins w:id="76520" w:author="pete jones" w:date="2022-01-11T16:42:00Z"/>
                <w:rFonts w:ascii="Calibri" w:hAnsi="Calibri" w:cs="Calibri"/>
                <w:color w:val="000000"/>
                <w:sz w:val="22"/>
                <w:szCs w:val="22"/>
              </w:rPr>
            </w:pPr>
            <w:ins w:id="76521"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4" w:space="0" w:color="auto"/>
            </w:tcBorders>
            <w:shd w:val="clear" w:color="auto" w:fill="auto"/>
            <w:noWrap/>
            <w:vAlign w:val="bottom"/>
            <w:hideMark/>
            <w:tcPrChange w:id="76522" w:author="pete jones" w:date="2022-01-11T16:43:00Z">
              <w:tcPr>
                <w:tcW w:w="399" w:type="dxa"/>
                <w:tcBorders>
                  <w:top w:val="nil"/>
                  <w:left w:val="nil"/>
                  <w:bottom w:val="single" w:sz="4" w:space="0" w:color="auto"/>
                  <w:right w:val="single" w:sz="4" w:space="0" w:color="auto"/>
                </w:tcBorders>
                <w:shd w:val="clear" w:color="auto" w:fill="auto"/>
                <w:noWrap/>
                <w:vAlign w:val="bottom"/>
                <w:hideMark/>
              </w:tcPr>
            </w:tcPrChange>
          </w:tcPr>
          <w:p w14:paraId="593BF8E4" w14:textId="77777777" w:rsidR="00910219" w:rsidRPr="00910219" w:rsidRDefault="00910219" w:rsidP="00910219">
            <w:pPr>
              <w:spacing w:before="0" w:after="0" w:line="240" w:lineRule="auto"/>
              <w:jc w:val="center"/>
              <w:rPr>
                <w:ins w:id="76523" w:author="pete jones" w:date="2022-01-11T16:42:00Z"/>
                <w:rFonts w:ascii="Calibri" w:hAnsi="Calibri" w:cs="Calibri"/>
                <w:color w:val="000000"/>
                <w:sz w:val="22"/>
                <w:szCs w:val="22"/>
              </w:rPr>
            </w:pPr>
            <w:ins w:id="76524" w:author="pete jones" w:date="2022-01-11T16:42:00Z">
              <w:r w:rsidRPr="00910219">
                <w:rPr>
                  <w:rFonts w:ascii="Calibri" w:hAnsi="Calibri" w:cs="Calibri"/>
                  <w:color w:val="000000"/>
                  <w:sz w:val="22"/>
                  <w:szCs w:val="22"/>
                </w:rPr>
                <w:t> </w:t>
              </w:r>
            </w:ins>
          </w:p>
        </w:tc>
        <w:tc>
          <w:tcPr>
            <w:tcW w:w="498" w:type="dxa"/>
            <w:tcBorders>
              <w:top w:val="nil"/>
              <w:left w:val="nil"/>
              <w:bottom w:val="single" w:sz="4" w:space="0" w:color="auto"/>
              <w:right w:val="single" w:sz="8" w:space="0" w:color="auto"/>
            </w:tcBorders>
            <w:shd w:val="clear" w:color="auto" w:fill="auto"/>
            <w:noWrap/>
            <w:vAlign w:val="bottom"/>
            <w:hideMark/>
            <w:tcPrChange w:id="76525" w:author="pete jones" w:date="2022-01-11T16:43:00Z">
              <w:tcPr>
                <w:tcW w:w="406" w:type="dxa"/>
                <w:tcBorders>
                  <w:top w:val="nil"/>
                  <w:left w:val="nil"/>
                  <w:bottom w:val="single" w:sz="4" w:space="0" w:color="auto"/>
                  <w:right w:val="single" w:sz="8" w:space="0" w:color="auto"/>
                </w:tcBorders>
                <w:shd w:val="clear" w:color="auto" w:fill="auto"/>
                <w:noWrap/>
                <w:vAlign w:val="bottom"/>
                <w:hideMark/>
              </w:tcPr>
            </w:tcPrChange>
          </w:tcPr>
          <w:p w14:paraId="6CC81D6A" w14:textId="77777777" w:rsidR="00910219" w:rsidRPr="00910219" w:rsidRDefault="00910219" w:rsidP="00910219">
            <w:pPr>
              <w:spacing w:before="0" w:after="0" w:line="240" w:lineRule="auto"/>
              <w:jc w:val="center"/>
              <w:rPr>
                <w:ins w:id="76526" w:author="pete jones" w:date="2022-01-11T16:42:00Z"/>
                <w:rFonts w:ascii="Calibri" w:hAnsi="Calibri" w:cs="Calibri"/>
                <w:color w:val="000000"/>
                <w:sz w:val="22"/>
                <w:szCs w:val="22"/>
              </w:rPr>
            </w:pPr>
            <w:ins w:id="76527" w:author="pete jones" w:date="2022-01-11T16:42:00Z">
              <w:r w:rsidRPr="00910219">
                <w:rPr>
                  <w:rFonts w:ascii="Calibri" w:hAnsi="Calibri" w:cs="Calibri"/>
                  <w:color w:val="000000"/>
                  <w:sz w:val="22"/>
                  <w:szCs w:val="22"/>
                </w:rPr>
                <w:t> </w:t>
              </w:r>
            </w:ins>
          </w:p>
        </w:tc>
      </w:tr>
    </w:tbl>
    <w:p w14:paraId="6931E852" w14:textId="0248B7CB" w:rsidR="009C63DC" w:rsidRDefault="009C63DC" w:rsidP="009C63DC">
      <w:pPr>
        <w:jc w:val="left"/>
        <w:rPr>
          <w:ins w:id="76528" w:author="pete jones" w:date="2022-01-11T16:43: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910219" w:rsidRPr="00910219" w14:paraId="73B8D324" w14:textId="77777777" w:rsidTr="00910219">
        <w:trPr>
          <w:trHeight w:val="300"/>
          <w:ins w:id="76529" w:author="pete jones" w:date="2022-01-11T16:43:00Z"/>
        </w:trPr>
        <w:tc>
          <w:tcPr>
            <w:tcW w:w="400" w:type="dxa"/>
            <w:tcBorders>
              <w:top w:val="nil"/>
              <w:left w:val="nil"/>
              <w:bottom w:val="nil"/>
              <w:right w:val="nil"/>
            </w:tcBorders>
            <w:shd w:val="clear" w:color="auto" w:fill="auto"/>
            <w:noWrap/>
            <w:vAlign w:val="center"/>
            <w:hideMark/>
          </w:tcPr>
          <w:p w14:paraId="28E9D564" w14:textId="77777777" w:rsidR="00910219" w:rsidRPr="00910219" w:rsidRDefault="00910219" w:rsidP="00910219">
            <w:pPr>
              <w:spacing w:before="0" w:after="0" w:line="240" w:lineRule="auto"/>
              <w:jc w:val="left"/>
              <w:rPr>
                <w:ins w:id="76530" w:author="pete jones" w:date="2022-01-11T16:43: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DAC29C2" w14:textId="77777777" w:rsidR="00910219" w:rsidRPr="00910219" w:rsidRDefault="00910219" w:rsidP="00910219">
            <w:pPr>
              <w:spacing w:before="0" w:after="0" w:line="240" w:lineRule="auto"/>
              <w:jc w:val="center"/>
              <w:rPr>
                <w:ins w:id="76531" w:author="pete jones" w:date="2022-01-11T16:43:00Z"/>
                <w:rFonts w:ascii="Calibri" w:hAnsi="Calibri" w:cs="Calibri"/>
                <w:b/>
                <w:bCs/>
                <w:color w:val="000000"/>
                <w:sz w:val="32"/>
                <w:szCs w:val="32"/>
              </w:rPr>
            </w:pPr>
            <w:ins w:id="76532" w:author="pete jones" w:date="2022-01-11T16:43:00Z">
              <w:r w:rsidRPr="00910219">
                <w:rPr>
                  <w:rFonts w:ascii="Calibri" w:hAnsi="Calibri" w:cs="Calibri"/>
                  <w:b/>
                  <w:bCs/>
                  <w:color w:val="000000"/>
                  <w:sz w:val="32"/>
                  <w:szCs w:val="32"/>
                </w:rPr>
                <w:t>Cardiff University</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0CAB571" w14:textId="77777777" w:rsidR="00910219" w:rsidRPr="00910219" w:rsidRDefault="00910219" w:rsidP="00910219">
            <w:pPr>
              <w:spacing w:before="0" w:after="0" w:line="240" w:lineRule="auto"/>
              <w:jc w:val="right"/>
              <w:rPr>
                <w:ins w:id="76533" w:author="pete jones" w:date="2022-01-11T16:43:00Z"/>
                <w:rFonts w:ascii="Calibri" w:hAnsi="Calibri" w:cs="Calibri"/>
                <w:color w:val="000000"/>
                <w:sz w:val="22"/>
                <w:szCs w:val="22"/>
              </w:rPr>
            </w:pPr>
            <w:ins w:id="76534" w:author="pete jones" w:date="2022-01-11T16:43: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B9F9235" w14:textId="77777777" w:rsidR="00910219" w:rsidRPr="00910219" w:rsidRDefault="00910219" w:rsidP="00910219">
            <w:pPr>
              <w:spacing w:before="0" w:after="0" w:line="240" w:lineRule="auto"/>
              <w:jc w:val="center"/>
              <w:rPr>
                <w:ins w:id="76535" w:author="pete jones" w:date="2022-01-11T16:43:00Z"/>
                <w:rFonts w:ascii="Calibri" w:hAnsi="Calibri" w:cs="Calibri"/>
                <w:color w:val="000000"/>
                <w:sz w:val="22"/>
                <w:szCs w:val="22"/>
              </w:rPr>
            </w:pPr>
            <w:ins w:id="76536" w:author="pete jones" w:date="2022-01-11T16:43:00Z">
              <w:r w:rsidRPr="00910219">
                <w:rPr>
                  <w:rFonts w:ascii="Calibri" w:hAnsi="Calibri" w:cs="Calibri"/>
                  <w:color w:val="000000"/>
                  <w:sz w:val="22"/>
                  <w:szCs w:val="22"/>
                </w:rPr>
                <w:t>25</w:t>
              </w:r>
            </w:ins>
          </w:p>
        </w:tc>
      </w:tr>
      <w:tr w:rsidR="00910219" w:rsidRPr="00910219" w14:paraId="4FE410BB" w14:textId="77777777" w:rsidTr="00910219">
        <w:trPr>
          <w:trHeight w:val="315"/>
          <w:ins w:id="76537" w:author="pete jones" w:date="2022-01-11T16:43:00Z"/>
        </w:trPr>
        <w:tc>
          <w:tcPr>
            <w:tcW w:w="400" w:type="dxa"/>
            <w:tcBorders>
              <w:top w:val="nil"/>
              <w:left w:val="nil"/>
              <w:bottom w:val="nil"/>
              <w:right w:val="nil"/>
            </w:tcBorders>
            <w:shd w:val="clear" w:color="auto" w:fill="auto"/>
            <w:noWrap/>
            <w:vAlign w:val="center"/>
            <w:hideMark/>
          </w:tcPr>
          <w:p w14:paraId="14890EC2" w14:textId="77777777" w:rsidR="00910219" w:rsidRPr="00910219" w:rsidRDefault="00910219" w:rsidP="00910219">
            <w:pPr>
              <w:spacing w:before="0" w:after="0" w:line="240" w:lineRule="auto"/>
              <w:jc w:val="center"/>
              <w:rPr>
                <w:ins w:id="76538" w:author="pete jones" w:date="2022-01-11T16:43: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6907D38F" w14:textId="77777777" w:rsidR="00910219" w:rsidRPr="00910219" w:rsidRDefault="00910219" w:rsidP="00910219">
            <w:pPr>
              <w:spacing w:before="0" w:after="0" w:line="240" w:lineRule="auto"/>
              <w:jc w:val="left"/>
              <w:rPr>
                <w:ins w:id="76539" w:author="pete jones" w:date="2022-01-11T16:43: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C4BFFCB" w14:textId="77777777" w:rsidR="00910219" w:rsidRPr="00910219" w:rsidRDefault="00910219" w:rsidP="00910219">
            <w:pPr>
              <w:spacing w:before="0" w:after="0" w:line="240" w:lineRule="auto"/>
              <w:jc w:val="right"/>
              <w:rPr>
                <w:ins w:id="76540" w:author="pete jones" w:date="2022-01-11T16:43:00Z"/>
                <w:rFonts w:ascii="Calibri" w:hAnsi="Calibri" w:cs="Calibri"/>
                <w:color w:val="000000"/>
                <w:sz w:val="22"/>
                <w:szCs w:val="22"/>
              </w:rPr>
            </w:pPr>
            <w:ins w:id="76541" w:author="pete jones" w:date="2022-01-11T16:43: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3AA10FB3" w14:textId="77777777" w:rsidR="00910219" w:rsidRPr="00910219" w:rsidRDefault="00910219" w:rsidP="00910219">
            <w:pPr>
              <w:spacing w:before="0" w:after="0" w:line="240" w:lineRule="auto"/>
              <w:jc w:val="center"/>
              <w:rPr>
                <w:ins w:id="76542" w:author="pete jones" w:date="2022-01-11T16:43:00Z"/>
                <w:rFonts w:ascii="Calibri" w:hAnsi="Calibri" w:cs="Calibri"/>
                <w:color w:val="000000"/>
                <w:sz w:val="22"/>
                <w:szCs w:val="22"/>
              </w:rPr>
            </w:pPr>
            <w:ins w:id="76543" w:author="pete jones" w:date="2022-01-11T16:43:00Z">
              <w:r w:rsidRPr="00910219">
                <w:rPr>
                  <w:rFonts w:ascii="Calibri" w:hAnsi="Calibri" w:cs="Calibri"/>
                  <w:color w:val="000000"/>
                  <w:sz w:val="22"/>
                  <w:szCs w:val="22"/>
                </w:rPr>
                <w:t>20</w:t>
              </w:r>
            </w:ins>
          </w:p>
        </w:tc>
      </w:tr>
      <w:tr w:rsidR="00910219" w:rsidRPr="00910219" w14:paraId="223D9447" w14:textId="77777777" w:rsidTr="00910219">
        <w:trPr>
          <w:trHeight w:val="315"/>
          <w:ins w:id="76544" w:author="pete jones" w:date="2022-01-11T16:43:00Z"/>
        </w:trPr>
        <w:tc>
          <w:tcPr>
            <w:tcW w:w="400" w:type="dxa"/>
            <w:tcBorders>
              <w:top w:val="nil"/>
              <w:left w:val="nil"/>
              <w:bottom w:val="nil"/>
              <w:right w:val="nil"/>
            </w:tcBorders>
            <w:shd w:val="clear" w:color="auto" w:fill="auto"/>
            <w:noWrap/>
            <w:vAlign w:val="center"/>
            <w:hideMark/>
          </w:tcPr>
          <w:p w14:paraId="7B62B371" w14:textId="77777777" w:rsidR="00910219" w:rsidRPr="00910219" w:rsidRDefault="00910219" w:rsidP="00910219">
            <w:pPr>
              <w:spacing w:before="0" w:after="0" w:line="240" w:lineRule="auto"/>
              <w:jc w:val="center"/>
              <w:rPr>
                <w:ins w:id="76545" w:author="pete jones" w:date="2022-01-11T16:43: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48AEA44" w14:textId="77777777" w:rsidR="00910219" w:rsidRPr="00910219" w:rsidRDefault="00910219" w:rsidP="00910219">
            <w:pPr>
              <w:spacing w:before="0" w:after="0" w:line="240" w:lineRule="auto"/>
              <w:jc w:val="left"/>
              <w:rPr>
                <w:ins w:id="76546" w:author="pete jones" w:date="2022-01-11T16:43: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304A020E" w14:textId="77777777" w:rsidR="00910219" w:rsidRPr="00910219" w:rsidRDefault="00910219" w:rsidP="00910219">
            <w:pPr>
              <w:spacing w:before="0" w:after="0" w:line="240" w:lineRule="auto"/>
              <w:jc w:val="center"/>
              <w:rPr>
                <w:ins w:id="76547" w:author="pete jones" w:date="2022-01-11T16:43:00Z"/>
                <w:rFonts w:ascii="Calibri" w:hAnsi="Calibri" w:cs="Calibri"/>
                <w:b/>
                <w:bCs/>
                <w:i/>
                <w:iCs/>
                <w:color w:val="000000"/>
                <w:sz w:val="22"/>
                <w:szCs w:val="22"/>
              </w:rPr>
            </w:pPr>
            <w:ins w:id="76548" w:author="pete jones" w:date="2022-01-11T16:43:00Z">
              <w:r w:rsidRPr="00910219">
                <w:rPr>
                  <w:rFonts w:ascii="Calibri" w:hAnsi="Calibri" w:cs="Calibri"/>
                  <w:b/>
                  <w:bCs/>
                  <w:i/>
                  <w:iCs/>
                  <w:color w:val="000000"/>
                  <w:sz w:val="22"/>
                  <w:szCs w:val="22"/>
                </w:rPr>
                <w:t>Acceptance Criteria</w:t>
              </w:r>
            </w:ins>
          </w:p>
        </w:tc>
      </w:tr>
      <w:tr w:rsidR="00910219" w:rsidRPr="00910219" w14:paraId="061D1C33" w14:textId="77777777" w:rsidTr="00910219">
        <w:trPr>
          <w:trHeight w:val="300"/>
          <w:ins w:id="76549" w:author="pete jones" w:date="2022-01-11T16:43:00Z"/>
        </w:trPr>
        <w:tc>
          <w:tcPr>
            <w:tcW w:w="400" w:type="dxa"/>
            <w:tcBorders>
              <w:top w:val="nil"/>
              <w:left w:val="nil"/>
              <w:bottom w:val="nil"/>
              <w:right w:val="nil"/>
            </w:tcBorders>
            <w:shd w:val="clear" w:color="auto" w:fill="auto"/>
            <w:noWrap/>
            <w:vAlign w:val="center"/>
            <w:hideMark/>
          </w:tcPr>
          <w:p w14:paraId="2F6E1C52" w14:textId="77777777" w:rsidR="00910219" w:rsidRPr="00910219" w:rsidRDefault="00910219" w:rsidP="00910219">
            <w:pPr>
              <w:spacing w:before="0" w:after="0" w:line="240" w:lineRule="auto"/>
              <w:jc w:val="center"/>
              <w:rPr>
                <w:ins w:id="76550" w:author="pete jones" w:date="2022-01-11T16:43: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2E4135EE" w14:textId="0CD00E91" w:rsidR="00910219" w:rsidRPr="00910219" w:rsidRDefault="00910219" w:rsidP="00910219">
            <w:pPr>
              <w:spacing w:before="0" w:after="0" w:line="240" w:lineRule="auto"/>
              <w:jc w:val="left"/>
              <w:rPr>
                <w:ins w:id="76551" w:author="pete jones" w:date="2022-01-11T16:43:00Z"/>
                <w:rFonts w:ascii="Calibri" w:hAnsi="Calibri" w:cs="Calibri"/>
                <w:color w:val="000000"/>
                <w:sz w:val="22"/>
                <w:szCs w:val="22"/>
              </w:rPr>
            </w:pPr>
            <w:ins w:id="76552" w:author="pete jones" w:date="2022-01-11T16:43:00Z">
              <w:r w:rsidRPr="00910219">
                <w:rPr>
                  <w:rFonts w:ascii="Calibri" w:hAnsi="Calibri" w:cs="Calibri"/>
                  <w:color w:val="000000"/>
                  <w:sz w:val="22"/>
                  <w:szCs w:val="22"/>
                </w:rPr>
                <w:t xml:space="preserve">Estimated engineering intake 2018 (at 3%) of </w:t>
              </w:r>
            </w:ins>
            <w:ins w:id="76553" w:author="pete jones" w:date="2022-03-30T12:32:00Z">
              <w:r w:rsidR="00042512">
                <w:rPr>
                  <w:rFonts w:ascii="Calibri" w:hAnsi="Calibri" w:cs="Calibri"/>
                  <w:color w:val="000000"/>
                  <w:sz w:val="22"/>
                  <w:szCs w:val="22"/>
                </w:rPr>
                <w:t xml:space="preserve">the </w:t>
              </w:r>
            </w:ins>
            <w:ins w:id="76554" w:author="pete jones" w:date="2022-01-11T16:43: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6BEB186" w14:textId="77777777" w:rsidR="00910219" w:rsidRPr="00910219" w:rsidRDefault="00910219" w:rsidP="00910219">
            <w:pPr>
              <w:spacing w:before="0" w:after="0" w:line="240" w:lineRule="auto"/>
              <w:jc w:val="right"/>
              <w:rPr>
                <w:ins w:id="76555" w:author="pete jones" w:date="2022-01-11T16:43:00Z"/>
                <w:rFonts w:ascii="Calibri" w:hAnsi="Calibri" w:cs="Calibri"/>
                <w:color w:val="000000"/>
                <w:sz w:val="22"/>
                <w:szCs w:val="22"/>
              </w:rPr>
            </w:pPr>
            <w:ins w:id="76556" w:author="pete jones" w:date="2022-01-11T16:43: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CAD0ECA" w14:textId="77777777" w:rsidR="00910219" w:rsidRPr="00910219" w:rsidRDefault="00910219" w:rsidP="00910219">
            <w:pPr>
              <w:spacing w:before="0" w:after="0" w:line="240" w:lineRule="auto"/>
              <w:jc w:val="center"/>
              <w:rPr>
                <w:ins w:id="76557" w:author="pete jones" w:date="2022-01-11T16:43:00Z"/>
                <w:rFonts w:ascii="Calibri" w:hAnsi="Calibri" w:cs="Calibri"/>
                <w:color w:val="000000"/>
                <w:sz w:val="22"/>
                <w:szCs w:val="22"/>
              </w:rPr>
            </w:pPr>
            <w:ins w:id="76558" w:author="pete jones" w:date="2022-01-11T16:43:00Z">
              <w:r w:rsidRPr="00910219">
                <w:rPr>
                  <w:rFonts w:ascii="Calibri" w:hAnsi="Calibri" w:cs="Calibri"/>
                  <w:color w:val="000000"/>
                  <w:sz w:val="22"/>
                  <w:szCs w:val="22"/>
                </w:rPr>
                <w:t>AAB</w:t>
              </w:r>
            </w:ins>
          </w:p>
        </w:tc>
      </w:tr>
      <w:tr w:rsidR="00910219" w:rsidRPr="00910219" w14:paraId="29CECC07" w14:textId="77777777" w:rsidTr="00910219">
        <w:trPr>
          <w:trHeight w:val="315"/>
          <w:ins w:id="76559" w:author="pete jones" w:date="2022-01-11T16:43:00Z"/>
        </w:trPr>
        <w:tc>
          <w:tcPr>
            <w:tcW w:w="400" w:type="dxa"/>
            <w:tcBorders>
              <w:top w:val="nil"/>
              <w:left w:val="nil"/>
              <w:bottom w:val="nil"/>
              <w:right w:val="nil"/>
            </w:tcBorders>
            <w:shd w:val="clear" w:color="auto" w:fill="auto"/>
            <w:noWrap/>
            <w:vAlign w:val="center"/>
            <w:hideMark/>
          </w:tcPr>
          <w:p w14:paraId="25CF8893" w14:textId="77777777" w:rsidR="00910219" w:rsidRPr="00910219" w:rsidRDefault="00910219" w:rsidP="00910219">
            <w:pPr>
              <w:spacing w:before="0" w:after="0" w:line="240" w:lineRule="auto"/>
              <w:jc w:val="center"/>
              <w:rPr>
                <w:ins w:id="76560" w:author="pete jones" w:date="2022-01-11T16:43: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25B74426" w14:textId="77777777" w:rsidR="00910219" w:rsidRPr="00910219" w:rsidRDefault="00910219" w:rsidP="00910219">
            <w:pPr>
              <w:spacing w:before="0" w:after="0" w:line="240" w:lineRule="auto"/>
              <w:jc w:val="left"/>
              <w:rPr>
                <w:ins w:id="76561" w:author="pete jones" w:date="2022-01-11T16:43: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02BE29FE" w14:textId="77777777" w:rsidR="00910219" w:rsidRPr="00910219" w:rsidRDefault="00910219" w:rsidP="00910219">
            <w:pPr>
              <w:spacing w:before="0" w:after="0" w:line="240" w:lineRule="auto"/>
              <w:jc w:val="right"/>
              <w:rPr>
                <w:ins w:id="76562" w:author="pete jones" w:date="2022-01-11T16:43:00Z"/>
                <w:rFonts w:ascii="Calibri" w:hAnsi="Calibri" w:cs="Calibri"/>
                <w:color w:val="000000"/>
                <w:sz w:val="22"/>
                <w:szCs w:val="22"/>
              </w:rPr>
            </w:pPr>
            <w:ins w:id="76563" w:author="pete jones" w:date="2022-01-11T16:43: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545DB3FD" w14:textId="77777777" w:rsidR="00910219" w:rsidRPr="00910219" w:rsidRDefault="00910219" w:rsidP="00910219">
            <w:pPr>
              <w:spacing w:before="0" w:after="0" w:line="240" w:lineRule="auto"/>
              <w:jc w:val="center"/>
              <w:rPr>
                <w:ins w:id="76564" w:author="pete jones" w:date="2022-01-11T16:43:00Z"/>
                <w:rFonts w:ascii="Calibri" w:hAnsi="Calibri" w:cs="Calibri"/>
                <w:color w:val="000000"/>
                <w:sz w:val="22"/>
                <w:szCs w:val="22"/>
              </w:rPr>
            </w:pPr>
            <w:ins w:id="76565" w:author="pete jones" w:date="2022-01-11T16:43:00Z">
              <w:r w:rsidRPr="00910219">
                <w:rPr>
                  <w:rFonts w:ascii="Calibri" w:hAnsi="Calibri" w:cs="Calibri"/>
                  <w:color w:val="000000"/>
                  <w:sz w:val="22"/>
                  <w:szCs w:val="22"/>
                </w:rPr>
                <w:t>DDD + A-level maths</w:t>
              </w:r>
            </w:ins>
          </w:p>
        </w:tc>
      </w:tr>
      <w:tr w:rsidR="00910219" w:rsidRPr="00910219" w14:paraId="2D25CA57" w14:textId="77777777" w:rsidTr="00910219">
        <w:trPr>
          <w:trHeight w:val="315"/>
          <w:ins w:id="76566" w:author="pete jones" w:date="2022-01-11T16:43:00Z"/>
        </w:trPr>
        <w:tc>
          <w:tcPr>
            <w:tcW w:w="400" w:type="dxa"/>
            <w:tcBorders>
              <w:top w:val="nil"/>
              <w:left w:val="nil"/>
              <w:bottom w:val="nil"/>
              <w:right w:val="nil"/>
            </w:tcBorders>
            <w:shd w:val="clear" w:color="auto" w:fill="auto"/>
            <w:noWrap/>
            <w:vAlign w:val="center"/>
            <w:hideMark/>
          </w:tcPr>
          <w:p w14:paraId="7D75EE39" w14:textId="77777777" w:rsidR="00910219" w:rsidRPr="00910219" w:rsidRDefault="00910219" w:rsidP="00910219">
            <w:pPr>
              <w:spacing w:before="0" w:after="0" w:line="240" w:lineRule="auto"/>
              <w:jc w:val="center"/>
              <w:rPr>
                <w:ins w:id="76567" w:author="pete jones" w:date="2022-01-11T16:43: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3040FE10" w14:textId="77777777" w:rsidR="00910219" w:rsidRPr="00910219" w:rsidRDefault="00910219" w:rsidP="00910219">
            <w:pPr>
              <w:spacing w:before="0" w:after="0" w:line="240" w:lineRule="auto"/>
              <w:jc w:val="center"/>
              <w:rPr>
                <w:ins w:id="76568" w:author="pete jones" w:date="2022-01-11T16:43:00Z"/>
                <w:rFonts w:ascii="Calibri" w:hAnsi="Calibri" w:cs="Calibri"/>
                <w:b/>
                <w:bCs/>
                <w:color w:val="000000"/>
              </w:rPr>
            </w:pPr>
            <w:ins w:id="76569" w:author="pete jones" w:date="2022-01-11T16:43:00Z">
              <w:r w:rsidRPr="00910219">
                <w:rPr>
                  <w:rFonts w:ascii="Calibri" w:hAnsi="Calibri" w:cs="Calibri"/>
                  <w:b/>
                  <w:bCs/>
                  <w:color w:val="000000"/>
                </w:rPr>
                <w:t>190</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85F814E" w14:textId="77777777" w:rsidR="00910219" w:rsidRPr="00910219" w:rsidRDefault="00910219" w:rsidP="00910219">
            <w:pPr>
              <w:spacing w:before="0" w:after="0" w:line="240" w:lineRule="auto"/>
              <w:jc w:val="right"/>
              <w:rPr>
                <w:ins w:id="76570" w:author="pete jones" w:date="2022-01-11T16:43:00Z"/>
                <w:rFonts w:ascii="Calibri" w:hAnsi="Calibri" w:cs="Calibri"/>
                <w:color w:val="000000"/>
                <w:sz w:val="22"/>
                <w:szCs w:val="22"/>
              </w:rPr>
            </w:pPr>
            <w:ins w:id="76571" w:author="pete jones" w:date="2022-01-11T16:43: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12F070D8" w14:textId="77777777" w:rsidR="00910219" w:rsidRPr="00910219" w:rsidRDefault="00910219" w:rsidP="00910219">
            <w:pPr>
              <w:spacing w:before="0" w:after="0" w:line="240" w:lineRule="auto"/>
              <w:jc w:val="center"/>
              <w:rPr>
                <w:ins w:id="76572" w:author="pete jones" w:date="2022-01-11T16:43:00Z"/>
                <w:rFonts w:ascii="Calibri" w:hAnsi="Calibri" w:cs="Calibri"/>
                <w:color w:val="000000"/>
                <w:sz w:val="22"/>
                <w:szCs w:val="22"/>
              </w:rPr>
            </w:pPr>
            <w:ins w:id="76573" w:author="pete jones" w:date="2022-01-11T16:43:00Z">
              <w:r w:rsidRPr="00910219">
                <w:rPr>
                  <w:rFonts w:ascii="Calibri" w:hAnsi="Calibri" w:cs="Calibri"/>
                  <w:color w:val="000000"/>
                  <w:sz w:val="22"/>
                  <w:szCs w:val="22"/>
                </w:rPr>
                <w:t>136 - 184</w:t>
              </w:r>
            </w:ins>
          </w:p>
        </w:tc>
      </w:tr>
      <w:tr w:rsidR="00910219" w:rsidRPr="00910219" w14:paraId="6188CB79" w14:textId="77777777" w:rsidTr="00910219">
        <w:trPr>
          <w:trHeight w:val="315"/>
          <w:ins w:id="76574" w:author="pete jones" w:date="2022-01-11T16:43:00Z"/>
        </w:trPr>
        <w:tc>
          <w:tcPr>
            <w:tcW w:w="400" w:type="dxa"/>
            <w:tcBorders>
              <w:top w:val="nil"/>
              <w:left w:val="nil"/>
              <w:bottom w:val="nil"/>
              <w:right w:val="nil"/>
            </w:tcBorders>
            <w:shd w:val="clear" w:color="auto" w:fill="auto"/>
            <w:noWrap/>
            <w:vAlign w:val="center"/>
            <w:hideMark/>
          </w:tcPr>
          <w:p w14:paraId="1DD0241B" w14:textId="77777777" w:rsidR="00910219" w:rsidRPr="00910219" w:rsidRDefault="00910219" w:rsidP="00910219">
            <w:pPr>
              <w:spacing w:before="0" w:after="0" w:line="240" w:lineRule="auto"/>
              <w:jc w:val="center"/>
              <w:rPr>
                <w:ins w:id="76575" w:author="pete jones" w:date="2022-01-11T16:43: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5505D1A3" w14:textId="69A921F2" w:rsidR="00910219" w:rsidRPr="00910219" w:rsidRDefault="00910219" w:rsidP="00910219">
            <w:pPr>
              <w:spacing w:before="0" w:after="0" w:line="240" w:lineRule="auto"/>
              <w:jc w:val="left"/>
              <w:rPr>
                <w:ins w:id="76576" w:author="pete jones" w:date="2022-01-11T16:43:00Z"/>
                <w:rFonts w:ascii="Calibri" w:hAnsi="Calibri" w:cs="Calibri"/>
                <w:color w:val="000000"/>
                <w:sz w:val="22"/>
                <w:szCs w:val="22"/>
              </w:rPr>
            </w:pPr>
            <w:ins w:id="76577" w:author="pete jones" w:date="2022-01-11T16:43:00Z">
              <w:r w:rsidRPr="00910219">
                <w:rPr>
                  <w:rFonts w:ascii="Calibri" w:hAnsi="Calibri" w:cs="Calibri"/>
                  <w:noProof/>
                  <w:color w:val="000000"/>
                  <w:sz w:val="22"/>
                  <w:szCs w:val="22"/>
                </w:rPr>
                <w:drawing>
                  <wp:anchor distT="0" distB="0" distL="114300" distR="114300" simplePos="0" relativeHeight="251697152" behindDoc="0" locked="0" layoutInCell="1" allowOverlap="1" wp14:anchorId="3A1A9599" wp14:editId="5CD2AAEE">
                    <wp:simplePos x="0" y="0"/>
                    <wp:positionH relativeFrom="column">
                      <wp:posOffset>0</wp:posOffset>
                    </wp:positionH>
                    <wp:positionV relativeFrom="paragraph">
                      <wp:posOffset>171450</wp:posOffset>
                    </wp:positionV>
                    <wp:extent cx="2524125" cy="923925"/>
                    <wp:effectExtent l="0" t="0" r="9525" b="9525"/>
                    <wp:wrapNone/>
                    <wp:docPr id="345253028" name="Chart 345253028">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2"/>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7ACE3C98" w14:textId="77777777">
              <w:trPr>
                <w:trHeight w:val="315"/>
                <w:tblCellSpacing w:w="0" w:type="dxa"/>
                <w:ins w:id="76578" w:author="pete jones" w:date="2022-01-11T16:43: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B482C09" w14:textId="77777777" w:rsidR="00910219" w:rsidRPr="00910219" w:rsidRDefault="00910219" w:rsidP="00910219">
                  <w:pPr>
                    <w:spacing w:before="0" w:after="0" w:line="240" w:lineRule="auto"/>
                    <w:jc w:val="left"/>
                    <w:rPr>
                      <w:ins w:id="76579" w:author="pete jones" w:date="2022-01-11T16:43:00Z"/>
                      <w:rFonts w:ascii="Calibri" w:hAnsi="Calibri" w:cs="Calibri"/>
                      <w:b/>
                      <w:bCs/>
                      <w:i/>
                      <w:iCs/>
                      <w:color w:val="000000"/>
                      <w:sz w:val="22"/>
                      <w:szCs w:val="22"/>
                    </w:rPr>
                  </w:pPr>
                  <w:ins w:id="76580" w:author="pete jones" w:date="2022-01-11T16:43:00Z">
                    <w:r w:rsidRPr="00910219">
                      <w:rPr>
                        <w:rFonts w:ascii="Calibri" w:hAnsi="Calibri" w:cs="Calibri"/>
                        <w:b/>
                        <w:bCs/>
                        <w:i/>
                        <w:iCs/>
                        <w:color w:val="000000"/>
                        <w:sz w:val="22"/>
                        <w:szCs w:val="22"/>
                      </w:rPr>
                      <w:t>Type of module category</w:t>
                    </w:r>
                  </w:ins>
                </w:p>
              </w:tc>
            </w:tr>
          </w:tbl>
          <w:p w14:paraId="54F77F90" w14:textId="77777777" w:rsidR="00910219" w:rsidRPr="00910219" w:rsidRDefault="00910219" w:rsidP="00910219">
            <w:pPr>
              <w:spacing w:before="0" w:after="0" w:line="240" w:lineRule="auto"/>
              <w:jc w:val="left"/>
              <w:rPr>
                <w:ins w:id="76581" w:author="pete jones" w:date="2022-01-11T16:43: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35E5AA54" w14:textId="77777777" w:rsidR="00910219" w:rsidRPr="00910219" w:rsidRDefault="00910219" w:rsidP="00910219">
            <w:pPr>
              <w:spacing w:before="0" w:after="0" w:line="240" w:lineRule="auto"/>
              <w:jc w:val="right"/>
              <w:rPr>
                <w:ins w:id="76582" w:author="pete jones" w:date="2022-01-11T16:43:00Z"/>
                <w:rFonts w:ascii="Calibri" w:hAnsi="Calibri" w:cs="Calibri"/>
                <w:color w:val="000000"/>
                <w:sz w:val="22"/>
                <w:szCs w:val="22"/>
              </w:rPr>
            </w:pPr>
            <w:ins w:id="76583" w:author="pete jones" w:date="2022-01-11T16:43:00Z">
              <w:r w:rsidRPr="0091021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46C42B63" w14:textId="77777777" w:rsidR="00910219" w:rsidRPr="00910219" w:rsidRDefault="00910219" w:rsidP="00910219">
            <w:pPr>
              <w:spacing w:before="0" w:after="0" w:line="240" w:lineRule="auto"/>
              <w:jc w:val="right"/>
              <w:rPr>
                <w:ins w:id="76584" w:author="pete jones" w:date="2022-01-11T16:43: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6EC14AC1" w14:textId="77777777" w:rsidR="00910219" w:rsidRPr="00910219" w:rsidRDefault="00910219" w:rsidP="00910219">
            <w:pPr>
              <w:spacing w:before="0" w:after="0" w:line="240" w:lineRule="auto"/>
              <w:jc w:val="left"/>
              <w:rPr>
                <w:ins w:id="76585" w:author="pete jones" w:date="2022-01-11T16:4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85DCD7F" w14:textId="77777777" w:rsidR="00910219" w:rsidRPr="00910219" w:rsidRDefault="00910219" w:rsidP="00910219">
            <w:pPr>
              <w:spacing w:before="0" w:after="0" w:line="240" w:lineRule="auto"/>
              <w:jc w:val="left"/>
              <w:rPr>
                <w:ins w:id="76586" w:author="pete jones" w:date="2022-01-11T16:4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1A12C86" w14:textId="77777777" w:rsidR="00910219" w:rsidRPr="00910219" w:rsidRDefault="00910219" w:rsidP="00910219">
            <w:pPr>
              <w:spacing w:before="0" w:after="0" w:line="240" w:lineRule="auto"/>
              <w:jc w:val="left"/>
              <w:rPr>
                <w:ins w:id="76587" w:author="pete jones" w:date="2022-01-11T16:4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F35CAAC" w14:textId="77777777" w:rsidR="00910219" w:rsidRPr="00910219" w:rsidRDefault="00910219" w:rsidP="00910219">
            <w:pPr>
              <w:spacing w:before="0" w:after="0" w:line="240" w:lineRule="auto"/>
              <w:jc w:val="left"/>
              <w:rPr>
                <w:ins w:id="76588"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DAD18F3" w14:textId="77777777" w:rsidR="00910219" w:rsidRPr="00910219" w:rsidRDefault="00910219" w:rsidP="00910219">
            <w:pPr>
              <w:spacing w:before="0" w:after="0" w:line="240" w:lineRule="auto"/>
              <w:jc w:val="left"/>
              <w:rPr>
                <w:ins w:id="76589"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4A314D7" w14:textId="77777777" w:rsidR="00910219" w:rsidRPr="00910219" w:rsidRDefault="00910219" w:rsidP="00910219">
            <w:pPr>
              <w:spacing w:before="0" w:after="0" w:line="240" w:lineRule="auto"/>
              <w:jc w:val="center"/>
              <w:rPr>
                <w:ins w:id="76590"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F6371F8" w14:textId="77777777" w:rsidR="00910219" w:rsidRPr="00910219" w:rsidRDefault="00910219" w:rsidP="00910219">
            <w:pPr>
              <w:spacing w:before="0" w:after="0" w:line="240" w:lineRule="auto"/>
              <w:jc w:val="center"/>
              <w:rPr>
                <w:ins w:id="76591"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518064C" w14:textId="77777777" w:rsidR="00910219" w:rsidRPr="00910219" w:rsidRDefault="00910219" w:rsidP="00910219">
            <w:pPr>
              <w:spacing w:before="0" w:after="0" w:line="240" w:lineRule="auto"/>
              <w:jc w:val="center"/>
              <w:rPr>
                <w:ins w:id="76592"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5B644DC" w14:textId="77777777" w:rsidR="00910219" w:rsidRPr="00910219" w:rsidRDefault="00910219" w:rsidP="00910219">
            <w:pPr>
              <w:spacing w:before="0" w:after="0" w:line="240" w:lineRule="auto"/>
              <w:jc w:val="center"/>
              <w:rPr>
                <w:ins w:id="76593" w:author="pete jones" w:date="2022-01-11T16:43: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4C7C8F0D" w14:textId="77777777" w:rsidR="00910219" w:rsidRPr="00910219" w:rsidRDefault="00910219" w:rsidP="00910219">
            <w:pPr>
              <w:spacing w:before="0" w:after="0" w:line="240" w:lineRule="auto"/>
              <w:jc w:val="center"/>
              <w:rPr>
                <w:ins w:id="76594" w:author="pete jones" w:date="2022-01-11T16:43:00Z"/>
                <w:rFonts w:ascii="Times New Roman" w:hAnsi="Times New Roman" w:cs="Times New Roman"/>
                <w:sz w:val="20"/>
                <w:szCs w:val="20"/>
              </w:rPr>
            </w:pPr>
          </w:p>
        </w:tc>
      </w:tr>
      <w:tr w:rsidR="00910219" w:rsidRPr="00910219" w14:paraId="48F1A1F3" w14:textId="77777777" w:rsidTr="00910219">
        <w:trPr>
          <w:trHeight w:val="315"/>
          <w:ins w:id="76595" w:author="pete jones" w:date="2022-01-11T16:43:00Z"/>
        </w:trPr>
        <w:tc>
          <w:tcPr>
            <w:tcW w:w="400" w:type="dxa"/>
            <w:tcBorders>
              <w:top w:val="nil"/>
              <w:left w:val="nil"/>
              <w:bottom w:val="nil"/>
              <w:right w:val="nil"/>
            </w:tcBorders>
            <w:shd w:val="clear" w:color="auto" w:fill="auto"/>
            <w:noWrap/>
            <w:vAlign w:val="center"/>
            <w:hideMark/>
          </w:tcPr>
          <w:p w14:paraId="57F2D46C" w14:textId="77777777" w:rsidR="00910219" w:rsidRPr="00910219" w:rsidRDefault="00910219" w:rsidP="00910219">
            <w:pPr>
              <w:spacing w:before="0" w:after="0" w:line="240" w:lineRule="auto"/>
              <w:jc w:val="center"/>
              <w:rPr>
                <w:ins w:id="76596" w:author="pete jones" w:date="2022-01-11T16:43: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9CC098E" w14:textId="77777777" w:rsidR="00910219" w:rsidRPr="00910219" w:rsidRDefault="00910219" w:rsidP="00910219">
            <w:pPr>
              <w:spacing w:before="0" w:after="0" w:line="240" w:lineRule="auto"/>
              <w:jc w:val="right"/>
              <w:rPr>
                <w:ins w:id="76597" w:author="pete jones" w:date="2022-01-11T16:43:00Z"/>
                <w:rFonts w:ascii="Calibri" w:hAnsi="Calibri" w:cs="Calibri"/>
                <w:sz w:val="22"/>
                <w:szCs w:val="22"/>
              </w:rPr>
            </w:pPr>
            <w:ins w:id="76598" w:author="pete jones" w:date="2022-01-11T16:43:00Z">
              <w:r w:rsidRPr="0091021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439749A7" w14:textId="77777777" w:rsidR="00910219" w:rsidRPr="00910219" w:rsidRDefault="00910219" w:rsidP="00910219">
            <w:pPr>
              <w:spacing w:before="0" w:after="0" w:line="240" w:lineRule="auto"/>
              <w:jc w:val="center"/>
              <w:rPr>
                <w:ins w:id="76599" w:author="pete jones" w:date="2022-01-11T16:43:00Z"/>
                <w:rFonts w:ascii="Calibri" w:hAnsi="Calibri" w:cs="Calibri"/>
                <w:color w:val="000000"/>
                <w:sz w:val="22"/>
                <w:szCs w:val="22"/>
              </w:rPr>
            </w:pPr>
            <w:ins w:id="76600" w:author="pete jones" w:date="2022-01-11T16:43:00Z">
              <w:r w:rsidRPr="00910219">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1DF166EF" w14:textId="77777777" w:rsidR="00910219" w:rsidRPr="00910219" w:rsidRDefault="00910219" w:rsidP="00910219">
            <w:pPr>
              <w:spacing w:before="0" w:after="0" w:line="240" w:lineRule="auto"/>
              <w:jc w:val="center"/>
              <w:rPr>
                <w:ins w:id="76601" w:author="pete jones" w:date="2022-01-11T16:43: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51069B71" w14:textId="77777777" w:rsidR="00910219" w:rsidRPr="00910219" w:rsidRDefault="00910219" w:rsidP="00910219">
            <w:pPr>
              <w:spacing w:before="0" w:after="0" w:line="240" w:lineRule="auto"/>
              <w:jc w:val="left"/>
              <w:rPr>
                <w:ins w:id="76602" w:author="pete jones" w:date="2022-01-11T16:4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58615DF" w14:textId="77777777" w:rsidR="00910219" w:rsidRPr="00910219" w:rsidRDefault="00910219" w:rsidP="00910219">
            <w:pPr>
              <w:spacing w:before="0" w:after="0" w:line="240" w:lineRule="auto"/>
              <w:jc w:val="left"/>
              <w:rPr>
                <w:ins w:id="76603" w:author="pete jones" w:date="2022-01-11T16:4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0401BAFF" w14:textId="77777777" w:rsidR="00910219" w:rsidRPr="00910219" w:rsidRDefault="00910219" w:rsidP="00910219">
            <w:pPr>
              <w:spacing w:before="0" w:after="0" w:line="240" w:lineRule="auto"/>
              <w:jc w:val="left"/>
              <w:rPr>
                <w:ins w:id="76604" w:author="pete jones" w:date="2022-01-11T16:4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516F77D7" w14:textId="77777777" w:rsidR="00910219" w:rsidRPr="00910219" w:rsidRDefault="00910219" w:rsidP="00910219">
            <w:pPr>
              <w:spacing w:before="0" w:after="0" w:line="240" w:lineRule="auto"/>
              <w:jc w:val="left"/>
              <w:rPr>
                <w:ins w:id="76605"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3C555D94" w14:textId="77777777" w:rsidR="00910219" w:rsidRPr="00910219" w:rsidRDefault="00910219" w:rsidP="00910219">
            <w:pPr>
              <w:spacing w:before="0" w:after="0" w:line="240" w:lineRule="auto"/>
              <w:jc w:val="left"/>
              <w:rPr>
                <w:ins w:id="76606"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31F3D4E0" w14:textId="77777777" w:rsidR="00910219" w:rsidRPr="00910219" w:rsidRDefault="00910219" w:rsidP="00910219">
            <w:pPr>
              <w:spacing w:before="0" w:after="0" w:line="240" w:lineRule="auto"/>
              <w:jc w:val="left"/>
              <w:rPr>
                <w:ins w:id="76607"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23A749B" w14:textId="77777777" w:rsidR="00910219" w:rsidRPr="00910219" w:rsidRDefault="00910219" w:rsidP="00910219">
            <w:pPr>
              <w:spacing w:before="0" w:after="0" w:line="240" w:lineRule="auto"/>
              <w:jc w:val="left"/>
              <w:rPr>
                <w:ins w:id="76608"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7985957" w14:textId="77777777" w:rsidR="00910219" w:rsidRPr="00910219" w:rsidRDefault="00910219" w:rsidP="00910219">
            <w:pPr>
              <w:spacing w:before="0" w:after="0" w:line="240" w:lineRule="auto"/>
              <w:jc w:val="center"/>
              <w:rPr>
                <w:ins w:id="76609" w:author="pete jones" w:date="2022-01-11T16:4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AA84256" w14:textId="77777777" w:rsidR="00910219" w:rsidRPr="00910219" w:rsidRDefault="00910219" w:rsidP="00910219">
            <w:pPr>
              <w:spacing w:before="0" w:after="0" w:line="240" w:lineRule="auto"/>
              <w:jc w:val="center"/>
              <w:rPr>
                <w:ins w:id="76610" w:author="pete jones" w:date="2022-01-11T16:43: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405AE03" w14:textId="77777777" w:rsidR="00910219" w:rsidRPr="00910219" w:rsidRDefault="00910219" w:rsidP="00910219">
            <w:pPr>
              <w:spacing w:before="0" w:after="0" w:line="240" w:lineRule="auto"/>
              <w:jc w:val="center"/>
              <w:rPr>
                <w:ins w:id="76611" w:author="pete jones" w:date="2022-01-11T16:43:00Z"/>
                <w:rFonts w:ascii="Times New Roman" w:hAnsi="Times New Roman" w:cs="Times New Roman"/>
                <w:sz w:val="20"/>
                <w:szCs w:val="20"/>
              </w:rPr>
            </w:pPr>
          </w:p>
        </w:tc>
      </w:tr>
      <w:tr w:rsidR="00910219" w:rsidRPr="00910219" w14:paraId="47A49367" w14:textId="77777777" w:rsidTr="00910219">
        <w:trPr>
          <w:trHeight w:val="300"/>
          <w:ins w:id="76612" w:author="pete jones" w:date="2022-01-11T16:43:00Z"/>
        </w:trPr>
        <w:tc>
          <w:tcPr>
            <w:tcW w:w="400" w:type="dxa"/>
            <w:tcBorders>
              <w:top w:val="nil"/>
              <w:left w:val="nil"/>
              <w:bottom w:val="nil"/>
              <w:right w:val="nil"/>
            </w:tcBorders>
            <w:shd w:val="clear" w:color="auto" w:fill="auto"/>
            <w:noWrap/>
            <w:vAlign w:val="center"/>
            <w:hideMark/>
          </w:tcPr>
          <w:p w14:paraId="78DEC097" w14:textId="77777777" w:rsidR="00910219" w:rsidRPr="00910219" w:rsidRDefault="00910219" w:rsidP="00910219">
            <w:pPr>
              <w:spacing w:before="0" w:after="0" w:line="240" w:lineRule="auto"/>
              <w:jc w:val="center"/>
              <w:rPr>
                <w:ins w:id="76613" w:author="pete jones" w:date="2022-01-11T16:43: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48F4E7B" w14:textId="77777777" w:rsidR="00910219" w:rsidRPr="00910219" w:rsidRDefault="00910219" w:rsidP="00910219">
            <w:pPr>
              <w:spacing w:before="0" w:after="0" w:line="240" w:lineRule="auto"/>
              <w:jc w:val="right"/>
              <w:rPr>
                <w:ins w:id="76614" w:author="pete jones" w:date="2022-01-11T16:43:00Z"/>
                <w:rFonts w:ascii="Calibri" w:hAnsi="Calibri" w:cs="Calibri"/>
                <w:sz w:val="22"/>
                <w:szCs w:val="22"/>
              </w:rPr>
            </w:pPr>
            <w:ins w:id="76615" w:author="pete jones" w:date="2022-01-11T16:43:00Z">
              <w:r w:rsidRPr="0091021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58C26E45" w14:textId="77777777" w:rsidR="00910219" w:rsidRPr="00910219" w:rsidRDefault="00910219" w:rsidP="00910219">
            <w:pPr>
              <w:spacing w:before="0" w:after="0" w:line="240" w:lineRule="auto"/>
              <w:jc w:val="center"/>
              <w:rPr>
                <w:ins w:id="76616" w:author="pete jones" w:date="2022-01-11T16:43:00Z"/>
                <w:rFonts w:ascii="Calibri" w:hAnsi="Calibri" w:cs="Calibri"/>
                <w:color w:val="000000"/>
                <w:sz w:val="22"/>
                <w:szCs w:val="22"/>
              </w:rPr>
            </w:pPr>
            <w:ins w:id="76617" w:author="pete jones" w:date="2022-01-11T16:43:00Z">
              <w:r w:rsidRPr="00910219">
                <w:rPr>
                  <w:rFonts w:ascii="Calibri" w:hAnsi="Calibri" w:cs="Calibri"/>
                  <w:color w:val="000000"/>
                  <w:sz w:val="22"/>
                  <w:szCs w:val="22"/>
                </w:rPr>
                <w:t>13</w:t>
              </w:r>
            </w:ins>
          </w:p>
        </w:tc>
        <w:tc>
          <w:tcPr>
            <w:tcW w:w="424" w:type="dxa"/>
            <w:tcBorders>
              <w:top w:val="nil"/>
              <w:left w:val="nil"/>
              <w:bottom w:val="nil"/>
              <w:right w:val="nil"/>
            </w:tcBorders>
            <w:shd w:val="clear" w:color="auto" w:fill="auto"/>
            <w:noWrap/>
            <w:vAlign w:val="center"/>
            <w:hideMark/>
          </w:tcPr>
          <w:p w14:paraId="360D1FA3" w14:textId="77777777" w:rsidR="00910219" w:rsidRPr="00910219" w:rsidRDefault="00910219" w:rsidP="00910219">
            <w:pPr>
              <w:spacing w:before="0" w:after="0" w:line="240" w:lineRule="auto"/>
              <w:jc w:val="center"/>
              <w:rPr>
                <w:ins w:id="76618" w:author="pete jones" w:date="2022-01-11T16:43: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30839080" w14:textId="77777777" w:rsidR="00910219" w:rsidRPr="00910219" w:rsidRDefault="00910219" w:rsidP="00910219">
            <w:pPr>
              <w:spacing w:before="0" w:after="0" w:line="240" w:lineRule="auto"/>
              <w:jc w:val="center"/>
              <w:rPr>
                <w:ins w:id="76619" w:author="pete jones" w:date="2022-01-11T16:43:00Z"/>
                <w:rFonts w:ascii="Calibri" w:hAnsi="Calibri" w:cs="Calibri"/>
                <w:color w:val="000000"/>
                <w:sz w:val="22"/>
                <w:szCs w:val="22"/>
              </w:rPr>
            </w:pPr>
            <w:ins w:id="76620" w:author="pete jones" w:date="2022-01-11T16:43: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24B41A3" w14:textId="77777777" w:rsidR="00910219" w:rsidRPr="00910219" w:rsidRDefault="00910219" w:rsidP="00910219">
            <w:pPr>
              <w:spacing w:before="0" w:after="0" w:line="240" w:lineRule="auto"/>
              <w:jc w:val="center"/>
              <w:rPr>
                <w:ins w:id="76621" w:author="pete jones" w:date="2022-01-11T16:43:00Z"/>
                <w:rFonts w:ascii="Calibri" w:hAnsi="Calibri" w:cs="Calibri"/>
                <w:color w:val="000000"/>
                <w:sz w:val="22"/>
                <w:szCs w:val="22"/>
              </w:rPr>
            </w:pPr>
            <w:ins w:id="76622" w:author="pete jones" w:date="2022-01-11T16:43: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C21DA76" w14:textId="77777777" w:rsidR="00910219" w:rsidRPr="00910219" w:rsidRDefault="00910219" w:rsidP="00910219">
            <w:pPr>
              <w:spacing w:before="0" w:after="0" w:line="240" w:lineRule="auto"/>
              <w:jc w:val="center"/>
              <w:rPr>
                <w:ins w:id="76623" w:author="pete jones" w:date="2022-01-11T16:43:00Z"/>
                <w:rFonts w:ascii="Calibri" w:hAnsi="Calibri" w:cs="Calibri"/>
                <w:color w:val="000000"/>
                <w:sz w:val="22"/>
                <w:szCs w:val="22"/>
              </w:rPr>
            </w:pPr>
            <w:ins w:id="76624" w:author="pete jones" w:date="2022-01-11T16:43: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9C6CF50" w14:textId="77777777" w:rsidR="00910219" w:rsidRPr="00910219" w:rsidRDefault="00910219" w:rsidP="00910219">
            <w:pPr>
              <w:spacing w:before="0" w:after="0" w:line="240" w:lineRule="auto"/>
              <w:jc w:val="center"/>
              <w:rPr>
                <w:ins w:id="76625" w:author="pete jones" w:date="2022-01-11T16:43:00Z"/>
                <w:rFonts w:ascii="Calibri" w:hAnsi="Calibri" w:cs="Calibri"/>
                <w:color w:val="000000"/>
                <w:sz w:val="22"/>
                <w:szCs w:val="22"/>
              </w:rPr>
            </w:pPr>
            <w:ins w:id="76626" w:author="pete jones" w:date="2022-01-11T16:43: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B0BFFDC" w14:textId="77777777" w:rsidR="00910219" w:rsidRPr="00910219" w:rsidRDefault="00910219" w:rsidP="00910219">
            <w:pPr>
              <w:spacing w:before="0" w:after="0" w:line="240" w:lineRule="auto"/>
              <w:jc w:val="center"/>
              <w:rPr>
                <w:ins w:id="76627" w:author="pete jones" w:date="2022-01-11T16:43:00Z"/>
                <w:rFonts w:ascii="Calibri" w:hAnsi="Calibri" w:cs="Calibri"/>
                <w:color w:val="000000"/>
                <w:sz w:val="22"/>
                <w:szCs w:val="22"/>
              </w:rPr>
            </w:pPr>
            <w:ins w:id="76628" w:author="pete jones" w:date="2022-01-11T16:43: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66385EC" w14:textId="77777777" w:rsidR="00910219" w:rsidRPr="00910219" w:rsidRDefault="00910219" w:rsidP="00910219">
            <w:pPr>
              <w:spacing w:before="0" w:after="0" w:line="240" w:lineRule="auto"/>
              <w:jc w:val="center"/>
              <w:rPr>
                <w:ins w:id="76629" w:author="pete jones" w:date="2022-01-11T16:43:00Z"/>
                <w:rFonts w:ascii="Calibri" w:hAnsi="Calibri" w:cs="Calibri"/>
                <w:color w:val="000000"/>
                <w:sz w:val="22"/>
                <w:szCs w:val="22"/>
              </w:rPr>
            </w:pPr>
            <w:ins w:id="76630" w:author="pete jones" w:date="2022-01-11T16:43: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31570E6" w14:textId="77777777" w:rsidR="00910219" w:rsidRPr="00910219" w:rsidRDefault="00910219" w:rsidP="00910219">
            <w:pPr>
              <w:spacing w:before="0" w:after="0" w:line="240" w:lineRule="auto"/>
              <w:jc w:val="center"/>
              <w:rPr>
                <w:ins w:id="76631" w:author="pete jones" w:date="2022-01-11T16:43:00Z"/>
                <w:rFonts w:ascii="Calibri" w:hAnsi="Calibri" w:cs="Calibri"/>
                <w:color w:val="000000"/>
                <w:sz w:val="22"/>
                <w:szCs w:val="22"/>
              </w:rPr>
            </w:pPr>
            <w:ins w:id="76632" w:author="pete jones" w:date="2022-01-11T16:43: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898E9F0" w14:textId="77777777" w:rsidR="00910219" w:rsidRPr="00910219" w:rsidRDefault="00910219" w:rsidP="00910219">
            <w:pPr>
              <w:spacing w:before="0" w:after="0" w:line="240" w:lineRule="auto"/>
              <w:jc w:val="center"/>
              <w:rPr>
                <w:ins w:id="76633" w:author="pete jones" w:date="2022-01-11T16:43:00Z"/>
                <w:rFonts w:ascii="Calibri" w:hAnsi="Calibri" w:cs="Calibri"/>
                <w:color w:val="000000"/>
                <w:sz w:val="22"/>
                <w:szCs w:val="22"/>
              </w:rPr>
            </w:pPr>
            <w:ins w:id="76634" w:author="pete jones" w:date="2022-01-11T16:43: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D5399D8" w14:textId="77777777" w:rsidR="00910219" w:rsidRPr="00910219" w:rsidRDefault="00910219" w:rsidP="00910219">
            <w:pPr>
              <w:spacing w:before="0" w:after="0" w:line="240" w:lineRule="auto"/>
              <w:jc w:val="center"/>
              <w:rPr>
                <w:ins w:id="76635" w:author="pete jones" w:date="2022-01-11T16:43:00Z"/>
                <w:rFonts w:ascii="Calibri" w:hAnsi="Calibri" w:cs="Calibri"/>
                <w:color w:val="000000"/>
                <w:sz w:val="22"/>
                <w:szCs w:val="22"/>
              </w:rPr>
            </w:pPr>
            <w:ins w:id="76636" w:author="pete jones" w:date="2022-01-11T16:43:00Z">
              <w:r w:rsidRPr="0091021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B41D567" w14:textId="77777777" w:rsidR="00910219" w:rsidRPr="00910219" w:rsidRDefault="00910219" w:rsidP="00910219">
            <w:pPr>
              <w:spacing w:before="0" w:after="0" w:line="240" w:lineRule="auto"/>
              <w:jc w:val="center"/>
              <w:rPr>
                <w:ins w:id="76637" w:author="pete jones" w:date="2022-01-11T16:43:00Z"/>
                <w:rFonts w:ascii="Calibri" w:hAnsi="Calibri" w:cs="Calibri"/>
                <w:color w:val="000000"/>
                <w:sz w:val="22"/>
                <w:szCs w:val="22"/>
              </w:rPr>
            </w:pPr>
            <w:ins w:id="76638" w:author="pete jones" w:date="2022-01-11T16:43:00Z">
              <w:r w:rsidRPr="00910219">
                <w:rPr>
                  <w:rFonts w:ascii="Calibri" w:hAnsi="Calibri" w:cs="Calibri"/>
                  <w:color w:val="000000"/>
                  <w:sz w:val="22"/>
                  <w:szCs w:val="22"/>
                </w:rPr>
                <w:t>N/A</w:t>
              </w:r>
            </w:ins>
          </w:p>
        </w:tc>
      </w:tr>
      <w:tr w:rsidR="00910219" w:rsidRPr="00910219" w14:paraId="5B3129C2" w14:textId="77777777" w:rsidTr="00910219">
        <w:trPr>
          <w:trHeight w:val="315"/>
          <w:ins w:id="76639" w:author="pete jones" w:date="2022-01-11T16:43:00Z"/>
        </w:trPr>
        <w:tc>
          <w:tcPr>
            <w:tcW w:w="400" w:type="dxa"/>
            <w:tcBorders>
              <w:top w:val="nil"/>
              <w:left w:val="nil"/>
              <w:bottom w:val="nil"/>
              <w:right w:val="nil"/>
            </w:tcBorders>
            <w:shd w:val="clear" w:color="auto" w:fill="auto"/>
            <w:noWrap/>
            <w:vAlign w:val="center"/>
            <w:hideMark/>
          </w:tcPr>
          <w:p w14:paraId="0FB7BF19" w14:textId="77777777" w:rsidR="00910219" w:rsidRPr="00910219" w:rsidRDefault="00910219" w:rsidP="00910219">
            <w:pPr>
              <w:spacing w:before="0" w:after="0" w:line="240" w:lineRule="auto"/>
              <w:jc w:val="center"/>
              <w:rPr>
                <w:ins w:id="76640" w:author="pete jones" w:date="2022-01-11T16:43:00Z"/>
                <w:rFonts w:ascii="Calibri" w:hAnsi="Calibri" w:cs="Calibri"/>
                <w:color w:val="FFFFFF"/>
                <w:sz w:val="22"/>
                <w:szCs w:val="22"/>
              </w:rPr>
            </w:pPr>
            <w:ins w:id="76641" w:author="pete jones" w:date="2022-01-11T16:43:00Z">
              <w:r w:rsidRPr="0091021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172ACC0B" w14:textId="77777777" w:rsidR="00910219" w:rsidRPr="00910219" w:rsidRDefault="00910219" w:rsidP="00910219">
            <w:pPr>
              <w:spacing w:before="0" w:after="0" w:line="240" w:lineRule="auto"/>
              <w:jc w:val="right"/>
              <w:rPr>
                <w:ins w:id="76642" w:author="pete jones" w:date="2022-01-11T16:43:00Z"/>
                <w:rFonts w:ascii="Calibri" w:hAnsi="Calibri" w:cs="Calibri"/>
                <w:sz w:val="22"/>
                <w:szCs w:val="22"/>
              </w:rPr>
            </w:pPr>
            <w:ins w:id="76643" w:author="pete jones" w:date="2022-01-11T16:43:00Z">
              <w:r w:rsidRPr="0091021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5FE2910B" w14:textId="77777777" w:rsidR="00910219" w:rsidRPr="00910219" w:rsidRDefault="00910219" w:rsidP="00910219">
            <w:pPr>
              <w:spacing w:before="0" w:after="0" w:line="240" w:lineRule="auto"/>
              <w:jc w:val="center"/>
              <w:rPr>
                <w:ins w:id="76644" w:author="pete jones" w:date="2022-01-11T16:43:00Z"/>
                <w:rFonts w:ascii="Calibri" w:hAnsi="Calibri" w:cs="Calibri"/>
                <w:sz w:val="22"/>
                <w:szCs w:val="22"/>
              </w:rPr>
            </w:pPr>
            <w:ins w:id="76645" w:author="pete jones" w:date="2022-01-11T16:43:00Z">
              <w:r w:rsidRPr="00910219">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11E3450A" w14:textId="77777777" w:rsidR="00910219" w:rsidRPr="00910219" w:rsidRDefault="00910219" w:rsidP="00910219">
            <w:pPr>
              <w:spacing w:before="0" w:after="0" w:line="240" w:lineRule="auto"/>
              <w:jc w:val="center"/>
              <w:rPr>
                <w:ins w:id="76646" w:author="pete jones" w:date="2022-01-11T16:43:00Z"/>
                <w:rFonts w:ascii="Calibri" w:hAnsi="Calibri" w:cs="Calibri"/>
                <w:color w:val="FFFFFF"/>
                <w:sz w:val="22"/>
                <w:szCs w:val="22"/>
              </w:rPr>
            </w:pPr>
            <w:ins w:id="76647" w:author="pete jones" w:date="2022-01-11T16:43:00Z">
              <w:r w:rsidRPr="0091021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56DC55A4" w14:textId="77777777" w:rsidR="00910219" w:rsidRPr="00910219" w:rsidRDefault="00910219" w:rsidP="00910219">
            <w:pPr>
              <w:spacing w:before="0" w:after="0" w:line="240" w:lineRule="auto"/>
              <w:jc w:val="left"/>
              <w:rPr>
                <w:ins w:id="76648" w:author="pete jones" w:date="2022-01-11T16:43: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5DCE5994" w14:textId="77777777" w:rsidR="00910219" w:rsidRPr="00910219" w:rsidRDefault="00910219" w:rsidP="00910219">
            <w:pPr>
              <w:spacing w:before="0" w:after="0" w:line="240" w:lineRule="auto"/>
              <w:jc w:val="left"/>
              <w:rPr>
                <w:ins w:id="76649" w:author="pete jones" w:date="2022-01-11T16:43: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504F7D46" w14:textId="77777777" w:rsidR="00910219" w:rsidRPr="00910219" w:rsidRDefault="00910219" w:rsidP="00910219">
            <w:pPr>
              <w:spacing w:before="0" w:after="0" w:line="240" w:lineRule="auto"/>
              <w:jc w:val="left"/>
              <w:rPr>
                <w:ins w:id="76650" w:author="pete jones" w:date="2022-01-11T16:43: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485BF99" w14:textId="77777777" w:rsidR="00910219" w:rsidRPr="00910219" w:rsidRDefault="00910219" w:rsidP="00910219">
            <w:pPr>
              <w:spacing w:before="0" w:after="0" w:line="240" w:lineRule="auto"/>
              <w:jc w:val="left"/>
              <w:rPr>
                <w:ins w:id="76651" w:author="pete jones" w:date="2022-01-11T16:4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A1409E6" w14:textId="77777777" w:rsidR="00910219" w:rsidRPr="00910219" w:rsidRDefault="00910219" w:rsidP="00910219">
            <w:pPr>
              <w:spacing w:before="0" w:after="0" w:line="240" w:lineRule="auto"/>
              <w:jc w:val="left"/>
              <w:rPr>
                <w:ins w:id="76652" w:author="pete jones" w:date="2022-01-11T16:4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DCCBB09" w14:textId="77777777" w:rsidR="00910219" w:rsidRPr="00910219" w:rsidRDefault="00910219" w:rsidP="00910219">
            <w:pPr>
              <w:spacing w:before="0" w:after="0" w:line="240" w:lineRule="auto"/>
              <w:jc w:val="left"/>
              <w:rPr>
                <w:ins w:id="76653" w:author="pete jones" w:date="2022-01-11T16:4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230131F" w14:textId="77777777" w:rsidR="00910219" w:rsidRPr="00910219" w:rsidRDefault="00910219" w:rsidP="00910219">
            <w:pPr>
              <w:spacing w:before="0" w:after="0" w:line="240" w:lineRule="auto"/>
              <w:jc w:val="left"/>
              <w:rPr>
                <w:ins w:id="76654" w:author="pete jones" w:date="2022-01-11T16:4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95A77B6" w14:textId="77777777" w:rsidR="00910219" w:rsidRPr="00910219" w:rsidRDefault="00910219" w:rsidP="00910219">
            <w:pPr>
              <w:spacing w:before="0" w:after="0" w:line="240" w:lineRule="auto"/>
              <w:jc w:val="left"/>
              <w:rPr>
                <w:ins w:id="76655" w:author="pete jones" w:date="2022-01-11T16:4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EAF46BA" w14:textId="77777777" w:rsidR="00910219" w:rsidRPr="00910219" w:rsidRDefault="00910219" w:rsidP="00910219">
            <w:pPr>
              <w:spacing w:before="0" w:after="0" w:line="240" w:lineRule="auto"/>
              <w:jc w:val="left"/>
              <w:rPr>
                <w:ins w:id="76656" w:author="pete jones" w:date="2022-01-11T16:43: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65391D97" w14:textId="77777777" w:rsidR="00910219" w:rsidRPr="00910219" w:rsidRDefault="00910219" w:rsidP="00910219">
            <w:pPr>
              <w:spacing w:before="0" w:after="0" w:line="240" w:lineRule="auto"/>
              <w:jc w:val="left"/>
              <w:rPr>
                <w:ins w:id="76657" w:author="pete jones" w:date="2022-01-11T16:43:00Z"/>
                <w:rFonts w:ascii="Calibri" w:hAnsi="Calibri" w:cs="Calibri"/>
                <w:color w:val="000000"/>
                <w:sz w:val="22"/>
                <w:szCs w:val="22"/>
              </w:rPr>
            </w:pPr>
          </w:p>
        </w:tc>
      </w:tr>
      <w:tr w:rsidR="00910219" w:rsidRPr="00910219" w14:paraId="4EDF75A5" w14:textId="77777777" w:rsidTr="00910219">
        <w:trPr>
          <w:trHeight w:val="315"/>
          <w:ins w:id="76658" w:author="pete jones" w:date="2022-01-11T16:43:00Z"/>
        </w:trPr>
        <w:tc>
          <w:tcPr>
            <w:tcW w:w="400" w:type="dxa"/>
            <w:tcBorders>
              <w:top w:val="nil"/>
              <w:left w:val="nil"/>
              <w:bottom w:val="nil"/>
              <w:right w:val="nil"/>
            </w:tcBorders>
            <w:shd w:val="clear" w:color="auto" w:fill="auto"/>
            <w:noWrap/>
            <w:vAlign w:val="center"/>
            <w:hideMark/>
          </w:tcPr>
          <w:p w14:paraId="081BD3A4" w14:textId="77777777" w:rsidR="00910219" w:rsidRPr="00910219" w:rsidRDefault="00910219" w:rsidP="00910219">
            <w:pPr>
              <w:spacing w:before="0" w:after="0" w:line="240" w:lineRule="auto"/>
              <w:jc w:val="center"/>
              <w:rPr>
                <w:ins w:id="76659" w:author="pete jones" w:date="2022-01-11T16:43: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E92FE17" w14:textId="77777777" w:rsidR="00910219" w:rsidRPr="00910219" w:rsidRDefault="00910219" w:rsidP="00910219">
            <w:pPr>
              <w:spacing w:before="0" w:after="0" w:line="240" w:lineRule="auto"/>
              <w:jc w:val="right"/>
              <w:rPr>
                <w:ins w:id="76660" w:author="pete jones" w:date="2022-01-11T16:43:00Z"/>
                <w:rFonts w:ascii="Calibri" w:hAnsi="Calibri" w:cs="Calibri"/>
                <w:sz w:val="22"/>
                <w:szCs w:val="22"/>
              </w:rPr>
            </w:pPr>
            <w:ins w:id="76661" w:author="pete jones" w:date="2022-01-11T16:43:00Z">
              <w:r w:rsidRPr="0091021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582A8515" w14:textId="77777777" w:rsidR="00910219" w:rsidRPr="00910219" w:rsidRDefault="00910219" w:rsidP="00910219">
            <w:pPr>
              <w:spacing w:before="0" w:after="0" w:line="240" w:lineRule="auto"/>
              <w:jc w:val="center"/>
              <w:rPr>
                <w:ins w:id="76662" w:author="pete jones" w:date="2022-01-11T16:43:00Z"/>
                <w:rFonts w:ascii="Calibri" w:hAnsi="Calibri" w:cs="Calibri"/>
                <w:sz w:val="22"/>
                <w:szCs w:val="22"/>
              </w:rPr>
            </w:pPr>
            <w:ins w:id="76663" w:author="pete jones" w:date="2022-01-11T16:43:00Z">
              <w:r w:rsidRPr="00910219">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72405077" w14:textId="77777777" w:rsidR="00910219" w:rsidRPr="00910219" w:rsidRDefault="00910219" w:rsidP="00910219">
            <w:pPr>
              <w:spacing w:before="0" w:after="0" w:line="240" w:lineRule="auto"/>
              <w:jc w:val="center"/>
              <w:rPr>
                <w:ins w:id="76664" w:author="pete jones" w:date="2022-01-11T16:43: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285BDD44" w14:textId="77777777" w:rsidR="00910219" w:rsidRPr="00910219" w:rsidRDefault="00910219" w:rsidP="00910219">
            <w:pPr>
              <w:spacing w:before="0" w:after="0" w:line="240" w:lineRule="auto"/>
              <w:jc w:val="right"/>
              <w:rPr>
                <w:ins w:id="76665" w:author="pete jones" w:date="2022-01-11T16:43:00Z"/>
                <w:rFonts w:ascii="Calibri" w:hAnsi="Calibri" w:cs="Calibri"/>
                <w:color w:val="FFFFFF"/>
                <w:sz w:val="22"/>
                <w:szCs w:val="22"/>
              </w:rPr>
            </w:pPr>
            <w:ins w:id="76666" w:author="pete jones" w:date="2022-01-11T16:43:00Z">
              <w:r w:rsidRPr="0091021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6744533E" w14:textId="77777777" w:rsidR="00910219" w:rsidRPr="00910219" w:rsidRDefault="00910219" w:rsidP="00910219">
            <w:pPr>
              <w:spacing w:before="0" w:after="0" w:line="240" w:lineRule="auto"/>
              <w:jc w:val="right"/>
              <w:rPr>
                <w:ins w:id="76667" w:author="pete jones" w:date="2022-01-11T16:43:00Z"/>
                <w:rFonts w:ascii="Calibri" w:hAnsi="Calibri" w:cs="Calibri"/>
                <w:color w:val="FFFFFF"/>
                <w:sz w:val="22"/>
                <w:szCs w:val="22"/>
              </w:rPr>
            </w:pPr>
            <w:ins w:id="76668" w:author="pete jones" w:date="2022-01-11T16:43:00Z">
              <w:r w:rsidRPr="0091021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433A4DAF" w14:textId="77777777" w:rsidR="00910219" w:rsidRPr="00910219" w:rsidRDefault="00910219" w:rsidP="00910219">
            <w:pPr>
              <w:spacing w:before="0" w:after="0" w:line="240" w:lineRule="auto"/>
              <w:jc w:val="right"/>
              <w:rPr>
                <w:ins w:id="76669" w:author="pete jones" w:date="2022-01-11T16:43:00Z"/>
                <w:rFonts w:ascii="Calibri" w:hAnsi="Calibri" w:cs="Calibri"/>
                <w:color w:val="FFFFFF"/>
                <w:sz w:val="22"/>
                <w:szCs w:val="22"/>
              </w:rPr>
            </w:pPr>
            <w:ins w:id="76670" w:author="pete jones" w:date="2022-01-11T16:43:00Z">
              <w:r w:rsidRPr="0091021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2EC31C73" w14:textId="77777777" w:rsidR="00910219" w:rsidRPr="00910219" w:rsidRDefault="00910219" w:rsidP="00910219">
            <w:pPr>
              <w:spacing w:before="0" w:after="0" w:line="240" w:lineRule="auto"/>
              <w:jc w:val="right"/>
              <w:rPr>
                <w:ins w:id="76671" w:author="pete jones" w:date="2022-01-11T16:43:00Z"/>
                <w:rFonts w:ascii="Calibri" w:hAnsi="Calibri" w:cs="Calibri"/>
                <w:color w:val="FFFFFF"/>
                <w:sz w:val="22"/>
                <w:szCs w:val="22"/>
              </w:rPr>
            </w:pPr>
            <w:ins w:id="76672" w:author="pete jones" w:date="2022-01-11T16:43: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0E273482" w14:textId="77777777" w:rsidR="00910219" w:rsidRPr="00910219" w:rsidRDefault="00910219" w:rsidP="00910219">
            <w:pPr>
              <w:spacing w:before="0" w:after="0" w:line="240" w:lineRule="auto"/>
              <w:jc w:val="right"/>
              <w:rPr>
                <w:ins w:id="76673" w:author="pete jones" w:date="2022-01-11T16:43:00Z"/>
                <w:rFonts w:ascii="Calibri" w:hAnsi="Calibri" w:cs="Calibri"/>
                <w:color w:val="FFFFFF"/>
                <w:sz w:val="22"/>
                <w:szCs w:val="22"/>
              </w:rPr>
            </w:pPr>
            <w:ins w:id="76674" w:author="pete jones" w:date="2022-01-11T16:43: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111612B5" w14:textId="77777777" w:rsidR="00910219" w:rsidRPr="00910219" w:rsidRDefault="00910219" w:rsidP="00910219">
            <w:pPr>
              <w:spacing w:before="0" w:after="0" w:line="240" w:lineRule="auto"/>
              <w:jc w:val="right"/>
              <w:rPr>
                <w:ins w:id="76675" w:author="pete jones" w:date="2022-01-11T16:43:00Z"/>
                <w:rFonts w:ascii="Calibri" w:hAnsi="Calibri" w:cs="Calibri"/>
                <w:color w:val="FFFFFF"/>
                <w:sz w:val="22"/>
                <w:szCs w:val="22"/>
              </w:rPr>
            </w:pPr>
            <w:ins w:id="76676" w:author="pete jones" w:date="2022-01-11T16:43: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16D85511" w14:textId="77777777" w:rsidR="00910219" w:rsidRPr="00910219" w:rsidRDefault="00910219" w:rsidP="00910219">
            <w:pPr>
              <w:spacing w:before="0" w:after="0" w:line="240" w:lineRule="auto"/>
              <w:jc w:val="right"/>
              <w:rPr>
                <w:ins w:id="76677" w:author="pete jones" w:date="2022-01-11T16:43:00Z"/>
                <w:rFonts w:ascii="Calibri" w:hAnsi="Calibri" w:cs="Calibri"/>
                <w:color w:val="FFFFFF"/>
                <w:sz w:val="22"/>
                <w:szCs w:val="22"/>
              </w:rPr>
            </w:pPr>
            <w:ins w:id="76678" w:author="pete jones" w:date="2022-01-11T16:43: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04442035" w14:textId="77777777" w:rsidR="00910219" w:rsidRPr="00910219" w:rsidRDefault="00910219" w:rsidP="00910219">
            <w:pPr>
              <w:spacing w:before="0" w:after="0" w:line="240" w:lineRule="auto"/>
              <w:jc w:val="right"/>
              <w:rPr>
                <w:ins w:id="76679" w:author="pete jones" w:date="2022-01-11T16:43:00Z"/>
                <w:rFonts w:ascii="Calibri" w:hAnsi="Calibri" w:cs="Calibri"/>
                <w:color w:val="FFFFFF"/>
                <w:sz w:val="22"/>
                <w:szCs w:val="22"/>
              </w:rPr>
            </w:pPr>
            <w:ins w:id="76680" w:author="pete jones" w:date="2022-01-11T16:43: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4494391E" w14:textId="77777777" w:rsidR="00910219" w:rsidRPr="00910219" w:rsidRDefault="00910219" w:rsidP="00910219">
            <w:pPr>
              <w:spacing w:before="0" w:after="0" w:line="240" w:lineRule="auto"/>
              <w:jc w:val="right"/>
              <w:rPr>
                <w:ins w:id="76681" w:author="pete jones" w:date="2022-01-11T16:43:00Z"/>
                <w:rFonts w:ascii="Calibri" w:hAnsi="Calibri" w:cs="Calibri"/>
                <w:color w:val="FFFFFF"/>
                <w:sz w:val="22"/>
                <w:szCs w:val="22"/>
              </w:rPr>
            </w:pPr>
            <w:ins w:id="76682" w:author="pete jones" w:date="2022-01-11T16:43: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055FFFA8" w14:textId="77777777" w:rsidR="00910219" w:rsidRPr="00910219" w:rsidRDefault="00910219" w:rsidP="00910219">
            <w:pPr>
              <w:spacing w:before="0" w:after="0" w:line="240" w:lineRule="auto"/>
              <w:jc w:val="right"/>
              <w:rPr>
                <w:ins w:id="76683" w:author="pete jones" w:date="2022-01-11T16:43:00Z"/>
                <w:rFonts w:ascii="Calibri" w:hAnsi="Calibri" w:cs="Calibri"/>
                <w:color w:val="FFFFFF"/>
                <w:sz w:val="22"/>
                <w:szCs w:val="22"/>
              </w:rPr>
            </w:pPr>
            <w:ins w:id="76684" w:author="pete jones" w:date="2022-01-11T16:43:00Z">
              <w:r w:rsidRPr="00910219">
                <w:rPr>
                  <w:rFonts w:ascii="Calibri" w:hAnsi="Calibri" w:cs="Calibri"/>
                  <w:color w:val="FFFFFF"/>
                  <w:sz w:val="22"/>
                  <w:szCs w:val="22"/>
                </w:rPr>
                <w:t>23</w:t>
              </w:r>
            </w:ins>
          </w:p>
        </w:tc>
      </w:tr>
      <w:tr w:rsidR="00910219" w:rsidRPr="00910219" w14:paraId="730BA35D" w14:textId="77777777" w:rsidTr="00910219">
        <w:trPr>
          <w:trHeight w:val="315"/>
          <w:ins w:id="76685" w:author="pete jones" w:date="2022-01-11T16:43:00Z"/>
        </w:trPr>
        <w:tc>
          <w:tcPr>
            <w:tcW w:w="400" w:type="dxa"/>
            <w:tcBorders>
              <w:top w:val="nil"/>
              <w:left w:val="nil"/>
              <w:bottom w:val="nil"/>
              <w:right w:val="nil"/>
            </w:tcBorders>
            <w:shd w:val="clear" w:color="auto" w:fill="auto"/>
            <w:noWrap/>
            <w:vAlign w:val="center"/>
            <w:hideMark/>
          </w:tcPr>
          <w:p w14:paraId="6DB11BD2" w14:textId="77777777" w:rsidR="00910219" w:rsidRPr="00910219" w:rsidRDefault="00910219" w:rsidP="00910219">
            <w:pPr>
              <w:spacing w:before="0" w:after="0" w:line="240" w:lineRule="auto"/>
              <w:jc w:val="center"/>
              <w:rPr>
                <w:ins w:id="76686" w:author="pete jones" w:date="2022-01-11T16:43:00Z"/>
                <w:rFonts w:ascii="Calibri" w:hAnsi="Calibri" w:cs="Calibri"/>
                <w:color w:val="FFFFFF"/>
                <w:sz w:val="22"/>
                <w:szCs w:val="22"/>
              </w:rPr>
            </w:pPr>
            <w:ins w:id="76687" w:author="pete jones" w:date="2022-01-11T16:43:00Z">
              <w:r w:rsidRPr="0091021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E85422C" w14:textId="77777777" w:rsidR="00910219" w:rsidRPr="00910219" w:rsidRDefault="00910219" w:rsidP="00910219">
            <w:pPr>
              <w:spacing w:before="0" w:after="0" w:line="240" w:lineRule="auto"/>
              <w:jc w:val="right"/>
              <w:rPr>
                <w:ins w:id="76688" w:author="pete jones" w:date="2022-01-11T16:43:00Z"/>
                <w:rFonts w:ascii="Calibri" w:hAnsi="Calibri" w:cs="Calibri"/>
                <w:color w:val="FFFFFF"/>
                <w:sz w:val="22"/>
                <w:szCs w:val="22"/>
              </w:rPr>
            </w:pPr>
            <w:ins w:id="76689" w:author="pete jones" w:date="2022-01-11T16:43:00Z">
              <w:r w:rsidRPr="0091021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194867A1" w14:textId="77777777" w:rsidR="00910219" w:rsidRPr="00910219" w:rsidRDefault="00910219" w:rsidP="00910219">
            <w:pPr>
              <w:spacing w:before="0" w:after="0" w:line="240" w:lineRule="auto"/>
              <w:jc w:val="center"/>
              <w:rPr>
                <w:ins w:id="76690" w:author="pete jones" w:date="2022-01-11T16:43:00Z"/>
                <w:rFonts w:ascii="Calibri" w:hAnsi="Calibri" w:cs="Calibri"/>
                <w:color w:val="FFFFFF"/>
                <w:sz w:val="22"/>
                <w:szCs w:val="22"/>
              </w:rPr>
            </w:pPr>
            <w:ins w:id="76691" w:author="pete jones" w:date="2022-01-11T16:43:00Z">
              <w:r w:rsidRPr="0091021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09BC5692" w14:textId="77777777" w:rsidR="00910219" w:rsidRPr="00910219" w:rsidRDefault="00910219" w:rsidP="00910219">
            <w:pPr>
              <w:spacing w:before="0" w:after="0" w:line="240" w:lineRule="auto"/>
              <w:jc w:val="center"/>
              <w:rPr>
                <w:ins w:id="76692" w:author="pete jones" w:date="2022-01-11T16:43:00Z"/>
                <w:rFonts w:ascii="Calibri" w:hAnsi="Calibri" w:cs="Calibri"/>
                <w:color w:val="FFFFFF"/>
                <w:sz w:val="22"/>
                <w:szCs w:val="22"/>
              </w:rPr>
            </w:pPr>
            <w:ins w:id="76693" w:author="pete jones" w:date="2022-01-11T16:43:00Z">
              <w:r w:rsidRPr="0091021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951D2AB" w14:textId="77777777" w:rsidR="00910219" w:rsidRPr="00910219" w:rsidRDefault="00910219" w:rsidP="00910219">
            <w:pPr>
              <w:spacing w:before="0" w:after="0" w:line="240" w:lineRule="auto"/>
              <w:jc w:val="center"/>
              <w:rPr>
                <w:ins w:id="76694" w:author="pete jones" w:date="2022-01-11T16:43:00Z"/>
                <w:rFonts w:ascii="Calibri" w:hAnsi="Calibri" w:cs="Calibri"/>
                <w:sz w:val="22"/>
                <w:szCs w:val="22"/>
              </w:rPr>
            </w:pPr>
            <w:ins w:id="76695" w:author="pete jones" w:date="2022-01-11T16:43:00Z">
              <w:r w:rsidRPr="00910219">
                <w:rPr>
                  <w:rFonts w:ascii="Calibri" w:hAnsi="Calibri" w:cs="Calibri"/>
                  <w:sz w:val="22"/>
                  <w:szCs w:val="22"/>
                </w:rPr>
                <w:t>By %</w:t>
              </w:r>
            </w:ins>
          </w:p>
        </w:tc>
      </w:tr>
      <w:tr w:rsidR="00910219" w:rsidRPr="00910219" w14:paraId="17429E83" w14:textId="77777777" w:rsidTr="00910219">
        <w:trPr>
          <w:trHeight w:val="1920"/>
          <w:ins w:id="76696" w:author="pete jones" w:date="2022-01-11T16:43: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20871E4C" w14:textId="77777777" w:rsidR="00910219" w:rsidRPr="00910219" w:rsidRDefault="00910219" w:rsidP="00910219">
            <w:pPr>
              <w:spacing w:before="0" w:after="0" w:line="240" w:lineRule="auto"/>
              <w:jc w:val="center"/>
              <w:rPr>
                <w:ins w:id="76697" w:author="pete jones" w:date="2022-01-11T16:43:00Z"/>
                <w:rFonts w:ascii="Calibri" w:hAnsi="Calibri" w:cs="Calibri"/>
                <w:b/>
                <w:bCs/>
                <w:color w:val="000000"/>
                <w:sz w:val="22"/>
                <w:szCs w:val="22"/>
              </w:rPr>
            </w:pPr>
            <w:ins w:id="76698" w:author="pete jones" w:date="2022-01-11T16:43:00Z">
              <w:r w:rsidRPr="00910219">
                <w:rPr>
                  <w:rFonts w:ascii="Calibri" w:hAnsi="Calibri" w:cs="Calibri"/>
                  <w:b/>
                  <w:bCs/>
                  <w:color w:val="000000"/>
                  <w:sz w:val="22"/>
                  <w:szCs w:val="22"/>
                </w:rPr>
                <w:lastRenderedPageBreak/>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7AA218A8" w14:textId="77777777" w:rsidR="00910219" w:rsidRPr="00910219" w:rsidRDefault="00910219" w:rsidP="00910219">
            <w:pPr>
              <w:spacing w:before="0" w:after="0" w:line="240" w:lineRule="auto"/>
              <w:jc w:val="center"/>
              <w:rPr>
                <w:ins w:id="76699" w:author="pete jones" w:date="2022-01-11T16:43:00Z"/>
                <w:rFonts w:ascii="Calibri" w:hAnsi="Calibri" w:cs="Calibri"/>
                <w:b/>
                <w:bCs/>
                <w:color w:val="000000"/>
                <w:sz w:val="22"/>
                <w:szCs w:val="22"/>
              </w:rPr>
            </w:pPr>
            <w:ins w:id="76700" w:author="pete jones" w:date="2022-01-11T16:43:00Z">
              <w:r w:rsidRPr="0091021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798D713" w14:textId="77777777" w:rsidR="00910219" w:rsidRPr="00910219" w:rsidRDefault="00910219" w:rsidP="00910219">
            <w:pPr>
              <w:spacing w:before="0" w:after="0" w:line="240" w:lineRule="auto"/>
              <w:jc w:val="center"/>
              <w:rPr>
                <w:ins w:id="76701" w:author="pete jones" w:date="2022-01-11T16:43:00Z"/>
                <w:rFonts w:ascii="Calibri" w:hAnsi="Calibri" w:cs="Calibri"/>
                <w:b/>
                <w:bCs/>
                <w:color w:val="000000"/>
                <w:sz w:val="22"/>
                <w:szCs w:val="22"/>
              </w:rPr>
            </w:pPr>
            <w:ins w:id="76702" w:author="pete jones" w:date="2022-01-11T16:43:00Z">
              <w:r w:rsidRPr="0091021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7D7FB90F" w14:textId="77777777" w:rsidR="00910219" w:rsidRPr="00910219" w:rsidRDefault="00910219" w:rsidP="00910219">
            <w:pPr>
              <w:spacing w:before="0" w:after="0" w:line="240" w:lineRule="auto"/>
              <w:jc w:val="center"/>
              <w:rPr>
                <w:ins w:id="76703" w:author="pete jones" w:date="2022-01-11T16:43:00Z"/>
                <w:rFonts w:ascii="Calibri" w:hAnsi="Calibri" w:cs="Calibri"/>
                <w:b/>
                <w:bCs/>
                <w:color w:val="000000"/>
                <w:sz w:val="22"/>
                <w:szCs w:val="22"/>
              </w:rPr>
            </w:pPr>
            <w:ins w:id="76704" w:author="pete jones" w:date="2022-01-11T16:43:00Z">
              <w:r w:rsidRPr="0091021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27EB6764" w14:textId="77777777" w:rsidR="00910219" w:rsidRPr="00910219" w:rsidRDefault="00910219" w:rsidP="00910219">
            <w:pPr>
              <w:spacing w:before="0" w:after="0" w:line="240" w:lineRule="auto"/>
              <w:jc w:val="center"/>
              <w:rPr>
                <w:ins w:id="76705" w:author="pete jones" w:date="2022-01-11T16:43:00Z"/>
                <w:rFonts w:ascii="Calibri" w:hAnsi="Calibri" w:cs="Calibri"/>
                <w:b/>
                <w:bCs/>
                <w:color w:val="000000"/>
                <w:sz w:val="22"/>
                <w:szCs w:val="22"/>
              </w:rPr>
            </w:pPr>
            <w:ins w:id="76706" w:author="pete jones" w:date="2022-01-11T16:43:00Z">
              <w:r w:rsidRPr="0091021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CEA3362" w14:textId="77777777" w:rsidR="00910219" w:rsidRPr="00910219" w:rsidRDefault="00910219" w:rsidP="00910219">
            <w:pPr>
              <w:spacing w:before="0" w:after="0" w:line="240" w:lineRule="auto"/>
              <w:jc w:val="center"/>
              <w:rPr>
                <w:ins w:id="76707" w:author="pete jones" w:date="2022-01-11T16:43:00Z"/>
                <w:rFonts w:ascii="Calibri" w:hAnsi="Calibri" w:cs="Calibri"/>
                <w:b/>
                <w:bCs/>
                <w:color w:val="000000"/>
                <w:sz w:val="22"/>
                <w:szCs w:val="22"/>
              </w:rPr>
            </w:pPr>
            <w:ins w:id="76708" w:author="pete jones" w:date="2022-01-11T16:43:00Z">
              <w:r w:rsidRPr="0091021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FC1F818" w14:textId="77777777" w:rsidR="00910219" w:rsidRPr="00910219" w:rsidRDefault="00910219" w:rsidP="00910219">
            <w:pPr>
              <w:spacing w:before="0" w:after="0" w:line="240" w:lineRule="auto"/>
              <w:jc w:val="center"/>
              <w:rPr>
                <w:ins w:id="76709" w:author="pete jones" w:date="2022-01-11T16:43:00Z"/>
                <w:rFonts w:ascii="Calibri" w:hAnsi="Calibri" w:cs="Calibri"/>
                <w:b/>
                <w:bCs/>
                <w:color w:val="000000"/>
                <w:sz w:val="22"/>
                <w:szCs w:val="22"/>
              </w:rPr>
            </w:pPr>
            <w:ins w:id="76710" w:author="pete jones" w:date="2022-01-11T16:43:00Z">
              <w:r w:rsidRPr="0091021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1F575AC1" w14:textId="77777777" w:rsidR="00910219" w:rsidRPr="00910219" w:rsidRDefault="00910219" w:rsidP="00910219">
            <w:pPr>
              <w:spacing w:before="0" w:after="0" w:line="240" w:lineRule="auto"/>
              <w:jc w:val="center"/>
              <w:rPr>
                <w:ins w:id="76711" w:author="pete jones" w:date="2022-01-11T16:43:00Z"/>
                <w:rFonts w:ascii="Calibri" w:hAnsi="Calibri" w:cs="Calibri"/>
                <w:b/>
                <w:bCs/>
                <w:color w:val="000000"/>
                <w:sz w:val="22"/>
                <w:szCs w:val="22"/>
              </w:rPr>
            </w:pPr>
            <w:ins w:id="76712" w:author="pete jones" w:date="2022-01-11T16:43: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5417421" w14:textId="77777777" w:rsidR="00910219" w:rsidRPr="00910219" w:rsidRDefault="00910219" w:rsidP="00910219">
            <w:pPr>
              <w:spacing w:before="0" w:after="0" w:line="240" w:lineRule="auto"/>
              <w:jc w:val="center"/>
              <w:rPr>
                <w:ins w:id="76713" w:author="pete jones" w:date="2022-01-11T16:43:00Z"/>
                <w:rFonts w:ascii="Calibri" w:hAnsi="Calibri" w:cs="Calibri"/>
                <w:b/>
                <w:bCs/>
                <w:color w:val="000000"/>
                <w:sz w:val="22"/>
                <w:szCs w:val="22"/>
              </w:rPr>
            </w:pPr>
            <w:ins w:id="76714" w:author="pete jones" w:date="2022-01-11T16:43: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B1103E8" w14:textId="77777777" w:rsidR="00910219" w:rsidRPr="00910219" w:rsidRDefault="00910219" w:rsidP="00910219">
            <w:pPr>
              <w:spacing w:before="0" w:after="0" w:line="240" w:lineRule="auto"/>
              <w:jc w:val="center"/>
              <w:rPr>
                <w:ins w:id="76715" w:author="pete jones" w:date="2022-01-11T16:43:00Z"/>
                <w:rFonts w:ascii="Calibri" w:hAnsi="Calibri" w:cs="Calibri"/>
                <w:b/>
                <w:bCs/>
                <w:color w:val="000000"/>
                <w:sz w:val="22"/>
                <w:szCs w:val="22"/>
              </w:rPr>
            </w:pPr>
            <w:ins w:id="76716" w:author="pete jones" w:date="2022-01-11T16:43: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6CFC71B" w14:textId="77777777" w:rsidR="00910219" w:rsidRPr="00910219" w:rsidRDefault="00910219" w:rsidP="00910219">
            <w:pPr>
              <w:spacing w:before="0" w:after="0" w:line="240" w:lineRule="auto"/>
              <w:jc w:val="center"/>
              <w:rPr>
                <w:ins w:id="76717" w:author="pete jones" w:date="2022-01-11T16:43:00Z"/>
                <w:rFonts w:ascii="Calibri" w:hAnsi="Calibri" w:cs="Calibri"/>
                <w:b/>
                <w:bCs/>
                <w:color w:val="000000"/>
                <w:sz w:val="22"/>
                <w:szCs w:val="22"/>
              </w:rPr>
            </w:pPr>
            <w:ins w:id="76718" w:author="pete jones" w:date="2022-01-11T16:43: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C1618F8" w14:textId="77777777" w:rsidR="00910219" w:rsidRPr="00910219" w:rsidRDefault="00910219" w:rsidP="00910219">
            <w:pPr>
              <w:spacing w:before="0" w:after="0" w:line="240" w:lineRule="auto"/>
              <w:jc w:val="center"/>
              <w:rPr>
                <w:ins w:id="76719" w:author="pete jones" w:date="2022-01-11T16:43:00Z"/>
                <w:rFonts w:ascii="Calibri" w:hAnsi="Calibri" w:cs="Calibri"/>
                <w:b/>
                <w:bCs/>
                <w:color w:val="000000"/>
                <w:sz w:val="22"/>
                <w:szCs w:val="22"/>
              </w:rPr>
            </w:pPr>
            <w:ins w:id="76720" w:author="pete jones" w:date="2022-01-11T16:43: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6C8CAD8" w14:textId="77777777" w:rsidR="00910219" w:rsidRPr="00910219" w:rsidRDefault="00910219" w:rsidP="00910219">
            <w:pPr>
              <w:spacing w:before="0" w:after="0" w:line="240" w:lineRule="auto"/>
              <w:jc w:val="center"/>
              <w:rPr>
                <w:ins w:id="76721" w:author="pete jones" w:date="2022-01-11T16:43:00Z"/>
                <w:rFonts w:ascii="Calibri" w:hAnsi="Calibri" w:cs="Calibri"/>
                <w:b/>
                <w:bCs/>
                <w:color w:val="000000"/>
                <w:sz w:val="22"/>
                <w:szCs w:val="22"/>
              </w:rPr>
            </w:pPr>
            <w:ins w:id="76722" w:author="pete jones" w:date="2022-01-11T16:43: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001A97EA" w14:textId="77777777" w:rsidR="00910219" w:rsidRPr="00910219" w:rsidRDefault="00910219" w:rsidP="00910219">
            <w:pPr>
              <w:spacing w:before="0" w:after="0" w:line="240" w:lineRule="auto"/>
              <w:jc w:val="center"/>
              <w:rPr>
                <w:ins w:id="76723" w:author="pete jones" w:date="2022-01-11T16:43:00Z"/>
                <w:rFonts w:ascii="Calibri" w:hAnsi="Calibri" w:cs="Calibri"/>
                <w:b/>
                <w:bCs/>
                <w:color w:val="000000"/>
                <w:sz w:val="22"/>
                <w:szCs w:val="22"/>
              </w:rPr>
            </w:pPr>
            <w:ins w:id="76724" w:author="pete jones" w:date="2022-01-11T16:43:00Z">
              <w:r w:rsidRPr="00910219">
                <w:rPr>
                  <w:rFonts w:ascii="Calibri" w:hAnsi="Calibri" w:cs="Calibri"/>
                  <w:b/>
                  <w:bCs/>
                  <w:color w:val="000000"/>
                  <w:sz w:val="22"/>
                  <w:szCs w:val="22"/>
                </w:rPr>
                <w:t>Coursework</w:t>
              </w:r>
            </w:ins>
          </w:p>
        </w:tc>
      </w:tr>
      <w:tr w:rsidR="00910219" w:rsidRPr="00910219" w14:paraId="070ED1B5" w14:textId="77777777" w:rsidTr="00910219">
        <w:trPr>
          <w:trHeight w:val="300"/>
          <w:ins w:id="76725" w:author="pete jones" w:date="2022-01-11T16:43: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1C7CB66" w14:textId="77777777" w:rsidR="00910219" w:rsidRPr="00910219" w:rsidRDefault="00910219" w:rsidP="00910219">
            <w:pPr>
              <w:spacing w:before="0" w:after="0" w:line="240" w:lineRule="auto"/>
              <w:jc w:val="center"/>
              <w:rPr>
                <w:ins w:id="76726" w:author="pete jones" w:date="2022-01-11T16:43:00Z"/>
                <w:rFonts w:ascii="Calibri" w:hAnsi="Calibri" w:cs="Calibri"/>
                <w:color w:val="000000"/>
                <w:sz w:val="22"/>
                <w:szCs w:val="22"/>
              </w:rPr>
            </w:pPr>
            <w:ins w:id="76727" w:author="pete jones" w:date="2022-01-11T16:43: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18D2FF06" w14:textId="77777777" w:rsidR="00910219" w:rsidRPr="00910219" w:rsidRDefault="00910219" w:rsidP="00910219">
            <w:pPr>
              <w:spacing w:before="0" w:after="0" w:line="240" w:lineRule="auto"/>
              <w:jc w:val="left"/>
              <w:rPr>
                <w:ins w:id="76728" w:author="pete jones" w:date="2022-01-11T16:43:00Z"/>
                <w:rFonts w:ascii="Calibri" w:hAnsi="Calibri" w:cs="Calibri"/>
                <w:color w:val="000000"/>
                <w:sz w:val="22"/>
                <w:szCs w:val="22"/>
              </w:rPr>
            </w:pPr>
            <w:ins w:id="76729" w:author="pete jones" w:date="2022-01-11T16:43:00Z">
              <w:r w:rsidRPr="00910219">
                <w:rPr>
                  <w:rFonts w:ascii="Calibri" w:hAnsi="Calibri" w:cs="Calibri"/>
                  <w:color w:val="000000"/>
                  <w:sz w:val="22"/>
                  <w:szCs w:val="22"/>
                </w:rPr>
                <w:t>Electrical Technology</w:t>
              </w:r>
            </w:ins>
          </w:p>
        </w:tc>
        <w:tc>
          <w:tcPr>
            <w:tcW w:w="432" w:type="dxa"/>
            <w:tcBorders>
              <w:top w:val="nil"/>
              <w:left w:val="nil"/>
              <w:bottom w:val="single" w:sz="4" w:space="0" w:color="auto"/>
              <w:right w:val="single" w:sz="4" w:space="0" w:color="auto"/>
            </w:tcBorders>
            <w:shd w:val="clear" w:color="auto" w:fill="auto"/>
            <w:noWrap/>
            <w:vAlign w:val="bottom"/>
            <w:hideMark/>
          </w:tcPr>
          <w:p w14:paraId="718E55AE" w14:textId="77777777" w:rsidR="00910219" w:rsidRPr="00910219" w:rsidRDefault="00910219" w:rsidP="00910219">
            <w:pPr>
              <w:spacing w:before="0" w:after="0" w:line="240" w:lineRule="auto"/>
              <w:jc w:val="center"/>
              <w:rPr>
                <w:ins w:id="76730" w:author="pete jones" w:date="2022-01-11T16:43:00Z"/>
                <w:rFonts w:ascii="Calibri" w:hAnsi="Calibri" w:cs="Calibri"/>
                <w:color w:val="000000"/>
                <w:sz w:val="22"/>
                <w:szCs w:val="22"/>
              </w:rPr>
            </w:pPr>
            <w:ins w:id="76731"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C79DF81" w14:textId="77777777" w:rsidR="00910219" w:rsidRPr="00910219" w:rsidRDefault="00910219" w:rsidP="00910219">
            <w:pPr>
              <w:spacing w:before="0" w:after="0" w:line="240" w:lineRule="auto"/>
              <w:jc w:val="center"/>
              <w:rPr>
                <w:ins w:id="76732" w:author="pete jones" w:date="2022-01-11T16:43:00Z"/>
                <w:rFonts w:ascii="Calibri" w:hAnsi="Calibri" w:cs="Calibri"/>
                <w:color w:val="000000"/>
                <w:sz w:val="22"/>
                <w:szCs w:val="22"/>
              </w:rPr>
            </w:pPr>
            <w:ins w:id="76733"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A805C42" w14:textId="77777777" w:rsidR="00910219" w:rsidRPr="00910219" w:rsidRDefault="00910219" w:rsidP="00910219">
            <w:pPr>
              <w:spacing w:before="0" w:after="0" w:line="240" w:lineRule="auto"/>
              <w:jc w:val="center"/>
              <w:rPr>
                <w:ins w:id="76734" w:author="pete jones" w:date="2022-01-11T16:43:00Z"/>
                <w:rFonts w:ascii="Calibri" w:hAnsi="Calibri" w:cs="Calibri"/>
                <w:color w:val="000000"/>
                <w:sz w:val="22"/>
                <w:szCs w:val="22"/>
              </w:rPr>
            </w:pPr>
            <w:ins w:id="7673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9604EAE" w14:textId="77777777" w:rsidR="00910219" w:rsidRPr="00910219" w:rsidRDefault="00910219" w:rsidP="00910219">
            <w:pPr>
              <w:spacing w:before="0" w:after="0" w:line="240" w:lineRule="auto"/>
              <w:jc w:val="center"/>
              <w:rPr>
                <w:ins w:id="76736" w:author="pete jones" w:date="2022-01-11T16:43:00Z"/>
                <w:rFonts w:ascii="Calibri" w:hAnsi="Calibri" w:cs="Calibri"/>
                <w:color w:val="000000"/>
                <w:sz w:val="22"/>
                <w:szCs w:val="22"/>
              </w:rPr>
            </w:pPr>
            <w:ins w:id="76737"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B748F8" w14:textId="77777777" w:rsidR="00910219" w:rsidRPr="00910219" w:rsidRDefault="00910219" w:rsidP="00910219">
            <w:pPr>
              <w:spacing w:before="0" w:after="0" w:line="240" w:lineRule="auto"/>
              <w:jc w:val="center"/>
              <w:rPr>
                <w:ins w:id="76738" w:author="pete jones" w:date="2022-01-11T16:43:00Z"/>
                <w:rFonts w:ascii="Calibri" w:hAnsi="Calibri" w:cs="Calibri"/>
                <w:color w:val="000000"/>
                <w:sz w:val="22"/>
                <w:szCs w:val="22"/>
              </w:rPr>
            </w:pPr>
            <w:ins w:id="76739"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77312E" w14:textId="77777777" w:rsidR="00910219" w:rsidRPr="00910219" w:rsidRDefault="00910219" w:rsidP="00910219">
            <w:pPr>
              <w:spacing w:before="0" w:after="0" w:line="240" w:lineRule="auto"/>
              <w:jc w:val="center"/>
              <w:rPr>
                <w:ins w:id="76740" w:author="pete jones" w:date="2022-01-11T16:43:00Z"/>
                <w:rFonts w:ascii="Calibri" w:hAnsi="Calibri" w:cs="Calibri"/>
                <w:color w:val="000000"/>
                <w:sz w:val="22"/>
                <w:szCs w:val="22"/>
              </w:rPr>
            </w:pPr>
            <w:ins w:id="7674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A67871" w14:textId="77777777" w:rsidR="00910219" w:rsidRPr="00910219" w:rsidRDefault="00910219" w:rsidP="00910219">
            <w:pPr>
              <w:spacing w:before="0" w:after="0" w:line="240" w:lineRule="auto"/>
              <w:jc w:val="center"/>
              <w:rPr>
                <w:ins w:id="76742" w:author="pete jones" w:date="2022-01-11T16:43:00Z"/>
                <w:rFonts w:ascii="Calibri" w:hAnsi="Calibri" w:cs="Calibri"/>
                <w:color w:val="000000"/>
                <w:sz w:val="22"/>
                <w:szCs w:val="22"/>
              </w:rPr>
            </w:pPr>
            <w:ins w:id="7674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6772DF" w14:textId="77777777" w:rsidR="00910219" w:rsidRPr="00910219" w:rsidRDefault="00910219" w:rsidP="00910219">
            <w:pPr>
              <w:spacing w:before="0" w:after="0" w:line="240" w:lineRule="auto"/>
              <w:jc w:val="center"/>
              <w:rPr>
                <w:ins w:id="76744" w:author="pete jones" w:date="2022-01-11T16:43:00Z"/>
                <w:rFonts w:ascii="Calibri" w:hAnsi="Calibri" w:cs="Calibri"/>
                <w:color w:val="000000"/>
                <w:sz w:val="22"/>
                <w:szCs w:val="22"/>
              </w:rPr>
            </w:pPr>
            <w:ins w:id="7674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AEBD76" w14:textId="77777777" w:rsidR="00910219" w:rsidRPr="00910219" w:rsidRDefault="00910219" w:rsidP="00910219">
            <w:pPr>
              <w:spacing w:before="0" w:after="0" w:line="240" w:lineRule="auto"/>
              <w:jc w:val="center"/>
              <w:rPr>
                <w:ins w:id="76746" w:author="pete jones" w:date="2022-01-11T16:43:00Z"/>
                <w:rFonts w:ascii="Calibri" w:hAnsi="Calibri" w:cs="Calibri"/>
                <w:color w:val="000000"/>
                <w:sz w:val="22"/>
                <w:szCs w:val="22"/>
              </w:rPr>
            </w:pPr>
            <w:ins w:id="7674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A739A6" w14:textId="77777777" w:rsidR="00910219" w:rsidRPr="00910219" w:rsidRDefault="00910219" w:rsidP="00910219">
            <w:pPr>
              <w:spacing w:before="0" w:after="0" w:line="240" w:lineRule="auto"/>
              <w:jc w:val="center"/>
              <w:rPr>
                <w:ins w:id="76748" w:author="pete jones" w:date="2022-01-11T16:43:00Z"/>
                <w:rFonts w:ascii="Calibri" w:hAnsi="Calibri" w:cs="Calibri"/>
                <w:color w:val="000000"/>
                <w:sz w:val="22"/>
                <w:szCs w:val="22"/>
              </w:rPr>
            </w:pPr>
            <w:ins w:id="7674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5B70B7" w14:textId="77777777" w:rsidR="00910219" w:rsidRPr="00910219" w:rsidRDefault="00910219" w:rsidP="00910219">
            <w:pPr>
              <w:spacing w:before="0" w:after="0" w:line="240" w:lineRule="auto"/>
              <w:jc w:val="center"/>
              <w:rPr>
                <w:ins w:id="76750" w:author="pete jones" w:date="2022-01-11T16:43:00Z"/>
                <w:rFonts w:ascii="Calibri" w:hAnsi="Calibri" w:cs="Calibri"/>
                <w:color w:val="000000"/>
                <w:sz w:val="22"/>
                <w:szCs w:val="22"/>
              </w:rPr>
            </w:pPr>
            <w:ins w:id="76751"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000D65" w14:textId="77777777" w:rsidR="00910219" w:rsidRPr="00910219" w:rsidRDefault="00910219" w:rsidP="00910219">
            <w:pPr>
              <w:spacing w:before="0" w:after="0" w:line="240" w:lineRule="auto"/>
              <w:jc w:val="center"/>
              <w:rPr>
                <w:ins w:id="76752" w:author="pete jones" w:date="2022-01-11T16:43:00Z"/>
                <w:rFonts w:ascii="Calibri" w:hAnsi="Calibri" w:cs="Calibri"/>
                <w:color w:val="000000"/>
                <w:sz w:val="22"/>
                <w:szCs w:val="22"/>
              </w:rPr>
            </w:pPr>
            <w:ins w:id="76753" w:author="pete jones" w:date="2022-01-11T16:43:00Z">
              <w:r w:rsidRPr="00910219">
                <w:rPr>
                  <w:rFonts w:ascii="Calibri" w:hAnsi="Calibri" w:cs="Calibri"/>
                  <w:color w:val="000000"/>
                  <w:sz w:val="22"/>
                  <w:szCs w:val="22"/>
                </w:rPr>
                <w:t> </w:t>
              </w:r>
            </w:ins>
          </w:p>
        </w:tc>
      </w:tr>
      <w:tr w:rsidR="00910219" w:rsidRPr="00910219" w14:paraId="46504711" w14:textId="77777777" w:rsidTr="00910219">
        <w:trPr>
          <w:trHeight w:val="300"/>
          <w:ins w:id="76754"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E8FC386" w14:textId="77777777" w:rsidR="00910219" w:rsidRPr="00910219" w:rsidRDefault="00910219" w:rsidP="00910219">
            <w:pPr>
              <w:spacing w:before="0" w:after="0" w:line="240" w:lineRule="auto"/>
              <w:jc w:val="center"/>
              <w:rPr>
                <w:ins w:id="76755" w:author="pete jones" w:date="2022-01-11T16:43:00Z"/>
                <w:rFonts w:ascii="Calibri" w:hAnsi="Calibri" w:cs="Calibri"/>
                <w:color w:val="000000"/>
                <w:sz w:val="22"/>
                <w:szCs w:val="22"/>
              </w:rPr>
            </w:pPr>
            <w:ins w:id="76756" w:author="pete jones" w:date="2022-01-11T16:43: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4C4CE36A" w14:textId="77777777" w:rsidR="00910219" w:rsidRPr="00910219" w:rsidRDefault="00910219" w:rsidP="00910219">
            <w:pPr>
              <w:spacing w:before="0" w:after="0" w:line="240" w:lineRule="auto"/>
              <w:jc w:val="left"/>
              <w:rPr>
                <w:ins w:id="76757" w:author="pete jones" w:date="2022-01-11T16:43:00Z"/>
                <w:rFonts w:ascii="Calibri" w:hAnsi="Calibri" w:cs="Calibri"/>
                <w:color w:val="000000"/>
                <w:sz w:val="22"/>
                <w:szCs w:val="22"/>
              </w:rPr>
            </w:pPr>
            <w:ins w:id="76758" w:author="pete jones" w:date="2022-01-11T16:43:00Z">
              <w:r w:rsidRPr="00910219">
                <w:rPr>
                  <w:rFonts w:ascii="Calibri" w:hAnsi="Calibri" w:cs="Calibri"/>
                  <w:color w:val="000000"/>
                  <w:sz w:val="22"/>
                  <w:szCs w:val="22"/>
                </w:rPr>
                <w:t>Engineering Applications</w:t>
              </w:r>
            </w:ins>
          </w:p>
        </w:tc>
        <w:tc>
          <w:tcPr>
            <w:tcW w:w="432" w:type="dxa"/>
            <w:tcBorders>
              <w:top w:val="nil"/>
              <w:left w:val="nil"/>
              <w:bottom w:val="single" w:sz="4" w:space="0" w:color="auto"/>
              <w:right w:val="single" w:sz="4" w:space="0" w:color="auto"/>
            </w:tcBorders>
            <w:shd w:val="clear" w:color="auto" w:fill="auto"/>
            <w:noWrap/>
            <w:vAlign w:val="bottom"/>
            <w:hideMark/>
          </w:tcPr>
          <w:p w14:paraId="3CBD3D63" w14:textId="77777777" w:rsidR="00910219" w:rsidRPr="00910219" w:rsidRDefault="00910219" w:rsidP="00910219">
            <w:pPr>
              <w:spacing w:before="0" w:after="0" w:line="240" w:lineRule="auto"/>
              <w:jc w:val="center"/>
              <w:rPr>
                <w:ins w:id="76759" w:author="pete jones" w:date="2022-01-11T16:43:00Z"/>
                <w:rFonts w:ascii="Calibri" w:hAnsi="Calibri" w:cs="Calibri"/>
                <w:color w:val="000000"/>
                <w:sz w:val="22"/>
                <w:szCs w:val="22"/>
              </w:rPr>
            </w:pPr>
            <w:ins w:id="76760"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2E8DDAD" w14:textId="77777777" w:rsidR="00910219" w:rsidRPr="00910219" w:rsidRDefault="00910219" w:rsidP="00910219">
            <w:pPr>
              <w:spacing w:before="0" w:after="0" w:line="240" w:lineRule="auto"/>
              <w:jc w:val="center"/>
              <w:rPr>
                <w:ins w:id="76761" w:author="pete jones" w:date="2022-01-11T16:43:00Z"/>
                <w:rFonts w:ascii="Calibri" w:hAnsi="Calibri" w:cs="Calibri"/>
                <w:color w:val="000000"/>
                <w:sz w:val="22"/>
                <w:szCs w:val="22"/>
              </w:rPr>
            </w:pPr>
            <w:ins w:id="76762" w:author="pete jones" w:date="2022-01-11T16:43: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7A8D0019" w14:textId="77777777" w:rsidR="00910219" w:rsidRPr="00910219" w:rsidRDefault="00910219" w:rsidP="00910219">
            <w:pPr>
              <w:spacing w:before="0" w:after="0" w:line="240" w:lineRule="auto"/>
              <w:jc w:val="center"/>
              <w:rPr>
                <w:ins w:id="76763" w:author="pete jones" w:date="2022-01-11T16:43:00Z"/>
                <w:rFonts w:ascii="Calibri" w:hAnsi="Calibri" w:cs="Calibri"/>
                <w:color w:val="000000"/>
                <w:sz w:val="22"/>
                <w:szCs w:val="22"/>
              </w:rPr>
            </w:pPr>
            <w:ins w:id="7676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49BF83" w14:textId="77777777" w:rsidR="00910219" w:rsidRPr="00910219" w:rsidRDefault="00910219" w:rsidP="00910219">
            <w:pPr>
              <w:spacing w:before="0" w:after="0" w:line="240" w:lineRule="auto"/>
              <w:jc w:val="center"/>
              <w:rPr>
                <w:ins w:id="76765" w:author="pete jones" w:date="2022-01-11T16:43:00Z"/>
                <w:rFonts w:ascii="Calibri" w:hAnsi="Calibri" w:cs="Calibri"/>
                <w:color w:val="000000"/>
                <w:sz w:val="22"/>
                <w:szCs w:val="22"/>
              </w:rPr>
            </w:pPr>
            <w:ins w:id="76766"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E44C4F4" w14:textId="77777777" w:rsidR="00910219" w:rsidRPr="00910219" w:rsidRDefault="00910219" w:rsidP="00910219">
            <w:pPr>
              <w:spacing w:before="0" w:after="0" w:line="240" w:lineRule="auto"/>
              <w:jc w:val="center"/>
              <w:rPr>
                <w:ins w:id="76767" w:author="pete jones" w:date="2022-01-11T16:43:00Z"/>
                <w:rFonts w:ascii="Calibri" w:hAnsi="Calibri" w:cs="Calibri"/>
                <w:color w:val="000000"/>
                <w:sz w:val="22"/>
                <w:szCs w:val="22"/>
              </w:rPr>
            </w:pPr>
            <w:ins w:id="76768"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449F9A" w14:textId="77777777" w:rsidR="00910219" w:rsidRPr="00910219" w:rsidRDefault="00910219" w:rsidP="00910219">
            <w:pPr>
              <w:spacing w:before="0" w:after="0" w:line="240" w:lineRule="auto"/>
              <w:jc w:val="center"/>
              <w:rPr>
                <w:ins w:id="76769" w:author="pete jones" w:date="2022-01-11T16:43:00Z"/>
                <w:rFonts w:ascii="Calibri" w:hAnsi="Calibri" w:cs="Calibri"/>
                <w:color w:val="000000"/>
                <w:sz w:val="22"/>
                <w:szCs w:val="22"/>
              </w:rPr>
            </w:pPr>
            <w:ins w:id="7677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ABC46B" w14:textId="77777777" w:rsidR="00910219" w:rsidRPr="00910219" w:rsidRDefault="00910219" w:rsidP="00910219">
            <w:pPr>
              <w:spacing w:before="0" w:after="0" w:line="240" w:lineRule="auto"/>
              <w:jc w:val="center"/>
              <w:rPr>
                <w:ins w:id="76771" w:author="pete jones" w:date="2022-01-11T16:43:00Z"/>
                <w:rFonts w:ascii="Calibri" w:hAnsi="Calibri" w:cs="Calibri"/>
                <w:color w:val="000000"/>
                <w:sz w:val="22"/>
                <w:szCs w:val="22"/>
              </w:rPr>
            </w:pPr>
            <w:ins w:id="7677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9AFEE1" w14:textId="77777777" w:rsidR="00910219" w:rsidRPr="00910219" w:rsidRDefault="00910219" w:rsidP="00910219">
            <w:pPr>
              <w:spacing w:before="0" w:after="0" w:line="240" w:lineRule="auto"/>
              <w:jc w:val="center"/>
              <w:rPr>
                <w:ins w:id="76773" w:author="pete jones" w:date="2022-01-11T16:43:00Z"/>
                <w:rFonts w:ascii="Calibri" w:hAnsi="Calibri" w:cs="Calibri"/>
                <w:color w:val="000000"/>
                <w:sz w:val="22"/>
                <w:szCs w:val="22"/>
              </w:rPr>
            </w:pPr>
            <w:ins w:id="7677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30FEEA" w14:textId="77777777" w:rsidR="00910219" w:rsidRPr="00910219" w:rsidRDefault="00910219" w:rsidP="00910219">
            <w:pPr>
              <w:spacing w:before="0" w:after="0" w:line="240" w:lineRule="auto"/>
              <w:jc w:val="center"/>
              <w:rPr>
                <w:ins w:id="76775" w:author="pete jones" w:date="2022-01-11T16:43:00Z"/>
                <w:rFonts w:ascii="Calibri" w:hAnsi="Calibri" w:cs="Calibri"/>
                <w:color w:val="000000"/>
                <w:sz w:val="22"/>
                <w:szCs w:val="22"/>
              </w:rPr>
            </w:pPr>
            <w:ins w:id="7677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B0368A" w14:textId="77777777" w:rsidR="00910219" w:rsidRPr="00910219" w:rsidRDefault="00910219" w:rsidP="00910219">
            <w:pPr>
              <w:spacing w:before="0" w:after="0" w:line="240" w:lineRule="auto"/>
              <w:jc w:val="center"/>
              <w:rPr>
                <w:ins w:id="76777" w:author="pete jones" w:date="2022-01-11T16:43:00Z"/>
                <w:rFonts w:ascii="Calibri" w:hAnsi="Calibri" w:cs="Calibri"/>
                <w:color w:val="000000"/>
                <w:sz w:val="22"/>
                <w:szCs w:val="22"/>
              </w:rPr>
            </w:pPr>
            <w:ins w:id="7677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293CAC" w14:textId="77777777" w:rsidR="00910219" w:rsidRPr="00910219" w:rsidRDefault="00910219" w:rsidP="00910219">
            <w:pPr>
              <w:spacing w:before="0" w:after="0" w:line="240" w:lineRule="auto"/>
              <w:jc w:val="center"/>
              <w:rPr>
                <w:ins w:id="76779" w:author="pete jones" w:date="2022-01-11T16:43:00Z"/>
                <w:rFonts w:ascii="Calibri" w:hAnsi="Calibri" w:cs="Calibri"/>
                <w:color w:val="000000"/>
                <w:sz w:val="22"/>
                <w:szCs w:val="22"/>
              </w:rPr>
            </w:pPr>
            <w:ins w:id="76780"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098C17" w14:textId="77777777" w:rsidR="00910219" w:rsidRPr="00910219" w:rsidRDefault="00910219" w:rsidP="00910219">
            <w:pPr>
              <w:spacing w:before="0" w:after="0" w:line="240" w:lineRule="auto"/>
              <w:jc w:val="center"/>
              <w:rPr>
                <w:ins w:id="76781" w:author="pete jones" w:date="2022-01-11T16:43:00Z"/>
                <w:rFonts w:ascii="Calibri" w:hAnsi="Calibri" w:cs="Calibri"/>
                <w:color w:val="000000"/>
                <w:sz w:val="22"/>
                <w:szCs w:val="22"/>
              </w:rPr>
            </w:pPr>
            <w:ins w:id="76782" w:author="pete jones" w:date="2022-01-11T16:43:00Z">
              <w:r w:rsidRPr="00910219">
                <w:rPr>
                  <w:rFonts w:ascii="Calibri" w:hAnsi="Calibri" w:cs="Calibri"/>
                  <w:color w:val="000000"/>
                  <w:sz w:val="22"/>
                  <w:szCs w:val="22"/>
                </w:rPr>
                <w:t> </w:t>
              </w:r>
            </w:ins>
          </w:p>
        </w:tc>
      </w:tr>
      <w:tr w:rsidR="00910219" w:rsidRPr="00910219" w14:paraId="5B6E7119" w14:textId="77777777" w:rsidTr="00910219">
        <w:trPr>
          <w:trHeight w:val="300"/>
          <w:ins w:id="76783"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0C3228F" w14:textId="77777777" w:rsidR="00910219" w:rsidRPr="00910219" w:rsidRDefault="00910219" w:rsidP="00910219">
            <w:pPr>
              <w:spacing w:before="0" w:after="0" w:line="240" w:lineRule="auto"/>
              <w:jc w:val="center"/>
              <w:rPr>
                <w:ins w:id="76784" w:author="pete jones" w:date="2022-01-11T16:43:00Z"/>
                <w:rFonts w:ascii="Calibri" w:hAnsi="Calibri" w:cs="Calibri"/>
                <w:color w:val="000000"/>
                <w:sz w:val="22"/>
                <w:szCs w:val="22"/>
              </w:rPr>
            </w:pPr>
            <w:ins w:id="76785" w:author="pete jones" w:date="2022-01-11T16:43: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29117116" w14:textId="77777777" w:rsidR="00910219" w:rsidRPr="00910219" w:rsidRDefault="00910219" w:rsidP="00910219">
            <w:pPr>
              <w:spacing w:before="0" w:after="0" w:line="240" w:lineRule="auto"/>
              <w:jc w:val="left"/>
              <w:rPr>
                <w:ins w:id="76786" w:author="pete jones" w:date="2022-01-11T16:43:00Z"/>
                <w:rFonts w:ascii="Calibri" w:hAnsi="Calibri" w:cs="Calibri"/>
                <w:color w:val="000000"/>
                <w:sz w:val="22"/>
                <w:szCs w:val="22"/>
              </w:rPr>
            </w:pPr>
            <w:ins w:id="76787" w:author="pete jones" w:date="2022-01-11T16:43:00Z">
              <w:r w:rsidRPr="00910219">
                <w:rPr>
                  <w:rFonts w:ascii="Calibri" w:hAnsi="Calibri" w:cs="Calibri"/>
                  <w:color w:val="000000"/>
                  <w:sz w:val="22"/>
                  <w:szCs w:val="22"/>
                </w:rPr>
                <w:t>Profession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1D2C281E" w14:textId="77777777" w:rsidR="00910219" w:rsidRPr="00910219" w:rsidRDefault="00910219" w:rsidP="00910219">
            <w:pPr>
              <w:spacing w:before="0" w:after="0" w:line="240" w:lineRule="auto"/>
              <w:jc w:val="center"/>
              <w:rPr>
                <w:ins w:id="76788" w:author="pete jones" w:date="2022-01-11T16:43:00Z"/>
                <w:rFonts w:ascii="Calibri" w:hAnsi="Calibri" w:cs="Calibri"/>
                <w:color w:val="000000"/>
                <w:sz w:val="22"/>
                <w:szCs w:val="22"/>
              </w:rPr>
            </w:pPr>
            <w:ins w:id="76789" w:author="pete jones" w:date="2022-01-11T16:43: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20BD98B" w14:textId="77777777" w:rsidR="00910219" w:rsidRPr="00910219" w:rsidRDefault="00910219" w:rsidP="00910219">
            <w:pPr>
              <w:spacing w:before="0" w:after="0" w:line="240" w:lineRule="auto"/>
              <w:jc w:val="center"/>
              <w:rPr>
                <w:ins w:id="76790" w:author="pete jones" w:date="2022-01-11T16:43:00Z"/>
                <w:rFonts w:ascii="Calibri" w:hAnsi="Calibri" w:cs="Calibri"/>
                <w:color w:val="000000"/>
                <w:sz w:val="22"/>
                <w:szCs w:val="22"/>
              </w:rPr>
            </w:pPr>
            <w:ins w:id="76791"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BA590BF" w14:textId="77777777" w:rsidR="00910219" w:rsidRPr="00910219" w:rsidRDefault="00910219" w:rsidP="00910219">
            <w:pPr>
              <w:spacing w:before="0" w:after="0" w:line="240" w:lineRule="auto"/>
              <w:jc w:val="center"/>
              <w:rPr>
                <w:ins w:id="76792" w:author="pete jones" w:date="2022-01-11T16:43:00Z"/>
                <w:rFonts w:ascii="Calibri" w:hAnsi="Calibri" w:cs="Calibri"/>
                <w:color w:val="000000"/>
                <w:sz w:val="22"/>
                <w:szCs w:val="22"/>
              </w:rPr>
            </w:pPr>
            <w:ins w:id="7679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AED4C3" w14:textId="77777777" w:rsidR="00910219" w:rsidRPr="00910219" w:rsidRDefault="00910219" w:rsidP="00910219">
            <w:pPr>
              <w:spacing w:before="0" w:after="0" w:line="240" w:lineRule="auto"/>
              <w:jc w:val="center"/>
              <w:rPr>
                <w:ins w:id="76794" w:author="pete jones" w:date="2022-01-11T16:43:00Z"/>
                <w:rFonts w:ascii="Calibri" w:hAnsi="Calibri" w:cs="Calibri"/>
                <w:color w:val="000000"/>
                <w:sz w:val="22"/>
                <w:szCs w:val="22"/>
              </w:rPr>
            </w:pPr>
            <w:ins w:id="7679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2533D3" w14:textId="77777777" w:rsidR="00910219" w:rsidRPr="00910219" w:rsidRDefault="00910219" w:rsidP="00910219">
            <w:pPr>
              <w:spacing w:before="0" w:after="0" w:line="240" w:lineRule="auto"/>
              <w:jc w:val="center"/>
              <w:rPr>
                <w:ins w:id="76796" w:author="pete jones" w:date="2022-01-11T16:43:00Z"/>
                <w:rFonts w:ascii="Calibri" w:hAnsi="Calibri" w:cs="Calibri"/>
                <w:color w:val="000000"/>
                <w:sz w:val="22"/>
                <w:szCs w:val="22"/>
              </w:rPr>
            </w:pPr>
            <w:ins w:id="76797"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421094" w14:textId="77777777" w:rsidR="00910219" w:rsidRPr="00910219" w:rsidRDefault="00910219" w:rsidP="00910219">
            <w:pPr>
              <w:spacing w:before="0" w:after="0" w:line="240" w:lineRule="auto"/>
              <w:jc w:val="center"/>
              <w:rPr>
                <w:ins w:id="76798" w:author="pete jones" w:date="2022-01-11T16:43:00Z"/>
                <w:rFonts w:ascii="Calibri" w:hAnsi="Calibri" w:cs="Calibri"/>
                <w:color w:val="000000"/>
                <w:sz w:val="22"/>
                <w:szCs w:val="22"/>
              </w:rPr>
            </w:pPr>
            <w:ins w:id="7679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82B8F5" w14:textId="77777777" w:rsidR="00910219" w:rsidRPr="00910219" w:rsidRDefault="00910219" w:rsidP="00910219">
            <w:pPr>
              <w:spacing w:before="0" w:after="0" w:line="240" w:lineRule="auto"/>
              <w:jc w:val="center"/>
              <w:rPr>
                <w:ins w:id="76800" w:author="pete jones" w:date="2022-01-11T16:43:00Z"/>
                <w:rFonts w:ascii="Calibri" w:hAnsi="Calibri" w:cs="Calibri"/>
                <w:color w:val="000000"/>
                <w:sz w:val="22"/>
                <w:szCs w:val="22"/>
              </w:rPr>
            </w:pPr>
            <w:ins w:id="7680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FE7BDF" w14:textId="77777777" w:rsidR="00910219" w:rsidRPr="00910219" w:rsidRDefault="00910219" w:rsidP="00910219">
            <w:pPr>
              <w:spacing w:before="0" w:after="0" w:line="240" w:lineRule="auto"/>
              <w:jc w:val="center"/>
              <w:rPr>
                <w:ins w:id="76802" w:author="pete jones" w:date="2022-01-11T16:43:00Z"/>
                <w:rFonts w:ascii="Calibri" w:hAnsi="Calibri" w:cs="Calibri"/>
                <w:color w:val="000000"/>
                <w:sz w:val="22"/>
                <w:szCs w:val="22"/>
              </w:rPr>
            </w:pPr>
            <w:ins w:id="7680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E3174A" w14:textId="77777777" w:rsidR="00910219" w:rsidRPr="00910219" w:rsidRDefault="00910219" w:rsidP="00910219">
            <w:pPr>
              <w:spacing w:before="0" w:after="0" w:line="240" w:lineRule="auto"/>
              <w:jc w:val="center"/>
              <w:rPr>
                <w:ins w:id="76804" w:author="pete jones" w:date="2022-01-11T16:43:00Z"/>
                <w:rFonts w:ascii="Calibri" w:hAnsi="Calibri" w:cs="Calibri"/>
                <w:color w:val="000000"/>
                <w:sz w:val="22"/>
                <w:szCs w:val="22"/>
              </w:rPr>
            </w:pPr>
            <w:ins w:id="7680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0166B2" w14:textId="77777777" w:rsidR="00910219" w:rsidRPr="00910219" w:rsidRDefault="00910219" w:rsidP="00910219">
            <w:pPr>
              <w:spacing w:before="0" w:after="0" w:line="240" w:lineRule="auto"/>
              <w:jc w:val="center"/>
              <w:rPr>
                <w:ins w:id="76806" w:author="pete jones" w:date="2022-01-11T16:43:00Z"/>
                <w:rFonts w:ascii="Calibri" w:hAnsi="Calibri" w:cs="Calibri"/>
                <w:color w:val="000000"/>
                <w:sz w:val="22"/>
                <w:szCs w:val="22"/>
              </w:rPr>
            </w:pPr>
            <w:ins w:id="7680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CD9B65" w14:textId="77777777" w:rsidR="00910219" w:rsidRPr="00910219" w:rsidRDefault="00910219" w:rsidP="00910219">
            <w:pPr>
              <w:spacing w:before="0" w:after="0" w:line="240" w:lineRule="auto"/>
              <w:jc w:val="center"/>
              <w:rPr>
                <w:ins w:id="76808" w:author="pete jones" w:date="2022-01-11T16:43:00Z"/>
                <w:rFonts w:ascii="Calibri" w:hAnsi="Calibri" w:cs="Calibri"/>
                <w:color w:val="000000"/>
                <w:sz w:val="22"/>
                <w:szCs w:val="22"/>
              </w:rPr>
            </w:pPr>
            <w:ins w:id="76809"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1CF5EA4" w14:textId="77777777" w:rsidR="00910219" w:rsidRPr="00910219" w:rsidRDefault="00910219" w:rsidP="00910219">
            <w:pPr>
              <w:spacing w:before="0" w:after="0" w:line="240" w:lineRule="auto"/>
              <w:jc w:val="center"/>
              <w:rPr>
                <w:ins w:id="76810" w:author="pete jones" w:date="2022-01-11T16:43:00Z"/>
                <w:rFonts w:ascii="Calibri" w:hAnsi="Calibri" w:cs="Calibri"/>
                <w:color w:val="000000"/>
                <w:sz w:val="22"/>
                <w:szCs w:val="22"/>
              </w:rPr>
            </w:pPr>
            <w:ins w:id="76811" w:author="pete jones" w:date="2022-01-11T16:43:00Z">
              <w:r w:rsidRPr="00910219">
                <w:rPr>
                  <w:rFonts w:ascii="Calibri" w:hAnsi="Calibri" w:cs="Calibri"/>
                  <w:color w:val="000000"/>
                  <w:sz w:val="22"/>
                  <w:szCs w:val="22"/>
                </w:rPr>
                <w:t> </w:t>
              </w:r>
            </w:ins>
          </w:p>
        </w:tc>
      </w:tr>
      <w:tr w:rsidR="00910219" w:rsidRPr="00910219" w14:paraId="034AAB25" w14:textId="77777777" w:rsidTr="00910219">
        <w:trPr>
          <w:trHeight w:val="300"/>
          <w:ins w:id="76812"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6F5BCC6" w14:textId="77777777" w:rsidR="00910219" w:rsidRPr="00910219" w:rsidRDefault="00910219" w:rsidP="00910219">
            <w:pPr>
              <w:spacing w:before="0" w:after="0" w:line="240" w:lineRule="auto"/>
              <w:jc w:val="center"/>
              <w:rPr>
                <w:ins w:id="76813" w:author="pete jones" w:date="2022-01-11T16:43:00Z"/>
                <w:rFonts w:ascii="Calibri" w:hAnsi="Calibri" w:cs="Calibri"/>
                <w:color w:val="000000"/>
                <w:sz w:val="22"/>
                <w:szCs w:val="22"/>
              </w:rPr>
            </w:pPr>
            <w:ins w:id="76814" w:author="pete jones" w:date="2022-01-11T16:43: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0C57D8F7" w14:textId="77777777" w:rsidR="00910219" w:rsidRPr="00910219" w:rsidRDefault="00910219" w:rsidP="00910219">
            <w:pPr>
              <w:spacing w:before="0" w:after="0" w:line="240" w:lineRule="auto"/>
              <w:jc w:val="left"/>
              <w:rPr>
                <w:ins w:id="76815" w:author="pete jones" w:date="2022-01-11T16:43:00Z"/>
                <w:rFonts w:ascii="Calibri" w:hAnsi="Calibri" w:cs="Calibri"/>
                <w:color w:val="000000"/>
                <w:sz w:val="22"/>
                <w:szCs w:val="22"/>
              </w:rPr>
            </w:pPr>
            <w:ins w:id="76816" w:author="pete jones" w:date="2022-01-11T16:43:00Z">
              <w:r w:rsidRPr="00910219">
                <w:rPr>
                  <w:rFonts w:ascii="Calibri" w:hAnsi="Calibri" w:cs="Calibri"/>
                  <w:color w:val="000000"/>
                  <w:sz w:val="22"/>
                  <w:szCs w:val="22"/>
                </w:rPr>
                <w:t>Engineering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212B37D3" w14:textId="77777777" w:rsidR="00910219" w:rsidRPr="00910219" w:rsidRDefault="00910219" w:rsidP="00910219">
            <w:pPr>
              <w:spacing w:before="0" w:after="0" w:line="240" w:lineRule="auto"/>
              <w:jc w:val="center"/>
              <w:rPr>
                <w:ins w:id="76817" w:author="pete jones" w:date="2022-01-11T16:43:00Z"/>
                <w:rFonts w:ascii="Calibri" w:hAnsi="Calibri" w:cs="Calibri"/>
                <w:color w:val="000000"/>
                <w:sz w:val="22"/>
                <w:szCs w:val="22"/>
              </w:rPr>
            </w:pPr>
            <w:ins w:id="76818"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209670E" w14:textId="77777777" w:rsidR="00910219" w:rsidRPr="00910219" w:rsidRDefault="00910219" w:rsidP="00910219">
            <w:pPr>
              <w:spacing w:before="0" w:after="0" w:line="240" w:lineRule="auto"/>
              <w:jc w:val="center"/>
              <w:rPr>
                <w:ins w:id="76819" w:author="pete jones" w:date="2022-01-11T16:43:00Z"/>
                <w:rFonts w:ascii="Calibri" w:hAnsi="Calibri" w:cs="Calibri"/>
                <w:color w:val="000000"/>
                <w:sz w:val="22"/>
                <w:szCs w:val="22"/>
              </w:rPr>
            </w:pPr>
            <w:ins w:id="76820" w:author="pete jones" w:date="2022-01-11T16:43: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DC34FEB" w14:textId="77777777" w:rsidR="00910219" w:rsidRPr="00910219" w:rsidRDefault="00910219" w:rsidP="00910219">
            <w:pPr>
              <w:spacing w:before="0" w:after="0" w:line="240" w:lineRule="auto"/>
              <w:jc w:val="center"/>
              <w:rPr>
                <w:ins w:id="76821" w:author="pete jones" w:date="2022-01-11T16:43:00Z"/>
                <w:rFonts w:ascii="Calibri" w:hAnsi="Calibri" w:cs="Calibri"/>
                <w:color w:val="000000"/>
                <w:sz w:val="22"/>
                <w:szCs w:val="22"/>
              </w:rPr>
            </w:pPr>
            <w:ins w:id="76822"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DD96F5" w14:textId="77777777" w:rsidR="00910219" w:rsidRPr="00910219" w:rsidRDefault="00910219" w:rsidP="00910219">
            <w:pPr>
              <w:spacing w:before="0" w:after="0" w:line="240" w:lineRule="auto"/>
              <w:jc w:val="center"/>
              <w:rPr>
                <w:ins w:id="76823" w:author="pete jones" w:date="2022-01-11T16:43:00Z"/>
                <w:rFonts w:ascii="Calibri" w:hAnsi="Calibri" w:cs="Calibri"/>
                <w:color w:val="000000"/>
                <w:sz w:val="22"/>
                <w:szCs w:val="22"/>
              </w:rPr>
            </w:pPr>
            <w:ins w:id="7682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F4EB68" w14:textId="77777777" w:rsidR="00910219" w:rsidRPr="00910219" w:rsidRDefault="00910219" w:rsidP="00910219">
            <w:pPr>
              <w:spacing w:before="0" w:after="0" w:line="240" w:lineRule="auto"/>
              <w:jc w:val="center"/>
              <w:rPr>
                <w:ins w:id="76825" w:author="pete jones" w:date="2022-01-11T16:43:00Z"/>
                <w:rFonts w:ascii="Calibri" w:hAnsi="Calibri" w:cs="Calibri"/>
                <w:color w:val="000000"/>
                <w:sz w:val="22"/>
                <w:szCs w:val="22"/>
              </w:rPr>
            </w:pPr>
            <w:ins w:id="76826"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9F7A34F" w14:textId="77777777" w:rsidR="00910219" w:rsidRPr="00910219" w:rsidRDefault="00910219" w:rsidP="00910219">
            <w:pPr>
              <w:spacing w:before="0" w:after="0" w:line="240" w:lineRule="auto"/>
              <w:jc w:val="center"/>
              <w:rPr>
                <w:ins w:id="76827" w:author="pete jones" w:date="2022-01-11T16:43:00Z"/>
                <w:rFonts w:ascii="Calibri" w:hAnsi="Calibri" w:cs="Calibri"/>
                <w:color w:val="000000"/>
                <w:sz w:val="22"/>
                <w:szCs w:val="22"/>
              </w:rPr>
            </w:pPr>
            <w:ins w:id="7682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410630" w14:textId="77777777" w:rsidR="00910219" w:rsidRPr="00910219" w:rsidRDefault="00910219" w:rsidP="00910219">
            <w:pPr>
              <w:spacing w:before="0" w:after="0" w:line="240" w:lineRule="auto"/>
              <w:jc w:val="center"/>
              <w:rPr>
                <w:ins w:id="76829" w:author="pete jones" w:date="2022-01-11T16:43:00Z"/>
                <w:rFonts w:ascii="Calibri" w:hAnsi="Calibri" w:cs="Calibri"/>
                <w:color w:val="000000"/>
                <w:sz w:val="22"/>
                <w:szCs w:val="22"/>
              </w:rPr>
            </w:pPr>
            <w:ins w:id="7683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9715E9" w14:textId="77777777" w:rsidR="00910219" w:rsidRPr="00910219" w:rsidRDefault="00910219" w:rsidP="00910219">
            <w:pPr>
              <w:spacing w:before="0" w:after="0" w:line="240" w:lineRule="auto"/>
              <w:jc w:val="center"/>
              <w:rPr>
                <w:ins w:id="76831" w:author="pete jones" w:date="2022-01-11T16:43:00Z"/>
                <w:rFonts w:ascii="Calibri" w:hAnsi="Calibri" w:cs="Calibri"/>
                <w:color w:val="000000"/>
                <w:sz w:val="22"/>
                <w:szCs w:val="22"/>
              </w:rPr>
            </w:pPr>
            <w:ins w:id="7683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306783" w14:textId="77777777" w:rsidR="00910219" w:rsidRPr="00910219" w:rsidRDefault="00910219" w:rsidP="00910219">
            <w:pPr>
              <w:spacing w:before="0" w:after="0" w:line="240" w:lineRule="auto"/>
              <w:jc w:val="center"/>
              <w:rPr>
                <w:ins w:id="76833" w:author="pete jones" w:date="2022-01-11T16:43:00Z"/>
                <w:rFonts w:ascii="Calibri" w:hAnsi="Calibri" w:cs="Calibri"/>
                <w:color w:val="000000"/>
                <w:sz w:val="22"/>
                <w:szCs w:val="22"/>
              </w:rPr>
            </w:pPr>
            <w:ins w:id="7683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FFB43A" w14:textId="77777777" w:rsidR="00910219" w:rsidRPr="00910219" w:rsidRDefault="00910219" w:rsidP="00910219">
            <w:pPr>
              <w:spacing w:before="0" w:after="0" w:line="240" w:lineRule="auto"/>
              <w:jc w:val="center"/>
              <w:rPr>
                <w:ins w:id="76835" w:author="pete jones" w:date="2022-01-11T16:43:00Z"/>
                <w:rFonts w:ascii="Calibri" w:hAnsi="Calibri" w:cs="Calibri"/>
                <w:color w:val="000000"/>
                <w:sz w:val="22"/>
                <w:szCs w:val="22"/>
              </w:rPr>
            </w:pPr>
            <w:ins w:id="7683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B1F247" w14:textId="77777777" w:rsidR="00910219" w:rsidRPr="00910219" w:rsidRDefault="00910219" w:rsidP="00910219">
            <w:pPr>
              <w:spacing w:before="0" w:after="0" w:line="240" w:lineRule="auto"/>
              <w:jc w:val="center"/>
              <w:rPr>
                <w:ins w:id="76837" w:author="pete jones" w:date="2022-01-11T16:43:00Z"/>
                <w:rFonts w:ascii="Calibri" w:hAnsi="Calibri" w:cs="Calibri"/>
                <w:color w:val="000000"/>
                <w:sz w:val="22"/>
                <w:szCs w:val="22"/>
              </w:rPr>
            </w:pPr>
            <w:ins w:id="76838"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4A89AE1" w14:textId="77777777" w:rsidR="00910219" w:rsidRPr="00910219" w:rsidRDefault="00910219" w:rsidP="00910219">
            <w:pPr>
              <w:spacing w:before="0" w:after="0" w:line="240" w:lineRule="auto"/>
              <w:jc w:val="center"/>
              <w:rPr>
                <w:ins w:id="76839" w:author="pete jones" w:date="2022-01-11T16:43:00Z"/>
                <w:rFonts w:ascii="Calibri" w:hAnsi="Calibri" w:cs="Calibri"/>
                <w:color w:val="000000"/>
                <w:sz w:val="22"/>
                <w:szCs w:val="22"/>
              </w:rPr>
            </w:pPr>
            <w:ins w:id="76840" w:author="pete jones" w:date="2022-01-11T16:43:00Z">
              <w:r w:rsidRPr="00910219">
                <w:rPr>
                  <w:rFonts w:ascii="Calibri" w:hAnsi="Calibri" w:cs="Calibri"/>
                  <w:color w:val="000000"/>
                  <w:sz w:val="22"/>
                  <w:szCs w:val="22"/>
                </w:rPr>
                <w:t> </w:t>
              </w:r>
            </w:ins>
          </w:p>
        </w:tc>
      </w:tr>
      <w:tr w:rsidR="00910219" w:rsidRPr="00910219" w14:paraId="4A7B20F6" w14:textId="77777777" w:rsidTr="00910219">
        <w:trPr>
          <w:trHeight w:val="300"/>
          <w:ins w:id="76841"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294523A" w14:textId="77777777" w:rsidR="00910219" w:rsidRPr="00910219" w:rsidRDefault="00910219" w:rsidP="00910219">
            <w:pPr>
              <w:spacing w:before="0" w:after="0" w:line="240" w:lineRule="auto"/>
              <w:jc w:val="center"/>
              <w:rPr>
                <w:ins w:id="76842" w:author="pete jones" w:date="2022-01-11T16:43:00Z"/>
                <w:rFonts w:ascii="Calibri" w:hAnsi="Calibri" w:cs="Calibri"/>
                <w:color w:val="000000"/>
                <w:sz w:val="22"/>
                <w:szCs w:val="22"/>
              </w:rPr>
            </w:pPr>
            <w:ins w:id="76843" w:author="pete jones" w:date="2022-01-11T16:43: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6F236638" w14:textId="77777777" w:rsidR="00910219" w:rsidRPr="00910219" w:rsidRDefault="00910219" w:rsidP="00910219">
            <w:pPr>
              <w:spacing w:before="0" w:after="0" w:line="240" w:lineRule="auto"/>
              <w:jc w:val="left"/>
              <w:rPr>
                <w:ins w:id="76844" w:author="pete jones" w:date="2022-01-11T16:43:00Z"/>
                <w:rFonts w:ascii="Calibri" w:hAnsi="Calibri" w:cs="Calibri"/>
                <w:color w:val="000000"/>
                <w:sz w:val="22"/>
                <w:szCs w:val="22"/>
              </w:rPr>
            </w:pPr>
            <w:ins w:id="76845" w:author="pete jones" w:date="2022-01-11T16:43:00Z">
              <w:r w:rsidRPr="00910219">
                <w:rPr>
                  <w:rFonts w:ascii="Calibri" w:hAnsi="Calibri" w:cs="Calibri"/>
                  <w:color w:val="000000"/>
                  <w:sz w:val="22"/>
                  <w:szCs w:val="22"/>
                </w:rPr>
                <w:t>Materials and Manufacture</w:t>
              </w:r>
            </w:ins>
          </w:p>
        </w:tc>
        <w:tc>
          <w:tcPr>
            <w:tcW w:w="432" w:type="dxa"/>
            <w:tcBorders>
              <w:top w:val="nil"/>
              <w:left w:val="nil"/>
              <w:bottom w:val="single" w:sz="4" w:space="0" w:color="auto"/>
              <w:right w:val="single" w:sz="4" w:space="0" w:color="auto"/>
            </w:tcBorders>
            <w:shd w:val="clear" w:color="auto" w:fill="auto"/>
            <w:noWrap/>
            <w:vAlign w:val="bottom"/>
            <w:hideMark/>
          </w:tcPr>
          <w:p w14:paraId="3C155972" w14:textId="77777777" w:rsidR="00910219" w:rsidRPr="00910219" w:rsidRDefault="00910219" w:rsidP="00910219">
            <w:pPr>
              <w:spacing w:before="0" w:after="0" w:line="240" w:lineRule="auto"/>
              <w:jc w:val="center"/>
              <w:rPr>
                <w:ins w:id="76846" w:author="pete jones" w:date="2022-01-11T16:43:00Z"/>
                <w:rFonts w:ascii="Calibri" w:hAnsi="Calibri" w:cs="Calibri"/>
                <w:color w:val="000000"/>
                <w:sz w:val="22"/>
                <w:szCs w:val="22"/>
              </w:rPr>
            </w:pPr>
            <w:ins w:id="76847" w:author="pete jones" w:date="2022-01-11T16:43: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A1541DC" w14:textId="77777777" w:rsidR="00910219" w:rsidRPr="00910219" w:rsidRDefault="00910219" w:rsidP="00910219">
            <w:pPr>
              <w:spacing w:before="0" w:after="0" w:line="240" w:lineRule="auto"/>
              <w:jc w:val="center"/>
              <w:rPr>
                <w:ins w:id="76848" w:author="pete jones" w:date="2022-01-11T16:43:00Z"/>
                <w:rFonts w:ascii="Calibri" w:hAnsi="Calibri" w:cs="Calibri"/>
                <w:color w:val="000000"/>
                <w:sz w:val="22"/>
                <w:szCs w:val="22"/>
              </w:rPr>
            </w:pPr>
            <w:ins w:id="76849" w:author="pete jones" w:date="2022-01-11T16:43: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C8C476D" w14:textId="77777777" w:rsidR="00910219" w:rsidRPr="00910219" w:rsidRDefault="00910219" w:rsidP="00910219">
            <w:pPr>
              <w:spacing w:before="0" w:after="0" w:line="240" w:lineRule="auto"/>
              <w:jc w:val="center"/>
              <w:rPr>
                <w:ins w:id="76850" w:author="pete jones" w:date="2022-01-11T16:43:00Z"/>
                <w:rFonts w:ascii="Calibri" w:hAnsi="Calibri" w:cs="Calibri"/>
                <w:color w:val="000000"/>
                <w:sz w:val="22"/>
                <w:szCs w:val="22"/>
              </w:rPr>
            </w:pPr>
            <w:ins w:id="76851"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9CE468" w14:textId="77777777" w:rsidR="00910219" w:rsidRPr="00910219" w:rsidRDefault="00910219" w:rsidP="00910219">
            <w:pPr>
              <w:spacing w:before="0" w:after="0" w:line="240" w:lineRule="auto"/>
              <w:jc w:val="center"/>
              <w:rPr>
                <w:ins w:id="76852" w:author="pete jones" w:date="2022-01-11T16:43:00Z"/>
                <w:rFonts w:ascii="Calibri" w:hAnsi="Calibri" w:cs="Calibri"/>
                <w:color w:val="000000"/>
                <w:sz w:val="22"/>
                <w:szCs w:val="22"/>
              </w:rPr>
            </w:pPr>
            <w:ins w:id="7685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9F35261" w14:textId="77777777" w:rsidR="00910219" w:rsidRPr="00910219" w:rsidRDefault="00910219" w:rsidP="00910219">
            <w:pPr>
              <w:spacing w:before="0" w:after="0" w:line="240" w:lineRule="auto"/>
              <w:jc w:val="center"/>
              <w:rPr>
                <w:ins w:id="76854" w:author="pete jones" w:date="2022-01-11T16:43:00Z"/>
                <w:rFonts w:ascii="Calibri" w:hAnsi="Calibri" w:cs="Calibri"/>
                <w:color w:val="000000"/>
                <w:sz w:val="22"/>
                <w:szCs w:val="22"/>
              </w:rPr>
            </w:pPr>
            <w:ins w:id="7685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AC42F4" w14:textId="77777777" w:rsidR="00910219" w:rsidRPr="00910219" w:rsidRDefault="00910219" w:rsidP="00910219">
            <w:pPr>
              <w:spacing w:before="0" w:after="0" w:line="240" w:lineRule="auto"/>
              <w:jc w:val="center"/>
              <w:rPr>
                <w:ins w:id="76856" w:author="pete jones" w:date="2022-01-11T16:43:00Z"/>
                <w:rFonts w:ascii="Calibri" w:hAnsi="Calibri" w:cs="Calibri"/>
                <w:color w:val="000000"/>
                <w:sz w:val="22"/>
                <w:szCs w:val="22"/>
              </w:rPr>
            </w:pPr>
            <w:ins w:id="7685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91842C" w14:textId="77777777" w:rsidR="00910219" w:rsidRPr="00910219" w:rsidRDefault="00910219" w:rsidP="00910219">
            <w:pPr>
              <w:spacing w:before="0" w:after="0" w:line="240" w:lineRule="auto"/>
              <w:jc w:val="center"/>
              <w:rPr>
                <w:ins w:id="76858" w:author="pete jones" w:date="2022-01-11T16:43:00Z"/>
                <w:rFonts w:ascii="Calibri" w:hAnsi="Calibri" w:cs="Calibri"/>
                <w:color w:val="000000"/>
                <w:sz w:val="22"/>
                <w:szCs w:val="22"/>
              </w:rPr>
            </w:pPr>
            <w:ins w:id="7685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887DA6" w14:textId="77777777" w:rsidR="00910219" w:rsidRPr="00910219" w:rsidRDefault="00910219" w:rsidP="00910219">
            <w:pPr>
              <w:spacing w:before="0" w:after="0" w:line="240" w:lineRule="auto"/>
              <w:jc w:val="center"/>
              <w:rPr>
                <w:ins w:id="76860" w:author="pete jones" w:date="2022-01-11T16:43:00Z"/>
                <w:rFonts w:ascii="Calibri" w:hAnsi="Calibri" w:cs="Calibri"/>
                <w:color w:val="000000"/>
                <w:sz w:val="22"/>
                <w:szCs w:val="22"/>
              </w:rPr>
            </w:pPr>
            <w:ins w:id="7686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493846" w14:textId="77777777" w:rsidR="00910219" w:rsidRPr="00910219" w:rsidRDefault="00910219" w:rsidP="00910219">
            <w:pPr>
              <w:spacing w:before="0" w:after="0" w:line="240" w:lineRule="auto"/>
              <w:jc w:val="center"/>
              <w:rPr>
                <w:ins w:id="76862" w:author="pete jones" w:date="2022-01-11T16:43:00Z"/>
                <w:rFonts w:ascii="Calibri" w:hAnsi="Calibri" w:cs="Calibri"/>
                <w:color w:val="000000"/>
                <w:sz w:val="22"/>
                <w:szCs w:val="22"/>
              </w:rPr>
            </w:pPr>
            <w:ins w:id="7686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00AFA4" w14:textId="77777777" w:rsidR="00910219" w:rsidRPr="00910219" w:rsidRDefault="00910219" w:rsidP="00910219">
            <w:pPr>
              <w:spacing w:before="0" w:after="0" w:line="240" w:lineRule="auto"/>
              <w:jc w:val="center"/>
              <w:rPr>
                <w:ins w:id="76864" w:author="pete jones" w:date="2022-01-11T16:43:00Z"/>
                <w:rFonts w:ascii="Calibri" w:hAnsi="Calibri" w:cs="Calibri"/>
                <w:color w:val="000000"/>
                <w:sz w:val="22"/>
                <w:szCs w:val="22"/>
              </w:rPr>
            </w:pPr>
            <w:ins w:id="7686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5F1B18" w14:textId="77777777" w:rsidR="00910219" w:rsidRPr="00910219" w:rsidRDefault="00910219" w:rsidP="00910219">
            <w:pPr>
              <w:spacing w:before="0" w:after="0" w:line="240" w:lineRule="auto"/>
              <w:jc w:val="center"/>
              <w:rPr>
                <w:ins w:id="76866" w:author="pete jones" w:date="2022-01-11T16:43:00Z"/>
                <w:rFonts w:ascii="Calibri" w:hAnsi="Calibri" w:cs="Calibri"/>
                <w:color w:val="000000"/>
                <w:sz w:val="22"/>
                <w:szCs w:val="22"/>
              </w:rPr>
            </w:pPr>
            <w:ins w:id="76867"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99F2C80" w14:textId="77777777" w:rsidR="00910219" w:rsidRPr="00910219" w:rsidRDefault="00910219" w:rsidP="00910219">
            <w:pPr>
              <w:spacing w:before="0" w:after="0" w:line="240" w:lineRule="auto"/>
              <w:jc w:val="center"/>
              <w:rPr>
                <w:ins w:id="76868" w:author="pete jones" w:date="2022-01-11T16:43:00Z"/>
                <w:rFonts w:ascii="Calibri" w:hAnsi="Calibri" w:cs="Calibri"/>
                <w:color w:val="000000"/>
                <w:sz w:val="22"/>
                <w:szCs w:val="22"/>
              </w:rPr>
            </w:pPr>
            <w:ins w:id="76869" w:author="pete jones" w:date="2022-01-11T16:43:00Z">
              <w:r w:rsidRPr="00910219">
                <w:rPr>
                  <w:rFonts w:ascii="Calibri" w:hAnsi="Calibri" w:cs="Calibri"/>
                  <w:color w:val="000000"/>
                  <w:sz w:val="22"/>
                  <w:szCs w:val="22"/>
                </w:rPr>
                <w:t> </w:t>
              </w:r>
            </w:ins>
          </w:p>
        </w:tc>
      </w:tr>
      <w:tr w:rsidR="00910219" w:rsidRPr="00910219" w14:paraId="7B19B944" w14:textId="77777777" w:rsidTr="00910219">
        <w:trPr>
          <w:trHeight w:val="300"/>
          <w:ins w:id="76870"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0AC5DDF" w14:textId="77777777" w:rsidR="00910219" w:rsidRPr="00910219" w:rsidRDefault="00910219" w:rsidP="00910219">
            <w:pPr>
              <w:spacing w:before="0" w:after="0" w:line="240" w:lineRule="auto"/>
              <w:jc w:val="center"/>
              <w:rPr>
                <w:ins w:id="76871" w:author="pete jones" w:date="2022-01-11T16:43:00Z"/>
                <w:rFonts w:ascii="Calibri" w:hAnsi="Calibri" w:cs="Calibri"/>
                <w:color w:val="000000"/>
                <w:sz w:val="22"/>
                <w:szCs w:val="22"/>
              </w:rPr>
            </w:pPr>
            <w:ins w:id="76872" w:author="pete jones" w:date="2022-01-11T16:43: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1F9A326B" w14:textId="77777777" w:rsidR="00910219" w:rsidRPr="00910219" w:rsidRDefault="00910219" w:rsidP="00910219">
            <w:pPr>
              <w:spacing w:before="0" w:after="0" w:line="240" w:lineRule="auto"/>
              <w:jc w:val="left"/>
              <w:rPr>
                <w:ins w:id="76873" w:author="pete jones" w:date="2022-01-11T16:43:00Z"/>
                <w:rFonts w:ascii="Calibri" w:hAnsi="Calibri" w:cs="Calibri"/>
                <w:color w:val="000000"/>
                <w:sz w:val="22"/>
                <w:szCs w:val="22"/>
              </w:rPr>
            </w:pPr>
            <w:ins w:id="76874" w:author="pete jones" w:date="2022-01-11T16:43:00Z">
              <w:r w:rsidRPr="00910219">
                <w:rPr>
                  <w:rFonts w:ascii="Calibri" w:hAnsi="Calibri" w:cs="Calibri"/>
                  <w:color w:val="000000"/>
                  <w:sz w:val="22"/>
                  <w:szCs w:val="22"/>
                </w:rPr>
                <w:t>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798CF6D4" w14:textId="77777777" w:rsidR="00910219" w:rsidRPr="00910219" w:rsidRDefault="00910219" w:rsidP="00910219">
            <w:pPr>
              <w:spacing w:before="0" w:after="0" w:line="240" w:lineRule="auto"/>
              <w:jc w:val="center"/>
              <w:rPr>
                <w:ins w:id="76875" w:author="pete jones" w:date="2022-01-11T16:43:00Z"/>
                <w:rFonts w:ascii="Calibri" w:hAnsi="Calibri" w:cs="Calibri"/>
                <w:color w:val="000000"/>
                <w:sz w:val="22"/>
                <w:szCs w:val="22"/>
              </w:rPr>
            </w:pPr>
            <w:ins w:id="76876"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FE6198E" w14:textId="77777777" w:rsidR="00910219" w:rsidRPr="00910219" w:rsidRDefault="00910219" w:rsidP="00910219">
            <w:pPr>
              <w:spacing w:before="0" w:after="0" w:line="240" w:lineRule="auto"/>
              <w:jc w:val="center"/>
              <w:rPr>
                <w:ins w:id="76877" w:author="pete jones" w:date="2022-01-11T16:43:00Z"/>
                <w:rFonts w:ascii="Calibri" w:hAnsi="Calibri" w:cs="Calibri"/>
                <w:color w:val="000000"/>
                <w:sz w:val="22"/>
                <w:szCs w:val="22"/>
              </w:rPr>
            </w:pPr>
            <w:ins w:id="76878" w:author="pete jones" w:date="2022-01-11T16:43: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96F1DDA" w14:textId="77777777" w:rsidR="00910219" w:rsidRPr="00910219" w:rsidRDefault="00910219" w:rsidP="00910219">
            <w:pPr>
              <w:spacing w:before="0" w:after="0" w:line="240" w:lineRule="auto"/>
              <w:jc w:val="center"/>
              <w:rPr>
                <w:ins w:id="76879" w:author="pete jones" w:date="2022-01-11T16:43:00Z"/>
                <w:rFonts w:ascii="Calibri" w:hAnsi="Calibri" w:cs="Calibri"/>
                <w:color w:val="000000"/>
                <w:sz w:val="22"/>
                <w:szCs w:val="22"/>
              </w:rPr>
            </w:pPr>
            <w:ins w:id="76880"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D8EFB1" w14:textId="77777777" w:rsidR="00910219" w:rsidRPr="00910219" w:rsidRDefault="00910219" w:rsidP="00910219">
            <w:pPr>
              <w:spacing w:before="0" w:after="0" w:line="240" w:lineRule="auto"/>
              <w:jc w:val="center"/>
              <w:rPr>
                <w:ins w:id="76881" w:author="pete jones" w:date="2022-01-11T16:43:00Z"/>
                <w:rFonts w:ascii="Calibri" w:hAnsi="Calibri" w:cs="Calibri"/>
                <w:color w:val="000000"/>
                <w:sz w:val="22"/>
                <w:szCs w:val="22"/>
              </w:rPr>
            </w:pPr>
            <w:ins w:id="76882"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701551" w14:textId="77777777" w:rsidR="00910219" w:rsidRPr="00910219" w:rsidRDefault="00910219" w:rsidP="00910219">
            <w:pPr>
              <w:spacing w:before="0" w:after="0" w:line="240" w:lineRule="auto"/>
              <w:jc w:val="center"/>
              <w:rPr>
                <w:ins w:id="76883" w:author="pete jones" w:date="2022-01-11T16:43:00Z"/>
                <w:rFonts w:ascii="Calibri" w:hAnsi="Calibri" w:cs="Calibri"/>
                <w:color w:val="000000"/>
                <w:sz w:val="22"/>
                <w:szCs w:val="22"/>
              </w:rPr>
            </w:pPr>
            <w:ins w:id="7688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EEB139" w14:textId="77777777" w:rsidR="00910219" w:rsidRPr="00910219" w:rsidRDefault="00910219" w:rsidP="00910219">
            <w:pPr>
              <w:spacing w:before="0" w:after="0" w:line="240" w:lineRule="auto"/>
              <w:jc w:val="center"/>
              <w:rPr>
                <w:ins w:id="76885" w:author="pete jones" w:date="2022-01-11T16:43:00Z"/>
                <w:rFonts w:ascii="Calibri" w:hAnsi="Calibri" w:cs="Calibri"/>
                <w:color w:val="000000"/>
                <w:sz w:val="22"/>
                <w:szCs w:val="22"/>
              </w:rPr>
            </w:pPr>
            <w:ins w:id="7688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11A7A7" w14:textId="77777777" w:rsidR="00910219" w:rsidRPr="00910219" w:rsidRDefault="00910219" w:rsidP="00910219">
            <w:pPr>
              <w:spacing w:before="0" w:after="0" w:line="240" w:lineRule="auto"/>
              <w:jc w:val="center"/>
              <w:rPr>
                <w:ins w:id="76887" w:author="pete jones" w:date="2022-01-11T16:43:00Z"/>
                <w:rFonts w:ascii="Calibri" w:hAnsi="Calibri" w:cs="Calibri"/>
                <w:color w:val="000000"/>
                <w:sz w:val="22"/>
                <w:szCs w:val="22"/>
              </w:rPr>
            </w:pPr>
            <w:ins w:id="7688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59AA9A" w14:textId="77777777" w:rsidR="00910219" w:rsidRPr="00910219" w:rsidRDefault="00910219" w:rsidP="00910219">
            <w:pPr>
              <w:spacing w:before="0" w:after="0" w:line="240" w:lineRule="auto"/>
              <w:jc w:val="center"/>
              <w:rPr>
                <w:ins w:id="76889" w:author="pete jones" w:date="2022-01-11T16:43:00Z"/>
                <w:rFonts w:ascii="Calibri" w:hAnsi="Calibri" w:cs="Calibri"/>
                <w:color w:val="000000"/>
                <w:sz w:val="22"/>
                <w:szCs w:val="22"/>
              </w:rPr>
            </w:pPr>
            <w:ins w:id="7689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F2B662" w14:textId="77777777" w:rsidR="00910219" w:rsidRPr="00910219" w:rsidRDefault="00910219" w:rsidP="00910219">
            <w:pPr>
              <w:spacing w:before="0" w:after="0" w:line="240" w:lineRule="auto"/>
              <w:jc w:val="center"/>
              <w:rPr>
                <w:ins w:id="76891" w:author="pete jones" w:date="2022-01-11T16:43:00Z"/>
                <w:rFonts w:ascii="Calibri" w:hAnsi="Calibri" w:cs="Calibri"/>
                <w:color w:val="000000"/>
                <w:sz w:val="22"/>
                <w:szCs w:val="22"/>
              </w:rPr>
            </w:pPr>
            <w:ins w:id="7689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4B7850" w14:textId="77777777" w:rsidR="00910219" w:rsidRPr="00910219" w:rsidRDefault="00910219" w:rsidP="00910219">
            <w:pPr>
              <w:spacing w:before="0" w:after="0" w:line="240" w:lineRule="auto"/>
              <w:jc w:val="center"/>
              <w:rPr>
                <w:ins w:id="76893" w:author="pete jones" w:date="2022-01-11T16:43:00Z"/>
                <w:rFonts w:ascii="Calibri" w:hAnsi="Calibri" w:cs="Calibri"/>
                <w:color w:val="000000"/>
                <w:sz w:val="22"/>
                <w:szCs w:val="22"/>
              </w:rPr>
            </w:pPr>
            <w:ins w:id="7689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535D12" w14:textId="77777777" w:rsidR="00910219" w:rsidRPr="00910219" w:rsidRDefault="00910219" w:rsidP="00910219">
            <w:pPr>
              <w:spacing w:before="0" w:after="0" w:line="240" w:lineRule="auto"/>
              <w:jc w:val="center"/>
              <w:rPr>
                <w:ins w:id="76895" w:author="pete jones" w:date="2022-01-11T16:43:00Z"/>
                <w:rFonts w:ascii="Calibri" w:hAnsi="Calibri" w:cs="Calibri"/>
                <w:color w:val="000000"/>
                <w:sz w:val="22"/>
                <w:szCs w:val="22"/>
              </w:rPr>
            </w:pPr>
            <w:ins w:id="76896"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426445E" w14:textId="77777777" w:rsidR="00910219" w:rsidRPr="00910219" w:rsidRDefault="00910219" w:rsidP="00910219">
            <w:pPr>
              <w:spacing w:before="0" w:after="0" w:line="240" w:lineRule="auto"/>
              <w:jc w:val="center"/>
              <w:rPr>
                <w:ins w:id="76897" w:author="pete jones" w:date="2022-01-11T16:43:00Z"/>
                <w:rFonts w:ascii="Calibri" w:hAnsi="Calibri" w:cs="Calibri"/>
                <w:color w:val="000000"/>
                <w:sz w:val="22"/>
                <w:szCs w:val="22"/>
              </w:rPr>
            </w:pPr>
            <w:ins w:id="76898" w:author="pete jones" w:date="2022-01-11T16:43:00Z">
              <w:r w:rsidRPr="00910219">
                <w:rPr>
                  <w:rFonts w:ascii="Calibri" w:hAnsi="Calibri" w:cs="Calibri"/>
                  <w:color w:val="000000"/>
                  <w:sz w:val="22"/>
                  <w:szCs w:val="22"/>
                </w:rPr>
                <w:t> </w:t>
              </w:r>
            </w:ins>
          </w:p>
        </w:tc>
      </w:tr>
      <w:tr w:rsidR="00910219" w:rsidRPr="00910219" w14:paraId="0B34B223" w14:textId="77777777" w:rsidTr="00910219">
        <w:trPr>
          <w:trHeight w:val="300"/>
          <w:ins w:id="76899"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4E54DEE" w14:textId="77777777" w:rsidR="00910219" w:rsidRPr="00910219" w:rsidRDefault="00910219" w:rsidP="00910219">
            <w:pPr>
              <w:spacing w:before="0" w:after="0" w:line="240" w:lineRule="auto"/>
              <w:jc w:val="center"/>
              <w:rPr>
                <w:ins w:id="76900" w:author="pete jones" w:date="2022-01-11T16:43:00Z"/>
                <w:rFonts w:ascii="Calibri" w:hAnsi="Calibri" w:cs="Calibri"/>
                <w:color w:val="000000"/>
                <w:sz w:val="22"/>
                <w:szCs w:val="22"/>
              </w:rPr>
            </w:pPr>
            <w:ins w:id="76901" w:author="pete jones" w:date="2022-01-11T16:43: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0BEB706A" w14:textId="77777777" w:rsidR="00910219" w:rsidRPr="00910219" w:rsidRDefault="00910219" w:rsidP="00910219">
            <w:pPr>
              <w:spacing w:before="0" w:after="0" w:line="240" w:lineRule="auto"/>
              <w:jc w:val="left"/>
              <w:rPr>
                <w:ins w:id="76902" w:author="pete jones" w:date="2022-01-11T16:43:00Z"/>
                <w:rFonts w:ascii="Calibri" w:hAnsi="Calibri" w:cs="Calibri"/>
                <w:color w:val="000000"/>
                <w:sz w:val="22"/>
                <w:szCs w:val="22"/>
              </w:rPr>
            </w:pPr>
            <w:ins w:id="76903" w:author="pete jones" w:date="2022-01-11T16:43:00Z">
              <w:r w:rsidRPr="00910219">
                <w:rPr>
                  <w:rFonts w:ascii="Calibri" w:hAnsi="Calibri" w:cs="Calibri"/>
                  <w:color w:val="000000"/>
                  <w:sz w:val="22"/>
                  <w:szCs w:val="22"/>
                </w:rPr>
                <w:t>Thermofluids</w:t>
              </w:r>
            </w:ins>
          </w:p>
        </w:tc>
        <w:tc>
          <w:tcPr>
            <w:tcW w:w="432" w:type="dxa"/>
            <w:tcBorders>
              <w:top w:val="nil"/>
              <w:left w:val="nil"/>
              <w:bottom w:val="single" w:sz="4" w:space="0" w:color="auto"/>
              <w:right w:val="single" w:sz="4" w:space="0" w:color="auto"/>
            </w:tcBorders>
            <w:shd w:val="clear" w:color="auto" w:fill="auto"/>
            <w:noWrap/>
            <w:vAlign w:val="bottom"/>
            <w:hideMark/>
          </w:tcPr>
          <w:p w14:paraId="62445AE3" w14:textId="77777777" w:rsidR="00910219" w:rsidRPr="00910219" w:rsidRDefault="00910219" w:rsidP="00910219">
            <w:pPr>
              <w:spacing w:before="0" w:after="0" w:line="240" w:lineRule="auto"/>
              <w:jc w:val="center"/>
              <w:rPr>
                <w:ins w:id="76904" w:author="pete jones" w:date="2022-01-11T16:43:00Z"/>
                <w:rFonts w:ascii="Calibri" w:hAnsi="Calibri" w:cs="Calibri"/>
                <w:color w:val="000000"/>
                <w:sz w:val="22"/>
                <w:szCs w:val="22"/>
              </w:rPr>
            </w:pPr>
            <w:ins w:id="76905"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35FA222" w14:textId="77777777" w:rsidR="00910219" w:rsidRPr="00910219" w:rsidRDefault="00910219" w:rsidP="00910219">
            <w:pPr>
              <w:spacing w:before="0" w:after="0" w:line="240" w:lineRule="auto"/>
              <w:jc w:val="center"/>
              <w:rPr>
                <w:ins w:id="76906" w:author="pete jones" w:date="2022-01-11T16:43:00Z"/>
                <w:rFonts w:ascii="Calibri" w:hAnsi="Calibri" w:cs="Calibri"/>
                <w:color w:val="000000"/>
                <w:sz w:val="22"/>
                <w:szCs w:val="22"/>
              </w:rPr>
            </w:pPr>
            <w:ins w:id="76907" w:author="pete jones" w:date="2022-01-11T16:43: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6DBF33B" w14:textId="77777777" w:rsidR="00910219" w:rsidRPr="00910219" w:rsidRDefault="00910219" w:rsidP="00910219">
            <w:pPr>
              <w:spacing w:before="0" w:after="0" w:line="240" w:lineRule="auto"/>
              <w:jc w:val="center"/>
              <w:rPr>
                <w:ins w:id="76908" w:author="pete jones" w:date="2022-01-11T16:43:00Z"/>
                <w:rFonts w:ascii="Calibri" w:hAnsi="Calibri" w:cs="Calibri"/>
                <w:color w:val="000000"/>
                <w:sz w:val="22"/>
                <w:szCs w:val="22"/>
              </w:rPr>
            </w:pPr>
            <w:ins w:id="76909"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0EE218" w14:textId="77777777" w:rsidR="00910219" w:rsidRPr="00910219" w:rsidRDefault="00910219" w:rsidP="00910219">
            <w:pPr>
              <w:spacing w:before="0" w:after="0" w:line="240" w:lineRule="auto"/>
              <w:jc w:val="center"/>
              <w:rPr>
                <w:ins w:id="76910" w:author="pete jones" w:date="2022-01-11T16:43:00Z"/>
                <w:rFonts w:ascii="Calibri" w:hAnsi="Calibri" w:cs="Calibri"/>
                <w:color w:val="000000"/>
                <w:sz w:val="22"/>
                <w:szCs w:val="22"/>
              </w:rPr>
            </w:pPr>
            <w:ins w:id="76911"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048D61" w14:textId="77777777" w:rsidR="00910219" w:rsidRPr="00910219" w:rsidRDefault="00910219" w:rsidP="00910219">
            <w:pPr>
              <w:spacing w:before="0" w:after="0" w:line="240" w:lineRule="auto"/>
              <w:jc w:val="center"/>
              <w:rPr>
                <w:ins w:id="76912" w:author="pete jones" w:date="2022-01-11T16:43:00Z"/>
                <w:rFonts w:ascii="Calibri" w:hAnsi="Calibri" w:cs="Calibri"/>
                <w:color w:val="000000"/>
                <w:sz w:val="22"/>
                <w:szCs w:val="22"/>
              </w:rPr>
            </w:pPr>
            <w:ins w:id="7691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B0BA32" w14:textId="77777777" w:rsidR="00910219" w:rsidRPr="00910219" w:rsidRDefault="00910219" w:rsidP="00910219">
            <w:pPr>
              <w:spacing w:before="0" w:after="0" w:line="240" w:lineRule="auto"/>
              <w:jc w:val="center"/>
              <w:rPr>
                <w:ins w:id="76914" w:author="pete jones" w:date="2022-01-11T16:43:00Z"/>
                <w:rFonts w:ascii="Calibri" w:hAnsi="Calibri" w:cs="Calibri"/>
                <w:color w:val="000000"/>
                <w:sz w:val="22"/>
                <w:szCs w:val="22"/>
              </w:rPr>
            </w:pPr>
            <w:ins w:id="7691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E408F4" w14:textId="77777777" w:rsidR="00910219" w:rsidRPr="00910219" w:rsidRDefault="00910219" w:rsidP="00910219">
            <w:pPr>
              <w:spacing w:before="0" w:after="0" w:line="240" w:lineRule="auto"/>
              <w:jc w:val="center"/>
              <w:rPr>
                <w:ins w:id="76916" w:author="pete jones" w:date="2022-01-11T16:43:00Z"/>
                <w:rFonts w:ascii="Calibri" w:hAnsi="Calibri" w:cs="Calibri"/>
                <w:color w:val="000000"/>
                <w:sz w:val="22"/>
                <w:szCs w:val="22"/>
              </w:rPr>
            </w:pPr>
            <w:ins w:id="7691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3824A0" w14:textId="77777777" w:rsidR="00910219" w:rsidRPr="00910219" w:rsidRDefault="00910219" w:rsidP="00910219">
            <w:pPr>
              <w:spacing w:before="0" w:after="0" w:line="240" w:lineRule="auto"/>
              <w:jc w:val="center"/>
              <w:rPr>
                <w:ins w:id="76918" w:author="pete jones" w:date="2022-01-11T16:43:00Z"/>
                <w:rFonts w:ascii="Calibri" w:hAnsi="Calibri" w:cs="Calibri"/>
                <w:color w:val="000000"/>
                <w:sz w:val="22"/>
                <w:szCs w:val="22"/>
              </w:rPr>
            </w:pPr>
            <w:ins w:id="7691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E1D981" w14:textId="77777777" w:rsidR="00910219" w:rsidRPr="00910219" w:rsidRDefault="00910219" w:rsidP="00910219">
            <w:pPr>
              <w:spacing w:before="0" w:after="0" w:line="240" w:lineRule="auto"/>
              <w:jc w:val="center"/>
              <w:rPr>
                <w:ins w:id="76920" w:author="pete jones" w:date="2022-01-11T16:43:00Z"/>
                <w:rFonts w:ascii="Calibri" w:hAnsi="Calibri" w:cs="Calibri"/>
                <w:color w:val="000000"/>
                <w:sz w:val="22"/>
                <w:szCs w:val="22"/>
              </w:rPr>
            </w:pPr>
            <w:ins w:id="7692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61F95C" w14:textId="77777777" w:rsidR="00910219" w:rsidRPr="00910219" w:rsidRDefault="00910219" w:rsidP="00910219">
            <w:pPr>
              <w:spacing w:before="0" w:after="0" w:line="240" w:lineRule="auto"/>
              <w:jc w:val="center"/>
              <w:rPr>
                <w:ins w:id="76922" w:author="pete jones" w:date="2022-01-11T16:43:00Z"/>
                <w:rFonts w:ascii="Calibri" w:hAnsi="Calibri" w:cs="Calibri"/>
                <w:color w:val="000000"/>
                <w:sz w:val="22"/>
                <w:szCs w:val="22"/>
              </w:rPr>
            </w:pPr>
            <w:ins w:id="7692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A833E8" w14:textId="77777777" w:rsidR="00910219" w:rsidRPr="00910219" w:rsidRDefault="00910219" w:rsidP="00910219">
            <w:pPr>
              <w:spacing w:before="0" w:after="0" w:line="240" w:lineRule="auto"/>
              <w:jc w:val="center"/>
              <w:rPr>
                <w:ins w:id="76924" w:author="pete jones" w:date="2022-01-11T16:43:00Z"/>
                <w:rFonts w:ascii="Calibri" w:hAnsi="Calibri" w:cs="Calibri"/>
                <w:color w:val="000000"/>
                <w:sz w:val="22"/>
                <w:szCs w:val="22"/>
              </w:rPr>
            </w:pPr>
            <w:ins w:id="76925"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6DC444A" w14:textId="77777777" w:rsidR="00910219" w:rsidRPr="00910219" w:rsidRDefault="00910219" w:rsidP="00910219">
            <w:pPr>
              <w:spacing w:before="0" w:after="0" w:line="240" w:lineRule="auto"/>
              <w:jc w:val="center"/>
              <w:rPr>
                <w:ins w:id="76926" w:author="pete jones" w:date="2022-01-11T16:43:00Z"/>
                <w:rFonts w:ascii="Calibri" w:hAnsi="Calibri" w:cs="Calibri"/>
                <w:color w:val="000000"/>
                <w:sz w:val="22"/>
                <w:szCs w:val="22"/>
              </w:rPr>
            </w:pPr>
            <w:ins w:id="76927" w:author="pete jones" w:date="2022-01-11T16:43:00Z">
              <w:r w:rsidRPr="00910219">
                <w:rPr>
                  <w:rFonts w:ascii="Calibri" w:hAnsi="Calibri" w:cs="Calibri"/>
                  <w:color w:val="000000"/>
                  <w:sz w:val="22"/>
                  <w:szCs w:val="22"/>
                </w:rPr>
                <w:t> </w:t>
              </w:r>
            </w:ins>
          </w:p>
        </w:tc>
      </w:tr>
      <w:tr w:rsidR="00910219" w:rsidRPr="00910219" w14:paraId="7554800E" w14:textId="77777777" w:rsidTr="00910219">
        <w:trPr>
          <w:trHeight w:val="300"/>
          <w:ins w:id="76928"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FA2A7BA" w14:textId="77777777" w:rsidR="00910219" w:rsidRPr="00910219" w:rsidRDefault="00910219" w:rsidP="00910219">
            <w:pPr>
              <w:spacing w:before="0" w:after="0" w:line="240" w:lineRule="auto"/>
              <w:jc w:val="center"/>
              <w:rPr>
                <w:ins w:id="76929" w:author="pete jones" w:date="2022-01-11T16:43:00Z"/>
                <w:rFonts w:ascii="Calibri" w:hAnsi="Calibri" w:cs="Calibri"/>
                <w:color w:val="000000"/>
                <w:sz w:val="22"/>
                <w:szCs w:val="22"/>
              </w:rPr>
            </w:pPr>
            <w:ins w:id="76930" w:author="pete jones" w:date="2022-01-11T16:43: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E09818F" w14:textId="77777777" w:rsidR="00910219" w:rsidRPr="00910219" w:rsidRDefault="00910219" w:rsidP="00910219">
            <w:pPr>
              <w:spacing w:before="0" w:after="0" w:line="240" w:lineRule="auto"/>
              <w:jc w:val="left"/>
              <w:rPr>
                <w:ins w:id="76931" w:author="pete jones" w:date="2022-01-11T16:43:00Z"/>
                <w:rFonts w:ascii="Calibri" w:hAnsi="Calibri" w:cs="Calibri"/>
                <w:color w:val="000000"/>
                <w:sz w:val="22"/>
                <w:szCs w:val="22"/>
              </w:rPr>
            </w:pPr>
            <w:ins w:id="76932" w:author="pete jones" w:date="2022-01-11T16:43:00Z">
              <w:r w:rsidRPr="00910219">
                <w:rPr>
                  <w:rFonts w:ascii="Calibri" w:hAnsi="Calibri" w:cs="Calibri"/>
                  <w:color w:val="000000"/>
                  <w:sz w:val="22"/>
                  <w:szCs w:val="22"/>
                </w:rPr>
                <w:t>Mechanical Engineering Labs</w:t>
              </w:r>
            </w:ins>
          </w:p>
        </w:tc>
        <w:tc>
          <w:tcPr>
            <w:tcW w:w="432" w:type="dxa"/>
            <w:tcBorders>
              <w:top w:val="nil"/>
              <w:left w:val="nil"/>
              <w:bottom w:val="single" w:sz="4" w:space="0" w:color="auto"/>
              <w:right w:val="single" w:sz="4" w:space="0" w:color="auto"/>
            </w:tcBorders>
            <w:shd w:val="clear" w:color="auto" w:fill="auto"/>
            <w:noWrap/>
            <w:vAlign w:val="bottom"/>
            <w:hideMark/>
          </w:tcPr>
          <w:p w14:paraId="6DBC0F82" w14:textId="77777777" w:rsidR="00910219" w:rsidRPr="00910219" w:rsidRDefault="00910219" w:rsidP="00910219">
            <w:pPr>
              <w:spacing w:before="0" w:after="0" w:line="240" w:lineRule="auto"/>
              <w:jc w:val="center"/>
              <w:rPr>
                <w:ins w:id="76933" w:author="pete jones" w:date="2022-01-11T16:43:00Z"/>
                <w:rFonts w:ascii="Calibri" w:hAnsi="Calibri" w:cs="Calibri"/>
                <w:color w:val="000000"/>
                <w:sz w:val="22"/>
                <w:szCs w:val="22"/>
              </w:rPr>
            </w:pPr>
            <w:ins w:id="76934"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2ABCFC8" w14:textId="77777777" w:rsidR="00910219" w:rsidRPr="00910219" w:rsidRDefault="00910219" w:rsidP="00910219">
            <w:pPr>
              <w:spacing w:before="0" w:after="0" w:line="240" w:lineRule="auto"/>
              <w:jc w:val="center"/>
              <w:rPr>
                <w:ins w:id="76935" w:author="pete jones" w:date="2022-01-11T16:43:00Z"/>
                <w:rFonts w:ascii="Calibri" w:hAnsi="Calibri" w:cs="Calibri"/>
                <w:color w:val="000000"/>
                <w:sz w:val="22"/>
                <w:szCs w:val="22"/>
              </w:rPr>
            </w:pPr>
            <w:ins w:id="76936"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44F18AD" w14:textId="77777777" w:rsidR="00910219" w:rsidRPr="00910219" w:rsidRDefault="00910219" w:rsidP="00910219">
            <w:pPr>
              <w:spacing w:before="0" w:after="0" w:line="240" w:lineRule="auto"/>
              <w:jc w:val="center"/>
              <w:rPr>
                <w:ins w:id="76937" w:author="pete jones" w:date="2022-01-11T16:43:00Z"/>
                <w:rFonts w:ascii="Calibri" w:hAnsi="Calibri" w:cs="Calibri"/>
                <w:color w:val="000000"/>
                <w:sz w:val="22"/>
                <w:szCs w:val="22"/>
              </w:rPr>
            </w:pPr>
            <w:ins w:id="76938"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7289B4" w14:textId="77777777" w:rsidR="00910219" w:rsidRPr="00910219" w:rsidRDefault="00910219" w:rsidP="00910219">
            <w:pPr>
              <w:spacing w:before="0" w:after="0" w:line="240" w:lineRule="auto"/>
              <w:jc w:val="center"/>
              <w:rPr>
                <w:ins w:id="76939" w:author="pete jones" w:date="2022-01-11T16:43:00Z"/>
                <w:rFonts w:ascii="Calibri" w:hAnsi="Calibri" w:cs="Calibri"/>
                <w:color w:val="000000"/>
                <w:sz w:val="22"/>
                <w:szCs w:val="22"/>
              </w:rPr>
            </w:pPr>
            <w:ins w:id="76940"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1984BF" w14:textId="77777777" w:rsidR="00910219" w:rsidRPr="00910219" w:rsidRDefault="00910219" w:rsidP="00910219">
            <w:pPr>
              <w:spacing w:before="0" w:after="0" w:line="240" w:lineRule="auto"/>
              <w:jc w:val="center"/>
              <w:rPr>
                <w:ins w:id="76941" w:author="pete jones" w:date="2022-01-11T16:43:00Z"/>
                <w:rFonts w:ascii="Calibri" w:hAnsi="Calibri" w:cs="Calibri"/>
                <w:color w:val="000000"/>
                <w:sz w:val="22"/>
                <w:szCs w:val="22"/>
              </w:rPr>
            </w:pPr>
            <w:ins w:id="76942"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0682BC" w14:textId="77777777" w:rsidR="00910219" w:rsidRPr="00910219" w:rsidRDefault="00910219" w:rsidP="00910219">
            <w:pPr>
              <w:spacing w:before="0" w:after="0" w:line="240" w:lineRule="auto"/>
              <w:jc w:val="center"/>
              <w:rPr>
                <w:ins w:id="76943" w:author="pete jones" w:date="2022-01-11T16:43:00Z"/>
                <w:rFonts w:ascii="Calibri" w:hAnsi="Calibri" w:cs="Calibri"/>
                <w:color w:val="000000"/>
                <w:sz w:val="22"/>
                <w:szCs w:val="22"/>
              </w:rPr>
            </w:pPr>
            <w:ins w:id="7694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D216A0" w14:textId="77777777" w:rsidR="00910219" w:rsidRPr="00910219" w:rsidRDefault="00910219" w:rsidP="00910219">
            <w:pPr>
              <w:spacing w:before="0" w:after="0" w:line="240" w:lineRule="auto"/>
              <w:jc w:val="center"/>
              <w:rPr>
                <w:ins w:id="76945" w:author="pete jones" w:date="2022-01-11T16:43:00Z"/>
                <w:rFonts w:ascii="Calibri" w:hAnsi="Calibri" w:cs="Calibri"/>
                <w:color w:val="000000"/>
                <w:sz w:val="22"/>
                <w:szCs w:val="22"/>
              </w:rPr>
            </w:pPr>
            <w:ins w:id="7694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BAD808" w14:textId="77777777" w:rsidR="00910219" w:rsidRPr="00910219" w:rsidRDefault="00910219" w:rsidP="00910219">
            <w:pPr>
              <w:spacing w:before="0" w:after="0" w:line="240" w:lineRule="auto"/>
              <w:jc w:val="center"/>
              <w:rPr>
                <w:ins w:id="76947" w:author="pete jones" w:date="2022-01-11T16:43:00Z"/>
                <w:rFonts w:ascii="Calibri" w:hAnsi="Calibri" w:cs="Calibri"/>
                <w:color w:val="000000"/>
                <w:sz w:val="22"/>
                <w:szCs w:val="22"/>
              </w:rPr>
            </w:pPr>
            <w:ins w:id="7694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FE97ED" w14:textId="77777777" w:rsidR="00910219" w:rsidRPr="00910219" w:rsidRDefault="00910219" w:rsidP="00910219">
            <w:pPr>
              <w:spacing w:before="0" w:after="0" w:line="240" w:lineRule="auto"/>
              <w:jc w:val="center"/>
              <w:rPr>
                <w:ins w:id="76949" w:author="pete jones" w:date="2022-01-11T16:43:00Z"/>
                <w:rFonts w:ascii="Calibri" w:hAnsi="Calibri" w:cs="Calibri"/>
                <w:color w:val="000000"/>
                <w:sz w:val="22"/>
                <w:szCs w:val="22"/>
              </w:rPr>
            </w:pPr>
            <w:ins w:id="7695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174406" w14:textId="77777777" w:rsidR="00910219" w:rsidRPr="00910219" w:rsidRDefault="00910219" w:rsidP="00910219">
            <w:pPr>
              <w:spacing w:before="0" w:after="0" w:line="240" w:lineRule="auto"/>
              <w:jc w:val="center"/>
              <w:rPr>
                <w:ins w:id="76951" w:author="pete jones" w:date="2022-01-11T16:43:00Z"/>
                <w:rFonts w:ascii="Calibri" w:hAnsi="Calibri" w:cs="Calibri"/>
                <w:color w:val="000000"/>
                <w:sz w:val="22"/>
                <w:szCs w:val="22"/>
              </w:rPr>
            </w:pPr>
            <w:ins w:id="7695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998DCB" w14:textId="77777777" w:rsidR="00910219" w:rsidRPr="00910219" w:rsidRDefault="00910219" w:rsidP="00910219">
            <w:pPr>
              <w:spacing w:before="0" w:after="0" w:line="240" w:lineRule="auto"/>
              <w:jc w:val="center"/>
              <w:rPr>
                <w:ins w:id="76953" w:author="pete jones" w:date="2022-01-11T16:43:00Z"/>
                <w:rFonts w:ascii="Calibri" w:hAnsi="Calibri" w:cs="Calibri"/>
                <w:color w:val="000000"/>
                <w:sz w:val="22"/>
                <w:szCs w:val="22"/>
              </w:rPr>
            </w:pPr>
            <w:ins w:id="76954"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6E18913" w14:textId="77777777" w:rsidR="00910219" w:rsidRPr="00910219" w:rsidRDefault="00910219" w:rsidP="00910219">
            <w:pPr>
              <w:spacing w:before="0" w:after="0" w:line="240" w:lineRule="auto"/>
              <w:jc w:val="center"/>
              <w:rPr>
                <w:ins w:id="76955" w:author="pete jones" w:date="2022-01-11T16:43:00Z"/>
                <w:rFonts w:ascii="Calibri" w:hAnsi="Calibri" w:cs="Calibri"/>
                <w:color w:val="000000"/>
                <w:sz w:val="22"/>
                <w:szCs w:val="22"/>
              </w:rPr>
            </w:pPr>
            <w:ins w:id="76956" w:author="pete jones" w:date="2022-01-11T16:43:00Z">
              <w:r w:rsidRPr="00910219">
                <w:rPr>
                  <w:rFonts w:ascii="Calibri" w:hAnsi="Calibri" w:cs="Calibri"/>
                  <w:color w:val="000000"/>
                  <w:sz w:val="22"/>
                  <w:szCs w:val="22"/>
                </w:rPr>
                <w:t> </w:t>
              </w:r>
            </w:ins>
          </w:p>
        </w:tc>
      </w:tr>
      <w:tr w:rsidR="00910219" w:rsidRPr="00910219" w14:paraId="4C0C4CC2" w14:textId="77777777" w:rsidTr="00910219">
        <w:trPr>
          <w:trHeight w:val="300"/>
          <w:ins w:id="76957"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5C19757" w14:textId="77777777" w:rsidR="00910219" w:rsidRPr="00910219" w:rsidRDefault="00910219" w:rsidP="00910219">
            <w:pPr>
              <w:spacing w:before="0" w:after="0" w:line="240" w:lineRule="auto"/>
              <w:jc w:val="center"/>
              <w:rPr>
                <w:ins w:id="76958" w:author="pete jones" w:date="2022-01-11T16:43:00Z"/>
                <w:rFonts w:ascii="Calibri" w:hAnsi="Calibri" w:cs="Calibri"/>
                <w:color w:val="000000"/>
                <w:sz w:val="22"/>
                <w:szCs w:val="22"/>
              </w:rPr>
            </w:pPr>
            <w:ins w:id="76959" w:author="pete jones" w:date="2022-01-11T16:43: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2ED7C0FE" w14:textId="77777777" w:rsidR="00910219" w:rsidRPr="00910219" w:rsidRDefault="00910219" w:rsidP="00910219">
            <w:pPr>
              <w:spacing w:before="0" w:after="0" w:line="240" w:lineRule="auto"/>
              <w:jc w:val="left"/>
              <w:rPr>
                <w:ins w:id="76960" w:author="pete jones" w:date="2022-01-11T16:43:00Z"/>
                <w:rFonts w:ascii="Calibri" w:hAnsi="Calibri" w:cs="Calibri"/>
                <w:color w:val="000000"/>
                <w:sz w:val="22"/>
                <w:szCs w:val="22"/>
              </w:rPr>
            </w:pPr>
            <w:ins w:id="76961" w:author="pete jones" w:date="2022-01-11T16:43:00Z">
              <w:r w:rsidRPr="00910219">
                <w:rPr>
                  <w:rFonts w:ascii="Calibri" w:hAnsi="Calibri" w:cs="Calibri"/>
                  <w:color w:val="000000"/>
                  <w:sz w:val="22"/>
                  <w:szCs w:val="22"/>
                </w:rPr>
                <w:t>Control and Instrumentation</w:t>
              </w:r>
            </w:ins>
          </w:p>
        </w:tc>
        <w:tc>
          <w:tcPr>
            <w:tcW w:w="432" w:type="dxa"/>
            <w:tcBorders>
              <w:top w:val="nil"/>
              <w:left w:val="nil"/>
              <w:bottom w:val="single" w:sz="4" w:space="0" w:color="auto"/>
              <w:right w:val="single" w:sz="4" w:space="0" w:color="auto"/>
            </w:tcBorders>
            <w:shd w:val="clear" w:color="auto" w:fill="auto"/>
            <w:noWrap/>
            <w:vAlign w:val="bottom"/>
            <w:hideMark/>
          </w:tcPr>
          <w:p w14:paraId="2613A8B1" w14:textId="77777777" w:rsidR="00910219" w:rsidRPr="00910219" w:rsidRDefault="00910219" w:rsidP="00910219">
            <w:pPr>
              <w:spacing w:before="0" w:after="0" w:line="240" w:lineRule="auto"/>
              <w:jc w:val="center"/>
              <w:rPr>
                <w:ins w:id="76962" w:author="pete jones" w:date="2022-01-11T16:43:00Z"/>
                <w:rFonts w:ascii="Calibri" w:hAnsi="Calibri" w:cs="Calibri"/>
                <w:color w:val="000000"/>
                <w:sz w:val="22"/>
                <w:szCs w:val="22"/>
              </w:rPr>
            </w:pPr>
            <w:ins w:id="76963"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B3B4EAA" w14:textId="77777777" w:rsidR="00910219" w:rsidRPr="00910219" w:rsidRDefault="00910219" w:rsidP="00910219">
            <w:pPr>
              <w:spacing w:before="0" w:after="0" w:line="240" w:lineRule="auto"/>
              <w:jc w:val="center"/>
              <w:rPr>
                <w:ins w:id="76964" w:author="pete jones" w:date="2022-01-11T16:43:00Z"/>
                <w:rFonts w:ascii="Calibri" w:hAnsi="Calibri" w:cs="Calibri"/>
                <w:color w:val="000000"/>
                <w:sz w:val="22"/>
                <w:szCs w:val="22"/>
              </w:rPr>
            </w:pPr>
            <w:ins w:id="76965"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0D45AAB9" w14:textId="77777777" w:rsidR="00910219" w:rsidRPr="00910219" w:rsidRDefault="00910219" w:rsidP="00910219">
            <w:pPr>
              <w:spacing w:before="0" w:after="0" w:line="240" w:lineRule="auto"/>
              <w:jc w:val="center"/>
              <w:rPr>
                <w:ins w:id="76966" w:author="pete jones" w:date="2022-01-11T16:43:00Z"/>
                <w:rFonts w:ascii="Calibri" w:hAnsi="Calibri" w:cs="Calibri"/>
                <w:color w:val="000000"/>
                <w:sz w:val="22"/>
                <w:szCs w:val="22"/>
              </w:rPr>
            </w:pPr>
            <w:ins w:id="76967"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B34250" w14:textId="77777777" w:rsidR="00910219" w:rsidRPr="00910219" w:rsidRDefault="00910219" w:rsidP="00910219">
            <w:pPr>
              <w:spacing w:before="0" w:after="0" w:line="240" w:lineRule="auto"/>
              <w:jc w:val="center"/>
              <w:rPr>
                <w:ins w:id="76968" w:author="pete jones" w:date="2022-01-11T16:43:00Z"/>
                <w:rFonts w:ascii="Calibri" w:hAnsi="Calibri" w:cs="Calibri"/>
                <w:color w:val="000000"/>
                <w:sz w:val="22"/>
                <w:szCs w:val="22"/>
              </w:rPr>
            </w:pPr>
            <w:ins w:id="76969"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03DF5D" w14:textId="77777777" w:rsidR="00910219" w:rsidRPr="00910219" w:rsidRDefault="00910219" w:rsidP="00910219">
            <w:pPr>
              <w:spacing w:before="0" w:after="0" w:line="240" w:lineRule="auto"/>
              <w:jc w:val="center"/>
              <w:rPr>
                <w:ins w:id="76970" w:author="pete jones" w:date="2022-01-11T16:43:00Z"/>
                <w:rFonts w:ascii="Calibri" w:hAnsi="Calibri" w:cs="Calibri"/>
                <w:color w:val="000000"/>
                <w:sz w:val="22"/>
                <w:szCs w:val="22"/>
              </w:rPr>
            </w:pPr>
            <w:ins w:id="76971"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9CC6A2" w14:textId="77777777" w:rsidR="00910219" w:rsidRPr="00910219" w:rsidRDefault="00910219" w:rsidP="00910219">
            <w:pPr>
              <w:spacing w:before="0" w:after="0" w:line="240" w:lineRule="auto"/>
              <w:jc w:val="center"/>
              <w:rPr>
                <w:ins w:id="76972" w:author="pete jones" w:date="2022-01-11T16:43:00Z"/>
                <w:rFonts w:ascii="Calibri" w:hAnsi="Calibri" w:cs="Calibri"/>
                <w:color w:val="000000"/>
                <w:sz w:val="22"/>
                <w:szCs w:val="22"/>
              </w:rPr>
            </w:pPr>
            <w:ins w:id="7697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7CF225" w14:textId="77777777" w:rsidR="00910219" w:rsidRPr="00910219" w:rsidRDefault="00910219" w:rsidP="00910219">
            <w:pPr>
              <w:spacing w:before="0" w:after="0" w:line="240" w:lineRule="auto"/>
              <w:jc w:val="center"/>
              <w:rPr>
                <w:ins w:id="76974" w:author="pete jones" w:date="2022-01-11T16:43:00Z"/>
                <w:rFonts w:ascii="Calibri" w:hAnsi="Calibri" w:cs="Calibri"/>
                <w:color w:val="000000"/>
                <w:sz w:val="22"/>
                <w:szCs w:val="22"/>
              </w:rPr>
            </w:pPr>
            <w:ins w:id="7697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623F3F" w14:textId="77777777" w:rsidR="00910219" w:rsidRPr="00910219" w:rsidRDefault="00910219" w:rsidP="00910219">
            <w:pPr>
              <w:spacing w:before="0" w:after="0" w:line="240" w:lineRule="auto"/>
              <w:jc w:val="center"/>
              <w:rPr>
                <w:ins w:id="76976" w:author="pete jones" w:date="2022-01-11T16:43:00Z"/>
                <w:rFonts w:ascii="Calibri" w:hAnsi="Calibri" w:cs="Calibri"/>
                <w:color w:val="000000"/>
                <w:sz w:val="22"/>
                <w:szCs w:val="22"/>
              </w:rPr>
            </w:pPr>
            <w:ins w:id="7697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212A81" w14:textId="77777777" w:rsidR="00910219" w:rsidRPr="00910219" w:rsidRDefault="00910219" w:rsidP="00910219">
            <w:pPr>
              <w:spacing w:before="0" w:after="0" w:line="240" w:lineRule="auto"/>
              <w:jc w:val="center"/>
              <w:rPr>
                <w:ins w:id="76978" w:author="pete jones" w:date="2022-01-11T16:43:00Z"/>
                <w:rFonts w:ascii="Calibri" w:hAnsi="Calibri" w:cs="Calibri"/>
                <w:color w:val="000000"/>
                <w:sz w:val="22"/>
                <w:szCs w:val="22"/>
              </w:rPr>
            </w:pPr>
            <w:ins w:id="7697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686FCE" w14:textId="77777777" w:rsidR="00910219" w:rsidRPr="00910219" w:rsidRDefault="00910219" w:rsidP="00910219">
            <w:pPr>
              <w:spacing w:before="0" w:after="0" w:line="240" w:lineRule="auto"/>
              <w:jc w:val="center"/>
              <w:rPr>
                <w:ins w:id="76980" w:author="pete jones" w:date="2022-01-11T16:43:00Z"/>
                <w:rFonts w:ascii="Calibri" w:hAnsi="Calibri" w:cs="Calibri"/>
                <w:color w:val="000000"/>
                <w:sz w:val="22"/>
                <w:szCs w:val="22"/>
              </w:rPr>
            </w:pPr>
            <w:ins w:id="7698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95FC9C" w14:textId="77777777" w:rsidR="00910219" w:rsidRPr="00910219" w:rsidRDefault="00910219" w:rsidP="00910219">
            <w:pPr>
              <w:spacing w:before="0" w:after="0" w:line="240" w:lineRule="auto"/>
              <w:jc w:val="center"/>
              <w:rPr>
                <w:ins w:id="76982" w:author="pete jones" w:date="2022-01-11T16:43:00Z"/>
                <w:rFonts w:ascii="Calibri" w:hAnsi="Calibri" w:cs="Calibri"/>
                <w:color w:val="000000"/>
                <w:sz w:val="22"/>
                <w:szCs w:val="22"/>
              </w:rPr>
            </w:pPr>
            <w:ins w:id="76983"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D08F784" w14:textId="77777777" w:rsidR="00910219" w:rsidRPr="00910219" w:rsidRDefault="00910219" w:rsidP="00910219">
            <w:pPr>
              <w:spacing w:before="0" w:after="0" w:line="240" w:lineRule="auto"/>
              <w:jc w:val="center"/>
              <w:rPr>
                <w:ins w:id="76984" w:author="pete jones" w:date="2022-01-11T16:43:00Z"/>
                <w:rFonts w:ascii="Calibri" w:hAnsi="Calibri" w:cs="Calibri"/>
                <w:color w:val="000000"/>
                <w:sz w:val="22"/>
                <w:szCs w:val="22"/>
              </w:rPr>
            </w:pPr>
            <w:ins w:id="76985" w:author="pete jones" w:date="2022-01-11T16:43:00Z">
              <w:r w:rsidRPr="00910219">
                <w:rPr>
                  <w:rFonts w:ascii="Calibri" w:hAnsi="Calibri" w:cs="Calibri"/>
                  <w:color w:val="000000"/>
                  <w:sz w:val="22"/>
                  <w:szCs w:val="22"/>
                </w:rPr>
                <w:t> </w:t>
              </w:r>
            </w:ins>
          </w:p>
        </w:tc>
      </w:tr>
      <w:tr w:rsidR="00910219" w:rsidRPr="00910219" w14:paraId="09982C7B" w14:textId="77777777" w:rsidTr="00910219">
        <w:trPr>
          <w:trHeight w:val="300"/>
          <w:ins w:id="76986"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EE98519" w14:textId="77777777" w:rsidR="00910219" w:rsidRPr="00910219" w:rsidRDefault="00910219" w:rsidP="00910219">
            <w:pPr>
              <w:spacing w:before="0" w:after="0" w:line="240" w:lineRule="auto"/>
              <w:jc w:val="center"/>
              <w:rPr>
                <w:ins w:id="76987" w:author="pete jones" w:date="2022-01-11T16:43:00Z"/>
                <w:rFonts w:ascii="Calibri" w:hAnsi="Calibri" w:cs="Calibri"/>
                <w:color w:val="000000"/>
                <w:sz w:val="22"/>
                <w:szCs w:val="22"/>
              </w:rPr>
            </w:pPr>
            <w:ins w:id="76988" w:author="pete jones" w:date="2022-01-11T16:43: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2FA3C2A9" w14:textId="77777777" w:rsidR="00910219" w:rsidRPr="00910219" w:rsidRDefault="00910219" w:rsidP="00910219">
            <w:pPr>
              <w:spacing w:before="0" w:after="0" w:line="240" w:lineRule="auto"/>
              <w:jc w:val="left"/>
              <w:rPr>
                <w:ins w:id="76989" w:author="pete jones" w:date="2022-01-11T16:43:00Z"/>
                <w:rFonts w:ascii="Calibri" w:hAnsi="Calibri" w:cs="Calibri"/>
                <w:color w:val="000000"/>
                <w:sz w:val="22"/>
                <w:szCs w:val="22"/>
              </w:rPr>
            </w:pPr>
            <w:ins w:id="76990" w:author="pete jones" w:date="2022-01-11T16:43:00Z">
              <w:r w:rsidRPr="00910219">
                <w:rPr>
                  <w:rFonts w:ascii="Calibri" w:hAnsi="Calibri" w:cs="Calibri"/>
                  <w:color w:val="000000"/>
                  <w:sz w:val="22"/>
                  <w:szCs w:val="22"/>
                </w:rPr>
                <w:t>Thermofluids 2</w:t>
              </w:r>
            </w:ins>
          </w:p>
        </w:tc>
        <w:tc>
          <w:tcPr>
            <w:tcW w:w="432" w:type="dxa"/>
            <w:tcBorders>
              <w:top w:val="nil"/>
              <w:left w:val="nil"/>
              <w:bottom w:val="single" w:sz="4" w:space="0" w:color="auto"/>
              <w:right w:val="single" w:sz="4" w:space="0" w:color="auto"/>
            </w:tcBorders>
            <w:shd w:val="clear" w:color="auto" w:fill="auto"/>
            <w:noWrap/>
            <w:vAlign w:val="bottom"/>
            <w:hideMark/>
          </w:tcPr>
          <w:p w14:paraId="386F982C" w14:textId="77777777" w:rsidR="00910219" w:rsidRPr="00910219" w:rsidRDefault="00910219" w:rsidP="00910219">
            <w:pPr>
              <w:spacing w:before="0" w:after="0" w:line="240" w:lineRule="auto"/>
              <w:jc w:val="center"/>
              <w:rPr>
                <w:ins w:id="76991" w:author="pete jones" w:date="2022-01-11T16:43:00Z"/>
                <w:rFonts w:ascii="Calibri" w:hAnsi="Calibri" w:cs="Calibri"/>
                <w:color w:val="000000"/>
                <w:sz w:val="22"/>
                <w:szCs w:val="22"/>
              </w:rPr>
            </w:pPr>
            <w:ins w:id="76992"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C2DB477" w14:textId="77777777" w:rsidR="00910219" w:rsidRPr="00910219" w:rsidRDefault="00910219" w:rsidP="00910219">
            <w:pPr>
              <w:spacing w:before="0" w:after="0" w:line="240" w:lineRule="auto"/>
              <w:jc w:val="center"/>
              <w:rPr>
                <w:ins w:id="76993" w:author="pete jones" w:date="2022-01-11T16:43:00Z"/>
                <w:rFonts w:ascii="Calibri" w:hAnsi="Calibri" w:cs="Calibri"/>
                <w:color w:val="000000"/>
                <w:sz w:val="22"/>
                <w:szCs w:val="22"/>
              </w:rPr>
            </w:pPr>
            <w:ins w:id="76994" w:author="pete jones" w:date="2022-01-11T16:43: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707102F5" w14:textId="77777777" w:rsidR="00910219" w:rsidRPr="00910219" w:rsidRDefault="00910219" w:rsidP="00910219">
            <w:pPr>
              <w:spacing w:before="0" w:after="0" w:line="240" w:lineRule="auto"/>
              <w:jc w:val="center"/>
              <w:rPr>
                <w:ins w:id="76995" w:author="pete jones" w:date="2022-01-11T16:43:00Z"/>
                <w:rFonts w:ascii="Calibri" w:hAnsi="Calibri" w:cs="Calibri"/>
                <w:color w:val="000000"/>
                <w:sz w:val="22"/>
                <w:szCs w:val="22"/>
              </w:rPr>
            </w:pPr>
            <w:ins w:id="76996"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8B6704" w14:textId="77777777" w:rsidR="00910219" w:rsidRPr="00910219" w:rsidRDefault="00910219" w:rsidP="00910219">
            <w:pPr>
              <w:spacing w:before="0" w:after="0" w:line="240" w:lineRule="auto"/>
              <w:jc w:val="center"/>
              <w:rPr>
                <w:ins w:id="76997" w:author="pete jones" w:date="2022-01-11T16:43:00Z"/>
                <w:rFonts w:ascii="Calibri" w:hAnsi="Calibri" w:cs="Calibri"/>
                <w:color w:val="000000"/>
                <w:sz w:val="22"/>
                <w:szCs w:val="22"/>
              </w:rPr>
            </w:pPr>
            <w:ins w:id="76998"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0FBE198" w14:textId="77777777" w:rsidR="00910219" w:rsidRPr="00910219" w:rsidRDefault="00910219" w:rsidP="00910219">
            <w:pPr>
              <w:spacing w:before="0" w:after="0" w:line="240" w:lineRule="auto"/>
              <w:jc w:val="center"/>
              <w:rPr>
                <w:ins w:id="76999" w:author="pete jones" w:date="2022-01-11T16:43:00Z"/>
                <w:rFonts w:ascii="Calibri" w:hAnsi="Calibri" w:cs="Calibri"/>
                <w:color w:val="000000"/>
                <w:sz w:val="22"/>
                <w:szCs w:val="22"/>
              </w:rPr>
            </w:pPr>
            <w:ins w:id="77000"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0A2F3B" w14:textId="77777777" w:rsidR="00910219" w:rsidRPr="00910219" w:rsidRDefault="00910219" w:rsidP="00910219">
            <w:pPr>
              <w:spacing w:before="0" w:after="0" w:line="240" w:lineRule="auto"/>
              <w:jc w:val="center"/>
              <w:rPr>
                <w:ins w:id="77001" w:author="pete jones" w:date="2022-01-11T16:43:00Z"/>
                <w:rFonts w:ascii="Calibri" w:hAnsi="Calibri" w:cs="Calibri"/>
                <w:color w:val="000000"/>
                <w:sz w:val="22"/>
                <w:szCs w:val="22"/>
              </w:rPr>
            </w:pPr>
            <w:ins w:id="7700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C2A7F3" w14:textId="77777777" w:rsidR="00910219" w:rsidRPr="00910219" w:rsidRDefault="00910219" w:rsidP="00910219">
            <w:pPr>
              <w:spacing w:before="0" w:after="0" w:line="240" w:lineRule="auto"/>
              <w:jc w:val="center"/>
              <w:rPr>
                <w:ins w:id="77003" w:author="pete jones" w:date="2022-01-11T16:43:00Z"/>
                <w:rFonts w:ascii="Calibri" w:hAnsi="Calibri" w:cs="Calibri"/>
                <w:color w:val="000000"/>
                <w:sz w:val="22"/>
                <w:szCs w:val="22"/>
              </w:rPr>
            </w:pPr>
            <w:ins w:id="7700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B1F3FD" w14:textId="77777777" w:rsidR="00910219" w:rsidRPr="00910219" w:rsidRDefault="00910219" w:rsidP="00910219">
            <w:pPr>
              <w:spacing w:before="0" w:after="0" w:line="240" w:lineRule="auto"/>
              <w:jc w:val="center"/>
              <w:rPr>
                <w:ins w:id="77005" w:author="pete jones" w:date="2022-01-11T16:43:00Z"/>
                <w:rFonts w:ascii="Calibri" w:hAnsi="Calibri" w:cs="Calibri"/>
                <w:color w:val="000000"/>
                <w:sz w:val="22"/>
                <w:szCs w:val="22"/>
              </w:rPr>
            </w:pPr>
            <w:ins w:id="7700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E9FB29" w14:textId="77777777" w:rsidR="00910219" w:rsidRPr="00910219" w:rsidRDefault="00910219" w:rsidP="00910219">
            <w:pPr>
              <w:spacing w:before="0" w:after="0" w:line="240" w:lineRule="auto"/>
              <w:jc w:val="center"/>
              <w:rPr>
                <w:ins w:id="77007" w:author="pete jones" w:date="2022-01-11T16:43:00Z"/>
                <w:rFonts w:ascii="Calibri" w:hAnsi="Calibri" w:cs="Calibri"/>
                <w:color w:val="000000"/>
                <w:sz w:val="22"/>
                <w:szCs w:val="22"/>
              </w:rPr>
            </w:pPr>
            <w:ins w:id="7700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555453" w14:textId="77777777" w:rsidR="00910219" w:rsidRPr="00910219" w:rsidRDefault="00910219" w:rsidP="00910219">
            <w:pPr>
              <w:spacing w:before="0" w:after="0" w:line="240" w:lineRule="auto"/>
              <w:jc w:val="center"/>
              <w:rPr>
                <w:ins w:id="77009" w:author="pete jones" w:date="2022-01-11T16:43:00Z"/>
                <w:rFonts w:ascii="Calibri" w:hAnsi="Calibri" w:cs="Calibri"/>
                <w:color w:val="000000"/>
                <w:sz w:val="22"/>
                <w:szCs w:val="22"/>
              </w:rPr>
            </w:pPr>
            <w:ins w:id="7701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90B484" w14:textId="77777777" w:rsidR="00910219" w:rsidRPr="00910219" w:rsidRDefault="00910219" w:rsidP="00910219">
            <w:pPr>
              <w:spacing w:before="0" w:after="0" w:line="240" w:lineRule="auto"/>
              <w:jc w:val="center"/>
              <w:rPr>
                <w:ins w:id="77011" w:author="pete jones" w:date="2022-01-11T16:43:00Z"/>
                <w:rFonts w:ascii="Calibri" w:hAnsi="Calibri" w:cs="Calibri"/>
                <w:color w:val="000000"/>
                <w:sz w:val="22"/>
                <w:szCs w:val="22"/>
              </w:rPr>
            </w:pPr>
            <w:ins w:id="77012"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76A06EB" w14:textId="77777777" w:rsidR="00910219" w:rsidRPr="00910219" w:rsidRDefault="00910219" w:rsidP="00910219">
            <w:pPr>
              <w:spacing w:before="0" w:after="0" w:line="240" w:lineRule="auto"/>
              <w:jc w:val="center"/>
              <w:rPr>
                <w:ins w:id="77013" w:author="pete jones" w:date="2022-01-11T16:43:00Z"/>
                <w:rFonts w:ascii="Calibri" w:hAnsi="Calibri" w:cs="Calibri"/>
                <w:color w:val="000000"/>
                <w:sz w:val="22"/>
                <w:szCs w:val="22"/>
              </w:rPr>
            </w:pPr>
            <w:ins w:id="77014" w:author="pete jones" w:date="2022-01-11T16:43:00Z">
              <w:r w:rsidRPr="00910219">
                <w:rPr>
                  <w:rFonts w:ascii="Calibri" w:hAnsi="Calibri" w:cs="Calibri"/>
                  <w:color w:val="000000"/>
                  <w:sz w:val="22"/>
                  <w:szCs w:val="22"/>
                </w:rPr>
                <w:t> </w:t>
              </w:r>
            </w:ins>
          </w:p>
        </w:tc>
      </w:tr>
      <w:tr w:rsidR="00910219" w:rsidRPr="00910219" w14:paraId="218BED72" w14:textId="77777777" w:rsidTr="00910219">
        <w:trPr>
          <w:trHeight w:val="300"/>
          <w:ins w:id="77015"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DEF2C9F" w14:textId="77777777" w:rsidR="00910219" w:rsidRPr="00910219" w:rsidRDefault="00910219" w:rsidP="00910219">
            <w:pPr>
              <w:spacing w:before="0" w:after="0" w:line="240" w:lineRule="auto"/>
              <w:jc w:val="center"/>
              <w:rPr>
                <w:ins w:id="77016" w:author="pete jones" w:date="2022-01-11T16:43:00Z"/>
                <w:rFonts w:ascii="Calibri" w:hAnsi="Calibri" w:cs="Calibri"/>
                <w:color w:val="000000"/>
                <w:sz w:val="22"/>
                <w:szCs w:val="22"/>
              </w:rPr>
            </w:pPr>
            <w:ins w:id="77017" w:author="pete jones" w:date="2022-01-11T16:43: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4B8FA39B" w14:textId="77777777" w:rsidR="00910219" w:rsidRPr="00910219" w:rsidRDefault="00910219" w:rsidP="00910219">
            <w:pPr>
              <w:spacing w:before="0" w:after="0" w:line="240" w:lineRule="auto"/>
              <w:jc w:val="left"/>
              <w:rPr>
                <w:ins w:id="77018" w:author="pete jones" w:date="2022-01-11T16:43:00Z"/>
                <w:rFonts w:ascii="Calibri" w:hAnsi="Calibri" w:cs="Calibri"/>
                <w:color w:val="000000"/>
                <w:sz w:val="22"/>
                <w:szCs w:val="22"/>
              </w:rPr>
            </w:pPr>
            <w:ins w:id="77019" w:author="pete jones" w:date="2022-01-11T16:43:00Z">
              <w:r w:rsidRPr="00910219">
                <w:rPr>
                  <w:rFonts w:ascii="Calibri" w:hAnsi="Calibri" w:cs="Calibri"/>
                  <w:color w:val="000000"/>
                  <w:sz w:val="22"/>
                  <w:szCs w:val="22"/>
                </w:rPr>
                <w:t>Solid Mechanics and Dynamics</w:t>
              </w:r>
            </w:ins>
          </w:p>
        </w:tc>
        <w:tc>
          <w:tcPr>
            <w:tcW w:w="432" w:type="dxa"/>
            <w:tcBorders>
              <w:top w:val="nil"/>
              <w:left w:val="nil"/>
              <w:bottom w:val="single" w:sz="4" w:space="0" w:color="auto"/>
              <w:right w:val="single" w:sz="4" w:space="0" w:color="auto"/>
            </w:tcBorders>
            <w:shd w:val="clear" w:color="auto" w:fill="auto"/>
            <w:noWrap/>
            <w:vAlign w:val="bottom"/>
            <w:hideMark/>
          </w:tcPr>
          <w:p w14:paraId="608454F6" w14:textId="77777777" w:rsidR="00910219" w:rsidRPr="00910219" w:rsidRDefault="00910219" w:rsidP="00910219">
            <w:pPr>
              <w:spacing w:before="0" w:after="0" w:line="240" w:lineRule="auto"/>
              <w:jc w:val="center"/>
              <w:rPr>
                <w:ins w:id="77020" w:author="pete jones" w:date="2022-01-11T16:43:00Z"/>
                <w:rFonts w:ascii="Calibri" w:hAnsi="Calibri" w:cs="Calibri"/>
                <w:color w:val="000000"/>
                <w:sz w:val="22"/>
                <w:szCs w:val="22"/>
              </w:rPr>
            </w:pPr>
            <w:ins w:id="77021"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FBC5189" w14:textId="77777777" w:rsidR="00910219" w:rsidRPr="00910219" w:rsidRDefault="00910219" w:rsidP="00910219">
            <w:pPr>
              <w:spacing w:before="0" w:after="0" w:line="240" w:lineRule="auto"/>
              <w:jc w:val="center"/>
              <w:rPr>
                <w:ins w:id="77022" w:author="pete jones" w:date="2022-01-11T16:43:00Z"/>
                <w:rFonts w:ascii="Calibri" w:hAnsi="Calibri" w:cs="Calibri"/>
                <w:color w:val="000000"/>
                <w:sz w:val="22"/>
                <w:szCs w:val="22"/>
              </w:rPr>
            </w:pPr>
            <w:ins w:id="77023" w:author="pete jones" w:date="2022-01-11T16:43: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690CB64" w14:textId="77777777" w:rsidR="00910219" w:rsidRPr="00910219" w:rsidRDefault="00910219" w:rsidP="00910219">
            <w:pPr>
              <w:spacing w:before="0" w:after="0" w:line="240" w:lineRule="auto"/>
              <w:jc w:val="center"/>
              <w:rPr>
                <w:ins w:id="77024" w:author="pete jones" w:date="2022-01-11T16:43:00Z"/>
                <w:rFonts w:ascii="Calibri" w:hAnsi="Calibri" w:cs="Calibri"/>
                <w:color w:val="000000"/>
                <w:sz w:val="22"/>
                <w:szCs w:val="22"/>
              </w:rPr>
            </w:pPr>
            <w:ins w:id="7702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D76DE7" w14:textId="77777777" w:rsidR="00910219" w:rsidRPr="00910219" w:rsidRDefault="00910219" w:rsidP="00910219">
            <w:pPr>
              <w:spacing w:before="0" w:after="0" w:line="240" w:lineRule="auto"/>
              <w:jc w:val="center"/>
              <w:rPr>
                <w:ins w:id="77026" w:author="pete jones" w:date="2022-01-11T16:43:00Z"/>
                <w:rFonts w:ascii="Calibri" w:hAnsi="Calibri" w:cs="Calibri"/>
                <w:color w:val="000000"/>
                <w:sz w:val="22"/>
                <w:szCs w:val="22"/>
              </w:rPr>
            </w:pPr>
            <w:ins w:id="77027"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A02810" w14:textId="77777777" w:rsidR="00910219" w:rsidRPr="00910219" w:rsidRDefault="00910219" w:rsidP="00910219">
            <w:pPr>
              <w:spacing w:before="0" w:after="0" w:line="240" w:lineRule="auto"/>
              <w:jc w:val="center"/>
              <w:rPr>
                <w:ins w:id="77028" w:author="pete jones" w:date="2022-01-11T16:43:00Z"/>
                <w:rFonts w:ascii="Calibri" w:hAnsi="Calibri" w:cs="Calibri"/>
                <w:color w:val="000000"/>
                <w:sz w:val="22"/>
                <w:szCs w:val="22"/>
              </w:rPr>
            </w:pPr>
            <w:ins w:id="77029"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2DAC14" w14:textId="77777777" w:rsidR="00910219" w:rsidRPr="00910219" w:rsidRDefault="00910219" w:rsidP="00910219">
            <w:pPr>
              <w:spacing w:before="0" w:after="0" w:line="240" w:lineRule="auto"/>
              <w:jc w:val="center"/>
              <w:rPr>
                <w:ins w:id="77030" w:author="pete jones" w:date="2022-01-11T16:43:00Z"/>
                <w:rFonts w:ascii="Calibri" w:hAnsi="Calibri" w:cs="Calibri"/>
                <w:color w:val="000000"/>
                <w:sz w:val="22"/>
                <w:szCs w:val="22"/>
              </w:rPr>
            </w:pPr>
            <w:ins w:id="7703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2F52EE" w14:textId="77777777" w:rsidR="00910219" w:rsidRPr="00910219" w:rsidRDefault="00910219" w:rsidP="00910219">
            <w:pPr>
              <w:spacing w:before="0" w:after="0" w:line="240" w:lineRule="auto"/>
              <w:jc w:val="center"/>
              <w:rPr>
                <w:ins w:id="77032" w:author="pete jones" w:date="2022-01-11T16:43:00Z"/>
                <w:rFonts w:ascii="Calibri" w:hAnsi="Calibri" w:cs="Calibri"/>
                <w:color w:val="000000"/>
                <w:sz w:val="22"/>
                <w:szCs w:val="22"/>
              </w:rPr>
            </w:pPr>
            <w:ins w:id="7703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8D623C" w14:textId="77777777" w:rsidR="00910219" w:rsidRPr="00910219" w:rsidRDefault="00910219" w:rsidP="00910219">
            <w:pPr>
              <w:spacing w:before="0" w:after="0" w:line="240" w:lineRule="auto"/>
              <w:jc w:val="center"/>
              <w:rPr>
                <w:ins w:id="77034" w:author="pete jones" w:date="2022-01-11T16:43:00Z"/>
                <w:rFonts w:ascii="Calibri" w:hAnsi="Calibri" w:cs="Calibri"/>
                <w:color w:val="000000"/>
                <w:sz w:val="22"/>
                <w:szCs w:val="22"/>
              </w:rPr>
            </w:pPr>
            <w:ins w:id="7703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FE4F3E" w14:textId="77777777" w:rsidR="00910219" w:rsidRPr="00910219" w:rsidRDefault="00910219" w:rsidP="00910219">
            <w:pPr>
              <w:spacing w:before="0" w:after="0" w:line="240" w:lineRule="auto"/>
              <w:jc w:val="center"/>
              <w:rPr>
                <w:ins w:id="77036" w:author="pete jones" w:date="2022-01-11T16:43:00Z"/>
                <w:rFonts w:ascii="Calibri" w:hAnsi="Calibri" w:cs="Calibri"/>
                <w:color w:val="000000"/>
                <w:sz w:val="22"/>
                <w:szCs w:val="22"/>
              </w:rPr>
            </w:pPr>
            <w:ins w:id="7703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32E73F" w14:textId="77777777" w:rsidR="00910219" w:rsidRPr="00910219" w:rsidRDefault="00910219" w:rsidP="00910219">
            <w:pPr>
              <w:spacing w:before="0" w:after="0" w:line="240" w:lineRule="auto"/>
              <w:jc w:val="center"/>
              <w:rPr>
                <w:ins w:id="77038" w:author="pete jones" w:date="2022-01-11T16:43:00Z"/>
                <w:rFonts w:ascii="Calibri" w:hAnsi="Calibri" w:cs="Calibri"/>
                <w:color w:val="000000"/>
                <w:sz w:val="22"/>
                <w:szCs w:val="22"/>
              </w:rPr>
            </w:pPr>
            <w:ins w:id="7703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DE411D" w14:textId="77777777" w:rsidR="00910219" w:rsidRPr="00910219" w:rsidRDefault="00910219" w:rsidP="00910219">
            <w:pPr>
              <w:spacing w:before="0" w:after="0" w:line="240" w:lineRule="auto"/>
              <w:jc w:val="center"/>
              <w:rPr>
                <w:ins w:id="77040" w:author="pete jones" w:date="2022-01-11T16:43:00Z"/>
                <w:rFonts w:ascii="Calibri" w:hAnsi="Calibri" w:cs="Calibri"/>
                <w:color w:val="000000"/>
                <w:sz w:val="22"/>
                <w:szCs w:val="22"/>
              </w:rPr>
            </w:pPr>
            <w:ins w:id="77041"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F74DE95" w14:textId="77777777" w:rsidR="00910219" w:rsidRPr="00910219" w:rsidRDefault="00910219" w:rsidP="00910219">
            <w:pPr>
              <w:spacing w:before="0" w:after="0" w:line="240" w:lineRule="auto"/>
              <w:jc w:val="center"/>
              <w:rPr>
                <w:ins w:id="77042" w:author="pete jones" w:date="2022-01-11T16:43:00Z"/>
                <w:rFonts w:ascii="Calibri" w:hAnsi="Calibri" w:cs="Calibri"/>
                <w:color w:val="000000"/>
                <w:sz w:val="22"/>
                <w:szCs w:val="22"/>
              </w:rPr>
            </w:pPr>
            <w:ins w:id="77043" w:author="pete jones" w:date="2022-01-11T16:43:00Z">
              <w:r w:rsidRPr="00910219">
                <w:rPr>
                  <w:rFonts w:ascii="Calibri" w:hAnsi="Calibri" w:cs="Calibri"/>
                  <w:color w:val="000000"/>
                  <w:sz w:val="22"/>
                  <w:szCs w:val="22"/>
                </w:rPr>
                <w:t> </w:t>
              </w:r>
            </w:ins>
          </w:p>
        </w:tc>
      </w:tr>
      <w:tr w:rsidR="00910219" w:rsidRPr="00910219" w14:paraId="7DDE5D37" w14:textId="77777777" w:rsidTr="00910219">
        <w:trPr>
          <w:trHeight w:val="300"/>
          <w:ins w:id="77044"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020F6CC" w14:textId="77777777" w:rsidR="00910219" w:rsidRPr="00910219" w:rsidRDefault="00910219" w:rsidP="00910219">
            <w:pPr>
              <w:spacing w:before="0" w:after="0" w:line="240" w:lineRule="auto"/>
              <w:jc w:val="center"/>
              <w:rPr>
                <w:ins w:id="77045" w:author="pete jones" w:date="2022-01-11T16:43:00Z"/>
                <w:rFonts w:ascii="Calibri" w:hAnsi="Calibri" w:cs="Calibri"/>
                <w:color w:val="000000"/>
                <w:sz w:val="22"/>
                <w:szCs w:val="22"/>
              </w:rPr>
            </w:pPr>
            <w:ins w:id="77046" w:author="pete jones" w:date="2022-01-11T16:43: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5BA8B56B" w14:textId="77777777" w:rsidR="00910219" w:rsidRPr="00910219" w:rsidRDefault="00910219" w:rsidP="00910219">
            <w:pPr>
              <w:spacing w:before="0" w:after="0" w:line="240" w:lineRule="auto"/>
              <w:jc w:val="left"/>
              <w:rPr>
                <w:ins w:id="77047" w:author="pete jones" w:date="2022-01-11T16:43:00Z"/>
                <w:rFonts w:ascii="Calibri" w:hAnsi="Calibri" w:cs="Calibri"/>
                <w:color w:val="000000"/>
                <w:sz w:val="22"/>
                <w:szCs w:val="22"/>
              </w:rPr>
            </w:pPr>
            <w:ins w:id="77048" w:author="pete jones" w:date="2022-01-11T16:43:00Z">
              <w:r w:rsidRPr="00910219">
                <w:rPr>
                  <w:rFonts w:ascii="Calibri" w:hAnsi="Calibri" w:cs="Calibri"/>
                  <w:color w:val="000000"/>
                  <w:sz w:val="22"/>
                  <w:szCs w:val="22"/>
                </w:rPr>
                <w:t>Computing 1</w:t>
              </w:r>
            </w:ins>
          </w:p>
        </w:tc>
        <w:tc>
          <w:tcPr>
            <w:tcW w:w="432" w:type="dxa"/>
            <w:tcBorders>
              <w:top w:val="nil"/>
              <w:left w:val="nil"/>
              <w:bottom w:val="single" w:sz="4" w:space="0" w:color="auto"/>
              <w:right w:val="single" w:sz="4" w:space="0" w:color="auto"/>
            </w:tcBorders>
            <w:shd w:val="clear" w:color="auto" w:fill="auto"/>
            <w:noWrap/>
            <w:vAlign w:val="bottom"/>
            <w:hideMark/>
          </w:tcPr>
          <w:p w14:paraId="7244A462" w14:textId="77777777" w:rsidR="00910219" w:rsidRPr="00910219" w:rsidRDefault="00910219" w:rsidP="00910219">
            <w:pPr>
              <w:spacing w:before="0" w:after="0" w:line="240" w:lineRule="auto"/>
              <w:jc w:val="center"/>
              <w:rPr>
                <w:ins w:id="77049" w:author="pete jones" w:date="2022-01-11T16:43:00Z"/>
                <w:rFonts w:ascii="Calibri" w:hAnsi="Calibri" w:cs="Calibri"/>
                <w:color w:val="000000"/>
                <w:sz w:val="22"/>
                <w:szCs w:val="22"/>
              </w:rPr>
            </w:pPr>
            <w:ins w:id="77050" w:author="pete jones" w:date="2022-01-11T16:43: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4E632DA0" w14:textId="77777777" w:rsidR="00910219" w:rsidRPr="00910219" w:rsidRDefault="00910219" w:rsidP="00910219">
            <w:pPr>
              <w:spacing w:before="0" w:after="0" w:line="240" w:lineRule="auto"/>
              <w:jc w:val="center"/>
              <w:rPr>
                <w:ins w:id="77051" w:author="pete jones" w:date="2022-01-11T16:43:00Z"/>
                <w:rFonts w:ascii="Calibri" w:hAnsi="Calibri" w:cs="Calibri"/>
                <w:color w:val="000000"/>
                <w:sz w:val="22"/>
                <w:szCs w:val="22"/>
              </w:rPr>
            </w:pPr>
            <w:ins w:id="77052"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4DDA2DDD" w14:textId="77777777" w:rsidR="00910219" w:rsidRPr="00910219" w:rsidRDefault="00910219" w:rsidP="00910219">
            <w:pPr>
              <w:spacing w:before="0" w:after="0" w:line="240" w:lineRule="auto"/>
              <w:jc w:val="center"/>
              <w:rPr>
                <w:ins w:id="77053" w:author="pete jones" w:date="2022-01-11T16:43:00Z"/>
                <w:rFonts w:ascii="Calibri" w:hAnsi="Calibri" w:cs="Calibri"/>
                <w:color w:val="000000"/>
                <w:sz w:val="22"/>
                <w:szCs w:val="22"/>
              </w:rPr>
            </w:pPr>
            <w:ins w:id="7705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1E4FDA" w14:textId="77777777" w:rsidR="00910219" w:rsidRPr="00910219" w:rsidRDefault="00910219" w:rsidP="00910219">
            <w:pPr>
              <w:spacing w:before="0" w:after="0" w:line="240" w:lineRule="auto"/>
              <w:jc w:val="center"/>
              <w:rPr>
                <w:ins w:id="77055" w:author="pete jones" w:date="2022-01-11T16:43:00Z"/>
                <w:rFonts w:ascii="Calibri" w:hAnsi="Calibri" w:cs="Calibri"/>
                <w:color w:val="000000"/>
                <w:sz w:val="22"/>
                <w:szCs w:val="22"/>
              </w:rPr>
            </w:pPr>
            <w:ins w:id="77056"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EA2C80" w14:textId="77777777" w:rsidR="00910219" w:rsidRPr="00910219" w:rsidRDefault="00910219" w:rsidP="00910219">
            <w:pPr>
              <w:spacing w:before="0" w:after="0" w:line="240" w:lineRule="auto"/>
              <w:jc w:val="center"/>
              <w:rPr>
                <w:ins w:id="77057" w:author="pete jones" w:date="2022-01-11T16:43:00Z"/>
                <w:rFonts w:ascii="Calibri" w:hAnsi="Calibri" w:cs="Calibri"/>
                <w:color w:val="000000"/>
                <w:sz w:val="22"/>
                <w:szCs w:val="22"/>
              </w:rPr>
            </w:pPr>
            <w:ins w:id="77058"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B9D6DC" w14:textId="77777777" w:rsidR="00910219" w:rsidRPr="00910219" w:rsidRDefault="00910219" w:rsidP="00910219">
            <w:pPr>
              <w:spacing w:before="0" w:after="0" w:line="240" w:lineRule="auto"/>
              <w:jc w:val="center"/>
              <w:rPr>
                <w:ins w:id="77059" w:author="pete jones" w:date="2022-01-11T16:43:00Z"/>
                <w:rFonts w:ascii="Calibri" w:hAnsi="Calibri" w:cs="Calibri"/>
                <w:color w:val="000000"/>
                <w:sz w:val="22"/>
                <w:szCs w:val="22"/>
              </w:rPr>
            </w:pPr>
            <w:ins w:id="7706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747DC8" w14:textId="77777777" w:rsidR="00910219" w:rsidRPr="00910219" w:rsidRDefault="00910219" w:rsidP="00910219">
            <w:pPr>
              <w:spacing w:before="0" w:after="0" w:line="240" w:lineRule="auto"/>
              <w:jc w:val="center"/>
              <w:rPr>
                <w:ins w:id="77061" w:author="pete jones" w:date="2022-01-11T16:43:00Z"/>
                <w:rFonts w:ascii="Calibri" w:hAnsi="Calibri" w:cs="Calibri"/>
                <w:color w:val="000000"/>
                <w:sz w:val="22"/>
                <w:szCs w:val="22"/>
              </w:rPr>
            </w:pPr>
            <w:ins w:id="7706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0A1C8D" w14:textId="77777777" w:rsidR="00910219" w:rsidRPr="00910219" w:rsidRDefault="00910219" w:rsidP="00910219">
            <w:pPr>
              <w:spacing w:before="0" w:after="0" w:line="240" w:lineRule="auto"/>
              <w:jc w:val="center"/>
              <w:rPr>
                <w:ins w:id="77063" w:author="pete jones" w:date="2022-01-11T16:43:00Z"/>
                <w:rFonts w:ascii="Calibri" w:hAnsi="Calibri" w:cs="Calibri"/>
                <w:color w:val="000000"/>
                <w:sz w:val="22"/>
                <w:szCs w:val="22"/>
              </w:rPr>
            </w:pPr>
            <w:ins w:id="7706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F61E37" w14:textId="77777777" w:rsidR="00910219" w:rsidRPr="00910219" w:rsidRDefault="00910219" w:rsidP="00910219">
            <w:pPr>
              <w:spacing w:before="0" w:after="0" w:line="240" w:lineRule="auto"/>
              <w:jc w:val="center"/>
              <w:rPr>
                <w:ins w:id="77065" w:author="pete jones" w:date="2022-01-11T16:43:00Z"/>
                <w:rFonts w:ascii="Calibri" w:hAnsi="Calibri" w:cs="Calibri"/>
                <w:color w:val="000000"/>
                <w:sz w:val="22"/>
                <w:szCs w:val="22"/>
              </w:rPr>
            </w:pPr>
            <w:ins w:id="7706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F231BF" w14:textId="77777777" w:rsidR="00910219" w:rsidRPr="00910219" w:rsidRDefault="00910219" w:rsidP="00910219">
            <w:pPr>
              <w:spacing w:before="0" w:after="0" w:line="240" w:lineRule="auto"/>
              <w:jc w:val="center"/>
              <w:rPr>
                <w:ins w:id="77067" w:author="pete jones" w:date="2022-01-11T16:43:00Z"/>
                <w:rFonts w:ascii="Calibri" w:hAnsi="Calibri" w:cs="Calibri"/>
                <w:color w:val="000000"/>
                <w:sz w:val="22"/>
                <w:szCs w:val="22"/>
              </w:rPr>
            </w:pPr>
            <w:ins w:id="7706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6B3957" w14:textId="77777777" w:rsidR="00910219" w:rsidRPr="00910219" w:rsidRDefault="00910219" w:rsidP="00910219">
            <w:pPr>
              <w:spacing w:before="0" w:after="0" w:line="240" w:lineRule="auto"/>
              <w:jc w:val="center"/>
              <w:rPr>
                <w:ins w:id="77069" w:author="pete jones" w:date="2022-01-11T16:43:00Z"/>
                <w:rFonts w:ascii="Calibri" w:hAnsi="Calibri" w:cs="Calibri"/>
                <w:color w:val="000000"/>
                <w:sz w:val="22"/>
                <w:szCs w:val="22"/>
              </w:rPr>
            </w:pPr>
            <w:ins w:id="77070"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18386FD" w14:textId="77777777" w:rsidR="00910219" w:rsidRPr="00910219" w:rsidRDefault="00910219" w:rsidP="00910219">
            <w:pPr>
              <w:spacing w:before="0" w:after="0" w:line="240" w:lineRule="auto"/>
              <w:jc w:val="center"/>
              <w:rPr>
                <w:ins w:id="77071" w:author="pete jones" w:date="2022-01-11T16:43:00Z"/>
                <w:rFonts w:ascii="Calibri" w:hAnsi="Calibri" w:cs="Calibri"/>
                <w:color w:val="000000"/>
                <w:sz w:val="22"/>
                <w:szCs w:val="22"/>
              </w:rPr>
            </w:pPr>
            <w:ins w:id="77072" w:author="pete jones" w:date="2022-01-11T16:43:00Z">
              <w:r w:rsidRPr="00910219">
                <w:rPr>
                  <w:rFonts w:ascii="Calibri" w:hAnsi="Calibri" w:cs="Calibri"/>
                  <w:color w:val="000000"/>
                  <w:sz w:val="22"/>
                  <w:szCs w:val="22"/>
                </w:rPr>
                <w:t> </w:t>
              </w:r>
            </w:ins>
          </w:p>
        </w:tc>
      </w:tr>
      <w:tr w:rsidR="00910219" w:rsidRPr="00910219" w14:paraId="758131C3" w14:textId="77777777" w:rsidTr="00910219">
        <w:trPr>
          <w:trHeight w:val="300"/>
          <w:ins w:id="77073"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6AB07DB" w14:textId="77777777" w:rsidR="00910219" w:rsidRPr="00910219" w:rsidRDefault="00910219" w:rsidP="00910219">
            <w:pPr>
              <w:spacing w:before="0" w:after="0" w:line="240" w:lineRule="auto"/>
              <w:jc w:val="center"/>
              <w:rPr>
                <w:ins w:id="77074" w:author="pete jones" w:date="2022-01-11T16:43:00Z"/>
                <w:rFonts w:ascii="Calibri" w:hAnsi="Calibri" w:cs="Calibri"/>
                <w:color w:val="000000"/>
                <w:sz w:val="22"/>
                <w:szCs w:val="22"/>
              </w:rPr>
            </w:pPr>
            <w:ins w:id="77075" w:author="pete jones" w:date="2022-01-11T16:43: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7A594694" w14:textId="77777777" w:rsidR="00910219" w:rsidRPr="00910219" w:rsidRDefault="00910219" w:rsidP="00910219">
            <w:pPr>
              <w:spacing w:before="0" w:after="0" w:line="240" w:lineRule="auto"/>
              <w:jc w:val="left"/>
              <w:rPr>
                <w:ins w:id="77076" w:author="pete jones" w:date="2022-01-11T16:43:00Z"/>
                <w:rFonts w:ascii="Calibri" w:hAnsi="Calibri" w:cs="Calibri"/>
                <w:color w:val="000000"/>
                <w:sz w:val="22"/>
                <w:szCs w:val="22"/>
              </w:rPr>
            </w:pPr>
            <w:ins w:id="77077" w:author="pete jones" w:date="2022-01-11T16:43:00Z">
              <w:r w:rsidRPr="00910219">
                <w:rPr>
                  <w:rFonts w:ascii="Calibri" w:hAnsi="Calibri" w:cs="Calibri"/>
                  <w:color w:val="000000"/>
                  <w:sz w:val="22"/>
                  <w:szCs w:val="22"/>
                </w:rPr>
                <w:t>Engineering Analysis and Computing 2</w:t>
              </w:r>
            </w:ins>
          </w:p>
        </w:tc>
        <w:tc>
          <w:tcPr>
            <w:tcW w:w="432" w:type="dxa"/>
            <w:tcBorders>
              <w:top w:val="nil"/>
              <w:left w:val="nil"/>
              <w:bottom w:val="single" w:sz="4" w:space="0" w:color="auto"/>
              <w:right w:val="single" w:sz="4" w:space="0" w:color="auto"/>
            </w:tcBorders>
            <w:shd w:val="clear" w:color="auto" w:fill="auto"/>
            <w:noWrap/>
            <w:vAlign w:val="bottom"/>
            <w:hideMark/>
          </w:tcPr>
          <w:p w14:paraId="4DF59CCB" w14:textId="77777777" w:rsidR="00910219" w:rsidRPr="00910219" w:rsidRDefault="00910219" w:rsidP="00910219">
            <w:pPr>
              <w:spacing w:before="0" w:after="0" w:line="240" w:lineRule="auto"/>
              <w:jc w:val="center"/>
              <w:rPr>
                <w:ins w:id="77078" w:author="pete jones" w:date="2022-01-11T16:43:00Z"/>
                <w:rFonts w:ascii="Calibri" w:hAnsi="Calibri" w:cs="Calibri"/>
                <w:color w:val="000000"/>
                <w:sz w:val="22"/>
                <w:szCs w:val="22"/>
              </w:rPr>
            </w:pPr>
            <w:ins w:id="77079" w:author="pete jones" w:date="2022-01-11T16:43: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628CE97E" w14:textId="77777777" w:rsidR="00910219" w:rsidRPr="00910219" w:rsidRDefault="00910219" w:rsidP="00910219">
            <w:pPr>
              <w:spacing w:before="0" w:after="0" w:line="240" w:lineRule="auto"/>
              <w:jc w:val="center"/>
              <w:rPr>
                <w:ins w:id="77080" w:author="pete jones" w:date="2022-01-11T16:43:00Z"/>
                <w:rFonts w:ascii="Calibri" w:hAnsi="Calibri" w:cs="Calibri"/>
                <w:color w:val="000000"/>
                <w:sz w:val="22"/>
                <w:szCs w:val="22"/>
              </w:rPr>
            </w:pPr>
            <w:ins w:id="77081" w:author="pete jones" w:date="2022-01-11T16:43: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2E66721" w14:textId="77777777" w:rsidR="00910219" w:rsidRPr="00910219" w:rsidRDefault="00910219" w:rsidP="00910219">
            <w:pPr>
              <w:spacing w:before="0" w:after="0" w:line="240" w:lineRule="auto"/>
              <w:jc w:val="center"/>
              <w:rPr>
                <w:ins w:id="77082" w:author="pete jones" w:date="2022-01-11T16:43:00Z"/>
                <w:rFonts w:ascii="Calibri" w:hAnsi="Calibri" w:cs="Calibri"/>
                <w:color w:val="000000"/>
                <w:sz w:val="22"/>
                <w:szCs w:val="22"/>
              </w:rPr>
            </w:pPr>
            <w:ins w:id="7708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0F4D74" w14:textId="77777777" w:rsidR="00910219" w:rsidRPr="00910219" w:rsidRDefault="00910219" w:rsidP="00910219">
            <w:pPr>
              <w:spacing w:before="0" w:after="0" w:line="240" w:lineRule="auto"/>
              <w:jc w:val="center"/>
              <w:rPr>
                <w:ins w:id="77084" w:author="pete jones" w:date="2022-01-11T16:43:00Z"/>
                <w:rFonts w:ascii="Calibri" w:hAnsi="Calibri" w:cs="Calibri"/>
                <w:color w:val="000000"/>
                <w:sz w:val="22"/>
                <w:szCs w:val="22"/>
              </w:rPr>
            </w:pPr>
            <w:ins w:id="7708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1B4DA2" w14:textId="77777777" w:rsidR="00910219" w:rsidRPr="00910219" w:rsidRDefault="00910219" w:rsidP="00910219">
            <w:pPr>
              <w:spacing w:before="0" w:after="0" w:line="240" w:lineRule="auto"/>
              <w:jc w:val="center"/>
              <w:rPr>
                <w:ins w:id="77086" w:author="pete jones" w:date="2022-01-11T16:43:00Z"/>
                <w:rFonts w:ascii="Calibri" w:hAnsi="Calibri" w:cs="Calibri"/>
                <w:color w:val="000000"/>
                <w:sz w:val="22"/>
                <w:szCs w:val="22"/>
              </w:rPr>
            </w:pPr>
            <w:ins w:id="77087"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7E0850" w14:textId="77777777" w:rsidR="00910219" w:rsidRPr="00910219" w:rsidRDefault="00910219" w:rsidP="00910219">
            <w:pPr>
              <w:spacing w:before="0" w:after="0" w:line="240" w:lineRule="auto"/>
              <w:jc w:val="center"/>
              <w:rPr>
                <w:ins w:id="77088" w:author="pete jones" w:date="2022-01-11T16:43:00Z"/>
                <w:rFonts w:ascii="Calibri" w:hAnsi="Calibri" w:cs="Calibri"/>
                <w:color w:val="000000"/>
                <w:sz w:val="22"/>
                <w:szCs w:val="22"/>
              </w:rPr>
            </w:pPr>
            <w:ins w:id="7708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118AFA" w14:textId="77777777" w:rsidR="00910219" w:rsidRPr="00910219" w:rsidRDefault="00910219" w:rsidP="00910219">
            <w:pPr>
              <w:spacing w:before="0" w:after="0" w:line="240" w:lineRule="auto"/>
              <w:jc w:val="center"/>
              <w:rPr>
                <w:ins w:id="77090" w:author="pete jones" w:date="2022-01-11T16:43:00Z"/>
                <w:rFonts w:ascii="Calibri" w:hAnsi="Calibri" w:cs="Calibri"/>
                <w:color w:val="000000"/>
                <w:sz w:val="22"/>
                <w:szCs w:val="22"/>
              </w:rPr>
            </w:pPr>
            <w:ins w:id="7709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0D6F36" w14:textId="77777777" w:rsidR="00910219" w:rsidRPr="00910219" w:rsidRDefault="00910219" w:rsidP="00910219">
            <w:pPr>
              <w:spacing w:before="0" w:after="0" w:line="240" w:lineRule="auto"/>
              <w:jc w:val="center"/>
              <w:rPr>
                <w:ins w:id="77092" w:author="pete jones" w:date="2022-01-11T16:43:00Z"/>
                <w:rFonts w:ascii="Calibri" w:hAnsi="Calibri" w:cs="Calibri"/>
                <w:color w:val="000000"/>
                <w:sz w:val="22"/>
                <w:szCs w:val="22"/>
              </w:rPr>
            </w:pPr>
            <w:ins w:id="7709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705505" w14:textId="77777777" w:rsidR="00910219" w:rsidRPr="00910219" w:rsidRDefault="00910219" w:rsidP="00910219">
            <w:pPr>
              <w:spacing w:before="0" w:after="0" w:line="240" w:lineRule="auto"/>
              <w:jc w:val="center"/>
              <w:rPr>
                <w:ins w:id="77094" w:author="pete jones" w:date="2022-01-11T16:43:00Z"/>
                <w:rFonts w:ascii="Calibri" w:hAnsi="Calibri" w:cs="Calibri"/>
                <w:color w:val="000000"/>
                <w:sz w:val="22"/>
                <w:szCs w:val="22"/>
              </w:rPr>
            </w:pPr>
            <w:ins w:id="7709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7A5199" w14:textId="77777777" w:rsidR="00910219" w:rsidRPr="00910219" w:rsidRDefault="00910219" w:rsidP="00910219">
            <w:pPr>
              <w:spacing w:before="0" w:after="0" w:line="240" w:lineRule="auto"/>
              <w:jc w:val="center"/>
              <w:rPr>
                <w:ins w:id="77096" w:author="pete jones" w:date="2022-01-11T16:43:00Z"/>
                <w:rFonts w:ascii="Calibri" w:hAnsi="Calibri" w:cs="Calibri"/>
                <w:color w:val="000000"/>
                <w:sz w:val="22"/>
                <w:szCs w:val="22"/>
              </w:rPr>
            </w:pPr>
            <w:ins w:id="7709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991793" w14:textId="77777777" w:rsidR="00910219" w:rsidRPr="00910219" w:rsidRDefault="00910219" w:rsidP="00910219">
            <w:pPr>
              <w:spacing w:before="0" w:after="0" w:line="240" w:lineRule="auto"/>
              <w:jc w:val="center"/>
              <w:rPr>
                <w:ins w:id="77098" w:author="pete jones" w:date="2022-01-11T16:43:00Z"/>
                <w:rFonts w:ascii="Calibri" w:hAnsi="Calibri" w:cs="Calibri"/>
                <w:color w:val="000000"/>
                <w:sz w:val="22"/>
                <w:szCs w:val="22"/>
              </w:rPr>
            </w:pPr>
            <w:ins w:id="77099"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32A36B3" w14:textId="77777777" w:rsidR="00910219" w:rsidRPr="00910219" w:rsidRDefault="00910219" w:rsidP="00910219">
            <w:pPr>
              <w:spacing w:before="0" w:after="0" w:line="240" w:lineRule="auto"/>
              <w:jc w:val="center"/>
              <w:rPr>
                <w:ins w:id="77100" w:author="pete jones" w:date="2022-01-11T16:43:00Z"/>
                <w:rFonts w:ascii="Calibri" w:hAnsi="Calibri" w:cs="Calibri"/>
                <w:color w:val="000000"/>
                <w:sz w:val="22"/>
                <w:szCs w:val="22"/>
              </w:rPr>
            </w:pPr>
            <w:ins w:id="77101" w:author="pete jones" w:date="2022-01-11T16:43:00Z">
              <w:r w:rsidRPr="00910219">
                <w:rPr>
                  <w:rFonts w:ascii="Calibri" w:hAnsi="Calibri" w:cs="Calibri"/>
                  <w:color w:val="000000"/>
                  <w:sz w:val="22"/>
                  <w:szCs w:val="22"/>
                </w:rPr>
                <w:t> </w:t>
              </w:r>
            </w:ins>
          </w:p>
        </w:tc>
      </w:tr>
      <w:tr w:rsidR="00910219" w:rsidRPr="00910219" w14:paraId="0CB6817D" w14:textId="77777777" w:rsidTr="00910219">
        <w:trPr>
          <w:trHeight w:val="300"/>
          <w:ins w:id="77102"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85F03A4" w14:textId="77777777" w:rsidR="00910219" w:rsidRPr="00910219" w:rsidRDefault="00910219" w:rsidP="00910219">
            <w:pPr>
              <w:spacing w:before="0" w:after="0" w:line="240" w:lineRule="auto"/>
              <w:jc w:val="center"/>
              <w:rPr>
                <w:ins w:id="77103" w:author="pete jones" w:date="2022-01-11T16:43:00Z"/>
                <w:rFonts w:ascii="Calibri" w:hAnsi="Calibri" w:cs="Calibri"/>
                <w:color w:val="000000"/>
                <w:sz w:val="22"/>
                <w:szCs w:val="22"/>
              </w:rPr>
            </w:pPr>
            <w:ins w:id="77104" w:author="pete jones" w:date="2022-01-11T16:43: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701BA9E1" w14:textId="77777777" w:rsidR="00910219" w:rsidRPr="00910219" w:rsidRDefault="00910219" w:rsidP="00910219">
            <w:pPr>
              <w:spacing w:before="0" w:after="0" w:line="240" w:lineRule="auto"/>
              <w:jc w:val="left"/>
              <w:rPr>
                <w:ins w:id="77105" w:author="pete jones" w:date="2022-01-11T16:43:00Z"/>
                <w:rFonts w:ascii="Calibri" w:hAnsi="Calibri" w:cs="Calibri"/>
                <w:color w:val="000000"/>
                <w:sz w:val="22"/>
                <w:szCs w:val="22"/>
              </w:rPr>
            </w:pPr>
            <w:ins w:id="77106" w:author="pete jones" w:date="2022-01-11T16:43:00Z">
              <w:r w:rsidRPr="00910219">
                <w:rPr>
                  <w:rFonts w:ascii="Calibri" w:hAnsi="Calibri" w:cs="Calibri"/>
                  <w:color w:val="000000"/>
                  <w:sz w:val="22"/>
                  <w:szCs w:val="22"/>
                </w:rPr>
                <w:t>Design</w:t>
              </w:r>
            </w:ins>
          </w:p>
        </w:tc>
        <w:tc>
          <w:tcPr>
            <w:tcW w:w="432" w:type="dxa"/>
            <w:tcBorders>
              <w:top w:val="nil"/>
              <w:left w:val="nil"/>
              <w:bottom w:val="single" w:sz="4" w:space="0" w:color="auto"/>
              <w:right w:val="single" w:sz="4" w:space="0" w:color="auto"/>
            </w:tcBorders>
            <w:shd w:val="clear" w:color="auto" w:fill="auto"/>
            <w:noWrap/>
            <w:vAlign w:val="bottom"/>
            <w:hideMark/>
          </w:tcPr>
          <w:p w14:paraId="70510DF4" w14:textId="77777777" w:rsidR="00910219" w:rsidRPr="00910219" w:rsidRDefault="00910219" w:rsidP="00910219">
            <w:pPr>
              <w:spacing w:before="0" w:after="0" w:line="240" w:lineRule="auto"/>
              <w:jc w:val="center"/>
              <w:rPr>
                <w:ins w:id="77107" w:author="pete jones" w:date="2022-01-11T16:43:00Z"/>
                <w:rFonts w:ascii="Calibri" w:hAnsi="Calibri" w:cs="Calibri"/>
                <w:color w:val="000000"/>
                <w:sz w:val="22"/>
                <w:szCs w:val="22"/>
              </w:rPr>
            </w:pPr>
            <w:ins w:id="77108" w:author="pete jones" w:date="2022-01-11T16:43: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0913529" w14:textId="77777777" w:rsidR="00910219" w:rsidRPr="00910219" w:rsidRDefault="00910219" w:rsidP="00910219">
            <w:pPr>
              <w:spacing w:before="0" w:after="0" w:line="240" w:lineRule="auto"/>
              <w:jc w:val="center"/>
              <w:rPr>
                <w:ins w:id="77109" w:author="pete jones" w:date="2022-01-11T16:43:00Z"/>
                <w:rFonts w:ascii="Calibri" w:hAnsi="Calibri" w:cs="Calibri"/>
                <w:color w:val="000000"/>
                <w:sz w:val="22"/>
                <w:szCs w:val="22"/>
              </w:rPr>
            </w:pPr>
            <w:ins w:id="77110" w:author="pete jones" w:date="2022-01-11T16:43: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DB158EA" w14:textId="77777777" w:rsidR="00910219" w:rsidRPr="00910219" w:rsidRDefault="00910219" w:rsidP="00910219">
            <w:pPr>
              <w:spacing w:before="0" w:after="0" w:line="240" w:lineRule="auto"/>
              <w:jc w:val="center"/>
              <w:rPr>
                <w:ins w:id="77111" w:author="pete jones" w:date="2022-01-11T16:43:00Z"/>
                <w:rFonts w:ascii="Calibri" w:hAnsi="Calibri" w:cs="Calibri"/>
                <w:color w:val="000000"/>
                <w:sz w:val="22"/>
                <w:szCs w:val="22"/>
              </w:rPr>
            </w:pPr>
            <w:ins w:id="77112"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ACB597" w14:textId="77777777" w:rsidR="00910219" w:rsidRPr="00910219" w:rsidRDefault="00910219" w:rsidP="00910219">
            <w:pPr>
              <w:spacing w:before="0" w:after="0" w:line="240" w:lineRule="auto"/>
              <w:jc w:val="center"/>
              <w:rPr>
                <w:ins w:id="77113" w:author="pete jones" w:date="2022-01-11T16:43:00Z"/>
                <w:rFonts w:ascii="Calibri" w:hAnsi="Calibri" w:cs="Calibri"/>
                <w:color w:val="000000"/>
                <w:sz w:val="22"/>
                <w:szCs w:val="22"/>
              </w:rPr>
            </w:pPr>
            <w:ins w:id="7711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BF3E9D" w14:textId="77777777" w:rsidR="00910219" w:rsidRPr="00910219" w:rsidRDefault="00910219" w:rsidP="00910219">
            <w:pPr>
              <w:spacing w:before="0" w:after="0" w:line="240" w:lineRule="auto"/>
              <w:jc w:val="center"/>
              <w:rPr>
                <w:ins w:id="77115" w:author="pete jones" w:date="2022-01-11T16:43:00Z"/>
                <w:rFonts w:ascii="Calibri" w:hAnsi="Calibri" w:cs="Calibri"/>
                <w:color w:val="000000"/>
                <w:sz w:val="22"/>
                <w:szCs w:val="22"/>
              </w:rPr>
            </w:pPr>
            <w:ins w:id="77116"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D2084B" w14:textId="77777777" w:rsidR="00910219" w:rsidRPr="00910219" w:rsidRDefault="00910219" w:rsidP="00910219">
            <w:pPr>
              <w:spacing w:before="0" w:after="0" w:line="240" w:lineRule="auto"/>
              <w:jc w:val="center"/>
              <w:rPr>
                <w:ins w:id="77117" w:author="pete jones" w:date="2022-01-11T16:43:00Z"/>
                <w:rFonts w:ascii="Calibri" w:hAnsi="Calibri" w:cs="Calibri"/>
                <w:color w:val="000000"/>
                <w:sz w:val="22"/>
                <w:szCs w:val="22"/>
              </w:rPr>
            </w:pPr>
            <w:ins w:id="7711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94F75E" w14:textId="77777777" w:rsidR="00910219" w:rsidRPr="00910219" w:rsidRDefault="00910219" w:rsidP="00910219">
            <w:pPr>
              <w:spacing w:before="0" w:after="0" w:line="240" w:lineRule="auto"/>
              <w:jc w:val="center"/>
              <w:rPr>
                <w:ins w:id="77119" w:author="pete jones" w:date="2022-01-11T16:43:00Z"/>
                <w:rFonts w:ascii="Calibri" w:hAnsi="Calibri" w:cs="Calibri"/>
                <w:color w:val="000000"/>
                <w:sz w:val="22"/>
                <w:szCs w:val="22"/>
              </w:rPr>
            </w:pPr>
            <w:ins w:id="7712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E2ADFC" w14:textId="77777777" w:rsidR="00910219" w:rsidRPr="00910219" w:rsidRDefault="00910219" w:rsidP="00910219">
            <w:pPr>
              <w:spacing w:before="0" w:after="0" w:line="240" w:lineRule="auto"/>
              <w:jc w:val="center"/>
              <w:rPr>
                <w:ins w:id="77121" w:author="pete jones" w:date="2022-01-11T16:43:00Z"/>
                <w:rFonts w:ascii="Calibri" w:hAnsi="Calibri" w:cs="Calibri"/>
                <w:color w:val="000000"/>
                <w:sz w:val="22"/>
                <w:szCs w:val="22"/>
              </w:rPr>
            </w:pPr>
            <w:ins w:id="7712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397869" w14:textId="77777777" w:rsidR="00910219" w:rsidRPr="00910219" w:rsidRDefault="00910219" w:rsidP="00910219">
            <w:pPr>
              <w:spacing w:before="0" w:after="0" w:line="240" w:lineRule="auto"/>
              <w:jc w:val="center"/>
              <w:rPr>
                <w:ins w:id="77123" w:author="pete jones" w:date="2022-01-11T16:43:00Z"/>
                <w:rFonts w:ascii="Calibri" w:hAnsi="Calibri" w:cs="Calibri"/>
                <w:color w:val="000000"/>
                <w:sz w:val="22"/>
                <w:szCs w:val="22"/>
              </w:rPr>
            </w:pPr>
            <w:ins w:id="7712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CD2226" w14:textId="77777777" w:rsidR="00910219" w:rsidRPr="00910219" w:rsidRDefault="00910219" w:rsidP="00910219">
            <w:pPr>
              <w:spacing w:before="0" w:after="0" w:line="240" w:lineRule="auto"/>
              <w:jc w:val="center"/>
              <w:rPr>
                <w:ins w:id="77125" w:author="pete jones" w:date="2022-01-11T16:43:00Z"/>
                <w:rFonts w:ascii="Calibri" w:hAnsi="Calibri" w:cs="Calibri"/>
                <w:color w:val="000000"/>
                <w:sz w:val="22"/>
                <w:szCs w:val="22"/>
              </w:rPr>
            </w:pPr>
            <w:ins w:id="7712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A3C2A7" w14:textId="77777777" w:rsidR="00910219" w:rsidRPr="00910219" w:rsidRDefault="00910219" w:rsidP="00910219">
            <w:pPr>
              <w:spacing w:before="0" w:after="0" w:line="240" w:lineRule="auto"/>
              <w:jc w:val="center"/>
              <w:rPr>
                <w:ins w:id="77127" w:author="pete jones" w:date="2022-01-11T16:43:00Z"/>
                <w:rFonts w:ascii="Calibri" w:hAnsi="Calibri" w:cs="Calibri"/>
                <w:color w:val="000000"/>
                <w:sz w:val="22"/>
                <w:szCs w:val="22"/>
              </w:rPr>
            </w:pPr>
            <w:ins w:id="77128"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A6F5903" w14:textId="77777777" w:rsidR="00910219" w:rsidRPr="00910219" w:rsidRDefault="00910219" w:rsidP="00910219">
            <w:pPr>
              <w:spacing w:before="0" w:after="0" w:line="240" w:lineRule="auto"/>
              <w:jc w:val="center"/>
              <w:rPr>
                <w:ins w:id="77129" w:author="pete jones" w:date="2022-01-11T16:43:00Z"/>
                <w:rFonts w:ascii="Calibri" w:hAnsi="Calibri" w:cs="Calibri"/>
                <w:color w:val="000000"/>
                <w:sz w:val="22"/>
                <w:szCs w:val="22"/>
              </w:rPr>
            </w:pPr>
            <w:ins w:id="77130" w:author="pete jones" w:date="2022-01-11T16:43:00Z">
              <w:r w:rsidRPr="00910219">
                <w:rPr>
                  <w:rFonts w:ascii="Calibri" w:hAnsi="Calibri" w:cs="Calibri"/>
                  <w:color w:val="000000"/>
                  <w:sz w:val="22"/>
                  <w:szCs w:val="22"/>
                </w:rPr>
                <w:t> </w:t>
              </w:r>
            </w:ins>
          </w:p>
        </w:tc>
      </w:tr>
      <w:tr w:rsidR="00910219" w:rsidRPr="00910219" w14:paraId="1ED91E0A" w14:textId="77777777" w:rsidTr="00910219">
        <w:trPr>
          <w:trHeight w:val="300"/>
          <w:ins w:id="77131"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0925121" w14:textId="77777777" w:rsidR="00910219" w:rsidRPr="00910219" w:rsidRDefault="00910219" w:rsidP="00910219">
            <w:pPr>
              <w:spacing w:before="0" w:after="0" w:line="240" w:lineRule="auto"/>
              <w:jc w:val="center"/>
              <w:rPr>
                <w:ins w:id="77132" w:author="pete jones" w:date="2022-01-11T16:43:00Z"/>
                <w:rFonts w:ascii="Calibri" w:hAnsi="Calibri" w:cs="Calibri"/>
                <w:color w:val="000000"/>
                <w:sz w:val="22"/>
                <w:szCs w:val="22"/>
              </w:rPr>
            </w:pPr>
            <w:ins w:id="77133" w:author="pete jones" w:date="2022-01-11T16:43: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83F4C16" w14:textId="77777777" w:rsidR="00910219" w:rsidRPr="00910219" w:rsidRDefault="00910219" w:rsidP="00910219">
            <w:pPr>
              <w:spacing w:before="0" w:after="0" w:line="240" w:lineRule="auto"/>
              <w:jc w:val="left"/>
              <w:rPr>
                <w:ins w:id="77134" w:author="pete jones" w:date="2022-01-11T16:43:00Z"/>
                <w:rFonts w:ascii="Calibri" w:hAnsi="Calibri" w:cs="Calibri"/>
                <w:color w:val="000000"/>
                <w:sz w:val="22"/>
                <w:szCs w:val="22"/>
              </w:rPr>
            </w:pPr>
            <w:ins w:id="77135" w:author="pete jones" w:date="2022-01-11T16:43:00Z">
              <w:r w:rsidRPr="00910219">
                <w:rPr>
                  <w:rFonts w:ascii="Calibri" w:hAnsi="Calibri" w:cs="Calibri"/>
                  <w:color w:val="000000"/>
                  <w:sz w:val="22"/>
                  <w:szCs w:val="22"/>
                </w:rPr>
                <w:t>Manufacturing Systems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4F56AD73" w14:textId="77777777" w:rsidR="00910219" w:rsidRPr="00910219" w:rsidRDefault="00910219" w:rsidP="00910219">
            <w:pPr>
              <w:spacing w:before="0" w:after="0" w:line="240" w:lineRule="auto"/>
              <w:jc w:val="center"/>
              <w:rPr>
                <w:ins w:id="77136" w:author="pete jones" w:date="2022-01-11T16:43:00Z"/>
                <w:rFonts w:ascii="Calibri" w:hAnsi="Calibri" w:cs="Calibri"/>
                <w:color w:val="000000"/>
                <w:sz w:val="22"/>
                <w:szCs w:val="22"/>
              </w:rPr>
            </w:pPr>
            <w:ins w:id="77137" w:author="pete jones" w:date="2022-01-11T16:43: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B48FD3A" w14:textId="77777777" w:rsidR="00910219" w:rsidRPr="00910219" w:rsidRDefault="00910219" w:rsidP="00910219">
            <w:pPr>
              <w:spacing w:before="0" w:after="0" w:line="240" w:lineRule="auto"/>
              <w:jc w:val="center"/>
              <w:rPr>
                <w:ins w:id="77138" w:author="pete jones" w:date="2022-01-11T16:43:00Z"/>
                <w:rFonts w:ascii="Calibri" w:hAnsi="Calibri" w:cs="Calibri"/>
                <w:color w:val="000000"/>
                <w:sz w:val="22"/>
                <w:szCs w:val="22"/>
              </w:rPr>
            </w:pPr>
            <w:ins w:id="77139"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4A277BDA" w14:textId="77777777" w:rsidR="00910219" w:rsidRPr="00910219" w:rsidRDefault="00910219" w:rsidP="00910219">
            <w:pPr>
              <w:spacing w:before="0" w:after="0" w:line="240" w:lineRule="auto"/>
              <w:jc w:val="center"/>
              <w:rPr>
                <w:ins w:id="77140" w:author="pete jones" w:date="2022-01-11T16:43:00Z"/>
                <w:rFonts w:ascii="Calibri" w:hAnsi="Calibri" w:cs="Calibri"/>
                <w:color w:val="000000"/>
                <w:sz w:val="22"/>
                <w:szCs w:val="22"/>
              </w:rPr>
            </w:pPr>
            <w:ins w:id="77141"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C7359B" w14:textId="77777777" w:rsidR="00910219" w:rsidRPr="00910219" w:rsidRDefault="00910219" w:rsidP="00910219">
            <w:pPr>
              <w:spacing w:before="0" w:after="0" w:line="240" w:lineRule="auto"/>
              <w:jc w:val="center"/>
              <w:rPr>
                <w:ins w:id="77142" w:author="pete jones" w:date="2022-01-11T16:43:00Z"/>
                <w:rFonts w:ascii="Calibri" w:hAnsi="Calibri" w:cs="Calibri"/>
                <w:color w:val="000000"/>
                <w:sz w:val="22"/>
                <w:szCs w:val="22"/>
              </w:rPr>
            </w:pPr>
            <w:ins w:id="7714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0606C39" w14:textId="77777777" w:rsidR="00910219" w:rsidRPr="00910219" w:rsidRDefault="00910219" w:rsidP="00910219">
            <w:pPr>
              <w:spacing w:before="0" w:after="0" w:line="240" w:lineRule="auto"/>
              <w:jc w:val="center"/>
              <w:rPr>
                <w:ins w:id="77144" w:author="pete jones" w:date="2022-01-11T16:43:00Z"/>
                <w:rFonts w:ascii="Calibri" w:hAnsi="Calibri" w:cs="Calibri"/>
                <w:color w:val="000000"/>
                <w:sz w:val="22"/>
                <w:szCs w:val="22"/>
              </w:rPr>
            </w:pPr>
            <w:ins w:id="7714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24BCA4" w14:textId="77777777" w:rsidR="00910219" w:rsidRPr="00910219" w:rsidRDefault="00910219" w:rsidP="00910219">
            <w:pPr>
              <w:spacing w:before="0" w:after="0" w:line="240" w:lineRule="auto"/>
              <w:jc w:val="center"/>
              <w:rPr>
                <w:ins w:id="77146" w:author="pete jones" w:date="2022-01-11T16:43:00Z"/>
                <w:rFonts w:ascii="Calibri" w:hAnsi="Calibri" w:cs="Calibri"/>
                <w:color w:val="000000"/>
                <w:sz w:val="22"/>
                <w:szCs w:val="22"/>
              </w:rPr>
            </w:pPr>
            <w:ins w:id="7714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65DC0A" w14:textId="77777777" w:rsidR="00910219" w:rsidRPr="00910219" w:rsidRDefault="00910219" w:rsidP="00910219">
            <w:pPr>
              <w:spacing w:before="0" w:after="0" w:line="240" w:lineRule="auto"/>
              <w:jc w:val="center"/>
              <w:rPr>
                <w:ins w:id="77148" w:author="pete jones" w:date="2022-01-11T16:43:00Z"/>
                <w:rFonts w:ascii="Calibri" w:hAnsi="Calibri" w:cs="Calibri"/>
                <w:color w:val="000000"/>
                <w:sz w:val="22"/>
                <w:szCs w:val="22"/>
              </w:rPr>
            </w:pPr>
            <w:ins w:id="7714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B713DE" w14:textId="77777777" w:rsidR="00910219" w:rsidRPr="00910219" w:rsidRDefault="00910219" w:rsidP="00910219">
            <w:pPr>
              <w:spacing w:before="0" w:after="0" w:line="240" w:lineRule="auto"/>
              <w:jc w:val="center"/>
              <w:rPr>
                <w:ins w:id="77150" w:author="pete jones" w:date="2022-01-11T16:43:00Z"/>
                <w:rFonts w:ascii="Calibri" w:hAnsi="Calibri" w:cs="Calibri"/>
                <w:color w:val="000000"/>
                <w:sz w:val="22"/>
                <w:szCs w:val="22"/>
              </w:rPr>
            </w:pPr>
            <w:ins w:id="7715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821A3E" w14:textId="77777777" w:rsidR="00910219" w:rsidRPr="00910219" w:rsidRDefault="00910219" w:rsidP="00910219">
            <w:pPr>
              <w:spacing w:before="0" w:after="0" w:line="240" w:lineRule="auto"/>
              <w:jc w:val="center"/>
              <w:rPr>
                <w:ins w:id="77152" w:author="pete jones" w:date="2022-01-11T16:43:00Z"/>
                <w:rFonts w:ascii="Calibri" w:hAnsi="Calibri" w:cs="Calibri"/>
                <w:color w:val="000000"/>
                <w:sz w:val="22"/>
                <w:szCs w:val="22"/>
              </w:rPr>
            </w:pPr>
            <w:ins w:id="7715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359A42" w14:textId="77777777" w:rsidR="00910219" w:rsidRPr="00910219" w:rsidRDefault="00910219" w:rsidP="00910219">
            <w:pPr>
              <w:spacing w:before="0" w:after="0" w:line="240" w:lineRule="auto"/>
              <w:jc w:val="center"/>
              <w:rPr>
                <w:ins w:id="77154" w:author="pete jones" w:date="2022-01-11T16:43:00Z"/>
                <w:rFonts w:ascii="Calibri" w:hAnsi="Calibri" w:cs="Calibri"/>
                <w:color w:val="000000"/>
                <w:sz w:val="22"/>
                <w:szCs w:val="22"/>
              </w:rPr>
            </w:pPr>
            <w:ins w:id="7715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6BB8BB" w14:textId="77777777" w:rsidR="00910219" w:rsidRPr="00910219" w:rsidRDefault="00910219" w:rsidP="00910219">
            <w:pPr>
              <w:spacing w:before="0" w:after="0" w:line="240" w:lineRule="auto"/>
              <w:jc w:val="center"/>
              <w:rPr>
                <w:ins w:id="77156" w:author="pete jones" w:date="2022-01-11T16:43:00Z"/>
                <w:rFonts w:ascii="Calibri" w:hAnsi="Calibri" w:cs="Calibri"/>
                <w:color w:val="000000"/>
                <w:sz w:val="22"/>
                <w:szCs w:val="22"/>
              </w:rPr>
            </w:pPr>
            <w:ins w:id="77157"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A9AC734" w14:textId="77777777" w:rsidR="00910219" w:rsidRPr="00910219" w:rsidRDefault="00910219" w:rsidP="00910219">
            <w:pPr>
              <w:spacing w:before="0" w:after="0" w:line="240" w:lineRule="auto"/>
              <w:jc w:val="center"/>
              <w:rPr>
                <w:ins w:id="77158" w:author="pete jones" w:date="2022-01-11T16:43:00Z"/>
                <w:rFonts w:ascii="Calibri" w:hAnsi="Calibri" w:cs="Calibri"/>
                <w:color w:val="000000"/>
                <w:sz w:val="22"/>
                <w:szCs w:val="22"/>
              </w:rPr>
            </w:pPr>
            <w:ins w:id="77159" w:author="pete jones" w:date="2022-01-11T16:43:00Z">
              <w:r w:rsidRPr="00910219">
                <w:rPr>
                  <w:rFonts w:ascii="Calibri" w:hAnsi="Calibri" w:cs="Calibri"/>
                  <w:color w:val="000000"/>
                  <w:sz w:val="22"/>
                  <w:szCs w:val="22"/>
                </w:rPr>
                <w:t> </w:t>
              </w:r>
            </w:ins>
          </w:p>
        </w:tc>
      </w:tr>
      <w:tr w:rsidR="00910219" w:rsidRPr="00910219" w14:paraId="084DED6C" w14:textId="77777777" w:rsidTr="00910219">
        <w:trPr>
          <w:trHeight w:val="300"/>
          <w:ins w:id="77160"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A621AC3" w14:textId="77777777" w:rsidR="00910219" w:rsidRPr="00910219" w:rsidRDefault="00910219" w:rsidP="00910219">
            <w:pPr>
              <w:spacing w:before="0" w:after="0" w:line="240" w:lineRule="auto"/>
              <w:jc w:val="center"/>
              <w:rPr>
                <w:ins w:id="77161" w:author="pete jones" w:date="2022-01-11T16:43:00Z"/>
                <w:rFonts w:ascii="Calibri" w:hAnsi="Calibri" w:cs="Calibri"/>
                <w:color w:val="000000"/>
                <w:sz w:val="22"/>
                <w:szCs w:val="22"/>
              </w:rPr>
            </w:pPr>
            <w:ins w:id="77162"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0A955FF" w14:textId="77777777" w:rsidR="00910219" w:rsidRPr="00910219" w:rsidRDefault="00910219" w:rsidP="00910219">
            <w:pPr>
              <w:spacing w:before="0" w:after="0" w:line="240" w:lineRule="auto"/>
              <w:jc w:val="left"/>
              <w:rPr>
                <w:ins w:id="77163" w:author="pete jones" w:date="2022-01-11T16:43:00Z"/>
                <w:rFonts w:ascii="Calibri" w:hAnsi="Calibri" w:cs="Calibri"/>
                <w:color w:val="000000"/>
                <w:sz w:val="22"/>
                <w:szCs w:val="22"/>
              </w:rPr>
            </w:pPr>
            <w:ins w:id="77164" w:author="pete jones" w:date="2022-01-11T16:43:00Z">
              <w:r w:rsidRPr="00910219">
                <w:rPr>
                  <w:rFonts w:ascii="Calibri" w:hAnsi="Calibri" w:cs="Calibri"/>
                  <w:color w:val="000000"/>
                  <w:sz w:val="22"/>
                  <w:szCs w:val="22"/>
                </w:rPr>
                <w:t>Industrial Project Management</w:t>
              </w:r>
            </w:ins>
          </w:p>
        </w:tc>
        <w:tc>
          <w:tcPr>
            <w:tcW w:w="432" w:type="dxa"/>
            <w:tcBorders>
              <w:top w:val="nil"/>
              <w:left w:val="nil"/>
              <w:bottom w:val="single" w:sz="4" w:space="0" w:color="auto"/>
              <w:right w:val="single" w:sz="4" w:space="0" w:color="auto"/>
            </w:tcBorders>
            <w:shd w:val="clear" w:color="auto" w:fill="auto"/>
            <w:noWrap/>
            <w:vAlign w:val="bottom"/>
            <w:hideMark/>
          </w:tcPr>
          <w:p w14:paraId="2B550974" w14:textId="77777777" w:rsidR="00910219" w:rsidRPr="00910219" w:rsidRDefault="00910219" w:rsidP="00910219">
            <w:pPr>
              <w:spacing w:before="0" w:after="0" w:line="240" w:lineRule="auto"/>
              <w:jc w:val="center"/>
              <w:rPr>
                <w:ins w:id="77165" w:author="pete jones" w:date="2022-01-11T16:43:00Z"/>
                <w:rFonts w:ascii="Calibri" w:hAnsi="Calibri" w:cs="Calibri"/>
                <w:color w:val="000000"/>
                <w:sz w:val="22"/>
                <w:szCs w:val="22"/>
              </w:rPr>
            </w:pPr>
            <w:ins w:id="77166" w:author="pete jones" w:date="2022-01-11T16:43: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8587DAE" w14:textId="77777777" w:rsidR="00910219" w:rsidRPr="00910219" w:rsidRDefault="00910219" w:rsidP="00910219">
            <w:pPr>
              <w:spacing w:before="0" w:after="0" w:line="240" w:lineRule="auto"/>
              <w:jc w:val="center"/>
              <w:rPr>
                <w:ins w:id="77167" w:author="pete jones" w:date="2022-01-11T16:43:00Z"/>
                <w:rFonts w:ascii="Calibri" w:hAnsi="Calibri" w:cs="Calibri"/>
                <w:color w:val="000000"/>
                <w:sz w:val="22"/>
                <w:szCs w:val="22"/>
              </w:rPr>
            </w:pPr>
            <w:ins w:id="77168"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5DA748B" w14:textId="77777777" w:rsidR="00910219" w:rsidRPr="00910219" w:rsidRDefault="00910219" w:rsidP="00910219">
            <w:pPr>
              <w:spacing w:before="0" w:after="0" w:line="240" w:lineRule="auto"/>
              <w:jc w:val="center"/>
              <w:rPr>
                <w:ins w:id="77169" w:author="pete jones" w:date="2022-01-11T16:43:00Z"/>
                <w:rFonts w:ascii="Calibri" w:hAnsi="Calibri" w:cs="Calibri"/>
                <w:color w:val="000000"/>
                <w:sz w:val="22"/>
                <w:szCs w:val="22"/>
              </w:rPr>
            </w:pPr>
            <w:ins w:id="77170"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B5EDE8" w14:textId="77777777" w:rsidR="00910219" w:rsidRPr="00910219" w:rsidRDefault="00910219" w:rsidP="00910219">
            <w:pPr>
              <w:spacing w:before="0" w:after="0" w:line="240" w:lineRule="auto"/>
              <w:jc w:val="center"/>
              <w:rPr>
                <w:ins w:id="77171" w:author="pete jones" w:date="2022-01-11T16:43:00Z"/>
                <w:rFonts w:ascii="Calibri" w:hAnsi="Calibri" w:cs="Calibri"/>
                <w:color w:val="000000"/>
                <w:sz w:val="22"/>
                <w:szCs w:val="22"/>
              </w:rPr>
            </w:pPr>
            <w:ins w:id="77172"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74CF65" w14:textId="77777777" w:rsidR="00910219" w:rsidRPr="00910219" w:rsidRDefault="00910219" w:rsidP="00910219">
            <w:pPr>
              <w:spacing w:before="0" w:after="0" w:line="240" w:lineRule="auto"/>
              <w:jc w:val="center"/>
              <w:rPr>
                <w:ins w:id="77173" w:author="pete jones" w:date="2022-01-11T16:43:00Z"/>
                <w:rFonts w:ascii="Calibri" w:hAnsi="Calibri" w:cs="Calibri"/>
                <w:color w:val="000000"/>
                <w:sz w:val="22"/>
                <w:szCs w:val="22"/>
              </w:rPr>
            </w:pPr>
            <w:ins w:id="7717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454808" w14:textId="77777777" w:rsidR="00910219" w:rsidRPr="00910219" w:rsidRDefault="00910219" w:rsidP="00910219">
            <w:pPr>
              <w:spacing w:before="0" w:after="0" w:line="240" w:lineRule="auto"/>
              <w:jc w:val="center"/>
              <w:rPr>
                <w:ins w:id="77175" w:author="pete jones" w:date="2022-01-11T16:43:00Z"/>
                <w:rFonts w:ascii="Calibri" w:hAnsi="Calibri" w:cs="Calibri"/>
                <w:color w:val="000000"/>
                <w:sz w:val="22"/>
                <w:szCs w:val="22"/>
              </w:rPr>
            </w:pPr>
            <w:ins w:id="7717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E93BCA" w14:textId="77777777" w:rsidR="00910219" w:rsidRPr="00910219" w:rsidRDefault="00910219" w:rsidP="00910219">
            <w:pPr>
              <w:spacing w:before="0" w:after="0" w:line="240" w:lineRule="auto"/>
              <w:jc w:val="center"/>
              <w:rPr>
                <w:ins w:id="77177" w:author="pete jones" w:date="2022-01-11T16:43:00Z"/>
                <w:rFonts w:ascii="Calibri" w:hAnsi="Calibri" w:cs="Calibri"/>
                <w:color w:val="000000"/>
                <w:sz w:val="22"/>
                <w:szCs w:val="22"/>
              </w:rPr>
            </w:pPr>
            <w:ins w:id="7717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A788E7" w14:textId="77777777" w:rsidR="00910219" w:rsidRPr="00910219" w:rsidRDefault="00910219" w:rsidP="00910219">
            <w:pPr>
              <w:spacing w:before="0" w:after="0" w:line="240" w:lineRule="auto"/>
              <w:jc w:val="center"/>
              <w:rPr>
                <w:ins w:id="77179" w:author="pete jones" w:date="2022-01-11T16:43:00Z"/>
                <w:rFonts w:ascii="Calibri" w:hAnsi="Calibri" w:cs="Calibri"/>
                <w:color w:val="000000"/>
                <w:sz w:val="22"/>
                <w:szCs w:val="22"/>
              </w:rPr>
            </w:pPr>
            <w:ins w:id="7718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3BDB8F" w14:textId="77777777" w:rsidR="00910219" w:rsidRPr="00910219" w:rsidRDefault="00910219" w:rsidP="00910219">
            <w:pPr>
              <w:spacing w:before="0" w:after="0" w:line="240" w:lineRule="auto"/>
              <w:jc w:val="center"/>
              <w:rPr>
                <w:ins w:id="77181" w:author="pete jones" w:date="2022-01-11T16:43:00Z"/>
                <w:rFonts w:ascii="Calibri" w:hAnsi="Calibri" w:cs="Calibri"/>
                <w:color w:val="000000"/>
                <w:sz w:val="22"/>
                <w:szCs w:val="22"/>
              </w:rPr>
            </w:pPr>
            <w:ins w:id="7718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62EE65" w14:textId="77777777" w:rsidR="00910219" w:rsidRPr="00910219" w:rsidRDefault="00910219" w:rsidP="00910219">
            <w:pPr>
              <w:spacing w:before="0" w:after="0" w:line="240" w:lineRule="auto"/>
              <w:jc w:val="center"/>
              <w:rPr>
                <w:ins w:id="77183" w:author="pete jones" w:date="2022-01-11T16:43:00Z"/>
                <w:rFonts w:ascii="Calibri" w:hAnsi="Calibri" w:cs="Calibri"/>
                <w:color w:val="000000"/>
                <w:sz w:val="22"/>
                <w:szCs w:val="22"/>
              </w:rPr>
            </w:pPr>
            <w:ins w:id="7718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604C52" w14:textId="77777777" w:rsidR="00910219" w:rsidRPr="00910219" w:rsidRDefault="00910219" w:rsidP="00910219">
            <w:pPr>
              <w:spacing w:before="0" w:after="0" w:line="240" w:lineRule="auto"/>
              <w:jc w:val="center"/>
              <w:rPr>
                <w:ins w:id="77185" w:author="pete jones" w:date="2022-01-11T16:43:00Z"/>
                <w:rFonts w:ascii="Calibri" w:hAnsi="Calibri" w:cs="Calibri"/>
                <w:color w:val="000000"/>
                <w:sz w:val="22"/>
                <w:szCs w:val="22"/>
              </w:rPr>
            </w:pPr>
            <w:ins w:id="77186"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C5C9F08" w14:textId="77777777" w:rsidR="00910219" w:rsidRPr="00910219" w:rsidRDefault="00910219" w:rsidP="00910219">
            <w:pPr>
              <w:spacing w:before="0" w:after="0" w:line="240" w:lineRule="auto"/>
              <w:jc w:val="center"/>
              <w:rPr>
                <w:ins w:id="77187" w:author="pete jones" w:date="2022-01-11T16:43:00Z"/>
                <w:rFonts w:ascii="Calibri" w:hAnsi="Calibri" w:cs="Calibri"/>
                <w:color w:val="000000"/>
                <w:sz w:val="22"/>
                <w:szCs w:val="22"/>
              </w:rPr>
            </w:pPr>
            <w:ins w:id="77188" w:author="pete jones" w:date="2022-01-11T16:43:00Z">
              <w:r w:rsidRPr="00910219">
                <w:rPr>
                  <w:rFonts w:ascii="Calibri" w:hAnsi="Calibri" w:cs="Calibri"/>
                  <w:color w:val="000000"/>
                  <w:sz w:val="22"/>
                  <w:szCs w:val="22"/>
                </w:rPr>
                <w:t> </w:t>
              </w:r>
            </w:ins>
          </w:p>
        </w:tc>
      </w:tr>
      <w:tr w:rsidR="00910219" w:rsidRPr="00910219" w14:paraId="6B380B1E" w14:textId="77777777" w:rsidTr="00910219">
        <w:trPr>
          <w:trHeight w:val="300"/>
          <w:ins w:id="77189"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099F0EC" w14:textId="77777777" w:rsidR="00910219" w:rsidRPr="00910219" w:rsidRDefault="00910219" w:rsidP="00910219">
            <w:pPr>
              <w:spacing w:before="0" w:after="0" w:line="240" w:lineRule="auto"/>
              <w:jc w:val="center"/>
              <w:rPr>
                <w:ins w:id="77190" w:author="pete jones" w:date="2022-01-11T16:43:00Z"/>
                <w:rFonts w:ascii="Calibri" w:hAnsi="Calibri" w:cs="Calibri"/>
                <w:color w:val="000000"/>
                <w:sz w:val="22"/>
                <w:szCs w:val="22"/>
              </w:rPr>
            </w:pPr>
            <w:ins w:id="77191"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CBC596A" w14:textId="77777777" w:rsidR="00910219" w:rsidRPr="00910219" w:rsidRDefault="00910219" w:rsidP="00910219">
            <w:pPr>
              <w:spacing w:before="0" w:after="0" w:line="240" w:lineRule="auto"/>
              <w:jc w:val="left"/>
              <w:rPr>
                <w:ins w:id="77192" w:author="pete jones" w:date="2022-01-11T16:43:00Z"/>
                <w:rFonts w:ascii="Calibri" w:hAnsi="Calibri" w:cs="Calibri"/>
                <w:color w:val="000000"/>
                <w:sz w:val="22"/>
                <w:szCs w:val="22"/>
              </w:rPr>
            </w:pPr>
            <w:ins w:id="77193" w:author="pete jones" w:date="2022-01-11T16:43:00Z">
              <w:r w:rsidRPr="00910219">
                <w:rPr>
                  <w:rFonts w:ascii="Calibri" w:hAnsi="Calibri" w:cs="Calibri"/>
                  <w:color w:val="000000"/>
                  <w:sz w:val="22"/>
                  <w:szCs w:val="22"/>
                </w:rPr>
                <w:t>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00BEFC85" w14:textId="77777777" w:rsidR="00910219" w:rsidRPr="00910219" w:rsidRDefault="00910219" w:rsidP="00910219">
            <w:pPr>
              <w:spacing w:before="0" w:after="0" w:line="240" w:lineRule="auto"/>
              <w:jc w:val="center"/>
              <w:rPr>
                <w:ins w:id="77194" w:author="pete jones" w:date="2022-01-11T16:43:00Z"/>
                <w:rFonts w:ascii="Calibri" w:hAnsi="Calibri" w:cs="Calibri"/>
                <w:color w:val="000000"/>
                <w:sz w:val="22"/>
                <w:szCs w:val="22"/>
              </w:rPr>
            </w:pPr>
            <w:ins w:id="77195" w:author="pete jones" w:date="2022-01-11T16:43: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9EA38F5" w14:textId="77777777" w:rsidR="00910219" w:rsidRPr="00910219" w:rsidRDefault="00910219" w:rsidP="00910219">
            <w:pPr>
              <w:spacing w:before="0" w:after="0" w:line="240" w:lineRule="auto"/>
              <w:jc w:val="center"/>
              <w:rPr>
                <w:ins w:id="77196" w:author="pete jones" w:date="2022-01-11T16:43:00Z"/>
                <w:rFonts w:ascii="Calibri" w:hAnsi="Calibri" w:cs="Calibri"/>
                <w:color w:val="000000"/>
                <w:sz w:val="22"/>
                <w:szCs w:val="22"/>
              </w:rPr>
            </w:pPr>
            <w:ins w:id="77197" w:author="pete jones" w:date="2022-01-11T16:43:00Z">
              <w:r w:rsidRPr="00910219">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6997E326" w14:textId="77777777" w:rsidR="00910219" w:rsidRPr="00910219" w:rsidRDefault="00910219" w:rsidP="00910219">
            <w:pPr>
              <w:spacing w:before="0" w:after="0" w:line="240" w:lineRule="auto"/>
              <w:jc w:val="center"/>
              <w:rPr>
                <w:ins w:id="77198" w:author="pete jones" w:date="2022-01-11T16:43:00Z"/>
                <w:rFonts w:ascii="Calibri" w:hAnsi="Calibri" w:cs="Calibri"/>
                <w:color w:val="000000"/>
                <w:sz w:val="22"/>
                <w:szCs w:val="22"/>
              </w:rPr>
            </w:pPr>
            <w:ins w:id="77199"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F20D70" w14:textId="77777777" w:rsidR="00910219" w:rsidRPr="00910219" w:rsidRDefault="00910219" w:rsidP="00910219">
            <w:pPr>
              <w:spacing w:before="0" w:after="0" w:line="240" w:lineRule="auto"/>
              <w:jc w:val="center"/>
              <w:rPr>
                <w:ins w:id="77200" w:author="pete jones" w:date="2022-01-11T16:43:00Z"/>
                <w:rFonts w:ascii="Calibri" w:hAnsi="Calibri" w:cs="Calibri"/>
                <w:color w:val="000000"/>
                <w:sz w:val="22"/>
                <w:szCs w:val="22"/>
              </w:rPr>
            </w:pPr>
            <w:ins w:id="77201"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FA32FE" w14:textId="77777777" w:rsidR="00910219" w:rsidRPr="00910219" w:rsidRDefault="00910219" w:rsidP="00910219">
            <w:pPr>
              <w:spacing w:before="0" w:after="0" w:line="240" w:lineRule="auto"/>
              <w:jc w:val="center"/>
              <w:rPr>
                <w:ins w:id="77202" w:author="pete jones" w:date="2022-01-11T16:43:00Z"/>
                <w:rFonts w:ascii="Calibri" w:hAnsi="Calibri" w:cs="Calibri"/>
                <w:color w:val="000000"/>
                <w:sz w:val="22"/>
                <w:szCs w:val="22"/>
              </w:rPr>
            </w:pPr>
            <w:ins w:id="7720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8301B0" w14:textId="77777777" w:rsidR="00910219" w:rsidRPr="00910219" w:rsidRDefault="00910219" w:rsidP="00910219">
            <w:pPr>
              <w:spacing w:before="0" w:after="0" w:line="240" w:lineRule="auto"/>
              <w:jc w:val="center"/>
              <w:rPr>
                <w:ins w:id="77204" w:author="pete jones" w:date="2022-01-11T16:43:00Z"/>
                <w:rFonts w:ascii="Calibri" w:hAnsi="Calibri" w:cs="Calibri"/>
                <w:color w:val="000000"/>
                <w:sz w:val="22"/>
                <w:szCs w:val="22"/>
              </w:rPr>
            </w:pPr>
            <w:ins w:id="7720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E46506" w14:textId="77777777" w:rsidR="00910219" w:rsidRPr="00910219" w:rsidRDefault="00910219" w:rsidP="00910219">
            <w:pPr>
              <w:spacing w:before="0" w:after="0" w:line="240" w:lineRule="auto"/>
              <w:jc w:val="center"/>
              <w:rPr>
                <w:ins w:id="77206" w:author="pete jones" w:date="2022-01-11T16:43:00Z"/>
                <w:rFonts w:ascii="Calibri" w:hAnsi="Calibri" w:cs="Calibri"/>
                <w:color w:val="000000"/>
                <w:sz w:val="22"/>
                <w:szCs w:val="22"/>
              </w:rPr>
            </w:pPr>
            <w:ins w:id="7720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0477D6" w14:textId="77777777" w:rsidR="00910219" w:rsidRPr="00910219" w:rsidRDefault="00910219" w:rsidP="00910219">
            <w:pPr>
              <w:spacing w:before="0" w:after="0" w:line="240" w:lineRule="auto"/>
              <w:jc w:val="center"/>
              <w:rPr>
                <w:ins w:id="77208" w:author="pete jones" w:date="2022-01-11T16:43:00Z"/>
                <w:rFonts w:ascii="Calibri" w:hAnsi="Calibri" w:cs="Calibri"/>
                <w:color w:val="000000"/>
                <w:sz w:val="22"/>
                <w:szCs w:val="22"/>
              </w:rPr>
            </w:pPr>
            <w:ins w:id="7720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7632B7" w14:textId="77777777" w:rsidR="00910219" w:rsidRPr="00910219" w:rsidRDefault="00910219" w:rsidP="00910219">
            <w:pPr>
              <w:spacing w:before="0" w:after="0" w:line="240" w:lineRule="auto"/>
              <w:jc w:val="center"/>
              <w:rPr>
                <w:ins w:id="77210" w:author="pete jones" w:date="2022-01-11T16:43:00Z"/>
                <w:rFonts w:ascii="Calibri" w:hAnsi="Calibri" w:cs="Calibri"/>
                <w:color w:val="000000"/>
                <w:sz w:val="22"/>
                <w:szCs w:val="22"/>
              </w:rPr>
            </w:pPr>
            <w:ins w:id="7721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849EDA" w14:textId="77777777" w:rsidR="00910219" w:rsidRPr="00910219" w:rsidRDefault="00910219" w:rsidP="00910219">
            <w:pPr>
              <w:spacing w:before="0" w:after="0" w:line="240" w:lineRule="auto"/>
              <w:jc w:val="center"/>
              <w:rPr>
                <w:ins w:id="77212" w:author="pete jones" w:date="2022-01-11T16:43:00Z"/>
                <w:rFonts w:ascii="Calibri" w:hAnsi="Calibri" w:cs="Calibri"/>
                <w:color w:val="000000"/>
                <w:sz w:val="22"/>
                <w:szCs w:val="22"/>
              </w:rPr>
            </w:pPr>
            <w:ins w:id="7721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CEDB27" w14:textId="77777777" w:rsidR="00910219" w:rsidRPr="00910219" w:rsidRDefault="00910219" w:rsidP="00910219">
            <w:pPr>
              <w:spacing w:before="0" w:after="0" w:line="240" w:lineRule="auto"/>
              <w:jc w:val="center"/>
              <w:rPr>
                <w:ins w:id="77214" w:author="pete jones" w:date="2022-01-11T16:43:00Z"/>
                <w:rFonts w:ascii="Calibri" w:hAnsi="Calibri" w:cs="Calibri"/>
                <w:color w:val="000000"/>
                <w:sz w:val="22"/>
                <w:szCs w:val="22"/>
              </w:rPr>
            </w:pPr>
            <w:ins w:id="77215"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7BA255B" w14:textId="77777777" w:rsidR="00910219" w:rsidRPr="00910219" w:rsidRDefault="00910219" w:rsidP="00910219">
            <w:pPr>
              <w:spacing w:before="0" w:after="0" w:line="240" w:lineRule="auto"/>
              <w:jc w:val="center"/>
              <w:rPr>
                <w:ins w:id="77216" w:author="pete jones" w:date="2022-01-11T16:43:00Z"/>
                <w:rFonts w:ascii="Calibri" w:hAnsi="Calibri" w:cs="Calibri"/>
                <w:color w:val="000000"/>
                <w:sz w:val="22"/>
                <w:szCs w:val="22"/>
              </w:rPr>
            </w:pPr>
            <w:ins w:id="77217" w:author="pete jones" w:date="2022-01-11T16:43:00Z">
              <w:r w:rsidRPr="00910219">
                <w:rPr>
                  <w:rFonts w:ascii="Calibri" w:hAnsi="Calibri" w:cs="Calibri"/>
                  <w:color w:val="000000"/>
                  <w:sz w:val="22"/>
                  <w:szCs w:val="22"/>
                </w:rPr>
                <w:t> </w:t>
              </w:r>
            </w:ins>
          </w:p>
        </w:tc>
      </w:tr>
      <w:tr w:rsidR="00910219" w:rsidRPr="00910219" w14:paraId="6375EA86" w14:textId="77777777" w:rsidTr="00910219">
        <w:trPr>
          <w:trHeight w:val="300"/>
          <w:ins w:id="77218"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00F6FCA" w14:textId="77777777" w:rsidR="00910219" w:rsidRPr="00910219" w:rsidRDefault="00910219" w:rsidP="00910219">
            <w:pPr>
              <w:spacing w:before="0" w:after="0" w:line="240" w:lineRule="auto"/>
              <w:jc w:val="center"/>
              <w:rPr>
                <w:ins w:id="77219" w:author="pete jones" w:date="2022-01-11T16:43:00Z"/>
                <w:rFonts w:ascii="Calibri" w:hAnsi="Calibri" w:cs="Calibri"/>
                <w:color w:val="000000"/>
                <w:sz w:val="22"/>
                <w:szCs w:val="22"/>
              </w:rPr>
            </w:pPr>
            <w:ins w:id="77220"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B4075D1" w14:textId="77777777" w:rsidR="00910219" w:rsidRPr="00910219" w:rsidRDefault="00910219" w:rsidP="00910219">
            <w:pPr>
              <w:spacing w:before="0" w:after="0" w:line="240" w:lineRule="auto"/>
              <w:jc w:val="left"/>
              <w:rPr>
                <w:ins w:id="77221" w:author="pete jones" w:date="2022-01-11T16:43:00Z"/>
                <w:rFonts w:ascii="Calibri" w:hAnsi="Calibri" w:cs="Calibri"/>
                <w:color w:val="000000"/>
                <w:sz w:val="22"/>
                <w:szCs w:val="22"/>
              </w:rPr>
            </w:pPr>
            <w:ins w:id="77222" w:author="pete jones" w:date="2022-01-11T16:43:00Z">
              <w:r w:rsidRPr="00910219">
                <w:rPr>
                  <w:rFonts w:ascii="Calibri" w:hAnsi="Calibri" w:cs="Calibri"/>
                  <w:color w:val="000000"/>
                  <w:sz w:val="22"/>
                  <w:szCs w:val="22"/>
                </w:rPr>
                <w:t>Product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02F4C02D" w14:textId="77777777" w:rsidR="00910219" w:rsidRPr="00910219" w:rsidRDefault="00910219" w:rsidP="00910219">
            <w:pPr>
              <w:spacing w:before="0" w:after="0" w:line="240" w:lineRule="auto"/>
              <w:jc w:val="center"/>
              <w:rPr>
                <w:ins w:id="77223" w:author="pete jones" w:date="2022-01-11T16:43:00Z"/>
                <w:rFonts w:ascii="Calibri" w:hAnsi="Calibri" w:cs="Calibri"/>
                <w:color w:val="000000"/>
                <w:sz w:val="22"/>
                <w:szCs w:val="22"/>
              </w:rPr>
            </w:pPr>
            <w:ins w:id="77224" w:author="pete jones" w:date="2022-01-11T16:43: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27D2B62" w14:textId="77777777" w:rsidR="00910219" w:rsidRPr="00910219" w:rsidRDefault="00910219" w:rsidP="00910219">
            <w:pPr>
              <w:spacing w:before="0" w:after="0" w:line="240" w:lineRule="auto"/>
              <w:jc w:val="center"/>
              <w:rPr>
                <w:ins w:id="77225" w:author="pete jones" w:date="2022-01-11T16:43:00Z"/>
                <w:rFonts w:ascii="Calibri" w:hAnsi="Calibri" w:cs="Calibri"/>
                <w:color w:val="000000"/>
                <w:sz w:val="22"/>
                <w:szCs w:val="22"/>
              </w:rPr>
            </w:pPr>
            <w:ins w:id="77226"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16F60874" w14:textId="77777777" w:rsidR="00910219" w:rsidRPr="00910219" w:rsidRDefault="00910219" w:rsidP="00910219">
            <w:pPr>
              <w:spacing w:before="0" w:after="0" w:line="240" w:lineRule="auto"/>
              <w:jc w:val="center"/>
              <w:rPr>
                <w:ins w:id="77227" w:author="pete jones" w:date="2022-01-11T16:43:00Z"/>
                <w:rFonts w:ascii="Calibri" w:hAnsi="Calibri" w:cs="Calibri"/>
                <w:color w:val="000000"/>
                <w:sz w:val="22"/>
                <w:szCs w:val="22"/>
              </w:rPr>
            </w:pPr>
            <w:ins w:id="77228"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AEF6F1" w14:textId="77777777" w:rsidR="00910219" w:rsidRPr="00910219" w:rsidRDefault="00910219" w:rsidP="00910219">
            <w:pPr>
              <w:spacing w:before="0" w:after="0" w:line="240" w:lineRule="auto"/>
              <w:jc w:val="center"/>
              <w:rPr>
                <w:ins w:id="77229" w:author="pete jones" w:date="2022-01-11T16:43:00Z"/>
                <w:rFonts w:ascii="Calibri" w:hAnsi="Calibri" w:cs="Calibri"/>
                <w:color w:val="000000"/>
                <w:sz w:val="22"/>
                <w:szCs w:val="22"/>
              </w:rPr>
            </w:pPr>
            <w:ins w:id="77230"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446599" w14:textId="77777777" w:rsidR="00910219" w:rsidRPr="00910219" w:rsidRDefault="00910219" w:rsidP="00910219">
            <w:pPr>
              <w:spacing w:before="0" w:after="0" w:line="240" w:lineRule="auto"/>
              <w:jc w:val="center"/>
              <w:rPr>
                <w:ins w:id="77231" w:author="pete jones" w:date="2022-01-11T16:43:00Z"/>
                <w:rFonts w:ascii="Calibri" w:hAnsi="Calibri" w:cs="Calibri"/>
                <w:color w:val="000000"/>
                <w:sz w:val="22"/>
                <w:szCs w:val="22"/>
              </w:rPr>
            </w:pPr>
            <w:ins w:id="77232"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FA4B29" w14:textId="77777777" w:rsidR="00910219" w:rsidRPr="00910219" w:rsidRDefault="00910219" w:rsidP="00910219">
            <w:pPr>
              <w:spacing w:before="0" w:after="0" w:line="240" w:lineRule="auto"/>
              <w:jc w:val="center"/>
              <w:rPr>
                <w:ins w:id="77233" w:author="pete jones" w:date="2022-01-11T16:43:00Z"/>
                <w:rFonts w:ascii="Calibri" w:hAnsi="Calibri" w:cs="Calibri"/>
                <w:color w:val="000000"/>
                <w:sz w:val="22"/>
                <w:szCs w:val="22"/>
              </w:rPr>
            </w:pPr>
            <w:ins w:id="7723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226705" w14:textId="77777777" w:rsidR="00910219" w:rsidRPr="00910219" w:rsidRDefault="00910219" w:rsidP="00910219">
            <w:pPr>
              <w:spacing w:before="0" w:after="0" w:line="240" w:lineRule="auto"/>
              <w:jc w:val="center"/>
              <w:rPr>
                <w:ins w:id="77235" w:author="pete jones" w:date="2022-01-11T16:43:00Z"/>
                <w:rFonts w:ascii="Calibri" w:hAnsi="Calibri" w:cs="Calibri"/>
                <w:color w:val="000000"/>
                <w:sz w:val="22"/>
                <w:szCs w:val="22"/>
              </w:rPr>
            </w:pPr>
            <w:ins w:id="7723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D6FFDC" w14:textId="77777777" w:rsidR="00910219" w:rsidRPr="00910219" w:rsidRDefault="00910219" w:rsidP="00910219">
            <w:pPr>
              <w:spacing w:before="0" w:after="0" w:line="240" w:lineRule="auto"/>
              <w:jc w:val="center"/>
              <w:rPr>
                <w:ins w:id="77237" w:author="pete jones" w:date="2022-01-11T16:43:00Z"/>
                <w:rFonts w:ascii="Calibri" w:hAnsi="Calibri" w:cs="Calibri"/>
                <w:color w:val="000000"/>
                <w:sz w:val="22"/>
                <w:szCs w:val="22"/>
              </w:rPr>
            </w:pPr>
            <w:ins w:id="7723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227AFB" w14:textId="77777777" w:rsidR="00910219" w:rsidRPr="00910219" w:rsidRDefault="00910219" w:rsidP="00910219">
            <w:pPr>
              <w:spacing w:before="0" w:after="0" w:line="240" w:lineRule="auto"/>
              <w:jc w:val="center"/>
              <w:rPr>
                <w:ins w:id="77239" w:author="pete jones" w:date="2022-01-11T16:43:00Z"/>
                <w:rFonts w:ascii="Calibri" w:hAnsi="Calibri" w:cs="Calibri"/>
                <w:color w:val="000000"/>
                <w:sz w:val="22"/>
                <w:szCs w:val="22"/>
              </w:rPr>
            </w:pPr>
            <w:ins w:id="7724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D4C3C7" w14:textId="77777777" w:rsidR="00910219" w:rsidRPr="00910219" w:rsidRDefault="00910219" w:rsidP="00910219">
            <w:pPr>
              <w:spacing w:before="0" w:after="0" w:line="240" w:lineRule="auto"/>
              <w:jc w:val="center"/>
              <w:rPr>
                <w:ins w:id="77241" w:author="pete jones" w:date="2022-01-11T16:43:00Z"/>
                <w:rFonts w:ascii="Calibri" w:hAnsi="Calibri" w:cs="Calibri"/>
                <w:color w:val="000000"/>
                <w:sz w:val="22"/>
                <w:szCs w:val="22"/>
              </w:rPr>
            </w:pPr>
            <w:ins w:id="7724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6785E7" w14:textId="77777777" w:rsidR="00910219" w:rsidRPr="00910219" w:rsidRDefault="00910219" w:rsidP="00910219">
            <w:pPr>
              <w:spacing w:before="0" w:after="0" w:line="240" w:lineRule="auto"/>
              <w:jc w:val="center"/>
              <w:rPr>
                <w:ins w:id="77243" w:author="pete jones" w:date="2022-01-11T16:43:00Z"/>
                <w:rFonts w:ascii="Calibri" w:hAnsi="Calibri" w:cs="Calibri"/>
                <w:color w:val="000000"/>
                <w:sz w:val="22"/>
                <w:szCs w:val="22"/>
              </w:rPr>
            </w:pPr>
            <w:ins w:id="77244"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E88DC3C" w14:textId="77777777" w:rsidR="00910219" w:rsidRPr="00910219" w:rsidRDefault="00910219" w:rsidP="00910219">
            <w:pPr>
              <w:spacing w:before="0" w:after="0" w:line="240" w:lineRule="auto"/>
              <w:jc w:val="center"/>
              <w:rPr>
                <w:ins w:id="77245" w:author="pete jones" w:date="2022-01-11T16:43:00Z"/>
                <w:rFonts w:ascii="Calibri" w:hAnsi="Calibri" w:cs="Calibri"/>
                <w:color w:val="000000"/>
                <w:sz w:val="22"/>
                <w:szCs w:val="22"/>
              </w:rPr>
            </w:pPr>
            <w:ins w:id="77246" w:author="pete jones" w:date="2022-01-11T16:43:00Z">
              <w:r w:rsidRPr="00910219">
                <w:rPr>
                  <w:rFonts w:ascii="Calibri" w:hAnsi="Calibri" w:cs="Calibri"/>
                  <w:color w:val="000000"/>
                  <w:sz w:val="22"/>
                  <w:szCs w:val="22"/>
                </w:rPr>
                <w:t> </w:t>
              </w:r>
            </w:ins>
          </w:p>
        </w:tc>
      </w:tr>
      <w:tr w:rsidR="00910219" w:rsidRPr="00910219" w14:paraId="7B91203C" w14:textId="77777777" w:rsidTr="00910219">
        <w:trPr>
          <w:trHeight w:val="300"/>
          <w:ins w:id="77247"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DB2F2EB" w14:textId="77777777" w:rsidR="00910219" w:rsidRPr="00910219" w:rsidRDefault="00910219" w:rsidP="00910219">
            <w:pPr>
              <w:spacing w:before="0" w:after="0" w:line="240" w:lineRule="auto"/>
              <w:jc w:val="center"/>
              <w:rPr>
                <w:ins w:id="77248" w:author="pete jones" w:date="2022-01-11T16:43:00Z"/>
                <w:rFonts w:ascii="Calibri" w:hAnsi="Calibri" w:cs="Calibri"/>
                <w:color w:val="000000"/>
                <w:sz w:val="22"/>
                <w:szCs w:val="22"/>
              </w:rPr>
            </w:pPr>
            <w:ins w:id="77249"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51DEBDA" w14:textId="77777777" w:rsidR="00910219" w:rsidRPr="00910219" w:rsidRDefault="00910219" w:rsidP="00910219">
            <w:pPr>
              <w:spacing w:before="0" w:after="0" w:line="240" w:lineRule="auto"/>
              <w:jc w:val="left"/>
              <w:rPr>
                <w:ins w:id="77250" w:author="pete jones" w:date="2022-01-11T16:43:00Z"/>
                <w:rFonts w:ascii="Calibri" w:hAnsi="Calibri" w:cs="Calibri"/>
                <w:color w:val="000000"/>
                <w:sz w:val="22"/>
                <w:szCs w:val="22"/>
              </w:rPr>
            </w:pPr>
            <w:ins w:id="77251" w:author="pete jones" w:date="2022-01-11T16:43:00Z">
              <w:r w:rsidRPr="00910219">
                <w:rPr>
                  <w:rFonts w:ascii="Calibri" w:hAnsi="Calibri" w:cs="Calibri"/>
                  <w:color w:val="000000"/>
                  <w:sz w:val="22"/>
                  <w:szCs w:val="22"/>
                </w:rPr>
                <w:t>OPTIONS</w:t>
              </w:r>
            </w:ins>
          </w:p>
        </w:tc>
        <w:tc>
          <w:tcPr>
            <w:tcW w:w="432" w:type="dxa"/>
            <w:tcBorders>
              <w:top w:val="nil"/>
              <w:left w:val="nil"/>
              <w:bottom w:val="single" w:sz="4" w:space="0" w:color="auto"/>
              <w:right w:val="single" w:sz="4" w:space="0" w:color="auto"/>
            </w:tcBorders>
            <w:shd w:val="clear" w:color="auto" w:fill="auto"/>
            <w:noWrap/>
            <w:vAlign w:val="bottom"/>
            <w:hideMark/>
          </w:tcPr>
          <w:p w14:paraId="37EDD2CD" w14:textId="77777777" w:rsidR="00910219" w:rsidRPr="00910219" w:rsidRDefault="00910219" w:rsidP="00910219">
            <w:pPr>
              <w:spacing w:before="0" w:after="0" w:line="240" w:lineRule="auto"/>
              <w:jc w:val="center"/>
              <w:rPr>
                <w:ins w:id="77252" w:author="pete jones" w:date="2022-01-11T16:43:00Z"/>
                <w:rFonts w:ascii="Calibri" w:hAnsi="Calibri" w:cs="Calibri"/>
                <w:color w:val="000000"/>
                <w:sz w:val="22"/>
                <w:szCs w:val="22"/>
              </w:rPr>
            </w:pPr>
            <w:ins w:id="7725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9BCDCB0" w14:textId="77777777" w:rsidR="00910219" w:rsidRPr="00910219" w:rsidRDefault="00910219" w:rsidP="00910219">
            <w:pPr>
              <w:spacing w:before="0" w:after="0" w:line="240" w:lineRule="auto"/>
              <w:jc w:val="center"/>
              <w:rPr>
                <w:ins w:id="77254" w:author="pete jones" w:date="2022-01-11T16:43:00Z"/>
                <w:rFonts w:ascii="Calibri" w:hAnsi="Calibri" w:cs="Calibri"/>
                <w:color w:val="000000"/>
                <w:sz w:val="22"/>
                <w:szCs w:val="22"/>
              </w:rPr>
            </w:pPr>
            <w:ins w:id="77255" w:author="pete jones" w:date="2022-01-11T16:43: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D6B1A17" w14:textId="77777777" w:rsidR="00910219" w:rsidRPr="00910219" w:rsidRDefault="00910219" w:rsidP="00910219">
            <w:pPr>
              <w:spacing w:before="0" w:after="0" w:line="240" w:lineRule="auto"/>
              <w:jc w:val="center"/>
              <w:rPr>
                <w:ins w:id="77256" w:author="pete jones" w:date="2022-01-11T16:43:00Z"/>
                <w:rFonts w:ascii="Calibri" w:hAnsi="Calibri" w:cs="Calibri"/>
                <w:color w:val="000000"/>
                <w:sz w:val="22"/>
                <w:szCs w:val="22"/>
              </w:rPr>
            </w:pPr>
            <w:ins w:id="77257"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D4A924" w14:textId="77777777" w:rsidR="00910219" w:rsidRPr="00910219" w:rsidRDefault="00910219" w:rsidP="00910219">
            <w:pPr>
              <w:spacing w:before="0" w:after="0" w:line="240" w:lineRule="auto"/>
              <w:jc w:val="center"/>
              <w:rPr>
                <w:ins w:id="77258" w:author="pete jones" w:date="2022-01-11T16:43:00Z"/>
                <w:rFonts w:ascii="Calibri" w:hAnsi="Calibri" w:cs="Calibri"/>
                <w:color w:val="000000"/>
                <w:sz w:val="22"/>
                <w:szCs w:val="22"/>
              </w:rPr>
            </w:pPr>
            <w:ins w:id="77259"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699A2D" w14:textId="77777777" w:rsidR="00910219" w:rsidRPr="00910219" w:rsidRDefault="00910219" w:rsidP="00910219">
            <w:pPr>
              <w:spacing w:before="0" w:after="0" w:line="240" w:lineRule="auto"/>
              <w:jc w:val="center"/>
              <w:rPr>
                <w:ins w:id="77260" w:author="pete jones" w:date="2022-01-11T16:43:00Z"/>
                <w:rFonts w:ascii="Calibri" w:hAnsi="Calibri" w:cs="Calibri"/>
                <w:color w:val="000000"/>
                <w:sz w:val="22"/>
                <w:szCs w:val="22"/>
              </w:rPr>
            </w:pPr>
            <w:ins w:id="77261"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4C90DC" w14:textId="77777777" w:rsidR="00910219" w:rsidRPr="00910219" w:rsidRDefault="00910219" w:rsidP="00910219">
            <w:pPr>
              <w:spacing w:before="0" w:after="0" w:line="240" w:lineRule="auto"/>
              <w:jc w:val="center"/>
              <w:rPr>
                <w:ins w:id="77262" w:author="pete jones" w:date="2022-01-11T16:43:00Z"/>
                <w:rFonts w:ascii="Calibri" w:hAnsi="Calibri" w:cs="Calibri"/>
                <w:color w:val="000000"/>
                <w:sz w:val="22"/>
                <w:szCs w:val="22"/>
              </w:rPr>
            </w:pPr>
            <w:ins w:id="7726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5DF999" w14:textId="77777777" w:rsidR="00910219" w:rsidRPr="00910219" w:rsidRDefault="00910219" w:rsidP="00910219">
            <w:pPr>
              <w:spacing w:before="0" w:after="0" w:line="240" w:lineRule="auto"/>
              <w:jc w:val="center"/>
              <w:rPr>
                <w:ins w:id="77264" w:author="pete jones" w:date="2022-01-11T16:43:00Z"/>
                <w:rFonts w:ascii="Calibri" w:hAnsi="Calibri" w:cs="Calibri"/>
                <w:color w:val="000000"/>
                <w:sz w:val="22"/>
                <w:szCs w:val="22"/>
              </w:rPr>
            </w:pPr>
            <w:ins w:id="7726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3D4CD4" w14:textId="77777777" w:rsidR="00910219" w:rsidRPr="00910219" w:rsidRDefault="00910219" w:rsidP="00910219">
            <w:pPr>
              <w:spacing w:before="0" w:after="0" w:line="240" w:lineRule="auto"/>
              <w:jc w:val="center"/>
              <w:rPr>
                <w:ins w:id="77266" w:author="pete jones" w:date="2022-01-11T16:43:00Z"/>
                <w:rFonts w:ascii="Calibri" w:hAnsi="Calibri" w:cs="Calibri"/>
                <w:color w:val="000000"/>
                <w:sz w:val="22"/>
                <w:szCs w:val="22"/>
              </w:rPr>
            </w:pPr>
            <w:ins w:id="7726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B950BC" w14:textId="77777777" w:rsidR="00910219" w:rsidRPr="00910219" w:rsidRDefault="00910219" w:rsidP="00910219">
            <w:pPr>
              <w:spacing w:before="0" w:after="0" w:line="240" w:lineRule="auto"/>
              <w:jc w:val="center"/>
              <w:rPr>
                <w:ins w:id="77268" w:author="pete jones" w:date="2022-01-11T16:43:00Z"/>
                <w:rFonts w:ascii="Calibri" w:hAnsi="Calibri" w:cs="Calibri"/>
                <w:color w:val="000000"/>
                <w:sz w:val="22"/>
                <w:szCs w:val="22"/>
              </w:rPr>
            </w:pPr>
            <w:ins w:id="7726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5B0F77" w14:textId="77777777" w:rsidR="00910219" w:rsidRPr="00910219" w:rsidRDefault="00910219" w:rsidP="00910219">
            <w:pPr>
              <w:spacing w:before="0" w:after="0" w:line="240" w:lineRule="auto"/>
              <w:jc w:val="center"/>
              <w:rPr>
                <w:ins w:id="77270" w:author="pete jones" w:date="2022-01-11T16:43:00Z"/>
                <w:rFonts w:ascii="Calibri" w:hAnsi="Calibri" w:cs="Calibri"/>
                <w:color w:val="000000"/>
                <w:sz w:val="22"/>
                <w:szCs w:val="22"/>
              </w:rPr>
            </w:pPr>
            <w:ins w:id="7727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6D39E6" w14:textId="77777777" w:rsidR="00910219" w:rsidRPr="00910219" w:rsidRDefault="00910219" w:rsidP="00910219">
            <w:pPr>
              <w:spacing w:before="0" w:after="0" w:line="240" w:lineRule="auto"/>
              <w:jc w:val="center"/>
              <w:rPr>
                <w:ins w:id="77272" w:author="pete jones" w:date="2022-01-11T16:43:00Z"/>
                <w:rFonts w:ascii="Calibri" w:hAnsi="Calibri" w:cs="Calibri"/>
                <w:color w:val="000000"/>
                <w:sz w:val="22"/>
                <w:szCs w:val="22"/>
              </w:rPr>
            </w:pPr>
            <w:ins w:id="77273"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A52F517" w14:textId="77777777" w:rsidR="00910219" w:rsidRPr="00910219" w:rsidRDefault="00910219" w:rsidP="00910219">
            <w:pPr>
              <w:spacing w:before="0" w:after="0" w:line="240" w:lineRule="auto"/>
              <w:jc w:val="center"/>
              <w:rPr>
                <w:ins w:id="77274" w:author="pete jones" w:date="2022-01-11T16:43:00Z"/>
                <w:rFonts w:ascii="Calibri" w:hAnsi="Calibri" w:cs="Calibri"/>
                <w:color w:val="000000"/>
                <w:sz w:val="22"/>
                <w:szCs w:val="22"/>
              </w:rPr>
            </w:pPr>
            <w:ins w:id="77275" w:author="pete jones" w:date="2022-01-11T16:43:00Z">
              <w:r w:rsidRPr="00910219">
                <w:rPr>
                  <w:rFonts w:ascii="Calibri" w:hAnsi="Calibri" w:cs="Calibri"/>
                  <w:color w:val="000000"/>
                  <w:sz w:val="22"/>
                  <w:szCs w:val="22"/>
                </w:rPr>
                <w:t> </w:t>
              </w:r>
            </w:ins>
          </w:p>
        </w:tc>
      </w:tr>
      <w:tr w:rsidR="00910219" w:rsidRPr="00910219" w14:paraId="1B1B81B7" w14:textId="77777777" w:rsidTr="00910219">
        <w:trPr>
          <w:trHeight w:val="300"/>
          <w:ins w:id="77276"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98E966F" w14:textId="77777777" w:rsidR="00910219" w:rsidRPr="00910219" w:rsidRDefault="00910219" w:rsidP="00910219">
            <w:pPr>
              <w:spacing w:before="0" w:after="0" w:line="240" w:lineRule="auto"/>
              <w:jc w:val="center"/>
              <w:rPr>
                <w:ins w:id="77277" w:author="pete jones" w:date="2022-01-11T16:43:00Z"/>
                <w:rFonts w:ascii="Calibri" w:hAnsi="Calibri" w:cs="Calibri"/>
                <w:color w:val="000000"/>
                <w:sz w:val="22"/>
                <w:szCs w:val="22"/>
              </w:rPr>
            </w:pPr>
            <w:ins w:id="77278"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3E2DE4E2" w14:textId="77777777" w:rsidR="00910219" w:rsidRPr="00910219" w:rsidRDefault="00910219" w:rsidP="00910219">
            <w:pPr>
              <w:spacing w:before="0" w:after="0" w:line="240" w:lineRule="auto"/>
              <w:jc w:val="left"/>
              <w:rPr>
                <w:ins w:id="77279" w:author="pete jones" w:date="2022-01-11T16:43:00Z"/>
                <w:rFonts w:ascii="Calibri" w:hAnsi="Calibri" w:cs="Calibri"/>
                <w:color w:val="000000"/>
                <w:sz w:val="22"/>
                <w:szCs w:val="22"/>
              </w:rPr>
            </w:pPr>
            <w:ins w:id="77280" w:author="pete jones" w:date="2022-01-11T16:43:00Z">
              <w:r w:rsidRPr="00910219">
                <w:rPr>
                  <w:rFonts w:ascii="Calibri" w:hAnsi="Calibri" w:cs="Calibri"/>
                  <w:color w:val="000000"/>
                  <w:sz w:val="22"/>
                  <w:szCs w:val="22"/>
                </w:rPr>
                <w:t>Materials and Manufacture</w:t>
              </w:r>
            </w:ins>
          </w:p>
        </w:tc>
        <w:tc>
          <w:tcPr>
            <w:tcW w:w="432" w:type="dxa"/>
            <w:tcBorders>
              <w:top w:val="nil"/>
              <w:left w:val="nil"/>
              <w:bottom w:val="single" w:sz="4" w:space="0" w:color="auto"/>
              <w:right w:val="single" w:sz="4" w:space="0" w:color="auto"/>
            </w:tcBorders>
            <w:shd w:val="clear" w:color="auto" w:fill="auto"/>
            <w:noWrap/>
            <w:vAlign w:val="bottom"/>
            <w:hideMark/>
          </w:tcPr>
          <w:p w14:paraId="01B293AA" w14:textId="77777777" w:rsidR="00910219" w:rsidRPr="00910219" w:rsidRDefault="00910219" w:rsidP="00910219">
            <w:pPr>
              <w:spacing w:before="0" w:after="0" w:line="240" w:lineRule="auto"/>
              <w:jc w:val="center"/>
              <w:rPr>
                <w:ins w:id="77281" w:author="pete jones" w:date="2022-01-11T16:43:00Z"/>
                <w:rFonts w:ascii="Calibri" w:hAnsi="Calibri" w:cs="Calibri"/>
                <w:color w:val="000000"/>
                <w:sz w:val="22"/>
                <w:szCs w:val="22"/>
              </w:rPr>
            </w:pPr>
            <w:ins w:id="77282" w:author="pete jones" w:date="2022-01-11T16:43: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AD780E7" w14:textId="77777777" w:rsidR="00910219" w:rsidRPr="00910219" w:rsidRDefault="00910219" w:rsidP="00910219">
            <w:pPr>
              <w:spacing w:before="0" w:after="0" w:line="240" w:lineRule="auto"/>
              <w:jc w:val="center"/>
              <w:rPr>
                <w:ins w:id="77283" w:author="pete jones" w:date="2022-01-11T16:43:00Z"/>
                <w:rFonts w:ascii="Calibri" w:hAnsi="Calibri" w:cs="Calibri"/>
                <w:color w:val="000000"/>
                <w:sz w:val="22"/>
                <w:szCs w:val="22"/>
              </w:rPr>
            </w:pPr>
            <w:ins w:id="77284"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878F4D6" w14:textId="77777777" w:rsidR="00910219" w:rsidRPr="00910219" w:rsidRDefault="00910219" w:rsidP="00910219">
            <w:pPr>
              <w:spacing w:before="0" w:after="0" w:line="240" w:lineRule="auto"/>
              <w:jc w:val="center"/>
              <w:rPr>
                <w:ins w:id="77285" w:author="pete jones" w:date="2022-01-11T16:43:00Z"/>
                <w:rFonts w:ascii="Calibri" w:hAnsi="Calibri" w:cs="Calibri"/>
                <w:color w:val="000000"/>
                <w:sz w:val="22"/>
                <w:szCs w:val="22"/>
              </w:rPr>
            </w:pPr>
            <w:ins w:id="77286"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559B32" w14:textId="77777777" w:rsidR="00910219" w:rsidRPr="00910219" w:rsidRDefault="00910219" w:rsidP="00910219">
            <w:pPr>
              <w:spacing w:before="0" w:after="0" w:line="240" w:lineRule="auto"/>
              <w:jc w:val="center"/>
              <w:rPr>
                <w:ins w:id="77287" w:author="pete jones" w:date="2022-01-11T16:43:00Z"/>
                <w:rFonts w:ascii="Calibri" w:hAnsi="Calibri" w:cs="Calibri"/>
                <w:color w:val="000000"/>
                <w:sz w:val="22"/>
                <w:szCs w:val="22"/>
              </w:rPr>
            </w:pPr>
            <w:ins w:id="77288"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2FA4E8" w14:textId="77777777" w:rsidR="00910219" w:rsidRPr="00910219" w:rsidRDefault="00910219" w:rsidP="00910219">
            <w:pPr>
              <w:spacing w:before="0" w:after="0" w:line="240" w:lineRule="auto"/>
              <w:jc w:val="center"/>
              <w:rPr>
                <w:ins w:id="77289" w:author="pete jones" w:date="2022-01-11T16:43:00Z"/>
                <w:rFonts w:ascii="Calibri" w:hAnsi="Calibri" w:cs="Calibri"/>
                <w:color w:val="000000"/>
                <w:sz w:val="22"/>
                <w:szCs w:val="22"/>
              </w:rPr>
            </w:pPr>
            <w:ins w:id="77290"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D626A8" w14:textId="77777777" w:rsidR="00910219" w:rsidRPr="00910219" w:rsidRDefault="00910219" w:rsidP="00910219">
            <w:pPr>
              <w:spacing w:before="0" w:after="0" w:line="240" w:lineRule="auto"/>
              <w:jc w:val="center"/>
              <w:rPr>
                <w:ins w:id="77291" w:author="pete jones" w:date="2022-01-11T16:43:00Z"/>
                <w:rFonts w:ascii="Calibri" w:hAnsi="Calibri" w:cs="Calibri"/>
                <w:color w:val="000000"/>
                <w:sz w:val="22"/>
                <w:szCs w:val="22"/>
              </w:rPr>
            </w:pPr>
            <w:ins w:id="7729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95D4B8" w14:textId="77777777" w:rsidR="00910219" w:rsidRPr="00910219" w:rsidRDefault="00910219" w:rsidP="00910219">
            <w:pPr>
              <w:spacing w:before="0" w:after="0" w:line="240" w:lineRule="auto"/>
              <w:jc w:val="center"/>
              <w:rPr>
                <w:ins w:id="77293" w:author="pete jones" w:date="2022-01-11T16:43:00Z"/>
                <w:rFonts w:ascii="Calibri" w:hAnsi="Calibri" w:cs="Calibri"/>
                <w:color w:val="000000"/>
                <w:sz w:val="22"/>
                <w:szCs w:val="22"/>
              </w:rPr>
            </w:pPr>
            <w:ins w:id="7729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0E80F1" w14:textId="77777777" w:rsidR="00910219" w:rsidRPr="00910219" w:rsidRDefault="00910219" w:rsidP="00910219">
            <w:pPr>
              <w:spacing w:before="0" w:after="0" w:line="240" w:lineRule="auto"/>
              <w:jc w:val="center"/>
              <w:rPr>
                <w:ins w:id="77295" w:author="pete jones" w:date="2022-01-11T16:43:00Z"/>
                <w:rFonts w:ascii="Calibri" w:hAnsi="Calibri" w:cs="Calibri"/>
                <w:color w:val="000000"/>
                <w:sz w:val="22"/>
                <w:szCs w:val="22"/>
              </w:rPr>
            </w:pPr>
            <w:ins w:id="7729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757F2F" w14:textId="77777777" w:rsidR="00910219" w:rsidRPr="00910219" w:rsidRDefault="00910219" w:rsidP="00910219">
            <w:pPr>
              <w:spacing w:before="0" w:after="0" w:line="240" w:lineRule="auto"/>
              <w:jc w:val="center"/>
              <w:rPr>
                <w:ins w:id="77297" w:author="pete jones" w:date="2022-01-11T16:43:00Z"/>
                <w:rFonts w:ascii="Calibri" w:hAnsi="Calibri" w:cs="Calibri"/>
                <w:color w:val="000000"/>
                <w:sz w:val="22"/>
                <w:szCs w:val="22"/>
              </w:rPr>
            </w:pPr>
            <w:ins w:id="7729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9CFB8D" w14:textId="77777777" w:rsidR="00910219" w:rsidRPr="00910219" w:rsidRDefault="00910219" w:rsidP="00910219">
            <w:pPr>
              <w:spacing w:before="0" w:after="0" w:line="240" w:lineRule="auto"/>
              <w:jc w:val="center"/>
              <w:rPr>
                <w:ins w:id="77299" w:author="pete jones" w:date="2022-01-11T16:43:00Z"/>
                <w:rFonts w:ascii="Calibri" w:hAnsi="Calibri" w:cs="Calibri"/>
                <w:color w:val="000000"/>
                <w:sz w:val="22"/>
                <w:szCs w:val="22"/>
              </w:rPr>
            </w:pPr>
            <w:ins w:id="7730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6B2305" w14:textId="77777777" w:rsidR="00910219" w:rsidRPr="00910219" w:rsidRDefault="00910219" w:rsidP="00910219">
            <w:pPr>
              <w:spacing w:before="0" w:after="0" w:line="240" w:lineRule="auto"/>
              <w:jc w:val="center"/>
              <w:rPr>
                <w:ins w:id="77301" w:author="pete jones" w:date="2022-01-11T16:43:00Z"/>
                <w:rFonts w:ascii="Calibri" w:hAnsi="Calibri" w:cs="Calibri"/>
                <w:color w:val="000000"/>
                <w:sz w:val="22"/>
                <w:szCs w:val="22"/>
              </w:rPr>
            </w:pPr>
            <w:ins w:id="77302"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42B45A4" w14:textId="77777777" w:rsidR="00910219" w:rsidRPr="00910219" w:rsidRDefault="00910219" w:rsidP="00910219">
            <w:pPr>
              <w:spacing w:before="0" w:after="0" w:line="240" w:lineRule="auto"/>
              <w:jc w:val="center"/>
              <w:rPr>
                <w:ins w:id="77303" w:author="pete jones" w:date="2022-01-11T16:43:00Z"/>
                <w:rFonts w:ascii="Calibri" w:hAnsi="Calibri" w:cs="Calibri"/>
                <w:color w:val="000000"/>
                <w:sz w:val="22"/>
                <w:szCs w:val="22"/>
              </w:rPr>
            </w:pPr>
            <w:ins w:id="77304" w:author="pete jones" w:date="2022-01-11T16:43:00Z">
              <w:r w:rsidRPr="00910219">
                <w:rPr>
                  <w:rFonts w:ascii="Calibri" w:hAnsi="Calibri" w:cs="Calibri"/>
                  <w:color w:val="000000"/>
                  <w:sz w:val="22"/>
                  <w:szCs w:val="22"/>
                </w:rPr>
                <w:t> </w:t>
              </w:r>
            </w:ins>
          </w:p>
        </w:tc>
      </w:tr>
      <w:tr w:rsidR="00910219" w:rsidRPr="00910219" w14:paraId="34AF8EEB" w14:textId="77777777" w:rsidTr="00910219">
        <w:trPr>
          <w:trHeight w:val="300"/>
          <w:ins w:id="77305"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94C1ADB" w14:textId="77777777" w:rsidR="00910219" w:rsidRPr="00910219" w:rsidRDefault="00910219" w:rsidP="00910219">
            <w:pPr>
              <w:spacing w:before="0" w:after="0" w:line="240" w:lineRule="auto"/>
              <w:jc w:val="center"/>
              <w:rPr>
                <w:ins w:id="77306" w:author="pete jones" w:date="2022-01-11T16:43:00Z"/>
                <w:rFonts w:ascii="Calibri" w:hAnsi="Calibri" w:cs="Calibri"/>
                <w:color w:val="000000"/>
                <w:sz w:val="22"/>
                <w:szCs w:val="22"/>
              </w:rPr>
            </w:pPr>
            <w:ins w:id="77307"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7AF0113" w14:textId="77777777" w:rsidR="00910219" w:rsidRPr="00910219" w:rsidRDefault="00910219" w:rsidP="00910219">
            <w:pPr>
              <w:spacing w:before="0" w:after="0" w:line="240" w:lineRule="auto"/>
              <w:jc w:val="left"/>
              <w:rPr>
                <w:ins w:id="77308" w:author="pete jones" w:date="2022-01-11T16:43:00Z"/>
                <w:rFonts w:ascii="Calibri" w:hAnsi="Calibri" w:cs="Calibri"/>
                <w:color w:val="000000"/>
                <w:sz w:val="22"/>
                <w:szCs w:val="22"/>
              </w:rPr>
            </w:pPr>
            <w:ins w:id="77309" w:author="pete jones" w:date="2022-01-11T16:43:00Z">
              <w:r w:rsidRPr="00910219">
                <w:rPr>
                  <w:rFonts w:ascii="Calibri" w:hAnsi="Calibri" w:cs="Calibri"/>
                  <w:color w:val="000000"/>
                  <w:sz w:val="22"/>
                  <w:szCs w:val="22"/>
                </w:rPr>
                <w:t>Flui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1FC9149D" w14:textId="77777777" w:rsidR="00910219" w:rsidRPr="00910219" w:rsidRDefault="00910219" w:rsidP="00910219">
            <w:pPr>
              <w:spacing w:before="0" w:after="0" w:line="240" w:lineRule="auto"/>
              <w:jc w:val="center"/>
              <w:rPr>
                <w:ins w:id="77310" w:author="pete jones" w:date="2022-01-11T16:43:00Z"/>
                <w:rFonts w:ascii="Calibri" w:hAnsi="Calibri" w:cs="Calibri"/>
                <w:color w:val="000000"/>
                <w:sz w:val="22"/>
                <w:szCs w:val="22"/>
              </w:rPr>
            </w:pPr>
            <w:ins w:id="77311"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028954B" w14:textId="77777777" w:rsidR="00910219" w:rsidRPr="00910219" w:rsidRDefault="00910219" w:rsidP="00910219">
            <w:pPr>
              <w:spacing w:before="0" w:after="0" w:line="240" w:lineRule="auto"/>
              <w:jc w:val="center"/>
              <w:rPr>
                <w:ins w:id="77312" w:author="pete jones" w:date="2022-01-11T16:43:00Z"/>
                <w:rFonts w:ascii="Calibri" w:hAnsi="Calibri" w:cs="Calibri"/>
                <w:color w:val="000000"/>
                <w:sz w:val="22"/>
                <w:szCs w:val="22"/>
              </w:rPr>
            </w:pPr>
            <w:ins w:id="77313"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2FF411F3" w14:textId="77777777" w:rsidR="00910219" w:rsidRPr="00910219" w:rsidRDefault="00910219" w:rsidP="00910219">
            <w:pPr>
              <w:spacing w:before="0" w:after="0" w:line="240" w:lineRule="auto"/>
              <w:jc w:val="center"/>
              <w:rPr>
                <w:ins w:id="77314" w:author="pete jones" w:date="2022-01-11T16:43:00Z"/>
                <w:rFonts w:ascii="Calibri" w:hAnsi="Calibri" w:cs="Calibri"/>
                <w:color w:val="000000"/>
                <w:sz w:val="22"/>
                <w:szCs w:val="22"/>
              </w:rPr>
            </w:pPr>
            <w:ins w:id="7731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61577E" w14:textId="77777777" w:rsidR="00910219" w:rsidRPr="00910219" w:rsidRDefault="00910219" w:rsidP="00910219">
            <w:pPr>
              <w:spacing w:before="0" w:after="0" w:line="240" w:lineRule="auto"/>
              <w:jc w:val="center"/>
              <w:rPr>
                <w:ins w:id="77316" w:author="pete jones" w:date="2022-01-11T16:43:00Z"/>
                <w:rFonts w:ascii="Calibri" w:hAnsi="Calibri" w:cs="Calibri"/>
                <w:color w:val="000000"/>
                <w:sz w:val="22"/>
                <w:szCs w:val="22"/>
              </w:rPr>
            </w:pPr>
            <w:ins w:id="77317"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E66582F" w14:textId="77777777" w:rsidR="00910219" w:rsidRPr="00910219" w:rsidRDefault="00910219" w:rsidP="00910219">
            <w:pPr>
              <w:spacing w:before="0" w:after="0" w:line="240" w:lineRule="auto"/>
              <w:jc w:val="center"/>
              <w:rPr>
                <w:ins w:id="77318" w:author="pete jones" w:date="2022-01-11T16:43:00Z"/>
                <w:rFonts w:ascii="Calibri" w:hAnsi="Calibri" w:cs="Calibri"/>
                <w:color w:val="000000"/>
                <w:sz w:val="22"/>
                <w:szCs w:val="22"/>
              </w:rPr>
            </w:pPr>
            <w:ins w:id="77319"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51F3FE" w14:textId="77777777" w:rsidR="00910219" w:rsidRPr="00910219" w:rsidRDefault="00910219" w:rsidP="00910219">
            <w:pPr>
              <w:spacing w:before="0" w:after="0" w:line="240" w:lineRule="auto"/>
              <w:jc w:val="center"/>
              <w:rPr>
                <w:ins w:id="77320" w:author="pete jones" w:date="2022-01-11T16:43:00Z"/>
                <w:rFonts w:ascii="Calibri" w:hAnsi="Calibri" w:cs="Calibri"/>
                <w:color w:val="000000"/>
                <w:sz w:val="22"/>
                <w:szCs w:val="22"/>
              </w:rPr>
            </w:pPr>
            <w:ins w:id="7732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0A26D9" w14:textId="77777777" w:rsidR="00910219" w:rsidRPr="00910219" w:rsidRDefault="00910219" w:rsidP="00910219">
            <w:pPr>
              <w:spacing w:before="0" w:after="0" w:line="240" w:lineRule="auto"/>
              <w:jc w:val="center"/>
              <w:rPr>
                <w:ins w:id="77322" w:author="pete jones" w:date="2022-01-11T16:43:00Z"/>
                <w:rFonts w:ascii="Calibri" w:hAnsi="Calibri" w:cs="Calibri"/>
                <w:color w:val="000000"/>
                <w:sz w:val="22"/>
                <w:szCs w:val="22"/>
              </w:rPr>
            </w:pPr>
            <w:ins w:id="7732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8128EC" w14:textId="77777777" w:rsidR="00910219" w:rsidRPr="00910219" w:rsidRDefault="00910219" w:rsidP="00910219">
            <w:pPr>
              <w:spacing w:before="0" w:after="0" w:line="240" w:lineRule="auto"/>
              <w:jc w:val="center"/>
              <w:rPr>
                <w:ins w:id="77324" w:author="pete jones" w:date="2022-01-11T16:43:00Z"/>
                <w:rFonts w:ascii="Calibri" w:hAnsi="Calibri" w:cs="Calibri"/>
                <w:color w:val="000000"/>
                <w:sz w:val="22"/>
                <w:szCs w:val="22"/>
              </w:rPr>
            </w:pPr>
            <w:ins w:id="7732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0BDAA0" w14:textId="77777777" w:rsidR="00910219" w:rsidRPr="00910219" w:rsidRDefault="00910219" w:rsidP="00910219">
            <w:pPr>
              <w:spacing w:before="0" w:after="0" w:line="240" w:lineRule="auto"/>
              <w:jc w:val="center"/>
              <w:rPr>
                <w:ins w:id="77326" w:author="pete jones" w:date="2022-01-11T16:43:00Z"/>
                <w:rFonts w:ascii="Calibri" w:hAnsi="Calibri" w:cs="Calibri"/>
                <w:color w:val="000000"/>
                <w:sz w:val="22"/>
                <w:szCs w:val="22"/>
              </w:rPr>
            </w:pPr>
            <w:ins w:id="7732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CEED63" w14:textId="77777777" w:rsidR="00910219" w:rsidRPr="00910219" w:rsidRDefault="00910219" w:rsidP="00910219">
            <w:pPr>
              <w:spacing w:before="0" w:after="0" w:line="240" w:lineRule="auto"/>
              <w:jc w:val="center"/>
              <w:rPr>
                <w:ins w:id="77328" w:author="pete jones" w:date="2022-01-11T16:43:00Z"/>
                <w:rFonts w:ascii="Calibri" w:hAnsi="Calibri" w:cs="Calibri"/>
                <w:color w:val="000000"/>
                <w:sz w:val="22"/>
                <w:szCs w:val="22"/>
              </w:rPr>
            </w:pPr>
            <w:ins w:id="7732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75D0D3" w14:textId="77777777" w:rsidR="00910219" w:rsidRPr="00910219" w:rsidRDefault="00910219" w:rsidP="00910219">
            <w:pPr>
              <w:spacing w:before="0" w:after="0" w:line="240" w:lineRule="auto"/>
              <w:jc w:val="center"/>
              <w:rPr>
                <w:ins w:id="77330" w:author="pete jones" w:date="2022-01-11T16:43:00Z"/>
                <w:rFonts w:ascii="Calibri" w:hAnsi="Calibri" w:cs="Calibri"/>
                <w:color w:val="000000"/>
                <w:sz w:val="22"/>
                <w:szCs w:val="22"/>
              </w:rPr>
            </w:pPr>
            <w:ins w:id="77331"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8D8EAAB" w14:textId="77777777" w:rsidR="00910219" w:rsidRPr="00910219" w:rsidRDefault="00910219" w:rsidP="00910219">
            <w:pPr>
              <w:spacing w:before="0" w:after="0" w:line="240" w:lineRule="auto"/>
              <w:jc w:val="center"/>
              <w:rPr>
                <w:ins w:id="77332" w:author="pete jones" w:date="2022-01-11T16:43:00Z"/>
                <w:rFonts w:ascii="Calibri" w:hAnsi="Calibri" w:cs="Calibri"/>
                <w:color w:val="000000"/>
                <w:sz w:val="22"/>
                <w:szCs w:val="22"/>
              </w:rPr>
            </w:pPr>
            <w:ins w:id="77333" w:author="pete jones" w:date="2022-01-11T16:43:00Z">
              <w:r w:rsidRPr="00910219">
                <w:rPr>
                  <w:rFonts w:ascii="Calibri" w:hAnsi="Calibri" w:cs="Calibri"/>
                  <w:color w:val="000000"/>
                  <w:sz w:val="22"/>
                  <w:szCs w:val="22"/>
                </w:rPr>
                <w:t> </w:t>
              </w:r>
            </w:ins>
          </w:p>
        </w:tc>
      </w:tr>
      <w:tr w:rsidR="00910219" w:rsidRPr="00910219" w14:paraId="17CED61D" w14:textId="77777777" w:rsidTr="00910219">
        <w:trPr>
          <w:trHeight w:val="300"/>
          <w:ins w:id="77334"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E0A9D52" w14:textId="77777777" w:rsidR="00910219" w:rsidRPr="00910219" w:rsidRDefault="00910219" w:rsidP="00910219">
            <w:pPr>
              <w:spacing w:before="0" w:after="0" w:line="240" w:lineRule="auto"/>
              <w:jc w:val="center"/>
              <w:rPr>
                <w:ins w:id="77335" w:author="pete jones" w:date="2022-01-11T16:43:00Z"/>
                <w:rFonts w:ascii="Calibri" w:hAnsi="Calibri" w:cs="Calibri"/>
                <w:color w:val="000000"/>
                <w:sz w:val="22"/>
                <w:szCs w:val="22"/>
              </w:rPr>
            </w:pPr>
            <w:ins w:id="77336"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842255D" w14:textId="77777777" w:rsidR="00910219" w:rsidRPr="00910219" w:rsidRDefault="00910219" w:rsidP="00910219">
            <w:pPr>
              <w:spacing w:before="0" w:after="0" w:line="240" w:lineRule="auto"/>
              <w:jc w:val="left"/>
              <w:rPr>
                <w:ins w:id="77337" w:author="pete jones" w:date="2022-01-11T16:43:00Z"/>
                <w:rFonts w:ascii="Calibri" w:hAnsi="Calibri" w:cs="Calibri"/>
                <w:color w:val="000000"/>
                <w:sz w:val="22"/>
                <w:szCs w:val="22"/>
              </w:rPr>
            </w:pPr>
            <w:ins w:id="77338" w:author="pete jones" w:date="2022-01-11T16:43:00Z">
              <w:r w:rsidRPr="00910219">
                <w:rPr>
                  <w:rFonts w:ascii="Calibri" w:hAnsi="Calibri" w:cs="Calibri"/>
                  <w:color w:val="000000"/>
                  <w:sz w:val="22"/>
                  <w:szCs w:val="22"/>
                </w:rPr>
                <w:t>Energy Studies</w:t>
              </w:r>
            </w:ins>
          </w:p>
        </w:tc>
        <w:tc>
          <w:tcPr>
            <w:tcW w:w="432" w:type="dxa"/>
            <w:tcBorders>
              <w:top w:val="nil"/>
              <w:left w:val="nil"/>
              <w:bottom w:val="single" w:sz="4" w:space="0" w:color="auto"/>
              <w:right w:val="single" w:sz="4" w:space="0" w:color="auto"/>
            </w:tcBorders>
            <w:shd w:val="clear" w:color="auto" w:fill="auto"/>
            <w:noWrap/>
            <w:vAlign w:val="bottom"/>
            <w:hideMark/>
          </w:tcPr>
          <w:p w14:paraId="6CA01AB4" w14:textId="77777777" w:rsidR="00910219" w:rsidRPr="00910219" w:rsidRDefault="00910219" w:rsidP="00910219">
            <w:pPr>
              <w:spacing w:before="0" w:after="0" w:line="240" w:lineRule="auto"/>
              <w:jc w:val="center"/>
              <w:rPr>
                <w:ins w:id="77339" w:author="pete jones" w:date="2022-01-11T16:43:00Z"/>
                <w:rFonts w:ascii="Calibri" w:hAnsi="Calibri" w:cs="Calibri"/>
                <w:color w:val="000000"/>
                <w:sz w:val="22"/>
                <w:szCs w:val="22"/>
              </w:rPr>
            </w:pPr>
            <w:ins w:id="77340"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52D54E4" w14:textId="77777777" w:rsidR="00910219" w:rsidRPr="00910219" w:rsidRDefault="00910219" w:rsidP="00910219">
            <w:pPr>
              <w:spacing w:before="0" w:after="0" w:line="240" w:lineRule="auto"/>
              <w:jc w:val="center"/>
              <w:rPr>
                <w:ins w:id="77341" w:author="pete jones" w:date="2022-01-11T16:43:00Z"/>
                <w:rFonts w:ascii="Calibri" w:hAnsi="Calibri" w:cs="Calibri"/>
                <w:color w:val="000000"/>
                <w:sz w:val="22"/>
                <w:szCs w:val="22"/>
              </w:rPr>
            </w:pPr>
            <w:ins w:id="77342"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471E7F14" w14:textId="77777777" w:rsidR="00910219" w:rsidRPr="00910219" w:rsidRDefault="00910219" w:rsidP="00910219">
            <w:pPr>
              <w:spacing w:before="0" w:after="0" w:line="240" w:lineRule="auto"/>
              <w:jc w:val="center"/>
              <w:rPr>
                <w:ins w:id="77343" w:author="pete jones" w:date="2022-01-11T16:43:00Z"/>
                <w:rFonts w:ascii="Calibri" w:hAnsi="Calibri" w:cs="Calibri"/>
                <w:color w:val="000000"/>
                <w:sz w:val="22"/>
                <w:szCs w:val="22"/>
              </w:rPr>
            </w:pPr>
            <w:ins w:id="7734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FDEA58" w14:textId="77777777" w:rsidR="00910219" w:rsidRPr="00910219" w:rsidRDefault="00910219" w:rsidP="00910219">
            <w:pPr>
              <w:spacing w:before="0" w:after="0" w:line="240" w:lineRule="auto"/>
              <w:jc w:val="center"/>
              <w:rPr>
                <w:ins w:id="77345" w:author="pete jones" w:date="2022-01-11T16:43:00Z"/>
                <w:rFonts w:ascii="Calibri" w:hAnsi="Calibri" w:cs="Calibri"/>
                <w:color w:val="000000"/>
                <w:sz w:val="22"/>
                <w:szCs w:val="22"/>
              </w:rPr>
            </w:pPr>
            <w:ins w:id="77346"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3142821" w14:textId="77777777" w:rsidR="00910219" w:rsidRPr="00910219" w:rsidRDefault="00910219" w:rsidP="00910219">
            <w:pPr>
              <w:spacing w:before="0" w:after="0" w:line="240" w:lineRule="auto"/>
              <w:jc w:val="center"/>
              <w:rPr>
                <w:ins w:id="77347" w:author="pete jones" w:date="2022-01-11T16:43:00Z"/>
                <w:rFonts w:ascii="Calibri" w:hAnsi="Calibri" w:cs="Calibri"/>
                <w:color w:val="000000"/>
                <w:sz w:val="22"/>
                <w:szCs w:val="22"/>
              </w:rPr>
            </w:pPr>
            <w:ins w:id="77348"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546510" w14:textId="77777777" w:rsidR="00910219" w:rsidRPr="00910219" w:rsidRDefault="00910219" w:rsidP="00910219">
            <w:pPr>
              <w:spacing w:before="0" w:after="0" w:line="240" w:lineRule="auto"/>
              <w:jc w:val="center"/>
              <w:rPr>
                <w:ins w:id="77349" w:author="pete jones" w:date="2022-01-11T16:43:00Z"/>
                <w:rFonts w:ascii="Calibri" w:hAnsi="Calibri" w:cs="Calibri"/>
                <w:color w:val="000000"/>
                <w:sz w:val="22"/>
                <w:szCs w:val="22"/>
              </w:rPr>
            </w:pPr>
            <w:ins w:id="7735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B5DFF2" w14:textId="77777777" w:rsidR="00910219" w:rsidRPr="00910219" w:rsidRDefault="00910219" w:rsidP="00910219">
            <w:pPr>
              <w:spacing w:before="0" w:after="0" w:line="240" w:lineRule="auto"/>
              <w:jc w:val="center"/>
              <w:rPr>
                <w:ins w:id="77351" w:author="pete jones" w:date="2022-01-11T16:43:00Z"/>
                <w:rFonts w:ascii="Calibri" w:hAnsi="Calibri" w:cs="Calibri"/>
                <w:color w:val="000000"/>
                <w:sz w:val="22"/>
                <w:szCs w:val="22"/>
              </w:rPr>
            </w:pPr>
            <w:ins w:id="7735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5D052E" w14:textId="77777777" w:rsidR="00910219" w:rsidRPr="00910219" w:rsidRDefault="00910219" w:rsidP="00910219">
            <w:pPr>
              <w:spacing w:before="0" w:after="0" w:line="240" w:lineRule="auto"/>
              <w:jc w:val="center"/>
              <w:rPr>
                <w:ins w:id="77353" w:author="pete jones" w:date="2022-01-11T16:43:00Z"/>
                <w:rFonts w:ascii="Calibri" w:hAnsi="Calibri" w:cs="Calibri"/>
                <w:color w:val="000000"/>
                <w:sz w:val="22"/>
                <w:szCs w:val="22"/>
              </w:rPr>
            </w:pPr>
            <w:ins w:id="7735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9C8D61" w14:textId="77777777" w:rsidR="00910219" w:rsidRPr="00910219" w:rsidRDefault="00910219" w:rsidP="00910219">
            <w:pPr>
              <w:spacing w:before="0" w:after="0" w:line="240" w:lineRule="auto"/>
              <w:jc w:val="center"/>
              <w:rPr>
                <w:ins w:id="77355" w:author="pete jones" w:date="2022-01-11T16:43:00Z"/>
                <w:rFonts w:ascii="Calibri" w:hAnsi="Calibri" w:cs="Calibri"/>
                <w:color w:val="000000"/>
                <w:sz w:val="22"/>
                <w:szCs w:val="22"/>
              </w:rPr>
            </w:pPr>
            <w:ins w:id="7735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E889A5" w14:textId="77777777" w:rsidR="00910219" w:rsidRPr="00910219" w:rsidRDefault="00910219" w:rsidP="00910219">
            <w:pPr>
              <w:spacing w:before="0" w:after="0" w:line="240" w:lineRule="auto"/>
              <w:jc w:val="center"/>
              <w:rPr>
                <w:ins w:id="77357" w:author="pete jones" w:date="2022-01-11T16:43:00Z"/>
                <w:rFonts w:ascii="Calibri" w:hAnsi="Calibri" w:cs="Calibri"/>
                <w:color w:val="000000"/>
                <w:sz w:val="22"/>
                <w:szCs w:val="22"/>
              </w:rPr>
            </w:pPr>
            <w:ins w:id="7735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F55CC1" w14:textId="77777777" w:rsidR="00910219" w:rsidRPr="00910219" w:rsidRDefault="00910219" w:rsidP="00910219">
            <w:pPr>
              <w:spacing w:before="0" w:after="0" w:line="240" w:lineRule="auto"/>
              <w:jc w:val="center"/>
              <w:rPr>
                <w:ins w:id="77359" w:author="pete jones" w:date="2022-01-11T16:43:00Z"/>
                <w:rFonts w:ascii="Calibri" w:hAnsi="Calibri" w:cs="Calibri"/>
                <w:color w:val="000000"/>
                <w:sz w:val="22"/>
                <w:szCs w:val="22"/>
              </w:rPr>
            </w:pPr>
            <w:ins w:id="77360"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8F41B7A" w14:textId="77777777" w:rsidR="00910219" w:rsidRPr="00910219" w:rsidRDefault="00910219" w:rsidP="00910219">
            <w:pPr>
              <w:spacing w:before="0" w:after="0" w:line="240" w:lineRule="auto"/>
              <w:jc w:val="center"/>
              <w:rPr>
                <w:ins w:id="77361" w:author="pete jones" w:date="2022-01-11T16:43:00Z"/>
                <w:rFonts w:ascii="Calibri" w:hAnsi="Calibri" w:cs="Calibri"/>
                <w:color w:val="000000"/>
                <w:sz w:val="22"/>
                <w:szCs w:val="22"/>
              </w:rPr>
            </w:pPr>
            <w:ins w:id="77362" w:author="pete jones" w:date="2022-01-11T16:43:00Z">
              <w:r w:rsidRPr="00910219">
                <w:rPr>
                  <w:rFonts w:ascii="Calibri" w:hAnsi="Calibri" w:cs="Calibri"/>
                  <w:color w:val="000000"/>
                  <w:sz w:val="22"/>
                  <w:szCs w:val="22"/>
                </w:rPr>
                <w:t> </w:t>
              </w:r>
            </w:ins>
          </w:p>
        </w:tc>
      </w:tr>
      <w:tr w:rsidR="00910219" w:rsidRPr="00910219" w14:paraId="3CF7E3D8" w14:textId="77777777" w:rsidTr="00910219">
        <w:trPr>
          <w:trHeight w:val="300"/>
          <w:ins w:id="77363"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4F8D240" w14:textId="77777777" w:rsidR="00910219" w:rsidRPr="00910219" w:rsidRDefault="00910219" w:rsidP="00910219">
            <w:pPr>
              <w:spacing w:before="0" w:after="0" w:line="240" w:lineRule="auto"/>
              <w:jc w:val="center"/>
              <w:rPr>
                <w:ins w:id="77364" w:author="pete jones" w:date="2022-01-11T16:43:00Z"/>
                <w:rFonts w:ascii="Calibri" w:hAnsi="Calibri" w:cs="Calibri"/>
                <w:color w:val="000000"/>
                <w:sz w:val="22"/>
                <w:szCs w:val="22"/>
              </w:rPr>
            </w:pPr>
            <w:ins w:id="77365" w:author="pete jones" w:date="2022-01-11T16:43:00Z">
              <w:r w:rsidRPr="00910219">
                <w:rPr>
                  <w:rFonts w:ascii="Calibri" w:hAnsi="Calibri" w:cs="Calibri"/>
                  <w:color w:val="000000"/>
                  <w:sz w:val="22"/>
                  <w:szCs w:val="22"/>
                </w:rPr>
                <w:lastRenderedPageBreak/>
                <w:t>6</w:t>
              </w:r>
            </w:ins>
          </w:p>
        </w:tc>
        <w:tc>
          <w:tcPr>
            <w:tcW w:w="5320" w:type="dxa"/>
            <w:tcBorders>
              <w:top w:val="nil"/>
              <w:left w:val="nil"/>
              <w:bottom w:val="single" w:sz="4" w:space="0" w:color="auto"/>
              <w:right w:val="single" w:sz="8" w:space="0" w:color="auto"/>
            </w:tcBorders>
            <w:shd w:val="clear" w:color="auto" w:fill="auto"/>
            <w:noWrap/>
            <w:vAlign w:val="bottom"/>
            <w:hideMark/>
          </w:tcPr>
          <w:p w14:paraId="08A6D88A" w14:textId="77777777" w:rsidR="00910219" w:rsidRPr="00910219" w:rsidRDefault="00910219" w:rsidP="00910219">
            <w:pPr>
              <w:spacing w:before="0" w:after="0" w:line="240" w:lineRule="auto"/>
              <w:jc w:val="left"/>
              <w:rPr>
                <w:ins w:id="77366" w:author="pete jones" w:date="2022-01-11T16:43:00Z"/>
                <w:rFonts w:ascii="Calibri" w:hAnsi="Calibri" w:cs="Calibri"/>
                <w:color w:val="000000"/>
                <w:sz w:val="22"/>
                <w:szCs w:val="22"/>
              </w:rPr>
            </w:pPr>
            <w:ins w:id="77367" w:author="pete jones" w:date="2022-01-11T16:43:00Z">
              <w:r w:rsidRPr="00910219">
                <w:rPr>
                  <w:rFonts w:ascii="Calibri" w:hAnsi="Calibri" w:cs="Calibri"/>
                  <w:color w:val="000000"/>
                  <w:sz w:val="22"/>
                  <w:szCs w:val="22"/>
                </w:rPr>
                <w:t>Soli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03CDE035" w14:textId="77777777" w:rsidR="00910219" w:rsidRPr="00910219" w:rsidRDefault="00910219" w:rsidP="00910219">
            <w:pPr>
              <w:spacing w:before="0" w:after="0" w:line="240" w:lineRule="auto"/>
              <w:jc w:val="center"/>
              <w:rPr>
                <w:ins w:id="77368" w:author="pete jones" w:date="2022-01-11T16:43:00Z"/>
                <w:rFonts w:ascii="Calibri" w:hAnsi="Calibri" w:cs="Calibri"/>
                <w:color w:val="000000"/>
                <w:sz w:val="22"/>
                <w:szCs w:val="22"/>
              </w:rPr>
            </w:pPr>
            <w:ins w:id="77369"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C1EFBF7" w14:textId="77777777" w:rsidR="00910219" w:rsidRPr="00910219" w:rsidRDefault="00910219" w:rsidP="00910219">
            <w:pPr>
              <w:spacing w:before="0" w:after="0" w:line="240" w:lineRule="auto"/>
              <w:jc w:val="center"/>
              <w:rPr>
                <w:ins w:id="77370" w:author="pete jones" w:date="2022-01-11T16:43:00Z"/>
                <w:rFonts w:ascii="Calibri" w:hAnsi="Calibri" w:cs="Calibri"/>
                <w:color w:val="000000"/>
                <w:sz w:val="22"/>
                <w:szCs w:val="22"/>
              </w:rPr>
            </w:pPr>
            <w:ins w:id="77371"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1BB4FABD" w14:textId="77777777" w:rsidR="00910219" w:rsidRPr="00910219" w:rsidRDefault="00910219" w:rsidP="00910219">
            <w:pPr>
              <w:spacing w:before="0" w:after="0" w:line="240" w:lineRule="auto"/>
              <w:jc w:val="center"/>
              <w:rPr>
                <w:ins w:id="77372" w:author="pete jones" w:date="2022-01-11T16:43:00Z"/>
                <w:rFonts w:ascii="Calibri" w:hAnsi="Calibri" w:cs="Calibri"/>
                <w:color w:val="000000"/>
                <w:sz w:val="22"/>
                <w:szCs w:val="22"/>
              </w:rPr>
            </w:pPr>
            <w:ins w:id="7737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03ED7E" w14:textId="77777777" w:rsidR="00910219" w:rsidRPr="00910219" w:rsidRDefault="00910219" w:rsidP="00910219">
            <w:pPr>
              <w:spacing w:before="0" w:after="0" w:line="240" w:lineRule="auto"/>
              <w:jc w:val="center"/>
              <w:rPr>
                <w:ins w:id="77374" w:author="pete jones" w:date="2022-01-11T16:43:00Z"/>
                <w:rFonts w:ascii="Calibri" w:hAnsi="Calibri" w:cs="Calibri"/>
                <w:color w:val="000000"/>
                <w:sz w:val="22"/>
                <w:szCs w:val="22"/>
              </w:rPr>
            </w:pPr>
            <w:ins w:id="7737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6BAC387" w14:textId="77777777" w:rsidR="00910219" w:rsidRPr="00910219" w:rsidRDefault="00910219" w:rsidP="00910219">
            <w:pPr>
              <w:spacing w:before="0" w:after="0" w:line="240" w:lineRule="auto"/>
              <w:jc w:val="center"/>
              <w:rPr>
                <w:ins w:id="77376" w:author="pete jones" w:date="2022-01-11T16:43:00Z"/>
                <w:rFonts w:ascii="Calibri" w:hAnsi="Calibri" w:cs="Calibri"/>
                <w:color w:val="000000"/>
                <w:sz w:val="22"/>
                <w:szCs w:val="22"/>
              </w:rPr>
            </w:pPr>
            <w:ins w:id="77377"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EBFA31" w14:textId="77777777" w:rsidR="00910219" w:rsidRPr="00910219" w:rsidRDefault="00910219" w:rsidP="00910219">
            <w:pPr>
              <w:spacing w:before="0" w:after="0" w:line="240" w:lineRule="auto"/>
              <w:jc w:val="center"/>
              <w:rPr>
                <w:ins w:id="77378" w:author="pete jones" w:date="2022-01-11T16:43:00Z"/>
                <w:rFonts w:ascii="Calibri" w:hAnsi="Calibri" w:cs="Calibri"/>
                <w:color w:val="000000"/>
                <w:sz w:val="22"/>
                <w:szCs w:val="22"/>
              </w:rPr>
            </w:pPr>
            <w:ins w:id="7737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EA1638" w14:textId="77777777" w:rsidR="00910219" w:rsidRPr="00910219" w:rsidRDefault="00910219" w:rsidP="00910219">
            <w:pPr>
              <w:spacing w:before="0" w:after="0" w:line="240" w:lineRule="auto"/>
              <w:jc w:val="center"/>
              <w:rPr>
                <w:ins w:id="77380" w:author="pete jones" w:date="2022-01-11T16:43:00Z"/>
                <w:rFonts w:ascii="Calibri" w:hAnsi="Calibri" w:cs="Calibri"/>
                <w:color w:val="000000"/>
                <w:sz w:val="22"/>
                <w:szCs w:val="22"/>
              </w:rPr>
            </w:pPr>
            <w:ins w:id="7738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635C41" w14:textId="77777777" w:rsidR="00910219" w:rsidRPr="00910219" w:rsidRDefault="00910219" w:rsidP="00910219">
            <w:pPr>
              <w:spacing w:before="0" w:after="0" w:line="240" w:lineRule="auto"/>
              <w:jc w:val="center"/>
              <w:rPr>
                <w:ins w:id="77382" w:author="pete jones" w:date="2022-01-11T16:43:00Z"/>
                <w:rFonts w:ascii="Calibri" w:hAnsi="Calibri" w:cs="Calibri"/>
                <w:color w:val="000000"/>
                <w:sz w:val="22"/>
                <w:szCs w:val="22"/>
              </w:rPr>
            </w:pPr>
            <w:ins w:id="7738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D6F178" w14:textId="77777777" w:rsidR="00910219" w:rsidRPr="00910219" w:rsidRDefault="00910219" w:rsidP="00910219">
            <w:pPr>
              <w:spacing w:before="0" w:after="0" w:line="240" w:lineRule="auto"/>
              <w:jc w:val="center"/>
              <w:rPr>
                <w:ins w:id="77384" w:author="pete jones" w:date="2022-01-11T16:43:00Z"/>
                <w:rFonts w:ascii="Calibri" w:hAnsi="Calibri" w:cs="Calibri"/>
                <w:color w:val="000000"/>
                <w:sz w:val="22"/>
                <w:szCs w:val="22"/>
              </w:rPr>
            </w:pPr>
            <w:ins w:id="7738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FA69DA" w14:textId="77777777" w:rsidR="00910219" w:rsidRPr="00910219" w:rsidRDefault="00910219" w:rsidP="00910219">
            <w:pPr>
              <w:spacing w:before="0" w:after="0" w:line="240" w:lineRule="auto"/>
              <w:jc w:val="center"/>
              <w:rPr>
                <w:ins w:id="77386" w:author="pete jones" w:date="2022-01-11T16:43:00Z"/>
                <w:rFonts w:ascii="Calibri" w:hAnsi="Calibri" w:cs="Calibri"/>
                <w:color w:val="000000"/>
                <w:sz w:val="22"/>
                <w:szCs w:val="22"/>
              </w:rPr>
            </w:pPr>
            <w:ins w:id="7738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BBA132" w14:textId="77777777" w:rsidR="00910219" w:rsidRPr="00910219" w:rsidRDefault="00910219" w:rsidP="00910219">
            <w:pPr>
              <w:spacing w:before="0" w:after="0" w:line="240" w:lineRule="auto"/>
              <w:jc w:val="center"/>
              <w:rPr>
                <w:ins w:id="77388" w:author="pete jones" w:date="2022-01-11T16:43:00Z"/>
                <w:rFonts w:ascii="Calibri" w:hAnsi="Calibri" w:cs="Calibri"/>
                <w:color w:val="000000"/>
                <w:sz w:val="22"/>
                <w:szCs w:val="22"/>
              </w:rPr>
            </w:pPr>
            <w:ins w:id="77389"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323BC33" w14:textId="77777777" w:rsidR="00910219" w:rsidRPr="00910219" w:rsidRDefault="00910219" w:rsidP="00910219">
            <w:pPr>
              <w:spacing w:before="0" w:after="0" w:line="240" w:lineRule="auto"/>
              <w:jc w:val="center"/>
              <w:rPr>
                <w:ins w:id="77390" w:author="pete jones" w:date="2022-01-11T16:43:00Z"/>
                <w:rFonts w:ascii="Calibri" w:hAnsi="Calibri" w:cs="Calibri"/>
                <w:color w:val="000000"/>
                <w:sz w:val="22"/>
                <w:szCs w:val="22"/>
              </w:rPr>
            </w:pPr>
            <w:ins w:id="77391" w:author="pete jones" w:date="2022-01-11T16:43:00Z">
              <w:r w:rsidRPr="00910219">
                <w:rPr>
                  <w:rFonts w:ascii="Calibri" w:hAnsi="Calibri" w:cs="Calibri"/>
                  <w:color w:val="000000"/>
                  <w:sz w:val="22"/>
                  <w:szCs w:val="22"/>
                </w:rPr>
                <w:t> </w:t>
              </w:r>
            </w:ins>
          </w:p>
        </w:tc>
      </w:tr>
      <w:tr w:rsidR="00910219" w:rsidRPr="00910219" w14:paraId="5036F021" w14:textId="77777777" w:rsidTr="00910219">
        <w:trPr>
          <w:trHeight w:val="300"/>
          <w:ins w:id="77392"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CECB4DB" w14:textId="77777777" w:rsidR="00910219" w:rsidRPr="00910219" w:rsidRDefault="00910219" w:rsidP="00910219">
            <w:pPr>
              <w:spacing w:before="0" w:after="0" w:line="240" w:lineRule="auto"/>
              <w:jc w:val="center"/>
              <w:rPr>
                <w:ins w:id="77393" w:author="pete jones" w:date="2022-01-11T16:43:00Z"/>
                <w:rFonts w:ascii="Calibri" w:hAnsi="Calibri" w:cs="Calibri"/>
                <w:color w:val="000000"/>
                <w:sz w:val="22"/>
                <w:szCs w:val="22"/>
              </w:rPr>
            </w:pPr>
            <w:ins w:id="77394"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6FE2F1CC" w14:textId="77777777" w:rsidR="00910219" w:rsidRPr="00910219" w:rsidRDefault="00910219" w:rsidP="00910219">
            <w:pPr>
              <w:spacing w:before="0" w:after="0" w:line="240" w:lineRule="auto"/>
              <w:jc w:val="left"/>
              <w:rPr>
                <w:ins w:id="77395" w:author="pete jones" w:date="2022-01-11T16:43:00Z"/>
                <w:rFonts w:ascii="Calibri" w:hAnsi="Calibri" w:cs="Calibri"/>
                <w:color w:val="000000"/>
                <w:sz w:val="22"/>
                <w:szCs w:val="22"/>
              </w:rPr>
            </w:pPr>
            <w:ins w:id="77396" w:author="pete jones" w:date="2022-01-11T16:43:00Z">
              <w:r w:rsidRPr="00910219">
                <w:rPr>
                  <w:rFonts w:ascii="Calibri" w:hAnsi="Calibri" w:cs="Calibri"/>
                  <w:color w:val="000000"/>
                  <w:sz w:val="22"/>
                  <w:szCs w:val="22"/>
                </w:rPr>
                <w:t>Thermodynamics and Heat Transfer</w:t>
              </w:r>
            </w:ins>
          </w:p>
        </w:tc>
        <w:tc>
          <w:tcPr>
            <w:tcW w:w="432" w:type="dxa"/>
            <w:tcBorders>
              <w:top w:val="nil"/>
              <w:left w:val="nil"/>
              <w:bottom w:val="single" w:sz="4" w:space="0" w:color="auto"/>
              <w:right w:val="single" w:sz="4" w:space="0" w:color="auto"/>
            </w:tcBorders>
            <w:shd w:val="clear" w:color="auto" w:fill="auto"/>
            <w:noWrap/>
            <w:vAlign w:val="bottom"/>
            <w:hideMark/>
          </w:tcPr>
          <w:p w14:paraId="706320CF" w14:textId="77777777" w:rsidR="00910219" w:rsidRPr="00910219" w:rsidRDefault="00910219" w:rsidP="00910219">
            <w:pPr>
              <w:spacing w:before="0" w:after="0" w:line="240" w:lineRule="auto"/>
              <w:jc w:val="center"/>
              <w:rPr>
                <w:ins w:id="77397" w:author="pete jones" w:date="2022-01-11T16:43:00Z"/>
                <w:rFonts w:ascii="Calibri" w:hAnsi="Calibri" w:cs="Calibri"/>
                <w:color w:val="000000"/>
                <w:sz w:val="22"/>
                <w:szCs w:val="22"/>
              </w:rPr>
            </w:pPr>
            <w:ins w:id="77398" w:author="pete jones" w:date="2022-01-11T16:43: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5EE8F3A" w14:textId="77777777" w:rsidR="00910219" w:rsidRPr="00910219" w:rsidRDefault="00910219" w:rsidP="00910219">
            <w:pPr>
              <w:spacing w:before="0" w:after="0" w:line="240" w:lineRule="auto"/>
              <w:jc w:val="center"/>
              <w:rPr>
                <w:ins w:id="77399" w:author="pete jones" w:date="2022-01-11T16:43:00Z"/>
                <w:rFonts w:ascii="Calibri" w:hAnsi="Calibri" w:cs="Calibri"/>
                <w:color w:val="000000"/>
                <w:sz w:val="22"/>
                <w:szCs w:val="22"/>
              </w:rPr>
            </w:pPr>
            <w:ins w:id="77400"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4BF95872" w14:textId="77777777" w:rsidR="00910219" w:rsidRPr="00910219" w:rsidRDefault="00910219" w:rsidP="00910219">
            <w:pPr>
              <w:spacing w:before="0" w:after="0" w:line="240" w:lineRule="auto"/>
              <w:jc w:val="center"/>
              <w:rPr>
                <w:ins w:id="77401" w:author="pete jones" w:date="2022-01-11T16:43:00Z"/>
                <w:rFonts w:ascii="Calibri" w:hAnsi="Calibri" w:cs="Calibri"/>
                <w:color w:val="000000"/>
                <w:sz w:val="22"/>
                <w:szCs w:val="22"/>
              </w:rPr>
            </w:pPr>
            <w:ins w:id="77402"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7C2E5FB" w14:textId="77777777" w:rsidR="00910219" w:rsidRPr="00910219" w:rsidRDefault="00910219" w:rsidP="00910219">
            <w:pPr>
              <w:spacing w:before="0" w:after="0" w:line="240" w:lineRule="auto"/>
              <w:jc w:val="center"/>
              <w:rPr>
                <w:ins w:id="77403" w:author="pete jones" w:date="2022-01-11T16:43:00Z"/>
                <w:rFonts w:ascii="Calibri" w:hAnsi="Calibri" w:cs="Calibri"/>
                <w:color w:val="000000"/>
                <w:sz w:val="22"/>
                <w:szCs w:val="22"/>
              </w:rPr>
            </w:pPr>
            <w:ins w:id="7740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FD9C7C" w14:textId="77777777" w:rsidR="00910219" w:rsidRPr="00910219" w:rsidRDefault="00910219" w:rsidP="00910219">
            <w:pPr>
              <w:spacing w:before="0" w:after="0" w:line="240" w:lineRule="auto"/>
              <w:jc w:val="center"/>
              <w:rPr>
                <w:ins w:id="77405" w:author="pete jones" w:date="2022-01-11T16:43:00Z"/>
                <w:rFonts w:ascii="Calibri" w:hAnsi="Calibri" w:cs="Calibri"/>
                <w:color w:val="000000"/>
                <w:sz w:val="22"/>
                <w:szCs w:val="22"/>
              </w:rPr>
            </w:pPr>
            <w:ins w:id="77406"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E6913C4" w14:textId="77777777" w:rsidR="00910219" w:rsidRPr="00910219" w:rsidRDefault="00910219" w:rsidP="00910219">
            <w:pPr>
              <w:spacing w:before="0" w:after="0" w:line="240" w:lineRule="auto"/>
              <w:jc w:val="center"/>
              <w:rPr>
                <w:ins w:id="77407" w:author="pete jones" w:date="2022-01-11T16:43:00Z"/>
                <w:rFonts w:ascii="Calibri" w:hAnsi="Calibri" w:cs="Calibri"/>
                <w:color w:val="000000"/>
                <w:sz w:val="22"/>
                <w:szCs w:val="22"/>
              </w:rPr>
            </w:pPr>
            <w:ins w:id="7740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28346D" w14:textId="77777777" w:rsidR="00910219" w:rsidRPr="00910219" w:rsidRDefault="00910219" w:rsidP="00910219">
            <w:pPr>
              <w:spacing w:before="0" w:after="0" w:line="240" w:lineRule="auto"/>
              <w:jc w:val="center"/>
              <w:rPr>
                <w:ins w:id="77409" w:author="pete jones" w:date="2022-01-11T16:43:00Z"/>
                <w:rFonts w:ascii="Calibri" w:hAnsi="Calibri" w:cs="Calibri"/>
                <w:color w:val="000000"/>
                <w:sz w:val="22"/>
                <w:szCs w:val="22"/>
              </w:rPr>
            </w:pPr>
            <w:ins w:id="7741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6FF491" w14:textId="77777777" w:rsidR="00910219" w:rsidRPr="00910219" w:rsidRDefault="00910219" w:rsidP="00910219">
            <w:pPr>
              <w:spacing w:before="0" w:after="0" w:line="240" w:lineRule="auto"/>
              <w:jc w:val="center"/>
              <w:rPr>
                <w:ins w:id="77411" w:author="pete jones" w:date="2022-01-11T16:43:00Z"/>
                <w:rFonts w:ascii="Calibri" w:hAnsi="Calibri" w:cs="Calibri"/>
                <w:color w:val="000000"/>
                <w:sz w:val="22"/>
                <w:szCs w:val="22"/>
              </w:rPr>
            </w:pPr>
            <w:ins w:id="7741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0636A3" w14:textId="77777777" w:rsidR="00910219" w:rsidRPr="00910219" w:rsidRDefault="00910219" w:rsidP="00910219">
            <w:pPr>
              <w:spacing w:before="0" w:after="0" w:line="240" w:lineRule="auto"/>
              <w:jc w:val="center"/>
              <w:rPr>
                <w:ins w:id="77413" w:author="pete jones" w:date="2022-01-11T16:43:00Z"/>
                <w:rFonts w:ascii="Calibri" w:hAnsi="Calibri" w:cs="Calibri"/>
                <w:color w:val="000000"/>
                <w:sz w:val="22"/>
                <w:szCs w:val="22"/>
              </w:rPr>
            </w:pPr>
            <w:ins w:id="7741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6B14DC" w14:textId="77777777" w:rsidR="00910219" w:rsidRPr="00910219" w:rsidRDefault="00910219" w:rsidP="00910219">
            <w:pPr>
              <w:spacing w:before="0" w:after="0" w:line="240" w:lineRule="auto"/>
              <w:jc w:val="center"/>
              <w:rPr>
                <w:ins w:id="77415" w:author="pete jones" w:date="2022-01-11T16:43:00Z"/>
                <w:rFonts w:ascii="Calibri" w:hAnsi="Calibri" w:cs="Calibri"/>
                <w:color w:val="000000"/>
                <w:sz w:val="22"/>
                <w:szCs w:val="22"/>
              </w:rPr>
            </w:pPr>
            <w:ins w:id="7741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0C0953" w14:textId="77777777" w:rsidR="00910219" w:rsidRPr="00910219" w:rsidRDefault="00910219" w:rsidP="00910219">
            <w:pPr>
              <w:spacing w:before="0" w:after="0" w:line="240" w:lineRule="auto"/>
              <w:jc w:val="center"/>
              <w:rPr>
                <w:ins w:id="77417" w:author="pete jones" w:date="2022-01-11T16:43:00Z"/>
                <w:rFonts w:ascii="Calibri" w:hAnsi="Calibri" w:cs="Calibri"/>
                <w:color w:val="000000"/>
                <w:sz w:val="22"/>
                <w:szCs w:val="22"/>
              </w:rPr>
            </w:pPr>
            <w:ins w:id="77418"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FCE80FB" w14:textId="77777777" w:rsidR="00910219" w:rsidRPr="00910219" w:rsidRDefault="00910219" w:rsidP="00910219">
            <w:pPr>
              <w:spacing w:before="0" w:after="0" w:line="240" w:lineRule="auto"/>
              <w:jc w:val="center"/>
              <w:rPr>
                <w:ins w:id="77419" w:author="pete jones" w:date="2022-01-11T16:43:00Z"/>
                <w:rFonts w:ascii="Calibri" w:hAnsi="Calibri" w:cs="Calibri"/>
                <w:color w:val="000000"/>
                <w:sz w:val="22"/>
                <w:szCs w:val="22"/>
              </w:rPr>
            </w:pPr>
            <w:ins w:id="77420" w:author="pete jones" w:date="2022-01-11T16:43:00Z">
              <w:r w:rsidRPr="00910219">
                <w:rPr>
                  <w:rFonts w:ascii="Calibri" w:hAnsi="Calibri" w:cs="Calibri"/>
                  <w:color w:val="000000"/>
                  <w:sz w:val="22"/>
                  <w:szCs w:val="22"/>
                </w:rPr>
                <w:t> </w:t>
              </w:r>
            </w:ins>
          </w:p>
        </w:tc>
      </w:tr>
      <w:tr w:rsidR="00910219" w:rsidRPr="00910219" w14:paraId="378E2678" w14:textId="77777777" w:rsidTr="00910219">
        <w:trPr>
          <w:trHeight w:val="300"/>
          <w:ins w:id="77421"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6A6FEBF" w14:textId="77777777" w:rsidR="00910219" w:rsidRPr="00910219" w:rsidRDefault="00910219" w:rsidP="00910219">
            <w:pPr>
              <w:spacing w:before="0" w:after="0" w:line="240" w:lineRule="auto"/>
              <w:jc w:val="center"/>
              <w:rPr>
                <w:ins w:id="77422" w:author="pete jones" w:date="2022-01-11T16:43:00Z"/>
                <w:rFonts w:ascii="Calibri" w:hAnsi="Calibri" w:cs="Calibri"/>
                <w:color w:val="000000"/>
                <w:sz w:val="22"/>
                <w:szCs w:val="22"/>
              </w:rPr>
            </w:pPr>
            <w:ins w:id="77423"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F87E0A5" w14:textId="77777777" w:rsidR="00910219" w:rsidRPr="00910219" w:rsidRDefault="00910219" w:rsidP="00910219">
            <w:pPr>
              <w:spacing w:before="0" w:after="0" w:line="240" w:lineRule="auto"/>
              <w:jc w:val="left"/>
              <w:rPr>
                <w:ins w:id="77424" w:author="pete jones" w:date="2022-01-11T16:43:00Z"/>
                <w:rFonts w:ascii="Calibri" w:hAnsi="Calibri" w:cs="Calibri"/>
                <w:color w:val="000000"/>
                <w:sz w:val="22"/>
                <w:szCs w:val="22"/>
              </w:rPr>
            </w:pPr>
            <w:ins w:id="77425" w:author="pete jones" w:date="2022-01-11T16:43:00Z">
              <w:r w:rsidRPr="00910219">
                <w:rPr>
                  <w:rFonts w:ascii="Calibri" w:hAnsi="Calibri" w:cs="Calibri"/>
                  <w:color w:val="000000"/>
                  <w:sz w:val="22"/>
                  <w:szCs w:val="22"/>
                </w:rPr>
                <w:t>Robotics and Image Processing</w:t>
              </w:r>
            </w:ins>
          </w:p>
        </w:tc>
        <w:tc>
          <w:tcPr>
            <w:tcW w:w="432" w:type="dxa"/>
            <w:tcBorders>
              <w:top w:val="nil"/>
              <w:left w:val="nil"/>
              <w:bottom w:val="single" w:sz="4" w:space="0" w:color="auto"/>
              <w:right w:val="single" w:sz="4" w:space="0" w:color="auto"/>
            </w:tcBorders>
            <w:shd w:val="clear" w:color="auto" w:fill="auto"/>
            <w:noWrap/>
            <w:vAlign w:val="bottom"/>
            <w:hideMark/>
          </w:tcPr>
          <w:p w14:paraId="0AC1EC11" w14:textId="77777777" w:rsidR="00910219" w:rsidRPr="00910219" w:rsidRDefault="00910219" w:rsidP="00910219">
            <w:pPr>
              <w:spacing w:before="0" w:after="0" w:line="240" w:lineRule="auto"/>
              <w:jc w:val="center"/>
              <w:rPr>
                <w:ins w:id="77426" w:author="pete jones" w:date="2022-01-11T16:43:00Z"/>
                <w:rFonts w:ascii="Calibri" w:hAnsi="Calibri" w:cs="Calibri"/>
                <w:color w:val="000000"/>
                <w:sz w:val="22"/>
                <w:szCs w:val="22"/>
              </w:rPr>
            </w:pPr>
            <w:ins w:id="77427" w:author="pete jones" w:date="2022-01-11T16:43: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C89FEA6" w14:textId="77777777" w:rsidR="00910219" w:rsidRPr="00910219" w:rsidRDefault="00910219" w:rsidP="00910219">
            <w:pPr>
              <w:spacing w:before="0" w:after="0" w:line="240" w:lineRule="auto"/>
              <w:jc w:val="center"/>
              <w:rPr>
                <w:ins w:id="77428" w:author="pete jones" w:date="2022-01-11T16:43:00Z"/>
                <w:rFonts w:ascii="Calibri" w:hAnsi="Calibri" w:cs="Calibri"/>
                <w:color w:val="000000"/>
                <w:sz w:val="22"/>
                <w:szCs w:val="22"/>
              </w:rPr>
            </w:pPr>
            <w:ins w:id="77429"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4FB022A" w14:textId="77777777" w:rsidR="00910219" w:rsidRPr="00910219" w:rsidRDefault="00910219" w:rsidP="00910219">
            <w:pPr>
              <w:spacing w:before="0" w:after="0" w:line="240" w:lineRule="auto"/>
              <w:jc w:val="center"/>
              <w:rPr>
                <w:ins w:id="77430" w:author="pete jones" w:date="2022-01-11T16:43:00Z"/>
                <w:rFonts w:ascii="Calibri" w:hAnsi="Calibri" w:cs="Calibri"/>
                <w:color w:val="000000"/>
                <w:sz w:val="22"/>
                <w:szCs w:val="22"/>
              </w:rPr>
            </w:pPr>
            <w:ins w:id="77431"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8EF9A0" w14:textId="77777777" w:rsidR="00910219" w:rsidRPr="00910219" w:rsidRDefault="00910219" w:rsidP="00910219">
            <w:pPr>
              <w:spacing w:before="0" w:after="0" w:line="240" w:lineRule="auto"/>
              <w:jc w:val="center"/>
              <w:rPr>
                <w:ins w:id="77432" w:author="pete jones" w:date="2022-01-11T16:43:00Z"/>
                <w:rFonts w:ascii="Calibri" w:hAnsi="Calibri" w:cs="Calibri"/>
                <w:color w:val="000000"/>
                <w:sz w:val="22"/>
                <w:szCs w:val="22"/>
              </w:rPr>
            </w:pPr>
            <w:ins w:id="7743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0B25F8" w14:textId="77777777" w:rsidR="00910219" w:rsidRPr="00910219" w:rsidRDefault="00910219" w:rsidP="00910219">
            <w:pPr>
              <w:spacing w:before="0" w:after="0" w:line="240" w:lineRule="auto"/>
              <w:jc w:val="center"/>
              <w:rPr>
                <w:ins w:id="77434" w:author="pete jones" w:date="2022-01-11T16:43:00Z"/>
                <w:rFonts w:ascii="Calibri" w:hAnsi="Calibri" w:cs="Calibri"/>
                <w:color w:val="000000"/>
                <w:sz w:val="22"/>
                <w:szCs w:val="22"/>
              </w:rPr>
            </w:pPr>
            <w:ins w:id="7743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BC99CD" w14:textId="77777777" w:rsidR="00910219" w:rsidRPr="00910219" w:rsidRDefault="00910219" w:rsidP="00910219">
            <w:pPr>
              <w:spacing w:before="0" w:after="0" w:line="240" w:lineRule="auto"/>
              <w:jc w:val="center"/>
              <w:rPr>
                <w:ins w:id="77436" w:author="pete jones" w:date="2022-01-11T16:43:00Z"/>
                <w:rFonts w:ascii="Calibri" w:hAnsi="Calibri" w:cs="Calibri"/>
                <w:color w:val="000000"/>
                <w:sz w:val="22"/>
                <w:szCs w:val="22"/>
              </w:rPr>
            </w:pPr>
            <w:ins w:id="7743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6506DE" w14:textId="77777777" w:rsidR="00910219" w:rsidRPr="00910219" w:rsidRDefault="00910219" w:rsidP="00910219">
            <w:pPr>
              <w:spacing w:before="0" w:after="0" w:line="240" w:lineRule="auto"/>
              <w:jc w:val="center"/>
              <w:rPr>
                <w:ins w:id="77438" w:author="pete jones" w:date="2022-01-11T16:43:00Z"/>
                <w:rFonts w:ascii="Calibri" w:hAnsi="Calibri" w:cs="Calibri"/>
                <w:color w:val="000000"/>
                <w:sz w:val="22"/>
                <w:szCs w:val="22"/>
              </w:rPr>
            </w:pPr>
            <w:ins w:id="7743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C551BB" w14:textId="77777777" w:rsidR="00910219" w:rsidRPr="00910219" w:rsidRDefault="00910219" w:rsidP="00910219">
            <w:pPr>
              <w:spacing w:before="0" w:after="0" w:line="240" w:lineRule="auto"/>
              <w:jc w:val="center"/>
              <w:rPr>
                <w:ins w:id="77440" w:author="pete jones" w:date="2022-01-11T16:43:00Z"/>
                <w:rFonts w:ascii="Calibri" w:hAnsi="Calibri" w:cs="Calibri"/>
                <w:color w:val="000000"/>
                <w:sz w:val="22"/>
                <w:szCs w:val="22"/>
              </w:rPr>
            </w:pPr>
            <w:ins w:id="7744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DD6009" w14:textId="77777777" w:rsidR="00910219" w:rsidRPr="00910219" w:rsidRDefault="00910219" w:rsidP="00910219">
            <w:pPr>
              <w:spacing w:before="0" w:after="0" w:line="240" w:lineRule="auto"/>
              <w:jc w:val="center"/>
              <w:rPr>
                <w:ins w:id="77442" w:author="pete jones" w:date="2022-01-11T16:43:00Z"/>
                <w:rFonts w:ascii="Calibri" w:hAnsi="Calibri" w:cs="Calibri"/>
                <w:color w:val="000000"/>
                <w:sz w:val="22"/>
                <w:szCs w:val="22"/>
              </w:rPr>
            </w:pPr>
            <w:ins w:id="7744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B9D85E" w14:textId="77777777" w:rsidR="00910219" w:rsidRPr="00910219" w:rsidRDefault="00910219" w:rsidP="00910219">
            <w:pPr>
              <w:spacing w:before="0" w:after="0" w:line="240" w:lineRule="auto"/>
              <w:jc w:val="center"/>
              <w:rPr>
                <w:ins w:id="77444" w:author="pete jones" w:date="2022-01-11T16:43:00Z"/>
                <w:rFonts w:ascii="Calibri" w:hAnsi="Calibri" w:cs="Calibri"/>
                <w:color w:val="000000"/>
                <w:sz w:val="22"/>
                <w:szCs w:val="22"/>
              </w:rPr>
            </w:pPr>
            <w:ins w:id="7744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AE503D" w14:textId="77777777" w:rsidR="00910219" w:rsidRPr="00910219" w:rsidRDefault="00910219" w:rsidP="00910219">
            <w:pPr>
              <w:spacing w:before="0" w:after="0" w:line="240" w:lineRule="auto"/>
              <w:jc w:val="center"/>
              <w:rPr>
                <w:ins w:id="77446" w:author="pete jones" w:date="2022-01-11T16:43:00Z"/>
                <w:rFonts w:ascii="Calibri" w:hAnsi="Calibri" w:cs="Calibri"/>
                <w:color w:val="000000"/>
                <w:sz w:val="22"/>
                <w:szCs w:val="22"/>
              </w:rPr>
            </w:pPr>
            <w:ins w:id="77447"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7490694" w14:textId="77777777" w:rsidR="00910219" w:rsidRPr="00910219" w:rsidRDefault="00910219" w:rsidP="00910219">
            <w:pPr>
              <w:spacing w:before="0" w:after="0" w:line="240" w:lineRule="auto"/>
              <w:jc w:val="center"/>
              <w:rPr>
                <w:ins w:id="77448" w:author="pete jones" w:date="2022-01-11T16:43:00Z"/>
                <w:rFonts w:ascii="Calibri" w:hAnsi="Calibri" w:cs="Calibri"/>
                <w:color w:val="000000"/>
                <w:sz w:val="22"/>
                <w:szCs w:val="22"/>
              </w:rPr>
            </w:pPr>
            <w:ins w:id="77449" w:author="pete jones" w:date="2022-01-11T16:43:00Z">
              <w:r w:rsidRPr="00910219">
                <w:rPr>
                  <w:rFonts w:ascii="Calibri" w:hAnsi="Calibri" w:cs="Calibri"/>
                  <w:color w:val="000000"/>
                  <w:sz w:val="22"/>
                  <w:szCs w:val="22"/>
                </w:rPr>
                <w:t> </w:t>
              </w:r>
            </w:ins>
          </w:p>
        </w:tc>
      </w:tr>
      <w:tr w:rsidR="00910219" w:rsidRPr="00910219" w14:paraId="495D1EAE" w14:textId="77777777" w:rsidTr="00910219">
        <w:trPr>
          <w:trHeight w:val="300"/>
          <w:ins w:id="77450"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366A71A" w14:textId="77777777" w:rsidR="00910219" w:rsidRPr="00910219" w:rsidRDefault="00910219" w:rsidP="00910219">
            <w:pPr>
              <w:spacing w:before="0" w:after="0" w:line="240" w:lineRule="auto"/>
              <w:jc w:val="center"/>
              <w:rPr>
                <w:ins w:id="77451" w:author="pete jones" w:date="2022-01-11T16:43:00Z"/>
                <w:rFonts w:ascii="Calibri" w:hAnsi="Calibri" w:cs="Calibri"/>
                <w:color w:val="000000"/>
                <w:sz w:val="22"/>
                <w:szCs w:val="22"/>
              </w:rPr>
            </w:pPr>
            <w:ins w:id="77452"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42584A8" w14:textId="317F3C7A" w:rsidR="00910219" w:rsidRPr="00910219" w:rsidRDefault="00910219" w:rsidP="00910219">
            <w:pPr>
              <w:spacing w:before="0" w:after="0" w:line="240" w:lineRule="auto"/>
              <w:jc w:val="left"/>
              <w:rPr>
                <w:ins w:id="77453" w:author="pete jones" w:date="2022-01-11T16:43:00Z"/>
                <w:rFonts w:ascii="Calibri" w:hAnsi="Calibri" w:cs="Calibri"/>
                <w:color w:val="000000"/>
                <w:sz w:val="22"/>
                <w:szCs w:val="22"/>
              </w:rPr>
            </w:pPr>
            <w:ins w:id="77454" w:author="pete jones" w:date="2022-01-11T16:43:00Z">
              <w:r w:rsidRPr="00910219">
                <w:rPr>
                  <w:rFonts w:ascii="Calibri" w:hAnsi="Calibri" w:cs="Calibri"/>
                  <w:color w:val="000000"/>
                  <w:sz w:val="22"/>
                  <w:szCs w:val="22"/>
                </w:rPr>
                <w:t>Object</w:t>
              </w:r>
            </w:ins>
            <w:ins w:id="77455" w:author="pete jones" w:date="2022-03-30T12:32:00Z">
              <w:r w:rsidR="00042512">
                <w:rPr>
                  <w:rFonts w:ascii="Calibri" w:hAnsi="Calibri" w:cs="Calibri"/>
                  <w:color w:val="000000"/>
                  <w:sz w:val="22"/>
                  <w:szCs w:val="22"/>
                </w:rPr>
                <w:t>-</w:t>
              </w:r>
            </w:ins>
            <w:ins w:id="77456" w:author="pete jones" w:date="2022-01-11T16:43:00Z">
              <w:r w:rsidRPr="00910219">
                <w:rPr>
                  <w:rFonts w:ascii="Calibri" w:hAnsi="Calibri" w:cs="Calibri"/>
                  <w:color w:val="000000"/>
                  <w:sz w:val="22"/>
                  <w:szCs w:val="22"/>
                </w:rPr>
                <w:t>Oriented Engineering Computing</w:t>
              </w:r>
            </w:ins>
          </w:p>
        </w:tc>
        <w:tc>
          <w:tcPr>
            <w:tcW w:w="432" w:type="dxa"/>
            <w:tcBorders>
              <w:top w:val="nil"/>
              <w:left w:val="nil"/>
              <w:bottom w:val="single" w:sz="4" w:space="0" w:color="auto"/>
              <w:right w:val="single" w:sz="4" w:space="0" w:color="auto"/>
            </w:tcBorders>
            <w:shd w:val="clear" w:color="auto" w:fill="auto"/>
            <w:noWrap/>
            <w:vAlign w:val="bottom"/>
            <w:hideMark/>
          </w:tcPr>
          <w:p w14:paraId="5E5F16AB" w14:textId="77777777" w:rsidR="00910219" w:rsidRPr="00910219" w:rsidRDefault="00910219" w:rsidP="00910219">
            <w:pPr>
              <w:spacing w:before="0" w:after="0" w:line="240" w:lineRule="auto"/>
              <w:jc w:val="center"/>
              <w:rPr>
                <w:ins w:id="77457" w:author="pete jones" w:date="2022-01-11T16:43:00Z"/>
                <w:rFonts w:ascii="Calibri" w:hAnsi="Calibri" w:cs="Calibri"/>
                <w:color w:val="000000"/>
                <w:sz w:val="22"/>
                <w:szCs w:val="22"/>
              </w:rPr>
            </w:pPr>
            <w:ins w:id="77458" w:author="pete jones" w:date="2022-01-11T16:43: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0F57EDC" w14:textId="77777777" w:rsidR="00910219" w:rsidRPr="00910219" w:rsidRDefault="00910219" w:rsidP="00910219">
            <w:pPr>
              <w:spacing w:before="0" w:after="0" w:line="240" w:lineRule="auto"/>
              <w:jc w:val="center"/>
              <w:rPr>
                <w:ins w:id="77459" w:author="pete jones" w:date="2022-01-11T16:43:00Z"/>
                <w:rFonts w:ascii="Calibri" w:hAnsi="Calibri" w:cs="Calibri"/>
                <w:color w:val="000000"/>
                <w:sz w:val="22"/>
                <w:szCs w:val="22"/>
              </w:rPr>
            </w:pPr>
            <w:ins w:id="77460"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5105E24" w14:textId="77777777" w:rsidR="00910219" w:rsidRPr="00910219" w:rsidRDefault="00910219" w:rsidP="00910219">
            <w:pPr>
              <w:spacing w:before="0" w:after="0" w:line="240" w:lineRule="auto"/>
              <w:jc w:val="center"/>
              <w:rPr>
                <w:ins w:id="77461" w:author="pete jones" w:date="2022-01-11T16:43:00Z"/>
                <w:rFonts w:ascii="Calibri" w:hAnsi="Calibri" w:cs="Calibri"/>
                <w:color w:val="000000"/>
                <w:sz w:val="22"/>
                <w:szCs w:val="22"/>
              </w:rPr>
            </w:pPr>
            <w:ins w:id="77462"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F868F7" w14:textId="77777777" w:rsidR="00910219" w:rsidRPr="00910219" w:rsidRDefault="00910219" w:rsidP="00910219">
            <w:pPr>
              <w:spacing w:before="0" w:after="0" w:line="240" w:lineRule="auto"/>
              <w:jc w:val="center"/>
              <w:rPr>
                <w:ins w:id="77463" w:author="pete jones" w:date="2022-01-11T16:43:00Z"/>
                <w:rFonts w:ascii="Calibri" w:hAnsi="Calibri" w:cs="Calibri"/>
                <w:color w:val="000000"/>
                <w:sz w:val="22"/>
                <w:szCs w:val="22"/>
              </w:rPr>
            </w:pPr>
            <w:ins w:id="7746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7DFA186" w14:textId="77777777" w:rsidR="00910219" w:rsidRPr="00910219" w:rsidRDefault="00910219" w:rsidP="00910219">
            <w:pPr>
              <w:spacing w:before="0" w:after="0" w:line="240" w:lineRule="auto"/>
              <w:jc w:val="center"/>
              <w:rPr>
                <w:ins w:id="77465" w:author="pete jones" w:date="2022-01-11T16:43:00Z"/>
                <w:rFonts w:ascii="Calibri" w:hAnsi="Calibri" w:cs="Calibri"/>
                <w:color w:val="000000"/>
                <w:sz w:val="22"/>
                <w:szCs w:val="22"/>
              </w:rPr>
            </w:pPr>
            <w:ins w:id="77466"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446AB2" w14:textId="77777777" w:rsidR="00910219" w:rsidRPr="00910219" w:rsidRDefault="00910219" w:rsidP="00910219">
            <w:pPr>
              <w:spacing w:before="0" w:after="0" w:line="240" w:lineRule="auto"/>
              <w:jc w:val="center"/>
              <w:rPr>
                <w:ins w:id="77467" w:author="pete jones" w:date="2022-01-11T16:43:00Z"/>
                <w:rFonts w:ascii="Calibri" w:hAnsi="Calibri" w:cs="Calibri"/>
                <w:color w:val="000000"/>
                <w:sz w:val="22"/>
                <w:szCs w:val="22"/>
              </w:rPr>
            </w:pPr>
            <w:ins w:id="7746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BE0068" w14:textId="77777777" w:rsidR="00910219" w:rsidRPr="00910219" w:rsidRDefault="00910219" w:rsidP="00910219">
            <w:pPr>
              <w:spacing w:before="0" w:after="0" w:line="240" w:lineRule="auto"/>
              <w:jc w:val="center"/>
              <w:rPr>
                <w:ins w:id="77469" w:author="pete jones" w:date="2022-01-11T16:43:00Z"/>
                <w:rFonts w:ascii="Calibri" w:hAnsi="Calibri" w:cs="Calibri"/>
                <w:color w:val="000000"/>
                <w:sz w:val="22"/>
                <w:szCs w:val="22"/>
              </w:rPr>
            </w:pPr>
            <w:ins w:id="7747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229C81" w14:textId="77777777" w:rsidR="00910219" w:rsidRPr="00910219" w:rsidRDefault="00910219" w:rsidP="00910219">
            <w:pPr>
              <w:spacing w:before="0" w:after="0" w:line="240" w:lineRule="auto"/>
              <w:jc w:val="center"/>
              <w:rPr>
                <w:ins w:id="77471" w:author="pete jones" w:date="2022-01-11T16:43:00Z"/>
                <w:rFonts w:ascii="Calibri" w:hAnsi="Calibri" w:cs="Calibri"/>
                <w:color w:val="000000"/>
                <w:sz w:val="22"/>
                <w:szCs w:val="22"/>
              </w:rPr>
            </w:pPr>
            <w:ins w:id="7747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DACB1D" w14:textId="77777777" w:rsidR="00910219" w:rsidRPr="00910219" w:rsidRDefault="00910219" w:rsidP="00910219">
            <w:pPr>
              <w:spacing w:before="0" w:after="0" w:line="240" w:lineRule="auto"/>
              <w:jc w:val="center"/>
              <w:rPr>
                <w:ins w:id="77473" w:author="pete jones" w:date="2022-01-11T16:43:00Z"/>
                <w:rFonts w:ascii="Calibri" w:hAnsi="Calibri" w:cs="Calibri"/>
                <w:color w:val="000000"/>
                <w:sz w:val="22"/>
                <w:szCs w:val="22"/>
              </w:rPr>
            </w:pPr>
            <w:ins w:id="7747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AF17F7" w14:textId="77777777" w:rsidR="00910219" w:rsidRPr="00910219" w:rsidRDefault="00910219" w:rsidP="00910219">
            <w:pPr>
              <w:spacing w:before="0" w:after="0" w:line="240" w:lineRule="auto"/>
              <w:jc w:val="center"/>
              <w:rPr>
                <w:ins w:id="77475" w:author="pete jones" w:date="2022-01-11T16:43:00Z"/>
                <w:rFonts w:ascii="Calibri" w:hAnsi="Calibri" w:cs="Calibri"/>
                <w:color w:val="000000"/>
                <w:sz w:val="22"/>
                <w:szCs w:val="22"/>
              </w:rPr>
            </w:pPr>
            <w:ins w:id="7747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371F19" w14:textId="77777777" w:rsidR="00910219" w:rsidRPr="00910219" w:rsidRDefault="00910219" w:rsidP="00910219">
            <w:pPr>
              <w:spacing w:before="0" w:after="0" w:line="240" w:lineRule="auto"/>
              <w:jc w:val="center"/>
              <w:rPr>
                <w:ins w:id="77477" w:author="pete jones" w:date="2022-01-11T16:43:00Z"/>
                <w:rFonts w:ascii="Calibri" w:hAnsi="Calibri" w:cs="Calibri"/>
                <w:color w:val="000000"/>
                <w:sz w:val="22"/>
                <w:szCs w:val="22"/>
              </w:rPr>
            </w:pPr>
            <w:ins w:id="77478"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FB0B6AE" w14:textId="77777777" w:rsidR="00910219" w:rsidRPr="00910219" w:rsidRDefault="00910219" w:rsidP="00910219">
            <w:pPr>
              <w:spacing w:before="0" w:after="0" w:line="240" w:lineRule="auto"/>
              <w:jc w:val="center"/>
              <w:rPr>
                <w:ins w:id="77479" w:author="pete jones" w:date="2022-01-11T16:43:00Z"/>
                <w:rFonts w:ascii="Calibri" w:hAnsi="Calibri" w:cs="Calibri"/>
                <w:color w:val="000000"/>
                <w:sz w:val="22"/>
                <w:szCs w:val="22"/>
              </w:rPr>
            </w:pPr>
            <w:ins w:id="77480" w:author="pete jones" w:date="2022-01-11T16:43:00Z">
              <w:r w:rsidRPr="00910219">
                <w:rPr>
                  <w:rFonts w:ascii="Calibri" w:hAnsi="Calibri" w:cs="Calibri"/>
                  <w:color w:val="000000"/>
                  <w:sz w:val="22"/>
                  <w:szCs w:val="22"/>
                </w:rPr>
                <w:t> </w:t>
              </w:r>
            </w:ins>
          </w:p>
        </w:tc>
      </w:tr>
      <w:tr w:rsidR="00910219" w:rsidRPr="00910219" w14:paraId="729386C4" w14:textId="77777777" w:rsidTr="00910219">
        <w:trPr>
          <w:trHeight w:val="300"/>
          <w:ins w:id="77481"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46EE184" w14:textId="77777777" w:rsidR="00910219" w:rsidRPr="00910219" w:rsidRDefault="00910219" w:rsidP="00910219">
            <w:pPr>
              <w:spacing w:before="0" w:after="0" w:line="240" w:lineRule="auto"/>
              <w:jc w:val="center"/>
              <w:rPr>
                <w:ins w:id="77482" w:author="pete jones" w:date="2022-01-11T16:43:00Z"/>
                <w:rFonts w:ascii="Calibri" w:hAnsi="Calibri" w:cs="Calibri"/>
                <w:color w:val="000000"/>
                <w:sz w:val="22"/>
                <w:szCs w:val="22"/>
              </w:rPr>
            </w:pPr>
            <w:ins w:id="77483"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CCE326E" w14:textId="77777777" w:rsidR="00910219" w:rsidRPr="00910219" w:rsidRDefault="00910219" w:rsidP="00910219">
            <w:pPr>
              <w:spacing w:before="0" w:after="0" w:line="240" w:lineRule="auto"/>
              <w:jc w:val="left"/>
              <w:rPr>
                <w:ins w:id="77484" w:author="pete jones" w:date="2022-01-11T16:43:00Z"/>
                <w:rFonts w:ascii="Calibri" w:hAnsi="Calibri" w:cs="Calibri"/>
                <w:color w:val="000000"/>
                <w:sz w:val="22"/>
                <w:szCs w:val="22"/>
              </w:rPr>
            </w:pPr>
            <w:ins w:id="77485" w:author="pete jones" w:date="2022-01-11T16:43:00Z">
              <w:r w:rsidRPr="00910219">
                <w:rPr>
                  <w:rFonts w:ascii="Calibri" w:hAnsi="Calibri" w:cs="Calibri"/>
                  <w:color w:val="000000"/>
                  <w:sz w:val="22"/>
                  <w:szCs w:val="22"/>
                </w:rPr>
                <w:t>Fluid Power and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0D71AFFB" w14:textId="77777777" w:rsidR="00910219" w:rsidRPr="00910219" w:rsidRDefault="00910219" w:rsidP="00910219">
            <w:pPr>
              <w:spacing w:before="0" w:after="0" w:line="240" w:lineRule="auto"/>
              <w:jc w:val="center"/>
              <w:rPr>
                <w:ins w:id="77486" w:author="pete jones" w:date="2022-01-11T16:43:00Z"/>
                <w:rFonts w:ascii="Calibri" w:hAnsi="Calibri" w:cs="Calibri"/>
                <w:color w:val="000000"/>
                <w:sz w:val="22"/>
                <w:szCs w:val="22"/>
              </w:rPr>
            </w:pPr>
            <w:ins w:id="77487" w:author="pete jones" w:date="2022-01-11T16:43: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D78FA23" w14:textId="77777777" w:rsidR="00910219" w:rsidRPr="00910219" w:rsidRDefault="00910219" w:rsidP="00910219">
            <w:pPr>
              <w:spacing w:before="0" w:after="0" w:line="240" w:lineRule="auto"/>
              <w:jc w:val="center"/>
              <w:rPr>
                <w:ins w:id="77488" w:author="pete jones" w:date="2022-01-11T16:43:00Z"/>
                <w:rFonts w:ascii="Calibri" w:hAnsi="Calibri" w:cs="Calibri"/>
                <w:color w:val="000000"/>
                <w:sz w:val="22"/>
                <w:szCs w:val="22"/>
              </w:rPr>
            </w:pPr>
            <w:ins w:id="77489"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0520F546" w14:textId="77777777" w:rsidR="00910219" w:rsidRPr="00910219" w:rsidRDefault="00910219" w:rsidP="00910219">
            <w:pPr>
              <w:spacing w:before="0" w:after="0" w:line="240" w:lineRule="auto"/>
              <w:jc w:val="center"/>
              <w:rPr>
                <w:ins w:id="77490" w:author="pete jones" w:date="2022-01-11T16:43:00Z"/>
                <w:rFonts w:ascii="Calibri" w:hAnsi="Calibri" w:cs="Calibri"/>
                <w:color w:val="000000"/>
                <w:sz w:val="22"/>
                <w:szCs w:val="22"/>
              </w:rPr>
            </w:pPr>
            <w:ins w:id="77491"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6E28C3" w14:textId="77777777" w:rsidR="00910219" w:rsidRPr="00910219" w:rsidRDefault="00910219" w:rsidP="00910219">
            <w:pPr>
              <w:spacing w:before="0" w:after="0" w:line="240" w:lineRule="auto"/>
              <w:jc w:val="center"/>
              <w:rPr>
                <w:ins w:id="77492" w:author="pete jones" w:date="2022-01-11T16:43:00Z"/>
                <w:rFonts w:ascii="Calibri" w:hAnsi="Calibri" w:cs="Calibri"/>
                <w:color w:val="000000"/>
                <w:sz w:val="22"/>
                <w:szCs w:val="22"/>
              </w:rPr>
            </w:pPr>
            <w:ins w:id="77493"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1EB2BC" w14:textId="77777777" w:rsidR="00910219" w:rsidRPr="00910219" w:rsidRDefault="00910219" w:rsidP="00910219">
            <w:pPr>
              <w:spacing w:before="0" w:after="0" w:line="240" w:lineRule="auto"/>
              <w:jc w:val="center"/>
              <w:rPr>
                <w:ins w:id="77494" w:author="pete jones" w:date="2022-01-11T16:43:00Z"/>
                <w:rFonts w:ascii="Calibri" w:hAnsi="Calibri" w:cs="Calibri"/>
                <w:color w:val="000000"/>
                <w:sz w:val="22"/>
                <w:szCs w:val="22"/>
              </w:rPr>
            </w:pPr>
            <w:ins w:id="77495"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BB8D5E" w14:textId="77777777" w:rsidR="00910219" w:rsidRPr="00910219" w:rsidRDefault="00910219" w:rsidP="00910219">
            <w:pPr>
              <w:spacing w:before="0" w:after="0" w:line="240" w:lineRule="auto"/>
              <w:jc w:val="center"/>
              <w:rPr>
                <w:ins w:id="77496" w:author="pete jones" w:date="2022-01-11T16:43:00Z"/>
                <w:rFonts w:ascii="Calibri" w:hAnsi="Calibri" w:cs="Calibri"/>
                <w:color w:val="000000"/>
                <w:sz w:val="22"/>
                <w:szCs w:val="22"/>
              </w:rPr>
            </w:pPr>
            <w:ins w:id="77497"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2B3C65" w14:textId="77777777" w:rsidR="00910219" w:rsidRPr="00910219" w:rsidRDefault="00910219" w:rsidP="00910219">
            <w:pPr>
              <w:spacing w:before="0" w:after="0" w:line="240" w:lineRule="auto"/>
              <w:jc w:val="center"/>
              <w:rPr>
                <w:ins w:id="77498" w:author="pete jones" w:date="2022-01-11T16:43:00Z"/>
                <w:rFonts w:ascii="Calibri" w:hAnsi="Calibri" w:cs="Calibri"/>
                <w:color w:val="000000"/>
                <w:sz w:val="22"/>
                <w:szCs w:val="22"/>
              </w:rPr>
            </w:pPr>
            <w:ins w:id="77499"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B8C23D" w14:textId="77777777" w:rsidR="00910219" w:rsidRPr="00910219" w:rsidRDefault="00910219" w:rsidP="00910219">
            <w:pPr>
              <w:spacing w:before="0" w:after="0" w:line="240" w:lineRule="auto"/>
              <w:jc w:val="center"/>
              <w:rPr>
                <w:ins w:id="77500" w:author="pete jones" w:date="2022-01-11T16:43:00Z"/>
                <w:rFonts w:ascii="Calibri" w:hAnsi="Calibri" w:cs="Calibri"/>
                <w:color w:val="000000"/>
                <w:sz w:val="22"/>
                <w:szCs w:val="22"/>
              </w:rPr>
            </w:pPr>
            <w:ins w:id="77501"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0065F1" w14:textId="77777777" w:rsidR="00910219" w:rsidRPr="00910219" w:rsidRDefault="00910219" w:rsidP="00910219">
            <w:pPr>
              <w:spacing w:before="0" w:after="0" w:line="240" w:lineRule="auto"/>
              <w:jc w:val="center"/>
              <w:rPr>
                <w:ins w:id="77502" w:author="pete jones" w:date="2022-01-11T16:43:00Z"/>
                <w:rFonts w:ascii="Calibri" w:hAnsi="Calibri" w:cs="Calibri"/>
                <w:color w:val="000000"/>
                <w:sz w:val="22"/>
                <w:szCs w:val="22"/>
              </w:rPr>
            </w:pPr>
            <w:ins w:id="77503"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53A8D7" w14:textId="77777777" w:rsidR="00910219" w:rsidRPr="00910219" w:rsidRDefault="00910219" w:rsidP="00910219">
            <w:pPr>
              <w:spacing w:before="0" w:after="0" w:line="240" w:lineRule="auto"/>
              <w:jc w:val="center"/>
              <w:rPr>
                <w:ins w:id="77504" w:author="pete jones" w:date="2022-01-11T16:43:00Z"/>
                <w:rFonts w:ascii="Calibri" w:hAnsi="Calibri" w:cs="Calibri"/>
                <w:color w:val="000000"/>
                <w:sz w:val="22"/>
                <w:szCs w:val="22"/>
              </w:rPr>
            </w:pPr>
            <w:ins w:id="77505"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811539" w14:textId="77777777" w:rsidR="00910219" w:rsidRPr="00910219" w:rsidRDefault="00910219" w:rsidP="00910219">
            <w:pPr>
              <w:spacing w:before="0" w:after="0" w:line="240" w:lineRule="auto"/>
              <w:jc w:val="center"/>
              <w:rPr>
                <w:ins w:id="77506" w:author="pete jones" w:date="2022-01-11T16:43:00Z"/>
                <w:rFonts w:ascii="Calibri" w:hAnsi="Calibri" w:cs="Calibri"/>
                <w:color w:val="000000"/>
                <w:sz w:val="22"/>
                <w:szCs w:val="22"/>
              </w:rPr>
            </w:pPr>
            <w:ins w:id="77507"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C1812BB" w14:textId="77777777" w:rsidR="00910219" w:rsidRPr="00910219" w:rsidRDefault="00910219" w:rsidP="00910219">
            <w:pPr>
              <w:spacing w:before="0" w:after="0" w:line="240" w:lineRule="auto"/>
              <w:jc w:val="center"/>
              <w:rPr>
                <w:ins w:id="77508" w:author="pete jones" w:date="2022-01-11T16:43:00Z"/>
                <w:rFonts w:ascii="Calibri" w:hAnsi="Calibri" w:cs="Calibri"/>
                <w:color w:val="000000"/>
                <w:sz w:val="22"/>
                <w:szCs w:val="22"/>
              </w:rPr>
            </w:pPr>
            <w:ins w:id="77509" w:author="pete jones" w:date="2022-01-11T16:43:00Z">
              <w:r w:rsidRPr="00910219">
                <w:rPr>
                  <w:rFonts w:ascii="Calibri" w:hAnsi="Calibri" w:cs="Calibri"/>
                  <w:color w:val="000000"/>
                  <w:sz w:val="22"/>
                  <w:szCs w:val="22"/>
                </w:rPr>
                <w:t> </w:t>
              </w:r>
            </w:ins>
          </w:p>
        </w:tc>
      </w:tr>
      <w:tr w:rsidR="00910219" w:rsidRPr="00910219" w14:paraId="0ADB6041" w14:textId="77777777" w:rsidTr="00910219">
        <w:trPr>
          <w:trHeight w:val="300"/>
          <w:ins w:id="77510" w:author="pete jones" w:date="2022-01-11T16:4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0A610B4" w14:textId="77777777" w:rsidR="00910219" w:rsidRPr="00910219" w:rsidRDefault="00910219" w:rsidP="00910219">
            <w:pPr>
              <w:spacing w:before="0" w:after="0" w:line="240" w:lineRule="auto"/>
              <w:jc w:val="center"/>
              <w:rPr>
                <w:ins w:id="77511" w:author="pete jones" w:date="2022-01-11T16:43:00Z"/>
                <w:rFonts w:ascii="Calibri" w:hAnsi="Calibri" w:cs="Calibri"/>
                <w:color w:val="000000"/>
                <w:sz w:val="22"/>
                <w:szCs w:val="22"/>
              </w:rPr>
            </w:pPr>
            <w:ins w:id="77512" w:author="pete jones" w:date="2022-01-11T16:43: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DDB9AD7" w14:textId="77777777" w:rsidR="00910219" w:rsidRPr="00910219" w:rsidRDefault="00910219" w:rsidP="00910219">
            <w:pPr>
              <w:spacing w:before="0" w:after="0" w:line="240" w:lineRule="auto"/>
              <w:jc w:val="left"/>
              <w:rPr>
                <w:ins w:id="77513" w:author="pete jones" w:date="2022-01-11T16:43:00Z"/>
                <w:rFonts w:ascii="Calibri" w:hAnsi="Calibri" w:cs="Calibri"/>
                <w:color w:val="000000"/>
                <w:sz w:val="22"/>
                <w:szCs w:val="22"/>
              </w:rPr>
            </w:pPr>
            <w:ins w:id="77514" w:author="pete jones" w:date="2022-01-11T16:43:00Z">
              <w:r w:rsidRPr="00910219">
                <w:rPr>
                  <w:rFonts w:ascii="Calibri" w:hAnsi="Calibri" w:cs="Calibri"/>
                  <w:color w:val="000000"/>
                  <w:sz w:val="22"/>
                  <w:szCs w:val="22"/>
                </w:rPr>
                <w:t>Automotive Power Transmission</w:t>
              </w:r>
            </w:ins>
          </w:p>
        </w:tc>
        <w:tc>
          <w:tcPr>
            <w:tcW w:w="432" w:type="dxa"/>
            <w:tcBorders>
              <w:top w:val="nil"/>
              <w:left w:val="nil"/>
              <w:bottom w:val="single" w:sz="4" w:space="0" w:color="auto"/>
              <w:right w:val="single" w:sz="4" w:space="0" w:color="auto"/>
            </w:tcBorders>
            <w:shd w:val="clear" w:color="auto" w:fill="auto"/>
            <w:noWrap/>
            <w:vAlign w:val="bottom"/>
            <w:hideMark/>
          </w:tcPr>
          <w:p w14:paraId="0CCFEE98" w14:textId="77777777" w:rsidR="00910219" w:rsidRPr="00910219" w:rsidRDefault="00910219" w:rsidP="00910219">
            <w:pPr>
              <w:spacing w:before="0" w:after="0" w:line="240" w:lineRule="auto"/>
              <w:jc w:val="center"/>
              <w:rPr>
                <w:ins w:id="77515" w:author="pete jones" w:date="2022-01-11T16:43:00Z"/>
                <w:rFonts w:ascii="Calibri" w:hAnsi="Calibri" w:cs="Calibri"/>
                <w:color w:val="000000"/>
                <w:sz w:val="22"/>
                <w:szCs w:val="22"/>
              </w:rPr>
            </w:pPr>
            <w:ins w:id="77516" w:author="pete jones" w:date="2022-01-11T16:43: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000F172" w14:textId="77777777" w:rsidR="00910219" w:rsidRPr="00910219" w:rsidRDefault="00910219" w:rsidP="00910219">
            <w:pPr>
              <w:spacing w:before="0" w:after="0" w:line="240" w:lineRule="auto"/>
              <w:jc w:val="center"/>
              <w:rPr>
                <w:ins w:id="77517" w:author="pete jones" w:date="2022-01-11T16:43:00Z"/>
                <w:rFonts w:ascii="Calibri" w:hAnsi="Calibri" w:cs="Calibri"/>
                <w:color w:val="000000"/>
                <w:sz w:val="22"/>
                <w:szCs w:val="22"/>
              </w:rPr>
            </w:pPr>
            <w:ins w:id="77518" w:author="pete jones" w:date="2022-01-11T16:43: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F3B6D0B" w14:textId="77777777" w:rsidR="00910219" w:rsidRPr="00910219" w:rsidRDefault="00910219" w:rsidP="00910219">
            <w:pPr>
              <w:spacing w:before="0" w:after="0" w:line="240" w:lineRule="auto"/>
              <w:jc w:val="center"/>
              <w:rPr>
                <w:ins w:id="77519" w:author="pete jones" w:date="2022-01-11T16:43:00Z"/>
                <w:rFonts w:ascii="Calibri" w:hAnsi="Calibri" w:cs="Calibri"/>
                <w:color w:val="000000"/>
                <w:sz w:val="22"/>
                <w:szCs w:val="22"/>
              </w:rPr>
            </w:pPr>
            <w:ins w:id="77520"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D3158B" w14:textId="77777777" w:rsidR="00910219" w:rsidRPr="00910219" w:rsidRDefault="00910219" w:rsidP="00910219">
            <w:pPr>
              <w:spacing w:before="0" w:after="0" w:line="240" w:lineRule="auto"/>
              <w:jc w:val="center"/>
              <w:rPr>
                <w:ins w:id="77521" w:author="pete jones" w:date="2022-01-11T16:43:00Z"/>
                <w:rFonts w:ascii="Calibri" w:hAnsi="Calibri" w:cs="Calibri"/>
                <w:color w:val="000000"/>
                <w:sz w:val="22"/>
                <w:szCs w:val="22"/>
              </w:rPr>
            </w:pPr>
            <w:ins w:id="77522"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DEE211C" w14:textId="77777777" w:rsidR="00910219" w:rsidRPr="00910219" w:rsidRDefault="00910219" w:rsidP="00910219">
            <w:pPr>
              <w:spacing w:before="0" w:after="0" w:line="240" w:lineRule="auto"/>
              <w:jc w:val="center"/>
              <w:rPr>
                <w:ins w:id="77523" w:author="pete jones" w:date="2022-01-11T16:43:00Z"/>
                <w:rFonts w:ascii="Calibri" w:hAnsi="Calibri" w:cs="Calibri"/>
                <w:color w:val="000000"/>
                <w:sz w:val="22"/>
                <w:szCs w:val="22"/>
              </w:rPr>
            </w:pPr>
            <w:ins w:id="77524" w:author="pete jones" w:date="2022-01-11T16:43: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78D7B6" w14:textId="77777777" w:rsidR="00910219" w:rsidRPr="00910219" w:rsidRDefault="00910219" w:rsidP="00910219">
            <w:pPr>
              <w:spacing w:before="0" w:after="0" w:line="240" w:lineRule="auto"/>
              <w:jc w:val="center"/>
              <w:rPr>
                <w:ins w:id="77525" w:author="pete jones" w:date="2022-01-11T16:43:00Z"/>
                <w:rFonts w:ascii="Calibri" w:hAnsi="Calibri" w:cs="Calibri"/>
                <w:color w:val="000000"/>
                <w:sz w:val="22"/>
                <w:szCs w:val="22"/>
              </w:rPr>
            </w:pPr>
            <w:ins w:id="77526"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F81EDC" w14:textId="77777777" w:rsidR="00910219" w:rsidRPr="00910219" w:rsidRDefault="00910219" w:rsidP="00910219">
            <w:pPr>
              <w:spacing w:before="0" w:after="0" w:line="240" w:lineRule="auto"/>
              <w:jc w:val="center"/>
              <w:rPr>
                <w:ins w:id="77527" w:author="pete jones" w:date="2022-01-11T16:43:00Z"/>
                <w:rFonts w:ascii="Calibri" w:hAnsi="Calibri" w:cs="Calibri"/>
                <w:color w:val="000000"/>
                <w:sz w:val="22"/>
                <w:szCs w:val="22"/>
              </w:rPr>
            </w:pPr>
            <w:ins w:id="77528"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C4AB2C" w14:textId="77777777" w:rsidR="00910219" w:rsidRPr="00910219" w:rsidRDefault="00910219" w:rsidP="00910219">
            <w:pPr>
              <w:spacing w:before="0" w:after="0" w:line="240" w:lineRule="auto"/>
              <w:jc w:val="center"/>
              <w:rPr>
                <w:ins w:id="77529" w:author="pete jones" w:date="2022-01-11T16:43:00Z"/>
                <w:rFonts w:ascii="Calibri" w:hAnsi="Calibri" w:cs="Calibri"/>
                <w:color w:val="000000"/>
                <w:sz w:val="22"/>
                <w:szCs w:val="22"/>
              </w:rPr>
            </w:pPr>
            <w:ins w:id="77530"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E79B3E" w14:textId="77777777" w:rsidR="00910219" w:rsidRPr="00910219" w:rsidRDefault="00910219" w:rsidP="00910219">
            <w:pPr>
              <w:spacing w:before="0" w:after="0" w:line="240" w:lineRule="auto"/>
              <w:jc w:val="center"/>
              <w:rPr>
                <w:ins w:id="77531" w:author="pete jones" w:date="2022-01-11T16:43:00Z"/>
                <w:rFonts w:ascii="Calibri" w:hAnsi="Calibri" w:cs="Calibri"/>
                <w:color w:val="000000"/>
                <w:sz w:val="22"/>
                <w:szCs w:val="22"/>
              </w:rPr>
            </w:pPr>
            <w:ins w:id="77532"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3B4E5A" w14:textId="77777777" w:rsidR="00910219" w:rsidRPr="00910219" w:rsidRDefault="00910219" w:rsidP="00910219">
            <w:pPr>
              <w:spacing w:before="0" w:after="0" w:line="240" w:lineRule="auto"/>
              <w:jc w:val="center"/>
              <w:rPr>
                <w:ins w:id="77533" w:author="pete jones" w:date="2022-01-11T16:43:00Z"/>
                <w:rFonts w:ascii="Calibri" w:hAnsi="Calibri" w:cs="Calibri"/>
                <w:color w:val="000000"/>
                <w:sz w:val="22"/>
                <w:szCs w:val="22"/>
              </w:rPr>
            </w:pPr>
            <w:ins w:id="77534" w:author="pete jones" w:date="2022-01-11T16:43: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398858" w14:textId="77777777" w:rsidR="00910219" w:rsidRPr="00910219" w:rsidRDefault="00910219" w:rsidP="00910219">
            <w:pPr>
              <w:spacing w:before="0" w:after="0" w:line="240" w:lineRule="auto"/>
              <w:jc w:val="center"/>
              <w:rPr>
                <w:ins w:id="77535" w:author="pete jones" w:date="2022-01-11T16:43:00Z"/>
                <w:rFonts w:ascii="Calibri" w:hAnsi="Calibri" w:cs="Calibri"/>
                <w:color w:val="000000"/>
                <w:sz w:val="22"/>
                <w:szCs w:val="22"/>
              </w:rPr>
            </w:pPr>
            <w:ins w:id="77536" w:author="pete jones" w:date="2022-01-11T16:43: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13073E9" w14:textId="77777777" w:rsidR="00910219" w:rsidRPr="00910219" w:rsidRDefault="00910219" w:rsidP="00910219">
            <w:pPr>
              <w:spacing w:before="0" w:after="0" w:line="240" w:lineRule="auto"/>
              <w:jc w:val="center"/>
              <w:rPr>
                <w:ins w:id="77537" w:author="pete jones" w:date="2022-01-11T16:43:00Z"/>
                <w:rFonts w:ascii="Calibri" w:hAnsi="Calibri" w:cs="Calibri"/>
                <w:color w:val="000000"/>
                <w:sz w:val="22"/>
                <w:szCs w:val="22"/>
              </w:rPr>
            </w:pPr>
            <w:ins w:id="77538" w:author="pete jones" w:date="2022-01-11T16:43:00Z">
              <w:r w:rsidRPr="00910219">
                <w:rPr>
                  <w:rFonts w:ascii="Calibri" w:hAnsi="Calibri" w:cs="Calibri"/>
                  <w:color w:val="000000"/>
                  <w:sz w:val="22"/>
                  <w:szCs w:val="22"/>
                </w:rPr>
                <w:t> </w:t>
              </w:r>
            </w:ins>
          </w:p>
        </w:tc>
      </w:tr>
    </w:tbl>
    <w:p w14:paraId="3ABFA217" w14:textId="77777777" w:rsidR="00910219" w:rsidRDefault="00910219" w:rsidP="00E133C2">
      <w:pPr>
        <w:jc w:val="left"/>
        <w:rPr>
          <w:ins w:id="77539" w:author="pete jones" w:date="2022-01-10T13:12:00Z"/>
        </w:rPr>
      </w:pPr>
    </w:p>
    <w:tbl>
      <w:tblPr>
        <w:tblW w:w="10689" w:type="dxa"/>
        <w:tblLook w:val="04A0" w:firstRow="1" w:lastRow="0" w:firstColumn="1" w:lastColumn="0" w:noHBand="0" w:noVBand="1"/>
      </w:tblPr>
      <w:tblGrid>
        <w:gridCol w:w="498"/>
        <w:gridCol w:w="5536"/>
        <w:gridCol w:w="498"/>
        <w:gridCol w:w="498"/>
        <w:gridCol w:w="551"/>
        <w:gridCol w:w="551"/>
        <w:gridCol w:w="551"/>
        <w:gridCol w:w="498"/>
        <w:gridCol w:w="498"/>
        <w:gridCol w:w="498"/>
        <w:gridCol w:w="498"/>
        <w:gridCol w:w="498"/>
        <w:gridCol w:w="498"/>
        <w:gridCol w:w="498"/>
      </w:tblGrid>
      <w:tr w:rsidR="00910219" w:rsidRPr="00910219" w14:paraId="7AAC4B8C" w14:textId="77777777" w:rsidTr="00910219">
        <w:trPr>
          <w:trHeight w:val="300"/>
          <w:ins w:id="77540" w:author="pete jones" w:date="2022-01-11T16:44:00Z"/>
        </w:trPr>
        <w:tc>
          <w:tcPr>
            <w:tcW w:w="408" w:type="dxa"/>
            <w:tcBorders>
              <w:top w:val="nil"/>
              <w:left w:val="nil"/>
              <w:bottom w:val="nil"/>
              <w:right w:val="nil"/>
            </w:tcBorders>
            <w:shd w:val="clear" w:color="auto" w:fill="auto"/>
            <w:noWrap/>
            <w:vAlign w:val="center"/>
            <w:hideMark/>
          </w:tcPr>
          <w:p w14:paraId="788E7B7B" w14:textId="77777777" w:rsidR="00910219" w:rsidRPr="00910219" w:rsidRDefault="00910219" w:rsidP="00910219">
            <w:pPr>
              <w:spacing w:before="0" w:after="0" w:line="240" w:lineRule="auto"/>
              <w:jc w:val="left"/>
              <w:rPr>
                <w:ins w:id="77541" w:author="pete jones" w:date="2022-01-11T16:44: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D240384" w14:textId="77777777" w:rsidR="00910219" w:rsidRPr="00910219" w:rsidRDefault="00910219" w:rsidP="00910219">
            <w:pPr>
              <w:spacing w:before="0" w:after="0" w:line="240" w:lineRule="auto"/>
              <w:jc w:val="center"/>
              <w:rPr>
                <w:ins w:id="77542" w:author="pete jones" w:date="2022-01-11T16:44:00Z"/>
                <w:rFonts w:ascii="Calibri" w:hAnsi="Calibri" w:cs="Calibri"/>
                <w:b/>
                <w:bCs/>
                <w:color w:val="000000"/>
                <w:sz w:val="32"/>
                <w:szCs w:val="32"/>
              </w:rPr>
            </w:pPr>
            <w:ins w:id="77543" w:author="pete jones" w:date="2022-01-11T16:44:00Z">
              <w:r w:rsidRPr="00910219">
                <w:rPr>
                  <w:rFonts w:ascii="Calibri" w:hAnsi="Calibri" w:cs="Calibri"/>
                  <w:b/>
                  <w:bCs/>
                  <w:color w:val="000000"/>
                  <w:sz w:val="32"/>
                  <w:szCs w:val="32"/>
                </w:rPr>
                <w:t>The University of Bristol</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9A78CBC" w14:textId="77777777" w:rsidR="00910219" w:rsidRPr="00910219" w:rsidRDefault="00910219" w:rsidP="00910219">
            <w:pPr>
              <w:spacing w:before="0" w:after="0" w:line="240" w:lineRule="auto"/>
              <w:jc w:val="right"/>
              <w:rPr>
                <w:ins w:id="77544" w:author="pete jones" w:date="2022-01-11T16:44:00Z"/>
                <w:rFonts w:ascii="Calibri" w:hAnsi="Calibri" w:cs="Calibri"/>
                <w:color w:val="000000"/>
                <w:sz w:val="22"/>
                <w:szCs w:val="22"/>
              </w:rPr>
            </w:pPr>
            <w:ins w:id="77545" w:author="pete jones" w:date="2022-01-11T16:44: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BCEE176" w14:textId="77777777" w:rsidR="00910219" w:rsidRPr="00910219" w:rsidRDefault="00910219" w:rsidP="00910219">
            <w:pPr>
              <w:spacing w:before="0" w:after="0" w:line="240" w:lineRule="auto"/>
              <w:jc w:val="center"/>
              <w:rPr>
                <w:ins w:id="77546" w:author="pete jones" w:date="2022-01-11T16:44:00Z"/>
                <w:rFonts w:ascii="Calibri" w:hAnsi="Calibri" w:cs="Calibri"/>
                <w:color w:val="000000"/>
                <w:sz w:val="22"/>
                <w:szCs w:val="22"/>
              </w:rPr>
            </w:pPr>
            <w:ins w:id="77547" w:author="pete jones" w:date="2022-01-11T16:44:00Z">
              <w:r w:rsidRPr="00910219">
                <w:rPr>
                  <w:rFonts w:ascii="Calibri" w:hAnsi="Calibri" w:cs="Calibri"/>
                  <w:color w:val="000000"/>
                  <w:sz w:val="22"/>
                  <w:szCs w:val="22"/>
                </w:rPr>
                <w:t>55</w:t>
              </w:r>
            </w:ins>
          </w:p>
        </w:tc>
      </w:tr>
      <w:tr w:rsidR="00910219" w:rsidRPr="00910219" w14:paraId="6124F3D8" w14:textId="77777777" w:rsidTr="00910219">
        <w:trPr>
          <w:trHeight w:val="315"/>
          <w:ins w:id="77548" w:author="pete jones" w:date="2022-01-11T16:44:00Z"/>
        </w:trPr>
        <w:tc>
          <w:tcPr>
            <w:tcW w:w="408" w:type="dxa"/>
            <w:tcBorders>
              <w:top w:val="nil"/>
              <w:left w:val="nil"/>
              <w:bottom w:val="nil"/>
              <w:right w:val="nil"/>
            </w:tcBorders>
            <w:shd w:val="clear" w:color="auto" w:fill="auto"/>
            <w:noWrap/>
            <w:vAlign w:val="center"/>
            <w:hideMark/>
          </w:tcPr>
          <w:p w14:paraId="3EDB386A" w14:textId="77777777" w:rsidR="00910219" w:rsidRPr="00910219" w:rsidRDefault="00910219" w:rsidP="00910219">
            <w:pPr>
              <w:spacing w:before="0" w:after="0" w:line="240" w:lineRule="auto"/>
              <w:jc w:val="center"/>
              <w:rPr>
                <w:ins w:id="77549" w:author="pete jones" w:date="2022-01-11T16:44: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7B100C67" w14:textId="77777777" w:rsidR="00910219" w:rsidRPr="00910219" w:rsidRDefault="00910219" w:rsidP="00910219">
            <w:pPr>
              <w:spacing w:before="0" w:after="0" w:line="240" w:lineRule="auto"/>
              <w:jc w:val="left"/>
              <w:rPr>
                <w:ins w:id="77550" w:author="pete jones" w:date="2022-01-11T16:44: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31B8B9B7" w14:textId="77777777" w:rsidR="00910219" w:rsidRPr="00910219" w:rsidRDefault="00910219" w:rsidP="00910219">
            <w:pPr>
              <w:spacing w:before="0" w:after="0" w:line="240" w:lineRule="auto"/>
              <w:jc w:val="right"/>
              <w:rPr>
                <w:ins w:id="77551" w:author="pete jones" w:date="2022-01-11T16:44:00Z"/>
                <w:rFonts w:ascii="Calibri" w:hAnsi="Calibri" w:cs="Calibri"/>
                <w:color w:val="000000"/>
                <w:sz w:val="22"/>
                <w:szCs w:val="22"/>
              </w:rPr>
            </w:pPr>
            <w:ins w:id="77552" w:author="pete jones" w:date="2022-01-11T16:44: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16B96358" w14:textId="77777777" w:rsidR="00910219" w:rsidRPr="00910219" w:rsidRDefault="00910219" w:rsidP="00910219">
            <w:pPr>
              <w:spacing w:before="0" w:after="0" w:line="240" w:lineRule="auto"/>
              <w:jc w:val="center"/>
              <w:rPr>
                <w:ins w:id="77553" w:author="pete jones" w:date="2022-01-11T16:44:00Z"/>
                <w:rFonts w:ascii="Calibri" w:hAnsi="Calibri" w:cs="Calibri"/>
                <w:color w:val="000000"/>
                <w:sz w:val="22"/>
                <w:szCs w:val="22"/>
              </w:rPr>
            </w:pPr>
            <w:ins w:id="77554" w:author="pete jones" w:date="2022-01-11T16:44:00Z">
              <w:r w:rsidRPr="00910219">
                <w:rPr>
                  <w:rFonts w:ascii="Calibri" w:hAnsi="Calibri" w:cs="Calibri"/>
                  <w:color w:val="000000"/>
                  <w:sz w:val="22"/>
                  <w:szCs w:val="22"/>
                </w:rPr>
                <w:t>45</w:t>
              </w:r>
            </w:ins>
          </w:p>
        </w:tc>
      </w:tr>
      <w:tr w:rsidR="00910219" w:rsidRPr="00910219" w14:paraId="418BB5DC" w14:textId="77777777" w:rsidTr="00910219">
        <w:trPr>
          <w:trHeight w:val="315"/>
          <w:ins w:id="77555" w:author="pete jones" w:date="2022-01-11T16:44:00Z"/>
        </w:trPr>
        <w:tc>
          <w:tcPr>
            <w:tcW w:w="408" w:type="dxa"/>
            <w:tcBorders>
              <w:top w:val="nil"/>
              <w:left w:val="nil"/>
              <w:bottom w:val="nil"/>
              <w:right w:val="nil"/>
            </w:tcBorders>
            <w:shd w:val="clear" w:color="auto" w:fill="auto"/>
            <w:noWrap/>
            <w:vAlign w:val="center"/>
            <w:hideMark/>
          </w:tcPr>
          <w:p w14:paraId="61AB8D3E" w14:textId="77777777" w:rsidR="00910219" w:rsidRPr="00910219" w:rsidRDefault="00910219" w:rsidP="00910219">
            <w:pPr>
              <w:spacing w:before="0" w:after="0" w:line="240" w:lineRule="auto"/>
              <w:jc w:val="center"/>
              <w:rPr>
                <w:ins w:id="77556" w:author="pete jones" w:date="2022-01-11T16:44: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0D567352" w14:textId="77777777" w:rsidR="00910219" w:rsidRPr="00910219" w:rsidRDefault="00910219" w:rsidP="00910219">
            <w:pPr>
              <w:spacing w:before="0" w:after="0" w:line="240" w:lineRule="auto"/>
              <w:jc w:val="left"/>
              <w:rPr>
                <w:ins w:id="77557" w:author="pete jones" w:date="2022-01-11T16:44: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4892C490" w14:textId="77777777" w:rsidR="00910219" w:rsidRPr="00910219" w:rsidRDefault="00910219" w:rsidP="00910219">
            <w:pPr>
              <w:spacing w:before="0" w:after="0" w:line="240" w:lineRule="auto"/>
              <w:jc w:val="center"/>
              <w:rPr>
                <w:ins w:id="77558" w:author="pete jones" w:date="2022-01-11T16:44:00Z"/>
                <w:rFonts w:ascii="Calibri" w:hAnsi="Calibri" w:cs="Calibri"/>
                <w:b/>
                <w:bCs/>
                <w:i/>
                <w:iCs/>
                <w:color w:val="000000"/>
                <w:sz w:val="22"/>
                <w:szCs w:val="22"/>
              </w:rPr>
            </w:pPr>
            <w:ins w:id="77559" w:author="pete jones" w:date="2022-01-11T16:44:00Z">
              <w:r w:rsidRPr="00910219">
                <w:rPr>
                  <w:rFonts w:ascii="Calibri" w:hAnsi="Calibri" w:cs="Calibri"/>
                  <w:b/>
                  <w:bCs/>
                  <w:i/>
                  <w:iCs/>
                  <w:color w:val="000000"/>
                  <w:sz w:val="22"/>
                  <w:szCs w:val="22"/>
                </w:rPr>
                <w:t>Acceptance Criteria</w:t>
              </w:r>
            </w:ins>
          </w:p>
        </w:tc>
      </w:tr>
      <w:tr w:rsidR="00910219" w:rsidRPr="00910219" w14:paraId="15495361" w14:textId="77777777" w:rsidTr="00910219">
        <w:trPr>
          <w:trHeight w:val="300"/>
          <w:ins w:id="77560" w:author="pete jones" w:date="2022-01-11T16:44:00Z"/>
        </w:trPr>
        <w:tc>
          <w:tcPr>
            <w:tcW w:w="408" w:type="dxa"/>
            <w:tcBorders>
              <w:top w:val="nil"/>
              <w:left w:val="nil"/>
              <w:bottom w:val="nil"/>
              <w:right w:val="nil"/>
            </w:tcBorders>
            <w:shd w:val="clear" w:color="auto" w:fill="auto"/>
            <w:noWrap/>
            <w:vAlign w:val="center"/>
            <w:hideMark/>
          </w:tcPr>
          <w:p w14:paraId="27CC81D4" w14:textId="77777777" w:rsidR="00910219" w:rsidRPr="00910219" w:rsidRDefault="00910219" w:rsidP="00910219">
            <w:pPr>
              <w:spacing w:before="0" w:after="0" w:line="240" w:lineRule="auto"/>
              <w:jc w:val="center"/>
              <w:rPr>
                <w:ins w:id="77561" w:author="pete jones" w:date="2022-01-11T16:44: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6B9D71BD" w14:textId="793FD248" w:rsidR="00910219" w:rsidRPr="00910219" w:rsidRDefault="00910219" w:rsidP="00910219">
            <w:pPr>
              <w:spacing w:before="0" w:after="0" w:line="240" w:lineRule="auto"/>
              <w:jc w:val="left"/>
              <w:rPr>
                <w:ins w:id="77562" w:author="pete jones" w:date="2022-01-11T16:44:00Z"/>
                <w:rFonts w:ascii="Calibri" w:hAnsi="Calibri" w:cs="Calibri"/>
                <w:color w:val="000000"/>
                <w:sz w:val="22"/>
                <w:szCs w:val="22"/>
              </w:rPr>
            </w:pPr>
            <w:ins w:id="77563" w:author="pete jones" w:date="2022-01-11T16:44:00Z">
              <w:r w:rsidRPr="00910219">
                <w:rPr>
                  <w:rFonts w:ascii="Calibri" w:hAnsi="Calibri" w:cs="Calibri"/>
                  <w:color w:val="000000"/>
                  <w:sz w:val="22"/>
                  <w:szCs w:val="22"/>
                </w:rPr>
                <w:t xml:space="preserve">Estimated engineering intake 2018 (at 3%) of </w:t>
              </w:r>
            </w:ins>
            <w:ins w:id="77564" w:author="pete jones" w:date="2022-03-30T12:32:00Z">
              <w:r w:rsidR="00042512">
                <w:rPr>
                  <w:rFonts w:ascii="Calibri" w:hAnsi="Calibri" w:cs="Calibri"/>
                  <w:color w:val="000000"/>
                  <w:sz w:val="22"/>
                  <w:szCs w:val="22"/>
                </w:rPr>
                <w:t xml:space="preserve">the </w:t>
              </w:r>
            </w:ins>
            <w:ins w:id="77565" w:author="pete jones" w:date="2022-01-11T16:44: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22143B1" w14:textId="77777777" w:rsidR="00910219" w:rsidRPr="00910219" w:rsidRDefault="00910219" w:rsidP="00910219">
            <w:pPr>
              <w:spacing w:before="0" w:after="0" w:line="240" w:lineRule="auto"/>
              <w:jc w:val="right"/>
              <w:rPr>
                <w:ins w:id="77566" w:author="pete jones" w:date="2022-01-11T16:44:00Z"/>
                <w:rFonts w:ascii="Calibri" w:hAnsi="Calibri" w:cs="Calibri"/>
                <w:color w:val="000000"/>
                <w:sz w:val="22"/>
                <w:szCs w:val="22"/>
              </w:rPr>
            </w:pPr>
            <w:ins w:id="77567" w:author="pete jones" w:date="2022-01-11T16:44: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12EA3A9" w14:textId="77777777" w:rsidR="00910219" w:rsidRPr="00910219" w:rsidRDefault="00910219" w:rsidP="00910219">
            <w:pPr>
              <w:spacing w:before="0" w:after="0" w:line="240" w:lineRule="auto"/>
              <w:jc w:val="center"/>
              <w:rPr>
                <w:ins w:id="77568" w:author="pete jones" w:date="2022-01-11T16:44:00Z"/>
                <w:rFonts w:ascii="Calibri" w:hAnsi="Calibri" w:cs="Calibri"/>
                <w:color w:val="000000"/>
                <w:sz w:val="22"/>
                <w:szCs w:val="22"/>
              </w:rPr>
            </w:pPr>
            <w:ins w:id="77569" w:author="pete jones" w:date="2022-01-11T16:44:00Z">
              <w:r w:rsidRPr="00910219">
                <w:rPr>
                  <w:rFonts w:ascii="Calibri" w:hAnsi="Calibri" w:cs="Calibri"/>
                  <w:color w:val="000000"/>
                  <w:sz w:val="22"/>
                  <w:szCs w:val="22"/>
                </w:rPr>
                <w:t>A*AA</w:t>
              </w:r>
            </w:ins>
          </w:p>
        </w:tc>
      </w:tr>
      <w:tr w:rsidR="00910219" w:rsidRPr="00910219" w14:paraId="32D1029A" w14:textId="77777777" w:rsidTr="00910219">
        <w:trPr>
          <w:trHeight w:val="315"/>
          <w:ins w:id="77570" w:author="pete jones" w:date="2022-01-11T16:44:00Z"/>
        </w:trPr>
        <w:tc>
          <w:tcPr>
            <w:tcW w:w="408" w:type="dxa"/>
            <w:tcBorders>
              <w:top w:val="nil"/>
              <w:left w:val="nil"/>
              <w:bottom w:val="nil"/>
              <w:right w:val="nil"/>
            </w:tcBorders>
            <w:shd w:val="clear" w:color="auto" w:fill="auto"/>
            <w:noWrap/>
            <w:vAlign w:val="center"/>
            <w:hideMark/>
          </w:tcPr>
          <w:p w14:paraId="39106091" w14:textId="77777777" w:rsidR="00910219" w:rsidRPr="00910219" w:rsidRDefault="00910219" w:rsidP="00910219">
            <w:pPr>
              <w:spacing w:before="0" w:after="0" w:line="240" w:lineRule="auto"/>
              <w:jc w:val="center"/>
              <w:rPr>
                <w:ins w:id="77571" w:author="pete jones" w:date="2022-01-11T16:44: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44557A96" w14:textId="77777777" w:rsidR="00910219" w:rsidRPr="00910219" w:rsidRDefault="00910219" w:rsidP="00910219">
            <w:pPr>
              <w:spacing w:before="0" w:after="0" w:line="240" w:lineRule="auto"/>
              <w:jc w:val="left"/>
              <w:rPr>
                <w:ins w:id="77572" w:author="pete jones" w:date="2022-01-11T16:44: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1E4C9327" w14:textId="77777777" w:rsidR="00910219" w:rsidRPr="00910219" w:rsidRDefault="00910219" w:rsidP="00910219">
            <w:pPr>
              <w:spacing w:before="0" w:after="0" w:line="240" w:lineRule="auto"/>
              <w:jc w:val="right"/>
              <w:rPr>
                <w:ins w:id="77573" w:author="pete jones" w:date="2022-01-11T16:44:00Z"/>
                <w:rFonts w:ascii="Calibri" w:hAnsi="Calibri" w:cs="Calibri"/>
                <w:color w:val="000000"/>
                <w:sz w:val="22"/>
                <w:szCs w:val="22"/>
              </w:rPr>
            </w:pPr>
            <w:ins w:id="77574" w:author="pete jones" w:date="2022-01-11T16:44: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7AB5FDA8" w14:textId="77777777" w:rsidR="00910219" w:rsidRPr="00910219" w:rsidRDefault="00910219" w:rsidP="00910219">
            <w:pPr>
              <w:spacing w:before="0" w:after="0" w:line="240" w:lineRule="auto"/>
              <w:jc w:val="center"/>
              <w:rPr>
                <w:ins w:id="77575" w:author="pete jones" w:date="2022-01-11T16:44:00Z"/>
                <w:rFonts w:ascii="Calibri" w:hAnsi="Calibri" w:cs="Calibri"/>
                <w:color w:val="000000"/>
                <w:sz w:val="22"/>
                <w:szCs w:val="22"/>
              </w:rPr>
            </w:pPr>
            <w:ins w:id="77576" w:author="pete jones" w:date="2022-01-11T16:44:00Z">
              <w:r w:rsidRPr="00910219">
                <w:rPr>
                  <w:rFonts w:ascii="Calibri" w:hAnsi="Calibri" w:cs="Calibri"/>
                  <w:color w:val="000000"/>
                  <w:sz w:val="22"/>
                  <w:szCs w:val="22"/>
                </w:rPr>
                <w:t>D*DD</w:t>
              </w:r>
            </w:ins>
          </w:p>
        </w:tc>
      </w:tr>
      <w:tr w:rsidR="00910219" w:rsidRPr="00910219" w14:paraId="3C0206D2" w14:textId="77777777" w:rsidTr="00910219">
        <w:trPr>
          <w:trHeight w:val="315"/>
          <w:ins w:id="77577" w:author="pete jones" w:date="2022-01-11T16:44:00Z"/>
        </w:trPr>
        <w:tc>
          <w:tcPr>
            <w:tcW w:w="408" w:type="dxa"/>
            <w:tcBorders>
              <w:top w:val="nil"/>
              <w:left w:val="nil"/>
              <w:bottom w:val="nil"/>
              <w:right w:val="nil"/>
            </w:tcBorders>
            <w:shd w:val="clear" w:color="auto" w:fill="auto"/>
            <w:noWrap/>
            <w:vAlign w:val="center"/>
            <w:hideMark/>
          </w:tcPr>
          <w:p w14:paraId="175DAF6E" w14:textId="77777777" w:rsidR="00910219" w:rsidRPr="00910219" w:rsidRDefault="00910219" w:rsidP="00910219">
            <w:pPr>
              <w:spacing w:before="0" w:after="0" w:line="240" w:lineRule="auto"/>
              <w:jc w:val="center"/>
              <w:rPr>
                <w:ins w:id="77578" w:author="pete jones" w:date="2022-01-11T16:44: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001FCE81" w14:textId="77777777" w:rsidR="00910219" w:rsidRPr="00910219" w:rsidRDefault="00910219" w:rsidP="00910219">
            <w:pPr>
              <w:spacing w:before="0" w:after="0" w:line="240" w:lineRule="auto"/>
              <w:jc w:val="center"/>
              <w:rPr>
                <w:ins w:id="77579" w:author="pete jones" w:date="2022-01-11T16:44:00Z"/>
                <w:rFonts w:ascii="Calibri" w:hAnsi="Calibri" w:cs="Calibri"/>
                <w:b/>
                <w:bCs/>
                <w:color w:val="000000"/>
              </w:rPr>
            </w:pPr>
            <w:ins w:id="77580" w:author="pete jones" w:date="2022-01-11T16:44:00Z">
              <w:r w:rsidRPr="00910219">
                <w:rPr>
                  <w:rFonts w:ascii="Calibri" w:hAnsi="Calibri" w:cs="Calibri"/>
                  <w:b/>
                  <w:bCs/>
                  <w:color w:val="000000"/>
                </w:rPr>
                <w:t>70</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F41DF89" w14:textId="77777777" w:rsidR="00910219" w:rsidRPr="00910219" w:rsidRDefault="00910219" w:rsidP="00910219">
            <w:pPr>
              <w:spacing w:before="0" w:after="0" w:line="240" w:lineRule="auto"/>
              <w:jc w:val="right"/>
              <w:rPr>
                <w:ins w:id="77581" w:author="pete jones" w:date="2022-01-11T16:44:00Z"/>
                <w:rFonts w:ascii="Calibri" w:hAnsi="Calibri" w:cs="Calibri"/>
                <w:color w:val="000000"/>
                <w:sz w:val="22"/>
                <w:szCs w:val="22"/>
              </w:rPr>
            </w:pPr>
            <w:ins w:id="77582" w:author="pete jones" w:date="2022-01-11T16:44: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7D297F35" w14:textId="77777777" w:rsidR="00910219" w:rsidRPr="00910219" w:rsidRDefault="00910219" w:rsidP="00910219">
            <w:pPr>
              <w:spacing w:before="0" w:after="0" w:line="240" w:lineRule="auto"/>
              <w:jc w:val="center"/>
              <w:rPr>
                <w:ins w:id="77583" w:author="pete jones" w:date="2022-01-11T16:44:00Z"/>
                <w:rFonts w:ascii="Calibri" w:hAnsi="Calibri" w:cs="Calibri"/>
                <w:color w:val="000000"/>
                <w:sz w:val="22"/>
                <w:szCs w:val="22"/>
              </w:rPr>
            </w:pPr>
            <w:ins w:id="77584" w:author="pete jones" w:date="2022-01-11T16:44:00Z">
              <w:r w:rsidRPr="00910219">
                <w:rPr>
                  <w:rFonts w:ascii="Calibri" w:hAnsi="Calibri" w:cs="Calibri"/>
                  <w:color w:val="000000"/>
                  <w:sz w:val="22"/>
                  <w:szCs w:val="22"/>
                </w:rPr>
                <w:t>152</w:t>
              </w:r>
            </w:ins>
          </w:p>
        </w:tc>
      </w:tr>
      <w:tr w:rsidR="00910219" w:rsidRPr="00910219" w14:paraId="51DA7252" w14:textId="77777777" w:rsidTr="00910219">
        <w:trPr>
          <w:trHeight w:val="315"/>
          <w:ins w:id="77585" w:author="pete jones" w:date="2022-01-11T16:44:00Z"/>
        </w:trPr>
        <w:tc>
          <w:tcPr>
            <w:tcW w:w="408" w:type="dxa"/>
            <w:tcBorders>
              <w:top w:val="nil"/>
              <w:left w:val="nil"/>
              <w:bottom w:val="nil"/>
              <w:right w:val="nil"/>
            </w:tcBorders>
            <w:shd w:val="clear" w:color="auto" w:fill="auto"/>
            <w:noWrap/>
            <w:vAlign w:val="center"/>
            <w:hideMark/>
          </w:tcPr>
          <w:p w14:paraId="34CC75CA" w14:textId="77777777" w:rsidR="00910219" w:rsidRPr="00910219" w:rsidRDefault="00910219" w:rsidP="00910219">
            <w:pPr>
              <w:spacing w:before="0" w:after="0" w:line="240" w:lineRule="auto"/>
              <w:jc w:val="center"/>
              <w:rPr>
                <w:ins w:id="77586" w:author="pete jones" w:date="2022-01-11T16:44: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22CF9582" w14:textId="3065BA8B" w:rsidR="00910219" w:rsidRPr="00910219" w:rsidRDefault="00910219" w:rsidP="00910219">
            <w:pPr>
              <w:spacing w:before="0" w:after="0" w:line="240" w:lineRule="auto"/>
              <w:jc w:val="left"/>
              <w:rPr>
                <w:ins w:id="77587" w:author="pete jones" w:date="2022-01-11T16:44:00Z"/>
                <w:rFonts w:ascii="Calibri" w:hAnsi="Calibri" w:cs="Calibri"/>
                <w:color w:val="000000"/>
                <w:sz w:val="22"/>
                <w:szCs w:val="22"/>
              </w:rPr>
            </w:pPr>
            <w:ins w:id="77588" w:author="pete jones" w:date="2022-01-11T16:44:00Z">
              <w:r w:rsidRPr="00910219">
                <w:rPr>
                  <w:rFonts w:ascii="Calibri" w:hAnsi="Calibri" w:cs="Calibri"/>
                  <w:noProof/>
                  <w:color w:val="000000"/>
                  <w:sz w:val="22"/>
                  <w:szCs w:val="22"/>
                </w:rPr>
                <w:drawing>
                  <wp:anchor distT="0" distB="0" distL="114300" distR="114300" simplePos="0" relativeHeight="251699200" behindDoc="0" locked="0" layoutInCell="1" allowOverlap="1" wp14:anchorId="72A68022" wp14:editId="18F44661">
                    <wp:simplePos x="0" y="0"/>
                    <wp:positionH relativeFrom="column">
                      <wp:posOffset>0</wp:posOffset>
                    </wp:positionH>
                    <wp:positionV relativeFrom="paragraph">
                      <wp:posOffset>171450</wp:posOffset>
                    </wp:positionV>
                    <wp:extent cx="2524125" cy="923925"/>
                    <wp:effectExtent l="0" t="0" r="9525" b="9525"/>
                    <wp:wrapNone/>
                    <wp:docPr id="345253029" name="Chart 345253029">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3"/>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02554844" w14:textId="77777777">
              <w:trPr>
                <w:trHeight w:val="315"/>
                <w:tblCellSpacing w:w="0" w:type="dxa"/>
                <w:ins w:id="77589" w:author="pete jones" w:date="2022-01-11T16:44: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10A76EE0" w14:textId="77777777" w:rsidR="00910219" w:rsidRPr="00910219" w:rsidRDefault="00910219" w:rsidP="00910219">
                  <w:pPr>
                    <w:spacing w:before="0" w:after="0" w:line="240" w:lineRule="auto"/>
                    <w:jc w:val="left"/>
                    <w:rPr>
                      <w:ins w:id="77590" w:author="pete jones" w:date="2022-01-11T16:44:00Z"/>
                      <w:rFonts w:ascii="Calibri" w:hAnsi="Calibri" w:cs="Calibri"/>
                      <w:b/>
                      <w:bCs/>
                      <w:i/>
                      <w:iCs/>
                      <w:color w:val="000000"/>
                      <w:sz w:val="22"/>
                      <w:szCs w:val="22"/>
                    </w:rPr>
                  </w:pPr>
                  <w:ins w:id="77591" w:author="pete jones" w:date="2022-01-11T16:44:00Z">
                    <w:r w:rsidRPr="00910219">
                      <w:rPr>
                        <w:rFonts w:ascii="Calibri" w:hAnsi="Calibri" w:cs="Calibri"/>
                        <w:b/>
                        <w:bCs/>
                        <w:i/>
                        <w:iCs/>
                        <w:color w:val="000000"/>
                        <w:sz w:val="22"/>
                        <w:szCs w:val="22"/>
                      </w:rPr>
                      <w:t>Type of module category</w:t>
                    </w:r>
                  </w:ins>
                </w:p>
              </w:tc>
            </w:tr>
          </w:tbl>
          <w:p w14:paraId="1CC217B8" w14:textId="77777777" w:rsidR="00910219" w:rsidRPr="00910219" w:rsidRDefault="00910219" w:rsidP="00910219">
            <w:pPr>
              <w:spacing w:before="0" w:after="0" w:line="240" w:lineRule="auto"/>
              <w:jc w:val="left"/>
              <w:rPr>
                <w:ins w:id="77592" w:author="pete jones" w:date="2022-01-11T16:44:00Z"/>
                <w:rFonts w:ascii="Calibri" w:hAnsi="Calibri" w:cs="Calibri"/>
                <w:color w:val="000000"/>
                <w:sz w:val="22"/>
                <w:szCs w:val="22"/>
              </w:rPr>
            </w:pPr>
          </w:p>
        </w:tc>
        <w:tc>
          <w:tcPr>
            <w:tcW w:w="397" w:type="dxa"/>
            <w:tcBorders>
              <w:top w:val="nil"/>
              <w:left w:val="nil"/>
              <w:bottom w:val="nil"/>
              <w:right w:val="single" w:sz="8" w:space="0" w:color="auto"/>
            </w:tcBorders>
            <w:shd w:val="clear" w:color="auto" w:fill="auto"/>
            <w:noWrap/>
            <w:vAlign w:val="center"/>
            <w:hideMark/>
          </w:tcPr>
          <w:p w14:paraId="5D14BE78" w14:textId="77777777" w:rsidR="00910219" w:rsidRPr="00910219" w:rsidRDefault="00910219" w:rsidP="00910219">
            <w:pPr>
              <w:spacing w:before="0" w:after="0" w:line="240" w:lineRule="auto"/>
              <w:jc w:val="right"/>
              <w:rPr>
                <w:ins w:id="77593" w:author="pete jones" w:date="2022-01-11T16:44:00Z"/>
                <w:rFonts w:ascii="Calibri" w:hAnsi="Calibri" w:cs="Calibri"/>
                <w:color w:val="000000"/>
                <w:sz w:val="22"/>
                <w:szCs w:val="22"/>
              </w:rPr>
            </w:pPr>
            <w:ins w:id="77594" w:author="pete jones" w:date="2022-01-11T16:44:00Z">
              <w:r w:rsidRPr="00910219">
                <w:rPr>
                  <w:rFonts w:ascii="Calibri" w:hAnsi="Calibri" w:cs="Calibri"/>
                  <w:color w:val="000000"/>
                  <w:sz w:val="22"/>
                  <w:szCs w:val="22"/>
                </w:rPr>
                <w:t> </w:t>
              </w:r>
            </w:ins>
          </w:p>
        </w:tc>
        <w:tc>
          <w:tcPr>
            <w:tcW w:w="390" w:type="dxa"/>
            <w:tcBorders>
              <w:top w:val="nil"/>
              <w:left w:val="nil"/>
              <w:bottom w:val="nil"/>
              <w:right w:val="nil"/>
            </w:tcBorders>
            <w:shd w:val="clear" w:color="auto" w:fill="auto"/>
            <w:noWrap/>
            <w:vAlign w:val="center"/>
            <w:hideMark/>
          </w:tcPr>
          <w:p w14:paraId="7FDBDD27" w14:textId="77777777" w:rsidR="00910219" w:rsidRPr="00910219" w:rsidRDefault="00910219" w:rsidP="00910219">
            <w:pPr>
              <w:spacing w:before="0" w:after="0" w:line="240" w:lineRule="auto"/>
              <w:jc w:val="right"/>
              <w:rPr>
                <w:ins w:id="77595" w:author="pete jones" w:date="2022-01-11T16:44:00Z"/>
                <w:rFonts w:ascii="Calibri" w:hAnsi="Calibri" w:cs="Calibri"/>
                <w:color w:val="000000"/>
                <w:sz w:val="22"/>
                <w:szCs w:val="22"/>
              </w:rPr>
            </w:pPr>
          </w:p>
        </w:tc>
        <w:tc>
          <w:tcPr>
            <w:tcW w:w="461" w:type="dxa"/>
            <w:tcBorders>
              <w:top w:val="nil"/>
              <w:left w:val="nil"/>
              <w:bottom w:val="nil"/>
              <w:right w:val="nil"/>
            </w:tcBorders>
            <w:shd w:val="clear" w:color="auto" w:fill="auto"/>
            <w:noWrap/>
            <w:vAlign w:val="center"/>
            <w:hideMark/>
          </w:tcPr>
          <w:p w14:paraId="30C02006" w14:textId="77777777" w:rsidR="00910219" w:rsidRPr="00910219" w:rsidRDefault="00910219" w:rsidP="00910219">
            <w:pPr>
              <w:spacing w:before="0" w:after="0" w:line="240" w:lineRule="auto"/>
              <w:jc w:val="left"/>
              <w:rPr>
                <w:ins w:id="77596" w:author="pete jones" w:date="2022-01-11T16:44:00Z"/>
                <w:rFonts w:ascii="Times New Roman" w:hAnsi="Times New Roman" w:cs="Times New Roman"/>
                <w:sz w:val="20"/>
                <w:szCs w:val="20"/>
              </w:rPr>
            </w:pPr>
          </w:p>
        </w:tc>
        <w:tc>
          <w:tcPr>
            <w:tcW w:w="461" w:type="dxa"/>
            <w:tcBorders>
              <w:top w:val="nil"/>
              <w:left w:val="nil"/>
              <w:bottom w:val="nil"/>
              <w:right w:val="nil"/>
            </w:tcBorders>
            <w:shd w:val="clear" w:color="auto" w:fill="auto"/>
            <w:noWrap/>
            <w:vAlign w:val="center"/>
            <w:hideMark/>
          </w:tcPr>
          <w:p w14:paraId="55994D96" w14:textId="77777777" w:rsidR="00910219" w:rsidRPr="00910219" w:rsidRDefault="00910219" w:rsidP="00910219">
            <w:pPr>
              <w:spacing w:before="0" w:after="0" w:line="240" w:lineRule="auto"/>
              <w:jc w:val="left"/>
              <w:rPr>
                <w:ins w:id="77597" w:author="pete jones" w:date="2022-01-11T16:44:00Z"/>
                <w:rFonts w:ascii="Times New Roman" w:hAnsi="Times New Roman" w:cs="Times New Roman"/>
                <w:sz w:val="20"/>
                <w:szCs w:val="20"/>
              </w:rPr>
            </w:pPr>
          </w:p>
        </w:tc>
        <w:tc>
          <w:tcPr>
            <w:tcW w:w="461" w:type="dxa"/>
            <w:tcBorders>
              <w:top w:val="nil"/>
              <w:left w:val="nil"/>
              <w:bottom w:val="nil"/>
              <w:right w:val="nil"/>
            </w:tcBorders>
            <w:shd w:val="clear" w:color="auto" w:fill="auto"/>
            <w:noWrap/>
            <w:vAlign w:val="bottom"/>
            <w:hideMark/>
          </w:tcPr>
          <w:p w14:paraId="7542514D" w14:textId="77777777" w:rsidR="00910219" w:rsidRPr="00910219" w:rsidRDefault="00910219" w:rsidP="00910219">
            <w:pPr>
              <w:spacing w:before="0" w:after="0" w:line="240" w:lineRule="auto"/>
              <w:jc w:val="left"/>
              <w:rPr>
                <w:ins w:id="77598" w:author="pete jones" w:date="2022-01-11T16:44:00Z"/>
                <w:rFonts w:ascii="Times New Roman" w:hAnsi="Times New Roman" w:cs="Times New Roman"/>
                <w:sz w:val="20"/>
                <w:szCs w:val="20"/>
              </w:rPr>
            </w:pPr>
          </w:p>
        </w:tc>
        <w:tc>
          <w:tcPr>
            <w:tcW w:w="390" w:type="dxa"/>
            <w:tcBorders>
              <w:top w:val="nil"/>
              <w:left w:val="nil"/>
              <w:bottom w:val="nil"/>
              <w:right w:val="nil"/>
            </w:tcBorders>
            <w:shd w:val="clear" w:color="auto" w:fill="auto"/>
            <w:noWrap/>
            <w:vAlign w:val="center"/>
            <w:hideMark/>
          </w:tcPr>
          <w:p w14:paraId="0C35E0B3" w14:textId="77777777" w:rsidR="00910219" w:rsidRPr="00910219" w:rsidRDefault="00910219" w:rsidP="00910219">
            <w:pPr>
              <w:spacing w:before="0" w:after="0" w:line="240" w:lineRule="auto"/>
              <w:jc w:val="left"/>
              <w:rPr>
                <w:ins w:id="77599"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9F9F1E5" w14:textId="77777777" w:rsidR="00910219" w:rsidRPr="00910219" w:rsidRDefault="00910219" w:rsidP="00910219">
            <w:pPr>
              <w:spacing w:before="0" w:after="0" w:line="240" w:lineRule="auto"/>
              <w:jc w:val="left"/>
              <w:rPr>
                <w:ins w:id="77600"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4C1A0E0" w14:textId="77777777" w:rsidR="00910219" w:rsidRPr="00910219" w:rsidRDefault="00910219" w:rsidP="00910219">
            <w:pPr>
              <w:spacing w:before="0" w:after="0" w:line="240" w:lineRule="auto"/>
              <w:jc w:val="center"/>
              <w:rPr>
                <w:ins w:id="77601"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345A48B" w14:textId="77777777" w:rsidR="00910219" w:rsidRPr="00910219" w:rsidRDefault="00910219" w:rsidP="00910219">
            <w:pPr>
              <w:spacing w:before="0" w:after="0" w:line="240" w:lineRule="auto"/>
              <w:jc w:val="center"/>
              <w:rPr>
                <w:ins w:id="77602"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1C622F1" w14:textId="77777777" w:rsidR="00910219" w:rsidRPr="00910219" w:rsidRDefault="00910219" w:rsidP="00910219">
            <w:pPr>
              <w:spacing w:before="0" w:after="0" w:line="240" w:lineRule="auto"/>
              <w:jc w:val="center"/>
              <w:rPr>
                <w:ins w:id="77603"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9374519" w14:textId="77777777" w:rsidR="00910219" w:rsidRPr="00910219" w:rsidRDefault="00910219" w:rsidP="00910219">
            <w:pPr>
              <w:spacing w:before="0" w:after="0" w:line="240" w:lineRule="auto"/>
              <w:jc w:val="center"/>
              <w:rPr>
                <w:ins w:id="77604" w:author="pete jones" w:date="2022-01-11T16:44: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0862D037" w14:textId="77777777" w:rsidR="00910219" w:rsidRPr="00910219" w:rsidRDefault="00910219" w:rsidP="00910219">
            <w:pPr>
              <w:spacing w:before="0" w:after="0" w:line="240" w:lineRule="auto"/>
              <w:jc w:val="center"/>
              <w:rPr>
                <w:ins w:id="77605" w:author="pete jones" w:date="2022-01-11T16:44:00Z"/>
                <w:rFonts w:ascii="Times New Roman" w:hAnsi="Times New Roman" w:cs="Times New Roman"/>
                <w:sz w:val="20"/>
                <w:szCs w:val="20"/>
              </w:rPr>
            </w:pPr>
          </w:p>
        </w:tc>
      </w:tr>
      <w:tr w:rsidR="00910219" w:rsidRPr="00910219" w14:paraId="21289EAB" w14:textId="77777777" w:rsidTr="00910219">
        <w:trPr>
          <w:trHeight w:val="315"/>
          <w:ins w:id="77606" w:author="pete jones" w:date="2022-01-11T16:44:00Z"/>
        </w:trPr>
        <w:tc>
          <w:tcPr>
            <w:tcW w:w="408" w:type="dxa"/>
            <w:tcBorders>
              <w:top w:val="nil"/>
              <w:left w:val="nil"/>
              <w:bottom w:val="nil"/>
              <w:right w:val="nil"/>
            </w:tcBorders>
            <w:shd w:val="clear" w:color="auto" w:fill="auto"/>
            <w:noWrap/>
            <w:vAlign w:val="center"/>
            <w:hideMark/>
          </w:tcPr>
          <w:p w14:paraId="4460914D" w14:textId="77777777" w:rsidR="00910219" w:rsidRPr="00910219" w:rsidRDefault="00910219" w:rsidP="00910219">
            <w:pPr>
              <w:spacing w:before="0" w:after="0" w:line="240" w:lineRule="auto"/>
              <w:jc w:val="center"/>
              <w:rPr>
                <w:ins w:id="77607" w:author="pete jones" w:date="2022-01-11T16:44: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47B304D3" w14:textId="77777777" w:rsidR="00910219" w:rsidRPr="00910219" w:rsidRDefault="00910219" w:rsidP="00910219">
            <w:pPr>
              <w:spacing w:before="0" w:after="0" w:line="240" w:lineRule="auto"/>
              <w:jc w:val="right"/>
              <w:rPr>
                <w:ins w:id="77608" w:author="pete jones" w:date="2022-01-11T16:44:00Z"/>
                <w:rFonts w:ascii="Calibri" w:hAnsi="Calibri" w:cs="Calibri"/>
                <w:sz w:val="22"/>
                <w:szCs w:val="22"/>
              </w:rPr>
            </w:pPr>
            <w:ins w:id="77609" w:author="pete jones" w:date="2022-01-11T16:44:00Z">
              <w:r w:rsidRPr="00910219">
                <w:rPr>
                  <w:rFonts w:ascii="Calibri" w:hAnsi="Calibri" w:cs="Calibri"/>
                  <w:sz w:val="22"/>
                  <w:szCs w:val="22"/>
                </w:rPr>
                <w:t>Maths</w:t>
              </w:r>
            </w:ins>
          </w:p>
        </w:tc>
        <w:tc>
          <w:tcPr>
            <w:tcW w:w="397" w:type="dxa"/>
            <w:tcBorders>
              <w:top w:val="single" w:sz="8" w:space="0" w:color="auto"/>
              <w:left w:val="nil"/>
              <w:bottom w:val="single" w:sz="4" w:space="0" w:color="auto"/>
              <w:right w:val="single" w:sz="8" w:space="0" w:color="auto"/>
            </w:tcBorders>
            <w:shd w:val="clear" w:color="auto" w:fill="auto"/>
            <w:noWrap/>
            <w:vAlign w:val="center"/>
            <w:hideMark/>
          </w:tcPr>
          <w:p w14:paraId="39CCE1ED" w14:textId="77777777" w:rsidR="00910219" w:rsidRPr="00910219" w:rsidRDefault="00910219" w:rsidP="00910219">
            <w:pPr>
              <w:spacing w:before="0" w:after="0" w:line="240" w:lineRule="auto"/>
              <w:jc w:val="center"/>
              <w:rPr>
                <w:ins w:id="77610" w:author="pete jones" w:date="2022-01-11T16:44:00Z"/>
                <w:rFonts w:ascii="Calibri" w:hAnsi="Calibri" w:cs="Calibri"/>
                <w:color w:val="000000"/>
                <w:sz w:val="22"/>
                <w:szCs w:val="22"/>
              </w:rPr>
            </w:pPr>
            <w:ins w:id="77611" w:author="pete jones" w:date="2022-01-11T16:44:00Z">
              <w:r w:rsidRPr="00910219">
                <w:rPr>
                  <w:rFonts w:ascii="Calibri" w:hAnsi="Calibri" w:cs="Calibri"/>
                  <w:color w:val="000000"/>
                  <w:sz w:val="22"/>
                  <w:szCs w:val="22"/>
                </w:rPr>
                <w:t>2</w:t>
              </w:r>
            </w:ins>
          </w:p>
        </w:tc>
        <w:tc>
          <w:tcPr>
            <w:tcW w:w="390" w:type="dxa"/>
            <w:tcBorders>
              <w:top w:val="nil"/>
              <w:left w:val="nil"/>
              <w:bottom w:val="nil"/>
              <w:right w:val="nil"/>
            </w:tcBorders>
            <w:shd w:val="clear" w:color="auto" w:fill="auto"/>
            <w:noWrap/>
            <w:vAlign w:val="center"/>
            <w:hideMark/>
          </w:tcPr>
          <w:p w14:paraId="040421AF" w14:textId="77777777" w:rsidR="00910219" w:rsidRPr="00910219" w:rsidRDefault="00910219" w:rsidP="00910219">
            <w:pPr>
              <w:spacing w:before="0" w:after="0" w:line="240" w:lineRule="auto"/>
              <w:jc w:val="center"/>
              <w:rPr>
                <w:ins w:id="77612" w:author="pete jones" w:date="2022-01-11T16:44:00Z"/>
                <w:rFonts w:ascii="Calibri" w:hAnsi="Calibri" w:cs="Calibri"/>
                <w:color w:val="000000"/>
                <w:sz w:val="22"/>
                <w:szCs w:val="22"/>
              </w:rPr>
            </w:pPr>
          </w:p>
        </w:tc>
        <w:tc>
          <w:tcPr>
            <w:tcW w:w="461" w:type="dxa"/>
            <w:tcBorders>
              <w:top w:val="nil"/>
              <w:left w:val="nil"/>
              <w:bottom w:val="nil"/>
              <w:right w:val="nil"/>
            </w:tcBorders>
            <w:shd w:val="clear" w:color="auto" w:fill="auto"/>
            <w:noWrap/>
            <w:vAlign w:val="center"/>
            <w:hideMark/>
          </w:tcPr>
          <w:p w14:paraId="2D8CEF39" w14:textId="77777777" w:rsidR="00910219" w:rsidRPr="00910219" w:rsidRDefault="00910219" w:rsidP="00910219">
            <w:pPr>
              <w:spacing w:before="0" w:after="0" w:line="240" w:lineRule="auto"/>
              <w:jc w:val="left"/>
              <w:rPr>
                <w:ins w:id="77613" w:author="pete jones" w:date="2022-01-11T16:44:00Z"/>
                <w:rFonts w:ascii="Times New Roman" w:hAnsi="Times New Roman" w:cs="Times New Roman"/>
                <w:sz w:val="20"/>
                <w:szCs w:val="20"/>
              </w:rPr>
            </w:pPr>
          </w:p>
        </w:tc>
        <w:tc>
          <w:tcPr>
            <w:tcW w:w="461" w:type="dxa"/>
            <w:tcBorders>
              <w:top w:val="nil"/>
              <w:left w:val="nil"/>
              <w:bottom w:val="nil"/>
              <w:right w:val="nil"/>
            </w:tcBorders>
            <w:shd w:val="clear" w:color="auto" w:fill="auto"/>
            <w:noWrap/>
            <w:vAlign w:val="center"/>
            <w:hideMark/>
          </w:tcPr>
          <w:p w14:paraId="12C21D79" w14:textId="77777777" w:rsidR="00910219" w:rsidRPr="00910219" w:rsidRDefault="00910219" w:rsidP="00910219">
            <w:pPr>
              <w:spacing w:before="0" w:after="0" w:line="240" w:lineRule="auto"/>
              <w:jc w:val="left"/>
              <w:rPr>
                <w:ins w:id="77614" w:author="pete jones" w:date="2022-01-11T16:44:00Z"/>
                <w:rFonts w:ascii="Times New Roman" w:hAnsi="Times New Roman" w:cs="Times New Roman"/>
                <w:sz w:val="20"/>
                <w:szCs w:val="20"/>
              </w:rPr>
            </w:pPr>
          </w:p>
        </w:tc>
        <w:tc>
          <w:tcPr>
            <w:tcW w:w="461" w:type="dxa"/>
            <w:tcBorders>
              <w:top w:val="nil"/>
              <w:left w:val="nil"/>
              <w:bottom w:val="nil"/>
              <w:right w:val="nil"/>
            </w:tcBorders>
            <w:shd w:val="clear" w:color="auto" w:fill="auto"/>
            <w:noWrap/>
            <w:vAlign w:val="bottom"/>
            <w:hideMark/>
          </w:tcPr>
          <w:p w14:paraId="3BF1748A" w14:textId="77777777" w:rsidR="00910219" w:rsidRPr="00910219" w:rsidRDefault="00910219" w:rsidP="00910219">
            <w:pPr>
              <w:spacing w:before="0" w:after="0" w:line="240" w:lineRule="auto"/>
              <w:jc w:val="left"/>
              <w:rPr>
                <w:ins w:id="77615" w:author="pete jones" w:date="2022-01-11T16:44:00Z"/>
                <w:rFonts w:ascii="Times New Roman" w:hAnsi="Times New Roman" w:cs="Times New Roman"/>
                <w:sz w:val="20"/>
                <w:szCs w:val="20"/>
              </w:rPr>
            </w:pPr>
          </w:p>
        </w:tc>
        <w:tc>
          <w:tcPr>
            <w:tcW w:w="390" w:type="dxa"/>
            <w:tcBorders>
              <w:top w:val="nil"/>
              <w:left w:val="nil"/>
              <w:bottom w:val="nil"/>
              <w:right w:val="nil"/>
            </w:tcBorders>
            <w:shd w:val="clear" w:color="auto" w:fill="auto"/>
            <w:noWrap/>
            <w:vAlign w:val="bottom"/>
            <w:hideMark/>
          </w:tcPr>
          <w:p w14:paraId="391093D8" w14:textId="77777777" w:rsidR="00910219" w:rsidRPr="00910219" w:rsidRDefault="00910219" w:rsidP="00910219">
            <w:pPr>
              <w:spacing w:before="0" w:after="0" w:line="240" w:lineRule="auto"/>
              <w:jc w:val="left"/>
              <w:rPr>
                <w:ins w:id="77616"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4C04AAC5" w14:textId="77777777" w:rsidR="00910219" w:rsidRPr="00910219" w:rsidRDefault="00910219" w:rsidP="00910219">
            <w:pPr>
              <w:spacing w:before="0" w:after="0" w:line="240" w:lineRule="auto"/>
              <w:jc w:val="left"/>
              <w:rPr>
                <w:ins w:id="77617"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A183795" w14:textId="77777777" w:rsidR="00910219" w:rsidRPr="00910219" w:rsidRDefault="00910219" w:rsidP="00910219">
            <w:pPr>
              <w:spacing w:before="0" w:after="0" w:line="240" w:lineRule="auto"/>
              <w:jc w:val="left"/>
              <w:rPr>
                <w:ins w:id="77618"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E193E2C" w14:textId="77777777" w:rsidR="00910219" w:rsidRPr="00910219" w:rsidRDefault="00910219" w:rsidP="00910219">
            <w:pPr>
              <w:spacing w:before="0" w:after="0" w:line="240" w:lineRule="auto"/>
              <w:jc w:val="left"/>
              <w:rPr>
                <w:ins w:id="77619"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972FF2A" w14:textId="77777777" w:rsidR="00910219" w:rsidRPr="00910219" w:rsidRDefault="00910219" w:rsidP="00910219">
            <w:pPr>
              <w:spacing w:before="0" w:after="0" w:line="240" w:lineRule="auto"/>
              <w:jc w:val="center"/>
              <w:rPr>
                <w:ins w:id="77620" w:author="pete jones" w:date="2022-01-11T16:4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BB3DEA6" w14:textId="77777777" w:rsidR="00910219" w:rsidRPr="00910219" w:rsidRDefault="00910219" w:rsidP="00910219">
            <w:pPr>
              <w:spacing w:before="0" w:after="0" w:line="240" w:lineRule="auto"/>
              <w:jc w:val="center"/>
              <w:rPr>
                <w:ins w:id="77621" w:author="pete jones" w:date="2022-01-11T16:44: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3E7171D4" w14:textId="77777777" w:rsidR="00910219" w:rsidRPr="00910219" w:rsidRDefault="00910219" w:rsidP="00910219">
            <w:pPr>
              <w:spacing w:before="0" w:after="0" w:line="240" w:lineRule="auto"/>
              <w:jc w:val="center"/>
              <w:rPr>
                <w:ins w:id="77622" w:author="pete jones" w:date="2022-01-11T16:44:00Z"/>
                <w:rFonts w:ascii="Times New Roman" w:hAnsi="Times New Roman" w:cs="Times New Roman"/>
                <w:sz w:val="20"/>
                <w:szCs w:val="20"/>
              </w:rPr>
            </w:pPr>
          </w:p>
        </w:tc>
      </w:tr>
      <w:tr w:rsidR="00910219" w:rsidRPr="00910219" w14:paraId="308A691C" w14:textId="77777777" w:rsidTr="00910219">
        <w:trPr>
          <w:trHeight w:val="300"/>
          <w:ins w:id="77623" w:author="pete jones" w:date="2022-01-11T16:44:00Z"/>
        </w:trPr>
        <w:tc>
          <w:tcPr>
            <w:tcW w:w="408" w:type="dxa"/>
            <w:tcBorders>
              <w:top w:val="nil"/>
              <w:left w:val="nil"/>
              <w:bottom w:val="nil"/>
              <w:right w:val="nil"/>
            </w:tcBorders>
            <w:shd w:val="clear" w:color="auto" w:fill="auto"/>
            <w:noWrap/>
            <w:vAlign w:val="center"/>
            <w:hideMark/>
          </w:tcPr>
          <w:p w14:paraId="2E5BD8FE" w14:textId="77777777" w:rsidR="00910219" w:rsidRPr="00910219" w:rsidRDefault="00910219" w:rsidP="00910219">
            <w:pPr>
              <w:spacing w:before="0" w:after="0" w:line="240" w:lineRule="auto"/>
              <w:jc w:val="center"/>
              <w:rPr>
                <w:ins w:id="77624" w:author="pete jones" w:date="2022-01-11T16:44: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4A05E12" w14:textId="77777777" w:rsidR="00910219" w:rsidRPr="00910219" w:rsidRDefault="00910219" w:rsidP="00910219">
            <w:pPr>
              <w:spacing w:before="0" w:after="0" w:line="240" w:lineRule="auto"/>
              <w:jc w:val="right"/>
              <w:rPr>
                <w:ins w:id="77625" w:author="pete jones" w:date="2022-01-11T16:44:00Z"/>
                <w:rFonts w:ascii="Calibri" w:hAnsi="Calibri" w:cs="Calibri"/>
                <w:sz w:val="22"/>
                <w:szCs w:val="22"/>
              </w:rPr>
            </w:pPr>
            <w:ins w:id="77626" w:author="pete jones" w:date="2022-01-11T16:44:00Z">
              <w:r w:rsidRPr="00910219">
                <w:rPr>
                  <w:rFonts w:ascii="Calibri" w:hAnsi="Calibri" w:cs="Calibri"/>
                  <w:sz w:val="22"/>
                  <w:szCs w:val="22"/>
                </w:rPr>
                <w:t>Science</w:t>
              </w:r>
            </w:ins>
          </w:p>
        </w:tc>
        <w:tc>
          <w:tcPr>
            <w:tcW w:w="397" w:type="dxa"/>
            <w:tcBorders>
              <w:top w:val="nil"/>
              <w:left w:val="nil"/>
              <w:bottom w:val="single" w:sz="4" w:space="0" w:color="auto"/>
              <w:right w:val="single" w:sz="8" w:space="0" w:color="auto"/>
            </w:tcBorders>
            <w:shd w:val="clear" w:color="auto" w:fill="auto"/>
            <w:noWrap/>
            <w:vAlign w:val="center"/>
            <w:hideMark/>
          </w:tcPr>
          <w:p w14:paraId="67458B30" w14:textId="77777777" w:rsidR="00910219" w:rsidRPr="00910219" w:rsidRDefault="00910219" w:rsidP="00910219">
            <w:pPr>
              <w:spacing w:before="0" w:after="0" w:line="240" w:lineRule="auto"/>
              <w:jc w:val="center"/>
              <w:rPr>
                <w:ins w:id="77627" w:author="pete jones" w:date="2022-01-11T16:44:00Z"/>
                <w:rFonts w:ascii="Calibri" w:hAnsi="Calibri" w:cs="Calibri"/>
                <w:color w:val="000000"/>
                <w:sz w:val="22"/>
                <w:szCs w:val="22"/>
              </w:rPr>
            </w:pPr>
            <w:ins w:id="77628" w:author="pete jones" w:date="2022-01-11T16:44:00Z">
              <w:r w:rsidRPr="00910219">
                <w:rPr>
                  <w:rFonts w:ascii="Calibri" w:hAnsi="Calibri" w:cs="Calibri"/>
                  <w:color w:val="000000"/>
                  <w:sz w:val="22"/>
                  <w:szCs w:val="22"/>
                </w:rPr>
                <w:t>7</w:t>
              </w:r>
            </w:ins>
          </w:p>
        </w:tc>
        <w:tc>
          <w:tcPr>
            <w:tcW w:w="390" w:type="dxa"/>
            <w:tcBorders>
              <w:top w:val="nil"/>
              <w:left w:val="nil"/>
              <w:bottom w:val="nil"/>
              <w:right w:val="nil"/>
            </w:tcBorders>
            <w:shd w:val="clear" w:color="auto" w:fill="auto"/>
            <w:noWrap/>
            <w:vAlign w:val="center"/>
            <w:hideMark/>
          </w:tcPr>
          <w:p w14:paraId="71F9A88B" w14:textId="77777777" w:rsidR="00910219" w:rsidRPr="00910219" w:rsidRDefault="00910219" w:rsidP="00910219">
            <w:pPr>
              <w:spacing w:before="0" w:after="0" w:line="240" w:lineRule="auto"/>
              <w:jc w:val="center"/>
              <w:rPr>
                <w:ins w:id="77629" w:author="pete jones" w:date="2022-01-11T16:44:00Z"/>
                <w:rFonts w:ascii="Calibri" w:hAnsi="Calibri" w:cs="Calibri"/>
                <w:color w:val="000000"/>
                <w:sz w:val="22"/>
                <w:szCs w:val="22"/>
              </w:rPr>
            </w:pPr>
          </w:p>
        </w:tc>
        <w:tc>
          <w:tcPr>
            <w:tcW w:w="461"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11C3E338" w14:textId="77777777" w:rsidR="00910219" w:rsidRPr="00910219" w:rsidRDefault="00910219" w:rsidP="00910219">
            <w:pPr>
              <w:spacing w:before="0" w:after="0" w:line="240" w:lineRule="auto"/>
              <w:jc w:val="center"/>
              <w:rPr>
                <w:ins w:id="77630" w:author="pete jones" w:date="2022-01-11T16:44:00Z"/>
                <w:rFonts w:ascii="Calibri" w:hAnsi="Calibri" w:cs="Calibri"/>
                <w:color w:val="000000"/>
                <w:sz w:val="22"/>
                <w:szCs w:val="22"/>
              </w:rPr>
            </w:pPr>
            <w:ins w:id="77631" w:author="pete jones" w:date="2022-01-11T16:44:00Z">
              <w:r w:rsidRPr="00910219">
                <w:rPr>
                  <w:rFonts w:ascii="Calibri" w:hAnsi="Calibri" w:cs="Calibri"/>
                  <w:color w:val="000000"/>
                  <w:sz w:val="22"/>
                  <w:szCs w:val="22"/>
                </w:rPr>
                <w:t>39%</w:t>
              </w:r>
            </w:ins>
          </w:p>
        </w:tc>
        <w:tc>
          <w:tcPr>
            <w:tcW w:w="461"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2F0A59A" w14:textId="77777777" w:rsidR="00910219" w:rsidRPr="00910219" w:rsidRDefault="00910219" w:rsidP="00910219">
            <w:pPr>
              <w:spacing w:before="0" w:after="0" w:line="240" w:lineRule="auto"/>
              <w:jc w:val="center"/>
              <w:rPr>
                <w:ins w:id="77632" w:author="pete jones" w:date="2022-01-11T16:44:00Z"/>
                <w:rFonts w:ascii="Calibri" w:hAnsi="Calibri" w:cs="Calibri"/>
                <w:color w:val="000000"/>
                <w:sz w:val="22"/>
                <w:szCs w:val="22"/>
              </w:rPr>
            </w:pPr>
            <w:ins w:id="77633" w:author="pete jones" w:date="2022-01-11T16:44:00Z">
              <w:r w:rsidRPr="00910219">
                <w:rPr>
                  <w:rFonts w:ascii="Calibri" w:hAnsi="Calibri" w:cs="Calibri"/>
                  <w:color w:val="000000"/>
                  <w:sz w:val="22"/>
                  <w:szCs w:val="22"/>
                </w:rPr>
                <w:t>50%</w:t>
              </w:r>
            </w:ins>
          </w:p>
        </w:tc>
        <w:tc>
          <w:tcPr>
            <w:tcW w:w="461"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50DB8A6" w14:textId="77777777" w:rsidR="00910219" w:rsidRPr="00910219" w:rsidRDefault="00910219" w:rsidP="00910219">
            <w:pPr>
              <w:spacing w:before="0" w:after="0" w:line="240" w:lineRule="auto"/>
              <w:jc w:val="center"/>
              <w:rPr>
                <w:ins w:id="77634" w:author="pete jones" w:date="2022-01-11T16:44:00Z"/>
                <w:rFonts w:ascii="Calibri" w:hAnsi="Calibri" w:cs="Calibri"/>
                <w:color w:val="000000"/>
                <w:sz w:val="22"/>
                <w:szCs w:val="22"/>
              </w:rPr>
            </w:pPr>
            <w:ins w:id="77635" w:author="pete jones" w:date="2022-01-11T16:44:00Z">
              <w:r w:rsidRPr="00910219">
                <w:rPr>
                  <w:rFonts w:ascii="Calibri" w:hAnsi="Calibri" w:cs="Calibri"/>
                  <w:color w:val="000000"/>
                  <w:sz w:val="22"/>
                  <w:szCs w:val="22"/>
                </w:rPr>
                <w:t>11%</w:t>
              </w:r>
            </w:ins>
          </w:p>
        </w:tc>
        <w:tc>
          <w:tcPr>
            <w:tcW w:w="390"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A717884" w14:textId="77777777" w:rsidR="00910219" w:rsidRPr="00910219" w:rsidRDefault="00910219" w:rsidP="00910219">
            <w:pPr>
              <w:spacing w:before="0" w:after="0" w:line="240" w:lineRule="auto"/>
              <w:jc w:val="center"/>
              <w:rPr>
                <w:ins w:id="77636" w:author="pete jones" w:date="2022-01-11T16:44:00Z"/>
                <w:rFonts w:ascii="Calibri" w:hAnsi="Calibri" w:cs="Calibri"/>
                <w:color w:val="000000"/>
                <w:sz w:val="22"/>
                <w:szCs w:val="22"/>
              </w:rPr>
            </w:pPr>
            <w:ins w:id="77637" w:author="pete jones" w:date="2022-01-11T16:44: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E295357" w14:textId="77777777" w:rsidR="00910219" w:rsidRPr="00910219" w:rsidRDefault="00910219" w:rsidP="00910219">
            <w:pPr>
              <w:spacing w:before="0" w:after="0" w:line="240" w:lineRule="auto"/>
              <w:jc w:val="center"/>
              <w:rPr>
                <w:ins w:id="77638" w:author="pete jones" w:date="2022-01-11T16:44:00Z"/>
                <w:rFonts w:ascii="Calibri" w:hAnsi="Calibri" w:cs="Calibri"/>
                <w:color w:val="000000"/>
                <w:sz w:val="22"/>
                <w:szCs w:val="22"/>
              </w:rPr>
            </w:pPr>
            <w:ins w:id="77639" w:author="pete jones" w:date="2022-01-11T16:44: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26F2651" w14:textId="77777777" w:rsidR="00910219" w:rsidRPr="00910219" w:rsidRDefault="00910219" w:rsidP="00910219">
            <w:pPr>
              <w:spacing w:before="0" w:after="0" w:line="240" w:lineRule="auto"/>
              <w:jc w:val="center"/>
              <w:rPr>
                <w:ins w:id="77640" w:author="pete jones" w:date="2022-01-11T16:44:00Z"/>
                <w:rFonts w:ascii="Calibri" w:hAnsi="Calibri" w:cs="Calibri"/>
                <w:color w:val="000000"/>
                <w:sz w:val="22"/>
                <w:szCs w:val="22"/>
              </w:rPr>
            </w:pPr>
            <w:ins w:id="77641" w:author="pete jones" w:date="2022-01-11T16:44: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D1DD90D" w14:textId="77777777" w:rsidR="00910219" w:rsidRPr="00910219" w:rsidRDefault="00910219" w:rsidP="00910219">
            <w:pPr>
              <w:spacing w:before="0" w:after="0" w:line="240" w:lineRule="auto"/>
              <w:jc w:val="center"/>
              <w:rPr>
                <w:ins w:id="77642" w:author="pete jones" w:date="2022-01-11T16:44:00Z"/>
                <w:rFonts w:ascii="Calibri" w:hAnsi="Calibri" w:cs="Calibri"/>
                <w:color w:val="000000"/>
                <w:sz w:val="22"/>
                <w:szCs w:val="22"/>
              </w:rPr>
            </w:pPr>
            <w:ins w:id="77643" w:author="pete jones" w:date="2022-01-11T16:44: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D1CA994" w14:textId="77777777" w:rsidR="00910219" w:rsidRPr="00910219" w:rsidRDefault="00910219" w:rsidP="00910219">
            <w:pPr>
              <w:spacing w:before="0" w:after="0" w:line="240" w:lineRule="auto"/>
              <w:jc w:val="center"/>
              <w:rPr>
                <w:ins w:id="77644" w:author="pete jones" w:date="2022-01-11T16:44:00Z"/>
                <w:rFonts w:ascii="Calibri" w:hAnsi="Calibri" w:cs="Calibri"/>
                <w:color w:val="000000"/>
                <w:sz w:val="22"/>
                <w:szCs w:val="22"/>
              </w:rPr>
            </w:pPr>
            <w:ins w:id="77645" w:author="pete jones" w:date="2022-01-11T16:44: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FA27526" w14:textId="77777777" w:rsidR="00910219" w:rsidRPr="00910219" w:rsidRDefault="00910219" w:rsidP="00910219">
            <w:pPr>
              <w:spacing w:before="0" w:after="0" w:line="240" w:lineRule="auto"/>
              <w:jc w:val="center"/>
              <w:rPr>
                <w:ins w:id="77646" w:author="pete jones" w:date="2022-01-11T16:44:00Z"/>
                <w:rFonts w:ascii="Calibri" w:hAnsi="Calibri" w:cs="Calibri"/>
                <w:color w:val="000000"/>
                <w:sz w:val="22"/>
                <w:szCs w:val="22"/>
              </w:rPr>
            </w:pPr>
            <w:ins w:id="77647" w:author="pete jones" w:date="2022-01-11T16:44:00Z">
              <w:r w:rsidRPr="0091021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674F93C" w14:textId="77777777" w:rsidR="00910219" w:rsidRPr="00910219" w:rsidRDefault="00910219" w:rsidP="00910219">
            <w:pPr>
              <w:spacing w:before="0" w:after="0" w:line="240" w:lineRule="auto"/>
              <w:jc w:val="center"/>
              <w:rPr>
                <w:ins w:id="77648" w:author="pete jones" w:date="2022-01-11T16:44:00Z"/>
                <w:rFonts w:ascii="Calibri" w:hAnsi="Calibri" w:cs="Calibri"/>
                <w:color w:val="000000"/>
                <w:sz w:val="22"/>
                <w:szCs w:val="22"/>
              </w:rPr>
            </w:pPr>
            <w:ins w:id="77649" w:author="pete jones" w:date="2022-01-11T16:44:00Z">
              <w:r w:rsidRPr="00910219">
                <w:rPr>
                  <w:rFonts w:ascii="Calibri" w:hAnsi="Calibri" w:cs="Calibri"/>
                  <w:color w:val="000000"/>
                  <w:sz w:val="22"/>
                  <w:szCs w:val="22"/>
                </w:rPr>
                <w:t>N/A</w:t>
              </w:r>
            </w:ins>
          </w:p>
        </w:tc>
      </w:tr>
      <w:tr w:rsidR="00910219" w:rsidRPr="00910219" w14:paraId="549E6504" w14:textId="77777777" w:rsidTr="00910219">
        <w:trPr>
          <w:trHeight w:val="315"/>
          <w:ins w:id="77650" w:author="pete jones" w:date="2022-01-11T16:44:00Z"/>
        </w:trPr>
        <w:tc>
          <w:tcPr>
            <w:tcW w:w="408" w:type="dxa"/>
            <w:tcBorders>
              <w:top w:val="nil"/>
              <w:left w:val="nil"/>
              <w:bottom w:val="nil"/>
              <w:right w:val="nil"/>
            </w:tcBorders>
            <w:shd w:val="clear" w:color="auto" w:fill="auto"/>
            <w:noWrap/>
            <w:vAlign w:val="center"/>
            <w:hideMark/>
          </w:tcPr>
          <w:p w14:paraId="48EF29BE" w14:textId="77777777" w:rsidR="00910219" w:rsidRPr="00910219" w:rsidRDefault="00910219" w:rsidP="00910219">
            <w:pPr>
              <w:spacing w:before="0" w:after="0" w:line="240" w:lineRule="auto"/>
              <w:jc w:val="center"/>
              <w:rPr>
                <w:ins w:id="77651" w:author="pete jones" w:date="2022-01-11T16:44:00Z"/>
                <w:rFonts w:ascii="Calibri" w:hAnsi="Calibri" w:cs="Calibri"/>
                <w:color w:val="FFFFFF"/>
                <w:sz w:val="22"/>
                <w:szCs w:val="22"/>
              </w:rPr>
            </w:pPr>
            <w:ins w:id="77652" w:author="pete jones" w:date="2022-01-11T16:44:00Z">
              <w:r w:rsidRPr="0091021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1A213E4F" w14:textId="77777777" w:rsidR="00910219" w:rsidRPr="00910219" w:rsidRDefault="00910219" w:rsidP="00910219">
            <w:pPr>
              <w:spacing w:before="0" w:after="0" w:line="240" w:lineRule="auto"/>
              <w:jc w:val="right"/>
              <w:rPr>
                <w:ins w:id="77653" w:author="pete jones" w:date="2022-01-11T16:44:00Z"/>
                <w:rFonts w:ascii="Calibri" w:hAnsi="Calibri" w:cs="Calibri"/>
                <w:sz w:val="22"/>
                <w:szCs w:val="22"/>
              </w:rPr>
            </w:pPr>
            <w:ins w:id="77654" w:author="pete jones" w:date="2022-01-11T16:44:00Z">
              <w:r w:rsidRPr="00910219">
                <w:rPr>
                  <w:rFonts w:ascii="Calibri" w:hAnsi="Calibri" w:cs="Calibri"/>
                  <w:sz w:val="22"/>
                  <w:szCs w:val="22"/>
                </w:rPr>
                <w:t>Technology</w:t>
              </w:r>
            </w:ins>
          </w:p>
        </w:tc>
        <w:tc>
          <w:tcPr>
            <w:tcW w:w="397" w:type="dxa"/>
            <w:tcBorders>
              <w:top w:val="nil"/>
              <w:left w:val="nil"/>
              <w:bottom w:val="single" w:sz="4" w:space="0" w:color="auto"/>
              <w:right w:val="single" w:sz="8" w:space="0" w:color="auto"/>
            </w:tcBorders>
            <w:shd w:val="clear" w:color="auto" w:fill="auto"/>
            <w:noWrap/>
            <w:vAlign w:val="bottom"/>
            <w:hideMark/>
          </w:tcPr>
          <w:p w14:paraId="08601FD7" w14:textId="77777777" w:rsidR="00910219" w:rsidRPr="00910219" w:rsidRDefault="00910219" w:rsidP="00910219">
            <w:pPr>
              <w:spacing w:before="0" w:after="0" w:line="240" w:lineRule="auto"/>
              <w:jc w:val="center"/>
              <w:rPr>
                <w:ins w:id="77655" w:author="pete jones" w:date="2022-01-11T16:44:00Z"/>
                <w:rFonts w:ascii="Calibri" w:hAnsi="Calibri" w:cs="Calibri"/>
                <w:sz w:val="22"/>
                <w:szCs w:val="22"/>
              </w:rPr>
            </w:pPr>
            <w:ins w:id="77656" w:author="pete jones" w:date="2022-01-11T16:44:00Z">
              <w:r w:rsidRPr="00910219">
                <w:rPr>
                  <w:rFonts w:ascii="Calibri" w:hAnsi="Calibri" w:cs="Calibri"/>
                  <w:sz w:val="22"/>
                  <w:szCs w:val="22"/>
                </w:rPr>
                <w:t>1</w:t>
              </w:r>
            </w:ins>
          </w:p>
        </w:tc>
        <w:tc>
          <w:tcPr>
            <w:tcW w:w="390" w:type="dxa"/>
            <w:tcBorders>
              <w:top w:val="nil"/>
              <w:left w:val="nil"/>
              <w:bottom w:val="nil"/>
              <w:right w:val="nil"/>
            </w:tcBorders>
            <w:shd w:val="clear" w:color="auto" w:fill="auto"/>
            <w:noWrap/>
            <w:vAlign w:val="bottom"/>
            <w:hideMark/>
          </w:tcPr>
          <w:p w14:paraId="6AB224FD" w14:textId="77777777" w:rsidR="00910219" w:rsidRPr="00910219" w:rsidRDefault="00910219" w:rsidP="00910219">
            <w:pPr>
              <w:spacing w:before="0" w:after="0" w:line="240" w:lineRule="auto"/>
              <w:jc w:val="center"/>
              <w:rPr>
                <w:ins w:id="77657" w:author="pete jones" w:date="2022-01-11T16:44:00Z"/>
                <w:rFonts w:ascii="Calibri" w:hAnsi="Calibri" w:cs="Calibri"/>
                <w:color w:val="FFFFFF"/>
                <w:sz w:val="22"/>
                <w:szCs w:val="22"/>
              </w:rPr>
            </w:pPr>
            <w:ins w:id="77658" w:author="pete jones" w:date="2022-01-11T16:44:00Z">
              <w:r w:rsidRPr="00910219">
                <w:rPr>
                  <w:rFonts w:ascii="Calibri" w:hAnsi="Calibri" w:cs="Calibri"/>
                  <w:color w:val="FFFFFF"/>
                  <w:sz w:val="22"/>
                  <w:szCs w:val="22"/>
                </w:rPr>
                <w:t>12</w:t>
              </w:r>
            </w:ins>
          </w:p>
        </w:tc>
        <w:tc>
          <w:tcPr>
            <w:tcW w:w="461" w:type="dxa"/>
            <w:vMerge/>
            <w:tcBorders>
              <w:top w:val="single" w:sz="8" w:space="0" w:color="auto"/>
              <w:left w:val="single" w:sz="8" w:space="0" w:color="auto"/>
              <w:bottom w:val="single" w:sz="8" w:space="0" w:color="000000"/>
              <w:right w:val="single" w:sz="4" w:space="0" w:color="auto"/>
            </w:tcBorders>
            <w:vAlign w:val="center"/>
            <w:hideMark/>
          </w:tcPr>
          <w:p w14:paraId="4F41EC5B" w14:textId="77777777" w:rsidR="00910219" w:rsidRPr="00910219" w:rsidRDefault="00910219" w:rsidP="00910219">
            <w:pPr>
              <w:spacing w:before="0" w:after="0" w:line="240" w:lineRule="auto"/>
              <w:jc w:val="left"/>
              <w:rPr>
                <w:ins w:id="77659" w:author="pete jones" w:date="2022-01-11T16:44:00Z"/>
                <w:rFonts w:ascii="Calibri" w:hAnsi="Calibri" w:cs="Calibri"/>
                <w:color w:val="000000"/>
                <w:sz w:val="22"/>
                <w:szCs w:val="22"/>
              </w:rPr>
            </w:pPr>
          </w:p>
        </w:tc>
        <w:tc>
          <w:tcPr>
            <w:tcW w:w="461" w:type="dxa"/>
            <w:vMerge/>
            <w:tcBorders>
              <w:top w:val="single" w:sz="8" w:space="0" w:color="auto"/>
              <w:left w:val="single" w:sz="4" w:space="0" w:color="auto"/>
              <w:bottom w:val="single" w:sz="8" w:space="0" w:color="000000"/>
              <w:right w:val="single" w:sz="4" w:space="0" w:color="auto"/>
            </w:tcBorders>
            <w:vAlign w:val="center"/>
            <w:hideMark/>
          </w:tcPr>
          <w:p w14:paraId="2F152EDC" w14:textId="77777777" w:rsidR="00910219" w:rsidRPr="00910219" w:rsidRDefault="00910219" w:rsidP="00910219">
            <w:pPr>
              <w:spacing w:before="0" w:after="0" w:line="240" w:lineRule="auto"/>
              <w:jc w:val="left"/>
              <w:rPr>
                <w:ins w:id="77660" w:author="pete jones" w:date="2022-01-11T16:44:00Z"/>
                <w:rFonts w:ascii="Calibri" w:hAnsi="Calibri" w:cs="Calibri"/>
                <w:color w:val="000000"/>
                <w:sz w:val="22"/>
                <w:szCs w:val="22"/>
              </w:rPr>
            </w:pPr>
          </w:p>
        </w:tc>
        <w:tc>
          <w:tcPr>
            <w:tcW w:w="461" w:type="dxa"/>
            <w:vMerge/>
            <w:tcBorders>
              <w:top w:val="single" w:sz="8" w:space="0" w:color="auto"/>
              <w:left w:val="single" w:sz="4" w:space="0" w:color="auto"/>
              <w:bottom w:val="single" w:sz="8" w:space="0" w:color="000000"/>
              <w:right w:val="single" w:sz="4" w:space="0" w:color="auto"/>
            </w:tcBorders>
            <w:vAlign w:val="center"/>
            <w:hideMark/>
          </w:tcPr>
          <w:p w14:paraId="5AB3728E" w14:textId="77777777" w:rsidR="00910219" w:rsidRPr="00910219" w:rsidRDefault="00910219" w:rsidP="00910219">
            <w:pPr>
              <w:spacing w:before="0" w:after="0" w:line="240" w:lineRule="auto"/>
              <w:jc w:val="left"/>
              <w:rPr>
                <w:ins w:id="77661" w:author="pete jones" w:date="2022-01-11T16:44:00Z"/>
                <w:rFonts w:ascii="Calibri" w:hAnsi="Calibri" w:cs="Calibri"/>
                <w:color w:val="000000"/>
                <w:sz w:val="22"/>
                <w:szCs w:val="22"/>
              </w:rPr>
            </w:pPr>
          </w:p>
        </w:tc>
        <w:tc>
          <w:tcPr>
            <w:tcW w:w="390" w:type="dxa"/>
            <w:vMerge/>
            <w:tcBorders>
              <w:top w:val="single" w:sz="8" w:space="0" w:color="auto"/>
              <w:left w:val="single" w:sz="4" w:space="0" w:color="auto"/>
              <w:bottom w:val="single" w:sz="8" w:space="0" w:color="000000"/>
              <w:right w:val="single" w:sz="4" w:space="0" w:color="auto"/>
            </w:tcBorders>
            <w:vAlign w:val="center"/>
            <w:hideMark/>
          </w:tcPr>
          <w:p w14:paraId="313E9A1D" w14:textId="77777777" w:rsidR="00910219" w:rsidRPr="00910219" w:rsidRDefault="00910219" w:rsidP="00910219">
            <w:pPr>
              <w:spacing w:before="0" w:after="0" w:line="240" w:lineRule="auto"/>
              <w:jc w:val="left"/>
              <w:rPr>
                <w:ins w:id="77662" w:author="pete jones" w:date="2022-01-11T16:4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9AB0CEC" w14:textId="77777777" w:rsidR="00910219" w:rsidRPr="00910219" w:rsidRDefault="00910219" w:rsidP="00910219">
            <w:pPr>
              <w:spacing w:before="0" w:after="0" w:line="240" w:lineRule="auto"/>
              <w:jc w:val="left"/>
              <w:rPr>
                <w:ins w:id="77663" w:author="pete jones" w:date="2022-01-11T16:4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21B9107" w14:textId="77777777" w:rsidR="00910219" w:rsidRPr="00910219" w:rsidRDefault="00910219" w:rsidP="00910219">
            <w:pPr>
              <w:spacing w:before="0" w:after="0" w:line="240" w:lineRule="auto"/>
              <w:jc w:val="left"/>
              <w:rPr>
                <w:ins w:id="77664" w:author="pete jones" w:date="2022-01-11T16:4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6978479" w14:textId="77777777" w:rsidR="00910219" w:rsidRPr="00910219" w:rsidRDefault="00910219" w:rsidP="00910219">
            <w:pPr>
              <w:spacing w:before="0" w:after="0" w:line="240" w:lineRule="auto"/>
              <w:jc w:val="left"/>
              <w:rPr>
                <w:ins w:id="77665" w:author="pete jones" w:date="2022-01-11T16:4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DC1E202" w14:textId="77777777" w:rsidR="00910219" w:rsidRPr="00910219" w:rsidRDefault="00910219" w:rsidP="00910219">
            <w:pPr>
              <w:spacing w:before="0" w:after="0" w:line="240" w:lineRule="auto"/>
              <w:jc w:val="left"/>
              <w:rPr>
                <w:ins w:id="77666" w:author="pete jones" w:date="2022-01-11T16:4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2084E94" w14:textId="77777777" w:rsidR="00910219" w:rsidRPr="00910219" w:rsidRDefault="00910219" w:rsidP="00910219">
            <w:pPr>
              <w:spacing w:before="0" w:after="0" w:line="240" w:lineRule="auto"/>
              <w:jc w:val="left"/>
              <w:rPr>
                <w:ins w:id="77667" w:author="pete jones" w:date="2022-01-11T16:44: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53BB5450" w14:textId="77777777" w:rsidR="00910219" w:rsidRPr="00910219" w:rsidRDefault="00910219" w:rsidP="00910219">
            <w:pPr>
              <w:spacing w:before="0" w:after="0" w:line="240" w:lineRule="auto"/>
              <w:jc w:val="left"/>
              <w:rPr>
                <w:ins w:id="77668" w:author="pete jones" w:date="2022-01-11T16:44:00Z"/>
                <w:rFonts w:ascii="Calibri" w:hAnsi="Calibri" w:cs="Calibri"/>
                <w:color w:val="000000"/>
                <w:sz w:val="22"/>
                <w:szCs w:val="22"/>
              </w:rPr>
            </w:pPr>
          </w:p>
        </w:tc>
      </w:tr>
      <w:tr w:rsidR="00910219" w:rsidRPr="00910219" w14:paraId="7BCD2A20" w14:textId="77777777" w:rsidTr="00910219">
        <w:trPr>
          <w:trHeight w:val="315"/>
          <w:ins w:id="77669" w:author="pete jones" w:date="2022-01-11T16:44:00Z"/>
        </w:trPr>
        <w:tc>
          <w:tcPr>
            <w:tcW w:w="408" w:type="dxa"/>
            <w:tcBorders>
              <w:top w:val="nil"/>
              <w:left w:val="nil"/>
              <w:bottom w:val="nil"/>
              <w:right w:val="nil"/>
            </w:tcBorders>
            <w:shd w:val="clear" w:color="auto" w:fill="auto"/>
            <w:noWrap/>
            <w:vAlign w:val="center"/>
            <w:hideMark/>
          </w:tcPr>
          <w:p w14:paraId="5B963021" w14:textId="77777777" w:rsidR="00910219" w:rsidRPr="00910219" w:rsidRDefault="00910219" w:rsidP="00910219">
            <w:pPr>
              <w:spacing w:before="0" w:after="0" w:line="240" w:lineRule="auto"/>
              <w:jc w:val="center"/>
              <w:rPr>
                <w:ins w:id="77670" w:author="pete jones" w:date="2022-01-11T16:44: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BC14E7C" w14:textId="77777777" w:rsidR="00910219" w:rsidRPr="00910219" w:rsidRDefault="00910219" w:rsidP="00910219">
            <w:pPr>
              <w:spacing w:before="0" w:after="0" w:line="240" w:lineRule="auto"/>
              <w:jc w:val="right"/>
              <w:rPr>
                <w:ins w:id="77671" w:author="pete jones" w:date="2022-01-11T16:44:00Z"/>
                <w:rFonts w:ascii="Calibri" w:hAnsi="Calibri" w:cs="Calibri"/>
                <w:sz w:val="22"/>
                <w:szCs w:val="22"/>
              </w:rPr>
            </w:pPr>
            <w:ins w:id="77672" w:author="pete jones" w:date="2022-01-11T16:44:00Z">
              <w:r w:rsidRPr="00910219">
                <w:rPr>
                  <w:rFonts w:ascii="Calibri" w:hAnsi="Calibri" w:cs="Calibri"/>
                  <w:sz w:val="22"/>
                  <w:szCs w:val="22"/>
                </w:rPr>
                <w:t>Other</w:t>
              </w:r>
            </w:ins>
          </w:p>
        </w:tc>
        <w:tc>
          <w:tcPr>
            <w:tcW w:w="397" w:type="dxa"/>
            <w:tcBorders>
              <w:top w:val="nil"/>
              <w:left w:val="nil"/>
              <w:bottom w:val="single" w:sz="8" w:space="0" w:color="auto"/>
              <w:right w:val="single" w:sz="8" w:space="0" w:color="auto"/>
            </w:tcBorders>
            <w:shd w:val="clear" w:color="auto" w:fill="auto"/>
            <w:noWrap/>
            <w:vAlign w:val="bottom"/>
            <w:hideMark/>
          </w:tcPr>
          <w:p w14:paraId="31ECC57D" w14:textId="77777777" w:rsidR="00910219" w:rsidRPr="00910219" w:rsidRDefault="00910219" w:rsidP="00910219">
            <w:pPr>
              <w:spacing w:before="0" w:after="0" w:line="240" w:lineRule="auto"/>
              <w:jc w:val="center"/>
              <w:rPr>
                <w:ins w:id="77673" w:author="pete jones" w:date="2022-01-11T16:44:00Z"/>
                <w:rFonts w:ascii="Calibri" w:hAnsi="Calibri" w:cs="Calibri"/>
                <w:sz w:val="22"/>
                <w:szCs w:val="22"/>
              </w:rPr>
            </w:pPr>
            <w:ins w:id="77674" w:author="pete jones" w:date="2022-01-11T16:44:00Z">
              <w:r w:rsidRPr="00910219">
                <w:rPr>
                  <w:rFonts w:ascii="Calibri" w:hAnsi="Calibri" w:cs="Calibri"/>
                  <w:sz w:val="22"/>
                  <w:szCs w:val="22"/>
                </w:rPr>
                <w:t>5</w:t>
              </w:r>
            </w:ins>
          </w:p>
        </w:tc>
        <w:tc>
          <w:tcPr>
            <w:tcW w:w="390" w:type="dxa"/>
            <w:tcBorders>
              <w:top w:val="nil"/>
              <w:left w:val="nil"/>
              <w:bottom w:val="nil"/>
              <w:right w:val="nil"/>
            </w:tcBorders>
            <w:shd w:val="clear" w:color="auto" w:fill="auto"/>
            <w:noWrap/>
            <w:vAlign w:val="bottom"/>
            <w:hideMark/>
          </w:tcPr>
          <w:p w14:paraId="6361091A" w14:textId="77777777" w:rsidR="00910219" w:rsidRPr="00910219" w:rsidRDefault="00910219" w:rsidP="00910219">
            <w:pPr>
              <w:spacing w:before="0" w:after="0" w:line="240" w:lineRule="auto"/>
              <w:jc w:val="center"/>
              <w:rPr>
                <w:ins w:id="77675" w:author="pete jones" w:date="2022-01-11T16:44:00Z"/>
                <w:rFonts w:ascii="Calibri" w:hAnsi="Calibri" w:cs="Calibri"/>
                <w:sz w:val="22"/>
                <w:szCs w:val="22"/>
              </w:rPr>
            </w:pPr>
          </w:p>
        </w:tc>
        <w:tc>
          <w:tcPr>
            <w:tcW w:w="461" w:type="dxa"/>
            <w:tcBorders>
              <w:top w:val="nil"/>
              <w:left w:val="nil"/>
              <w:bottom w:val="nil"/>
              <w:right w:val="nil"/>
            </w:tcBorders>
            <w:shd w:val="clear" w:color="auto" w:fill="auto"/>
            <w:noWrap/>
            <w:vAlign w:val="center"/>
            <w:hideMark/>
          </w:tcPr>
          <w:p w14:paraId="1CA7093B" w14:textId="77777777" w:rsidR="00910219" w:rsidRPr="00910219" w:rsidRDefault="00910219" w:rsidP="00910219">
            <w:pPr>
              <w:spacing w:before="0" w:after="0" w:line="240" w:lineRule="auto"/>
              <w:jc w:val="right"/>
              <w:rPr>
                <w:ins w:id="77676" w:author="pete jones" w:date="2022-01-11T16:44:00Z"/>
                <w:rFonts w:ascii="Calibri" w:hAnsi="Calibri" w:cs="Calibri"/>
                <w:color w:val="FFFFFF"/>
                <w:sz w:val="22"/>
                <w:szCs w:val="22"/>
              </w:rPr>
            </w:pPr>
            <w:ins w:id="77677" w:author="pete jones" w:date="2022-01-11T16:44:00Z">
              <w:r w:rsidRPr="00910219">
                <w:rPr>
                  <w:rFonts w:ascii="Calibri" w:hAnsi="Calibri" w:cs="Calibri"/>
                  <w:color w:val="FFFFFF"/>
                  <w:sz w:val="22"/>
                  <w:szCs w:val="22"/>
                </w:rPr>
                <w:t>14</w:t>
              </w:r>
            </w:ins>
          </w:p>
        </w:tc>
        <w:tc>
          <w:tcPr>
            <w:tcW w:w="461" w:type="dxa"/>
            <w:tcBorders>
              <w:top w:val="nil"/>
              <w:left w:val="nil"/>
              <w:bottom w:val="nil"/>
              <w:right w:val="nil"/>
            </w:tcBorders>
            <w:shd w:val="clear" w:color="auto" w:fill="auto"/>
            <w:noWrap/>
            <w:vAlign w:val="center"/>
            <w:hideMark/>
          </w:tcPr>
          <w:p w14:paraId="4F19EDA8" w14:textId="77777777" w:rsidR="00910219" w:rsidRPr="00910219" w:rsidRDefault="00910219" w:rsidP="00910219">
            <w:pPr>
              <w:spacing w:before="0" w:after="0" w:line="240" w:lineRule="auto"/>
              <w:jc w:val="right"/>
              <w:rPr>
                <w:ins w:id="77678" w:author="pete jones" w:date="2022-01-11T16:44:00Z"/>
                <w:rFonts w:ascii="Calibri" w:hAnsi="Calibri" w:cs="Calibri"/>
                <w:color w:val="FFFFFF"/>
                <w:sz w:val="22"/>
                <w:szCs w:val="22"/>
              </w:rPr>
            </w:pPr>
            <w:ins w:id="77679" w:author="pete jones" w:date="2022-01-11T16:44:00Z">
              <w:r w:rsidRPr="00910219">
                <w:rPr>
                  <w:rFonts w:ascii="Calibri" w:hAnsi="Calibri" w:cs="Calibri"/>
                  <w:color w:val="FFFFFF"/>
                  <w:sz w:val="22"/>
                  <w:szCs w:val="22"/>
                </w:rPr>
                <w:t>15</w:t>
              </w:r>
            </w:ins>
          </w:p>
        </w:tc>
        <w:tc>
          <w:tcPr>
            <w:tcW w:w="461" w:type="dxa"/>
            <w:tcBorders>
              <w:top w:val="nil"/>
              <w:left w:val="nil"/>
              <w:bottom w:val="nil"/>
              <w:right w:val="nil"/>
            </w:tcBorders>
            <w:shd w:val="clear" w:color="auto" w:fill="auto"/>
            <w:noWrap/>
            <w:vAlign w:val="center"/>
            <w:hideMark/>
          </w:tcPr>
          <w:p w14:paraId="30BF1BFA" w14:textId="77777777" w:rsidR="00910219" w:rsidRPr="00910219" w:rsidRDefault="00910219" w:rsidP="00910219">
            <w:pPr>
              <w:spacing w:before="0" w:after="0" w:line="240" w:lineRule="auto"/>
              <w:jc w:val="right"/>
              <w:rPr>
                <w:ins w:id="77680" w:author="pete jones" w:date="2022-01-11T16:44:00Z"/>
                <w:rFonts w:ascii="Calibri" w:hAnsi="Calibri" w:cs="Calibri"/>
                <w:color w:val="FFFFFF"/>
                <w:sz w:val="22"/>
                <w:szCs w:val="22"/>
              </w:rPr>
            </w:pPr>
            <w:ins w:id="77681" w:author="pete jones" w:date="2022-01-11T16:44:00Z">
              <w:r w:rsidRPr="00910219">
                <w:rPr>
                  <w:rFonts w:ascii="Calibri" w:hAnsi="Calibri" w:cs="Calibri"/>
                  <w:color w:val="FFFFFF"/>
                  <w:sz w:val="22"/>
                  <w:szCs w:val="22"/>
                </w:rPr>
                <w:t>16</w:t>
              </w:r>
            </w:ins>
          </w:p>
        </w:tc>
        <w:tc>
          <w:tcPr>
            <w:tcW w:w="390" w:type="dxa"/>
            <w:tcBorders>
              <w:top w:val="nil"/>
              <w:left w:val="nil"/>
              <w:bottom w:val="nil"/>
              <w:right w:val="nil"/>
            </w:tcBorders>
            <w:shd w:val="clear" w:color="auto" w:fill="auto"/>
            <w:noWrap/>
            <w:vAlign w:val="center"/>
            <w:hideMark/>
          </w:tcPr>
          <w:p w14:paraId="2EA10669" w14:textId="77777777" w:rsidR="00910219" w:rsidRPr="00910219" w:rsidRDefault="00910219" w:rsidP="00910219">
            <w:pPr>
              <w:spacing w:before="0" w:after="0" w:line="240" w:lineRule="auto"/>
              <w:jc w:val="right"/>
              <w:rPr>
                <w:ins w:id="77682" w:author="pete jones" w:date="2022-01-11T16:44:00Z"/>
                <w:rFonts w:ascii="Calibri" w:hAnsi="Calibri" w:cs="Calibri"/>
                <w:color w:val="FFFFFF"/>
                <w:sz w:val="22"/>
                <w:szCs w:val="22"/>
              </w:rPr>
            </w:pPr>
            <w:ins w:id="77683" w:author="pete jones" w:date="2022-01-11T16:44: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727FB3A5" w14:textId="77777777" w:rsidR="00910219" w:rsidRPr="00910219" w:rsidRDefault="00910219" w:rsidP="00910219">
            <w:pPr>
              <w:spacing w:before="0" w:after="0" w:line="240" w:lineRule="auto"/>
              <w:jc w:val="right"/>
              <w:rPr>
                <w:ins w:id="77684" w:author="pete jones" w:date="2022-01-11T16:44:00Z"/>
                <w:rFonts w:ascii="Calibri" w:hAnsi="Calibri" w:cs="Calibri"/>
                <w:color w:val="FFFFFF"/>
                <w:sz w:val="22"/>
                <w:szCs w:val="22"/>
              </w:rPr>
            </w:pPr>
            <w:ins w:id="77685" w:author="pete jones" w:date="2022-01-11T16:44: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281BC86A" w14:textId="77777777" w:rsidR="00910219" w:rsidRPr="00910219" w:rsidRDefault="00910219" w:rsidP="00910219">
            <w:pPr>
              <w:spacing w:before="0" w:after="0" w:line="240" w:lineRule="auto"/>
              <w:jc w:val="right"/>
              <w:rPr>
                <w:ins w:id="77686" w:author="pete jones" w:date="2022-01-11T16:44:00Z"/>
                <w:rFonts w:ascii="Calibri" w:hAnsi="Calibri" w:cs="Calibri"/>
                <w:color w:val="FFFFFF"/>
                <w:sz w:val="22"/>
                <w:szCs w:val="22"/>
              </w:rPr>
            </w:pPr>
            <w:ins w:id="77687" w:author="pete jones" w:date="2022-01-11T16:44: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4CE44D91" w14:textId="77777777" w:rsidR="00910219" w:rsidRPr="00910219" w:rsidRDefault="00910219" w:rsidP="00910219">
            <w:pPr>
              <w:spacing w:before="0" w:after="0" w:line="240" w:lineRule="auto"/>
              <w:jc w:val="right"/>
              <w:rPr>
                <w:ins w:id="77688" w:author="pete jones" w:date="2022-01-11T16:44:00Z"/>
                <w:rFonts w:ascii="Calibri" w:hAnsi="Calibri" w:cs="Calibri"/>
                <w:color w:val="FFFFFF"/>
                <w:sz w:val="22"/>
                <w:szCs w:val="22"/>
              </w:rPr>
            </w:pPr>
            <w:ins w:id="77689" w:author="pete jones" w:date="2022-01-11T16:44: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6D80A351" w14:textId="77777777" w:rsidR="00910219" w:rsidRPr="00910219" w:rsidRDefault="00910219" w:rsidP="00910219">
            <w:pPr>
              <w:spacing w:before="0" w:after="0" w:line="240" w:lineRule="auto"/>
              <w:jc w:val="right"/>
              <w:rPr>
                <w:ins w:id="77690" w:author="pete jones" w:date="2022-01-11T16:44:00Z"/>
                <w:rFonts w:ascii="Calibri" w:hAnsi="Calibri" w:cs="Calibri"/>
                <w:color w:val="FFFFFF"/>
                <w:sz w:val="22"/>
                <w:szCs w:val="22"/>
              </w:rPr>
            </w:pPr>
            <w:ins w:id="77691" w:author="pete jones" w:date="2022-01-11T16:44: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7B064CFD" w14:textId="77777777" w:rsidR="00910219" w:rsidRPr="00910219" w:rsidRDefault="00910219" w:rsidP="00910219">
            <w:pPr>
              <w:spacing w:before="0" w:after="0" w:line="240" w:lineRule="auto"/>
              <w:jc w:val="right"/>
              <w:rPr>
                <w:ins w:id="77692" w:author="pete jones" w:date="2022-01-11T16:44:00Z"/>
                <w:rFonts w:ascii="Calibri" w:hAnsi="Calibri" w:cs="Calibri"/>
                <w:color w:val="FFFFFF"/>
                <w:sz w:val="22"/>
                <w:szCs w:val="22"/>
              </w:rPr>
            </w:pPr>
            <w:ins w:id="77693" w:author="pete jones" w:date="2022-01-11T16:44: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3BC47BC6" w14:textId="77777777" w:rsidR="00910219" w:rsidRPr="00910219" w:rsidRDefault="00910219" w:rsidP="00910219">
            <w:pPr>
              <w:spacing w:before="0" w:after="0" w:line="240" w:lineRule="auto"/>
              <w:jc w:val="right"/>
              <w:rPr>
                <w:ins w:id="77694" w:author="pete jones" w:date="2022-01-11T16:44:00Z"/>
                <w:rFonts w:ascii="Calibri" w:hAnsi="Calibri" w:cs="Calibri"/>
                <w:color w:val="FFFFFF"/>
                <w:sz w:val="22"/>
                <w:szCs w:val="22"/>
              </w:rPr>
            </w:pPr>
            <w:ins w:id="77695" w:author="pete jones" w:date="2022-01-11T16:44:00Z">
              <w:r w:rsidRPr="00910219">
                <w:rPr>
                  <w:rFonts w:ascii="Calibri" w:hAnsi="Calibri" w:cs="Calibri"/>
                  <w:color w:val="FFFFFF"/>
                  <w:sz w:val="22"/>
                  <w:szCs w:val="22"/>
                </w:rPr>
                <w:t>23</w:t>
              </w:r>
            </w:ins>
          </w:p>
        </w:tc>
      </w:tr>
      <w:tr w:rsidR="00910219" w:rsidRPr="00910219" w14:paraId="1E96896D" w14:textId="77777777" w:rsidTr="00910219">
        <w:trPr>
          <w:trHeight w:val="315"/>
          <w:ins w:id="77696" w:author="pete jones" w:date="2022-01-11T16:44:00Z"/>
        </w:trPr>
        <w:tc>
          <w:tcPr>
            <w:tcW w:w="408" w:type="dxa"/>
            <w:tcBorders>
              <w:top w:val="nil"/>
              <w:left w:val="nil"/>
              <w:bottom w:val="nil"/>
              <w:right w:val="nil"/>
            </w:tcBorders>
            <w:shd w:val="clear" w:color="auto" w:fill="auto"/>
            <w:noWrap/>
            <w:vAlign w:val="center"/>
            <w:hideMark/>
          </w:tcPr>
          <w:p w14:paraId="08D60D9B" w14:textId="77777777" w:rsidR="00910219" w:rsidRPr="00910219" w:rsidRDefault="00910219" w:rsidP="00910219">
            <w:pPr>
              <w:spacing w:before="0" w:after="0" w:line="240" w:lineRule="auto"/>
              <w:jc w:val="center"/>
              <w:rPr>
                <w:ins w:id="77697" w:author="pete jones" w:date="2022-01-11T16:44:00Z"/>
                <w:rFonts w:ascii="Calibri" w:hAnsi="Calibri" w:cs="Calibri"/>
                <w:color w:val="FFFFFF"/>
                <w:sz w:val="22"/>
                <w:szCs w:val="22"/>
              </w:rPr>
            </w:pPr>
            <w:ins w:id="77698" w:author="pete jones" w:date="2022-01-11T16:44:00Z">
              <w:r w:rsidRPr="0091021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16D4B014" w14:textId="77777777" w:rsidR="00910219" w:rsidRPr="00910219" w:rsidRDefault="00910219" w:rsidP="00910219">
            <w:pPr>
              <w:spacing w:before="0" w:after="0" w:line="240" w:lineRule="auto"/>
              <w:jc w:val="right"/>
              <w:rPr>
                <w:ins w:id="77699" w:author="pete jones" w:date="2022-01-11T16:44:00Z"/>
                <w:rFonts w:ascii="Calibri" w:hAnsi="Calibri" w:cs="Calibri"/>
                <w:color w:val="FFFFFF"/>
                <w:sz w:val="22"/>
                <w:szCs w:val="22"/>
              </w:rPr>
            </w:pPr>
            <w:ins w:id="77700" w:author="pete jones" w:date="2022-01-11T16:44:00Z">
              <w:r w:rsidRPr="00910219">
                <w:rPr>
                  <w:rFonts w:ascii="Calibri" w:hAnsi="Calibri" w:cs="Calibri"/>
                  <w:color w:val="FFFFFF"/>
                  <w:sz w:val="22"/>
                  <w:szCs w:val="22"/>
                </w:rPr>
                <w:t>5</w:t>
              </w:r>
            </w:ins>
          </w:p>
        </w:tc>
        <w:tc>
          <w:tcPr>
            <w:tcW w:w="397" w:type="dxa"/>
            <w:tcBorders>
              <w:top w:val="nil"/>
              <w:left w:val="nil"/>
              <w:bottom w:val="nil"/>
              <w:right w:val="nil"/>
            </w:tcBorders>
            <w:shd w:val="clear" w:color="auto" w:fill="auto"/>
            <w:noWrap/>
            <w:vAlign w:val="bottom"/>
            <w:hideMark/>
          </w:tcPr>
          <w:p w14:paraId="7873AEA7" w14:textId="77777777" w:rsidR="00910219" w:rsidRPr="00910219" w:rsidRDefault="00910219" w:rsidP="00910219">
            <w:pPr>
              <w:spacing w:before="0" w:after="0" w:line="240" w:lineRule="auto"/>
              <w:jc w:val="center"/>
              <w:rPr>
                <w:ins w:id="77701" w:author="pete jones" w:date="2022-01-11T16:44:00Z"/>
                <w:rFonts w:ascii="Calibri" w:hAnsi="Calibri" w:cs="Calibri"/>
                <w:color w:val="FFFFFF"/>
                <w:sz w:val="22"/>
                <w:szCs w:val="22"/>
              </w:rPr>
            </w:pPr>
            <w:ins w:id="77702" w:author="pete jones" w:date="2022-01-11T16:44:00Z">
              <w:r w:rsidRPr="00910219">
                <w:rPr>
                  <w:rFonts w:ascii="Calibri" w:hAnsi="Calibri" w:cs="Calibri"/>
                  <w:color w:val="FFFFFF"/>
                  <w:sz w:val="22"/>
                  <w:szCs w:val="22"/>
                </w:rPr>
                <w:t>7</w:t>
              </w:r>
            </w:ins>
          </w:p>
        </w:tc>
        <w:tc>
          <w:tcPr>
            <w:tcW w:w="390" w:type="dxa"/>
            <w:tcBorders>
              <w:top w:val="nil"/>
              <w:left w:val="nil"/>
              <w:bottom w:val="nil"/>
              <w:right w:val="nil"/>
            </w:tcBorders>
            <w:shd w:val="clear" w:color="auto" w:fill="auto"/>
            <w:noWrap/>
            <w:vAlign w:val="bottom"/>
            <w:hideMark/>
          </w:tcPr>
          <w:p w14:paraId="09003023" w14:textId="77777777" w:rsidR="00910219" w:rsidRPr="00910219" w:rsidRDefault="00910219" w:rsidP="00910219">
            <w:pPr>
              <w:spacing w:before="0" w:after="0" w:line="240" w:lineRule="auto"/>
              <w:jc w:val="center"/>
              <w:rPr>
                <w:ins w:id="77703" w:author="pete jones" w:date="2022-01-11T16:44:00Z"/>
                <w:rFonts w:ascii="Calibri" w:hAnsi="Calibri" w:cs="Calibri"/>
                <w:color w:val="FFFFFF"/>
                <w:sz w:val="22"/>
                <w:szCs w:val="22"/>
              </w:rPr>
            </w:pPr>
            <w:ins w:id="77704" w:author="pete jones" w:date="2022-01-11T16:44:00Z">
              <w:r w:rsidRPr="00910219">
                <w:rPr>
                  <w:rFonts w:ascii="Calibri" w:hAnsi="Calibri" w:cs="Calibri"/>
                  <w:color w:val="FFFFFF"/>
                  <w:sz w:val="22"/>
                  <w:szCs w:val="22"/>
                </w:rPr>
                <w:t>13</w:t>
              </w:r>
            </w:ins>
          </w:p>
        </w:tc>
        <w:tc>
          <w:tcPr>
            <w:tcW w:w="4174"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7435EBE" w14:textId="77777777" w:rsidR="00910219" w:rsidRPr="00910219" w:rsidRDefault="00910219" w:rsidP="00910219">
            <w:pPr>
              <w:spacing w:before="0" w:after="0" w:line="240" w:lineRule="auto"/>
              <w:jc w:val="center"/>
              <w:rPr>
                <w:ins w:id="77705" w:author="pete jones" w:date="2022-01-11T16:44:00Z"/>
                <w:rFonts w:ascii="Calibri" w:hAnsi="Calibri" w:cs="Calibri"/>
                <w:sz w:val="22"/>
                <w:szCs w:val="22"/>
              </w:rPr>
            </w:pPr>
            <w:ins w:id="77706" w:author="pete jones" w:date="2022-01-11T16:44:00Z">
              <w:r w:rsidRPr="00910219">
                <w:rPr>
                  <w:rFonts w:ascii="Calibri" w:hAnsi="Calibri" w:cs="Calibri"/>
                  <w:sz w:val="22"/>
                  <w:szCs w:val="22"/>
                </w:rPr>
                <w:t>By %</w:t>
              </w:r>
            </w:ins>
          </w:p>
        </w:tc>
      </w:tr>
      <w:tr w:rsidR="00910219" w:rsidRPr="00910219" w14:paraId="07279E7F" w14:textId="77777777" w:rsidTr="00910219">
        <w:trPr>
          <w:trHeight w:val="1920"/>
          <w:ins w:id="77707" w:author="pete jones" w:date="2022-01-11T16:44: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1022CB61" w14:textId="77777777" w:rsidR="00910219" w:rsidRPr="00910219" w:rsidRDefault="00910219" w:rsidP="00910219">
            <w:pPr>
              <w:spacing w:before="0" w:after="0" w:line="240" w:lineRule="auto"/>
              <w:jc w:val="center"/>
              <w:rPr>
                <w:ins w:id="77708" w:author="pete jones" w:date="2022-01-11T16:44:00Z"/>
                <w:rFonts w:ascii="Calibri" w:hAnsi="Calibri" w:cs="Calibri"/>
                <w:b/>
                <w:bCs/>
                <w:color w:val="000000"/>
                <w:sz w:val="22"/>
                <w:szCs w:val="22"/>
              </w:rPr>
            </w:pPr>
            <w:ins w:id="77709" w:author="pete jones" w:date="2022-01-11T16:44:00Z">
              <w:r w:rsidRPr="00910219">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21E1053B" w14:textId="77777777" w:rsidR="00910219" w:rsidRPr="00910219" w:rsidRDefault="00910219" w:rsidP="00910219">
            <w:pPr>
              <w:spacing w:before="0" w:after="0" w:line="240" w:lineRule="auto"/>
              <w:jc w:val="center"/>
              <w:rPr>
                <w:ins w:id="77710" w:author="pete jones" w:date="2022-01-11T16:44:00Z"/>
                <w:rFonts w:ascii="Calibri" w:hAnsi="Calibri" w:cs="Calibri"/>
                <w:b/>
                <w:bCs/>
                <w:color w:val="000000"/>
                <w:sz w:val="22"/>
                <w:szCs w:val="22"/>
              </w:rPr>
            </w:pPr>
            <w:ins w:id="77711" w:author="pete jones" w:date="2022-01-11T16:44:00Z">
              <w:r w:rsidRPr="00910219">
                <w:rPr>
                  <w:rFonts w:ascii="Calibri" w:hAnsi="Calibri" w:cs="Calibri"/>
                  <w:b/>
                  <w:bCs/>
                  <w:color w:val="000000"/>
                  <w:sz w:val="22"/>
                  <w:szCs w:val="22"/>
                </w:rPr>
                <w:t>Modules</w:t>
              </w:r>
            </w:ins>
          </w:p>
        </w:tc>
        <w:tc>
          <w:tcPr>
            <w:tcW w:w="397"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50927CBA" w14:textId="77777777" w:rsidR="00910219" w:rsidRPr="00910219" w:rsidRDefault="00910219" w:rsidP="00910219">
            <w:pPr>
              <w:spacing w:before="0" w:after="0" w:line="240" w:lineRule="auto"/>
              <w:jc w:val="center"/>
              <w:rPr>
                <w:ins w:id="77712" w:author="pete jones" w:date="2022-01-11T16:44:00Z"/>
                <w:rFonts w:ascii="Calibri" w:hAnsi="Calibri" w:cs="Calibri"/>
                <w:b/>
                <w:bCs/>
                <w:color w:val="000000"/>
                <w:sz w:val="22"/>
                <w:szCs w:val="22"/>
              </w:rPr>
            </w:pPr>
            <w:ins w:id="77713" w:author="pete jones" w:date="2022-01-11T16:44:00Z">
              <w:r w:rsidRPr="00910219">
                <w:rPr>
                  <w:rFonts w:ascii="Calibri" w:hAnsi="Calibri" w:cs="Calibri"/>
                  <w:b/>
                  <w:bCs/>
                  <w:color w:val="000000"/>
                  <w:sz w:val="22"/>
                  <w:szCs w:val="22"/>
                </w:rPr>
                <w:t>TYPE of Module</w:t>
              </w:r>
            </w:ins>
          </w:p>
        </w:tc>
        <w:tc>
          <w:tcPr>
            <w:tcW w:w="390"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1EC7D2AD" w14:textId="77777777" w:rsidR="00910219" w:rsidRPr="00910219" w:rsidRDefault="00910219" w:rsidP="00910219">
            <w:pPr>
              <w:spacing w:before="0" w:after="0" w:line="240" w:lineRule="auto"/>
              <w:jc w:val="center"/>
              <w:rPr>
                <w:ins w:id="77714" w:author="pete jones" w:date="2022-01-11T16:44:00Z"/>
                <w:rFonts w:ascii="Calibri" w:hAnsi="Calibri" w:cs="Calibri"/>
                <w:b/>
                <w:bCs/>
                <w:color w:val="000000"/>
                <w:sz w:val="22"/>
                <w:szCs w:val="22"/>
              </w:rPr>
            </w:pPr>
            <w:ins w:id="77715" w:author="pete jones" w:date="2022-01-11T16:44:00Z">
              <w:r w:rsidRPr="00910219">
                <w:rPr>
                  <w:rFonts w:ascii="Calibri" w:hAnsi="Calibri" w:cs="Calibri"/>
                  <w:b/>
                  <w:bCs/>
                  <w:color w:val="000000"/>
                  <w:sz w:val="22"/>
                  <w:szCs w:val="22"/>
                </w:rPr>
                <w:t>Credit</w:t>
              </w:r>
            </w:ins>
          </w:p>
        </w:tc>
        <w:tc>
          <w:tcPr>
            <w:tcW w:w="461" w:type="dxa"/>
            <w:tcBorders>
              <w:top w:val="nil"/>
              <w:left w:val="nil"/>
              <w:bottom w:val="single" w:sz="8" w:space="0" w:color="auto"/>
              <w:right w:val="single" w:sz="4" w:space="0" w:color="auto"/>
            </w:tcBorders>
            <w:shd w:val="clear" w:color="auto" w:fill="auto"/>
            <w:noWrap/>
            <w:textDirection w:val="btLr"/>
            <w:vAlign w:val="center"/>
            <w:hideMark/>
          </w:tcPr>
          <w:p w14:paraId="72E9E7EC" w14:textId="77777777" w:rsidR="00910219" w:rsidRPr="00910219" w:rsidRDefault="00910219" w:rsidP="00910219">
            <w:pPr>
              <w:spacing w:before="0" w:after="0" w:line="240" w:lineRule="auto"/>
              <w:jc w:val="center"/>
              <w:rPr>
                <w:ins w:id="77716" w:author="pete jones" w:date="2022-01-11T16:44:00Z"/>
                <w:rFonts w:ascii="Calibri" w:hAnsi="Calibri" w:cs="Calibri"/>
                <w:b/>
                <w:bCs/>
                <w:color w:val="000000"/>
                <w:sz w:val="22"/>
                <w:szCs w:val="22"/>
              </w:rPr>
            </w:pPr>
            <w:ins w:id="77717" w:author="pete jones" w:date="2022-01-11T16:44:00Z">
              <w:r w:rsidRPr="00910219">
                <w:rPr>
                  <w:rFonts w:ascii="Calibri" w:hAnsi="Calibri" w:cs="Calibri"/>
                  <w:b/>
                  <w:bCs/>
                  <w:color w:val="000000"/>
                  <w:sz w:val="22"/>
                  <w:szCs w:val="22"/>
                </w:rPr>
                <w:t>Exam</w:t>
              </w:r>
            </w:ins>
          </w:p>
        </w:tc>
        <w:tc>
          <w:tcPr>
            <w:tcW w:w="461" w:type="dxa"/>
            <w:tcBorders>
              <w:top w:val="nil"/>
              <w:left w:val="nil"/>
              <w:bottom w:val="single" w:sz="8" w:space="0" w:color="auto"/>
              <w:right w:val="single" w:sz="4" w:space="0" w:color="auto"/>
            </w:tcBorders>
            <w:shd w:val="clear" w:color="auto" w:fill="auto"/>
            <w:noWrap/>
            <w:textDirection w:val="btLr"/>
            <w:vAlign w:val="center"/>
            <w:hideMark/>
          </w:tcPr>
          <w:p w14:paraId="127347F7" w14:textId="77777777" w:rsidR="00910219" w:rsidRPr="00910219" w:rsidRDefault="00910219" w:rsidP="00910219">
            <w:pPr>
              <w:spacing w:before="0" w:after="0" w:line="240" w:lineRule="auto"/>
              <w:jc w:val="center"/>
              <w:rPr>
                <w:ins w:id="77718" w:author="pete jones" w:date="2022-01-11T16:44:00Z"/>
                <w:rFonts w:ascii="Calibri" w:hAnsi="Calibri" w:cs="Calibri"/>
                <w:b/>
                <w:bCs/>
                <w:color w:val="000000"/>
                <w:sz w:val="22"/>
                <w:szCs w:val="22"/>
              </w:rPr>
            </w:pPr>
            <w:ins w:id="77719" w:author="pete jones" w:date="2022-01-11T16:44:00Z">
              <w:r w:rsidRPr="00910219">
                <w:rPr>
                  <w:rFonts w:ascii="Calibri" w:hAnsi="Calibri" w:cs="Calibri"/>
                  <w:b/>
                  <w:bCs/>
                  <w:color w:val="000000"/>
                  <w:sz w:val="22"/>
                  <w:szCs w:val="22"/>
                </w:rPr>
                <w:t>Assign</w:t>
              </w:r>
            </w:ins>
          </w:p>
        </w:tc>
        <w:tc>
          <w:tcPr>
            <w:tcW w:w="461" w:type="dxa"/>
            <w:tcBorders>
              <w:top w:val="nil"/>
              <w:left w:val="nil"/>
              <w:bottom w:val="single" w:sz="8" w:space="0" w:color="auto"/>
              <w:right w:val="single" w:sz="4" w:space="0" w:color="auto"/>
            </w:tcBorders>
            <w:shd w:val="clear" w:color="auto" w:fill="auto"/>
            <w:noWrap/>
            <w:textDirection w:val="btLr"/>
            <w:vAlign w:val="center"/>
            <w:hideMark/>
          </w:tcPr>
          <w:p w14:paraId="6B9C92B0" w14:textId="77777777" w:rsidR="00910219" w:rsidRPr="00910219" w:rsidRDefault="00910219" w:rsidP="00910219">
            <w:pPr>
              <w:spacing w:before="0" w:after="0" w:line="240" w:lineRule="auto"/>
              <w:jc w:val="center"/>
              <w:rPr>
                <w:ins w:id="77720" w:author="pete jones" w:date="2022-01-11T16:44:00Z"/>
                <w:rFonts w:ascii="Calibri" w:hAnsi="Calibri" w:cs="Calibri"/>
                <w:b/>
                <w:bCs/>
                <w:color w:val="000000"/>
                <w:sz w:val="22"/>
                <w:szCs w:val="22"/>
              </w:rPr>
            </w:pPr>
            <w:ins w:id="77721" w:author="pete jones" w:date="2022-01-11T16:44:00Z">
              <w:r w:rsidRPr="00910219">
                <w:rPr>
                  <w:rFonts w:ascii="Calibri" w:hAnsi="Calibri" w:cs="Calibri"/>
                  <w:b/>
                  <w:bCs/>
                  <w:color w:val="000000"/>
                  <w:sz w:val="22"/>
                  <w:szCs w:val="22"/>
                </w:rPr>
                <w:t>Oral</w:t>
              </w:r>
            </w:ins>
          </w:p>
        </w:tc>
        <w:tc>
          <w:tcPr>
            <w:tcW w:w="390" w:type="dxa"/>
            <w:tcBorders>
              <w:top w:val="nil"/>
              <w:left w:val="nil"/>
              <w:bottom w:val="single" w:sz="8" w:space="0" w:color="auto"/>
              <w:right w:val="single" w:sz="4" w:space="0" w:color="auto"/>
            </w:tcBorders>
            <w:shd w:val="clear" w:color="auto" w:fill="auto"/>
            <w:noWrap/>
            <w:textDirection w:val="btLr"/>
            <w:vAlign w:val="center"/>
            <w:hideMark/>
          </w:tcPr>
          <w:p w14:paraId="70B46079" w14:textId="77777777" w:rsidR="00910219" w:rsidRPr="00910219" w:rsidRDefault="00910219" w:rsidP="00910219">
            <w:pPr>
              <w:spacing w:before="0" w:after="0" w:line="240" w:lineRule="auto"/>
              <w:jc w:val="center"/>
              <w:rPr>
                <w:ins w:id="77722" w:author="pete jones" w:date="2022-01-11T16:44:00Z"/>
                <w:rFonts w:ascii="Calibri" w:hAnsi="Calibri" w:cs="Calibri"/>
                <w:b/>
                <w:bCs/>
                <w:color w:val="000000"/>
                <w:sz w:val="22"/>
                <w:szCs w:val="22"/>
              </w:rPr>
            </w:pPr>
            <w:ins w:id="77723" w:author="pete jones" w:date="2022-01-11T16:44: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2E5E995" w14:textId="77777777" w:rsidR="00910219" w:rsidRPr="00910219" w:rsidRDefault="00910219" w:rsidP="00910219">
            <w:pPr>
              <w:spacing w:before="0" w:after="0" w:line="240" w:lineRule="auto"/>
              <w:jc w:val="center"/>
              <w:rPr>
                <w:ins w:id="77724" w:author="pete jones" w:date="2022-01-11T16:44:00Z"/>
                <w:rFonts w:ascii="Calibri" w:hAnsi="Calibri" w:cs="Calibri"/>
                <w:b/>
                <w:bCs/>
                <w:color w:val="000000"/>
                <w:sz w:val="22"/>
                <w:szCs w:val="22"/>
              </w:rPr>
            </w:pPr>
            <w:ins w:id="77725" w:author="pete jones" w:date="2022-01-11T16:44: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93EDB0F" w14:textId="77777777" w:rsidR="00910219" w:rsidRPr="00910219" w:rsidRDefault="00910219" w:rsidP="00910219">
            <w:pPr>
              <w:spacing w:before="0" w:after="0" w:line="240" w:lineRule="auto"/>
              <w:jc w:val="center"/>
              <w:rPr>
                <w:ins w:id="77726" w:author="pete jones" w:date="2022-01-11T16:44:00Z"/>
                <w:rFonts w:ascii="Calibri" w:hAnsi="Calibri" w:cs="Calibri"/>
                <w:b/>
                <w:bCs/>
                <w:color w:val="000000"/>
                <w:sz w:val="22"/>
                <w:szCs w:val="22"/>
              </w:rPr>
            </w:pPr>
            <w:ins w:id="77727" w:author="pete jones" w:date="2022-01-11T16:44: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B66B7CC" w14:textId="77777777" w:rsidR="00910219" w:rsidRPr="00910219" w:rsidRDefault="00910219" w:rsidP="00910219">
            <w:pPr>
              <w:spacing w:before="0" w:after="0" w:line="240" w:lineRule="auto"/>
              <w:jc w:val="center"/>
              <w:rPr>
                <w:ins w:id="77728" w:author="pete jones" w:date="2022-01-11T16:44:00Z"/>
                <w:rFonts w:ascii="Calibri" w:hAnsi="Calibri" w:cs="Calibri"/>
                <w:b/>
                <w:bCs/>
                <w:color w:val="000000"/>
                <w:sz w:val="22"/>
                <w:szCs w:val="22"/>
              </w:rPr>
            </w:pPr>
            <w:ins w:id="77729" w:author="pete jones" w:date="2022-01-11T16:44: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EA5F5CA" w14:textId="77777777" w:rsidR="00910219" w:rsidRPr="00910219" w:rsidRDefault="00910219" w:rsidP="00910219">
            <w:pPr>
              <w:spacing w:before="0" w:after="0" w:line="240" w:lineRule="auto"/>
              <w:jc w:val="center"/>
              <w:rPr>
                <w:ins w:id="77730" w:author="pete jones" w:date="2022-01-11T16:44:00Z"/>
                <w:rFonts w:ascii="Calibri" w:hAnsi="Calibri" w:cs="Calibri"/>
                <w:b/>
                <w:bCs/>
                <w:color w:val="000000"/>
                <w:sz w:val="22"/>
                <w:szCs w:val="22"/>
              </w:rPr>
            </w:pPr>
            <w:ins w:id="77731" w:author="pete jones" w:date="2022-01-11T16:44: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FD2F059" w14:textId="77777777" w:rsidR="00910219" w:rsidRPr="00910219" w:rsidRDefault="00910219" w:rsidP="00910219">
            <w:pPr>
              <w:spacing w:before="0" w:after="0" w:line="240" w:lineRule="auto"/>
              <w:jc w:val="center"/>
              <w:rPr>
                <w:ins w:id="77732" w:author="pete jones" w:date="2022-01-11T16:44:00Z"/>
                <w:rFonts w:ascii="Calibri" w:hAnsi="Calibri" w:cs="Calibri"/>
                <w:b/>
                <w:bCs/>
                <w:color w:val="000000"/>
                <w:sz w:val="22"/>
                <w:szCs w:val="22"/>
              </w:rPr>
            </w:pPr>
            <w:ins w:id="77733" w:author="pete jones" w:date="2022-01-11T16:44: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2A5B2F05" w14:textId="77777777" w:rsidR="00910219" w:rsidRPr="00910219" w:rsidRDefault="00910219" w:rsidP="00910219">
            <w:pPr>
              <w:spacing w:before="0" w:after="0" w:line="240" w:lineRule="auto"/>
              <w:jc w:val="center"/>
              <w:rPr>
                <w:ins w:id="77734" w:author="pete jones" w:date="2022-01-11T16:44:00Z"/>
                <w:rFonts w:ascii="Calibri" w:hAnsi="Calibri" w:cs="Calibri"/>
                <w:b/>
                <w:bCs/>
                <w:color w:val="000000"/>
                <w:sz w:val="22"/>
                <w:szCs w:val="22"/>
              </w:rPr>
            </w:pPr>
            <w:ins w:id="77735" w:author="pete jones" w:date="2022-01-11T16:44:00Z">
              <w:r w:rsidRPr="00910219">
                <w:rPr>
                  <w:rFonts w:ascii="Calibri" w:hAnsi="Calibri" w:cs="Calibri"/>
                  <w:b/>
                  <w:bCs/>
                  <w:color w:val="000000"/>
                  <w:sz w:val="22"/>
                  <w:szCs w:val="22"/>
                </w:rPr>
                <w:t>Coursework</w:t>
              </w:r>
            </w:ins>
          </w:p>
        </w:tc>
      </w:tr>
      <w:tr w:rsidR="00910219" w:rsidRPr="00910219" w14:paraId="5687A749" w14:textId="77777777" w:rsidTr="00910219">
        <w:trPr>
          <w:trHeight w:val="300"/>
          <w:ins w:id="77736" w:author="pete jones" w:date="2022-01-11T16:44: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5F83326" w14:textId="77777777" w:rsidR="00910219" w:rsidRPr="00910219" w:rsidRDefault="00910219" w:rsidP="00910219">
            <w:pPr>
              <w:spacing w:before="0" w:after="0" w:line="240" w:lineRule="auto"/>
              <w:jc w:val="center"/>
              <w:rPr>
                <w:ins w:id="77737" w:author="pete jones" w:date="2022-01-11T16:44:00Z"/>
                <w:rFonts w:ascii="Calibri" w:hAnsi="Calibri" w:cs="Calibri"/>
                <w:color w:val="000000"/>
                <w:sz w:val="22"/>
                <w:szCs w:val="22"/>
              </w:rPr>
            </w:pPr>
            <w:ins w:id="77738" w:author="pete jones" w:date="2022-01-11T16:44:00Z">
              <w:r w:rsidRPr="00910219">
                <w:rPr>
                  <w:rFonts w:ascii="Calibri" w:hAnsi="Calibri" w:cs="Calibri"/>
                  <w:color w:val="000000"/>
                  <w:sz w:val="22"/>
                  <w:szCs w:val="22"/>
                </w:rPr>
                <w:lastRenderedPageBreak/>
                <w:t>4</w:t>
              </w:r>
            </w:ins>
          </w:p>
        </w:tc>
        <w:tc>
          <w:tcPr>
            <w:tcW w:w="5320" w:type="dxa"/>
            <w:tcBorders>
              <w:top w:val="nil"/>
              <w:left w:val="nil"/>
              <w:bottom w:val="single" w:sz="4" w:space="0" w:color="auto"/>
              <w:right w:val="single" w:sz="8" w:space="0" w:color="auto"/>
            </w:tcBorders>
            <w:shd w:val="clear" w:color="auto" w:fill="auto"/>
            <w:noWrap/>
            <w:vAlign w:val="bottom"/>
            <w:hideMark/>
          </w:tcPr>
          <w:p w14:paraId="6DCEF771" w14:textId="77777777" w:rsidR="00910219" w:rsidRPr="00910219" w:rsidRDefault="00910219" w:rsidP="00910219">
            <w:pPr>
              <w:spacing w:before="0" w:after="0" w:line="240" w:lineRule="auto"/>
              <w:jc w:val="left"/>
              <w:rPr>
                <w:ins w:id="77739" w:author="pete jones" w:date="2022-01-11T16:44:00Z"/>
                <w:rFonts w:ascii="Calibri" w:hAnsi="Calibri" w:cs="Calibri"/>
                <w:color w:val="000000"/>
                <w:sz w:val="22"/>
                <w:szCs w:val="22"/>
              </w:rPr>
            </w:pPr>
            <w:ins w:id="77740" w:author="pete jones" w:date="2022-01-11T16:44:00Z">
              <w:r w:rsidRPr="00910219">
                <w:rPr>
                  <w:rFonts w:ascii="Calibri" w:hAnsi="Calibri" w:cs="Calibri"/>
                  <w:color w:val="000000"/>
                  <w:sz w:val="22"/>
                  <w:szCs w:val="22"/>
                </w:rPr>
                <w:t>Engineering Mathematics 1</w:t>
              </w:r>
            </w:ins>
          </w:p>
        </w:tc>
        <w:tc>
          <w:tcPr>
            <w:tcW w:w="397" w:type="dxa"/>
            <w:tcBorders>
              <w:top w:val="nil"/>
              <w:left w:val="nil"/>
              <w:bottom w:val="single" w:sz="4" w:space="0" w:color="auto"/>
              <w:right w:val="single" w:sz="4" w:space="0" w:color="auto"/>
            </w:tcBorders>
            <w:shd w:val="clear" w:color="auto" w:fill="auto"/>
            <w:noWrap/>
            <w:vAlign w:val="bottom"/>
            <w:hideMark/>
          </w:tcPr>
          <w:p w14:paraId="37F7A48F" w14:textId="77777777" w:rsidR="00910219" w:rsidRPr="00910219" w:rsidRDefault="00910219" w:rsidP="00910219">
            <w:pPr>
              <w:spacing w:before="0" w:after="0" w:line="240" w:lineRule="auto"/>
              <w:jc w:val="center"/>
              <w:rPr>
                <w:ins w:id="77741" w:author="pete jones" w:date="2022-01-11T16:44:00Z"/>
                <w:rFonts w:ascii="Calibri" w:hAnsi="Calibri" w:cs="Calibri"/>
                <w:color w:val="000000"/>
                <w:sz w:val="22"/>
                <w:szCs w:val="22"/>
              </w:rPr>
            </w:pPr>
            <w:ins w:id="77742" w:author="pete jones" w:date="2022-01-11T16:44:00Z">
              <w:r w:rsidRPr="00910219">
                <w:rPr>
                  <w:rFonts w:ascii="Calibri" w:hAnsi="Calibri" w:cs="Calibri"/>
                  <w:color w:val="000000"/>
                  <w:sz w:val="22"/>
                  <w:szCs w:val="22"/>
                </w:rPr>
                <w:t>M</w:t>
              </w:r>
            </w:ins>
          </w:p>
        </w:tc>
        <w:tc>
          <w:tcPr>
            <w:tcW w:w="390" w:type="dxa"/>
            <w:tcBorders>
              <w:top w:val="nil"/>
              <w:left w:val="nil"/>
              <w:bottom w:val="single" w:sz="4" w:space="0" w:color="auto"/>
              <w:right w:val="single" w:sz="4" w:space="0" w:color="auto"/>
            </w:tcBorders>
            <w:shd w:val="clear" w:color="auto" w:fill="auto"/>
            <w:noWrap/>
            <w:vAlign w:val="bottom"/>
            <w:hideMark/>
          </w:tcPr>
          <w:p w14:paraId="3270DB31" w14:textId="77777777" w:rsidR="00910219" w:rsidRPr="00910219" w:rsidRDefault="00910219" w:rsidP="00910219">
            <w:pPr>
              <w:spacing w:before="0" w:after="0" w:line="240" w:lineRule="auto"/>
              <w:jc w:val="center"/>
              <w:rPr>
                <w:ins w:id="77743" w:author="pete jones" w:date="2022-01-11T16:44:00Z"/>
                <w:rFonts w:ascii="Calibri" w:hAnsi="Calibri" w:cs="Calibri"/>
                <w:color w:val="000000"/>
                <w:sz w:val="22"/>
                <w:szCs w:val="22"/>
              </w:rPr>
            </w:pPr>
            <w:ins w:id="77744"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2E95A717" w14:textId="77777777" w:rsidR="00910219" w:rsidRPr="00910219" w:rsidRDefault="00910219" w:rsidP="00910219">
            <w:pPr>
              <w:spacing w:before="0" w:after="0" w:line="240" w:lineRule="auto"/>
              <w:jc w:val="center"/>
              <w:rPr>
                <w:ins w:id="77745" w:author="pete jones" w:date="2022-01-11T16:44:00Z"/>
                <w:rFonts w:ascii="Calibri" w:hAnsi="Calibri" w:cs="Calibri"/>
                <w:color w:val="000000"/>
                <w:sz w:val="22"/>
                <w:szCs w:val="22"/>
              </w:rPr>
            </w:pPr>
            <w:ins w:id="77746"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3E37F15A" w14:textId="77777777" w:rsidR="00910219" w:rsidRPr="00910219" w:rsidRDefault="00910219" w:rsidP="00910219">
            <w:pPr>
              <w:spacing w:before="0" w:after="0" w:line="240" w:lineRule="auto"/>
              <w:jc w:val="center"/>
              <w:rPr>
                <w:ins w:id="77747" w:author="pete jones" w:date="2022-01-11T16:44:00Z"/>
                <w:rFonts w:ascii="Calibri" w:hAnsi="Calibri" w:cs="Calibri"/>
                <w:color w:val="000000"/>
                <w:sz w:val="22"/>
                <w:szCs w:val="22"/>
              </w:rPr>
            </w:pPr>
            <w:ins w:id="77748"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0332D4ED" w14:textId="77777777" w:rsidR="00910219" w:rsidRPr="00910219" w:rsidRDefault="00910219" w:rsidP="00910219">
            <w:pPr>
              <w:spacing w:before="0" w:after="0" w:line="240" w:lineRule="auto"/>
              <w:jc w:val="center"/>
              <w:rPr>
                <w:ins w:id="77749" w:author="pete jones" w:date="2022-01-11T16:44:00Z"/>
                <w:rFonts w:ascii="Calibri" w:hAnsi="Calibri" w:cs="Calibri"/>
                <w:color w:val="000000"/>
                <w:sz w:val="22"/>
                <w:szCs w:val="22"/>
              </w:rPr>
            </w:pPr>
            <w:ins w:id="77750"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501F49A9" w14:textId="77777777" w:rsidR="00910219" w:rsidRPr="00910219" w:rsidRDefault="00910219" w:rsidP="00910219">
            <w:pPr>
              <w:spacing w:before="0" w:after="0" w:line="240" w:lineRule="auto"/>
              <w:jc w:val="center"/>
              <w:rPr>
                <w:ins w:id="77751" w:author="pete jones" w:date="2022-01-11T16:44:00Z"/>
                <w:rFonts w:ascii="Calibri" w:hAnsi="Calibri" w:cs="Calibri"/>
                <w:color w:val="000000"/>
                <w:sz w:val="22"/>
                <w:szCs w:val="22"/>
              </w:rPr>
            </w:pPr>
            <w:ins w:id="77752"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59AFC3" w14:textId="77777777" w:rsidR="00910219" w:rsidRPr="00910219" w:rsidRDefault="00910219" w:rsidP="00910219">
            <w:pPr>
              <w:spacing w:before="0" w:after="0" w:line="240" w:lineRule="auto"/>
              <w:jc w:val="center"/>
              <w:rPr>
                <w:ins w:id="77753" w:author="pete jones" w:date="2022-01-11T16:44:00Z"/>
                <w:rFonts w:ascii="Calibri" w:hAnsi="Calibri" w:cs="Calibri"/>
                <w:color w:val="000000"/>
                <w:sz w:val="22"/>
                <w:szCs w:val="22"/>
              </w:rPr>
            </w:pPr>
            <w:ins w:id="77754"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B8B4BE" w14:textId="77777777" w:rsidR="00910219" w:rsidRPr="00910219" w:rsidRDefault="00910219" w:rsidP="00910219">
            <w:pPr>
              <w:spacing w:before="0" w:after="0" w:line="240" w:lineRule="auto"/>
              <w:jc w:val="center"/>
              <w:rPr>
                <w:ins w:id="77755" w:author="pete jones" w:date="2022-01-11T16:44:00Z"/>
                <w:rFonts w:ascii="Calibri" w:hAnsi="Calibri" w:cs="Calibri"/>
                <w:color w:val="000000"/>
                <w:sz w:val="22"/>
                <w:szCs w:val="22"/>
              </w:rPr>
            </w:pPr>
            <w:ins w:id="77756"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FA9BE4" w14:textId="77777777" w:rsidR="00910219" w:rsidRPr="00910219" w:rsidRDefault="00910219" w:rsidP="00910219">
            <w:pPr>
              <w:spacing w:before="0" w:after="0" w:line="240" w:lineRule="auto"/>
              <w:jc w:val="center"/>
              <w:rPr>
                <w:ins w:id="77757" w:author="pete jones" w:date="2022-01-11T16:44:00Z"/>
                <w:rFonts w:ascii="Calibri" w:hAnsi="Calibri" w:cs="Calibri"/>
                <w:color w:val="000000"/>
                <w:sz w:val="22"/>
                <w:szCs w:val="22"/>
              </w:rPr>
            </w:pPr>
            <w:ins w:id="77758"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3B3C84" w14:textId="77777777" w:rsidR="00910219" w:rsidRPr="00910219" w:rsidRDefault="00910219" w:rsidP="00910219">
            <w:pPr>
              <w:spacing w:before="0" w:after="0" w:line="240" w:lineRule="auto"/>
              <w:jc w:val="center"/>
              <w:rPr>
                <w:ins w:id="77759" w:author="pete jones" w:date="2022-01-11T16:44:00Z"/>
                <w:rFonts w:ascii="Calibri" w:hAnsi="Calibri" w:cs="Calibri"/>
                <w:color w:val="000000"/>
                <w:sz w:val="22"/>
                <w:szCs w:val="22"/>
              </w:rPr>
            </w:pPr>
            <w:ins w:id="77760"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8D60C1" w14:textId="77777777" w:rsidR="00910219" w:rsidRPr="00910219" w:rsidRDefault="00910219" w:rsidP="00910219">
            <w:pPr>
              <w:spacing w:before="0" w:after="0" w:line="240" w:lineRule="auto"/>
              <w:jc w:val="center"/>
              <w:rPr>
                <w:ins w:id="77761" w:author="pete jones" w:date="2022-01-11T16:44:00Z"/>
                <w:rFonts w:ascii="Calibri" w:hAnsi="Calibri" w:cs="Calibri"/>
                <w:color w:val="000000"/>
                <w:sz w:val="22"/>
                <w:szCs w:val="22"/>
              </w:rPr>
            </w:pPr>
            <w:ins w:id="77762"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CC5ACEC" w14:textId="77777777" w:rsidR="00910219" w:rsidRPr="00910219" w:rsidRDefault="00910219" w:rsidP="00910219">
            <w:pPr>
              <w:spacing w:before="0" w:after="0" w:line="240" w:lineRule="auto"/>
              <w:jc w:val="center"/>
              <w:rPr>
                <w:ins w:id="77763" w:author="pete jones" w:date="2022-01-11T16:44:00Z"/>
                <w:rFonts w:ascii="Calibri" w:hAnsi="Calibri" w:cs="Calibri"/>
                <w:color w:val="000000"/>
                <w:sz w:val="22"/>
                <w:szCs w:val="22"/>
              </w:rPr>
            </w:pPr>
            <w:ins w:id="77764" w:author="pete jones" w:date="2022-01-11T16:44:00Z">
              <w:r w:rsidRPr="00910219">
                <w:rPr>
                  <w:rFonts w:ascii="Calibri" w:hAnsi="Calibri" w:cs="Calibri"/>
                  <w:color w:val="000000"/>
                  <w:sz w:val="22"/>
                  <w:szCs w:val="22"/>
                </w:rPr>
                <w:t> </w:t>
              </w:r>
            </w:ins>
          </w:p>
        </w:tc>
      </w:tr>
      <w:tr w:rsidR="00910219" w:rsidRPr="00910219" w14:paraId="376A0432" w14:textId="77777777" w:rsidTr="00910219">
        <w:trPr>
          <w:trHeight w:val="300"/>
          <w:ins w:id="77765"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D297549" w14:textId="77777777" w:rsidR="00910219" w:rsidRPr="00910219" w:rsidRDefault="00910219" w:rsidP="00910219">
            <w:pPr>
              <w:spacing w:before="0" w:after="0" w:line="240" w:lineRule="auto"/>
              <w:jc w:val="center"/>
              <w:rPr>
                <w:ins w:id="77766" w:author="pete jones" w:date="2022-01-11T16:44:00Z"/>
                <w:rFonts w:ascii="Calibri" w:hAnsi="Calibri" w:cs="Calibri"/>
                <w:color w:val="000000"/>
                <w:sz w:val="22"/>
                <w:szCs w:val="22"/>
              </w:rPr>
            </w:pPr>
            <w:ins w:id="77767" w:author="pete jones" w:date="2022-01-11T16:44: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2A853C3A" w14:textId="77777777" w:rsidR="00910219" w:rsidRPr="00910219" w:rsidRDefault="00910219" w:rsidP="00910219">
            <w:pPr>
              <w:spacing w:before="0" w:after="0" w:line="240" w:lineRule="auto"/>
              <w:jc w:val="left"/>
              <w:rPr>
                <w:ins w:id="77768" w:author="pete jones" w:date="2022-01-11T16:44:00Z"/>
                <w:rFonts w:ascii="Calibri" w:hAnsi="Calibri" w:cs="Calibri"/>
                <w:color w:val="000000"/>
                <w:sz w:val="22"/>
                <w:szCs w:val="22"/>
              </w:rPr>
            </w:pPr>
            <w:ins w:id="77769" w:author="pete jones" w:date="2022-01-11T16:44:00Z">
              <w:r w:rsidRPr="00910219">
                <w:rPr>
                  <w:rFonts w:ascii="Calibri" w:hAnsi="Calibri" w:cs="Calibri"/>
                  <w:color w:val="000000"/>
                  <w:sz w:val="22"/>
                  <w:szCs w:val="22"/>
                </w:rPr>
                <w:t>Engineering Science</w:t>
              </w:r>
            </w:ins>
          </w:p>
        </w:tc>
        <w:tc>
          <w:tcPr>
            <w:tcW w:w="397" w:type="dxa"/>
            <w:tcBorders>
              <w:top w:val="nil"/>
              <w:left w:val="nil"/>
              <w:bottom w:val="single" w:sz="4" w:space="0" w:color="auto"/>
              <w:right w:val="single" w:sz="4" w:space="0" w:color="auto"/>
            </w:tcBorders>
            <w:shd w:val="clear" w:color="auto" w:fill="auto"/>
            <w:noWrap/>
            <w:vAlign w:val="bottom"/>
            <w:hideMark/>
          </w:tcPr>
          <w:p w14:paraId="54643437" w14:textId="77777777" w:rsidR="00910219" w:rsidRPr="00910219" w:rsidRDefault="00910219" w:rsidP="00910219">
            <w:pPr>
              <w:spacing w:before="0" w:after="0" w:line="240" w:lineRule="auto"/>
              <w:jc w:val="center"/>
              <w:rPr>
                <w:ins w:id="77770" w:author="pete jones" w:date="2022-01-11T16:44:00Z"/>
                <w:rFonts w:ascii="Calibri" w:hAnsi="Calibri" w:cs="Calibri"/>
                <w:color w:val="000000"/>
                <w:sz w:val="22"/>
                <w:szCs w:val="22"/>
              </w:rPr>
            </w:pPr>
            <w:ins w:id="77771" w:author="pete jones" w:date="2022-01-11T16:44:00Z">
              <w:r w:rsidRPr="00910219">
                <w:rPr>
                  <w:rFonts w:ascii="Calibri" w:hAnsi="Calibri" w:cs="Calibri"/>
                  <w:color w:val="000000"/>
                  <w:sz w:val="22"/>
                  <w:szCs w:val="22"/>
                </w:rPr>
                <w:t>S</w:t>
              </w:r>
            </w:ins>
          </w:p>
        </w:tc>
        <w:tc>
          <w:tcPr>
            <w:tcW w:w="390" w:type="dxa"/>
            <w:tcBorders>
              <w:top w:val="nil"/>
              <w:left w:val="nil"/>
              <w:bottom w:val="single" w:sz="4" w:space="0" w:color="auto"/>
              <w:right w:val="single" w:sz="4" w:space="0" w:color="auto"/>
            </w:tcBorders>
            <w:shd w:val="clear" w:color="auto" w:fill="auto"/>
            <w:noWrap/>
            <w:vAlign w:val="bottom"/>
            <w:hideMark/>
          </w:tcPr>
          <w:p w14:paraId="23341632" w14:textId="77777777" w:rsidR="00910219" w:rsidRPr="00910219" w:rsidRDefault="00910219" w:rsidP="00910219">
            <w:pPr>
              <w:spacing w:before="0" w:after="0" w:line="240" w:lineRule="auto"/>
              <w:jc w:val="center"/>
              <w:rPr>
                <w:ins w:id="77772" w:author="pete jones" w:date="2022-01-11T16:44:00Z"/>
                <w:rFonts w:ascii="Calibri" w:hAnsi="Calibri" w:cs="Calibri"/>
                <w:color w:val="000000"/>
                <w:sz w:val="22"/>
                <w:szCs w:val="22"/>
              </w:rPr>
            </w:pPr>
            <w:ins w:id="77773" w:author="pete jones" w:date="2022-01-11T16:44:00Z">
              <w:r w:rsidRPr="00910219">
                <w:rPr>
                  <w:rFonts w:ascii="Calibri" w:hAnsi="Calibri" w:cs="Calibri"/>
                  <w:color w:val="000000"/>
                  <w:sz w:val="22"/>
                  <w:szCs w:val="22"/>
                </w:rPr>
                <w:t>40</w:t>
              </w:r>
            </w:ins>
          </w:p>
        </w:tc>
        <w:tc>
          <w:tcPr>
            <w:tcW w:w="461" w:type="dxa"/>
            <w:tcBorders>
              <w:top w:val="nil"/>
              <w:left w:val="nil"/>
              <w:bottom w:val="single" w:sz="4" w:space="0" w:color="auto"/>
              <w:right w:val="single" w:sz="4" w:space="0" w:color="auto"/>
            </w:tcBorders>
            <w:shd w:val="clear" w:color="auto" w:fill="auto"/>
            <w:noWrap/>
            <w:vAlign w:val="bottom"/>
            <w:hideMark/>
          </w:tcPr>
          <w:p w14:paraId="20444B71" w14:textId="77777777" w:rsidR="00910219" w:rsidRPr="00910219" w:rsidRDefault="00910219" w:rsidP="00910219">
            <w:pPr>
              <w:spacing w:before="0" w:after="0" w:line="240" w:lineRule="auto"/>
              <w:jc w:val="center"/>
              <w:rPr>
                <w:ins w:id="77774" w:author="pete jones" w:date="2022-01-11T16:44:00Z"/>
                <w:rFonts w:ascii="Calibri" w:hAnsi="Calibri" w:cs="Calibri"/>
                <w:color w:val="000000"/>
                <w:sz w:val="22"/>
                <w:szCs w:val="22"/>
              </w:rPr>
            </w:pPr>
            <w:ins w:id="77775"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770EE844" w14:textId="77777777" w:rsidR="00910219" w:rsidRPr="00910219" w:rsidRDefault="00910219" w:rsidP="00910219">
            <w:pPr>
              <w:spacing w:before="0" w:after="0" w:line="240" w:lineRule="auto"/>
              <w:jc w:val="center"/>
              <w:rPr>
                <w:ins w:id="77776" w:author="pete jones" w:date="2022-01-11T16:44:00Z"/>
                <w:rFonts w:ascii="Calibri" w:hAnsi="Calibri" w:cs="Calibri"/>
                <w:color w:val="000000"/>
                <w:sz w:val="22"/>
                <w:szCs w:val="22"/>
              </w:rPr>
            </w:pPr>
            <w:ins w:id="77777"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11F17E14" w14:textId="77777777" w:rsidR="00910219" w:rsidRPr="00910219" w:rsidRDefault="00910219" w:rsidP="00910219">
            <w:pPr>
              <w:spacing w:before="0" w:after="0" w:line="240" w:lineRule="auto"/>
              <w:jc w:val="center"/>
              <w:rPr>
                <w:ins w:id="77778" w:author="pete jones" w:date="2022-01-11T16:44:00Z"/>
                <w:rFonts w:ascii="Calibri" w:hAnsi="Calibri" w:cs="Calibri"/>
                <w:color w:val="000000"/>
                <w:sz w:val="22"/>
                <w:szCs w:val="22"/>
              </w:rPr>
            </w:pPr>
            <w:ins w:id="77779"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787E8507" w14:textId="77777777" w:rsidR="00910219" w:rsidRPr="00910219" w:rsidRDefault="00910219" w:rsidP="00910219">
            <w:pPr>
              <w:spacing w:before="0" w:after="0" w:line="240" w:lineRule="auto"/>
              <w:jc w:val="center"/>
              <w:rPr>
                <w:ins w:id="77780" w:author="pete jones" w:date="2022-01-11T16:44:00Z"/>
                <w:rFonts w:ascii="Calibri" w:hAnsi="Calibri" w:cs="Calibri"/>
                <w:color w:val="000000"/>
                <w:sz w:val="22"/>
                <w:szCs w:val="22"/>
              </w:rPr>
            </w:pPr>
            <w:ins w:id="77781"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C24D7D" w14:textId="77777777" w:rsidR="00910219" w:rsidRPr="00910219" w:rsidRDefault="00910219" w:rsidP="00910219">
            <w:pPr>
              <w:spacing w:before="0" w:after="0" w:line="240" w:lineRule="auto"/>
              <w:jc w:val="center"/>
              <w:rPr>
                <w:ins w:id="77782" w:author="pete jones" w:date="2022-01-11T16:44:00Z"/>
                <w:rFonts w:ascii="Calibri" w:hAnsi="Calibri" w:cs="Calibri"/>
                <w:color w:val="000000"/>
                <w:sz w:val="22"/>
                <w:szCs w:val="22"/>
              </w:rPr>
            </w:pPr>
            <w:ins w:id="77783"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237646" w14:textId="77777777" w:rsidR="00910219" w:rsidRPr="00910219" w:rsidRDefault="00910219" w:rsidP="00910219">
            <w:pPr>
              <w:spacing w:before="0" w:after="0" w:line="240" w:lineRule="auto"/>
              <w:jc w:val="center"/>
              <w:rPr>
                <w:ins w:id="77784" w:author="pete jones" w:date="2022-01-11T16:44:00Z"/>
                <w:rFonts w:ascii="Calibri" w:hAnsi="Calibri" w:cs="Calibri"/>
                <w:color w:val="000000"/>
                <w:sz w:val="22"/>
                <w:szCs w:val="22"/>
              </w:rPr>
            </w:pPr>
            <w:ins w:id="77785"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7D284F" w14:textId="77777777" w:rsidR="00910219" w:rsidRPr="00910219" w:rsidRDefault="00910219" w:rsidP="00910219">
            <w:pPr>
              <w:spacing w:before="0" w:after="0" w:line="240" w:lineRule="auto"/>
              <w:jc w:val="center"/>
              <w:rPr>
                <w:ins w:id="77786" w:author="pete jones" w:date="2022-01-11T16:44:00Z"/>
                <w:rFonts w:ascii="Calibri" w:hAnsi="Calibri" w:cs="Calibri"/>
                <w:color w:val="000000"/>
                <w:sz w:val="22"/>
                <w:szCs w:val="22"/>
              </w:rPr>
            </w:pPr>
            <w:ins w:id="77787"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80201D" w14:textId="77777777" w:rsidR="00910219" w:rsidRPr="00910219" w:rsidRDefault="00910219" w:rsidP="00910219">
            <w:pPr>
              <w:spacing w:before="0" w:after="0" w:line="240" w:lineRule="auto"/>
              <w:jc w:val="center"/>
              <w:rPr>
                <w:ins w:id="77788" w:author="pete jones" w:date="2022-01-11T16:44:00Z"/>
                <w:rFonts w:ascii="Calibri" w:hAnsi="Calibri" w:cs="Calibri"/>
                <w:color w:val="000000"/>
                <w:sz w:val="22"/>
                <w:szCs w:val="22"/>
              </w:rPr>
            </w:pPr>
            <w:ins w:id="77789"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5CC1F8" w14:textId="77777777" w:rsidR="00910219" w:rsidRPr="00910219" w:rsidRDefault="00910219" w:rsidP="00910219">
            <w:pPr>
              <w:spacing w:before="0" w:after="0" w:line="240" w:lineRule="auto"/>
              <w:jc w:val="center"/>
              <w:rPr>
                <w:ins w:id="77790" w:author="pete jones" w:date="2022-01-11T16:44:00Z"/>
                <w:rFonts w:ascii="Calibri" w:hAnsi="Calibri" w:cs="Calibri"/>
                <w:color w:val="000000"/>
                <w:sz w:val="22"/>
                <w:szCs w:val="22"/>
              </w:rPr>
            </w:pPr>
            <w:ins w:id="77791"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B89FADF" w14:textId="77777777" w:rsidR="00910219" w:rsidRPr="00910219" w:rsidRDefault="00910219" w:rsidP="00910219">
            <w:pPr>
              <w:spacing w:before="0" w:after="0" w:line="240" w:lineRule="auto"/>
              <w:jc w:val="center"/>
              <w:rPr>
                <w:ins w:id="77792" w:author="pete jones" w:date="2022-01-11T16:44:00Z"/>
                <w:rFonts w:ascii="Calibri" w:hAnsi="Calibri" w:cs="Calibri"/>
                <w:color w:val="000000"/>
                <w:sz w:val="22"/>
                <w:szCs w:val="22"/>
              </w:rPr>
            </w:pPr>
            <w:ins w:id="77793" w:author="pete jones" w:date="2022-01-11T16:44:00Z">
              <w:r w:rsidRPr="00910219">
                <w:rPr>
                  <w:rFonts w:ascii="Calibri" w:hAnsi="Calibri" w:cs="Calibri"/>
                  <w:color w:val="000000"/>
                  <w:sz w:val="22"/>
                  <w:szCs w:val="22"/>
                </w:rPr>
                <w:t> </w:t>
              </w:r>
            </w:ins>
          </w:p>
        </w:tc>
      </w:tr>
      <w:tr w:rsidR="00910219" w:rsidRPr="00910219" w14:paraId="70765F0B" w14:textId="77777777" w:rsidTr="00910219">
        <w:trPr>
          <w:trHeight w:val="300"/>
          <w:ins w:id="77794"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92FD212" w14:textId="77777777" w:rsidR="00910219" w:rsidRPr="00910219" w:rsidRDefault="00910219" w:rsidP="00910219">
            <w:pPr>
              <w:spacing w:before="0" w:after="0" w:line="240" w:lineRule="auto"/>
              <w:jc w:val="center"/>
              <w:rPr>
                <w:ins w:id="77795" w:author="pete jones" w:date="2022-01-11T16:44:00Z"/>
                <w:rFonts w:ascii="Calibri" w:hAnsi="Calibri" w:cs="Calibri"/>
                <w:color w:val="000000"/>
                <w:sz w:val="22"/>
                <w:szCs w:val="22"/>
              </w:rPr>
            </w:pPr>
            <w:ins w:id="77796" w:author="pete jones" w:date="2022-01-11T16:44: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3A9AE98F" w14:textId="77777777" w:rsidR="00910219" w:rsidRPr="00910219" w:rsidRDefault="00910219" w:rsidP="00910219">
            <w:pPr>
              <w:spacing w:before="0" w:after="0" w:line="240" w:lineRule="auto"/>
              <w:jc w:val="left"/>
              <w:rPr>
                <w:ins w:id="77797" w:author="pete jones" w:date="2022-01-11T16:44:00Z"/>
                <w:rFonts w:ascii="Calibri" w:hAnsi="Calibri" w:cs="Calibri"/>
                <w:color w:val="000000"/>
                <w:sz w:val="22"/>
                <w:szCs w:val="22"/>
              </w:rPr>
            </w:pPr>
            <w:ins w:id="77798" w:author="pete jones" w:date="2022-01-11T16:44:00Z">
              <w:r w:rsidRPr="00910219">
                <w:rPr>
                  <w:rFonts w:ascii="Calibri" w:hAnsi="Calibri" w:cs="Calibri"/>
                  <w:color w:val="000000"/>
                  <w:sz w:val="22"/>
                  <w:szCs w:val="22"/>
                </w:rPr>
                <w:t>Engineering by Investigation</w:t>
              </w:r>
            </w:ins>
          </w:p>
        </w:tc>
        <w:tc>
          <w:tcPr>
            <w:tcW w:w="397" w:type="dxa"/>
            <w:tcBorders>
              <w:top w:val="nil"/>
              <w:left w:val="nil"/>
              <w:bottom w:val="single" w:sz="4" w:space="0" w:color="auto"/>
              <w:right w:val="single" w:sz="4" w:space="0" w:color="auto"/>
            </w:tcBorders>
            <w:shd w:val="clear" w:color="auto" w:fill="auto"/>
            <w:noWrap/>
            <w:vAlign w:val="bottom"/>
            <w:hideMark/>
          </w:tcPr>
          <w:p w14:paraId="63FEF7E0" w14:textId="77777777" w:rsidR="00910219" w:rsidRPr="00910219" w:rsidRDefault="00910219" w:rsidP="00910219">
            <w:pPr>
              <w:spacing w:before="0" w:after="0" w:line="240" w:lineRule="auto"/>
              <w:jc w:val="center"/>
              <w:rPr>
                <w:ins w:id="77799" w:author="pete jones" w:date="2022-01-11T16:44:00Z"/>
                <w:rFonts w:ascii="Calibri" w:hAnsi="Calibri" w:cs="Calibri"/>
                <w:color w:val="000000"/>
                <w:sz w:val="22"/>
                <w:szCs w:val="22"/>
              </w:rPr>
            </w:pPr>
            <w:ins w:id="77800" w:author="pete jones" w:date="2022-01-11T16:44:00Z">
              <w:r w:rsidRPr="00910219">
                <w:rPr>
                  <w:rFonts w:ascii="Calibri" w:hAnsi="Calibri" w:cs="Calibri"/>
                  <w:color w:val="000000"/>
                  <w:sz w:val="22"/>
                  <w:szCs w:val="22"/>
                </w:rPr>
                <w:t>O</w:t>
              </w:r>
            </w:ins>
          </w:p>
        </w:tc>
        <w:tc>
          <w:tcPr>
            <w:tcW w:w="390" w:type="dxa"/>
            <w:tcBorders>
              <w:top w:val="nil"/>
              <w:left w:val="nil"/>
              <w:bottom w:val="single" w:sz="4" w:space="0" w:color="auto"/>
              <w:right w:val="single" w:sz="4" w:space="0" w:color="auto"/>
            </w:tcBorders>
            <w:shd w:val="clear" w:color="auto" w:fill="auto"/>
            <w:noWrap/>
            <w:vAlign w:val="bottom"/>
            <w:hideMark/>
          </w:tcPr>
          <w:p w14:paraId="47783FEA" w14:textId="77777777" w:rsidR="00910219" w:rsidRPr="00910219" w:rsidRDefault="00910219" w:rsidP="00910219">
            <w:pPr>
              <w:spacing w:before="0" w:after="0" w:line="240" w:lineRule="auto"/>
              <w:jc w:val="center"/>
              <w:rPr>
                <w:ins w:id="77801" w:author="pete jones" w:date="2022-01-11T16:44:00Z"/>
                <w:rFonts w:ascii="Calibri" w:hAnsi="Calibri" w:cs="Calibri"/>
                <w:color w:val="000000"/>
                <w:sz w:val="22"/>
                <w:szCs w:val="22"/>
              </w:rPr>
            </w:pPr>
            <w:ins w:id="77802"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6B38D14B" w14:textId="77777777" w:rsidR="00910219" w:rsidRPr="00910219" w:rsidRDefault="00910219" w:rsidP="00910219">
            <w:pPr>
              <w:spacing w:before="0" w:after="0" w:line="240" w:lineRule="auto"/>
              <w:jc w:val="center"/>
              <w:rPr>
                <w:ins w:id="77803" w:author="pete jones" w:date="2022-01-11T16:44:00Z"/>
                <w:rFonts w:ascii="Calibri" w:hAnsi="Calibri" w:cs="Calibri"/>
                <w:color w:val="000000"/>
                <w:sz w:val="22"/>
                <w:szCs w:val="22"/>
              </w:rPr>
            </w:pPr>
            <w:ins w:id="77804"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7DC2098D" w14:textId="77777777" w:rsidR="00910219" w:rsidRPr="00910219" w:rsidRDefault="00910219" w:rsidP="00910219">
            <w:pPr>
              <w:spacing w:before="0" w:after="0" w:line="240" w:lineRule="auto"/>
              <w:jc w:val="center"/>
              <w:rPr>
                <w:ins w:id="77805" w:author="pete jones" w:date="2022-01-11T16:44:00Z"/>
                <w:rFonts w:ascii="Calibri" w:hAnsi="Calibri" w:cs="Calibri"/>
                <w:color w:val="000000"/>
                <w:sz w:val="22"/>
                <w:szCs w:val="22"/>
              </w:rPr>
            </w:pPr>
            <w:ins w:id="77806"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17F5683A" w14:textId="77777777" w:rsidR="00910219" w:rsidRPr="00910219" w:rsidRDefault="00910219" w:rsidP="00910219">
            <w:pPr>
              <w:spacing w:before="0" w:after="0" w:line="240" w:lineRule="auto"/>
              <w:jc w:val="center"/>
              <w:rPr>
                <w:ins w:id="77807" w:author="pete jones" w:date="2022-01-11T16:44:00Z"/>
                <w:rFonts w:ascii="Calibri" w:hAnsi="Calibri" w:cs="Calibri"/>
                <w:color w:val="000000"/>
                <w:sz w:val="22"/>
                <w:szCs w:val="22"/>
              </w:rPr>
            </w:pPr>
            <w:ins w:id="77808"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3CAC323E" w14:textId="77777777" w:rsidR="00910219" w:rsidRPr="00910219" w:rsidRDefault="00910219" w:rsidP="00910219">
            <w:pPr>
              <w:spacing w:before="0" w:after="0" w:line="240" w:lineRule="auto"/>
              <w:jc w:val="center"/>
              <w:rPr>
                <w:ins w:id="77809" w:author="pete jones" w:date="2022-01-11T16:44:00Z"/>
                <w:rFonts w:ascii="Calibri" w:hAnsi="Calibri" w:cs="Calibri"/>
                <w:color w:val="000000"/>
                <w:sz w:val="22"/>
                <w:szCs w:val="22"/>
              </w:rPr>
            </w:pPr>
            <w:ins w:id="77810"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103EB4" w14:textId="77777777" w:rsidR="00910219" w:rsidRPr="00910219" w:rsidRDefault="00910219" w:rsidP="00910219">
            <w:pPr>
              <w:spacing w:before="0" w:after="0" w:line="240" w:lineRule="auto"/>
              <w:jc w:val="center"/>
              <w:rPr>
                <w:ins w:id="77811" w:author="pete jones" w:date="2022-01-11T16:44:00Z"/>
                <w:rFonts w:ascii="Calibri" w:hAnsi="Calibri" w:cs="Calibri"/>
                <w:color w:val="000000"/>
                <w:sz w:val="22"/>
                <w:szCs w:val="22"/>
              </w:rPr>
            </w:pPr>
            <w:ins w:id="77812"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42527C" w14:textId="77777777" w:rsidR="00910219" w:rsidRPr="00910219" w:rsidRDefault="00910219" w:rsidP="00910219">
            <w:pPr>
              <w:spacing w:before="0" w:after="0" w:line="240" w:lineRule="auto"/>
              <w:jc w:val="center"/>
              <w:rPr>
                <w:ins w:id="77813" w:author="pete jones" w:date="2022-01-11T16:44:00Z"/>
                <w:rFonts w:ascii="Calibri" w:hAnsi="Calibri" w:cs="Calibri"/>
                <w:color w:val="000000"/>
                <w:sz w:val="22"/>
                <w:szCs w:val="22"/>
              </w:rPr>
            </w:pPr>
            <w:ins w:id="77814"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6349BF" w14:textId="77777777" w:rsidR="00910219" w:rsidRPr="00910219" w:rsidRDefault="00910219" w:rsidP="00910219">
            <w:pPr>
              <w:spacing w:before="0" w:after="0" w:line="240" w:lineRule="auto"/>
              <w:jc w:val="center"/>
              <w:rPr>
                <w:ins w:id="77815" w:author="pete jones" w:date="2022-01-11T16:44:00Z"/>
                <w:rFonts w:ascii="Calibri" w:hAnsi="Calibri" w:cs="Calibri"/>
                <w:color w:val="000000"/>
                <w:sz w:val="22"/>
                <w:szCs w:val="22"/>
              </w:rPr>
            </w:pPr>
            <w:ins w:id="77816"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10F109" w14:textId="77777777" w:rsidR="00910219" w:rsidRPr="00910219" w:rsidRDefault="00910219" w:rsidP="00910219">
            <w:pPr>
              <w:spacing w:before="0" w:after="0" w:line="240" w:lineRule="auto"/>
              <w:jc w:val="center"/>
              <w:rPr>
                <w:ins w:id="77817" w:author="pete jones" w:date="2022-01-11T16:44:00Z"/>
                <w:rFonts w:ascii="Calibri" w:hAnsi="Calibri" w:cs="Calibri"/>
                <w:color w:val="000000"/>
                <w:sz w:val="22"/>
                <w:szCs w:val="22"/>
              </w:rPr>
            </w:pPr>
            <w:ins w:id="77818"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FBDF81" w14:textId="77777777" w:rsidR="00910219" w:rsidRPr="00910219" w:rsidRDefault="00910219" w:rsidP="00910219">
            <w:pPr>
              <w:spacing w:before="0" w:after="0" w:line="240" w:lineRule="auto"/>
              <w:jc w:val="center"/>
              <w:rPr>
                <w:ins w:id="77819" w:author="pete jones" w:date="2022-01-11T16:44:00Z"/>
                <w:rFonts w:ascii="Calibri" w:hAnsi="Calibri" w:cs="Calibri"/>
                <w:color w:val="000000"/>
                <w:sz w:val="22"/>
                <w:szCs w:val="22"/>
              </w:rPr>
            </w:pPr>
            <w:ins w:id="77820"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BBA2DA8" w14:textId="77777777" w:rsidR="00910219" w:rsidRPr="00910219" w:rsidRDefault="00910219" w:rsidP="00910219">
            <w:pPr>
              <w:spacing w:before="0" w:after="0" w:line="240" w:lineRule="auto"/>
              <w:jc w:val="center"/>
              <w:rPr>
                <w:ins w:id="77821" w:author="pete jones" w:date="2022-01-11T16:44:00Z"/>
                <w:rFonts w:ascii="Calibri" w:hAnsi="Calibri" w:cs="Calibri"/>
                <w:color w:val="000000"/>
                <w:sz w:val="22"/>
                <w:szCs w:val="22"/>
              </w:rPr>
            </w:pPr>
            <w:ins w:id="77822" w:author="pete jones" w:date="2022-01-11T16:44:00Z">
              <w:r w:rsidRPr="00910219">
                <w:rPr>
                  <w:rFonts w:ascii="Calibri" w:hAnsi="Calibri" w:cs="Calibri"/>
                  <w:color w:val="000000"/>
                  <w:sz w:val="22"/>
                  <w:szCs w:val="22"/>
                </w:rPr>
                <w:t> </w:t>
              </w:r>
            </w:ins>
          </w:p>
        </w:tc>
      </w:tr>
      <w:tr w:rsidR="00910219" w:rsidRPr="00910219" w14:paraId="30A79074" w14:textId="77777777" w:rsidTr="00910219">
        <w:trPr>
          <w:trHeight w:val="300"/>
          <w:ins w:id="77823"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829211C" w14:textId="77777777" w:rsidR="00910219" w:rsidRPr="00910219" w:rsidRDefault="00910219" w:rsidP="00910219">
            <w:pPr>
              <w:spacing w:before="0" w:after="0" w:line="240" w:lineRule="auto"/>
              <w:jc w:val="center"/>
              <w:rPr>
                <w:ins w:id="77824" w:author="pete jones" w:date="2022-01-11T16:44:00Z"/>
                <w:rFonts w:ascii="Calibri" w:hAnsi="Calibri" w:cs="Calibri"/>
                <w:color w:val="000000"/>
                <w:sz w:val="22"/>
                <w:szCs w:val="22"/>
              </w:rPr>
            </w:pPr>
            <w:ins w:id="77825" w:author="pete jones" w:date="2022-01-11T16:44: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2CE7E93E" w14:textId="77777777" w:rsidR="00910219" w:rsidRPr="00910219" w:rsidRDefault="00910219" w:rsidP="00910219">
            <w:pPr>
              <w:spacing w:before="0" w:after="0" w:line="240" w:lineRule="auto"/>
              <w:jc w:val="left"/>
              <w:rPr>
                <w:ins w:id="77826" w:author="pete jones" w:date="2022-01-11T16:44:00Z"/>
                <w:rFonts w:ascii="Calibri" w:hAnsi="Calibri" w:cs="Calibri"/>
                <w:color w:val="000000"/>
                <w:sz w:val="22"/>
                <w:szCs w:val="22"/>
              </w:rPr>
            </w:pPr>
            <w:ins w:id="77827" w:author="pete jones" w:date="2022-01-11T16:44:00Z">
              <w:r w:rsidRPr="00910219">
                <w:rPr>
                  <w:rFonts w:ascii="Calibri" w:hAnsi="Calibri" w:cs="Calibri"/>
                  <w:color w:val="000000"/>
                  <w:sz w:val="22"/>
                  <w:szCs w:val="22"/>
                </w:rPr>
                <w:t>Engineering by Design</w:t>
              </w:r>
            </w:ins>
          </w:p>
        </w:tc>
        <w:tc>
          <w:tcPr>
            <w:tcW w:w="397" w:type="dxa"/>
            <w:tcBorders>
              <w:top w:val="nil"/>
              <w:left w:val="nil"/>
              <w:bottom w:val="single" w:sz="4" w:space="0" w:color="auto"/>
              <w:right w:val="single" w:sz="4" w:space="0" w:color="auto"/>
            </w:tcBorders>
            <w:shd w:val="clear" w:color="auto" w:fill="auto"/>
            <w:noWrap/>
            <w:vAlign w:val="bottom"/>
            <w:hideMark/>
          </w:tcPr>
          <w:p w14:paraId="57EBC098" w14:textId="77777777" w:rsidR="00910219" w:rsidRPr="00910219" w:rsidRDefault="00910219" w:rsidP="00910219">
            <w:pPr>
              <w:spacing w:before="0" w:after="0" w:line="240" w:lineRule="auto"/>
              <w:jc w:val="center"/>
              <w:rPr>
                <w:ins w:id="77828" w:author="pete jones" w:date="2022-01-11T16:44:00Z"/>
                <w:rFonts w:ascii="Calibri" w:hAnsi="Calibri" w:cs="Calibri"/>
                <w:color w:val="000000"/>
                <w:sz w:val="22"/>
                <w:szCs w:val="22"/>
              </w:rPr>
            </w:pPr>
            <w:ins w:id="77829" w:author="pete jones" w:date="2022-01-11T16:44:00Z">
              <w:r w:rsidRPr="00910219">
                <w:rPr>
                  <w:rFonts w:ascii="Calibri" w:hAnsi="Calibri" w:cs="Calibri"/>
                  <w:color w:val="000000"/>
                  <w:sz w:val="22"/>
                  <w:szCs w:val="22"/>
                </w:rPr>
                <w:t>O</w:t>
              </w:r>
            </w:ins>
          </w:p>
        </w:tc>
        <w:tc>
          <w:tcPr>
            <w:tcW w:w="390" w:type="dxa"/>
            <w:tcBorders>
              <w:top w:val="nil"/>
              <w:left w:val="nil"/>
              <w:bottom w:val="single" w:sz="4" w:space="0" w:color="auto"/>
              <w:right w:val="single" w:sz="4" w:space="0" w:color="auto"/>
            </w:tcBorders>
            <w:shd w:val="clear" w:color="auto" w:fill="auto"/>
            <w:noWrap/>
            <w:vAlign w:val="bottom"/>
            <w:hideMark/>
          </w:tcPr>
          <w:p w14:paraId="0A487597" w14:textId="77777777" w:rsidR="00910219" w:rsidRPr="00910219" w:rsidRDefault="00910219" w:rsidP="00910219">
            <w:pPr>
              <w:spacing w:before="0" w:after="0" w:line="240" w:lineRule="auto"/>
              <w:jc w:val="center"/>
              <w:rPr>
                <w:ins w:id="77830" w:author="pete jones" w:date="2022-01-11T16:44:00Z"/>
                <w:rFonts w:ascii="Calibri" w:hAnsi="Calibri" w:cs="Calibri"/>
                <w:color w:val="000000"/>
                <w:sz w:val="22"/>
                <w:szCs w:val="22"/>
              </w:rPr>
            </w:pPr>
            <w:ins w:id="77831"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18D3EAB0" w14:textId="77777777" w:rsidR="00910219" w:rsidRPr="00910219" w:rsidRDefault="00910219" w:rsidP="00910219">
            <w:pPr>
              <w:spacing w:before="0" w:after="0" w:line="240" w:lineRule="auto"/>
              <w:jc w:val="center"/>
              <w:rPr>
                <w:ins w:id="77832" w:author="pete jones" w:date="2022-01-11T16:44:00Z"/>
                <w:rFonts w:ascii="Calibri" w:hAnsi="Calibri" w:cs="Calibri"/>
                <w:color w:val="000000"/>
                <w:sz w:val="22"/>
                <w:szCs w:val="22"/>
              </w:rPr>
            </w:pPr>
            <w:ins w:id="77833"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14DF2AB2" w14:textId="77777777" w:rsidR="00910219" w:rsidRPr="00910219" w:rsidRDefault="00910219" w:rsidP="00910219">
            <w:pPr>
              <w:spacing w:before="0" w:after="0" w:line="240" w:lineRule="auto"/>
              <w:jc w:val="center"/>
              <w:rPr>
                <w:ins w:id="77834" w:author="pete jones" w:date="2022-01-11T16:44:00Z"/>
                <w:rFonts w:ascii="Calibri" w:hAnsi="Calibri" w:cs="Calibri"/>
                <w:color w:val="000000"/>
                <w:sz w:val="22"/>
                <w:szCs w:val="22"/>
              </w:rPr>
            </w:pPr>
            <w:ins w:id="77835"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5075B073" w14:textId="77777777" w:rsidR="00910219" w:rsidRPr="00910219" w:rsidRDefault="00910219" w:rsidP="00910219">
            <w:pPr>
              <w:spacing w:before="0" w:after="0" w:line="240" w:lineRule="auto"/>
              <w:jc w:val="center"/>
              <w:rPr>
                <w:ins w:id="77836" w:author="pete jones" w:date="2022-01-11T16:44:00Z"/>
                <w:rFonts w:ascii="Calibri" w:hAnsi="Calibri" w:cs="Calibri"/>
                <w:color w:val="000000"/>
                <w:sz w:val="22"/>
                <w:szCs w:val="22"/>
              </w:rPr>
            </w:pPr>
            <w:ins w:id="77837"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4DFF180C" w14:textId="77777777" w:rsidR="00910219" w:rsidRPr="00910219" w:rsidRDefault="00910219" w:rsidP="00910219">
            <w:pPr>
              <w:spacing w:before="0" w:after="0" w:line="240" w:lineRule="auto"/>
              <w:jc w:val="center"/>
              <w:rPr>
                <w:ins w:id="77838" w:author="pete jones" w:date="2022-01-11T16:44:00Z"/>
                <w:rFonts w:ascii="Calibri" w:hAnsi="Calibri" w:cs="Calibri"/>
                <w:color w:val="000000"/>
                <w:sz w:val="22"/>
                <w:szCs w:val="22"/>
              </w:rPr>
            </w:pPr>
            <w:ins w:id="77839"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4A7041" w14:textId="77777777" w:rsidR="00910219" w:rsidRPr="00910219" w:rsidRDefault="00910219" w:rsidP="00910219">
            <w:pPr>
              <w:spacing w:before="0" w:after="0" w:line="240" w:lineRule="auto"/>
              <w:jc w:val="center"/>
              <w:rPr>
                <w:ins w:id="77840" w:author="pete jones" w:date="2022-01-11T16:44:00Z"/>
                <w:rFonts w:ascii="Calibri" w:hAnsi="Calibri" w:cs="Calibri"/>
                <w:color w:val="000000"/>
                <w:sz w:val="22"/>
                <w:szCs w:val="22"/>
              </w:rPr>
            </w:pPr>
            <w:ins w:id="77841"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C15D09" w14:textId="77777777" w:rsidR="00910219" w:rsidRPr="00910219" w:rsidRDefault="00910219" w:rsidP="00910219">
            <w:pPr>
              <w:spacing w:before="0" w:after="0" w:line="240" w:lineRule="auto"/>
              <w:jc w:val="center"/>
              <w:rPr>
                <w:ins w:id="77842" w:author="pete jones" w:date="2022-01-11T16:44:00Z"/>
                <w:rFonts w:ascii="Calibri" w:hAnsi="Calibri" w:cs="Calibri"/>
                <w:color w:val="000000"/>
                <w:sz w:val="22"/>
                <w:szCs w:val="22"/>
              </w:rPr>
            </w:pPr>
            <w:ins w:id="77843"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1AD991" w14:textId="77777777" w:rsidR="00910219" w:rsidRPr="00910219" w:rsidRDefault="00910219" w:rsidP="00910219">
            <w:pPr>
              <w:spacing w:before="0" w:after="0" w:line="240" w:lineRule="auto"/>
              <w:jc w:val="center"/>
              <w:rPr>
                <w:ins w:id="77844" w:author="pete jones" w:date="2022-01-11T16:44:00Z"/>
                <w:rFonts w:ascii="Calibri" w:hAnsi="Calibri" w:cs="Calibri"/>
                <w:color w:val="000000"/>
                <w:sz w:val="22"/>
                <w:szCs w:val="22"/>
              </w:rPr>
            </w:pPr>
            <w:ins w:id="77845"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196B77" w14:textId="77777777" w:rsidR="00910219" w:rsidRPr="00910219" w:rsidRDefault="00910219" w:rsidP="00910219">
            <w:pPr>
              <w:spacing w:before="0" w:after="0" w:line="240" w:lineRule="auto"/>
              <w:jc w:val="center"/>
              <w:rPr>
                <w:ins w:id="77846" w:author="pete jones" w:date="2022-01-11T16:44:00Z"/>
                <w:rFonts w:ascii="Calibri" w:hAnsi="Calibri" w:cs="Calibri"/>
                <w:color w:val="000000"/>
                <w:sz w:val="22"/>
                <w:szCs w:val="22"/>
              </w:rPr>
            </w:pPr>
            <w:ins w:id="77847"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3C7B43" w14:textId="77777777" w:rsidR="00910219" w:rsidRPr="00910219" w:rsidRDefault="00910219" w:rsidP="00910219">
            <w:pPr>
              <w:spacing w:before="0" w:after="0" w:line="240" w:lineRule="auto"/>
              <w:jc w:val="center"/>
              <w:rPr>
                <w:ins w:id="77848" w:author="pete jones" w:date="2022-01-11T16:44:00Z"/>
                <w:rFonts w:ascii="Calibri" w:hAnsi="Calibri" w:cs="Calibri"/>
                <w:color w:val="000000"/>
                <w:sz w:val="22"/>
                <w:szCs w:val="22"/>
              </w:rPr>
            </w:pPr>
            <w:ins w:id="77849"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7519AAD" w14:textId="77777777" w:rsidR="00910219" w:rsidRPr="00910219" w:rsidRDefault="00910219" w:rsidP="00910219">
            <w:pPr>
              <w:spacing w:before="0" w:after="0" w:line="240" w:lineRule="auto"/>
              <w:jc w:val="center"/>
              <w:rPr>
                <w:ins w:id="77850" w:author="pete jones" w:date="2022-01-11T16:44:00Z"/>
                <w:rFonts w:ascii="Calibri" w:hAnsi="Calibri" w:cs="Calibri"/>
                <w:color w:val="000000"/>
                <w:sz w:val="22"/>
                <w:szCs w:val="22"/>
              </w:rPr>
            </w:pPr>
            <w:ins w:id="77851" w:author="pete jones" w:date="2022-01-11T16:44:00Z">
              <w:r w:rsidRPr="00910219">
                <w:rPr>
                  <w:rFonts w:ascii="Calibri" w:hAnsi="Calibri" w:cs="Calibri"/>
                  <w:color w:val="000000"/>
                  <w:sz w:val="22"/>
                  <w:szCs w:val="22"/>
                </w:rPr>
                <w:t> </w:t>
              </w:r>
            </w:ins>
          </w:p>
        </w:tc>
      </w:tr>
      <w:tr w:rsidR="00910219" w:rsidRPr="00910219" w14:paraId="6CD2272D" w14:textId="77777777" w:rsidTr="00910219">
        <w:trPr>
          <w:trHeight w:val="300"/>
          <w:ins w:id="77852"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75D6F0F" w14:textId="77777777" w:rsidR="00910219" w:rsidRPr="00910219" w:rsidRDefault="00910219" w:rsidP="00910219">
            <w:pPr>
              <w:spacing w:before="0" w:after="0" w:line="240" w:lineRule="auto"/>
              <w:jc w:val="center"/>
              <w:rPr>
                <w:ins w:id="77853" w:author="pete jones" w:date="2022-01-11T16:44:00Z"/>
                <w:rFonts w:ascii="Calibri" w:hAnsi="Calibri" w:cs="Calibri"/>
                <w:color w:val="000000"/>
                <w:sz w:val="22"/>
                <w:szCs w:val="22"/>
              </w:rPr>
            </w:pPr>
            <w:ins w:id="77854" w:author="pete jones" w:date="2022-01-11T16:44: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467A5FC6" w14:textId="77777777" w:rsidR="00910219" w:rsidRPr="00910219" w:rsidRDefault="00910219" w:rsidP="00910219">
            <w:pPr>
              <w:spacing w:before="0" w:after="0" w:line="240" w:lineRule="auto"/>
              <w:jc w:val="left"/>
              <w:rPr>
                <w:ins w:id="77855" w:author="pete jones" w:date="2022-01-11T16:44:00Z"/>
                <w:rFonts w:ascii="Calibri" w:hAnsi="Calibri" w:cs="Calibri"/>
                <w:color w:val="000000"/>
                <w:sz w:val="22"/>
                <w:szCs w:val="22"/>
              </w:rPr>
            </w:pPr>
            <w:ins w:id="77856" w:author="pete jones" w:date="2022-01-11T16:44:00Z">
              <w:r w:rsidRPr="00910219">
                <w:rPr>
                  <w:rFonts w:ascii="Calibri" w:hAnsi="Calibri" w:cs="Calibri"/>
                  <w:color w:val="000000"/>
                  <w:sz w:val="22"/>
                  <w:szCs w:val="22"/>
                </w:rPr>
                <w:t>Principles of Mechanical Engineering</w:t>
              </w:r>
            </w:ins>
          </w:p>
        </w:tc>
        <w:tc>
          <w:tcPr>
            <w:tcW w:w="397" w:type="dxa"/>
            <w:tcBorders>
              <w:top w:val="nil"/>
              <w:left w:val="nil"/>
              <w:bottom w:val="single" w:sz="4" w:space="0" w:color="auto"/>
              <w:right w:val="single" w:sz="4" w:space="0" w:color="auto"/>
            </w:tcBorders>
            <w:shd w:val="clear" w:color="auto" w:fill="auto"/>
            <w:noWrap/>
            <w:vAlign w:val="bottom"/>
            <w:hideMark/>
          </w:tcPr>
          <w:p w14:paraId="5FB91A27" w14:textId="77777777" w:rsidR="00910219" w:rsidRPr="00910219" w:rsidRDefault="00910219" w:rsidP="00910219">
            <w:pPr>
              <w:spacing w:before="0" w:after="0" w:line="240" w:lineRule="auto"/>
              <w:jc w:val="center"/>
              <w:rPr>
                <w:ins w:id="77857" w:author="pete jones" w:date="2022-01-11T16:44:00Z"/>
                <w:rFonts w:ascii="Calibri" w:hAnsi="Calibri" w:cs="Calibri"/>
                <w:color w:val="000000"/>
                <w:sz w:val="22"/>
                <w:szCs w:val="22"/>
              </w:rPr>
            </w:pPr>
            <w:ins w:id="77858" w:author="pete jones" w:date="2022-01-11T16:44:00Z">
              <w:r w:rsidRPr="00910219">
                <w:rPr>
                  <w:rFonts w:ascii="Calibri" w:hAnsi="Calibri" w:cs="Calibri"/>
                  <w:color w:val="000000"/>
                  <w:sz w:val="22"/>
                  <w:szCs w:val="22"/>
                </w:rPr>
                <w:t>S</w:t>
              </w:r>
            </w:ins>
          </w:p>
        </w:tc>
        <w:tc>
          <w:tcPr>
            <w:tcW w:w="390" w:type="dxa"/>
            <w:tcBorders>
              <w:top w:val="nil"/>
              <w:left w:val="nil"/>
              <w:bottom w:val="single" w:sz="4" w:space="0" w:color="auto"/>
              <w:right w:val="single" w:sz="4" w:space="0" w:color="auto"/>
            </w:tcBorders>
            <w:shd w:val="clear" w:color="auto" w:fill="auto"/>
            <w:noWrap/>
            <w:vAlign w:val="bottom"/>
            <w:hideMark/>
          </w:tcPr>
          <w:p w14:paraId="5B2D213C" w14:textId="77777777" w:rsidR="00910219" w:rsidRPr="00910219" w:rsidRDefault="00910219" w:rsidP="00910219">
            <w:pPr>
              <w:spacing w:before="0" w:after="0" w:line="240" w:lineRule="auto"/>
              <w:jc w:val="center"/>
              <w:rPr>
                <w:ins w:id="77859" w:author="pete jones" w:date="2022-01-11T16:44:00Z"/>
                <w:rFonts w:ascii="Calibri" w:hAnsi="Calibri" w:cs="Calibri"/>
                <w:color w:val="000000"/>
                <w:sz w:val="22"/>
                <w:szCs w:val="22"/>
              </w:rPr>
            </w:pPr>
            <w:ins w:id="77860"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6D60D72E" w14:textId="77777777" w:rsidR="00910219" w:rsidRPr="00910219" w:rsidRDefault="00910219" w:rsidP="00910219">
            <w:pPr>
              <w:spacing w:before="0" w:after="0" w:line="240" w:lineRule="auto"/>
              <w:jc w:val="center"/>
              <w:rPr>
                <w:ins w:id="77861" w:author="pete jones" w:date="2022-01-11T16:44:00Z"/>
                <w:rFonts w:ascii="Calibri" w:hAnsi="Calibri" w:cs="Calibri"/>
                <w:color w:val="000000"/>
                <w:sz w:val="22"/>
                <w:szCs w:val="22"/>
              </w:rPr>
            </w:pPr>
            <w:ins w:id="77862"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372BFE7E" w14:textId="77777777" w:rsidR="00910219" w:rsidRPr="00910219" w:rsidRDefault="00910219" w:rsidP="00910219">
            <w:pPr>
              <w:spacing w:before="0" w:after="0" w:line="240" w:lineRule="auto"/>
              <w:jc w:val="center"/>
              <w:rPr>
                <w:ins w:id="77863" w:author="pete jones" w:date="2022-01-11T16:44:00Z"/>
                <w:rFonts w:ascii="Calibri" w:hAnsi="Calibri" w:cs="Calibri"/>
                <w:color w:val="000000"/>
                <w:sz w:val="22"/>
                <w:szCs w:val="22"/>
              </w:rPr>
            </w:pPr>
            <w:ins w:id="77864"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2DCEE823" w14:textId="77777777" w:rsidR="00910219" w:rsidRPr="00910219" w:rsidRDefault="00910219" w:rsidP="00910219">
            <w:pPr>
              <w:spacing w:before="0" w:after="0" w:line="240" w:lineRule="auto"/>
              <w:jc w:val="center"/>
              <w:rPr>
                <w:ins w:id="77865" w:author="pete jones" w:date="2022-01-11T16:44:00Z"/>
                <w:rFonts w:ascii="Calibri" w:hAnsi="Calibri" w:cs="Calibri"/>
                <w:color w:val="000000"/>
                <w:sz w:val="22"/>
                <w:szCs w:val="22"/>
              </w:rPr>
            </w:pPr>
            <w:ins w:id="77866"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75AC61AD" w14:textId="77777777" w:rsidR="00910219" w:rsidRPr="00910219" w:rsidRDefault="00910219" w:rsidP="00910219">
            <w:pPr>
              <w:spacing w:before="0" w:after="0" w:line="240" w:lineRule="auto"/>
              <w:jc w:val="center"/>
              <w:rPr>
                <w:ins w:id="77867" w:author="pete jones" w:date="2022-01-11T16:44:00Z"/>
                <w:rFonts w:ascii="Calibri" w:hAnsi="Calibri" w:cs="Calibri"/>
                <w:color w:val="000000"/>
                <w:sz w:val="22"/>
                <w:szCs w:val="22"/>
              </w:rPr>
            </w:pPr>
            <w:ins w:id="77868"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2C1751" w14:textId="77777777" w:rsidR="00910219" w:rsidRPr="00910219" w:rsidRDefault="00910219" w:rsidP="00910219">
            <w:pPr>
              <w:spacing w:before="0" w:after="0" w:line="240" w:lineRule="auto"/>
              <w:jc w:val="center"/>
              <w:rPr>
                <w:ins w:id="77869" w:author="pete jones" w:date="2022-01-11T16:44:00Z"/>
                <w:rFonts w:ascii="Calibri" w:hAnsi="Calibri" w:cs="Calibri"/>
                <w:color w:val="000000"/>
                <w:sz w:val="22"/>
                <w:szCs w:val="22"/>
              </w:rPr>
            </w:pPr>
            <w:ins w:id="77870"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8766CD" w14:textId="77777777" w:rsidR="00910219" w:rsidRPr="00910219" w:rsidRDefault="00910219" w:rsidP="00910219">
            <w:pPr>
              <w:spacing w:before="0" w:after="0" w:line="240" w:lineRule="auto"/>
              <w:jc w:val="center"/>
              <w:rPr>
                <w:ins w:id="77871" w:author="pete jones" w:date="2022-01-11T16:44:00Z"/>
                <w:rFonts w:ascii="Calibri" w:hAnsi="Calibri" w:cs="Calibri"/>
                <w:color w:val="000000"/>
                <w:sz w:val="22"/>
                <w:szCs w:val="22"/>
              </w:rPr>
            </w:pPr>
            <w:ins w:id="77872"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7FA15C" w14:textId="77777777" w:rsidR="00910219" w:rsidRPr="00910219" w:rsidRDefault="00910219" w:rsidP="00910219">
            <w:pPr>
              <w:spacing w:before="0" w:after="0" w:line="240" w:lineRule="auto"/>
              <w:jc w:val="center"/>
              <w:rPr>
                <w:ins w:id="77873" w:author="pete jones" w:date="2022-01-11T16:44:00Z"/>
                <w:rFonts w:ascii="Calibri" w:hAnsi="Calibri" w:cs="Calibri"/>
                <w:color w:val="000000"/>
                <w:sz w:val="22"/>
                <w:szCs w:val="22"/>
              </w:rPr>
            </w:pPr>
            <w:ins w:id="77874"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5E2CED" w14:textId="77777777" w:rsidR="00910219" w:rsidRPr="00910219" w:rsidRDefault="00910219" w:rsidP="00910219">
            <w:pPr>
              <w:spacing w:before="0" w:after="0" w:line="240" w:lineRule="auto"/>
              <w:jc w:val="center"/>
              <w:rPr>
                <w:ins w:id="77875" w:author="pete jones" w:date="2022-01-11T16:44:00Z"/>
                <w:rFonts w:ascii="Calibri" w:hAnsi="Calibri" w:cs="Calibri"/>
                <w:color w:val="000000"/>
                <w:sz w:val="22"/>
                <w:szCs w:val="22"/>
              </w:rPr>
            </w:pPr>
            <w:ins w:id="77876"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EE4628" w14:textId="77777777" w:rsidR="00910219" w:rsidRPr="00910219" w:rsidRDefault="00910219" w:rsidP="00910219">
            <w:pPr>
              <w:spacing w:before="0" w:after="0" w:line="240" w:lineRule="auto"/>
              <w:jc w:val="center"/>
              <w:rPr>
                <w:ins w:id="77877" w:author="pete jones" w:date="2022-01-11T16:44:00Z"/>
                <w:rFonts w:ascii="Calibri" w:hAnsi="Calibri" w:cs="Calibri"/>
                <w:color w:val="000000"/>
                <w:sz w:val="22"/>
                <w:szCs w:val="22"/>
              </w:rPr>
            </w:pPr>
            <w:ins w:id="77878"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A064000" w14:textId="77777777" w:rsidR="00910219" w:rsidRPr="00910219" w:rsidRDefault="00910219" w:rsidP="00910219">
            <w:pPr>
              <w:spacing w:before="0" w:after="0" w:line="240" w:lineRule="auto"/>
              <w:jc w:val="center"/>
              <w:rPr>
                <w:ins w:id="77879" w:author="pete jones" w:date="2022-01-11T16:44:00Z"/>
                <w:rFonts w:ascii="Calibri" w:hAnsi="Calibri" w:cs="Calibri"/>
                <w:color w:val="000000"/>
                <w:sz w:val="22"/>
                <w:szCs w:val="22"/>
              </w:rPr>
            </w:pPr>
            <w:ins w:id="77880" w:author="pete jones" w:date="2022-01-11T16:44:00Z">
              <w:r w:rsidRPr="00910219">
                <w:rPr>
                  <w:rFonts w:ascii="Calibri" w:hAnsi="Calibri" w:cs="Calibri"/>
                  <w:color w:val="000000"/>
                  <w:sz w:val="22"/>
                  <w:szCs w:val="22"/>
                </w:rPr>
                <w:t> </w:t>
              </w:r>
            </w:ins>
          </w:p>
        </w:tc>
      </w:tr>
      <w:tr w:rsidR="00910219" w:rsidRPr="00910219" w14:paraId="412E9EA8" w14:textId="77777777" w:rsidTr="00910219">
        <w:trPr>
          <w:trHeight w:val="300"/>
          <w:ins w:id="77881"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535C7C2" w14:textId="77777777" w:rsidR="00910219" w:rsidRPr="00910219" w:rsidRDefault="00910219" w:rsidP="00910219">
            <w:pPr>
              <w:spacing w:before="0" w:after="0" w:line="240" w:lineRule="auto"/>
              <w:jc w:val="center"/>
              <w:rPr>
                <w:ins w:id="77882" w:author="pete jones" w:date="2022-01-11T16:44:00Z"/>
                <w:rFonts w:ascii="Calibri" w:hAnsi="Calibri" w:cs="Calibri"/>
                <w:color w:val="000000"/>
                <w:sz w:val="22"/>
                <w:szCs w:val="22"/>
              </w:rPr>
            </w:pPr>
            <w:ins w:id="77883" w:author="pete jones" w:date="2022-01-11T16:44: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0B3D3239" w14:textId="77777777" w:rsidR="00910219" w:rsidRPr="00910219" w:rsidRDefault="00910219" w:rsidP="00910219">
            <w:pPr>
              <w:spacing w:before="0" w:after="0" w:line="240" w:lineRule="auto"/>
              <w:jc w:val="left"/>
              <w:rPr>
                <w:ins w:id="77884" w:author="pete jones" w:date="2022-01-11T16:44:00Z"/>
                <w:rFonts w:ascii="Calibri" w:hAnsi="Calibri" w:cs="Calibri"/>
                <w:color w:val="000000"/>
                <w:sz w:val="22"/>
                <w:szCs w:val="22"/>
              </w:rPr>
            </w:pPr>
            <w:ins w:id="77885" w:author="pete jones" w:date="2022-01-11T16:44:00Z">
              <w:r w:rsidRPr="00910219">
                <w:rPr>
                  <w:rFonts w:ascii="Calibri" w:hAnsi="Calibri" w:cs="Calibri"/>
                  <w:color w:val="000000"/>
                  <w:sz w:val="22"/>
                  <w:szCs w:val="22"/>
                </w:rPr>
                <w:t>Engineering Mathematics 2</w:t>
              </w:r>
            </w:ins>
          </w:p>
        </w:tc>
        <w:tc>
          <w:tcPr>
            <w:tcW w:w="397" w:type="dxa"/>
            <w:tcBorders>
              <w:top w:val="nil"/>
              <w:left w:val="nil"/>
              <w:bottom w:val="single" w:sz="4" w:space="0" w:color="auto"/>
              <w:right w:val="single" w:sz="4" w:space="0" w:color="auto"/>
            </w:tcBorders>
            <w:shd w:val="clear" w:color="auto" w:fill="auto"/>
            <w:noWrap/>
            <w:vAlign w:val="bottom"/>
            <w:hideMark/>
          </w:tcPr>
          <w:p w14:paraId="45BC78E4" w14:textId="77777777" w:rsidR="00910219" w:rsidRPr="00910219" w:rsidRDefault="00910219" w:rsidP="00910219">
            <w:pPr>
              <w:spacing w:before="0" w:after="0" w:line="240" w:lineRule="auto"/>
              <w:jc w:val="center"/>
              <w:rPr>
                <w:ins w:id="77886" w:author="pete jones" w:date="2022-01-11T16:44:00Z"/>
                <w:rFonts w:ascii="Calibri" w:hAnsi="Calibri" w:cs="Calibri"/>
                <w:color w:val="000000"/>
                <w:sz w:val="22"/>
                <w:szCs w:val="22"/>
              </w:rPr>
            </w:pPr>
            <w:ins w:id="77887" w:author="pete jones" w:date="2022-01-11T16:44:00Z">
              <w:r w:rsidRPr="00910219">
                <w:rPr>
                  <w:rFonts w:ascii="Calibri" w:hAnsi="Calibri" w:cs="Calibri"/>
                  <w:color w:val="000000"/>
                  <w:sz w:val="22"/>
                  <w:szCs w:val="22"/>
                </w:rPr>
                <w:t>M</w:t>
              </w:r>
            </w:ins>
          </w:p>
        </w:tc>
        <w:tc>
          <w:tcPr>
            <w:tcW w:w="390" w:type="dxa"/>
            <w:tcBorders>
              <w:top w:val="nil"/>
              <w:left w:val="nil"/>
              <w:bottom w:val="single" w:sz="4" w:space="0" w:color="auto"/>
              <w:right w:val="single" w:sz="4" w:space="0" w:color="auto"/>
            </w:tcBorders>
            <w:shd w:val="clear" w:color="auto" w:fill="auto"/>
            <w:noWrap/>
            <w:vAlign w:val="bottom"/>
            <w:hideMark/>
          </w:tcPr>
          <w:p w14:paraId="6A76A7E7" w14:textId="77777777" w:rsidR="00910219" w:rsidRPr="00910219" w:rsidRDefault="00910219" w:rsidP="00910219">
            <w:pPr>
              <w:spacing w:before="0" w:after="0" w:line="240" w:lineRule="auto"/>
              <w:jc w:val="center"/>
              <w:rPr>
                <w:ins w:id="77888" w:author="pete jones" w:date="2022-01-11T16:44:00Z"/>
                <w:rFonts w:ascii="Calibri" w:hAnsi="Calibri" w:cs="Calibri"/>
                <w:color w:val="000000"/>
                <w:sz w:val="22"/>
                <w:szCs w:val="22"/>
              </w:rPr>
            </w:pPr>
            <w:ins w:id="77889"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65144A64" w14:textId="77777777" w:rsidR="00910219" w:rsidRPr="00910219" w:rsidRDefault="00910219" w:rsidP="00910219">
            <w:pPr>
              <w:spacing w:before="0" w:after="0" w:line="240" w:lineRule="auto"/>
              <w:jc w:val="center"/>
              <w:rPr>
                <w:ins w:id="77890" w:author="pete jones" w:date="2022-01-11T16:44:00Z"/>
                <w:rFonts w:ascii="Calibri" w:hAnsi="Calibri" w:cs="Calibri"/>
                <w:color w:val="000000"/>
                <w:sz w:val="22"/>
                <w:szCs w:val="22"/>
              </w:rPr>
            </w:pPr>
            <w:ins w:id="77891"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5676D9BC" w14:textId="77777777" w:rsidR="00910219" w:rsidRPr="00910219" w:rsidRDefault="00910219" w:rsidP="00910219">
            <w:pPr>
              <w:spacing w:before="0" w:after="0" w:line="240" w:lineRule="auto"/>
              <w:jc w:val="center"/>
              <w:rPr>
                <w:ins w:id="77892" w:author="pete jones" w:date="2022-01-11T16:44:00Z"/>
                <w:rFonts w:ascii="Calibri" w:hAnsi="Calibri" w:cs="Calibri"/>
                <w:color w:val="000000"/>
                <w:sz w:val="22"/>
                <w:szCs w:val="22"/>
              </w:rPr>
            </w:pPr>
            <w:ins w:id="77893"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288BE15B" w14:textId="77777777" w:rsidR="00910219" w:rsidRPr="00910219" w:rsidRDefault="00910219" w:rsidP="00910219">
            <w:pPr>
              <w:spacing w:before="0" w:after="0" w:line="240" w:lineRule="auto"/>
              <w:jc w:val="center"/>
              <w:rPr>
                <w:ins w:id="77894" w:author="pete jones" w:date="2022-01-11T16:44:00Z"/>
                <w:rFonts w:ascii="Calibri" w:hAnsi="Calibri" w:cs="Calibri"/>
                <w:color w:val="000000"/>
                <w:sz w:val="22"/>
                <w:szCs w:val="22"/>
              </w:rPr>
            </w:pPr>
            <w:ins w:id="77895"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195134A8" w14:textId="77777777" w:rsidR="00910219" w:rsidRPr="00910219" w:rsidRDefault="00910219" w:rsidP="00910219">
            <w:pPr>
              <w:spacing w:before="0" w:after="0" w:line="240" w:lineRule="auto"/>
              <w:jc w:val="center"/>
              <w:rPr>
                <w:ins w:id="77896" w:author="pete jones" w:date="2022-01-11T16:44:00Z"/>
                <w:rFonts w:ascii="Calibri" w:hAnsi="Calibri" w:cs="Calibri"/>
                <w:color w:val="000000"/>
                <w:sz w:val="22"/>
                <w:szCs w:val="22"/>
              </w:rPr>
            </w:pPr>
            <w:ins w:id="77897"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5DC747" w14:textId="77777777" w:rsidR="00910219" w:rsidRPr="00910219" w:rsidRDefault="00910219" w:rsidP="00910219">
            <w:pPr>
              <w:spacing w:before="0" w:after="0" w:line="240" w:lineRule="auto"/>
              <w:jc w:val="center"/>
              <w:rPr>
                <w:ins w:id="77898" w:author="pete jones" w:date="2022-01-11T16:44:00Z"/>
                <w:rFonts w:ascii="Calibri" w:hAnsi="Calibri" w:cs="Calibri"/>
                <w:color w:val="000000"/>
                <w:sz w:val="22"/>
                <w:szCs w:val="22"/>
              </w:rPr>
            </w:pPr>
            <w:ins w:id="77899"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B2DC1D" w14:textId="77777777" w:rsidR="00910219" w:rsidRPr="00910219" w:rsidRDefault="00910219" w:rsidP="00910219">
            <w:pPr>
              <w:spacing w:before="0" w:after="0" w:line="240" w:lineRule="auto"/>
              <w:jc w:val="center"/>
              <w:rPr>
                <w:ins w:id="77900" w:author="pete jones" w:date="2022-01-11T16:44:00Z"/>
                <w:rFonts w:ascii="Calibri" w:hAnsi="Calibri" w:cs="Calibri"/>
                <w:color w:val="000000"/>
                <w:sz w:val="22"/>
                <w:szCs w:val="22"/>
              </w:rPr>
            </w:pPr>
            <w:ins w:id="77901"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B31EE6" w14:textId="77777777" w:rsidR="00910219" w:rsidRPr="00910219" w:rsidRDefault="00910219" w:rsidP="00910219">
            <w:pPr>
              <w:spacing w:before="0" w:after="0" w:line="240" w:lineRule="auto"/>
              <w:jc w:val="center"/>
              <w:rPr>
                <w:ins w:id="77902" w:author="pete jones" w:date="2022-01-11T16:44:00Z"/>
                <w:rFonts w:ascii="Calibri" w:hAnsi="Calibri" w:cs="Calibri"/>
                <w:color w:val="000000"/>
                <w:sz w:val="22"/>
                <w:szCs w:val="22"/>
              </w:rPr>
            </w:pPr>
            <w:ins w:id="77903"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B539A4" w14:textId="77777777" w:rsidR="00910219" w:rsidRPr="00910219" w:rsidRDefault="00910219" w:rsidP="00910219">
            <w:pPr>
              <w:spacing w:before="0" w:after="0" w:line="240" w:lineRule="auto"/>
              <w:jc w:val="center"/>
              <w:rPr>
                <w:ins w:id="77904" w:author="pete jones" w:date="2022-01-11T16:44:00Z"/>
                <w:rFonts w:ascii="Calibri" w:hAnsi="Calibri" w:cs="Calibri"/>
                <w:color w:val="000000"/>
                <w:sz w:val="22"/>
                <w:szCs w:val="22"/>
              </w:rPr>
            </w:pPr>
            <w:ins w:id="77905"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712B7B" w14:textId="77777777" w:rsidR="00910219" w:rsidRPr="00910219" w:rsidRDefault="00910219" w:rsidP="00910219">
            <w:pPr>
              <w:spacing w:before="0" w:after="0" w:line="240" w:lineRule="auto"/>
              <w:jc w:val="center"/>
              <w:rPr>
                <w:ins w:id="77906" w:author="pete jones" w:date="2022-01-11T16:44:00Z"/>
                <w:rFonts w:ascii="Calibri" w:hAnsi="Calibri" w:cs="Calibri"/>
                <w:color w:val="000000"/>
                <w:sz w:val="22"/>
                <w:szCs w:val="22"/>
              </w:rPr>
            </w:pPr>
            <w:ins w:id="77907"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89E04E5" w14:textId="77777777" w:rsidR="00910219" w:rsidRPr="00910219" w:rsidRDefault="00910219" w:rsidP="00910219">
            <w:pPr>
              <w:spacing w:before="0" w:after="0" w:line="240" w:lineRule="auto"/>
              <w:jc w:val="center"/>
              <w:rPr>
                <w:ins w:id="77908" w:author="pete jones" w:date="2022-01-11T16:44:00Z"/>
                <w:rFonts w:ascii="Calibri" w:hAnsi="Calibri" w:cs="Calibri"/>
                <w:color w:val="000000"/>
                <w:sz w:val="22"/>
                <w:szCs w:val="22"/>
              </w:rPr>
            </w:pPr>
            <w:ins w:id="77909" w:author="pete jones" w:date="2022-01-11T16:44:00Z">
              <w:r w:rsidRPr="00910219">
                <w:rPr>
                  <w:rFonts w:ascii="Calibri" w:hAnsi="Calibri" w:cs="Calibri"/>
                  <w:color w:val="000000"/>
                  <w:sz w:val="22"/>
                  <w:szCs w:val="22"/>
                </w:rPr>
                <w:t> </w:t>
              </w:r>
            </w:ins>
          </w:p>
        </w:tc>
      </w:tr>
      <w:tr w:rsidR="00910219" w:rsidRPr="00910219" w14:paraId="66D94027" w14:textId="77777777" w:rsidTr="00910219">
        <w:trPr>
          <w:trHeight w:val="300"/>
          <w:ins w:id="77910"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489683A" w14:textId="77777777" w:rsidR="00910219" w:rsidRPr="00910219" w:rsidRDefault="00910219" w:rsidP="00910219">
            <w:pPr>
              <w:spacing w:before="0" w:after="0" w:line="240" w:lineRule="auto"/>
              <w:jc w:val="center"/>
              <w:rPr>
                <w:ins w:id="77911" w:author="pete jones" w:date="2022-01-11T16:44:00Z"/>
                <w:rFonts w:ascii="Calibri" w:hAnsi="Calibri" w:cs="Calibri"/>
                <w:color w:val="000000"/>
                <w:sz w:val="22"/>
                <w:szCs w:val="22"/>
              </w:rPr>
            </w:pPr>
            <w:ins w:id="77912" w:author="pete jones" w:date="2022-01-11T16:44: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67040B4" w14:textId="77777777" w:rsidR="00910219" w:rsidRPr="00910219" w:rsidRDefault="00910219" w:rsidP="00910219">
            <w:pPr>
              <w:spacing w:before="0" w:after="0" w:line="240" w:lineRule="auto"/>
              <w:jc w:val="left"/>
              <w:rPr>
                <w:ins w:id="77913" w:author="pete jones" w:date="2022-01-11T16:44:00Z"/>
                <w:rFonts w:ascii="Calibri" w:hAnsi="Calibri" w:cs="Calibri"/>
                <w:color w:val="000000"/>
                <w:sz w:val="22"/>
                <w:szCs w:val="22"/>
              </w:rPr>
            </w:pPr>
            <w:ins w:id="77914" w:author="pete jones" w:date="2022-01-11T16:44:00Z">
              <w:r w:rsidRPr="00910219">
                <w:rPr>
                  <w:rFonts w:ascii="Calibri" w:hAnsi="Calibri" w:cs="Calibri"/>
                  <w:color w:val="000000"/>
                  <w:sz w:val="22"/>
                  <w:szCs w:val="22"/>
                </w:rPr>
                <w:t>Thermofluids</w:t>
              </w:r>
            </w:ins>
          </w:p>
        </w:tc>
        <w:tc>
          <w:tcPr>
            <w:tcW w:w="397" w:type="dxa"/>
            <w:tcBorders>
              <w:top w:val="nil"/>
              <w:left w:val="nil"/>
              <w:bottom w:val="single" w:sz="4" w:space="0" w:color="auto"/>
              <w:right w:val="single" w:sz="4" w:space="0" w:color="auto"/>
            </w:tcBorders>
            <w:shd w:val="clear" w:color="auto" w:fill="auto"/>
            <w:noWrap/>
            <w:vAlign w:val="bottom"/>
            <w:hideMark/>
          </w:tcPr>
          <w:p w14:paraId="6B6F05BD" w14:textId="77777777" w:rsidR="00910219" w:rsidRPr="00910219" w:rsidRDefault="00910219" w:rsidP="00910219">
            <w:pPr>
              <w:spacing w:before="0" w:after="0" w:line="240" w:lineRule="auto"/>
              <w:jc w:val="center"/>
              <w:rPr>
                <w:ins w:id="77915" w:author="pete jones" w:date="2022-01-11T16:44:00Z"/>
                <w:rFonts w:ascii="Calibri" w:hAnsi="Calibri" w:cs="Calibri"/>
                <w:color w:val="000000"/>
                <w:sz w:val="22"/>
                <w:szCs w:val="22"/>
              </w:rPr>
            </w:pPr>
            <w:ins w:id="77916" w:author="pete jones" w:date="2022-01-11T16:44:00Z">
              <w:r w:rsidRPr="00910219">
                <w:rPr>
                  <w:rFonts w:ascii="Calibri" w:hAnsi="Calibri" w:cs="Calibri"/>
                  <w:color w:val="000000"/>
                  <w:sz w:val="22"/>
                  <w:szCs w:val="22"/>
                </w:rPr>
                <w:t>S</w:t>
              </w:r>
            </w:ins>
          </w:p>
        </w:tc>
        <w:tc>
          <w:tcPr>
            <w:tcW w:w="390" w:type="dxa"/>
            <w:tcBorders>
              <w:top w:val="nil"/>
              <w:left w:val="nil"/>
              <w:bottom w:val="single" w:sz="4" w:space="0" w:color="auto"/>
              <w:right w:val="single" w:sz="4" w:space="0" w:color="auto"/>
            </w:tcBorders>
            <w:shd w:val="clear" w:color="auto" w:fill="auto"/>
            <w:noWrap/>
            <w:vAlign w:val="bottom"/>
            <w:hideMark/>
          </w:tcPr>
          <w:p w14:paraId="1D3C2763" w14:textId="77777777" w:rsidR="00910219" w:rsidRPr="00910219" w:rsidRDefault="00910219" w:rsidP="00910219">
            <w:pPr>
              <w:spacing w:before="0" w:after="0" w:line="240" w:lineRule="auto"/>
              <w:jc w:val="center"/>
              <w:rPr>
                <w:ins w:id="77917" w:author="pete jones" w:date="2022-01-11T16:44:00Z"/>
                <w:rFonts w:ascii="Calibri" w:hAnsi="Calibri" w:cs="Calibri"/>
                <w:color w:val="000000"/>
                <w:sz w:val="22"/>
                <w:szCs w:val="22"/>
              </w:rPr>
            </w:pPr>
            <w:ins w:id="77918"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27BFC108" w14:textId="77777777" w:rsidR="00910219" w:rsidRPr="00910219" w:rsidRDefault="00910219" w:rsidP="00910219">
            <w:pPr>
              <w:spacing w:before="0" w:after="0" w:line="240" w:lineRule="auto"/>
              <w:jc w:val="center"/>
              <w:rPr>
                <w:ins w:id="77919" w:author="pete jones" w:date="2022-01-11T16:44:00Z"/>
                <w:rFonts w:ascii="Calibri" w:hAnsi="Calibri" w:cs="Calibri"/>
                <w:color w:val="000000"/>
                <w:sz w:val="22"/>
                <w:szCs w:val="22"/>
              </w:rPr>
            </w:pPr>
            <w:ins w:id="77920"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025D0F00" w14:textId="77777777" w:rsidR="00910219" w:rsidRPr="00910219" w:rsidRDefault="00910219" w:rsidP="00910219">
            <w:pPr>
              <w:spacing w:before="0" w:after="0" w:line="240" w:lineRule="auto"/>
              <w:jc w:val="center"/>
              <w:rPr>
                <w:ins w:id="77921" w:author="pete jones" w:date="2022-01-11T16:44:00Z"/>
                <w:rFonts w:ascii="Calibri" w:hAnsi="Calibri" w:cs="Calibri"/>
                <w:color w:val="000000"/>
                <w:sz w:val="22"/>
                <w:szCs w:val="22"/>
              </w:rPr>
            </w:pPr>
            <w:ins w:id="77922"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4715243A" w14:textId="77777777" w:rsidR="00910219" w:rsidRPr="00910219" w:rsidRDefault="00910219" w:rsidP="00910219">
            <w:pPr>
              <w:spacing w:before="0" w:after="0" w:line="240" w:lineRule="auto"/>
              <w:jc w:val="center"/>
              <w:rPr>
                <w:ins w:id="77923" w:author="pete jones" w:date="2022-01-11T16:44:00Z"/>
                <w:rFonts w:ascii="Calibri" w:hAnsi="Calibri" w:cs="Calibri"/>
                <w:color w:val="000000"/>
                <w:sz w:val="22"/>
                <w:szCs w:val="22"/>
              </w:rPr>
            </w:pPr>
            <w:ins w:id="77924"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111BABE1" w14:textId="77777777" w:rsidR="00910219" w:rsidRPr="00910219" w:rsidRDefault="00910219" w:rsidP="00910219">
            <w:pPr>
              <w:spacing w:before="0" w:after="0" w:line="240" w:lineRule="auto"/>
              <w:jc w:val="center"/>
              <w:rPr>
                <w:ins w:id="77925" w:author="pete jones" w:date="2022-01-11T16:44:00Z"/>
                <w:rFonts w:ascii="Calibri" w:hAnsi="Calibri" w:cs="Calibri"/>
                <w:color w:val="000000"/>
                <w:sz w:val="22"/>
                <w:szCs w:val="22"/>
              </w:rPr>
            </w:pPr>
            <w:ins w:id="77926"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9D82F2" w14:textId="77777777" w:rsidR="00910219" w:rsidRPr="00910219" w:rsidRDefault="00910219" w:rsidP="00910219">
            <w:pPr>
              <w:spacing w:before="0" w:after="0" w:line="240" w:lineRule="auto"/>
              <w:jc w:val="center"/>
              <w:rPr>
                <w:ins w:id="77927" w:author="pete jones" w:date="2022-01-11T16:44:00Z"/>
                <w:rFonts w:ascii="Calibri" w:hAnsi="Calibri" w:cs="Calibri"/>
                <w:color w:val="000000"/>
                <w:sz w:val="22"/>
                <w:szCs w:val="22"/>
              </w:rPr>
            </w:pPr>
            <w:ins w:id="77928"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B55E32" w14:textId="77777777" w:rsidR="00910219" w:rsidRPr="00910219" w:rsidRDefault="00910219" w:rsidP="00910219">
            <w:pPr>
              <w:spacing w:before="0" w:after="0" w:line="240" w:lineRule="auto"/>
              <w:jc w:val="center"/>
              <w:rPr>
                <w:ins w:id="77929" w:author="pete jones" w:date="2022-01-11T16:44:00Z"/>
                <w:rFonts w:ascii="Calibri" w:hAnsi="Calibri" w:cs="Calibri"/>
                <w:color w:val="000000"/>
                <w:sz w:val="22"/>
                <w:szCs w:val="22"/>
              </w:rPr>
            </w:pPr>
            <w:ins w:id="77930"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EB8DBE" w14:textId="77777777" w:rsidR="00910219" w:rsidRPr="00910219" w:rsidRDefault="00910219" w:rsidP="00910219">
            <w:pPr>
              <w:spacing w:before="0" w:after="0" w:line="240" w:lineRule="auto"/>
              <w:jc w:val="center"/>
              <w:rPr>
                <w:ins w:id="77931" w:author="pete jones" w:date="2022-01-11T16:44:00Z"/>
                <w:rFonts w:ascii="Calibri" w:hAnsi="Calibri" w:cs="Calibri"/>
                <w:color w:val="000000"/>
                <w:sz w:val="22"/>
                <w:szCs w:val="22"/>
              </w:rPr>
            </w:pPr>
            <w:ins w:id="77932"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A962E0" w14:textId="77777777" w:rsidR="00910219" w:rsidRPr="00910219" w:rsidRDefault="00910219" w:rsidP="00910219">
            <w:pPr>
              <w:spacing w:before="0" w:after="0" w:line="240" w:lineRule="auto"/>
              <w:jc w:val="center"/>
              <w:rPr>
                <w:ins w:id="77933" w:author="pete jones" w:date="2022-01-11T16:44:00Z"/>
                <w:rFonts w:ascii="Calibri" w:hAnsi="Calibri" w:cs="Calibri"/>
                <w:color w:val="000000"/>
                <w:sz w:val="22"/>
                <w:szCs w:val="22"/>
              </w:rPr>
            </w:pPr>
            <w:ins w:id="77934"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4315B2" w14:textId="77777777" w:rsidR="00910219" w:rsidRPr="00910219" w:rsidRDefault="00910219" w:rsidP="00910219">
            <w:pPr>
              <w:spacing w:before="0" w:after="0" w:line="240" w:lineRule="auto"/>
              <w:jc w:val="center"/>
              <w:rPr>
                <w:ins w:id="77935" w:author="pete jones" w:date="2022-01-11T16:44:00Z"/>
                <w:rFonts w:ascii="Calibri" w:hAnsi="Calibri" w:cs="Calibri"/>
                <w:color w:val="000000"/>
                <w:sz w:val="22"/>
                <w:szCs w:val="22"/>
              </w:rPr>
            </w:pPr>
            <w:ins w:id="77936"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A44434" w14:textId="77777777" w:rsidR="00910219" w:rsidRPr="00910219" w:rsidRDefault="00910219" w:rsidP="00910219">
            <w:pPr>
              <w:spacing w:before="0" w:after="0" w:line="240" w:lineRule="auto"/>
              <w:jc w:val="center"/>
              <w:rPr>
                <w:ins w:id="77937" w:author="pete jones" w:date="2022-01-11T16:44:00Z"/>
                <w:rFonts w:ascii="Calibri" w:hAnsi="Calibri" w:cs="Calibri"/>
                <w:color w:val="000000"/>
                <w:sz w:val="22"/>
                <w:szCs w:val="22"/>
              </w:rPr>
            </w:pPr>
            <w:ins w:id="77938" w:author="pete jones" w:date="2022-01-11T16:44:00Z">
              <w:r w:rsidRPr="00910219">
                <w:rPr>
                  <w:rFonts w:ascii="Calibri" w:hAnsi="Calibri" w:cs="Calibri"/>
                  <w:color w:val="000000"/>
                  <w:sz w:val="22"/>
                  <w:szCs w:val="22"/>
                </w:rPr>
                <w:t> </w:t>
              </w:r>
            </w:ins>
          </w:p>
        </w:tc>
      </w:tr>
      <w:tr w:rsidR="00910219" w:rsidRPr="00910219" w14:paraId="661E310B" w14:textId="77777777" w:rsidTr="00910219">
        <w:trPr>
          <w:trHeight w:val="300"/>
          <w:ins w:id="77939"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77EFA06" w14:textId="77777777" w:rsidR="00910219" w:rsidRPr="00910219" w:rsidRDefault="00910219" w:rsidP="00910219">
            <w:pPr>
              <w:spacing w:before="0" w:after="0" w:line="240" w:lineRule="auto"/>
              <w:jc w:val="center"/>
              <w:rPr>
                <w:ins w:id="77940" w:author="pete jones" w:date="2022-01-11T16:44:00Z"/>
                <w:rFonts w:ascii="Calibri" w:hAnsi="Calibri" w:cs="Calibri"/>
                <w:color w:val="000000"/>
                <w:sz w:val="22"/>
                <w:szCs w:val="22"/>
              </w:rPr>
            </w:pPr>
            <w:ins w:id="77941" w:author="pete jones" w:date="2022-01-11T16:44: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D4A9A90" w14:textId="77777777" w:rsidR="00910219" w:rsidRPr="00910219" w:rsidRDefault="00910219" w:rsidP="00910219">
            <w:pPr>
              <w:spacing w:before="0" w:after="0" w:line="240" w:lineRule="auto"/>
              <w:jc w:val="left"/>
              <w:rPr>
                <w:ins w:id="77942" w:author="pete jones" w:date="2022-01-11T16:44:00Z"/>
                <w:rFonts w:ascii="Calibri" w:hAnsi="Calibri" w:cs="Calibri"/>
                <w:color w:val="000000"/>
                <w:sz w:val="22"/>
                <w:szCs w:val="22"/>
              </w:rPr>
            </w:pPr>
            <w:ins w:id="77943" w:author="pete jones" w:date="2022-01-11T16:44:00Z">
              <w:r w:rsidRPr="00910219">
                <w:rPr>
                  <w:rFonts w:ascii="Calibri" w:hAnsi="Calibri" w:cs="Calibri"/>
                  <w:color w:val="000000"/>
                  <w:sz w:val="22"/>
                  <w:szCs w:val="22"/>
                </w:rPr>
                <w:t>Dynamics and Control</w:t>
              </w:r>
            </w:ins>
          </w:p>
        </w:tc>
        <w:tc>
          <w:tcPr>
            <w:tcW w:w="397" w:type="dxa"/>
            <w:tcBorders>
              <w:top w:val="nil"/>
              <w:left w:val="nil"/>
              <w:bottom w:val="single" w:sz="4" w:space="0" w:color="auto"/>
              <w:right w:val="single" w:sz="4" w:space="0" w:color="auto"/>
            </w:tcBorders>
            <w:shd w:val="clear" w:color="auto" w:fill="auto"/>
            <w:noWrap/>
            <w:vAlign w:val="bottom"/>
            <w:hideMark/>
          </w:tcPr>
          <w:p w14:paraId="52184CBF" w14:textId="77777777" w:rsidR="00910219" w:rsidRPr="00910219" w:rsidRDefault="00910219" w:rsidP="00910219">
            <w:pPr>
              <w:spacing w:before="0" w:after="0" w:line="240" w:lineRule="auto"/>
              <w:jc w:val="center"/>
              <w:rPr>
                <w:ins w:id="77944" w:author="pete jones" w:date="2022-01-11T16:44:00Z"/>
                <w:rFonts w:ascii="Calibri" w:hAnsi="Calibri" w:cs="Calibri"/>
                <w:color w:val="000000"/>
                <w:sz w:val="22"/>
                <w:szCs w:val="22"/>
              </w:rPr>
            </w:pPr>
            <w:ins w:id="77945" w:author="pete jones" w:date="2022-01-11T16:44:00Z">
              <w:r w:rsidRPr="00910219">
                <w:rPr>
                  <w:rFonts w:ascii="Calibri" w:hAnsi="Calibri" w:cs="Calibri"/>
                  <w:color w:val="000000"/>
                  <w:sz w:val="22"/>
                  <w:szCs w:val="22"/>
                </w:rPr>
                <w:t>S</w:t>
              </w:r>
            </w:ins>
          </w:p>
        </w:tc>
        <w:tc>
          <w:tcPr>
            <w:tcW w:w="390" w:type="dxa"/>
            <w:tcBorders>
              <w:top w:val="nil"/>
              <w:left w:val="nil"/>
              <w:bottom w:val="single" w:sz="4" w:space="0" w:color="auto"/>
              <w:right w:val="single" w:sz="4" w:space="0" w:color="auto"/>
            </w:tcBorders>
            <w:shd w:val="clear" w:color="auto" w:fill="auto"/>
            <w:noWrap/>
            <w:vAlign w:val="bottom"/>
            <w:hideMark/>
          </w:tcPr>
          <w:p w14:paraId="09450B57" w14:textId="77777777" w:rsidR="00910219" w:rsidRPr="00910219" w:rsidRDefault="00910219" w:rsidP="00910219">
            <w:pPr>
              <w:spacing w:before="0" w:after="0" w:line="240" w:lineRule="auto"/>
              <w:jc w:val="center"/>
              <w:rPr>
                <w:ins w:id="77946" w:author="pete jones" w:date="2022-01-11T16:44:00Z"/>
                <w:rFonts w:ascii="Calibri" w:hAnsi="Calibri" w:cs="Calibri"/>
                <w:color w:val="000000"/>
                <w:sz w:val="22"/>
                <w:szCs w:val="22"/>
              </w:rPr>
            </w:pPr>
            <w:ins w:id="77947"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38D0B4D0" w14:textId="77777777" w:rsidR="00910219" w:rsidRPr="00910219" w:rsidRDefault="00910219" w:rsidP="00910219">
            <w:pPr>
              <w:spacing w:before="0" w:after="0" w:line="240" w:lineRule="auto"/>
              <w:jc w:val="center"/>
              <w:rPr>
                <w:ins w:id="77948" w:author="pete jones" w:date="2022-01-11T16:44:00Z"/>
                <w:rFonts w:ascii="Calibri" w:hAnsi="Calibri" w:cs="Calibri"/>
                <w:color w:val="000000"/>
                <w:sz w:val="22"/>
                <w:szCs w:val="22"/>
              </w:rPr>
            </w:pPr>
            <w:ins w:id="77949"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39B56FD9" w14:textId="77777777" w:rsidR="00910219" w:rsidRPr="00910219" w:rsidRDefault="00910219" w:rsidP="00910219">
            <w:pPr>
              <w:spacing w:before="0" w:after="0" w:line="240" w:lineRule="auto"/>
              <w:jc w:val="center"/>
              <w:rPr>
                <w:ins w:id="77950" w:author="pete jones" w:date="2022-01-11T16:44:00Z"/>
                <w:rFonts w:ascii="Calibri" w:hAnsi="Calibri" w:cs="Calibri"/>
                <w:color w:val="000000"/>
                <w:sz w:val="22"/>
                <w:szCs w:val="22"/>
              </w:rPr>
            </w:pPr>
            <w:ins w:id="77951"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00909AF9" w14:textId="77777777" w:rsidR="00910219" w:rsidRPr="00910219" w:rsidRDefault="00910219" w:rsidP="00910219">
            <w:pPr>
              <w:spacing w:before="0" w:after="0" w:line="240" w:lineRule="auto"/>
              <w:jc w:val="center"/>
              <w:rPr>
                <w:ins w:id="77952" w:author="pete jones" w:date="2022-01-11T16:44:00Z"/>
                <w:rFonts w:ascii="Calibri" w:hAnsi="Calibri" w:cs="Calibri"/>
                <w:color w:val="000000"/>
                <w:sz w:val="22"/>
                <w:szCs w:val="22"/>
              </w:rPr>
            </w:pPr>
            <w:ins w:id="77953"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4695EC58" w14:textId="77777777" w:rsidR="00910219" w:rsidRPr="00910219" w:rsidRDefault="00910219" w:rsidP="00910219">
            <w:pPr>
              <w:spacing w:before="0" w:after="0" w:line="240" w:lineRule="auto"/>
              <w:jc w:val="center"/>
              <w:rPr>
                <w:ins w:id="77954" w:author="pete jones" w:date="2022-01-11T16:44:00Z"/>
                <w:rFonts w:ascii="Calibri" w:hAnsi="Calibri" w:cs="Calibri"/>
                <w:color w:val="000000"/>
                <w:sz w:val="22"/>
                <w:szCs w:val="22"/>
              </w:rPr>
            </w:pPr>
            <w:ins w:id="77955"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98B40E" w14:textId="77777777" w:rsidR="00910219" w:rsidRPr="00910219" w:rsidRDefault="00910219" w:rsidP="00910219">
            <w:pPr>
              <w:spacing w:before="0" w:after="0" w:line="240" w:lineRule="auto"/>
              <w:jc w:val="center"/>
              <w:rPr>
                <w:ins w:id="77956" w:author="pete jones" w:date="2022-01-11T16:44:00Z"/>
                <w:rFonts w:ascii="Calibri" w:hAnsi="Calibri" w:cs="Calibri"/>
                <w:color w:val="000000"/>
                <w:sz w:val="22"/>
                <w:szCs w:val="22"/>
              </w:rPr>
            </w:pPr>
            <w:ins w:id="77957"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4031FB" w14:textId="77777777" w:rsidR="00910219" w:rsidRPr="00910219" w:rsidRDefault="00910219" w:rsidP="00910219">
            <w:pPr>
              <w:spacing w:before="0" w:after="0" w:line="240" w:lineRule="auto"/>
              <w:jc w:val="center"/>
              <w:rPr>
                <w:ins w:id="77958" w:author="pete jones" w:date="2022-01-11T16:44:00Z"/>
                <w:rFonts w:ascii="Calibri" w:hAnsi="Calibri" w:cs="Calibri"/>
                <w:color w:val="000000"/>
                <w:sz w:val="22"/>
                <w:szCs w:val="22"/>
              </w:rPr>
            </w:pPr>
            <w:ins w:id="77959"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CA7388" w14:textId="77777777" w:rsidR="00910219" w:rsidRPr="00910219" w:rsidRDefault="00910219" w:rsidP="00910219">
            <w:pPr>
              <w:spacing w:before="0" w:after="0" w:line="240" w:lineRule="auto"/>
              <w:jc w:val="center"/>
              <w:rPr>
                <w:ins w:id="77960" w:author="pete jones" w:date="2022-01-11T16:44:00Z"/>
                <w:rFonts w:ascii="Calibri" w:hAnsi="Calibri" w:cs="Calibri"/>
                <w:color w:val="000000"/>
                <w:sz w:val="22"/>
                <w:szCs w:val="22"/>
              </w:rPr>
            </w:pPr>
            <w:ins w:id="77961"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BEE579" w14:textId="77777777" w:rsidR="00910219" w:rsidRPr="00910219" w:rsidRDefault="00910219" w:rsidP="00910219">
            <w:pPr>
              <w:spacing w:before="0" w:after="0" w:line="240" w:lineRule="auto"/>
              <w:jc w:val="center"/>
              <w:rPr>
                <w:ins w:id="77962" w:author="pete jones" w:date="2022-01-11T16:44:00Z"/>
                <w:rFonts w:ascii="Calibri" w:hAnsi="Calibri" w:cs="Calibri"/>
                <w:color w:val="000000"/>
                <w:sz w:val="22"/>
                <w:szCs w:val="22"/>
              </w:rPr>
            </w:pPr>
            <w:ins w:id="77963"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762E37" w14:textId="77777777" w:rsidR="00910219" w:rsidRPr="00910219" w:rsidRDefault="00910219" w:rsidP="00910219">
            <w:pPr>
              <w:spacing w:before="0" w:after="0" w:line="240" w:lineRule="auto"/>
              <w:jc w:val="center"/>
              <w:rPr>
                <w:ins w:id="77964" w:author="pete jones" w:date="2022-01-11T16:44:00Z"/>
                <w:rFonts w:ascii="Calibri" w:hAnsi="Calibri" w:cs="Calibri"/>
                <w:color w:val="000000"/>
                <w:sz w:val="22"/>
                <w:szCs w:val="22"/>
              </w:rPr>
            </w:pPr>
            <w:ins w:id="77965"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1D7FD53" w14:textId="77777777" w:rsidR="00910219" w:rsidRPr="00910219" w:rsidRDefault="00910219" w:rsidP="00910219">
            <w:pPr>
              <w:spacing w:before="0" w:after="0" w:line="240" w:lineRule="auto"/>
              <w:jc w:val="center"/>
              <w:rPr>
                <w:ins w:id="77966" w:author="pete jones" w:date="2022-01-11T16:44:00Z"/>
                <w:rFonts w:ascii="Calibri" w:hAnsi="Calibri" w:cs="Calibri"/>
                <w:color w:val="000000"/>
                <w:sz w:val="22"/>
                <w:szCs w:val="22"/>
              </w:rPr>
            </w:pPr>
            <w:ins w:id="77967" w:author="pete jones" w:date="2022-01-11T16:44:00Z">
              <w:r w:rsidRPr="00910219">
                <w:rPr>
                  <w:rFonts w:ascii="Calibri" w:hAnsi="Calibri" w:cs="Calibri"/>
                  <w:color w:val="000000"/>
                  <w:sz w:val="22"/>
                  <w:szCs w:val="22"/>
                </w:rPr>
                <w:t> </w:t>
              </w:r>
            </w:ins>
          </w:p>
        </w:tc>
      </w:tr>
      <w:tr w:rsidR="00910219" w:rsidRPr="00910219" w14:paraId="0C652B57" w14:textId="77777777" w:rsidTr="00910219">
        <w:trPr>
          <w:trHeight w:val="300"/>
          <w:ins w:id="77968"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F4C4F4F" w14:textId="77777777" w:rsidR="00910219" w:rsidRPr="00910219" w:rsidRDefault="00910219" w:rsidP="00910219">
            <w:pPr>
              <w:spacing w:before="0" w:after="0" w:line="240" w:lineRule="auto"/>
              <w:jc w:val="center"/>
              <w:rPr>
                <w:ins w:id="77969" w:author="pete jones" w:date="2022-01-11T16:44:00Z"/>
                <w:rFonts w:ascii="Calibri" w:hAnsi="Calibri" w:cs="Calibri"/>
                <w:color w:val="000000"/>
                <w:sz w:val="22"/>
                <w:szCs w:val="22"/>
              </w:rPr>
            </w:pPr>
            <w:ins w:id="77970" w:author="pete jones" w:date="2022-01-11T16:44: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D8B5B26" w14:textId="77777777" w:rsidR="00910219" w:rsidRPr="00910219" w:rsidRDefault="00910219" w:rsidP="00910219">
            <w:pPr>
              <w:spacing w:before="0" w:after="0" w:line="240" w:lineRule="auto"/>
              <w:jc w:val="left"/>
              <w:rPr>
                <w:ins w:id="77971" w:author="pete jones" w:date="2022-01-11T16:44:00Z"/>
                <w:rFonts w:ascii="Calibri" w:hAnsi="Calibri" w:cs="Calibri"/>
                <w:color w:val="000000"/>
                <w:sz w:val="22"/>
                <w:szCs w:val="22"/>
              </w:rPr>
            </w:pPr>
            <w:ins w:id="77972" w:author="pete jones" w:date="2022-01-11T16:44:00Z">
              <w:r w:rsidRPr="00910219">
                <w:rPr>
                  <w:rFonts w:ascii="Calibri" w:hAnsi="Calibri" w:cs="Calibri"/>
                  <w:color w:val="000000"/>
                  <w:sz w:val="22"/>
                  <w:szCs w:val="22"/>
                </w:rPr>
                <w:t>Materials Engineering</w:t>
              </w:r>
            </w:ins>
          </w:p>
        </w:tc>
        <w:tc>
          <w:tcPr>
            <w:tcW w:w="397" w:type="dxa"/>
            <w:tcBorders>
              <w:top w:val="nil"/>
              <w:left w:val="nil"/>
              <w:bottom w:val="single" w:sz="4" w:space="0" w:color="auto"/>
              <w:right w:val="single" w:sz="4" w:space="0" w:color="auto"/>
            </w:tcBorders>
            <w:shd w:val="clear" w:color="auto" w:fill="auto"/>
            <w:noWrap/>
            <w:vAlign w:val="bottom"/>
            <w:hideMark/>
          </w:tcPr>
          <w:p w14:paraId="0634854B" w14:textId="77777777" w:rsidR="00910219" w:rsidRPr="00910219" w:rsidRDefault="00910219" w:rsidP="00910219">
            <w:pPr>
              <w:spacing w:before="0" w:after="0" w:line="240" w:lineRule="auto"/>
              <w:jc w:val="center"/>
              <w:rPr>
                <w:ins w:id="77973" w:author="pete jones" w:date="2022-01-11T16:44:00Z"/>
                <w:rFonts w:ascii="Calibri" w:hAnsi="Calibri" w:cs="Calibri"/>
                <w:color w:val="000000"/>
                <w:sz w:val="22"/>
                <w:szCs w:val="22"/>
              </w:rPr>
            </w:pPr>
            <w:ins w:id="77974" w:author="pete jones" w:date="2022-01-11T16:44:00Z">
              <w:r w:rsidRPr="00910219">
                <w:rPr>
                  <w:rFonts w:ascii="Calibri" w:hAnsi="Calibri" w:cs="Calibri"/>
                  <w:color w:val="000000"/>
                  <w:sz w:val="22"/>
                  <w:szCs w:val="22"/>
                </w:rPr>
                <w:t>T</w:t>
              </w:r>
            </w:ins>
          </w:p>
        </w:tc>
        <w:tc>
          <w:tcPr>
            <w:tcW w:w="390" w:type="dxa"/>
            <w:tcBorders>
              <w:top w:val="nil"/>
              <w:left w:val="nil"/>
              <w:bottom w:val="single" w:sz="4" w:space="0" w:color="auto"/>
              <w:right w:val="single" w:sz="4" w:space="0" w:color="auto"/>
            </w:tcBorders>
            <w:shd w:val="clear" w:color="auto" w:fill="auto"/>
            <w:noWrap/>
            <w:vAlign w:val="bottom"/>
            <w:hideMark/>
          </w:tcPr>
          <w:p w14:paraId="27EA4279" w14:textId="77777777" w:rsidR="00910219" w:rsidRPr="00910219" w:rsidRDefault="00910219" w:rsidP="00910219">
            <w:pPr>
              <w:spacing w:before="0" w:after="0" w:line="240" w:lineRule="auto"/>
              <w:jc w:val="center"/>
              <w:rPr>
                <w:ins w:id="77975" w:author="pete jones" w:date="2022-01-11T16:44:00Z"/>
                <w:rFonts w:ascii="Calibri" w:hAnsi="Calibri" w:cs="Calibri"/>
                <w:color w:val="000000"/>
                <w:sz w:val="22"/>
                <w:szCs w:val="22"/>
              </w:rPr>
            </w:pPr>
            <w:ins w:id="77976"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6104E695" w14:textId="77777777" w:rsidR="00910219" w:rsidRPr="00910219" w:rsidRDefault="00910219" w:rsidP="00910219">
            <w:pPr>
              <w:spacing w:before="0" w:after="0" w:line="240" w:lineRule="auto"/>
              <w:jc w:val="center"/>
              <w:rPr>
                <w:ins w:id="77977" w:author="pete jones" w:date="2022-01-11T16:44:00Z"/>
                <w:rFonts w:ascii="Calibri" w:hAnsi="Calibri" w:cs="Calibri"/>
                <w:color w:val="000000"/>
                <w:sz w:val="22"/>
                <w:szCs w:val="22"/>
              </w:rPr>
            </w:pPr>
            <w:ins w:id="77978"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140EDF0A" w14:textId="77777777" w:rsidR="00910219" w:rsidRPr="00910219" w:rsidRDefault="00910219" w:rsidP="00910219">
            <w:pPr>
              <w:spacing w:before="0" w:after="0" w:line="240" w:lineRule="auto"/>
              <w:jc w:val="center"/>
              <w:rPr>
                <w:ins w:id="77979" w:author="pete jones" w:date="2022-01-11T16:44:00Z"/>
                <w:rFonts w:ascii="Calibri" w:hAnsi="Calibri" w:cs="Calibri"/>
                <w:color w:val="000000"/>
                <w:sz w:val="22"/>
                <w:szCs w:val="22"/>
              </w:rPr>
            </w:pPr>
            <w:ins w:id="77980"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198F2E3E" w14:textId="77777777" w:rsidR="00910219" w:rsidRPr="00910219" w:rsidRDefault="00910219" w:rsidP="00910219">
            <w:pPr>
              <w:spacing w:before="0" w:after="0" w:line="240" w:lineRule="auto"/>
              <w:jc w:val="center"/>
              <w:rPr>
                <w:ins w:id="77981" w:author="pete jones" w:date="2022-01-11T16:44:00Z"/>
                <w:rFonts w:ascii="Calibri" w:hAnsi="Calibri" w:cs="Calibri"/>
                <w:color w:val="000000"/>
                <w:sz w:val="22"/>
                <w:szCs w:val="22"/>
              </w:rPr>
            </w:pPr>
            <w:ins w:id="77982"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24EDCF6D" w14:textId="77777777" w:rsidR="00910219" w:rsidRPr="00910219" w:rsidRDefault="00910219" w:rsidP="00910219">
            <w:pPr>
              <w:spacing w:before="0" w:after="0" w:line="240" w:lineRule="auto"/>
              <w:jc w:val="center"/>
              <w:rPr>
                <w:ins w:id="77983" w:author="pete jones" w:date="2022-01-11T16:44:00Z"/>
                <w:rFonts w:ascii="Calibri" w:hAnsi="Calibri" w:cs="Calibri"/>
                <w:color w:val="000000"/>
                <w:sz w:val="22"/>
                <w:szCs w:val="22"/>
              </w:rPr>
            </w:pPr>
            <w:ins w:id="77984"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3B4656" w14:textId="77777777" w:rsidR="00910219" w:rsidRPr="00910219" w:rsidRDefault="00910219" w:rsidP="00910219">
            <w:pPr>
              <w:spacing w:before="0" w:after="0" w:line="240" w:lineRule="auto"/>
              <w:jc w:val="center"/>
              <w:rPr>
                <w:ins w:id="77985" w:author="pete jones" w:date="2022-01-11T16:44:00Z"/>
                <w:rFonts w:ascii="Calibri" w:hAnsi="Calibri" w:cs="Calibri"/>
                <w:color w:val="000000"/>
                <w:sz w:val="22"/>
                <w:szCs w:val="22"/>
              </w:rPr>
            </w:pPr>
            <w:ins w:id="77986"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0644DB" w14:textId="77777777" w:rsidR="00910219" w:rsidRPr="00910219" w:rsidRDefault="00910219" w:rsidP="00910219">
            <w:pPr>
              <w:spacing w:before="0" w:after="0" w:line="240" w:lineRule="auto"/>
              <w:jc w:val="center"/>
              <w:rPr>
                <w:ins w:id="77987" w:author="pete jones" w:date="2022-01-11T16:44:00Z"/>
                <w:rFonts w:ascii="Calibri" w:hAnsi="Calibri" w:cs="Calibri"/>
                <w:color w:val="000000"/>
                <w:sz w:val="22"/>
                <w:szCs w:val="22"/>
              </w:rPr>
            </w:pPr>
            <w:ins w:id="77988"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8C69D0" w14:textId="77777777" w:rsidR="00910219" w:rsidRPr="00910219" w:rsidRDefault="00910219" w:rsidP="00910219">
            <w:pPr>
              <w:spacing w:before="0" w:after="0" w:line="240" w:lineRule="auto"/>
              <w:jc w:val="center"/>
              <w:rPr>
                <w:ins w:id="77989" w:author="pete jones" w:date="2022-01-11T16:44:00Z"/>
                <w:rFonts w:ascii="Calibri" w:hAnsi="Calibri" w:cs="Calibri"/>
                <w:color w:val="000000"/>
                <w:sz w:val="22"/>
                <w:szCs w:val="22"/>
              </w:rPr>
            </w:pPr>
            <w:ins w:id="77990"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C42BC0" w14:textId="77777777" w:rsidR="00910219" w:rsidRPr="00910219" w:rsidRDefault="00910219" w:rsidP="00910219">
            <w:pPr>
              <w:spacing w:before="0" w:after="0" w:line="240" w:lineRule="auto"/>
              <w:jc w:val="center"/>
              <w:rPr>
                <w:ins w:id="77991" w:author="pete jones" w:date="2022-01-11T16:44:00Z"/>
                <w:rFonts w:ascii="Calibri" w:hAnsi="Calibri" w:cs="Calibri"/>
                <w:color w:val="000000"/>
                <w:sz w:val="22"/>
                <w:szCs w:val="22"/>
              </w:rPr>
            </w:pPr>
            <w:ins w:id="77992"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CF40C2" w14:textId="77777777" w:rsidR="00910219" w:rsidRPr="00910219" w:rsidRDefault="00910219" w:rsidP="00910219">
            <w:pPr>
              <w:spacing w:before="0" w:after="0" w:line="240" w:lineRule="auto"/>
              <w:jc w:val="center"/>
              <w:rPr>
                <w:ins w:id="77993" w:author="pete jones" w:date="2022-01-11T16:44:00Z"/>
                <w:rFonts w:ascii="Calibri" w:hAnsi="Calibri" w:cs="Calibri"/>
                <w:color w:val="000000"/>
                <w:sz w:val="22"/>
                <w:szCs w:val="22"/>
              </w:rPr>
            </w:pPr>
            <w:ins w:id="77994"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4F454C6" w14:textId="77777777" w:rsidR="00910219" w:rsidRPr="00910219" w:rsidRDefault="00910219" w:rsidP="00910219">
            <w:pPr>
              <w:spacing w:before="0" w:after="0" w:line="240" w:lineRule="auto"/>
              <w:jc w:val="center"/>
              <w:rPr>
                <w:ins w:id="77995" w:author="pete jones" w:date="2022-01-11T16:44:00Z"/>
                <w:rFonts w:ascii="Calibri" w:hAnsi="Calibri" w:cs="Calibri"/>
                <w:color w:val="000000"/>
                <w:sz w:val="22"/>
                <w:szCs w:val="22"/>
              </w:rPr>
            </w:pPr>
            <w:ins w:id="77996" w:author="pete jones" w:date="2022-01-11T16:44:00Z">
              <w:r w:rsidRPr="00910219">
                <w:rPr>
                  <w:rFonts w:ascii="Calibri" w:hAnsi="Calibri" w:cs="Calibri"/>
                  <w:color w:val="000000"/>
                  <w:sz w:val="22"/>
                  <w:szCs w:val="22"/>
                </w:rPr>
                <w:t> </w:t>
              </w:r>
            </w:ins>
          </w:p>
        </w:tc>
      </w:tr>
      <w:tr w:rsidR="00910219" w:rsidRPr="00910219" w14:paraId="1257FC24" w14:textId="77777777" w:rsidTr="00910219">
        <w:trPr>
          <w:trHeight w:val="300"/>
          <w:ins w:id="77997"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03C624D" w14:textId="77777777" w:rsidR="00910219" w:rsidRPr="00910219" w:rsidRDefault="00910219" w:rsidP="00910219">
            <w:pPr>
              <w:spacing w:before="0" w:after="0" w:line="240" w:lineRule="auto"/>
              <w:jc w:val="center"/>
              <w:rPr>
                <w:ins w:id="77998" w:author="pete jones" w:date="2022-01-11T16:44:00Z"/>
                <w:rFonts w:ascii="Calibri" w:hAnsi="Calibri" w:cs="Calibri"/>
                <w:color w:val="000000"/>
                <w:sz w:val="22"/>
                <w:szCs w:val="22"/>
              </w:rPr>
            </w:pPr>
            <w:ins w:id="77999" w:author="pete jones" w:date="2022-01-11T16:44: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4793F891" w14:textId="77777777" w:rsidR="00910219" w:rsidRPr="00910219" w:rsidRDefault="00910219" w:rsidP="00910219">
            <w:pPr>
              <w:spacing w:before="0" w:after="0" w:line="240" w:lineRule="auto"/>
              <w:jc w:val="left"/>
              <w:rPr>
                <w:ins w:id="78000" w:author="pete jones" w:date="2022-01-11T16:44:00Z"/>
                <w:rFonts w:ascii="Calibri" w:hAnsi="Calibri" w:cs="Calibri"/>
                <w:color w:val="000000"/>
                <w:sz w:val="22"/>
                <w:szCs w:val="22"/>
              </w:rPr>
            </w:pPr>
            <w:ins w:id="78001" w:author="pete jones" w:date="2022-01-11T16:44:00Z">
              <w:r w:rsidRPr="00910219">
                <w:rPr>
                  <w:rFonts w:ascii="Calibri" w:hAnsi="Calibri" w:cs="Calibri"/>
                  <w:color w:val="000000"/>
                  <w:sz w:val="22"/>
                  <w:szCs w:val="22"/>
                </w:rPr>
                <w:t>Engineering Practice</w:t>
              </w:r>
            </w:ins>
          </w:p>
        </w:tc>
        <w:tc>
          <w:tcPr>
            <w:tcW w:w="397" w:type="dxa"/>
            <w:tcBorders>
              <w:top w:val="nil"/>
              <w:left w:val="nil"/>
              <w:bottom w:val="single" w:sz="4" w:space="0" w:color="auto"/>
              <w:right w:val="single" w:sz="4" w:space="0" w:color="auto"/>
            </w:tcBorders>
            <w:shd w:val="clear" w:color="auto" w:fill="auto"/>
            <w:noWrap/>
            <w:vAlign w:val="bottom"/>
            <w:hideMark/>
          </w:tcPr>
          <w:p w14:paraId="12B3AF4A" w14:textId="77777777" w:rsidR="00910219" w:rsidRPr="00910219" w:rsidRDefault="00910219" w:rsidP="00910219">
            <w:pPr>
              <w:spacing w:before="0" w:after="0" w:line="240" w:lineRule="auto"/>
              <w:jc w:val="center"/>
              <w:rPr>
                <w:ins w:id="78002" w:author="pete jones" w:date="2022-01-11T16:44:00Z"/>
                <w:rFonts w:ascii="Calibri" w:hAnsi="Calibri" w:cs="Calibri"/>
                <w:color w:val="000000"/>
                <w:sz w:val="22"/>
                <w:szCs w:val="22"/>
              </w:rPr>
            </w:pPr>
            <w:ins w:id="78003" w:author="pete jones" w:date="2022-01-11T16:44:00Z">
              <w:r w:rsidRPr="00910219">
                <w:rPr>
                  <w:rFonts w:ascii="Calibri" w:hAnsi="Calibri" w:cs="Calibri"/>
                  <w:color w:val="000000"/>
                  <w:sz w:val="22"/>
                  <w:szCs w:val="22"/>
                </w:rPr>
                <w:t>O</w:t>
              </w:r>
            </w:ins>
          </w:p>
        </w:tc>
        <w:tc>
          <w:tcPr>
            <w:tcW w:w="390" w:type="dxa"/>
            <w:tcBorders>
              <w:top w:val="nil"/>
              <w:left w:val="nil"/>
              <w:bottom w:val="single" w:sz="4" w:space="0" w:color="auto"/>
              <w:right w:val="single" w:sz="4" w:space="0" w:color="auto"/>
            </w:tcBorders>
            <w:shd w:val="clear" w:color="auto" w:fill="auto"/>
            <w:noWrap/>
            <w:vAlign w:val="bottom"/>
            <w:hideMark/>
          </w:tcPr>
          <w:p w14:paraId="125870D8" w14:textId="77777777" w:rsidR="00910219" w:rsidRPr="00910219" w:rsidRDefault="00910219" w:rsidP="00910219">
            <w:pPr>
              <w:spacing w:before="0" w:after="0" w:line="240" w:lineRule="auto"/>
              <w:jc w:val="center"/>
              <w:rPr>
                <w:ins w:id="78004" w:author="pete jones" w:date="2022-01-11T16:44:00Z"/>
                <w:rFonts w:ascii="Calibri" w:hAnsi="Calibri" w:cs="Calibri"/>
                <w:color w:val="000000"/>
                <w:sz w:val="22"/>
                <w:szCs w:val="22"/>
              </w:rPr>
            </w:pPr>
            <w:ins w:id="78005" w:author="pete jones" w:date="2022-01-11T16:44:00Z">
              <w:r w:rsidRPr="00910219">
                <w:rPr>
                  <w:rFonts w:ascii="Calibri" w:hAnsi="Calibri" w:cs="Calibri"/>
                  <w:color w:val="000000"/>
                  <w:sz w:val="22"/>
                  <w:szCs w:val="22"/>
                </w:rPr>
                <w:t>40</w:t>
              </w:r>
            </w:ins>
          </w:p>
        </w:tc>
        <w:tc>
          <w:tcPr>
            <w:tcW w:w="461" w:type="dxa"/>
            <w:tcBorders>
              <w:top w:val="nil"/>
              <w:left w:val="nil"/>
              <w:bottom w:val="single" w:sz="4" w:space="0" w:color="auto"/>
              <w:right w:val="single" w:sz="4" w:space="0" w:color="auto"/>
            </w:tcBorders>
            <w:shd w:val="clear" w:color="auto" w:fill="auto"/>
            <w:noWrap/>
            <w:vAlign w:val="bottom"/>
            <w:hideMark/>
          </w:tcPr>
          <w:p w14:paraId="65EDC278" w14:textId="77777777" w:rsidR="00910219" w:rsidRPr="00910219" w:rsidRDefault="00910219" w:rsidP="00910219">
            <w:pPr>
              <w:spacing w:before="0" w:after="0" w:line="240" w:lineRule="auto"/>
              <w:jc w:val="center"/>
              <w:rPr>
                <w:ins w:id="78006" w:author="pete jones" w:date="2022-01-11T16:44:00Z"/>
                <w:rFonts w:ascii="Calibri" w:hAnsi="Calibri" w:cs="Calibri"/>
                <w:color w:val="000000"/>
                <w:sz w:val="22"/>
                <w:szCs w:val="22"/>
              </w:rPr>
            </w:pPr>
            <w:ins w:id="78007"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6D4A51AE" w14:textId="77777777" w:rsidR="00910219" w:rsidRPr="00910219" w:rsidRDefault="00910219" w:rsidP="00910219">
            <w:pPr>
              <w:spacing w:before="0" w:after="0" w:line="240" w:lineRule="auto"/>
              <w:jc w:val="center"/>
              <w:rPr>
                <w:ins w:id="78008" w:author="pete jones" w:date="2022-01-11T16:44:00Z"/>
                <w:rFonts w:ascii="Calibri" w:hAnsi="Calibri" w:cs="Calibri"/>
                <w:color w:val="000000"/>
                <w:sz w:val="22"/>
                <w:szCs w:val="22"/>
              </w:rPr>
            </w:pPr>
            <w:ins w:id="78009"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572C631D" w14:textId="77777777" w:rsidR="00910219" w:rsidRPr="00910219" w:rsidRDefault="00910219" w:rsidP="00910219">
            <w:pPr>
              <w:spacing w:before="0" w:after="0" w:line="240" w:lineRule="auto"/>
              <w:jc w:val="center"/>
              <w:rPr>
                <w:ins w:id="78010" w:author="pete jones" w:date="2022-01-11T16:44:00Z"/>
                <w:rFonts w:ascii="Calibri" w:hAnsi="Calibri" w:cs="Calibri"/>
                <w:color w:val="000000"/>
                <w:sz w:val="22"/>
                <w:szCs w:val="22"/>
              </w:rPr>
            </w:pPr>
            <w:ins w:id="78011"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5CE346BF" w14:textId="77777777" w:rsidR="00910219" w:rsidRPr="00910219" w:rsidRDefault="00910219" w:rsidP="00910219">
            <w:pPr>
              <w:spacing w:before="0" w:after="0" w:line="240" w:lineRule="auto"/>
              <w:jc w:val="center"/>
              <w:rPr>
                <w:ins w:id="78012" w:author="pete jones" w:date="2022-01-11T16:44:00Z"/>
                <w:rFonts w:ascii="Calibri" w:hAnsi="Calibri" w:cs="Calibri"/>
                <w:color w:val="000000"/>
                <w:sz w:val="22"/>
                <w:szCs w:val="22"/>
              </w:rPr>
            </w:pPr>
            <w:ins w:id="78013"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1DE6DB" w14:textId="77777777" w:rsidR="00910219" w:rsidRPr="00910219" w:rsidRDefault="00910219" w:rsidP="00910219">
            <w:pPr>
              <w:spacing w:before="0" w:after="0" w:line="240" w:lineRule="auto"/>
              <w:jc w:val="center"/>
              <w:rPr>
                <w:ins w:id="78014" w:author="pete jones" w:date="2022-01-11T16:44:00Z"/>
                <w:rFonts w:ascii="Calibri" w:hAnsi="Calibri" w:cs="Calibri"/>
                <w:color w:val="000000"/>
                <w:sz w:val="22"/>
                <w:szCs w:val="22"/>
              </w:rPr>
            </w:pPr>
            <w:ins w:id="78015"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2E0E64" w14:textId="77777777" w:rsidR="00910219" w:rsidRPr="00910219" w:rsidRDefault="00910219" w:rsidP="00910219">
            <w:pPr>
              <w:spacing w:before="0" w:after="0" w:line="240" w:lineRule="auto"/>
              <w:jc w:val="center"/>
              <w:rPr>
                <w:ins w:id="78016" w:author="pete jones" w:date="2022-01-11T16:44:00Z"/>
                <w:rFonts w:ascii="Calibri" w:hAnsi="Calibri" w:cs="Calibri"/>
                <w:color w:val="000000"/>
                <w:sz w:val="22"/>
                <w:szCs w:val="22"/>
              </w:rPr>
            </w:pPr>
            <w:ins w:id="78017"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EAD9F6" w14:textId="77777777" w:rsidR="00910219" w:rsidRPr="00910219" w:rsidRDefault="00910219" w:rsidP="00910219">
            <w:pPr>
              <w:spacing w:before="0" w:after="0" w:line="240" w:lineRule="auto"/>
              <w:jc w:val="center"/>
              <w:rPr>
                <w:ins w:id="78018" w:author="pete jones" w:date="2022-01-11T16:44:00Z"/>
                <w:rFonts w:ascii="Calibri" w:hAnsi="Calibri" w:cs="Calibri"/>
                <w:color w:val="000000"/>
                <w:sz w:val="22"/>
                <w:szCs w:val="22"/>
              </w:rPr>
            </w:pPr>
            <w:ins w:id="78019"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B87EB8" w14:textId="77777777" w:rsidR="00910219" w:rsidRPr="00910219" w:rsidRDefault="00910219" w:rsidP="00910219">
            <w:pPr>
              <w:spacing w:before="0" w:after="0" w:line="240" w:lineRule="auto"/>
              <w:jc w:val="center"/>
              <w:rPr>
                <w:ins w:id="78020" w:author="pete jones" w:date="2022-01-11T16:44:00Z"/>
                <w:rFonts w:ascii="Calibri" w:hAnsi="Calibri" w:cs="Calibri"/>
                <w:color w:val="000000"/>
                <w:sz w:val="22"/>
                <w:szCs w:val="22"/>
              </w:rPr>
            </w:pPr>
            <w:ins w:id="78021"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E23635" w14:textId="77777777" w:rsidR="00910219" w:rsidRPr="00910219" w:rsidRDefault="00910219" w:rsidP="00910219">
            <w:pPr>
              <w:spacing w:before="0" w:after="0" w:line="240" w:lineRule="auto"/>
              <w:jc w:val="center"/>
              <w:rPr>
                <w:ins w:id="78022" w:author="pete jones" w:date="2022-01-11T16:44:00Z"/>
                <w:rFonts w:ascii="Calibri" w:hAnsi="Calibri" w:cs="Calibri"/>
                <w:color w:val="000000"/>
                <w:sz w:val="22"/>
                <w:szCs w:val="22"/>
              </w:rPr>
            </w:pPr>
            <w:ins w:id="78023"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6464F2B" w14:textId="77777777" w:rsidR="00910219" w:rsidRPr="00910219" w:rsidRDefault="00910219" w:rsidP="00910219">
            <w:pPr>
              <w:spacing w:before="0" w:after="0" w:line="240" w:lineRule="auto"/>
              <w:jc w:val="center"/>
              <w:rPr>
                <w:ins w:id="78024" w:author="pete jones" w:date="2022-01-11T16:44:00Z"/>
                <w:rFonts w:ascii="Calibri" w:hAnsi="Calibri" w:cs="Calibri"/>
                <w:color w:val="000000"/>
                <w:sz w:val="22"/>
                <w:szCs w:val="22"/>
              </w:rPr>
            </w:pPr>
            <w:ins w:id="78025" w:author="pete jones" w:date="2022-01-11T16:44:00Z">
              <w:r w:rsidRPr="00910219">
                <w:rPr>
                  <w:rFonts w:ascii="Calibri" w:hAnsi="Calibri" w:cs="Calibri"/>
                  <w:color w:val="000000"/>
                  <w:sz w:val="22"/>
                  <w:szCs w:val="22"/>
                </w:rPr>
                <w:t> </w:t>
              </w:r>
            </w:ins>
          </w:p>
        </w:tc>
      </w:tr>
      <w:tr w:rsidR="00910219" w:rsidRPr="00910219" w14:paraId="7FA4BAE5" w14:textId="77777777" w:rsidTr="00910219">
        <w:trPr>
          <w:trHeight w:val="300"/>
          <w:ins w:id="78026"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470AA8C" w14:textId="77777777" w:rsidR="00910219" w:rsidRPr="00910219" w:rsidRDefault="00910219" w:rsidP="00910219">
            <w:pPr>
              <w:spacing w:before="0" w:after="0" w:line="240" w:lineRule="auto"/>
              <w:jc w:val="center"/>
              <w:rPr>
                <w:ins w:id="78027" w:author="pete jones" w:date="2022-01-11T16:44:00Z"/>
                <w:rFonts w:ascii="Calibri" w:hAnsi="Calibri" w:cs="Calibri"/>
                <w:color w:val="000000"/>
                <w:sz w:val="22"/>
                <w:szCs w:val="22"/>
              </w:rPr>
            </w:pPr>
            <w:ins w:id="78028" w:author="pete jones" w:date="2022-01-11T16:44: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14BA2EA" w14:textId="77777777" w:rsidR="00910219" w:rsidRPr="00910219" w:rsidRDefault="00910219" w:rsidP="00910219">
            <w:pPr>
              <w:spacing w:before="0" w:after="0" w:line="240" w:lineRule="auto"/>
              <w:jc w:val="left"/>
              <w:rPr>
                <w:ins w:id="78029" w:author="pete jones" w:date="2022-01-11T16:44:00Z"/>
                <w:rFonts w:ascii="Calibri" w:hAnsi="Calibri" w:cs="Calibri"/>
                <w:color w:val="000000"/>
                <w:sz w:val="22"/>
                <w:szCs w:val="22"/>
              </w:rPr>
            </w:pPr>
            <w:ins w:id="78030" w:author="pete jones" w:date="2022-01-11T16:44:00Z">
              <w:r w:rsidRPr="00910219">
                <w:rPr>
                  <w:rFonts w:ascii="Calibri" w:hAnsi="Calibri" w:cs="Calibri"/>
                  <w:color w:val="000000"/>
                  <w:sz w:val="22"/>
                  <w:szCs w:val="22"/>
                </w:rPr>
                <w:t>Individual Research Project</w:t>
              </w:r>
            </w:ins>
          </w:p>
        </w:tc>
        <w:tc>
          <w:tcPr>
            <w:tcW w:w="397" w:type="dxa"/>
            <w:tcBorders>
              <w:top w:val="nil"/>
              <w:left w:val="nil"/>
              <w:bottom w:val="single" w:sz="4" w:space="0" w:color="auto"/>
              <w:right w:val="single" w:sz="4" w:space="0" w:color="auto"/>
            </w:tcBorders>
            <w:shd w:val="clear" w:color="auto" w:fill="auto"/>
            <w:noWrap/>
            <w:vAlign w:val="bottom"/>
            <w:hideMark/>
          </w:tcPr>
          <w:p w14:paraId="4DB5AD9E" w14:textId="77777777" w:rsidR="00910219" w:rsidRPr="00910219" w:rsidRDefault="00910219" w:rsidP="00910219">
            <w:pPr>
              <w:spacing w:before="0" w:after="0" w:line="240" w:lineRule="auto"/>
              <w:jc w:val="center"/>
              <w:rPr>
                <w:ins w:id="78031" w:author="pete jones" w:date="2022-01-11T16:44:00Z"/>
                <w:rFonts w:ascii="Calibri" w:hAnsi="Calibri" w:cs="Calibri"/>
                <w:color w:val="000000"/>
                <w:sz w:val="22"/>
                <w:szCs w:val="22"/>
              </w:rPr>
            </w:pPr>
            <w:ins w:id="78032" w:author="pete jones" w:date="2022-01-11T16:44:00Z">
              <w:r w:rsidRPr="00910219">
                <w:rPr>
                  <w:rFonts w:ascii="Calibri" w:hAnsi="Calibri" w:cs="Calibri"/>
                  <w:color w:val="000000"/>
                  <w:sz w:val="22"/>
                  <w:szCs w:val="22"/>
                </w:rPr>
                <w:t>O</w:t>
              </w:r>
            </w:ins>
          </w:p>
        </w:tc>
        <w:tc>
          <w:tcPr>
            <w:tcW w:w="390" w:type="dxa"/>
            <w:tcBorders>
              <w:top w:val="nil"/>
              <w:left w:val="nil"/>
              <w:bottom w:val="single" w:sz="4" w:space="0" w:color="auto"/>
              <w:right w:val="single" w:sz="4" w:space="0" w:color="auto"/>
            </w:tcBorders>
            <w:shd w:val="clear" w:color="auto" w:fill="auto"/>
            <w:noWrap/>
            <w:vAlign w:val="bottom"/>
            <w:hideMark/>
          </w:tcPr>
          <w:p w14:paraId="4DD27298" w14:textId="77777777" w:rsidR="00910219" w:rsidRPr="00910219" w:rsidRDefault="00910219" w:rsidP="00910219">
            <w:pPr>
              <w:spacing w:before="0" w:after="0" w:line="240" w:lineRule="auto"/>
              <w:jc w:val="center"/>
              <w:rPr>
                <w:ins w:id="78033" w:author="pete jones" w:date="2022-01-11T16:44:00Z"/>
                <w:rFonts w:ascii="Calibri" w:hAnsi="Calibri" w:cs="Calibri"/>
                <w:color w:val="000000"/>
                <w:sz w:val="22"/>
                <w:szCs w:val="22"/>
              </w:rPr>
            </w:pPr>
            <w:ins w:id="78034" w:author="pete jones" w:date="2022-01-11T16:44:00Z">
              <w:r w:rsidRPr="00910219">
                <w:rPr>
                  <w:rFonts w:ascii="Calibri" w:hAnsi="Calibri" w:cs="Calibri"/>
                  <w:color w:val="000000"/>
                  <w:sz w:val="22"/>
                  <w:szCs w:val="22"/>
                </w:rPr>
                <w:t>40</w:t>
              </w:r>
            </w:ins>
          </w:p>
        </w:tc>
        <w:tc>
          <w:tcPr>
            <w:tcW w:w="461" w:type="dxa"/>
            <w:tcBorders>
              <w:top w:val="nil"/>
              <w:left w:val="nil"/>
              <w:bottom w:val="single" w:sz="4" w:space="0" w:color="auto"/>
              <w:right w:val="single" w:sz="4" w:space="0" w:color="auto"/>
            </w:tcBorders>
            <w:shd w:val="clear" w:color="auto" w:fill="auto"/>
            <w:noWrap/>
            <w:vAlign w:val="bottom"/>
            <w:hideMark/>
          </w:tcPr>
          <w:p w14:paraId="1D83219D" w14:textId="77777777" w:rsidR="00910219" w:rsidRPr="00910219" w:rsidRDefault="00910219" w:rsidP="00910219">
            <w:pPr>
              <w:spacing w:before="0" w:after="0" w:line="240" w:lineRule="auto"/>
              <w:jc w:val="center"/>
              <w:rPr>
                <w:ins w:id="78035" w:author="pete jones" w:date="2022-01-11T16:44:00Z"/>
                <w:rFonts w:ascii="Calibri" w:hAnsi="Calibri" w:cs="Calibri"/>
                <w:color w:val="000000"/>
                <w:sz w:val="22"/>
                <w:szCs w:val="22"/>
              </w:rPr>
            </w:pPr>
            <w:ins w:id="78036"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4AAD4932" w14:textId="77777777" w:rsidR="00910219" w:rsidRPr="00910219" w:rsidRDefault="00910219" w:rsidP="00910219">
            <w:pPr>
              <w:spacing w:before="0" w:after="0" w:line="240" w:lineRule="auto"/>
              <w:jc w:val="center"/>
              <w:rPr>
                <w:ins w:id="78037" w:author="pete jones" w:date="2022-01-11T16:44:00Z"/>
                <w:rFonts w:ascii="Calibri" w:hAnsi="Calibri" w:cs="Calibri"/>
                <w:color w:val="000000"/>
                <w:sz w:val="22"/>
                <w:szCs w:val="22"/>
              </w:rPr>
            </w:pPr>
            <w:ins w:id="78038"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74DDCFBD" w14:textId="77777777" w:rsidR="00910219" w:rsidRPr="00910219" w:rsidRDefault="00910219" w:rsidP="00910219">
            <w:pPr>
              <w:spacing w:before="0" w:after="0" w:line="240" w:lineRule="auto"/>
              <w:jc w:val="center"/>
              <w:rPr>
                <w:ins w:id="78039" w:author="pete jones" w:date="2022-01-11T16:44:00Z"/>
                <w:rFonts w:ascii="Calibri" w:hAnsi="Calibri" w:cs="Calibri"/>
                <w:color w:val="000000"/>
                <w:sz w:val="22"/>
                <w:szCs w:val="22"/>
              </w:rPr>
            </w:pPr>
            <w:ins w:id="78040" w:author="pete jones" w:date="2022-01-11T16:44:00Z">
              <w:r w:rsidRPr="00910219">
                <w:rPr>
                  <w:rFonts w:ascii="Calibri" w:hAnsi="Calibri" w:cs="Calibri"/>
                  <w:color w:val="000000"/>
                  <w:sz w:val="22"/>
                  <w:szCs w:val="22"/>
                </w:rPr>
                <w:t>100</w:t>
              </w:r>
            </w:ins>
          </w:p>
        </w:tc>
        <w:tc>
          <w:tcPr>
            <w:tcW w:w="390" w:type="dxa"/>
            <w:tcBorders>
              <w:top w:val="nil"/>
              <w:left w:val="nil"/>
              <w:bottom w:val="single" w:sz="4" w:space="0" w:color="auto"/>
              <w:right w:val="single" w:sz="4" w:space="0" w:color="auto"/>
            </w:tcBorders>
            <w:shd w:val="clear" w:color="auto" w:fill="auto"/>
            <w:noWrap/>
            <w:vAlign w:val="bottom"/>
            <w:hideMark/>
          </w:tcPr>
          <w:p w14:paraId="7C7777EC" w14:textId="77777777" w:rsidR="00910219" w:rsidRPr="00910219" w:rsidRDefault="00910219" w:rsidP="00910219">
            <w:pPr>
              <w:spacing w:before="0" w:after="0" w:line="240" w:lineRule="auto"/>
              <w:jc w:val="center"/>
              <w:rPr>
                <w:ins w:id="78041" w:author="pete jones" w:date="2022-01-11T16:44:00Z"/>
                <w:rFonts w:ascii="Calibri" w:hAnsi="Calibri" w:cs="Calibri"/>
                <w:color w:val="000000"/>
                <w:sz w:val="22"/>
                <w:szCs w:val="22"/>
              </w:rPr>
            </w:pPr>
            <w:ins w:id="78042"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409917" w14:textId="77777777" w:rsidR="00910219" w:rsidRPr="00910219" w:rsidRDefault="00910219" w:rsidP="00910219">
            <w:pPr>
              <w:spacing w:before="0" w:after="0" w:line="240" w:lineRule="auto"/>
              <w:jc w:val="center"/>
              <w:rPr>
                <w:ins w:id="78043" w:author="pete jones" w:date="2022-01-11T16:44:00Z"/>
                <w:rFonts w:ascii="Calibri" w:hAnsi="Calibri" w:cs="Calibri"/>
                <w:color w:val="000000"/>
                <w:sz w:val="22"/>
                <w:szCs w:val="22"/>
              </w:rPr>
            </w:pPr>
            <w:ins w:id="78044"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3DC0AD" w14:textId="77777777" w:rsidR="00910219" w:rsidRPr="00910219" w:rsidRDefault="00910219" w:rsidP="00910219">
            <w:pPr>
              <w:spacing w:before="0" w:after="0" w:line="240" w:lineRule="auto"/>
              <w:jc w:val="center"/>
              <w:rPr>
                <w:ins w:id="78045" w:author="pete jones" w:date="2022-01-11T16:44:00Z"/>
                <w:rFonts w:ascii="Calibri" w:hAnsi="Calibri" w:cs="Calibri"/>
                <w:color w:val="000000"/>
                <w:sz w:val="22"/>
                <w:szCs w:val="22"/>
              </w:rPr>
            </w:pPr>
            <w:ins w:id="78046"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1584F6" w14:textId="77777777" w:rsidR="00910219" w:rsidRPr="00910219" w:rsidRDefault="00910219" w:rsidP="00910219">
            <w:pPr>
              <w:spacing w:before="0" w:after="0" w:line="240" w:lineRule="auto"/>
              <w:jc w:val="center"/>
              <w:rPr>
                <w:ins w:id="78047" w:author="pete jones" w:date="2022-01-11T16:44:00Z"/>
                <w:rFonts w:ascii="Calibri" w:hAnsi="Calibri" w:cs="Calibri"/>
                <w:color w:val="000000"/>
                <w:sz w:val="22"/>
                <w:szCs w:val="22"/>
              </w:rPr>
            </w:pPr>
            <w:ins w:id="78048"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9AC295" w14:textId="77777777" w:rsidR="00910219" w:rsidRPr="00910219" w:rsidRDefault="00910219" w:rsidP="00910219">
            <w:pPr>
              <w:spacing w:before="0" w:after="0" w:line="240" w:lineRule="auto"/>
              <w:jc w:val="center"/>
              <w:rPr>
                <w:ins w:id="78049" w:author="pete jones" w:date="2022-01-11T16:44:00Z"/>
                <w:rFonts w:ascii="Calibri" w:hAnsi="Calibri" w:cs="Calibri"/>
                <w:color w:val="000000"/>
                <w:sz w:val="22"/>
                <w:szCs w:val="22"/>
              </w:rPr>
            </w:pPr>
            <w:ins w:id="78050"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27B993" w14:textId="77777777" w:rsidR="00910219" w:rsidRPr="00910219" w:rsidRDefault="00910219" w:rsidP="00910219">
            <w:pPr>
              <w:spacing w:before="0" w:after="0" w:line="240" w:lineRule="auto"/>
              <w:jc w:val="center"/>
              <w:rPr>
                <w:ins w:id="78051" w:author="pete jones" w:date="2022-01-11T16:44:00Z"/>
                <w:rFonts w:ascii="Calibri" w:hAnsi="Calibri" w:cs="Calibri"/>
                <w:color w:val="000000"/>
                <w:sz w:val="22"/>
                <w:szCs w:val="22"/>
              </w:rPr>
            </w:pPr>
            <w:ins w:id="78052"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A07285F" w14:textId="77777777" w:rsidR="00910219" w:rsidRPr="00910219" w:rsidRDefault="00910219" w:rsidP="00910219">
            <w:pPr>
              <w:spacing w:before="0" w:after="0" w:line="240" w:lineRule="auto"/>
              <w:jc w:val="center"/>
              <w:rPr>
                <w:ins w:id="78053" w:author="pete jones" w:date="2022-01-11T16:44:00Z"/>
                <w:rFonts w:ascii="Calibri" w:hAnsi="Calibri" w:cs="Calibri"/>
                <w:color w:val="000000"/>
                <w:sz w:val="22"/>
                <w:szCs w:val="22"/>
              </w:rPr>
            </w:pPr>
            <w:ins w:id="78054" w:author="pete jones" w:date="2022-01-11T16:44:00Z">
              <w:r w:rsidRPr="00910219">
                <w:rPr>
                  <w:rFonts w:ascii="Calibri" w:hAnsi="Calibri" w:cs="Calibri"/>
                  <w:color w:val="000000"/>
                  <w:sz w:val="22"/>
                  <w:szCs w:val="22"/>
                </w:rPr>
                <w:t> </w:t>
              </w:r>
            </w:ins>
          </w:p>
        </w:tc>
      </w:tr>
      <w:tr w:rsidR="00910219" w:rsidRPr="00910219" w14:paraId="064B8CF4" w14:textId="77777777" w:rsidTr="00910219">
        <w:trPr>
          <w:trHeight w:val="300"/>
          <w:ins w:id="78055"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DA2E317" w14:textId="77777777" w:rsidR="00910219" w:rsidRPr="00910219" w:rsidRDefault="00910219" w:rsidP="00910219">
            <w:pPr>
              <w:spacing w:before="0" w:after="0" w:line="240" w:lineRule="auto"/>
              <w:jc w:val="center"/>
              <w:rPr>
                <w:ins w:id="78056" w:author="pete jones" w:date="2022-01-11T16:44:00Z"/>
                <w:rFonts w:ascii="Calibri" w:hAnsi="Calibri" w:cs="Calibri"/>
                <w:color w:val="000000"/>
                <w:sz w:val="22"/>
                <w:szCs w:val="22"/>
              </w:rPr>
            </w:pPr>
            <w:ins w:id="78057" w:author="pete jones" w:date="2022-01-11T16:44: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CEEEBF5" w14:textId="7B1FF0E3" w:rsidR="00910219" w:rsidRPr="00910219" w:rsidRDefault="00042512" w:rsidP="00910219">
            <w:pPr>
              <w:spacing w:before="0" w:after="0" w:line="240" w:lineRule="auto"/>
              <w:jc w:val="left"/>
              <w:rPr>
                <w:ins w:id="78058" w:author="pete jones" w:date="2022-01-11T16:44:00Z"/>
                <w:rFonts w:ascii="Calibri" w:hAnsi="Calibri" w:cs="Calibri"/>
                <w:color w:val="000000"/>
                <w:sz w:val="22"/>
                <w:szCs w:val="22"/>
              </w:rPr>
            </w:pPr>
            <w:ins w:id="78059" w:author="pete jones" w:date="2022-03-30T12:32:00Z">
              <w:r>
                <w:rPr>
                  <w:rFonts w:ascii="Calibri" w:hAnsi="Calibri" w:cs="Calibri"/>
                  <w:color w:val="000000"/>
                  <w:sz w:val="22"/>
                  <w:szCs w:val="22"/>
                </w:rPr>
                <w:t>The b</w:t>
              </w:r>
            </w:ins>
            <w:ins w:id="78060" w:author="pete jones" w:date="2022-01-11T16:44:00Z">
              <w:r w:rsidR="00910219" w:rsidRPr="00910219">
                <w:rPr>
                  <w:rFonts w:ascii="Calibri" w:hAnsi="Calibri" w:cs="Calibri"/>
                  <w:color w:val="000000"/>
                  <w:sz w:val="22"/>
                  <w:szCs w:val="22"/>
                </w:rPr>
                <w:t>ehaviour of Dynamic Systems</w:t>
              </w:r>
            </w:ins>
          </w:p>
        </w:tc>
        <w:tc>
          <w:tcPr>
            <w:tcW w:w="397" w:type="dxa"/>
            <w:tcBorders>
              <w:top w:val="nil"/>
              <w:left w:val="nil"/>
              <w:bottom w:val="single" w:sz="4" w:space="0" w:color="auto"/>
              <w:right w:val="single" w:sz="4" w:space="0" w:color="auto"/>
            </w:tcBorders>
            <w:shd w:val="clear" w:color="auto" w:fill="auto"/>
            <w:noWrap/>
            <w:vAlign w:val="bottom"/>
            <w:hideMark/>
          </w:tcPr>
          <w:p w14:paraId="14DEE08F" w14:textId="77777777" w:rsidR="00910219" w:rsidRPr="00910219" w:rsidRDefault="00910219" w:rsidP="00910219">
            <w:pPr>
              <w:spacing w:before="0" w:after="0" w:line="240" w:lineRule="auto"/>
              <w:jc w:val="center"/>
              <w:rPr>
                <w:ins w:id="78061" w:author="pete jones" w:date="2022-01-11T16:44:00Z"/>
                <w:rFonts w:ascii="Calibri" w:hAnsi="Calibri" w:cs="Calibri"/>
                <w:color w:val="000000"/>
                <w:sz w:val="22"/>
                <w:szCs w:val="22"/>
              </w:rPr>
            </w:pPr>
            <w:ins w:id="78062" w:author="pete jones" w:date="2022-01-11T16:44:00Z">
              <w:r w:rsidRPr="00910219">
                <w:rPr>
                  <w:rFonts w:ascii="Calibri" w:hAnsi="Calibri" w:cs="Calibri"/>
                  <w:color w:val="000000"/>
                  <w:sz w:val="22"/>
                  <w:szCs w:val="22"/>
                </w:rPr>
                <w:t>S</w:t>
              </w:r>
            </w:ins>
          </w:p>
        </w:tc>
        <w:tc>
          <w:tcPr>
            <w:tcW w:w="390" w:type="dxa"/>
            <w:tcBorders>
              <w:top w:val="nil"/>
              <w:left w:val="nil"/>
              <w:bottom w:val="single" w:sz="4" w:space="0" w:color="auto"/>
              <w:right w:val="single" w:sz="4" w:space="0" w:color="auto"/>
            </w:tcBorders>
            <w:shd w:val="clear" w:color="auto" w:fill="auto"/>
            <w:noWrap/>
            <w:vAlign w:val="bottom"/>
            <w:hideMark/>
          </w:tcPr>
          <w:p w14:paraId="45599D86" w14:textId="77777777" w:rsidR="00910219" w:rsidRPr="00910219" w:rsidRDefault="00910219" w:rsidP="00910219">
            <w:pPr>
              <w:spacing w:before="0" w:after="0" w:line="240" w:lineRule="auto"/>
              <w:jc w:val="center"/>
              <w:rPr>
                <w:ins w:id="78063" w:author="pete jones" w:date="2022-01-11T16:44:00Z"/>
                <w:rFonts w:ascii="Calibri" w:hAnsi="Calibri" w:cs="Calibri"/>
                <w:color w:val="000000"/>
                <w:sz w:val="22"/>
                <w:szCs w:val="22"/>
              </w:rPr>
            </w:pPr>
            <w:ins w:id="78064"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19FCF3C6" w14:textId="77777777" w:rsidR="00910219" w:rsidRPr="00910219" w:rsidRDefault="00910219" w:rsidP="00910219">
            <w:pPr>
              <w:spacing w:before="0" w:after="0" w:line="240" w:lineRule="auto"/>
              <w:jc w:val="center"/>
              <w:rPr>
                <w:ins w:id="78065" w:author="pete jones" w:date="2022-01-11T16:44:00Z"/>
                <w:rFonts w:ascii="Calibri" w:hAnsi="Calibri" w:cs="Calibri"/>
                <w:color w:val="000000"/>
                <w:sz w:val="22"/>
                <w:szCs w:val="22"/>
              </w:rPr>
            </w:pPr>
            <w:ins w:id="78066"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1820C175" w14:textId="77777777" w:rsidR="00910219" w:rsidRPr="00910219" w:rsidRDefault="00910219" w:rsidP="00910219">
            <w:pPr>
              <w:spacing w:before="0" w:after="0" w:line="240" w:lineRule="auto"/>
              <w:jc w:val="center"/>
              <w:rPr>
                <w:ins w:id="78067" w:author="pete jones" w:date="2022-01-11T16:44:00Z"/>
                <w:rFonts w:ascii="Calibri" w:hAnsi="Calibri" w:cs="Calibri"/>
                <w:color w:val="000000"/>
                <w:sz w:val="22"/>
                <w:szCs w:val="22"/>
              </w:rPr>
            </w:pPr>
            <w:ins w:id="78068"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3BAA66C4" w14:textId="77777777" w:rsidR="00910219" w:rsidRPr="00910219" w:rsidRDefault="00910219" w:rsidP="00910219">
            <w:pPr>
              <w:spacing w:before="0" w:after="0" w:line="240" w:lineRule="auto"/>
              <w:jc w:val="center"/>
              <w:rPr>
                <w:ins w:id="78069" w:author="pete jones" w:date="2022-01-11T16:44:00Z"/>
                <w:rFonts w:ascii="Calibri" w:hAnsi="Calibri" w:cs="Calibri"/>
                <w:color w:val="000000"/>
                <w:sz w:val="22"/>
                <w:szCs w:val="22"/>
              </w:rPr>
            </w:pPr>
            <w:ins w:id="78070"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13354F10" w14:textId="77777777" w:rsidR="00910219" w:rsidRPr="00910219" w:rsidRDefault="00910219" w:rsidP="00910219">
            <w:pPr>
              <w:spacing w:before="0" w:after="0" w:line="240" w:lineRule="auto"/>
              <w:jc w:val="center"/>
              <w:rPr>
                <w:ins w:id="78071" w:author="pete jones" w:date="2022-01-11T16:44:00Z"/>
                <w:rFonts w:ascii="Calibri" w:hAnsi="Calibri" w:cs="Calibri"/>
                <w:color w:val="000000"/>
                <w:sz w:val="22"/>
                <w:szCs w:val="22"/>
              </w:rPr>
            </w:pPr>
            <w:ins w:id="78072"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26D4D4" w14:textId="77777777" w:rsidR="00910219" w:rsidRPr="00910219" w:rsidRDefault="00910219" w:rsidP="00910219">
            <w:pPr>
              <w:spacing w:before="0" w:after="0" w:line="240" w:lineRule="auto"/>
              <w:jc w:val="center"/>
              <w:rPr>
                <w:ins w:id="78073" w:author="pete jones" w:date="2022-01-11T16:44:00Z"/>
                <w:rFonts w:ascii="Calibri" w:hAnsi="Calibri" w:cs="Calibri"/>
                <w:color w:val="000000"/>
                <w:sz w:val="22"/>
                <w:szCs w:val="22"/>
              </w:rPr>
            </w:pPr>
            <w:ins w:id="78074"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BFB5D1" w14:textId="77777777" w:rsidR="00910219" w:rsidRPr="00910219" w:rsidRDefault="00910219" w:rsidP="00910219">
            <w:pPr>
              <w:spacing w:before="0" w:after="0" w:line="240" w:lineRule="auto"/>
              <w:jc w:val="center"/>
              <w:rPr>
                <w:ins w:id="78075" w:author="pete jones" w:date="2022-01-11T16:44:00Z"/>
                <w:rFonts w:ascii="Calibri" w:hAnsi="Calibri" w:cs="Calibri"/>
                <w:color w:val="000000"/>
                <w:sz w:val="22"/>
                <w:szCs w:val="22"/>
              </w:rPr>
            </w:pPr>
            <w:ins w:id="78076"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AEBC83" w14:textId="77777777" w:rsidR="00910219" w:rsidRPr="00910219" w:rsidRDefault="00910219" w:rsidP="00910219">
            <w:pPr>
              <w:spacing w:before="0" w:after="0" w:line="240" w:lineRule="auto"/>
              <w:jc w:val="center"/>
              <w:rPr>
                <w:ins w:id="78077" w:author="pete jones" w:date="2022-01-11T16:44:00Z"/>
                <w:rFonts w:ascii="Calibri" w:hAnsi="Calibri" w:cs="Calibri"/>
                <w:color w:val="000000"/>
                <w:sz w:val="22"/>
                <w:szCs w:val="22"/>
              </w:rPr>
            </w:pPr>
            <w:ins w:id="78078"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82C028" w14:textId="77777777" w:rsidR="00910219" w:rsidRPr="00910219" w:rsidRDefault="00910219" w:rsidP="00910219">
            <w:pPr>
              <w:spacing w:before="0" w:after="0" w:line="240" w:lineRule="auto"/>
              <w:jc w:val="center"/>
              <w:rPr>
                <w:ins w:id="78079" w:author="pete jones" w:date="2022-01-11T16:44:00Z"/>
                <w:rFonts w:ascii="Calibri" w:hAnsi="Calibri" w:cs="Calibri"/>
                <w:color w:val="000000"/>
                <w:sz w:val="22"/>
                <w:szCs w:val="22"/>
              </w:rPr>
            </w:pPr>
            <w:ins w:id="78080"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12C52E" w14:textId="77777777" w:rsidR="00910219" w:rsidRPr="00910219" w:rsidRDefault="00910219" w:rsidP="00910219">
            <w:pPr>
              <w:spacing w:before="0" w:after="0" w:line="240" w:lineRule="auto"/>
              <w:jc w:val="center"/>
              <w:rPr>
                <w:ins w:id="78081" w:author="pete jones" w:date="2022-01-11T16:44:00Z"/>
                <w:rFonts w:ascii="Calibri" w:hAnsi="Calibri" w:cs="Calibri"/>
                <w:color w:val="000000"/>
                <w:sz w:val="22"/>
                <w:szCs w:val="22"/>
              </w:rPr>
            </w:pPr>
            <w:ins w:id="78082"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42338EB" w14:textId="77777777" w:rsidR="00910219" w:rsidRPr="00910219" w:rsidRDefault="00910219" w:rsidP="00910219">
            <w:pPr>
              <w:spacing w:before="0" w:after="0" w:line="240" w:lineRule="auto"/>
              <w:jc w:val="center"/>
              <w:rPr>
                <w:ins w:id="78083" w:author="pete jones" w:date="2022-01-11T16:44:00Z"/>
                <w:rFonts w:ascii="Calibri" w:hAnsi="Calibri" w:cs="Calibri"/>
                <w:color w:val="000000"/>
                <w:sz w:val="22"/>
                <w:szCs w:val="22"/>
              </w:rPr>
            </w:pPr>
            <w:ins w:id="78084" w:author="pete jones" w:date="2022-01-11T16:44:00Z">
              <w:r w:rsidRPr="00910219">
                <w:rPr>
                  <w:rFonts w:ascii="Calibri" w:hAnsi="Calibri" w:cs="Calibri"/>
                  <w:color w:val="000000"/>
                  <w:sz w:val="22"/>
                  <w:szCs w:val="22"/>
                </w:rPr>
                <w:t> </w:t>
              </w:r>
            </w:ins>
          </w:p>
        </w:tc>
      </w:tr>
      <w:tr w:rsidR="00910219" w:rsidRPr="00910219" w14:paraId="71B2C20D" w14:textId="77777777" w:rsidTr="00910219">
        <w:trPr>
          <w:trHeight w:val="300"/>
          <w:ins w:id="78085"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B6B309A" w14:textId="77777777" w:rsidR="00910219" w:rsidRPr="00910219" w:rsidRDefault="00910219" w:rsidP="00910219">
            <w:pPr>
              <w:spacing w:before="0" w:after="0" w:line="240" w:lineRule="auto"/>
              <w:jc w:val="center"/>
              <w:rPr>
                <w:ins w:id="78086" w:author="pete jones" w:date="2022-01-11T16:44:00Z"/>
                <w:rFonts w:ascii="Calibri" w:hAnsi="Calibri" w:cs="Calibri"/>
                <w:color w:val="000000"/>
                <w:sz w:val="22"/>
                <w:szCs w:val="22"/>
              </w:rPr>
            </w:pPr>
            <w:ins w:id="78087" w:author="pete jones" w:date="2022-01-11T16:44: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A34541E" w14:textId="77777777" w:rsidR="00910219" w:rsidRPr="00910219" w:rsidRDefault="00910219" w:rsidP="00910219">
            <w:pPr>
              <w:spacing w:before="0" w:after="0" w:line="240" w:lineRule="auto"/>
              <w:jc w:val="left"/>
              <w:rPr>
                <w:ins w:id="78088" w:author="pete jones" w:date="2022-01-11T16:44:00Z"/>
                <w:rFonts w:ascii="Calibri" w:hAnsi="Calibri" w:cs="Calibri"/>
                <w:color w:val="000000"/>
                <w:sz w:val="22"/>
                <w:szCs w:val="22"/>
              </w:rPr>
            </w:pPr>
            <w:ins w:id="78089" w:author="pete jones" w:date="2022-01-11T16:44:00Z">
              <w:r w:rsidRPr="00910219">
                <w:rPr>
                  <w:rFonts w:ascii="Calibri" w:hAnsi="Calibri" w:cs="Calibri"/>
                  <w:color w:val="000000"/>
                  <w:sz w:val="22"/>
                  <w:szCs w:val="22"/>
                </w:rPr>
                <w:t>Applied Solid Mechanics</w:t>
              </w:r>
            </w:ins>
          </w:p>
        </w:tc>
        <w:tc>
          <w:tcPr>
            <w:tcW w:w="397" w:type="dxa"/>
            <w:tcBorders>
              <w:top w:val="nil"/>
              <w:left w:val="nil"/>
              <w:bottom w:val="single" w:sz="4" w:space="0" w:color="auto"/>
              <w:right w:val="single" w:sz="4" w:space="0" w:color="auto"/>
            </w:tcBorders>
            <w:shd w:val="clear" w:color="auto" w:fill="auto"/>
            <w:noWrap/>
            <w:vAlign w:val="bottom"/>
            <w:hideMark/>
          </w:tcPr>
          <w:p w14:paraId="448BEA60" w14:textId="77777777" w:rsidR="00910219" w:rsidRPr="00910219" w:rsidRDefault="00910219" w:rsidP="00910219">
            <w:pPr>
              <w:spacing w:before="0" w:after="0" w:line="240" w:lineRule="auto"/>
              <w:jc w:val="center"/>
              <w:rPr>
                <w:ins w:id="78090" w:author="pete jones" w:date="2022-01-11T16:44:00Z"/>
                <w:rFonts w:ascii="Calibri" w:hAnsi="Calibri" w:cs="Calibri"/>
                <w:color w:val="000000"/>
                <w:sz w:val="22"/>
                <w:szCs w:val="22"/>
              </w:rPr>
            </w:pPr>
            <w:ins w:id="78091" w:author="pete jones" w:date="2022-01-11T16:44:00Z">
              <w:r w:rsidRPr="00910219">
                <w:rPr>
                  <w:rFonts w:ascii="Calibri" w:hAnsi="Calibri" w:cs="Calibri"/>
                  <w:color w:val="000000"/>
                  <w:sz w:val="22"/>
                  <w:szCs w:val="22"/>
                </w:rPr>
                <w:t>S</w:t>
              </w:r>
            </w:ins>
          </w:p>
        </w:tc>
        <w:tc>
          <w:tcPr>
            <w:tcW w:w="390" w:type="dxa"/>
            <w:tcBorders>
              <w:top w:val="nil"/>
              <w:left w:val="nil"/>
              <w:bottom w:val="single" w:sz="4" w:space="0" w:color="auto"/>
              <w:right w:val="single" w:sz="4" w:space="0" w:color="auto"/>
            </w:tcBorders>
            <w:shd w:val="clear" w:color="auto" w:fill="auto"/>
            <w:noWrap/>
            <w:vAlign w:val="bottom"/>
            <w:hideMark/>
          </w:tcPr>
          <w:p w14:paraId="46AB38DF" w14:textId="77777777" w:rsidR="00910219" w:rsidRPr="00910219" w:rsidRDefault="00910219" w:rsidP="00910219">
            <w:pPr>
              <w:spacing w:before="0" w:after="0" w:line="240" w:lineRule="auto"/>
              <w:jc w:val="center"/>
              <w:rPr>
                <w:ins w:id="78092" w:author="pete jones" w:date="2022-01-11T16:44:00Z"/>
                <w:rFonts w:ascii="Calibri" w:hAnsi="Calibri" w:cs="Calibri"/>
                <w:color w:val="000000"/>
                <w:sz w:val="22"/>
                <w:szCs w:val="22"/>
              </w:rPr>
            </w:pPr>
            <w:ins w:id="78093"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31B18E3E" w14:textId="77777777" w:rsidR="00910219" w:rsidRPr="00910219" w:rsidRDefault="00910219" w:rsidP="00910219">
            <w:pPr>
              <w:spacing w:before="0" w:after="0" w:line="240" w:lineRule="auto"/>
              <w:jc w:val="center"/>
              <w:rPr>
                <w:ins w:id="78094" w:author="pete jones" w:date="2022-01-11T16:44:00Z"/>
                <w:rFonts w:ascii="Calibri" w:hAnsi="Calibri" w:cs="Calibri"/>
                <w:color w:val="000000"/>
                <w:sz w:val="22"/>
                <w:szCs w:val="22"/>
              </w:rPr>
            </w:pPr>
            <w:ins w:id="78095"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03AAA217" w14:textId="77777777" w:rsidR="00910219" w:rsidRPr="00910219" w:rsidRDefault="00910219" w:rsidP="00910219">
            <w:pPr>
              <w:spacing w:before="0" w:after="0" w:line="240" w:lineRule="auto"/>
              <w:jc w:val="center"/>
              <w:rPr>
                <w:ins w:id="78096" w:author="pete jones" w:date="2022-01-11T16:44:00Z"/>
                <w:rFonts w:ascii="Calibri" w:hAnsi="Calibri" w:cs="Calibri"/>
                <w:color w:val="000000"/>
                <w:sz w:val="22"/>
                <w:szCs w:val="22"/>
              </w:rPr>
            </w:pPr>
            <w:ins w:id="78097"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4418FD5C" w14:textId="77777777" w:rsidR="00910219" w:rsidRPr="00910219" w:rsidRDefault="00910219" w:rsidP="00910219">
            <w:pPr>
              <w:spacing w:before="0" w:after="0" w:line="240" w:lineRule="auto"/>
              <w:jc w:val="center"/>
              <w:rPr>
                <w:ins w:id="78098" w:author="pete jones" w:date="2022-01-11T16:44:00Z"/>
                <w:rFonts w:ascii="Calibri" w:hAnsi="Calibri" w:cs="Calibri"/>
                <w:color w:val="000000"/>
                <w:sz w:val="22"/>
                <w:szCs w:val="22"/>
              </w:rPr>
            </w:pPr>
            <w:ins w:id="78099"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0DBC8452" w14:textId="77777777" w:rsidR="00910219" w:rsidRPr="00910219" w:rsidRDefault="00910219" w:rsidP="00910219">
            <w:pPr>
              <w:spacing w:before="0" w:after="0" w:line="240" w:lineRule="auto"/>
              <w:jc w:val="center"/>
              <w:rPr>
                <w:ins w:id="78100" w:author="pete jones" w:date="2022-01-11T16:44:00Z"/>
                <w:rFonts w:ascii="Calibri" w:hAnsi="Calibri" w:cs="Calibri"/>
                <w:color w:val="000000"/>
                <w:sz w:val="22"/>
                <w:szCs w:val="22"/>
              </w:rPr>
            </w:pPr>
            <w:ins w:id="78101"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2D05B9" w14:textId="77777777" w:rsidR="00910219" w:rsidRPr="00910219" w:rsidRDefault="00910219" w:rsidP="00910219">
            <w:pPr>
              <w:spacing w:before="0" w:after="0" w:line="240" w:lineRule="auto"/>
              <w:jc w:val="center"/>
              <w:rPr>
                <w:ins w:id="78102" w:author="pete jones" w:date="2022-01-11T16:44:00Z"/>
                <w:rFonts w:ascii="Calibri" w:hAnsi="Calibri" w:cs="Calibri"/>
                <w:color w:val="000000"/>
                <w:sz w:val="22"/>
                <w:szCs w:val="22"/>
              </w:rPr>
            </w:pPr>
            <w:ins w:id="78103"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414C12" w14:textId="77777777" w:rsidR="00910219" w:rsidRPr="00910219" w:rsidRDefault="00910219" w:rsidP="00910219">
            <w:pPr>
              <w:spacing w:before="0" w:after="0" w:line="240" w:lineRule="auto"/>
              <w:jc w:val="center"/>
              <w:rPr>
                <w:ins w:id="78104" w:author="pete jones" w:date="2022-01-11T16:44:00Z"/>
                <w:rFonts w:ascii="Calibri" w:hAnsi="Calibri" w:cs="Calibri"/>
                <w:color w:val="000000"/>
                <w:sz w:val="22"/>
                <w:szCs w:val="22"/>
              </w:rPr>
            </w:pPr>
            <w:ins w:id="78105"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101B6A" w14:textId="77777777" w:rsidR="00910219" w:rsidRPr="00910219" w:rsidRDefault="00910219" w:rsidP="00910219">
            <w:pPr>
              <w:spacing w:before="0" w:after="0" w:line="240" w:lineRule="auto"/>
              <w:jc w:val="center"/>
              <w:rPr>
                <w:ins w:id="78106" w:author="pete jones" w:date="2022-01-11T16:44:00Z"/>
                <w:rFonts w:ascii="Calibri" w:hAnsi="Calibri" w:cs="Calibri"/>
                <w:color w:val="000000"/>
                <w:sz w:val="22"/>
                <w:szCs w:val="22"/>
              </w:rPr>
            </w:pPr>
            <w:ins w:id="78107"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F89948" w14:textId="77777777" w:rsidR="00910219" w:rsidRPr="00910219" w:rsidRDefault="00910219" w:rsidP="00910219">
            <w:pPr>
              <w:spacing w:before="0" w:after="0" w:line="240" w:lineRule="auto"/>
              <w:jc w:val="center"/>
              <w:rPr>
                <w:ins w:id="78108" w:author="pete jones" w:date="2022-01-11T16:44:00Z"/>
                <w:rFonts w:ascii="Calibri" w:hAnsi="Calibri" w:cs="Calibri"/>
                <w:color w:val="000000"/>
                <w:sz w:val="22"/>
                <w:szCs w:val="22"/>
              </w:rPr>
            </w:pPr>
            <w:ins w:id="78109"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1D4EF2" w14:textId="77777777" w:rsidR="00910219" w:rsidRPr="00910219" w:rsidRDefault="00910219" w:rsidP="00910219">
            <w:pPr>
              <w:spacing w:before="0" w:after="0" w:line="240" w:lineRule="auto"/>
              <w:jc w:val="center"/>
              <w:rPr>
                <w:ins w:id="78110" w:author="pete jones" w:date="2022-01-11T16:44:00Z"/>
                <w:rFonts w:ascii="Calibri" w:hAnsi="Calibri" w:cs="Calibri"/>
                <w:color w:val="000000"/>
                <w:sz w:val="22"/>
                <w:szCs w:val="22"/>
              </w:rPr>
            </w:pPr>
            <w:ins w:id="78111"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16A9A6C" w14:textId="77777777" w:rsidR="00910219" w:rsidRPr="00910219" w:rsidRDefault="00910219" w:rsidP="00910219">
            <w:pPr>
              <w:spacing w:before="0" w:after="0" w:line="240" w:lineRule="auto"/>
              <w:jc w:val="center"/>
              <w:rPr>
                <w:ins w:id="78112" w:author="pete jones" w:date="2022-01-11T16:44:00Z"/>
                <w:rFonts w:ascii="Calibri" w:hAnsi="Calibri" w:cs="Calibri"/>
                <w:color w:val="000000"/>
                <w:sz w:val="22"/>
                <w:szCs w:val="22"/>
              </w:rPr>
            </w:pPr>
            <w:ins w:id="78113" w:author="pete jones" w:date="2022-01-11T16:44:00Z">
              <w:r w:rsidRPr="00910219">
                <w:rPr>
                  <w:rFonts w:ascii="Calibri" w:hAnsi="Calibri" w:cs="Calibri"/>
                  <w:color w:val="000000"/>
                  <w:sz w:val="22"/>
                  <w:szCs w:val="22"/>
                </w:rPr>
                <w:t> </w:t>
              </w:r>
            </w:ins>
          </w:p>
        </w:tc>
      </w:tr>
      <w:tr w:rsidR="00910219" w:rsidRPr="00910219" w14:paraId="3225CE0F" w14:textId="77777777" w:rsidTr="00910219">
        <w:trPr>
          <w:trHeight w:val="300"/>
          <w:ins w:id="78114"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1CB5BFD" w14:textId="77777777" w:rsidR="00910219" w:rsidRPr="00910219" w:rsidRDefault="00910219" w:rsidP="00910219">
            <w:pPr>
              <w:spacing w:before="0" w:after="0" w:line="240" w:lineRule="auto"/>
              <w:jc w:val="center"/>
              <w:rPr>
                <w:ins w:id="78115" w:author="pete jones" w:date="2022-01-11T16:44:00Z"/>
                <w:rFonts w:ascii="Calibri" w:hAnsi="Calibri" w:cs="Calibri"/>
                <w:color w:val="000000"/>
                <w:sz w:val="22"/>
                <w:szCs w:val="22"/>
              </w:rPr>
            </w:pPr>
            <w:ins w:id="78116" w:author="pete jones" w:date="2022-01-11T16:44: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194FA9D" w14:textId="77777777" w:rsidR="00910219" w:rsidRPr="00910219" w:rsidRDefault="00910219" w:rsidP="00910219">
            <w:pPr>
              <w:spacing w:before="0" w:after="0" w:line="240" w:lineRule="auto"/>
              <w:jc w:val="left"/>
              <w:rPr>
                <w:ins w:id="78117" w:author="pete jones" w:date="2022-01-11T16:44:00Z"/>
                <w:rFonts w:ascii="Calibri" w:hAnsi="Calibri" w:cs="Calibri"/>
                <w:color w:val="000000"/>
                <w:sz w:val="22"/>
                <w:szCs w:val="22"/>
              </w:rPr>
            </w:pPr>
            <w:ins w:id="78118" w:author="pete jones" w:date="2022-01-11T16:44:00Z">
              <w:r w:rsidRPr="00910219">
                <w:rPr>
                  <w:rFonts w:ascii="Calibri" w:hAnsi="Calibri" w:cs="Calibri"/>
                  <w:color w:val="000000"/>
                  <w:sz w:val="22"/>
                  <w:szCs w:val="22"/>
                </w:rPr>
                <w:t>Engineering Management</w:t>
              </w:r>
            </w:ins>
          </w:p>
        </w:tc>
        <w:tc>
          <w:tcPr>
            <w:tcW w:w="397" w:type="dxa"/>
            <w:tcBorders>
              <w:top w:val="nil"/>
              <w:left w:val="nil"/>
              <w:bottom w:val="single" w:sz="4" w:space="0" w:color="auto"/>
              <w:right w:val="single" w:sz="4" w:space="0" w:color="auto"/>
            </w:tcBorders>
            <w:shd w:val="clear" w:color="auto" w:fill="auto"/>
            <w:noWrap/>
            <w:vAlign w:val="bottom"/>
            <w:hideMark/>
          </w:tcPr>
          <w:p w14:paraId="6B5F1CB1" w14:textId="77777777" w:rsidR="00910219" w:rsidRPr="00910219" w:rsidRDefault="00910219" w:rsidP="00910219">
            <w:pPr>
              <w:spacing w:before="0" w:after="0" w:line="240" w:lineRule="auto"/>
              <w:jc w:val="center"/>
              <w:rPr>
                <w:ins w:id="78119" w:author="pete jones" w:date="2022-01-11T16:44:00Z"/>
                <w:rFonts w:ascii="Calibri" w:hAnsi="Calibri" w:cs="Calibri"/>
                <w:color w:val="000000"/>
                <w:sz w:val="22"/>
                <w:szCs w:val="22"/>
              </w:rPr>
            </w:pPr>
            <w:ins w:id="78120" w:author="pete jones" w:date="2022-01-11T16:44:00Z">
              <w:r w:rsidRPr="00910219">
                <w:rPr>
                  <w:rFonts w:ascii="Calibri" w:hAnsi="Calibri" w:cs="Calibri"/>
                  <w:color w:val="000000"/>
                  <w:sz w:val="22"/>
                  <w:szCs w:val="22"/>
                </w:rPr>
                <w:t>O</w:t>
              </w:r>
            </w:ins>
          </w:p>
        </w:tc>
        <w:tc>
          <w:tcPr>
            <w:tcW w:w="390" w:type="dxa"/>
            <w:tcBorders>
              <w:top w:val="nil"/>
              <w:left w:val="nil"/>
              <w:bottom w:val="single" w:sz="4" w:space="0" w:color="auto"/>
              <w:right w:val="single" w:sz="4" w:space="0" w:color="auto"/>
            </w:tcBorders>
            <w:shd w:val="clear" w:color="auto" w:fill="auto"/>
            <w:noWrap/>
            <w:vAlign w:val="bottom"/>
            <w:hideMark/>
          </w:tcPr>
          <w:p w14:paraId="3ADCB354" w14:textId="77777777" w:rsidR="00910219" w:rsidRPr="00910219" w:rsidRDefault="00910219" w:rsidP="00910219">
            <w:pPr>
              <w:spacing w:before="0" w:after="0" w:line="240" w:lineRule="auto"/>
              <w:jc w:val="center"/>
              <w:rPr>
                <w:ins w:id="78121" w:author="pete jones" w:date="2022-01-11T16:44:00Z"/>
                <w:rFonts w:ascii="Calibri" w:hAnsi="Calibri" w:cs="Calibri"/>
                <w:color w:val="000000"/>
                <w:sz w:val="22"/>
                <w:szCs w:val="22"/>
              </w:rPr>
            </w:pPr>
            <w:ins w:id="78122"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3FD86F43" w14:textId="77777777" w:rsidR="00910219" w:rsidRPr="00910219" w:rsidRDefault="00910219" w:rsidP="00910219">
            <w:pPr>
              <w:spacing w:before="0" w:after="0" w:line="240" w:lineRule="auto"/>
              <w:jc w:val="center"/>
              <w:rPr>
                <w:ins w:id="78123" w:author="pete jones" w:date="2022-01-11T16:44:00Z"/>
                <w:rFonts w:ascii="Calibri" w:hAnsi="Calibri" w:cs="Calibri"/>
                <w:color w:val="000000"/>
                <w:sz w:val="22"/>
                <w:szCs w:val="22"/>
              </w:rPr>
            </w:pPr>
            <w:ins w:id="78124"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6D313DB2" w14:textId="77777777" w:rsidR="00910219" w:rsidRPr="00910219" w:rsidRDefault="00910219" w:rsidP="00910219">
            <w:pPr>
              <w:spacing w:before="0" w:after="0" w:line="240" w:lineRule="auto"/>
              <w:jc w:val="center"/>
              <w:rPr>
                <w:ins w:id="78125" w:author="pete jones" w:date="2022-01-11T16:44:00Z"/>
                <w:rFonts w:ascii="Calibri" w:hAnsi="Calibri" w:cs="Calibri"/>
                <w:color w:val="000000"/>
                <w:sz w:val="22"/>
                <w:szCs w:val="22"/>
              </w:rPr>
            </w:pPr>
            <w:ins w:id="78126"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1518C622" w14:textId="77777777" w:rsidR="00910219" w:rsidRPr="00910219" w:rsidRDefault="00910219" w:rsidP="00910219">
            <w:pPr>
              <w:spacing w:before="0" w:after="0" w:line="240" w:lineRule="auto"/>
              <w:jc w:val="center"/>
              <w:rPr>
                <w:ins w:id="78127" w:author="pete jones" w:date="2022-01-11T16:44:00Z"/>
                <w:rFonts w:ascii="Calibri" w:hAnsi="Calibri" w:cs="Calibri"/>
                <w:color w:val="000000"/>
                <w:sz w:val="22"/>
                <w:szCs w:val="22"/>
              </w:rPr>
            </w:pPr>
            <w:ins w:id="78128"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7275D28D" w14:textId="77777777" w:rsidR="00910219" w:rsidRPr="00910219" w:rsidRDefault="00910219" w:rsidP="00910219">
            <w:pPr>
              <w:spacing w:before="0" w:after="0" w:line="240" w:lineRule="auto"/>
              <w:jc w:val="center"/>
              <w:rPr>
                <w:ins w:id="78129" w:author="pete jones" w:date="2022-01-11T16:44:00Z"/>
                <w:rFonts w:ascii="Calibri" w:hAnsi="Calibri" w:cs="Calibri"/>
                <w:color w:val="000000"/>
                <w:sz w:val="22"/>
                <w:szCs w:val="22"/>
              </w:rPr>
            </w:pPr>
            <w:ins w:id="78130"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1B6103" w14:textId="77777777" w:rsidR="00910219" w:rsidRPr="00910219" w:rsidRDefault="00910219" w:rsidP="00910219">
            <w:pPr>
              <w:spacing w:before="0" w:after="0" w:line="240" w:lineRule="auto"/>
              <w:jc w:val="center"/>
              <w:rPr>
                <w:ins w:id="78131" w:author="pete jones" w:date="2022-01-11T16:44:00Z"/>
                <w:rFonts w:ascii="Calibri" w:hAnsi="Calibri" w:cs="Calibri"/>
                <w:color w:val="000000"/>
                <w:sz w:val="22"/>
                <w:szCs w:val="22"/>
              </w:rPr>
            </w:pPr>
            <w:ins w:id="78132"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657840" w14:textId="77777777" w:rsidR="00910219" w:rsidRPr="00910219" w:rsidRDefault="00910219" w:rsidP="00910219">
            <w:pPr>
              <w:spacing w:before="0" w:after="0" w:line="240" w:lineRule="auto"/>
              <w:jc w:val="center"/>
              <w:rPr>
                <w:ins w:id="78133" w:author="pete jones" w:date="2022-01-11T16:44:00Z"/>
                <w:rFonts w:ascii="Calibri" w:hAnsi="Calibri" w:cs="Calibri"/>
                <w:color w:val="000000"/>
                <w:sz w:val="22"/>
                <w:szCs w:val="22"/>
              </w:rPr>
            </w:pPr>
            <w:ins w:id="78134"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C2DFA7" w14:textId="77777777" w:rsidR="00910219" w:rsidRPr="00910219" w:rsidRDefault="00910219" w:rsidP="00910219">
            <w:pPr>
              <w:spacing w:before="0" w:after="0" w:line="240" w:lineRule="auto"/>
              <w:jc w:val="center"/>
              <w:rPr>
                <w:ins w:id="78135" w:author="pete jones" w:date="2022-01-11T16:44:00Z"/>
                <w:rFonts w:ascii="Calibri" w:hAnsi="Calibri" w:cs="Calibri"/>
                <w:color w:val="000000"/>
                <w:sz w:val="22"/>
                <w:szCs w:val="22"/>
              </w:rPr>
            </w:pPr>
            <w:ins w:id="78136"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0AF08C" w14:textId="77777777" w:rsidR="00910219" w:rsidRPr="00910219" w:rsidRDefault="00910219" w:rsidP="00910219">
            <w:pPr>
              <w:spacing w:before="0" w:after="0" w:line="240" w:lineRule="auto"/>
              <w:jc w:val="center"/>
              <w:rPr>
                <w:ins w:id="78137" w:author="pete jones" w:date="2022-01-11T16:44:00Z"/>
                <w:rFonts w:ascii="Calibri" w:hAnsi="Calibri" w:cs="Calibri"/>
                <w:color w:val="000000"/>
                <w:sz w:val="22"/>
                <w:szCs w:val="22"/>
              </w:rPr>
            </w:pPr>
            <w:ins w:id="78138"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BAED65" w14:textId="77777777" w:rsidR="00910219" w:rsidRPr="00910219" w:rsidRDefault="00910219" w:rsidP="00910219">
            <w:pPr>
              <w:spacing w:before="0" w:after="0" w:line="240" w:lineRule="auto"/>
              <w:jc w:val="center"/>
              <w:rPr>
                <w:ins w:id="78139" w:author="pete jones" w:date="2022-01-11T16:44:00Z"/>
                <w:rFonts w:ascii="Calibri" w:hAnsi="Calibri" w:cs="Calibri"/>
                <w:color w:val="000000"/>
                <w:sz w:val="22"/>
                <w:szCs w:val="22"/>
              </w:rPr>
            </w:pPr>
            <w:ins w:id="78140"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43220EC" w14:textId="77777777" w:rsidR="00910219" w:rsidRPr="00910219" w:rsidRDefault="00910219" w:rsidP="00910219">
            <w:pPr>
              <w:spacing w:before="0" w:after="0" w:line="240" w:lineRule="auto"/>
              <w:jc w:val="center"/>
              <w:rPr>
                <w:ins w:id="78141" w:author="pete jones" w:date="2022-01-11T16:44:00Z"/>
                <w:rFonts w:ascii="Calibri" w:hAnsi="Calibri" w:cs="Calibri"/>
                <w:color w:val="000000"/>
                <w:sz w:val="22"/>
                <w:szCs w:val="22"/>
              </w:rPr>
            </w:pPr>
            <w:ins w:id="78142" w:author="pete jones" w:date="2022-01-11T16:44:00Z">
              <w:r w:rsidRPr="00910219">
                <w:rPr>
                  <w:rFonts w:ascii="Calibri" w:hAnsi="Calibri" w:cs="Calibri"/>
                  <w:color w:val="000000"/>
                  <w:sz w:val="22"/>
                  <w:szCs w:val="22"/>
                </w:rPr>
                <w:t> </w:t>
              </w:r>
            </w:ins>
          </w:p>
        </w:tc>
      </w:tr>
      <w:tr w:rsidR="00910219" w:rsidRPr="00910219" w14:paraId="1D70BF33" w14:textId="77777777" w:rsidTr="00910219">
        <w:trPr>
          <w:trHeight w:val="300"/>
          <w:ins w:id="78143" w:author="pete jones" w:date="2022-01-11T16:44: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F5EE47F" w14:textId="77777777" w:rsidR="00910219" w:rsidRPr="00910219" w:rsidRDefault="00910219" w:rsidP="00910219">
            <w:pPr>
              <w:spacing w:before="0" w:after="0" w:line="240" w:lineRule="auto"/>
              <w:jc w:val="center"/>
              <w:rPr>
                <w:ins w:id="78144" w:author="pete jones" w:date="2022-01-11T16:44:00Z"/>
                <w:rFonts w:ascii="Calibri" w:hAnsi="Calibri" w:cs="Calibri"/>
                <w:color w:val="000000"/>
                <w:sz w:val="22"/>
                <w:szCs w:val="22"/>
              </w:rPr>
            </w:pPr>
            <w:ins w:id="78145" w:author="pete jones" w:date="2022-01-11T16:44: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670CE2E" w14:textId="77777777" w:rsidR="00910219" w:rsidRPr="00910219" w:rsidRDefault="00910219" w:rsidP="00910219">
            <w:pPr>
              <w:spacing w:before="0" w:after="0" w:line="240" w:lineRule="auto"/>
              <w:jc w:val="left"/>
              <w:rPr>
                <w:ins w:id="78146" w:author="pete jones" w:date="2022-01-11T16:44:00Z"/>
                <w:rFonts w:ascii="Calibri" w:hAnsi="Calibri" w:cs="Calibri"/>
                <w:color w:val="000000"/>
                <w:sz w:val="22"/>
                <w:szCs w:val="22"/>
              </w:rPr>
            </w:pPr>
            <w:ins w:id="78147" w:author="pete jones" w:date="2022-01-11T16:44:00Z">
              <w:r w:rsidRPr="00910219">
                <w:rPr>
                  <w:rFonts w:ascii="Calibri" w:hAnsi="Calibri" w:cs="Calibri"/>
                  <w:color w:val="000000"/>
                  <w:sz w:val="22"/>
                  <w:szCs w:val="22"/>
                </w:rPr>
                <w:t>Fluid Mechanics and Heat Transfer</w:t>
              </w:r>
            </w:ins>
          </w:p>
        </w:tc>
        <w:tc>
          <w:tcPr>
            <w:tcW w:w="397" w:type="dxa"/>
            <w:tcBorders>
              <w:top w:val="nil"/>
              <w:left w:val="nil"/>
              <w:bottom w:val="single" w:sz="4" w:space="0" w:color="auto"/>
              <w:right w:val="single" w:sz="4" w:space="0" w:color="auto"/>
            </w:tcBorders>
            <w:shd w:val="clear" w:color="auto" w:fill="auto"/>
            <w:noWrap/>
            <w:vAlign w:val="bottom"/>
            <w:hideMark/>
          </w:tcPr>
          <w:p w14:paraId="50A27FDE" w14:textId="77777777" w:rsidR="00910219" w:rsidRPr="00910219" w:rsidRDefault="00910219" w:rsidP="00910219">
            <w:pPr>
              <w:spacing w:before="0" w:after="0" w:line="240" w:lineRule="auto"/>
              <w:jc w:val="center"/>
              <w:rPr>
                <w:ins w:id="78148" w:author="pete jones" w:date="2022-01-11T16:44:00Z"/>
                <w:rFonts w:ascii="Calibri" w:hAnsi="Calibri" w:cs="Calibri"/>
                <w:color w:val="000000"/>
                <w:sz w:val="22"/>
                <w:szCs w:val="22"/>
              </w:rPr>
            </w:pPr>
            <w:ins w:id="78149" w:author="pete jones" w:date="2022-01-11T16:44:00Z">
              <w:r w:rsidRPr="00910219">
                <w:rPr>
                  <w:rFonts w:ascii="Calibri" w:hAnsi="Calibri" w:cs="Calibri"/>
                  <w:color w:val="000000"/>
                  <w:sz w:val="22"/>
                  <w:szCs w:val="22"/>
                </w:rPr>
                <w:t>S</w:t>
              </w:r>
            </w:ins>
          </w:p>
        </w:tc>
        <w:tc>
          <w:tcPr>
            <w:tcW w:w="390" w:type="dxa"/>
            <w:tcBorders>
              <w:top w:val="nil"/>
              <w:left w:val="nil"/>
              <w:bottom w:val="single" w:sz="4" w:space="0" w:color="auto"/>
              <w:right w:val="single" w:sz="4" w:space="0" w:color="auto"/>
            </w:tcBorders>
            <w:shd w:val="clear" w:color="auto" w:fill="auto"/>
            <w:noWrap/>
            <w:vAlign w:val="bottom"/>
            <w:hideMark/>
          </w:tcPr>
          <w:p w14:paraId="05105A98" w14:textId="77777777" w:rsidR="00910219" w:rsidRPr="00910219" w:rsidRDefault="00910219" w:rsidP="00910219">
            <w:pPr>
              <w:spacing w:before="0" w:after="0" w:line="240" w:lineRule="auto"/>
              <w:jc w:val="center"/>
              <w:rPr>
                <w:ins w:id="78150" w:author="pete jones" w:date="2022-01-11T16:44:00Z"/>
                <w:rFonts w:ascii="Calibri" w:hAnsi="Calibri" w:cs="Calibri"/>
                <w:color w:val="000000"/>
                <w:sz w:val="22"/>
                <w:szCs w:val="22"/>
              </w:rPr>
            </w:pPr>
            <w:ins w:id="78151" w:author="pete jones" w:date="2022-01-11T16:44:00Z">
              <w:r w:rsidRPr="00910219">
                <w:rPr>
                  <w:rFonts w:ascii="Calibri" w:hAnsi="Calibri" w:cs="Calibri"/>
                  <w:color w:val="000000"/>
                  <w:sz w:val="22"/>
                  <w:szCs w:val="22"/>
                </w:rPr>
                <w:t>20</w:t>
              </w:r>
            </w:ins>
          </w:p>
        </w:tc>
        <w:tc>
          <w:tcPr>
            <w:tcW w:w="461" w:type="dxa"/>
            <w:tcBorders>
              <w:top w:val="nil"/>
              <w:left w:val="nil"/>
              <w:bottom w:val="single" w:sz="4" w:space="0" w:color="auto"/>
              <w:right w:val="single" w:sz="4" w:space="0" w:color="auto"/>
            </w:tcBorders>
            <w:shd w:val="clear" w:color="auto" w:fill="auto"/>
            <w:noWrap/>
            <w:vAlign w:val="bottom"/>
            <w:hideMark/>
          </w:tcPr>
          <w:p w14:paraId="5F701EC2" w14:textId="77777777" w:rsidR="00910219" w:rsidRPr="00910219" w:rsidRDefault="00910219" w:rsidP="00910219">
            <w:pPr>
              <w:spacing w:before="0" w:after="0" w:line="240" w:lineRule="auto"/>
              <w:jc w:val="center"/>
              <w:rPr>
                <w:ins w:id="78152" w:author="pete jones" w:date="2022-01-11T16:44:00Z"/>
                <w:rFonts w:ascii="Calibri" w:hAnsi="Calibri" w:cs="Calibri"/>
                <w:color w:val="000000"/>
                <w:sz w:val="22"/>
                <w:szCs w:val="22"/>
              </w:rPr>
            </w:pPr>
            <w:ins w:id="78153" w:author="pete jones" w:date="2022-01-11T16:44:00Z">
              <w:r w:rsidRPr="00910219">
                <w:rPr>
                  <w:rFonts w:ascii="Calibri" w:hAnsi="Calibri" w:cs="Calibri"/>
                  <w:color w:val="000000"/>
                  <w:sz w:val="22"/>
                  <w:szCs w:val="22"/>
                </w:rPr>
                <w:t>100</w:t>
              </w:r>
            </w:ins>
          </w:p>
        </w:tc>
        <w:tc>
          <w:tcPr>
            <w:tcW w:w="461" w:type="dxa"/>
            <w:tcBorders>
              <w:top w:val="nil"/>
              <w:left w:val="nil"/>
              <w:bottom w:val="single" w:sz="4" w:space="0" w:color="auto"/>
              <w:right w:val="single" w:sz="4" w:space="0" w:color="auto"/>
            </w:tcBorders>
            <w:shd w:val="clear" w:color="auto" w:fill="auto"/>
            <w:noWrap/>
            <w:vAlign w:val="bottom"/>
            <w:hideMark/>
          </w:tcPr>
          <w:p w14:paraId="6B58D263" w14:textId="77777777" w:rsidR="00910219" w:rsidRPr="00910219" w:rsidRDefault="00910219" w:rsidP="00910219">
            <w:pPr>
              <w:spacing w:before="0" w:after="0" w:line="240" w:lineRule="auto"/>
              <w:jc w:val="center"/>
              <w:rPr>
                <w:ins w:id="78154" w:author="pete jones" w:date="2022-01-11T16:44:00Z"/>
                <w:rFonts w:ascii="Calibri" w:hAnsi="Calibri" w:cs="Calibri"/>
                <w:color w:val="000000"/>
                <w:sz w:val="22"/>
                <w:szCs w:val="22"/>
              </w:rPr>
            </w:pPr>
            <w:ins w:id="78155" w:author="pete jones" w:date="2022-01-11T16:44:00Z">
              <w:r w:rsidRPr="00910219">
                <w:rPr>
                  <w:rFonts w:ascii="Calibri" w:hAnsi="Calibri" w:cs="Calibri"/>
                  <w:color w:val="000000"/>
                  <w:sz w:val="22"/>
                  <w:szCs w:val="22"/>
                </w:rPr>
                <w:t> </w:t>
              </w:r>
            </w:ins>
          </w:p>
        </w:tc>
        <w:tc>
          <w:tcPr>
            <w:tcW w:w="461" w:type="dxa"/>
            <w:tcBorders>
              <w:top w:val="nil"/>
              <w:left w:val="nil"/>
              <w:bottom w:val="single" w:sz="4" w:space="0" w:color="auto"/>
              <w:right w:val="single" w:sz="4" w:space="0" w:color="auto"/>
            </w:tcBorders>
            <w:shd w:val="clear" w:color="auto" w:fill="auto"/>
            <w:noWrap/>
            <w:vAlign w:val="bottom"/>
            <w:hideMark/>
          </w:tcPr>
          <w:p w14:paraId="498C1EF8" w14:textId="77777777" w:rsidR="00910219" w:rsidRPr="00910219" w:rsidRDefault="00910219" w:rsidP="00910219">
            <w:pPr>
              <w:spacing w:before="0" w:after="0" w:line="240" w:lineRule="auto"/>
              <w:jc w:val="center"/>
              <w:rPr>
                <w:ins w:id="78156" w:author="pete jones" w:date="2022-01-11T16:44:00Z"/>
                <w:rFonts w:ascii="Calibri" w:hAnsi="Calibri" w:cs="Calibri"/>
                <w:color w:val="000000"/>
                <w:sz w:val="22"/>
                <w:szCs w:val="22"/>
              </w:rPr>
            </w:pPr>
            <w:ins w:id="78157" w:author="pete jones" w:date="2022-01-11T16:44:00Z">
              <w:r w:rsidRPr="00910219">
                <w:rPr>
                  <w:rFonts w:ascii="Calibri" w:hAnsi="Calibri" w:cs="Calibri"/>
                  <w:color w:val="000000"/>
                  <w:sz w:val="22"/>
                  <w:szCs w:val="22"/>
                </w:rPr>
                <w:t> </w:t>
              </w:r>
            </w:ins>
          </w:p>
        </w:tc>
        <w:tc>
          <w:tcPr>
            <w:tcW w:w="390" w:type="dxa"/>
            <w:tcBorders>
              <w:top w:val="nil"/>
              <w:left w:val="nil"/>
              <w:bottom w:val="single" w:sz="4" w:space="0" w:color="auto"/>
              <w:right w:val="single" w:sz="4" w:space="0" w:color="auto"/>
            </w:tcBorders>
            <w:shd w:val="clear" w:color="auto" w:fill="auto"/>
            <w:noWrap/>
            <w:vAlign w:val="bottom"/>
            <w:hideMark/>
          </w:tcPr>
          <w:p w14:paraId="1F8CE570" w14:textId="77777777" w:rsidR="00910219" w:rsidRPr="00910219" w:rsidRDefault="00910219" w:rsidP="00910219">
            <w:pPr>
              <w:spacing w:before="0" w:after="0" w:line="240" w:lineRule="auto"/>
              <w:jc w:val="center"/>
              <w:rPr>
                <w:ins w:id="78158" w:author="pete jones" w:date="2022-01-11T16:44:00Z"/>
                <w:rFonts w:ascii="Calibri" w:hAnsi="Calibri" w:cs="Calibri"/>
                <w:color w:val="000000"/>
                <w:sz w:val="22"/>
                <w:szCs w:val="22"/>
              </w:rPr>
            </w:pPr>
            <w:ins w:id="78159"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4ACF41" w14:textId="77777777" w:rsidR="00910219" w:rsidRPr="00910219" w:rsidRDefault="00910219" w:rsidP="00910219">
            <w:pPr>
              <w:spacing w:before="0" w:after="0" w:line="240" w:lineRule="auto"/>
              <w:jc w:val="center"/>
              <w:rPr>
                <w:ins w:id="78160" w:author="pete jones" w:date="2022-01-11T16:44:00Z"/>
                <w:rFonts w:ascii="Calibri" w:hAnsi="Calibri" w:cs="Calibri"/>
                <w:color w:val="000000"/>
                <w:sz w:val="22"/>
                <w:szCs w:val="22"/>
              </w:rPr>
            </w:pPr>
            <w:ins w:id="78161"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FDDB15" w14:textId="77777777" w:rsidR="00910219" w:rsidRPr="00910219" w:rsidRDefault="00910219" w:rsidP="00910219">
            <w:pPr>
              <w:spacing w:before="0" w:after="0" w:line="240" w:lineRule="auto"/>
              <w:jc w:val="center"/>
              <w:rPr>
                <w:ins w:id="78162" w:author="pete jones" w:date="2022-01-11T16:44:00Z"/>
                <w:rFonts w:ascii="Calibri" w:hAnsi="Calibri" w:cs="Calibri"/>
                <w:color w:val="000000"/>
                <w:sz w:val="22"/>
                <w:szCs w:val="22"/>
              </w:rPr>
            </w:pPr>
            <w:ins w:id="78163"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CAB92D" w14:textId="77777777" w:rsidR="00910219" w:rsidRPr="00910219" w:rsidRDefault="00910219" w:rsidP="00910219">
            <w:pPr>
              <w:spacing w:before="0" w:after="0" w:line="240" w:lineRule="auto"/>
              <w:jc w:val="center"/>
              <w:rPr>
                <w:ins w:id="78164" w:author="pete jones" w:date="2022-01-11T16:44:00Z"/>
                <w:rFonts w:ascii="Calibri" w:hAnsi="Calibri" w:cs="Calibri"/>
                <w:color w:val="000000"/>
                <w:sz w:val="22"/>
                <w:szCs w:val="22"/>
              </w:rPr>
            </w:pPr>
            <w:ins w:id="78165"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2ED9A0" w14:textId="77777777" w:rsidR="00910219" w:rsidRPr="00910219" w:rsidRDefault="00910219" w:rsidP="00910219">
            <w:pPr>
              <w:spacing w:before="0" w:after="0" w:line="240" w:lineRule="auto"/>
              <w:jc w:val="center"/>
              <w:rPr>
                <w:ins w:id="78166" w:author="pete jones" w:date="2022-01-11T16:44:00Z"/>
                <w:rFonts w:ascii="Calibri" w:hAnsi="Calibri" w:cs="Calibri"/>
                <w:color w:val="000000"/>
                <w:sz w:val="22"/>
                <w:szCs w:val="22"/>
              </w:rPr>
            </w:pPr>
            <w:ins w:id="78167" w:author="pete jones" w:date="2022-01-11T16:44: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5FA6A4" w14:textId="77777777" w:rsidR="00910219" w:rsidRPr="00910219" w:rsidRDefault="00910219" w:rsidP="00910219">
            <w:pPr>
              <w:spacing w:before="0" w:after="0" w:line="240" w:lineRule="auto"/>
              <w:jc w:val="center"/>
              <w:rPr>
                <w:ins w:id="78168" w:author="pete jones" w:date="2022-01-11T16:44:00Z"/>
                <w:rFonts w:ascii="Calibri" w:hAnsi="Calibri" w:cs="Calibri"/>
                <w:color w:val="000000"/>
                <w:sz w:val="22"/>
                <w:szCs w:val="22"/>
              </w:rPr>
            </w:pPr>
            <w:ins w:id="78169" w:author="pete jones" w:date="2022-01-11T16:44: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488C169" w14:textId="77777777" w:rsidR="00910219" w:rsidRPr="00910219" w:rsidRDefault="00910219" w:rsidP="00910219">
            <w:pPr>
              <w:spacing w:before="0" w:after="0" w:line="240" w:lineRule="auto"/>
              <w:jc w:val="center"/>
              <w:rPr>
                <w:ins w:id="78170" w:author="pete jones" w:date="2022-01-11T16:44:00Z"/>
                <w:rFonts w:ascii="Calibri" w:hAnsi="Calibri" w:cs="Calibri"/>
                <w:color w:val="000000"/>
                <w:sz w:val="22"/>
                <w:szCs w:val="22"/>
              </w:rPr>
            </w:pPr>
            <w:ins w:id="78171" w:author="pete jones" w:date="2022-01-11T16:44:00Z">
              <w:r w:rsidRPr="00910219">
                <w:rPr>
                  <w:rFonts w:ascii="Calibri" w:hAnsi="Calibri" w:cs="Calibri"/>
                  <w:color w:val="000000"/>
                  <w:sz w:val="22"/>
                  <w:szCs w:val="22"/>
                </w:rPr>
                <w:t> </w:t>
              </w:r>
            </w:ins>
          </w:p>
        </w:tc>
      </w:tr>
    </w:tbl>
    <w:p w14:paraId="1932233C" w14:textId="49B245F4" w:rsidR="00B430D8" w:rsidRDefault="00B430D8" w:rsidP="00406988">
      <w:pPr>
        <w:jc w:val="left"/>
        <w:rPr>
          <w:ins w:id="78172" w:author="pete jones" w:date="2022-01-11T16:44:00Z"/>
        </w:rPr>
      </w:pPr>
    </w:p>
    <w:tbl>
      <w:tblPr>
        <w:tblW w:w="10689"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910219" w:rsidRPr="00910219" w14:paraId="59E51AB2" w14:textId="77777777" w:rsidTr="00910219">
        <w:trPr>
          <w:trHeight w:val="300"/>
          <w:ins w:id="78173" w:author="pete jones" w:date="2022-01-11T16:45:00Z"/>
        </w:trPr>
        <w:tc>
          <w:tcPr>
            <w:tcW w:w="408" w:type="dxa"/>
            <w:tcBorders>
              <w:top w:val="nil"/>
              <w:left w:val="nil"/>
              <w:bottom w:val="nil"/>
              <w:right w:val="nil"/>
            </w:tcBorders>
            <w:shd w:val="clear" w:color="auto" w:fill="auto"/>
            <w:noWrap/>
            <w:vAlign w:val="center"/>
            <w:hideMark/>
          </w:tcPr>
          <w:p w14:paraId="799B7FBC" w14:textId="77777777" w:rsidR="00910219" w:rsidRPr="00910219" w:rsidRDefault="00910219" w:rsidP="00910219">
            <w:pPr>
              <w:spacing w:before="0" w:after="0" w:line="240" w:lineRule="auto"/>
              <w:jc w:val="left"/>
              <w:rPr>
                <w:ins w:id="78174" w:author="pete jones" w:date="2022-01-11T16:45: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D805258" w14:textId="77777777" w:rsidR="00910219" w:rsidRPr="00910219" w:rsidRDefault="00910219" w:rsidP="00910219">
            <w:pPr>
              <w:spacing w:before="0" w:after="0" w:line="240" w:lineRule="auto"/>
              <w:jc w:val="center"/>
              <w:rPr>
                <w:ins w:id="78175" w:author="pete jones" w:date="2022-01-11T16:45:00Z"/>
                <w:rFonts w:ascii="Calibri" w:hAnsi="Calibri" w:cs="Calibri"/>
                <w:b/>
                <w:bCs/>
                <w:color w:val="000000"/>
                <w:sz w:val="32"/>
                <w:szCs w:val="32"/>
              </w:rPr>
            </w:pPr>
            <w:ins w:id="78176" w:author="pete jones" w:date="2022-01-11T16:45:00Z">
              <w:r w:rsidRPr="00910219">
                <w:rPr>
                  <w:rFonts w:ascii="Calibri" w:hAnsi="Calibri" w:cs="Calibri"/>
                  <w:b/>
                  <w:bCs/>
                  <w:color w:val="000000"/>
                  <w:sz w:val="32"/>
                  <w:szCs w:val="32"/>
                </w:rPr>
                <w:t>The University of Sheffield</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EE3EE56" w14:textId="77777777" w:rsidR="00910219" w:rsidRPr="00910219" w:rsidRDefault="00910219" w:rsidP="00910219">
            <w:pPr>
              <w:spacing w:before="0" w:after="0" w:line="240" w:lineRule="auto"/>
              <w:jc w:val="right"/>
              <w:rPr>
                <w:ins w:id="78177" w:author="pete jones" w:date="2022-01-11T16:45:00Z"/>
                <w:rFonts w:ascii="Calibri" w:hAnsi="Calibri" w:cs="Calibri"/>
                <w:color w:val="000000"/>
                <w:sz w:val="22"/>
                <w:szCs w:val="22"/>
              </w:rPr>
            </w:pPr>
            <w:ins w:id="78178" w:author="pete jones" w:date="2022-01-11T16:45: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93B1017" w14:textId="77777777" w:rsidR="00910219" w:rsidRPr="00910219" w:rsidRDefault="00910219" w:rsidP="00910219">
            <w:pPr>
              <w:spacing w:before="0" w:after="0" w:line="240" w:lineRule="auto"/>
              <w:jc w:val="center"/>
              <w:rPr>
                <w:ins w:id="78179" w:author="pete jones" w:date="2022-01-11T16:45:00Z"/>
                <w:rFonts w:ascii="Calibri" w:hAnsi="Calibri" w:cs="Calibri"/>
                <w:color w:val="000000"/>
                <w:sz w:val="22"/>
                <w:szCs w:val="22"/>
              </w:rPr>
            </w:pPr>
            <w:ins w:id="78180" w:author="pete jones" w:date="2022-01-11T16:45:00Z">
              <w:r w:rsidRPr="00910219">
                <w:rPr>
                  <w:rFonts w:ascii="Calibri" w:hAnsi="Calibri" w:cs="Calibri"/>
                  <w:color w:val="000000"/>
                  <w:sz w:val="22"/>
                  <w:szCs w:val="22"/>
                </w:rPr>
                <w:t>26</w:t>
              </w:r>
            </w:ins>
          </w:p>
        </w:tc>
      </w:tr>
      <w:tr w:rsidR="00910219" w:rsidRPr="00910219" w14:paraId="0B2A8D2B" w14:textId="77777777" w:rsidTr="00910219">
        <w:trPr>
          <w:trHeight w:val="315"/>
          <w:ins w:id="78181" w:author="pete jones" w:date="2022-01-11T16:45:00Z"/>
        </w:trPr>
        <w:tc>
          <w:tcPr>
            <w:tcW w:w="408" w:type="dxa"/>
            <w:tcBorders>
              <w:top w:val="nil"/>
              <w:left w:val="nil"/>
              <w:bottom w:val="nil"/>
              <w:right w:val="nil"/>
            </w:tcBorders>
            <w:shd w:val="clear" w:color="auto" w:fill="auto"/>
            <w:noWrap/>
            <w:vAlign w:val="center"/>
            <w:hideMark/>
          </w:tcPr>
          <w:p w14:paraId="453DFE6C" w14:textId="77777777" w:rsidR="00910219" w:rsidRPr="00910219" w:rsidRDefault="00910219" w:rsidP="00910219">
            <w:pPr>
              <w:spacing w:before="0" w:after="0" w:line="240" w:lineRule="auto"/>
              <w:jc w:val="center"/>
              <w:rPr>
                <w:ins w:id="78182" w:author="pete jones" w:date="2022-01-11T16:45: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76565451" w14:textId="77777777" w:rsidR="00910219" w:rsidRPr="00910219" w:rsidRDefault="00910219" w:rsidP="00910219">
            <w:pPr>
              <w:spacing w:before="0" w:after="0" w:line="240" w:lineRule="auto"/>
              <w:jc w:val="left"/>
              <w:rPr>
                <w:ins w:id="78183" w:author="pete jones" w:date="2022-01-11T16:45: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8ED9485" w14:textId="77777777" w:rsidR="00910219" w:rsidRPr="00910219" w:rsidRDefault="00910219" w:rsidP="00910219">
            <w:pPr>
              <w:spacing w:before="0" w:after="0" w:line="240" w:lineRule="auto"/>
              <w:jc w:val="right"/>
              <w:rPr>
                <w:ins w:id="78184" w:author="pete jones" w:date="2022-01-11T16:45:00Z"/>
                <w:rFonts w:ascii="Calibri" w:hAnsi="Calibri" w:cs="Calibri"/>
                <w:color w:val="000000"/>
                <w:sz w:val="22"/>
                <w:szCs w:val="22"/>
              </w:rPr>
            </w:pPr>
            <w:ins w:id="78185" w:author="pete jones" w:date="2022-01-11T16:45: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7D679E23" w14:textId="77777777" w:rsidR="00910219" w:rsidRPr="00910219" w:rsidRDefault="00910219" w:rsidP="00910219">
            <w:pPr>
              <w:spacing w:before="0" w:after="0" w:line="240" w:lineRule="auto"/>
              <w:jc w:val="center"/>
              <w:rPr>
                <w:ins w:id="78186" w:author="pete jones" w:date="2022-01-11T16:45:00Z"/>
                <w:rFonts w:ascii="Calibri" w:hAnsi="Calibri" w:cs="Calibri"/>
                <w:color w:val="000000"/>
                <w:sz w:val="22"/>
                <w:szCs w:val="22"/>
              </w:rPr>
            </w:pPr>
            <w:ins w:id="78187" w:author="pete jones" w:date="2022-01-11T16:45:00Z">
              <w:r w:rsidRPr="00910219">
                <w:rPr>
                  <w:rFonts w:ascii="Calibri" w:hAnsi="Calibri" w:cs="Calibri"/>
                  <w:color w:val="000000"/>
                  <w:sz w:val="22"/>
                  <w:szCs w:val="22"/>
                </w:rPr>
                <w:t>13</w:t>
              </w:r>
            </w:ins>
          </w:p>
        </w:tc>
      </w:tr>
      <w:tr w:rsidR="00910219" w:rsidRPr="00910219" w14:paraId="52D32FBA" w14:textId="77777777" w:rsidTr="00910219">
        <w:trPr>
          <w:trHeight w:val="315"/>
          <w:ins w:id="78188" w:author="pete jones" w:date="2022-01-11T16:45:00Z"/>
        </w:trPr>
        <w:tc>
          <w:tcPr>
            <w:tcW w:w="408" w:type="dxa"/>
            <w:tcBorders>
              <w:top w:val="nil"/>
              <w:left w:val="nil"/>
              <w:bottom w:val="nil"/>
              <w:right w:val="nil"/>
            </w:tcBorders>
            <w:shd w:val="clear" w:color="auto" w:fill="auto"/>
            <w:noWrap/>
            <w:vAlign w:val="center"/>
            <w:hideMark/>
          </w:tcPr>
          <w:p w14:paraId="7A766630" w14:textId="77777777" w:rsidR="00910219" w:rsidRPr="00910219" w:rsidRDefault="00910219" w:rsidP="00910219">
            <w:pPr>
              <w:spacing w:before="0" w:after="0" w:line="240" w:lineRule="auto"/>
              <w:jc w:val="center"/>
              <w:rPr>
                <w:ins w:id="78189" w:author="pete jones" w:date="2022-01-11T16:45: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2B3B28CA" w14:textId="77777777" w:rsidR="00910219" w:rsidRPr="00910219" w:rsidRDefault="00910219" w:rsidP="00910219">
            <w:pPr>
              <w:spacing w:before="0" w:after="0" w:line="240" w:lineRule="auto"/>
              <w:jc w:val="left"/>
              <w:rPr>
                <w:ins w:id="78190" w:author="pete jones" w:date="2022-01-11T16:45: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17988FD9" w14:textId="77777777" w:rsidR="00910219" w:rsidRPr="00910219" w:rsidRDefault="00910219" w:rsidP="00910219">
            <w:pPr>
              <w:spacing w:before="0" w:after="0" w:line="240" w:lineRule="auto"/>
              <w:jc w:val="center"/>
              <w:rPr>
                <w:ins w:id="78191" w:author="pete jones" w:date="2022-01-11T16:45:00Z"/>
                <w:rFonts w:ascii="Calibri" w:hAnsi="Calibri" w:cs="Calibri"/>
                <w:b/>
                <w:bCs/>
                <w:i/>
                <w:iCs/>
                <w:color w:val="000000"/>
                <w:sz w:val="22"/>
                <w:szCs w:val="22"/>
              </w:rPr>
            </w:pPr>
            <w:ins w:id="78192" w:author="pete jones" w:date="2022-01-11T16:45:00Z">
              <w:r w:rsidRPr="00910219">
                <w:rPr>
                  <w:rFonts w:ascii="Calibri" w:hAnsi="Calibri" w:cs="Calibri"/>
                  <w:b/>
                  <w:bCs/>
                  <w:i/>
                  <w:iCs/>
                  <w:color w:val="000000"/>
                  <w:sz w:val="22"/>
                  <w:szCs w:val="22"/>
                </w:rPr>
                <w:t>Acceptance Criteria</w:t>
              </w:r>
            </w:ins>
          </w:p>
        </w:tc>
      </w:tr>
      <w:tr w:rsidR="00910219" w:rsidRPr="00910219" w14:paraId="4CEC7C9F" w14:textId="77777777" w:rsidTr="00910219">
        <w:trPr>
          <w:trHeight w:val="300"/>
          <w:ins w:id="78193" w:author="pete jones" w:date="2022-01-11T16:45:00Z"/>
        </w:trPr>
        <w:tc>
          <w:tcPr>
            <w:tcW w:w="408" w:type="dxa"/>
            <w:tcBorders>
              <w:top w:val="nil"/>
              <w:left w:val="nil"/>
              <w:bottom w:val="nil"/>
              <w:right w:val="nil"/>
            </w:tcBorders>
            <w:shd w:val="clear" w:color="auto" w:fill="auto"/>
            <w:noWrap/>
            <w:vAlign w:val="center"/>
            <w:hideMark/>
          </w:tcPr>
          <w:p w14:paraId="0ADADFBF" w14:textId="77777777" w:rsidR="00910219" w:rsidRPr="00910219" w:rsidRDefault="00910219" w:rsidP="00910219">
            <w:pPr>
              <w:spacing w:before="0" w:after="0" w:line="240" w:lineRule="auto"/>
              <w:jc w:val="center"/>
              <w:rPr>
                <w:ins w:id="78194" w:author="pete jones" w:date="2022-01-11T16:45: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09C64874" w14:textId="13691EB7" w:rsidR="00910219" w:rsidRPr="00910219" w:rsidRDefault="00910219" w:rsidP="00910219">
            <w:pPr>
              <w:spacing w:before="0" w:after="0" w:line="240" w:lineRule="auto"/>
              <w:jc w:val="left"/>
              <w:rPr>
                <w:ins w:id="78195" w:author="pete jones" w:date="2022-01-11T16:45:00Z"/>
                <w:rFonts w:ascii="Calibri" w:hAnsi="Calibri" w:cs="Calibri"/>
                <w:color w:val="000000"/>
                <w:sz w:val="22"/>
                <w:szCs w:val="22"/>
              </w:rPr>
            </w:pPr>
            <w:ins w:id="78196" w:author="pete jones" w:date="2022-01-11T16:45:00Z">
              <w:r w:rsidRPr="00910219">
                <w:rPr>
                  <w:rFonts w:ascii="Calibri" w:hAnsi="Calibri" w:cs="Calibri"/>
                  <w:color w:val="000000"/>
                  <w:sz w:val="22"/>
                  <w:szCs w:val="22"/>
                </w:rPr>
                <w:t xml:space="preserve">Estimated engineering intake 2018 (at 3%) of </w:t>
              </w:r>
            </w:ins>
            <w:ins w:id="78197" w:author="pete jones" w:date="2022-03-30T12:32:00Z">
              <w:r w:rsidR="00042512">
                <w:rPr>
                  <w:rFonts w:ascii="Calibri" w:hAnsi="Calibri" w:cs="Calibri"/>
                  <w:color w:val="000000"/>
                  <w:sz w:val="22"/>
                  <w:szCs w:val="22"/>
                </w:rPr>
                <w:t xml:space="preserve">the </w:t>
              </w:r>
            </w:ins>
            <w:ins w:id="78198" w:author="pete jones" w:date="2022-01-11T16:45: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6D6481C" w14:textId="77777777" w:rsidR="00910219" w:rsidRPr="00910219" w:rsidRDefault="00910219" w:rsidP="00910219">
            <w:pPr>
              <w:spacing w:before="0" w:after="0" w:line="240" w:lineRule="auto"/>
              <w:jc w:val="right"/>
              <w:rPr>
                <w:ins w:id="78199" w:author="pete jones" w:date="2022-01-11T16:45:00Z"/>
                <w:rFonts w:ascii="Calibri" w:hAnsi="Calibri" w:cs="Calibri"/>
                <w:color w:val="000000"/>
                <w:sz w:val="22"/>
                <w:szCs w:val="22"/>
              </w:rPr>
            </w:pPr>
            <w:ins w:id="78200" w:author="pete jones" w:date="2022-01-11T16:45: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59915F7" w14:textId="77777777" w:rsidR="00910219" w:rsidRPr="00910219" w:rsidRDefault="00910219" w:rsidP="00910219">
            <w:pPr>
              <w:spacing w:before="0" w:after="0" w:line="240" w:lineRule="auto"/>
              <w:jc w:val="center"/>
              <w:rPr>
                <w:ins w:id="78201" w:author="pete jones" w:date="2022-01-11T16:45:00Z"/>
                <w:rFonts w:ascii="Calibri" w:hAnsi="Calibri" w:cs="Calibri"/>
                <w:color w:val="000000"/>
                <w:sz w:val="22"/>
                <w:szCs w:val="22"/>
              </w:rPr>
            </w:pPr>
            <w:ins w:id="78202" w:author="pete jones" w:date="2022-01-11T16:45:00Z">
              <w:r w:rsidRPr="00910219">
                <w:rPr>
                  <w:rFonts w:ascii="Calibri" w:hAnsi="Calibri" w:cs="Calibri"/>
                  <w:color w:val="000000"/>
                  <w:sz w:val="22"/>
                  <w:szCs w:val="22"/>
                </w:rPr>
                <w:t> </w:t>
              </w:r>
            </w:ins>
          </w:p>
        </w:tc>
      </w:tr>
      <w:tr w:rsidR="00910219" w:rsidRPr="00910219" w14:paraId="00198EAE" w14:textId="77777777" w:rsidTr="00910219">
        <w:trPr>
          <w:trHeight w:val="315"/>
          <w:ins w:id="78203" w:author="pete jones" w:date="2022-01-11T16:45:00Z"/>
        </w:trPr>
        <w:tc>
          <w:tcPr>
            <w:tcW w:w="408" w:type="dxa"/>
            <w:tcBorders>
              <w:top w:val="nil"/>
              <w:left w:val="nil"/>
              <w:bottom w:val="nil"/>
              <w:right w:val="nil"/>
            </w:tcBorders>
            <w:shd w:val="clear" w:color="auto" w:fill="auto"/>
            <w:noWrap/>
            <w:vAlign w:val="center"/>
            <w:hideMark/>
          </w:tcPr>
          <w:p w14:paraId="2775BC13" w14:textId="77777777" w:rsidR="00910219" w:rsidRPr="00910219" w:rsidRDefault="00910219" w:rsidP="00910219">
            <w:pPr>
              <w:spacing w:before="0" w:after="0" w:line="240" w:lineRule="auto"/>
              <w:jc w:val="center"/>
              <w:rPr>
                <w:ins w:id="78204" w:author="pete jones" w:date="2022-01-11T16:45: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6ABCF659" w14:textId="77777777" w:rsidR="00910219" w:rsidRPr="00910219" w:rsidRDefault="00910219" w:rsidP="00910219">
            <w:pPr>
              <w:spacing w:before="0" w:after="0" w:line="240" w:lineRule="auto"/>
              <w:jc w:val="left"/>
              <w:rPr>
                <w:ins w:id="78205" w:author="pete jones" w:date="2022-01-11T16:45: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6E439F2D" w14:textId="77777777" w:rsidR="00910219" w:rsidRPr="00910219" w:rsidRDefault="00910219" w:rsidP="00910219">
            <w:pPr>
              <w:spacing w:before="0" w:after="0" w:line="240" w:lineRule="auto"/>
              <w:jc w:val="right"/>
              <w:rPr>
                <w:ins w:id="78206" w:author="pete jones" w:date="2022-01-11T16:45:00Z"/>
                <w:rFonts w:ascii="Calibri" w:hAnsi="Calibri" w:cs="Calibri"/>
                <w:color w:val="000000"/>
                <w:sz w:val="22"/>
                <w:szCs w:val="22"/>
              </w:rPr>
            </w:pPr>
            <w:ins w:id="78207" w:author="pete jones" w:date="2022-01-11T16:45: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333E824D" w14:textId="77777777" w:rsidR="00910219" w:rsidRPr="00910219" w:rsidRDefault="00910219" w:rsidP="00910219">
            <w:pPr>
              <w:spacing w:before="0" w:after="0" w:line="240" w:lineRule="auto"/>
              <w:jc w:val="center"/>
              <w:rPr>
                <w:ins w:id="78208" w:author="pete jones" w:date="2022-01-11T16:45:00Z"/>
                <w:rFonts w:ascii="Calibri" w:hAnsi="Calibri" w:cs="Calibri"/>
                <w:color w:val="000000"/>
                <w:sz w:val="22"/>
                <w:szCs w:val="22"/>
              </w:rPr>
            </w:pPr>
            <w:ins w:id="78209" w:author="pete jones" w:date="2022-01-11T16:45:00Z">
              <w:r w:rsidRPr="00910219">
                <w:rPr>
                  <w:rFonts w:ascii="Calibri" w:hAnsi="Calibri" w:cs="Calibri"/>
                  <w:color w:val="000000"/>
                  <w:sz w:val="22"/>
                  <w:szCs w:val="22"/>
                </w:rPr>
                <w:t> </w:t>
              </w:r>
            </w:ins>
          </w:p>
        </w:tc>
      </w:tr>
      <w:tr w:rsidR="00910219" w:rsidRPr="00910219" w14:paraId="0BFCB576" w14:textId="77777777" w:rsidTr="00910219">
        <w:trPr>
          <w:trHeight w:val="315"/>
          <w:ins w:id="78210" w:author="pete jones" w:date="2022-01-11T16:45:00Z"/>
        </w:trPr>
        <w:tc>
          <w:tcPr>
            <w:tcW w:w="408" w:type="dxa"/>
            <w:tcBorders>
              <w:top w:val="nil"/>
              <w:left w:val="nil"/>
              <w:bottom w:val="nil"/>
              <w:right w:val="nil"/>
            </w:tcBorders>
            <w:shd w:val="clear" w:color="auto" w:fill="auto"/>
            <w:noWrap/>
            <w:vAlign w:val="center"/>
            <w:hideMark/>
          </w:tcPr>
          <w:p w14:paraId="6F83605B" w14:textId="77777777" w:rsidR="00910219" w:rsidRPr="00910219" w:rsidRDefault="00910219" w:rsidP="00910219">
            <w:pPr>
              <w:spacing w:before="0" w:after="0" w:line="240" w:lineRule="auto"/>
              <w:jc w:val="center"/>
              <w:rPr>
                <w:ins w:id="78211" w:author="pete jones" w:date="2022-01-11T16:45: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1E147747" w14:textId="77777777" w:rsidR="00910219" w:rsidRPr="00910219" w:rsidRDefault="00910219" w:rsidP="00910219">
            <w:pPr>
              <w:spacing w:before="0" w:after="0" w:line="240" w:lineRule="auto"/>
              <w:jc w:val="center"/>
              <w:rPr>
                <w:ins w:id="78212" w:author="pete jones" w:date="2022-01-11T16:45:00Z"/>
                <w:rFonts w:ascii="Calibri" w:hAnsi="Calibri" w:cs="Calibri"/>
                <w:b/>
                <w:bCs/>
                <w:color w:val="000000"/>
              </w:rPr>
            </w:pPr>
            <w:ins w:id="78213" w:author="pete jones" w:date="2022-01-11T16:45:00Z">
              <w:r w:rsidRPr="00910219">
                <w:rPr>
                  <w:rFonts w:ascii="Calibri" w:hAnsi="Calibri" w:cs="Calibri"/>
                  <w:b/>
                  <w:bCs/>
                  <w:color w:val="000000"/>
                </w:rPr>
                <w:t>159</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230956B" w14:textId="77777777" w:rsidR="00910219" w:rsidRPr="00910219" w:rsidRDefault="00910219" w:rsidP="00910219">
            <w:pPr>
              <w:spacing w:before="0" w:after="0" w:line="240" w:lineRule="auto"/>
              <w:jc w:val="right"/>
              <w:rPr>
                <w:ins w:id="78214" w:author="pete jones" w:date="2022-01-11T16:45:00Z"/>
                <w:rFonts w:ascii="Calibri" w:hAnsi="Calibri" w:cs="Calibri"/>
                <w:color w:val="000000"/>
                <w:sz w:val="22"/>
                <w:szCs w:val="22"/>
              </w:rPr>
            </w:pPr>
            <w:ins w:id="78215" w:author="pete jones" w:date="2022-01-11T16:45: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6CE0ED4E" w14:textId="77777777" w:rsidR="00910219" w:rsidRPr="00910219" w:rsidRDefault="00910219" w:rsidP="00910219">
            <w:pPr>
              <w:spacing w:before="0" w:after="0" w:line="240" w:lineRule="auto"/>
              <w:jc w:val="center"/>
              <w:rPr>
                <w:ins w:id="78216" w:author="pete jones" w:date="2022-01-11T16:45:00Z"/>
                <w:rFonts w:ascii="Calibri" w:hAnsi="Calibri" w:cs="Calibri"/>
                <w:color w:val="000000"/>
                <w:sz w:val="22"/>
                <w:szCs w:val="22"/>
              </w:rPr>
            </w:pPr>
            <w:ins w:id="78217" w:author="pete jones" w:date="2022-01-11T16:45:00Z">
              <w:r w:rsidRPr="00910219">
                <w:rPr>
                  <w:rFonts w:ascii="Calibri" w:hAnsi="Calibri" w:cs="Calibri"/>
                  <w:color w:val="000000"/>
                  <w:sz w:val="22"/>
                  <w:szCs w:val="22"/>
                </w:rPr>
                <w:t> </w:t>
              </w:r>
            </w:ins>
          </w:p>
        </w:tc>
      </w:tr>
      <w:tr w:rsidR="00910219" w:rsidRPr="00910219" w14:paraId="0698D66F" w14:textId="77777777" w:rsidTr="00910219">
        <w:trPr>
          <w:trHeight w:val="315"/>
          <w:ins w:id="78218" w:author="pete jones" w:date="2022-01-11T16:45:00Z"/>
        </w:trPr>
        <w:tc>
          <w:tcPr>
            <w:tcW w:w="408" w:type="dxa"/>
            <w:tcBorders>
              <w:top w:val="nil"/>
              <w:left w:val="nil"/>
              <w:bottom w:val="nil"/>
              <w:right w:val="nil"/>
            </w:tcBorders>
            <w:shd w:val="clear" w:color="auto" w:fill="auto"/>
            <w:noWrap/>
            <w:vAlign w:val="center"/>
            <w:hideMark/>
          </w:tcPr>
          <w:p w14:paraId="78CA2789" w14:textId="77777777" w:rsidR="00910219" w:rsidRPr="00910219" w:rsidRDefault="00910219" w:rsidP="00910219">
            <w:pPr>
              <w:spacing w:before="0" w:after="0" w:line="240" w:lineRule="auto"/>
              <w:jc w:val="center"/>
              <w:rPr>
                <w:ins w:id="78219" w:author="pete jones" w:date="2022-01-11T16:45: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7E5BB165" w14:textId="30DC47D5" w:rsidR="00910219" w:rsidRPr="00910219" w:rsidRDefault="00910219" w:rsidP="00910219">
            <w:pPr>
              <w:spacing w:before="0" w:after="0" w:line="240" w:lineRule="auto"/>
              <w:jc w:val="left"/>
              <w:rPr>
                <w:ins w:id="78220" w:author="pete jones" w:date="2022-01-11T16:45:00Z"/>
                <w:rFonts w:ascii="Calibri" w:hAnsi="Calibri" w:cs="Calibri"/>
                <w:color w:val="000000"/>
                <w:sz w:val="22"/>
                <w:szCs w:val="22"/>
              </w:rPr>
            </w:pPr>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17FBF77E" w14:textId="77777777">
              <w:trPr>
                <w:trHeight w:val="315"/>
                <w:tblCellSpacing w:w="0" w:type="dxa"/>
                <w:ins w:id="78221" w:author="pete jones" w:date="2022-01-11T16:45: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1EB16EFF" w14:textId="0DBC91CB" w:rsidR="00910219" w:rsidRPr="00910219" w:rsidRDefault="00910219" w:rsidP="00910219">
                  <w:pPr>
                    <w:spacing w:before="0" w:after="0" w:line="240" w:lineRule="auto"/>
                    <w:jc w:val="left"/>
                    <w:rPr>
                      <w:ins w:id="78222" w:author="pete jones" w:date="2022-01-11T16:45:00Z"/>
                      <w:rFonts w:ascii="Calibri" w:hAnsi="Calibri" w:cs="Calibri"/>
                      <w:b/>
                      <w:bCs/>
                      <w:i/>
                      <w:iCs/>
                      <w:color w:val="000000"/>
                      <w:sz w:val="22"/>
                      <w:szCs w:val="22"/>
                    </w:rPr>
                  </w:pPr>
                  <w:ins w:id="78223" w:author="pete jones" w:date="2022-01-11T16:45:00Z">
                    <w:r w:rsidRPr="00910219">
                      <w:rPr>
                        <w:rFonts w:ascii="Calibri" w:hAnsi="Calibri" w:cs="Calibri"/>
                        <w:noProof/>
                        <w:color w:val="000000"/>
                        <w:sz w:val="22"/>
                        <w:szCs w:val="22"/>
                      </w:rPr>
                      <w:drawing>
                        <wp:anchor distT="0" distB="0" distL="114300" distR="114300" simplePos="0" relativeHeight="251701248" behindDoc="0" locked="0" layoutInCell="1" allowOverlap="1" wp14:anchorId="35F7AC58" wp14:editId="6E3CA983">
                          <wp:simplePos x="0" y="0"/>
                          <wp:positionH relativeFrom="column">
                            <wp:posOffset>-20320</wp:posOffset>
                          </wp:positionH>
                          <wp:positionV relativeFrom="paragraph">
                            <wp:posOffset>-60325</wp:posOffset>
                          </wp:positionV>
                          <wp:extent cx="2524125" cy="923925"/>
                          <wp:effectExtent l="0" t="0" r="9525" b="9525"/>
                          <wp:wrapNone/>
                          <wp:docPr id="345253030" name="Chart 345253030">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14:sizeRelH relativeFrom="page">
                            <wp14:pctWidth>0</wp14:pctWidth>
                          </wp14:sizeRelH>
                          <wp14:sizeRelV relativeFrom="page">
                            <wp14:pctHeight>0</wp14:pctHeight>
                          </wp14:sizeRelV>
                        </wp:anchor>
                      </w:drawing>
                    </w:r>
                    <w:r w:rsidRPr="00910219">
                      <w:rPr>
                        <w:rFonts w:ascii="Calibri" w:hAnsi="Calibri" w:cs="Calibri"/>
                        <w:b/>
                        <w:bCs/>
                        <w:i/>
                        <w:iCs/>
                        <w:color w:val="000000"/>
                        <w:sz w:val="22"/>
                        <w:szCs w:val="22"/>
                      </w:rPr>
                      <w:t>Type of module category</w:t>
                    </w:r>
                  </w:ins>
                </w:p>
              </w:tc>
            </w:tr>
          </w:tbl>
          <w:p w14:paraId="385261DC" w14:textId="77777777" w:rsidR="00910219" w:rsidRPr="00910219" w:rsidRDefault="00910219" w:rsidP="00910219">
            <w:pPr>
              <w:spacing w:before="0" w:after="0" w:line="240" w:lineRule="auto"/>
              <w:jc w:val="left"/>
              <w:rPr>
                <w:ins w:id="78224" w:author="pete jones" w:date="2022-01-11T16:45: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4B80FA88" w14:textId="77777777" w:rsidR="00910219" w:rsidRPr="00910219" w:rsidRDefault="00910219" w:rsidP="00910219">
            <w:pPr>
              <w:spacing w:before="0" w:after="0" w:line="240" w:lineRule="auto"/>
              <w:jc w:val="right"/>
              <w:rPr>
                <w:ins w:id="78225" w:author="pete jones" w:date="2022-01-11T16:45:00Z"/>
                <w:rFonts w:ascii="Calibri" w:hAnsi="Calibri" w:cs="Calibri"/>
                <w:color w:val="000000"/>
                <w:sz w:val="22"/>
                <w:szCs w:val="22"/>
              </w:rPr>
            </w:pPr>
            <w:ins w:id="78226" w:author="pete jones" w:date="2022-01-11T16:45:00Z">
              <w:r w:rsidRPr="0091021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2E18036E" w14:textId="77777777" w:rsidR="00910219" w:rsidRPr="00910219" w:rsidRDefault="00910219" w:rsidP="00910219">
            <w:pPr>
              <w:spacing w:before="0" w:after="0" w:line="240" w:lineRule="auto"/>
              <w:jc w:val="right"/>
              <w:rPr>
                <w:ins w:id="78227" w:author="pete jones" w:date="2022-01-11T16:45: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6A486C7F" w14:textId="77777777" w:rsidR="00910219" w:rsidRPr="00910219" w:rsidRDefault="00910219" w:rsidP="00910219">
            <w:pPr>
              <w:spacing w:before="0" w:after="0" w:line="240" w:lineRule="auto"/>
              <w:jc w:val="left"/>
              <w:rPr>
                <w:ins w:id="78228" w:author="pete jones" w:date="2022-01-11T16:4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77746A9" w14:textId="77777777" w:rsidR="00910219" w:rsidRPr="00910219" w:rsidRDefault="00910219" w:rsidP="00910219">
            <w:pPr>
              <w:spacing w:before="0" w:after="0" w:line="240" w:lineRule="auto"/>
              <w:jc w:val="left"/>
              <w:rPr>
                <w:ins w:id="78229" w:author="pete jones" w:date="2022-01-11T16:4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35DEAB45" w14:textId="77777777" w:rsidR="00910219" w:rsidRPr="00910219" w:rsidRDefault="00910219" w:rsidP="00910219">
            <w:pPr>
              <w:spacing w:before="0" w:after="0" w:line="240" w:lineRule="auto"/>
              <w:jc w:val="left"/>
              <w:rPr>
                <w:ins w:id="78230" w:author="pete jones" w:date="2022-01-11T16:4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3A5D42DE" w14:textId="77777777" w:rsidR="00910219" w:rsidRPr="00910219" w:rsidRDefault="00910219" w:rsidP="00910219">
            <w:pPr>
              <w:spacing w:before="0" w:after="0" w:line="240" w:lineRule="auto"/>
              <w:jc w:val="left"/>
              <w:rPr>
                <w:ins w:id="78231"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6DB1F75" w14:textId="77777777" w:rsidR="00910219" w:rsidRPr="00910219" w:rsidRDefault="00910219" w:rsidP="00910219">
            <w:pPr>
              <w:spacing w:before="0" w:after="0" w:line="240" w:lineRule="auto"/>
              <w:jc w:val="left"/>
              <w:rPr>
                <w:ins w:id="78232"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F52990E" w14:textId="77777777" w:rsidR="00910219" w:rsidRPr="00910219" w:rsidRDefault="00910219" w:rsidP="00910219">
            <w:pPr>
              <w:spacing w:before="0" w:after="0" w:line="240" w:lineRule="auto"/>
              <w:jc w:val="center"/>
              <w:rPr>
                <w:ins w:id="78233"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EC687D9" w14:textId="77777777" w:rsidR="00910219" w:rsidRPr="00910219" w:rsidRDefault="00910219" w:rsidP="00910219">
            <w:pPr>
              <w:spacing w:before="0" w:after="0" w:line="240" w:lineRule="auto"/>
              <w:jc w:val="center"/>
              <w:rPr>
                <w:ins w:id="78234"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15680E7" w14:textId="77777777" w:rsidR="00910219" w:rsidRPr="00910219" w:rsidRDefault="00910219" w:rsidP="00910219">
            <w:pPr>
              <w:spacing w:before="0" w:after="0" w:line="240" w:lineRule="auto"/>
              <w:jc w:val="center"/>
              <w:rPr>
                <w:ins w:id="78235"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E9BD510" w14:textId="77777777" w:rsidR="00910219" w:rsidRPr="00910219" w:rsidRDefault="00910219" w:rsidP="00910219">
            <w:pPr>
              <w:spacing w:before="0" w:after="0" w:line="240" w:lineRule="auto"/>
              <w:jc w:val="center"/>
              <w:rPr>
                <w:ins w:id="78236" w:author="pete jones" w:date="2022-01-11T16:4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B49BB06" w14:textId="77777777" w:rsidR="00910219" w:rsidRPr="00910219" w:rsidRDefault="00910219" w:rsidP="00910219">
            <w:pPr>
              <w:spacing w:before="0" w:after="0" w:line="240" w:lineRule="auto"/>
              <w:jc w:val="center"/>
              <w:rPr>
                <w:ins w:id="78237" w:author="pete jones" w:date="2022-01-11T16:45:00Z"/>
                <w:rFonts w:ascii="Times New Roman" w:hAnsi="Times New Roman" w:cs="Times New Roman"/>
                <w:sz w:val="20"/>
                <w:szCs w:val="20"/>
              </w:rPr>
            </w:pPr>
          </w:p>
        </w:tc>
      </w:tr>
      <w:tr w:rsidR="00910219" w:rsidRPr="00910219" w14:paraId="34E7E716" w14:textId="77777777" w:rsidTr="00910219">
        <w:trPr>
          <w:trHeight w:val="315"/>
          <w:ins w:id="78238" w:author="pete jones" w:date="2022-01-11T16:45:00Z"/>
        </w:trPr>
        <w:tc>
          <w:tcPr>
            <w:tcW w:w="408" w:type="dxa"/>
            <w:tcBorders>
              <w:top w:val="nil"/>
              <w:left w:val="nil"/>
              <w:bottom w:val="nil"/>
              <w:right w:val="nil"/>
            </w:tcBorders>
            <w:shd w:val="clear" w:color="auto" w:fill="auto"/>
            <w:noWrap/>
            <w:vAlign w:val="center"/>
            <w:hideMark/>
          </w:tcPr>
          <w:p w14:paraId="3067208A" w14:textId="77777777" w:rsidR="00910219" w:rsidRPr="00910219" w:rsidRDefault="00910219" w:rsidP="00910219">
            <w:pPr>
              <w:spacing w:before="0" w:after="0" w:line="240" w:lineRule="auto"/>
              <w:jc w:val="center"/>
              <w:rPr>
                <w:ins w:id="78239" w:author="pete jones" w:date="2022-01-11T16:45: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7F581B28" w14:textId="77777777" w:rsidR="00910219" w:rsidRPr="00910219" w:rsidRDefault="00910219" w:rsidP="00910219">
            <w:pPr>
              <w:spacing w:before="0" w:after="0" w:line="240" w:lineRule="auto"/>
              <w:jc w:val="right"/>
              <w:rPr>
                <w:ins w:id="78240" w:author="pete jones" w:date="2022-01-11T16:45:00Z"/>
                <w:rFonts w:ascii="Calibri" w:hAnsi="Calibri" w:cs="Calibri"/>
                <w:sz w:val="22"/>
                <w:szCs w:val="22"/>
              </w:rPr>
            </w:pPr>
            <w:ins w:id="78241" w:author="pete jones" w:date="2022-01-11T16:45:00Z">
              <w:r w:rsidRPr="0091021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7216C33E" w14:textId="77777777" w:rsidR="00910219" w:rsidRPr="00910219" w:rsidRDefault="00910219" w:rsidP="00910219">
            <w:pPr>
              <w:spacing w:before="0" w:after="0" w:line="240" w:lineRule="auto"/>
              <w:jc w:val="center"/>
              <w:rPr>
                <w:ins w:id="78242" w:author="pete jones" w:date="2022-01-11T16:45:00Z"/>
                <w:rFonts w:ascii="Calibri" w:hAnsi="Calibri" w:cs="Calibri"/>
                <w:color w:val="000000"/>
                <w:sz w:val="22"/>
                <w:szCs w:val="22"/>
              </w:rPr>
            </w:pPr>
            <w:ins w:id="78243" w:author="pete jones" w:date="2022-01-11T16:45:00Z">
              <w:r w:rsidRPr="00910219">
                <w:rPr>
                  <w:rFonts w:ascii="Calibri" w:hAnsi="Calibri" w:cs="Calibri"/>
                  <w:color w:val="000000"/>
                  <w:sz w:val="22"/>
                  <w:szCs w:val="22"/>
                </w:rPr>
                <w:t>3</w:t>
              </w:r>
            </w:ins>
          </w:p>
        </w:tc>
        <w:tc>
          <w:tcPr>
            <w:tcW w:w="424" w:type="dxa"/>
            <w:tcBorders>
              <w:top w:val="nil"/>
              <w:left w:val="nil"/>
              <w:bottom w:val="nil"/>
              <w:right w:val="nil"/>
            </w:tcBorders>
            <w:shd w:val="clear" w:color="auto" w:fill="auto"/>
            <w:noWrap/>
            <w:vAlign w:val="center"/>
            <w:hideMark/>
          </w:tcPr>
          <w:p w14:paraId="6E4D0926" w14:textId="77777777" w:rsidR="00910219" w:rsidRPr="00910219" w:rsidRDefault="00910219" w:rsidP="00910219">
            <w:pPr>
              <w:spacing w:before="0" w:after="0" w:line="240" w:lineRule="auto"/>
              <w:jc w:val="center"/>
              <w:rPr>
                <w:ins w:id="78244" w:author="pete jones" w:date="2022-01-11T16:45: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1C64D8BD" w14:textId="77777777" w:rsidR="00910219" w:rsidRPr="00910219" w:rsidRDefault="00910219" w:rsidP="00910219">
            <w:pPr>
              <w:spacing w:before="0" w:after="0" w:line="240" w:lineRule="auto"/>
              <w:jc w:val="left"/>
              <w:rPr>
                <w:ins w:id="78245" w:author="pete jones" w:date="2022-01-11T16:4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3DB8DB8" w14:textId="77777777" w:rsidR="00910219" w:rsidRPr="00910219" w:rsidRDefault="00910219" w:rsidP="00910219">
            <w:pPr>
              <w:spacing w:before="0" w:after="0" w:line="240" w:lineRule="auto"/>
              <w:jc w:val="left"/>
              <w:rPr>
                <w:ins w:id="78246" w:author="pete jones" w:date="2022-01-11T16:4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8D8BB7C" w14:textId="77777777" w:rsidR="00910219" w:rsidRPr="00910219" w:rsidRDefault="00910219" w:rsidP="00910219">
            <w:pPr>
              <w:spacing w:before="0" w:after="0" w:line="240" w:lineRule="auto"/>
              <w:jc w:val="left"/>
              <w:rPr>
                <w:ins w:id="78247" w:author="pete jones" w:date="2022-01-11T16:4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D9D769D" w14:textId="77777777" w:rsidR="00910219" w:rsidRPr="00910219" w:rsidRDefault="00910219" w:rsidP="00910219">
            <w:pPr>
              <w:spacing w:before="0" w:after="0" w:line="240" w:lineRule="auto"/>
              <w:jc w:val="left"/>
              <w:rPr>
                <w:ins w:id="78248"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0CDC348A" w14:textId="77777777" w:rsidR="00910219" w:rsidRPr="00910219" w:rsidRDefault="00910219" w:rsidP="00910219">
            <w:pPr>
              <w:spacing w:before="0" w:after="0" w:line="240" w:lineRule="auto"/>
              <w:jc w:val="left"/>
              <w:rPr>
                <w:ins w:id="78249"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76D83AE4" w14:textId="77777777" w:rsidR="00910219" w:rsidRPr="00910219" w:rsidRDefault="00910219" w:rsidP="00910219">
            <w:pPr>
              <w:spacing w:before="0" w:after="0" w:line="240" w:lineRule="auto"/>
              <w:jc w:val="left"/>
              <w:rPr>
                <w:ins w:id="78250"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05835D6" w14:textId="77777777" w:rsidR="00910219" w:rsidRPr="00910219" w:rsidRDefault="00910219" w:rsidP="00910219">
            <w:pPr>
              <w:spacing w:before="0" w:after="0" w:line="240" w:lineRule="auto"/>
              <w:jc w:val="left"/>
              <w:rPr>
                <w:ins w:id="78251"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3163A12" w14:textId="77777777" w:rsidR="00910219" w:rsidRPr="00910219" w:rsidRDefault="00910219" w:rsidP="00910219">
            <w:pPr>
              <w:spacing w:before="0" w:after="0" w:line="240" w:lineRule="auto"/>
              <w:jc w:val="center"/>
              <w:rPr>
                <w:ins w:id="78252"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6BE8A85" w14:textId="77777777" w:rsidR="00910219" w:rsidRPr="00910219" w:rsidRDefault="00910219" w:rsidP="00910219">
            <w:pPr>
              <w:spacing w:before="0" w:after="0" w:line="240" w:lineRule="auto"/>
              <w:jc w:val="center"/>
              <w:rPr>
                <w:ins w:id="78253" w:author="pete jones" w:date="2022-01-11T16:4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06D5032F" w14:textId="77777777" w:rsidR="00910219" w:rsidRPr="00910219" w:rsidRDefault="00910219" w:rsidP="00910219">
            <w:pPr>
              <w:spacing w:before="0" w:after="0" w:line="240" w:lineRule="auto"/>
              <w:jc w:val="center"/>
              <w:rPr>
                <w:ins w:id="78254" w:author="pete jones" w:date="2022-01-11T16:45:00Z"/>
                <w:rFonts w:ascii="Times New Roman" w:hAnsi="Times New Roman" w:cs="Times New Roman"/>
                <w:sz w:val="20"/>
                <w:szCs w:val="20"/>
              </w:rPr>
            </w:pPr>
          </w:p>
        </w:tc>
      </w:tr>
      <w:tr w:rsidR="00910219" w:rsidRPr="00910219" w14:paraId="16C29D15" w14:textId="77777777" w:rsidTr="00910219">
        <w:trPr>
          <w:trHeight w:val="300"/>
          <w:ins w:id="78255" w:author="pete jones" w:date="2022-01-11T16:45:00Z"/>
        </w:trPr>
        <w:tc>
          <w:tcPr>
            <w:tcW w:w="408" w:type="dxa"/>
            <w:tcBorders>
              <w:top w:val="nil"/>
              <w:left w:val="nil"/>
              <w:bottom w:val="nil"/>
              <w:right w:val="nil"/>
            </w:tcBorders>
            <w:shd w:val="clear" w:color="auto" w:fill="auto"/>
            <w:noWrap/>
            <w:vAlign w:val="center"/>
            <w:hideMark/>
          </w:tcPr>
          <w:p w14:paraId="3F98F5A2" w14:textId="77777777" w:rsidR="00910219" w:rsidRPr="00910219" w:rsidRDefault="00910219" w:rsidP="00910219">
            <w:pPr>
              <w:spacing w:before="0" w:after="0" w:line="240" w:lineRule="auto"/>
              <w:jc w:val="center"/>
              <w:rPr>
                <w:ins w:id="78256" w:author="pete jones" w:date="2022-01-11T16:45: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6A141BFE" w14:textId="77777777" w:rsidR="00910219" w:rsidRPr="00910219" w:rsidRDefault="00910219" w:rsidP="00910219">
            <w:pPr>
              <w:spacing w:before="0" w:after="0" w:line="240" w:lineRule="auto"/>
              <w:jc w:val="right"/>
              <w:rPr>
                <w:ins w:id="78257" w:author="pete jones" w:date="2022-01-11T16:45:00Z"/>
                <w:rFonts w:ascii="Calibri" w:hAnsi="Calibri" w:cs="Calibri"/>
                <w:sz w:val="22"/>
                <w:szCs w:val="22"/>
              </w:rPr>
            </w:pPr>
            <w:ins w:id="78258" w:author="pete jones" w:date="2022-01-11T16:45:00Z">
              <w:r w:rsidRPr="0091021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2082DECE" w14:textId="77777777" w:rsidR="00910219" w:rsidRPr="00910219" w:rsidRDefault="00910219" w:rsidP="00910219">
            <w:pPr>
              <w:spacing w:before="0" w:after="0" w:line="240" w:lineRule="auto"/>
              <w:jc w:val="center"/>
              <w:rPr>
                <w:ins w:id="78259" w:author="pete jones" w:date="2022-01-11T16:45:00Z"/>
                <w:rFonts w:ascii="Calibri" w:hAnsi="Calibri" w:cs="Calibri"/>
                <w:color w:val="000000"/>
                <w:sz w:val="22"/>
                <w:szCs w:val="22"/>
              </w:rPr>
            </w:pPr>
            <w:ins w:id="78260" w:author="pete jones" w:date="2022-01-11T16:45:00Z">
              <w:r w:rsidRPr="00910219">
                <w:rPr>
                  <w:rFonts w:ascii="Calibri" w:hAnsi="Calibri" w:cs="Calibri"/>
                  <w:color w:val="000000"/>
                  <w:sz w:val="22"/>
                  <w:szCs w:val="22"/>
                </w:rPr>
                <w:t>8</w:t>
              </w:r>
            </w:ins>
          </w:p>
        </w:tc>
        <w:tc>
          <w:tcPr>
            <w:tcW w:w="424" w:type="dxa"/>
            <w:tcBorders>
              <w:top w:val="nil"/>
              <w:left w:val="nil"/>
              <w:bottom w:val="nil"/>
              <w:right w:val="nil"/>
            </w:tcBorders>
            <w:shd w:val="clear" w:color="auto" w:fill="auto"/>
            <w:noWrap/>
            <w:vAlign w:val="center"/>
            <w:hideMark/>
          </w:tcPr>
          <w:p w14:paraId="57AA3E28" w14:textId="77777777" w:rsidR="00910219" w:rsidRPr="00910219" w:rsidRDefault="00910219" w:rsidP="00910219">
            <w:pPr>
              <w:spacing w:before="0" w:after="0" w:line="240" w:lineRule="auto"/>
              <w:jc w:val="center"/>
              <w:rPr>
                <w:ins w:id="78261" w:author="pete jones" w:date="2022-01-11T16:45: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391F5CA6" w14:textId="77777777" w:rsidR="00910219" w:rsidRPr="00910219" w:rsidRDefault="00910219" w:rsidP="00910219">
            <w:pPr>
              <w:spacing w:before="0" w:after="0" w:line="240" w:lineRule="auto"/>
              <w:jc w:val="center"/>
              <w:rPr>
                <w:ins w:id="78262" w:author="pete jones" w:date="2022-01-11T16:45:00Z"/>
                <w:rFonts w:ascii="Calibri" w:hAnsi="Calibri" w:cs="Calibri"/>
                <w:color w:val="000000"/>
                <w:sz w:val="22"/>
                <w:szCs w:val="22"/>
              </w:rPr>
            </w:pPr>
            <w:ins w:id="78263" w:author="pete jones" w:date="2022-01-11T16:45: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3321729" w14:textId="77777777" w:rsidR="00910219" w:rsidRPr="00910219" w:rsidRDefault="00910219" w:rsidP="00910219">
            <w:pPr>
              <w:spacing w:before="0" w:after="0" w:line="240" w:lineRule="auto"/>
              <w:jc w:val="center"/>
              <w:rPr>
                <w:ins w:id="78264" w:author="pete jones" w:date="2022-01-11T16:45:00Z"/>
                <w:rFonts w:ascii="Calibri" w:hAnsi="Calibri" w:cs="Calibri"/>
                <w:color w:val="000000"/>
                <w:sz w:val="22"/>
                <w:szCs w:val="22"/>
              </w:rPr>
            </w:pPr>
            <w:ins w:id="78265" w:author="pete jones" w:date="2022-01-11T16:45: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3AF44FB" w14:textId="77777777" w:rsidR="00910219" w:rsidRPr="00910219" w:rsidRDefault="00910219" w:rsidP="00910219">
            <w:pPr>
              <w:spacing w:before="0" w:after="0" w:line="240" w:lineRule="auto"/>
              <w:jc w:val="center"/>
              <w:rPr>
                <w:ins w:id="78266" w:author="pete jones" w:date="2022-01-11T16:45:00Z"/>
                <w:rFonts w:ascii="Calibri" w:hAnsi="Calibri" w:cs="Calibri"/>
                <w:color w:val="000000"/>
                <w:sz w:val="22"/>
                <w:szCs w:val="22"/>
              </w:rPr>
            </w:pPr>
            <w:ins w:id="78267" w:author="pete jones" w:date="2022-01-11T16:45: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5F616CB" w14:textId="77777777" w:rsidR="00910219" w:rsidRPr="00910219" w:rsidRDefault="00910219" w:rsidP="00910219">
            <w:pPr>
              <w:spacing w:before="0" w:after="0" w:line="240" w:lineRule="auto"/>
              <w:jc w:val="center"/>
              <w:rPr>
                <w:ins w:id="78268" w:author="pete jones" w:date="2022-01-11T16:45:00Z"/>
                <w:rFonts w:ascii="Calibri" w:hAnsi="Calibri" w:cs="Calibri"/>
                <w:color w:val="000000"/>
                <w:sz w:val="22"/>
                <w:szCs w:val="22"/>
              </w:rPr>
            </w:pPr>
            <w:ins w:id="78269" w:author="pete jones" w:date="2022-01-11T16:45: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CD550C6" w14:textId="77777777" w:rsidR="00910219" w:rsidRPr="00910219" w:rsidRDefault="00910219" w:rsidP="00910219">
            <w:pPr>
              <w:spacing w:before="0" w:after="0" w:line="240" w:lineRule="auto"/>
              <w:jc w:val="center"/>
              <w:rPr>
                <w:ins w:id="78270" w:author="pete jones" w:date="2022-01-11T16:45:00Z"/>
                <w:rFonts w:ascii="Calibri" w:hAnsi="Calibri" w:cs="Calibri"/>
                <w:color w:val="000000"/>
                <w:sz w:val="22"/>
                <w:szCs w:val="22"/>
              </w:rPr>
            </w:pPr>
            <w:ins w:id="78271" w:author="pete jones" w:date="2022-01-11T16:45: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E888C68" w14:textId="77777777" w:rsidR="00910219" w:rsidRPr="00910219" w:rsidRDefault="00910219" w:rsidP="00910219">
            <w:pPr>
              <w:spacing w:before="0" w:after="0" w:line="240" w:lineRule="auto"/>
              <w:jc w:val="center"/>
              <w:rPr>
                <w:ins w:id="78272" w:author="pete jones" w:date="2022-01-11T16:45:00Z"/>
                <w:rFonts w:ascii="Calibri" w:hAnsi="Calibri" w:cs="Calibri"/>
                <w:color w:val="000000"/>
                <w:sz w:val="22"/>
                <w:szCs w:val="22"/>
              </w:rPr>
            </w:pPr>
            <w:ins w:id="78273" w:author="pete jones" w:date="2022-01-11T16:45: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77F2868" w14:textId="77777777" w:rsidR="00910219" w:rsidRPr="00910219" w:rsidRDefault="00910219" w:rsidP="00910219">
            <w:pPr>
              <w:spacing w:before="0" w:after="0" w:line="240" w:lineRule="auto"/>
              <w:jc w:val="center"/>
              <w:rPr>
                <w:ins w:id="78274" w:author="pete jones" w:date="2022-01-11T16:45:00Z"/>
                <w:rFonts w:ascii="Calibri" w:hAnsi="Calibri" w:cs="Calibri"/>
                <w:color w:val="000000"/>
                <w:sz w:val="22"/>
                <w:szCs w:val="22"/>
              </w:rPr>
            </w:pPr>
            <w:ins w:id="78275" w:author="pete jones" w:date="2022-01-11T16:45: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43DE137" w14:textId="77777777" w:rsidR="00910219" w:rsidRPr="00910219" w:rsidRDefault="00910219" w:rsidP="00910219">
            <w:pPr>
              <w:spacing w:before="0" w:after="0" w:line="240" w:lineRule="auto"/>
              <w:jc w:val="center"/>
              <w:rPr>
                <w:ins w:id="78276" w:author="pete jones" w:date="2022-01-11T16:45:00Z"/>
                <w:rFonts w:ascii="Calibri" w:hAnsi="Calibri" w:cs="Calibri"/>
                <w:color w:val="000000"/>
                <w:sz w:val="22"/>
                <w:szCs w:val="22"/>
              </w:rPr>
            </w:pPr>
            <w:ins w:id="78277" w:author="pete jones" w:date="2022-01-11T16:45: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4F5E71A" w14:textId="77777777" w:rsidR="00910219" w:rsidRPr="00910219" w:rsidRDefault="00910219" w:rsidP="00910219">
            <w:pPr>
              <w:spacing w:before="0" w:after="0" w:line="240" w:lineRule="auto"/>
              <w:jc w:val="center"/>
              <w:rPr>
                <w:ins w:id="78278" w:author="pete jones" w:date="2022-01-11T16:45:00Z"/>
                <w:rFonts w:ascii="Calibri" w:hAnsi="Calibri" w:cs="Calibri"/>
                <w:color w:val="000000"/>
                <w:sz w:val="22"/>
                <w:szCs w:val="22"/>
              </w:rPr>
            </w:pPr>
            <w:ins w:id="78279" w:author="pete jones" w:date="2022-01-11T16:45:00Z">
              <w:r w:rsidRPr="0091021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8AFAE68" w14:textId="77777777" w:rsidR="00910219" w:rsidRPr="00910219" w:rsidRDefault="00910219" w:rsidP="00910219">
            <w:pPr>
              <w:spacing w:before="0" w:after="0" w:line="240" w:lineRule="auto"/>
              <w:jc w:val="center"/>
              <w:rPr>
                <w:ins w:id="78280" w:author="pete jones" w:date="2022-01-11T16:45:00Z"/>
                <w:rFonts w:ascii="Calibri" w:hAnsi="Calibri" w:cs="Calibri"/>
                <w:color w:val="000000"/>
                <w:sz w:val="22"/>
                <w:szCs w:val="22"/>
              </w:rPr>
            </w:pPr>
            <w:ins w:id="78281" w:author="pete jones" w:date="2022-01-11T16:45:00Z">
              <w:r w:rsidRPr="00910219">
                <w:rPr>
                  <w:rFonts w:ascii="Calibri" w:hAnsi="Calibri" w:cs="Calibri"/>
                  <w:color w:val="000000"/>
                  <w:sz w:val="22"/>
                  <w:szCs w:val="22"/>
                </w:rPr>
                <w:t>N/A</w:t>
              </w:r>
            </w:ins>
          </w:p>
        </w:tc>
      </w:tr>
      <w:tr w:rsidR="00910219" w:rsidRPr="00910219" w14:paraId="19E53A87" w14:textId="77777777" w:rsidTr="00910219">
        <w:trPr>
          <w:trHeight w:val="315"/>
          <w:ins w:id="78282" w:author="pete jones" w:date="2022-01-11T16:45:00Z"/>
        </w:trPr>
        <w:tc>
          <w:tcPr>
            <w:tcW w:w="408" w:type="dxa"/>
            <w:tcBorders>
              <w:top w:val="nil"/>
              <w:left w:val="nil"/>
              <w:bottom w:val="nil"/>
              <w:right w:val="nil"/>
            </w:tcBorders>
            <w:shd w:val="clear" w:color="auto" w:fill="auto"/>
            <w:noWrap/>
            <w:vAlign w:val="center"/>
            <w:hideMark/>
          </w:tcPr>
          <w:p w14:paraId="4310E52D" w14:textId="77777777" w:rsidR="00910219" w:rsidRPr="00910219" w:rsidRDefault="00910219" w:rsidP="00910219">
            <w:pPr>
              <w:spacing w:before="0" w:after="0" w:line="240" w:lineRule="auto"/>
              <w:jc w:val="center"/>
              <w:rPr>
                <w:ins w:id="78283" w:author="pete jones" w:date="2022-01-11T16:45:00Z"/>
                <w:rFonts w:ascii="Calibri" w:hAnsi="Calibri" w:cs="Calibri"/>
                <w:color w:val="FFFFFF"/>
                <w:sz w:val="22"/>
                <w:szCs w:val="22"/>
              </w:rPr>
            </w:pPr>
            <w:ins w:id="78284" w:author="pete jones" w:date="2022-01-11T16:45:00Z">
              <w:r w:rsidRPr="00910219">
                <w:rPr>
                  <w:rFonts w:ascii="Calibri" w:hAnsi="Calibri" w:cs="Calibri"/>
                  <w:color w:val="FFFFFF"/>
                  <w:sz w:val="22"/>
                  <w:szCs w:val="22"/>
                </w:rPr>
                <w:lastRenderedPageBreak/>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7A34D22D" w14:textId="77777777" w:rsidR="00910219" w:rsidRPr="00910219" w:rsidRDefault="00910219" w:rsidP="00910219">
            <w:pPr>
              <w:spacing w:before="0" w:after="0" w:line="240" w:lineRule="auto"/>
              <w:jc w:val="right"/>
              <w:rPr>
                <w:ins w:id="78285" w:author="pete jones" w:date="2022-01-11T16:45:00Z"/>
                <w:rFonts w:ascii="Calibri" w:hAnsi="Calibri" w:cs="Calibri"/>
                <w:sz w:val="22"/>
                <w:szCs w:val="22"/>
              </w:rPr>
            </w:pPr>
            <w:ins w:id="78286" w:author="pete jones" w:date="2022-01-11T16:45:00Z">
              <w:r w:rsidRPr="0091021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576FF897" w14:textId="77777777" w:rsidR="00910219" w:rsidRPr="00910219" w:rsidRDefault="00910219" w:rsidP="00910219">
            <w:pPr>
              <w:spacing w:before="0" w:after="0" w:line="240" w:lineRule="auto"/>
              <w:jc w:val="center"/>
              <w:rPr>
                <w:ins w:id="78287" w:author="pete jones" w:date="2022-01-11T16:45:00Z"/>
                <w:rFonts w:ascii="Calibri" w:hAnsi="Calibri" w:cs="Calibri"/>
                <w:sz w:val="22"/>
                <w:szCs w:val="22"/>
              </w:rPr>
            </w:pPr>
            <w:ins w:id="78288" w:author="pete jones" w:date="2022-01-11T16:45:00Z">
              <w:r w:rsidRPr="00910219">
                <w:rPr>
                  <w:rFonts w:ascii="Calibri" w:hAnsi="Calibri" w:cs="Calibri"/>
                  <w:sz w:val="22"/>
                  <w:szCs w:val="22"/>
                </w:rPr>
                <w:t>7</w:t>
              </w:r>
            </w:ins>
          </w:p>
        </w:tc>
        <w:tc>
          <w:tcPr>
            <w:tcW w:w="424" w:type="dxa"/>
            <w:tcBorders>
              <w:top w:val="nil"/>
              <w:left w:val="nil"/>
              <w:bottom w:val="nil"/>
              <w:right w:val="nil"/>
            </w:tcBorders>
            <w:shd w:val="clear" w:color="auto" w:fill="auto"/>
            <w:noWrap/>
            <w:vAlign w:val="bottom"/>
            <w:hideMark/>
          </w:tcPr>
          <w:p w14:paraId="7DA09696" w14:textId="77777777" w:rsidR="00910219" w:rsidRPr="00910219" w:rsidRDefault="00910219" w:rsidP="00910219">
            <w:pPr>
              <w:spacing w:before="0" w:after="0" w:line="240" w:lineRule="auto"/>
              <w:jc w:val="center"/>
              <w:rPr>
                <w:ins w:id="78289" w:author="pete jones" w:date="2022-01-11T16:45:00Z"/>
                <w:rFonts w:ascii="Calibri" w:hAnsi="Calibri" w:cs="Calibri"/>
                <w:color w:val="FFFFFF"/>
                <w:sz w:val="22"/>
                <w:szCs w:val="22"/>
              </w:rPr>
            </w:pPr>
            <w:ins w:id="78290" w:author="pete jones" w:date="2022-01-11T16:45:00Z">
              <w:r w:rsidRPr="0091021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14BE019D" w14:textId="77777777" w:rsidR="00910219" w:rsidRPr="00910219" w:rsidRDefault="00910219" w:rsidP="00910219">
            <w:pPr>
              <w:spacing w:before="0" w:after="0" w:line="240" w:lineRule="auto"/>
              <w:jc w:val="left"/>
              <w:rPr>
                <w:ins w:id="78291" w:author="pete jones" w:date="2022-01-11T16:45: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5850A718" w14:textId="77777777" w:rsidR="00910219" w:rsidRPr="00910219" w:rsidRDefault="00910219" w:rsidP="00910219">
            <w:pPr>
              <w:spacing w:before="0" w:after="0" w:line="240" w:lineRule="auto"/>
              <w:jc w:val="left"/>
              <w:rPr>
                <w:ins w:id="78292" w:author="pete jones" w:date="2022-01-11T16:45: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2927335D" w14:textId="77777777" w:rsidR="00910219" w:rsidRPr="00910219" w:rsidRDefault="00910219" w:rsidP="00910219">
            <w:pPr>
              <w:spacing w:before="0" w:after="0" w:line="240" w:lineRule="auto"/>
              <w:jc w:val="left"/>
              <w:rPr>
                <w:ins w:id="78293" w:author="pete jones" w:date="2022-01-11T16:45: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5FEA42FC" w14:textId="77777777" w:rsidR="00910219" w:rsidRPr="00910219" w:rsidRDefault="00910219" w:rsidP="00910219">
            <w:pPr>
              <w:spacing w:before="0" w:after="0" w:line="240" w:lineRule="auto"/>
              <w:jc w:val="left"/>
              <w:rPr>
                <w:ins w:id="78294"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918B356" w14:textId="77777777" w:rsidR="00910219" w:rsidRPr="00910219" w:rsidRDefault="00910219" w:rsidP="00910219">
            <w:pPr>
              <w:spacing w:before="0" w:after="0" w:line="240" w:lineRule="auto"/>
              <w:jc w:val="left"/>
              <w:rPr>
                <w:ins w:id="78295"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3A4B267" w14:textId="77777777" w:rsidR="00910219" w:rsidRPr="00910219" w:rsidRDefault="00910219" w:rsidP="00910219">
            <w:pPr>
              <w:spacing w:before="0" w:after="0" w:line="240" w:lineRule="auto"/>
              <w:jc w:val="left"/>
              <w:rPr>
                <w:ins w:id="78296"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05CC9D2" w14:textId="77777777" w:rsidR="00910219" w:rsidRPr="00910219" w:rsidRDefault="00910219" w:rsidP="00910219">
            <w:pPr>
              <w:spacing w:before="0" w:after="0" w:line="240" w:lineRule="auto"/>
              <w:jc w:val="left"/>
              <w:rPr>
                <w:ins w:id="78297"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2B7642A" w14:textId="77777777" w:rsidR="00910219" w:rsidRPr="00910219" w:rsidRDefault="00910219" w:rsidP="00910219">
            <w:pPr>
              <w:spacing w:before="0" w:after="0" w:line="240" w:lineRule="auto"/>
              <w:jc w:val="left"/>
              <w:rPr>
                <w:ins w:id="78298"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08A8829" w14:textId="77777777" w:rsidR="00910219" w:rsidRPr="00910219" w:rsidRDefault="00910219" w:rsidP="00910219">
            <w:pPr>
              <w:spacing w:before="0" w:after="0" w:line="240" w:lineRule="auto"/>
              <w:jc w:val="left"/>
              <w:rPr>
                <w:ins w:id="78299" w:author="pete jones" w:date="2022-01-11T16:45: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4D964BC2" w14:textId="77777777" w:rsidR="00910219" w:rsidRPr="00910219" w:rsidRDefault="00910219" w:rsidP="00910219">
            <w:pPr>
              <w:spacing w:before="0" w:after="0" w:line="240" w:lineRule="auto"/>
              <w:jc w:val="left"/>
              <w:rPr>
                <w:ins w:id="78300" w:author="pete jones" w:date="2022-01-11T16:45:00Z"/>
                <w:rFonts w:ascii="Calibri" w:hAnsi="Calibri" w:cs="Calibri"/>
                <w:color w:val="000000"/>
                <w:sz w:val="22"/>
                <w:szCs w:val="22"/>
              </w:rPr>
            </w:pPr>
          </w:p>
        </w:tc>
      </w:tr>
      <w:tr w:rsidR="00910219" w:rsidRPr="00910219" w14:paraId="17CCF0F7" w14:textId="77777777" w:rsidTr="00910219">
        <w:trPr>
          <w:trHeight w:val="315"/>
          <w:ins w:id="78301" w:author="pete jones" w:date="2022-01-11T16:45:00Z"/>
        </w:trPr>
        <w:tc>
          <w:tcPr>
            <w:tcW w:w="408" w:type="dxa"/>
            <w:tcBorders>
              <w:top w:val="nil"/>
              <w:left w:val="nil"/>
              <w:bottom w:val="nil"/>
              <w:right w:val="nil"/>
            </w:tcBorders>
            <w:shd w:val="clear" w:color="auto" w:fill="auto"/>
            <w:noWrap/>
            <w:vAlign w:val="center"/>
            <w:hideMark/>
          </w:tcPr>
          <w:p w14:paraId="0A0319D9" w14:textId="77777777" w:rsidR="00910219" w:rsidRPr="00910219" w:rsidRDefault="00910219" w:rsidP="00910219">
            <w:pPr>
              <w:spacing w:before="0" w:after="0" w:line="240" w:lineRule="auto"/>
              <w:jc w:val="center"/>
              <w:rPr>
                <w:ins w:id="78302" w:author="pete jones" w:date="2022-01-11T16:45: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4035447" w14:textId="77777777" w:rsidR="00910219" w:rsidRPr="00910219" w:rsidRDefault="00910219" w:rsidP="00910219">
            <w:pPr>
              <w:spacing w:before="0" w:after="0" w:line="240" w:lineRule="auto"/>
              <w:jc w:val="right"/>
              <w:rPr>
                <w:ins w:id="78303" w:author="pete jones" w:date="2022-01-11T16:45:00Z"/>
                <w:rFonts w:ascii="Calibri" w:hAnsi="Calibri" w:cs="Calibri"/>
                <w:sz w:val="22"/>
                <w:szCs w:val="22"/>
              </w:rPr>
            </w:pPr>
            <w:ins w:id="78304" w:author="pete jones" w:date="2022-01-11T16:45:00Z">
              <w:r w:rsidRPr="0091021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7EC4F557" w14:textId="77777777" w:rsidR="00910219" w:rsidRPr="00910219" w:rsidRDefault="00910219" w:rsidP="00910219">
            <w:pPr>
              <w:spacing w:before="0" w:after="0" w:line="240" w:lineRule="auto"/>
              <w:jc w:val="center"/>
              <w:rPr>
                <w:ins w:id="78305" w:author="pete jones" w:date="2022-01-11T16:45:00Z"/>
                <w:rFonts w:ascii="Calibri" w:hAnsi="Calibri" w:cs="Calibri"/>
                <w:sz w:val="22"/>
                <w:szCs w:val="22"/>
              </w:rPr>
            </w:pPr>
            <w:ins w:id="78306" w:author="pete jones" w:date="2022-01-11T16:45:00Z">
              <w:r w:rsidRPr="00910219">
                <w:rPr>
                  <w:rFonts w:ascii="Calibri" w:hAnsi="Calibri" w:cs="Calibri"/>
                  <w:sz w:val="22"/>
                  <w:szCs w:val="22"/>
                </w:rPr>
                <w:t>7</w:t>
              </w:r>
            </w:ins>
          </w:p>
        </w:tc>
        <w:tc>
          <w:tcPr>
            <w:tcW w:w="424" w:type="dxa"/>
            <w:tcBorders>
              <w:top w:val="nil"/>
              <w:left w:val="nil"/>
              <w:bottom w:val="nil"/>
              <w:right w:val="nil"/>
            </w:tcBorders>
            <w:shd w:val="clear" w:color="auto" w:fill="auto"/>
            <w:noWrap/>
            <w:vAlign w:val="bottom"/>
            <w:hideMark/>
          </w:tcPr>
          <w:p w14:paraId="65050ABB" w14:textId="77777777" w:rsidR="00910219" w:rsidRPr="00910219" w:rsidRDefault="00910219" w:rsidP="00910219">
            <w:pPr>
              <w:spacing w:before="0" w:after="0" w:line="240" w:lineRule="auto"/>
              <w:jc w:val="center"/>
              <w:rPr>
                <w:ins w:id="78307" w:author="pete jones" w:date="2022-01-11T16:45: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0D799927" w14:textId="77777777" w:rsidR="00910219" w:rsidRPr="00910219" w:rsidRDefault="00910219" w:rsidP="00910219">
            <w:pPr>
              <w:spacing w:before="0" w:after="0" w:line="240" w:lineRule="auto"/>
              <w:jc w:val="right"/>
              <w:rPr>
                <w:ins w:id="78308" w:author="pete jones" w:date="2022-01-11T16:45:00Z"/>
                <w:rFonts w:ascii="Calibri" w:hAnsi="Calibri" w:cs="Calibri"/>
                <w:color w:val="FFFFFF"/>
                <w:sz w:val="22"/>
                <w:szCs w:val="22"/>
              </w:rPr>
            </w:pPr>
            <w:ins w:id="78309" w:author="pete jones" w:date="2022-01-11T16:45:00Z">
              <w:r w:rsidRPr="0091021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0CF53241" w14:textId="77777777" w:rsidR="00910219" w:rsidRPr="00910219" w:rsidRDefault="00910219" w:rsidP="00910219">
            <w:pPr>
              <w:spacing w:before="0" w:after="0" w:line="240" w:lineRule="auto"/>
              <w:jc w:val="right"/>
              <w:rPr>
                <w:ins w:id="78310" w:author="pete jones" w:date="2022-01-11T16:45:00Z"/>
                <w:rFonts w:ascii="Calibri" w:hAnsi="Calibri" w:cs="Calibri"/>
                <w:color w:val="FFFFFF"/>
                <w:sz w:val="22"/>
                <w:szCs w:val="22"/>
              </w:rPr>
            </w:pPr>
            <w:ins w:id="78311" w:author="pete jones" w:date="2022-01-11T16:45:00Z">
              <w:r w:rsidRPr="0091021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3595AD39" w14:textId="77777777" w:rsidR="00910219" w:rsidRPr="00910219" w:rsidRDefault="00910219" w:rsidP="00910219">
            <w:pPr>
              <w:spacing w:before="0" w:after="0" w:line="240" w:lineRule="auto"/>
              <w:jc w:val="right"/>
              <w:rPr>
                <w:ins w:id="78312" w:author="pete jones" w:date="2022-01-11T16:45:00Z"/>
                <w:rFonts w:ascii="Calibri" w:hAnsi="Calibri" w:cs="Calibri"/>
                <w:color w:val="FFFFFF"/>
                <w:sz w:val="22"/>
                <w:szCs w:val="22"/>
              </w:rPr>
            </w:pPr>
            <w:ins w:id="78313" w:author="pete jones" w:date="2022-01-11T16:45:00Z">
              <w:r w:rsidRPr="0091021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4A2333BB" w14:textId="77777777" w:rsidR="00910219" w:rsidRPr="00910219" w:rsidRDefault="00910219" w:rsidP="00910219">
            <w:pPr>
              <w:spacing w:before="0" w:after="0" w:line="240" w:lineRule="auto"/>
              <w:jc w:val="right"/>
              <w:rPr>
                <w:ins w:id="78314" w:author="pete jones" w:date="2022-01-11T16:45:00Z"/>
                <w:rFonts w:ascii="Calibri" w:hAnsi="Calibri" w:cs="Calibri"/>
                <w:color w:val="FFFFFF"/>
                <w:sz w:val="22"/>
                <w:szCs w:val="22"/>
              </w:rPr>
            </w:pPr>
            <w:ins w:id="78315" w:author="pete jones" w:date="2022-01-11T16:45: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43846679" w14:textId="77777777" w:rsidR="00910219" w:rsidRPr="00910219" w:rsidRDefault="00910219" w:rsidP="00910219">
            <w:pPr>
              <w:spacing w:before="0" w:after="0" w:line="240" w:lineRule="auto"/>
              <w:jc w:val="right"/>
              <w:rPr>
                <w:ins w:id="78316" w:author="pete jones" w:date="2022-01-11T16:45:00Z"/>
                <w:rFonts w:ascii="Calibri" w:hAnsi="Calibri" w:cs="Calibri"/>
                <w:color w:val="FFFFFF"/>
                <w:sz w:val="22"/>
                <w:szCs w:val="22"/>
              </w:rPr>
            </w:pPr>
            <w:ins w:id="78317" w:author="pete jones" w:date="2022-01-11T16:45: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495C0C1E" w14:textId="77777777" w:rsidR="00910219" w:rsidRPr="00910219" w:rsidRDefault="00910219" w:rsidP="00910219">
            <w:pPr>
              <w:spacing w:before="0" w:after="0" w:line="240" w:lineRule="auto"/>
              <w:jc w:val="right"/>
              <w:rPr>
                <w:ins w:id="78318" w:author="pete jones" w:date="2022-01-11T16:45:00Z"/>
                <w:rFonts w:ascii="Calibri" w:hAnsi="Calibri" w:cs="Calibri"/>
                <w:color w:val="FFFFFF"/>
                <w:sz w:val="22"/>
                <w:szCs w:val="22"/>
              </w:rPr>
            </w:pPr>
            <w:ins w:id="78319" w:author="pete jones" w:date="2022-01-11T16:45: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6B49C4C5" w14:textId="77777777" w:rsidR="00910219" w:rsidRPr="00910219" w:rsidRDefault="00910219" w:rsidP="00910219">
            <w:pPr>
              <w:spacing w:before="0" w:after="0" w:line="240" w:lineRule="auto"/>
              <w:jc w:val="right"/>
              <w:rPr>
                <w:ins w:id="78320" w:author="pete jones" w:date="2022-01-11T16:45:00Z"/>
                <w:rFonts w:ascii="Calibri" w:hAnsi="Calibri" w:cs="Calibri"/>
                <w:color w:val="FFFFFF"/>
                <w:sz w:val="22"/>
                <w:szCs w:val="22"/>
              </w:rPr>
            </w:pPr>
            <w:ins w:id="78321" w:author="pete jones" w:date="2022-01-11T16:45: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080EACA9" w14:textId="77777777" w:rsidR="00910219" w:rsidRPr="00910219" w:rsidRDefault="00910219" w:rsidP="00910219">
            <w:pPr>
              <w:spacing w:before="0" w:after="0" w:line="240" w:lineRule="auto"/>
              <w:jc w:val="right"/>
              <w:rPr>
                <w:ins w:id="78322" w:author="pete jones" w:date="2022-01-11T16:45:00Z"/>
                <w:rFonts w:ascii="Calibri" w:hAnsi="Calibri" w:cs="Calibri"/>
                <w:color w:val="FFFFFF"/>
                <w:sz w:val="22"/>
                <w:szCs w:val="22"/>
              </w:rPr>
            </w:pPr>
            <w:ins w:id="78323" w:author="pete jones" w:date="2022-01-11T16:45: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360282DF" w14:textId="77777777" w:rsidR="00910219" w:rsidRPr="00910219" w:rsidRDefault="00910219" w:rsidP="00910219">
            <w:pPr>
              <w:spacing w:before="0" w:after="0" w:line="240" w:lineRule="auto"/>
              <w:jc w:val="right"/>
              <w:rPr>
                <w:ins w:id="78324" w:author="pete jones" w:date="2022-01-11T16:45:00Z"/>
                <w:rFonts w:ascii="Calibri" w:hAnsi="Calibri" w:cs="Calibri"/>
                <w:color w:val="FFFFFF"/>
                <w:sz w:val="22"/>
                <w:szCs w:val="22"/>
              </w:rPr>
            </w:pPr>
            <w:ins w:id="78325" w:author="pete jones" w:date="2022-01-11T16:45: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196376B0" w14:textId="77777777" w:rsidR="00910219" w:rsidRPr="00910219" w:rsidRDefault="00910219" w:rsidP="00910219">
            <w:pPr>
              <w:spacing w:before="0" w:after="0" w:line="240" w:lineRule="auto"/>
              <w:jc w:val="right"/>
              <w:rPr>
                <w:ins w:id="78326" w:author="pete jones" w:date="2022-01-11T16:45:00Z"/>
                <w:rFonts w:ascii="Calibri" w:hAnsi="Calibri" w:cs="Calibri"/>
                <w:color w:val="FFFFFF"/>
                <w:sz w:val="22"/>
                <w:szCs w:val="22"/>
              </w:rPr>
            </w:pPr>
            <w:ins w:id="78327" w:author="pete jones" w:date="2022-01-11T16:45:00Z">
              <w:r w:rsidRPr="00910219">
                <w:rPr>
                  <w:rFonts w:ascii="Calibri" w:hAnsi="Calibri" w:cs="Calibri"/>
                  <w:color w:val="FFFFFF"/>
                  <w:sz w:val="22"/>
                  <w:szCs w:val="22"/>
                </w:rPr>
                <w:t>23</w:t>
              </w:r>
            </w:ins>
          </w:p>
        </w:tc>
      </w:tr>
      <w:tr w:rsidR="00910219" w:rsidRPr="00910219" w14:paraId="611F0E73" w14:textId="77777777" w:rsidTr="00910219">
        <w:trPr>
          <w:trHeight w:val="315"/>
          <w:ins w:id="78328" w:author="pete jones" w:date="2022-01-11T16:45:00Z"/>
        </w:trPr>
        <w:tc>
          <w:tcPr>
            <w:tcW w:w="408" w:type="dxa"/>
            <w:tcBorders>
              <w:top w:val="nil"/>
              <w:left w:val="nil"/>
              <w:bottom w:val="nil"/>
              <w:right w:val="nil"/>
            </w:tcBorders>
            <w:shd w:val="clear" w:color="auto" w:fill="auto"/>
            <w:noWrap/>
            <w:vAlign w:val="center"/>
            <w:hideMark/>
          </w:tcPr>
          <w:p w14:paraId="2C4501F5" w14:textId="77777777" w:rsidR="00910219" w:rsidRPr="00910219" w:rsidRDefault="00910219" w:rsidP="00910219">
            <w:pPr>
              <w:spacing w:before="0" w:after="0" w:line="240" w:lineRule="auto"/>
              <w:jc w:val="center"/>
              <w:rPr>
                <w:ins w:id="78329" w:author="pete jones" w:date="2022-01-11T16:45:00Z"/>
                <w:rFonts w:ascii="Calibri" w:hAnsi="Calibri" w:cs="Calibri"/>
                <w:color w:val="FFFFFF"/>
                <w:sz w:val="22"/>
                <w:szCs w:val="22"/>
              </w:rPr>
            </w:pPr>
            <w:ins w:id="78330" w:author="pete jones" w:date="2022-01-11T16:45:00Z">
              <w:r w:rsidRPr="0091021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6E68DFC1" w14:textId="77777777" w:rsidR="00910219" w:rsidRPr="00910219" w:rsidRDefault="00910219" w:rsidP="00910219">
            <w:pPr>
              <w:spacing w:before="0" w:after="0" w:line="240" w:lineRule="auto"/>
              <w:jc w:val="right"/>
              <w:rPr>
                <w:ins w:id="78331" w:author="pete jones" w:date="2022-01-11T16:45:00Z"/>
                <w:rFonts w:ascii="Calibri" w:hAnsi="Calibri" w:cs="Calibri"/>
                <w:color w:val="FFFFFF"/>
                <w:sz w:val="22"/>
                <w:szCs w:val="22"/>
              </w:rPr>
            </w:pPr>
            <w:ins w:id="78332" w:author="pete jones" w:date="2022-01-11T16:45:00Z">
              <w:r w:rsidRPr="0091021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485CE174" w14:textId="77777777" w:rsidR="00910219" w:rsidRPr="00910219" w:rsidRDefault="00910219" w:rsidP="00910219">
            <w:pPr>
              <w:spacing w:before="0" w:after="0" w:line="240" w:lineRule="auto"/>
              <w:jc w:val="center"/>
              <w:rPr>
                <w:ins w:id="78333" w:author="pete jones" w:date="2022-01-11T16:45:00Z"/>
                <w:rFonts w:ascii="Calibri" w:hAnsi="Calibri" w:cs="Calibri"/>
                <w:color w:val="FFFFFF"/>
                <w:sz w:val="22"/>
                <w:szCs w:val="22"/>
              </w:rPr>
            </w:pPr>
            <w:ins w:id="78334" w:author="pete jones" w:date="2022-01-11T16:45:00Z">
              <w:r w:rsidRPr="0091021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2E42002D" w14:textId="77777777" w:rsidR="00910219" w:rsidRPr="00910219" w:rsidRDefault="00910219" w:rsidP="00910219">
            <w:pPr>
              <w:spacing w:before="0" w:after="0" w:line="240" w:lineRule="auto"/>
              <w:jc w:val="center"/>
              <w:rPr>
                <w:ins w:id="78335" w:author="pete jones" w:date="2022-01-11T16:45:00Z"/>
                <w:rFonts w:ascii="Calibri" w:hAnsi="Calibri" w:cs="Calibri"/>
                <w:color w:val="FFFFFF"/>
                <w:sz w:val="22"/>
                <w:szCs w:val="22"/>
              </w:rPr>
            </w:pPr>
            <w:ins w:id="78336" w:author="pete jones" w:date="2022-01-11T16:45:00Z">
              <w:r w:rsidRPr="0091021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50D7A71" w14:textId="77777777" w:rsidR="00910219" w:rsidRPr="00910219" w:rsidRDefault="00910219" w:rsidP="00910219">
            <w:pPr>
              <w:spacing w:before="0" w:after="0" w:line="240" w:lineRule="auto"/>
              <w:jc w:val="center"/>
              <w:rPr>
                <w:ins w:id="78337" w:author="pete jones" w:date="2022-01-11T16:45:00Z"/>
                <w:rFonts w:ascii="Calibri" w:hAnsi="Calibri" w:cs="Calibri"/>
                <w:sz w:val="22"/>
                <w:szCs w:val="22"/>
              </w:rPr>
            </w:pPr>
            <w:ins w:id="78338" w:author="pete jones" w:date="2022-01-11T16:45:00Z">
              <w:r w:rsidRPr="00910219">
                <w:rPr>
                  <w:rFonts w:ascii="Calibri" w:hAnsi="Calibri" w:cs="Calibri"/>
                  <w:sz w:val="22"/>
                  <w:szCs w:val="22"/>
                </w:rPr>
                <w:t>By %</w:t>
              </w:r>
            </w:ins>
          </w:p>
        </w:tc>
      </w:tr>
      <w:tr w:rsidR="00910219" w:rsidRPr="00910219" w14:paraId="1EB92CF6" w14:textId="77777777" w:rsidTr="00910219">
        <w:trPr>
          <w:trHeight w:val="1920"/>
          <w:ins w:id="78339" w:author="pete jones" w:date="2022-01-11T16:45: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7F7A43F7" w14:textId="77777777" w:rsidR="00910219" w:rsidRPr="00910219" w:rsidRDefault="00910219" w:rsidP="00910219">
            <w:pPr>
              <w:spacing w:before="0" w:after="0" w:line="240" w:lineRule="auto"/>
              <w:jc w:val="center"/>
              <w:rPr>
                <w:ins w:id="78340" w:author="pete jones" w:date="2022-01-11T16:45:00Z"/>
                <w:rFonts w:ascii="Calibri" w:hAnsi="Calibri" w:cs="Calibri"/>
                <w:b/>
                <w:bCs/>
                <w:color w:val="000000"/>
                <w:sz w:val="22"/>
                <w:szCs w:val="22"/>
              </w:rPr>
            </w:pPr>
            <w:ins w:id="78341" w:author="pete jones" w:date="2022-01-11T16:45:00Z">
              <w:r w:rsidRPr="00910219">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108E540B" w14:textId="77777777" w:rsidR="00910219" w:rsidRPr="00910219" w:rsidRDefault="00910219" w:rsidP="00910219">
            <w:pPr>
              <w:spacing w:before="0" w:after="0" w:line="240" w:lineRule="auto"/>
              <w:jc w:val="center"/>
              <w:rPr>
                <w:ins w:id="78342" w:author="pete jones" w:date="2022-01-11T16:45:00Z"/>
                <w:rFonts w:ascii="Calibri" w:hAnsi="Calibri" w:cs="Calibri"/>
                <w:b/>
                <w:bCs/>
                <w:color w:val="000000"/>
                <w:sz w:val="22"/>
                <w:szCs w:val="22"/>
              </w:rPr>
            </w:pPr>
            <w:ins w:id="78343" w:author="pete jones" w:date="2022-01-11T16:45:00Z">
              <w:r w:rsidRPr="0091021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F3AE078" w14:textId="77777777" w:rsidR="00910219" w:rsidRPr="00910219" w:rsidRDefault="00910219" w:rsidP="00910219">
            <w:pPr>
              <w:spacing w:before="0" w:after="0" w:line="240" w:lineRule="auto"/>
              <w:jc w:val="center"/>
              <w:rPr>
                <w:ins w:id="78344" w:author="pete jones" w:date="2022-01-11T16:45:00Z"/>
                <w:rFonts w:ascii="Calibri" w:hAnsi="Calibri" w:cs="Calibri"/>
                <w:b/>
                <w:bCs/>
                <w:color w:val="000000"/>
                <w:sz w:val="22"/>
                <w:szCs w:val="22"/>
              </w:rPr>
            </w:pPr>
            <w:ins w:id="78345" w:author="pete jones" w:date="2022-01-11T16:45:00Z">
              <w:r w:rsidRPr="0091021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50C23775" w14:textId="77777777" w:rsidR="00910219" w:rsidRPr="00910219" w:rsidRDefault="00910219" w:rsidP="00910219">
            <w:pPr>
              <w:spacing w:before="0" w:after="0" w:line="240" w:lineRule="auto"/>
              <w:jc w:val="center"/>
              <w:rPr>
                <w:ins w:id="78346" w:author="pete jones" w:date="2022-01-11T16:45:00Z"/>
                <w:rFonts w:ascii="Calibri" w:hAnsi="Calibri" w:cs="Calibri"/>
                <w:b/>
                <w:bCs/>
                <w:color w:val="000000"/>
                <w:sz w:val="22"/>
                <w:szCs w:val="22"/>
              </w:rPr>
            </w:pPr>
            <w:ins w:id="78347" w:author="pete jones" w:date="2022-01-11T16:45:00Z">
              <w:r w:rsidRPr="0091021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45D65181" w14:textId="77777777" w:rsidR="00910219" w:rsidRPr="00910219" w:rsidRDefault="00910219" w:rsidP="00910219">
            <w:pPr>
              <w:spacing w:before="0" w:after="0" w:line="240" w:lineRule="auto"/>
              <w:jc w:val="center"/>
              <w:rPr>
                <w:ins w:id="78348" w:author="pete jones" w:date="2022-01-11T16:45:00Z"/>
                <w:rFonts w:ascii="Calibri" w:hAnsi="Calibri" w:cs="Calibri"/>
                <w:b/>
                <w:bCs/>
                <w:color w:val="000000"/>
                <w:sz w:val="22"/>
                <w:szCs w:val="22"/>
              </w:rPr>
            </w:pPr>
            <w:ins w:id="78349" w:author="pete jones" w:date="2022-01-11T16:45:00Z">
              <w:r w:rsidRPr="0091021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4A019F13" w14:textId="77777777" w:rsidR="00910219" w:rsidRPr="00910219" w:rsidRDefault="00910219" w:rsidP="00910219">
            <w:pPr>
              <w:spacing w:before="0" w:after="0" w:line="240" w:lineRule="auto"/>
              <w:jc w:val="center"/>
              <w:rPr>
                <w:ins w:id="78350" w:author="pete jones" w:date="2022-01-11T16:45:00Z"/>
                <w:rFonts w:ascii="Calibri" w:hAnsi="Calibri" w:cs="Calibri"/>
                <w:b/>
                <w:bCs/>
                <w:color w:val="000000"/>
                <w:sz w:val="22"/>
                <w:szCs w:val="22"/>
              </w:rPr>
            </w:pPr>
            <w:ins w:id="78351" w:author="pete jones" w:date="2022-01-11T16:45:00Z">
              <w:r w:rsidRPr="0091021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3B40743E" w14:textId="77777777" w:rsidR="00910219" w:rsidRPr="00910219" w:rsidRDefault="00910219" w:rsidP="00910219">
            <w:pPr>
              <w:spacing w:before="0" w:after="0" w:line="240" w:lineRule="auto"/>
              <w:jc w:val="center"/>
              <w:rPr>
                <w:ins w:id="78352" w:author="pete jones" w:date="2022-01-11T16:45:00Z"/>
                <w:rFonts w:ascii="Calibri" w:hAnsi="Calibri" w:cs="Calibri"/>
                <w:b/>
                <w:bCs/>
                <w:color w:val="000000"/>
                <w:sz w:val="22"/>
                <w:szCs w:val="22"/>
              </w:rPr>
            </w:pPr>
            <w:ins w:id="78353" w:author="pete jones" w:date="2022-01-11T16:45:00Z">
              <w:r w:rsidRPr="0091021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32B84E48" w14:textId="77777777" w:rsidR="00910219" w:rsidRPr="00910219" w:rsidRDefault="00910219" w:rsidP="00910219">
            <w:pPr>
              <w:spacing w:before="0" w:after="0" w:line="240" w:lineRule="auto"/>
              <w:jc w:val="center"/>
              <w:rPr>
                <w:ins w:id="78354" w:author="pete jones" w:date="2022-01-11T16:45:00Z"/>
                <w:rFonts w:ascii="Calibri" w:hAnsi="Calibri" w:cs="Calibri"/>
                <w:b/>
                <w:bCs/>
                <w:color w:val="000000"/>
                <w:sz w:val="22"/>
                <w:szCs w:val="22"/>
              </w:rPr>
            </w:pPr>
            <w:ins w:id="78355" w:author="pete jones" w:date="2022-01-11T16:45: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39FFF3D" w14:textId="77777777" w:rsidR="00910219" w:rsidRPr="00910219" w:rsidRDefault="00910219" w:rsidP="00910219">
            <w:pPr>
              <w:spacing w:before="0" w:after="0" w:line="240" w:lineRule="auto"/>
              <w:jc w:val="center"/>
              <w:rPr>
                <w:ins w:id="78356" w:author="pete jones" w:date="2022-01-11T16:45:00Z"/>
                <w:rFonts w:ascii="Calibri" w:hAnsi="Calibri" w:cs="Calibri"/>
                <w:b/>
                <w:bCs/>
                <w:color w:val="000000"/>
                <w:sz w:val="22"/>
                <w:szCs w:val="22"/>
              </w:rPr>
            </w:pPr>
            <w:ins w:id="78357" w:author="pete jones" w:date="2022-01-11T16:45: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C0FB442" w14:textId="77777777" w:rsidR="00910219" w:rsidRPr="00910219" w:rsidRDefault="00910219" w:rsidP="00910219">
            <w:pPr>
              <w:spacing w:before="0" w:after="0" w:line="240" w:lineRule="auto"/>
              <w:jc w:val="center"/>
              <w:rPr>
                <w:ins w:id="78358" w:author="pete jones" w:date="2022-01-11T16:45:00Z"/>
                <w:rFonts w:ascii="Calibri" w:hAnsi="Calibri" w:cs="Calibri"/>
                <w:b/>
                <w:bCs/>
                <w:color w:val="000000"/>
                <w:sz w:val="22"/>
                <w:szCs w:val="22"/>
              </w:rPr>
            </w:pPr>
            <w:ins w:id="78359" w:author="pete jones" w:date="2022-01-11T16:45: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1830D6F" w14:textId="77777777" w:rsidR="00910219" w:rsidRPr="00910219" w:rsidRDefault="00910219" w:rsidP="00910219">
            <w:pPr>
              <w:spacing w:before="0" w:after="0" w:line="240" w:lineRule="auto"/>
              <w:jc w:val="center"/>
              <w:rPr>
                <w:ins w:id="78360" w:author="pete jones" w:date="2022-01-11T16:45:00Z"/>
                <w:rFonts w:ascii="Calibri" w:hAnsi="Calibri" w:cs="Calibri"/>
                <w:b/>
                <w:bCs/>
                <w:color w:val="000000"/>
                <w:sz w:val="22"/>
                <w:szCs w:val="22"/>
              </w:rPr>
            </w:pPr>
            <w:ins w:id="78361" w:author="pete jones" w:date="2022-01-11T16:45: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BA743C7" w14:textId="77777777" w:rsidR="00910219" w:rsidRPr="00910219" w:rsidRDefault="00910219" w:rsidP="00910219">
            <w:pPr>
              <w:spacing w:before="0" w:after="0" w:line="240" w:lineRule="auto"/>
              <w:jc w:val="center"/>
              <w:rPr>
                <w:ins w:id="78362" w:author="pete jones" w:date="2022-01-11T16:45:00Z"/>
                <w:rFonts w:ascii="Calibri" w:hAnsi="Calibri" w:cs="Calibri"/>
                <w:b/>
                <w:bCs/>
                <w:color w:val="000000"/>
                <w:sz w:val="22"/>
                <w:szCs w:val="22"/>
              </w:rPr>
            </w:pPr>
            <w:ins w:id="78363" w:author="pete jones" w:date="2022-01-11T16:45: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ADFE4B6" w14:textId="77777777" w:rsidR="00910219" w:rsidRPr="00910219" w:rsidRDefault="00910219" w:rsidP="00910219">
            <w:pPr>
              <w:spacing w:before="0" w:after="0" w:line="240" w:lineRule="auto"/>
              <w:jc w:val="center"/>
              <w:rPr>
                <w:ins w:id="78364" w:author="pete jones" w:date="2022-01-11T16:45:00Z"/>
                <w:rFonts w:ascii="Calibri" w:hAnsi="Calibri" w:cs="Calibri"/>
                <w:b/>
                <w:bCs/>
                <w:color w:val="000000"/>
                <w:sz w:val="22"/>
                <w:szCs w:val="22"/>
              </w:rPr>
            </w:pPr>
            <w:ins w:id="78365" w:author="pete jones" w:date="2022-01-11T16:45: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0A55F589" w14:textId="77777777" w:rsidR="00910219" w:rsidRPr="00910219" w:rsidRDefault="00910219" w:rsidP="00910219">
            <w:pPr>
              <w:spacing w:before="0" w:after="0" w:line="240" w:lineRule="auto"/>
              <w:jc w:val="center"/>
              <w:rPr>
                <w:ins w:id="78366" w:author="pete jones" w:date="2022-01-11T16:45:00Z"/>
                <w:rFonts w:ascii="Calibri" w:hAnsi="Calibri" w:cs="Calibri"/>
                <w:b/>
                <w:bCs/>
                <w:color w:val="000000"/>
                <w:sz w:val="22"/>
                <w:szCs w:val="22"/>
              </w:rPr>
            </w:pPr>
            <w:ins w:id="78367" w:author="pete jones" w:date="2022-01-11T16:45:00Z">
              <w:r w:rsidRPr="00910219">
                <w:rPr>
                  <w:rFonts w:ascii="Calibri" w:hAnsi="Calibri" w:cs="Calibri"/>
                  <w:b/>
                  <w:bCs/>
                  <w:color w:val="000000"/>
                  <w:sz w:val="22"/>
                  <w:szCs w:val="22"/>
                </w:rPr>
                <w:t>Coursework</w:t>
              </w:r>
            </w:ins>
          </w:p>
        </w:tc>
      </w:tr>
      <w:tr w:rsidR="00910219" w:rsidRPr="00910219" w14:paraId="3AD8507C" w14:textId="77777777" w:rsidTr="00910219">
        <w:trPr>
          <w:trHeight w:val="300"/>
          <w:ins w:id="78368" w:author="pete jones" w:date="2022-01-11T16:45: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0FEA8F1" w14:textId="77777777" w:rsidR="00910219" w:rsidRPr="00910219" w:rsidRDefault="00910219" w:rsidP="00910219">
            <w:pPr>
              <w:spacing w:before="0" w:after="0" w:line="240" w:lineRule="auto"/>
              <w:jc w:val="center"/>
              <w:rPr>
                <w:ins w:id="78369" w:author="pete jones" w:date="2022-01-11T16:45:00Z"/>
                <w:rFonts w:ascii="Calibri" w:hAnsi="Calibri" w:cs="Calibri"/>
                <w:color w:val="000000"/>
                <w:sz w:val="22"/>
                <w:szCs w:val="22"/>
              </w:rPr>
            </w:pPr>
            <w:ins w:id="78370" w:author="pete jones" w:date="2022-01-11T16:45: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04A3FBA6" w14:textId="77777777" w:rsidR="00910219" w:rsidRPr="00910219" w:rsidRDefault="00910219" w:rsidP="00910219">
            <w:pPr>
              <w:spacing w:before="0" w:after="0" w:line="240" w:lineRule="auto"/>
              <w:jc w:val="left"/>
              <w:rPr>
                <w:ins w:id="78371" w:author="pete jones" w:date="2022-01-11T16:45:00Z"/>
                <w:rFonts w:ascii="Calibri" w:hAnsi="Calibri" w:cs="Calibri"/>
                <w:color w:val="000000"/>
                <w:sz w:val="22"/>
                <w:szCs w:val="22"/>
              </w:rPr>
            </w:pPr>
            <w:ins w:id="78372" w:author="pete jones" w:date="2022-01-11T16:45:00Z">
              <w:r w:rsidRPr="00910219">
                <w:rPr>
                  <w:rFonts w:ascii="Calibri" w:hAnsi="Calibri" w:cs="Calibri"/>
                  <w:color w:val="000000"/>
                  <w:sz w:val="22"/>
                  <w:szCs w:val="22"/>
                </w:rPr>
                <w:t>Interdisciplinary Design I</w:t>
              </w:r>
            </w:ins>
          </w:p>
        </w:tc>
        <w:tc>
          <w:tcPr>
            <w:tcW w:w="432" w:type="dxa"/>
            <w:tcBorders>
              <w:top w:val="nil"/>
              <w:left w:val="nil"/>
              <w:bottom w:val="single" w:sz="4" w:space="0" w:color="auto"/>
              <w:right w:val="single" w:sz="4" w:space="0" w:color="auto"/>
            </w:tcBorders>
            <w:shd w:val="clear" w:color="auto" w:fill="auto"/>
            <w:noWrap/>
            <w:vAlign w:val="bottom"/>
            <w:hideMark/>
          </w:tcPr>
          <w:p w14:paraId="21F9B778" w14:textId="77777777" w:rsidR="00910219" w:rsidRPr="00910219" w:rsidRDefault="00910219" w:rsidP="00910219">
            <w:pPr>
              <w:spacing w:before="0" w:after="0" w:line="240" w:lineRule="auto"/>
              <w:jc w:val="center"/>
              <w:rPr>
                <w:ins w:id="78373" w:author="pete jones" w:date="2022-01-11T16:45:00Z"/>
                <w:rFonts w:ascii="Calibri" w:hAnsi="Calibri" w:cs="Calibri"/>
                <w:color w:val="000000"/>
                <w:sz w:val="22"/>
                <w:szCs w:val="22"/>
              </w:rPr>
            </w:pPr>
            <w:ins w:id="78374" w:author="pete jones" w:date="2022-01-11T16:45: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40037DC" w14:textId="77777777" w:rsidR="00910219" w:rsidRPr="00910219" w:rsidRDefault="00910219" w:rsidP="00910219">
            <w:pPr>
              <w:spacing w:before="0" w:after="0" w:line="240" w:lineRule="auto"/>
              <w:jc w:val="center"/>
              <w:rPr>
                <w:ins w:id="78375" w:author="pete jones" w:date="2022-01-11T16:45:00Z"/>
                <w:rFonts w:ascii="Calibri" w:hAnsi="Calibri" w:cs="Calibri"/>
                <w:color w:val="000000"/>
                <w:sz w:val="22"/>
                <w:szCs w:val="22"/>
              </w:rPr>
            </w:pPr>
            <w:ins w:id="78376"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76BAE6B" w14:textId="77777777" w:rsidR="00910219" w:rsidRPr="00910219" w:rsidRDefault="00910219" w:rsidP="00910219">
            <w:pPr>
              <w:spacing w:before="0" w:after="0" w:line="240" w:lineRule="auto"/>
              <w:jc w:val="center"/>
              <w:rPr>
                <w:ins w:id="78377" w:author="pete jones" w:date="2022-01-11T16:45:00Z"/>
                <w:rFonts w:ascii="Calibri" w:hAnsi="Calibri" w:cs="Calibri"/>
                <w:color w:val="000000"/>
                <w:sz w:val="22"/>
                <w:szCs w:val="22"/>
              </w:rPr>
            </w:pPr>
            <w:ins w:id="78378"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0EFAE4" w14:textId="77777777" w:rsidR="00910219" w:rsidRPr="00910219" w:rsidRDefault="00910219" w:rsidP="00910219">
            <w:pPr>
              <w:spacing w:before="0" w:after="0" w:line="240" w:lineRule="auto"/>
              <w:jc w:val="center"/>
              <w:rPr>
                <w:ins w:id="78379" w:author="pete jones" w:date="2022-01-11T16:45:00Z"/>
                <w:rFonts w:ascii="Calibri" w:hAnsi="Calibri" w:cs="Calibri"/>
                <w:color w:val="000000"/>
                <w:sz w:val="22"/>
                <w:szCs w:val="22"/>
              </w:rPr>
            </w:pPr>
            <w:ins w:id="78380"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BBC342" w14:textId="77777777" w:rsidR="00910219" w:rsidRPr="00910219" w:rsidRDefault="00910219" w:rsidP="00910219">
            <w:pPr>
              <w:spacing w:before="0" w:after="0" w:line="240" w:lineRule="auto"/>
              <w:jc w:val="center"/>
              <w:rPr>
                <w:ins w:id="78381" w:author="pete jones" w:date="2022-01-11T16:45:00Z"/>
                <w:rFonts w:ascii="Calibri" w:hAnsi="Calibri" w:cs="Calibri"/>
                <w:color w:val="000000"/>
                <w:sz w:val="22"/>
                <w:szCs w:val="22"/>
              </w:rPr>
            </w:pPr>
            <w:ins w:id="78382"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3EB14A" w14:textId="77777777" w:rsidR="00910219" w:rsidRPr="00910219" w:rsidRDefault="00910219" w:rsidP="00910219">
            <w:pPr>
              <w:spacing w:before="0" w:after="0" w:line="240" w:lineRule="auto"/>
              <w:jc w:val="center"/>
              <w:rPr>
                <w:ins w:id="78383" w:author="pete jones" w:date="2022-01-11T16:45:00Z"/>
                <w:rFonts w:ascii="Calibri" w:hAnsi="Calibri" w:cs="Calibri"/>
                <w:color w:val="000000"/>
                <w:sz w:val="22"/>
                <w:szCs w:val="22"/>
              </w:rPr>
            </w:pPr>
            <w:ins w:id="7838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243687" w14:textId="77777777" w:rsidR="00910219" w:rsidRPr="00910219" w:rsidRDefault="00910219" w:rsidP="00910219">
            <w:pPr>
              <w:spacing w:before="0" w:after="0" w:line="240" w:lineRule="auto"/>
              <w:jc w:val="center"/>
              <w:rPr>
                <w:ins w:id="78385" w:author="pete jones" w:date="2022-01-11T16:45:00Z"/>
                <w:rFonts w:ascii="Calibri" w:hAnsi="Calibri" w:cs="Calibri"/>
                <w:color w:val="000000"/>
                <w:sz w:val="22"/>
                <w:szCs w:val="22"/>
              </w:rPr>
            </w:pPr>
            <w:ins w:id="7838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4CC04B" w14:textId="77777777" w:rsidR="00910219" w:rsidRPr="00910219" w:rsidRDefault="00910219" w:rsidP="00910219">
            <w:pPr>
              <w:spacing w:before="0" w:after="0" w:line="240" w:lineRule="auto"/>
              <w:jc w:val="center"/>
              <w:rPr>
                <w:ins w:id="78387" w:author="pete jones" w:date="2022-01-11T16:45:00Z"/>
                <w:rFonts w:ascii="Calibri" w:hAnsi="Calibri" w:cs="Calibri"/>
                <w:color w:val="000000"/>
                <w:sz w:val="22"/>
                <w:szCs w:val="22"/>
              </w:rPr>
            </w:pPr>
            <w:ins w:id="7838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79E2A1" w14:textId="77777777" w:rsidR="00910219" w:rsidRPr="00910219" w:rsidRDefault="00910219" w:rsidP="00910219">
            <w:pPr>
              <w:spacing w:before="0" w:after="0" w:line="240" w:lineRule="auto"/>
              <w:jc w:val="center"/>
              <w:rPr>
                <w:ins w:id="78389" w:author="pete jones" w:date="2022-01-11T16:45:00Z"/>
                <w:rFonts w:ascii="Calibri" w:hAnsi="Calibri" w:cs="Calibri"/>
                <w:color w:val="000000"/>
                <w:sz w:val="22"/>
                <w:szCs w:val="22"/>
              </w:rPr>
            </w:pPr>
            <w:ins w:id="7839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F7E4BF" w14:textId="77777777" w:rsidR="00910219" w:rsidRPr="00910219" w:rsidRDefault="00910219" w:rsidP="00910219">
            <w:pPr>
              <w:spacing w:before="0" w:after="0" w:line="240" w:lineRule="auto"/>
              <w:jc w:val="center"/>
              <w:rPr>
                <w:ins w:id="78391" w:author="pete jones" w:date="2022-01-11T16:45:00Z"/>
                <w:rFonts w:ascii="Calibri" w:hAnsi="Calibri" w:cs="Calibri"/>
                <w:color w:val="000000"/>
                <w:sz w:val="22"/>
                <w:szCs w:val="22"/>
              </w:rPr>
            </w:pPr>
            <w:ins w:id="7839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0F5E4F" w14:textId="77777777" w:rsidR="00910219" w:rsidRPr="00910219" w:rsidRDefault="00910219" w:rsidP="00910219">
            <w:pPr>
              <w:spacing w:before="0" w:after="0" w:line="240" w:lineRule="auto"/>
              <w:jc w:val="center"/>
              <w:rPr>
                <w:ins w:id="78393" w:author="pete jones" w:date="2022-01-11T16:45:00Z"/>
                <w:rFonts w:ascii="Calibri" w:hAnsi="Calibri" w:cs="Calibri"/>
                <w:color w:val="000000"/>
                <w:sz w:val="22"/>
                <w:szCs w:val="22"/>
              </w:rPr>
            </w:pPr>
            <w:ins w:id="78394"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6A1DE41" w14:textId="77777777" w:rsidR="00910219" w:rsidRPr="00910219" w:rsidRDefault="00910219" w:rsidP="00910219">
            <w:pPr>
              <w:spacing w:before="0" w:after="0" w:line="240" w:lineRule="auto"/>
              <w:jc w:val="center"/>
              <w:rPr>
                <w:ins w:id="78395" w:author="pete jones" w:date="2022-01-11T16:45:00Z"/>
                <w:rFonts w:ascii="Calibri" w:hAnsi="Calibri" w:cs="Calibri"/>
                <w:color w:val="000000"/>
                <w:sz w:val="22"/>
                <w:szCs w:val="22"/>
              </w:rPr>
            </w:pPr>
            <w:ins w:id="78396" w:author="pete jones" w:date="2022-01-11T16:45:00Z">
              <w:r w:rsidRPr="00910219">
                <w:rPr>
                  <w:rFonts w:ascii="Calibri" w:hAnsi="Calibri" w:cs="Calibri"/>
                  <w:color w:val="000000"/>
                  <w:sz w:val="22"/>
                  <w:szCs w:val="22"/>
                </w:rPr>
                <w:t> </w:t>
              </w:r>
            </w:ins>
          </w:p>
        </w:tc>
      </w:tr>
      <w:tr w:rsidR="00910219" w:rsidRPr="00910219" w14:paraId="51C9CD8A" w14:textId="77777777" w:rsidTr="00910219">
        <w:trPr>
          <w:trHeight w:val="300"/>
          <w:ins w:id="78397"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7947C0B" w14:textId="77777777" w:rsidR="00910219" w:rsidRPr="00910219" w:rsidRDefault="00910219" w:rsidP="00910219">
            <w:pPr>
              <w:spacing w:before="0" w:after="0" w:line="240" w:lineRule="auto"/>
              <w:jc w:val="center"/>
              <w:rPr>
                <w:ins w:id="78398" w:author="pete jones" w:date="2022-01-11T16:45:00Z"/>
                <w:rFonts w:ascii="Calibri" w:hAnsi="Calibri" w:cs="Calibri"/>
                <w:color w:val="000000"/>
                <w:sz w:val="22"/>
                <w:szCs w:val="22"/>
              </w:rPr>
            </w:pPr>
            <w:ins w:id="78399" w:author="pete jones" w:date="2022-01-11T16:45: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3667610D" w14:textId="77777777" w:rsidR="00910219" w:rsidRPr="00910219" w:rsidRDefault="00910219" w:rsidP="00910219">
            <w:pPr>
              <w:spacing w:before="0" w:after="0" w:line="240" w:lineRule="auto"/>
              <w:jc w:val="left"/>
              <w:rPr>
                <w:ins w:id="78400" w:author="pete jones" w:date="2022-01-11T16:45:00Z"/>
                <w:rFonts w:ascii="Calibri" w:hAnsi="Calibri" w:cs="Calibri"/>
                <w:color w:val="000000"/>
                <w:sz w:val="22"/>
                <w:szCs w:val="22"/>
              </w:rPr>
            </w:pPr>
            <w:ins w:id="78401" w:author="pete jones" w:date="2022-01-11T16:45:00Z">
              <w:r w:rsidRPr="00910219">
                <w:rPr>
                  <w:rFonts w:ascii="Calibri" w:hAnsi="Calibri" w:cs="Calibri"/>
                  <w:color w:val="000000"/>
                  <w:sz w:val="22"/>
                  <w:szCs w:val="22"/>
                </w:rPr>
                <w:t>Introduction to Electric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37030C43" w14:textId="77777777" w:rsidR="00910219" w:rsidRPr="00910219" w:rsidRDefault="00910219" w:rsidP="00910219">
            <w:pPr>
              <w:spacing w:before="0" w:after="0" w:line="240" w:lineRule="auto"/>
              <w:jc w:val="center"/>
              <w:rPr>
                <w:ins w:id="78402" w:author="pete jones" w:date="2022-01-11T16:45:00Z"/>
                <w:rFonts w:ascii="Calibri" w:hAnsi="Calibri" w:cs="Calibri"/>
                <w:color w:val="000000"/>
                <w:sz w:val="22"/>
                <w:szCs w:val="22"/>
              </w:rPr>
            </w:pPr>
            <w:ins w:id="78403" w:author="pete jones" w:date="2022-01-11T16:45: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AFA2655" w14:textId="77777777" w:rsidR="00910219" w:rsidRPr="00910219" w:rsidRDefault="00910219" w:rsidP="00910219">
            <w:pPr>
              <w:spacing w:before="0" w:after="0" w:line="240" w:lineRule="auto"/>
              <w:jc w:val="center"/>
              <w:rPr>
                <w:ins w:id="78404" w:author="pete jones" w:date="2022-01-11T16:45:00Z"/>
                <w:rFonts w:ascii="Calibri" w:hAnsi="Calibri" w:cs="Calibri"/>
                <w:color w:val="000000"/>
                <w:sz w:val="22"/>
                <w:szCs w:val="22"/>
              </w:rPr>
            </w:pPr>
            <w:ins w:id="78405"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99D4300" w14:textId="77777777" w:rsidR="00910219" w:rsidRPr="00910219" w:rsidRDefault="00910219" w:rsidP="00910219">
            <w:pPr>
              <w:spacing w:before="0" w:after="0" w:line="240" w:lineRule="auto"/>
              <w:jc w:val="center"/>
              <w:rPr>
                <w:ins w:id="78406" w:author="pete jones" w:date="2022-01-11T16:45:00Z"/>
                <w:rFonts w:ascii="Calibri" w:hAnsi="Calibri" w:cs="Calibri"/>
                <w:color w:val="000000"/>
                <w:sz w:val="22"/>
                <w:szCs w:val="22"/>
              </w:rPr>
            </w:pPr>
            <w:ins w:id="78407"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12032B6" w14:textId="77777777" w:rsidR="00910219" w:rsidRPr="00910219" w:rsidRDefault="00910219" w:rsidP="00910219">
            <w:pPr>
              <w:spacing w:before="0" w:after="0" w:line="240" w:lineRule="auto"/>
              <w:jc w:val="center"/>
              <w:rPr>
                <w:ins w:id="78408" w:author="pete jones" w:date="2022-01-11T16:45:00Z"/>
                <w:rFonts w:ascii="Calibri" w:hAnsi="Calibri" w:cs="Calibri"/>
                <w:color w:val="000000"/>
                <w:sz w:val="22"/>
                <w:szCs w:val="22"/>
              </w:rPr>
            </w:pPr>
            <w:ins w:id="78409"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46568C" w14:textId="77777777" w:rsidR="00910219" w:rsidRPr="00910219" w:rsidRDefault="00910219" w:rsidP="00910219">
            <w:pPr>
              <w:spacing w:before="0" w:after="0" w:line="240" w:lineRule="auto"/>
              <w:jc w:val="center"/>
              <w:rPr>
                <w:ins w:id="78410" w:author="pete jones" w:date="2022-01-11T16:45:00Z"/>
                <w:rFonts w:ascii="Calibri" w:hAnsi="Calibri" w:cs="Calibri"/>
                <w:color w:val="000000"/>
                <w:sz w:val="22"/>
                <w:szCs w:val="22"/>
              </w:rPr>
            </w:pPr>
            <w:ins w:id="78411"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72F7F3" w14:textId="77777777" w:rsidR="00910219" w:rsidRPr="00910219" w:rsidRDefault="00910219" w:rsidP="00910219">
            <w:pPr>
              <w:spacing w:before="0" w:after="0" w:line="240" w:lineRule="auto"/>
              <w:jc w:val="center"/>
              <w:rPr>
                <w:ins w:id="78412" w:author="pete jones" w:date="2022-01-11T16:45:00Z"/>
                <w:rFonts w:ascii="Calibri" w:hAnsi="Calibri" w:cs="Calibri"/>
                <w:color w:val="000000"/>
                <w:sz w:val="22"/>
                <w:szCs w:val="22"/>
              </w:rPr>
            </w:pPr>
            <w:ins w:id="7841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9EFCDF" w14:textId="77777777" w:rsidR="00910219" w:rsidRPr="00910219" w:rsidRDefault="00910219" w:rsidP="00910219">
            <w:pPr>
              <w:spacing w:before="0" w:after="0" w:line="240" w:lineRule="auto"/>
              <w:jc w:val="center"/>
              <w:rPr>
                <w:ins w:id="78414" w:author="pete jones" w:date="2022-01-11T16:45:00Z"/>
                <w:rFonts w:ascii="Calibri" w:hAnsi="Calibri" w:cs="Calibri"/>
                <w:color w:val="000000"/>
                <w:sz w:val="22"/>
                <w:szCs w:val="22"/>
              </w:rPr>
            </w:pPr>
            <w:ins w:id="7841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57B773" w14:textId="77777777" w:rsidR="00910219" w:rsidRPr="00910219" w:rsidRDefault="00910219" w:rsidP="00910219">
            <w:pPr>
              <w:spacing w:before="0" w:after="0" w:line="240" w:lineRule="auto"/>
              <w:jc w:val="center"/>
              <w:rPr>
                <w:ins w:id="78416" w:author="pete jones" w:date="2022-01-11T16:45:00Z"/>
                <w:rFonts w:ascii="Calibri" w:hAnsi="Calibri" w:cs="Calibri"/>
                <w:color w:val="000000"/>
                <w:sz w:val="22"/>
                <w:szCs w:val="22"/>
              </w:rPr>
            </w:pPr>
            <w:ins w:id="7841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2598B5" w14:textId="77777777" w:rsidR="00910219" w:rsidRPr="00910219" w:rsidRDefault="00910219" w:rsidP="00910219">
            <w:pPr>
              <w:spacing w:before="0" w:after="0" w:line="240" w:lineRule="auto"/>
              <w:jc w:val="center"/>
              <w:rPr>
                <w:ins w:id="78418" w:author="pete jones" w:date="2022-01-11T16:45:00Z"/>
                <w:rFonts w:ascii="Calibri" w:hAnsi="Calibri" w:cs="Calibri"/>
                <w:color w:val="000000"/>
                <w:sz w:val="22"/>
                <w:szCs w:val="22"/>
              </w:rPr>
            </w:pPr>
            <w:ins w:id="7841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60411B" w14:textId="77777777" w:rsidR="00910219" w:rsidRPr="00910219" w:rsidRDefault="00910219" w:rsidP="00910219">
            <w:pPr>
              <w:spacing w:before="0" w:after="0" w:line="240" w:lineRule="auto"/>
              <w:jc w:val="center"/>
              <w:rPr>
                <w:ins w:id="78420" w:author="pete jones" w:date="2022-01-11T16:45:00Z"/>
                <w:rFonts w:ascii="Calibri" w:hAnsi="Calibri" w:cs="Calibri"/>
                <w:color w:val="000000"/>
                <w:sz w:val="22"/>
                <w:szCs w:val="22"/>
              </w:rPr>
            </w:pPr>
            <w:ins w:id="7842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AE6B1E" w14:textId="77777777" w:rsidR="00910219" w:rsidRPr="00910219" w:rsidRDefault="00910219" w:rsidP="00910219">
            <w:pPr>
              <w:spacing w:before="0" w:after="0" w:line="240" w:lineRule="auto"/>
              <w:jc w:val="center"/>
              <w:rPr>
                <w:ins w:id="78422" w:author="pete jones" w:date="2022-01-11T16:45:00Z"/>
                <w:rFonts w:ascii="Calibri" w:hAnsi="Calibri" w:cs="Calibri"/>
                <w:color w:val="000000"/>
                <w:sz w:val="22"/>
                <w:szCs w:val="22"/>
              </w:rPr>
            </w:pPr>
            <w:ins w:id="78423"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1505497" w14:textId="77777777" w:rsidR="00910219" w:rsidRPr="00910219" w:rsidRDefault="00910219" w:rsidP="00910219">
            <w:pPr>
              <w:spacing w:before="0" w:after="0" w:line="240" w:lineRule="auto"/>
              <w:jc w:val="center"/>
              <w:rPr>
                <w:ins w:id="78424" w:author="pete jones" w:date="2022-01-11T16:45:00Z"/>
                <w:rFonts w:ascii="Calibri" w:hAnsi="Calibri" w:cs="Calibri"/>
                <w:color w:val="000000"/>
                <w:sz w:val="22"/>
                <w:szCs w:val="22"/>
              </w:rPr>
            </w:pPr>
            <w:ins w:id="78425" w:author="pete jones" w:date="2022-01-11T16:45:00Z">
              <w:r w:rsidRPr="00910219">
                <w:rPr>
                  <w:rFonts w:ascii="Calibri" w:hAnsi="Calibri" w:cs="Calibri"/>
                  <w:color w:val="000000"/>
                  <w:sz w:val="22"/>
                  <w:szCs w:val="22"/>
                </w:rPr>
                <w:t> </w:t>
              </w:r>
            </w:ins>
          </w:p>
        </w:tc>
      </w:tr>
      <w:tr w:rsidR="00910219" w:rsidRPr="00910219" w14:paraId="5B881D30" w14:textId="77777777" w:rsidTr="00910219">
        <w:trPr>
          <w:trHeight w:val="300"/>
          <w:ins w:id="78426"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5DF192C" w14:textId="77777777" w:rsidR="00910219" w:rsidRPr="00910219" w:rsidRDefault="00910219" w:rsidP="00910219">
            <w:pPr>
              <w:spacing w:before="0" w:after="0" w:line="240" w:lineRule="auto"/>
              <w:jc w:val="center"/>
              <w:rPr>
                <w:ins w:id="78427" w:author="pete jones" w:date="2022-01-11T16:45:00Z"/>
                <w:rFonts w:ascii="Calibri" w:hAnsi="Calibri" w:cs="Calibri"/>
                <w:color w:val="000000"/>
                <w:sz w:val="22"/>
                <w:szCs w:val="22"/>
              </w:rPr>
            </w:pPr>
            <w:ins w:id="78428" w:author="pete jones" w:date="2022-01-11T16:45: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1AD5985C" w14:textId="77777777" w:rsidR="00910219" w:rsidRPr="00910219" w:rsidRDefault="00910219" w:rsidP="00910219">
            <w:pPr>
              <w:spacing w:before="0" w:after="0" w:line="240" w:lineRule="auto"/>
              <w:jc w:val="left"/>
              <w:rPr>
                <w:ins w:id="78429" w:author="pete jones" w:date="2022-01-11T16:45:00Z"/>
                <w:rFonts w:ascii="Calibri" w:hAnsi="Calibri" w:cs="Calibri"/>
                <w:color w:val="000000"/>
                <w:sz w:val="22"/>
                <w:szCs w:val="22"/>
              </w:rPr>
            </w:pPr>
            <w:ins w:id="78430" w:author="pete jones" w:date="2022-01-11T16:45:00Z">
              <w:r w:rsidRPr="00910219">
                <w:rPr>
                  <w:rFonts w:ascii="Calibri" w:hAnsi="Calibri" w:cs="Calibri"/>
                  <w:color w:val="000000"/>
                  <w:sz w:val="22"/>
                  <w:szCs w:val="22"/>
                </w:rPr>
                <w:t>Introduction to Process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0F42C011" w14:textId="77777777" w:rsidR="00910219" w:rsidRPr="00910219" w:rsidRDefault="00910219" w:rsidP="00910219">
            <w:pPr>
              <w:spacing w:before="0" w:after="0" w:line="240" w:lineRule="auto"/>
              <w:jc w:val="center"/>
              <w:rPr>
                <w:ins w:id="78431" w:author="pete jones" w:date="2022-01-11T16:45:00Z"/>
                <w:rFonts w:ascii="Calibri" w:hAnsi="Calibri" w:cs="Calibri"/>
                <w:color w:val="000000"/>
                <w:sz w:val="22"/>
                <w:szCs w:val="22"/>
              </w:rPr>
            </w:pPr>
            <w:ins w:id="78432" w:author="pete jones" w:date="2022-01-11T16:45: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ECEF9F6" w14:textId="77777777" w:rsidR="00910219" w:rsidRPr="00910219" w:rsidRDefault="00910219" w:rsidP="00910219">
            <w:pPr>
              <w:spacing w:before="0" w:after="0" w:line="240" w:lineRule="auto"/>
              <w:jc w:val="center"/>
              <w:rPr>
                <w:ins w:id="78433" w:author="pete jones" w:date="2022-01-11T16:45:00Z"/>
                <w:rFonts w:ascii="Calibri" w:hAnsi="Calibri" w:cs="Calibri"/>
                <w:color w:val="000000"/>
                <w:sz w:val="22"/>
                <w:szCs w:val="22"/>
              </w:rPr>
            </w:pPr>
            <w:ins w:id="78434"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558052B" w14:textId="77777777" w:rsidR="00910219" w:rsidRPr="00910219" w:rsidRDefault="00910219" w:rsidP="00910219">
            <w:pPr>
              <w:spacing w:before="0" w:after="0" w:line="240" w:lineRule="auto"/>
              <w:jc w:val="center"/>
              <w:rPr>
                <w:ins w:id="78435" w:author="pete jones" w:date="2022-01-11T16:45:00Z"/>
                <w:rFonts w:ascii="Calibri" w:hAnsi="Calibri" w:cs="Calibri"/>
                <w:color w:val="000000"/>
                <w:sz w:val="22"/>
                <w:szCs w:val="22"/>
              </w:rPr>
            </w:pPr>
            <w:ins w:id="78436"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CB224F" w14:textId="77777777" w:rsidR="00910219" w:rsidRPr="00910219" w:rsidRDefault="00910219" w:rsidP="00910219">
            <w:pPr>
              <w:spacing w:before="0" w:after="0" w:line="240" w:lineRule="auto"/>
              <w:jc w:val="center"/>
              <w:rPr>
                <w:ins w:id="78437" w:author="pete jones" w:date="2022-01-11T16:45:00Z"/>
                <w:rFonts w:ascii="Calibri" w:hAnsi="Calibri" w:cs="Calibri"/>
                <w:color w:val="000000"/>
                <w:sz w:val="22"/>
                <w:szCs w:val="22"/>
              </w:rPr>
            </w:pPr>
            <w:ins w:id="78438"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EFE273" w14:textId="77777777" w:rsidR="00910219" w:rsidRPr="00910219" w:rsidRDefault="00910219" w:rsidP="00910219">
            <w:pPr>
              <w:spacing w:before="0" w:after="0" w:line="240" w:lineRule="auto"/>
              <w:jc w:val="center"/>
              <w:rPr>
                <w:ins w:id="78439" w:author="pete jones" w:date="2022-01-11T16:45:00Z"/>
                <w:rFonts w:ascii="Calibri" w:hAnsi="Calibri" w:cs="Calibri"/>
                <w:color w:val="000000"/>
                <w:sz w:val="22"/>
                <w:szCs w:val="22"/>
              </w:rPr>
            </w:pPr>
            <w:ins w:id="78440"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CF46FE" w14:textId="77777777" w:rsidR="00910219" w:rsidRPr="00910219" w:rsidRDefault="00910219" w:rsidP="00910219">
            <w:pPr>
              <w:spacing w:before="0" w:after="0" w:line="240" w:lineRule="auto"/>
              <w:jc w:val="center"/>
              <w:rPr>
                <w:ins w:id="78441" w:author="pete jones" w:date="2022-01-11T16:45:00Z"/>
                <w:rFonts w:ascii="Calibri" w:hAnsi="Calibri" w:cs="Calibri"/>
                <w:color w:val="000000"/>
                <w:sz w:val="22"/>
                <w:szCs w:val="22"/>
              </w:rPr>
            </w:pPr>
            <w:ins w:id="7844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E369B9" w14:textId="77777777" w:rsidR="00910219" w:rsidRPr="00910219" w:rsidRDefault="00910219" w:rsidP="00910219">
            <w:pPr>
              <w:spacing w:before="0" w:after="0" w:line="240" w:lineRule="auto"/>
              <w:jc w:val="center"/>
              <w:rPr>
                <w:ins w:id="78443" w:author="pete jones" w:date="2022-01-11T16:45:00Z"/>
                <w:rFonts w:ascii="Calibri" w:hAnsi="Calibri" w:cs="Calibri"/>
                <w:color w:val="000000"/>
                <w:sz w:val="22"/>
                <w:szCs w:val="22"/>
              </w:rPr>
            </w:pPr>
            <w:ins w:id="7844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5BA3F8" w14:textId="77777777" w:rsidR="00910219" w:rsidRPr="00910219" w:rsidRDefault="00910219" w:rsidP="00910219">
            <w:pPr>
              <w:spacing w:before="0" w:after="0" w:line="240" w:lineRule="auto"/>
              <w:jc w:val="center"/>
              <w:rPr>
                <w:ins w:id="78445" w:author="pete jones" w:date="2022-01-11T16:45:00Z"/>
                <w:rFonts w:ascii="Calibri" w:hAnsi="Calibri" w:cs="Calibri"/>
                <w:color w:val="000000"/>
                <w:sz w:val="22"/>
                <w:szCs w:val="22"/>
              </w:rPr>
            </w:pPr>
            <w:ins w:id="7844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AE18B1" w14:textId="77777777" w:rsidR="00910219" w:rsidRPr="00910219" w:rsidRDefault="00910219" w:rsidP="00910219">
            <w:pPr>
              <w:spacing w:before="0" w:after="0" w:line="240" w:lineRule="auto"/>
              <w:jc w:val="center"/>
              <w:rPr>
                <w:ins w:id="78447" w:author="pete jones" w:date="2022-01-11T16:45:00Z"/>
                <w:rFonts w:ascii="Calibri" w:hAnsi="Calibri" w:cs="Calibri"/>
                <w:color w:val="000000"/>
                <w:sz w:val="22"/>
                <w:szCs w:val="22"/>
              </w:rPr>
            </w:pPr>
            <w:ins w:id="7844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F60F9A" w14:textId="77777777" w:rsidR="00910219" w:rsidRPr="00910219" w:rsidRDefault="00910219" w:rsidP="00910219">
            <w:pPr>
              <w:spacing w:before="0" w:after="0" w:line="240" w:lineRule="auto"/>
              <w:jc w:val="center"/>
              <w:rPr>
                <w:ins w:id="78449" w:author="pete jones" w:date="2022-01-11T16:45:00Z"/>
                <w:rFonts w:ascii="Calibri" w:hAnsi="Calibri" w:cs="Calibri"/>
                <w:color w:val="000000"/>
                <w:sz w:val="22"/>
                <w:szCs w:val="22"/>
              </w:rPr>
            </w:pPr>
            <w:ins w:id="7845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C13D7F" w14:textId="77777777" w:rsidR="00910219" w:rsidRPr="00910219" w:rsidRDefault="00910219" w:rsidP="00910219">
            <w:pPr>
              <w:spacing w:before="0" w:after="0" w:line="240" w:lineRule="auto"/>
              <w:jc w:val="center"/>
              <w:rPr>
                <w:ins w:id="78451" w:author="pete jones" w:date="2022-01-11T16:45:00Z"/>
                <w:rFonts w:ascii="Calibri" w:hAnsi="Calibri" w:cs="Calibri"/>
                <w:color w:val="000000"/>
                <w:sz w:val="22"/>
                <w:szCs w:val="22"/>
              </w:rPr>
            </w:pPr>
            <w:ins w:id="78452"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260ED9C" w14:textId="77777777" w:rsidR="00910219" w:rsidRPr="00910219" w:rsidRDefault="00910219" w:rsidP="00910219">
            <w:pPr>
              <w:spacing w:before="0" w:after="0" w:line="240" w:lineRule="auto"/>
              <w:jc w:val="center"/>
              <w:rPr>
                <w:ins w:id="78453" w:author="pete jones" w:date="2022-01-11T16:45:00Z"/>
                <w:rFonts w:ascii="Calibri" w:hAnsi="Calibri" w:cs="Calibri"/>
                <w:color w:val="000000"/>
                <w:sz w:val="22"/>
                <w:szCs w:val="22"/>
              </w:rPr>
            </w:pPr>
            <w:ins w:id="78454" w:author="pete jones" w:date="2022-01-11T16:45:00Z">
              <w:r w:rsidRPr="00910219">
                <w:rPr>
                  <w:rFonts w:ascii="Calibri" w:hAnsi="Calibri" w:cs="Calibri"/>
                  <w:color w:val="000000"/>
                  <w:sz w:val="22"/>
                  <w:szCs w:val="22"/>
                </w:rPr>
                <w:t> </w:t>
              </w:r>
            </w:ins>
          </w:p>
        </w:tc>
      </w:tr>
      <w:tr w:rsidR="00910219" w:rsidRPr="00910219" w14:paraId="5310E2D1" w14:textId="77777777" w:rsidTr="00910219">
        <w:trPr>
          <w:trHeight w:val="300"/>
          <w:ins w:id="78455"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FD49807" w14:textId="77777777" w:rsidR="00910219" w:rsidRPr="00910219" w:rsidRDefault="00910219" w:rsidP="00910219">
            <w:pPr>
              <w:spacing w:before="0" w:after="0" w:line="240" w:lineRule="auto"/>
              <w:jc w:val="center"/>
              <w:rPr>
                <w:ins w:id="78456" w:author="pete jones" w:date="2022-01-11T16:45:00Z"/>
                <w:rFonts w:ascii="Calibri" w:hAnsi="Calibri" w:cs="Calibri"/>
                <w:color w:val="000000"/>
                <w:sz w:val="22"/>
                <w:szCs w:val="22"/>
              </w:rPr>
            </w:pPr>
            <w:ins w:id="78457" w:author="pete jones" w:date="2022-01-11T16:45: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69D90A00" w14:textId="77777777" w:rsidR="00910219" w:rsidRPr="00910219" w:rsidRDefault="00910219" w:rsidP="00910219">
            <w:pPr>
              <w:spacing w:before="0" w:after="0" w:line="240" w:lineRule="auto"/>
              <w:jc w:val="left"/>
              <w:rPr>
                <w:ins w:id="78458" w:author="pete jones" w:date="2022-01-11T16:45:00Z"/>
                <w:rFonts w:ascii="Calibri" w:hAnsi="Calibri" w:cs="Calibri"/>
                <w:color w:val="000000"/>
                <w:sz w:val="22"/>
                <w:szCs w:val="22"/>
              </w:rPr>
            </w:pPr>
            <w:ins w:id="78459" w:author="pete jones" w:date="2022-01-11T16:45:00Z">
              <w:r w:rsidRPr="00910219">
                <w:rPr>
                  <w:rFonts w:ascii="Calibri" w:hAnsi="Calibri" w:cs="Calibri"/>
                  <w:color w:val="000000"/>
                  <w:sz w:val="22"/>
                  <w:szCs w:val="22"/>
                </w:rPr>
                <w:t>Thermofluids</w:t>
              </w:r>
            </w:ins>
          </w:p>
        </w:tc>
        <w:tc>
          <w:tcPr>
            <w:tcW w:w="432" w:type="dxa"/>
            <w:tcBorders>
              <w:top w:val="nil"/>
              <w:left w:val="nil"/>
              <w:bottom w:val="single" w:sz="4" w:space="0" w:color="auto"/>
              <w:right w:val="single" w:sz="4" w:space="0" w:color="auto"/>
            </w:tcBorders>
            <w:shd w:val="clear" w:color="auto" w:fill="auto"/>
            <w:noWrap/>
            <w:vAlign w:val="bottom"/>
            <w:hideMark/>
          </w:tcPr>
          <w:p w14:paraId="46618A73" w14:textId="77777777" w:rsidR="00910219" w:rsidRPr="00910219" w:rsidRDefault="00910219" w:rsidP="00910219">
            <w:pPr>
              <w:spacing w:before="0" w:after="0" w:line="240" w:lineRule="auto"/>
              <w:jc w:val="center"/>
              <w:rPr>
                <w:ins w:id="78460" w:author="pete jones" w:date="2022-01-11T16:45:00Z"/>
                <w:rFonts w:ascii="Calibri" w:hAnsi="Calibri" w:cs="Calibri"/>
                <w:color w:val="000000"/>
                <w:sz w:val="22"/>
                <w:szCs w:val="22"/>
              </w:rPr>
            </w:pPr>
            <w:ins w:id="78461" w:author="pete jones" w:date="2022-01-11T16:45: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7093F90" w14:textId="77777777" w:rsidR="00910219" w:rsidRPr="00910219" w:rsidRDefault="00910219" w:rsidP="00910219">
            <w:pPr>
              <w:spacing w:before="0" w:after="0" w:line="240" w:lineRule="auto"/>
              <w:jc w:val="center"/>
              <w:rPr>
                <w:ins w:id="78462" w:author="pete jones" w:date="2022-01-11T16:45:00Z"/>
                <w:rFonts w:ascii="Calibri" w:hAnsi="Calibri" w:cs="Calibri"/>
                <w:color w:val="000000"/>
                <w:sz w:val="22"/>
                <w:szCs w:val="22"/>
              </w:rPr>
            </w:pPr>
            <w:ins w:id="78463"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8D82C5D" w14:textId="77777777" w:rsidR="00910219" w:rsidRPr="00910219" w:rsidRDefault="00910219" w:rsidP="00910219">
            <w:pPr>
              <w:spacing w:before="0" w:after="0" w:line="240" w:lineRule="auto"/>
              <w:jc w:val="center"/>
              <w:rPr>
                <w:ins w:id="78464" w:author="pete jones" w:date="2022-01-11T16:45:00Z"/>
                <w:rFonts w:ascii="Calibri" w:hAnsi="Calibri" w:cs="Calibri"/>
                <w:color w:val="000000"/>
                <w:sz w:val="22"/>
                <w:szCs w:val="22"/>
              </w:rPr>
            </w:pPr>
            <w:ins w:id="78465"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2AB658" w14:textId="77777777" w:rsidR="00910219" w:rsidRPr="00910219" w:rsidRDefault="00910219" w:rsidP="00910219">
            <w:pPr>
              <w:spacing w:before="0" w:after="0" w:line="240" w:lineRule="auto"/>
              <w:jc w:val="center"/>
              <w:rPr>
                <w:ins w:id="78466" w:author="pete jones" w:date="2022-01-11T16:45:00Z"/>
                <w:rFonts w:ascii="Calibri" w:hAnsi="Calibri" w:cs="Calibri"/>
                <w:color w:val="000000"/>
                <w:sz w:val="22"/>
                <w:szCs w:val="22"/>
              </w:rPr>
            </w:pPr>
            <w:ins w:id="78467"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A1F72D" w14:textId="77777777" w:rsidR="00910219" w:rsidRPr="00910219" w:rsidRDefault="00910219" w:rsidP="00910219">
            <w:pPr>
              <w:spacing w:before="0" w:after="0" w:line="240" w:lineRule="auto"/>
              <w:jc w:val="center"/>
              <w:rPr>
                <w:ins w:id="78468" w:author="pete jones" w:date="2022-01-11T16:45:00Z"/>
                <w:rFonts w:ascii="Calibri" w:hAnsi="Calibri" w:cs="Calibri"/>
                <w:color w:val="000000"/>
                <w:sz w:val="22"/>
                <w:szCs w:val="22"/>
              </w:rPr>
            </w:pPr>
            <w:ins w:id="78469"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9475CF" w14:textId="77777777" w:rsidR="00910219" w:rsidRPr="00910219" w:rsidRDefault="00910219" w:rsidP="00910219">
            <w:pPr>
              <w:spacing w:before="0" w:after="0" w:line="240" w:lineRule="auto"/>
              <w:jc w:val="center"/>
              <w:rPr>
                <w:ins w:id="78470" w:author="pete jones" w:date="2022-01-11T16:45:00Z"/>
                <w:rFonts w:ascii="Calibri" w:hAnsi="Calibri" w:cs="Calibri"/>
                <w:color w:val="000000"/>
                <w:sz w:val="22"/>
                <w:szCs w:val="22"/>
              </w:rPr>
            </w:pPr>
            <w:ins w:id="7847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782E5D" w14:textId="77777777" w:rsidR="00910219" w:rsidRPr="00910219" w:rsidRDefault="00910219" w:rsidP="00910219">
            <w:pPr>
              <w:spacing w:before="0" w:after="0" w:line="240" w:lineRule="auto"/>
              <w:jc w:val="center"/>
              <w:rPr>
                <w:ins w:id="78472" w:author="pete jones" w:date="2022-01-11T16:45:00Z"/>
                <w:rFonts w:ascii="Calibri" w:hAnsi="Calibri" w:cs="Calibri"/>
                <w:color w:val="000000"/>
                <w:sz w:val="22"/>
                <w:szCs w:val="22"/>
              </w:rPr>
            </w:pPr>
            <w:ins w:id="7847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97670C" w14:textId="77777777" w:rsidR="00910219" w:rsidRPr="00910219" w:rsidRDefault="00910219" w:rsidP="00910219">
            <w:pPr>
              <w:spacing w:before="0" w:after="0" w:line="240" w:lineRule="auto"/>
              <w:jc w:val="center"/>
              <w:rPr>
                <w:ins w:id="78474" w:author="pete jones" w:date="2022-01-11T16:45:00Z"/>
                <w:rFonts w:ascii="Calibri" w:hAnsi="Calibri" w:cs="Calibri"/>
                <w:color w:val="000000"/>
                <w:sz w:val="22"/>
                <w:szCs w:val="22"/>
              </w:rPr>
            </w:pPr>
            <w:ins w:id="7847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591938" w14:textId="77777777" w:rsidR="00910219" w:rsidRPr="00910219" w:rsidRDefault="00910219" w:rsidP="00910219">
            <w:pPr>
              <w:spacing w:before="0" w:after="0" w:line="240" w:lineRule="auto"/>
              <w:jc w:val="center"/>
              <w:rPr>
                <w:ins w:id="78476" w:author="pete jones" w:date="2022-01-11T16:45:00Z"/>
                <w:rFonts w:ascii="Calibri" w:hAnsi="Calibri" w:cs="Calibri"/>
                <w:color w:val="000000"/>
                <w:sz w:val="22"/>
                <w:szCs w:val="22"/>
              </w:rPr>
            </w:pPr>
            <w:ins w:id="7847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29355C" w14:textId="77777777" w:rsidR="00910219" w:rsidRPr="00910219" w:rsidRDefault="00910219" w:rsidP="00910219">
            <w:pPr>
              <w:spacing w:before="0" w:after="0" w:line="240" w:lineRule="auto"/>
              <w:jc w:val="center"/>
              <w:rPr>
                <w:ins w:id="78478" w:author="pete jones" w:date="2022-01-11T16:45:00Z"/>
                <w:rFonts w:ascii="Calibri" w:hAnsi="Calibri" w:cs="Calibri"/>
                <w:color w:val="000000"/>
                <w:sz w:val="22"/>
                <w:szCs w:val="22"/>
              </w:rPr>
            </w:pPr>
            <w:ins w:id="7847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F0F737" w14:textId="77777777" w:rsidR="00910219" w:rsidRPr="00910219" w:rsidRDefault="00910219" w:rsidP="00910219">
            <w:pPr>
              <w:spacing w:before="0" w:after="0" w:line="240" w:lineRule="auto"/>
              <w:jc w:val="center"/>
              <w:rPr>
                <w:ins w:id="78480" w:author="pete jones" w:date="2022-01-11T16:45:00Z"/>
                <w:rFonts w:ascii="Calibri" w:hAnsi="Calibri" w:cs="Calibri"/>
                <w:color w:val="000000"/>
                <w:sz w:val="22"/>
                <w:szCs w:val="22"/>
              </w:rPr>
            </w:pPr>
            <w:ins w:id="78481"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248EF4B" w14:textId="77777777" w:rsidR="00910219" w:rsidRPr="00910219" w:rsidRDefault="00910219" w:rsidP="00910219">
            <w:pPr>
              <w:spacing w:before="0" w:after="0" w:line="240" w:lineRule="auto"/>
              <w:jc w:val="center"/>
              <w:rPr>
                <w:ins w:id="78482" w:author="pete jones" w:date="2022-01-11T16:45:00Z"/>
                <w:rFonts w:ascii="Calibri" w:hAnsi="Calibri" w:cs="Calibri"/>
                <w:color w:val="000000"/>
                <w:sz w:val="22"/>
                <w:szCs w:val="22"/>
              </w:rPr>
            </w:pPr>
            <w:ins w:id="78483" w:author="pete jones" w:date="2022-01-11T16:45:00Z">
              <w:r w:rsidRPr="00910219">
                <w:rPr>
                  <w:rFonts w:ascii="Calibri" w:hAnsi="Calibri" w:cs="Calibri"/>
                  <w:color w:val="000000"/>
                  <w:sz w:val="22"/>
                  <w:szCs w:val="22"/>
                </w:rPr>
                <w:t> </w:t>
              </w:r>
            </w:ins>
          </w:p>
        </w:tc>
      </w:tr>
      <w:tr w:rsidR="00910219" w:rsidRPr="00910219" w14:paraId="372B8590" w14:textId="77777777" w:rsidTr="00910219">
        <w:trPr>
          <w:trHeight w:val="300"/>
          <w:ins w:id="78484"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9DA4C35" w14:textId="77777777" w:rsidR="00910219" w:rsidRPr="00910219" w:rsidRDefault="00910219" w:rsidP="00910219">
            <w:pPr>
              <w:spacing w:before="0" w:after="0" w:line="240" w:lineRule="auto"/>
              <w:jc w:val="center"/>
              <w:rPr>
                <w:ins w:id="78485" w:author="pete jones" w:date="2022-01-11T16:45:00Z"/>
                <w:rFonts w:ascii="Calibri" w:hAnsi="Calibri" w:cs="Calibri"/>
                <w:color w:val="000000"/>
                <w:sz w:val="22"/>
                <w:szCs w:val="22"/>
              </w:rPr>
            </w:pPr>
            <w:ins w:id="78486" w:author="pete jones" w:date="2022-01-11T16:45: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56AA76C0" w14:textId="77777777" w:rsidR="00910219" w:rsidRPr="00910219" w:rsidRDefault="00910219" w:rsidP="00910219">
            <w:pPr>
              <w:spacing w:before="0" w:after="0" w:line="240" w:lineRule="auto"/>
              <w:jc w:val="left"/>
              <w:rPr>
                <w:ins w:id="78487" w:author="pete jones" w:date="2022-01-11T16:45:00Z"/>
                <w:rFonts w:ascii="Calibri" w:hAnsi="Calibri" w:cs="Calibri"/>
                <w:color w:val="000000"/>
                <w:sz w:val="22"/>
                <w:szCs w:val="22"/>
              </w:rPr>
            </w:pPr>
            <w:ins w:id="78488" w:author="pete jones" w:date="2022-01-11T16:45:00Z">
              <w:r w:rsidRPr="00910219">
                <w:rPr>
                  <w:rFonts w:ascii="Calibri" w:hAnsi="Calibri" w:cs="Calibri"/>
                  <w:color w:val="000000"/>
                  <w:sz w:val="22"/>
                  <w:szCs w:val="22"/>
                </w:rPr>
                <w:t>Introduction to Materials Science and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649A9A5C" w14:textId="77777777" w:rsidR="00910219" w:rsidRPr="00910219" w:rsidRDefault="00910219" w:rsidP="00910219">
            <w:pPr>
              <w:spacing w:before="0" w:after="0" w:line="240" w:lineRule="auto"/>
              <w:jc w:val="center"/>
              <w:rPr>
                <w:ins w:id="78489" w:author="pete jones" w:date="2022-01-11T16:45:00Z"/>
                <w:rFonts w:ascii="Calibri" w:hAnsi="Calibri" w:cs="Calibri"/>
                <w:color w:val="000000"/>
                <w:sz w:val="22"/>
                <w:szCs w:val="22"/>
              </w:rPr>
            </w:pPr>
            <w:ins w:id="78490" w:author="pete jones" w:date="2022-01-11T16:45: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A20A9DE" w14:textId="77777777" w:rsidR="00910219" w:rsidRPr="00910219" w:rsidRDefault="00910219" w:rsidP="00910219">
            <w:pPr>
              <w:spacing w:before="0" w:after="0" w:line="240" w:lineRule="auto"/>
              <w:jc w:val="center"/>
              <w:rPr>
                <w:ins w:id="78491" w:author="pete jones" w:date="2022-01-11T16:45:00Z"/>
                <w:rFonts w:ascii="Calibri" w:hAnsi="Calibri" w:cs="Calibri"/>
                <w:color w:val="000000"/>
                <w:sz w:val="22"/>
                <w:szCs w:val="22"/>
              </w:rPr>
            </w:pPr>
            <w:ins w:id="78492"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2217972" w14:textId="77777777" w:rsidR="00910219" w:rsidRPr="00910219" w:rsidRDefault="00910219" w:rsidP="00910219">
            <w:pPr>
              <w:spacing w:before="0" w:after="0" w:line="240" w:lineRule="auto"/>
              <w:jc w:val="center"/>
              <w:rPr>
                <w:ins w:id="78493" w:author="pete jones" w:date="2022-01-11T16:45:00Z"/>
                <w:rFonts w:ascii="Calibri" w:hAnsi="Calibri" w:cs="Calibri"/>
                <w:color w:val="000000"/>
                <w:sz w:val="22"/>
                <w:szCs w:val="22"/>
              </w:rPr>
            </w:pPr>
            <w:ins w:id="78494"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3CF56A" w14:textId="77777777" w:rsidR="00910219" w:rsidRPr="00910219" w:rsidRDefault="00910219" w:rsidP="00910219">
            <w:pPr>
              <w:spacing w:before="0" w:after="0" w:line="240" w:lineRule="auto"/>
              <w:jc w:val="center"/>
              <w:rPr>
                <w:ins w:id="78495" w:author="pete jones" w:date="2022-01-11T16:45:00Z"/>
                <w:rFonts w:ascii="Calibri" w:hAnsi="Calibri" w:cs="Calibri"/>
                <w:color w:val="000000"/>
                <w:sz w:val="22"/>
                <w:szCs w:val="22"/>
              </w:rPr>
            </w:pPr>
            <w:ins w:id="78496"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9FA5AC" w14:textId="77777777" w:rsidR="00910219" w:rsidRPr="00910219" w:rsidRDefault="00910219" w:rsidP="00910219">
            <w:pPr>
              <w:spacing w:before="0" w:after="0" w:line="240" w:lineRule="auto"/>
              <w:jc w:val="center"/>
              <w:rPr>
                <w:ins w:id="78497" w:author="pete jones" w:date="2022-01-11T16:45:00Z"/>
                <w:rFonts w:ascii="Calibri" w:hAnsi="Calibri" w:cs="Calibri"/>
                <w:color w:val="000000"/>
                <w:sz w:val="22"/>
                <w:szCs w:val="22"/>
              </w:rPr>
            </w:pPr>
            <w:ins w:id="78498"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A379DF" w14:textId="77777777" w:rsidR="00910219" w:rsidRPr="00910219" w:rsidRDefault="00910219" w:rsidP="00910219">
            <w:pPr>
              <w:spacing w:before="0" w:after="0" w:line="240" w:lineRule="auto"/>
              <w:jc w:val="center"/>
              <w:rPr>
                <w:ins w:id="78499" w:author="pete jones" w:date="2022-01-11T16:45:00Z"/>
                <w:rFonts w:ascii="Calibri" w:hAnsi="Calibri" w:cs="Calibri"/>
                <w:color w:val="000000"/>
                <w:sz w:val="22"/>
                <w:szCs w:val="22"/>
              </w:rPr>
            </w:pPr>
            <w:ins w:id="7850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87374E" w14:textId="77777777" w:rsidR="00910219" w:rsidRPr="00910219" w:rsidRDefault="00910219" w:rsidP="00910219">
            <w:pPr>
              <w:spacing w:before="0" w:after="0" w:line="240" w:lineRule="auto"/>
              <w:jc w:val="center"/>
              <w:rPr>
                <w:ins w:id="78501" w:author="pete jones" w:date="2022-01-11T16:45:00Z"/>
                <w:rFonts w:ascii="Calibri" w:hAnsi="Calibri" w:cs="Calibri"/>
                <w:color w:val="000000"/>
                <w:sz w:val="22"/>
                <w:szCs w:val="22"/>
              </w:rPr>
            </w:pPr>
            <w:ins w:id="7850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618D44" w14:textId="77777777" w:rsidR="00910219" w:rsidRPr="00910219" w:rsidRDefault="00910219" w:rsidP="00910219">
            <w:pPr>
              <w:spacing w:before="0" w:after="0" w:line="240" w:lineRule="auto"/>
              <w:jc w:val="center"/>
              <w:rPr>
                <w:ins w:id="78503" w:author="pete jones" w:date="2022-01-11T16:45:00Z"/>
                <w:rFonts w:ascii="Calibri" w:hAnsi="Calibri" w:cs="Calibri"/>
                <w:color w:val="000000"/>
                <w:sz w:val="22"/>
                <w:szCs w:val="22"/>
              </w:rPr>
            </w:pPr>
            <w:ins w:id="7850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75530E" w14:textId="77777777" w:rsidR="00910219" w:rsidRPr="00910219" w:rsidRDefault="00910219" w:rsidP="00910219">
            <w:pPr>
              <w:spacing w:before="0" w:after="0" w:line="240" w:lineRule="auto"/>
              <w:jc w:val="center"/>
              <w:rPr>
                <w:ins w:id="78505" w:author="pete jones" w:date="2022-01-11T16:45:00Z"/>
                <w:rFonts w:ascii="Calibri" w:hAnsi="Calibri" w:cs="Calibri"/>
                <w:color w:val="000000"/>
                <w:sz w:val="22"/>
                <w:szCs w:val="22"/>
              </w:rPr>
            </w:pPr>
            <w:ins w:id="7850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000266" w14:textId="77777777" w:rsidR="00910219" w:rsidRPr="00910219" w:rsidRDefault="00910219" w:rsidP="00910219">
            <w:pPr>
              <w:spacing w:before="0" w:after="0" w:line="240" w:lineRule="auto"/>
              <w:jc w:val="center"/>
              <w:rPr>
                <w:ins w:id="78507" w:author="pete jones" w:date="2022-01-11T16:45:00Z"/>
                <w:rFonts w:ascii="Calibri" w:hAnsi="Calibri" w:cs="Calibri"/>
                <w:color w:val="000000"/>
                <w:sz w:val="22"/>
                <w:szCs w:val="22"/>
              </w:rPr>
            </w:pPr>
            <w:ins w:id="7850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68D362" w14:textId="77777777" w:rsidR="00910219" w:rsidRPr="00910219" w:rsidRDefault="00910219" w:rsidP="00910219">
            <w:pPr>
              <w:spacing w:before="0" w:after="0" w:line="240" w:lineRule="auto"/>
              <w:jc w:val="center"/>
              <w:rPr>
                <w:ins w:id="78509" w:author="pete jones" w:date="2022-01-11T16:45:00Z"/>
                <w:rFonts w:ascii="Calibri" w:hAnsi="Calibri" w:cs="Calibri"/>
                <w:color w:val="000000"/>
                <w:sz w:val="22"/>
                <w:szCs w:val="22"/>
              </w:rPr>
            </w:pPr>
            <w:ins w:id="78510"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581FF4A" w14:textId="77777777" w:rsidR="00910219" w:rsidRPr="00910219" w:rsidRDefault="00910219" w:rsidP="00910219">
            <w:pPr>
              <w:spacing w:before="0" w:after="0" w:line="240" w:lineRule="auto"/>
              <w:jc w:val="center"/>
              <w:rPr>
                <w:ins w:id="78511" w:author="pete jones" w:date="2022-01-11T16:45:00Z"/>
                <w:rFonts w:ascii="Calibri" w:hAnsi="Calibri" w:cs="Calibri"/>
                <w:color w:val="000000"/>
                <w:sz w:val="22"/>
                <w:szCs w:val="22"/>
              </w:rPr>
            </w:pPr>
            <w:ins w:id="78512" w:author="pete jones" w:date="2022-01-11T16:45:00Z">
              <w:r w:rsidRPr="00910219">
                <w:rPr>
                  <w:rFonts w:ascii="Calibri" w:hAnsi="Calibri" w:cs="Calibri"/>
                  <w:color w:val="000000"/>
                  <w:sz w:val="22"/>
                  <w:szCs w:val="22"/>
                </w:rPr>
                <w:t> </w:t>
              </w:r>
            </w:ins>
          </w:p>
        </w:tc>
      </w:tr>
      <w:tr w:rsidR="00910219" w:rsidRPr="00910219" w14:paraId="1E9D831B" w14:textId="77777777" w:rsidTr="00910219">
        <w:trPr>
          <w:trHeight w:val="300"/>
          <w:ins w:id="78513"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BAFAA53" w14:textId="77777777" w:rsidR="00910219" w:rsidRPr="00910219" w:rsidRDefault="00910219" w:rsidP="00910219">
            <w:pPr>
              <w:spacing w:before="0" w:after="0" w:line="240" w:lineRule="auto"/>
              <w:jc w:val="center"/>
              <w:rPr>
                <w:ins w:id="78514" w:author="pete jones" w:date="2022-01-11T16:45:00Z"/>
                <w:rFonts w:ascii="Calibri" w:hAnsi="Calibri" w:cs="Calibri"/>
                <w:color w:val="000000"/>
                <w:sz w:val="22"/>
                <w:szCs w:val="22"/>
              </w:rPr>
            </w:pPr>
            <w:ins w:id="78515" w:author="pete jones" w:date="2022-01-11T16:45: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3D25F0CB" w14:textId="2B54B3EA" w:rsidR="00910219" w:rsidRPr="00910219" w:rsidRDefault="00910219" w:rsidP="00910219">
            <w:pPr>
              <w:spacing w:before="0" w:after="0" w:line="240" w:lineRule="auto"/>
              <w:jc w:val="left"/>
              <w:rPr>
                <w:ins w:id="78516" w:author="pete jones" w:date="2022-01-11T16:45:00Z"/>
                <w:rFonts w:ascii="Calibri" w:hAnsi="Calibri" w:cs="Calibri"/>
                <w:color w:val="000000"/>
                <w:sz w:val="22"/>
                <w:szCs w:val="22"/>
              </w:rPr>
            </w:pPr>
            <w:ins w:id="78517" w:author="pete jones" w:date="2022-01-11T16:45:00Z">
              <w:r w:rsidRPr="00910219">
                <w:rPr>
                  <w:rFonts w:ascii="Calibri" w:hAnsi="Calibri" w:cs="Calibri"/>
                  <w:color w:val="000000"/>
                  <w:sz w:val="22"/>
                  <w:szCs w:val="22"/>
                </w:rPr>
                <w:t>Computer Problem Solving and Object</w:t>
              </w:r>
            </w:ins>
            <w:ins w:id="78518" w:author="pete jones" w:date="2022-03-30T12:33:00Z">
              <w:r w:rsidR="00042512">
                <w:rPr>
                  <w:rFonts w:ascii="Calibri" w:hAnsi="Calibri" w:cs="Calibri"/>
                  <w:color w:val="000000"/>
                  <w:sz w:val="22"/>
                  <w:szCs w:val="22"/>
                </w:rPr>
                <w:t>-</w:t>
              </w:r>
            </w:ins>
            <w:ins w:id="78519" w:author="pete jones" w:date="2022-01-11T16:45:00Z">
              <w:r w:rsidRPr="00910219">
                <w:rPr>
                  <w:rFonts w:ascii="Calibri" w:hAnsi="Calibri" w:cs="Calibri"/>
                  <w:color w:val="000000"/>
                  <w:sz w:val="22"/>
                  <w:szCs w:val="22"/>
                </w:rPr>
                <w:t>Oriente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73936FE3" w14:textId="77777777" w:rsidR="00910219" w:rsidRPr="00910219" w:rsidRDefault="00910219" w:rsidP="00910219">
            <w:pPr>
              <w:spacing w:before="0" w:after="0" w:line="240" w:lineRule="auto"/>
              <w:jc w:val="center"/>
              <w:rPr>
                <w:ins w:id="78520" w:author="pete jones" w:date="2022-01-11T16:45:00Z"/>
                <w:rFonts w:ascii="Calibri" w:hAnsi="Calibri" w:cs="Calibri"/>
                <w:color w:val="000000"/>
                <w:sz w:val="22"/>
                <w:szCs w:val="22"/>
              </w:rPr>
            </w:pPr>
            <w:ins w:id="78521" w:author="pete jones" w:date="2022-01-11T16:45: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7A3856FD" w14:textId="77777777" w:rsidR="00910219" w:rsidRPr="00910219" w:rsidRDefault="00910219" w:rsidP="00910219">
            <w:pPr>
              <w:spacing w:before="0" w:after="0" w:line="240" w:lineRule="auto"/>
              <w:jc w:val="center"/>
              <w:rPr>
                <w:ins w:id="78522" w:author="pete jones" w:date="2022-01-11T16:45:00Z"/>
                <w:rFonts w:ascii="Calibri" w:hAnsi="Calibri" w:cs="Calibri"/>
                <w:color w:val="000000"/>
                <w:sz w:val="22"/>
                <w:szCs w:val="22"/>
              </w:rPr>
            </w:pPr>
            <w:ins w:id="78523"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E6E2E1B" w14:textId="77777777" w:rsidR="00910219" w:rsidRPr="00910219" w:rsidRDefault="00910219" w:rsidP="00910219">
            <w:pPr>
              <w:spacing w:before="0" w:after="0" w:line="240" w:lineRule="auto"/>
              <w:jc w:val="center"/>
              <w:rPr>
                <w:ins w:id="78524" w:author="pete jones" w:date="2022-01-11T16:45:00Z"/>
                <w:rFonts w:ascii="Calibri" w:hAnsi="Calibri" w:cs="Calibri"/>
                <w:color w:val="000000"/>
                <w:sz w:val="22"/>
                <w:szCs w:val="22"/>
              </w:rPr>
            </w:pPr>
            <w:ins w:id="78525"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EBA7F0" w14:textId="77777777" w:rsidR="00910219" w:rsidRPr="00910219" w:rsidRDefault="00910219" w:rsidP="00910219">
            <w:pPr>
              <w:spacing w:before="0" w:after="0" w:line="240" w:lineRule="auto"/>
              <w:jc w:val="center"/>
              <w:rPr>
                <w:ins w:id="78526" w:author="pete jones" w:date="2022-01-11T16:45:00Z"/>
                <w:rFonts w:ascii="Calibri" w:hAnsi="Calibri" w:cs="Calibri"/>
                <w:color w:val="000000"/>
                <w:sz w:val="22"/>
                <w:szCs w:val="22"/>
              </w:rPr>
            </w:pPr>
            <w:ins w:id="78527"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966BC4" w14:textId="77777777" w:rsidR="00910219" w:rsidRPr="00910219" w:rsidRDefault="00910219" w:rsidP="00910219">
            <w:pPr>
              <w:spacing w:before="0" w:after="0" w:line="240" w:lineRule="auto"/>
              <w:jc w:val="center"/>
              <w:rPr>
                <w:ins w:id="78528" w:author="pete jones" w:date="2022-01-11T16:45:00Z"/>
                <w:rFonts w:ascii="Calibri" w:hAnsi="Calibri" w:cs="Calibri"/>
                <w:color w:val="000000"/>
                <w:sz w:val="22"/>
                <w:szCs w:val="22"/>
              </w:rPr>
            </w:pPr>
            <w:ins w:id="78529"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FB12648" w14:textId="77777777" w:rsidR="00910219" w:rsidRPr="00910219" w:rsidRDefault="00910219" w:rsidP="00910219">
            <w:pPr>
              <w:spacing w:before="0" w:after="0" w:line="240" w:lineRule="auto"/>
              <w:jc w:val="center"/>
              <w:rPr>
                <w:ins w:id="78530" w:author="pete jones" w:date="2022-01-11T16:45:00Z"/>
                <w:rFonts w:ascii="Calibri" w:hAnsi="Calibri" w:cs="Calibri"/>
                <w:color w:val="000000"/>
                <w:sz w:val="22"/>
                <w:szCs w:val="22"/>
              </w:rPr>
            </w:pPr>
            <w:ins w:id="7853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165718" w14:textId="77777777" w:rsidR="00910219" w:rsidRPr="00910219" w:rsidRDefault="00910219" w:rsidP="00910219">
            <w:pPr>
              <w:spacing w:before="0" w:after="0" w:line="240" w:lineRule="auto"/>
              <w:jc w:val="center"/>
              <w:rPr>
                <w:ins w:id="78532" w:author="pete jones" w:date="2022-01-11T16:45:00Z"/>
                <w:rFonts w:ascii="Calibri" w:hAnsi="Calibri" w:cs="Calibri"/>
                <w:color w:val="000000"/>
                <w:sz w:val="22"/>
                <w:szCs w:val="22"/>
              </w:rPr>
            </w:pPr>
            <w:ins w:id="7853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1823BC" w14:textId="77777777" w:rsidR="00910219" w:rsidRPr="00910219" w:rsidRDefault="00910219" w:rsidP="00910219">
            <w:pPr>
              <w:spacing w:before="0" w:after="0" w:line="240" w:lineRule="auto"/>
              <w:jc w:val="center"/>
              <w:rPr>
                <w:ins w:id="78534" w:author="pete jones" w:date="2022-01-11T16:45:00Z"/>
                <w:rFonts w:ascii="Calibri" w:hAnsi="Calibri" w:cs="Calibri"/>
                <w:color w:val="000000"/>
                <w:sz w:val="22"/>
                <w:szCs w:val="22"/>
              </w:rPr>
            </w:pPr>
            <w:ins w:id="7853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1FD258" w14:textId="77777777" w:rsidR="00910219" w:rsidRPr="00910219" w:rsidRDefault="00910219" w:rsidP="00910219">
            <w:pPr>
              <w:spacing w:before="0" w:after="0" w:line="240" w:lineRule="auto"/>
              <w:jc w:val="center"/>
              <w:rPr>
                <w:ins w:id="78536" w:author="pete jones" w:date="2022-01-11T16:45:00Z"/>
                <w:rFonts w:ascii="Calibri" w:hAnsi="Calibri" w:cs="Calibri"/>
                <w:color w:val="000000"/>
                <w:sz w:val="22"/>
                <w:szCs w:val="22"/>
              </w:rPr>
            </w:pPr>
            <w:ins w:id="7853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D534F0" w14:textId="77777777" w:rsidR="00910219" w:rsidRPr="00910219" w:rsidRDefault="00910219" w:rsidP="00910219">
            <w:pPr>
              <w:spacing w:before="0" w:after="0" w:line="240" w:lineRule="auto"/>
              <w:jc w:val="center"/>
              <w:rPr>
                <w:ins w:id="78538" w:author="pete jones" w:date="2022-01-11T16:45:00Z"/>
                <w:rFonts w:ascii="Calibri" w:hAnsi="Calibri" w:cs="Calibri"/>
                <w:color w:val="000000"/>
                <w:sz w:val="22"/>
                <w:szCs w:val="22"/>
              </w:rPr>
            </w:pPr>
            <w:ins w:id="7853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5CB328" w14:textId="77777777" w:rsidR="00910219" w:rsidRPr="00910219" w:rsidRDefault="00910219" w:rsidP="00910219">
            <w:pPr>
              <w:spacing w:before="0" w:after="0" w:line="240" w:lineRule="auto"/>
              <w:jc w:val="center"/>
              <w:rPr>
                <w:ins w:id="78540" w:author="pete jones" w:date="2022-01-11T16:45:00Z"/>
                <w:rFonts w:ascii="Calibri" w:hAnsi="Calibri" w:cs="Calibri"/>
                <w:color w:val="000000"/>
                <w:sz w:val="22"/>
                <w:szCs w:val="22"/>
              </w:rPr>
            </w:pPr>
            <w:ins w:id="78541"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F51C273" w14:textId="77777777" w:rsidR="00910219" w:rsidRPr="00910219" w:rsidRDefault="00910219" w:rsidP="00910219">
            <w:pPr>
              <w:spacing w:before="0" w:after="0" w:line="240" w:lineRule="auto"/>
              <w:jc w:val="center"/>
              <w:rPr>
                <w:ins w:id="78542" w:author="pete jones" w:date="2022-01-11T16:45:00Z"/>
                <w:rFonts w:ascii="Calibri" w:hAnsi="Calibri" w:cs="Calibri"/>
                <w:color w:val="000000"/>
                <w:sz w:val="22"/>
                <w:szCs w:val="22"/>
              </w:rPr>
            </w:pPr>
            <w:ins w:id="78543" w:author="pete jones" w:date="2022-01-11T16:45:00Z">
              <w:r w:rsidRPr="00910219">
                <w:rPr>
                  <w:rFonts w:ascii="Calibri" w:hAnsi="Calibri" w:cs="Calibri"/>
                  <w:color w:val="000000"/>
                  <w:sz w:val="22"/>
                  <w:szCs w:val="22"/>
                </w:rPr>
                <w:t> </w:t>
              </w:r>
            </w:ins>
          </w:p>
        </w:tc>
      </w:tr>
      <w:tr w:rsidR="00910219" w:rsidRPr="00910219" w14:paraId="6DFB9CA5" w14:textId="77777777" w:rsidTr="00910219">
        <w:trPr>
          <w:trHeight w:val="300"/>
          <w:ins w:id="78544"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BBB67AC" w14:textId="77777777" w:rsidR="00910219" w:rsidRPr="00910219" w:rsidRDefault="00910219" w:rsidP="00910219">
            <w:pPr>
              <w:spacing w:before="0" w:after="0" w:line="240" w:lineRule="auto"/>
              <w:jc w:val="center"/>
              <w:rPr>
                <w:ins w:id="78545" w:author="pete jones" w:date="2022-01-11T16:45:00Z"/>
                <w:rFonts w:ascii="Calibri" w:hAnsi="Calibri" w:cs="Calibri"/>
                <w:color w:val="000000"/>
                <w:sz w:val="22"/>
                <w:szCs w:val="22"/>
              </w:rPr>
            </w:pPr>
            <w:ins w:id="78546" w:author="pete jones" w:date="2022-01-11T16:45: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7F84E22F" w14:textId="77777777" w:rsidR="00910219" w:rsidRPr="00910219" w:rsidRDefault="00910219" w:rsidP="00910219">
            <w:pPr>
              <w:spacing w:before="0" w:after="0" w:line="240" w:lineRule="auto"/>
              <w:jc w:val="left"/>
              <w:rPr>
                <w:ins w:id="78547" w:author="pete jones" w:date="2022-01-11T16:45:00Z"/>
                <w:rFonts w:ascii="Calibri" w:hAnsi="Calibri" w:cs="Calibri"/>
                <w:color w:val="000000"/>
                <w:sz w:val="22"/>
                <w:szCs w:val="22"/>
              </w:rPr>
            </w:pPr>
            <w:ins w:id="78548" w:author="pete jones" w:date="2022-01-11T16:45:00Z">
              <w:r w:rsidRPr="00910219">
                <w:rPr>
                  <w:rFonts w:ascii="Calibri" w:hAnsi="Calibri" w:cs="Calibri"/>
                  <w:color w:val="000000"/>
                  <w:sz w:val="22"/>
                  <w:szCs w:val="22"/>
                </w:rPr>
                <w:t>General Engineering Mathematics</w:t>
              </w:r>
            </w:ins>
          </w:p>
        </w:tc>
        <w:tc>
          <w:tcPr>
            <w:tcW w:w="432" w:type="dxa"/>
            <w:tcBorders>
              <w:top w:val="nil"/>
              <w:left w:val="nil"/>
              <w:bottom w:val="single" w:sz="4" w:space="0" w:color="auto"/>
              <w:right w:val="single" w:sz="4" w:space="0" w:color="auto"/>
            </w:tcBorders>
            <w:shd w:val="clear" w:color="auto" w:fill="auto"/>
            <w:noWrap/>
            <w:vAlign w:val="bottom"/>
            <w:hideMark/>
          </w:tcPr>
          <w:p w14:paraId="27E627D3" w14:textId="77777777" w:rsidR="00910219" w:rsidRPr="00910219" w:rsidRDefault="00910219" w:rsidP="00910219">
            <w:pPr>
              <w:spacing w:before="0" w:after="0" w:line="240" w:lineRule="auto"/>
              <w:jc w:val="center"/>
              <w:rPr>
                <w:ins w:id="78549" w:author="pete jones" w:date="2022-01-11T16:45:00Z"/>
                <w:rFonts w:ascii="Calibri" w:hAnsi="Calibri" w:cs="Calibri"/>
                <w:color w:val="000000"/>
                <w:sz w:val="22"/>
                <w:szCs w:val="22"/>
              </w:rPr>
            </w:pPr>
            <w:ins w:id="78550" w:author="pete jones" w:date="2022-01-11T16:45: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4392A225" w14:textId="77777777" w:rsidR="00910219" w:rsidRPr="00910219" w:rsidRDefault="00910219" w:rsidP="00910219">
            <w:pPr>
              <w:spacing w:before="0" w:after="0" w:line="240" w:lineRule="auto"/>
              <w:jc w:val="center"/>
              <w:rPr>
                <w:ins w:id="78551" w:author="pete jones" w:date="2022-01-11T16:45:00Z"/>
                <w:rFonts w:ascii="Calibri" w:hAnsi="Calibri" w:cs="Calibri"/>
                <w:color w:val="000000"/>
                <w:sz w:val="22"/>
                <w:szCs w:val="22"/>
              </w:rPr>
            </w:pPr>
            <w:ins w:id="78552"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B632CC5" w14:textId="77777777" w:rsidR="00910219" w:rsidRPr="00910219" w:rsidRDefault="00910219" w:rsidP="00910219">
            <w:pPr>
              <w:spacing w:before="0" w:after="0" w:line="240" w:lineRule="auto"/>
              <w:jc w:val="center"/>
              <w:rPr>
                <w:ins w:id="78553" w:author="pete jones" w:date="2022-01-11T16:45:00Z"/>
                <w:rFonts w:ascii="Calibri" w:hAnsi="Calibri" w:cs="Calibri"/>
                <w:color w:val="000000"/>
                <w:sz w:val="22"/>
                <w:szCs w:val="22"/>
              </w:rPr>
            </w:pPr>
            <w:ins w:id="78554"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B97EC5" w14:textId="77777777" w:rsidR="00910219" w:rsidRPr="00910219" w:rsidRDefault="00910219" w:rsidP="00910219">
            <w:pPr>
              <w:spacing w:before="0" w:after="0" w:line="240" w:lineRule="auto"/>
              <w:jc w:val="center"/>
              <w:rPr>
                <w:ins w:id="78555" w:author="pete jones" w:date="2022-01-11T16:45:00Z"/>
                <w:rFonts w:ascii="Calibri" w:hAnsi="Calibri" w:cs="Calibri"/>
                <w:color w:val="000000"/>
                <w:sz w:val="22"/>
                <w:szCs w:val="22"/>
              </w:rPr>
            </w:pPr>
            <w:ins w:id="78556"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41397D" w14:textId="77777777" w:rsidR="00910219" w:rsidRPr="00910219" w:rsidRDefault="00910219" w:rsidP="00910219">
            <w:pPr>
              <w:spacing w:before="0" w:after="0" w:line="240" w:lineRule="auto"/>
              <w:jc w:val="center"/>
              <w:rPr>
                <w:ins w:id="78557" w:author="pete jones" w:date="2022-01-11T16:45:00Z"/>
                <w:rFonts w:ascii="Calibri" w:hAnsi="Calibri" w:cs="Calibri"/>
                <w:color w:val="000000"/>
                <w:sz w:val="22"/>
                <w:szCs w:val="22"/>
              </w:rPr>
            </w:pPr>
            <w:ins w:id="78558"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4735CB" w14:textId="77777777" w:rsidR="00910219" w:rsidRPr="00910219" w:rsidRDefault="00910219" w:rsidP="00910219">
            <w:pPr>
              <w:spacing w:before="0" w:after="0" w:line="240" w:lineRule="auto"/>
              <w:jc w:val="center"/>
              <w:rPr>
                <w:ins w:id="78559" w:author="pete jones" w:date="2022-01-11T16:45:00Z"/>
                <w:rFonts w:ascii="Calibri" w:hAnsi="Calibri" w:cs="Calibri"/>
                <w:color w:val="000000"/>
                <w:sz w:val="22"/>
                <w:szCs w:val="22"/>
              </w:rPr>
            </w:pPr>
            <w:ins w:id="7856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E78E3B" w14:textId="77777777" w:rsidR="00910219" w:rsidRPr="00910219" w:rsidRDefault="00910219" w:rsidP="00910219">
            <w:pPr>
              <w:spacing w:before="0" w:after="0" w:line="240" w:lineRule="auto"/>
              <w:jc w:val="center"/>
              <w:rPr>
                <w:ins w:id="78561" w:author="pete jones" w:date="2022-01-11T16:45:00Z"/>
                <w:rFonts w:ascii="Calibri" w:hAnsi="Calibri" w:cs="Calibri"/>
                <w:color w:val="000000"/>
                <w:sz w:val="22"/>
                <w:szCs w:val="22"/>
              </w:rPr>
            </w:pPr>
            <w:ins w:id="7856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482CFA" w14:textId="77777777" w:rsidR="00910219" w:rsidRPr="00910219" w:rsidRDefault="00910219" w:rsidP="00910219">
            <w:pPr>
              <w:spacing w:before="0" w:after="0" w:line="240" w:lineRule="auto"/>
              <w:jc w:val="center"/>
              <w:rPr>
                <w:ins w:id="78563" w:author="pete jones" w:date="2022-01-11T16:45:00Z"/>
                <w:rFonts w:ascii="Calibri" w:hAnsi="Calibri" w:cs="Calibri"/>
                <w:color w:val="000000"/>
                <w:sz w:val="22"/>
                <w:szCs w:val="22"/>
              </w:rPr>
            </w:pPr>
            <w:ins w:id="7856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F2277E" w14:textId="77777777" w:rsidR="00910219" w:rsidRPr="00910219" w:rsidRDefault="00910219" w:rsidP="00910219">
            <w:pPr>
              <w:spacing w:before="0" w:after="0" w:line="240" w:lineRule="auto"/>
              <w:jc w:val="center"/>
              <w:rPr>
                <w:ins w:id="78565" w:author="pete jones" w:date="2022-01-11T16:45:00Z"/>
                <w:rFonts w:ascii="Calibri" w:hAnsi="Calibri" w:cs="Calibri"/>
                <w:color w:val="000000"/>
                <w:sz w:val="22"/>
                <w:szCs w:val="22"/>
              </w:rPr>
            </w:pPr>
            <w:ins w:id="7856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E20136" w14:textId="77777777" w:rsidR="00910219" w:rsidRPr="00910219" w:rsidRDefault="00910219" w:rsidP="00910219">
            <w:pPr>
              <w:spacing w:before="0" w:after="0" w:line="240" w:lineRule="auto"/>
              <w:jc w:val="center"/>
              <w:rPr>
                <w:ins w:id="78567" w:author="pete jones" w:date="2022-01-11T16:45:00Z"/>
                <w:rFonts w:ascii="Calibri" w:hAnsi="Calibri" w:cs="Calibri"/>
                <w:color w:val="000000"/>
                <w:sz w:val="22"/>
                <w:szCs w:val="22"/>
              </w:rPr>
            </w:pPr>
            <w:ins w:id="7856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5558CB" w14:textId="77777777" w:rsidR="00910219" w:rsidRPr="00910219" w:rsidRDefault="00910219" w:rsidP="00910219">
            <w:pPr>
              <w:spacing w:before="0" w:after="0" w:line="240" w:lineRule="auto"/>
              <w:jc w:val="center"/>
              <w:rPr>
                <w:ins w:id="78569" w:author="pete jones" w:date="2022-01-11T16:45:00Z"/>
                <w:rFonts w:ascii="Calibri" w:hAnsi="Calibri" w:cs="Calibri"/>
                <w:color w:val="000000"/>
                <w:sz w:val="22"/>
                <w:szCs w:val="22"/>
              </w:rPr>
            </w:pPr>
            <w:ins w:id="78570"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33C5E53" w14:textId="77777777" w:rsidR="00910219" w:rsidRPr="00910219" w:rsidRDefault="00910219" w:rsidP="00910219">
            <w:pPr>
              <w:spacing w:before="0" w:after="0" w:line="240" w:lineRule="auto"/>
              <w:jc w:val="center"/>
              <w:rPr>
                <w:ins w:id="78571" w:author="pete jones" w:date="2022-01-11T16:45:00Z"/>
                <w:rFonts w:ascii="Calibri" w:hAnsi="Calibri" w:cs="Calibri"/>
                <w:color w:val="000000"/>
                <w:sz w:val="22"/>
                <w:szCs w:val="22"/>
              </w:rPr>
            </w:pPr>
            <w:ins w:id="78572" w:author="pete jones" w:date="2022-01-11T16:45:00Z">
              <w:r w:rsidRPr="00910219">
                <w:rPr>
                  <w:rFonts w:ascii="Calibri" w:hAnsi="Calibri" w:cs="Calibri"/>
                  <w:color w:val="000000"/>
                  <w:sz w:val="22"/>
                  <w:szCs w:val="22"/>
                </w:rPr>
                <w:t> </w:t>
              </w:r>
            </w:ins>
          </w:p>
        </w:tc>
      </w:tr>
      <w:tr w:rsidR="00910219" w:rsidRPr="00910219" w14:paraId="1210A74C" w14:textId="77777777" w:rsidTr="00910219">
        <w:trPr>
          <w:trHeight w:val="300"/>
          <w:ins w:id="78573"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8B567F1" w14:textId="77777777" w:rsidR="00910219" w:rsidRPr="00910219" w:rsidRDefault="00910219" w:rsidP="00910219">
            <w:pPr>
              <w:spacing w:before="0" w:after="0" w:line="240" w:lineRule="auto"/>
              <w:jc w:val="center"/>
              <w:rPr>
                <w:ins w:id="78574" w:author="pete jones" w:date="2022-01-11T16:45:00Z"/>
                <w:rFonts w:ascii="Calibri" w:hAnsi="Calibri" w:cs="Calibri"/>
                <w:color w:val="000000"/>
                <w:sz w:val="22"/>
                <w:szCs w:val="22"/>
              </w:rPr>
            </w:pPr>
            <w:ins w:id="78575" w:author="pete jones" w:date="2022-01-11T16:45: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12616816" w14:textId="77777777" w:rsidR="00910219" w:rsidRPr="00910219" w:rsidRDefault="00910219" w:rsidP="00910219">
            <w:pPr>
              <w:spacing w:before="0" w:after="0" w:line="240" w:lineRule="auto"/>
              <w:jc w:val="left"/>
              <w:rPr>
                <w:ins w:id="78576" w:author="pete jones" w:date="2022-01-11T16:45:00Z"/>
                <w:rFonts w:ascii="Calibri" w:hAnsi="Calibri" w:cs="Calibri"/>
                <w:color w:val="000000"/>
                <w:sz w:val="22"/>
                <w:szCs w:val="22"/>
              </w:rPr>
            </w:pPr>
            <w:ins w:id="78577" w:author="pete jones" w:date="2022-01-11T16:45:00Z">
              <w:r w:rsidRPr="00910219">
                <w:rPr>
                  <w:rFonts w:ascii="Calibri" w:hAnsi="Calibri" w:cs="Calibri"/>
                  <w:color w:val="000000"/>
                  <w:sz w:val="22"/>
                  <w:szCs w:val="22"/>
                </w:rPr>
                <w:t>Engineering Statics and Dynamics</w:t>
              </w:r>
            </w:ins>
          </w:p>
        </w:tc>
        <w:tc>
          <w:tcPr>
            <w:tcW w:w="432" w:type="dxa"/>
            <w:tcBorders>
              <w:top w:val="nil"/>
              <w:left w:val="nil"/>
              <w:bottom w:val="single" w:sz="4" w:space="0" w:color="auto"/>
              <w:right w:val="single" w:sz="4" w:space="0" w:color="auto"/>
            </w:tcBorders>
            <w:shd w:val="clear" w:color="auto" w:fill="auto"/>
            <w:noWrap/>
            <w:vAlign w:val="bottom"/>
            <w:hideMark/>
          </w:tcPr>
          <w:p w14:paraId="3DE2DE2C" w14:textId="77777777" w:rsidR="00910219" w:rsidRPr="00910219" w:rsidRDefault="00910219" w:rsidP="00910219">
            <w:pPr>
              <w:spacing w:before="0" w:after="0" w:line="240" w:lineRule="auto"/>
              <w:jc w:val="center"/>
              <w:rPr>
                <w:ins w:id="78578" w:author="pete jones" w:date="2022-01-11T16:45:00Z"/>
                <w:rFonts w:ascii="Calibri" w:hAnsi="Calibri" w:cs="Calibri"/>
                <w:color w:val="000000"/>
                <w:sz w:val="22"/>
                <w:szCs w:val="22"/>
              </w:rPr>
            </w:pPr>
            <w:ins w:id="78579" w:author="pete jones" w:date="2022-01-11T16:45: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3721114" w14:textId="77777777" w:rsidR="00910219" w:rsidRPr="00910219" w:rsidRDefault="00910219" w:rsidP="00910219">
            <w:pPr>
              <w:spacing w:before="0" w:after="0" w:line="240" w:lineRule="auto"/>
              <w:jc w:val="center"/>
              <w:rPr>
                <w:ins w:id="78580" w:author="pete jones" w:date="2022-01-11T16:45:00Z"/>
                <w:rFonts w:ascii="Calibri" w:hAnsi="Calibri" w:cs="Calibri"/>
                <w:color w:val="000000"/>
                <w:sz w:val="22"/>
                <w:szCs w:val="22"/>
              </w:rPr>
            </w:pPr>
            <w:ins w:id="78581"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A0616F8" w14:textId="77777777" w:rsidR="00910219" w:rsidRPr="00910219" w:rsidRDefault="00910219" w:rsidP="00910219">
            <w:pPr>
              <w:spacing w:before="0" w:after="0" w:line="240" w:lineRule="auto"/>
              <w:jc w:val="center"/>
              <w:rPr>
                <w:ins w:id="78582" w:author="pete jones" w:date="2022-01-11T16:45:00Z"/>
                <w:rFonts w:ascii="Calibri" w:hAnsi="Calibri" w:cs="Calibri"/>
                <w:color w:val="000000"/>
                <w:sz w:val="22"/>
                <w:szCs w:val="22"/>
              </w:rPr>
            </w:pPr>
            <w:ins w:id="78583"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ABCE62" w14:textId="77777777" w:rsidR="00910219" w:rsidRPr="00910219" w:rsidRDefault="00910219" w:rsidP="00910219">
            <w:pPr>
              <w:spacing w:before="0" w:after="0" w:line="240" w:lineRule="auto"/>
              <w:jc w:val="center"/>
              <w:rPr>
                <w:ins w:id="78584" w:author="pete jones" w:date="2022-01-11T16:45:00Z"/>
                <w:rFonts w:ascii="Calibri" w:hAnsi="Calibri" w:cs="Calibri"/>
                <w:color w:val="000000"/>
                <w:sz w:val="22"/>
                <w:szCs w:val="22"/>
              </w:rPr>
            </w:pPr>
            <w:ins w:id="78585"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8195879" w14:textId="77777777" w:rsidR="00910219" w:rsidRPr="00910219" w:rsidRDefault="00910219" w:rsidP="00910219">
            <w:pPr>
              <w:spacing w:before="0" w:after="0" w:line="240" w:lineRule="auto"/>
              <w:jc w:val="center"/>
              <w:rPr>
                <w:ins w:id="78586" w:author="pete jones" w:date="2022-01-11T16:45:00Z"/>
                <w:rFonts w:ascii="Calibri" w:hAnsi="Calibri" w:cs="Calibri"/>
                <w:color w:val="000000"/>
                <w:sz w:val="22"/>
                <w:szCs w:val="22"/>
              </w:rPr>
            </w:pPr>
            <w:ins w:id="78587"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63EFBF" w14:textId="77777777" w:rsidR="00910219" w:rsidRPr="00910219" w:rsidRDefault="00910219" w:rsidP="00910219">
            <w:pPr>
              <w:spacing w:before="0" w:after="0" w:line="240" w:lineRule="auto"/>
              <w:jc w:val="center"/>
              <w:rPr>
                <w:ins w:id="78588" w:author="pete jones" w:date="2022-01-11T16:45:00Z"/>
                <w:rFonts w:ascii="Calibri" w:hAnsi="Calibri" w:cs="Calibri"/>
                <w:color w:val="000000"/>
                <w:sz w:val="22"/>
                <w:szCs w:val="22"/>
              </w:rPr>
            </w:pPr>
            <w:ins w:id="7858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F171C3" w14:textId="77777777" w:rsidR="00910219" w:rsidRPr="00910219" w:rsidRDefault="00910219" w:rsidP="00910219">
            <w:pPr>
              <w:spacing w:before="0" w:after="0" w:line="240" w:lineRule="auto"/>
              <w:jc w:val="center"/>
              <w:rPr>
                <w:ins w:id="78590" w:author="pete jones" w:date="2022-01-11T16:45:00Z"/>
                <w:rFonts w:ascii="Calibri" w:hAnsi="Calibri" w:cs="Calibri"/>
                <w:color w:val="000000"/>
                <w:sz w:val="22"/>
                <w:szCs w:val="22"/>
              </w:rPr>
            </w:pPr>
            <w:ins w:id="7859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A63DF3" w14:textId="77777777" w:rsidR="00910219" w:rsidRPr="00910219" w:rsidRDefault="00910219" w:rsidP="00910219">
            <w:pPr>
              <w:spacing w:before="0" w:after="0" w:line="240" w:lineRule="auto"/>
              <w:jc w:val="center"/>
              <w:rPr>
                <w:ins w:id="78592" w:author="pete jones" w:date="2022-01-11T16:45:00Z"/>
                <w:rFonts w:ascii="Calibri" w:hAnsi="Calibri" w:cs="Calibri"/>
                <w:color w:val="000000"/>
                <w:sz w:val="22"/>
                <w:szCs w:val="22"/>
              </w:rPr>
            </w:pPr>
            <w:ins w:id="7859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A373A2" w14:textId="77777777" w:rsidR="00910219" w:rsidRPr="00910219" w:rsidRDefault="00910219" w:rsidP="00910219">
            <w:pPr>
              <w:spacing w:before="0" w:after="0" w:line="240" w:lineRule="auto"/>
              <w:jc w:val="center"/>
              <w:rPr>
                <w:ins w:id="78594" w:author="pete jones" w:date="2022-01-11T16:45:00Z"/>
                <w:rFonts w:ascii="Calibri" w:hAnsi="Calibri" w:cs="Calibri"/>
                <w:color w:val="000000"/>
                <w:sz w:val="22"/>
                <w:szCs w:val="22"/>
              </w:rPr>
            </w:pPr>
            <w:ins w:id="7859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97FE51" w14:textId="77777777" w:rsidR="00910219" w:rsidRPr="00910219" w:rsidRDefault="00910219" w:rsidP="00910219">
            <w:pPr>
              <w:spacing w:before="0" w:after="0" w:line="240" w:lineRule="auto"/>
              <w:jc w:val="center"/>
              <w:rPr>
                <w:ins w:id="78596" w:author="pete jones" w:date="2022-01-11T16:45:00Z"/>
                <w:rFonts w:ascii="Calibri" w:hAnsi="Calibri" w:cs="Calibri"/>
                <w:color w:val="000000"/>
                <w:sz w:val="22"/>
                <w:szCs w:val="22"/>
              </w:rPr>
            </w:pPr>
            <w:ins w:id="7859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045BEB" w14:textId="77777777" w:rsidR="00910219" w:rsidRPr="00910219" w:rsidRDefault="00910219" w:rsidP="00910219">
            <w:pPr>
              <w:spacing w:before="0" w:after="0" w:line="240" w:lineRule="auto"/>
              <w:jc w:val="center"/>
              <w:rPr>
                <w:ins w:id="78598" w:author="pete jones" w:date="2022-01-11T16:45:00Z"/>
                <w:rFonts w:ascii="Calibri" w:hAnsi="Calibri" w:cs="Calibri"/>
                <w:color w:val="000000"/>
                <w:sz w:val="22"/>
                <w:szCs w:val="22"/>
              </w:rPr>
            </w:pPr>
            <w:ins w:id="78599"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5470ED5" w14:textId="77777777" w:rsidR="00910219" w:rsidRPr="00910219" w:rsidRDefault="00910219" w:rsidP="00910219">
            <w:pPr>
              <w:spacing w:before="0" w:after="0" w:line="240" w:lineRule="auto"/>
              <w:jc w:val="center"/>
              <w:rPr>
                <w:ins w:id="78600" w:author="pete jones" w:date="2022-01-11T16:45:00Z"/>
                <w:rFonts w:ascii="Calibri" w:hAnsi="Calibri" w:cs="Calibri"/>
                <w:color w:val="000000"/>
                <w:sz w:val="22"/>
                <w:szCs w:val="22"/>
              </w:rPr>
            </w:pPr>
            <w:ins w:id="78601" w:author="pete jones" w:date="2022-01-11T16:45:00Z">
              <w:r w:rsidRPr="00910219">
                <w:rPr>
                  <w:rFonts w:ascii="Calibri" w:hAnsi="Calibri" w:cs="Calibri"/>
                  <w:color w:val="000000"/>
                  <w:sz w:val="22"/>
                  <w:szCs w:val="22"/>
                </w:rPr>
                <w:t> </w:t>
              </w:r>
            </w:ins>
          </w:p>
        </w:tc>
      </w:tr>
      <w:tr w:rsidR="00910219" w:rsidRPr="00910219" w14:paraId="1951801F" w14:textId="77777777" w:rsidTr="00910219">
        <w:trPr>
          <w:trHeight w:val="300"/>
          <w:ins w:id="78602"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3EEBEA4" w14:textId="77777777" w:rsidR="00910219" w:rsidRPr="00910219" w:rsidRDefault="00910219" w:rsidP="00910219">
            <w:pPr>
              <w:spacing w:before="0" w:after="0" w:line="240" w:lineRule="auto"/>
              <w:jc w:val="center"/>
              <w:rPr>
                <w:ins w:id="78603" w:author="pete jones" w:date="2022-01-11T16:45:00Z"/>
                <w:rFonts w:ascii="Calibri" w:hAnsi="Calibri" w:cs="Calibri"/>
                <w:color w:val="000000"/>
                <w:sz w:val="22"/>
                <w:szCs w:val="22"/>
              </w:rPr>
            </w:pPr>
            <w:ins w:id="78604" w:author="pete jones" w:date="2022-01-11T16:45: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19145D9E" w14:textId="77777777" w:rsidR="00910219" w:rsidRPr="00910219" w:rsidRDefault="00910219" w:rsidP="00910219">
            <w:pPr>
              <w:spacing w:before="0" w:after="0" w:line="240" w:lineRule="auto"/>
              <w:jc w:val="left"/>
              <w:rPr>
                <w:ins w:id="78605" w:author="pete jones" w:date="2022-01-11T16:45:00Z"/>
                <w:rFonts w:ascii="Calibri" w:hAnsi="Calibri" w:cs="Calibri"/>
                <w:color w:val="000000"/>
                <w:sz w:val="22"/>
                <w:szCs w:val="22"/>
              </w:rPr>
            </w:pPr>
            <w:ins w:id="78606" w:author="pete jones" w:date="2022-01-11T16:45:00Z">
              <w:r w:rsidRPr="00910219">
                <w:rPr>
                  <w:rFonts w:ascii="Calibri" w:hAnsi="Calibri" w:cs="Calibri"/>
                  <w:color w:val="000000"/>
                  <w:sz w:val="22"/>
                  <w:szCs w:val="22"/>
                </w:rPr>
                <w:t>Global Engineering Challenge Week</w:t>
              </w:r>
            </w:ins>
          </w:p>
        </w:tc>
        <w:tc>
          <w:tcPr>
            <w:tcW w:w="432" w:type="dxa"/>
            <w:tcBorders>
              <w:top w:val="nil"/>
              <w:left w:val="nil"/>
              <w:bottom w:val="single" w:sz="4" w:space="0" w:color="auto"/>
              <w:right w:val="single" w:sz="4" w:space="0" w:color="auto"/>
            </w:tcBorders>
            <w:shd w:val="clear" w:color="auto" w:fill="auto"/>
            <w:noWrap/>
            <w:vAlign w:val="bottom"/>
            <w:hideMark/>
          </w:tcPr>
          <w:p w14:paraId="3D58272D" w14:textId="77777777" w:rsidR="00910219" w:rsidRPr="00910219" w:rsidRDefault="00910219" w:rsidP="00910219">
            <w:pPr>
              <w:spacing w:before="0" w:after="0" w:line="240" w:lineRule="auto"/>
              <w:jc w:val="center"/>
              <w:rPr>
                <w:ins w:id="78607" w:author="pete jones" w:date="2022-01-11T16:45:00Z"/>
                <w:rFonts w:ascii="Calibri" w:hAnsi="Calibri" w:cs="Calibri"/>
                <w:color w:val="000000"/>
                <w:sz w:val="22"/>
                <w:szCs w:val="22"/>
              </w:rPr>
            </w:pPr>
            <w:ins w:id="78608" w:author="pete jones" w:date="2022-01-11T16:45: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9E3CCB3" w14:textId="77777777" w:rsidR="00910219" w:rsidRPr="00910219" w:rsidRDefault="00910219" w:rsidP="00910219">
            <w:pPr>
              <w:spacing w:before="0" w:after="0" w:line="240" w:lineRule="auto"/>
              <w:jc w:val="center"/>
              <w:rPr>
                <w:ins w:id="78609" w:author="pete jones" w:date="2022-01-11T16:45:00Z"/>
                <w:rFonts w:ascii="Calibri" w:hAnsi="Calibri" w:cs="Calibri"/>
                <w:color w:val="000000"/>
                <w:sz w:val="22"/>
                <w:szCs w:val="22"/>
              </w:rPr>
            </w:pPr>
            <w:ins w:id="78610"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330E9B0" w14:textId="77777777" w:rsidR="00910219" w:rsidRPr="00910219" w:rsidRDefault="00910219" w:rsidP="00910219">
            <w:pPr>
              <w:spacing w:before="0" w:after="0" w:line="240" w:lineRule="auto"/>
              <w:jc w:val="center"/>
              <w:rPr>
                <w:ins w:id="78611" w:author="pete jones" w:date="2022-01-11T16:45:00Z"/>
                <w:rFonts w:ascii="Calibri" w:hAnsi="Calibri" w:cs="Calibri"/>
                <w:color w:val="000000"/>
                <w:sz w:val="22"/>
                <w:szCs w:val="22"/>
              </w:rPr>
            </w:pPr>
            <w:ins w:id="78612"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681C5BF" w14:textId="77777777" w:rsidR="00910219" w:rsidRPr="00910219" w:rsidRDefault="00910219" w:rsidP="00910219">
            <w:pPr>
              <w:spacing w:before="0" w:after="0" w:line="240" w:lineRule="auto"/>
              <w:jc w:val="center"/>
              <w:rPr>
                <w:ins w:id="78613" w:author="pete jones" w:date="2022-01-11T16:45:00Z"/>
                <w:rFonts w:ascii="Calibri" w:hAnsi="Calibri" w:cs="Calibri"/>
                <w:color w:val="000000"/>
                <w:sz w:val="22"/>
                <w:szCs w:val="22"/>
              </w:rPr>
            </w:pPr>
            <w:ins w:id="78614"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8C3528" w14:textId="77777777" w:rsidR="00910219" w:rsidRPr="00910219" w:rsidRDefault="00910219" w:rsidP="00910219">
            <w:pPr>
              <w:spacing w:before="0" w:after="0" w:line="240" w:lineRule="auto"/>
              <w:jc w:val="center"/>
              <w:rPr>
                <w:ins w:id="78615" w:author="pete jones" w:date="2022-01-11T16:45:00Z"/>
                <w:rFonts w:ascii="Calibri" w:hAnsi="Calibri" w:cs="Calibri"/>
                <w:color w:val="000000"/>
                <w:sz w:val="22"/>
                <w:szCs w:val="22"/>
              </w:rPr>
            </w:pPr>
            <w:ins w:id="78616"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CE03AA3" w14:textId="77777777" w:rsidR="00910219" w:rsidRPr="00910219" w:rsidRDefault="00910219" w:rsidP="00910219">
            <w:pPr>
              <w:spacing w:before="0" w:after="0" w:line="240" w:lineRule="auto"/>
              <w:jc w:val="center"/>
              <w:rPr>
                <w:ins w:id="78617" w:author="pete jones" w:date="2022-01-11T16:45:00Z"/>
                <w:rFonts w:ascii="Calibri" w:hAnsi="Calibri" w:cs="Calibri"/>
                <w:color w:val="000000"/>
                <w:sz w:val="22"/>
                <w:szCs w:val="22"/>
              </w:rPr>
            </w:pPr>
            <w:ins w:id="7861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3669D7" w14:textId="77777777" w:rsidR="00910219" w:rsidRPr="00910219" w:rsidRDefault="00910219" w:rsidP="00910219">
            <w:pPr>
              <w:spacing w:before="0" w:after="0" w:line="240" w:lineRule="auto"/>
              <w:jc w:val="center"/>
              <w:rPr>
                <w:ins w:id="78619" w:author="pete jones" w:date="2022-01-11T16:45:00Z"/>
                <w:rFonts w:ascii="Calibri" w:hAnsi="Calibri" w:cs="Calibri"/>
                <w:color w:val="000000"/>
                <w:sz w:val="22"/>
                <w:szCs w:val="22"/>
              </w:rPr>
            </w:pPr>
            <w:ins w:id="7862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8722DD" w14:textId="77777777" w:rsidR="00910219" w:rsidRPr="00910219" w:rsidRDefault="00910219" w:rsidP="00910219">
            <w:pPr>
              <w:spacing w:before="0" w:after="0" w:line="240" w:lineRule="auto"/>
              <w:jc w:val="center"/>
              <w:rPr>
                <w:ins w:id="78621" w:author="pete jones" w:date="2022-01-11T16:45:00Z"/>
                <w:rFonts w:ascii="Calibri" w:hAnsi="Calibri" w:cs="Calibri"/>
                <w:color w:val="000000"/>
                <w:sz w:val="22"/>
                <w:szCs w:val="22"/>
              </w:rPr>
            </w:pPr>
            <w:ins w:id="7862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51563E" w14:textId="77777777" w:rsidR="00910219" w:rsidRPr="00910219" w:rsidRDefault="00910219" w:rsidP="00910219">
            <w:pPr>
              <w:spacing w:before="0" w:after="0" w:line="240" w:lineRule="auto"/>
              <w:jc w:val="center"/>
              <w:rPr>
                <w:ins w:id="78623" w:author="pete jones" w:date="2022-01-11T16:45:00Z"/>
                <w:rFonts w:ascii="Calibri" w:hAnsi="Calibri" w:cs="Calibri"/>
                <w:color w:val="000000"/>
                <w:sz w:val="22"/>
                <w:szCs w:val="22"/>
              </w:rPr>
            </w:pPr>
            <w:ins w:id="7862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66802E" w14:textId="77777777" w:rsidR="00910219" w:rsidRPr="00910219" w:rsidRDefault="00910219" w:rsidP="00910219">
            <w:pPr>
              <w:spacing w:before="0" w:after="0" w:line="240" w:lineRule="auto"/>
              <w:jc w:val="center"/>
              <w:rPr>
                <w:ins w:id="78625" w:author="pete jones" w:date="2022-01-11T16:45:00Z"/>
                <w:rFonts w:ascii="Calibri" w:hAnsi="Calibri" w:cs="Calibri"/>
                <w:color w:val="000000"/>
                <w:sz w:val="22"/>
                <w:szCs w:val="22"/>
              </w:rPr>
            </w:pPr>
            <w:ins w:id="7862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5067FD" w14:textId="77777777" w:rsidR="00910219" w:rsidRPr="00910219" w:rsidRDefault="00910219" w:rsidP="00910219">
            <w:pPr>
              <w:spacing w:before="0" w:after="0" w:line="240" w:lineRule="auto"/>
              <w:jc w:val="center"/>
              <w:rPr>
                <w:ins w:id="78627" w:author="pete jones" w:date="2022-01-11T16:45:00Z"/>
                <w:rFonts w:ascii="Calibri" w:hAnsi="Calibri" w:cs="Calibri"/>
                <w:color w:val="000000"/>
                <w:sz w:val="22"/>
                <w:szCs w:val="22"/>
              </w:rPr>
            </w:pPr>
            <w:ins w:id="78628"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BB21161" w14:textId="77777777" w:rsidR="00910219" w:rsidRPr="00910219" w:rsidRDefault="00910219" w:rsidP="00910219">
            <w:pPr>
              <w:spacing w:before="0" w:after="0" w:line="240" w:lineRule="auto"/>
              <w:jc w:val="center"/>
              <w:rPr>
                <w:ins w:id="78629" w:author="pete jones" w:date="2022-01-11T16:45:00Z"/>
                <w:rFonts w:ascii="Calibri" w:hAnsi="Calibri" w:cs="Calibri"/>
                <w:color w:val="000000"/>
                <w:sz w:val="22"/>
                <w:szCs w:val="22"/>
              </w:rPr>
            </w:pPr>
            <w:ins w:id="78630" w:author="pete jones" w:date="2022-01-11T16:45:00Z">
              <w:r w:rsidRPr="00910219">
                <w:rPr>
                  <w:rFonts w:ascii="Calibri" w:hAnsi="Calibri" w:cs="Calibri"/>
                  <w:color w:val="000000"/>
                  <w:sz w:val="22"/>
                  <w:szCs w:val="22"/>
                </w:rPr>
                <w:t> </w:t>
              </w:r>
            </w:ins>
          </w:p>
        </w:tc>
      </w:tr>
      <w:tr w:rsidR="00910219" w:rsidRPr="00910219" w14:paraId="395AFEDE" w14:textId="77777777" w:rsidTr="00910219">
        <w:trPr>
          <w:trHeight w:val="300"/>
          <w:ins w:id="78631"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6ACDC7B" w14:textId="77777777" w:rsidR="00910219" w:rsidRPr="00910219" w:rsidRDefault="00910219" w:rsidP="00910219">
            <w:pPr>
              <w:spacing w:before="0" w:after="0" w:line="240" w:lineRule="auto"/>
              <w:jc w:val="center"/>
              <w:rPr>
                <w:ins w:id="78632" w:author="pete jones" w:date="2022-01-11T16:45:00Z"/>
                <w:rFonts w:ascii="Calibri" w:hAnsi="Calibri" w:cs="Calibri"/>
                <w:color w:val="000000"/>
                <w:sz w:val="22"/>
                <w:szCs w:val="22"/>
              </w:rPr>
            </w:pPr>
            <w:ins w:id="78633" w:author="pete jones" w:date="2022-01-11T16:45: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09355DE" w14:textId="77777777" w:rsidR="00910219" w:rsidRPr="00910219" w:rsidRDefault="00910219" w:rsidP="00910219">
            <w:pPr>
              <w:spacing w:before="0" w:after="0" w:line="240" w:lineRule="auto"/>
              <w:jc w:val="left"/>
              <w:rPr>
                <w:ins w:id="78634" w:author="pete jones" w:date="2022-01-11T16:45:00Z"/>
                <w:rFonts w:ascii="Calibri" w:hAnsi="Calibri" w:cs="Calibri"/>
                <w:color w:val="000000"/>
                <w:sz w:val="22"/>
                <w:szCs w:val="22"/>
              </w:rPr>
            </w:pPr>
            <w:ins w:id="78635" w:author="pete jones" w:date="2022-01-11T16:45:00Z">
              <w:r w:rsidRPr="00910219">
                <w:rPr>
                  <w:rFonts w:ascii="Calibri" w:hAnsi="Calibri" w:cs="Calibri"/>
                  <w:color w:val="000000"/>
                  <w:sz w:val="22"/>
                  <w:szCs w:val="22"/>
                </w:rPr>
                <w:t>Interdisciplinary Design II</w:t>
              </w:r>
            </w:ins>
          </w:p>
        </w:tc>
        <w:tc>
          <w:tcPr>
            <w:tcW w:w="432" w:type="dxa"/>
            <w:tcBorders>
              <w:top w:val="nil"/>
              <w:left w:val="nil"/>
              <w:bottom w:val="single" w:sz="4" w:space="0" w:color="auto"/>
              <w:right w:val="single" w:sz="4" w:space="0" w:color="auto"/>
            </w:tcBorders>
            <w:shd w:val="clear" w:color="auto" w:fill="auto"/>
            <w:noWrap/>
            <w:vAlign w:val="bottom"/>
            <w:hideMark/>
          </w:tcPr>
          <w:p w14:paraId="7F51F0CC" w14:textId="77777777" w:rsidR="00910219" w:rsidRPr="00910219" w:rsidRDefault="00910219" w:rsidP="00910219">
            <w:pPr>
              <w:spacing w:before="0" w:after="0" w:line="240" w:lineRule="auto"/>
              <w:jc w:val="center"/>
              <w:rPr>
                <w:ins w:id="78636" w:author="pete jones" w:date="2022-01-11T16:45:00Z"/>
                <w:rFonts w:ascii="Calibri" w:hAnsi="Calibri" w:cs="Calibri"/>
                <w:color w:val="000000"/>
                <w:sz w:val="22"/>
                <w:szCs w:val="22"/>
              </w:rPr>
            </w:pPr>
            <w:ins w:id="78637" w:author="pete jones" w:date="2022-01-11T16:45: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58FC96F" w14:textId="77777777" w:rsidR="00910219" w:rsidRPr="00910219" w:rsidRDefault="00910219" w:rsidP="00910219">
            <w:pPr>
              <w:spacing w:before="0" w:after="0" w:line="240" w:lineRule="auto"/>
              <w:jc w:val="center"/>
              <w:rPr>
                <w:ins w:id="78638" w:author="pete jones" w:date="2022-01-11T16:45:00Z"/>
                <w:rFonts w:ascii="Calibri" w:hAnsi="Calibri" w:cs="Calibri"/>
                <w:color w:val="000000"/>
                <w:sz w:val="22"/>
                <w:szCs w:val="22"/>
              </w:rPr>
            </w:pPr>
            <w:ins w:id="78639"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82F5C98" w14:textId="77777777" w:rsidR="00910219" w:rsidRPr="00910219" w:rsidRDefault="00910219" w:rsidP="00910219">
            <w:pPr>
              <w:spacing w:before="0" w:after="0" w:line="240" w:lineRule="auto"/>
              <w:jc w:val="center"/>
              <w:rPr>
                <w:ins w:id="78640" w:author="pete jones" w:date="2022-01-11T16:45:00Z"/>
                <w:rFonts w:ascii="Calibri" w:hAnsi="Calibri" w:cs="Calibri"/>
                <w:color w:val="000000"/>
                <w:sz w:val="22"/>
                <w:szCs w:val="22"/>
              </w:rPr>
            </w:pPr>
            <w:ins w:id="78641"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C00390A" w14:textId="77777777" w:rsidR="00910219" w:rsidRPr="00910219" w:rsidRDefault="00910219" w:rsidP="00910219">
            <w:pPr>
              <w:spacing w:before="0" w:after="0" w:line="240" w:lineRule="auto"/>
              <w:jc w:val="center"/>
              <w:rPr>
                <w:ins w:id="78642" w:author="pete jones" w:date="2022-01-11T16:45:00Z"/>
                <w:rFonts w:ascii="Calibri" w:hAnsi="Calibri" w:cs="Calibri"/>
                <w:color w:val="000000"/>
                <w:sz w:val="22"/>
                <w:szCs w:val="22"/>
              </w:rPr>
            </w:pPr>
            <w:ins w:id="78643"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991E5B" w14:textId="77777777" w:rsidR="00910219" w:rsidRPr="00910219" w:rsidRDefault="00910219" w:rsidP="00910219">
            <w:pPr>
              <w:spacing w:before="0" w:after="0" w:line="240" w:lineRule="auto"/>
              <w:jc w:val="center"/>
              <w:rPr>
                <w:ins w:id="78644" w:author="pete jones" w:date="2022-01-11T16:45:00Z"/>
                <w:rFonts w:ascii="Calibri" w:hAnsi="Calibri" w:cs="Calibri"/>
                <w:color w:val="000000"/>
                <w:sz w:val="22"/>
                <w:szCs w:val="22"/>
              </w:rPr>
            </w:pPr>
            <w:ins w:id="78645"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2E6E36" w14:textId="77777777" w:rsidR="00910219" w:rsidRPr="00910219" w:rsidRDefault="00910219" w:rsidP="00910219">
            <w:pPr>
              <w:spacing w:before="0" w:after="0" w:line="240" w:lineRule="auto"/>
              <w:jc w:val="center"/>
              <w:rPr>
                <w:ins w:id="78646" w:author="pete jones" w:date="2022-01-11T16:45:00Z"/>
                <w:rFonts w:ascii="Calibri" w:hAnsi="Calibri" w:cs="Calibri"/>
                <w:color w:val="000000"/>
                <w:sz w:val="22"/>
                <w:szCs w:val="22"/>
              </w:rPr>
            </w:pPr>
            <w:ins w:id="7864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46EFB3" w14:textId="77777777" w:rsidR="00910219" w:rsidRPr="00910219" w:rsidRDefault="00910219" w:rsidP="00910219">
            <w:pPr>
              <w:spacing w:before="0" w:after="0" w:line="240" w:lineRule="auto"/>
              <w:jc w:val="center"/>
              <w:rPr>
                <w:ins w:id="78648" w:author="pete jones" w:date="2022-01-11T16:45:00Z"/>
                <w:rFonts w:ascii="Calibri" w:hAnsi="Calibri" w:cs="Calibri"/>
                <w:color w:val="000000"/>
                <w:sz w:val="22"/>
                <w:szCs w:val="22"/>
              </w:rPr>
            </w:pPr>
            <w:ins w:id="7864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667705" w14:textId="77777777" w:rsidR="00910219" w:rsidRPr="00910219" w:rsidRDefault="00910219" w:rsidP="00910219">
            <w:pPr>
              <w:spacing w:before="0" w:after="0" w:line="240" w:lineRule="auto"/>
              <w:jc w:val="center"/>
              <w:rPr>
                <w:ins w:id="78650" w:author="pete jones" w:date="2022-01-11T16:45:00Z"/>
                <w:rFonts w:ascii="Calibri" w:hAnsi="Calibri" w:cs="Calibri"/>
                <w:color w:val="000000"/>
                <w:sz w:val="22"/>
                <w:szCs w:val="22"/>
              </w:rPr>
            </w:pPr>
            <w:ins w:id="7865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F10896" w14:textId="77777777" w:rsidR="00910219" w:rsidRPr="00910219" w:rsidRDefault="00910219" w:rsidP="00910219">
            <w:pPr>
              <w:spacing w:before="0" w:after="0" w:line="240" w:lineRule="auto"/>
              <w:jc w:val="center"/>
              <w:rPr>
                <w:ins w:id="78652" w:author="pete jones" w:date="2022-01-11T16:45:00Z"/>
                <w:rFonts w:ascii="Calibri" w:hAnsi="Calibri" w:cs="Calibri"/>
                <w:color w:val="000000"/>
                <w:sz w:val="22"/>
                <w:szCs w:val="22"/>
              </w:rPr>
            </w:pPr>
            <w:ins w:id="7865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E30915" w14:textId="77777777" w:rsidR="00910219" w:rsidRPr="00910219" w:rsidRDefault="00910219" w:rsidP="00910219">
            <w:pPr>
              <w:spacing w:before="0" w:after="0" w:line="240" w:lineRule="auto"/>
              <w:jc w:val="center"/>
              <w:rPr>
                <w:ins w:id="78654" w:author="pete jones" w:date="2022-01-11T16:45:00Z"/>
                <w:rFonts w:ascii="Calibri" w:hAnsi="Calibri" w:cs="Calibri"/>
                <w:color w:val="000000"/>
                <w:sz w:val="22"/>
                <w:szCs w:val="22"/>
              </w:rPr>
            </w:pPr>
            <w:ins w:id="7865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E03304" w14:textId="77777777" w:rsidR="00910219" w:rsidRPr="00910219" w:rsidRDefault="00910219" w:rsidP="00910219">
            <w:pPr>
              <w:spacing w:before="0" w:after="0" w:line="240" w:lineRule="auto"/>
              <w:jc w:val="center"/>
              <w:rPr>
                <w:ins w:id="78656" w:author="pete jones" w:date="2022-01-11T16:45:00Z"/>
                <w:rFonts w:ascii="Calibri" w:hAnsi="Calibri" w:cs="Calibri"/>
                <w:color w:val="000000"/>
                <w:sz w:val="22"/>
                <w:szCs w:val="22"/>
              </w:rPr>
            </w:pPr>
            <w:ins w:id="78657"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A11D667" w14:textId="77777777" w:rsidR="00910219" w:rsidRPr="00910219" w:rsidRDefault="00910219" w:rsidP="00910219">
            <w:pPr>
              <w:spacing w:before="0" w:after="0" w:line="240" w:lineRule="auto"/>
              <w:jc w:val="center"/>
              <w:rPr>
                <w:ins w:id="78658" w:author="pete jones" w:date="2022-01-11T16:45:00Z"/>
                <w:rFonts w:ascii="Calibri" w:hAnsi="Calibri" w:cs="Calibri"/>
                <w:color w:val="000000"/>
                <w:sz w:val="22"/>
                <w:szCs w:val="22"/>
              </w:rPr>
            </w:pPr>
            <w:ins w:id="78659" w:author="pete jones" w:date="2022-01-11T16:45:00Z">
              <w:r w:rsidRPr="00910219">
                <w:rPr>
                  <w:rFonts w:ascii="Calibri" w:hAnsi="Calibri" w:cs="Calibri"/>
                  <w:color w:val="000000"/>
                  <w:sz w:val="22"/>
                  <w:szCs w:val="22"/>
                </w:rPr>
                <w:t> </w:t>
              </w:r>
            </w:ins>
          </w:p>
        </w:tc>
      </w:tr>
      <w:tr w:rsidR="00910219" w:rsidRPr="00910219" w14:paraId="681D1723" w14:textId="77777777" w:rsidTr="00910219">
        <w:trPr>
          <w:trHeight w:val="300"/>
          <w:ins w:id="78660"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2F04F21" w14:textId="77777777" w:rsidR="00910219" w:rsidRPr="00910219" w:rsidRDefault="00910219" w:rsidP="00910219">
            <w:pPr>
              <w:spacing w:before="0" w:after="0" w:line="240" w:lineRule="auto"/>
              <w:jc w:val="center"/>
              <w:rPr>
                <w:ins w:id="78661" w:author="pete jones" w:date="2022-01-11T16:45:00Z"/>
                <w:rFonts w:ascii="Calibri" w:hAnsi="Calibri" w:cs="Calibri"/>
                <w:color w:val="000000"/>
                <w:sz w:val="22"/>
                <w:szCs w:val="22"/>
              </w:rPr>
            </w:pPr>
            <w:ins w:id="78662" w:author="pete jones" w:date="2022-01-11T16:45: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0818A5F2" w14:textId="77777777" w:rsidR="00910219" w:rsidRPr="00910219" w:rsidRDefault="00910219" w:rsidP="00910219">
            <w:pPr>
              <w:spacing w:before="0" w:after="0" w:line="240" w:lineRule="auto"/>
              <w:jc w:val="left"/>
              <w:rPr>
                <w:ins w:id="78663" w:author="pete jones" w:date="2022-01-11T16:45:00Z"/>
                <w:rFonts w:ascii="Calibri" w:hAnsi="Calibri" w:cs="Calibri"/>
                <w:color w:val="000000"/>
                <w:sz w:val="22"/>
                <w:szCs w:val="22"/>
              </w:rPr>
            </w:pPr>
            <w:ins w:id="78664" w:author="pete jones" w:date="2022-01-11T16:45:00Z">
              <w:r w:rsidRPr="00910219">
                <w:rPr>
                  <w:rFonts w:ascii="Calibri" w:hAnsi="Calibri" w:cs="Calibri"/>
                  <w:color w:val="000000"/>
                  <w:sz w:val="22"/>
                  <w:szCs w:val="22"/>
                </w:rPr>
                <w:t>Electromechanical Energy Transformation</w:t>
              </w:r>
            </w:ins>
          </w:p>
        </w:tc>
        <w:tc>
          <w:tcPr>
            <w:tcW w:w="432" w:type="dxa"/>
            <w:tcBorders>
              <w:top w:val="nil"/>
              <w:left w:val="nil"/>
              <w:bottom w:val="single" w:sz="4" w:space="0" w:color="auto"/>
              <w:right w:val="single" w:sz="4" w:space="0" w:color="auto"/>
            </w:tcBorders>
            <w:shd w:val="clear" w:color="auto" w:fill="auto"/>
            <w:noWrap/>
            <w:vAlign w:val="bottom"/>
            <w:hideMark/>
          </w:tcPr>
          <w:p w14:paraId="34A2D941" w14:textId="77777777" w:rsidR="00910219" w:rsidRPr="00910219" w:rsidRDefault="00910219" w:rsidP="00910219">
            <w:pPr>
              <w:spacing w:before="0" w:after="0" w:line="240" w:lineRule="auto"/>
              <w:jc w:val="center"/>
              <w:rPr>
                <w:ins w:id="78665" w:author="pete jones" w:date="2022-01-11T16:45:00Z"/>
                <w:rFonts w:ascii="Calibri" w:hAnsi="Calibri" w:cs="Calibri"/>
                <w:color w:val="000000"/>
                <w:sz w:val="22"/>
                <w:szCs w:val="22"/>
              </w:rPr>
            </w:pPr>
            <w:ins w:id="78666" w:author="pete jones" w:date="2022-01-11T16:45: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675701F" w14:textId="77777777" w:rsidR="00910219" w:rsidRPr="00910219" w:rsidRDefault="00910219" w:rsidP="00910219">
            <w:pPr>
              <w:spacing w:before="0" w:after="0" w:line="240" w:lineRule="auto"/>
              <w:jc w:val="center"/>
              <w:rPr>
                <w:ins w:id="78667" w:author="pete jones" w:date="2022-01-11T16:45:00Z"/>
                <w:rFonts w:ascii="Calibri" w:hAnsi="Calibri" w:cs="Calibri"/>
                <w:color w:val="000000"/>
                <w:sz w:val="22"/>
                <w:szCs w:val="22"/>
              </w:rPr>
            </w:pPr>
            <w:ins w:id="78668"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25B497A" w14:textId="77777777" w:rsidR="00910219" w:rsidRPr="00910219" w:rsidRDefault="00910219" w:rsidP="00910219">
            <w:pPr>
              <w:spacing w:before="0" w:after="0" w:line="240" w:lineRule="auto"/>
              <w:jc w:val="center"/>
              <w:rPr>
                <w:ins w:id="78669" w:author="pete jones" w:date="2022-01-11T16:45:00Z"/>
                <w:rFonts w:ascii="Calibri" w:hAnsi="Calibri" w:cs="Calibri"/>
                <w:color w:val="000000"/>
                <w:sz w:val="22"/>
                <w:szCs w:val="22"/>
              </w:rPr>
            </w:pPr>
            <w:ins w:id="78670"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1E9C98" w14:textId="77777777" w:rsidR="00910219" w:rsidRPr="00910219" w:rsidRDefault="00910219" w:rsidP="00910219">
            <w:pPr>
              <w:spacing w:before="0" w:after="0" w:line="240" w:lineRule="auto"/>
              <w:jc w:val="center"/>
              <w:rPr>
                <w:ins w:id="78671" w:author="pete jones" w:date="2022-01-11T16:45:00Z"/>
                <w:rFonts w:ascii="Calibri" w:hAnsi="Calibri" w:cs="Calibri"/>
                <w:color w:val="000000"/>
                <w:sz w:val="22"/>
                <w:szCs w:val="22"/>
              </w:rPr>
            </w:pPr>
            <w:ins w:id="78672"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6A53CE" w14:textId="77777777" w:rsidR="00910219" w:rsidRPr="00910219" w:rsidRDefault="00910219" w:rsidP="00910219">
            <w:pPr>
              <w:spacing w:before="0" w:after="0" w:line="240" w:lineRule="auto"/>
              <w:jc w:val="center"/>
              <w:rPr>
                <w:ins w:id="78673" w:author="pete jones" w:date="2022-01-11T16:45:00Z"/>
                <w:rFonts w:ascii="Calibri" w:hAnsi="Calibri" w:cs="Calibri"/>
                <w:color w:val="000000"/>
                <w:sz w:val="22"/>
                <w:szCs w:val="22"/>
              </w:rPr>
            </w:pPr>
            <w:ins w:id="78674"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1DBE7B" w14:textId="77777777" w:rsidR="00910219" w:rsidRPr="00910219" w:rsidRDefault="00910219" w:rsidP="00910219">
            <w:pPr>
              <w:spacing w:before="0" w:after="0" w:line="240" w:lineRule="auto"/>
              <w:jc w:val="center"/>
              <w:rPr>
                <w:ins w:id="78675" w:author="pete jones" w:date="2022-01-11T16:45:00Z"/>
                <w:rFonts w:ascii="Calibri" w:hAnsi="Calibri" w:cs="Calibri"/>
                <w:color w:val="000000"/>
                <w:sz w:val="22"/>
                <w:szCs w:val="22"/>
              </w:rPr>
            </w:pPr>
            <w:ins w:id="7867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215ACF" w14:textId="77777777" w:rsidR="00910219" w:rsidRPr="00910219" w:rsidRDefault="00910219" w:rsidP="00910219">
            <w:pPr>
              <w:spacing w:before="0" w:after="0" w:line="240" w:lineRule="auto"/>
              <w:jc w:val="center"/>
              <w:rPr>
                <w:ins w:id="78677" w:author="pete jones" w:date="2022-01-11T16:45:00Z"/>
                <w:rFonts w:ascii="Calibri" w:hAnsi="Calibri" w:cs="Calibri"/>
                <w:color w:val="000000"/>
                <w:sz w:val="22"/>
                <w:szCs w:val="22"/>
              </w:rPr>
            </w:pPr>
            <w:ins w:id="7867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A5A737" w14:textId="77777777" w:rsidR="00910219" w:rsidRPr="00910219" w:rsidRDefault="00910219" w:rsidP="00910219">
            <w:pPr>
              <w:spacing w:before="0" w:after="0" w:line="240" w:lineRule="auto"/>
              <w:jc w:val="center"/>
              <w:rPr>
                <w:ins w:id="78679" w:author="pete jones" w:date="2022-01-11T16:45:00Z"/>
                <w:rFonts w:ascii="Calibri" w:hAnsi="Calibri" w:cs="Calibri"/>
                <w:color w:val="000000"/>
                <w:sz w:val="22"/>
                <w:szCs w:val="22"/>
              </w:rPr>
            </w:pPr>
            <w:ins w:id="7868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0CD81A" w14:textId="77777777" w:rsidR="00910219" w:rsidRPr="00910219" w:rsidRDefault="00910219" w:rsidP="00910219">
            <w:pPr>
              <w:spacing w:before="0" w:after="0" w:line="240" w:lineRule="auto"/>
              <w:jc w:val="center"/>
              <w:rPr>
                <w:ins w:id="78681" w:author="pete jones" w:date="2022-01-11T16:45:00Z"/>
                <w:rFonts w:ascii="Calibri" w:hAnsi="Calibri" w:cs="Calibri"/>
                <w:color w:val="000000"/>
                <w:sz w:val="22"/>
                <w:szCs w:val="22"/>
              </w:rPr>
            </w:pPr>
            <w:ins w:id="7868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CB1F4F" w14:textId="77777777" w:rsidR="00910219" w:rsidRPr="00910219" w:rsidRDefault="00910219" w:rsidP="00910219">
            <w:pPr>
              <w:spacing w:before="0" w:after="0" w:line="240" w:lineRule="auto"/>
              <w:jc w:val="center"/>
              <w:rPr>
                <w:ins w:id="78683" w:author="pete jones" w:date="2022-01-11T16:45:00Z"/>
                <w:rFonts w:ascii="Calibri" w:hAnsi="Calibri" w:cs="Calibri"/>
                <w:color w:val="000000"/>
                <w:sz w:val="22"/>
                <w:szCs w:val="22"/>
              </w:rPr>
            </w:pPr>
            <w:ins w:id="7868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7CE694" w14:textId="77777777" w:rsidR="00910219" w:rsidRPr="00910219" w:rsidRDefault="00910219" w:rsidP="00910219">
            <w:pPr>
              <w:spacing w:before="0" w:after="0" w:line="240" w:lineRule="auto"/>
              <w:jc w:val="center"/>
              <w:rPr>
                <w:ins w:id="78685" w:author="pete jones" w:date="2022-01-11T16:45:00Z"/>
                <w:rFonts w:ascii="Calibri" w:hAnsi="Calibri" w:cs="Calibri"/>
                <w:color w:val="000000"/>
                <w:sz w:val="22"/>
                <w:szCs w:val="22"/>
              </w:rPr>
            </w:pPr>
            <w:ins w:id="78686"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2A67D2E" w14:textId="77777777" w:rsidR="00910219" w:rsidRPr="00910219" w:rsidRDefault="00910219" w:rsidP="00910219">
            <w:pPr>
              <w:spacing w:before="0" w:after="0" w:line="240" w:lineRule="auto"/>
              <w:jc w:val="center"/>
              <w:rPr>
                <w:ins w:id="78687" w:author="pete jones" w:date="2022-01-11T16:45:00Z"/>
                <w:rFonts w:ascii="Calibri" w:hAnsi="Calibri" w:cs="Calibri"/>
                <w:color w:val="000000"/>
                <w:sz w:val="22"/>
                <w:szCs w:val="22"/>
              </w:rPr>
            </w:pPr>
            <w:ins w:id="78688" w:author="pete jones" w:date="2022-01-11T16:45:00Z">
              <w:r w:rsidRPr="00910219">
                <w:rPr>
                  <w:rFonts w:ascii="Calibri" w:hAnsi="Calibri" w:cs="Calibri"/>
                  <w:color w:val="000000"/>
                  <w:sz w:val="22"/>
                  <w:szCs w:val="22"/>
                </w:rPr>
                <w:t> </w:t>
              </w:r>
            </w:ins>
          </w:p>
        </w:tc>
      </w:tr>
      <w:tr w:rsidR="00910219" w:rsidRPr="00910219" w14:paraId="6822132A" w14:textId="77777777" w:rsidTr="00910219">
        <w:trPr>
          <w:trHeight w:val="300"/>
          <w:ins w:id="78689"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F0D9A38" w14:textId="77777777" w:rsidR="00910219" w:rsidRPr="00910219" w:rsidRDefault="00910219" w:rsidP="00910219">
            <w:pPr>
              <w:spacing w:before="0" w:after="0" w:line="240" w:lineRule="auto"/>
              <w:jc w:val="center"/>
              <w:rPr>
                <w:ins w:id="78690" w:author="pete jones" w:date="2022-01-11T16:45:00Z"/>
                <w:rFonts w:ascii="Calibri" w:hAnsi="Calibri" w:cs="Calibri"/>
                <w:color w:val="000000"/>
                <w:sz w:val="22"/>
                <w:szCs w:val="22"/>
              </w:rPr>
            </w:pPr>
            <w:ins w:id="78691" w:author="pete jones" w:date="2022-01-11T16:45: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07E21D88" w14:textId="77777777" w:rsidR="00910219" w:rsidRPr="00910219" w:rsidRDefault="00910219" w:rsidP="00910219">
            <w:pPr>
              <w:spacing w:before="0" w:after="0" w:line="240" w:lineRule="auto"/>
              <w:jc w:val="left"/>
              <w:rPr>
                <w:ins w:id="78692" w:author="pete jones" w:date="2022-01-11T16:45:00Z"/>
                <w:rFonts w:ascii="Calibri" w:hAnsi="Calibri" w:cs="Calibri"/>
                <w:color w:val="000000"/>
                <w:sz w:val="22"/>
                <w:szCs w:val="22"/>
              </w:rPr>
            </w:pPr>
            <w:ins w:id="78693" w:author="pete jones" w:date="2022-01-11T16:45:00Z">
              <w:r w:rsidRPr="00910219">
                <w:rPr>
                  <w:rFonts w:ascii="Calibri" w:hAnsi="Calibri" w:cs="Calibri"/>
                  <w:color w:val="000000"/>
                  <w:sz w:val="22"/>
                  <w:szCs w:val="22"/>
                </w:rPr>
                <w:t>Thermal &amp; Fluid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08938CF4" w14:textId="77777777" w:rsidR="00910219" w:rsidRPr="00910219" w:rsidRDefault="00910219" w:rsidP="00910219">
            <w:pPr>
              <w:spacing w:before="0" w:after="0" w:line="240" w:lineRule="auto"/>
              <w:jc w:val="center"/>
              <w:rPr>
                <w:ins w:id="78694" w:author="pete jones" w:date="2022-01-11T16:45:00Z"/>
                <w:rFonts w:ascii="Calibri" w:hAnsi="Calibri" w:cs="Calibri"/>
                <w:color w:val="000000"/>
                <w:sz w:val="22"/>
                <w:szCs w:val="22"/>
              </w:rPr>
            </w:pPr>
            <w:ins w:id="78695" w:author="pete jones" w:date="2022-01-11T16:45: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F931601" w14:textId="77777777" w:rsidR="00910219" w:rsidRPr="00910219" w:rsidRDefault="00910219" w:rsidP="00910219">
            <w:pPr>
              <w:spacing w:before="0" w:after="0" w:line="240" w:lineRule="auto"/>
              <w:jc w:val="center"/>
              <w:rPr>
                <w:ins w:id="78696" w:author="pete jones" w:date="2022-01-11T16:45:00Z"/>
                <w:rFonts w:ascii="Calibri" w:hAnsi="Calibri" w:cs="Calibri"/>
                <w:color w:val="000000"/>
                <w:sz w:val="22"/>
                <w:szCs w:val="22"/>
              </w:rPr>
            </w:pPr>
            <w:ins w:id="78697"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8BFE207" w14:textId="77777777" w:rsidR="00910219" w:rsidRPr="00910219" w:rsidRDefault="00910219" w:rsidP="00910219">
            <w:pPr>
              <w:spacing w:before="0" w:after="0" w:line="240" w:lineRule="auto"/>
              <w:jc w:val="center"/>
              <w:rPr>
                <w:ins w:id="78698" w:author="pete jones" w:date="2022-01-11T16:45:00Z"/>
                <w:rFonts w:ascii="Calibri" w:hAnsi="Calibri" w:cs="Calibri"/>
                <w:color w:val="000000"/>
                <w:sz w:val="22"/>
                <w:szCs w:val="22"/>
              </w:rPr>
            </w:pPr>
            <w:ins w:id="78699"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4F1331" w14:textId="77777777" w:rsidR="00910219" w:rsidRPr="00910219" w:rsidRDefault="00910219" w:rsidP="00910219">
            <w:pPr>
              <w:spacing w:before="0" w:after="0" w:line="240" w:lineRule="auto"/>
              <w:jc w:val="center"/>
              <w:rPr>
                <w:ins w:id="78700" w:author="pete jones" w:date="2022-01-11T16:45:00Z"/>
                <w:rFonts w:ascii="Calibri" w:hAnsi="Calibri" w:cs="Calibri"/>
                <w:color w:val="000000"/>
                <w:sz w:val="22"/>
                <w:szCs w:val="22"/>
              </w:rPr>
            </w:pPr>
            <w:ins w:id="78701"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A000D1" w14:textId="77777777" w:rsidR="00910219" w:rsidRPr="00910219" w:rsidRDefault="00910219" w:rsidP="00910219">
            <w:pPr>
              <w:spacing w:before="0" w:after="0" w:line="240" w:lineRule="auto"/>
              <w:jc w:val="center"/>
              <w:rPr>
                <w:ins w:id="78702" w:author="pete jones" w:date="2022-01-11T16:45:00Z"/>
                <w:rFonts w:ascii="Calibri" w:hAnsi="Calibri" w:cs="Calibri"/>
                <w:color w:val="000000"/>
                <w:sz w:val="22"/>
                <w:szCs w:val="22"/>
              </w:rPr>
            </w:pPr>
            <w:ins w:id="78703"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4C065F" w14:textId="77777777" w:rsidR="00910219" w:rsidRPr="00910219" w:rsidRDefault="00910219" w:rsidP="00910219">
            <w:pPr>
              <w:spacing w:before="0" w:after="0" w:line="240" w:lineRule="auto"/>
              <w:jc w:val="center"/>
              <w:rPr>
                <w:ins w:id="78704" w:author="pete jones" w:date="2022-01-11T16:45:00Z"/>
                <w:rFonts w:ascii="Calibri" w:hAnsi="Calibri" w:cs="Calibri"/>
                <w:color w:val="000000"/>
                <w:sz w:val="22"/>
                <w:szCs w:val="22"/>
              </w:rPr>
            </w:pPr>
            <w:ins w:id="7870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9D7068" w14:textId="77777777" w:rsidR="00910219" w:rsidRPr="00910219" w:rsidRDefault="00910219" w:rsidP="00910219">
            <w:pPr>
              <w:spacing w:before="0" w:after="0" w:line="240" w:lineRule="auto"/>
              <w:jc w:val="center"/>
              <w:rPr>
                <w:ins w:id="78706" w:author="pete jones" w:date="2022-01-11T16:45:00Z"/>
                <w:rFonts w:ascii="Calibri" w:hAnsi="Calibri" w:cs="Calibri"/>
                <w:color w:val="000000"/>
                <w:sz w:val="22"/>
                <w:szCs w:val="22"/>
              </w:rPr>
            </w:pPr>
            <w:ins w:id="7870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EE3665" w14:textId="77777777" w:rsidR="00910219" w:rsidRPr="00910219" w:rsidRDefault="00910219" w:rsidP="00910219">
            <w:pPr>
              <w:spacing w:before="0" w:after="0" w:line="240" w:lineRule="auto"/>
              <w:jc w:val="center"/>
              <w:rPr>
                <w:ins w:id="78708" w:author="pete jones" w:date="2022-01-11T16:45:00Z"/>
                <w:rFonts w:ascii="Calibri" w:hAnsi="Calibri" w:cs="Calibri"/>
                <w:color w:val="000000"/>
                <w:sz w:val="22"/>
                <w:szCs w:val="22"/>
              </w:rPr>
            </w:pPr>
            <w:ins w:id="7870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A9C11F" w14:textId="77777777" w:rsidR="00910219" w:rsidRPr="00910219" w:rsidRDefault="00910219" w:rsidP="00910219">
            <w:pPr>
              <w:spacing w:before="0" w:after="0" w:line="240" w:lineRule="auto"/>
              <w:jc w:val="center"/>
              <w:rPr>
                <w:ins w:id="78710" w:author="pete jones" w:date="2022-01-11T16:45:00Z"/>
                <w:rFonts w:ascii="Calibri" w:hAnsi="Calibri" w:cs="Calibri"/>
                <w:color w:val="000000"/>
                <w:sz w:val="22"/>
                <w:szCs w:val="22"/>
              </w:rPr>
            </w:pPr>
            <w:ins w:id="7871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6282A0" w14:textId="77777777" w:rsidR="00910219" w:rsidRPr="00910219" w:rsidRDefault="00910219" w:rsidP="00910219">
            <w:pPr>
              <w:spacing w:before="0" w:after="0" w:line="240" w:lineRule="auto"/>
              <w:jc w:val="center"/>
              <w:rPr>
                <w:ins w:id="78712" w:author="pete jones" w:date="2022-01-11T16:45:00Z"/>
                <w:rFonts w:ascii="Calibri" w:hAnsi="Calibri" w:cs="Calibri"/>
                <w:color w:val="000000"/>
                <w:sz w:val="22"/>
                <w:szCs w:val="22"/>
              </w:rPr>
            </w:pPr>
            <w:ins w:id="7871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3A0F17" w14:textId="77777777" w:rsidR="00910219" w:rsidRPr="00910219" w:rsidRDefault="00910219" w:rsidP="00910219">
            <w:pPr>
              <w:spacing w:before="0" w:after="0" w:line="240" w:lineRule="auto"/>
              <w:jc w:val="center"/>
              <w:rPr>
                <w:ins w:id="78714" w:author="pete jones" w:date="2022-01-11T16:45:00Z"/>
                <w:rFonts w:ascii="Calibri" w:hAnsi="Calibri" w:cs="Calibri"/>
                <w:color w:val="000000"/>
                <w:sz w:val="22"/>
                <w:szCs w:val="22"/>
              </w:rPr>
            </w:pPr>
            <w:ins w:id="78715"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261AC77" w14:textId="77777777" w:rsidR="00910219" w:rsidRPr="00910219" w:rsidRDefault="00910219" w:rsidP="00910219">
            <w:pPr>
              <w:spacing w:before="0" w:after="0" w:line="240" w:lineRule="auto"/>
              <w:jc w:val="center"/>
              <w:rPr>
                <w:ins w:id="78716" w:author="pete jones" w:date="2022-01-11T16:45:00Z"/>
                <w:rFonts w:ascii="Calibri" w:hAnsi="Calibri" w:cs="Calibri"/>
                <w:color w:val="000000"/>
                <w:sz w:val="22"/>
                <w:szCs w:val="22"/>
              </w:rPr>
            </w:pPr>
            <w:ins w:id="78717" w:author="pete jones" w:date="2022-01-11T16:45:00Z">
              <w:r w:rsidRPr="00910219">
                <w:rPr>
                  <w:rFonts w:ascii="Calibri" w:hAnsi="Calibri" w:cs="Calibri"/>
                  <w:color w:val="000000"/>
                  <w:sz w:val="22"/>
                  <w:szCs w:val="22"/>
                </w:rPr>
                <w:t> </w:t>
              </w:r>
            </w:ins>
          </w:p>
        </w:tc>
      </w:tr>
      <w:tr w:rsidR="00910219" w:rsidRPr="00910219" w14:paraId="74EB64B0" w14:textId="77777777" w:rsidTr="00910219">
        <w:trPr>
          <w:trHeight w:val="300"/>
          <w:ins w:id="78718"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E462C76" w14:textId="77777777" w:rsidR="00910219" w:rsidRPr="00910219" w:rsidRDefault="00910219" w:rsidP="00910219">
            <w:pPr>
              <w:spacing w:before="0" w:after="0" w:line="240" w:lineRule="auto"/>
              <w:jc w:val="center"/>
              <w:rPr>
                <w:ins w:id="78719" w:author="pete jones" w:date="2022-01-11T16:45:00Z"/>
                <w:rFonts w:ascii="Calibri" w:hAnsi="Calibri" w:cs="Calibri"/>
                <w:color w:val="000000"/>
                <w:sz w:val="22"/>
                <w:szCs w:val="22"/>
              </w:rPr>
            </w:pPr>
            <w:ins w:id="78720" w:author="pete jones" w:date="2022-01-11T16:45: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6524B4E2" w14:textId="77777777" w:rsidR="00910219" w:rsidRPr="00910219" w:rsidRDefault="00910219" w:rsidP="00910219">
            <w:pPr>
              <w:spacing w:before="0" w:after="0" w:line="240" w:lineRule="auto"/>
              <w:jc w:val="left"/>
              <w:rPr>
                <w:ins w:id="78721" w:author="pete jones" w:date="2022-01-11T16:45:00Z"/>
                <w:rFonts w:ascii="Calibri" w:hAnsi="Calibri" w:cs="Calibri"/>
                <w:color w:val="000000"/>
                <w:sz w:val="22"/>
                <w:szCs w:val="22"/>
              </w:rPr>
            </w:pPr>
            <w:ins w:id="78722" w:author="pete jones" w:date="2022-01-11T16:45:00Z">
              <w:r w:rsidRPr="00910219">
                <w:rPr>
                  <w:rFonts w:ascii="Calibri" w:hAnsi="Calibri" w:cs="Calibri"/>
                  <w:color w:val="000000"/>
                  <w:sz w:val="22"/>
                  <w:szCs w:val="22"/>
                </w:rPr>
                <w:t>Mechanical and Functional Behaviour of 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4C3C326B" w14:textId="77777777" w:rsidR="00910219" w:rsidRPr="00910219" w:rsidRDefault="00910219" w:rsidP="00910219">
            <w:pPr>
              <w:spacing w:before="0" w:after="0" w:line="240" w:lineRule="auto"/>
              <w:jc w:val="center"/>
              <w:rPr>
                <w:ins w:id="78723" w:author="pete jones" w:date="2022-01-11T16:45:00Z"/>
                <w:rFonts w:ascii="Calibri" w:hAnsi="Calibri" w:cs="Calibri"/>
                <w:color w:val="000000"/>
                <w:sz w:val="22"/>
                <w:szCs w:val="22"/>
              </w:rPr>
            </w:pPr>
            <w:ins w:id="78724" w:author="pete jones" w:date="2022-01-11T16:45: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C67176D" w14:textId="77777777" w:rsidR="00910219" w:rsidRPr="00910219" w:rsidRDefault="00910219" w:rsidP="00910219">
            <w:pPr>
              <w:spacing w:before="0" w:after="0" w:line="240" w:lineRule="auto"/>
              <w:jc w:val="center"/>
              <w:rPr>
                <w:ins w:id="78725" w:author="pete jones" w:date="2022-01-11T16:45:00Z"/>
                <w:rFonts w:ascii="Calibri" w:hAnsi="Calibri" w:cs="Calibri"/>
                <w:color w:val="000000"/>
                <w:sz w:val="22"/>
                <w:szCs w:val="22"/>
              </w:rPr>
            </w:pPr>
            <w:ins w:id="78726"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9FA814B" w14:textId="77777777" w:rsidR="00910219" w:rsidRPr="00910219" w:rsidRDefault="00910219" w:rsidP="00910219">
            <w:pPr>
              <w:spacing w:before="0" w:after="0" w:line="240" w:lineRule="auto"/>
              <w:jc w:val="center"/>
              <w:rPr>
                <w:ins w:id="78727" w:author="pete jones" w:date="2022-01-11T16:45:00Z"/>
                <w:rFonts w:ascii="Calibri" w:hAnsi="Calibri" w:cs="Calibri"/>
                <w:color w:val="000000"/>
                <w:sz w:val="22"/>
                <w:szCs w:val="22"/>
              </w:rPr>
            </w:pPr>
            <w:ins w:id="78728"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3F0C22" w14:textId="77777777" w:rsidR="00910219" w:rsidRPr="00910219" w:rsidRDefault="00910219" w:rsidP="00910219">
            <w:pPr>
              <w:spacing w:before="0" w:after="0" w:line="240" w:lineRule="auto"/>
              <w:jc w:val="center"/>
              <w:rPr>
                <w:ins w:id="78729" w:author="pete jones" w:date="2022-01-11T16:45:00Z"/>
                <w:rFonts w:ascii="Calibri" w:hAnsi="Calibri" w:cs="Calibri"/>
                <w:color w:val="000000"/>
                <w:sz w:val="22"/>
                <w:szCs w:val="22"/>
              </w:rPr>
            </w:pPr>
            <w:ins w:id="78730"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C17826" w14:textId="77777777" w:rsidR="00910219" w:rsidRPr="00910219" w:rsidRDefault="00910219" w:rsidP="00910219">
            <w:pPr>
              <w:spacing w:before="0" w:after="0" w:line="240" w:lineRule="auto"/>
              <w:jc w:val="center"/>
              <w:rPr>
                <w:ins w:id="78731" w:author="pete jones" w:date="2022-01-11T16:45:00Z"/>
                <w:rFonts w:ascii="Calibri" w:hAnsi="Calibri" w:cs="Calibri"/>
                <w:color w:val="000000"/>
                <w:sz w:val="22"/>
                <w:szCs w:val="22"/>
              </w:rPr>
            </w:pPr>
            <w:ins w:id="78732"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2B3721" w14:textId="77777777" w:rsidR="00910219" w:rsidRPr="00910219" w:rsidRDefault="00910219" w:rsidP="00910219">
            <w:pPr>
              <w:spacing w:before="0" w:after="0" w:line="240" w:lineRule="auto"/>
              <w:jc w:val="center"/>
              <w:rPr>
                <w:ins w:id="78733" w:author="pete jones" w:date="2022-01-11T16:45:00Z"/>
                <w:rFonts w:ascii="Calibri" w:hAnsi="Calibri" w:cs="Calibri"/>
                <w:color w:val="000000"/>
                <w:sz w:val="22"/>
                <w:szCs w:val="22"/>
              </w:rPr>
            </w:pPr>
            <w:ins w:id="7873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EEA0FD" w14:textId="77777777" w:rsidR="00910219" w:rsidRPr="00910219" w:rsidRDefault="00910219" w:rsidP="00910219">
            <w:pPr>
              <w:spacing w:before="0" w:after="0" w:line="240" w:lineRule="auto"/>
              <w:jc w:val="center"/>
              <w:rPr>
                <w:ins w:id="78735" w:author="pete jones" w:date="2022-01-11T16:45:00Z"/>
                <w:rFonts w:ascii="Calibri" w:hAnsi="Calibri" w:cs="Calibri"/>
                <w:color w:val="000000"/>
                <w:sz w:val="22"/>
                <w:szCs w:val="22"/>
              </w:rPr>
            </w:pPr>
            <w:ins w:id="7873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A2E600" w14:textId="77777777" w:rsidR="00910219" w:rsidRPr="00910219" w:rsidRDefault="00910219" w:rsidP="00910219">
            <w:pPr>
              <w:spacing w:before="0" w:after="0" w:line="240" w:lineRule="auto"/>
              <w:jc w:val="center"/>
              <w:rPr>
                <w:ins w:id="78737" w:author="pete jones" w:date="2022-01-11T16:45:00Z"/>
                <w:rFonts w:ascii="Calibri" w:hAnsi="Calibri" w:cs="Calibri"/>
                <w:color w:val="000000"/>
                <w:sz w:val="22"/>
                <w:szCs w:val="22"/>
              </w:rPr>
            </w:pPr>
            <w:ins w:id="7873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5E4A8C" w14:textId="77777777" w:rsidR="00910219" w:rsidRPr="00910219" w:rsidRDefault="00910219" w:rsidP="00910219">
            <w:pPr>
              <w:spacing w:before="0" w:after="0" w:line="240" w:lineRule="auto"/>
              <w:jc w:val="center"/>
              <w:rPr>
                <w:ins w:id="78739" w:author="pete jones" w:date="2022-01-11T16:45:00Z"/>
                <w:rFonts w:ascii="Calibri" w:hAnsi="Calibri" w:cs="Calibri"/>
                <w:color w:val="000000"/>
                <w:sz w:val="22"/>
                <w:szCs w:val="22"/>
              </w:rPr>
            </w:pPr>
            <w:ins w:id="7874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5E8757" w14:textId="77777777" w:rsidR="00910219" w:rsidRPr="00910219" w:rsidRDefault="00910219" w:rsidP="00910219">
            <w:pPr>
              <w:spacing w:before="0" w:after="0" w:line="240" w:lineRule="auto"/>
              <w:jc w:val="center"/>
              <w:rPr>
                <w:ins w:id="78741" w:author="pete jones" w:date="2022-01-11T16:45:00Z"/>
                <w:rFonts w:ascii="Calibri" w:hAnsi="Calibri" w:cs="Calibri"/>
                <w:color w:val="000000"/>
                <w:sz w:val="22"/>
                <w:szCs w:val="22"/>
              </w:rPr>
            </w:pPr>
            <w:ins w:id="7874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7B146F" w14:textId="77777777" w:rsidR="00910219" w:rsidRPr="00910219" w:rsidRDefault="00910219" w:rsidP="00910219">
            <w:pPr>
              <w:spacing w:before="0" w:after="0" w:line="240" w:lineRule="auto"/>
              <w:jc w:val="center"/>
              <w:rPr>
                <w:ins w:id="78743" w:author="pete jones" w:date="2022-01-11T16:45:00Z"/>
                <w:rFonts w:ascii="Calibri" w:hAnsi="Calibri" w:cs="Calibri"/>
                <w:color w:val="000000"/>
                <w:sz w:val="22"/>
                <w:szCs w:val="22"/>
              </w:rPr>
            </w:pPr>
            <w:ins w:id="78744"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ACBBBAA" w14:textId="77777777" w:rsidR="00910219" w:rsidRPr="00910219" w:rsidRDefault="00910219" w:rsidP="00910219">
            <w:pPr>
              <w:spacing w:before="0" w:after="0" w:line="240" w:lineRule="auto"/>
              <w:jc w:val="center"/>
              <w:rPr>
                <w:ins w:id="78745" w:author="pete jones" w:date="2022-01-11T16:45:00Z"/>
                <w:rFonts w:ascii="Calibri" w:hAnsi="Calibri" w:cs="Calibri"/>
                <w:color w:val="000000"/>
                <w:sz w:val="22"/>
                <w:szCs w:val="22"/>
              </w:rPr>
            </w:pPr>
            <w:ins w:id="78746" w:author="pete jones" w:date="2022-01-11T16:45:00Z">
              <w:r w:rsidRPr="00910219">
                <w:rPr>
                  <w:rFonts w:ascii="Calibri" w:hAnsi="Calibri" w:cs="Calibri"/>
                  <w:color w:val="000000"/>
                  <w:sz w:val="22"/>
                  <w:szCs w:val="22"/>
                </w:rPr>
                <w:t> </w:t>
              </w:r>
            </w:ins>
          </w:p>
        </w:tc>
      </w:tr>
      <w:tr w:rsidR="00910219" w:rsidRPr="00910219" w14:paraId="5C3CE268" w14:textId="77777777" w:rsidTr="00910219">
        <w:trPr>
          <w:trHeight w:val="300"/>
          <w:ins w:id="78747"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5829E90" w14:textId="77777777" w:rsidR="00910219" w:rsidRPr="00910219" w:rsidRDefault="00910219" w:rsidP="00910219">
            <w:pPr>
              <w:spacing w:before="0" w:after="0" w:line="240" w:lineRule="auto"/>
              <w:jc w:val="center"/>
              <w:rPr>
                <w:ins w:id="78748" w:author="pete jones" w:date="2022-01-11T16:45:00Z"/>
                <w:rFonts w:ascii="Calibri" w:hAnsi="Calibri" w:cs="Calibri"/>
                <w:color w:val="000000"/>
                <w:sz w:val="22"/>
                <w:szCs w:val="22"/>
              </w:rPr>
            </w:pPr>
            <w:ins w:id="78749" w:author="pete jones" w:date="2022-01-11T16:45: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7F09C011" w14:textId="77777777" w:rsidR="00910219" w:rsidRPr="00910219" w:rsidRDefault="00910219" w:rsidP="00910219">
            <w:pPr>
              <w:spacing w:before="0" w:after="0" w:line="240" w:lineRule="auto"/>
              <w:jc w:val="left"/>
              <w:rPr>
                <w:ins w:id="78750" w:author="pete jones" w:date="2022-01-11T16:45:00Z"/>
                <w:rFonts w:ascii="Calibri" w:hAnsi="Calibri" w:cs="Calibri"/>
                <w:color w:val="000000"/>
                <w:sz w:val="22"/>
                <w:szCs w:val="22"/>
              </w:rPr>
            </w:pPr>
            <w:ins w:id="78751" w:author="pete jones" w:date="2022-01-11T16:45:00Z">
              <w:r w:rsidRPr="00910219">
                <w:rPr>
                  <w:rFonts w:ascii="Calibri" w:hAnsi="Calibri" w:cs="Calibri"/>
                  <w:color w:val="000000"/>
                  <w:sz w:val="22"/>
                  <w:szCs w:val="22"/>
                </w:rPr>
                <w:t>Mechanics of Structures</w:t>
              </w:r>
            </w:ins>
          </w:p>
        </w:tc>
        <w:tc>
          <w:tcPr>
            <w:tcW w:w="432" w:type="dxa"/>
            <w:tcBorders>
              <w:top w:val="nil"/>
              <w:left w:val="nil"/>
              <w:bottom w:val="single" w:sz="4" w:space="0" w:color="auto"/>
              <w:right w:val="single" w:sz="4" w:space="0" w:color="auto"/>
            </w:tcBorders>
            <w:shd w:val="clear" w:color="auto" w:fill="auto"/>
            <w:noWrap/>
            <w:vAlign w:val="bottom"/>
            <w:hideMark/>
          </w:tcPr>
          <w:p w14:paraId="341A5080" w14:textId="77777777" w:rsidR="00910219" w:rsidRPr="00910219" w:rsidRDefault="00910219" w:rsidP="00910219">
            <w:pPr>
              <w:spacing w:before="0" w:after="0" w:line="240" w:lineRule="auto"/>
              <w:jc w:val="center"/>
              <w:rPr>
                <w:ins w:id="78752" w:author="pete jones" w:date="2022-01-11T16:45:00Z"/>
                <w:rFonts w:ascii="Calibri" w:hAnsi="Calibri" w:cs="Calibri"/>
                <w:color w:val="000000"/>
                <w:sz w:val="22"/>
                <w:szCs w:val="22"/>
              </w:rPr>
            </w:pPr>
            <w:ins w:id="78753" w:author="pete jones" w:date="2022-01-11T16:45: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08F0FF2" w14:textId="77777777" w:rsidR="00910219" w:rsidRPr="00910219" w:rsidRDefault="00910219" w:rsidP="00910219">
            <w:pPr>
              <w:spacing w:before="0" w:after="0" w:line="240" w:lineRule="auto"/>
              <w:jc w:val="center"/>
              <w:rPr>
                <w:ins w:id="78754" w:author="pete jones" w:date="2022-01-11T16:45:00Z"/>
                <w:rFonts w:ascii="Calibri" w:hAnsi="Calibri" w:cs="Calibri"/>
                <w:color w:val="000000"/>
                <w:sz w:val="22"/>
                <w:szCs w:val="22"/>
              </w:rPr>
            </w:pPr>
            <w:ins w:id="78755"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B63A1C3" w14:textId="77777777" w:rsidR="00910219" w:rsidRPr="00910219" w:rsidRDefault="00910219" w:rsidP="00910219">
            <w:pPr>
              <w:spacing w:before="0" w:after="0" w:line="240" w:lineRule="auto"/>
              <w:jc w:val="center"/>
              <w:rPr>
                <w:ins w:id="78756" w:author="pete jones" w:date="2022-01-11T16:45:00Z"/>
                <w:rFonts w:ascii="Calibri" w:hAnsi="Calibri" w:cs="Calibri"/>
                <w:color w:val="000000"/>
                <w:sz w:val="22"/>
                <w:szCs w:val="22"/>
              </w:rPr>
            </w:pPr>
            <w:ins w:id="78757"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419093" w14:textId="77777777" w:rsidR="00910219" w:rsidRPr="00910219" w:rsidRDefault="00910219" w:rsidP="00910219">
            <w:pPr>
              <w:spacing w:before="0" w:after="0" w:line="240" w:lineRule="auto"/>
              <w:jc w:val="center"/>
              <w:rPr>
                <w:ins w:id="78758" w:author="pete jones" w:date="2022-01-11T16:45:00Z"/>
                <w:rFonts w:ascii="Calibri" w:hAnsi="Calibri" w:cs="Calibri"/>
                <w:color w:val="000000"/>
                <w:sz w:val="22"/>
                <w:szCs w:val="22"/>
              </w:rPr>
            </w:pPr>
            <w:ins w:id="78759"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545656" w14:textId="77777777" w:rsidR="00910219" w:rsidRPr="00910219" w:rsidRDefault="00910219" w:rsidP="00910219">
            <w:pPr>
              <w:spacing w:before="0" w:after="0" w:line="240" w:lineRule="auto"/>
              <w:jc w:val="center"/>
              <w:rPr>
                <w:ins w:id="78760" w:author="pete jones" w:date="2022-01-11T16:45:00Z"/>
                <w:rFonts w:ascii="Calibri" w:hAnsi="Calibri" w:cs="Calibri"/>
                <w:color w:val="000000"/>
                <w:sz w:val="22"/>
                <w:szCs w:val="22"/>
              </w:rPr>
            </w:pPr>
            <w:ins w:id="78761"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80C954" w14:textId="77777777" w:rsidR="00910219" w:rsidRPr="00910219" w:rsidRDefault="00910219" w:rsidP="00910219">
            <w:pPr>
              <w:spacing w:before="0" w:after="0" w:line="240" w:lineRule="auto"/>
              <w:jc w:val="center"/>
              <w:rPr>
                <w:ins w:id="78762" w:author="pete jones" w:date="2022-01-11T16:45:00Z"/>
                <w:rFonts w:ascii="Calibri" w:hAnsi="Calibri" w:cs="Calibri"/>
                <w:color w:val="000000"/>
                <w:sz w:val="22"/>
                <w:szCs w:val="22"/>
              </w:rPr>
            </w:pPr>
            <w:ins w:id="7876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B87C2D" w14:textId="77777777" w:rsidR="00910219" w:rsidRPr="00910219" w:rsidRDefault="00910219" w:rsidP="00910219">
            <w:pPr>
              <w:spacing w:before="0" w:after="0" w:line="240" w:lineRule="auto"/>
              <w:jc w:val="center"/>
              <w:rPr>
                <w:ins w:id="78764" w:author="pete jones" w:date="2022-01-11T16:45:00Z"/>
                <w:rFonts w:ascii="Calibri" w:hAnsi="Calibri" w:cs="Calibri"/>
                <w:color w:val="000000"/>
                <w:sz w:val="22"/>
                <w:szCs w:val="22"/>
              </w:rPr>
            </w:pPr>
            <w:ins w:id="7876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808A1C" w14:textId="77777777" w:rsidR="00910219" w:rsidRPr="00910219" w:rsidRDefault="00910219" w:rsidP="00910219">
            <w:pPr>
              <w:spacing w:before="0" w:after="0" w:line="240" w:lineRule="auto"/>
              <w:jc w:val="center"/>
              <w:rPr>
                <w:ins w:id="78766" w:author="pete jones" w:date="2022-01-11T16:45:00Z"/>
                <w:rFonts w:ascii="Calibri" w:hAnsi="Calibri" w:cs="Calibri"/>
                <w:color w:val="000000"/>
                <w:sz w:val="22"/>
                <w:szCs w:val="22"/>
              </w:rPr>
            </w:pPr>
            <w:ins w:id="7876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3F441E" w14:textId="77777777" w:rsidR="00910219" w:rsidRPr="00910219" w:rsidRDefault="00910219" w:rsidP="00910219">
            <w:pPr>
              <w:spacing w:before="0" w:after="0" w:line="240" w:lineRule="auto"/>
              <w:jc w:val="center"/>
              <w:rPr>
                <w:ins w:id="78768" w:author="pete jones" w:date="2022-01-11T16:45:00Z"/>
                <w:rFonts w:ascii="Calibri" w:hAnsi="Calibri" w:cs="Calibri"/>
                <w:color w:val="000000"/>
                <w:sz w:val="22"/>
                <w:szCs w:val="22"/>
              </w:rPr>
            </w:pPr>
            <w:ins w:id="7876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24F4C3" w14:textId="77777777" w:rsidR="00910219" w:rsidRPr="00910219" w:rsidRDefault="00910219" w:rsidP="00910219">
            <w:pPr>
              <w:spacing w:before="0" w:after="0" w:line="240" w:lineRule="auto"/>
              <w:jc w:val="center"/>
              <w:rPr>
                <w:ins w:id="78770" w:author="pete jones" w:date="2022-01-11T16:45:00Z"/>
                <w:rFonts w:ascii="Calibri" w:hAnsi="Calibri" w:cs="Calibri"/>
                <w:color w:val="000000"/>
                <w:sz w:val="22"/>
                <w:szCs w:val="22"/>
              </w:rPr>
            </w:pPr>
            <w:ins w:id="7877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CEA9B7" w14:textId="77777777" w:rsidR="00910219" w:rsidRPr="00910219" w:rsidRDefault="00910219" w:rsidP="00910219">
            <w:pPr>
              <w:spacing w:before="0" w:after="0" w:line="240" w:lineRule="auto"/>
              <w:jc w:val="center"/>
              <w:rPr>
                <w:ins w:id="78772" w:author="pete jones" w:date="2022-01-11T16:45:00Z"/>
                <w:rFonts w:ascii="Calibri" w:hAnsi="Calibri" w:cs="Calibri"/>
                <w:color w:val="000000"/>
                <w:sz w:val="22"/>
                <w:szCs w:val="22"/>
              </w:rPr>
            </w:pPr>
            <w:ins w:id="78773"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A51B941" w14:textId="77777777" w:rsidR="00910219" w:rsidRPr="00910219" w:rsidRDefault="00910219" w:rsidP="00910219">
            <w:pPr>
              <w:spacing w:before="0" w:after="0" w:line="240" w:lineRule="auto"/>
              <w:jc w:val="center"/>
              <w:rPr>
                <w:ins w:id="78774" w:author="pete jones" w:date="2022-01-11T16:45:00Z"/>
                <w:rFonts w:ascii="Calibri" w:hAnsi="Calibri" w:cs="Calibri"/>
                <w:color w:val="000000"/>
                <w:sz w:val="22"/>
                <w:szCs w:val="22"/>
              </w:rPr>
            </w:pPr>
            <w:ins w:id="78775" w:author="pete jones" w:date="2022-01-11T16:45:00Z">
              <w:r w:rsidRPr="00910219">
                <w:rPr>
                  <w:rFonts w:ascii="Calibri" w:hAnsi="Calibri" w:cs="Calibri"/>
                  <w:color w:val="000000"/>
                  <w:sz w:val="22"/>
                  <w:szCs w:val="22"/>
                </w:rPr>
                <w:t> </w:t>
              </w:r>
            </w:ins>
          </w:p>
        </w:tc>
      </w:tr>
      <w:tr w:rsidR="00910219" w:rsidRPr="00910219" w14:paraId="78B5F4CD" w14:textId="77777777" w:rsidTr="00910219">
        <w:trPr>
          <w:trHeight w:val="300"/>
          <w:ins w:id="78776"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6C689EC" w14:textId="77777777" w:rsidR="00910219" w:rsidRPr="00910219" w:rsidRDefault="00910219" w:rsidP="00910219">
            <w:pPr>
              <w:spacing w:before="0" w:after="0" w:line="240" w:lineRule="auto"/>
              <w:jc w:val="center"/>
              <w:rPr>
                <w:ins w:id="78777" w:author="pete jones" w:date="2022-01-11T16:45:00Z"/>
                <w:rFonts w:ascii="Calibri" w:hAnsi="Calibri" w:cs="Calibri"/>
                <w:color w:val="000000"/>
                <w:sz w:val="22"/>
                <w:szCs w:val="22"/>
              </w:rPr>
            </w:pPr>
            <w:ins w:id="78778" w:author="pete jones" w:date="2022-01-11T16:45: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29A5E9EB" w14:textId="77777777" w:rsidR="00910219" w:rsidRPr="00910219" w:rsidRDefault="00910219" w:rsidP="00910219">
            <w:pPr>
              <w:spacing w:before="0" w:after="0" w:line="240" w:lineRule="auto"/>
              <w:jc w:val="left"/>
              <w:rPr>
                <w:ins w:id="78779" w:author="pete jones" w:date="2022-01-11T16:45:00Z"/>
                <w:rFonts w:ascii="Calibri" w:hAnsi="Calibri" w:cs="Calibri"/>
                <w:color w:val="000000"/>
                <w:sz w:val="22"/>
                <w:szCs w:val="22"/>
              </w:rPr>
            </w:pPr>
            <w:ins w:id="78780" w:author="pete jones" w:date="2022-01-11T16:45:00Z">
              <w:r w:rsidRPr="00910219">
                <w:rPr>
                  <w:rFonts w:ascii="Calibri" w:hAnsi="Calibri" w:cs="Calibri"/>
                  <w:color w:val="000000"/>
                  <w:sz w:val="22"/>
                  <w:szCs w:val="22"/>
                </w:rPr>
                <w:t>Further General Engineering Mathematics</w:t>
              </w:r>
            </w:ins>
          </w:p>
        </w:tc>
        <w:tc>
          <w:tcPr>
            <w:tcW w:w="432" w:type="dxa"/>
            <w:tcBorders>
              <w:top w:val="nil"/>
              <w:left w:val="nil"/>
              <w:bottom w:val="single" w:sz="4" w:space="0" w:color="auto"/>
              <w:right w:val="single" w:sz="4" w:space="0" w:color="auto"/>
            </w:tcBorders>
            <w:shd w:val="clear" w:color="auto" w:fill="auto"/>
            <w:noWrap/>
            <w:vAlign w:val="bottom"/>
            <w:hideMark/>
          </w:tcPr>
          <w:p w14:paraId="5D0BA546" w14:textId="77777777" w:rsidR="00910219" w:rsidRPr="00910219" w:rsidRDefault="00910219" w:rsidP="00910219">
            <w:pPr>
              <w:spacing w:before="0" w:after="0" w:line="240" w:lineRule="auto"/>
              <w:jc w:val="center"/>
              <w:rPr>
                <w:ins w:id="78781" w:author="pete jones" w:date="2022-01-11T16:45:00Z"/>
                <w:rFonts w:ascii="Calibri" w:hAnsi="Calibri" w:cs="Calibri"/>
                <w:color w:val="000000"/>
                <w:sz w:val="22"/>
                <w:szCs w:val="22"/>
              </w:rPr>
            </w:pPr>
            <w:ins w:id="78782" w:author="pete jones" w:date="2022-01-11T16:45: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2D06485" w14:textId="77777777" w:rsidR="00910219" w:rsidRPr="00910219" w:rsidRDefault="00910219" w:rsidP="00910219">
            <w:pPr>
              <w:spacing w:before="0" w:after="0" w:line="240" w:lineRule="auto"/>
              <w:jc w:val="center"/>
              <w:rPr>
                <w:ins w:id="78783" w:author="pete jones" w:date="2022-01-11T16:45:00Z"/>
                <w:rFonts w:ascii="Calibri" w:hAnsi="Calibri" w:cs="Calibri"/>
                <w:color w:val="000000"/>
                <w:sz w:val="22"/>
                <w:szCs w:val="22"/>
              </w:rPr>
            </w:pPr>
            <w:ins w:id="78784"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FACFFFC" w14:textId="77777777" w:rsidR="00910219" w:rsidRPr="00910219" w:rsidRDefault="00910219" w:rsidP="00910219">
            <w:pPr>
              <w:spacing w:before="0" w:after="0" w:line="240" w:lineRule="auto"/>
              <w:jc w:val="center"/>
              <w:rPr>
                <w:ins w:id="78785" w:author="pete jones" w:date="2022-01-11T16:45:00Z"/>
                <w:rFonts w:ascii="Calibri" w:hAnsi="Calibri" w:cs="Calibri"/>
                <w:color w:val="000000"/>
                <w:sz w:val="22"/>
                <w:szCs w:val="22"/>
              </w:rPr>
            </w:pPr>
            <w:ins w:id="78786"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E52CD5" w14:textId="77777777" w:rsidR="00910219" w:rsidRPr="00910219" w:rsidRDefault="00910219" w:rsidP="00910219">
            <w:pPr>
              <w:spacing w:before="0" w:after="0" w:line="240" w:lineRule="auto"/>
              <w:jc w:val="center"/>
              <w:rPr>
                <w:ins w:id="78787" w:author="pete jones" w:date="2022-01-11T16:45:00Z"/>
                <w:rFonts w:ascii="Calibri" w:hAnsi="Calibri" w:cs="Calibri"/>
                <w:color w:val="000000"/>
                <w:sz w:val="22"/>
                <w:szCs w:val="22"/>
              </w:rPr>
            </w:pPr>
            <w:ins w:id="78788"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F5A964" w14:textId="77777777" w:rsidR="00910219" w:rsidRPr="00910219" w:rsidRDefault="00910219" w:rsidP="00910219">
            <w:pPr>
              <w:spacing w:before="0" w:after="0" w:line="240" w:lineRule="auto"/>
              <w:jc w:val="center"/>
              <w:rPr>
                <w:ins w:id="78789" w:author="pete jones" w:date="2022-01-11T16:45:00Z"/>
                <w:rFonts w:ascii="Calibri" w:hAnsi="Calibri" w:cs="Calibri"/>
                <w:color w:val="000000"/>
                <w:sz w:val="22"/>
                <w:szCs w:val="22"/>
              </w:rPr>
            </w:pPr>
            <w:ins w:id="78790"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703C24" w14:textId="77777777" w:rsidR="00910219" w:rsidRPr="00910219" w:rsidRDefault="00910219" w:rsidP="00910219">
            <w:pPr>
              <w:spacing w:before="0" w:after="0" w:line="240" w:lineRule="auto"/>
              <w:jc w:val="center"/>
              <w:rPr>
                <w:ins w:id="78791" w:author="pete jones" w:date="2022-01-11T16:45:00Z"/>
                <w:rFonts w:ascii="Calibri" w:hAnsi="Calibri" w:cs="Calibri"/>
                <w:color w:val="000000"/>
                <w:sz w:val="22"/>
                <w:szCs w:val="22"/>
              </w:rPr>
            </w:pPr>
            <w:ins w:id="7879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C0109C" w14:textId="77777777" w:rsidR="00910219" w:rsidRPr="00910219" w:rsidRDefault="00910219" w:rsidP="00910219">
            <w:pPr>
              <w:spacing w:before="0" w:after="0" w:line="240" w:lineRule="auto"/>
              <w:jc w:val="center"/>
              <w:rPr>
                <w:ins w:id="78793" w:author="pete jones" w:date="2022-01-11T16:45:00Z"/>
                <w:rFonts w:ascii="Calibri" w:hAnsi="Calibri" w:cs="Calibri"/>
                <w:color w:val="000000"/>
                <w:sz w:val="22"/>
                <w:szCs w:val="22"/>
              </w:rPr>
            </w:pPr>
            <w:ins w:id="7879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4A2138" w14:textId="77777777" w:rsidR="00910219" w:rsidRPr="00910219" w:rsidRDefault="00910219" w:rsidP="00910219">
            <w:pPr>
              <w:spacing w:before="0" w:after="0" w:line="240" w:lineRule="auto"/>
              <w:jc w:val="center"/>
              <w:rPr>
                <w:ins w:id="78795" w:author="pete jones" w:date="2022-01-11T16:45:00Z"/>
                <w:rFonts w:ascii="Calibri" w:hAnsi="Calibri" w:cs="Calibri"/>
                <w:color w:val="000000"/>
                <w:sz w:val="22"/>
                <w:szCs w:val="22"/>
              </w:rPr>
            </w:pPr>
            <w:ins w:id="7879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E90E14" w14:textId="77777777" w:rsidR="00910219" w:rsidRPr="00910219" w:rsidRDefault="00910219" w:rsidP="00910219">
            <w:pPr>
              <w:spacing w:before="0" w:after="0" w:line="240" w:lineRule="auto"/>
              <w:jc w:val="center"/>
              <w:rPr>
                <w:ins w:id="78797" w:author="pete jones" w:date="2022-01-11T16:45:00Z"/>
                <w:rFonts w:ascii="Calibri" w:hAnsi="Calibri" w:cs="Calibri"/>
                <w:color w:val="000000"/>
                <w:sz w:val="22"/>
                <w:szCs w:val="22"/>
              </w:rPr>
            </w:pPr>
            <w:ins w:id="7879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CDD999" w14:textId="77777777" w:rsidR="00910219" w:rsidRPr="00910219" w:rsidRDefault="00910219" w:rsidP="00910219">
            <w:pPr>
              <w:spacing w:before="0" w:after="0" w:line="240" w:lineRule="auto"/>
              <w:jc w:val="center"/>
              <w:rPr>
                <w:ins w:id="78799" w:author="pete jones" w:date="2022-01-11T16:45:00Z"/>
                <w:rFonts w:ascii="Calibri" w:hAnsi="Calibri" w:cs="Calibri"/>
                <w:color w:val="000000"/>
                <w:sz w:val="22"/>
                <w:szCs w:val="22"/>
              </w:rPr>
            </w:pPr>
            <w:ins w:id="7880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21B599" w14:textId="77777777" w:rsidR="00910219" w:rsidRPr="00910219" w:rsidRDefault="00910219" w:rsidP="00910219">
            <w:pPr>
              <w:spacing w:before="0" w:after="0" w:line="240" w:lineRule="auto"/>
              <w:jc w:val="center"/>
              <w:rPr>
                <w:ins w:id="78801" w:author="pete jones" w:date="2022-01-11T16:45:00Z"/>
                <w:rFonts w:ascii="Calibri" w:hAnsi="Calibri" w:cs="Calibri"/>
                <w:color w:val="000000"/>
                <w:sz w:val="22"/>
                <w:szCs w:val="22"/>
              </w:rPr>
            </w:pPr>
            <w:ins w:id="78802"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F408187" w14:textId="77777777" w:rsidR="00910219" w:rsidRPr="00910219" w:rsidRDefault="00910219" w:rsidP="00910219">
            <w:pPr>
              <w:spacing w:before="0" w:after="0" w:line="240" w:lineRule="auto"/>
              <w:jc w:val="center"/>
              <w:rPr>
                <w:ins w:id="78803" w:author="pete jones" w:date="2022-01-11T16:45:00Z"/>
                <w:rFonts w:ascii="Calibri" w:hAnsi="Calibri" w:cs="Calibri"/>
                <w:color w:val="000000"/>
                <w:sz w:val="22"/>
                <w:szCs w:val="22"/>
              </w:rPr>
            </w:pPr>
            <w:ins w:id="78804" w:author="pete jones" w:date="2022-01-11T16:45:00Z">
              <w:r w:rsidRPr="00910219">
                <w:rPr>
                  <w:rFonts w:ascii="Calibri" w:hAnsi="Calibri" w:cs="Calibri"/>
                  <w:color w:val="000000"/>
                  <w:sz w:val="22"/>
                  <w:szCs w:val="22"/>
                </w:rPr>
                <w:t> </w:t>
              </w:r>
            </w:ins>
          </w:p>
        </w:tc>
      </w:tr>
      <w:tr w:rsidR="00910219" w:rsidRPr="00910219" w14:paraId="613F3FA2" w14:textId="77777777" w:rsidTr="00910219">
        <w:trPr>
          <w:trHeight w:val="300"/>
          <w:ins w:id="78805"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77D57BA" w14:textId="77777777" w:rsidR="00910219" w:rsidRPr="00910219" w:rsidRDefault="00910219" w:rsidP="00910219">
            <w:pPr>
              <w:spacing w:before="0" w:after="0" w:line="240" w:lineRule="auto"/>
              <w:jc w:val="center"/>
              <w:rPr>
                <w:ins w:id="78806" w:author="pete jones" w:date="2022-01-11T16:45:00Z"/>
                <w:rFonts w:ascii="Calibri" w:hAnsi="Calibri" w:cs="Calibri"/>
                <w:color w:val="000000"/>
                <w:sz w:val="22"/>
                <w:szCs w:val="22"/>
              </w:rPr>
            </w:pPr>
            <w:ins w:id="78807" w:author="pete jones" w:date="2022-01-11T16:45: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E9B7322" w14:textId="77777777" w:rsidR="00910219" w:rsidRPr="00910219" w:rsidRDefault="00910219" w:rsidP="00910219">
            <w:pPr>
              <w:spacing w:before="0" w:after="0" w:line="240" w:lineRule="auto"/>
              <w:jc w:val="left"/>
              <w:rPr>
                <w:ins w:id="78808" w:author="pete jones" w:date="2022-01-11T16:45:00Z"/>
                <w:rFonts w:ascii="Calibri" w:hAnsi="Calibri" w:cs="Calibri"/>
                <w:color w:val="000000"/>
                <w:sz w:val="22"/>
                <w:szCs w:val="22"/>
              </w:rPr>
            </w:pPr>
            <w:ins w:id="78809" w:author="pete jones" w:date="2022-01-11T16:45:00Z">
              <w:r w:rsidRPr="00910219">
                <w:rPr>
                  <w:rFonts w:ascii="Calibri" w:hAnsi="Calibri" w:cs="Calibri"/>
                  <w:color w:val="000000"/>
                  <w:sz w:val="22"/>
                  <w:szCs w:val="22"/>
                </w:rPr>
                <w:t>Engineering - You're Hired</w:t>
              </w:r>
            </w:ins>
          </w:p>
        </w:tc>
        <w:tc>
          <w:tcPr>
            <w:tcW w:w="432" w:type="dxa"/>
            <w:tcBorders>
              <w:top w:val="nil"/>
              <w:left w:val="nil"/>
              <w:bottom w:val="single" w:sz="4" w:space="0" w:color="auto"/>
              <w:right w:val="single" w:sz="4" w:space="0" w:color="auto"/>
            </w:tcBorders>
            <w:shd w:val="clear" w:color="auto" w:fill="auto"/>
            <w:noWrap/>
            <w:vAlign w:val="bottom"/>
            <w:hideMark/>
          </w:tcPr>
          <w:p w14:paraId="4C9C9CDE" w14:textId="77777777" w:rsidR="00910219" w:rsidRPr="00910219" w:rsidRDefault="00910219" w:rsidP="00910219">
            <w:pPr>
              <w:spacing w:before="0" w:after="0" w:line="240" w:lineRule="auto"/>
              <w:jc w:val="center"/>
              <w:rPr>
                <w:ins w:id="78810" w:author="pete jones" w:date="2022-01-11T16:45:00Z"/>
                <w:rFonts w:ascii="Calibri" w:hAnsi="Calibri" w:cs="Calibri"/>
                <w:color w:val="000000"/>
                <w:sz w:val="22"/>
                <w:szCs w:val="22"/>
              </w:rPr>
            </w:pPr>
            <w:ins w:id="78811" w:author="pete jones" w:date="2022-01-11T16:45: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F3ACF5C" w14:textId="77777777" w:rsidR="00910219" w:rsidRPr="00910219" w:rsidRDefault="00910219" w:rsidP="00910219">
            <w:pPr>
              <w:spacing w:before="0" w:after="0" w:line="240" w:lineRule="auto"/>
              <w:jc w:val="center"/>
              <w:rPr>
                <w:ins w:id="78812" w:author="pete jones" w:date="2022-01-11T16:45:00Z"/>
                <w:rFonts w:ascii="Calibri" w:hAnsi="Calibri" w:cs="Calibri"/>
                <w:color w:val="000000"/>
                <w:sz w:val="22"/>
                <w:szCs w:val="22"/>
              </w:rPr>
            </w:pPr>
            <w:ins w:id="78813"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E31C6AC" w14:textId="77777777" w:rsidR="00910219" w:rsidRPr="00910219" w:rsidRDefault="00910219" w:rsidP="00910219">
            <w:pPr>
              <w:spacing w:before="0" w:after="0" w:line="240" w:lineRule="auto"/>
              <w:jc w:val="center"/>
              <w:rPr>
                <w:ins w:id="78814" w:author="pete jones" w:date="2022-01-11T16:45:00Z"/>
                <w:rFonts w:ascii="Calibri" w:hAnsi="Calibri" w:cs="Calibri"/>
                <w:color w:val="000000"/>
                <w:sz w:val="22"/>
                <w:szCs w:val="22"/>
              </w:rPr>
            </w:pPr>
            <w:ins w:id="78815"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9FB4E9" w14:textId="77777777" w:rsidR="00910219" w:rsidRPr="00910219" w:rsidRDefault="00910219" w:rsidP="00910219">
            <w:pPr>
              <w:spacing w:before="0" w:after="0" w:line="240" w:lineRule="auto"/>
              <w:jc w:val="center"/>
              <w:rPr>
                <w:ins w:id="78816" w:author="pete jones" w:date="2022-01-11T16:45:00Z"/>
                <w:rFonts w:ascii="Calibri" w:hAnsi="Calibri" w:cs="Calibri"/>
                <w:color w:val="000000"/>
                <w:sz w:val="22"/>
                <w:szCs w:val="22"/>
              </w:rPr>
            </w:pPr>
            <w:ins w:id="78817"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EC355F" w14:textId="77777777" w:rsidR="00910219" w:rsidRPr="00910219" w:rsidRDefault="00910219" w:rsidP="00910219">
            <w:pPr>
              <w:spacing w:before="0" w:after="0" w:line="240" w:lineRule="auto"/>
              <w:jc w:val="center"/>
              <w:rPr>
                <w:ins w:id="78818" w:author="pete jones" w:date="2022-01-11T16:45:00Z"/>
                <w:rFonts w:ascii="Calibri" w:hAnsi="Calibri" w:cs="Calibri"/>
                <w:color w:val="000000"/>
                <w:sz w:val="22"/>
                <w:szCs w:val="22"/>
              </w:rPr>
            </w:pPr>
            <w:ins w:id="78819"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C85879" w14:textId="77777777" w:rsidR="00910219" w:rsidRPr="00910219" w:rsidRDefault="00910219" w:rsidP="00910219">
            <w:pPr>
              <w:spacing w:before="0" w:after="0" w:line="240" w:lineRule="auto"/>
              <w:jc w:val="center"/>
              <w:rPr>
                <w:ins w:id="78820" w:author="pete jones" w:date="2022-01-11T16:45:00Z"/>
                <w:rFonts w:ascii="Calibri" w:hAnsi="Calibri" w:cs="Calibri"/>
                <w:color w:val="000000"/>
                <w:sz w:val="22"/>
                <w:szCs w:val="22"/>
              </w:rPr>
            </w:pPr>
            <w:ins w:id="7882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F7076D" w14:textId="77777777" w:rsidR="00910219" w:rsidRPr="00910219" w:rsidRDefault="00910219" w:rsidP="00910219">
            <w:pPr>
              <w:spacing w:before="0" w:after="0" w:line="240" w:lineRule="auto"/>
              <w:jc w:val="center"/>
              <w:rPr>
                <w:ins w:id="78822" w:author="pete jones" w:date="2022-01-11T16:45:00Z"/>
                <w:rFonts w:ascii="Calibri" w:hAnsi="Calibri" w:cs="Calibri"/>
                <w:color w:val="000000"/>
                <w:sz w:val="22"/>
                <w:szCs w:val="22"/>
              </w:rPr>
            </w:pPr>
            <w:ins w:id="7882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E4C8E6" w14:textId="77777777" w:rsidR="00910219" w:rsidRPr="00910219" w:rsidRDefault="00910219" w:rsidP="00910219">
            <w:pPr>
              <w:spacing w:before="0" w:after="0" w:line="240" w:lineRule="auto"/>
              <w:jc w:val="center"/>
              <w:rPr>
                <w:ins w:id="78824" w:author="pete jones" w:date="2022-01-11T16:45:00Z"/>
                <w:rFonts w:ascii="Calibri" w:hAnsi="Calibri" w:cs="Calibri"/>
                <w:color w:val="000000"/>
                <w:sz w:val="22"/>
                <w:szCs w:val="22"/>
              </w:rPr>
            </w:pPr>
            <w:ins w:id="7882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FBF366" w14:textId="77777777" w:rsidR="00910219" w:rsidRPr="00910219" w:rsidRDefault="00910219" w:rsidP="00910219">
            <w:pPr>
              <w:spacing w:before="0" w:after="0" w:line="240" w:lineRule="auto"/>
              <w:jc w:val="center"/>
              <w:rPr>
                <w:ins w:id="78826" w:author="pete jones" w:date="2022-01-11T16:45:00Z"/>
                <w:rFonts w:ascii="Calibri" w:hAnsi="Calibri" w:cs="Calibri"/>
                <w:color w:val="000000"/>
                <w:sz w:val="22"/>
                <w:szCs w:val="22"/>
              </w:rPr>
            </w:pPr>
            <w:ins w:id="7882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B573B7" w14:textId="77777777" w:rsidR="00910219" w:rsidRPr="00910219" w:rsidRDefault="00910219" w:rsidP="00910219">
            <w:pPr>
              <w:spacing w:before="0" w:after="0" w:line="240" w:lineRule="auto"/>
              <w:jc w:val="center"/>
              <w:rPr>
                <w:ins w:id="78828" w:author="pete jones" w:date="2022-01-11T16:45:00Z"/>
                <w:rFonts w:ascii="Calibri" w:hAnsi="Calibri" w:cs="Calibri"/>
                <w:color w:val="000000"/>
                <w:sz w:val="22"/>
                <w:szCs w:val="22"/>
              </w:rPr>
            </w:pPr>
            <w:ins w:id="7882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24D6ED" w14:textId="77777777" w:rsidR="00910219" w:rsidRPr="00910219" w:rsidRDefault="00910219" w:rsidP="00910219">
            <w:pPr>
              <w:spacing w:before="0" w:after="0" w:line="240" w:lineRule="auto"/>
              <w:jc w:val="center"/>
              <w:rPr>
                <w:ins w:id="78830" w:author="pete jones" w:date="2022-01-11T16:45:00Z"/>
                <w:rFonts w:ascii="Calibri" w:hAnsi="Calibri" w:cs="Calibri"/>
                <w:color w:val="000000"/>
                <w:sz w:val="22"/>
                <w:szCs w:val="22"/>
              </w:rPr>
            </w:pPr>
            <w:ins w:id="78831"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955F25A" w14:textId="77777777" w:rsidR="00910219" w:rsidRPr="00910219" w:rsidRDefault="00910219" w:rsidP="00910219">
            <w:pPr>
              <w:spacing w:before="0" w:after="0" w:line="240" w:lineRule="auto"/>
              <w:jc w:val="center"/>
              <w:rPr>
                <w:ins w:id="78832" w:author="pete jones" w:date="2022-01-11T16:45:00Z"/>
                <w:rFonts w:ascii="Calibri" w:hAnsi="Calibri" w:cs="Calibri"/>
                <w:color w:val="000000"/>
                <w:sz w:val="22"/>
                <w:szCs w:val="22"/>
              </w:rPr>
            </w:pPr>
            <w:ins w:id="78833" w:author="pete jones" w:date="2022-01-11T16:45:00Z">
              <w:r w:rsidRPr="00910219">
                <w:rPr>
                  <w:rFonts w:ascii="Calibri" w:hAnsi="Calibri" w:cs="Calibri"/>
                  <w:color w:val="000000"/>
                  <w:sz w:val="22"/>
                  <w:szCs w:val="22"/>
                </w:rPr>
                <w:t> </w:t>
              </w:r>
            </w:ins>
          </w:p>
        </w:tc>
      </w:tr>
      <w:tr w:rsidR="00910219" w:rsidRPr="00910219" w14:paraId="469CC39F" w14:textId="77777777" w:rsidTr="00910219">
        <w:trPr>
          <w:trHeight w:val="300"/>
          <w:ins w:id="78834"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2791AFE" w14:textId="77777777" w:rsidR="00910219" w:rsidRPr="00910219" w:rsidRDefault="00910219" w:rsidP="00910219">
            <w:pPr>
              <w:spacing w:before="0" w:after="0" w:line="240" w:lineRule="auto"/>
              <w:jc w:val="center"/>
              <w:rPr>
                <w:ins w:id="78835" w:author="pete jones" w:date="2022-01-11T16:45:00Z"/>
                <w:rFonts w:ascii="Calibri" w:hAnsi="Calibri" w:cs="Calibri"/>
                <w:color w:val="000000"/>
                <w:sz w:val="22"/>
                <w:szCs w:val="22"/>
              </w:rPr>
            </w:pPr>
            <w:ins w:id="78836" w:author="pete jones" w:date="2022-01-11T16:45: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0B0D66C1" w14:textId="77777777" w:rsidR="00910219" w:rsidRPr="00910219" w:rsidRDefault="00910219" w:rsidP="00910219">
            <w:pPr>
              <w:spacing w:before="0" w:after="0" w:line="240" w:lineRule="auto"/>
              <w:jc w:val="left"/>
              <w:rPr>
                <w:ins w:id="78837" w:author="pete jones" w:date="2022-01-11T16:45:00Z"/>
                <w:rFonts w:ascii="Calibri" w:hAnsi="Calibri" w:cs="Calibri"/>
                <w:color w:val="000000"/>
                <w:sz w:val="22"/>
                <w:szCs w:val="22"/>
              </w:rPr>
            </w:pPr>
            <w:ins w:id="78838" w:author="pete jones" w:date="2022-01-11T16:45:00Z">
              <w:r w:rsidRPr="00910219">
                <w:rPr>
                  <w:rFonts w:ascii="Calibri" w:hAnsi="Calibri" w:cs="Calibri"/>
                  <w:color w:val="000000"/>
                  <w:sz w:val="22"/>
                  <w:szCs w:val="22"/>
                </w:rPr>
                <w:t>Systems and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1C2BC3D8" w14:textId="77777777" w:rsidR="00910219" w:rsidRPr="00910219" w:rsidRDefault="00910219" w:rsidP="00910219">
            <w:pPr>
              <w:spacing w:before="0" w:after="0" w:line="240" w:lineRule="auto"/>
              <w:jc w:val="center"/>
              <w:rPr>
                <w:ins w:id="78839" w:author="pete jones" w:date="2022-01-11T16:45:00Z"/>
                <w:rFonts w:ascii="Calibri" w:hAnsi="Calibri" w:cs="Calibri"/>
                <w:color w:val="000000"/>
                <w:sz w:val="22"/>
                <w:szCs w:val="22"/>
              </w:rPr>
            </w:pPr>
            <w:ins w:id="78840" w:author="pete jones" w:date="2022-01-11T16:45: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605051E" w14:textId="77777777" w:rsidR="00910219" w:rsidRPr="00910219" w:rsidRDefault="00910219" w:rsidP="00910219">
            <w:pPr>
              <w:spacing w:before="0" w:after="0" w:line="240" w:lineRule="auto"/>
              <w:jc w:val="center"/>
              <w:rPr>
                <w:ins w:id="78841" w:author="pete jones" w:date="2022-01-11T16:45:00Z"/>
                <w:rFonts w:ascii="Calibri" w:hAnsi="Calibri" w:cs="Calibri"/>
                <w:color w:val="000000"/>
                <w:sz w:val="22"/>
                <w:szCs w:val="22"/>
              </w:rPr>
            </w:pPr>
            <w:ins w:id="78842"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9A22CF6" w14:textId="77777777" w:rsidR="00910219" w:rsidRPr="00910219" w:rsidRDefault="00910219" w:rsidP="00910219">
            <w:pPr>
              <w:spacing w:before="0" w:after="0" w:line="240" w:lineRule="auto"/>
              <w:jc w:val="center"/>
              <w:rPr>
                <w:ins w:id="78843" w:author="pete jones" w:date="2022-01-11T16:45:00Z"/>
                <w:rFonts w:ascii="Calibri" w:hAnsi="Calibri" w:cs="Calibri"/>
                <w:color w:val="000000"/>
                <w:sz w:val="22"/>
                <w:szCs w:val="22"/>
              </w:rPr>
            </w:pPr>
            <w:ins w:id="78844"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A3A3C4" w14:textId="77777777" w:rsidR="00910219" w:rsidRPr="00910219" w:rsidRDefault="00910219" w:rsidP="00910219">
            <w:pPr>
              <w:spacing w:before="0" w:after="0" w:line="240" w:lineRule="auto"/>
              <w:jc w:val="center"/>
              <w:rPr>
                <w:ins w:id="78845" w:author="pete jones" w:date="2022-01-11T16:45:00Z"/>
                <w:rFonts w:ascii="Calibri" w:hAnsi="Calibri" w:cs="Calibri"/>
                <w:color w:val="000000"/>
                <w:sz w:val="22"/>
                <w:szCs w:val="22"/>
              </w:rPr>
            </w:pPr>
            <w:ins w:id="78846"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CEA492" w14:textId="77777777" w:rsidR="00910219" w:rsidRPr="00910219" w:rsidRDefault="00910219" w:rsidP="00910219">
            <w:pPr>
              <w:spacing w:before="0" w:after="0" w:line="240" w:lineRule="auto"/>
              <w:jc w:val="center"/>
              <w:rPr>
                <w:ins w:id="78847" w:author="pete jones" w:date="2022-01-11T16:45:00Z"/>
                <w:rFonts w:ascii="Calibri" w:hAnsi="Calibri" w:cs="Calibri"/>
                <w:color w:val="000000"/>
                <w:sz w:val="22"/>
                <w:szCs w:val="22"/>
              </w:rPr>
            </w:pPr>
            <w:ins w:id="78848"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78C2D02" w14:textId="77777777" w:rsidR="00910219" w:rsidRPr="00910219" w:rsidRDefault="00910219" w:rsidP="00910219">
            <w:pPr>
              <w:spacing w:before="0" w:after="0" w:line="240" w:lineRule="auto"/>
              <w:jc w:val="center"/>
              <w:rPr>
                <w:ins w:id="78849" w:author="pete jones" w:date="2022-01-11T16:45:00Z"/>
                <w:rFonts w:ascii="Calibri" w:hAnsi="Calibri" w:cs="Calibri"/>
                <w:color w:val="000000"/>
                <w:sz w:val="22"/>
                <w:szCs w:val="22"/>
              </w:rPr>
            </w:pPr>
            <w:ins w:id="7885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A799DE" w14:textId="77777777" w:rsidR="00910219" w:rsidRPr="00910219" w:rsidRDefault="00910219" w:rsidP="00910219">
            <w:pPr>
              <w:spacing w:before="0" w:after="0" w:line="240" w:lineRule="auto"/>
              <w:jc w:val="center"/>
              <w:rPr>
                <w:ins w:id="78851" w:author="pete jones" w:date="2022-01-11T16:45:00Z"/>
                <w:rFonts w:ascii="Calibri" w:hAnsi="Calibri" w:cs="Calibri"/>
                <w:color w:val="000000"/>
                <w:sz w:val="22"/>
                <w:szCs w:val="22"/>
              </w:rPr>
            </w:pPr>
            <w:ins w:id="7885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C6A1F5" w14:textId="77777777" w:rsidR="00910219" w:rsidRPr="00910219" w:rsidRDefault="00910219" w:rsidP="00910219">
            <w:pPr>
              <w:spacing w:before="0" w:after="0" w:line="240" w:lineRule="auto"/>
              <w:jc w:val="center"/>
              <w:rPr>
                <w:ins w:id="78853" w:author="pete jones" w:date="2022-01-11T16:45:00Z"/>
                <w:rFonts w:ascii="Calibri" w:hAnsi="Calibri" w:cs="Calibri"/>
                <w:color w:val="000000"/>
                <w:sz w:val="22"/>
                <w:szCs w:val="22"/>
              </w:rPr>
            </w:pPr>
            <w:ins w:id="7885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3FF258" w14:textId="77777777" w:rsidR="00910219" w:rsidRPr="00910219" w:rsidRDefault="00910219" w:rsidP="00910219">
            <w:pPr>
              <w:spacing w:before="0" w:after="0" w:line="240" w:lineRule="auto"/>
              <w:jc w:val="center"/>
              <w:rPr>
                <w:ins w:id="78855" w:author="pete jones" w:date="2022-01-11T16:45:00Z"/>
                <w:rFonts w:ascii="Calibri" w:hAnsi="Calibri" w:cs="Calibri"/>
                <w:color w:val="000000"/>
                <w:sz w:val="22"/>
                <w:szCs w:val="22"/>
              </w:rPr>
            </w:pPr>
            <w:ins w:id="7885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40F89B" w14:textId="77777777" w:rsidR="00910219" w:rsidRPr="00910219" w:rsidRDefault="00910219" w:rsidP="00910219">
            <w:pPr>
              <w:spacing w:before="0" w:after="0" w:line="240" w:lineRule="auto"/>
              <w:jc w:val="center"/>
              <w:rPr>
                <w:ins w:id="78857" w:author="pete jones" w:date="2022-01-11T16:45:00Z"/>
                <w:rFonts w:ascii="Calibri" w:hAnsi="Calibri" w:cs="Calibri"/>
                <w:color w:val="000000"/>
                <w:sz w:val="22"/>
                <w:szCs w:val="22"/>
              </w:rPr>
            </w:pPr>
            <w:ins w:id="7885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8E1598" w14:textId="77777777" w:rsidR="00910219" w:rsidRPr="00910219" w:rsidRDefault="00910219" w:rsidP="00910219">
            <w:pPr>
              <w:spacing w:before="0" w:after="0" w:line="240" w:lineRule="auto"/>
              <w:jc w:val="center"/>
              <w:rPr>
                <w:ins w:id="78859" w:author="pete jones" w:date="2022-01-11T16:45:00Z"/>
                <w:rFonts w:ascii="Calibri" w:hAnsi="Calibri" w:cs="Calibri"/>
                <w:color w:val="000000"/>
                <w:sz w:val="22"/>
                <w:szCs w:val="22"/>
              </w:rPr>
            </w:pPr>
            <w:ins w:id="78860"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EDF4668" w14:textId="77777777" w:rsidR="00910219" w:rsidRPr="00910219" w:rsidRDefault="00910219" w:rsidP="00910219">
            <w:pPr>
              <w:spacing w:before="0" w:after="0" w:line="240" w:lineRule="auto"/>
              <w:jc w:val="center"/>
              <w:rPr>
                <w:ins w:id="78861" w:author="pete jones" w:date="2022-01-11T16:45:00Z"/>
                <w:rFonts w:ascii="Calibri" w:hAnsi="Calibri" w:cs="Calibri"/>
                <w:color w:val="000000"/>
                <w:sz w:val="22"/>
                <w:szCs w:val="22"/>
              </w:rPr>
            </w:pPr>
            <w:ins w:id="78862" w:author="pete jones" w:date="2022-01-11T16:45:00Z">
              <w:r w:rsidRPr="00910219">
                <w:rPr>
                  <w:rFonts w:ascii="Calibri" w:hAnsi="Calibri" w:cs="Calibri"/>
                  <w:color w:val="000000"/>
                  <w:sz w:val="22"/>
                  <w:szCs w:val="22"/>
                </w:rPr>
                <w:t> </w:t>
              </w:r>
            </w:ins>
          </w:p>
        </w:tc>
      </w:tr>
      <w:tr w:rsidR="00910219" w:rsidRPr="00910219" w14:paraId="7219C72C" w14:textId="77777777" w:rsidTr="00910219">
        <w:trPr>
          <w:trHeight w:val="300"/>
          <w:ins w:id="78863"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7097B50" w14:textId="77777777" w:rsidR="00910219" w:rsidRPr="00910219" w:rsidRDefault="00910219" w:rsidP="00910219">
            <w:pPr>
              <w:spacing w:before="0" w:after="0" w:line="240" w:lineRule="auto"/>
              <w:jc w:val="center"/>
              <w:rPr>
                <w:ins w:id="78864" w:author="pete jones" w:date="2022-01-11T16:45:00Z"/>
                <w:rFonts w:ascii="Calibri" w:hAnsi="Calibri" w:cs="Calibri"/>
                <w:color w:val="000000"/>
                <w:sz w:val="22"/>
                <w:szCs w:val="22"/>
              </w:rPr>
            </w:pPr>
            <w:ins w:id="78865" w:author="pete jones" w:date="2022-01-11T16:45: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1CC69A8" w14:textId="77777777" w:rsidR="00910219" w:rsidRPr="00910219" w:rsidRDefault="00910219" w:rsidP="00910219">
            <w:pPr>
              <w:spacing w:before="0" w:after="0" w:line="240" w:lineRule="auto"/>
              <w:jc w:val="left"/>
              <w:rPr>
                <w:ins w:id="78866" w:author="pete jones" w:date="2022-01-11T16:45:00Z"/>
                <w:rFonts w:ascii="Calibri" w:hAnsi="Calibri" w:cs="Calibri"/>
                <w:color w:val="000000"/>
                <w:sz w:val="22"/>
                <w:szCs w:val="22"/>
              </w:rPr>
            </w:pPr>
            <w:ins w:id="78867" w:author="pete jones" w:date="2022-01-11T16:45:00Z">
              <w:r w:rsidRPr="00910219">
                <w:rPr>
                  <w:rFonts w:ascii="Calibri" w:hAnsi="Calibri" w:cs="Calibri"/>
                  <w:color w:val="000000"/>
                  <w:sz w:val="22"/>
                  <w:szCs w:val="22"/>
                </w:rPr>
                <w:t>Civil Engineering </w:t>
              </w:r>
            </w:ins>
          </w:p>
        </w:tc>
        <w:tc>
          <w:tcPr>
            <w:tcW w:w="432" w:type="dxa"/>
            <w:tcBorders>
              <w:top w:val="nil"/>
              <w:left w:val="nil"/>
              <w:bottom w:val="single" w:sz="4" w:space="0" w:color="auto"/>
              <w:right w:val="single" w:sz="4" w:space="0" w:color="auto"/>
            </w:tcBorders>
            <w:shd w:val="clear" w:color="auto" w:fill="auto"/>
            <w:noWrap/>
            <w:vAlign w:val="bottom"/>
            <w:hideMark/>
          </w:tcPr>
          <w:p w14:paraId="69FE1158" w14:textId="77777777" w:rsidR="00910219" w:rsidRPr="00910219" w:rsidRDefault="00910219" w:rsidP="00910219">
            <w:pPr>
              <w:spacing w:before="0" w:after="0" w:line="240" w:lineRule="auto"/>
              <w:jc w:val="center"/>
              <w:rPr>
                <w:ins w:id="78868" w:author="pete jones" w:date="2022-01-11T16:45:00Z"/>
                <w:rFonts w:ascii="Calibri" w:hAnsi="Calibri" w:cs="Calibri"/>
                <w:color w:val="000000"/>
                <w:sz w:val="22"/>
                <w:szCs w:val="22"/>
              </w:rPr>
            </w:pPr>
            <w:ins w:id="78869" w:author="pete jones" w:date="2022-01-11T16:45: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2EC4977" w14:textId="77777777" w:rsidR="00910219" w:rsidRPr="00910219" w:rsidRDefault="00910219" w:rsidP="00910219">
            <w:pPr>
              <w:spacing w:before="0" w:after="0" w:line="240" w:lineRule="auto"/>
              <w:jc w:val="center"/>
              <w:rPr>
                <w:ins w:id="78870" w:author="pete jones" w:date="2022-01-11T16:45:00Z"/>
                <w:rFonts w:ascii="Calibri" w:hAnsi="Calibri" w:cs="Calibri"/>
                <w:color w:val="000000"/>
                <w:sz w:val="22"/>
                <w:szCs w:val="22"/>
              </w:rPr>
            </w:pPr>
            <w:ins w:id="78871"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DCB34AB" w14:textId="77777777" w:rsidR="00910219" w:rsidRPr="00910219" w:rsidRDefault="00910219" w:rsidP="00910219">
            <w:pPr>
              <w:spacing w:before="0" w:after="0" w:line="240" w:lineRule="auto"/>
              <w:jc w:val="center"/>
              <w:rPr>
                <w:ins w:id="78872" w:author="pete jones" w:date="2022-01-11T16:45:00Z"/>
                <w:rFonts w:ascii="Calibri" w:hAnsi="Calibri" w:cs="Calibri"/>
                <w:color w:val="000000"/>
                <w:sz w:val="22"/>
                <w:szCs w:val="22"/>
              </w:rPr>
            </w:pPr>
            <w:ins w:id="78873"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B0672E" w14:textId="77777777" w:rsidR="00910219" w:rsidRPr="00910219" w:rsidRDefault="00910219" w:rsidP="00910219">
            <w:pPr>
              <w:spacing w:before="0" w:after="0" w:line="240" w:lineRule="auto"/>
              <w:jc w:val="center"/>
              <w:rPr>
                <w:ins w:id="78874" w:author="pete jones" w:date="2022-01-11T16:45:00Z"/>
                <w:rFonts w:ascii="Calibri" w:hAnsi="Calibri" w:cs="Calibri"/>
                <w:color w:val="000000"/>
                <w:sz w:val="22"/>
                <w:szCs w:val="22"/>
              </w:rPr>
            </w:pPr>
            <w:ins w:id="78875"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730823" w14:textId="77777777" w:rsidR="00910219" w:rsidRPr="00910219" w:rsidRDefault="00910219" w:rsidP="00910219">
            <w:pPr>
              <w:spacing w:before="0" w:after="0" w:line="240" w:lineRule="auto"/>
              <w:jc w:val="center"/>
              <w:rPr>
                <w:ins w:id="78876" w:author="pete jones" w:date="2022-01-11T16:45:00Z"/>
                <w:rFonts w:ascii="Calibri" w:hAnsi="Calibri" w:cs="Calibri"/>
                <w:color w:val="000000"/>
                <w:sz w:val="22"/>
                <w:szCs w:val="22"/>
              </w:rPr>
            </w:pPr>
            <w:ins w:id="78877"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0BD192" w14:textId="77777777" w:rsidR="00910219" w:rsidRPr="00910219" w:rsidRDefault="00910219" w:rsidP="00910219">
            <w:pPr>
              <w:spacing w:before="0" w:after="0" w:line="240" w:lineRule="auto"/>
              <w:jc w:val="center"/>
              <w:rPr>
                <w:ins w:id="78878" w:author="pete jones" w:date="2022-01-11T16:45:00Z"/>
                <w:rFonts w:ascii="Calibri" w:hAnsi="Calibri" w:cs="Calibri"/>
                <w:color w:val="000000"/>
                <w:sz w:val="22"/>
                <w:szCs w:val="22"/>
              </w:rPr>
            </w:pPr>
            <w:ins w:id="7887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73CA58" w14:textId="77777777" w:rsidR="00910219" w:rsidRPr="00910219" w:rsidRDefault="00910219" w:rsidP="00910219">
            <w:pPr>
              <w:spacing w:before="0" w:after="0" w:line="240" w:lineRule="auto"/>
              <w:jc w:val="center"/>
              <w:rPr>
                <w:ins w:id="78880" w:author="pete jones" w:date="2022-01-11T16:45:00Z"/>
                <w:rFonts w:ascii="Calibri" w:hAnsi="Calibri" w:cs="Calibri"/>
                <w:color w:val="000000"/>
                <w:sz w:val="22"/>
                <w:szCs w:val="22"/>
              </w:rPr>
            </w:pPr>
            <w:ins w:id="7888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2678FE" w14:textId="77777777" w:rsidR="00910219" w:rsidRPr="00910219" w:rsidRDefault="00910219" w:rsidP="00910219">
            <w:pPr>
              <w:spacing w:before="0" w:after="0" w:line="240" w:lineRule="auto"/>
              <w:jc w:val="center"/>
              <w:rPr>
                <w:ins w:id="78882" w:author="pete jones" w:date="2022-01-11T16:45:00Z"/>
                <w:rFonts w:ascii="Calibri" w:hAnsi="Calibri" w:cs="Calibri"/>
                <w:color w:val="000000"/>
                <w:sz w:val="22"/>
                <w:szCs w:val="22"/>
              </w:rPr>
            </w:pPr>
            <w:ins w:id="7888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FC9F1D" w14:textId="77777777" w:rsidR="00910219" w:rsidRPr="00910219" w:rsidRDefault="00910219" w:rsidP="00910219">
            <w:pPr>
              <w:spacing w:before="0" w:after="0" w:line="240" w:lineRule="auto"/>
              <w:jc w:val="center"/>
              <w:rPr>
                <w:ins w:id="78884" w:author="pete jones" w:date="2022-01-11T16:45:00Z"/>
                <w:rFonts w:ascii="Calibri" w:hAnsi="Calibri" w:cs="Calibri"/>
                <w:color w:val="000000"/>
                <w:sz w:val="22"/>
                <w:szCs w:val="22"/>
              </w:rPr>
            </w:pPr>
            <w:ins w:id="7888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70D229" w14:textId="77777777" w:rsidR="00910219" w:rsidRPr="00910219" w:rsidRDefault="00910219" w:rsidP="00910219">
            <w:pPr>
              <w:spacing w:before="0" w:after="0" w:line="240" w:lineRule="auto"/>
              <w:jc w:val="center"/>
              <w:rPr>
                <w:ins w:id="78886" w:author="pete jones" w:date="2022-01-11T16:45:00Z"/>
                <w:rFonts w:ascii="Calibri" w:hAnsi="Calibri" w:cs="Calibri"/>
                <w:color w:val="000000"/>
                <w:sz w:val="22"/>
                <w:szCs w:val="22"/>
              </w:rPr>
            </w:pPr>
            <w:ins w:id="7888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3B3254" w14:textId="77777777" w:rsidR="00910219" w:rsidRPr="00910219" w:rsidRDefault="00910219" w:rsidP="00910219">
            <w:pPr>
              <w:spacing w:before="0" w:after="0" w:line="240" w:lineRule="auto"/>
              <w:jc w:val="center"/>
              <w:rPr>
                <w:ins w:id="78888" w:author="pete jones" w:date="2022-01-11T16:45:00Z"/>
                <w:rFonts w:ascii="Calibri" w:hAnsi="Calibri" w:cs="Calibri"/>
                <w:color w:val="000000"/>
                <w:sz w:val="22"/>
                <w:szCs w:val="22"/>
              </w:rPr>
            </w:pPr>
            <w:ins w:id="78889"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306ACA3" w14:textId="77777777" w:rsidR="00910219" w:rsidRPr="00910219" w:rsidRDefault="00910219" w:rsidP="00910219">
            <w:pPr>
              <w:spacing w:before="0" w:after="0" w:line="240" w:lineRule="auto"/>
              <w:jc w:val="center"/>
              <w:rPr>
                <w:ins w:id="78890" w:author="pete jones" w:date="2022-01-11T16:45:00Z"/>
                <w:rFonts w:ascii="Calibri" w:hAnsi="Calibri" w:cs="Calibri"/>
                <w:color w:val="000000"/>
                <w:sz w:val="22"/>
                <w:szCs w:val="22"/>
              </w:rPr>
            </w:pPr>
            <w:ins w:id="78891" w:author="pete jones" w:date="2022-01-11T16:45:00Z">
              <w:r w:rsidRPr="00910219">
                <w:rPr>
                  <w:rFonts w:ascii="Calibri" w:hAnsi="Calibri" w:cs="Calibri"/>
                  <w:color w:val="000000"/>
                  <w:sz w:val="22"/>
                  <w:szCs w:val="22"/>
                </w:rPr>
                <w:t> </w:t>
              </w:r>
            </w:ins>
          </w:p>
        </w:tc>
      </w:tr>
      <w:tr w:rsidR="00910219" w:rsidRPr="00910219" w14:paraId="051F117F" w14:textId="77777777" w:rsidTr="00910219">
        <w:trPr>
          <w:trHeight w:val="300"/>
          <w:ins w:id="78892"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1FADAA5" w14:textId="77777777" w:rsidR="00910219" w:rsidRPr="00910219" w:rsidRDefault="00910219" w:rsidP="00910219">
            <w:pPr>
              <w:spacing w:before="0" w:after="0" w:line="240" w:lineRule="auto"/>
              <w:jc w:val="center"/>
              <w:rPr>
                <w:ins w:id="78893" w:author="pete jones" w:date="2022-01-11T16:45:00Z"/>
                <w:rFonts w:ascii="Calibri" w:hAnsi="Calibri" w:cs="Calibri"/>
                <w:color w:val="000000"/>
                <w:sz w:val="22"/>
                <w:szCs w:val="22"/>
              </w:rPr>
            </w:pPr>
            <w:ins w:id="78894" w:author="pete jones" w:date="2022-01-11T16:45: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6FA2C8ED" w14:textId="77777777" w:rsidR="00910219" w:rsidRPr="00910219" w:rsidRDefault="00910219" w:rsidP="00910219">
            <w:pPr>
              <w:spacing w:before="0" w:after="0" w:line="240" w:lineRule="auto"/>
              <w:jc w:val="left"/>
              <w:rPr>
                <w:ins w:id="78895" w:author="pete jones" w:date="2022-01-11T16:45:00Z"/>
                <w:rFonts w:ascii="Calibri" w:hAnsi="Calibri" w:cs="Calibri"/>
                <w:color w:val="000000"/>
                <w:sz w:val="22"/>
                <w:szCs w:val="22"/>
              </w:rPr>
            </w:pPr>
            <w:ins w:id="78896" w:author="pete jones" w:date="2022-01-11T16:45:00Z">
              <w:r w:rsidRPr="00910219">
                <w:rPr>
                  <w:rFonts w:ascii="Calibri" w:hAnsi="Calibri" w:cs="Calibri"/>
                  <w:color w:val="000000"/>
                  <w:sz w:val="22"/>
                  <w:szCs w:val="22"/>
                </w:rPr>
                <w:t>Electrical, Control &amp; Software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530315E5" w14:textId="77777777" w:rsidR="00910219" w:rsidRPr="00910219" w:rsidRDefault="00910219" w:rsidP="00910219">
            <w:pPr>
              <w:spacing w:before="0" w:after="0" w:line="240" w:lineRule="auto"/>
              <w:jc w:val="center"/>
              <w:rPr>
                <w:ins w:id="78897" w:author="pete jones" w:date="2022-01-11T16:45:00Z"/>
                <w:rFonts w:ascii="Calibri" w:hAnsi="Calibri" w:cs="Calibri"/>
                <w:color w:val="000000"/>
                <w:sz w:val="22"/>
                <w:szCs w:val="22"/>
              </w:rPr>
            </w:pPr>
            <w:ins w:id="78898" w:author="pete jones" w:date="2022-01-11T16:45: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86BDE50" w14:textId="77777777" w:rsidR="00910219" w:rsidRPr="00910219" w:rsidRDefault="00910219" w:rsidP="00910219">
            <w:pPr>
              <w:spacing w:before="0" w:after="0" w:line="240" w:lineRule="auto"/>
              <w:jc w:val="center"/>
              <w:rPr>
                <w:ins w:id="78899" w:author="pete jones" w:date="2022-01-11T16:45:00Z"/>
                <w:rFonts w:ascii="Calibri" w:hAnsi="Calibri" w:cs="Calibri"/>
                <w:color w:val="000000"/>
                <w:sz w:val="22"/>
                <w:szCs w:val="22"/>
              </w:rPr>
            </w:pPr>
            <w:ins w:id="78900"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D3C8106" w14:textId="77777777" w:rsidR="00910219" w:rsidRPr="00910219" w:rsidRDefault="00910219" w:rsidP="00910219">
            <w:pPr>
              <w:spacing w:before="0" w:after="0" w:line="240" w:lineRule="auto"/>
              <w:jc w:val="center"/>
              <w:rPr>
                <w:ins w:id="78901" w:author="pete jones" w:date="2022-01-11T16:45:00Z"/>
                <w:rFonts w:ascii="Calibri" w:hAnsi="Calibri" w:cs="Calibri"/>
                <w:color w:val="000000"/>
                <w:sz w:val="22"/>
                <w:szCs w:val="22"/>
              </w:rPr>
            </w:pPr>
            <w:ins w:id="78902"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2E947A" w14:textId="77777777" w:rsidR="00910219" w:rsidRPr="00910219" w:rsidRDefault="00910219" w:rsidP="00910219">
            <w:pPr>
              <w:spacing w:before="0" w:after="0" w:line="240" w:lineRule="auto"/>
              <w:jc w:val="center"/>
              <w:rPr>
                <w:ins w:id="78903" w:author="pete jones" w:date="2022-01-11T16:45:00Z"/>
                <w:rFonts w:ascii="Calibri" w:hAnsi="Calibri" w:cs="Calibri"/>
                <w:color w:val="000000"/>
                <w:sz w:val="22"/>
                <w:szCs w:val="22"/>
              </w:rPr>
            </w:pPr>
            <w:ins w:id="78904"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702E93B" w14:textId="77777777" w:rsidR="00910219" w:rsidRPr="00910219" w:rsidRDefault="00910219" w:rsidP="00910219">
            <w:pPr>
              <w:spacing w:before="0" w:after="0" w:line="240" w:lineRule="auto"/>
              <w:jc w:val="center"/>
              <w:rPr>
                <w:ins w:id="78905" w:author="pete jones" w:date="2022-01-11T16:45:00Z"/>
                <w:rFonts w:ascii="Calibri" w:hAnsi="Calibri" w:cs="Calibri"/>
                <w:color w:val="000000"/>
                <w:sz w:val="22"/>
                <w:szCs w:val="22"/>
              </w:rPr>
            </w:pPr>
            <w:ins w:id="78906"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BA5F44" w14:textId="77777777" w:rsidR="00910219" w:rsidRPr="00910219" w:rsidRDefault="00910219" w:rsidP="00910219">
            <w:pPr>
              <w:spacing w:before="0" w:after="0" w:line="240" w:lineRule="auto"/>
              <w:jc w:val="center"/>
              <w:rPr>
                <w:ins w:id="78907" w:author="pete jones" w:date="2022-01-11T16:45:00Z"/>
                <w:rFonts w:ascii="Calibri" w:hAnsi="Calibri" w:cs="Calibri"/>
                <w:color w:val="000000"/>
                <w:sz w:val="22"/>
                <w:szCs w:val="22"/>
              </w:rPr>
            </w:pPr>
            <w:ins w:id="7890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E57D94" w14:textId="77777777" w:rsidR="00910219" w:rsidRPr="00910219" w:rsidRDefault="00910219" w:rsidP="00910219">
            <w:pPr>
              <w:spacing w:before="0" w:after="0" w:line="240" w:lineRule="auto"/>
              <w:jc w:val="center"/>
              <w:rPr>
                <w:ins w:id="78909" w:author="pete jones" w:date="2022-01-11T16:45:00Z"/>
                <w:rFonts w:ascii="Calibri" w:hAnsi="Calibri" w:cs="Calibri"/>
                <w:color w:val="000000"/>
                <w:sz w:val="22"/>
                <w:szCs w:val="22"/>
              </w:rPr>
            </w:pPr>
            <w:ins w:id="7891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0F9AB6" w14:textId="77777777" w:rsidR="00910219" w:rsidRPr="00910219" w:rsidRDefault="00910219" w:rsidP="00910219">
            <w:pPr>
              <w:spacing w:before="0" w:after="0" w:line="240" w:lineRule="auto"/>
              <w:jc w:val="center"/>
              <w:rPr>
                <w:ins w:id="78911" w:author="pete jones" w:date="2022-01-11T16:45:00Z"/>
                <w:rFonts w:ascii="Calibri" w:hAnsi="Calibri" w:cs="Calibri"/>
                <w:color w:val="000000"/>
                <w:sz w:val="22"/>
                <w:szCs w:val="22"/>
              </w:rPr>
            </w:pPr>
            <w:ins w:id="7891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AF3361" w14:textId="77777777" w:rsidR="00910219" w:rsidRPr="00910219" w:rsidRDefault="00910219" w:rsidP="00910219">
            <w:pPr>
              <w:spacing w:before="0" w:after="0" w:line="240" w:lineRule="auto"/>
              <w:jc w:val="center"/>
              <w:rPr>
                <w:ins w:id="78913" w:author="pete jones" w:date="2022-01-11T16:45:00Z"/>
                <w:rFonts w:ascii="Calibri" w:hAnsi="Calibri" w:cs="Calibri"/>
                <w:color w:val="000000"/>
                <w:sz w:val="22"/>
                <w:szCs w:val="22"/>
              </w:rPr>
            </w:pPr>
            <w:ins w:id="7891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52BC11" w14:textId="77777777" w:rsidR="00910219" w:rsidRPr="00910219" w:rsidRDefault="00910219" w:rsidP="00910219">
            <w:pPr>
              <w:spacing w:before="0" w:after="0" w:line="240" w:lineRule="auto"/>
              <w:jc w:val="center"/>
              <w:rPr>
                <w:ins w:id="78915" w:author="pete jones" w:date="2022-01-11T16:45:00Z"/>
                <w:rFonts w:ascii="Calibri" w:hAnsi="Calibri" w:cs="Calibri"/>
                <w:color w:val="000000"/>
                <w:sz w:val="22"/>
                <w:szCs w:val="22"/>
              </w:rPr>
            </w:pPr>
            <w:ins w:id="7891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05E257" w14:textId="77777777" w:rsidR="00910219" w:rsidRPr="00910219" w:rsidRDefault="00910219" w:rsidP="00910219">
            <w:pPr>
              <w:spacing w:before="0" w:after="0" w:line="240" w:lineRule="auto"/>
              <w:jc w:val="center"/>
              <w:rPr>
                <w:ins w:id="78917" w:author="pete jones" w:date="2022-01-11T16:45:00Z"/>
                <w:rFonts w:ascii="Calibri" w:hAnsi="Calibri" w:cs="Calibri"/>
                <w:color w:val="000000"/>
                <w:sz w:val="22"/>
                <w:szCs w:val="22"/>
              </w:rPr>
            </w:pPr>
            <w:ins w:id="78918"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EC921B5" w14:textId="77777777" w:rsidR="00910219" w:rsidRPr="00910219" w:rsidRDefault="00910219" w:rsidP="00910219">
            <w:pPr>
              <w:spacing w:before="0" w:after="0" w:line="240" w:lineRule="auto"/>
              <w:jc w:val="center"/>
              <w:rPr>
                <w:ins w:id="78919" w:author="pete jones" w:date="2022-01-11T16:45:00Z"/>
                <w:rFonts w:ascii="Calibri" w:hAnsi="Calibri" w:cs="Calibri"/>
                <w:color w:val="000000"/>
                <w:sz w:val="22"/>
                <w:szCs w:val="22"/>
              </w:rPr>
            </w:pPr>
            <w:ins w:id="78920" w:author="pete jones" w:date="2022-01-11T16:45:00Z">
              <w:r w:rsidRPr="00910219">
                <w:rPr>
                  <w:rFonts w:ascii="Calibri" w:hAnsi="Calibri" w:cs="Calibri"/>
                  <w:color w:val="000000"/>
                  <w:sz w:val="22"/>
                  <w:szCs w:val="22"/>
                </w:rPr>
                <w:t> </w:t>
              </w:r>
            </w:ins>
          </w:p>
        </w:tc>
      </w:tr>
      <w:tr w:rsidR="00910219" w:rsidRPr="00910219" w14:paraId="56EDB327" w14:textId="77777777" w:rsidTr="00910219">
        <w:trPr>
          <w:trHeight w:val="300"/>
          <w:ins w:id="78921"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3EEE89E" w14:textId="77777777" w:rsidR="00910219" w:rsidRPr="00910219" w:rsidRDefault="00910219" w:rsidP="00910219">
            <w:pPr>
              <w:spacing w:before="0" w:after="0" w:line="240" w:lineRule="auto"/>
              <w:jc w:val="center"/>
              <w:rPr>
                <w:ins w:id="78922" w:author="pete jones" w:date="2022-01-11T16:45:00Z"/>
                <w:rFonts w:ascii="Calibri" w:hAnsi="Calibri" w:cs="Calibri"/>
                <w:color w:val="000000"/>
                <w:sz w:val="22"/>
                <w:szCs w:val="22"/>
              </w:rPr>
            </w:pPr>
            <w:ins w:id="78923" w:author="pete jones" w:date="2022-01-11T16:45:00Z">
              <w:r w:rsidRPr="00910219">
                <w:rPr>
                  <w:rFonts w:ascii="Calibri" w:hAnsi="Calibri" w:cs="Calibri"/>
                  <w:color w:val="000000"/>
                  <w:sz w:val="22"/>
                  <w:szCs w:val="22"/>
                </w:rPr>
                <w:lastRenderedPageBreak/>
                <w:t>6</w:t>
              </w:r>
            </w:ins>
          </w:p>
        </w:tc>
        <w:tc>
          <w:tcPr>
            <w:tcW w:w="5320" w:type="dxa"/>
            <w:tcBorders>
              <w:top w:val="nil"/>
              <w:left w:val="nil"/>
              <w:bottom w:val="single" w:sz="4" w:space="0" w:color="auto"/>
              <w:right w:val="single" w:sz="8" w:space="0" w:color="auto"/>
            </w:tcBorders>
            <w:shd w:val="clear" w:color="auto" w:fill="auto"/>
            <w:noWrap/>
            <w:vAlign w:val="bottom"/>
            <w:hideMark/>
          </w:tcPr>
          <w:p w14:paraId="4F5EA0B5" w14:textId="77777777" w:rsidR="00910219" w:rsidRPr="00910219" w:rsidRDefault="00910219" w:rsidP="00910219">
            <w:pPr>
              <w:spacing w:before="0" w:after="0" w:line="240" w:lineRule="auto"/>
              <w:jc w:val="left"/>
              <w:rPr>
                <w:ins w:id="78924" w:author="pete jones" w:date="2022-01-11T16:45:00Z"/>
                <w:rFonts w:ascii="Calibri" w:hAnsi="Calibri" w:cs="Calibri"/>
                <w:color w:val="000000"/>
                <w:sz w:val="22"/>
                <w:szCs w:val="22"/>
              </w:rPr>
            </w:pPr>
            <w:ins w:id="78925" w:author="pete jones" w:date="2022-01-11T16:45:00Z">
              <w:r w:rsidRPr="00910219">
                <w:rPr>
                  <w:rFonts w:ascii="Calibri" w:hAnsi="Calibri" w:cs="Calibri"/>
                  <w:color w:val="000000"/>
                  <w:sz w:val="22"/>
                  <w:szCs w:val="22"/>
                </w:rPr>
                <w:t>Energy &amp; Sustainability</w:t>
              </w:r>
            </w:ins>
          </w:p>
        </w:tc>
        <w:tc>
          <w:tcPr>
            <w:tcW w:w="432" w:type="dxa"/>
            <w:tcBorders>
              <w:top w:val="nil"/>
              <w:left w:val="nil"/>
              <w:bottom w:val="single" w:sz="4" w:space="0" w:color="auto"/>
              <w:right w:val="single" w:sz="4" w:space="0" w:color="auto"/>
            </w:tcBorders>
            <w:shd w:val="clear" w:color="auto" w:fill="auto"/>
            <w:noWrap/>
            <w:vAlign w:val="bottom"/>
            <w:hideMark/>
          </w:tcPr>
          <w:p w14:paraId="7C481924" w14:textId="77777777" w:rsidR="00910219" w:rsidRPr="00910219" w:rsidRDefault="00910219" w:rsidP="00910219">
            <w:pPr>
              <w:spacing w:before="0" w:after="0" w:line="240" w:lineRule="auto"/>
              <w:jc w:val="center"/>
              <w:rPr>
                <w:ins w:id="78926" w:author="pete jones" w:date="2022-01-11T16:45:00Z"/>
                <w:rFonts w:ascii="Calibri" w:hAnsi="Calibri" w:cs="Calibri"/>
                <w:color w:val="000000"/>
                <w:sz w:val="22"/>
                <w:szCs w:val="22"/>
              </w:rPr>
            </w:pPr>
            <w:ins w:id="78927" w:author="pete jones" w:date="2022-01-11T16:45: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4F96EAA" w14:textId="77777777" w:rsidR="00910219" w:rsidRPr="00910219" w:rsidRDefault="00910219" w:rsidP="00910219">
            <w:pPr>
              <w:spacing w:before="0" w:after="0" w:line="240" w:lineRule="auto"/>
              <w:jc w:val="center"/>
              <w:rPr>
                <w:ins w:id="78928" w:author="pete jones" w:date="2022-01-11T16:45:00Z"/>
                <w:rFonts w:ascii="Calibri" w:hAnsi="Calibri" w:cs="Calibri"/>
                <w:color w:val="000000"/>
                <w:sz w:val="22"/>
                <w:szCs w:val="22"/>
              </w:rPr>
            </w:pPr>
            <w:ins w:id="78929"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01761E0" w14:textId="77777777" w:rsidR="00910219" w:rsidRPr="00910219" w:rsidRDefault="00910219" w:rsidP="00910219">
            <w:pPr>
              <w:spacing w:before="0" w:after="0" w:line="240" w:lineRule="auto"/>
              <w:jc w:val="center"/>
              <w:rPr>
                <w:ins w:id="78930" w:author="pete jones" w:date="2022-01-11T16:45:00Z"/>
                <w:rFonts w:ascii="Calibri" w:hAnsi="Calibri" w:cs="Calibri"/>
                <w:color w:val="000000"/>
                <w:sz w:val="22"/>
                <w:szCs w:val="22"/>
              </w:rPr>
            </w:pPr>
            <w:ins w:id="78931"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129A6E" w14:textId="77777777" w:rsidR="00910219" w:rsidRPr="00910219" w:rsidRDefault="00910219" w:rsidP="00910219">
            <w:pPr>
              <w:spacing w:before="0" w:after="0" w:line="240" w:lineRule="auto"/>
              <w:jc w:val="center"/>
              <w:rPr>
                <w:ins w:id="78932" w:author="pete jones" w:date="2022-01-11T16:45:00Z"/>
                <w:rFonts w:ascii="Calibri" w:hAnsi="Calibri" w:cs="Calibri"/>
                <w:color w:val="000000"/>
                <w:sz w:val="22"/>
                <w:szCs w:val="22"/>
              </w:rPr>
            </w:pPr>
            <w:ins w:id="78933"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BB2F73" w14:textId="77777777" w:rsidR="00910219" w:rsidRPr="00910219" w:rsidRDefault="00910219" w:rsidP="00910219">
            <w:pPr>
              <w:spacing w:before="0" w:after="0" w:line="240" w:lineRule="auto"/>
              <w:jc w:val="center"/>
              <w:rPr>
                <w:ins w:id="78934" w:author="pete jones" w:date="2022-01-11T16:45:00Z"/>
                <w:rFonts w:ascii="Calibri" w:hAnsi="Calibri" w:cs="Calibri"/>
                <w:color w:val="000000"/>
                <w:sz w:val="22"/>
                <w:szCs w:val="22"/>
              </w:rPr>
            </w:pPr>
            <w:ins w:id="78935"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181F2E" w14:textId="77777777" w:rsidR="00910219" w:rsidRPr="00910219" w:rsidRDefault="00910219" w:rsidP="00910219">
            <w:pPr>
              <w:spacing w:before="0" w:after="0" w:line="240" w:lineRule="auto"/>
              <w:jc w:val="center"/>
              <w:rPr>
                <w:ins w:id="78936" w:author="pete jones" w:date="2022-01-11T16:45:00Z"/>
                <w:rFonts w:ascii="Calibri" w:hAnsi="Calibri" w:cs="Calibri"/>
                <w:color w:val="000000"/>
                <w:sz w:val="22"/>
                <w:szCs w:val="22"/>
              </w:rPr>
            </w:pPr>
            <w:ins w:id="7893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70D75D" w14:textId="77777777" w:rsidR="00910219" w:rsidRPr="00910219" w:rsidRDefault="00910219" w:rsidP="00910219">
            <w:pPr>
              <w:spacing w:before="0" w:after="0" w:line="240" w:lineRule="auto"/>
              <w:jc w:val="center"/>
              <w:rPr>
                <w:ins w:id="78938" w:author="pete jones" w:date="2022-01-11T16:45:00Z"/>
                <w:rFonts w:ascii="Calibri" w:hAnsi="Calibri" w:cs="Calibri"/>
                <w:color w:val="000000"/>
                <w:sz w:val="22"/>
                <w:szCs w:val="22"/>
              </w:rPr>
            </w:pPr>
            <w:ins w:id="7893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02F8B5" w14:textId="77777777" w:rsidR="00910219" w:rsidRPr="00910219" w:rsidRDefault="00910219" w:rsidP="00910219">
            <w:pPr>
              <w:spacing w:before="0" w:after="0" w:line="240" w:lineRule="auto"/>
              <w:jc w:val="center"/>
              <w:rPr>
                <w:ins w:id="78940" w:author="pete jones" w:date="2022-01-11T16:45:00Z"/>
                <w:rFonts w:ascii="Calibri" w:hAnsi="Calibri" w:cs="Calibri"/>
                <w:color w:val="000000"/>
                <w:sz w:val="22"/>
                <w:szCs w:val="22"/>
              </w:rPr>
            </w:pPr>
            <w:ins w:id="7894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0BFD36" w14:textId="77777777" w:rsidR="00910219" w:rsidRPr="00910219" w:rsidRDefault="00910219" w:rsidP="00910219">
            <w:pPr>
              <w:spacing w:before="0" w:after="0" w:line="240" w:lineRule="auto"/>
              <w:jc w:val="center"/>
              <w:rPr>
                <w:ins w:id="78942" w:author="pete jones" w:date="2022-01-11T16:45:00Z"/>
                <w:rFonts w:ascii="Calibri" w:hAnsi="Calibri" w:cs="Calibri"/>
                <w:color w:val="000000"/>
                <w:sz w:val="22"/>
                <w:szCs w:val="22"/>
              </w:rPr>
            </w:pPr>
            <w:ins w:id="7894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FDE910" w14:textId="77777777" w:rsidR="00910219" w:rsidRPr="00910219" w:rsidRDefault="00910219" w:rsidP="00910219">
            <w:pPr>
              <w:spacing w:before="0" w:after="0" w:line="240" w:lineRule="auto"/>
              <w:jc w:val="center"/>
              <w:rPr>
                <w:ins w:id="78944" w:author="pete jones" w:date="2022-01-11T16:45:00Z"/>
                <w:rFonts w:ascii="Calibri" w:hAnsi="Calibri" w:cs="Calibri"/>
                <w:color w:val="000000"/>
                <w:sz w:val="22"/>
                <w:szCs w:val="22"/>
              </w:rPr>
            </w:pPr>
            <w:ins w:id="7894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E3131B" w14:textId="77777777" w:rsidR="00910219" w:rsidRPr="00910219" w:rsidRDefault="00910219" w:rsidP="00910219">
            <w:pPr>
              <w:spacing w:before="0" w:after="0" w:line="240" w:lineRule="auto"/>
              <w:jc w:val="center"/>
              <w:rPr>
                <w:ins w:id="78946" w:author="pete jones" w:date="2022-01-11T16:45:00Z"/>
                <w:rFonts w:ascii="Calibri" w:hAnsi="Calibri" w:cs="Calibri"/>
                <w:color w:val="000000"/>
                <w:sz w:val="22"/>
                <w:szCs w:val="22"/>
              </w:rPr>
            </w:pPr>
            <w:ins w:id="78947"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860DC3C" w14:textId="77777777" w:rsidR="00910219" w:rsidRPr="00910219" w:rsidRDefault="00910219" w:rsidP="00910219">
            <w:pPr>
              <w:spacing w:before="0" w:after="0" w:line="240" w:lineRule="auto"/>
              <w:jc w:val="center"/>
              <w:rPr>
                <w:ins w:id="78948" w:author="pete jones" w:date="2022-01-11T16:45:00Z"/>
                <w:rFonts w:ascii="Calibri" w:hAnsi="Calibri" w:cs="Calibri"/>
                <w:color w:val="000000"/>
                <w:sz w:val="22"/>
                <w:szCs w:val="22"/>
              </w:rPr>
            </w:pPr>
            <w:ins w:id="78949" w:author="pete jones" w:date="2022-01-11T16:45:00Z">
              <w:r w:rsidRPr="00910219">
                <w:rPr>
                  <w:rFonts w:ascii="Calibri" w:hAnsi="Calibri" w:cs="Calibri"/>
                  <w:color w:val="000000"/>
                  <w:sz w:val="22"/>
                  <w:szCs w:val="22"/>
                </w:rPr>
                <w:t> </w:t>
              </w:r>
            </w:ins>
          </w:p>
        </w:tc>
      </w:tr>
      <w:tr w:rsidR="00910219" w:rsidRPr="00910219" w14:paraId="26F2E234" w14:textId="77777777" w:rsidTr="00910219">
        <w:trPr>
          <w:trHeight w:val="300"/>
          <w:ins w:id="78950"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7FEB256" w14:textId="77777777" w:rsidR="00910219" w:rsidRPr="00910219" w:rsidRDefault="00910219" w:rsidP="00910219">
            <w:pPr>
              <w:spacing w:before="0" w:after="0" w:line="240" w:lineRule="auto"/>
              <w:jc w:val="center"/>
              <w:rPr>
                <w:ins w:id="78951" w:author="pete jones" w:date="2022-01-11T16:45:00Z"/>
                <w:rFonts w:ascii="Calibri" w:hAnsi="Calibri" w:cs="Calibri"/>
                <w:color w:val="000000"/>
                <w:sz w:val="22"/>
                <w:szCs w:val="22"/>
              </w:rPr>
            </w:pPr>
            <w:ins w:id="78952" w:author="pete jones" w:date="2022-01-11T16:45: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10C7EEA" w14:textId="77777777" w:rsidR="00910219" w:rsidRPr="00910219" w:rsidRDefault="00910219" w:rsidP="00910219">
            <w:pPr>
              <w:spacing w:before="0" w:after="0" w:line="240" w:lineRule="auto"/>
              <w:jc w:val="left"/>
              <w:rPr>
                <w:ins w:id="78953" w:author="pete jones" w:date="2022-01-11T16:45:00Z"/>
                <w:rFonts w:ascii="Calibri" w:hAnsi="Calibri" w:cs="Calibri"/>
                <w:color w:val="000000"/>
                <w:sz w:val="22"/>
                <w:szCs w:val="22"/>
              </w:rPr>
            </w:pPr>
            <w:ins w:id="78954" w:author="pete jones" w:date="2022-01-11T16:45:00Z">
              <w:r w:rsidRPr="00910219">
                <w:rPr>
                  <w:rFonts w:ascii="Calibri" w:hAnsi="Calibri" w:cs="Calibri"/>
                  <w:color w:val="000000"/>
                  <w:sz w:val="22"/>
                  <w:szCs w:val="22"/>
                </w:rPr>
                <w:t>General Engineering </w:t>
              </w:r>
            </w:ins>
          </w:p>
        </w:tc>
        <w:tc>
          <w:tcPr>
            <w:tcW w:w="432" w:type="dxa"/>
            <w:tcBorders>
              <w:top w:val="nil"/>
              <w:left w:val="nil"/>
              <w:bottom w:val="single" w:sz="4" w:space="0" w:color="auto"/>
              <w:right w:val="single" w:sz="4" w:space="0" w:color="auto"/>
            </w:tcBorders>
            <w:shd w:val="clear" w:color="auto" w:fill="auto"/>
            <w:noWrap/>
            <w:vAlign w:val="bottom"/>
            <w:hideMark/>
          </w:tcPr>
          <w:p w14:paraId="576D7940" w14:textId="77777777" w:rsidR="00910219" w:rsidRPr="00910219" w:rsidRDefault="00910219" w:rsidP="00910219">
            <w:pPr>
              <w:spacing w:before="0" w:after="0" w:line="240" w:lineRule="auto"/>
              <w:jc w:val="center"/>
              <w:rPr>
                <w:ins w:id="78955" w:author="pete jones" w:date="2022-01-11T16:45:00Z"/>
                <w:rFonts w:ascii="Calibri" w:hAnsi="Calibri" w:cs="Calibri"/>
                <w:color w:val="000000"/>
                <w:sz w:val="22"/>
                <w:szCs w:val="22"/>
              </w:rPr>
            </w:pPr>
            <w:ins w:id="78956" w:author="pete jones" w:date="2022-01-11T16:45: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DD16678" w14:textId="77777777" w:rsidR="00910219" w:rsidRPr="00910219" w:rsidRDefault="00910219" w:rsidP="00910219">
            <w:pPr>
              <w:spacing w:before="0" w:after="0" w:line="240" w:lineRule="auto"/>
              <w:jc w:val="center"/>
              <w:rPr>
                <w:ins w:id="78957" w:author="pete jones" w:date="2022-01-11T16:45:00Z"/>
                <w:rFonts w:ascii="Calibri" w:hAnsi="Calibri" w:cs="Calibri"/>
                <w:color w:val="000000"/>
                <w:sz w:val="22"/>
                <w:szCs w:val="22"/>
              </w:rPr>
            </w:pPr>
            <w:ins w:id="78958"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554BCD9" w14:textId="77777777" w:rsidR="00910219" w:rsidRPr="00910219" w:rsidRDefault="00910219" w:rsidP="00910219">
            <w:pPr>
              <w:spacing w:before="0" w:after="0" w:line="240" w:lineRule="auto"/>
              <w:jc w:val="center"/>
              <w:rPr>
                <w:ins w:id="78959" w:author="pete jones" w:date="2022-01-11T16:45:00Z"/>
                <w:rFonts w:ascii="Calibri" w:hAnsi="Calibri" w:cs="Calibri"/>
                <w:color w:val="000000"/>
                <w:sz w:val="22"/>
                <w:szCs w:val="22"/>
              </w:rPr>
            </w:pPr>
            <w:ins w:id="78960"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DD8D9A" w14:textId="77777777" w:rsidR="00910219" w:rsidRPr="00910219" w:rsidRDefault="00910219" w:rsidP="00910219">
            <w:pPr>
              <w:spacing w:before="0" w:after="0" w:line="240" w:lineRule="auto"/>
              <w:jc w:val="center"/>
              <w:rPr>
                <w:ins w:id="78961" w:author="pete jones" w:date="2022-01-11T16:45:00Z"/>
                <w:rFonts w:ascii="Calibri" w:hAnsi="Calibri" w:cs="Calibri"/>
                <w:color w:val="000000"/>
                <w:sz w:val="22"/>
                <w:szCs w:val="22"/>
              </w:rPr>
            </w:pPr>
            <w:ins w:id="78962"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8E0C56" w14:textId="77777777" w:rsidR="00910219" w:rsidRPr="00910219" w:rsidRDefault="00910219" w:rsidP="00910219">
            <w:pPr>
              <w:spacing w:before="0" w:after="0" w:line="240" w:lineRule="auto"/>
              <w:jc w:val="center"/>
              <w:rPr>
                <w:ins w:id="78963" w:author="pete jones" w:date="2022-01-11T16:45:00Z"/>
                <w:rFonts w:ascii="Calibri" w:hAnsi="Calibri" w:cs="Calibri"/>
                <w:color w:val="000000"/>
                <w:sz w:val="22"/>
                <w:szCs w:val="22"/>
              </w:rPr>
            </w:pPr>
            <w:ins w:id="78964"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7C0C58" w14:textId="77777777" w:rsidR="00910219" w:rsidRPr="00910219" w:rsidRDefault="00910219" w:rsidP="00910219">
            <w:pPr>
              <w:spacing w:before="0" w:after="0" w:line="240" w:lineRule="auto"/>
              <w:jc w:val="center"/>
              <w:rPr>
                <w:ins w:id="78965" w:author="pete jones" w:date="2022-01-11T16:45:00Z"/>
                <w:rFonts w:ascii="Calibri" w:hAnsi="Calibri" w:cs="Calibri"/>
                <w:color w:val="000000"/>
                <w:sz w:val="22"/>
                <w:szCs w:val="22"/>
              </w:rPr>
            </w:pPr>
            <w:ins w:id="7896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F26249" w14:textId="77777777" w:rsidR="00910219" w:rsidRPr="00910219" w:rsidRDefault="00910219" w:rsidP="00910219">
            <w:pPr>
              <w:spacing w:before="0" w:after="0" w:line="240" w:lineRule="auto"/>
              <w:jc w:val="center"/>
              <w:rPr>
                <w:ins w:id="78967" w:author="pete jones" w:date="2022-01-11T16:45:00Z"/>
                <w:rFonts w:ascii="Calibri" w:hAnsi="Calibri" w:cs="Calibri"/>
                <w:color w:val="000000"/>
                <w:sz w:val="22"/>
                <w:szCs w:val="22"/>
              </w:rPr>
            </w:pPr>
            <w:ins w:id="7896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B16DF3" w14:textId="77777777" w:rsidR="00910219" w:rsidRPr="00910219" w:rsidRDefault="00910219" w:rsidP="00910219">
            <w:pPr>
              <w:spacing w:before="0" w:after="0" w:line="240" w:lineRule="auto"/>
              <w:jc w:val="center"/>
              <w:rPr>
                <w:ins w:id="78969" w:author="pete jones" w:date="2022-01-11T16:45:00Z"/>
                <w:rFonts w:ascii="Calibri" w:hAnsi="Calibri" w:cs="Calibri"/>
                <w:color w:val="000000"/>
                <w:sz w:val="22"/>
                <w:szCs w:val="22"/>
              </w:rPr>
            </w:pPr>
            <w:ins w:id="7897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D3DE8B" w14:textId="77777777" w:rsidR="00910219" w:rsidRPr="00910219" w:rsidRDefault="00910219" w:rsidP="00910219">
            <w:pPr>
              <w:spacing w:before="0" w:after="0" w:line="240" w:lineRule="auto"/>
              <w:jc w:val="center"/>
              <w:rPr>
                <w:ins w:id="78971" w:author="pete jones" w:date="2022-01-11T16:45:00Z"/>
                <w:rFonts w:ascii="Calibri" w:hAnsi="Calibri" w:cs="Calibri"/>
                <w:color w:val="000000"/>
                <w:sz w:val="22"/>
                <w:szCs w:val="22"/>
              </w:rPr>
            </w:pPr>
            <w:ins w:id="7897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0D371C" w14:textId="77777777" w:rsidR="00910219" w:rsidRPr="00910219" w:rsidRDefault="00910219" w:rsidP="00910219">
            <w:pPr>
              <w:spacing w:before="0" w:after="0" w:line="240" w:lineRule="auto"/>
              <w:jc w:val="center"/>
              <w:rPr>
                <w:ins w:id="78973" w:author="pete jones" w:date="2022-01-11T16:45:00Z"/>
                <w:rFonts w:ascii="Calibri" w:hAnsi="Calibri" w:cs="Calibri"/>
                <w:color w:val="000000"/>
                <w:sz w:val="22"/>
                <w:szCs w:val="22"/>
              </w:rPr>
            </w:pPr>
            <w:ins w:id="7897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082B59" w14:textId="77777777" w:rsidR="00910219" w:rsidRPr="00910219" w:rsidRDefault="00910219" w:rsidP="00910219">
            <w:pPr>
              <w:spacing w:before="0" w:after="0" w:line="240" w:lineRule="auto"/>
              <w:jc w:val="center"/>
              <w:rPr>
                <w:ins w:id="78975" w:author="pete jones" w:date="2022-01-11T16:45:00Z"/>
                <w:rFonts w:ascii="Calibri" w:hAnsi="Calibri" w:cs="Calibri"/>
                <w:color w:val="000000"/>
                <w:sz w:val="22"/>
                <w:szCs w:val="22"/>
              </w:rPr>
            </w:pPr>
            <w:ins w:id="78976"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C73F10B" w14:textId="77777777" w:rsidR="00910219" w:rsidRPr="00910219" w:rsidRDefault="00910219" w:rsidP="00910219">
            <w:pPr>
              <w:spacing w:before="0" w:after="0" w:line="240" w:lineRule="auto"/>
              <w:jc w:val="center"/>
              <w:rPr>
                <w:ins w:id="78977" w:author="pete jones" w:date="2022-01-11T16:45:00Z"/>
                <w:rFonts w:ascii="Calibri" w:hAnsi="Calibri" w:cs="Calibri"/>
                <w:color w:val="000000"/>
                <w:sz w:val="22"/>
                <w:szCs w:val="22"/>
              </w:rPr>
            </w:pPr>
            <w:ins w:id="78978" w:author="pete jones" w:date="2022-01-11T16:45:00Z">
              <w:r w:rsidRPr="00910219">
                <w:rPr>
                  <w:rFonts w:ascii="Calibri" w:hAnsi="Calibri" w:cs="Calibri"/>
                  <w:color w:val="000000"/>
                  <w:sz w:val="22"/>
                  <w:szCs w:val="22"/>
                </w:rPr>
                <w:t> </w:t>
              </w:r>
            </w:ins>
          </w:p>
        </w:tc>
      </w:tr>
      <w:tr w:rsidR="00910219" w:rsidRPr="00910219" w14:paraId="04144C67" w14:textId="77777777" w:rsidTr="00910219">
        <w:trPr>
          <w:trHeight w:val="300"/>
          <w:ins w:id="78979"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EDCA900" w14:textId="77777777" w:rsidR="00910219" w:rsidRPr="00910219" w:rsidRDefault="00910219" w:rsidP="00910219">
            <w:pPr>
              <w:spacing w:before="0" w:after="0" w:line="240" w:lineRule="auto"/>
              <w:jc w:val="center"/>
              <w:rPr>
                <w:ins w:id="78980" w:author="pete jones" w:date="2022-01-11T16:45:00Z"/>
                <w:rFonts w:ascii="Calibri" w:hAnsi="Calibri" w:cs="Calibri"/>
                <w:color w:val="000000"/>
                <w:sz w:val="22"/>
                <w:szCs w:val="22"/>
              </w:rPr>
            </w:pPr>
            <w:ins w:id="78981" w:author="pete jones" w:date="2022-01-11T16:45: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24C431D" w14:textId="77777777" w:rsidR="00910219" w:rsidRPr="00910219" w:rsidRDefault="00910219" w:rsidP="00910219">
            <w:pPr>
              <w:spacing w:before="0" w:after="0" w:line="240" w:lineRule="auto"/>
              <w:jc w:val="left"/>
              <w:rPr>
                <w:ins w:id="78982" w:author="pete jones" w:date="2022-01-11T16:45:00Z"/>
                <w:rFonts w:ascii="Calibri" w:hAnsi="Calibri" w:cs="Calibri"/>
                <w:color w:val="000000"/>
                <w:sz w:val="22"/>
                <w:szCs w:val="22"/>
              </w:rPr>
            </w:pPr>
            <w:ins w:id="78983" w:author="pete jones" w:date="2022-01-11T16:45:00Z">
              <w:r w:rsidRPr="00910219">
                <w:rPr>
                  <w:rFonts w:ascii="Calibri" w:hAnsi="Calibri" w:cs="Calibri"/>
                  <w:color w:val="000000"/>
                  <w:sz w:val="22"/>
                  <w:szCs w:val="22"/>
                </w:rPr>
                <w:t>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42B76868" w14:textId="77777777" w:rsidR="00910219" w:rsidRPr="00910219" w:rsidRDefault="00910219" w:rsidP="00910219">
            <w:pPr>
              <w:spacing w:before="0" w:after="0" w:line="240" w:lineRule="auto"/>
              <w:jc w:val="center"/>
              <w:rPr>
                <w:ins w:id="78984" w:author="pete jones" w:date="2022-01-11T16:45:00Z"/>
                <w:rFonts w:ascii="Calibri" w:hAnsi="Calibri" w:cs="Calibri"/>
                <w:color w:val="000000"/>
                <w:sz w:val="22"/>
                <w:szCs w:val="22"/>
              </w:rPr>
            </w:pPr>
            <w:ins w:id="78985" w:author="pete jones" w:date="2022-01-11T16:45: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12D3275" w14:textId="77777777" w:rsidR="00910219" w:rsidRPr="00910219" w:rsidRDefault="00910219" w:rsidP="00910219">
            <w:pPr>
              <w:spacing w:before="0" w:after="0" w:line="240" w:lineRule="auto"/>
              <w:jc w:val="center"/>
              <w:rPr>
                <w:ins w:id="78986" w:author="pete jones" w:date="2022-01-11T16:45:00Z"/>
                <w:rFonts w:ascii="Calibri" w:hAnsi="Calibri" w:cs="Calibri"/>
                <w:color w:val="000000"/>
                <w:sz w:val="22"/>
                <w:szCs w:val="22"/>
              </w:rPr>
            </w:pPr>
            <w:ins w:id="78987"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DF5605D" w14:textId="77777777" w:rsidR="00910219" w:rsidRPr="00910219" w:rsidRDefault="00910219" w:rsidP="00910219">
            <w:pPr>
              <w:spacing w:before="0" w:after="0" w:line="240" w:lineRule="auto"/>
              <w:jc w:val="center"/>
              <w:rPr>
                <w:ins w:id="78988" w:author="pete jones" w:date="2022-01-11T16:45:00Z"/>
                <w:rFonts w:ascii="Calibri" w:hAnsi="Calibri" w:cs="Calibri"/>
                <w:color w:val="000000"/>
                <w:sz w:val="22"/>
                <w:szCs w:val="22"/>
              </w:rPr>
            </w:pPr>
            <w:ins w:id="78989"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7E898F" w14:textId="77777777" w:rsidR="00910219" w:rsidRPr="00910219" w:rsidRDefault="00910219" w:rsidP="00910219">
            <w:pPr>
              <w:spacing w:before="0" w:after="0" w:line="240" w:lineRule="auto"/>
              <w:jc w:val="center"/>
              <w:rPr>
                <w:ins w:id="78990" w:author="pete jones" w:date="2022-01-11T16:45:00Z"/>
                <w:rFonts w:ascii="Calibri" w:hAnsi="Calibri" w:cs="Calibri"/>
                <w:color w:val="000000"/>
                <w:sz w:val="22"/>
                <w:szCs w:val="22"/>
              </w:rPr>
            </w:pPr>
            <w:ins w:id="78991"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6FE826" w14:textId="77777777" w:rsidR="00910219" w:rsidRPr="00910219" w:rsidRDefault="00910219" w:rsidP="00910219">
            <w:pPr>
              <w:spacing w:before="0" w:after="0" w:line="240" w:lineRule="auto"/>
              <w:jc w:val="center"/>
              <w:rPr>
                <w:ins w:id="78992" w:author="pete jones" w:date="2022-01-11T16:45:00Z"/>
                <w:rFonts w:ascii="Calibri" w:hAnsi="Calibri" w:cs="Calibri"/>
                <w:color w:val="000000"/>
                <w:sz w:val="22"/>
                <w:szCs w:val="22"/>
              </w:rPr>
            </w:pPr>
            <w:ins w:id="78993"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29D24C" w14:textId="77777777" w:rsidR="00910219" w:rsidRPr="00910219" w:rsidRDefault="00910219" w:rsidP="00910219">
            <w:pPr>
              <w:spacing w:before="0" w:after="0" w:line="240" w:lineRule="auto"/>
              <w:jc w:val="center"/>
              <w:rPr>
                <w:ins w:id="78994" w:author="pete jones" w:date="2022-01-11T16:45:00Z"/>
                <w:rFonts w:ascii="Calibri" w:hAnsi="Calibri" w:cs="Calibri"/>
                <w:color w:val="000000"/>
                <w:sz w:val="22"/>
                <w:szCs w:val="22"/>
              </w:rPr>
            </w:pPr>
            <w:ins w:id="7899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7574F2" w14:textId="77777777" w:rsidR="00910219" w:rsidRPr="00910219" w:rsidRDefault="00910219" w:rsidP="00910219">
            <w:pPr>
              <w:spacing w:before="0" w:after="0" w:line="240" w:lineRule="auto"/>
              <w:jc w:val="center"/>
              <w:rPr>
                <w:ins w:id="78996" w:author="pete jones" w:date="2022-01-11T16:45:00Z"/>
                <w:rFonts w:ascii="Calibri" w:hAnsi="Calibri" w:cs="Calibri"/>
                <w:color w:val="000000"/>
                <w:sz w:val="22"/>
                <w:szCs w:val="22"/>
              </w:rPr>
            </w:pPr>
            <w:ins w:id="7899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141864" w14:textId="77777777" w:rsidR="00910219" w:rsidRPr="00910219" w:rsidRDefault="00910219" w:rsidP="00910219">
            <w:pPr>
              <w:spacing w:before="0" w:after="0" w:line="240" w:lineRule="auto"/>
              <w:jc w:val="center"/>
              <w:rPr>
                <w:ins w:id="78998" w:author="pete jones" w:date="2022-01-11T16:45:00Z"/>
                <w:rFonts w:ascii="Calibri" w:hAnsi="Calibri" w:cs="Calibri"/>
                <w:color w:val="000000"/>
                <w:sz w:val="22"/>
                <w:szCs w:val="22"/>
              </w:rPr>
            </w:pPr>
            <w:ins w:id="7899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F8A22C" w14:textId="77777777" w:rsidR="00910219" w:rsidRPr="00910219" w:rsidRDefault="00910219" w:rsidP="00910219">
            <w:pPr>
              <w:spacing w:before="0" w:after="0" w:line="240" w:lineRule="auto"/>
              <w:jc w:val="center"/>
              <w:rPr>
                <w:ins w:id="79000" w:author="pete jones" w:date="2022-01-11T16:45:00Z"/>
                <w:rFonts w:ascii="Calibri" w:hAnsi="Calibri" w:cs="Calibri"/>
                <w:color w:val="000000"/>
                <w:sz w:val="22"/>
                <w:szCs w:val="22"/>
              </w:rPr>
            </w:pPr>
            <w:ins w:id="7900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7256C3" w14:textId="77777777" w:rsidR="00910219" w:rsidRPr="00910219" w:rsidRDefault="00910219" w:rsidP="00910219">
            <w:pPr>
              <w:spacing w:before="0" w:after="0" w:line="240" w:lineRule="auto"/>
              <w:jc w:val="center"/>
              <w:rPr>
                <w:ins w:id="79002" w:author="pete jones" w:date="2022-01-11T16:45:00Z"/>
                <w:rFonts w:ascii="Calibri" w:hAnsi="Calibri" w:cs="Calibri"/>
                <w:color w:val="000000"/>
                <w:sz w:val="22"/>
                <w:szCs w:val="22"/>
              </w:rPr>
            </w:pPr>
            <w:ins w:id="7900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775C70" w14:textId="77777777" w:rsidR="00910219" w:rsidRPr="00910219" w:rsidRDefault="00910219" w:rsidP="00910219">
            <w:pPr>
              <w:spacing w:before="0" w:after="0" w:line="240" w:lineRule="auto"/>
              <w:jc w:val="center"/>
              <w:rPr>
                <w:ins w:id="79004" w:author="pete jones" w:date="2022-01-11T16:45:00Z"/>
                <w:rFonts w:ascii="Calibri" w:hAnsi="Calibri" w:cs="Calibri"/>
                <w:color w:val="000000"/>
                <w:sz w:val="22"/>
                <w:szCs w:val="22"/>
              </w:rPr>
            </w:pPr>
            <w:ins w:id="79005"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3224093" w14:textId="77777777" w:rsidR="00910219" w:rsidRPr="00910219" w:rsidRDefault="00910219" w:rsidP="00910219">
            <w:pPr>
              <w:spacing w:before="0" w:after="0" w:line="240" w:lineRule="auto"/>
              <w:jc w:val="center"/>
              <w:rPr>
                <w:ins w:id="79006" w:author="pete jones" w:date="2022-01-11T16:45:00Z"/>
                <w:rFonts w:ascii="Calibri" w:hAnsi="Calibri" w:cs="Calibri"/>
                <w:color w:val="000000"/>
                <w:sz w:val="22"/>
                <w:szCs w:val="22"/>
              </w:rPr>
            </w:pPr>
            <w:ins w:id="79007" w:author="pete jones" w:date="2022-01-11T16:45:00Z">
              <w:r w:rsidRPr="00910219">
                <w:rPr>
                  <w:rFonts w:ascii="Calibri" w:hAnsi="Calibri" w:cs="Calibri"/>
                  <w:color w:val="000000"/>
                  <w:sz w:val="22"/>
                  <w:szCs w:val="22"/>
                </w:rPr>
                <w:t> </w:t>
              </w:r>
            </w:ins>
          </w:p>
        </w:tc>
      </w:tr>
      <w:tr w:rsidR="00910219" w:rsidRPr="00910219" w14:paraId="4A360DBA" w14:textId="77777777" w:rsidTr="00910219">
        <w:trPr>
          <w:trHeight w:val="300"/>
          <w:ins w:id="79008"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9C3CEC8" w14:textId="77777777" w:rsidR="00910219" w:rsidRPr="00910219" w:rsidRDefault="00910219" w:rsidP="00910219">
            <w:pPr>
              <w:spacing w:before="0" w:after="0" w:line="240" w:lineRule="auto"/>
              <w:jc w:val="center"/>
              <w:rPr>
                <w:ins w:id="79009" w:author="pete jones" w:date="2022-01-11T16:45:00Z"/>
                <w:rFonts w:ascii="Calibri" w:hAnsi="Calibri" w:cs="Calibri"/>
                <w:color w:val="000000"/>
                <w:sz w:val="22"/>
                <w:szCs w:val="22"/>
              </w:rPr>
            </w:pPr>
            <w:ins w:id="79010" w:author="pete jones" w:date="2022-01-11T16:45: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7E08D73" w14:textId="77777777" w:rsidR="00910219" w:rsidRPr="00910219" w:rsidRDefault="00910219" w:rsidP="00910219">
            <w:pPr>
              <w:spacing w:before="0" w:after="0" w:line="240" w:lineRule="auto"/>
              <w:jc w:val="left"/>
              <w:rPr>
                <w:ins w:id="79011" w:author="pete jones" w:date="2022-01-11T16:45:00Z"/>
                <w:rFonts w:ascii="Calibri" w:hAnsi="Calibri" w:cs="Calibri"/>
                <w:color w:val="000000"/>
                <w:sz w:val="22"/>
                <w:szCs w:val="22"/>
              </w:rPr>
            </w:pPr>
            <w:ins w:id="79012" w:author="pete jones" w:date="2022-01-11T16:45:00Z">
              <w:r w:rsidRPr="00910219">
                <w:rPr>
                  <w:rFonts w:ascii="Calibri" w:hAnsi="Calibri" w:cs="Calibri"/>
                  <w:color w:val="000000"/>
                  <w:sz w:val="22"/>
                  <w:szCs w:val="22"/>
                </w:rPr>
                <w:t>Mechanical &amp; Aerospace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4C9F307F" w14:textId="77777777" w:rsidR="00910219" w:rsidRPr="00910219" w:rsidRDefault="00910219" w:rsidP="00910219">
            <w:pPr>
              <w:spacing w:before="0" w:after="0" w:line="240" w:lineRule="auto"/>
              <w:jc w:val="center"/>
              <w:rPr>
                <w:ins w:id="79013" w:author="pete jones" w:date="2022-01-11T16:45:00Z"/>
                <w:rFonts w:ascii="Calibri" w:hAnsi="Calibri" w:cs="Calibri"/>
                <w:color w:val="000000"/>
                <w:sz w:val="22"/>
                <w:szCs w:val="22"/>
              </w:rPr>
            </w:pPr>
            <w:ins w:id="79014" w:author="pete jones" w:date="2022-01-11T16:45: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2144910" w14:textId="77777777" w:rsidR="00910219" w:rsidRPr="00910219" w:rsidRDefault="00910219" w:rsidP="00910219">
            <w:pPr>
              <w:spacing w:before="0" w:after="0" w:line="240" w:lineRule="auto"/>
              <w:jc w:val="center"/>
              <w:rPr>
                <w:ins w:id="79015" w:author="pete jones" w:date="2022-01-11T16:45:00Z"/>
                <w:rFonts w:ascii="Calibri" w:hAnsi="Calibri" w:cs="Calibri"/>
                <w:color w:val="000000"/>
                <w:sz w:val="22"/>
                <w:szCs w:val="22"/>
              </w:rPr>
            </w:pPr>
            <w:ins w:id="79016"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F43A4E2" w14:textId="77777777" w:rsidR="00910219" w:rsidRPr="00910219" w:rsidRDefault="00910219" w:rsidP="00910219">
            <w:pPr>
              <w:spacing w:before="0" w:after="0" w:line="240" w:lineRule="auto"/>
              <w:jc w:val="center"/>
              <w:rPr>
                <w:ins w:id="79017" w:author="pete jones" w:date="2022-01-11T16:45:00Z"/>
                <w:rFonts w:ascii="Calibri" w:hAnsi="Calibri" w:cs="Calibri"/>
                <w:color w:val="000000"/>
                <w:sz w:val="22"/>
                <w:szCs w:val="22"/>
              </w:rPr>
            </w:pPr>
            <w:ins w:id="79018"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119432C" w14:textId="77777777" w:rsidR="00910219" w:rsidRPr="00910219" w:rsidRDefault="00910219" w:rsidP="00910219">
            <w:pPr>
              <w:spacing w:before="0" w:after="0" w:line="240" w:lineRule="auto"/>
              <w:jc w:val="center"/>
              <w:rPr>
                <w:ins w:id="79019" w:author="pete jones" w:date="2022-01-11T16:45:00Z"/>
                <w:rFonts w:ascii="Calibri" w:hAnsi="Calibri" w:cs="Calibri"/>
                <w:color w:val="000000"/>
                <w:sz w:val="22"/>
                <w:szCs w:val="22"/>
              </w:rPr>
            </w:pPr>
            <w:ins w:id="79020"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132DD5A" w14:textId="77777777" w:rsidR="00910219" w:rsidRPr="00910219" w:rsidRDefault="00910219" w:rsidP="00910219">
            <w:pPr>
              <w:spacing w:before="0" w:after="0" w:line="240" w:lineRule="auto"/>
              <w:jc w:val="center"/>
              <w:rPr>
                <w:ins w:id="79021" w:author="pete jones" w:date="2022-01-11T16:45:00Z"/>
                <w:rFonts w:ascii="Calibri" w:hAnsi="Calibri" w:cs="Calibri"/>
                <w:color w:val="000000"/>
                <w:sz w:val="22"/>
                <w:szCs w:val="22"/>
              </w:rPr>
            </w:pPr>
            <w:ins w:id="79022"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62B4E4" w14:textId="77777777" w:rsidR="00910219" w:rsidRPr="00910219" w:rsidRDefault="00910219" w:rsidP="00910219">
            <w:pPr>
              <w:spacing w:before="0" w:after="0" w:line="240" w:lineRule="auto"/>
              <w:jc w:val="center"/>
              <w:rPr>
                <w:ins w:id="79023" w:author="pete jones" w:date="2022-01-11T16:45:00Z"/>
                <w:rFonts w:ascii="Calibri" w:hAnsi="Calibri" w:cs="Calibri"/>
                <w:color w:val="000000"/>
                <w:sz w:val="22"/>
                <w:szCs w:val="22"/>
              </w:rPr>
            </w:pPr>
            <w:ins w:id="7902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C25796" w14:textId="77777777" w:rsidR="00910219" w:rsidRPr="00910219" w:rsidRDefault="00910219" w:rsidP="00910219">
            <w:pPr>
              <w:spacing w:before="0" w:after="0" w:line="240" w:lineRule="auto"/>
              <w:jc w:val="center"/>
              <w:rPr>
                <w:ins w:id="79025" w:author="pete jones" w:date="2022-01-11T16:45:00Z"/>
                <w:rFonts w:ascii="Calibri" w:hAnsi="Calibri" w:cs="Calibri"/>
                <w:color w:val="000000"/>
                <w:sz w:val="22"/>
                <w:szCs w:val="22"/>
              </w:rPr>
            </w:pPr>
            <w:ins w:id="7902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A6D748" w14:textId="77777777" w:rsidR="00910219" w:rsidRPr="00910219" w:rsidRDefault="00910219" w:rsidP="00910219">
            <w:pPr>
              <w:spacing w:before="0" w:after="0" w:line="240" w:lineRule="auto"/>
              <w:jc w:val="center"/>
              <w:rPr>
                <w:ins w:id="79027" w:author="pete jones" w:date="2022-01-11T16:45:00Z"/>
                <w:rFonts w:ascii="Calibri" w:hAnsi="Calibri" w:cs="Calibri"/>
                <w:color w:val="000000"/>
                <w:sz w:val="22"/>
                <w:szCs w:val="22"/>
              </w:rPr>
            </w:pPr>
            <w:ins w:id="7902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9DAB11" w14:textId="77777777" w:rsidR="00910219" w:rsidRPr="00910219" w:rsidRDefault="00910219" w:rsidP="00910219">
            <w:pPr>
              <w:spacing w:before="0" w:after="0" w:line="240" w:lineRule="auto"/>
              <w:jc w:val="center"/>
              <w:rPr>
                <w:ins w:id="79029" w:author="pete jones" w:date="2022-01-11T16:45:00Z"/>
                <w:rFonts w:ascii="Calibri" w:hAnsi="Calibri" w:cs="Calibri"/>
                <w:color w:val="000000"/>
                <w:sz w:val="22"/>
                <w:szCs w:val="22"/>
              </w:rPr>
            </w:pPr>
            <w:ins w:id="7903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B870B5" w14:textId="77777777" w:rsidR="00910219" w:rsidRPr="00910219" w:rsidRDefault="00910219" w:rsidP="00910219">
            <w:pPr>
              <w:spacing w:before="0" w:after="0" w:line="240" w:lineRule="auto"/>
              <w:jc w:val="center"/>
              <w:rPr>
                <w:ins w:id="79031" w:author="pete jones" w:date="2022-01-11T16:45:00Z"/>
                <w:rFonts w:ascii="Calibri" w:hAnsi="Calibri" w:cs="Calibri"/>
                <w:color w:val="000000"/>
                <w:sz w:val="22"/>
                <w:szCs w:val="22"/>
              </w:rPr>
            </w:pPr>
            <w:ins w:id="7903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C8BF2D" w14:textId="77777777" w:rsidR="00910219" w:rsidRPr="00910219" w:rsidRDefault="00910219" w:rsidP="00910219">
            <w:pPr>
              <w:spacing w:before="0" w:after="0" w:line="240" w:lineRule="auto"/>
              <w:jc w:val="center"/>
              <w:rPr>
                <w:ins w:id="79033" w:author="pete jones" w:date="2022-01-11T16:45:00Z"/>
                <w:rFonts w:ascii="Calibri" w:hAnsi="Calibri" w:cs="Calibri"/>
                <w:color w:val="000000"/>
                <w:sz w:val="22"/>
                <w:szCs w:val="22"/>
              </w:rPr>
            </w:pPr>
            <w:ins w:id="79034"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A5AD8A5" w14:textId="77777777" w:rsidR="00910219" w:rsidRPr="00910219" w:rsidRDefault="00910219" w:rsidP="00910219">
            <w:pPr>
              <w:spacing w:before="0" w:after="0" w:line="240" w:lineRule="auto"/>
              <w:jc w:val="center"/>
              <w:rPr>
                <w:ins w:id="79035" w:author="pete jones" w:date="2022-01-11T16:45:00Z"/>
                <w:rFonts w:ascii="Calibri" w:hAnsi="Calibri" w:cs="Calibri"/>
                <w:color w:val="000000"/>
                <w:sz w:val="22"/>
                <w:szCs w:val="22"/>
              </w:rPr>
            </w:pPr>
            <w:ins w:id="79036" w:author="pete jones" w:date="2022-01-11T16:45:00Z">
              <w:r w:rsidRPr="00910219">
                <w:rPr>
                  <w:rFonts w:ascii="Calibri" w:hAnsi="Calibri" w:cs="Calibri"/>
                  <w:color w:val="000000"/>
                  <w:sz w:val="22"/>
                  <w:szCs w:val="22"/>
                </w:rPr>
                <w:t> </w:t>
              </w:r>
            </w:ins>
          </w:p>
        </w:tc>
      </w:tr>
      <w:tr w:rsidR="00910219" w:rsidRPr="00910219" w14:paraId="5FB3EF7D" w14:textId="77777777" w:rsidTr="00910219">
        <w:trPr>
          <w:trHeight w:val="300"/>
          <w:ins w:id="79037"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6B985F8" w14:textId="77777777" w:rsidR="00910219" w:rsidRPr="00910219" w:rsidRDefault="00910219" w:rsidP="00910219">
            <w:pPr>
              <w:spacing w:before="0" w:after="0" w:line="240" w:lineRule="auto"/>
              <w:jc w:val="center"/>
              <w:rPr>
                <w:ins w:id="79038" w:author="pete jones" w:date="2022-01-11T16:45:00Z"/>
                <w:rFonts w:ascii="Calibri" w:hAnsi="Calibri" w:cs="Calibri"/>
                <w:color w:val="000000"/>
                <w:sz w:val="22"/>
                <w:szCs w:val="22"/>
              </w:rPr>
            </w:pPr>
            <w:ins w:id="79039" w:author="pete jones" w:date="2022-01-11T16:45: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6655360F" w14:textId="77777777" w:rsidR="00910219" w:rsidRPr="00910219" w:rsidRDefault="00910219" w:rsidP="00910219">
            <w:pPr>
              <w:spacing w:before="0" w:after="0" w:line="240" w:lineRule="auto"/>
              <w:jc w:val="left"/>
              <w:rPr>
                <w:ins w:id="79040" w:author="pete jones" w:date="2022-01-11T16:45:00Z"/>
                <w:rFonts w:ascii="Calibri" w:hAnsi="Calibri" w:cs="Calibri"/>
                <w:color w:val="000000"/>
                <w:sz w:val="22"/>
                <w:szCs w:val="22"/>
              </w:rPr>
            </w:pPr>
            <w:ins w:id="79041" w:author="pete jones" w:date="2022-01-11T16:45:00Z">
              <w:r w:rsidRPr="00910219">
                <w:rPr>
                  <w:rFonts w:ascii="Calibri" w:hAnsi="Calibri" w:cs="Calibri"/>
                  <w:color w:val="000000"/>
                  <w:sz w:val="22"/>
                  <w:szCs w:val="22"/>
                </w:rPr>
                <w:t>Interdisciplinary Group Design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6E07DBC7" w14:textId="77777777" w:rsidR="00910219" w:rsidRPr="00910219" w:rsidRDefault="00910219" w:rsidP="00910219">
            <w:pPr>
              <w:spacing w:before="0" w:after="0" w:line="240" w:lineRule="auto"/>
              <w:jc w:val="center"/>
              <w:rPr>
                <w:ins w:id="79042" w:author="pete jones" w:date="2022-01-11T16:45:00Z"/>
                <w:rFonts w:ascii="Calibri" w:hAnsi="Calibri" w:cs="Calibri"/>
                <w:color w:val="000000"/>
                <w:sz w:val="22"/>
                <w:szCs w:val="22"/>
              </w:rPr>
            </w:pPr>
            <w:ins w:id="79043" w:author="pete jones" w:date="2022-01-11T16:45: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E874493" w14:textId="77777777" w:rsidR="00910219" w:rsidRPr="00910219" w:rsidRDefault="00910219" w:rsidP="00910219">
            <w:pPr>
              <w:spacing w:before="0" w:after="0" w:line="240" w:lineRule="auto"/>
              <w:jc w:val="center"/>
              <w:rPr>
                <w:ins w:id="79044" w:author="pete jones" w:date="2022-01-11T16:45:00Z"/>
                <w:rFonts w:ascii="Calibri" w:hAnsi="Calibri" w:cs="Calibri"/>
                <w:color w:val="000000"/>
                <w:sz w:val="22"/>
                <w:szCs w:val="22"/>
              </w:rPr>
            </w:pPr>
            <w:ins w:id="79045"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65E88CD" w14:textId="77777777" w:rsidR="00910219" w:rsidRPr="00910219" w:rsidRDefault="00910219" w:rsidP="00910219">
            <w:pPr>
              <w:spacing w:before="0" w:after="0" w:line="240" w:lineRule="auto"/>
              <w:jc w:val="center"/>
              <w:rPr>
                <w:ins w:id="79046" w:author="pete jones" w:date="2022-01-11T16:45:00Z"/>
                <w:rFonts w:ascii="Calibri" w:hAnsi="Calibri" w:cs="Calibri"/>
                <w:color w:val="000000"/>
                <w:sz w:val="22"/>
                <w:szCs w:val="22"/>
              </w:rPr>
            </w:pPr>
            <w:ins w:id="79047"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B312AA" w14:textId="77777777" w:rsidR="00910219" w:rsidRPr="00910219" w:rsidRDefault="00910219" w:rsidP="00910219">
            <w:pPr>
              <w:spacing w:before="0" w:after="0" w:line="240" w:lineRule="auto"/>
              <w:jc w:val="center"/>
              <w:rPr>
                <w:ins w:id="79048" w:author="pete jones" w:date="2022-01-11T16:45:00Z"/>
                <w:rFonts w:ascii="Calibri" w:hAnsi="Calibri" w:cs="Calibri"/>
                <w:color w:val="000000"/>
                <w:sz w:val="22"/>
                <w:szCs w:val="22"/>
              </w:rPr>
            </w:pPr>
            <w:ins w:id="79049"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DFD6B5" w14:textId="77777777" w:rsidR="00910219" w:rsidRPr="00910219" w:rsidRDefault="00910219" w:rsidP="00910219">
            <w:pPr>
              <w:spacing w:before="0" w:after="0" w:line="240" w:lineRule="auto"/>
              <w:jc w:val="center"/>
              <w:rPr>
                <w:ins w:id="79050" w:author="pete jones" w:date="2022-01-11T16:45:00Z"/>
                <w:rFonts w:ascii="Calibri" w:hAnsi="Calibri" w:cs="Calibri"/>
                <w:color w:val="000000"/>
                <w:sz w:val="22"/>
                <w:szCs w:val="22"/>
              </w:rPr>
            </w:pPr>
            <w:ins w:id="79051"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3C9428" w14:textId="77777777" w:rsidR="00910219" w:rsidRPr="00910219" w:rsidRDefault="00910219" w:rsidP="00910219">
            <w:pPr>
              <w:spacing w:before="0" w:after="0" w:line="240" w:lineRule="auto"/>
              <w:jc w:val="center"/>
              <w:rPr>
                <w:ins w:id="79052" w:author="pete jones" w:date="2022-01-11T16:45:00Z"/>
                <w:rFonts w:ascii="Calibri" w:hAnsi="Calibri" w:cs="Calibri"/>
                <w:color w:val="000000"/>
                <w:sz w:val="22"/>
                <w:szCs w:val="22"/>
              </w:rPr>
            </w:pPr>
            <w:ins w:id="7905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0C7111" w14:textId="77777777" w:rsidR="00910219" w:rsidRPr="00910219" w:rsidRDefault="00910219" w:rsidP="00910219">
            <w:pPr>
              <w:spacing w:before="0" w:after="0" w:line="240" w:lineRule="auto"/>
              <w:jc w:val="center"/>
              <w:rPr>
                <w:ins w:id="79054" w:author="pete jones" w:date="2022-01-11T16:45:00Z"/>
                <w:rFonts w:ascii="Calibri" w:hAnsi="Calibri" w:cs="Calibri"/>
                <w:color w:val="000000"/>
                <w:sz w:val="22"/>
                <w:szCs w:val="22"/>
              </w:rPr>
            </w:pPr>
            <w:ins w:id="7905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5A44EF" w14:textId="77777777" w:rsidR="00910219" w:rsidRPr="00910219" w:rsidRDefault="00910219" w:rsidP="00910219">
            <w:pPr>
              <w:spacing w:before="0" w:after="0" w:line="240" w:lineRule="auto"/>
              <w:jc w:val="center"/>
              <w:rPr>
                <w:ins w:id="79056" w:author="pete jones" w:date="2022-01-11T16:45:00Z"/>
                <w:rFonts w:ascii="Calibri" w:hAnsi="Calibri" w:cs="Calibri"/>
                <w:color w:val="000000"/>
                <w:sz w:val="22"/>
                <w:szCs w:val="22"/>
              </w:rPr>
            </w:pPr>
            <w:ins w:id="7905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136D2A" w14:textId="77777777" w:rsidR="00910219" w:rsidRPr="00910219" w:rsidRDefault="00910219" w:rsidP="00910219">
            <w:pPr>
              <w:spacing w:before="0" w:after="0" w:line="240" w:lineRule="auto"/>
              <w:jc w:val="center"/>
              <w:rPr>
                <w:ins w:id="79058" w:author="pete jones" w:date="2022-01-11T16:45:00Z"/>
                <w:rFonts w:ascii="Calibri" w:hAnsi="Calibri" w:cs="Calibri"/>
                <w:color w:val="000000"/>
                <w:sz w:val="22"/>
                <w:szCs w:val="22"/>
              </w:rPr>
            </w:pPr>
            <w:ins w:id="7905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4FA871" w14:textId="77777777" w:rsidR="00910219" w:rsidRPr="00910219" w:rsidRDefault="00910219" w:rsidP="00910219">
            <w:pPr>
              <w:spacing w:before="0" w:after="0" w:line="240" w:lineRule="auto"/>
              <w:jc w:val="center"/>
              <w:rPr>
                <w:ins w:id="79060" w:author="pete jones" w:date="2022-01-11T16:45:00Z"/>
                <w:rFonts w:ascii="Calibri" w:hAnsi="Calibri" w:cs="Calibri"/>
                <w:color w:val="000000"/>
                <w:sz w:val="22"/>
                <w:szCs w:val="22"/>
              </w:rPr>
            </w:pPr>
            <w:ins w:id="7906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FDDC21" w14:textId="77777777" w:rsidR="00910219" w:rsidRPr="00910219" w:rsidRDefault="00910219" w:rsidP="00910219">
            <w:pPr>
              <w:spacing w:before="0" w:after="0" w:line="240" w:lineRule="auto"/>
              <w:jc w:val="center"/>
              <w:rPr>
                <w:ins w:id="79062" w:author="pete jones" w:date="2022-01-11T16:45:00Z"/>
                <w:rFonts w:ascii="Calibri" w:hAnsi="Calibri" w:cs="Calibri"/>
                <w:color w:val="000000"/>
                <w:sz w:val="22"/>
                <w:szCs w:val="22"/>
              </w:rPr>
            </w:pPr>
            <w:ins w:id="79063"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9F2B91A" w14:textId="77777777" w:rsidR="00910219" w:rsidRPr="00910219" w:rsidRDefault="00910219" w:rsidP="00910219">
            <w:pPr>
              <w:spacing w:before="0" w:after="0" w:line="240" w:lineRule="auto"/>
              <w:jc w:val="center"/>
              <w:rPr>
                <w:ins w:id="79064" w:author="pete jones" w:date="2022-01-11T16:45:00Z"/>
                <w:rFonts w:ascii="Calibri" w:hAnsi="Calibri" w:cs="Calibri"/>
                <w:color w:val="000000"/>
                <w:sz w:val="22"/>
                <w:szCs w:val="22"/>
              </w:rPr>
            </w:pPr>
            <w:ins w:id="79065" w:author="pete jones" w:date="2022-01-11T16:45:00Z">
              <w:r w:rsidRPr="00910219">
                <w:rPr>
                  <w:rFonts w:ascii="Calibri" w:hAnsi="Calibri" w:cs="Calibri"/>
                  <w:color w:val="000000"/>
                  <w:sz w:val="22"/>
                  <w:szCs w:val="22"/>
                </w:rPr>
                <w:t> </w:t>
              </w:r>
            </w:ins>
          </w:p>
        </w:tc>
      </w:tr>
      <w:tr w:rsidR="00910219" w:rsidRPr="00910219" w14:paraId="61904449" w14:textId="77777777" w:rsidTr="00910219">
        <w:trPr>
          <w:trHeight w:val="300"/>
          <w:ins w:id="79066" w:author="pete jones" w:date="2022-01-11T16:4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4F76E79" w14:textId="77777777" w:rsidR="00910219" w:rsidRPr="00910219" w:rsidRDefault="00910219" w:rsidP="00910219">
            <w:pPr>
              <w:spacing w:before="0" w:after="0" w:line="240" w:lineRule="auto"/>
              <w:jc w:val="center"/>
              <w:rPr>
                <w:ins w:id="79067" w:author="pete jones" w:date="2022-01-11T16:45:00Z"/>
                <w:rFonts w:ascii="Calibri" w:hAnsi="Calibri" w:cs="Calibri"/>
                <w:color w:val="000000"/>
                <w:sz w:val="22"/>
                <w:szCs w:val="22"/>
              </w:rPr>
            </w:pPr>
            <w:ins w:id="79068" w:author="pete jones" w:date="2022-01-11T16:45: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355C62F" w14:textId="77777777" w:rsidR="00910219" w:rsidRPr="00910219" w:rsidRDefault="00910219" w:rsidP="00910219">
            <w:pPr>
              <w:spacing w:before="0" w:after="0" w:line="240" w:lineRule="auto"/>
              <w:jc w:val="left"/>
              <w:rPr>
                <w:ins w:id="79069" w:author="pete jones" w:date="2022-01-11T16:45:00Z"/>
                <w:rFonts w:ascii="Calibri" w:hAnsi="Calibri" w:cs="Calibri"/>
                <w:color w:val="000000"/>
                <w:sz w:val="22"/>
                <w:szCs w:val="22"/>
              </w:rPr>
            </w:pPr>
            <w:ins w:id="79070" w:author="pete jones" w:date="2022-01-11T16:45:00Z">
              <w:r w:rsidRPr="00910219">
                <w:rPr>
                  <w:rFonts w:ascii="Calibri" w:hAnsi="Calibri" w:cs="Calibri"/>
                  <w:color w:val="000000"/>
                  <w:sz w:val="22"/>
                  <w:szCs w:val="22"/>
                </w:rPr>
                <w:t>Finance and Law for Engineers</w:t>
              </w:r>
            </w:ins>
          </w:p>
        </w:tc>
        <w:tc>
          <w:tcPr>
            <w:tcW w:w="432" w:type="dxa"/>
            <w:tcBorders>
              <w:top w:val="nil"/>
              <w:left w:val="nil"/>
              <w:bottom w:val="single" w:sz="4" w:space="0" w:color="auto"/>
              <w:right w:val="single" w:sz="4" w:space="0" w:color="auto"/>
            </w:tcBorders>
            <w:shd w:val="clear" w:color="auto" w:fill="auto"/>
            <w:noWrap/>
            <w:vAlign w:val="bottom"/>
            <w:hideMark/>
          </w:tcPr>
          <w:p w14:paraId="3CA0FC0D" w14:textId="77777777" w:rsidR="00910219" w:rsidRPr="00910219" w:rsidRDefault="00910219" w:rsidP="00910219">
            <w:pPr>
              <w:spacing w:before="0" w:after="0" w:line="240" w:lineRule="auto"/>
              <w:jc w:val="center"/>
              <w:rPr>
                <w:ins w:id="79071" w:author="pete jones" w:date="2022-01-11T16:45:00Z"/>
                <w:rFonts w:ascii="Calibri" w:hAnsi="Calibri" w:cs="Calibri"/>
                <w:color w:val="000000"/>
                <w:sz w:val="22"/>
                <w:szCs w:val="22"/>
              </w:rPr>
            </w:pPr>
            <w:ins w:id="79072" w:author="pete jones" w:date="2022-01-11T16:45: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6F245AF" w14:textId="77777777" w:rsidR="00910219" w:rsidRPr="00910219" w:rsidRDefault="00910219" w:rsidP="00910219">
            <w:pPr>
              <w:spacing w:before="0" w:after="0" w:line="240" w:lineRule="auto"/>
              <w:jc w:val="center"/>
              <w:rPr>
                <w:ins w:id="79073" w:author="pete jones" w:date="2022-01-11T16:45:00Z"/>
                <w:rFonts w:ascii="Calibri" w:hAnsi="Calibri" w:cs="Calibri"/>
                <w:color w:val="000000"/>
                <w:sz w:val="22"/>
                <w:szCs w:val="22"/>
              </w:rPr>
            </w:pPr>
            <w:ins w:id="79074" w:author="pete jones" w:date="2022-01-11T16:45: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767FE94" w14:textId="77777777" w:rsidR="00910219" w:rsidRPr="00910219" w:rsidRDefault="00910219" w:rsidP="00910219">
            <w:pPr>
              <w:spacing w:before="0" w:after="0" w:line="240" w:lineRule="auto"/>
              <w:jc w:val="center"/>
              <w:rPr>
                <w:ins w:id="79075" w:author="pete jones" w:date="2022-01-11T16:45:00Z"/>
                <w:rFonts w:ascii="Calibri" w:hAnsi="Calibri" w:cs="Calibri"/>
                <w:color w:val="000000"/>
                <w:sz w:val="22"/>
                <w:szCs w:val="22"/>
              </w:rPr>
            </w:pPr>
            <w:ins w:id="79076"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9E297E" w14:textId="77777777" w:rsidR="00910219" w:rsidRPr="00910219" w:rsidRDefault="00910219" w:rsidP="00910219">
            <w:pPr>
              <w:spacing w:before="0" w:after="0" w:line="240" w:lineRule="auto"/>
              <w:jc w:val="center"/>
              <w:rPr>
                <w:ins w:id="79077" w:author="pete jones" w:date="2022-01-11T16:45:00Z"/>
                <w:rFonts w:ascii="Calibri" w:hAnsi="Calibri" w:cs="Calibri"/>
                <w:color w:val="000000"/>
                <w:sz w:val="22"/>
                <w:szCs w:val="22"/>
              </w:rPr>
            </w:pPr>
            <w:ins w:id="79078"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DAA8351" w14:textId="77777777" w:rsidR="00910219" w:rsidRPr="00910219" w:rsidRDefault="00910219" w:rsidP="00910219">
            <w:pPr>
              <w:spacing w:before="0" w:after="0" w:line="240" w:lineRule="auto"/>
              <w:jc w:val="center"/>
              <w:rPr>
                <w:ins w:id="79079" w:author="pete jones" w:date="2022-01-11T16:45:00Z"/>
                <w:rFonts w:ascii="Calibri" w:hAnsi="Calibri" w:cs="Calibri"/>
                <w:color w:val="000000"/>
                <w:sz w:val="22"/>
                <w:szCs w:val="22"/>
              </w:rPr>
            </w:pPr>
            <w:ins w:id="79080" w:author="pete jones" w:date="2022-01-11T16:45: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17C8B47" w14:textId="77777777" w:rsidR="00910219" w:rsidRPr="00910219" w:rsidRDefault="00910219" w:rsidP="00910219">
            <w:pPr>
              <w:spacing w:before="0" w:after="0" w:line="240" w:lineRule="auto"/>
              <w:jc w:val="center"/>
              <w:rPr>
                <w:ins w:id="79081" w:author="pete jones" w:date="2022-01-11T16:45:00Z"/>
                <w:rFonts w:ascii="Calibri" w:hAnsi="Calibri" w:cs="Calibri"/>
                <w:color w:val="000000"/>
                <w:sz w:val="22"/>
                <w:szCs w:val="22"/>
              </w:rPr>
            </w:pPr>
            <w:ins w:id="7908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F7D5E5" w14:textId="77777777" w:rsidR="00910219" w:rsidRPr="00910219" w:rsidRDefault="00910219" w:rsidP="00910219">
            <w:pPr>
              <w:spacing w:before="0" w:after="0" w:line="240" w:lineRule="auto"/>
              <w:jc w:val="center"/>
              <w:rPr>
                <w:ins w:id="79083" w:author="pete jones" w:date="2022-01-11T16:45:00Z"/>
                <w:rFonts w:ascii="Calibri" w:hAnsi="Calibri" w:cs="Calibri"/>
                <w:color w:val="000000"/>
                <w:sz w:val="22"/>
                <w:szCs w:val="22"/>
              </w:rPr>
            </w:pPr>
            <w:ins w:id="7908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D58762" w14:textId="77777777" w:rsidR="00910219" w:rsidRPr="00910219" w:rsidRDefault="00910219" w:rsidP="00910219">
            <w:pPr>
              <w:spacing w:before="0" w:after="0" w:line="240" w:lineRule="auto"/>
              <w:jc w:val="center"/>
              <w:rPr>
                <w:ins w:id="79085" w:author="pete jones" w:date="2022-01-11T16:45:00Z"/>
                <w:rFonts w:ascii="Calibri" w:hAnsi="Calibri" w:cs="Calibri"/>
                <w:color w:val="000000"/>
                <w:sz w:val="22"/>
                <w:szCs w:val="22"/>
              </w:rPr>
            </w:pPr>
            <w:ins w:id="7908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B7A899" w14:textId="77777777" w:rsidR="00910219" w:rsidRPr="00910219" w:rsidRDefault="00910219" w:rsidP="00910219">
            <w:pPr>
              <w:spacing w:before="0" w:after="0" w:line="240" w:lineRule="auto"/>
              <w:jc w:val="center"/>
              <w:rPr>
                <w:ins w:id="79087" w:author="pete jones" w:date="2022-01-11T16:45:00Z"/>
                <w:rFonts w:ascii="Calibri" w:hAnsi="Calibri" w:cs="Calibri"/>
                <w:color w:val="000000"/>
                <w:sz w:val="22"/>
                <w:szCs w:val="22"/>
              </w:rPr>
            </w:pPr>
            <w:ins w:id="7908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CBC1F0" w14:textId="77777777" w:rsidR="00910219" w:rsidRPr="00910219" w:rsidRDefault="00910219" w:rsidP="00910219">
            <w:pPr>
              <w:spacing w:before="0" w:after="0" w:line="240" w:lineRule="auto"/>
              <w:jc w:val="center"/>
              <w:rPr>
                <w:ins w:id="79089" w:author="pete jones" w:date="2022-01-11T16:45:00Z"/>
                <w:rFonts w:ascii="Calibri" w:hAnsi="Calibri" w:cs="Calibri"/>
                <w:color w:val="000000"/>
                <w:sz w:val="22"/>
                <w:szCs w:val="22"/>
              </w:rPr>
            </w:pPr>
            <w:ins w:id="7909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DBCB2F" w14:textId="77777777" w:rsidR="00910219" w:rsidRPr="00910219" w:rsidRDefault="00910219" w:rsidP="00910219">
            <w:pPr>
              <w:spacing w:before="0" w:after="0" w:line="240" w:lineRule="auto"/>
              <w:jc w:val="center"/>
              <w:rPr>
                <w:ins w:id="79091" w:author="pete jones" w:date="2022-01-11T16:45:00Z"/>
                <w:rFonts w:ascii="Calibri" w:hAnsi="Calibri" w:cs="Calibri"/>
                <w:color w:val="000000"/>
                <w:sz w:val="22"/>
                <w:szCs w:val="22"/>
              </w:rPr>
            </w:pPr>
            <w:ins w:id="79092"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F0EB05A" w14:textId="77777777" w:rsidR="00910219" w:rsidRPr="00910219" w:rsidRDefault="00910219" w:rsidP="00910219">
            <w:pPr>
              <w:spacing w:before="0" w:after="0" w:line="240" w:lineRule="auto"/>
              <w:jc w:val="center"/>
              <w:rPr>
                <w:ins w:id="79093" w:author="pete jones" w:date="2022-01-11T16:45:00Z"/>
                <w:rFonts w:ascii="Calibri" w:hAnsi="Calibri" w:cs="Calibri"/>
                <w:color w:val="000000"/>
                <w:sz w:val="22"/>
                <w:szCs w:val="22"/>
              </w:rPr>
            </w:pPr>
            <w:ins w:id="79094" w:author="pete jones" w:date="2022-01-11T16:45:00Z">
              <w:r w:rsidRPr="00910219">
                <w:rPr>
                  <w:rFonts w:ascii="Calibri" w:hAnsi="Calibri" w:cs="Calibri"/>
                  <w:color w:val="000000"/>
                  <w:sz w:val="22"/>
                  <w:szCs w:val="22"/>
                </w:rPr>
                <w:t> </w:t>
              </w:r>
            </w:ins>
          </w:p>
        </w:tc>
      </w:tr>
    </w:tbl>
    <w:p w14:paraId="57328B37" w14:textId="7DB57771" w:rsidR="00910219" w:rsidRDefault="00910219" w:rsidP="00406988">
      <w:pPr>
        <w:jc w:val="left"/>
        <w:rPr>
          <w:ins w:id="79095" w:author="pete jones" w:date="2022-01-11T16:45:00Z"/>
        </w:rPr>
      </w:pPr>
    </w:p>
    <w:tbl>
      <w:tblPr>
        <w:tblW w:w="12771" w:type="dxa"/>
        <w:tblLook w:val="04A0" w:firstRow="1" w:lastRow="0" w:firstColumn="1" w:lastColumn="0" w:noHBand="0" w:noVBand="1"/>
      </w:tblPr>
      <w:tblGrid>
        <w:gridCol w:w="493"/>
        <w:gridCol w:w="7260"/>
        <w:gridCol w:w="492"/>
        <w:gridCol w:w="544"/>
        <w:gridCol w:w="492"/>
        <w:gridCol w:w="492"/>
        <w:gridCol w:w="492"/>
        <w:gridCol w:w="492"/>
        <w:gridCol w:w="492"/>
        <w:gridCol w:w="492"/>
        <w:gridCol w:w="492"/>
        <w:gridCol w:w="492"/>
        <w:gridCol w:w="492"/>
        <w:gridCol w:w="492"/>
      </w:tblGrid>
      <w:tr w:rsidR="00910219" w:rsidRPr="00910219" w14:paraId="1E9DC7E3" w14:textId="77777777" w:rsidTr="00910219">
        <w:trPr>
          <w:trHeight w:val="300"/>
          <w:ins w:id="79096" w:author="pete jones" w:date="2022-01-11T16:45:00Z"/>
        </w:trPr>
        <w:tc>
          <w:tcPr>
            <w:tcW w:w="400" w:type="dxa"/>
            <w:tcBorders>
              <w:top w:val="nil"/>
              <w:left w:val="nil"/>
              <w:bottom w:val="nil"/>
              <w:right w:val="nil"/>
            </w:tcBorders>
            <w:shd w:val="clear" w:color="auto" w:fill="auto"/>
            <w:noWrap/>
            <w:vAlign w:val="center"/>
            <w:hideMark/>
          </w:tcPr>
          <w:p w14:paraId="0EBFA86E" w14:textId="77777777" w:rsidR="00910219" w:rsidRPr="00910219" w:rsidRDefault="00910219" w:rsidP="00910219">
            <w:pPr>
              <w:spacing w:before="0" w:after="0" w:line="240" w:lineRule="auto"/>
              <w:jc w:val="left"/>
              <w:rPr>
                <w:ins w:id="79097" w:author="pete jones" w:date="2022-01-11T16:45:00Z"/>
                <w:rFonts w:ascii="Times New Roman" w:hAnsi="Times New Roman" w:cs="Times New Roman"/>
                <w:sz w:val="20"/>
                <w:szCs w:val="20"/>
              </w:rPr>
            </w:pPr>
          </w:p>
        </w:tc>
        <w:tc>
          <w:tcPr>
            <w:tcW w:w="740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9AD3A0F" w14:textId="77777777" w:rsidR="00910219" w:rsidRPr="00910219" w:rsidRDefault="00910219" w:rsidP="00910219">
            <w:pPr>
              <w:spacing w:before="0" w:after="0" w:line="240" w:lineRule="auto"/>
              <w:jc w:val="center"/>
              <w:rPr>
                <w:ins w:id="79098" w:author="pete jones" w:date="2022-01-11T16:45:00Z"/>
                <w:rFonts w:ascii="Calibri" w:hAnsi="Calibri" w:cs="Calibri"/>
                <w:b/>
                <w:bCs/>
                <w:color w:val="000000"/>
                <w:sz w:val="32"/>
                <w:szCs w:val="32"/>
              </w:rPr>
            </w:pPr>
            <w:ins w:id="79099" w:author="pete jones" w:date="2022-01-11T16:45:00Z">
              <w:r w:rsidRPr="00910219">
                <w:rPr>
                  <w:rFonts w:ascii="Calibri" w:hAnsi="Calibri" w:cs="Calibri"/>
                  <w:b/>
                  <w:bCs/>
                  <w:color w:val="000000"/>
                  <w:sz w:val="32"/>
                  <w:szCs w:val="32"/>
                </w:rPr>
                <w:t>The University of Warwick</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59930D5" w14:textId="77777777" w:rsidR="00910219" w:rsidRPr="00910219" w:rsidRDefault="00910219" w:rsidP="00910219">
            <w:pPr>
              <w:spacing w:before="0" w:after="0" w:line="240" w:lineRule="auto"/>
              <w:jc w:val="right"/>
              <w:rPr>
                <w:ins w:id="79100" w:author="pete jones" w:date="2022-01-11T16:45:00Z"/>
                <w:rFonts w:ascii="Calibri" w:hAnsi="Calibri" w:cs="Calibri"/>
                <w:color w:val="000000"/>
                <w:sz w:val="22"/>
                <w:szCs w:val="22"/>
              </w:rPr>
            </w:pPr>
            <w:ins w:id="79101" w:author="pete jones" w:date="2022-01-11T16:45: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0F33DFC" w14:textId="77777777" w:rsidR="00910219" w:rsidRPr="00910219" w:rsidRDefault="00910219" w:rsidP="00910219">
            <w:pPr>
              <w:spacing w:before="0" w:after="0" w:line="240" w:lineRule="auto"/>
              <w:jc w:val="center"/>
              <w:rPr>
                <w:ins w:id="79102" w:author="pete jones" w:date="2022-01-11T16:45:00Z"/>
                <w:rFonts w:ascii="Calibri" w:hAnsi="Calibri" w:cs="Calibri"/>
                <w:color w:val="000000"/>
                <w:sz w:val="22"/>
                <w:szCs w:val="22"/>
              </w:rPr>
            </w:pPr>
            <w:ins w:id="79103" w:author="pete jones" w:date="2022-01-11T16:45:00Z">
              <w:r w:rsidRPr="00910219">
                <w:rPr>
                  <w:rFonts w:ascii="Calibri" w:hAnsi="Calibri" w:cs="Calibri"/>
                  <w:color w:val="000000"/>
                  <w:sz w:val="22"/>
                  <w:szCs w:val="22"/>
                </w:rPr>
                <w:t>9</w:t>
              </w:r>
            </w:ins>
          </w:p>
        </w:tc>
      </w:tr>
      <w:tr w:rsidR="00910219" w:rsidRPr="00910219" w14:paraId="35648CC9" w14:textId="77777777" w:rsidTr="00910219">
        <w:trPr>
          <w:trHeight w:val="315"/>
          <w:ins w:id="79104" w:author="pete jones" w:date="2022-01-11T16:45:00Z"/>
        </w:trPr>
        <w:tc>
          <w:tcPr>
            <w:tcW w:w="400" w:type="dxa"/>
            <w:tcBorders>
              <w:top w:val="nil"/>
              <w:left w:val="nil"/>
              <w:bottom w:val="nil"/>
              <w:right w:val="nil"/>
            </w:tcBorders>
            <w:shd w:val="clear" w:color="auto" w:fill="auto"/>
            <w:noWrap/>
            <w:vAlign w:val="center"/>
            <w:hideMark/>
          </w:tcPr>
          <w:p w14:paraId="260A130D" w14:textId="77777777" w:rsidR="00910219" w:rsidRPr="00910219" w:rsidRDefault="00910219" w:rsidP="00910219">
            <w:pPr>
              <w:spacing w:before="0" w:after="0" w:line="240" w:lineRule="auto"/>
              <w:jc w:val="center"/>
              <w:rPr>
                <w:ins w:id="79105" w:author="pete jones" w:date="2022-01-11T16:45:00Z"/>
                <w:rFonts w:ascii="Calibri" w:hAnsi="Calibri" w:cs="Calibri"/>
                <w:color w:val="000000"/>
                <w:sz w:val="22"/>
                <w:szCs w:val="22"/>
              </w:rPr>
            </w:pPr>
          </w:p>
        </w:tc>
        <w:tc>
          <w:tcPr>
            <w:tcW w:w="7409" w:type="dxa"/>
            <w:vMerge/>
            <w:tcBorders>
              <w:top w:val="single" w:sz="8" w:space="0" w:color="auto"/>
              <w:left w:val="single" w:sz="8" w:space="0" w:color="auto"/>
              <w:bottom w:val="single" w:sz="8" w:space="0" w:color="000000"/>
              <w:right w:val="single" w:sz="8" w:space="0" w:color="auto"/>
            </w:tcBorders>
            <w:vAlign w:val="center"/>
            <w:hideMark/>
          </w:tcPr>
          <w:p w14:paraId="6B89AD6A" w14:textId="77777777" w:rsidR="00910219" w:rsidRPr="00910219" w:rsidRDefault="00910219" w:rsidP="00910219">
            <w:pPr>
              <w:spacing w:before="0" w:after="0" w:line="240" w:lineRule="auto"/>
              <w:jc w:val="left"/>
              <w:rPr>
                <w:ins w:id="79106" w:author="pete jones" w:date="2022-01-11T16:45:00Z"/>
                <w:rFonts w:ascii="Calibri" w:hAnsi="Calibri" w:cs="Calibri"/>
                <w:b/>
                <w:bCs/>
                <w:color w:val="000000"/>
                <w:sz w:val="32"/>
                <w:szCs w:val="32"/>
              </w:rPr>
            </w:pPr>
          </w:p>
        </w:tc>
        <w:tc>
          <w:tcPr>
            <w:tcW w:w="256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1BCEB797" w14:textId="77777777" w:rsidR="00910219" w:rsidRPr="00910219" w:rsidRDefault="00910219" w:rsidP="00910219">
            <w:pPr>
              <w:spacing w:before="0" w:after="0" w:line="240" w:lineRule="auto"/>
              <w:jc w:val="right"/>
              <w:rPr>
                <w:ins w:id="79107" w:author="pete jones" w:date="2022-01-11T16:45:00Z"/>
                <w:rFonts w:ascii="Calibri" w:hAnsi="Calibri" w:cs="Calibri"/>
                <w:color w:val="000000"/>
                <w:sz w:val="22"/>
                <w:szCs w:val="22"/>
              </w:rPr>
            </w:pPr>
            <w:ins w:id="79108" w:author="pete jones" w:date="2022-01-11T16:45: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465EDE6" w14:textId="77777777" w:rsidR="00910219" w:rsidRPr="00910219" w:rsidRDefault="00910219" w:rsidP="00910219">
            <w:pPr>
              <w:spacing w:before="0" w:after="0" w:line="240" w:lineRule="auto"/>
              <w:jc w:val="center"/>
              <w:rPr>
                <w:ins w:id="79109" w:author="pete jones" w:date="2022-01-11T16:45:00Z"/>
                <w:rFonts w:ascii="Calibri" w:hAnsi="Calibri" w:cs="Calibri"/>
                <w:color w:val="000000"/>
                <w:sz w:val="22"/>
                <w:szCs w:val="22"/>
              </w:rPr>
            </w:pPr>
            <w:ins w:id="79110" w:author="pete jones" w:date="2022-01-11T16:45:00Z">
              <w:r w:rsidRPr="00910219">
                <w:rPr>
                  <w:rFonts w:ascii="Calibri" w:hAnsi="Calibri" w:cs="Calibri"/>
                  <w:color w:val="000000"/>
                  <w:sz w:val="22"/>
                  <w:szCs w:val="22"/>
                </w:rPr>
                <w:t>Not Listed</w:t>
              </w:r>
            </w:ins>
          </w:p>
        </w:tc>
      </w:tr>
      <w:tr w:rsidR="00910219" w:rsidRPr="00910219" w14:paraId="779FF499" w14:textId="77777777" w:rsidTr="00910219">
        <w:trPr>
          <w:trHeight w:val="315"/>
          <w:ins w:id="79111" w:author="pete jones" w:date="2022-01-11T16:45:00Z"/>
        </w:trPr>
        <w:tc>
          <w:tcPr>
            <w:tcW w:w="400" w:type="dxa"/>
            <w:tcBorders>
              <w:top w:val="nil"/>
              <w:left w:val="nil"/>
              <w:bottom w:val="nil"/>
              <w:right w:val="nil"/>
            </w:tcBorders>
            <w:shd w:val="clear" w:color="auto" w:fill="auto"/>
            <w:noWrap/>
            <w:vAlign w:val="center"/>
            <w:hideMark/>
          </w:tcPr>
          <w:p w14:paraId="6D79DB00" w14:textId="77777777" w:rsidR="00910219" w:rsidRPr="00910219" w:rsidRDefault="00910219" w:rsidP="00910219">
            <w:pPr>
              <w:spacing w:before="0" w:after="0" w:line="240" w:lineRule="auto"/>
              <w:jc w:val="center"/>
              <w:rPr>
                <w:ins w:id="79112" w:author="pete jones" w:date="2022-01-11T16:45:00Z"/>
                <w:rFonts w:ascii="Calibri" w:hAnsi="Calibri" w:cs="Calibri"/>
                <w:color w:val="000000"/>
                <w:sz w:val="22"/>
                <w:szCs w:val="22"/>
              </w:rPr>
            </w:pPr>
          </w:p>
        </w:tc>
        <w:tc>
          <w:tcPr>
            <w:tcW w:w="7409" w:type="dxa"/>
            <w:vMerge/>
            <w:tcBorders>
              <w:top w:val="single" w:sz="8" w:space="0" w:color="auto"/>
              <w:left w:val="single" w:sz="8" w:space="0" w:color="auto"/>
              <w:bottom w:val="single" w:sz="8" w:space="0" w:color="000000"/>
              <w:right w:val="single" w:sz="8" w:space="0" w:color="auto"/>
            </w:tcBorders>
            <w:vAlign w:val="center"/>
            <w:hideMark/>
          </w:tcPr>
          <w:p w14:paraId="76D382FC" w14:textId="77777777" w:rsidR="00910219" w:rsidRPr="00910219" w:rsidRDefault="00910219" w:rsidP="00910219">
            <w:pPr>
              <w:spacing w:before="0" w:after="0" w:line="240" w:lineRule="auto"/>
              <w:jc w:val="left"/>
              <w:rPr>
                <w:ins w:id="79113" w:author="pete jones" w:date="2022-01-11T16:45:00Z"/>
                <w:rFonts w:ascii="Calibri" w:hAnsi="Calibri" w:cs="Calibri"/>
                <w:b/>
                <w:bCs/>
                <w:color w:val="000000"/>
                <w:sz w:val="32"/>
                <w:szCs w:val="32"/>
              </w:rPr>
            </w:pPr>
          </w:p>
        </w:tc>
        <w:tc>
          <w:tcPr>
            <w:tcW w:w="4962"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2B5504A5" w14:textId="77777777" w:rsidR="00910219" w:rsidRPr="00910219" w:rsidRDefault="00910219" w:rsidP="00910219">
            <w:pPr>
              <w:spacing w:before="0" w:after="0" w:line="240" w:lineRule="auto"/>
              <w:jc w:val="center"/>
              <w:rPr>
                <w:ins w:id="79114" w:author="pete jones" w:date="2022-01-11T16:45:00Z"/>
                <w:rFonts w:ascii="Calibri" w:hAnsi="Calibri" w:cs="Calibri"/>
                <w:b/>
                <w:bCs/>
                <w:i/>
                <w:iCs/>
                <w:color w:val="000000"/>
                <w:sz w:val="22"/>
                <w:szCs w:val="22"/>
              </w:rPr>
            </w:pPr>
            <w:ins w:id="79115" w:author="pete jones" w:date="2022-01-11T16:45:00Z">
              <w:r w:rsidRPr="00910219">
                <w:rPr>
                  <w:rFonts w:ascii="Calibri" w:hAnsi="Calibri" w:cs="Calibri"/>
                  <w:b/>
                  <w:bCs/>
                  <w:i/>
                  <w:iCs/>
                  <w:color w:val="000000"/>
                  <w:sz w:val="22"/>
                  <w:szCs w:val="22"/>
                </w:rPr>
                <w:t>Acceptance Criteria</w:t>
              </w:r>
            </w:ins>
          </w:p>
        </w:tc>
      </w:tr>
      <w:tr w:rsidR="00910219" w:rsidRPr="00910219" w14:paraId="547FC184" w14:textId="77777777" w:rsidTr="00910219">
        <w:trPr>
          <w:trHeight w:val="300"/>
          <w:ins w:id="79116" w:author="pete jones" w:date="2022-01-11T16:45:00Z"/>
        </w:trPr>
        <w:tc>
          <w:tcPr>
            <w:tcW w:w="400" w:type="dxa"/>
            <w:tcBorders>
              <w:top w:val="nil"/>
              <w:left w:val="nil"/>
              <w:bottom w:val="nil"/>
              <w:right w:val="nil"/>
            </w:tcBorders>
            <w:shd w:val="clear" w:color="auto" w:fill="auto"/>
            <w:noWrap/>
            <w:vAlign w:val="center"/>
            <w:hideMark/>
          </w:tcPr>
          <w:p w14:paraId="4E77766F" w14:textId="77777777" w:rsidR="00910219" w:rsidRPr="00910219" w:rsidRDefault="00910219" w:rsidP="00910219">
            <w:pPr>
              <w:spacing w:before="0" w:after="0" w:line="240" w:lineRule="auto"/>
              <w:jc w:val="center"/>
              <w:rPr>
                <w:ins w:id="79117" w:author="pete jones" w:date="2022-01-11T16:45:00Z"/>
                <w:rFonts w:ascii="Calibri" w:hAnsi="Calibri" w:cs="Calibri"/>
                <w:b/>
                <w:bCs/>
                <w:i/>
                <w:iCs/>
                <w:color w:val="000000"/>
                <w:sz w:val="22"/>
                <w:szCs w:val="22"/>
              </w:rPr>
            </w:pPr>
          </w:p>
        </w:tc>
        <w:tc>
          <w:tcPr>
            <w:tcW w:w="7409" w:type="dxa"/>
            <w:vMerge w:val="restart"/>
            <w:tcBorders>
              <w:top w:val="nil"/>
              <w:left w:val="single" w:sz="8" w:space="0" w:color="auto"/>
              <w:bottom w:val="single" w:sz="4" w:space="0" w:color="000000"/>
              <w:right w:val="single" w:sz="8" w:space="0" w:color="auto"/>
            </w:tcBorders>
            <w:shd w:val="clear" w:color="auto" w:fill="auto"/>
            <w:vAlign w:val="center"/>
            <w:hideMark/>
          </w:tcPr>
          <w:p w14:paraId="58076D0B" w14:textId="6B86E34F" w:rsidR="00910219" w:rsidRPr="00910219" w:rsidRDefault="00910219" w:rsidP="00910219">
            <w:pPr>
              <w:spacing w:before="0" w:after="0" w:line="240" w:lineRule="auto"/>
              <w:jc w:val="left"/>
              <w:rPr>
                <w:ins w:id="79118" w:author="pete jones" w:date="2022-01-11T16:45:00Z"/>
                <w:rFonts w:ascii="Calibri" w:hAnsi="Calibri" w:cs="Calibri"/>
                <w:color w:val="000000"/>
                <w:sz w:val="22"/>
                <w:szCs w:val="22"/>
              </w:rPr>
            </w:pPr>
            <w:ins w:id="79119" w:author="pete jones" w:date="2022-01-11T16:45:00Z">
              <w:r w:rsidRPr="00910219">
                <w:rPr>
                  <w:rFonts w:ascii="Calibri" w:hAnsi="Calibri" w:cs="Calibri"/>
                  <w:color w:val="000000"/>
                  <w:sz w:val="22"/>
                  <w:szCs w:val="22"/>
                </w:rPr>
                <w:t xml:space="preserve">Estimated engineering intake 2018 (at 3%) of </w:t>
              </w:r>
            </w:ins>
            <w:ins w:id="79120" w:author="pete jones" w:date="2022-03-30T12:33:00Z">
              <w:r w:rsidR="00042512">
                <w:rPr>
                  <w:rFonts w:ascii="Calibri" w:hAnsi="Calibri" w:cs="Calibri"/>
                  <w:color w:val="000000"/>
                  <w:sz w:val="22"/>
                  <w:szCs w:val="22"/>
                </w:rPr>
                <w:t xml:space="preserve">the </w:t>
              </w:r>
            </w:ins>
            <w:ins w:id="79121" w:author="pete jones" w:date="2022-01-11T16:45:00Z">
              <w:r w:rsidRPr="00910219">
                <w:rPr>
                  <w:rFonts w:ascii="Calibri" w:hAnsi="Calibri" w:cs="Calibri"/>
                  <w:color w:val="000000"/>
                  <w:sz w:val="22"/>
                  <w:szCs w:val="22"/>
                </w:rPr>
                <w:t>total institute intake population</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FEF2E57" w14:textId="77777777" w:rsidR="00910219" w:rsidRPr="00910219" w:rsidRDefault="00910219" w:rsidP="00910219">
            <w:pPr>
              <w:spacing w:before="0" w:after="0" w:line="240" w:lineRule="auto"/>
              <w:jc w:val="right"/>
              <w:rPr>
                <w:ins w:id="79122" w:author="pete jones" w:date="2022-01-11T16:45:00Z"/>
                <w:rFonts w:ascii="Calibri" w:hAnsi="Calibri" w:cs="Calibri"/>
                <w:color w:val="000000"/>
                <w:sz w:val="22"/>
                <w:szCs w:val="22"/>
              </w:rPr>
            </w:pPr>
            <w:ins w:id="79123" w:author="pete jones" w:date="2022-01-11T16:45: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5D1964D" w14:textId="77777777" w:rsidR="00910219" w:rsidRPr="00910219" w:rsidRDefault="00910219" w:rsidP="00910219">
            <w:pPr>
              <w:spacing w:before="0" w:after="0" w:line="240" w:lineRule="auto"/>
              <w:jc w:val="center"/>
              <w:rPr>
                <w:ins w:id="79124" w:author="pete jones" w:date="2022-01-11T16:45:00Z"/>
                <w:rFonts w:ascii="Calibri" w:hAnsi="Calibri" w:cs="Calibri"/>
                <w:color w:val="000000"/>
                <w:sz w:val="22"/>
                <w:szCs w:val="22"/>
              </w:rPr>
            </w:pPr>
            <w:ins w:id="79125" w:author="pete jones" w:date="2022-01-11T16:45:00Z">
              <w:r w:rsidRPr="00910219">
                <w:rPr>
                  <w:rFonts w:ascii="Calibri" w:hAnsi="Calibri" w:cs="Calibri"/>
                  <w:color w:val="000000"/>
                  <w:sz w:val="22"/>
                  <w:szCs w:val="22"/>
                </w:rPr>
                <w:t> </w:t>
              </w:r>
            </w:ins>
          </w:p>
        </w:tc>
      </w:tr>
      <w:tr w:rsidR="00910219" w:rsidRPr="00910219" w14:paraId="68CCFDC2" w14:textId="77777777" w:rsidTr="00910219">
        <w:trPr>
          <w:trHeight w:val="315"/>
          <w:ins w:id="79126" w:author="pete jones" w:date="2022-01-11T16:45:00Z"/>
        </w:trPr>
        <w:tc>
          <w:tcPr>
            <w:tcW w:w="400" w:type="dxa"/>
            <w:tcBorders>
              <w:top w:val="nil"/>
              <w:left w:val="nil"/>
              <w:bottom w:val="nil"/>
              <w:right w:val="nil"/>
            </w:tcBorders>
            <w:shd w:val="clear" w:color="auto" w:fill="auto"/>
            <w:noWrap/>
            <w:vAlign w:val="center"/>
            <w:hideMark/>
          </w:tcPr>
          <w:p w14:paraId="442FD1F9" w14:textId="77777777" w:rsidR="00910219" w:rsidRPr="00910219" w:rsidRDefault="00910219" w:rsidP="00910219">
            <w:pPr>
              <w:spacing w:before="0" w:after="0" w:line="240" w:lineRule="auto"/>
              <w:jc w:val="center"/>
              <w:rPr>
                <w:ins w:id="79127" w:author="pete jones" w:date="2022-01-11T16:45:00Z"/>
                <w:rFonts w:ascii="Calibri" w:hAnsi="Calibri" w:cs="Calibri"/>
                <w:color w:val="000000"/>
                <w:sz w:val="22"/>
                <w:szCs w:val="22"/>
              </w:rPr>
            </w:pPr>
          </w:p>
        </w:tc>
        <w:tc>
          <w:tcPr>
            <w:tcW w:w="7409" w:type="dxa"/>
            <w:vMerge/>
            <w:tcBorders>
              <w:top w:val="nil"/>
              <w:left w:val="single" w:sz="8" w:space="0" w:color="auto"/>
              <w:bottom w:val="single" w:sz="4" w:space="0" w:color="000000"/>
              <w:right w:val="single" w:sz="8" w:space="0" w:color="auto"/>
            </w:tcBorders>
            <w:vAlign w:val="center"/>
            <w:hideMark/>
          </w:tcPr>
          <w:p w14:paraId="7997224F" w14:textId="77777777" w:rsidR="00910219" w:rsidRPr="00910219" w:rsidRDefault="00910219" w:rsidP="00910219">
            <w:pPr>
              <w:spacing w:before="0" w:after="0" w:line="240" w:lineRule="auto"/>
              <w:jc w:val="left"/>
              <w:rPr>
                <w:ins w:id="79128" w:author="pete jones" w:date="2022-01-11T16:45:00Z"/>
                <w:rFonts w:ascii="Calibri" w:hAnsi="Calibri" w:cs="Calibri"/>
                <w:color w:val="000000"/>
                <w:sz w:val="22"/>
                <w:szCs w:val="22"/>
              </w:rPr>
            </w:pPr>
          </w:p>
        </w:tc>
        <w:tc>
          <w:tcPr>
            <w:tcW w:w="2561" w:type="dxa"/>
            <w:gridSpan w:val="6"/>
            <w:tcBorders>
              <w:top w:val="single" w:sz="4" w:space="0" w:color="auto"/>
              <w:left w:val="nil"/>
              <w:bottom w:val="nil"/>
              <w:right w:val="single" w:sz="8" w:space="0" w:color="000000"/>
            </w:tcBorders>
            <w:shd w:val="clear" w:color="auto" w:fill="auto"/>
            <w:noWrap/>
            <w:vAlign w:val="center"/>
            <w:hideMark/>
          </w:tcPr>
          <w:p w14:paraId="360C1D45" w14:textId="77777777" w:rsidR="00910219" w:rsidRPr="00910219" w:rsidRDefault="00910219" w:rsidP="00910219">
            <w:pPr>
              <w:spacing w:before="0" w:after="0" w:line="240" w:lineRule="auto"/>
              <w:jc w:val="right"/>
              <w:rPr>
                <w:ins w:id="79129" w:author="pete jones" w:date="2022-01-11T16:45:00Z"/>
                <w:rFonts w:ascii="Calibri" w:hAnsi="Calibri" w:cs="Calibri"/>
                <w:color w:val="000000"/>
                <w:sz w:val="22"/>
                <w:szCs w:val="22"/>
              </w:rPr>
            </w:pPr>
            <w:ins w:id="79130" w:author="pete jones" w:date="2022-01-11T16:45: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09CBC18D" w14:textId="77777777" w:rsidR="00910219" w:rsidRPr="00910219" w:rsidRDefault="00910219" w:rsidP="00910219">
            <w:pPr>
              <w:spacing w:before="0" w:after="0" w:line="240" w:lineRule="auto"/>
              <w:jc w:val="center"/>
              <w:rPr>
                <w:ins w:id="79131" w:author="pete jones" w:date="2022-01-11T16:45:00Z"/>
                <w:rFonts w:ascii="Calibri" w:hAnsi="Calibri" w:cs="Calibri"/>
                <w:color w:val="000000"/>
                <w:sz w:val="22"/>
                <w:szCs w:val="22"/>
              </w:rPr>
            </w:pPr>
            <w:ins w:id="79132" w:author="pete jones" w:date="2022-01-11T16:45:00Z">
              <w:r w:rsidRPr="00910219">
                <w:rPr>
                  <w:rFonts w:ascii="Calibri" w:hAnsi="Calibri" w:cs="Calibri"/>
                  <w:color w:val="000000"/>
                  <w:sz w:val="22"/>
                  <w:szCs w:val="22"/>
                </w:rPr>
                <w:t> </w:t>
              </w:r>
            </w:ins>
          </w:p>
        </w:tc>
      </w:tr>
      <w:tr w:rsidR="00910219" w:rsidRPr="00910219" w14:paraId="27913FA9" w14:textId="77777777" w:rsidTr="00910219">
        <w:trPr>
          <w:trHeight w:val="315"/>
          <w:ins w:id="79133" w:author="pete jones" w:date="2022-01-11T16:45:00Z"/>
        </w:trPr>
        <w:tc>
          <w:tcPr>
            <w:tcW w:w="400" w:type="dxa"/>
            <w:tcBorders>
              <w:top w:val="nil"/>
              <w:left w:val="nil"/>
              <w:bottom w:val="nil"/>
              <w:right w:val="nil"/>
            </w:tcBorders>
            <w:shd w:val="clear" w:color="auto" w:fill="auto"/>
            <w:noWrap/>
            <w:vAlign w:val="center"/>
            <w:hideMark/>
          </w:tcPr>
          <w:p w14:paraId="1B2FFCE1" w14:textId="77777777" w:rsidR="00910219" w:rsidRPr="00910219" w:rsidRDefault="00910219" w:rsidP="00910219">
            <w:pPr>
              <w:spacing w:before="0" w:after="0" w:line="240" w:lineRule="auto"/>
              <w:jc w:val="center"/>
              <w:rPr>
                <w:ins w:id="79134" w:author="pete jones" w:date="2022-01-11T16:45:00Z"/>
                <w:rFonts w:ascii="Calibri" w:hAnsi="Calibri" w:cs="Calibri"/>
                <w:color w:val="000000"/>
                <w:sz w:val="22"/>
                <w:szCs w:val="22"/>
              </w:rPr>
            </w:pPr>
          </w:p>
        </w:tc>
        <w:tc>
          <w:tcPr>
            <w:tcW w:w="7409" w:type="dxa"/>
            <w:tcBorders>
              <w:top w:val="nil"/>
              <w:left w:val="single" w:sz="8" w:space="0" w:color="auto"/>
              <w:bottom w:val="single" w:sz="4" w:space="0" w:color="auto"/>
              <w:right w:val="nil"/>
            </w:tcBorders>
            <w:shd w:val="clear" w:color="auto" w:fill="auto"/>
            <w:noWrap/>
            <w:vAlign w:val="center"/>
            <w:hideMark/>
          </w:tcPr>
          <w:p w14:paraId="1B0511D1" w14:textId="77777777" w:rsidR="00910219" w:rsidRPr="00910219" w:rsidRDefault="00910219" w:rsidP="00910219">
            <w:pPr>
              <w:spacing w:before="0" w:after="0" w:line="240" w:lineRule="auto"/>
              <w:jc w:val="center"/>
              <w:rPr>
                <w:ins w:id="79135" w:author="pete jones" w:date="2022-01-11T16:45:00Z"/>
                <w:rFonts w:ascii="Calibri" w:hAnsi="Calibri" w:cs="Calibri"/>
                <w:b/>
                <w:bCs/>
                <w:color w:val="000000"/>
              </w:rPr>
            </w:pPr>
            <w:ins w:id="79136" w:author="pete jones" w:date="2022-01-11T16:45:00Z">
              <w:r w:rsidRPr="00910219">
                <w:rPr>
                  <w:rFonts w:ascii="Calibri" w:hAnsi="Calibri" w:cs="Calibri"/>
                  <w:b/>
                  <w:bCs/>
                  <w:color w:val="000000"/>
                </w:rPr>
                <w:t>159</w:t>
              </w:r>
            </w:ins>
          </w:p>
        </w:tc>
        <w:tc>
          <w:tcPr>
            <w:tcW w:w="2561"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C893CBE" w14:textId="77777777" w:rsidR="00910219" w:rsidRPr="00910219" w:rsidRDefault="00910219" w:rsidP="00910219">
            <w:pPr>
              <w:spacing w:before="0" w:after="0" w:line="240" w:lineRule="auto"/>
              <w:jc w:val="right"/>
              <w:rPr>
                <w:ins w:id="79137" w:author="pete jones" w:date="2022-01-11T16:45:00Z"/>
                <w:rFonts w:ascii="Calibri" w:hAnsi="Calibri" w:cs="Calibri"/>
                <w:color w:val="000000"/>
                <w:sz w:val="22"/>
                <w:szCs w:val="22"/>
              </w:rPr>
            </w:pPr>
            <w:ins w:id="79138" w:author="pete jones" w:date="2022-01-11T16:45: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7EC193F" w14:textId="77777777" w:rsidR="00910219" w:rsidRPr="00910219" w:rsidRDefault="00910219" w:rsidP="00910219">
            <w:pPr>
              <w:spacing w:before="0" w:after="0" w:line="240" w:lineRule="auto"/>
              <w:jc w:val="center"/>
              <w:rPr>
                <w:ins w:id="79139" w:author="pete jones" w:date="2022-01-11T16:45:00Z"/>
                <w:rFonts w:ascii="Calibri" w:hAnsi="Calibri" w:cs="Calibri"/>
                <w:color w:val="000000"/>
                <w:sz w:val="22"/>
                <w:szCs w:val="22"/>
              </w:rPr>
            </w:pPr>
            <w:ins w:id="79140" w:author="pete jones" w:date="2022-01-11T16:45:00Z">
              <w:r w:rsidRPr="00910219">
                <w:rPr>
                  <w:rFonts w:ascii="Calibri" w:hAnsi="Calibri" w:cs="Calibri"/>
                  <w:color w:val="000000"/>
                  <w:sz w:val="22"/>
                  <w:szCs w:val="22"/>
                </w:rPr>
                <w:t> </w:t>
              </w:r>
            </w:ins>
          </w:p>
        </w:tc>
      </w:tr>
      <w:tr w:rsidR="00910219" w:rsidRPr="00910219" w14:paraId="71C5D029" w14:textId="77777777" w:rsidTr="00910219">
        <w:trPr>
          <w:trHeight w:val="315"/>
          <w:ins w:id="79141" w:author="pete jones" w:date="2022-01-11T16:45:00Z"/>
        </w:trPr>
        <w:tc>
          <w:tcPr>
            <w:tcW w:w="400" w:type="dxa"/>
            <w:tcBorders>
              <w:top w:val="nil"/>
              <w:left w:val="nil"/>
              <w:bottom w:val="nil"/>
              <w:right w:val="nil"/>
            </w:tcBorders>
            <w:shd w:val="clear" w:color="auto" w:fill="auto"/>
            <w:noWrap/>
            <w:vAlign w:val="center"/>
            <w:hideMark/>
          </w:tcPr>
          <w:p w14:paraId="0A43EB99" w14:textId="77777777" w:rsidR="00910219" w:rsidRPr="00910219" w:rsidRDefault="00910219" w:rsidP="00910219">
            <w:pPr>
              <w:spacing w:before="0" w:after="0" w:line="240" w:lineRule="auto"/>
              <w:jc w:val="center"/>
              <w:rPr>
                <w:ins w:id="79142" w:author="pete jones" w:date="2022-01-11T16:45:00Z"/>
                <w:rFonts w:ascii="Calibri" w:hAnsi="Calibri" w:cs="Calibri"/>
                <w:color w:val="000000"/>
                <w:sz w:val="22"/>
                <w:szCs w:val="22"/>
              </w:rPr>
            </w:pPr>
          </w:p>
        </w:tc>
        <w:tc>
          <w:tcPr>
            <w:tcW w:w="7409" w:type="dxa"/>
            <w:tcBorders>
              <w:top w:val="nil"/>
              <w:left w:val="nil"/>
              <w:bottom w:val="nil"/>
              <w:right w:val="nil"/>
            </w:tcBorders>
            <w:shd w:val="clear" w:color="auto" w:fill="auto"/>
            <w:noWrap/>
            <w:vAlign w:val="bottom"/>
            <w:hideMark/>
          </w:tcPr>
          <w:p w14:paraId="6AB1FEB5" w14:textId="03024783" w:rsidR="00910219" w:rsidRPr="00910219" w:rsidRDefault="00910219" w:rsidP="00910219">
            <w:pPr>
              <w:spacing w:before="0" w:after="0" w:line="240" w:lineRule="auto"/>
              <w:jc w:val="left"/>
              <w:rPr>
                <w:ins w:id="79143" w:author="pete jones" w:date="2022-01-11T16:45:00Z"/>
                <w:rFonts w:ascii="Calibri" w:hAnsi="Calibri" w:cs="Calibri"/>
                <w:color w:val="000000"/>
                <w:sz w:val="22"/>
                <w:szCs w:val="22"/>
              </w:rPr>
            </w:pPr>
            <w:ins w:id="79144" w:author="pete jones" w:date="2022-01-11T16:45:00Z">
              <w:r w:rsidRPr="00910219">
                <w:rPr>
                  <w:rFonts w:ascii="Calibri" w:hAnsi="Calibri" w:cs="Calibri"/>
                  <w:noProof/>
                  <w:color w:val="000000"/>
                  <w:sz w:val="22"/>
                  <w:szCs w:val="22"/>
                </w:rPr>
                <w:drawing>
                  <wp:anchor distT="0" distB="0" distL="114300" distR="114300" simplePos="0" relativeHeight="251703296" behindDoc="0" locked="0" layoutInCell="1" allowOverlap="1" wp14:anchorId="11E4B9FC" wp14:editId="28400239">
                    <wp:simplePos x="0" y="0"/>
                    <wp:positionH relativeFrom="column">
                      <wp:posOffset>-1905</wp:posOffset>
                    </wp:positionH>
                    <wp:positionV relativeFrom="paragraph">
                      <wp:posOffset>165735</wp:posOffset>
                    </wp:positionV>
                    <wp:extent cx="3642360" cy="1170305"/>
                    <wp:effectExtent l="0" t="0" r="15240" b="10795"/>
                    <wp:wrapNone/>
                    <wp:docPr id="345253031" name="Chart 345253031">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1ADF399F" w14:textId="77777777">
              <w:trPr>
                <w:trHeight w:val="315"/>
                <w:tblCellSpacing w:w="0" w:type="dxa"/>
                <w:ins w:id="79145" w:author="pete jones" w:date="2022-01-11T16:45: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9855373" w14:textId="77777777" w:rsidR="00910219" w:rsidRPr="00910219" w:rsidRDefault="00910219" w:rsidP="00910219">
                  <w:pPr>
                    <w:spacing w:before="0" w:after="0" w:line="240" w:lineRule="auto"/>
                    <w:jc w:val="left"/>
                    <w:rPr>
                      <w:ins w:id="79146" w:author="pete jones" w:date="2022-01-11T16:45:00Z"/>
                      <w:rFonts w:ascii="Calibri" w:hAnsi="Calibri" w:cs="Calibri"/>
                      <w:b/>
                      <w:bCs/>
                      <w:i/>
                      <w:iCs/>
                      <w:color w:val="000000"/>
                      <w:sz w:val="22"/>
                      <w:szCs w:val="22"/>
                    </w:rPr>
                  </w:pPr>
                  <w:ins w:id="79147" w:author="pete jones" w:date="2022-01-11T16:45:00Z">
                    <w:r w:rsidRPr="00910219">
                      <w:rPr>
                        <w:rFonts w:ascii="Calibri" w:hAnsi="Calibri" w:cs="Calibri"/>
                        <w:b/>
                        <w:bCs/>
                        <w:i/>
                        <w:iCs/>
                        <w:color w:val="000000"/>
                        <w:sz w:val="22"/>
                        <w:szCs w:val="22"/>
                      </w:rPr>
                      <w:t>Type of module category</w:t>
                    </w:r>
                  </w:ins>
                </w:p>
              </w:tc>
            </w:tr>
          </w:tbl>
          <w:p w14:paraId="00B2503F" w14:textId="77777777" w:rsidR="00910219" w:rsidRPr="00910219" w:rsidRDefault="00910219" w:rsidP="00910219">
            <w:pPr>
              <w:spacing w:before="0" w:after="0" w:line="240" w:lineRule="auto"/>
              <w:jc w:val="left"/>
              <w:rPr>
                <w:ins w:id="79148" w:author="pete jones" w:date="2022-01-11T16:45:00Z"/>
                <w:rFonts w:ascii="Calibri" w:hAnsi="Calibri" w:cs="Calibri"/>
                <w:color w:val="000000"/>
                <w:sz w:val="22"/>
                <w:szCs w:val="22"/>
              </w:rPr>
            </w:pPr>
          </w:p>
        </w:tc>
        <w:tc>
          <w:tcPr>
            <w:tcW w:w="419" w:type="dxa"/>
            <w:tcBorders>
              <w:top w:val="nil"/>
              <w:left w:val="nil"/>
              <w:bottom w:val="nil"/>
              <w:right w:val="single" w:sz="8" w:space="0" w:color="auto"/>
            </w:tcBorders>
            <w:shd w:val="clear" w:color="auto" w:fill="auto"/>
            <w:noWrap/>
            <w:vAlign w:val="center"/>
            <w:hideMark/>
          </w:tcPr>
          <w:p w14:paraId="53BD3F4D" w14:textId="77777777" w:rsidR="00910219" w:rsidRPr="00910219" w:rsidRDefault="00910219" w:rsidP="00910219">
            <w:pPr>
              <w:spacing w:before="0" w:after="0" w:line="240" w:lineRule="auto"/>
              <w:jc w:val="right"/>
              <w:rPr>
                <w:ins w:id="79149" w:author="pete jones" w:date="2022-01-11T16:45:00Z"/>
                <w:rFonts w:ascii="Calibri" w:hAnsi="Calibri" w:cs="Calibri"/>
                <w:color w:val="000000"/>
                <w:sz w:val="22"/>
                <w:szCs w:val="22"/>
              </w:rPr>
            </w:pPr>
            <w:ins w:id="79150" w:author="pete jones" w:date="2022-01-11T16:45:00Z">
              <w:r w:rsidRPr="00910219">
                <w:rPr>
                  <w:rFonts w:ascii="Calibri" w:hAnsi="Calibri" w:cs="Calibri"/>
                  <w:color w:val="000000"/>
                  <w:sz w:val="22"/>
                  <w:szCs w:val="22"/>
                </w:rPr>
                <w:t> </w:t>
              </w:r>
            </w:ins>
          </w:p>
        </w:tc>
        <w:tc>
          <w:tcPr>
            <w:tcW w:w="487" w:type="dxa"/>
            <w:tcBorders>
              <w:top w:val="nil"/>
              <w:left w:val="nil"/>
              <w:bottom w:val="nil"/>
              <w:right w:val="nil"/>
            </w:tcBorders>
            <w:shd w:val="clear" w:color="auto" w:fill="auto"/>
            <w:noWrap/>
            <w:vAlign w:val="center"/>
            <w:hideMark/>
          </w:tcPr>
          <w:p w14:paraId="1E325294" w14:textId="77777777" w:rsidR="00910219" w:rsidRPr="00910219" w:rsidRDefault="00910219" w:rsidP="00910219">
            <w:pPr>
              <w:spacing w:before="0" w:after="0" w:line="240" w:lineRule="auto"/>
              <w:jc w:val="right"/>
              <w:rPr>
                <w:ins w:id="79151" w:author="pete jones" w:date="2022-01-11T16:45: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0B96C266" w14:textId="77777777" w:rsidR="00910219" w:rsidRPr="00910219" w:rsidRDefault="00910219" w:rsidP="00910219">
            <w:pPr>
              <w:spacing w:before="0" w:after="0" w:line="240" w:lineRule="auto"/>
              <w:jc w:val="left"/>
              <w:rPr>
                <w:ins w:id="79152" w:author="pete jones" w:date="2022-01-11T16:45: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31AC733C" w14:textId="77777777" w:rsidR="00910219" w:rsidRPr="00910219" w:rsidRDefault="00910219" w:rsidP="00910219">
            <w:pPr>
              <w:spacing w:before="0" w:after="0" w:line="240" w:lineRule="auto"/>
              <w:jc w:val="left"/>
              <w:rPr>
                <w:ins w:id="79153" w:author="pete jones" w:date="2022-01-11T16:45: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3FCD96C5" w14:textId="77777777" w:rsidR="00910219" w:rsidRPr="00910219" w:rsidRDefault="00910219" w:rsidP="00910219">
            <w:pPr>
              <w:spacing w:before="0" w:after="0" w:line="240" w:lineRule="auto"/>
              <w:jc w:val="left"/>
              <w:rPr>
                <w:ins w:id="79154" w:author="pete jones" w:date="2022-01-11T16:45: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4D1DD277" w14:textId="77777777" w:rsidR="00910219" w:rsidRPr="00910219" w:rsidRDefault="00910219" w:rsidP="00910219">
            <w:pPr>
              <w:spacing w:before="0" w:after="0" w:line="240" w:lineRule="auto"/>
              <w:jc w:val="left"/>
              <w:rPr>
                <w:ins w:id="79155"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C200357" w14:textId="77777777" w:rsidR="00910219" w:rsidRPr="00910219" w:rsidRDefault="00910219" w:rsidP="00910219">
            <w:pPr>
              <w:spacing w:before="0" w:after="0" w:line="240" w:lineRule="auto"/>
              <w:jc w:val="left"/>
              <w:rPr>
                <w:ins w:id="79156"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32CC77E" w14:textId="77777777" w:rsidR="00910219" w:rsidRPr="00910219" w:rsidRDefault="00910219" w:rsidP="00910219">
            <w:pPr>
              <w:spacing w:before="0" w:after="0" w:line="240" w:lineRule="auto"/>
              <w:jc w:val="center"/>
              <w:rPr>
                <w:ins w:id="79157"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7EE1107" w14:textId="77777777" w:rsidR="00910219" w:rsidRPr="00910219" w:rsidRDefault="00910219" w:rsidP="00910219">
            <w:pPr>
              <w:spacing w:before="0" w:after="0" w:line="240" w:lineRule="auto"/>
              <w:jc w:val="center"/>
              <w:rPr>
                <w:ins w:id="79158"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31014BA" w14:textId="77777777" w:rsidR="00910219" w:rsidRPr="00910219" w:rsidRDefault="00910219" w:rsidP="00910219">
            <w:pPr>
              <w:spacing w:before="0" w:after="0" w:line="240" w:lineRule="auto"/>
              <w:jc w:val="center"/>
              <w:rPr>
                <w:ins w:id="79159"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AF825F2" w14:textId="77777777" w:rsidR="00910219" w:rsidRPr="00910219" w:rsidRDefault="00910219" w:rsidP="00910219">
            <w:pPr>
              <w:spacing w:before="0" w:after="0" w:line="240" w:lineRule="auto"/>
              <w:jc w:val="center"/>
              <w:rPr>
                <w:ins w:id="79160" w:author="pete jones" w:date="2022-01-11T16:4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2CD490DA" w14:textId="77777777" w:rsidR="00910219" w:rsidRPr="00910219" w:rsidRDefault="00910219" w:rsidP="00910219">
            <w:pPr>
              <w:spacing w:before="0" w:after="0" w:line="240" w:lineRule="auto"/>
              <w:jc w:val="center"/>
              <w:rPr>
                <w:ins w:id="79161" w:author="pete jones" w:date="2022-01-11T16:45:00Z"/>
                <w:rFonts w:ascii="Times New Roman" w:hAnsi="Times New Roman" w:cs="Times New Roman"/>
                <w:sz w:val="20"/>
                <w:szCs w:val="20"/>
              </w:rPr>
            </w:pPr>
          </w:p>
        </w:tc>
      </w:tr>
      <w:tr w:rsidR="00910219" w:rsidRPr="00910219" w14:paraId="287B8201" w14:textId="77777777" w:rsidTr="00910219">
        <w:trPr>
          <w:trHeight w:val="315"/>
          <w:ins w:id="79162" w:author="pete jones" w:date="2022-01-11T16:45:00Z"/>
        </w:trPr>
        <w:tc>
          <w:tcPr>
            <w:tcW w:w="400" w:type="dxa"/>
            <w:tcBorders>
              <w:top w:val="nil"/>
              <w:left w:val="nil"/>
              <w:bottom w:val="nil"/>
              <w:right w:val="nil"/>
            </w:tcBorders>
            <w:shd w:val="clear" w:color="auto" w:fill="auto"/>
            <w:noWrap/>
            <w:vAlign w:val="center"/>
            <w:hideMark/>
          </w:tcPr>
          <w:p w14:paraId="4CCFB459" w14:textId="77777777" w:rsidR="00910219" w:rsidRPr="00910219" w:rsidRDefault="00910219" w:rsidP="00910219">
            <w:pPr>
              <w:spacing w:before="0" w:after="0" w:line="240" w:lineRule="auto"/>
              <w:jc w:val="center"/>
              <w:rPr>
                <w:ins w:id="79163" w:author="pete jones" w:date="2022-01-11T16:45:00Z"/>
                <w:rFonts w:ascii="Times New Roman" w:hAnsi="Times New Roman" w:cs="Times New Roman"/>
                <w:sz w:val="20"/>
                <w:szCs w:val="20"/>
              </w:rPr>
            </w:pPr>
          </w:p>
        </w:tc>
        <w:tc>
          <w:tcPr>
            <w:tcW w:w="7409" w:type="dxa"/>
            <w:tcBorders>
              <w:top w:val="nil"/>
              <w:left w:val="single" w:sz="8" w:space="0" w:color="auto"/>
              <w:bottom w:val="single" w:sz="4" w:space="0" w:color="auto"/>
              <w:right w:val="single" w:sz="8" w:space="0" w:color="auto"/>
            </w:tcBorders>
            <w:shd w:val="clear" w:color="auto" w:fill="auto"/>
            <w:noWrap/>
            <w:vAlign w:val="center"/>
            <w:hideMark/>
          </w:tcPr>
          <w:p w14:paraId="5746931F" w14:textId="77777777" w:rsidR="00910219" w:rsidRPr="00910219" w:rsidRDefault="00910219" w:rsidP="00910219">
            <w:pPr>
              <w:spacing w:before="0" w:after="0" w:line="240" w:lineRule="auto"/>
              <w:jc w:val="right"/>
              <w:rPr>
                <w:ins w:id="79164" w:author="pete jones" w:date="2022-01-11T16:45:00Z"/>
                <w:rFonts w:ascii="Calibri" w:hAnsi="Calibri" w:cs="Calibri"/>
                <w:sz w:val="22"/>
                <w:szCs w:val="22"/>
              </w:rPr>
            </w:pPr>
            <w:ins w:id="79165" w:author="pete jones" w:date="2022-01-11T16:45:00Z">
              <w:r w:rsidRPr="00910219">
                <w:rPr>
                  <w:rFonts w:ascii="Calibri" w:hAnsi="Calibri" w:cs="Calibri"/>
                  <w:sz w:val="22"/>
                  <w:szCs w:val="22"/>
                </w:rPr>
                <w:t>Maths</w:t>
              </w:r>
            </w:ins>
          </w:p>
        </w:tc>
        <w:tc>
          <w:tcPr>
            <w:tcW w:w="419" w:type="dxa"/>
            <w:tcBorders>
              <w:top w:val="single" w:sz="8" w:space="0" w:color="auto"/>
              <w:left w:val="nil"/>
              <w:bottom w:val="single" w:sz="4" w:space="0" w:color="auto"/>
              <w:right w:val="single" w:sz="8" w:space="0" w:color="auto"/>
            </w:tcBorders>
            <w:shd w:val="clear" w:color="auto" w:fill="auto"/>
            <w:noWrap/>
            <w:vAlign w:val="center"/>
            <w:hideMark/>
          </w:tcPr>
          <w:p w14:paraId="4986EF77" w14:textId="77777777" w:rsidR="00910219" w:rsidRPr="00910219" w:rsidRDefault="00910219" w:rsidP="00910219">
            <w:pPr>
              <w:spacing w:before="0" w:after="0" w:line="240" w:lineRule="auto"/>
              <w:jc w:val="center"/>
              <w:rPr>
                <w:ins w:id="79166" w:author="pete jones" w:date="2022-01-11T16:45:00Z"/>
                <w:rFonts w:ascii="Calibri" w:hAnsi="Calibri" w:cs="Calibri"/>
                <w:color w:val="000000"/>
                <w:sz w:val="22"/>
                <w:szCs w:val="22"/>
              </w:rPr>
            </w:pPr>
            <w:ins w:id="79167" w:author="pete jones" w:date="2022-01-11T16:45:00Z">
              <w:r w:rsidRPr="00910219">
                <w:rPr>
                  <w:rFonts w:ascii="Calibri" w:hAnsi="Calibri" w:cs="Calibri"/>
                  <w:color w:val="000000"/>
                  <w:sz w:val="22"/>
                  <w:szCs w:val="22"/>
                </w:rPr>
                <w:t>3</w:t>
              </w:r>
            </w:ins>
          </w:p>
        </w:tc>
        <w:tc>
          <w:tcPr>
            <w:tcW w:w="487" w:type="dxa"/>
            <w:tcBorders>
              <w:top w:val="nil"/>
              <w:left w:val="nil"/>
              <w:bottom w:val="nil"/>
              <w:right w:val="nil"/>
            </w:tcBorders>
            <w:shd w:val="clear" w:color="auto" w:fill="auto"/>
            <w:noWrap/>
            <w:vAlign w:val="center"/>
            <w:hideMark/>
          </w:tcPr>
          <w:p w14:paraId="589D94F3" w14:textId="77777777" w:rsidR="00910219" w:rsidRPr="00910219" w:rsidRDefault="00910219" w:rsidP="00910219">
            <w:pPr>
              <w:spacing w:before="0" w:after="0" w:line="240" w:lineRule="auto"/>
              <w:jc w:val="center"/>
              <w:rPr>
                <w:ins w:id="79168" w:author="pete jones" w:date="2022-01-11T16:45: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30681D9F" w14:textId="77777777" w:rsidR="00910219" w:rsidRPr="00910219" w:rsidRDefault="00910219" w:rsidP="00910219">
            <w:pPr>
              <w:spacing w:before="0" w:after="0" w:line="240" w:lineRule="auto"/>
              <w:jc w:val="left"/>
              <w:rPr>
                <w:ins w:id="79169" w:author="pete jones" w:date="2022-01-11T16:45: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25453375" w14:textId="77777777" w:rsidR="00910219" w:rsidRPr="00910219" w:rsidRDefault="00910219" w:rsidP="00910219">
            <w:pPr>
              <w:spacing w:before="0" w:after="0" w:line="240" w:lineRule="auto"/>
              <w:jc w:val="left"/>
              <w:rPr>
                <w:ins w:id="79170" w:author="pete jones" w:date="2022-01-11T16:45: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6AD3C90C" w14:textId="77777777" w:rsidR="00910219" w:rsidRPr="00910219" w:rsidRDefault="00910219" w:rsidP="00910219">
            <w:pPr>
              <w:spacing w:before="0" w:after="0" w:line="240" w:lineRule="auto"/>
              <w:jc w:val="left"/>
              <w:rPr>
                <w:ins w:id="79171" w:author="pete jones" w:date="2022-01-11T16:45: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59D4BE61" w14:textId="77777777" w:rsidR="00910219" w:rsidRPr="00910219" w:rsidRDefault="00910219" w:rsidP="00910219">
            <w:pPr>
              <w:spacing w:before="0" w:after="0" w:line="240" w:lineRule="auto"/>
              <w:jc w:val="left"/>
              <w:rPr>
                <w:ins w:id="79172"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5198742A" w14:textId="77777777" w:rsidR="00910219" w:rsidRPr="00910219" w:rsidRDefault="00910219" w:rsidP="00910219">
            <w:pPr>
              <w:spacing w:before="0" w:after="0" w:line="240" w:lineRule="auto"/>
              <w:jc w:val="left"/>
              <w:rPr>
                <w:ins w:id="79173"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0AD62CC" w14:textId="77777777" w:rsidR="00910219" w:rsidRPr="00910219" w:rsidRDefault="00910219" w:rsidP="00910219">
            <w:pPr>
              <w:spacing w:before="0" w:after="0" w:line="240" w:lineRule="auto"/>
              <w:jc w:val="left"/>
              <w:rPr>
                <w:ins w:id="79174"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6B40964" w14:textId="77777777" w:rsidR="00910219" w:rsidRPr="00910219" w:rsidRDefault="00910219" w:rsidP="00910219">
            <w:pPr>
              <w:spacing w:before="0" w:after="0" w:line="240" w:lineRule="auto"/>
              <w:jc w:val="left"/>
              <w:rPr>
                <w:ins w:id="79175"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3D946FF" w14:textId="77777777" w:rsidR="00910219" w:rsidRPr="00910219" w:rsidRDefault="00910219" w:rsidP="00910219">
            <w:pPr>
              <w:spacing w:before="0" w:after="0" w:line="240" w:lineRule="auto"/>
              <w:jc w:val="center"/>
              <w:rPr>
                <w:ins w:id="79176" w:author="pete jones" w:date="2022-01-11T16:4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185A6A2" w14:textId="77777777" w:rsidR="00910219" w:rsidRPr="00910219" w:rsidRDefault="00910219" w:rsidP="00910219">
            <w:pPr>
              <w:spacing w:before="0" w:after="0" w:line="240" w:lineRule="auto"/>
              <w:jc w:val="center"/>
              <w:rPr>
                <w:ins w:id="79177" w:author="pete jones" w:date="2022-01-11T16:4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2F569AC0" w14:textId="77777777" w:rsidR="00910219" w:rsidRPr="00910219" w:rsidRDefault="00910219" w:rsidP="00910219">
            <w:pPr>
              <w:spacing w:before="0" w:after="0" w:line="240" w:lineRule="auto"/>
              <w:jc w:val="center"/>
              <w:rPr>
                <w:ins w:id="79178" w:author="pete jones" w:date="2022-01-11T16:45:00Z"/>
                <w:rFonts w:ascii="Times New Roman" w:hAnsi="Times New Roman" w:cs="Times New Roman"/>
                <w:sz w:val="20"/>
                <w:szCs w:val="20"/>
              </w:rPr>
            </w:pPr>
          </w:p>
        </w:tc>
      </w:tr>
      <w:tr w:rsidR="00910219" w:rsidRPr="00910219" w14:paraId="0C409763" w14:textId="77777777" w:rsidTr="00910219">
        <w:trPr>
          <w:trHeight w:val="300"/>
          <w:ins w:id="79179" w:author="pete jones" w:date="2022-01-11T16:45:00Z"/>
        </w:trPr>
        <w:tc>
          <w:tcPr>
            <w:tcW w:w="400" w:type="dxa"/>
            <w:tcBorders>
              <w:top w:val="nil"/>
              <w:left w:val="nil"/>
              <w:bottom w:val="nil"/>
              <w:right w:val="nil"/>
            </w:tcBorders>
            <w:shd w:val="clear" w:color="auto" w:fill="auto"/>
            <w:noWrap/>
            <w:vAlign w:val="center"/>
            <w:hideMark/>
          </w:tcPr>
          <w:p w14:paraId="25373A6E" w14:textId="77777777" w:rsidR="00910219" w:rsidRPr="00910219" w:rsidRDefault="00910219" w:rsidP="00910219">
            <w:pPr>
              <w:spacing w:before="0" w:after="0" w:line="240" w:lineRule="auto"/>
              <w:jc w:val="center"/>
              <w:rPr>
                <w:ins w:id="79180" w:author="pete jones" w:date="2022-01-11T16:45:00Z"/>
                <w:rFonts w:ascii="Times New Roman" w:hAnsi="Times New Roman" w:cs="Times New Roman"/>
                <w:sz w:val="20"/>
                <w:szCs w:val="20"/>
              </w:rPr>
            </w:pPr>
          </w:p>
        </w:tc>
        <w:tc>
          <w:tcPr>
            <w:tcW w:w="7409" w:type="dxa"/>
            <w:tcBorders>
              <w:top w:val="nil"/>
              <w:left w:val="single" w:sz="8" w:space="0" w:color="auto"/>
              <w:bottom w:val="single" w:sz="4" w:space="0" w:color="auto"/>
              <w:right w:val="single" w:sz="8" w:space="0" w:color="auto"/>
            </w:tcBorders>
            <w:shd w:val="clear" w:color="auto" w:fill="auto"/>
            <w:noWrap/>
            <w:vAlign w:val="center"/>
            <w:hideMark/>
          </w:tcPr>
          <w:p w14:paraId="52C94E2C" w14:textId="77777777" w:rsidR="00910219" w:rsidRPr="00910219" w:rsidRDefault="00910219" w:rsidP="00910219">
            <w:pPr>
              <w:spacing w:before="0" w:after="0" w:line="240" w:lineRule="auto"/>
              <w:jc w:val="right"/>
              <w:rPr>
                <w:ins w:id="79181" w:author="pete jones" w:date="2022-01-11T16:45:00Z"/>
                <w:rFonts w:ascii="Calibri" w:hAnsi="Calibri" w:cs="Calibri"/>
                <w:sz w:val="22"/>
                <w:szCs w:val="22"/>
              </w:rPr>
            </w:pPr>
            <w:ins w:id="79182" w:author="pete jones" w:date="2022-01-11T16:45:00Z">
              <w:r w:rsidRPr="00910219">
                <w:rPr>
                  <w:rFonts w:ascii="Calibri" w:hAnsi="Calibri" w:cs="Calibri"/>
                  <w:sz w:val="22"/>
                  <w:szCs w:val="22"/>
                </w:rPr>
                <w:t>Science</w:t>
              </w:r>
            </w:ins>
          </w:p>
        </w:tc>
        <w:tc>
          <w:tcPr>
            <w:tcW w:w="419" w:type="dxa"/>
            <w:tcBorders>
              <w:top w:val="nil"/>
              <w:left w:val="nil"/>
              <w:bottom w:val="single" w:sz="4" w:space="0" w:color="auto"/>
              <w:right w:val="single" w:sz="8" w:space="0" w:color="auto"/>
            </w:tcBorders>
            <w:shd w:val="clear" w:color="auto" w:fill="auto"/>
            <w:noWrap/>
            <w:vAlign w:val="center"/>
            <w:hideMark/>
          </w:tcPr>
          <w:p w14:paraId="0FC8E161" w14:textId="77777777" w:rsidR="00910219" w:rsidRPr="00910219" w:rsidRDefault="00910219" w:rsidP="00910219">
            <w:pPr>
              <w:spacing w:before="0" w:after="0" w:line="240" w:lineRule="auto"/>
              <w:jc w:val="center"/>
              <w:rPr>
                <w:ins w:id="79183" w:author="pete jones" w:date="2022-01-11T16:45:00Z"/>
                <w:rFonts w:ascii="Calibri" w:hAnsi="Calibri" w:cs="Calibri"/>
                <w:color w:val="000000"/>
                <w:sz w:val="22"/>
                <w:szCs w:val="22"/>
              </w:rPr>
            </w:pPr>
            <w:ins w:id="79184" w:author="pete jones" w:date="2022-01-11T16:45:00Z">
              <w:r w:rsidRPr="00910219">
                <w:rPr>
                  <w:rFonts w:ascii="Calibri" w:hAnsi="Calibri" w:cs="Calibri"/>
                  <w:color w:val="000000"/>
                  <w:sz w:val="22"/>
                  <w:szCs w:val="22"/>
                </w:rPr>
                <w:t>5</w:t>
              </w:r>
            </w:ins>
          </w:p>
        </w:tc>
        <w:tc>
          <w:tcPr>
            <w:tcW w:w="487" w:type="dxa"/>
            <w:tcBorders>
              <w:top w:val="nil"/>
              <w:left w:val="nil"/>
              <w:bottom w:val="nil"/>
              <w:right w:val="nil"/>
            </w:tcBorders>
            <w:shd w:val="clear" w:color="auto" w:fill="auto"/>
            <w:noWrap/>
            <w:vAlign w:val="center"/>
            <w:hideMark/>
          </w:tcPr>
          <w:p w14:paraId="287AEF3A" w14:textId="77777777" w:rsidR="00910219" w:rsidRPr="00910219" w:rsidRDefault="00910219" w:rsidP="00910219">
            <w:pPr>
              <w:spacing w:before="0" w:after="0" w:line="240" w:lineRule="auto"/>
              <w:jc w:val="center"/>
              <w:rPr>
                <w:ins w:id="79185" w:author="pete jones" w:date="2022-01-11T16:45:00Z"/>
                <w:rFonts w:ascii="Calibri" w:hAnsi="Calibri" w:cs="Calibri"/>
                <w:color w:val="000000"/>
                <w:sz w:val="22"/>
                <w:szCs w:val="22"/>
              </w:rPr>
            </w:pPr>
          </w:p>
        </w:tc>
        <w:tc>
          <w:tcPr>
            <w:tcW w:w="419"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F384543" w14:textId="77777777" w:rsidR="00910219" w:rsidRPr="00910219" w:rsidRDefault="00910219" w:rsidP="00910219">
            <w:pPr>
              <w:spacing w:before="0" w:after="0" w:line="240" w:lineRule="auto"/>
              <w:jc w:val="center"/>
              <w:rPr>
                <w:ins w:id="79186" w:author="pete jones" w:date="2022-01-11T16:45:00Z"/>
                <w:rFonts w:ascii="Calibri" w:hAnsi="Calibri" w:cs="Calibri"/>
                <w:color w:val="000000"/>
                <w:sz w:val="22"/>
                <w:szCs w:val="22"/>
              </w:rPr>
            </w:pPr>
            <w:ins w:id="79187" w:author="pete jones" w:date="2022-01-11T16:45:00Z">
              <w:r w:rsidRPr="00910219">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CC5CFDC" w14:textId="77777777" w:rsidR="00910219" w:rsidRPr="00910219" w:rsidRDefault="00910219" w:rsidP="00910219">
            <w:pPr>
              <w:spacing w:before="0" w:after="0" w:line="240" w:lineRule="auto"/>
              <w:jc w:val="center"/>
              <w:rPr>
                <w:ins w:id="79188" w:author="pete jones" w:date="2022-01-11T16:45:00Z"/>
                <w:rFonts w:ascii="Calibri" w:hAnsi="Calibri" w:cs="Calibri"/>
                <w:color w:val="000000"/>
                <w:sz w:val="22"/>
                <w:szCs w:val="22"/>
              </w:rPr>
            </w:pPr>
            <w:ins w:id="79189" w:author="pete jones" w:date="2022-01-11T16:45:00Z">
              <w:r w:rsidRPr="00910219">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BC437C9" w14:textId="77777777" w:rsidR="00910219" w:rsidRPr="00910219" w:rsidRDefault="00910219" w:rsidP="00910219">
            <w:pPr>
              <w:spacing w:before="0" w:after="0" w:line="240" w:lineRule="auto"/>
              <w:jc w:val="center"/>
              <w:rPr>
                <w:ins w:id="79190" w:author="pete jones" w:date="2022-01-11T16:45:00Z"/>
                <w:rFonts w:ascii="Calibri" w:hAnsi="Calibri" w:cs="Calibri"/>
                <w:color w:val="000000"/>
                <w:sz w:val="22"/>
                <w:szCs w:val="22"/>
              </w:rPr>
            </w:pPr>
            <w:ins w:id="79191" w:author="pete jones" w:date="2022-01-11T16:45:00Z">
              <w:r w:rsidRPr="00910219">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19D0671" w14:textId="77777777" w:rsidR="00910219" w:rsidRPr="00910219" w:rsidRDefault="00910219" w:rsidP="00910219">
            <w:pPr>
              <w:spacing w:before="0" w:after="0" w:line="240" w:lineRule="auto"/>
              <w:jc w:val="center"/>
              <w:rPr>
                <w:ins w:id="79192" w:author="pete jones" w:date="2022-01-11T16:45:00Z"/>
                <w:rFonts w:ascii="Calibri" w:hAnsi="Calibri" w:cs="Calibri"/>
                <w:color w:val="000000"/>
                <w:sz w:val="22"/>
                <w:szCs w:val="22"/>
              </w:rPr>
            </w:pPr>
            <w:ins w:id="79193" w:author="pete jones" w:date="2022-01-11T16:45: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00CF085" w14:textId="77777777" w:rsidR="00910219" w:rsidRPr="00910219" w:rsidRDefault="00910219" w:rsidP="00910219">
            <w:pPr>
              <w:spacing w:before="0" w:after="0" w:line="240" w:lineRule="auto"/>
              <w:jc w:val="center"/>
              <w:rPr>
                <w:ins w:id="79194" w:author="pete jones" w:date="2022-01-11T16:45:00Z"/>
                <w:rFonts w:ascii="Calibri" w:hAnsi="Calibri" w:cs="Calibri"/>
                <w:color w:val="000000"/>
                <w:sz w:val="22"/>
                <w:szCs w:val="22"/>
              </w:rPr>
            </w:pPr>
            <w:ins w:id="79195" w:author="pete jones" w:date="2022-01-11T16:45: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B74057E" w14:textId="77777777" w:rsidR="00910219" w:rsidRPr="00910219" w:rsidRDefault="00910219" w:rsidP="00910219">
            <w:pPr>
              <w:spacing w:before="0" w:after="0" w:line="240" w:lineRule="auto"/>
              <w:jc w:val="center"/>
              <w:rPr>
                <w:ins w:id="79196" w:author="pete jones" w:date="2022-01-11T16:45:00Z"/>
                <w:rFonts w:ascii="Calibri" w:hAnsi="Calibri" w:cs="Calibri"/>
                <w:color w:val="000000"/>
                <w:sz w:val="22"/>
                <w:szCs w:val="22"/>
              </w:rPr>
            </w:pPr>
            <w:ins w:id="79197" w:author="pete jones" w:date="2022-01-11T16:45: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D03912F" w14:textId="77777777" w:rsidR="00910219" w:rsidRPr="00910219" w:rsidRDefault="00910219" w:rsidP="00910219">
            <w:pPr>
              <w:spacing w:before="0" w:after="0" w:line="240" w:lineRule="auto"/>
              <w:jc w:val="center"/>
              <w:rPr>
                <w:ins w:id="79198" w:author="pete jones" w:date="2022-01-11T16:45:00Z"/>
                <w:rFonts w:ascii="Calibri" w:hAnsi="Calibri" w:cs="Calibri"/>
                <w:color w:val="000000"/>
                <w:sz w:val="22"/>
                <w:szCs w:val="22"/>
              </w:rPr>
            </w:pPr>
            <w:ins w:id="79199" w:author="pete jones" w:date="2022-01-11T16:45: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CE58CD1" w14:textId="77777777" w:rsidR="00910219" w:rsidRPr="00910219" w:rsidRDefault="00910219" w:rsidP="00910219">
            <w:pPr>
              <w:spacing w:before="0" w:after="0" w:line="240" w:lineRule="auto"/>
              <w:jc w:val="center"/>
              <w:rPr>
                <w:ins w:id="79200" w:author="pete jones" w:date="2022-01-11T16:45:00Z"/>
                <w:rFonts w:ascii="Calibri" w:hAnsi="Calibri" w:cs="Calibri"/>
                <w:color w:val="000000"/>
                <w:sz w:val="22"/>
                <w:szCs w:val="22"/>
              </w:rPr>
            </w:pPr>
            <w:ins w:id="79201" w:author="pete jones" w:date="2022-01-11T16:45:00Z">
              <w:r w:rsidRPr="00910219">
                <w:rPr>
                  <w:rFonts w:ascii="Calibri" w:hAnsi="Calibri" w:cs="Calibri"/>
                  <w:color w:val="000000"/>
                  <w:sz w:val="22"/>
                  <w:szCs w:val="22"/>
                </w:rPr>
                <w:t>50%</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D58187A" w14:textId="77777777" w:rsidR="00910219" w:rsidRPr="00910219" w:rsidRDefault="00910219" w:rsidP="00910219">
            <w:pPr>
              <w:spacing w:before="0" w:after="0" w:line="240" w:lineRule="auto"/>
              <w:jc w:val="center"/>
              <w:rPr>
                <w:ins w:id="79202" w:author="pete jones" w:date="2022-01-11T16:45:00Z"/>
                <w:rFonts w:ascii="Calibri" w:hAnsi="Calibri" w:cs="Calibri"/>
                <w:color w:val="000000"/>
                <w:sz w:val="22"/>
                <w:szCs w:val="22"/>
              </w:rPr>
            </w:pPr>
            <w:ins w:id="79203" w:author="pete jones" w:date="2022-01-11T16:45:00Z">
              <w:r w:rsidRPr="00910219">
                <w:rPr>
                  <w:rFonts w:ascii="Calibri" w:hAnsi="Calibri" w:cs="Calibri"/>
                  <w:color w:val="000000"/>
                  <w:sz w:val="22"/>
                  <w:szCs w:val="22"/>
                </w:rPr>
                <w:t>27%</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7AFBF09" w14:textId="77777777" w:rsidR="00910219" w:rsidRPr="00910219" w:rsidRDefault="00910219" w:rsidP="00910219">
            <w:pPr>
              <w:spacing w:before="0" w:after="0" w:line="240" w:lineRule="auto"/>
              <w:jc w:val="center"/>
              <w:rPr>
                <w:ins w:id="79204" w:author="pete jones" w:date="2022-01-11T16:45:00Z"/>
                <w:rFonts w:ascii="Calibri" w:hAnsi="Calibri" w:cs="Calibri"/>
                <w:color w:val="000000"/>
                <w:sz w:val="22"/>
                <w:szCs w:val="22"/>
              </w:rPr>
            </w:pPr>
            <w:ins w:id="79205" w:author="pete jones" w:date="2022-01-11T16:45:00Z">
              <w:r w:rsidRPr="00910219">
                <w:rPr>
                  <w:rFonts w:ascii="Calibri" w:hAnsi="Calibri" w:cs="Calibri"/>
                  <w:color w:val="000000"/>
                  <w:sz w:val="22"/>
                  <w:szCs w:val="22"/>
                </w:rPr>
                <w:t>23%</w:t>
              </w:r>
            </w:ins>
          </w:p>
        </w:tc>
      </w:tr>
      <w:tr w:rsidR="00910219" w:rsidRPr="00910219" w14:paraId="6B568732" w14:textId="77777777" w:rsidTr="00910219">
        <w:trPr>
          <w:trHeight w:val="315"/>
          <w:ins w:id="79206" w:author="pete jones" w:date="2022-01-11T16:45:00Z"/>
        </w:trPr>
        <w:tc>
          <w:tcPr>
            <w:tcW w:w="400" w:type="dxa"/>
            <w:tcBorders>
              <w:top w:val="nil"/>
              <w:left w:val="nil"/>
              <w:bottom w:val="nil"/>
              <w:right w:val="nil"/>
            </w:tcBorders>
            <w:shd w:val="clear" w:color="auto" w:fill="auto"/>
            <w:noWrap/>
            <w:vAlign w:val="center"/>
            <w:hideMark/>
          </w:tcPr>
          <w:p w14:paraId="24FC5FA6" w14:textId="77777777" w:rsidR="00910219" w:rsidRPr="00910219" w:rsidRDefault="00910219" w:rsidP="00910219">
            <w:pPr>
              <w:spacing w:before="0" w:after="0" w:line="240" w:lineRule="auto"/>
              <w:jc w:val="center"/>
              <w:rPr>
                <w:ins w:id="79207" w:author="pete jones" w:date="2022-01-11T16:45:00Z"/>
                <w:rFonts w:ascii="Calibri" w:hAnsi="Calibri" w:cs="Calibri"/>
                <w:color w:val="FFFFFF"/>
                <w:sz w:val="22"/>
                <w:szCs w:val="22"/>
              </w:rPr>
            </w:pPr>
            <w:ins w:id="79208" w:author="pete jones" w:date="2022-01-11T16:45:00Z">
              <w:r w:rsidRPr="00910219">
                <w:rPr>
                  <w:rFonts w:ascii="Calibri" w:hAnsi="Calibri" w:cs="Calibri"/>
                  <w:color w:val="FFFFFF"/>
                  <w:sz w:val="22"/>
                  <w:szCs w:val="22"/>
                </w:rPr>
                <w:t>4</w:t>
              </w:r>
            </w:ins>
          </w:p>
        </w:tc>
        <w:tc>
          <w:tcPr>
            <w:tcW w:w="7409" w:type="dxa"/>
            <w:tcBorders>
              <w:top w:val="nil"/>
              <w:left w:val="single" w:sz="8" w:space="0" w:color="auto"/>
              <w:bottom w:val="single" w:sz="4" w:space="0" w:color="auto"/>
              <w:right w:val="single" w:sz="8" w:space="0" w:color="auto"/>
            </w:tcBorders>
            <w:shd w:val="clear" w:color="auto" w:fill="auto"/>
            <w:noWrap/>
            <w:vAlign w:val="bottom"/>
            <w:hideMark/>
          </w:tcPr>
          <w:p w14:paraId="00EE1D01" w14:textId="77777777" w:rsidR="00910219" w:rsidRPr="00910219" w:rsidRDefault="00910219" w:rsidP="00910219">
            <w:pPr>
              <w:spacing w:before="0" w:after="0" w:line="240" w:lineRule="auto"/>
              <w:jc w:val="right"/>
              <w:rPr>
                <w:ins w:id="79209" w:author="pete jones" w:date="2022-01-11T16:45:00Z"/>
                <w:rFonts w:ascii="Calibri" w:hAnsi="Calibri" w:cs="Calibri"/>
                <w:sz w:val="22"/>
                <w:szCs w:val="22"/>
              </w:rPr>
            </w:pPr>
            <w:ins w:id="79210" w:author="pete jones" w:date="2022-01-11T16:45:00Z">
              <w:r w:rsidRPr="00910219">
                <w:rPr>
                  <w:rFonts w:ascii="Calibri" w:hAnsi="Calibri" w:cs="Calibri"/>
                  <w:sz w:val="22"/>
                  <w:szCs w:val="22"/>
                </w:rPr>
                <w:t>Technology</w:t>
              </w:r>
            </w:ins>
          </w:p>
        </w:tc>
        <w:tc>
          <w:tcPr>
            <w:tcW w:w="419" w:type="dxa"/>
            <w:tcBorders>
              <w:top w:val="nil"/>
              <w:left w:val="nil"/>
              <w:bottom w:val="single" w:sz="4" w:space="0" w:color="auto"/>
              <w:right w:val="single" w:sz="8" w:space="0" w:color="auto"/>
            </w:tcBorders>
            <w:shd w:val="clear" w:color="auto" w:fill="auto"/>
            <w:noWrap/>
            <w:vAlign w:val="bottom"/>
            <w:hideMark/>
          </w:tcPr>
          <w:p w14:paraId="49DB5D98" w14:textId="77777777" w:rsidR="00910219" w:rsidRPr="00910219" w:rsidRDefault="00910219" w:rsidP="00910219">
            <w:pPr>
              <w:spacing w:before="0" w:after="0" w:line="240" w:lineRule="auto"/>
              <w:jc w:val="center"/>
              <w:rPr>
                <w:ins w:id="79211" w:author="pete jones" w:date="2022-01-11T16:45:00Z"/>
                <w:rFonts w:ascii="Calibri" w:hAnsi="Calibri" w:cs="Calibri"/>
                <w:sz w:val="22"/>
                <w:szCs w:val="22"/>
              </w:rPr>
            </w:pPr>
            <w:ins w:id="79212" w:author="pete jones" w:date="2022-01-11T16:45:00Z">
              <w:r w:rsidRPr="00910219">
                <w:rPr>
                  <w:rFonts w:ascii="Calibri" w:hAnsi="Calibri" w:cs="Calibri"/>
                  <w:sz w:val="22"/>
                  <w:szCs w:val="22"/>
                </w:rPr>
                <w:t>1</w:t>
              </w:r>
            </w:ins>
          </w:p>
        </w:tc>
        <w:tc>
          <w:tcPr>
            <w:tcW w:w="487" w:type="dxa"/>
            <w:tcBorders>
              <w:top w:val="nil"/>
              <w:left w:val="nil"/>
              <w:bottom w:val="nil"/>
              <w:right w:val="nil"/>
            </w:tcBorders>
            <w:shd w:val="clear" w:color="auto" w:fill="auto"/>
            <w:noWrap/>
            <w:vAlign w:val="bottom"/>
            <w:hideMark/>
          </w:tcPr>
          <w:p w14:paraId="7FA26CD4" w14:textId="77777777" w:rsidR="00910219" w:rsidRPr="00910219" w:rsidRDefault="00910219" w:rsidP="00910219">
            <w:pPr>
              <w:spacing w:before="0" w:after="0" w:line="240" w:lineRule="auto"/>
              <w:jc w:val="center"/>
              <w:rPr>
                <w:ins w:id="79213" w:author="pete jones" w:date="2022-01-11T16:45:00Z"/>
                <w:rFonts w:ascii="Calibri" w:hAnsi="Calibri" w:cs="Calibri"/>
                <w:color w:val="FFFFFF"/>
                <w:sz w:val="22"/>
                <w:szCs w:val="22"/>
              </w:rPr>
            </w:pPr>
            <w:ins w:id="79214" w:author="pete jones" w:date="2022-01-11T16:45:00Z">
              <w:r w:rsidRPr="00910219">
                <w:rPr>
                  <w:rFonts w:ascii="Calibri" w:hAnsi="Calibri" w:cs="Calibri"/>
                  <w:color w:val="FFFFFF"/>
                  <w:sz w:val="22"/>
                  <w:szCs w:val="22"/>
                </w:rPr>
                <w:t>12</w:t>
              </w:r>
            </w:ins>
          </w:p>
        </w:tc>
        <w:tc>
          <w:tcPr>
            <w:tcW w:w="419" w:type="dxa"/>
            <w:vMerge/>
            <w:tcBorders>
              <w:top w:val="single" w:sz="8" w:space="0" w:color="auto"/>
              <w:left w:val="single" w:sz="8" w:space="0" w:color="auto"/>
              <w:bottom w:val="single" w:sz="8" w:space="0" w:color="000000"/>
              <w:right w:val="single" w:sz="4" w:space="0" w:color="auto"/>
            </w:tcBorders>
            <w:vAlign w:val="center"/>
            <w:hideMark/>
          </w:tcPr>
          <w:p w14:paraId="1535F9CE" w14:textId="77777777" w:rsidR="00910219" w:rsidRPr="00910219" w:rsidRDefault="00910219" w:rsidP="00910219">
            <w:pPr>
              <w:spacing w:before="0" w:after="0" w:line="240" w:lineRule="auto"/>
              <w:jc w:val="left"/>
              <w:rPr>
                <w:ins w:id="79215" w:author="pete jones" w:date="2022-01-11T16:45: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52BCFFD1" w14:textId="77777777" w:rsidR="00910219" w:rsidRPr="00910219" w:rsidRDefault="00910219" w:rsidP="00910219">
            <w:pPr>
              <w:spacing w:before="0" w:after="0" w:line="240" w:lineRule="auto"/>
              <w:jc w:val="left"/>
              <w:rPr>
                <w:ins w:id="79216" w:author="pete jones" w:date="2022-01-11T16:45: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37AEE6AB" w14:textId="77777777" w:rsidR="00910219" w:rsidRPr="00910219" w:rsidRDefault="00910219" w:rsidP="00910219">
            <w:pPr>
              <w:spacing w:before="0" w:after="0" w:line="240" w:lineRule="auto"/>
              <w:jc w:val="left"/>
              <w:rPr>
                <w:ins w:id="79217" w:author="pete jones" w:date="2022-01-11T16:45: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4BD3FD9F" w14:textId="77777777" w:rsidR="00910219" w:rsidRPr="00910219" w:rsidRDefault="00910219" w:rsidP="00910219">
            <w:pPr>
              <w:spacing w:before="0" w:after="0" w:line="240" w:lineRule="auto"/>
              <w:jc w:val="left"/>
              <w:rPr>
                <w:ins w:id="79218"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EB58BE3" w14:textId="77777777" w:rsidR="00910219" w:rsidRPr="00910219" w:rsidRDefault="00910219" w:rsidP="00910219">
            <w:pPr>
              <w:spacing w:before="0" w:after="0" w:line="240" w:lineRule="auto"/>
              <w:jc w:val="left"/>
              <w:rPr>
                <w:ins w:id="79219"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5C4561D" w14:textId="77777777" w:rsidR="00910219" w:rsidRPr="00910219" w:rsidRDefault="00910219" w:rsidP="00910219">
            <w:pPr>
              <w:spacing w:before="0" w:after="0" w:line="240" w:lineRule="auto"/>
              <w:jc w:val="left"/>
              <w:rPr>
                <w:ins w:id="79220"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828576C" w14:textId="77777777" w:rsidR="00910219" w:rsidRPr="00910219" w:rsidRDefault="00910219" w:rsidP="00910219">
            <w:pPr>
              <w:spacing w:before="0" w:after="0" w:line="240" w:lineRule="auto"/>
              <w:jc w:val="left"/>
              <w:rPr>
                <w:ins w:id="79221"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EAEAF9D" w14:textId="77777777" w:rsidR="00910219" w:rsidRPr="00910219" w:rsidRDefault="00910219" w:rsidP="00910219">
            <w:pPr>
              <w:spacing w:before="0" w:after="0" w:line="240" w:lineRule="auto"/>
              <w:jc w:val="left"/>
              <w:rPr>
                <w:ins w:id="79222" w:author="pete jones" w:date="2022-01-11T16:4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E93EAA9" w14:textId="77777777" w:rsidR="00910219" w:rsidRPr="00910219" w:rsidRDefault="00910219" w:rsidP="00910219">
            <w:pPr>
              <w:spacing w:before="0" w:after="0" w:line="240" w:lineRule="auto"/>
              <w:jc w:val="left"/>
              <w:rPr>
                <w:ins w:id="79223" w:author="pete jones" w:date="2022-01-11T16:45: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2B9E19F5" w14:textId="77777777" w:rsidR="00910219" w:rsidRPr="00910219" w:rsidRDefault="00910219" w:rsidP="00910219">
            <w:pPr>
              <w:spacing w:before="0" w:after="0" w:line="240" w:lineRule="auto"/>
              <w:jc w:val="left"/>
              <w:rPr>
                <w:ins w:id="79224" w:author="pete jones" w:date="2022-01-11T16:45:00Z"/>
                <w:rFonts w:ascii="Calibri" w:hAnsi="Calibri" w:cs="Calibri"/>
                <w:color w:val="000000"/>
                <w:sz w:val="22"/>
                <w:szCs w:val="22"/>
              </w:rPr>
            </w:pPr>
          </w:p>
        </w:tc>
      </w:tr>
      <w:tr w:rsidR="00910219" w:rsidRPr="00910219" w14:paraId="398C5B86" w14:textId="77777777" w:rsidTr="00910219">
        <w:trPr>
          <w:trHeight w:val="315"/>
          <w:ins w:id="79225" w:author="pete jones" w:date="2022-01-11T16:45:00Z"/>
        </w:trPr>
        <w:tc>
          <w:tcPr>
            <w:tcW w:w="400" w:type="dxa"/>
            <w:tcBorders>
              <w:top w:val="nil"/>
              <w:left w:val="nil"/>
              <w:bottom w:val="nil"/>
              <w:right w:val="nil"/>
            </w:tcBorders>
            <w:shd w:val="clear" w:color="auto" w:fill="auto"/>
            <w:noWrap/>
            <w:vAlign w:val="center"/>
            <w:hideMark/>
          </w:tcPr>
          <w:p w14:paraId="718D7608" w14:textId="77777777" w:rsidR="00910219" w:rsidRPr="00910219" w:rsidRDefault="00910219" w:rsidP="00910219">
            <w:pPr>
              <w:spacing w:before="0" w:after="0" w:line="240" w:lineRule="auto"/>
              <w:jc w:val="center"/>
              <w:rPr>
                <w:ins w:id="79226" w:author="pete jones" w:date="2022-01-11T16:45:00Z"/>
                <w:rFonts w:ascii="Calibri" w:hAnsi="Calibri" w:cs="Calibri"/>
                <w:color w:val="FFFFFF"/>
                <w:sz w:val="22"/>
                <w:szCs w:val="22"/>
              </w:rPr>
            </w:pPr>
          </w:p>
        </w:tc>
        <w:tc>
          <w:tcPr>
            <w:tcW w:w="7409" w:type="dxa"/>
            <w:tcBorders>
              <w:top w:val="nil"/>
              <w:left w:val="single" w:sz="8" w:space="0" w:color="auto"/>
              <w:bottom w:val="single" w:sz="8" w:space="0" w:color="auto"/>
              <w:right w:val="single" w:sz="8" w:space="0" w:color="auto"/>
            </w:tcBorders>
            <w:shd w:val="clear" w:color="auto" w:fill="auto"/>
            <w:noWrap/>
            <w:vAlign w:val="bottom"/>
            <w:hideMark/>
          </w:tcPr>
          <w:p w14:paraId="5AF60E43" w14:textId="77777777" w:rsidR="00910219" w:rsidRPr="00910219" w:rsidRDefault="00910219" w:rsidP="00910219">
            <w:pPr>
              <w:spacing w:before="0" w:after="0" w:line="240" w:lineRule="auto"/>
              <w:jc w:val="right"/>
              <w:rPr>
                <w:ins w:id="79227" w:author="pete jones" w:date="2022-01-11T16:45:00Z"/>
                <w:rFonts w:ascii="Calibri" w:hAnsi="Calibri" w:cs="Calibri"/>
                <w:sz w:val="22"/>
                <w:szCs w:val="22"/>
              </w:rPr>
            </w:pPr>
            <w:ins w:id="79228" w:author="pete jones" w:date="2022-01-11T16:45:00Z">
              <w:r w:rsidRPr="00910219">
                <w:rPr>
                  <w:rFonts w:ascii="Calibri" w:hAnsi="Calibri" w:cs="Calibri"/>
                  <w:sz w:val="22"/>
                  <w:szCs w:val="22"/>
                </w:rPr>
                <w:t>Other</w:t>
              </w:r>
            </w:ins>
          </w:p>
        </w:tc>
        <w:tc>
          <w:tcPr>
            <w:tcW w:w="419" w:type="dxa"/>
            <w:tcBorders>
              <w:top w:val="nil"/>
              <w:left w:val="nil"/>
              <w:bottom w:val="single" w:sz="8" w:space="0" w:color="auto"/>
              <w:right w:val="single" w:sz="8" w:space="0" w:color="auto"/>
            </w:tcBorders>
            <w:shd w:val="clear" w:color="auto" w:fill="auto"/>
            <w:noWrap/>
            <w:vAlign w:val="bottom"/>
            <w:hideMark/>
          </w:tcPr>
          <w:p w14:paraId="2C8DF5D6" w14:textId="77777777" w:rsidR="00910219" w:rsidRPr="00910219" w:rsidRDefault="00910219" w:rsidP="00910219">
            <w:pPr>
              <w:spacing w:before="0" w:after="0" w:line="240" w:lineRule="auto"/>
              <w:jc w:val="center"/>
              <w:rPr>
                <w:ins w:id="79229" w:author="pete jones" w:date="2022-01-11T16:45:00Z"/>
                <w:rFonts w:ascii="Calibri" w:hAnsi="Calibri" w:cs="Calibri"/>
                <w:sz w:val="22"/>
                <w:szCs w:val="22"/>
              </w:rPr>
            </w:pPr>
            <w:ins w:id="79230" w:author="pete jones" w:date="2022-01-11T16:45:00Z">
              <w:r w:rsidRPr="00910219">
                <w:rPr>
                  <w:rFonts w:ascii="Calibri" w:hAnsi="Calibri" w:cs="Calibri"/>
                  <w:sz w:val="22"/>
                  <w:szCs w:val="22"/>
                </w:rPr>
                <w:t>6</w:t>
              </w:r>
            </w:ins>
          </w:p>
        </w:tc>
        <w:tc>
          <w:tcPr>
            <w:tcW w:w="487" w:type="dxa"/>
            <w:tcBorders>
              <w:top w:val="nil"/>
              <w:left w:val="nil"/>
              <w:bottom w:val="nil"/>
              <w:right w:val="nil"/>
            </w:tcBorders>
            <w:shd w:val="clear" w:color="auto" w:fill="auto"/>
            <w:noWrap/>
            <w:vAlign w:val="bottom"/>
            <w:hideMark/>
          </w:tcPr>
          <w:p w14:paraId="5D1CCFE2" w14:textId="77777777" w:rsidR="00910219" w:rsidRPr="00910219" w:rsidRDefault="00910219" w:rsidP="00910219">
            <w:pPr>
              <w:spacing w:before="0" w:after="0" w:line="240" w:lineRule="auto"/>
              <w:jc w:val="center"/>
              <w:rPr>
                <w:ins w:id="79231" w:author="pete jones" w:date="2022-01-11T16:45:00Z"/>
                <w:rFonts w:ascii="Calibri" w:hAnsi="Calibri" w:cs="Calibri"/>
                <w:sz w:val="22"/>
                <w:szCs w:val="22"/>
              </w:rPr>
            </w:pPr>
          </w:p>
        </w:tc>
        <w:tc>
          <w:tcPr>
            <w:tcW w:w="419" w:type="dxa"/>
            <w:tcBorders>
              <w:top w:val="nil"/>
              <w:left w:val="nil"/>
              <w:bottom w:val="nil"/>
              <w:right w:val="nil"/>
            </w:tcBorders>
            <w:shd w:val="clear" w:color="auto" w:fill="auto"/>
            <w:noWrap/>
            <w:vAlign w:val="center"/>
            <w:hideMark/>
          </w:tcPr>
          <w:p w14:paraId="355FF355" w14:textId="77777777" w:rsidR="00910219" w:rsidRPr="00910219" w:rsidRDefault="00910219" w:rsidP="00910219">
            <w:pPr>
              <w:spacing w:before="0" w:after="0" w:line="240" w:lineRule="auto"/>
              <w:jc w:val="right"/>
              <w:rPr>
                <w:ins w:id="79232" w:author="pete jones" w:date="2022-01-11T16:45:00Z"/>
                <w:rFonts w:ascii="Calibri" w:hAnsi="Calibri" w:cs="Calibri"/>
                <w:color w:val="FFFFFF"/>
                <w:sz w:val="22"/>
                <w:szCs w:val="22"/>
              </w:rPr>
            </w:pPr>
            <w:ins w:id="79233" w:author="pete jones" w:date="2022-01-11T16:45:00Z">
              <w:r w:rsidRPr="00910219">
                <w:rPr>
                  <w:rFonts w:ascii="Calibri" w:hAnsi="Calibri" w:cs="Calibri"/>
                  <w:color w:val="FFFFFF"/>
                  <w:sz w:val="22"/>
                  <w:szCs w:val="22"/>
                </w:rPr>
                <w:t>14</w:t>
              </w:r>
            </w:ins>
          </w:p>
        </w:tc>
        <w:tc>
          <w:tcPr>
            <w:tcW w:w="412" w:type="dxa"/>
            <w:tcBorders>
              <w:top w:val="nil"/>
              <w:left w:val="nil"/>
              <w:bottom w:val="nil"/>
              <w:right w:val="nil"/>
            </w:tcBorders>
            <w:shd w:val="clear" w:color="auto" w:fill="auto"/>
            <w:noWrap/>
            <w:vAlign w:val="center"/>
            <w:hideMark/>
          </w:tcPr>
          <w:p w14:paraId="3D06E2BD" w14:textId="77777777" w:rsidR="00910219" w:rsidRPr="00910219" w:rsidRDefault="00910219" w:rsidP="00910219">
            <w:pPr>
              <w:spacing w:before="0" w:after="0" w:line="240" w:lineRule="auto"/>
              <w:jc w:val="right"/>
              <w:rPr>
                <w:ins w:id="79234" w:author="pete jones" w:date="2022-01-11T16:45:00Z"/>
                <w:rFonts w:ascii="Calibri" w:hAnsi="Calibri" w:cs="Calibri"/>
                <w:color w:val="FFFFFF"/>
                <w:sz w:val="22"/>
                <w:szCs w:val="22"/>
              </w:rPr>
            </w:pPr>
            <w:ins w:id="79235" w:author="pete jones" w:date="2022-01-11T16:45:00Z">
              <w:r w:rsidRPr="00910219">
                <w:rPr>
                  <w:rFonts w:ascii="Calibri" w:hAnsi="Calibri" w:cs="Calibri"/>
                  <w:color w:val="FFFFFF"/>
                  <w:sz w:val="22"/>
                  <w:szCs w:val="22"/>
                </w:rPr>
                <w:t>15</w:t>
              </w:r>
            </w:ins>
          </w:p>
        </w:tc>
        <w:tc>
          <w:tcPr>
            <w:tcW w:w="412" w:type="dxa"/>
            <w:tcBorders>
              <w:top w:val="nil"/>
              <w:left w:val="nil"/>
              <w:bottom w:val="nil"/>
              <w:right w:val="nil"/>
            </w:tcBorders>
            <w:shd w:val="clear" w:color="auto" w:fill="auto"/>
            <w:noWrap/>
            <w:vAlign w:val="center"/>
            <w:hideMark/>
          </w:tcPr>
          <w:p w14:paraId="4C3544DA" w14:textId="77777777" w:rsidR="00910219" w:rsidRPr="00910219" w:rsidRDefault="00910219" w:rsidP="00910219">
            <w:pPr>
              <w:spacing w:before="0" w:after="0" w:line="240" w:lineRule="auto"/>
              <w:jc w:val="right"/>
              <w:rPr>
                <w:ins w:id="79236" w:author="pete jones" w:date="2022-01-11T16:45:00Z"/>
                <w:rFonts w:ascii="Calibri" w:hAnsi="Calibri" w:cs="Calibri"/>
                <w:color w:val="FFFFFF"/>
                <w:sz w:val="22"/>
                <w:szCs w:val="22"/>
              </w:rPr>
            </w:pPr>
            <w:ins w:id="79237" w:author="pete jones" w:date="2022-01-11T16:45:00Z">
              <w:r w:rsidRPr="00910219">
                <w:rPr>
                  <w:rFonts w:ascii="Calibri" w:hAnsi="Calibri" w:cs="Calibri"/>
                  <w:color w:val="FFFFFF"/>
                  <w:sz w:val="22"/>
                  <w:szCs w:val="22"/>
                </w:rPr>
                <w:t>16</w:t>
              </w:r>
            </w:ins>
          </w:p>
        </w:tc>
        <w:tc>
          <w:tcPr>
            <w:tcW w:w="412" w:type="dxa"/>
            <w:tcBorders>
              <w:top w:val="nil"/>
              <w:left w:val="nil"/>
              <w:bottom w:val="nil"/>
              <w:right w:val="nil"/>
            </w:tcBorders>
            <w:shd w:val="clear" w:color="auto" w:fill="auto"/>
            <w:noWrap/>
            <w:vAlign w:val="center"/>
            <w:hideMark/>
          </w:tcPr>
          <w:p w14:paraId="329F3105" w14:textId="77777777" w:rsidR="00910219" w:rsidRPr="00910219" w:rsidRDefault="00910219" w:rsidP="00910219">
            <w:pPr>
              <w:spacing w:before="0" w:after="0" w:line="240" w:lineRule="auto"/>
              <w:jc w:val="right"/>
              <w:rPr>
                <w:ins w:id="79238" w:author="pete jones" w:date="2022-01-11T16:45:00Z"/>
                <w:rFonts w:ascii="Calibri" w:hAnsi="Calibri" w:cs="Calibri"/>
                <w:color w:val="FFFFFF"/>
                <w:sz w:val="22"/>
                <w:szCs w:val="22"/>
              </w:rPr>
            </w:pPr>
            <w:ins w:id="79239" w:author="pete jones" w:date="2022-01-11T16:45: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20284DC8" w14:textId="77777777" w:rsidR="00910219" w:rsidRPr="00910219" w:rsidRDefault="00910219" w:rsidP="00910219">
            <w:pPr>
              <w:spacing w:before="0" w:after="0" w:line="240" w:lineRule="auto"/>
              <w:jc w:val="right"/>
              <w:rPr>
                <w:ins w:id="79240" w:author="pete jones" w:date="2022-01-11T16:45:00Z"/>
                <w:rFonts w:ascii="Calibri" w:hAnsi="Calibri" w:cs="Calibri"/>
                <w:color w:val="FFFFFF"/>
                <w:sz w:val="22"/>
                <w:szCs w:val="22"/>
              </w:rPr>
            </w:pPr>
            <w:ins w:id="79241" w:author="pete jones" w:date="2022-01-11T16:45: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453CB7A4" w14:textId="77777777" w:rsidR="00910219" w:rsidRPr="00910219" w:rsidRDefault="00910219" w:rsidP="00910219">
            <w:pPr>
              <w:spacing w:before="0" w:after="0" w:line="240" w:lineRule="auto"/>
              <w:jc w:val="right"/>
              <w:rPr>
                <w:ins w:id="79242" w:author="pete jones" w:date="2022-01-11T16:45:00Z"/>
                <w:rFonts w:ascii="Calibri" w:hAnsi="Calibri" w:cs="Calibri"/>
                <w:color w:val="FFFFFF"/>
                <w:sz w:val="22"/>
                <w:szCs w:val="22"/>
              </w:rPr>
            </w:pPr>
            <w:ins w:id="79243" w:author="pete jones" w:date="2022-01-11T16:45: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455DDB14" w14:textId="77777777" w:rsidR="00910219" w:rsidRPr="00910219" w:rsidRDefault="00910219" w:rsidP="00910219">
            <w:pPr>
              <w:spacing w:before="0" w:after="0" w:line="240" w:lineRule="auto"/>
              <w:jc w:val="right"/>
              <w:rPr>
                <w:ins w:id="79244" w:author="pete jones" w:date="2022-01-11T16:45:00Z"/>
                <w:rFonts w:ascii="Calibri" w:hAnsi="Calibri" w:cs="Calibri"/>
                <w:color w:val="FFFFFF"/>
                <w:sz w:val="22"/>
                <w:szCs w:val="22"/>
              </w:rPr>
            </w:pPr>
            <w:ins w:id="79245" w:author="pete jones" w:date="2022-01-11T16:45: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3CAA7990" w14:textId="77777777" w:rsidR="00910219" w:rsidRPr="00910219" w:rsidRDefault="00910219" w:rsidP="00910219">
            <w:pPr>
              <w:spacing w:before="0" w:after="0" w:line="240" w:lineRule="auto"/>
              <w:jc w:val="right"/>
              <w:rPr>
                <w:ins w:id="79246" w:author="pete jones" w:date="2022-01-11T16:45:00Z"/>
                <w:rFonts w:ascii="Calibri" w:hAnsi="Calibri" w:cs="Calibri"/>
                <w:color w:val="FFFFFF"/>
                <w:sz w:val="22"/>
                <w:szCs w:val="22"/>
              </w:rPr>
            </w:pPr>
            <w:ins w:id="79247" w:author="pete jones" w:date="2022-01-11T16:45: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73066758" w14:textId="77777777" w:rsidR="00910219" w:rsidRPr="00910219" w:rsidRDefault="00910219" w:rsidP="00910219">
            <w:pPr>
              <w:spacing w:before="0" w:after="0" w:line="240" w:lineRule="auto"/>
              <w:jc w:val="right"/>
              <w:rPr>
                <w:ins w:id="79248" w:author="pete jones" w:date="2022-01-11T16:45:00Z"/>
                <w:rFonts w:ascii="Calibri" w:hAnsi="Calibri" w:cs="Calibri"/>
                <w:color w:val="FFFFFF"/>
                <w:sz w:val="22"/>
                <w:szCs w:val="22"/>
              </w:rPr>
            </w:pPr>
            <w:ins w:id="79249" w:author="pete jones" w:date="2022-01-11T16:45: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57B79999" w14:textId="77777777" w:rsidR="00910219" w:rsidRPr="00910219" w:rsidRDefault="00910219" w:rsidP="00910219">
            <w:pPr>
              <w:spacing w:before="0" w:after="0" w:line="240" w:lineRule="auto"/>
              <w:jc w:val="right"/>
              <w:rPr>
                <w:ins w:id="79250" w:author="pete jones" w:date="2022-01-11T16:45:00Z"/>
                <w:rFonts w:ascii="Calibri" w:hAnsi="Calibri" w:cs="Calibri"/>
                <w:color w:val="FFFFFF"/>
                <w:sz w:val="22"/>
                <w:szCs w:val="22"/>
              </w:rPr>
            </w:pPr>
            <w:ins w:id="79251" w:author="pete jones" w:date="2022-01-11T16:45:00Z">
              <w:r w:rsidRPr="00910219">
                <w:rPr>
                  <w:rFonts w:ascii="Calibri" w:hAnsi="Calibri" w:cs="Calibri"/>
                  <w:color w:val="FFFFFF"/>
                  <w:sz w:val="22"/>
                  <w:szCs w:val="22"/>
                </w:rPr>
                <w:t>23</w:t>
              </w:r>
            </w:ins>
          </w:p>
        </w:tc>
      </w:tr>
      <w:tr w:rsidR="00910219" w:rsidRPr="00910219" w14:paraId="24C2CCF1" w14:textId="77777777" w:rsidTr="00910219">
        <w:trPr>
          <w:trHeight w:val="315"/>
          <w:ins w:id="79252" w:author="pete jones" w:date="2022-01-11T16:45:00Z"/>
        </w:trPr>
        <w:tc>
          <w:tcPr>
            <w:tcW w:w="400" w:type="dxa"/>
            <w:tcBorders>
              <w:top w:val="nil"/>
              <w:left w:val="nil"/>
              <w:bottom w:val="nil"/>
              <w:right w:val="nil"/>
            </w:tcBorders>
            <w:shd w:val="clear" w:color="auto" w:fill="auto"/>
            <w:noWrap/>
            <w:vAlign w:val="center"/>
            <w:hideMark/>
          </w:tcPr>
          <w:p w14:paraId="589FEE75" w14:textId="77777777" w:rsidR="00910219" w:rsidRPr="00910219" w:rsidRDefault="00910219" w:rsidP="00910219">
            <w:pPr>
              <w:spacing w:before="0" w:after="0" w:line="240" w:lineRule="auto"/>
              <w:jc w:val="center"/>
              <w:rPr>
                <w:ins w:id="79253" w:author="pete jones" w:date="2022-01-11T16:45:00Z"/>
                <w:rFonts w:ascii="Calibri" w:hAnsi="Calibri" w:cs="Calibri"/>
                <w:color w:val="FFFFFF"/>
                <w:sz w:val="22"/>
                <w:szCs w:val="22"/>
              </w:rPr>
            </w:pPr>
            <w:ins w:id="79254" w:author="pete jones" w:date="2022-01-11T16:45:00Z">
              <w:r w:rsidRPr="00910219">
                <w:rPr>
                  <w:rFonts w:ascii="Calibri" w:hAnsi="Calibri" w:cs="Calibri"/>
                  <w:color w:val="FFFFFF"/>
                  <w:sz w:val="22"/>
                  <w:szCs w:val="22"/>
                </w:rPr>
                <w:t>4</w:t>
              </w:r>
            </w:ins>
          </w:p>
        </w:tc>
        <w:tc>
          <w:tcPr>
            <w:tcW w:w="7409" w:type="dxa"/>
            <w:tcBorders>
              <w:top w:val="nil"/>
              <w:left w:val="single" w:sz="8" w:space="0" w:color="auto"/>
              <w:bottom w:val="single" w:sz="8" w:space="0" w:color="auto"/>
              <w:right w:val="single" w:sz="8" w:space="0" w:color="auto"/>
            </w:tcBorders>
            <w:shd w:val="clear" w:color="auto" w:fill="auto"/>
            <w:noWrap/>
            <w:vAlign w:val="bottom"/>
            <w:hideMark/>
          </w:tcPr>
          <w:p w14:paraId="0A8BE2FD" w14:textId="77777777" w:rsidR="00910219" w:rsidRPr="00910219" w:rsidRDefault="00910219" w:rsidP="00910219">
            <w:pPr>
              <w:spacing w:before="0" w:after="0" w:line="240" w:lineRule="auto"/>
              <w:jc w:val="right"/>
              <w:rPr>
                <w:ins w:id="79255" w:author="pete jones" w:date="2022-01-11T16:45:00Z"/>
                <w:rFonts w:ascii="Calibri" w:hAnsi="Calibri" w:cs="Calibri"/>
                <w:color w:val="FFFFFF"/>
                <w:sz w:val="22"/>
                <w:szCs w:val="22"/>
              </w:rPr>
            </w:pPr>
            <w:ins w:id="79256" w:author="pete jones" w:date="2022-01-11T16:45:00Z">
              <w:r w:rsidRPr="00910219">
                <w:rPr>
                  <w:rFonts w:ascii="Calibri" w:hAnsi="Calibri" w:cs="Calibri"/>
                  <w:color w:val="FFFFFF"/>
                  <w:sz w:val="22"/>
                  <w:szCs w:val="22"/>
                </w:rPr>
                <w:t>5</w:t>
              </w:r>
            </w:ins>
          </w:p>
        </w:tc>
        <w:tc>
          <w:tcPr>
            <w:tcW w:w="419" w:type="dxa"/>
            <w:tcBorders>
              <w:top w:val="nil"/>
              <w:left w:val="nil"/>
              <w:bottom w:val="nil"/>
              <w:right w:val="nil"/>
            </w:tcBorders>
            <w:shd w:val="clear" w:color="auto" w:fill="auto"/>
            <w:noWrap/>
            <w:vAlign w:val="bottom"/>
            <w:hideMark/>
          </w:tcPr>
          <w:p w14:paraId="338FA747" w14:textId="77777777" w:rsidR="00910219" w:rsidRPr="00910219" w:rsidRDefault="00910219" w:rsidP="00910219">
            <w:pPr>
              <w:spacing w:before="0" w:after="0" w:line="240" w:lineRule="auto"/>
              <w:jc w:val="center"/>
              <w:rPr>
                <w:ins w:id="79257" w:author="pete jones" w:date="2022-01-11T16:45:00Z"/>
                <w:rFonts w:ascii="Calibri" w:hAnsi="Calibri" w:cs="Calibri"/>
                <w:color w:val="FFFFFF"/>
                <w:sz w:val="22"/>
                <w:szCs w:val="22"/>
              </w:rPr>
            </w:pPr>
            <w:ins w:id="79258" w:author="pete jones" w:date="2022-01-11T16:45:00Z">
              <w:r w:rsidRPr="00910219">
                <w:rPr>
                  <w:rFonts w:ascii="Calibri" w:hAnsi="Calibri" w:cs="Calibri"/>
                  <w:color w:val="FFFFFF"/>
                  <w:sz w:val="22"/>
                  <w:szCs w:val="22"/>
                </w:rPr>
                <w:t>7</w:t>
              </w:r>
            </w:ins>
          </w:p>
        </w:tc>
        <w:tc>
          <w:tcPr>
            <w:tcW w:w="487" w:type="dxa"/>
            <w:tcBorders>
              <w:top w:val="nil"/>
              <w:left w:val="nil"/>
              <w:bottom w:val="nil"/>
              <w:right w:val="nil"/>
            </w:tcBorders>
            <w:shd w:val="clear" w:color="auto" w:fill="auto"/>
            <w:noWrap/>
            <w:vAlign w:val="bottom"/>
            <w:hideMark/>
          </w:tcPr>
          <w:p w14:paraId="29111E72" w14:textId="77777777" w:rsidR="00910219" w:rsidRPr="00910219" w:rsidRDefault="00910219" w:rsidP="00910219">
            <w:pPr>
              <w:spacing w:before="0" w:after="0" w:line="240" w:lineRule="auto"/>
              <w:jc w:val="center"/>
              <w:rPr>
                <w:ins w:id="79259" w:author="pete jones" w:date="2022-01-11T16:45:00Z"/>
                <w:rFonts w:ascii="Calibri" w:hAnsi="Calibri" w:cs="Calibri"/>
                <w:color w:val="FFFFFF"/>
                <w:sz w:val="22"/>
                <w:szCs w:val="22"/>
              </w:rPr>
            </w:pPr>
            <w:ins w:id="79260" w:author="pete jones" w:date="2022-01-11T16:45:00Z">
              <w:r w:rsidRPr="00910219">
                <w:rPr>
                  <w:rFonts w:ascii="Calibri" w:hAnsi="Calibri" w:cs="Calibri"/>
                  <w:color w:val="FFFFFF"/>
                  <w:sz w:val="22"/>
                  <w:szCs w:val="22"/>
                </w:rPr>
                <w:t>13</w:t>
              </w:r>
            </w:ins>
          </w:p>
        </w:tc>
        <w:tc>
          <w:tcPr>
            <w:tcW w:w="4056"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0C9B21D" w14:textId="77777777" w:rsidR="00910219" w:rsidRPr="00910219" w:rsidRDefault="00910219" w:rsidP="00910219">
            <w:pPr>
              <w:spacing w:before="0" w:after="0" w:line="240" w:lineRule="auto"/>
              <w:jc w:val="center"/>
              <w:rPr>
                <w:ins w:id="79261" w:author="pete jones" w:date="2022-01-11T16:45:00Z"/>
                <w:rFonts w:ascii="Calibri" w:hAnsi="Calibri" w:cs="Calibri"/>
                <w:sz w:val="22"/>
                <w:szCs w:val="22"/>
              </w:rPr>
            </w:pPr>
            <w:ins w:id="79262" w:author="pete jones" w:date="2022-01-11T16:45:00Z">
              <w:r w:rsidRPr="00910219">
                <w:rPr>
                  <w:rFonts w:ascii="Calibri" w:hAnsi="Calibri" w:cs="Calibri"/>
                  <w:sz w:val="22"/>
                  <w:szCs w:val="22"/>
                </w:rPr>
                <w:t>By %</w:t>
              </w:r>
            </w:ins>
          </w:p>
        </w:tc>
      </w:tr>
      <w:tr w:rsidR="00910219" w:rsidRPr="00910219" w14:paraId="4DB36927" w14:textId="77777777" w:rsidTr="00910219">
        <w:trPr>
          <w:trHeight w:val="1920"/>
          <w:ins w:id="79263" w:author="pete jones" w:date="2022-01-11T16:45: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603CFB30" w14:textId="77777777" w:rsidR="00910219" w:rsidRPr="00910219" w:rsidRDefault="00910219" w:rsidP="00910219">
            <w:pPr>
              <w:spacing w:before="0" w:after="0" w:line="240" w:lineRule="auto"/>
              <w:jc w:val="center"/>
              <w:rPr>
                <w:ins w:id="79264" w:author="pete jones" w:date="2022-01-11T16:45:00Z"/>
                <w:rFonts w:ascii="Calibri" w:hAnsi="Calibri" w:cs="Calibri"/>
                <w:b/>
                <w:bCs/>
                <w:color w:val="000000"/>
                <w:sz w:val="22"/>
                <w:szCs w:val="22"/>
              </w:rPr>
            </w:pPr>
            <w:ins w:id="79265" w:author="pete jones" w:date="2022-01-11T16:45:00Z">
              <w:r w:rsidRPr="00910219">
                <w:rPr>
                  <w:rFonts w:ascii="Calibri" w:hAnsi="Calibri" w:cs="Calibri"/>
                  <w:b/>
                  <w:bCs/>
                  <w:color w:val="000000"/>
                  <w:sz w:val="22"/>
                  <w:szCs w:val="22"/>
                </w:rPr>
                <w:t>Level</w:t>
              </w:r>
            </w:ins>
          </w:p>
        </w:tc>
        <w:tc>
          <w:tcPr>
            <w:tcW w:w="7409" w:type="dxa"/>
            <w:tcBorders>
              <w:top w:val="nil"/>
              <w:left w:val="single" w:sz="8" w:space="0" w:color="auto"/>
              <w:bottom w:val="single" w:sz="8" w:space="0" w:color="auto"/>
              <w:right w:val="single" w:sz="8" w:space="0" w:color="auto"/>
            </w:tcBorders>
            <w:shd w:val="clear" w:color="auto" w:fill="auto"/>
            <w:noWrap/>
            <w:vAlign w:val="center"/>
            <w:hideMark/>
          </w:tcPr>
          <w:p w14:paraId="1E7D3EC6" w14:textId="77777777" w:rsidR="00910219" w:rsidRPr="00910219" w:rsidRDefault="00910219" w:rsidP="00910219">
            <w:pPr>
              <w:spacing w:before="0" w:after="0" w:line="240" w:lineRule="auto"/>
              <w:jc w:val="center"/>
              <w:rPr>
                <w:ins w:id="79266" w:author="pete jones" w:date="2022-01-11T16:45:00Z"/>
                <w:rFonts w:ascii="Calibri" w:hAnsi="Calibri" w:cs="Calibri"/>
                <w:b/>
                <w:bCs/>
                <w:color w:val="000000"/>
                <w:sz w:val="22"/>
                <w:szCs w:val="22"/>
              </w:rPr>
            </w:pPr>
            <w:ins w:id="79267" w:author="pete jones" w:date="2022-01-11T16:45:00Z">
              <w:r w:rsidRPr="00910219">
                <w:rPr>
                  <w:rFonts w:ascii="Calibri" w:hAnsi="Calibri" w:cs="Calibri"/>
                  <w:b/>
                  <w:bCs/>
                  <w:color w:val="000000"/>
                  <w:sz w:val="22"/>
                  <w:szCs w:val="22"/>
                </w:rPr>
                <w:t>Modules</w:t>
              </w:r>
            </w:ins>
          </w:p>
        </w:tc>
        <w:tc>
          <w:tcPr>
            <w:tcW w:w="419"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45DDFFB5" w14:textId="77777777" w:rsidR="00910219" w:rsidRPr="00910219" w:rsidRDefault="00910219" w:rsidP="00910219">
            <w:pPr>
              <w:spacing w:before="0" w:after="0" w:line="240" w:lineRule="auto"/>
              <w:jc w:val="center"/>
              <w:rPr>
                <w:ins w:id="79268" w:author="pete jones" w:date="2022-01-11T16:45:00Z"/>
                <w:rFonts w:ascii="Calibri" w:hAnsi="Calibri" w:cs="Calibri"/>
                <w:b/>
                <w:bCs/>
                <w:color w:val="000000"/>
                <w:sz w:val="22"/>
                <w:szCs w:val="22"/>
              </w:rPr>
            </w:pPr>
            <w:ins w:id="79269" w:author="pete jones" w:date="2022-01-11T16:45:00Z">
              <w:r w:rsidRPr="00910219">
                <w:rPr>
                  <w:rFonts w:ascii="Calibri" w:hAnsi="Calibri" w:cs="Calibri"/>
                  <w:b/>
                  <w:bCs/>
                  <w:color w:val="000000"/>
                  <w:sz w:val="22"/>
                  <w:szCs w:val="22"/>
                </w:rPr>
                <w:t>TYPE of Module</w:t>
              </w:r>
            </w:ins>
          </w:p>
        </w:tc>
        <w:tc>
          <w:tcPr>
            <w:tcW w:w="487"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70A78B0F" w14:textId="77777777" w:rsidR="00910219" w:rsidRPr="00910219" w:rsidRDefault="00910219" w:rsidP="00910219">
            <w:pPr>
              <w:spacing w:before="0" w:after="0" w:line="240" w:lineRule="auto"/>
              <w:jc w:val="center"/>
              <w:rPr>
                <w:ins w:id="79270" w:author="pete jones" w:date="2022-01-11T16:45:00Z"/>
                <w:rFonts w:ascii="Calibri" w:hAnsi="Calibri" w:cs="Calibri"/>
                <w:b/>
                <w:bCs/>
                <w:color w:val="000000"/>
                <w:sz w:val="22"/>
                <w:szCs w:val="22"/>
              </w:rPr>
            </w:pPr>
            <w:ins w:id="79271" w:author="pete jones" w:date="2022-01-11T16:45:00Z">
              <w:r w:rsidRPr="00910219">
                <w:rPr>
                  <w:rFonts w:ascii="Calibri" w:hAnsi="Calibri" w:cs="Calibri"/>
                  <w:b/>
                  <w:bCs/>
                  <w:color w:val="000000"/>
                  <w:sz w:val="22"/>
                  <w:szCs w:val="22"/>
                </w:rPr>
                <w:t>Credit</w:t>
              </w:r>
            </w:ins>
          </w:p>
        </w:tc>
        <w:tc>
          <w:tcPr>
            <w:tcW w:w="419" w:type="dxa"/>
            <w:tcBorders>
              <w:top w:val="nil"/>
              <w:left w:val="nil"/>
              <w:bottom w:val="single" w:sz="8" w:space="0" w:color="auto"/>
              <w:right w:val="single" w:sz="4" w:space="0" w:color="auto"/>
            </w:tcBorders>
            <w:shd w:val="clear" w:color="auto" w:fill="auto"/>
            <w:noWrap/>
            <w:textDirection w:val="btLr"/>
            <w:vAlign w:val="center"/>
            <w:hideMark/>
          </w:tcPr>
          <w:p w14:paraId="668EA327" w14:textId="77777777" w:rsidR="00910219" w:rsidRPr="00910219" w:rsidRDefault="00910219" w:rsidP="00910219">
            <w:pPr>
              <w:spacing w:before="0" w:after="0" w:line="240" w:lineRule="auto"/>
              <w:jc w:val="center"/>
              <w:rPr>
                <w:ins w:id="79272" w:author="pete jones" w:date="2022-01-11T16:45:00Z"/>
                <w:rFonts w:ascii="Calibri" w:hAnsi="Calibri" w:cs="Calibri"/>
                <w:b/>
                <w:bCs/>
                <w:color w:val="000000"/>
                <w:sz w:val="22"/>
                <w:szCs w:val="22"/>
              </w:rPr>
            </w:pPr>
            <w:ins w:id="79273" w:author="pete jones" w:date="2022-01-11T16:45:00Z">
              <w:r w:rsidRPr="00910219">
                <w:rPr>
                  <w:rFonts w:ascii="Calibri" w:hAnsi="Calibri" w:cs="Calibri"/>
                  <w:b/>
                  <w:bCs/>
                  <w:color w:val="000000"/>
                  <w:sz w:val="22"/>
                  <w:szCs w:val="22"/>
                </w:rPr>
                <w:t>Exam</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0915EDCE" w14:textId="77777777" w:rsidR="00910219" w:rsidRPr="00910219" w:rsidRDefault="00910219" w:rsidP="00910219">
            <w:pPr>
              <w:spacing w:before="0" w:after="0" w:line="240" w:lineRule="auto"/>
              <w:jc w:val="center"/>
              <w:rPr>
                <w:ins w:id="79274" w:author="pete jones" w:date="2022-01-11T16:45:00Z"/>
                <w:rFonts w:ascii="Calibri" w:hAnsi="Calibri" w:cs="Calibri"/>
                <w:b/>
                <w:bCs/>
                <w:color w:val="000000"/>
                <w:sz w:val="22"/>
                <w:szCs w:val="22"/>
              </w:rPr>
            </w:pPr>
            <w:ins w:id="79275" w:author="pete jones" w:date="2022-01-11T16:45:00Z">
              <w:r w:rsidRPr="00910219">
                <w:rPr>
                  <w:rFonts w:ascii="Calibri" w:hAnsi="Calibri" w:cs="Calibri"/>
                  <w:b/>
                  <w:bCs/>
                  <w:color w:val="000000"/>
                  <w:sz w:val="22"/>
                  <w:szCs w:val="22"/>
                </w:rPr>
                <w:t>Assign</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2950BB20" w14:textId="77777777" w:rsidR="00910219" w:rsidRPr="00910219" w:rsidRDefault="00910219" w:rsidP="00910219">
            <w:pPr>
              <w:spacing w:before="0" w:after="0" w:line="240" w:lineRule="auto"/>
              <w:jc w:val="center"/>
              <w:rPr>
                <w:ins w:id="79276" w:author="pete jones" w:date="2022-01-11T16:45:00Z"/>
                <w:rFonts w:ascii="Calibri" w:hAnsi="Calibri" w:cs="Calibri"/>
                <w:b/>
                <w:bCs/>
                <w:color w:val="000000"/>
                <w:sz w:val="22"/>
                <w:szCs w:val="22"/>
              </w:rPr>
            </w:pPr>
            <w:ins w:id="79277" w:author="pete jones" w:date="2022-01-11T16:45:00Z">
              <w:r w:rsidRPr="00910219">
                <w:rPr>
                  <w:rFonts w:ascii="Calibri" w:hAnsi="Calibri" w:cs="Calibri"/>
                  <w:b/>
                  <w:bCs/>
                  <w:color w:val="000000"/>
                  <w:sz w:val="22"/>
                  <w:szCs w:val="22"/>
                </w:rPr>
                <w:t>Oral</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19277273" w14:textId="77777777" w:rsidR="00910219" w:rsidRPr="00910219" w:rsidRDefault="00910219" w:rsidP="00910219">
            <w:pPr>
              <w:spacing w:before="0" w:after="0" w:line="240" w:lineRule="auto"/>
              <w:jc w:val="center"/>
              <w:rPr>
                <w:ins w:id="79278" w:author="pete jones" w:date="2022-01-11T16:45:00Z"/>
                <w:rFonts w:ascii="Calibri" w:hAnsi="Calibri" w:cs="Calibri"/>
                <w:b/>
                <w:bCs/>
                <w:color w:val="000000"/>
                <w:sz w:val="22"/>
                <w:szCs w:val="22"/>
              </w:rPr>
            </w:pPr>
            <w:ins w:id="79279" w:author="pete jones" w:date="2022-01-11T16:45: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95E659E" w14:textId="77777777" w:rsidR="00910219" w:rsidRPr="00910219" w:rsidRDefault="00910219" w:rsidP="00910219">
            <w:pPr>
              <w:spacing w:before="0" w:after="0" w:line="240" w:lineRule="auto"/>
              <w:jc w:val="center"/>
              <w:rPr>
                <w:ins w:id="79280" w:author="pete jones" w:date="2022-01-11T16:45:00Z"/>
                <w:rFonts w:ascii="Calibri" w:hAnsi="Calibri" w:cs="Calibri"/>
                <w:b/>
                <w:bCs/>
                <w:color w:val="000000"/>
                <w:sz w:val="22"/>
                <w:szCs w:val="22"/>
              </w:rPr>
            </w:pPr>
            <w:ins w:id="79281" w:author="pete jones" w:date="2022-01-11T16:45: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56D2EF2" w14:textId="77777777" w:rsidR="00910219" w:rsidRPr="00910219" w:rsidRDefault="00910219" w:rsidP="00910219">
            <w:pPr>
              <w:spacing w:before="0" w:after="0" w:line="240" w:lineRule="auto"/>
              <w:jc w:val="center"/>
              <w:rPr>
                <w:ins w:id="79282" w:author="pete jones" w:date="2022-01-11T16:45:00Z"/>
                <w:rFonts w:ascii="Calibri" w:hAnsi="Calibri" w:cs="Calibri"/>
                <w:b/>
                <w:bCs/>
                <w:color w:val="000000"/>
                <w:sz w:val="22"/>
                <w:szCs w:val="22"/>
              </w:rPr>
            </w:pPr>
            <w:ins w:id="79283" w:author="pete jones" w:date="2022-01-11T16:45: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8AEDDDE" w14:textId="77777777" w:rsidR="00910219" w:rsidRPr="00910219" w:rsidRDefault="00910219" w:rsidP="00910219">
            <w:pPr>
              <w:spacing w:before="0" w:after="0" w:line="240" w:lineRule="auto"/>
              <w:jc w:val="center"/>
              <w:rPr>
                <w:ins w:id="79284" w:author="pete jones" w:date="2022-01-11T16:45:00Z"/>
                <w:rFonts w:ascii="Calibri" w:hAnsi="Calibri" w:cs="Calibri"/>
                <w:b/>
                <w:bCs/>
                <w:color w:val="000000"/>
                <w:sz w:val="22"/>
                <w:szCs w:val="22"/>
              </w:rPr>
            </w:pPr>
            <w:ins w:id="79285" w:author="pete jones" w:date="2022-01-11T16:45: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7827353" w14:textId="77777777" w:rsidR="00910219" w:rsidRPr="00910219" w:rsidRDefault="00910219" w:rsidP="00910219">
            <w:pPr>
              <w:spacing w:before="0" w:after="0" w:line="240" w:lineRule="auto"/>
              <w:jc w:val="center"/>
              <w:rPr>
                <w:ins w:id="79286" w:author="pete jones" w:date="2022-01-11T16:45:00Z"/>
                <w:rFonts w:ascii="Calibri" w:hAnsi="Calibri" w:cs="Calibri"/>
                <w:b/>
                <w:bCs/>
                <w:color w:val="000000"/>
                <w:sz w:val="22"/>
                <w:szCs w:val="22"/>
              </w:rPr>
            </w:pPr>
            <w:ins w:id="79287" w:author="pete jones" w:date="2022-01-11T16:45: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28F23A5" w14:textId="77777777" w:rsidR="00910219" w:rsidRPr="00910219" w:rsidRDefault="00910219" w:rsidP="00910219">
            <w:pPr>
              <w:spacing w:before="0" w:after="0" w:line="240" w:lineRule="auto"/>
              <w:jc w:val="center"/>
              <w:rPr>
                <w:ins w:id="79288" w:author="pete jones" w:date="2022-01-11T16:45:00Z"/>
                <w:rFonts w:ascii="Calibri" w:hAnsi="Calibri" w:cs="Calibri"/>
                <w:b/>
                <w:bCs/>
                <w:color w:val="000000"/>
                <w:sz w:val="22"/>
                <w:szCs w:val="22"/>
              </w:rPr>
            </w:pPr>
            <w:ins w:id="79289" w:author="pete jones" w:date="2022-01-11T16:45: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785771BD" w14:textId="77777777" w:rsidR="00910219" w:rsidRPr="00910219" w:rsidRDefault="00910219" w:rsidP="00910219">
            <w:pPr>
              <w:spacing w:before="0" w:after="0" w:line="240" w:lineRule="auto"/>
              <w:jc w:val="center"/>
              <w:rPr>
                <w:ins w:id="79290" w:author="pete jones" w:date="2022-01-11T16:45:00Z"/>
                <w:rFonts w:ascii="Calibri" w:hAnsi="Calibri" w:cs="Calibri"/>
                <w:b/>
                <w:bCs/>
                <w:color w:val="000000"/>
                <w:sz w:val="22"/>
                <w:szCs w:val="22"/>
              </w:rPr>
            </w:pPr>
            <w:ins w:id="79291" w:author="pete jones" w:date="2022-01-11T16:45:00Z">
              <w:r w:rsidRPr="00910219">
                <w:rPr>
                  <w:rFonts w:ascii="Calibri" w:hAnsi="Calibri" w:cs="Calibri"/>
                  <w:b/>
                  <w:bCs/>
                  <w:color w:val="000000"/>
                  <w:sz w:val="22"/>
                  <w:szCs w:val="22"/>
                </w:rPr>
                <w:t>Coursework</w:t>
              </w:r>
            </w:ins>
          </w:p>
        </w:tc>
      </w:tr>
      <w:tr w:rsidR="00910219" w:rsidRPr="00910219" w14:paraId="6CB16BAB" w14:textId="77777777" w:rsidTr="00910219">
        <w:trPr>
          <w:trHeight w:val="300"/>
          <w:ins w:id="79292" w:author="pete jones" w:date="2022-01-11T16:45: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6D5E2FE" w14:textId="77777777" w:rsidR="00910219" w:rsidRPr="00910219" w:rsidRDefault="00910219" w:rsidP="00910219">
            <w:pPr>
              <w:spacing w:before="0" w:after="0" w:line="240" w:lineRule="auto"/>
              <w:jc w:val="center"/>
              <w:rPr>
                <w:ins w:id="79293" w:author="pete jones" w:date="2022-01-11T16:45:00Z"/>
                <w:rFonts w:ascii="Calibri" w:hAnsi="Calibri" w:cs="Calibri"/>
                <w:color w:val="000000"/>
                <w:sz w:val="22"/>
                <w:szCs w:val="22"/>
              </w:rPr>
            </w:pPr>
            <w:ins w:id="79294" w:author="pete jones" w:date="2022-01-11T16:45:00Z">
              <w:r w:rsidRPr="00910219">
                <w:rPr>
                  <w:rFonts w:ascii="Calibri" w:hAnsi="Calibri" w:cs="Calibri"/>
                  <w:color w:val="000000"/>
                  <w:sz w:val="22"/>
                  <w:szCs w:val="22"/>
                </w:rPr>
                <w:lastRenderedPageBreak/>
                <w:t>4</w:t>
              </w:r>
            </w:ins>
          </w:p>
        </w:tc>
        <w:tc>
          <w:tcPr>
            <w:tcW w:w="7409" w:type="dxa"/>
            <w:tcBorders>
              <w:top w:val="nil"/>
              <w:left w:val="nil"/>
              <w:bottom w:val="single" w:sz="4" w:space="0" w:color="auto"/>
              <w:right w:val="single" w:sz="8" w:space="0" w:color="auto"/>
            </w:tcBorders>
            <w:shd w:val="clear" w:color="auto" w:fill="auto"/>
            <w:noWrap/>
            <w:vAlign w:val="bottom"/>
            <w:hideMark/>
          </w:tcPr>
          <w:p w14:paraId="067224B6" w14:textId="77777777" w:rsidR="00910219" w:rsidRPr="00910219" w:rsidRDefault="00910219" w:rsidP="00910219">
            <w:pPr>
              <w:spacing w:before="0" w:after="0" w:line="240" w:lineRule="auto"/>
              <w:jc w:val="left"/>
              <w:rPr>
                <w:ins w:id="79295" w:author="pete jones" w:date="2022-01-11T16:45:00Z"/>
                <w:rFonts w:ascii="Calibri" w:hAnsi="Calibri" w:cs="Calibri"/>
                <w:color w:val="000000"/>
                <w:sz w:val="22"/>
                <w:szCs w:val="22"/>
              </w:rPr>
            </w:pPr>
            <w:ins w:id="79296" w:author="pete jones" w:date="2022-01-11T16:45:00Z">
              <w:r w:rsidRPr="00910219">
                <w:rPr>
                  <w:rFonts w:ascii="Calibri" w:hAnsi="Calibri" w:cs="Calibri"/>
                  <w:color w:val="000000"/>
                  <w:sz w:val="22"/>
                  <w:szCs w:val="22"/>
                </w:rPr>
                <w:t>Introduction to Engineering: Professionalism and Practice</w:t>
              </w:r>
            </w:ins>
          </w:p>
        </w:tc>
        <w:tc>
          <w:tcPr>
            <w:tcW w:w="419" w:type="dxa"/>
            <w:tcBorders>
              <w:top w:val="nil"/>
              <w:left w:val="nil"/>
              <w:bottom w:val="single" w:sz="4" w:space="0" w:color="auto"/>
              <w:right w:val="single" w:sz="4" w:space="0" w:color="auto"/>
            </w:tcBorders>
            <w:shd w:val="clear" w:color="auto" w:fill="auto"/>
            <w:noWrap/>
            <w:vAlign w:val="bottom"/>
            <w:hideMark/>
          </w:tcPr>
          <w:p w14:paraId="63F70619" w14:textId="77777777" w:rsidR="00910219" w:rsidRPr="00910219" w:rsidRDefault="00910219" w:rsidP="00910219">
            <w:pPr>
              <w:spacing w:before="0" w:after="0" w:line="240" w:lineRule="auto"/>
              <w:jc w:val="center"/>
              <w:rPr>
                <w:ins w:id="79297" w:author="pete jones" w:date="2022-01-11T16:45:00Z"/>
                <w:rFonts w:ascii="Calibri" w:hAnsi="Calibri" w:cs="Calibri"/>
                <w:color w:val="000000"/>
                <w:sz w:val="22"/>
                <w:szCs w:val="22"/>
              </w:rPr>
            </w:pPr>
            <w:ins w:id="79298" w:author="pete jones" w:date="2022-01-11T16:45:00Z">
              <w:r w:rsidRPr="00910219">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16B1DED3" w14:textId="77777777" w:rsidR="00910219" w:rsidRPr="00910219" w:rsidRDefault="00910219" w:rsidP="00910219">
            <w:pPr>
              <w:spacing w:before="0" w:after="0" w:line="240" w:lineRule="auto"/>
              <w:jc w:val="center"/>
              <w:rPr>
                <w:ins w:id="79299" w:author="pete jones" w:date="2022-01-11T16:45:00Z"/>
                <w:rFonts w:ascii="Calibri" w:hAnsi="Calibri" w:cs="Calibri"/>
                <w:color w:val="000000"/>
                <w:sz w:val="22"/>
                <w:szCs w:val="22"/>
              </w:rPr>
            </w:pPr>
            <w:ins w:id="79300"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40BE1427" w14:textId="77777777" w:rsidR="00910219" w:rsidRPr="00910219" w:rsidRDefault="00910219" w:rsidP="00910219">
            <w:pPr>
              <w:spacing w:before="0" w:after="0" w:line="240" w:lineRule="auto"/>
              <w:jc w:val="center"/>
              <w:rPr>
                <w:ins w:id="79301" w:author="pete jones" w:date="2022-01-11T16:45:00Z"/>
                <w:rFonts w:ascii="Calibri" w:hAnsi="Calibri" w:cs="Calibri"/>
                <w:color w:val="000000"/>
                <w:sz w:val="22"/>
                <w:szCs w:val="22"/>
              </w:rPr>
            </w:pPr>
            <w:ins w:id="79302"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717EB4B" w14:textId="77777777" w:rsidR="00910219" w:rsidRPr="00910219" w:rsidRDefault="00910219" w:rsidP="00910219">
            <w:pPr>
              <w:spacing w:before="0" w:after="0" w:line="240" w:lineRule="auto"/>
              <w:jc w:val="center"/>
              <w:rPr>
                <w:ins w:id="79303" w:author="pete jones" w:date="2022-01-11T16:45:00Z"/>
                <w:rFonts w:ascii="Calibri" w:hAnsi="Calibri" w:cs="Calibri"/>
                <w:color w:val="000000"/>
                <w:sz w:val="22"/>
                <w:szCs w:val="22"/>
              </w:rPr>
            </w:pPr>
            <w:ins w:id="79304"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BAA6EE4" w14:textId="77777777" w:rsidR="00910219" w:rsidRPr="00910219" w:rsidRDefault="00910219" w:rsidP="00910219">
            <w:pPr>
              <w:spacing w:before="0" w:after="0" w:line="240" w:lineRule="auto"/>
              <w:jc w:val="center"/>
              <w:rPr>
                <w:ins w:id="79305" w:author="pete jones" w:date="2022-01-11T16:45:00Z"/>
                <w:rFonts w:ascii="Calibri" w:hAnsi="Calibri" w:cs="Calibri"/>
                <w:color w:val="000000"/>
                <w:sz w:val="22"/>
                <w:szCs w:val="22"/>
              </w:rPr>
            </w:pPr>
            <w:ins w:id="79306"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46D0814" w14:textId="77777777" w:rsidR="00910219" w:rsidRPr="00910219" w:rsidRDefault="00910219" w:rsidP="00910219">
            <w:pPr>
              <w:spacing w:before="0" w:after="0" w:line="240" w:lineRule="auto"/>
              <w:jc w:val="center"/>
              <w:rPr>
                <w:ins w:id="79307" w:author="pete jones" w:date="2022-01-11T16:45:00Z"/>
                <w:rFonts w:ascii="Calibri" w:hAnsi="Calibri" w:cs="Calibri"/>
                <w:color w:val="000000"/>
                <w:sz w:val="22"/>
                <w:szCs w:val="22"/>
              </w:rPr>
            </w:pPr>
            <w:ins w:id="7930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DBCCA5" w14:textId="77777777" w:rsidR="00910219" w:rsidRPr="00910219" w:rsidRDefault="00910219" w:rsidP="00910219">
            <w:pPr>
              <w:spacing w:before="0" w:after="0" w:line="240" w:lineRule="auto"/>
              <w:jc w:val="center"/>
              <w:rPr>
                <w:ins w:id="79309" w:author="pete jones" w:date="2022-01-11T16:45:00Z"/>
                <w:rFonts w:ascii="Calibri" w:hAnsi="Calibri" w:cs="Calibri"/>
                <w:color w:val="000000"/>
                <w:sz w:val="22"/>
                <w:szCs w:val="22"/>
              </w:rPr>
            </w:pPr>
            <w:ins w:id="7931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46A691" w14:textId="77777777" w:rsidR="00910219" w:rsidRPr="00910219" w:rsidRDefault="00910219" w:rsidP="00910219">
            <w:pPr>
              <w:spacing w:before="0" w:after="0" w:line="240" w:lineRule="auto"/>
              <w:jc w:val="center"/>
              <w:rPr>
                <w:ins w:id="79311" w:author="pete jones" w:date="2022-01-11T16:45:00Z"/>
                <w:rFonts w:ascii="Calibri" w:hAnsi="Calibri" w:cs="Calibri"/>
                <w:color w:val="000000"/>
                <w:sz w:val="22"/>
                <w:szCs w:val="22"/>
              </w:rPr>
            </w:pPr>
            <w:ins w:id="7931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70CD3C" w14:textId="77777777" w:rsidR="00910219" w:rsidRPr="00910219" w:rsidRDefault="00910219" w:rsidP="00910219">
            <w:pPr>
              <w:spacing w:before="0" w:after="0" w:line="240" w:lineRule="auto"/>
              <w:jc w:val="center"/>
              <w:rPr>
                <w:ins w:id="79313" w:author="pete jones" w:date="2022-01-11T16:45:00Z"/>
                <w:rFonts w:ascii="Calibri" w:hAnsi="Calibri" w:cs="Calibri"/>
                <w:color w:val="000000"/>
                <w:sz w:val="22"/>
                <w:szCs w:val="22"/>
              </w:rPr>
            </w:pPr>
            <w:ins w:id="7931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7E585A" w14:textId="77777777" w:rsidR="00910219" w:rsidRPr="00910219" w:rsidRDefault="00910219" w:rsidP="00910219">
            <w:pPr>
              <w:spacing w:before="0" w:after="0" w:line="240" w:lineRule="auto"/>
              <w:jc w:val="center"/>
              <w:rPr>
                <w:ins w:id="79315" w:author="pete jones" w:date="2022-01-11T16:45:00Z"/>
                <w:rFonts w:ascii="Calibri" w:hAnsi="Calibri" w:cs="Calibri"/>
                <w:color w:val="000000"/>
                <w:sz w:val="22"/>
                <w:szCs w:val="22"/>
              </w:rPr>
            </w:pPr>
            <w:ins w:id="7931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106191" w14:textId="77777777" w:rsidR="00910219" w:rsidRPr="00910219" w:rsidRDefault="00910219" w:rsidP="00910219">
            <w:pPr>
              <w:spacing w:before="0" w:after="0" w:line="240" w:lineRule="auto"/>
              <w:jc w:val="center"/>
              <w:rPr>
                <w:ins w:id="79317" w:author="pete jones" w:date="2022-01-11T16:45:00Z"/>
                <w:rFonts w:ascii="Calibri" w:hAnsi="Calibri" w:cs="Calibri"/>
                <w:color w:val="000000"/>
                <w:sz w:val="22"/>
                <w:szCs w:val="22"/>
              </w:rPr>
            </w:pPr>
            <w:ins w:id="79318"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47BCE98" w14:textId="77777777" w:rsidR="00910219" w:rsidRPr="00910219" w:rsidRDefault="00910219" w:rsidP="00910219">
            <w:pPr>
              <w:spacing w:before="0" w:after="0" w:line="240" w:lineRule="auto"/>
              <w:jc w:val="center"/>
              <w:rPr>
                <w:ins w:id="79319" w:author="pete jones" w:date="2022-01-11T16:45:00Z"/>
                <w:rFonts w:ascii="Calibri" w:hAnsi="Calibri" w:cs="Calibri"/>
                <w:color w:val="000000"/>
                <w:sz w:val="22"/>
                <w:szCs w:val="22"/>
              </w:rPr>
            </w:pPr>
            <w:ins w:id="79320" w:author="pete jones" w:date="2022-01-11T16:45:00Z">
              <w:r w:rsidRPr="00910219">
                <w:rPr>
                  <w:rFonts w:ascii="Calibri" w:hAnsi="Calibri" w:cs="Calibri"/>
                  <w:color w:val="000000"/>
                  <w:sz w:val="22"/>
                  <w:szCs w:val="22"/>
                </w:rPr>
                <w:t> </w:t>
              </w:r>
            </w:ins>
          </w:p>
        </w:tc>
      </w:tr>
      <w:tr w:rsidR="00910219" w:rsidRPr="00910219" w14:paraId="318AC2DD" w14:textId="77777777" w:rsidTr="00910219">
        <w:trPr>
          <w:trHeight w:val="300"/>
          <w:ins w:id="79321"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D7C5FC7" w14:textId="77777777" w:rsidR="00910219" w:rsidRPr="00910219" w:rsidRDefault="00910219" w:rsidP="00910219">
            <w:pPr>
              <w:spacing w:before="0" w:after="0" w:line="240" w:lineRule="auto"/>
              <w:jc w:val="center"/>
              <w:rPr>
                <w:ins w:id="79322" w:author="pete jones" w:date="2022-01-11T16:45:00Z"/>
                <w:rFonts w:ascii="Calibri" w:hAnsi="Calibri" w:cs="Calibri"/>
                <w:color w:val="000000"/>
                <w:sz w:val="22"/>
                <w:szCs w:val="22"/>
              </w:rPr>
            </w:pPr>
            <w:ins w:id="79323" w:author="pete jones" w:date="2022-01-11T16:45:00Z">
              <w:r w:rsidRPr="00910219">
                <w:rPr>
                  <w:rFonts w:ascii="Calibri" w:hAnsi="Calibri" w:cs="Calibri"/>
                  <w:color w:val="000000"/>
                  <w:sz w:val="22"/>
                  <w:szCs w:val="22"/>
                </w:rPr>
                <w:t>4</w:t>
              </w:r>
            </w:ins>
          </w:p>
        </w:tc>
        <w:tc>
          <w:tcPr>
            <w:tcW w:w="7409" w:type="dxa"/>
            <w:tcBorders>
              <w:top w:val="nil"/>
              <w:left w:val="nil"/>
              <w:bottom w:val="single" w:sz="4" w:space="0" w:color="auto"/>
              <w:right w:val="single" w:sz="8" w:space="0" w:color="auto"/>
            </w:tcBorders>
            <w:shd w:val="clear" w:color="auto" w:fill="auto"/>
            <w:noWrap/>
            <w:vAlign w:val="bottom"/>
            <w:hideMark/>
          </w:tcPr>
          <w:p w14:paraId="57733B6B" w14:textId="77777777" w:rsidR="00910219" w:rsidRPr="00910219" w:rsidRDefault="00910219" w:rsidP="00910219">
            <w:pPr>
              <w:spacing w:before="0" w:after="0" w:line="240" w:lineRule="auto"/>
              <w:jc w:val="left"/>
              <w:rPr>
                <w:ins w:id="79324" w:author="pete jones" w:date="2022-01-11T16:45:00Z"/>
                <w:rFonts w:ascii="Calibri" w:hAnsi="Calibri" w:cs="Calibri"/>
                <w:color w:val="000000"/>
                <w:sz w:val="22"/>
                <w:szCs w:val="22"/>
              </w:rPr>
            </w:pPr>
            <w:ins w:id="79325" w:author="pete jones" w:date="2022-01-11T16:45:00Z">
              <w:r w:rsidRPr="00910219">
                <w:rPr>
                  <w:rFonts w:ascii="Calibri" w:hAnsi="Calibri" w:cs="Calibri"/>
                  <w:color w:val="000000"/>
                  <w:sz w:val="22"/>
                  <w:szCs w:val="22"/>
                </w:rPr>
                <w:t>Dynamics and Thermodynamics</w:t>
              </w:r>
            </w:ins>
          </w:p>
        </w:tc>
        <w:tc>
          <w:tcPr>
            <w:tcW w:w="419" w:type="dxa"/>
            <w:tcBorders>
              <w:top w:val="nil"/>
              <w:left w:val="nil"/>
              <w:bottom w:val="single" w:sz="4" w:space="0" w:color="auto"/>
              <w:right w:val="single" w:sz="4" w:space="0" w:color="auto"/>
            </w:tcBorders>
            <w:shd w:val="clear" w:color="auto" w:fill="auto"/>
            <w:noWrap/>
            <w:vAlign w:val="bottom"/>
            <w:hideMark/>
          </w:tcPr>
          <w:p w14:paraId="7ABB67E3" w14:textId="77777777" w:rsidR="00910219" w:rsidRPr="00910219" w:rsidRDefault="00910219" w:rsidP="00910219">
            <w:pPr>
              <w:spacing w:before="0" w:after="0" w:line="240" w:lineRule="auto"/>
              <w:jc w:val="center"/>
              <w:rPr>
                <w:ins w:id="79326" w:author="pete jones" w:date="2022-01-11T16:45:00Z"/>
                <w:rFonts w:ascii="Calibri" w:hAnsi="Calibri" w:cs="Calibri"/>
                <w:color w:val="000000"/>
                <w:sz w:val="22"/>
                <w:szCs w:val="22"/>
              </w:rPr>
            </w:pPr>
            <w:ins w:id="79327" w:author="pete jones" w:date="2022-01-11T16:45:00Z">
              <w:r w:rsidRPr="00910219">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028D5E83" w14:textId="77777777" w:rsidR="00910219" w:rsidRPr="00910219" w:rsidRDefault="00910219" w:rsidP="00910219">
            <w:pPr>
              <w:spacing w:before="0" w:after="0" w:line="240" w:lineRule="auto"/>
              <w:jc w:val="center"/>
              <w:rPr>
                <w:ins w:id="79328" w:author="pete jones" w:date="2022-01-11T16:45:00Z"/>
                <w:rFonts w:ascii="Calibri" w:hAnsi="Calibri" w:cs="Calibri"/>
                <w:color w:val="000000"/>
                <w:sz w:val="22"/>
                <w:szCs w:val="22"/>
              </w:rPr>
            </w:pPr>
            <w:ins w:id="79329"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046F8290" w14:textId="77777777" w:rsidR="00910219" w:rsidRPr="00910219" w:rsidRDefault="00910219" w:rsidP="00910219">
            <w:pPr>
              <w:spacing w:before="0" w:after="0" w:line="240" w:lineRule="auto"/>
              <w:jc w:val="center"/>
              <w:rPr>
                <w:ins w:id="79330" w:author="pete jones" w:date="2022-01-11T16:45:00Z"/>
                <w:rFonts w:ascii="Calibri" w:hAnsi="Calibri" w:cs="Calibri"/>
                <w:color w:val="000000"/>
                <w:sz w:val="22"/>
                <w:szCs w:val="22"/>
              </w:rPr>
            </w:pPr>
            <w:ins w:id="79331"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4F07FEB" w14:textId="77777777" w:rsidR="00910219" w:rsidRPr="00910219" w:rsidRDefault="00910219" w:rsidP="00910219">
            <w:pPr>
              <w:spacing w:before="0" w:after="0" w:line="240" w:lineRule="auto"/>
              <w:jc w:val="center"/>
              <w:rPr>
                <w:ins w:id="79332" w:author="pete jones" w:date="2022-01-11T16:45:00Z"/>
                <w:rFonts w:ascii="Calibri" w:hAnsi="Calibri" w:cs="Calibri"/>
                <w:color w:val="000000"/>
                <w:sz w:val="22"/>
                <w:szCs w:val="22"/>
              </w:rPr>
            </w:pPr>
            <w:ins w:id="79333"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9682E48" w14:textId="77777777" w:rsidR="00910219" w:rsidRPr="00910219" w:rsidRDefault="00910219" w:rsidP="00910219">
            <w:pPr>
              <w:spacing w:before="0" w:after="0" w:line="240" w:lineRule="auto"/>
              <w:jc w:val="center"/>
              <w:rPr>
                <w:ins w:id="79334" w:author="pete jones" w:date="2022-01-11T16:45:00Z"/>
                <w:rFonts w:ascii="Calibri" w:hAnsi="Calibri" w:cs="Calibri"/>
                <w:color w:val="000000"/>
                <w:sz w:val="22"/>
                <w:szCs w:val="22"/>
              </w:rPr>
            </w:pPr>
            <w:ins w:id="79335"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CC45B7F" w14:textId="77777777" w:rsidR="00910219" w:rsidRPr="00910219" w:rsidRDefault="00910219" w:rsidP="00910219">
            <w:pPr>
              <w:spacing w:before="0" w:after="0" w:line="240" w:lineRule="auto"/>
              <w:jc w:val="center"/>
              <w:rPr>
                <w:ins w:id="79336" w:author="pete jones" w:date="2022-01-11T16:45:00Z"/>
                <w:rFonts w:ascii="Calibri" w:hAnsi="Calibri" w:cs="Calibri"/>
                <w:color w:val="000000"/>
                <w:sz w:val="22"/>
                <w:szCs w:val="22"/>
              </w:rPr>
            </w:pPr>
            <w:ins w:id="7933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F6DAB8" w14:textId="77777777" w:rsidR="00910219" w:rsidRPr="00910219" w:rsidRDefault="00910219" w:rsidP="00910219">
            <w:pPr>
              <w:spacing w:before="0" w:after="0" w:line="240" w:lineRule="auto"/>
              <w:jc w:val="center"/>
              <w:rPr>
                <w:ins w:id="79338" w:author="pete jones" w:date="2022-01-11T16:45:00Z"/>
                <w:rFonts w:ascii="Calibri" w:hAnsi="Calibri" w:cs="Calibri"/>
                <w:color w:val="000000"/>
                <w:sz w:val="22"/>
                <w:szCs w:val="22"/>
              </w:rPr>
            </w:pPr>
            <w:ins w:id="7933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31BEE8" w14:textId="77777777" w:rsidR="00910219" w:rsidRPr="00910219" w:rsidRDefault="00910219" w:rsidP="00910219">
            <w:pPr>
              <w:spacing w:before="0" w:after="0" w:line="240" w:lineRule="auto"/>
              <w:jc w:val="center"/>
              <w:rPr>
                <w:ins w:id="79340" w:author="pete jones" w:date="2022-01-11T16:45:00Z"/>
                <w:rFonts w:ascii="Calibri" w:hAnsi="Calibri" w:cs="Calibri"/>
                <w:color w:val="000000"/>
                <w:sz w:val="22"/>
                <w:szCs w:val="22"/>
              </w:rPr>
            </w:pPr>
            <w:ins w:id="7934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7579A2" w14:textId="77777777" w:rsidR="00910219" w:rsidRPr="00910219" w:rsidRDefault="00910219" w:rsidP="00910219">
            <w:pPr>
              <w:spacing w:before="0" w:after="0" w:line="240" w:lineRule="auto"/>
              <w:jc w:val="center"/>
              <w:rPr>
                <w:ins w:id="79342" w:author="pete jones" w:date="2022-01-11T16:45:00Z"/>
                <w:rFonts w:ascii="Calibri" w:hAnsi="Calibri" w:cs="Calibri"/>
                <w:color w:val="000000"/>
                <w:sz w:val="22"/>
                <w:szCs w:val="22"/>
              </w:rPr>
            </w:pPr>
            <w:ins w:id="7934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C83443" w14:textId="77777777" w:rsidR="00910219" w:rsidRPr="00910219" w:rsidRDefault="00910219" w:rsidP="00910219">
            <w:pPr>
              <w:spacing w:before="0" w:after="0" w:line="240" w:lineRule="auto"/>
              <w:jc w:val="center"/>
              <w:rPr>
                <w:ins w:id="79344" w:author="pete jones" w:date="2022-01-11T16:45:00Z"/>
                <w:rFonts w:ascii="Calibri" w:hAnsi="Calibri" w:cs="Calibri"/>
                <w:color w:val="000000"/>
                <w:sz w:val="22"/>
                <w:szCs w:val="22"/>
              </w:rPr>
            </w:pPr>
            <w:ins w:id="7934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89C434" w14:textId="77777777" w:rsidR="00910219" w:rsidRPr="00910219" w:rsidRDefault="00910219" w:rsidP="00910219">
            <w:pPr>
              <w:spacing w:before="0" w:after="0" w:line="240" w:lineRule="auto"/>
              <w:jc w:val="center"/>
              <w:rPr>
                <w:ins w:id="79346" w:author="pete jones" w:date="2022-01-11T16:45:00Z"/>
                <w:rFonts w:ascii="Calibri" w:hAnsi="Calibri" w:cs="Calibri"/>
                <w:color w:val="000000"/>
                <w:sz w:val="22"/>
                <w:szCs w:val="22"/>
              </w:rPr>
            </w:pPr>
            <w:ins w:id="79347"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739053E" w14:textId="77777777" w:rsidR="00910219" w:rsidRPr="00910219" w:rsidRDefault="00910219" w:rsidP="00910219">
            <w:pPr>
              <w:spacing w:before="0" w:after="0" w:line="240" w:lineRule="auto"/>
              <w:jc w:val="center"/>
              <w:rPr>
                <w:ins w:id="79348" w:author="pete jones" w:date="2022-01-11T16:45:00Z"/>
                <w:rFonts w:ascii="Calibri" w:hAnsi="Calibri" w:cs="Calibri"/>
                <w:color w:val="000000"/>
                <w:sz w:val="22"/>
                <w:szCs w:val="22"/>
              </w:rPr>
            </w:pPr>
            <w:ins w:id="79349" w:author="pete jones" w:date="2022-01-11T16:45:00Z">
              <w:r w:rsidRPr="00910219">
                <w:rPr>
                  <w:rFonts w:ascii="Calibri" w:hAnsi="Calibri" w:cs="Calibri"/>
                  <w:color w:val="000000"/>
                  <w:sz w:val="22"/>
                  <w:szCs w:val="22"/>
                </w:rPr>
                <w:t> </w:t>
              </w:r>
            </w:ins>
          </w:p>
        </w:tc>
      </w:tr>
      <w:tr w:rsidR="00910219" w:rsidRPr="00910219" w14:paraId="4DC295C4" w14:textId="77777777" w:rsidTr="00910219">
        <w:trPr>
          <w:trHeight w:val="300"/>
          <w:ins w:id="79350"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36259A0" w14:textId="77777777" w:rsidR="00910219" w:rsidRPr="00910219" w:rsidRDefault="00910219" w:rsidP="00910219">
            <w:pPr>
              <w:spacing w:before="0" w:after="0" w:line="240" w:lineRule="auto"/>
              <w:jc w:val="center"/>
              <w:rPr>
                <w:ins w:id="79351" w:author="pete jones" w:date="2022-01-11T16:45:00Z"/>
                <w:rFonts w:ascii="Calibri" w:hAnsi="Calibri" w:cs="Calibri"/>
                <w:color w:val="000000"/>
                <w:sz w:val="22"/>
                <w:szCs w:val="22"/>
              </w:rPr>
            </w:pPr>
            <w:ins w:id="79352" w:author="pete jones" w:date="2022-01-11T16:45:00Z">
              <w:r w:rsidRPr="00910219">
                <w:rPr>
                  <w:rFonts w:ascii="Calibri" w:hAnsi="Calibri" w:cs="Calibri"/>
                  <w:color w:val="000000"/>
                  <w:sz w:val="22"/>
                  <w:szCs w:val="22"/>
                </w:rPr>
                <w:t>4</w:t>
              </w:r>
            </w:ins>
          </w:p>
        </w:tc>
        <w:tc>
          <w:tcPr>
            <w:tcW w:w="7409" w:type="dxa"/>
            <w:tcBorders>
              <w:top w:val="nil"/>
              <w:left w:val="nil"/>
              <w:bottom w:val="single" w:sz="4" w:space="0" w:color="auto"/>
              <w:right w:val="single" w:sz="8" w:space="0" w:color="auto"/>
            </w:tcBorders>
            <w:shd w:val="clear" w:color="auto" w:fill="auto"/>
            <w:noWrap/>
            <w:vAlign w:val="bottom"/>
            <w:hideMark/>
          </w:tcPr>
          <w:p w14:paraId="5F151196" w14:textId="77777777" w:rsidR="00910219" w:rsidRPr="00910219" w:rsidRDefault="00910219" w:rsidP="00910219">
            <w:pPr>
              <w:spacing w:before="0" w:after="0" w:line="240" w:lineRule="auto"/>
              <w:jc w:val="left"/>
              <w:rPr>
                <w:ins w:id="79353" w:author="pete jones" w:date="2022-01-11T16:45:00Z"/>
                <w:rFonts w:ascii="Calibri" w:hAnsi="Calibri" w:cs="Calibri"/>
                <w:color w:val="000000"/>
                <w:sz w:val="22"/>
                <w:szCs w:val="22"/>
              </w:rPr>
            </w:pPr>
            <w:ins w:id="79354" w:author="pete jones" w:date="2022-01-11T16:45:00Z">
              <w:r w:rsidRPr="00910219">
                <w:rPr>
                  <w:rFonts w:ascii="Calibri" w:hAnsi="Calibri" w:cs="Calibri"/>
                  <w:color w:val="000000"/>
                  <w:sz w:val="22"/>
                  <w:szCs w:val="22"/>
                </w:rPr>
                <w:t>Electrical and Electronic Circuits</w:t>
              </w:r>
            </w:ins>
          </w:p>
        </w:tc>
        <w:tc>
          <w:tcPr>
            <w:tcW w:w="419" w:type="dxa"/>
            <w:tcBorders>
              <w:top w:val="nil"/>
              <w:left w:val="nil"/>
              <w:bottom w:val="single" w:sz="4" w:space="0" w:color="auto"/>
              <w:right w:val="single" w:sz="4" w:space="0" w:color="auto"/>
            </w:tcBorders>
            <w:shd w:val="clear" w:color="auto" w:fill="auto"/>
            <w:noWrap/>
            <w:vAlign w:val="bottom"/>
            <w:hideMark/>
          </w:tcPr>
          <w:p w14:paraId="465085C0" w14:textId="77777777" w:rsidR="00910219" w:rsidRPr="00910219" w:rsidRDefault="00910219" w:rsidP="00910219">
            <w:pPr>
              <w:spacing w:before="0" w:after="0" w:line="240" w:lineRule="auto"/>
              <w:jc w:val="center"/>
              <w:rPr>
                <w:ins w:id="79355" w:author="pete jones" w:date="2022-01-11T16:45:00Z"/>
                <w:rFonts w:ascii="Calibri" w:hAnsi="Calibri" w:cs="Calibri"/>
                <w:color w:val="000000"/>
                <w:sz w:val="22"/>
                <w:szCs w:val="22"/>
              </w:rPr>
            </w:pPr>
            <w:ins w:id="79356" w:author="pete jones" w:date="2022-01-11T16:45:00Z">
              <w:r w:rsidRPr="00910219">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1A2803EC" w14:textId="77777777" w:rsidR="00910219" w:rsidRPr="00910219" w:rsidRDefault="00910219" w:rsidP="00910219">
            <w:pPr>
              <w:spacing w:before="0" w:after="0" w:line="240" w:lineRule="auto"/>
              <w:jc w:val="center"/>
              <w:rPr>
                <w:ins w:id="79357" w:author="pete jones" w:date="2022-01-11T16:45:00Z"/>
                <w:rFonts w:ascii="Calibri" w:hAnsi="Calibri" w:cs="Calibri"/>
                <w:color w:val="000000"/>
                <w:sz w:val="22"/>
                <w:szCs w:val="22"/>
              </w:rPr>
            </w:pPr>
            <w:ins w:id="79358"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0C2B412A" w14:textId="77777777" w:rsidR="00910219" w:rsidRPr="00910219" w:rsidRDefault="00910219" w:rsidP="00910219">
            <w:pPr>
              <w:spacing w:before="0" w:after="0" w:line="240" w:lineRule="auto"/>
              <w:jc w:val="center"/>
              <w:rPr>
                <w:ins w:id="79359" w:author="pete jones" w:date="2022-01-11T16:45:00Z"/>
                <w:rFonts w:ascii="Calibri" w:hAnsi="Calibri" w:cs="Calibri"/>
                <w:color w:val="000000"/>
                <w:sz w:val="22"/>
                <w:szCs w:val="22"/>
              </w:rPr>
            </w:pPr>
            <w:ins w:id="79360"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26FA639" w14:textId="77777777" w:rsidR="00910219" w:rsidRPr="00910219" w:rsidRDefault="00910219" w:rsidP="00910219">
            <w:pPr>
              <w:spacing w:before="0" w:after="0" w:line="240" w:lineRule="auto"/>
              <w:jc w:val="center"/>
              <w:rPr>
                <w:ins w:id="79361" w:author="pete jones" w:date="2022-01-11T16:45:00Z"/>
                <w:rFonts w:ascii="Calibri" w:hAnsi="Calibri" w:cs="Calibri"/>
                <w:color w:val="000000"/>
                <w:sz w:val="22"/>
                <w:szCs w:val="22"/>
              </w:rPr>
            </w:pPr>
            <w:ins w:id="79362"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048BADD" w14:textId="77777777" w:rsidR="00910219" w:rsidRPr="00910219" w:rsidRDefault="00910219" w:rsidP="00910219">
            <w:pPr>
              <w:spacing w:before="0" w:after="0" w:line="240" w:lineRule="auto"/>
              <w:jc w:val="center"/>
              <w:rPr>
                <w:ins w:id="79363" w:author="pete jones" w:date="2022-01-11T16:45:00Z"/>
                <w:rFonts w:ascii="Calibri" w:hAnsi="Calibri" w:cs="Calibri"/>
                <w:color w:val="000000"/>
                <w:sz w:val="22"/>
                <w:szCs w:val="22"/>
              </w:rPr>
            </w:pPr>
            <w:ins w:id="79364"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1358853" w14:textId="77777777" w:rsidR="00910219" w:rsidRPr="00910219" w:rsidRDefault="00910219" w:rsidP="00910219">
            <w:pPr>
              <w:spacing w:before="0" w:after="0" w:line="240" w:lineRule="auto"/>
              <w:jc w:val="center"/>
              <w:rPr>
                <w:ins w:id="79365" w:author="pete jones" w:date="2022-01-11T16:45:00Z"/>
                <w:rFonts w:ascii="Calibri" w:hAnsi="Calibri" w:cs="Calibri"/>
                <w:color w:val="000000"/>
                <w:sz w:val="22"/>
                <w:szCs w:val="22"/>
              </w:rPr>
            </w:pPr>
            <w:ins w:id="7936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BBC267" w14:textId="77777777" w:rsidR="00910219" w:rsidRPr="00910219" w:rsidRDefault="00910219" w:rsidP="00910219">
            <w:pPr>
              <w:spacing w:before="0" w:after="0" w:line="240" w:lineRule="auto"/>
              <w:jc w:val="center"/>
              <w:rPr>
                <w:ins w:id="79367" w:author="pete jones" w:date="2022-01-11T16:45:00Z"/>
                <w:rFonts w:ascii="Calibri" w:hAnsi="Calibri" w:cs="Calibri"/>
                <w:color w:val="000000"/>
                <w:sz w:val="22"/>
                <w:szCs w:val="22"/>
              </w:rPr>
            </w:pPr>
            <w:ins w:id="7936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1DB29F" w14:textId="77777777" w:rsidR="00910219" w:rsidRPr="00910219" w:rsidRDefault="00910219" w:rsidP="00910219">
            <w:pPr>
              <w:spacing w:before="0" w:after="0" w:line="240" w:lineRule="auto"/>
              <w:jc w:val="center"/>
              <w:rPr>
                <w:ins w:id="79369" w:author="pete jones" w:date="2022-01-11T16:45:00Z"/>
                <w:rFonts w:ascii="Calibri" w:hAnsi="Calibri" w:cs="Calibri"/>
                <w:color w:val="000000"/>
                <w:sz w:val="22"/>
                <w:szCs w:val="22"/>
              </w:rPr>
            </w:pPr>
            <w:ins w:id="7937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5A695B" w14:textId="77777777" w:rsidR="00910219" w:rsidRPr="00910219" w:rsidRDefault="00910219" w:rsidP="00910219">
            <w:pPr>
              <w:spacing w:before="0" w:after="0" w:line="240" w:lineRule="auto"/>
              <w:jc w:val="center"/>
              <w:rPr>
                <w:ins w:id="79371" w:author="pete jones" w:date="2022-01-11T16:45:00Z"/>
                <w:rFonts w:ascii="Calibri" w:hAnsi="Calibri" w:cs="Calibri"/>
                <w:color w:val="000000"/>
                <w:sz w:val="22"/>
                <w:szCs w:val="22"/>
              </w:rPr>
            </w:pPr>
            <w:ins w:id="7937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88C1F8" w14:textId="77777777" w:rsidR="00910219" w:rsidRPr="00910219" w:rsidRDefault="00910219" w:rsidP="00910219">
            <w:pPr>
              <w:spacing w:before="0" w:after="0" w:line="240" w:lineRule="auto"/>
              <w:jc w:val="center"/>
              <w:rPr>
                <w:ins w:id="79373" w:author="pete jones" w:date="2022-01-11T16:45:00Z"/>
                <w:rFonts w:ascii="Calibri" w:hAnsi="Calibri" w:cs="Calibri"/>
                <w:color w:val="000000"/>
                <w:sz w:val="22"/>
                <w:szCs w:val="22"/>
              </w:rPr>
            </w:pPr>
            <w:ins w:id="7937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860EF3" w14:textId="77777777" w:rsidR="00910219" w:rsidRPr="00910219" w:rsidRDefault="00910219" w:rsidP="00910219">
            <w:pPr>
              <w:spacing w:before="0" w:after="0" w:line="240" w:lineRule="auto"/>
              <w:jc w:val="center"/>
              <w:rPr>
                <w:ins w:id="79375" w:author="pete jones" w:date="2022-01-11T16:45:00Z"/>
                <w:rFonts w:ascii="Calibri" w:hAnsi="Calibri" w:cs="Calibri"/>
                <w:color w:val="000000"/>
                <w:sz w:val="22"/>
                <w:szCs w:val="22"/>
              </w:rPr>
            </w:pPr>
            <w:ins w:id="79376"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2F86189" w14:textId="77777777" w:rsidR="00910219" w:rsidRPr="00910219" w:rsidRDefault="00910219" w:rsidP="00910219">
            <w:pPr>
              <w:spacing w:before="0" w:after="0" w:line="240" w:lineRule="auto"/>
              <w:jc w:val="center"/>
              <w:rPr>
                <w:ins w:id="79377" w:author="pete jones" w:date="2022-01-11T16:45:00Z"/>
                <w:rFonts w:ascii="Calibri" w:hAnsi="Calibri" w:cs="Calibri"/>
                <w:color w:val="000000"/>
                <w:sz w:val="22"/>
                <w:szCs w:val="22"/>
              </w:rPr>
            </w:pPr>
            <w:ins w:id="79378" w:author="pete jones" w:date="2022-01-11T16:45:00Z">
              <w:r w:rsidRPr="00910219">
                <w:rPr>
                  <w:rFonts w:ascii="Calibri" w:hAnsi="Calibri" w:cs="Calibri"/>
                  <w:color w:val="000000"/>
                  <w:sz w:val="22"/>
                  <w:szCs w:val="22"/>
                </w:rPr>
                <w:t> </w:t>
              </w:r>
            </w:ins>
          </w:p>
        </w:tc>
      </w:tr>
      <w:tr w:rsidR="00910219" w:rsidRPr="00910219" w14:paraId="0FA4842A" w14:textId="77777777" w:rsidTr="00910219">
        <w:trPr>
          <w:trHeight w:val="300"/>
          <w:ins w:id="79379"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CF8679B" w14:textId="77777777" w:rsidR="00910219" w:rsidRPr="00910219" w:rsidRDefault="00910219" w:rsidP="00910219">
            <w:pPr>
              <w:spacing w:before="0" w:after="0" w:line="240" w:lineRule="auto"/>
              <w:jc w:val="center"/>
              <w:rPr>
                <w:ins w:id="79380" w:author="pete jones" w:date="2022-01-11T16:45:00Z"/>
                <w:rFonts w:ascii="Calibri" w:hAnsi="Calibri" w:cs="Calibri"/>
                <w:color w:val="000000"/>
                <w:sz w:val="22"/>
                <w:szCs w:val="22"/>
              </w:rPr>
            </w:pPr>
            <w:ins w:id="79381" w:author="pete jones" w:date="2022-01-11T16:45:00Z">
              <w:r w:rsidRPr="00910219">
                <w:rPr>
                  <w:rFonts w:ascii="Calibri" w:hAnsi="Calibri" w:cs="Calibri"/>
                  <w:color w:val="000000"/>
                  <w:sz w:val="22"/>
                  <w:szCs w:val="22"/>
                </w:rPr>
                <w:t>4</w:t>
              </w:r>
            </w:ins>
          </w:p>
        </w:tc>
        <w:tc>
          <w:tcPr>
            <w:tcW w:w="7409" w:type="dxa"/>
            <w:tcBorders>
              <w:top w:val="nil"/>
              <w:left w:val="nil"/>
              <w:bottom w:val="single" w:sz="4" w:space="0" w:color="auto"/>
              <w:right w:val="single" w:sz="8" w:space="0" w:color="auto"/>
            </w:tcBorders>
            <w:shd w:val="clear" w:color="auto" w:fill="auto"/>
            <w:noWrap/>
            <w:vAlign w:val="bottom"/>
            <w:hideMark/>
          </w:tcPr>
          <w:p w14:paraId="20AB7243" w14:textId="77777777" w:rsidR="00910219" w:rsidRPr="00910219" w:rsidRDefault="00910219" w:rsidP="00910219">
            <w:pPr>
              <w:spacing w:before="0" w:after="0" w:line="240" w:lineRule="auto"/>
              <w:jc w:val="left"/>
              <w:rPr>
                <w:ins w:id="79382" w:author="pete jones" w:date="2022-01-11T16:45:00Z"/>
                <w:rFonts w:ascii="Calibri" w:hAnsi="Calibri" w:cs="Calibri"/>
                <w:color w:val="000000"/>
                <w:sz w:val="22"/>
                <w:szCs w:val="22"/>
              </w:rPr>
            </w:pPr>
            <w:ins w:id="79383" w:author="pete jones" w:date="2022-01-11T16:45:00Z">
              <w:r w:rsidRPr="00910219">
                <w:rPr>
                  <w:rFonts w:ascii="Calibri" w:hAnsi="Calibri" w:cs="Calibri"/>
                  <w:color w:val="000000"/>
                  <w:sz w:val="22"/>
                  <w:szCs w:val="22"/>
                </w:rPr>
                <w:t>Engineering Design</w:t>
              </w:r>
            </w:ins>
          </w:p>
        </w:tc>
        <w:tc>
          <w:tcPr>
            <w:tcW w:w="419" w:type="dxa"/>
            <w:tcBorders>
              <w:top w:val="nil"/>
              <w:left w:val="nil"/>
              <w:bottom w:val="single" w:sz="4" w:space="0" w:color="auto"/>
              <w:right w:val="single" w:sz="4" w:space="0" w:color="auto"/>
            </w:tcBorders>
            <w:shd w:val="clear" w:color="auto" w:fill="auto"/>
            <w:noWrap/>
            <w:vAlign w:val="bottom"/>
            <w:hideMark/>
          </w:tcPr>
          <w:p w14:paraId="6C4B3CB8" w14:textId="77777777" w:rsidR="00910219" w:rsidRPr="00910219" w:rsidRDefault="00910219" w:rsidP="00910219">
            <w:pPr>
              <w:spacing w:before="0" w:after="0" w:line="240" w:lineRule="auto"/>
              <w:jc w:val="center"/>
              <w:rPr>
                <w:ins w:id="79384" w:author="pete jones" w:date="2022-01-11T16:45:00Z"/>
                <w:rFonts w:ascii="Calibri" w:hAnsi="Calibri" w:cs="Calibri"/>
                <w:color w:val="000000"/>
                <w:sz w:val="22"/>
                <w:szCs w:val="22"/>
              </w:rPr>
            </w:pPr>
            <w:ins w:id="79385" w:author="pete jones" w:date="2022-01-11T16:45:00Z">
              <w:r w:rsidRPr="00910219">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1D654A85" w14:textId="77777777" w:rsidR="00910219" w:rsidRPr="00910219" w:rsidRDefault="00910219" w:rsidP="00910219">
            <w:pPr>
              <w:spacing w:before="0" w:after="0" w:line="240" w:lineRule="auto"/>
              <w:jc w:val="center"/>
              <w:rPr>
                <w:ins w:id="79386" w:author="pete jones" w:date="2022-01-11T16:45:00Z"/>
                <w:rFonts w:ascii="Calibri" w:hAnsi="Calibri" w:cs="Calibri"/>
                <w:color w:val="000000"/>
                <w:sz w:val="22"/>
                <w:szCs w:val="22"/>
              </w:rPr>
            </w:pPr>
            <w:ins w:id="79387"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51E8848A" w14:textId="77777777" w:rsidR="00910219" w:rsidRPr="00910219" w:rsidRDefault="00910219" w:rsidP="00910219">
            <w:pPr>
              <w:spacing w:before="0" w:after="0" w:line="240" w:lineRule="auto"/>
              <w:jc w:val="center"/>
              <w:rPr>
                <w:ins w:id="79388" w:author="pete jones" w:date="2022-01-11T16:45:00Z"/>
                <w:rFonts w:ascii="Calibri" w:hAnsi="Calibri" w:cs="Calibri"/>
                <w:color w:val="000000"/>
                <w:sz w:val="22"/>
                <w:szCs w:val="22"/>
              </w:rPr>
            </w:pPr>
            <w:ins w:id="79389"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031931F" w14:textId="77777777" w:rsidR="00910219" w:rsidRPr="00910219" w:rsidRDefault="00910219" w:rsidP="00910219">
            <w:pPr>
              <w:spacing w:before="0" w:after="0" w:line="240" w:lineRule="auto"/>
              <w:jc w:val="center"/>
              <w:rPr>
                <w:ins w:id="79390" w:author="pete jones" w:date="2022-01-11T16:45:00Z"/>
                <w:rFonts w:ascii="Calibri" w:hAnsi="Calibri" w:cs="Calibri"/>
                <w:color w:val="000000"/>
                <w:sz w:val="22"/>
                <w:szCs w:val="22"/>
              </w:rPr>
            </w:pPr>
            <w:ins w:id="79391"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8E6092A" w14:textId="77777777" w:rsidR="00910219" w:rsidRPr="00910219" w:rsidRDefault="00910219" w:rsidP="00910219">
            <w:pPr>
              <w:spacing w:before="0" w:after="0" w:line="240" w:lineRule="auto"/>
              <w:jc w:val="center"/>
              <w:rPr>
                <w:ins w:id="79392" w:author="pete jones" w:date="2022-01-11T16:45:00Z"/>
                <w:rFonts w:ascii="Calibri" w:hAnsi="Calibri" w:cs="Calibri"/>
                <w:color w:val="000000"/>
                <w:sz w:val="22"/>
                <w:szCs w:val="22"/>
              </w:rPr>
            </w:pPr>
            <w:ins w:id="79393"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BFA8897" w14:textId="77777777" w:rsidR="00910219" w:rsidRPr="00910219" w:rsidRDefault="00910219" w:rsidP="00910219">
            <w:pPr>
              <w:spacing w:before="0" w:after="0" w:line="240" w:lineRule="auto"/>
              <w:jc w:val="center"/>
              <w:rPr>
                <w:ins w:id="79394" w:author="pete jones" w:date="2022-01-11T16:45:00Z"/>
                <w:rFonts w:ascii="Calibri" w:hAnsi="Calibri" w:cs="Calibri"/>
                <w:color w:val="000000"/>
                <w:sz w:val="22"/>
                <w:szCs w:val="22"/>
              </w:rPr>
            </w:pPr>
            <w:ins w:id="7939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56FE1F" w14:textId="77777777" w:rsidR="00910219" w:rsidRPr="00910219" w:rsidRDefault="00910219" w:rsidP="00910219">
            <w:pPr>
              <w:spacing w:before="0" w:after="0" w:line="240" w:lineRule="auto"/>
              <w:jc w:val="center"/>
              <w:rPr>
                <w:ins w:id="79396" w:author="pete jones" w:date="2022-01-11T16:45:00Z"/>
                <w:rFonts w:ascii="Calibri" w:hAnsi="Calibri" w:cs="Calibri"/>
                <w:color w:val="000000"/>
                <w:sz w:val="22"/>
                <w:szCs w:val="22"/>
              </w:rPr>
            </w:pPr>
            <w:ins w:id="7939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5FA900" w14:textId="77777777" w:rsidR="00910219" w:rsidRPr="00910219" w:rsidRDefault="00910219" w:rsidP="00910219">
            <w:pPr>
              <w:spacing w:before="0" w:after="0" w:line="240" w:lineRule="auto"/>
              <w:jc w:val="center"/>
              <w:rPr>
                <w:ins w:id="79398" w:author="pete jones" w:date="2022-01-11T16:45:00Z"/>
                <w:rFonts w:ascii="Calibri" w:hAnsi="Calibri" w:cs="Calibri"/>
                <w:color w:val="000000"/>
                <w:sz w:val="22"/>
                <w:szCs w:val="22"/>
              </w:rPr>
            </w:pPr>
            <w:ins w:id="7939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E3589E" w14:textId="77777777" w:rsidR="00910219" w:rsidRPr="00910219" w:rsidRDefault="00910219" w:rsidP="00910219">
            <w:pPr>
              <w:spacing w:before="0" w:after="0" w:line="240" w:lineRule="auto"/>
              <w:jc w:val="center"/>
              <w:rPr>
                <w:ins w:id="79400" w:author="pete jones" w:date="2022-01-11T16:45:00Z"/>
                <w:rFonts w:ascii="Calibri" w:hAnsi="Calibri" w:cs="Calibri"/>
                <w:color w:val="000000"/>
                <w:sz w:val="22"/>
                <w:szCs w:val="22"/>
              </w:rPr>
            </w:pPr>
            <w:ins w:id="7940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CB634A" w14:textId="77777777" w:rsidR="00910219" w:rsidRPr="00910219" w:rsidRDefault="00910219" w:rsidP="00910219">
            <w:pPr>
              <w:spacing w:before="0" w:after="0" w:line="240" w:lineRule="auto"/>
              <w:jc w:val="center"/>
              <w:rPr>
                <w:ins w:id="79402" w:author="pete jones" w:date="2022-01-11T16:45:00Z"/>
                <w:rFonts w:ascii="Calibri" w:hAnsi="Calibri" w:cs="Calibri"/>
                <w:color w:val="000000"/>
                <w:sz w:val="22"/>
                <w:szCs w:val="22"/>
              </w:rPr>
            </w:pPr>
            <w:ins w:id="7940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ACE911" w14:textId="77777777" w:rsidR="00910219" w:rsidRPr="00910219" w:rsidRDefault="00910219" w:rsidP="00910219">
            <w:pPr>
              <w:spacing w:before="0" w:after="0" w:line="240" w:lineRule="auto"/>
              <w:jc w:val="center"/>
              <w:rPr>
                <w:ins w:id="79404" w:author="pete jones" w:date="2022-01-11T16:45:00Z"/>
                <w:rFonts w:ascii="Calibri" w:hAnsi="Calibri" w:cs="Calibri"/>
                <w:color w:val="000000"/>
                <w:sz w:val="22"/>
                <w:szCs w:val="22"/>
              </w:rPr>
            </w:pPr>
            <w:ins w:id="79405"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676338D" w14:textId="77777777" w:rsidR="00910219" w:rsidRPr="00910219" w:rsidRDefault="00910219" w:rsidP="00910219">
            <w:pPr>
              <w:spacing w:before="0" w:after="0" w:line="240" w:lineRule="auto"/>
              <w:jc w:val="center"/>
              <w:rPr>
                <w:ins w:id="79406" w:author="pete jones" w:date="2022-01-11T16:45:00Z"/>
                <w:rFonts w:ascii="Calibri" w:hAnsi="Calibri" w:cs="Calibri"/>
                <w:color w:val="000000"/>
                <w:sz w:val="22"/>
                <w:szCs w:val="22"/>
              </w:rPr>
            </w:pPr>
            <w:ins w:id="79407" w:author="pete jones" w:date="2022-01-11T16:45:00Z">
              <w:r w:rsidRPr="00910219">
                <w:rPr>
                  <w:rFonts w:ascii="Calibri" w:hAnsi="Calibri" w:cs="Calibri"/>
                  <w:color w:val="000000"/>
                  <w:sz w:val="22"/>
                  <w:szCs w:val="22"/>
                </w:rPr>
                <w:t> </w:t>
              </w:r>
            </w:ins>
          </w:p>
        </w:tc>
      </w:tr>
      <w:tr w:rsidR="00910219" w:rsidRPr="00910219" w14:paraId="292BE32F" w14:textId="77777777" w:rsidTr="00910219">
        <w:trPr>
          <w:trHeight w:val="300"/>
          <w:ins w:id="79408"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56EEDDD" w14:textId="77777777" w:rsidR="00910219" w:rsidRPr="00910219" w:rsidRDefault="00910219" w:rsidP="00910219">
            <w:pPr>
              <w:spacing w:before="0" w:after="0" w:line="240" w:lineRule="auto"/>
              <w:jc w:val="center"/>
              <w:rPr>
                <w:ins w:id="79409" w:author="pete jones" w:date="2022-01-11T16:45:00Z"/>
                <w:rFonts w:ascii="Calibri" w:hAnsi="Calibri" w:cs="Calibri"/>
                <w:color w:val="000000"/>
                <w:sz w:val="22"/>
                <w:szCs w:val="22"/>
              </w:rPr>
            </w:pPr>
            <w:ins w:id="79410" w:author="pete jones" w:date="2022-01-11T16:45:00Z">
              <w:r w:rsidRPr="00910219">
                <w:rPr>
                  <w:rFonts w:ascii="Calibri" w:hAnsi="Calibri" w:cs="Calibri"/>
                  <w:color w:val="000000"/>
                  <w:sz w:val="22"/>
                  <w:szCs w:val="22"/>
                </w:rPr>
                <w:t>4</w:t>
              </w:r>
            </w:ins>
          </w:p>
        </w:tc>
        <w:tc>
          <w:tcPr>
            <w:tcW w:w="7409" w:type="dxa"/>
            <w:tcBorders>
              <w:top w:val="nil"/>
              <w:left w:val="nil"/>
              <w:bottom w:val="single" w:sz="4" w:space="0" w:color="auto"/>
              <w:right w:val="single" w:sz="8" w:space="0" w:color="auto"/>
            </w:tcBorders>
            <w:shd w:val="clear" w:color="auto" w:fill="auto"/>
            <w:noWrap/>
            <w:vAlign w:val="bottom"/>
            <w:hideMark/>
          </w:tcPr>
          <w:p w14:paraId="7BA8105F" w14:textId="77777777" w:rsidR="00910219" w:rsidRPr="00910219" w:rsidRDefault="00910219" w:rsidP="00910219">
            <w:pPr>
              <w:spacing w:before="0" w:after="0" w:line="240" w:lineRule="auto"/>
              <w:jc w:val="left"/>
              <w:rPr>
                <w:ins w:id="79411" w:author="pete jones" w:date="2022-01-11T16:45:00Z"/>
                <w:rFonts w:ascii="Calibri" w:hAnsi="Calibri" w:cs="Calibri"/>
                <w:color w:val="000000"/>
                <w:sz w:val="22"/>
                <w:szCs w:val="22"/>
              </w:rPr>
            </w:pPr>
            <w:ins w:id="79412" w:author="pete jones" w:date="2022-01-11T16:45:00Z">
              <w:r w:rsidRPr="00910219">
                <w:rPr>
                  <w:rFonts w:ascii="Calibri" w:hAnsi="Calibri" w:cs="Calibri"/>
                  <w:color w:val="000000"/>
                  <w:sz w:val="22"/>
                  <w:szCs w:val="22"/>
                </w:rPr>
                <w:t>Engineering Mathematics</w:t>
              </w:r>
            </w:ins>
          </w:p>
        </w:tc>
        <w:tc>
          <w:tcPr>
            <w:tcW w:w="419" w:type="dxa"/>
            <w:tcBorders>
              <w:top w:val="nil"/>
              <w:left w:val="nil"/>
              <w:bottom w:val="single" w:sz="4" w:space="0" w:color="auto"/>
              <w:right w:val="single" w:sz="4" w:space="0" w:color="auto"/>
            </w:tcBorders>
            <w:shd w:val="clear" w:color="auto" w:fill="auto"/>
            <w:noWrap/>
            <w:vAlign w:val="bottom"/>
            <w:hideMark/>
          </w:tcPr>
          <w:p w14:paraId="79890B96" w14:textId="77777777" w:rsidR="00910219" w:rsidRPr="00910219" w:rsidRDefault="00910219" w:rsidP="00910219">
            <w:pPr>
              <w:spacing w:before="0" w:after="0" w:line="240" w:lineRule="auto"/>
              <w:jc w:val="center"/>
              <w:rPr>
                <w:ins w:id="79413" w:author="pete jones" w:date="2022-01-11T16:45:00Z"/>
                <w:rFonts w:ascii="Calibri" w:hAnsi="Calibri" w:cs="Calibri"/>
                <w:color w:val="000000"/>
                <w:sz w:val="22"/>
                <w:szCs w:val="22"/>
              </w:rPr>
            </w:pPr>
            <w:ins w:id="79414" w:author="pete jones" w:date="2022-01-11T16:45:00Z">
              <w:r w:rsidRPr="00910219">
                <w:rPr>
                  <w:rFonts w:ascii="Calibri" w:hAnsi="Calibri" w:cs="Calibri"/>
                  <w:color w:val="000000"/>
                  <w:sz w:val="22"/>
                  <w:szCs w:val="22"/>
                </w:rPr>
                <w:t>M</w:t>
              </w:r>
            </w:ins>
          </w:p>
        </w:tc>
        <w:tc>
          <w:tcPr>
            <w:tcW w:w="487" w:type="dxa"/>
            <w:tcBorders>
              <w:top w:val="nil"/>
              <w:left w:val="nil"/>
              <w:bottom w:val="single" w:sz="4" w:space="0" w:color="auto"/>
              <w:right w:val="single" w:sz="4" w:space="0" w:color="auto"/>
            </w:tcBorders>
            <w:shd w:val="clear" w:color="auto" w:fill="auto"/>
            <w:noWrap/>
            <w:vAlign w:val="bottom"/>
            <w:hideMark/>
          </w:tcPr>
          <w:p w14:paraId="198E7C18" w14:textId="77777777" w:rsidR="00910219" w:rsidRPr="00910219" w:rsidRDefault="00910219" w:rsidP="00910219">
            <w:pPr>
              <w:spacing w:before="0" w:after="0" w:line="240" w:lineRule="auto"/>
              <w:jc w:val="center"/>
              <w:rPr>
                <w:ins w:id="79415" w:author="pete jones" w:date="2022-01-11T16:45:00Z"/>
                <w:rFonts w:ascii="Calibri" w:hAnsi="Calibri" w:cs="Calibri"/>
                <w:color w:val="000000"/>
                <w:sz w:val="22"/>
                <w:szCs w:val="22"/>
              </w:rPr>
            </w:pPr>
            <w:ins w:id="79416"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0A3B6F47" w14:textId="77777777" w:rsidR="00910219" w:rsidRPr="00910219" w:rsidRDefault="00910219" w:rsidP="00910219">
            <w:pPr>
              <w:spacing w:before="0" w:after="0" w:line="240" w:lineRule="auto"/>
              <w:jc w:val="center"/>
              <w:rPr>
                <w:ins w:id="79417" w:author="pete jones" w:date="2022-01-11T16:45:00Z"/>
                <w:rFonts w:ascii="Calibri" w:hAnsi="Calibri" w:cs="Calibri"/>
                <w:color w:val="000000"/>
                <w:sz w:val="22"/>
                <w:szCs w:val="22"/>
              </w:rPr>
            </w:pPr>
            <w:ins w:id="79418"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528A001" w14:textId="77777777" w:rsidR="00910219" w:rsidRPr="00910219" w:rsidRDefault="00910219" w:rsidP="00910219">
            <w:pPr>
              <w:spacing w:before="0" w:after="0" w:line="240" w:lineRule="auto"/>
              <w:jc w:val="center"/>
              <w:rPr>
                <w:ins w:id="79419" w:author="pete jones" w:date="2022-01-11T16:45:00Z"/>
                <w:rFonts w:ascii="Calibri" w:hAnsi="Calibri" w:cs="Calibri"/>
                <w:color w:val="000000"/>
                <w:sz w:val="22"/>
                <w:szCs w:val="22"/>
              </w:rPr>
            </w:pPr>
            <w:ins w:id="79420"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28F1C75" w14:textId="77777777" w:rsidR="00910219" w:rsidRPr="00910219" w:rsidRDefault="00910219" w:rsidP="00910219">
            <w:pPr>
              <w:spacing w:before="0" w:after="0" w:line="240" w:lineRule="auto"/>
              <w:jc w:val="center"/>
              <w:rPr>
                <w:ins w:id="79421" w:author="pete jones" w:date="2022-01-11T16:45:00Z"/>
                <w:rFonts w:ascii="Calibri" w:hAnsi="Calibri" w:cs="Calibri"/>
                <w:color w:val="000000"/>
                <w:sz w:val="22"/>
                <w:szCs w:val="22"/>
              </w:rPr>
            </w:pPr>
            <w:ins w:id="79422"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7438307" w14:textId="77777777" w:rsidR="00910219" w:rsidRPr="00910219" w:rsidRDefault="00910219" w:rsidP="00910219">
            <w:pPr>
              <w:spacing w:before="0" w:after="0" w:line="240" w:lineRule="auto"/>
              <w:jc w:val="center"/>
              <w:rPr>
                <w:ins w:id="79423" w:author="pete jones" w:date="2022-01-11T16:45:00Z"/>
                <w:rFonts w:ascii="Calibri" w:hAnsi="Calibri" w:cs="Calibri"/>
                <w:color w:val="000000"/>
                <w:sz w:val="22"/>
                <w:szCs w:val="22"/>
              </w:rPr>
            </w:pPr>
            <w:ins w:id="7942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068B2C" w14:textId="77777777" w:rsidR="00910219" w:rsidRPr="00910219" w:rsidRDefault="00910219" w:rsidP="00910219">
            <w:pPr>
              <w:spacing w:before="0" w:after="0" w:line="240" w:lineRule="auto"/>
              <w:jc w:val="center"/>
              <w:rPr>
                <w:ins w:id="79425" w:author="pete jones" w:date="2022-01-11T16:45:00Z"/>
                <w:rFonts w:ascii="Calibri" w:hAnsi="Calibri" w:cs="Calibri"/>
                <w:color w:val="000000"/>
                <w:sz w:val="22"/>
                <w:szCs w:val="22"/>
              </w:rPr>
            </w:pPr>
            <w:ins w:id="7942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15D27B" w14:textId="77777777" w:rsidR="00910219" w:rsidRPr="00910219" w:rsidRDefault="00910219" w:rsidP="00910219">
            <w:pPr>
              <w:spacing w:before="0" w:after="0" w:line="240" w:lineRule="auto"/>
              <w:jc w:val="center"/>
              <w:rPr>
                <w:ins w:id="79427" w:author="pete jones" w:date="2022-01-11T16:45:00Z"/>
                <w:rFonts w:ascii="Calibri" w:hAnsi="Calibri" w:cs="Calibri"/>
                <w:color w:val="000000"/>
                <w:sz w:val="22"/>
                <w:szCs w:val="22"/>
              </w:rPr>
            </w:pPr>
            <w:ins w:id="7942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3874B4" w14:textId="77777777" w:rsidR="00910219" w:rsidRPr="00910219" w:rsidRDefault="00910219" w:rsidP="00910219">
            <w:pPr>
              <w:spacing w:before="0" w:after="0" w:line="240" w:lineRule="auto"/>
              <w:jc w:val="center"/>
              <w:rPr>
                <w:ins w:id="79429" w:author="pete jones" w:date="2022-01-11T16:45:00Z"/>
                <w:rFonts w:ascii="Calibri" w:hAnsi="Calibri" w:cs="Calibri"/>
                <w:color w:val="000000"/>
                <w:sz w:val="22"/>
                <w:szCs w:val="22"/>
              </w:rPr>
            </w:pPr>
            <w:ins w:id="7943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E1E3D2" w14:textId="77777777" w:rsidR="00910219" w:rsidRPr="00910219" w:rsidRDefault="00910219" w:rsidP="00910219">
            <w:pPr>
              <w:spacing w:before="0" w:after="0" w:line="240" w:lineRule="auto"/>
              <w:jc w:val="center"/>
              <w:rPr>
                <w:ins w:id="79431" w:author="pete jones" w:date="2022-01-11T16:45:00Z"/>
                <w:rFonts w:ascii="Calibri" w:hAnsi="Calibri" w:cs="Calibri"/>
                <w:color w:val="000000"/>
                <w:sz w:val="22"/>
                <w:szCs w:val="22"/>
              </w:rPr>
            </w:pPr>
            <w:ins w:id="7943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EDE599" w14:textId="77777777" w:rsidR="00910219" w:rsidRPr="00910219" w:rsidRDefault="00910219" w:rsidP="00910219">
            <w:pPr>
              <w:spacing w:before="0" w:after="0" w:line="240" w:lineRule="auto"/>
              <w:jc w:val="center"/>
              <w:rPr>
                <w:ins w:id="79433" w:author="pete jones" w:date="2022-01-11T16:45:00Z"/>
                <w:rFonts w:ascii="Calibri" w:hAnsi="Calibri" w:cs="Calibri"/>
                <w:color w:val="000000"/>
                <w:sz w:val="22"/>
                <w:szCs w:val="22"/>
              </w:rPr>
            </w:pPr>
            <w:ins w:id="79434"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F8E1798" w14:textId="77777777" w:rsidR="00910219" w:rsidRPr="00910219" w:rsidRDefault="00910219" w:rsidP="00910219">
            <w:pPr>
              <w:spacing w:before="0" w:after="0" w:line="240" w:lineRule="auto"/>
              <w:jc w:val="center"/>
              <w:rPr>
                <w:ins w:id="79435" w:author="pete jones" w:date="2022-01-11T16:45:00Z"/>
                <w:rFonts w:ascii="Calibri" w:hAnsi="Calibri" w:cs="Calibri"/>
                <w:color w:val="000000"/>
                <w:sz w:val="22"/>
                <w:szCs w:val="22"/>
              </w:rPr>
            </w:pPr>
            <w:ins w:id="79436" w:author="pete jones" w:date="2022-01-11T16:45:00Z">
              <w:r w:rsidRPr="00910219">
                <w:rPr>
                  <w:rFonts w:ascii="Calibri" w:hAnsi="Calibri" w:cs="Calibri"/>
                  <w:color w:val="000000"/>
                  <w:sz w:val="22"/>
                  <w:szCs w:val="22"/>
                </w:rPr>
                <w:t> </w:t>
              </w:r>
            </w:ins>
          </w:p>
        </w:tc>
      </w:tr>
      <w:tr w:rsidR="00910219" w:rsidRPr="00910219" w14:paraId="009F1816" w14:textId="77777777" w:rsidTr="00910219">
        <w:trPr>
          <w:trHeight w:val="300"/>
          <w:ins w:id="79437"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3B7480F" w14:textId="77777777" w:rsidR="00910219" w:rsidRPr="00910219" w:rsidRDefault="00910219" w:rsidP="00910219">
            <w:pPr>
              <w:spacing w:before="0" w:after="0" w:line="240" w:lineRule="auto"/>
              <w:jc w:val="center"/>
              <w:rPr>
                <w:ins w:id="79438" w:author="pete jones" w:date="2022-01-11T16:45:00Z"/>
                <w:rFonts w:ascii="Calibri" w:hAnsi="Calibri" w:cs="Calibri"/>
                <w:color w:val="000000"/>
                <w:sz w:val="22"/>
                <w:szCs w:val="22"/>
              </w:rPr>
            </w:pPr>
            <w:ins w:id="79439" w:author="pete jones" w:date="2022-01-11T16:45:00Z">
              <w:r w:rsidRPr="00910219">
                <w:rPr>
                  <w:rFonts w:ascii="Calibri" w:hAnsi="Calibri" w:cs="Calibri"/>
                  <w:color w:val="000000"/>
                  <w:sz w:val="22"/>
                  <w:szCs w:val="22"/>
                </w:rPr>
                <w:t>4</w:t>
              </w:r>
            </w:ins>
          </w:p>
        </w:tc>
        <w:tc>
          <w:tcPr>
            <w:tcW w:w="7409" w:type="dxa"/>
            <w:tcBorders>
              <w:top w:val="nil"/>
              <w:left w:val="nil"/>
              <w:bottom w:val="single" w:sz="4" w:space="0" w:color="auto"/>
              <w:right w:val="single" w:sz="8" w:space="0" w:color="auto"/>
            </w:tcBorders>
            <w:shd w:val="clear" w:color="auto" w:fill="auto"/>
            <w:noWrap/>
            <w:vAlign w:val="bottom"/>
            <w:hideMark/>
          </w:tcPr>
          <w:p w14:paraId="795433F3" w14:textId="77777777" w:rsidR="00910219" w:rsidRPr="00910219" w:rsidRDefault="00910219" w:rsidP="00910219">
            <w:pPr>
              <w:spacing w:before="0" w:after="0" w:line="240" w:lineRule="auto"/>
              <w:jc w:val="left"/>
              <w:rPr>
                <w:ins w:id="79440" w:author="pete jones" w:date="2022-01-11T16:45:00Z"/>
                <w:rFonts w:ascii="Calibri" w:hAnsi="Calibri" w:cs="Calibri"/>
                <w:color w:val="000000"/>
                <w:sz w:val="22"/>
                <w:szCs w:val="22"/>
              </w:rPr>
            </w:pPr>
            <w:ins w:id="79441" w:author="pete jones" w:date="2022-01-11T16:45:00Z">
              <w:r w:rsidRPr="00910219">
                <w:rPr>
                  <w:rFonts w:ascii="Calibri" w:hAnsi="Calibri" w:cs="Calibri"/>
                  <w:color w:val="000000"/>
                  <w:sz w:val="22"/>
                  <w:szCs w:val="22"/>
                </w:rPr>
                <w:t>Introduction to Engineering Business Management</w:t>
              </w:r>
            </w:ins>
          </w:p>
        </w:tc>
        <w:tc>
          <w:tcPr>
            <w:tcW w:w="419" w:type="dxa"/>
            <w:tcBorders>
              <w:top w:val="nil"/>
              <w:left w:val="nil"/>
              <w:bottom w:val="single" w:sz="4" w:space="0" w:color="auto"/>
              <w:right w:val="single" w:sz="4" w:space="0" w:color="auto"/>
            </w:tcBorders>
            <w:shd w:val="clear" w:color="auto" w:fill="auto"/>
            <w:noWrap/>
            <w:vAlign w:val="bottom"/>
            <w:hideMark/>
          </w:tcPr>
          <w:p w14:paraId="2E59DC93" w14:textId="77777777" w:rsidR="00910219" w:rsidRPr="00910219" w:rsidRDefault="00910219" w:rsidP="00910219">
            <w:pPr>
              <w:spacing w:before="0" w:after="0" w:line="240" w:lineRule="auto"/>
              <w:jc w:val="center"/>
              <w:rPr>
                <w:ins w:id="79442" w:author="pete jones" w:date="2022-01-11T16:45:00Z"/>
                <w:rFonts w:ascii="Calibri" w:hAnsi="Calibri" w:cs="Calibri"/>
                <w:color w:val="000000"/>
                <w:sz w:val="22"/>
                <w:szCs w:val="22"/>
              </w:rPr>
            </w:pPr>
            <w:ins w:id="79443" w:author="pete jones" w:date="2022-01-11T16:45:00Z">
              <w:r w:rsidRPr="00910219">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486FD170" w14:textId="77777777" w:rsidR="00910219" w:rsidRPr="00910219" w:rsidRDefault="00910219" w:rsidP="00910219">
            <w:pPr>
              <w:spacing w:before="0" w:after="0" w:line="240" w:lineRule="auto"/>
              <w:jc w:val="center"/>
              <w:rPr>
                <w:ins w:id="79444" w:author="pete jones" w:date="2022-01-11T16:45:00Z"/>
                <w:rFonts w:ascii="Calibri" w:hAnsi="Calibri" w:cs="Calibri"/>
                <w:color w:val="000000"/>
                <w:sz w:val="22"/>
                <w:szCs w:val="22"/>
              </w:rPr>
            </w:pPr>
            <w:ins w:id="79445"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04C28DF5" w14:textId="77777777" w:rsidR="00910219" w:rsidRPr="00910219" w:rsidRDefault="00910219" w:rsidP="00910219">
            <w:pPr>
              <w:spacing w:before="0" w:after="0" w:line="240" w:lineRule="auto"/>
              <w:jc w:val="center"/>
              <w:rPr>
                <w:ins w:id="79446" w:author="pete jones" w:date="2022-01-11T16:45:00Z"/>
                <w:rFonts w:ascii="Calibri" w:hAnsi="Calibri" w:cs="Calibri"/>
                <w:color w:val="000000"/>
                <w:sz w:val="22"/>
                <w:szCs w:val="22"/>
              </w:rPr>
            </w:pPr>
            <w:ins w:id="79447"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6CCA26E" w14:textId="77777777" w:rsidR="00910219" w:rsidRPr="00910219" w:rsidRDefault="00910219" w:rsidP="00910219">
            <w:pPr>
              <w:spacing w:before="0" w:after="0" w:line="240" w:lineRule="auto"/>
              <w:jc w:val="center"/>
              <w:rPr>
                <w:ins w:id="79448" w:author="pete jones" w:date="2022-01-11T16:45:00Z"/>
                <w:rFonts w:ascii="Calibri" w:hAnsi="Calibri" w:cs="Calibri"/>
                <w:color w:val="000000"/>
                <w:sz w:val="22"/>
                <w:szCs w:val="22"/>
              </w:rPr>
            </w:pPr>
            <w:ins w:id="79449"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380392A" w14:textId="77777777" w:rsidR="00910219" w:rsidRPr="00910219" w:rsidRDefault="00910219" w:rsidP="00910219">
            <w:pPr>
              <w:spacing w:before="0" w:after="0" w:line="240" w:lineRule="auto"/>
              <w:jc w:val="center"/>
              <w:rPr>
                <w:ins w:id="79450" w:author="pete jones" w:date="2022-01-11T16:45:00Z"/>
                <w:rFonts w:ascii="Calibri" w:hAnsi="Calibri" w:cs="Calibri"/>
                <w:color w:val="000000"/>
                <w:sz w:val="22"/>
                <w:szCs w:val="22"/>
              </w:rPr>
            </w:pPr>
            <w:ins w:id="79451"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91DECFB" w14:textId="77777777" w:rsidR="00910219" w:rsidRPr="00910219" w:rsidRDefault="00910219" w:rsidP="00910219">
            <w:pPr>
              <w:spacing w:before="0" w:after="0" w:line="240" w:lineRule="auto"/>
              <w:jc w:val="center"/>
              <w:rPr>
                <w:ins w:id="79452" w:author="pete jones" w:date="2022-01-11T16:45:00Z"/>
                <w:rFonts w:ascii="Calibri" w:hAnsi="Calibri" w:cs="Calibri"/>
                <w:color w:val="000000"/>
                <w:sz w:val="22"/>
                <w:szCs w:val="22"/>
              </w:rPr>
            </w:pPr>
            <w:ins w:id="7945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19222B" w14:textId="77777777" w:rsidR="00910219" w:rsidRPr="00910219" w:rsidRDefault="00910219" w:rsidP="00910219">
            <w:pPr>
              <w:spacing w:before="0" w:after="0" w:line="240" w:lineRule="auto"/>
              <w:jc w:val="center"/>
              <w:rPr>
                <w:ins w:id="79454" w:author="pete jones" w:date="2022-01-11T16:45:00Z"/>
                <w:rFonts w:ascii="Calibri" w:hAnsi="Calibri" w:cs="Calibri"/>
                <w:color w:val="000000"/>
                <w:sz w:val="22"/>
                <w:szCs w:val="22"/>
              </w:rPr>
            </w:pPr>
            <w:ins w:id="7945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407BF4" w14:textId="77777777" w:rsidR="00910219" w:rsidRPr="00910219" w:rsidRDefault="00910219" w:rsidP="00910219">
            <w:pPr>
              <w:spacing w:before="0" w:after="0" w:line="240" w:lineRule="auto"/>
              <w:jc w:val="center"/>
              <w:rPr>
                <w:ins w:id="79456" w:author="pete jones" w:date="2022-01-11T16:45:00Z"/>
                <w:rFonts w:ascii="Calibri" w:hAnsi="Calibri" w:cs="Calibri"/>
                <w:color w:val="000000"/>
                <w:sz w:val="22"/>
                <w:szCs w:val="22"/>
              </w:rPr>
            </w:pPr>
            <w:ins w:id="7945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DFF930" w14:textId="77777777" w:rsidR="00910219" w:rsidRPr="00910219" w:rsidRDefault="00910219" w:rsidP="00910219">
            <w:pPr>
              <w:spacing w:before="0" w:after="0" w:line="240" w:lineRule="auto"/>
              <w:jc w:val="center"/>
              <w:rPr>
                <w:ins w:id="79458" w:author="pete jones" w:date="2022-01-11T16:45:00Z"/>
                <w:rFonts w:ascii="Calibri" w:hAnsi="Calibri" w:cs="Calibri"/>
                <w:color w:val="000000"/>
                <w:sz w:val="22"/>
                <w:szCs w:val="22"/>
              </w:rPr>
            </w:pPr>
            <w:ins w:id="7945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676D19" w14:textId="77777777" w:rsidR="00910219" w:rsidRPr="00910219" w:rsidRDefault="00910219" w:rsidP="00910219">
            <w:pPr>
              <w:spacing w:before="0" w:after="0" w:line="240" w:lineRule="auto"/>
              <w:jc w:val="center"/>
              <w:rPr>
                <w:ins w:id="79460" w:author="pete jones" w:date="2022-01-11T16:45:00Z"/>
                <w:rFonts w:ascii="Calibri" w:hAnsi="Calibri" w:cs="Calibri"/>
                <w:color w:val="000000"/>
                <w:sz w:val="22"/>
                <w:szCs w:val="22"/>
              </w:rPr>
            </w:pPr>
            <w:ins w:id="7946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D11692" w14:textId="77777777" w:rsidR="00910219" w:rsidRPr="00910219" w:rsidRDefault="00910219" w:rsidP="00910219">
            <w:pPr>
              <w:spacing w:before="0" w:after="0" w:line="240" w:lineRule="auto"/>
              <w:jc w:val="center"/>
              <w:rPr>
                <w:ins w:id="79462" w:author="pete jones" w:date="2022-01-11T16:45:00Z"/>
                <w:rFonts w:ascii="Calibri" w:hAnsi="Calibri" w:cs="Calibri"/>
                <w:color w:val="000000"/>
                <w:sz w:val="22"/>
                <w:szCs w:val="22"/>
              </w:rPr>
            </w:pPr>
            <w:ins w:id="79463"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45BCB9C" w14:textId="77777777" w:rsidR="00910219" w:rsidRPr="00910219" w:rsidRDefault="00910219" w:rsidP="00910219">
            <w:pPr>
              <w:spacing w:before="0" w:after="0" w:line="240" w:lineRule="auto"/>
              <w:jc w:val="center"/>
              <w:rPr>
                <w:ins w:id="79464" w:author="pete jones" w:date="2022-01-11T16:45:00Z"/>
                <w:rFonts w:ascii="Calibri" w:hAnsi="Calibri" w:cs="Calibri"/>
                <w:color w:val="000000"/>
                <w:sz w:val="22"/>
                <w:szCs w:val="22"/>
              </w:rPr>
            </w:pPr>
            <w:ins w:id="79465" w:author="pete jones" w:date="2022-01-11T16:45:00Z">
              <w:r w:rsidRPr="00910219">
                <w:rPr>
                  <w:rFonts w:ascii="Calibri" w:hAnsi="Calibri" w:cs="Calibri"/>
                  <w:color w:val="000000"/>
                  <w:sz w:val="22"/>
                  <w:szCs w:val="22"/>
                </w:rPr>
                <w:t> </w:t>
              </w:r>
            </w:ins>
          </w:p>
        </w:tc>
      </w:tr>
      <w:tr w:rsidR="00910219" w:rsidRPr="00910219" w14:paraId="15A7B64C" w14:textId="77777777" w:rsidTr="00910219">
        <w:trPr>
          <w:trHeight w:val="300"/>
          <w:ins w:id="79466"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26BB392" w14:textId="77777777" w:rsidR="00910219" w:rsidRPr="00910219" w:rsidRDefault="00910219" w:rsidP="00910219">
            <w:pPr>
              <w:spacing w:before="0" w:after="0" w:line="240" w:lineRule="auto"/>
              <w:jc w:val="center"/>
              <w:rPr>
                <w:ins w:id="79467" w:author="pete jones" w:date="2022-01-11T16:45:00Z"/>
                <w:rFonts w:ascii="Calibri" w:hAnsi="Calibri" w:cs="Calibri"/>
                <w:color w:val="000000"/>
                <w:sz w:val="22"/>
                <w:szCs w:val="22"/>
              </w:rPr>
            </w:pPr>
            <w:ins w:id="79468" w:author="pete jones" w:date="2022-01-11T16:45:00Z">
              <w:r w:rsidRPr="00910219">
                <w:rPr>
                  <w:rFonts w:ascii="Calibri" w:hAnsi="Calibri" w:cs="Calibri"/>
                  <w:color w:val="000000"/>
                  <w:sz w:val="22"/>
                  <w:szCs w:val="22"/>
                </w:rPr>
                <w:t>4</w:t>
              </w:r>
            </w:ins>
          </w:p>
        </w:tc>
        <w:tc>
          <w:tcPr>
            <w:tcW w:w="7409" w:type="dxa"/>
            <w:tcBorders>
              <w:top w:val="nil"/>
              <w:left w:val="nil"/>
              <w:bottom w:val="single" w:sz="4" w:space="0" w:color="auto"/>
              <w:right w:val="single" w:sz="8" w:space="0" w:color="auto"/>
            </w:tcBorders>
            <w:shd w:val="clear" w:color="auto" w:fill="auto"/>
            <w:noWrap/>
            <w:vAlign w:val="bottom"/>
            <w:hideMark/>
          </w:tcPr>
          <w:p w14:paraId="28D4CEFE" w14:textId="77777777" w:rsidR="00910219" w:rsidRPr="00910219" w:rsidRDefault="00910219" w:rsidP="00910219">
            <w:pPr>
              <w:spacing w:before="0" w:after="0" w:line="240" w:lineRule="auto"/>
              <w:jc w:val="left"/>
              <w:rPr>
                <w:ins w:id="79469" w:author="pete jones" w:date="2022-01-11T16:45:00Z"/>
                <w:rFonts w:ascii="Calibri" w:hAnsi="Calibri" w:cs="Calibri"/>
                <w:color w:val="000000"/>
                <w:sz w:val="22"/>
                <w:szCs w:val="22"/>
              </w:rPr>
            </w:pPr>
            <w:ins w:id="79470" w:author="pete jones" w:date="2022-01-11T16:45:00Z">
              <w:r w:rsidRPr="00910219">
                <w:rPr>
                  <w:rFonts w:ascii="Calibri" w:hAnsi="Calibri" w:cs="Calibri"/>
                  <w:color w:val="000000"/>
                  <w:sz w:val="22"/>
                  <w:szCs w:val="22"/>
                </w:rPr>
                <w:t>Materials for Engineering</w:t>
              </w:r>
            </w:ins>
          </w:p>
        </w:tc>
        <w:tc>
          <w:tcPr>
            <w:tcW w:w="419" w:type="dxa"/>
            <w:tcBorders>
              <w:top w:val="nil"/>
              <w:left w:val="nil"/>
              <w:bottom w:val="single" w:sz="4" w:space="0" w:color="auto"/>
              <w:right w:val="single" w:sz="4" w:space="0" w:color="auto"/>
            </w:tcBorders>
            <w:shd w:val="clear" w:color="auto" w:fill="auto"/>
            <w:noWrap/>
            <w:vAlign w:val="bottom"/>
            <w:hideMark/>
          </w:tcPr>
          <w:p w14:paraId="0715BB52" w14:textId="77777777" w:rsidR="00910219" w:rsidRPr="00910219" w:rsidRDefault="00910219" w:rsidP="00910219">
            <w:pPr>
              <w:spacing w:before="0" w:after="0" w:line="240" w:lineRule="auto"/>
              <w:jc w:val="center"/>
              <w:rPr>
                <w:ins w:id="79471" w:author="pete jones" w:date="2022-01-11T16:45:00Z"/>
                <w:rFonts w:ascii="Calibri" w:hAnsi="Calibri" w:cs="Calibri"/>
                <w:color w:val="000000"/>
                <w:sz w:val="22"/>
                <w:szCs w:val="22"/>
              </w:rPr>
            </w:pPr>
            <w:ins w:id="79472" w:author="pete jones" w:date="2022-01-11T16:45:00Z">
              <w:r w:rsidRPr="00910219">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67BFF27B" w14:textId="77777777" w:rsidR="00910219" w:rsidRPr="00910219" w:rsidRDefault="00910219" w:rsidP="00910219">
            <w:pPr>
              <w:spacing w:before="0" w:after="0" w:line="240" w:lineRule="auto"/>
              <w:jc w:val="center"/>
              <w:rPr>
                <w:ins w:id="79473" w:author="pete jones" w:date="2022-01-11T16:45:00Z"/>
                <w:rFonts w:ascii="Calibri" w:hAnsi="Calibri" w:cs="Calibri"/>
                <w:color w:val="000000"/>
                <w:sz w:val="22"/>
                <w:szCs w:val="22"/>
              </w:rPr>
            </w:pPr>
            <w:ins w:id="79474"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49C653A4" w14:textId="77777777" w:rsidR="00910219" w:rsidRPr="00910219" w:rsidRDefault="00910219" w:rsidP="00910219">
            <w:pPr>
              <w:spacing w:before="0" w:after="0" w:line="240" w:lineRule="auto"/>
              <w:jc w:val="center"/>
              <w:rPr>
                <w:ins w:id="79475" w:author="pete jones" w:date="2022-01-11T16:45:00Z"/>
                <w:rFonts w:ascii="Calibri" w:hAnsi="Calibri" w:cs="Calibri"/>
                <w:color w:val="000000"/>
                <w:sz w:val="22"/>
                <w:szCs w:val="22"/>
              </w:rPr>
            </w:pPr>
            <w:ins w:id="79476"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8839730" w14:textId="77777777" w:rsidR="00910219" w:rsidRPr="00910219" w:rsidRDefault="00910219" w:rsidP="00910219">
            <w:pPr>
              <w:spacing w:before="0" w:after="0" w:line="240" w:lineRule="auto"/>
              <w:jc w:val="center"/>
              <w:rPr>
                <w:ins w:id="79477" w:author="pete jones" w:date="2022-01-11T16:45:00Z"/>
                <w:rFonts w:ascii="Calibri" w:hAnsi="Calibri" w:cs="Calibri"/>
                <w:color w:val="000000"/>
                <w:sz w:val="22"/>
                <w:szCs w:val="22"/>
              </w:rPr>
            </w:pPr>
            <w:ins w:id="79478"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B4BF9C2" w14:textId="77777777" w:rsidR="00910219" w:rsidRPr="00910219" w:rsidRDefault="00910219" w:rsidP="00910219">
            <w:pPr>
              <w:spacing w:before="0" w:after="0" w:line="240" w:lineRule="auto"/>
              <w:jc w:val="center"/>
              <w:rPr>
                <w:ins w:id="79479" w:author="pete jones" w:date="2022-01-11T16:45:00Z"/>
                <w:rFonts w:ascii="Calibri" w:hAnsi="Calibri" w:cs="Calibri"/>
                <w:color w:val="000000"/>
                <w:sz w:val="22"/>
                <w:szCs w:val="22"/>
              </w:rPr>
            </w:pPr>
            <w:ins w:id="79480"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CB961D7" w14:textId="77777777" w:rsidR="00910219" w:rsidRPr="00910219" w:rsidRDefault="00910219" w:rsidP="00910219">
            <w:pPr>
              <w:spacing w:before="0" w:after="0" w:line="240" w:lineRule="auto"/>
              <w:jc w:val="center"/>
              <w:rPr>
                <w:ins w:id="79481" w:author="pete jones" w:date="2022-01-11T16:45:00Z"/>
                <w:rFonts w:ascii="Calibri" w:hAnsi="Calibri" w:cs="Calibri"/>
                <w:color w:val="000000"/>
                <w:sz w:val="22"/>
                <w:szCs w:val="22"/>
              </w:rPr>
            </w:pPr>
            <w:ins w:id="7948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EB5132" w14:textId="77777777" w:rsidR="00910219" w:rsidRPr="00910219" w:rsidRDefault="00910219" w:rsidP="00910219">
            <w:pPr>
              <w:spacing w:before="0" w:after="0" w:line="240" w:lineRule="auto"/>
              <w:jc w:val="center"/>
              <w:rPr>
                <w:ins w:id="79483" w:author="pete jones" w:date="2022-01-11T16:45:00Z"/>
                <w:rFonts w:ascii="Calibri" w:hAnsi="Calibri" w:cs="Calibri"/>
                <w:color w:val="000000"/>
                <w:sz w:val="22"/>
                <w:szCs w:val="22"/>
              </w:rPr>
            </w:pPr>
            <w:ins w:id="7948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96A7B6" w14:textId="77777777" w:rsidR="00910219" w:rsidRPr="00910219" w:rsidRDefault="00910219" w:rsidP="00910219">
            <w:pPr>
              <w:spacing w:before="0" w:after="0" w:line="240" w:lineRule="auto"/>
              <w:jc w:val="center"/>
              <w:rPr>
                <w:ins w:id="79485" w:author="pete jones" w:date="2022-01-11T16:45:00Z"/>
                <w:rFonts w:ascii="Calibri" w:hAnsi="Calibri" w:cs="Calibri"/>
                <w:color w:val="000000"/>
                <w:sz w:val="22"/>
                <w:szCs w:val="22"/>
              </w:rPr>
            </w:pPr>
            <w:ins w:id="7948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AC9B99" w14:textId="77777777" w:rsidR="00910219" w:rsidRPr="00910219" w:rsidRDefault="00910219" w:rsidP="00910219">
            <w:pPr>
              <w:spacing w:before="0" w:after="0" w:line="240" w:lineRule="auto"/>
              <w:jc w:val="center"/>
              <w:rPr>
                <w:ins w:id="79487" w:author="pete jones" w:date="2022-01-11T16:45:00Z"/>
                <w:rFonts w:ascii="Calibri" w:hAnsi="Calibri" w:cs="Calibri"/>
                <w:color w:val="000000"/>
                <w:sz w:val="22"/>
                <w:szCs w:val="22"/>
              </w:rPr>
            </w:pPr>
            <w:ins w:id="7948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DA3C68" w14:textId="77777777" w:rsidR="00910219" w:rsidRPr="00910219" w:rsidRDefault="00910219" w:rsidP="00910219">
            <w:pPr>
              <w:spacing w:before="0" w:after="0" w:line="240" w:lineRule="auto"/>
              <w:jc w:val="center"/>
              <w:rPr>
                <w:ins w:id="79489" w:author="pete jones" w:date="2022-01-11T16:45:00Z"/>
                <w:rFonts w:ascii="Calibri" w:hAnsi="Calibri" w:cs="Calibri"/>
                <w:color w:val="000000"/>
                <w:sz w:val="22"/>
                <w:szCs w:val="22"/>
              </w:rPr>
            </w:pPr>
            <w:ins w:id="7949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4C5D7C" w14:textId="77777777" w:rsidR="00910219" w:rsidRPr="00910219" w:rsidRDefault="00910219" w:rsidP="00910219">
            <w:pPr>
              <w:spacing w:before="0" w:after="0" w:line="240" w:lineRule="auto"/>
              <w:jc w:val="center"/>
              <w:rPr>
                <w:ins w:id="79491" w:author="pete jones" w:date="2022-01-11T16:45:00Z"/>
                <w:rFonts w:ascii="Calibri" w:hAnsi="Calibri" w:cs="Calibri"/>
                <w:color w:val="000000"/>
                <w:sz w:val="22"/>
                <w:szCs w:val="22"/>
              </w:rPr>
            </w:pPr>
            <w:ins w:id="79492"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1AB59FB" w14:textId="77777777" w:rsidR="00910219" w:rsidRPr="00910219" w:rsidRDefault="00910219" w:rsidP="00910219">
            <w:pPr>
              <w:spacing w:before="0" w:after="0" w:line="240" w:lineRule="auto"/>
              <w:jc w:val="center"/>
              <w:rPr>
                <w:ins w:id="79493" w:author="pete jones" w:date="2022-01-11T16:45:00Z"/>
                <w:rFonts w:ascii="Calibri" w:hAnsi="Calibri" w:cs="Calibri"/>
                <w:color w:val="000000"/>
                <w:sz w:val="22"/>
                <w:szCs w:val="22"/>
              </w:rPr>
            </w:pPr>
            <w:ins w:id="79494" w:author="pete jones" w:date="2022-01-11T16:45:00Z">
              <w:r w:rsidRPr="00910219">
                <w:rPr>
                  <w:rFonts w:ascii="Calibri" w:hAnsi="Calibri" w:cs="Calibri"/>
                  <w:color w:val="000000"/>
                  <w:sz w:val="22"/>
                  <w:szCs w:val="22"/>
                </w:rPr>
                <w:t> </w:t>
              </w:r>
            </w:ins>
          </w:p>
        </w:tc>
      </w:tr>
      <w:tr w:rsidR="00910219" w:rsidRPr="00910219" w14:paraId="2122C0CF" w14:textId="77777777" w:rsidTr="00910219">
        <w:trPr>
          <w:trHeight w:val="300"/>
          <w:ins w:id="79495"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E09395B" w14:textId="77777777" w:rsidR="00910219" w:rsidRPr="00910219" w:rsidRDefault="00910219" w:rsidP="00910219">
            <w:pPr>
              <w:spacing w:before="0" w:after="0" w:line="240" w:lineRule="auto"/>
              <w:jc w:val="center"/>
              <w:rPr>
                <w:ins w:id="79496" w:author="pete jones" w:date="2022-01-11T16:45:00Z"/>
                <w:rFonts w:ascii="Calibri" w:hAnsi="Calibri" w:cs="Calibri"/>
                <w:color w:val="000000"/>
                <w:sz w:val="22"/>
                <w:szCs w:val="22"/>
              </w:rPr>
            </w:pPr>
            <w:ins w:id="79497" w:author="pete jones" w:date="2022-01-11T16:45:00Z">
              <w:r w:rsidRPr="00910219">
                <w:rPr>
                  <w:rFonts w:ascii="Calibri" w:hAnsi="Calibri" w:cs="Calibri"/>
                  <w:color w:val="000000"/>
                  <w:sz w:val="22"/>
                  <w:szCs w:val="22"/>
                </w:rPr>
                <w:t>4</w:t>
              </w:r>
            </w:ins>
          </w:p>
        </w:tc>
        <w:tc>
          <w:tcPr>
            <w:tcW w:w="7409" w:type="dxa"/>
            <w:tcBorders>
              <w:top w:val="nil"/>
              <w:left w:val="nil"/>
              <w:bottom w:val="single" w:sz="4" w:space="0" w:color="auto"/>
              <w:right w:val="single" w:sz="8" w:space="0" w:color="auto"/>
            </w:tcBorders>
            <w:shd w:val="clear" w:color="auto" w:fill="auto"/>
            <w:noWrap/>
            <w:vAlign w:val="bottom"/>
            <w:hideMark/>
          </w:tcPr>
          <w:p w14:paraId="22EA374B" w14:textId="77777777" w:rsidR="00910219" w:rsidRPr="00910219" w:rsidRDefault="00910219" w:rsidP="00910219">
            <w:pPr>
              <w:spacing w:before="0" w:after="0" w:line="240" w:lineRule="auto"/>
              <w:jc w:val="left"/>
              <w:rPr>
                <w:ins w:id="79498" w:author="pete jones" w:date="2022-01-11T16:45:00Z"/>
                <w:rFonts w:ascii="Calibri" w:hAnsi="Calibri" w:cs="Calibri"/>
                <w:color w:val="000000"/>
                <w:sz w:val="22"/>
                <w:szCs w:val="22"/>
              </w:rPr>
            </w:pPr>
            <w:ins w:id="79499" w:author="pete jones" w:date="2022-01-11T16:45:00Z">
              <w:r w:rsidRPr="00910219">
                <w:rPr>
                  <w:rFonts w:ascii="Calibri" w:hAnsi="Calibri" w:cs="Calibri"/>
                  <w:color w:val="000000"/>
                  <w:sz w:val="22"/>
                  <w:szCs w:val="22"/>
                </w:rPr>
                <w:t>Statics and Structures</w:t>
              </w:r>
            </w:ins>
          </w:p>
        </w:tc>
        <w:tc>
          <w:tcPr>
            <w:tcW w:w="419" w:type="dxa"/>
            <w:tcBorders>
              <w:top w:val="nil"/>
              <w:left w:val="nil"/>
              <w:bottom w:val="single" w:sz="4" w:space="0" w:color="auto"/>
              <w:right w:val="single" w:sz="4" w:space="0" w:color="auto"/>
            </w:tcBorders>
            <w:shd w:val="clear" w:color="auto" w:fill="auto"/>
            <w:noWrap/>
            <w:vAlign w:val="bottom"/>
            <w:hideMark/>
          </w:tcPr>
          <w:p w14:paraId="0E580CEB" w14:textId="77777777" w:rsidR="00910219" w:rsidRPr="00910219" w:rsidRDefault="00910219" w:rsidP="00910219">
            <w:pPr>
              <w:spacing w:before="0" w:after="0" w:line="240" w:lineRule="auto"/>
              <w:jc w:val="center"/>
              <w:rPr>
                <w:ins w:id="79500" w:author="pete jones" w:date="2022-01-11T16:45:00Z"/>
                <w:rFonts w:ascii="Calibri" w:hAnsi="Calibri" w:cs="Calibri"/>
                <w:color w:val="000000"/>
                <w:sz w:val="22"/>
                <w:szCs w:val="22"/>
              </w:rPr>
            </w:pPr>
            <w:ins w:id="79501" w:author="pete jones" w:date="2022-01-11T16:45:00Z">
              <w:r w:rsidRPr="00910219">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62F45096" w14:textId="77777777" w:rsidR="00910219" w:rsidRPr="00910219" w:rsidRDefault="00910219" w:rsidP="00910219">
            <w:pPr>
              <w:spacing w:before="0" w:after="0" w:line="240" w:lineRule="auto"/>
              <w:jc w:val="center"/>
              <w:rPr>
                <w:ins w:id="79502" w:author="pete jones" w:date="2022-01-11T16:45:00Z"/>
                <w:rFonts w:ascii="Calibri" w:hAnsi="Calibri" w:cs="Calibri"/>
                <w:color w:val="000000"/>
                <w:sz w:val="22"/>
                <w:szCs w:val="22"/>
              </w:rPr>
            </w:pPr>
            <w:ins w:id="79503"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51C473B1" w14:textId="77777777" w:rsidR="00910219" w:rsidRPr="00910219" w:rsidRDefault="00910219" w:rsidP="00910219">
            <w:pPr>
              <w:spacing w:before="0" w:after="0" w:line="240" w:lineRule="auto"/>
              <w:jc w:val="center"/>
              <w:rPr>
                <w:ins w:id="79504" w:author="pete jones" w:date="2022-01-11T16:45:00Z"/>
                <w:rFonts w:ascii="Calibri" w:hAnsi="Calibri" w:cs="Calibri"/>
                <w:color w:val="000000"/>
                <w:sz w:val="22"/>
                <w:szCs w:val="22"/>
              </w:rPr>
            </w:pPr>
            <w:ins w:id="79505"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8972809" w14:textId="77777777" w:rsidR="00910219" w:rsidRPr="00910219" w:rsidRDefault="00910219" w:rsidP="00910219">
            <w:pPr>
              <w:spacing w:before="0" w:after="0" w:line="240" w:lineRule="auto"/>
              <w:jc w:val="center"/>
              <w:rPr>
                <w:ins w:id="79506" w:author="pete jones" w:date="2022-01-11T16:45:00Z"/>
                <w:rFonts w:ascii="Calibri" w:hAnsi="Calibri" w:cs="Calibri"/>
                <w:color w:val="000000"/>
                <w:sz w:val="22"/>
                <w:szCs w:val="22"/>
              </w:rPr>
            </w:pPr>
            <w:ins w:id="79507"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9E7E032" w14:textId="77777777" w:rsidR="00910219" w:rsidRPr="00910219" w:rsidRDefault="00910219" w:rsidP="00910219">
            <w:pPr>
              <w:spacing w:before="0" w:after="0" w:line="240" w:lineRule="auto"/>
              <w:jc w:val="center"/>
              <w:rPr>
                <w:ins w:id="79508" w:author="pete jones" w:date="2022-01-11T16:45:00Z"/>
                <w:rFonts w:ascii="Calibri" w:hAnsi="Calibri" w:cs="Calibri"/>
                <w:color w:val="000000"/>
                <w:sz w:val="22"/>
                <w:szCs w:val="22"/>
              </w:rPr>
            </w:pPr>
            <w:ins w:id="79509"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F90D2FB" w14:textId="77777777" w:rsidR="00910219" w:rsidRPr="00910219" w:rsidRDefault="00910219" w:rsidP="00910219">
            <w:pPr>
              <w:spacing w:before="0" w:after="0" w:line="240" w:lineRule="auto"/>
              <w:jc w:val="center"/>
              <w:rPr>
                <w:ins w:id="79510" w:author="pete jones" w:date="2022-01-11T16:45:00Z"/>
                <w:rFonts w:ascii="Calibri" w:hAnsi="Calibri" w:cs="Calibri"/>
                <w:color w:val="000000"/>
                <w:sz w:val="22"/>
                <w:szCs w:val="22"/>
              </w:rPr>
            </w:pPr>
            <w:ins w:id="7951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FAA17A" w14:textId="77777777" w:rsidR="00910219" w:rsidRPr="00910219" w:rsidRDefault="00910219" w:rsidP="00910219">
            <w:pPr>
              <w:spacing w:before="0" w:after="0" w:line="240" w:lineRule="auto"/>
              <w:jc w:val="center"/>
              <w:rPr>
                <w:ins w:id="79512" w:author="pete jones" w:date="2022-01-11T16:45:00Z"/>
                <w:rFonts w:ascii="Calibri" w:hAnsi="Calibri" w:cs="Calibri"/>
                <w:color w:val="000000"/>
                <w:sz w:val="22"/>
                <w:szCs w:val="22"/>
              </w:rPr>
            </w:pPr>
            <w:ins w:id="7951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11AB4C" w14:textId="77777777" w:rsidR="00910219" w:rsidRPr="00910219" w:rsidRDefault="00910219" w:rsidP="00910219">
            <w:pPr>
              <w:spacing w:before="0" w:after="0" w:line="240" w:lineRule="auto"/>
              <w:jc w:val="center"/>
              <w:rPr>
                <w:ins w:id="79514" w:author="pete jones" w:date="2022-01-11T16:45:00Z"/>
                <w:rFonts w:ascii="Calibri" w:hAnsi="Calibri" w:cs="Calibri"/>
                <w:color w:val="000000"/>
                <w:sz w:val="22"/>
                <w:szCs w:val="22"/>
              </w:rPr>
            </w:pPr>
            <w:ins w:id="7951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E5649E" w14:textId="77777777" w:rsidR="00910219" w:rsidRPr="00910219" w:rsidRDefault="00910219" w:rsidP="00910219">
            <w:pPr>
              <w:spacing w:before="0" w:after="0" w:line="240" w:lineRule="auto"/>
              <w:jc w:val="center"/>
              <w:rPr>
                <w:ins w:id="79516" w:author="pete jones" w:date="2022-01-11T16:45:00Z"/>
                <w:rFonts w:ascii="Calibri" w:hAnsi="Calibri" w:cs="Calibri"/>
                <w:color w:val="000000"/>
                <w:sz w:val="22"/>
                <w:szCs w:val="22"/>
              </w:rPr>
            </w:pPr>
            <w:ins w:id="7951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51CB5B" w14:textId="77777777" w:rsidR="00910219" w:rsidRPr="00910219" w:rsidRDefault="00910219" w:rsidP="00910219">
            <w:pPr>
              <w:spacing w:before="0" w:after="0" w:line="240" w:lineRule="auto"/>
              <w:jc w:val="center"/>
              <w:rPr>
                <w:ins w:id="79518" w:author="pete jones" w:date="2022-01-11T16:45:00Z"/>
                <w:rFonts w:ascii="Calibri" w:hAnsi="Calibri" w:cs="Calibri"/>
                <w:color w:val="000000"/>
                <w:sz w:val="22"/>
                <w:szCs w:val="22"/>
              </w:rPr>
            </w:pPr>
            <w:ins w:id="7951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F32040" w14:textId="77777777" w:rsidR="00910219" w:rsidRPr="00910219" w:rsidRDefault="00910219" w:rsidP="00910219">
            <w:pPr>
              <w:spacing w:before="0" w:after="0" w:line="240" w:lineRule="auto"/>
              <w:jc w:val="center"/>
              <w:rPr>
                <w:ins w:id="79520" w:author="pete jones" w:date="2022-01-11T16:45:00Z"/>
                <w:rFonts w:ascii="Calibri" w:hAnsi="Calibri" w:cs="Calibri"/>
                <w:color w:val="000000"/>
                <w:sz w:val="22"/>
                <w:szCs w:val="22"/>
              </w:rPr>
            </w:pPr>
            <w:ins w:id="79521"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02907F2" w14:textId="77777777" w:rsidR="00910219" w:rsidRPr="00910219" w:rsidRDefault="00910219" w:rsidP="00910219">
            <w:pPr>
              <w:spacing w:before="0" w:after="0" w:line="240" w:lineRule="auto"/>
              <w:jc w:val="center"/>
              <w:rPr>
                <w:ins w:id="79522" w:author="pete jones" w:date="2022-01-11T16:45:00Z"/>
                <w:rFonts w:ascii="Calibri" w:hAnsi="Calibri" w:cs="Calibri"/>
                <w:color w:val="000000"/>
                <w:sz w:val="22"/>
                <w:szCs w:val="22"/>
              </w:rPr>
            </w:pPr>
            <w:ins w:id="79523" w:author="pete jones" w:date="2022-01-11T16:45:00Z">
              <w:r w:rsidRPr="00910219">
                <w:rPr>
                  <w:rFonts w:ascii="Calibri" w:hAnsi="Calibri" w:cs="Calibri"/>
                  <w:color w:val="000000"/>
                  <w:sz w:val="22"/>
                  <w:szCs w:val="22"/>
                </w:rPr>
                <w:t> </w:t>
              </w:r>
            </w:ins>
          </w:p>
        </w:tc>
      </w:tr>
      <w:tr w:rsidR="00910219" w:rsidRPr="00910219" w14:paraId="3756E450" w14:textId="77777777" w:rsidTr="00910219">
        <w:trPr>
          <w:trHeight w:val="300"/>
          <w:ins w:id="79524"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D4B7C45" w14:textId="77777777" w:rsidR="00910219" w:rsidRPr="00910219" w:rsidRDefault="00910219" w:rsidP="00910219">
            <w:pPr>
              <w:spacing w:before="0" w:after="0" w:line="240" w:lineRule="auto"/>
              <w:jc w:val="center"/>
              <w:rPr>
                <w:ins w:id="79525" w:author="pete jones" w:date="2022-01-11T16:45:00Z"/>
                <w:rFonts w:ascii="Calibri" w:hAnsi="Calibri" w:cs="Calibri"/>
                <w:color w:val="000000"/>
                <w:sz w:val="22"/>
                <w:szCs w:val="22"/>
              </w:rPr>
            </w:pPr>
            <w:ins w:id="79526" w:author="pete jones" w:date="2022-01-11T16:45:00Z">
              <w:r w:rsidRPr="00910219">
                <w:rPr>
                  <w:rFonts w:ascii="Calibri" w:hAnsi="Calibri" w:cs="Calibri"/>
                  <w:color w:val="000000"/>
                  <w:sz w:val="22"/>
                  <w:szCs w:val="22"/>
                </w:rPr>
                <w:t>4</w:t>
              </w:r>
            </w:ins>
          </w:p>
        </w:tc>
        <w:tc>
          <w:tcPr>
            <w:tcW w:w="7409" w:type="dxa"/>
            <w:tcBorders>
              <w:top w:val="nil"/>
              <w:left w:val="nil"/>
              <w:bottom w:val="single" w:sz="4" w:space="0" w:color="auto"/>
              <w:right w:val="single" w:sz="8" w:space="0" w:color="auto"/>
            </w:tcBorders>
            <w:shd w:val="clear" w:color="auto" w:fill="auto"/>
            <w:noWrap/>
            <w:vAlign w:val="bottom"/>
            <w:hideMark/>
          </w:tcPr>
          <w:p w14:paraId="63EB504F" w14:textId="77777777" w:rsidR="00910219" w:rsidRPr="00910219" w:rsidRDefault="00910219" w:rsidP="00910219">
            <w:pPr>
              <w:spacing w:before="0" w:after="0" w:line="240" w:lineRule="auto"/>
              <w:jc w:val="left"/>
              <w:rPr>
                <w:ins w:id="79527" w:author="pete jones" w:date="2022-01-11T16:45:00Z"/>
                <w:rFonts w:ascii="Calibri" w:hAnsi="Calibri" w:cs="Calibri"/>
                <w:color w:val="000000"/>
                <w:sz w:val="22"/>
                <w:szCs w:val="22"/>
              </w:rPr>
            </w:pPr>
            <w:ins w:id="79528" w:author="pete jones" w:date="2022-01-11T16:45:00Z">
              <w:r w:rsidRPr="00910219">
                <w:rPr>
                  <w:rFonts w:ascii="Calibri" w:hAnsi="Calibri" w:cs="Calibri"/>
                  <w:color w:val="000000"/>
                  <w:sz w:val="22"/>
                  <w:szCs w:val="22"/>
                </w:rPr>
                <w:t>Systems Modelling, Simulation and Computation</w:t>
              </w:r>
            </w:ins>
          </w:p>
        </w:tc>
        <w:tc>
          <w:tcPr>
            <w:tcW w:w="419" w:type="dxa"/>
            <w:tcBorders>
              <w:top w:val="nil"/>
              <w:left w:val="nil"/>
              <w:bottom w:val="single" w:sz="4" w:space="0" w:color="auto"/>
              <w:right w:val="single" w:sz="4" w:space="0" w:color="auto"/>
            </w:tcBorders>
            <w:shd w:val="clear" w:color="auto" w:fill="auto"/>
            <w:noWrap/>
            <w:vAlign w:val="bottom"/>
            <w:hideMark/>
          </w:tcPr>
          <w:p w14:paraId="5574E075" w14:textId="77777777" w:rsidR="00910219" w:rsidRPr="00910219" w:rsidRDefault="00910219" w:rsidP="00910219">
            <w:pPr>
              <w:spacing w:before="0" w:after="0" w:line="240" w:lineRule="auto"/>
              <w:jc w:val="center"/>
              <w:rPr>
                <w:ins w:id="79529" w:author="pete jones" w:date="2022-01-11T16:45:00Z"/>
                <w:rFonts w:ascii="Calibri" w:hAnsi="Calibri" w:cs="Calibri"/>
                <w:color w:val="000000"/>
                <w:sz w:val="22"/>
                <w:szCs w:val="22"/>
              </w:rPr>
            </w:pPr>
            <w:ins w:id="79530" w:author="pete jones" w:date="2022-01-11T16:45:00Z">
              <w:r w:rsidRPr="00910219">
                <w:rPr>
                  <w:rFonts w:ascii="Calibri" w:hAnsi="Calibri" w:cs="Calibri"/>
                  <w:color w:val="000000"/>
                  <w:sz w:val="22"/>
                  <w:szCs w:val="22"/>
                </w:rPr>
                <w:t>M</w:t>
              </w:r>
            </w:ins>
          </w:p>
        </w:tc>
        <w:tc>
          <w:tcPr>
            <w:tcW w:w="487" w:type="dxa"/>
            <w:tcBorders>
              <w:top w:val="nil"/>
              <w:left w:val="nil"/>
              <w:bottom w:val="single" w:sz="4" w:space="0" w:color="auto"/>
              <w:right w:val="single" w:sz="4" w:space="0" w:color="auto"/>
            </w:tcBorders>
            <w:shd w:val="clear" w:color="auto" w:fill="auto"/>
            <w:noWrap/>
            <w:vAlign w:val="bottom"/>
            <w:hideMark/>
          </w:tcPr>
          <w:p w14:paraId="7FD3C8B5" w14:textId="77777777" w:rsidR="00910219" w:rsidRPr="00910219" w:rsidRDefault="00910219" w:rsidP="00910219">
            <w:pPr>
              <w:spacing w:before="0" w:after="0" w:line="240" w:lineRule="auto"/>
              <w:jc w:val="center"/>
              <w:rPr>
                <w:ins w:id="79531" w:author="pete jones" w:date="2022-01-11T16:45:00Z"/>
                <w:rFonts w:ascii="Calibri" w:hAnsi="Calibri" w:cs="Calibri"/>
                <w:color w:val="000000"/>
                <w:sz w:val="22"/>
                <w:szCs w:val="22"/>
              </w:rPr>
            </w:pPr>
            <w:ins w:id="79532"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7AC7D0A5" w14:textId="77777777" w:rsidR="00910219" w:rsidRPr="00910219" w:rsidRDefault="00910219" w:rsidP="00910219">
            <w:pPr>
              <w:spacing w:before="0" w:after="0" w:line="240" w:lineRule="auto"/>
              <w:jc w:val="center"/>
              <w:rPr>
                <w:ins w:id="79533" w:author="pete jones" w:date="2022-01-11T16:45:00Z"/>
                <w:rFonts w:ascii="Calibri" w:hAnsi="Calibri" w:cs="Calibri"/>
                <w:color w:val="000000"/>
                <w:sz w:val="22"/>
                <w:szCs w:val="22"/>
              </w:rPr>
            </w:pPr>
            <w:ins w:id="79534"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E9C44BF" w14:textId="77777777" w:rsidR="00910219" w:rsidRPr="00910219" w:rsidRDefault="00910219" w:rsidP="00910219">
            <w:pPr>
              <w:spacing w:before="0" w:after="0" w:line="240" w:lineRule="auto"/>
              <w:jc w:val="center"/>
              <w:rPr>
                <w:ins w:id="79535" w:author="pete jones" w:date="2022-01-11T16:45:00Z"/>
                <w:rFonts w:ascii="Calibri" w:hAnsi="Calibri" w:cs="Calibri"/>
                <w:color w:val="000000"/>
                <w:sz w:val="22"/>
                <w:szCs w:val="22"/>
              </w:rPr>
            </w:pPr>
            <w:ins w:id="79536"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C064880" w14:textId="77777777" w:rsidR="00910219" w:rsidRPr="00910219" w:rsidRDefault="00910219" w:rsidP="00910219">
            <w:pPr>
              <w:spacing w:before="0" w:after="0" w:line="240" w:lineRule="auto"/>
              <w:jc w:val="center"/>
              <w:rPr>
                <w:ins w:id="79537" w:author="pete jones" w:date="2022-01-11T16:45:00Z"/>
                <w:rFonts w:ascii="Calibri" w:hAnsi="Calibri" w:cs="Calibri"/>
                <w:color w:val="000000"/>
                <w:sz w:val="22"/>
                <w:szCs w:val="22"/>
              </w:rPr>
            </w:pPr>
            <w:ins w:id="79538"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8182CAC" w14:textId="77777777" w:rsidR="00910219" w:rsidRPr="00910219" w:rsidRDefault="00910219" w:rsidP="00910219">
            <w:pPr>
              <w:spacing w:before="0" w:after="0" w:line="240" w:lineRule="auto"/>
              <w:jc w:val="center"/>
              <w:rPr>
                <w:ins w:id="79539" w:author="pete jones" w:date="2022-01-11T16:45:00Z"/>
                <w:rFonts w:ascii="Calibri" w:hAnsi="Calibri" w:cs="Calibri"/>
                <w:color w:val="000000"/>
                <w:sz w:val="22"/>
                <w:szCs w:val="22"/>
              </w:rPr>
            </w:pPr>
            <w:ins w:id="7954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76719E" w14:textId="77777777" w:rsidR="00910219" w:rsidRPr="00910219" w:rsidRDefault="00910219" w:rsidP="00910219">
            <w:pPr>
              <w:spacing w:before="0" w:after="0" w:line="240" w:lineRule="auto"/>
              <w:jc w:val="center"/>
              <w:rPr>
                <w:ins w:id="79541" w:author="pete jones" w:date="2022-01-11T16:45:00Z"/>
                <w:rFonts w:ascii="Calibri" w:hAnsi="Calibri" w:cs="Calibri"/>
                <w:color w:val="000000"/>
                <w:sz w:val="22"/>
                <w:szCs w:val="22"/>
              </w:rPr>
            </w:pPr>
            <w:ins w:id="7954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F1778A" w14:textId="77777777" w:rsidR="00910219" w:rsidRPr="00910219" w:rsidRDefault="00910219" w:rsidP="00910219">
            <w:pPr>
              <w:spacing w:before="0" w:after="0" w:line="240" w:lineRule="auto"/>
              <w:jc w:val="center"/>
              <w:rPr>
                <w:ins w:id="79543" w:author="pete jones" w:date="2022-01-11T16:45:00Z"/>
                <w:rFonts w:ascii="Calibri" w:hAnsi="Calibri" w:cs="Calibri"/>
                <w:color w:val="000000"/>
                <w:sz w:val="22"/>
                <w:szCs w:val="22"/>
              </w:rPr>
            </w:pPr>
            <w:ins w:id="7954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83CB5D" w14:textId="77777777" w:rsidR="00910219" w:rsidRPr="00910219" w:rsidRDefault="00910219" w:rsidP="00910219">
            <w:pPr>
              <w:spacing w:before="0" w:after="0" w:line="240" w:lineRule="auto"/>
              <w:jc w:val="center"/>
              <w:rPr>
                <w:ins w:id="79545" w:author="pete jones" w:date="2022-01-11T16:45:00Z"/>
                <w:rFonts w:ascii="Calibri" w:hAnsi="Calibri" w:cs="Calibri"/>
                <w:color w:val="000000"/>
                <w:sz w:val="22"/>
                <w:szCs w:val="22"/>
              </w:rPr>
            </w:pPr>
            <w:ins w:id="7954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1D8DA6" w14:textId="77777777" w:rsidR="00910219" w:rsidRPr="00910219" w:rsidRDefault="00910219" w:rsidP="00910219">
            <w:pPr>
              <w:spacing w:before="0" w:after="0" w:line="240" w:lineRule="auto"/>
              <w:jc w:val="center"/>
              <w:rPr>
                <w:ins w:id="79547" w:author="pete jones" w:date="2022-01-11T16:45:00Z"/>
                <w:rFonts w:ascii="Calibri" w:hAnsi="Calibri" w:cs="Calibri"/>
                <w:color w:val="000000"/>
                <w:sz w:val="22"/>
                <w:szCs w:val="22"/>
              </w:rPr>
            </w:pPr>
            <w:ins w:id="7954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CFCB22" w14:textId="77777777" w:rsidR="00910219" w:rsidRPr="00910219" w:rsidRDefault="00910219" w:rsidP="00910219">
            <w:pPr>
              <w:spacing w:before="0" w:after="0" w:line="240" w:lineRule="auto"/>
              <w:jc w:val="center"/>
              <w:rPr>
                <w:ins w:id="79549" w:author="pete jones" w:date="2022-01-11T16:45:00Z"/>
                <w:rFonts w:ascii="Calibri" w:hAnsi="Calibri" w:cs="Calibri"/>
                <w:color w:val="000000"/>
                <w:sz w:val="22"/>
                <w:szCs w:val="22"/>
              </w:rPr>
            </w:pPr>
            <w:ins w:id="79550"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FB0A92B" w14:textId="77777777" w:rsidR="00910219" w:rsidRPr="00910219" w:rsidRDefault="00910219" w:rsidP="00910219">
            <w:pPr>
              <w:spacing w:before="0" w:after="0" w:line="240" w:lineRule="auto"/>
              <w:jc w:val="center"/>
              <w:rPr>
                <w:ins w:id="79551" w:author="pete jones" w:date="2022-01-11T16:45:00Z"/>
                <w:rFonts w:ascii="Calibri" w:hAnsi="Calibri" w:cs="Calibri"/>
                <w:color w:val="000000"/>
                <w:sz w:val="22"/>
                <w:szCs w:val="22"/>
              </w:rPr>
            </w:pPr>
            <w:ins w:id="79552" w:author="pete jones" w:date="2022-01-11T16:45:00Z">
              <w:r w:rsidRPr="00910219">
                <w:rPr>
                  <w:rFonts w:ascii="Calibri" w:hAnsi="Calibri" w:cs="Calibri"/>
                  <w:color w:val="000000"/>
                  <w:sz w:val="22"/>
                  <w:szCs w:val="22"/>
                </w:rPr>
                <w:t> </w:t>
              </w:r>
            </w:ins>
          </w:p>
        </w:tc>
      </w:tr>
      <w:tr w:rsidR="00910219" w:rsidRPr="00910219" w14:paraId="0D4FD99E" w14:textId="77777777" w:rsidTr="00910219">
        <w:trPr>
          <w:trHeight w:val="300"/>
          <w:ins w:id="79553"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B81971F" w14:textId="77777777" w:rsidR="00910219" w:rsidRPr="00910219" w:rsidRDefault="00910219" w:rsidP="00910219">
            <w:pPr>
              <w:spacing w:before="0" w:after="0" w:line="240" w:lineRule="auto"/>
              <w:jc w:val="center"/>
              <w:rPr>
                <w:ins w:id="79554" w:author="pete jones" w:date="2022-01-11T16:45:00Z"/>
                <w:rFonts w:ascii="Calibri" w:hAnsi="Calibri" w:cs="Calibri"/>
                <w:color w:val="000000"/>
                <w:sz w:val="22"/>
                <w:szCs w:val="22"/>
              </w:rPr>
            </w:pPr>
            <w:ins w:id="79555" w:author="pete jones" w:date="2022-01-11T16:45:00Z">
              <w:r w:rsidRPr="00910219">
                <w:rPr>
                  <w:rFonts w:ascii="Calibri" w:hAnsi="Calibri" w:cs="Calibri"/>
                  <w:color w:val="000000"/>
                  <w:sz w:val="22"/>
                  <w:szCs w:val="22"/>
                </w:rPr>
                <w:t>4</w:t>
              </w:r>
            </w:ins>
          </w:p>
        </w:tc>
        <w:tc>
          <w:tcPr>
            <w:tcW w:w="7409" w:type="dxa"/>
            <w:tcBorders>
              <w:top w:val="nil"/>
              <w:left w:val="nil"/>
              <w:bottom w:val="single" w:sz="4" w:space="0" w:color="auto"/>
              <w:right w:val="single" w:sz="8" w:space="0" w:color="auto"/>
            </w:tcBorders>
            <w:shd w:val="clear" w:color="auto" w:fill="auto"/>
            <w:noWrap/>
            <w:vAlign w:val="bottom"/>
            <w:hideMark/>
          </w:tcPr>
          <w:p w14:paraId="558F53BB" w14:textId="77777777" w:rsidR="00910219" w:rsidRPr="00910219" w:rsidRDefault="00910219" w:rsidP="00910219">
            <w:pPr>
              <w:spacing w:before="0" w:after="0" w:line="240" w:lineRule="auto"/>
              <w:jc w:val="left"/>
              <w:rPr>
                <w:ins w:id="79556" w:author="pete jones" w:date="2022-01-11T16:45:00Z"/>
                <w:rFonts w:ascii="Calibri" w:hAnsi="Calibri" w:cs="Calibri"/>
                <w:color w:val="000000"/>
                <w:sz w:val="22"/>
                <w:szCs w:val="22"/>
              </w:rPr>
            </w:pPr>
            <w:ins w:id="79557" w:author="pete jones" w:date="2022-01-11T16:45:00Z">
              <w:r w:rsidRPr="00910219">
                <w:rPr>
                  <w:rFonts w:ascii="Calibri" w:hAnsi="Calibri" w:cs="Calibri"/>
                  <w:color w:val="000000"/>
                  <w:sz w:val="22"/>
                  <w:szCs w:val="22"/>
                </w:rPr>
                <w:t>Yr1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768C141B" w14:textId="77777777" w:rsidR="00910219" w:rsidRPr="00910219" w:rsidRDefault="00910219" w:rsidP="00910219">
            <w:pPr>
              <w:spacing w:before="0" w:after="0" w:line="240" w:lineRule="auto"/>
              <w:jc w:val="center"/>
              <w:rPr>
                <w:ins w:id="79558" w:author="pete jones" w:date="2022-01-11T16:45:00Z"/>
                <w:rFonts w:ascii="Calibri" w:hAnsi="Calibri" w:cs="Calibri"/>
                <w:color w:val="000000"/>
                <w:sz w:val="22"/>
                <w:szCs w:val="22"/>
              </w:rPr>
            </w:pPr>
            <w:ins w:id="79559" w:author="pete jones" w:date="2022-01-11T16:45:00Z">
              <w:r w:rsidRPr="00910219">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76EC5494" w14:textId="77777777" w:rsidR="00910219" w:rsidRPr="00910219" w:rsidRDefault="00910219" w:rsidP="00910219">
            <w:pPr>
              <w:spacing w:before="0" w:after="0" w:line="240" w:lineRule="auto"/>
              <w:jc w:val="center"/>
              <w:rPr>
                <w:ins w:id="79560" w:author="pete jones" w:date="2022-01-11T16:45:00Z"/>
                <w:rFonts w:ascii="Calibri" w:hAnsi="Calibri" w:cs="Calibri"/>
                <w:color w:val="000000"/>
                <w:sz w:val="22"/>
                <w:szCs w:val="22"/>
              </w:rPr>
            </w:pPr>
            <w:ins w:id="79561" w:author="pete jones" w:date="2022-01-11T16:45:00Z">
              <w:r w:rsidRPr="00910219">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6375ACDF" w14:textId="77777777" w:rsidR="00910219" w:rsidRPr="00910219" w:rsidRDefault="00910219" w:rsidP="00910219">
            <w:pPr>
              <w:spacing w:before="0" w:after="0" w:line="240" w:lineRule="auto"/>
              <w:jc w:val="center"/>
              <w:rPr>
                <w:ins w:id="79562" w:author="pete jones" w:date="2022-01-11T16:45:00Z"/>
                <w:rFonts w:ascii="Calibri" w:hAnsi="Calibri" w:cs="Calibri"/>
                <w:color w:val="000000"/>
                <w:sz w:val="22"/>
                <w:szCs w:val="22"/>
              </w:rPr>
            </w:pPr>
            <w:ins w:id="79563"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475D1A3" w14:textId="77777777" w:rsidR="00910219" w:rsidRPr="00910219" w:rsidRDefault="00910219" w:rsidP="00910219">
            <w:pPr>
              <w:spacing w:before="0" w:after="0" w:line="240" w:lineRule="auto"/>
              <w:jc w:val="center"/>
              <w:rPr>
                <w:ins w:id="79564" w:author="pete jones" w:date="2022-01-11T16:45:00Z"/>
                <w:rFonts w:ascii="Calibri" w:hAnsi="Calibri" w:cs="Calibri"/>
                <w:color w:val="000000"/>
                <w:sz w:val="22"/>
                <w:szCs w:val="22"/>
              </w:rPr>
            </w:pPr>
            <w:ins w:id="79565"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6F81FE6" w14:textId="77777777" w:rsidR="00910219" w:rsidRPr="00910219" w:rsidRDefault="00910219" w:rsidP="00910219">
            <w:pPr>
              <w:spacing w:before="0" w:after="0" w:line="240" w:lineRule="auto"/>
              <w:jc w:val="center"/>
              <w:rPr>
                <w:ins w:id="79566" w:author="pete jones" w:date="2022-01-11T16:45:00Z"/>
                <w:rFonts w:ascii="Calibri" w:hAnsi="Calibri" w:cs="Calibri"/>
                <w:color w:val="000000"/>
                <w:sz w:val="22"/>
                <w:szCs w:val="22"/>
              </w:rPr>
            </w:pPr>
            <w:ins w:id="79567"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7EC918D" w14:textId="77777777" w:rsidR="00910219" w:rsidRPr="00910219" w:rsidRDefault="00910219" w:rsidP="00910219">
            <w:pPr>
              <w:spacing w:before="0" w:after="0" w:line="240" w:lineRule="auto"/>
              <w:jc w:val="center"/>
              <w:rPr>
                <w:ins w:id="79568" w:author="pete jones" w:date="2022-01-11T16:45:00Z"/>
                <w:rFonts w:ascii="Calibri" w:hAnsi="Calibri" w:cs="Calibri"/>
                <w:color w:val="000000"/>
                <w:sz w:val="22"/>
                <w:szCs w:val="22"/>
              </w:rPr>
            </w:pPr>
            <w:ins w:id="7956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987D47" w14:textId="77777777" w:rsidR="00910219" w:rsidRPr="00910219" w:rsidRDefault="00910219" w:rsidP="00910219">
            <w:pPr>
              <w:spacing w:before="0" w:after="0" w:line="240" w:lineRule="auto"/>
              <w:jc w:val="center"/>
              <w:rPr>
                <w:ins w:id="79570" w:author="pete jones" w:date="2022-01-11T16:45:00Z"/>
                <w:rFonts w:ascii="Calibri" w:hAnsi="Calibri" w:cs="Calibri"/>
                <w:color w:val="000000"/>
                <w:sz w:val="22"/>
                <w:szCs w:val="22"/>
              </w:rPr>
            </w:pPr>
            <w:ins w:id="7957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0AE955" w14:textId="77777777" w:rsidR="00910219" w:rsidRPr="00910219" w:rsidRDefault="00910219" w:rsidP="00910219">
            <w:pPr>
              <w:spacing w:before="0" w:after="0" w:line="240" w:lineRule="auto"/>
              <w:jc w:val="center"/>
              <w:rPr>
                <w:ins w:id="79572" w:author="pete jones" w:date="2022-01-11T16:45:00Z"/>
                <w:rFonts w:ascii="Calibri" w:hAnsi="Calibri" w:cs="Calibri"/>
                <w:color w:val="000000"/>
                <w:sz w:val="22"/>
                <w:szCs w:val="22"/>
              </w:rPr>
            </w:pPr>
            <w:ins w:id="7957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A621DE" w14:textId="77777777" w:rsidR="00910219" w:rsidRPr="00910219" w:rsidRDefault="00910219" w:rsidP="00910219">
            <w:pPr>
              <w:spacing w:before="0" w:after="0" w:line="240" w:lineRule="auto"/>
              <w:jc w:val="center"/>
              <w:rPr>
                <w:ins w:id="79574" w:author="pete jones" w:date="2022-01-11T16:45:00Z"/>
                <w:rFonts w:ascii="Calibri" w:hAnsi="Calibri" w:cs="Calibri"/>
                <w:color w:val="000000"/>
                <w:sz w:val="22"/>
                <w:szCs w:val="22"/>
              </w:rPr>
            </w:pPr>
            <w:ins w:id="7957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6E2023" w14:textId="77777777" w:rsidR="00910219" w:rsidRPr="00910219" w:rsidRDefault="00910219" w:rsidP="00910219">
            <w:pPr>
              <w:spacing w:before="0" w:after="0" w:line="240" w:lineRule="auto"/>
              <w:jc w:val="center"/>
              <w:rPr>
                <w:ins w:id="79576" w:author="pete jones" w:date="2022-01-11T16:45:00Z"/>
                <w:rFonts w:ascii="Calibri" w:hAnsi="Calibri" w:cs="Calibri"/>
                <w:color w:val="000000"/>
                <w:sz w:val="22"/>
                <w:szCs w:val="22"/>
              </w:rPr>
            </w:pPr>
            <w:ins w:id="79577" w:author="pete jones" w:date="2022-01-11T16:45:00Z">
              <w:r w:rsidRPr="00910219">
                <w:rPr>
                  <w:rFonts w:ascii="Calibri" w:hAnsi="Calibri" w:cs="Calibri"/>
                  <w:color w:val="000000"/>
                  <w:sz w:val="22"/>
                  <w:szCs w:val="22"/>
                </w:rPr>
                <w:t>60</w:t>
              </w:r>
            </w:ins>
          </w:p>
        </w:tc>
        <w:tc>
          <w:tcPr>
            <w:tcW w:w="399" w:type="dxa"/>
            <w:tcBorders>
              <w:top w:val="nil"/>
              <w:left w:val="nil"/>
              <w:bottom w:val="single" w:sz="4" w:space="0" w:color="auto"/>
              <w:right w:val="single" w:sz="4" w:space="0" w:color="auto"/>
            </w:tcBorders>
            <w:shd w:val="clear" w:color="auto" w:fill="auto"/>
            <w:noWrap/>
            <w:vAlign w:val="bottom"/>
            <w:hideMark/>
          </w:tcPr>
          <w:p w14:paraId="02D39411" w14:textId="77777777" w:rsidR="00910219" w:rsidRPr="00910219" w:rsidRDefault="00910219" w:rsidP="00910219">
            <w:pPr>
              <w:spacing w:before="0" w:after="0" w:line="240" w:lineRule="auto"/>
              <w:jc w:val="center"/>
              <w:rPr>
                <w:ins w:id="79578" w:author="pete jones" w:date="2022-01-11T16:45:00Z"/>
                <w:rFonts w:ascii="Calibri" w:hAnsi="Calibri" w:cs="Calibri"/>
                <w:color w:val="000000"/>
                <w:sz w:val="22"/>
                <w:szCs w:val="22"/>
              </w:rPr>
            </w:pPr>
            <w:ins w:id="79579" w:author="pete jones" w:date="2022-01-11T16:45:00Z">
              <w:r w:rsidRPr="00910219">
                <w:rPr>
                  <w:rFonts w:ascii="Calibri" w:hAnsi="Calibri" w:cs="Calibri"/>
                  <w:color w:val="000000"/>
                  <w:sz w:val="22"/>
                  <w:szCs w:val="22"/>
                </w:rPr>
                <w:t>20</w:t>
              </w:r>
            </w:ins>
          </w:p>
        </w:tc>
        <w:tc>
          <w:tcPr>
            <w:tcW w:w="406" w:type="dxa"/>
            <w:tcBorders>
              <w:top w:val="nil"/>
              <w:left w:val="nil"/>
              <w:bottom w:val="single" w:sz="4" w:space="0" w:color="auto"/>
              <w:right w:val="single" w:sz="8" w:space="0" w:color="auto"/>
            </w:tcBorders>
            <w:shd w:val="clear" w:color="auto" w:fill="auto"/>
            <w:noWrap/>
            <w:vAlign w:val="bottom"/>
            <w:hideMark/>
          </w:tcPr>
          <w:p w14:paraId="09E4103E" w14:textId="77777777" w:rsidR="00910219" w:rsidRPr="00910219" w:rsidRDefault="00910219" w:rsidP="00910219">
            <w:pPr>
              <w:spacing w:before="0" w:after="0" w:line="240" w:lineRule="auto"/>
              <w:jc w:val="center"/>
              <w:rPr>
                <w:ins w:id="79580" w:author="pete jones" w:date="2022-01-11T16:45:00Z"/>
                <w:rFonts w:ascii="Calibri" w:hAnsi="Calibri" w:cs="Calibri"/>
                <w:color w:val="000000"/>
                <w:sz w:val="22"/>
                <w:szCs w:val="22"/>
              </w:rPr>
            </w:pPr>
            <w:ins w:id="79581" w:author="pete jones" w:date="2022-01-11T16:45:00Z">
              <w:r w:rsidRPr="00910219">
                <w:rPr>
                  <w:rFonts w:ascii="Calibri" w:hAnsi="Calibri" w:cs="Calibri"/>
                  <w:color w:val="000000"/>
                  <w:sz w:val="22"/>
                  <w:szCs w:val="22"/>
                </w:rPr>
                <w:t>20</w:t>
              </w:r>
            </w:ins>
          </w:p>
        </w:tc>
      </w:tr>
      <w:tr w:rsidR="00910219" w:rsidRPr="00910219" w14:paraId="6DCC5462" w14:textId="77777777" w:rsidTr="00910219">
        <w:trPr>
          <w:trHeight w:val="300"/>
          <w:ins w:id="79582"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B5C4A9F" w14:textId="77777777" w:rsidR="00910219" w:rsidRPr="00910219" w:rsidRDefault="00910219" w:rsidP="00910219">
            <w:pPr>
              <w:spacing w:before="0" w:after="0" w:line="240" w:lineRule="auto"/>
              <w:jc w:val="center"/>
              <w:rPr>
                <w:ins w:id="79583" w:author="pete jones" w:date="2022-01-11T16:45:00Z"/>
                <w:rFonts w:ascii="Calibri" w:hAnsi="Calibri" w:cs="Calibri"/>
                <w:color w:val="000000"/>
                <w:sz w:val="22"/>
                <w:szCs w:val="22"/>
              </w:rPr>
            </w:pPr>
            <w:ins w:id="79584" w:author="pete jones" w:date="2022-01-11T16:45:00Z">
              <w:r w:rsidRPr="00910219">
                <w:rPr>
                  <w:rFonts w:ascii="Calibri" w:hAnsi="Calibri" w:cs="Calibri"/>
                  <w:color w:val="000000"/>
                  <w:sz w:val="22"/>
                  <w:szCs w:val="22"/>
                </w:rPr>
                <w:t>5</w:t>
              </w:r>
            </w:ins>
          </w:p>
        </w:tc>
        <w:tc>
          <w:tcPr>
            <w:tcW w:w="7409" w:type="dxa"/>
            <w:tcBorders>
              <w:top w:val="nil"/>
              <w:left w:val="nil"/>
              <w:bottom w:val="single" w:sz="4" w:space="0" w:color="auto"/>
              <w:right w:val="single" w:sz="8" w:space="0" w:color="auto"/>
            </w:tcBorders>
            <w:shd w:val="clear" w:color="auto" w:fill="auto"/>
            <w:noWrap/>
            <w:vAlign w:val="bottom"/>
            <w:hideMark/>
          </w:tcPr>
          <w:p w14:paraId="2EA7843E" w14:textId="77777777" w:rsidR="00910219" w:rsidRPr="00910219" w:rsidRDefault="00910219" w:rsidP="00910219">
            <w:pPr>
              <w:spacing w:before="0" w:after="0" w:line="240" w:lineRule="auto"/>
              <w:jc w:val="left"/>
              <w:rPr>
                <w:ins w:id="79585" w:author="pete jones" w:date="2022-01-11T16:45:00Z"/>
                <w:rFonts w:ascii="Calibri" w:hAnsi="Calibri" w:cs="Calibri"/>
                <w:color w:val="000000"/>
                <w:sz w:val="22"/>
                <w:szCs w:val="22"/>
              </w:rPr>
            </w:pPr>
            <w:ins w:id="79586" w:author="pete jones" w:date="2022-01-11T16:45:00Z">
              <w:r w:rsidRPr="00910219">
                <w:rPr>
                  <w:rFonts w:ascii="Calibri" w:hAnsi="Calibri" w:cs="Calibri"/>
                  <w:color w:val="000000"/>
                  <w:sz w:val="22"/>
                  <w:szCs w:val="22"/>
                </w:rPr>
                <w:t>Dynamics and Fluid Mechanics</w:t>
              </w:r>
            </w:ins>
          </w:p>
        </w:tc>
        <w:tc>
          <w:tcPr>
            <w:tcW w:w="419" w:type="dxa"/>
            <w:tcBorders>
              <w:top w:val="nil"/>
              <w:left w:val="nil"/>
              <w:bottom w:val="single" w:sz="4" w:space="0" w:color="auto"/>
              <w:right w:val="single" w:sz="4" w:space="0" w:color="auto"/>
            </w:tcBorders>
            <w:shd w:val="clear" w:color="auto" w:fill="auto"/>
            <w:noWrap/>
            <w:vAlign w:val="bottom"/>
            <w:hideMark/>
          </w:tcPr>
          <w:p w14:paraId="6B89003C" w14:textId="77777777" w:rsidR="00910219" w:rsidRPr="00910219" w:rsidRDefault="00910219" w:rsidP="00910219">
            <w:pPr>
              <w:spacing w:before="0" w:after="0" w:line="240" w:lineRule="auto"/>
              <w:jc w:val="center"/>
              <w:rPr>
                <w:ins w:id="79587" w:author="pete jones" w:date="2022-01-11T16:45:00Z"/>
                <w:rFonts w:ascii="Calibri" w:hAnsi="Calibri" w:cs="Calibri"/>
                <w:color w:val="000000"/>
                <w:sz w:val="22"/>
                <w:szCs w:val="22"/>
              </w:rPr>
            </w:pPr>
            <w:ins w:id="79588" w:author="pete jones" w:date="2022-01-11T16:45:00Z">
              <w:r w:rsidRPr="00910219">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01DAE31B" w14:textId="77777777" w:rsidR="00910219" w:rsidRPr="00910219" w:rsidRDefault="00910219" w:rsidP="00910219">
            <w:pPr>
              <w:spacing w:before="0" w:after="0" w:line="240" w:lineRule="auto"/>
              <w:jc w:val="center"/>
              <w:rPr>
                <w:ins w:id="79589" w:author="pete jones" w:date="2022-01-11T16:45:00Z"/>
                <w:rFonts w:ascii="Calibri" w:hAnsi="Calibri" w:cs="Calibri"/>
                <w:color w:val="000000"/>
                <w:sz w:val="22"/>
                <w:szCs w:val="22"/>
              </w:rPr>
            </w:pPr>
            <w:ins w:id="79590"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4547261A" w14:textId="77777777" w:rsidR="00910219" w:rsidRPr="00910219" w:rsidRDefault="00910219" w:rsidP="00910219">
            <w:pPr>
              <w:spacing w:before="0" w:after="0" w:line="240" w:lineRule="auto"/>
              <w:jc w:val="center"/>
              <w:rPr>
                <w:ins w:id="79591" w:author="pete jones" w:date="2022-01-11T16:45:00Z"/>
                <w:rFonts w:ascii="Calibri" w:hAnsi="Calibri" w:cs="Calibri"/>
                <w:color w:val="000000"/>
                <w:sz w:val="22"/>
                <w:szCs w:val="22"/>
              </w:rPr>
            </w:pPr>
            <w:ins w:id="79592"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58D7C21" w14:textId="77777777" w:rsidR="00910219" w:rsidRPr="00910219" w:rsidRDefault="00910219" w:rsidP="00910219">
            <w:pPr>
              <w:spacing w:before="0" w:after="0" w:line="240" w:lineRule="auto"/>
              <w:jc w:val="center"/>
              <w:rPr>
                <w:ins w:id="79593" w:author="pete jones" w:date="2022-01-11T16:45:00Z"/>
                <w:rFonts w:ascii="Calibri" w:hAnsi="Calibri" w:cs="Calibri"/>
                <w:color w:val="000000"/>
                <w:sz w:val="22"/>
                <w:szCs w:val="22"/>
              </w:rPr>
            </w:pPr>
            <w:ins w:id="79594"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FDFCFD0" w14:textId="77777777" w:rsidR="00910219" w:rsidRPr="00910219" w:rsidRDefault="00910219" w:rsidP="00910219">
            <w:pPr>
              <w:spacing w:before="0" w:after="0" w:line="240" w:lineRule="auto"/>
              <w:jc w:val="center"/>
              <w:rPr>
                <w:ins w:id="79595" w:author="pete jones" w:date="2022-01-11T16:45:00Z"/>
                <w:rFonts w:ascii="Calibri" w:hAnsi="Calibri" w:cs="Calibri"/>
                <w:color w:val="000000"/>
                <w:sz w:val="22"/>
                <w:szCs w:val="22"/>
              </w:rPr>
            </w:pPr>
            <w:ins w:id="79596"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8341F87" w14:textId="77777777" w:rsidR="00910219" w:rsidRPr="00910219" w:rsidRDefault="00910219" w:rsidP="00910219">
            <w:pPr>
              <w:spacing w:before="0" w:after="0" w:line="240" w:lineRule="auto"/>
              <w:jc w:val="center"/>
              <w:rPr>
                <w:ins w:id="79597" w:author="pete jones" w:date="2022-01-11T16:45:00Z"/>
                <w:rFonts w:ascii="Calibri" w:hAnsi="Calibri" w:cs="Calibri"/>
                <w:color w:val="000000"/>
                <w:sz w:val="22"/>
                <w:szCs w:val="22"/>
              </w:rPr>
            </w:pPr>
            <w:ins w:id="7959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AA4407" w14:textId="77777777" w:rsidR="00910219" w:rsidRPr="00910219" w:rsidRDefault="00910219" w:rsidP="00910219">
            <w:pPr>
              <w:spacing w:before="0" w:after="0" w:line="240" w:lineRule="auto"/>
              <w:jc w:val="center"/>
              <w:rPr>
                <w:ins w:id="79599" w:author="pete jones" w:date="2022-01-11T16:45:00Z"/>
                <w:rFonts w:ascii="Calibri" w:hAnsi="Calibri" w:cs="Calibri"/>
                <w:color w:val="000000"/>
                <w:sz w:val="22"/>
                <w:szCs w:val="22"/>
              </w:rPr>
            </w:pPr>
            <w:ins w:id="7960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008D0C" w14:textId="77777777" w:rsidR="00910219" w:rsidRPr="00910219" w:rsidRDefault="00910219" w:rsidP="00910219">
            <w:pPr>
              <w:spacing w:before="0" w:after="0" w:line="240" w:lineRule="auto"/>
              <w:jc w:val="center"/>
              <w:rPr>
                <w:ins w:id="79601" w:author="pete jones" w:date="2022-01-11T16:45:00Z"/>
                <w:rFonts w:ascii="Calibri" w:hAnsi="Calibri" w:cs="Calibri"/>
                <w:color w:val="000000"/>
                <w:sz w:val="22"/>
                <w:szCs w:val="22"/>
              </w:rPr>
            </w:pPr>
            <w:ins w:id="7960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2FCA4B" w14:textId="77777777" w:rsidR="00910219" w:rsidRPr="00910219" w:rsidRDefault="00910219" w:rsidP="00910219">
            <w:pPr>
              <w:spacing w:before="0" w:after="0" w:line="240" w:lineRule="auto"/>
              <w:jc w:val="center"/>
              <w:rPr>
                <w:ins w:id="79603" w:author="pete jones" w:date="2022-01-11T16:45:00Z"/>
                <w:rFonts w:ascii="Calibri" w:hAnsi="Calibri" w:cs="Calibri"/>
                <w:color w:val="000000"/>
                <w:sz w:val="22"/>
                <w:szCs w:val="22"/>
              </w:rPr>
            </w:pPr>
            <w:ins w:id="7960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707D48" w14:textId="77777777" w:rsidR="00910219" w:rsidRPr="00910219" w:rsidRDefault="00910219" w:rsidP="00910219">
            <w:pPr>
              <w:spacing w:before="0" w:after="0" w:line="240" w:lineRule="auto"/>
              <w:jc w:val="center"/>
              <w:rPr>
                <w:ins w:id="79605" w:author="pete jones" w:date="2022-01-11T16:45:00Z"/>
                <w:rFonts w:ascii="Calibri" w:hAnsi="Calibri" w:cs="Calibri"/>
                <w:color w:val="000000"/>
                <w:sz w:val="22"/>
                <w:szCs w:val="22"/>
              </w:rPr>
            </w:pPr>
            <w:ins w:id="7960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830B6C" w14:textId="77777777" w:rsidR="00910219" w:rsidRPr="00910219" w:rsidRDefault="00910219" w:rsidP="00910219">
            <w:pPr>
              <w:spacing w:before="0" w:after="0" w:line="240" w:lineRule="auto"/>
              <w:jc w:val="center"/>
              <w:rPr>
                <w:ins w:id="79607" w:author="pete jones" w:date="2022-01-11T16:45:00Z"/>
                <w:rFonts w:ascii="Calibri" w:hAnsi="Calibri" w:cs="Calibri"/>
                <w:color w:val="000000"/>
                <w:sz w:val="22"/>
                <w:szCs w:val="22"/>
              </w:rPr>
            </w:pPr>
            <w:ins w:id="79608"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95A0706" w14:textId="77777777" w:rsidR="00910219" w:rsidRPr="00910219" w:rsidRDefault="00910219" w:rsidP="00910219">
            <w:pPr>
              <w:spacing w:before="0" w:after="0" w:line="240" w:lineRule="auto"/>
              <w:jc w:val="center"/>
              <w:rPr>
                <w:ins w:id="79609" w:author="pete jones" w:date="2022-01-11T16:45:00Z"/>
                <w:rFonts w:ascii="Calibri" w:hAnsi="Calibri" w:cs="Calibri"/>
                <w:color w:val="000000"/>
                <w:sz w:val="22"/>
                <w:szCs w:val="22"/>
              </w:rPr>
            </w:pPr>
            <w:ins w:id="79610" w:author="pete jones" w:date="2022-01-11T16:45:00Z">
              <w:r w:rsidRPr="00910219">
                <w:rPr>
                  <w:rFonts w:ascii="Calibri" w:hAnsi="Calibri" w:cs="Calibri"/>
                  <w:color w:val="000000"/>
                  <w:sz w:val="22"/>
                  <w:szCs w:val="22"/>
                </w:rPr>
                <w:t> </w:t>
              </w:r>
            </w:ins>
          </w:p>
        </w:tc>
      </w:tr>
      <w:tr w:rsidR="00910219" w:rsidRPr="00910219" w14:paraId="200D8FC6" w14:textId="77777777" w:rsidTr="00910219">
        <w:trPr>
          <w:trHeight w:val="300"/>
          <w:ins w:id="79611"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2CE2052" w14:textId="77777777" w:rsidR="00910219" w:rsidRPr="00910219" w:rsidRDefault="00910219" w:rsidP="00910219">
            <w:pPr>
              <w:spacing w:before="0" w:after="0" w:line="240" w:lineRule="auto"/>
              <w:jc w:val="center"/>
              <w:rPr>
                <w:ins w:id="79612" w:author="pete jones" w:date="2022-01-11T16:45:00Z"/>
                <w:rFonts w:ascii="Calibri" w:hAnsi="Calibri" w:cs="Calibri"/>
                <w:color w:val="000000"/>
                <w:sz w:val="22"/>
                <w:szCs w:val="22"/>
              </w:rPr>
            </w:pPr>
            <w:ins w:id="79613" w:author="pete jones" w:date="2022-01-11T16:45:00Z">
              <w:r w:rsidRPr="00910219">
                <w:rPr>
                  <w:rFonts w:ascii="Calibri" w:hAnsi="Calibri" w:cs="Calibri"/>
                  <w:color w:val="000000"/>
                  <w:sz w:val="22"/>
                  <w:szCs w:val="22"/>
                </w:rPr>
                <w:t>5</w:t>
              </w:r>
            </w:ins>
          </w:p>
        </w:tc>
        <w:tc>
          <w:tcPr>
            <w:tcW w:w="7409" w:type="dxa"/>
            <w:tcBorders>
              <w:top w:val="nil"/>
              <w:left w:val="nil"/>
              <w:bottom w:val="single" w:sz="4" w:space="0" w:color="auto"/>
              <w:right w:val="single" w:sz="8" w:space="0" w:color="auto"/>
            </w:tcBorders>
            <w:shd w:val="clear" w:color="auto" w:fill="auto"/>
            <w:noWrap/>
            <w:vAlign w:val="bottom"/>
            <w:hideMark/>
          </w:tcPr>
          <w:p w14:paraId="48BAD935" w14:textId="77777777" w:rsidR="00910219" w:rsidRPr="00910219" w:rsidRDefault="00910219" w:rsidP="00910219">
            <w:pPr>
              <w:spacing w:before="0" w:after="0" w:line="240" w:lineRule="auto"/>
              <w:jc w:val="left"/>
              <w:rPr>
                <w:ins w:id="79614" w:author="pete jones" w:date="2022-01-11T16:45:00Z"/>
                <w:rFonts w:ascii="Calibri" w:hAnsi="Calibri" w:cs="Calibri"/>
                <w:color w:val="000000"/>
                <w:sz w:val="22"/>
                <w:szCs w:val="22"/>
              </w:rPr>
            </w:pPr>
            <w:ins w:id="79615" w:author="pete jones" w:date="2022-01-11T16:45:00Z">
              <w:r w:rsidRPr="00910219">
                <w:rPr>
                  <w:rFonts w:ascii="Calibri" w:hAnsi="Calibri" w:cs="Calibri"/>
                  <w:color w:val="000000"/>
                  <w:sz w:val="22"/>
                  <w:szCs w:val="22"/>
                </w:rPr>
                <w:t>Electromechanical System Design</w:t>
              </w:r>
            </w:ins>
          </w:p>
        </w:tc>
        <w:tc>
          <w:tcPr>
            <w:tcW w:w="419" w:type="dxa"/>
            <w:tcBorders>
              <w:top w:val="nil"/>
              <w:left w:val="nil"/>
              <w:bottom w:val="single" w:sz="4" w:space="0" w:color="auto"/>
              <w:right w:val="single" w:sz="4" w:space="0" w:color="auto"/>
            </w:tcBorders>
            <w:shd w:val="clear" w:color="auto" w:fill="auto"/>
            <w:noWrap/>
            <w:vAlign w:val="bottom"/>
            <w:hideMark/>
          </w:tcPr>
          <w:p w14:paraId="432BA3EA" w14:textId="77777777" w:rsidR="00910219" w:rsidRPr="00910219" w:rsidRDefault="00910219" w:rsidP="00910219">
            <w:pPr>
              <w:spacing w:before="0" w:after="0" w:line="240" w:lineRule="auto"/>
              <w:jc w:val="center"/>
              <w:rPr>
                <w:ins w:id="79616" w:author="pete jones" w:date="2022-01-11T16:45:00Z"/>
                <w:rFonts w:ascii="Calibri" w:hAnsi="Calibri" w:cs="Calibri"/>
                <w:color w:val="000000"/>
                <w:sz w:val="22"/>
                <w:szCs w:val="22"/>
              </w:rPr>
            </w:pPr>
            <w:ins w:id="79617" w:author="pete jones" w:date="2022-01-11T16:45:00Z">
              <w:r w:rsidRPr="00910219">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7C3C23CB" w14:textId="77777777" w:rsidR="00910219" w:rsidRPr="00910219" w:rsidRDefault="00910219" w:rsidP="00910219">
            <w:pPr>
              <w:spacing w:before="0" w:after="0" w:line="240" w:lineRule="auto"/>
              <w:jc w:val="center"/>
              <w:rPr>
                <w:ins w:id="79618" w:author="pete jones" w:date="2022-01-11T16:45:00Z"/>
                <w:rFonts w:ascii="Calibri" w:hAnsi="Calibri" w:cs="Calibri"/>
                <w:color w:val="000000"/>
                <w:sz w:val="22"/>
                <w:szCs w:val="22"/>
              </w:rPr>
            </w:pPr>
            <w:ins w:id="79619"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2A361025" w14:textId="77777777" w:rsidR="00910219" w:rsidRPr="00910219" w:rsidRDefault="00910219" w:rsidP="00910219">
            <w:pPr>
              <w:spacing w:before="0" w:after="0" w:line="240" w:lineRule="auto"/>
              <w:jc w:val="center"/>
              <w:rPr>
                <w:ins w:id="79620" w:author="pete jones" w:date="2022-01-11T16:45:00Z"/>
                <w:rFonts w:ascii="Calibri" w:hAnsi="Calibri" w:cs="Calibri"/>
                <w:color w:val="000000"/>
                <w:sz w:val="22"/>
                <w:szCs w:val="22"/>
              </w:rPr>
            </w:pPr>
            <w:ins w:id="79621"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7161668" w14:textId="77777777" w:rsidR="00910219" w:rsidRPr="00910219" w:rsidRDefault="00910219" w:rsidP="00910219">
            <w:pPr>
              <w:spacing w:before="0" w:after="0" w:line="240" w:lineRule="auto"/>
              <w:jc w:val="center"/>
              <w:rPr>
                <w:ins w:id="79622" w:author="pete jones" w:date="2022-01-11T16:45:00Z"/>
                <w:rFonts w:ascii="Calibri" w:hAnsi="Calibri" w:cs="Calibri"/>
                <w:color w:val="000000"/>
                <w:sz w:val="22"/>
                <w:szCs w:val="22"/>
              </w:rPr>
            </w:pPr>
            <w:ins w:id="79623"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566921D" w14:textId="77777777" w:rsidR="00910219" w:rsidRPr="00910219" w:rsidRDefault="00910219" w:rsidP="00910219">
            <w:pPr>
              <w:spacing w:before="0" w:after="0" w:line="240" w:lineRule="auto"/>
              <w:jc w:val="center"/>
              <w:rPr>
                <w:ins w:id="79624" w:author="pete jones" w:date="2022-01-11T16:45:00Z"/>
                <w:rFonts w:ascii="Calibri" w:hAnsi="Calibri" w:cs="Calibri"/>
                <w:color w:val="000000"/>
                <w:sz w:val="22"/>
                <w:szCs w:val="22"/>
              </w:rPr>
            </w:pPr>
            <w:ins w:id="79625"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B001F99" w14:textId="77777777" w:rsidR="00910219" w:rsidRPr="00910219" w:rsidRDefault="00910219" w:rsidP="00910219">
            <w:pPr>
              <w:spacing w:before="0" w:after="0" w:line="240" w:lineRule="auto"/>
              <w:jc w:val="center"/>
              <w:rPr>
                <w:ins w:id="79626" w:author="pete jones" w:date="2022-01-11T16:45:00Z"/>
                <w:rFonts w:ascii="Calibri" w:hAnsi="Calibri" w:cs="Calibri"/>
                <w:color w:val="000000"/>
                <w:sz w:val="22"/>
                <w:szCs w:val="22"/>
              </w:rPr>
            </w:pPr>
            <w:ins w:id="7962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C93234" w14:textId="77777777" w:rsidR="00910219" w:rsidRPr="00910219" w:rsidRDefault="00910219" w:rsidP="00910219">
            <w:pPr>
              <w:spacing w:before="0" w:after="0" w:line="240" w:lineRule="auto"/>
              <w:jc w:val="center"/>
              <w:rPr>
                <w:ins w:id="79628" w:author="pete jones" w:date="2022-01-11T16:45:00Z"/>
                <w:rFonts w:ascii="Calibri" w:hAnsi="Calibri" w:cs="Calibri"/>
                <w:color w:val="000000"/>
                <w:sz w:val="22"/>
                <w:szCs w:val="22"/>
              </w:rPr>
            </w:pPr>
            <w:ins w:id="7962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97FE63" w14:textId="77777777" w:rsidR="00910219" w:rsidRPr="00910219" w:rsidRDefault="00910219" w:rsidP="00910219">
            <w:pPr>
              <w:spacing w:before="0" w:after="0" w:line="240" w:lineRule="auto"/>
              <w:jc w:val="center"/>
              <w:rPr>
                <w:ins w:id="79630" w:author="pete jones" w:date="2022-01-11T16:45:00Z"/>
                <w:rFonts w:ascii="Calibri" w:hAnsi="Calibri" w:cs="Calibri"/>
                <w:color w:val="000000"/>
                <w:sz w:val="22"/>
                <w:szCs w:val="22"/>
              </w:rPr>
            </w:pPr>
            <w:ins w:id="7963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06DB6D" w14:textId="77777777" w:rsidR="00910219" w:rsidRPr="00910219" w:rsidRDefault="00910219" w:rsidP="00910219">
            <w:pPr>
              <w:spacing w:before="0" w:after="0" w:line="240" w:lineRule="auto"/>
              <w:jc w:val="center"/>
              <w:rPr>
                <w:ins w:id="79632" w:author="pete jones" w:date="2022-01-11T16:45:00Z"/>
                <w:rFonts w:ascii="Calibri" w:hAnsi="Calibri" w:cs="Calibri"/>
                <w:color w:val="000000"/>
                <w:sz w:val="22"/>
                <w:szCs w:val="22"/>
              </w:rPr>
            </w:pPr>
            <w:ins w:id="7963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1CDF08" w14:textId="77777777" w:rsidR="00910219" w:rsidRPr="00910219" w:rsidRDefault="00910219" w:rsidP="00910219">
            <w:pPr>
              <w:spacing w:before="0" w:after="0" w:line="240" w:lineRule="auto"/>
              <w:jc w:val="center"/>
              <w:rPr>
                <w:ins w:id="79634" w:author="pete jones" w:date="2022-01-11T16:45:00Z"/>
                <w:rFonts w:ascii="Calibri" w:hAnsi="Calibri" w:cs="Calibri"/>
                <w:color w:val="000000"/>
                <w:sz w:val="22"/>
                <w:szCs w:val="22"/>
              </w:rPr>
            </w:pPr>
            <w:ins w:id="7963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A50840" w14:textId="77777777" w:rsidR="00910219" w:rsidRPr="00910219" w:rsidRDefault="00910219" w:rsidP="00910219">
            <w:pPr>
              <w:spacing w:before="0" w:after="0" w:line="240" w:lineRule="auto"/>
              <w:jc w:val="center"/>
              <w:rPr>
                <w:ins w:id="79636" w:author="pete jones" w:date="2022-01-11T16:45:00Z"/>
                <w:rFonts w:ascii="Calibri" w:hAnsi="Calibri" w:cs="Calibri"/>
                <w:color w:val="000000"/>
                <w:sz w:val="22"/>
                <w:szCs w:val="22"/>
              </w:rPr>
            </w:pPr>
            <w:ins w:id="79637"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F3A70FE" w14:textId="77777777" w:rsidR="00910219" w:rsidRPr="00910219" w:rsidRDefault="00910219" w:rsidP="00910219">
            <w:pPr>
              <w:spacing w:before="0" w:after="0" w:line="240" w:lineRule="auto"/>
              <w:jc w:val="center"/>
              <w:rPr>
                <w:ins w:id="79638" w:author="pete jones" w:date="2022-01-11T16:45:00Z"/>
                <w:rFonts w:ascii="Calibri" w:hAnsi="Calibri" w:cs="Calibri"/>
                <w:color w:val="000000"/>
                <w:sz w:val="22"/>
                <w:szCs w:val="22"/>
              </w:rPr>
            </w:pPr>
            <w:ins w:id="79639" w:author="pete jones" w:date="2022-01-11T16:45:00Z">
              <w:r w:rsidRPr="00910219">
                <w:rPr>
                  <w:rFonts w:ascii="Calibri" w:hAnsi="Calibri" w:cs="Calibri"/>
                  <w:color w:val="000000"/>
                  <w:sz w:val="22"/>
                  <w:szCs w:val="22"/>
                </w:rPr>
                <w:t> </w:t>
              </w:r>
            </w:ins>
          </w:p>
        </w:tc>
      </w:tr>
      <w:tr w:rsidR="00910219" w:rsidRPr="00910219" w14:paraId="529785EC" w14:textId="77777777" w:rsidTr="00910219">
        <w:trPr>
          <w:trHeight w:val="300"/>
          <w:ins w:id="79640"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3516E0E" w14:textId="77777777" w:rsidR="00910219" w:rsidRPr="00910219" w:rsidRDefault="00910219" w:rsidP="00910219">
            <w:pPr>
              <w:spacing w:before="0" w:after="0" w:line="240" w:lineRule="auto"/>
              <w:jc w:val="center"/>
              <w:rPr>
                <w:ins w:id="79641" w:author="pete jones" w:date="2022-01-11T16:45:00Z"/>
                <w:rFonts w:ascii="Calibri" w:hAnsi="Calibri" w:cs="Calibri"/>
                <w:color w:val="000000"/>
                <w:sz w:val="22"/>
                <w:szCs w:val="22"/>
              </w:rPr>
            </w:pPr>
            <w:ins w:id="79642" w:author="pete jones" w:date="2022-01-11T16:45:00Z">
              <w:r w:rsidRPr="00910219">
                <w:rPr>
                  <w:rFonts w:ascii="Calibri" w:hAnsi="Calibri" w:cs="Calibri"/>
                  <w:color w:val="000000"/>
                  <w:sz w:val="22"/>
                  <w:szCs w:val="22"/>
                </w:rPr>
                <w:t>5</w:t>
              </w:r>
            </w:ins>
          </w:p>
        </w:tc>
        <w:tc>
          <w:tcPr>
            <w:tcW w:w="7409" w:type="dxa"/>
            <w:tcBorders>
              <w:top w:val="nil"/>
              <w:left w:val="nil"/>
              <w:bottom w:val="single" w:sz="4" w:space="0" w:color="auto"/>
              <w:right w:val="single" w:sz="8" w:space="0" w:color="auto"/>
            </w:tcBorders>
            <w:shd w:val="clear" w:color="auto" w:fill="auto"/>
            <w:noWrap/>
            <w:vAlign w:val="bottom"/>
            <w:hideMark/>
          </w:tcPr>
          <w:p w14:paraId="25F7E1BC" w14:textId="77777777" w:rsidR="00910219" w:rsidRPr="00910219" w:rsidRDefault="00910219" w:rsidP="00910219">
            <w:pPr>
              <w:spacing w:before="0" w:after="0" w:line="240" w:lineRule="auto"/>
              <w:jc w:val="left"/>
              <w:rPr>
                <w:ins w:id="79643" w:author="pete jones" w:date="2022-01-11T16:45:00Z"/>
                <w:rFonts w:ascii="Calibri" w:hAnsi="Calibri" w:cs="Calibri"/>
                <w:color w:val="000000"/>
                <w:sz w:val="22"/>
                <w:szCs w:val="22"/>
              </w:rPr>
            </w:pPr>
            <w:ins w:id="79644" w:author="pete jones" w:date="2022-01-11T16:45:00Z">
              <w:r w:rsidRPr="00910219">
                <w:rPr>
                  <w:rFonts w:ascii="Calibri" w:hAnsi="Calibri" w:cs="Calibri"/>
                  <w:color w:val="000000"/>
                  <w:sz w:val="22"/>
                  <w:szCs w:val="22"/>
                </w:rPr>
                <w:t>Engineering Mathematics and Data Analytics</w:t>
              </w:r>
            </w:ins>
          </w:p>
        </w:tc>
        <w:tc>
          <w:tcPr>
            <w:tcW w:w="419" w:type="dxa"/>
            <w:tcBorders>
              <w:top w:val="nil"/>
              <w:left w:val="nil"/>
              <w:bottom w:val="single" w:sz="4" w:space="0" w:color="auto"/>
              <w:right w:val="single" w:sz="4" w:space="0" w:color="auto"/>
            </w:tcBorders>
            <w:shd w:val="clear" w:color="auto" w:fill="auto"/>
            <w:noWrap/>
            <w:vAlign w:val="bottom"/>
            <w:hideMark/>
          </w:tcPr>
          <w:p w14:paraId="319BAA30" w14:textId="77777777" w:rsidR="00910219" w:rsidRPr="00910219" w:rsidRDefault="00910219" w:rsidP="00910219">
            <w:pPr>
              <w:spacing w:before="0" w:after="0" w:line="240" w:lineRule="auto"/>
              <w:jc w:val="center"/>
              <w:rPr>
                <w:ins w:id="79645" w:author="pete jones" w:date="2022-01-11T16:45:00Z"/>
                <w:rFonts w:ascii="Calibri" w:hAnsi="Calibri" w:cs="Calibri"/>
                <w:color w:val="000000"/>
                <w:sz w:val="22"/>
                <w:szCs w:val="22"/>
              </w:rPr>
            </w:pPr>
            <w:ins w:id="79646" w:author="pete jones" w:date="2022-01-11T16:45:00Z">
              <w:r w:rsidRPr="00910219">
                <w:rPr>
                  <w:rFonts w:ascii="Calibri" w:hAnsi="Calibri" w:cs="Calibri"/>
                  <w:color w:val="000000"/>
                  <w:sz w:val="22"/>
                  <w:szCs w:val="22"/>
                </w:rPr>
                <w:t>M</w:t>
              </w:r>
            </w:ins>
          </w:p>
        </w:tc>
        <w:tc>
          <w:tcPr>
            <w:tcW w:w="487" w:type="dxa"/>
            <w:tcBorders>
              <w:top w:val="nil"/>
              <w:left w:val="nil"/>
              <w:bottom w:val="single" w:sz="4" w:space="0" w:color="auto"/>
              <w:right w:val="single" w:sz="4" w:space="0" w:color="auto"/>
            </w:tcBorders>
            <w:shd w:val="clear" w:color="auto" w:fill="auto"/>
            <w:noWrap/>
            <w:vAlign w:val="bottom"/>
            <w:hideMark/>
          </w:tcPr>
          <w:p w14:paraId="3BDCB274" w14:textId="77777777" w:rsidR="00910219" w:rsidRPr="00910219" w:rsidRDefault="00910219" w:rsidP="00910219">
            <w:pPr>
              <w:spacing w:before="0" w:after="0" w:line="240" w:lineRule="auto"/>
              <w:jc w:val="center"/>
              <w:rPr>
                <w:ins w:id="79647" w:author="pete jones" w:date="2022-01-11T16:45:00Z"/>
                <w:rFonts w:ascii="Calibri" w:hAnsi="Calibri" w:cs="Calibri"/>
                <w:color w:val="000000"/>
                <w:sz w:val="22"/>
                <w:szCs w:val="22"/>
              </w:rPr>
            </w:pPr>
            <w:ins w:id="79648"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1CB6DCC4" w14:textId="77777777" w:rsidR="00910219" w:rsidRPr="00910219" w:rsidRDefault="00910219" w:rsidP="00910219">
            <w:pPr>
              <w:spacing w:before="0" w:after="0" w:line="240" w:lineRule="auto"/>
              <w:jc w:val="center"/>
              <w:rPr>
                <w:ins w:id="79649" w:author="pete jones" w:date="2022-01-11T16:45:00Z"/>
                <w:rFonts w:ascii="Calibri" w:hAnsi="Calibri" w:cs="Calibri"/>
                <w:color w:val="000000"/>
                <w:sz w:val="22"/>
                <w:szCs w:val="22"/>
              </w:rPr>
            </w:pPr>
            <w:ins w:id="79650"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E400FC4" w14:textId="77777777" w:rsidR="00910219" w:rsidRPr="00910219" w:rsidRDefault="00910219" w:rsidP="00910219">
            <w:pPr>
              <w:spacing w:before="0" w:after="0" w:line="240" w:lineRule="auto"/>
              <w:jc w:val="center"/>
              <w:rPr>
                <w:ins w:id="79651" w:author="pete jones" w:date="2022-01-11T16:45:00Z"/>
                <w:rFonts w:ascii="Calibri" w:hAnsi="Calibri" w:cs="Calibri"/>
                <w:color w:val="000000"/>
                <w:sz w:val="22"/>
                <w:szCs w:val="22"/>
              </w:rPr>
            </w:pPr>
            <w:ins w:id="79652"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AA98D65" w14:textId="77777777" w:rsidR="00910219" w:rsidRPr="00910219" w:rsidRDefault="00910219" w:rsidP="00910219">
            <w:pPr>
              <w:spacing w:before="0" w:after="0" w:line="240" w:lineRule="auto"/>
              <w:jc w:val="center"/>
              <w:rPr>
                <w:ins w:id="79653" w:author="pete jones" w:date="2022-01-11T16:45:00Z"/>
                <w:rFonts w:ascii="Calibri" w:hAnsi="Calibri" w:cs="Calibri"/>
                <w:color w:val="000000"/>
                <w:sz w:val="22"/>
                <w:szCs w:val="22"/>
              </w:rPr>
            </w:pPr>
            <w:ins w:id="79654"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5A24891" w14:textId="77777777" w:rsidR="00910219" w:rsidRPr="00910219" w:rsidRDefault="00910219" w:rsidP="00910219">
            <w:pPr>
              <w:spacing w:before="0" w:after="0" w:line="240" w:lineRule="auto"/>
              <w:jc w:val="center"/>
              <w:rPr>
                <w:ins w:id="79655" w:author="pete jones" w:date="2022-01-11T16:45:00Z"/>
                <w:rFonts w:ascii="Calibri" w:hAnsi="Calibri" w:cs="Calibri"/>
                <w:color w:val="000000"/>
                <w:sz w:val="22"/>
                <w:szCs w:val="22"/>
              </w:rPr>
            </w:pPr>
            <w:ins w:id="7965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C6933B" w14:textId="77777777" w:rsidR="00910219" w:rsidRPr="00910219" w:rsidRDefault="00910219" w:rsidP="00910219">
            <w:pPr>
              <w:spacing w:before="0" w:after="0" w:line="240" w:lineRule="auto"/>
              <w:jc w:val="center"/>
              <w:rPr>
                <w:ins w:id="79657" w:author="pete jones" w:date="2022-01-11T16:45:00Z"/>
                <w:rFonts w:ascii="Calibri" w:hAnsi="Calibri" w:cs="Calibri"/>
                <w:color w:val="000000"/>
                <w:sz w:val="22"/>
                <w:szCs w:val="22"/>
              </w:rPr>
            </w:pPr>
            <w:ins w:id="7965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0B0CE3" w14:textId="77777777" w:rsidR="00910219" w:rsidRPr="00910219" w:rsidRDefault="00910219" w:rsidP="00910219">
            <w:pPr>
              <w:spacing w:before="0" w:after="0" w:line="240" w:lineRule="auto"/>
              <w:jc w:val="center"/>
              <w:rPr>
                <w:ins w:id="79659" w:author="pete jones" w:date="2022-01-11T16:45:00Z"/>
                <w:rFonts w:ascii="Calibri" w:hAnsi="Calibri" w:cs="Calibri"/>
                <w:color w:val="000000"/>
                <w:sz w:val="22"/>
                <w:szCs w:val="22"/>
              </w:rPr>
            </w:pPr>
            <w:ins w:id="7966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FA1AC2" w14:textId="77777777" w:rsidR="00910219" w:rsidRPr="00910219" w:rsidRDefault="00910219" w:rsidP="00910219">
            <w:pPr>
              <w:spacing w:before="0" w:after="0" w:line="240" w:lineRule="auto"/>
              <w:jc w:val="center"/>
              <w:rPr>
                <w:ins w:id="79661" w:author="pete jones" w:date="2022-01-11T16:45:00Z"/>
                <w:rFonts w:ascii="Calibri" w:hAnsi="Calibri" w:cs="Calibri"/>
                <w:color w:val="000000"/>
                <w:sz w:val="22"/>
                <w:szCs w:val="22"/>
              </w:rPr>
            </w:pPr>
            <w:ins w:id="7966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E16A74" w14:textId="77777777" w:rsidR="00910219" w:rsidRPr="00910219" w:rsidRDefault="00910219" w:rsidP="00910219">
            <w:pPr>
              <w:spacing w:before="0" w:after="0" w:line="240" w:lineRule="auto"/>
              <w:jc w:val="center"/>
              <w:rPr>
                <w:ins w:id="79663" w:author="pete jones" w:date="2022-01-11T16:45:00Z"/>
                <w:rFonts w:ascii="Calibri" w:hAnsi="Calibri" w:cs="Calibri"/>
                <w:color w:val="000000"/>
                <w:sz w:val="22"/>
                <w:szCs w:val="22"/>
              </w:rPr>
            </w:pPr>
            <w:ins w:id="7966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BDC638" w14:textId="77777777" w:rsidR="00910219" w:rsidRPr="00910219" w:rsidRDefault="00910219" w:rsidP="00910219">
            <w:pPr>
              <w:spacing w:before="0" w:after="0" w:line="240" w:lineRule="auto"/>
              <w:jc w:val="center"/>
              <w:rPr>
                <w:ins w:id="79665" w:author="pete jones" w:date="2022-01-11T16:45:00Z"/>
                <w:rFonts w:ascii="Calibri" w:hAnsi="Calibri" w:cs="Calibri"/>
                <w:color w:val="000000"/>
                <w:sz w:val="22"/>
                <w:szCs w:val="22"/>
              </w:rPr>
            </w:pPr>
            <w:ins w:id="79666"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26A49A1" w14:textId="77777777" w:rsidR="00910219" w:rsidRPr="00910219" w:rsidRDefault="00910219" w:rsidP="00910219">
            <w:pPr>
              <w:spacing w:before="0" w:after="0" w:line="240" w:lineRule="auto"/>
              <w:jc w:val="center"/>
              <w:rPr>
                <w:ins w:id="79667" w:author="pete jones" w:date="2022-01-11T16:45:00Z"/>
                <w:rFonts w:ascii="Calibri" w:hAnsi="Calibri" w:cs="Calibri"/>
                <w:color w:val="000000"/>
                <w:sz w:val="22"/>
                <w:szCs w:val="22"/>
              </w:rPr>
            </w:pPr>
            <w:ins w:id="79668" w:author="pete jones" w:date="2022-01-11T16:45:00Z">
              <w:r w:rsidRPr="00910219">
                <w:rPr>
                  <w:rFonts w:ascii="Calibri" w:hAnsi="Calibri" w:cs="Calibri"/>
                  <w:color w:val="000000"/>
                  <w:sz w:val="22"/>
                  <w:szCs w:val="22"/>
                </w:rPr>
                <w:t> </w:t>
              </w:r>
            </w:ins>
          </w:p>
        </w:tc>
      </w:tr>
      <w:tr w:rsidR="00910219" w:rsidRPr="00910219" w14:paraId="5CC6EE14" w14:textId="77777777" w:rsidTr="00910219">
        <w:trPr>
          <w:trHeight w:val="300"/>
          <w:ins w:id="79669"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9F97FCF" w14:textId="77777777" w:rsidR="00910219" w:rsidRPr="00910219" w:rsidRDefault="00910219" w:rsidP="00910219">
            <w:pPr>
              <w:spacing w:before="0" w:after="0" w:line="240" w:lineRule="auto"/>
              <w:jc w:val="center"/>
              <w:rPr>
                <w:ins w:id="79670" w:author="pete jones" w:date="2022-01-11T16:45:00Z"/>
                <w:rFonts w:ascii="Calibri" w:hAnsi="Calibri" w:cs="Calibri"/>
                <w:color w:val="000000"/>
                <w:sz w:val="22"/>
                <w:szCs w:val="22"/>
              </w:rPr>
            </w:pPr>
            <w:ins w:id="79671" w:author="pete jones" w:date="2022-01-11T16:45:00Z">
              <w:r w:rsidRPr="00910219">
                <w:rPr>
                  <w:rFonts w:ascii="Calibri" w:hAnsi="Calibri" w:cs="Calibri"/>
                  <w:color w:val="000000"/>
                  <w:sz w:val="22"/>
                  <w:szCs w:val="22"/>
                </w:rPr>
                <w:t>5</w:t>
              </w:r>
            </w:ins>
          </w:p>
        </w:tc>
        <w:tc>
          <w:tcPr>
            <w:tcW w:w="7409" w:type="dxa"/>
            <w:tcBorders>
              <w:top w:val="nil"/>
              <w:left w:val="nil"/>
              <w:bottom w:val="single" w:sz="4" w:space="0" w:color="auto"/>
              <w:right w:val="single" w:sz="8" w:space="0" w:color="auto"/>
            </w:tcBorders>
            <w:shd w:val="clear" w:color="auto" w:fill="auto"/>
            <w:noWrap/>
            <w:vAlign w:val="bottom"/>
            <w:hideMark/>
          </w:tcPr>
          <w:p w14:paraId="13A8F035" w14:textId="77777777" w:rsidR="00910219" w:rsidRPr="00910219" w:rsidRDefault="00910219" w:rsidP="00910219">
            <w:pPr>
              <w:spacing w:before="0" w:after="0" w:line="240" w:lineRule="auto"/>
              <w:jc w:val="left"/>
              <w:rPr>
                <w:ins w:id="79672" w:author="pete jones" w:date="2022-01-11T16:45:00Z"/>
                <w:rFonts w:ascii="Calibri" w:hAnsi="Calibri" w:cs="Calibri"/>
                <w:color w:val="000000"/>
                <w:sz w:val="22"/>
                <w:szCs w:val="22"/>
              </w:rPr>
            </w:pPr>
            <w:ins w:id="79673" w:author="pete jones" w:date="2022-01-11T16:45:00Z">
              <w:r w:rsidRPr="00910219">
                <w:rPr>
                  <w:rFonts w:ascii="Calibri" w:hAnsi="Calibri" w:cs="Calibri"/>
                  <w:color w:val="000000"/>
                  <w:sz w:val="22"/>
                  <w:szCs w:val="22"/>
                </w:rPr>
                <w:t>Technical Operations Management</w:t>
              </w:r>
            </w:ins>
          </w:p>
        </w:tc>
        <w:tc>
          <w:tcPr>
            <w:tcW w:w="419" w:type="dxa"/>
            <w:tcBorders>
              <w:top w:val="nil"/>
              <w:left w:val="nil"/>
              <w:bottom w:val="single" w:sz="4" w:space="0" w:color="auto"/>
              <w:right w:val="single" w:sz="4" w:space="0" w:color="auto"/>
            </w:tcBorders>
            <w:shd w:val="clear" w:color="auto" w:fill="auto"/>
            <w:noWrap/>
            <w:vAlign w:val="bottom"/>
            <w:hideMark/>
          </w:tcPr>
          <w:p w14:paraId="5313EA15" w14:textId="77777777" w:rsidR="00910219" w:rsidRPr="00910219" w:rsidRDefault="00910219" w:rsidP="00910219">
            <w:pPr>
              <w:spacing w:before="0" w:after="0" w:line="240" w:lineRule="auto"/>
              <w:jc w:val="center"/>
              <w:rPr>
                <w:ins w:id="79674" w:author="pete jones" w:date="2022-01-11T16:45:00Z"/>
                <w:rFonts w:ascii="Calibri" w:hAnsi="Calibri" w:cs="Calibri"/>
                <w:color w:val="000000"/>
                <w:sz w:val="22"/>
                <w:szCs w:val="22"/>
              </w:rPr>
            </w:pPr>
            <w:ins w:id="79675" w:author="pete jones" w:date="2022-01-11T16:45:00Z">
              <w:r w:rsidRPr="00910219">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3E0816BF" w14:textId="77777777" w:rsidR="00910219" w:rsidRPr="00910219" w:rsidRDefault="00910219" w:rsidP="00910219">
            <w:pPr>
              <w:spacing w:before="0" w:after="0" w:line="240" w:lineRule="auto"/>
              <w:jc w:val="center"/>
              <w:rPr>
                <w:ins w:id="79676" w:author="pete jones" w:date="2022-01-11T16:45:00Z"/>
                <w:rFonts w:ascii="Calibri" w:hAnsi="Calibri" w:cs="Calibri"/>
                <w:color w:val="000000"/>
                <w:sz w:val="22"/>
                <w:szCs w:val="22"/>
              </w:rPr>
            </w:pPr>
            <w:ins w:id="79677"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575D8589" w14:textId="77777777" w:rsidR="00910219" w:rsidRPr="00910219" w:rsidRDefault="00910219" w:rsidP="00910219">
            <w:pPr>
              <w:spacing w:before="0" w:after="0" w:line="240" w:lineRule="auto"/>
              <w:jc w:val="center"/>
              <w:rPr>
                <w:ins w:id="79678" w:author="pete jones" w:date="2022-01-11T16:45:00Z"/>
                <w:rFonts w:ascii="Calibri" w:hAnsi="Calibri" w:cs="Calibri"/>
                <w:color w:val="000000"/>
                <w:sz w:val="22"/>
                <w:szCs w:val="22"/>
              </w:rPr>
            </w:pPr>
            <w:ins w:id="79679"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9D8C50B" w14:textId="77777777" w:rsidR="00910219" w:rsidRPr="00910219" w:rsidRDefault="00910219" w:rsidP="00910219">
            <w:pPr>
              <w:spacing w:before="0" w:after="0" w:line="240" w:lineRule="auto"/>
              <w:jc w:val="center"/>
              <w:rPr>
                <w:ins w:id="79680" w:author="pete jones" w:date="2022-01-11T16:45:00Z"/>
                <w:rFonts w:ascii="Calibri" w:hAnsi="Calibri" w:cs="Calibri"/>
                <w:color w:val="000000"/>
                <w:sz w:val="22"/>
                <w:szCs w:val="22"/>
              </w:rPr>
            </w:pPr>
            <w:ins w:id="79681"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C0BFC87" w14:textId="77777777" w:rsidR="00910219" w:rsidRPr="00910219" w:rsidRDefault="00910219" w:rsidP="00910219">
            <w:pPr>
              <w:spacing w:before="0" w:after="0" w:line="240" w:lineRule="auto"/>
              <w:jc w:val="center"/>
              <w:rPr>
                <w:ins w:id="79682" w:author="pete jones" w:date="2022-01-11T16:45:00Z"/>
                <w:rFonts w:ascii="Calibri" w:hAnsi="Calibri" w:cs="Calibri"/>
                <w:color w:val="000000"/>
                <w:sz w:val="22"/>
                <w:szCs w:val="22"/>
              </w:rPr>
            </w:pPr>
            <w:ins w:id="79683"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2E3B677" w14:textId="77777777" w:rsidR="00910219" w:rsidRPr="00910219" w:rsidRDefault="00910219" w:rsidP="00910219">
            <w:pPr>
              <w:spacing w:before="0" w:after="0" w:line="240" w:lineRule="auto"/>
              <w:jc w:val="center"/>
              <w:rPr>
                <w:ins w:id="79684" w:author="pete jones" w:date="2022-01-11T16:45:00Z"/>
                <w:rFonts w:ascii="Calibri" w:hAnsi="Calibri" w:cs="Calibri"/>
                <w:color w:val="000000"/>
                <w:sz w:val="22"/>
                <w:szCs w:val="22"/>
              </w:rPr>
            </w:pPr>
            <w:ins w:id="7968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DBAA86" w14:textId="77777777" w:rsidR="00910219" w:rsidRPr="00910219" w:rsidRDefault="00910219" w:rsidP="00910219">
            <w:pPr>
              <w:spacing w:before="0" w:after="0" w:line="240" w:lineRule="auto"/>
              <w:jc w:val="center"/>
              <w:rPr>
                <w:ins w:id="79686" w:author="pete jones" w:date="2022-01-11T16:45:00Z"/>
                <w:rFonts w:ascii="Calibri" w:hAnsi="Calibri" w:cs="Calibri"/>
                <w:color w:val="000000"/>
                <w:sz w:val="22"/>
                <w:szCs w:val="22"/>
              </w:rPr>
            </w:pPr>
            <w:ins w:id="7968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29D8D6" w14:textId="77777777" w:rsidR="00910219" w:rsidRPr="00910219" w:rsidRDefault="00910219" w:rsidP="00910219">
            <w:pPr>
              <w:spacing w:before="0" w:after="0" w:line="240" w:lineRule="auto"/>
              <w:jc w:val="center"/>
              <w:rPr>
                <w:ins w:id="79688" w:author="pete jones" w:date="2022-01-11T16:45:00Z"/>
                <w:rFonts w:ascii="Calibri" w:hAnsi="Calibri" w:cs="Calibri"/>
                <w:color w:val="000000"/>
                <w:sz w:val="22"/>
                <w:szCs w:val="22"/>
              </w:rPr>
            </w:pPr>
            <w:ins w:id="7968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70416B" w14:textId="77777777" w:rsidR="00910219" w:rsidRPr="00910219" w:rsidRDefault="00910219" w:rsidP="00910219">
            <w:pPr>
              <w:spacing w:before="0" w:after="0" w:line="240" w:lineRule="auto"/>
              <w:jc w:val="center"/>
              <w:rPr>
                <w:ins w:id="79690" w:author="pete jones" w:date="2022-01-11T16:45:00Z"/>
                <w:rFonts w:ascii="Calibri" w:hAnsi="Calibri" w:cs="Calibri"/>
                <w:color w:val="000000"/>
                <w:sz w:val="22"/>
                <w:szCs w:val="22"/>
              </w:rPr>
            </w:pPr>
            <w:ins w:id="7969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8A57C6" w14:textId="77777777" w:rsidR="00910219" w:rsidRPr="00910219" w:rsidRDefault="00910219" w:rsidP="00910219">
            <w:pPr>
              <w:spacing w:before="0" w:after="0" w:line="240" w:lineRule="auto"/>
              <w:jc w:val="center"/>
              <w:rPr>
                <w:ins w:id="79692" w:author="pete jones" w:date="2022-01-11T16:45:00Z"/>
                <w:rFonts w:ascii="Calibri" w:hAnsi="Calibri" w:cs="Calibri"/>
                <w:color w:val="000000"/>
                <w:sz w:val="22"/>
                <w:szCs w:val="22"/>
              </w:rPr>
            </w:pPr>
            <w:ins w:id="7969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561FB9" w14:textId="77777777" w:rsidR="00910219" w:rsidRPr="00910219" w:rsidRDefault="00910219" w:rsidP="00910219">
            <w:pPr>
              <w:spacing w:before="0" w:after="0" w:line="240" w:lineRule="auto"/>
              <w:jc w:val="center"/>
              <w:rPr>
                <w:ins w:id="79694" w:author="pete jones" w:date="2022-01-11T16:45:00Z"/>
                <w:rFonts w:ascii="Calibri" w:hAnsi="Calibri" w:cs="Calibri"/>
                <w:color w:val="000000"/>
                <w:sz w:val="22"/>
                <w:szCs w:val="22"/>
              </w:rPr>
            </w:pPr>
            <w:ins w:id="79695"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00BB90E" w14:textId="77777777" w:rsidR="00910219" w:rsidRPr="00910219" w:rsidRDefault="00910219" w:rsidP="00910219">
            <w:pPr>
              <w:spacing w:before="0" w:after="0" w:line="240" w:lineRule="auto"/>
              <w:jc w:val="center"/>
              <w:rPr>
                <w:ins w:id="79696" w:author="pete jones" w:date="2022-01-11T16:45:00Z"/>
                <w:rFonts w:ascii="Calibri" w:hAnsi="Calibri" w:cs="Calibri"/>
                <w:color w:val="000000"/>
                <w:sz w:val="22"/>
                <w:szCs w:val="22"/>
              </w:rPr>
            </w:pPr>
            <w:ins w:id="79697" w:author="pete jones" w:date="2022-01-11T16:45:00Z">
              <w:r w:rsidRPr="00910219">
                <w:rPr>
                  <w:rFonts w:ascii="Calibri" w:hAnsi="Calibri" w:cs="Calibri"/>
                  <w:color w:val="000000"/>
                  <w:sz w:val="22"/>
                  <w:szCs w:val="22"/>
                </w:rPr>
                <w:t> </w:t>
              </w:r>
            </w:ins>
          </w:p>
        </w:tc>
      </w:tr>
      <w:tr w:rsidR="00910219" w:rsidRPr="00910219" w14:paraId="1AA9FDE5" w14:textId="77777777" w:rsidTr="00910219">
        <w:trPr>
          <w:trHeight w:val="300"/>
          <w:ins w:id="79698"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6A8649C" w14:textId="77777777" w:rsidR="00910219" w:rsidRPr="00910219" w:rsidRDefault="00910219" w:rsidP="00910219">
            <w:pPr>
              <w:spacing w:before="0" w:after="0" w:line="240" w:lineRule="auto"/>
              <w:jc w:val="center"/>
              <w:rPr>
                <w:ins w:id="79699" w:author="pete jones" w:date="2022-01-11T16:45:00Z"/>
                <w:rFonts w:ascii="Calibri" w:hAnsi="Calibri" w:cs="Calibri"/>
                <w:color w:val="000000"/>
                <w:sz w:val="22"/>
                <w:szCs w:val="22"/>
              </w:rPr>
            </w:pPr>
            <w:ins w:id="79700" w:author="pete jones" w:date="2022-01-11T16:45:00Z">
              <w:r w:rsidRPr="00910219">
                <w:rPr>
                  <w:rFonts w:ascii="Calibri" w:hAnsi="Calibri" w:cs="Calibri"/>
                  <w:color w:val="000000"/>
                  <w:sz w:val="22"/>
                  <w:szCs w:val="22"/>
                </w:rPr>
                <w:t>5</w:t>
              </w:r>
            </w:ins>
          </w:p>
        </w:tc>
        <w:tc>
          <w:tcPr>
            <w:tcW w:w="7409" w:type="dxa"/>
            <w:tcBorders>
              <w:top w:val="nil"/>
              <w:left w:val="nil"/>
              <w:bottom w:val="single" w:sz="4" w:space="0" w:color="auto"/>
              <w:right w:val="single" w:sz="8" w:space="0" w:color="auto"/>
            </w:tcBorders>
            <w:shd w:val="clear" w:color="auto" w:fill="auto"/>
            <w:noWrap/>
            <w:vAlign w:val="bottom"/>
            <w:hideMark/>
          </w:tcPr>
          <w:p w14:paraId="15289901" w14:textId="77777777" w:rsidR="00910219" w:rsidRPr="00910219" w:rsidRDefault="00910219" w:rsidP="00910219">
            <w:pPr>
              <w:spacing w:before="0" w:after="0" w:line="240" w:lineRule="auto"/>
              <w:jc w:val="left"/>
              <w:rPr>
                <w:ins w:id="79701" w:author="pete jones" w:date="2022-01-11T16:45:00Z"/>
                <w:rFonts w:ascii="Calibri" w:hAnsi="Calibri" w:cs="Calibri"/>
                <w:color w:val="000000"/>
                <w:sz w:val="22"/>
                <w:szCs w:val="22"/>
              </w:rPr>
            </w:pPr>
            <w:ins w:id="79702" w:author="pete jones" w:date="2022-01-11T16:45:00Z">
              <w:r w:rsidRPr="00910219">
                <w:rPr>
                  <w:rFonts w:ascii="Calibri" w:hAnsi="Calibri" w:cs="Calibri"/>
                  <w:color w:val="000000"/>
                  <w:sz w:val="22"/>
                  <w:szCs w:val="22"/>
                </w:rPr>
                <w:t>Core and optional modules from one of the engineering disciplines</w:t>
              </w:r>
            </w:ins>
          </w:p>
        </w:tc>
        <w:tc>
          <w:tcPr>
            <w:tcW w:w="419" w:type="dxa"/>
            <w:tcBorders>
              <w:top w:val="nil"/>
              <w:left w:val="nil"/>
              <w:bottom w:val="single" w:sz="4" w:space="0" w:color="auto"/>
              <w:right w:val="single" w:sz="4" w:space="0" w:color="auto"/>
            </w:tcBorders>
            <w:shd w:val="clear" w:color="auto" w:fill="auto"/>
            <w:noWrap/>
            <w:vAlign w:val="bottom"/>
            <w:hideMark/>
          </w:tcPr>
          <w:p w14:paraId="51827728" w14:textId="77777777" w:rsidR="00910219" w:rsidRPr="00910219" w:rsidRDefault="00910219" w:rsidP="00910219">
            <w:pPr>
              <w:spacing w:before="0" w:after="0" w:line="240" w:lineRule="auto"/>
              <w:jc w:val="center"/>
              <w:rPr>
                <w:ins w:id="79703" w:author="pete jones" w:date="2022-01-11T16:45:00Z"/>
                <w:rFonts w:ascii="Calibri" w:hAnsi="Calibri" w:cs="Calibri"/>
                <w:color w:val="000000"/>
                <w:sz w:val="22"/>
                <w:szCs w:val="22"/>
              </w:rPr>
            </w:pPr>
            <w:ins w:id="79704" w:author="pete jones" w:date="2022-01-11T16:45:00Z">
              <w:r w:rsidRPr="00910219">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1522116D" w14:textId="77777777" w:rsidR="00910219" w:rsidRPr="00910219" w:rsidRDefault="00910219" w:rsidP="00910219">
            <w:pPr>
              <w:spacing w:before="0" w:after="0" w:line="240" w:lineRule="auto"/>
              <w:jc w:val="center"/>
              <w:rPr>
                <w:ins w:id="79705" w:author="pete jones" w:date="2022-01-11T16:45:00Z"/>
                <w:rFonts w:ascii="Calibri" w:hAnsi="Calibri" w:cs="Calibri"/>
                <w:color w:val="000000"/>
                <w:sz w:val="22"/>
                <w:szCs w:val="22"/>
              </w:rPr>
            </w:pPr>
            <w:ins w:id="79706"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5703388C" w14:textId="77777777" w:rsidR="00910219" w:rsidRPr="00910219" w:rsidRDefault="00910219" w:rsidP="00910219">
            <w:pPr>
              <w:spacing w:before="0" w:after="0" w:line="240" w:lineRule="auto"/>
              <w:jc w:val="center"/>
              <w:rPr>
                <w:ins w:id="79707" w:author="pete jones" w:date="2022-01-11T16:45:00Z"/>
                <w:rFonts w:ascii="Calibri" w:hAnsi="Calibri" w:cs="Calibri"/>
                <w:color w:val="000000"/>
                <w:sz w:val="22"/>
                <w:szCs w:val="22"/>
              </w:rPr>
            </w:pPr>
            <w:ins w:id="79708"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19D244F" w14:textId="77777777" w:rsidR="00910219" w:rsidRPr="00910219" w:rsidRDefault="00910219" w:rsidP="00910219">
            <w:pPr>
              <w:spacing w:before="0" w:after="0" w:line="240" w:lineRule="auto"/>
              <w:jc w:val="center"/>
              <w:rPr>
                <w:ins w:id="79709" w:author="pete jones" w:date="2022-01-11T16:45:00Z"/>
                <w:rFonts w:ascii="Calibri" w:hAnsi="Calibri" w:cs="Calibri"/>
                <w:color w:val="000000"/>
                <w:sz w:val="22"/>
                <w:szCs w:val="22"/>
              </w:rPr>
            </w:pPr>
            <w:ins w:id="79710"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486AF2E" w14:textId="77777777" w:rsidR="00910219" w:rsidRPr="00910219" w:rsidRDefault="00910219" w:rsidP="00910219">
            <w:pPr>
              <w:spacing w:before="0" w:after="0" w:line="240" w:lineRule="auto"/>
              <w:jc w:val="center"/>
              <w:rPr>
                <w:ins w:id="79711" w:author="pete jones" w:date="2022-01-11T16:45:00Z"/>
                <w:rFonts w:ascii="Calibri" w:hAnsi="Calibri" w:cs="Calibri"/>
                <w:color w:val="000000"/>
                <w:sz w:val="22"/>
                <w:szCs w:val="22"/>
              </w:rPr>
            </w:pPr>
            <w:ins w:id="79712"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DFB78A9" w14:textId="77777777" w:rsidR="00910219" w:rsidRPr="00910219" w:rsidRDefault="00910219" w:rsidP="00910219">
            <w:pPr>
              <w:spacing w:before="0" w:after="0" w:line="240" w:lineRule="auto"/>
              <w:jc w:val="center"/>
              <w:rPr>
                <w:ins w:id="79713" w:author="pete jones" w:date="2022-01-11T16:45:00Z"/>
                <w:rFonts w:ascii="Calibri" w:hAnsi="Calibri" w:cs="Calibri"/>
                <w:color w:val="000000"/>
                <w:sz w:val="22"/>
                <w:szCs w:val="22"/>
              </w:rPr>
            </w:pPr>
            <w:ins w:id="7971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50DC76" w14:textId="77777777" w:rsidR="00910219" w:rsidRPr="00910219" w:rsidRDefault="00910219" w:rsidP="00910219">
            <w:pPr>
              <w:spacing w:before="0" w:after="0" w:line="240" w:lineRule="auto"/>
              <w:jc w:val="center"/>
              <w:rPr>
                <w:ins w:id="79715" w:author="pete jones" w:date="2022-01-11T16:45:00Z"/>
                <w:rFonts w:ascii="Calibri" w:hAnsi="Calibri" w:cs="Calibri"/>
                <w:color w:val="000000"/>
                <w:sz w:val="22"/>
                <w:szCs w:val="22"/>
              </w:rPr>
            </w:pPr>
            <w:ins w:id="7971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267874" w14:textId="77777777" w:rsidR="00910219" w:rsidRPr="00910219" w:rsidRDefault="00910219" w:rsidP="00910219">
            <w:pPr>
              <w:spacing w:before="0" w:after="0" w:line="240" w:lineRule="auto"/>
              <w:jc w:val="center"/>
              <w:rPr>
                <w:ins w:id="79717" w:author="pete jones" w:date="2022-01-11T16:45:00Z"/>
                <w:rFonts w:ascii="Calibri" w:hAnsi="Calibri" w:cs="Calibri"/>
                <w:color w:val="000000"/>
                <w:sz w:val="22"/>
                <w:szCs w:val="22"/>
              </w:rPr>
            </w:pPr>
            <w:ins w:id="7971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E7CEF5" w14:textId="77777777" w:rsidR="00910219" w:rsidRPr="00910219" w:rsidRDefault="00910219" w:rsidP="00910219">
            <w:pPr>
              <w:spacing w:before="0" w:after="0" w:line="240" w:lineRule="auto"/>
              <w:jc w:val="center"/>
              <w:rPr>
                <w:ins w:id="79719" w:author="pete jones" w:date="2022-01-11T16:45:00Z"/>
                <w:rFonts w:ascii="Calibri" w:hAnsi="Calibri" w:cs="Calibri"/>
                <w:color w:val="000000"/>
                <w:sz w:val="22"/>
                <w:szCs w:val="22"/>
              </w:rPr>
            </w:pPr>
            <w:ins w:id="7972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FB7E86" w14:textId="77777777" w:rsidR="00910219" w:rsidRPr="00910219" w:rsidRDefault="00910219" w:rsidP="00910219">
            <w:pPr>
              <w:spacing w:before="0" w:after="0" w:line="240" w:lineRule="auto"/>
              <w:jc w:val="center"/>
              <w:rPr>
                <w:ins w:id="79721" w:author="pete jones" w:date="2022-01-11T16:45:00Z"/>
                <w:rFonts w:ascii="Calibri" w:hAnsi="Calibri" w:cs="Calibri"/>
                <w:color w:val="000000"/>
                <w:sz w:val="22"/>
                <w:szCs w:val="22"/>
              </w:rPr>
            </w:pPr>
            <w:ins w:id="7972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319547" w14:textId="77777777" w:rsidR="00910219" w:rsidRPr="00910219" w:rsidRDefault="00910219" w:rsidP="00910219">
            <w:pPr>
              <w:spacing w:before="0" w:after="0" w:line="240" w:lineRule="auto"/>
              <w:jc w:val="center"/>
              <w:rPr>
                <w:ins w:id="79723" w:author="pete jones" w:date="2022-01-11T16:45:00Z"/>
                <w:rFonts w:ascii="Calibri" w:hAnsi="Calibri" w:cs="Calibri"/>
                <w:color w:val="000000"/>
                <w:sz w:val="22"/>
                <w:szCs w:val="22"/>
              </w:rPr>
            </w:pPr>
            <w:ins w:id="79724"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D3879EB" w14:textId="77777777" w:rsidR="00910219" w:rsidRPr="00910219" w:rsidRDefault="00910219" w:rsidP="00910219">
            <w:pPr>
              <w:spacing w:before="0" w:after="0" w:line="240" w:lineRule="auto"/>
              <w:jc w:val="center"/>
              <w:rPr>
                <w:ins w:id="79725" w:author="pete jones" w:date="2022-01-11T16:45:00Z"/>
                <w:rFonts w:ascii="Calibri" w:hAnsi="Calibri" w:cs="Calibri"/>
                <w:color w:val="000000"/>
                <w:sz w:val="22"/>
                <w:szCs w:val="22"/>
              </w:rPr>
            </w:pPr>
            <w:ins w:id="79726" w:author="pete jones" w:date="2022-01-11T16:45:00Z">
              <w:r w:rsidRPr="00910219">
                <w:rPr>
                  <w:rFonts w:ascii="Calibri" w:hAnsi="Calibri" w:cs="Calibri"/>
                  <w:color w:val="000000"/>
                  <w:sz w:val="22"/>
                  <w:szCs w:val="22"/>
                </w:rPr>
                <w:t> </w:t>
              </w:r>
            </w:ins>
          </w:p>
        </w:tc>
      </w:tr>
      <w:tr w:rsidR="00910219" w:rsidRPr="00910219" w14:paraId="46BE2BF5" w14:textId="77777777" w:rsidTr="00910219">
        <w:trPr>
          <w:trHeight w:val="300"/>
          <w:ins w:id="79727"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67E05A6" w14:textId="77777777" w:rsidR="00910219" w:rsidRPr="00910219" w:rsidRDefault="00910219" w:rsidP="00910219">
            <w:pPr>
              <w:spacing w:before="0" w:after="0" w:line="240" w:lineRule="auto"/>
              <w:jc w:val="center"/>
              <w:rPr>
                <w:ins w:id="79728" w:author="pete jones" w:date="2022-01-11T16:45:00Z"/>
                <w:rFonts w:ascii="Calibri" w:hAnsi="Calibri" w:cs="Calibri"/>
                <w:color w:val="000000"/>
                <w:sz w:val="22"/>
                <w:szCs w:val="22"/>
              </w:rPr>
            </w:pPr>
            <w:ins w:id="79729" w:author="pete jones" w:date="2022-01-11T16:45:00Z">
              <w:r w:rsidRPr="00910219">
                <w:rPr>
                  <w:rFonts w:ascii="Calibri" w:hAnsi="Calibri" w:cs="Calibri"/>
                  <w:color w:val="000000"/>
                  <w:sz w:val="22"/>
                  <w:szCs w:val="22"/>
                </w:rPr>
                <w:t>5</w:t>
              </w:r>
            </w:ins>
          </w:p>
        </w:tc>
        <w:tc>
          <w:tcPr>
            <w:tcW w:w="7409" w:type="dxa"/>
            <w:tcBorders>
              <w:top w:val="nil"/>
              <w:left w:val="nil"/>
              <w:bottom w:val="single" w:sz="4" w:space="0" w:color="auto"/>
              <w:right w:val="single" w:sz="8" w:space="0" w:color="auto"/>
            </w:tcBorders>
            <w:shd w:val="clear" w:color="auto" w:fill="auto"/>
            <w:noWrap/>
            <w:vAlign w:val="bottom"/>
            <w:hideMark/>
          </w:tcPr>
          <w:p w14:paraId="2BAB6169" w14:textId="77777777" w:rsidR="00910219" w:rsidRPr="00910219" w:rsidRDefault="00910219" w:rsidP="00910219">
            <w:pPr>
              <w:spacing w:before="0" w:after="0" w:line="240" w:lineRule="auto"/>
              <w:jc w:val="left"/>
              <w:rPr>
                <w:ins w:id="79730" w:author="pete jones" w:date="2022-01-11T16:45:00Z"/>
                <w:rFonts w:ascii="Calibri" w:hAnsi="Calibri" w:cs="Calibri"/>
                <w:color w:val="000000"/>
                <w:sz w:val="22"/>
                <w:szCs w:val="22"/>
              </w:rPr>
            </w:pPr>
            <w:ins w:id="79731" w:author="pete jones" w:date="2022-01-11T16:45:00Z">
              <w:r w:rsidRPr="00910219">
                <w:rPr>
                  <w:rFonts w:ascii="Calibri" w:hAnsi="Calibri" w:cs="Calibri"/>
                  <w:color w:val="000000"/>
                  <w:sz w:val="22"/>
                  <w:szCs w:val="22"/>
                </w:rPr>
                <w:t>Yr2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68C4C425" w14:textId="77777777" w:rsidR="00910219" w:rsidRPr="00910219" w:rsidRDefault="00910219" w:rsidP="00910219">
            <w:pPr>
              <w:spacing w:before="0" w:after="0" w:line="240" w:lineRule="auto"/>
              <w:jc w:val="center"/>
              <w:rPr>
                <w:ins w:id="79732" w:author="pete jones" w:date="2022-01-11T16:45:00Z"/>
                <w:rFonts w:ascii="Calibri" w:hAnsi="Calibri" w:cs="Calibri"/>
                <w:color w:val="000000"/>
                <w:sz w:val="22"/>
                <w:szCs w:val="22"/>
              </w:rPr>
            </w:pPr>
            <w:ins w:id="79733" w:author="pete jones" w:date="2022-01-11T16:45:00Z">
              <w:r w:rsidRPr="00910219">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5FA5B8D3" w14:textId="77777777" w:rsidR="00910219" w:rsidRPr="00910219" w:rsidRDefault="00910219" w:rsidP="00910219">
            <w:pPr>
              <w:spacing w:before="0" w:after="0" w:line="240" w:lineRule="auto"/>
              <w:jc w:val="center"/>
              <w:rPr>
                <w:ins w:id="79734" w:author="pete jones" w:date="2022-01-11T16:45:00Z"/>
                <w:rFonts w:ascii="Calibri" w:hAnsi="Calibri" w:cs="Calibri"/>
                <w:color w:val="000000"/>
                <w:sz w:val="22"/>
                <w:szCs w:val="22"/>
              </w:rPr>
            </w:pPr>
            <w:ins w:id="79735" w:author="pete jones" w:date="2022-01-11T16:45:00Z">
              <w:r w:rsidRPr="00910219">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73B05A61" w14:textId="77777777" w:rsidR="00910219" w:rsidRPr="00910219" w:rsidRDefault="00910219" w:rsidP="00910219">
            <w:pPr>
              <w:spacing w:before="0" w:after="0" w:line="240" w:lineRule="auto"/>
              <w:jc w:val="center"/>
              <w:rPr>
                <w:ins w:id="79736" w:author="pete jones" w:date="2022-01-11T16:45:00Z"/>
                <w:rFonts w:ascii="Calibri" w:hAnsi="Calibri" w:cs="Calibri"/>
                <w:color w:val="000000"/>
                <w:sz w:val="22"/>
                <w:szCs w:val="22"/>
              </w:rPr>
            </w:pPr>
            <w:ins w:id="79737"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F883260" w14:textId="77777777" w:rsidR="00910219" w:rsidRPr="00910219" w:rsidRDefault="00910219" w:rsidP="00910219">
            <w:pPr>
              <w:spacing w:before="0" w:after="0" w:line="240" w:lineRule="auto"/>
              <w:jc w:val="center"/>
              <w:rPr>
                <w:ins w:id="79738" w:author="pete jones" w:date="2022-01-11T16:45:00Z"/>
                <w:rFonts w:ascii="Calibri" w:hAnsi="Calibri" w:cs="Calibri"/>
                <w:color w:val="000000"/>
                <w:sz w:val="22"/>
                <w:szCs w:val="22"/>
              </w:rPr>
            </w:pPr>
            <w:ins w:id="79739"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7015F86" w14:textId="77777777" w:rsidR="00910219" w:rsidRPr="00910219" w:rsidRDefault="00910219" w:rsidP="00910219">
            <w:pPr>
              <w:spacing w:before="0" w:after="0" w:line="240" w:lineRule="auto"/>
              <w:jc w:val="center"/>
              <w:rPr>
                <w:ins w:id="79740" w:author="pete jones" w:date="2022-01-11T16:45:00Z"/>
                <w:rFonts w:ascii="Calibri" w:hAnsi="Calibri" w:cs="Calibri"/>
                <w:color w:val="000000"/>
                <w:sz w:val="22"/>
                <w:szCs w:val="22"/>
              </w:rPr>
            </w:pPr>
            <w:ins w:id="79741"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ABA5891" w14:textId="77777777" w:rsidR="00910219" w:rsidRPr="00910219" w:rsidRDefault="00910219" w:rsidP="00910219">
            <w:pPr>
              <w:spacing w:before="0" w:after="0" w:line="240" w:lineRule="auto"/>
              <w:jc w:val="center"/>
              <w:rPr>
                <w:ins w:id="79742" w:author="pete jones" w:date="2022-01-11T16:45:00Z"/>
                <w:rFonts w:ascii="Calibri" w:hAnsi="Calibri" w:cs="Calibri"/>
                <w:color w:val="000000"/>
                <w:sz w:val="22"/>
                <w:szCs w:val="22"/>
              </w:rPr>
            </w:pPr>
            <w:ins w:id="7974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E4980D" w14:textId="77777777" w:rsidR="00910219" w:rsidRPr="00910219" w:rsidRDefault="00910219" w:rsidP="00910219">
            <w:pPr>
              <w:spacing w:before="0" w:after="0" w:line="240" w:lineRule="auto"/>
              <w:jc w:val="center"/>
              <w:rPr>
                <w:ins w:id="79744" w:author="pete jones" w:date="2022-01-11T16:45:00Z"/>
                <w:rFonts w:ascii="Calibri" w:hAnsi="Calibri" w:cs="Calibri"/>
                <w:color w:val="000000"/>
                <w:sz w:val="22"/>
                <w:szCs w:val="22"/>
              </w:rPr>
            </w:pPr>
            <w:ins w:id="7974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AA21B7" w14:textId="77777777" w:rsidR="00910219" w:rsidRPr="00910219" w:rsidRDefault="00910219" w:rsidP="00910219">
            <w:pPr>
              <w:spacing w:before="0" w:after="0" w:line="240" w:lineRule="auto"/>
              <w:jc w:val="center"/>
              <w:rPr>
                <w:ins w:id="79746" w:author="pete jones" w:date="2022-01-11T16:45:00Z"/>
                <w:rFonts w:ascii="Calibri" w:hAnsi="Calibri" w:cs="Calibri"/>
                <w:color w:val="000000"/>
                <w:sz w:val="22"/>
                <w:szCs w:val="22"/>
              </w:rPr>
            </w:pPr>
            <w:ins w:id="7974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DC07AC" w14:textId="77777777" w:rsidR="00910219" w:rsidRPr="00910219" w:rsidRDefault="00910219" w:rsidP="00910219">
            <w:pPr>
              <w:spacing w:before="0" w:after="0" w:line="240" w:lineRule="auto"/>
              <w:jc w:val="center"/>
              <w:rPr>
                <w:ins w:id="79748" w:author="pete jones" w:date="2022-01-11T16:45:00Z"/>
                <w:rFonts w:ascii="Calibri" w:hAnsi="Calibri" w:cs="Calibri"/>
                <w:color w:val="000000"/>
                <w:sz w:val="22"/>
                <w:szCs w:val="22"/>
              </w:rPr>
            </w:pPr>
            <w:ins w:id="7974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1F5967" w14:textId="77777777" w:rsidR="00910219" w:rsidRPr="00910219" w:rsidRDefault="00910219" w:rsidP="00910219">
            <w:pPr>
              <w:spacing w:before="0" w:after="0" w:line="240" w:lineRule="auto"/>
              <w:jc w:val="center"/>
              <w:rPr>
                <w:ins w:id="79750" w:author="pete jones" w:date="2022-01-11T16:45:00Z"/>
                <w:rFonts w:ascii="Calibri" w:hAnsi="Calibri" w:cs="Calibri"/>
                <w:color w:val="000000"/>
                <w:sz w:val="22"/>
                <w:szCs w:val="22"/>
              </w:rPr>
            </w:pPr>
            <w:ins w:id="79751" w:author="pete jones" w:date="2022-01-11T16:45:00Z">
              <w:r w:rsidRPr="00910219">
                <w:rPr>
                  <w:rFonts w:ascii="Calibri" w:hAnsi="Calibri" w:cs="Calibri"/>
                  <w:color w:val="000000"/>
                  <w:sz w:val="22"/>
                  <w:szCs w:val="22"/>
                </w:rPr>
                <w:t>50</w:t>
              </w:r>
            </w:ins>
          </w:p>
        </w:tc>
        <w:tc>
          <w:tcPr>
            <w:tcW w:w="399" w:type="dxa"/>
            <w:tcBorders>
              <w:top w:val="nil"/>
              <w:left w:val="nil"/>
              <w:bottom w:val="single" w:sz="4" w:space="0" w:color="auto"/>
              <w:right w:val="single" w:sz="4" w:space="0" w:color="auto"/>
            </w:tcBorders>
            <w:shd w:val="clear" w:color="auto" w:fill="auto"/>
            <w:noWrap/>
            <w:vAlign w:val="bottom"/>
            <w:hideMark/>
          </w:tcPr>
          <w:p w14:paraId="37B5BCD4" w14:textId="77777777" w:rsidR="00910219" w:rsidRPr="00910219" w:rsidRDefault="00910219" w:rsidP="00910219">
            <w:pPr>
              <w:spacing w:before="0" w:after="0" w:line="240" w:lineRule="auto"/>
              <w:jc w:val="center"/>
              <w:rPr>
                <w:ins w:id="79752" w:author="pete jones" w:date="2022-01-11T16:45:00Z"/>
                <w:rFonts w:ascii="Calibri" w:hAnsi="Calibri" w:cs="Calibri"/>
                <w:color w:val="000000"/>
                <w:sz w:val="22"/>
                <w:szCs w:val="22"/>
              </w:rPr>
            </w:pPr>
            <w:ins w:id="79753" w:author="pete jones" w:date="2022-01-11T16:45:00Z">
              <w:r w:rsidRPr="00910219">
                <w:rPr>
                  <w:rFonts w:ascii="Calibri" w:hAnsi="Calibri" w:cs="Calibri"/>
                  <w:color w:val="000000"/>
                  <w:sz w:val="22"/>
                  <w:szCs w:val="22"/>
                </w:rPr>
                <w:t>25</w:t>
              </w:r>
            </w:ins>
          </w:p>
        </w:tc>
        <w:tc>
          <w:tcPr>
            <w:tcW w:w="406" w:type="dxa"/>
            <w:tcBorders>
              <w:top w:val="nil"/>
              <w:left w:val="nil"/>
              <w:bottom w:val="single" w:sz="4" w:space="0" w:color="auto"/>
              <w:right w:val="single" w:sz="8" w:space="0" w:color="auto"/>
            </w:tcBorders>
            <w:shd w:val="clear" w:color="auto" w:fill="auto"/>
            <w:noWrap/>
            <w:vAlign w:val="bottom"/>
            <w:hideMark/>
          </w:tcPr>
          <w:p w14:paraId="5219E6F5" w14:textId="77777777" w:rsidR="00910219" w:rsidRPr="00910219" w:rsidRDefault="00910219" w:rsidP="00910219">
            <w:pPr>
              <w:spacing w:before="0" w:after="0" w:line="240" w:lineRule="auto"/>
              <w:jc w:val="center"/>
              <w:rPr>
                <w:ins w:id="79754" w:author="pete jones" w:date="2022-01-11T16:45:00Z"/>
                <w:rFonts w:ascii="Calibri" w:hAnsi="Calibri" w:cs="Calibri"/>
                <w:color w:val="000000"/>
                <w:sz w:val="22"/>
                <w:szCs w:val="22"/>
              </w:rPr>
            </w:pPr>
            <w:ins w:id="79755" w:author="pete jones" w:date="2022-01-11T16:45:00Z">
              <w:r w:rsidRPr="00910219">
                <w:rPr>
                  <w:rFonts w:ascii="Calibri" w:hAnsi="Calibri" w:cs="Calibri"/>
                  <w:color w:val="000000"/>
                  <w:sz w:val="22"/>
                  <w:szCs w:val="22"/>
                </w:rPr>
                <w:t>25</w:t>
              </w:r>
            </w:ins>
          </w:p>
        </w:tc>
      </w:tr>
      <w:tr w:rsidR="00910219" w:rsidRPr="00910219" w14:paraId="71E9C4F4" w14:textId="77777777" w:rsidTr="00910219">
        <w:trPr>
          <w:trHeight w:val="300"/>
          <w:ins w:id="79756"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8A91F83" w14:textId="77777777" w:rsidR="00910219" w:rsidRPr="00910219" w:rsidRDefault="00910219" w:rsidP="00910219">
            <w:pPr>
              <w:spacing w:before="0" w:after="0" w:line="240" w:lineRule="auto"/>
              <w:jc w:val="center"/>
              <w:rPr>
                <w:ins w:id="79757" w:author="pete jones" w:date="2022-01-11T16:45:00Z"/>
                <w:rFonts w:ascii="Calibri" w:hAnsi="Calibri" w:cs="Calibri"/>
                <w:color w:val="000000"/>
                <w:sz w:val="22"/>
                <w:szCs w:val="22"/>
              </w:rPr>
            </w:pPr>
            <w:ins w:id="79758" w:author="pete jones" w:date="2022-01-11T16:45:00Z">
              <w:r w:rsidRPr="00910219">
                <w:rPr>
                  <w:rFonts w:ascii="Calibri" w:hAnsi="Calibri" w:cs="Calibri"/>
                  <w:color w:val="000000"/>
                  <w:sz w:val="22"/>
                  <w:szCs w:val="22"/>
                </w:rPr>
                <w:t>6</w:t>
              </w:r>
            </w:ins>
          </w:p>
        </w:tc>
        <w:tc>
          <w:tcPr>
            <w:tcW w:w="7409" w:type="dxa"/>
            <w:tcBorders>
              <w:top w:val="nil"/>
              <w:left w:val="nil"/>
              <w:bottom w:val="single" w:sz="4" w:space="0" w:color="auto"/>
              <w:right w:val="single" w:sz="8" w:space="0" w:color="auto"/>
            </w:tcBorders>
            <w:shd w:val="clear" w:color="auto" w:fill="auto"/>
            <w:noWrap/>
            <w:vAlign w:val="bottom"/>
            <w:hideMark/>
          </w:tcPr>
          <w:p w14:paraId="5B2A9F55" w14:textId="77777777" w:rsidR="00910219" w:rsidRPr="00910219" w:rsidRDefault="00910219" w:rsidP="00910219">
            <w:pPr>
              <w:spacing w:before="0" w:after="0" w:line="240" w:lineRule="auto"/>
              <w:jc w:val="left"/>
              <w:rPr>
                <w:ins w:id="79759" w:author="pete jones" w:date="2022-01-11T16:45:00Z"/>
                <w:rFonts w:ascii="Calibri" w:hAnsi="Calibri" w:cs="Calibri"/>
                <w:color w:val="000000"/>
                <w:sz w:val="22"/>
                <w:szCs w:val="22"/>
              </w:rPr>
            </w:pPr>
            <w:ins w:id="79760" w:author="pete jones" w:date="2022-01-11T16:45:00Z">
              <w:r w:rsidRPr="00910219">
                <w:rPr>
                  <w:rFonts w:ascii="Calibri" w:hAnsi="Calibri" w:cs="Calibri"/>
                  <w:color w:val="000000"/>
                  <w:sz w:val="22"/>
                  <w:szCs w:val="22"/>
                </w:rPr>
                <w:t>Individual Project</w:t>
              </w:r>
            </w:ins>
          </w:p>
        </w:tc>
        <w:tc>
          <w:tcPr>
            <w:tcW w:w="419" w:type="dxa"/>
            <w:tcBorders>
              <w:top w:val="nil"/>
              <w:left w:val="nil"/>
              <w:bottom w:val="single" w:sz="4" w:space="0" w:color="auto"/>
              <w:right w:val="single" w:sz="4" w:space="0" w:color="auto"/>
            </w:tcBorders>
            <w:shd w:val="clear" w:color="auto" w:fill="auto"/>
            <w:noWrap/>
            <w:vAlign w:val="bottom"/>
            <w:hideMark/>
          </w:tcPr>
          <w:p w14:paraId="0D2F694E" w14:textId="77777777" w:rsidR="00910219" w:rsidRPr="00910219" w:rsidRDefault="00910219" w:rsidP="00910219">
            <w:pPr>
              <w:spacing w:before="0" w:after="0" w:line="240" w:lineRule="auto"/>
              <w:jc w:val="center"/>
              <w:rPr>
                <w:ins w:id="79761" w:author="pete jones" w:date="2022-01-11T16:45:00Z"/>
                <w:rFonts w:ascii="Calibri" w:hAnsi="Calibri" w:cs="Calibri"/>
                <w:color w:val="000000"/>
                <w:sz w:val="22"/>
                <w:szCs w:val="22"/>
              </w:rPr>
            </w:pPr>
            <w:ins w:id="79762" w:author="pete jones" w:date="2022-01-11T16:45:00Z">
              <w:r w:rsidRPr="00910219">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6EE79E9D" w14:textId="77777777" w:rsidR="00910219" w:rsidRPr="00910219" w:rsidRDefault="00910219" w:rsidP="00910219">
            <w:pPr>
              <w:spacing w:before="0" w:after="0" w:line="240" w:lineRule="auto"/>
              <w:jc w:val="center"/>
              <w:rPr>
                <w:ins w:id="79763" w:author="pete jones" w:date="2022-01-11T16:45:00Z"/>
                <w:rFonts w:ascii="Calibri" w:hAnsi="Calibri" w:cs="Calibri"/>
                <w:color w:val="000000"/>
                <w:sz w:val="22"/>
                <w:szCs w:val="22"/>
              </w:rPr>
            </w:pPr>
            <w:ins w:id="79764"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46BCDF9A" w14:textId="77777777" w:rsidR="00910219" w:rsidRPr="00910219" w:rsidRDefault="00910219" w:rsidP="00910219">
            <w:pPr>
              <w:spacing w:before="0" w:after="0" w:line="240" w:lineRule="auto"/>
              <w:jc w:val="center"/>
              <w:rPr>
                <w:ins w:id="79765" w:author="pete jones" w:date="2022-01-11T16:45:00Z"/>
                <w:rFonts w:ascii="Calibri" w:hAnsi="Calibri" w:cs="Calibri"/>
                <w:color w:val="000000"/>
                <w:sz w:val="22"/>
                <w:szCs w:val="22"/>
              </w:rPr>
            </w:pPr>
            <w:ins w:id="79766"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6DAE671" w14:textId="77777777" w:rsidR="00910219" w:rsidRPr="00910219" w:rsidRDefault="00910219" w:rsidP="00910219">
            <w:pPr>
              <w:spacing w:before="0" w:after="0" w:line="240" w:lineRule="auto"/>
              <w:jc w:val="center"/>
              <w:rPr>
                <w:ins w:id="79767" w:author="pete jones" w:date="2022-01-11T16:45:00Z"/>
                <w:rFonts w:ascii="Calibri" w:hAnsi="Calibri" w:cs="Calibri"/>
                <w:color w:val="000000"/>
                <w:sz w:val="22"/>
                <w:szCs w:val="22"/>
              </w:rPr>
            </w:pPr>
            <w:ins w:id="79768"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6C7728A" w14:textId="77777777" w:rsidR="00910219" w:rsidRPr="00910219" w:rsidRDefault="00910219" w:rsidP="00910219">
            <w:pPr>
              <w:spacing w:before="0" w:after="0" w:line="240" w:lineRule="auto"/>
              <w:jc w:val="center"/>
              <w:rPr>
                <w:ins w:id="79769" w:author="pete jones" w:date="2022-01-11T16:45:00Z"/>
                <w:rFonts w:ascii="Calibri" w:hAnsi="Calibri" w:cs="Calibri"/>
                <w:color w:val="000000"/>
                <w:sz w:val="22"/>
                <w:szCs w:val="22"/>
              </w:rPr>
            </w:pPr>
            <w:ins w:id="79770"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C81EAC7" w14:textId="77777777" w:rsidR="00910219" w:rsidRPr="00910219" w:rsidRDefault="00910219" w:rsidP="00910219">
            <w:pPr>
              <w:spacing w:before="0" w:after="0" w:line="240" w:lineRule="auto"/>
              <w:jc w:val="center"/>
              <w:rPr>
                <w:ins w:id="79771" w:author="pete jones" w:date="2022-01-11T16:45:00Z"/>
                <w:rFonts w:ascii="Calibri" w:hAnsi="Calibri" w:cs="Calibri"/>
                <w:color w:val="000000"/>
                <w:sz w:val="22"/>
                <w:szCs w:val="22"/>
              </w:rPr>
            </w:pPr>
            <w:ins w:id="7977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18BB8C" w14:textId="77777777" w:rsidR="00910219" w:rsidRPr="00910219" w:rsidRDefault="00910219" w:rsidP="00910219">
            <w:pPr>
              <w:spacing w:before="0" w:after="0" w:line="240" w:lineRule="auto"/>
              <w:jc w:val="center"/>
              <w:rPr>
                <w:ins w:id="79773" w:author="pete jones" w:date="2022-01-11T16:45:00Z"/>
                <w:rFonts w:ascii="Calibri" w:hAnsi="Calibri" w:cs="Calibri"/>
                <w:color w:val="000000"/>
                <w:sz w:val="22"/>
                <w:szCs w:val="22"/>
              </w:rPr>
            </w:pPr>
            <w:ins w:id="7977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DFA8DF" w14:textId="77777777" w:rsidR="00910219" w:rsidRPr="00910219" w:rsidRDefault="00910219" w:rsidP="00910219">
            <w:pPr>
              <w:spacing w:before="0" w:after="0" w:line="240" w:lineRule="auto"/>
              <w:jc w:val="center"/>
              <w:rPr>
                <w:ins w:id="79775" w:author="pete jones" w:date="2022-01-11T16:45:00Z"/>
                <w:rFonts w:ascii="Calibri" w:hAnsi="Calibri" w:cs="Calibri"/>
                <w:color w:val="000000"/>
                <w:sz w:val="22"/>
                <w:szCs w:val="22"/>
              </w:rPr>
            </w:pPr>
            <w:ins w:id="7977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5E6A00" w14:textId="77777777" w:rsidR="00910219" w:rsidRPr="00910219" w:rsidRDefault="00910219" w:rsidP="00910219">
            <w:pPr>
              <w:spacing w:before="0" w:after="0" w:line="240" w:lineRule="auto"/>
              <w:jc w:val="center"/>
              <w:rPr>
                <w:ins w:id="79777" w:author="pete jones" w:date="2022-01-11T16:45:00Z"/>
                <w:rFonts w:ascii="Calibri" w:hAnsi="Calibri" w:cs="Calibri"/>
                <w:color w:val="000000"/>
                <w:sz w:val="22"/>
                <w:szCs w:val="22"/>
              </w:rPr>
            </w:pPr>
            <w:ins w:id="79778"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15468E" w14:textId="77777777" w:rsidR="00910219" w:rsidRPr="00910219" w:rsidRDefault="00910219" w:rsidP="00910219">
            <w:pPr>
              <w:spacing w:before="0" w:after="0" w:line="240" w:lineRule="auto"/>
              <w:jc w:val="center"/>
              <w:rPr>
                <w:ins w:id="79779" w:author="pete jones" w:date="2022-01-11T16:45:00Z"/>
                <w:rFonts w:ascii="Calibri" w:hAnsi="Calibri" w:cs="Calibri"/>
                <w:color w:val="000000"/>
                <w:sz w:val="22"/>
                <w:szCs w:val="22"/>
              </w:rPr>
            </w:pPr>
            <w:ins w:id="7978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40BD82" w14:textId="77777777" w:rsidR="00910219" w:rsidRPr="00910219" w:rsidRDefault="00910219" w:rsidP="00910219">
            <w:pPr>
              <w:spacing w:before="0" w:after="0" w:line="240" w:lineRule="auto"/>
              <w:jc w:val="center"/>
              <w:rPr>
                <w:ins w:id="79781" w:author="pete jones" w:date="2022-01-11T16:45:00Z"/>
                <w:rFonts w:ascii="Calibri" w:hAnsi="Calibri" w:cs="Calibri"/>
                <w:color w:val="000000"/>
                <w:sz w:val="22"/>
                <w:szCs w:val="22"/>
              </w:rPr>
            </w:pPr>
            <w:ins w:id="79782"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3B2EAE3" w14:textId="77777777" w:rsidR="00910219" w:rsidRPr="00910219" w:rsidRDefault="00910219" w:rsidP="00910219">
            <w:pPr>
              <w:spacing w:before="0" w:after="0" w:line="240" w:lineRule="auto"/>
              <w:jc w:val="center"/>
              <w:rPr>
                <w:ins w:id="79783" w:author="pete jones" w:date="2022-01-11T16:45:00Z"/>
                <w:rFonts w:ascii="Calibri" w:hAnsi="Calibri" w:cs="Calibri"/>
                <w:color w:val="000000"/>
                <w:sz w:val="22"/>
                <w:szCs w:val="22"/>
              </w:rPr>
            </w:pPr>
            <w:ins w:id="79784" w:author="pete jones" w:date="2022-01-11T16:45:00Z">
              <w:r w:rsidRPr="00910219">
                <w:rPr>
                  <w:rFonts w:ascii="Calibri" w:hAnsi="Calibri" w:cs="Calibri"/>
                  <w:color w:val="000000"/>
                  <w:sz w:val="22"/>
                  <w:szCs w:val="22"/>
                </w:rPr>
                <w:t> </w:t>
              </w:r>
            </w:ins>
          </w:p>
        </w:tc>
      </w:tr>
      <w:tr w:rsidR="00910219" w:rsidRPr="00910219" w14:paraId="66DF2CC6" w14:textId="77777777" w:rsidTr="00910219">
        <w:trPr>
          <w:trHeight w:val="300"/>
          <w:ins w:id="79785"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035B137" w14:textId="77777777" w:rsidR="00910219" w:rsidRPr="00910219" w:rsidRDefault="00910219" w:rsidP="00910219">
            <w:pPr>
              <w:spacing w:before="0" w:after="0" w:line="240" w:lineRule="auto"/>
              <w:jc w:val="center"/>
              <w:rPr>
                <w:ins w:id="79786" w:author="pete jones" w:date="2022-01-11T16:45:00Z"/>
                <w:rFonts w:ascii="Calibri" w:hAnsi="Calibri" w:cs="Calibri"/>
                <w:color w:val="000000"/>
                <w:sz w:val="22"/>
                <w:szCs w:val="22"/>
              </w:rPr>
            </w:pPr>
            <w:ins w:id="79787" w:author="pete jones" w:date="2022-01-11T16:45:00Z">
              <w:r w:rsidRPr="00910219">
                <w:rPr>
                  <w:rFonts w:ascii="Calibri" w:hAnsi="Calibri" w:cs="Calibri"/>
                  <w:color w:val="000000"/>
                  <w:sz w:val="22"/>
                  <w:szCs w:val="22"/>
                </w:rPr>
                <w:t>6</w:t>
              </w:r>
            </w:ins>
          </w:p>
        </w:tc>
        <w:tc>
          <w:tcPr>
            <w:tcW w:w="7409" w:type="dxa"/>
            <w:tcBorders>
              <w:top w:val="nil"/>
              <w:left w:val="nil"/>
              <w:bottom w:val="single" w:sz="4" w:space="0" w:color="auto"/>
              <w:right w:val="single" w:sz="8" w:space="0" w:color="auto"/>
            </w:tcBorders>
            <w:shd w:val="clear" w:color="auto" w:fill="auto"/>
            <w:noWrap/>
            <w:vAlign w:val="bottom"/>
            <w:hideMark/>
          </w:tcPr>
          <w:p w14:paraId="16DC461A" w14:textId="77777777" w:rsidR="00910219" w:rsidRPr="00910219" w:rsidRDefault="00910219" w:rsidP="00910219">
            <w:pPr>
              <w:spacing w:before="0" w:after="0" w:line="240" w:lineRule="auto"/>
              <w:jc w:val="left"/>
              <w:rPr>
                <w:ins w:id="79788" w:author="pete jones" w:date="2022-01-11T16:45:00Z"/>
                <w:rFonts w:ascii="Calibri" w:hAnsi="Calibri" w:cs="Calibri"/>
                <w:color w:val="000000"/>
                <w:sz w:val="22"/>
                <w:szCs w:val="22"/>
              </w:rPr>
            </w:pPr>
            <w:ins w:id="79789" w:author="pete jones" w:date="2022-01-11T16:45:00Z">
              <w:r w:rsidRPr="00910219">
                <w:rPr>
                  <w:rFonts w:ascii="Calibri" w:hAnsi="Calibri" w:cs="Calibri"/>
                  <w:color w:val="000000"/>
                  <w:sz w:val="22"/>
                  <w:szCs w:val="22"/>
                </w:rPr>
                <w:t>Options available depend on module prerequisites and accreditation requirements</w:t>
              </w:r>
            </w:ins>
          </w:p>
        </w:tc>
        <w:tc>
          <w:tcPr>
            <w:tcW w:w="419" w:type="dxa"/>
            <w:tcBorders>
              <w:top w:val="nil"/>
              <w:left w:val="nil"/>
              <w:bottom w:val="single" w:sz="4" w:space="0" w:color="auto"/>
              <w:right w:val="single" w:sz="4" w:space="0" w:color="auto"/>
            </w:tcBorders>
            <w:shd w:val="clear" w:color="auto" w:fill="auto"/>
            <w:noWrap/>
            <w:vAlign w:val="bottom"/>
            <w:hideMark/>
          </w:tcPr>
          <w:p w14:paraId="1B7A12FD" w14:textId="77777777" w:rsidR="00910219" w:rsidRPr="00910219" w:rsidRDefault="00910219" w:rsidP="00910219">
            <w:pPr>
              <w:spacing w:before="0" w:after="0" w:line="240" w:lineRule="auto"/>
              <w:jc w:val="center"/>
              <w:rPr>
                <w:ins w:id="79790" w:author="pete jones" w:date="2022-01-11T16:45:00Z"/>
                <w:rFonts w:ascii="Calibri" w:hAnsi="Calibri" w:cs="Calibri"/>
                <w:color w:val="000000"/>
                <w:sz w:val="22"/>
                <w:szCs w:val="22"/>
              </w:rPr>
            </w:pPr>
            <w:ins w:id="79791" w:author="pete jones" w:date="2022-01-11T16:45:00Z">
              <w:r w:rsidRPr="00910219">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35372896" w14:textId="77777777" w:rsidR="00910219" w:rsidRPr="00910219" w:rsidRDefault="00910219" w:rsidP="00910219">
            <w:pPr>
              <w:spacing w:before="0" w:after="0" w:line="240" w:lineRule="auto"/>
              <w:jc w:val="center"/>
              <w:rPr>
                <w:ins w:id="79792" w:author="pete jones" w:date="2022-01-11T16:45:00Z"/>
                <w:rFonts w:ascii="Calibri" w:hAnsi="Calibri" w:cs="Calibri"/>
                <w:color w:val="000000"/>
                <w:sz w:val="22"/>
                <w:szCs w:val="22"/>
              </w:rPr>
            </w:pPr>
            <w:ins w:id="79793" w:author="pete jones" w:date="2022-01-11T16:45:00Z">
              <w:r w:rsidRPr="00910219">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201CD092" w14:textId="77777777" w:rsidR="00910219" w:rsidRPr="00910219" w:rsidRDefault="00910219" w:rsidP="00910219">
            <w:pPr>
              <w:spacing w:before="0" w:after="0" w:line="240" w:lineRule="auto"/>
              <w:jc w:val="center"/>
              <w:rPr>
                <w:ins w:id="79794" w:author="pete jones" w:date="2022-01-11T16:45:00Z"/>
                <w:rFonts w:ascii="Calibri" w:hAnsi="Calibri" w:cs="Calibri"/>
                <w:color w:val="000000"/>
                <w:sz w:val="22"/>
                <w:szCs w:val="22"/>
              </w:rPr>
            </w:pPr>
            <w:ins w:id="79795"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C7A2EDC" w14:textId="77777777" w:rsidR="00910219" w:rsidRPr="00910219" w:rsidRDefault="00910219" w:rsidP="00910219">
            <w:pPr>
              <w:spacing w:before="0" w:after="0" w:line="240" w:lineRule="auto"/>
              <w:jc w:val="center"/>
              <w:rPr>
                <w:ins w:id="79796" w:author="pete jones" w:date="2022-01-11T16:45:00Z"/>
                <w:rFonts w:ascii="Calibri" w:hAnsi="Calibri" w:cs="Calibri"/>
                <w:color w:val="000000"/>
                <w:sz w:val="22"/>
                <w:szCs w:val="22"/>
              </w:rPr>
            </w:pPr>
            <w:ins w:id="79797"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6645BC7" w14:textId="77777777" w:rsidR="00910219" w:rsidRPr="00910219" w:rsidRDefault="00910219" w:rsidP="00910219">
            <w:pPr>
              <w:spacing w:before="0" w:after="0" w:line="240" w:lineRule="auto"/>
              <w:jc w:val="center"/>
              <w:rPr>
                <w:ins w:id="79798" w:author="pete jones" w:date="2022-01-11T16:45:00Z"/>
                <w:rFonts w:ascii="Calibri" w:hAnsi="Calibri" w:cs="Calibri"/>
                <w:color w:val="000000"/>
                <w:sz w:val="22"/>
                <w:szCs w:val="22"/>
              </w:rPr>
            </w:pPr>
            <w:ins w:id="79799"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321C16E" w14:textId="77777777" w:rsidR="00910219" w:rsidRPr="00910219" w:rsidRDefault="00910219" w:rsidP="00910219">
            <w:pPr>
              <w:spacing w:before="0" w:after="0" w:line="240" w:lineRule="auto"/>
              <w:jc w:val="center"/>
              <w:rPr>
                <w:ins w:id="79800" w:author="pete jones" w:date="2022-01-11T16:45:00Z"/>
                <w:rFonts w:ascii="Calibri" w:hAnsi="Calibri" w:cs="Calibri"/>
                <w:color w:val="000000"/>
                <w:sz w:val="22"/>
                <w:szCs w:val="22"/>
              </w:rPr>
            </w:pPr>
            <w:ins w:id="79801"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064E2A" w14:textId="77777777" w:rsidR="00910219" w:rsidRPr="00910219" w:rsidRDefault="00910219" w:rsidP="00910219">
            <w:pPr>
              <w:spacing w:before="0" w:after="0" w:line="240" w:lineRule="auto"/>
              <w:jc w:val="center"/>
              <w:rPr>
                <w:ins w:id="79802" w:author="pete jones" w:date="2022-01-11T16:45:00Z"/>
                <w:rFonts w:ascii="Calibri" w:hAnsi="Calibri" w:cs="Calibri"/>
                <w:color w:val="000000"/>
                <w:sz w:val="22"/>
                <w:szCs w:val="22"/>
              </w:rPr>
            </w:pPr>
            <w:ins w:id="79803"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F15363" w14:textId="77777777" w:rsidR="00910219" w:rsidRPr="00910219" w:rsidRDefault="00910219" w:rsidP="00910219">
            <w:pPr>
              <w:spacing w:before="0" w:after="0" w:line="240" w:lineRule="auto"/>
              <w:jc w:val="center"/>
              <w:rPr>
                <w:ins w:id="79804" w:author="pete jones" w:date="2022-01-11T16:45:00Z"/>
                <w:rFonts w:ascii="Calibri" w:hAnsi="Calibri" w:cs="Calibri"/>
                <w:color w:val="000000"/>
                <w:sz w:val="22"/>
                <w:szCs w:val="22"/>
              </w:rPr>
            </w:pPr>
            <w:ins w:id="79805"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18C44B" w14:textId="77777777" w:rsidR="00910219" w:rsidRPr="00910219" w:rsidRDefault="00910219" w:rsidP="00910219">
            <w:pPr>
              <w:spacing w:before="0" w:after="0" w:line="240" w:lineRule="auto"/>
              <w:jc w:val="center"/>
              <w:rPr>
                <w:ins w:id="79806" w:author="pete jones" w:date="2022-01-11T16:45:00Z"/>
                <w:rFonts w:ascii="Calibri" w:hAnsi="Calibri" w:cs="Calibri"/>
                <w:color w:val="000000"/>
                <w:sz w:val="22"/>
                <w:szCs w:val="22"/>
              </w:rPr>
            </w:pPr>
            <w:ins w:id="79807"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2F6E74" w14:textId="77777777" w:rsidR="00910219" w:rsidRPr="00910219" w:rsidRDefault="00910219" w:rsidP="00910219">
            <w:pPr>
              <w:spacing w:before="0" w:after="0" w:line="240" w:lineRule="auto"/>
              <w:jc w:val="center"/>
              <w:rPr>
                <w:ins w:id="79808" w:author="pete jones" w:date="2022-01-11T16:45:00Z"/>
                <w:rFonts w:ascii="Calibri" w:hAnsi="Calibri" w:cs="Calibri"/>
                <w:color w:val="000000"/>
                <w:sz w:val="22"/>
                <w:szCs w:val="22"/>
              </w:rPr>
            </w:pPr>
            <w:ins w:id="79809"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AD1FB2" w14:textId="77777777" w:rsidR="00910219" w:rsidRPr="00910219" w:rsidRDefault="00910219" w:rsidP="00910219">
            <w:pPr>
              <w:spacing w:before="0" w:after="0" w:line="240" w:lineRule="auto"/>
              <w:jc w:val="center"/>
              <w:rPr>
                <w:ins w:id="79810" w:author="pete jones" w:date="2022-01-11T16:45:00Z"/>
                <w:rFonts w:ascii="Calibri" w:hAnsi="Calibri" w:cs="Calibri"/>
                <w:color w:val="000000"/>
                <w:sz w:val="22"/>
                <w:szCs w:val="22"/>
              </w:rPr>
            </w:pPr>
            <w:ins w:id="79811" w:author="pete jones" w:date="2022-01-11T16:45: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5A5DB6A" w14:textId="77777777" w:rsidR="00910219" w:rsidRPr="00910219" w:rsidRDefault="00910219" w:rsidP="00910219">
            <w:pPr>
              <w:spacing w:before="0" w:after="0" w:line="240" w:lineRule="auto"/>
              <w:jc w:val="center"/>
              <w:rPr>
                <w:ins w:id="79812" w:author="pete jones" w:date="2022-01-11T16:45:00Z"/>
                <w:rFonts w:ascii="Calibri" w:hAnsi="Calibri" w:cs="Calibri"/>
                <w:color w:val="000000"/>
                <w:sz w:val="22"/>
                <w:szCs w:val="22"/>
              </w:rPr>
            </w:pPr>
            <w:ins w:id="79813" w:author="pete jones" w:date="2022-01-11T16:45:00Z">
              <w:r w:rsidRPr="00910219">
                <w:rPr>
                  <w:rFonts w:ascii="Calibri" w:hAnsi="Calibri" w:cs="Calibri"/>
                  <w:color w:val="000000"/>
                  <w:sz w:val="22"/>
                  <w:szCs w:val="22"/>
                </w:rPr>
                <w:t> </w:t>
              </w:r>
            </w:ins>
          </w:p>
        </w:tc>
      </w:tr>
      <w:tr w:rsidR="00910219" w:rsidRPr="00910219" w14:paraId="66E4D4F4" w14:textId="77777777" w:rsidTr="00910219">
        <w:trPr>
          <w:trHeight w:val="300"/>
          <w:ins w:id="79814" w:author="pete jones" w:date="2022-01-11T16:4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AC59BC5" w14:textId="77777777" w:rsidR="00910219" w:rsidRPr="00910219" w:rsidRDefault="00910219" w:rsidP="00910219">
            <w:pPr>
              <w:spacing w:before="0" w:after="0" w:line="240" w:lineRule="auto"/>
              <w:jc w:val="center"/>
              <w:rPr>
                <w:ins w:id="79815" w:author="pete jones" w:date="2022-01-11T16:45:00Z"/>
                <w:rFonts w:ascii="Calibri" w:hAnsi="Calibri" w:cs="Calibri"/>
                <w:color w:val="000000"/>
                <w:sz w:val="22"/>
                <w:szCs w:val="22"/>
              </w:rPr>
            </w:pPr>
            <w:ins w:id="79816" w:author="pete jones" w:date="2022-01-11T16:45:00Z">
              <w:r w:rsidRPr="00910219">
                <w:rPr>
                  <w:rFonts w:ascii="Calibri" w:hAnsi="Calibri" w:cs="Calibri"/>
                  <w:color w:val="000000"/>
                  <w:sz w:val="22"/>
                  <w:szCs w:val="22"/>
                </w:rPr>
                <w:t>6</w:t>
              </w:r>
            </w:ins>
          </w:p>
        </w:tc>
        <w:tc>
          <w:tcPr>
            <w:tcW w:w="7409" w:type="dxa"/>
            <w:tcBorders>
              <w:top w:val="nil"/>
              <w:left w:val="nil"/>
              <w:bottom w:val="single" w:sz="4" w:space="0" w:color="auto"/>
              <w:right w:val="single" w:sz="8" w:space="0" w:color="auto"/>
            </w:tcBorders>
            <w:shd w:val="clear" w:color="auto" w:fill="auto"/>
            <w:noWrap/>
            <w:vAlign w:val="bottom"/>
            <w:hideMark/>
          </w:tcPr>
          <w:p w14:paraId="29F5A75D" w14:textId="77777777" w:rsidR="00910219" w:rsidRPr="00910219" w:rsidRDefault="00910219" w:rsidP="00910219">
            <w:pPr>
              <w:spacing w:before="0" w:after="0" w:line="240" w:lineRule="auto"/>
              <w:jc w:val="left"/>
              <w:rPr>
                <w:ins w:id="79817" w:author="pete jones" w:date="2022-01-11T16:45:00Z"/>
                <w:rFonts w:ascii="Calibri" w:hAnsi="Calibri" w:cs="Calibri"/>
                <w:color w:val="000000"/>
                <w:sz w:val="22"/>
                <w:szCs w:val="22"/>
              </w:rPr>
            </w:pPr>
            <w:ins w:id="79818" w:author="pete jones" w:date="2022-01-11T16:45:00Z">
              <w:r w:rsidRPr="00910219">
                <w:rPr>
                  <w:rFonts w:ascii="Calibri" w:hAnsi="Calibri" w:cs="Calibri"/>
                  <w:color w:val="000000"/>
                  <w:sz w:val="22"/>
                  <w:szCs w:val="22"/>
                </w:rPr>
                <w:t>Yr3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5022699C" w14:textId="77777777" w:rsidR="00910219" w:rsidRPr="00910219" w:rsidRDefault="00910219" w:rsidP="00910219">
            <w:pPr>
              <w:spacing w:before="0" w:after="0" w:line="240" w:lineRule="auto"/>
              <w:jc w:val="center"/>
              <w:rPr>
                <w:ins w:id="79819" w:author="pete jones" w:date="2022-01-11T16:45:00Z"/>
                <w:rFonts w:ascii="Calibri" w:hAnsi="Calibri" w:cs="Calibri"/>
                <w:color w:val="000000"/>
                <w:sz w:val="22"/>
                <w:szCs w:val="22"/>
              </w:rPr>
            </w:pPr>
            <w:ins w:id="79820" w:author="pete jones" w:date="2022-01-11T16:45:00Z">
              <w:r w:rsidRPr="00910219">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533A62CF" w14:textId="77777777" w:rsidR="00910219" w:rsidRPr="00910219" w:rsidRDefault="00910219" w:rsidP="00910219">
            <w:pPr>
              <w:spacing w:before="0" w:after="0" w:line="240" w:lineRule="auto"/>
              <w:jc w:val="center"/>
              <w:rPr>
                <w:ins w:id="79821" w:author="pete jones" w:date="2022-01-11T16:45:00Z"/>
                <w:rFonts w:ascii="Calibri" w:hAnsi="Calibri" w:cs="Calibri"/>
                <w:color w:val="000000"/>
                <w:sz w:val="22"/>
                <w:szCs w:val="22"/>
              </w:rPr>
            </w:pPr>
            <w:ins w:id="79822" w:author="pete jones" w:date="2022-01-11T16:45:00Z">
              <w:r w:rsidRPr="00910219">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01ED7093" w14:textId="77777777" w:rsidR="00910219" w:rsidRPr="00910219" w:rsidRDefault="00910219" w:rsidP="00910219">
            <w:pPr>
              <w:spacing w:before="0" w:after="0" w:line="240" w:lineRule="auto"/>
              <w:jc w:val="center"/>
              <w:rPr>
                <w:ins w:id="79823" w:author="pete jones" w:date="2022-01-11T16:45:00Z"/>
                <w:rFonts w:ascii="Calibri" w:hAnsi="Calibri" w:cs="Calibri"/>
                <w:color w:val="000000"/>
                <w:sz w:val="22"/>
                <w:szCs w:val="22"/>
              </w:rPr>
            </w:pPr>
            <w:ins w:id="79824"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D0474EC" w14:textId="77777777" w:rsidR="00910219" w:rsidRPr="00910219" w:rsidRDefault="00910219" w:rsidP="00910219">
            <w:pPr>
              <w:spacing w:before="0" w:after="0" w:line="240" w:lineRule="auto"/>
              <w:jc w:val="center"/>
              <w:rPr>
                <w:ins w:id="79825" w:author="pete jones" w:date="2022-01-11T16:45:00Z"/>
                <w:rFonts w:ascii="Calibri" w:hAnsi="Calibri" w:cs="Calibri"/>
                <w:color w:val="000000"/>
                <w:sz w:val="22"/>
                <w:szCs w:val="22"/>
              </w:rPr>
            </w:pPr>
            <w:ins w:id="79826"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F063A14" w14:textId="77777777" w:rsidR="00910219" w:rsidRPr="00910219" w:rsidRDefault="00910219" w:rsidP="00910219">
            <w:pPr>
              <w:spacing w:before="0" w:after="0" w:line="240" w:lineRule="auto"/>
              <w:jc w:val="center"/>
              <w:rPr>
                <w:ins w:id="79827" w:author="pete jones" w:date="2022-01-11T16:45:00Z"/>
                <w:rFonts w:ascii="Calibri" w:hAnsi="Calibri" w:cs="Calibri"/>
                <w:color w:val="000000"/>
                <w:sz w:val="22"/>
                <w:szCs w:val="22"/>
              </w:rPr>
            </w:pPr>
            <w:ins w:id="79828" w:author="pete jones" w:date="2022-01-11T16:45:00Z">
              <w:r w:rsidRPr="00910219">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CEF18E1" w14:textId="77777777" w:rsidR="00910219" w:rsidRPr="00910219" w:rsidRDefault="00910219" w:rsidP="00910219">
            <w:pPr>
              <w:spacing w:before="0" w:after="0" w:line="240" w:lineRule="auto"/>
              <w:jc w:val="center"/>
              <w:rPr>
                <w:ins w:id="79829" w:author="pete jones" w:date="2022-01-11T16:45:00Z"/>
                <w:rFonts w:ascii="Calibri" w:hAnsi="Calibri" w:cs="Calibri"/>
                <w:color w:val="000000"/>
                <w:sz w:val="22"/>
                <w:szCs w:val="22"/>
              </w:rPr>
            </w:pPr>
            <w:ins w:id="79830"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9A3199" w14:textId="77777777" w:rsidR="00910219" w:rsidRPr="00910219" w:rsidRDefault="00910219" w:rsidP="00910219">
            <w:pPr>
              <w:spacing w:before="0" w:after="0" w:line="240" w:lineRule="auto"/>
              <w:jc w:val="center"/>
              <w:rPr>
                <w:ins w:id="79831" w:author="pete jones" w:date="2022-01-11T16:45:00Z"/>
                <w:rFonts w:ascii="Calibri" w:hAnsi="Calibri" w:cs="Calibri"/>
                <w:color w:val="000000"/>
                <w:sz w:val="22"/>
                <w:szCs w:val="22"/>
              </w:rPr>
            </w:pPr>
            <w:ins w:id="79832"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6DADD3" w14:textId="77777777" w:rsidR="00910219" w:rsidRPr="00910219" w:rsidRDefault="00910219" w:rsidP="00910219">
            <w:pPr>
              <w:spacing w:before="0" w:after="0" w:line="240" w:lineRule="auto"/>
              <w:jc w:val="center"/>
              <w:rPr>
                <w:ins w:id="79833" w:author="pete jones" w:date="2022-01-11T16:45:00Z"/>
                <w:rFonts w:ascii="Calibri" w:hAnsi="Calibri" w:cs="Calibri"/>
                <w:color w:val="000000"/>
                <w:sz w:val="22"/>
                <w:szCs w:val="22"/>
              </w:rPr>
            </w:pPr>
            <w:ins w:id="79834"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B23937" w14:textId="77777777" w:rsidR="00910219" w:rsidRPr="00910219" w:rsidRDefault="00910219" w:rsidP="00910219">
            <w:pPr>
              <w:spacing w:before="0" w:after="0" w:line="240" w:lineRule="auto"/>
              <w:jc w:val="center"/>
              <w:rPr>
                <w:ins w:id="79835" w:author="pete jones" w:date="2022-01-11T16:45:00Z"/>
                <w:rFonts w:ascii="Calibri" w:hAnsi="Calibri" w:cs="Calibri"/>
                <w:color w:val="000000"/>
                <w:sz w:val="22"/>
                <w:szCs w:val="22"/>
              </w:rPr>
            </w:pPr>
            <w:ins w:id="79836" w:author="pete jones" w:date="2022-01-11T16:45: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49CA58" w14:textId="77777777" w:rsidR="00910219" w:rsidRPr="00910219" w:rsidRDefault="00910219" w:rsidP="00910219">
            <w:pPr>
              <w:spacing w:before="0" w:after="0" w:line="240" w:lineRule="auto"/>
              <w:jc w:val="center"/>
              <w:rPr>
                <w:ins w:id="79837" w:author="pete jones" w:date="2022-01-11T16:45:00Z"/>
                <w:rFonts w:ascii="Calibri" w:hAnsi="Calibri" w:cs="Calibri"/>
                <w:color w:val="000000"/>
                <w:sz w:val="22"/>
                <w:szCs w:val="22"/>
              </w:rPr>
            </w:pPr>
            <w:ins w:id="79838" w:author="pete jones" w:date="2022-01-11T16:45:00Z">
              <w:r w:rsidRPr="00910219">
                <w:rPr>
                  <w:rFonts w:ascii="Calibri" w:hAnsi="Calibri" w:cs="Calibri"/>
                  <w:color w:val="000000"/>
                  <w:sz w:val="22"/>
                  <w:szCs w:val="22"/>
                </w:rPr>
                <w:t>40</w:t>
              </w:r>
            </w:ins>
          </w:p>
        </w:tc>
        <w:tc>
          <w:tcPr>
            <w:tcW w:w="399" w:type="dxa"/>
            <w:tcBorders>
              <w:top w:val="nil"/>
              <w:left w:val="nil"/>
              <w:bottom w:val="single" w:sz="4" w:space="0" w:color="auto"/>
              <w:right w:val="single" w:sz="4" w:space="0" w:color="auto"/>
            </w:tcBorders>
            <w:shd w:val="clear" w:color="auto" w:fill="auto"/>
            <w:noWrap/>
            <w:vAlign w:val="bottom"/>
            <w:hideMark/>
          </w:tcPr>
          <w:p w14:paraId="7CE48A3A" w14:textId="77777777" w:rsidR="00910219" w:rsidRPr="00910219" w:rsidRDefault="00910219" w:rsidP="00910219">
            <w:pPr>
              <w:spacing w:before="0" w:after="0" w:line="240" w:lineRule="auto"/>
              <w:jc w:val="center"/>
              <w:rPr>
                <w:ins w:id="79839" w:author="pete jones" w:date="2022-01-11T16:45:00Z"/>
                <w:rFonts w:ascii="Calibri" w:hAnsi="Calibri" w:cs="Calibri"/>
                <w:color w:val="000000"/>
                <w:sz w:val="22"/>
                <w:szCs w:val="22"/>
              </w:rPr>
            </w:pPr>
            <w:ins w:id="79840" w:author="pete jones" w:date="2022-01-11T16:45:00Z">
              <w:r w:rsidRPr="00910219">
                <w:rPr>
                  <w:rFonts w:ascii="Calibri" w:hAnsi="Calibri" w:cs="Calibri"/>
                  <w:color w:val="000000"/>
                  <w:sz w:val="22"/>
                  <w:szCs w:val="22"/>
                </w:rPr>
                <w:t>35</w:t>
              </w:r>
            </w:ins>
          </w:p>
        </w:tc>
        <w:tc>
          <w:tcPr>
            <w:tcW w:w="406" w:type="dxa"/>
            <w:tcBorders>
              <w:top w:val="nil"/>
              <w:left w:val="nil"/>
              <w:bottom w:val="single" w:sz="4" w:space="0" w:color="auto"/>
              <w:right w:val="single" w:sz="8" w:space="0" w:color="auto"/>
            </w:tcBorders>
            <w:shd w:val="clear" w:color="auto" w:fill="auto"/>
            <w:noWrap/>
            <w:vAlign w:val="bottom"/>
            <w:hideMark/>
          </w:tcPr>
          <w:p w14:paraId="6697C170" w14:textId="77777777" w:rsidR="00910219" w:rsidRPr="00910219" w:rsidRDefault="00910219" w:rsidP="00910219">
            <w:pPr>
              <w:spacing w:before="0" w:after="0" w:line="240" w:lineRule="auto"/>
              <w:jc w:val="center"/>
              <w:rPr>
                <w:ins w:id="79841" w:author="pete jones" w:date="2022-01-11T16:45:00Z"/>
                <w:rFonts w:ascii="Calibri" w:hAnsi="Calibri" w:cs="Calibri"/>
                <w:color w:val="000000"/>
                <w:sz w:val="22"/>
                <w:szCs w:val="22"/>
              </w:rPr>
            </w:pPr>
            <w:ins w:id="79842" w:author="pete jones" w:date="2022-01-11T16:45:00Z">
              <w:r w:rsidRPr="00910219">
                <w:rPr>
                  <w:rFonts w:ascii="Calibri" w:hAnsi="Calibri" w:cs="Calibri"/>
                  <w:color w:val="000000"/>
                  <w:sz w:val="22"/>
                  <w:szCs w:val="22"/>
                </w:rPr>
                <w:t>25</w:t>
              </w:r>
            </w:ins>
          </w:p>
        </w:tc>
      </w:tr>
    </w:tbl>
    <w:p w14:paraId="35B437AB" w14:textId="70D93278" w:rsidR="00910219" w:rsidRDefault="00910219" w:rsidP="00406988">
      <w:pPr>
        <w:jc w:val="left"/>
        <w:rPr>
          <w:ins w:id="79843" w:author="pete jones" w:date="2022-01-11T16:46:00Z"/>
        </w:rPr>
      </w:pPr>
    </w:p>
    <w:p w14:paraId="5772171C" w14:textId="4EED6E34" w:rsidR="00910219" w:rsidRDefault="00910219" w:rsidP="00406988">
      <w:pPr>
        <w:jc w:val="left"/>
        <w:rPr>
          <w:ins w:id="79844" w:author="pete jones" w:date="2022-01-11T16:46:00Z"/>
        </w:rPr>
      </w:pPr>
    </w:p>
    <w:p w14:paraId="05A9A35A" w14:textId="77777777" w:rsidR="00910219" w:rsidRDefault="00910219" w:rsidP="00406988">
      <w:pPr>
        <w:jc w:val="left"/>
        <w:rPr>
          <w:ins w:id="79845" w:author="pete jones" w:date="2022-01-11T16:46: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910219" w:rsidRPr="00910219" w14:paraId="6CC43783" w14:textId="77777777" w:rsidTr="00910219">
        <w:trPr>
          <w:trHeight w:val="300"/>
          <w:ins w:id="79846" w:author="pete jones" w:date="2022-01-11T16:46:00Z"/>
        </w:trPr>
        <w:tc>
          <w:tcPr>
            <w:tcW w:w="400" w:type="dxa"/>
            <w:tcBorders>
              <w:top w:val="nil"/>
              <w:left w:val="nil"/>
              <w:bottom w:val="nil"/>
              <w:right w:val="nil"/>
            </w:tcBorders>
            <w:shd w:val="clear" w:color="auto" w:fill="auto"/>
            <w:noWrap/>
            <w:vAlign w:val="center"/>
            <w:hideMark/>
          </w:tcPr>
          <w:p w14:paraId="6E6139D5" w14:textId="77777777" w:rsidR="00910219" w:rsidRPr="00910219" w:rsidRDefault="00910219" w:rsidP="00910219">
            <w:pPr>
              <w:spacing w:before="0" w:after="0" w:line="240" w:lineRule="auto"/>
              <w:jc w:val="left"/>
              <w:rPr>
                <w:ins w:id="79847" w:author="pete jones" w:date="2022-01-11T16:46: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2F484B6" w14:textId="77777777" w:rsidR="00910219" w:rsidRPr="00910219" w:rsidRDefault="00910219" w:rsidP="00910219">
            <w:pPr>
              <w:spacing w:before="0" w:after="0" w:line="240" w:lineRule="auto"/>
              <w:jc w:val="center"/>
              <w:rPr>
                <w:ins w:id="79848" w:author="pete jones" w:date="2022-01-11T16:46:00Z"/>
                <w:rFonts w:ascii="Calibri" w:hAnsi="Calibri" w:cs="Calibri"/>
                <w:b/>
                <w:bCs/>
                <w:color w:val="000000"/>
                <w:sz w:val="32"/>
                <w:szCs w:val="32"/>
              </w:rPr>
            </w:pPr>
            <w:ins w:id="79849" w:author="pete jones" w:date="2022-01-11T16:46:00Z">
              <w:r w:rsidRPr="00910219">
                <w:rPr>
                  <w:rFonts w:ascii="Calibri" w:hAnsi="Calibri" w:cs="Calibri"/>
                  <w:b/>
                  <w:bCs/>
                  <w:color w:val="000000"/>
                  <w:sz w:val="32"/>
                  <w:szCs w:val="32"/>
                </w:rPr>
                <w:t>The University of Central Lancashire</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9940CEA" w14:textId="77777777" w:rsidR="00910219" w:rsidRPr="00910219" w:rsidRDefault="00910219" w:rsidP="00910219">
            <w:pPr>
              <w:spacing w:before="0" w:after="0" w:line="240" w:lineRule="auto"/>
              <w:jc w:val="right"/>
              <w:rPr>
                <w:ins w:id="79850" w:author="pete jones" w:date="2022-01-11T16:46:00Z"/>
                <w:rFonts w:ascii="Calibri" w:hAnsi="Calibri" w:cs="Calibri"/>
                <w:color w:val="000000"/>
                <w:sz w:val="22"/>
                <w:szCs w:val="22"/>
              </w:rPr>
            </w:pPr>
            <w:ins w:id="79851" w:author="pete jones" w:date="2022-01-11T16:46: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FC03BD5" w14:textId="77777777" w:rsidR="00910219" w:rsidRPr="00910219" w:rsidRDefault="00910219" w:rsidP="00910219">
            <w:pPr>
              <w:spacing w:before="0" w:after="0" w:line="240" w:lineRule="auto"/>
              <w:jc w:val="center"/>
              <w:rPr>
                <w:ins w:id="79852" w:author="pete jones" w:date="2022-01-11T16:46:00Z"/>
                <w:rFonts w:ascii="Calibri" w:hAnsi="Calibri" w:cs="Calibri"/>
                <w:color w:val="000000"/>
                <w:sz w:val="22"/>
                <w:szCs w:val="22"/>
              </w:rPr>
            </w:pPr>
            <w:ins w:id="79853" w:author="pete jones" w:date="2022-01-11T16:46:00Z">
              <w:r w:rsidRPr="00910219">
                <w:rPr>
                  <w:rFonts w:ascii="Calibri" w:hAnsi="Calibri" w:cs="Calibri"/>
                  <w:color w:val="000000"/>
                  <w:sz w:val="22"/>
                  <w:szCs w:val="22"/>
                </w:rPr>
                <w:t>89</w:t>
              </w:r>
            </w:ins>
          </w:p>
        </w:tc>
      </w:tr>
      <w:tr w:rsidR="00910219" w:rsidRPr="00910219" w14:paraId="53958D36" w14:textId="77777777" w:rsidTr="00910219">
        <w:trPr>
          <w:trHeight w:val="315"/>
          <w:ins w:id="79854" w:author="pete jones" w:date="2022-01-11T16:46:00Z"/>
        </w:trPr>
        <w:tc>
          <w:tcPr>
            <w:tcW w:w="400" w:type="dxa"/>
            <w:tcBorders>
              <w:top w:val="nil"/>
              <w:left w:val="nil"/>
              <w:bottom w:val="nil"/>
              <w:right w:val="nil"/>
            </w:tcBorders>
            <w:shd w:val="clear" w:color="auto" w:fill="auto"/>
            <w:noWrap/>
            <w:vAlign w:val="center"/>
            <w:hideMark/>
          </w:tcPr>
          <w:p w14:paraId="3E929453" w14:textId="77777777" w:rsidR="00910219" w:rsidRPr="00910219" w:rsidRDefault="00910219" w:rsidP="00910219">
            <w:pPr>
              <w:spacing w:before="0" w:after="0" w:line="240" w:lineRule="auto"/>
              <w:jc w:val="center"/>
              <w:rPr>
                <w:ins w:id="79855" w:author="pete jones" w:date="2022-01-11T16:46: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851182F" w14:textId="77777777" w:rsidR="00910219" w:rsidRPr="00910219" w:rsidRDefault="00910219" w:rsidP="00910219">
            <w:pPr>
              <w:spacing w:before="0" w:after="0" w:line="240" w:lineRule="auto"/>
              <w:jc w:val="left"/>
              <w:rPr>
                <w:ins w:id="79856" w:author="pete jones" w:date="2022-01-11T16:46: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7A19895B" w14:textId="77777777" w:rsidR="00910219" w:rsidRPr="00910219" w:rsidRDefault="00910219" w:rsidP="00910219">
            <w:pPr>
              <w:spacing w:before="0" w:after="0" w:line="240" w:lineRule="auto"/>
              <w:jc w:val="right"/>
              <w:rPr>
                <w:ins w:id="79857" w:author="pete jones" w:date="2022-01-11T16:46:00Z"/>
                <w:rFonts w:ascii="Calibri" w:hAnsi="Calibri" w:cs="Calibri"/>
                <w:color w:val="000000"/>
                <w:sz w:val="22"/>
                <w:szCs w:val="22"/>
              </w:rPr>
            </w:pPr>
            <w:ins w:id="79858" w:author="pete jones" w:date="2022-01-11T16:46: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40B7506F" w14:textId="77777777" w:rsidR="00910219" w:rsidRPr="00910219" w:rsidRDefault="00910219" w:rsidP="00910219">
            <w:pPr>
              <w:spacing w:before="0" w:after="0" w:line="240" w:lineRule="auto"/>
              <w:jc w:val="center"/>
              <w:rPr>
                <w:ins w:id="79859" w:author="pete jones" w:date="2022-01-11T16:46:00Z"/>
                <w:rFonts w:ascii="Calibri" w:hAnsi="Calibri" w:cs="Calibri"/>
                <w:color w:val="000000"/>
                <w:sz w:val="22"/>
                <w:szCs w:val="22"/>
              </w:rPr>
            </w:pPr>
            <w:ins w:id="79860" w:author="pete jones" w:date="2022-01-11T16:46:00Z">
              <w:r w:rsidRPr="00910219">
                <w:rPr>
                  <w:rFonts w:ascii="Calibri" w:hAnsi="Calibri" w:cs="Calibri"/>
                  <w:color w:val="000000"/>
                  <w:sz w:val="22"/>
                  <w:szCs w:val="22"/>
                </w:rPr>
                <w:t>57</w:t>
              </w:r>
            </w:ins>
          </w:p>
        </w:tc>
      </w:tr>
      <w:tr w:rsidR="00910219" w:rsidRPr="00910219" w14:paraId="6FDC6A26" w14:textId="77777777" w:rsidTr="00910219">
        <w:trPr>
          <w:trHeight w:val="315"/>
          <w:ins w:id="79861" w:author="pete jones" w:date="2022-01-11T16:46:00Z"/>
        </w:trPr>
        <w:tc>
          <w:tcPr>
            <w:tcW w:w="400" w:type="dxa"/>
            <w:tcBorders>
              <w:top w:val="nil"/>
              <w:left w:val="nil"/>
              <w:bottom w:val="nil"/>
              <w:right w:val="nil"/>
            </w:tcBorders>
            <w:shd w:val="clear" w:color="auto" w:fill="auto"/>
            <w:noWrap/>
            <w:vAlign w:val="center"/>
            <w:hideMark/>
          </w:tcPr>
          <w:p w14:paraId="2B57371F" w14:textId="77777777" w:rsidR="00910219" w:rsidRPr="00910219" w:rsidRDefault="00910219" w:rsidP="00910219">
            <w:pPr>
              <w:spacing w:before="0" w:after="0" w:line="240" w:lineRule="auto"/>
              <w:jc w:val="center"/>
              <w:rPr>
                <w:ins w:id="79862" w:author="pete jones" w:date="2022-01-11T16:46: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4BEA6652" w14:textId="77777777" w:rsidR="00910219" w:rsidRPr="00910219" w:rsidRDefault="00910219" w:rsidP="00910219">
            <w:pPr>
              <w:spacing w:before="0" w:after="0" w:line="240" w:lineRule="auto"/>
              <w:jc w:val="left"/>
              <w:rPr>
                <w:ins w:id="79863" w:author="pete jones" w:date="2022-01-11T16:46: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7A642B42" w14:textId="77777777" w:rsidR="00910219" w:rsidRPr="00910219" w:rsidRDefault="00910219" w:rsidP="00910219">
            <w:pPr>
              <w:spacing w:before="0" w:after="0" w:line="240" w:lineRule="auto"/>
              <w:jc w:val="center"/>
              <w:rPr>
                <w:ins w:id="79864" w:author="pete jones" w:date="2022-01-11T16:46:00Z"/>
                <w:rFonts w:ascii="Calibri" w:hAnsi="Calibri" w:cs="Calibri"/>
                <w:b/>
                <w:bCs/>
                <w:i/>
                <w:iCs/>
                <w:color w:val="000000"/>
                <w:sz w:val="22"/>
                <w:szCs w:val="22"/>
              </w:rPr>
            </w:pPr>
            <w:ins w:id="79865" w:author="pete jones" w:date="2022-01-11T16:46:00Z">
              <w:r w:rsidRPr="00910219">
                <w:rPr>
                  <w:rFonts w:ascii="Calibri" w:hAnsi="Calibri" w:cs="Calibri"/>
                  <w:b/>
                  <w:bCs/>
                  <w:i/>
                  <w:iCs/>
                  <w:color w:val="000000"/>
                  <w:sz w:val="22"/>
                  <w:szCs w:val="22"/>
                </w:rPr>
                <w:t>Acceptance Criteria</w:t>
              </w:r>
            </w:ins>
          </w:p>
        </w:tc>
      </w:tr>
      <w:tr w:rsidR="00910219" w:rsidRPr="00910219" w14:paraId="36E3754D" w14:textId="77777777" w:rsidTr="00910219">
        <w:trPr>
          <w:trHeight w:val="300"/>
          <w:ins w:id="79866" w:author="pete jones" w:date="2022-01-11T16:46:00Z"/>
        </w:trPr>
        <w:tc>
          <w:tcPr>
            <w:tcW w:w="400" w:type="dxa"/>
            <w:tcBorders>
              <w:top w:val="nil"/>
              <w:left w:val="nil"/>
              <w:bottom w:val="nil"/>
              <w:right w:val="nil"/>
            </w:tcBorders>
            <w:shd w:val="clear" w:color="auto" w:fill="auto"/>
            <w:noWrap/>
            <w:vAlign w:val="center"/>
            <w:hideMark/>
          </w:tcPr>
          <w:p w14:paraId="75E138A6" w14:textId="77777777" w:rsidR="00910219" w:rsidRPr="00910219" w:rsidRDefault="00910219" w:rsidP="00910219">
            <w:pPr>
              <w:spacing w:before="0" w:after="0" w:line="240" w:lineRule="auto"/>
              <w:jc w:val="center"/>
              <w:rPr>
                <w:ins w:id="79867" w:author="pete jones" w:date="2022-01-11T16:46: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5C473A74" w14:textId="30CB3C98" w:rsidR="00910219" w:rsidRPr="00910219" w:rsidRDefault="00910219" w:rsidP="00910219">
            <w:pPr>
              <w:spacing w:before="0" w:after="0" w:line="240" w:lineRule="auto"/>
              <w:jc w:val="left"/>
              <w:rPr>
                <w:ins w:id="79868" w:author="pete jones" w:date="2022-01-11T16:46:00Z"/>
                <w:rFonts w:ascii="Calibri" w:hAnsi="Calibri" w:cs="Calibri"/>
                <w:color w:val="000000"/>
                <w:sz w:val="22"/>
                <w:szCs w:val="22"/>
              </w:rPr>
            </w:pPr>
            <w:ins w:id="79869" w:author="pete jones" w:date="2022-01-11T16:46:00Z">
              <w:r w:rsidRPr="00910219">
                <w:rPr>
                  <w:rFonts w:ascii="Calibri" w:hAnsi="Calibri" w:cs="Calibri"/>
                  <w:color w:val="000000"/>
                  <w:sz w:val="22"/>
                  <w:szCs w:val="22"/>
                </w:rPr>
                <w:t xml:space="preserve">Estimated engineering intake 2018 (at 3%) of </w:t>
              </w:r>
            </w:ins>
            <w:ins w:id="79870" w:author="pete jones" w:date="2022-03-30T12:33:00Z">
              <w:r w:rsidR="00042512">
                <w:rPr>
                  <w:rFonts w:ascii="Calibri" w:hAnsi="Calibri" w:cs="Calibri"/>
                  <w:color w:val="000000"/>
                  <w:sz w:val="22"/>
                  <w:szCs w:val="22"/>
                </w:rPr>
                <w:t xml:space="preserve">the </w:t>
              </w:r>
            </w:ins>
            <w:ins w:id="79871" w:author="pete jones" w:date="2022-01-11T16:46: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39A619D" w14:textId="77777777" w:rsidR="00910219" w:rsidRPr="00910219" w:rsidRDefault="00910219" w:rsidP="00910219">
            <w:pPr>
              <w:spacing w:before="0" w:after="0" w:line="240" w:lineRule="auto"/>
              <w:jc w:val="right"/>
              <w:rPr>
                <w:ins w:id="79872" w:author="pete jones" w:date="2022-01-11T16:46:00Z"/>
                <w:rFonts w:ascii="Calibri" w:hAnsi="Calibri" w:cs="Calibri"/>
                <w:color w:val="000000"/>
                <w:sz w:val="22"/>
                <w:szCs w:val="22"/>
              </w:rPr>
            </w:pPr>
            <w:ins w:id="79873" w:author="pete jones" w:date="2022-01-11T16:46: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49F85F9" w14:textId="77777777" w:rsidR="00910219" w:rsidRPr="00910219" w:rsidRDefault="00910219" w:rsidP="00910219">
            <w:pPr>
              <w:spacing w:before="0" w:after="0" w:line="240" w:lineRule="auto"/>
              <w:jc w:val="center"/>
              <w:rPr>
                <w:ins w:id="79874" w:author="pete jones" w:date="2022-01-11T16:46:00Z"/>
                <w:rFonts w:ascii="Calibri" w:hAnsi="Calibri" w:cs="Calibri"/>
                <w:color w:val="000000"/>
                <w:sz w:val="22"/>
                <w:szCs w:val="22"/>
              </w:rPr>
            </w:pPr>
            <w:ins w:id="79875" w:author="pete jones" w:date="2022-01-11T16:46:00Z">
              <w:r w:rsidRPr="00910219">
                <w:rPr>
                  <w:rFonts w:ascii="Calibri" w:hAnsi="Calibri" w:cs="Calibri"/>
                  <w:color w:val="000000"/>
                  <w:sz w:val="22"/>
                  <w:szCs w:val="22"/>
                </w:rPr>
                <w:t> </w:t>
              </w:r>
            </w:ins>
          </w:p>
        </w:tc>
      </w:tr>
      <w:tr w:rsidR="00910219" w:rsidRPr="00910219" w14:paraId="363401DA" w14:textId="77777777" w:rsidTr="00910219">
        <w:trPr>
          <w:trHeight w:val="315"/>
          <w:ins w:id="79876" w:author="pete jones" w:date="2022-01-11T16:46:00Z"/>
        </w:trPr>
        <w:tc>
          <w:tcPr>
            <w:tcW w:w="400" w:type="dxa"/>
            <w:tcBorders>
              <w:top w:val="nil"/>
              <w:left w:val="nil"/>
              <w:bottom w:val="nil"/>
              <w:right w:val="nil"/>
            </w:tcBorders>
            <w:shd w:val="clear" w:color="auto" w:fill="auto"/>
            <w:noWrap/>
            <w:vAlign w:val="center"/>
            <w:hideMark/>
          </w:tcPr>
          <w:p w14:paraId="4F17EEA0" w14:textId="77777777" w:rsidR="00910219" w:rsidRPr="00910219" w:rsidRDefault="00910219" w:rsidP="00910219">
            <w:pPr>
              <w:spacing w:before="0" w:after="0" w:line="240" w:lineRule="auto"/>
              <w:jc w:val="center"/>
              <w:rPr>
                <w:ins w:id="79877" w:author="pete jones" w:date="2022-01-11T16:46: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642A604A" w14:textId="77777777" w:rsidR="00910219" w:rsidRPr="00910219" w:rsidRDefault="00910219" w:rsidP="00910219">
            <w:pPr>
              <w:spacing w:before="0" w:after="0" w:line="240" w:lineRule="auto"/>
              <w:jc w:val="left"/>
              <w:rPr>
                <w:ins w:id="79878" w:author="pete jones" w:date="2022-01-11T16:46: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48BCF3DD" w14:textId="77777777" w:rsidR="00910219" w:rsidRPr="00910219" w:rsidRDefault="00910219" w:rsidP="00910219">
            <w:pPr>
              <w:spacing w:before="0" w:after="0" w:line="240" w:lineRule="auto"/>
              <w:jc w:val="right"/>
              <w:rPr>
                <w:ins w:id="79879" w:author="pete jones" w:date="2022-01-11T16:46:00Z"/>
                <w:rFonts w:ascii="Calibri" w:hAnsi="Calibri" w:cs="Calibri"/>
                <w:color w:val="000000"/>
                <w:sz w:val="22"/>
                <w:szCs w:val="22"/>
              </w:rPr>
            </w:pPr>
            <w:ins w:id="79880" w:author="pete jones" w:date="2022-01-11T16:46: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13E43E3A" w14:textId="77777777" w:rsidR="00910219" w:rsidRPr="00910219" w:rsidRDefault="00910219" w:rsidP="00910219">
            <w:pPr>
              <w:spacing w:before="0" w:after="0" w:line="240" w:lineRule="auto"/>
              <w:jc w:val="center"/>
              <w:rPr>
                <w:ins w:id="79881" w:author="pete jones" w:date="2022-01-11T16:46:00Z"/>
                <w:rFonts w:ascii="Calibri" w:hAnsi="Calibri" w:cs="Calibri"/>
                <w:color w:val="000000"/>
                <w:sz w:val="22"/>
                <w:szCs w:val="22"/>
              </w:rPr>
            </w:pPr>
            <w:ins w:id="79882" w:author="pete jones" w:date="2022-01-11T16:46:00Z">
              <w:r w:rsidRPr="00910219">
                <w:rPr>
                  <w:rFonts w:ascii="Calibri" w:hAnsi="Calibri" w:cs="Calibri"/>
                  <w:color w:val="000000"/>
                  <w:sz w:val="22"/>
                  <w:szCs w:val="22"/>
                </w:rPr>
                <w:t> </w:t>
              </w:r>
            </w:ins>
          </w:p>
        </w:tc>
      </w:tr>
      <w:tr w:rsidR="00910219" w:rsidRPr="00910219" w14:paraId="170E3085" w14:textId="77777777" w:rsidTr="00910219">
        <w:trPr>
          <w:trHeight w:val="315"/>
          <w:ins w:id="79883" w:author="pete jones" w:date="2022-01-11T16:46:00Z"/>
        </w:trPr>
        <w:tc>
          <w:tcPr>
            <w:tcW w:w="400" w:type="dxa"/>
            <w:tcBorders>
              <w:top w:val="nil"/>
              <w:left w:val="nil"/>
              <w:bottom w:val="nil"/>
              <w:right w:val="nil"/>
            </w:tcBorders>
            <w:shd w:val="clear" w:color="auto" w:fill="auto"/>
            <w:noWrap/>
            <w:vAlign w:val="center"/>
            <w:hideMark/>
          </w:tcPr>
          <w:p w14:paraId="0437C651" w14:textId="77777777" w:rsidR="00910219" w:rsidRPr="00910219" w:rsidRDefault="00910219" w:rsidP="00910219">
            <w:pPr>
              <w:spacing w:before="0" w:after="0" w:line="240" w:lineRule="auto"/>
              <w:jc w:val="center"/>
              <w:rPr>
                <w:ins w:id="79884" w:author="pete jones" w:date="2022-01-11T16:46: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6ABFB4CA" w14:textId="77777777" w:rsidR="00910219" w:rsidRPr="00910219" w:rsidRDefault="00910219" w:rsidP="00910219">
            <w:pPr>
              <w:spacing w:before="0" w:after="0" w:line="240" w:lineRule="auto"/>
              <w:jc w:val="center"/>
              <w:rPr>
                <w:ins w:id="79885" w:author="pete jones" w:date="2022-01-11T16:46:00Z"/>
                <w:rFonts w:ascii="Calibri" w:hAnsi="Calibri" w:cs="Calibri"/>
                <w:b/>
                <w:bCs/>
                <w:color w:val="000000"/>
              </w:rPr>
            </w:pPr>
            <w:ins w:id="79886" w:author="pete jones" w:date="2022-01-11T16:46:00Z">
              <w:r w:rsidRPr="00910219">
                <w:rPr>
                  <w:rFonts w:ascii="Calibri" w:hAnsi="Calibri" w:cs="Calibri"/>
                  <w:b/>
                  <w:bCs/>
                  <w:color w:val="000000"/>
                </w:rPr>
                <w:t>153</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7879F65" w14:textId="77777777" w:rsidR="00910219" w:rsidRPr="00910219" w:rsidRDefault="00910219" w:rsidP="00910219">
            <w:pPr>
              <w:spacing w:before="0" w:after="0" w:line="240" w:lineRule="auto"/>
              <w:jc w:val="right"/>
              <w:rPr>
                <w:ins w:id="79887" w:author="pete jones" w:date="2022-01-11T16:46:00Z"/>
                <w:rFonts w:ascii="Calibri" w:hAnsi="Calibri" w:cs="Calibri"/>
                <w:color w:val="000000"/>
                <w:sz w:val="22"/>
                <w:szCs w:val="22"/>
              </w:rPr>
            </w:pPr>
            <w:ins w:id="79888" w:author="pete jones" w:date="2022-01-11T16:46: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08FAC2C2" w14:textId="77777777" w:rsidR="00910219" w:rsidRPr="00910219" w:rsidRDefault="00910219" w:rsidP="00910219">
            <w:pPr>
              <w:spacing w:before="0" w:after="0" w:line="240" w:lineRule="auto"/>
              <w:jc w:val="center"/>
              <w:rPr>
                <w:ins w:id="79889" w:author="pete jones" w:date="2022-01-11T16:46:00Z"/>
                <w:rFonts w:ascii="Calibri" w:hAnsi="Calibri" w:cs="Calibri"/>
                <w:color w:val="000000"/>
                <w:sz w:val="22"/>
                <w:szCs w:val="22"/>
              </w:rPr>
            </w:pPr>
            <w:ins w:id="79890" w:author="pete jones" w:date="2022-01-11T16:46:00Z">
              <w:r w:rsidRPr="00910219">
                <w:rPr>
                  <w:rFonts w:ascii="Calibri" w:hAnsi="Calibri" w:cs="Calibri"/>
                  <w:color w:val="000000"/>
                  <w:sz w:val="22"/>
                  <w:szCs w:val="22"/>
                </w:rPr>
                <w:t> </w:t>
              </w:r>
            </w:ins>
          </w:p>
        </w:tc>
      </w:tr>
      <w:tr w:rsidR="00910219" w:rsidRPr="00910219" w14:paraId="4E24130A" w14:textId="77777777" w:rsidTr="00910219">
        <w:trPr>
          <w:trHeight w:val="315"/>
          <w:ins w:id="79891" w:author="pete jones" w:date="2022-01-11T16:46:00Z"/>
        </w:trPr>
        <w:tc>
          <w:tcPr>
            <w:tcW w:w="400" w:type="dxa"/>
            <w:tcBorders>
              <w:top w:val="nil"/>
              <w:left w:val="nil"/>
              <w:bottom w:val="nil"/>
              <w:right w:val="nil"/>
            </w:tcBorders>
            <w:shd w:val="clear" w:color="auto" w:fill="auto"/>
            <w:noWrap/>
            <w:vAlign w:val="center"/>
            <w:hideMark/>
          </w:tcPr>
          <w:p w14:paraId="16681FF5" w14:textId="77777777" w:rsidR="00910219" w:rsidRPr="00910219" w:rsidRDefault="00910219" w:rsidP="00910219">
            <w:pPr>
              <w:spacing w:before="0" w:after="0" w:line="240" w:lineRule="auto"/>
              <w:jc w:val="center"/>
              <w:rPr>
                <w:ins w:id="79892" w:author="pete jones" w:date="2022-01-11T16:46: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339EB1FA" w14:textId="7E35CBD2" w:rsidR="00910219" w:rsidRPr="00910219" w:rsidRDefault="00910219" w:rsidP="00910219">
            <w:pPr>
              <w:spacing w:before="0" w:after="0" w:line="240" w:lineRule="auto"/>
              <w:jc w:val="left"/>
              <w:rPr>
                <w:ins w:id="79893" w:author="pete jones" w:date="2022-01-11T16:46:00Z"/>
                <w:rFonts w:ascii="Calibri" w:hAnsi="Calibri" w:cs="Calibri"/>
                <w:color w:val="000000"/>
                <w:sz w:val="22"/>
                <w:szCs w:val="22"/>
              </w:rPr>
            </w:pPr>
            <w:ins w:id="79894" w:author="pete jones" w:date="2022-01-11T16:46:00Z">
              <w:r w:rsidRPr="00910219">
                <w:rPr>
                  <w:rFonts w:ascii="Calibri" w:hAnsi="Calibri" w:cs="Calibri"/>
                  <w:noProof/>
                  <w:color w:val="000000"/>
                  <w:sz w:val="22"/>
                  <w:szCs w:val="22"/>
                </w:rPr>
                <w:drawing>
                  <wp:anchor distT="0" distB="0" distL="114300" distR="114300" simplePos="0" relativeHeight="251705344" behindDoc="0" locked="0" layoutInCell="1" allowOverlap="1" wp14:anchorId="02A77C89" wp14:editId="3AA21375">
                    <wp:simplePos x="0" y="0"/>
                    <wp:positionH relativeFrom="column">
                      <wp:posOffset>0</wp:posOffset>
                    </wp:positionH>
                    <wp:positionV relativeFrom="paragraph">
                      <wp:posOffset>171450</wp:posOffset>
                    </wp:positionV>
                    <wp:extent cx="2524125" cy="923925"/>
                    <wp:effectExtent l="0" t="0" r="9525" b="9525"/>
                    <wp:wrapNone/>
                    <wp:docPr id="345253032" name="Chart 345253032">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6"/>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31C462E4" w14:textId="77777777">
              <w:trPr>
                <w:trHeight w:val="315"/>
                <w:tblCellSpacing w:w="0" w:type="dxa"/>
                <w:ins w:id="79895" w:author="pete jones" w:date="2022-01-11T16:46: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A1E9198" w14:textId="77777777" w:rsidR="00910219" w:rsidRPr="00910219" w:rsidRDefault="00910219" w:rsidP="00910219">
                  <w:pPr>
                    <w:spacing w:before="0" w:after="0" w:line="240" w:lineRule="auto"/>
                    <w:jc w:val="left"/>
                    <w:rPr>
                      <w:ins w:id="79896" w:author="pete jones" w:date="2022-01-11T16:46:00Z"/>
                      <w:rFonts w:ascii="Calibri" w:hAnsi="Calibri" w:cs="Calibri"/>
                      <w:b/>
                      <w:bCs/>
                      <w:i/>
                      <w:iCs/>
                      <w:color w:val="000000"/>
                      <w:sz w:val="22"/>
                      <w:szCs w:val="22"/>
                    </w:rPr>
                  </w:pPr>
                  <w:ins w:id="79897" w:author="pete jones" w:date="2022-01-11T16:46:00Z">
                    <w:r w:rsidRPr="00910219">
                      <w:rPr>
                        <w:rFonts w:ascii="Calibri" w:hAnsi="Calibri" w:cs="Calibri"/>
                        <w:b/>
                        <w:bCs/>
                        <w:i/>
                        <w:iCs/>
                        <w:color w:val="000000"/>
                        <w:sz w:val="22"/>
                        <w:szCs w:val="22"/>
                      </w:rPr>
                      <w:t>Type of module category</w:t>
                    </w:r>
                  </w:ins>
                </w:p>
              </w:tc>
            </w:tr>
          </w:tbl>
          <w:p w14:paraId="5612832B" w14:textId="77777777" w:rsidR="00910219" w:rsidRPr="00910219" w:rsidRDefault="00910219" w:rsidP="00910219">
            <w:pPr>
              <w:spacing w:before="0" w:after="0" w:line="240" w:lineRule="auto"/>
              <w:jc w:val="left"/>
              <w:rPr>
                <w:ins w:id="79898" w:author="pete jones" w:date="2022-01-11T16:46: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1F3EE742" w14:textId="77777777" w:rsidR="00910219" w:rsidRPr="00910219" w:rsidRDefault="00910219" w:rsidP="00910219">
            <w:pPr>
              <w:spacing w:before="0" w:after="0" w:line="240" w:lineRule="auto"/>
              <w:jc w:val="right"/>
              <w:rPr>
                <w:ins w:id="79899" w:author="pete jones" w:date="2022-01-11T16:46:00Z"/>
                <w:rFonts w:ascii="Calibri" w:hAnsi="Calibri" w:cs="Calibri"/>
                <w:color w:val="000000"/>
                <w:sz w:val="22"/>
                <w:szCs w:val="22"/>
              </w:rPr>
            </w:pPr>
            <w:ins w:id="79900" w:author="pete jones" w:date="2022-01-11T16:46:00Z">
              <w:r w:rsidRPr="0091021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4B3A9243" w14:textId="77777777" w:rsidR="00910219" w:rsidRPr="00910219" w:rsidRDefault="00910219" w:rsidP="00910219">
            <w:pPr>
              <w:spacing w:before="0" w:after="0" w:line="240" w:lineRule="auto"/>
              <w:jc w:val="right"/>
              <w:rPr>
                <w:ins w:id="79901" w:author="pete jones" w:date="2022-01-11T16:46: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2109F287" w14:textId="77777777" w:rsidR="00910219" w:rsidRPr="00910219" w:rsidRDefault="00910219" w:rsidP="00910219">
            <w:pPr>
              <w:spacing w:before="0" w:after="0" w:line="240" w:lineRule="auto"/>
              <w:jc w:val="left"/>
              <w:rPr>
                <w:ins w:id="79902" w:author="pete jones" w:date="2022-01-11T16:4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15A9E4E3" w14:textId="77777777" w:rsidR="00910219" w:rsidRPr="00910219" w:rsidRDefault="00910219" w:rsidP="00910219">
            <w:pPr>
              <w:spacing w:before="0" w:after="0" w:line="240" w:lineRule="auto"/>
              <w:jc w:val="left"/>
              <w:rPr>
                <w:ins w:id="79903" w:author="pete jones" w:date="2022-01-11T16:4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31BE82A7" w14:textId="77777777" w:rsidR="00910219" w:rsidRPr="00910219" w:rsidRDefault="00910219" w:rsidP="00910219">
            <w:pPr>
              <w:spacing w:before="0" w:after="0" w:line="240" w:lineRule="auto"/>
              <w:jc w:val="left"/>
              <w:rPr>
                <w:ins w:id="79904" w:author="pete jones" w:date="2022-01-11T16:4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4A6FE42" w14:textId="77777777" w:rsidR="00910219" w:rsidRPr="00910219" w:rsidRDefault="00910219" w:rsidP="00910219">
            <w:pPr>
              <w:spacing w:before="0" w:after="0" w:line="240" w:lineRule="auto"/>
              <w:jc w:val="left"/>
              <w:rPr>
                <w:ins w:id="79905"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5750FA7" w14:textId="77777777" w:rsidR="00910219" w:rsidRPr="00910219" w:rsidRDefault="00910219" w:rsidP="00910219">
            <w:pPr>
              <w:spacing w:before="0" w:after="0" w:line="240" w:lineRule="auto"/>
              <w:jc w:val="left"/>
              <w:rPr>
                <w:ins w:id="79906"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6E6663D" w14:textId="77777777" w:rsidR="00910219" w:rsidRPr="00910219" w:rsidRDefault="00910219" w:rsidP="00910219">
            <w:pPr>
              <w:spacing w:before="0" w:after="0" w:line="240" w:lineRule="auto"/>
              <w:jc w:val="center"/>
              <w:rPr>
                <w:ins w:id="79907"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FED1391" w14:textId="77777777" w:rsidR="00910219" w:rsidRPr="00910219" w:rsidRDefault="00910219" w:rsidP="00910219">
            <w:pPr>
              <w:spacing w:before="0" w:after="0" w:line="240" w:lineRule="auto"/>
              <w:jc w:val="center"/>
              <w:rPr>
                <w:ins w:id="79908"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514809D" w14:textId="77777777" w:rsidR="00910219" w:rsidRPr="00910219" w:rsidRDefault="00910219" w:rsidP="00910219">
            <w:pPr>
              <w:spacing w:before="0" w:after="0" w:line="240" w:lineRule="auto"/>
              <w:jc w:val="center"/>
              <w:rPr>
                <w:ins w:id="79909"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E96BFD4" w14:textId="77777777" w:rsidR="00910219" w:rsidRPr="00910219" w:rsidRDefault="00910219" w:rsidP="00910219">
            <w:pPr>
              <w:spacing w:before="0" w:after="0" w:line="240" w:lineRule="auto"/>
              <w:jc w:val="center"/>
              <w:rPr>
                <w:ins w:id="79910" w:author="pete jones" w:date="2022-01-11T16:46: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784A1C14" w14:textId="77777777" w:rsidR="00910219" w:rsidRPr="00910219" w:rsidRDefault="00910219" w:rsidP="00910219">
            <w:pPr>
              <w:spacing w:before="0" w:after="0" w:line="240" w:lineRule="auto"/>
              <w:jc w:val="center"/>
              <w:rPr>
                <w:ins w:id="79911" w:author="pete jones" w:date="2022-01-11T16:46:00Z"/>
                <w:rFonts w:ascii="Times New Roman" w:hAnsi="Times New Roman" w:cs="Times New Roman"/>
                <w:sz w:val="20"/>
                <w:szCs w:val="20"/>
              </w:rPr>
            </w:pPr>
          </w:p>
        </w:tc>
      </w:tr>
      <w:tr w:rsidR="00910219" w:rsidRPr="00910219" w14:paraId="607D05E1" w14:textId="77777777" w:rsidTr="00910219">
        <w:trPr>
          <w:trHeight w:val="315"/>
          <w:ins w:id="79912" w:author="pete jones" w:date="2022-01-11T16:46:00Z"/>
        </w:trPr>
        <w:tc>
          <w:tcPr>
            <w:tcW w:w="400" w:type="dxa"/>
            <w:tcBorders>
              <w:top w:val="nil"/>
              <w:left w:val="nil"/>
              <w:bottom w:val="nil"/>
              <w:right w:val="nil"/>
            </w:tcBorders>
            <w:shd w:val="clear" w:color="auto" w:fill="auto"/>
            <w:noWrap/>
            <w:vAlign w:val="center"/>
            <w:hideMark/>
          </w:tcPr>
          <w:p w14:paraId="58FB5680" w14:textId="77777777" w:rsidR="00910219" w:rsidRPr="00910219" w:rsidRDefault="00910219" w:rsidP="00910219">
            <w:pPr>
              <w:spacing w:before="0" w:after="0" w:line="240" w:lineRule="auto"/>
              <w:jc w:val="center"/>
              <w:rPr>
                <w:ins w:id="79913" w:author="pete jones" w:date="2022-01-11T16:46: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D324D9C" w14:textId="77777777" w:rsidR="00910219" w:rsidRPr="00910219" w:rsidRDefault="00910219" w:rsidP="00910219">
            <w:pPr>
              <w:spacing w:before="0" w:after="0" w:line="240" w:lineRule="auto"/>
              <w:jc w:val="right"/>
              <w:rPr>
                <w:ins w:id="79914" w:author="pete jones" w:date="2022-01-11T16:46:00Z"/>
                <w:rFonts w:ascii="Calibri" w:hAnsi="Calibri" w:cs="Calibri"/>
                <w:sz w:val="22"/>
                <w:szCs w:val="22"/>
              </w:rPr>
            </w:pPr>
            <w:ins w:id="79915" w:author="pete jones" w:date="2022-01-11T16:46:00Z">
              <w:r w:rsidRPr="0091021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4DD81CBB" w14:textId="77777777" w:rsidR="00910219" w:rsidRPr="00910219" w:rsidRDefault="00910219" w:rsidP="00910219">
            <w:pPr>
              <w:spacing w:before="0" w:after="0" w:line="240" w:lineRule="auto"/>
              <w:jc w:val="center"/>
              <w:rPr>
                <w:ins w:id="79916" w:author="pete jones" w:date="2022-01-11T16:46:00Z"/>
                <w:rFonts w:ascii="Calibri" w:hAnsi="Calibri" w:cs="Calibri"/>
                <w:color w:val="000000"/>
                <w:sz w:val="22"/>
                <w:szCs w:val="22"/>
              </w:rPr>
            </w:pPr>
            <w:ins w:id="79917" w:author="pete jones" w:date="2022-01-11T16:46:00Z">
              <w:r w:rsidRPr="00910219">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76D32193" w14:textId="77777777" w:rsidR="00910219" w:rsidRPr="00910219" w:rsidRDefault="00910219" w:rsidP="00910219">
            <w:pPr>
              <w:spacing w:before="0" w:after="0" w:line="240" w:lineRule="auto"/>
              <w:jc w:val="center"/>
              <w:rPr>
                <w:ins w:id="79918" w:author="pete jones" w:date="2022-01-11T16:46: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1CBBF6F8" w14:textId="77777777" w:rsidR="00910219" w:rsidRPr="00910219" w:rsidRDefault="00910219" w:rsidP="00910219">
            <w:pPr>
              <w:spacing w:before="0" w:after="0" w:line="240" w:lineRule="auto"/>
              <w:jc w:val="left"/>
              <w:rPr>
                <w:ins w:id="79919" w:author="pete jones" w:date="2022-01-11T16:4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1FE5797" w14:textId="77777777" w:rsidR="00910219" w:rsidRPr="00910219" w:rsidRDefault="00910219" w:rsidP="00910219">
            <w:pPr>
              <w:spacing w:before="0" w:after="0" w:line="240" w:lineRule="auto"/>
              <w:jc w:val="left"/>
              <w:rPr>
                <w:ins w:id="79920" w:author="pete jones" w:date="2022-01-11T16:4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45733158" w14:textId="77777777" w:rsidR="00910219" w:rsidRPr="00910219" w:rsidRDefault="00910219" w:rsidP="00910219">
            <w:pPr>
              <w:spacing w:before="0" w:after="0" w:line="240" w:lineRule="auto"/>
              <w:jc w:val="left"/>
              <w:rPr>
                <w:ins w:id="79921" w:author="pete jones" w:date="2022-01-11T16:4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F38CF9D" w14:textId="77777777" w:rsidR="00910219" w:rsidRPr="00910219" w:rsidRDefault="00910219" w:rsidP="00910219">
            <w:pPr>
              <w:spacing w:before="0" w:after="0" w:line="240" w:lineRule="auto"/>
              <w:jc w:val="left"/>
              <w:rPr>
                <w:ins w:id="79922"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7181A149" w14:textId="77777777" w:rsidR="00910219" w:rsidRPr="00910219" w:rsidRDefault="00910219" w:rsidP="00910219">
            <w:pPr>
              <w:spacing w:before="0" w:after="0" w:line="240" w:lineRule="auto"/>
              <w:jc w:val="left"/>
              <w:rPr>
                <w:ins w:id="79923"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1515530D" w14:textId="77777777" w:rsidR="00910219" w:rsidRPr="00910219" w:rsidRDefault="00910219" w:rsidP="00910219">
            <w:pPr>
              <w:spacing w:before="0" w:after="0" w:line="240" w:lineRule="auto"/>
              <w:jc w:val="left"/>
              <w:rPr>
                <w:ins w:id="79924"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E1FD1FE" w14:textId="77777777" w:rsidR="00910219" w:rsidRPr="00910219" w:rsidRDefault="00910219" w:rsidP="00910219">
            <w:pPr>
              <w:spacing w:before="0" w:after="0" w:line="240" w:lineRule="auto"/>
              <w:jc w:val="left"/>
              <w:rPr>
                <w:ins w:id="79925"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5C7E6EC" w14:textId="77777777" w:rsidR="00910219" w:rsidRPr="00910219" w:rsidRDefault="00910219" w:rsidP="00910219">
            <w:pPr>
              <w:spacing w:before="0" w:after="0" w:line="240" w:lineRule="auto"/>
              <w:jc w:val="center"/>
              <w:rPr>
                <w:ins w:id="79926" w:author="pete jones" w:date="2022-01-11T16:4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0F2CA11" w14:textId="77777777" w:rsidR="00910219" w:rsidRPr="00910219" w:rsidRDefault="00910219" w:rsidP="00910219">
            <w:pPr>
              <w:spacing w:before="0" w:after="0" w:line="240" w:lineRule="auto"/>
              <w:jc w:val="center"/>
              <w:rPr>
                <w:ins w:id="79927" w:author="pete jones" w:date="2022-01-11T16:46: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2D3EE251" w14:textId="77777777" w:rsidR="00910219" w:rsidRPr="00910219" w:rsidRDefault="00910219" w:rsidP="00910219">
            <w:pPr>
              <w:spacing w:before="0" w:after="0" w:line="240" w:lineRule="auto"/>
              <w:jc w:val="center"/>
              <w:rPr>
                <w:ins w:id="79928" w:author="pete jones" w:date="2022-01-11T16:46:00Z"/>
                <w:rFonts w:ascii="Times New Roman" w:hAnsi="Times New Roman" w:cs="Times New Roman"/>
                <w:sz w:val="20"/>
                <w:szCs w:val="20"/>
              </w:rPr>
            </w:pPr>
          </w:p>
        </w:tc>
      </w:tr>
      <w:tr w:rsidR="00910219" w:rsidRPr="00910219" w14:paraId="227C8F34" w14:textId="77777777" w:rsidTr="00910219">
        <w:trPr>
          <w:trHeight w:val="300"/>
          <w:ins w:id="79929" w:author="pete jones" w:date="2022-01-11T16:46:00Z"/>
        </w:trPr>
        <w:tc>
          <w:tcPr>
            <w:tcW w:w="400" w:type="dxa"/>
            <w:tcBorders>
              <w:top w:val="nil"/>
              <w:left w:val="nil"/>
              <w:bottom w:val="nil"/>
              <w:right w:val="nil"/>
            </w:tcBorders>
            <w:shd w:val="clear" w:color="auto" w:fill="auto"/>
            <w:noWrap/>
            <w:vAlign w:val="center"/>
            <w:hideMark/>
          </w:tcPr>
          <w:p w14:paraId="37577B61" w14:textId="77777777" w:rsidR="00910219" w:rsidRPr="00910219" w:rsidRDefault="00910219" w:rsidP="00910219">
            <w:pPr>
              <w:spacing w:before="0" w:after="0" w:line="240" w:lineRule="auto"/>
              <w:jc w:val="center"/>
              <w:rPr>
                <w:ins w:id="79930" w:author="pete jones" w:date="2022-01-11T16:46: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2250EA2" w14:textId="77777777" w:rsidR="00910219" w:rsidRPr="00910219" w:rsidRDefault="00910219" w:rsidP="00910219">
            <w:pPr>
              <w:spacing w:before="0" w:after="0" w:line="240" w:lineRule="auto"/>
              <w:jc w:val="right"/>
              <w:rPr>
                <w:ins w:id="79931" w:author="pete jones" w:date="2022-01-11T16:46:00Z"/>
                <w:rFonts w:ascii="Calibri" w:hAnsi="Calibri" w:cs="Calibri"/>
                <w:sz w:val="22"/>
                <w:szCs w:val="22"/>
              </w:rPr>
            </w:pPr>
            <w:ins w:id="79932" w:author="pete jones" w:date="2022-01-11T16:46:00Z">
              <w:r w:rsidRPr="0091021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52AF20E3" w14:textId="77777777" w:rsidR="00910219" w:rsidRPr="00910219" w:rsidRDefault="00910219" w:rsidP="00910219">
            <w:pPr>
              <w:spacing w:before="0" w:after="0" w:line="240" w:lineRule="auto"/>
              <w:jc w:val="center"/>
              <w:rPr>
                <w:ins w:id="79933" w:author="pete jones" w:date="2022-01-11T16:46:00Z"/>
                <w:rFonts w:ascii="Calibri" w:hAnsi="Calibri" w:cs="Calibri"/>
                <w:color w:val="000000"/>
                <w:sz w:val="22"/>
                <w:szCs w:val="22"/>
              </w:rPr>
            </w:pPr>
            <w:ins w:id="79934" w:author="pete jones" w:date="2022-01-11T16:46:00Z">
              <w:r w:rsidRPr="00910219">
                <w:rPr>
                  <w:rFonts w:ascii="Calibri" w:hAnsi="Calibri" w:cs="Calibri"/>
                  <w:color w:val="000000"/>
                  <w:sz w:val="22"/>
                  <w:szCs w:val="22"/>
                </w:rPr>
                <w:t>5</w:t>
              </w:r>
            </w:ins>
          </w:p>
        </w:tc>
        <w:tc>
          <w:tcPr>
            <w:tcW w:w="424" w:type="dxa"/>
            <w:tcBorders>
              <w:top w:val="nil"/>
              <w:left w:val="nil"/>
              <w:bottom w:val="nil"/>
              <w:right w:val="nil"/>
            </w:tcBorders>
            <w:shd w:val="clear" w:color="auto" w:fill="auto"/>
            <w:noWrap/>
            <w:vAlign w:val="center"/>
            <w:hideMark/>
          </w:tcPr>
          <w:p w14:paraId="238D7B9C" w14:textId="77777777" w:rsidR="00910219" w:rsidRPr="00910219" w:rsidRDefault="00910219" w:rsidP="00910219">
            <w:pPr>
              <w:spacing w:before="0" w:after="0" w:line="240" w:lineRule="auto"/>
              <w:jc w:val="center"/>
              <w:rPr>
                <w:ins w:id="79935" w:author="pete jones" w:date="2022-01-11T16:46: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5CBCCAB" w14:textId="77777777" w:rsidR="00910219" w:rsidRPr="00910219" w:rsidRDefault="00910219" w:rsidP="00910219">
            <w:pPr>
              <w:spacing w:before="0" w:after="0" w:line="240" w:lineRule="auto"/>
              <w:jc w:val="center"/>
              <w:rPr>
                <w:ins w:id="79936" w:author="pete jones" w:date="2022-01-11T16:46:00Z"/>
                <w:rFonts w:ascii="Calibri" w:hAnsi="Calibri" w:cs="Calibri"/>
                <w:color w:val="000000"/>
                <w:sz w:val="22"/>
                <w:szCs w:val="22"/>
              </w:rPr>
            </w:pPr>
            <w:ins w:id="79937" w:author="pete jones" w:date="2022-01-11T16:46: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6776A0D" w14:textId="77777777" w:rsidR="00910219" w:rsidRPr="00910219" w:rsidRDefault="00910219" w:rsidP="00910219">
            <w:pPr>
              <w:spacing w:before="0" w:after="0" w:line="240" w:lineRule="auto"/>
              <w:jc w:val="center"/>
              <w:rPr>
                <w:ins w:id="79938" w:author="pete jones" w:date="2022-01-11T16:46:00Z"/>
                <w:rFonts w:ascii="Calibri" w:hAnsi="Calibri" w:cs="Calibri"/>
                <w:color w:val="000000"/>
                <w:sz w:val="22"/>
                <w:szCs w:val="22"/>
              </w:rPr>
            </w:pPr>
            <w:ins w:id="79939" w:author="pete jones" w:date="2022-01-11T16:46: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E2C5BD3" w14:textId="77777777" w:rsidR="00910219" w:rsidRPr="00910219" w:rsidRDefault="00910219" w:rsidP="00910219">
            <w:pPr>
              <w:spacing w:before="0" w:after="0" w:line="240" w:lineRule="auto"/>
              <w:jc w:val="center"/>
              <w:rPr>
                <w:ins w:id="79940" w:author="pete jones" w:date="2022-01-11T16:46:00Z"/>
                <w:rFonts w:ascii="Calibri" w:hAnsi="Calibri" w:cs="Calibri"/>
                <w:color w:val="000000"/>
                <w:sz w:val="22"/>
                <w:szCs w:val="22"/>
              </w:rPr>
            </w:pPr>
            <w:ins w:id="79941" w:author="pete jones" w:date="2022-01-11T16:46: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6CB8517" w14:textId="77777777" w:rsidR="00910219" w:rsidRPr="00910219" w:rsidRDefault="00910219" w:rsidP="00910219">
            <w:pPr>
              <w:spacing w:before="0" w:after="0" w:line="240" w:lineRule="auto"/>
              <w:jc w:val="center"/>
              <w:rPr>
                <w:ins w:id="79942" w:author="pete jones" w:date="2022-01-11T16:46:00Z"/>
                <w:rFonts w:ascii="Calibri" w:hAnsi="Calibri" w:cs="Calibri"/>
                <w:color w:val="000000"/>
                <w:sz w:val="22"/>
                <w:szCs w:val="22"/>
              </w:rPr>
            </w:pPr>
            <w:ins w:id="79943" w:author="pete jones" w:date="2022-01-11T16:46: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8BDC296" w14:textId="77777777" w:rsidR="00910219" w:rsidRPr="00910219" w:rsidRDefault="00910219" w:rsidP="00910219">
            <w:pPr>
              <w:spacing w:before="0" w:after="0" w:line="240" w:lineRule="auto"/>
              <w:jc w:val="center"/>
              <w:rPr>
                <w:ins w:id="79944" w:author="pete jones" w:date="2022-01-11T16:46:00Z"/>
                <w:rFonts w:ascii="Calibri" w:hAnsi="Calibri" w:cs="Calibri"/>
                <w:color w:val="000000"/>
                <w:sz w:val="22"/>
                <w:szCs w:val="22"/>
              </w:rPr>
            </w:pPr>
            <w:ins w:id="79945" w:author="pete jones" w:date="2022-01-11T16:46: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2DEB84E" w14:textId="77777777" w:rsidR="00910219" w:rsidRPr="00910219" w:rsidRDefault="00910219" w:rsidP="00910219">
            <w:pPr>
              <w:spacing w:before="0" w:after="0" w:line="240" w:lineRule="auto"/>
              <w:jc w:val="center"/>
              <w:rPr>
                <w:ins w:id="79946" w:author="pete jones" w:date="2022-01-11T16:46:00Z"/>
                <w:rFonts w:ascii="Calibri" w:hAnsi="Calibri" w:cs="Calibri"/>
                <w:color w:val="000000"/>
                <w:sz w:val="22"/>
                <w:szCs w:val="22"/>
              </w:rPr>
            </w:pPr>
            <w:ins w:id="79947" w:author="pete jones" w:date="2022-01-11T16:46: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5514A94" w14:textId="77777777" w:rsidR="00910219" w:rsidRPr="00910219" w:rsidRDefault="00910219" w:rsidP="00910219">
            <w:pPr>
              <w:spacing w:before="0" w:after="0" w:line="240" w:lineRule="auto"/>
              <w:jc w:val="center"/>
              <w:rPr>
                <w:ins w:id="79948" w:author="pete jones" w:date="2022-01-11T16:46:00Z"/>
                <w:rFonts w:ascii="Calibri" w:hAnsi="Calibri" w:cs="Calibri"/>
                <w:color w:val="000000"/>
                <w:sz w:val="22"/>
                <w:szCs w:val="22"/>
              </w:rPr>
            </w:pPr>
            <w:ins w:id="79949" w:author="pete jones" w:date="2022-01-11T16:46: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AA6B2C2" w14:textId="77777777" w:rsidR="00910219" w:rsidRPr="00910219" w:rsidRDefault="00910219" w:rsidP="00910219">
            <w:pPr>
              <w:spacing w:before="0" w:after="0" w:line="240" w:lineRule="auto"/>
              <w:jc w:val="center"/>
              <w:rPr>
                <w:ins w:id="79950" w:author="pete jones" w:date="2022-01-11T16:46:00Z"/>
                <w:rFonts w:ascii="Calibri" w:hAnsi="Calibri" w:cs="Calibri"/>
                <w:color w:val="000000"/>
                <w:sz w:val="22"/>
                <w:szCs w:val="22"/>
              </w:rPr>
            </w:pPr>
            <w:ins w:id="79951" w:author="pete jones" w:date="2022-01-11T16:46: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8248FA7" w14:textId="77777777" w:rsidR="00910219" w:rsidRPr="00910219" w:rsidRDefault="00910219" w:rsidP="00910219">
            <w:pPr>
              <w:spacing w:before="0" w:after="0" w:line="240" w:lineRule="auto"/>
              <w:jc w:val="center"/>
              <w:rPr>
                <w:ins w:id="79952" w:author="pete jones" w:date="2022-01-11T16:46:00Z"/>
                <w:rFonts w:ascii="Calibri" w:hAnsi="Calibri" w:cs="Calibri"/>
                <w:color w:val="000000"/>
                <w:sz w:val="22"/>
                <w:szCs w:val="22"/>
              </w:rPr>
            </w:pPr>
            <w:ins w:id="79953" w:author="pete jones" w:date="2022-01-11T16:46:00Z">
              <w:r w:rsidRPr="0091021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DA79E9B" w14:textId="77777777" w:rsidR="00910219" w:rsidRPr="00910219" w:rsidRDefault="00910219" w:rsidP="00910219">
            <w:pPr>
              <w:spacing w:before="0" w:after="0" w:line="240" w:lineRule="auto"/>
              <w:jc w:val="center"/>
              <w:rPr>
                <w:ins w:id="79954" w:author="pete jones" w:date="2022-01-11T16:46:00Z"/>
                <w:rFonts w:ascii="Calibri" w:hAnsi="Calibri" w:cs="Calibri"/>
                <w:color w:val="000000"/>
                <w:sz w:val="22"/>
                <w:szCs w:val="22"/>
              </w:rPr>
            </w:pPr>
            <w:ins w:id="79955" w:author="pete jones" w:date="2022-01-11T16:46:00Z">
              <w:r w:rsidRPr="00910219">
                <w:rPr>
                  <w:rFonts w:ascii="Calibri" w:hAnsi="Calibri" w:cs="Calibri"/>
                  <w:color w:val="000000"/>
                  <w:sz w:val="22"/>
                  <w:szCs w:val="22"/>
                </w:rPr>
                <w:t>N/A</w:t>
              </w:r>
            </w:ins>
          </w:p>
        </w:tc>
      </w:tr>
      <w:tr w:rsidR="00910219" w:rsidRPr="00910219" w14:paraId="2333D316" w14:textId="77777777" w:rsidTr="00910219">
        <w:trPr>
          <w:trHeight w:val="315"/>
          <w:ins w:id="79956" w:author="pete jones" w:date="2022-01-11T16:46:00Z"/>
        </w:trPr>
        <w:tc>
          <w:tcPr>
            <w:tcW w:w="400" w:type="dxa"/>
            <w:tcBorders>
              <w:top w:val="nil"/>
              <w:left w:val="nil"/>
              <w:bottom w:val="nil"/>
              <w:right w:val="nil"/>
            </w:tcBorders>
            <w:shd w:val="clear" w:color="auto" w:fill="auto"/>
            <w:noWrap/>
            <w:vAlign w:val="center"/>
            <w:hideMark/>
          </w:tcPr>
          <w:p w14:paraId="1F8E9123" w14:textId="77777777" w:rsidR="00910219" w:rsidRPr="00910219" w:rsidRDefault="00910219" w:rsidP="00910219">
            <w:pPr>
              <w:spacing w:before="0" w:after="0" w:line="240" w:lineRule="auto"/>
              <w:jc w:val="center"/>
              <w:rPr>
                <w:ins w:id="79957" w:author="pete jones" w:date="2022-01-11T16:46:00Z"/>
                <w:rFonts w:ascii="Calibri" w:hAnsi="Calibri" w:cs="Calibri"/>
                <w:color w:val="FFFFFF"/>
                <w:sz w:val="22"/>
                <w:szCs w:val="22"/>
              </w:rPr>
            </w:pPr>
            <w:ins w:id="79958" w:author="pete jones" w:date="2022-01-11T16:46:00Z">
              <w:r w:rsidRPr="0091021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3B62BDFD" w14:textId="77777777" w:rsidR="00910219" w:rsidRPr="00910219" w:rsidRDefault="00910219" w:rsidP="00910219">
            <w:pPr>
              <w:spacing w:before="0" w:after="0" w:line="240" w:lineRule="auto"/>
              <w:jc w:val="right"/>
              <w:rPr>
                <w:ins w:id="79959" w:author="pete jones" w:date="2022-01-11T16:46:00Z"/>
                <w:rFonts w:ascii="Calibri" w:hAnsi="Calibri" w:cs="Calibri"/>
                <w:sz w:val="22"/>
                <w:szCs w:val="22"/>
              </w:rPr>
            </w:pPr>
            <w:ins w:id="79960" w:author="pete jones" w:date="2022-01-11T16:46:00Z">
              <w:r w:rsidRPr="0091021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561F5752" w14:textId="77777777" w:rsidR="00910219" w:rsidRPr="00910219" w:rsidRDefault="00910219" w:rsidP="00910219">
            <w:pPr>
              <w:spacing w:before="0" w:after="0" w:line="240" w:lineRule="auto"/>
              <w:jc w:val="center"/>
              <w:rPr>
                <w:ins w:id="79961" w:author="pete jones" w:date="2022-01-11T16:46:00Z"/>
                <w:rFonts w:ascii="Calibri" w:hAnsi="Calibri" w:cs="Calibri"/>
                <w:sz w:val="22"/>
                <w:szCs w:val="22"/>
              </w:rPr>
            </w:pPr>
            <w:ins w:id="79962" w:author="pete jones" w:date="2022-01-11T16:46:00Z">
              <w:r w:rsidRPr="00910219">
                <w:rPr>
                  <w:rFonts w:ascii="Calibri" w:hAnsi="Calibri" w:cs="Calibri"/>
                  <w:sz w:val="22"/>
                  <w:szCs w:val="22"/>
                </w:rPr>
                <w:t>4</w:t>
              </w:r>
            </w:ins>
          </w:p>
        </w:tc>
        <w:tc>
          <w:tcPr>
            <w:tcW w:w="424" w:type="dxa"/>
            <w:tcBorders>
              <w:top w:val="nil"/>
              <w:left w:val="nil"/>
              <w:bottom w:val="nil"/>
              <w:right w:val="nil"/>
            </w:tcBorders>
            <w:shd w:val="clear" w:color="auto" w:fill="auto"/>
            <w:noWrap/>
            <w:vAlign w:val="bottom"/>
            <w:hideMark/>
          </w:tcPr>
          <w:p w14:paraId="0B65B86A" w14:textId="77777777" w:rsidR="00910219" w:rsidRPr="00910219" w:rsidRDefault="00910219" w:rsidP="00910219">
            <w:pPr>
              <w:spacing w:before="0" w:after="0" w:line="240" w:lineRule="auto"/>
              <w:jc w:val="center"/>
              <w:rPr>
                <w:ins w:id="79963" w:author="pete jones" w:date="2022-01-11T16:46:00Z"/>
                <w:rFonts w:ascii="Calibri" w:hAnsi="Calibri" w:cs="Calibri"/>
                <w:color w:val="FFFFFF"/>
                <w:sz w:val="22"/>
                <w:szCs w:val="22"/>
              </w:rPr>
            </w:pPr>
            <w:ins w:id="79964" w:author="pete jones" w:date="2022-01-11T16:46:00Z">
              <w:r w:rsidRPr="0091021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586062E5" w14:textId="77777777" w:rsidR="00910219" w:rsidRPr="00910219" w:rsidRDefault="00910219" w:rsidP="00910219">
            <w:pPr>
              <w:spacing w:before="0" w:after="0" w:line="240" w:lineRule="auto"/>
              <w:jc w:val="left"/>
              <w:rPr>
                <w:ins w:id="79965" w:author="pete jones" w:date="2022-01-11T16:46: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4BEC15D" w14:textId="77777777" w:rsidR="00910219" w:rsidRPr="00910219" w:rsidRDefault="00910219" w:rsidP="00910219">
            <w:pPr>
              <w:spacing w:before="0" w:after="0" w:line="240" w:lineRule="auto"/>
              <w:jc w:val="left"/>
              <w:rPr>
                <w:ins w:id="79966" w:author="pete jones" w:date="2022-01-11T16:46: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250CBBEB" w14:textId="77777777" w:rsidR="00910219" w:rsidRPr="00910219" w:rsidRDefault="00910219" w:rsidP="00910219">
            <w:pPr>
              <w:spacing w:before="0" w:after="0" w:line="240" w:lineRule="auto"/>
              <w:jc w:val="left"/>
              <w:rPr>
                <w:ins w:id="79967" w:author="pete jones" w:date="2022-01-11T16:46: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7491E382" w14:textId="77777777" w:rsidR="00910219" w:rsidRPr="00910219" w:rsidRDefault="00910219" w:rsidP="00910219">
            <w:pPr>
              <w:spacing w:before="0" w:after="0" w:line="240" w:lineRule="auto"/>
              <w:jc w:val="left"/>
              <w:rPr>
                <w:ins w:id="79968" w:author="pete jones" w:date="2022-01-11T16:4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BD1FAD3" w14:textId="77777777" w:rsidR="00910219" w:rsidRPr="00910219" w:rsidRDefault="00910219" w:rsidP="00910219">
            <w:pPr>
              <w:spacing w:before="0" w:after="0" w:line="240" w:lineRule="auto"/>
              <w:jc w:val="left"/>
              <w:rPr>
                <w:ins w:id="79969" w:author="pete jones" w:date="2022-01-11T16:4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1902939" w14:textId="77777777" w:rsidR="00910219" w:rsidRPr="00910219" w:rsidRDefault="00910219" w:rsidP="00910219">
            <w:pPr>
              <w:spacing w:before="0" w:after="0" w:line="240" w:lineRule="auto"/>
              <w:jc w:val="left"/>
              <w:rPr>
                <w:ins w:id="79970" w:author="pete jones" w:date="2022-01-11T16:4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28A4EDD" w14:textId="77777777" w:rsidR="00910219" w:rsidRPr="00910219" w:rsidRDefault="00910219" w:rsidP="00910219">
            <w:pPr>
              <w:spacing w:before="0" w:after="0" w:line="240" w:lineRule="auto"/>
              <w:jc w:val="left"/>
              <w:rPr>
                <w:ins w:id="79971" w:author="pete jones" w:date="2022-01-11T16:4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F006859" w14:textId="77777777" w:rsidR="00910219" w:rsidRPr="00910219" w:rsidRDefault="00910219" w:rsidP="00910219">
            <w:pPr>
              <w:spacing w:before="0" w:after="0" w:line="240" w:lineRule="auto"/>
              <w:jc w:val="left"/>
              <w:rPr>
                <w:ins w:id="79972" w:author="pete jones" w:date="2022-01-11T16:4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DB0061C" w14:textId="77777777" w:rsidR="00910219" w:rsidRPr="00910219" w:rsidRDefault="00910219" w:rsidP="00910219">
            <w:pPr>
              <w:spacing w:before="0" w:after="0" w:line="240" w:lineRule="auto"/>
              <w:jc w:val="left"/>
              <w:rPr>
                <w:ins w:id="79973" w:author="pete jones" w:date="2022-01-11T16:46: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34E7299A" w14:textId="77777777" w:rsidR="00910219" w:rsidRPr="00910219" w:rsidRDefault="00910219" w:rsidP="00910219">
            <w:pPr>
              <w:spacing w:before="0" w:after="0" w:line="240" w:lineRule="auto"/>
              <w:jc w:val="left"/>
              <w:rPr>
                <w:ins w:id="79974" w:author="pete jones" w:date="2022-01-11T16:46:00Z"/>
                <w:rFonts w:ascii="Calibri" w:hAnsi="Calibri" w:cs="Calibri"/>
                <w:color w:val="000000"/>
                <w:sz w:val="22"/>
                <w:szCs w:val="22"/>
              </w:rPr>
            </w:pPr>
          </w:p>
        </w:tc>
      </w:tr>
      <w:tr w:rsidR="00910219" w:rsidRPr="00910219" w14:paraId="14D7518A" w14:textId="77777777" w:rsidTr="00910219">
        <w:trPr>
          <w:trHeight w:val="315"/>
          <w:ins w:id="79975" w:author="pete jones" w:date="2022-01-11T16:46:00Z"/>
        </w:trPr>
        <w:tc>
          <w:tcPr>
            <w:tcW w:w="400" w:type="dxa"/>
            <w:tcBorders>
              <w:top w:val="nil"/>
              <w:left w:val="nil"/>
              <w:bottom w:val="nil"/>
              <w:right w:val="nil"/>
            </w:tcBorders>
            <w:shd w:val="clear" w:color="auto" w:fill="auto"/>
            <w:noWrap/>
            <w:vAlign w:val="center"/>
            <w:hideMark/>
          </w:tcPr>
          <w:p w14:paraId="1635BA2D" w14:textId="77777777" w:rsidR="00910219" w:rsidRPr="00910219" w:rsidRDefault="00910219" w:rsidP="00910219">
            <w:pPr>
              <w:spacing w:before="0" w:after="0" w:line="240" w:lineRule="auto"/>
              <w:jc w:val="center"/>
              <w:rPr>
                <w:ins w:id="79976" w:author="pete jones" w:date="2022-01-11T16:46: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6341941" w14:textId="77777777" w:rsidR="00910219" w:rsidRPr="00910219" w:rsidRDefault="00910219" w:rsidP="00910219">
            <w:pPr>
              <w:spacing w:before="0" w:after="0" w:line="240" w:lineRule="auto"/>
              <w:jc w:val="right"/>
              <w:rPr>
                <w:ins w:id="79977" w:author="pete jones" w:date="2022-01-11T16:46:00Z"/>
                <w:rFonts w:ascii="Calibri" w:hAnsi="Calibri" w:cs="Calibri"/>
                <w:sz w:val="22"/>
                <w:szCs w:val="22"/>
              </w:rPr>
            </w:pPr>
            <w:ins w:id="79978" w:author="pete jones" w:date="2022-01-11T16:46:00Z">
              <w:r w:rsidRPr="0091021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37B9A256" w14:textId="77777777" w:rsidR="00910219" w:rsidRPr="00910219" w:rsidRDefault="00910219" w:rsidP="00910219">
            <w:pPr>
              <w:spacing w:before="0" w:after="0" w:line="240" w:lineRule="auto"/>
              <w:jc w:val="center"/>
              <w:rPr>
                <w:ins w:id="79979" w:author="pete jones" w:date="2022-01-11T16:46:00Z"/>
                <w:rFonts w:ascii="Calibri" w:hAnsi="Calibri" w:cs="Calibri"/>
                <w:sz w:val="22"/>
                <w:szCs w:val="22"/>
              </w:rPr>
            </w:pPr>
            <w:ins w:id="79980" w:author="pete jones" w:date="2022-01-11T16:46:00Z">
              <w:r w:rsidRPr="00910219">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6795A145" w14:textId="77777777" w:rsidR="00910219" w:rsidRPr="00910219" w:rsidRDefault="00910219" w:rsidP="00910219">
            <w:pPr>
              <w:spacing w:before="0" w:after="0" w:line="240" w:lineRule="auto"/>
              <w:jc w:val="center"/>
              <w:rPr>
                <w:ins w:id="79981" w:author="pete jones" w:date="2022-01-11T16:46: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7258C0B6" w14:textId="77777777" w:rsidR="00910219" w:rsidRPr="00910219" w:rsidRDefault="00910219" w:rsidP="00910219">
            <w:pPr>
              <w:spacing w:before="0" w:after="0" w:line="240" w:lineRule="auto"/>
              <w:jc w:val="right"/>
              <w:rPr>
                <w:ins w:id="79982" w:author="pete jones" w:date="2022-01-11T16:46:00Z"/>
                <w:rFonts w:ascii="Calibri" w:hAnsi="Calibri" w:cs="Calibri"/>
                <w:color w:val="FFFFFF"/>
                <w:sz w:val="22"/>
                <w:szCs w:val="22"/>
              </w:rPr>
            </w:pPr>
            <w:ins w:id="79983" w:author="pete jones" w:date="2022-01-11T16:46:00Z">
              <w:r w:rsidRPr="0091021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51E5EE7E" w14:textId="77777777" w:rsidR="00910219" w:rsidRPr="00910219" w:rsidRDefault="00910219" w:rsidP="00910219">
            <w:pPr>
              <w:spacing w:before="0" w:after="0" w:line="240" w:lineRule="auto"/>
              <w:jc w:val="right"/>
              <w:rPr>
                <w:ins w:id="79984" w:author="pete jones" w:date="2022-01-11T16:46:00Z"/>
                <w:rFonts w:ascii="Calibri" w:hAnsi="Calibri" w:cs="Calibri"/>
                <w:color w:val="FFFFFF"/>
                <w:sz w:val="22"/>
                <w:szCs w:val="22"/>
              </w:rPr>
            </w:pPr>
            <w:ins w:id="79985" w:author="pete jones" w:date="2022-01-11T16:46:00Z">
              <w:r w:rsidRPr="0091021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7CFB32A8" w14:textId="77777777" w:rsidR="00910219" w:rsidRPr="00910219" w:rsidRDefault="00910219" w:rsidP="00910219">
            <w:pPr>
              <w:spacing w:before="0" w:after="0" w:line="240" w:lineRule="auto"/>
              <w:jc w:val="right"/>
              <w:rPr>
                <w:ins w:id="79986" w:author="pete jones" w:date="2022-01-11T16:46:00Z"/>
                <w:rFonts w:ascii="Calibri" w:hAnsi="Calibri" w:cs="Calibri"/>
                <w:color w:val="FFFFFF"/>
                <w:sz w:val="22"/>
                <w:szCs w:val="22"/>
              </w:rPr>
            </w:pPr>
            <w:ins w:id="79987" w:author="pete jones" w:date="2022-01-11T16:46:00Z">
              <w:r w:rsidRPr="0091021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4BD363E5" w14:textId="77777777" w:rsidR="00910219" w:rsidRPr="00910219" w:rsidRDefault="00910219" w:rsidP="00910219">
            <w:pPr>
              <w:spacing w:before="0" w:after="0" w:line="240" w:lineRule="auto"/>
              <w:jc w:val="right"/>
              <w:rPr>
                <w:ins w:id="79988" w:author="pete jones" w:date="2022-01-11T16:46:00Z"/>
                <w:rFonts w:ascii="Calibri" w:hAnsi="Calibri" w:cs="Calibri"/>
                <w:color w:val="FFFFFF"/>
                <w:sz w:val="22"/>
                <w:szCs w:val="22"/>
              </w:rPr>
            </w:pPr>
            <w:ins w:id="79989" w:author="pete jones" w:date="2022-01-11T16:46: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07AC349E" w14:textId="77777777" w:rsidR="00910219" w:rsidRPr="00910219" w:rsidRDefault="00910219" w:rsidP="00910219">
            <w:pPr>
              <w:spacing w:before="0" w:after="0" w:line="240" w:lineRule="auto"/>
              <w:jc w:val="right"/>
              <w:rPr>
                <w:ins w:id="79990" w:author="pete jones" w:date="2022-01-11T16:46:00Z"/>
                <w:rFonts w:ascii="Calibri" w:hAnsi="Calibri" w:cs="Calibri"/>
                <w:color w:val="FFFFFF"/>
                <w:sz w:val="22"/>
                <w:szCs w:val="22"/>
              </w:rPr>
            </w:pPr>
            <w:ins w:id="79991" w:author="pete jones" w:date="2022-01-11T16:46: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746B3E81" w14:textId="77777777" w:rsidR="00910219" w:rsidRPr="00910219" w:rsidRDefault="00910219" w:rsidP="00910219">
            <w:pPr>
              <w:spacing w:before="0" w:after="0" w:line="240" w:lineRule="auto"/>
              <w:jc w:val="right"/>
              <w:rPr>
                <w:ins w:id="79992" w:author="pete jones" w:date="2022-01-11T16:46:00Z"/>
                <w:rFonts w:ascii="Calibri" w:hAnsi="Calibri" w:cs="Calibri"/>
                <w:color w:val="FFFFFF"/>
                <w:sz w:val="22"/>
                <w:szCs w:val="22"/>
              </w:rPr>
            </w:pPr>
            <w:ins w:id="79993" w:author="pete jones" w:date="2022-01-11T16:46: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5149C20A" w14:textId="77777777" w:rsidR="00910219" w:rsidRPr="00910219" w:rsidRDefault="00910219" w:rsidP="00910219">
            <w:pPr>
              <w:spacing w:before="0" w:after="0" w:line="240" w:lineRule="auto"/>
              <w:jc w:val="right"/>
              <w:rPr>
                <w:ins w:id="79994" w:author="pete jones" w:date="2022-01-11T16:46:00Z"/>
                <w:rFonts w:ascii="Calibri" w:hAnsi="Calibri" w:cs="Calibri"/>
                <w:color w:val="FFFFFF"/>
                <w:sz w:val="22"/>
                <w:szCs w:val="22"/>
              </w:rPr>
            </w:pPr>
            <w:ins w:id="79995" w:author="pete jones" w:date="2022-01-11T16:46: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15A5D81F" w14:textId="77777777" w:rsidR="00910219" w:rsidRPr="00910219" w:rsidRDefault="00910219" w:rsidP="00910219">
            <w:pPr>
              <w:spacing w:before="0" w:after="0" w:line="240" w:lineRule="auto"/>
              <w:jc w:val="right"/>
              <w:rPr>
                <w:ins w:id="79996" w:author="pete jones" w:date="2022-01-11T16:46:00Z"/>
                <w:rFonts w:ascii="Calibri" w:hAnsi="Calibri" w:cs="Calibri"/>
                <w:color w:val="FFFFFF"/>
                <w:sz w:val="22"/>
                <w:szCs w:val="22"/>
              </w:rPr>
            </w:pPr>
            <w:ins w:id="79997" w:author="pete jones" w:date="2022-01-11T16:46: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1660D29D" w14:textId="77777777" w:rsidR="00910219" w:rsidRPr="00910219" w:rsidRDefault="00910219" w:rsidP="00910219">
            <w:pPr>
              <w:spacing w:before="0" w:after="0" w:line="240" w:lineRule="auto"/>
              <w:jc w:val="right"/>
              <w:rPr>
                <w:ins w:id="79998" w:author="pete jones" w:date="2022-01-11T16:46:00Z"/>
                <w:rFonts w:ascii="Calibri" w:hAnsi="Calibri" w:cs="Calibri"/>
                <w:color w:val="FFFFFF"/>
                <w:sz w:val="22"/>
                <w:szCs w:val="22"/>
              </w:rPr>
            </w:pPr>
            <w:ins w:id="79999" w:author="pete jones" w:date="2022-01-11T16:46: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1B7C911A" w14:textId="77777777" w:rsidR="00910219" w:rsidRPr="00910219" w:rsidRDefault="00910219" w:rsidP="00910219">
            <w:pPr>
              <w:spacing w:before="0" w:after="0" w:line="240" w:lineRule="auto"/>
              <w:jc w:val="right"/>
              <w:rPr>
                <w:ins w:id="80000" w:author="pete jones" w:date="2022-01-11T16:46:00Z"/>
                <w:rFonts w:ascii="Calibri" w:hAnsi="Calibri" w:cs="Calibri"/>
                <w:color w:val="FFFFFF"/>
                <w:sz w:val="22"/>
                <w:szCs w:val="22"/>
              </w:rPr>
            </w:pPr>
            <w:ins w:id="80001" w:author="pete jones" w:date="2022-01-11T16:46:00Z">
              <w:r w:rsidRPr="00910219">
                <w:rPr>
                  <w:rFonts w:ascii="Calibri" w:hAnsi="Calibri" w:cs="Calibri"/>
                  <w:color w:val="FFFFFF"/>
                  <w:sz w:val="22"/>
                  <w:szCs w:val="22"/>
                </w:rPr>
                <w:t>23</w:t>
              </w:r>
            </w:ins>
          </w:p>
        </w:tc>
      </w:tr>
      <w:tr w:rsidR="00910219" w:rsidRPr="00910219" w14:paraId="06D4F43D" w14:textId="77777777" w:rsidTr="00910219">
        <w:trPr>
          <w:trHeight w:val="315"/>
          <w:ins w:id="80002" w:author="pete jones" w:date="2022-01-11T16:46:00Z"/>
        </w:trPr>
        <w:tc>
          <w:tcPr>
            <w:tcW w:w="400" w:type="dxa"/>
            <w:tcBorders>
              <w:top w:val="nil"/>
              <w:left w:val="nil"/>
              <w:bottom w:val="nil"/>
              <w:right w:val="nil"/>
            </w:tcBorders>
            <w:shd w:val="clear" w:color="auto" w:fill="auto"/>
            <w:noWrap/>
            <w:vAlign w:val="center"/>
            <w:hideMark/>
          </w:tcPr>
          <w:p w14:paraId="235FCC5D" w14:textId="77777777" w:rsidR="00910219" w:rsidRPr="00910219" w:rsidRDefault="00910219" w:rsidP="00910219">
            <w:pPr>
              <w:spacing w:before="0" w:after="0" w:line="240" w:lineRule="auto"/>
              <w:jc w:val="center"/>
              <w:rPr>
                <w:ins w:id="80003" w:author="pete jones" w:date="2022-01-11T16:46:00Z"/>
                <w:rFonts w:ascii="Calibri" w:hAnsi="Calibri" w:cs="Calibri"/>
                <w:color w:val="FFFFFF"/>
                <w:sz w:val="22"/>
                <w:szCs w:val="22"/>
              </w:rPr>
            </w:pPr>
            <w:ins w:id="80004" w:author="pete jones" w:date="2022-01-11T16:46:00Z">
              <w:r w:rsidRPr="0091021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D2FCC3A" w14:textId="77777777" w:rsidR="00910219" w:rsidRPr="00910219" w:rsidRDefault="00910219" w:rsidP="00910219">
            <w:pPr>
              <w:spacing w:before="0" w:after="0" w:line="240" w:lineRule="auto"/>
              <w:jc w:val="right"/>
              <w:rPr>
                <w:ins w:id="80005" w:author="pete jones" w:date="2022-01-11T16:46:00Z"/>
                <w:rFonts w:ascii="Calibri" w:hAnsi="Calibri" w:cs="Calibri"/>
                <w:color w:val="FFFFFF"/>
                <w:sz w:val="22"/>
                <w:szCs w:val="22"/>
              </w:rPr>
            </w:pPr>
            <w:ins w:id="80006" w:author="pete jones" w:date="2022-01-11T16:46:00Z">
              <w:r w:rsidRPr="0091021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1DBA88A4" w14:textId="77777777" w:rsidR="00910219" w:rsidRPr="00910219" w:rsidRDefault="00910219" w:rsidP="00910219">
            <w:pPr>
              <w:spacing w:before="0" w:after="0" w:line="240" w:lineRule="auto"/>
              <w:jc w:val="center"/>
              <w:rPr>
                <w:ins w:id="80007" w:author="pete jones" w:date="2022-01-11T16:46:00Z"/>
                <w:rFonts w:ascii="Calibri" w:hAnsi="Calibri" w:cs="Calibri"/>
                <w:color w:val="FFFFFF"/>
                <w:sz w:val="22"/>
                <w:szCs w:val="22"/>
              </w:rPr>
            </w:pPr>
            <w:ins w:id="80008" w:author="pete jones" w:date="2022-01-11T16:46:00Z">
              <w:r w:rsidRPr="0091021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1818BE91" w14:textId="77777777" w:rsidR="00910219" w:rsidRPr="00910219" w:rsidRDefault="00910219" w:rsidP="00910219">
            <w:pPr>
              <w:spacing w:before="0" w:after="0" w:line="240" w:lineRule="auto"/>
              <w:jc w:val="center"/>
              <w:rPr>
                <w:ins w:id="80009" w:author="pete jones" w:date="2022-01-11T16:46:00Z"/>
                <w:rFonts w:ascii="Calibri" w:hAnsi="Calibri" w:cs="Calibri"/>
                <w:color w:val="FFFFFF"/>
                <w:sz w:val="22"/>
                <w:szCs w:val="22"/>
              </w:rPr>
            </w:pPr>
            <w:ins w:id="80010" w:author="pete jones" w:date="2022-01-11T16:46:00Z">
              <w:r w:rsidRPr="0091021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85382FE" w14:textId="77777777" w:rsidR="00910219" w:rsidRPr="00910219" w:rsidRDefault="00910219" w:rsidP="00910219">
            <w:pPr>
              <w:spacing w:before="0" w:after="0" w:line="240" w:lineRule="auto"/>
              <w:jc w:val="center"/>
              <w:rPr>
                <w:ins w:id="80011" w:author="pete jones" w:date="2022-01-11T16:46:00Z"/>
                <w:rFonts w:ascii="Calibri" w:hAnsi="Calibri" w:cs="Calibri"/>
                <w:sz w:val="22"/>
                <w:szCs w:val="22"/>
              </w:rPr>
            </w:pPr>
            <w:ins w:id="80012" w:author="pete jones" w:date="2022-01-11T16:46:00Z">
              <w:r w:rsidRPr="00910219">
                <w:rPr>
                  <w:rFonts w:ascii="Calibri" w:hAnsi="Calibri" w:cs="Calibri"/>
                  <w:sz w:val="22"/>
                  <w:szCs w:val="22"/>
                </w:rPr>
                <w:t>By %</w:t>
              </w:r>
            </w:ins>
          </w:p>
        </w:tc>
      </w:tr>
      <w:tr w:rsidR="00910219" w:rsidRPr="00910219" w14:paraId="1F3E641B" w14:textId="77777777" w:rsidTr="00910219">
        <w:trPr>
          <w:trHeight w:val="1920"/>
          <w:ins w:id="80013" w:author="pete jones" w:date="2022-01-11T16:46: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32AA70D9" w14:textId="77777777" w:rsidR="00910219" w:rsidRPr="00910219" w:rsidRDefault="00910219" w:rsidP="00910219">
            <w:pPr>
              <w:spacing w:before="0" w:after="0" w:line="240" w:lineRule="auto"/>
              <w:jc w:val="center"/>
              <w:rPr>
                <w:ins w:id="80014" w:author="pete jones" w:date="2022-01-11T16:46:00Z"/>
                <w:rFonts w:ascii="Calibri" w:hAnsi="Calibri" w:cs="Calibri"/>
                <w:b/>
                <w:bCs/>
                <w:color w:val="000000"/>
                <w:sz w:val="22"/>
                <w:szCs w:val="22"/>
              </w:rPr>
            </w:pPr>
            <w:ins w:id="80015" w:author="pete jones" w:date="2022-01-11T16:46:00Z">
              <w:r w:rsidRPr="00910219">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4FB80082" w14:textId="77777777" w:rsidR="00910219" w:rsidRPr="00910219" w:rsidRDefault="00910219" w:rsidP="00910219">
            <w:pPr>
              <w:spacing w:before="0" w:after="0" w:line="240" w:lineRule="auto"/>
              <w:jc w:val="center"/>
              <w:rPr>
                <w:ins w:id="80016" w:author="pete jones" w:date="2022-01-11T16:46:00Z"/>
                <w:rFonts w:ascii="Calibri" w:hAnsi="Calibri" w:cs="Calibri"/>
                <w:b/>
                <w:bCs/>
                <w:color w:val="000000"/>
                <w:sz w:val="22"/>
                <w:szCs w:val="22"/>
              </w:rPr>
            </w:pPr>
            <w:ins w:id="80017" w:author="pete jones" w:date="2022-01-11T16:46:00Z">
              <w:r w:rsidRPr="0091021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0F86699" w14:textId="77777777" w:rsidR="00910219" w:rsidRPr="00910219" w:rsidRDefault="00910219" w:rsidP="00910219">
            <w:pPr>
              <w:spacing w:before="0" w:after="0" w:line="240" w:lineRule="auto"/>
              <w:jc w:val="center"/>
              <w:rPr>
                <w:ins w:id="80018" w:author="pete jones" w:date="2022-01-11T16:46:00Z"/>
                <w:rFonts w:ascii="Calibri" w:hAnsi="Calibri" w:cs="Calibri"/>
                <w:b/>
                <w:bCs/>
                <w:color w:val="000000"/>
                <w:sz w:val="22"/>
                <w:szCs w:val="22"/>
              </w:rPr>
            </w:pPr>
            <w:ins w:id="80019" w:author="pete jones" w:date="2022-01-11T16:46:00Z">
              <w:r w:rsidRPr="0091021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484E096" w14:textId="77777777" w:rsidR="00910219" w:rsidRPr="00910219" w:rsidRDefault="00910219" w:rsidP="00910219">
            <w:pPr>
              <w:spacing w:before="0" w:after="0" w:line="240" w:lineRule="auto"/>
              <w:jc w:val="center"/>
              <w:rPr>
                <w:ins w:id="80020" w:author="pete jones" w:date="2022-01-11T16:46:00Z"/>
                <w:rFonts w:ascii="Calibri" w:hAnsi="Calibri" w:cs="Calibri"/>
                <w:b/>
                <w:bCs/>
                <w:color w:val="000000"/>
                <w:sz w:val="22"/>
                <w:szCs w:val="22"/>
              </w:rPr>
            </w:pPr>
            <w:ins w:id="80021" w:author="pete jones" w:date="2022-01-11T16:46:00Z">
              <w:r w:rsidRPr="0091021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68A8AEA2" w14:textId="77777777" w:rsidR="00910219" w:rsidRPr="00910219" w:rsidRDefault="00910219" w:rsidP="00910219">
            <w:pPr>
              <w:spacing w:before="0" w:after="0" w:line="240" w:lineRule="auto"/>
              <w:jc w:val="center"/>
              <w:rPr>
                <w:ins w:id="80022" w:author="pete jones" w:date="2022-01-11T16:46:00Z"/>
                <w:rFonts w:ascii="Calibri" w:hAnsi="Calibri" w:cs="Calibri"/>
                <w:b/>
                <w:bCs/>
                <w:color w:val="000000"/>
                <w:sz w:val="22"/>
                <w:szCs w:val="22"/>
              </w:rPr>
            </w:pPr>
            <w:ins w:id="80023" w:author="pete jones" w:date="2022-01-11T16:46:00Z">
              <w:r w:rsidRPr="0091021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2A407C62" w14:textId="77777777" w:rsidR="00910219" w:rsidRPr="00910219" w:rsidRDefault="00910219" w:rsidP="00910219">
            <w:pPr>
              <w:spacing w:before="0" w:after="0" w:line="240" w:lineRule="auto"/>
              <w:jc w:val="center"/>
              <w:rPr>
                <w:ins w:id="80024" w:author="pete jones" w:date="2022-01-11T16:46:00Z"/>
                <w:rFonts w:ascii="Calibri" w:hAnsi="Calibri" w:cs="Calibri"/>
                <w:b/>
                <w:bCs/>
                <w:color w:val="000000"/>
                <w:sz w:val="22"/>
                <w:szCs w:val="22"/>
              </w:rPr>
            </w:pPr>
            <w:ins w:id="80025" w:author="pete jones" w:date="2022-01-11T16:46:00Z">
              <w:r w:rsidRPr="0091021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6F074ED" w14:textId="77777777" w:rsidR="00910219" w:rsidRPr="00910219" w:rsidRDefault="00910219" w:rsidP="00910219">
            <w:pPr>
              <w:spacing w:before="0" w:after="0" w:line="240" w:lineRule="auto"/>
              <w:jc w:val="center"/>
              <w:rPr>
                <w:ins w:id="80026" w:author="pete jones" w:date="2022-01-11T16:46:00Z"/>
                <w:rFonts w:ascii="Calibri" w:hAnsi="Calibri" w:cs="Calibri"/>
                <w:b/>
                <w:bCs/>
                <w:color w:val="000000"/>
                <w:sz w:val="22"/>
                <w:szCs w:val="22"/>
              </w:rPr>
            </w:pPr>
            <w:ins w:id="80027" w:author="pete jones" w:date="2022-01-11T16:46:00Z">
              <w:r w:rsidRPr="0091021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51C259D9" w14:textId="77777777" w:rsidR="00910219" w:rsidRPr="00910219" w:rsidRDefault="00910219" w:rsidP="00910219">
            <w:pPr>
              <w:spacing w:before="0" w:after="0" w:line="240" w:lineRule="auto"/>
              <w:jc w:val="center"/>
              <w:rPr>
                <w:ins w:id="80028" w:author="pete jones" w:date="2022-01-11T16:46:00Z"/>
                <w:rFonts w:ascii="Calibri" w:hAnsi="Calibri" w:cs="Calibri"/>
                <w:b/>
                <w:bCs/>
                <w:color w:val="000000"/>
                <w:sz w:val="22"/>
                <w:szCs w:val="22"/>
              </w:rPr>
            </w:pPr>
            <w:ins w:id="80029" w:author="pete jones" w:date="2022-01-11T16:46: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7FDCB0D" w14:textId="77777777" w:rsidR="00910219" w:rsidRPr="00910219" w:rsidRDefault="00910219" w:rsidP="00910219">
            <w:pPr>
              <w:spacing w:before="0" w:after="0" w:line="240" w:lineRule="auto"/>
              <w:jc w:val="center"/>
              <w:rPr>
                <w:ins w:id="80030" w:author="pete jones" w:date="2022-01-11T16:46:00Z"/>
                <w:rFonts w:ascii="Calibri" w:hAnsi="Calibri" w:cs="Calibri"/>
                <w:b/>
                <w:bCs/>
                <w:color w:val="000000"/>
                <w:sz w:val="22"/>
                <w:szCs w:val="22"/>
              </w:rPr>
            </w:pPr>
            <w:ins w:id="80031" w:author="pete jones" w:date="2022-01-11T16:46: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E6376CE" w14:textId="77777777" w:rsidR="00910219" w:rsidRPr="00910219" w:rsidRDefault="00910219" w:rsidP="00910219">
            <w:pPr>
              <w:spacing w:before="0" w:after="0" w:line="240" w:lineRule="auto"/>
              <w:jc w:val="center"/>
              <w:rPr>
                <w:ins w:id="80032" w:author="pete jones" w:date="2022-01-11T16:46:00Z"/>
                <w:rFonts w:ascii="Calibri" w:hAnsi="Calibri" w:cs="Calibri"/>
                <w:b/>
                <w:bCs/>
                <w:color w:val="000000"/>
                <w:sz w:val="22"/>
                <w:szCs w:val="22"/>
              </w:rPr>
            </w:pPr>
            <w:ins w:id="80033" w:author="pete jones" w:date="2022-01-11T16:46: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8D1A8CE" w14:textId="77777777" w:rsidR="00910219" w:rsidRPr="00910219" w:rsidRDefault="00910219" w:rsidP="00910219">
            <w:pPr>
              <w:spacing w:before="0" w:after="0" w:line="240" w:lineRule="auto"/>
              <w:jc w:val="center"/>
              <w:rPr>
                <w:ins w:id="80034" w:author="pete jones" w:date="2022-01-11T16:46:00Z"/>
                <w:rFonts w:ascii="Calibri" w:hAnsi="Calibri" w:cs="Calibri"/>
                <w:b/>
                <w:bCs/>
                <w:color w:val="000000"/>
                <w:sz w:val="22"/>
                <w:szCs w:val="22"/>
              </w:rPr>
            </w:pPr>
            <w:ins w:id="80035" w:author="pete jones" w:date="2022-01-11T16:46: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E45DD38" w14:textId="77777777" w:rsidR="00910219" w:rsidRPr="00910219" w:rsidRDefault="00910219" w:rsidP="00910219">
            <w:pPr>
              <w:spacing w:before="0" w:after="0" w:line="240" w:lineRule="auto"/>
              <w:jc w:val="center"/>
              <w:rPr>
                <w:ins w:id="80036" w:author="pete jones" w:date="2022-01-11T16:46:00Z"/>
                <w:rFonts w:ascii="Calibri" w:hAnsi="Calibri" w:cs="Calibri"/>
                <w:b/>
                <w:bCs/>
                <w:color w:val="000000"/>
                <w:sz w:val="22"/>
                <w:szCs w:val="22"/>
              </w:rPr>
            </w:pPr>
            <w:ins w:id="80037" w:author="pete jones" w:date="2022-01-11T16:46: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944AD3F" w14:textId="77777777" w:rsidR="00910219" w:rsidRPr="00910219" w:rsidRDefault="00910219" w:rsidP="00910219">
            <w:pPr>
              <w:spacing w:before="0" w:after="0" w:line="240" w:lineRule="auto"/>
              <w:jc w:val="center"/>
              <w:rPr>
                <w:ins w:id="80038" w:author="pete jones" w:date="2022-01-11T16:46:00Z"/>
                <w:rFonts w:ascii="Calibri" w:hAnsi="Calibri" w:cs="Calibri"/>
                <w:b/>
                <w:bCs/>
                <w:color w:val="000000"/>
                <w:sz w:val="22"/>
                <w:szCs w:val="22"/>
              </w:rPr>
            </w:pPr>
            <w:ins w:id="80039" w:author="pete jones" w:date="2022-01-11T16:46: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3AB72620" w14:textId="77777777" w:rsidR="00910219" w:rsidRPr="00910219" w:rsidRDefault="00910219" w:rsidP="00910219">
            <w:pPr>
              <w:spacing w:before="0" w:after="0" w:line="240" w:lineRule="auto"/>
              <w:jc w:val="center"/>
              <w:rPr>
                <w:ins w:id="80040" w:author="pete jones" w:date="2022-01-11T16:46:00Z"/>
                <w:rFonts w:ascii="Calibri" w:hAnsi="Calibri" w:cs="Calibri"/>
                <w:b/>
                <w:bCs/>
                <w:color w:val="000000"/>
                <w:sz w:val="22"/>
                <w:szCs w:val="22"/>
              </w:rPr>
            </w:pPr>
            <w:ins w:id="80041" w:author="pete jones" w:date="2022-01-11T16:46:00Z">
              <w:r w:rsidRPr="00910219">
                <w:rPr>
                  <w:rFonts w:ascii="Calibri" w:hAnsi="Calibri" w:cs="Calibri"/>
                  <w:b/>
                  <w:bCs/>
                  <w:color w:val="000000"/>
                  <w:sz w:val="22"/>
                  <w:szCs w:val="22"/>
                </w:rPr>
                <w:t>Coursework</w:t>
              </w:r>
            </w:ins>
          </w:p>
        </w:tc>
      </w:tr>
      <w:tr w:rsidR="00910219" w:rsidRPr="00910219" w14:paraId="2AF2BDE2" w14:textId="77777777" w:rsidTr="00910219">
        <w:trPr>
          <w:trHeight w:val="300"/>
          <w:ins w:id="80042" w:author="pete jones" w:date="2022-01-11T16:46: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793286A" w14:textId="77777777" w:rsidR="00910219" w:rsidRPr="00910219" w:rsidRDefault="00910219" w:rsidP="00910219">
            <w:pPr>
              <w:spacing w:before="0" w:after="0" w:line="240" w:lineRule="auto"/>
              <w:jc w:val="center"/>
              <w:rPr>
                <w:ins w:id="80043" w:author="pete jones" w:date="2022-01-11T16:46:00Z"/>
                <w:rFonts w:ascii="Calibri" w:hAnsi="Calibri" w:cs="Calibri"/>
                <w:color w:val="000000"/>
                <w:sz w:val="22"/>
                <w:szCs w:val="22"/>
              </w:rPr>
            </w:pPr>
            <w:ins w:id="80044" w:author="pete jones" w:date="2022-01-11T16:46: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238244B9" w14:textId="77777777" w:rsidR="00910219" w:rsidRPr="00910219" w:rsidRDefault="00910219" w:rsidP="00910219">
            <w:pPr>
              <w:spacing w:before="0" w:after="0" w:line="240" w:lineRule="auto"/>
              <w:jc w:val="left"/>
              <w:rPr>
                <w:ins w:id="80045" w:author="pete jones" w:date="2022-01-11T16:46:00Z"/>
                <w:rFonts w:ascii="Calibri" w:hAnsi="Calibri" w:cs="Calibri"/>
                <w:color w:val="000000"/>
                <w:sz w:val="22"/>
                <w:szCs w:val="22"/>
              </w:rPr>
            </w:pPr>
            <w:ins w:id="80046" w:author="pete jones" w:date="2022-01-11T16:46:00Z">
              <w:r w:rsidRPr="00910219">
                <w:rPr>
                  <w:rFonts w:ascii="Calibri" w:hAnsi="Calibri" w:cs="Calibri"/>
                  <w:color w:val="000000"/>
                  <w:sz w:val="22"/>
                  <w:szCs w:val="22"/>
                </w:rPr>
                <w:t>ER1010: Engineering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57933B5B" w14:textId="77777777" w:rsidR="00910219" w:rsidRPr="00910219" w:rsidRDefault="00910219" w:rsidP="00910219">
            <w:pPr>
              <w:spacing w:before="0" w:after="0" w:line="240" w:lineRule="auto"/>
              <w:jc w:val="center"/>
              <w:rPr>
                <w:ins w:id="80047" w:author="pete jones" w:date="2022-01-11T16:46:00Z"/>
                <w:rFonts w:ascii="Calibri" w:hAnsi="Calibri" w:cs="Calibri"/>
                <w:color w:val="000000"/>
                <w:sz w:val="22"/>
                <w:szCs w:val="22"/>
              </w:rPr>
            </w:pPr>
            <w:ins w:id="80048" w:author="pete jones" w:date="2022-01-11T16:46: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4658FD35" w14:textId="77777777" w:rsidR="00910219" w:rsidRPr="00910219" w:rsidRDefault="00910219" w:rsidP="00910219">
            <w:pPr>
              <w:spacing w:before="0" w:after="0" w:line="240" w:lineRule="auto"/>
              <w:jc w:val="center"/>
              <w:rPr>
                <w:ins w:id="80049" w:author="pete jones" w:date="2022-01-11T16:46:00Z"/>
                <w:rFonts w:ascii="Calibri" w:hAnsi="Calibri" w:cs="Calibri"/>
                <w:color w:val="000000"/>
                <w:sz w:val="22"/>
                <w:szCs w:val="22"/>
              </w:rPr>
            </w:pPr>
            <w:ins w:id="80050"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EF6AA5A" w14:textId="77777777" w:rsidR="00910219" w:rsidRPr="00910219" w:rsidRDefault="00910219" w:rsidP="00910219">
            <w:pPr>
              <w:spacing w:before="0" w:after="0" w:line="240" w:lineRule="auto"/>
              <w:jc w:val="center"/>
              <w:rPr>
                <w:ins w:id="80051" w:author="pete jones" w:date="2022-01-11T16:46:00Z"/>
                <w:rFonts w:ascii="Calibri" w:hAnsi="Calibri" w:cs="Calibri"/>
                <w:color w:val="000000"/>
                <w:sz w:val="22"/>
                <w:szCs w:val="22"/>
              </w:rPr>
            </w:pPr>
            <w:ins w:id="80052"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7F21F34" w14:textId="77777777" w:rsidR="00910219" w:rsidRPr="00910219" w:rsidRDefault="00910219" w:rsidP="00910219">
            <w:pPr>
              <w:spacing w:before="0" w:after="0" w:line="240" w:lineRule="auto"/>
              <w:jc w:val="center"/>
              <w:rPr>
                <w:ins w:id="80053" w:author="pete jones" w:date="2022-01-11T16:46:00Z"/>
                <w:rFonts w:ascii="Calibri" w:hAnsi="Calibri" w:cs="Calibri"/>
                <w:color w:val="000000"/>
                <w:sz w:val="22"/>
                <w:szCs w:val="22"/>
              </w:rPr>
            </w:pPr>
            <w:ins w:id="80054"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A3E5EE" w14:textId="77777777" w:rsidR="00910219" w:rsidRPr="00910219" w:rsidRDefault="00910219" w:rsidP="00910219">
            <w:pPr>
              <w:spacing w:before="0" w:after="0" w:line="240" w:lineRule="auto"/>
              <w:jc w:val="center"/>
              <w:rPr>
                <w:ins w:id="80055" w:author="pete jones" w:date="2022-01-11T16:46:00Z"/>
                <w:rFonts w:ascii="Calibri" w:hAnsi="Calibri" w:cs="Calibri"/>
                <w:color w:val="000000"/>
                <w:sz w:val="22"/>
                <w:szCs w:val="22"/>
              </w:rPr>
            </w:pPr>
            <w:ins w:id="80056"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0B8C5B5" w14:textId="77777777" w:rsidR="00910219" w:rsidRPr="00910219" w:rsidRDefault="00910219" w:rsidP="00910219">
            <w:pPr>
              <w:spacing w:before="0" w:after="0" w:line="240" w:lineRule="auto"/>
              <w:jc w:val="center"/>
              <w:rPr>
                <w:ins w:id="80057" w:author="pete jones" w:date="2022-01-11T16:46:00Z"/>
                <w:rFonts w:ascii="Calibri" w:hAnsi="Calibri" w:cs="Calibri"/>
                <w:color w:val="000000"/>
                <w:sz w:val="22"/>
                <w:szCs w:val="22"/>
              </w:rPr>
            </w:pPr>
            <w:ins w:id="8005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85A052" w14:textId="77777777" w:rsidR="00910219" w:rsidRPr="00910219" w:rsidRDefault="00910219" w:rsidP="00910219">
            <w:pPr>
              <w:spacing w:before="0" w:after="0" w:line="240" w:lineRule="auto"/>
              <w:jc w:val="center"/>
              <w:rPr>
                <w:ins w:id="80059" w:author="pete jones" w:date="2022-01-11T16:46:00Z"/>
                <w:rFonts w:ascii="Calibri" w:hAnsi="Calibri" w:cs="Calibri"/>
                <w:color w:val="000000"/>
                <w:sz w:val="22"/>
                <w:szCs w:val="22"/>
              </w:rPr>
            </w:pPr>
            <w:ins w:id="8006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645563" w14:textId="77777777" w:rsidR="00910219" w:rsidRPr="00910219" w:rsidRDefault="00910219" w:rsidP="00910219">
            <w:pPr>
              <w:spacing w:before="0" w:after="0" w:line="240" w:lineRule="auto"/>
              <w:jc w:val="center"/>
              <w:rPr>
                <w:ins w:id="80061" w:author="pete jones" w:date="2022-01-11T16:46:00Z"/>
                <w:rFonts w:ascii="Calibri" w:hAnsi="Calibri" w:cs="Calibri"/>
                <w:color w:val="000000"/>
                <w:sz w:val="22"/>
                <w:szCs w:val="22"/>
              </w:rPr>
            </w:pPr>
            <w:ins w:id="8006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2C8A83" w14:textId="77777777" w:rsidR="00910219" w:rsidRPr="00910219" w:rsidRDefault="00910219" w:rsidP="00910219">
            <w:pPr>
              <w:spacing w:before="0" w:after="0" w:line="240" w:lineRule="auto"/>
              <w:jc w:val="center"/>
              <w:rPr>
                <w:ins w:id="80063" w:author="pete jones" w:date="2022-01-11T16:46:00Z"/>
                <w:rFonts w:ascii="Calibri" w:hAnsi="Calibri" w:cs="Calibri"/>
                <w:color w:val="000000"/>
                <w:sz w:val="22"/>
                <w:szCs w:val="22"/>
              </w:rPr>
            </w:pPr>
            <w:ins w:id="8006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CA8B60" w14:textId="77777777" w:rsidR="00910219" w:rsidRPr="00910219" w:rsidRDefault="00910219" w:rsidP="00910219">
            <w:pPr>
              <w:spacing w:before="0" w:after="0" w:line="240" w:lineRule="auto"/>
              <w:jc w:val="center"/>
              <w:rPr>
                <w:ins w:id="80065" w:author="pete jones" w:date="2022-01-11T16:46:00Z"/>
                <w:rFonts w:ascii="Calibri" w:hAnsi="Calibri" w:cs="Calibri"/>
                <w:color w:val="000000"/>
                <w:sz w:val="22"/>
                <w:szCs w:val="22"/>
              </w:rPr>
            </w:pPr>
            <w:ins w:id="8006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5195CC" w14:textId="77777777" w:rsidR="00910219" w:rsidRPr="00910219" w:rsidRDefault="00910219" w:rsidP="00910219">
            <w:pPr>
              <w:spacing w:before="0" w:after="0" w:line="240" w:lineRule="auto"/>
              <w:jc w:val="center"/>
              <w:rPr>
                <w:ins w:id="80067" w:author="pete jones" w:date="2022-01-11T16:46:00Z"/>
                <w:rFonts w:ascii="Calibri" w:hAnsi="Calibri" w:cs="Calibri"/>
                <w:color w:val="000000"/>
                <w:sz w:val="22"/>
                <w:szCs w:val="22"/>
              </w:rPr>
            </w:pPr>
            <w:ins w:id="80068"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8ECAE97" w14:textId="77777777" w:rsidR="00910219" w:rsidRPr="00910219" w:rsidRDefault="00910219" w:rsidP="00910219">
            <w:pPr>
              <w:spacing w:before="0" w:after="0" w:line="240" w:lineRule="auto"/>
              <w:jc w:val="center"/>
              <w:rPr>
                <w:ins w:id="80069" w:author="pete jones" w:date="2022-01-11T16:46:00Z"/>
                <w:rFonts w:ascii="Calibri" w:hAnsi="Calibri" w:cs="Calibri"/>
                <w:color w:val="000000"/>
                <w:sz w:val="22"/>
                <w:szCs w:val="22"/>
              </w:rPr>
            </w:pPr>
            <w:ins w:id="80070" w:author="pete jones" w:date="2022-01-11T16:46:00Z">
              <w:r w:rsidRPr="00910219">
                <w:rPr>
                  <w:rFonts w:ascii="Calibri" w:hAnsi="Calibri" w:cs="Calibri"/>
                  <w:color w:val="000000"/>
                  <w:sz w:val="22"/>
                  <w:szCs w:val="22"/>
                </w:rPr>
                <w:t> </w:t>
              </w:r>
            </w:ins>
          </w:p>
        </w:tc>
      </w:tr>
      <w:tr w:rsidR="00910219" w:rsidRPr="00910219" w14:paraId="64C87BBC" w14:textId="77777777" w:rsidTr="00910219">
        <w:trPr>
          <w:trHeight w:val="300"/>
          <w:ins w:id="80071"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D6B57A6" w14:textId="77777777" w:rsidR="00910219" w:rsidRPr="00910219" w:rsidRDefault="00910219" w:rsidP="00910219">
            <w:pPr>
              <w:spacing w:before="0" w:after="0" w:line="240" w:lineRule="auto"/>
              <w:jc w:val="center"/>
              <w:rPr>
                <w:ins w:id="80072" w:author="pete jones" w:date="2022-01-11T16:46:00Z"/>
                <w:rFonts w:ascii="Calibri" w:hAnsi="Calibri" w:cs="Calibri"/>
                <w:color w:val="000000"/>
                <w:sz w:val="22"/>
                <w:szCs w:val="22"/>
              </w:rPr>
            </w:pPr>
            <w:ins w:id="80073" w:author="pete jones" w:date="2022-01-11T16:46: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5A0E5F42" w14:textId="77777777" w:rsidR="00910219" w:rsidRPr="00910219" w:rsidRDefault="00910219" w:rsidP="00910219">
            <w:pPr>
              <w:spacing w:before="0" w:after="0" w:line="240" w:lineRule="auto"/>
              <w:jc w:val="left"/>
              <w:rPr>
                <w:ins w:id="80074" w:author="pete jones" w:date="2022-01-11T16:46:00Z"/>
                <w:rFonts w:ascii="Calibri" w:hAnsi="Calibri" w:cs="Calibri"/>
                <w:color w:val="000000"/>
                <w:sz w:val="22"/>
                <w:szCs w:val="22"/>
              </w:rPr>
            </w:pPr>
            <w:ins w:id="80075" w:author="pete jones" w:date="2022-01-11T16:46:00Z">
              <w:r w:rsidRPr="00910219">
                <w:rPr>
                  <w:rFonts w:ascii="Calibri" w:hAnsi="Calibri" w:cs="Calibri"/>
                  <w:color w:val="000000"/>
                  <w:sz w:val="22"/>
                  <w:szCs w:val="22"/>
                </w:rPr>
                <w:t>ER1020: Engineering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74694CA7" w14:textId="77777777" w:rsidR="00910219" w:rsidRPr="00910219" w:rsidRDefault="00910219" w:rsidP="00910219">
            <w:pPr>
              <w:spacing w:before="0" w:after="0" w:line="240" w:lineRule="auto"/>
              <w:jc w:val="center"/>
              <w:rPr>
                <w:ins w:id="80076" w:author="pete jones" w:date="2022-01-11T16:46:00Z"/>
                <w:rFonts w:ascii="Calibri" w:hAnsi="Calibri" w:cs="Calibri"/>
                <w:color w:val="000000"/>
                <w:sz w:val="22"/>
                <w:szCs w:val="22"/>
              </w:rPr>
            </w:pPr>
            <w:ins w:id="80077" w:author="pete jones" w:date="2022-01-11T16:46: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6AE8F2B" w14:textId="77777777" w:rsidR="00910219" w:rsidRPr="00910219" w:rsidRDefault="00910219" w:rsidP="00910219">
            <w:pPr>
              <w:spacing w:before="0" w:after="0" w:line="240" w:lineRule="auto"/>
              <w:jc w:val="center"/>
              <w:rPr>
                <w:ins w:id="80078" w:author="pete jones" w:date="2022-01-11T16:46:00Z"/>
                <w:rFonts w:ascii="Calibri" w:hAnsi="Calibri" w:cs="Calibri"/>
                <w:color w:val="000000"/>
                <w:sz w:val="22"/>
                <w:szCs w:val="22"/>
              </w:rPr>
            </w:pPr>
            <w:ins w:id="80079"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1B718B2" w14:textId="77777777" w:rsidR="00910219" w:rsidRPr="00910219" w:rsidRDefault="00910219" w:rsidP="00910219">
            <w:pPr>
              <w:spacing w:before="0" w:after="0" w:line="240" w:lineRule="auto"/>
              <w:jc w:val="center"/>
              <w:rPr>
                <w:ins w:id="80080" w:author="pete jones" w:date="2022-01-11T16:46:00Z"/>
                <w:rFonts w:ascii="Calibri" w:hAnsi="Calibri" w:cs="Calibri"/>
                <w:color w:val="000000"/>
                <w:sz w:val="22"/>
                <w:szCs w:val="22"/>
              </w:rPr>
            </w:pPr>
            <w:ins w:id="80081"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3B47B9" w14:textId="77777777" w:rsidR="00910219" w:rsidRPr="00910219" w:rsidRDefault="00910219" w:rsidP="00910219">
            <w:pPr>
              <w:spacing w:before="0" w:after="0" w:line="240" w:lineRule="auto"/>
              <w:jc w:val="center"/>
              <w:rPr>
                <w:ins w:id="80082" w:author="pete jones" w:date="2022-01-11T16:46:00Z"/>
                <w:rFonts w:ascii="Calibri" w:hAnsi="Calibri" w:cs="Calibri"/>
                <w:color w:val="000000"/>
                <w:sz w:val="22"/>
                <w:szCs w:val="22"/>
              </w:rPr>
            </w:pPr>
            <w:ins w:id="80083"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3B3CC7" w14:textId="77777777" w:rsidR="00910219" w:rsidRPr="00910219" w:rsidRDefault="00910219" w:rsidP="00910219">
            <w:pPr>
              <w:spacing w:before="0" w:after="0" w:line="240" w:lineRule="auto"/>
              <w:jc w:val="center"/>
              <w:rPr>
                <w:ins w:id="80084" w:author="pete jones" w:date="2022-01-11T16:46:00Z"/>
                <w:rFonts w:ascii="Calibri" w:hAnsi="Calibri" w:cs="Calibri"/>
                <w:color w:val="000000"/>
                <w:sz w:val="22"/>
                <w:szCs w:val="22"/>
              </w:rPr>
            </w:pPr>
            <w:ins w:id="80085"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977D74" w14:textId="77777777" w:rsidR="00910219" w:rsidRPr="00910219" w:rsidRDefault="00910219" w:rsidP="00910219">
            <w:pPr>
              <w:spacing w:before="0" w:after="0" w:line="240" w:lineRule="auto"/>
              <w:jc w:val="center"/>
              <w:rPr>
                <w:ins w:id="80086" w:author="pete jones" w:date="2022-01-11T16:46:00Z"/>
                <w:rFonts w:ascii="Calibri" w:hAnsi="Calibri" w:cs="Calibri"/>
                <w:color w:val="000000"/>
                <w:sz w:val="22"/>
                <w:szCs w:val="22"/>
              </w:rPr>
            </w:pPr>
            <w:ins w:id="80087"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B498D8" w14:textId="77777777" w:rsidR="00910219" w:rsidRPr="00910219" w:rsidRDefault="00910219" w:rsidP="00910219">
            <w:pPr>
              <w:spacing w:before="0" w:after="0" w:line="240" w:lineRule="auto"/>
              <w:jc w:val="center"/>
              <w:rPr>
                <w:ins w:id="80088" w:author="pete jones" w:date="2022-01-11T16:46:00Z"/>
                <w:rFonts w:ascii="Calibri" w:hAnsi="Calibri" w:cs="Calibri"/>
                <w:color w:val="000000"/>
                <w:sz w:val="22"/>
                <w:szCs w:val="22"/>
              </w:rPr>
            </w:pPr>
            <w:ins w:id="80089"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5857CF" w14:textId="77777777" w:rsidR="00910219" w:rsidRPr="00910219" w:rsidRDefault="00910219" w:rsidP="00910219">
            <w:pPr>
              <w:spacing w:before="0" w:after="0" w:line="240" w:lineRule="auto"/>
              <w:jc w:val="center"/>
              <w:rPr>
                <w:ins w:id="80090" w:author="pete jones" w:date="2022-01-11T16:46:00Z"/>
                <w:rFonts w:ascii="Calibri" w:hAnsi="Calibri" w:cs="Calibri"/>
                <w:color w:val="000000"/>
                <w:sz w:val="22"/>
                <w:szCs w:val="22"/>
              </w:rPr>
            </w:pPr>
            <w:ins w:id="80091"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2D62A9" w14:textId="77777777" w:rsidR="00910219" w:rsidRPr="00910219" w:rsidRDefault="00910219" w:rsidP="00910219">
            <w:pPr>
              <w:spacing w:before="0" w:after="0" w:line="240" w:lineRule="auto"/>
              <w:jc w:val="center"/>
              <w:rPr>
                <w:ins w:id="80092" w:author="pete jones" w:date="2022-01-11T16:46:00Z"/>
                <w:rFonts w:ascii="Calibri" w:hAnsi="Calibri" w:cs="Calibri"/>
                <w:color w:val="000000"/>
                <w:sz w:val="22"/>
                <w:szCs w:val="22"/>
              </w:rPr>
            </w:pPr>
            <w:ins w:id="80093"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2ECBA8" w14:textId="77777777" w:rsidR="00910219" w:rsidRPr="00910219" w:rsidRDefault="00910219" w:rsidP="00910219">
            <w:pPr>
              <w:spacing w:before="0" w:after="0" w:line="240" w:lineRule="auto"/>
              <w:jc w:val="center"/>
              <w:rPr>
                <w:ins w:id="80094" w:author="pete jones" w:date="2022-01-11T16:46:00Z"/>
                <w:rFonts w:ascii="Calibri" w:hAnsi="Calibri" w:cs="Calibri"/>
                <w:color w:val="000000"/>
                <w:sz w:val="22"/>
                <w:szCs w:val="22"/>
              </w:rPr>
            </w:pPr>
            <w:ins w:id="80095"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47B2D7" w14:textId="77777777" w:rsidR="00910219" w:rsidRPr="00910219" w:rsidRDefault="00910219" w:rsidP="00910219">
            <w:pPr>
              <w:spacing w:before="0" w:after="0" w:line="240" w:lineRule="auto"/>
              <w:jc w:val="center"/>
              <w:rPr>
                <w:ins w:id="80096" w:author="pete jones" w:date="2022-01-11T16:46:00Z"/>
                <w:rFonts w:ascii="Calibri" w:hAnsi="Calibri" w:cs="Calibri"/>
                <w:color w:val="000000"/>
                <w:sz w:val="22"/>
                <w:szCs w:val="22"/>
              </w:rPr>
            </w:pPr>
            <w:ins w:id="80097"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CA4AE88" w14:textId="77777777" w:rsidR="00910219" w:rsidRPr="00910219" w:rsidRDefault="00910219" w:rsidP="00910219">
            <w:pPr>
              <w:spacing w:before="0" w:after="0" w:line="240" w:lineRule="auto"/>
              <w:jc w:val="center"/>
              <w:rPr>
                <w:ins w:id="80098" w:author="pete jones" w:date="2022-01-11T16:46:00Z"/>
                <w:rFonts w:ascii="Calibri" w:hAnsi="Calibri" w:cs="Calibri"/>
                <w:color w:val="000000"/>
                <w:sz w:val="22"/>
                <w:szCs w:val="22"/>
              </w:rPr>
            </w:pPr>
            <w:ins w:id="80099" w:author="pete jones" w:date="2022-01-11T16:46:00Z">
              <w:r w:rsidRPr="00910219">
                <w:rPr>
                  <w:rFonts w:ascii="Calibri" w:hAnsi="Calibri" w:cs="Calibri"/>
                  <w:color w:val="000000"/>
                  <w:sz w:val="22"/>
                  <w:szCs w:val="22"/>
                </w:rPr>
                <w:t> </w:t>
              </w:r>
            </w:ins>
          </w:p>
        </w:tc>
      </w:tr>
      <w:tr w:rsidR="00910219" w:rsidRPr="00910219" w14:paraId="7E56B2D2" w14:textId="77777777" w:rsidTr="00910219">
        <w:trPr>
          <w:trHeight w:val="300"/>
          <w:ins w:id="80100"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A3FBD73" w14:textId="77777777" w:rsidR="00910219" w:rsidRPr="00910219" w:rsidRDefault="00910219" w:rsidP="00910219">
            <w:pPr>
              <w:spacing w:before="0" w:after="0" w:line="240" w:lineRule="auto"/>
              <w:jc w:val="center"/>
              <w:rPr>
                <w:ins w:id="80101" w:author="pete jones" w:date="2022-01-11T16:46:00Z"/>
                <w:rFonts w:ascii="Calibri" w:hAnsi="Calibri" w:cs="Calibri"/>
                <w:color w:val="000000"/>
                <w:sz w:val="22"/>
                <w:szCs w:val="22"/>
              </w:rPr>
            </w:pPr>
            <w:ins w:id="80102" w:author="pete jones" w:date="2022-01-11T16:46: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7A53E307" w14:textId="77777777" w:rsidR="00910219" w:rsidRPr="00910219" w:rsidRDefault="00910219" w:rsidP="00910219">
            <w:pPr>
              <w:spacing w:before="0" w:after="0" w:line="240" w:lineRule="auto"/>
              <w:jc w:val="left"/>
              <w:rPr>
                <w:ins w:id="80103" w:author="pete jones" w:date="2022-01-11T16:46:00Z"/>
                <w:rFonts w:ascii="Calibri" w:hAnsi="Calibri" w:cs="Calibri"/>
                <w:color w:val="000000"/>
                <w:sz w:val="22"/>
                <w:szCs w:val="22"/>
              </w:rPr>
            </w:pPr>
            <w:ins w:id="80104" w:author="pete jones" w:date="2022-01-11T16:46:00Z">
              <w:r w:rsidRPr="00910219">
                <w:rPr>
                  <w:rFonts w:ascii="Calibri" w:hAnsi="Calibri" w:cs="Calibri"/>
                  <w:color w:val="000000"/>
                  <w:sz w:val="22"/>
                  <w:szCs w:val="22"/>
                </w:rPr>
                <w:t>ER1030: Engineering Science</w:t>
              </w:r>
            </w:ins>
          </w:p>
        </w:tc>
        <w:tc>
          <w:tcPr>
            <w:tcW w:w="432" w:type="dxa"/>
            <w:tcBorders>
              <w:top w:val="nil"/>
              <w:left w:val="nil"/>
              <w:bottom w:val="single" w:sz="4" w:space="0" w:color="auto"/>
              <w:right w:val="single" w:sz="4" w:space="0" w:color="auto"/>
            </w:tcBorders>
            <w:shd w:val="clear" w:color="auto" w:fill="auto"/>
            <w:noWrap/>
            <w:vAlign w:val="bottom"/>
            <w:hideMark/>
          </w:tcPr>
          <w:p w14:paraId="7F39864A" w14:textId="77777777" w:rsidR="00910219" w:rsidRPr="00910219" w:rsidRDefault="00910219" w:rsidP="00910219">
            <w:pPr>
              <w:spacing w:before="0" w:after="0" w:line="240" w:lineRule="auto"/>
              <w:jc w:val="center"/>
              <w:rPr>
                <w:ins w:id="80105" w:author="pete jones" w:date="2022-01-11T16:46:00Z"/>
                <w:rFonts w:ascii="Calibri" w:hAnsi="Calibri" w:cs="Calibri"/>
                <w:color w:val="000000"/>
                <w:sz w:val="22"/>
                <w:szCs w:val="22"/>
              </w:rPr>
            </w:pPr>
            <w:ins w:id="80106" w:author="pete jones" w:date="2022-01-11T16:46: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CE1C3BC" w14:textId="77777777" w:rsidR="00910219" w:rsidRPr="00910219" w:rsidRDefault="00910219" w:rsidP="00910219">
            <w:pPr>
              <w:spacing w:before="0" w:after="0" w:line="240" w:lineRule="auto"/>
              <w:jc w:val="center"/>
              <w:rPr>
                <w:ins w:id="80107" w:author="pete jones" w:date="2022-01-11T16:46:00Z"/>
                <w:rFonts w:ascii="Calibri" w:hAnsi="Calibri" w:cs="Calibri"/>
                <w:color w:val="000000"/>
                <w:sz w:val="22"/>
                <w:szCs w:val="22"/>
              </w:rPr>
            </w:pPr>
            <w:ins w:id="80108"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C1EF111" w14:textId="77777777" w:rsidR="00910219" w:rsidRPr="00910219" w:rsidRDefault="00910219" w:rsidP="00910219">
            <w:pPr>
              <w:spacing w:before="0" w:after="0" w:line="240" w:lineRule="auto"/>
              <w:jc w:val="center"/>
              <w:rPr>
                <w:ins w:id="80109" w:author="pete jones" w:date="2022-01-11T16:46:00Z"/>
                <w:rFonts w:ascii="Calibri" w:hAnsi="Calibri" w:cs="Calibri"/>
                <w:color w:val="000000"/>
                <w:sz w:val="22"/>
                <w:szCs w:val="22"/>
              </w:rPr>
            </w:pPr>
            <w:ins w:id="80110"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12F6FD" w14:textId="77777777" w:rsidR="00910219" w:rsidRPr="00910219" w:rsidRDefault="00910219" w:rsidP="00910219">
            <w:pPr>
              <w:spacing w:before="0" w:after="0" w:line="240" w:lineRule="auto"/>
              <w:jc w:val="center"/>
              <w:rPr>
                <w:ins w:id="80111" w:author="pete jones" w:date="2022-01-11T16:46:00Z"/>
                <w:rFonts w:ascii="Calibri" w:hAnsi="Calibri" w:cs="Calibri"/>
                <w:color w:val="000000"/>
                <w:sz w:val="22"/>
                <w:szCs w:val="22"/>
              </w:rPr>
            </w:pPr>
            <w:ins w:id="80112"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9A0B46" w14:textId="77777777" w:rsidR="00910219" w:rsidRPr="00910219" w:rsidRDefault="00910219" w:rsidP="00910219">
            <w:pPr>
              <w:spacing w:before="0" w:after="0" w:line="240" w:lineRule="auto"/>
              <w:jc w:val="center"/>
              <w:rPr>
                <w:ins w:id="80113" w:author="pete jones" w:date="2022-01-11T16:46:00Z"/>
                <w:rFonts w:ascii="Calibri" w:hAnsi="Calibri" w:cs="Calibri"/>
                <w:color w:val="000000"/>
                <w:sz w:val="22"/>
                <w:szCs w:val="22"/>
              </w:rPr>
            </w:pPr>
            <w:ins w:id="80114"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AF3B39" w14:textId="77777777" w:rsidR="00910219" w:rsidRPr="00910219" w:rsidRDefault="00910219" w:rsidP="00910219">
            <w:pPr>
              <w:spacing w:before="0" w:after="0" w:line="240" w:lineRule="auto"/>
              <w:jc w:val="center"/>
              <w:rPr>
                <w:ins w:id="80115" w:author="pete jones" w:date="2022-01-11T16:46:00Z"/>
                <w:rFonts w:ascii="Calibri" w:hAnsi="Calibri" w:cs="Calibri"/>
                <w:color w:val="000000"/>
                <w:sz w:val="22"/>
                <w:szCs w:val="22"/>
              </w:rPr>
            </w:pPr>
            <w:ins w:id="8011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7FB56D" w14:textId="77777777" w:rsidR="00910219" w:rsidRPr="00910219" w:rsidRDefault="00910219" w:rsidP="00910219">
            <w:pPr>
              <w:spacing w:before="0" w:after="0" w:line="240" w:lineRule="auto"/>
              <w:jc w:val="center"/>
              <w:rPr>
                <w:ins w:id="80117" w:author="pete jones" w:date="2022-01-11T16:46:00Z"/>
                <w:rFonts w:ascii="Calibri" w:hAnsi="Calibri" w:cs="Calibri"/>
                <w:color w:val="000000"/>
                <w:sz w:val="22"/>
                <w:szCs w:val="22"/>
              </w:rPr>
            </w:pPr>
            <w:ins w:id="8011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5FE785" w14:textId="77777777" w:rsidR="00910219" w:rsidRPr="00910219" w:rsidRDefault="00910219" w:rsidP="00910219">
            <w:pPr>
              <w:spacing w:before="0" w:after="0" w:line="240" w:lineRule="auto"/>
              <w:jc w:val="center"/>
              <w:rPr>
                <w:ins w:id="80119" w:author="pete jones" w:date="2022-01-11T16:46:00Z"/>
                <w:rFonts w:ascii="Calibri" w:hAnsi="Calibri" w:cs="Calibri"/>
                <w:color w:val="000000"/>
                <w:sz w:val="22"/>
                <w:szCs w:val="22"/>
              </w:rPr>
            </w:pPr>
            <w:ins w:id="8012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41B9BF" w14:textId="77777777" w:rsidR="00910219" w:rsidRPr="00910219" w:rsidRDefault="00910219" w:rsidP="00910219">
            <w:pPr>
              <w:spacing w:before="0" w:after="0" w:line="240" w:lineRule="auto"/>
              <w:jc w:val="center"/>
              <w:rPr>
                <w:ins w:id="80121" w:author="pete jones" w:date="2022-01-11T16:46:00Z"/>
                <w:rFonts w:ascii="Calibri" w:hAnsi="Calibri" w:cs="Calibri"/>
                <w:color w:val="000000"/>
                <w:sz w:val="22"/>
                <w:szCs w:val="22"/>
              </w:rPr>
            </w:pPr>
            <w:ins w:id="8012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7FCBD3" w14:textId="77777777" w:rsidR="00910219" w:rsidRPr="00910219" w:rsidRDefault="00910219" w:rsidP="00910219">
            <w:pPr>
              <w:spacing w:before="0" w:after="0" w:line="240" w:lineRule="auto"/>
              <w:jc w:val="center"/>
              <w:rPr>
                <w:ins w:id="80123" w:author="pete jones" w:date="2022-01-11T16:46:00Z"/>
                <w:rFonts w:ascii="Calibri" w:hAnsi="Calibri" w:cs="Calibri"/>
                <w:color w:val="000000"/>
                <w:sz w:val="22"/>
                <w:szCs w:val="22"/>
              </w:rPr>
            </w:pPr>
            <w:ins w:id="8012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BB25A8" w14:textId="77777777" w:rsidR="00910219" w:rsidRPr="00910219" w:rsidRDefault="00910219" w:rsidP="00910219">
            <w:pPr>
              <w:spacing w:before="0" w:after="0" w:line="240" w:lineRule="auto"/>
              <w:jc w:val="center"/>
              <w:rPr>
                <w:ins w:id="80125" w:author="pete jones" w:date="2022-01-11T16:46:00Z"/>
                <w:rFonts w:ascii="Calibri" w:hAnsi="Calibri" w:cs="Calibri"/>
                <w:color w:val="000000"/>
                <w:sz w:val="22"/>
                <w:szCs w:val="22"/>
              </w:rPr>
            </w:pPr>
            <w:ins w:id="80126"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4A08D39" w14:textId="77777777" w:rsidR="00910219" w:rsidRPr="00910219" w:rsidRDefault="00910219" w:rsidP="00910219">
            <w:pPr>
              <w:spacing w:before="0" w:after="0" w:line="240" w:lineRule="auto"/>
              <w:jc w:val="center"/>
              <w:rPr>
                <w:ins w:id="80127" w:author="pete jones" w:date="2022-01-11T16:46:00Z"/>
                <w:rFonts w:ascii="Calibri" w:hAnsi="Calibri" w:cs="Calibri"/>
                <w:color w:val="000000"/>
                <w:sz w:val="22"/>
                <w:szCs w:val="22"/>
              </w:rPr>
            </w:pPr>
            <w:ins w:id="80128" w:author="pete jones" w:date="2022-01-11T16:46:00Z">
              <w:r w:rsidRPr="00910219">
                <w:rPr>
                  <w:rFonts w:ascii="Calibri" w:hAnsi="Calibri" w:cs="Calibri"/>
                  <w:color w:val="000000"/>
                  <w:sz w:val="22"/>
                  <w:szCs w:val="22"/>
                </w:rPr>
                <w:t> </w:t>
              </w:r>
            </w:ins>
          </w:p>
        </w:tc>
      </w:tr>
      <w:tr w:rsidR="00910219" w:rsidRPr="00910219" w14:paraId="7406C3A6" w14:textId="77777777" w:rsidTr="00910219">
        <w:trPr>
          <w:trHeight w:val="300"/>
          <w:ins w:id="80129"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F1730CD" w14:textId="77777777" w:rsidR="00910219" w:rsidRPr="00910219" w:rsidRDefault="00910219" w:rsidP="00910219">
            <w:pPr>
              <w:spacing w:before="0" w:after="0" w:line="240" w:lineRule="auto"/>
              <w:jc w:val="center"/>
              <w:rPr>
                <w:ins w:id="80130" w:author="pete jones" w:date="2022-01-11T16:46:00Z"/>
                <w:rFonts w:ascii="Calibri" w:hAnsi="Calibri" w:cs="Calibri"/>
                <w:color w:val="000000"/>
                <w:sz w:val="22"/>
                <w:szCs w:val="22"/>
              </w:rPr>
            </w:pPr>
            <w:ins w:id="80131" w:author="pete jones" w:date="2022-01-11T16:46: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17B814E6" w14:textId="77777777" w:rsidR="00910219" w:rsidRPr="00910219" w:rsidRDefault="00910219" w:rsidP="00910219">
            <w:pPr>
              <w:spacing w:before="0" w:after="0" w:line="240" w:lineRule="auto"/>
              <w:jc w:val="left"/>
              <w:rPr>
                <w:ins w:id="80132" w:author="pete jones" w:date="2022-01-11T16:46:00Z"/>
                <w:rFonts w:ascii="Calibri" w:hAnsi="Calibri" w:cs="Calibri"/>
                <w:color w:val="000000"/>
                <w:sz w:val="22"/>
                <w:szCs w:val="22"/>
              </w:rPr>
            </w:pPr>
            <w:ins w:id="80133" w:author="pete jones" w:date="2022-01-11T16:46:00Z">
              <w:r w:rsidRPr="00910219">
                <w:rPr>
                  <w:rFonts w:ascii="Calibri" w:hAnsi="Calibri" w:cs="Calibri"/>
                  <w:color w:val="000000"/>
                  <w:sz w:val="22"/>
                  <w:szCs w:val="22"/>
                </w:rPr>
                <w:t>ER1630: Engineering Applications</w:t>
              </w:r>
            </w:ins>
          </w:p>
        </w:tc>
        <w:tc>
          <w:tcPr>
            <w:tcW w:w="432" w:type="dxa"/>
            <w:tcBorders>
              <w:top w:val="nil"/>
              <w:left w:val="nil"/>
              <w:bottom w:val="single" w:sz="4" w:space="0" w:color="auto"/>
              <w:right w:val="single" w:sz="4" w:space="0" w:color="auto"/>
            </w:tcBorders>
            <w:shd w:val="clear" w:color="auto" w:fill="auto"/>
            <w:noWrap/>
            <w:vAlign w:val="bottom"/>
            <w:hideMark/>
          </w:tcPr>
          <w:p w14:paraId="0C0668AA" w14:textId="77777777" w:rsidR="00910219" w:rsidRPr="00910219" w:rsidRDefault="00910219" w:rsidP="00910219">
            <w:pPr>
              <w:spacing w:before="0" w:after="0" w:line="240" w:lineRule="auto"/>
              <w:jc w:val="center"/>
              <w:rPr>
                <w:ins w:id="80134" w:author="pete jones" w:date="2022-01-11T16:46:00Z"/>
                <w:rFonts w:ascii="Calibri" w:hAnsi="Calibri" w:cs="Calibri"/>
                <w:color w:val="000000"/>
                <w:sz w:val="22"/>
                <w:szCs w:val="22"/>
              </w:rPr>
            </w:pPr>
            <w:ins w:id="80135" w:author="pete jones" w:date="2022-01-11T16:46: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CEA0292" w14:textId="77777777" w:rsidR="00910219" w:rsidRPr="00910219" w:rsidRDefault="00910219" w:rsidP="00910219">
            <w:pPr>
              <w:spacing w:before="0" w:after="0" w:line="240" w:lineRule="auto"/>
              <w:jc w:val="center"/>
              <w:rPr>
                <w:ins w:id="80136" w:author="pete jones" w:date="2022-01-11T16:46:00Z"/>
                <w:rFonts w:ascii="Calibri" w:hAnsi="Calibri" w:cs="Calibri"/>
                <w:color w:val="000000"/>
                <w:sz w:val="22"/>
                <w:szCs w:val="22"/>
              </w:rPr>
            </w:pPr>
            <w:ins w:id="80137"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8717972" w14:textId="77777777" w:rsidR="00910219" w:rsidRPr="00910219" w:rsidRDefault="00910219" w:rsidP="00910219">
            <w:pPr>
              <w:spacing w:before="0" w:after="0" w:line="240" w:lineRule="auto"/>
              <w:jc w:val="center"/>
              <w:rPr>
                <w:ins w:id="80138" w:author="pete jones" w:date="2022-01-11T16:46:00Z"/>
                <w:rFonts w:ascii="Calibri" w:hAnsi="Calibri" w:cs="Calibri"/>
                <w:color w:val="000000"/>
                <w:sz w:val="22"/>
                <w:szCs w:val="22"/>
              </w:rPr>
            </w:pPr>
            <w:ins w:id="80139"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4D0585" w14:textId="77777777" w:rsidR="00910219" w:rsidRPr="00910219" w:rsidRDefault="00910219" w:rsidP="00910219">
            <w:pPr>
              <w:spacing w:before="0" w:after="0" w:line="240" w:lineRule="auto"/>
              <w:jc w:val="center"/>
              <w:rPr>
                <w:ins w:id="80140" w:author="pete jones" w:date="2022-01-11T16:46:00Z"/>
                <w:rFonts w:ascii="Calibri" w:hAnsi="Calibri" w:cs="Calibri"/>
                <w:color w:val="000000"/>
                <w:sz w:val="22"/>
                <w:szCs w:val="22"/>
              </w:rPr>
            </w:pPr>
            <w:ins w:id="80141"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D9A9DC" w14:textId="77777777" w:rsidR="00910219" w:rsidRPr="00910219" w:rsidRDefault="00910219" w:rsidP="00910219">
            <w:pPr>
              <w:spacing w:before="0" w:after="0" w:line="240" w:lineRule="auto"/>
              <w:jc w:val="center"/>
              <w:rPr>
                <w:ins w:id="80142" w:author="pete jones" w:date="2022-01-11T16:46:00Z"/>
                <w:rFonts w:ascii="Calibri" w:hAnsi="Calibri" w:cs="Calibri"/>
                <w:color w:val="000000"/>
                <w:sz w:val="22"/>
                <w:szCs w:val="22"/>
              </w:rPr>
            </w:pPr>
            <w:ins w:id="80143"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56685D" w14:textId="77777777" w:rsidR="00910219" w:rsidRPr="00910219" w:rsidRDefault="00910219" w:rsidP="00910219">
            <w:pPr>
              <w:spacing w:before="0" w:after="0" w:line="240" w:lineRule="auto"/>
              <w:jc w:val="center"/>
              <w:rPr>
                <w:ins w:id="80144" w:author="pete jones" w:date="2022-01-11T16:46:00Z"/>
                <w:rFonts w:ascii="Calibri" w:hAnsi="Calibri" w:cs="Calibri"/>
                <w:color w:val="000000"/>
                <w:sz w:val="22"/>
                <w:szCs w:val="22"/>
              </w:rPr>
            </w:pPr>
            <w:ins w:id="80145"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EE92F9" w14:textId="77777777" w:rsidR="00910219" w:rsidRPr="00910219" w:rsidRDefault="00910219" w:rsidP="00910219">
            <w:pPr>
              <w:spacing w:before="0" w:after="0" w:line="240" w:lineRule="auto"/>
              <w:jc w:val="center"/>
              <w:rPr>
                <w:ins w:id="80146" w:author="pete jones" w:date="2022-01-11T16:46:00Z"/>
                <w:rFonts w:ascii="Calibri" w:hAnsi="Calibri" w:cs="Calibri"/>
                <w:color w:val="000000"/>
                <w:sz w:val="22"/>
                <w:szCs w:val="22"/>
              </w:rPr>
            </w:pPr>
            <w:ins w:id="80147"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893678" w14:textId="77777777" w:rsidR="00910219" w:rsidRPr="00910219" w:rsidRDefault="00910219" w:rsidP="00910219">
            <w:pPr>
              <w:spacing w:before="0" w:after="0" w:line="240" w:lineRule="auto"/>
              <w:jc w:val="center"/>
              <w:rPr>
                <w:ins w:id="80148" w:author="pete jones" w:date="2022-01-11T16:46:00Z"/>
                <w:rFonts w:ascii="Calibri" w:hAnsi="Calibri" w:cs="Calibri"/>
                <w:color w:val="000000"/>
                <w:sz w:val="22"/>
                <w:szCs w:val="22"/>
              </w:rPr>
            </w:pPr>
            <w:ins w:id="80149"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FB7588" w14:textId="77777777" w:rsidR="00910219" w:rsidRPr="00910219" w:rsidRDefault="00910219" w:rsidP="00910219">
            <w:pPr>
              <w:spacing w:before="0" w:after="0" w:line="240" w:lineRule="auto"/>
              <w:jc w:val="center"/>
              <w:rPr>
                <w:ins w:id="80150" w:author="pete jones" w:date="2022-01-11T16:46:00Z"/>
                <w:rFonts w:ascii="Calibri" w:hAnsi="Calibri" w:cs="Calibri"/>
                <w:color w:val="000000"/>
                <w:sz w:val="22"/>
                <w:szCs w:val="22"/>
              </w:rPr>
            </w:pPr>
            <w:ins w:id="80151"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D8B760" w14:textId="77777777" w:rsidR="00910219" w:rsidRPr="00910219" w:rsidRDefault="00910219" w:rsidP="00910219">
            <w:pPr>
              <w:spacing w:before="0" w:after="0" w:line="240" w:lineRule="auto"/>
              <w:jc w:val="center"/>
              <w:rPr>
                <w:ins w:id="80152" w:author="pete jones" w:date="2022-01-11T16:46:00Z"/>
                <w:rFonts w:ascii="Calibri" w:hAnsi="Calibri" w:cs="Calibri"/>
                <w:color w:val="000000"/>
                <w:sz w:val="22"/>
                <w:szCs w:val="22"/>
              </w:rPr>
            </w:pPr>
            <w:ins w:id="80153"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FFB6F8" w14:textId="77777777" w:rsidR="00910219" w:rsidRPr="00910219" w:rsidRDefault="00910219" w:rsidP="00910219">
            <w:pPr>
              <w:spacing w:before="0" w:after="0" w:line="240" w:lineRule="auto"/>
              <w:jc w:val="center"/>
              <w:rPr>
                <w:ins w:id="80154" w:author="pete jones" w:date="2022-01-11T16:46:00Z"/>
                <w:rFonts w:ascii="Calibri" w:hAnsi="Calibri" w:cs="Calibri"/>
                <w:color w:val="000000"/>
                <w:sz w:val="22"/>
                <w:szCs w:val="22"/>
              </w:rPr>
            </w:pPr>
            <w:ins w:id="80155"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61AFA73" w14:textId="77777777" w:rsidR="00910219" w:rsidRPr="00910219" w:rsidRDefault="00910219" w:rsidP="00910219">
            <w:pPr>
              <w:spacing w:before="0" w:after="0" w:line="240" w:lineRule="auto"/>
              <w:jc w:val="center"/>
              <w:rPr>
                <w:ins w:id="80156" w:author="pete jones" w:date="2022-01-11T16:46:00Z"/>
                <w:rFonts w:ascii="Calibri" w:hAnsi="Calibri" w:cs="Calibri"/>
                <w:color w:val="000000"/>
                <w:sz w:val="22"/>
                <w:szCs w:val="22"/>
              </w:rPr>
            </w:pPr>
            <w:ins w:id="80157" w:author="pete jones" w:date="2022-01-11T16:46:00Z">
              <w:r w:rsidRPr="00910219">
                <w:rPr>
                  <w:rFonts w:ascii="Calibri" w:hAnsi="Calibri" w:cs="Calibri"/>
                  <w:color w:val="000000"/>
                  <w:sz w:val="22"/>
                  <w:szCs w:val="22"/>
                </w:rPr>
                <w:t> </w:t>
              </w:r>
            </w:ins>
          </w:p>
        </w:tc>
      </w:tr>
      <w:tr w:rsidR="00910219" w:rsidRPr="00910219" w14:paraId="3D5A7998" w14:textId="77777777" w:rsidTr="00910219">
        <w:trPr>
          <w:trHeight w:val="300"/>
          <w:ins w:id="80158"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28CA826" w14:textId="77777777" w:rsidR="00910219" w:rsidRPr="00910219" w:rsidRDefault="00910219" w:rsidP="00910219">
            <w:pPr>
              <w:spacing w:before="0" w:after="0" w:line="240" w:lineRule="auto"/>
              <w:jc w:val="center"/>
              <w:rPr>
                <w:ins w:id="80159" w:author="pete jones" w:date="2022-01-11T16:46:00Z"/>
                <w:rFonts w:ascii="Calibri" w:hAnsi="Calibri" w:cs="Calibri"/>
                <w:color w:val="000000"/>
                <w:sz w:val="22"/>
                <w:szCs w:val="22"/>
              </w:rPr>
            </w:pPr>
            <w:ins w:id="80160" w:author="pete jones" w:date="2022-01-11T16:46: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291B8290" w14:textId="77777777" w:rsidR="00910219" w:rsidRPr="00910219" w:rsidRDefault="00910219" w:rsidP="00910219">
            <w:pPr>
              <w:spacing w:before="0" w:after="0" w:line="240" w:lineRule="auto"/>
              <w:jc w:val="left"/>
              <w:rPr>
                <w:ins w:id="80161" w:author="pete jones" w:date="2022-01-11T16:46:00Z"/>
                <w:rFonts w:ascii="Calibri" w:hAnsi="Calibri" w:cs="Calibri"/>
                <w:color w:val="000000"/>
                <w:sz w:val="22"/>
                <w:szCs w:val="22"/>
              </w:rPr>
            </w:pPr>
            <w:ins w:id="80162" w:author="pete jones" w:date="2022-01-11T16:46:00Z">
              <w:r w:rsidRPr="00910219">
                <w:rPr>
                  <w:rFonts w:ascii="Calibri" w:hAnsi="Calibri" w:cs="Calibri"/>
                  <w:color w:val="000000"/>
                  <w:sz w:val="22"/>
                  <w:szCs w:val="22"/>
                </w:rPr>
                <w:t>MP2570: Engineering Design and Manufacture</w:t>
              </w:r>
            </w:ins>
          </w:p>
        </w:tc>
        <w:tc>
          <w:tcPr>
            <w:tcW w:w="432" w:type="dxa"/>
            <w:tcBorders>
              <w:top w:val="nil"/>
              <w:left w:val="nil"/>
              <w:bottom w:val="single" w:sz="4" w:space="0" w:color="auto"/>
              <w:right w:val="single" w:sz="4" w:space="0" w:color="auto"/>
            </w:tcBorders>
            <w:shd w:val="clear" w:color="auto" w:fill="auto"/>
            <w:noWrap/>
            <w:vAlign w:val="bottom"/>
            <w:hideMark/>
          </w:tcPr>
          <w:p w14:paraId="1F6C901A" w14:textId="77777777" w:rsidR="00910219" w:rsidRPr="00910219" w:rsidRDefault="00910219" w:rsidP="00910219">
            <w:pPr>
              <w:spacing w:before="0" w:after="0" w:line="240" w:lineRule="auto"/>
              <w:jc w:val="center"/>
              <w:rPr>
                <w:ins w:id="80163" w:author="pete jones" w:date="2022-01-11T16:46:00Z"/>
                <w:rFonts w:ascii="Calibri" w:hAnsi="Calibri" w:cs="Calibri"/>
                <w:color w:val="000000"/>
                <w:sz w:val="22"/>
                <w:szCs w:val="22"/>
              </w:rPr>
            </w:pPr>
            <w:ins w:id="80164" w:author="pete jones" w:date="2022-01-11T16:46: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2E0FB5B" w14:textId="77777777" w:rsidR="00910219" w:rsidRPr="00910219" w:rsidRDefault="00910219" w:rsidP="00910219">
            <w:pPr>
              <w:spacing w:before="0" w:after="0" w:line="240" w:lineRule="auto"/>
              <w:jc w:val="center"/>
              <w:rPr>
                <w:ins w:id="80165" w:author="pete jones" w:date="2022-01-11T16:46:00Z"/>
                <w:rFonts w:ascii="Calibri" w:hAnsi="Calibri" w:cs="Calibri"/>
                <w:color w:val="000000"/>
                <w:sz w:val="22"/>
                <w:szCs w:val="22"/>
              </w:rPr>
            </w:pPr>
            <w:ins w:id="80166"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C179798" w14:textId="77777777" w:rsidR="00910219" w:rsidRPr="00910219" w:rsidRDefault="00910219" w:rsidP="00910219">
            <w:pPr>
              <w:spacing w:before="0" w:after="0" w:line="240" w:lineRule="auto"/>
              <w:jc w:val="center"/>
              <w:rPr>
                <w:ins w:id="80167" w:author="pete jones" w:date="2022-01-11T16:46:00Z"/>
                <w:rFonts w:ascii="Calibri" w:hAnsi="Calibri" w:cs="Calibri"/>
                <w:color w:val="000000"/>
                <w:sz w:val="22"/>
                <w:szCs w:val="22"/>
              </w:rPr>
            </w:pPr>
            <w:ins w:id="80168"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1F6B47" w14:textId="77777777" w:rsidR="00910219" w:rsidRPr="00910219" w:rsidRDefault="00910219" w:rsidP="00910219">
            <w:pPr>
              <w:spacing w:before="0" w:after="0" w:line="240" w:lineRule="auto"/>
              <w:jc w:val="center"/>
              <w:rPr>
                <w:ins w:id="80169" w:author="pete jones" w:date="2022-01-11T16:46:00Z"/>
                <w:rFonts w:ascii="Calibri" w:hAnsi="Calibri" w:cs="Calibri"/>
                <w:color w:val="000000"/>
                <w:sz w:val="22"/>
                <w:szCs w:val="22"/>
              </w:rPr>
            </w:pPr>
            <w:ins w:id="80170"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633A16" w14:textId="77777777" w:rsidR="00910219" w:rsidRPr="00910219" w:rsidRDefault="00910219" w:rsidP="00910219">
            <w:pPr>
              <w:spacing w:before="0" w:after="0" w:line="240" w:lineRule="auto"/>
              <w:jc w:val="center"/>
              <w:rPr>
                <w:ins w:id="80171" w:author="pete jones" w:date="2022-01-11T16:46:00Z"/>
                <w:rFonts w:ascii="Calibri" w:hAnsi="Calibri" w:cs="Calibri"/>
                <w:color w:val="000000"/>
                <w:sz w:val="22"/>
                <w:szCs w:val="22"/>
              </w:rPr>
            </w:pPr>
            <w:ins w:id="80172"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B86025" w14:textId="77777777" w:rsidR="00910219" w:rsidRPr="00910219" w:rsidRDefault="00910219" w:rsidP="00910219">
            <w:pPr>
              <w:spacing w:before="0" w:after="0" w:line="240" w:lineRule="auto"/>
              <w:jc w:val="center"/>
              <w:rPr>
                <w:ins w:id="80173" w:author="pete jones" w:date="2022-01-11T16:46:00Z"/>
                <w:rFonts w:ascii="Calibri" w:hAnsi="Calibri" w:cs="Calibri"/>
                <w:color w:val="000000"/>
                <w:sz w:val="22"/>
                <w:szCs w:val="22"/>
              </w:rPr>
            </w:pPr>
            <w:ins w:id="8017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4D328D" w14:textId="77777777" w:rsidR="00910219" w:rsidRPr="00910219" w:rsidRDefault="00910219" w:rsidP="00910219">
            <w:pPr>
              <w:spacing w:before="0" w:after="0" w:line="240" w:lineRule="auto"/>
              <w:jc w:val="center"/>
              <w:rPr>
                <w:ins w:id="80175" w:author="pete jones" w:date="2022-01-11T16:46:00Z"/>
                <w:rFonts w:ascii="Calibri" w:hAnsi="Calibri" w:cs="Calibri"/>
                <w:color w:val="000000"/>
                <w:sz w:val="22"/>
                <w:szCs w:val="22"/>
              </w:rPr>
            </w:pPr>
            <w:ins w:id="8017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990D29" w14:textId="77777777" w:rsidR="00910219" w:rsidRPr="00910219" w:rsidRDefault="00910219" w:rsidP="00910219">
            <w:pPr>
              <w:spacing w:before="0" w:after="0" w:line="240" w:lineRule="auto"/>
              <w:jc w:val="center"/>
              <w:rPr>
                <w:ins w:id="80177" w:author="pete jones" w:date="2022-01-11T16:46:00Z"/>
                <w:rFonts w:ascii="Calibri" w:hAnsi="Calibri" w:cs="Calibri"/>
                <w:color w:val="000000"/>
                <w:sz w:val="22"/>
                <w:szCs w:val="22"/>
              </w:rPr>
            </w:pPr>
            <w:ins w:id="8017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9AB1BD" w14:textId="77777777" w:rsidR="00910219" w:rsidRPr="00910219" w:rsidRDefault="00910219" w:rsidP="00910219">
            <w:pPr>
              <w:spacing w:before="0" w:after="0" w:line="240" w:lineRule="auto"/>
              <w:jc w:val="center"/>
              <w:rPr>
                <w:ins w:id="80179" w:author="pete jones" w:date="2022-01-11T16:46:00Z"/>
                <w:rFonts w:ascii="Calibri" w:hAnsi="Calibri" w:cs="Calibri"/>
                <w:color w:val="000000"/>
                <w:sz w:val="22"/>
                <w:szCs w:val="22"/>
              </w:rPr>
            </w:pPr>
            <w:ins w:id="8018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A18351" w14:textId="77777777" w:rsidR="00910219" w:rsidRPr="00910219" w:rsidRDefault="00910219" w:rsidP="00910219">
            <w:pPr>
              <w:spacing w:before="0" w:after="0" w:line="240" w:lineRule="auto"/>
              <w:jc w:val="center"/>
              <w:rPr>
                <w:ins w:id="80181" w:author="pete jones" w:date="2022-01-11T16:46:00Z"/>
                <w:rFonts w:ascii="Calibri" w:hAnsi="Calibri" w:cs="Calibri"/>
                <w:color w:val="000000"/>
                <w:sz w:val="22"/>
                <w:szCs w:val="22"/>
              </w:rPr>
            </w:pPr>
            <w:ins w:id="8018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378460" w14:textId="77777777" w:rsidR="00910219" w:rsidRPr="00910219" w:rsidRDefault="00910219" w:rsidP="00910219">
            <w:pPr>
              <w:spacing w:before="0" w:after="0" w:line="240" w:lineRule="auto"/>
              <w:jc w:val="center"/>
              <w:rPr>
                <w:ins w:id="80183" w:author="pete jones" w:date="2022-01-11T16:46:00Z"/>
                <w:rFonts w:ascii="Calibri" w:hAnsi="Calibri" w:cs="Calibri"/>
                <w:color w:val="000000"/>
                <w:sz w:val="22"/>
                <w:szCs w:val="22"/>
              </w:rPr>
            </w:pPr>
            <w:ins w:id="80184"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BDE61CB" w14:textId="77777777" w:rsidR="00910219" w:rsidRPr="00910219" w:rsidRDefault="00910219" w:rsidP="00910219">
            <w:pPr>
              <w:spacing w:before="0" w:after="0" w:line="240" w:lineRule="auto"/>
              <w:jc w:val="center"/>
              <w:rPr>
                <w:ins w:id="80185" w:author="pete jones" w:date="2022-01-11T16:46:00Z"/>
                <w:rFonts w:ascii="Calibri" w:hAnsi="Calibri" w:cs="Calibri"/>
                <w:color w:val="000000"/>
                <w:sz w:val="22"/>
                <w:szCs w:val="22"/>
              </w:rPr>
            </w:pPr>
            <w:ins w:id="80186" w:author="pete jones" w:date="2022-01-11T16:46:00Z">
              <w:r w:rsidRPr="00910219">
                <w:rPr>
                  <w:rFonts w:ascii="Calibri" w:hAnsi="Calibri" w:cs="Calibri"/>
                  <w:color w:val="000000"/>
                  <w:sz w:val="22"/>
                  <w:szCs w:val="22"/>
                </w:rPr>
                <w:t> </w:t>
              </w:r>
            </w:ins>
          </w:p>
        </w:tc>
      </w:tr>
      <w:tr w:rsidR="00910219" w:rsidRPr="00910219" w14:paraId="23A023FC" w14:textId="77777777" w:rsidTr="00910219">
        <w:trPr>
          <w:trHeight w:val="300"/>
          <w:ins w:id="80187"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2F795AF" w14:textId="77777777" w:rsidR="00910219" w:rsidRPr="00910219" w:rsidRDefault="00910219" w:rsidP="00910219">
            <w:pPr>
              <w:spacing w:before="0" w:after="0" w:line="240" w:lineRule="auto"/>
              <w:jc w:val="center"/>
              <w:rPr>
                <w:ins w:id="80188" w:author="pete jones" w:date="2022-01-11T16:46:00Z"/>
                <w:rFonts w:ascii="Calibri" w:hAnsi="Calibri" w:cs="Calibri"/>
                <w:color w:val="000000"/>
                <w:sz w:val="22"/>
                <w:szCs w:val="22"/>
              </w:rPr>
            </w:pPr>
            <w:ins w:id="80189" w:author="pete jones" w:date="2022-01-11T16:46: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7F362FC4" w14:textId="77777777" w:rsidR="00910219" w:rsidRPr="00910219" w:rsidRDefault="00910219" w:rsidP="00910219">
            <w:pPr>
              <w:spacing w:before="0" w:after="0" w:line="240" w:lineRule="auto"/>
              <w:jc w:val="left"/>
              <w:rPr>
                <w:ins w:id="80190" w:author="pete jones" w:date="2022-01-11T16:46:00Z"/>
                <w:rFonts w:ascii="Calibri" w:hAnsi="Calibri" w:cs="Calibri"/>
                <w:color w:val="000000"/>
                <w:sz w:val="22"/>
                <w:szCs w:val="22"/>
              </w:rPr>
            </w:pPr>
            <w:ins w:id="80191" w:author="pete jones" w:date="2022-01-11T16:46:00Z">
              <w:r w:rsidRPr="00910219">
                <w:rPr>
                  <w:rFonts w:ascii="Calibri" w:hAnsi="Calibri" w:cs="Calibri"/>
                  <w:color w:val="000000"/>
                  <w:sz w:val="22"/>
                  <w:szCs w:val="22"/>
                </w:rPr>
                <w:t>MP2576: Thermo-fluids</w:t>
              </w:r>
            </w:ins>
          </w:p>
        </w:tc>
        <w:tc>
          <w:tcPr>
            <w:tcW w:w="432" w:type="dxa"/>
            <w:tcBorders>
              <w:top w:val="nil"/>
              <w:left w:val="nil"/>
              <w:bottom w:val="single" w:sz="4" w:space="0" w:color="auto"/>
              <w:right w:val="single" w:sz="4" w:space="0" w:color="auto"/>
            </w:tcBorders>
            <w:shd w:val="clear" w:color="auto" w:fill="auto"/>
            <w:noWrap/>
            <w:vAlign w:val="bottom"/>
            <w:hideMark/>
          </w:tcPr>
          <w:p w14:paraId="5CD36032" w14:textId="77777777" w:rsidR="00910219" w:rsidRPr="00910219" w:rsidRDefault="00910219" w:rsidP="00910219">
            <w:pPr>
              <w:spacing w:before="0" w:after="0" w:line="240" w:lineRule="auto"/>
              <w:jc w:val="center"/>
              <w:rPr>
                <w:ins w:id="80192" w:author="pete jones" w:date="2022-01-11T16:46:00Z"/>
                <w:rFonts w:ascii="Calibri" w:hAnsi="Calibri" w:cs="Calibri"/>
                <w:color w:val="000000"/>
                <w:sz w:val="22"/>
                <w:szCs w:val="22"/>
              </w:rPr>
            </w:pPr>
            <w:ins w:id="80193" w:author="pete jones" w:date="2022-01-11T16:46: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41E50E1" w14:textId="77777777" w:rsidR="00910219" w:rsidRPr="00910219" w:rsidRDefault="00910219" w:rsidP="00910219">
            <w:pPr>
              <w:spacing w:before="0" w:after="0" w:line="240" w:lineRule="auto"/>
              <w:jc w:val="center"/>
              <w:rPr>
                <w:ins w:id="80194" w:author="pete jones" w:date="2022-01-11T16:46:00Z"/>
                <w:rFonts w:ascii="Calibri" w:hAnsi="Calibri" w:cs="Calibri"/>
                <w:color w:val="000000"/>
                <w:sz w:val="22"/>
                <w:szCs w:val="22"/>
              </w:rPr>
            </w:pPr>
            <w:ins w:id="80195"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A11A51A" w14:textId="77777777" w:rsidR="00910219" w:rsidRPr="00910219" w:rsidRDefault="00910219" w:rsidP="00910219">
            <w:pPr>
              <w:spacing w:before="0" w:after="0" w:line="240" w:lineRule="auto"/>
              <w:jc w:val="center"/>
              <w:rPr>
                <w:ins w:id="80196" w:author="pete jones" w:date="2022-01-11T16:46:00Z"/>
                <w:rFonts w:ascii="Calibri" w:hAnsi="Calibri" w:cs="Calibri"/>
                <w:color w:val="000000"/>
                <w:sz w:val="22"/>
                <w:szCs w:val="22"/>
              </w:rPr>
            </w:pPr>
            <w:ins w:id="80197"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1F7965B" w14:textId="77777777" w:rsidR="00910219" w:rsidRPr="00910219" w:rsidRDefault="00910219" w:rsidP="00910219">
            <w:pPr>
              <w:spacing w:before="0" w:after="0" w:line="240" w:lineRule="auto"/>
              <w:jc w:val="center"/>
              <w:rPr>
                <w:ins w:id="80198" w:author="pete jones" w:date="2022-01-11T16:46:00Z"/>
                <w:rFonts w:ascii="Calibri" w:hAnsi="Calibri" w:cs="Calibri"/>
                <w:color w:val="000000"/>
                <w:sz w:val="22"/>
                <w:szCs w:val="22"/>
              </w:rPr>
            </w:pPr>
            <w:ins w:id="80199"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501EEF" w14:textId="77777777" w:rsidR="00910219" w:rsidRPr="00910219" w:rsidRDefault="00910219" w:rsidP="00910219">
            <w:pPr>
              <w:spacing w:before="0" w:after="0" w:line="240" w:lineRule="auto"/>
              <w:jc w:val="center"/>
              <w:rPr>
                <w:ins w:id="80200" w:author="pete jones" w:date="2022-01-11T16:46:00Z"/>
                <w:rFonts w:ascii="Calibri" w:hAnsi="Calibri" w:cs="Calibri"/>
                <w:color w:val="000000"/>
                <w:sz w:val="22"/>
                <w:szCs w:val="22"/>
              </w:rPr>
            </w:pPr>
            <w:ins w:id="80201"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BFBD06" w14:textId="77777777" w:rsidR="00910219" w:rsidRPr="00910219" w:rsidRDefault="00910219" w:rsidP="00910219">
            <w:pPr>
              <w:spacing w:before="0" w:after="0" w:line="240" w:lineRule="auto"/>
              <w:jc w:val="center"/>
              <w:rPr>
                <w:ins w:id="80202" w:author="pete jones" w:date="2022-01-11T16:46:00Z"/>
                <w:rFonts w:ascii="Calibri" w:hAnsi="Calibri" w:cs="Calibri"/>
                <w:color w:val="000000"/>
                <w:sz w:val="22"/>
                <w:szCs w:val="22"/>
              </w:rPr>
            </w:pPr>
            <w:ins w:id="80203"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C34EF3" w14:textId="77777777" w:rsidR="00910219" w:rsidRPr="00910219" w:rsidRDefault="00910219" w:rsidP="00910219">
            <w:pPr>
              <w:spacing w:before="0" w:after="0" w:line="240" w:lineRule="auto"/>
              <w:jc w:val="center"/>
              <w:rPr>
                <w:ins w:id="80204" w:author="pete jones" w:date="2022-01-11T16:46:00Z"/>
                <w:rFonts w:ascii="Calibri" w:hAnsi="Calibri" w:cs="Calibri"/>
                <w:color w:val="000000"/>
                <w:sz w:val="22"/>
                <w:szCs w:val="22"/>
              </w:rPr>
            </w:pPr>
            <w:ins w:id="80205"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B8637E" w14:textId="77777777" w:rsidR="00910219" w:rsidRPr="00910219" w:rsidRDefault="00910219" w:rsidP="00910219">
            <w:pPr>
              <w:spacing w:before="0" w:after="0" w:line="240" w:lineRule="auto"/>
              <w:jc w:val="center"/>
              <w:rPr>
                <w:ins w:id="80206" w:author="pete jones" w:date="2022-01-11T16:46:00Z"/>
                <w:rFonts w:ascii="Calibri" w:hAnsi="Calibri" w:cs="Calibri"/>
                <w:color w:val="000000"/>
                <w:sz w:val="22"/>
                <w:szCs w:val="22"/>
              </w:rPr>
            </w:pPr>
            <w:ins w:id="80207"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CDC0D9" w14:textId="77777777" w:rsidR="00910219" w:rsidRPr="00910219" w:rsidRDefault="00910219" w:rsidP="00910219">
            <w:pPr>
              <w:spacing w:before="0" w:after="0" w:line="240" w:lineRule="auto"/>
              <w:jc w:val="center"/>
              <w:rPr>
                <w:ins w:id="80208" w:author="pete jones" w:date="2022-01-11T16:46:00Z"/>
                <w:rFonts w:ascii="Calibri" w:hAnsi="Calibri" w:cs="Calibri"/>
                <w:color w:val="000000"/>
                <w:sz w:val="22"/>
                <w:szCs w:val="22"/>
              </w:rPr>
            </w:pPr>
            <w:ins w:id="80209"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6C2A22" w14:textId="77777777" w:rsidR="00910219" w:rsidRPr="00910219" w:rsidRDefault="00910219" w:rsidP="00910219">
            <w:pPr>
              <w:spacing w:before="0" w:after="0" w:line="240" w:lineRule="auto"/>
              <w:jc w:val="center"/>
              <w:rPr>
                <w:ins w:id="80210" w:author="pete jones" w:date="2022-01-11T16:46:00Z"/>
                <w:rFonts w:ascii="Calibri" w:hAnsi="Calibri" w:cs="Calibri"/>
                <w:color w:val="000000"/>
                <w:sz w:val="22"/>
                <w:szCs w:val="22"/>
              </w:rPr>
            </w:pPr>
            <w:ins w:id="80211"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994A5F" w14:textId="77777777" w:rsidR="00910219" w:rsidRPr="00910219" w:rsidRDefault="00910219" w:rsidP="00910219">
            <w:pPr>
              <w:spacing w:before="0" w:after="0" w:line="240" w:lineRule="auto"/>
              <w:jc w:val="center"/>
              <w:rPr>
                <w:ins w:id="80212" w:author="pete jones" w:date="2022-01-11T16:46:00Z"/>
                <w:rFonts w:ascii="Calibri" w:hAnsi="Calibri" w:cs="Calibri"/>
                <w:color w:val="000000"/>
                <w:sz w:val="22"/>
                <w:szCs w:val="22"/>
              </w:rPr>
            </w:pPr>
            <w:ins w:id="80213"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2C6E732" w14:textId="77777777" w:rsidR="00910219" w:rsidRPr="00910219" w:rsidRDefault="00910219" w:rsidP="00910219">
            <w:pPr>
              <w:spacing w:before="0" w:after="0" w:line="240" w:lineRule="auto"/>
              <w:jc w:val="center"/>
              <w:rPr>
                <w:ins w:id="80214" w:author="pete jones" w:date="2022-01-11T16:46:00Z"/>
                <w:rFonts w:ascii="Calibri" w:hAnsi="Calibri" w:cs="Calibri"/>
                <w:color w:val="000000"/>
                <w:sz w:val="22"/>
                <w:szCs w:val="22"/>
              </w:rPr>
            </w:pPr>
            <w:ins w:id="80215" w:author="pete jones" w:date="2022-01-11T16:46:00Z">
              <w:r w:rsidRPr="00910219">
                <w:rPr>
                  <w:rFonts w:ascii="Calibri" w:hAnsi="Calibri" w:cs="Calibri"/>
                  <w:color w:val="000000"/>
                  <w:sz w:val="22"/>
                  <w:szCs w:val="22"/>
                </w:rPr>
                <w:t> </w:t>
              </w:r>
            </w:ins>
          </w:p>
        </w:tc>
      </w:tr>
      <w:tr w:rsidR="00910219" w:rsidRPr="00910219" w14:paraId="06B08405" w14:textId="77777777" w:rsidTr="00910219">
        <w:trPr>
          <w:trHeight w:val="300"/>
          <w:ins w:id="80216"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1914494" w14:textId="77777777" w:rsidR="00910219" w:rsidRPr="00910219" w:rsidRDefault="00910219" w:rsidP="00910219">
            <w:pPr>
              <w:spacing w:before="0" w:after="0" w:line="240" w:lineRule="auto"/>
              <w:jc w:val="center"/>
              <w:rPr>
                <w:ins w:id="80217" w:author="pete jones" w:date="2022-01-11T16:46:00Z"/>
                <w:rFonts w:ascii="Calibri" w:hAnsi="Calibri" w:cs="Calibri"/>
                <w:color w:val="000000"/>
                <w:sz w:val="22"/>
                <w:szCs w:val="22"/>
              </w:rPr>
            </w:pPr>
            <w:ins w:id="80218" w:author="pete jones" w:date="2022-01-11T16:46: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4D00BDED" w14:textId="77777777" w:rsidR="00910219" w:rsidRPr="00910219" w:rsidRDefault="00910219" w:rsidP="00910219">
            <w:pPr>
              <w:spacing w:before="0" w:after="0" w:line="240" w:lineRule="auto"/>
              <w:jc w:val="left"/>
              <w:rPr>
                <w:ins w:id="80219" w:author="pete jones" w:date="2022-01-11T16:46:00Z"/>
                <w:rFonts w:ascii="Calibri" w:hAnsi="Calibri" w:cs="Calibri"/>
                <w:color w:val="000000"/>
                <w:sz w:val="22"/>
                <w:szCs w:val="22"/>
              </w:rPr>
            </w:pPr>
            <w:ins w:id="80220" w:author="pete jones" w:date="2022-01-11T16:46:00Z">
              <w:r w:rsidRPr="00910219">
                <w:rPr>
                  <w:rFonts w:ascii="Calibri" w:hAnsi="Calibri" w:cs="Calibri"/>
                  <w:color w:val="000000"/>
                  <w:sz w:val="22"/>
                  <w:szCs w:val="22"/>
                </w:rPr>
                <w:t>MP2721: Operations Management A</w:t>
              </w:r>
            </w:ins>
          </w:p>
        </w:tc>
        <w:tc>
          <w:tcPr>
            <w:tcW w:w="432" w:type="dxa"/>
            <w:tcBorders>
              <w:top w:val="nil"/>
              <w:left w:val="nil"/>
              <w:bottom w:val="single" w:sz="4" w:space="0" w:color="auto"/>
              <w:right w:val="single" w:sz="4" w:space="0" w:color="auto"/>
            </w:tcBorders>
            <w:shd w:val="clear" w:color="auto" w:fill="auto"/>
            <w:noWrap/>
            <w:vAlign w:val="bottom"/>
            <w:hideMark/>
          </w:tcPr>
          <w:p w14:paraId="308316F9" w14:textId="77777777" w:rsidR="00910219" w:rsidRPr="00910219" w:rsidRDefault="00910219" w:rsidP="00910219">
            <w:pPr>
              <w:spacing w:before="0" w:after="0" w:line="240" w:lineRule="auto"/>
              <w:jc w:val="center"/>
              <w:rPr>
                <w:ins w:id="80221" w:author="pete jones" w:date="2022-01-11T16:46:00Z"/>
                <w:rFonts w:ascii="Calibri" w:hAnsi="Calibri" w:cs="Calibri"/>
                <w:color w:val="000000"/>
                <w:sz w:val="22"/>
                <w:szCs w:val="22"/>
              </w:rPr>
            </w:pPr>
            <w:ins w:id="80222" w:author="pete jones" w:date="2022-01-11T16:46: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0151B2F" w14:textId="77777777" w:rsidR="00910219" w:rsidRPr="00910219" w:rsidRDefault="00910219" w:rsidP="00910219">
            <w:pPr>
              <w:spacing w:before="0" w:after="0" w:line="240" w:lineRule="auto"/>
              <w:jc w:val="center"/>
              <w:rPr>
                <w:ins w:id="80223" w:author="pete jones" w:date="2022-01-11T16:46:00Z"/>
                <w:rFonts w:ascii="Calibri" w:hAnsi="Calibri" w:cs="Calibri"/>
                <w:color w:val="000000"/>
                <w:sz w:val="22"/>
                <w:szCs w:val="22"/>
              </w:rPr>
            </w:pPr>
            <w:ins w:id="80224"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4C0B3EA" w14:textId="77777777" w:rsidR="00910219" w:rsidRPr="00910219" w:rsidRDefault="00910219" w:rsidP="00910219">
            <w:pPr>
              <w:spacing w:before="0" w:after="0" w:line="240" w:lineRule="auto"/>
              <w:jc w:val="center"/>
              <w:rPr>
                <w:ins w:id="80225" w:author="pete jones" w:date="2022-01-11T16:46:00Z"/>
                <w:rFonts w:ascii="Calibri" w:hAnsi="Calibri" w:cs="Calibri"/>
                <w:color w:val="000000"/>
                <w:sz w:val="22"/>
                <w:szCs w:val="22"/>
              </w:rPr>
            </w:pPr>
            <w:ins w:id="80226"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C2E9AE" w14:textId="77777777" w:rsidR="00910219" w:rsidRPr="00910219" w:rsidRDefault="00910219" w:rsidP="00910219">
            <w:pPr>
              <w:spacing w:before="0" w:after="0" w:line="240" w:lineRule="auto"/>
              <w:jc w:val="center"/>
              <w:rPr>
                <w:ins w:id="80227" w:author="pete jones" w:date="2022-01-11T16:46:00Z"/>
                <w:rFonts w:ascii="Calibri" w:hAnsi="Calibri" w:cs="Calibri"/>
                <w:color w:val="000000"/>
                <w:sz w:val="22"/>
                <w:szCs w:val="22"/>
              </w:rPr>
            </w:pPr>
            <w:ins w:id="80228"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8B9199" w14:textId="77777777" w:rsidR="00910219" w:rsidRPr="00910219" w:rsidRDefault="00910219" w:rsidP="00910219">
            <w:pPr>
              <w:spacing w:before="0" w:after="0" w:line="240" w:lineRule="auto"/>
              <w:jc w:val="center"/>
              <w:rPr>
                <w:ins w:id="80229" w:author="pete jones" w:date="2022-01-11T16:46:00Z"/>
                <w:rFonts w:ascii="Calibri" w:hAnsi="Calibri" w:cs="Calibri"/>
                <w:color w:val="000000"/>
                <w:sz w:val="22"/>
                <w:szCs w:val="22"/>
              </w:rPr>
            </w:pPr>
            <w:ins w:id="80230"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5D8F2C" w14:textId="77777777" w:rsidR="00910219" w:rsidRPr="00910219" w:rsidRDefault="00910219" w:rsidP="00910219">
            <w:pPr>
              <w:spacing w:before="0" w:after="0" w:line="240" w:lineRule="auto"/>
              <w:jc w:val="center"/>
              <w:rPr>
                <w:ins w:id="80231" w:author="pete jones" w:date="2022-01-11T16:46:00Z"/>
                <w:rFonts w:ascii="Calibri" w:hAnsi="Calibri" w:cs="Calibri"/>
                <w:color w:val="000000"/>
                <w:sz w:val="22"/>
                <w:szCs w:val="22"/>
              </w:rPr>
            </w:pPr>
            <w:ins w:id="8023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4A56BD" w14:textId="77777777" w:rsidR="00910219" w:rsidRPr="00910219" w:rsidRDefault="00910219" w:rsidP="00910219">
            <w:pPr>
              <w:spacing w:before="0" w:after="0" w:line="240" w:lineRule="auto"/>
              <w:jc w:val="center"/>
              <w:rPr>
                <w:ins w:id="80233" w:author="pete jones" w:date="2022-01-11T16:46:00Z"/>
                <w:rFonts w:ascii="Calibri" w:hAnsi="Calibri" w:cs="Calibri"/>
                <w:color w:val="000000"/>
                <w:sz w:val="22"/>
                <w:szCs w:val="22"/>
              </w:rPr>
            </w:pPr>
            <w:ins w:id="8023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EE5CA3" w14:textId="77777777" w:rsidR="00910219" w:rsidRPr="00910219" w:rsidRDefault="00910219" w:rsidP="00910219">
            <w:pPr>
              <w:spacing w:before="0" w:after="0" w:line="240" w:lineRule="auto"/>
              <w:jc w:val="center"/>
              <w:rPr>
                <w:ins w:id="80235" w:author="pete jones" w:date="2022-01-11T16:46:00Z"/>
                <w:rFonts w:ascii="Calibri" w:hAnsi="Calibri" w:cs="Calibri"/>
                <w:color w:val="000000"/>
                <w:sz w:val="22"/>
                <w:szCs w:val="22"/>
              </w:rPr>
            </w:pPr>
            <w:ins w:id="8023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64BA19" w14:textId="77777777" w:rsidR="00910219" w:rsidRPr="00910219" w:rsidRDefault="00910219" w:rsidP="00910219">
            <w:pPr>
              <w:spacing w:before="0" w:after="0" w:line="240" w:lineRule="auto"/>
              <w:jc w:val="center"/>
              <w:rPr>
                <w:ins w:id="80237" w:author="pete jones" w:date="2022-01-11T16:46:00Z"/>
                <w:rFonts w:ascii="Calibri" w:hAnsi="Calibri" w:cs="Calibri"/>
                <w:color w:val="000000"/>
                <w:sz w:val="22"/>
                <w:szCs w:val="22"/>
              </w:rPr>
            </w:pPr>
            <w:ins w:id="8023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4425AE" w14:textId="77777777" w:rsidR="00910219" w:rsidRPr="00910219" w:rsidRDefault="00910219" w:rsidP="00910219">
            <w:pPr>
              <w:spacing w:before="0" w:after="0" w:line="240" w:lineRule="auto"/>
              <w:jc w:val="center"/>
              <w:rPr>
                <w:ins w:id="80239" w:author="pete jones" w:date="2022-01-11T16:46:00Z"/>
                <w:rFonts w:ascii="Calibri" w:hAnsi="Calibri" w:cs="Calibri"/>
                <w:color w:val="000000"/>
                <w:sz w:val="22"/>
                <w:szCs w:val="22"/>
              </w:rPr>
            </w:pPr>
            <w:ins w:id="8024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663A76" w14:textId="77777777" w:rsidR="00910219" w:rsidRPr="00910219" w:rsidRDefault="00910219" w:rsidP="00910219">
            <w:pPr>
              <w:spacing w:before="0" w:after="0" w:line="240" w:lineRule="auto"/>
              <w:jc w:val="center"/>
              <w:rPr>
                <w:ins w:id="80241" w:author="pete jones" w:date="2022-01-11T16:46:00Z"/>
                <w:rFonts w:ascii="Calibri" w:hAnsi="Calibri" w:cs="Calibri"/>
                <w:color w:val="000000"/>
                <w:sz w:val="22"/>
                <w:szCs w:val="22"/>
              </w:rPr>
            </w:pPr>
            <w:ins w:id="80242"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DDD87D4" w14:textId="77777777" w:rsidR="00910219" w:rsidRPr="00910219" w:rsidRDefault="00910219" w:rsidP="00910219">
            <w:pPr>
              <w:spacing w:before="0" w:after="0" w:line="240" w:lineRule="auto"/>
              <w:jc w:val="center"/>
              <w:rPr>
                <w:ins w:id="80243" w:author="pete jones" w:date="2022-01-11T16:46:00Z"/>
                <w:rFonts w:ascii="Calibri" w:hAnsi="Calibri" w:cs="Calibri"/>
                <w:color w:val="000000"/>
                <w:sz w:val="22"/>
                <w:szCs w:val="22"/>
              </w:rPr>
            </w:pPr>
            <w:ins w:id="80244" w:author="pete jones" w:date="2022-01-11T16:46:00Z">
              <w:r w:rsidRPr="00910219">
                <w:rPr>
                  <w:rFonts w:ascii="Calibri" w:hAnsi="Calibri" w:cs="Calibri"/>
                  <w:color w:val="000000"/>
                  <w:sz w:val="22"/>
                  <w:szCs w:val="22"/>
                </w:rPr>
                <w:t> </w:t>
              </w:r>
            </w:ins>
          </w:p>
        </w:tc>
      </w:tr>
      <w:tr w:rsidR="00910219" w:rsidRPr="00910219" w14:paraId="494C9357" w14:textId="77777777" w:rsidTr="00910219">
        <w:trPr>
          <w:trHeight w:val="300"/>
          <w:ins w:id="80245"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CC5698A" w14:textId="77777777" w:rsidR="00910219" w:rsidRPr="00910219" w:rsidRDefault="00910219" w:rsidP="00910219">
            <w:pPr>
              <w:spacing w:before="0" w:after="0" w:line="240" w:lineRule="auto"/>
              <w:jc w:val="center"/>
              <w:rPr>
                <w:ins w:id="80246" w:author="pete jones" w:date="2022-01-11T16:46:00Z"/>
                <w:rFonts w:ascii="Calibri" w:hAnsi="Calibri" w:cs="Calibri"/>
                <w:color w:val="000000"/>
                <w:sz w:val="22"/>
                <w:szCs w:val="22"/>
              </w:rPr>
            </w:pPr>
            <w:ins w:id="80247" w:author="pete jones" w:date="2022-01-11T16:46: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7C6EB609" w14:textId="77777777" w:rsidR="00910219" w:rsidRPr="00910219" w:rsidRDefault="00910219" w:rsidP="00910219">
            <w:pPr>
              <w:spacing w:before="0" w:after="0" w:line="240" w:lineRule="auto"/>
              <w:jc w:val="left"/>
              <w:rPr>
                <w:ins w:id="80248" w:author="pete jones" w:date="2022-01-11T16:46:00Z"/>
                <w:rFonts w:ascii="Calibri" w:hAnsi="Calibri" w:cs="Calibri"/>
                <w:color w:val="000000"/>
                <w:sz w:val="22"/>
                <w:szCs w:val="22"/>
              </w:rPr>
            </w:pPr>
            <w:ins w:id="80249" w:author="pete jones" w:date="2022-01-11T16:46:00Z">
              <w:r w:rsidRPr="00910219">
                <w:rPr>
                  <w:rFonts w:ascii="Calibri" w:hAnsi="Calibri" w:cs="Calibri"/>
                  <w:color w:val="000000"/>
                  <w:sz w:val="22"/>
                  <w:szCs w:val="22"/>
                </w:rPr>
                <w:t>MP2784: Mechanics, Kinematics and 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3E4A6E7B" w14:textId="77777777" w:rsidR="00910219" w:rsidRPr="00910219" w:rsidRDefault="00910219" w:rsidP="00910219">
            <w:pPr>
              <w:spacing w:before="0" w:after="0" w:line="240" w:lineRule="auto"/>
              <w:jc w:val="center"/>
              <w:rPr>
                <w:ins w:id="80250" w:author="pete jones" w:date="2022-01-11T16:46:00Z"/>
                <w:rFonts w:ascii="Calibri" w:hAnsi="Calibri" w:cs="Calibri"/>
                <w:color w:val="000000"/>
                <w:sz w:val="22"/>
                <w:szCs w:val="22"/>
              </w:rPr>
            </w:pPr>
            <w:ins w:id="80251" w:author="pete jones" w:date="2022-01-11T16:46: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87D3E39" w14:textId="77777777" w:rsidR="00910219" w:rsidRPr="00910219" w:rsidRDefault="00910219" w:rsidP="00910219">
            <w:pPr>
              <w:spacing w:before="0" w:after="0" w:line="240" w:lineRule="auto"/>
              <w:jc w:val="center"/>
              <w:rPr>
                <w:ins w:id="80252" w:author="pete jones" w:date="2022-01-11T16:46:00Z"/>
                <w:rFonts w:ascii="Calibri" w:hAnsi="Calibri" w:cs="Calibri"/>
                <w:color w:val="000000"/>
                <w:sz w:val="22"/>
                <w:szCs w:val="22"/>
              </w:rPr>
            </w:pPr>
            <w:ins w:id="80253"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7C8ECDF" w14:textId="77777777" w:rsidR="00910219" w:rsidRPr="00910219" w:rsidRDefault="00910219" w:rsidP="00910219">
            <w:pPr>
              <w:spacing w:before="0" w:after="0" w:line="240" w:lineRule="auto"/>
              <w:jc w:val="center"/>
              <w:rPr>
                <w:ins w:id="80254" w:author="pete jones" w:date="2022-01-11T16:46:00Z"/>
                <w:rFonts w:ascii="Calibri" w:hAnsi="Calibri" w:cs="Calibri"/>
                <w:color w:val="000000"/>
                <w:sz w:val="22"/>
                <w:szCs w:val="22"/>
              </w:rPr>
            </w:pPr>
            <w:ins w:id="80255"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33EA86" w14:textId="77777777" w:rsidR="00910219" w:rsidRPr="00910219" w:rsidRDefault="00910219" w:rsidP="00910219">
            <w:pPr>
              <w:spacing w:before="0" w:after="0" w:line="240" w:lineRule="auto"/>
              <w:jc w:val="center"/>
              <w:rPr>
                <w:ins w:id="80256" w:author="pete jones" w:date="2022-01-11T16:46:00Z"/>
                <w:rFonts w:ascii="Calibri" w:hAnsi="Calibri" w:cs="Calibri"/>
                <w:color w:val="000000"/>
                <w:sz w:val="22"/>
                <w:szCs w:val="22"/>
              </w:rPr>
            </w:pPr>
            <w:ins w:id="80257"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B8E368" w14:textId="77777777" w:rsidR="00910219" w:rsidRPr="00910219" w:rsidRDefault="00910219" w:rsidP="00910219">
            <w:pPr>
              <w:spacing w:before="0" w:after="0" w:line="240" w:lineRule="auto"/>
              <w:jc w:val="center"/>
              <w:rPr>
                <w:ins w:id="80258" w:author="pete jones" w:date="2022-01-11T16:46:00Z"/>
                <w:rFonts w:ascii="Calibri" w:hAnsi="Calibri" w:cs="Calibri"/>
                <w:color w:val="000000"/>
                <w:sz w:val="22"/>
                <w:szCs w:val="22"/>
              </w:rPr>
            </w:pPr>
            <w:ins w:id="80259"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F8E69F" w14:textId="77777777" w:rsidR="00910219" w:rsidRPr="00910219" w:rsidRDefault="00910219" w:rsidP="00910219">
            <w:pPr>
              <w:spacing w:before="0" w:after="0" w:line="240" w:lineRule="auto"/>
              <w:jc w:val="center"/>
              <w:rPr>
                <w:ins w:id="80260" w:author="pete jones" w:date="2022-01-11T16:46:00Z"/>
                <w:rFonts w:ascii="Calibri" w:hAnsi="Calibri" w:cs="Calibri"/>
                <w:color w:val="000000"/>
                <w:sz w:val="22"/>
                <w:szCs w:val="22"/>
              </w:rPr>
            </w:pPr>
            <w:ins w:id="80261"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B4336F" w14:textId="77777777" w:rsidR="00910219" w:rsidRPr="00910219" w:rsidRDefault="00910219" w:rsidP="00910219">
            <w:pPr>
              <w:spacing w:before="0" w:after="0" w:line="240" w:lineRule="auto"/>
              <w:jc w:val="center"/>
              <w:rPr>
                <w:ins w:id="80262" w:author="pete jones" w:date="2022-01-11T16:46:00Z"/>
                <w:rFonts w:ascii="Calibri" w:hAnsi="Calibri" w:cs="Calibri"/>
                <w:color w:val="000000"/>
                <w:sz w:val="22"/>
                <w:szCs w:val="22"/>
              </w:rPr>
            </w:pPr>
            <w:ins w:id="80263"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2602B6" w14:textId="77777777" w:rsidR="00910219" w:rsidRPr="00910219" w:rsidRDefault="00910219" w:rsidP="00910219">
            <w:pPr>
              <w:spacing w:before="0" w:after="0" w:line="240" w:lineRule="auto"/>
              <w:jc w:val="center"/>
              <w:rPr>
                <w:ins w:id="80264" w:author="pete jones" w:date="2022-01-11T16:46:00Z"/>
                <w:rFonts w:ascii="Calibri" w:hAnsi="Calibri" w:cs="Calibri"/>
                <w:color w:val="000000"/>
                <w:sz w:val="22"/>
                <w:szCs w:val="22"/>
              </w:rPr>
            </w:pPr>
            <w:ins w:id="80265"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42F4B4" w14:textId="77777777" w:rsidR="00910219" w:rsidRPr="00910219" w:rsidRDefault="00910219" w:rsidP="00910219">
            <w:pPr>
              <w:spacing w:before="0" w:after="0" w:line="240" w:lineRule="auto"/>
              <w:jc w:val="center"/>
              <w:rPr>
                <w:ins w:id="80266" w:author="pete jones" w:date="2022-01-11T16:46:00Z"/>
                <w:rFonts w:ascii="Calibri" w:hAnsi="Calibri" w:cs="Calibri"/>
                <w:color w:val="000000"/>
                <w:sz w:val="22"/>
                <w:szCs w:val="22"/>
              </w:rPr>
            </w:pPr>
            <w:ins w:id="80267"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B28F82" w14:textId="77777777" w:rsidR="00910219" w:rsidRPr="00910219" w:rsidRDefault="00910219" w:rsidP="00910219">
            <w:pPr>
              <w:spacing w:before="0" w:after="0" w:line="240" w:lineRule="auto"/>
              <w:jc w:val="center"/>
              <w:rPr>
                <w:ins w:id="80268" w:author="pete jones" w:date="2022-01-11T16:46:00Z"/>
                <w:rFonts w:ascii="Calibri" w:hAnsi="Calibri" w:cs="Calibri"/>
                <w:color w:val="000000"/>
                <w:sz w:val="22"/>
                <w:szCs w:val="22"/>
              </w:rPr>
            </w:pPr>
            <w:ins w:id="80269"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383A47" w14:textId="77777777" w:rsidR="00910219" w:rsidRPr="00910219" w:rsidRDefault="00910219" w:rsidP="00910219">
            <w:pPr>
              <w:spacing w:before="0" w:after="0" w:line="240" w:lineRule="auto"/>
              <w:jc w:val="center"/>
              <w:rPr>
                <w:ins w:id="80270" w:author="pete jones" w:date="2022-01-11T16:46:00Z"/>
                <w:rFonts w:ascii="Calibri" w:hAnsi="Calibri" w:cs="Calibri"/>
                <w:color w:val="000000"/>
                <w:sz w:val="22"/>
                <w:szCs w:val="22"/>
              </w:rPr>
            </w:pPr>
            <w:ins w:id="80271"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7209DA5" w14:textId="77777777" w:rsidR="00910219" w:rsidRPr="00910219" w:rsidRDefault="00910219" w:rsidP="00910219">
            <w:pPr>
              <w:spacing w:before="0" w:after="0" w:line="240" w:lineRule="auto"/>
              <w:jc w:val="center"/>
              <w:rPr>
                <w:ins w:id="80272" w:author="pete jones" w:date="2022-01-11T16:46:00Z"/>
                <w:rFonts w:ascii="Calibri" w:hAnsi="Calibri" w:cs="Calibri"/>
                <w:color w:val="000000"/>
                <w:sz w:val="22"/>
                <w:szCs w:val="22"/>
              </w:rPr>
            </w:pPr>
            <w:ins w:id="80273" w:author="pete jones" w:date="2022-01-11T16:46:00Z">
              <w:r w:rsidRPr="00910219">
                <w:rPr>
                  <w:rFonts w:ascii="Calibri" w:hAnsi="Calibri" w:cs="Calibri"/>
                  <w:color w:val="000000"/>
                  <w:sz w:val="22"/>
                  <w:szCs w:val="22"/>
                </w:rPr>
                <w:t> </w:t>
              </w:r>
            </w:ins>
          </w:p>
        </w:tc>
      </w:tr>
      <w:tr w:rsidR="00910219" w:rsidRPr="00910219" w14:paraId="5C8E7215" w14:textId="77777777" w:rsidTr="00910219">
        <w:trPr>
          <w:trHeight w:val="300"/>
          <w:ins w:id="80274"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9BD46A0" w14:textId="77777777" w:rsidR="00910219" w:rsidRPr="00910219" w:rsidRDefault="00910219" w:rsidP="00910219">
            <w:pPr>
              <w:spacing w:before="0" w:after="0" w:line="240" w:lineRule="auto"/>
              <w:jc w:val="center"/>
              <w:rPr>
                <w:ins w:id="80275" w:author="pete jones" w:date="2022-01-11T16:46:00Z"/>
                <w:rFonts w:ascii="Calibri" w:hAnsi="Calibri" w:cs="Calibri"/>
                <w:color w:val="000000"/>
                <w:sz w:val="22"/>
                <w:szCs w:val="22"/>
              </w:rPr>
            </w:pPr>
            <w:ins w:id="80276" w:author="pete jones" w:date="2022-01-11T16:46: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0D4B2FAF" w14:textId="77777777" w:rsidR="00910219" w:rsidRPr="00910219" w:rsidRDefault="00910219" w:rsidP="00910219">
            <w:pPr>
              <w:spacing w:before="0" w:after="0" w:line="240" w:lineRule="auto"/>
              <w:jc w:val="left"/>
              <w:rPr>
                <w:ins w:id="80277" w:author="pete jones" w:date="2022-01-11T16:46:00Z"/>
                <w:rFonts w:ascii="Calibri" w:hAnsi="Calibri" w:cs="Calibri"/>
                <w:color w:val="000000"/>
                <w:sz w:val="22"/>
                <w:szCs w:val="22"/>
              </w:rPr>
            </w:pPr>
            <w:ins w:id="80278" w:author="pete jones" w:date="2022-01-11T16:46:00Z">
              <w:r w:rsidRPr="00910219">
                <w:rPr>
                  <w:rFonts w:ascii="Calibri" w:hAnsi="Calibri" w:cs="Calibri"/>
                  <w:color w:val="000000"/>
                  <w:sz w:val="22"/>
                  <w:szCs w:val="22"/>
                </w:rPr>
                <w:t>Optional Modules</w:t>
              </w:r>
            </w:ins>
          </w:p>
        </w:tc>
        <w:tc>
          <w:tcPr>
            <w:tcW w:w="432" w:type="dxa"/>
            <w:tcBorders>
              <w:top w:val="nil"/>
              <w:left w:val="nil"/>
              <w:bottom w:val="single" w:sz="4" w:space="0" w:color="auto"/>
              <w:right w:val="single" w:sz="4" w:space="0" w:color="auto"/>
            </w:tcBorders>
            <w:shd w:val="clear" w:color="auto" w:fill="auto"/>
            <w:noWrap/>
            <w:vAlign w:val="bottom"/>
            <w:hideMark/>
          </w:tcPr>
          <w:p w14:paraId="187111F6" w14:textId="77777777" w:rsidR="00910219" w:rsidRPr="00910219" w:rsidRDefault="00910219" w:rsidP="00910219">
            <w:pPr>
              <w:spacing w:before="0" w:after="0" w:line="240" w:lineRule="auto"/>
              <w:jc w:val="center"/>
              <w:rPr>
                <w:ins w:id="80279" w:author="pete jones" w:date="2022-01-11T16:46:00Z"/>
                <w:rFonts w:ascii="Calibri" w:hAnsi="Calibri" w:cs="Calibri"/>
                <w:color w:val="000000"/>
                <w:sz w:val="22"/>
                <w:szCs w:val="22"/>
              </w:rPr>
            </w:pPr>
            <w:ins w:id="80280"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CAC57C" w14:textId="77777777" w:rsidR="00910219" w:rsidRPr="00910219" w:rsidRDefault="00910219" w:rsidP="00910219">
            <w:pPr>
              <w:spacing w:before="0" w:after="0" w:line="240" w:lineRule="auto"/>
              <w:jc w:val="center"/>
              <w:rPr>
                <w:ins w:id="80281" w:author="pete jones" w:date="2022-01-11T16:46:00Z"/>
                <w:rFonts w:ascii="Calibri" w:hAnsi="Calibri" w:cs="Calibri"/>
                <w:color w:val="000000"/>
                <w:sz w:val="22"/>
                <w:szCs w:val="22"/>
              </w:rPr>
            </w:pPr>
            <w:ins w:id="80282"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2070BF3" w14:textId="77777777" w:rsidR="00910219" w:rsidRPr="00910219" w:rsidRDefault="00910219" w:rsidP="00910219">
            <w:pPr>
              <w:spacing w:before="0" w:after="0" w:line="240" w:lineRule="auto"/>
              <w:jc w:val="center"/>
              <w:rPr>
                <w:ins w:id="80283" w:author="pete jones" w:date="2022-01-11T16:46:00Z"/>
                <w:rFonts w:ascii="Calibri" w:hAnsi="Calibri" w:cs="Calibri"/>
                <w:color w:val="000000"/>
                <w:sz w:val="22"/>
                <w:szCs w:val="22"/>
              </w:rPr>
            </w:pPr>
            <w:ins w:id="80284"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624450" w14:textId="77777777" w:rsidR="00910219" w:rsidRPr="00910219" w:rsidRDefault="00910219" w:rsidP="00910219">
            <w:pPr>
              <w:spacing w:before="0" w:after="0" w:line="240" w:lineRule="auto"/>
              <w:jc w:val="center"/>
              <w:rPr>
                <w:ins w:id="80285" w:author="pete jones" w:date="2022-01-11T16:46:00Z"/>
                <w:rFonts w:ascii="Calibri" w:hAnsi="Calibri" w:cs="Calibri"/>
                <w:color w:val="000000"/>
                <w:sz w:val="22"/>
                <w:szCs w:val="22"/>
              </w:rPr>
            </w:pPr>
            <w:ins w:id="80286"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E3A57F" w14:textId="77777777" w:rsidR="00910219" w:rsidRPr="00910219" w:rsidRDefault="00910219" w:rsidP="00910219">
            <w:pPr>
              <w:spacing w:before="0" w:after="0" w:line="240" w:lineRule="auto"/>
              <w:jc w:val="center"/>
              <w:rPr>
                <w:ins w:id="80287" w:author="pete jones" w:date="2022-01-11T16:46:00Z"/>
                <w:rFonts w:ascii="Calibri" w:hAnsi="Calibri" w:cs="Calibri"/>
                <w:color w:val="000000"/>
                <w:sz w:val="22"/>
                <w:szCs w:val="22"/>
              </w:rPr>
            </w:pPr>
            <w:ins w:id="80288"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5103AD" w14:textId="77777777" w:rsidR="00910219" w:rsidRPr="00910219" w:rsidRDefault="00910219" w:rsidP="00910219">
            <w:pPr>
              <w:spacing w:before="0" w:after="0" w:line="240" w:lineRule="auto"/>
              <w:jc w:val="center"/>
              <w:rPr>
                <w:ins w:id="80289" w:author="pete jones" w:date="2022-01-11T16:46:00Z"/>
                <w:rFonts w:ascii="Calibri" w:hAnsi="Calibri" w:cs="Calibri"/>
                <w:color w:val="000000"/>
                <w:sz w:val="22"/>
                <w:szCs w:val="22"/>
              </w:rPr>
            </w:pPr>
            <w:ins w:id="8029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06FE82" w14:textId="77777777" w:rsidR="00910219" w:rsidRPr="00910219" w:rsidRDefault="00910219" w:rsidP="00910219">
            <w:pPr>
              <w:spacing w:before="0" w:after="0" w:line="240" w:lineRule="auto"/>
              <w:jc w:val="center"/>
              <w:rPr>
                <w:ins w:id="80291" w:author="pete jones" w:date="2022-01-11T16:46:00Z"/>
                <w:rFonts w:ascii="Calibri" w:hAnsi="Calibri" w:cs="Calibri"/>
                <w:color w:val="000000"/>
                <w:sz w:val="22"/>
                <w:szCs w:val="22"/>
              </w:rPr>
            </w:pPr>
            <w:ins w:id="8029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5E81F6" w14:textId="77777777" w:rsidR="00910219" w:rsidRPr="00910219" w:rsidRDefault="00910219" w:rsidP="00910219">
            <w:pPr>
              <w:spacing w:before="0" w:after="0" w:line="240" w:lineRule="auto"/>
              <w:jc w:val="center"/>
              <w:rPr>
                <w:ins w:id="80293" w:author="pete jones" w:date="2022-01-11T16:46:00Z"/>
                <w:rFonts w:ascii="Calibri" w:hAnsi="Calibri" w:cs="Calibri"/>
                <w:color w:val="000000"/>
                <w:sz w:val="22"/>
                <w:szCs w:val="22"/>
              </w:rPr>
            </w:pPr>
            <w:ins w:id="8029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ACB82B" w14:textId="77777777" w:rsidR="00910219" w:rsidRPr="00910219" w:rsidRDefault="00910219" w:rsidP="00910219">
            <w:pPr>
              <w:spacing w:before="0" w:after="0" w:line="240" w:lineRule="auto"/>
              <w:jc w:val="center"/>
              <w:rPr>
                <w:ins w:id="80295" w:author="pete jones" w:date="2022-01-11T16:46:00Z"/>
                <w:rFonts w:ascii="Calibri" w:hAnsi="Calibri" w:cs="Calibri"/>
                <w:color w:val="000000"/>
                <w:sz w:val="22"/>
                <w:szCs w:val="22"/>
              </w:rPr>
            </w:pPr>
            <w:ins w:id="8029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2248DA" w14:textId="77777777" w:rsidR="00910219" w:rsidRPr="00910219" w:rsidRDefault="00910219" w:rsidP="00910219">
            <w:pPr>
              <w:spacing w:before="0" w:after="0" w:line="240" w:lineRule="auto"/>
              <w:jc w:val="center"/>
              <w:rPr>
                <w:ins w:id="80297" w:author="pete jones" w:date="2022-01-11T16:46:00Z"/>
                <w:rFonts w:ascii="Calibri" w:hAnsi="Calibri" w:cs="Calibri"/>
                <w:color w:val="000000"/>
                <w:sz w:val="22"/>
                <w:szCs w:val="22"/>
              </w:rPr>
            </w:pPr>
            <w:ins w:id="8029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519702" w14:textId="77777777" w:rsidR="00910219" w:rsidRPr="00910219" w:rsidRDefault="00910219" w:rsidP="00910219">
            <w:pPr>
              <w:spacing w:before="0" w:after="0" w:line="240" w:lineRule="auto"/>
              <w:jc w:val="center"/>
              <w:rPr>
                <w:ins w:id="80299" w:author="pete jones" w:date="2022-01-11T16:46:00Z"/>
                <w:rFonts w:ascii="Calibri" w:hAnsi="Calibri" w:cs="Calibri"/>
                <w:color w:val="000000"/>
                <w:sz w:val="22"/>
                <w:szCs w:val="22"/>
              </w:rPr>
            </w:pPr>
            <w:ins w:id="80300"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D1AE9F7" w14:textId="77777777" w:rsidR="00910219" w:rsidRPr="00910219" w:rsidRDefault="00910219" w:rsidP="00910219">
            <w:pPr>
              <w:spacing w:before="0" w:after="0" w:line="240" w:lineRule="auto"/>
              <w:jc w:val="center"/>
              <w:rPr>
                <w:ins w:id="80301" w:author="pete jones" w:date="2022-01-11T16:46:00Z"/>
                <w:rFonts w:ascii="Calibri" w:hAnsi="Calibri" w:cs="Calibri"/>
                <w:color w:val="000000"/>
                <w:sz w:val="22"/>
                <w:szCs w:val="22"/>
              </w:rPr>
            </w:pPr>
            <w:ins w:id="80302" w:author="pete jones" w:date="2022-01-11T16:46:00Z">
              <w:r w:rsidRPr="00910219">
                <w:rPr>
                  <w:rFonts w:ascii="Calibri" w:hAnsi="Calibri" w:cs="Calibri"/>
                  <w:color w:val="000000"/>
                  <w:sz w:val="22"/>
                  <w:szCs w:val="22"/>
                </w:rPr>
                <w:t> </w:t>
              </w:r>
            </w:ins>
          </w:p>
        </w:tc>
      </w:tr>
      <w:tr w:rsidR="00910219" w:rsidRPr="00910219" w14:paraId="20C6AADA" w14:textId="77777777" w:rsidTr="00910219">
        <w:trPr>
          <w:trHeight w:val="300"/>
          <w:ins w:id="80303"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FBB8929" w14:textId="77777777" w:rsidR="00910219" w:rsidRPr="00910219" w:rsidRDefault="00910219" w:rsidP="00910219">
            <w:pPr>
              <w:spacing w:before="0" w:after="0" w:line="240" w:lineRule="auto"/>
              <w:jc w:val="center"/>
              <w:rPr>
                <w:ins w:id="80304" w:author="pete jones" w:date="2022-01-11T16:46:00Z"/>
                <w:rFonts w:ascii="Calibri" w:hAnsi="Calibri" w:cs="Calibri"/>
                <w:color w:val="000000"/>
                <w:sz w:val="22"/>
                <w:szCs w:val="22"/>
              </w:rPr>
            </w:pPr>
            <w:ins w:id="80305" w:author="pete jones" w:date="2022-01-11T16:46:00Z">
              <w:r w:rsidRPr="00910219">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noWrap/>
            <w:vAlign w:val="bottom"/>
            <w:hideMark/>
          </w:tcPr>
          <w:p w14:paraId="3889DB90" w14:textId="5EC7B580" w:rsidR="00910219" w:rsidRPr="00910219" w:rsidRDefault="00910219" w:rsidP="00910219">
            <w:pPr>
              <w:spacing w:before="0" w:after="0" w:line="240" w:lineRule="auto"/>
              <w:jc w:val="left"/>
              <w:rPr>
                <w:ins w:id="80306" w:author="pete jones" w:date="2022-01-11T16:46:00Z"/>
                <w:rFonts w:ascii="Calibri" w:hAnsi="Calibri" w:cs="Calibri"/>
                <w:color w:val="000000"/>
                <w:sz w:val="22"/>
                <w:szCs w:val="22"/>
              </w:rPr>
            </w:pPr>
            <w:ins w:id="80307" w:author="pete jones" w:date="2022-01-11T16:46:00Z">
              <w:r w:rsidRPr="00910219">
                <w:rPr>
                  <w:rFonts w:ascii="Calibri" w:hAnsi="Calibri" w:cs="Calibri"/>
                  <w:color w:val="000000"/>
                  <w:sz w:val="22"/>
                  <w:szCs w:val="22"/>
                </w:rPr>
                <w:t>MP2715: Computer</w:t>
              </w:r>
            </w:ins>
            <w:ins w:id="80308" w:author="pete jones" w:date="2022-03-30T12:33:00Z">
              <w:r w:rsidR="00042512">
                <w:rPr>
                  <w:rFonts w:ascii="Calibri" w:hAnsi="Calibri" w:cs="Calibri"/>
                  <w:color w:val="000000"/>
                  <w:sz w:val="22"/>
                  <w:szCs w:val="22"/>
                </w:rPr>
                <w:t>-</w:t>
              </w:r>
            </w:ins>
            <w:ins w:id="80309" w:author="pete jones" w:date="2022-01-11T16:46:00Z">
              <w:r w:rsidRPr="00910219">
                <w:rPr>
                  <w:rFonts w:ascii="Calibri" w:hAnsi="Calibri" w:cs="Calibri"/>
                  <w:color w:val="000000"/>
                  <w:sz w:val="22"/>
                  <w:szCs w:val="22"/>
                </w:rPr>
                <w:t>Aided Design and Simulation</w:t>
              </w:r>
            </w:ins>
          </w:p>
        </w:tc>
        <w:tc>
          <w:tcPr>
            <w:tcW w:w="432" w:type="dxa"/>
            <w:tcBorders>
              <w:top w:val="nil"/>
              <w:left w:val="nil"/>
              <w:bottom w:val="single" w:sz="4" w:space="0" w:color="auto"/>
              <w:right w:val="single" w:sz="4" w:space="0" w:color="auto"/>
            </w:tcBorders>
            <w:shd w:val="clear" w:color="auto" w:fill="auto"/>
            <w:noWrap/>
            <w:vAlign w:val="bottom"/>
            <w:hideMark/>
          </w:tcPr>
          <w:p w14:paraId="1BB8EBD8" w14:textId="77777777" w:rsidR="00910219" w:rsidRPr="00910219" w:rsidRDefault="00910219" w:rsidP="00910219">
            <w:pPr>
              <w:spacing w:before="0" w:after="0" w:line="240" w:lineRule="auto"/>
              <w:jc w:val="center"/>
              <w:rPr>
                <w:ins w:id="80310" w:author="pete jones" w:date="2022-01-11T16:46:00Z"/>
                <w:rFonts w:ascii="Calibri" w:hAnsi="Calibri" w:cs="Calibri"/>
                <w:color w:val="000000"/>
                <w:sz w:val="22"/>
                <w:szCs w:val="22"/>
              </w:rPr>
            </w:pPr>
            <w:ins w:id="80311" w:author="pete jones" w:date="2022-01-11T16:46: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03C90B7" w14:textId="77777777" w:rsidR="00910219" w:rsidRPr="00910219" w:rsidRDefault="00910219" w:rsidP="00910219">
            <w:pPr>
              <w:spacing w:before="0" w:after="0" w:line="240" w:lineRule="auto"/>
              <w:jc w:val="center"/>
              <w:rPr>
                <w:ins w:id="80312" w:author="pete jones" w:date="2022-01-11T16:46:00Z"/>
                <w:rFonts w:ascii="Calibri" w:hAnsi="Calibri" w:cs="Calibri"/>
                <w:color w:val="000000"/>
                <w:sz w:val="22"/>
                <w:szCs w:val="22"/>
              </w:rPr>
            </w:pPr>
            <w:ins w:id="80313"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E888EC0" w14:textId="77777777" w:rsidR="00910219" w:rsidRPr="00910219" w:rsidRDefault="00910219" w:rsidP="00910219">
            <w:pPr>
              <w:spacing w:before="0" w:after="0" w:line="240" w:lineRule="auto"/>
              <w:jc w:val="center"/>
              <w:rPr>
                <w:ins w:id="80314" w:author="pete jones" w:date="2022-01-11T16:46:00Z"/>
                <w:rFonts w:ascii="Calibri" w:hAnsi="Calibri" w:cs="Calibri"/>
                <w:color w:val="000000"/>
                <w:sz w:val="22"/>
                <w:szCs w:val="22"/>
              </w:rPr>
            </w:pPr>
            <w:ins w:id="80315"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D94685" w14:textId="77777777" w:rsidR="00910219" w:rsidRPr="00910219" w:rsidRDefault="00910219" w:rsidP="00910219">
            <w:pPr>
              <w:spacing w:before="0" w:after="0" w:line="240" w:lineRule="auto"/>
              <w:jc w:val="center"/>
              <w:rPr>
                <w:ins w:id="80316" w:author="pete jones" w:date="2022-01-11T16:46:00Z"/>
                <w:rFonts w:ascii="Calibri" w:hAnsi="Calibri" w:cs="Calibri"/>
                <w:color w:val="000000"/>
                <w:sz w:val="22"/>
                <w:szCs w:val="22"/>
              </w:rPr>
            </w:pPr>
            <w:ins w:id="80317"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73564D" w14:textId="77777777" w:rsidR="00910219" w:rsidRPr="00910219" w:rsidRDefault="00910219" w:rsidP="00910219">
            <w:pPr>
              <w:spacing w:before="0" w:after="0" w:line="240" w:lineRule="auto"/>
              <w:jc w:val="center"/>
              <w:rPr>
                <w:ins w:id="80318" w:author="pete jones" w:date="2022-01-11T16:46:00Z"/>
                <w:rFonts w:ascii="Calibri" w:hAnsi="Calibri" w:cs="Calibri"/>
                <w:color w:val="000000"/>
                <w:sz w:val="22"/>
                <w:szCs w:val="22"/>
              </w:rPr>
            </w:pPr>
            <w:ins w:id="80319"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4C296BA" w14:textId="77777777" w:rsidR="00910219" w:rsidRPr="00910219" w:rsidRDefault="00910219" w:rsidP="00910219">
            <w:pPr>
              <w:spacing w:before="0" w:after="0" w:line="240" w:lineRule="auto"/>
              <w:jc w:val="center"/>
              <w:rPr>
                <w:ins w:id="80320" w:author="pete jones" w:date="2022-01-11T16:46:00Z"/>
                <w:rFonts w:ascii="Calibri" w:hAnsi="Calibri" w:cs="Calibri"/>
                <w:color w:val="000000"/>
                <w:sz w:val="22"/>
                <w:szCs w:val="22"/>
              </w:rPr>
            </w:pPr>
            <w:ins w:id="80321"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1D0D60" w14:textId="77777777" w:rsidR="00910219" w:rsidRPr="00910219" w:rsidRDefault="00910219" w:rsidP="00910219">
            <w:pPr>
              <w:spacing w:before="0" w:after="0" w:line="240" w:lineRule="auto"/>
              <w:jc w:val="center"/>
              <w:rPr>
                <w:ins w:id="80322" w:author="pete jones" w:date="2022-01-11T16:46:00Z"/>
                <w:rFonts w:ascii="Calibri" w:hAnsi="Calibri" w:cs="Calibri"/>
                <w:color w:val="000000"/>
                <w:sz w:val="22"/>
                <w:szCs w:val="22"/>
              </w:rPr>
            </w:pPr>
            <w:ins w:id="80323"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96F15E" w14:textId="77777777" w:rsidR="00910219" w:rsidRPr="00910219" w:rsidRDefault="00910219" w:rsidP="00910219">
            <w:pPr>
              <w:spacing w:before="0" w:after="0" w:line="240" w:lineRule="auto"/>
              <w:jc w:val="center"/>
              <w:rPr>
                <w:ins w:id="80324" w:author="pete jones" w:date="2022-01-11T16:46:00Z"/>
                <w:rFonts w:ascii="Calibri" w:hAnsi="Calibri" w:cs="Calibri"/>
                <w:color w:val="000000"/>
                <w:sz w:val="22"/>
                <w:szCs w:val="22"/>
              </w:rPr>
            </w:pPr>
            <w:ins w:id="80325"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B686A8" w14:textId="77777777" w:rsidR="00910219" w:rsidRPr="00910219" w:rsidRDefault="00910219" w:rsidP="00910219">
            <w:pPr>
              <w:spacing w:before="0" w:after="0" w:line="240" w:lineRule="auto"/>
              <w:jc w:val="center"/>
              <w:rPr>
                <w:ins w:id="80326" w:author="pete jones" w:date="2022-01-11T16:46:00Z"/>
                <w:rFonts w:ascii="Calibri" w:hAnsi="Calibri" w:cs="Calibri"/>
                <w:color w:val="000000"/>
                <w:sz w:val="22"/>
                <w:szCs w:val="22"/>
              </w:rPr>
            </w:pPr>
            <w:ins w:id="80327"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5896E7" w14:textId="77777777" w:rsidR="00910219" w:rsidRPr="00910219" w:rsidRDefault="00910219" w:rsidP="00910219">
            <w:pPr>
              <w:spacing w:before="0" w:after="0" w:line="240" w:lineRule="auto"/>
              <w:jc w:val="center"/>
              <w:rPr>
                <w:ins w:id="80328" w:author="pete jones" w:date="2022-01-11T16:46:00Z"/>
                <w:rFonts w:ascii="Calibri" w:hAnsi="Calibri" w:cs="Calibri"/>
                <w:color w:val="000000"/>
                <w:sz w:val="22"/>
                <w:szCs w:val="22"/>
              </w:rPr>
            </w:pPr>
            <w:ins w:id="80329"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A1D46A" w14:textId="77777777" w:rsidR="00910219" w:rsidRPr="00910219" w:rsidRDefault="00910219" w:rsidP="00910219">
            <w:pPr>
              <w:spacing w:before="0" w:after="0" w:line="240" w:lineRule="auto"/>
              <w:jc w:val="center"/>
              <w:rPr>
                <w:ins w:id="80330" w:author="pete jones" w:date="2022-01-11T16:46:00Z"/>
                <w:rFonts w:ascii="Calibri" w:hAnsi="Calibri" w:cs="Calibri"/>
                <w:color w:val="000000"/>
                <w:sz w:val="22"/>
                <w:szCs w:val="22"/>
              </w:rPr>
            </w:pPr>
            <w:ins w:id="80331"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F5EBEB2" w14:textId="77777777" w:rsidR="00910219" w:rsidRPr="00910219" w:rsidRDefault="00910219" w:rsidP="00910219">
            <w:pPr>
              <w:spacing w:before="0" w:after="0" w:line="240" w:lineRule="auto"/>
              <w:jc w:val="center"/>
              <w:rPr>
                <w:ins w:id="80332" w:author="pete jones" w:date="2022-01-11T16:46:00Z"/>
                <w:rFonts w:ascii="Calibri" w:hAnsi="Calibri" w:cs="Calibri"/>
                <w:color w:val="000000"/>
                <w:sz w:val="22"/>
                <w:szCs w:val="22"/>
              </w:rPr>
            </w:pPr>
            <w:ins w:id="80333" w:author="pete jones" w:date="2022-01-11T16:46:00Z">
              <w:r w:rsidRPr="00910219">
                <w:rPr>
                  <w:rFonts w:ascii="Calibri" w:hAnsi="Calibri" w:cs="Calibri"/>
                  <w:color w:val="000000"/>
                  <w:sz w:val="22"/>
                  <w:szCs w:val="22"/>
                </w:rPr>
                <w:t> </w:t>
              </w:r>
            </w:ins>
          </w:p>
        </w:tc>
      </w:tr>
      <w:tr w:rsidR="00910219" w:rsidRPr="00910219" w14:paraId="600AA6B2" w14:textId="77777777" w:rsidTr="00910219">
        <w:trPr>
          <w:trHeight w:val="300"/>
          <w:ins w:id="80334"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0952E2A" w14:textId="77777777" w:rsidR="00910219" w:rsidRPr="00910219" w:rsidRDefault="00910219" w:rsidP="00910219">
            <w:pPr>
              <w:spacing w:before="0" w:after="0" w:line="240" w:lineRule="auto"/>
              <w:jc w:val="center"/>
              <w:rPr>
                <w:ins w:id="80335" w:author="pete jones" w:date="2022-01-11T16:46:00Z"/>
                <w:rFonts w:ascii="Calibri" w:hAnsi="Calibri" w:cs="Calibri"/>
                <w:color w:val="000000"/>
                <w:sz w:val="22"/>
                <w:szCs w:val="22"/>
              </w:rPr>
            </w:pPr>
            <w:ins w:id="80336" w:author="pete jones" w:date="2022-01-11T16:46: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7618A0E0" w14:textId="77777777" w:rsidR="00910219" w:rsidRPr="00910219" w:rsidRDefault="00910219" w:rsidP="00910219">
            <w:pPr>
              <w:spacing w:before="0" w:after="0" w:line="240" w:lineRule="auto"/>
              <w:jc w:val="left"/>
              <w:rPr>
                <w:ins w:id="80337" w:author="pete jones" w:date="2022-01-11T16:46:00Z"/>
                <w:rFonts w:ascii="Calibri" w:hAnsi="Calibri" w:cs="Calibri"/>
                <w:color w:val="000000"/>
                <w:sz w:val="22"/>
                <w:szCs w:val="22"/>
              </w:rPr>
            </w:pPr>
            <w:ins w:id="80338" w:author="pete jones" w:date="2022-01-11T16:46:00Z">
              <w:r w:rsidRPr="00910219">
                <w:rPr>
                  <w:rFonts w:ascii="Calibri" w:hAnsi="Calibri" w:cs="Calibri"/>
                  <w:color w:val="000000"/>
                  <w:sz w:val="22"/>
                  <w:szCs w:val="22"/>
                </w:rPr>
                <w:t>SC2153: Further Engineering Mathematics and Simulation</w:t>
              </w:r>
            </w:ins>
          </w:p>
        </w:tc>
        <w:tc>
          <w:tcPr>
            <w:tcW w:w="432" w:type="dxa"/>
            <w:tcBorders>
              <w:top w:val="nil"/>
              <w:left w:val="nil"/>
              <w:bottom w:val="single" w:sz="4" w:space="0" w:color="auto"/>
              <w:right w:val="single" w:sz="4" w:space="0" w:color="auto"/>
            </w:tcBorders>
            <w:shd w:val="clear" w:color="auto" w:fill="auto"/>
            <w:noWrap/>
            <w:vAlign w:val="bottom"/>
            <w:hideMark/>
          </w:tcPr>
          <w:p w14:paraId="29E0A43E" w14:textId="77777777" w:rsidR="00910219" w:rsidRPr="00910219" w:rsidRDefault="00910219" w:rsidP="00910219">
            <w:pPr>
              <w:spacing w:before="0" w:after="0" w:line="240" w:lineRule="auto"/>
              <w:jc w:val="center"/>
              <w:rPr>
                <w:ins w:id="80339" w:author="pete jones" w:date="2022-01-11T16:46:00Z"/>
                <w:rFonts w:ascii="Calibri" w:hAnsi="Calibri" w:cs="Calibri"/>
                <w:color w:val="000000"/>
                <w:sz w:val="22"/>
                <w:szCs w:val="22"/>
              </w:rPr>
            </w:pPr>
            <w:ins w:id="80340" w:author="pete jones" w:date="2022-01-11T16:46: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A09AF13" w14:textId="77777777" w:rsidR="00910219" w:rsidRPr="00910219" w:rsidRDefault="00910219" w:rsidP="00910219">
            <w:pPr>
              <w:spacing w:before="0" w:after="0" w:line="240" w:lineRule="auto"/>
              <w:jc w:val="center"/>
              <w:rPr>
                <w:ins w:id="80341" w:author="pete jones" w:date="2022-01-11T16:46:00Z"/>
                <w:rFonts w:ascii="Calibri" w:hAnsi="Calibri" w:cs="Calibri"/>
                <w:color w:val="000000"/>
                <w:sz w:val="22"/>
                <w:szCs w:val="22"/>
              </w:rPr>
            </w:pPr>
            <w:ins w:id="80342"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08E297E" w14:textId="77777777" w:rsidR="00910219" w:rsidRPr="00910219" w:rsidRDefault="00910219" w:rsidP="00910219">
            <w:pPr>
              <w:spacing w:before="0" w:after="0" w:line="240" w:lineRule="auto"/>
              <w:jc w:val="center"/>
              <w:rPr>
                <w:ins w:id="80343" w:author="pete jones" w:date="2022-01-11T16:46:00Z"/>
                <w:rFonts w:ascii="Calibri" w:hAnsi="Calibri" w:cs="Calibri"/>
                <w:color w:val="000000"/>
                <w:sz w:val="22"/>
                <w:szCs w:val="22"/>
              </w:rPr>
            </w:pPr>
            <w:ins w:id="80344"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DAAC73" w14:textId="77777777" w:rsidR="00910219" w:rsidRPr="00910219" w:rsidRDefault="00910219" w:rsidP="00910219">
            <w:pPr>
              <w:spacing w:before="0" w:after="0" w:line="240" w:lineRule="auto"/>
              <w:jc w:val="center"/>
              <w:rPr>
                <w:ins w:id="80345" w:author="pete jones" w:date="2022-01-11T16:46:00Z"/>
                <w:rFonts w:ascii="Calibri" w:hAnsi="Calibri" w:cs="Calibri"/>
                <w:color w:val="000000"/>
                <w:sz w:val="22"/>
                <w:szCs w:val="22"/>
              </w:rPr>
            </w:pPr>
            <w:ins w:id="80346"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16A445" w14:textId="77777777" w:rsidR="00910219" w:rsidRPr="00910219" w:rsidRDefault="00910219" w:rsidP="00910219">
            <w:pPr>
              <w:spacing w:before="0" w:after="0" w:line="240" w:lineRule="auto"/>
              <w:jc w:val="center"/>
              <w:rPr>
                <w:ins w:id="80347" w:author="pete jones" w:date="2022-01-11T16:46:00Z"/>
                <w:rFonts w:ascii="Calibri" w:hAnsi="Calibri" w:cs="Calibri"/>
                <w:color w:val="000000"/>
                <w:sz w:val="22"/>
                <w:szCs w:val="22"/>
              </w:rPr>
            </w:pPr>
            <w:ins w:id="80348"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A8EBDF" w14:textId="77777777" w:rsidR="00910219" w:rsidRPr="00910219" w:rsidRDefault="00910219" w:rsidP="00910219">
            <w:pPr>
              <w:spacing w:before="0" w:after="0" w:line="240" w:lineRule="auto"/>
              <w:jc w:val="center"/>
              <w:rPr>
                <w:ins w:id="80349" w:author="pete jones" w:date="2022-01-11T16:46:00Z"/>
                <w:rFonts w:ascii="Calibri" w:hAnsi="Calibri" w:cs="Calibri"/>
                <w:color w:val="000000"/>
                <w:sz w:val="22"/>
                <w:szCs w:val="22"/>
              </w:rPr>
            </w:pPr>
            <w:ins w:id="8035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6D86C7" w14:textId="77777777" w:rsidR="00910219" w:rsidRPr="00910219" w:rsidRDefault="00910219" w:rsidP="00910219">
            <w:pPr>
              <w:spacing w:before="0" w:after="0" w:line="240" w:lineRule="auto"/>
              <w:jc w:val="center"/>
              <w:rPr>
                <w:ins w:id="80351" w:author="pete jones" w:date="2022-01-11T16:46:00Z"/>
                <w:rFonts w:ascii="Calibri" w:hAnsi="Calibri" w:cs="Calibri"/>
                <w:color w:val="000000"/>
                <w:sz w:val="22"/>
                <w:szCs w:val="22"/>
              </w:rPr>
            </w:pPr>
            <w:ins w:id="8035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D8660B" w14:textId="77777777" w:rsidR="00910219" w:rsidRPr="00910219" w:rsidRDefault="00910219" w:rsidP="00910219">
            <w:pPr>
              <w:spacing w:before="0" w:after="0" w:line="240" w:lineRule="auto"/>
              <w:jc w:val="center"/>
              <w:rPr>
                <w:ins w:id="80353" w:author="pete jones" w:date="2022-01-11T16:46:00Z"/>
                <w:rFonts w:ascii="Calibri" w:hAnsi="Calibri" w:cs="Calibri"/>
                <w:color w:val="000000"/>
                <w:sz w:val="22"/>
                <w:szCs w:val="22"/>
              </w:rPr>
            </w:pPr>
            <w:ins w:id="8035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CFA775" w14:textId="77777777" w:rsidR="00910219" w:rsidRPr="00910219" w:rsidRDefault="00910219" w:rsidP="00910219">
            <w:pPr>
              <w:spacing w:before="0" w:after="0" w:line="240" w:lineRule="auto"/>
              <w:jc w:val="center"/>
              <w:rPr>
                <w:ins w:id="80355" w:author="pete jones" w:date="2022-01-11T16:46:00Z"/>
                <w:rFonts w:ascii="Calibri" w:hAnsi="Calibri" w:cs="Calibri"/>
                <w:color w:val="000000"/>
                <w:sz w:val="22"/>
                <w:szCs w:val="22"/>
              </w:rPr>
            </w:pPr>
            <w:ins w:id="8035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583043" w14:textId="77777777" w:rsidR="00910219" w:rsidRPr="00910219" w:rsidRDefault="00910219" w:rsidP="00910219">
            <w:pPr>
              <w:spacing w:before="0" w:after="0" w:line="240" w:lineRule="auto"/>
              <w:jc w:val="center"/>
              <w:rPr>
                <w:ins w:id="80357" w:author="pete jones" w:date="2022-01-11T16:46:00Z"/>
                <w:rFonts w:ascii="Calibri" w:hAnsi="Calibri" w:cs="Calibri"/>
                <w:color w:val="000000"/>
                <w:sz w:val="22"/>
                <w:szCs w:val="22"/>
              </w:rPr>
            </w:pPr>
            <w:ins w:id="8035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403E74" w14:textId="77777777" w:rsidR="00910219" w:rsidRPr="00910219" w:rsidRDefault="00910219" w:rsidP="00910219">
            <w:pPr>
              <w:spacing w:before="0" w:after="0" w:line="240" w:lineRule="auto"/>
              <w:jc w:val="center"/>
              <w:rPr>
                <w:ins w:id="80359" w:author="pete jones" w:date="2022-01-11T16:46:00Z"/>
                <w:rFonts w:ascii="Calibri" w:hAnsi="Calibri" w:cs="Calibri"/>
                <w:color w:val="000000"/>
                <w:sz w:val="22"/>
                <w:szCs w:val="22"/>
              </w:rPr>
            </w:pPr>
            <w:ins w:id="80360"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0A89FE4" w14:textId="77777777" w:rsidR="00910219" w:rsidRPr="00910219" w:rsidRDefault="00910219" w:rsidP="00910219">
            <w:pPr>
              <w:spacing w:before="0" w:after="0" w:line="240" w:lineRule="auto"/>
              <w:jc w:val="center"/>
              <w:rPr>
                <w:ins w:id="80361" w:author="pete jones" w:date="2022-01-11T16:46:00Z"/>
                <w:rFonts w:ascii="Calibri" w:hAnsi="Calibri" w:cs="Calibri"/>
                <w:color w:val="000000"/>
                <w:sz w:val="22"/>
                <w:szCs w:val="22"/>
              </w:rPr>
            </w:pPr>
            <w:ins w:id="80362" w:author="pete jones" w:date="2022-01-11T16:46:00Z">
              <w:r w:rsidRPr="00910219">
                <w:rPr>
                  <w:rFonts w:ascii="Calibri" w:hAnsi="Calibri" w:cs="Calibri"/>
                  <w:color w:val="000000"/>
                  <w:sz w:val="22"/>
                  <w:szCs w:val="22"/>
                </w:rPr>
                <w:t> </w:t>
              </w:r>
            </w:ins>
          </w:p>
        </w:tc>
      </w:tr>
      <w:tr w:rsidR="00910219" w:rsidRPr="00910219" w14:paraId="6D447624" w14:textId="77777777" w:rsidTr="00910219">
        <w:trPr>
          <w:trHeight w:val="300"/>
          <w:ins w:id="80363"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3A9F5B3" w14:textId="77777777" w:rsidR="00910219" w:rsidRPr="00910219" w:rsidRDefault="00910219" w:rsidP="00910219">
            <w:pPr>
              <w:spacing w:before="0" w:after="0" w:line="240" w:lineRule="auto"/>
              <w:jc w:val="center"/>
              <w:rPr>
                <w:ins w:id="80364" w:author="pete jones" w:date="2022-01-11T16:46:00Z"/>
                <w:rFonts w:ascii="Calibri" w:hAnsi="Calibri" w:cs="Calibri"/>
                <w:color w:val="000000"/>
                <w:sz w:val="22"/>
                <w:szCs w:val="22"/>
              </w:rPr>
            </w:pPr>
            <w:ins w:id="80365" w:author="pete jones" w:date="2022-01-11T16:46: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A439CB4" w14:textId="77777777" w:rsidR="00910219" w:rsidRPr="00910219" w:rsidRDefault="00910219" w:rsidP="00910219">
            <w:pPr>
              <w:spacing w:before="0" w:after="0" w:line="240" w:lineRule="auto"/>
              <w:jc w:val="left"/>
              <w:rPr>
                <w:ins w:id="80366" w:author="pete jones" w:date="2022-01-11T16:46:00Z"/>
                <w:rFonts w:ascii="Calibri" w:hAnsi="Calibri" w:cs="Calibri"/>
                <w:color w:val="000000"/>
                <w:sz w:val="22"/>
                <w:szCs w:val="22"/>
              </w:rPr>
            </w:pPr>
            <w:ins w:id="80367" w:author="pete jones" w:date="2022-01-11T16:46:00Z">
              <w:r w:rsidRPr="00910219">
                <w:rPr>
                  <w:rFonts w:ascii="Calibri" w:hAnsi="Calibri" w:cs="Calibri"/>
                  <w:color w:val="000000"/>
                  <w:sz w:val="22"/>
                  <w:szCs w:val="22"/>
                </w:rPr>
                <w:t>MP3395: Mechanical Engineering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0EDFACF0" w14:textId="77777777" w:rsidR="00910219" w:rsidRPr="00910219" w:rsidRDefault="00910219" w:rsidP="00910219">
            <w:pPr>
              <w:spacing w:before="0" w:after="0" w:line="240" w:lineRule="auto"/>
              <w:jc w:val="center"/>
              <w:rPr>
                <w:ins w:id="80368" w:author="pete jones" w:date="2022-01-11T16:46:00Z"/>
                <w:rFonts w:ascii="Calibri" w:hAnsi="Calibri" w:cs="Calibri"/>
                <w:color w:val="000000"/>
                <w:sz w:val="22"/>
                <w:szCs w:val="22"/>
              </w:rPr>
            </w:pPr>
            <w:ins w:id="80369" w:author="pete jones" w:date="2022-01-11T16:46: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5FA3D4B" w14:textId="77777777" w:rsidR="00910219" w:rsidRPr="00910219" w:rsidRDefault="00910219" w:rsidP="00910219">
            <w:pPr>
              <w:spacing w:before="0" w:after="0" w:line="240" w:lineRule="auto"/>
              <w:jc w:val="center"/>
              <w:rPr>
                <w:ins w:id="80370" w:author="pete jones" w:date="2022-01-11T16:46:00Z"/>
                <w:rFonts w:ascii="Calibri" w:hAnsi="Calibri" w:cs="Calibri"/>
                <w:color w:val="000000"/>
                <w:sz w:val="22"/>
                <w:szCs w:val="22"/>
              </w:rPr>
            </w:pPr>
            <w:ins w:id="80371"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C0E325F" w14:textId="77777777" w:rsidR="00910219" w:rsidRPr="00910219" w:rsidRDefault="00910219" w:rsidP="00910219">
            <w:pPr>
              <w:spacing w:before="0" w:after="0" w:line="240" w:lineRule="auto"/>
              <w:jc w:val="center"/>
              <w:rPr>
                <w:ins w:id="80372" w:author="pete jones" w:date="2022-01-11T16:46:00Z"/>
                <w:rFonts w:ascii="Calibri" w:hAnsi="Calibri" w:cs="Calibri"/>
                <w:color w:val="000000"/>
                <w:sz w:val="22"/>
                <w:szCs w:val="22"/>
              </w:rPr>
            </w:pPr>
            <w:ins w:id="80373"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AF5555" w14:textId="77777777" w:rsidR="00910219" w:rsidRPr="00910219" w:rsidRDefault="00910219" w:rsidP="00910219">
            <w:pPr>
              <w:spacing w:before="0" w:after="0" w:line="240" w:lineRule="auto"/>
              <w:jc w:val="center"/>
              <w:rPr>
                <w:ins w:id="80374" w:author="pete jones" w:date="2022-01-11T16:46:00Z"/>
                <w:rFonts w:ascii="Calibri" w:hAnsi="Calibri" w:cs="Calibri"/>
                <w:color w:val="000000"/>
                <w:sz w:val="22"/>
                <w:szCs w:val="22"/>
              </w:rPr>
            </w:pPr>
            <w:ins w:id="80375"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696A29" w14:textId="77777777" w:rsidR="00910219" w:rsidRPr="00910219" w:rsidRDefault="00910219" w:rsidP="00910219">
            <w:pPr>
              <w:spacing w:before="0" w:after="0" w:line="240" w:lineRule="auto"/>
              <w:jc w:val="center"/>
              <w:rPr>
                <w:ins w:id="80376" w:author="pete jones" w:date="2022-01-11T16:46:00Z"/>
                <w:rFonts w:ascii="Calibri" w:hAnsi="Calibri" w:cs="Calibri"/>
                <w:color w:val="000000"/>
                <w:sz w:val="22"/>
                <w:szCs w:val="22"/>
              </w:rPr>
            </w:pPr>
            <w:ins w:id="80377"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1A56EC" w14:textId="77777777" w:rsidR="00910219" w:rsidRPr="00910219" w:rsidRDefault="00910219" w:rsidP="00910219">
            <w:pPr>
              <w:spacing w:before="0" w:after="0" w:line="240" w:lineRule="auto"/>
              <w:jc w:val="center"/>
              <w:rPr>
                <w:ins w:id="80378" w:author="pete jones" w:date="2022-01-11T16:46:00Z"/>
                <w:rFonts w:ascii="Calibri" w:hAnsi="Calibri" w:cs="Calibri"/>
                <w:color w:val="000000"/>
                <w:sz w:val="22"/>
                <w:szCs w:val="22"/>
              </w:rPr>
            </w:pPr>
            <w:ins w:id="80379"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858621" w14:textId="77777777" w:rsidR="00910219" w:rsidRPr="00910219" w:rsidRDefault="00910219" w:rsidP="00910219">
            <w:pPr>
              <w:spacing w:before="0" w:after="0" w:line="240" w:lineRule="auto"/>
              <w:jc w:val="center"/>
              <w:rPr>
                <w:ins w:id="80380" w:author="pete jones" w:date="2022-01-11T16:46:00Z"/>
                <w:rFonts w:ascii="Calibri" w:hAnsi="Calibri" w:cs="Calibri"/>
                <w:color w:val="000000"/>
                <w:sz w:val="22"/>
                <w:szCs w:val="22"/>
              </w:rPr>
            </w:pPr>
            <w:ins w:id="80381"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779D7E" w14:textId="77777777" w:rsidR="00910219" w:rsidRPr="00910219" w:rsidRDefault="00910219" w:rsidP="00910219">
            <w:pPr>
              <w:spacing w:before="0" w:after="0" w:line="240" w:lineRule="auto"/>
              <w:jc w:val="center"/>
              <w:rPr>
                <w:ins w:id="80382" w:author="pete jones" w:date="2022-01-11T16:46:00Z"/>
                <w:rFonts w:ascii="Calibri" w:hAnsi="Calibri" w:cs="Calibri"/>
                <w:color w:val="000000"/>
                <w:sz w:val="22"/>
                <w:szCs w:val="22"/>
              </w:rPr>
            </w:pPr>
            <w:ins w:id="80383"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E1CE22" w14:textId="77777777" w:rsidR="00910219" w:rsidRPr="00910219" w:rsidRDefault="00910219" w:rsidP="00910219">
            <w:pPr>
              <w:spacing w:before="0" w:after="0" w:line="240" w:lineRule="auto"/>
              <w:jc w:val="center"/>
              <w:rPr>
                <w:ins w:id="80384" w:author="pete jones" w:date="2022-01-11T16:46:00Z"/>
                <w:rFonts w:ascii="Calibri" w:hAnsi="Calibri" w:cs="Calibri"/>
                <w:color w:val="000000"/>
                <w:sz w:val="22"/>
                <w:szCs w:val="22"/>
              </w:rPr>
            </w:pPr>
            <w:ins w:id="80385"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AD9C6F" w14:textId="77777777" w:rsidR="00910219" w:rsidRPr="00910219" w:rsidRDefault="00910219" w:rsidP="00910219">
            <w:pPr>
              <w:spacing w:before="0" w:after="0" w:line="240" w:lineRule="auto"/>
              <w:jc w:val="center"/>
              <w:rPr>
                <w:ins w:id="80386" w:author="pete jones" w:date="2022-01-11T16:46:00Z"/>
                <w:rFonts w:ascii="Calibri" w:hAnsi="Calibri" w:cs="Calibri"/>
                <w:color w:val="000000"/>
                <w:sz w:val="22"/>
                <w:szCs w:val="22"/>
              </w:rPr>
            </w:pPr>
            <w:ins w:id="80387"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571CFF" w14:textId="77777777" w:rsidR="00910219" w:rsidRPr="00910219" w:rsidRDefault="00910219" w:rsidP="00910219">
            <w:pPr>
              <w:spacing w:before="0" w:after="0" w:line="240" w:lineRule="auto"/>
              <w:jc w:val="center"/>
              <w:rPr>
                <w:ins w:id="80388" w:author="pete jones" w:date="2022-01-11T16:46:00Z"/>
                <w:rFonts w:ascii="Calibri" w:hAnsi="Calibri" w:cs="Calibri"/>
                <w:color w:val="000000"/>
                <w:sz w:val="22"/>
                <w:szCs w:val="22"/>
              </w:rPr>
            </w:pPr>
            <w:ins w:id="80389"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9005834" w14:textId="77777777" w:rsidR="00910219" w:rsidRPr="00910219" w:rsidRDefault="00910219" w:rsidP="00910219">
            <w:pPr>
              <w:spacing w:before="0" w:after="0" w:line="240" w:lineRule="auto"/>
              <w:jc w:val="center"/>
              <w:rPr>
                <w:ins w:id="80390" w:author="pete jones" w:date="2022-01-11T16:46:00Z"/>
                <w:rFonts w:ascii="Calibri" w:hAnsi="Calibri" w:cs="Calibri"/>
                <w:color w:val="000000"/>
                <w:sz w:val="22"/>
                <w:szCs w:val="22"/>
              </w:rPr>
            </w:pPr>
            <w:ins w:id="80391" w:author="pete jones" w:date="2022-01-11T16:46:00Z">
              <w:r w:rsidRPr="00910219">
                <w:rPr>
                  <w:rFonts w:ascii="Calibri" w:hAnsi="Calibri" w:cs="Calibri"/>
                  <w:color w:val="000000"/>
                  <w:sz w:val="22"/>
                  <w:szCs w:val="22"/>
                </w:rPr>
                <w:t> </w:t>
              </w:r>
            </w:ins>
          </w:p>
        </w:tc>
      </w:tr>
      <w:tr w:rsidR="00910219" w:rsidRPr="00910219" w14:paraId="6317F168" w14:textId="77777777" w:rsidTr="00910219">
        <w:trPr>
          <w:trHeight w:val="300"/>
          <w:ins w:id="80392"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6752635" w14:textId="77777777" w:rsidR="00910219" w:rsidRPr="00910219" w:rsidRDefault="00910219" w:rsidP="00910219">
            <w:pPr>
              <w:spacing w:before="0" w:after="0" w:line="240" w:lineRule="auto"/>
              <w:jc w:val="center"/>
              <w:rPr>
                <w:ins w:id="80393" w:author="pete jones" w:date="2022-01-11T16:46:00Z"/>
                <w:rFonts w:ascii="Calibri" w:hAnsi="Calibri" w:cs="Calibri"/>
                <w:color w:val="000000"/>
                <w:sz w:val="22"/>
                <w:szCs w:val="22"/>
              </w:rPr>
            </w:pPr>
            <w:ins w:id="80394" w:author="pete jones" w:date="2022-01-11T16:46: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747A516" w14:textId="77777777" w:rsidR="00910219" w:rsidRPr="00910219" w:rsidRDefault="00910219" w:rsidP="00910219">
            <w:pPr>
              <w:spacing w:before="0" w:after="0" w:line="240" w:lineRule="auto"/>
              <w:jc w:val="left"/>
              <w:rPr>
                <w:ins w:id="80395" w:author="pete jones" w:date="2022-01-11T16:46:00Z"/>
                <w:rFonts w:ascii="Calibri" w:hAnsi="Calibri" w:cs="Calibri"/>
                <w:color w:val="000000"/>
                <w:sz w:val="22"/>
                <w:szCs w:val="22"/>
              </w:rPr>
            </w:pPr>
            <w:ins w:id="80396" w:author="pete jones" w:date="2022-01-11T16:46:00Z">
              <w:r w:rsidRPr="00910219">
                <w:rPr>
                  <w:rFonts w:ascii="Calibri" w:hAnsi="Calibri" w:cs="Calibri"/>
                  <w:color w:val="000000"/>
                  <w:sz w:val="22"/>
                  <w:szCs w:val="22"/>
                </w:rPr>
                <w:t>MP3731: Engineering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6294EAC6" w14:textId="77777777" w:rsidR="00910219" w:rsidRPr="00910219" w:rsidRDefault="00910219" w:rsidP="00910219">
            <w:pPr>
              <w:spacing w:before="0" w:after="0" w:line="240" w:lineRule="auto"/>
              <w:jc w:val="center"/>
              <w:rPr>
                <w:ins w:id="80397" w:author="pete jones" w:date="2022-01-11T16:46:00Z"/>
                <w:rFonts w:ascii="Calibri" w:hAnsi="Calibri" w:cs="Calibri"/>
                <w:color w:val="000000"/>
                <w:sz w:val="22"/>
                <w:szCs w:val="22"/>
              </w:rPr>
            </w:pPr>
            <w:ins w:id="80398" w:author="pete jones" w:date="2022-01-11T16:46: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5FF8719" w14:textId="77777777" w:rsidR="00910219" w:rsidRPr="00910219" w:rsidRDefault="00910219" w:rsidP="00910219">
            <w:pPr>
              <w:spacing w:before="0" w:after="0" w:line="240" w:lineRule="auto"/>
              <w:jc w:val="center"/>
              <w:rPr>
                <w:ins w:id="80399" w:author="pete jones" w:date="2022-01-11T16:46:00Z"/>
                <w:rFonts w:ascii="Calibri" w:hAnsi="Calibri" w:cs="Calibri"/>
                <w:color w:val="000000"/>
                <w:sz w:val="22"/>
                <w:szCs w:val="22"/>
              </w:rPr>
            </w:pPr>
            <w:ins w:id="80400"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6EE8367" w14:textId="77777777" w:rsidR="00910219" w:rsidRPr="00910219" w:rsidRDefault="00910219" w:rsidP="00910219">
            <w:pPr>
              <w:spacing w:before="0" w:after="0" w:line="240" w:lineRule="auto"/>
              <w:jc w:val="center"/>
              <w:rPr>
                <w:ins w:id="80401" w:author="pete jones" w:date="2022-01-11T16:46:00Z"/>
                <w:rFonts w:ascii="Calibri" w:hAnsi="Calibri" w:cs="Calibri"/>
                <w:color w:val="000000"/>
                <w:sz w:val="22"/>
                <w:szCs w:val="22"/>
              </w:rPr>
            </w:pPr>
            <w:ins w:id="80402"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33DE88" w14:textId="77777777" w:rsidR="00910219" w:rsidRPr="00910219" w:rsidRDefault="00910219" w:rsidP="00910219">
            <w:pPr>
              <w:spacing w:before="0" w:after="0" w:line="240" w:lineRule="auto"/>
              <w:jc w:val="center"/>
              <w:rPr>
                <w:ins w:id="80403" w:author="pete jones" w:date="2022-01-11T16:46:00Z"/>
                <w:rFonts w:ascii="Calibri" w:hAnsi="Calibri" w:cs="Calibri"/>
                <w:color w:val="000000"/>
                <w:sz w:val="22"/>
                <w:szCs w:val="22"/>
              </w:rPr>
            </w:pPr>
            <w:ins w:id="80404"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ECF8A0" w14:textId="77777777" w:rsidR="00910219" w:rsidRPr="00910219" w:rsidRDefault="00910219" w:rsidP="00910219">
            <w:pPr>
              <w:spacing w:before="0" w:after="0" w:line="240" w:lineRule="auto"/>
              <w:jc w:val="center"/>
              <w:rPr>
                <w:ins w:id="80405" w:author="pete jones" w:date="2022-01-11T16:46:00Z"/>
                <w:rFonts w:ascii="Calibri" w:hAnsi="Calibri" w:cs="Calibri"/>
                <w:color w:val="000000"/>
                <w:sz w:val="22"/>
                <w:szCs w:val="22"/>
              </w:rPr>
            </w:pPr>
            <w:ins w:id="80406"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0AD748" w14:textId="77777777" w:rsidR="00910219" w:rsidRPr="00910219" w:rsidRDefault="00910219" w:rsidP="00910219">
            <w:pPr>
              <w:spacing w:before="0" w:after="0" w:line="240" w:lineRule="auto"/>
              <w:jc w:val="center"/>
              <w:rPr>
                <w:ins w:id="80407" w:author="pete jones" w:date="2022-01-11T16:46:00Z"/>
                <w:rFonts w:ascii="Calibri" w:hAnsi="Calibri" w:cs="Calibri"/>
                <w:color w:val="000000"/>
                <w:sz w:val="22"/>
                <w:szCs w:val="22"/>
              </w:rPr>
            </w:pPr>
            <w:ins w:id="8040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F1D818" w14:textId="77777777" w:rsidR="00910219" w:rsidRPr="00910219" w:rsidRDefault="00910219" w:rsidP="00910219">
            <w:pPr>
              <w:spacing w:before="0" w:after="0" w:line="240" w:lineRule="auto"/>
              <w:jc w:val="center"/>
              <w:rPr>
                <w:ins w:id="80409" w:author="pete jones" w:date="2022-01-11T16:46:00Z"/>
                <w:rFonts w:ascii="Calibri" w:hAnsi="Calibri" w:cs="Calibri"/>
                <w:color w:val="000000"/>
                <w:sz w:val="22"/>
                <w:szCs w:val="22"/>
              </w:rPr>
            </w:pPr>
            <w:ins w:id="8041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FC0321" w14:textId="77777777" w:rsidR="00910219" w:rsidRPr="00910219" w:rsidRDefault="00910219" w:rsidP="00910219">
            <w:pPr>
              <w:spacing w:before="0" w:after="0" w:line="240" w:lineRule="auto"/>
              <w:jc w:val="center"/>
              <w:rPr>
                <w:ins w:id="80411" w:author="pete jones" w:date="2022-01-11T16:46:00Z"/>
                <w:rFonts w:ascii="Calibri" w:hAnsi="Calibri" w:cs="Calibri"/>
                <w:color w:val="000000"/>
                <w:sz w:val="22"/>
                <w:szCs w:val="22"/>
              </w:rPr>
            </w:pPr>
            <w:ins w:id="8041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111735" w14:textId="77777777" w:rsidR="00910219" w:rsidRPr="00910219" w:rsidRDefault="00910219" w:rsidP="00910219">
            <w:pPr>
              <w:spacing w:before="0" w:after="0" w:line="240" w:lineRule="auto"/>
              <w:jc w:val="center"/>
              <w:rPr>
                <w:ins w:id="80413" w:author="pete jones" w:date="2022-01-11T16:46:00Z"/>
                <w:rFonts w:ascii="Calibri" w:hAnsi="Calibri" w:cs="Calibri"/>
                <w:color w:val="000000"/>
                <w:sz w:val="22"/>
                <w:szCs w:val="22"/>
              </w:rPr>
            </w:pPr>
            <w:ins w:id="8041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B3F670" w14:textId="77777777" w:rsidR="00910219" w:rsidRPr="00910219" w:rsidRDefault="00910219" w:rsidP="00910219">
            <w:pPr>
              <w:spacing w:before="0" w:after="0" w:line="240" w:lineRule="auto"/>
              <w:jc w:val="center"/>
              <w:rPr>
                <w:ins w:id="80415" w:author="pete jones" w:date="2022-01-11T16:46:00Z"/>
                <w:rFonts w:ascii="Calibri" w:hAnsi="Calibri" w:cs="Calibri"/>
                <w:color w:val="000000"/>
                <w:sz w:val="22"/>
                <w:szCs w:val="22"/>
              </w:rPr>
            </w:pPr>
            <w:ins w:id="8041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020AA4" w14:textId="77777777" w:rsidR="00910219" w:rsidRPr="00910219" w:rsidRDefault="00910219" w:rsidP="00910219">
            <w:pPr>
              <w:spacing w:before="0" w:after="0" w:line="240" w:lineRule="auto"/>
              <w:jc w:val="center"/>
              <w:rPr>
                <w:ins w:id="80417" w:author="pete jones" w:date="2022-01-11T16:46:00Z"/>
                <w:rFonts w:ascii="Calibri" w:hAnsi="Calibri" w:cs="Calibri"/>
                <w:color w:val="000000"/>
                <w:sz w:val="22"/>
                <w:szCs w:val="22"/>
              </w:rPr>
            </w:pPr>
            <w:ins w:id="80418"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45F3242" w14:textId="77777777" w:rsidR="00910219" w:rsidRPr="00910219" w:rsidRDefault="00910219" w:rsidP="00910219">
            <w:pPr>
              <w:spacing w:before="0" w:after="0" w:line="240" w:lineRule="auto"/>
              <w:jc w:val="center"/>
              <w:rPr>
                <w:ins w:id="80419" w:author="pete jones" w:date="2022-01-11T16:46:00Z"/>
                <w:rFonts w:ascii="Calibri" w:hAnsi="Calibri" w:cs="Calibri"/>
                <w:color w:val="000000"/>
                <w:sz w:val="22"/>
                <w:szCs w:val="22"/>
              </w:rPr>
            </w:pPr>
            <w:ins w:id="80420" w:author="pete jones" w:date="2022-01-11T16:46:00Z">
              <w:r w:rsidRPr="00910219">
                <w:rPr>
                  <w:rFonts w:ascii="Calibri" w:hAnsi="Calibri" w:cs="Calibri"/>
                  <w:color w:val="000000"/>
                  <w:sz w:val="22"/>
                  <w:szCs w:val="22"/>
                </w:rPr>
                <w:t> </w:t>
              </w:r>
            </w:ins>
          </w:p>
        </w:tc>
      </w:tr>
      <w:tr w:rsidR="00910219" w:rsidRPr="00910219" w14:paraId="7D2C2543" w14:textId="77777777" w:rsidTr="00910219">
        <w:trPr>
          <w:trHeight w:val="300"/>
          <w:ins w:id="80421"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894FE0C" w14:textId="77777777" w:rsidR="00910219" w:rsidRPr="00910219" w:rsidRDefault="00910219" w:rsidP="00910219">
            <w:pPr>
              <w:spacing w:before="0" w:after="0" w:line="240" w:lineRule="auto"/>
              <w:jc w:val="center"/>
              <w:rPr>
                <w:ins w:id="80422" w:author="pete jones" w:date="2022-01-11T16:46:00Z"/>
                <w:rFonts w:ascii="Calibri" w:hAnsi="Calibri" w:cs="Calibri"/>
                <w:color w:val="000000"/>
                <w:sz w:val="22"/>
                <w:szCs w:val="22"/>
              </w:rPr>
            </w:pPr>
            <w:ins w:id="80423" w:author="pete jones" w:date="2022-01-11T16:46: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6E2CEF9" w14:textId="77777777" w:rsidR="00910219" w:rsidRPr="00910219" w:rsidRDefault="00910219" w:rsidP="00910219">
            <w:pPr>
              <w:spacing w:before="0" w:after="0" w:line="240" w:lineRule="auto"/>
              <w:jc w:val="left"/>
              <w:rPr>
                <w:ins w:id="80424" w:author="pete jones" w:date="2022-01-11T16:46:00Z"/>
                <w:rFonts w:ascii="Calibri" w:hAnsi="Calibri" w:cs="Calibri"/>
                <w:color w:val="000000"/>
                <w:sz w:val="22"/>
                <w:szCs w:val="22"/>
              </w:rPr>
            </w:pPr>
            <w:ins w:id="80425" w:author="pete jones" w:date="2022-01-11T16:46:00Z">
              <w:r w:rsidRPr="00910219">
                <w:rPr>
                  <w:rFonts w:ascii="Calibri" w:hAnsi="Calibri" w:cs="Calibri"/>
                  <w:color w:val="000000"/>
                  <w:sz w:val="22"/>
                  <w:szCs w:val="22"/>
                </w:rPr>
                <w:t>MP3997: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762B24A2" w14:textId="77777777" w:rsidR="00910219" w:rsidRPr="00910219" w:rsidRDefault="00910219" w:rsidP="00910219">
            <w:pPr>
              <w:spacing w:before="0" w:after="0" w:line="240" w:lineRule="auto"/>
              <w:jc w:val="center"/>
              <w:rPr>
                <w:ins w:id="80426" w:author="pete jones" w:date="2022-01-11T16:46:00Z"/>
                <w:rFonts w:ascii="Calibri" w:hAnsi="Calibri" w:cs="Calibri"/>
                <w:color w:val="000000"/>
                <w:sz w:val="22"/>
                <w:szCs w:val="22"/>
              </w:rPr>
            </w:pPr>
            <w:ins w:id="80427" w:author="pete jones" w:date="2022-01-11T16:46: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029568E" w14:textId="77777777" w:rsidR="00910219" w:rsidRPr="00910219" w:rsidRDefault="00910219" w:rsidP="00910219">
            <w:pPr>
              <w:spacing w:before="0" w:after="0" w:line="240" w:lineRule="auto"/>
              <w:jc w:val="center"/>
              <w:rPr>
                <w:ins w:id="80428" w:author="pete jones" w:date="2022-01-11T16:46:00Z"/>
                <w:rFonts w:ascii="Calibri" w:hAnsi="Calibri" w:cs="Calibri"/>
                <w:color w:val="000000"/>
                <w:sz w:val="22"/>
                <w:szCs w:val="22"/>
              </w:rPr>
            </w:pPr>
            <w:ins w:id="80429"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CEA8197" w14:textId="77777777" w:rsidR="00910219" w:rsidRPr="00910219" w:rsidRDefault="00910219" w:rsidP="00910219">
            <w:pPr>
              <w:spacing w:before="0" w:after="0" w:line="240" w:lineRule="auto"/>
              <w:jc w:val="center"/>
              <w:rPr>
                <w:ins w:id="80430" w:author="pete jones" w:date="2022-01-11T16:46:00Z"/>
                <w:rFonts w:ascii="Calibri" w:hAnsi="Calibri" w:cs="Calibri"/>
                <w:color w:val="000000"/>
                <w:sz w:val="22"/>
                <w:szCs w:val="22"/>
              </w:rPr>
            </w:pPr>
            <w:ins w:id="80431"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7A6F5F" w14:textId="77777777" w:rsidR="00910219" w:rsidRPr="00910219" w:rsidRDefault="00910219" w:rsidP="00910219">
            <w:pPr>
              <w:spacing w:before="0" w:after="0" w:line="240" w:lineRule="auto"/>
              <w:jc w:val="center"/>
              <w:rPr>
                <w:ins w:id="80432" w:author="pete jones" w:date="2022-01-11T16:46:00Z"/>
                <w:rFonts w:ascii="Calibri" w:hAnsi="Calibri" w:cs="Calibri"/>
                <w:color w:val="000000"/>
                <w:sz w:val="22"/>
                <w:szCs w:val="22"/>
              </w:rPr>
            </w:pPr>
            <w:ins w:id="80433"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30F708C" w14:textId="77777777" w:rsidR="00910219" w:rsidRPr="00910219" w:rsidRDefault="00910219" w:rsidP="00910219">
            <w:pPr>
              <w:spacing w:before="0" w:after="0" w:line="240" w:lineRule="auto"/>
              <w:jc w:val="center"/>
              <w:rPr>
                <w:ins w:id="80434" w:author="pete jones" w:date="2022-01-11T16:46:00Z"/>
                <w:rFonts w:ascii="Calibri" w:hAnsi="Calibri" w:cs="Calibri"/>
                <w:color w:val="000000"/>
                <w:sz w:val="22"/>
                <w:szCs w:val="22"/>
              </w:rPr>
            </w:pPr>
            <w:ins w:id="80435"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5D66F3" w14:textId="77777777" w:rsidR="00910219" w:rsidRPr="00910219" w:rsidRDefault="00910219" w:rsidP="00910219">
            <w:pPr>
              <w:spacing w:before="0" w:after="0" w:line="240" w:lineRule="auto"/>
              <w:jc w:val="center"/>
              <w:rPr>
                <w:ins w:id="80436" w:author="pete jones" w:date="2022-01-11T16:46:00Z"/>
                <w:rFonts w:ascii="Calibri" w:hAnsi="Calibri" w:cs="Calibri"/>
                <w:color w:val="000000"/>
                <w:sz w:val="22"/>
                <w:szCs w:val="22"/>
              </w:rPr>
            </w:pPr>
            <w:ins w:id="80437"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436C0C" w14:textId="77777777" w:rsidR="00910219" w:rsidRPr="00910219" w:rsidRDefault="00910219" w:rsidP="00910219">
            <w:pPr>
              <w:spacing w:before="0" w:after="0" w:line="240" w:lineRule="auto"/>
              <w:jc w:val="center"/>
              <w:rPr>
                <w:ins w:id="80438" w:author="pete jones" w:date="2022-01-11T16:46:00Z"/>
                <w:rFonts w:ascii="Calibri" w:hAnsi="Calibri" w:cs="Calibri"/>
                <w:color w:val="000000"/>
                <w:sz w:val="22"/>
                <w:szCs w:val="22"/>
              </w:rPr>
            </w:pPr>
            <w:ins w:id="80439"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94ADE6" w14:textId="77777777" w:rsidR="00910219" w:rsidRPr="00910219" w:rsidRDefault="00910219" w:rsidP="00910219">
            <w:pPr>
              <w:spacing w:before="0" w:after="0" w:line="240" w:lineRule="auto"/>
              <w:jc w:val="center"/>
              <w:rPr>
                <w:ins w:id="80440" w:author="pete jones" w:date="2022-01-11T16:46:00Z"/>
                <w:rFonts w:ascii="Calibri" w:hAnsi="Calibri" w:cs="Calibri"/>
                <w:color w:val="000000"/>
                <w:sz w:val="22"/>
                <w:szCs w:val="22"/>
              </w:rPr>
            </w:pPr>
            <w:ins w:id="80441"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E02A78" w14:textId="77777777" w:rsidR="00910219" w:rsidRPr="00910219" w:rsidRDefault="00910219" w:rsidP="00910219">
            <w:pPr>
              <w:spacing w:before="0" w:after="0" w:line="240" w:lineRule="auto"/>
              <w:jc w:val="center"/>
              <w:rPr>
                <w:ins w:id="80442" w:author="pete jones" w:date="2022-01-11T16:46:00Z"/>
                <w:rFonts w:ascii="Calibri" w:hAnsi="Calibri" w:cs="Calibri"/>
                <w:color w:val="000000"/>
                <w:sz w:val="22"/>
                <w:szCs w:val="22"/>
              </w:rPr>
            </w:pPr>
            <w:ins w:id="80443"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CA163B" w14:textId="77777777" w:rsidR="00910219" w:rsidRPr="00910219" w:rsidRDefault="00910219" w:rsidP="00910219">
            <w:pPr>
              <w:spacing w:before="0" w:after="0" w:line="240" w:lineRule="auto"/>
              <w:jc w:val="center"/>
              <w:rPr>
                <w:ins w:id="80444" w:author="pete jones" w:date="2022-01-11T16:46:00Z"/>
                <w:rFonts w:ascii="Calibri" w:hAnsi="Calibri" w:cs="Calibri"/>
                <w:color w:val="000000"/>
                <w:sz w:val="22"/>
                <w:szCs w:val="22"/>
              </w:rPr>
            </w:pPr>
            <w:ins w:id="80445"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C3D111" w14:textId="77777777" w:rsidR="00910219" w:rsidRPr="00910219" w:rsidRDefault="00910219" w:rsidP="00910219">
            <w:pPr>
              <w:spacing w:before="0" w:after="0" w:line="240" w:lineRule="auto"/>
              <w:jc w:val="center"/>
              <w:rPr>
                <w:ins w:id="80446" w:author="pete jones" w:date="2022-01-11T16:46:00Z"/>
                <w:rFonts w:ascii="Calibri" w:hAnsi="Calibri" w:cs="Calibri"/>
                <w:color w:val="000000"/>
                <w:sz w:val="22"/>
                <w:szCs w:val="22"/>
              </w:rPr>
            </w:pPr>
            <w:ins w:id="80447"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F3847EE" w14:textId="77777777" w:rsidR="00910219" w:rsidRPr="00910219" w:rsidRDefault="00910219" w:rsidP="00910219">
            <w:pPr>
              <w:spacing w:before="0" w:after="0" w:line="240" w:lineRule="auto"/>
              <w:jc w:val="center"/>
              <w:rPr>
                <w:ins w:id="80448" w:author="pete jones" w:date="2022-01-11T16:46:00Z"/>
                <w:rFonts w:ascii="Calibri" w:hAnsi="Calibri" w:cs="Calibri"/>
                <w:color w:val="000000"/>
                <w:sz w:val="22"/>
                <w:szCs w:val="22"/>
              </w:rPr>
            </w:pPr>
            <w:ins w:id="80449" w:author="pete jones" w:date="2022-01-11T16:46:00Z">
              <w:r w:rsidRPr="00910219">
                <w:rPr>
                  <w:rFonts w:ascii="Calibri" w:hAnsi="Calibri" w:cs="Calibri"/>
                  <w:color w:val="000000"/>
                  <w:sz w:val="22"/>
                  <w:szCs w:val="22"/>
                </w:rPr>
                <w:t> </w:t>
              </w:r>
            </w:ins>
          </w:p>
        </w:tc>
      </w:tr>
      <w:tr w:rsidR="00910219" w:rsidRPr="00910219" w14:paraId="3349FD65" w14:textId="77777777" w:rsidTr="00910219">
        <w:trPr>
          <w:trHeight w:val="300"/>
          <w:ins w:id="80450"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19E7733" w14:textId="77777777" w:rsidR="00910219" w:rsidRPr="00910219" w:rsidRDefault="00910219" w:rsidP="00910219">
            <w:pPr>
              <w:spacing w:before="0" w:after="0" w:line="240" w:lineRule="auto"/>
              <w:jc w:val="center"/>
              <w:rPr>
                <w:ins w:id="80451" w:author="pete jones" w:date="2022-01-11T16:46:00Z"/>
                <w:rFonts w:ascii="Calibri" w:hAnsi="Calibri" w:cs="Calibri"/>
                <w:color w:val="000000"/>
                <w:sz w:val="22"/>
                <w:szCs w:val="22"/>
              </w:rPr>
            </w:pPr>
            <w:ins w:id="80452" w:author="pete jones" w:date="2022-01-11T16:46: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574F9CBE" w14:textId="77777777" w:rsidR="00910219" w:rsidRPr="00910219" w:rsidRDefault="00910219" w:rsidP="00910219">
            <w:pPr>
              <w:spacing w:before="0" w:after="0" w:line="240" w:lineRule="auto"/>
              <w:jc w:val="left"/>
              <w:rPr>
                <w:ins w:id="80453" w:author="pete jones" w:date="2022-01-11T16:46:00Z"/>
                <w:rFonts w:ascii="Calibri" w:hAnsi="Calibri" w:cs="Calibri"/>
                <w:color w:val="000000"/>
                <w:sz w:val="22"/>
                <w:szCs w:val="22"/>
              </w:rPr>
            </w:pPr>
            <w:ins w:id="80454" w:author="pete jones" w:date="2022-01-11T16:46:00Z">
              <w:r w:rsidRPr="00910219">
                <w:rPr>
                  <w:rFonts w:ascii="Calibri" w:hAnsi="Calibri" w:cs="Calibri"/>
                  <w:color w:val="000000"/>
                  <w:sz w:val="22"/>
                  <w:szCs w:val="22"/>
                </w:rPr>
                <w:t>Optional Modules</w:t>
              </w:r>
            </w:ins>
          </w:p>
        </w:tc>
        <w:tc>
          <w:tcPr>
            <w:tcW w:w="432" w:type="dxa"/>
            <w:tcBorders>
              <w:top w:val="nil"/>
              <w:left w:val="nil"/>
              <w:bottom w:val="single" w:sz="4" w:space="0" w:color="auto"/>
              <w:right w:val="single" w:sz="4" w:space="0" w:color="auto"/>
            </w:tcBorders>
            <w:shd w:val="clear" w:color="auto" w:fill="auto"/>
            <w:noWrap/>
            <w:vAlign w:val="bottom"/>
            <w:hideMark/>
          </w:tcPr>
          <w:p w14:paraId="243D0E3A" w14:textId="77777777" w:rsidR="00910219" w:rsidRPr="00910219" w:rsidRDefault="00910219" w:rsidP="00910219">
            <w:pPr>
              <w:spacing w:before="0" w:after="0" w:line="240" w:lineRule="auto"/>
              <w:jc w:val="center"/>
              <w:rPr>
                <w:ins w:id="80455" w:author="pete jones" w:date="2022-01-11T16:46:00Z"/>
                <w:rFonts w:ascii="Calibri" w:hAnsi="Calibri" w:cs="Calibri"/>
                <w:color w:val="000000"/>
                <w:sz w:val="22"/>
                <w:szCs w:val="22"/>
              </w:rPr>
            </w:pPr>
            <w:ins w:id="80456"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577B72" w14:textId="77777777" w:rsidR="00910219" w:rsidRPr="00910219" w:rsidRDefault="00910219" w:rsidP="00910219">
            <w:pPr>
              <w:spacing w:before="0" w:after="0" w:line="240" w:lineRule="auto"/>
              <w:jc w:val="center"/>
              <w:rPr>
                <w:ins w:id="80457" w:author="pete jones" w:date="2022-01-11T16:46:00Z"/>
                <w:rFonts w:ascii="Calibri" w:hAnsi="Calibri" w:cs="Calibri"/>
                <w:color w:val="000000"/>
                <w:sz w:val="22"/>
                <w:szCs w:val="22"/>
              </w:rPr>
            </w:pPr>
            <w:ins w:id="80458"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8279CFB" w14:textId="77777777" w:rsidR="00910219" w:rsidRPr="00910219" w:rsidRDefault="00910219" w:rsidP="00910219">
            <w:pPr>
              <w:spacing w:before="0" w:after="0" w:line="240" w:lineRule="auto"/>
              <w:jc w:val="center"/>
              <w:rPr>
                <w:ins w:id="80459" w:author="pete jones" w:date="2022-01-11T16:46:00Z"/>
                <w:rFonts w:ascii="Calibri" w:hAnsi="Calibri" w:cs="Calibri"/>
                <w:color w:val="000000"/>
                <w:sz w:val="22"/>
                <w:szCs w:val="22"/>
              </w:rPr>
            </w:pPr>
            <w:ins w:id="80460"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BE177C" w14:textId="77777777" w:rsidR="00910219" w:rsidRPr="00910219" w:rsidRDefault="00910219" w:rsidP="00910219">
            <w:pPr>
              <w:spacing w:before="0" w:after="0" w:line="240" w:lineRule="auto"/>
              <w:jc w:val="center"/>
              <w:rPr>
                <w:ins w:id="80461" w:author="pete jones" w:date="2022-01-11T16:46:00Z"/>
                <w:rFonts w:ascii="Calibri" w:hAnsi="Calibri" w:cs="Calibri"/>
                <w:color w:val="000000"/>
                <w:sz w:val="22"/>
                <w:szCs w:val="22"/>
              </w:rPr>
            </w:pPr>
            <w:ins w:id="80462"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97C2C5" w14:textId="77777777" w:rsidR="00910219" w:rsidRPr="00910219" w:rsidRDefault="00910219" w:rsidP="00910219">
            <w:pPr>
              <w:spacing w:before="0" w:after="0" w:line="240" w:lineRule="auto"/>
              <w:jc w:val="center"/>
              <w:rPr>
                <w:ins w:id="80463" w:author="pete jones" w:date="2022-01-11T16:46:00Z"/>
                <w:rFonts w:ascii="Calibri" w:hAnsi="Calibri" w:cs="Calibri"/>
                <w:color w:val="000000"/>
                <w:sz w:val="22"/>
                <w:szCs w:val="22"/>
              </w:rPr>
            </w:pPr>
            <w:ins w:id="80464"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17C76D" w14:textId="77777777" w:rsidR="00910219" w:rsidRPr="00910219" w:rsidRDefault="00910219" w:rsidP="00910219">
            <w:pPr>
              <w:spacing w:before="0" w:after="0" w:line="240" w:lineRule="auto"/>
              <w:jc w:val="center"/>
              <w:rPr>
                <w:ins w:id="80465" w:author="pete jones" w:date="2022-01-11T16:46:00Z"/>
                <w:rFonts w:ascii="Calibri" w:hAnsi="Calibri" w:cs="Calibri"/>
                <w:color w:val="000000"/>
                <w:sz w:val="22"/>
                <w:szCs w:val="22"/>
              </w:rPr>
            </w:pPr>
            <w:ins w:id="8046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4A5B7D" w14:textId="77777777" w:rsidR="00910219" w:rsidRPr="00910219" w:rsidRDefault="00910219" w:rsidP="00910219">
            <w:pPr>
              <w:spacing w:before="0" w:after="0" w:line="240" w:lineRule="auto"/>
              <w:jc w:val="center"/>
              <w:rPr>
                <w:ins w:id="80467" w:author="pete jones" w:date="2022-01-11T16:46:00Z"/>
                <w:rFonts w:ascii="Calibri" w:hAnsi="Calibri" w:cs="Calibri"/>
                <w:color w:val="000000"/>
                <w:sz w:val="22"/>
                <w:szCs w:val="22"/>
              </w:rPr>
            </w:pPr>
            <w:ins w:id="8046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A4C1C6" w14:textId="77777777" w:rsidR="00910219" w:rsidRPr="00910219" w:rsidRDefault="00910219" w:rsidP="00910219">
            <w:pPr>
              <w:spacing w:before="0" w:after="0" w:line="240" w:lineRule="auto"/>
              <w:jc w:val="center"/>
              <w:rPr>
                <w:ins w:id="80469" w:author="pete jones" w:date="2022-01-11T16:46:00Z"/>
                <w:rFonts w:ascii="Calibri" w:hAnsi="Calibri" w:cs="Calibri"/>
                <w:color w:val="000000"/>
                <w:sz w:val="22"/>
                <w:szCs w:val="22"/>
              </w:rPr>
            </w:pPr>
            <w:ins w:id="8047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AA89F9" w14:textId="77777777" w:rsidR="00910219" w:rsidRPr="00910219" w:rsidRDefault="00910219" w:rsidP="00910219">
            <w:pPr>
              <w:spacing w:before="0" w:after="0" w:line="240" w:lineRule="auto"/>
              <w:jc w:val="center"/>
              <w:rPr>
                <w:ins w:id="80471" w:author="pete jones" w:date="2022-01-11T16:46:00Z"/>
                <w:rFonts w:ascii="Calibri" w:hAnsi="Calibri" w:cs="Calibri"/>
                <w:color w:val="000000"/>
                <w:sz w:val="22"/>
                <w:szCs w:val="22"/>
              </w:rPr>
            </w:pPr>
            <w:ins w:id="8047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7BBC0C" w14:textId="77777777" w:rsidR="00910219" w:rsidRPr="00910219" w:rsidRDefault="00910219" w:rsidP="00910219">
            <w:pPr>
              <w:spacing w:before="0" w:after="0" w:line="240" w:lineRule="auto"/>
              <w:jc w:val="center"/>
              <w:rPr>
                <w:ins w:id="80473" w:author="pete jones" w:date="2022-01-11T16:46:00Z"/>
                <w:rFonts w:ascii="Calibri" w:hAnsi="Calibri" w:cs="Calibri"/>
                <w:color w:val="000000"/>
                <w:sz w:val="22"/>
                <w:szCs w:val="22"/>
              </w:rPr>
            </w:pPr>
            <w:ins w:id="8047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E9E0BD" w14:textId="77777777" w:rsidR="00910219" w:rsidRPr="00910219" w:rsidRDefault="00910219" w:rsidP="00910219">
            <w:pPr>
              <w:spacing w:before="0" w:after="0" w:line="240" w:lineRule="auto"/>
              <w:jc w:val="center"/>
              <w:rPr>
                <w:ins w:id="80475" w:author="pete jones" w:date="2022-01-11T16:46:00Z"/>
                <w:rFonts w:ascii="Calibri" w:hAnsi="Calibri" w:cs="Calibri"/>
                <w:color w:val="000000"/>
                <w:sz w:val="22"/>
                <w:szCs w:val="22"/>
              </w:rPr>
            </w:pPr>
            <w:ins w:id="80476"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45F9E56" w14:textId="77777777" w:rsidR="00910219" w:rsidRPr="00910219" w:rsidRDefault="00910219" w:rsidP="00910219">
            <w:pPr>
              <w:spacing w:before="0" w:after="0" w:line="240" w:lineRule="auto"/>
              <w:jc w:val="center"/>
              <w:rPr>
                <w:ins w:id="80477" w:author="pete jones" w:date="2022-01-11T16:46:00Z"/>
                <w:rFonts w:ascii="Calibri" w:hAnsi="Calibri" w:cs="Calibri"/>
                <w:color w:val="000000"/>
                <w:sz w:val="22"/>
                <w:szCs w:val="22"/>
              </w:rPr>
            </w:pPr>
            <w:ins w:id="80478" w:author="pete jones" w:date="2022-01-11T16:46:00Z">
              <w:r w:rsidRPr="00910219">
                <w:rPr>
                  <w:rFonts w:ascii="Calibri" w:hAnsi="Calibri" w:cs="Calibri"/>
                  <w:color w:val="000000"/>
                  <w:sz w:val="22"/>
                  <w:szCs w:val="22"/>
                </w:rPr>
                <w:t> </w:t>
              </w:r>
            </w:ins>
          </w:p>
        </w:tc>
      </w:tr>
      <w:tr w:rsidR="00910219" w:rsidRPr="00910219" w14:paraId="73E23B38" w14:textId="77777777" w:rsidTr="00910219">
        <w:trPr>
          <w:trHeight w:val="300"/>
          <w:ins w:id="80479"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88ACF5A" w14:textId="77777777" w:rsidR="00910219" w:rsidRPr="00910219" w:rsidRDefault="00910219" w:rsidP="00910219">
            <w:pPr>
              <w:spacing w:before="0" w:after="0" w:line="240" w:lineRule="auto"/>
              <w:jc w:val="center"/>
              <w:rPr>
                <w:ins w:id="80480" w:author="pete jones" w:date="2022-01-11T16:46:00Z"/>
                <w:rFonts w:ascii="Calibri" w:hAnsi="Calibri" w:cs="Calibri"/>
                <w:color w:val="000000"/>
                <w:sz w:val="22"/>
                <w:szCs w:val="22"/>
              </w:rPr>
            </w:pPr>
            <w:ins w:id="80481" w:author="pete jones" w:date="2022-01-11T16:46: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0418A5C" w14:textId="1FEA42CB" w:rsidR="00910219" w:rsidRPr="00910219" w:rsidRDefault="00910219" w:rsidP="00910219">
            <w:pPr>
              <w:spacing w:before="0" w:after="0" w:line="240" w:lineRule="auto"/>
              <w:jc w:val="left"/>
              <w:rPr>
                <w:ins w:id="80482" w:author="pete jones" w:date="2022-01-11T16:46:00Z"/>
                <w:rFonts w:ascii="Calibri" w:hAnsi="Calibri" w:cs="Calibri"/>
                <w:color w:val="000000"/>
                <w:sz w:val="22"/>
                <w:szCs w:val="22"/>
              </w:rPr>
            </w:pPr>
            <w:ins w:id="80483" w:author="pete jones" w:date="2022-01-11T16:46:00Z">
              <w:r w:rsidRPr="00910219">
                <w:rPr>
                  <w:rFonts w:ascii="Calibri" w:hAnsi="Calibri" w:cs="Calibri"/>
                  <w:color w:val="000000"/>
                  <w:sz w:val="22"/>
                  <w:szCs w:val="22"/>
                </w:rPr>
                <w:t>MP3604: Advanced Computer</w:t>
              </w:r>
            </w:ins>
            <w:ins w:id="80484" w:author="pete jones" w:date="2022-03-30T12:33:00Z">
              <w:r w:rsidR="00042512">
                <w:rPr>
                  <w:rFonts w:ascii="Calibri" w:hAnsi="Calibri" w:cs="Calibri"/>
                  <w:color w:val="000000"/>
                  <w:sz w:val="22"/>
                  <w:szCs w:val="22"/>
                </w:rPr>
                <w:t>-</w:t>
              </w:r>
            </w:ins>
            <w:ins w:id="80485" w:author="pete jones" w:date="2022-01-11T16:46:00Z">
              <w:r w:rsidRPr="00910219">
                <w:rPr>
                  <w:rFonts w:ascii="Calibri" w:hAnsi="Calibri" w:cs="Calibri"/>
                  <w:color w:val="000000"/>
                  <w:sz w:val="22"/>
                  <w:szCs w:val="22"/>
                </w:rPr>
                <w:t>Aide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2D65BD05" w14:textId="77777777" w:rsidR="00910219" w:rsidRPr="00910219" w:rsidRDefault="00910219" w:rsidP="00910219">
            <w:pPr>
              <w:spacing w:before="0" w:after="0" w:line="240" w:lineRule="auto"/>
              <w:jc w:val="center"/>
              <w:rPr>
                <w:ins w:id="80486" w:author="pete jones" w:date="2022-01-11T16:46:00Z"/>
                <w:rFonts w:ascii="Calibri" w:hAnsi="Calibri" w:cs="Calibri"/>
                <w:color w:val="000000"/>
                <w:sz w:val="22"/>
                <w:szCs w:val="22"/>
              </w:rPr>
            </w:pPr>
            <w:ins w:id="80487" w:author="pete jones" w:date="2022-01-11T16:46: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3113B3D" w14:textId="77777777" w:rsidR="00910219" w:rsidRPr="00910219" w:rsidRDefault="00910219" w:rsidP="00910219">
            <w:pPr>
              <w:spacing w:before="0" w:after="0" w:line="240" w:lineRule="auto"/>
              <w:jc w:val="center"/>
              <w:rPr>
                <w:ins w:id="80488" w:author="pete jones" w:date="2022-01-11T16:46:00Z"/>
                <w:rFonts w:ascii="Calibri" w:hAnsi="Calibri" w:cs="Calibri"/>
                <w:color w:val="000000"/>
                <w:sz w:val="22"/>
                <w:szCs w:val="22"/>
              </w:rPr>
            </w:pPr>
            <w:ins w:id="80489"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71A6582" w14:textId="77777777" w:rsidR="00910219" w:rsidRPr="00910219" w:rsidRDefault="00910219" w:rsidP="00910219">
            <w:pPr>
              <w:spacing w:before="0" w:after="0" w:line="240" w:lineRule="auto"/>
              <w:jc w:val="center"/>
              <w:rPr>
                <w:ins w:id="80490" w:author="pete jones" w:date="2022-01-11T16:46:00Z"/>
                <w:rFonts w:ascii="Calibri" w:hAnsi="Calibri" w:cs="Calibri"/>
                <w:color w:val="000000"/>
                <w:sz w:val="22"/>
                <w:szCs w:val="22"/>
              </w:rPr>
            </w:pPr>
            <w:ins w:id="80491"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B4F79C" w14:textId="77777777" w:rsidR="00910219" w:rsidRPr="00910219" w:rsidRDefault="00910219" w:rsidP="00910219">
            <w:pPr>
              <w:spacing w:before="0" w:after="0" w:line="240" w:lineRule="auto"/>
              <w:jc w:val="center"/>
              <w:rPr>
                <w:ins w:id="80492" w:author="pete jones" w:date="2022-01-11T16:46:00Z"/>
                <w:rFonts w:ascii="Calibri" w:hAnsi="Calibri" w:cs="Calibri"/>
                <w:color w:val="000000"/>
                <w:sz w:val="22"/>
                <w:szCs w:val="22"/>
              </w:rPr>
            </w:pPr>
            <w:ins w:id="80493"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B8BC4CE" w14:textId="77777777" w:rsidR="00910219" w:rsidRPr="00910219" w:rsidRDefault="00910219" w:rsidP="00910219">
            <w:pPr>
              <w:spacing w:before="0" w:after="0" w:line="240" w:lineRule="auto"/>
              <w:jc w:val="center"/>
              <w:rPr>
                <w:ins w:id="80494" w:author="pete jones" w:date="2022-01-11T16:46:00Z"/>
                <w:rFonts w:ascii="Calibri" w:hAnsi="Calibri" w:cs="Calibri"/>
                <w:color w:val="000000"/>
                <w:sz w:val="22"/>
                <w:szCs w:val="22"/>
              </w:rPr>
            </w:pPr>
            <w:ins w:id="80495"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0A0853" w14:textId="77777777" w:rsidR="00910219" w:rsidRPr="00910219" w:rsidRDefault="00910219" w:rsidP="00910219">
            <w:pPr>
              <w:spacing w:before="0" w:after="0" w:line="240" w:lineRule="auto"/>
              <w:jc w:val="center"/>
              <w:rPr>
                <w:ins w:id="80496" w:author="pete jones" w:date="2022-01-11T16:46:00Z"/>
                <w:rFonts w:ascii="Calibri" w:hAnsi="Calibri" w:cs="Calibri"/>
                <w:color w:val="000000"/>
                <w:sz w:val="22"/>
                <w:szCs w:val="22"/>
              </w:rPr>
            </w:pPr>
            <w:ins w:id="80497"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EE2ACC" w14:textId="77777777" w:rsidR="00910219" w:rsidRPr="00910219" w:rsidRDefault="00910219" w:rsidP="00910219">
            <w:pPr>
              <w:spacing w:before="0" w:after="0" w:line="240" w:lineRule="auto"/>
              <w:jc w:val="center"/>
              <w:rPr>
                <w:ins w:id="80498" w:author="pete jones" w:date="2022-01-11T16:46:00Z"/>
                <w:rFonts w:ascii="Calibri" w:hAnsi="Calibri" w:cs="Calibri"/>
                <w:color w:val="000000"/>
                <w:sz w:val="22"/>
                <w:szCs w:val="22"/>
              </w:rPr>
            </w:pPr>
            <w:ins w:id="80499"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ECBB5D" w14:textId="77777777" w:rsidR="00910219" w:rsidRPr="00910219" w:rsidRDefault="00910219" w:rsidP="00910219">
            <w:pPr>
              <w:spacing w:before="0" w:after="0" w:line="240" w:lineRule="auto"/>
              <w:jc w:val="center"/>
              <w:rPr>
                <w:ins w:id="80500" w:author="pete jones" w:date="2022-01-11T16:46:00Z"/>
                <w:rFonts w:ascii="Calibri" w:hAnsi="Calibri" w:cs="Calibri"/>
                <w:color w:val="000000"/>
                <w:sz w:val="22"/>
                <w:szCs w:val="22"/>
              </w:rPr>
            </w:pPr>
            <w:ins w:id="80501"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DC9DCE" w14:textId="77777777" w:rsidR="00910219" w:rsidRPr="00910219" w:rsidRDefault="00910219" w:rsidP="00910219">
            <w:pPr>
              <w:spacing w:before="0" w:after="0" w:line="240" w:lineRule="auto"/>
              <w:jc w:val="center"/>
              <w:rPr>
                <w:ins w:id="80502" w:author="pete jones" w:date="2022-01-11T16:46:00Z"/>
                <w:rFonts w:ascii="Calibri" w:hAnsi="Calibri" w:cs="Calibri"/>
                <w:color w:val="000000"/>
                <w:sz w:val="22"/>
                <w:szCs w:val="22"/>
              </w:rPr>
            </w:pPr>
            <w:ins w:id="80503"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9E9219" w14:textId="77777777" w:rsidR="00910219" w:rsidRPr="00910219" w:rsidRDefault="00910219" w:rsidP="00910219">
            <w:pPr>
              <w:spacing w:before="0" w:after="0" w:line="240" w:lineRule="auto"/>
              <w:jc w:val="center"/>
              <w:rPr>
                <w:ins w:id="80504" w:author="pete jones" w:date="2022-01-11T16:46:00Z"/>
                <w:rFonts w:ascii="Calibri" w:hAnsi="Calibri" w:cs="Calibri"/>
                <w:color w:val="000000"/>
                <w:sz w:val="22"/>
                <w:szCs w:val="22"/>
              </w:rPr>
            </w:pPr>
            <w:ins w:id="80505"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578DA4" w14:textId="77777777" w:rsidR="00910219" w:rsidRPr="00910219" w:rsidRDefault="00910219" w:rsidP="00910219">
            <w:pPr>
              <w:spacing w:before="0" w:after="0" w:line="240" w:lineRule="auto"/>
              <w:jc w:val="center"/>
              <w:rPr>
                <w:ins w:id="80506" w:author="pete jones" w:date="2022-01-11T16:46:00Z"/>
                <w:rFonts w:ascii="Calibri" w:hAnsi="Calibri" w:cs="Calibri"/>
                <w:color w:val="000000"/>
                <w:sz w:val="22"/>
                <w:szCs w:val="22"/>
              </w:rPr>
            </w:pPr>
            <w:ins w:id="80507"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3E1AE23" w14:textId="77777777" w:rsidR="00910219" w:rsidRPr="00910219" w:rsidRDefault="00910219" w:rsidP="00910219">
            <w:pPr>
              <w:spacing w:before="0" w:after="0" w:line="240" w:lineRule="auto"/>
              <w:jc w:val="center"/>
              <w:rPr>
                <w:ins w:id="80508" w:author="pete jones" w:date="2022-01-11T16:46:00Z"/>
                <w:rFonts w:ascii="Calibri" w:hAnsi="Calibri" w:cs="Calibri"/>
                <w:color w:val="000000"/>
                <w:sz w:val="22"/>
                <w:szCs w:val="22"/>
              </w:rPr>
            </w:pPr>
            <w:ins w:id="80509" w:author="pete jones" w:date="2022-01-11T16:46:00Z">
              <w:r w:rsidRPr="00910219">
                <w:rPr>
                  <w:rFonts w:ascii="Calibri" w:hAnsi="Calibri" w:cs="Calibri"/>
                  <w:color w:val="000000"/>
                  <w:sz w:val="22"/>
                  <w:szCs w:val="22"/>
                </w:rPr>
                <w:t> </w:t>
              </w:r>
            </w:ins>
          </w:p>
        </w:tc>
      </w:tr>
      <w:tr w:rsidR="00910219" w:rsidRPr="00910219" w14:paraId="69F8B67F" w14:textId="77777777" w:rsidTr="00910219">
        <w:trPr>
          <w:trHeight w:val="300"/>
          <w:ins w:id="80510"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906D0A0" w14:textId="77777777" w:rsidR="00910219" w:rsidRPr="00910219" w:rsidRDefault="00910219" w:rsidP="00910219">
            <w:pPr>
              <w:spacing w:before="0" w:after="0" w:line="240" w:lineRule="auto"/>
              <w:jc w:val="center"/>
              <w:rPr>
                <w:ins w:id="80511" w:author="pete jones" w:date="2022-01-11T16:46:00Z"/>
                <w:rFonts w:ascii="Calibri" w:hAnsi="Calibri" w:cs="Calibri"/>
                <w:color w:val="000000"/>
                <w:sz w:val="22"/>
                <w:szCs w:val="22"/>
              </w:rPr>
            </w:pPr>
            <w:ins w:id="80512" w:author="pete jones" w:date="2022-01-11T16:46: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57E5894" w14:textId="77777777" w:rsidR="00910219" w:rsidRPr="00910219" w:rsidRDefault="00910219" w:rsidP="00910219">
            <w:pPr>
              <w:spacing w:before="0" w:after="0" w:line="240" w:lineRule="auto"/>
              <w:jc w:val="left"/>
              <w:rPr>
                <w:ins w:id="80513" w:author="pete jones" w:date="2022-01-11T16:46:00Z"/>
                <w:rFonts w:ascii="Calibri" w:hAnsi="Calibri" w:cs="Calibri"/>
                <w:color w:val="000000"/>
                <w:sz w:val="22"/>
                <w:szCs w:val="22"/>
              </w:rPr>
            </w:pPr>
            <w:ins w:id="80514" w:author="pete jones" w:date="2022-01-11T16:46:00Z">
              <w:r w:rsidRPr="00910219">
                <w:rPr>
                  <w:rFonts w:ascii="Calibri" w:hAnsi="Calibri" w:cs="Calibri"/>
                  <w:color w:val="000000"/>
                  <w:sz w:val="22"/>
                  <w:szCs w:val="22"/>
                </w:rPr>
                <w:t>MP3672: Engineering Simulation</w:t>
              </w:r>
            </w:ins>
          </w:p>
        </w:tc>
        <w:tc>
          <w:tcPr>
            <w:tcW w:w="432" w:type="dxa"/>
            <w:tcBorders>
              <w:top w:val="nil"/>
              <w:left w:val="nil"/>
              <w:bottom w:val="single" w:sz="4" w:space="0" w:color="auto"/>
              <w:right w:val="single" w:sz="4" w:space="0" w:color="auto"/>
            </w:tcBorders>
            <w:shd w:val="clear" w:color="auto" w:fill="auto"/>
            <w:noWrap/>
            <w:vAlign w:val="bottom"/>
            <w:hideMark/>
          </w:tcPr>
          <w:p w14:paraId="7B18E00E" w14:textId="77777777" w:rsidR="00910219" w:rsidRPr="00910219" w:rsidRDefault="00910219" w:rsidP="00910219">
            <w:pPr>
              <w:spacing w:before="0" w:after="0" w:line="240" w:lineRule="auto"/>
              <w:jc w:val="center"/>
              <w:rPr>
                <w:ins w:id="80515" w:author="pete jones" w:date="2022-01-11T16:46:00Z"/>
                <w:rFonts w:ascii="Calibri" w:hAnsi="Calibri" w:cs="Calibri"/>
                <w:color w:val="000000"/>
                <w:sz w:val="22"/>
                <w:szCs w:val="22"/>
              </w:rPr>
            </w:pPr>
            <w:ins w:id="80516" w:author="pete jones" w:date="2022-01-11T16:46: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458856E" w14:textId="77777777" w:rsidR="00910219" w:rsidRPr="00910219" w:rsidRDefault="00910219" w:rsidP="00910219">
            <w:pPr>
              <w:spacing w:before="0" w:after="0" w:line="240" w:lineRule="auto"/>
              <w:jc w:val="center"/>
              <w:rPr>
                <w:ins w:id="80517" w:author="pete jones" w:date="2022-01-11T16:46:00Z"/>
                <w:rFonts w:ascii="Calibri" w:hAnsi="Calibri" w:cs="Calibri"/>
                <w:color w:val="000000"/>
                <w:sz w:val="22"/>
                <w:szCs w:val="22"/>
              </w:rPr>
            </w:pPr>
            <w:ins w:id="80518"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30388AE" w14:textId="77777777" w:rsidR="00910219" w:rsidRPr="00910219" w:rsidRDefault="00910219" w:rsidP="00910219">
            <w:pPr>
              <w:spacing w:before="0" w:after="0" w:line="240" w:lineRule="auto"/>
              <w:jc w:val="center"/>
              <w:rPr>
                <w:ins w:id="80519" w:author="pete jones" w:date="2022-01-11T16:46:00Z"/>
                <w:rFonts w:ascii="Calibri" w:hAnsi="Calibri" w:cs="Calibri"/>
                <w:color w:val="000000"/>
                <w:sz w:val="22"/>
                <w:szCs w:val="22"/>
              </w:rPr>
            </w:pPr>
            <w:ins w:id="80520"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99F4C22" w14:textId="77777777" w:rsidR="00910219" w:rsidRPr="00910219" w:rsidRDefault="00910219" w:rsidP="00910219">
            <w:pPr>
              <w:spacing w:before="0" w:after="0" w:line="240" w:lineRule="auto"/>
              <w:jc w:val="center"/>
              <w:rPr>
                <w:ins w:id="80521" w:author="pete jones" w:date="2022-01-11T16:46:00Z"/>
                <w:rFonts w:ascii="Calibri" w:hAnsi="Calibri" w:cs="Calibri"/>
                <w:color w:val="000000"/>
                <w:sz w:val="22"/>
                <w:szCs w:val="22"/>
              </w:rPr>
            </w:pPr>
            <w:ins w:id="80522"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F3894C8" w14:textId="77777777" w:rsidR="00910219" w:rsidRPr="00910219" w:rsidRDefault="00910219" w:rsidP="00910219">
            <w:pPr>
              <w:spacing w:before="0" w:after="0" w:line="240" w:lineRule="auto"/>
              <w:jc w:val="center"/>
              <w:rPr>
                <w:ins w:id="80523" w:author="pete jones" w:date="2022-01-11T16:46:00Z"/>
                <w:rFonts w:ascii="Calibri" w:hAnsi="Calibri" w:cs="Calibri"/>
                <w:color w:val="000000"/>
                <w:sz w:val="22"/>
                <w:szCs w:val="22"/>
              </w:rPr>
            </w:pPr>
            <w:ins w:id="80524"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B0B418" w14:textId="77777777" w:rsidR="00910219" w:rsidRPr="00910219" w:rsidRDefault="00910219" w:rsidP="00910219">
            <w:pPr>
              <w:spacing w:before="0" w:after="0" w:line="240" w:lineRule="auto"/>
              <w:jc w:val="center"/>
              <w:rPr>
                <w:ins w:id="80525" w:author="pete jones" w:date="2022-01-11T16:46:00Z"/>
                <w:rFonts w:ascii="Calibri" w:hAnsi="Calibri" w:cs="Calibri"/>
                <w:color w:val="000000"/>
                <w:sz w:val="22"/>
                <w:szCs w:val="22"/>
              </w:rPr>
            </w:pPr>
            <w:ins w:id="8052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F9C4DF" w14:textId="77777777" w:rsidR="00910219" w:rsidRPr="00910219" w:rsidRDefault="00910219" w:rsidP="00910219">
            <w:pPr>
              <w:spacing w:before="0" w:after="0" w:line="240" w:lineRule="auto"/>
              <w:jc w:val="center"/>
              <w:rPr>
                <w:ins w:id="80527" w:author="pete jones" w:date="2022-01-11T16:46:00Z"/>
                <w:rFonts w:ascii="Calibri" w:hAnsi="Calibri" w:cs="Calibri"/>
                <w:color w:val="000000"/>
                <w:sz w:val="22"/>
                <w:szCs w:val="22"/>
              </w:rPr>
            </w:pPr>
            <w:ins w:id="8052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029C25" w14:textId="77777777" w:rsidR="00910219" w:rsidRPr="00910219" w:rsidRDefault="00910219" w:rsidP="00910219">
            <w:pPr>
              <w:spacing w:before="0" w:after="0" w:line="240" w:lineRule="auto"/>
              <w:jc w:val="center"/>
              <w:rPr>
                <w:ins w:id="80529" w:author="pete jones" w:date="2022-01-11T16:46:00Z"/>
                <w:rFonts w:ascii="Calibri" w:hAnsi="Calibri" w:cs="Calibri"/>
                <w:color w:val="000000"/>
                <w:sz w:val="22"/>
                <w:szCs w:val="22"/>
              </w:rPr>
            </w:pPr>
            <w:ins w:id="8053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2CF81A" w14:textId="77777777" w:rsidR="00910219" w:rsidRPr="00910219" w:rsidRDefault="00910219" w:rsidP="00910219">
            <w:pPr>
              <w:spacing w:before="0" w:after="0" w:line="240" w:lineRule="auto"/>
              <w:jc w:val="center"/>
              <w:rPr>
                <w:ins w:id="80531" w:author="pete jones" w:date="2022-01-11T16:46:00Z"/>
                <w:rFonts w:ascii="Calibri" w:hAnsi="Calibri" w:cs="Calibri"/>
                <w:color w:val="000000"/>
                <w:sz w:val="22"/>
                <w:szCs w:val="22"/>
              </w:rPr>
            </w:pPr>
            <w:ins w:id="8053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36F448" w14:textId="77777777" w:rsidR="00910219" w:rsidRPr="00910219" w:rsidRDefault="00910219" w:rsidP="00910219">
            <w:pPr>
              <w:spacing w:before="0" w:after="0" w:line="240" w:lineRule="auto"/>
              <w:jc w:val="center"/>
              <w:rPr>
                <w:ins w:id="80533" w:author="pete jones" w:date="2022-01-11T16:46:00Z"/>
                <w:rFonts w:ascii="Calibri" w:hAnsi="Calibri" w:cs="Calibri"/>
                <w:color w:val="000000"/>
                <w:sz w:val="22"/>
                <w:szCs w:val="22"/>
              </w:rPr>
            </w:pPr>
            <w:ins w:id="8053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464B25" w14:textId="77777777" w:rsidR="00910219" w:rsidRPr="00910219" w:rsidRDefault="00910219" w:rsidP="00910219">
            <w:pPr>
              <w:spacing w:before="0" w:after="0" w:line="240" w:lineRule="auto"/>
              <w:jc w:val="center"/>
              <w:rPr>
                <w:ins w:id="80535" w:author="pete jones" w:date="2022-01-11T16:46:00Z"/>
                <w:rFonts w:ascii="Calibri" w:hAnsi="Calibri" w:cs="Calibri"/>
                <w:color w:val="000000"/>
                <w:sz w:val="22"/>
                <w:szCs w:val="22"/>
              </w:rPr>
            </w:pPr>
            <w:ins w:id="80536"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3BD8DE1" w14:textId="77777777" w:rsidR="00910219" w:rsidRPr="00910219" w:rsidRDefault="00910219" w:rsidP="00910219">
            <w:pPr>
              <w:spacing w:before="0" w:after="0" w:line="240" w:lineRule="auto"/>
              <w:jc w:val="center"/>
              <w:rPr>
                <w:ins w:id="80537" w:author="pete jones" w:date="2022-01-11T16:46:00Z"/>
                <w:rFonts w:ascii="Calibri" w:hAnsi="Calibri" w:cs="Calibri"/>
                <w:color w:val="000000"/>
                <w:sz w:val="22"/>
                <w:szCs w:val="22"/>
              </w:rPr>
            </w:pPr>
            <w:ins w:id="80538" w:author="pete jones" w:date="2022-01-11T16:46:00Z">
              <w:r w:rsidRPr="00910219">
                <w:rPr>
                  <w:rFonts w:ascii="Calibri" w:hAnsi="Calibri" w:cs="Calibri"/>
                  <w:color w:val="000000"/>
                  <w:sz w:val="22"/>
                  <w:szCs w:val="22"/>
                </w:rPr>
                <w:t> </w:t>
              </w:r>
            </w:ins>
          </w:p>
        </w:tc>
      </w:tr>
      <w:tr w:rsidR="00910219" w:rsidRPr="00910219" w14:paraId="0BDA4946" w14:textId="77777777" w:rsidTr="00910219">
        <w:trPr>
          <w:trHeight w:val="300"/>
          <w:ins w:id="80539"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57E041A" w14:textId="77777777" w:rsidR="00910219" w:rsidRPr="00910219" w:rsidRDefault="00910219" w:rsidP="00910219">
            <w:pPr>
              <w:spacing w:before="0" w:after="0" w:line="240" w:lineRule="auto"/>
              <w:jc w:val="center"/>
              <w:rPr>
                <w:ins w:id="80540" w:author="pete jones" w:date="2022-01-11T16:46:00Z"/>
                <w:rFonts w:ascii="Calibri" w:hAnsi="Calibri" w:cs="Calibri"/>
                <w:color w:val="000000"/>
                <w:sz w:val="22"/>
                <w:szCs w:val="22"/>
              </w:rPr>
            </w:pPr>
            <w:ins w:id="80541" w:author="pete jones" w:date="2022-01-11T16:46: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E700461" w14:textId="77777777" w:rsidR="00910219" w:rsidRPr="00910219" w:rsidRDefault="00910219" w:rsidP="00910219">
            <w:pPr>
              <w:spacing w:before="0" w:after="0" w:line="240" w:lineRule="auto"/>
              <w:jc w:val="left"/>
              <w:rPr>
                <w:ins w:id="80542" w:author="pete jones" w:date="2022-01-11T16:46:00Z"/>
                <w:rFonts w:ascii="Calibri" w:hAnsi="Calibri" w:cs="Calibri"/>
                <w:color w:val="000000"/>
                <w:sz w:val="22"/>
                <w:szCs w:val="22"/>
              </w:rPr>
            </w:pPr>
            <w:ins w:id="80543" w:author="pete jones" w:date="2022-01-11T16:46:00Z">
              <w:r w:rsidRPr="00910219">
                <w:rPr>
                  <w:rFonts w:ascii="Calibri" w:hAnsi="Calibri" w:cs="Calibri"/>
                  <w:color w:val="000000"/>
                  <w:sz w:val="22"/>
                  <w:szCs w:val="22"/>
                </w:rPr>
                <w:t>MP3701: Mechanical Systems Reliability</w:t>
              </w:r>
            </w:ins>
          </w:p>
        </w:tc>
        <w:tc>
          <w:tcPr>
            <w:tcW w:w="432" w:type="dxa"/>
            <w:tcBorders>
              <w:top w:val="nil"/>
              <w:left w:val="nil"/>
              <w:bottom w:val="single" w:sz="4" w:space="0" w:color="auto"/>
              <w:right w:val="single" w:sz="4" w:space="0" w:color="auto"/>
            </w:tcBorders>
            <w:shd w:val="clear" w:color="auto" w:fill="auto"/>
            <w:noWrap/>
            <w:vAlign w:val="bottom"/>
            <w:hideMark/>
          </w:tcPr>
          <w:p w14:paraId="3A64DA26" w14:textId="77777777" w:rsidR="00910219" w:rsidRPr="00910219" w:rsidRDefault="00910219" w:rsidP="00910219">
            <w:pPr>
              <w:spacing w:before="0" w:after="0" w:line="240" w:lineRule="auto"/>
              <w:jc w:val="center"/>
              <w:rPr>
                <w:ins w:id="80544" w:author="pete jones" w:date="2022-01-11T16:46:00Z"/>
                <w:rFonts w:ascii="Calibri" w:hAnsi="Calibri" w:cs="Calibri"/>
                <w:color w:val="000000"/>
                <w:sz w:val="22"/>
                <w:szCs w:val="22"/>
              </w:rPr>
            </w:pPr>
            <w:ins w:id="80545" w:author="pete jones" w:date="2022-01-11T16:46: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A11C6A3" w14:textId="77777777" w:rsidR="00910219" w:rsidRPr="00910219" w:rsidRDefault="00910219" w:rsidP="00910219">
            <w:pPr>
              <w:spacing w:before="0" w:after="0" w:line="240" w:lineRule="auto"/>
              <w:jc w:val="center"/>
              <w:rPr>
                <w:ins w:id="80546" w:author="pete jones" w:date="2022-01-11T16:46:00Z"/>
                <w:rFonts w:ascii="Calibri" w:hAnsi="Calibri" w:cs="Calibri"/>
                <w:color w:val="000000"/>
                <w:sz w:val="22"/>
                <w:szCs w:val="22"/>
              </w:rPr>
            </w:pPr>
            <w:ins w:id="80547"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6FE2519" w14:textId="77777777" w:rsidR="00910219" w:rsidRPr="00910219" w:rsidRDefault="00910219" w:rsidP="00910219">
            <w:pPr>
              <w:spacing w:before="0" w:after="0" w:line="240" w:lineRule="auto"/>
              <w:jc w:val="center"/>
              <w:rPr>
                <w:ins w:id="80548" w:author="pete jones" w:date="2022-01-11T16:46:00Z"/>
                <w:rFonts w:ascii="Calibri" w:hAnsi="Calibri" w:cs="Calibri"/>
                <w:color w:val="000000"/>
                <w:sz w:val="22"/>
                <w:szCs w:val="22"/>
              </w:rPr>
            </w:pPr>
            <w:ins w:id="80549"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EE1E74D" w14:textId="77777777" w:rsidR="00910219" w:rsidRPr="00910219" w:rsidRDefault="00910219" w:rsidP="00910219">
            <w:pPr>
              <w:spacing w:before="0" w:after="0" w:line="240" w:lineRule="auto"/>
              <w:jc w:val="center"/>
              <w:rPr>
                <w:ins w:id="80550" w:author="pete jones" w:date="2022-01-11T16:46:00Z"/>
                <w:rFonts w:ascii="Calibri" w:hAnsi="Calibri" w:cs="Calibri"/>
                <w:color w:val="000000"/>
                <w:sz w:val="22"/>
                <w:szCs w:val="22"/>
              </w:rPr>
            </w:pPr>
            <w:ins w:id="80551"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737028" w14:textId="77777777" w:rsidR="00910219" w:rsidRPr="00910219" w:rsidRDefault="00910219" w:rsidP="00910219">
            <w:pPr>
              <w:spacing w:before="0" w:after="0" w:line="240" w:lineRule="auto"/>
              <w:jc w:val="center"/>
              <w:rPr>
                <w:ins w:id="80552" w:author="pete jones" w:date="2022-01-11T16:46:00Z"/>
                <w:rFonts w:ascii="Calibri" w:hAnsi="Calibri" w:cs="Calibri"/>
                <w:color w:val="000000"/>
                <w:sz w:val="22"/>
                <w:szCs w:val="22"/>
              </w:rPr>
            </w:pPr>
            <w:ins w:id="80553"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A279AF" w14:textId="77777777" w:rsidR="00910219" w:rsidRPr="00910219" w:rsidRDefault="00910219" w:rsidP="00910219">
            <w:pPr>
              <w:spacing w:before="0" w:after="0" w:line="240" w:lineRule="auto"/>
              <w:jc w:val="center"/>
              <w:rPr>
                <w:ins w:id="80554" w:author="pete jones" w:date="2022-01-11T16:46:00Z"/>
                <w:rFonts w:ascii="Calibri" w:hAnsi="Calibri" w:cs="Calibri"/>
                <w:color w:val="000000"/>
                <w:sz w:val="22"/>
                <w:szCs w:val="22"/>
              </w:rPr>
            </w:pPr>
            <w:ins w:id="80555"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230F88" w14:textId="77777777" w:rsidR="00910219" w:rsidRPr="00910219" w:rsidRDefault="00910219" w:rsidP="00910219">
            <w:pPr>
              <w:spacing w:before="0" w:after="0" w:line="240" w:lineRule="auto"/>
              <w:jc w:val="center"/>
              <w:rPr>
                <w:ins w:id="80556" w:author="pete jones" w:date="2022-01-11T16:46:00Z"/>
                <w:rFonts w:ascii="Calibri" w:hAnsi="Calibri" w:cs="Calibri"/>
                <w:color w:val="000000"/>
                <w:sz w:val="22"/>
                <w:szCs w:val="22"/>
              </w:rPr>
            </w:pPr>
            <w:ins w:id="80557"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17AFE6" w14:textId="77777777" w:rsidR="00910219" w:rsidRPr="00910219" w:rsidRDefault="00910219" w:rsidP="00910219">
            <w:pPr>
              <w:spacing w:before="0" w:after="0" w:line="240" w:lineRule="auto"/>
              <w:jc w:val="center"/>
              <w:rPr>
                <w:ins w:id="80558" w:author="pete jones" w:date="2022-01-11T16:46:00Z"/>
                <w:rFonts w:ascii="Calibri" w:hAnsi="Calibri" w:cs="Calibri"/>
                <w:color w:val="000000"/>
                <w:sz w:val="22"/>
                <w:szCs w:val="22"/>
              </w:rPr>
            </w:pPr>
            <w:ins w:id="80559"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C3B5B6" w14:textId="77777777" w:rsidR="00910219" w:rsidRPr="00910219" w:rsidRDefault="00910219" w:rsidP="00910219">
            <w:pPr>
              <w:spacing w:before="0" w:after="0" w:line="240" w:lineRule="auto"/>
              <w:jc w:val="center"/>
              <w:rPr>
                <w:ins w:id="80560" w:author="pete jones" w:date="2022-01-11T16:46:00Z"/>
                <w:rFonts w:ascii="Calibri" w:hAnsi="Calibri" w:cs="Calibri"/>
                <w:color w:val="000000"/>
                <w:sz w:val="22"/>
                <w:szCs w:val="22"/>
              </w:rPr>
            </w:pPr>
            <w:ins w:id="80561"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1EF8EF" w14:textId="77777777" w:rsidR="00910219" w:rsidRPr="00910219" w:rsidRDefault="00910219" w:rsidP="00910219">
            <w:pPr>
              <w:spacing w:before="0" w:after="0" w:line="240" w:lineRule="auto"/>
              <w:jc w:val="center"/>
              <w:rPr>
                <w:ins w:id="80562" w:author="pete jones" w:date="2022-01-11T16:46:00Z"/>
                <w:rFonts w:ascii="Calibri" w:hAnsi="Calibri" w:cs="Calibri"/>
                <w:color w:val="000000"/>
                <w:sz w:val="22"/>
                <w:szCs w:val="22"/>
              </w:rPr>
            </w:pPr>
            <w:ins w:id="80563"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40BF4A" w14:textId="77777777" w:rsidR="00910219" w:rsidRPr="00910219" w:rsidRDefault="00910219" w:rsidP="00910219">
            <w:pPr>
              <w:spacing w:before="0" w:after="0" w:line="240" w:lineRule="auto"/>
              <w:jc w:val="center"/>
              <w:rPr>
                <w:ins w:id="80564" w:author="pete jones" w:date="2022-01-11T16:46:00Z"/>
                <w:rFonts w:ascii="Calibri" w:hAnsi="Calibri" w:cs="Calibri"/>
                <w:color w:val="000000"/>
                <w:sz w:val="22"/>
                <w:szCs w:val="22"/>
              </w:rPr>
            </w:pPr>
            <w:ins w:id="80565"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1F76B41" w14:textId="77777777" w:rsidR="00910219" w:rsidRPr="00910219" w:rsidRDefault="00910219" w:rsidP="00910219">
            <w:pPr>
              <w:spacing w:before="0" w:after="0" w:line="240" w:lineRule="auto"/>
              <w:jc w:val="center"/>
              <w:rPr>
                <w:ins w:id="80566" w:author="pete jones" w:date="2022-01-11T16:46:00Z"/>
                <w:rFonts w:ascii="Calibri" w:hAnsi="Calibri" w:cs="Calibri"/>
                <w:color w:val="000000"/>
                <w:sz w:val="22"/>
                <w:szCs w:val="22"/>
              </w:rPr>
            </w:pPr>
            <w:ins w:id="80567" w:author="pete jones" w:date="2022-01-11T16:46:00Z">
              <w:r w:rsidRPr="00910219">
                <w:rPr>
                  <w:rFonts w:ascii="Calibri" w:hAnsi="Calibri" w:cs="Calibri"/>
                  <w:color w:val="000000"/>
                  <w:sz w:val="22"/>
                  <w:szCs w:val="22"/>
                </w:rPr>
                <w:t> </w:t>
              </w:r>
            </w:ins>
          </w:p>
        </w:tc>
      </w:tr>
      <w:tr w:rsidR="00910219" w:rsidRPr="00910219" w14:paraId="456BA991" w14:textId="77777777" w:rsidTr="00910219">
        <w:trPr>
          <w:trHeight w:val="300"/>
          <w:ins w:id="80568" w:author="pete jones" w:date="2022-01-11T16:4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039BFCC" w14:textId="77777777" w:rsidR="00910219" w:rsidRPr="00910219" w:rsidRDefault="00910219" w:rsidP="00910219">
            <w:pPr>
              <w:spacing w:before="0" w:after="0" w:line="240" w:lineRule="auto"/>
              <w:jc w:val="center"/>
              <w:rPr>
                <w:ins w:id="80569" w:author="pete jones" w:date="2022-01-11T16:46:00Z"/>
                <w:rFonts w:ascii="Calibri" w:hAnsi="Calibri" w:cs="Calibri"/>
                <w:color w:val="000000"/>
                <w:sz w:val="22"/>
                <w:szCs w:val="22"/>
              </w:rPr>
            </w:pPr>
            <w:ins w:id="80570" w:author="pete jones" w:date="2022-01-11T16:46: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527FDCE0" w14:textId="22DB9088" w:rsidR="00910219" w:rsidRPr="00910219" w:rsidRDefault="00910219" w:rsidP="00910219">
            <w:pPr>
              <w:spacing w:before="0" w:after="0" w:line="240" w:lineRule="auto"/>
              <w:jc w:val="left"/>
              <w:rPr>
                <w:ins w:id="80571" w:author="pete jones" w:date="2022-01-11T16:46:00Z"/>
                <w:rFonts w:ascii="Calibri" w:hAnsi="Calibri" w:cs="Calibri"/>
                <w:color w:val="000000"/>
                <w:sz w:val="22"/>
                <w:szCs w:val="22"/>
              </w:rPr>
            </w:pPr>
            <w:ins w:id="80572" w:author="pete jones" w:date="2022-01-11T16:46:00Z">
              <w:r w:rsidRPr="00910219">
                <w:rPr>
                  <w:rFonts w:ascii="Calibri" w:hAnsi="Calibri" w:cs="Calibri"/>
                  <w:color w:val="000000"/>
                  <w:sz w:val="22"/>
                  <w:szCs w:val="22"/>
                </w:rPr>
                <w:t>MP3774: Computer</w:t>
              </w:r>
            </w:ins>
            <w:ins w:id="80573" w:author="pete jones" w:date="2022-03-30T12:33:00Z">
              <w:r w:rsidR="00042512">
                <w:rPr>
                  <w:rFonts w:ascii="Calibri" w:hAnsi="Calibri" w:cs="Calibri"/>
                  <w:color w:val="000000"/>
                  <w:sz w:val="22"/>
                  <w:szCs w:val="22"/>
                </w:rPr>
                <w:t>-</w:t>
              </w:r>
            </w:ins>
            <w:ins w:id="80574" w:author="pete jones" w:date="2022-01-11T16:46:00Z">
              <w:r w:rsidRPr="00910219">
                <w:rPr>
                  <w:rFonts w:ascii="Calibri" w:hAnsi="Calibri" w:cs="Calibri"/>
                  <w:color w:val="000000"/>
                  <w:sz w:val="22"/>
                  <w:szCs w:val="22"/>
                </w:rPr>
                <w:t>Aided Tribology</w:t>
              </w:r>
            </w:ins>
          </w:p>
        </w:tc>
        <w:tc>
          <w:tcPr>
            <w:tcW w:w="432" w:type="dxa"/>
            <w:tcBorders>
              <w:top w:val="nil"/>
              <w:left w:val="nil"/>
              <w:bottom w:val="single" w:sz="4" w:space="0" w:color="auto"/>
              <w:right w:val="single" w:sz="4" w:space="0" w:color="auto"/>
            </w:tcBorders>
            <w:shd w:val="clear" w:color="auto" w:fill="auto"/>
            <w:noWrap/>
            <w:vAlign w:val="bottom"/>
            <w:hideMark/>
          </w:tcPr>
          <w:p w14:paraId="0E495DE3" w14:textId="77777777" w:rsidR="00910219" w:rsidRPr="00910219" w:rsidRDefault="00910219" w:rsidP="00910219">
            <w:pPr>
              <w:spacing w:before="0" w:after="0" w:line="240" w:lineRule="auto"/>
              <w:jc w:val="center"/>
              <w:rPr>
                <w:ins w:id="80575" w:author="pete jones" w:date="2022-01-11T16:46:00Z"/>
                <w:rFonts w:ascii="Calibri" w:hAnsi="Calibri" w:cs="Calibri"/>
                <w:color w:val="000000"/>
                <w:sz w:val="22"/>
                <w:szCs w:val="22"/>
              </w:rPr>
            </w:pPr>
            <w:ins w:id="80576" w:author="pete jones" w:date="2022-01-11T16:46: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FA37F25" w14:textId="77777777" w:rsidR="00910219" w:rsidRPr="00910219" w:rsidRDefault="00910219" w:rsidP="00910219">
            <w:pPr>
              <w:spacing w:before="0" w:after="0" w:line="240" w:lineRule="auto"/>
              <w:jc w:val="center"/>
              <w:rPr>
                <w:ins w:id="80577" w:author="pete jones" w:date="2022-01-11T16:46:00Z"/>
                <w:rFonts w:ascii="Calibri" w:hAnsi="Calibri" w:cs="Calibri"/>
                <w:color w:val="000000"/>
                <w:sz w:val="22"/>
                <w:szCs w:val="22"/>
              </w:rPr>
            </w:pPr>
            <w:ins w:id="80578" w:author="pete jones" w:date="2022-01-11T16:46: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E517254" w14:textId="77777777" w:rsidR="00910219" w:rsidRPr="00910219" w:rsidRDefault="00910219" w:rsidP="00910219">
            <w:pPr>
              <w:spacing w:before="0" w:after="0" w:line="240" w:lineRule="auto"/>
              <w:jc w:val="center"/>
              <w:rPr>
                <w:ins w:id="80579" w:author="pete jones" w:date="2022-01-11T16:46:00Z"/>
                <w:rFonts w:ascii="Calibri" w:hAnsi="Calibri" w:cs="Calibri"/>
                <w:color w:val="000000"/>
                <w:sz w:val="22"/>
                <w:szCs w:val="22"/>
              </w:rPr>
            </w:pPr>
            <w:ins w:id="80580"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9BC9B9" w14:textId="77777777" w:rsidR="00910219" w:rsidRPr="00910219" w:rsidRDefault="00910219" w:rsidP="00910219">
            <w:pPr>
              <w:spacing w:before="0" w:after="0" w:line="240" w:lineRule="auto"/>
              <w:jc w:val="center"/>
              <w:rPr>
                <w:ins w:id="80581" w:author="pete jones" w:date="2022-01-11T16:46:00Z"/>
                <w:rFonts w:ascii="Calibri" w:hAnsi="Calibri" w:cs="Calibri"/>
                <w:color w:val="000000"/>
                <w:sz w:val="22"/>
                <w:szCs w:val="22"/>
              </w:rPr>
            </w:pPr>
            <w:ins w:id="80582"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968371" w14:textId="77777777" w:rsidR="00910219" w:rsidRPr="00910219" w:rsidRDefault="00910219" w:rsidP="00910219">
            <w:pPr>
              <w:spacing w:before="0" w:after="0" w:line="240" w:lineRule="auto"/>
              <w:jc w:val="center"/>
              <w:rPr>
                <w:ins w:id="80583" w:author="pete jones" w:date="2022-01-11T16:46:00Z"/>
                <w:rFonts w:ascii="Calibri" w:hAnsi="Calibri" w:cs="Calibri"/>
                <w:color w:val="000000"/>
                <w:sz w:val="22"/>
                <w:szCs w:val="22"/>
              </w:rPr>
            </w:pPr>
            <w:ins w:id="80584" w:author="pete jones" w:date="2022-01-11T16:46: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3D5998" w14:textId="77777777" w:rsidR="00910219" w:rsidRPr="00910219" w:rsidRDefault="00910219" w:rsidP="00910219">
            <w:pPr>
              <w:spacing w:before="0" w:after="0" w:line="240" w:lineRule="auto"/>
              <w:jc w:val="center"/>
              <w:rPr>
                <w:ins w:id="80585" w:author="pete jones" w:date="2022-01-11T16:46:00Z"/>
                <w:rFonts w:ascii="Calibri" w:hAnsi="Calibri" w:cs="Calibri"/>
                <w:color w:val="000000"/>
                <w:sz w:val="22"/>
                <w:szCs w:val="22"/>
              </w:rPr>
            </w:pPr>
            <w:ins w:id="80586"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A30A5E" w14:textId="77777777" w:rsidR="00910219" w:rsidRPr="00910219" w:rsidRDefault="00910219" w:rsidP="00910219">
            <w:pPr>
              <w:spacing w:before="0" w:after="0" w:line="240" w:lineRule="auto"/>
              <w:jc w:val="center"/>
              <w:rPr>
                <w:ins w:id="80587" w:author="pete jones" w:date="2022-01-11T16:46:00Z"/>
                <w:rFonts w:ascii="Calibri" w:hAnsi="Calibri" w:cs="Calibri"/>
                <w:color w:val="000000"/>
                <w:sz w:val="22"/>
                <w:szCs w:val="22"/>
              </w:rPr>
            </w:pPr>
            <w:ins w:id="80588"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D16C13" w14:textId="77777777" w:rsidR="00910219" w:rsidRPr="00910219" w:rsidRDefault="00910219" w:rsidP="00910219">
            <w:pPr>
              <w:spacing w:before="0" w:after="0" w:line="240" w:lineRule="auto"/>
              <w:jc w:val="center"/>
              <w:rPr>
                <w:ins w:id="80589" w:author="pete jones" w:date="2022-01-11T16:46:00Z"/>
                <w:rFonts w:ascii="Calibri" w:hAnsi="Calibri" w:cs="Calibri"/>
                <w:color w:val="000000"/>
                <w:sz w:val="22"/>
                <w:szCs w:val="22"/>
              </w:rPr>
            </w:pPr>
            <w:ins w:id="80590"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2BEA05" w14:textId="77777777" w:rsidR="00910219" w:rsidRPr="00910219" w:rsidRDefault="00910219" w:rsidP="00910219">
            <w:pPr>
              <w:spacing w:before="0" w:after="0" w:line="240" w:lineRule="auto"/>
              <w:jc w:val="center"/>
              <w:rPr>
                <w:ins w:id="80591" w:author="pete jones" w:date="2022-01-11T16:46:00Z"/>
                <w:rFonts w:ascii="Calibri" w:hAnsi="Calibri" w:cs="Calibri"/>
                <w:color w:val="000000"/>
                <w:sz w:val="22"/>
                <w:szCs w:val="22"/>
              </w:rPr>
            </w:pPr>
            <w:ins w:id="80592"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BDA8D9" w14:textId="77777777" w:rsidR="00910219" w:rsidRPr="00910219" w:rsidRDefault="00910219" w:rsidP="00910219">
            <w:pPr>
              <w:spacing w:before="0" w:after="0" w:line="240" w:lineRule="auto"/>
              <w:jc w:val="center"/>
              <w:rPr>
                <w:ins w:id="80593" w:author="pete jones" w:date="2022-01-11T16:46:00Z"/>
                <w:rFonts w:ascii="Calibri" w:hAnsi="Calibri" w:cs="Calibri"/>
                <w:color w:val="000000"/>
                <w:sz w:val="22"/>
                <w:szCs w:val="22"/>
              </w:rPr>
            </w:pPr>
            <w:ins w:id="80594" w:author="pete jones" w:date="2022-01-11T16:46: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0336F2" w14:textId="77777777" w:rsidR="00910219" w:rsidRPr="00910219" w:rsidRDefault="00910219" w:rsidP="00910219">
            <w:pPr>
              <w:spacing w:before="0" w:after="0" w:line="240" w:lineRule="auto"/>
              <w:jc w:val="center"/>
              <w:rPr>
                <w:ins w:id="80595" w:author="pete jones" w:date="2022-01-11T16:46:00Z"/>
                <w:rFonts w:ascii="Calibri" w:hAnsi="Calibri" w:cs="Calibri"/>
                <w:color w:val="000000"/>
                <w:sz w:val="22"/>
                <w:szCs w:val="22"/>
              </w:rPr>
            </w:pPr>
            <w:ins w:id="80596" w:author="pete jones" w:date="2022-01-11T16:46: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35F9889" w14:textId="77777777" w:rsidR="00910219" w:rsidRPr="00910219" w:rsidRDefault="00910219" w:rsidP="00910219">
            <w:pPr>
              <w:spacing w:before="0" w:after="0" w:line="240" w:lineRule="auto"/>
              <w:jc w:val="center"/>
              <w:rPr>
                <w:ins w:id="80597" w:author="pete jones" w:date="2022-01-11T16:46:00Z"/>
                <w:rFonts w:ascii="Calibri" w:hAnsi="Calibri" w:cs="Calibri"/>
                <w:color w:val="000000"/>
                <w:sz w:val="22"/>
                <w:szCs w:val="22"/>
              </w:rPr>
            </w:pPr>
            <w:ins w:id="80598" w:author="pete jones" w:date="2022-01-11T16:46:00Z">
              <w:r w:rsidRPr="00910219">
                <w:rPr>
                  <w:rFonts w:ascii="Calibri" w:hAnsi="Calibri" w:cs="Calibri"/>
                  <w:color w:val="000000"/>
                  <w:sz w:val="22"/>
                  <w:szCs w:val="22"/>
                </w:rPr>
                <w:t> </w:t>
              </w:r>
            </w:ins>
          </w:p>
        </w:tc>
      </w:tr>
    </w:tbl>
    <w:p w14:paraId="12E9D08D" w14:textId="57EC5ABB" w:rsidR="00910219" w:rsidRDefault="00910219" w:rsidP="00406988">
      <w:pPr>
        <w:jc w:val="left"/>
        <w:rPr>
          <w:ins w:id="80599" w:author="pete jones" w:date="2022-01-11T16:46: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910219" w:rsidRPr="00910219" w14:paraId="06B88D53" w14:textId="77777777" w:rsidTr="00910219">
        <w:trPr>
          <w:trHeight w:val="300"/>
          <w:ins w:id="80600" w:author="pete jones" w:date="2022-01-11T16:47:00Z"/>
        </w:trPr>
        <w:tc>
          <w:tcPr>
            <w:tcW w:w="400" w:type="dxa"/>
            <w:tcBorders>
              <w:top w:val="nil"/>
              <w:left w:val="nil"/>
              <w:bottom w:val="nil"/>
              <w:right w:val="nil"/>
            </w:tcBorders>
            <w:shd w:val="clear" w:color="auto" w:fill="auto"/>
            <w:noWrap/>
            <w:vAlign w:val="center"/>
            <w:hideMark/>
          </w:tcPr>
          <w:p w14:paraId="633AA03B" w14:textId="77777777" w:rsidR="00910219" w:rsidRPr="00910219" w:rsidRDefault="00910219" w:rsidP="00910219">
            <w:pPr>
              <w:spacing w:before="0" w:after="0" w:line="240" w:lineRule="auto"/>
              <w:jc w:val="left"/>
              <w:rPr>
                <w:ins w:id="80601" w:author="pete jones" w:date="2022-01-11T16:47: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B21D578" w14:textId="77777777" w:rsidR="00910219" w:rsidRPr="00910219" w:rsidRDefault="00910219" w:rsidP="00910219">
            <w:pPr>
              <w:spacing w:before="0" w:after="0" w:line="240" w:lineRule="auto"/>
              <w:jc w:val="center"/>
              <w:rPr>
                <w:ins w:id="80602" w:author="pete jones" w:date="2022-01-11T16:47:00Z"/>
                <w:rFonts w:ascii="Calibri" w:hAnsi="Calibri" w:cs="Calibri"/>
                <w:b/>
                <w:bCs/>
                <w:color w:val="000000"/>
                <w:sz w:val="32"/>
                <w:szCs w:val="32"/>
              </w:rPr>
            </w:pPr>
            <w:ins w:id="80603" w:author="pete jones" w:date="2022-01-11T16:47:00Z">
              <w:r w:rsidRPr="00910219">
                <w:rPr>
                  <w:rFonts w:ascii="Calibri" w:hAnsi="Calibri" w:cs="Calibri"/>
                  <w:b/>
                  <w:bCs/>
                  <w:color w:val="000000"/>
                  <w:sz w:val="32"/>
                  <w:szCs w:val="32"/>
                </w:rPr>
                <w:t>Queen Mary University of Lond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C0734DC" w14:textId="77777777" w:rsidR="00910219" w:rsidRPr="00910219" w:rsidRDefault="00910219" w:rsidP="00910219">
            <w:pPr>
              <w:spacing w:before="0" w:after="0" w:line="240" w:lineRule="auto"/>
              <w:jc w:val="right"/>
              <w:rPr>
                <w:ins w:id="80604" w:author="pete jones" w:date="2022-01-11T16:47:00Z"/>
                <w:rFonts w:ascii="Calibri" w:hAnsi="Calibri" w:cs="Calibri"/>
                <w:color w:val="000000"/>
                <w:sz w:val="22"/>
                <w:szCs w:val="22"/>
              </w:rPr>
            </w:pPr>
            <w:ins w:id="80605" w:author="pete jones" w:date="2022-01-11T16:47: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B83B4B5" w14:textId="77777777" w:rsidR="00910219" w:rsidRPr="00910219" w:rsidRDefault="00910219" w:rsidP="00910219">
            <w:pPr>
              <w:spacing w:before="0" w:after="0" w:line="240" w:lineRule="auto"/>
              <w:jc w:val="center"/>
              <w:rPr>
                <w:ins w:id="80606" w:author="pete jones" w:date="2022-01-11T16:47:00Z"/>
                <w:rFonts w:ascii="Calibri" w:hAnsi="Calibri" w:cs="Calibri"/>
                <w:color w:val="000000"/>
                <w:sz w:val="22"/>
                <w:szCs w:val="22"/>
              </w:rPr>
            </w:pPr>
            <w:ins w:id="80607" w:author="pete jones" w:date="2022-01-11T16:47:00Z">
              <w:r w:rsidRPr="00910219">
                <w:rPr>
                  <w:rFonts w:ascii="Calibri" w:hAnsi="Calibri" w:cs="Calibri"/>
                  <w:color w:val="000000"/>
                  <w:sz w:val="22"/>
                  <w:szCs w:val="22"/>
                </w:rPr>
                <w:t>42</w:t>
              </w:r>
            </w:ins>
          </w:p>
        </w:tc>
      </w:tr>
      <w:tr w:rsidR="00910219" w:rsidRPr="00910219" w14:paraId="331A69DB" w14:textId="77777777" w:rsidTr="00910219">
        <w:trPr>
          <w:trHeight w:val="315"/>
          <w:ins w:id="80608" w:author="pete jones" w:date="2022-01-11T16:47:00Z"/>
        </w:trPr>
        <w:tc>
          <w:tcPr>
            <w:tcW w:w="400" w:type="dxa"/>
            <w:tcBorders>
              <w:top w:val="nil"/>
              <w:left w:val="nil"/>
              <w:bottom w:val="nil"/>
              <w:right w:val="nil"/>
            </w:tcBorders>
            <w:shd w:val="clear" w:color="auto" w:fill="auto"/>
            <w:noWrap/>
            <w:vAlign w:val="center"/>
            <w:hideMark/>
          </w:tcPr>
          <w:p w14:paraId="71126F82" w14:textId="77777777" w:rsidR="00910219" w:rsidRPr="00910219" w:rsidRDefault="00910219" w:rsidP="00910219">
            <w:pPr>
              <w:spacing w:before="0" w:after="0" w:line="240" w:lineRule="auto"/>
              <w:jc w:val="center"/>
              <w:rPr>
                <w:ins w:id="80609" w:author="pete jones" w:date="2022-01-11T16:4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6B4CBD91" w14:textId="77777777" w:rsidR="00910219" w:rsidRPr="00910219" w:rsidRDefault="00910219" w:rsidP="00910219">
            <w:pPr>
              <w:spacing w:before="0" w:after="0" w:line="240" w:lineRule="auto"/>
              <w:jc w:val="left"/>
              <w:rPr>
                <w:ins w:id="80610" w:author="pete jones" w:date="2022-01-11T16:47: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7A1160E1" w14:textId="77777777" w:rsidR="00910219" w:rsidRPr="00910219" w:rsidRDefault="00910219" w:rsidP="00910219">
            <w:pPr>
              <w:spacing w:before="0" w:after="0" w:line="240" w:lineRule="auto"/>
              <w:jc w:val="right"/>
              <w:rPr>
                <w:ins w:id="80611" w:author="pete jones" w:date="2022-01-11T16:47:00Z"/>
                <w:rFonts w:ascii="Calibri" w:hAnsi="Calibri" w:cs="Calibri"/>
                <w:color w:val="000000"/>
                <w:sz w:val="22"/>
                <w:szCs w:val="22"/>
              </w:rPr>
            </w:pPr>
            <w:ins w:id="80612" w:author="pete jones" w:date="2022-01-11T16:47: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7BE85A9" w14:textId="77777777" w:rsidR="00910219" w:rsidRPr="00910219" w:rsidRDefault="00910219" w:rsidP="00910219">
            <w:pPr>
              <w:spacing w:before="0" w:after="0" w:line="240" w:lineRule="auto"/>
              <w:jc w:val="center"/>
              <w:rPr>
                <w:ins w:id="80613" w:author="pete jones" w:date="2022-01-11T16:47:00Z"/>
                <w:rFonts w:ascii="Calibri" w:hAnsi="Calibri" w:cs="Calibri"/>
                <w:color w:val="000000"/>
                <w:sz w:val="22"/>
                <w:szCs w:val="22"/>
              </w:rPr>
            </w:pPr>
            <w:ins w:id="80614" w:author="pete jones" w:date="2022-01-11T16:47:00Z">
              <w:r w:rsidRPr="00910219">
                <w:rPr>
                  <w:rFonts w:ascii="Calibri" w:hAnsi="Calibri" w:cs="Calibri"/>
                  <w:color w:val="000000"/>
                  <w:sz w:val="22"/>
                  <w:szCs w:val="22"/>
                </w:rPr>
                <w:t>29</w:t>
              </w:r>
            </w:ins>
          </w:p>
        </w:tc>
      </w:tr>
      <w:tr w:rsidR="00910219" w:rsidRPr="00910219" w14:paraId="7C5AAD50" w14:textId="77777777" w:rsidTr="00910219">
        <w:trPr>
          <w:trHeight w:val="315"/>
          <w:ins w:id="80615" w:author="pete jones" w:date="2022-01-11T16:47:00Z"/>
        </w:trPr>
        <w:tc>
          <w:tcPr>
            <w:tcW w:w="400" w:type="dxa"/>
            <w:tcBorders>
              <w:top w:val="nil"/>
              <w:left w:val="nil"/>
              <w:bottom w:val="nil"/>
              <w:right w:val="nil"/>
            </w:tcBorders>
            <w:shd w:val="clear" w:color="auto" w:fill="auto"/>
            <w:noWrap/>
            <w:vAlign w:val="center"/>
            <w:hideMark/>
          </w:tcPr>
          <w:p w14:paraId="175BB8A6" w14:textId="77777777" w:rsidR="00910219" w:rsidRPr="00910219" w:rsidRDefault="00910219" w:rsidP="00910219">
            <w:pPr>
              <w:spacing w:before="0" w:after="0" w:line="240" w:lineRule="auto"/>
              <w:jc w:val="center"/>
              <w:rPr>
                <w:ins w:id="80616" w:author="pete jones" w:date="2022-01-11T16:4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4C773B9" w14:textId="77777777" w:rsidR="00910219" w:rsidRPr="00910219" w:rsidRDefault="00910219" w:rsidP="00910219">
            <w:pPr>
              <w:spacing w:before="0" w:after="0" w:line="240" w:lineRule="auto"/>
              <w:jc w:val="left"/>
              <w:rPr>
                <w:ins w:id="80617" w:author="pete jones" w:date="2022-01-11T16:47: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62AF5B9E" w14:textId="77777777" w:rsidR="00910219" w:rsidRPr="00910219" w:rsidRDefault="00910219" w:rsidP="00910219">
            <w:pPr>
              <w:spacing w:before="0" w:after="0" w:line="240" w:lineRule="auto"/>
              <w:jc w:val="center"/>
              <w:rPr>
                <w:ins w:id="80618" w:author="pete jones" w:date="2022-01-11T16:47:00Z"/>
                <w:rFonts w:ascii="Calibri" w:hAnsi="Calibri" w:cs="Calibri"/>
                <w:b/>
                <w:bCs/>
                <w:i/>
                <w:iCs/>
                <w:color w:val="000000"/>
                <w:sz w:val="22"/>
                <w:szCs w:val="22"/>
              </w:rPr>
            </w:pPr>
            <w:ins w:id="80619" w:author="pete jones" w:date="2022-01-11T16:47:00Z">
              <w:r w:rsidRPr="00910219">
                <w:rPr>
                  <w:rFonts w:ascii="Calibri" w:hAnsi="Calibri" w:cs="Calibri"/>
                  <w:b/>
                  <w:bCs/>
                  <w:i/>
                  <w:iCs/>
                  <w:color w:val="000000"/>
                  <w:sz w:val="22"/>
                  <w:szCs w:val="22"/>
                </w:rPr>
                <w:t>Acceptance Criteria</w:t>
              </w:r>
            </w:ins>
          </w:p>
        </w:tc>
      </w:tr>
      <w:tr w:rsidR="00910219" w:rsidRPr="00910219" w14:paraId="3FA4F711" w14:textId="77777777" w:rsidTr="00910219">
        <w:trPr>
          <w:trHeight w:val="300"/>
          <w:ins w:id="80620" w:author="pete jones" w:date="2022-01-11T16:47:00Z"/>
        </w:trPr>
        <w:tc>
          <w:tcPr>
            <w:tcW w:w="400" w:type="dxa"/>
            <w:tcBorders>
              <w:top w:val="nil"/>
              <w:left w:val="nil"/>
              <w:bottom w:val="nil"/>
              <w:right w:val="nil"/>
            </w:tcBorders>
            <w:shd w:val="clear" w:color="auto" w:fill="auto"/>
            <w:noWrap/>
            <w:vAlign w:val="center"/>
            <w:hideMark/>
          </w:tcPr>
          <w:p w14:paraId="3DB7CC00" w14:textId="77777777" w:rsidR="00910219" w:rsidRPr="00910219" w:rsidRDefault="00910219" w:rsidP="00910219">
            <w:pPr>
              <w:spacing w:before="0" w:after="0" w:line="240" w:lineRule="auto"/>
              <w:jc w:val="center"/>
              <w:rPr>
                <w:ins w:id="80621" w:author="pete jones" w:date="2022-01-11T16:47: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4F19F23E" w14:textId="5C447FDB" w:rsidR="00910219" w:rsidRPr="00910219" w:rsidRDefault="00910219" w:rsidP="00910219">
            <w:pPr>
              <w:spacing w:before="0" w:after="0" w:line="240" w:lineRule="auto"/>
              <w:jc w:val="left"/>
              <w:rPr>
                <w:ins w:id="80622" w:author="pete jones" w:date="2022-01-11T16:47:00Z"/>
                <w:rFonts w:ascii="Calibri" w:hAnsi="Calibri" w:cs="Calibri"/>
                <w:color w:val="000000"/>
                <w:sz w:val="22"/>
                <w:szCs w:val="22"/>
              </w:rPr>
            </w:pPr>
            <w:ins w:id="80623" w:author="pete jones" w:date="2022-01-11T16:47:00Z">
              <w:r w:rsidRPr="00910219">
                <w:rPr>
                  <w:rFonts w:ascii="Calibri" w:hAnsi="Calibri" w:cs="Calibri"/>
                  <w:color w:val="000000"/>
                  <w:sz w:val="22"/>
                  <w:szCs w:val="22"/>
                </w:rPr>
                <w:t xml:space="preserve">Estimated engineering intake 2018 (at 3%) of </w:t>
              </w:r>
            </w:ins>
            <w:ins w:id="80624" w:author="pete jones" w:date="2022-03-30T12:33:00Z">
              <w:r w:rsidR="00042512">
                <w:rPr>
                  <w:rFonts w:ascii="Calibri" w:hAnsi="Calibri" w:cs="Calibri"/>
                  <w:color w:val="000000"/>
                  <w:sz w:val="22"/>
                  <w:szCs w:val="22"/>
                </w:rPr>
                <w:t xml:space="preserve">the </w:t>
              </w:r>
            </w:ins>
            <w:ins w:id="80625" w:author="pete jones" w:date="2022-01-11T16:47: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16F10FC" w14:textId="77777777" w:rsidR="00910219" w:rsidRPr="00910219" w:rsidRDefault="00910219" w:rsidP="00910219">
            <w:pPr>
              <w:spacing w:before="0" w:after="0" w:line="240" w:lineRule="auto"/>
              <w:jc w:val="right"/>
              <w:rPr>
                <w:ins w:id="80626" w:author="pete jones" w:date="2022-01-11T16:47:00Z"/>
                <w:rFonts w:ascii="Calibri" w:hAnsi="Calibri" w:cs="Calibri"/>
                <w:color w:val="000000"/>
                <w:sz w:val="22"/>
                <w:szCs w:val="22"/>
              </w:rPr>
            </w:pPr>
            <w:ins w:id="80627" w:author="pete jones" w:date="2022-01-11T16:47: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CEB72EF" w14:textId="77777777" w:rsidR="00910219" w:rsidRPr="00910219" w:rsidRDefault="00910219" w:rsidP="00910219">
            <w:pPr>
              <w:spacing w:before="0" w:after="0" w:line="240" w:lineRule="auto"/>
              <w:jc w:val="center"/>
              <w:rPr>
                <w:ins w:id="80628" w:author="pete jones" w:date="2022-01-11T16:47:00Z"/>
                <w:rFonts w:ascii="Calibri" w:hAnsi="Calibri" w:cs="Calibri"/>
                <w:color w:val="000000"/>
                <w:sz w:val="22"/>
                <w:szCs w:val="22"/>
              </w:rPr>
            </w:pPr>
            <w:ins w:id="80629" w:author="pete jones" w:date="2022-01-11T16:47:00Z">
              <w:r w:rsidRPr="00910219">
                <w:rPr>
                  <w:rFonts w:ascii="Calibri" w:hAnsi="Calibri" w:cs="Calibri"/>
                  <w:color w:val="000000"/>
                  <w:sz w:val="22"/>
                  <w:szCs w:val="22"/>
                </w:rPr>
                <w:t>AAB</w:t>
              </w:r>
            </w:ins>
          </w:p>
        </w:tc>
      </w:tr>
      <w:tr w:rsidR="00910219" w:rsidRPr="00910219" w14:paraId="041FB259" w14:textId="77777777" w:rsidTr="00910219">
        <w:trPr>
          <w:trHeight w:val="315"/>
          <w:ins w:id="80630" w:author="pete jones" w:date="2022-01-11T16:47:00Z"/>
        </w:trPr>
        <w:tc>
          <w:tcPr>
            <w:tcW w:w="400" w:type="dxa"/>
            <w:tcBorders>
              <w:top w:val="nil"/>
              <w:left w:val="nil"/>
              <w:bottom w:val="nil"/>
              <w:right w:val="nil"/>
            </w:tcBorders>
            <w:shd w:val="clear" w:color="auto" w:fill="auto"/>
            <w:noWrap/>
            <w:vAlign w:val="center"/>
            <w:hideMark/>
          </w:tcPr>
          <w:p w14:paraId="36A72284" w14:textId="77777777" w:rsidR="00910219" w:rsidRPr="00910219" w:rsidRDefault="00910219" w:rsidP="00910219">
            <w:pPr>
              <w:spacing w:before="0" w:after="0" w:line="240" w:lineRule="auto"/>
              <w:jc w:val="center"/>
              <w:rPr>
                <w:ins w:id="80631" w:author="pete jones" w:date="2022-01-11T16:47: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44E3E58A" w14:textId="77777777" w:rsidR="00910219" w:rsidRPr="00910219" w:rsidRDefault="00910219" w:rsidP="00910219">
            <w:pPr>
              <w:spacing w:before="0" w:after="0" w:line="240" w:lineRule="auto"/>
              <w:jc w:val="left"/>
              <w:rPr>
                <w:ins w:id="80632" w:author="pete jones" w:date="2022-01-11T16:47: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75E9B2D3" w14:textId="77777777" w:rsidR="00910219" w:rsidRPr="00910219" w:rsidRDefault="00910219" w:rsidP="00910219">
            <w:pPr>
              <w:spacing w:before="0" w:after="0" w:line="240" w:lineRule="auto"/>
              <w:jc w:val="right"/>
              <w:rPr>
                <w:ins w:id="80633" w:author="pete jones" w:date="2022-01-11T16:47:00Z"/>
                <w:rFonts w:ascii="Calibri" w:hAnsi="Calibri" w:cs="Calibri"/>
                <w:color w:val="000000"/>
                <w:sz w:val="22"/>
                <w:szCs w:val="22"/>
              </w:rPr>
            </w:pPr>
            <w:ins w:id="80634" w:author="pete jones" w:date="2022-01-11T16:47: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217E44BC" w14:textId="77777777" w:rsidR="00910219" w:rsidRPr="00910219" w:rsidRDefault="00910219" w:rsidP="00910219">
            <w:pPr>
              <w:spacing w:before="0" w:after="0" w:line="240" w:lineRule="auto"/>
              <w:jc w:val="center"/>
              <w:rPr>
                <w:ins w:id="80635" w:author="pete jones" w:date="2022-01-11T16:47:00Z"/>
                <w:rFonts w:ascii="Calibri" w:hAnsi="Calibri" w:cs="Calibri"/>
                <w:color w:val="000000"/>
                <w:sz w:val="22"/>
                <w:szCs w:val="22"/>
              </w:rPr>
            </w:pPr>
            <w:ins w:id="80636" w:author="pete jones" w:date="2022-01-11T16:47:00Z">
              <w:r w:rsidRPr="00910219">
                <w:rPr>
                  <w:rFonts w:ascii="Calibri" w:hAnsi="Calibri" w:cs="Calibri"/>
                  <w:color w:val="000000"/>
                  <w:sz w:val="22"/>
                  <w:szCs w:val="22"/>
                </w:rPr>
                <w:t>DDD</w:t>
              </w:r>
            </w:ins>
          </w:p>
        </w:tc>
      </w:tr>
      <w:tr w:rsidR="00910219" w:rsidRPr="00910219" w14:paraId="78ABCD35" w14:textId="77777777" w:rsidTr="00910219">
        <w:trPr>
          <w:trHeight w:val="315"/>
          <w:ins w:id="80637" w:author="pete jones" w:date="2022-01-11T16:47:00Z"/>
        </w:trPr>
        <w:tc>
          <w:tcPr>
            <w:tcW w:w="400" w:type="dxa"/>
            <w:tcBorders>
              <w:top w:val="nil"/>
              <w:left w:val="nil"/>
              <w:bottom w:val="nil"/>
              <w:right w:val="nil"/>
            </w:tcBorders>
            <w:shd w:val="clear" w:color="auto" w:fill="auto"/>
            <w:noWrap/>
            <w:vAlign w:val="center"/>
            <w:hideMark/>
          </w:tcPr>
          <w:p w14:paraId="4F09AFD6" w14:textId="77777777" w:rsidR="00910219" w:rsidRPr="00910219" w:rsidRDefault="00910219" w:rsidP="00910219">
            <w:pPr>
              <w:spacing w:before="0" w:after="0" w:line="240" w:lineRule="auto"/>
              <w:jc w:val="center"/>
              <w:rPr>
                <w:ins w:id="80638" w:author="pete jones" w:date="2022-01-11T16:47: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41AB84BA" w14:textId="77777777" w:rsidR="00910219" w:rsidRPr="00910219" w:rsidRDefault="00910219" w:rsidP="00910219">
            <w:pPr>
              <w:spacing w:before="0" w:after="0" w:line="240" w:lineRule="auto"/>
              <w:jc w:val="center"/>
              <w:rPr>
                <w:ins w:id="80639" w:author="pete jones" w:date="2022-01-11T16:47:00Z"/>
                <w:rFonts w:ascii="Calibri" w:hAnsi="Calibri" w:cs="Calibri"/>
                <w:b/>
                <w:bCs/>
                <w:color w:val="000000"/>
              </w:rPr>
            </w:pPr>
            <w:ins w:id="80640" w:author="pete jones" w:date="2022-01-11T16:47:00Z">
              <w:r w:rsidRPr="00910219">
                <w:rPr>
                  <w:rFonts w:ascii="Calibri" w:hAnsi="Calibri" w:cs="Calibri"/>
                  <w:b/>
                  <w:bCs/>
                  <w:color w:val="000000"/>
                </w:rPr>
                <w:t>147</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C0FA132" w14:textId="77777777" w:rsidR="00910219" w:rsidRPr="00910219" w:rsidRDefault="00910219" w:rsidP="00910219">
            <w:pPr>
              <w:spacing w:before="0" w:after="0" w:line="240" w:lineRule="auto"/>
              <w:jc w:val="right"/>
              <w:rPr>
                <w:ins w:id="80641" w:author="pete jones" w:date="2022-01-11T16:47:00Z"/>
                <w:rFonts w:ascii="Calibri" w:hAnsi="Calibri" w:cs="Calibri"/>
                <w:color w:val="000000"/>
                <w:sz w:val="22"/>
                <w:szCs w:val="22"/>
              </w:rPr>
            </w:pPr>
            <w:ins w:id="80642" w:author="pete jones" w:date="2022-01-11T16:47: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EA7DBE6" w14:textId="77777777" w:rsidR="00910219" w:rsidRPr="00910219" w:rsidRDefault="00910219" w:rsidP="00910219">
            <w:pPr>
              <w:spacing w:before="0" w:after="0" w:line="240" w:lineRule="auto"/>
              <w:jc w:val="center"/>
              <w:rPr>
                <w:ins w:id="80643" w:author="pete jones" w:date="2022-01-11T16:47:00Z"/>
                <w:rFonts w:ascii="Calibri" w:hAnsi="Calibri" w:cs="Calibri"/>
                <w:color w:val="000000"/>
                <w:sz w:val="22"/>
                <w:szCs w:val="22"/>
              </w:rPr>
            </w:pPr>
            <w:ins w:id="80644" w:author="pete jones" w:date="2022-01-11T16:47:00Z">
              <w:r w:rsidRPr="00910219">
                <w:rPr>
                  <w:rFonts w:ascii="Calibri" w:hAnsi="Calibri" w:cs="Calibri"/>
                  <w:color w:val="000000"/>
                  <w:sz w:val="22"/>
                  <w:szCs w:val="22"/>
                </w:rPr>
                <w:t>136 - 144</w:t>
              </w:r>
            </w:ins>
          </w:p>
        </w:tc>
      </w:tr>
      <w:tr w:rsidR="00910219" w:rsidRPr="00910219" w14:paraId="2BD4149D" w14:textId="77777777" w:rsidTr="00910219">
        <w:trPr>
          <w:trHeight w:val="315"/>
          <w:ins w:id="80645" w:author="pete jones" w:date="2022-01-11T16:47:00Z"/>
        </w:trPr>
        <w:tc>
          <w:tcPr>
            <w:tcW w:w="400" w:type="dxa"/>
            <w:tcBorders>
              <w:top w:val="nil"/>
              <w:left w:val="nil"/>
              <w:bottom w:val="nil"/>
              <w:right w:val="nil"/>
            </w:tcBorders>
            <w:shd w:val="clear" w:color="auto" w:fill="auto"/>
            <w:noWrap/>
            <w:vAlign w:val="center"/>
            <w:hideMark/>
          </w:tcPr>
          <w:p w14:paraId="71EC7578" w14:textId="77777777" w:rsidR="00910219" w:rsidRPr="00910219" w:rsidRDefault="00910219" w:rsidP="00910219">
            <w:pPr>
              <w:spacing w:before="0" w:after="0" w:line="240" w:lineRule="auto"/>
              <w:jc w:val="center"/>
              <w:rPr>
                <w:ins w:id="80646" w:author="pete jones" w:date="2022-01-11T16:47: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17636951" w14:textId="3CFAC96A" w:rsidR="00910219" w:rsidRPr="00910219" w:rsidRDefault="00910219" w:rsidP="00910219">
            <w:pPr>
              <w:spacing w:before="0" w:after="0" w:line="240" w:lineRule="auto"/>
              <w:jc w:val="left"/>
              <w:rPr>
                <w:ins w:id="80647" w:author="pete jones" w:date="2022-01-11T16:47:00Z"/>
                <w:rFonts w:ascii="Calibri" w:hAnsi="Calibri" w:cs="Calibri"/>
                <w:color w:val="000000"/>
                <w:sz w:val="22"/>
                <w:szCs w:val="22"/>
              </w:rPr>
            </w:pPr>
            <w:ins w:id="80648" w:author="pete jones" w:date="2022-01-11T16:47:00Z">
              <w:r w:rsidRPr="00910219">
                <w:rPr>
                  <w:rFonts w:ascii="Calibri" w:hAnsi="Calibri" w:cs="Calibri"/>
                  <w:noProof/>
                  <w:color w:val="000000"/>
                  <w:sz w:val="22"/>
                  <w:szCs w:val="22"/>
                </w:rPr>
                <w:drawing>
                  <wp:anchor distT="0" distB="0" distL="114300" distR="114300" simplePos="0" relativeHeight="251707392" behindDoc="0" locked="0" layoutInCell="1" allowOverlap="1" wp14:anchorId="0BFF7BBC" wp14:editId="76D145AB">
                    <wp:simplePos x="0" y="0"/>
                    <wp:positionH relativeFrom="column">
                      <wp:posOffset>0</wp:posOffset>
                    </wp:positionH>
                    <wp:positionV relativeFrom="paragraph">
                      <wp:posOffset>171450</wp:posOffset>
                    </wp:positionV>
                    <wp:extent cx="2524125" cy="923925"/>
                    <wp:effectExtent l="0" t="0" r="9525" b="9525"/>
                    <wp:wrapNone/>
                    <wp:docPr id="345253033" name="Chart 345253033">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3EC77958" w14:textId="77777777">
              <w:trPr>
                <w:trHeight w:val="315"/>
                <w:tblCellSpacing w:w="0" w:type="dxa"/>
                <w:ins w:id="80649" w:author="pete jones" w:date="2022-01-11T16:47: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BCC117B" w14:textId="77777777" w:rsidR="00910219" w:rsidRPr="00910219" w:rsidRDefault="00910219" w:rsidP="00910219">
                  <w:pPr>
                    <w:spacing w:before="0" w:after="0" w:line="240" w:lineRule="auto"/>
                    <w:jc w:val="left"/>
                    <w:rPr>
                      <w:ins w:id="80650" w:author="pete jones" w:date="2022-01-11T16:47:00Z"/>
                      <w:rFonts w:ascii="Calibri" w:hAnsi="Calibri" w:cs="Calibri"/>
                      <w:b/>
                      <w:bCs/>
                      <w:i/>
                      <w:iCs/>
                      <w:color w:val="000000"/>
                      <w:sz w:val="22"/>
                      <w:szCs w:val="22"/>
                    </w:rPr>
                  </w:pPr>
                  <w:ins w:id="80651" w:author="pete jones" w:date="2022-01-11T16:47:00Z">
                    <w:r w:rsidRPr="00910219">
                      <w:rPr>
                        <w:rFonts w:ascii="Calibri" w:hAnsi="Calibri" w:cs="Calibri"/>
                        <w:b/>
                        <w:bCs/>
                        <w:i/>
                        <w:iCs/>
                        <w:color w:val="000000"/>
                        <w:sz w:val="22"/>
                        <w:szCs w:val="22"/>
                      </w:rPr>
                      <w:t>Type of module category</w:t>
                    </w:r>
                  </w:ins>
                </w:p>
              </w:tc>
            </w:tr>
          </w:tbl>
          <w:p w14:paraId="058700C3" w14:textId="77777777" w:rsidR="00910219" w:rsidRPr="00910219" w:rsidRDefault="00910219" w:rsidP="00910219">
            <w:pPr>
              <w:spacing w:before="0" w:after="0" w:line="240" w:lineRule="auto"/>
              <w:jc w:val="left"/>
              <w:rPr>
                <w:ins w:id="80652" w:author="pete jones" w:date="2022-01-11T16:47: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2734D983" w14:textId="77777777" w:rsidR="00910219" w:rsidRPr="00910219" w:rsidRDefault="00910219" w:rsidP="00910219">
            <w:pPr>
              <w:spacing w:before="0" w:after="0" w:line="240" w:lineRule="auto"/>
              <w:jc w:val="right"/>
              <w:rPr>
                <w:ins w:id="80653" w:author="pete jones" w:date="2022-01-11T16:47:00Z"/>
                <w:rFonts w:ascii="Calibri" w:hAnsi="Calibri" w:cs="Calibri"/>
                <w:color w:val="000000"/>
                <w:sz w:val="22"/>
                <w:szCs w:val="22"/>
              </w:rPr>
            </w:pPr>
            <w:ins w:id="80654" w:author="pete jones" w:date="2022-01-11T16:47:00Z">
              <w:r w:rsidRPr="0091021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3189318F" w14:textId="77777777" w:rsidR="00910219" w:rsidRPr="00910219" w:rsidRDefault="00910219" w:rsidP="00910219">
            <w:pPr>
              <w:spacing w:before="0" w:after="0" w:line="240" w:lineRule="auto"/>
              <w:jc w:val="right"/>
              <w:rPr>
                <w:ins w:id="80655" w:author="pete jones" w:date="2022-01-11T16:47: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773F12E9" w14:textId="77777777" w:rsidR="00910219" w:rsidRPr="00910219" w:rsidRDefault="00910219" w:rsidP="00910219">
            <w:pPr>
              <w:spacing w:before="0" w:after="0" w:line="240" w:lineRule="auto"/>
              <w:jc w:val="left"/>
              <w:rPr>
                <w:ins w:id="80656"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49C57E4A" w14:textId="77777777" w:rsidR="00910219" w:rsidRPr="00910219" w:rsidRDefault="00910219" w:rsidP="00910219">
            <w:pPr>
              <w:spacing w:before="0" w:after="0" w:line="240" w:lineRule="auto"/>
              <w:jc w:val="left"/>
              <w:rPr>
                <w:ins w:id="80657"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388AAA49" w14:textId="77777777" w:rsidR="00910219" w:rsidRPr="00910219" w:rsidRDefault="00910219" w:rsidP="00910219">
            <w:pPr>
              <w:spacing w:before="0" w:after="0" w:line="240" w:lineRule="auto"/>
              <w:jc w:val="left"/>
              <w:rPr>
                <w:ins w:id="80658"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3AB37E59" w14:textId="77777777" w:rsidR="00910219" w:rsidRPr="00910219" w:rsidRDefault="00910219" w:rsidP="00910219">
            <w:pPr>
              <w:spacing w:before="0" w:after="0" w:line="240" w:lineRule="auto"/>
              <w:jc w:val="left"/>
              <w:rPr>
                <w:ins w:id="80659"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302EF48" w14:textId="77777777" w:rsidR="00910219" w:rsidRPr="00910219" w:rsidRDefault="00910219" w:rsidP="00910219">
            <w:pPr>
              <w:spacing w:before="0" w:after="0" w:line="240" w:lineRule="auto"/>
              <w:jc w:val="left"/>
              <w:rPr>
                <w:ins w:id="80660"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2A2538D" w14:textId="77777777" w:rsidR="00910219" w:rsidRPr="00910219" w:rsidRDefault="00910219" w:rsidP="00910219">
            <w:pPr>
              <w:spacing w:before="0" w:after="0" w:line="240" w:lineRule="auto"/>
              <w:jc w:val="center"/>
              <w:rPr>
                <w:ins w:id="80661"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86C437B" w14:textId="77777777" w:rsidR="00910219" w:rsidRPr="00910219" w:rsidRDefault="00910219" w:rsidP="00910219">
            <w:pPr>
              <w:spacing w:before="0" w:after="0" w:line="240" w:lineRule="auto"/>
              <w:jc w:val="center"/>
              <w:rPr>
                <w:ins w:id="80662"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C6597E1" w14:textId="77777777" w:rsidR="00910219" w:rsidRPr="00910219" w:rsidRDefault="00910219" w:rsidP="00910219">
            <w:pPr>
              <w:spacing w:before="0" w:after="0" w:line="240" w:lineRule="auto"/>
              <w:jc w:val="center"/>
              <w:rPr>
                <w:ins w:id="80663"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080768A" w14:textId="77777777" w:rsidR="00910219" w:rsidRPr="00910219" w:rsidRDefault="00910219" w:rsidP="00910219">
            <w:pPr>
              <w:spacing w:before="0" w:after="0" w:line="240" w:lineRule="auto"/>
              <w:jc w:val="center"/>
              <w:rPr>
                <w:ins w:id="80664" w:author="pete jones" w:date="2022-01-11T16:4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0B508A3E" w14:textId="77777777" w:rsidR="00910219" w:rsidRPr="00910219" w:rsidRDefault="00910219" w:rsidP="00910219">
            <w:pPr>
              <w:spacing w:before="0" w:after="0" w:line="240" w:lineRule="auto"/>
              <w:jc w:val="center"/>
              <w:rPr>
                <w:ins w:id="80665" w:author="pete jones" w:date="2022-01-11T16:47:00Z"/>
                <w:rFonts w:ascii="Times New Roman" w:hAnsi="Times New Roman" w:cs="Times New Roman"/>
                <w:sz w:val="20"/>
                <w:szCs w:val="20"/>
              </w:rPr>
            </w:pPr>
          </w:p>
        </w:tc>
      </w:tr>
      <w:tr w:rsidR="00910219" w:rsidRPr="00910219" w14:paraId="1E2AF9C8" w14:textId="77777777" w:rsidTr="00910219">
        <w:trPr>
          <w:trHeight w:val="315"/>
          <w:ins w:id="80666" w:author="pete jones" w:date="2022-01-11T16:47:00Z"/>
        </w:trPr>
        <w:tc>
          <w:tcPr>
            <w:tcW w:w="400" w:type="dxa"/>
            <w:tcBorders>
              <w:top w:val="nil"/>
              <w:left w:val="nil"/>
              <w:bottom w:val="nil"/>
              <w:right w:val="nil"/>
            </w:tcBorders>
            <w:shd w:val="clear" w:color="auto" w:fill="auto"/>
            <w:noWrap/>
            <w:vAlign w:val="center"/>
            <w:hideMark/>
          </w:tcPr>
          <w:p w14:paraId="02278555" w14:textId="77777777" w:rsidR="00910219" w:rsidRPr="00910219" w:rsidRDefault="00910219" w:rsidP="00910219">
            <w:pPr>
              <w:spacing w:before="0" w:after="0" w:line="240" w:lineRule="auto"/>
              <w:jc w:val="center"/>
              <w:rPr>
                <w:ins w:id="80667" w:author="pete jones" w:date="2022-01-11T16:4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4132CD7E" w14:textId="77777777" w:rsidR="00910219" w:rsidRPr="00910219" w:rsidRDefault="00910219" w:rsidP="00910219">
            <w:pPr>
              <w:spacing w:before="0" w:after="0" w:line="240" w:lineRule="auto"/>
              <w:jc w:val="right"/>
              <w:rPr>
                <w:ins w:id="80668" w:author="pete jones" w:date="2022-01-11T16:47:00Z"/>
                <w:rFonts w:ascii="Calibri" w:hAnsi="Calibri" w:cs="Calibri"/>
                <w:sz w:val="22"/>
                <w:szCs w:val="22"/>
              </w:rPr>
            </w:pPr>
            <w:ins w:id="80669" w:author="pete jones" w:date="2022-01-11T16:47:00Z">
              <w:r w:rsidRPr="0091021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55023CC8" w14:textId="77777777" w:rsidR="00910219" w:rsidRPr="00910219" w:rsidRDefault="00910219" w:rsidP="00910219">
            <w:pPr>
              <w:spacing w:before="0" w:after="0" w:line="240" w:lineRule="auto"/>
              <w:jc w:val="center"/>
              <w:rPr>
                <w:ins w:id="80670" w:author="pete jones" w:date="2022-01-11T16:47:00Z"/>
                <w:rFonts w:ascii="Calibri" w:hAnsi="Calibri" w:cs="Calibri"/>
                <w:color w:val="000000"/>
                <w:sz w:val="22"/>
                <w:szCs w:val="22"/>
              </w:rPr>
            </w:pPr>
            <w:ins w:id="80671" w:author="pete jones" w:date="2022-01-11T16:47:00Z">
              <w:r w:rsidRPr="00910219">
                <w:rPr>
                  <w:rFonts w:ascii="Calibri" w:hAnsi="Calibri" w:cs="Calibri"/>
                  <w:color w:val="000000"/>
                  <w:sz w:val="22"/>
                  <w:szCs w:val="22"/>
                </w:rPr>
                <w:t>3</w:t>
              </w:r>
            </w:ins>
          </w:p>
        </w:tc>
        <w:tc>
          <w:tcPr>
            <w:tcW w:w="424" w:type="dxa"/>
            <w:tcBorders>
              <w:top w:val="nil"/>
              <w:left w:val="nil"/>
              <w:bottom w:val="nil"/>
              <w:right w:val="nil"/>
            </w:tcBorders>
            <w:shd w:val="clear" w:color="auto" w:fill="auto"/>
            <w:noWrap/>
            <w:vAlign w:val="center"/>
            <w:hideMark/>
          </w:tcPr>
          <w:p w14:paraId="51E2A59D" w14:textId="77777777" w:rsidR="00910219" w:rsidRPr="00910219" w:rsidRDefault="00910219" w:rsidP="00910219">
            <w:pPr>
              <w:spacing w:before="0" w:after="0" w:line="240" w:lineRule="auto"/>
              <w:jc w:val="center"/>
              <w:rPr>
                <w:ins w:id="80672" w:author="pete jones" w:date="2022-01-11T16:47: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7EF85385" w14:textId="77777777" w:rsidR="00910219" w:rsidRPr="00910219" w:rsidRDefault="00910219" w:rsidP="00910219">
            <w:pPr>
              <w:spacing w:before="0" w:after="0" w:line="240" w:lineRule="auto"/>
              <w:jc w:val="left"/>
              <w:rPr>
                <w:ins w:id="80673"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17A90D34" w14:textId="77777777" w:rsidR="00910219" w:rsidRPr="00910219" w:rsidRDefault="00910219" w:rsidP="00910219">
            <w:pPr>
              <w:spacing w:before="0" w:after="0" w:line="240" w:lineRule="auto"/>
              <w:jc w:val="left"/>
              <w:rPr>
                <w:ins w:id="80674"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4B6C4F58" w14:textId="77777777" w:rsidR="00910219" w:rsidRPr="00910219" w:rsidRDefault="00910219" w:rsidP="00910219">
            <w:pPr>
              <w:spacing w:before="0" w:after="0" w:line="240" w:lineRule="auto"/>
              <w:jc w:val="left"/>
              <w:rPr>
                <w:ins w:id="80675"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52CB970" w14:textId="77777777" w:rsidR="00910219" w:rsidRPr="00910219" w:rsidRDefault="00910219" w:rsidP="00910219">
            <w:pPr>
              <w:spacing w:before="0" w:after="0" w:line="240" w:lineRule="auto"/>
              <w:jc w:val="left"/>
              <w:rPr>
                <w:ins w:id="80676"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FD2C8B0" w14:textId="77777777" w:rsidR="00910219" w:rsidRPr="00910219" w:rsidRDefault="00910219" w:rsidP="00910219">
            <w:pPr>
              <w:spacing w:before="0" w:after="0" w:line="240" w:lineRule="auto"/>
              <w:jc w:val="left"/>
              <w:rPr>
                <w:ins w:id="80677"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046A0153" w14:textId="77777777" w:rsidR="00910219" w:rsidRPr="00910219" w:rsidRDefault="00910219" w:rsidP="00910219">
            <w:pPr>
              <w:spacing w:before="0" w:after="0" w:line="240" w:lineRule="auto"/>
              <w:jc w:val="left"/>
              <w:rPr>
                <w:ins w:id="80678"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1C18A84" w14:textId="77777777" w:rsidR="00910219" w:rsidRPr="00910219" w:rsidRDefault="00910219" w:rsidP="00910219">
            <w:pPr>
              <w:spacing w:before="0" w:after="0" w:line="240" w:lineRule="auto"/>
              <w:jc w:val="left"/>
              <w:rPr>
                <w:ins w:id="80679"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8EBE117" w14:textId="77777777" w:rsidR="00910219" w:rsidRPr="00910219" w:rsidRDefault="00910219" w:rsidP="00910219">
            <w:pPr>
              <w:spacing w:before="0" w:after="0" w:line="240" w:lineRule="auto"/>
              <w:jc w:val="center"/>
              <w:rPr>
                <w:ins w:id="80680"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C2701FF" w14:textId="77777777" w:rsidR="00910219" w:rsidRPr="00910219" w:rsidRDefault="00910219" w:rsidP="00910219">
            <w:pPr>
              <w:spacing w:before="0" w:after="0" w:line="240" w:lineRule="auto"/>
              <w:jc w:val="center"/>
              <w:rPr>
                <w:ins w:id="80681" w:author="pete jones" w:date="2022-01-11T16:4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7F84A13F" w14:textId="77777777" w:rsidR="00910219" w:rsidRPr="00910219" w:rsidRDefault="00910219" w:rsidP="00910219">
            <w:pPr>
              <w:spacing w:before="0" w:after="0" w:line="240" w:lineRule="auto"/>
              <w:jc w:val="center"/>
              <w:rPr>
                <w:ins w:id="80682" w:author="pete jones" w:date="2022-01-11T16:47:00Z"/>
                <w:rFonts w:ascii="Times New Roman" w:hAnsi="Times New Roman" w:cs="Times New Roman"/>
                <w:sz w:val="20"/>
                <w:szCs w:val="20"/>
              </w:rPr>
            </w:pPr>
          </w:p>
        </w:tc>
      </w:tr>
      <w:tr w:rsidR="00910219" w:rsidRPr="00910219" w14:paraId="796B082E" w14:textId="77777777" w:rsidTr="00910219">
        <w:trPr>
          <w:trHeight w:val="300"/>
          <w:ins w:id="80683" w:author="pete jones" w:date="2022-01-11T16:47:00Z"/>
        </w:trPr>
        <w:tc>
          <w:tcPr>
            <w:tcW w:w="400" w:type="dxa"/>
            <w:tcBorders>
              <w:top w:val="nil"/>
              <w:left w:val="nil"/>
              <w:bottom w:val="nil"/>
              <w:right w:val="nil"/>
            </w:tcBorders>
            <w:shd w:val="clear" w:color="auto" w:fill="auto"/>
            <w:noWrap/>
            <w:vAlign w:val="center"/>
            <w:hideMark/>
          </w:tcPr>
          <w:p w14:paraId="71BD25ED" w14:textId="77777777" w:rsidR="00910219" w:rsidRPr="00910219" w:rsidRDefault="00910219" w:rsidP="00910219">
            <w:pPr>
              <w:spacing w:before="0" w:after="0" w:line="240" w:lineRule="auto"/>
              <w:jc w:val="center"/>
              <w:rPr>
                <w:ins w:id="80684" w:author="pete jones" w:date="2022-01-11T16:4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0064DEC0" w14:textId="77777777" w:rsidR="00910219" w:rsidRPr="00910219" w:rsidRDefault="00910219" w:rsidP="00910219">
            <w:pPr>
              <w:spacing w:before="0" w:after="0" w:line="240" w:lineRule="auto"/>
              <w:jc w:val="right"/>
              <w:rPr>
                <w:ins w:id="80685" w:author="pete jones" w:date="2022-01-11T16:47:00Z"/>
                <w:rFonts w:ascii="Calibri" w:hAnsi="Calibri" w:cs="Calibri"/>
                <w:sz w:val="22"/>
                <w:szCs w:val="22"/>
              </w:rPr>
            </w:pPr>
            <w:ins w:id="80686" w:author="pete jones" w:date="2022-01-11T16:47:00Z">
              <w:r w:rsidRPr="0091021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38C223B9" w14:textId="77777777" w:rsidR="00910219" w:rsidRPr="00910219" w:rsidRDefault="00910219" w:rsidP="00910219">
            <w:pPr>
              <w:spacing w:before="0" w:after="0" w:line="240" w:lineRule="auto"/>
              <w:jc w:val="center"/>
              <w:rPr>
                <w:ins w:id="80687" w:author="pete jones" w:date="2022-01-11T16:47:00Z"/>
                <w:rFonts w:ascii="Calibri" w:hAnsi="Calibri" w:cs="Calibri"/>
                <w:color w:val="000000"/>
                <w:sz w:val="22"/>
                <w:szCs w:val="22"/>
              </w:rPr>
            </w:pPr>
            <w:ins w:id="80688" w:author="pete jones" w:date="2022-01-11T16:47:00Z">
              <w:r w:rsidRPr="00910219">
                <w:rPr>
                  <w:rFonts w:ascii="Calibri" w:hAnsi="Calibri" w:cs="Calibri"/>
                  <w:color w:val="000000"/>
                  <w:sz w:val="22"/>
                  <w:szCs w:val="22"/>
                </w:rPr>
                <w:t>6</w:t>
              </w:r>
            </w:ins>
          </w:p>
        </w:tc>
        <w:tc>
          <w:tcPr>
            <w:tcW w:w="424" w:type="dxa"/>
            <w:tcBorders>
              <w:top w:val="nil"/>
              <w:left w:val="nil"/>
              <w:bottom w:val="nil"/>
              <w:right w:val="nil"/>
            </w:tcBorders>
            <w:shd w:val="clear" w:color="auto" w:fill="auto"/>
            <w:noWrap/>
            <w:vAlign w:val="center"/>
            <w:hideMark/>
          </w:tcPr>
          <w:p w14:paraId="0AE13DFD" w14:textId="77777777" w:rsidR="00910219" w:rsidRPr="00910219" w:rsidRDefault="00910219" w:rsidP="00910219">
            <w:pPr>
              <w:spacing w:before="0" w:after="0" w:line="240" w:lineRule="auto"/>
              <w:jc w:val="center"/>
              <w:rPr>
                <w:ins w:id="80689" w:author="pete jones" w:date="2022-01-11T16:47: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7E13C33C" w14:textId="77777777" w:rsidR="00910219" w:rsidRPr="00910219" w:rsidRDefault="00910219" w:rsidP="00910219">
            <w:pPr>
              <w:spacing w:before="0" w:after="0" w:line="240" w:lineRule="auto"/>
              <w:jc w:val="center"/>
              <w:rPr>
                <w:ins w:id="80690" w:author="pete jones" w:date="2022-01-11T16:47:00Z"/>
                <w:rFonts w:ascii="Calibri" w:hAnsi="Calibri" w:cs="Calibri"/>
                <w:color w:val="000000"/>
                <w:sz w:val="22"/>
                <w:szCs w:val="22"/>
              </w:rPr>
            </w:pPr>
            <w:ins w:id="80691" w:author="pete jones" w:date="2022-01-11T16:47: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735DB11" w14:textId="77777777" w:rsidR="00910219" w:rsidRPr="00910219" w:rsidRDefault="00910219" w:rsidP="00910219">
            <w:pPr>
              <w:spacing w:before="0" w:after="0" w:line="240" w:lineRule="auto"/>
              <w:jc w:val="center"/>
              <w:rPr>
                <w:ins w:id="80692" w:author="pete jones" w:date="2022-01-11T16:47:00Z"/>
                <w:rFonts w:ascii="Calibri" w:hAnsi="Calibri" w:cs="Calibri"/>
                <w:color w:val="000000"/>
                <w:sz w:val="22"/>
                <w:szCs w:val="22"/>
              </w:rPr>
            </w:pPr>
            <w:ins w:id="80693" w:author="pete jones" w:date="2022-01-11T16:47: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8220832" w14:textId="77777777" w:rsidR="00910219" w:rsidRPr="00910219" w:rsidRDefault="00910219" w:rsidP="00910219">
            <w:pPr>
              <w:spacing w:before="0" w:after="0" w:line="240" w:lineRule="auto"/>
              <w:jc w:val="center"/>
              <w:rPr>
                <w:ins w:id="80694" w:author="pete jones" w:date="2022-01-11T16:47:00Z"/>
                <w:rFonts w:ascii="Calibri" w:hAnsi="Calibri" w:cs="Calibri"/>
                <w:color w:val="000000"/>
                <w:sz w:val="22"/>
                <w:szCs w:val="22"/>
              </w:rPr>
            </w:pPr>
            <w:ins w:id="80695" w:author="pete jones" w:date="2022-01-11T16:47: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CA14B04" w14:textId="77777777" w:rsidR="00910219" w:rsidRPr="00910219" w:rsidRDefault="00910219" w:rsidP="00910219">
            <w:pPr>
              <w:spacing w:before="0" w:after="0" w:line="240" w:lineRule="auto"/>
              <w:jc w:val="center"/>
              <w:rPr>
                <w:ins w:id="80696" w:author="pete jones" w:date="2022-01-11T16:47:00Z"/>
                <w:rFonts w:ascii="Calibri" w:hAnsi="Calibri" w:cs="Calibri"/>
                <w:color w:val="000000"/>
                <w:sz w:val="22"/>
                <w:szCs w:val="22"/>
              </w:rPr>
            </w:pPr>
            <w:ins w:id="80697" w:author="pete jones" w:date="2022-01-11T16:47: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2C7C506" w14:textId="77777777" w:rsidR="00910219" w:rsidRPr="00910219" w:rsidRDefault="00910219" w:rsidP="00910219">
            <w:pPr>
              <w:spacing w:before="0" w:after="0" w:line="240" w:lineRule="auto"/>
              <w:jc w:val="center"/>
              <w:rPr>
                <w:ins w:id="80698" w:author="pete jones" w:date="2022-01-11T16:47:00Z"/>
                <w:rFonts w:ascii="Calibri" w:hAnsi="Calibri" w:cs="Calibri"/>
                <w:color w:val="000000"/>
                <w:sz w:val="22"/>
                <w:szCs w:val="22"/>
              </w:rPr>
            </w:pPr>
            <w:ins w:id="80699" w:author="pete jones" w:date="2022-01-11T16:47: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4DE5896" w14:textId="77777777" w:rsidR="00910219" w:rsidRPr="00910219" w:rsidRDefault="00910219" w:rsidP="00910219">
            <w:pPr>
              <w:spacing w:before="0" w:after="0" w:line="240" w:lineRule="auto"/>
              <w:jc w:val="center"/>
              <w:rPr>
                <w:ins w:id="80700" w:author="pete jones" w:date="2022-01-11T16:47:00Z"/>
                <w:rFonts w:ascii="Calibri" w:hAnsi="Calibri" w:cs="Calibri"/>
                <w:color w:val="000000"/>
                <w:sz w:val="22"/>
                <w:szCs w:val="22"/>
              </w:rPr>
            </w:pPr>
            <w:ins w:id="80701" w:author="pete jones" w:date="2022-01-11T16:47: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0F9516D" w14:textId="77777777" w:rsidR="00910219" w:rsidRPr="00910219" w:rsidRDefault="00910219" w:rsidP="00910219">
            <w:pPr>
              <w:spacing w:before="0" w:after="0" w:line="240" w:lineRule="auto"/>
              <w:jc w:val="center"/>
              <w:rPr>
                <w:ins w:id="80702" w:author="pete jones" w:date="2022-01-11T16:47:00Z"/>
                <w:rFonts w:ascii="Calibri" w:hAnsi="Calibri" w:cs="Calibri"/>
                <w:color w:val="000000"/>
                <w:sz w:val="22"/>
                <w:szCs w:val="22"/>
              </w:rPr>
            </w:pPr>
            <w:ins w:id="80703" w:author="pete jones" w:date="2022-01-11T16:47: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7B5A1C3" w14:textId="77777777" w:rsidR="00910219" w:rsidRPr="00910219" w:rsidRDefault="00910219" w:rsidP="00910219">
            <w:pPr>
              <w:spacing w:before="0" w:after="0" w:line="240" w:lineRule="auto"/>
              <w:jc w:val="center"/>
              <w:rPr>
                <w:ins w:id="80704" w:author="pete jones" w:date="2022-01-11T16:47:00Z"/>
                <w:rFonts w:ascii="Calibri" w:hAnsi="Calibri" w:cs="Calibri"/>
                <w:color w:val="000000"/>
                <w:sz w:val="22"/>
                <w:szCs w:val="22"/>
              </w:rPr>
            </w:pPr>
            <w:ins w:id="80705" w:author="pete jones" w:date="2022-01-11T16:47: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E0B5D2D" w14:textId="77777777" w:rsidR="00910219" w:rsidRPr="00910219" w:rsidRDefault="00910219" w:rsidP="00910219">
            <w:pPr>
              <w:spacing w:before="0" w:after="0" w:line="240" w:lineRule="auto"/>
              <w:jc w:val="center"/>
              <w:rPr>
                <w:ins w:id="80706" w:author="pete jones" w:date="2022-01-11T16:47:00Z"/>
                <w:rFonts w:ascii="Calibri" w:hAnsi="Calibri" w:cs="Calibri"/>
                <w:color w:val="000000"/>
                <w:sz w:val="22"/>
                <w:szCs w:val="22"/>
              </w:rPr>
            </w:pPr>
            <w:ins w:id="80707" w:author="pete jones" w:date="2022-01-11T16:47:00Z">
              <w:r w:rsidRPr="0091021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5026F0C" w14:textId="77777777" w:rsidR="00910219" w:rsidRPr="00910219" w:rsidRDefault="00910219" w:rsidP="00910219">
            <w:pPr>
              <w:spacing w:before="0" w:after="0" w:line="240" w:lineRule="auto"/>
              <w:jc w:val="center"/>
              <w:rPr>
                <w:ins w:id="80708" w:author="pete jones" w:date="2022-01-11T16:47:00Z"/>
                <w:rFonts w:ascii="Calibri" w:hAnsi="Calibri" w:cs="Calibri"/>
                <w:color w:val="000000"/>
                <w:sz w:val="22"/>
                <w:szCs w:val="22"/>
              </w:rPr>
            </w:pPr>
            <w:ins w:id="80709" w:author="pete jones" w:date="2022-01-11T16:47:00Z">
              <w:r w:rsidRPr="00910219">
                <w:rPr>
                  <w:rFonts w:ascii="Calibri" w:hAnsi="Calibri" w:cs="Calibri"/>
                  <w:color w:val="000000"/>
                  <w:sz w:val="22"/>
                  <w:szCs w:val="22"/>
                </w:rPr>
                <w:t>N/A</w:t>
              </w:r>
            </w:ins>
          </w:p>
        </w:tc>
      </w:tr>
      <w:tr w:rsidR="00910219" w:rsidRPr="00910219" w14:paraId="7BDC072E" w14:textId="77777777" w:rsidTr="00910219">
        <w:trPr>
          <w:trHeight w:val="315"/>
          <w:ins w:id="80710" w:author="pete jones" w:date="2022-01-11T16:47:00Z"/>
        </w:trPr>
        <w:tc>
          <w:tcPr>
            <w:tcW w:w="400" w:type="dxa"/>
            <w:tcBorders>
              <w:top w:val="nil"/>
              <w:left w:val="nil"/>
              <w:bottom w:val="nil"/>
              <w:right w:val="nil"/>
            </w:tcBorders>
            <w:shd w:val="clear" w:color="auto" w:fill="auto"/>
            <w:noWrap/>
            <w:vAlign w:val="center"/>
            <w:hideMark/>
          </w:tcPr>
          <w:p w14:paraId="1A25D169" w14:textId="77777777" w:rsidR="00910219" w:rsidRPr="00910219" w:rsidRDefault="00910219" w:rsidP="00910219">
            <w:pPr>
              <w:spacing w:before="0" w:after="0" w:line="240" w:lineRule="auto"/>
              <w:jc w:val="center"/>
              <w:rPr>
                <w:ins w:id="80711" w:author="pete jones" w:date="2022-01-11T16:47:00Z"/>
                <w:rFonts w:ascii="Calibri" w:hAnsi="Calibri" w:cs="Calibri"/>
                <w:color w:val="FFFFFF"/>
                <w:sz w:val="22"/>
                <w:szCs w:val="22"/>
              </w:rPr>
            </w:pPr>
            <w:ins w:id="80712" w:author="pete jones" w:date="2022-01-11T16:47:00Z">
              <w:r w:rsidRPr="0091021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37DF76FF" w14:textId="77777777" w:rsidR="00910219" w:rsidRPr="00910219" w:rsidRDefault="00910219" w:rsidP="00910219">
            <w:pPr>
              <w:spacing w:before="0" w:after="0" w:line="240" w:lineRule="auto"/>
              <w:jc w:val="right"/>
              <w:rPr>
                <w:ins w:id="80713" w:author="pete jones" w:date="2022-01-11T16:47:00Z"/>
                <w:rFonts w:ascii="Calibri" w:hAnsi="Calibri" w:cs="Calibri"/>
                <w:sz w:val="22"/>
                <w:szCs w:val="22"/>
              </w:rPr>
            </w:pPr>
            <w:ins w:id="80714" w:author="pete jones" w:date="2022-01-11T16:47:00Z">
              <w:r w:rsidRPr="0091021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12E4E3EA" w14:textId="77777777" w:rsidR="00910219" w:rsidRPr="00910219" w:rsidRDefault="00910219" w:rsidP="00910219">
            <w:pPr>
              <w:spacing w:before="0" w:after="0" w:line="240" w:lineRule="auto"/>
              <w:jc w:val="center"/>
              <w:rPr>
                <w:ins w:id="80715" w:author="pete jones" w:date="2022-01-11T16:47:00Z"/>
                <w:rFonts w:ascii="Calibri" w:hAnsi="Calibri" w:cs="Calibri"/>
                <w:sz w:val="22"/>
                <w:szCs w:val="22"/>
              </w:rPr>
            </w:pPr>
            <w:ins w:id="80716" w:author="pete jones" w:date="2022-01-11T16:47:00Z">
              <w:r w:rsidRPr="00910219">
                <w:rPr>
                  <w:rFonts w:ascii="Calibri" w:hAnsi="Calibri" w:cs="Calibri"/>
                  <w:sz w:val="22"/>
                  <w:szCs w:val="22"/>
                </w:rPr>
                <w:t>10</w:t>
              </w:r>
            </w:ins>
          </w:p>
        </w:tc>
        <w:tc>
          <w:tcPr>
            <w:tcW w:w="424" w:type="dxa"/>
            <w:tcBorders>
              <w:top w:val="nil"/>
              <w:left w:val="nil"/>
              <w:bottom w:val="nil"/>
              <w:right w:val="nil"/>
            </w:tcBorders>
            <w:shd w:val="clear" w:color="auto" w:fill="auto"/>
            <w:noWrap/>
            <w:vAlign w:val="bottom"/>
            <w:hideMark/>
          </w:tcPr>
          <w:p w14:paraId="72084239" w14:textId="77777777" w:rsidR="00910219" w:rsidRPr="00910219" w:rsidRDefault="00910219" w:rsidP="00910219">
            <w:pPr>
              <w:spacing w:before="0" w:after="0" w:line="240" w:lineRule="auto"/>
              <w:jc w:val="center"/>
              <w:rPr>
                <w:ins w:id="80717" w:author="pete jones" w:date="2022-01-11T16:47:00Z"/>
                <w:rFonts w:ascii="Calibri" w:hAnsi="Calibri" w:cs="Calibri"/>
                <w:color w:val="FFFFFF"/>
                <w:sz w:val="22"/>
                <w:szCs w:val="22"/>
              </w:rPr>
            </w:pPr>
            <w:ins w:id="80718" w:author="pete jones" w:date="2022-01-11T16:47:00Z">
              <w:r w:rsidRPr="0091021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41E18A14" w14:textId="77777777" w:rsidR="00910219" w:rsidRPr="00910219" w:rsidRDefault="00910219" w:rsidP="00910219">
            <w:pPr>
              <w:spacing w:before="0" w:after="0" w:line="240" w:lineRule="auto"/>
              <w:jc w:val="left"/>
              <w:rPr>
                <w:ins w:id="80719" w:author="pete jones" w:date="2022-01-11T16:4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47B0766" w14:textId="77777777" w:rsidR="00910219" w:rsidRPr="00910219" w:rsidRDefault="00910219" w:rsidP="00910219">
            <w:pPr>
              <w:spacing w:before="0" w:after="0" w:line="240" w:lineRule="auto"/>
              <w:jc w:val="left"/>
              <w:rPr>
                <w:ins w:id="80720" w:author="pete jones" w:date="2022-01-11T16:4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7ED77744" w14:textId="77777777" w:rsidR="00910219" w:rsidRPr="00910219" w:rsidRDefault="00910219" w:rsidP="00910219">
            <w:pPr>
              <w:spacing w:before="0" w:after="0" w:line="240" w:lineRule="auto"/>
              <w:jc w:val="left"/>
              <w:rPr>
                <w:ins w:id="80721" w:author="pete jones" w:date="2022-01-11T16:4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2B077A25" w14:textId="77777777" w:rsidR="00910219" w:rsidRPr="00910219" w:rsidRDefault="00910219" w:rsidP="00910219">
            <w:pPr>
              <w:spacing w:before="0" w:after="0" w:line="240" w:lineRule="auto"/>
              <w:jc w:val="left"/>
              <w:rPr>
                <w:ins w:id="80722"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8E59C74" w14:textId="77777777" w:rsidR="00910219" w:rsidRPr="00910219" w:rsidRDefault="00910219" w:rsidP="00910219">
            <w:pPr>
              <w:spacing w:before="0" w:after="0" w:line="240" w:lineRule="auto"/>
              <w:jc w:val="left"/>
              <w:rPr>
                <w:ins w:id="80723"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BB00520" w14:textId="77777777" w:rsidR="00910219" w:rsidRPr="00910219" w:rsidRDefault="00910219" w:rsidP="00910219">
            <w:pPr>
              <w:spacing w:before="0" w:after="0" w:line="240" w:lineRule="auto"/>
              <w:jc w:val="left"/>
              <w:rPr>
                <w:ins w:id="80724"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AC1878D" w14:textId="77777777" w:rsidR="00910219" w:rsidRPr="00910219" w:rsidRDefault="00910219" w:rsidP="00910219">
            <w:pPr>
              <w:spacing w:before="0" w:after="0" w:line="240" w:lineRule="auto"/>
              <w:jc w:val="left"/>
              <w:rPr>
                <w:ins w:id="80725"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D79E77D" w14:textId="77777777" w:rsidR="00910219" w:rsidRPr="00910219" w:rsidRDefault="00910219" w:rsidP="00910219">
            <w:pPr>
              <w:spacing w:before="0" w:after="0" w:line="240" w:lineRule="auto"/>
              <w:jc w:val="left"/>
              <w:rPr>
                <w:ins w:id="80726"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8B29A40" w14:textId="77777777" w:rsidR="00910219" w:rsidRPr="00910219" w:rsidRDefault="00910219" w:rsidP="00910219">
            <w:pPr>
              <w:spacing w:before="0" w:after="0" w:line="240" w:lineRule="auto"/>
              <w:jc w:val="left"/>
              <w:rPr>
                <w:ins w:id="80727" w:author="pete jones" w:date="2022-01-11T16:47: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66D45C0B" w14:textId="77777777" w:rsidR="00910219" w:rsidRPr="00910219" w:rsidRDefault="00910219" w:rsidP="00910219">
            <w:pPr>
              <w:spacing w:before="0" w:after="0" w:line="240" w:lineRule="auto"/>
              <w:jc w:val="left"/>
              <w:rPr>
                <w:ins w:id="80728" w:author="pete jones" w:date="2022-01-11T16:47:00Z"/>
                <w:rFonts w:ascii="Calibri" w:hAnsi="Calibri" w:cs="Calibri"/>
                <w:color w:val="000000"/>
                <w:sz w:val="22"/>
                <w:szCs w:val="22"/>
              </w:rPr>
            </w:pPr>
          </w:p>
        </w:tc>
      </w:tr>
      <w:tr w:rsidR="00910219" w:rsidRPr="00910219" w14:paraId="655EC127" w14:textId="77777777" w:rsidTr="00910219">
        <w:trPr>
          <w:trHeight w:val="315"/>
          <w:ins w:id="80729" w:author="pete jones" w:date="2022-01-11T16:47:00Z"/>
        </w:trPr>
        <w:tc>
          <w:tcPr>
            <w:tcW w:w="400" w:type="dxa"/>
            <w:tcBorders>
              <w:top w:val="nil"/>
              <w:left w:val="nil"/>
              <w:bottom w:val="nil"/>
              <w:right w:val="nil"/>
            </w:tcBorders>
            <w:shd w:val="clear" w:color="auto" w:fill="auto"/>
            <w:noWrap/>
            <w:vAlign w:val="center"/>
            <w:hideMark/>
          </w:tcPr>
          <w:p w14:paraId="430C7336" w14:textId="77777777" w:rsidR="00910219" w:rsidRPr="00910219" w:rsidRDefault="00910219" w:rsidP="00910219">
            <w:pPr>
              <w:spacing w:before="0" w:after="0" w:line="240" w:lineRule="auto"/>
              <w:jc w:val="center"/>
              <w:rPr>
                <w:ins w:id="80730" w:author="pete jones" w:date="2022-01-11T16:47: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4FACB010" w14:textId="77777777" w:rsidR="00910219" w:rsidRPr="00910219" w:rsidRDefault="00910219" w:rsidP="00910219">
            <w:pPr>
              <w:spacing w:before="0" w:after="0" w:line="240" w:lineRule="auto"/>
              <w:jc w:val="right"/>
              <w:rPr>
                <w:ins w:id="80731" w:author="pete jones" w:date="2022-01-11T16:47:00Z"/>
                <w:rFonts w:ascii="Calibri" w:hAnsi="Calibri" w:cs="Calibri"/>
                <w:sz w:val="22"/>
                <w:szCs w:val="22"/>
              </w:rPr>
            </w:pPr>
            <w:ins w:id="80732" w:author="pete jones" w:date="2022-01-11T16:47:00Z">
              <w:r w:rsidRPr="0091021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2EEB40A9" w14:textId="77777777" w:rsidR="00910219" w:rsidRPr="00910219" w:rsidRDefault="00910219" w:rsidP="00910219">
            <w:pPr>
              <w:spacing w:before="0" w:after="0" w:line="240" w:lineRule="auto"/>
              <w:jc w:val="center"/>
              <w:rPr>
                <w:ins w:id="80733" w:author="pete jones" w:date="2022-01-11T16:47:00Z"/>
                <w:rFonts w:ascii="Calibri" w:hAnsi="Calibri" w:cs="Calibri"/>
                <w:sz w:val="22"/>
                <w:szCs w:val="22"/>
              </w:rPr>
            </w:pPr>
            <w:ins w:id="80734" w:author="pete jones" w:date="2022-01-11T16:47:00Z">
              <w:r w:rsidRPr="00910219">
                <w:rPr>
                  <w:rFonts w:ascii="Calibri" w:hAnsi="Calibri" w:cs="Calibri"/>
                  <w:sz w:val="22"/>
                  <w:szCs w:val="22"/>
                </w:rPr>
                <w:t>7</w:t>
              </w:r>
            </w:ins>
          </w:p>
        </w:tc>
        <w:tc>
          <w:tcPr>
            <w:tcW w:w="424" w:type="dxa"/>
            <w:tcBorders>
              <w:top w:val="nil"/>
              <w:left w:val="nil"/>
              <w:bottom w:val="nil"/>
              <w:right w:val="nil"/>
            </w:tcBorders>
            <w:shd w:val="clear" w:color="auto" w:fill="auto"/>
            <w:noWrap/>
            <w:vAlign w:val="bottom"/>
            <w:hideMark/>
          </w:tcPr>
          <w:p w14:paraId="121C6DFC" w14:textId="77777777" w:rsidR="00910219" w:rsidRPr="00910219" w:rsidRDefault="00910219" w:rsidP="00910219">
            <w:pPr>
              <w:spacing w:before="0" w:after="0" w:line="240" w:lineRule="auto"/>
              <w:jc w:val="center"/>
              <w:rPr>
                <w:ins w:id="80735" w:author="pete jones" w:date="2022-01-11T16:47: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67B4272C" w14:textId="77777777" w:rsidR="00910219" w:rsidRPr="00910219" w:rsidRDefault="00910219" w:rsidP="00910219">
            <w:pPr>
              <w:spacing w:before="0" w:after="0" w:line="240" w:lineRule="auto"/>
              <w:jc w:val="right"/>
              <w:rPr>
                <w:ins w:id="80736" w:author="pete jones" w:date="2022-01-11T16:47:00Z"/>
                <w:rFonts w:ascii="Calibri" w:hAnsi="Calibri" w:cs="Calibri"/>
                <w:color w:val="FFFFFF"/>
                <w:sz w:val="22"/>
                <w:szCs w:val="22"/>
              </w:rPr>
            </w:pPr>
            <w:ins w:id="80737" w:author="pete jones" w:date="2022-01-11T16:47:00Z">
              <w:r w:rsidRPr="0091021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054FBFE5" w14:textId="77777777" w:rsidR="00910219" w:rsidRPr="00910219" w:rsidRDefault="00910219" w:rsidP="00910219">
            <w:pPr>
              <w:spacing w:before="0" w:after="0" w:line="240" w:lineRule="auto"/>
              <w:jc w:val="right"/>
              <w:rPr>
                <w:ins w:id="80738" w:author="pete jones" w:date="2022-01-11T16:47:00Z"/>
                <w:rFonts w:ascii="Calibri" w:hAnsi="Calibri" w:cs="Calibri"/>
                <w:color w:val="FFFFFF"/>
                <w:sz w:val="22"/>
                <w:szCs w:val="22"/>
              </w:rPr>
            </w:pPr>
            <w:ins w:id="80739" w:author="pete jones" w:date="2022-01-11T16:47:00Z">
              <w:r w:rsidRPr="0091021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5F815FCC" w14:textId="77777777" w:rsidR="00910219" w:rsidRPr="00910219" w:rsidRDefault="00910219" w:rsidP="00910219">
            <w:pPr>
              <w:spacing w:before="0" w:after="0" w:line="240" w:lineRule="auto"/>
              <w:jc w:val="right"/>
              <w:rPr>
                <w:ins w:id="80740" w:author="pete jones" w:date="2022-01-11T16:47:00Z"/>
                <w:rFonts w:ascii="Calibri" w:hAnsi="Calibri" w:cs="Calibri"/>
                <w:color w:val="FFFFFF"/>
                <w:sz w:val="22"/>
                <w:szCs w:val="22"/>
              </w:rPr>
            </w:pPr>
            <w:ins w:id="80741" w:author="pete jones" w:date="2022-01-11T16:47:00Z">
              <w:r w:rsidRPr="0091021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01450A60" w14:textId="77777777" w:rsidR="00910219" w:rsidRPr="00910219" w:rsidRDefault="00910219" w:rsidP="00910219">
            <w:pPr>
              <w:spacing w:before="0" w:after="0" w:line="240" w:lineRule="auto"/>
              <w:jc w:val="right"/>
              <w:rPr>
                <w:ins w:id="80742" w:author="pete jones" w:date="2022-01-11T16:47:00Z"/>
                <w:rFonts w:ascii="Calibri" w:hAnsi="Calibri" w:cs="Calibri"/>
                <w:color w:val="FFFFFF"/>
                <w:sz w:val="22"/>
                <w:szCs w:val="22"/>
              </w:rPr>
            </w:pPr>
            <w:ins w:id="80743" w:author="pete jones" w:date="2022-01-11T16:47: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50ABC29D" w14:textId="77777777" w:rsidR="00910219" w:rsidRPr="00910219" w:rsidRDefault="00910219" w:rsidP="00910219">
            <w:pPr>
              <w:spacing w:before="0" w:after="0" w:line="240" w:lineRule="auto"/>
              <w:jc w:val="right"/>
              <w:rPr>
                <w:ins w:id="80744" w:author="pete jones" w:date="2022-01-11T16:47:00Z"/>
                <w:rFonts w:ascii="Calibri" w:hAnsi="Calibri" w:cs="Calibri"/>
                <w:color w:val="FFFFFF"/>
                <w:sz w:val="22"/>
                <w:szCs w:val="22"/>
              </w:rPr>
            </w:pPr>
            <w:ins w:id="80745" w:author="pete jones" w:date="2022-01-11T16:47: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6855F4A6" w14:textId="77777777" w:rsidR="00910219" w:rsidRPr="00910219" w:rsidRDefault="00910219" w:rsidP="00910219">
            <w:pPr>
              <w:spacing w:before="0" w:after="0" w:line="240" w:lineRule="auto"/>
              <w:jc w:val="right"/>
              <w:rPr>
                <w:ins w:id="80746" w:author="pete jones" w:date="2022-01-11T16:47:00Z"/>
                <w:rFonts w:ascii="Calibri" w:hAnsi="Calibri" w:cs="Calibri"/>
                <w:color w:val="FFFFFF"/>
                <w:sz w:val="22"/>
                <w:szCs w:val="22"/>
              </w:rPr>
            </w:pPr>
            <w:ins w:id="80747" w:author="pete jones" w:date="2022-01-11T16:47: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44977406" w14:textId="77777777" w:rsidR="00910219" w:rsidRPr="00910219" w:rsidRDefault="00910219" w:rsidP="00910219">
            <w:pPr>
              <w:spacing w:before="0" w:after="0" w:line="240" w:lineRule="auto"/>
              <w:jc w:val="right"/>
              <w:rPr>
                <w:ins w:id="80748" w:author="pete jones" w:date="2022-01-11T16:47:00Z"/>
                <w:rFonts w:ascii="Calibri" w:hAnsi="Calibri" w:cs="Calibri"/>
                <w:color w:val="FFFFFF"/>
                <w:sz w:val="22"/>
                <w:szCs w:val="22"/>
              </w:rPr>
            </w:pPr>
            <w:ins w:id="80749" w:author="pete jones" w:date="2022-01-11T16:47: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014ADD5B" w14:textId="77777777" w:rsidR="00910219" w:rsidRPr="00910219" w:rsidRDefault="00910219" w:rsidP="00910219">
            <w:pPr>
              <w:spacing w:before="0" w:after="0" w:line="240" w:lineRule="auto"/>
              <w:jc w:val="right"/>
              <w:rPr>
                <w:ins w:id="80750" w:author="pete jones" w:date="2022-01-11T16:47:00Z"/>
                <w:rFonts w:ascii="Calibri" w:hAnsi="Calibri" w:cs="Calibri"/>
                <w:color w:val="FFFFFF"/>
                <w:sz w:val="22"/>
                <w:szCs w:val="22"/>
              </w:rPr>
            </w:pPr>
            <w:ins w:id="80751" w:author="pete jones" w:date="2022-01-11T16:47: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301A9100" w14:textId="77777777" w:rsidR="00910219" w:rsidRPr="00910219" w:rsidRDefault="00910219" w:rsidP="00910219">
            <w:pPr>
              <w:spacing w:before="0" w:after="0" w:line="240" w:lineRule="auto"/>
              <w:jc w:val="right"/>
              <w:rPr>
                <w:ins w:id="80752" w:author="pete jones" w:date="2022-01-11T16:47:00Z"/>
                <w:rFonts w:ascii="Calibri" w:hAnsi="Calibri" w:cs="Calibri"/>
                <w:color w:val="FFFFFF"/>
                <w:sz w:val="22"/>
                <w:szCs w:val="22"/>
              </w:rPr>
            </w:pPr>
            <w:ins w:id="80753" w:author="pete jones" w:date="2022-01-11T16:47: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06397589" w14:textId="77777777" w:rsidR="00910219" w:rsidRPr="00910219" w:rsidRDefault="00910219" w:rsidP="00910219">
            <w:pPr>
              <w:spacing w:before="0" w:after="0" w:line="240" w:lineRule="auto"/>
              <w:jc w:val="right"/>
              <w:rPr>
                <w:ins w:id="80754" w:author="pete jones" w:date="2022-01-11T16:47:00Z"/>
                <w:rFonts w:ascii="Calibri" w:hAnsi="Calibri" w:cs="Calibri"/>
                <w:color w:val="FFFFFF"/>
                <w:sz w:val="22"/>
                <w:szCs w:val="22"/>
              </w:rPr>
            </w:pPr>
            <w:ins w:id="80755" w:author="pete jones" w:date="2022-01-11T16:47:00Z">
              <w:r w:rsidRPr="00910219">
                <w:rPr>
                  <w:rFonts w:ascii="Calibri" w:hAnsi="Calibri" w:cs="Calibri"/>
                  <w:color w:val="FFFFFF"/>
                  <w:sz w:val="22"/>
                  <w:szCs w:val="22"/>
                </w:rPr>
                <w:t>23</w:t>
              </w:r>
            </w:ins>
          </w:p>
        </w:tc>
      </w:tr>
      <w:tr w:rsidR="00910219" w:rsidRPr="00910219" w14:paraId="0CD8F93D" w14:textId="77777777" w:rsidTr="00910219">
        <w:trPr>
          <w:trHeight w:val="315"/>
          <w:ins w:id="80756" w:author="pete jones" w:date="2022-01-11T16:47:00Z"/>
        </w:trPr>
        <w:tc>
          <w:tcPr>
            <w:tcW w:w="400" w:type="dxa"/>
            <w:tcBorders>
              <w:top w:val="nil"/>
              <w:left w:val="nil"/>
              <w:bottom w:val="nil"/>
              <w:right w:val="nil"/>
            </w:tcBorders>
            <w:shd w:val="clear" w:color="auto" w:fill="auto"/>
            <w:noWrap/>
            <w:vAlign w:val="center"/>
            <w:hideMark/>
          </w:tcPr>
          <w:p w14:paraId="7F24D616" w14:textId="77777777" w:rsidR="00910219" w:rsidRPr="00910219" w:rsidRDefault="00910219" w:rsidP="00910219">
            <w:pPr>
              <w:spacing w:before="0" w:after="0" w:line="240" w:lineRule="auto"/>
              <w:jc w:val="center"/>
              <w:rPr>
                <w:ins w:id="80757" w:author="pete jones" w:date="2022-01-11T16:47:00Z"/>
                <w:rFonts w:ascii="Calibri" w:hAnsi="Calibri" w:cs="Calibri"/>
                <w:color w:val="FFFFFF"/>
                <w:sz w:val="22"/>
                <w:szCs w:val="22"/>
              </w:rPr>
            </w:pPr>
            <w:ins w:id="80758" w:author="pete jones" w:date="2022-01-11T16:47:00Z">
              <w:r w:rsidRPr="0091021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4335F524" w14:textId="77777777" w:rsidR="00910219" w:rsidRPr="00910219" w:rsidRDefault="00910219" w:rsidP="00910219">
            <w:pPr>
              <w:spacing w:before="0" w:after="0" w:line="240" w:lineRule="auto"/>
              <w:jc w:val="right"/>
              <w:rPr>
                <w:ins w:id="80759" w:author="pete jones" w:date="2022-01-11T16:47:00Z"/>
                <w:rFonts w:ascii="Calibri" w:hAnsi="Calibri" w:cs="Calibri"/>
                <w:color w:val="FFFFFF"/>
                <w:sz w:val="22"/>
                <w:szCs w:val="22"/>
              </w:rPr>
            </w:pPr>
            <w:ins w:id="80760" w:author="pete jones" w:date="2022-01-11T16:47:00Z">
              <w:r w:rsidRPr="0091021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080A3654" w14:textId="77777777" w:rsidR="00910219" w:rsidRPr="00910219" w:rsidRDefault="00910219" w:rsidP="00910219">
            <w:pPr>
              <w:spacing w:before="0" w:after="0" w:line="240" w:lineRule="auto"/>
              <w:jc w:val="center"/>
              <w:rPr>
                <w:ins w:id="80761" w:author="pete jones" w:date="2022-01-11T16:47:00Z"/>
                <w:rFonts w:ascii="Calibri" w:hAnsi="Calibri" w:cs="Calibri"/>
                <w:color w:val="FFFFFF"/>
                <w:sz w:val="22"/>
                <w:szCs w:val="22"/>
              </w:rPr>
            </w:pPr>
            <w:ins w:id="80762" w:author="pete jones" w:date="2022-01-11T16:47:00Z">
              <w:r w:rsidRPr="0091021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0AD2FC9A" w14:textId="77777777" w:rsidR="00910219" w:rsidRPr="00910219" w:rsidRDefault="00910219" w:rsidP="00910219">
            <w:pPr>
              <w:spacing w:before="0" w:after="0" w:line="240" w:lineRule="auto"/>
              <w:jc w:val="center"/>
              <w:rPr>
                <w:ins w:id="80763" w:author="pete jones" w:date="2022-01-11T16:47:00Z"/>
                <w:rFonts w:ascii="Calibri" w:hAnsi="Calibri" w:cs="Calibri"/>
                <w:color w:val="FFFFFF"/>
                <w:sz w:val="22"/>
                <w:szCs w:val="22"/>
              </w:rPr>
            </w:pPr>
            <w:ins w:id="80764" w:author="pete jones" w:date="2022-01-11T16:47:00Z">
              <w:r w:rsidRPr="0091021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B314961" w14:textId="77777777" w:rsidR="00910219" w:rsidRPr="00910219" w:rsidRDefault="00910219" w:rsidP="00910219">
            <w:pPr>
              <w:spacing w:before="0" w:after="0" w:line="240" w:lineRule="auto"/>
              <w:jc w:val="center"/>
              <w:rPr>
                <w:ins w:id="80765" w:author="pete jones" w:date="2022-01-11T16:47:00Z"/>
                <w:rFonts w:ascii="Calibri" w:hAnsi="Calibri" w:cs="Calibri"/>
                <w:sz w:val="22"/>
                <w:szCs w:val="22"/>
              </w:rPr>
            </w:pPr>
            <w:ins w:id="80766" w:author="pete jones" w:date="2022-01-11T16:47:00Z">
              <w:r w:rsidRPr="00910219">
                <w:rPr>
                  <w:rFonts w:ascii="Calibri" w:hAnsi="Calibri" w:cs="Calibri"/>
                  <w:sz w:val="22"/>
                  <w:szCs w:val="22"/>
                </w:rPr>
                <w:t>By %</w:t>
              </w:r>
            </w:ins>
          </w:p>
        </w:tc>
      </w:tr>
      <w:tr w:rsidR="00910219" w:rsidRPr="00910219" w14:paraId="4CAD68FC" w14:textId="77777777" w:rsidTr="00910219">
        <w:trPr>
          <w:trHeight w:val="1920"/>
          <w:ins w:id="80767" w:author="pete jones" w:date="2022-01-11T16:47: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7ADE5B52" w14:textId="77777777" w:rsidR="00910219" w:rsidRPr="00910219" w:rsidRDefault="00910219" w:rsidP="00910219">
            <w:pPr>
              <w:spacing w:before="0" w:after="0" w:line="240" w:lineRule="auto"/>
              <w:jc w:val="center"/>
              <w:rPr>
                <w:ins w:id="80768" w:author="pete jones" w:date="2022-01-11T16:47:00Z"/>
                <w:rFonts w:ascii="Calibri" w:hAnsi="Calibri" w:cs="Calibri"/>
                <w:b/>
                <w:bCs/>
                <w:color w:val="000000"/>
                <w:sz w:val="22"/>
                <w:szCs w:val="22"/>
              </w:rPr>
            </w:pPr>
            <w:ins w:id="80769" w:author="pete jones" w:date="2022-01-11T16:47:00Z">
              <w:r w:rsidRPr="00910219">
                <w:rPr>
                  <w:rFonts w:ascii="Calibri" w:hAnsi="Calibri" w:cs="Calibri"/>
                  <w:b/>
                  <w:bCs/>
                  <w:color w:val="000000"/>
                  <w:sz w:val="22"/>
                  <w:szCs w:val="22"/>
                </w:rPr>
                <w:lastRenderedPageBreak/>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3F62418A" w14:textId="77777777" w:rsidR="00910219" w:rsidRPr="00910219" w:rsidRDefault="00910219" w:rsidP="00910219">
            <w:pPr>
              <w:spacing w:before="0" w:after="0" w:line="240" w:lineRule="auto"/>
              <w:jc w:val="center"/>
              <w:rPr>
                <w:ins w:id="80770" w:author="pete jones" w:date="2022-01-11T16:47:00Z"/>
                <w:rFonts w:ascii="Calibri" w:hAnsi="Calibri" w:cs="Calibri"/>
                <w:b/>
                <w:bCs/>
                <w:color w:val="000000"/>
                <w:sz w:val="22"/>
                <w:szCs w:val="22"/>
              </w:rPr>
            </w:pPr>
            <w:ins w:id="80771" w:author="pete jones" w:date="2022-01-11T16:47:00Z">
              <w:r w:rsidRPr="0091021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7792293" w14:textId="77777777" w:rsidR="00910219" w:rsidRPr="00910219" w:rsidRDefault="00910219" w:rsidP="00910219">
            <w:pPr>
              <w:spacing w:before="0" w:after="0" w:line="240" w:lineRule="auto"/>
              <w:jc w:val="center"/>
              <w:rPr>
                <w:ins w:id="80772" w:author="pete jones" w:date="2022-01-11T16:47:00Z"/>
                <w:rFonts w:ascii="Calibri" w:hAnsi="Calibri" w:cs="Calibri"/>
                <w:b/>
                <w:bCs/>
                <w:color w:val="000000"/>
                <w:sz w:val="22"/>
                <w:szCs w:val="22"/>
              </w:rPr>
            </w:pPr>
            <w:ins w:id="80773" w:author="pete jones" w:date="2022-01-11T16:47:00Z">
              <w:r w:rsidRPr="0091021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D303A45" w14:textId="77777777" w:rsidR="00910219" w:rsidRPr="00910219" w:rsidRDefault="00910219" w:rsidP="00910219">
            <w:pPr>
              <w:spacing w:before="0" w:after="0" w:line="240" w:lineRule="auto"/>
              <w:jc w:val="center"/>
              <w:rPr>
                <w:ins w:id="80774" w:author="pete jones" w:date="2022-01-11T16:47:00Z"/>
                <w:rFonts w:ascii="Calibri" w:hAnsi="Calibri" w:cs="Calibri"/>
                <w:b/>
                <w:bCs/>
                <w:color w:val="000000"/>
                <w:sz w:val="22"/>
                <w:szCs w:val="22"/>
              </w:rPr>
            </w:pPr>
            <w:ins w:id="80775" w:author="pete jones" w:date="2022-01-11T16:47:00Z">
              <w:r w:rsidRPr="0091021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7E382CDF" w14:textId="77777777" w:rsidR="00910219" w:rsidRPr="00910219" w:rsidRDefault="00910219" w:rsidP="00910219">
            <w:pPr>
              <w:spacing w:before="0" w:after="0" w:line="240" w:lineRule="auto"/>
              <w:jc w:val="center"/>
              <w:rPr>
                <w:ins w:id="80776" w:author="pete jones" w:date="2022-01-11T16:47:00Z"/>
                <w:rFonts w:ascii="Calibri" w:hAnsi="Calibri" w:cs="Calibri"/>
                <w:b/>
                <w:bCs/>
                <w:color w:val="000000"/>
                <w:sz w:val="22"/>
                <w:szCs w:val="22"/>
              </w:rPr>
            </w:pPr>
            <w:ins w:id="80777" w:author="pete jones" w:date="2022-01-11T16:47:00Z">
              <w:r w:rsidRPr="0091021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4C1E75F9" w14:textId="77777777" w:rsidR="00910219" w:rsidRPr="00910219" w:rsidRDefault="00910219" w:rsidP="00910219">
            <w:pPr>
              <w:spacing w:before="0" w:after="0" w:line="240" w:lineRule="auto"/>
              <w:jc w:val="center"/>
              <w:rPr>
                <w:ins w:id="80778" w:author="pete jones" w:date="2022-01-11T16:47:00Z"/>
                <w:rFonts w:ascii="Calibri" w:hAnsi="Calibri" w:cs="Calibri"/>
                <w:b/>
                <w:bCs/>
                <w:color w:val="000000"/>
                <w:sz w:val="22"/>
                <w:szCs w:val="22"/>
              </w:rPr>
            </w:pPr>
            <w:ins w:id="80779" w:author="pete jones" w:date="2022-01-11T16:47:00Z">
              <w:r w:rsidRPr="0091021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47A0C12D" w14:textId="77777777" w:rsidR="00910219" w:rsidRPr="00910219" w:rsidRDefault="00910219" w:rsidP="00910219">
            <w:pPr>
              <w:spacing w:before="0" w:after="0" w:line="240" w:lineRule="auto"/>
              <w:jc w:val="center"/>
              <w:rPr>
                <w:ins w:id="80780" w:author="pete jones" w:date="2022-01-11T16:47:00Z"/>
                <w:rFonts w:ascii="Calibri" w:hAnsi="Calibri" w:cs="Calibri"/>
                <w:b/>
                <w:bCs/>
                <w:color w:val="000000"/>
                <w:sz w:val="22"/>
                <w:szCs w:val="22"/>
              </w:rPr>
            </w:pPr>
            <w:ins w:id="80781" w:author="pete jones" w:date="2022-01-11T16:47:00Z">
              <w:r w:rsidRPr="0091021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D1FAE84" w14:textId="77777777" w:rsidR="00910219" w:rsidRPr="00910219" w:rsidRDefault="00910219" w:rsidP="00910219">
            <w:pPr>
              <w:spacing w:before="0" w:after="0" w:line="240" w:lineRule="auto"/>
              <w:jc w:val="center"/>
              <w:rPr>
                <w:ins w:id="80782" w:author="pete jones" w:date="2022-01-11T16:47:00Z"/>
                <w:rFonts w:ascii="Calibri" w:hAnsi="Calibri" w:cs="Calibri"/>
                <w:b/>
                <w:bCs/>
                <w:color w:val="000000"/>
                <w:sz w:val="22"/>
                <w:szCs w:val="22"/>
              </w:rPr>
            </w:pPr>
            <w:ins w:id="80783" w:author="pete jones" w:date="2022-01-11T16:47: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376EF9F" w14:textId="77777777" w:rsidR="00910219" w:rsidRPr="00910219" w:rsidRDefault="00910219" w:rsidP="00910219">
            <w:pPr>
              <w:spacing w:before="0" w:after="0" w:line="240" w:lineRule="auto"/>
              <w:jc w:val="center"/>
              <w:rPr>
                <w:ins w:id="80784" w:author="pete jones" w:date="2022-01-11T16:47:00Z"/>
                <w:rFonts w:ascii="Calibri" w:hAnsi="Calibri" w:cs="Calibri"/>
                <w:b/>
                <w:bCs/>
                <w:color w:val="000000"/>
                <w:sz w:val="22"/>
                <w:szCs w:val="22"/>
              </w:rPr>
            </w:pPr>
            <w:ins w:id="80785" w:author="pete jones" w:date="2022-01-11T16:47: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4D36F5E" w14:textId="77777777" w:rsidR="00910219" w:rsidRPr="00910219" w:rsidRDefault="00910219" w:rsidP="00910219">
            <w:pPr>
              <w:spacing w:before="0" w:after="0" w:line="240" w:lineRule="auto"/>
              <w:jc w:val="center"/>
              <w:rPr>
                <w:ins w:id="80786" w:author="pete jones" w:date="2022-01-11T16:47:00Z"/>
                <w:rFonts w:ascii="Calibri" w:hAnsi="Calibri" w:cs="Calibri"/>
                <w:b/>
                <w:bCs/>
                <w:color w:val="000000"/>
                <w:sz w:val="22"/>
                <w:szCs w:val="22"/>
              </w:rPr>
            </w:pPr>
            <w:ins w:id="80787" w:author="pete jones" w:date="2022-01-11T16:47: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E64435C" w14:textId="77777777" w:rsidR="00910219" w:rsidRPr="00910219" w:rsidRDefault="00910219" w:rsidP="00910219">
            <w:pPr>
              <w:spacing w:before="0" w:after="0" w:line="240" w:lineRule="auto"/>
              <w:jc w:val="center"/>
              <w:rPr>
                <w:ins w:id="80788" w:author="pete jones" w:date="2022-01-11T16:47:00Z"/>
                <w:rFonts w:ascii="Calibri" w:hAnsi="Calibri" w:cs="Calibri"/>
                <w:b/>
                <w:bCs/>
                <w:color w:val="000000"/>
                <w:sz w:val="22"/>
                <w:szCs w:val="22"/>
              </w:rPr>
            </w:pPr>
            <w:ins w:id="80789" w:author="pete jones" w:date="2022-01-11T16:47: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77914EF" w14:textId="77777777" w:rsidR="00910219" w:rsidRPr="00910219" w:rsidRDefault="00910219" w:rsidP="00910219">
            <w:pPr>
              <w:spacing w:before="0" w:after="0" w:line="240" w:lineRule="auto"/>
              <w:jc w:val="center"/>
              <w:rPr>
                <w:ins w:id="80790" w:author="pete jones" w:date="2022-01-11T16:47:00Z"/>
                <w:rFonts w:ascii="Calibri" w:hAnsi="Calibri" w:cs="Calibri"/>
                <w:b/>
                <w:bCs/>
                <w:color w:val="000000"/>
                <w:sz w:val="22"/>
                <w:szCs w:val="22"/>
              </w:rPr>
            </w:pPr>
            <w:ins w:id="80791" w:author="pete jones" w:date="2022-01-11T16:47: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B25000C" w14:textId="77777777" w:rsidR="00910219" w:rsidRPr="00910219" w:rsidRDefault="00910219" w:rsidP="00910219">
            <w:pPr>
              <w:spacing w:before="0" w:after="0" w:line="240" w:lineRule="auto"/>
              <w:jc w:val="center"/>
              <w:rPr>
                <w:ins w:id="80792" w:author="pete jones" w:date="2022-01-11T16:47:00Z"/>
                <w:rFonts w:ascii="Calibri" w:hAnsi="Calibri" w:cs="Calibri"/>
                <w:b/>
                <w:bCs/>
                <w:color w:val="000000"/>
                <w:sz w:val="22"/>
                <w:szCs w:val="22"/>
              </w:rPr>
            </w:pPr>
            <w:ins w:id="80793" w:author="pete jones" w:date="2022-01-11T16:47: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457FA36D" w14:textId="77777777" w:rsidR="00910219" w:rsidRPr="00910219" w:rsidRDefault="00910219" w:rsidP="00910219">
            <w:pPr>
              <w:spacing w:before="0" w:after="0" w:line="240" w:lineRule="auto"/>
              <w:jc w:val="center"/>
              <w:rPr>
                <w:ins w:id="80794" w:author="pete jones" w:date="2022-01-11T16:47:00Z"/>
                <w:rFonts w:ascii="Calibri" w:hAnsi="Calibri" w:cs="Calibri"/>
                <w:b/>
                <w:bCs/>
                <w:color w:val="000000"/>
                <w:sz w:val="22"/>
                <w:szCs w:val="22"/>
              </w:rPr>
            </w:pPr>
            <w:ins w:id="80795" w:author="pete jones" w:date="2022-01-11T16:47:00Z">
              <w:r w:rsidRPr="00910219">
                <w:rPr>
                  <w:rFonts w:ascii="Calibri" w:hAnsi="Calibri" w:cs="Calibri"/>
                  <w:b/>
                  <w:bCs/>
                  <w:color w:val="000000"/>
                  <w:sz w:val="22"/>
                  <w:szCs w:val="22"/>
                </w:rPr>
                <w:t>Coursework</w:t>
              </w:r>
            </w:ins>
          </w:p>
        </w:tc>
      </w:tr>
      <w:tr w:rsidR="00910219" w:rsidRPr="00910219" w14:paraId="5A7B915C" w14:textId="77777777" w:rsidTr="00910219">
        <w:trPr>
          <w:trHeight w:val="300"/>
          <w:ins w:id="80796" w:author="pete jones" w:date="2022-01-11T16:47: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3A163F7" w14:textId="77777777" w:rsidR="00910219" w:rsidRPr="00910219" w:rsidRDefault="00910219" w:rsidP="00910219">
            <w:pPr>
              <w:spacing w:before="0" w:after="0" w:line="240" w:lineRule="auto"/>
              <w:jc w:val="center"/>
              <w:rPr>
                <w:ins w:id="80797" w:author="pete jones" w:date="2022-01-11T16:47:00Z"/>
                <w:rFonts w:ascii="Calibri" w:hAnsi="Calibri" w:cs="Calibri"/>
                <w:color w:val="000000"/>
                <w:sz w:val="22"/>
                <w:szCs w:val="22"/>
              </w:rPr>
            </w:pPr>
            <w:ins w:id="80798"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5184BB18" w14:textId="77777777" w:rsidR="00910219" w:rsidRPr="00910219" w:rsidRDefault="00910219" w:rsidP="00910219">
            <w:pPr>
              <w:spacing w:before="0" w:after="0" w:line="240" w:lineRule="auto"/>
              <w:jc w:val="left"/>
              <w:rPr>
                <w:ins w:id="80799" w:author="pete jones" w:date="2022-01-11T16:47:00Z"/>
                <w:rFonts w:ascii="Calibri" w:hAnsi="Calibri" w:cs="Calibri"/>
                <w:color w:val="000000"/>
                <w:sz w:val="22"/>
                <w:szCs w:val="22"/>
              </w:rPr>
            </w:pPr>
            <w:ins w:id="80800" w:author="pete jones" w:date="2022-01-11T16:47:00Z">
              <w:r w:rsidRPr="00910219">
                <w:rPr>
                  <w:rFonts w:ascii="Calibri" w:hAnsi="Calibri" w:cs="Calibri"/>
                  <w:color w:val="000000"/>
                  <w:sz w:val="22"/>
                  <w:szCs w:val="22"/>
                </w:rPr>
                <w:t>Engineering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6C0A62AE" w14:textId="77777777" w:rsidR="00910219" w:rsidRPr="00910219" w:rsidRDefault="00910219" w:rsidP="00910219">
            <w:pPr>
              <w:spacing w:before="0" w:after="0" w:line="240" w:lineRule="auto"/>
              <w:jc w:val="center"/>
              <w:rPr>
                <w:ins w:id="80801" w:author="pete jones" w:date="2022-01-11T16:47:00Z"/>
                <w:rFonts w:ascii="Calibri" w:hAnsi="Calibri" w:cs="Calibri"/>
                <w:color w:val="000000"/>
                <w:sz w:val="22"/>
                <w:szCs w:val="22"/>
              </w:rPr>
            </w:pPr>
            <w:ins w:id="80802"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5789AAE" w14:textId="77777777" w:rsidR="00910219" w:rsidRPr="00910219" w:rsidRDefault="00910219" w:rsidP="00910219">
            <w:pPr>
              <w:spacing w:before="0" w:after="0" w:line="240" w:lineRule="auto"/>
              <w:jc w:val="center"/>
              <w:rPr>
                <w:ins w:id="80803" w:author="pete jones" w:date="2022-01-11T16:47:00Z"/>
                <w:rFonts w:ascii="Calibri" w:hAnsi="Calibri" w:cs="Calibri"/>
                <w:color w:val="000000"/>
                <w:sz w:val="22"/>
                <w:szCs w:val="22"/>
              </w:rPr>
            </w:pPr>
            <w:ins w:id="80804"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ED2ED96" w14:textId="77777777" w:rsidR="00910219" w:rsidRPr="00910219" w:rsidRDefault="00910219" w:rsidP="00910219">
            <w:pPr>
              <w:spacing w:before="0" w:after="0" w:line="240" w:lineRule="auto"/>
              <w:jc w:val="center"/>
              <w:rPr>
                <w:ins w:id="80805" w:author="pete jones" w:date="2022-01-11T16:47:00Z"/>
                <w:rFonts w:ascii="Calibri" w:hAnsi="Calibri" w:cs="Calibri"/>
                <w:color w:val="000000"/>
                <w:sz w:val="22"/>
                <w:szCs w:val="22"/>
              </w:rPr>
            </w:pPr>
            <w:ins w:id="8080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F16E4E" w14:textId="77777777" w:rsidR="00910219" w:rsidRPr="00910219" w:rsidRDefault="00910219" w:rsidP="00910219">
            <w:pPr>
              <w:spacing w:before="0" w:after="0" w:line="240" w:lineRule="auto"/>
              <w:jc w:val="center"/>
              <w:rPr>
                <w:ins w:id="80807" w:author="pete jones" w:date="2022-01-11T16:47:00Z"/>
                <w:rFonts w:ascii="Calibri" w:hAnsi="Calibri" w:cs="Calibri"/>
                <w:color w:val="000000"/>
                <w:sz w:val="22"/>
                <w:szCs w:val="22"/>
              </w:rPr>
            </w:pPr>
            <w:ins w:id="8080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2185DF" w14:textId="77777777" w:rsidR="00910219" w:rsidRPr="00910219" w:rsidRDefault="00910219" w:rsidP="00910219">
            <w:pPr>
              <w:spacing w:before="0" w:after="0" w:line="240" w:lineRule="auto"/>
              <w:jc w:val="center"/>
              <w:rPr>
                <w:ins w:id="80809" w:author="pete jones" w:date="2022-01-11T16:47:00Z"/>
                <w:rFonts w:ascii="Calibri" w:hAnsi="Calibri" w:cs="Calibri"/>
                <w:color w:val="000000"/>
                <w:sz w:val="22"/>
                <w:szCs w:val="22"/>
              </w:rPr>
            </w:pPr>
            <w:ins w:id="8081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198630" w14:textId="77777777" w:rsidR="00910219" w:rsidRPr="00910219" w:rsidRDefault="00910219" w:rsidP="00910219">
            <w:pPr>
              <w:spacing w:before="0" w:after="0" w:line="240" w:lineRule="auto"/>
              <w:jc w:val="center"/>
              <w:rPr>
                <w:ins w:id="80811" w:author="pete jones" w:date="2022-01-11T16:47:00Z"/>
                <w:rFonts w:ascii="Calibri" w:hAnsi="Calibri" w:cs="Calibri"/>
                <w:color w:val="000000"/>
                <w:sz w:val="22"/>
                <w:szCs w:val="22"/>
              </w:rPr>
            </w:pPr>
            <w:ins w:id="8081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3DD8E6" w14:textId="77777777" w:rsidR="00910219" w:rsidRPr="00910219" w:rsidRDefault="00910219" w:rsidP="00910219">
            <w:pPr>
              <w:spacing w:before="0" w:after="0" w:line="240" w:lineRule="auto"/>
              <w:jc w:val="center"/>
              <w:rPr>
                <w:ins w:id="80813" w:author="pete jones" w:date="2022-01-11T16:47:00Z"/>
                <w:rFonts w:ascii="Calibri" w:hAnsi="Calibri" w:cs="Calibri"/>
                <w:color w:val="000000"/>
                <w:sz w:val="22"/>
                <w:szCs w:val="22"/>
              </w:rPr>
            </w:pPr>
            <w:ins w:id="8081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B6B3E4" w14:textId="77777777" w:rsidR="00910219" w:rsidRPr="00910219" w:rsidRDefault="00910219" w:rsidP="00910219">
            <w:pPr>
              <w:spacing w:before="0" w:after="0" w:line="240" w:lineRule="auto"/>
              <w:jc w:val="center"/>
              <w:rPr>
                <w:ins w:id="80815" w:author="pete jones" w:date="2022-01-11T16:47:00Z"/>
                <w:rFonts w:ascii="Calibri" w:hAnsi="Calibri" w:cs="Calibri"/>
                <w:color w:val="000000"/>
                <w:sz w:val="22"/>
                <w:szCs w:val="22"/>
              </w:rPr>
            </w:pPr>
            <w:ins w:id="8081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1FFE7B" w14:textId="77777777" w:rsidR="00910219" w:rsidRPr="00910219" w:rsidRDefault="00910219" w:rsidP="00910219">
            <w:pPr>
              <w:spacing w:before="0" w:after="0" w:line="240" w:lineRule="auto"/>
              <w:jc w:val="center"/>
              <w:rPr>
                <w:ins w:id="80817" w:author="pete jones" w:date="2022-01-11T16:47:00Z"/>
                <w:rFonts w:ascii="Calibri" w:hAnsi="Calibri" w:cs="Calibri"/>
                <w:color w:val="000000"/>
                <w:sz w:val="22"/>
                <w:szCs w:val="22"/>
              </w:rPr>
            </w:pPr>
            <w:ins w:id="8081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72878E" w14:textId="77777777" w:rsidR="00910219" w:rsidRPr="00910219" w:rsidRDefault="00910219" w:rsidP="00910219">
            <w:pPr>
              <w:spacing w:before="0" w:after="0" w:line="240" w:lineRule="auto"/>
              <w:jc w:val="center"/>
              <w:rPr>
                <w:ins w:id="80819" w:author="pete jones" w:date="2022-01-11T16:47:00Z"/>
                <w:rFonts w:ascii="Calibri" w:hAnsi="Calibri" w:cs="Calibri"/>
                <w:color w:val="000000"/>
                <w:sz w:val="22"/>
                <w:szCs w:val="22"/>
              </w:rPr>
            </w:pPr>
            <w:ins w:id="8082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C72862" w14:textId="77777777" w:rsidR="00910219" w:rsidRPr="00910219" w:rsidRDefault="00910219" w:rsidP="00910219">
            <w:pPr>
              <w:spacing w:before="0" w:after="0" w:line="240" w:lineRule="auto"/>
              <w:jc w:val="center"/>
              <w:rPr>
                <w:ins w:id="80821" w:author="pete jones" w:date="2022-01-11T16:47:00Z"/>
                <w:rFonts w:ascii="Calibri" w:hAnsi="Calibri" w:cs="Calibri"/>
                <w:color w:val="000000"/>
                <w:sz w:val="22"/>
                <w:szCs w:val="22"/>
              </w:rPr>
            </w:pPr>
            <w:ins w:id="80822"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064EA41" w14:textId="77777777" w:rsidR="00910219" w:rsidRPr="00910219" w:rsidRDefault="00910219" w:rsidP="00910219">
            <w:pPr>
              <w:spacing w:before="0" w:after="0" w:line="240" w:lineRule="auto"/>
              <w:jc w:val="center"/>
              <w:rPr>
                <w:ins w:id="80823" w:author="pete jones" w:date="2022-01-11T16:47:00Z"/>
                <w:rFonts w:ascii="Calibri" w:hAnsi="Calibri" w:cs="Calibri"/>
                <w:color w:val="000000"/>
                <w:sz w:val="22"/>
                <w:szCs w:val="22"/>
              </w:rPr>
            </w:pPr>
            <w:ins w:id="80824" w:author="pete jones" w:date="2022-01-11T16:47:00Z">
              <w:r w:rsidRPr="00910219">
                <w:rPr>
                  <w:rFonts w:ascii="Calibri" w:hAnsi="Calibri" w:cs="Calibri"/>
                  <w:color w:val="000000"/>
                  <w:sz w:val="22"/>
                  <w:szCs w:val="22"/>
                </w:rPr>
                <w:t> </w:t>
              </w:r>
            </w:ins>
          </w:p>
        </w:tc>
      </w:tr>
      <w:tr w:rsidR="00910219" w:rsidRPr="00910219" w14:paraId="3851444A" w14:textId="77777777" w:rsidTr="00910219">
        <w:trPr>
          <w:trHeight w:val="300"/>
          <w:ins w:id="80825"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18456C7" w14:textId="77777777" w:rsidR="00910219" w:rsidRPr="00910219" w:rsidRDefault="00910219" w:rsidP="00910219">
            <w:pPr>
              <w:spacing w:before="0" w:after="0" w:line="240" w:lineRule="auto"/>
              <w:jc w:val="center"/>
              <w:rPr>
                <w:ins w:id="80826" w:author="pete jones" w:date="2022-01-11T16:47:00Z"/>
                <w:rFonts w:ascii="Calibri" w:hAnsi="Calibri" w:cs="Calibri"/>
                <w:color w:val="000000"/>
                <w:sz w:val="22"/>
                <w:szCs w:val="22"/>
              </w:rPr>
            </w:pPr>
            <w:ins w:id="80827"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5D0200C2" w14:textId="77777777" w:rsidR="00910219" w:rsidRPr="00910219" w:rsidRDefault="00910219" w:rsidP="00910219">
            <w:pPr>
              <w:spacing w:before="0" w:after="0" w:line="240" w:lineRule="auto"/>
              <w:jc w:val="left"/>
              <w:rPr>
                <w:ins w:id="80828" w:author="pete jones" w:date="2022-01-11T16:47:00Z"/>
                <w:rFonts w:ascii="Calibri" w:hAnsi="Calibri" w:cs="Calibri"/>
                <w:color w:val="000000"/>
                <w:sz w:val="22"/>
                <w:szCs w:val="22"/>
              </w:rPr>
            </w:pPr>
            <w:ins w:id="80829" w:author="pete jones" w:date="2022-01-11T16:47:00Z">
              <w:r w:rsidRPr="00910219">
                <w:rPr>
                  <w:rFonts w:ascii="Calibri" w:hAnsi="Calibri" w:cs="Calibri"/>
                  <w:color w:val="000000"/>
                  <w:sz w:val="22"/>
                  <w:szCs w:val="22"/>
                </w:rPr>
                <w:t>Experimental Design and Practice 1</w:t>
              </w:r>
            </w:ins>
          </w:p>
        </w:tc>
        <w:tc>
          <w:tcPr>
            <w:tcW w:w="432" w:type="dxa"/>
            <w:tcBorders>
              <w:top w:val="nil"/>
              <w:left w:val="nil"/>
              <w:bottom w:val="single" w:sz="4" w:space="0" w:color="auto"/>
              <w:right w:val="single" w:sz="4" w:space="0" w:color="auto"/>
            </w:tcBorders>
            <w:shd w:val="clear" w:color="auto" w:fill="auto"/>
            <w:noWrap/>
            <w:vAlign w:val="bottom"/>
            <w:hideMark/>
          </w:tcPr>
          <w:p w14:paraId="30E404F8" w14:textId="77777777" w:rsidR="00910219" w:rsidRPr="00910219" w:rsidRDefault="00910219" w:rsidP="00910219">
            <w:pPr>
              <w:spacing w:before="0" w:after="0" w:line="240" w:lineRule="auto"/>
              <w:jc w:val="center"/>
              <w:rPr>
                <w:ins w:id="80830" w:author="pete jones" w:date="2022-01-11T16:47:00Z"/>
                <w:rFonts w:ascii="Calibri" w:hAnsi="Calibri" w:cs="Calibri"/>
                <w:color w:val="000000"/>
                <w:sz w:val="22"/>
                <w:szCs w:val="22"/>
              </w:rPr>
            </w:pPr>
            <w:ins w:id="80831"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69F668D" w14:textId="77777777" w:rsidR="00910219" w:rsidRPr="00910219" w:rsidRDefault="00910219" w:rsidP="00910219">
            <w:pPr>
              <w:spacing w:before="0" w:after="0" w:line="240" w:lineRule="auto"/>
              <w:jc w:val="center"/>
              <w:rPr>
                <w:ins w:id="80832" w:author="pete jones" w:date="2022-01-11T16:47:00Z"/>
                <w:rFonts w:ascii="Calibri" w:hAnsi="Calibri" w:cs="Calibri"/>
                <w:color w:val="000000"/>
                <w:sz w:val="22"/>
                <w:szCs w:val="22"/>
              </w:rPr>
            </w:pPr>
            <w:ins w:id="8083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C2DFB81" w14:textId="77777777" w:rsidR="00910219" w:rsidRPr="00910219" w:rsidRDefault="00910219" w:rsidP="00910219">
            <w:pPr>
              <w:spacing w:before="0" w:after="0" w:line="240" w:lineRule="auto"/>
              <w:jc w:val="center"/>
              <w:rPr>
                <w:ins w:id="80834" w:author="pete jones" w:date="2022-01-11T16:47:00Z"/>
                <w:rFonts w:ascii="Calibri" w:hAnsi="Calibri" w:cs="Calibri"/>
                <w:color w:val="000000"/>
                <w:sz w:val="22"/>
                <w:szCs w:val="22"/>
              </w:rPr>
            </w:pPr>
            <w:ins w:id="8083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1633E5" w14:textId="77777777" w:rsidR="00910219" w:rsidRPr="00910219" w:rsidRDefault="00910219" w:rsidP="00910219">
            <w:pPr>
              <w:spacing w:before="0" w:after="0" w:line="240" w:lineRule="auto"/>
              <w:jc w:val="center"/>
              <w:rPr>
                <w:ins w:id="80836" w:author="pete jones" w:date="2022-01-11T16:47:00Z"/>
                <w:rFonts w:ascii="Calibri" w:hAnsi="Calibri" w:cs="Calibri"/>
                <w:color w:val="000000"/>
                <w:sz w:val="22"/>
                <w:szCs w:val="22"/>
              </w:rPr>
            </w:pPr>
            <w:ins w:id="8083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DD19C3B" w14:textId="77777777" w:rsidR="00910219" w:rsidRPr="00910219" w:rsidRDefault="00910219" w:rsidP="00910219">
            <w:pPr>
              <w:spacing w:before="0" w:after="0" w:line="240" w:lineRule="auto"/>
              <w:jc w:val="center"/>
              <w:rPr>
                <w:ins w:id="80838" w:author="pete jones" w:date="2022-01-11T16:47:00Z"/>
                <w:rFonts w:ascii="Calibri" w:hAnsi="Calibri" w:cs="Calibri"/>
                <w:color w:val="000000"/>
                <w:sz w:val="22"/>
                <w:szCs w:val="22"/>
              </w:rPr>
            </w:pPr>
            <w:ins w:id="8083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D633436" w14:textId="77777777" w:rsidR="00910219" w:rsidRPr="00910219" w:rsidRDefault="00910219" w:rsidP="00910219">
            <w:pPr>
              <w:spacing w:before="0" w:after="0" w:line="240" w:lineRule="auto"/>
              <w:jc w:val="center"/>
              <w:rPr>
                <w:ins w:id="80840" w:author="pete jones" w:date="2022-01-11T16:47:00Z"/>
                <w:rFonts w:ascii="Calibri" w:hAnsi="Calibri" w:cs="Calibri"/>
                <w:color w:val="000000"/>
                <w:sz w:val="22"/>
                <w:szCs w:val="22"/>
              </w:rPr>
            </w:pPr>
            <w:ins w:id="8084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D6DEF9" w14:textId="77777777" w:rsidR="00910219" w:rsidRPr="00910219" w:rsidRDefault="00910219" w:rsidP="00910219">
            <w:pPr>
              <w:spacing w:before="0" w:after="0" w:line="240" w:lineRule="auto"/>
              <w:jc w:val="center"/>
              <w:rPr>
                <w:ins w:id="80842" w:author="pete jones" w:date="2022-01-11T16:47:00Z"/>
                <w:rFonts w:ascii="Calibri" w:hAnsi="Calibri" w:cs="Calibri"/>
                <w:color w:val="000000"/>
                <w:sz w:val="22"/>
                <w:szCs w:val="22"/>
              </w:rPr>
            </w:pPr>
            <w:ins w:id="8084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34CAC0" w14:textId="77777777" w:rsidR="00910219" w:rsidRPr="00910219" w:rsidRDefault="00910219" w:rsidP="00910219">
            <w:pPr>
              <w:spacing w:before="0" w:after="0" w:line="240" w:lineRule="auto"/>
              <w:jc w:val="center"/>
              <w:rPr>
                <w:ins w:id="80844" w:author="pete jones" w:date="2022-01-11T16:47:00Z"/>
                <w:rFonts w:ascii="Calibri" w:hAnsi="Calibri" w:cs="Calibri"/>
                <w:color w:val="000000"/>
                <w:sz w:val="22"/>
                <w:szCs w:val="22"/>
              </w:rPr>
            </w:pPr>
            <w:ins w:id="8084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530EDA" w14:textId="77777777" w:rsidR="00910219" w:rsidRPr="00910219" w:rsidRDefault="00910219" w:rsidP="00910219">
            <w:pPr>
              <w:spacing w:before="0" w:after="0" w:line="240" w:lineRule="auto"/>
              <w:jc w:val="center"/>
              <w:rPr>
                <w:ins w:id="80846" w:author="pete jones" w:date="2022-01-11T16:47:00Z"/>
                <w:rFonts w:ascii="Calibri" w:hAnsi="Calibri" w:cs="Calibri"/>
                <w:color w:val="000000"/>
                <w:sz w:val="22"/>
                <w:szCs w:val="22"/>
              </w:rPr>
            </w:pPr>
            <w:ins w:id="8084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6D98A2" w14:textId="77777777" w:rsidR="00910219" w:rsidRPr="00910219" w:rsidRDefault="00910219" w:rsidP="00910219">
            <w:pPr>
              <w:spacing w:before="0" w:after="0" w:line="240" w:lineRule="auto"/>
              <w:jc w:val="center"/>
              <w:rPr>
                <w:ins w:id="80848" w:author="pete jones" w:date="2022-01-11T16:47:00Z"/>
                <w:rFonts w:ascii="Calibri" w:hAnsi="Calibri" w:cs="Calibri"/>
                <w:color w:val="000000"/>
                <w:sz w:val="22"/>
                <w:szCs w:val="22"/>
              </w:rPr>
            </w:pPr>
            <w:ins w:id="8084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857E14" w14:textId="77777777" w:rsidR="00910219" w:rsidRPr="00910219" w:rsidRDefault="00910219" w:rsidP="00910219">
            <w:pPr>
              <w:spacing w:before="0" w:after="0" w:line="240" w:lineRule="auto"/>
              <w:jc w:val="center"/>
              <w:rPr>
                <w:ins w:id="80850" w:author="pete jones" w:date="2022-01-11T16:47:00Z"/>
                <w:rFonts w:ascii="Calibri" w:hAnsi="Calibri" w:cs="Calibri"/>
                <w:color w:val="000000"/>
                <w:sz w:val="22"/>
                <w:szCs w:val="22"/>
              </w:rPr>
            </w:pPr>
            <w:ins w:id="80851"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B42AF71" w14:textId="77777777" w:rsidR="00910219" w:rsidRPr="00910219" w:rsidRDefault="00910219" w:rsidP="00910219">
            <w:pPr>
              <w:spacing w:before="0" w:after="0" w:line="240" w:lineRule="auto"/>
              <w:jc w:val="center"/>
              <w:rPr>
                <w:ins w:id="80852" w:author="pete jones" w:date="2022-01-11T16:47:00Z"/>
                <w:rFonts w:ascii="Calibri" w:hAnsi="Calibri" w:cs="Calibri"/>
                <w:color w:val="000000"/>
                <w:sz w:val="22"/>
                <w:szCs w:val="22"/>
              </w:rPr>
            </w:pPr>
            <w:ins w:id="80853" w:author="pete jones" w:date="2022-01-11T16:47:00Z">
              <w:r w:rsidRPr="00910219">
                <w:rPr>
                  <w:rFonts w:ascii="Calibri" w:hAnsi="Calibri" w:cs="Calibri"/>
                  <w:color w:val="000000"/>
                  <w:sz w:val="22"/>
                  <w:szCs w:val="22"/>
                </w:rPr>
                <w:t> </w:t>
              </w:r>
            </w:ins>
          </w:p>
        </w:tc>
      </w:tr>
      <w:tr w:rsidR="00910219" w:rsidRPr="00910219" w14:paraId="0DDEFEBF" w14:textId="77777777" w:rsidTr="00910219">
        <w:trPr>
          <w:trHeight w:val="300"/>
          <w:ins w:id="8085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0B5943D" w14:textId="77777777" w:rsidR="00910219" w:rsidRPr="00910219" w:rsidRDefault="00910219" w:rsidP="00910219">
            <w:pPr>
              <w:spacing w:before="0" w:after="0" w:line="240" w:lineRule="auto"/>
              <w:jc w:val="center"/>
              <w:rPr>
                <w:ins w:id="80855" w:author="pete jones" w:date="2022-01-11T16:47:00Z"/>
                <w:rFonts w:ascii="Calibri" w:hAnsi="Calibri" w:cs="Calibri"/>
                <w:color w:val="000000"/>
                <w:sz w:val="22"/>
                <w:szCs w:val="22"/>
              </w:rPr>
            </w:pPr>
            <w:ins w:id="80856"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7104BB54" w14:textId="77777777" w:rsidR="00910219" w:rsidRPr="00910219" w:rsidRDefault="00910219" w:rsidP="00910219">
            <w:pPr>
              <w:spacing w:before="0" w:after="0" w:line="240" w:lineRule="auto"/>
              <w:jc w:val="left"/>
              <w:rPr>
                <w:ins w:id="80857" w:author="pete jones" w:date="2022-01-11T16:47:00Z"/>
                <w:rFonts w:ascii="Calibri" w:hAnsi="Calibri" w:cs="Calibri"/>
                <w:color w:val="000000"/>
                <w:sz w:val="22"/>
                <w:szCs w:val="22"/>
              </w:rPr>
            </w:pPr>
            <w:ins w:id="80858" w:author="pete jones" w:date="2022-01-11T16:47:00Z">
              <w:r w:rsidRPr="00910219">
                <w:rPr>
                  <w:rFonts w:ascii="Calibri" w:hAnsi="Calibri" w:cs="Calibri"/>
                  <w:color w:val="000000"/>
                  <w:sz w:val="22"/>
                  <w:szCs w:val="22"/>
                </w:rPr>
                <w:t>Computational mathematical modelling 1</w:t>
              </w:r>
            </w:ins>
          </w:p>
        </w:tc>
        <w:tc>
          <w:tcPr>
            <w:tcW w:w="432" w:type="dxa"/>
            <w:tcBorders>
              <w:top w:val="nil"/>
              <w:left w:val="nil"/>
              <w:bottom w:val="single" w:sz="4" w:space="0" w:color="auto"/>
              <w:right w:val="single" w:sz="4" w:space="0" w:color="auto"/>
            </w:tcBorders>
            <w:shd w:val="clear" w:color="auto" w:fill="auto"/>
            <w:noWrap/>
            <w:vAlign w:val="bottom"/>
            <w:hideMark/>
          </w:tcPr>
          <w:p w14:paraId="5D93772E" w14:textId="77777777" w:rsidR="00910219" w:rsidRPr="00910219" w:rsidRDefault="00910219" w:rsidP="00910219">
            <w:pPr>
              <w:spacing w:before="0" w:after="0" w:line="240" w:lineRule="auto"/>
              <w:jc w:val="center"/>
              <w:rPr>
                <w:ins w:id="80859" w:author="pete jones" w:date="2022-01-11T16:47:00Z"/>
                <w:rFonts w:ascii="Calibri" w:hAnsi="Calibri" w:cs="Calibri"/>
                <w:color w:val="000000"/>
                <w:sz w:val="22"/>
                <w:szCs w:val="22"/>
              </w:rPr>
            </w:pPr>
            <w:ins w:id="80860" w:author="pete jones" w:date="2022-01-11T16:47: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7D500EAD" w14:textId="77777777" w:rsidR="00910219" w:rsidRPr="00910219" w:rsidRDefault="00910219" w:rsidP="00910219">
            <w:pPr>
              <w:spacing w:before="0" w:after="0" w:line="240" w:lineRule="auto"/>
              <w:jc w:val="center"/>
              <w:rPr>
                <w:ins w:id="80861" w:author="pete jones" w:date="2022-01-11T16:47:00Z"/>
                <w:rFonts w:ascii="Calibri" w:hAnsi="Calibri" w:cs="Calibri"/>
                <w:color w:val="000000"/>
                <w:sz w:val="22"/>
                <w:szCs w:val="22"/>
              </w:rPr>
            </w:pPr>
            <w:ins w:id="80862"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350036E" w14:textId="77777777" w:rsidR="00910219" w:rsidRPr="00910219" w:rsidRDefault="00910219" w:rsidP="00910219">
            <w:pPr>
              <w:spacing w:before="0" w:after="0" w:line="240" w:lineRule="auto"/>
              <w:jc w:val="center"/>
              <w:rPr>
                <w:ins w:id="80863" w:author="pete jones" w:date="2022-01-11T16:47:00Z"/>
                <w:rFonts w:ascii="Calibri" w:hAnsi="Calibri" w:cs="Calibri"/>
                <w:color w:val="000000"/>
                <w:sz w:val="22"/>
                <w:szCs w:val="22"/>
              </w:rPr>
            </w:pPr>
            <w:ins w:id="8086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A03AC0" w14:textId="77777777" w:rsidR="00910219" w:rsidRPr="00910219" w:rsidRDefault="00910219" w:rsidP="00910219">
            <w:pPr>
              <w:spacing w:before="0" w:after="0" w:line="240" w:lineRule="auto"/>
              <w:jc w:val="center"/>
              <w:rPr>
                <w:ins w:id="80865" w:author="pete jones" w:date="2022-01-11T16:47:00Z"/>
                <w:rFonts w:ascii="Calibri" w:hAnsi="Calibri" w:cs="Calibri"/>
                <w:color w:val="000000"/>
                <w:sz w:val="22"/>
                <w:szCs w:val="22"/>
              </w:rPr>
            </w:pPr>
            <w:ins w:id="8086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FA9C8A" w14:textId="77777777" w:rsidR="00910219" w:rsidRPr="00910219" w:rsidRDefault="00910219" w:rsidP="00910219">
            <w:pPr>
              <w:spacing w:before="0" w:after="0" w:line="240" w:lineRule="auto"/>
              <w:jc w:val="center"/>
              <w:rPr>
                <w:ins w:id="80867" w:author="pete jones" w:date="2022-01-11T16:47:00Z"/>
                <w:rFonts w:ascii="Calibri" w:hAnsi="Calibri" w:cs="Calibri"/>
                <w:color w:val="000000"/>
                <w:sz w:val="22"/>
                <w:szCs w:val="22"/>
              </w:rPr>
            </w:pPr>
            <w:ins w:id="8086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541AE0" w14:textId="77777777" w:rsidR="00910219" w:rsidRPr="00910219" w:rsidRDefault="00910219" w:rsidP="00910219">
            <w:pPr>
              <w:spacing w:before="0" w:after="0" w:line="240" w:lineRule="auto"/>
              <w:jc w:val="center"/>
              <w:rPr>
                <w:ins w:id="80869" w:author="pete jones" w:date="2022-01-11T16:47:00Z"/>
                <w:rFonts w:ascii="Calibri" w:hAnsi="Calibri" w:cs="Calibri"/>
                <w:color w:val="000000"/>
                <w:sz w:val="22"/>
                <w:szCs w:val="22"/>
              </w:rPr>
            </w:pPr>
            <w:ins w:id="8087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97B474" w14:textId="77777777" w:rsidR="00910219" w:rsidRPr="00910219" w:rsidRDefault="00910219" w:rsidP="00910219">
            <w:pPr>
              <w:spacing w:before="0" w:after="0" w:line="240" w:lineRule="auto"/>
              <w:jc w:val="center"/>
              <w:rPr>
                <w:ins w:id="80871" w:author="pete jones" w:date="2022-01-11T16:47:00Z"/>
                <w:rFonts w:ascii="Calibri" w:hAnsi="Calibri" w:cs="Calibri"/>
                <w:color w:val="000000"/>
                <w:sz w:val="22"/>
                <w:szCs w:val="22"/>
              </w:rPr>
            </w:pPr>
            <w:ins w:id="8087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F29F02" w14:textId="77777777" w:rsidR="00910219" w:rsidRPr="00910219" w:rsidRDefault="00910219" w:rsidP="00910219">
            <w:pPr>
              <w:spacing w:before="0" w:after="0" w:line="240" w:lineRule="auto"/>
              <w:jc w:val="center"/>
              <w:rPr>
                <w:ins w:id="80873" w:author="pete jones" w:date="2022-01-11T16:47:00Z"/>
                <w:rFonts w:ascii="Calibri" w:hAnsi="Calibri" w:cs="Calibri"/>
                <w:color w:val="000000"/>
                <w:sz w:val="22"/>
                <w:szCs w:val="22"/>
              </w:rPr>
            </w:pPr>
            <w:ins w:id="8087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CAD389" w14:textId="77777777" w:rsidR="00910219" w:rsidRPr="00910219" w:rsidRDefault="00910219" w:rsidP="00910219">
            <w:pPr>
              <w:spacing w:before="0" w:after="0" w:line="240" w:lineRule="auto"/>
              <w:jc w:val="center"/>
              <w:rPr>
                <w:ins w:id="80875" w:author="pete jones" w:date="2022-01-11T16:47:00Z"/>
                <w:rFonts w:ascii="Calibri" w:hAnsi="Calibri" w:cs="Calibri"/>
                <w:color w:val="000000"/>
                <w:sz w:val="22"/>
                <w:szCs w:val="22"/>
              </w:rPr>
            </w:pPr>
            <w:ins w:id="8087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22175E" w14:textId="77777777" w:rsidR="00910219" w:rsidRPr="00910219" w:rsidRDefault="00910219" w:rsidP="00910219">
            <w:pPr>
              <w:spacing w:before="0" w:after="0" w:line="240" w:lineRule="auto"/>
              <w:jc w:val="center"/>
              <w:rPr>
                <w:ins w:id="80877" w:author="pete jones" w:date="2022-01-11T16:47:00Z"/>
                <w:rFonts w:ascii="Calibri" w:hAnsi="Calibri" w:cs="Calibri"/>
                <w:color w:val="000000"/>
                <w:sz w:val="22"/>
                <w:szCs w:val="22"/>
              </w:rPr>
            </w:pPr>
            <w:ins w:id="8087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E760DD" w14:textId="77777777" w:rsidR="00910219" w:rsidRPr="00910219" w:rsidRDefault="00910219" w:rsidP="00910219">
            <w:pPr>
              <w:spacing w:before="0" w:after="0" w:line="240" w:lineRule="auto"/>
              <w:jc w:val="center"/>
              <w:rPr>
                <w:ins w:id="80879" w:author="pete jones" w:date="2022-01-11T16:47:00Z"/>
                <w:rFonts w:ascii="Calibri" w:hAnsi="Calibri" w:cs="Calibri"/>
                <w:color w:val="000000"/>
                <w:sz w:val="22"/>
                <w:szCs w:val="22"/>
              </w:rPr>
            </w:pPr>
            <w:ins w:id="80880"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B7BF7D1" w14:textId="77777777" w:rsidR="00910219" w:rsidRPr="00910219" w:rsidRDefault="00910219" w:rsidP="00910219">
            <w:pPr>
              <w:spacing w:before="0" w:after="0" w:line="240" w:lineRule="auto"/>
              <w:jc w:val="center"/>
              <w:rPr>
                <w:ins w:id="80881" w:author="pete jones" w:date="2022-01-11T16:47:00Z"/>
                <w:rFonts w:ascii="Calibri" w:hAnsi="Calibri" w:cs="Calibri"/>
                <w:color w:val="000000"/>
                <w:sz w:val="22"/>
                <w:szCs w:val="22"/>
              </w:rPr>
            </w:pPr>
            <w:ins w:id="80882" w:author="pete jones" w:date="2022-01-11T16:47:00Z">
              <w:r w:rsidRPr="00910219">
                <w:rPr>
                  <w:rFonts w:ascii="Calibri" w:hAnsi="Calibri" w:cs="Calibri"/>
                  <w:color w:val="000000"/>
                  <w:sz w:val="22"/>
                  <w:szCs w:val="22"/>
                </w:rPr>
                <w:t> </w:t>
              </w:r>
            </w:ins>
          </w:p>
        </w:tc>
      </w:tr>
      <w:tr w:rsidR="00910219" w:rsidRPr="00910219" w14:paraId="26C6E2C1" w14:textId="77777777" w:rsidTr="00910219">
        <w:trPr>
          <w:trHeight w:val="300"/>
          <w:ins w:id="8088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EDF9591" w14:textId="77777777" w:rsidR="00910219" w:rsidRPr="00910219" w:rsidRDefault="00910219" w:rsidP="00910219">
            <w:pPr>
              <w:spacing w:before="0" w:after="0" w:line="240" w:lineRule="auto"/>
              <w:jc w:val="center"/>
              <w:rPr>
                <w:ins w:id="80884" w:author="pete jones" w:date="2022-01-11T16:47:00Z"/>
                <w:rFonts w:ascii="Calibri" w:hAnsi="Calibri" w:cs="Calibri"/>
                <w:color w:val="000000"/>
                <w:sz w:val="22"/>
                <w:szCs w:val="22"/>
              </w:rPr>
            </w:pPr>
            <w:ins w:id="80885"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2279ADA6" w14:textId="77777777" w:rsidR="00910219" w:rsidRPr="00910219" w:rsidRDefault="00910219" w:rsidP="00910219">
            <w:pPr>
              <w:spacing w:before="0" w:after="0" w:line="240" w:lineRule="auto"/>
              <w:jc w:val="left"/>
              <w:rPr>
                <w:ins w:id="80886" w:author="pete jones" w:date="2022-01-11T16:47:00Z"/>
                <w:rFonts w:ascii="Calibri" w:hAnsi="Calibri" w:cs="Calibri"/>
                <w:color w:val="000000"/>
                <w:sz w:val="22"/>
                <w:szCs w:val="22"/>
              </w:rPr>
            </w:pPr>
            <w:ins w:id="80887" w:author="pete jones" w:date="2022-01-11T16:47:00Z">
              <w:r w:rsidRPr="00910219">
                <w:rPr>
                  <w:rFonts w:ascii="Calibri" w:hAnsi="Calibri" w:cs="Calibri"/>
                  <w:color w:val="000000"/>
                  <w:sz w:val="22"/>
                  <w:szCs w:val="22"/>
                </w:rPr>
                <w:t>Materials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31078835" w14:textId="77777777" w:rsidR="00910219" w:rsidRPr="00910219" w:rsidRDefault="00910219" w:rsidP="00910219">
            <w:pPr>
              <w:spacing w:before="0" w:after="0" w:line="240" w:lineRule="auto"/>
              <w:jc w:val="center"/>
              <w:rPr>
                <w:ins w:id="80888" w:author="pete jones" w:date="2022-01-11T16:47:00Z"/>
                <w:rFonts w:ascii="Calibri" w:hAnsi="Calibri" w:cs="Calibri"/>
                <w:color w:val="000000"/>
                <w:sz w:val="22"/>
                <w:szCs w:val="22"/>
              </w:rPr>
            </w:pPr>
            <w:ins w:id="80889"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9011700" w14:textId="77777777" w:rsidR="00910219" w:rsidRPr="00910219" w:rsidRDefault="00910219" w:rsidP="00910219">
            <w:pPr>
              <w:spacing w:before="0" w:after="0" w:line="240" w:lineRule="auto"/>
              <w:jc w:val="center"/>
              <w:rPr>
                <w:ins w:id="80890" w:author="pete jones" w:date="2022-01-11T16:47:00Z"/>
                <w:rFonts w:ascii="Calibri" w:hAnsi="Calibri" w:cs="Calibri"/>
                <w:color w:val="000000"/>
                <w:sz w:val="22"/>
                <w:szCs w:val="22"/>
              </w:rPr>
            </w:pPr>
            <w:ins w:id="80891"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9DC01E4" w14:textId="77777777" w:rsidR="00910219" w:rsidRPr="00910219" w:rsidRDefault="00910219" w:rsidP="00910219">
            <w:pPr>
              <w:spacing w:before="0" w:after="0" w:line="240" w:lineRule="auto"/>
              <w:jc w:val="center"/>
              <w:rPr>
                <w:ins w:id="80892" w:author="pete jones" w:date="2022-01-11T16:47:00Z"/>
                <w:rFonts w:ascii="Calibri" w:hAnsi="Calibri" w:cs="Calibri"/>
                <w:color w:val="000000"/>
                <w:sz w:val="22"/>
                <w:szCs w:val="22"/>
              </w:rPr>
            </w:pPr>
            <w:ins w:id="8089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4145B8" w14:textId="77777777" w:rsidR="00910219" w:rsidRPr="00910219" w:rsidRDefault="00910219" w:rsidP="00910219">
            <w:pPr>
              <w:spacing w:before="0" w:after="0" w:line="240" w:lineRule="auto"/>
              <w:jc w:val="center"/>
              <w:rPr>
                <w:ins w:id="80894" w:author="pete jones" w:date="2022-01-11T16:47:00Z"/>
                <w:rFonts w:ascii="Calibri" w:hAnsi="Calibri" w:cs="Calibri"/>
                <w:color w:val="000000"/>
                <w:sz w:val="22"/>
                <w:szCs w:val="22"/>
              </w:rPr>
            </w:pPr>
            <w:ins w:id="8089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B1C7F08" w14:textId="77777777" w:rsidR="00910219" w:rsidRPr="00910219" w:rsidRDefault="00910219" w:rsidP="00910219">
            <w:pPr>
              <w:spacing w:before="0" w:after="0" w:line="240" w:lineRule="auto"/>
              <w:jc w:val="center"/>
              <w:rPr>
                <w:ins w:id="80896" w:author="pete jones" w:date="2022-01-11T16:47:00Z"/>
                <w:rFonts w:ascii="Calibri" w:hAnsi="Calibri" w:cs="Calibri"/>
                <w:color w:val="000000"/>
                <w:sz w:val="22"/>
                <w:szCs w:val="22"/>
              </w:rPr>
            </w:pPr>
            <w:ins w:id="8089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4231EA" w14:textId="77777777" w:rsidR="00910219" w:rsidRPr="00910219" w:rsidRDefault="00910219" w:rsidP="00910219">
            <w:pPr>
              <w:spacing w:before="0" w:after="0" w:line="240" w:lineRule="auto"/>
              <w:jc w:val="center"/>
              <w:rPr>
                <w:ins w:id="80898" w:author="pete jones" w:date="2022-01-11T16:47:00Z"/>
                <w:rFonts w:ascii="Calibri" w:hAnsi="Calibri" w:cs="Calibri"/>
                <w:color w:val="000000"/>
                <w:sz w:val="22"/>
                <w:szCs w:val="22"/>
              </w:rPr>
            </w:pPr>
            <w:ins w:id="8089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81E04F" w14:textId="77777777" w:rsidR="00910219" w:rsidRPr="00910219" w:rsidRDefault="00910219" w:rsidP="00910219">
            <w:pPr>
              <w:spacing w:before="0" w:after="0" w:line="240" w:lineRule="auto"/>
              <w:jc w:val="center"/>
              <w:rPr>
                <w:ins w:id="80900" w:author="pete jones" w:date="2022-01-11T16:47:00Z"/>
                <w:rFonts w:ascii="Calibri" w:hAnsi="Calibri" w:cs="Calibri"/>
                <w:color w:val="000000"/>
                <w:sz w:val="22"/>
                <w:szCs w:val="22"/>
              </w:rPr>
            </w:pPr>
            <w:ins w:id="8090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870BBE" w14:textId="77777777" w:rsidR="00910219" w:rsidRPr="00910219" w:rsidRDefault="00910219" w:rsidP="00910219">
            <w:pPr>
              <w:spacing w:before="0" w:after="0" w:line="240" w:lineRule="auto"/>
              <w:jc w:val="center"/>
              <w:rPr>
                <w:ins w:id="80902" w:author="pete jones" w:date="2022-01-11T16:47:00Z"/>
                <w:rFonts w:ascii="Calibri" w:hAnsi="Calibri" w:cs="Calibri"/>
                <w:color w:val="000000"/>
                <w:sz w:val="22"/>
                <w:szCs w:val="22"/>
              </w:rPr>
            </w:pPr>
            <w:ins w:id="8090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DA5814" w14:textId="77777777" w:rsidR="00910219" w:rsidRPr="00910219" w:rsidRDefault="00910219" w:rsidP="00910219">
            <w:pPr>
              <w:spacing w:before="0" w:after="0" w:line="240" w:lineRule="auto"/>
              <w:jc w:val="center"/>
              <w:rPr>
                <w:ins w:id="80904" w:author="pete jones" w:date="2022-01-11T16:47:00Z"/>
                <w:rFonts w:ascii="Calibri" w:hAnsi="Calibri" w:cs="Calibri"/>
                <w:color w:val="000000"/>
                <w:sz w:val="22"/>
                <w:szCs w:val="22"/>
              </w:rPr>
            </w:pPr>
            <w:ins w:id="8090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71F23A" w14:textId="77777777" w:rsidR="00910219" w:rsidRPr="00910219" w:rsidRDefault="00910219" w:rsidP="00910219">
            <w:pPr>
              <w:spacing w:before="0" w:after="0" w:line="240" w:lineRule="auto"/>
              <w:jc w:val="center"/>
              <w:rPr>
                <w:ins w:id="80906" w:author="pete jones" w:date="2022-01-11T16:47:00Z"/>
                <w:rFonts w:ascii="Calibri" w:hAnsi="Calibri" w:cs="Calibri"/>
                <w:color w:val="000000"/>
                <w:sz w:val="22"/>
                <w:szCs w:val="22"/>
              </w:rPr>
            </w:pPr>
            <w:ins w:id="8090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665152" w14:textId="77777777" w:rsidR="00910219" w:rsidRPr="00910219" w:rsidRDefault="00910219" w:rsidP="00910219">
            <w:pPr>
              <w:spacing w:before="0" w:after="0" w:line="240" w:lineRule="auto"/>
              <w:jc w:val="center"/>
              <w:rPr>
                <w:ins w:id="80908" w:author="pete jones" w:date="2022-01-11T16:47:00Z"/>
                <w:rFonts w:ascii="Calibri" w:hAnsi="Calibri" w:cs="Calibri"/>
                <w:color w:val="000000"/>
                <w:sz w:val="22"/>
                <w:szCs w:val="22"/>
              </w:rPr>
            </w:pPr>
            <w:ins w:id="80909"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A4A7DBF" w14:textId="77777777" w:rsidR="00910219" w:rsidRPr="00910219" w:rsidRDefault="00910219" w:rsidP="00910219">
            <w:pPr>
              <w:spacing w:before="0" w:after="0" w:line="240" w:lineRule="auto"/>
              <w:jc w:val="center"/>
              <w:rPr>
                <w:ins w:id="80910" w:author="pete jones" w:date="2022-01-11T16:47:00Z"/>
                <w:rFonts w:ascii="Calibri" w:hAnsi="Calibri" w:cs="Calibri"/>
                <w:color w:val="000000"/>
                <w:sz w:val="22"/>
                <w:szCs w:val="22"/>
              </w:rPr>
            </w:pPr>
            <w:ins w:id="80911" w:author="pete jones" w:date="2022-01-11T16:47:00Z">
              <w:r w:rsidRPr="00910219">
                <w:rPr>
                  <w:rFonts w:ascii="Calibri" w:hAnsi="Calibri" w:cs="Calibri"/>
                  <w:color w:val="000000"/>
                  <w:sz w:val="22"/>
                  <w:szCs w:val="22"/>
                </w:rPr>
                <w:t> </w:t>
              </w:r>
            </w:ins>
          </w:p>
        </w:tc>
      </w:tr>
      <w:tr w:rsidR="00910219" w:rsidRPr="00910219" w14:paraId="57DE7F54" w14:textId="77777777" w:rsidTr="00910219">
        <w:trPr>
          <w:trHeight w:val="300"/>
          <w:ins w:id="80912"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6F5BBD6" w14:textId="77777777" w:rsidR="00910219" w:rsidRPr="00910219" w:rsidRDefault="00910219" w:rsidP="00910219">
            <w:pPr>
              <w:spacing w:before="0" w:after="0" w:line="240" w:lineRule="auto"/>
              <w:jc w:val="center"/>
              <w:rPr>
                <w:ins w:id="80913" w:author="pete jones" w:date="2022-01-11T16:47:00Z"/>
                <w:rFonts w:ascii="Calibri" w:hAnsi="Calibri" w:cs="Calibri"/>
                <w:color w:val="000000"/>
                <w:sz w:val="22"/>
                <w:szCs w:val="22"/>
              </w:rPr>
            </w:pPr>
            <w:ins w:id="80914"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0C33E3A7" w14:textId="77777777" w:rsidR="00910219" w:rsidRPr="00910219" w:rsidRDefault="00910219" w:rsidP="00910219">
            <w:pPr>
              <w:spacing w:before="0" w:after="0" w:line="240" w:lineRule="auto"/>
              <w:jc w:val="left"/>
              <w:rPr>
                <w:ins w:id="80915" w:author="pete jones" w:date="2022-01-11T16:47:00Z"/>
                <w:rFonts w:ascii="Calibri" w:hAnsi="Calibri" w:cs="Calibri"/>
                <w:color w:val="000000"/>
                <w:sz w:val="22"/>
                <w:szCs w:val="22"/>
              </w:rPr>
            </w:pPr>
            <w:ins w:id="80916" w:author="pete jones" w:date="2022-01-11T16:47:00Z">
              <w:r w:rsidRPr="00910219">
                <w:rPr>
                  <w:rFonts w:ascii="Calibri" w:hAnsi="Calibri" w:cs="Calibri"/>
                  <w:color w:val="000000"/>
                  <w:sz w:val="22"/>
                  <w:szCs w:val="22"/>
                </w:rPr>
                <w:t>Exploring Mechanic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3DB12827" w14:textId="77777777" w:rsidR="00910219" w:rsidRPr="00910219" w:rsidRDefault="00910219" w:rsidP="00910219">
            <w:pPr>
              <w:spacing w:before="0" w:after="0" w:line="240" w:lineRule="auto"/>
              <w:jc w:val="center"/>
              <w:rPr>
                <w:ins w:id="80917" w:author="pete jones" w:date="2022-01-11T16:47:00Z"/>
                <w:rFonts w:ascii="Calibri" w:hAnsi="Calibri" w:cs="Calibri"/>
                <w:color w:val="000000"/>
                <w:sz w:val="22"/>
                <w:szCs w:val="22"/>
              </w:rPr>
            </w:pPr>
            <w:ins w:id="80918"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05E39A2" w14:textId="77777777" w:rsidR="00910219" w:rsidRPr="00910219" w:rsidRDefault="00910219" w:rsidP="00910219">
            <w:pPr>
              <w:spacing w:before="0" w:after="0" w:line="240" w:lineRule="auto"/>
              <w:jc w:val="center"/>
              <w:rPr>
                <w:ins w:id="80919" w:author="pete jones" w:date="2022-01-11T16:47:00Z"/>
                <w:rFonts w:ascii="Calibri" w:hAnsi="Calibri" w:cs="Calibri"/>
                <w:color w:val="000000"/>
                <w:sz w:val="22"/>
                <w:szCs w:val="22"/>
              </w:rPr>
            </w:pPr>
            <w:ins w:id="8092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9D5D10B" w14:textId="77777777" w:rsidR="00910219" w:rsidRPr="00910219" w:rsidRDefault="00910219" w:rsidP="00910219">
            <w:pPr>
              <w:spacing w:before="0" w:after="0" w:line="240" w:lineRule="auto"/>
              <w:jc w:val="center"/>
              <w:rPr>
                <w:ins w:id="80921" w:author="pete jones" w:date="2022-01-11T16:47:00Z"/>
                <w:rFonts w:ascii="Calibri" w:hAnsi="Calibri" w:cs="Calibri"/>
                <w:color w:val="000000"/>
                <w:sz w:val="22"/>
                <w:szCs w:val="22"/>
              </w:rPr>
            </w:pPr>
            <w:ins w:id="8092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C180FE" w14:textId="77777777" w:rsidR="00910219" w:rsidRPr="00910219" w:rsidRDefault="00910219" w:rsidP="00910219">
            <w:pPr>
              <w:spacing w:before="0" w:after="0" w:line="240" w:lineRule="auto"/>
              <w:jc w:val="center"/>
              <w:rPr>
                <w:ins w:id="80923" w:author="pete jones" w:date="2022-01-11T16:47:00Z"/>
                <w:rFonts w:ascii="Calibri" w:hAnsi="Calibri" w:cs="Calibri"/>
                <w:color w:val="000000"/>
                <w:sz w:val="22"/>
                <w:szCs w:val="22"/>
              </w:rPr>
            </w:pPr>
            <w:ins w:id="8092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7E5CA0" w14:textId="77777777" w:rsidR="00910219" w:rsidRPr="00910219" w:rsidRDefault="00910219" w:rsidP="00910219">
            <w:pPr>
              <w:spacing w:before="0" w:after="0" w:line="240" w:lineRule="auto"/>
              <w:jc w:val="center"/>
              <w:rPr>
                <w:ins w:id="80925" w:author="pete jones" w:date="2022-01-11T16:47:00Z"/>
                <w:rFonts w:ascii="Calibri" w:hAnsi="Calibri" w:cs="Calibri"/>
                <w:color w:val="000000"/>
                <w:sz w:val="22"/>
                <w:szCs w:val="22"/>
              </w:rPr>
            </w:pPr>
            <w:ins w:id="8092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6B4437C" w14:textId="77777777" w:rsidR="00910219" w:rsidRPr="00910219" w:rsidRDefault="00910219" w:rsidP="00910219">
            <w:pPr>
              <w:spacing w:before="0" w:after="0" w:line="240" w:lineRule="auto"/>
              <w:jc w:val="center"/>
              <w:rPr>
                <w:ins w:id="80927" w:author="pete jones" w:date="2022-01-11T16:47:00Z"/>
                <w:rFonts w:ascii="Calibri" w:hAnsi="Calibri" w:cs="Calibri"/>
                <w:color w:val="000000"/>
                <w:sz w:val="22"/>
                <w:szCs w:val="22"/>
              </w:rPr>
            </w:pPr>
            <w:ins w:id="8092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8DD252" w14:textId="77777777" w:rsidR="00910219" w:rsidRPr="00910219" w:rsidRDefault="00910219" w:rsidP="00910219">
            <w:pPr>
              <w:spacing w:before="0" w:after="0" w:line="240" w:lineRule="auto"/>
              <w:jc w:val="center"/>
              <w:rPr>
                <w:ins w:id="80929" w:author="pete jones" w:date="2022-01-11T16:47:00Z"/>
                <w:rFonts w:ascii="Calibri" w:hAnsi="Calibri" w:cs="Calibri"/>
                <w:color w:val="000000"/>
                <w:sz w:val="22"/>
                <w:szCs w:val="22"/>
              </w:rPr>
            </w:pPr>
            <w:ins w:id="8093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CA91BE" w14:textId="77777777" w:rsidR="00910219" w:rsidRPr="00910219" w:rsidRDefault="00910219" w:rsidP="00910219">
            <w:pPr>
              <w:spacing w:before="0" w:after="0" w:line="240" w:lineRule="auto"/>
              <w:jc w:val="center"/>
              <w:rPr>
                <w:ins w:id="80931" w:author="pete jones" w:date="2022-01-11T16:47:00Z"/>
                <w:rFonts w:ascii="Calibri" w:hAnsi="Calibri" w:cs="Calibri"/>
                <w:color w:val="000000"/>
                <w:sz w:val="22"/>
                <w:szCs w:val="22"/>
              </w:rPr>
            </w:pPr>
            <w:ins w:id="8093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460CE6" w14:textId="77777777" w:rsidR="00910219" w:rsidRPr="00910219" w:rsidRDefault="00910219" w:rsidP="00910219">
            <w:pPr>
              <w:spacing w:before="0" w:after="0" w:line="240" w:lineRule="auto"/>
              <w:jc w:val="center"/>
              <w:rPr>
                <w:ins w:id="80933" w:author="pete jones" w:date="2022-01-11T16:47:00Z"/>
                <w:rFonts w:ascii="Calibri" w:hAnsi="Calibri" w:cs="Calibri"/>
                <w:color w:val="000000"/>
                <w:sz w:val="22"/>
                <w:szCs w:val="22"/>
              </w:rPr>
            </w:pPr>
            <w:ins w:id="8093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69BC74" w14:textId="77777777" w:rsidR="00910219" w:rsidRPr="00910219" w:rsidRDefault="00910219" w:rsidP="00910219">
            <w:pPr>
              <w:spacing w:before="0" w:after="0" w:line="240" w:lineRule="auto"/>
              <w:jc w:val="center"/>
              <w:rPr>
                <w:ins w:id="80935" w:author="pete jones" w:date="2022-01-11T16:47:00Z"/>
                <w:rFonts w:ascii="Calibri" w:hAnsi="Calibri" w:cs="Calibri"/>
                <w:color w:val="000000"/>
                <w:sz w:val="22"/>
                <w:szCs w:val="22"/>
              </w:rPr>
            </w:pPr>
            <w:ins w:id="8093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6F935F" w14:textId="77777777" w:rsidR="00910219" w:rsidRPr="00910219" w:rsidRDefault="00910219" w:rsidP="00910219">
            <w:pPr>
              <w:spacing w:before="0" w:after="0" w:line="240" w:lineRule="auto"/>
              <w:jc w:val="center"/>
              <w:rPr>
                <w:ins w:id="80937" w:author="pete jones" w:date="2022-01-11T16:47:00Z"/>
                <w:rFonts w:ascii="Calibri" w:hAnsi="Calibri" w:cs="Calibri"/>
                <w:color w:val="000000"/>
                <w:sz w:val="22"/>
                <w:szCs w:val="22"/>
              </w:rPr>
            </w:pPr>
            <w:ins w:id="80938"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9756632" w14:textId="77777777" w:rsidR="00910219" w:rsidRPr="00910219" w:rsidRDefault="00910219" w:rsidP="00910219">
            <w:pPr>
              <w:spacing w:before="0" w:after="0" w:line="240" w:lineRule="auto"/>
              <w:jc w:val="center"/>
              <w:rPr>
                <w:ins w:id="80939" w:author="pete jones" w:date="2022-01-11T16:47:00Z"/>
                <w:rFonts w:ascii="Calibri" w:hAnsi="Calibri" w:cs="Calibri"/>
                <w:color w:val="000000"/>
                <w:sz w:val="22"/>
                <w:szCs w:val="22"/>
              </w:rPr>
            </w:pPr>
            <w:ins w:id="80940" w:author="pete jones" w:date="2022-01-11T16:47:00Z">
              <w:r w:rsidRPr="00910219">
                <w:rPr>
                  <w:rFonts w:ascii="Calibri" w:hAnsi="Calibri" w:cs="Calibri"/>
                  <w:color w:val="000000"/>
                  <w:sz w:val="22"/>
                  <w:szCs w:val="22"/>
                </w:rPr>
                <w:t> </w:t>
              </w:r>
            </w:ins>
          </w:p>
        </w:tc>
      </w:tr>
      <w:tr w:rsidR="00910219" w:rsidRPr="00910219" w14:paraId="5326D226" w14:textId="77777777" w:rsidTr="00910219">
        <w:trPr>
          <w:trHeight w:val="300"/>
          <w:ins w:id="80941"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DC79A54" w14:textId="77777777" w:rsidR="00910219" w:rsidRPr="00910219" w:rsidRDefault="00910219" w:rsidP="00910219">
            <w:pPr>
              <w:spacing w:before="0" w:after="0" w:line="240" w:lineRule="auto"/>
              <w:jc w:val="center"/>
              <w:rPr>
                <w:ins w:id="80942" w:author="pete jones" w:date="2022-01-11T16:47:00Z"/>
                <w:rFonts w:ascii="Calibri" w:hAnsi="Calibri" w:cs="Calibri"/>
                <w:color w:val="000000"/>
                <w:sz w:val="22"/>
                <w:szCs w:val="22"/>
              </w:rPr>
            </w:pPr>
            <w:ins w:id="80943"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3D782FB4" w14:textId="77777777" w:rsidR="00910219" w:rsidRPr="00910219" w:rsidRDefault="00910219" w:rsidP="00910219">
            <w:pPr>
              <w:spacing w:before="0" w:after="0" w:line="240" w:lineRule="auto"/>
              <w:jc w:val="left"/>
              <w:rPr>
                <w:ins w:id="80944" w:author="pete jones" w:date="2022-01-11T16:47:00Z"/>
                <w:rFonts w:ascii="Calibri" w:hAnsi="Calibri" w:cs="Calibri"/>
                <w:color w:val="000000"/>
                <w:sz w:val="22"/>
                <w:szCs w:val="22"/>
              </w:rPr>
            </w:pPr>
            <w:ins w:id="80945" w:author="pete jones" w:date="2022-01-11T16:47:00Z">
              <w:r w:rsidRPr="00910219">
                <w:rPr>
                  <w:rFonts w:ascii="Calibri" w:hAnsi="Calibri" w:cs="Calibri"/>
                  <w:color w:val="000000"/>
                  <w:sz w:val="22"/>
                  <w:szCs w:val="22"/>
                </w:rPr>
                <w:t>Experimental Design and Practice 2</w:t>
              </w:r>
            </w:ins>
          </w:p>
        </w:tc>
        <w:tc>
          <w:tcPr>
            <w:tcW w:w="432" w:type="dxa"/>
            <w:tcBorders>
              <w:top w:val="nil"/>
              <w:left w:val="nil"/>
              <w:bottom w:val="single" w:sz="4" w:space="0" w:color="auto"/>
              <w:right w:val="single" w:sz="4" w:space="0" w:color="auto"/>
            </w:tcBorders>
            <w:shd w:val="clear" w:color="auto" w:fill="auto"/>
            <w:noWrap/>
            <w:vAlign w:val="bottom"/>
            <w:hideMark/>
          </w:tcPr>
          <w:p w14:paraId="46CAE628" w14:textId="77777777" w:rsidR="00910219" w:rsidRPr="00910219" w:rsidRDefault="00910219" w:rsidP="00910219">
            <w:pPr>
              <w:spacing w:before="0" w:after="0" w:line="240" w:lineRule="auto"/>
              <w:jc w:val="center"/>
              <w:rPr>
                <w:ins w:id="80946" w:author="pete jones" w:date="2022-01-11T16:47:00Z"/>
                <w:rFonts w:ascii="Calibri" w:hAnsi="Calibri" w:cs="Calibri"/>
                <w:color w:val="000000"/>
                <w:sz w:val="22"/>
                <w:szCs w:val="22"/>
              </w:rPr>
            </w:pPr>
            <w:ins w:id="80947"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0EC573B" w14:textId="77777777" w:rsidR="00910219" w:rsidRPr="00910219" w:rsidRDefault="00910219" w:rsidP="00910219">
            <w:pPr>
              <w:spacing w:before="0" w:after="0" w:line="240" w:lineRule="auto"/>
              <w:jc w:val="center"/>
              <w:rPr>
                <w:ins w:id="80948" w:author="pete jones" w:date="2022-01-11T16:47:00Z"/>
                <w:rFonts w:ascii="Calibri" w:hAnsi="Calibri" w:cs="Calibri"/>
                <w:color w:val="000000"/>
                <w:sz w:val="22"/>
                <w:szCs w:val="22"/>
              </w:rPr>
            </w:pPr>
            <w:ins w:id="8094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5DB764F" w14:textId="77777777" w:rsidR="00910219" w:rsidRPr="00910219" w:rsidRDefault="00910219" w:rsidP="00910219">
            <w:pPr>
              <w:spacing w:before="0" w:after="0" w:line="240" w:lineRule="auto"/>
              <w:jc w:val="center"/>
              <w:rPr>
                <w:ins w:id="80950" w:author="pete jones" w:date="2022-01-11T16:47:00Z"/>
                <w:rFonts w:ascii="Calibri" w:hAnsi="Calibri" w:cs="Calibri"/>
                <w:color w:val="000000"/>
                <w:sz w:val="22"/>
                <w:szCs w:val="22"/>
              </w:rPr>
            </w:pPr>
            <w:ins w:id="8095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56828D" w14:textId="77777777" w:rsidR="00910219" w:rsidRPr="00910219" w:rsidRDefault="00910219" w:rsidP="00910219">
            <w:pPr>
              <w:spacing w:before="0" w:after="0" w:line="240" w:lineRule="auto"/>
              <w:jc w:val="center"/>
              <w:rPr>
                <w:ins w:id="80952" w:author="pete jones" w:date="2022-01-11T16:47:00Z"/>
                <w:rFonts w:ascii="Calibri" w:hAnsi="Calibri" w:cs="Calibri"/>
                <w:color w:val="000000"/>
                <w:sz w:val="22"/>
                <w:szCs w:val="22"/>
              </w:rPr>
            </w:pPr>
            <w:ins w:id="8095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DB2A7E" w14:textId="77777777" w:rsidR="00910219" w:rsidRPr="00910219" w:rsidRDefault="00910219" w:rsidP="00910219">
            <w:pPr>
              <w:spacing w:before="0" w:after="0" w:line="240" w:lineRule="auto"/>
              <w:jc w:val="center"/>
              <w:rPr>
                <w:ins w:id="80954" w:author="pete jones" w:date="2022-01-11T16:47:00Z"/>
                <w:rFonts w:ascii="Calibri" w:hAnsi="Calibri" w:cs="Calibri"/>
                <w:color w:val="000000"/>
                <w:sz w:val="22"/>
                <w:szCs w:val="22"/>
              </w:rPr>
            </w:pPr>
            <w:ins w:id="8095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FA2AB9" w14:textId="77777777" w:rsidR="00910219" w:rsidRPr="00910219" w:rsidRDefault="00910219" w:rsidP="00910219">
            <w:pPr>
              <w:spacing w:before="0" w:after="0" w:line="240" w:lineRule="auto"/>
              <w:jc w:val="center"/>
              <w:rPr>
                <w:ins w:id="80956" w:author="pete jones" w:date="2022-01-11T16:47:00Z"/>
                <w:rFonts w:ascii="Calibri" w:hAnsi="Calibri" w:cs="Calibri"/>
                <w:color w:val="000000"/>
                <w:sz w:val="22"/>
                <w:szCs w:val="22"/>
              </w:rPr>
            </w:pPr>
            <w:ins w:id="8095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45B3EE" w14:textId="77777777" w:rsidR="00910219" w:rsidRPr="00910219" w:rsidRDefault="00910219" w:rsidP="00910219">
            <w:pPr>
              <w:spacing w:before="0" w:after="0" w:line="240" w:lineRule="auto"/>
              <w:jc w:val="center"/>
              <w:rPr>
                <w:ins w:id="80958" w:author="pete jones" w:date="2022-01-11T16:47:00Z"/>
                <w:rFonts w:ascii="Calibri" w:hAnsi="Calibri" w:cs="Calibri"/>
                <w:color w:val="000000"/>
                <w:sz w:val="22"/>
                <w:szCs w:val="22"/>
              </w:rPr>
            </w:pPr>
            <w:ins w:id="8095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147832" w14:textId="77777777" w:rsidR="00910219" w:rsidRPr="00910219" w:rsidRDefault="00910219" w:rsidP="00910219">
            <w:pPr>
              <w:spacing w:before="0" w:after="0" w:line="240" w:lineRule="auto"/>
              <w:jc w:val="center"/>
              <w:rPr>
                <w:ins w:id="80960" w:author="pete jones" w:date="2022-01-11T16:47:00Z"/>
                <w:rFonts w:ascii="Calibri" w:hAnsi="Calibri" w:cs="Calibri"/>
                <w:color w:val="000000"/>
                <w:sz w:val="22"/>
                <w:szCs w:val="22"/>
              </w:rPr>
            </w:pPr>
            <w:ins w:id="8096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53DBA0" w14:textId="77777777" w:rsidR="00910219" w:rsidRPr="00910219" w:rsidRDefault="00910219" w:rsidP="00910219">
            <w:pPr>
              <w:spacing w:before="0" w:after="0" w:line="240" w:lineRule="auto"/>
              <w:jc w:val="center"/>
              <w:rPr>
                <w:ins w:id="80962" w:author="pete jones" w:date="2022-01-11T16:47:00Z"/>
                <w:rFonts w:ascii="Calibri" w:hAnsi="Calibri" w:cs="Calibri"/>
                <w:color w:val="000000"/>
                <w:sz w:val="22"/>
                <w:szCs w:val="22"/>
              </w:rPr>
            </w:pPr>
            <w:ins w:id="8096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1D4B36" w14:textId="77777777" w:rsidR="00910219" w:rsidRPr="00910219" w:rsidRDefault="00910219" w:rsidP="00910219">
            <w:pPr>
              <w:spacing w:before="0" w:after="0" w:line="240" w:lineRule="auto"/>
              <w:jc w:val="center"/>
              <w:rPr>
                <w:ins w:id="80964" w:author="pete jones" w:date="2022-01-11T16:47:00Z"/>
                <w:rFonts w:ascii="Calibri" w:hAnsi="Calibri" w:cs="Calibri"/>
                <w:color w:val="000000"/>
                <w:sz w:val="22"/>
                <w:szCs w:val="22"/>
              </w:rPr>
            </w:pPr>
            <w:ins w:id="8096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DB3866" w14:textId="77777777" w:rsidR="00910219" w:rsidRPr="00910219" w:rsidRDefault="00910219" w:rsidP="00910219">
            <w:pPr>
              <w:spacing w:before="0" w:after="0" w:line="240" w:lineRule="auto"/>
              <w:jc w:val="center"/>
              <w:rPr>
                <w:ins w:id="80966" w:author="pete jones" w:date="2022-01-11T16:47:00Z"/>
                <w:rFonts w:ascii="Calibri" w:hAnsi="Calibri" w:cs="Calibri"/>
                <w:color w:val="000000"/>
                <w:sz w:val="22"/>
                <w:szCs w:val="22"/>
              </w:rPr>
            </w:pPr>
            <w:ins w:id="80967"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E0F7C78" w14:textId="77777777" w:rsidR="00910219" w:rsidRPr="00910219" w:rsidRDefault="00910219" w:rsidP="00910219">
            <w:pPr>
              <w:spacing w:before="0" w:after="0" w:line="240" w:lineRule="auto"/>
              <w:jc w:val="center"/>
              <w:rPr>
                <w:ins w:id="80968" w:author="pete jones" w:date="2022-01-11T16:47:00Z"/>
                <w:rFonts w:ascii="Calibri" w:hAnsi="Calibri" w:cs="Calibri"/>
                <w:color w:val="000000"/>
                <w:sz w:val="22"/>
                <w:szCs w:val="22"/>
              </w:rPr>
            </w:pPr>
            <w:ins w:id="80969" w:author="pete jones" w:date="2022-01-11T16:47:00Z">
              <w:r w:rsidRPr="00910219">
                <w:rPr>
                  <w:rFonts w:ascii="Calibri" w:hAnsi="Calibri" w:cs="Calibri"/>
                  <w:color w:val="000000"/>
                  <w:sz w:val="22"/>
                  <w:szCs w:val="22"/>
                </w:rPr>
                <w:t> </w:t>
              </w:r>
            </w:ins>
          </w:p>
        </w:tc>
      </w:tr>
      <w:tr w:rsidR="00910219" w:rsidRPr="00910219" w14:paraId="72E372F8" w14:textId="77777777" w:rsidTr="00910219">
        <w:trPr>
          <w:trHeight w:val="300"/>
          <w:ins w:id="80970"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358CB62" w14:textId="77777777" w:rsidR="00910219" w:rsidRPr="00910219" w:rsidRDefault="00910219" w:rsidP="00910219">
            <w:pPr>
              <w:spacing w:before="0" w:after="0" w:line="240" w:lineRule="auto"/>
              <w:jc w:val="center"/>
              <w:rPr>
                <w:ins w:id="80971" w:author="pete jones" w:date="2022-01-11T16:47:00Z"/>
                <w:rFonts w:ascii="Calibri" w:hAnsi="Calibri" w:cs="Calibri"/>
                <w:color w:val="000000"/>
                <w:sz w:val="22"/>
                <w:szCs w:val="22"/>
              </w:rPr>
            </w:pPr>
            <w:ins w:id="80972"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507F1E55" w14:textId="77777777" w:rsidR="00910219" w:rsidRPr="00910219" w:rsidRDefault="00910219" w:rsidP="00910219">
            <w:pPr>
              <w:spacing w:before="0" w:after="0" w:line="240" w:lineRule="auto"/>
              <w:jc w:val="left"/>
              <w:rPr>
                <w:ins w:id="80973" w:author="pete jones" w:date="2022-01-11T16:47:00Z"/>
                <w:rFonts w:ascii="Calibri" w:hAnsi="Calibri" w:cs="Calibri"/>
                <w:color w:val="000000"/>
                <w:sz w:val="22"/>
                <w:szCs w:val="22"/>
              </w:rPr>
            </w:pPr>
            <w:ins w:id="80974" w:author="pete jones" w:date="2022-01-11T16:47:00Z">
              <w:r w:rsidRPr="00910219">
                <w:rPr>
                  <w:rFonts w:ascii="Calibri" w:hAnsi="Calibri" w:cs="Calibri"/>
                  <w:color w:val="000000"/>
                  <w:sz w:val="22"/>
                  <w:szCs w:val="22"/>
                </w:rPr>
                <w:t>Computational mathematical modelling 2</w:t>
              </w:r>
            </w:ins>
          </w:p>
        </w:tc>
        <w:tc>
          <w:tcPr>
            <w:tcW w:w="432" w:type="dxa"/>
            <w:tcBorders>
              <w:top w:val="nil"/>
              <w:left w:val="nil"/>
              <w:bottom w:val="single" w:sz="4" w:space="0" w:color="auto"/>
              <w:right w:val="single" w:sz="4" w:space="0" w:color="auto"/>
            </w:tcBorders>
            <w:shd w:val="clear" w:color="auto" w:fill="auto"/>
            <w:noWrap/>
            <w:vAlign w:val="bottom"/>
            <w:hideMark/>
          </w:tcPr>
          <w:p w14:paraId="37BB7168" w14:textId="77777777" w:rsidR="00910219" w:rsidRPr="00910219" w:rsidRDefault="00910219" w:rsidP="00910219">
            <w:pPr>
              <w:spacing w:before="0" w:after="0" w:line="240" w:lineRule="auto"/>
              <w:jc w:val="center"/>
              <w:rPr>
                <w:ins w:id="80975" w:author="pete jones" w:date="2022-01-11T16:47:00Z"/>
                <w:rFonts w:ascii="Calibri" w:hAnsi="Calibri" w:cs="Calibri"/>
                <w:color w:val="000000"/>
                <w:sz w:val="22"/>
                <w:szCs w:val="22"/>
              </w:rPr>
            </w:pPr>
            <w:ins w:id="80976" w:author="pete jones" w:date="2022-01-11T16:47: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CFA640C" w14:textId="77777777" w:rsidR="00910219" w:rsidRPr="00910219" w:rsidRDefault="00910219" w:rsidP="00910219">
            <w:pPr>
              <w:spacing w:before="0" w:after="0" w:line="240" w:lineRule="auto"/>
              <w:jc w:val="center"/>
              <w:rPr>
                <w:ins w:id="80977" w:author="pete jones" w:date="2022-01-11T16:47:00Z"/>
                <w:rFonts w:ascii="Calibri" w:hAnsi="Calibri" w:cs="Calibri"/>
                <w:color w:val="000000"/>
                <w:sz w:val="22"/>
                <w:szCs w:val="22"/>
              </w:rPr>
            </w:pPr>
            <w:ins w:id="8097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CDCDBDB" w14:textId="77777777" w:rsidR="00910219" w:rsidRPr="00910219" w:rsidRDefault="00910219" w:rsidP="00910219">
            <w:pPr>
              <w:spacing w:before="0" w:after="0" w:line="240" w:lineRule="auto"/>
              <w:jc w:val="center"/>
              <w:rPr>
                <w:ins w:id="80979" w:author="pete jones" w:date="2022-01-11T16:47:00Z"/>
                <w:rFonts w:ascii="Calibri" w:hAnsi="Calibri" w:cs="Calibri"/>
                <w:color w:val="000000"/>
                <w:sz w:val="22"/>
                <w:szCs w:val="22"/>
              </w:rPr>
            </w:pPr>
            <w:ins w:id="8098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EB1C93" w14:textId="77777777" w:rsidR="00910219" w:rsidRPr="00910219" w:rsidRDefault="00910219" w:rsidP="00910219">
            <w:pPr>
              <w:spacing w:before="0" w:after="0" w:line="240" w:lineRule="auto"/>
              <w:jc w:val="center"/>
              <w:rPr>
                <w:ins w:id="80981" w:author="pete jones" w:date="2022-01-11T16:47:00Z"/>
                <w:rFonts w:ascii="Calibri" w:hAnsi="Calibri" w:cs="Calibri"/>
                <w:color w:val="000000"/>
                <w:sz w:val="22"/>
                <w:szCs w:val="22"/>
              </w:rPr>
            </w:pPr>
            <w:ins w:id="8098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9B42032" w14:textId="77777777" w:rsidR="00910219" w:rsidRPr="00910219" w:rsidRDefault="00910219" w:rsidP="00910219">
            <w:pPr>
              <w:spacing w:before="0" w:after="0" w:line="240" w:lineRule="auto"/>
              <w:jc w:val="center"/>
              <w:rPr>
                <w:ins w:id="80983" w:author="pete jones" w:date="2022-01-11T16:47:00Z"/>
                <w:rFonts w:ascii="Calibri" w:hAnsi="Calibri" w:cs="Calibri"/>
                <w:color w:val="000000"/>
                <w:sz w:val="22"/>
                <w:szCs w:val="22"/>
              </w:rPr>
            </w:pPr>
            <w:ins w:id="8098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441479" w14:textId="77777777" w:rsidR="00910219" w:rsidRPr="00910219" w:rsidRDefault="00910219" w:rsidP="00910219">
            <w:pPr>
              <w:spacing w:before="0" w:after="0" w:line="240" w:lineRule="auto"/>
              <w:jc w:val="center"/>
              <w:rPr>
                <w:ins w:id="80985" w:author="pete jones" w:date="2022-01-11T16:47:00Z"/>
                <w:rFonts w:ascii="Calibri" w:hAnsi="Calibri" w:cs="Calibri"/>
                <w:color w:val="000000"/>
                <w:sz w:val="22"/>
                <w:szCs w:val="22"/>
              </w:rPr>
            </w:pPr>
            <w:ins w:id="8098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D25EE4" w14:textId="77777777" w:rsidR="00910219" w:rsidRPr="00910219" w:rsidRDefault="00910219" w:rsidP="00910219">
            <w:pPr>
              <w:spacing w:before="0" w:after="0" w:line="240" w:lineRule="auto"/>
              <w:jc w:val="center"/>
              <w:rPr>
                <w:ins w:id="80987" w:author="pete jones" w:date="2022-01-11T16:47:00Z"/>
                <w:rFonts w:ascii="Calibri" w:hAnsi="Calibri" w:cs="Calibri"/>
                <w:color w:val="000000"/>
                <w:sz w:val="22"/>
                <w:szCs w:val="22"/>
              </w:rPr>
            </w:pPr>
            <w:ins w:id="8098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8F3143" w14:textId="77777777" w:rsidR="00910219" w:rsidRPr="00910219" w:rsidRDefault="00910219" w:rsidP="00910219">
            <w:pPr>
              <w:spacing w:before="0" w:after="0" w:line="240" w:lineRule="auto"/>
              <w:jc w:val="center"/>
              <w:rPr>
                <w:ins w:id="80989" w:author="pete jones" w:date="2022-01-11T16:47:00Z"/>
                <w:rFonts w:ascii="Calibri" w:hAnsi="Calibri" w:cs="Calibri"/>
                <w:color w:val="000000"/>
                <w:sz w:val="22"/>
                <w:szCs w:val="22"/>
              </w:rPr>
            </w:pPr>
            <w:ins w:id="8099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61A869" w14:textId="77777777" w:rsidR="00910219" w:rsidRPr="00910219" w:rsidRDefault="00910219" w:rsidP="00910219">
            <w:pPr>
              <w:spacing w:before="0" w:after="0" w:line="240" w:lineRule="auto"/>
              <w:jc w:val="center"/>
              <w:rPr>
                <w:ins w:id="80991" w:author="pete jones" w:date="2022-01-11T16:47:00Z"/>
                <w:rFonts w:ascii="Calibri" w:hAnsi="Calibri" w:cs="Calibri"/>
                <w:color w:val="000000"/>
                <w:sz w:val="22"/>
                <w:szCs w:val="22"/>
              </w:rPr>
            </w:pPr>
            <w:ins w:id="8099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86B283" w14:textId="77777777" w:rsidR="00910219" w:rsidRPr="00910219" w:rsidRDefault="00910219" w:rsidP="00910219">
            <w:pPr>
              <w:spacing w:before="0" w:after="0" w:line="240" w:lineRule="auto"/>
              <w:jc w:val="center"/>
              <w:rPr>
                <w:ins w:id="80993" w:author="pete jones" w:date="2022-01-11T16:47:00Z"/>
                <w:rFonts w:ascii="Calibri" w:hAnsi="Calibri" w:cs="Calibri"/>
                <w:color w:val="000000"/>
                <w:sz w:val="22"/>
                <w:szCs w:val="22"/>
              </w:rPr>
            </w:pPr>
            <w:ins w:id="8099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7B3ADC" w14:textId="77777777" w:rsidR="00910219" w:rsidRPr="00910219" w:rsidRDefault="00910219" w:rsidP="00910219">
            <w:pPr>
              <w:spacing w:before="0" w:after="0" w:line="240" w:lineRule="auto"/>
              <w:jc w:val="center"/>
              <w:rPr>
                <w:ins w:id="80995" w:author="pete jones" w:date="2022-01-11T16:47:00Z"/>
                <w:rFonts w:ascii="Calibri" w:hAnsi="Calibri" w:cs="Calibri"/>
                <w:color w:val="000000"/>
                <w:sz w:val="22"/>
                <w:szCs w:val="22"/>
              </w:rPr>
            </w:pPr>
            <w:ins w:id="80996"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E8DD9A6" w14:textId="77777777" w:rsidR="00910219" w:rsidRPr="00910219" w:rsidRDefault="00910219" w:rsidP="00910219">
            <w:pPr>
              <w:spacing w:before="0" w:after="0" w:line="240" w:lineRule="auto"/>
              <w:jc w:val="center"/>
              <w:rPr>
                <w:ins w:id="80997" w:author="pete jones" w:date="2022-01-11T16:47:00Z"/>
                <w:rFonts w:ascii="Calibri" w:hAnsi="Calibri" w:cs="Calibri"/>
                <w:color w:val="000000"/>
                <w:sz w:val="22"/>
                <w:szCs w:val="22"/>
              </w:rPr>
            </w:pPr>
            <w:ins w:id="80998" w:author="pete jones" w:date="2022-01-11T16:47:00Z">
              <w:r w:rsidRPr="00910219">
                <w:rPr>
                  <w:rFonts w:ascii="Calibri" w:hAnsi="Calibri" w:cs="Calibri"/>
                  <w:color w:val="000000"/>
                  <w:sz w:val="22"/>
                  <w:szCs w:val="22"/>
                </w:rPr>
                <w:t> </w:t>
              </w:r>
            </w:ins>
          </w:p>
        </w:tc>
      </w:tr>
      <w:tr w:rsidR="00910219" w:rsidRPr="00910219" w14:paraId="0CF096AB" w14:textId="77777777" w:rsidTr="00910219">
        <w:trPr>
          <w:trHeight w:val="300"/>
          <w:ins w:id="80999"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ABE80BE" w14:textId="77777777" w:rsidR="00910219" w:rsidRPr="00910219" w:rsidRDefault="00910219" w:rsidP="00910219">
            <w:pPr>
              <w:spacing w:before="0" w:after="0" w:line="240" w:lineRule="auto"/>
              <w:jc w:val="center"/>
              <w:rPr>
                <w:ins w:id="81000" w:author="pete jones" w:date="2022-01-11T16:47:00Z"/>
                <w:rFonts w:ascii="Calibri" w:hAnsi="Calibri" w:cs="Calibri"/>
                <w:color w:val="000000"/>
                <w:sz w:val="22"/>
                <w:szCs w:val="22"/>
              </w:rPr>
            </w:pPr>
            <w:ins w:id="81001"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195DBB30" w14:textId="77777777" w:rsidR="00910219" w:rsidRPr="00910219" w:rsidRDefault="00910219" w:rsidP="00910219">
            <w:pPr>
              <w:spacing w:before="0" w:after="0" w:line="240" w:lineRule="auto"/>
              <w:jc w:val="left"/>
              <w:rPr>
                <w:ins w:id="81002" w:author="pete jones" w:date="2022-01-11T16:47:00Z"/>
                <w:rFonts w:ascii="Calibri" w:hAnsi="Calibri" w:cs="Calibri"/>
                <w:color w:val="000000"/>
                <w:sz w:val="22"/>
                <w:szCs w:val="22"/>
              </w:rPr>
            </w:pPr>
            <w:ins w:id="81003" w:author="pete jones" w:date="2022-01-11T16:47:00Z">
              <w:r w:rsidRPr="00910219">
                <w:rPr>
                  <w:rFonts w:ascii="Calibri" w:hAnsi="Calibri" w:cs="Calibri"/>
                  <w:color w:val="000000"/>
                  <w:sz w:val="22"/>
                  <w:szCs w:val="22"/>
                </w:rPr>
                <w:t>Fluid Mechanics and Thermodynamics</w:t>
              </w:r>
            </w:ins>
          </w:p>
        </w:tc>
        <w:tc>
          <w:tcPr>
            <w:tcW w:w="432" w:type="dxa"/>
            <w:tcBorders>
              <w:top w:val="nil"/>
              <w:left w:val="nil"/>
              <w:bottom w:val="single" w:sz="4" w:space="0" w:color="auto"/>
              <w:right w:val="single" w:sz="4" w:space="0" w:color="auto"/>
            </w:tcBorders>
            <w:shd w:val="clear" w:color="auto" w:fill="auto"/>
            <w:noWrap/>
            <w:vAlign w:val="bottom"/>
            <w:hideMark/>
          </w:tcPr>
          <w:p w14:paraId="3BE2E2D3" w14:textId="77777777" w:rsidR="00910219" w:rsidRPr="00910219" w:rsidRDefault="00910219" w:rsidP="00910219">
            <w:pPr>
              <w:spacing w:before="0" w:after="0" w:line="240" w:lineRule="auto"/>
              <w:jc w:val="center"/>
              <w:rPr>
                <w:ins w:id="81004" w:author="pete jones" w:date="2022-01-11T16:47:00Z"/>
                <w:rFonts w:ascii="Calibri" w:hAnsi="Calibri" w:cs="Calibri"/>
                <w:color w:val="000000"/>
                <w:sz w:val="22"/>
                <w:szCs w:val="22"/>
              </w:rPr>
            </w:pPr>
            <w:ins w:id="81005"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A248FF3" w14:textId="77777777" w:rsidR="00910219" w:rsidRPr="00910219" w:rsidRDefault="00910219" w:rsidP="00910219">
            <w:pPr>
              <w:spacing w:before="0" w:after="0" w:line="240" w:lineRule="auto"/>
              <w:jc w:val="center"/>
              <w:rPr>
                <w:ins w:id="81006" w:author="pete jones" w:date="2022-01-11T16:47:00Z"/>
                <w:rFonts w:ascii="Calibri" w:hAnsi="Calibri" w:cs="Calibri"/>
                <w:color w:val="000000"/>
                <w:sz w:val="22"/>
                <w:szCs w:val="22"/>
              </w:rPr>
            </w:pPr>
            <w:ins w:id="8100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7B301D8" w14:textId="77777777" w:rsidR="00910219" w:rsidRPr="00910219" w:rsidRDefault="00910219" w:rsidP="00910219">
            <w:pPr>
              <w:spacing w:before="0" w:after="0" w:line="240" w:lineRule="auto"/>
              <w:jc w:val="center"/>
              <w:rPr>
                <w:ins w:id="81008" w:author="pete jones" w:date="2022-01-11T16:47:00Z"/>
                <w:rFonts w:ascii="Calibri" w:hAnsi="Calibri" w:cs="Calibri"/>
                <w:color w:val="000000"/>
                <w:sz w:val="22"/>
                <w:szCs w:val="22"/>
              </w:rPr>
            </w:pPr>
            <w:ins w:id="8100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5A8785" w14:textId="77777777" w:rsidR="00910219" w:rsidRPr="00910219" w:rsidRDefault="00910219" w:rsidP="00910219">
            <w:pPr>
              <w:spacing w:before="0" w:after="0" w:line="240" w:lineRule="auto"/>
              <w:jc w:val="center"/>
              <w:rPr>
                <w:ins w:id="81010" w:author="pete jones" w:date="2022-01-11T16:47:00Z"/>
                <w:rFonts w:ascii="Calibri" w:hAnsi="Calibri" w:cs="Calibri"/>
                <w:color w:val="000000"/>
                <w:sz w:val="22"/>
                <w:szCs w:val="22"/>
              </w:rPr>
            </w:pPr>
            <w:ins w:id="8101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10DE12B" w14:textId="77777777" w:rsidR="00910219" w:rsidRPr="00910219" w:rsidRDefault="00910219" w:rsidP="00910219">
            <w:pPr>
              <w:spacing w:before="0" w:after="0" w:line="240" w:lineRule="auto"/>
              <w:jc w:val="center"/>
              <w:rPr>
                <w:ins w:id="81012" w:author="pete jones" w:date="2022-01-11T16:47:00Z"/>
                <w:rFonts w:ascii="Calibri" w:hAnsi="Calibri" w:cs="Calibri"/>
                <w:color w:val="000000"/>
                <w:sz w:val="22"/>
                <w:szCs w:val="22"/>
              </w:rPr>
            </w:pPr>
            <w:ins w:id="8101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83FF06" w14:textId="77777777" w:rsidR="00910219" w:rsidRPr="00910219" w:rsidRDefault="00910219" w:rsidP="00910219">
            <w:pPr>
              <w:spacing w:before="0" w:after="0" w:line="240" w:lineRule="auto"/>
              <w:jc w:val="center"/>
              <w:rPr>
                <w:ins w:id="81014" w:author="pete jones" w:date="2022-01-11T16:47:00Z"/>
                <w:rFonts w:ascii="Calibri" w:hAnsi="Calibri" w:cs="Calibri"/>
                <w:color w:val="000000"/>
                <w:sz w:val="22"/>
                <w:szCs w:val="22"/>
              </w:rPr>
            </w:pPr>
            <w:ins w:id="8101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DB38D6" w14:textId="77777777" w:rsidR="00910219" w:rsidRPr="00910219" w:rsidRDefault="00910219" w:rsidP="00910219">
            <w:pPr>
              <w:spacing w:before="0" w:after="0" w:line="240" w:lineRule="auto"/>
              <w:jc w:val="center"/>
              <w:rPr>
                <w:ins w:id="81016" w:author="pete jones" w:date="2022-01-11T16:47:00Z"/>
                <w:rFonts w:ascii="Calibri" w:hAnsi="Calibri" w:cs="Calibri"/>
                <w:color w:val="000000"/>
                <w:sz w:val="22"/>
                <w:szCs w:val="22"/>
              </w:rPr>
            </w:pPr>
            <w:ins w:id="8101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20314D" w14:textId="77777777" w:rsidR="00910219" w:rsidRPr="00910219" w:rsidRDefault="00910219" w:rsidP="00910219">
            <w:pPr>
              <w:spacing w:before="0" w:after="0" w:line="240" w:lineRule="auto"/>
              <w:jc w:val="center"/>
              <w:rPr>
                <w:ins w:id="81018" w:author="pete jones" w:date="2022-01-11T16:47:00Z"/>
                <w:rFonts w:ascii="Calibri" w:hAnsi="Calibri" w:cs="Calibri"/>
                <w:color w:val="000000"/>
                <w:sz w:val="22"/>
                <w:szCs w:val="22"/>
              </w:rPr>
            </w:pPr>
            <w:ins w:id="8101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101C5B" w14:textId="77777777" w:rsidR="00910219" w:rsidRPr="00910219" w:rsidRDefault="00910219" w:rsidP="00910219">
            <w:pPr>
              <w:spacing w:before="0" w:after="0" w:line="240" w:lineRule="auto"/>
              <w:jc w:val="center"/>
              <w:rPr>
                <w:ins w:id="81020" w:author="pete jones" w:date="2022-01-11T16:47:00Z"/>
                <w:rFonts w:ascii="Calibri" w:hAnsi="Calibri" w:cs="Calibri"/>
                <w:color w:val="000000"/>
                <w:sz w:val="22"/>
                <w:szCs w:val="22"/>
              </w:rPr>
            </w:pPr>
            <w:ins w:id="8102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1CB08B" w14:textId="77777777" w:rsidR="00910219" w:rsidRPr="00910219" w:rsidRDefault="00910219" w:rsidP="00910219">
            <w:pPr>
              <w:spacing w:before="0" w:after="0" w:line="240" w:lineRule="auto"/>
              <w:jc w:val="center"/>
              <w:rPr>
                <w:ins w:id="81022" w:author="pete jones" w:date="2022-01-11T16:47:00Z"/>
                <w:rFonts w:ascii="Calibri" w:hAnsi="Calibri" w:cs="Calibri"/>
                <w:color w:val="000000"/>
                <w:sz w:val="22"/>
                <w:szCs w:val="22"/>
              </w:rPr>
            </w:pPr>
            <w:ins w:id="8102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AD841C" w14:textId="77777777" w:rsidR="00910219" w:rsidRPr="00910219" w:rsidRDefault="00910219" w:rsidP="00910219">
            <w:pPr>
              <w:spacing w:before="0" w:after="0" w:line="240" w:lineRule="auto"/>
              <w:jc w:val="center"/>
              <w:rPr>
                <w:ins w:id="81024" w:author="pete jones" w:date="2022-01-11T16:47:00Z"/>
                <w:rFonts w:ascii="Calibri" w:hAnsi="Calibri" w:cs="Calibri"/>
                <w:color w:val="000000"/>
                <w:sz w:val="22"/>
                <w:szCs w:val="22"/>
              </w:rPr>
            </w:pPr>
            <w:ins w:id="81025"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4B2082E" w14:textId="77777777" w:rsidR="00910219" w:rsidRPr="00910219" w:rsidRDefault="00910219" w:rsidP="00910219">
            <w:pPr>
              <w:spacing w:before="0" w:after="0" w:line="240" w:lineRule="auto"/>
              <w:jc w:val="center"/>
              <w:rPr>
                <w:ins w:id="81026" w:author="pete jones" w:date="2022-01-11T16:47:00Z"/>
                <w:rFonts w:ascii="Calibri" w:hAnsi="Calibri" w:cs="Calibri"/>
                <w:color w:val="000000"/>
                <w:sz w:val="22"/>
                <w:szCs w:val="22"/>
              </w:rPr>
            </w:pPr>
            <w:ins w:id="81027" w:author="pete jones" w:date="2022-01-11T16:47:00Z">
              <w:r w:rsidRPr="00910219">
                <w:rPr>
                  <w:rFonts w:ascii="Calibri" w:hAnsi="Calibri" w:cs="Calibri"/>
                  <w:color w:val="000000"/>
                  <w:sz w:val="22"/>
                  <w:szCs w:val="22"/>
                </w:rPr>
                <w:t> </w:t>
              </w:r>
            </w:ins>
          </w:p>
        </w:tc>
      </w:tr>
      <w:tr w:rsidR="00910219" w:rsidRPr="00910219" w14:paraId="3EEF6809" w14:textId="77777777" w:rsidTr="00910219">
        <w:trPr>
          <w:trHeight w:val="300"/>
          <w:ins w:id="81028"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4D0DC51" w14:textId="77777777" w:rsidR="00910219" w:rsidRPr="00910219" w:rsidRDefault="00910219" w:rsidP="00910219">
            <w:pPr>
              <w:spacing w:before="0" w:after="0" w:line="240" w:lineRule="auto"/>
              <w:jc w:val="center"/>
              <w:rPr>
                <w:ins w:id="81029" w:author="pete jones" w:date="2022-01-11T16:47:00Z"/>
                <w:rFonts w:ascii="Calibri" w:hAnsi="Calibri" w:cs="Calibri"/>
                <w:color w:val="000000"/>
                <w:sz w:val="22"/>
                <w:szCs w:val="22"/>
              </w:rPr>
            </w:pPr>
            <w:ins w:id="81030"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5BA0B9C2" w14:textId="77777777" w:rsidR="00910219" w:rsidRPr="00910219" w:rsidRDefault="00910219" w:rsidP="00910219">
            <w:pPr>
              <w:spacing w:before="0" w:after="0" w:line="240" w:lineRule="auto"/>
              <w:jc w:val="left"/>
              <w:rPr>
                <w:ins w:id="81031" w:author="pete jones" w:date="2022-01-11T16:47:00Z"/>
                <w:rFonts w:ascii="Calibri" w:hAnsi="Calibri" w:cs="Calibri"/>
                <w:color w:val="000000"/>
                <w:sz w:val="22"/>
                <w:szCs w:val="22"/>
              </w:rPr>
            </w:pPr>
            <w:ins w:id="81032" w:author="pete jones" w:date="2022-01-11T16:47:00Z">
              <w:r w:rsidRPr="00910219">
                <w:rPr>
                  <w:rFonts w:ascii="Calibri" w:hAnsi="Calibri" w:cs="Calibri"/>
                  <w:color w:val="000000"/>
                  <w:sz w:val="22"/>
                  <w:szCs w:val="22"/>
                </w:rPr>
                <w:t>Applied Flui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4003395E" w14:textId="77777777" w:rsidR="00910219" w:rsidRPr="00910219" w:rsidRDefault="00910219" w:rsidP="00910219">
            <w:pPr>
              <w:spacing w:before="0" w:after="0" w:line="240" w:lineRule="auto"/>
              <w:jc w:val="center"/>
              <w:rPr>
                <w:ins w:id="81033" w:author="pete jones" w:date="2022-01-11T16:47:00Z"/>
                <w:rFonts w:ascii="Calibri" w:hAnsi="Calibri" w:cs="Calibri"/>
                <w:color w:val="000000"/>
                <w:sz w:val="22"/>
                <w:szCs w:val="22"/>
              </w:rPr>
            </w:pPr>
            <w:ins w:id="81034"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6BCA895" w14:textId="77777777" w:rsidR="00910219" w:rsidRPr="00910219" w:rsidRDefault="00910219" w:rsidP="00910219">
            <w:pPr>
              <w:spacing w:before="0" w:after="0" w:line="240" w:lineRule="auto"/>
              <w:jc w:val="center"/>
              <w:rPr>
                <w:ins w:id="81035" w:author="pete jones" w:date="2022-01-11T16:47:00Z"/>
                <w:rFonts w:ascii="Calibri" w:hAnsi="Calibri" w:cs="Calibri"/>
                <w:color w:val="000000"/>
                <w:sz w:val="22"/>
                <w:szCs w:val="22"/>
              </w:rPr>
            </w:pPr>
            <w:ins w:id="8103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E9C4960" w14:textId="77777777" w:rsidR="00910219" w:rsidRPr="00910219" w:rsidRDefault="00910219" w:rsidP="00910219">
            <w:pPr>
              <w:spacing w:before="0" w:after="0" w:line="240" w:lineRule="auto"/>
              <w:jc w:val="center"/>
              <w:rPr>
                <w:ins w:id="81037" w:author="pete jones" w:date="2022-01-11T16:47:00Z"/>
                <w:rFonts w:ascii="Calibri" w:hAnsi="Calibri" w:cs="Calibri"/>
                <w:color w:val="000000"/>
                <w:sz w:val="22"/>
                <w:szCs w:val="22"/>
              </w:rPr>
            </w:pPr>
            <w:ins w:id="8103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B7BB45" w14:textId="77777777" w:rsidR="00910219" w:rsidRPr="00910219" w:rsidRDefault="00910219" w:rsidP="00910219">
            <w:pPr>
              <w:spacing w:before="0" w:after="0" w:line="240" w:lineRule="auto"/>
              <w:jc w:val="center"/>
              <w:rPr>
                <w:ins w:id="81039" w:author="pete jones" w:date="2022-01-11T16:47:00Z"/>
                <w:rFonts w:ascii="Calibri" w:hAnsi="Calibri" w:cs="Calibri"/>
                <w:color w:val="000000"/>
                <w:sz w:val="22"/>
                <w:szCs w:val="22"/>
              </w:rPr>
            </w:pPr>
            <w:ins w:id="8104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982646" w14:textId="77777777" w:rsidR="00910219" w:rsidRPr="00910219" w:rsidRDefault="00910219" w:rsidP="00910219">
            <w:pPr>
              <w:spacing w:before="0" w:after="0" w:line="240" w:lineRule="auto"/>
              <w:jc w:val="center"/>
              <w:rPr>
                <w:ins w:id="81041" w:author="pete jones" w:date="2022-01-11T16:47:00Z"/>
                <w:rFonts w:ascii="Calibri" w:hAnsi="Calibri" w:cs="Calibri"/>
                <w:color w:val="000000"/>
                <w:sz w:val="22"/>
                <w:szCs w:val="22"/>
              </w:rPr>
            </w:pPr>
            <w:ins w:id="8104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012DF5" w14:textId="77777777" w:rsidR="00910219" w:rsidRPr="00910219" w:rsidRDefault="00910219" w:rsidP="00910219">
            <w:pPr>
              <w:spacing w:before="0" w:after="0" w:line="240" w:lineRule="auto"/>
              <w:jc w:val="center"/>
              <w:rPr>
                <w:ins w:id="81043" w:author="pete jones" w:date="2022-01-11T16:47:00Z"/>
                <w:rFonts w:ascii="Calibri" w:hAnsi="Calibri" w:cs="Calibri"/>
                <w:color w:val="000000"/>
                <w:sz w:val="22"/>
                <w:szCs w:val="22"/>
              </w:rPr>
            </w:pPr>
            <w:ins w:id="8104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4D0ABD" w14:textId="77777777" w:rsidR="00910219" w:rsidRPr="00910219" w:rsidRDefault="00910219" w:rsidP="00910219">
            <w:pPr>
              <w:spacing w:before="0" w:after="0" w:line="240" w:lineRule="auto"/>
              <w:jc w:val="center"/>
              <w:rPr>
                <w:ins w:id="81045" w:author="pete jones" w:date="2022-01-11T16:47:00Z"/>
                <w:rFonts w:ascii="Calibri" w:hAnsi="Calibri" w:cs="Calibri"/>
                <w:color w:val="000000"/>
                <w:sz w:val="22"/>
                <w:szCs w:val="22"/>
              </w:rPr>
            </w:pPr>
            <w:ins w:id="8104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A1BC84" w14:textId="77777777" w:rsidR="00910219" w:rsidRPr="00910219" w:rsidRDefault="00910219" w:rsidP="00910219">
            <w:pPr>
              <w:spacing w:before="0" w:after="0" w:line="240" w:lineRule="auto"/>
              <w:jc w:val="center"/>
              <w:rPr>
                <w:ins w:id="81047" w:author="pete jones" w:date="2022-01-11T16:47:00Z"/>
                <w:rFonts w:ascii="Calibri" w:hAnsi="Calibri" w:cs="Calibri"/>
                <w:color w:val="000000"/>
                <w:sz w:val="22"/>
                <w:szCs w:val="22"/>
              </w:rPr>
            </w:pPr>
            <w:ins w:id="8104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C9F536" w14:textId="77777777" w:rsidR="00910219" w:rsidRPr="00910219" w:rsidRDefault="00910219" w:rsidP="00910219">
            <w:pPr>
              <w:spacing w:before="0" w:after="0" w:line="240" w:lineRule="auto"/>
              <w:jc w:val="center"/>
              <w:rPr>
                <w:ins w:id="81049" w:author="pete jones" w:date="2022-01-11T16:47:00Z"/>
                <w:rFonts w:ascii="Calibri" w:hAnsi="Calibri" w:cs="Calibri"/>
                <w:color w:val="000000"/>
                <w:sz w:val="22"/>
                <w:szCs w:val="22"/>
              </w:rPr>
            </w:pPr>
            <w:ins w:id="8105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D0E99E" w14:textId="77777777" w:rsidR="00910219" w:rsidRPr="00910219" w:rsidRDefault="00910219" w:rsidP="00910219">
            <w:pPr>
              <w:spacing w:before="0" w:after="0" w:line="240" w:lineRule="auto"/>
              <w:jc w:val="center"/>
              <w:rPr>
                <w:ins w:id="81051" w:author="pete jones" w:date="2022-01-11T16:47:00Z"/>
                <w:rFonts w:ascii="Calibri" w:hAnsi="Calibri" w:cs="Calibri"/>
                <w:color w:val="000000"/>
                <w:sz w:val="22"/>
                <w:szCs w:val="22"/>
              </w:rPr>
            </w:pPr>
            <w:ins w:id="8105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9F136F" w14:textId="77777777" w:rsidR="00910219" w:rsidRPr="00910219" w:rsidRDefault="00910219" w:rsidP="00910219">
            <w:pPr>
              <w:spacing w:before="0" w:after="0" w:line="240" w:lineRule="auto"/>
              <w:jc w:val="center"/>
              <w:rPr>
                <w:ins w:id="81053" w:author="pete jones" w:date="2022-01-11T16:47:00Z"/>
                <w:rFonts w:ascii="Calibri" w:hAnsi="Calibri" w:cs="Calibri"/>
                <w:color w:val="000000"/>
                <w:sz w:val="22"/>
                <w:szCs w:val="22"/>
              </w:rPr>
            </w:pPr>
            <w:ins w:id="81054"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8B97CA4" w14:textId="77777777" w:rsidR="00910219" w:rsidRPr="00910219" w:rsidRDefault="00910219" w:rsidP="00910219">
            <w:pPr>
              <w:spacing w:before="0" w:after="0" w:line="240" w:lineRule="auto"/>
              <w:jc w:val="center"/>
              <w:rPr>
                <w:ins w:id="81055" w:author="pete jones" w:date="2022-01-11T16:47:00Z"/>
                <w:rFonts w:ascii="Calibri" w:hAnsi="Calibri" w:cs="Calibri"/>
                <w:color w:val="000000"/>
                <w:sz w:val="22"/>
                <w:szCs w:val="22"/>
              </w:rPr>
            </w:pPr>
            <w:ins w:id="81056" w:author="pete jones" w:date="2022-01-11T16:47:00Z">
              <w:r w:rsidRPr="00910219">
                <w:rPr>
                  <w:rFonts w:ascii="Calibri" w:hAnsi="Calibri" w:cs="Calibri"/>
                  <w:color w:val="000000"/>
                  <w:sz w:val="22"/>
                  <w:szCs w:val="22"/>
                </w:rPr>
                <w:t> </w:t>
              </w:r>
            </w:ins>
          </w:p>
        </w:tc>
      </w:tr>
      <w:tr w:rsidR="00910219" w:rsidRPr="00910219" w14:paraId="015A1590" w14:textId="77777777" w:rsidTr="00910219">
        <w:trPr>
          <w:trHeight w:val="300"/>
          <w:ins w:id="81057"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176ED8D" w14:textId="77777777" w:rsidR="00910219" w:rsidRPr="00910219" w:rsidRDefault="00910219" w:rsidP="00910219">
            <w:pPr>
              <w:spacing w:before="0" w:after="0" w:line="240" w:lineRule="auto"/>
              <w:jc w:val="center"/>
              <w:rPr>
                <w:ins w:id="81058" w:author="pete jones" w:date="2022-01-11T16:47:00Z"/>
                <w:rFonts w:ascii="Calibri" w:hAnsi="Calibri" w:cs="Calibri"/>
                <w:color w:val="000000"/>
                <w:sz w:val="22"/>
                <w:szCs w:val="22"/>
              </w:rPr>
            </w:pPr>
            <w:ins w:id="81059"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4A83EA40" w14:textId="77777777" w:rsidR="00910219" w:rsidRPr="00910219" w:rsidRDefault="00910219" w:rsidP="00910219">
            <w:pPr>
              <w:spacing w:before="0" w:after="0" w:line="240" w:lineRule="auto"/>
              <w:jc w:val="left"/>
              <w:rPr>
                <w:ins w:id="81060" w:author="pete jones" w:date="2022-01-11T16:47:00Z"/>
                <w:rFonts w:ascii="Calibri" w:hAnsi="Calibri" w:cs="Calibri"/>
                <w:color w:val="000000"/>
                <w:sz w:val="22"/>
                <w:szCs w:val="22"/>
              </w:rPr>
            </w:pPr>
            <w:ins w:id="81061" w:author="pete jones" w:date="2022-01-11T16:47:00Z">
              <w:r w:rsidRPr="00910219">
                <w:rPr>
                  <w:rFonts w:ascii="Calibri" w:hAnsi="Calibri" w:cs="Calibri"/>
                  <w:color w:val="000000"/>
                  <w:sz w:val="22"/>
                  <w:szCs w:val="22"/>
                </w:rPr>
                <w:t>Heat and Mass Transfer</w:t>
              </w:r>
            </w:ins>
          </w:p>
        </w:tc>
        <w:tc>
          <w:tcPr>
            <w:tcW w:w="432" w:type="dxa"/>
            <w:tcBorders>
              <w:top w:val="nil"/>
              <w:left w:val="nil"/>
              <w:bottom w:val="single" w:sz="4" w:space="0" w:color="auto"/>
              <w:right w:val="single" w:sz="4" w:space="0" w:color="auto"/>
            </w:tcBorders>
            <w:shd w:val="clear" w:color="auto" w:fill="auto"/>
            <w:noWrap/>
            <w:vAlign w:val="bottom"/>
            <w:hideMark/>
          </w:tcPr>
          <w:p w14:paraId="41BE83A6" w14:textId="77777777" w:rsidR="00910219" w:rsidRPr="00910219" w:rsidRDefault="00910219" w:rsidP="00910219">
            <w:pPr>
              <w:spacing w:before="0" w:after="0" w:line="240" w:lineRule="auto"/>
              <w:jc w:val="center"/>
              <w:rPr>
                <w:ins w:id="81062" w:author="pete jones" w:date="2022-01-11T16:47:00Z"/>
                <w:rFonts w:ascii="Calibri" w:hAnsi="Calibri" w:cs="Calibri"/>
                <w:color w:val="000000"/>
                <w:sz w:val="22"/>
                <w:szCs w:val="22"/>
              </w:rPr>
            </w:pPr>
            <w:ins w:id="81063"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4CD59E9" w14:textId="77777777" w:rsidR="00910219" w:rsidRPr="00910219" w:rsidRDefault="00910219" w:rsidP="00910219">
            <w:pPr>
              <w:spacing w:before="0" w:after="0" w:line="240" w:lineRule="auto"/>
              <w:jc w:val="center"/>
              <w:rPr>
                <w:ins w:id="81064" w:author="pete jones" w:date="2022-01-11T16:47:00Z"/>
                <w:rFonts w:ascii="Calibri" w:hAnsi="Calibri" w:cs="Calibri"/>
                <w:color w:val="000000"/>
                <w:sz w:val="22"/>
                <w:szCs w:val="22"/>
              </w:rPr>
            </w:pPr>
            <w:ins w:id="81065"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4FF1AFC" w14:textId="77777777" w:rsidR="00910219" w:rsidRPr="00910219" w:rsidRDefault="00910219" w:rsidP="00910219">
            <w:pPr>
              <w:spacing w:before="0" w:after="0" w:line="240" w:lineRule="auto"/>
              <w:jc w:val="center"/>
              <w:rPr>
                <w:ins w:id="81066" w:author="pete jones" w:date="2022-01-11T16:47:00Z"/>
                <w:rFonts w:ascii="Calibri" w:hAnsi="Calibri" w:cs="Calibri"/>
                <w:color w:val="000000"/>
                <w:sz w:val="22"/>
                <w:szCs w:val="22"/>
              </w:rPr>
            </w:pPr>
            <w:ins w:id="8106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BAF923" w14:textId="77777777" w:rsidR="00910219" w:rsidRPr="00910219" w:rsidRDefault="00910219" w:rsidP="00910219">
            <w:pPr>
              <w:spacing w:before="0" w:after="0" w:line="240" w:lineRule="auto"/>
              <w:jc w:val="center"/>
              <w:rPr>
                <w:ins w:id="81068" w:author="pete jones" w:date="2022-01-11T16:47:00Z"/>
                <w:rFonts w:ascii="Calibri" w:hAnsi="Calibri" w:cs="Calibri"/>
                <w:color w:val="000000"/>
                <w:sz w:val="22"/>
                <w:szCs w:val="22"/>
              </w:rPr>
            </w:pPr>
            <w:ins w:id="8106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F4610C" w14:textId="77777777" w:rsidR="00910219" w:rsidRPr="00910219" w:rsidRDefault="00910219" w:rsidP="00910219">
            <w:pPr>
              <w:spacing w:before="0" w:after="0" w:line="240" w:lineRule="auto"/>
              <w:jc w:val="center"/>
              <w:rPr>
                <w:ins w:id="81070" w:author="pete jones" w:date="2022-01-11T16:47:00Z"/>
                <w:rFonts w:ascii="Calibri" w:hAnsi="Calibri" w:cs="Calibri"/>
                <w:color w:val="000000"/>
                <w:sz w:val="22"/>
                <w:szCs w:val="22"/>
              </w:rPr>
            </w:pPr>
            <w:ins w:id="8107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3BDF14" w14:textId="77777777" w:rsidR="00910219" w:rsidRPr="00910219" w:rsidRDefault="00910219" w:rsidP="00910219">
            <w:pPr>
              <w:spacing w:before="0" w:after="0" w:line="240" w:lineRule="auto"/>
              <w:jc w:val="center"/>
              <w:rPr>
                <w:ins w:id="81072" w:author="pete jones" w:date="2022-01-11T16:47:00Z"/>
                <w:rFonts w:ascii="Calibri" w:hAnsi="Calibri" w:cs="Calibri"/>
                <w:color w:val="000000"/>
                <w:sz w:val="22"/>
                <w:szCs w:val="22"/>
              </w:rPr>
            </w:pPr>
            <w:ins w:id="8107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E9D44F" w14:textId="77777777" w:rsidR="00910219" w:rsidRPr="00910219" w:rsidRDefault="00910219" w:rsidP="00910219">
            <w:pPr>
              <w:spacing w:before="0" w:after="0" w:line="240" w:lineRule="auto"/>
              <w:jc w:val="center"/>
              <w:rPr>
                <w:ins w:id="81074" w:author="pete jones" w:date="2022-01-11T16:47:00Z"/>
                <w:rFonts w:ascii="Calibri" w:hAnsi="Calibri" w:cs="Calibri"/>
                <w:color w:val="000000"/>
                <w:sz w:val="22"/>
                <w:szCs w:val="22"/>
              </w:rPr>
            </w:pPr>
            <w:ins w:id="8107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82D6EF" w14:textId="77777777" w:rsidR="00910219" w:rsidRPr="00910219" w:rsidRDefault="00910219" w:rsidP="00910219">
            <w:pPr>
              <w:spacing w:before="0" w:after="0" w:line="240" w:lineRule="auto"/>
              <w:jc w:val="center"/>
              <w:rPr>
                <w:ins w:id="81076" w:author="pete jones" w:date="2022-01-11T16:47:00Z"/>
                <w:rFonts w:ascii="Calibri" w:hAnsi="Calibri" w:cs="Calibri"/>
                <w:color w:val="000000"/>
                <w:sz w:val="22"/>
                <w:szCs w:val="22"/>
              </w:rPr>
            </w:pPr>
            <w:ins w:id="8107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7C4898" w14:textId="77777777" w:rsidR="00910219" w:rsidRPr="00910219" w:rsidRDefault="00910219" w:rsidP="00910219">
            <w:pPr>
              <w:spacing w:before="0" w:after="0" w:line="240" w:lineRule="auto"/>
              <w:jc w:val="center"/>
              <w:rPr>
                <w:ins w:id="81078" w:author="pete jones" w:date="2022-01-11T16:47:00Z"/>
                <w:rFonts w:ascii="Calibri" w:hAnsi="Calibri" w:cs="Calibri"/>
                <w:color w:val="000000"/>
                <w:sz w:val="22"/>
                <w:szCs w:val="22"/>
              </w:rPr>
            </w:pPr>
            <w:ins w:id="8107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F9CAC8" w14:textId="77777777" w:rsidR="00910219" w:rsidRPr="00910219" w:rsidRDefault="00910219" w:rsidP="00910219">
            <w:pPr>
              <w:spacing w:before="0" w:after="0" w:line="240" w:lineRule="auto"/>
              <w:jc w:val="center"/>
              <w:rPr>
                <w:ins w:id="81080" w:author="pete jones" w:date="2022-01-11T16:47:00Z"/>
                <w:rFonts w:ascii="Calibri" w:hAnsi="Calibri" w:cs="Calibri"/>
                <w:color w:val="000000"/>
                <w:sz w:val="22"/>
                <w:szCs w:val="22"/>
              </w:rPr>
            </w:pPr>
            <w:ins w:id="8108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E53327" w14:textId="77777777" w:rsidR="00910219" w:rsidRPr="00910219" w:rsidRDefault="00910219" w:rsidP="00910219">
            <w:pPr>
              <w:spacing w:before="0" w:after="0" w:line="240" w:lineRule="auto"/>
              <w:jc w:val="center"/>
              <w:rPr>
                <w:ins w:id="81082" w:author="pete jones" w:date="2022-01-11T16:47:00Z"/>
                <w:rFonts w:ascii="Calibri" w:hAnsi="Calibri" w:cs="Calibri"/>
                <w:color w:val="000000"/>
                <w:sz w:val="22"/>
                <w:szCs w:val="22"/>
              </w:rPr>
            </w:pPr>
            <w:ins w:id="81083"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AE80024" w14:textId="77777777" w:rsidR="00910219" w:rsidRPr="00910219" w:rsidRDefault="00910219" w:rsidP="00910219">
            <w:pPr>
              <w:spacing w:before="0" w:after="0" w:line="240" w:lineRule="auto"/>
              <w:jc w:val="center"/>
              <w:rPr>
                <w:ins w:id="81084" w:author="pete jones" w:date="2022-01-11T16:47:00Z"/>
                <w:rFonts w:ascii="Calibri" w:hAnsi="Calibri" w:cs="Calibri"/>
                <w:color w:val="000000"/>
                <w:sz w:val="22"/>
                <w:szCs w:val="22"/>
              </w:rPr>
            </w:pPr>
            <w:ins w:id="81085" w:author="pete jones" w:date="2022-01-11T16:47:00Z">
              <w:r w:rsidRPr="00910219">
                <w:rPr>
                  <w:rFonts w:ascii="Calibri" w:hAnsi="Calibri" w:cs="Calibri"/>
                  <w:color w:val="000000"/>
                  <w:sz w:val="22"/>
                  <w:szCs w:val="22"/>
                </w:rPr>
                <w:t> </w:t>
              </w:r>
            </w:ins>
          </w:p>
        </w:tc>
      </w:tr>
      <w:tr w:rsidR="00910219" w:rsidRPr="00910219" w14:paraId="5D9755BA" w14:textId="77777777" w:rsidTr="00910219">
        <w:trPr>
          <w:trHeight w:val="300"/>
          <w:ins w:id="81086"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7F9D66D" w14:textId="77777777" w:rsidR="00910219" w:rsidRPr="00910219" w:rsidRDefault="00910219" w:rsidP="00910219">
            <w:pPr>
              <w:spacing w:before="0" w:after="0" w:line="240" w:lineRule="auto"/>
              <w:jc w:val="center"/>
              <w:rPr>
                <w:ins w:id="81087" w:author="pete jones" w:date="2022-01-11T16:47:00Z"/>
                <w:rFonts w:ascii="Calibri" w:hAnsi="Calibri" w:cs="Calibri"/>
                <w:color w:val="000000"/>
                <w:sz w:val="22"/>
                <w:szCs w:val="22"/>
              </w:rPr>
            </w:pPr>
            <w:ins w:id="81088"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46A41EBE" w14:textId="77777777" w:rsidR="00910219" w:rsidRPr="00910219" w:rsidRDefault="00910219" w:rsidP="00910219">
            <w:pPr>
              <w:spacing w:before="0" w:after="0" w:line="240" w:lineRule="auto"/>
              <w:jc w:val="left"/>
              <w:rPr>
                <w:ins w:id="81089" w:author="pete jones" w:date="2022-01-11T16:47:00Z"/>
                <w:rFonts w:ascii="Calibri" w:hAnsi="Calibri" w:cs="Calibri"/>
                <w:color w:val="000000"/>
                <w:sz w:val="22"/>
                <w:szCs w:val="22"/>
              </w:rPr>
            </w:pPr>
            <w:ins w:id="81090" w:author="pete jones" w:date="2022-01-11T16:47:00Z">
              <w:r w:rsidRPr="00910219">
                <w:rPr>
                  <w:rFonts w:ascii="Calibri" w:hAnsi="Calibri" w:cs="Calibri"/>
                  <w:color w:val="000000"/>
                  <w:sz w:val="22"/>
                  <w:szCs w:val="22"/>
                </w:rPr>
                <w:t>Applied Soli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213C29E1" w14:textId="77777777" w:rsidR="00910219" w:rsidRPr="00910219" w:rsidRDefault="00910219" w:rsidP="00910219">
            <w:pPr>
              <w:spacing w:before="0" w:after="0" w:line="240" w:lineRule="auto"/>
              <w:jc w:val="center"/>
              <w:rPr>
                <w:ins w:id="81091" w:author="pete jones" w:date="2022-01-11T16:47:00Z"/>
                <w:rFonts w:ascii="Calibri" w:hAnsi="Calibri" w:cs="Calibri"/>
                <w:color w:val="000000"/>
                <w:sz w:val="22"/>
                <w:szCs w:val="22"/>
              </w:rPr>
            </w:pPr>
            <w:ins w:id="81092"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C1F61D3" w14:textId="77777777" w:rsidR="00910219" w:rsidRPr="00910219" w:rsidRDefault="00910219" w:rsidP="00910219">
            <w:pPr>
              <w:spacing w:before="0" w:after="0" w:line="240" w:lineRule="auto"/>
              <w:jc w:val="center"/>
              <w:rPr>
                <w:ins w:id="81093" w:author="pete jones" w:date="2022-01-11T16:47:00Z"/>
                <w:rFonts w:ascii="Calibri" w:hAnsi="Calibri" w:cs="Calibri"/>
                <w:color w:val="000000"/>
                <w:sz w:val="22"/>
                <w:szCs w:val="22"/>
              </w:rPr>
            </w:pPr>
            <w:ins w:id="81094"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AF8A142" w14:textId="77777777" w:rsidR="00910219" w:rsidRPr="00910219" w:rsidRDefault="00910219" w:rsidP="00910219">
            <w:pPr>
              <w:spacing w:before="0" w:after="0" w:line="240" w:lineRule="auto"/>
              <w:jc w:val="center"/>
              <w:rPr>
                <w:ins w:id="81095" w:author="pete jones" w:date="2022-01-11T16:47:00Z"/>
                <w:rFonts w:ascii="Calibri" w:hAnsi="Calibri" w:cs="Calibri"/>
                <w:color w:val="000000"/>
                <w:sz w:val="22"/>
                <w:szCs w:val="22"/>
              </w:rPr>
            </w:pPr>
            <w:ins w:id="8109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4F575D" w14:textId="77777777" w:rsidR="00910219" w:rsidRPr="00910219" w:rsidRDefault="00910219" w:rsidP="00910219">
            <w:pPr>
              <w:spacing w:before="0" w:after="0" w:line="240" w:lineRule="auto"/>
              <w:jc w:val="center"/>
              <w:rPr>
                <w:ins w:id="81097" w:author="pete jones" w:date="2022-01-11T16:47:00Z"/>
                <w:rFonts w:ascii="Calibri" w:hAnsi="Calibri" w:cs="Calibri"/>
                <w:color w:val="000000"/>
                <w:sz w:val="22"/>
                <w:szCs w:val="22"/>
              </w:rPr>
            </w:pPr>
            <w:ins w:id="8109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D76454" w14:textId="77777777" w:rsidR="00910219" w:rsidRPr="00910219" w:rsidRDefault="00910219" w:rsidP="00910219">
            <w:pPr>
              <w:spacing w:before="0" w:after="0" w:line="240" w:lineRule="auto"/>
              <w:jc w:val="center"/>
              <w:rPr>
                <w:ins w:id="81099" w:author="pete jones" w:date="2022-01-11T16:47:00Z"/>
                <w:rFonts w:ascii="Calibri" w:hAnsi="Calibri" w:cs="Calibri"/>
                <w:color w:val="000000"/>
                <w:sz w:val="22"/>
                <w:szCs w:val="22"/>
              </w:rPr>
            </w:pPr>
            <w:ins w:id="8110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30A051" w14:textId="77777777" w:rsidR="00910219" w:rsidRPr="00910219" w:rsidRDefault="00910219" w:rsidP="00910219">
            <w:pPr>
              <w:spacing w:before="0" w:after="0" w:line="240" w:lineRule="auto"/>
              <w:jc w:val="center"/>
              <w:rPr>
                <w:ins w:id="81101" w:author="pete jones" w:date="2022-01-11T16:47:00Z"/>
                <w:rFonts w:ascii="Calibri" w:hAnsi="Calibri" w:cs="Calibri"/>
                <w:color w:val="000000"/>
                <w:sz w:val="22"/>
                <w:szCs w:val="22"/>
              </w:rPr>
            </w:pPr>
            <w:ins w:id="8110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8306EF" w14:textId="77777777" w:rsidR="00910219" w:rsidRPr="00910219" w:rsidRDefault="00910219" w:rsidP="00910219">
            <w:pPr>
              <w:spacing w:before="0" w:after="0" w:line="240" w:lineRule="auto"/>
              <w:jc w:val="center"/>
              <w:rPr>
                <w:ins w:id="81103" w:author="pete jones" w:date="2022-01-11T16:47:00Z"/>
                <w:rFonts w:ascii="Calibri" w:hAnsi="Calibri" w:cs="Calibri"/>
                <w:color w:val="000000"/>
                <w:sz w:val="22"/>
                <w:szCs w:val="22"/>
              </w:rPr>
            </w:pPr>
            <w:ins w:id="8110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ADF1EA" w14:textId="77777777" w:rsidR="00910219" w:rsidRPr="00910219" w:rsidRDefault="00910219" w:rsidP="00910219">
            <w:pPr>
              <w:spacing w:before="0" w:after="0" w:line="240" w:lineRule="auto"/>
              <w:jc w:val="center"/>
              <w:rPr>
                <w:ins w:id="81105" w:author="pete jones" w:date="2022-01-11T16:47:00Z"/>
                <w:rFonts w:ascii="Calibri" w:hAnsi="Calibri" w:cs="Calibri"/>
                <w:color w:val="000000"/>
                <w:sz w:val="22"/>
                <w:szCs w:val="22"/>
              </w:rPr>
            </w:pPr>
            <w:ins w:id="8110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2677D9" w14:textId="77777777" w:rsidR="00910219" w:rsidRPr="00910219" w:rsidRDefault="00910219" w:rsidP="00910219">
            <w:pPr>
              <w:spacing w:before="0" w:after="0" w:line="240" w:lineRule="auto"/>
              <w:jc w:val="center"/>
              <w:rPr>
                <w:ins w:id="81107" w:author="pete jones" w:date="2022-01-11T16:47:00Z"/>
                <w:rFonts w:ascii="Calibri" w:hAnsi="Calibri" w:cs="Calibri"/>
                <w:color w:val="000000"/>
                <w:sz w:val="22"/>
                <w:szCs w:val="22"/>
              </w:rPr>
            </w:pPr>
            <w:ins w:id="8110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D09180" w14:textId="77777777" w:rsidR="00910219" w:rsidRPr="00910219" w:rsidRDefault="00910219" w:rsidP="00910219">
            <w:pPr>
              <w:spacing w:before="0" w:after="0" w:line="240" w:lineRule="auto"/>
              <w:jc w:val="center"/>
              <w:rPr>
                <w:ins w:id="81109" w:author="pete jones" w:date="2022-01-11T16:47:00Z"/>
                <w:rFonts w:ascii="Calibri" w:hAnsi="Calibri" w:cs="Calibri"/>
                <w:color w:val="000000"/>
                <w:sz w:val="22"/>
                <w:szCs w:val="22"/>
              </w:rPr>
            </w:pPr>
            <w:ins w:id="8111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6ADB41" w14:textId="77777777" w:rsidR="00910219" w:rsidRPr="00910219" w:rsidRDefault="00910219" w:rsidP="00910219">
            <w:pPr>
              <w:spacing w:before="0" w:after="0" w:line="240" w:lineRule="auto"/>
              <w:jc w:val="center"/>
              <w:rPr>
                <w:ins w:id="81111" w:author="pete jones" w:date="2022-01-11T16:47:00Z"/>
                <w:rFonts w:ascii="Calibri" w:hAnsi="Calibri" w:cs="Calibri"/>
                <w:color w:val="000000"/>
                <w:sz w:val="22"/>
                <w:szCs w:val="22"/>
              </w:rPr>
            </w:pPr>
            <w:ins w:id="81112"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C6A1AEB" w14:textId="77777777" w:rsidR="00910219" w:rsidRPr="00910219" w:rsidRDefault="00910219" w:rsidP="00910219">
            <w:pPr>
              <w:spacing w:before="0" w:after="0" w:line="240" w:lineRule="auto"/>
              <w:jc w:val="center"/>
              <w:rPr>
                <w:ins w:id="81113" w:author="pete jones" w:date="2022-01-11T16:47:00Z"/>
                <w:rFonts w:ascii="Calibri" w:hAnsi="Calibri" w:cs="Calibri"/>
                <w:color w:val="000000"/>
                <w:sz w:val="22"/>
                <w:szCs w:val="22"/>
              </w:rPr>
            </w:pPr>
            <w:ins w:id="81114" w:author="pete jones" w:date="2022-01-11T16:47:00Z">
              <w:r w:rsidRPr="00910219">
                <w:rPr>
                  <w:rFonts w:ascii="Calibri" w:hAnsi="Calibri" w:cs="Calibri"/>
                  <w:color w:val="000000"/>
                  <w:sz w:val="22"/>
                  <w:szCs w:val="22"/>
                </w:rPr>
                <w:t> </w:t>
              </w:r>
            </w:ins>
          </w:p>
        </w:tc>
      </w:tr>
      <w:tr w:rsidR="00910219" w:rsidRPr="00910219" w14:paraId="713B02F8" w14:textId="77777777" w:rsidTr="00910219">
        <w:trPr>
          <w:trHeight w:val="300"/>
          <w:ins w:id="81115"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1C0AECB" w14:textId="77777777" w:rsidR="00910219" w:rsidRPr="00910219" w:rsidRDefault="00910219" w:rsidP="00910219">
            <w:pPr>
              <w:spacing w:before="0" w:after="0" w:line="240" w:lineRule="auto"/>
              <w:jc w:val="center"/>
              <w:rPr>
                <w:ins w:id="81116" w:author="pete jones" w:date="2022-01-11T16:47:00Z"/>
                <w:rFonts w:ascii="Calibri" w:hAnsi="Calibri" w:cs="Calibri"/>
                <w:color w:val="000000"/>
                <w:sz w:val="22"/>
                <w:szCs w:val="22"/>
              </w:rPr>
            </w:pPr>
            <w:ins w:id="81117"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27FE5CA4" w14:textId="77777777" w:rsidR="00910219" w:rsidRPr="00910219" w:rsidRDefault="00910219" w:rsidP="00910219">
            <w:pPr>
              <w:spacing w:before="0" w:after="0" w:line="240" w:lineRule="auto"/>
              <w:jc w:val="left"/>
              <w:rPr>
                <w:ins w:id="81118" w:author="pete jones" w:date="2022-01-11T16:47:00Z"/>
                <w:rFonts w:ascii="Calibri" w:hAnsi="Calibri" w:cs="Calibri"/>
                <w:color w:val="000000"/>
                <w:sz w:val="22"/>
                <w:szCs w:val="22"/>
              </w:rPr>
            </w:pPr>
            <w:ins w:id="81119" w:author="pete jones" w:date="2022-01-11T16:47:00Z">
              <w:r w:rsidRPr="00910219">
                <w:rPr>
                  <w:rFonts w:ascii="Calibri" w:hAnsi="Calibri" w:cs="Calibri"/>
                  <w:color w:val="000000"/>
                  <w:sz w:val="22"/>
                  <w:szCs w:val="22"/>
                </w:rPr>
                <w:t>Instrumentation and Measurements</w:t>
              </w:r>
            </w:ins>
          </w:p>
        </w:tc>
        <w:tc>
          <w:tcPr>
            <w:tcW w:w="432" w:type="dxa"/>
            <w:tcBorders>
              <w:top w:val="nil"/>
              <w:left w:val="nil"/>
              <w:bottom w:val="single" w:sz="4" w:space="0" w:color="auto"/>
              <w:right w:val="single" w:sz="4" w:space="0" w:color="auto"/>
            </w:tcBorders>
            <w:shd w:val="clear" w:color="auto" w:fill="auto"/>
            <w:noWrap/>
            <w:vAlign w:val="bottom"/>
            <w:hideMark/>
          </w:tcPr>
          <w:p w14:paraId="6434D093" w14:textId="77777777" w:rsidR="00910219" w:rsidRPr="00910219" w:rsidRDefault="00910219" w:rsidP="00910219">
            <w:pPr>
              <w:spacing w:before="0" w:after="0" w:line="240" w:lineRule="auto"/>
              <w:jc w:val="center"/>
              <w:rPr>
                <w:ins w:id="81120" w:author="pete jones" w:date="2022-01-11T16:47:00Z"/>
                <w:rFonts w:ascii="Calibri" w:hAnsi="Calibri" w:cs="Calibri"/>
                <w:color w:val="000000"/>
                <w:sz w:val="22"/>
                <w:szCs w:val="22"/>
              </w:rPr>
            </w:pPr>
            <w:ins w:id="81121"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9327ECD" w14:textId="77777777" w:rsidR="00910219" w:rsidRPr="00910219" w:rsidRDefault="00910219" w:rsidP="00910219">
            <w:pPr>
              <w:spacing w:before="0" w:after="0" w:line="240" w:lineRule="auto"/>
              <w:jc w:val="center"/>
              <w:rPr>
                <w:ins w:id="81122" w:author="pete jones" w:date="2022-01-11T16:47:00Z"/>
                <w:rFonts w:ascii="Calibri" w:hAnsi="Calibri" w:cs="Calibri"/>
                <w:color w:val="000000"/>
                <w:sz w:val="22"/>
                <w:szCs w:val="22"/>
              </w:rPr>
            </w:pPr>
            <w:ins w:id="8112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13771CB" w14:textId="77777777" w:rsidR="00910219" w:rsidRPr="00910219" w:rsidRDefault="00910219" w:rsidP="00910219">
            <w:pPr>
              <w:spacing w:before="0" w:after="0" w:line="240" w:lineRule="auto"/>
              <w:jc w:val="center"/>
              <w:rPr>
                <w:ins w:id="81124" w:author="pete jones" w:date="2022-01-11T16:47:00Z"/>
                <w:rFonts w:ascii="Calibri" w:hAnsi="Calibri" w:cs="Calibri"/>
                <w:color w:val="000000"/>
                <w:sz w:val="22"/>
                <w:szCs w:val="22"/>
              </w:rPr>
            </w:pPr>
            <w:ins w:id="8112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151AC3" w14:textId="77777777" w:rsidR="00910219" w:rsidRPr="00910219" w:rsidRDefault="00910219" w:rsidP="00910219">
            <w:pPr>
              <w:spacing w:before="0" w:after="0" w:line="240" w:lineRule="auto"/>
              <w:jc w:val="center"/>
              <w:rPr>
                <w:ins w:id="81126" w:author="pete jones" w:date="2022-01-11T16:47:00Z"/>
                <w:rFonts w:ascii="Calibri" w:hAnsi="Calibri" w:cs="Calibri"/>
                <w:color w:val="000000"/>
                <w:sz w:val="22"/>
                <w:szCs w:val="22"/>
              </w:rPr>
            </w:pPr>
            <w:ins w:id="8112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B09684" w14:textId="77777777" w:rsidR="00910219" w:rsidRPr="00910219" w:rsidRDefault="00910219" w:rsidP="00910219">
            <w:pPr>
              <w:spacing w:before="0" w:after="0" w:line="240" w:lineRule="auto"/>
              <w:jc w:val="center"/>
              <w:rPr>
                <w:ins w:id="81128" w:author="pete jones" w:date="2022-01-11T16:47:00Z"/>
                <w:rFonts w:ascii="Calibri" w:hAnsi="Calibri" w:cs="Calibri"/>
                <w:color w:val="000000"/>
                <w:sz w:val="22"/>
                <w:szCs w:val="22"/>
              </w:rPr>
            </w:pPr>
            <w:ins w:id="8112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48B0592" w14:textId="77777777" w:rsidR="00910219" w:rsidRPr="00910219" w:rsidRDefault="00910219" w:rsidP="00910219">
            <w:pPr>
              <w:spacing w:before="0" w:after="0" w:line="240" w:lineRule="auto"/>
              <w:jc w:val="center"/>
              <w:rPr>
                <w:ins w:id="81130" w:author="pete jones" w:date="2022-01-11T16:47:00Z"/>
                <w:rFonts w:ascii="Calibri" w:hAnsi="Calibri" w:cs="Calibri"/>
                <w:color w:val="000000"/>
                <w:sz w:val="22"/>
                <w:szCs w:val="22"/>
              </w:rPr>
            </w:pPr>
            <w:ins w:id="8113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616DAE" w14:textId="77777777" w:rsidR="00910219" w:rsidRPr="00910219" w:rsidRDefault="00910219" w:rsidP="00910219">
            <w:pPr>
              <w:spacing w:before="0" w:after="0" w:line="240" w:lineRule="auto"/>
              <w:jc w:val="center"/>
              <w:rPr>
                <w:ins w:id="81132" w:author="pete jones" w:date="2022-01-11T16:47:00Z"/>
                <w:rFonts w:ascii="Calibri" w:hAnsi="Calibri" w:cs="Calibri"/>
                <w:color w:val="000000"/>
                <w:sz w:val="22"/>
                <w:szCs w:val="22"/>
              </w:rPr>
            </w:pPr>
            <w:ins w:id="8113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B99C88" w14:textId="77777777" w:rsidR="00910219" w:rsidRPr="00910219" w:rsidRDefault="00910219" w:rsidP="00910219">
            <w:pPr>
              <w:spacing w:before="0" w:after="0" w:line="240" w:lineRule="auto"/>
              <w:jc w:val="center"/>
              <w:rPr>
                <w:ins w:id="81134" w:author="pete jones" w:date="2022-01-11T16:47:00Z"/>
                <w:rFonts w:ascii="Calibri" w:hAnsi="Calibri" w:cs="Calibri"/>
                <w:color w:val="000000"/>
                <w:sz w:val="22"/>
                <w:szCs w:val="22"/>
              </w:rPr>
            </w:pPr>
            <w:ins w:id="8113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B6CB99" w14:textId="77777777" w:rsidR="00910219" w:rsidRPr="00910219" w:rsidRDefault="00910219" w:rsidP="00910219">
            <w:pPr>
              <w:spacing w:before="0" w:after="0" w:line="240" w:lineRule="auto"/>
              <w:jc w:val="center"/>
              <w:rPr>
                <w:ins w:id="81136" w:author="pete jones" w:date="2022-01-11T16:47:00Z"/>
                <w:rFonts w:ascii="Calibri" w:hAnsi="Calibri" w:cs="Calibri"/>
                <w:color w:val="000000"/>
                <w:sz w:val="22"/>
                <w:szCs w:val="22"/>
              </w:rPr>
            </w:pPr>
            <w:ins w:id="8113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AD7D48" w14:textId="77777777" w:rsidR="00910219" w:rsidRPr="00910219" w:rsidRDefault="00910219" w:rsidP="00910219">
            <w:pPr>
              <w:spacing w:before="0" w:after="0" w:line="240" w:lineRule="auto"/>
              <w:jc w:val="center"/>
              <w:rPr>
                <w:ins w:id="81138" w:author="pete jones" w:date="2022-01-11T16:47:00Z"/>
                <w:rFonts w:ascii="Calibri" w:hAnsi="Calibri" w:cs="Calibri"/>
                <w:color w:val="000000"/>
                <w:sz w:val="22"/>
                <w:szCs w:val="22"/>
              </w:rPr>
            </w:pPr>
            <w:ins w:id="8113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ABFEAF" w14:textId="77777777" w:rsidR="00910219" w:rsidRPr="00910219" w:rsidRDefault="00910219" w:rsidP="00910219">
            <w:pPr>
              <w:spacing w:before="0" w:after="0" w:line="240" w:lineRule="auto"/>
              <w:jc w:val="center"/>
              <w:rPr>
                <w:ins w:id="81140" w:author="pete jones" w:date="2022-01-11T16:47:00Z"/>
                <w:rFonts w:ascii="Calibri" w:hAnsi="Calibri" w:cs="Calibri"/>
                <w:color w:val="000000"/>
                <w:sz w:val="22"/>
                <w:szCs w:val="22"/>
              </w:rPr>
            </w:pPr>
            <w:ins w:id="81141"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9565D03" w14:textId="77777777" w:rsidR="00910219" w:rsidRPr="00910219" w:rsidRDefault="00910219" w:rsidP="00910219">
            <w:pPr>
              <w:spacing w:before="0" w:after="0" w:line="240" w:lineRule="auto"/>
              <w:jc w:val="center"/>
              <w:rPr>
                <w:ins w:id="81142" w:author="pete jones" w:date="2022-01-11T16:47:00Z"/>
                <w:rFonts w:ascii="Calibri" w:hAnsi="Calibri" w:cs="Calibri"/>
                <w:color w:val="000000"/>
                <w:sz w:val="22"/>
                <w:szCs w:val="22"/>
              </w:rPr>
            </w:pPr>
            <w:ins w:id="81143" w:author="pete jones" w:date="2022-01-11T16:47:00Z">
              <w:r w:rsidRPr="00910219">
                <w:rPr>
                  <w:rFonts w:ascii="Calibri" w:hAnsi="Calibri" w:cs="Calibri"/>
                  <w:color w:val="000000"/>
                  <w:sz w:val="22"/>
                  <w:szCs w:val="22"/>
                </w:rPr>
                <w:t> </w:t>
              </w:r>
            </w:ins>
          </w:p>
        </w:tc>
      </w:tr>
      <w:tr w:rsidR="00910219" w:rsidRPr="00910219" w14:paraId="666BAA67" w14:textId="77777777" w:rsidTr="00910219">
        <w:trPr>
          <w:trHeight w:val="300"/>
          <w:ins w:id="8114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FEDDDD9" w14:textId="77777777" w:rsidR="00910219" w:rsidRPr="00910219" w:rsidRDefault="00910219" w:rsidP="00910219">
            <w:pPr>
              <w:spacing w:before="0" w:after="0" w:line="240" w:lineRule="auto"/>
              <w:jc w:val="center"/>
              <w:rPr>
                <w:ins w:id="81145" w:author="pete jones" w:date="2022-01-11T16:47:00Z"/>
                <w:rFonts w:ascii="Calibri" w:hAnsi="Calibri" w:cs="Calibri"/>
                <w:color w:val="000000"/>
                <w:sz w:val="22"/>
                <w:szCs w:val="22"/>
              </w:rPr>
            </w:pPr>
            <w:ins w:id="81146"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6364D47A" w14:textId="77777777" w:rsidR="00910219" w:rsidRPr="00910219" w:rsidRDefault="00910219" w:rsidP="00910219">
            <w:pPr>
              <w:spacing w:before="0" w:after="0" w:line="240" w:lineRule="auto"/>
              <w:jc w:val="left"/>
              <w:rPr>
                <w:ins w:id="81147" w:author="pete jones" w:date="2022-01-11T16:47:00Z"/>
                <w:rFonts w:ascii="Calibri" w:hAnsi="Calibri" w:cs="Calibri"/>
                <w:color w:val="000000"/>
                <w:sz w:val="22"/>
                <w:szCs w:val="22"/>
              </w:rPr>
            </w:pPr>
            <w:ins w:id="81148" w:author="pete jones" w:date="2022-01-11T16:47:00Z">
              <w:r w:rsidRPr="00910219">
                <w:rPr>
                  <w:rFonts w:ascii="Calibri" w:hAnsi="Calibri" w:cs="Calibri"/>
                  <w:color w:val="000000"/>
                  <w:sz w:val="22"/>
                  <w:szCs w:val="22"/>
                </w:rPr>
                <w:t>Designing for sustainable manufacture</w:t>
              </w:r>
            </w:ins>
          </w:p>
        </w:tc>
        <w:tc>
          <w:tcPr>
            <w:tcW w:w="432" w:type="dxa"/>
            <w:tcBorders>
              <w:top w:val="nil"/>
              <w:left w:val="nil"/>
              <w:bottom w:val="single" w:sz="4" w:space="0" w:color="auto"/>
              <w:right w:val="single" w:sz="4" w:space="0" w:color="auto"/>
            </w:tcBorders>
            <w:shd w:val="clear" w:color="auto" w:fill="auto"/>
            <w:noWrap/>
            <w:vAlign w:val="bottom"/>
            <w:hideMark/>
          </w:tcPr>
          <w:p w14:paraId="2E3835E5" w14:textId="77777777" w:rsidR="00910219" w:rsidRPr="00910219" w:rsidRDefault="00910219" w:rsidP="00910219">
            <w:pPr>
              <w:spacing w:before="0" w:after="0" w:line="240" w:lineRule="auto"/>
              <w:jc w:val="center"/>
              <w:rPr>
                <w:ins w:id="81149" w:author="pete jones" w:date="2022-01-11T16:47:00Z"/>
                <w:rFonts w:ascii="Calibri" w:hAnsi="Calibri" w:cs="Calibri"/>
                <w:color w:val="000000"/>
                <w:sz w:val="22"/>
                <w:szCs w:val="22"/>
              </w:rPr>
            </w:pPr>
            <w:ins w:id="81150"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D786969" w14:textId="77777777" w:rsidR="00910219" w:rsidRPr="00910219" w:rsidRDefault="00910219" w:rsidP="00910219">
            <w:pPr>
              <w:spacing w:before="0" w:after="0" w:line="240" w:lineRule="auto"/>
              <w:jc w:val="center"/>
              <w:rPr>
                <w:ins w:id="81151" w:author="pete jones" w:date="2022-01-11T16:47:00Z"/>
                <w:rFonts w:ascii="Calibri" w:hAnsi="Calibri" w:cs="Calibri"/>
                <w:color w:val="000000"/>
                <w:sz w:val="22"/>
                <w:szCs w:val="22"/>
              </w:rPr>
            </w:pPr>
            <w:ins w:id="81152"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F70A51B" w14:textId="77777777" w:rsidR="00910219" w:rsidRPr="00910219" w:rsidRDefault="00910219" w:rsidP="00910219">
            <w:pPr>
              <w:spacing w:before="0" w:after="0" w:line="240" w:lineRule="auto"/>
              <w:jc w:val="center"/>
              <w:rPr>
                <w:ins w:id="81153" w:author="pete jones" w:date="2022-01-11T16:47:00Z"/>
                <w:rFonts w:ascii="Calibri" w:hAnsi="Calibri" w:cs="Calibri"/>
                <w:color w:val="000000"/>
                <w:sz w:val="22"/>
                <w:szCs w:val="22"/>
              </w:rPr>
            </w:pPr>
            <w:ins w:id="8115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7ACCFC" w14:textId="77777777" w:rsidR="00910219" w:rsidRPr="00910219" w:rsidRDefault="00910219" w:rsidP="00910219">
            <w:pPr>
              <w:spacing w:before="0" w:after="0" w:line="240" w:lineRule="auto"/>
              <w:jc w:val="center"/>
              <w:rPr>
                <w:ins w:id="81155" w:author="pete jones" w:date="2022-01-11T16:47:00Z"/>
                <w:rFonts w:ascii="Calibri" w:hAnsi="Calibri" w:cs="Calibri"/>
                <w:color w:val="000000"/>
                <w:sz w:val="22"/>
                <w:szCs w:val="22"/>
              </w:rPr>
            </w:pPr>
            <w:ins w:id="8115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16A0AA" w14:textId="77777777" w:rsidR="00910219" w:rsidRPr="00910219" w:rsidRDefault="00910219" w:rsidP="00910219">
            <w:pPr>
              <w:spacing w:before="0" w:after="0" w:line="240" w:lineRule="auto"/>
              <w:jc w:val="center"/>
              <w:rPr>
                <w:ins w:id="81157" w:author="pete jones" w:date="2022-01-11T16:47:00Z"/>
                <w:rFonts w:ascii="Calibri" w:hAnsi="Calibri" w:cs="Calibri"/>
                <w:color w:val="000000"/>
                <w:sz w:val="22"/>
                <w:szCs w:val="22"/>
              </w:rPr>
            </w:pPr>
            <w:ins w:id="8115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1E4751" w14:textId="77777777" w:rsidR="00910219" w:rsidRPr="00910219" w:rsidRDefault="00910219" w:rsidP="00910219">
            <w:pPr>
              <w:spacing w:before="0" w:after="0" w:line="240" w:lineRule="auto"/>
              <w:jc w:val="center"/>
              <w:rPr>
                <w:ins w:id="81159" w:author="pete jones" w:date="2022-01-11T16:47:00Z"/>
                <w:rFonts w:ascii="Calibri" w:hAnsi="Calibri" w:cs="Calibri"/>
                <w:color w:val="000000"/>
                <w:sz w:val="22"/>
                <w:szCs w:val="22"/>
              </w:rPr>
            </w:pPr>
            <w:ins w:id="8116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A2B2AF" w14:textId="77777777" w:rsidR="00910219" w:rsidRPr="00910219" w:rsidRDefault="00910219" w:rsidP="00910219">
            <w:pPr>
              <w:spacing w:before="0" w:after="0" w:line="240" w:lineRule="auto"/>
              <w:jc w:val="center"/>
              <w:rPr>
                <w:ins w:id="81161" w:author="pete jones" w:date="2022-01-11T16:47:00Z"/>
                <w:rFonts w:ascii="Calibri" w:hAnsi="Calibri" w:cs="Calibri"/>
                <w:color w:val="000000"/>
                <w:sz w:val="22"/>
                <w:szCs w:val="22"/>
              </w:rPr>
            </w:pPr>
            <w:ins w:id="8116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ADCF9F" w14:textId="77777777" w:rsidR="00910219" w:rsidRPr="00910219" w:rsidRDefault="00910219" w:rsidP="00910219">
            <w:pPr>
              <w:spacing w:before="0" w:after="0" w:line="240" w:lineRule="auto"/>
              <w:jc w:val="center"/>
              <w:rPr>
                <w:ins w:id="81163" w:author="pete jones" w:date="2022-01-11T16:47:00Z"/>
                <w:rFonts w:ascii="Calibri" w:hAnsi="Calibri" w:cs="Calibri"/>
                <w:color w:val="000000"/>
                <w:sz w:val="22"/>
                <w:szCs w:val="22"/>
              </w:rPr>
            </w:pPr>
            <w:ins w:id="8116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02DDC2" w14:textId="77777777" w:rsidR="00910219" w:rsidRPr="00910219" w:rsidRDefault="00910219" w:rsidP="00910219">
            <w:pPr>
              <w:spacing w:before="0" w:after="0" w:line="240" w:lineRule="auto"/>
              <w:jc w:val="center"/>
              <w:rPr>
                <w:ins w:id="81165" w:author="pete jones" w:date="2022-01-11T16:47:00Z"/>
                <w:rFonts w:ascii="Calibri" w:hAnsi="Calibri" w:cs="Calibri"/>
                <w:color w:val="000000"/>
                <w:sz w:val="22"/>
                <w:szCs w:val="22"/>
              </w:rPr>
            </w:pPr>
            <w:ins w:id="8116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020A88" w14:textId="77777777" w:rsidR="00910219" w:rsidRPr="00910219" w:rsidRDefault="00910219" w:rsidP="00910219">
            <w:pPr>
              <w:spacing w:before="0" w:after="0" w:line="240" w:lineRule="auto"/>
              <w:jc w:val="center"/>
              <w:rPr>
                <w:ins w:id="81167" w:author="pete jones" w:date="2022-01-11T16:47:00Z"/>
                <w:rFonts w:ascii="Calibri" w:hAnsi="Calibri" w:cs="Calibri"/>
                <w:color w:val="000000"/>
                <w:sz w:val="22"/>
                <w:szCs w:val="22"/>
              </w:rPr>
            </w:pPr>
            <w:ins w:id="8116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5ADFF1" w14:textId="77777777" w:rsidR="00910219" w:rsidRPr="00910219" w:rsidRDefault="00910219" w:rsidP="00910219">
            <w:pPr>
              <w:spacing w:before="0" w:after="0" w:line="240" w:lineRule="auto"/>
              <w:jc w:val="center"/>
              <w:rPr>
                <w:ins w:id="81169" w:author="pete jones" w:date="2022-01-11T16:47:00Z"/>
                <w:rFonts w:ascii="Calibri" w:hAnsi="Calibri" w:cs="Calibri"/>
                <w:color w:val="000000"/>
                <w:sz w:val="22"/>
                <w:szCs w:val="22"/>
              </w:rPr>
            </w:pPr>
            <w:ins w:id="81170"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24E06E7" w14:textId="77777777" w:rsidR="00910219" w:rsidRPr="00910219" w:rsidRDefault="00910219" w:rsidP="00910219">
            <w:pPr>
              <w:spacing w:before="0" w:after="0" w:line="240" w:lineRule="auto"/>
              <w:jc w:val="center"/>
              <w:rPr>
                <w:ins w:id="81171" w:author="pete jones" w:date="2022-01-11T16:47:00Z"/>
                <w:rFonts w:ascii="Calibri" w:hAnsi="Calibri" w:cs="Calibri"/>
                <w:color w:val="000000"/>
                <w:sz w:val="22"/>
                <w:szCs w:val="22"/>
              </w:rPr>
            </w:pPr>
            <w:ins w:id="81172" w:author="pete jones" w:date="2022-01-11T16:47:00Z">
              <w:r w:rsidRPr="00910219">
                <w:rPr>
                  <w:rFonts w:ascii="Calibri" w:hAnsi="Calibri" w:cs="Calibri"/>
                  <w:color w:val="000000"/>
                  <w:sz w:val="22"/>
                  <w:szCs w:val="22"/>
                </w:rPr>
                <w:t> </w:t>
              </w:r>
            </w:ins>
          </w:p>
        </w:tc>
      </w:tr>
      <w:tr w:rsidR="00910219" w:rsidRPr="00910219" w14:paraId="4CF2668C" w14:textId="77777777" w:rsidTr="00910219">
        <w:trPr>
          <w:trHeight w:val="300"/>
          <w:ins w:id="8117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B750D21" w14:textId="77777777" w:rsidR="00910219" w:rsidRPr="00910219" w:rsidRDefault="00910219" w:rsidP="00910219">
            <w:pPr>
              <w:spacing w:before="0" w:after="0" w:line="240" w:lineRule="auto"/>
              <w:jc w:val="center"/>
              <w:rPr>
                <w:ins w:id="81174" w:author="pete jones" w:date="2022-01-11T16:47:00Z"/>
                <w:rFonts w:ascii="Calibri" w:hAnsi="Calibri" w:cs="Calibri"/>
                <w:color w:val="000000"/>
                <w:sz w:val="22"/>
                <w:szCs w:val="22"/>
              </w:rPr>
            </w:pPr>
            <w:ins w:id="81175"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6485916A" w14:textId="77777777" w:rsidR="00910219" w:rsidRPr="00910219" w:rsidRDefault="00910219" w:rsidP="00910219">
            <w:pPr>
              <w:spacing w:before="0" w:after="0" w:line="240" w:lineRule="auto"/>
              <w:jc w:val="left"/>
              <w:rPr>
                <w:ins w:id="81176" w:author="pete jones" w:date="2022-01-11T16:47:00Z"/>
                <w:rFonts w:ascii="Calibri" w:hAnsi="Calibri" w:cs="Calibri"/>
                <w:color w:val="000000"/>
                <w:sz w:val="22"/>
                <w:szCs w:val="22"/>
              </w:rPr>
            </w:pPr>
            <w:ins w:id="81177" w:author="pete jones" w:date="2022-01-11T16:47:00Z">
              <w:r w:rsidRPr="00910219">
                <w:rPr>
                  <w:rFonts w:ascii="Calibri" w:hAnsi="Calibri" w:cs="Calibri"/>
                  <w:color w:val="000000"/>
                  <w:sz w:val="22"/>
                  <w:szCs w:val="22"/>
                </w:rPr>
                <w:t>Numerical methods and data science in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732874F5" w14:textId="77777777" w:rsidR="00910219" w:rsidRPr="00910219" w:rsidRDefault="00910219" w:rsidP="00910219">
            <w:pPr>
              <w:spacing w:before="0" w:after="0" w:line="240" w:lineRule="auto"/>
              <w:jc w:val="center"/>
              <w:rPr>
                <w:ins w:id="81178" w:author="pete jones" w:date="2022-01-11T16:47:00Z"/>
                <w:rFonts w:ascii="Calibri" w:hAnsi="Calibri" w:cs="Calibri"/>
                <w:color w:val="000000"/>
                <w:sz w:val="22"/>
                <w:szCs w:val="22"/>
              </w:rPr>
            </w:pPr>
            <w:ins w:id="81179" w:author="pete jones" w:date="2022-01-11T16:47: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721BD8F5" w14:textId="77777777" w:rsidR="00910219" w:rsidRPr="00910219" w:rsidRDefault="00910219" w:rsidP="00910219">
            <w:pPr>
              <w:spacing w:before="0" w:after="0" w:line="240" w:lineRule="auto"/>
              <w:jc w:val="center"/>
              <w:rPr>
                <w:ins w:id="81180" w:author="pete jones" w:date="2022-01-11T16:47:00Z"/>
                <w:rFonts w:ascii="Calibri" w:hAnsi="Calibri" w:cs="Calibri"/>
                <w:color w:val="000000"/>
                <w:sz w:val="22"/>
                <w:szCs w:val="22"/>
              </w:rPr>
            </w:pPr>
            <w:ins w:id="81181"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15F15E2" w14:textId="77777777" w:rsidR="00910219" w:rsidRPr="00910219" w:rsidRDefault="00910219" w:rsidP="00910219">
            <w:pPr>
              <w:spacing w:before="0" w:after="0" w:line="240" w:lineRule="auto"/>
              <w:jc w:val="center"/>
              <w:rPr>
                <w:ins w:id="81182" w:author="pete jones" w:date="2022-01-11T16:47:00Z"/>
                <w:rFonts w:ascii="Calibri" w:hAnsi="Calibri" w:cs="Calibri"/>
                <w:color w:val="000000"/>
                <w:sz w:val="22"/>
                <w:szCs w:val="22"/>
              </w:rPr>
            </w:pPr>
            <w:ins w:id="8118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D741B7" w14:textId="77777777" w:rsidR="00910219" w:rsidRPr="00910219" w:rsidRDefault="00910219" w:rsidP="00910219">
            <w:pPr>
              <w:spacing w:before="0" w:after="0" w:line="240" w:lineRule="auto"/>
              <w:jc w:val="center"/>
              <w:rPr>
                <w:ins w:id="81184" w:author="pete jones" w:date="2022-01-11T16:47:00Z"/>
                <w:rFonts w:ascii="Calibri" w:hAnsi="Calibri" w:cs="Calibri"/>
                <w:color w:val="000000"/>
                <w:sz w:val="22"/>
                <w:szCs w:val="22"/>
              </w:rPr>
            </w:pPr>
            <w:ins w:id="8118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00CF51" w14:textId="77777777" w:rsidR="00910219" w:rsidRPr="00910219" w:rsidRDefault="00910219" w:rsidP="00910219">
            <w:pPr>
              <w:spacing w:before="0" w:after="0" w:line="240" w:lineRule="auto"/>
              <w:jc w:val="center"/>
              <w:rPr>
                <w:ins w:id="81186" w:author="pete jones" w:date="2022-01-11T16:47:00Z"/>
                <w:rFonts w:ascii="Calibri" w:hAnsi="Calibri" w:cs="Calibri"/>
                <w:color w:val="000000"/>
                <w:sz w:val="22"/>
                <w:szCs w:val="22"/>
              </w:rPr>
            </w:pPr>
            <w:ins w:id="8118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1E14FE" w14:textId="77777777" w:rsidR="00910219" w:rsidRPr="00910219" w:rsidRDefault="00910219" w:rsidP="00910219">
            <w:pPr>
              <w:spacing w:before="0" w:after="0" w:line="240" w:lineRule="auto"/>
              <w:jc w:val="center"/>
              <w:rPr>
                <w:ins w:id="81188" w:author="pete jones" w:date="2022-01-11T16:47:00Z"/>
                <w:rFonts w:ascii="Calibri" w:hAnsi="Calibri" w:cs="Calibri"/>
                <w:color w:val="000000"/>
                <w:sz w:val="22"/>
                <w:szCs w:val="22"/>
              </w:rPr>
            </w:pPr>
            <w:ins w:id="8118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182172" w14:textId="77777777" w:rsidR="00910219" w:rsidRPr="00910219" w:rsidRDefault="00910219" w:rsidP="00910219">
            <w:pPr>
              <w:spacing w:before="0" w:after="0" w:line="240" w:lineRule="auto"/>
              <w:jc w:val="center"/>
              <w:rPr>
                <w:ins w:id="81190" w:author="pete jones" w:date="2022-01-11T16:47:00Z"/>
                <w:rFonts w:ascii="Calibri" w:hAnsi="Calibri" w:cs="Calibri"/>
                <w:color w:val="000000"/>
                <w:sz w:val="22"/>
                <w:szCs w:val="22"/>
              </w:rPr>
            </w:pPr>
            <w:ins w:id="8119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C8160F" w14:textId="77777777" w:rsidR="00910219" w:rsidRPr="00910219" w:rsidRDefault="00910219" w:rsidP="00910219">
            <w:pPr>
              <w:spacing w:before="0" w:after="0" w:line="240" w:lineRule="auto"/>
              <w:jc w:val="center"/>
              <w:rPr>
                <w:ins w:id="81192" w:author="pete jones" w:date="2022-01-11T16:47:00Z"/>
                <w:rFonts w:ascii="Calibri" w:hAnsi="Calibri" w:cs="Calibri"/>
                <w:color w:val="000000"/>
                <w:sz w:val="22"/>
                <w:szCs w:val="22"/>
              </w:rPr>
            </w:pPr>
            <w:ins w:id="8119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034332" w14:textId="77777777" w:rsidR="00910219" w:rsidRPr="00910219" w:rsidRDefault="00910219" w:rsidP="00910219">
            <w:pPr>
              <w:spacing w:before="0" w:after="0" w:line="240" w:lineRule="auto"/>
              <w:jc w:val="center"/>
              <w:rPr>
                <w:ins w:id="81194" w:author="pete jones" w:date="2022-01-11T16:47:00Z"/>
                <w:rFonts w:ascii="Calibri" w:hAnsi="Calibri" w:cs="Calibri"/>
                <w:color w:val="000000"/>
                <w:sz w:val="22"/>
                <w:szCs w:val="22"/>
              </w:rPr>
            </w:pPr>
            <w:ins w:id="8119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35B7D8" w14:textId="77777777" w:rsidR="00910219" w:rsidRPr="00910219" w:rsidRDefault="00910219" w:rsidP="00910219">
            <w:pPr>
              <w:spacing w:before="0" w:after="0" w:line="240" w:lineRule="auto"/>
              <w:jc w:val="center"/>
              <w:rPr>
                <w:ins w:id="81196" w:author="pete jones" w:date="2022-01-11T16:47:00Z"/>
                <w:rFonts w:ascii="Calibri" w:hAnsi="Calibri" w:cs="Calibri"/>
                <w:color w:val="000000"/>
                <w:sz w:val="22"/>
                <w:szCs w:val="22"/>
              </w:rPr>
            </w:pPr>
            <w:ins w:id="8119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DABBC7" w14:textId="77777777" w:rsidR="00910219" w:rsidRPr="00910219" w:rsidRDefault="00910219" w:rsidP="00910219">
            <w:pPr>
              <w:spacing w:before="0" w:after="0" w:line="240" w:lineRule="auto"/>
              <w:jc w:val="center"/>
              <w:rPr>
                <w:ins w:id="81198" w:author="pete jones" w:date="2022-01-11T16:47:00Z"/>
                <w:rFonts w:ascii="Calibri" w:hAnsi="Calibri" w:cs="Calibri"/>
                <w:color w:val="000000"/>
                <w:sz w:val="22"/>
                <w:szCs w:val="22"/>
              </w:rPr>
            </w:pPr>
            <w:ins w:id="81199"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B6280C2" w14:textId="77777777" w:rsidR="00910219" w:rsidRPr="00910219" w:rsidRDefault="00910219" w:rsidP="00910219">
            <w:pPr>
              <w:spacing w:before="0" w:after="0" w:line="240" w:lineRule="auto"/>
              <w:jc w:val="center"/>
              <w:rPr>
                <w:ins w:id="81200" w:author="pete jones" w:date="2022-01-11T16:47:00Z"/>
                <w:rFonts w:ascii="Calibri" w:hAnsi="Calibri" w:cs="Calibri"/>
                <w:color w:val="000000"/>
                <w:sz w:val="22"/>
                <w:szCs w:val="22"/>
              </w:rPr>
            </w:pPr>
            <w:ins w:id="81201" w:author="pete jones" w:date="2022-01-11T16:47:00Z">
              <w:r w:rsidRPr="00910219">
                <w:rPr>
                  <w:rFonts w:ascii="Calibri" w:hAnsi="Calibri" w:cs="Calibri"/>
                  <w:color w:val="000000"/>
                  <w:sz w:val="22"/>
                  <w:szCs w:val="22"/>
                </w:rPr>
                <w:t> </w:t>
              </w:r>
            </w:ins>
          </w:p>
        </w:tc>
      </w:tr>
      <w:tr w:rsidR="00910219" w:rsidRPr="00910219" w14:paraId="3ED621A5" w14:textId="77777777" w:rsidTr="00910219">
        <w:trPr>
          <w:trHeight w:val="300"/>
          <w:ins w:id="81202"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A54DB0F" w14:textId="77777777" w:rsidR="00910219" w:rsidRPr="00910219" w:rsidRDefault="00910219" w:rsidP="00910219">
            <w:pPr>
              <w:spacing w:before="0" w:after="0" w:line="240" w:lineRule="auto"/>
              <w:jc w:val="center"/>
              <w:rPr>
                <w:ins w:id="81203" w:author="pete jones" w:date="2022-01-11T16:47:00Z"/>
                <w:rFonts w:ascii="Calibri" w:hAnsi="Calibri" w:cs="Calibri"/>
                <w:color w:val="000000"/>
                <w:sz w:val="22"/>
                <w:szCs w:val="22"/>
              </w:rPr>
            </w:pPr>
            <w:ins w:id="81204"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74648BE3" w14:textId="77777777" w:rsidR="00910219" w:rsidRPr="00910219" w:rsidRDefault="00910219" w:rsidP="00910219">
            <w:pPr>
              <w:spacing w:before="0" w:after="0" w:line="240" w:lineRule="auto"/>
              <w:jc w:val="left"/>
              <w:rPr>
                <w:ins w:id="81205" w:author="pete jones" w:date="2022-01-11T16:47:00Z"/>
                <w:rFonts w:ascii="Calibri" w:hAnsi="Calibri" w:cs="Calibri"/>
                <w:color w:val="000000"/>
                <w:sz w:val="22"/>
                <w:szCs w:val="22"/>
              </w:rPr>
            </w:pPr>
            <w:ins w:id="81206" w:author="pete jones" w:date="2022-01-11T16:47:00Z">
              <w:r w:rsidRPr="00910219">
                <w:rPr>
                  <w:rFonts w:ascii="Calibri" w:hAnsi="Calibri" w:cs="Calibri"/>
                  <w:color w:val="000000"/>
                  <w:sz w:val="22"/>
                  <w:szCs w:val="22"/>
                </w:rPr>
                <w:t>Thermodynamic cycles</w:t>
              </w:r>
            </w:ins>
          </w:p>
        </w:tc>
        <w:tc>
          <w:tcPr>
            <w:tcW w:w="432" w:type="dxa"/>
            <w:tcBorders>
              <w:top w:val="nil"/>
              <w:left w:val="nil"/>
              <w:bottom w:val="single" w:sz="4" w:space="0" w:color="auto"/>
              <w:right w:val="single" w:sz="4" w:space="0" w:color="auto"/>
            </w:tcBorders>
            <w:shd w:val="clear" w:color="auto" w:fill="auto"/>
            <w:noWrap/>
            <w:vAlign w:val="bottom"/>
            <w:hideMark/>
          </w:tcPr>
          <w:p w14:paraId="50578192" w14:textId="77777777" w:rsidR="00910219" w:rsidRPr="00910219" w:rsidRDefault="00910219" w:rsidP="00910219">
            <w:pPr>
              <w:spacing w:before="0" w:after="0" w:line="240" w:lineRule="auto"/>
              <w:jc w:val="center"/>
              <w:rPr>
                <w:ins w:id="81207" w:author="pete jones" w:date="2022-01-11T16:47:00Z"/>
                <w:rFonts w:ascii="Calibri" w:hAnsi="Calibri" w:cs="Calibri"/>
                <w:color w:val="000000"/>
                <w:sz w:val="22"/>
                <w:szCs w:val="22"/>
              </w:rPr>
            </w:pPr>
            <w:ins w:id="81208"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8128C7D" w14:textId="77777777" w:rsidR="00910219" w:rsidRPr="00910219" w:rsidRDefault="00910219" w:rsidP="00910219">
            <w:pPr>
              <w:spacing w:before="0" w:after="0" w:line="240" w:lineRule="auto"/>
              <w:jc w:val="center"/>
              <w:rPr>
                <w:ins w:id="81209" w:author="pete jones" w:date="2022-01-11T16:47:00Z"/>
                <w:rFonts w:ascii="Calibri" w:hAnsi="Calibri" w:cs="Calibri"/>
                <w:color w:val="000000"/>
                <w:sz w:val="22"/>
                <w:szCs w:val="22"/>
              </w:rPr>
            </w:pPr>
            <w:ins w:id="8121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AA47812" w14:textId="77777777" w:rsidR="00910219" w:rsidRPr="00910219" w:rsidRDefault="00910219" w:rsidP="00910219">
            <w:pPr>
              <w:spacing w:before="0" w:after="0" w:line="240" w:lineRule="auto"/>
              <w:jc w:val="center"/>
              <w:rPr>
                <w:ins w:id="81211" w:author="pete jones" w:date="2022-01-11T16:47:00Z"/>
                <w:rFonts w:ascii="Calibri" w:hAnsi="Calibri" w:cs="Calibri"/>
                <w:color w:val="000000"/>
                <w:sz w:val="22"/>
                <w:szCs w:val="22"/>
              </w:rPr>
            </w:pPr>
            <w:ins w:id="8121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9F0A27" w14:textId="77777777" w:rsidR="00910219" w:rsidRPr="00910219" w:rsidRDefault="00910219" w:rsidP="00910219">
            <w:pPr>
              <w:spacing w:before="0" w:after="0" w:line="240" w:lineRule="auto"/>
              <w:jc w:val="center"/>
              <w:rPr>
                <w:ins w:id="81213" w:author="pete jones" w:date="2022-01-11T16:47:00Z"/>
                <w:rFonts w:ascii="Calibri" w:hAnsi="Calibri" w:cs="Calibri"/>
                <w:color w:val="000000"/>
                <w:sz w:val="22"/>
                <w:szCs w:val="22"/>
              </w:rPr>
            </w:pPr>
            <w:ins w:id="8121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555C2E" w14:textId="77777777" w:rsidR="00910219" w:rsidRPr="00910219" w:rsidRDefault="00910219" w:rsidP="00910219">
            <w:pPr>
              <w:spacing w:before="0" w:after="0" w:line="240" w:lineRule="auto"/>
              <w:jc w:val="center"/>
              <w:rPr>
                <w:ins w:id="81215" w:author="pete jones" w:date="2022-01-11T16:47:00Z"/>
                <w:rFonts w:ascii="Calibri" w:hAnsi="Calibri" w:cs="Calibri"/>
                <w:color w:val="000000"/>
                <w:sz w:val="22"/>
                <w:szCs w:val="22"/>
              </w:rPr>
            </w:pPr>
            <w:ins w:id="8121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BDF44E" w14:textId="77777777" w:rsidR="00910219" w:rsidRPr="00910219" w:rsidRDefault="00910219" w:rsidP="00910219">
            <w:pPr>
              <w:spacing w:before="0" w:after="0" w:line="240" w:lineRule="auto"/>
              <w:jc w:val="center"/>
              <w:rPr>
                <w:ins w:id="81217" w:author="pete jones" w:date="2022-01-11T16:47:00Z"/>
                <w:rFonts w:ascii="Calibri" w:hAnsi="Calibri" w:cs="Calibri"/>
                <w:color w:val="000000"/>
                <w:sz w:val="22"/>
                <w:szCs w:val="22"/>
              </w:rPr>
            </w:pPr>
            <w:ins w:id="8121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521287" w14:textId="77777777" w:rsidR="00910219" w:rsidRPr="00910219" w:rsidRDefault="00910219" w:rsidP="00910219">
            <w:pPr>
              <w:spacing w:before="0" w:after="0" w:line="240" w:lineRule="auto"/>
              <w:jc w:val="center"/>
              <w:rPr>
                <w:ins w:id="81219" w:author="pete jones" w:date="2022-01-11T16:47:00Z"/>
                <w:rFonts w:ascii="Calibri" w:hAnsi="Calibri" w:cs="Calibri"/>
                <w:color w:val="000000"/>
                <w:sz w:val="22"/>
                <w:szCs w:val="22"/>
              </w:rPr>
            </w:pPr>
            <w:ins w:id="8122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9D95BD" w14:textId="77777777" w:rsidR="00910219" w:rsidRPr="00910219" w:rsidRDefault="00910219" w:rsidP="00910219">
            <w:pPr>
              <w:spacing w:before="0" w:after="0" w:line="240" w:lineRule="auto"/>
              <w:jc w:val="center"/>
              <w:rPr>
                <w:ins w:id="81221" w:author="pete jones" w:date="2022-01-11T16:47:00Z"/>
                <w:rFonts w:ascii="Calibri" w:hAnsi="Calibri" w:cs="Calibri"/>
                <w:color w:val="000000"/>
                <w:sz w:val="22"/>
                <w:szCs w:val="22"/>
              </w:rPr>
            </w:pPr>
            <w:ins w:id="8122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86658D" w14:textId="77777777" w:rsidR="00910219" w:rsidRPr="00910219" w:rsidRDefault="00910219" w:rsidP="00910219">
            <w:pPr>
              <w:spacing w:before="0" w:after="0" w:line="240" w:lineRule="auto"/>
              <w:jc w:val="center"/>
              <w:rPr>
                <w:ins w:id="81223" w:author="pete jones" w:date="2022-01-11T16:47:00Z"/>
                <w:rFonts w:ascii="Calibri" w:hAnsi="Calibri" w:cs="Calibri"/>
                <w:color w:val="000000"/>
                <w:sz w:val="22"/>
                <w:szCs w:val="22"/>
              </w:rPr>
            </w:pPr>
            <w:ins w:id="8122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F2AFA9" w14:textId="77777777" w:rsidR="00910219" w:rsidRPr="00910219" w:rsidRDefault="00910219" w:rsidP="00910219">
            <w:pPr>
              <w:spacing w:before="0" w:after="0" w:line="240" w:lineRule="auto"/>
              <w:jc w:val="center"/>
              <w:rPr>
                <w:ins w:id="81225" w:author="pete jones" w:date="2022-01-11T16:47:00Z"/>
                <w:rFonts w:ascii="Calibri" w:hAnsi="Calibri" w:cs="Calibri"/>
                <w:color w:val="000000"/>
                <w:sz w:val="22"/>
                <w:szCs w:val="22"/>
              </w:rPr>
            </w:pPr>
            <w:ins w:id="8122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49AD47" w14:textId="77777777" w:rsidR="00910219" w:rsidRPr="00910219" w:rsidRDefault="00910219" w:rsidP="00910219">
            <w:pPr>
              <w:spacing w:before="0" w:after="0" w:line="240" w:lineRule="auto"/>
              <w:jc w:val="center"/>
              <w:rPr>
                <w:ins w:id="81227" w:author="pete jones" w:date="2022-01-11T16:47:00Z"/>
                <w:rFonts w:ascii="Calibri" w:hAnsi="Calibri" w:cs="Calibri"/>
                <w:color w:val="000000"/>
                <w:sz w:val="22"/>
                <w:szCs w:val="22"/>
              </w:rPr>
            </w:pPr>
            <w:ins w:id="81228"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0895030" w14:textId="77777777" w:rsidR="00910219" w:rsidRPr="00910219" w:rsidRDefault="00910219" w:rsidP="00910219">
            <w:pPr>
              <w:spacing w:before="0" w:after="0" w:line="240" w:lineRule="auto"/>
              <w:jc w:val="center"/>
              <w:rPr>
                <w:ins w:id="81229" w:author="pete jones" w:date="2022-01-11T16:47:00Z"/>
                <w:rFonts w:ascii="Calibri" w:hAnsi="Calibri" w:cs="Calibri"/>
                <w:color w:val="000000"/>
                <w:sz w:val="22"/>
                <w:szCs w:val="22"/>
              </w:rPr>
            </w:pPr>
            <w:ins w:id="81230" w:author="pete jones" w:date="2022-01-11T16:47:00Z">
              <w:r w:rsidRPr="00910219">
                <w:rPr>
                  <w:rFonts w:ascii="Calibri" w:hAnsi="Calibri" w:cs="Calibri"/>
                  <w:color w:val="000000"/>
                  <w:sz w:val="22"/>
                  <w:szCs w:val="22"/>
                </w:rPr>
                <w:t> </w:t>
              </w:r>
            </w:ins>
          </w:p>
        </w:tc>
      </w:tr>
      <w:tr w:rsidR="00910219" w:rsidRPr="00910219" w14:paraId="1CAB32BD" w14:textId="77777777" w:rsidTr="00910219">
        <w:trPr>
          <w:trHeight w:val="300"/>
          <w:ins w:id="81231"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7D59979" w14:textId="77777777" w:rsidR="00910219" w:rsidRPr="00910219" w:rsidRDefault="00910219" w:rsidP="00910219">
            <w:pPr>
              <w:spacing w:before="0" w:after="0" w:line="240" w:lineRule="auto"/>
              <w:jc w:val="center"/>
              <w:rPr>
                <w:ins w:id="81232" w:author="pete jones" w:date="2022-01-11T16:47:00Z"/>
                <w:rFonts w:ascii="Calibri" w:hAnsi="Calibri" w:cs="Calibri"/>
                <w:color w:val="000000"/>
                <w:sz w:val="22"/>
                <w:szCs w:val="22"/>
              </w:rPr>
            </w:pPr>
            <w:ins w:id="81233"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86D8B54" w14:textId="77777777" w:rsidR="00910219" w:rsidRPr="00910219" w:rsidRDefault="00910219" w:rsidP="00910219">
            <w:pPr>
              <w:spacing w:before="0" w:after="0" w:line="240" w:lineRule="auto"/>
              <w:jc w:val="left"/>
              <w:rPr>
                <w:ins w:id="81234" w:author="pete jones" w:date="2022-01-11T16:47:00Z"/>
                <w:rFonts w:ascii="Calibri" w:hAnsi="Calibri" w:cs="Calibri"/>
                <w:color w:val="000000"/>
                <w:sz w:val="22"/>
                <w:szCs w:val="22"/>
              </w:rPr>
            </w:pPr>
            <w:ins w:id="81235" w:author="pete jones" w:date="2022-01-11T16:47:00Z">
              <w:r w:rsidRPr="00910219">
                <w:rPr>
                  <w:rFonts w:ascii="Calibri" w:hAnsi="Calibri" w:cs="Calibri"/>
                  <w:color w:val="000000"/>
                  <w:sz w:val="22"/>
                  <w:szCs w:val="22"/>
                </w:rPr>
                <w:t>Control System Analysis an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3D86DD39" w14:textId="77777777" w:rsidR="00910219" w:rsidRPr="00910219" w:rsidRDefault="00910219" w:rsidP="00910219">
            <w:pPr>
              <w:spacing w:before="0" w:after="0" w:line="240" w:lineRule="auto"/>
              <w:jc w:val="center"/>
              <w:rPr>
                <w:ins w:id="81236" w:author="pete jones" w:date="2022-01-11T16:47:00Z"/>
                <w:rFonts w:ascii="Calibri" w:hAnsi="Calibri" w:cs="Calibri"/>
                <w:color w:val="000000"/>
                <w:sz w:val="22"/>
                <w:szCs w:val="22"/>
              </w:rPr>
            </w:pPr>
            <w:ins w:id="81237"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9E1A706" w14:textId="77777777" w:rsidR="00910219" w:rsidRPr="00910219" w:rsidRDefault="00910219" w:rsidP="00910219">
            <w:pPr>
              <w:spacing w:before="0" w:after="0" w:line="240" w:lineRule="auto"/>
              <w:jc w:val="center"/>
              <w:rPr>
                <w:ins w:id="81238" w:author="pete jones" w:date="2022-01-11T16:47:00Z"/>
                <w:rFonts w:ascii="Calibri" w:hAnsi="Calibri" w:cs="Calibri"/>
                <w:color w:val="000000"/>
                <w:sz w:val="22"/>
                <w:szCs w:val="22"/>
              </w:rPr>
            </w:pPr>
            <w:ins w:id="8123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0D190C8" w14:textId="77777777" w:rsidR="00910219" w:rsidRPr="00910219" w:rsidRDefault="00910219" w:rsidP="00910219">
            <w:pPr>
              <w:spacing w:before="0" w:after="0" w:line="240" w:lineRule="auto"/>
              <w:jc w:val="center"/>
              <w:rPr>
                <w:ins w:id="81240" w:author="pete jones" w:date="2022-01-11T16:47:00Z"/>
                <w:rFonts w:ascii="Calibri" w:hAnsi="Calibri" w:cs="Calibri"/>
                <w:color w:val="000000"/>
                <w:sz w:val="22"/>
                <w:szCs w:val="22"/>
              </w:rPr>
            </w:pPr>
            <w:ins w:id="8124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AC2F62" w14:textId="77777777" w:rsidR="00910219" w:rsidRPr="00910219" w:rsidRDefault="00910219" w:rsidP="00910219">
            <w:pPr>
              <w:spacing w:before="0" w:after="0" w:line="240" w:lineRule="auto"/>
              <w:jc w:val="center"/>
              <w:rPr>
                <w:ins w:id="81242" w:author="pete jones" w:date="2022-01-11T16:47:00Z"/>
                <w:rFonts w:ascii="Calibri" w:hAnsi="Calibri" w:cs="Calibri"/>
                <w:color w:val="000000"/>
                <w:sz w:val="22"/>
                <w:szCs w:val="22"/>
              </w:rPr>
            </w:pPr>
            <w:ins w:id="8124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A29D92" w14:textId="77777777" w:rsidR="00910219" w:rsidRPr="00910219" w:rsidRDefault="00910219" w:rsidP="00910219">
            <w:pPr>
              <w:spacing w:before="0" w:after="0" w:line="240" w:lineRule="auto"/>
              <w:jc w:val="center"/>
              <w:rPr>
                <w:ins w:id="81244" w:author="pete jones" w:date="2022-01-11T16:47:00Z"/>
                <w:rFonts w:ascii="Calibri" w:hAnsi="Calibri" w:cs="Calibri"/>
                <w:color w:val="000000"/>
                <w:sz w:val="22"/>
                <w:szCs w:val="22"/>
              </w:rPr>
            </w:pPr>
            <w:ins w:id="8124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3838AC9" w14:textId="77777777" w:rsidR="00910219" w:rsidRPr="00910219" w:rsidRDefault="00910219" w:rsidP="00910219">
            <w:pPr>
              <w:spacing w:before="0" w:after="0" w:line="240" w:lineRule="auto"/>
              <w:jc w:val="center"/>
              <w:rPr>
                <w:ins w:id="81246" w:author="pete jones" w:date="2022-01-11T16:47:00Z"/>
                <w:rFonts w:ascii="Calibri" w:hAnsi="Calibri" w:cs="Calibri"/>
                <w:color w:val="000000"/>
                <w:sz w:val="22"/>
                <w:szCs w:val="22"/>
              </w:rPr>
            </w:pPr>
            <w:ins w:id="8124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7002F5" w14:textId="77777777" w:rsidR="00910219" w:rsidRPr="00910219" w:rsidRDefault="00910219" w:rsidP="00910219">
            <w:pPr>
              <w:spacing w:before="0" w:after="0" w:line="240" w:lineRule="auto"/>
              <w:jc w:val="center"/>
              <w:rPr>
                <w:ins w:id="81248" w:author="pete jones" w:date="2022-01-11T16:47:00Z"/>
                <w:rFonts w:ascii="Calibri" w:hAnsi="Calibri" w:cs="Calibri"/>
                <w:color w:val="000000"/>
                <w:sz w:val="22"/>
                <w:szCs w:val="22"/>
              </w:rPr>
            </w:pPr>
            <w:ins w:id="8124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2E5BDA" w14:textId="77777777" w:rsidR="00910219" w:rsidRPr="00910219" w:rsidRDefault="00910219" w:rsidP="00910219">
            <w:pPr>
              <w:spacing w:before="0" w:after="0" w:line="240" w:lineRule="auto"/>
              <w:jc w:val="center"/>
              <w:rPr>
                <w:ins w:id="81250" w:author="pete jones" w:date="2022-01-11T16:47:00Z"/>
                <w:rFonts w:ascii="Calibri" w:hAnsi="Calibri" w:cs="Calibri"/>
                <w:color w:val="000000"/>
                <w:sz w:val="22"/>
                <w:szCs w:val="22"/>
              </w:rPr>
            </w:pPr>
            <w:ins w:id="8125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8694C8" w14:textId="77777777" w:rsidR="00910219" w:rsidRPr="00910219" w:rsidRDefault="00910219" w:rsidP="00910219">
            <w:pPr>
              <w:spacing w:before="0" w:after="0" w:line="240" w:lineRule="auto"/>
              <w:jc w:val="center"/>
              <w:rPr>
                <w:ins w:id="81252" w:author="pete jones" w:date="2022-01-11T16:47:00Z"/>
                <w:rFonts w:ascii="Calibri" w:hAnsi="Calibri" w:cs="Calibri"/>
                <w:color w:val="000000"/>
                <w:sz w:val="22"/>
                <w:szCs w:val="22"/>
              </w:rPr>
            </w:pPr>
            <w:ins w:id="8125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06ADA6" w14:textId="77777777" w:rsidR="00910219" w:rsidRPr="00910219" w:rsidRDefault="00910219" w:rsidP="00910219">
            <w:pPr>
              <w:spacing w:before="0" w:after="0" w:line="240" w:lineRule="auto"/>
              <w:jc w:val="center"/>
              <w:rPr>
                <w:ins w:id="81254" w:author="pete jones" w:date="2022-01-11T16:47:00Z"/>
                <w:rFonts w:ascii="Calibri" w:hAnsi="Calibri" w:cs="Calibri"/>
                <w:color w:val="000000"/>
                <w:sz w:val="22"/>
                <w:szCs w:val="22"/>
              </w:rPr>
            </w:pPr>
            <w:ins w:id="8125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408FDA" w14:textId="77777777" w:rsidR="00910219" w:rsidRPr="00910219" w:rsidRDefault="00910219" w:rsidP="00910219">
            <w:pPr>
              <w:spacing w:before="0" w:after="0" w:line="240" w:lineRule="auto"/>
              <w:jc w:val="center"/>
              <w:rPr>
                <w:ins w:id="81256" w:author="pete jones" w:date="2022-01-11T16:47:00Z"/>
                <w:rFonts w:ascii="Calibri" w:hAnsi="Calibri" w:cs="Calibri"/>
                <w:color w:val="000000"/>
                <w:sz w:val="22"/>
                <w:szCs w:val="22"/>
              </w:rPr>
            </w:pPr>
            <w:ins w:id="81257"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9DB49CD" w14:textId="77777777" w:rsidR="00910219" w:rsidRPr="00910219" w:rsidRDefault="00910219" w:rsidP="00910219">
            <w:pPr>
              <w:spacing w:before="0" w:after="0" w:line="240" w:lineRule="auto"/>
              <w:jc w:val="center"/>
              <w:rPr>
                <w:ins w:id="81258" w:author="pete jones" w:date="2022-01-11T16:47:00Z"/>
                <w:rFonts w:ascii="Calibri" w:hAnsi="Calibri" w:cs="Calibri"/>
                <w:color w:val="000000"/>
                <w:sz w:val="22"/>
                <w:szCs w:val="22"/>
              </w:rPr>
            </w:pPr>
            <w:ins w:id="81259" w:author="pete jones" w:date="2022-01-11T16:47:00Z">
              <w:r w:rsidRPr="00910219">
                <w:rPr>
                  <w:rFonts w:ascii="Calibri" w:hAnsi="Calibri" w:cs="Calibri"/>
                  <w:color w:val="000000"/>
                  <w:sz w:val="22"/>
                  <w:szCs w:val="22"/>
                </w:rPr>
                <w:t> </w:t>
              </w:r>
            </w:ins>
          </w:p>
        </w:tc>
      </w:tr>
      <w:tr w:rsidR="00910219" w:rsidRPr="00910219" w14:paraId="714C0967" w14:textId="77777777" w:rsidTr="00910219">
        <w:trPr>
          <w:trHeight w:val="300"/>
          <w:ins w:id="81260"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EC63A66" w14:textId="77777777" w:rsidR="00910219" w:rsidRPr="00910219" w:rsidRDefault="00910219" w:rsidP="00910219">
            <w:pPr>
              <w:spacing w:before="0" w:after="0" w:line="240" w:lineRule="auto"/>
              <w:jc w:val="center"/>
              <w:rPr>
                <w:ins w:id="81261" w:author="pete jones" w:date="2022-01-11T16:47:00Z"/>
                <w:rFonts w:ascii="Calibri" w:hAnsi="Calibri" w:cs="Calibri"/>
                <w:color w:val="000000"/>
                <w:sz w:val="22"/>
                <w:szCs w:val="22"/>
              </w:rPr>
            </w:pPr>
            <w:ins w:id="81262"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5BB4EAB" w14:textId="77777777" w:rsidR="00910219" w:rsidRPr="00910219" w:rsidRDefault="00910219" w:rsidP="00910219">
            <w:pPr>
              <w:spacing w:before="0" w:after="0" w:line="240" w:lineRule="auto"/>
              <w:jc w:val="left"/>
              <w:rPr>
                <w:ins w:id="81263" w:author="pete jones" w:date="2022-01-11T16:47:00Z"/>
                <w:rFonts w:ascii="Calibri" w:hAnsi="Calibri" w:cs="Calibri"/>
                <w:color w:val="000000"/>
                <w:sz w:val="22"/>
                <w:szCs w:val="22"/>
              </w:rPr>
            </w:pPr>
            <w:ins w:id="81264" w:author="pete jones" w:date="2022-01-11T16:47:00Z">
              <w:r w:rsidRPr="00910219">
                <w:rPr>
                  <w:rFonts w:ascii="Calibri" w:hAnsi="Calibri" w:cs="Calibri"/>
                  <w:color w:val="000000"/>
                  <w:sz w:val="22"/>
                  <w:szCs w:val="22"/>
                </w:rPr>
                <w:t>Design Project (30 credits)</w:t>
              </w:r>
            </w:ins>
          </w:p>
        </w:tc>
        <w:tc>
          <w:tcPr>
            <w:tcW w:w="432" w:type="dxa"/>
            <w:tcBorders>
              <w:top w:val="nil"/>
              <w:left w:val="nil"/>
              <w:bottom w:val="single" w:sz="4" w:space="0" w:color="auto"/>
              <w:right w:val="single" w:sz="4" w:space="0" w:color="auto"/>
            </w:tcBorders>
            <w:shd w:val="clear" w:color="auto" w:fill="auto"/>
            <w:noWrap/>
            <w:vAlign w:val="bottom"/>
            <w:hideMark/>
          </w:tcPr>
          <w:p w14:paraId="3DC5DA73" w14:textId="77777777" w:rsidR="00910219" w:rsidRPr="00910219" w:rsidRDefault="00910219" w:rsidP="00910219">
            <w:pPr>
              <w:spacing w:before="0" w:after="0" w:line="240" w:lineRule="auto"/>
              <w:jc w:val="center"/>
              <w:rPr>
                <w:ins w:id="81265" w:author="pete jones" w:date="2022-01-11T16:47:00Z"/>
                <w:rFonts w:ascii="Calibri" w:hAnsi="Calibri" w:cs="Calibri"/>
                <w:color w:val="000000"/>
                <w:sz w:val="22"/>
                <w:szCs w:val="22"/>
              </w:rPr>
            </w:pPr>
            <w:ins w:id="81266"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A5A4FEE" w14:textId="77777777" w:rsidR="00910219" w:rsidRPr="00910219" w:rsidRDefault="00910219" w:rsidP="00910219">
            <w:pPr>
              <w:spacing w:before="0" w:after="0" w:line="240" w:lineRule="auto"/>
              <w:jc w:val="center"/>
              <w:rPr>
                <w:ins w:id="81267" w:author="pete jones" w:date="2022-01-11T16:47:00Z"/>
                <w:rFonts w:ascii="Calibri" w:hAnsi="Calibri" w:cs="Calibri"/>
                <w:color w:val="000000"/>
                <w:sz w:val="22"/>
                <w:szCs w:val="22"/>
              </w:rPr>
            </w:pPr>
            <w:ins w:id="8126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5B95BB8" w14:textId="77777777" w:rsidR="00910219" w:rsidRPr="00910219" w:rsidRDefault="00910219" w:rsidP="00910219">
            <w:pPr>
              <w:spacing w:before="0" w:after="0" w:line="240" w:lineRule="auto"/>
              <w:jc w:val="center"/>
              <w:rPr>
                <w:ins w:id="81269" w:author="pete jones" w:date="2022-01-11T16:47:00Z"/>
                <w:rFonts w:ascii="Calibri" w:hAnsi="Calibri" w:cs="Calibri"/>
                <w:color w:val="000000"/>
                <w:sz w:val="22"/>
                <w:szCs w:val="22"/>
              </w:rPr>
            </w:pPr>
            <w:ins w:id="8127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0057CB" w14:textId="77777777" w:rsidR="00910219" w:rsidRPr="00910219" w:rsidRDefault="00910219" w:rsidP="00910219">
            <w:pPr>
              <w:spacing w:before="0" w:after="0" w:line="240" w:lineRule="auto"/>
              <w:jc w:val="center"/>
              <w:rPr>
                <w:ins w:id="81271" w:author="pete jones" w:date="2022-01-11T16:47:00Z"/>
                <w:rFonts w:ascii="Calibri" w:hAnsi="Calibri" w:cs="Calibri"/>
                <w:color w:val="000000"/>
                <w:sz w:val="22"/>
                <w:szCs w:val="22"/>
              </w:rPr>
            </w:pPr>
            <w:ins w:id="8127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34D831" w14:textId="77777777" w:rsidR="00910219" w:rsidRPr="00910219" w:rsidRDefault="00910219" w:rsidP="00910219">
            <w:pPr>
              <w:spacing w:before="0" w:after="0" w:line="240" w:lineRule="auto"/>
              <w:jc w:val="center"/>
              <w:rPr>
                <w:ins w:id="81273" w:author="pete jones" w:date="2022-01-11T16:47:00Z"/>
                <w:rFonts w:ascii="Calibri" w:hAnsi="Calibri" w:cs="Calibri"/>
                <w:color w:val="000000"/>
                <w:sz w:val="22"/>
                <w:szCs w:val="22"/>
              </w:rPr>
            </w:pPr>
            <w:ins w:id="8127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956BAA6" w14:textId="77777777" w:rsidR="00910219" w:rsidRPr="00910219" w:rsidRDefault="00910219" w:rsidP="00910219">
            <w:pPr>
              <w:spacing w:before="0" w:after="0" w:line="240" w:lineRule="auto"/>
              <w:jc w:val="center"/>
              <w:rPr>
                <w:ins w:id="81275" w:author="pete jones" w:date="2022-01-11T16:47:00Z"/>
                <w:rFonts w:ascii="Calibri" w:hAnsi="Calibri" w:cs="Calibri"/>
                <w:color w:val="000000"/>
                <w:sz w:val="22"/>
                <w:szCs w:val="22"/>
              </w:rPr>
            </w:pPr>
            <w:ins w:id="8127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434CE4" w14:textId="77777777" w:rsidR="00910219" w:rsidRPr="00910219" w:rsidRDefault="00910219" w:rsidP="00910219">
            <w:pPr>
              <w:spacing w:before="0" w:after="0" w:line="240" w:lineRule="auto"/>
              <w:jc w:val="center"/>
              <w:rPr>
                <w:ins w:id="81277" w:author="pete jones" w:date="2022-01-11T16:47:00Z"/>
                <w:rFonts w:ascii="Calibri" w:hAnsi="Calibri" w:cs="Calibri"/>
                <w:color w:val="000000"/>
                <w:sz w:val="22"/>
                <w:szCs w:val="22"/>
              </w:rPr>
            </w:pPr>
            <w:ins w:id="8127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E9B7D1" w14:textId="77777777" w:rsidR="00910219" w:rsidRPr="00910219" w:rsidRDefault="00910219" w:rsidP="00910219">
            <w:pPr>
              <w:spacing w:before="0" w:after="0" w:line="240" w:lineRule="auto"/>
              <w:jc w:val="center"/>
              <w:rPr>
                <w:ins w:id="81279" w:author="pete jones" w:date="2022-01-11T16:47:00Z"/>
                <w:rFonts w:ascii="Calibri" w:hAnsi="Calibri" w:cs="Calibri"/>
                <w:color w:val="000000"/>
                <w:sz w:val="22"/>
                <w:szCs w:val="22"/>
              </w:rPr>
            </w:pPr>
            <w:ins w:id="8128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3DC9D6" w14:textId="77777777" w:rsidR="00910219" w:rsidRPr="00910219" w:rsidRDefault="00910219" w:rsidP="00910219">
            <w:pPr>
              <w:spacing w:before="0" w:after="0" w:line="240" w:lineRule="auto"/>
              <w:jc w:val="center"/>
              <w:rPr>
                <w:ins w:id="81281" w:author="pete jones" w:date="2022-01-11T16:47:00Z"/>
                <w:rFonts w:ascii="Calibri" w:hAnsi="Calibri" w:cs="Calibri"/>
                <w:color w:val="000000"/>
                <w:sz w:val="22"/>
                <w:szCs w:val="22"/>
              </w:rPr>
            </w:pPr>
            <w:ins w:id="8128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74C25A" w14:textId="77777777" w:rsidR="00910219" w:rsidRPr="00910219" w:rsidRDefault="00910219" w:rsidP="00910219">
            <w:pPr>
              <w:spacing w:before="0" w:after="0" w:line="240" w:lineRule="auto"/>
              <w:jc w:val="center"/>
              <w:rPr>
                <w:ins w:id="81283" w:author="pete jones" w:date="2022-01-11T16:47:00Z"/>
                <w:rFonts w:ascii="Calibri" w:hAnsi="Calibri" w:cs="Calibri"/>
                <w:color w:val="000000"/>
                <w:sz w:val="22"/>
                <w:szCs w:val="22"/>
              </w:rPr>
            </w:pPr>
            <w:ins w:id="8128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50C598" w14:textId="77777777" w:rsidR="00910219" w:rsidRPr="00910219" w:rsidRDefault="00910219" w:rsidP="00910219">
            <w:pPr>
              <w:spacing w:before="0" w:after="0" w:line="240" w:lineRule="auto"/>
              <w:jc w:val="center"/>
              <w:rPr>
                <w:ins w:id="81285" w:author="pete jones" w:date="2022-01-11T16:47:00Z"/>
                <w:rFonts w:ascii="Calibri" w:hAnsi="Calibri" w:cs="Calibri"/>
                <w:color w:val="000000"/>
                <w:sz w:val="22"/>
                <w:szCs w:val="22"/>
              </w:rPr>
            </w:pPr>
            <w:ins w:id="81286"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4B93C53" w14:textId="77777777" w:rsidR="00910219" w:rsidRPr="00910219" w:rsidRDefault="00910219" w:rsidP="00910219">
            <w:pPr>
              <w:spacing w:before="0" w:after="0" w:line="240" w:lineRule="auto"/>
              <w:jc w:val="center"/>
              <w:rPr>
                <w:ins w:id="81287" w:author="pete jones" w:date="2022-01-11T16:47:00Z"/>
                <w:rFonts w:ascii="Calibri" w:hAnsi="Calibri" w:cs="Calibri"/>
                <w:color w:val="000000"/>
                <w:sz w:val="22"/>
                <w:szCs w:val="22"/>
              </w:rPr>
            </w:pPr>
            <w:ins w:id="81288" w:author="pete jones" w:date="2022-01-11T16:47:00Z">
              <w:r w:rsidRPr="00910219">
                <w:rPr>
                  <w:rFonts w:ascii="Calibri" w:hAnsi="Calibri" w:cs="Calibri"/>
                  <w:color w:val="000000"/>
                  <w:sz w:val="22"/>
                  <w:szCs w:val="22"/>
                </w:rPr>
                <w:t> </w:t>
              </w:r>
            </w:ins>
          </w:p>
        </w:tc>
      </w:tr>
      <w:tr w:rsidR="00910219" w:rsidRPr="00910219" w14:paraId="04BE66F9" w14:textId="77777777" w:rsidTr="00910219">
        <w:trPr>
          <w:trHeight w:val="300"/>
          <w:ins w:id="81289"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D1198AD" w14:textId="77777777" w:rsidR="00910219" w:rsidRPr="00910219" w:rsidRDefault="00910219" w:rsidP="00910219">
            <w:pPr>
              <w:spacing w:before="0" w:after="0" w:line="240" w:lineRule="auto"/>
              <w:jc w:val="center"/>
              <w:rPr>
                <w:ins w:id="81290" w:author="pete jones" w:date="2022-01-11T16:47:00Z"/>
                <w:rFonts w:ascii="Calibri" w:hAnsi="Calibri" w:cs="Calibri"/>
                <w:color w:val="000000"/>
                <w:sz w:val="22"/>
                <w:szCs w:val="22"/>
              </w:rPr>
            </w:pPr>
            <w:ins w:id="81291"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71AD9D2" w14:textId="77777777" w:rsidR="00910219" w:rsidRPr="00910219" w:rsidRDefault="00910219" w:rsidP="00910219">
            <w:pPr>
              <w:spacing w:before="0" w:after="0" w:line="240" w:lineRule="auto"/>
              <w:jc w:val="left"/>
              <w:rPr>
                <w:ins w:id="81292" w:author="pete jones" w:date="2022-01-11T16:47:00Z"/>
                <w:rFonts w:ascii="Calibri" w:hAnsi="Calibri" w:cs="Calibri"/>
                <w:color w:val="000000"/>
                <w:sz w:val="22"/>
                <w:szCs w:val="22"/>
              </w:rPr>
            </w:pPr>
            <w:ins w:id="81293" w:author="pete jones" w:date="2022-01-11T16:47:00Z">
              <w:r w:rsidRPr="00910219">
                <w:rPr>
                  <w:rFonts w:ascii="Calibri" w:hAnsi="Calibri" w:cs="Calibri"/>
                  <w:color w:val="000000"/>
                  <w:sz w:val="22"/>
                  <w:szCs w:val="22"/>
                </w:rPr>
                <w:t>Simulation tools in Engineering Analysis an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5C23373C" w14:textId="77777777" w:rsidR="00910219" w:rsidRPr="00910219" w:rsidRDefault="00910219" w:rsidP="00910219">
            <w:pPr>
              <w:spacing w:before="0" w:after="0" w:line="240" w:lineRule="auto"/>
              <w:jc w:val="center"/>
              <w:rPr>
                <w:ins w:id="81294" w:author="pete jones" w:date="2022-01-11T16:47:00Z"/>
                <w:rFonts w:ascii="Calibri" w:hAnsi="Calibri" w:cs="Calibri"/>
                <w:color w:val="000000"/>
                <w:sz w:val="22"/>
                <w:szCs w:val="22"/>
              </w:rPr>
            </w:pPr>
            <w:ins w:id="81295"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E0AF301" w14:textId="77777777" w:rsidR="00910219" w:rsidRPr="00910219" w:rsidRDefault="00910219" w:rsidP="00910219">
            <w:pPr>
              <w:spacing w:before="0" w:after="0" w:line="240" w:lineRule="auto"/>
              <w:jc w:val="center"/>
              <w:rPr>
                <w:ins w:id="81296" w:author="pete jones" w:date="2022-01-11T16:47:00Z"/>
                <w:rFonts w:ascii="Calibri" w:hAnsi="Calibri" w:cs="Calibri"/>
                <w:color w:val="000000"/>
                <w:sz w:val="22"/>
                <w:szCs w:val="22"/>
              </w:rPr>
            </w:pPr>
            <w:ins w:id="8129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5195105" w14:textId="77777777" w:rsidR="00910219" w:rsidRPr="00910219" w:rsidRDefault="00910219" w:rsidP="00910219">
            <w:pPr>
              <w:spacing w:before="0" w:after="0" w:line="240" w:lineRule="auto"/>
              <w:jc w:val="center"/>
              <w:rPr>
                <w:ins w:id="81298" w:author="pete jones" w:date="2022-01-11T16:47:00Z"/>
                <w:rFonts w:ascii="Calibri" w:hAnsi="Calibri" w:cs="Calibri"/>
                <w:color w:val="000000"/>
                <w:sz w:val="22"/>
                <w:szCs w:val="22"/>
              </w:rPr>
            </w:pPr>
            <w:ins w:id="8129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45F6A0" w14:textId="77777777" w:rsidR="00910219" w:rsidRPr="00910219" w:rsidRDefault="00910219" w:rsidP="00910219">
            <w:pPr>
              <w:spacing w:before="0" w:after="0" w:line="240" w:lineRule="auto"/>
              <w:jc w:val="center"/>
              <w:rPr>
                <w:ins w:id="81300" w:author="pete jones" w:date="2022-01-11T16:47:00Z"/>
                <w:rFonts w:ascii="Calibri" w:hAnsi="Calibri" w:cs="Calibri"/>
                <w:color w:val="000000"/>
                <w:sz w:val="22"/>
                <w:szCs w:val="22"/>
              </w:rPr>
            </w:pPr>
            <w:ins w:id="8130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130862" w14:textId="77777777" w:rsidR="00910219" w:rsidRPr="00910219" w:rsidRDefault="00910219" w:rsidP="00910219">
            <w:pPr>
              <w:spacing w:before="0" w:after="0" w:line="240" w:lineRule="auto"/>
              <w:jc w:val="center"/>
              <w:rPr>
                <w:ins w:id="81302" w:author="pete jones" w:date="2022-01-11T16:47:00Z"/>
                <w:rFonts w:ascii="Calibri" w:hAnsi="Calibri" w:cs="Calibri"/>
                <w:color w:val="000000"/>
                <w:sz w:val="22"/>
                <w:szCs w:val="22"/>
              </w:rPr>
            </w:pPr>
            <w:ins w:id="8130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354A2D" w14:textId="77777777" w:rsidR="00910219" w:rsidRPr="00910219" w:rsidRDefault="00910219" w:rsidP="00910219">
            <w:pPr>
              <w:spacing w:before="0" w:after="0" w:line="240" w:lineRule="auto"/>
              <w:jc w:val="center"/>
              <w:rPr>
                <w:ins w:id="81304" w:author="pete jones" w:date="2022-01-11T16:47:00Z"/>
                <w:rFonts w:ascii="Calibri" w:hAnsi="Calibri" w:cs="Calibri"/>
                <w:color w:val="000000"/>
                <w:sz w:val="22"/>
                <w:szCs w:val="22"/>
              </w:rPr>
            </w:pPr>
            <w:ins w:id="8130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6B917D" w14:textId="77777777" w:rsidR="00910219" w:rsidRPr="00910219" w:rsidRDefault="00910219" w:rsidP="00910219">
            <w:pPr>
              <w:spacing w:before="0" w:after="0" w:line="240" w:lineRule="auto"/>
              <w:jc w:val="center"/>
              <w:rPr>
                <w:ins w:id="81306" w:author="pete jones" w:date="2022-01-11T16:47:00Z"/>
                <w:rFonts w:ascii="Calibri" w:hAnsi="Calibri" w:cs="Calibri"/>
                <w:color w:val="000000"/>
                <w:sz w:val="22"/>
                <w:szCs w:val="22"/>
              </w:rPr>
            </w:pPr>
            <w:ins w:id="8130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B94CE4" w14:textId="77777777" w:rsidR="00910219" w:rsidRPr="00910219" w:rsidRDefault="00910219" w:rsidP="00910219">
            <w:pPr>
              <w:spacing w:before="0" w:after="0" w:line="240" w:lineRule="auto"/>
              <w:jc w:val="center"/>
              <w:rPr>
                <w:ins w:id="81308" w:author="pete jones" w:date="2022-01-11T16:47:00Z"/>
                <w:rFonts w:ascii="Calibri" w:hAnsi="Calibri" w:cs="Calibri"/>
                <w:color w:val="000000"/>
                <w:sz w:val="22"/>
                <w:szCs w:val="22"/>
              </w:rPr>
            </w:pPr>
            <w:ins w:id="8130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C7908F" w14:textId="77777777" w:rsidR="00910219" w:rsidRPr="00910219" w:rsidRDefault="00910219" w:rsidP="00910219">
            <w:pPr>
              <w:spacing w:before="0" w:after="0" w:line="240" w:lineRule="auto"/>
              <w:jc w:val="center"/>
              <w:rPr>
                <w:ins w:id="81310" w:author="pete jones" w:date="2022-01-11T16:47:00Z"/>
                <w:rFonts w:ascii="Calibri" w:hAnsi="Calibri" w:cs="Calibri"/>
                <w:color w:val="000000"/>
                <w:sz w:val="22"/>
                <w:szCs w:val="22"/>
              </w:rPr>
            </w:pPr>
            <w:ins w:id="8131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018D99" w14:textId="77777777" w:rsidR="00910219" w:rsidRPr="00910219" w:rsidRDefault="00910219" w:rsidP="00910219">
            <w:pPr>
              <w:spacing w:before="0" w:after="0" w:line="240" w:lineRule="auto"/>
              <w:jc w:val="center"/>
              <w:rPr>
                <w:ins w:id="81312" w:author="pete jones" w:date="2022-01-11T16:47:00Z"/>
                <w:rFonts w:ascii="Calibri" w:hAnsi="Calibri" w:cs="Calibri"/>
                <w:color w:val="000000"/>
                <w:sz w:val="22"/>
                <w:szCs w:val="22"/>
              </w:rPr>
            </w:pPr>
            <w:ins w:id="8131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A203A6" w14:textId="77777777" w:rsidR="00910219" w:rsidRPr="00910219" w:rsidRDefault="00910219" w:rsidP="00910219">
            <w:pPr>
              <w:spacing w:before="0" w:after="0" w:line="240" w:lineRule="auto"/>
              <w:jc w:val="center"/>
              <w:rPr>
                <w:ins w:id="81314" w:author="pete jones" w:date="2022-01-11T16:47:00Z"/>
                <w:rFonts w:ascii="Calibri" w:hAnsi="Calibri" w:cs="Calibri"/>
                <w:color w:val="000000"/>
                <w:sz w:val="22"/>
                <w:szCs w:val="22"/>
              </w:rPr>
            </w:pPr>
            <w:ins w:id="81315"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729B58" w14:textId="77777777" w:rsidR="00910219" w:rsidRPr="00910219" w:rsidRDefault="00910219" w:rsidP="00910219">
            <w:pPr>
              <w:spacing w:before="0" w:after="0" w:line="240" w:lineRule="auto"/>
              <w:jc w:val="center"/>
              <w:rPr>
                <w:ins w:id="81316" w:author="pete jones" w:date="2022-01-11T16:47:00Z"/>
                <w:rFonts w:ascii="Calibri" w:hAnsi="Calibri" w:cs="Calibri"/>
                <w:color w:val="000000"/>
                <w:sz w:val="22"/>
                <w:szCs w:val="22"/>
              </w:rPr>
            </w:pPr>
            <w:ins w:id="81317" w:author="pete jones" w:date="2022-01-11T16:47:00Z">
              <w:r w:rsidRPr="00910219">
                <w:rPr>
                  <w:rFonts w:ascii="Calibri" w:hAnsi="Calibri" w:cs="Calibri"/>
                  <w:color w:val="000000"/>
                  <w:sz w:val="22"/>
                  <w:szCs w:val="22"/>
                </w:rPr>
                <w:t> </w:t>
              </w:r>
            </w:ins>
          </w:p>
        </w:tc>
      </w:tr>
      <w:tr w:rsidR="00910219" w:rsidRPr="00910219" w14:paraId="4BD75D4B" w14:textId="77777777" w:rsidTr="00910219">
        <w:trPr>
          <w:trHeight w:val="300"/>
          <w:ins w:id="81318"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781166E" w14:textId="77777777" w:rsidR="00910219" w:rsidRPr="00910219" w:rsidRDefault="00910219" w:rsidP="00910219">
            <w:pPr>
              <w:spacing w:before="0" w:after="0" w:line="240" w:lineRule="auto"/>
              <w:jc w:val="center"/>
              <w:rPr>
                <w:ins w:id="81319" w:author="pete jones" w:date="2022-01-11T16:47:00Z"/>
                <w:rFonts w:ascii="Calibri" w:hAnsi="Calibri" w:cs="Calibri"/>
                <w:color w:val="000000"/>
                <w:sz w:val="22"/>
                <w:szCs w:val="22"/>
              </w:rPr>
            </w:pPr>
            <w:ins w:id="81320"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E4647BC" w14:textId="77777777" w:rsidR="00910219" w:rsidRPr="00910219" w:rsidRDefault="00910219" w:rsidP="00910219">
            <w:pPr>
              <w:spacing w:before="0" w:after="0" w:line="240" w:lineRule="auto"/>
              <w:jc w:val="left"/>
              <w:rPr>
                <w:ins w:id="81321" w:author="pete jones" w:date="2022-01-11T16:47:00Z"/>
                <w:rFonts w:ascii="Calibri" w:hAnsi="Calibri" w:cs="Calibri"/>
                <w:color w:val="000000"/>
                <w:sz w:val="22"/>
                <w:szCs w:val="22"/>
              </w:rPr>
            </w:pPr>
            <w:ins w:id="81322" w:author="pete jones" w:date="2022-01-11T16:47:00Z">
              <w:r w:rsidRPr="00910219">
                <w:rPr>
                  <w:rFonts w:ascii="Calibri" w:hAnsi="Calibri" w:cs="Calibri"/>
                  <w:color w:val="000000"/>
                  <w:sz w:val="22"/>
                  <w:szCs w:val="22"/>
                </w:rPr>
                <w:t>Fuels and Sustainability</w:t>
              </w:r>
            </w:ins>
          </w:p>
        </w:tc>
        <w:tc>
          <w:tcPr>
            <w:tcW w:w="432" w:type="dxa"/>
            <w:tcBorders>
              <w:top w:val="nil"/>
              <w:left w:val="nil"/>
              <w:bottom w:val="single" w:sz="4" w:space="0" w:color="auto"/>
              <w:right w:val="single" w:sz="4" w:space="0" w:color="auto"/>
            </w:tcBorders>
            <w:shd w:val="clear" w:color="auto" w:fill="auto"/>
            <w:noWrap/>
            <w:vAlign w:val="bottom"/>
            <w:hideMark/>
          </w:tcPr>
          <w:p w14:paraId="793AE5F6" w14:textId="77777777" w:rsidR="00910219" w:rsidRPr="00910219" w:rsidRDefault="00910219" w:rsidP="00910219">
            <w:pPr>
              <w:spacing w:before="0" w:after="0" w:line="240" w:lineRule="auto"/>
              <w:jc w:val="center"/>
              <w:rPr>
                <w:ins w:id="81323" w:author="pete jones" w:date="2022-01-11T16:47:00Z"/>
                <w:rFonts w:ascii="Calibri" w:hAnsi="Calibri" w:cs="Calibri"/>
                <w:color w:val="000000"/>
                <w:sz w:val="22"/>
                <w:szCs w:val="22"/>
              </w:rPr>
            </w:pPr>
            <w:ins w:id="81324"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395196F" w14:textId="77777777" w:rsidR="00910219" w:rsidRPr="00910219" w:rsidRDefault="00910219" w:rsidP="00910219">
            <w:pPr>
              <w:spacing w:before="0" w:after="0" w:line="240" w:lineRule="auto"/>
              <w:jc w:val="center"/>
              <w:rPr>
                <w:ins w:id="81325" w:author="pete jones" w:date="2022-01-11T16:47:00Z"/>
                <w:rFonts w:ascii="Calibri" w:hAnsi="Calibri" w:cs="Calibri"/>
                <w:color w:val="000000"/>
                <w:sz w:val="22"/>
                <w:szCs w:val="22"/>
              </w:rPr>
            </w:pPr>
            <w:ins w:id="8132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9FD95F5" w14:textId="77777777" w:rsidR="00910219" w:rsidRPr="00910219" w:rsidRDefault="00910219" w:rsidP="00910219">
            <w:pPr>
              <w:spacing w:before="0" w:after="0" w:line="240" w:lineRule="auto"/>
              <w:jc w:val="center"/>
              <w:rPr>
                <w:ins w:id="81327" w:author="pete jones" w:date="2022-01-11T16:47:00Z"/>
                <w:rFonts w:ascii="Calibri" w:hAnsi="Calibri" w:cs="Calibri"/>
                <w:color w:val="000000"/>
                <w:sz w:val="22"/>
                <w:szCs w:val="22"/>
              </w:rPr>
            </w:pPr>
            <w:ins w:id="8132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6EC1A7" w14:textId="77777777" w:rsidR="00910219" w:rsidRPr="00910219" w:rsidRDefault="00910219" w:rsidP="00910219">
            <w:pPr>
              <w:spacing w:before="0" w:after="0" w:line="240" w:lineRule="auto"/>
              <w:jc w:val="center"/>
              <w:rPr>
                <w:ins w:id="81329" w:author="pete jones" w:date="2022-01-11T16:47:00Z"/>
                <w:rFonts w:ascii="Calibri" w:hAnsi="Calibri" w:cs="Calibri"/>
                <w:color w:val="000000"/>
                <w:sz w:val="22"/>
                <w:szCs w:val="22"/>
              </w:rPr>
            </w:pPr>
            <w:ins w:id="8133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0801DA" w14:textId="77777777" w:rsidR="00910219" w:rsidRPr="00910219" w:rsidRDefault="00910219" w:rsidP="00910219">
            <w:pPr>
              <w:spacing w:before="0" w:after="0" w:line="240" w:lineRule="auto"/>
              <w:jc w:val="center"/>
              <w:rPr>
                <w:ins w:id="81331" w:author="pete jones" w:date="2022-01-11T16:47:00Z"/>
                <w:rFonts w:ascii="Calibri" w:hAnsi="Calibri" w:cs="Calibri"/>
                <w:color w:val="000000"/>
                <w:sz w:val="22"/>
                <w:szCs w:val="22"/>
              </w:rPr>
            </w:pPr>
            <w:ins w:id="8133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3BEE65" w14:textId="77777777" w:rsidR="00910219" w:rsidRPr="00910219" w:rsidRDefault="00910219" w:rsidP="00910219">
            <w:pPr>
              <w:spacing w:before="0" w:after="0" w:line="240" w:lineRule="auto"/>
              <w:jc w:val="center"/>
              <w:rPr>
                <w:ins w:id="81333" w:author="pete jones" w:date="2022-01-11T16:47:00Z"/>
                <w:rFonts w:ascii="Calibri" w:hAnsi="Calibri" w:cs="Calibri"/>
                <w:color w:val="000000"/>
                <w:sz w:val="22"/>
                <w:szCs w:val="22"/>
              </w:rPr>
            </w:pPr>
            <w:ins w:id="8133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358F9B" w14:textId="77777777" w:rsidR="00910219" w:rsidRPr="00910219" w:rsidRDefault="00910219" w:rsidP="00910219">
            <w:pPr>
              <w:spacing w:before="0" w:after="0" w:line="240" w:lineRule="auto"/>
              <w:jc w:val="center"/>
              <w:rPr>
                <w:ins w:id="81335" w:author="pete jones" w:date="2022-01-11T16:47:00Z"/>
                <w:rFonts w:ascii="Calibri" w:hAnsi="Calibri" w:cs="Calibri"/>
                <w:color w:val="000000"/>
                <w:sz w:val="22"/>
                <w:szCs w:val="22"/>
              </w:rPr>
            </w:pPr>
            <w:ins w:id="8133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D2EAFA" w14:textId="77777777" w:rsidR="00910219" w:rsidRPr="00910219" w:rsidRDefault="00910219" w:rsidP="00910219">
            <w:pPr>
              <w:spacing w:before="0" w:after="0" w:line="240" w:lineRule="auto"/>
              <w:jc w:val="center"/>
              <w:rPr>
                <w:ins w:id="81337" w:author="pete jones" w:date="2022-01-11T16:47:00Z"/>
                <w:rFonts w:ascii="Calibri" w:hAnsi="Calibri" w:cs="Calibri"/>
                <w:color w:val="000000"/>
                <w:sz w:val="22"/>
                <w:szCs w:val="22"/>
              </w:rPr>
            </w:pPr>
            <w:ins w:id="8133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8D3F1B" w14:textId="77777777" w:rsidR="00910219" w:rsidRPr="00910219" w:rsidRDefault="00910219" w:rsidP="00910219">
            <w:pPr>
              <w:spacing w:before="0" w:after="0" w:line="240" w:lineRule="auto"/>
              <w:jc w:val="center"/>
              <w:rPr>
                <w:ins w:id="81339" w:author="pete jones" w:date="2022-01-11T16:47:00Z"/>
                <w:rFonts w:ascii="Calibri" w:hAnsi="Calibri" w:cs="Calibri"/>
                <w:color w:val="000000"/>
                <w:sz w:val="22"/>
                <w:szCs w:val="22"/>
              </w:rPr>
            </w:pPr>
            <w:ins w:id="8134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BABF35" w14:textId="77777777" w:rsidR="00910219" w:rsidRPr="00910219" w:rsidRDefault="00910219" w:rsidP="00910219">
            <w:pPr>
              <w:spacing w:before="0" w:after="0" w:line="240" w:lineRule="auto"/>
              <w:jc w:val="center"/>
              <w:rPr>
                <w:ins w:id="81341" w:author="pete jones" w:date="2022-01-11T16:47:00Z"/>
                <w:rFonts w:ascii="Calibri" w:hAnsi="Calibri" w:cs="Calibri"/>
                <w:color w:val="000000"/>
                <w:sz w:val="22"/>
                <w:szCs w:val="22"/>
              </w:rPr>
            </w:pPr>
            <w:ins w:id="8134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462A46" w14:textId="77777777" w:rsidR="00910219" w:rsidRPr="00910219" w:rsidRDefault="00910219" w:rsidP="00910219">
            <w:pPr>
              <w:spacing w:before="0" w:after="0" w:line="240" w:lineRule="auto"/>
              <w:jc w:val="center"/>
              <w:rPr>
                <w:ins w:id="81343" w:author="pete jones" w:date="2022-01-11T16:47:00Z"/>
                <w:rFonts w:ascii="Calibri" w:hAnsi="Calibri" w:cs="Calibri"/>
                <w:color w:val="000000"/>
                <w:sz w:val="22"/>
                <w:szCs w:val="22"/>
              </w:rPr>
            </w:pPr>
            <w:ins w:id="81344"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5D086FD" w14:textId="77777777" w:rsidR="00910219" w:rsidRPr="00910219" w:rsidRDefault="00910219" w:rsidP="00910219">
            <w:pPr>
              <w:spacing w:before="0" w:after="0" w:line="240" w:lineRule="auto"/>
              <w:jc w:val="center"/>
              <w:rPr>
                <w:ins w:id="81345" w:author="pete jones" w:date="2022-01-11T16:47:00Z"/>
                <w:rFonts w:ascii="Calibri" w:hAnsi="Calibri" w:cs="Calibri"/>
                <w:color w:val="000000"/>
                <w:sz w:val="22"/>
                <w:szCs w:val="22"/>
              </w:rPr>
            </w:pPr>
            <w:ins w:id="81346" w:author="pete jones" w:date="2022-01-11T16:47:00Z">
              <w:r w:rsidRPr="00910219">
                <w:rPr>
                  <w:rFonts w:ascii="Calibri" w:hAnsi="Calibri" w:cs="Calibri"/>
                  <w:color w:val="000000"/>
                  <w:sz w:val="22"/>
                  <w:szCs w:val="22"/>
                </w:rPr>
                <w:t> </w:t>
              </w:r>
            </w:ins>
          </w:p>
        </w:tc>
      </w:tr>
      <w:tr w:rsidR="00910219" w:rsidRPr="00910219" w14:paraId="66DB417D" w14:textId="77777777" w:rsidTr="00910219">
        <w:trPr>
          <w:trHeight w:val="300"/>
          <w:ins w:id="81347"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022E7BB" w14:textId="77777777" w:rsidR="00910219" w:rsidRPr="00910219" w:rsidRDefault="00910219" w:rsidP="00910219">
            <w:pPr>
              <w:spacing w:before="0" w:after="0" w:line="240" w:lineRule="auto"/>
              <w:jc w:val="center"/>
              <w:rPr>
                <w:ins w:id="81348" w:author="pete jones" w:date="2022-01-11T16:47:00Z"/>
                <w:rFonts w:ascii="Calibri" w:hAnsi="Calibri" w:cs="Calibri"/>
                <w:color w:val="000000"/>
                <w:sz w:val="22"/>
                <w:szCs w:val="22"/>
              </w:rPr>
            </w:pPr>
            <w:ins w:id="81349"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620B078" w14:textId="77777777" w:rsidR="00910219" w:rsidRPr="00910219" w:rsidRDefault="00910219" w:rsidP="00910219">
            <w:pPr>
              <w:spacing w:before="0" w:after="0" w:line="240" w:lineRule="auto"/>
              <w:jc w:val="left"/>
              <w:rPr>
                <w:ins w:id="81350" w:author="pete jones" w:date="2022-01-11T16:47:00Z"/>
                <w:rFonts w:ascii="Calibri" w:hAnsi="Calibri" w:cs="Calibri"/>
                <w:color w:val="000000"/>
                <w:sz w:val="22"/>
                <w:szCs w:val="22"/>
              </w:rPr>
            </w:pPr>
            <w:ins w:id="81351" w:author="pete jones" w:date="2022-01-11T16:47:00Z">
              <w:r w:rsidRPr="00910219">
                <w:rPr>
                  <w:rFonts w:ascii="Calibri" w:hAnsi="Calibri" w:cs="Calibri"/>
                  <w:color w:val="000000"/>
                  <w:sz w:val="22"/>
                  <w:szCs w:val="22"/>
                </w:rPr>
                <w:t>Vehicles for the Future</w:t>
              </w:r>
            </w:ins>
          </w:p>
        </w:tc>
        <w:tc>
          <w:tcPr>
            <w:tcW w:w="432" w:type="dxa"/>
            <w:tcBorders>
              <w:top w:val="nil"/>
              <w:left w:val="nil"/>
              <w:bottom w:val="single" w:sz="4" w:space="0" w:color="auto"/>
              <w:right w:val="single" w:sz="4" w:space="0" w:color="auto"/>
            </w:tcBorders>
            <w:shd w:val="clear" w:color="auto" w:fill="auto"/>
            <w:noWrap/>
            <w:vAlign w:val="bottom"/>
            <w:hideMark/>
          </w:tcPr>
          <w:p w14:paraId="5F1EECFE" w14:textId="77777777" w:rsidR="00910219" w:rsidRPr="00910219" w:rsidRDefault="00910219" w:rsidP="00910219">
            <w:pPr>
              <w:spacing w:before="0" w:after="0" w:line="240" w:lineRule="auto"/>
              <w:jc w:val="center"/>
              <w:rPr>
                <w:ins w:id="81352" w:author="pete jones" w:date="2022-01-11T16:47:00Z"/>
                <w:rFonts w:ascii="Calibri" w:hAnsi="Calibri" w:cs="Calibri"/>
                <w:color w:val="000000"/>
                <w:sz w:val="22"/>
                <w:szCs w:val="22"/>
              </w:rPr>
            </w:pPr>
            <w:ins w:id="81353"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076C0CA" w14:textId="77777777" w:rsidR="00910219" w:rsidRPr="00910219" w:rsidRDefault="00910219" w:rsidP="00910219">
            <w:pPr>
              <w:spacing w:before="0" w:after="0" w:line="240" w:lineRule="auto"/>
              <w:jc w:val="center"/>
              <w:rPr>
                <w:ins w:id="81354" w:author="pete jones" w:date="2022-01-11T16:47:00Z"/>
                <w:rFonts w:ascii="Calibri" w:hAnsi="Calibri" w:cs="Calibri"/>
                <w:color w:val="000000"/>
                <w:sz w:val="22"/>
                <w:szCs w:val="22"/>
              </w:rPr>
            </w:pPr>
            <w:ins w:id="81355"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6CECA2B" w14:textId="77777777" w:rsidR="00910219" w:rsidRPr="00910219" w:rsidRDefault="00910219" w:rsidP="00910219">
            <w:pPr>
              <w:spacing w:before="0" w:after="0" w:line="240" w:lineRule="auto"/>
              <w:jc w:val="center"/>
              <w:rPr>
                <w:ins w:id="81356" w:author="pete jones" w:date="2022-01-11T16:47:00Z"/>
                <w:rFonts w:ascii="Calibri" w:hAnsi="Calibri" w:cs="Calibri"/>
                <w:color w:val="000000"/>
                <w:sz w:val="22"/>
                <w:szCs w:val="22"/>
              </w:rPr>
            </w:pPr>
            <w:ins w:id="8135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2EA3B8" w14:textId="77777777" w:rsidR="00910219" w:rsidRPr="00910219" w:rsidRDefault="00910219" w:rsidP="00910219">
            <w:pPr>
              <w:spacing w:before="0" w:after="0" w:line="240" w:lineRule="auto"/>
              <w:jc w:val="center"/>
              <w:rPr>
                <w:ins w:id="81358" w:author="pete jones" w:date="2022-01-11T16:47:00Z"/>
                <w:rFonts w:ascii="Calibri" w:hAnsi="Calibri" w:cs="Calibri"/>
                <w:color w:val="000000"/>
                <w:sz w:val="22"/>
                <w:szCs w:val="22"/>
              </w:rPr>
            </w:pPr>
            <w:ins w:id="8135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4BAA5A" w14:textId="77777777" w:rsidR="00910219" w:rsidRPr="00910219" w:rsidRDefault="00910219" w:rsidP="00910219">
            <w:pPr>
              <w:spacing w:before="0" w:after="0" w:line="240" w:lineRule="auto"/>
              <w:jc w:val="center"/>
              <w:rPr>
                <w:ins w:id="81360" w:author="pete jones" w:date="2022-01-11T16:47:00Z"/>
                <w:rFonts w:ascii="Calibri" w:hAnsi="Calibri" w:cs="Calibri"/>
                <w:color w:val="000000"/>
                <w:sz w:val="22"/>
                <w:szCs w:val="22"/>
              </w:rPr>
            </w:pPr>
            <w:ins w:id="8136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D316BD" w14:textId="77777777" w:rsidR="00910219" w:rsidRPr="00910219" w:rsidRDefault="00910219" w:rsidP="00910219">
            <w:pPr>
              <w:spacing w:before="0" w:after="0" w:line="240" w:lineRule="auto"/>
              <w:jc w:val="center"/>
              <w:rPr>
                <w:ins w:id="81362" w:author="pete jones" w:date="2022-01-11T16:47:00Z"/>
                <w:rFonts w:ascii="Calibri" w:hAnsi="Calibri" w:cs="Calibri"/>
                <w:color w:val="000000"/>
                <w:sz w:val="22"/>
                <w:szCs w:val="22"/>
              </w:rPr>
            </w:pPr>
            <w:ins w:id="8136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1C148C" w14:textId="77777777" w:rsidR="00910219" w:rsidRPr="00910219" w:rsidRDefault="00910219" w:rsidP="00910219">
            <w:pPr>
              <w:spacing w:before="0" w:after="0" w:line="240" w:lineRule="auto"/>
              <w:jc w:val="center"/>
              <w:rPr>
                <w:ins w:id="81364" w:author="pete jones" w:date="2022-01-11T16:47:00Z"/>
                <w:rFonts w:ascii="Calibri" w:hAnsi="Calibri" w:cs="Calibri"/>
                <w:color w:val="000000"/>
                <w:sz w:val="22"/>
                <w:szCs w:val="22"/>
              </w:rPr>
            </w:pPr>
            <w:ins w:id="8136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4D0810" w14:textId="77777777" w:rsidR="00910219" w:rsidRPr="00910219" w:rsidRDefault="00910219" w:rsidP="00910219">
            <w:pPr>
              <w:spacing w:before="0" w:after="0" w:line="240" w:lineRule="auto"/>
              <w:jc w:val="center"/>
              <w:rPr>
                <w:ins w:id="81366" w:author="pete jones" w:date="2022-01-11T16:47:00Z"/>
                <w:rFonts w:ascii="Calibri" w:hAnsi="Calibri" w:cs="Calibri"/>
                <w:color w:val="000000"/>
                <w:sz w:val="22"/>
                <w:szCs w:val="22"/>
              </w:rPr>
            </w:pPr>
            <w:ins w:id="8136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3B3969" w14:textId="77777777" w:rsidR="00910219" w:rsidRPr="00910219" w:rsidRDefault="00910219" w:rsidP="00910219">
            <w:pPr>
              <w:spacing w:before="0" w:after="0" w:line="240" w:lineRule="auto"/>
              <w:jc w:val="center"/>
              <w:rPr>
                <w:ins w:id="81368" w:author="pete jones" w:date="2022-01-11T16:47:00Z"/>
                <w:rFonts w:ascii="Calibri" w:hAnsi="Calibri" w:cs="Calibri"/>
                <w:color w:val="000000"/>
                <w:sz w:val="22"/>
                <w:szCs w:val="22"/>
              </w:rPr>
            </w:pPr>
            <w:ins w:id="8136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1644B1" w14:textId="77777777" w:rsidR="00910219" w:rsidRPr="00910219" w:rsidRDefault="00910219" w:rsidP="00910219">
            <w:pPr>
              <w:spacing w:before="0" w:after="0" w:line="240" w:lineRule="auto"/>
              <w:jc w:val="center"/>
              <w:rPr>
                <w:ins w:id="81370" w:author="pete jones" w:date="2022-01-11T16:47:00Z"/>
                <w:rFonts w:ascii="Calibri" w:hAnsi="Calibri" w:cs="Calibri"/>
                <w:color w:val="000000"/>
                <w:sz w:val="22"/>
                <w:szCs w:val="22"/>
              </w:rPr>
            </w:pPr>
            <w:ins w:id="8137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560215" w14:textId="77777777" w:rsidR="00910219" w:rsidRPr="00910219" w:rsidRDefault="00910219" w:rsidP="00910219">
            <w:pPr>
              <w:spacing w:before="0" w:after="0" w:line="240" w:lineRule="auto"/>
              <w:jc w:val="center"/>
              <w:rPr>
                <w:ins w:id="81372" w:author="pete jones" w:date="2022-01-11T16:47:00Z"/>
                <w:rFonts w:ascii="Calibri" w:hAnsi="Calibri" w:cs="Calibri"/>
                <w:color w:val="000000"/>
                <w:sz w:val="22"/>
                <w:szCs w:val="22"/>
              </w:rPr>
            </w:pPr>
            <w:ins w:id="81373"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C9AB9EB" w14:textId="77777777" w:rsidR="00910219" w:rsidRPr="00910219" w:rsidRDefault="00910219" w:rsidP="00910219">
            <w:pPr>
              <w:spacing w:before="0" w:after="0" w:line="240" w:lineRule="auto"/>
              <w:jc w:val="center"/>
              <w:rPr>
                <w:ins w:id="81374" w:author="pete jones" w:date="2022-01-11T16:47:00Z"/>
                <w:rFonts w:ascii="Calibri" w:hAnsi="Calibri" w:cs="Calibri"/>
                <w:color w:val="000000"/>
                <w:sz w:val="22"/>
                <w:szCs w:val="22"/>
              </w:rPr>
            </w:pPr>
            <w:ins w:id="81375" w:author="pete jones" w:date="2022-01-11T16:47:00Z">
              <w:r w:rsidRPr="00910219">
                <w:rPr>
                  <w:rFonts w:ascii="Calibri" w:hAnsi="Calibri" w:cs="Calibri"/>
                  <w:color w:val="000000"/>
                  <w:sz w:val="22"/>
                  <w:szCs w:val="22"/>
                </w:rPr>
                <w:t> </w:t>
              </w:r>
            </w:ins>
          </w:p>
        </w:tc>
      </w:tr>
      <w:tr w:rsidR="00910219" w:rsidRPr="00910219" w14:paraId="7417EE0E" w14:textId="77777777" w:rsidTr="00910219">
        <w:trPr>
          <w:trHeight w:val="300"/>
          <w:ins w:id="81376"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46C3F71" w14:textId="77777777" w:rsidR="00910219" w:rsidRPr="00910219" w:rsidRDefault="00910219" w:rsidP="00910219">
            <w:pPr>
              <w:spacing w:before="0" w:after="0" w:line="240" w:lineRule="auto"/>
              <w:jc w:val="center"/>
              <w:rPr>
                <w:ins w:id="81377" w:author="pete jones" w:date="2022-01-11T16:47:00Z"/>
                <w:rFonts w:ascii="Calibri" w:hAnsi="Calibri" w:cs="Calibri"/>
                <w:color w:val="000000"/>
                <w:sz w:val="22"/>
                <w:szCs w:val="22"/>
              </w:rPr>
            </w:pPr>
            <w:ins w:id="81378"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7CA7C29" w14:textId="77777777" w:rsidR="00910219" w:rsidRPr="00910219" w:rsidRDefault="00910219" w:rsidP="00910219">
            <w:pPr>
              <w:spacing w:before="0" w:after="0" w:line="240" w:lineRule="auto"/>
              <w:jc w:val="left"/>
              <w:rPr>
                <w:ins w:id="81379" w:author="pete jones" w:date="2022-01-11T16:47:00Z"/>
                <w:rFonts w:ascii="Calibri" w:hAnsi="Calibri" w:cs="Calibri"/>
                <w:color w:val="000000"/>
                <w:sz w:val="22"/>
                <w:szCs w:val="22"/>
              </w:rPr>
            </w:pPr>
            <w:ins w:id="81380" w:author="pete jones" w:date="2022-01-11T16:47:00Z">
              <w:r w:rsidRPr="00910219">
                <w:rPr>
                  <w:rFonts w:ascii="Calibri" w:hAnsi="Calibri" w:cs="Calibri"/>
                  <w:color w:val="000000"/>
                  <w:sz w:val="22"/>
                  <w:szCs w:val="22"/>
                </w:rPr>
                <w:t>OPTIONS</w:t>
              </w:r>
            </w:ins>
          </w:p>
        </w:tc>
        <w:tc>
          <w:tcPr>
            <w:tcW w:w="432" w:type="dxa"/>
            <w:tcBorders>
              <w:top w:val="nil"/>
              <w:left w:val="nil"/>
              <w:bottom w:val="single" w:sz="4" w:space="0" w:color="auto"/>
              <w:right w:val="single" w:sz="4" w:space="0" w:color="auto"/>
            </w:tcBorders>
            <w:shd w:val="clear" w:color="auto" w:fill="auto"/>
            <w:noWrap/>
            <w:vAlign w:val="bottom"/>
            <w:hideMark/>
          </w:tcPr>
          <w:p w14:paraId="3E0A0DE2" w14:textId="77777777" w:rsidR="00910219" w:rsidRPr="00910219" w:rsidRDefault="00910219" w:rsidP="00910219">
            <w:pPr>
              <w:spacing w:before="0" w:after="0" w:line="240" w:lineRule="auto"/>
              <w:jc w:val="center"/>
              <w:rPr>
                <w:ins w:id="81381" w:author="pete jones" w:date="2022-01-11T16:47:00Z"/>
                <w:rFonts w:ascii="Calibri" w:hAnsi="Calibri" w:cs="Calibri"/>
                <w:color w:val="000000"/>
                <w:sz w:val="22"/>
                <w:szCs w:val="22"/>
              </w:rPr>
            </w:pPr>
            <w:ins w:id="8138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C35A8A" w14:textId="77777777" w:rsidR="00910219" w:rsidRPr="00910219" w:rsidRDefault="00910219" w:rsidP="00910219">
            <w:pPr>
              <w:spacing w:before="0" w:after="0" w:line="240" w:lineRule="auto"/>
              <w:jc w:val="center"/>
              <w:rPr>
                <w:ins w:id="81383" w:author="pete jones" w:date="2022-01-11T16:47:00Z"/>
                <w:rFonts w:ascii="Calibri" w:hAnsi="Calibri" w:cs="Calibri"/>
                <w:color w:val="000000"/>
                <w:sz w:val="22"/>
                <w:szCs w:val="22"/>
              </w:rPr>
            </w:pPr>
            <w:ins w:id="81384"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B7525E4" w14:textId="77777777" w:rsidR="00910219" w:rsidRPr="00910219" w:rsidRDefault="00910219" w:rsidP="00910219">
            <w:pPr>
              <w:spacing w:before="0" w:after="0" w:line="240" w:lineRule="auto"/>
              <w:jc w:val="center"/>
              <w:rPr>
                <w:ins w:id="81385" w:author="pete jones" w:date="2022-01-11T16:47:00Z"/>
                <w:rFonts w:ascii="Calibri" w:hAnsi="Calibri" w:cs="Calibri"/>
                <w:color w:val="000000"/>
                <w:sz w:val="22"/>
                <w:szCs w:val="22"/>
              </w:rPr>
            </w:pPr>
            <w:ins w:id="8138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3B79CA" w14:textId="77777777" w:rsidR="00910219" w:rsidRPr="00910219" w:rsidRDefault="00910219" w:rsidP="00910219">
            <w:pPr>
              <w:spacing w:before="0" w:after="0" w:line="240" w:lineRule="auto"/>
              <w:jc w:val="center"/>
              <w:rPr>
                <w:ins w:id="81387" w:author="pete jones" w:date="2022-01-11T16:47:00Z"/>
                <w:rFonts w:ascii="Calibri" w:hAnsi="Calibri" w:cs="Calibri"/>
                <w:color w:val="000000"/>
                <w:sz w:val="22"/>
                <w:szCs w:val="22"/>
              </w:rPr>
            </w:pPr>
            <w:ins w:id="8138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BC0BAE" w14:textId="77777777" w:rsidR="00910219" w:rsidRPr="00910219" w:rsidRDefault="00910219" w:rsidP="00910219">
            <w:pPr>
              <w:spacing w:before="0" w:after="0" w:line="240" w:lineRule="auto"/>
              <w:jc w:val="center"/>
              <w:rPr>
                <w:ins w:id="81389" w:author="pete jones" w:date="2022-01-11T16:47:00Z"/>
                <w:rFonts w:ascii="Calibri" w:hAnsi="Calibri" w:cs="Calibri"/>
                <w:color w:val="000000"/>
                <w:sz w:val="22"/>
                <w:szCs w:val="22"/>
              </w:rPr>
            </w:pPr>
            <w:ins w:id="8139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18EF20" w14:textId="77777777" w:rsidR="00910219" w:rsidRPr="00910219" w:rsidRDefault="00910219" w:rsidP="00910219">
            <w:pPr>
              <w:spacing w:before="0" w:after="0" w:line="240" w:lineRule="auto"/>
              <w:jc w:val="center"/>
              <w:rPr>
                <w:ins w:id="81391" w:author="pete jones" w:date="2022-01-11T16:47:00Z"/>
                <w:rFonts w:ascii="Calibri" w:hAnsi="Calibri" w:cs="Calibri"/>
                <w:color w:val="000000"/>
                <w:sz w:val="22"/>
                <w:szCs w:val="22"/>
              </w:rPr>
            </w:pPr>
            <w:ins w:id="8139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9A5B17" w14:textId="77777777" w:rsidR="00910219" w:rsidRPr="00910219" w:rsidRDefault="00910219" w:rsidP="00910219">
            <w:pPr>
              <w:spacing w:before="0" w:after="0" w:line="240" w:lineRule="auto"/>
              <w:jc w:val="center"/>
              <w:rPr>
                <w:ins w:id="81393" w:author="pete jones" w:date="2022-01-11T16:47:00Z"/>
                <w:rFonts w:ascii="Calibri" w:hAnsi="Calibri" w:cs="Calibri"/>
                <w:color w:val="000000"/>
                <w:sz w:val="22"/>
                <w:szCs w:val="22"/>
              </w:rPr>
            </w:pPr>
            <w:ins w:id="8139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A57199" w14:textId="77777777" w:rsidR="00910219" w:rsidRPr="00910219" w:rsidRDefault="00910219" w:rsidP="00910219">
            <w:pPr>
              <w:spacing w:before="0" w:after="0" w:line="240" w:lineRule="auto"/>
              <w:jc w:val="center"/>
              <w:rPr>
                <w:ins w:id="81395" w:author="pete jones" w:date="2022-01-11T16:47:00Z"/>
                <w:rFonts w:ascii="Calibri" w:hAnsi="Calibri" w:cs="Calibri"/>
                <w:color w:val="000000"/>
                <w:sz w:val="22"/>
                <w:szCs w:val="22"/>
              </w:rPr>
            </w:pPr>
            <w:ins w:id="8139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03D851" w14:textId="77777777" w:rsidR="00910219" w:rsidRPr="00910219" w:rsidRDefault="00910219" w:rsidP="00910219">
            <w:pPr>
              <w:spacing w:before="0" w:after="0" w:line="240" w:lineRule="auto"/>
              <w:jc w:val="center"/>
              <w:rPr>
                <w:ins w:id="81397" w:author="pete jones" w:date="2022-01-11T16:47:00Z"/>
                <w:rFonts w:ascii="Calibri" w:hAnsi="Calibri" w:cs="Calibri"/>
                <w:color w:val="000000"/>
                <w:sz w:val="22"/>
                <w:szCs w:val="22"/>
              </w:rPr>
            </w:pPr>
            <w:ins w:id="8139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8E7E2F" w14:textId="77777777" w:rsidR="00910219" w:rsidRPr="00910219" w:rsidRDefault="00910219" w:rsidP="00910219">
            <w:pPr>
              <w:spacing w:before="0" w:after="0" w:line="240" w:lineRule="auto"/>
              <w:jc w:val="center"/>
              <w:rPr>
                <w:ins w:id="81399" w:author="pete jones" w:date="2022-01-11T16:47:00Z"/>
                <w:rFonts w:ascii="Calibri" w:hAnsi="Calibri" w:cs="Calibri"/>
                <w:color w:val="000000"/>
                <w:sz w:val="22"/>
                <w:szCs w:val="22"/>
              </w:rPr>
            </w:pPr>
            <w:ins w:id="8140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8B93FC" w14:textId="77777777" w:rsidR="00910219" w:rsidRPr="00910219" w:rsidRDefault="00910219" w:rsidP="00910219">
            <w:pPr>
              <w:spacing w:before="0" w:after="0" w:line="240" w:lineRule="auto"/>
              <w:jc w:val="center"/>
              <w:rPr>
                <w:ins w:id="81401" w:author="pete jones" w:date="2022-01-11T16:47:00Z"/>
                <w:rFonts w:ascii="Calibri" w:hAnsi="Calibri" w:cs="Calibri"/>
                <w:color w:val="000000"/>
                <w:sz w:val="22"/>
                <w:szCs w:val="22"/>
              </w:rPr>
            </w:pPr>
            <w:ins w:id="81402"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B90C41" w14:textId="77777777" w:rsidR="00910219" w:rsidRPr="00910219" w:rsidRDefault="00910219" w:rsidP="00910219">
            <w:pPr>
              <w:spacing w:before="0" w:after="0" w:line="240" w:lineRule="auto"/>
              <w:jc w:val="center"/>
              <w:rPr>
                <w:ins w:id="81403" w:author="pete jones" w:date="2022-01-11T16:47:00Z"/>
                <w:rFonts w:ascii="Calibri" w:hAnsi="Calibri" w:cs="Calibri"/>
                <w:color w:val="000000"/>
                <w:sz w:val="22"/>
                <w:szCs w:val="22"/>
              </w:rPr>
            </w:pPr>
            <w:ins w:id="81404" w:author="pete jones" w:date="2022-01-11T16:47:00Z">
              <w:r w:rsidRPr="00910219">
                <w:rPr>
                  <w:rFonts w:ascii="Calibri" w:hAnsi="Calibri" w:cs="Calibri"/>
                  <w:color w:val="000000"/>
                  <w:sz w:val="22"/>
                  <w:szCs w:val="22"/>
                </w:rPr>
                <w:t> </w:t>
              </w:r>
            </w:ins>
          </w:p>
        </w:tc>
      </w:tr>
      <w:tr w:rsidR="00910219" w:rsidRPr="00910219" w14:paraId="06C1ED58" w14:textId="77777777" w:rsidTr="00910219">
        <w:trPr>
          <w:trHeight w:val="300"/>
          <w:ins w:id="81405"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514841F" w14:textId="77777777" w:rsidR="00910219" w:rsidRPr="00910219" w:rsidRDefault="00910219" w:rsidP="00910219">
            <w:pPr>
              <w:spacing w:before="0" w:after="0" w:line="240" w:lineRule="auto"/>
              <w:jc w:val="center"/>
              <w:rPr>
                <w:ins w:id="81406" w:author="pete jones" w:date="2022-01-11T16:47:00Z"/>
                <w:rFonts w:ascii="Calibri" w:hAnsi="Calibri" w:cs="Calibri"/>
                <w:color w:val="000000"/>
                <w:sz w:val="22"/>
                <w:szCs w:val="22"/>
              </w:rPr>
            </w:pPr>
            <w:ins w:id="81407"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F1D8EFA" w14:textId="77777777" w:rsidR="00910219" w:rsidRPr="00910219" w:rsidRDefault="00910219" w:rsidP="00910219">
            <w:pPr>
              <w:spacing w:before="0" w:after="0" w:line="240" w:lineRule="auto"/>
              <w:jc w:val="left"/>
              <w:rPr>
                <w:ins w:id="81408" w:author="pete jones" w:date="2022-01-11T16:47:00Z"/>
                <w:rFonts w:ascii="Calibri" w:hAnsi="Calibri" w:cs="Calibri"/>
                <w:color w:val="000000"/>
                <w:sz w:val="22"/>
                <w:szCs w:val="22"/>
              </w:rPr>
            </w:pPr>
            <w:ins w:id="81409" w:author="pete jones" w:date="2022-01-11T16:47:00Z">
              <w:r w:rsidRPr="00910219">
                <w:rPr>
                  <w:rFonts w:ascii="Calibri" w:hAnsi="Calibri" w:cs="Calibri"/>
                  <w:color w:val="000000"/>
                  <w:sz w:val="22"/>
                  <w:szCs w:val="22"/>
                </w:rPr>
                <w:t>Electrical Systems for Renewable Energies</w:t>
              </w:r>
            </w:ins>
          </w:p>
        </w:tc>
        <w:tc>
          <w:tcPr>
            <w:tcW w:w="432" w:type="dxa"/>
            <w:tcBorders>
              <w:top w:val="nil"/>
              <w:left w:val="nil"/>
              <w:bottom w:val="single" w:sz="4" w:space="0" w:color="auto"/>
              <w:right w:val="single" w:sz="4" w:space="0" w:color="auto"/>
            </w:tcBorders>
            <w:shd w:val="clear" w:color="auto" w:fill="auto"/>
            <w:noWrap/>
            <w:vAlign w:val="bottom"/>
            <w:hideMark/>
          </w:tcPr>
          <w:p w14:paraId="7C02CE01" w14:textId="77777777" w:rsidR="00910219" w:rsidRPr="00910219" w:rsidRDefault="00910219" w:rsidP="00910219">
            <w:pPr>
              <w:spacing w:before="0" w:after="0" w:line="240" w:lineRule="auto"/>
              <w:jc w:val="center"/>
              <w:rPr>
                <w:ins w:id="81410" w:author="pete jones" w:date="2022-01-11T16:47:00Z"/>
                <w:rFonts w:ascii="Calibri" w:hAnsi="Calibri" w:cs="Calibri"/>
                <w:color w:val="000000"/>
                <w:sz w:val="22"/>
                <w:szCs w:val="22"/>
              </w:rPr>
            </w:pPr>
            <w:ins w:id="81411"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2A5FD9E" w14:textId="77777777" w:rsidR="00910219" w:rsidRPr="00910219" w:rsidRDefault="00910219" w:rsidP="00910219">
            <w:pPr>
              <w:spacing w:before="0" w:after="0" w:line="240" w:lineRule="auto"/>
              <w:jc w:val="center"/>
              <w:rPr>
                <w:ins w:id="81412" w:author="pete jones" w:date="2022-01-11T16:47:00Z"/>
                <w:rFonts w:ascii="Calibri" w:hAnsi="Calibri" w:cs="Calibri"/>
                <w:color w:val="000000"/>
                <w:sz w:val="22"/>
                <w:szCs w:val="22"/>
              </w:rPr>
            </w:pPr>
            <w:ins w:id="8141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4FF569E" w14:textId="77777777" w:rsidR="00910219" w:rsidRPr="00910219" w:rsidRDefault="00910219" w:rsidP="00910219">
            <w:pPr>
              <w:spacing w:before="0" w:after="0" w:line="240" w:lineRule="auto"/>
              <w:jc w:val="center"/>
              <w:rPr>
                <w:ins w:id="81414" w:author="pete jones" w:date="2022-01-11T16:47:00Z"/>
                <w:rFonts w:ascii="Calibri" w:hAnsi="Calibri" w:cs="Calibri"/>
                <w:color w:val="000000"/>
                <w:sz w:val="22"/>
                <w:szCs w:val="22"/>
              </w:rPr>
            </w:pPr>
            <w:ins w:id="8141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AA9210" w14:textId="77777777" w:rsidR="00910219" w:rsidRPr="00910219" w:rsidRDefault="00910219" w:rsidP="00910219">
            <w:pPr>
              <w:spacing w:before="0" w:after="0" w:line="240" w:lineRule="auto"/>
              <w:jc w:val="center"/>
              <w:rPr>
                <w:ins w:id="81416" w:author="pete jones" w:date="2022-01-11T16:47:00Z"/>
                <w:rFonts w:ascii="Calibri" w:hAnsi="Calibri" w:cs="Calibri"/>
                <w:color w:val="000000"/>
                <w:sz w:val="22"/>
                <w:szCs w:val="22"/>
              </w:rPr>
            </w:pPr>
            <w:ins w:id="8141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B23F29" w14:textId="77777777" w:rsidR="00910219" w:rsidRPr="00910219" w:rsidRDefault="00910219" w:rsidP="00910219">
            <w:pPr>
              <w:spacing w:before="0" w:after="0" w:line="240" w:lineRule="auto"/>
              <w:jc w:val="center"/>
              <w:rPr>
                <w:ins w:id="81418" w:author="pete jones" w:date="2022-01-11T16:47:00Z"/>
                <w:rFonts w:ascii="Calibri" w:hAnsi="Calibri" w:cs="Calibri"/>
                <w:color w:val="000000"/>
                <w:sz w:val="22"/>
                <w:szCs w:val="22"/>
              </w:rPr>
            </w:pPr>
            <w:ins w:id="8141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2DEF71" w14:textId="77777777" w:rsidR="00910219" w:rsidRPr="00910219" w:rsidRDefault="00910219" w:rsidP="00910219">
            <w:pPr>
              <w:spacing w:before="0" w:after="0" w:line="240" w:lineRule="auto"/>
              <w:jc w:val="center"/>
              <w:rPr>
                <w:ins w:id="81420" w:author="pete jones" w:date="2022-01-11T16:47:00Z"/>
                <w:rFonts w:ascii="Calibri" w:hAnsi="Calibri" w:cs="Calibri"/>
                <w:color w:val="000000"/>
                <w:sz w:val="22"/>
                <w:szCs w:val="22"/>
              </w:rPr>
            </w:pPr>
            <w:ins w:id="8142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47C373" w14:textId="77777777" w:rsidR="00910219" w:rsidRPr="00910219" w:rsidRDefault="00910219" w:rsidP="00910219">
            <w:pPr>
              <w:spacing w:before="0" w:after="0" w:line="240" w:lineRule="auto"/>
              <w:jc w:val="center"/>
              <w:rPr>
                <w:ins w:id="81422" w:author="pete jones" w:date="2022-01-11T16:47:00Z"/>
                <w:rFonts w:ascii="Calibri" w:hAnsi="Calibri" w:cs="Calibri"/>
                <w:color w:val="000000"/>
                <w:sz w:val="22"/>
                <w:szCs w:val="22"/>
              </w:rPr>
            </w:pPr>
            <w:ins w:id="8142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22074B" w14:textId="77777777" w:rsidR="00910219" w:rsidRPr="00910219" w:rsidRDefault="00910219" w:rsidP="00910219">
            <w:pPr>
              <w:spacing w:before="0" w:after="0" w:line="240" w:lineRule="auto"/>
              <w:jc w:val="center"/>
              <w:rPr>
                <w:ins w:id="81424" w:author="pete jones" w:date="2022-01-11T16:47:00Z"/>
                <w:rFonts w:ascii="Calibri" w:hAnsi="Calibri" w:cs="Calibri"/>
                <w:color w:val="000000"/>
                <w:sz w:val="22"/>
                <w:szCs w:val="22"/>
              </w:rPr>
            </w:pPr>
            <w:ins w:id="8142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7E8D1C" w14:textId="77777777" w:rsidR="00910219" w:rsidRPr="00910219" w:rsidRDefault="00910219" w:rsidP="00910219">
            <w:pPr>
              <w:spacing w:before="0" w:after="0" w:line="240" w:lineRule="auto"/>
              <w:jc w:val="center"/>
              <w:rPr>
                <w:ins w:id="81426" w:author="pete jones" w:date="2022-01-11T16:47:00Z"/>
                <w:rFonts w:ascii="Calibri" w:hAnsi="Calibri" w:cs="Calibri"/>
                <w:color w:val="000000"/>
                <w:sz w:val="22"/>
                <w:szCs w:val="22"/>
              </w:rPr>
            </w:pPr>
            <w:ins w:id="8142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F81BE1" w14:textId="77777777" w:rsidR="00910219" w:rsidRPr="00910219" w:rsidRDefault="00910219" w:rsidP="00910219">
            <w:pPr>
              <w:spacing w:before="0" w:after="0" w:line="240" w:lineRule="auto"/>
              <w:jc w:val="center"/>
              <w:rPr>
                <w:ins w:id="81428" w:author="pete jones" w:date="2022-01-11T16:47:00Z"/>
                <w:rFonts w:ascii="Calibri" w:hAnsi="Calibri" w:cs="Calibri"/>
                <w:color w:val="000000"/>
                <w:sz w:val="22"/>
                <w:szCs w:val="22"/>
              </w:rPr>
            </w:pPr>
            <w:ins w:id="8142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523CC2" w14:textId="77777777" w:rsidR="00910219" w:rsidRPr="00910219" w:rsidRDefault="00910219" w:rsidP="00910219">
            <w:pPr>
              <w:spacing w:before="0" w:after="0" w:line="240" w:lineRule="auto"/>
              <w:jc w:val="center"/>
              <w:rPr>
                <w:ins w:id="81430" w:author="pete jones" w:date="2022-01-11T16:47:00Z"/>
                <w:rFonts w:ascii="Calibri" w:hAnsi="Calibri" w:cs="Calibri"/>
                <w:color w:val="000000"/>
                <w:sz w:val="22"/>
                <w:szCs w:val="22"/>
              </w:rPr>
            </w:pPr>
            <w:ins w:id="81431"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1F1DD42" w14:textId="77777777" w:rsidR="00910219" w:rsidRPr="00910219" w:rsidRDefault="00910219" w:rsidP="00910219">
            <w:pPr>
              <w:spacing w:before="0" w:after="0" w:line="240" w:lineRule="auto"/>
              <w:jc w:val="center"/>
              <w:rPr>
                <w:ins w:id="81432" w:author="pete jones" w:date="2022-01-11T16:47:00Z"/>
                <w:rFonts w:ascii="Calibri" w:hAnsi="Calibri" w:cs="Calibri"/>
                <w:color w:val="000000"/>
                <w:sz w:val="22"/>
                <w:szCs w:val="22"/>
              </w:rPr>
            </w:pPr>
            <w:ins w:id="81433" w:author="pete jones" w:date="2022-01-11T16:47:00Z">
              <w:r w:rsidRPr="00910219">
                <w:rPr>
                  <w:rFonts w:ascii="Calibri" w:hAnsi="Calibri" w:cs="Calibri"/>
                  <w:color w:val="000000"/>
                  <w:sz w:val="22"/>
                  <w:szCs w:val="22"/>
                </w:rPr>
                <w:t> </w:t>
              </w:r>
            </w:ins>
          </w:p>
        </w:tc>
      </w:tr>
      <w:tr w:rsidR="00910219" w:rsidRPr="00910219" w14:paraId="7E0369AC" w14:textId="77777777" w:rsidTr="00910219">
        <w:trPr>
          <w:trHeight w:val="300"/>
          <w:ins w:id="8143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8BAFD91" w14:textId="77777777" w:rsidR="00910219" w:rsidRPr="00910219" w:rsidRDefault="00910219" w:rsidP="00910219">
            <w:pPr>
              <w:spacing w:before="0" w:after="0" w:line="240" w:lineRule="auto"/>
              <w:jc w:val="center"/>
              <w:rPr>
                <w:ins w:id="81435" w:author="pete jones" w:date="2022-01-11T16:47:00Z"/>
                <w:rFonts w:ascii="Calibri" w:hAnsi="Calibri" w:cs="Calibri"/>
                <w:color w:val="000000"/>
                <w:sz w:val="22"/>
                <w:szCs w:val="22"/>
              </w:rPr>
            </w:pPr>
            <w:ins w:id="81436" w:author="pete jones" w:date="2022-01-11T16:47:00Z">
              <w:r w:rsidRPr="00910219">
                <w:rPr>
                  <w:rFonts w:ascii="Calibri" w:hAnsi="Calibri" w:cs="Calibri"/>
                  <w:color w:val="000000"/>
                  <w:sz w:val="22"/>
                  <w:szCs w:val="22"/>
                </w:rPr>
                <w:lastRenderedPageBreak/>
                <w:t>6</w:t>
              </w:r>
            </w:ins>
          </w:p>
        </w:tc>
        <w:tc>
          <w:tcPr>
            <w:tcW w:w="5320" w:type="dxa"/>
            <w:tcBorders>
              <w:top w:val="nil"/>
              <w:left w:val="nil"/>
              <w:bottom w:val="single" w:sz="4" w:space="0" w:color="auto"/>
              <w:right w:val="single" w:sz="8" w:space="0" w:color="auto"/>
            </w:tcBorders>
            <w:shd w:val="clear" w:color="auto" w:fill="auto"/>
            <w:noWrap/>
            <w:vAlign w:val="bottom"/>
            <w:hideMark/>
          </w:tcPr>
          <w:p w14:paraId="189E9126" w14:textId="77777777" w:rsidR="00910219" w:rsidRPr="00910219" w:rsidRDefault="00910219" w:rsidP="00910219">
            <w:pPr>
              <w:spacing w:before="0" w:after="0" w:line="240" w:lineRule="auto"/>
              <w:jc w:val="left"/>
              <w:rPr>
                <w:ins w:id="81437" w:author="pete jones" w:date="2022-01-11T16:47:00Z"/>
                <w:rFonts w:ascii="Calibri" w:hAnsi="Calibri" w:cs="Calibri"/>
                <w:color w:val="000000"/>
                <w:sz w:val="22"/>
                <w:szCs w:val="22"/>
              </w:rPr>
            </w:pPr>
            <w:ins w:id="81438" w:author="pete jones" w:date="2022-01-11T16:47:00Z">
              <w:r w:rsidRPr="00910219">
                <w:rPr>
                  <w:rFonts w:ascii="Calibri" w:hAnsi="Calibri" w:cs="Calibri"/>
                  <w:color w:val="000000"/>
                  <w:sz w:val="22"/>
                  <w:szCs w:val="22"/>
                </w:rPr>
                <w:t>Heat exchange and waste minimisation.</w:t>
              </w:r>
            </w:ins>
          </w:p>
        </w:tc>
        <w:tc>
          <w:tcPr>
            <w:tcW w:w="432" w:type="dxa"/>
            <w:tcBorders>
              <w:top w:val="nil"/>
              <w:left w:val="nil"/>
              <w:bottom w:val="single" w:sz="4" w:space="0" w:color="auto"/>
              <w:right w:val="single" w:sz="4" w:space="0" w:color="auto"/>
            </w:tcBorders>
            <w:shd w:val="clear" w:color="auto" w:fill="auto"/>
            <w:noWrap/>
            <w:vAlign w:val="bottom"/>
            <w:hideMark/>
          </w:tcPr>
          <w:p w14:paraId="163320BF" w14:textId="77777777" w:rsidR="00910219" w:rsidRPr="00910219" w:rsidRDefault="00910219" w:rsidP="00910219">
            <w:pPr>
              <w:spacing w:before="0" w:after="0" w:line="240" w:lineRule="auto"/>
              <w:jc w:val="center"/>
              <w:rPr>
                <w:ins w:id="81439" w:author="pete jones" w:date="2022-01-11T16:47:00Z"/>
                <w:rFonts w:ascii="Calibri" w:hAnsi="Calibri" w:cs="Calibri"/>
                <w:color w:val="000000"/>
                <w:sz w:val="22"/>
                <w:szCs w:val="22"/>
              </w:rPr>
            </w:pPr>
            <w:ins w:id="81440"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27BECDE" w14:textId="77777777" w:rsidR="00910219" w:rsidRPr="00910219" w:rsidRDefault="00910219" w:rsidP="00910219">
            <w:pPr>
              <w:spacing w:before="0" w:after="0" w:line="240" w:lineRule="auto"/>
              <w:jc w:val="center"/>
              <w:rPr>
                <w:ins w:id="81441" w:author="pete jones" w:date="2022-01-11T16:47:00Z"/>
                <w:rFonts w:ascii="Calibri" w:hAnsi="Calibri" w:cs="Calibri"/>
                <w:color w:val="000000"/>
                <w:sz w:val="22"/>
                <w:szCs w:val="22"/>
              </w:rPr>
            </w:pPr>
            <w:ins w:id="81442"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73AE44E" w14:textId="77777777" w:rsidR="00910219" w:rsidRPr="00910219" w:rsidRDefault="00910219" w:rsidP="00910219">
            <w:pPr>
              <w:spacing w:before="0" w:after="0" w:line="240" w:lineRule="auto"/>
              <w:jc w:val="center"/>
              <w:rPr>
                <w:ins w:id="81443" w:author="pete jones" w:date="2022-01-11T16:47:00Z"/>
                <w:rFonts w:ascii="Calibri" w:hAnsi="Calibri" w:cs="Calibri"/>
                <w:color w:val="000000"/>
                <w:sz w:val="22"/>
                <w:szCs w:val="22"/>
              </w:rPr>
            </w:pPr>
            <w:ins w:id="8144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554E25" w14:textId="77777777" w:rsidR="00910219" w:rsidRPr="00910219" w:rsidRDefault="00910219" w:rsidP="00910219">
            <w:pPr>
              <w:spacing w:before="0" w:after="0" w:line="240" w:lineRule="auto"/>
              <w:jc w:val="center"/>
              <w:rPr>
                <w:ins w:id="81445" w:author="pete jones" w:date="2022-01-11T16:47:00Z"/>
                <w:rFonts w:ascii="Calibri" w:hAnsi="Calibri" w:cs="Calibri"/>
                <w:color w:val="000000"/>
                <w:sz w:val="22"/>
                <w:szCs w:val="22"/>
              </w:rPr>
            </w:pPr>
            <w:ins w:id="8144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A391B1" w14:textId="77777777" w:rsidR="00910219" w:rsidRPr="00910219" w:rsidRDefault="00910219" w:rsidP="00910219">
            <w:pPr>
              <w:spacing w:before="0" w:after="0" w:line="240" w:lineRule="auto"/>
              <w:jc w:val="center"/>
              <w:rPr>
                <w:ins w:id="81447" w:author="pete jones" w:date="2022-01-11T16:47:00Z"/>
                <w:rFonts w:ascii="Calibri" w:hAnsi="Calibri" w:cs="Calibri"/>
                <w:color w:val="000000"/>
                <w:sz w:val="22"/>
                <w:szCs w:val="22"/>
              </w:rPr>
            </w:pPr>
            <w:ins w:id="8144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19329B" w14:textId="77777777" w:rsidR="00910219" w:rsidRPr="00910219" w:rsidRDefault="00910219" w:rsidP="00910219">
            <w:pPr>
              <w:spacing w:before="0" w:after="0" w:line="240" w:lineRule="auto"/>
              <w:jc w:val="center"/>
              <w:rPr>
                <w:ins w:id="81449" w:author="pete jones" w:date="2022-01-11T16:47:00Z"/>
                <w:rFonts w:ascii="Calibri" w:hAnsi="Calibri" w:cs="Calibri"/>
                <w:color w:val="000000"/>
                <w:sz w:val="22"/>
                <w:szCs w:val="22"/>
              </w:rPr>
            </w:pPr>
            <w:ins w:id="8145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B72F29" w14:textId="77777777" w:rsidR="00910219" w:rsidRPr="00910219" w:rsidRDefault="00910219" w:rsidP="00910219">
            <w:pPr>
              <w:spacing w:before="0" w:after="0" w:line="240" w:lineRule="auto"/>
              <w:jc w:val="center"/>
              <w:rPr>
                <w:ins w:id="81451" w:author="pete jones" w:date="2022-01-11T16:47:00Z"/>
                <w:rFonts w:ascii="Calibri" w:hAnsi="Calibri" w:cs="Calibri"/>
                <w:color w:val="000000"/>
                <w:sz w:val="22"/>
                <w:szCs w:val="22"/>
              </w:rPr>
            </w:pPr>
            <w:ins w:id="8145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992358" w14:textId="77777777" w:rsidR="00910219" w:rsidRPr="00910219" w:rsidRDefault="00910219" w:rsidP="00910219">
            <w:pPr>
              <w:spacing w:before="0" w:after="0" w:line="240" w:lineRule="auto"/>
              <w:jc w:val="center"/>
              <w:rPr>
                <w:ins w:id="81453" w:author="pete jones" w:date="2022-01-11T16:47:00Z"/>
                <w:rFonts w:ascii="Calibri" w:hAnsi="Calibri" w:cs="Calibri"/>
                <w:color w:val="000000"/>
                <w:sz w:val="22"/>
                <w:szCs w:val="22"/>
              </w:rPr>
            </w:pPr>
            <w:ins w:id="8145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EDACBA" w14:textId="77777777" w:rsidR="00910219" w:rsidRPr="00910219" w:rsidRDefault="00910219" w:rsidP="00910219">
            <w:pPr>
              <w:spacing w:before="0" w:after="0" w:line="240" w:lineRule="auto"/>
              <w:jc w:val="center"/>
              <w:rPr>
                <w:ins w:id="81455" w:author="pete jones" w:date="2022-01-11T16:47:00Z"/>
                <w:rFonts w:ascii="Calibri" w:hAnsi="Calibri" w:cs="Calibri"/>
                <w:color w:val="000000"/>
                <w:sz w:val="22"/>
                <w:szCs w:val="22"/>
              </w:rPr>
            </w:pPr>
            <w:ins w:id="8145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083987" w14:textId="77777777" w:rsidR="00910219" w:rsidRPr="00910219" w:rsidRDefault="00910219" w:rsidP="00910219">
            <w:pPr>
              <w:spacing w:before="0" w:after="0" w:line="240" w:lineRule="auto"/>
              <w:jc w:val="center"/>
              <w:rPr>
                <w:ins w:id="81457" w:author="pete jones" w:date="2022-01-11T16:47:00Z"/>
                <w:rFonts w:ascii="Calibri" w:hAnsi="Calibri" w:cs="Calibri"/>
                <w:color w:val="000000"/>
                <w:sz w:val="22"/>
                <w:szCs w:val="22"/>
              </w:rPr>
            </w:pPr>
            <w:ins w:id="8145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93E7B4" w14:textId="77777777" w:rsidR="00910219" w:rsidRPr="00910219" w:rsidRDefault="00910219" w:rsidP="00910219">
            <w:pPr>
              <w:spacing w:before="0" w:after="0" w:line="240" w:lineRule="auto"/>
              <w:jc w:val="center"/>
              <w:rPr>
                <w:ins w:id="81459" w:author="pete jones" w:date="2022-01-11T16:47:00Z"/>
                <w:rFonts w:ascii="Calibri" w:hAnsi="Calibri" w:cs="Calibri"/>
                <w:color w:val="000000"/>
                <w:sz w:val="22"/>
                <w:szCs w:val="22"/>
              </w:rPr>
            </w:pPr>
            <w:ins w:id="81460"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2CC161" w14:textId="77777777" w:rsidR="00910219" w:rsidRPr="00910219" w:rsidRDefault="00910219" w:rsidP="00910219">
            <w:pPr>
              <w:spacing w:before="0" w:after="0" w:line="240" w:lineRule="auto"/>
              <w:jc w:val="center"/>
              <w:rPr>
                <w:ins w:id="81461" w:author="pete jones" w:date="2022-01-11T16:47:00Z"/>
                <w:rFonts w:ascii="Calibri" w:hAnsi="Calibri" w:cs="Calibri"/>
                <w:color w:val="000000"/>
                <w:sz w:val="22"/>
                <w:szCs w:val="22"/>
              </w:rPr>
            </w:pPr>
            <w:ins w:id="81462" w:author="pete jones" w:date="2022-01-11T16:47:00Z">
              <w:r w:rsidRPr="00910219">
                <w:rPr>
                  <w:rFonts w:ascii="Calibri" w:hAnsi="Calibri" w:cs="Calibri"/>
                  <w:color w:val="000000"/>
                  <w:sz w:val="22"/>
                  <w:szCs w:val="22"/>
                </w:rPr>
                <w:t> </w:t>
              </w:r>
            </w:ins>
          </w:p>
        </w:tc>
      </w:tr>
      <w:tr w:rsidR="00910219" w:rsidRPr="00910219" w14:paraId="232DD05B" w14:textId="77777777" w:rsidTr="00910219">
        <w:trPr>
          <w:trHeight w:val="300"/>
          <w:ins w:id="8146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3F9D79B" w14:textId="77777777" w:rsidR="00910219" w:rsidRPr="00910219" w:rsidRDefault="00910219" w:rsidP="00910219">
            <w:pPr>
              <w:spacing w:before="0" w:after="0" w:line="240" w:lineRule="auto"/>
              <w:jc w:val="center"/>
              <w:rPr>
                <w:ins w:id="81464" w:author="pete jones" w:date="2022-01-11T16:47:00Z"/>
                <w:rFonts w:ascii="Calibri" w:hAnsi="Calibri" w:cs="Calibri"/>
                <w:color w:val="000000"/>
                <w:sz w:val="22"/>
                <w:szCs w:val="22"/>
              </w:rPr>
            </w:pPr>
            <w:ins w:id="81465"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2D13359" w14:textId="77777777" w:rsidR="00910219" w:rsidRPr="00910219" w:rsidRDefault="00910219" w:rsidP="00910219">
            <w:pPr>
              <w:spacing w:before="0" w:after="0" w:line="240" w:lineRule="auto"/>
              <w:jc w:val="left"/>
              <w:rPr>
                <w:ins w:id="81466" w:author="pete jones" w:date="2022-01-11T16:47:00Z"/>
                <w:rFonts w:ascii="Calibri" w:hAnsi="Calibri" w:cs="Calibri"/>
                <w:color w:val="000000"/>
                <w:sz w:val="22"/>
                <w:szCs w:val="22"/>
              </w:rPr>
            </w:pPr>
            <w:ins w:id="81467" w:author="pete jones" w:date="2022-01-11T16:47:00Z">
              <w:r w:rsidRPr="00910219">
                <w:rPr>
                  <w:rFonts w:ascii="Calibri" w:hAnsi="Calibri" w:cs="Calibri"/>
                  <w:color w:val="000000"/>
                  <w:sz w:val="22"/>
                  <w:szCs w:val="22"/>
                </w:rPr>
                <w:t>Modelling and Control of Robotic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2EAB8F3C" w14:textId="77777777" w:rsidR="00910219" w:rsidRPr="00910219" w:rsidRDefault="00910219" w:rsidP="00910219">
            <w:pPr>
              <w:spacing w:before="0" w:after="0" w:line="240" w:lineRule="auto"/>
              <w:jc w:val="center"/>
              <w:rPr>
                <w:ins w:id="81468" w:author="pete jones" w:date="2022-01-11T16:47:00Z"/>
                <w:rFonts w:ascii="Calibri" w:hAnsi="Calibri" w:cs="Calibri"/>
                <w:color w:val="000000"/>
                <w:sz w:val="22"/>
                <w:szCs w:val="22"/>
              </w:rPr>
            </w:pPr>
            <w:ins w:id="81469"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6A2C998" w14:textId="77777777" w:rsidR="00910219" w:rsidRPr="00910219" w:rsidRDefault="00910219" w:rsidP="00910219">
            <w:pPr>
              <w:spacing w:before="0" w:after="0" w:line="240" w:lineRule="auto"/>
              <w:jc w:val="center"/>
              <w:rPr>
                <w:ins w:id="81470" w:author="pete jones" w:date="2022-01-11T16:47:00Z"/>
                <w:rFonts w:ascii="Calibri" w:hAnsi="Calibri" w:cs="Calibri"/>
                <w:color w:val="000000"/>
                <w:sz w:val="22"/>
                <w:szCs w:val="22"/>
              </w:rPr>
            </w:pPr>
            <w:ins w:id="81471"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E1C79B4" w14:textId="77777777" w:rsidR="00910219" w:rsidRPr="00910219" w:rsidRDefault="00910219" w:rsidP="00910219">
            <w:pPr>
              <w:spacing w:before="0" w:after="0" w:line="240" w:lineRule="auto"/>
              <w:jc w:val="center"/>
              <w:rPr>
                <w:ins w:id="81472" w:author="pete jones" w:date="2022-01-11T16:47:00Z"/>
                <w:rFonts w:ascii="Calibri" w:hAnsi="Calibri" w:cs="Calibri"/>
                <w:color w:val="000000"/>
                <w:sz w:val="22"/>
                <w:szCs w:val="22"/>
              </w:rPr>
            </w:pPr>
            <w:ins w:id="8147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75ABAF" w14:textId="77777777" w:rsidR="00910219" w:rsidRPr="00910219" w:rsidRDefault="00910219" w:rsidP="00910219">
            <w:pPr>
              <w:spacing w:before="0" w:after="0" w:line="240" w:lineRule="auto"/>
              <w:jc w:val="center"/>
              <w:rPr>
                <w:ins w:id="81474" w:author="pete jones" w:date="2022-01-11T16:47:00Z"/>
                <w:rFonts w:ascii="Calibri" w:hAnsi="Calibri" w:cs="Calibri"/>
                <w:color w:val="000000"/>
                <w:sz w:val="22"/>
                <w:szCs w:val="22"/>
              </w:rPr>
            </w:pPr>
            <w:ins w:id="8147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482261" w14:textId="77777777" w:rsidR="00910219" w:rsidRPr="00910219" w:rsidRDefault="00910219" w:rsidP="00910219">
            <w:pPr>
              <w:spacing w:before="0" w:after="0" w:line="240" w:lineRule="auto"/>
              <w:jc w:val="center"/>
              <w:rPr>
                <w:ins w:id="81476" w:author="pete jones" w:date="2022-01-11T16:47:00Z"/>
                <w:rFonts w:ascii="Calibri" w:hAnsi="Calibri" w:cs="Calibri"/>
                <w:color w:val="000000"/>
                <w:sz w:val="22"/>
                <w:szCs w:val="22"/>
              </w:rPr>
            </w:pPr>
            <w:ins w:id="8147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05BB9DC" w14:textId="77777777" w:rsidR="00910219" w:rsidRPr="00910219" w:rsidRDefault="00910219" w:rsidP="00910219">
            <w:pPr>
              <w:spacing w:before="0" w:after="0" w:line="240" w:lineRule="auto"/>
              <w:jc w:val="center"/>
              <w:rPr>
                <w:ins w:id="81478" w:author="pete jones" w:date="2022-01-11T16:47:00Z"/>
                <w:rFonts w:ascii="Calibri" w:hAnsi="Calibri" w:cs="Calibri"/>
                <w:color w:val="000000"/>
                <w:sz w:val="22"/>
                <w:szCs w:val="22"/>
              </w:rPr>
            </w:pPr>
            <w:ins w:id="8147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F5DF80" w14:textId="77777777" w:rsidR="00910219" w:rsidRPr="00910219" w:rsidRDefault="00910219" w:rsidP="00910219">
            <w:pPr>
              <w:spacing w:before="0" w:after="0" w:line="240" w:lineRule="auto"/>
              <w:jc w:val="center"/>
              <w:rPr>
                <w:ins w:id="81480" w:author="pete jones" w:date="2022-01-11T16:47:00Z"/>
                <w:rFonts w:ascii="Calibri" w:hAnsi="Calibri" w:cs="Calibri"/>
                <w:color w:val="000000"/>
                <w:sz w:val="22"/>
                <w:szCs w:val="22"/>
              </w:rPr>
            </w:pPr>
            <w:ins w:id="8148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8BFC47" w14:textId="77777777" w:rsidR="00910219" w:rsidRPr="00910219" w:rsidRDefault="00910219" w:rsidP="00910219">
            <w:pPr>
              <w:spacing w:before="0" w:after="0" w:line="240" w:lineRule="auto"/>
              <w:jc w:val="center"/>
              <w:rPr>
                <w:ins w:id="81482" w:author="pete jones" w:date="2022-01-11T16:47:00Z"/>
                <w:rFonts w:ascii="Calibri" w:hAnsi="Calibri" w:cs="Calibri"/>
                <w:color w:val="000000"/>
                <w:sz w:val="22"/>
                <w:szCs w:val="22"/>
              </w:rPr>
            </w:pPr>
            <w:ins w:id="8148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5A1446" w14:textId="77777777" w:rsidR="00910219" w:rsidRPr="00910219" w:rsidRDefault="00910219" w:rsidP="00910219">
            <w:pPr>
              <w:spacing w:before="0" w:after="0" w:line="240" w:lineRule="auto"/>
              <w:jc w:val="center"/>
              <w:rPr>
                <w:ins w:id="81484" w:author="pete jones" w:date="2022-01-11T16:47:00Z"/>
                <w:rFonts w:ascii="Calibri" w:hAnsi="Calibri" w:cs="Calibri"/>
                <w:color w:val="000000"/>
                <w:sz w:val="22"/>
                <w:szCs w:val="22"/>
              </w:rPr>
            </w:pPr>
            <w:ins w:id="8148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C88B29" w14:textId="77777777" w:rsidR="00910219" w:rsidRPr="00910219" w:rsidRDefault="00910219" w:rsidP="00910219">
            <w:pPr>
              <w:spacing w:before="0" w:after="0" w:line="240" w:lineRule="auto"/>
              <w:jc w:val="center"/>
              <w:rPr>
                <w:ins w:id="81486" w:author="pete jones" w:date="2022-01-11T16:47:00Z"/>
                <w:rFonts w:ascii="Calibri" w:hAnsi="Calibri" w:cs="Calibri"/>
                <w:color w:val="000000"/>
                <w:sz w:val="22"/>
                <w:szCs w:val="22"/>
              </w:rPr>
            </w:pPr>
            <w:ins w:id="8148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8F738B" w14:textId="77777777" w:rsidR="00910219" w:rsidRPr="00910219" w:rsidRDefault="00910219" w:rsidP="00910219">
            <w:pPr>
              <w:spacing w:before="0" w:after="0" w:line="240" w:lineRule="auto"/>
              <w:jc w:val="center"/>
              <w:rPr>
                <w:ins w:id="81488" w:author="pete jones" w:date="2022-01-11T16:47:00Z"/>
                <w:rFonts w:ascii="Calibri" w:hAnsi="Calibri" w:cs="Calibri"/>
                <w:color w:val="000000"/>
                <w:sz w:val="22"/>
                <w:szCs w:val="22"/>
              </w:rPr>
            </w:pPr>
            <w:ins w:id="81489"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D50788E" w14:textId="77777777" w:rsidR="00910219" w:rsidRPr="00910219" w:rsidRDefault="00910219" w:rsidP="00910219">
            <w:pPr>
              <w:spacing w:before="0" w:after="0" w:line="240" w:lineRule="auto"/>
              <w:jc w:val="center"/>
              <w:rPr>
                <w:ins w:id="81490" w:author="pete jones" w:date="2022-01-11T16:47:00Z"/>
                <w:rFonts w:ascii="Calibri" w:hAnsi="Calibri" w:cs="Calibri"/>
                <w:color w:val="000000"/>
                <w:sz w:val="22"/>
                <w:szCs w:val="22"/>
              </w:rPr>
            </w:pPr>
            <w:ins w:id="81491" w:author="pete jones" w:date="2022-01-11T16:47:00Z">
              <w:r w:rsidRPr="00910219">
                <w:rPr>
                  <w:rFonts w:ascii="Calibri" w:hAnsi="Calibri" w:cs="Calibri"/>
                  <w:color w:val="000000"/>
                  <w:sz w:val="22"/>
                  <w:szCs w:val="22"/>
                </w:rPr>
                <w:t> </w:t>
              </w:r>
            </w:ins>
          </w:p>
        </w:tc>
      </w:tr>
      <w:tr w:rsidR="00910219" w:rsidRPr="00910219" w14:paraId="1F31873B" w14:textId="77777777" w:rsidTr="00910219">
        <w:trPr>
          <w:trHeight w:val="300"/>
          <w:ins w:id="81492"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F9EF4B2" w14:textId="77777777" w:rsidR="00910219" w:rsidRPr="00910219" w:rsidRDefault="00910219" w:rsidP="00910219">
            <w:pPr>
              <w:spacing w:before="0" w:after="0" w:line="240" w:lineRule="auto"/>
              <w:jc w:val="center"/>
              <w:rPr>
                <w:ins w:id="81493" w:author="pete jones" w:date="2022-01-11T16:47:00Z"/>
                <w:rFonts w:ascii="Calibri" w:hAnsi="Calibri" w:cs="Calibri"/>
                <w:color w:val="000000"/>
                <w:sz w:val="22"/>
                <w:szCs w:val="22"/>
              </w:rPr>
            </w:pPr>
            <w:ins w:id="81494"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01E2F01" w14:textId="77777777" w:rsidR="00910219" w:rsidRPr="00910219" w:rsidRDefault="00910219" w:rsidP="00910219">
            <w:pPr>
              <w:spacing w:before="0" w:after="0" w:line="240" w:lineRule="auto"/>
              <w:jc w:val="left"/>
              <w:rPr>
                <w:ins w:id="81495" w:author="pete jones" w:date="2022-01-11T16:47:00Z"/>
                <w:rFonts w:ascii="Calibri" w:hAnsi="Calibri" w:cs="Calibri"/>
                <w:color w:val="000000"/>
                <w:sz w:val="22"/>
                <w:szCs w:val="22"/>
              </w:rPr>
            </w:pPr>
            <w:ins w:id="81496" w:author="pete jones" w:date="2022-01-11T16:47:00Z">
              <w:r w:rsidRPr="00910219">
                <w:rPr>
                  <w:rFonts w:ascii="Calibri" w:hAnsi="Calibri" w:cs="Calibri"/>
                  <w:color w:val="000000"/>
                  <w:sz w:val="22"/>
                  <w:szCs w:val="22"/>
                </w:rPr>
                <w:t>Design and Build Project in Robotics (Robotics II)</w:t>
              </w:r>
            </w:ins>
          </w:p>
        </w:tc>
        <w:tc>
          <w:tcPr>
            <w:tcW w:w="432" w:type="dxa"/>
            <w:tcBorders>
              <w:top w:val="nil"/>
              <w:left w:val="nil"/>
              <w:bottom w:val="single" w:sz="4" w:space="0" w:color="auto"/>
              <w:right w:val="single" w:sz="4" w:space="0" w:color="auto"/>
            </w:tcBorders>
            <w:shd w:val="clear" w:color="auto" w:fill="auto"/>
            <w:noWrap/>
            <w:vAlign w:val="bottom"/>
            <w:hideMark/>
          </w:tcPr>
          <w:p w14:paraId="20FDE0C7" w14:textId="77777777" w:rsidR="00910219" w:rsidRPr="00910219" w:rsidRDefault="00910219" w:rsidP="00910219">
            <w:pPr>
              <w:spacing w:before="0" w:after="0" w:line="240" w:lineRule="auto"/>
              <w:jc w:val="center"/>
              <w:rPr>
                <w:ins w:id="81497" w:author="pete jones" w:date="2022-01-11T16:47:00Z"/>
                <w:rFonts w:ascii="Calibri" w:hAnsi="Calibri" w:cs="Calibri"/>
                <w:color w:val="000000"/>
                <w:sz w:val="22"/>
                <w:szCs w:val="22"/>
              </w:rPr>
            </w:pPr>
            <w:ins w:id="81498"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6A4FA9A" w14:textId="77777777" w:rsidR="00910219" w:rsidRPr="00910219" w:rsidRDefault="00910219" w:rsidP="00910219">
            <w:pPr>
              <w:spacing w:before="0" w:after="0" w:line="240" w:lineRule="auto"/>
              <w:jc w:val="center"/>
              <w:rPr>
                <w:ins w:id="81499" w:author="pete jones" w:date="2022-01-11T16:47:00Z"/>
                <w:rFonts w:ascii="Calibri" w:hAnsi="Calibri" w:cs="Calibri"/>
                <w:color w:val="000000"/>
                <w:sz w:val="22"/>
                <w:szCs w:val="22"/>
              </w:rPr>
            </w:pPr>
            <w:ins w:id="8150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22EB2AC" w14:textId="77777777" w:rsidR="00910219" w:rsidRPr="00910219" w:rsidRDefault="00910219" w:rsidP="00910219">
            <w:pPr>
              <w:spacing w:before="0" w:after="0" w:line="240" w:lineRule="auto"/>
              <w:jc w:val="center"/>
              <w:rPr>
                <w:ins w:id="81501" w:author="pete jones" w:date="2022-01-11T16:47:00Z"/>
                <w:rFonts w:ascii="Calibri" w:hAnsi="Calibri" w:cs="Calibri"/>
                <w:color w:val="000000"/>
                <w:sz w:val="22"/>
                <w:szCs w:val="22"/>
              </w:rPr>
            </w:pPr>
            <w:ins w:id="8150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894A54" w14:textId="77777777" w:rsidR="00910219" w:rsidRPr="00910219" w:rsidRDefault="00910219" w:rsidP="00910219">
            <w:pPr>
              <w:spacing w:before="0" w:after="0" w:line="240" w:lineRule="auto"/>
              <w:jc w:val="center"/>
              <w:rPr>
                <w:ins w:id="81503" w:author="pete jones" w:date="2022-01-11T16:47:00Z"/>
                <w:rFonts w:ascii="Calibri" w:hAnsi="Calibri" w:cs="Calibri"/>
                <w:color w:val="000000"/>
                <w:sz w:val="22"/>
                <w:szCs w:val="22"/>
              </w:rPr>
            </w:pPr>
            <w:ins w:id="8150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F523D2" w14:textId="77777777" w:rsidR="00910219" w:rsidRPr="00910219" w:rsidRDefault="00910219" w:rsidP="00910219">
            <w:pPr>
              <w:spacing w:before="0" w:after="0" w:line="240" w:lineRule="auto"/>
              <w:jc w:val="center"/>
              <w:rPr>
                <w:ins w:id="81505" w:author="pete jones" w:date="2022-01-11T16:47:00Z"/>
                <w:rFonts w:ascii="Calibri" w:hAnsi="Calibri" w:cs="Calibri"/>
                <w:color w:val="000000"/>
                <w:sz w:val="22"/>
                <w:szCs w:val="22"/>
              </w:rPr>
            </w:pPr>
            <w:ins w:id="8150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6C2F0A" w14:textId="77777777" w:rsidR="00910219" w:rsidRPr="00910219" w:rsidRDefault="00910219" w:rsidP="00910219">
            <w:pPr>
              <w:spacing w:before="0" w:after="0" w:line="240" w:lineRule="auto"/>
              <w:jc w:val="center"/>
              <w:rPr>
                <w:ins w:id="81507" w:author="pete jones" w:date="2022-01-11T16:47:00Z"/>
                <w:rFonts w:ascii="Calibri" w:hAnsi="Calibri" w:cs="Calibri"/>
                <w:color w:val="000000"/>
                <w:sz w:val="22"/>
                <w:szCs w:val="22"/>
              </w:rPr>
            </w:pPr>
            <w:ins w:id="8150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55874C" w14:textId="77777777" w:rsidR="00910219" w:rsidRPr="00910219" w:rsidRDefault="00910219" w:rsidP="00910219">
            <w:pPr>
              <w:spacing w:before="0" w:after="0" w:line="240" w:lineRule="auto"/>
              <w:jc w:val="center"/>
              <w:rPr>
                <w:ins w:id="81509" w:author="pete jones" w:date="2022-01-11T16:47:00Z"/>
                <w:rFonts w:ascii="Calibri" w:hAnsi="Calibri" w:cs="Calibri"/>
                <w:color w:val="000000"/>
                <w:sz w:val="22"/>
                <w:szCs w:val="22"/>
              </w:rPr>
            </w:pPr>
            <w:ins w:id="8151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344154" w14:textId="77777777" w:rsidR="00910219" w:rsidRPr="00910219" w:rsidRDefault="00910219" w:rsidP="00910219">
            <w:pPr>
              <w:spacing w:before="0" w:after="0" w:line="240" w:lineRule="auto"/>
              <w:jc w:val="center"/>
              <w:rPr>
                <w:ins w:id="81511" w:author="pete jones" w:date="2022-01-11T16:47:00Z"/>
                <w:rFonts w:ascii="Calibri" w:hAnsi="Calibri" w:cs="Calibri"/>
                <w:color w:val="000000"/>
                <w:sz w:val="22"/>
                <w:szCs w:val="22"/>
              </w:rPr>
            </w:pPr>
            <w:ins w:id="8151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BB21BC" w14:textId="77777777" w:rsidR="00910219" w:rsidRPr="00910219" w:rsidRDefault="00910219" w:rsidP="00910219">
            <w:pPr>
              <w:spacing w:before="0" w:after="0" w:line="240" w:lineRule="auto"/>
              <w:jc w:val="center"/>
              <w:rPr>
                <w:ins w:id="81513" w:author="pete jones" w:date="2022-01-11T16:47:00Z"/>
                <w:rFonts w:ascii="Calibri" w:hAnsi="Calibri" w:cs="Calibri"/>
                <w:color w:val="000000"/>
                <w:sz w:val="22"/>
                <w:szCs w:val="22"/>
              </w:rPr>
            </w:pPr>
            <w:ins w:id="8151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0A0A8D" w14:textId="77777777" w:rsidR="00910219" w:rsidRPr="00910219" w:rsidRDefault="00910219" w:rsidP="00910219">
            <w:pPr>
              <w:spacing w:before="0" w:after="0" w:line="240" w:lineRule="auto"/>
              <w:jc w:val="center"/>
              <w:rPr>
                <w:ins w:id="81515" w:author="pete jones" w:date="2022-01-11T16:47:00Z"/>
                <w:rFonts w:ascii="Calibri" w:hAnsi="Calibri" w:cs="Calibri"/>
                <w:color w:val="000000"/>
                <w:sz w:val="22"/>
                <w:szCs w:val="22"/>
              </w:rPr>
            </w:pPr>
            <w:ins w:id="8151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43BA95" w14:textId="77777777" w:rsidR="00910219" w:rsidRPr="00910219" w:rsidRDefault="00910219" w:rsidP="00910219">
            <w:pPr>
              <w:spacing w:before="0" w:after="0" w:line="240" w:lineRule="auto"/>
              <w:jc w:val="center"/>
              <w:rPr>
                <w:ins w:id="81517" w:author="pete jones" w:date="2022-01-11T16:47:00Z"/>
                <w:rFonts w:ascii="Calibri" w:hAnsi="Calibri" w:cs="Calibri"/>
                <w:color w:val="000000"/>
                <w:sz w:val="22"/>
                <w:szCs w:val="22"/>
              </w:rPr>
            </w:pPr>
            <w:ins w:id="81518"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B59CD9B" w14:textId="77777777" w:rsidR="00910219" w:rsidRPr="00910219" w:rsidRDefault="00910219" w:rsidP="00910219">
            <w:pPr>
              <w:spacing w:before="0" w:after="0" w:line="240" w:lineRule="auto"/>
              <w:jc w:val="center"/>
              <w:rPr>
                <w:ins w:id="81519" w:author="pete jones" w:date="2022-01-11T16:47:00Z"/>
                <w:rFonts w:ascii="Calibri" w:hAnsi="Calibri" w:cs="Calibri"/>
                <w:color w:val="000000"/>
                <w:sz w:val="22"/>
                <w:szCs w:val="22"/>
              </w:rPr>
            </w:pPr>
            <w:ins w:id="81520" w:author="pete jones" w:date="2022-01-11T16:47:00Z">
              <w:r w:rsidRPr="00910219">
                <w:rPr>
                  <w:rFonts w:ascii="Calibri" w:hAnsi="Calibri" w:cs="Calibri"/>
                  <w:color w:val="000000"/>
                  <w:sz w:val="22"/>
                  <w:szCs w:val="22"/>
                </w:rPr>
                <w:t> </w:t>
              </w:r>
            </w:ins>
          </w:p>
        </w:tc>
      </w:tr>
      <w:tr w:rsidR="00910219" w:rsidRPr="00910219" w14:paraId="5FE992FB" w14:textId="77777777" w:rsidTr="00910219">
        <w:trPr>
          <w:trHeight w:val="300"/>
          <w:ins w:id="81521"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A1DA6B1" w14:textId="77777777" w:rsidR="00910219" w:rsidRPr="00910219" w:rsidRDefault="00910219" w:rsidP="00910219">
            <w:pPr>
              <w:spacing w:before="0" w:after="0" w:line="240" w:lineRule="auto"/>
              <w:jc w:val="center"/>
              <w:rPr>
                <w:ins w:id="81522" w:author="pete jones" w:date="2022-01-11T16:47:00Z"/>
                <w:rFonts w:ascii="Calibri" w:hAnsi="Calibri" w:cs="Calibri"/>
                <w:color w:val="000000"/>
                <w:sz w:val="22"/>
                <w:szCs w:val="22"/>
              </w:rPr>
            </w:pPr>
            <w:ins w:id="81523"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6E90C058" w14:textId="77777777" w:rsidR="00910219" w:rsidRPr="00910219" w:rsidRDefault="00910219" w:rsidP="00910219">
            <w:pPr>
              <w:spacing w:before="0" w:after="0" w:line="240" w:lineRule="auto"/>
              <w:jc w:val="left"/>
              <w:rPr>
                <w:ins w:id="81524" w:author="pete jones" w:date="2022-01-11T16:47:00Z"/>
                <w:rFonts w:ascii="Calibri" w:hAnsi="Calibri" w:cs="Calibri"/>
                <w:color w:val="000000"/>
                <w:sz w:val="22"/>
                <w:szCs w:val="22"/>
              </w:rPr>
            </w:pPr>
            <w:ins w:id="81525" w:author="pete jones" w:date="2022-01-11T16:47:00Z">
              <w:r w:rsidRPr="00910219">
                <w:rPr>
                  <w:rFonts w:ascii="Calibri" w:hAnsi="Calibri" w:cs="Calibri"/>
                  <w:color w:val="000000"/>
                  <w:sz w:val="22"/>
                  <w:szCs w:val="22"/>
                </w:rPr>
                <w:t>Sustainability assessment for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422FED53" w14:textId="77777777" w:rsidR="00910219" w:rsidRPr="00910219" w:rsidRDefault="00910219" w:rsidP="00910219">
            <w:pPr>
              <w:spacing w:before="0" w:after="0" w:line="240" w:lineRule="auto"/>
              <w:jc w:val="center"/>
              <w:rPr>
                <w:ins w:id="81526" w:author="pete jones" w:date="2022-01-11T16:47:00Z"/>
                <w:rFonts w:ascii="Calibri" w:hAnsi="Calibri" w:cs="Calibri"/>
                <w:color w:val="000000"/>
                <w:sz w:val="22"/>
                <w:szCs w:val="22"/>
              </w:rPr>
            </w:pPr>
            <w:ins w:id="81527"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3B05EA5" w14:textId="77777777" w:rsidR="00910219" w:rsidRPr="00910219" w:rsidRDefault="00910219" w:rsidP="00910219">
            <w:pPr>
              <w:spacing w:before="0" w:after="0" w:line="240" w:lineRule="auto"/>
              <w:jc w:val="center"/>
              <w:rPr>
                <w:ins w:id="81528" w:author="pete jones" w:date="2022-01-11T16:47:00Z"/>
                <w:rFonts w:ascii="Calibri" w:hAnsi="Calibri" w:cs="Calibri"/>
                <w:color w:val="000000"/>
                <w:sz w:val="22"/>
                <w:szCs w:val="22"/>
              </w:rPr>
            </w:pPr>
            <w:ins w:id="8152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02BC372" w14:textId="77777777" w:rsidR="00910219" w:rsidRPr="00910219" w:rsidRDefault="00910219" w:rsidP="00910219">
            <w:pPr>
              <w:spacing w:before="0" w:after="0" w:line="240" w:lineRule="auto"/>
              <w:jc w:val="center"/>
              <w:rPr>
                <w:ins w:id="81530" w:author="pete jones" w:date="2022-01-11T16:47:00Z"/>
                <w:rFonts w:ascii="Calibri" w:hAnsi="Calibri" w:cs="Calibri"/>
                <w:color w:val="000000"/>
                <w:sz w:val="22"/>
                <w:szCs w:val="22"/>
              </w:rPr>
            </w:pPr>
            <w:ins w:id="8153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F5CEA6" w14:textId="77777777" w:rsidR="00910219" w:rsidRPr="00910219" w:rsidRDefault="00910219" w:rsidP="00910219">
            <w:pPr>
              <w:spacing w:before="0" w:after="0" w:line="240" w:lineRule="auto"/>
              <w:jc w:val="center"/>
              <w:rPr>
                <w:ins w:id="81532" w:author="pete jones" w:date="2022-01-11T16:47:00Z"/>
                <w:rFonts w:ascii="Calibri" w:hAnsi="Calibri" w:cs="Calibri"/>
                <w:color w:val="000000"/>
                <w:sz w:val="22"/>
                <w:szCs w:val="22"/>
              </w:rPr>
            </w:pPr>
            <w:ins w:id="8153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056ECD" w14:textId="77777777" w:rsidR="00910219" w:rsidRPr="00910219" w:rsidRDefault="00910219" w:rsidP="00910219">
            <w:pPr>
              <w:spacing w:before="0" w:after="0" w:line="240" w:lineRule="auto"/>
              <w:jc w:val="center"/>
              <w:rPr>
                <w:ins w:id="81534" w:author="pete jones" w:date="2022-01-11T16:47:00Z"/>
                <w:rFonts w:ascii="Calibri" w:hAnsi="Calibri" w:cs="Calibri"/>
                <w:color w:val="000000"/>
                <w:sz w:val="22"/>
                <w:szCs w:val="22"/>
              </w:rPr>
            </w:pPr>
            <w:ins w:id="8153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7886AB" w14:textId="77777777" w:rsidR="00910219" w:rsidRPr="00910219" w:rsidRDefault="00910219" w:rsidP="00910219">
            <w:pPr>
              <w:spacing w:before="0" w:after="0" w:line="240" w:lineRule="auto"/>
              <w:jc w:val="center"/>
              <w:rPr>
                <w:ins w:id="81536" w:author="pete jones" w:date="2022-01-11T16:47:00Z"/>
                <w:rFonts w:ascii="Calibri" w:hAnsi="Calibri" w:cs="Calibri"/>
                <w:color w:val="000000"/>
                <w:sz w:val="22"/>
                <w:szCs w:val="22"/>
              </w:rPr>
            </w:pPr>
            <w:ins w:id="8153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D2F994" w14:textId="77777777" w:rsidR="00910219" w:rsidRPr="00910219" w:rsidRDefault="00910219" w:rsidP="00910219">
            <w:pPr>
              <w:spacing w:before="0" w:after="0" w:line="240" w:lineRule="auto"/>
              <w:jc w:val="center"/>
              <w:rPr>
                <w:ins w:id="81538" w:author="pete jones" w:date="2022-01-11T16:47:00Z"/>
                <w:rFonts w:ascii="Calibri" w:hAnsi="Calibri" w:cs="Calibri"/>
                <w:color w:val="000000"/>
                <w:sz w:val="22"/>
                <w:szCs w:val="22"/>
              </w:rPr>
            </w:pPr>
            <w:ins w:id="8153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BD8A18" w14:textId="77777777" w:rsidR="00910219" w:rsidRPr="00910219" w:rsidRDefault="00910219" w:rsidP="00910219">
            <w:pPr>
              <w:spacing w:before="0" w:after="0" w:line="240" w:lineRule="auto"/>
              <w:jc w:val="center"/>
              <w:rPr>
                <w:ins w:id="81540" w:author="pete jones" w:date="2022-01-11T16:47:00Z"/>
                <w:rFonts w:ascii="Calibri" w:hAnsi="Calibri" w:cs="Calibri"/>
                <w:color w:val="000000"/>
                <w:sz w:val="22"/>
                <w:szCs w:val="22"/>
              </w:rPr>
            </w:pPr>
            <w:ins w:id="8154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6780C8" w14:textId="77777777" w:rsidR="00910219" w:rsidRPr="00910219" w:rsidRDefault="00910219" w:rsidP="00910219">
            <w:pPr>
              <w:spacing w:before="0" w:after="0" w:line="240" w:lineRule="auto"/>
              <w:jc w:val="center"/>
              <w:rPr>
                <w:ins w:id="81542" w:author="pete jones" w:date="2022-01-11T16:47:00Z"/>
                <w:rFonts w:ascii="Calibri" w:hAnsi="Calibri" w:cs="Calibri"/>
                <w:color w:val="000000"/>
                <w:sz w:val="22"/>
                <w:szCs w:val="22"/>
              </w:rPr>
            </w:pPr>
            <w:ins w:id="8154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C425C3" w14:textId="77777777" w:rsidR="00910219" w:rsidRPr="00910219" w:rsidRDefault="00910219" w:rsidP="00910219">
            <w:pPr>
              <w:spacing w:before="0" w:after="0" w:line="240" w:lineRule="auto"/>
              <w:jc w:val="center"/>
              <w:rPr>
                <w:ins w:id="81544" w:author="pete jones" w:date="2022-01-11T16:47:00Z"/>
                <w:rFonts w:ascii="Calibri" w:hAnsi="Calibri" w:cs="Calibri"/>
                <w:color w:val="000000"/>
                <w:sz w:val="22"/>
                <w:szCs w:val="22"/>
              </w:rPr>
            </w:pPr>
            <w:ins w:id="8154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E99104" w14:textId="77777777" w:rsidR="00910219" w:rsidRPr="00910219" w:rsidRDefault="00910219" w:rsidP="00910219">
            <w:pPr>
              <w:spacing w:before="0" w:after="0" w:line="240" w:lineRule="auto"/>
              <w:jc w:val="center"/>
              <w:rPr>
                <w:ins w:id="81546" w:author="pete jones" w:date="2022-01-11T16:47:00Z"/>
                <w:rFonts w:ascii="Calibri" w:hAnsi="Calibri" w:cs="Calibri"/>
                <w:color w:val="000000"/>
                <w:sz w:val="22"/>
                <w:szCs w:val="22"/>
              </w:rPr>
            </w:pPr>
            <w:ins w:id="81547"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86D307B" w14:textId="77777777" w:rsidR="00910219" w:rsidRPr="00910219" w:rsidRDefault="00910219" w:rsidP="00910219">
            <w:pPr>
              <w:spacing w:before="0" w:after="0" w:line="240" w:lineRule="auto"/>
              <w:jc w:val="center"/>
              <w:rPr>
                <w:ins w:id="81548" w:author="pete jones" w:date="2022-01-11T16:47:00Z"/>
                <w:rFonts w:ascii="Calibri" w:hAnsi="Calibri" w:cs="Calibri"/>
                <w:color w:val="000000"/>
                <w:sz w:val="22"/>
                <w:szCs w:val="22"/>
              </w:rPr>
            </w:pPr>
            <w:ins w:id="81549" w:author="pete jones" w:date="2022-01-11T16:47:00Z">
              <w:r w:rsidRPr="00910219">
                <w:rPr>
                  <w:rFonts w:ascii="Calibri" w:hAnsi="Calibri" w:cs="Calibri"/>
                  <w:color w:val="000000"/>
                  <w:sz w:val="22"/>
                  <w:szCs w:val="22"/>
                </w:rPr>
                <w:t> </w:t>
              </w:r>
            </w:ins>
          </w:p>
        </w:tc>
      </w:tr>
      <w:tr w:rsidR="00910219" w:rsidRPr="00910219" w14:paraId="2A30A1B4" w14:textId="77777777" w:rsidTr="00910219">
        <w:trPr>
          <w:trHeight w:val="300"/>
          <w:ins w:id="81550"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EB89F25" w14:textId="77777777" w:rsidR="00910219" w:rsidRPr="00910219" w:rsidRDefault="00910219" w:rsidP="00910219">
            <w:pPr>
              <w:spacing w:before="0" w:after="0" w:line="240" w:lineRule="auto"/>
              <w:jc w:val="center"/>
              <w:rPr>
                <w:ins w:id="81551" w:author="pete jones" w:date="2022-01-11T16:47:00Z"/>
                <w:rFonts w:ascii="Calibri" w:hAnsi="Calibri" w:cs="Calibri"/>
                <w:color w:val="000000"/>
                <w:sz w:val="22"/>
                <w:szCs w:val="22"/>
              </w:rPr>
            </w:pPr>
            <w:ins w:id="81552"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BBE20DD" w14:textId="77777777" w:rsidR="00910219" w:rsidRPr="00910219" w:rsidRDefault="00910219" w:rsidP="00910219">
            <w:pPr>
              <w:spacing w:before="0" w:after="0" w:line="240" w:lineRule="auto"/>
              <w:jc w:val="left"/>
              <w:rPr>
                <w:ins w:id="81553" w:author="pete jones" w:date="2022-01-11T16:47:00Z"/>
                <w:rFonts w:ascii="Calibri" w:hAnsi="Calibri" w:cs="Calibri"/>
                <w:color w:val="000000"/>
                <w:sz w:val="22"/>
                <w:szCs w:val="22"/>
              </w:rPr>
            </w:pPr>
            <w:ins w:id="81554" w:author="pete jones" w:date="2022-01-11T16:47:00Z">
              <w:r w:rsidRPr="00910219">
                <w:rPr>
                  <w:rFonts w:ascii="Calibri" w:hAnsi="Calibri" w:cs="Calibri"/>
                  <w:color w:val="000000"/>
                  <w:sz w:val="22"/>
                  <w:szCs w:val="22"/>
                </w:rPr>
                <w:t>Failure of 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37FF90A2" w14:textId="77777777" w:rsidR="00910219" w:rsidRPr="00910219" w:rsidRDefault="00910219" w:rsidP="00910219">
            <w:pPr>
              <w:spacing w:before="0" w:after="0" w:line="240" w:lineRule="auto"/>
              <w:jc w:val="center"/>
              <w:rPr>
                <w:ins w:id="81555" w:author="pete jones" w:date="2022-01-11T16:47:00Z"/>
                <w:rFonts w:ascii="Calibri" w:hAnsi="Calibri" w:cs="Calibri"/>
                <w:color w:val="000000"/>
                <w:sz w:val="22"/>
                <w:szCs w:val="22"/>
              </w:rPr>
            </w:pPr>
            <w:ins w:id="81556"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25C623A" w14:textId="77777777" w:rsidR="00910219" w:rsidRPr="00910219" w:rsidRDefault="00910219" w:rsidP="00910219">
            <w:pPr>
              <w:spacing w:before="0" w:after="0" w:line="240" w:lineRule="auto"/>
              <w:jc w:val="center"/>
              <w:rPr>
                <w:ins w:id="81557" w:author="pete jones" w:date="2022-01-11T16:47:00Z"/>
                <w:rFonts w:ascii="Calibri" w:hAnsi="Calibri" w:cs="Calibri"/>
                <w:color w:val="000000"/>
                <w:sz w:val="22"/>
                <w:szCs w:val="22"/>
              </w:rPr>
            </w:pPr>
            <w:ins w:id="8155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D3140F0" w14:textId="77777777" w:rsidR="00910219" w:rsidRPr="00910219" w:rsidRDefault="00910219" w:rsidP="00910219">
            <w:pPr>
              <w:spacing w:before="0" w:after="0" w:line="240" w:lineRule="auto"/>
              <w:jc w:val="center"/>
              <w:rPr>
                <w:ins w:id="81559" w:author="pete jones" w:date="2022-01-11T16:47:00Z"/>
                <w:rFonts w:ascii="Calibri" w:hAnsi="Calibri" w:cs="Calibri"/>
                <w:color w:val="000000"/>
                <w:sz w:val="22"/>
                <w:szCs w:val="22"/>
              </w:rPr>
            </w:pPr>
            <w:ins w:id="8156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94DFF3" w14:textId="77777777" w:rsidR="00910219" w:rsidRPr="00910219" w:rsidRDefault="00910219" w:rsidP="00910219">
            <w:pPr>
              <w:spacing w:before="0" w:after="0" w:line="240" w:lineRule="auto"/>
              <w:jc w:val="center"/>
              <w:rPr>
                <w:ins w:id="81561" w:author="pete jones" w:date="2022-01-11T16:47:00Z"/>
                <w:rFonts w:ascii="Calibri" w:hAnsi="Calibri" w:cs="Calibri"/>
                <w:color w:val="000000"/>
                <w:sz w:val="22"/>
                <w:szCs w:val="22"/>
              </w:rPr>
            </w:pPr>
            <w:ins w:id="8156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603FED" w14:textId="77777777" w:rsidR="00910219" w:rsidRPr="00910219" w:rsidRDefault="00910219" w:rsidP="00910219">
            <w:pPr>
              <w:spacing w:before="0" w:after="0" w:line="240" w:lineRule="auto"/>
              <w:jc w:val="center"/>
              <w:rPr>
                <w:ins w:id="81563" w:author="pete jones" w:date="2022-01-11T16:47:00Z"/>
                <w:rFonts w:ascii="Calibri" w:hAnsi="Calibri" w:cs="Calibri"/>
                <w:color w:val="000000"/>
                <w:sz w:val="22"/>
                <w:szCs w:val="22"/>
              </w:rPr>
            </w:pPr>
            <w:ins w:id="8156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8127FD" w14:textId="77777777" w:rsidR="00910219" w:rsidRPr="00910219" w:rsidRDefault="00910219" w:rsidP="00910219">
            <w:pPr>
              <w:spacing w:before="0" w:after="0" w:line="240" w:lineRule="auto"/>
              <w:jc w:val="center"/>
              <w:rPr>
                <w:ins w:id="81565" w:author="pete jones" w:date="2022-01-11T16:47:00Z"/>
                <w:rFonts w:ascii="Calibri" w:hAnsi="Calibri" w:cs="Calibri"/>
                <w:color w:val="000000"/>
                <w:sz w:val="22"/>
                <w:szCs w:val="22"/>
              </w:rPr>
            </w:pPr>
            <w:ins w:id="8156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E7D3ED" w14:textId="77777777" w:rsidR="00910219" w:rsidRPr="00910219" w:rsidRDefault="00910219" w:rsidP="00910219">
            <w:pPr>
              <w:spacing w:before="0" w:after="0" w:line="240" w:lineRule="auto"/>
              <w:jc w:val="center"/>
              <w:rPr>
                <w:ins w:id="81567" w:author="pete jones" w:date="2022-01-11T16:47:00Z"/>
                <w:rFonts w:ascii="Calibri" w:hAnsi="Calibri" w:cs="Calibri"/>
                <w:color w:val="000000"/>
                <w:sz w:val="22"/>
                <w:szCs w:val="22"/>
              </w:rPr>
            </w:pPr>
            <w:ins w:id="8156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B9FBB9" w14:textId="77777777" w:rsidR="00910219" w:rsidRPr="00910219" w:rsidRDefault="00910219" w:rsidP="00910219">
            <w:pPr>
              <w:spacing w:before="0" w:after="0" w:line="240" w:lineRule="auto"/>
              <w:jc w:val="center"/>
              <w:rPr>
                <w:ins w:id="81569" w:author="pete jones" w:date="2022-01-11T16:47:00Z"/>
                <w:rFonts w:ascii="Calibri" w:hAnsi="Calibri" w:cs="Calibri"/>
                <w:color w:val="000000"/>
                <w:sz w:val="22"/>
                <w:szCs w:val="22"/>
              </w:rPr>
            </w:pPr>
            <w:ins w:id="8157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FAACC5" w14:textId="77777777" w:rsidR="00910219" w:rsidRPr="00910219" w:rsidRDefault="00910219" w:rsidP="00910219">
            <w:pPr>
              <w:spacing w:before="0" w:after="0" w:line="240" w:lineRule="auto"/>
              <w:jc w:val="center"/>
              <w:rPr>
                <w:ins w:id="81571" w:author="pete jones" w:date="2022-01-11T16:47:00Z"/>
                <w:rFonts w:ascii="Calibri" w:hAnsi="Calibri" w:cs="Calibri"/>
                <w:color w:val="000000"/>
                <w:sz w:val="22"/>
                <w:szCs w:val="22"/>
              </w:rPr>
            </w:pPr>
            <w:ins w:id="8157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C2BCC3" w14:textId="77777777" w:rsidR="00910219" w:rsidRPr="00910219" w:rsidRDefault="00910219" w:rsidP="00910219">
            <w:pPr>
              <w:spacing w:before="0" w:after="0" w:line="240" w:lineRule="auto"/>
              <w:jc w:val="center"/>
              <w:rPr>
                <w:ins w:id="81573" w:author="pete jones" w:date="2022-01-11T16:47:00Z"/>
                <w:rFonts w:ascii="Calibri" w:hAnsi="Calibri" w:cs="Calibri"/>
                <w:color w:val="000000"/>
                <w:sz w:val="22"/>
                <w:szCs w:val="22"/>
              </w:rPr>
            </w:pPr>
            <w:ins w:id="8157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D04B59" w14:textId="77777777" w:rsidR="00910219" w:rsidRPr="00910219" w:rsidRDefault="00910219" w:rsidP="00910219">
            <w:pPr>
              <w:spacing w:before="0" w:after="0" w:line="240" w:lineRule="auto"/>
              <w:jc w:val="center"/>
              <w:rPr>
                <w:ins w:id="81575" w:author="pete jones" w:date="2022-01-11T16:47:00Z"/>
                <w:rFonts w:ascii="Calibri" w:hAnsi="Calibri" w:cs="Calibri"/>
                <w:color w:val="000000"/>
                <w:sz w:val="22"/>
                <w:szCs w:val="22"/>
              </w:rPr>
            </w:pPr>
            <w:ins w:id="81576"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5E76C3F" w14:textId="77777777" w:rsidR="00910219" w:rsidRPr="00910219" w:rsidRDefault="00910219" w:rsidP="00910219">
            <w:pPr>
              <w:spacing w:before="0" w:after="0" w:line="240" w:lineRule="auto"/>
              <w:jc w:val="center"/>
              <w:rPr>
                <w:ins w:id="81577" w:author="pete jones" w:date="2022-01-11T16:47:00Z"/>
                <w:rFonts w:ascii="Calibri" w:hAnsi="Calibri" w:cs="Calibri"/>
                <w:color w:val="000000"/>
                <w:sz w:val="22"/>
                <w:szCs w:val="22"/>
              </w:rPr>
            </w:pPr>
            <w:ins w:id="81578" w:author="pete jones" w:date="2022-01-11T16:47:00Z">
              <w:r w:rsidRPr="00910219">
                <w:rPr>
                  <w:rFonts w:ascii="Calibri" w:hAnsi="Calibri" w:cs="Calibri"/>
                  <w:color w:val="000000"/>
                  <w:sz w:val="22"/>
                  <w:szCs w:val="22"/>
                </w:rPr>
                <w:t> </w:t>
              </w:r>
            </w:ins>
          </w:p>
        </w:tc>
      </w:tr>
    </w:tbl>
    <w:p w14:paraId="2161AA20" w14:textId="3AC86092" w:rsidR="00910219" w:rsidRDefault="00910219" w:rsidP="00406988">
      <w:pPr>
        <w:jc w:val="left"/>
        <w:rPr>
          <w:ins w:id="81579" w:author="pete jones" w:date="2022-01-11T16:46:00Z"/>
        </w:rPr>
      </w:pPr>
    </w:p>
    <w:tbl>
      <w:tblPr>
        <w:tblW w:w="11029" w:type="dxa"/>
        <w:tblLook w:val="04A0" w:firstRow="1" w:lastRow="0" w:firstColumn="1" w:lastColumn="0" w:noHBand="0" w:noVBand="1"/>
      </w:tblPr>
      <w:tblGrid>
        <w:gridCol w:w="498"/>
        <w:gridCol w:w="5669"/>
        <w:gridCol w:w="498"/>
        <w:gridCol w:w="498"/>
        <w:gridCol w:w="498"/>
        <w:gridCol w:w="498"/>
        <w:gridCol w:w="498"/>
        <w:gridCol w:w="498"/>
        <w:gridCol w:w="498"/>
        <w:gridCol w:w="498"/>
        <w:gridCol w:w="498"/>
        <w:gridCol w:w="551"/>
        <w:gridCol w:w="551"/>
        <w:gridCol w:w="551"/>
      </w:tblGrid>
      <w:tr w:rsidR="00910219" w:rsidRPr="00910219" w14:paraId="3246690C" w14:textId="77777777" w:rsidTr="00910219">
        <w:trPr>
          <w:trHeight w:val="300"/>
          <w:ins w:id="81580" w:author="pete jones" w:date="2022-01-11T16:47:00Z"/>
        </w:trPr>
        <w:tc>
          <w:tcPr>
            <w:tcW w:w="400" w:type="dxa"/>
            <w:tcBorders>
              <w:top w:val="nil"/>
              <w:left w:val="nil"/>
              <w:bottom w:val="nil"/>
              <w:right w:val="nil"/>
            </w:tcBorders>
            <w:shd w:val="clear" w:color="auto" w:fill="auto"/>
            <w:noWrap/>
            <w:vAlign w:val="center"/>
            <w:hideMark/>
          </w:tcPr>
          <w:p w14:paraId="16C3A776" w14:textId="77777777" w:rsidR="00910219" w:rsidRPr="00910219" w:rsidRDefault="00910219" w:rsidP="00910219">
            <w:pPr>
              <w:spacing w:before="0" w:after="0" w:line="240" w:lineRule="auto"/>
              <w:jc w:val="left"/>
              <w:rPr>
                <w:ins w:id="81581" w:author="pete jones" w:date="2022-01-11T16:47:00Z"/>
                <w:rFonts w:ascii="Times New Roman" w:hAnsi="Times New Roman" w:cs="Times New Roman"/>
                <w:sz w:val="20"/>
                <w:szCs w:val="20"/>
              </w:rPr>
            </w:pPr>
          </w:p>
        </w:tc>
        <w:tc>
          <w:tcPr>
            <w:tcW w:w="566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AFC1D3A" w14:textId="77777777" w:rsidR="00910219" w:rsidRPr="00910219" w:rsidRDefault="00910219" w:rsidP="00910219">
            <w:pPr>
              <w:spacing w:before="0" w:after="0" w:line="240" w:lineRule="auto"/>
              <w:jc w:val="center"/>
              <w:rPr>
                <w:ins w:id="81582" w:author="pete jones" w:date="2022-01-11T16:47:00Z"/>
                <w:rFonts w:ascii="Calibri" w:hAnsi="Calibri" w:cs="Calibri"/>
                <w:b/>
                <w:bCs/>
                <w:color w:val="000000"/>
                <w:sz w:val="32"/>
                <w:szCs w:val="32"/>
              </w:rPr>
            </w:pPr>
            <w:ins w:id="81583" w:author="pete jones" w:date="2022-01-11T16:47:00Z">
              <w:r w:rsidRPr="00910219">
                <w:rPr>
                  <w:rFonts w:ascii="Calibri" w:hAnsi="Calibri" w:cs="Calibri"/>
                  <w:b/>
                  <w:bCs/>
                  <w:color w:val="000000"/>
                  <w:sz w:val="32"/>
                  <w:szCs w:val="32"/>
                </w:rPr>
                <w:t>Swansea University</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4FA1F39" w14:textId="77777777" w:rsidR="00910219" w:rsidRPr="00910219" w:rsidRDefault="00910219" w:rsidP="00910219">
            <w:pPr>
              <w:spacing w:before="0" w:after="0" w:line="240" w:lineRule="auto"/>
              <w:jc w:val="right"/>
              <w:rPr>
                <w:ins w:id="81584" w:author="pete jones" w:date="2022-01-11T16:47:00Z"/>
                <w:rFonts w:ascii="Calibri" w:hAnsi="Calibri" w:cs="Calibri"/>
                <w:color w:val="000000"/>
                <w:sz w:val="22"/>
                <w:szCs w:val="22"/>
              </w:rPr>
            </w:pPr>
            <w:ins w:id="81585" w:author="pete jones" w:date="2022-01-11T16:47:00Z">
              <w:r w:rsidRPr="00910219">
                <w:rPr>
                  <w:rFonts w:ascii="Calibri" w:hAnsi="Calibri" w:cs="Calibri"/>
                  <w:color w:val="000000"/>
                  <w:sz w:val="22"/>
                  <w:szCs w:val="22"/>
                </w:rPr>
                <w:t>UK Rank O/all</w:t>
              </w:r>
            </w:ins>
          </w:p>
        </w:tc>
        <w:tc>
          <w:tcPr>
            <w:tcW w:w="240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A8CAFF0" w14:textId="77777777" w:rsidR="00910219" w:rsidRPr="00910219" w:rsidRDefault="00910219" w:rsidP="00910219">
            <w:pPr>
              <w:spacing w:before="0" w:after="0" w:line="240" w:lineRule="auto"/>
              <w:jc w:val="center"/>
              <w:rPr>
                <w:ins w:id="81586" w:author="pete jones" w:date="2022-01-11T16:47:00Z"/>
                <w:rFonts w:ascii="Calibri" w:hAnsi="Calibri" w:cs="Calibri"/>
                <w:color w:val="000000"/>
                <w:sz w:val="22"/>
                <w:szCs w:val="22"/>
              </w:rPr>
            </w:pPr>
            <w:ins w:id="81587" w:author="pete jones" w:date="2022-01-11T16:47:00Z">
              <w:r w:rsidRPr="00910219">
                <w:rPr>
                  <w:rFonts w:ascii="Calibri" w:hAnsi="Calibri" w:cs="Calibri"/>
                  <w:color w:val="000000"/>
                  <w:sz w:val="22"/>
                  <w:szCs w:val="22"/>
                </w:rPr>
                <w:t>29</w:t>
              </w:r>
            </w:ins>
          </w:p>
        </w:tc>
      </w:tr>
      <w:tr w:rsidR="00910219" w:rsidRPr="00910219" w14:paraId="5081365E" w14:textId="77777777" w:rsidTr="00910219">
        <w:trPr>
          <w:trHeight w:val="315"/>
          <w:ins w:id="81588" w:author="pete jones" w:date="2022-01-11T16:47:00Z"/>
        </w:trPr>
        <w:tc>
          <w:tcPr>
            <w:tcW w:w="400" w:type="dxa"/>
            <w:tcBorders>
              <w:top w:val="nil"/>
              <w:left w:val="nil"/>
              <w:bottom w:val="nil"/>
              <w:right w:val="nil"/>
            </w:tcBorders>
            <w:shd w:val="clear" w:color="auto" w:fill="auto"/>
            <w:noWrap/>
            <w:vAlign w:val="center"/>
            <w:hideMark/>
          </w:tcPr>
          <w:p w14:paraId="5238C98D" w14:textId="77777777" w:rsidR="00910219" w:rsidRPr="00910219" w:rsidRDefault="00910219" w:rsidP="00910219">
            <w:pPr>
              <w:spacing w:before="0" w:after="0" w:line="240" w:lineRule="auto"/>
              <w:jc w:val="center"/>
              <w:rPr>
                <w:ins w:id="81589" w:author="pete jones" w:date="2022-01-11T16:47:00Z"/>
                <w:rFonts w:ascii="Calibri" w:hAnsi="Calibri" w:cs="Calibri"/>
                <w:color w:val="000000"/>
                <w:sz w:val="22"/>
                <w:szCs w:val="22"/>
              </w:rPr>
            </w:pPr>
          </w:p>
        </w:tc>
        <w:tc>
          <w:tcPr>
            <w:tcW w:w="5669" w:type="dxa"/>
            <w:vMerge/>
            <w:tcBorders>
              <w:top w:val="single" w:sz="8" w:space="0" w:color="auto"/>
              <w:left w:val="single" w:sz="8" w:space="0" w:color="auto"/>
              <w:bottom w:val="single" w:sz="8" w:space="0" w:color="000000"/>
              <w:right w:val="single" w:sz="8" w:space="0" w:color="auto"/>
            </w:tcBorders>
            <w:vAlign w:val="center"/>
            <w:hideMark/>
          </w:tcPr>
          <w:p w14:paraId="6798F80B" w14:textId="77777777" w:rsidR="00910219" w:rsidRPr="00910219" w:rsidRDefault="00910219" w:rsidP="00910219">
            <w:pPr>
              <w:spacing w:before="0" w:after="0" w:line="240" w:lineRule="auto"/>
              <w:jc w:val="left"/>
              <w:rPr>
                <w:ins w:id="81590" w:author="pete jones" w:date="2022-01-11T16:47: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7270A552" w14:textId="77777777" w:rsidR="00910219" w:rsidRPr="00910219" w:rsidRDefault="00910219" w:rsidP="00910219">
            <w:pPr>
              <w:spacing w:before="0" w:after="0" w:line="240" w:lineRule="auto"/>
              <w:jc w:val="right"/>
              <w:rPr>
                <w:ins w:id="81591" w:author="pete jones" w:date="2022-01-11T16:47:00Z"/>
                <w:rFonts w:ascii="Calibri" w:hAnsi="Calibri" w:cs="Calibri"/>
                <w:color w:val="000000"/>
                <w:sz w:val="22"/>
                <w:szCs w:val="22"/>
              </w:rPr>
            </w:pPr>
            <w:ins w:id="81592" w:author="pete jones" w:date="2022-01-11T16:47:00Z">
              <w:r w:rsidRPr="00910219">
                <w:rPr>
                  <w:rFonts w:ascii="Calibri" w:hAnsi="Calibri" w:cs="Calibri"/>
                  <w:color w:val="000000"/>
                  <w:sz w:val="22"/>
                  <w:szCs w:val="22"/>
                </w:rPr>
                <w:t>UK Rank Eng</w:t>
              </w:r>
            </w:ins>
          </w:p>
        </w:tc>
        <w:tc>
          <w:tcPr>
            <w:tcW w:w="240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6832722" w14:textId="77777777" w:rsidR="00910219" w:rsidRPr="00910219" w:rsidRDefault="00910219" w:rsidP="00910219">
            <w:pPr>
              <w:spacing w:before="0" w:after="0" w:line="240" w:lineRule="auto"/>
              <w:jc w:val="center"/>
              <w:rPr>
                <w:ins w:id="81593" w:author="pete jones" w:date="2022-01-11T16:47:00Z"/>
                <w:rFonts w:ascii="Calibri" w:hAnsi="Calibri" w:cs="Calibri"/>
                <w:color w:val="000000"/>
                <w:sz w:val="22"/>
                <w:szCs w:val="22"/>
              </w:rPr>
            </w:pPr>
            <w:ins w:id="81594" w:author="pete jones" w:date="2022-01-11T16:47:00Z">
              <w:r w:rsidRPr="00910219">
                <w:rPr>
                  <w:rFonts w:ascii="Calibri" w:hAnsi="Calibri" w:cs="Calibri"/>
                  <w:color w:val="000000"/>
                  <w:sz w:val="22"/>
                  <w:szCs w:val="22"/>
                </w:rPr>
                <w:t>22</w:t>
              </w:r>
            </w:ins>
          </w:p>
        </w:tc>
      </w:tr>
      <w:tr w:rsidR="00910219" w:rsidRPr="00910219" w14:paraId="563686AF" w14:textId="77777777" w:rsidTr="00910219">
        <w:trPr>
          <w:trHeight w:val="315"/>
          <w:ins w:id="81595" w:author="pete jones" w:date="2022-01-11T16:47:00Z"/>
        </w:trPr>
        <w:tc>
          <w:tcPr>
            <w:tcW w:w="400" w:type="dxa"/>
            <w:tcBorders>
              <w:top w:val="nil"/>
              <w:left w:val="nil"/>
              <w:bottom w:val="nil"/>
              <w:right w:val="nil"/>
            </w:tcBorders>
            <w:shd w:val="clear" w:color="auto" w:fill="auto"/>
            <w:noWrap/>
            <w:vAlign w:val="center"/>
            <w:hideMark/>
          </w:tcPr>
          <w:p w14:paraId="080F8706" w14:textId="77777777" w:rsidR="00910219" w:rsidRPr="00910219" w:rsidRDefault="00910219" w:rsidP="00910219">
            <w:pPr>
              <w:spacing w:before="0" w:after="0" w:line="240" w:lineRule="auto"/>
              <w:jc w:val="center"/>
              <w:rPr>
                <w:ins w:id="81596" w:author="pete jones" w:date="2022-01-11T16:47:00Z"/>
                <w:rFonts w:ascii="Calibri" w:hAnsi="Calibri" w:cs="Calibri"/>
                <w:color w:val="000000"/>
                <w:sz w:val="22"/>
                <w:szCs w:val="22"/>
              </w:rPr>
            </w:pPr>
          </w:p>
        </w:tc>
        <w:tc>
          <w:tcPr>
            <w:tcW w:w="5669" w:type="dxa"/>
            <w:vMerge/>
            <w:tcBorders>
              <w:top w:val="single" w:sz="8" w:space="0" w:color="auto"/>
              <w:left w:val="single" w:sz="8" w:space="0" w:color="auto"/>
              <w:bottom w:val="single" w:sz="8" w:space="0" w:color="000000"/>
              <w:right w:val="single" w:sz="8" w:space="0" w:color="auto"/>
            </w:tcBorders>
            <w:vAlign w:val="center"/>
            <w:hideMark/>
          </w:tcPr>
          <w:p w14:paraId="56BBA09C" w14:textId="77777777" w:rsidR="00910219" w:rsidRPr="00910219" w:rsidRDefault="00910219" w:rsidP="00910219">
            <w:pPr>
              <w:spacing w:before="0" w:after="0" w:line="240" w:lineRule="auto"/>
              <w:jc w:val="left"/>
              <w:rPr>
                <w:ins w:id="81597" w:author="pete jones" w:date="2022-01-11T16:47:00Z"/>
                <w:rFonts w:ascii="Calibri" w:hAnsi="Calibri" w:cs="Calibri"/>
                <w:b/>
                <w:bCs/>
                <w:color w:val="000000"/>
                <w:sz w:val="32"/>
                <w:szCs w:val="32"/>
              </w:rPr>
            </w:pPr>
          </w:p>
        </w:tc>
        <w:tc>
          <w:tcPr>
            <w:tcW w:w="4960"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770D59AF" w14:textId="77777777" w:rsidR="00910219" w:rsidRPr="00910219" w:rsidRDefault="00910219" w:rsidP="00910219">
            <w:pPr>
              <w:spacing w:before="0" w:after="0" w:line="240" w:lineRule="auto"/>
              <w:jc w:val="center"/>
              <w:rPr>
                <w:ins w:id="81598" w:author="pete jones" w:date="2022-01-11T16:47:00Z"/>
                <w:rFonts w:ascii="Calibri" w:hAnsi="Calibri" w:cs="Calibri"/>
                <w:b/>
                <w:bCs/>
                <w:i/>
                <w:iCs/>
                <w:color w:val="000000"/>
                <w:sz w:val="22"/>
                <w:szCs w:val="22"/>
              </w:rPr>
            </w:pPr>
            <w:ins w:id="81599" w:author="pete jones" w:date="2022-01-11T16:47:00Z">
              <w:r w:rsidRPr="00910219">
                <w:rPr>
                  <w:rFonts w:ascii="Calibri" w:hAnsi="Calibri" w:cs="Calibri"/>
                  <w:b/>
                  <w:bCs/>
                  <w:i/>
                  <w:iCs/>
                  <w:color w:val="000000"/>
                  <w:sz w:val="22"/>
                  <w:szCs w:val="22"/>
                </w:rPr>
                <w:t>Acceptance Criteria</w:t>
              </w:r>
            </w:ins>
          </w:p>
        </w:tc>
      </w:tr>
      <w:tr w:rsidR="00910219" w:rsidRPr="00910219" w14:paraId="4C76E4B5" w14:textId="77777777" w:rsidTr="00910219">
        <w:trPr>
          <w:trHeight w:val="300"/>
          <w:ins w:id="81600" w:author="pete jones" w:date="2022-01-11T16:47:00Z"/>
        </w:trPr>
        <w:tc>
          <w:tcPr>
            <w:tcW w:w="400" w:type="dxa"/>
            <w:tcBorders>
              <w:top w:val="nil"/>
              <w:left w:val="nil"/>
              <w:bottom w:val="nil"/>
              <w:right w:val="nil"/>
            </w:tcBorders>
            <w:shd w:val="clear" w:color="auto" w:fill="auto"/>
            <w:noWrap/>
            <w:vAlign w:val="center"/>
            <w:hideMark/>
          </w:tcPr>
          <w:p w14:paraId="04D9C803" w14:textId="77777777" w:rsidR="00910219" w:rsidRPr="00910219" w:rsidRDefault="00910219" w:rsidP="00910219">
            <w:pPr>
              <w:spacing w:before="0" w:after="0" w:line="240" w:lineRule="auto"/>
              <w:jc w:val="center"/>
              <w:rPr>
                <w:ins w:id="81601" w:author="pete jones" w:date="2022-01-11T16:47:00Z"/>
                <w:rFonts w:ascii="Calibri" w:hAnsi="Calibri" w:cs="Calibri"/>
                <w:b/>
                <w:bCs/>
                <w:i/>
                <w:iCs/>
                <w:color w:val="000000"/>
                <w:sz w:val="22"/>
                <w:szCs w:val="22"/>
              </w:rPr>
            </w:pPr>
          </w:p>
        </w:tc>
        <w:tc>
          <w:tcPr>
            <w:tcW w:w="5669" w:type="dxa"/>
            <w:vMerge w:val="restart"/>
            <w:tcBorders>
              <w:top w:val="nil"/>
              <w:left w:val="single" w:sz="8" w:space="0" w:color="auto"/>
              <w:bottom w:val="single" w:sz="4" w:space="0" w:color="000000"/>
              <w:right w:val="single" w:sz="8" w:space="0" w:color="auto"/>
            </w:tcBorders>
            <w:shd w:val="clear" w:color="auto" w:fill="auto"/>
            <w:vAlign w:val="center"/>
            <w:hideMark/>
          </w:tcPr>
          <w:p w14:paraId="31DAC5CD" w14:textId="4AE9D537" w:rsidR="00910219" w:rsidRPr="00910219" w:rsidRDefault="00910219" w:rsidP="00910219">
            <w:pPr>
              <w:spacing w:before="0" w:after="0" w:line="240" w:lineRule="auto"/>
              <w:jc w:val="left"/>
              <w:rPr>
                <w:ins w:id="81602" w:author="pete jones" w:date="2022-01-11T16:47:00Z"/>
                <w:rFonts w:ascii="Calibri" w:hAnsi="Calibri" w:cs="Calibri"/>
                <w:color w:val="000000"/>
                <w:sz w:val="22"/>
                <w:szCs w:val="22"/>
              </w:rPr>
            </w:pPr>
            <w:ins w:id="81603" w:author="pete jones" w:date="2022-01-11T16:47:00Z">
              <w:r w:rsidRPr="00910219">
                <w:rPr>
                  <w:rFonts w:ascii="Calibri" w:hAnsi="Calibri" w:cs="Calibri"/>
                  <w:color w:val="000000"/>
                  <w:sz w:val="22"/>
                  <w:szCs w:val="22"/>
                </w:rPr>
                <w:t xml:space="preserve">Estimated engineering intake 2018 (at 3%) of </w:t>
              </w:r>
            </w:ins>
            <w:ins w:id="81604" w:author="pete jones" w:date="2022-03-30T12:33:00Z">
              <w:r w:rsidR="00042512">
                <w:rPr>
                  <w:rFonts w:ascii="Calibri" w:hAnsi="Calibri" w:cs="Calibri"/>
                  <w:color w:val="000000"/>
                  <w:sz w:val="22"/>
                  <w:szCs w:val="22"/>
                </w:rPr>
                <w:t xml:space="preserve">the </w:t>
              </w:r>
            </w:ins>
            <w:ins w:id="81605" w:author="pete jones" w:date="2022-01-11T16:47: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0E3117B" w14:textId="77777777" w:rsidR="00910219" w:rsidRPr="00910219" w:rsidRDefault="00910219" w:rsidP="00910219">
            <w:pPr>
              <w:spacing w:before="0" w:after="0" w:line="240" w:lineRule="auto"/>
              <w:jc w:val="right"/>
              <w:rPr>
                <w:ins w:id="81606" w:author="pete jones" w:date="2022-01-11T16:47:00Z"/>
                <w:rFonts w:ascii="Calibri" w:hAnsi="Calibri" w:cs="Calibri"/>
                <w:color w:val="000000"/>
                <w:sz w:val="22"/>
                <w:szCs w:val="22"/>
              </w:rPr>
            </w:pPr>
            <w:ins w:id="81607" w:author="pete jones" w:date="2022-01-11T16:47:00Z">
              <w:r w:rsidRPr="00910219">
                <w:rPr>
                  <w:rFonts w:ascii="Calibri" w:hAnsi="Calibri" w:cs="Calibri"/>
                  <w:color w:val="000000"/>
                  <w:sz w:val="22"/>
                  <w:szCs w:val="22"/>
                </w:rPr>
                <w:t>A-level</w:t>
              </w:r>
            </w:ins>
          </w:p>
        </w:tc>
        <w:tc>
          <w:tcPr>
            <w:tcW w:w="240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2226484" w14:textId="77777777" w:rsidR="00910219" w:rsidRPr="00910219" w:rsidRDefault="00910219" w:rsidP="00910219">
            <w:pPr>
              <w:spacing w:before="0" w:after="0" w:line="240" w:lineRule="auto"/>
              <w:jc w:val="center"/>
              <w:rPr>
                <w:ins w:id="81608" w:author="pete jones" w:date="2022-01-11T16:47:00Z"/>
                <w:rFonts w:ascii="Calibri" w:hAnsi="Calibri" w:cs="Calibri"/>
                <w:color w:val="000000"/>
                <w:sz w:val="22"/>
                <w:szCs w:val="22"/>
              </w:rPr>
            </w:pPr>
            <w:ins w:id="81609" w:author="pete jones" w:date="2022-01-11T16:47:00Z">
              <w:r w:rsidRPr="00910219">
                <w:rPr>
                  <w:rFonts w:ascii="Calibri" w:hAnsi="Calibri" w:cs="Calibri"/>
                  <w:color w:val="000000"/>
                  <w:sz w:val="22"/>
                  <w:szCs w:val="22"/>
                </w:rPr>
                <w:t>AAA</w:t>
              </w:r>
            </w:ins>
          </w:p>
        </w:tc>
      </w:tr>
      <w:tr w:rsidR="00910219" w:rsidRPr="00910219" w14:paraId="23E4FF59" w14:textId="77777777" w:rsidTr="00910219">
        <w:trPr>
          <w:trHeight w:val="315"/>
          <w:ins w:id="81610" w:author="pete jones" w:date="2022-01-11T16:47:00Z"/>
        </w:trPr>
        <w:tc>
          <w:tcPr>
            <w:tcW w:w="400" w:type="dxa"/>
            <w:tcBorders>
              <w:top w:val="nil"/>
              <w:left w:val="nil"/>
              <w:bottom w:val="nil"/>
              <w:right w:val="nil"/>
            </w:tcBorders>
            <w:shd w:val="clear" w:color="auto" w:fill="auto"/>
            <w:noWrap/>
            <w:vAlign w:val="center"/>
            <w:hideMark/>
          </w:tcPr>
          <w:p w14:paraId="0830DBE8" w14:textId="77777777" w:rsidR="00910219" w:rsidRPr="00910219" w:rsidRDefault="00910219" w:rsidP="00910219">
            <w:pPr>
              <w:spacing w:before="0" w:after="0" w:line="240" w:lineRule="auto"/>
              <w:jc w:val="center"/>
              <w:rPr>
                <w:ins w:id="81611" w:author="pete jones" w:date="2022-01-11T16:47:00Z"/>
                <w:rFonts w:ascii="Calibri" w:hAnsi="Calibri" w:cs="Calibri"/>
                <w:color w:val="000000"/>
                <w:sz w:val="22"/>
                <w:szCs w:val="22"/>
              </w:rPr>
            </w:pPr>
          </w:p>
        </w:tc>
        <w:tc>
          <w:tcPr>
            <w:tcW w:w="5669" w:type="dxa"/>
            <w:vMerge/>
            <w:tcBorders>
              <w:top w:val="nil"/>
              <w:left w:val="single" w:sz="8" w:space="0" w:color="auto"/>
              <w:bottom w:val="single" w:sz="4" w:space="0" w:color="000000"/>
              <w:right w:val="single" w:sz="8" w:space="0" w:color="auto"/>
            </w:tcBorders>
            <w:vAlign w:val="center"/>
            <w:hideMark/>
          </w:tcPr>
          <w:p w14:paraId="55711930" w14:textId="77777777" w:rsidR="00910219" w:rsidRPr="00910219" w:rsidRDefault="00910219" w:rsidP="00910219">
            <w:pPr>
              <w:spacing w:before="0" w:after="0" w:line="240" w:lineRule="auto"/>
              <w:jc w:val="left"/>
              <w:rPr>
                <w:ins w:id="81612" w:author="pete jones" w:date="2022-01-11T16:47: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6EE03255" w14:textId="77777777" w:rsidR="00910219" w:rsidRPr="00910219" w:rsidRDefault="00910219" w:rsidP="00910219">
            <w:pPr>
              <w:spacing w:before="0" w:after="0" w:line="240" w:lineRule="auto"/>
              <w:jc w:val="right"/>
              <w:rPr>
                <w:ins w:id="81613" w:author="pete jones" w:date="2022-01-11T16:47:00Z"/>
                <w:rFonts w:ascii="Calibri" w:hAnsi="Calibri" w:cs="Calibri"/>
                <w:color w:val="000000"/>
                <w:sz w:val="22"/>
                <w:szCs w:val="22"/>
              </w:rPr>
            </w:pPr>
            <w:ins w:id="81614" w:author="pete jones" w:date="2022-01-11T16:47:00Z">
              <w:r w:rsidRPr="00910219">
                <w:rPr>
                  <w:rFonts w:ascii="Calibri" w:hAnsi="Calibri" w:cs="Calibri"/>
                  <w:color w:val="000000"/>
                  <w:sz w:val="22"/>
                  <w:szCs w:val="22"/>
                </w:rPr>
                <w:t>BTEC</w:t>
              </w:r>
            </w:ins>
          </w:p>
        </w:tc>
        <w:tc>
          <w:tcPr>
            <w:tcW w:w="2400" w:type="dxa"/>
            <w:gridSpan w:val="6"/>
            <w:tcBorders>
              <w:top w:val="single" w:sz="4" w:space="0" w:color="auto"/>
              <w:left w:val="nil"/>
              <w:bottom w:val="nil"/>
              <w:right w:val="single" w:sz="8" w:space="0" w:color="000000"/>
            </w:tcBorders>
            <w:shd w:val="clear" w:color="auto" w:fill="auto"/>
            <w:vAlign w:val="center"/>
            <w:hideMark/>
          </w:tcPr>
          <w:p w14:paraId="29F7D64D" w14:textId="77777777" w:rsidR="00910219" w:rsidRPr="00910219" w:rsidRDefault="00910219" w:rsidP="00910219">
            <w:pPr>
              <w:spacing w:before="0" w:after="0" w:line="240" w:lineRule="auto"/>
              <w:jc w:val="center"/>
              <w:rPr>
                <w:ins w:id="81615" w:author="pete jones" w:date="2022-01-11T16:47:00Z"/>
                <w:rFonts w:ascii="Calibri" w:hAnsi="Calibri" w:cs="Calibri"/>
                <w:color w:val="000000"/>
                <w:sz w:val="22"/>
                <w:szCs w:val="22"/>
              </w:rPr>
            </w:pPr>
            <w:ins w:id="81616" w:author="pete jones" w:date="2022-01-11T16:47:00Z">
              <w:r w:rsidRPr="00910219">
                <w:rPr>
                  <w:rFonts w:ascii="Calibri" w:hAnsi="Calibri" w:cs="Calibri"/>
                  <w:color w:val="000000"/>
                  <w:sz w:val="22"/>
                  <w:szCs w:val="22"/>
                </w:rPr>
                <w:t>???</w:t>
              </w:r>
            </w:ins>
          </w:p>
        </w:tc>
      </w:tr>
      <w:tr w:rsidR="00910219" w:rsidRPr="00910219" w14:paraId="10F0C99C" w14:textId="77777777" w:rsidTr="00910219">
        <w:trPr>
          <w:trHeight w:val="315"/>
          <w:ins w:id="81617" w:author="pete jones" w:date="2022-01-11T16:47:00Z"/>
        </w:trPr>
        <w:tc>
          <w:tcPr>
            <w:tcW w:w="400" w:type="dxa"/>
            <w:tcBorders>
              <w:top w:val="nil"/>
              <w:left w:val="nil"/>
              <w:bottom w:val="nil"/>
              <w:right w:val="nil"/>
            </w:tcBorders>
            <w:shd w:val="clear" w:color="auto" w:fill="auto"/>
            <w:noWrap/>
            <w:vAlign w:val="center"/>
            <w:hideMark/>
          </w:tcPr>
          <w:p w14:paraId="2324B5BA" w14:textId="77777777" w:rsidR="00910219" w:rsidRPr="00910219" w:rsidRDefault="00910219" w:rsidP="00910219">
            <w:pPr>
              <w:spacing w:before="0" w:after="0" w:line="240" w:lineRule="auto"/>
              <w:jc w:val="center"/>
              <w:rPr>
                <w:ins w:id="81618" w:author="pete jones" w:date="2022-01-11T16:47:00Z"/>
                <w:rFonts w:ascii="Calibri" w:hAnsi="Calibri" w:cs="Calibri"/>
                <w:color w:val="000000"/>
                <w:sz w:val="22"/>
                <w:szCs w:val="22"/>
              </w:rPr>
            </w:pPr>
          </w:p>
        </w:tc>
        <w:tc>
          <w:tcPr>
            <w:tcW w:w="5669" w:type="dxa"/>
            <w:tcBorders>
              <w:top w:val="nil"/>
              <w:left w:val="single" w:sz="8" w:space="0" w:color="auto"/>
              <w:bottom w:val="single" w:sz="4" w:space="0" w:color="auto"/>
              <w:right w:val="nil"/>
            </w:tcBorders>
            <w:shd w:val="clear" w:color="auto" w:fill="auto"/>
            <w:noWrap/>
            <w:vAlign w:val="center"/>
            <w:hideMark/>
          </w:tcPr>
          <w:p w14:paraId="525C637B" w14:textId="77777777" w:rsidR="00910219" w:rsidRPr="00910219" w:rsidRDefault="00910219" w:rsidP="00910219">
            <w:pPr>
              <w:spacing w:before="0" w:after="0" w:line="240" w:lineRule="auto"/>
              <w:jc w:val="center"/>
              <w:rPr>
                <w:ins w:id="81619" w:author="pete jones" w:date="2022-01-11T16:47:00Z"/>
                <w:rFonts w:ascii="Calibri" w:hAnsi="Calibri" w:cs="Calibri"/>
                <w:b/>
                <w:bCs/>
                <w:color w:val="000000"/>
              </w:rPr>
            </w:pPr>
            <w:ins w:id="81620" w:author="pete jones" w:date="2022-01-11T16:47:00Z">
              <w:r w:rsidRPr="00910219">
                <w:rPr>
                  <w:rFonts w:ascii="Calibri" w:hAnsi="Calibri" w:cs="Calibri"/>
                  <w:b/>
                  <w:bCs/>
                  <w:color w:val="000000"/>
                </w:rPr>
                <w:t>145</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D614764" w14:textId="77777777" w:rsidR="00910219" w:rsidRPr="00910219" w:rsidRDefault="00910219" w:rsidP="00910219">
            <w:pPr>
              <w:spacing w:before="0" w:after="0" w:line="240" w:lineRule="auto"/>
              <w:jc w:val="right"/>
              <w:rPr>
                <w:ins w:id="81621" w:author="pete jones" w:date="2022-01-11T16:47:00Z"/>
                <w:rFonts w:ascii="Calibri" w:hAnsi="Calibri" w:cs="Calibri"/>
                <w:color w:val="000000"/>
                <w:sz w:val="22"/>
                <w:szCs w:val="22"/>
              </w:rPr>
            </w:pPr>
            <w:ins w:id="81622" w:author="pete jones" w:date="2022-01-11T16:47:00Z">
              <w:r w:rsidRPr="00910219">
                <w:rPr>
                  <w:rFonts w:ascii="Calibri" w:hAnsi="Calibri" w:cs="Calibri"/>
                  <w:color w:val="000000"/>
                  <w:sz w:val="22"/>
                  <w:szCs w:val="22"/>
                </w:rPr>
                <w:t>UCAS POINTS</w:t>
              </w:r>
            </w:ins>
          </w:p>
        </w:tc>
        <w:tc>
          <w:tcPr>
            <w:tcW w:w="2400"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57FC9BC5" w14:textId="77777777" w:rsidR="00910219" w:rsidRPr="00910219" w:rsidRDefault="00910219" w:rsidP="00910219">
            <w:pPr>
              <w:spacing w:before="0" w:after="0" w:line="240" w:lineRule="auto"/>
              <w:jc w:val="center"/>
              <w:rPr>
                <w:ins w:id="81623" w:author="pete jones" w:date="2022-01-11T16:47:00Z"/>
                <w:rFonts w:ascii="Calibri" w:hAnsi="Calibri" w:cs="Calibri"/>
                <w:color w:val="000000"/>
                <w:sz w:val="22"/>
                <w:szCs w:val="22"/>
              </w:rPr>
            </w:pPr>
            <w:ins w:id="81624" w:author="pete jones" w:date="2022-01-11T16:47:00Z">
              <w:r w:rsidRPr="00910219">
                <w:rPr>
                  <w:rFonts w:ascii="Calibri" w:hAnsi="Calibri" w:cs="Calibri"/>
                  <w:color w:val="000000"/>
                  <w:sz w:val="22"/>
                  <w:szCs w:val="22"/>
                </w:rPr>
                <w:t>Unclear</w:t>
              </w:r>
            </w:ins>
          </w:p>
        </w:tc>
      </w:tr>
      <w:tr w:rsidR="00910219" w:rsidRPr="00910219" w14:paraId="4EF0ACFB" w14:textId="77777777" w:rsidTr="00910219">
        <w:trPr>
          <w:trHeight w:val="315"/>
          <w:ins w:id="81625" w:author="pete jones" w:date="2022-01-11T16:47:00Z"/>
        </w:trPr>
        <w:tc>
          <w:tcPr>
            <w:tcW w:w="400" w:type="dxa"/>
            <w:tcBorders>
              <w:top w:val="nil"/>
              <w:left w:val="nil"/>
              <w:bottom w:val="nil"/>
              <w:right w:val="nil"/>
            </w:tcBorders>
            <w:shd w:val="clear" w:color="auto" w:fill="auto"/>
            <w:noWrap/>
            <w:vAlign w:val="center"/>
            <w:hideMark/>
          </w:tcPr>
          <w:p w14:paraId="00730E83" w14:textId="77777777" w:rsidR="00910219" w:rsidRPr="00910219" w:rsidRDefault="00910219" w:rsidP="00910219">
            <w:pPr>
              <w:spacing w:before="0" w:after="0" w:line="240" w:lineRule="auto"/>
              <w:jc w:val="center"/>
              <w:rPr>
                <w:ins w:id="81626" w:author="pete jones" w:date="2022-01-11T16:47:00Z"/>
                <w:rFonts w:ascii="Calibri" w:hAnsi="Calibri" w:cs="Calibri"/>
                <w:color w:val="000000"/>
                <w:sz w:val="22"/>
                <w:szCs w:val="22"/>
              </w:rPr>
            </w:pPr>
          </w:p>
        </w:tc>
        <w:tc>
          <w:tcPr>
            <w:tcW w:w="5669" w:type="dxa"/>
            <w:tcBorders>
              <w:top w:val="nil"/>
              <w:left w:val="nil"/>
              <w:bottom w:val="nil"/>
              <w:right w:val="nil"/>
            </w:tcBorders>
            <w:shd w:val="clear" w:color="auto" w:fill="auto"/>
            <w:noWrap/>
            <w:vAlign w:val="bottom"/>
            <w:hideMark/>
          </w:tcPr>
          <w:p w14:paraId="59006AD7" w14:textId="6AA5C930" w:rsidR="00910219" w:rsidRPr="00910219" w:rsidRDefault="00910219" w:rsidP="00910219">
            <w:pPr>
              <w:spacing w:before="0" w:after="0" w:line="240" w:lineRule="auto"/>
              <w:jc w:val="left"/>
              <w:rPr>
                <w:ins w:id="81627" w:author="pete jones" w:date="2022-01-11T16:47:00Z"/>
                <w:rFonts w:ascii="Calibri" w:hAnsi="Calibri" w:cs="Calibri"/>
                <w:color w:val="000000"/>
                <w:sz w:val="22"/>
                <w:szCs w:val="22"/>
              </w:rPr>
            </w:pPr>
            <w:ins w:id="81628" w:author="pete jones" w:date="2022-01-11T16:47:00Z">
              <w:r w:rsidRPr="00910219">
                <w:rPr>
                  <w:rFonts w:ascii="Calibri" w:hAnsi="Calibri" w:cs="Calibri"/>
                  <w:noProof/>
                  <w:color w:val="000000"/>
                  <w:sz w:val="22"/>
                  <w:szCs w:val="22"/>
                </w:rPr>
                <w:drawing>
                  <wp:anchor distT="0" distB="0" distL="114300" distR="114300" simplePos="0" relativeHeight="251709440" behindDoc="0" locked="0" layoutInCell="1" allowOverlap="1" wp14:anchorId="789567FF" wp14:editId="556AACFA">
                    <wp:simplePos x="0" y="0"/>
                    <wp:positionH relativeFrom="column">
                      <wp:posOffset>0</wp:posOffset>
                    </wp:positionH>
                    <wp:positionV relativeFrom="paragraph">
                      <wp:posOffset>171450</wp:posOffset>
                    </wp:positionV>
                    <wp:extent cx="2524125" cy="923925"/>
                    <wp:effectExtent l="0" t="0" r="9525" b="9525"/>
                    <wp:wrapNone/>
                    <wp:docPr id="345253034" name="Chart 345253034">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8"/>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720FF803" w14:textId="77777777">
              <w:trPr>
                <w:trHeight w:val="315"/>
                <w:tblCellSpacing w:w="0" w:type="dxa"/>
                <w:ins w:id="81629" w:author="pete jones" w:date="2022-01-11T16:47: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00F9D3E" w14:textId="77777777" w:rsidR="00910219" w:rsidRPr="00910219" w:rsidRDefault="00910219" w:rsidP="00910219">
                  <w:pPr>
                    <w:spacing w:before="0" w:after="0" w:line="240" w:lineRule="auto"/>
                    <w:jc w:val="left"/>
                    <w:rPr>
                      <w:ins w:id="81630" w:author="pete jones" w:date="2022-01-11T16:47:00Z"/>
                      <w:rFonts w:ascii="Calibri" w:hAnsi="Calibri" w:cs="Calibri"/>
                      <w:b/>
                      <w:bCs/>
                      <w:i/>
                      <w:iCs/>
                      <w:color w:val="000000"/>
                      <w:sz w:val="22"/>
                      <w:szCs w:val="22"/>
                    </w:rPr>
                  </w:pPr>
                  <w:ins w:id="81631" w:author="pete jones" w:date="2022-01-11T16:47:00Z">
                    <w:r w:rsidRPr="00910219">
                      <w:rPr>
                        <w:rFonts w:ascii="Calibri" w:hAnsi="Calibri" w:cs="Calibri"/>
                        <w:b/>
                        <w:bCs/>
                        <w:i/>
                        <w:iCs/>
                        <w:color w:val="000000"/>
                        <w:sz w:val="22"/>
                        <w:szCs w:val="22"/>
                      </w:rPr>
                      <w:t>Type of module category</w:t>
                    </w:r>
                  </w:ins>
                </w:p>
              </w:tc>
            </w:tr>
          </w:tbl>
          <w:p w14:paraId="69AA7689" w14:textId="77777777" w:rsidR="00910219" w:rsidRPr="00910219" w:rsidRDefault="00910219" w:rsidP="00910219">
            <w:pPr>
              <w:spacing w:before="0" w:after="0" w:line="240" w:lineRule="auto"/>
              <w:jc w:val="left"/>
              <w:rPr>
                <w:ins w:id="81632" w:author="pete jones" w:date="2022-01-11T16:47: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4B925F87" w14:textId="77777777" w:rsidR="00910219" w:rsidRPr="00910219" w:rsidRDefault="00910219" w:rsidP="00910219">
            <w:pPr>
              <w:spacing w:before="0" w:after="0" w:line="240" w:lineRule="auto"/>
              <w:jc w:val="right"/>
              <w:rPr>
                <w:ins w:id="81633" w:author="pete jones" w:date="2022-01-11T16:47:00Z"/>
                <w:rFonts w:ascii="Calibri" w:hAnsi="Calibri" w:cs="Calibri"/>
                <w:color w:val="000000"/>
                <w:sz w:val="22"/>
                <w:szCs w:val="22"/>
              </w:rPr>
            </w:pPr>
            <w:ins w:id="81634" w:author="pete jones" w:date="2022-01-11T16:47:00Z">
              <w:r w:rsidRPr="0091021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49679E40" w14:textId="77777777" w:rsidR="00910219" w:rsidRPr="00910219" w:rsidRDefault="00910219" w:rsidP="00910219">
            <w:pPr>
              <w:spacing w:before="0" w:after="0" w:line="240" w:lineRule="auto"/>
              <w:jc w:val="right"/>
              <w:rPr>
                <w:ins w:id="81635" w:author="pete jones" w:date="2022-01-11T16:47: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272EDFC8" w14:textId="77777777" w:rsidR="00910219" w:rsidRPr="00910219" w:rsidRDefault="00910219" w:rsidP="00910219">
            <w:pPr>
              <w:spacing w:before="0" w:after="0" w:line="240" w:lineRule="auto"/>
              <w:jc w:val="left"/>
              <w:rPr>
                <w:ins w:id="81636"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4C4BD006" w14:textId="77777777" w:rsidR="00910219" w:rsidRPr="00910219" w:rsidRDefault="00910219" w:rsidP="00910219">
            <w:pPr>
              <w:spacing w:before="0" w:after="0" w:line="240" w:lineRule="auto"/>
              <w:jc w:val="left"/>
              <w:rPr>
                <w:ins w:id="81637"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3786441" w14:textId="77777777" w:rsidR="00910219" w:rsidRPr="00910219" w:rsidRDefault="00910219" w:rsidP="00910219">
            <w:pPr>
              <w:spacing w:before="0" w:after="0" w:line="240" w:lineRule="auto"/>
              <w:jc w:val="left"/>
              <w:rPr>
                <w:ins w:id="81638"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CAABE93" w14:textId="77777777" w:rsidR="00910219" w:rsidRPr="00910219" w:rsidRDefault="00910219" w:rsidP="00910219">
            <w:pPr>
              <w:spacing w:before="0" w:after="0" w:line="240" w:lineRule="auto"/>
              <w:jc w:val="left"/>
              <w:rPr>
                <w:ins w:id="81639" w:author="pete jones" w:date="2022-01-11T16:47:00Z"/>
                <w:rFonts w:ascii="Times New Roman" w:hAnsi="Times New Roman" w:cs="Times New Roman"/>
                <w:sz w:val="20"/>
                <w:szCs w:val="20"/>
              </w:rPr>
            </w:pPr>
          </w:p>
        </w:tc>
        <w:tc>
          <w:tcPr>
            <w:tcW w:w="366" w:type="dxa"/>
            <w:tcBorders>
              <w:top w:val="nil"/>
              <w:left w:val="nil"/>
              <w:bottom w:val="nil"/>
              <w:right w:val="nil"/>
            </w:tcBorders>
            <w:shd w:val="clear" w:color="auto" w:fill="auto"/>
            <w:noWrap/>
            <w:vAlign w:val="center"/>
            <w:hideMark/>
          </w:tcPr>
          <w:p w14:paraId="0D5DC048" w14:textId="77777777" w:rsidR="00910219" w:rsidRPr="00910219" w:rsidRDefault="00910219" w:rsidP="00910219">
            <w:pPr>
              <w:spacing w:before="0" w:after="0" w:line="240" w:lineRule="auto"/>
              <w:jc w:val="left"/>
              <w:rPr>
                <w:ins w:id="81640" w:author="pete jones" w:date="2022-01-11T16:47:00Z"/>
                <w:rFonts w:ascii="Times New Roman" w:hAnsi="Times New Roman" w:cs="Times New Roman"/>
                <w:sz w:val="20"/>
                <w:szCs w:val="20"/>
              </w:rPr>
            </w:pPr>
          </w:p>
        </w:tc>
        <w:tc>
          <w:tcPr>
            <w:tcW w:w="366" w:type="dxa"/>
            <w:tcBorders>
              <w:top w:val="nil"/>
              <w:left w:val="nil"/>
              <w:bottom w:val="nil"/>
              <w:right w:val="nil"/>
            </w:tcBorders>
            <w:shd w:val="clear" w:color="auto" w:fill="auto"/>
            <w:noWrap/>
            <w:vAlign w:val="center"/>
            <w:hideMark/>
          </w:tcPr>
          <w:p w14:paraId="60A64A71" w14:textId="77777777" w:rsidR="00910219" w:rsidRPr="00910219" w:rsidRDefault="00910219" w:rsidP="00910219">
            <w:pPr>
              <w:spacing w:before="0" w:after="0" w:line="240" w:lineRule="auto"/>
              <w:jc w:val="center"/>
              <w:rPr>
                <w:ins w:id="81641" w:author="pete jones" w:date="2022-01-11T16:47:00Z"/>
                <w:rFonts w:ascii="Times New Roman" w:hAnsi="Times New Roman" w:cs="Times New Roman"/>
                <w:sz w:val="20"/>
                <w:szCs w:val="20"/>
              </w:rPr>
            </w:pPr>
          </w:p>
        </w:tc>
        <w:tc>
          <w:tcPr>
            <w:tcW w:w="366" w:type="dxa"/>
            <w:tcBorders>
              <w:top w:val="nil"/>
              <w:left w:val="nil"/>
              <w:bottom w:val="nil"/>
              <w:right w:val="nil"/>
            </w:tcBorders>
            <w:shd w:val="clear" w:color="auto" w:fill="auto"/>
            <w:noWrap/>
            <w:vAlign w:val="center"/>
            <w:hideMark/>
          </w:tcPr>
          <w:p w14:paraId="6682CB68" w14:textId="77777777" w:rsidR="00910219" w:rsidRPr="00910219" w:rsidRDefault="00910219" w:rsidP="00910219">
            <w:pPr>
              <w:spacing w:before="0" w:after="0" w:line="240" w:lineRule="auto"/>
              <w:jc w:val="center"/>
              <w:rPr>
                <w:ins w:id="81642" w:author="pete jones" w:date="2022-01-11T16:47:00Z"/>
                <w:rFonts w:ascii="Times New Roman" w:hAnsi="Times New Roman" w:cs="Times New Roman"/>
                <w:sz w:val="20"/>
                <w:szCs w:val="20"/>
              </w:rPr>
            </w:pPr>
          </w:p>
        </w:tc>
        <w:tc>
          <w:tcPr>
            <w:tcW w:w="432" w:type="dxa"/>
            <w:tcBorders>
              <w:top w:val="nil"/>
              <w:left w:val="nil"/>
              <w:bottom w:val="nil"/>
              <w:right w:val="nil"/>
            </w:tcBorders>
            <w:shd w:val="clear" w:color="auto" w:fill="auto"/>
            <w:noWrap/>
            <w:vAlign w:val="center"/>
            <w:hideMark/>
          </w:tcPr>
          <w:p w14:paraId="42C2465F" w14:textId="77777777" w:rsidR="00910219" w:rsidRPr="00910219" w:rsidRDefault="00910219" w:rsidP="00910219">
            <w:pPr>
              <w:spacing w:before="0" w:after="0" w:line="240" w:lineRule="auto"/>
              <w:jc w:val="center"/>
              <w:rPr>
                <w:ins w:id="81643" w:author="pete jones" w:date="2022-01-11T16:47:00Z"/>
                <w:rFonts w:ascii="Times New Roman" w:hAnsi="Times New Roman" w:cs="Times New Roman"/>
                <w:sz w:val="20"/>
                <w:szCs w:val="20"/>
              </w:rPr>
            </w:pPr>
          </w:p>
        </w:tc>
        <w:tc>
          <w:tcPr>
            <w:tcW w:w="432" w:type="dxa"/>
            <w:tcBorders>
              <w:top w:val="nil"/>
              <w:left w:val="nil"/>
              <w:bottom w:val="nil"/>
              <w:right w:val="nil"/>
            </w:tcBorders>
            <w:shd w:val="clear" w:color="auto" w:fill="auto"/>
            <w:noWrap/>
            <w:vAlign w:val="center"/>
            <w:hideMark/>
          </w:tcPr>
          <w:p w14:paraId="32129270" w14:textId="77777777" w:rsidR="00910219" w:rsidRPr="00910219" w:rsidRDefault="00910219" w:rsidP="00910219">
            <w:pPr>
              <w:spacing w:before="0" w:after="0" w:line="240" w:lineRule="auto"/>
              <w:jc w:val="center"/>
              <w:rPr>
                <w:ins w:id="81644" w:author="pete jones" w:date="2022-01-11T16:47:00Z"/>
                <w:rFonts w:ascii="Times New Roman" w:hAnsi="Times New Roman" w:cs="Times New Roman"/>
                <w:sz w:val="20"/>
                <w:szCs w:val="20"/>
              </w:rPr>
            </w:pPr>
          </w:p>
        </w:tc>
        <w:tc>
          <w:tcPr>
            <w:tcW w:w="438" w:type="dxa"/>
            <w:tcBorders>
              <w:top w:val="nil"/>
              <w:left w:val="nil"/>
              <w:bottom w:val="nil"/>
              <w:right w:val="nil"/>
            </w:tcBorders>
            <w:shd w:val="clear" w:color="auto" w:fill="auto"/>
            <w:noWrap/>
            <w:vAlign w:val="center"/>
            <w:hideMark/>
          </w:tcPr>
          <w:p w14:paraId="0D88AA0F" w14:textId="77777777" w:rsidR="00910219" w:rsidRPr="00910219" w:rsidRDefault="00910219" w:rsidP="00910219">
            <w:pPr>
              <w:spacing w:before="0" w:after="0" w:line="240" w:lineRule="auto"/>
              <w:jc w:val="center"/>
              <w:rPr>
                <w:ins w:id="81645" w:author="pete jones" w:date="2022-01-11T16:47:00Z"/>
                <w:rFonts w:ascii="Times New Roman" w:hAnsi="Times New Roman" w:cs="Times New Roman"/>
                <w:sz w:val="20"/>
                <w:szCs w:val="20"/>
              </w:rPr>
            </w:pPr>
          </w:p>
        </w:tc>
      </w:tr>
      <w:tr w:rsidR="00910219" w:rsidRPr="00910219" w14:paraId="46E2EBA4" w14:textId="77777777" w:rsidTr="00910219">
        <w:trPr>
          <w:trHeight w:val="315"/>
          <w:ins w:id="81646" w:author="pete jones" w:date="2022-01-11T16:47:00Z"/>
        </w:trPr>
        <w:tc>
          <w:tcPr>
            <w:tcW w:w="400" w:type="dxa"/>
            <w:tcBorders>
              <w:top w:val="nil"/>
              <w:left w:val="nil"/>
              <w:bottom w:val="nil"/>
              <w:right w:val="nil"/>
            </w:tcBorders>
            <w:shd w:val="clear" w:color="auto" w:fill="auto"/>
            <w:noWrap/>
            <w:vAlign w:val="center"/>
            <w:hideMark/>
          </w:tcPr>
          <w:p w14:paraId="0229077B" w14:textId="77777777" w:rsidR="00910219" w:rsidRPr="00910219" w:rsidRDefault="00910219" w:rsidP="00910219">
            <w:pPr>
              <w:spacing w:before="0" w:after="0" w:line="240" w:lineRule="auto"/>
              <w:jc w:val="center"/>
              <w:rPr>
                <w:ins w:id="81647" w:author="pete jones" w:date="2022-01-11T16:47:00Z"/>
                <w:rFonts w:ascii="Times New Roman" w:hAnsi="Times New Roman" w:cs="Times New Roman"/>
                <w:sz w:val="20"/>
                <w:szCs w:val="20"/>
              </w:rPr>
            </w:pPr>
          </w:p>
        </w:tc>
        <w:tc>
          <w:tcPr>
            <w:tcW w:w="5669" w:type="dxa"/>
            <w:tcBorders>
              <w:top w:val="nil"/>
              <w:left w:val="single" w:sz="8" w:space="0" w:color="auto"/>
              <w:bottom w:val="single" w:sz="4" w:space="0" w:color="auto"/>
              <w:right w:val="single" w:sz="8" w:space="0" w:color="auto"/>
            </w:tcBorders>
            <w:shd w:val="clear" w:color="auto" w:fill="auto"/>
            <w:noWrap/>
            <w:vAlign w:val="center"/>
            <w:hideMark/>
          </w:tcPr>
          <w:p w14:paraId="7B10BB8B" w14:textId="77777777" w:rsidR="00910219" w:rsidRPr="00910219" w:rsidRDefault="00910219" w:rsidP="00910219">
            <w:pPr>
              <w:spacing w:before="0" w:after="0" w:line="240" w:lineRule="auto"/>
              <w:jc w:val="right"/>
              <w:rPr>
                <w:ins w:id="81648" w:author="pete jones" w:date="2022-01-11T16:47:00Z"/>
                <w:rFonts w:ascii="Calibri" w:hAnsi="Calibri" w:cs="Calibri"/>
                <w:sz w:val="22"/>
                <w:szCs w:val="22"/>
              </w:rPr>
            </w:pPr>
            <w:ins w:id="81649" w:author="pete jones" w:date="2022-01-11T16:47:00Z">
              <w:r w:rsidRPr="0091021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4BF7B6BD" w14:textId="77777777" w:rsidR="00910219" w:rsidRPr="00910219" w:rsidRDefault="00910219" w:rsidP="00910219">
            <w:pPr>
              <w:spacing w:before="0" w:after="0" w:line="240" w:lineRule="auto"/>
              <w:jc w:val="center"/>
              <w:rPr>
                <w:ins w:id="81650" w:author="pete jones" w:date="2022-01-11T16:47:00Z"/>
                <w:rFonts w:ascii="Calibri" w:hAnsi="Calibri" w:cs="Calibri"/>
                <w:color w:val="000000"/>
                <w:sz w:val="22"/>
                <w:szCs w:val="22"/>
              </w:rPr>
            </w:pPr>
            <w:ins w:id="81651" w:author="pete jones" w:date="2022-01-11T16:47:00Z">
              <w:r w:rsidRPr="00910219">
                <w:rPr>
                  <w:rFonts w:ascii="Calibri" w:hAnsi="Calibri" w:cs="Calibri"/>
                  <w:color w:val="000000"/>
                  <w:sz w:val="22"/>
                  <w:szCs w:val="22"/>
                </w:rPr>
                <w:t>1</w:t>
              </w:r>
            </w:ins>
          </w:p>
        </w:tc>
        <w:tc>
          <w:tcPr>
            <w:tcW w:w="424" w:type="dxa"/>
            <w:tcBorders>
              <w:top w:val="nil"/>
              <w:left w:val="nil"/>
              <w:bottom w:val="nil"/>
              <w:right w:val="nil"/>
            </w:tcBorders>
            <w:shd w:val="clear" w:color="auto" w:fill="auto"/>
            <w:noWrap/>
            <w:vAlign w:val="center"/>
            <w:hideMark/>
          </w:tcPr>
          <w:p w14:paraId="792A4926" w14:textId="77777777" w:rsidR="00910219" w:rsidRPr="00910219" w:rsidRDefault="00910219" w:rsidP="00910219">
            <w:pPr>
              <w:spacing w:before="0" w:after="0" w:line="240" w:lineRule="auto"/>
              <w:jc w:val="center"/>
              <w:rPr>
                <w:ins w:id="81652" w:author="pete jones" w:date="2022-01-11T16:47: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6645247F" w14:textId="77777777" w:rsidR="00910219" w:rsidRPr="00910219" w:rsidRDefault="00910219" w:rsidP="00910219">
            <w:pPr>
              <w:spacing w:before="0" w:after="0" w:line="240" w:lineRule="auto"/>
              <w:jc w:val="left"/>
              <w:rPr>
                <w:ins w:id="81653"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5961959" w14:textId="77777777" w:rsidR="00910219" w:rsidRPr="00910219" w:rsidRDefault="00910219" w:rsidP="00910219">
            <w:pPr>
              <w:spacing w:before="0" w:after="0" w:line="240" w:lineRule="auto"/>
              <w:jc w:val="left"/>
              <w:rPr>
                <w:ins w:id="81654"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A570C73" w14:textId="77777777" w:rsidR="00910219" w:rsidRPr="00910219" w:rsidRDefault="00910219" w:rsidP="00910219">
            <w:pPr>
              <w:spacing w:before="0" w:after="0" w:line="240" w:lineRule="auto"/>
              <w:jc w:val="left"/>
              <w:rPr>
                <w:ins w:id="81655"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8857C8F" w14:textId="77777777" w:rsidR="00910219" w:rsidRPr="00910219" w:rsidRDefault="00910219" w:rsidP="00910219">
            <w:pPr>
              <w:spacing w:before="0" w:after="0" w:line="240" w:lineRule="auto"/>
              <w:jc w:val="left"/>
              <w:rPr>
                <w:ins w:id="81656" w:author="pete jones" w:date="2022-01-11T16:47:00Z"/>
                <w:rFonts w:ascii="Times New Roman" w:hAnsi="Times New Roman" w:cs="Times New Roman"/>
                <w:sz w:val="20"/>
                <w:szCs w:val="20"/>
              </w:rPr>
            </w:pPr>
          </w:p>
        </w:tc>
        <w:tc>
          <w:tcPr>
            <w:tcW w:w="366" w:type="dxa"/>
            <w:tcBorders>
              <w:top w:val="nil"/>
              <w:left w:val="nil"/>
              <w:bottom w:val="nil"/>
              <w:right w:val="nil"/>
            </w:tcBorders>
            <w:shd w:val="clear" w:color="auto" w:fill="auto"/>
            <w:noWrap/>
            <w:vAlign w:val="bottom"/>
            <w:hideMark/>
          </w:tcPr>
          <w:p w14:paraId="24083931" w14:textId="77777777" w:rsidR="00910219" w:rsidRPr="00910219" w:rsidRDefault="00910219" w:rsidP="00910219">
            <w:pPr>
              <w:spacing w:before="0" w:after="0" w:line="240" w:lineRule="auto"/>
              <w:jc w:val="left"/>
              <w:rPr>
                <w:ins w:id="81657" w:author="pete jones" w:date="2022-01-11T16:47:00Z"/>
                <w:rFonts w:ascii="Times New Roman" w:hAnsi="Times New Roman" w:cs="Times New Roman"/>
                <w:sz w:val="20"/>
                <w:szCs w:val="20"/>
              </w:rPr>
            </w:pPr>
          </w:p>
        </w:tc>
        <w:tc>
          <w:tcPr>
            <w:tcW w:w="366" w:type="dxa"/>
            <w:tcBorders>
              <w:top w:val="nil"/>
              <w:left w:val="nil"/>
              <w:bottom w:val="nil"/>
              <w:right w:val="nil"/>
            </w:tcBorders>
            <w:shd w:val="clear" w:color="auto" w:fill="auto"/>
            <w:noWrap/>
            <w:vAlign w:val="bottom"/>
            <w:hideMark/>
          </w:tcPr>
          <w:p w14:paraId="6A86CBF7" w14:textId="77777777" w:rsidR="00910219" w:rsidRPr="00910219" w:rsidRDefault="00910219" w:rsidP="00910219">
            <w:pPr>
              <w:spacing w:before="0" w:after="0" w:line="240" w:lineRule="auto"/>
              <w:jc w:val="left"/>
              <w:rPr>
                <w:ins w:id="81658" w:author="pete jones" w:date="2022-01-11T16:47:00Z"/>
                <w:rFonts w:ascii="Times New Roman" w:hAnsi="Times New Roman" w:cs="Times New Roman"/>
                <w:sz w:val="20"/>
                <w:szCs w:val="20"/>
              </w:rPr>
            </w:pPr>
          </w:p>
        </w:tc>
        <w:tc>
          <w:tcPr>
            <w:tcW w:w="366" w:type="dxa"/>
            <w:tcBorders>
              <w:top w:val="nil"/>
              <w:left w:val="nil"/>
              <w:bottom w:val="nil"/>
              <w:right w:val="nil"/>
            </w:tcBorders>
            <w:shd w:val="clear" w:color="auto" w:fill="auto"/>
            <w:noWrap/>
            <w:vAlign w:val="center"/>
            <w:hideMark/>
          </w:tcPr>
          <w:p w14:paraId="504BA14A" w14:textId="77777777" w:rsidR="00910219" w:rsidRPr="00910219" w:rsidRDefault="00910219" w:rsidP="00910219">
            <w:pPr>
              <w:spacing w:before="0" w:after="0" w:line="240" w:lineRule="auto"/>
              <w:jc w:val="left"/>
              <w:rPr>
                <w:ins w:id="81659" w:author="pete jones" w:date="2022-01-11T16:47:00Z"/>
                <w:rFonts w:ascii="Times New Roman" w:hAnsi="Times New Roman" w:cs="Times New Roman"/>
                <w:sz w:val="20"/>
                <w:szCs w:val="20"/>
              </w:rPr>
            </w:pPr>
          </w:p>
        </w:tc>
        <w:tc>
          <w:tcPr>
            <w:tcW w:w="432" w:type="dxa"/>
            <w:tcBorders>
              <w:top w:val="nil"/>
              <w:left w:val="nil"/>
              <w:bottom w:val="nil"/>
              <w:right w:val="nil"/>
            </w:tcBorders>
            <w:shd w:val="clear" w:color="auto" w:fill="auto"/>
            <w:noWrap/>
            <w:vAlign w:val="center"/>
            <w:hideMark/>
          </w:tcPr>
          <w:p w14:paraId="00777691" w14:textId="77777777" w:rsidR="00910219" w:rsidRPr="00910219" w:rsidRDefault="00910219" w:rsidP="00910219">
            <w:pPr>
              <w:spacing w:before="0" w:after="0" w:line="240" w:lineRule="auto"/>
              <w:jc w:val="center"/>
              <w:rPr>
                <w:ins w:id="81660" w:author="pete jones" w:date="2022-01-11T16:47:00Z"/>
                <w:rFonts w:ascii="Times New Roman" w:hAnsi="Times New Roman" w:cs="Times New Roman"/>
                <w:sz w:val="20"/>
                <w:szCs w:val="20"/>
              </w:rPr>
            </w:pPr>
          </w:p>
        </w:tc>
        <w:tc>
          <w:tcPr>
            <w:tcW w:w="432" w:type="dxa"/>
            <w:tcBorders>
              <w:top w:val="nil"/>
              <w:left w:val="nil"/>
              <w:bottom w:val="nil"/>
              <w:right w:val="nil"/>
            </w:tcBorders>
            <w:shd w:val="clear" w:color="auto" w:fill="auto"/>
            <w:noWrap/>
            <w:vAlign w:val="center"/>
            <w:hideMark/>
          </w:tcPr>
          <w:p w14:paraId="020C549F" w14:textId="77777777" w:rsidR="00910219" w:rsidRPr="00910219" w:rsidRDefault="00910219" w:rsidP="00910219">
            <w:pPr>
              <w:spacing w:before="0" w:after="0" w:line="240" w:lineRule="auto"/>
              <w:jc w:val="center"/>
              <w:rPr>
                <w:ins w:id="81661" w:author="pete jones" w:date="2022-01-11T16:47:00Z"/>
                <w:rFonts w:ascii="Times New Roman" w:hAnsi="Times New Roman" w:cs="Times New Roman"/>
                <w:sz w:val="20"/>
                <w:szCs w:val="20"/>
              </w:rPr>
            </w:pPr>
          </w:p>
        </w:tc>
        <w:tc>
          <w:tcPr>
            <w:tcW w:w="438" w:type="dxa"/>
            <w:tcBorders>
              <w:top w:val="nil"/>
              <w:left w:val="nil"/>
              <w:bottom w:val="nil"/>
              <w:right w:val="nil"/>
            </w:tcBorders>
            <w:shd w:val="clear" w:color="auto" w:fill="auto"/>
            <w:noWrap/>
            <w:vAlign w:val="center"/>
            <w:hideMark/>
          </w:tcPr>
          <w:p w14:paraId="2E17173B" w14:textId="77777777" w:rsidR="00910219" w:rsidRPr="00910219" w:rsidRDefault="00910219" w:rsidP="00910219">
            <w:pPr>
              <w:spacing w:before="0" w:after="0" w:line="240" w:lineRule="auto"/>
              <w:jc w:val="center"/>
              <w:rPr>
                <w:ins w:id="81662" w:author="pete jones" w:date="2022-01-11T16:47:00Z"/>
                <w:rFonts w:ascii="Times New Roman" w:hAnsi="Times New Roman" w:cs="Times New Roman"/>
                <w:sz w:val="20"/>
                <w:szCs w:val="20"/>
              </w:rPr>
            </w:pPr>
          </w:p>
        </w:tc>
      </w:tr>
      <w:tr w:rsidR="00910219" w:rsidRPr="00910219" w14:paraId="55AF49E1" w14:textId="77777777" w:rsidTr="00910219">
        <w:trPr>
          <w:trHeight w:val="300"/>
          <w:ins w:id="81663" w:author="pete jones" w:date="2022-01-11T16:47:00Z"/>
        </w:trPr>
        <w:tc>
          <w:tcPr>
            <w:tcW w:w="400" w:type="dxa"/>
            <w:tcBorders>
              <w:top w:val="nil"/>
              <w:left w:val="nil"/>
              <w:bottom w:val="nil"/>
              <w:right w:val="nil"/>
            </w:tcBorders>
            <w:shd w:val="clear" w:color="auto" w:fill="auto"/>
            <w:noWrap/>
            <w:vAlign w:val="center"/>
            <w:hideMark/>
          </w:tcPr>
          <w:p w14:paraId="0A76BC6C" w14:textId="77777777" w:rsidR="00910219" w:rsidRPr="00910219" w:rsidRDefault="00910219" w:rsidP="00910219">
            <w:pPr>
              <w:spacing w:before="0" w:after="0" w:line="240" w:lineRule="auto"/>
              <w:jc w:val="center"/>
              <w:rPr>
                <w:ins w:id="81664" w:author="pete jones" w:date="2022-01-11T16:47:00Z"/>
                <w:rFonts w:ascii="Times New Roman" w:hAnsi="Times New Roman" w:cs="Times New Roman"/>
                <w:sz w:val="20"/>
                <w:szCs w:val="20"/>
              </w:rPr>
            </w:pPr>
          </w:p>
        </w:tc>
        <w:tc>
          <w:tcPr>
            <w:tcW w:w="5669" w:type="dxa"/>
            <w:tcBorders>
              <w:top w:val="nil"/>
              <w:left w:val="single" w:sz="8" w:space="0" w:color="auto"/>
              <w:bottom w:val="single" w:sz="4" w:space="0" w:color="auto"/>
              <w:right w:val="single" w:sz="8" w:space="0" w:color="auto"/>
            </w:tcBorders>
            <w:shd w:val="clear" w:color="auto" w:fill="auto"/>
            <w:noWrap/>
            <w:vAlign w:val="center"/>
            <w:hideMark/>
          </w:tcPr>
          <w:p w14:paraId="0827421F" w14:textId="77777777" w:rsidR="00910219" w:rsidRPr="00910219" w:rsidRDefault="00910219" w:rsidP="00910219">
            <w:pPr>
              <w:spacing w:before="0" w:after="0" w:line="240" w:lineRule="auto"/>
              <w:jc w:val="right"/>
              <w:rPr>
                <w:ins w:id="81665" w:author="pete jones" w:date="2022-01-11T16:47:00Z"/>
                <w:rFonts w:ascii="Calibri" w:hAnsi="Calibri" w:cs="Calibri"/>
                <w:sz w:val="22"/>
                <w:szCs w:val="22"/>
              </w:rPr>
            </w:pPr>
            <w:ins w:id="81666" w:author="pete jones" w:date="2022-01-11T16:47:00Z">
              <w:r w:rsidRPr="0091021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65204C4B" w14:textId="77777777" w:rsidR="00910219" w:rsidRPr="00910219" w:rsidRDefault="00910219" w:rsidP="00910219">
            <w:pPr>
              <w:spacing w:before="0" w:after="0" w:line="240" w:lineRule="auto"/>
              <w:jc w:val="center"/>
              <w:rPr>
                <w:ins w:id="81667" w:author="pete jones" w:date="2022-01-11T16:47:00Z"/>
                <w:rFonts w:ascii="Calibri" w:hAnsi="Calibri" w:cs="Calibri"/>
                <w:color w:val="000000"/>
                <w:sz w:val="22"/>
                <w:szCs w:val="22"/>
              </w:rPr>
            </w:pPr>
            <w:ins w:id="81668" w:author="pete jones" w:date="2022-01-11T16:47:00Z">
              <w:r w:rsidRPr="00910219">
                <w:rPr>
                  <w:rFonts w:ascii="Calibri" w:hAnsi="Calibri" w:cs="Calibri"/>
                  <w:color w:val="000000"/>
                  <w:sz w:val="22"/>
                  <w:szCs w:val="22"/>
                </w:rPr>
                <w:t>16</w:t>
              </w:r>
            </w:ins>
          </w:p>
        </w:tc>
        <w:tc>
          <w:tcPr>
            <w:tcW w:w="424" w:type="dxa"/>
            <w:tcBorders>
              <w:top w:val="nil"/>
              <w:left w:val="nil"/>
              <w:bottom w:val="nil"/>
              <w:right w:val="nil"/>
            </w:tcBorders>
            <w:shd w:val="clear" w:color="auto" w:fill="auto"/>
            <w:noWrap/>
            <w:vAlign w:val="center"/>
            <w:hideMark/>
          </w:tcPr>
          <w:p w14:paraId="231BB975" w14:textId="77777777" w:rsidR="00910219" w:rsidRPr="00910219" w:rsidRDefault="00910219" w:rsidP="00910219">
            <w:pPr>
              <w:spacing w:before="0" w:after="0" w:line="240" w:lineRule="auto"/>
              <w:jc w:val="center"/>
              <w:rPr>
                <w:ins w:id="81669" w:author="pete jones" w:date="2022-01-11T16:47: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79A679AB" w14:textId="77777777" w:rsidR="00910219" w:rsidRPr="00910219" w:rsidRDefault="00910219" w:rsidP="00910219">
            <w:pPr>
              <w:spacing w:before="0" w:after="0" w:line="240" w:lineRule="auto"/>
              <w:jc w:val="center"/>
              <w:rPr>
                <w:ins w:id="81670" w:author="pete jones" w:date="2022-01-11T16:47:00Z"/>
                <w:rFonts w:ascii="Calibri" w:hAnsi="Calibri" w:cs="Calibri"/>
                <w:color w:val="000000"/>
                <w:sz w:val="22"/>
                <w:szCs w:val="22"/>
              </w:rPr>
            </w:pPr>
            <w:ins w:id="81671" w:author="pete jones" w:date="2022-01-11T16:47: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2968FDC" w14:textId="77777777" w:rsidR="00910219" w:rsidRPr="00910219" w:rsidRDefault="00910219" w:rsidP="00910219">
            <w:pPr>
              <w:spacing w:before="0" w:after="0" w:line="240" w:lineRule="auto"/>
              <w:jc w:val="center"/>
              <w:rPr>
                <w:ins w:id="81672" w:author="pete jones" w:date="2022-01-11T16:47:00Z"/>
                <w:rFonts w:ascii="Calibri" w:hAnsi="Calibri" w:cs="Calibri"/>
                <w:color w:val="000000"/>
                <w:sz w:val="22"/>
                <w:szCs w:val="22"/>
              </w:rPr>
            </w:pPr>
            <w:ins w:id="81673" w:author="pete jones" w:date="2022-01-11T16:47: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5198C6A" w14:textId="77777777" w:rsidR="00910219" w:rsidRPr="00910219" w:rsidRDefault="00910219" w:rsidP="00910219">
            <w:pPr>
              <w:spacing w:before="0" w:after="0" w:line="240" w:lineRule="auto"/>
              <w:jc w:val="center"/>
              <w:rPr>
                <w:ins w:id="81674" w:author="pete jones" w:date="2022-01-11T16:47:00Z"/>
                <w:rFonts w:ascii="Calibri" w:hAnsi="Calibri" w:cs="Calibri"/>
                <w:color w:val="000000"/>
                <w:sz w:val="22"/>
                <w:szCs w:val="22"/>
              </w:rPr>
            </w:pPr>
            <w:ins w:id="81675" w:author="pete jones" w:date="2022-01-11T16:47: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02C9FC5" w14:textId="77777777" w:rsidR="00910219" w:rsidRPr="00910219" w:rsidRDefault="00910219" w:rsidP="00910219">
            <w:pPr>
              <w:spacing w:before="0" w:after="0" w:line="240" w:lineRule="auto"/>
              <w:jc w:val="center"/>
              <w:rPr>
                <w:ins w:id="81676" w:author="pete jones" w:date="2022-01-11T16:47:00Z"/>
                <w:rFonts w:ascii="Calibri" w:hAnsi="Calibri" w:cs="Calibri"/>
                <w:color w:val="000000"/>
                <w:sz w:val="22"/>
                <w:szCs w:val="22"/>
              </w:rPr>
            </w:pPr>
            <w:ins w:id="81677" w:author="pete jones" w:date="2022-01-11T16:47:00Z">
              <w:r w:rsidRPr="00910219">
                <w:rPr>
                  <w:rFonts w:ascii="Calibri" w:hAnsi="Calibri" w:cs="Calibri"/>
                  <w:color w:val="000000"/>
                  <w:sz w:val="22"/>
                  <w:szCs w:val="22"/>
                </w:rPr>
                <w:t>N/A</w:t>
              </w:r>
            </w:ins>
          </w:p>
        </w:tc>
        <w:tc>
          <w:tcPr>
            <w:tcW w:w="36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AFA0A34" w14:textId="77777777" w:rsidR="00910219" w:rsidRPr="00910219" w:rsidRDefault="00910219" w:rsidP="00910219">
            <w:pPr>
              <w:spacing w:before="0" w:after="0" w:line="240" w:lineRule="auto"/>
              <w:jc w:val="center"/>
              <w:rPr>
                <w:ins w:id="81678" w:author="pete jones" w:date="2022-01-11T16:47:00Z"/>
                <w:rFonts w:ascii="Calibri" w:hAnsi="Calibri" w:cs="Calibri"/>
                <w:color w:val="000000"/>
                <w:sz w:val="22"/>
                <w:szCs w:val="22"/>
              </w:rPr>
            </w:pPr>
            <w:ins w:id="81679" w:author="pete jones" w:date="2022-01-11T16:47:00Z">
              <w:r w:rsidRPr="00910219">
                <w:rPr>
                  <w:rFonts w:ascii="Calibri" w:hAnsi="Calibri" w:cs="Calibri"/>
                  <w:color w:val="000000"/>
                  <w:sz w:val="22"/>
                  <w:szCs w:val="22"/>
                </w:rPr>
                <w:t>N/A</w:t>
              </w:r>
            </w:ins>
          </w:p>
        </w:tc>
        <w:tc>
          <w:tcPr>
            <w:tcW w:w="36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5664B3A" w14:textId="77777777" w:rsidR="00910219" w:rsidRPr="00910219" w:rsidRDefault="00910219" w:rsidP="00910219">
            <w:pPr>
              <w:spacing w:before="0" w:after="0" w:line="240" w:lineRule="auto"/>
              <w:jc w:val="center"/>
              <w:rPr>
                <w:ins w:id="81680" w:author="pete jones" w:date="2022-01-11T16:47:00Z"/>
                <w:rFonts w:ascii="Calibri" w:hAnsi="Calibri" w:cs="Calibri"/>
                <w:color w:val="000000"/>
                <w:sz w:val="22"/>
                <w:szCs w:val="22"/>
              </w:rPr>
            </w:pPr>
            <w:ins w:id="81681" w:author="pete jones" w:date="2022-01-11T16:47:00Z">
              <w:r w:rsidRPr="00910219">
                <w:rPr>
                  <w:rFonts w:ascii="Calibri" w:hAnsi="Calibri" w:cs="Calibri"/>
                  <w:color w:val="000000"/>
                  <w:sz w:val="22"/>
                  <w:szCs w:val="22"/>
                </w:rPr>
                <w:t> </w:t>
              </w:r>
            </w:ins>
          </w:p>
        </w:tc>
        <w:tc>
          <w:tcPr>
            <w:tcW w:w="36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060BDED" w14:textId="77777777" w:rsidR="00910219" w:rsidRPr="00910219" w:rsidRDefault="00910219" w:rsidP="00910219">
            <w:pPr>
              <w:spacing w:before="0" w:after="0" w:line="240" w:lineRule="auto"/>
              <w:jc w:val="center"/>
              <w:rPr>
                <w:ins w:id="81682" w:author="pete jones" w:date="2022-01-11T16:47:00Z"/>
                <w:rFonts w:ascii="Calibri" w:hAnsi="Calibri" w:cs="Calibri"/>
                <w:color w:val="000000"/>
                <w:sz w:val="22"/>
                <w:szCs w:val="22"/>
              </w:rPr>
            </w:pPr>
            <w:ins w:id="81683" w:author="pete jones" w:date="2022-01-11T16:47:00Z">
              <w:r w:rsidRPr="00910219">
                <w:rPr>
                  <w:rFonts w:ascii="Calibri" w:hAnsi="Calibri" w:cs="Calibri"/>
                  <w:color w:val="000000"/>
                  <w:sz w:val="22"/>
                  <w:szCs w:val="22"/>
                </w:rPr>
                <w:t> </w:t>
              </w:r>
            </w:ins>
          </w:p>
        </w:tc>
        <w:tc>
          <w:tcPr>
            <w:tcW w:w="43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A62D602" w14:textId="77777777" w:rsidR="00910219" w:rsidRPr="00910219" w:rsidRDefault="00910219" w:rsidP="00910219">
            <w:pPr>
              <w:spacing w:before="0" w:after="0" w:line="240" w:lineRule="auto"/>
              <w:jc w:val="center"/>
              <w:rPr>
                <w:ins w:id="81684" w:author="pete jones" w:date="2022-01-11T16:47:00Z"/>
                <w:rFonts w:ascii="Calibri" w:hAnsi="Calibri" w:cs="Calibri"/>
                <w:color w:val="000000"/>
                <w:sz w:val="22"/>
                <w:szCs w:val="22"/>
              </w:rPr>
            </w:pPr>
            <w:ins w:id="81685" w:author="pete jones" w:date="2022-01-11T16:47:00Z">
              <w:r w:rsidRPr="00910219">
                <w:rPr>
                  <w:rFonts w:ascii="Calibri" w:hAnsi="Calibri" w:cs="Calibri"/>
                  <w:color w:val="000000"/>
                  <w:sz w:val="22"/>
                  <w:szCs w:val="22"/>
                </w:rPr>
                <w:t>33%</w:t>
              </w:r>
            </w:ins>
          </w:p>
        </w:tc>
        <w:tc>
          <w:tcPr>
            <w:tcW w:w="43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CB8EB4F" w14:textId="77777777" w:rsidR="00910219" w:rsidRPr="00910219" w:rsidRDefault="00910219" w:rsidP="00910219">
            <w:pPr>
              <w:spacing w:before="0" w:after="0" w:line="240" w:lineRule="auto"/>
              <w:jc w:val="center"/>
              <w:rPr>
                <w:ins w:id="81686" w:author="pete jones" w:date="2022-01-11T16:47:00Z"/>
                <w:rFonts w:ascii="Calibri" w:hAnsi="Calibri" w:cs="Calibri"/>
                <w:color w:val="000000"/>
                <w:sz w:val="22"/>
                <w:szCs w:val="22"/>
              </w:rPr>
            </w:pPr>
            <w:ins w:id="81687" w:author="pete jones" w:date="2022-01-11T16:47:00Z">
              <w:r w:rsidRPr="00910219">
                <w:rPr>
                  <w:rFonts w:ascii="Calibri" w:hAnsi="Calibri" w:cs="Calibri"/>
                  <w:color w:val="000000"/>
                  <w:sz w:val="22"/>
                  <w:szCs w:val="22"/>
                </w:rPr>
                <w:t>4%</w:t>
              </w:r>
            </w:ins>
          </w:p>
        </w:tc>
        <w:tc>
          <w:tcPr>
            <w:tcW w:w="438"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D2814B6" w14:textId="77777777" w:rsidR="00910219" w:rsidRPr="00910219" w:rsidRDefault="00910219" w:rsidP="00910219">
            <w:pPr>
              <w:spacing w:before="0" w:after="0" w:line="240" w:lineRule="auto"/>
              <w:jc w:val="center"/>
              <w:rPr>
                <w:ins w:id="81688" w:author="pete jones" w:date="2022-01-11T16:47:00Z"/>
                <w:rFonts w:ascii="Calibri" w:hAnsi="Calibri" w:cs="Calibri"/>
                <w:color w:val="000000"/>
                <w:sz w:val="22"/>
                <w:szCs w:val="22"/>
              </w:rPr>
            </w:pPr>
            <w:ins w:id="81689" w:author="pete jones" w:date="2022-01-11T16:47:00Z">
              <w:r w:rsidRPr="00910219">
                <w:rPr>
                  <w:rFonts w:ascii="Calibri" w:hAnsi="Calibri" w:cs="Calibri"/>
                  <w:color w:val="000000"/>
                  <w:sz w:val="22"/>
                  <w:szCs w:val="22"/>
                </w:rPr>
                <w:t>63%</w:t>
              </w:r>
            </w:ins>
          </w:p>
        </w:tc>
      </w:tr>
      <w:tr w:rsidR="00910219" w:rsidRPr="00910219" w14:paraId="7E0D543D" w14:textId="77777777" w:rsidTr="00910219">
        <w:trPr>
          <w:trHeight w:val="315"/>
          <w:ins w:id="81690" w:author="pete jones" w:date="2022-01-11T16:47:00Z"/>
        </w:trPr>
        <w:tc>
          <w:tcPr>
            <w:tcW w:w="400" w:type="dxa"/>
            <w:tcBorders>
              <w:top w:val="nil"/>
              <w:left w:val="nil"/>
              <w:bottom w:val="nil"/>
              <w:right w:val="nil"/>
            </w:tcBorders>
            <w:shd w:val="clear" w:color="auto" w:fill="auto"/>
            <w:noWrap/>
            <w:vAlign w:val="center"/>
            <w:hideMark/>
          </w:tcPr>
          <w:p w14:paraId="40B22CAE" w14:textId="77777777" w:rsidR="00910219" w:rsidRPr="00910219" w:rsidRDefault="00910219" w:rsidP="00910219">
            <w:pPr>
              <w:spacing w:before="0" w:after="0" w:line="240" w:lineRule="auto"/>
              <w:jc w:val="center"/>
              <w:rPr>
                <w:ins w:id="81691" w:author="pete jones" w:date="2022-01-11T16:47:00Z"/>
                <w:rFonts w:ascii="Calibri" w:hAnsi="Calibri" w:cs="Calibri"/>
                <w:color w:val="FFFFFF"/>
                <w:sz w:val="22"/>
                <w:szCs w:val="22"/>
              </w:rPr>
            </w:pPr>
            <w:ins w:id="81692" w:author="pete jones" w:date="2022-01-11T16:47:00Z">
              <w:r w:rsidRPr="00910219">
                <w:rPr>
                  <w:rFonts w:ascii="Calibri" w:hAnsi="Calibri" w:cs="Calibri"/>
                  <w:color w:val="FFFFFF"/>
                  <w:sz w:val="22"/>
                  <w:szCs w:val="22"/>
                </w:rPr>
                <w:t>4</w:t>
              </w:r>
            </w:ins>
          </w:p>
        </w:tc>
        <w:tc>
          <w:tcPr>
            <w:tcW w:w="5669" w:type="dxa"/>
            <w:tcBorders>
              <w:top w:val="nil"/>
              <w:left w:val="single" w:sz="8" w:space="0" w:color="auto"/>
              <w:bottom w:val="single" w:sz="4" w:space="0" w:color="auto"/>
              <w:right w:val="single" w:sz="8" w:space="0" w:color="auto"/>
            </w:tcBorders>
            <w:shd w:val="clear" w:color="auto" w:fill="auto"/>
            <w:noWrap/>
            <w:vAlign w:val="bottom"/>
            <w:hideMark/>
          </w:tcPr>
          <w:p w14:paraId="0E68F74A" w14:textId="77777777" w:rsidR="00910219" w:rsidRPr="00910219" w:rsidRDefault="00910219" w:rsidP="00910219">
            <w:pPr>
              <w:spacing w:before="0" w:after="0" w:line="240" w:lineRule="auto"/>
              <w:jc w:val="right"/>
              <w:rPr>
                <w:ins w:id="81693" w:author="pete jones" w:date="2022-01-11T16:47:00Z"/>
                <w:rFonts w:ascii="Calibri" w:hAnsi="Calibri" w:cs="Calibri"/>
                <w:sz w:val="22"/>
                <w:szCs w:val="22"/>
              </w:rPr>
            </w:pPr>
            <w:ins w:id="81694" w:author="pete jones" w:date="2022-01-11T16:47:00Z">
              <w:r w:rsidRPr="0091021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6BE390D2" w14:textId="77777777" w:rsidR="00910219" w:rsidRPr="00910219" w:rsidRDefault="00910219" w:rsidP="00910219">
            <w:pPr>
              <w:spacing w:before="0" w:after="0" w:line="240" w:lineRule="auto"/>
              <w:jc w:val="center"/>
              <w:rPr>
                <w:ins w:id="81695" w:author="pete jones" w:date="2022-01-11T16:47:00Z"/>
                <w:rFonts w:ascii="Calibri" w:hAnsi="Calibri" w:cs="Calibri"/>
                <w:sz w:val="22"/>
                <w:szCs w:val="22"/>
              </w:rPr>
            </w:pPr>
            <w:ins w:id="81696" w:author="pete jones" w:date="2022-01-11T16:47:00Z">
              <w:r w:rsidRPr="00910219">
                <w:rPr>
                  <w:rFonts w:ascii="Calibri" w:hAnsi="Calibri" w:cs="Calibri"/>
                  <w:sz w:val="22"/>
                  <w:szCs w:val="22"/>
                </w:rPr>
                <w:t>8</w:t>
              </w:r>
            </w:ins>
          </w:p>
        </w:tc>
        <w:tc>
          <w:tcPr>
            <w:tcW w:w="424" w:type="dxa"/>
            <w:tcBorders>
              <w:top w:val="nil"/>
              <w:left w:val="nil"/>
              <w:bottom w:val="nil"/>
              <w:right w:val="nil"/>
            </w:tcBorders>
            <w:shd w:val="clear" w:color="auto" w:fill="auto"/>
            <w:noWrap/>
            <w:vAlign w:val="bottom"/>
            <w:hideMark/>
          </w:tcPr>
          <w:p w14:paraId="1437B84F" w14:textId="77777777" w:rsidR="00910219" w:rsidRPr="00910219" w:rsidRDefault="00910219" w:rsidP="00910219">
            <w:pPr>
              <w:spacing w:before="0" w:after="0" w:line="240" w:lineRule="auto"/>
              <w:jc w:val="center"/>
              <w:rPr>
                <w:ins w:id="81697" w:author="pete jones" w:date="2022-01-11T16:47:00Z"/>
                <w:rFonts w:ascii="Calibri" w:hAnsi="Calibri" w:cs="Calibri"/>
                <w:color w:val="FFFFFF"/>
                <w:sz w:val="22"/>
                <w:szCs w:val="22"/>
              </w:rPr>
            </w:pPr>
            <w:ins w:id="81698" w:author="pete jones" w:date="2022-01-11T16:47:00Z">
              <w:r w:rsidRPr="0091021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38A67775" w14:textId="77777777" w:rsidR="00910219" w:rsidRPr="00910219" w:rsidRDefault="00910219" w:rsidP="00910219">
            <w:pPr>
              <w:spacing w:before="0" w:after="0" w:line="240" w:lineRule="auto"/>
              <w:jc w:val="left"/>
              <w:rPr>
                <w:ins w:id="81699" w:author="pete jones" w:date="2022-01-11T16:4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541854A" w14:textId="77777777" w:rsidR="00910219" w:rsidRPr="00910219" w:rsidRDefault="00910219" w:rsidP="00910219">
            <w:pPr>
              <w:spacing w:before="0" w:after="0" w:line="240" w:lineRule="auto"/>
              <w:jc w:val="left"/>
              <w:rPr>
                <w:ins w:id="81700" w:author="pete jones" w:date="2022-01-11T16:4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DA35428" w14:textId="77777777" w:rsidR="00910219" w:rsidRPr="00910219" w:rsidRDefault="00910219" w:rsidP="00910219">
            <w:pPr>
              <w:spacing w:before="0" w:after="0" w:line="240" w:lineRule="auto"/>
              <w:jc w:val="left"/>
              <w:rPr>
                <w:ins w:id="81701" w:author="pete jones" w:date="2022-01-11T16:4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DE04811" w14:textId="77777777" w:rsidR="00910219" w:rsidRPr="00910219" w:rsidRDefault="00910219" w:rsidP="00910219">
            <w:pPr>
              <w:spacing w:before="0" w:after="0" w:line="240" w:lineRule="auto"/>
              <w:jc w:val="left"/>
              <w:rPr>
                <w:ins w:id="81702" w:author="pete jones" w:date="2022-01-11T16:47:00Z"/>
                <w:rFonts w:ascii="Calibri" w:hAnsi="Calibri" w:cs="Calibri"/>
                <w:color w:val="000000"/>
                <w:sz w:val="22"/>
                <w:szCs w:val="22"/>
              </w:rPr>
            </w:pPr>
          </w:p>
        </w:tc>
        <w:tc>
          <w:tcPr>
            <w:tcW w:w="366" w:type="dxa"/>
            <w:vMerge/>
            <w:tcBorders>
              <w:top w:val="single" w:sz="8" w:space="0" w:color="auto"/>
              <w:left w:val="single" w:sz="4" w:space="0" w:color="auto"/>
              <w:bottom w:val="single" w:sz="8" w:space="0" w:color="000000"/>
              <w:right w:val="single" w:sz="4" w:space="0" w:color="auto"/>
            </w:tcBorders>
            <w:vAlign w:val="center"/>
            <w:hideMark/>
          </w:tcPr>
          <w:p w14:paraId="40397D3B" w14:textId="77777777" w:rsidR="00910219" w:rsidRPr="00910219" w:rsidRDefault="00910219" w:rsidP="00910219">
            <w:pPr>
              <w:spacing w:before="0" w:after="0" w:line="240" w:lineRule="auto"/>
              <w:jc w:val="left"/>
              <w:rPr>
                <w:ins w:id="81703" w:author="pete jones" w:date="2022-01-11T16:47:00Z"/>
                <w:rFonts w:ascii="Calibri" w:hAnsi="Calibri" w:cs="Calibri"/>
                <w:color w:val="000000"/>
                <w:sz w:val="22"/>
                <w:szCs w:val="22"/>
              </w:rPr>
            </w:pPr>
          </w:p>
        </w:tc>
        <w:tc>
          <w:tcPr>
            <w:tcW w:w="366" w:type="dxa"/>
            <w:vMerge/>
            <w:tcBorders>
              <w:top w:val="single" w:sz="8" w:space="0" w:color="auto"/>
              <w:left w:val="single" w:sz="4" w:space="0" w:color="auto"/>
              <w:bottom w:val="single" w:sz="8" w:space="0" w:color="000000"/>
              <w:right w:val="single" w:sz="4" w:space="0" w:color="auto"/>
            </w:tcBorders>
            <w:vAlign w:val="center"/>
            <w:hideMark/>
          </w:tcPr>
          <w:p w14:paraId="78861E17" w14:textId="77777777" w:rsidR="00910219" w:rsidRPr="00910219" w:rsidRDefault="00910219" w:rsidP="00910219">
            <w:pPr>
              <w:spacing w:before="0" w:after="0" w:line="240" w:lineRule="auto"/>
              <w:jc w:val="left"/>
              <w:rPr>
                <w:ins w:id="81704" w:author="pete jones" w:date="2022-01-11T16:47:00Z"/>
                <w:rFonts w:ascii="Calibri" w:hAnsi="Calibri" w:cs="Calibri"/>
                <w:color w:val="000000"/>
                <w:sz w:val="22"/>
                <w:szCs w:val="22"/>
              </w:rPr>
            </w:pPr>
          </w:p>
        </w:tc>
        <w:tc>
          <w:tcPr>
            <w:tcW w:w="366" w:type="dxa"/>
            <w:vMerge/>
            <w:tcBorders>
              <w:top w:val="single" w:sz="8" w:space="0" w:color="auto"/>
              <w:left w:val="single" w:sz="4" w:space="0" w:color="auto"/>
              <w:bottom w:val="single" w:sz="8" w:space="0" w:color="000000"/>
              <w:right w:val="single" w:sz="4" w:space="0" w:color="auto"/>
            </w:tcBorders>
            <w:vAlign w:val="center"/>
            <w:hideMark/>
          </w:tcPr>
          <w:p w14:paraId="4C3D5A81" w14:textId="77777777" w:rsidR="00910219" w:rsidRPr="00910219" w:rsidRDefault="00910219" w:rsidP="00910219">
            <w:pPr>
              <w:spacing w:before="0" w:after="0" w:line="240" w:lineRule="auto"/>
              <w:jc w:val="left"/>
              <w:rPr>
                <w:ins w:id="81705" w:author="pete jones" w:date="2022-01-11T16:47:00Z"/>
                <w:rFonts w:ascii="Calibri" w:hAnsi="Calibri" w:cs="Calibri"/>
                <w:color w:val="000000"/>
                <w:sz w:val="22"/>
                <w:szCs w:val="22"/>
              </w:rPr>
            </w:pPr>
          </w:p>
        </w:tc>
        <w:tc>
          <w:tcPr>
            <w:tcW w:w="432" w:type="dxa"/>
            <w:vMerge/>
            <w:tcBorders>
              <w:top w:val="single" w:sz="8" w:space="0" w:color="auto"/>
              <w:left w:val="single" w:sz="4" w:space="0" w:color="auto"/>
              <w:bottom w:val="single" w:sz="8" w:space="0" w:color="000000"/>
              <w:right w:val="single" w:sz="4" w:space="0" w:color="auto"/>
            </w:tcBorders>
            <w:vAlign w:val="center"/>
            <w:hideMark/>
          </w:tcPr>
          <w:p w14:paraId="68C5F455" w14:textId="77777777" w:rsidR="00910219" w:rsidRPr="00910219" w:rsidRDefault="00910219" w:rsidP="00910219">
            <w:pPr>
              <w:spacing w:before="0" w:after="0" w:line="240" w:lineRule="auto"/>
              <w:jc w:val="left"/>
              <w:rPr>
                <w:ins w:id="81706" w:author="pete jones" w:date="2022-01-11T16:47:00Z"/>
                <w:rFonts w:ascii="Calibri" w:hAnsi="Calibri" w:cs="Calibri"/>
                <w:color w:val="000000"/>
                <w:sz w:val="22"/>
                <w:szCs w:val="22"/>
              </w:rPr>
            </w:pPr>
          </w:p>
        </w:tc>
        <w:tc>
          <w:tcPr>
            <w:tcW w:w="432" w:type="dxa"/>
            <w:vMerge/>
            <w:tcBorders>
              <w:top w:val="single" w:sz="8" w:space="0" w:color="auto"/>
              <w:left w:val="single" w:sz="4" w:space="0" w:color="auto"/>
              <w:bottom w:val="single" w:sz="8" w:space="0" w:color="000000"/>
              <w:right w:val="single" w:sz="4" w:space="0" w:color="auto"/>
            </w:tcBorders>
            <w:vAlign w:val="center"/>
            <w:hideMark/>
          </w:tcPr>
          <w:p w14:paraId="0D3B492F" w14:textId="77777777" w:rsidR="00910219" w:rsidRPr="00910219" w:rsidRDefault="00910219" w:rsidP="00910219">
            <w:pPr>
              <w:spacing w:before="0" w:after="0" w:line="240" w:lineRule="auto"/>
              <w:jc w:val="left"/>
              <w:rPr>
                <w:ins w:id="81707" w:author="pete jones" w:date="2022-01-11T16:47:00Z"/>
                <w:rFonts w:ascii="Calibri" w:hAnsi="Calibri" w:cs="Calibri"/>
                <w:color w:val="000000"/>
                <w:sz w:val="22"/>
                <w:szCs w:val="22"/>
              </w:rPr>
            </w:pPr>
          </w:p>
        </w:tc>
        <w:tc>
          <w:tcPr>
            <w:tcW w:w="438" w:type="dxa"/>
            <w:vMerge/>
            <w:tcBorders>
              <w:top w:val="single" w:sz="8" w:space="0" w:color="auto"/>
              <w:left w:val="single" w:sz="4" w:space="0" w:color="auto"/>
              <w:bottom w:val="single" w:sz="8" w:space="0" w:color="000000"/>
              <w:right w:val="single" w:sz="4" w:space="0" w:color="auto"/>
            </w:tcBorders>
            <w:vAlign w:val="center"/>
            <w:hideMark/>
          </w:tcPr>
          <w:p w14:paraId="36733D8E" w14:textId="77777777" w:rsidR="00910219" w:rsidRPr="00910219" w:rsidRDefault="00910219" w:rsidP="00910219">
            <w:pPr>
              <w:spacing w:before="0" w:after="0" w:line="240" w:lineRule="auto"/>
              <w:jc w:val="left"/>
              <w:rPr>
                <w:ins w:id="81708" w:author="pete jones" w:date="2022-01-11T16:47:00Z"/>
                <w:rFonts w:ascii="Calibri" w:hAnsi="Calibri" w:cs="Calibri"/>
                <w:color w:val="000000"/>
                <w:sz w:val="22"/>
                <w:szCs w:val="22"/>
              </w:rPr>
            </w:pPr>
          </w:p>
        </w:tc>
      </w:tr>
      <w:tr w:rsidR="00910219" w:rsidRPr="00910219" w14:paraId="5234052C" w14:textId="77777777" w:rsidTr="00910219">
        <w:trPr>
          <w:trHeight w:val="315"/>
          <w:ins w:id="81709" w:author="pete jones" w:date="2022-01-11T16:47:00Z"/>
        </w:trPr>
        <w:tc>
          <w:tcPr>
            <w:tcW w:w="400" w:type="dxa"/>
            <w:tcBorders>
              <w:top w:val="nil"/>
              <w:left w:val="nil"/>
              <w:bottom w:val="nil"/>
              <w:right w:val="nil"/>
            </w:tcBorders>
            <w:shd w:val="clear" w:color="auto" w:fill="auto"/>
            <w:noWrap/>
            <w:vAlign w:val="center"/>
            <w:hideMark/>
          </w:tcPr>
          <w:p w14:paraId="60659853" w14:textId="77777777" w:rsidR="00910219" w:rsidRPr="00910219" w:rsidRDefault="00910219" w:rsidP="00910219">
            <w:pPr>
              <w:spacing w:before="0" w:after="0" w:line="240" w:lineRule="auto"/>
              <w:jc w:val="center"/>
              <w:rPr>
                <w:ins w:id="81710" w:author="pete jones" w:date="2022-01-11T16:47:00Z"/>
                <w:rFonts w:ascii="Calibri" w:hAnsi="Calibri" w:cs="Calibri"/>
                <w:color w:val="FFFFFF"/>
                <w:sz w:val="22"/>
                <w:szCs w:val="22"/>
              </w:rPr>
            </w:pPr>
          </w:p>
        </w:tc>
        <w:tc>
          <w:tcPr>
            <w:tcW w:w="5669" w:type="dxa"/>
            <w:tcBorders>
              <w:top w:val="nil"/>
              <w:left w:val="single" w:sz="8" w:space="0" w:color="auto"/>
              <w:bottom w:val="single" w:sz="8" w:space="0" w:color="auto"/>
              <w:right w:val="single" w:sz="8" w:space="0" w:color="auto"/>
            </w:tcBorders>
            <w:shd w:val="clear" w:color="auto" w:fill="auto"/>
            <w:noWrap/>
            <w:vAlign w:val="bottom"/>
            <w:hideMark/>
          </w:tcPr>
          <w:p w14:paraId="3491A535" w14:textId="77777777" w:rsidR="00910219" w:rsidRPr="00910219" w:rsidRDefault="00910219" w:rsidP="00910219">
            <w:pPr>
              <w:spacing w:before="0" w:after="0" w:line="240" w:lineRule="auto"/>
              <w:jc w:val="right"/>
              <w:rPr>
                <w:ins w:id="81711" w:author="pete jones" w:date="2022-01-11T16:47:00Z"/>
                <w:rFonts w:ascii="Calibri" w:hAnsi="Calibri" w:cs="Calibri"/>
                <w:sz w:val="22"/>
                <w:szCs w:val="22"/>
              </w:rPr>
            </w:pPr>
            <w:ins w:id="81712" w:author="pete jones" w:date="2022-01-11T16:47:00Z">
              <w:r w:rsidRPr="0091021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527BC229" w14:textId="77777777" w:rsidR="00910219" w:rsidRPr="00910219" w:rsidRDefault="00910219" w:rsidP="00910219">
            <w:pPr>
              <w:spacing w:before="0" w:after="0" w:line="240" w:lineRule="auto"/>
              <w:jc w:val="center"/>
              <w:rPr>
                <w:ins w:id="81713" w:author="pete jones" w:date="2022-01-11T16:47:00Z"/>
                <w:rFonts w:ascii="Calibri" w:hAnsi="Calibri" w:cs="Calibri"/>
                <w:sz w:val="22"/>
                <w:szCs w:val="22"/>
              </w:rPr>
            </w:pPr>
            <w:ins w:id="81714" w:author="pete jones" w:date="2022-01-11T16:47:00Z">
              <w:r w:rsidRPr="00910219">
                <w:rPr>
                  <w:rFonts w:ascii="Calibri" w:hAnsi="Calibri" w:cs="Calibri"/>
                  <w:sz w:val="22"/>
                  <w:szCs w:val="22"/>
                </w:rPr>
                <w:t>9</w:t>
              </w:r>
            </w:ins>
          </w:p>
        </w:tc>
        <w:tc>
          <w:tcPr>
            <w:tcW w:w="424" w:type="dxa"/>
            <w:tcBorders>
              <w:top w:val="nil"/>
              <w:left w:val="nil"/>
              <w:bottom w:val="nil"/>
              <w:right w:val="nil"/>
            </w:tcBorders>
            <w:shd w:val="clear" w:color="auto" w:fill="auto"/>
            <w:noWrap/>
            <w:vAlign w:val="bottom"/>
            <w:hideMark/>
          </w:tcPr>
          <w:p w14:paraId="70D48BEA" w14:textId="77777777" w:rsidR="00910219" w:rsidRPr="00910219" w:rsidRDefault="00910219" w:rsidP="00910219">
            <w:pPr>
              <w:spacing w:before="0" w:after="0" w:line="240" w:lineRule="auto"/>
              <w:jc w:val="center"/>
              <w:rPr>
                <w:ins w:id="81715" w:author="pete jones" w:date="2022-01-11T16:47: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250874DD" w14:textId="77777777" w:rsidR="00910219" w:rsidRPr="00910219" w:rsidRDefault="00910219" w:rsidP="00910219">
            <w:pPr>
              <w:spacing w:before="0" w:after="0" w:line="240" w:lineRule="auto"/>
              <w:jc w:val="right"/>
              <w:rPr>
                <w:ins w:id="81716" w:author="pete jones" w:date="2022-01-11T16:47:00Z"/>
                <w:rFonts w:ascii="Calibri" w:hAnsi="Calibri" w:cs="Calibri"/>
                <w:color w:val="FFFFFF"/>
                <w:sz w:val="22"/>
                <w:szCs w:val="22"/>
              </w:rPr>
            </w:pPr>
            <w:ins w:id="81717" w:author="pete jones" w:date="2022-01-11T16:47:00Z">
              <w:r w:rsidRPr="0091021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507808A4" w14:textId="77777777" w:rsidR="00910219" w:rsidRPr="00910219" w:rsidRDefault="00910219" w:rsidP="00910219">
            <w:pPr>
              <w:spacing w:before="0" w:after="0" w:line="240" w:lineRule="auto"/>
              <w:jc w:val="right"/>
              <w:rPr>
                <w:ins w:id="81718" w:author="pete jones" w:date="2022-01-11T16:47:00Z"/>
                <w:rFonts w:ascii="Calibri" w:hAnsi="Calibri" w:cs="Calibri"/>
                <w:color w:val="FFFFFF"/>
                <w:sz w:val="22"/>
                <w:szCs w:val="22"/>
              </w:rPr>
            </w:pPr>
            <w:ins w:id="81719" w:author="pete jones" w:date="2022-01-11T16:47:00Z">
              <w:r w:rsidRPr="0091021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27F06AEC" w14:textId="77777777" w:rsidR="00910219" w:rsidRPr="00910219" w:rsidRDefault="00910219" w:rsidP="00910219">
            <w:pPr>
              <w:spacing w:before="0" w:after="0" w:line="240" w:lineRule="auto"/>
              <w:jc w:val="right"/>
              <w:rPr>
                <w:ins w:id="81720" w:author="pete jones" w:date="2022-01-11T16:47:00Z"/>
                <w:rFonts w:ascii="Calibri" w:hAnsi="Calibri" w:cs="Calibri"/>
                <w:color w:val="FFFFFF"/>
                <w:sz w:val="22"/>
                <w:szCs w:val="22"/>
              </w:rPr>
            </w:pPr>
            <w:ins w:id="81721" w:author="pete jones" w:date="2022-01-11T16:47:00Z">
              <w:r w:rsidRPr="0091021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4D42B66D" w14:textId="77777777" w:rsidR="00910219" w:rsidRPr="00910219" w:rsidRDefault="00910219" w:rsidP="00910219">
            <w:pPr>
              <w:spacing w:before="0" w:after="0" w:line="240" w:lineRule="auto"/>
              <w:jc w:val="right"/>
              <w:rPr>
                <w:ins w:id="81722" w:author="pete jones" w:date="2022-01-11T16:47:00Z"/>
                <w:rFonts w:ascii="Calibri" w:hAnsi="Calibri" w:cs="Calibri"/>
                <w:color w:val="FFFFFF"/>
                <w:sz w:val="22"/>
                <w:szCs w:val="22"/>
              </w:rPr>
            </w:pPr>
            <w:ins w:id="81723" w:author="pete jones" w:date="2022-01-11T16:47:00Z">
              <w:r w:rsidRPr="00910219">
                <w:rPr>
                  <w:rFonts w:ascii="Calibri" w:hAnsi="Calibri" w:cs="Calibri"/>
                  <w:color w:val="FFFFFF"/>
                  <w:sz w:val="22"/>
                  <w:szCs w:val="22"/>
                </w:rPr>
                <w:t>17</w:t>
              </w:r>
            </w:ins>
          </w:p>
        </w:tc>
        <w:tc>
          <w:tcPr>
            <w:tcW w:w="366" w:type="dxa"/>
            <w:tcBorders>
              <w:top w:val="nil"/>
              <w:left w:val="nil"/>
              <w:bottom w:val="nil"/>
              <w:right w:val="nil"/>
            </w:tcBorders>
            <w:shd w:val="clear" w:color="auto" w:fill="auto"/>
            <w:noWrap/>
            <w:vAlign w:val="center"/>
            <w:hideMark/>
          </w:tcPr>
          <w:p w14:paraId="135D5382" w14:textId="77777777" w:rsidR="00910219" w:rsidRPr="00910219" w:rsidRDefault="00910219" w:rsidP="00910219">
            <w:pPr>
              <w:spacing w:before="0" w:after="0" w:line="240" w:lineRule="auto"/>
              <w:jc w:val="right"/>
              <w:rPr>
                <w:ins w:id="81724" w:author="pete jones" w:date="2022-01-11T16:47:00Z"/>
                <w:rFonts w:ascii="Calibri" w:hAnsi="Calibri" w:cs="Calibri"/>
                <w:color w:val="FFFFFF"/>
                <w:sz w:val="22"/>
                <w:szCs w:val="22"/>
              </w:rPr>
            </w:pPr>
            <w:ins w:id="81725" w:author="pete jones" w:date="2022-01-11T16:47:00Z">
              <w:r w:rsidRPr="00910219">
                <w:rPr>
                  <w:rFonts w:ascii="Calibri" w:hAnsi="Calibri" w:cs="Calibri"/>
                  <w:color w:val="FFFFFF"/>
                  <w:sz w:val="22"/>
                  <w:szCs w:val="22"/>
                </w:rPr>
                <w:t>18</w:t>
              </w:r>
            </w:ins>
          </w:p>
        </w:tc>
        <w:tc>
          <w:tcPr>
            <w:tcW w:w="366" w:type="dxa"/>
            <w:tcBorders>
              <w:top w:val="nil"/>
              <w:left w:val="nil"/>
              <w:bottom w:val="nil"/>
              <w:right w:val="nil"/>
            </w:tcBorders>
            <w:shd w:val="clear" w:color="auto" w:fill="auto"/>
            <w:noWrap/>
            <w:vAlign w:val="center"/>
            <w:hideMark/>
          </w:tcPr>
          <w:p w14:paraId="7E5968E1" w14:textId="77777777" w:rsidR="00910219" w:rsidRPr="00910219" w:rsidRDefault="00910219" w:rsidP="00910219">
            <w:pPr>
              <w:spacing w:before="0" w:after="0" w:line="240" w:lineRule="auto"/>
              <w:jc w:val="right"/>
              <w:rPr>
                <w:ins w:id="81726" w:author="pete jones" w:date="2022-01-11T16:47:00Z"/>
                <w:rFonts w:ascii="Calibri" w:hAnsi="Calibri" w:cs="Calibri"/>
                <w:color w:val="FFFFFF"/>
                <w:sz w:val="22"/>
                <w:szCs w:val="22"/>
              </w:rPr>
            </w:pPr>
            <w:ins w:id="81727" w:author="pete jones" w:date="2022-01-11T16:47:00Z">
              <w:r w:rsidRPr="00910219">
                <w:rPr>
                  <w:rFonts w:ascii="Calibri" w:hAnsi="Calibri" w:cs="Calibri"/>
                  <w:color w:val="FFFFFF"/>
                  <w:sz w:val="22"/>
                  <w:szCs w:val="22"/>
                </w:rPr>
                <w:t>19</w:t>
              </w:r>
            </w:ins>
          </w:p>
        </w:tc>
        <w:tc>
          <w:tcPr>
            <w:tcW w:w="366" w:type="dxa"/>
            <w:tcBorders>
              <w:top w:val="nil"/>
              <w:left w:val="nil"/>
              <w:bottom w:val="nil"/>
              <w:right w:val="nil"/>
            </w:tcBorders>
            <w:shd w:val="clear" w:color="auto" w:fill="auto"/>
            <w:noWrap/>
            <w:vAlign w:val="center"/>
            <w:hideMark/>
          </w:tcPr>
          <w:p w14:paraId="47198AF4" w14:textId="77777777" w:rsidR="00910219" w:rsidRPr="00910219" w:rsidRDefault="00910219" w:rsidP="00910219">
            <w:pPr>
              <w:spacing w:before="0" w:after="0" w:line="240" w:lineRule="auto"/>
              <w:jc w:val="right"/>
              <w:rPr>
                <w:ins w:id="81728" w:author="pete jones" w:date="2022-01-11T16:47:00Z"/>
                <w:rFonts w:ascii="Calibri" w:hAnsi="Calibri" w:cs="Calibri"/>
                <w:color w:val="FFFFFF"/>
                <w:sz w:val="22"/>
                <w:szCs w:val="22"/>
              </w:rPr>
            </w:pPr>
            <w:ins w:id="81729" w:author="pete jones" w:date="2022-01-11T16:47:00Z">
              <w:r w:rsidRPr="00910219">
                <w:rPr>
                  <w:rFonts w:ascii="Calibri" w:hAnsi="Calibri" w:cs="Calibri"/>
                  <w:color w:val="FFFFFF"/>
                  <w:sz w:val="22"/>
                  <w:szCs w:val="22"/>
                </w:rPr>
                <w:t>20</w:t>
              </w:r>
            </w:ins>
          </w:p>
        </w:tc>
        <w:tc>
          <w:tcPr>
            <w:tcW w:w="432" w:type="dxa"/>
            <w:tcBorders>
              <w:top w:val="nil"/>
              <w:left w:val="nil"/>
              <w:bottom w:val="nil"/>
              <w:right w:val="nil"/>
            </w:tcBorders>
            <w:shd w:val="clear" w:color="auto" w:fill="auto"/>
            <w:noWrap/>
            <w:vAlign w:val="center"/>
            <w:hideMark/>
          </w:tcPr>
          <w:p w14:paraId="39F49F5D" w14:textId="77777777" w:rsidR="00910219" w:rsidRPr="00910219" w:rsidRDefault="00910219" w:rsidP="00910219">
            <w:pPr>
              <w:spacing w:before="0" w:after="0" w:line="240" w:lineRule="auto"/>
              <w:jc w:val="right"/>
              <w:rPr>
                <w:ins w:id="81730" w:author="pete jones" w:date="2022-01-11T16:47:00Z"/>
                <w:rFonts w:ascii="Calibri" w:hAnsi="Calibri" w:cs="Calibri"/>
                <w:color w:val="FFFFFF"/>
                <w:sz w:val="22"/>
                <w:szCs w:val="22"/>
              </w:rPr>
            </w:pPr>
            <w:ins w:id="81731" w:author="pete jones" w:date="2022-01-11T16:47:00Z">
              <w:r w:rsidRPr="00910219">
                <w:rPr>
                  <w:rFonts w:ascii="Calibri" w:hAnsi="Calibri" w:cs="Calibri"/>
                  <w:color w:val="FFFFFF"/>
                  <w:sz w:val="22"/>
                  <w:szCs w:val="22"/>
                </w:rPr>
                <w:t>21</w:t>
              </w:r>
            </w:ins>
          </w:p>
        </w:tc>
        <w:tc>
          <w:tcPr>
            <w:tcW w:w="432" w:type="dxa"/>
            <w:tcBorders>
              <w:top w:val="nil"/>
              <w:left w:val="nil"/>
              <w:bottom w:val="nil"/>
              <w:right w:val="nil"/>
            </w:tcBorders>
            <w:shd w:val="clear" w:color="auto" w:fill="auto"/>
            <w:noWrap/>
            <w:vAlign w:val="center"/>
            <w:hideMark/>
          </w:tcPr>
          <w:p w14:paraId="78927BC3" w14:textId="77777777" w:rsidR="00910219" w:rsidRPr="00910219" w:rsidRDefault="00910219" w:rsidP="00910219">
            <w:pPr>
              <w:spacing w:before="0" w:after="0" w:line="240" w:lineRule="auto"/>
              <w:jc w:val="right"/>
              <w:rPr>
                <w:ins w:id="81732" w:author="pete jones" w:date="2022-01-11T16:47:00Z"/>
                <w:rFonts w:ascii="Calibri" w:hAnsi="Calibri" w:cs="Calibri"/>
                <w:color w:val="FFFFFF"/>
                <w:sz w:val="22"/>
                <w:szCs w:val="22"/>
              </w:rPr>
            </w:pPr>
            <w:ins w:id="81733" w:author="pete jones" w:date="2022-01-11T16:47:00Z">
              <w:r w:rsidRPr="00910219">
                <w:rPr>
                  <w:rFonts w:ascii="Calibri" w:hAnsi="Calibri" w:cs="Calibri"/>
                  <w:color w:val="FFFFFF"/>
                  <w:sz w:val="22"/>
                  <w:szCs w:val="22"/>
                </w:rPr>
                <w:t>22</w:t>
              </w:r>
            </w:ins>
          </w:p>
        </w:tc>
        <w:tc>
          <w:tcPr>
            <w:tcW w:w="438" w:type="dxa"/>
            <w:tcBorders>
              <w:top w:val="nil"/>
              <w:left w:val="nil"/>
              <w:bottom w:val="nil"/>
              <w:right w:val="nil"/>
            </w:tcBorders>
            <w:shd w:val="clear" w:color="auto" w:fill="auto"/>
            <w:noWrap/>
            <w:vAlign w:val="center"/>
            <w:hideMark/>
          </w:tcPr>
          <w:p w14:paraId="26A2E4E6" w14:textId="77777777" w:rsidR="00910219" w:rsidRPr="00910219" w:rsidRDefault="00910219" w:rsidP="00910219">
            <w:pPr>
              <w:spacing w:before="0" w:after="0" w:line="240" w:lineRule="auto"/>
              <w:jc w:val="right"/>
              <w:rPr>
                <w:ins w:id="81734" w:author="pete jones" w:date="2022-01-11T16:47:00Z"/>
                <w:rFonts w:ascii="Calibri" w:hAnsi="Calibri" w:cs="Calibri"/>
                <w:color w:val="FFFFFF"/>
                <w:sz w:val="22"/>
                <w:szCs w:val="22"/>
              </w:rPr>
            </w:pPr>
            <w:ins w:id="81735" w:author="pete jones" w:date="2022-01-11T16:47:00Z">
              <w:r w:rsidRPr="00910219">
                <w:rPr>
                  <w:rFonts w:ascii="Calibri" w:hAnsi="Calibri" w:cs="Calibri"/>
                  <w:color w:val="FFFFFF"/>
                  <w:sz w:val="22"/>
                  <w:szCs w:val="22"/>
                </w:rPr>
                <w:t>23</w:t>
              </w:r>
            </w:ins>
          </w:p>
        </w:tc>
      </w:tr>
      <w:tr w:rsidR="00910219" w:rsidRPr="00910219" w14:paraId="3DEAFCB1" w14:textId="77777777" w:rsidTr="00910219">
        <w:trPr>
          <w:trHeight w:val="315"/>
          <w:ins w:id="81736" w:author="pete jones" w:date="2022-01-11T16:47:00Z"/>
        </w:trPr>
        <w:tc>
          <w:tcPr>
            <w:tcW w:w="400" w:type="dxa"/>
            <w:tcBorders>
              <w:top w:val="nil"/>
              <w:left w:val="nil"/>
              <w:bottom w:val="nil"/>
              <w:right w:val="nil"/>
            </w:tcBorders>
            <w:shd w:val="clear" w:color="auto" w:fill="auto"/>
            <w:noWrap/>
            <w:vAlign w:val="center"/>
            <w:hideMark/>
          </w:tcPr>
          <w:p w14:paraId="30B75CFA" w14:textId="77777777" w:rsidR="00910219" w:rsidRPr="00910219" w:rsidRDefault="00910219" w:rsidP="00910219">
            <w:pPr>
              <w:spacing w:before="0" w:after="0" w:line="240" w:lineRule="auto"/>
              <w:jc w:val="center"/>
              <w:rPr>
                <w:ins w:id="81737" w:author="pete jones" w:date="2022-01-11T16:47:00Z"/>
                <w:rFonts w:ascii="Calibri" w:hAnsi="Calibri" w:cs="Calibri"/>
                <w:color w:val="FFFFFF"/>
                <w:sz w:val="22"/>
                <w:szCs w:val="22"/>
              </w:rPr>
            </w:pPr>
            <w:ins w:id="81738" w:author="pete jones" w:date="2022-01-11T16:47:00Z">
              <w:r w:rsidRPr="00910219">
                <w:rPr>
                  <w:rFonts w:ascii="Calibri" w:hAnsi="Calibri" w:cs="Calibri"/>
                  <w:color w:val="FFFFFF"/>
                  <w:sz w:val="22"/>
                  <w:szCs w:val="22"/>
                </w:rPr>
                <w:t>4</w:t>
              </w:r>
            </w:ins>
          </w:p>
        </w:tc>
        <w:tc>
          <w:tcPr>
            <w:tcW w:w="5669" w:type="dxa"/>
            <w:tcBorders>
              <w:top w:val="nil"/>
              <w:left w:val="single" w:sz="8" w:space="0" w:color="auto"/>
              <w:bottom w:val="single" w:sz="8" w:space="0" w:color="auto"/>
              <w:right w:val="single" w:sz="8" w:space="0" w:color="auto"/>
            </w:tcBorders>
            <w:shd w:val="clear" w:color="auto" w:fill="auto"/>
            <w:noWrap/>
            <w:vAlign w:val="bottom"/>
            <w:hideMark/>
          </w:tcPr>
          <w:p w14:paraId="05769D31" w14:textId="77777777" w:rsidR="00910219" w:rsidRPr="00910219" w:rsidRDefault="00910219" w:rsidP="00910219">
            <w:pPr>
              <w:spacing w:before="0" w:after="0" w:line="240" w:lineRule="auto"/>
              <w:jc w:val="right"/>
              <w:rPr>
                <w:ins w:id="81739" w:author="pete jones" w:date="2022-01-11T16:47:00Z"/>
                <w:rFonts w:ascii="Calibri" w:hAnsi="Calibri" w:cs="Calibri"/>
                <w:color w:val="FFFFFF"/>
                <w:sz w:val="22"/>
                <w:szCs w:val="22"/>
              </w:rPr>
            </w:pPr>
            <w:ins w:id="81740" w:author="pete jones" w:date="2022-01-11T16:47:00Z">
              <w:r w:rsidRPr="0091021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32792762" w14:textId="77777777" w:rsidR="00910219" w:rsidRPr="00910219" w:rsidRDefault="00910219" w:rsidP="00910219">
            <w:pPr>
              <w:spacing w:before="0" w:after="0" w:line="240" w:lineRule="auto"/>
              <w:jc w:val="center"/>
              <w:rPr>
                <w:ins w:id="81741" w:author="pete jones" w:date="2022-01-11T16:47:00Z"/>
                <w:rFonts w:ascii="Calibri" w:hAnsi="Calibri" w:cs="Calibri"/>
                <w:color w:val="FFFFFF"/>
                <w:sz w:val="22"/>
                <w:szCs w:val="22"/>
              </w:rPr>
            </w:pPr>
            <w:ins w:id="81742" w:author="pete jones" w:date="2022-01-11T16:47:00Z">
              <w:r w:rsidRPr="0091021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6CE8B87C" w14:textId="77777777" w:rsidR="00910219" w:rsidRPr="00910219" w:rsidRDefault="00910219" w:rsidP="00910219">
            <w:pPr>
              <w:spacing w:before="0" w:after="0" w:line="240" w:lineRule="auto"/>
              <w:jc w:val="center"/>
              <w:rPr>
                <w:ins w:id="81743" w:author="pete jones" w:date="2022-01-11T16:47:00Z"/>
                <w:rFonts w:ascii="Calibri" w:hAnsi="Calibri" w:cs="Calibri"/>
                <w:color w:val="FFFFFF"/>
                <w:sz w:val="22"/>
                <w:szCs w:val="22"/>
              </w:rPr>
            </w:pPr>
            <w:ins w:id="81744" w:author="pete jones" w:date="2022-01-11T16:47:00Z">
              <w:r w:rsidRPr="00910219">
                <w:rPr>
                  <w:rFonts w:ascii="Calibri" w:hAnsi="Calibri" w:cs="Calibri"/>
                  <w:color w:val="FFFFFF"/>
                  <w:sz w:val="22"/>
                  <w:szCs w:val="22"/>
                </w:rPr>
                <w:t>13</w:t>
              </w:r>
            </w:ins>
          </w:p>
        </w:tc>
        <w:tc>
          <w:tcPr>
            <w:tcW w:w="4104"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6FA5DBD" w14:textId="77777777" w:rsidR="00910219" w:rsidRPr="00910219" w:rsidRDefault="00910219" w:rsidP="00910219">
            <w:pPr>
              <w:spacing w:before="0" w:after="0" w:line="240" w:lineRule="auto"/>
              <w:jc w:val="center"/>
              <w:rPr>
                <w:ins w:id="81745" w:author="pete jones" w:date="2022-01-11T16:47:00Z"/>
                <w:rFonts w:ascii="Calibri" w:hAnsi="Calibri" w:cs="Calibri"/>
                <w:sz w:val="22"/>
                <w:szCs w:val="22"/>
              </w:rPr>
            </w:pPr>
            <w:ins w:id="81746" w:author="pete jones" w:date="2022-01-11T16:47:00Z">
              <w:r w:rsidRPr="00910219">
                <w:rPr>
                  <w:rFonts w:ascii="Calibri" w:hAnsi="Calibri" w:cs="Calibri"/>
                  <w:sz w:val="22"/>
                  <w:szCs w:val="22"/>
                </w:rPr>
                <w:t>By %</w:t>
              </w:r>
            </w:ins>
          </w:p>
        </w:tc>
      </w:tr>
      <w:tr w:rsidR="00910219" w:rsidRPr="00910219" w14:paraId="699A8173" w14:textId="77777777" w:rsidTr="00910219">
        <w:trPr>
          <w:trHeight w:val="1920"/>
          <w:ins w:id="81747" w:author="pete jones" w:date="2022-01-11T16:47: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7AECF4C1" w14:textId="77777777" w:rsidR="00910219" w:rsidRPr="00910219" w:rsidRDefault="00910219" w:rsidP="00910219">
            <w:pPr>
              <w:spacing w:before="0" w:after="0" w:line="240" w:lineRule="auto"/>
              <w:jc w:val="center"/>
              <w:rPr>
                <w:ins w:id="81748" w:author="pete jones" w:date="2022-01-11T16:47:00Z"/>
                <w:rFonts w:ascii="Calibri" w:hAnsi="Calibri" w:cs="Calibri"/>
                <w:b/>
                <w:bCs/>
                <w:color w:val="000000"/>
                <w:sz w:val="22"/>
                <w:szCs w:val="22"/>
              </w:rPr>
            </w:pPr>
            <w:ins w:id="81749" w:author="pete jones" w:date="2022-01-11T16:47:00Z">
              <w:r w:rsidRPr="00910219">
                <w:rPr>
                  <w:rFonts w:ascii="Calibri" w:hAnsi="Calibri" w:cs="Calibri"/>
                  <w:b/>
                  <w:bCs/>
                  <w:color w:val="000000"/>
                  <w:sz w:val="22"/>
                  <w:szCs w:val="22"/>
                </w:rPr>
                <w:t>Level</w:t>
              </w:r>
            </w:ins>
          </w:p>
        </w:tc>
        <w:tc>
          <w:tcPr>
            <w:tcW w:w="5669" w:type="dxa"/>
            <w:tcBorders>
              <w:top w:val="nil"/>
              <w:left w:val="single" w:sz="8" w:space="0" w:color="auto"/>
              <w:bottom w:val="single" w:sz="8" w:space="0" w:color="auto"/>
              <w:right w:val="single" w:sz="8" w:space="0" w:color="auto"/>
            </w:tcBorders>
            <w:shd w:val="clear" w:color="auto" w:fill="auto"/>
            <w:noWrap/>
            <w:vAlign w:val="center"/>
            <w:hideMark/>
          </w:tcPr>
          <w:p w14:paraId="6F7683E0" w14:textId="77777777" w:rsidR="00910219" w:rsidRPr="00910219" w:rsidRDefault="00910219" w:rsidP="00910219">
            <w:pPr>
              <w:spacing w:before="0" w:after="0" w:line="240" w:lineRule="auto"/>
              <w:jc w:val="center"/>
              <w:rPr>
                <w:ins w:id="81750" w:author="pete jones" w:date="2022-01-11T16:47:00Z"/>
                <w:rFonts w:ascii="Calibri" w:hAnsi="Calibri" w:cs="Calibri"/>
                <w:b/>
                <w:bCs/>
                <w:color w:val="000000"/>
                <w:sz w:val="22"/>
                <w:szCs w:val="22"/>
              </w:rPr>
            </w:pPr>
            <w:ins w:id="81751" w:author="pete jones" w:date="2022-01-11T16:47:00Z">
              <w:r w:rsidRPr="0091021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0AE1AA4" w14:textId="77777777" w:rsidR="00910219" w:rsidRPr="00910219" w:rsidRDefault="00910219" w:rsidP="00910219">
            <w:pPr>
              <w:spacing w:before="0" w:after="0" w:line="240" w:lineRule="auto"/>
              <w:jc w:val="center"/>
              <w:rPr>
                <w:ins w:id="81752" w:author="pete jones" w:date="2022-01-11T16:47:00Z"/>
                <w:rFonts w:ascii="Calibri" w:hAnsi="Calibri" w:cs="Calibri"/>
                <w:b/>
                <w:bCs/>
                <w:color w:val="000000"/>
                <w:sz w:val="22"/>
                <w:szCs w:val="22"/>
              </w:rPr>
            </w:pPr>
            <w:ins w:id="81753" w:author="pete jones" w:date="2022-01-11T16:47:00Z">
              <w:r w:rsidRPr="0091021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2240DF92" w14:textId="77777777" w:rsidR="00910219" w:rsidRPr="00910219" w:rsidRDefault="00910219" w:rsidP="00910219">
            <w:pPr>
              <w:spacing w:before="0" w:after="0" w:line="240" w:lineRule="auto"/>
              <w:jc w:val="center"/>
              <w:rPr>
                <w:ins w:id="81754" w:author="pete jones" w:date="2022-01-11T16:47:00Z"/>
                <w:rFonts w:ascii="Calibri" w:hAnsi="Calibri" w:cs="Calibri"/>
                <w:b/>
                <w:bCs/>
                <w:color w:val="000000"/>
                <w:sz w:val="22"/>
                <w:szCs w:val="22"/>
              </w:rPr>
            </w:pPr>
            <w:ins w:id="81755" w:author="pete jones" w:date="2022-01-11T16:47:00Z">
              <w:r w:rsidRPr="0091021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2DCD9D49" w14:textId="77777777" w:rsidR="00910219" w:rsidRPr="00910219" w:rsidRDefault="00910219" w:rsidP="00910219">
            <w:pPr>
              <w:spacing w:before="0" w:after="0" w:line="240" w:lineRule="auto"/>
              <w:jc w:val="center"/>
              <w:rPr>
                <w:ins w:id="81756" w:author="pete jones" w:date="2022-01-11T16:47:00Z"/>
                <w:rFonts w:ascii="Calibri" w:hAnsi="Calibri" w:cs="Calibri"/>
                <w:b/>
                <w:bCs/>
                <w:color w:val="000000"/>
                <w:sz w:val="22"/>
                <w:szCs w:val="22"/>
              </w:rPr>
            </w:pPr>
            <w:ins w:id="81757" w:author="pete jones" w:date="2022-01-11T16:47:00Z">
              <w:r w:rsidRPr="0091021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4417CAAB" w14:textId="77777777" w:rsidR="00910219" w:rsidRPr="00910219" w:rsidRDefault="00910219" w:rsidP="00910219">
            <w:pPr>
              <w:spacing w:before="0" w:after="0" w:line="240" w:lineRule="auto"/>
              <w:jc w:val="center"/>
              <w:rPr>
                <w:ins w:id="81758" w:author="pete jones" w:date="2022-01-11T16:47:00Z"/>
                <w:rFonts w:ascii="Calibri" w:hAnsi="Calibri" w:cs="Calibri"/>
                <w:b/>
                <w:bCs/>
                <w:color w:val="000000"/>
                <w:sz w:val="22"/>
                <w:szCs w:val="22"/>
              </w:rPr>
            </w:pPr>
            <w:ins w:id="81759" w:author="pete jones" w:date="2022-01-11T16:47:00Z">
              <w:r w:rsidRPr="0091021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5FC6D118" w14:textId="77777777" w:rsidR="00910219" w:rsidRPr="00910219" w:rsidRDefault="00910219" w:rsidP="00910219">
            <w:pPr>
              <w:spacing w:before="0" w:after="0" w:line="240" w:lineRule="auto"/>
              <w:jc w:val="center"/>
              <w:rPr>
                <w:ins w:id="81760" w:author="pete jones" w:date="2022-01-11T16:47:00Z"/>
                <w:rFonts w:ascii="Calibri" w:hAnsi="Calibri" w:cs="Calibri"/>
                <w:b/>
                <w:bCs/>
                <w:color w:val="000000"/>
                <w:sz w:val="22"/>
                <w:szCs w:val="22"/>
              </w:rPr>
            </w:pPr>
            <w:ins w:id="81761" w:author="pete jones" w:date="2022-01-11T16:47:00Z">
              <w:r w:rsidRPr="0091021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695070CA" w14:textId="77777777" w:rsidR="00910219" w:rsidRPr="00910219" w:rsidRDefault="00910219" w:rsidP="00910219">
            <w:pPr>
              <w:spacing w:before="0" w:after="0" w:line="240" w:lineRule="auto"/>
              <w:jc w:val="center"/>
              <w:rPr>
                <w:ins w:id="81762" w:author="pete jones" w:date="2022-01-11T16:47:00Z"/>
                <w:rFonts w:ascii="Calibri" w:hAnsi="Calibri" w:cs="Calibri"/>
                <w:b/>
                <w:bCs/>
                <w:color w:val="000000"/>
                <w:sz w:val="22"/>
                <w:szCs w:val="22"/>
              </w:rPr>
            </w:pPr>
            <w:ins w:id="81763" w:author="pete jones" w:date="2022-01-11T16:47:00Z">
              <w:r w:rsidRPr="00910219">
                <w:rPr>
                  <w:rFonts w:ascii="Calibri" w:hAnsi="Calibri" w:cs="Calibri"/>
                  <w:b/>
                  <w:bCs/>
                  <w:color w:val="000000"/>
                  <w:sz w:val="22"/>
                  <w:szCs w:val="22"/>
                </w:rPr>
                <w:t>Report</w:t>
              </w:r>
            </w:ins>
          </w:p>
        </w:tc>
        <w:tc>
          <w:tcPr>
            <w:tcW w:w="366" w:type="dxa"/>
            <w:tcBorders>
              <w:top w:val="nil"/>
              <w:left w:val="nil"/>
              <w:bottom w:val="single" w:sz="8" w:space="0" w:color="auto"/>
              <w:right w:val="single" w:sz="4" w:space="0" w:color="auto"/>
            </w:tcBorders>
            <w:shd w:val="clear" w:color="auto" w:fill="auto"/>
            <w:noWrap/>
            <w:textDirection w:val="btLr"/>
            <w:vAlign w:val="center"/>
            <w:hideMark/>
          </w:tcPr>
          <w:p w14:paraId="4E03E4E0" w14:textId="77777777" w:rsidR="00910219" w:rsidRPr="00910219" w:rsidRDefault="00910219" w:rsidP="00910219">
            <w:pPr>
              <w:spacing w:before="0" w:after="0" w:line="240" w:lineRule="auto"/>
              <w:jc w:val="center"/>
              <w:rPr>
                <w:ins w:id="81764" w:author="pete jones" w:date="2022-01-11T16:47:00Z"/>
                <w:rFonts w:ascii="Calibri" w:hAnsi="Calibri" w:cs="Calibri"/>
                <w:b/>
                <w:bCs/>
                <w:color w:val="000000"/>
                <w:sz w:val="22"/>
                <w:szCs w:val="22"/>
              </w:rPr>
            </w:pPr>
            <w:ins w:id="81765" w:author="pete jones" w:date="2022-01-11T16:47:00Z">
              <w:r w:rsidRPr="00910219">
                <w:rPr>
                  <w:rFonts w:ascii="Calibri" w:hAnsi="Calibri" w:cs="Calibri"/>
                  <w:b/>
                  <w:bCs/>
                  <w:color w:val="000000"/>
                  <w:sz w:val="22"/>
                  <w:szCs w:val="22"/>
                </w:rPr>
                <w:t>Portfolio</w:t>
              </w:r>
            </w:ins>
          </w:p>
        </w:tc>
        <w:tc>
          <w:tcPr>
            <w:tcW w:w="366" w:type="dxa"/>
            <w:tcBorders>
              <w:top w:val="nil"/>
              <w:left w:val="nil"/>
              <w:bottom w:val="single" w:sz="8" w:space="0" w:color="auto"/>
              <w:right w:val="single" w:sz="4" w:space="0" w:color="auto"/>
            </w:tcBorders>
            <w:shd w:val="clear" w:color="auto" w:fill="auto"/>
            <w:noWrap/>
            <w:textDirection w:val="btLr"/>
            <w:vAlign w:val="center"/>
            <w:hideMark/>
          </w:tcPr>
          <w:p w14:paraId="06704A02" w14:textId="77777777" w:rsidR="00910219" w:rsidRPr="00910219" w:rsidRDefault="00910219" w:rsidP="00910219">
            <w:pPr>
              <w:spacing w:before="0" w:after="0" w:line="240" w:lineRule="auto"/>
              <w:jc w:val="center"/>
              <w:rPr>
                <w:ins w:id="81766" w:author="pete jones" w:date="2022-01-11T16:47:00Z"/>
                <w:rFonts w:ascii="Calibri" w:hAnsi="Calibri" w:cs="Calibri"/>
                <w:b/>
                <w:bCs/>
                <w:color w:val="000000"/>
                <w:sz w:val="22"/>
                <w:szCs w:val="22"/>
              </w:rPr>
            </w:pPr>
            <w:ins w:id="81767" w:author="pete jones" w:date="2022-01-11T16:47:00Z">
              <w:r w:rsidRPr="00910219">
                <w:rPr>
                  <w:rFonts w:ascii="Calibri" w:hAnsi="Calibri" w:cs="Calibri"/>
                  <w:b/>
                  <w:bCs/>
                  <w:color w:val="000000"/>
                  <w:sz w:val="22"/>
                  <w:szCs w:val="22"/>
                </w:rPr>
                <w:t>Teaching Time</w:t>
              </w:r>
            </w:ins>
          </w:p>
        </w:tc>
        <w:tc>
          <w:tcPr>
            <w:tcW w:w="366" w:type="dxa"/>
            <w:tcBorders>
              <w:top w:val="nil"/>
              <w:left w:val="nil"/>
              <w:bottom w:val="single" w:sz="8" w:space="0" w:color="auto"/>
              <w:right w:val="single" w:sz="4" w:space="0" w:color="auto"/>
            </w:tcBorders>
            <w:shd w:val="clear" w:color="auto" w:fill="auto"/>
            <w:noWrap/>
            <w:textDirection w:val="btLr"/>
            <w:vAlign w:val="center"/>
            <w:hideMark/>
          </w:tcPr>
          <w:p w14:paraId="1CD3E008" w14:textId="77777777" w:rsidR="00910219" w:rsidRPr="00910219" w:rsidRDefault="00910219" w:rsidP="00910219">
            <w:pPr>
              <w:spacing w:before="0" w:after="0" w:line="240" w:lineRule="auto"/>
              <w:jc w:val="center"/>
              <w:rPr>
                <w:ins w:id="81768" w:author="pete jones" w:date="2022-01-11T16:47:00Z"/>
                <w:rFonts w:ascii="Calibri" w:hAnsi="Calibri" w:cs="Calibri"/>
                <w:b/>
                <w:bCs/>
                <w:color w:val="000000"/>
                <w:sz w:val="22"/>
                <w:szCs w:val="22"/>
              </w:rPr>
            </w:pPr>
            <w:ins w:id="81769" w:author="pete jones" w:date="2022-01-11T16:47:00Z">
              <w:r w:rsidRPr="00910219">
                <w:rPr>
                  <w:rFonts w:ascii="Calibri" w:hAnsi="Calibri" w:cs="Calibri"/>
                  <w:b/>
                  <w:bCs/>
                  <w:color w:val="000000"/>
                  <w:sz w:val="22"/>
                  <w:szCs w:val="22"/>
                </w:rPr>
                <w:t>Independent Study</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07465A51" w14:textId="77777777" w:rsidR="00910219" w:rsidRPr="00910219" w:rsidRDefault="00910219" w:rsidP="00910219">
            <w:pPr>
              <w:spacing w:before="0" w:after="0" w:line="240" w:lineRule="auto"/>
              <w:jc w:val="center"/>
              <w:rPr>
                <w:ins w:id="81770" w:author="pete jones" w:date="2022-01-11T16:47:00Z"/>
                <w:rFonts w:ascii="Calibri" w:hAnsi="Calibri" w:cs="Calibri"/>
                <w:b/>
                <w:bCs/>
                <w:color w:val="000000"/>
                <w:sz w:val="22"/>
                <w:szCs w:val="22"/>
              </w:rPr>
            </w:pPr>
            <w:ins w:id="81771" w:author="pete jones" w:date="2022-01-11T16:47:00Z">
              <w:r w:rsidRPr="00910219">
                <w:rPr>
                  <w:rFonts w:ascii="Calibri" w:hAnsi="Calibri" w:cs="Calibri"/>
                  <w:b/>
                  <w:bCs/>
                  <w:color w:val="000000"/>
                  <w:sz w:val="22"/>
                  <w:szCs w:val="22"/>
                </w:rPr>
                <w:t>Written Exams</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31038CE0" w14:textId="77777777" w:rsidR="00910219" w:rsidRPr="00910219" w:rsidRDefault="00910219" w:rsidP="00910219">
            <w:pPr>
              <w:spacing w:before="0" w:after="0" w:line="240" w:lineRule="auto"/>
              <w:jc w:val="center"/>
              <w:rPr>
                <w:ins w:id="81772" w:author="pete jones" w:date="2022-01-11T16:47:00Z"/>
                <w:rFonts w:ascii="Calibri" w:hAnsi="Calibri" w:cs="Calibri"/>
                <w:b/>
                <w:bCs/>
                <w:color w:val="000000"/>
                <w:sz w:val="22"/>
                <w:szCs w:val="22"/>
              </w:rPr>
            </w:pPr>
            <w:ins w:id="81773" w:author="pete jones" w:date="2022-01-11T16:47:00Z">
              <w:r w:rsidRPr="00910219">
                <w:rPr>
                  <w:rFonts w:ascii="Calibri" w:hAnsi="Calibri" w:cs="Calibri"/>
                  <w:b/>
                  <w:bCs/>
                  <w:color w:val="000000"/>
                  <w:sz w:val="22"/>
                  <w:szCs w:val="22"/>
                </w:rPr>
                <w:t>Practical Exams</w:t>
              </w:r>
            </w:ins>
          </w:p>
        </w:tc>
        <w:tc>
          <w:tcPr>
            <w:tcW w:w="438" w:type="dxa"/>
            <w:tcBorders>
              <w:top w:val="nil"/>
              <w:left w:val="nil"/>
              <w:bottom w:val="single" w:sz="8" w:space="0" w:color="auto"/>
              <w:right w:val="single" w:sz="8" w:space="0" w:color="auto"/>
            </w:tcBorders>
            <w:shd w:val="clear" w:color="auto" w:fill="auto"/>
            <w:noWrap/>
            <w:textDirection w:val="btLr"/>
            <w:vAlign w:val="center"/>
            <w:hideMark/>
          </w:tcPr>
          <w:p w14:paraId="704030BC" w14:textId="77777777" w:rsidR="00910219" w:rsidRPr="00910219" w:rsidRDefault="00910219" w:rsidP="00910219">
            <w:pPr>
              <w:spacing w:before="0" w:after="0" w:line="240" w:lineRule="auto"/>
              <w:jc w:val="center"/>
              <w:rPr>
                <w:ins w:id="81774" w:author="pete jones" w:date="2022-01-11T16:47:00Z"/>
                <w:rFonts w:ascii="Calibri" w:hAnsi="Calibri" w:cs="Calibri"/>
                <w:b/>
                <w:bCs/>
                <w:color w:val="000000"/>
                <w:sz w:val="22"/>
                <w:szCs w:val="22"/>
              </w:rPr>
            </w:pPr>
            <w:ins w:id="81775" w:author="pete jones" w:date="2022-01-11T16:47:00Z">
              <w:r w:rsidRPr="00910219">
                <w:rPr>
                  <w:rFonts w:ascii="Calibri" w:hAnsi="Calibri" w:cs="Calibri"/>
                  <w:b/>
                  <w:bCs/>
                  <w:color w:val="000000"/>
                  <w:sz w:val="22"/>
                  <w:szCs w:val="22"/>
                </w:rPr>
                <w:t>Coursework</w:t>
              </w:r>
            </w:ins>
          </w:p>
        </w:tc>
      </w:tr>
      <w:tr w:rsidR="00910219" w:rsidRPr="00910219" w14:paraId="57E13FF5" w14:textId="77777777" w:rsidTr="00910219">
        <w:trPr>
          <w:trHeight w:val="300"/>
          <w:ins w:id="81776" w:author="pete jones" w:date="2022-01-11T16:47: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764FB02" w14:textId="77777777" w:rsidR="00910219" w:rsidRPr="00910219" w:rsidRDefault="00910219" w:rsidP="00910219">
            <w:pPr>
              <w:spacing w:before="0" w:after="0" w:line="240" w:lineRule="auto"/>
              <w:jc w:val="center"/>
              <w:rPr>
                <w:ins w:id="81777" w:author="pete jones" w:date="2022-01-11T16:47:00Z"/>
                <w:rFonts w:ascii="Calibri" w:hAnsi="Calibri" w:cs="Calibri"/>
                <w:color w:val="000000"/>
                <w:sz w:val="22"/>
                <w:szCs w:val="22"/>
              </w:rPr>
            </w:pPr>
            <w:ins w:id="81778" w:author="pete jones" w:date="2022-01-11T16:47:00Z">
              <w:r w:rsidRPr="00910219">
                <w:rPr>
                  <w:rFonts w:ascii="Calibri" w:hAnsi="Calibri" w:cs="Calibri"/>
                  <w:color w:val="000000"/>
                  <w:sz w:val="22"/>
                  <w:szCs w:val="22"/>
                </w:rPr>
                <w:lastRenderedPageBreak/>
                <w:t>4</w:t>
              </w:r>
            </w:ins>
          </w:p>
        </w:tc>
        <w:tc>
          <w:tcPr>
            <w:tcW w:w="5669" w:type="dxa"/>
            <w:tcBorders>
              <w:top w:val="nil"/>
              <w:left w:val="nil"/>
              <w:bottom w:val="single" w:sz="4" w:space="0" w:color="auto"/>
              <w:right w:val="single" w:sz="8" w:space="0" w:color="auto"/>
            </w:tcBorders>
            <w:shd w:val="clear" w:color="auto" w:fill="auto"/>
            <w:noWrap/>
            <w:vAlign w:val="bottom"/>
            <w:hideMark/>
          </w:tcPr>
          <w:p w14:paraId="27FE5A96" w14:textId="77777777" w:rsidR="00910219" w:rsidRPr="00910219" w:rsidRDefault="00910219" w:rsidP="00910219">
            <w:pPr>
              <w:spacing w:before="0" w:after="0" w:line="240" w:lineRule="auto"/>
              <w:jc w:val="left"/>
              <w:rPr>
                <w:ins w:id="81779" w:author="pete jones" w:date="2022-01-11T16:47:00Z"/>
                <w:rFonts w:ascii="Calibri" w:hAnsi="Calibri" w:cs="Calibri"/>
                <w:color w:val="000000"/>
                <w:sz w:val="22"/>
                <w:szCs w:val="22"/>
              </w:rPr>
            </w:pPr>
            <w:ins w:id="81780" w:author="pete jones" w:date="2022-01-11T16:47:00Z">
              <w:r w:rsidRPr="00910219">
                <w:rPr>
                  <w:rFonts w:ascii="Calibri" w:hAnsi="Calibri" w:cs="Calibri"/>
                  <w:color w:val="000000"/>
                  <w:sz w:val="22"/>
                  <w:szCs w:val="22"/>
                </w:rPr>
                <w:t>Engineering Skills &amp; Applications (£3000 award for AAA or AAB)</w:t>
              </w:r>
            </w:ins>
          </w:p>
        </w:tc>
        <w:tc>
          <w:tcPr>
            <w:tcW w:w="432" w:type="dxa"/>
            <w:tcBorders>
              <w:top w:val="nil"/>
              <w:left w:val="nil"/>
              <w:bottom w:val="single" w:sz="4" w:space="0" w:color="auto"/>
              <w:right w:val="single" w:sz="4" w:space="0" w:color="auto"/>
            </w:tcBorders>
            <w:shd w:val="clear" w:color="auto" w:fill="auto"/>
            <w:noWrap/>
            <w:vAlign w:val="bottom"/>
            <w:hideMark/>
          </w:tcPr>
          <w:p w14:paraId="63E604AE" w14:textId="77777777" w:rsidR="00910219" w:rsidRPr="00910219" w:rsidRDefault="00910219" w:rsidP="00910219">
            <w:pPr>
              <w:spacing w:before="0" w:after="0" w:line="240" w:lineRule="auto"/>
              <w:jc w:val="center"/>
              <w:rPr>
                <w:ins w:id="81781" w:author="pete jones" w:date="2022-01-11T16:47:00Z"/>
                <w:rFonts w:ascii="Calibri" w:hAnsi="Calibri" w:cs="Calibri"/>
                <w:color w:val="000000"/>
                <w:sz w:val="22"/>
                <w:szCs w:val="22"/>
              </w:rPr>
            </w:pPr>
            <w:ins w:id="81782"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A4E7F66" w14:textId="77777777" w:rsidR="00910219" w:rsidRPr="00910219" w:rsidRDefault="00910219" w:rsidP="00910219">
            <w:pPr>
              <w:spacing w:before="0" w:after="0" w:line="240" w:lineRule="auto"/>
              <w:jc w:val="center"/>
              <w:rPr>
                <w:ins w:id="81783" w:author="pete jones" w:date="2022-01-11T16:47:00Z"/>
                <w:rFonts w:ascii="Calibri" w:hAnsi="Calibri" w:cs="Calibri"/>
                <w:color w:val="000000"/>
                <w:sz w:val="22"/>
                <w:szCs w:val="22"/>
              </w:rPr>
            </w:pPr>
            <w:ins w:id="81784"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007A2D06" w14:textId="77777777" w:rsidR="00910219" w:rsidRPr="00910219" w:rsidRDefault="00910219" w:rsidP="00910219">
            <w:pPr>
              <w:spacing w:before="0" w:after="0" w:line="240" w:lineRule="auto"/>
              <w:jc w:val="center"/>
              <w:rPr>
                <w:ins w:id="81785" w:author="pete jones" w:date="2022-01-11T16:47:00Z"/>
                <w:rFonts w:ascii="Calibri" w:hAnsi="Calibri" w:cs="Calibri"/>
                <w:color w:val="000000"/>
                <w:sz w:val="22"/>
                <w:szCs w:val="22"/>
              </w:rPr>
            </w:pPr>
            <w:ins w:id="8178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A1DDECC" w14:textId="77777777" w:rsidR="00910219" w:rsidRPr="00910219" w:rsidRDefault="00910219" w:rsidP="00910219">
            <w:pPr>
              <w:spacing w:before="0" w:after="0" w:line="240" w:lineRule="auto"/>
              <w:jc w:val="center"/>
              <w:rPr>
                <w:ins w:id="81787" w:author="pete jones" w:date="2022-01-11T16:47:00Z"/>
                <w:rFonts w:ascii="Calibri" w:hAnsi="Calibri" w:cs="Calibri"/>
                <w:color w:val="000000"/>
                <w:sz w:val="22"/>
                <w:szCs w:val="22"/>
              </w:rPr>
            </w:pPr>
            <w:ins w:id="8178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F92AFA" w14:textId="77777777" w:rsidR="00910219" w:rsidRPr="00910219" w:rsidRDefault="00910219" w:rsidP="00910219">
            <w:pPr>
              <w:spacing w:before="0" w:after="0" w:line="240" w:lineRule="auto"/>
              <w:jc w:val="center"/>
              <w:rPr>
                <w:ins w:id="81789" w:author="pete jones" w:date="2022-01-11T16:47:00Z"/>
                <w:rFonts w:ascii="Calibri" w:hAnsi="Calibri" w:cs="Calibri"/>
                <w:color w:val="000000"/>
                <w:sz w:val="22"/>
                <w:szCs w:val="22"/>
              </w:rPr>
            </w:pPr>
            <w:ins w:id="8179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F28937" w14:textId="77777777" w:rsidR="00910219" w:rsidRPr="00910219" w:rsidRDefault="00910219" w:rsidP="00910219">
            <w:pPr>
              <w:spacing w:before="0" w:after="0" w:line="240" w:lineRule="auto"/>
              <w:jc w:val="center"/>
              <w:rPr>
                <w:ins w:id="81791" w:author="pete jones" w:date="2022-01-11T16:47:00Z"/>
                <w:rFonts w:ascii="Calibri" w:hAnsi="Calibri" w:cs="Calibri"/>
                <w:color w:val="000000"/>
                <w:sz w:val="22"/>
                <w:szCs w:val="22"/>
              </w:rPr>
            </w:pPr>
            <w:ins w:id="8179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686FF5D" w14:textId="77777777" w:rsidR="00910219" w:rsidRPr="00910219" w:rsidRDefault="00910219" w:rsidP="00910219">
            <w:pPr>
              <w:spacing w:before="0" w:after="0" w:line="240" w:lineRule="auto"/>
              <w:jc w:val="center"/>
              <w:rPr>
                <w:ins w:id="81793" w:author="pete jones" w:date="2022-01-11T16:47:00Z"/>
                <w:rFonts w:ascii="Calibri" w:hAnsi="Calibri" w:cs="Calibri"/>
                <w:color w:val="000000"/>
                <w:sz w:val="22"/>
                <w:szCs w:val="22"/>
              </w:rPr>
            </w:pPr>
            <w:ins w:id="8179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3FF5A57" w14:textId="77777777" w:rsidR="00910219" w:rsidRPr="00910219" w:rsidRDefault="00910219" w:rsidP="00910219">
            <w:pPr>
              <w:spacing w:before="0" w:after="0" w:line="240" w:lineRule="auto"/>
              <w:jc w:val="center"/>
              <w:rPr>
                <w:ins w:id="81795" w:author="pete jones" w:date="2022-01-11T16:47:00Z"/>
                <w:rFonts w:ascii="Calibri" w:hAnsi="Calibri" w:cs="Calibri"/>
                <w:color w:val="000000"/>
                <w:sz w:val="22"/>
                <w:szCs w:val="22"/>
              </w:rPr>
            </w:pPr>
            <w:ins w:id="8179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639A75A" w14:textId="77777777" w:rsidR="00910219" w:rsidRPr="00910219" w:rsidRDefault="00910219" w:rsidP="00910219">
            <w:pPr>
              <w:spacing w:before="0" w:after="0" w:line="240" w:lineRule="auto"/>
              <w:jc w:val="center"/>
              <w:rPr>
                <w:ins w:id="81797" w:author="pete jones" w:date="2022-01-11T16:47:00Z"/>
                <w:rFonts w:ascii="Calibri" w:hAnsi="Calibri" w:cs="Calibri"/>
                <w:color w:val="000000"/>
                <w:sz w:val="22"/>
                <w:szCs w:val="22"/>
              </w:rPr>
            </w:pPr>
            <w:ins w:id="8179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CD6092D" w14:textId="77777777" w:rsidR="00910219" w:rsidRPr="00910219" w:rsidRDefault="00910219" w:rsidP="00910219">
            <w:pPr>
              <w:spacing w:before="0" w:after="0" w:line="240" w:lineRule="auto"/>
              <w:jc w:val="center"/>
              <w:rPr>
                <w:ins w:id="81799" w:author="pete jones" w:date="2022-01-11T16:47:00Z"/>
                <w:rFonts w:ascii="Calibri" w:hAnsi="Calibri" w:cs="Calibri"/>
                <w:color w:val="000000"/>
                <w:sz w:val="22"/>
                <w:szCs w:val="22"/>
              </w:rPr>
            </w:pPr>
            <w:ins w:id="8180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A2AE941" w14:textId="77777777" w:rsidR="00910219" w:rsidRPr="00910219" w:rsidRDefault="00910219" w:rsidP="00910219">
            <w:pPr>
              <w:spacing w:before="0" w:after="0" w:line="240" w:lineRule="auto"/>
              <w:jc w:val="center"/>
              <w:rPr>
                <w:ins w:id="81801" w:author="pete jones" w:date="2022-01-11T16:47:00Z"/>
                <w:rFonts w:ascii="Calibri" w:hAnsi="Calibri" w:cs="Calibri"/>
                <w:color w:val="000000"/>
                <w:sz w:val="22"/>
                <w:szCs w:val="22"/>
              </w:rPr>
            </w:pPr>
            <w:ins w:id="81802"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7B431749" w14:textId="77777777" w:rsidR="00910219" w:rsidRPr="00910219" w:rsidRDefault="00910219" w:rsidP="00910219">
            <w:pPr>
              <w:spacing w:before="0" w:after="0" w:line="240" w:lineRule="auto"/>
              <w:jc w:val="center"/>
              <w:rPr>
                <w:ins w:id="81803" w:author="pete jones" w:date="2022-01-11T16:47:00Z"/>
                <w:rFonts w:ascii="Calibri" w:hAnsi="Calibri" w:cs="Calibri"/>
                <w:color w:val="000000"/>
                <w:sz w:val="22"/>
                <w:szCs w:val="22"/>
              </w:rPr>
            </w:pPr>
            <w:ins w:id="81804" w:author="pete jones" w:date="2022-01-11T16:47:00Z">
              <w:r w:rsidRPr="00910219">
                <w:rPr>
                  <w:rFonts w:ascii="Calibri" w:hAnsi="Calibri" w:cs="Calibri"/>
                  <w:color w:val="000000"/>
                  <w:sz w:val="22"/>
                  <w:szCs w:val="22"/>
                </w:rPr>
                <w:t>100</w:t>
              </w:r>
            </w:ins>
          </w:p>
        </w:tc>
      </w:tr>
      <w:tr w:rsidR="00910219" w:rsidRPr="00910219" w14:paraId="1801B9F1" w14:textId="77777777" w:rsidTr="00910219">
        <w:trPr>
          <w:trHeight w:val="300"/>
          <w:ins w:id="81805"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75F7E54" w14:textId="77777777" w:rsidR="00910219" w:rsidRPr="00910219" w:rsidRDefault="00910219" w:rsidP="00910219">
            <w:pPr>
              <w:spacing w:before="0" w:after="0" w:line="240" w:lineRule="auto"/>
              <w:jc w:val="center"/>
              <w:rPr>
                <w:ins w:id="81806" w:author="pete jones" w:date="2022-01-11T16:47:00Z"/>
                <w:rFonts w:ascii="Calibri" w:hAnsi="Calibri" w:cs="Calibri"/>
                <w:color w:val="000000"/>
                <w:sz w:val="22"/>
                <w:szCs w:val="22"/>
              </w:rPr>
            </w:pPr>
            <w:ins w:id="81807"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257E6509" w14:textId="77777777" w:rsidR="00910219" w:rsidRPr="00910219" w:rsidRDefault="00910219" w:rsidP="00910219">
            <w:pPr>
              <w:spacing w:before="0" w:after="0" w:line="240" w:lineRule="auto"/>
              <w:jc w:val="left"/>
              <w:rPr>
                <w:ins w:id="81808" w:author="pete jones" w:date="2022-01-11T16:47:00Z"/>
                <w:rFonts w:ascii="Calibri" w:hAnsi="Calibri" w:cs="Calibri"/>
                <w:color w:val="000000"/>
                <w:sz w:val="22"/>
                <w:szCs w:val="22"/>
              </w:rPr>
            </w:pPr>
            <w:ins w:id="81809" w:author="pete jones" w:date="2022-01-11T16:47:00Z">
              <w:r w:rsidRPr="00910219">
                <w:rPr>
                  <w:rFonts w:ascii="Calibri" w:hAnsi="Calibri" w:cs="Calibri"/>
                  <w:color w:val="000000"/>
                  <w:sz w:val="22"/>
                  <w:szCs w:val="22"/>
                </w:rPr>
                <w:t>Engineering Analysis 1B (Mech &amp; EEE &amp;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7CF6E24F" w14:textId="77777777" w:rsidR="00910219" w:rsidRPr="00910219" w:rsidRDefault="00910219" w:rsidP="00910219">
            <w:pPr>
              <w:spacing w:before="0" w:after="0" w:line="240" w:lineRule="auto"/>
              <w:jc w:val="center"/>
              <w:rPr>
                <w:ins w:id="81810" w:author="pete jones" w:date="2022-01-11T16:47:00Z"/>
                <w:rFonts w:ascii="Calibri" w:hAnsi="Calibri" w:cs="Calibri"/>
                <w:color w:val="000000"/>
                <w:sz w:val="22"/>
                <w:szCs w:val="22"/>
              </w:rPr>
            </w:pPr>
            <w:ins w:id="81811"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654DAF3" w14:textId="77777777" w:rsidR="00910219" w:rsidRPr="00910219" w:rsidRDefault="00910219" w:rsidP="00910219">
            <w:pPr>
              <w:spacing w:before="0" w:after="0" w:line="240" w:lineRule="auto"/>
              <w:jc w:val="center"/>
              <w:rPr>
                <w:ins w:id="81812" w:author="pete jones" w:date="2022-01-11T16:47:00Z"/>
                <w:rFonts w:ascii="Calibri" w:hAnsi="Calibri" w:cs="Calibri"/>
                <w:color w:val="000000"/>
                <w:sz w:val="22"/>
                <w:szCs w:val="22"/>
              </w:rPr>
            </w:pPr>
            <w:ins w:id="81813"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206065A2" w14:textId="77777777" w:rsidR="00910219" w:rsidRPr="00910219" w:rsidRDefault="00910219" w:rsidP="00910219">
            <w:pPr>
              <w:spacing w:before="0" w:after="0" w:line="240" w:lineRule="auto"/>
              <w:jc w:val="center"/>
              <w:rPr>
                <w:ins w:id="81814" w:author="pete jones" w:date="2022-01-11T16:47:00Z"/>
                <w:rFonts w:ascii="Calibri" w:hAnsi="Calibri" w:cs="Calibri"/>
                <w:color w:val="000000"/>
                <w:sz w:val="22"/>
                <w:szCs w:val="22"/>
              </w:rPr>
            </w:pPr>
            <w:ins w:id="8181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27CB06" w14:textId="77777777" w:rsidR="00910219" w:rsidRPr="00910219" w:rsidRDefault="00910219" w:rsidP="00910219">
            <w:pPr>
              <w:spacing w:before="0" w:after="0" w:line="240" w:lineRule="auto"/>
              <w:jc w:val="center"/>
              <w:rPr>
                <w:ins w:id="81816" w:author="pete jones" w:date="2022-01-11T16:47:00Z"/>
                <w:rFonts w:ascii="Calibri" w:hAnsi="Calibri" w:cs="Calibri"/>
                <w:color w:val="000000"/>
                <w:sz w:val="22"/>
                <w:szCs w:val="22"/>
              </w:rPr>
            </w:pPr>
            <w:ins w:id="8181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AA4707B" w14:textId="77777777" w:rsidR="00910219" w:rsidRPr="00910219" w:rsidRDefault="00910219" w:rsidP="00910219">
            <w:pPr>
              <w:spacing w:before="0" w:after="0" w:line="240" w:lineRule="auto"/>
              <w:jc w:val="center"/>
              <w:rPr>
                <w:ins w:id="81818" w:author="pete jones" w:date="2022-01-11T16:47:00Z"/>
                <w:rFonts w:ascii="Calibri" w:hAnsi="Calibri" w:cs="Calibri"/>
                <w:color w:val="000000"/>
                <w:sz w:val="22"/>
                <w:szCs w:val="22"/>
              </w:rPr>
            </w:pPr>
            <w:ins w:id="8181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7C0D94" w14:textId="77777777" w:rsidR="00910219" w:rsidRPr="00910219" w:rsidRDefault="00910219" w:rsidP="00910219">
            <w:pPr>
              <w:spacing w:before="0" w:after="0" w:line="240" w:lineRule="auto"/>
              <w:jc w:val="center"/>
              <w:rPr>
                <w:ins w:id="81820" w:author="pete jones" w:date="2022-01-11T16:47:00Z"/>
                <w:rFonts w:ascii="Calibri" w:hAnsi="Calibri" w:cs="Calibri"/>
                <w:color w:val="000000"/>
                <w:sz w:val="22"/>
                <w:szCs w:val="22"/>
              </w:rPr>
            </w:pPr>
            <w:ins w:id="8182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F21BA03" w14:textId="77777777" w:rsidR="00910219" w:rsidRPr="00910219" w:rsidRDefault="00910219" w:rsidP="00910219">
            <w:pPr>
              <w:spacing w:before="0" w:after="0" w:line="240" w:lineRule="auto"/>
              <w:jc w:val="center"/>
              <w:rPr>
                <w:ins w:id="81822" w:author="pete jones" w:date="2022-01-11T16:47:00Z"/>
                <w:rFonts w:ascii="Calibri" w:hAnsi="Calibri" w:cs="Calibri"/>
                <w:color w:val="000000"/>
                <w:sz w:val="22"/>
                <w:szCs w:val="22"/>
              </w:rPr>
            </w:pPr>
            <w:ins w:id="8182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BE9D75C" w14:textId="77777777" w:rsidR="00910219" w:rsidRPr="00910219" w:rsidRDefault="00910219" w:rsidP="00910219">
            <w:pPr>
              <w:spacing w:before="0" w:after="0" w:line="240" w:lineRule="auto"/>
              <w:jc w:val="center"/>
              <w:rPr>
                <w:ins w:id="81824" w:author="pete jones" w:date="2022-01-11T16:47:00Z"/>
                <w:rFonts w:ascii="Calibri" w:hAnsi="Calibri" w:cs="Calibri"/>
                <w:color w:val="000000"/>
                <w:sz w:val="22"/>
                <w:szCs w:val="22"/>
              </w:rPr>
            </w:pPr>
            <w:ins w:id="8182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4F7CF32" w14:textId="77777777" w:rsidR="00910219" w:rsidRPr="00910219" w:rsidRDefault="00910219" w:rsidP="00910219">
            <w:pPr>
              <w:spacing w:before="0" w:after="0" w:line="240" w:lineRule="auto"/>
              <w:jc w:val="center"/>
              <w:rPr>
                <w:ins w:id="81826" w:author="pete jones" w:date="2022-01-11T16:47:00Z"/>
                <w:rFonts w:ascii="Calibri" w:hAnsi="Calibri" w:cs="Calibri"/>
                <w:color w:val="000000"/>
                <w:sz w:val="22"/>
                <w:szCs w:val="22"/>
              </w:rPr>
            </w:pPr>
            <w:ins w:id="8182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1D484C9" w14:textId="77777777" w:rsidR="00910219" w:rsidRPr="00910219" w:rsidRDefault="00910219" w:rsidP="00910219">
            <w:pPr>
              <w:spacing w:before="0" w:after="0" w:line="240" w:lineRule="auto"/>
              <w:jc w:val="center"/>
              <w:rPr>
                <w:ins w:id="81828" w:author="pete jones" w:date="2022-01-11T16:47:00Z"/>
                <w:rFonts w:ascii="Calibri" w:hAnsi="Calibri" w:cs="Calibri"/>
                <w:color w:val="000000"/>
                <w:sz w:val="22"/>
                <w:szCs w:val="22"/>
              </w:rPr>
            </w:pPr>
            <w:ins w:id="8182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0F6E1C4" w14:textId="77777777" w:rsidR="00910219" w:rsidRPr="00910219" w:rsidRDefault="00910219" w:rsidP="00910219">
            <w:pPr>
              <w:spacing w:before="0" w:after="0" w:line="240" w:lineRule="auto"/>
              <w:jc w:val="center"/>
              <w:rPr>
                <w:ins w:id="81830" w:author="pete jones" w:date="2022-01-11T16:47:00Z"/>
                <w:rFonts w:ascii="Calibri" w:hAnsi="Calibri" w:cs="Calibri"/>
                <w:color w:val="000000"/>
                <w:sz w:val="22"/>
                <w:szCs w:val="22"/>
              </w:rPr>
            </w:pPr>
            <w:ins w:id="81831"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4A4018BC" w14:textId="77777777" w:rsidR="00910219" w:rsidRPr="00910219" w:rsidRDefault="00910219" w:rsidP="00910219">
            <w:pPr>
              <w:spacing w:before="0" w:after="0" w:line="240" w:lineRule="auto"/>
              <w:jc w:val="center"/>
              <w:rPr>
                <w:ins w:id="81832" w:author="pete jones" w:date="2022-01-11T16:47:00Z"/>
                <w:rFonts w:ascii="Calibri" w:hAnsi="Calibri" w:cs="Calibri"/>
                <w:color w:val="000000"/>
                <w:sz w:val="22"/>
                <w:szCs w:val="22"/>
              </w:rPr>
            </w:pPr>
            <w:ins w:id="81833" w:author="pete jones" w:date="2022-01-11T16:47:00Z">
              <w:r w:rsidRPr="00910219">
                <w:rPr>
                  <w:rFonts w:ascii="Calibri" w:hAnsi="Calibri" w:cs="Calibri"/>
                  <w:color w:val="000000"/>
                  <w:sz w:val="22"/>
                  <w:szCs w:val="22"/>
                </w:rPr>
                <w:t>100</w:t>
              </w:r>
            </w:ins>
          </w:p>
        </w:tc>
      </w:tr>
      <w:tr w:rsidR="00910219" w:rsidRPr="00910219" w14:paraId="000924F6" w14:textId="77777777" w:rsidTr="00910219">
        <w:trPr>
          <w:trHeight w:val="300"/>
          <w:ins w:id="8183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5471DA2" w14:textId="77777777" w:rsidR="00910219" w:rsidRPr="00910219" w:rsidRDefault="00910219" w:rsidP="00910219">
            <w:pPr>
              <w:spacing w:before="0" w:after="0" w:line="240" w:lineRule="auto"/>
              <w:jc w:val="center"/>
              <w:rPr>
                <w:ins w:id="81835" w:author="pete jones" w:date="2022-01-11T16:47:00Z"/>
                <w:rFonts w:ascii="Calibri" w:hAnsi="Calibri" w:cs="Calibri"/>
                <w:color w:val="000000"/>
                <w:sz w:val="22"/>
                <w:szCs w:val="22"/>
              </w:rPr>
            </w:pPr>
            <w:ins w:id="81836"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6448837A" w14:textId="77777777" w:rsidR="00910219" w:rsidRPr="00910219" w:rsidRDefault="00910219" w:rsidP="00910219">
            <w:pPr>
              <w:spacing w:before="0" w:after="0" w:line="240" w:lineRule="auto"/>
              <w:jc w:val="left"/>
              <w:rPr>
                <w:ins w:id="81837" w:author="pete jones" w:date="2022-01-11T16:47:00Z"/>
                <w:rFonts w:ascii="Calibri" w:hAnsi="Calibri" w:cs="Calibri"/>
                <w:color w:val="000000"/>
                <w:sz w:val="22"/>
                <w:szCs w:val="22"/>
              </w:rPr>
            </w:pPr>
            <w:ins w:id="81838" w:author="pete jones" w:date="2022-01-11T16:47:00Z">
              <w:r w:rsidRPr="00910219">
                <w:rPr>
                  <w:rFonts w:ascii="Calibri" w:hAnsi="Calibri" w:cs="Calibri"/>
                  <w:color w:val="000000"/>
                  <w:sz w:val="22"/>
                  <w:szCs w:val="22"/>
                </w:rPr>
                <w:t>Introduction to MATLAB for Engineers</w:t>
              </w:r>
            </w:ins>
          </w:p>
        </w:tc>
        <w:tc>
          <w:tcPr>
            <w:tcW w:w="432" w:type="dxa"/>
            <w:tcBorders>
              <w:top w:val="nil"/>
              <w:left w:val="nil"/>
              <w:bottom w:val="single" w:sz="4" w:space="0" w:color="auto"/>
              <w:right w:val="single" w:sz="4" w:space="0" w:color="auto"/>
            </w:tcBorders>
            <w:shd w:val="clear" w:color="auto" w:fill="auto"/>
            <w:noWrap/>
            <w:vAlign w:val="bottom"/>
            <w:hideMark/>
          </w:tcPr>
          <w:p w14:paraId="4CE8BEEE" w14:textId="77777777" w:rsidR="00910219" w:rsidRPr="00910219" w:rsidRDefault="00910219" w:rsidP="00910219">
            <w:pPr>
              <w:spacing w:before="0" w:after="0" w:line="240" w:lineRule="auto"/>
              <w:jc w:val="center"/>
              <w:rPr>
                <w:ins w:id="81839" w:author="pete jones" w:date="2022-01-11T16:47:00Z"/>
                <w:rFonts w:ascii="Calibri" w:hAnsi="Calibri" w:cs="Calibri"/>
                <w:color w:val="000000"/>
                <w:sz w:val="22"/>
                <w:szCs w:val="22"/>
              </w:rPr>
            </w:pPr>
            <w:ins w:id="81840" w:author="pete jones" w:date="2022-01-11T16:47: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17F1819C" w14:textId="77777777" w:rsidR="00910219" w:rsidRPr="00910219" w:rsidRDefault="00910219" w:rsidP="00910219">
            <w:pPr>
              <w:spacing w:before="0" w:after="0" w:line="240" w:lineRule="auto"/>
              <w:jc w:val="center"/>
              <w:rPr>
                <w:ins w:id="81841" w:author="pete jones" w:date="2022-01-11T16:47:00Z"/>
                <w:rFonts w:ascii="Calibri" w:hAnsi="Calibri" w:cs="Calibri"/>
                <w:color w:val="000000"/>
                <w:sz w:val="22"/>
                <w:szCs w:val="22"/>
              </w:rPr>
            </w:pPr>
            <w:ins w:id="81842" w:author="pete jones" w:date="2022-01-11T16:47:00Z">
              <w:r w:rsidRPr="00910219">
                <w:rPr>
                  <w:rFonts w:ascii="Calibri" w:hAnsi="Calibri" w:cs="Calibri"/>
                  <w:color w:val="000000"/>
                  <w:sz w:val="22"/>
                  <w:szCs w:val="22"/>
                </w:rPr>
                <w:t>5</w:t>
              </w:r>
            </w:ins>
          </w:p>
        </w:tc>
        <w:tc>
          <w:tcPr>
            <w:tcW w:w="432" w:type="dxa"/>
            <w:tcBorders>
              <w:top w:val="nil"/>
              <w:left w:val="nil"/>
              <w:bottom w:val="single" w:sz="4" w:space="0" w:color="auto"/>
              <w:right w:val="single" w:sz="4" w:space="0" w:color="auto"/>
            </w:tcBorders>
            <w:shd w:val="clear" w:color="auto" w:fill="auto"/>
            <w:noWrap/>
            <w:vAlign w:val="bottom"/>
            <w:hideMark/>
          </w:tcPr>
          <w:p w14:paraId="27060CA6" w14:textId="77777777" w:rsidR="00910219" w:rsidRPr="00910219" w:rsidRDefault="00910219" w:rsidP="00910219">
            <w:pPr>
              <w:spacing w:before="0" w:after="0" w:line="240" w:lineRule="auto"/>
              <w:jc w:val="center"/>
              <w:rPr>
                <w:ins w:id="81843" w:author="pete jones" w:date="2022-01-11T16:47:00Z"/>
                <w:rFonts w:ascii="Calibri" w:hAnsi="Calibri" w:cs="Calibri"/>
                <w:color w:val="000000"/>
                <w:sz w:val="22"/>
                <w:szCs w:val="22"/>
              </w:rPr>
            </w:pPr>
            <w:ins w:id="8184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200104" w14:textId="77777777" w:rsidR="00910219" w:rsidRPr="00910219" w:rsidRDefault="00910219" w:rsidP="00910219">
            <w:pPr>
              <w:spacing w:before="0" w:after="0" w:line="240" w:lineRule="auto"/>
              <w:jc w:val="center"/>
              <w:rPr>
                <w:ins w:id="81845" w:author="pete jones" w:date="2022-01-11T16:47:00Z"/>
                <w:rFonts w:ascii="Calibri" w:hAnsi="Calibri" w:cs="Calibri"/>
                <w:color w:val="000000"/>
                <w:sz w:val="22"/>
                <w:szCs w:val="22"/>
              </w:rPr>
            </w:pPr>
            <w:ins w:id="8184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D3BF96" w14:textId="77777777" w:rsidR="00910219" w:rsidRPr="00910219" w:rsidRDefault="00910219" w:rsidP="00910219">
            <w:pPr>
              <w:spacing w:before="0" w:after="0" w:line="240" w:lineRule="auto"/>
              <w:jc w:val="center"/>
              <w:rPr>
                <w:ins w:id="81847" w:author="pete jones" w:date="2022-01-11T16:47:00Z"/>
                <w:rFonts w:ascii="Calibri" w:hAnsi="Calibri" w:cs="Calibri"/>
                <w:color w:val="000000"/>
                <w:sz w:val="22"/>
                <w:szCs w:val="22"/>
              </w:rPr>
            </w:pPr>
            <w:ins w:id="8184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699BC3" w14:textId="77777777" w:rsidR="00910219" w:rsidRPr="00910219" w:rsidRDefault="00910219" w:rsidP="00910219">
            <w:pPr>
              <w:spacing w:before="0" w:after="0" w:line="240" w:lineRule="auto"/>
              <w:jc w:val="center"/>
              <w:rPr>
                <w:ins w:id="81849" w:author="pete jones" w:date="2022-01-11T16:47:00Z"/>
                <w:rFonts w:ascii="Calibri" w:hAnsi="Calibri" w:cs="Calibri"/>
                <w:color w:val="000000"/>
                <w:sz w:val="22"/>
                <w:szCs w:val="22"/>
              </w:rPr>
            </w:pPr>
            <w:ins w:id="8185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8893925" w14:textId="77777777" w:rsidR="00910219" w:rsidRPr="00910219" w:rsidRDefault="00910219" w:rsidP="00910219">
            <w:pPr>
              <w:spacing w:before="0" w:after="0" w:line="240" w:lineRule="auto"/>
              <w:jc w:val="center"/>
              <w:rPr>
                <w:ins w:id="81851" w:author="pete jones" w:date="2022-01-11T16:47:00Z"/>
                <w:rFonts w:ascii="Calibri" w:hAnsi="Calibri" w:cs="Calibri"/>
                <w:color w:val="000000"/>
                <w:sz w:val="22"/>
                <w:szCs w:val="22"/>
              </w:rPr>
            </w:pPr>
            <w:ins w:id="8185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36207DA" w14:textId="77777777" w:rsidR="00910219" w:rsidRPr="00910219" w:rsidRDefault="00910219" w:rsidP="00910219">
            <w:pPr>
              <w:spacing w:before="0" w:after="0" w:line="240" w:lineRule="auto"/>
              <w:jc w:val="center"/>
              <w:rPr>
                <w:ins w:id="81853" w:author="pete jones" w:date="2022-01-11T16:47:00Z"/>
                <w:rFonts w:ascii="Calibri" w:hAnsi="Calibri" w:cs="Calibri"/>
                <w:color w:val="000000"/>
                <w:sz w:val="22"/>
                <w:szCs w:val="22"/>
              </w:rPr>
            </w:pPr>
            <w:ins w:id="8185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2D404A5" w14:textId="77777777" w:rsidR="00910219" w:rsidRPr="00910219" w:rsidRDefault="00910219" w:rsidP="00910219">
            <w:pPr>
              <w:spacing w:before="0" w:after="0" w:line="240" w:lineRule="auto"/>
              <w:jc w:val="center"/>
              <w:rPr>
                <w:ins w:id="81855" w:author="pete jones" w:date="2022-01-11T16:47:00Z"/>
                <w:rFonts w:ascii="Calibri" w:hAnsi="Calibri" w:cs="Calibri"/>
                <w:color w:val="000000"/>
                <w:sz w:val="22"/>
                <w:szCs w:val="22"/>
              </w:rPr>
            </w:pPr>
            <w:ins w:id="8185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AC30E9A" w14:textId="77777777" w:rsidR="00910219" w:rsidRPr="00910219" w:rsidRDefault="00910219" w:rsidP="00910219">
            <w:pPr>
              <w:spacing w:before="0" w:after="0" w:line="240" w:lineRule="auto"/>
              <w:jc w:val="center"/>
              <w:rPr>
                <w:ins w:id="81857" w:author="pete jones" w:date="2022-01-11T16:47:00Z"/>
                <w:rFonts w:ascii="Calibri" w:hAnsi="Calibri" w:cs="Calibri"/>
                <w:color w:val="000000"/>
                <w:sz w:val="22"/>
                <w:szCs w:val="22"/>
              </w:rPr>
            </w:pPr>
            <w:ins w:id="8185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813E990" w14:textId="77777777" w:rsidR="00910219" w:rsidRPr="00910219" w:rsidRDefault="00910219" w:rsidP="00910219">
            <w:pPr>
              <w:spacing w:before="0" w:after="0" w:line="240" w:lineRule="auto"/>
              <w:jc w:val="center"/>
              <w:rPr>
                <w:ins w:id="81859" w:author="pete jones" w:date="2022-01-11T16:47:00Z"/>
                <w:rFonts w:ascii="Calibri" w:hAnsi="Calibri" w:cs="Calibri"/>
                <w:color w:val="000000"/>
                <w:sz w:val="22"/>
                <w:szCs w:val="22"/>
              </w:rPr>
            </w:pPr>
            <w:ins w:id="81860"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4EF3F4F4" w14:textId="77777777" w:rsidR="00910219" w:rsidRPr="00910219" w:rsidRDefault="00910219" w:rsidP="00910219">
            <w:pPr>
              <w:spacing w:before="0" w:after="0" w:line="240" w:lineRule="auto"/>
              <w:jc w:val="center"/>
              <w:rPr>
                <w:ins w:id="81861" w:author="pete jones" w:date="2022-01-11T16:47:00Z"/>
                <w:rFonts w:ascii="Calibri" w:hAnsi="Calibri" w:cs="Calibri"/>
                <w:color w:val="000000"/>
                <w:sz w:val="22"/>
                <w:szCs w:val="22"/>
              </w:rPr>
            </w:pPr>
            <w:ins w:id="81862" w:author="pete jones" w:date="2022-01-11T16:47:00Z">
              <w:r w:rsidRPr="00910219">
                <w:rPr>
                  <w:rFonts w:ascii="Calibri" w:hAnsi="Calibri" w:cs="Calibri"/>
                  <w:color w:val="000000"/>
                  <w:sz w:val="22"/>
                  <w:szCs w:val="22"/>
                </w:rPr>
                <w:t>100</w:t>
              </w:r>
            </w:ins>
          </w:p>
        </w:tc>
      </w:tr>
      <w:tr w:rsidR="00910219" w:rsidRPr="00910219" w14:paraId="6EFF495B" w14:textId="77777777" w:rsidTr="00910219">
        <w:trPr>
          <w:trHeight w:val="300"/>
          <w:ins w:id="8186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9DBAF8E" w14:textId="77777777" w:rsidR="00910219" w:rsidRPr="00910219" w:rsidRDefault="00910219" w:rsidP="00910219">
            <w:pPr>
              <w:spacing w:before="0" w:after="0" w:line="240" w:lineRule="auto"/>
              <w:jc w:val="center"/>
              <w:rPr>
                <w:ins w:id="81864" w:author="pete jones" w:date="2022-01-11T16:47:00Z"/>
                <w:rFonts w:ascii="Calibri" w:hAnsi="Calibri" w:cs="Calibri"/>
                <w:color w:val="000000"/>
                <w:sz w:val="22"/>
                <w:szCs w:val="22"/>
              </w:rPr>
            </w:pPr>
            <w:ins w:id="81865"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7BEAD1A5" w14:textId="77777777" w:rsidR="00910219" w:rsidRPr="00910219" w:rsidRDefault="00910219" w:rsidP="00910219">
            <w:pPr>
              <w:spacing w:before="0" w:after="0" w:line="240" w:lineRule="auto"/>
              <w:jc w:val="left"/>
              <w:rPr>
                <w:ins w:id="81866" w:author="pete jones" w:date="2022-01-11T16:47:00Z"/>
                <w:rFonts w:ascii="Calibri" w:hAnsi="Calibri" w:cs="Calibri"/>
                <w:color w:val="000000"/>
                <w:sz w:val="22"/>
                <w:szCs w:val="22"/>
              </w:rPr>
            </w:pPr>
            <w:ins w:id="81867" w:author="pete jones" w:date="2022-01-11T16:47:00Z">
              <w:r w:rsidRPr="00910219">
                <w:rPr>
                  <w:rFonts w:ascii="Calibri" w:hAnsi="Calibri" w:cs="Calibri"/>
                  <w:color w:val="000000"/>
                  <w:sz w:val="22"/>
                  <w:szCs w:val="22"/>
                </w:rPr>
                <w:t>Data Integration in Mechanical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7A79A68B" w14:textId="77777777" w:rsidR="00910219" w:rsidRPr="00910219" w:rsidRDefault="00910219" w:rsidP="00910219">
            <w:pPr>
              <w:spacing w:before="0" w:after="0" w:line="240" w:lineRule="auto"/>
              <w:jc w:val="center"/>
              <w:rPr>
                <w:ins w:id="81868" w:author="pete jones" w:date="2022-01-11T16:47:00Z"/>
                <w:rFonts w:ascii="Calibri" w:hAnsi="Calibri" w:cs="Calibri"/>
                <w:color w:val="000000"/>
                <w:sz w:val="22"/>
                <w:szCs w:val="22"/>
              </w:rPr>
            </w:pPr>
            <w:ins w:id="81869"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7F70939" w14:textId="77777777" w:rsidR="00910219" w:rsidRPr="00910219" w:rsidRDefault="00910219" w:rsidP="00910219">
            <w:pPr>
              <w:spacing w:before="0" w:after="0" w:line="240" w:lineRule="auto"/>
              <w:jc w:val="center"/>
              <w:rPr>
                <w:ins w:id="81870" w:author="pete jones" w:date="2022-01-11T16:47:00Z"/>
                <w:rFonts w:ascii="Calibri" w:hAnsi="Calibri" w:cs="Calibri"/>
                <w:color w:val="000000"/>
                <w:sz w:val="22"/>
                <w:szCs w:val="22"/>
              </w:rPr>
            </w:pPr>
            <w:ins w:id="81871" w:author="pete jones" w:date="2022-01-11T16:47:00Z">
              <w:r w:rsidRPr="00910219">
                <w:rPr>
                  <w:rFonts w:ascii="Calibri" w:hAnsi="Calibri" w:cs="Calibri"/>
                  <w:color w:val="000000"/>
                  <w:sz w:val="22"/>
                  <w:szCs w:val="22"/>
                </w:rPr>
                <w:t>5</w:t>
              </w:r>
            </w:ins>
          </w:p>
        </w:tc>
        <w:tc>
          <w:tcPr>
            <w:tcW w:w="432" w:type="dxa"/>
            <w:tcBorders>
              <w:top w:val="nil"/>
              <w:left w:val="nil"/>
              <w:bottom w:val="single" w:sz="4" w:space="0" w:color="auto"/>
              <w:right w:val="single" w:sz="4" w:space="0" w:color="auto"/>
            </w:tcBorders>
            <w:shd w:val="clear" w:color="auto" w:fill="auto"/>
            <w:noWrap/>
            <w:vAlign w:val="bottom"/>
            <w:hideMark/>
          </w:tcPr>
          <w:p w14:paraId="4B29AABF" w14:textId="77777777" w:rsidR="00910219" w:rsidRPr="00910219" w:rsidRDefault="00910219" w:rsidP="00910219">
            <w:pPr>
              <w:spacing w:before="0" w:after="0" w:line="240" w:lineRule="auto"/>
              <w:jc w:val="center"/>
              <w:rPr>
                <w:ins w:id="81872" w:author="pete jones" w:date="2022-01-11T16:47:00Z"/>
                <w:rFonts w:ascii="Calibri" w:hAnsi="Calibri" w:cs="Calibri"/>
                <w:color w:val="000000"/>
                <w:sz w:val="22"/>
                <w:szCs w:val="22"/>
              </w:rPr>
            </w:pPr>
            <w:ins w:id="8187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882F77" w14:textId="77777777" w:rsidR="00910219" w:rsidRPr="00910219" w:rsidRDefault="00910219" w:rsidP="00910219">
            <w:pPr>
              <w:spacing w:before="0" w:after="0" w:line="240" w:lineRule="auto"/>
              <w:jc w:val="center"/>
              <w:rPr>
                <w:ins w:id="81874" w:author="pete jones" w:date="2022-01-11T16:47:00Z"/>
                <w:rFonts w:ascii="Calibri" w:hAnsi="Calibri" w:cs="Calibri"/>
                <w:color w:val="000000"/>
                <w:sz w:val="22"/>
                <w:szCs w:val="22"/>
              </w:rPr>
            </w:pPr>
            <w:ins w:id="8187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91A60C" w14:textId="77777777" w:rsidR="00910219" w:rsidRPr="00910219" w:rsidRDefault="00910219" w:rsidP="00910219">
            <w:pPr>
              <w:spacing w:before="0" w:after="0" w:line="240" w:lineRule="auto"/>
              <w:jc w:val="center"/>
              <w:rPr>
                <w:ins w:id="81876" w:author="pete jones" w:date="2022-01-11T16:47:00Z"/>
                <w:rFonts w:ascii="Calibri" w:hAnsi="Calibri" w:cs="Calibri"/>
                <w:color w:val="000000"/>
                <w:sz w:val="22"/>
                <w:szCs w:val="22"/>
              </w:rPr>
            </w:pPr>
            <w:ins w:id="8187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9BEE94" w14:textId="77777777" w:rsidR="00910219" w:rsidRPr="00910219" w:rsidRDefault="00910219" w:rsidP="00910219">
            <w:pPr>
              <w:spacing w:before="0" w:after="0" w:line="240" w:lineRule="auto"/>
              <w:jc w:val="center"/>
              <w:rPr>
                <w:ins w:id="81878" w:author="pete jones" w:date="2022-01-11T16:47:00Z"/>
                <w:rFonts w:ascii="Calibri" w:hAnsi="Calibri" w:cs="Calibri"/>
                <w:color w:val="000000"/>
                <w:sz w:val="22"/>
                <w:szCs w:val="22"/>
              </w:rPr>
            </w:pPr>
            <w:ins w:id="8187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21C83E6" w14:textId="77777777" w:rsidR="00910219" w:rsidRPr="00910219" w:rsidRDefault="00910219" w:rsidP="00910219">
            <w:pPr>
              <w:spacing w:before="0" w:after="0" w:line="240" w:lineRule="auto"/>
              <w:jc w:val="center"/>
              <w:rPr>
                <w:ins w:id="81880" w:author="pete jones" w:date="2022-01-11T16:47:00Z"/>
                <w:rFonts w:ascii="Calibri" w:hAnsi="Calibri" w:cs="Calibri"/>
                <w:color w:val="000000"/>
                <w:sz w:val="22"/>
                <w:szCs w:val="22"/>
              </w:rPr>
            </w:pPr>
            <w:ins w:id="8188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AFCEA1E" w14:textId="77777777" w:rsidR="00910219" w:rsidRPr="00910219" w:rsidRDefault="00910219" w:rsidP="00910219">
            <w:pPr>
              <w:spacing w:before="0" w:after="0" w:line="240" w:lineRule="auto"/>
              <w:jc w:val="center"/>
              <w:rPr>
                <w:ins w:id="81882" w:author="pete jones" w:date="2022-01-11T16:47:00Z"/>
                <w:rFonts w:ascii="Calibri" w:hAnsi="Calibri" w:cs="Calibri"/>
                <w:color w:val="000000"/>
                <w:sz w:val="22"/>
                <w:szCs w:val="22"/>
              </w:rPr>
            </w:pPr>
            <w:ins w:id="8188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3AE5964" w14:textId="77777777" w:rsidR="00910219" w:rsidRPr="00910219" w:rsidRDefault="00910219" w:rsidP="00910219">
            <w:pPr>
              <w:spacing w:before="0" w:after="0" w:line="240" w:lineRule="auto"/>
              <w:jc w:val="center"/>
              <w:rPr>
                <w:ins w:id="81884" w:author="pete jones" w:date="2022-01-11T16:47:00Z"/>
                <w:rFonts w:ascii="Calibri" w:hAnsi="Calibri" w:cs="Calibri"/>
                <w:color w:val="000000"/>
                <w:sz w:val="22"/>
                <w:szCs w:val="22"/>
              </w:rPr>
            </w:pPr>
            <w:ins w:id="81885"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2A818A9" w14:textId="77777777" w:rsidR="00910219" w:rsidRPr="00910219" w:rsidRDefault="00910219" w:rsidP="00910219">
            <w:pPr>
              <w:spacing w:before="0" w:after="0" w:line="240" w:lineRule="auto"/>
              <w:jc w:val="center"/>
              <w:rPr>
                <w:ins w:id="81886" w:author="pete jones" w:date="2022-01-11T16:47:00Z"/>
                <w:rFonts w:ascii="Calibri" w:hAnsi="Calibri" w:cs="Calibri"/>
                <w:color w:val="000000"/>
                <w:sz w:val="22"/>
                <w:szCs w:val="22"/>
              </w:rPr>
            </w:pPr>
            <w:ins w:id="8188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5C6E23D" w14:textId="77777777" w:rsidR="00910219" w:rsidRPr="00910219" w:rsidRDefault="00910219" w:rsidP="00910219">
            <w:pPr>
              <w:spacing w:before="0" w:after="0" w:line="240" w:lineRule="auto"/>
              <w:jc w:val="center"/>
              <w:rPr>
                <w:ins w:id="81888" w:author="pete jones" w:date="2022-01-11T16:47:00Z"/>
                <w:rFonts w:ascii="Calibri" w:hAnsi="Calibri" w:cs="Calibri"/>
                <w:color w:val="000000"/>
                <w:sz w:val="22"/>
                <w:szCs w:val="22"/>
              </w:rPr>
            </w:pPr>
            <w:ins w:id="81889"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79E205A3" w14:textId="77777777" w:rsidR="00910219" w:rsidRPr="00910219" w:rsidRDefault="00910219" w:rsidP="00910219">
            <w:pPr>
              <w:spacing w:before="0" w:after="0" w:line="240" w:lineRule="auto"/>
              <w:jc w:val="center"/>
              <w:rPr>
                <w:ins w:id="81890" w:author="pete jones" w:date="2022-01-11T16:47:00Z"/>
                <w:rFonts w:ascii="Calibri" w:hAnsi="Calibri" w:cs="Calibri"/>
                <w:color w:val="000000"/>
                <w:sz w:val="22"/>
                <w:szCs w:val="22"/>
              </w:rPr>
            </w:pPr>
            <w:ins w:id="81891" w:author="pete jones" w:date="2022-01-11T16:47:00Z">
              <w:r w:rsidRPr="00910219">
                <w:rPr>
                  <w:rFonts w:ascii="Calibri" w:hAnsi="Calibri" w:cs="Calibri"/>
                  <w:color w:val="000000"/>
                  <w:sz w:val="22"/>
                  <w:szCs w:val="22"/>
                </w:rPr>
                <w:t>100</w:t>
              </w:r>
            </w:ins>
          </w:p>
        </w:tc>
      </w:tr>
      <w:tr w:rsidR="00910219" w:rsidRPr="00910219" w14:paraId="2B8FDBE2" w14:textId="77777777" w:rsidTr="00910219">
        <w:trPr>
          <w:trHeight w:val="300"/>
          <w:ins w:id="81892"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2AE0DBC" w14:textId="77777777" w:rsidR="00910219" w:rsidRPr="00910219" w:rsidRDefault="00910219" w:rsidP="00910219">
            <w:pPr>
              <w:spacing w:before="0" w:after="0" w:line="240" w:lineRule="auto"/>
              <w:jc w:val="center"/>
              <w:rPr>
                <w:ins w:id="81893" w:author="pete jones" w:date="2022-01-11T16:47:00Z"/>
                <w:rFonts w:ascii="Calibri" w:hAnsi="Calibri" w:cs="Calibri"/>
                <w:color w:val="000000"/>
                <w:sz w:val="22"/>
                <w:szCs w:val="22"/>
              </w:rPr>
            </w:pPr>
            <w:ins w:id="81894"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7A51D1DD" w14:textId="77777777" w:rsidR="00910219" w:rsidRPr="00910219" w:rsidRDefault="00910219" w:rsidP="00910219">
            <w:pPr>
              <w:spacing w:before="0" w:after="0" w:line="240" w:lineRule="auto"/>
              <w:jc w:val="left"/>
              <w:rPr>
                <w:ins w:id="81895" w:author="pete jones" w:date="2022-01-11T16:47:00Z"/>
                <w:rFonts w:ascii="Calibri" w:hAnsi="Calibri" w:cs="Calibri"/>
                <w:color w:val="000000"/>
                <w:sz w:val="22"/>
                <w:szCs w:val="22"/>
              </w:rPr>
            </w:pPr>
            <w:ins w:id="81896" w:author="pete jones" w:date="2022-01-11T16:47:00Z">
              <w:r w:rsidRPr="00910219">
                <w:rPr>
                  <w:rFonts w:ascii="Calibri" w:hAnsi="Calibri" w:cs="Calibri"/>
                  <w:color w:val="000000"/>
                  <w:sz w:val="22"/>
                  <w:szCs w:val="22"/>
                </w:rPr>
                <w:t>Engineering for People Hackathon</w:t>
              </w:r>
            </w:ins>
          </w:p>
        </w:tc>
        <w:tc>
          <w:tcPr>
            <w:tcW w:w="432" w:type="dxa"/>
            <w:tcBorders>
              <w:top w:val="nil"/>
              <w:left w:val="nil"/>
              <w:bottom w:val="single" w:sz="4" w:space="0" w:color="auto"/>
              <w:right w:val="single" w:sz="4" w:space="0" w:color="auto"/>
            </w:tcBorders>
            <w:shd w:val="clear" w:color="auto" w:fill="auto"/>
            <w:noWrap/>
            <w:vAlign w:val="bottom"/>
            <w:hideMark/>
          </w:tcPr>
          <w:p w14:paraId="2FED130E" w14:textId="77777777" w:rsidR="00910219" w:rsidRPr="00910219" w:rsidRDefault="00910219" w:rsidP="00910219">
            <w:pPr>
              <w:spacing w:before="0" w:after="0" w:line="240" w:lineRule="auto"/>
              <w:jc w:val="center"/>
              <w:rPr>
                <w:ins w:id="81897" w:author="pete jones" w:date="2022-01-11T16:47:00Z"/>
                <w:rFonts w:ascii="Calibri" w:hAnsi="Calibri" w:cs="Calibri"/>
                <w:color w:val="000000"/>
                <w:sz w:val="22"/>
                <w:szCs w:val="22"/>
              </w:rPr>
            </w:pPr>
            <w:ins w:id="81898"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500DF05" w14:textId="77777777" w:rsidR="00910219" w:rsidRPr="00910219" w:rsidRDefault="00910219" w:rsidP="00910219">
            <w:pPr>
              <w:spacing w:before="0" w:after="0" w:line="240" w:lineRule="auto"/>
              <w:jc w:val="center"/>
              <w:rPr>
                <w:ins w:id="81899" w:author="pete jones" w:date="2022-01-11T16:47:00Z"/>
                <w:rFonts w:ascii="Calibri" w:hAnsi="Calibri" w:cs="Calibri"/>
                <w:color w:val="000000"/>
                <w:sz w:val="22"/>
                <w:szCs w:val="22"/>
              </w:rPr>
            </w:pPr>
            <w:ins w:id="81900"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D78A1F9" w14:textId="77777777" w:rsidR="00910219" w:rsidRPr="00910219" w:rsidRDefault="00910219" w:rsidP="00910219">
            <w:pPr>
              <w:spacing w:before="0" w:after="0" w:line="240" w:lineRule="auto"/>
              <w:jc w:val="center"/>
              <w:rPr>
                <w:ins w:id="81901" w:author="pete jones" w:date="2022-01-11T16:47:00Z"/>
                <w:rFonts w:ascii="Calibri" w:hAnsi="Calibri" w:cs="Calibri"/>
                <w:color w:val="000000"/>
                <w:sz w:val="22"/>
                <w:szCs w:val="22"/>
              </w:rPr>
            </w:pPr>
            <w:ins w:id="8190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EAC186" w14:textId="77777777" w:rsidR="00910219" w:rsidRPr="00910219" w:rsidRDefault="00910219" w:rsidP="00910219">
            <w:pPr>
              <w:spacing w:before="0" w:after="0" w:line="240" w:lineRule="auto"/>
              <w:jc w:val="center"/>
              <w:rPr>
                <w:ins w:id="81903" w:author="pete jones" w:date="2022-01-11T16:47:00Z"/>
                <w:rFonts w:ascii="Calibri" w:hAnsi="Calibri" w:cs="Calibri"/>
                <w:color w:val="000000"/>
                <w:sz w:val="22"/>
                <w:szCs w:val="22"/>
              </w:rPr>
            </w:pPr>
            <w:ins w:id="8190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0EF318" w14:textId="77777777" w:rsidR="00910219" w:rsidRPr="00910219" w:rsidRDefault="00910219" w:rsidP="00910219">
            <w:pPr>
              <w:spacing w:before="0" w:after="0" w:line="240" w:lineRule="auto"/>
              <w:jc w:val="center"/>
              <w:rPr>
                <w:ins w:id="81905" w:author="pete jones" w:date="2022-01-11T16:47:00Z"/>
                <w:rFonts w:ascii="Calibri" w:hAnsi="Calibri" w:cs="Calibri"/>
                <w:color w:val="000000"/>
                <w:sz w:val="22"/>
                <w:szCs w:val="22"/>
              </w:rPr>
            </w:pPr>
            <w:ins w:id="8190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90A925" w14:textId="77777777" w:rsidR="00910219" w:rsidRPr="00910219" w:rsidRDefault="00910219" w:rsidP="00910219">
            <w:pPr>
              <w:spacing w:before="0" w:after="0" w:line="240" w:lineRule="auto"/>
              <w:jc w:val="center"/>
              <w:rPr>
                <w:ins w:id="81907" w:author="pete jones" w:date="2022-01-11T16:47:00Z"/>
                <w:rFonts w:ascii="Calibri" w:hAnsi="Calibri" w:cs="Calibri"/>
                <w:color w:val="000000"/>
                <w:sz w:val="22"/>
                <w:szCs w:val="22"/>
              </w:rPr>
            </w:pPr>
            <w:ins w:id="81908"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04B5F0F3" w14:textId="77777777" w:rsidR="00910219" w:rsidRPr="00910219" w:rsidRDefault="00910219" w:rsidP="00910219">
            <w:pPr>
              <w:spacing w:before="0" w:after="0" w:line="240" w:lineRule="auto"/>
              <w:jc w:val="center"/>
              <w:rPr>
                <w:ins w:id="81909" w:author="pete jones" w:date="2022-01-11T16:47:00Z"/>
                <w:rFonts w:ascii="Calibri" w:hAnsi="Calibri" w:cs="Calibri"/>
                <w:color w:val="000000"/>
                <w:sz w:val="22"/>
                <w:szCs w:val="22"/>
              </w:rPr>
            </w:pPr>
            <w:ins w:id="8191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2E93B2C" w14:textId="77777777" w:rsidR="00910219" w:rsidRPr="00910219" w:rsidRDefault="00910219" w:rsidP="00910219">
            <w:pPr>
              <w:spacing w:before="0" w:after="0" w:line="240" w:lineRule="auto"/>
              <w:jc w:val="center"/>
              <w:rPr>
                <w:ins w:id="81911" w:author="pete jones" w:date="2022-01-11T16:47:00Z"/>
                <w:rFonts w:ascii="Calibri" w:hAnsi="Calibri" w:cs="Calibri"/>
                <w:color w:val="000000"/>
                <w:sz w:val="22"/>
                <w:szCs w:val="22"/>
              </w:rPr>
            </w:pPr>
            <w:ins w:id="8191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88FD6DB" w14:textId="77777777" w:rsidR="00910219" w:rsidRPr="00910219" w:rsidRDefault="00910219" w:rsidP="00910219">
            <w:pPr>
              <w:spacing w:before="0" w:after="0" w:line="240" w:lineRule="auto"/>
              <w:jc w:val="center"/>
              <w:rPr>
                <w:ins w:id="81913" w:author="pete jones" w:date="2022-01-11T16:47:00Z"/>
                <w:rFonts w:ascii="Calibri" w:hAnsi="Calibri" w:cs="Calibri"/>
                <w:color w:val="000000"/>
                <w:sz w:val="22"/>
                <w:szCs w:val="22"/>
              </w:rPr>
            </w:pPr>
            <w:ins w:id="81914"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1328187" w14:textId="77777777" w:rsidR="00910219" w:rsidRPr="00910219" w:rsidRDefault="00910219" w:rsidP="00910219">
            <w:pPr>
              <w:spacing w:before="0" w:after="0" w:line="240" w:lineRule="auto"/>
              <w:jc w:val="center"/>
              <w:rPr>
                <w:ins w:id="81915" w:author="pete jones" w:date="2022-01-11T16:47:00Z"/>
                <w:rFonts w:ascii="Calibri" w:hAnsi="Calibri" w:cs="Calibri"/>
                <w:color w:val="000000"/>
                <w:sz w:val="22"/>
                <w:szCs w:val="22"/>
              </w:rPr>
            </w:pPr>
            <w:ins w:id="8191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99FD616" w14:textId="77777777" w:rsidR="00910219" w:rsidRPr="00910219" w:rsidRDefault="00910219" w:rsidP="00910219">
            <w:pPr>
              <w:spacing w:before="0" w:after="0" w:line="240" w:lineRule="auto"/>
              <w:jc w:val="center"/>
              <w:rPr>
                <w:ins w:id="81917" w:author="pete jones" w:date="2022-01-11T16:47:00Z"/>
                <w:rFonts w:ascii="Calibri" w:hAnsi="Calibri" w:cs="Calibri"/>
                <w:color w:val="000000"/>
                <w:sz w:val="22"/>
                <w:szCs w:val="22"/>
              </w:rPr>
            </w:pPr>
            <w:ins w:id="81918"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73E4CCC0" w14:textId="77777777" w:rsidR="00910219" w:rsidRPr="00910219" w:rsidRDefault="00910219" w:rsidP="00910219">
            <w:pPr>
              <w:spacing w:before="0" w:after="0" w:line="240" w:lineRule="auto"/>
              <w:jc w:val="center"/>
              <w:rPr>
                <w:ins w:id="81919" w:author="pete jones" w:date="2022-01-11T16:47:00Z"/>
                <w:rFonts w:ascii="Calibri" w:hAnsi="Calibri" w:cs="Calibri"/>
                <w:color w:val="000000"/>
                <w:sz w:val="22"/>
                <w:szCs w:val="22"/>
              </w:rPr>
            </w:pPr>
            <w:ins w:id="81920" w:author="pete jones" w:date="2022-01-11T16:47:00Z">
              <w:r w:rsidRPr="00910219">
                <w:rPr>
                  <w:rFonts w:ascii="Calibri" w:hAnsi="Calibri" w:cs="Calibri"/>
                  <w:color w:val="000000"/>
                  <w:sz w:val="22"/>
                  <w:szCs w:val="22"/>
                </w:rPr>
                <w:t>100</w:t>
              </w:r>
            </w:ins>
          </w:p>
        </w:tc>
      </w:tr>
      <w:tr w:rsidR="00910219" w:rsidRPr="00910219" w14:paraId="28C2FB5D" w14:textId="77777777" w:rsidTr="00910219">
        <w:trPr>
          <w:trHeight w:val="300"/>
          <w:ins w:id="81921"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8F349F0" w14:textId="77777777" w:rsidR="00910219" w:rsidRPr="00910219" w:rsidRDefault="00910219" w:rsidP="00910219">
            <w:pPr>
              <w:spacing w:before="0" w:after="0" w:line="240" w:lineRule="auto"/>
              <w:jc w:val="center"/>
              <w:rPr>
                <w:ins w:id="81922" w:author="pete jones" w:date="2022-01-11T16:47:00Z"/>
                <w:rFonts w:ascii="Calibri" w:hAnsi="Calibri" w:cs="Calibri"/>
                <w:color w:val="000000"/>
                <w:sz w:val="22"/>
                <w:szCs w:val="22"/>
              </w:rPr>
            </w:pPr>
            <w:ins w:id="81923"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3868580D" w14:textId="77777777" w:rsidR="00910219" w:rsidRPr="00910219" w:rsidRDefault="00910219" w:rsidP="00910219">
            <w:pPr>
              <w:spacing w:before="0" w:after="0" w:line="240" w:lineRule="auto"/>
              <w:jc w:val="left"/>
              <w:rPr>
                <w:ins w:id="81924" w:author="pete jones" w:date="2022-01-11T16:47:00Z"/>
                <w:rFonts w:ascii="Calibri" w:hAnsi="Calibri" w:cs="Calibri"/>
                <w:color w:val="000000"/>
                <w:sz w:val="22"/>
                <w:szCs w:val="22"/>
              </w:rPr>
            </w:pPr>
            <w:ins w:id="81925" w:author="pete jones" w:date="2022-01-11T16:47:00Z">
              <w:r w:rsidRPr="00910219">
                <w:rPr>
                  <w:rFonts w:ascii="Calibri" w:hAnsi="Calibri" w:cs="Calibri"/>
                  <w:color w:val="000000"/>
                  <w:sz w:val="22"/>
                  <w:szCs w:val="22"/>
                </w:rPr>
                <w:t>Engineering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1606B8BA" w14:textId="77777777" w:rsidR="00910219" w:rsidRPr="00910219" w:rsidRDefault="00910219" w:rsidP="00910219">
            <w:pPr>
              <w:spacing w:before="0" w:after="0" w:line="240" w:lineRule="auto"/>
              <w:jc w:val="center"/>
              <w:rPr>
                <w:ins w:id="81926" w:author="pete jones" w:date="2022-01-11T16:47:00Z"/>
                <w:rFonts w:ascii="Calibri" w:hAnsi="Calibri" w:cs="Calibri"/>
                <w:color w:val="000000"/>
                <w:sz w:val="22"/>
                <w:szCs w:val="22"/>
              </w:rPr>
            </w:pPr>
            <w:ins w:id="81927"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AE96E6C" w14:textId="77777777" w:rsidR="00910219" w:rsidRPr="00910219" w:rsidRDefault="00910219" w:rsidP="00910219">
            <w:pPr>
              <w:spacing w:before="0" w:after="0" w:line="240" w:lineRule="auto"/>
              <w:jc w:val="center"/>
              <w:rPr>
                <w:ins w:id="81928" w:author="pete jones" w:date="2022-01-11T16:47:00Z"/>
                <w:rFonts w:ascii="Calibri" w:hAnsi="Calibri" w:cs="Calibri"/>
                <w:color w:val="000000"/>
                <w:sz w:val="22"/>
                <w:szCs w:val="22"/>
              </w:rPr>
            </w:pPr>
            <w:ins w:id="81929"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083DD737" w14:textId="77777777" w:rsidR="00910219" w:rsidRPr="00910219" w:rsidRDefault="00910219" w:rsidP="00910219">
            <w:pPr>
              <w:spacing w:before="0" w:after="0" w:line="240" w:lineRule="auto"/>
              <w:jc w:val="center"/>
              <w:rPr>
                <w:ins w:id="81930" w:author="pete jones" w:date="2022-01-11T16:47:00Z"/>
                <w:rFonts w:ascii="Calibri" w:hAnsi="Calibri" w:cs="Calibri"/>
                <w:color w:val="000000"/>
                <w:sz w:val="22"/>
                <w:szCs w:val="22"/>
              </w:rPr>
            </w:pPr>
            <w:ins w:id="8193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761260" w14:textId="77777777" w:rsidR="00910219" w:rsidRPr="00910219" w:rsidRDefault="00910219" w:rsidP="00910219">
            <w:pPr>
              <w:spacing w:before="0" w:after="0" w:line="240" w:lineRule="auto"/>
              <w:jc w:val="center"/>
              <w:rPr>
                <w:ins w:id="81932" w:author="pete jones" w:date="2022-01-11T16:47:00Z"/>
                <w:rFonts w:ascii="Calibri" w:hAnsi="Calibri" w:cs="Calibri"/>
                <w:color w:val="000000"/>
                <w:sz w:val="22"/>
                <w:szCs w:val="22"/>
              </w:rPr>
            </w:pPr>
            <w:ins w:id="8193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ABCBF6" w14:textId="77777777" w:rsidR="00910219" w:rsidRPr="00910219" w:rsidRDefault="00910219" w:rsidP="00910219">
            <w:pPr>
              <w:spacing w:before="0" w:after="0" w:line="240" w:lineRule="auto"/>
              <w:jc w:val="center"/>
              <w:rPr>
                <w:ins w:id="81934" w:author="pete jones" w:date="2022-01-11T16:47:00Z"/>
                <w:rFonts w:ascii="Calibri" w:hAnsi="Calibri" w:cs="Calibri"/>
                <w:color w:val="000000"/>
                <w:sz w:val="22"/>
                <w:szCs w:val="22"/>
              </w:rPr>
            </w:pPr>
            <w:ins w:id="8193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BC631A" w14:textId="77777777" w:rsidR="00910219" w:rsidRPr="00910219" w:rsidRDefault="00910219" w:rsidP="00910219">
            <w:pPr>
              <w:spacing w:before="0" w:after="0" w:line="240" w:lineRule="auto"/>
              <w:jc w:val="center"/>
              <w:rPr>
                <w:ins w:id="81936" w:author="pete jones" w:date="2022-01-11T16:47:00Z"/>
                <w:rFonts w:ascii="Calibri" w:hAnsi="Calibri" w:cs="Calibri"/>
                <w:color w:val="000000"/>
                <w:sz w:val="22"/>
                <w:szCs w:val="22"/>
              </w:rPr>
            </w:pPr>
            <w:ins w:id="81937"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A32A1E8" w14:textId="77777777" w:rsidR="00910219" w:rsidRPr="00910219" w:rsidRDefault="00910219" w:rsidP="00910219">
            <w:pPr>
              <w:spacing w:before="0" w:after="0" w:line="240" w:lineRule="auto"/>
              <w:jc w:val="center"/>
              <w:rPr>
                <w:ins w:id="81938" w:author="pete jones" w:date="2022-01-11T16:47:00Z"/>
                <w:rFonts w:ascii="Calibri" w:hAnsi="Calibri" w:cs="Calibri"/>
                <w:color w:val="000000"/>
                <w:sz w:val="22"/>
                <w:szCs w:val="22"/>
              </w:rPr>
            </w:pPr>
            <w:ins w:id="8193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37A035E" w14:textId="77777777" w:rsidR="00910219" w:rsidRPr="00910219" w:rsidRDefault="00910219" w:rsidP="00910219">
            <w:pPr>
              <w:spacing w:before="0" w:after="0" w:line="240" w:lineRule="auto"/>
              <w:jc w:val="center"/>
              <w:rPr>
                <w:ins w:id="81940" w:author="pete jones" w:date="2022-01-11T16:47:00Z"/>
                <w:rFonts w:ascii="Calibri" w:hAnsi="Calibri" w:cs="Calibri"/>
                <w:color w:val="000000"/>
                <w:sz w:val="22"/>
                <w:szCs w:val="22"/>
              </w:rPr>
            </w:pPr>
            <w:ins w:id="8194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AE00EEE" w14:textId="77777777" w:rsidR="00910219" w:rsidRPr="00910219" w:rsidRDefault="00910219" w:rsidP="00910219">
            <w:pPr>
              <w:spacing w:before="0" w:after="0" w:line="240" w:lineRule="auto"/>
              <w:jc w:val="center"/>
              <w:rPr>
                <w:ins w:id="81942" w:author="pete jones" w:date="2022-01-11T16:47:00Z"/>
                <w:rFonts w:ascii="Calibri" w:hAnsi="Calibri" w:cs="Calibri"/>
                <w:color w:val="000000"/>
                <w:sz w:val="22"/>
                <w:szCs w:val="22"/>
              </w:rPr>
            </w:pPr>
            <w:ins w:id="8194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0A99BE0" w14:textId="77777777" w:rsidR="00910219" w:rsidRPr="00910219" w:rsidRDefault="00910219" w:rsidP="00910219">
            <w:pPr>
              <w:spacing w:before="0" w:after="0" w:line="240" w:lineRule="auto"/>
              <w:jc w:val="center"/>
              <w:rPr>
                <w:ins w:id="81944" w:author="pete jones" w:date="2022-01-11T16:47:00Z"/>
                <w:rFonts w:ascii="Calibri" w:hAnsi="Calibri" w:cs="Calibri"/>
                <w:color w:val="000000"/>
                <w:sz w:val="22"/>
                <w:szCs w:val="22"/>
              </w:rPr>
            </w:pPr>
            <w:ins w:id="81945" w:author="pete jones" w:date="2022-01-11T16:47:00Z">
              <w:r w:rsidRPr="00910219">
                <w:rPr>
                  <w:rFonts w:ascii="Calibri" w:hAnsi="Calibri" w:cs="Calibri"/>
                  <w:color w:val="000000"/>
                  <w:sz w:val="22"/>
                  <w:szCs w:val="22"/>
                </w:rPr>
                <w:t>100</w:t>
              </w:r>
            </w:ins>
          </w:p>
        </w:tc>
        <w:tc>
          <w:tcPr>
            <w:tcW w:w="432" w:type="dxa"/>
            <w:tcBorders>
              <w:top w:val="nil"/>
              <w:left w:val="nil"/>
              <w:bottom w:val="single" w:sz="4" w:space="0" w:color="auto"/>
              <w:right w:val="single" w:sz="4" w:space="0" w:color="auto"/>
            </w:tcBorders>
            <w:shd w:val="clear" w:color="auto" w:fill="auto"/>
            <w:noWrap/>
            <w:vAlign w:val="bottom"/>
            <w:hideMark/>
          </w:tcPr>
          <w:p w14:paraId="45CDAAEE" w14:textId="77777777" w:rsidR="00910219" w:rsidRPr="00910219" w:rsidRDefault="00910219" w:rsidP="00910219">
            <w:pPr>
              <w:spacing w:before="0" w:after="0" w:line="240" w:lineRule="auto"/>
              <w:jc w:val="center"/>
              <w:rPr>
                <w:ins w:id="81946" w:author="pete jones" w:date="2022-01-11T16:47:00Z"/>
                <w:rFonts w:ascii="Calibri" w:hAnsi="Calibri" w:cs="Calibri"/>
                <w:color w:val="000000"/>
                <w:sz w:val="22"/>
                <w:szCs w:val="22"/>
              </w:rPr>
            </w:pPr>
            <w:ins w:id="81947"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7E233C08" w14:textId="77777777" w:rsidR="00910219" w:rsidRPr="00910219" w:rsidRDefault="00910219" w:rsidP="00910219">
            <w:pPr>
              <w:spacing w:before="0" w:after="0" w:line="240" w:lineRule="auto"/>
              <w:jc w:val="center"/>
              <w:rPr>
                <w:ins w:id="81948" w:author="pete jones" w:date="2022-01-11T16:47:00Z"/>
                <w:rFonts w:ascii="Calibri" w:hAnsi="Calibri" w:cs="Calibri"/>
                <w:color w:val="000000"/>
                <w:sz w:val="22"/>
                <w:szCs w:val="22"/>
              </w:rPr>
            </w:pPr>
            <w:ins w:id="81949" w:author="pete jones" w:date="2022-01-11T16:47:00Z">
              <w:r w:rsidRPr="00910219">
                <w:rPr>
                  <w:rFonts w:ascii="Calibri" w:hAnsi="Calibri" w:cs="Calibri"/>
                  <w:color w:val="000000"/>
                  <w:sz w:val="22"/>
                  <w:szCs w:val="22"/>
                </w:rPr>
                <w:t> </w:t>
              </w:r>
            </w:ins>
          </w:p>
        </w:tc>
      </w:tr>
      <w:tr w:rsidR="00910219" w:rsidRPr="00910219" w14:paraId="3147A893" w14:textId="77777777" w:rsidTr="00910219">
        <w:trPr>
          <w:trHeight w:val="300"/>
          <w:ins w:id="81950"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B31ED62" w14:textId="77777777" w:rsidR="00910219" w:rsidRPr="00910219" w:rsidRDefault="00910219" w:rsidP="00910219">
            <w:pPr>
              <w:spacing w:before="0" w:after="0" w:line="240" w:lineRule="auto"/>
              <w:jc w:val="center"/>
              <w:rPr>
                <w:ins w:id="81951" w:author="pete jones" w:date="2022-01-11T16:47:00Z"/>
                <w:rFonts w:ascii="Calibri" w:hAnsi="Calibri" w:cs="Calibri"/>
                <w:color w:val="000000"/>
                <w:sz w:val="22"/>
                <w:szCs w:val="22"/>
              </w:rPr>
            </w:pPr>
            <w:ins w:id="81952"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256CB733" w14:textId="77777777" w:rsidR="00910219" w:rsidRPr="00910219" w:rsidRDefault="00910219" w:rsidP="00910219">
            <w:pPr>
              <w:spacing w:before="0" w:after="0" w:line="240" w:lineRule="auto"/>
              <w:jc w:val="left"/>
              <w:rPr>
                <w:ins w:id="81953" w:author="pete jones" w:date="2022-01-11T16:47:00Z"/>
                <w:rFonts w:ascii="Calibri" w:hAnsi="Calibri" w:cs="Calibri"/>
                <w:color w:val="000000"/>
                <w:sz w:val="22"/>
                <w:szCs w:val="22"/>
              </w:rPr>
            </w:pPr>
            <w:ins w:id="81954" w:author="pete jones" w:date="2022-01-11T16:47:00Z">
              <w:r w:rsidRPr="00910219">
                <w:rPr>
                  <w:rFonts w:ascii="Calibri" w:hAnsi="Calibri" w:cs="Calibri"/>
                  <w:color w:val="000000"/>
                  <w:sz w:val="22"/>
                  <w:szCs w:val="22"/>
                </w:rPr>
                <w:t>Introduction to Materials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56BCD6E6" w14:textId="77777777" w:rsidR="00910219" w:rsidRPr="00910219" w:rsidRDefault="00910219" w:rsidP="00910219">
            <w:pPr>
              <w:spacing w:before="0" w:after="0" w:line="240" w:lineRule="auto"/>
              <w:jc w:val="center"/>
              <w:rPr>
                <w:ins w:id="81955" w:author="pete jones" w:date="2022-01-11T16:47:00Z"/>
                <w:rFonts w:ascii="Calibri" w:hAnsi="Calibri" w:cs="Calibri"/>
                <w:color w:val="000000"/>
                <w:sz w:val="22"/>
                <w:szCs w:val="22"/>
              </w:rPr>
            </w:pPr>
            <w:ins w:id="81956"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58D1850" w14:textId="77777777" w:rsidR="00910219" w:rsidRPr="00910219" w:rsidRDefault="00910219" w:rsidP="00910219">
            <w:pPr>
              <w:spacing w:before="0" w:after="0" w:line="240" w:lineRule="auto"/>
              <w:jc w:val="center"/>
              <w:rPr>
                <w:ins w:id="81957" w:author="pete jones" w:date="2022-01-11T16:47:00Z"/>
                <w:rFonts w:ascii="Calibri" w:hAnsi="Calibri" w:cs="Calibri"/>
                <w:color w:val="000000"/>
                <w:sz w:val="22"/>
                <w:szCs w:val="22"/>
              </w:rPr>
            </w:pPr>
            <w:ins w:id="81958"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30EA77FA" w14:textId="77777777" w:rsidR="00910219" w:rsidRPr="00910219" w:rsidRDefault="00910219" w:rsidP="00910219">
            <w:pPr>
              <w:spacing w:before="0" w:after="0" w:line="240" w:lineRule="auto"/>
              <w:jc w:val="center"/>
              <w:rPr>
                <w:ins w:id="81959" w:author="pete jones" w:date="2022-01-11T16:47:00Z"/>
                <w:rFonts w:ascii="Calibri" w:hAnsi="Calibri" w:cs="Calibri"/>
                <w:color w:val="000000"/>
                <w:sz w:val="22"/>
                <w:szCs w:val="22"/>
              </w:rPr>
            </w:pPr>
            <w:ins w:id="8196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096D2A" w14:textId="77777777" w:rsidR="00910219" w:rsidRPr="00910219" w:rsidRDefault="00910219" w:rsidP="00910219">
            <w:pPr>
              <w:spacing w:before="0" w:after="0" w:line="240" w:lineRule="auto"/>
              <w:jc w:val="center"/>
              <w:rPr>
                <w:ins w:id="81961" w:author="pete jones" w:date="2022-01-11T16:47:00Z"/>
                <w:rFonts w:ascii="Calibri" w:hAnsi="Calibri" w:cs="Calibri"/>
                <w:color w:val="000000"/>
                <w:sz w:val="22"/>
                <w:szCs w:val="22"/>
              </w:rPr>
            </w:pPr>
            <w:ins w:id="8196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ADB8B4" w14:textId="77777777" w:rsidR="00910219" w:rsidRPr="00910219" w:rsidRDefault="00910219" w:rsidP="00910219">
            <w:pPr>
              <w:spacing w:before="0" w:after="0" w:line="240" w:lineRule="auto"/>
              <w:jc w:val="center"/>
              <w:rPr>
                <w:ins w:id="81963" w:author="pete jones" w:date="2022-01-11T16:47:00Z"/>
                <w:rFonts w:ascii="Calibri" w:hAnsi="Calibri" w:cs="Calibri"/>
                <w:color w:val="000000"/>
                <w:sz w:val="22"/>
                <w:szCs w:val="22"/>
              </w:rPr>
            </w:pPr>
            <w:ins w:id="8196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93A011" w14:textId="77777777" w:rsidR="00910219" w:rsidRPr="00910219" w:rsidRDefault="00910219" w:rsidP="00910219">
            <w:pPr>
              <w:spacing w:before="0" w:after="0" w:line="240" w:lineRule="auto"/>
              <w:jc w:val="center"/>
              <w:rPr>
                <w:ins w:id="81965" w:author="pete jones" w:date="2022-01-11T16:47:00Z"/>
                <w:rFonts w:ascii="Calibri" w:hAnsi="Calibri" w:cs="Calibri"/>
                <w:color w:val="000000"/>
                <w:sz w:val="22"/>
                <w:szCs w:val="22"/>
              </w:rPr>
            </w:pPr>
            <w:ins w:id="8196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B707B5F" w14:textId="77777777" w:rsidR="00910219" w:rsidRPr="00910219" w:rsidRDefault="00910219" w:rsidP="00910219">
            <w:pPr>
              <w:spacing w:before="0" w:after="0" w:line="240" w:lineRule="auto"/>
              <w:jc w:val="center"/>
              <w:rPr>
                <w:ins w:id="81967" w:author="pete jones" w:date="2022-01-11T16:47:00Z"/>
                <w:rFonts w:ascii="Calibri" w:hAnsi="Calibri" w:cs="Calibri"/>
                <w:color w:val="000000"/>
                <w:sz w:val="22"/>
                <w:szCs w:val="22"/>
              </w:rPr>
            </w:pPr>
            <w:ins w:id="81968"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539EB7E" w14:textId="77777777" w:rsidR="00910219" w:rsidRPr="00910219" w:rsidRDefault="00910219" w:rsidP="00910219">
            <w:pPr>
              <w:spacing w:before="0" w:after="0" w:line="240" w:lineRule="auto"/>
              <w:jc w:val="center"/>
              <w:rPr>
                <w:ins w:id="81969" w:author="pete jones" w:date="2022-01-11T16:47:00Z"/>
                <w:rFonts w:ascii="Calibri" w:hAnsi="Calibri" w:cs="Calibri"/>
                <w:color w:val="000000"/>
                <w:sz w:val="22"/>
                <w:szCs w:val="22"/>
              </w:rPr>
            </w:pPr>
            <w:ins w:id="8197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A0BFD8A" w14:textId="77777777" w:rsidR="00910219" w:rsidRPr="00910219" w:rsidRDefault="00910219" w:rsidP="00910219">
            <w:pPr>
              <w:spacing w:before="0" w:after="0" w:line="240" w:lineRule="auto"/>
              <w:jc w:val="center"/>
              <w:rPr>
                <w:ins w:id="81971" w:author="pete jones" w:date="2022-01-11T16:47:00Z"/>
                <w:rFonts w:ascii="Calibri" w:hAnsi="Calibri" w:cs="Calibri"/>
                <w:color w:val="000000"/>
                <w:sz w:val="22"/>
                <w:szCs w:val="22"/>
              </w:rPr>
            </w:pPr>
            <w:ins w:id="81972"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90A7CE2" w14:textId="77777777" w:rsidR="00910219" w:rsidRPr="00910219" w:rsidRDefault="00910219" w:rsidP="00910219">
            <w:pPr>
              <w:spacing w:before="0" w:after="0" w:line="240" w:lineRule="auto"/>
              <w:jc w:val="center"/>
              <w:rPr>
                <w:ins w:id="81973" w:author="pete jones" w:date="2022-01-11T16:47:00Z"/>
                <w:rFonts w:ascii="Calibri" w:hAnsi="Calibri" w:cs="Calibri"/>
                <w:color w:val="000000"/>
                <w:sz w:val="22"/>
                <w:szCs w:val="22"/>
              </w:rPr>
            </w:pPr>
            <w:ins w:id="81974"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265DD91" w14:textId="77777777" w:rsidR="00910219" w:rsidRPr="00910219" w:rsidRDefault="00910219" w:rsidP="00910219">
            <w:pPr>
              <w:spacing w:before="0" w:after="0" w:line="240" w:lineRule="auto"/>
              <w:jc w:val="center"/>
              <w:rPr>
                <w:ins w:id="81975" w:author="pete jones" w:date="2022-01-11T16:47:00Z"/>
                <w:rFonts w:ascii="Calibri" w:hAnsi="Calibri" w:cs="Calibri"/>
                <w:color w:val="000000"/>
                <w:sz w:val="22"/>
                <w:szCs w:val="22"/>
              </w:rPr>
            </w:pPr>
            <w:ins w:id="81976"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38F1DA12" w14:textId="77777777" w:rsidR="00910219" w:rsidRPr="00910219" w:rsidRDefault="00910219" w:rsidP="00910219">
            <w:pPr>
              <w:spacing w:before="0" w:after="0" w:line="240" w:lineRule="auto"/>
              <w:jc w:val="center"/>
              <w:rPr>
                <w:ins w:id="81977" w:author="pete jones" w:date="2022-01-11T16:47:00Z"/>
                <w:rFonts w:ascii="Calibri" w:hAnsi="Calibri" w:cs="Calibri"/>
                <w:color w:val="000000"/>
                <w:sz w:val="22"/>
                <w:szCs w:val="22"/>
              </w:rPr>
            </w:pPr>
            <w:ins w:id="81978" w:author="pete jones" w:date="2022-01-11T16:47:00Z">
              <w:r w:rsidRPr="00910219">
                <w:rPr>
                  <w:rFonts w:ascii="Calibri" w:hAnsi="Calibri" w:cs="Calibri"/>
                  <w:color w:val="000000"/>
                  <w:sz w:val="22"/>
                  <w:szCs w:val="22"/>
                </w:rPr>
                <w:t>100</w:t>
              </w:r>
            </w:ins>
          </w:p>
        </w:tc>
      </w:tr>
      <w:tr w:rsidR="00910219" w:rsidRPr="00910219" w14:paraId="7144C8B8" w14:textId="77777777" w:rsidTr="00910219">
        <w:trPr>
          <w:trHeight w:val="300"/>
          <w:ins w:id="81979"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51AE68C" w14:textId="77777777" w:rsidR="00910219" w:rsidRPr="00910219" w:rsidRDefault="00910219" w:rsidP="00910219">
            <w:pPr>
              <w:spacing w:before="0" w:after="0" w:line="240" w:lineRule="auto"/>
              <w:jc w:val="center"/>
              <w:rPr>
                <w:ins w:id="81980" w:author="pete jones" w:date="2022-01-11T16:47:00Z"/>
                <w:rFonts w:ascii="Calibri" w:hAnsi="Calibri" w:cs="Calibri"/>
                <w:color w:val="000000"/>
                <w:sz w:val="22"/>
                <w:szCs w:val="22"/>
              </w:rPr>
            </w:pPr>
            <w:ins w:id="81981"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140B45DB" w14:textId="77777777" w:rsidR="00910219" w:rsidRPr="00910219" w:rsidRDefault="00910219" w:rsidP="00910219">
            <w:pPr>
              <w:spacing w:before="0" w:after="0" w:line="240" w:lineRule="auto"/>
              <w:jc w:val="left"/>
              <w:rPr>
                <w:ins w:id="81982" w:author="pete jones" w:date="2022-01-11T16:47:00Z"/>
                <w:rFonts w:ascii="Calibri" w:hAnsi="Calibri" w:cs="Calibri"/>
                <w:color w:val="000000"/>
                <w:sz w:val="22"/>
                <w:szCs w:val="22"/>
              </w:rPr>
            </w:pPr>
            <w:ins w:id="81983" w:author="pete jones" w:date="2022-01-11T16:47:00Z">
              <w:r w:rsidRPr="00910219">
                <w:rPr>
                  <w:rFonts w:ascii="Calibri" w:hAnsi="Calibri" w:cs="Calibri"/>
                  <w:color w:val="000000"/>
                  <w:sz w:val="22"/>
                  <w:szCs w:val="22"/>
                </w:rPr>
                <w:t>Engineering Analysis 2B (Mech &amp; EEE &amp;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0F83907E" w14:textId="77777777" w:rsidR="00910219" w:rsidRPr="00910219" w:rsidRDefault="00910219" w:rsidP="00910219">
            <w:pPr>
              <w:spacing w:before="0" w:after="0" w:line="240" w:lineRule="auto"/>
              <w:jc w:val="center"/>
              <w:rPr>
                <w:ins w:id="81984" w:author="pete jones" w:date="2022-01-11T16:47:00Z"/>
                <w:rFonts w:ascii="Calibri" w:hAnsi="Calibri" w:cs="Calibri"/>
                <w:color w:val="000000"/>
                <w:sz w:val="22"/>
                <w:szCs w:val="22"/>
              </w:rPr>
            </w:pPr>
            <w:ins w:id="81985"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54AF283" w14:textId="77777777" w:rsidR="00910219" w:rsidRPr="00910219" w:rsidRDefault="00910219" w:rsidP="00910219">
            <w:pPr>
              <w:spacing w:before="0" w:after="0" w:line="240" w:lineRule="auto"/>
              <w:jc w:val="center"/>
              <w:rPr>
                <w:ins w:id="81986" w:author="pete jones" w:date="2022-01-11T16:47:00Z"/>
                <w:rFonts w:ascii="Calibri" w:hAnsi="Calibri" w:cs="Calibri"/>
                <w:color w:val="000000"/>
                <w:sz w:val="22"/>
                <w:szCs w:val="22"/>
              </w:rPr>
            </w:pPr>
            <w:ins w:id="81987"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7466307" w14:textId="77777777" w:rsidR="00910219" w:rsidRPr="00910219" w:rsidRDefault="00910219" w:rsidP="00910219">
            <w:pPr>
              <w:spacing w:before="0" w:after="0" w:line="240" w:lineRule="auto"/>
              <w:jc w:val="center"/>
              <w:rPr>
                <w:ins w:id="81988" w:author="pete jones" w:date="2022-01-11T16:47:00Z"/>
                <w:rFonts w:ascii="Calibri" w:hAnsi="Calibri" w:cs="Calibri"/>
                <w:color w:val="000000"/>
                <w:sz w:val="22"/>
                <w:szCs w:val="22"/>
              </w:rPr>
            </w:pPr>
            <w:ins w:id="8198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5202C6" w14:textId="77777777" w:rsidR="00910219" w:rsidRPr="00910219" w:rsidRDefault="00910219" w:rsidP="00910219">
            <w:pPr>
              <w:spacing w:before="0" w:after="0" w:line="240" w:lineRule="auto"/>
              <w:jc w:val="center"/>
              <w:rPr>
                <w:ins w:id="81990" w:author="pete jones" w:date="2022-01-11T16:47:00Z"/>
                <w:rFonts w:ascii="Calibri" w:hAnsi="Calibri" w:cs="Calibri"/>
                <w:color w:val="000000"/>
                <w:sz w:val="22"/>
                <w:szCs w:val="22"/>
              </w:rPr>
            </w:pPr>
            <w:ins w:id="8199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4129BD" w14:textId="77777777" w:rsidR="00910219" w:rsidRPr="00910219" w:rsidRDefault="00910219" w:rsidP="00910219">
            <w:pPr>
              <w:spacing w:before="0" w:after="0" w:line="240" w:lineRule="auto"/>
              <w:jc w:val="center"/>
              <w:rPr>
                <w:ins w:id="81992" w:author="pete jones" w:date="2022-01-11T16:47:00Z"/>
                <w:rFonts w:ascii="Calibri" w:hAnsi="Calibri" w:cs="Calibri"/>
                <w:color w:val="000000"/>
                <w:sz w:val="22"/>
                <w:szCs w:val="22"/>
              </w:rPr>
            </w:pPr>
            <w:ins w:id="8199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EB2043" w14:textId="77777777" w:rsidR="00910219" w:rsidRPr="00910219" w:rsidRDefault="00910219" w:rsidP="00910219">
            <w:pPr>
              <w:spacing w:before="0" w:after="0" w:line="240" w:lineRule="auto"/>
              <w:jc w:val="center"/>
              <w:rPr>
                <w:ins w:id="81994" w:author="pete jones" w:date="2022-01-11T16:47:00Z"/>
                <w:rFonts w:ascii="Calibri" w:hAnsi="Calibri" w:cs="Calibri"/>
                <w:color w:val="000000"/>
                <w:sz w:val="22"/>
                <w:szCs w:val="22"/>
              </w:rPr>
            </w:pPr>
            <w:ins w:id="8199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44173B2" w14:textId="77777777" w:rsidR="00910219" w:rsidRPr="00910219" w:rsidRDefault="00910219" w:rsidP="00910219">
            <w:pPr>
              <w:spacing w:before="0" w:after="0" w:line="240" w:lineRule="auto"/>
              <w:jc w:val="center"/>
              <w:rPr>
                <w:ins w:id="81996" w:author="pete jones" w:date="2022-01-11T16:47:00Z"/>
                <w:rFonts w:ascii="Calibri" w:hAnsi="Calibri" w:cs="Calibri"/>
                <w:color w:val="000000"/>
                <w:sz w:val="22"/>
                <w:szCs w:val="22"/>
              </w:rPr>
            </w:pPr>
            <w:ins w:id="81997"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E0046D5" w14:textId="77777777" w:rsidR="00910219" w:rsidRPr="00910219" w:rsidRDefault="00910219" w:rsidP="00910219">
            <w:pPr>
              <w:spacing w:before="0" w:after="0" w:line="240" w:lineRule="auto"/>
              <w:jc w:val="center"/>
              <w:rPr>
                <w:ins w:id="81998" w:author="pete jones" w:date="2022-01-11T16:47:00Z"/>
                <w:rFonts w:ascii="Calibri" w:hAnsi="Calibri" w:cs="Calibri"/>
                <w:color w:val="000000"/>
                <w:sz w:val="22"/>
                <w:szCs w:val="22"/>
              </w:rPr>
            </w:pPr>
            <w:ins w:id="8199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BAA4B0B" w14:textId="77777777" w:rsidR="00910219" w:rsidRPr="00910219" w:rsidRDefault="00910219" w:rsidP="00910219">
            <w:pPr>
              <w:spacing w:before="0" w:after="0" w:line="240" w:lineRule="auto"/>
              <w:jc w:val="center"/>
              <w:rPr>
                <w:ins w:id="82000" w:author="pete jones" w:date="2022-01-11T16:47:00Z"/>
                <w:rFonts w:ascii="Calibri" w:hAnsi="Calibri" w:cs="Calibri"/>
                <w:color w:val="000000"/>
                <w:sz w:val="22"/>
                <w:szCs w:val="22"/>
              </w:rPr>
            </w:pPr>
            <w:ins w:id="82001"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F0DD3F6" w14:textId="77777777" w:rsidR="00910219" w:rsidRPr="00910219" w:rsidRDefault="00910219" w:rsidP="00910219">
            <w:pPr>
              <w:spacing w:before="0" w:after="0" w:line="240" w:lineRule="auto"/>
              <w:jc w:val="center"/>
              <w:rPr>
                <w:ins w:id="82002" w:author="pete jones" w:date="2022-01-11T16:47:00Z"/>
                <w:rFonts w:ascii="Calibri" w:hAnsi="Calibri" w:cs="Calibri"/>
                <w:color w:val="000000"/>
                <w:sz w:val="22"/>
                <w:szCs w:val="22"/>
              </w:rPr>
            </w:pPr>
            <w:ins w:id="82003" w:author="pete jones" w:date="2022-01-11T16:47:00Z">
              <w:r w:rsidRPr="00910219">
                <w:rPr>
                  <w:rFonts w:ascii="Calibri" w:hAnsi="Calibri" w:cs="Calibri"/>
                  <w:color w:val="000000"/>
                  <w:sz w:val="22"/>
                  <w:szCs w:val="22"/>
                </w:rPr>
                <w:t>25</w:t>
              </w:r>
            </w:ins>
          </w:p>
        </w:tc>
        <w:tc>
          <w:tcPr>
            <w:tcW w:w="432" w:type="dxa"/>
            <w:tcBorders>
              <w:top w:val="nil"/>
              <w:left w:val="nil"/>
              <w:bottom w:val="single" w:sz="4" w:space="0" w:color="auto"/>
              <w:right w:val="single" w:sz="4" w:space="0" w:color="auto"/>
            </w:tcBorders>
            <w:shd w:val="clear" w:color="auto" w:fill="auto"/>
            <w:noWrap/>
            <w:vAlign w:val="bottom"/>
            <w:hideMark/>
          </w:tcPr>
          <w:p w14:paraId="50898505" w14:textId="77777777" w:rsidR="00910219" w:rsidRPr="00910219" w:rsidRDefault="00910219" w:rsidP="00910219">
            <w:pPr>
              <w:spacing w:before="0" w:after="0" w:line="240" w:lineRule="auto"/>
              <w:jc w:val="center"/>
              <w:rPr>
                <w:ins w:id="82004" w:author="pete jones" w:date="2022-01-11T16:47:00Z"/>
                <w:rFonts w:ascii="Calibri" w:hAnsi="Calibri" w:cs="Calibri"/>
                <w:color w:val="000000"/>
                <w:sz w:val="22"/>
                <w:szCs w:val="22"/>
              </w:rPr>
            </w:pPr>
            <w:ins w:id="82005"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46C0E603" w14:textId="77777777" w:rsidR="00910219" w:rsidRPr="00910219" w:rsidRDefault="00910219" w:rsidP="00910219">
            <w:pPr>
              <w:spacing w:before="0" w:after="0" w:line="240" w:lineRule="auto"/>
              <w:jc w:val="center"/>
              <w:rPr>
                <w:ins w:id="82006" w:author="pete jones" w:date="2022-01-11T16:47:00Z"/>
                <w:rFonts w:ascii="Calibri" w:hAnsi="Calibri" w:cs="Calibri"/>
                <w:color w:val="000000"/>
                <w:sz w:val="22"/>
                <w:szCs w:val="22"/>
              </w:rPr>
            </w:pPr>
            <w:ins w:id="82007" w:author="pete jones" w:date="2022-01-11T16:47:00Z">
              <w:r w:rsidRPr="00910219">
                <w:rPr>
                  <w:rFonts w:ascii="Calibri" w:hAnsi="Calibri" w:cs="Calibri"/>
                  <w:color w:val="000000"/>
                  <w:sz w:val="22"/>
                  <w:szCs w:val="22"/>
                </w:rPr>
                <w:t>75</w:t>
              </w:r>
            </w:ins>
          </w:p>
        </w:tc>
      </w:tr>
      <w:tr w:rsidR="00910219" w:rsidRPr="00910219" w14:paraId="2D2A76B5" w14:textId="77777777" w:rsidTr="00910219">
        <w:trPr>
          <w:trHeight w:val="300"/>
          <w:ins w:id="82008"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6D52D8E" w14:textId="77777777" w:rsidR="00910219" w:rsidRPr="00910219" w:rsidRDefault="00910219" w:rsidP="00910219">
            <w:pPr>
              <w:spacing w:before="0" w:after="0" w:line="240" w:lineRule="auto"/>
              <w:jc w:val="center"/>
              <w:rPr>
                <w:ins w:id="82009" w:author="pete jones" w:date="2022-01-11T16:47:00Z"/>
                <w:rFonts w:ascii="Calibri" w:hAnsi="Calibri" w:cs="Calibri"/>
                <w:color w:val="000000"/>
                <w:sz w:val="22"/>
                <w:szCs w:val="22"/>
              </w:rPr>
            </w:pPr>
            <w:ins w:id="82010"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6B41A462" w14:textId="77777777" w:rsidR="00910219" w:rsidRPr="00910219" w:rsidRDefault="00910219" w:rsidP="00910219">
            <w:pPr>
              <w:spacing w:before="0" w:after="0" w:line="240" w:lineRule="auto"/>
              <w:jc w:val="left"/>
              <w:rPr>
                <w:ins w:id="82011" w:author="pete jones" w:date="2022-01-11T16:47:00Z"/>
                <w:rFonts w:ascii="Calibri" w:hAnsi="Calibri" w:cs="Calibri"/>
                <w:color w:val="000000"/>
                <w:sz w:val="22"/>
                <w:szCs w:val="22"/>
              </w:rPr>
            </w:pPr>
            <w:ins w:id="82012" w:author="pete jones" w:date="2022-01-11T16:47:00Z">
              <w:r w:rsidRPr="00910219">
                <w:rPr>
                  <w:rFonts w:ascii="Calibri" w:hAnsi="Calibri" w:cs="Calibri"/>
                  <w:color w:val="000000"/>
                  <w:sz w:val="22"/>
                  <w:szCs w:val="22"/>
                </w:rPr>
                <w:t>Strength of Materials (Mech &amp; Med &amp;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504C30EC" w14:textId="77777777" w:rsidR="00910219" w:rsidRPr="00910219" w:rsidRDefault="00910219" w:rsidP="00910219">
            <w:pPr>
              <w:spacing w:before="0" w:after="0" w:line="240" w:lineRule="auto"/>
              <w:jc w:val="center"/>
              <w:rPr>
                <w:ins w:id="82013" w:author="pete jones" w:date="2022-01-11T16:47:00Z"/>
                <w:rFonts w:ascii="Calibri" w:hAnsi="Calibri" w:cs="Calibri"/>
                <w:color w:val="000000"/>
                <w:sz w:val="22"/>
                <w:szCs w:val="22"/>
              </w:rPr>
            </w:pPr>
            <w:ins w:id="82014"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5FDA82D" w14:textId="77777777" w:rsidR="00910219" w:rsidRPr="00910219" w:rsidRDefault="00910219" w:rsidP="00910219">
            <w:pPr>
              <w:spacing w:before="0" w:after="0" w:line="240" w:lineRule="auto"/>
              <w:jc w:val="center"/>
              <w:rPr>
                <w:ins w:id="82015" w:author="pete jones" w:date="2022-01-11T16:47:00Z"/>
                <w:rFonts w:ascii="Calibri" w:hAnsi="Calibri" w:cs="Calibri"/>
                <w:color w:val="000000"/>
                <w:sz w:val="22"/>
                <w:szCs w:val="22"/>
              </w:rPr>
            </w:pPr>
            <w:ins w:id="82016"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3F29830A" w14:textId="77777777" w:rsidR="00910219" w:rsidRPr="00910219" w:rsidRDefault="00910219" w:rsidP="00910219">
            <w:pPr>
              <w:spacing w:before="0" w:after="0" w:line="240" w:lineRule="auto"/>
              <w:jc w:val="center"/>
              <w:rPr>
                <w:ins w:id="82017" w:author="pete jones" w:date="2022-01-11T16:47:00Z"/>
                <w:rFonts w:ascii="Calibri" w:hAnsi="Calibri" w:cs="Calibri"/>
                <w:color w:val="000000"/>
                <w:sz w:val="22"/>
                <w:szCs w:val="22"/>
              </w:rPr>
            </w:pPr>
            <w:ins w:id="8201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94F56B" w14:textId="77777777" w:rsidR="00910219" w:rsidRPr="00910219" w:rsidRDefault="00910219" w:rsidP="00910219">
            <w:pPr>
              <w:spacing w:before="0" w:after="0" w:line="240" w:lineRule="auto"/>
              <w:jc w:val="center"/>
              <w:rPr>
                <w:ins w:id="82019" w:author="pete jones" w:date="2022-01-11T16:47:00Z"/>
                <w:rFonts w:ascii="Calibri" w:hAnsi="Calibri" w:cs="Calibri"/>
                <w:color w:val="000000"/>
                <w:sz w:val="22"/>
                <w:szCs w:val="22"/>
              </w:rPr>
            </w:pPr>
            <w:ins w:id="8202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97DB19" w14:textId="77777777" w:rsidR="00910219" w:rsidRPr="00910219" w:rsidRDefault="00910219" w:rsidP="00910219">
            <w:pPr>
              <w:spacing w:before="0" w:after="0" w:line="240" w:lineRule="auto"/>
              <w:jc w:val="center"/>
              <w:rPr>
                <w:ins w:id="82021" w:author="pete jones" w:date="2022-01-11T16:47:00Z"/>
                <w:rFonts w:ascii="Calibri" w:hAnsi="Calibri" w:cs="Calibri"/>
                <w:color w:val="000000"/>
                <w:sz w:val="22"/>
                <w:szCs w:val="22"/>
              </w:rPr>
            </w:pPr>
            <w:ins w:id="8202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BBCFDA9" w14:textId="77777777" w:rsidR="00910219" w:rsidRPr="00910219" w:rsidRDefault="00910219" w:rsidP="00910219">
            <w:pPr>
              <w:spacing w:before="0" w:after="0" w:line="240" w:lineRule="auto"/>
              <w:jc w:val="center"/>
              <w:rPr>
                <w:ins w:id="82023" w:author="pete jones" w:date="2022-01-11T16:47:00Z"/>
                <w:rFonts w:ascii="Calibri" w:hAnsi="Calibri" w:cs="Calibri"/>
                <w:color w:val="000000"/>
                <w:sz w:val="22"/>
                <w:szCs w:val="22"/>
              </w:rPr>
            </w:pPr>
            <w:ins w:id="8202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C5C2358" w14:textId="77777777" w:rsidR="00910219" w:rsidRPr="00910219" w:rsidRDefault="00910219" w:rsidP="00910219">
            <w:pPr>
              <w:spacing w:before="0" w:after="0" w:line="240" w:lineRule="auto"/>
              <w:jc w:val="center"/>
              <w:rPr>
                <w:ins w:id="82025" w:author="pete jones" w:date="2022-01-11T16:47:00Z"/>
                <w:rFonts w:ascii="Calibri" w:hAnsi="Calibri" w:cs="Calibri"/>
                <w:color w:val="000000"/>
                <w:sz w:val="22"/>
                <w:szCs w:val="22"/>
              </w:rPr>
            </w:pPr>
            <w:ins w:id="8202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5C4D6D5" w14:textId="77777777" w:rsidR="00910219" w:rsidRPr="00910219" w:rsidRDefault="00910219" w:rsidP="00910219">
            <w:pPr>
              <w:spacing w:before="0" w:after="0" w:line="240" w:lineRule="auto"/>
              <w:jc w:val="center"/>
              <w:rPr>
                <w:ins w:id="82027" w:author="pete jones" w:date="2022-01-11T16:47:00Z"/>
                <w:rFonts w:ascii="Calibri" w:hAnsi="Calibri" w:cs="Calibri"/>
                <w:color w:val="000000"/>
                <w:sz w:val="22"/>
                <w:szCs w:val="22"/>
              </w:rPr>
            </w:pPr>
            <w:ins w:id="82028"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1B72B0ED" w14:textId="77777777" w:rsidR="00910219" w:rsidRPr="00910219" w:rsidRDefault="00910219" w:rsidP="00910219">
            <w:pPr>
              <w:spacing w:before="0" w:after="0" w:line="240" w:lineRule="auto"/>
              <w:jc w:val="center"/>
              <w:rPr>
                <w:ins w:id="82029" w:author="pete jones" w:date="2022-01-11T16:47:00Z"/>
                <w:rFonts w:ascii="Calibri" w:hAnsi="Calibri" w:cs="Calibri"/>
                <w:color w:val="000000"/>
                <w:sz w:val="22"/>
                <w:szCs w:val="22"/>
              </w:rPr>
            </w:pPr>
            <w:ins w:id="8203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9FA3E34" w14:textId="77777777" w:rsidR="00910219" w:rsidRPr="00910219" w:rsidRDefault="00910219" w:rsidP="00910219">
            <w:pPr>
              <w:spacing w:before="0" w:after="0" w:line="240" w:lineRule="auto"/>
              <w:jc w:val="center"/>
              <w:rPr>
                <w:ins w:id="82031" w:author="pete jones" w:date="2022-01-11T16:47:00Z"/>
                <w:rFonts w:ascii="Calibri" w:hAnsi="Calibri" w:cs="Calibri"/>
                <w:color w:val="000000"/>
                <w:sz w:val="22"/>
                <w:szCs w:val="22"/>
              </w:rPr>
            </w:pPr>
            <w:ins w:id="82032" w:author="pete jones" w:date="2022-01-11T16:47:00Z">
              <w:r w:rsidRPr="00910219">
                <w:rPr>
                  <w:rFonts w:ascii="Calibri" w:hAnsi="Calibri" w:cs="Calibri"/>
                  <w:color w:val="000000"/>
                  <w:sz w:val="22"/>
                  <w:szCs w:val="22"/>
                </w:rPr>
                <w:t>25</w:t>
              </w:r>
            </w:ins>
          </w:p>
        </w:tc>
        <w:tc>
          <w:tcPr>
            <w:tcW w:w="432" w:type="dxa"/>
            <w:tcBorders>
              <w:top w:val="nil"/>
              <w:left w:val="nil"/>
              <w:bottom w:val="single" w:sz="4" w:space="0" w:color="auto"/>
              <w:right w:val="single" w:sz="4" w:space="0" w:color="auto"/>
            </w:tcBorders>
            <w:shd w:val="clear" w:color="auto" w:fill="auto"/>
            <w:noWrap/>
            <w:vAlign w:val="bottom"/>
            <w:hideMark/>
          </w:tcPr>
          <w:p w14:paraId="30311D05" w14:textId="77777777" w:rsidR="00910219" w:rsidRPr="00910219" w:rsidRDefault="00910219" w:rsidP="00910219">
            <w:pPr>
              <w:spacing w:before="0" w:after="0" w:line="240" w:lineRule="auto"/>
              <w:jc w:val="center"/>
              <w:rPr>
                <w:ins w:id="82033" w:author="pete jones" w:date="2022-01-11T16:47:00Z"/>
                <w:rFonts w:ascii="Calibri" w:hAnsi="Calibri" w:cs="Calibri"/>
                <w:color w:val="000000"/>
                <w:sz w:val="22"/>
                <w:szCs w:val="22"/>
              </w:rPr>
            </w:pPr>
            <w:ins w:id="82034"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67331145" w14:textId="77777777" w:rsidR="00910219" w:rsidRPr="00910219" w:rsidRDefault="00910219" w:rsidP="00910219">
            <w:pPr>
              <w:spacing w:before="0" w:after="0" w:line="240" w:lineRule="auto"/>
              <w:jc w:val="center"/>
              <w:rPr>
                <w:ins w:id="82035" w:author="pete jones" w:date="2022-01-11T16:47:00Z"/>
                <w:rFonts w:ascii="Calibri" w:hAnsi="Calibri" w:cs="Calibri"/>
                <w:color w:val="000000"/>
                <w:sz w:val="22"/>
                <w:szCs w:val="22"/>
              </w:rPr>
            </w:pPr>
            <w:ins w:id="82036" w:author="pete jones" w:date="2022-01-11T16:47:00Z">
              <w:r w:rsidRPr="00910219">
                <w:rPr>
                  <w:rFonts w:ascii="Calibri" w:hAnsi="Calibri" w:cs="Calibri"/>
                  <w:color w:val="000000"/>
                  <w:sz w:val="22"/>
                  <w:szCs w:val="22"/>
                </w:rPr>
                <w:t>75</w:t>
              </w:r>
            </w:ins>
          </w:p>
        </w:tc>
      </w:tr>
      <w:tr w:rsidR="00910219" w:rsidRPr="00910219" w14:paraId="667EA986" w14:textId="77777777" w:rsidTr="00910219">
        <w:trPr>
          <w:trHeight w:val="300"/>
          <w:ins w:id="82037"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118D425" w14:textId="77777777" w:rsidR="00910219" w:rsidRPr="00910219" w:rsidRDefault="00910219" w:rsidP="00910219">
            <w:pPr>
              <w:spacing w:before="0" w:after="0" w:line="240" w:lineRule="auto"/>
              <w:jc w:val="center"/>
              <w:rPr>
                <w:ins w:id="82038" w:author="pete jones" w:date="2022-01-11T16:47:00Z"/>
                <w:rFonts w:ascii="Calibri" w:hAnsi="Calibri" w:cs="Calibri"/>
                <w:color w:val="000000"/>
                <w:sz w:val="22"/>
                <w:szCs w:val="22"/>
              </w:rPr>
            </w:pPr>
            <w:ins w:id="82039"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408F79D7" w14:textId="77777777" w:rsidR="00910219" w:rsidRPr="00910219" w:rsidRDefault="00910219" w:rsidP="00910219">
            <w:pPr>
              <w:spacing w:before="0" w:after="0" w:line="240" w:lineRule="auto"/>
              <w:jc w:val="left"/>
              <w:rPr>
                <w:ins w:id="82040" w:author="pete jones" w:date="2022-01-11T16:47:00Z"/>
                <w:rFonts w:ascii="Calibri" w:hAnsi="Calibri" w:cs="Calibri"/>
                <w:color w:val="000000"/>
                <w:sz w:val="22"/>
                <w:szCs w:val="22"/>
              </w:rPr>
            </w:pPr>
            <w:ins w:id="82041" w:author="pete jones" w:date="2022-01-11T16:47:00Z">
              <w:r w:rsidRPr="00910219">
                <w:rPr>
                  <w:rFonts w:ascii="Calibri" w:hAnsi="Calibri" w:cs="Calibri"/>
                  <w:color w:val="000000"/>
                  <w:sz w:val="22"/>
                  <w:szCs w:val="22"/>
                </w:rPr>
                <w:t>Fluid Mechanics 1</w:t>
              </w:r>
            </w:ins>
          </w:p>
        </w:tc>
        <w:tc>
          <w:tcPr>
            <w:tcW w:w="432" w:type="dxa"/>
            <w:tcBorders>
              <w:top w:val="nil"/>
              <w:left w:val="nil"/>
              <w:bottom w:val="single" w:sz="4" w:space="0" w:color="auto"/>
              <w:right w:val="single" w:sz="4" w:space="0" w:color="auto"/>
            </w:tcBorders>
            <w:shd w:val="clear" w:color="auto" w:fill="auto"/>
            <w:noWrap/>
            <w:vAlign w:val="bottom"/>
            <w:hideMark/>
          </w:tcPr>
          <w:p w14:paraId="5B42043F" w14:textId="77777777" w:rsidR="00910219" w:rsidRPr="00910219" w:rsidRDefault="00910219" w:rsidP="00910219">
            <w:pPr>
              <w:spacing w:before="0" w:after="0" w:line="240" w:lineRule="auto"/>
              <w:jc w:val="center"/>
              <w:rPr>
                <w:ins w:id="82042" w:author="pete jones" w:date="2022-01-11T16:47:00Z"/>
                <w:rFonts w:ascii="Calibri" w:hAnsi="Calibri" w:cs="Calibri"/>
                <w:color w:val="000000"/>
                <w:sz w:val="22"/>
                <w:szCs w:val="22"/>
              </w:rPr>
            </w:pPr>
            <w:ins w:id="82043"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EA9C83F" w14:textId="77777777" w:rsidR="00910219" w:rsidRPr="00910219" w:rsidRDefault="00910219" w:rsidP="00910219">
            <w:pPr>
              <w:spacing w:before="0" w:after="0" w:line="240" w:lineRule="auto"/>
              <w:jc w:val="center"/>
              <w:rPr>
                <w:ins w:id="82044" w:author="pete jones" w:date="2022-01-11T16:47:00Z"/>
                <w:rFonts w:ascii="Calibri" w:hAnsi="Calibri" w:cs="Calibri"/>
                <w:color w:val="000000"/>
                <w:sz w:val="22"/>
                <w:szCs w:val="22"/>
              </w:rPr>
            </w:pPr>
            <w:ins w:id="82045"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2273C6D2" w14:textId="77777777" w:rsidR="00910219" w:rsidRPr="00910219" w:rsidRDefault="00910219" w:rsidP="00910219">
            <w:pPr>
              <w:spacing w:before="0" w:after="0" w:line="240" w:lineRule="auto"/>
              <w:jc w:val="center"/>
              <w:rPr>
                <w:ins w:id="82046" w:author="pete jones" w:date="2022-01-11T16:47:00Z"/>
                <w:rFonts w:ascii="Calibri" w:hAnsi="Calibri" w:cs="Calibri"/>
                <w:color w:val="000000"/>
                <w:sz w:val="22"/>
                <w:szCs w:val="22"/>
              </w:rPr>
            </w:pPr>
            <w:ins w:id="8204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E9F2707" w14:textId="77777777" w:rsidR="00910219" w:rsidRPr="00910219" w:rsidRDefault="00910219" w:rsidP="00910219">
            <w:pPr>
              <w:spacing w:before="0" w:after="0" w:line="240" w:lineRule="auto"/>
              <w:jc w:val="center"/>
              <w:rPr>
                <w:ins w:id="82048" w:author="pete jones" w:date="2022-01-11T16:47:00Z"/>
                <w:rFonts w:ascii="Calibri" w:hAnsi="Calibri" w:cs="Calibri"/>
                <w:color w:val="000000"/>
                <w:sz w:val="22"/>
                <w:szCs w:val="22"/>
              </w:rPr>
            </w:pPr>
            <w:ins w:id="8204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A90EFC" w14:textId="77777777" w:rsidR="00910219" w:rsidRPr="00910219" w:rsidRDefault="00910219" w:rsidP="00910219">
            <w:pPr>
              <w:spacing w:before="0" w:after="0" w:line="240" w:lineRule="auto"/>
              <w:jc w:val="center"/>
              <w:rPr>
                <w:ins w:id="82050" w:author="pete jones" w:date="2022-01-11T16:47:00Z"/>
                <w:rFonts w:ascii="Calibri" w:hAnsi="Calibri" w:cs="Calibri"/>
                <w:color w:val="000000"/>
                <w:sz w:val="22"/>
                <w:szCs w:val="22"/>
              </w:rPr>
            </w:pPr>
            <w:ins w:id="8205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B0B269" w14:textId="77777777" w:rsidR="00910219" w:rsidRPr="00910219" w:rsidRDefault="00910219" w:rsidP="00910219">
            <w:pPr>
              <w:spacing w:before="0" w:after="0" w:line="240" w:lineRule="auto"/>
              <w:jc w:val="center"/>
              <w:rPr>
                <w:ins w:id="82052" w:author="pete jones" w:date="2022-01-11T16:47:00Z"/>
                <w:rFonts w:ascii="Calibri" w:hAnsi="Calibri" w:cs="Calibri"/>
                <w:color w:val="000000"/>
                <w:sz w:val="22"/>
                <w:szCs w:val="22"/>
              </w:rPr>
            </w:pPr>
            <w:ins w:id="8205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FB95051" w14:textId="77777777" w:rsidR="00910219" w:rsidRPr="00910219" w:rsidRDefault="00910219" w:rsidP="00910219">
            <w:pPr>
              <w:spacing w:before="0" w:after="0" w:line="240" w:lineRule="auto"/>
              <w:jc w:val="center"/>
              <w:rPr>
                <w:ins w:id="82054" w:author="pete jones" w:date="2022-01-11T16:47:00Z"/>
                <w:rFonts w:ascii="Calibri" w:hAnsi="Calibri" w:cs="Calibri"/>
                <w:color w:val="000000"/>
                <w:sz w:val="22"/>
                <w:szCs w:val="22"/>
              </w:rPr>
            </w:pPr>
            <w:ins w:id="8205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34B1C06" w14:textId="77777777" w:rsidR="00910219" w:rsidRPr="00910219" w:rsidRDefault="00910219" w:rsidP="00910219">
            <w:pPr>
              <w:spacing w:before="0" w:after="0" w:line="240" w:lineRule="auto"/>
              <w:jc w:val="center"/>
              <w:rPr>
                <w:ins w:id="82056" w:author="pete jones" w:date="2022-01-11T16:47:00Z"/>
                <w:rFonts w:ascii="Calibri" w:hAnsi="Calibri" w:cs="Calibri"/>
                <w:color w:val="000000"/>
                <w:sz w:val="22"/>
                <w:szCs w:val="22"/>
              </w:rPr>
            </w:pPr>
            <w:ins w:id="82057"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37F01E6" w14:textId="77777777" w:rsidR="00910219" w:rsidRPr="00910219" w:rsidRDefault="00910219" w:rsidP="00910219">
            <w:pPr>
              <w:spacing w:before="0" w:after="0" w:line="240" w:lineRule="auto"/>
              <w:jc w:val="center"/>
              <w:rPr>
                <w:ins w:id="82058" w:author="pete jones" w:date="2022-01-11T16:47:00Z"/>
                <w:rFonts w:ascii="Calibri" w:hAnsi="Calibri" w:cs="Calibri"/>
                <w:color w:val="000000"/>
                <w:sz w:val="22"/>
                <w:szCs w:val="22"/>
              </w:rPr>
            </w:pPr>
            <w:ins w:id="8205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A78A7BA" w14:textId="77777777" w:rsidR="00910219" w:rsidRPr="00910219" w:rsidRDefault="00910219" w:rsidP="00910219">
            <w:pPr>
              <w:spacing w:before="0" w:after="0" w:line="240" w:lineRule="auto"/>
              <w:jc w:val="center"/>
              <w:rPr>
                <w:ins w:id="82060" w:author="pete jones" w:date="2022-01-11T16:47:00Z"/>
                <w:rFonts w:ascii="Calibri" w:hAnsi="Calibri" w:cs="Calibri"/>
                <w:color w:val="000000"/>
                <w:sz w:val="22"/>
                <w:szCs w:val="22"/>
              </w:rPr>
            </w:pPr>
            <w:ins w:id="82061" w:author="pete jones" w:date="2022-01-11T16:47:00Z">
              <w:r w:rsidRPr="00910219">
                <w:rPr>
                  <w:rFonts w:ascii="Calibri" w:hAnsi="Calibri" w:cs="Calibri"/>
                  <w:color w:val="000000"/>
                  <w:sz w:val="22"/>
                  <w:szCs w:val="22"/>
                </w:rPr>
                <w:t>50</w:t>
              </w:r>
            </w:ins>
          </w:p>
        </w:tc>
        <w:tc>
          <w:tcPr>
            <w:tcW w:w="432" w:type="dxa"/>
            <w:tcBorders>
              <w:top w:val="nil"/>
              <w:left w:val="nil"/>
              <w:bottom w:val="single" w:sz="4" w:space="0" w:color="auto"/>
              <w:right w:val="single" w:sz="4" w:space="0" w:color="auto"/>
            </w:tcBorders>
            <w:shd w:val="clear" w:color="auto" w:fill="auto"/>
            <w:noWrap/>
            <w:vAlign w:val="bottom"/>
            <w:hideMark/>
          </w:tcPr>
          <w:p w14:paraId="11C755E0" w14:textId="77777777" w:rsidR="00910219" w:rsidRPr="00910219" w:rsidRDefault="00910219" w:rsidP="00910219">
            <w:pPr>
              <w:spacing w:before="0" w:after="0" w:line="240" w:lineRule="auto"/>
              <w:jc w:val="center"/>
              <w:rPr>
                <w:ins w:id="82062" w:author="pete jones" w:date="2022-01-11T16:47:00Z"/>
                <w:rFonts w:ascii="Calibri" w:hAnsi="Calibri" w:cs="Calibri"/>
                <w:color w:val="000000"/>
                <w:sz w:val="22"/>
                <w:szCs w:val="22"/>
              </w:rPr>
            </w:pPr>
            <w:ins w:id="82063"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27363AE8" w14:textId="77777777" w:rsidR="00910219" w:rsidRPr="00910219" w:rsidRDefault="00910219" w:rsidP="00910219">
            <w:pPr>
              <w:spacing w:before="0" w:after="0" w:line="240" w:lineRule="auto"/>
              <w:jc w:val="center"/>
              <w:rPr>
                <w:ins w:id="82064" w:author="pete jones" w:date="2022-01-11T16:47:00Z"/>
                <w:rFonts w:ascii="Calibri" w:hAnsi="Calibri" w:cs="Calibri"/>
                <w:color w:val="000000"/>
                <w:sz w:val="22"/>
                <w:szCs w:val="22"/>
              </w:rPr>
            </w:pPr>
            <w:ins w:id="82065" w:author="pete jones" w:date="2022-01-11T16:47:00Z">
              <w:r w:rsidRPr="00910219">
                <w:rPr>
                  <w:rFonts w:ascii="Calibri" w:hAnsi="Calibri" w:cs="Calibri"/>
                  <w:color w:val="000000"/>
                  <w:sz w:val="22"/>
                  <w:szCs w:val="22"/>
                </w:rPr>
                <w:t>50</w:t>
              </w:r>
            </w:ins>
          </w:p>
        </w:tc>
      </w:tr>
      <w:tr w:rsidR="00910219" w:rsidRPr="00910219" w14:paraId="0F069519" w14:textId="77777777" w:rsidTr="00910219">
        <w:trPr>
          <w:trHeight w:val="300"/>
          <w:ins w:id="82066"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43A7251" w14:textId="77777777" w:rsidR="00910219" w:rsidRPr="00910219" w:rsidRDefault="00910219" w:rsidP="00910219">
            <w:pPr>
              <w:spacing w:before="0" w:after="0" w:line="240" w:lineRule="auto"/>
              <w:jc w:val="center"/>
              <w:rPr>
                <w:ins w:id="82067" w:author="pete jones" w:date="2022-01-11T16:47:00Z"/>
                <w:rFonts w:ascii="Calibri" w:hAnsi="Calibri" w:cs="Calibri"/>
                <w:color w:val="000000"/>
                <w:sz w:val="22"/>
                <w:szCs w:val="22"/>
              </w:rPr>
            </w:pPr>
            <w:ins w:id="82068"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714051D5" w14:textId="77777777" w:rsidR="00910219" w:rsidRPr="00910219" w:rsidRDefault="00910219" w:rsidP="00910219">
            <w:pPr>
              <w:spacing w:before="0" w:after="0" w:line="240" w:lineRule="auto"/>
              <w:jc w:val="left"/>
              <w:rPr>
                <w:ins w:id="82069" w:author="pete jones" w:date="2022-01-11T16:47:00Z"/>
                <w:rFonts w:ascii="Calibri" w:hAnsi="Calibri" w:cs="Calibri"/>
                <w:color w:val="000000"/>
                <w:sz w:val="22"/>
                <w:szCs w:val="22"/>
              </w:rPr>
            </w:pPr>
            <w:ins w:id="82070" w:author="pete jones" w:date="2022-01-11T16:47:00Z">
              <w:r w:rsidRPr="00910219">
                <w:rPr>
                  <w:rFonts w:ascii="Calibri" w:hAnsi="Calibri" w:cs="Calibri"/>
                  <w:color w:val="000000"/>
                  <w:sz w:val="22"/>
                  <w:szCs w:val="22"/>
                </w:rPr>
                <w:t>Thermodynamics 1</w:t>
              </w:r>
            </w:ins>
          </w:p>
        </w:tc>
        <w:tc>
          <w:tcPr>
            <w:tcW w:w="432" w:type="dxa"/>
            <w:tcBorders>
              <w:top w:val="nil"/>
              <w:left w:val="nil"/>
              <w:bottom w:val="single" w:sz="4" w:space="0" w:color="auto"/>
              <w:right w:val="single" w:sz="4" w:space="0" w:color="auto"/>
            </w:tcBorders>
            <w:shd w:val="clear" w:color="auto" w:fill="auto"/>
            <w:noWrap/>
            <w:vAlign w:val="bottom"/>
            <w:hideMark/>
          </w:tcPr>
          <w:p w14:paraId="4B90525D" w14:textId="77777777" w:rsidR="00910219" w:rsidRPr="00910219" w:rsidRDefault="00910219" w:rsidP="00910219">
            <w:pPr>
              <w:spacing w:before="0" w:after="0" w:line="240" w:lineRule="auto"/>
              <w:jc w:val="center"/>
              <w:rPr>
                <w:ins w:id="82071" w:author="pete jones" w:date="2022-01-11T16:47:00Z"/>
                <w:rFonts w:ascii="Calibri" w:hAnsi="Calibri" w:cs="Calibri"/>
                <w:color w:val="000000"/>
                <w:sz w:val="22"/>
                <w:szCs w:val="22"/>
              </w:rPr>
            </w:pPr>
            <w:ins w:id="82072"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AB48888" w14:textId="77777777" w:rsidR="00910219" w:rsidRPr="00910219" w:rsidRDefault="00910219" w:rsidP="00910219">
            <w:pPr>
              <w:spacing w:before="0" w:after="0" w:line="240" w:lineRule="auto"/>
              <w:jc w:val="center"/>
              <w:rPr>
                <w:ins w:id="82073" w:author="pete jones" w:date="2022-01-11T16:47:00Z"/>
                <w:rFonts w:ascii="Calibri" w:hAnsi="Calibri" w:cs="Calibri"/>
                <w:color w:val="000000"/>
                <w:sz w:val="22"/>
                <w:szCs w:val="22"/>
              </w:rPr>
            </w:pPr>
            <w:ins w:id="82074"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AE6C5EF" w14:textId="77777777" w:rsidR="00910219" w:rsidRPr="00910219" w:rsidRDefault="00910219" w:rsidP="00910219">
            <w:pPr>
              <w:spacing w:before="0" w:after="0" w:line="240" w:lineRule="auto"/>
              <w:jc w:val="center"/>
              <w:rPr>
                <w:ins w:id="82075" w:author="pete jones" w:date="2022-01-11T16:47:00Z"/>
                <w:rFonts w:ascii="Calibri" w:hAnsi="Calibri" w:cs="Calibri"/>
                <w:color w:val="000000"/>
                <w:sz w:val="22"/>
                <w:szCs w:val="22"/>
              </w:rPr>
            </w:pPr>
            <w:ins w:id="8207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445DD6" w14:textId="77777777" w:rsidR="00910219" w:rsidRPr="00910219" w:rsidRDefault="00910219" w:rsidP="00910219">
            <w:pPr>
              <w:spacing w:before="0" w:after="0" w:line="240" w:lineRule="auto"/>
              <w:jc w:val="center"/>
              <w:rPr>
                <w:ins w:id="82077" w:author="pete jones" w:date="2022-01-11T16:47:00Z"/>
                <w:rFonts w:ascii="Calibri" w:hAnsi="Calibri" w:cs="Calibri"/>
                <w:color w:val="000000"/>
                <w:sz w:val="22"/>
                <w:szCs w:val="22"/>
              </w:rPr>
            </w:pPr>
            <w:ins w:id="8207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D07F89" w14:textId="77777777" w:rsidR="00910219" w:rsidRPr="00910219" w:rsidRDefault="00910219" w:rsidP="00910219">
            <w:pPr>
              <w:spacing w:before="0" w:after="0" w:line="240" w:lineRule="auto"/>
              <w:jc w:val="center"/>
              <w:rPr>
                <w:ins w:id="82079" w:author="pete jones" w:date="2022-01-11T16:47:00Z"/>
                <w:rFonts w:ascii="Calibri" w:hAnsi="Calibri" w:cs="Calibri"/>
                <w:color w:val="000000"/>
                <w:sz w:val="22"/>
                <w:szCs w:val="22"/>
              </w:rPr>
            </w:pPr>
            <w:ins w:id="8208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B9655E" w14:textId="77777777" w:rsidR="00910219" w:rsidRPr="00910219" w:rsidRDefault="00910219" w:rsidP="00910219">
            <w:pPr>
              <w:spacing w:before="0" w:after="0" w:line="240" w:lineRule="auto"/>
              <w:jc w:val="center"/>
              <w:rPr>
                <w:ins w:id="82081" w:author="pete jones" w:date="2022-01-11T16:47:00Z"/>
                <w:rFonts w:ascii="Calibri" w:hAnsi="Calibri" w:cs="Calibri"/>
                <w:color w:val="000000"/>
                <w:sz w:val="22"/>
                <w:szCs w:val="22"/>
              </w:rPr>
            </w:pPr>
            <w:ins w:id="8208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3729347" w14:textId="77777777" w:rsidR="00910219" w:rsidRPr="00910219" w:rsidRDefault="00910219" w:rsidP="00910219">
            <w:pPr>
              <w:spacing w:before="0" w:after="0" w:line="240" w:lineRule="auto"/>
              <w:jc w:val="center"/>
              <w:rPr>
                <w:ins w:id="82083" w:author="pete jones" w:date="2022-01-11T16:47:00Z"/>
                <w:rFonts w:ascii="Calibri" w:hAnsi="Calibri" w:cs="Calibri"/>
                <w:color w:val="000000"/>
                <w:sz w:val="22"/>
                <w:szCs w:val="22"/>
              </w:rPr>
            </w:pPr>
            <w:ins w:id="8208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D88D33F" w14:textId="77777777" w:rsidR="00910219" w:rsidRPr="00910219" w:rsidRDefault="00910219" w:rsidP="00910219">
            <w:pPr>
              <w:spacing w:before="0" w:after="0" w:line="240" w:lineRule="auto"/>
              <w:jc w:val="center"/>
              <w:rPr>
                <w:ins w:id="82085" w:author="pete jones" w:date="2022-01-11T16:47:00Z"/>
                <w:rFonts w:ascii="Calibri" w:hAnsi="Calibri" w:cs="Calibri"/>
                <w:color w:val="000000"/>
                <w:sz w:val="22"/>
                <w:szCs w:val="22"/>
              </w:rPr>
            </w:pPr>
            <w:ins w:id="8208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051D0A88" w14:textId="77777777" w:rsidR="00910219" w:rsidRPr="00910219" w:rsidRDefault="00910219" w:rsidP="00910219">
            <w:pPr>
              <w:spacing w:before="0" w:after="0" w:line="240" w:lineRule="auto"/>
              <w:jc w:val="center"/>
              <w:rPr>
                <w:ins w:id="82087" w:author="pete jones" w:date="2022-01-11T16:47:00Z"/>
                <w:rFonts w:ascii="Calibri" w:hAnsi="Calibri" w:cs="Calibri"/>
                <w:color w:val="000000"/>
                <w:sz w:val="22"/>
                <w:szCs w:val="22"/>
              </w:rPr>
            </w:pPr>
            <w:ins w:id="8208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629B396" w14:textId="77777777" w:rsidR="00910219" w:rsidRPr="00910219" w:rsidRDefault="00910219" w:rsidP="00910219">
            <w:pPr>
              <w:spacing w:before="0" w:after="0" w:line="240" w:lineRule="auto"/>
              <w:jc w:val="center"/>
              <w:rPr>
                <w:ins w:id="82089" w:author="pete jones" w:date="2022-01-11T16:47:00Z"/>
                <w:rFonts w:ascii="Calibri" w:hAnsi="Calibri" w:cs="Calibri"/>
                <w:color w:val="000000"/>
                <w:sz w:val="22"/>
                <w:szCs w:val="22"/>
              </w:rPr>
            </w:pPr>
            <w:ins w:id="82090" w:author="pete jones" w:date="2022-01-11T16:47: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8DB5377" w14:textId="77777777" w:rsidR="00910219" w:rsidRPr="00910219" w:rsidRDefault="00910219" w:rsidP="00910219">
            <w:pPr>
              <w:spacing w:before="0" w:after="0" w:line="240" w:lineRule="auto"/>
              <w:jc w:val="center"/>
              <w:rPr>
                <w:ins w:id="82091" w:author="pete jones" w:date="2022-01-11T16:47:00Z"/>
                <w:rFonts w:ascii="Calibri" w:hAnsi="Calibri" w:cs="Calibri"/>
                <w:color w:val="000000"/>
                <w:sz w:val="22"/>
                <w:szCs w:val="22"/>
              </w:rPr>
            </w:pPr>
            <w:ins w:id="82092"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211DCB22" w14:textId="77777777" w:rsidR="00910219" w:rsidRPr="00910219" w:rsidRDefault="00910219" w:rsidP="00910219">
            <w:pPr>
              <w:spacing w:before="0" w:after="0" w:line="240" w:lineRule="auto"/>
              <w:jc w:val="center"/>
              <w:rPr>
                <w:ins w:id="82093" w:author="pete jones" w:date="2022-01-11T16:47:00Z"/>
                <w:rFonts w:ascii="Calibri" w:hAnsi="Calibri" w:cs="Calibri"/>
                <w:color w:val="000000"/>
                <w:sz w:val="22"/>
                <w:szCs w:val="22"/>
              </w:rPr>
            </w:pPr>
            <w:ins w:id="82094" w:author="pete jones" w:date="2022-01-11T16:47:00Z">
              <w:r w:rsidRPr="00910219">
                <w:rPr>
                  <w:rFonts w:ascii="Calibri" w:hAnsi="Calibri" w:cs="Calibri"/>
                  <w:color w:val="000000"/>
                  <w:sz w:val="22"/>
                  <w:szCs w:val="22"/>
                </w:rPr>
                <w:t>80</w:t>
              </w:r>
            </w:ins>
          </w:p>
        </w:tc>
      </w:tr>
      <w:tr w:rsidR="00910219" w:rsidRPr="00910219" w14:paraId="6B8D3BB9" w14:textId="77777777" w:rsidTr="00910219">
        <w:trPr>
          <w:trHeight w:val="300"/>
          <w:ins w:id="82095"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A9286F9" w14:textId="77777777" w:rsidR="00910219" w:rsidRPr="00910219" w:rsidRDefault="00910219" w:rsidP="00910219">
            <w:pPr>
              <w:spacing w:before="0" w:after="0" w:line="240" w:lineRule="auto"/>
              <w:jc w:val="center"/>
              <w:rPr>
                <w:ins w:id="82096" w:author="pete jones" w:date="2022-01-11T16:47:00Z"/>
                <w:rFonts w:ascii="Calibri" w:hAnsi="Calibri" w:cs="Calibri"/>
                <w:color w:val="000000"/>
                <w:sz w:val="22"/>
                <w:szCs w:val="22"/>
              </w:rPr>
            </w:pPr>
            <w:ins w:id="82097"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3250BC59" w14:textId="77777777" w:rsidR="00910219" w:rsidRPr="00910219" w:rsidRDefault="00910219" w:rsidP="00910219">
            <w:pPr>
              <w:spacing w:before="0" w:after="0" w:line="240" w:lineRule="auto"/>
              <w:jc w:val="left"/>
              <w:rPr>
                <w:ins w:id="82098" w:author="pete jones" w:date="2022-01-11T16:47:00Z"/>
                <w:rFonts w:ascii="Calibri" w:hAnsi="Calibri" w:cs="Calibri"/>
                <w:color w:val="000000"/>
                <w:sz w:val="22"/>
                <w:szCs w:val="22"/>
              </w:rPr>
            </w:pPr>
            <w:ins w:id="82099" w:author="pete jones" w:date="2022-01-11T16:47:00Z">
              <w:r w:rsidRPr="00910219">
                <w:rPr>
                  <w:rFonts w:ascii="Calibri" w:hAnsi="Calibri" w:cs="Calibri"/>
                  <w:color w:val="000000"/>
                  <w:sz w:val="22"/>
                  <w:szCs w:val="22"/>
                </w:rPr>
                <w:t>Engineering Design 1</w:t>
              </w:r>
            </w:ins>
          </w:p>
        </w:tc>
        <w:tc>
          <w:tcPr>
            <w:tcW w:w="432" w:type="dxa"/>
            <w:tcBorders>
              <w:top w:val="nil"/>
              <w:left w:val="nil"/>
              <w:bottom w:val="single" w:sz="4" w:space="0" w:color="auto"/>
              <w:right w:val="single" w:sz="4" w:space="0" w:color="auto"/>
            </w:tcBorders>
            <w:shd w:val="clear" w:color="auto" w:fill="auto"/>
            <w:noWrap/>
            <w:vAlign w:val="bottom"/>
            <w:hideMark/>
          </w:tcPr>
          <w:p w14:paraId="5E567D85" w14:textId="77777777" w:rsidR="00910219" w:rsidRPr="00910219" w:rsidRDefault="00910219" w:rsidP="00910219">
            <w:pPr>
              <w:spacing w:before="0" w:after="0" w:line="240" w:lineRule="auto"/>
              <w:jc w:val="center"/>
              <w:rPr>
                <w:ins w:id="82100" w:author="pete jones" w:date="2022-01-11T16:47:00Z"/>
                <w:rFonts w:ascii="Calibri" w:hAnsi="Calibri" w:cs="Calibri"/>
                <w:color w:val="000000"/>
                <w:sz w:val="22"/>
                <w:szCs w:val="22"/>
              </w:rPr>
            </w:pPr>
            <w:ins w:id="82101"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71A3354" w14:textId="77777777" w:rsidR="00910219" w:rsidRPr="00910219" w:rsidRDefault="00910219" w:rsidP="00910219">
            <w:pPr>
              <w:spacing w:before="0" w:after="0" w:line="240" w:lineRule="auto"/>
              <w:jc w:val="center"/>
              <w:rPr>
                <w:ins w:id="82102" w:author="pete jones" w:date="2022-01-11T16:47:00Z"/>
                <w:rFonts w:ascii="Calibri" w:hAnsi="Calibri" w:cs="Calibri"/>
                <w:color w:val="000000"/>
                <w:sz w:val="22"/>
                <w:szCs w:val="22"/>
              </w:rPr>
            </w:pPr>
            <w:ins w:id="82103"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032FF975" w14:textId="77777777" w:rsidR="00910219" w:rsidRPr="00910219" w:rsidRDefault="00910219" w:rsidP="00910219">
            <w:pPr>
              <w:spacing w:before="0" w:after="0" w:line="240" w:lineRule="auto"/>
              <w:jc w:val="center"/>
              <w:rPr>
                <w:ins w:id="82104" w:author="pete jones" w:date="2022-01-11T16:47:00Z"/>
                <w:rFonts w:ascii="Calibri" w:hAnsi="Calibri" w:cs="Calibri"/>
                <w:color w:val="000000"/>
                <w:sz w:val="22"/>
                <w:szCs w:val="22"/>
              </w:rPr>
            </w:pPr>
            <w:ins w:id="8210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81AC1C" w14:textId="77777777" w:rsidR="00910219" w:rsidRPr="00910219" w:rsidRDefault="00910219" w:rsidP="00910219">
            <w:pPr>
              <w:spacing w:before="0" w:after="0" w:line="240" w:lineRule="auto"/>
              <w:jc w:val="center"/>
              <w:rPr>
                <w:ins w:id="82106" w:author="pete jones" w:date="2022-01-11T16:47:00Z"/>
                <w:rFonts w:ascii="Calibri" w:hAnsi="Calibri" w:cs="Calibri"/>
                <w:color w:val="000000"/>
                <w:sz w:val="22"/>
                <w:szCs w:val="22"/>
              </w:rPr>
            </w:pPr>
            <w:ins w:id="8210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3B48744" w14:textId="77777777" w:rsidR="00910219" w:rsidRPr="00910219" w:rsidRDefault="00910219" w:rsidP="00910219">
            <w:pPr>
              <w:spacing w:before="0" w:after="0" w:line="240" w:lineRule="auto"/>
              <w:jc w:val="center"/>
              <w:rPr>
                <w:ins w:id="82108" w:author="pete jones" w:date="2022-01-11T16:47:00Z"/>
                <w:rFonts w:ascii="Calibri" w:hAnsi="Calibri" w:cs="Calibri"/>
                <w:color w:val="000000"/>
                <w:sz w:val="22"/>
                <w:szCs w:val="22"/>
              </w:rPr>
            </w:pPr>
            <w:ins w:id="8210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B6050E" w14:textId="77777777" w:rsidR="00910219" w:rsidRPr="00910219" w:rsidRDefault="00910219" w:rsidP="00910219">
            <w:pPr>
              <w:spacing w:before="0" w:after="0" w:line="240" w:lineRule="auto"/>
              <w:jc w:val="center"/>
              <w:rPr>
                <w:ins w:id="82110" w:author="pete jones" w:date="2022-01-11T16:47:00Z"/>
                <w:rFonts w:ascii="Calibri" w:hAnsi="Calibri" w:cs="Calibri"/>
                <w:color w:val="000000"/>
                <w:sz w:val="22"/>
                <w:szCs w:val="22"/>
              </w:rPr>
            </w:pPr>
            <w:ins w:id="8211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4ECE39E" w14:textId="77777777" w:rsidR="00910219" w:rsidRPr="00910219" w:rsidRDefault="00910219" w:rsidP="00910219">
            <w:pPr>
              <w:spacing w:before="0" w:after="0" w:line="240" w:lineRule="auto"/>
              <w:jc w:val="center"/>
              <w:rPr>
                <w:ins w:id="82112" w:author="pete jones" w:date="2022-01-11T16:47:00Z"/>
                <w:rFonts w:ascii="Calibri" w:hAnsi="Calibri" w:cs="Calibri"/>
                <w:color w:val="000000"/>
                <w:sz w:val="22"/>
                <w:szCs w:val="22"/>
              </w:rPr>
            </w:pPr>
            <w:ins w:id="8211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EE51610" w14:textId="77777777" w:rsidR="00910219" w:rsidRPr="00910219" w:rsidRDefault="00910219" w:rsidP="00910219">
            <w:pPr>
              <w:spacing w:before="0" w:after="0" w:line="240" w:lineRule="auto"/>
              <w:jc w:val="center"/>
              <w:rPr>
                <w:ins w:id="82114" w:author="pete jones" w:date="2022-01-11T16:47:00Z"/>
                <w:rFonts w:ascii="Calibri" w:hAnsi="Calibri" w:cs="Calibri"/>
                <w:color w:val="000000"/>
                <w:sz w:val="22"/>
                <w:szCs w:val="22"/>
              </w:rPr>
            </w:pPr>
            <w:ins w:id="8211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58C52B4" w14:textId="77777777" w:rsidR="00910219" w:rsidRPr="00910219" w:rsidRDefault="00910219" w:rsidP="00910219">
            <w:pPr>
              <w:spacing w:before="0" w:after="0" w:line="240" w:lineRule="auto"/>
              <w:jc w:val="center"/>
              <w:rPr>
                <w:ins w:id="82116" w:author="pete jones" w:date="2022-01-11T16:47:00Z"/>
                <w:rFonts w:ascii="Calibri" w:hAnsi="Calibri" w:cs="Calibri"/>
                <w:color w:val="000000"/>
                <w:sz w:val="22"/>
                <w:szCs w:val="22"/>
              </w:rPr>
            </w:pPr>
            <w:ins w:id="8211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34DBD00" w14:textId="77777777" w:rsidR="00910219" w:rsidRPr="00910219" w:rsidRDefault="00910219" w:rsidP="00910219">
            <w:pPr>
              <w:spacing w:before="0" w:after="0" w:line="240" w:lineRule="auto"/>
              <w:jc w:val="center"/>
              <w:rPr>
                <w:ins w:id="82118" w:author="pete jones" w:date="2022-01-11T16:47:00Z"/>
                <w:rFonts w:ascii="Calibri" w:hAnsi="Calibri" w:cs="Calibri"/>
                <w:color w:val="000000"/>
                <w:sz w:val="22"/>
                <w:szCs w:val="22"/>
              </w:rPr>
            </w:pPr>
            <w:ins w:id="8211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8587B45" w14:textId="77777777" w:rsidR="00910219" w:rsidRPr="00910219" w:rsidRDefault="00910219" w:rsidP="00910219">
            <w:pPr>
              <w:spacing w:before="0" w:after="0" w:line="240" w:lineRule="auto"/>
              <w:jc w:val="center"/>
              <w:rPr>
                <w:ins w:id="82120" w:author="pete jones" w:date="2022-01-11T16:47:00Z"/>
                <w:rFonts w:ascii="Calibri" w:hAnsi="Calibri" w:cs="Calibri"/>
                <w:color w:val="000000"/>
                <w:sz w:val="22"/>
                <w:szCs w:val="22"/>
              </w:rPr>
            </w:pPr>
            <w:ins w:id="82121"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257DF0D7" w14:textId="77777777" w:rsidR="00910219" w:rsidRPr="00910219" w:rsidRDefault="00910219" w:rsidP="00910219">
            <w:pPr>
              <w:spacing w:before="0" w:after="0" w:line="240" w:lineRule="auto"/>
              <w:jc w:val="center"/>
              <w:rPr>
                <w:ins w:id="82122" w:author="pete jones" w:date="2022-01-11T16:47:00Z"/>
                <w:rFonts w:ascii="Calibri" w:hAnsi="Calibri" w:cs="Calibri"/>
                <w:color w:val="000000"/>
                <w:sz w:val="22"/>
                <w:szCs w:val="22"/>
              </w:rPr>
            </w:pPr>
            <w:ins w:id="82123" w:author="pete jones" w:date="2022-01-11T16:47:00Z">
              <w:r w:rsidRPr="00910219">
                <w:rPr>
                  <w:rFonts w:ascii="Calibri" w:hAnsi="Calibri" w:cs="Calibri"/>
                  <w:color w:val="000000"/>
                  <w:sz w:val="22"/>
                  <w:szCs w:val="22"/>
                </w:rPr>
                <w:t>100</w:t>
              </w:r>
            </w:ins>
          </w:p>
        </w:tc>
      </w:tr>
      <w:tr w:rsidR="00910219" w:rsidRPr="00910219" w14:paraId="45CE00F5" w14:textId="77777777" w:rsidTr="00910219">
        <w:trPr>
          <w:trHeight w:val="300"/>
          <w:ins w:id="8212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4391D52" w14:textId="77777777" w:rsidR="00910219" w:rsidRPr="00910219" w:rsidRDefault="00910219" w:rsidP="00910219">
            <w:pPr>
              <w:spacing w:before="0" w:after="0" w:line="240" w:lineRule="auto"/>
              <w:jc w:val="center"/>
              <w:rPr>
                <w:ins w:id="82125" w:author="pete jones" w:date="2022-01-11T16:47:00Z"/>
                <w:rFonts w:ascii="Calibri" w:hAnsi="Calibri" w:cs="Calibri"/>
                <w:color w:val="000000"/>
                <w:sz w:val="22"/>
                <w:szCs w:val="22"/>
              </w:rPr>
            </w:pPr>
            <w:ins w:id="82126" w:author="pete jones" w:date="2022-01-11T16:47:00Z">
              <w:r w:rsidRPr="00910219">
                <w:rPr>
                  <w:rFonts w:ascii="Calibri" w:hAnsi="Calibri" w:cs="Calibri"/>
                  <w:color w:val="000000"/>
                  <w:sz w:val="22"/>
                  <w:szCs w:val="22"/>
                </w:rPr>
                <w:t>4</w:t>
              </w:r>
            </w:ins>
          </w:p>
        </w:tc>
        <w:tc>
          <w:tcPr>
            <w:tcW w:w="5669" w:type="dxa"/>
            <w:tcBorders>
              <w:top w:val="nil"/>
              <w:left w:val="nil"/>
              <w:bottom w:val="single" w:sz="4" w:space="0" w:color="auto"/>
              <w:right w:val="single" w:sz="8" w:space="0" w:color="auto"/>
            </w:tcBorders>
            <w:shd w:val="clear" w:color="auto" w:fill="auto"/>
            <w:noWrap/>
            <w:vAlign w:val="bottom"/>
            <w:hideMark/>
          </w:tcPr>
          <w:p w14:paraId="3E26A908" w14:textId="77777777" w:rsidR="00910219" w:rsidRPr="00910219" w:rsidRDefault="00910219" w:rsidP="00910219">
            <w:pPr>
              <w:spacing w:before="0" w:after="0" w:line="240" w:lineRule="auto"/>
              <w:jc w:val="left"/>
              <w:rPr>
                <w:ins w:id="82127" w:author="pete jones" w:date="2022-01-11T16:47:00Z"/>
                <w:rFonts w:ascii="Calibri" w:hAnsi="Calibri" w:cs="Calibri"/>
                <w:color w:val="000000"/>
                <w:sz w:val="22"/>
                <w:szCs w:val="22"/>
              </w:rPr>
            </w:pPr>
            <w:ins w:id="82128" w:author="pete jones" w:date="2022-01-11T16:47:00Z">
              <w:r w:rsidRPr="00910219">
                <w:rPr>
                  <w:rFonts w:ascii="Calibri" w:hAnsi="Calibri" w:cs="Calibri"/>
                  <w:color w:val="000000"/>
                  <w:sz w:val="22"/>
                  <w:szCs w:val="22"/>
                </w:rPr>
                <w:t>Manufacturing Technology I</w:t>
              </w:r>
            </w:ins>
          </w:p>
        </w:tc>
        <w:tc>
          <w:tcPr>
            <w:tcW w:w="432" w:type="dxa"/>
            <w:tcBorders>
              <w:top w:val="nil"/>
              <w:left w:val="nil"/>
              <w:bottom w:val="single" w:sz="4" w:space="0" w:color="auto"/>
              <w:right w:val="single" w:sz="4" w:space="0" w:color="auto"/>
            </w:tcBorders>
            <w:shd w:val="clear" w:color="auto" w:fill="auto"/>
            <w:noWrap/>
            <w:vAlign w:val="bottom"/>
            <w:hideMark/>
          </w:tcPr>
          <w:p w14:paraId="6C2F745E" w14:textId="77777777" w:rsidR="00910219" w:rsidRPr="00910219" w:rsidRDefault="00910219" w:rsidP="00910219">
            <w:pPr>
              <w:spacing w:before="0" w:after="0" w:line="240" w:lineRule="auto"/>
              <w:jc w:val="center"/>
              <w:rPr>
                <w:ins w:id="82129" w:author="pete jones" w:date="2022-01-11T16:47:00Z"/>
                <w:rFonts w:ascii="Calibri" w:hAnsi="Calibri" w:cs="Calibri"/>
                <w:color w:val="000000"/>
                <w:sz w:val="22"/>
                <w:szCs w:val="22"/>
              </w:rPr>
            </w:pPr>
            <w:ins w:id="82130"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3901988" w14:textId="77777777" w:rsidR="00910219" w:rsidRPr="00910219" w:rsidRDefault="00910219" w:rsidP="00910219">
            <w:pPr>
              <w:spacing w:before="0" w:after="0" w:line="240" w:lineRule="auto"/>
              <w:jc w:val="center"/>
              <w:rPr>
                <w:ins w:id="82131" w:author="pete jones" w:date="2022-01-11T16:47:00Z"/>
                <w:rFonts w:ascii="Calibri" w:hAnsi="Calibri" w:cs="Calibri"/>
                <w:color w:val="000000"/>
                <w:sz w:val="22"/>
                <w:szCs w:val="22"/>
              </w:rPr>
            </w:pPr>
            <w:ins w:id="82132"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A305915" w14:textId="77777777" w:rsidR="00910219" w:rsidRPr="00910219" w:rsidRDefault="00910219" w:rsidP="00910219">
            <w:pPr>
              <w:spacing w:before="0" w:after="0" w:line="240" w:lineRule="auto"/>
              <w:jc w:val="center"/>
              <w:rPr>
                <w:ins w:id="82133" w:author="pete jones" w:date="2022-01-11T16:47:00Z"/>
                <w:rFonts w:ascii="Calibri" w:hAnsi="Calibri" w:cs="Calibri"/>
                <w:color w:val="000000"/>
                <w:sz w:val="22"/>
                <w:szCs w:val="22"/>
              </w:rPr>
            </w:pPr>
            <w:ins w:id="8213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D68360" w14:textId="77777777" w:rsidR="00910219" w:rsidRPr="00910219" w:rsidRDefault="00910219" w:rsidP="00910219">
            <w:pPr>
              <w:spacing w:before="0" w:after="0" w:line="240" w:lineRule="auto"/>
              <w:jc w:val="center"/>
              <w:rPr>
                <w:ins w:id="82135" w:author="pete jones" w:date="2022-01-11T16:47:00Z"/>
                <w:rFonts w:ascii="Calibri" w:hAnsi="Calibri" w:cs="Calibri"/>
                <w:color w:val="000000"/>
                <w:sz w:val="22"/>
                <w:szCs w:val="22"/>
              </w:rPr>
            </w:pPr>
            <w:ins w:id="8213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7AC062" w14:textId="77777777" w:rsidR="00910219" w:rsidRPr="00910219" w:rsidRDefault="00910219" w:rsidP="00910219">
            <w:pPr>
              <w:spacing w:before="0" w:after="0" w:line="240" w:lineRule="auto"/>
              <w:jc w:val="center"/>
              <w:rPr>
                <w:ins w:id="82137" w:author="pete jones" w:date="2022-01-11T16:47:00Z"/>
                <w:rFonts w:ascii="Calibri" w:hAnsi="Calibri" w:cs="Calibri"/>
                <w:color w:val="000000"/>
                <w:sz w:val="22"/>
                <w:szCs w:val="22"/>
              </w:rPr>
            </w:pPr>
            <w:ins w:id="8213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334686" w14:textId="77777777" w:rsidR="00910219" w:rsidRPr="00910219" w:rsidRDefault="00910219" w:rsidP="00910219">
            <w:pPr>
              <w:spacing w:before="0" w:after="0" w:line="240" w:lineRule="auto"/>
              <w:jc w:val="center"/>
              <w:rPr>
                <w:ins w:id="82139" w:author="pete jones" w:date="2022-01-11T16:47:00Z"/>
                <w:rFonts w:ascii="Calibri" w:hAnsi="Calibri" w:cs="Calibri"/>
                <w:color w:val="000000"/>
                <w:sz w:val="22"/>
                <w:szCs w:val="22"/>
              </w:rPr>
            </w:pPr>
            <w:ins w:id="8214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1252AC4" w14:textId="77777777" w:rsidR="00910219" w:rsidRPr="00910219" w:rsidRDefault="00910219" w:rsidP="00910219">
            <w:pPr>
              <w:spacing w:before="0" w:after="0" w:line="240" w:lineRule="auto"/>
              <w:jc w:val="center"/>
              <w:rPr>
                <w:ins w:id="82141" w:author="pete jones" w:date="2022-01-11T16:47:00Z"/>
                <w:rFonts w:ascii="Calibri" w:hAnsi="Calibri" w:cs="Calibri"/>
                <w:color w:val="000000"/>
                <w:sz w:val="22"/>
                <w:szCs w:val="22"/>
              </w:rPr>
            </w:pPr>
            <w:ins w:id="8214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9E681DC" w14:textId="77777777" w:rsidR="00910219" w:rsidRPr="00910219" w:rsidRDefault="00910219" w:rsidP="00910219">
            <w:pPr>
              <w:spacing w:before="0" w:after="0" w:line="240" w:lineRule="auto"/>
              <w:jc w:val="center"/>
              <w:rPr>
                <w:ins w:id="82143" w:author="pete jones" w:date="2022-01-11T16:47:00Z"/>
                <w:rFonts w:ascii="Calibri" w:hAnsi="Calibri" w:cs="Calibri"/>
                <w:color w:val="000000"/>
                <w:sz w:val="22"/>
                <w:szCs w:val="22"/>
              </w:rPr>
            </w:pPr>
            <w:ins w:id="8214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B10D1E7" w14:textId="77777777" w:rsidR="00910219" w:rsidRPr="00910219" w:rsidRDefault="00910219" w:rsidP="00910219">
            <w:pPr>
              <w:spacing w:before="0" w:after="0" w:line="240" w:lineRule="auto"/>
              <w:jc w:val="center"/>
              <w:rPr>
                <w:ins w:id="82145" w:author="pete jones" w:date="2022-01-11T16:47:00Z"/>
                <w:rFonts w:ascii="Calibri" w:hAnsi="Calibri" w:cs="Calibri"/>
                <w:color w:val="000000"/>
                <w:sz w:val="22"/>
                <w:szCs w:val="22"/>
              </w:rPr>
            </w:pPr>
            <w:ins w:id="8214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F5163DB" w14:textId="77777777" w:rsidR="00910219" w:rsidRPr="00910219" w:rsidRDefault="00910219" w:rsidP="00910219">
            <w:pPr>
              <w:spacing w:before="0" w:after="0" w:line="240" w:lineRule="auto"/>
              <w:jc w:val="center"/>
              <w:rPr>
                <w:ins w:id="82147" w:author="pete jones" w:date="2022-01-11T16:47:00Z"/>
                <w:rFonts w:ascii="Calibri" w:hAnsi="Calibri" w:cs="Calibri"/>
                <w:color w:val="000000"/>
                <w:sz w:val="22"/>
                <w:szCs w:val="22"/>
              </w:rPr>
            </w:pPr>
            <w:ins w:id="82148" w:author="pete jones" w:date="2022-01-11T16:47:00Z">
              <w:r w:rsidRPr="00910219">
                <w:rPr>
                  <w:rFonts w:ascii="Calibri" w:hAnsi="Calibri" w:cs="Calibri"/>
                  <w:color w:val="000000"/>
                  <w:sz w:val="22"/>
                  <w:szCs w:val="22"/>
                </w:rPr>
                <w:t>100</w:t>
              </w:r>
            </w:ins>
          </w:p>
        </w:tc>
        <w:tc>
          <w:tcPr>
            <w:tcW w:w="432" w:type="dxa"/>
            <w:tcBorders>
              <w:top w:val="nil"/>
              <w:left w:val="nil"/>
              <w:bottom w:val="single" w:sz="4" w:space="0" w:color="auto"/>
              <w:right w:val="single" w:sz="4" w:space="0" w:color="auto"/>
            </w:tcBorders>
            <w:shd w:val="clear" w:color="auto" w:fill="auto"/>
            <w:noWrap/>
            <w:vAlign w:val="bottom"/>
            <w:hideMark/>
          </w:tcPr>
          <w:p w14:paraId="5070B9B3" w14:textId="77777777" w:rsidR="00910219" w:rsidRPr="00910219" w:rsidRDefault="00910219" w:rsidP="00910219">
            <w:pPr>
              <w:spacing w:before="0" w:after="0" w:line="240" w:lineRule="auto"/>
              <w:jc w:val="center"/>
              <w:rPr>
                <w:ins w:id="82149" w:author="pete jones" w:date="2022-01-11T16:47:00Z"/>
                <w:rFonts w:ascii="Calibri" w:hAnsi="Calibri" w:cs="Calibri"/>
                <w:color w:val="000000"/>
                <w:sz w:val="22"/>
                <w:szCs w:val="22"/>
              </w:rPr>
            </w:pPr>
            <w:ins w:id="82150"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0F90EC82" w14:textId="77777777" w:rsidR="00910219" w:rsidRPr="00910219" w:rsidRDefault="00910219" w:rsidP="00910219">
            <w:pPr>
              <w:spacing w:before="0" w:after="0" w:line="240" w:lineRule="auto"/>
              <w:jc w:val="center"/>
              <w:rPr>
                <w:ins w:id="82151" w:author="pete jones" w:date="2022-01-11T16:47:00Z"/>
                <w:rFonts w:ascii="Calibri" w:hAnsi="Calibri" w:cs="Calibri"/>
                <w:color w:val="000000"/>
                <w:sz w:val="22"/>
                <w:szCs w:val="22"/>
              </w:rPr>
            </w:pPr>
            <w:ins w:id="82152" w:author="pete jones" w:date="2022-01-11T16:47:00Z">
              <w:r w:rsidRPr="00910219">
                <w:rPr>
                  <w:rFonts w:ascii="Calibri" w:hAnsi="Calibri" w:cs="Calibri"/>
                  <w:color w:val="000000"/>
                  <w:sz w:val="22"/>
                  <w:szCs w:val="22"/>
                </w:rPr>
                <w:t> </w:t>
              </w:r>
            </w:ins>
          </w:p>
        </w:tc>
      </w:tr>
      <w:tr w:rsidR="00910219" w:rsidRPr="00910219" w14:paraId="65E754DE" w14:textId="77777777" w:rsidTr="00910219">
        <w:trPr>
          <w:trHeight w:val="300"/>
          <w:ins w:id="8215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B0786A8" w14:textId="77777777" w:rsidR="00910219" w:rsidRPr="00910219" w:rsidRDefault="00910219" w:rsidP="00910219">
            <w:pPr>
              <w:spacing w:before="0" w:after="0" w:line="240" w:lineRule="auto"/>
              <w:jc w:val="center"/>
              <w:rPr>
                <w:ins w:id="82154" w:author="pete jones" w:date="2022-01-11T16:47:00Z"/>
                <w:rFonts w:ascii="Calibri" w:hAnsi="Calibri" w:cs="Calibri"/>
                <w:color w:val="000000"/>
                <w:sz w:val="22"/>
                <w:szCs w:val="22"/>
              </w:rPr>
            </w:pPr>
            <w:ins w:id="82155"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3AC591BB" w14:textId="73EA8D02" w:rsidR="00910219" w:rsidRPr="00910219" w:rsidRDefault="00910219" w:rsidP="00910219">
            <w:pPr>
              <w:spacing w:before="0" w:after="0" w:line="240" w:lineRule="auto"/>
              <w:jc w:val="left"/>
              <w:rPr>
                <w:ins w:id="82156" w:author="pete jones" w:date="2022-01-11T16:47:00Z"/>
                <w:rFonts w:ascii="Calibri" w:hAnsi="Calibri" w:cs="Calibri"/>
                <w:color w:val="000000"/>
                <w:sz w:val="22"/>
                <w:szCs w:val="22"/>
              </w:rPr>
            </w:pPr>
            <w:ins w:id="82157" w:author="pete jones" w:date="2022-01-11T16:47:00Z">
              <w:r w:rsidRPr="00910219">
                <w:rPr>
                  <w:rFonts w:ascii="Calibri" w:hAnsi="Calibri" w:cs="Calibri"/>
                  <w:color w:val="000000"/>
                  <w:sz w:val="22"/>
                  <w:szCs w:val="22"/>
                </w:rPr>
                <w:t>Computer</w:t>
              </w:r>
            </w:ins>
            <w:ins w:id="82158" w:author="pete jones" w:date="2022-03-30T12:33:00Z">
              <w:r w:rsidR="00042512">
                <w:rPr>
                  <w:rFonts w:ascii="Calibri" w:hAnsi="Calibri" w:cs="Calibri"/>
                  <w:color w:val="000000"/>
                  <w:sz w:val="22"/>
                  <w:szCs w:val="22"/>
                </w:rPr>
                <w:t>-</w:t>
              </w:r>
            </w:ins>
            <w:ins w:id="82159" w:author="pete jones" w:date="2022-01-11T16:47:00Z">
              <w:r w:rsidRPr="00910219">
                <w:rPr>
                  <w:rFonts w:ascii="Calibri" w:hAnsi="Calibri" w:cs="Calibri"/>
                  <w:color w:val="000000"/>
                  <w:sz w:val="22"/>
                  <w:szCs w:val="22"/>
                </w:rPr>
                <w:t>Aided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48747D56" w14:textId="77777777" w:rsidR="00910219" w:rsidRPr="00910219" w:rsidRDefault="00910219" w:rsidP="00910219">
            <w:pPr>
              <w:spacing w:before="0" w:after="0" w:line="240" w:lineRule="auto"/>
              <w:jc w:val="center"/>
              <w:rPr>
                <w:ins w:id="82160" w:author="pete jones" w:date="2022-01-11T16:47:00Z"/>
                <w:rFonts w:ascii="Calibri" w:hAnsi="Calibri" w:cs="Calibri"/>
                <w:color w:val="000000"/>
                <w:sz w:val="22"/>
                <w:szCs w:val="22"/>
              </w:rPr>
            </w:pPr>
            <w:ins w:id="82161"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7F9343E" w14:textId="77777777" w:rsidR="00910219" w:rsidRPr="00910219" w:rsidRDefault="00910219" w:rsidP="00910219">
            <w:pPr>
              <w:spacing w:before="0" w:after="0" w:line="240" w:lineRule="auto"/>
              <w:jc w:val="center"/>
              <w:rPr>
                <w:ins w:id="82162" w:author="pete jones" w:date="2022-01-11T16:47:00Z"/>
                <w:rFonts w:ascii="Calibri" w:hAnsi="Calibri" w:cs="Calibri"/>
                <w:color w:val="000000"/>
                <w:sz w:val="22"/>
                <w:szCs w:val="22"/>
              </w:rPr>
            </w:pPr>
            <w:ins w:id="82163"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E560CDB" w14:textId="77777777" w:rsidR="00910219" w:rsidRPr="00910219" w:rsidRDefault="00910219" w:rsidP="00910219">
            <w:pPr>
              <w:spacing w:before="0" w:after="0" w:line="240" w:lineRule="auto"/>
              <w:jc w:val="center"/>
              <w:rPr>
                <w:ins w:id="82164" w:author="pete jones" w:date="2022-01-11T16:47:00Z"/>
                <w:rFonts w:ascii="Calibri" w:hAnsi="Calibri" w:cs="Calibri"/>
                <w:color w:val="000000"/>
                <w:sz w:val="22"/>
                <w:szCs w:val="22"/>
              </w:rPr>
            </w:pPr>
            <w:ins w:id="8216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63821B2" w14:textId="77777777" w:rsidR="00910219" w:rsidRPr="00910219" w:rsidRDefault="00910219" w:rsidP="00910219">
            <w:pPr>
              <w:spacing w:before="0" w:after="0" w:line="240" w:lineRule="auto"/>
              <w:jc w:val="center"/>
              <w:rPr>
                <w:ins w:id="82166" w:author="pete jones" w:date="2022-01-11T16:47:00Z"/>
                <w:rFonts w:ascii="Calibri" w:hAnsi="Calibri" w:cs="Calibri"/>
                <w:color w:val="000000"/>
                <w:sz w:val="22"/>
                <w:szCs w:val="22"/>
              </w:rPr>
            </w:pPr>
            <w:ins w:id="8216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71987B" w14:textId="77777777" w:rsidR="00910219" w:rsidRPr="00910219" w:rsidRDefault="00910219" w:rsidP="00910219">
            <w:pPr>
              <w:spacing w:before="0" w:after="0" w:line="240" w:lineRule="auto"/>
              <w:jc w:val="center"/>
              <w:rPr>
                <w:ins w:id="82168" w:author="pete jones" w:date="2022-01-11T16:47:00Z"/>
                <w:rFonts w:ascii="Calibri" w:hAnsi="Calibri" w:cs="Calibri"/>
                <w:color w:val="000000"/>
                <w:sz w:val="22"/>
                <w:szCs w:val="22"/>
              </w:rPr>
            </w:pPr>
            <w:ins w:id="8216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F39966" w14:textId="77777777" w:rsidR="00910219" w:rsidRPr="00910219" w:rsidRDefault="00910219" w:rsidP="00910219">
            <w:pPr>
              <w:spacing w:before="0" w:after="0" w:line="240" w:lineRule="auto"/>
              <w:jc w:val="center"/>
              <w:rPr>
                <w:ins w:id="82170" w:author="pete jones" w:date="2022-01-11T16:47:00Z"/>
                <w:rFonts w:ascii="Calibri" w:hAnsi="Calibri" w:cs="Calibri"/>
                <w:color w:val="000000"/>
                <w:sz w:val="22"/>
                <w:szCs w:val="22"/>
              </w:rPr>
            </w:pPr>
            <w:ins w:id="8217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E50BB6B" w14:textId="77777777" w:rsidR="00910219" w:rsidRPr="00910219" w:rsidRDefault="00910219" w:rsidP="00910219">
            <w:pPr>
              <w:spacing w:before="0" w:after="0" w:line="240" w:lineRule="auto"/>
              <w:jc w:val="center"/>
              <w:rPr>
                <w:ins w:id="82172" w:author="pete jones" w:date="2022-01-11T16:47:00Z"/>
                <w:rFonts w:ascii="Calibri" w:hAnsi="Calibri" w:cs="Calibri"/>
                <w:color w:val="000000"/>
                <w:sz w:val="22"/>
                <w:szCs w:val="22"/>
              </w:rPr>
            </w:pPr>
            <w:ins w:id="8217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A32B7C8" w14:textId="77777777" w:rsidR="00910219" w:rsidRPr="00910219" w:rsidRDefault="00910219" w:rsidP="00910219">
            <w:pPr>
              <w:spacing w:before="0" w:after="0" w:line="240" w:lineRule="auto"/>
              <w:jc w:val="center"/>
              <w:rPr>
                <w:ins w:id="82174" w:author="pete jones" w:date="2022-01-11T16:47:00Z"/>
                <w:rFonts w:ascii="Calibri" w:hAnsi="Calibri" w:cs="Calibri"/>
                <w:color w:val="000000"/>
                <w:sz w:val="22"/>
                <w:szCs w:val="22"/>
              </w:rPr>
            </w:pPr>
            <w:ins w:id="8217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6C17189" w14:textId="77777777" w:rsidR="00910219" w:rsidRPr="00910219" w:rsidRDefault="00910219" w:rsidP="00910219">
            <w:pPr>
              <w:spacing w:before="0" w:after="0" w:line="240" w:lineRule="auto"/>
              <w:jc w:val="center"/>
              <w:rPr>
                <w:ins w:id="82176" w:author="pete jones" w:date="2022-01-11T16:47:00Z"/>
                <w:rFonts w:ascii="Calibri" w:hAnsi="Calibri" w:cs="Calibri"/>
                <w:color w:val="000000"/>
                <w:sz w:val="22"/>
                <w:szCs w:val="22"/>
              </w:rPr>
            </w:pPr>
            <w:ins w:id="8217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62D749B" w14:textId="77777777" w:rsidR="00910219" w:rsidRPr="00910219" w:rsidRDefault="00910219" w:rsidP="00910219">
            <w:pPr>
              <w:spacing w:before="0" w:after="0" w:line="240" w:lineRule="auto"/>
              <w:jc w:val="center"/>
              <w:rPr>
                <w:ins w:id="82178" w:author="pete jones" w:date="2022-01-11T16:47:00Z"/>
                <w:rFonts w:ascii="Calibri" w:hAnsi="Calibri" w:cs="Calibri"/>
                <w:color w:val="000000"/>
                <w:sz w:val="22"/>
                <w:szCs w:val="22"/>
              </w:rPr>
            </w:pPr>
            <w:ins w:id="8217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8DF1E00" w14:textId="77777777" w:rsidR="00910219" w:rsidRPr="00910219" w:rsidRDefault="00910219" w:rsidP="00910219">
            <w:pPr>
              <w:spacing w:before="0" w:after="0" w:line="240" w:lineRule="auto"/>
              <w:jc w:val="center"/>
              <w:rPr>
                <w:ins w:id="82180" w:author="pete jones" w:date="2022-01-11T16:47:00Z"/>
                <w:rFonts w:ascii="Calibri" w:hAnsi="Calibri" w:cs="Calibri"/>
                <w:color w:val="000000"/>
                <w:sz w:val="22"/>
                <w:szCs w:val="22"/>
              </w:rPr>
            </w:pPr>
            <w:ins w:id="82181"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728EA89C" w14:textId="77777777" w:rsidR="00910219" w:rsidRPr="00910219" w:rsidRDefault="00910219" w:rsidP="00910219">
            <w:pPr>
              <w:spacing w:before="0" w:after="0" w:line="240" w:lineRule="auto"/>
              <w:jc w:val="center"/>
              <w:rPr>
                <w:ins w:id="82182" w:author="pete jones" w:date="2022-01-11T16:47:00Z"/>
                <w:rFonts w:ascii="Calibri" w:hAnsi="Calibri" w:cs="Calibri"/>
                <w:color w:val="000000"/>
                <w:sz w:val="22"/>
                <w:szCs w:val="22"/>
              </w:rPr>
            </w:pPr>
            <w:ins w:id="82183" w:author="pete jones" w:date="2022-01-11T16:47:00Z">
              <w:r w:rsidRPr="00910219">
                <w:rPr>
                  <w:rFonts w:ascii="Calibri" w:hAnsi="Calibri" w:cs="Calibri"/>
                  <w:color w:val="000000"/>
                  <w:sz w:val="22"/>
                  <w:szCs w:val="22"/>
                </w:rPr>
                <w:t>100</w:t>
              </w:r>
            </w:ins>
          </w:p>
        </w:tc>
      </w:tr>
      <w:tr w:rsidR="00910219" w:rsidRPr="00910219" w14:paraId="0278A323" w14:textId="77777777" w:rsidTr="00910219">
        <w:trPr>
          <w:trHeight w:val="300"/>
          <w:ins w:id="8218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6AFAD93" w14:textId="77777777" w:rsidR="00910219" w:rsidRPr="00910219" w:rsidRDefault="00910219" w:rsidP="00910219">
            <w:pPr>
              <w:spacing w:before="0" w:after="0" w:line="240" w:lineRule="auto"/>
              <w:jc w:val="center"/>
              <w:rPr>
                <w:ins w:id="82185" w:author="pete jones" w:date="2022-01-11T16:47:00Z"/>
                <w:rFonts w:ascii="Calibri" w:hAnsi="Calibri" w:cs="Calibri"/>
                <w:color w:val="000000"/>
                <w:sz w:val="22"/>
                <w:szCs w:val="22"/>
              </w:rPr>
            </w:pPr>
            <w:ins w:id="82186"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4CA2D3F1" w14:textId="77777777" w:rsidR="00910219" w:rsidRPr="00910219" w:rsidRDefault="00910219" w:rsidP="00910219">
            <w:pPr>
              <w:spacing w:before="0" w:after="0" w:line="240" w:lineRule="auto"/>
              <w:jc w:val="left"/>
              <w:rPr>
                <w:ins w:id="82187" w:author="pete jones" w:date="2022-01-11T16:47:00Z"/>
                <w:rFonts w:ascii="Calibri" w:hAnsi="Calibri" w:cs="Calibri"/>
                <w:color w:val="000000"/>
                <w:sz w:val="22"/>
                <w:szCs w:val="22"/>
              </w:rPr>
            </w:pPr>
            <w:ins w:id="82188" w:author="pete jones" w:date="2022-01-11T16:47:00Z">
              <w:r w:rsidRPr="00910219">
                <w:rPr>
                  <w:rFonts w:ascii="Calibri" w:hAnsi="Calibri" w:cs="Calibri"/>
                  <w:color w:val="000000"/>
                  <w:sz w:val="22"/>
                  <w:szCs w:val="22"/>
                </w:rPr>
                <w:t>Experimental Studies - Mechanical</w:t>
              </w:r>
            </w:ins>
          </w:p>
        </w:tc>
        <w:tc>
          <w:tcPr>
            <w:tcW w:w="432" w:type="dxa"/>
            <w:tcBorders>
              <w:top w:val="nil"/>
              <w:left w:val="nil"/>
              <w:bottom w:val="single" w:sz="4" w:space="0" w:color="auto"/>
              <w:right w:val="single" w:sz="4" w:space="0" w:color="auto"/>
            </w:tcBorders>
            <w:shd w:val="clear" w:color="auto" w:fill="auto"/>
            <w:noWrap/>
            <w:vAlign w:val="bottom"/>
            <w:hideMark/>
          </w:tcPr>
          <w:p w14:paraId="1DA9A1FD" w14:textId="77777777" w:rsidR="00910219" w:rsidRPr="00910219" w:rsidRDefault="00910219" w:rsidP="00910219">
            <w:pPr>
              <w:spacing w:before="0" w:after="0" w:line="240" w:lineRule="auto"/>
              <w:jc w:val="center"/>
              <w:rPr>
                <w:ins w:id="82189" w:author="pete jones" w:date="2022-01-11T16:47:00Z"/>
                <w:rFonts w:ascii="Calibri" w:hAnsi="Calibri" w:cs="Calibri"/>
                <w:color w:val="000000"/>
                <w:sz w:val="22"/>
                <w:szCs w:val="22"/>
              </w:rPr>
            </w:pPr>
            <w:ins w:id="82190"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FB82DCC" w14:textId="77777777" w:rsidR="00910219" w:rsidRPr="00910219" w:rsidRDefault="00910219" w:rsidP="00910219">
            <w:pPr>
              <w:spacing w:before="0" w:after="0" w:line="240" w:lineRule="auto"/>
              <w:jc w:val="center"/>
              <w:rPr>
                <w:ins w:id="82191" w:author="pete jones" w:date="2022-01-11T16:47:00Z"/>
                <w:rFonts w:ascii="Calibri" w:hAnsi="Calibri" w:cs="Calibri"/>
                <w:color w:val="000000"/>
                <w:sz w:val="22"/>
                <w:szCs w:val="22"/>
              </w:rPr>
            </w:pPr>
            <w:ins w:id="82192"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27C19825" w14:textId="77777777" w:rsidR="00910219" w:rsidRPr="00910219" w:rsidRDefault="00910219" w:rsidP="00910219">
            <w:pPr>
              <w:spacing w:before="0" w:after="0" w:line="240" w:lineRule="auto"/>
              <w:jc w:val="center"/>
              <w:rPr>
                <w:ins w:id="82193" w:author="pete jones" w:date="2022-01-11T16:47:00Z"/>
                <w:rFonts w:ascii="Calibri" w:hAnsi="Calibri" w:cs="Calibri"/>
                <w:color w:val="000000"/>
                <w:sz w:val="22"/>
                <w:szCs w:val="22"/>
              </w:rPr>
            </w:pPr>
            <w:ins w:id="8219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F67D49" w14:textId="77777777" w:rsidR="00910219" w:rsidRPr="00910219" w:rsidRDefault="00910219" w:rsidP="00910219">
            <w:pPr>
              <w:spacing w:before="0" w:after="0" w:line="240" w:lineRule="auto"/>
              <w:jc w:val="center"/>
              <w:rPr>
                <w:ins w:id="82195" w:author="pete jones" w:date="2022-01-11T16:47:00Z"/>
                <w:rFonts w:ascii="Calibri" w:hAnsi="Calibri" w:cs="Calibri"/>
                <w:color w:val="000000"/>
                <w:sz w:val="22"/>
                <w:szCs w:val="22"/>
              </w:rPr>
            </w:pPr>
            <w:ins w:id="8219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3313C0D" w14:textId="77777777" w:rsidR="00910219" w:rsidRPr="00910219" w:rsidRDefault="00910219" w:rsidP="00910219">
            <w:pPr>
              <w:spacing w:before="0" w:after="0" w:line="240" w:lineRule="auto"/>
              <w:jc w:val="center"/>
              <w:rPr>
                <w:ins w:id="82197" w:author="pete jones" w:date="2022-01-11T16:47:00Z"/>
                <w:rFonts w:ascii="Calibri" w:hAnsi="Calibri" w:cs="Calibri"/>
                <w:color w:val="000000"/>
                <w:sz w:val="22"/>
                <w:szCs w:val="22"/>
              </w:rPr>
            </w:pPr>
            <w:ins w:id="8219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D99319" w14:textId="77777777" w:rsidR="00910219" w:rsidRPr="00910219" w:rsidRDefault="00910219" w:rsidP="00910219">
            <w:pPr>
              <w:spacing w:before="0" w:after="0" w:line="240" w:lineRule="auto"/>
              <w:jc w:val="center"/>
              <w:rPr>
                <w:ins w:id="82199" w:author="pete jones" w:date="2022-01-11T16:47:00Z"/>
                <w:rFonts w:ascii="Calibri" w:hAnsi="Calibri" w:cs="Calibri"/>
                <w:color w:val="000000"/>
                <w:sz w:val="22"/>
                <w:szCs w:val="22"/>
              </w:rPr>
            </w:pPr>
            <w:ins w:id="8220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FECC76C" w14:textId="77777777" w:rsidR="00910219" w:rsidRPr="00910219" w:rsidRDefault="00910219" w:rsidP="00910219">
            <w:pPr>
              <w:spacing w:before="0" w:after="0" w:line="240" w:lineRule="auto"/>
              <w:jc w:val="center"/>
              <w:rPr>
                <w:ins w:id="82201" w:author="pete jones" w:date="2022-01-11T16:47:00Z"/>
                <w:rFonts w:ascii="Calibri" w:hAnsi="Calibri" w:cs="Calibri"/>
                <w:color w:val="000000"/>
                <w:sz w:val="22"/>
                <w:szCs w:val="22"/>
              </w:rPr>
            </w:pPr>
            <w:ins w:id="8220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9AB73EB" w14:textId="77777777" w:rsidR="00910219" w:rsidRPr="00910219" w:rsidRDefault="00910219" w:rsidP="00910219">
            <w:pPr>
              <w:spacing w:before="0" w:after="0" w:line="240" w:lineRule="auto"/>
              <w:jc w:val="center"/>
              <w:rPr>
                <w:ins w:id="82203" w:author="pete jones" w:date="2022-01-11T16:47:00Z"/>
                <w:rFonts w:ascii="Calibri" w:hAnsi="Calibri" w:cs="Calibri"/>
                <w:color w:val="000000"/>
                <w:sz w:val="22"/>
                <w:szCs w:val="22"/>
              </w:rPr>
            </w:pPr>
            <w:ins w:id="8220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18AEEB0" w14:textId="77777777" w:rsidR="00910219" w:rsidRPr="00910219" w:rsidRDefault="00910219" w:rsidP="00910219">
            <w:pPr>
              <w:spacing w:before="0" w:after="0" w:line="240" w:lineRule="auto"/>
              <w:jc w:val="center"/>
              <w:rPr>
                <w:ins w:id="82205" w:author="pete jones" w:date="2022-01-11T16:47:00Z"/>
                <w:rFonts w:ascii="Calibri" w:hAnsi="Calibri" w:cs="Calibri"/>
                <w:color w:val="000000"/>
                <w:sz w:val="22"/>
                <w:szCs w:val="22"/>
              </w:rPr>
            </w:pPr>
            <w:ins w:id="8220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9F3BA7D" w14:textId="77777777" w:rsidR="00910219" w:rsidRPr="00910219" w:rsidRDefault="00910219" w:rsidP="00910219">
            <w:pPr>
              <w:spacing w:before="0" w:after="0" w:line="240" w:lineRule="auto"/>
              <w:jc w:val="center"/>
              <w:rPr>
                <w:ins w:id="82207" w:author="pete jones" w:date="2022-01-11T16:47:00Z"/>
                <w:rFonts w:ascii="Calibri" w:hAnsi="Calibri" w:cs="Calibri"/>
                <w:color w:val="000000"/>
                <w:sz w:val="22"/>
                <w:szCs w:val="22"/>
              </w:rPr>
            </w:pPr>
            <w:ins w:id="8220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64644A0" w14:textId="77777777" w:rsidR="00910219" w:rsidRPr="00910219" w:rsidRDefault="00910219" w:rsidP="00910219">
            <w:pPr>
              <w:spacing w:before="0" w:after="0" w:line="240" w:lineRule="auto"/>
              <w:jc w:val="center"/>
              <w:rPr>
                <w:ins w:id="82209" w:author="pete jones" w:date="2022-01-11T16:47:00Z"/>
                <w:rFonts w:ascii="Calibri" w:hAnsi="Calibri" w:cs="Calibri"/>
                <w:color w:val="000000"/>
                <w:sz w:val="22"/>
                <w:szCs w:val="22"/>
              </w:rPr>
            </w:pPr>
            <w:ins w:id="82210"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20C3614E" w14:textId="77777777" w:rsidR="00910219" w:rsidRPr="00910219" w:rsidRDefault="00910219" w:rsidP="00910219">
            <w:pPr>
              <w:spacing w:before="0" w:after="0" w:line="240" w:lineRule="auto"/>
              <w:jc w:val="center"/>
              <w:rPr>
                <w:ins w:id="82211" w:author="pete jones" w:date="2022-01-11T16:47:00Z"/>
                <w:rFonts w:ascii="Calibri" w:hAnsi="Calibri" w:cs="Calibri"/>
                <w:color w:val="000000"/>
                <w:sz w:val="22"/>
                <w:szCs w:val="22"/>
              </w:rPr>
            </w:pPr>
            <w:ins w:id="82212" w:author="pete jones" w:date="2022-01-11T16:47:00Z">
              <w:r w:rsidRPr="00910219">
                <w:rPr>
                  <w:rFonts w:ascii="Calibri" w:hAnsi="Calibri" w:cs="Calibri"/>
                  <w:color w:val="000000"/>
                  <w:sz w:val="22"/>
                  <w:szCs w:val="22"/>
                </w:rPr>
                <w:t>100</w:t>
              </w:r>
            </w:ins>
          </w:p>
        </w:tc>
      </w:tr>
      <w:tr w:rsidR="00910219" w:rsidRPr="00910219" w14:paraId="43555C39" w14:textId="77777777" w:rsidTr="00910219">
        <w:trPr>
          <w:trHeight w:val="300"/>
          <w:ins w:id="8221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9173939" w14:textId="77777777" w:rsidR="00910219" w:rsidRPr="00910219" w:rsidRDefault="00910219" w:rsidP="00910219">
            <w:pPr>
              <w:spacing w:before="0" w:after="0" w:line="240" w:lineRule="auto"/>
              <w:jc w:val="center"/>
              <w:rPr>
                <w:ins w:id="82214" w:author="pete jones" w:date="2022-01-11T16:47:00Z"/>
                <w:rFonts w:ascii="Calibri" w:hAnsi="Calibri" w:cs="Calibri"/>
                <w:color w:val="000000"/>
                <w:sz w:val="22"/>
                <w:szCs w:val="22"/>
              </w:rPr>
            </w:pPr>
            <w:ins w:id="82215"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3AFB32CD" w14:textId="77777777" w:rsidR="00910219" w:rsidRPr="00910219" w:rsidRDefault="00910219" w:rsidP="00910219">
            <w:pPr>
              <w:spacing w:before="0" w:after="0" w:line="240" w:lineRule="auto"/>
              <w:jc w:val="left"/>
              <w:rPr>
                <w:ins w:id="82216" w:author="pete jones" w:date="2022-01-11T16:47:00Z"/>
                <w:rFonts w:ascii="Calibri" w:hAnsi="Calibri" w:cs="Calibri"/>
                <w:color w:val="000000"/>
                <w:sz w:val="22"/>
                <w:szCs w:val="22"/>
              </w:rPr>
            </w:pPr>
            <w:ins w:id="82217" w:author="pete jones" w:date="2022-01-11T16:47:00Z">
              <w:r w:rsidRPr="00910219">
                <w:rPr>
                  <w:rFonts w:ascii="Calibri" w:hAnsi="Calibri" w:cs="Calibri"/>
                  <w:color w:val="000000"/>
                  <w:sz w:val="22"/>
                  <w:szCs w:val="22"/>
                </w:rPr>
                <w:t>Design of Machine Elements</w:t>
              </w:r>
            </w:ins>
          </w:p>
        </w:tc>
        <w:tc>
          <w:tcPr>
            <w:tcW w:w="432" w:type="dxa"/>
            <w:tcBorders>
              <w:top w:val="nil"/>
              <w:left w:val="nil"/>
              <w:bottom w:val="single" w:sz="4" w:space="0" w:color="auto"/>
              <w:right w:val="single" w:sz="4" w:space="0" w:color="auto"/>
            </w:tcBorders>
            <w:shd w:val="clear" w:color="auto" w:fill="auto"/>
            <w:noWrap/>
            <w:vAlign w:val="bottom"/>
            <w:hideMark/>
          </w:tcPr>
          <w:p w14:paraId="51D8ACF3" w14:textId="77777777" w:rsidR="00910219" w:rsidRPr="00910219" w:rsidRDefault="00910219" w:rsidP="00910219">
            <w:pPr>
              <w:spacing w:before="0" w:after="0" w:line="240" w:lineRule="auto"/>
              <w:jc w:val="center"/>
              <w:rPr>
                <w:ins w:id="82218" w:author="pete jones" w:date="2022-01-11T16:47:00Z"/>
                <w:rFonts w:ascii="Calibri" w:hAnsi="Calibri" w:cs="Calibri"/>
                <w:color w:val="000000"/>
                <w:sz w:val="22"/>
                <w:szCs w:val="22"/>
              </w:rPr>
            </w:pPr>
            <w:ins w:id="82219"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06FD540" w14:textId="77777777" w:rsidR="00910219" w:rsidRPr="00910219" w:rsidRDefault="00910219" w:rsidP="00910219">
            <w:pPr>
              <w:spacing w:before="0" w:after="0" w:line="240" w:lineRule="auto"/>
              <w:jc w:val="center"/>
              <w:rPr>
                <w:ins w:id="82220" w:author="pete jones" w:date="2022-01-11T16:47:00Z"/>
                <w:rFonts w:ascii="Calibri" w:hAnsi="Calibri" w:cs="Calibri"/>
                <w:color w:val="000000"/>
                <w:sz w:val="22"/>
                <w:szCs w:val="22"/>
              </w:rPr>
            </w:pPr>
            <w:ins w:id="82221"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D54AC19" w14:textId="77777777" w:rsidR="00910219" w:rsidRPr="00910219" w:rsidRDefault="00910219" w:rsidP="00910219">
            <w:pPr>
              <w:spacing w:before="0" w:after="0" w:line="240" w:lineRule="auto"/>
              <w:jc w:val="center"/>
              <w:rPr>
                <w:ins w:id="82222" w:author="pete jones" w:date="2022-01-11T16:47:00Z"/>
                <w:rFonts w:ascii="Calibri" w:hAnsi="Calibri" w:cs="Calibri"/>
                <w:color w:val="000000"/>
                <w:sz w:val="22"/>
                <w:szCs w:val="22"/>
              </w:rPr>
            </w:pPr>
            <w:ins w:id="8222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5B2F9A" w14:textId="77777777" w:rsidR="00910219" w:rsidRPr="00910219" w:rsidRDefault="00910219" w:rsidP="00910219">
            <w:pPr>
              <w:spacing w:before="0" w:after="0" w:line="240" w:lineRule="auto"/>
              <w:jc w:val="center"/>
              <w:rPr>
                <w:ins w:id="82224" w:author="pete jones" w:date="2022-01-11T16:47:00Z"/>
                <w:rFonts w:ascii="Calibri" w:hAnsi="Calibri" w:cs="Calibri"/>
                <w:color w:val="000000"/>
                <w:sz w:val="22"/>
                <w:szCs w:val="22"/>
              </w:rPr>
            </w:pPr>
            <w:ins w:id="8222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3DD0D5" w14:textId="77777777" w:rsidR="00910219" w:rsidRPr="00910219" w:rsidRDefault="00910219" w:rsidP="00910219">
            <w:pPr>
              <w:spacing w:before="0" w:after="0" w:line="240" w:lineRule="auto"/>
              <w:jc w:val="center"/>
              <w:rPr>
                <w:ins w:id="82226" w:author="pete jones" w:date="2022-01-11T16:47:00Z"/>
                <w:rFonts w:ascii="Calibri" w:hAnsi="Calibri" w:cs="Calibri"/>
                <w:color w:val="000000"/>
                <w:sz w:val="22"/>
                <w:szCs w:val="22"/>
              </w:rPr>
            </w:pPr>
            <w:ins w:id="8222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3814376" w14:textId="77777777" w:rsidR="00910219" w:rsidRPr="00910219" w:rsidRDefault="00910219" w:rsidP="00910219">
            <w:pPr>
              <w:spacing w:before="0" w:after="0" w:line="240" w:lineRule="auto"/>
              <w:jc w:val="center"/>
              <w:rPr>
                <w:ins w:id="82228" w:author="pete jones" w:date="2022-01-11T16:47:00Z"/>
                <w:rFonts w:ascii="Calibri" w:hAnsi="Calibri" w:cs="Calibri"/>
                <w:color w:val="000000"/>
                <w:sz w:val="22"/>
                <w:szCs w:val="22"/>
              </w:rPr>
            </w:pPr>
            <w:ins w:id="8222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105D5AB" w14:textId="77777777" w:rsidR="00910219" w:rsidRPr="00910219" w:rsidRDefault="00910219" w:rsidP="00910219">
            <w:pPr>
              <w:spacing w:before="0" w:after="0" w:line="240" w:lineRule="auto"/>
              <w:jc w:val="center"/>
              <w:rPr>
                <w:ins w:id="82230" w:author="pete jones" w:date="2022-01-11T16:47:00Z"/>
                <w:rFonts w:ascii="Calibri" w:hAnsi="Calibri" w:cs="Calibri"/>
                <w:color w:val="000000"/>
                <w:sz w:val="22"/>
                <w:szCs w:val="22"/>
              </w:rPr>
            </w:pPr>
            <w:ins w:id="8223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7E2C5C1" w14:textId="77777777" w:rsidR="00910219" w:rsidRPr="00910219" w:rsidRDefault="00910219" w:rsidP="00910219">
            <w:pPr>
              <w:spacing w:before="0" w:after="0" w:line="240" w:lineRule="auto"/>
              <w:jc w:val="center"/>
              <w:rPr>
                <w:ins w:id="82232" w:author="pete jones" w:date="2022-01-11T16:47:00Z"/>
                <w:rFonts w:ascii="Calibri" w:hAnsi="Calibri" w:cs="Calibri"/>
                <w:color w:val="000000"/>
                <w:sz w:val="22"/>
                <w:szCs w:val="22"/>
              </w:rPr>
            </w:pPr>
            <w:ins w:id="8223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1C965A3" w14:textId="77777777" w:rsidR="00910219" w:rsidRPr="00910219" w:rsidRDefault="00910219" w:rsidP="00910219">
            <w:pPr>
              <w:spacing w:before="0" w:after="0" w:line="240" w:lineRule="auto"/>
              <w:jc w:val="center"/>
              <w:rPr>
                <w:ins w:id="82234" w:author="pete jones" w:date="2022-01-11T16:47:00Z"/>
                <w:rFonts w:ascii="Calibri" w:hAnsi="Calibri" w:cs="Calibri"/>
                <w:color w:val="000000"/>
                <w:sz w:val="22"/>
                <w:szCs w:val="22"/>
              </w:rPr>
            </w:pPr>
            <w:ins w:id="82235"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64D06F8" w14:textId="77777777" w:rsidR="00910219" w:rsidRPr="00910219" w:rsidRDefault="00910219" w:rsidP="00910219">
            <w:pPr>
              <w:spacing w:before="0" w:after="0" w:line="240" w:lineRule="auto"/>
              <w:jc w:val="center"/>
              <w:rPr>
                <w:ins w:id="82236" w:author="pete jones" w:date="2022-01-11T16:47:00Z"/>
                <w:rFonts w:ascii="Calibri" w:hAnsi="Calibri" w:cs="Calibri"/>
                <w:color w:val="000000"/>
                <w:sz w:val="22"/>
                <w:szCs w:val="22"/>
              </w:rPr>
            </w:pPr>
            <w:ins w:id="82237" w:author="pete jones" w:date="2022-01-11T16:47:00Z">
              <w:r w:rsidRPr="00910219">
                <w:rPr>
                  <w:rFonts w:ascii="Calibri" w:hAnsi="Calibri" w:cs="Calibri"/>
                  <w:color w:val="000000"/>
                  <w:sz w:val="22"/>
                  <w:szCs w:val="22"/>
                </w:rPr>
                <w:t>100</w:t>
              </w:r>
            </w:ins>
          </w:p>
        </w:tc>
        <w:tc>
          <w:tcPr>
            <w:tcW w:w="432" w:type="dxa"/>
            <w:tcBorders>
              <w:top w:val="nil"/>
              <w:left w:val="nil"/>
              <w:bottom w:val="single" w:sz="4" w:space="0" w:color="auto"/>
              <w:right w:val="single" w:sz="4" w:space="0" w:color="auto"/>
            </w:tcBorders>
            <w:shd w:val="clear" w:color="auto" w:fill="auto"/>
            <w:noWrap/>
            <w:vAlign w:val="bottom"/>
            <w:hideMark/>
          </w:tcPr>
          <w:p w14:paraId="54110905" w14:textId="77777777" w:rsidR="00910219" w:rsidRPr="00910219" w:rsidRDefault="00910219" w:rsidP="00910219">
            <w:pPr>
              <w:spacing w:before="0" w:after="0" w:line="240" w:lineRule="auto"/>
              <w:jc w:val="center"/>
              <w:rPr>
                <w:ins w:id="82238" w:author="pete jones" w:date="2022-01-11T16:47:00Z"/>
                <w:rFonts w:ascii="Calibri" w:hAnsi="Calibri" w:cs="Calibri"/>
                <w:color w:val="000000"/>
                <w:sz w:val="22"/>
                <w:szCs w:val="22"/>
              </w:rPr>
            </w:pPr>
            <w:ins w:id="82239"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2C93F61C" w14:textId="77777777" w:rsidR="00910219" w:rsidRPr="00910219" w:rsidRDefault="00910219" w:rsidP="00910219">
            <w:pPr>
              <w:spacing w:before="0" w:after="0" w:line="240" w:lineRule="auto"/>
              <w:jc w:val="center"/>
              <w:rPr>
                <w:ins w:id="82240" w:author="pete jones" w:date="2022-01-11T16:47:00Z"/>
                <w:rFonts w:ascii="Calibri" w:hAnsi="Calibri" w:cs="Calibri"/>
                <w:color w:val="000000"/>
                <w:sz w:val="22"/>
                <w:szCs w:val="22"/>
              </w:rPr>
            </w:pPr>
            <w:ins w:id="82241" w:author="pete jones" w:date="2022-01-11T16:47:00Z">
              <w:r w:rsidRPr="00910219">
                <w:rPr>
                  <w:rFonts w:ascii="Calibri" w:hAnsi="Calibri" w:cs="Calibri"/>
                  <w:color w:val="000000"/>
                  <w:sz w:val="22"/>
                  <w:szCs w:val="22"/>
                </w:rPr>
                <w:t> </w:t>
              </w:r>
            </w:ins>
          </w:p>
        </w:tc>
      </w:tr>
      <w:tr w:rsidR="00910219" w:rsidRPr="00910219" w14:paraId="030A6EBE" w14:textId="77777777" w:rsidTr="00910219">
        <w:trPr>
          <w:trHeight w:val="300"/>
          <w:ins w:id="82242"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CBFDE8F" w14:textId="77777777" w:rsidR="00910219" w:rsidRPr="00910219" w:rsidRDefault="00910219" w:rsidP="00910219">
            <w:pPr>
              <w:spacing w:before="0" w:after="0" w:line="240" w:lineRule="auto"/>
              <w:jc w:val="center"/>
              <w:rPr>
                <w:ins w:id="82243" w:author="pete jones" w:date="2022-01-11T16:47:00Z"/>
                <w:rFonts w:ascii="Calibri" w:hAnsi="Calibri" w:cs="Calibri"/>
                <w:color w:val="000000"/>
                <w:sz w:val="22"/>
                <w:szCs w:val="22"/>
              </w:rPr>
            </w:pPr>
            <w:ins w:id="82244"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27C9E459" w14:textId="77777777" w:rsidR="00910219" w:rsidRPr="00910219" w:rsidRDefault="00910219" w:rsidP="00910219">
            <w:pPr>
              <w:spacing w:before="0" w:after="0" w:line="240" w:lineRule="auto"/>
              <w:jc w:val="left"/>
              <w:rPr>
                <w:ins w:id="82245" w:author="pete jones" w:date="2022-01-11T16:47:00Z"/>
                <w:rFonts w:ascii="Calibri" w:hAnsi="Calibri" w:cs="Calibri"/>
                <w:color w:val="000000"/>
                <w:sz w:val="22"/>
                <w:szCs w:val="22"/>
              </w:rPr>
            </w:pPr>
            <w:ins w:id="82246" w:author="pete jones" w:date="2022-01-11T16:47:00Z">
              <w:r w:rsidRPr="00910219">
                <w:rPr>
                  <w:rFonts w:ascii="Calibri" w:hAnsi="Calibri" w:cs="Calibri"/>
                  <w:color w:val="000000"/>
                  <w:sz w:val="22"/>
                  <w:szCs w:val="22"/>
                </w:rPr>
                <w:t>Fluid Mechanics 2</w:t>
              </w:r>
            </w:ins>
          </w:p>
        </w:tc>
        <w:tc>
          <w:tcPr>
            <w:tcW w:w="432" w:type="dxa"/>
            <w:tcBorders>
              <w:top w:val="nil"/>
              <w:left w:val="nil"/>
              <w:bottom w:val="single" w:sz="4" w:space="0" w:color="auto"/>
              <w:right w:val="single" w:sz="4" w:space="0" w:color="auto"/>
            </w:tcBorders>
            <w:shd w:val="clear" w:color="auto" w:fill="auto"/>
            <w:noWrap/>
            <w:vAlign w:val="bottom"/>
            <w:hideMark/>
          </w:tcPr>
          <w:p w14:paraId="074A005A" w14:textId="77777777" w:rsidR="00910219" w:rsidRPr="00910219" w:rsidRDefault="00910219" w:rsidP="00910219">
            <w:pPr>
              <w:spacing w:before="0" w:after="0" w:line="240" w:lineRule="auto"/>
              <w:jc w:val="center"/>
              <w:rPr>
                <w:ins w:id="82247" w:author="pete jones" w:date="2022-01-11T16:47:00Z"/>
                <w:rFonts w:ascii="Calibri" w:hAnsi="Calibri" w:cs="Calibri"/>
                <w:color w:val="000000"/>
                <w:sz w:val="22"/>
                <w:szCs w:val="22"/>
              </w:rPr>
            </w:pPr>
            <w:ins w:id="82248"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CFC4441" w14:textId="77777777" w:rsidR="00910219" w:rsidRPr="00910219" w:rsidRDefault="00910219" w:rsidP="00910219">
            <w:pPr>
              <w:spacing w:before="0" w:after="0" w:line="240" w:lineRule="auto"/>
              <w:jc w:val="center"/>
              <w:rPr>
                <w:ins w:id="82249" w:author="pete jones" w:date="2022-01-11T16:47:00Z"/>
                <w:rFonts w:ascii="Calibri" w:hAnsi="Calibri" w:cs="Calibri"/>
                <w:color w:val="000000"/>
                <w:sz w:val="22"/>
                <w:szCs w:val="22"/>
              </w:rPr>
            </w:pPr>
            <w:ins w:id="82250"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34D336FF" w14:textId="77777777" w:rsidR="00910219" w:rsidRPr="00910219" w:rsidRDefault="00910219" w:rsidP="00910219">
            <w:pPr>
              <w:spacing w:before="0" w:after="0" w:line="240" w:lineRule="auto"/>
              <w:jc w:val="center"/>
              <w:rPr>
                <w:ins w:id="82251" w:author="pete jones" w:date="2022-01-11T16:47:00Z"/>
                <w:rFonts w:ascii="Calibri" w:hAnsi="Calibri" w:cs="Calibri"/>
                <w:color w:val="000000"/>
                <w:sz w:val="22"/>
                <w:szCs w:val="22"/>
              </w:rPr>
            </w:pPr>
            <w:ins w:id="8225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F1B61F" w14:textId="77777777" w:rsidR="00910219" w:rsidRPr="00910219" w:rsidRDefault="00910219" w:rsidP="00910219">
            <w:pPr>
              <w:spacing w:before="0" w:after="0" w:line="240" w:lineRule="auto"/>
              <w:jc w:val="center"/>
              <w:rPr>
                <w:ins w:id="82253" w:author="pete jones" w:date="2022-01-11T16:47:00Z"/>
                <w:rFonts w:ascii="Calibri" w:hAnsi="Calibri" w:cs="Calibri"/>
                <w:color w:val="000000"/>
                <w:sz w:val="22"/>
                <w:szCs w:val="22"/>
              </w:rPr>
            </w:pPr>
            <w:ins w:id="8225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E482CD" w14:textId="77777777" w:rsidR="00910219" w:rsidRPr="00910219" w:rsidRDefault="00910219" w:rsidP="00910219">
            <w:pPr>
              <w:spacing w:before="0" w:after="0" w:line="240" w:lineRule="auto"/>
              <w:jc w:val="center"/>
              <w:rPr>
                <w:ins w:id="82255" w:author="pete jones" w:date="2022-01-11T16:47:00Z"/>
                <w:rFonts w:ascii="Calibri" w:hAnsi="Calibri" w:cs="Calibri"/>
                <w:color w:val="000000"/>
                <w:sz w:val="22"/>
                <w:szCs w:val="22"/>
              </w:rPr>
            </w:pPr>
            <w:ins w:id="8225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D7ACD84" w14:textId="77777777" w:rsidR="00910219" w:rsidRPr="00910219" w:rsidRDefault="00910219" w:rsidP="00910219">
            <w:pPr>
              <w:spacing w:before="0" w:after="0" w:line="240" w:lineRule="auto"/>
              <w:jc w:val="center"/>
              <w:rPr>
                <w:ins w:id="82257" w:author="pete jones" w:date="2022-01-11T16:47:00Z"/>
                <w:rFonts w:ascii="Calibri" w:hAnsi="Calibri" w:cs="Calibri"/>
                <w:color w:val="000000"/>
                <w:sz w:val="22"/>
                <w:szCs w:val="22"/>
              </w:rPr>
            </w:pPr>
            <w:ins w:id="82258"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B2AE8AA" w14:textId="77777777" w:rsidR="00910219" w:rsidRPr="00910219" w:rsidRDefault="00910219" w:rsidP="00910219">
            <w:pPr>
              <w:spacing w:before="0" w:after="0" w:line="240" w:lineRule="auto"/>
              <w:jc w:val="center"/>
              <w:rPr>
                <w:ins w:id="82259" w:author="pete jones" w:date="2022-01-11T16:47:00Z"/>
                <w:rFonts w:ascii="Calibri" w:hAnsi="Calibri" w:cs="Calibri"/>
                <w:color w:val="000000"/>
                <w:sz w:val="22"/>
                <w:szCs w:val="22"/>
              </w:rPr>
            </w:pPr>
            <w:ins w:id="8226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82CA5EF" w14:textId="77777777" w:rsidR="00910219" w:rsidRPr="00910219" w:rsidRDefault="00910219" w:rsidP="00910219">
            <w:pPr>
              <w:spacing w:before="0" w:after="0" w:line="240" w:lineRule="auto"/>
              <w:jc w:val="center"/>
              <w:rPr>
                <w:ins w:id="82261" w:author="pete jones" w:date="2022-01-11T16:47:00Z"/>
                <w:rFonts w:ascii="Calibri" w:hAnsi="Calibri" w:cs="Calibri"/>
                <w:color w:val="000000"/>
                <w:sz w:val="22"/>
                <w:szCs w:val="22"/>
              </w:rPr>
            </w:pPr>
            <w:ins w:id="8226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3E6BC68" w14:textId="77777777" w:rsidR="00910219" w:rsidRPr="00910219" w:rsidRDefault="00910219" w:rsidP="00910219">
            <w:pPr>
              <w:spacing w:before="0" w:after="0" w:line="240" w:lineRule="auto"/>
              <w:jc w:val="center"/>
              <w:rPr>
                <w:ins w:id="82263" w:author="pete jones" w:date="2022-01-11T16:47:00Z"/>
                <w:rFonts w:ascii="Calibri" w:hAnsi="Calibri" w:cs="Calibri"/>
                <w:color w:val="000000"/>
                <w:sz w:val="22"/>
                <w:szCs w:val="22"/>
              </w:rPr>
            </w:pPr>
            <w:ins w:id="82264"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5D6C1EB" w14:textId="77777777" w:rsidR="00910219" w:rsidRPr="00910219" w:rsidRDefault="00910219" w:rsidP="00910219">
            <w:pPr>
              <w:spacing w:before="0" w:after="0" w:line="240" w:lineRule="auto"/>
              <w:jc w:val="center"/>
              <w:rPr>
                <w:ins w:id="82265" w:author="pete jones" w:date="2022-01-11T16:47:00Z"/>
                <w:rFonts w:ascii="Calibri" w:hAnsi="Calibri" w:cs="Calibri"/>
                <w:color w:val="000000"/>
                <w:sz w:val="22"/>
                <w:szCs w:val="22"/>
              </w:rPr>
            </w:pPr>
            <w:ins w:id="82266" w:author="pete jones" w:date="2022-01-11T16:47:00Z">
              <w:r w:rsidRPr="00910219">
                <w:rPr>
                  <w:rFonts w:ascii="Calibri" w:hAnsi="Calibri" w:cs="Calibri"/>
                  <w:color w:val="000000"/>
                  <w:sz w:val="22"/>
                  <w:szCs w:val="22"/>
                </w:rPr>
                <w:t>100</w:t>
              </w:r>
            </w:ins>
          </w:p>
        </w:tc>
        <w:tc>
          <w:tcPr>
            <w:tcW w:w="432" w:type="dxa"/>
            <w:tcBorders>
              <w:top w:val="nil"/>
              <w:left w:val="nil"/>
              <w:bottom w:val="single" w:sz="4" w:space="0" w:color="auto"/>
              <w:right w:val="single" w:sz="4" w:space="0" w:color="auto"/>
            </w:tcBorders>
            <w:shd w:val="clear" w:color="auto" w:fill="auto"/>
            <w:noWrap/>
            <w:vAlign w:val="bottom"/>
            <w:hideMark/>
          </w:tcPr>
          <w:p w14:paraId="3ADA0992" w14:textId="77777777" w:rsidR="00910219" w:rsidRPr="00910219" w:rsidRDefault="00910219" w:rsidP="00910219">
            <w:pPr>
              <w:spacing w:before="0" w:after="0" w:line="240" w:lineRule="auto"/>
              <w:jc w:val="center"/>
              <w:rPr>
                <w:ins w:id="82267" w:author="pete jones" w:date="2022-01-11T16:47:00Z"/>
                <w:rFonts w:ascii="Calibri" w:hAnsi="Calibri" w:cs="Calibri"/>
                <w:color w:val="000000"/>
                <w:sz w:val="22"/>
                <w:szCs w:val="22"/>
              </w:rPr>
            </w:pPr>
            <w:ins w:id="82268"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59ADFE87" w14:textId="77777777" w:rsidR="00910219" w:rsidRPr="00910219" w:rsidRDefault="00910219" w:rsidP="00910219">
            <w:pPr>
              <w:spacing w:before="0" w:after="0" w:line="240" w:lineRule="auto"/>
              <w:jc w:val="center"/>
              <w:rPr>
                <w:ins w:id="82269" w:author="pete jones" w:date="2022-01-11T16:47:00Z"/>
                <w:rFonts w:ascii="Calibri" w:hAnsi="Calibri" w:cs="Calibri"/>
                <w:color w:val="000000"/>
                <w:sz w:val="22"/>
                <w:szCs w:val="22"/>
              </w:rPr>
            </w:pPr>
            <w:ins w:id="82270" w:author="pete jones" w:date="2022-01-11T16:47:00Z">
              <w:r w:rsidRPr="00910219">
                <w:rPr>
                  <w:rFonts w:ascii="Calibri" w:hAnsi="Calibri" w:cs="Calibri"/>
                  <w:color w:val="000000"/>
                  <w:sz w:val="22"/>
                  <w:szCs w:val="22"/>
                </w:rPr>
                <w:t> </w:t>
              </w:r>
            </w:ins>
          </w:p>
        </w:tc>
      </w:tr>
      <w:tr w:rsidR="00910219" w:rsidRPr="00910219" w14:paraId="05D3BE1F" w14:textId="77777777" w:rsidTr="00910219">
        <w:trPr>
          <w:trHeight w:val="300"/>
          <w:ins w:id="82271"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2471F81" w14:textId="77777777" w:rsidR="00910219" w:rsidRPr="00910219" w:rsidRDefault="00910219" w:rsidP="00910219">
            <w:pPr>
              <w:spacing w:before="0" w:after="0" w:line="240" w:lineRule="auto"/>
              <w:jc w:val="center"/>
              <w:rPr>
                <w:ins w:id="82272" w:author="pete jones" w:date="2022-01-11T16:47:00Z"/>
                <w:rFonts w:ascii="Calibri" w:hAnsi="Calibri" w:cs="Calibri"/>
                <w:color w:val="000000"/>
                <w:sz w:val="22"/>
                <w:szCs w:val="22"/>
              </w:rPr>
            </w:pPr>
            <w:ins w:id="82273"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3D905F59" w14:textId="77777777" w:rsidR="00910219" w:rsidRPr="00910219" w:rsidRDefault="00910219" w:rsidP="00910219">
            <w:pPr>
              <w:spacing w:before="0" w:after="0" w:line="240" w:lineRule="auto"/>
              <w:jc w:val="left"/>
              <w:rPr>
                <w:ins w:id="82274" w:author="pete jones" w:date="2022-01-11T16:47:00Z"/>
                <w:rFonts w:ascii="Calibri" w:hAnsi="Calibri" w:cs="Calibri"/>
                <w:color w:val="000000"/>
                <w:sz w:val="22"/>
                <w:szCs w:val="22"/>
              </w:rPr>
            </w:pPr>
            <w:ins w:id="82275" w:author="pete jones" w:date="2022-01-11T16:47:00Z">
              <w:r w:rsidRPr="00910219">
                <w:rPr>
                  <w:rFonts w:ascii="Calibri" w:hAnsi="Calibri" w:cs="Calibri"/>
                  <w:color w:val="000000"/>
                  <w:sz w:val="22"/>
                  <w:szCs w:val="22"/>
                </w:rPr>
                <w:t>Year 2 Mechanical Practical</w:t>
              </w:r>
            </w:ins>
          </w:p>
        </w:tc>
        <w:tc>
          <w:tcPr>
            <w:tcW w:w="432" w:type="dxa"/>
            <w:tcBorders>
              <w:top w:val="nil"/>
              <w:left w:val="nil"/>
              <w:bottom w:val="single" w:sz="4" w:space="0" w:color="auto"/>
              <w:right w:val="single" w:sz="4" w:space="0" w:color="auto"/>
            </w:tcBorders>
            <w:shd w:val="clear" w:color="auto" w:fill="auto"/>
            <w:noWrap/>
            <w:vAlign w:val="bottom"/>
            <w:hideMark/>
          </w:tcPr>
          <w:p w14:paraId="66A6AEC0" w14:textId="77777777" w:rsidR="00910219" w:rsidRPr="00910219" w:rsidRDefault="00910219" w:rsidP="00910219">
            <w:pPr>
              <w:spacing w:before="0" w:after="0" w:line="240" w:lineRule="auto"/>
              <w:jc w:val="center"/>
              <w:rPr>
                <w:ins w:id="82276" w:author="pete jones" w:date="2022-01-11T16:47:00Z"/>
                <w:rFonts w:ascii="Calibri" w:hAnsi="Calibri" w:cs="Calibri"/>
                <w:color w:val="000000"/>
                <w:sz w:val="22"/>
                <w:szCs w:val="22"/>
              </w:rPr>
            </w:pPr>
            <w:ins w:id="82277"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38AD84A" w14:textId="77777777" w:rsidR="00910219" w:rsidRPr="00910219" w:rsidRDefault="00910219" w:rsidP="00910219">
            <w:pPr>
              <w:spacing w:before="0" w:after="0" w:line="240" w:lineRule="auto"/>
              <w:jc w:val="center"/>
              <w:rPr>
                <w:ins w:id="82278" w:author="pete jones" w:date="2022-01-11T16:47:00Z"/>
                <w:rFonts w:ascii="Calibri" w:hAnsi="Calibri" w:cs="Calibri"/>
                <w:color w:val="000000"/>
                <w:sz w:val="22"/>
                <w:szCs w:val="22"/>
              </w:rPr>
            </w:pPr>
            <w:ins w:id="8227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0984EE0" w14:textId="77777777" w:rsidR="00910219" w:rsidRPr="00910219" w:rsidRDefault="00910219" w:rsidP="00910219">
            <w:pPr>
              <w:spacing w:before="0" w:after="0" w:line="240" w:lineRule="auto"/>
              <w:jc w:val="center"/>
              <w:rPr>
                <w:ins w:id="82280" w:author="pete jones" w:date="2022-01-11T16:47:00Z"/>
                <w:rFonts w:ascii="Calibri" w:hAnsi="Calibri" w:cs="Calibri"/>
                <w:color w:val="000000"/>
                <w:sz w:val="22"/>
                <w:szCs w:val="22"/>
              </w:rPr>
            </w:pPr>
            <w:ins w:id="8228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169F80" w14:textId="77777777" w:rsidR="00910219" w:rsidRPr="00910219" w:rsidRDefault="00910219" w:rsidP="00910219">
            <w:pPr>
              <w:spacing w:before="0" w:after="0" w:line="240" w:lineRule="auto"/>
              <w:jc w:val="center"/>
              <w:rPr>
                <w:ins w:id="82282" w:author="pete jones" w:date="2022-01-11T16:47:00Z"/>
                <w:rFonts w:ascii="Calibri" w:hAnsi="Calibri" w:cs="Calibri"/>
                <w:color w:val="000000"/>
                <w:sz w:val="22"/>
                <w:szCs w:val="22"/>
              </w:rPr>
            </w:pPr>
            <w:ins w:id="8228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F1A6DA" w14:textId="77777777" w:rsidR="00910219" w:rsidRPr="00910219" w:rsidRDefault="00910219" w:rsidP="00910219">
            <w:pPr>
              <w:spacing w:before="0" w:after="0" w:line="240" w:lineRule="auto"/>
              <w:jc w:val="center"/>
              <w:rPr>
                <w:ins w:id="82284" w:author="pete jones" w:date="2022-01-11T16:47:00Z"/>
                <w:rFonts w:ascii="Calibri" w:hAnsi="Calibri" w:cs="Calibri"/>
                <w:color w:val="000000"/>
                <w:sz w:val="22"/>
                <w:szCs w:val="22"/>
              </w:rPr>
            </w:pPr>
            <w:ins w:id="8228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9AB943" w14:textId="77777777" w:rsidR="00910219" w:rsidRPr="00910219" w:rsidRDefault="00910219" w:rsidP="00910219">
            <w:pPr>
              <w:spacing w:before="0" w:after="0" w:line="240" w:lineRule="auto"/>
              <w:jc w:val="center"/>
              <w:rPr>
                <w:ins w:id="82286" w:author="pete jones" w:date="2022-01-11T16:47:00Z"/>
                <w:rFonts w:ascii="Calibri" w:hAnsi="Calibri" w:cs="Calibri"/>
                <w:color w:val="000000"/>
                <w:sz w:val="22"/>
                <w:szCs w:val="22"/>
              </w:rPr>
            </w:pPr>
            <w:ins w:id="82287"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BC1FE6D" w14:textId="77777777" w:rsidR="00910219" w:rsidRPr="00910219" w:rsidRDefault="00910219" w:rsidP="00910219">
            <w:pPr>
              <w:spacing w:before="0" w:after="0" w:line="240" w:lineRule="auto"/>
              <w:jc w:val="center"/>
              <w:rPr>
                <w:ins w:id="82288" w:author="pete jones" w:date="2022-01-11T16:47:00Z"/>
                <w:rFonts w:ascii="Calibri" w:hAnsi="Calibri" w:cs="Calibri"/>
                <w:color w:val="000000"/>
                <w:sz w:val="22"/>
                <w:szCs w:val="22"/>
              </w:rPr>
            </w:pPr>
            <w:ins w:id="8228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0C4A998E" w14:textId="77777777" w:rsidR="00910219" w:rsidRPr="00910219" w:rsidRDefault="00910219" w:rsidP="00910219">
            <w:pPr>
              <w:spacing w:before="0" w:after="0" w:line="240" w:lineRule="auto"/>
              <w:jc w:val="center"/>
              <w:rPr>
                <w:ins w:id="82290" w:author="pete jones" w:date="2022-01-11T16:47:00Z"/>
                <w:rFonts w:ascii="Calibri" w:hAnsi="Calibri" w:cs="Calibri"/>
                <w:color w:val="000000"/>
                <w:sz w:val="22"/>
                <w:szCs w:val="22"/>
              </w:rPr>
            </w:pPr>
            <w:ins w:id="8229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4F19D1A" w14:textId="77777777" w:rsidR="00910219" w:rsidRPr="00910219" w:rsidRDefault="00910219" w:rsidP="00910219">
            <w:pPr>
              <w:spacing w:before="0" w:after="0" w:line="240" w:lineRule="auto"/>
              <w:jc w:val="center"/>
              <w:rPr>
                <w:ins w:id="82292" w:author="pete jones" w:date="2022-01-11T16:47:00Z"/>
                <w:rFonts w:ascii="Calibri" w:hAnsi="Calibri" w:cs="Calibri"/>
                <w:color w:val="000000"/>
                <w:sz w:val="22"/>
                <w:szCs w:val="22"/>
              </w:rPr>
            </w:pPr>
            <w:ins w:id="8229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424B0FB" w14:textId="77777777" w:rsidR="00910219" w:rsidRPr="00910219" w:rsidRDefault="00910219" w:rsidP="00910219">
            <w:pPr>
              <w:spacing w:before="0" w:after="0" w:line="240" w:lineRule="auto"/>
              <w:jc w:val="center"/>
              <w:rPr>
                <w:ins w:id="82294" w:author="pete jones" w:date="2022-01-11T16:47:00Z"/>
                <w:rFonts w:ascii="Calibri" w:hAnsi="Calibri" w:cs="Calibri"/>
                <w:color w:val="000000"/>
                <w:sz w:val="22"/>
                <w:szCs w:val="22"/>
              </w:rPr>
            </w:pPr>
            <w:ins w:id="82295"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EA67269" w14:textId="77777777" w:rsidR="00910219" w:rsidRPr="00910219" w:rsidRDefault="00910219" w:rsidP="00910219">
            <w:pPr>
              <w:spacing w:before="0" w:after="0" w:line="240" w:lineRule="auto"/>
              <w:jc w:val="center"/>
              <w:rPr>
                <w:ins w:id="82296" w:author="pete jones" w:date="2022-01-11T16:47:00Z"/>
                <w:rFonts w:ascii="Calibri" w:hAnsi="Calibri" w:cs="Calibri"/>
                <w:color w:val="000000"/>
                <w:sz w:val="22"/>
                <w:szCs w:val="22"/>
              </w:rPr>
            </w:pPr>
            <w:ins w:id="82297" w:author="pete jones" w:date="2022-01-11T16:47:00Z">
              <w:r w:rsidRPr="00910219">
                <w:rPr>
                  <w:rFonts w:ascii="Calibri" w:hAnsi="Calibri" w:cs="Calibri"/>
                  <w:color w:val="000000"/>
                  <w:sz w:val="22"/>
                  <w:szCs w:val="22"/>
                </w:rPr>
                <w:t>100</w:t>
              </w:r>
            </w:ins>
          </w:p>
        </w:tc>
        <w:tc>
          <w:tcPr>
            <w:tcW w:w="438" w:type="dxa"/>
            <w:tcBorders>
              <w:top w:val="nil"/>
              <w:left w:val="nil"/>
              <w:bottom w:val="single" w:sz="4" w:space="0" w:color="auto"/>
              <w:right w:val="single" w:sz="8" w:space="0" w:color="auto"/>
            </w:tcBorders>
            <w:shd w:val="clear" w:color="auto" w:fill="auto"/>
            <w:noWrap/>
            <w:vAlign w:val="bottom"/>
            <w:hideMark/>
          </w:tcPr>
          <w:p w14:paraId="02800F33" w14:textId="77777777" w:rsidR="00910219" w:rsidRPr="00910219" w:rsidRDefault="00910219" w:rsidP="00910219">
            <w:pPr>
              <w:spacing w:before="0" w:after="0" w:line="240" w:lineRule="auto"/>
              <w:jc w:val="center"/>
              <w:rPr>
                <w:ins w:id="82298" w:author="pete jones" w:date="2022-01-11T16:47:00Z"/>
                <w:rFonts w:ascii="Calibri" w:hAnsi="Calibri" w:cs="Calibri"/>
                <w:color w:val="000000"/>
                <w:sz w:val="22"/>
                <w:szCs w:val="22"/>
              </w:rPr>
            </w:pPr>
            <w:ins w:id="82299" w:author="pete jones" w:date="2022-01-11T16:47:00Z">
              <w:r w:rsidRPr="00910219">
                <w:rPr>
                  <w:rFonts w:ascii="Calibri" w:hAnsi="Calibri" w:cs="Calibri"/>
                  <w:color w:val="000000"/>
                  <w:sz w:val="22"/>
                  <w:szCs w:val="22"/>
                </w:rPr>
                <w:t> </w:t>
              </w:r>
            </w:ins>
          </w:p>
        </w:tc>
      </w:tr>
      <w:tr w:rsidR="00910219" w:rsidRPr="00910219" w14:paraId="6C55C477" w14:textId="77777777" w:rsidTr="00910219">
        <w:trPr>
          <w:trHeight w:val="300"/>
          <w:ins w:id="82300"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7314D49" w14:textId="77777777" w:rsidR="00910219" w:rsidRPr="00910219" w:rsidRDefault="00910219" w:rsidP="00910219">
            <w:pPr>
              <w:spacing w:before="0" w:after="0" w:line="240" w:lineRule="auto"/>
              <w:jc w:val="center"/>
              <w:rPr>
                <w:ins w:id="82301" w:author="pete jones" w:date="2022-01-11T16:47:00Z"/>
                <w:rFonts w:ascii="Calibri" w:hAnsi="Calibri" w:cs="Calibri"/>
                <w:color w:val="000000"/>
                <w:sz w:val="22"/>
                <w:szCs w:val="22"/>
              </w:rPr>
            </w:pPr>
            <w:ins w:id="82302"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296E9F76" w14:textId="77777777" w:rsidR="00910219" w:rsidRPr="00910219" w:rsidRDefault="00910219" w:rsidP="00910219">
            <w:pPr>
              <w:spacing w:before="0" w:after="0" w:line="240" w:lineRule="auto"/>
              <w:jc w:val="left"/>
              <w:rPr>
                <w:ins w:id="82303" w:author="pete jones" w:date="2022-01-11T16:47:00Z"/>
                <w:rFonts w:ascii="Calibri" w:hAnsi="Calibri" w:cs="Calibri"/>
                <w:color w:val="000000"/>
                <w:sz w:val="22"/>
                <w:szCs w:val="22"/>
              </w:rPr>
            </w:pPr>
            <w:ins w:id="82304" w:author="pete jones" w:date="2022-01-11T16:47:00Z">
              <w:r w:rsidRPr="00910219">
                <w:rPr>
                  <w:rFonts w:ascii="Calibri" w:hAnsi="Calibri" w:cs="Calibri"/>
                  <w:color w:val="000000"/>
                  <w:sz w:val="22"/>
                  <w:szCs w:val="22"/>
                </w:rPr>
                <w:t>Control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13E83412" w14:textId="77777777" w:rsidR="00910219" w:rsidRPr="00910219" w:rsidRDefault="00910219" w:rsidP="00910219">
            <w:pPr>
              <w:spacing w:before="0" w:after="0" w:line="240" w:lineRule="auto"/>
              <w:jc w:val="center"/>
              <w:rPr>
                <w:ins w:id="82305" w:author="pete jones" w:date="2022-01-11T16:47:00Z"/>
                <w:rFonts w:ascii="Calibri" w:hAnsi="Calibri" w:cs="Calibri"/>
                <w:color w:val="000000"/>
                <w:sz w:val="22"/>
                <w:szCs w:val="22"/>
              </w:rPr>
            </w:pPr>
            <w:ins w:id="82306"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E22493A" w14:textId="77777777" w:rsidR="00910219" w:rsidRPr="00910219" w:rsidRDefault="00910219" w:rsidP="00910219">
            <w:pPr>
              <w:spacing w:before="0" w:after="0" w:line="240" w:lineRule="auto"/>
              <w:jc w:val="center"/>
              <w:rPr>
                <w:ins w:id="82307" w:author="pete jones" w:date="2022-01-11T16:47:00Z"/>
                <w:rFonts w:ascii="Calibri" w:hAnsi="Calibri" w:cs="Calibri"/>
                <w:color w:val="000000"/>
                <w:sz w:val="22"/>
                <w:szCs w:val="22"/>
              </w:rPr>
            </w:pPr>
            <w:ins w:id="82308"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14601E7C" w14:textId="77777777" w:rsidR="00910219" w:rsidRPr="00910219" w:rsidRDefault="00910219" w:rsidP="00910219">
            <w:pPr>
              <w:spacing w:before="0" w:after="0" w:line="240" w:lineRule="auto"/>
              <w:jc w:val="center"/>
              <w:rPr>
                <w:ins w:id="82309" w:author="pete jones" w:date="2022-01-11T16:47:00Z"/>
                <w:rFonts w:ascii="Calibri" w:hAnsi="Calibri" w:cs="Calibri"/>
                <w:color w:val="000000"/>
                <w:sz w:val="22"/>
                <w:szCs w:val="22"/>
              </w:rPr>
            </w:pPr>
            <w:ins w:id="8231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7E4620" w14:textId="77777777" w:rsidR="00910219" w:rsidRPr="00910219" w:rsidRDefault="00910219" w:rsidP="00910219">
            <w:pPr>
              <w:spacing w:before="0" w:after="0" w:line="240" w:lineRule="auto"/>
              <w:jc w:val="center"/>
              <w:rPr>
                <w:ins w:id="82311" w:author="pete jones" w:date="2022-01-11T16:47:00Z"/>
                <w:rFonts w:ascii="Calibri" w:hAnsi="Calibri" w:cs="Calibri"/>
                <w:color w:val="000000"/>
                <w:sz w:val="22"/>
                <w:szCs w:val="22"/>
              </w:rPr>
            </w:pPr>
            <w:ins w:id="8231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55139C" w14:textId="77777777" w:rsidR="00910219" w:rsidRPr="00910219" w:rsidRDefault="00910219" w:rsidP="00910219">
            <w:pPr>
              <w:spacing w:before="0" w:after="0" w:line="240" w:lineRule="auto"/>
              <w:jc w:val="center"/>
              <w:rPr>
                <w:ins w:id="82313" w:author="pete jones" w:date="2022-01-11T16:47:00Z"/>
                <w:rFonts w:ascii="Calibri" w:hAnsi="Calibri" w:cs="Calibri"/>
                <w:color w:val="000000"/>
                <w:sz w:val="22"/>
                <w:szCs w:val="22"/>
              </w:rPr>
            </w:pPr>
            <w:ins w:id="8231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BDE4DA4" w14:textId="77777777" w:rsidR="00910219" w:rsidRPr="00910219" w:rsidRDefault="00910219" w:rsidP="00910219">
            <w:pPr>
              <w:spacing w:before="0" w:after="0" w:line="240" w:lineRule="auto"/>
              <w:jc w:val="center"/>
              <w:rPr>
                <w:ins w:id="82315" w:author="pete jones" w:date="2022-01-11T16:47:00Z"/>
                <w:rFonts w:ascii="Calibri" w:hAnsi="Calibri" w:cs="Calibri"/>
                <w:color w:val="000000"/>
                <w:sz w:val="22"/>
                <w:szCs w:val="22"/>
              </w:rPr>
            </w:pPr>
            <w:ins w:id="8231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A558416" w14:textId="77777777" w:rsidR="00910219" w:rsidRPr="00910219" w:rsidRDefault="00910219" w:rsidP="00910219">
            <w:pPr>
              <w:spacing w:before="0" w:after="0" w:line="240" w:lineRule="auto"/>
              <w:jc w:val="center"/>
              <w:rPr>
                <w:ins w:id="82317" w:author="pete jones" w:date="2022-01-11T16:47:00Z"/>
                <w:rFonts w:ascii="Calibri" w:hAnsi="Calibri" w:cs="Calibri"/>
                <w:color w:val="000000"/>
                <w:sz w:val="22"/>
                <w:szCs w:val="22"/>
              </w:rPr>
            </w:pPr>
            <w:ins w:id="82318"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DB93555" w14:textId="77777777" w:rsidR="00910219" w:rsidRPr="00910219" w:rsidRDefault="00910219" w:rsidP="00910219">
            <w:pPr>
              <w:spacing w:before="0" w:after="0" w:line="240" w:lineRule="auto"/>
              <w:jc w:val="center"/>
              <w:rPr>
                <w:ins w:id="82319" w:author="pete jones" w:date="2022-01-11T16:47:00Z"/>
                <w:rFonts w:ascii="Calibri" w:hAnsi="Calibri" w:cs="Calibri"/>
                <w:color w:val="000000"/>
                <w:sz w:val="22"/>
                <w:szCs w:val="22"/>
              </w:rPr>
            </w:pPr>
            <w:ins w:id="8232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053FC2BE" w14:textId="77777777" w:rsidR="00910219" w:rsidRPr="00910219" w:rsidRDefault="00910219" w:rsidP="00910219">
            <w:pPr>
              <w:spacing w:before="0" w:after="0" w:line="240" w:lineRule="auto"/>
              <w:jc w:val="center"/>
              <w:rPr>
                <w:ins w:id="82321" w:author="pete jones" w:date="2022-01-11T16:47:00Z"/>
                <w:rFonts w:ascii="Calibri" w:hAnsi="Calibri" w:cs="Calibri"/>
                <w:color w:val="000000"/>
                <w:sz w:val="22"/>
                <w:szCs w:val="22"/>
              </w:rPr>
            </w:pPr>
            <w:ins w:id="82322"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A1EA3B9" w14:textId="77777777" w:rsidR="00910219" w:rsidRPr="00910219" w:rsidRDefault="00910219" w:rsidP="00910219">
            <w:pPr>
              <w:spacing w:before="0" w:after="0" w:line="240" w:lineRule="auto"/>
              <w:jc w:val="center"/>
              <w:rPr>
                <w:ins w:id="82323" w:author="pete jones" w:date="2022-01-11T16:47:00Z"/>
                <w:rFonts w:ascii="Calibri" w:hAnsi="Calibri" w:cs="Calibri"/>
                <w:color w:val="000000"/>
                <w:sz w:val="22"/>
                <w:szCs w:val="22"/>
              </w:rPr>
            </w:pPr>
            <w:ins w:id="82324" w:author="pete jones" w:date="2022-01-11T16:47:00Z">
              <w:r w:rsidRPr="00910219">
                <w:rPr>
                  <w:rFonts w:ascii="Calibri" w:hAnsi="Calibri" w:cs="Calibri"/>
                  <w:color w:val="000000"/>
                  <w:sz w:val="22"/>
                  <w:szCs w:val="22"/>
                </w:rPr>
                <w:t>25</w:t>
              </w:r>
            </w:ins>
          </w:p>
        </w:tc>
        <w:tc>
          <w:tcPr>
            <w:tcW w:w="432" w:type="dxa"/>
            <w:tcBorders>
              <w:top w:val="nil"/>
              <w:left w:val="nil"/>
              <w:bottom w:val="single" w:sz="4" w:space="0" w:color="auto"/>
              <w:right w:val="single" w:sz="4" w:space="0" w:color="auto"/>
            </w:tcBorders>
            <w:shd w:val="clear" w:color="auto" w:fill="auto"/>
            <w:noWrap/>
            <w:vAlign w:val="bottom"/>
            <w:hideMark/>
          </w:tcPr>
          <w:p w14:paraId="047BF2F6" w14:textId="77777777" w:rsidR="00910219" w:rsidRPr="00910219" w:rsidRDefault="00910219" w:rsidP="00910219">
            <w:pPr>
              <w:spacing w:before="0" w:after="0" w:line="240" w:lineRule="auto"/>
              <w:jc w:val="center"/>
              <w:rPr>
                <w:ins w:id="82325" w:author="pete jones" w:date="2022-01-11T16:47:00Z"/>
                <w:rFonts w:ascii="Calibri" w:hAnsi="Calibri" w:cs="Calibri"/>
                <w:color w:val="000000"/>
                <w:sz w:val="22"/>
                <w:szCs w:val="22"/>
              </w:rPr>
            </w:pPr>
            <w:ins w:id="82326"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2224797F" w14:textId="77777777" w:rsidR="00910219" w:rsidRPr="00910219" w:rsidRDefault="00910219" w:rsidP="00910219">
            <w:pPr>
              <w:spacing w:before="0" w:after="0" w:line="240" w:lineRule="auto"/>
              <w:jc w:val="center"/>
              <w:rPr>
                <w:ins w:id="82327" w:author="pete jones" w:date="2022-01-11T16:47:00Z"/>
                <w:rFonts w:ascii="Calibri" w:hAnsi="Calibri" w:cs="Calibri"/>
                <w:color w:val="000000"/>
                <w:sz w:val="22"/>
                <w:szCs w:val="22"/>
              </w:rPr>
            </w:pPr>
            <w:ins w:id="82328" w:author="pete jones" w:date="2022-01-11T16:47:00Z">
              <w:r w:rsidRPr="00910219">
                <w:rPr>
                  <w:rFonts w:ascii="Calibri" w:hAnsi="Calibri" w:cs="Calibri"/>
                  <w:color w:val="000000"/>
                  <w:sz w:val="22"/>
                  <w:szCs w:val="22"/>
                </w:rPr>
                <w:t>75</w:t>
              </w:r>
            </w:ins>
          </w:p>
        </w:tc>
      </w:tr>
      <w:tr w:rsidR="00910219" w:rsidRPr="00910219" w14:paraId="41C227F3" w14:textId="77777777" w:rsidTr="00910219">
        <w:trPr>
          <w:trHeight w:val="300"/>
          <w:ins w:id="82329"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15F0670" w14:textId="77777777" w:rsidR="00910219" w:rsidRPr="00910219" w:rsidRDefault="00910219" w:rsidP="00910219">
            <w:pPr>
              <w:spacing w:before="0" w:after="0" w:line="240" w:lineRule="auto"/>
              <w:jc w:val="center"/>
              <w:rPr>
                <w:ins w:id="82330" w:author="pete jones" w:date="2022-01-11T16:47:00Z"/>
                <w:rFonts w:ascii="Calibri" w:hAnsi="Calibri" w:cs="Calibri"/>
                <w:color w:val="000000"/>
                <w:sz w:val="22"/>
                <w:szCs w:val="22"/>
              </w:rPr>
            </w:pPr>
            <w:ins w:id="82331"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2586BE3F" w14:textId="77777777" w:rsidR="00910219" w:rsidRPr="00910219" w:rsidRDefault="00910219" w:rsidP="00910219">
            <w:pPr>
              <w:spacing w:before="0" w:after="0" w:line="240" w:lineRule="auto"/>
              <w:jc w:val="left"/>
              <w:rPr>
                <w:ins w:id="82332" w:author="pete jones" w:date="2022-01-11T16:47:00Z"/>
                <w:rFonts w:ascii="Calibri" w:hAnsi="Calibri" w:cs="Calibri"/>
                <w:color w:val="000000"/>
                <w:sz w:val="22"/>
                <w:szCs w:val="22"/>
              </w:rPr>
            </w:pPr>
            <w:ins w:id="82333" w:author="pete jones" w:date="2022-01-11T16:47:00Z">
              <w:r w:rsidRPr="00910219">
                <w:rPr>
                  <w:rFonts w:ascii="Calibri" w:hAnsi="Calibri" w:cs="Calibri"/>
                  <w:color w:val="000000"/>
                  <w:sz w:val="22"/>
                  <w:szCs w:val="22"/>
                </w:rPr>
                <w:t>Dynamics 1 (Mech &amp; Aero)</w:t>
              </w:r>
            </w:ins>
          </w:p>
        </w:tc>
        <w:tc>
          <w:tcPr>
            <w:tcW w:w="432" w:type="dxa"/>
            <w:tcBorders>
              <w:top w:val="nil"/>
              <w:left w:val="nil"/>
              <w:bottom w:val="single" w:sz="4" w:space="0" w:color="auto"/>
              <w:right w:val="single" w:sz="4" w:space="0" w:color="auto"/>
            </w:tcBorders>
            <w:shd w:val="clear" w:color="auto" w:fill="auto"/>
            <w:noWrap/>
            <w:vAlign w:val="bottom"/>
            <w:hideMark/>
          </w:tcPr>
          <w:p w14:paraId="3D3D3C45" w14:textId="77777777" w:rsidR="00910219" w:rsidRPr="00910219" w:rsidRDefault="00910219" w:rsidP="00910219">
            <w:pPr>
              <w:spacing w:before="0" w:after="0" w:line="240" w:lineRule="auto"/>
              <w:jc w:val="center"/>
              <w:rPr>
                <w:ins w:id="82334" w:author="pete jones" w:date="2022-01-11T16:47:00Z"/>
                <w:rFonts w:ascii="Calibri" w:hAnsi="Calibri" w:cs="Calibri"/>
                <w:color w:val="000000"/>
                <w:sz w:val="22"/>
                <w:szCs w:val="22"/>
              </w:rPr>
            </w:pPr>
            <w:ins w:id="82335"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13E048C" w14:textId="77777777" w:rsidR="00910219" w:rsidRPr="00910219" w:rsidRDefault="00910219" w:rsidP="00910219">
            <w:pPr>
              <w:spacing w:before="0" w:after="0" w:line="240" w:lineRule="auto"/>
              <w:jc w:val="center"/>
              <w:rPr>
                <w:ins w:id="82336" w:author="pete jones" w:date="2022-01-11T16:47:00Z"/>
                <w:rFonts w:ascii="Calibri" w:hAnsi="Calibri" w:cs="Calibri"/>
                <w:color w:val="000000"/>
                <w:sz w:val="22"/>
                <w:szCs w:val="22"/>
              </w:rPr>
            </w:pPr>
            <w:ins w:id="82337"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34154C2" w14:textId="77777777" w:rsidR="00910219" w:rsidRPr="00910219" w:rsidRDefault="00910219" w:rsidP="00910219">
            <w:pPr>
              <w:spacing w:before="0" w:after="0" w:line="240" w:lineRule="auto"/>
              <w:jc w:val="center"/>
              <w:rPr>
                <w:ins w:id="82338" w:author="pete jones" w:date="2022-01-11T16:47:00Z"/>
                <w:rFonts w:ascii="Calibri" w:hAnsi="Calibri" w:cs="Calibri"/>
                <w:color w:val="000000"/>
                <w:sz w:val="22"/>
                <w:szCs w:val="22"/>
              </w:rPr>
            </w:pPr>
            <w:ins w:id="8233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5D97E1" w14:textId="77777777" w:rsidR="00910219" w:rsidRPr="00910219" w:rsidRDefault="00910219" w:rsidP="00910219">
            <w:pPr>
              <w:spacing w:before="0" w:after="0" w:line="240" w:lineRule="auto"/>
              <w:jc w:val="center"/>
              <w:rPr>
                <w:ins w:id="82340" w:author="pete jones" w:date="2022-01-11T16:47:00Z"/>
                <w:rFonts w:ascii="Calibri" w:hAnsi="Calibri" w:cs="Calibri"/>
                <w:color w:val="000000"/>
                <w:sz w:val="22"/>
                <w:szCs w:val="22"/>
              </w:rPr>
            </w:pPr>
            <w:ins w:id="8234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D9860E4" w14:textId="77777777" w:rsidR="00910219" w:rsidRPr="00910219" w:rsidRDefault="00910219" w:rsidP="00910219">
            <w:pPr>
              <w:spacing w:before="0" w:after="0" w:line="240" w:lineRule="auto"/>
              <w:jc w:val="center"/>
              <w:rPr>
                <w:ins w:id="82342" w:author="pete jones" w:date="2022-01-11T16:47:00Z"/>
                <w:rFonts w:ascii="Calibri" w:hAnsi="Calibri" w:cs="Calibri"/>
                <w:color w:val="000000"/>
                <w:sz w:val="22"/>
                <w:szCs w:val="22"/>
              </w:rPr>
            </w:pPr>
            <w:ins w:id="8234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C9CF9C" w14:textId="77777777" w:rsidR="00910219" w:rsidRPr="00910219" w:rsidRDefault="00910219" w:rsidP="00910219">
            <w:pPr>
              <w:spacing w:before="0" w:after="0" w:line="240" w:lineRule="auto"/>
              <w:jc w:val="center"/>
              <w:rPr>
                <w:ins w:id="82344" w:author="pete jones" w:date="2022-01-11T16:47:00Z"/>
                <w:rFonts w:ascii="Calibri" w:hAnsi="Calibri" w:cs="Calibri"/>
                <w:color w:val="000000"/>
                <w:sz w:val="22"/>
                <w:szCs w:val="22"/>
              </w:rPr>
            </w:pPr>
            <w:ins w:id="8234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E2E8A22" w14:textId="77777777" w:rsidR="00910219" w:rsidRPr="00910219" w:rsidRDefault="00910219" w:rsidP="00910219">
            <w:pPr>
              <w:spacing w:before="0" w:after="0" w:line="240" w:lineRule="auto"/>
              <w:jc w:val="center"/>
              <w:rPr>
                <w:ins w:id="82346" w:author="pete jones" w:date="2022-01-11T16:47:00Z"/>
                <w:rFonts w:ascii="Calibri" w:hAnsi="Calibri" w:cs="Calibri"/>
                <w:color w:val="000000"/>
                <w:sz w:val="22"/>
                <w:szCs w:val="22"/>
              </w:rPr>
            </w:pPr>
            <w:ins w:id="82347"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A761AEF" w14:textId="77777777" w:rsidR="00910219" w:rsidRPr="00910219" w:rsidRDefault="00910219" w:rsidP="00910219">
            <w:pPr>
              <w:spacing w:before="0" w:after="0" w:line="240" w:lineRule="auto"/>
              <w:jc w:val="center"/>
              <w:rPr>
                <w:ins w:id="82348" w:author="pete jones" w:date="2022-01-11T16:47:00Z"/>
                <w:rFonts w:ascii="Calibri" w:hAnsi="Calibri" w:cs="Calibri"/>
                <w:color w:val="000000"/>
                <w:sz w:val="22"/>
                <w:szCs w:val="22"/>
              </w:rPr>
            </w:pPr>
            <w:ins w:id="8234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FF421D5" w14:textId="77777777" w:rsidR="00910219" w:rsidRPr="00910219" w:rsidRDefault="00910219" w:rsidP="00910219">
            <w:pPr>
              <w:spacing w:before="0" w:after="0" w:line="240" w:lineRule="auto"/>
              <w:jc w:val="center"/>
              <w:rPr>
                <w:ins w:id="82350" w:author="pete jones" w:date="2022-01-11T16:47:00Z"/>
                <w:rFonts w:ascii="Calibri" w:hAnsi="Calibri" w:cs="Calibri"/>
                <w:color w:val="000000"/>
                <w:sz w:val="22"/>
                <w:szCs w:val="22"/>
              </w:rPr>
            </w:pPr>
            <w:ins w:id="82351"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3C2CE81" w14:textId="77777777" w:rsidR="00910219" w:rsidRPr="00910219" w:rsidRDefault="00910219" w:rsidP="00910219">
            <w:pPr>
              <w:spacing w:before="0" w:after="0" w:line="240" w:lineRule="auto"/>
              <w:jc w:val="center"/>
              <w:rPr>
                <w:ins w:id="82352" w:author="pete jones" w:date="2022-01-11T16:47:00Z"/>
                <w:rFonts w:ascii="Calibri" w:hAnsi="Calibri" w:cs="Calibri"/>
                <w:color w:val="000000"/>
                <w:sz w:val="22"/>
                <w:szCs w:val="22"/>
              </w:rPr>
            </w:pPr>
            <w:ins w:id="82353" w:author="pete jones" w:date="2022-01-11T16:47:00Z">
              <w:r w:rsidRPr="00910219">
                <w:rPr>
                  <w:rFonts w:ascii="Calibri" w:hAnsi="Calibri" w:cs="Calibri"/>
                  <w:color w:val="000000"/>
                  <w:sz w:val="22"/>
                  <w:szCs w:val="22"/>
                </w:rPr>
                <w:t>25</w:t>
              </w:r>
            </w:ins>
          </w:p>
        </w:tc>
        <w:tc>
          <w:tcPr>
            <w:tcW w:w="432" w:type="dxa"/>
            <w:tcBorders>
              <w:top w:val="nil"/>
              <w:left w:val="nil"/>
              <w:bottom w:val="single" w:sz="4" w:space="0" w:color="auto"/>
              <w:right w:val="single" w:sz="4" w:space="0" w:color="auto"/>
            </w:tcBorders>
            <w:shd w:val="clear" w:color="auto" w:fill="auto"/>
            <w:noWrap/>
            <w:vAlign w:val="bottom"/>
            <w:hideMark/>
          </w:tcPr>
          <w:p w14:paraId="43791ACE" w14:textId="77777777" w:rsidR="00910219" w:rsidRPr="00910219" w:rsidRDefault="00910219" w:rsidP="00910219">
            <w:pPr>
              <w:spacing w:before="0" w:after="0" w:line="240" w:lineRule="auto"/>
              <w:jc w:val="center"/>
              <w:rPr>
                <w:ins w:id="82354" w:author="pete jones" w:date="2022-01-11T16:47:00Z"/>
                <w:rFonts w:ascii="Calibri" w:hAnsi="Calibri" w:cs="Calibri"/>
                <w:color w:val="000000"/>
                <w:sz w:val="22"/>
                <w:szCs w:val="22"/>
              </w:rPr>
            </w:pPr>
            <w:ins w:id="82355"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180638EA" w14:textId="77777777" w:rsidR="00910219" w:rsidRPr="00910219" w:rsidRDefault="00910219" w:rsidP="00910219">
            <w:pPr>
              <w:spacing w:before="0" w:after="0" w:line="240" w:lineRule="auto"/>
              <w:jc w:val="center"/>
              <w:rPr>
                <w:ins w:id="82356" w:author="pete jones" w:date="2022-01-11T16:47:00Z"/>
                <w:rFonts w:ascii="Calibri" w:hAnsi="Calibri" w:cs="Calibri"/>
                <w:color w:val="000000"/>
                <w:sz w:val="22"/>
                <w:szCs w:val="22"/>
              </w:rPr>
            </w:pPr>
            <w:ins w:id="82357" w:author="pete jones" w:date="2022-01-11T16:47:00Z">
              <w:r w:rsidRPr="00910219">
                <w:rPr>
                  <w:rFonts w:ascii="Calibri" w:hAnsi="Calibri" w:cs="Calibri"/>
                  <w:color w:val="000000"/>
                  <w:sz w:val="22"/>
                  <w:szCs w:val="22"/>
                </w:rPr>
                <w:t>75</w:t>
              </w:r>
            </w:ins>
          </w:p>
        </w:tc>
      </w:tr>
      <w:tr w:rsidR="00910219" w:rsidRPr="00910219" w14:paraId="0D61BE4C" w14:textId="77777777" w:rsidTr="00910219">
        <w:trPr>
          <w:trHeight w:val="300"/>
          <w:ins w:id="82358"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0835EEE" w14:textId="77777777" w:rsidR="00910219" w:rsidRPr="00910219" w:rsidRDefault="00910219" w:rsidP="00910219">
            <w:pPr>
              <w:spacing w:before="0" w:after="0" w:line="240" w:lineRule="auto"/>
              <w:jc w:val="center"/>
              <w:rPr>
                <w:ins w:id="82359" w:author="pete jones" w:date="2022-01-11T16:47:00Z"/>
                <w:rFonts w:ascii="Calibri" w:hAnsi="Calibri" w:cs="Calibri"/>
                <w:color w:val="000000"/>
                <w:sz w:val="22"/>
                <w:szCs w:val="22"/>
              </w:rPr>
            </w:pPr>
            <w:ins w:id="82360"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5ADDBF81" w14:textId="77777777" w:rsidR="00910219" w:rsidRPr="00910219" w:rsidRDefault="00910219" w:rsidP="00910219">
            <w:pPr>
              <w:spacing w:before="0" w:after="0" w:line="240" w:lineRule="auto"/>
              <w:jc w:val="left"/>
              <w:rPr>
                <w:ins w:id="82361" w:author="pete jones" w:date="2022-01-11T16:47:00Z"/>
                <w:rFonts w:ascii="Calibri" w:hAnsi="Calibri" w:cs="Calibri"/>
                <w:color w:val="000000"/>
                <w:sz w:val="22"/>
                <w:szCs w:val="22"/>
              </w:rPr>
            </w:pPr>
            <w:ins w:id="82362" w:author="pete jones" w:date="2022-01-11T16:47:00Z">
              <w:r w:rsidRPr="00910219">
                <w:rPr>
                  <w:rFonts w:ascii="Calibri" w:hAnsi="Calibri" w:cs="Calibri"/>
                  <w:color w:val="000000"/>
                  <w:sz w:val="22"/>
                  <w:szCs w:val="22"/>
                </w:rPr>
                <w:t>Stress Analysis 1</w:t>
              </w:r>
            </w:ins>
          </w:p>
        </w:tc>
        <w:tc>
          <w:tcPr>
            <w:tcW w:w="432" w:type="dxa"/>
            <w:tcBorders>
              <w:top w:val="nil"/>
              <w:left w:val="nil"/>
              <w:bottom w:val="single" w:sz="4" w:space="0" w:color="auto"/>
              <w:right w:val="single" w:sz="4" w:space="0" w:color="auto"/>
            </w:tcBorders>
            <w:shd w:val="clear" w:color="auto" w:fill="auto"/>
            <w:noWrap/>
            <w:vAlign w:val="bottom"/>
            <w:hideMark/>
          </w:tcPr>
          <w:p w14:paraId="0808990D" w14:textId="77777777" w:rsidR="00910219" w:rsidRPr="00910219" w:rsidRDefault="00910219" w:rsidP="00910219">
            <w:pPr>
              <w:spacing w:before="0" w:after="0" w:line="240" w:lineRule="auto"/>
              <w:jc w:val="center"/>
              <w:rPr>
                <w:ins w:id="82363" w:author="pete jones" w:date="2022-01-11T16:47:00Z"/>
                <w:rFonts w:ascii="Calibri" w:hAnsi="Calibri" w:cs="Calibri"/>
                <w:color w:val="000000"/>
                <w:sz w:val="22"/>
                <w:szCs w:val="22"/>
              </w:rPr>
            </w:pPr>
            <w:ins w:id="82364"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CE42B63" w14:textId="77777777" w:rsidR="00910219" w:rsidRPr="00910219" w:rsidRDefault="00910219" w:rsidP="00910219">
            <w:pPr>
              <w:spacing w:before="0" w:after="0" w:line="240" w:lineRule="auto"/>
              <w:jc w:val="center"/>
              <w:rPr>
                <w:ins w:id="82365" w:author="pete jones" w:date="2022-01-11T16:47:00Z"/>
                <w:rFonts w:ascii="Calibri" w:hAnsi="Calibri" w:cs="Calibri"/>
                <w:color w:val="000000"/>
                <w:sz w:val="22"/>
                <w:szCs w:val="22"/>
              </w:rPr>
            </w:pPr>
            <w:ins w:id="82366"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861607C" w14:textId="77777777" w:rsidR="00910219" w:rsidRPr="00910219" w:rsidRDefault="00910219" w:rsidP="00910219">
            <w:pPr>
              <w:spacing w:before="0" w:after="0" w:line="240" w:lineRule="auto"/>
              <w:jc w:val="center"/>
              <w:rPr>
                <w:ins w:id="82367" w:author="pete jones" w:date="2022-01-11T16:47:00Z"/>
                <w:rFonts w:ascii="Calibri" w:hAnsi="Calibri" w:cs="Calibri"/>
                <w:color w:val="000000"/>
                <w:sz w:val="22"/>
                <w:szCs w:val="22"/>
              </w:rPr>
            </w:pPr>
            <w:ins w:id="8236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BF67FC" w14:textId="77777777" w:rsidR="00910219" w:rsidRPr="00910219" w:rsidRDefault="00910219" w:rsidP="00910219">
            <w:pPr>
              <w:spacing w:before="0" w:after="0" w:line="240" w:lineRule="auto"/>
              <w:jc w:val="center"/>
              <w:rPr>
                <w:ins w:id="82369" w:author="pete jones" w:date="2022-01-11T16:47:00Z"/>
                <w:rFonts w:ascii="Calibri" w:hAnsi="Calibri" w:cs="Calibri"/>
                <w:color w:val="000000"/>
                <w:sz w:val="22"/>
                <w:szCs w:val="22"/>
              </w:rPr>
            </w:pPr>
            <w:ins w:id="8237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0520D1" w14:textId="77777777" w:rsidR="00910219" w:rsidRPr="00910219" w:rsidRDefault="00910219" w:rsidP="00910219">
            <w:pPr>
              <w:spacing w:before="0" w:after="0" w:line="240" w:lineRule="auto"/>
              <w:jc w:val="center"/>
              <w:rPr>
                <w:ins w:id="82371" w:author="pete jones" w:date="2022-01-11T16:47:00Z"/>
                <w:rFonts w:ascii="Calibri" w:hAnsi="Calibri" w:cs="Calibri"/>
                <w:color w:val="000000"/>
                <w:sz w:val="22"/>
                <w:szCs w:val="22"/>
              </w:rPr>
            </w:pPr>
            <w:ins w:id="8237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C8A58E" w14:textId="77777777" w:rsidR="00910219" w:rsidRPr="00910219" w:rsidRDefault="00910219" w:rsidP="00910219">
            <w:pPr>
              <w:spacing w:before="0" w:after="0" w:line="240" w:lineRule="auto"/>
              <w:jc w:val="center"/>
              <w:rPr>
                <w:ins w:id="82373" w:author="pete jones" w:date="2022-01-11T16:47:00Z"/>
                <w:rFonts w:ascii="Calibri" w:hAnsi="Calibri" w:cs="Calibri"/>
                <w:color w:val="000000"/>
                <w:sz w:val="22"/>
                <w:szCs w:val="22"/>
              </w:rPr>
            </w:pPr>
            <w:ins w:id="8237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B83F1D5" w14:textId="77777777" w:rsidR="00910219" w:rsidRPr="00910219" w:rsidRDefault="00910219" w:rsidP="00910219">
            <w:pPr>
              <w:spacing w:before="0" w:after="0" w:line="240" w:lineRule="auto"/>
              <w:jc w:val="center"/>
              <w:rPr>
                <w:ins w:id="82375" w:author="pete jones" w:date="2022-01-11T16:47:00Z"/>
                <w:rFonts w:ascii="Calibri" w:hAnsi="Calibri" w:cs="Calibri"/>
                <w:color w:val="000000"/>
                <w:sz w:val="22"/>
                <w:szCs w:val="22"/>
              </w:rPr>
            </w:pPr>
            <w:ins w:id="8237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FE14986" w14:textId="77777777" w:rsidR="00910219" w:rsidRPr="00910219" w:rsidRDefault="00910219" w:rsidP="00910219">
            <w:pPr>
              <w:spacing w:before="0" w:after="0" w:line="240" w:lineRule="auto"/>
              <w:jc w:val="center"/>
              <w:rPr>
                <w:ins w:id="82377" w:author="pete jones" w:date="2022-01-11T16:47:00Z"/>
                <w:rFonts w:ascii="Calibri" w:hAnsi="Calibri" w:cs="Calibri"/>
                <w:color w:val="000000"/>
                <w:sz w:val="22"/>
                <w:szCs w:val="22"/>
              </w:rPr>
            </w:pPr>
            <w:ins w:id="82378"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00CE8F06" w14:textId="77777777" w:rsidR="00910219" w:rsidRPr="00910219" w:rsidRDefault="00910219" w:rsidP="00910219">
            <w:pPr>
              <w:spacing w:before="0" w:after="0" w:line="240" w:lineRule="auto"/>
              <w:jc w:val="center"/>
              <w:rPr>
                <w:ins w:id="82379" w:author="pete jones" w:date="2022-01-11T16:47:00Z"/>
                <w:rFonts w:ascii="Calibri" w:hAnsi="Calibri" w:cs="Calibri"/>
                <w:color w:val="000000"/>
                <w:sz w:val="22"/>
                <w:szCs w:val="22"/>
              </w:rPr>
            </w:pPr>
            <w:ins w:id="8238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F5177AE" w14:textId="77777777" w:rsidR="00910219" w:rsidRPr="00910219" w:rsidRDefault="00910219" w:rsidP="00910219">
            <w:pPr>
              <w:spacing w:before="0" w:after="0" w:line="240" w:lineRule="auto"/>
              <w:jc w:val="center"/>
              <w:rPr>
                <w:ins w:id="82381" w:author="pete jones" w:date="2022-01-11T16:47:00Z"/>
                <w:rFonts w:ascii="Calibri" w:hAnsi="Calibri" w:cs="Calibri"/>
                <w:color w:val="000000"/>
                <w:sz w:val="22"/>
                <w:szCs w:val="22"/>
              </w:rPr>
            </w:pPr>
            <w:ins w:id="82382" w:author="pete jones" w:date="2022-01-11T16:47:00Z">
              <w:r w:rsidRPr="00910219">
                <w:rPr>
                  <w:rFonts w:ascii="Calibri" w:hAnsi="Calibri" w:cs="Calibri"/>
                  <w:color w:val="000000"/>
                  <w:sz w:val="22"/>
                  <w:szCs w:val="22"/>
                </w:rPr>
                <w:t>50</w:t>
              </w:r>
            </w:ins>
          </w:p>
        </w:tc>
        <w:tc>
          <w:tcPr>
            <w:tcW w:w="432" w:type="dxa"/>
            <w:tcBorders>
              <w:top w:val="nil"/>
              <w:left w:val="nil"/>
              <w:bottom w:val="single" w:sz="4" w:space="0" w:color="auto"/>
              <w:right w:val="single" w:sz="4" w:space="0" w:color="auto"/>
            </w:tcBorders>
            <w:shd w:val="clear" w:color="auto" w:fill="auto"/>
            <w:noWrap/>
            <w:vAlign w:val="bottom"/>
            <w:hideMark/>
          </w:tcPr>
          <w:p w14:paraId="4368FEEA" w14:textId="77777777" w:rsidR="00910219" w:rsidRPr="00910219" w:rsidRDefault="00910219" w:rsidP="00910219">
            <w:pPr>
              <w:spacing w:before="0" w:after="0" w:line="240" w:lineRule="auto"/>
              <w:jc w:val="center"/>
              <w:rPr>
                <w:ins w:id="82383" w:author="pete jones" w:date="2022-01-11T16:47:00Z"/>
                <w:rFonts w:ascii="Calibri" w:hAnsi="Calibri" w:cs="Calibri"/>
                <w:color w:val="000000"/>
                <w:sz w:val="22"/>
                <w:szCs w:val="22"/>
              </w:rPr>
            </w:pPr>
            <w:ins w:id="82384"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2E083EE6" w14:textId="77777777" w:rsidR="00910219" w:rsidRPr="00910219" w:rsidRDefault="00910219" w:rsidP="00910219">
            <w:pPr>
              <w:spacing w:before="0" w:after="0" w:line="240" w:lineRule="auto"/>
              <w:jc w:val="center"/>
              <w:rPr>
                <w:ins w:id="82385" w:author="pete jones" w:date="2022-01-11T16:47:00Z"/>
                <w:rFonts w:ascii="Calibri" w:hAnsi="Calibri" w:cs="Calibri"/>
                <w:color w:val="000000"/>
                <w:sz w:val="22"/>
                <w:szCs w:val="22"/>
              </w:rPr>
            </w:pPr>
            <w:ins w:id="82386" w:author="pete jones" w:date="2022-01-11T16:47:00Z">
              <w:r w:rsidRPr="00910219">
                <w:rPr>
                  <w:rFonts w:ascii="Calibri" w:hAnsi="Calibri" w:cs="Calibri"/>
                  <w:color w:val="000000"/>
                  <w:sz w:val="22"/>
                  <w:szCs w:val="22"/>
                </w:rPr>
                <w:t>50</w:t>
              </w:r>
            </w:ins>
          </w:p>
        </w:tc>
      </w:tr>
      <w:tr w:rsidR="00910219" w:rsidRPr="00910219" w14:paraId="0B6AC99C" w14:textId="77777777" w:rsidTr="00910219">
        <w:trPr>
          <w:trHeight w:val="300"/>
          <w:ins w:id="82387"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9CE1AAF" w14:textId="77777777" w:rsidR="00910219" w:rsidRPr="00910219" w:rsidRDefault="00910219" w:rsidP="00910219">
            <w:pPr>
              <w:spacing w:before="0" w:after="0" w:line="240" w:lineRule="auto"/>
              <w:jc w:val="center"/>
              <w:rPr>
                <w:ins w:id="82388" w:author="pete jones" w:date="2022-01-11T16:47:00Z"/>
                <w:rFonts w:ascii="Calibri" w:hAnsi="Calibri" w:cs="Calibri"/>
                <w:color w:val="000000"/>
                <w:sz w:val="22"/>
                <w:szCs w:val="22"/>
              </w:rPr>
            </w:pPr>
            <w:ins w:id="82389"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72E2AACD" w14:textId="77777777" w:rsidR="00910219" w:rsidRPr="00910219" w:rsidRDefault="00910219" w:rsidP="00910219">
            <w:pPr>
              <w:spacing w:before="0" w:after="0" w:line="240" w:lineRule="auto"/>
              <w:jc w:val="left"/>
              <w:rPr>
                <w:ins w:id="82390" w:author="pete jones" w:date="2022-01-11T16:47:00Z"/>
                <w:rFonts w:ascii="Calibri" w:hAnsi="Calibri" w:cs="Calibri"/>
                <w:color w:val="000000"/>
                <w:sz w:val="22"/>
                <w:szCs w:val="22"/>
              </w:rPr>
            </w:pPr>
            <w:ins w:id="82391" w:author="pete jones" w:date="2022-01-11T16:47:00Z">
              <w:r w:rsidRPr="00910219">
                <w:rPr>
                  <w:rFonts w:ascii="Calibri" w:hAnsi="Calibri" w:cs="Calibri"/>
                  <w:color w:val="000000"/>
                  <w:sz w:val="22"/>
                  <w:szCs w:val="22"/>
                </w:rPr>
                <w:t>Manufacturing Technology II</w:t>
              </w:r>
            </w:ins>
          </w:p>
        </w:tc>
        <w:tc>
          <w:tcPr>
            <w:tcW w:w="432" w:type="dxa"/>
            <w:tcBorders>
              <w:top w:val="nil"/>
              <w:left w:val="nil"/>
              <w:bottom w:val="single" w:sz="4" w:space="0" w:color="auto"/>
              <w:right w:val="single" w:sz="4" w:space="0" w:color="auto"/>
            </w:tcBorders>
            <w:shd w:val="clear" w:color="auto" w:fill="auto"/>
            <w:noWrap/>
            <w:vAlign w:val="bottom"/>
            <w:hideMark/>
          </w:tcPr>
          <w:p w14:paraId="7CBF64CB" w14:textId="77777777" w:rsidR="00910219" w:rsidRPr="00910219" w:rsidRDefault="00910219" w:rsidP="00910219">
            <w:pPr>
              <w:spacing w:before="0" w:after="0" w:line="240" w:lineRule="auto"/>
              <w:jc w:val="center"/>
              <w:rPr>
                <w:ins w:id="82392" w:author="pete jones" w:date="2022-01-11T16:47:00Z"/>
                <w:rFonts w:ascii="Calibri" w:hAnsi="Calibri" w:cs="Calibri"/>
                <w:color w:val="000000"/>
                <w:sz w:val="22"/>
                <w:szCs w:val="22"/>
              </w:rPr>
            </w:pPr>
            <w:ins w:id="82393"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58AB65B" w14:textId="77777777" w:rsidR="00910219" w:rsidRPr="00910219" w:rsidRDefault="00910219" w:rsidP="00910219">
            <w:pPr>
              <w:spacing w:before="0" w:after="0" w:line="240" w:lineRule="auto"/>
              <w:jc w:val="center"/>
              <w:rPr>
                <w:ins w:id="82394" w:author="pete jones" w:date="2022-01-11T16:47:00Z"/>
                <w:rFonts w:ascii="Calibri" w:hAnsi="Calibri" w:cs="Calibri"/>
                <w:color w:val="000000"/>
                <w:sz w:val="22"/>
                <w:szCs w:val="22"/>
              </w:rPr>
            </w:pPr>
            <w:ins w:id="82395"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4582AF94" w14:textId="77777777" w:rsidR="00910219" w:rsidRPr="00910219" w:rsidRDefault="00910219" w:rsidP="00910219">
            <w:pPr>
              <w:spacing w:before="0" w:after="0" w:line="240" w:lineRule="auto"/>
              <w:jc w:val="center"/>
              <w:rPr>
                <w:ins w:id="82396" w:author="pete jones" w:date="2022-01-11T16:47:00Z"/>
                <w:rFonts w:ascii="Calibri" w:hAnsi="Calibri" w:cs="Calibri"/>
                <w:color w:val="000000"/>
                <w:sz w:val="22"/>
                <w:szCs w:val="22"/>
              </w:rPr>
            </w:pPr>
            <w:ins w:id="8239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969788" w14:textId="77777777" w:rsidR="00910219" w:rsidRPr="00910219" w:rsidRDefault="00910219" w:rsidP="00910219">
            <w:pPr>
              <w:spacing w:before="0" w:after="0" w:line="240" w:lineRule="auto"/>
              <w:jc w:val="center"/>
              <w:rPr>
                <w:ins w:id="82398" w:author="pete jones" w:date="2022-01-11T16:47:00Z"/>
                <w:rFonts w:ascii="Calibri" w:hAnsi="Calibri" w:cs="Calibri"/>
                <w:color w:val="000000"/>
                <w:sz w:val="22"/>
                <w:szCs w:val="22"/>
              </w:rPr>
            </w:pPr>
            <w:ins w:id="8239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9402348" w14:textId="77777777" w:rsidR="00910219" w:rsidRPr="00910219" w:rsidRDefault="00910219" w:rsidP="00910219">
            <w:pPr>
              <w:spacing w:before="0" w:after="0" w:line="240" w:lineRule="auto"/>
              <w:jc w:val="center"/>
              <w:rPr>
                <w:ins w:id="82400" w:author="pete jones" w:date="2022-01-11T16:47:00Z"/>
                <w:rFonts w:ascii="Calibri" w:hAnsi="Calibri" w:cs="Calibri"/>
                <w:color w:val="000000"/>
                <w:sz w:val="22"/>
                <w:szCs w:val="22"/>
              </w:rPr>
            </w:pPr>
            <w:ins w:id="8240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966A0E" w14:textId="77777777" w:rsidR="00910219" w:rsidRPr="00910219" w:rsidRDefault="00910219" w:rsidP="00910219">
            <w:pPr>
              <w:spacing w:before="0" w:after="0" w:line="240" w:lineRule="auto"/>
              <w:jc w:val="center"/>
              <w:rPr>
                <w:ins w:id="82402" w:author="pete jones" w:date="2022-01-11T16:47:00Z"/>
                <w:rFonts w:ascii="Calibri" w:hAnsi="Calibri" w:cs="Calibri"/>
                <w:color w:val="000000"/>
                <w:sz w:val="22"/>
                <w:szCs w:val="22"/>
              </w:rPr>
            </w:pPr>
            <w:ins w:id="8240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16F8050" w14:textId="77777777" w:rsidR="00910219" w:rsidRPr="00910219" w:rsidRDefault="00910219" w:rsidP="00910219">
            <w:pPr>
              <w:spacing w:before="0" w:after="0" w:line="240" w:lineRule="auto"/>
              <w:jc w:val="center"/>
              <w:rPr>
                <w:ins w:id="82404" w:author="pete jones" w:date="2022-01-11T16:47:00Z"/>
                <w:rFonts w:ascii="Calibri" w:hAnsi="Calibri" w:cs="Calibri"/>
                <w:color w:val="000000"/>
                <w:sz w:val="22"/>
                <w:szCs w:val="22"/>
              </w:rPr>
            </w:pPr>
            <w:ins w:id="8240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D9A661C" w14:textId="77777777" w:rsidR="00910219" w:rsidRPr="00910219" w:rsidRDefault="00910219" w:rsidP="00910219">
            <w:pPr>
              <w:spacing w:before="0" w:after="0" w:line="240" w:lineRule="auto"/>
              <w:jc w:val="center"/>
              <w:rPr>
                <w:ins w:id="82406" w:author="pete jones" w:date="2022-01-11T16:47:00Z"/>
                <w:rFonts w:ascii="Calibri" w:hAnsi="Calibri" w:cs="Calibri"/>
                <w:color w:val="000000"/>
                <w:sz w:val="22"/>
                <w:szCs w:val="22"/>
              </w:rPr>
            </w:pPr>
            <w:ins w:id="82407"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074C337E" w14:textId="77777777" w:rsidR="00910219" w:rsidRPr="00910219" w:rsidRDefault="00910219" w:rsidP="00910219">
            <w:pPr>
              <w:spacing w:before="0" w:after="0" w:line="240" w:lineRule="auto"/>
              <w:jc w:val="center"/>
              <w:rPr>
                <w:ins w:id="82408" w:author="pete jones" w:date="2022-01-11T16:47:00Z"/>
                <w:rFonts w:ascii="Calibri" w:hAnsi="Calibri" w:cs="Calibri"/>
                <w:color w:val="000000"/>
                <w:sz w:val="22"/>
                <w:szCs w:val="22"/>
              </w:rPr>
            </w:pPr>
            <w:ins w:id="8240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1600ACB" w14:textId="77777777" w:rsidR="00910219" w:rsidRPr="00910219" w:rsidRDefault="00910219" w:rsidP="00910219">
            <w:pPr>
              <w:spacing w:before="0" w:after="0" w:line="240" w:lineRule="auto"/>
              <w:jc w:val="center"/>
              <w:rPr>
                <w:ins w:id="82410" w:author="pete jones" w:date="2022-01-11T16:47:00Z"/>
                <w:rFonts w:ascii="Calibri" w:hAnsi="Calibri" w:cs="Calibri"/>
                <w:color w:val="000000"/>
                <w:sz w:val="22"/>
                <w:szCs w:val="22"/>
              </w:rPr>
            </w:pPr>
            <w:ins w:id="82411" w:author="pete jones" w:date="2022-01-11T16:47:00Z">
              <w:r w:rsidRPr="00910219">
                <w:rPr>
                  <w:rFonts w:ascii="Calibri" w:hAnsi="Calibri" w:cs="Calibri"/>
                  <w:color w:val="000000"/>
                  <w:sz w:val="22"/>
                  <w:szCs w:val="22"/>
                </w:rPr>
                <w:t>100</w:t>
              </w:r>
            </w:ins>
          </w:p>
        </w:tc>
        <w:tc>
          <w:tcPr>
            <w:tcW w:w="432" w:type="dxa"/>
            <w:tcBorders>
              <w:top w:val="nil"/>
              <w:left w:val="nil"/>
              <w:bottom w:val="single" w:sz="4" w:space="0" w:color="auto"/>
              <w:right w:val="single" w:sz="4" w:space="0" w:color="auto"/>
            </w:tcBorders>
            <w:shd w:val="clear" w:color="auto" w:fill="auto"/>
            <w:noWrap/>
            <w:vAlign w:val="bottom"/>
            <w:hideMark/>
          </w:tcPr>
          <w:p w14:paraId="2C8AD30E" w14:textId="77777777" w:rsidR="00910219" w:rsidRPr="00910219" w:rsidRDefault="00910219" w:rsidP="00910219">
            <w:pPr>
              <w:spacing w:before="0" w:after="0" w:line="240" w:lineRule="auto"/>
              <w:jc w:val="center"/>
              <w:rPr>
                <w:ins w:id="82412" w:author="pete jones" w:date="2022-01-11T16:47:00Z"/>
                <w:rFonts w:ascii="Calibri" w:hAnsi="Calibri" w:cs="Calibri"/>
                <w:color w:val="000000"/>
                <w:sz w:val="22"/>
                <w:szCs w:val="22"/>
              </w:rPr>
            </w:pPr>
            <w:ins w:id="82413"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64CF9A99" w14:textId="77777777" w:rsidR="00910219" w:rsidRPr="00910219" w:rsidRDefault="00910219" w:rsidP="00910219">
            <w:pPr>
              <w:spacing w:before="0" w:after="0" w:line="240" w:lineRule="auto"/>
              <w:jc w:val="center"/>
              <w:rPr>
                <w:ins w:id="82414" w:author="pete jones" w:date="2022-01-11T16:47:00Z"/>
                <w:rFonts w:ascii="Calibri" w:hAnsi="Calibri" w:cs="Calibri"/>
                <w:color w:val="000000"/>
                <w:sz w:val="22"/>
                <w:szCs w:val="22"/>
              </w:rPr>
            </w:pPr>
            <w:ins w:id="82415" w:author="pete jones" w:date="2022-01-11T16:47:00Z">
              <w:r w:rsidRPr="00910219">
                <w:rPr>
                  <w:rFonts w:ascii="Calibri" w:hAnsi="Calibri" w:cs="Calibri"/>
                  <w:color w:val="000000"/>
                  <w:sz w:val="22"/>
                  <w:szCs w:val="22"/>
                </w:rPr>
                <w:t> </w:t>
              </w:r>
            </w:ins>
          </w:p>
        </w:tc>
      </w:tr>
      <w:tr w:rsidR="00910219" w:rsidRPr="00910219" w14:paraId="40DB8467" w14:textId="77777777" w:rsidTr="00910219">
        <w:trPr>
          <w:trHeight w:val="300"/>
          <w:ins w:id="82416"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AC519F9" w14:textId="77777777" w:rsidR="00910219" w:rsidRPr="00910219" w:rsidRDefault="00910219" w:rsidP="00910219">
            <w:pPr>
              <w:spacing w:before="0" w:after="0" w:line="240" w:lineRule="auto"/>
              <w:jc w:val="center"/>
              <w:rPr>
                <w:ins w:id="82417" w:author="pete jones" w:date="2022-01-11T16:47:00Z"/>
                <w:rFonts w:ascii="Calibri" w:hAnsi="Calibri" w:cs="Calibri"/>
                <w:color w:val="000000"/>
                <w:sz w:val="22"/>
                <w:szCs w:val="22"/>
              </w:rPr>
            </w:pPr>
            <w:ins w:id="82418"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1682370F" w14:textId="77777777" w:rsidR="00910219" w:rsidRPr="00910219" w:rsidRDefault="00910219" w:rsidP="00910219">
            <w:pPr>
              <w:spacing w:before="0" w:after="0" w:line="240" w:lineRule="auto"/>
              <w:jc w:val="left"/>
              <w:rPr>
                <w:ins w:id="82419" w:author="pete jones" w:date="2022-01-11T16:47:00Z"/>
                <w:rFonts w:ascii="Calibri" w:hAnsi="Calibri" w:cs="Calibri"/>
                <w:color w:val="000000"/>
                <w:sz w:val="22"/>
                <w:szCs w:val="22"/>
              </w:rPr>
            </w:pPr>
            <w:ins w:id="82420" w:author="pete jones" w:date="2022-01-11T16:47:00Z">
              <w:r w:rsidRPr="00910219">
                <w:rPr>
                  <w:rFonts w:ascii="Calibri" w:hAnsi="Calibri" w:cs="Calibri"/>
                  <w:color w:val="000000"/>
                  <w:sz w:val="22"/>
                  <w:szCs w:val="22"/>
                </w:rPr>
                <w:t>Mechanical Engineering Design 2</w:t>
              </w:r>
            </w:ins>
          </w:p>
        </w:tc>
        <w:tc>
          <w:tcPr>
            <w:tcW w:w="432" w:type="dxa"/>
            <w:tcBorders>
              <w:top w:val="nil"/>
              <w:left w:val="nil"/>
              <w:bottom w:val="single" w:sz="4" w:space="0" w:color="auto"/>
              <w:right w:val="single" w:sz="4" w:space="0" w:color="auto"/>
            </w:tcBorders>
            <w:shd w:val="clear" w:color="auto" w:fill="auto"/>
            <w:noWrap/>
            <w:vAlign w:val="bottom"/>
            <w:hideMark/>
          </w:tcPr>
          <w:p w14:paraId="1C86E682" w14:textId="77777777" w:rsidR="00910219" w:rsidRPr="00910219" w:rsidRDefault="00910219" w:rsidP="00910219">
            <w:pPr>
              <w:spacing w:before="0" w:after="0" w:line="240" w:lineRule="auto"/>
              <w:jc w:val="center"/>
              <w:rPr>
                <w:ins w:id="82421" w:author="pete jones" w:date="2022-01-11T16:47:00Z"/>
                <w:rFonts w:ascii="Calibri" w:hAnsi="Calibri" w:cs="Calibri"/>
                <w:color w:val="000000"/>
                <w:sz w:val="22"/>
                <w:szCs w:val="22"/>
              </w:rPr>
            </w:pPr>
            <w:ins w:id="82422"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E45DB92" w14:textId="77777777" w:rsidR="00910219" w:rsidRPr="00910219" w:rsidRDefault="00910219" w:rsidP="00910219">
            <w:pPr>
              <w:spacing w:before="0" w:after="0" w:line="240" w:lineRule="auto"/>
              <w:jc w:val="center"/>
              <w:rPr>
                <w:ins w:id="82423" w:author="pete jones" w:date="2022-01-11T16:47:00Z"/>
                <w:rFonts w:ascii="Calibri" w:hAnsi="Calibri" w:cs="Calibri"/>
                <w:color w:val="000000"/>
                <w:sz w:val="22"/>
                <w:szCs w:val="22"/>
              </w:rPr>
            </w:pPr>
            <w:ins w:id="82424"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90561C7" w14:textId="77777777" w:rsidR="00910219" w:rsidRPr="00910219" w:rsidRDefault="00910219" w:rsidP="00910219">
            <w:pPr>
              <w:spacing w:before="0" w:after="0" w:line="240" w:lineRule="auto"/>
              <w:jc w:val="center"/>
              <w:rPr>
                <w:ins w:id="82425" w:author="pete jones" w:date="2022-01-11T16:47:00Z"/>
                <w:rFonts w:ascii="Calibri" w:hAnsi="Calibri" w:cs="Calibri"/>
                <w:color w:val="000000"/>
                <w:sz w:val="22"/>
                <w:szCs w:val="22"/>
              </w:rPr>
            </w:pPr>
            <w:ins w:id="8242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E85054E" w14:textId="77777777" w:rsidR="00910219" w:rsidRPr="00910219" w:rsidRDefault="00910219" w:rsidP="00910219">
            <w:pPr>
              <w:spacing w:before="0" w:after="0" w:line="240" w:lineRule="auto"/>
              <w:jc w:val="center"/>
              <w:rPr>
                <w:ins w:id="82427" w:author="pete jones" w:date="2022-01-11T16:47:00Z"/>
                <w:rFonts w:ascii="Calibri" w:hAnsi="Calibri" w:cs="Calibri"/>
                <w:color w:val="000000"/>
                <w:sz w:val="22"/>
                <w:szCs w:val="22"/>
              </w:rPr>
            </w:pPr>
            <w:ins w:id="8242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0295E66" w14:textId="77777777" w:rsidR="00910219" w:rsidRPr="00910219" w:rsidRDefault="00910219" w:rsidP="00910219">
            <w:pPr>
              <w:spacing w:before="0" w:after="0" w:line="240" w:lineRule="auto"/>
              <w:jc w:val="center"/>
              <w:rPr>
                <w:ins w:id="82429" w:author="pete jones" w:date="2022-01-11T16:47:00Z"/>
                <w:rFonts w:ascii="Calibri" w:hAnsi="Calibri" w:cs="Calibri"/>
                <w:color w:val="000000"/>
                <w:sz w:val="22"/>
                <w:szCs w:val="22"/>
              </w:rPr>
            </w:pPr>
            <w:ins w:id="8243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173976" w14:textId="77777777" w:rsidR="00910219" w:rsidRPr="00910219" w:rsidRDefault="00910219" w:rsidP="00910219">
            <w:pPr>
              <w:spacing w:before="0" w:after="0" w:line="240" w:lineRule="auto"/>
              <w:jc w:val="center"/>
              <w:rPr>
                <w:ins w:id="82431" w:author="pete jones" w:date="2022-01-11T16:47:00Z"/>
                <w:rFonts w:ascii="Calibri" w:hAnsi="Calibri" w:cs="Calibri"/>
                <w:color w:val="000000"/>
                <w:sz w:val="22"/>
                <w:szCs w:val="22"/>
              </w:rPr>
            </w:pPr>
            <w:ins w:id="8243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C042580" w14:textId="77777777" w:rsidR="00910219" w:rsidRPr="00910219" w:rsidRDefault="00910219" w:rsidP="00910219">
            <w:pPr>
              <w:spacing w:before="0" w:after="0" w:line="240" w:lineRule="auto"/>
              <w:jc w:val="center"/>
              <w:rPr>
                <w:ins w:id="82433" w:author="pete jones" w:date="2022-01-11T16:47:00Z"/>
                <w:rFonts w:ascii="Calibri" w:hAnsi="Calibri" w:cs="Calibri"/>
                <w:color w:val="000000"/>
                <w:sz w:val="22"/>
                <w:szCs w:val="22"/>
              </w:rPr>
            </w:pPr>
            <w:ins w:id="8243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61FA433" w14:textId="77777777" w:rsidR="00910219" w:rsidRPr="00910219" w:rsidRDefault="00910219" w:rsidP="00910219">
            <w:pPr>
              <w:spacing w:before="0" w:after="0" w:line="240" w:lineRule="auto"/>
              <w:jc w:val="center"/>
              <w:rPr>
                <w:ins w:id="82435" w:author="pete jones" w:date="2022-01-11T16:47:00Z"/>
                <w:rFonts w:ascii="Calibri" w:hAnsi="Calibri" w:cs="Calibri"/>
                <w:color w:val="000000"/>
                <w:sz w:val="22"/>
                <w:szCs w:val="22"/>
              </w:rPr>
            </w:pPr>
            <w:ins w:id="8243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6EB0661" w14:textId="77777777" w:rsidR="00910219" w:rsidRPr="00910219" w:rsidRDefault="00910219" w:rsidP="00910219">
            <w:pPr>
              <w:spacing w:before="0" w:after="0" w:line="240" w:lineRule="auto"/>
              <w:jc w:val="center"/>
              <w:rPr>
                <w:ins w:id="82437" w:author="pete jones" w:date="2022-01-11T16:47:00Z"/>
                <w:rFonts w:ascii="Calibri" w:hAnsi="Calibri" w:cs="Calibri"/>
                <w:color w:val="000000"/>
                <w:sz w:val="22"/>
                <w:szCs w:val="22"/>
              </w:rPr>
            </w:pPr>
            <w:ins w:id="8243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1608683" w14:textId="77777777" w:rsidR="00910219" w:rsidRPr="00910219" w:rsidRDefault="00910219" w:rsidP="00910219">
            <w:pPr>
              <w:spacing w:before="0" w:after="0" w:line="240" w:lineRule="auto"/>
              <w:jc w:val="center"/>
              <w:rPr>
                <w:ins w:id="82439" w:author="pete jones" w:date="2022-01-11T16:47:00Z"/>
                <w:rFonts w:ascii="Calibri" w:hAnsi="Calibri" w:cs="Calibri"/>
                <w:color w:val="000000"/>
                <w:sz w:val="22"/>
                <w:szCs w:val="22"/>
              </w:rPr>
            </w:pPr>
            <w:ins w:id="8244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F15302C" w14:textId="77777777" w:rsidR="00910219" w:rsidRPr="00910219" w:rsidRDefault="00910219" w:rsidP="00910219">
            <w:pPr>
              <w:spacing w:before="0" w:after="0" w:line="240" w:lineRule="auto"/>
              <w:jc w:val="center"/>
              <w:rPr>
                <w:ins w:id="82441" w:author="pete jones" w:date="2022-01-11T16:47:00Z"/>
                <w:rFonts w:ascii="Calibri" w:hAnsi="Calibri" w:cs="Calibri"/>
                <w:color w:val="000000"/>
                <w:sz w:val="22"/>
                <w:szCs w:val="22"/>
              </w:rPr>
            </w:pPr>
            <w:ins w:id="82442" w:author="pete jones" w:date="2022-01-11T16:47:00Z">
              <w:r w:rsidRPr="00910219">
                <w:rPr>
                  <w:rFonts w:ascii="Calibri" w:hAnsi="Calibri" w:cs="Calibri"/>
                  <w:color w:val="000000"/>
                  <w:sz w:val="22"/>
                  <w:szCs w:val="22"/>
                </w:rPr>
                <w:t>50</w:t>
              </w:r>
            </w:ins>
          </w:p>
        </w:tc>
        <w:tc>
          <w:tcPr>
            <w:tcW w:w="438" w:type="dxa"/>
            <w:tcBorders>
              <w:top w:val="nil"/>
              <w:left w:val="nil"/>
              <w:bottom w:val="single" w:sz="4" w:space="0" w:color="auto"/>
              <w:right w:val="single" w:sz="8" w:space="0" w:color="auto"/>
            </w:tcBorders>
            <w:shd w:val="clear" w:color="auto" w:fill="auto"/>
            <w:noWrap/>
            <w:vAlign w:val="bottom"/>
            <w:hideMark/>
          </w:tcPr>
          <w:p w14:paraId="5AE5E6FE" w14:textId="77777777" w:rsidR="00910219" w:rsidRPr="00910219" w:rsidRDefault="00910219" w:rsidP="00910219">
            <w:pPr>
              <w:spacing w:before="0" w:after="0" w:line="240" w:lineRule="auto"/>
              <w:jc w:val="center"/>
              <w:rPr>
                <w:ins w:id="82443" w:author="pete jones" w:date="2022-01-11T16:47:00Z"/>
                <w:rFonts w:ascii="Calibri" w:hAnsi="Calibri" w:cs="Calibri"/>
                <w:color w:val="000000"/>
                <w:sz w:val="22"/>
                <w:szCs w:val="22"/>
              </w:rPr>
            </w:pPr>
            <w:ins w:id="82444" w:author="pete jones" w:date="2022-01-11T16:47:00Z">
              <w:r w:rsidRPr="00910219">
                <w:rPr>
                  <w:rFonts w:ascii="Calibri" w:hAnsi="Calibri" w:cs="Calibri"/>
                  <w:color w:val="000000"/>
                  <w:sz w:val="22"/>
                  <w:szCs w:val="22"/>
                </w:rPr>
                <w:t>50</w:t>
              </w:r>
            </w:ins>
          </w:p>
        </w:tc>
      </w:tr>
      <w:tr w:rsidR="00910219" w:rsidRPr="00910219" w14:paraId="327B4292" w14:textId="77777777" w:rsidTr="00910219">
        <w:trPr>
          <w:trHeight w:val="300"/>
          <w:ins w:id="82445"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0732CFF" w14:textId="77777777" w:rsidR="00910219" w:rsidRPr="00910219" w:rsidRDefault="00910219" w:rsidP="00910219">
            <w:pPr>
              <w:spacing w:before="0" w:after="0" w:line="240" w:lineRule="auto"/>
              <w:jc w:val="center"/>
              <w:rPr>
                <w:ins w:id="82446" w:author="pete jones" w:date="2022-01-11T16:47:00Z"/>
                <w:rFonts w:ascii="Calibri" w:hAnsi="Calibri" w:cs="Calibri"/>
                <w:color w:val="000000"/>
                <w:sz w:val="22"/>
                <w:szCs w:val="22"/>
              </w:rPr>
            </w:pPr>
            <w:ins w:id="82447"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1D921AB7" w14:textId="77777777" w:rsidR="00910219" w:rsidRPr="00910219" w:rsidRDefault="00910219" w:rsidP="00910219">
            <w:pPr>
              <w:spacing w:before="0" w:after="0" w:line="240" w:lineRule="auto"/>
              <w:jc w:val="left"/>
              <w:rPr>
                <w:ins w:id="82448" w:author="pete jones" w:date="2022-01-11T16:47:00Z"/>
                <w:rFonts w:ascii="Calibri" w:hAnsi="Calibri" w:cs="Calibri"/>
                <w:color w:val="000000"/>
                <w:sz w:val="22"/>
                <w:szCs w:val="22"/>
              </w:rPr>
            </w:pPr>
            <w:ins w:id="82449" w:author="pete jones" w:date="2022-01-11T16:47:00Z">
              <w:r w:rsidRPr="00910219">
                <w:rPr>
                  <w:rFonts w:ascii="Calibri" w:hAnsi="Calibri" w:cs="Calibri"/>
                  <w:color w:val="000000"/>
                  <w:sz w:val="22"/>
                  <w:szCs w:val="22"/>
                </w:rPr>
                <w:t>OPTIONS</w:t>
              </w:r>
            </w:ins>
          </w:p>
        </w:tc>
        <w:tc>
          <w:tcPr>
            <w:tcW w:w="432" w:type="dxa"/>
            <w:tcBorders>
              <w:top w:val="nil"/>
              <w:left w:val="nil"/>
              <w:bottom w:val="single" w:sz="4" w:space="0" w:color="auto"/>
              <w:right w:val="single" w:sz="4" w:space="0" w:color="auto"/>
            </w:tcBorders>
            <w:shd w:val="clear" w:color="auto" w:fill="auto"/>
            <w:noWrap/>
            <w:vAlign w:val="bottom"/>
            <w:hideMark/>
          </w:tcPr>
          <w:p w14:paraId="09179D6D" w14:textId="77777777" w:rsidR="00910219" w:rsidRPr="00910219" w:rsidRDefault="00910219" w:rsidP="00910219">
            <w:pPr>
              <w:spacing w:before="0" w:after="0" w:line="240" w:lineRule="auto"/>
              <w:jc w:val="center"/>
              <w:rPr>
                <w:ins w:id="82450" w:author="pete jones" w:date="2022-01-11T16:47:00Z"/>
                <w:rFonts w:ascii="Calibri" w:hAnsi="Calibri" w:cs="Calibri"/>
                <w:color w:val="000000"/>
                <w:sz w:val="22"/>
                <w:szCs w:val="22"/>
              </w:rPr>
            </w:pPr>
            <w:ins w:id="8245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FF01E3" w14:textId="77777777" w:rsidR="00910219" w:rsidRPr="00910219" w:rsidRDefault="00910219" w:rsidP="00910219">
            <w:pPr>
              <w:spacing w:before="0" w:after="0" w:line="240" w:lineRule="auto"/>
              <w:jc w:val="center"/>
              <w:rPr>
                <w:ins w:id="82452" w:author="pete jones" w:date="2022-01-11T16:47:00Z"/>
                <w:rFonts w:ascii="Calibri" w:hAnsi="Calibri" w:cs="Calibri"/>
                <w:color w:val="000000"/>
                <w:sz w:val="22"/>
                <w:szCs w:val="22"/>
              </w:rPr>
            </w:pPr>
            <w:ins w:id="8245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6F85081" w14:textId="77777777" w:rsidR="00910219" w:rsidRPr="00910219" w:rsidRDefault="00910219" w:rsidP="00910219">
            <w:pPr>
              <w:spacing w:before="0" w:after="0" w:line="240" w:lineRule="auto"/>
              <w:jc w:val="center"/>
              <w:rPr>
                <w:ins w:id="82454" w:author="pete jones" w:date="2022-01-11T16:47:00Z"/>
                <w:rFonts w:ascii="Calibri" w:hAnsi="Calibri" w:cs="Calibri"/>
                <w:color w:val="000000"/>
                <w:sz w:val="22"/>
                <w:szCs w:val="22"/>
              </w:rPr>
            </w:pPr>
            <w:ins w:id="8245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356C69" w14:textId="77777777" w:rsidR="00910219" w:rsidRPr="00910219" w:rsidRDefault="00910219" w:rsidP="00910219">
            <w:pPr>
              <w:spacing w:before="0" w:after="0" w:line="240" w:lineRule="auto"/>
              <w:jc w:val="center"/>
              <w:rPr>
                <w:ins w:id="82456" w:author="pete jones" w:date="2022-01-11T16:47:00Z"/>
                <w:rFonts w:ascii="Calibri" w:hAnsi="Calibri" w:cs="Calibri"/>
                <w:color w:val="000000"/>
                <w:sz w:val="22"/>
                <w:szCs w:val="22"/>
              </w:rPr>
            </w:pPr>
            <w:ins w:id="8245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8CC240" w14:textId="77777777" w:rsidR="00910219" w:rsidRPr="00910219" w:rsidRDefault="00910219" w:rsidP="00910219">
            <w:pPr>
              <w:spacing w:before="0" w:after="0" w:line="240" w:lineRule="auto"/>
              <w:jc w:val="center"/>
              <w:rPr>
                <w:ins w:id="82458" w:author="pete jones" w:date="2022-01-11T16:47:00Z"/>
                <w:rFonts w:ascii="Calibri" w:hAnsi="Calibri" w:cs="Calibri"/>
                <w:color w:val="000000"/>
                <w:sz w:val="22"/>
                <w:szCs w:val="22"/>
              </w:rPr>
            </w:pPr>
            <w:ins w:id="8245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04DD61" w14:textId="77777777" w:rsidR="00910219" w:rsidRPr="00910219" w:rsidRDefault="00910219" w:rsidP="00910219">
            <w:pPr>
              <w:spacing w:before="0" w:after="0" w:line="240" w:lineRule="auto"/>
              <w:jc w:val="center"/>
              <w:rPr>
                <w:ins w:id="82460" w:author="pete jones" w:date="2022-01-11T16:47:00Z"/>
                <w:rFonts w:ascii="Calibri" w:hAnsi="Calibri" w:cs="Calibri"/>
                <w:color w:val="000000"/>
                <w:sz w:val="22"/>
                <w:szCs w:val="22"/>
              </w:rPr>
            </w:pPr>
            <w:ins w:id="8246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3AD9AB2" w14:textId="77777777" w:rsidR="00910219" w:rsidRPr="00910219" w:rsidRDefault="00910219" w:rsidP="00910219">
            <w:pPr>
              <w:spacing w:before="0" w:after="0" w:line="240" w:lineRule="auto"/>
              <w:jc w:val="center"/>
              <w:rPr>
                <w:ins w:id="82462" w:author="pete jones" w:date="2022-01-11T16:47:00Z"/>
                <w:rFonts w:ascii="Calibri" w:hAnsi="Calibri" w:cs="Calibri"/>
                <w:color w:val="000000"/>
                <w:sz w:val="22"/>
                <w:szCs w:val="22"/>
              </w:rPr>
            </w:pPr>
            <w:ins w:id="8246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6146AF0" w14:textId="77777777" w:rsidR="00910219" w:rsidRPr="00910219" w:rsidRDefault="00910219" w:rsidP="00910219">
            <w:pPr>
              <w:spacing w:before="0" w:after="0" w:line="240" w:lineRule="auto"/>
              <w:jc w:val="center"/>
              <w:rPr>
                <w:ins w:id="82464" w:author="pete jones" w:date="2022-01-11T16:47:00Z"/>
                <w:rFonts w:ascii="Calibri" w:hAnsi="Calibri" w:cs="Calibri"/>
                <w:color w:val="000000"/>
                <w:sz w:val="22"/>
                <w:szCs w:val="22"/>
              </w:rPr>
            </w:pPr>
            <w:ins w:id="8246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085775F2" w14:textId="77777777" w:rsidR="00910219" w:rsidRPr="00910219" w:rsidRDefault="00910219" w:rsidP="00910219">
            <w:pPr>
              <w:spacing w:before="0" w:after="0" w:line="240" w:lineRule="auto"/>
              <w:jc w:val="center"/>
              <w:rPr>
                <w:ins w:id="82466" w:author="pete jones" w:date="2022-01-11T16:47:00Z"/>
                <w:rFonts w:ascii="Calibri" w:hAnsi="Calibri" w:cs="Calibri"/>
                <w:color w:val="000000"/>
                <w:sz w:val="22"/>
                <w:szCs w:val="22"/>
              </w:rPr>
            </w:pPr>
            <w:ins w:id="8246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E548907" w14:textId="77777777" w:rsidR="00910219" w:rsidRPr="00910219" w:rsidRDefault="00910219" w:rsidP="00910219">
            <w:pPr>
              <w:spacing w:before="0" w:after="0" w:line="240" w:lineRule="auto"/>
              <w:jc w:val="center"/>
              <w:rPr>
                <w:ins w:id="82468" w:author="pete jones" w:date="2022-01-11T16:47:00Z"/>
                <w:rFonts w:ascii="Calibri" w:hAnsi="Calibri" w:cs="Calibri"/>
                <w:color w:val="000000"/>
                <w:sz w:val="22"/>
                <w:szCs w:val="22"/>
              </w:rPr>
            </w:pPr>
            <w:ins w:id="8246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C19894B" w14:textId="77777777" w:rsidR="00910219" w:rsidRPr="00910219" w:rsidRDefault="00910219" w:rsidP="00910219">
            <w:pPr>
              <w:spacing w:before="0" w:after="0" w:line="240" w:lineRule="auto"/>
              <w:jc w:val="center"/>
              <w:rPr>
                <w:ins w:id="82470" w:author="pete jones" w:date="2022-01-11T16:47:00Z"/>
                <w:rFonts w:ascii="Calibri" w:hAnsi="Calibri" w:cs="Calibri"/>
                <w:color w:val="000000"/>
                <w:sz w:val="22"/>
                <w:szCs w:val="22"/>
              </w:rPr>
            </w:pPr>
            <w:ins w:id="82471"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6AB4BB1D" w14:textId="77777777" w:rsidR="00910219" w:rsidRPr="00910219" w:rsidRDefault="00910219" w:rsidP="00910219">
            <w:pPr>
              <w:spacing w:before="0" w:after="0" w:line="240" w:lineRule="auto"/>
              <w:jc w:val="center"/>
              <w:rPr>
                <w:ins w:id="82472" w:author="pete jones" w:date="2022-01-11T16:47:00Z"/>
                <w:rFonts w:ascii="Calibri" w:hAnsi="Calibri" w:cs="Calibri"/>
                <w:color w:val="000000"/>
                <w:sz w:val="22"/>
                <w:szCs w:val="22"/>
              </w:rPr>
            </w:pPr>
            <w:ins w:id="82473" w:author="pete jones" w:date="2022-01-11T16:47:00Z">
              <w:r w:rsidRPr="00910219">
                <w:rPr>
                  <w:rFonts w:ascii="Calibri" w:hAnsi="Calibri" w:cs="Calibri"/>
                  <w:color w:val="000000"/>
                  <w:sz w:val="22"/>
                  <w:szCs w:val="22"/>
                </w:rPr>
                <w:t> </w:t>
              </w:r>
            </w:ins>
          </w:p>
        </w:tc>
      </w:tr>
      <w:tr w:rsidR="00910219" w:rsidRPr="00910219" w14:paraId="0A088A67" w14:textId="77777777" w:rsidTr="00910219">
        <w:trPr>
          <w:trHeight w:val="300"/>
          <w:ins w:id="8247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DB59842" w14:textId="77777777" w:rsidR="00910219" w:rsidRPr="00910219" w:rsidRDefault="00910219" w:rsidP="00910219">
            <w:pPr>
              <w:spacing w:before="0" w:after="0" w:line="240" w:lineRule="auto"/>
              <w:jc w:val="center"/>
              <w:rPr>
                <w:ins w:id="82475" w:author="pete jones" w:date="2022-01-11T16:47:00Z"/>
                <w:rFonts w:ascii="Calibri" w:hAnsi="Calibri" w:cs="Calibri"/>
                <w:color w:val="000000"/>
                <w:sz w:val="22"/>
                <w:szCs w:val="22"/>
              </w:rPr>
            </w:pPr>
            <w:ins w:id="82476"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7A9EDECF" w14:textId="77777777" w:rsidR="00910219" w:rsidRPr="00910219" w:rsidRDefault="00910219" w:rsidP="00910219">
            <w:pPr>
              <w:spacing w:before="0" w:after="0" w:line="240" w:lineRule="auto"/>
              <w:jc w:val="left"/>
              <w:rPr>
                <w:ins w:id="82477" w:author="pete jones" w:date="2022-01-11T16:47:00Z"/>
                <w:rFonts w:ascii="Calibri" w:hAnsi="Calibri" w:cs="Calibri"/>
                <w:color w:val="000000"/>
                <w:sz w:val="22"/>
                <w:szCs w:val="22"/>
              </w:rPr>
            </w:pPr>
            <w:ins w:id="82478" w:author="pete jones" w:date="2022-01-11T16:47:00Z">
              <w:r w:rsidRPr="00910219">
                <w:rPr>
                  <w:rFonts w:ascii="Calibri" w:hAnsi="Calibri" w:cs="Calibri"/>
                  <w:color w:val="000000"/>
                  <w:sz w:val="22"/>
                  <w:szCs w:val="22"/>
                </w:rPr>
                <w:t>Heat Transfer</w:t>
              </w:r>
            </w:ins>
          </w:p>
        </w:tc>
        <w:tc>
          <w:tcPr>
            <w:tcW w:w="432" w:type="dxa"/>
            <w:tcBorders>
              <w:top w:val="nil"/>
              <w:left w:val="nil"/>
              <w:bottom w:val="single" w:sz="4" w:space="0" w:color="auto"/>
              <w:right w:val="single" w:sz="4" w:space="0" w:color="auto"/>
            </w:tcBorders>
            <w:shd w:val="clear" w:color="auto" w:fill="auto"/>
            <w:noWrap/>
            <w:vAlign w:val="bottom"/>
            <w:hideMark/>
          </w:tcPr>
          <w:p w14:paraId="3BD6AC4D" w14:textId="77777777" w:rsidR="00910219" w:rsidRPr="00910219" w:rsidRDefault="00910219" w:rsidP="00910219">
            <w:pPr>
              <w:spacing w:before="0" w:after="0" w:line="240" w:lineRule="auto"/>
              <w:jc w:val="center"/>
              <w:rPr>
                <w:ins w:id="82479" w:author="pete jones" w:date="2022-01-11T16:47:00Z"/>
                <w:rFonts w:ascii="Calibri" w:hAnsi="Calibri" w:cs="Calibri"/>
                <w:color w:val="000000"/>
                <w:sz w:val="22"/>
                <w:szCs w:val="22"/>
              </w:rPr>
            </w:pPr>
            <w:ins w:id="82480"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59CDE9D" w14:textId="77777777" w:rsidR="00910219" w:rsidRPr="00910219" w:rsidRDefault="00910219" w:rsidP="00910219">
            <w:pPr>
              <w:spacing w:before="0" w:after="0" w:line="240" w:lineRule="auto"/>
              <w:jc w:val="center"/>
              <w:rPr>
                <w:ins w:id="82481" w:author="pete jones" w:date="2022-01-11T16:47:00Z"/>
                <w:rFonts w:ascii="Calibri" w:hAnsi="Calibri" w:cs="Calibri"/>
                <w:color w:val="000000"/>
                <w:sz w:val="22"/>
                <w:szCs w:val="22"/>
              </w:rPr>
            </w:pPr>
            <w:ins w:id="82482"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E15024D" w14:textId="77777777" w:rsidR="00910219" w:rsidRPr="00910219" w:rsidRDefault="00910219" w:rsidP="00910219">
            <w:pPr>
              <w:spacing w:before="0" w:after="0" w:line="240" w:lineRule="auto"/>
              <w:jc w:val="center"/>
              <w:rPr>
                <w:ins w:id="82483" w:author="pete jones" w:date="2022-01-11T16:47:00Z"/>
                <w:rFonts w:ascii="Calibri" w:hAnsi="Calibri" w:cs="Calibri"/>
                <w:color w:val="000000"/>
                <w:sz w:val="22"/>
                <w:szCs w:val="22"/>
              </w:rPr>
            </w:pPr>
            <w:ins w:id="8248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0638EF" w14:textId="77777777" w:rsidR="00910219" w:rsidRPr="00910219" w:rsidRDefault="00910219" w:rsidP="00910219">
            <w:pPr>
              <w:spacing w:before="0" w:after="0" w:line="240" w:lineRule="auto"/>
              <w:jc w:val="center"/>
              <w:rPr>
                <w:ins w:id="82485" w:author="pete jones" w:date="2022-01-11T16:47:00Z"/>
                <w:rFonts w:ascii="Calibri" w:hAnsi="Calibri" w:cs="Calibri"/>
                <w:color w:val="000000"/>
                <w:sz w:val="22"/>
                <w:szCs w:val="22"/>
              </w:rPr>
            </w:pPr>
            <w:ins w:id="8248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C3176A" w14:textId="77777777" w:rsidR="00910219" w:rsidRPr="00910219" w:rsidRDefault="00910219" w:rsidP="00910219">
            <w:pPr>
              <w:spacing w:before="0" w:after="0" w:line="240" w:lineRule="auto"/>
              <w:jc w:val="center"/>
              <w:rPr>
                <w:ins w:id="82487" w:author="pete jones" w:date="2022-01-11T16:47:00Z"/>
                <w:rFonts w:ascii="Calibri" w:hAnsi="Calibri" w:cs="Calibri"/>
                <w:color w:val="000000"/>
                <w:sz w:val="22"/>
                <w:szCs w:val="22"/>
              </w:rPr>
            </w:pPr>
            <w:ins w:id="8248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66419A" w14:textId="77777777" w:rsidR="00910219" w:rsidRPr="00910219" w:rsidRDefault="00910219" w:rsidP="00910219">
            <w:pPr>
              <w:spacing w:before="0" w:after="0" w:line="240" w:lineRule="auto"/>
              <w:jc w:val="center"/>
              <w:rPr>
                <w:ins w:id="82489" w:author="pete jones" w:date="2022-01-11T16:47:00Z"/>
                <w:rFonts w:ascii="Calibri" w:hAnsi="Calibri" w:cs="Calibri"/>
                <w:color w:val="000000"/>
                <w:sz w:val="22"/>
                <w:szCs w:val="22"/>
              </w:rPr>
            </w:pPr>
            <w:ins w:id="8249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1CEFBA24" w14:textId="77777777" w:rsidR="00910219" w:rsidRPr="00910219" w:rsidRDefault="00910219" w:rsidP="00910219">
            <w:pPr>
              <w:spacing w:before="0" w:after="0" w:line="240" w:lineRule="auto"/>
              <w:jc w:val="center"/>
              <w:rPr>
                <w:ins w:id="82491" w:author="pete jones" w:date="2022-01-11T16:47:00Z"/>
                <w:rFonts w:ascii="Calibri" w:hAnsi="Calibri" w:cs="Calibri"/>
                <w:color w:val="000000"/>
                <w:sz w:val="22"/>
                <w:szCs w:val="22"/>
              </w:rPr>
            </w:pPr>
            <w:ins w:id="8249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3C4C109" w14:textId="77777777" w:rsidR="00910219" w:rsidRPr="00910219" w:rsidRDefault="00910219" w:rsidP="00910219">
            <w:pPr>
              <w:spacing w:before="0" w:after="0" w:line="240" w:lineRule="auto"/>
              <w:jc w:val="center"/>
              <w:rPr>
                <w:ins w:id="82493" w:author="pete jones" w:date="2022-01-11T16:47:00Z"/>
                <w:rFonts w:ascii="Calibri" w:hAnsi="Calibri" w:cs="Calibri"/>
                <w:color w:val="000000"/>
                <w:sz w:val="22"/>
                <w:szCs w:val="22"/>
              </w:rPr>
            </w:pPr>
            <w:ins w:id="8249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1E2E3476" w14:textId="77777777" w:rsidR="00910219" w:rsidRPr="00910219" w:rsidRDefault="00910219" w:rsidP="00910219">
            <w:pPr>
              <w:spacing w:before="0" w:after="0" w:line="240" w:lineRule="auto"/>
              <w:jc w:val="center"/>
              <w:rPr>
                <w:ins w:id="82495" w:author="pete jones" w:date="2022-01-11T16:47:00Z"/>
                <w:rFonts w:ascii="Calibri" w:hAnsi="Calibri" w:cs="Calibri"/>
                <w:color w:val="000000"/>
                <w:sz w:val="22"/>
                <w:szCs w:val="22"/>
              </w:rPr>
            </w:pPr>
            <w:ins w:id="8249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D9F6390" w14:textId="77777777" w:rsidR="00910219" w:rsidRPr="00910219" w:rsidRDefault="00910219" w:rsidP="00910219">
            <w:pPr>
              <w:spacing w:before="0" w:after="0" w:line="240" w:lineRule="auto"/>
              <w:jc w:val="center"/>
              <w:rPr>
                <w:ins w:id="82497" w:author="pete jones" w:date="2022-01-11T16:47:00Z"/>
                <w:rFonts w:ascii="Calibri" w:hAnsi="Calibri" w:cs="Calibri"/>
                <w:color w:val="000000"/>
                <w:sz w:val="22"/>
                <w:szCs w:val="22"/>
              </w:rPr>
            </w:pPr>
            <w:ins w:id="82498" w:author="pete jones" w:date="2022-01-11T16:47:00Z">
              <w:r w:rsidRPr="00910219">
                <w:rPr>
                  <w:rFonts w:ascii="Calibri" w:hAnsi="Calibri" w:cs="Calibri"/>
                  <w:color w:val="000000"/>
                  <w:sz w:val="22"/>
                  <w:szCs w:val="22"/>
                </w:rPr>
                <w:t>50</w:t>
              </w:r>
            </w:ins>
          </w:p>
        </w:tc>
        <w:tc>
          <w:tcPr>
            <w:tcW w:w="432" w:type="dxa"/>
            <w:tcBorders>
              <w:top w:val="nil"/>
              <w:left w:val="nil"/>
              <w:bottom w:val="single" w:sz="4" w:space="0" w:color="auto"/>
              <w:right w:val="single" w:sz="4" w:space="0" w:color="auto"/>
            </w:tcBorders>
            <w:shd w:val="clear" w:color="auto" w:fill="auto"/>
            <w:noWrap/>
            <w:vAlign w:val="bottom"/>
            <w:hideMark/>
          </w:tcPr>
          <w:p w14:paraId="16BB7D35" w14:textId="77777777" w:rsidR="00910219" w:rsidRPr="00910219" w:rsidRDefault="00910219" w:rsidP="00910219">
            <w:pPr>
              <w:spacing w:before="0" w:after="0" w:line="240" w:lineRule="auto"/>
              <w:jc w:val="center"/>
              <w:rPr>
                <w:ins w:id="82499" w:author="pete jones" w:date="2022-01-11T16:47:00Z"/>
                <w:rFonts w:ascii="Calibri" w:hAnsi="Calibri" w:cs="Calibri"/>
                <w:color w:val="000000"/>
                <w:sz w:val="22"/>
                <w:szCs w:val="22"/>
              </w:rPr>
            </w:pPr>
            <w:ins w:id="82500"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31BF1154" w14:textId="77777777" w:rsidR="00910219" w:rsidRPr="00910219" w:rsidRDefault="00910219" w:rsidP="00910219">
            <w:pPr>
              <w:spacing w:before="0" w:after="0" w:line="240" w:lineRule="auto"/>
              <w:jc w:val="center"/>
              <w:rPr>
                <w:ins w:id="82501" w:author="pete jones" w:date="2022-01-11T16:47:00Z"/>
                <w:rFonts w:ascii="Calibri" w:hAnsi="Calibri" w:cs="Calibri"/>
                <w:color w:val="000000"/>
                <w:sz w:val="22"/>
                <w:szCs w:val="22"/>
              </w:rPr>
            </w:pPr>
            <w:ins w:id="82502" w:author="pete jones" w:date="2022-01-11T16:47:00Z">
              <w:r w:rsidRPr="00910219">
                <w:rPr>
                  <w:rFonts w:ascii="Calibri" w:hAnsi="Calibri" w:cs="Calibri"/>
                  <w:color w:val="000000"/>
                  <w:sz w:val="22"/>
                  <w:szCs w:val="22"/>
                </w:rPr>
                <w:t>50</w:t>
              </w:r>
            </w:ins>
          </w:p>
        </w:tc>
      </w:tr>
      <w:tr w:rsidR="00910219" w:rsidRPr="00910219" w14:paraId="525DBFCB" w14:textId="77777777" w:rsidTr="00910219">
        <w:trPr>
          <w:trHeight w:val="300"/>
          <w:ins w:id="8250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4B23E74" w14:textId="77777777" w:rsidR="00910219" w:rsidRPr="00910219" w:rsidRDefault="00910219" w:rsidP="00910219">
            <w:pPr>
              <w:spacing w:before="0" w:after="0" w:line="240" w:lineRule="auto"/>
              <w:jc w:val="center"/>
              <w:rPr>
                <w:ins w:id="82504" w:author="pete jones" w:date="2022-01-11T16:47:00Z"/>
                <w:rFonts w:ascii="Calibri" w:hAnsi="Calibri" w:cs="Calibri"/>
                <w:color w:val="000000"/>
                <w:sz w:val="22"/>
                <w:szCs w:val="22"/>
              </w:rPr>
            </w:pPr>
            <w:ins w:id="82505" w:author="pete jones" w:date="2022-01-11T16:47:00Z">
              <w:r w:rsidRPr="00910219">
                <w:rPr>
                  <w:rFonts w:ascii="Calibri" w:hAnsi="Calibri" w:cs="Calibri"/>
                  <w:color w:val="000000"/>
                  <w:sz w:val="22"/>
                  <w:szCs w:val="22"/>
                </w:rPr>
                <w:t>5</w:t>
              </w:r>
            </w:ins>
          </w:p>
        </w:tc>
        <w:tc>
          <w:tcPr>
            <w:tcW w:w="5669" w:type="dxa"/>
            <w:tcBorders>
              <w:top w:val="nil"/>
              <w:left w:val="nil"/>
              <w:bottom w:val="single" w:sz="4" w:space="0" w:color="auto"/>
              <w:right w:val="single" w:sz="8" w:space="0" w:color="auto"/>
            </w:tcBorders>
            <w:shd w:val="clear" w:color="auto" w:fill="auto"/>
            <w:noWrap/>
            <w:vAlign w:val="bottom"/>
            <w:hideMark/>
          </w:tcPr>
          <w:p w14:paraId="4512A1FC" w14:textId="77777777" w:rsidR="00910219" w:rsidRPr="00910219" w:rsidRDefault="00910219" w:rsidP="00910219">
            <w:pPr>
              <w:spacing w:before="0" w:after="0" w:line="240" w:lineRule="auto"/>
              <w:jc w:val="left"/>
              <w:rPr>
                <w:ins w:id="82506" w:author="pete jones" w:date="2022-01-11T16:47:00Z"/>
                <w:rFonts w:ascii="Calibri" w:hAnsi="Calibri" w:cs="Calibri"/>
                <w:color w:val="000000"/>
                <w:sz w:val="22"/>
                <w:szCs w:val="22"/>
              </w:rPr>
            </w:pPr>
            <w:ins w:id="82507" w:author="pete jones" w:date="2022-01-11T16:47:00Z">
              <w:r w:rsidRPr="00910219">
                <w:rPr>
                  <w:rFonts w:ascii="Calibri" w:hAnsi="Calibri" w:cs="Calibri"/>
                  <w:color w:val="000000"/>
                  <w:sz w:val="22"/>
                  <w:szCs w:val="22"/>
                </w:rPr>
                <w:t>Circuit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76DD2313" w14:textId="77777777" w:rsidR="00910219" w:rsidRPr="00910219" w:rsidRDefault="00910219" w:rsidP="00910219">
            <w:pPr>
              <w:spacing w:before="0" w:after="0" w:line="240" w:lineRule="auto"/>
              <w:jc w:val="center"/>
              <w:rPr>
                <w:ins w:id="82508" w:author="pete jones" w:date="2022-01-11T16:47:00Z"/>
                <w:rFonts w:ascii="Calibri" w:hAnsi="Calibri" w:cs="Calibri"/>
                <w:color w:val="000000"/>
                <w:sz w:val="22"/>
                <w:szCs w:val="22"/>
              </w:rPr>
            </w:pPr>
            <w:ins w:id="82509"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C978AA3" w14:textId="77777777" w:rsidR="00910219" w:rsidRPr="00910219" w:rsidRDefault="00910219" w:rsidP="00910219">
            <w:pPr>
              <w:spacing w:before="0" w:after="0" w:line="240" w:lineRule="auto"/>
              <w:jc w:val="center"/>
              <w:rPr>
                <w:ins w:id="82510" w:author="pete jones" w:date="2022-01-11T16:47:00Z"/>
                <w:rFonts w:ascii="Calibri" w:hAnsi="Calibri" w:cs="Calibri"/>
                <w:color w:val="000000"/>
                <w:sz w:val="22"/>
                <w:szCs w:val="22"/>
              </w:rPr>
            </w:pPr>
            <w:ins w:id="82511"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7CAE5711" w14:textId="77777777" w:rsidR="00910219" w:rsidRPr="00910219" w:rsidRDefault="00910219" w:rsidP="00910219">
            <w:pPr>
              <w:spacing w:before="0" w:after="0" w:line="240" w:lineRule="auto"/>
              <w:jc w:val="center"/>
              <w:rPr>
                <w:ins w:id="82512" w:author="pete jones" w:date="2022-01-11T16:47:00Z"/>
                <w:rFonts w:ascii="Calibri" w:hAnsi="Calibri" w:cs="Calibri"/>
                <w:color w:val="000000"/>
                <w:sz w:val="22"/>
                <w:szCs w:val="22"/>
              </w:rPr>
            </w:pPr>
            <w:ins w:id="8251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4F2ECC" w14:textId="77777777" w:rsidR="00910219" w:rsidRPr="00910219" w:rsidRDefault="00910219" w:rsidP="00910219">
            <w:pPr>
              <w:spacing w:before="0" w:after="0" w:line="240" w:lineRule="auto"/>
              <w:jc w:val="center"/>
              <w:rPr>
                <w:ins w:id="82514" w:author="pete jones" w:date="2022-01-11T16:47:00Z"/>
                <w:rFonts w:ascii="Calibri" w:hAnsi="Calibri" w:cs="Calibri"/>
                <w:color w:val="000000"/>
                <w:sz w:val="22"/>
                <w:szCs w:val="22"/>
              </w:rPr>
            </w:pPr>
            <w:ins w:id="8251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C31942" w14:textId="77777777" w:rsidR="00910219" w:rsidRPr="00910219" w:rsidRDefault="00910219" w:rsidP="00910219">
            <w:pPr>
              <w:spacing w:before="0" w:after="0" w:line="240" w:lineRule="auto"/>
              <w:jc w:val="center"/>
              <w:rPr>
                <w:ins w:id="82516" w:author="pete jones" w:date="2022-01-11T16:47:00Z"/>
                <w:rFonts w:ascii="Calibri" w:hAnsi="Calibri" w:cs="Calibri"/>
                <w:color w:val="000000"/>
                <w:sz w:val="22"/>
                <w:szCs w:val="22"/>
              </w:rPr>
            </w:pPr>
            <w:ins w:id="8251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ACC7F4" w14:textId="77777777" w:rsidR="00910219" w:rsidRPr="00910219" w:rsidRDefault="00910219" w:rsidP="00910219">
            <w:pPr>
              <w:spacing w:before="0" w:after="0" w:line="240" w:lineRule="auto"/>
              <w:jc w:val="center"/>
              <w:rPr>
                <w:ins w:id="82518" w:author="pete jones" w:date="2022-01-11T16:47:00Z"/>
                <w:rFonts w:ascii="Calibri" w:hAnsi="Calibri" w:cs="Calibri"/>
                <w:color w:val="000000"/>
                <w:sz w:val="22"/>
                <w:szCs w:val="22"/>
              </w:rPr>
            </w:pPr>
            <w:ins w:id="8251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57FA05A" w14:textId="77777777" w:rsidR="00910219" w:rsidRPr="00910219" w:rsidRDefault="00910219" w:rsidP="00910219">
            <w:pPr>
              <w:spacing w:before="0" w:after="0" w:line="240" w:lineRule="auto"/>
              <w:jc w:val="center"/>
              <w:rPr>
                <w:ins w:id="82520" w:author="pete jones" w:date="2022-01-11T16:47:00Z"/>
                <w:rFonts w:ascii="Calibri" w:hAnsi="Calibri" w:cs="Calibri"/>
                <w:color w:val="000000"/>
                <w:sz w:val="22"/>
                <w:szCs w:val="22"/>
              </w:rPr>
            </w:pPr>
            <w:ins w:id="8252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C3765D2" w14:textId="77777777" w:rsidR="00910219" w:rsidRPr="00910219" w:rsidRDefault="00910219" w:rsidP="00910219">
            <w:pPr>
              <w:spacing w:before="0" w:after="0" w:line="240" w:lineRule="auto"/>
              <w:jc w:val="center"/>
              <w:rPr>
                <w:ins w:id="82522" w:author="pete jones" w:date="2022-01-11T16:47:00Z"/>
                <w:rFonts w:ascii="Calibri" w:hAnsi="Calibri" w:cs="Calibri"/>
                <w:color w:val="000000"/>
                <w:sz w:val="22"/>
                <w:szCs w:val="22"/>
              </w:rPr>
            </w:pPr>
            <w:ins w:id="8252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44A3447" w14:textId="77777777" w:rsidR="00910219" w:rsidRPr="00910219" w:rsidRDefault="00910219" w:rsidP="00910219">
            <w:pPr>
              <w:spacing w:before="0" w:after="0" w:line="240" w:lineRule="auto"/>
              <w:jc w:val="center"/>
              <w:rPr>
                <w:ins w:id="82524" w:author="pete jones" w:date="2022-01-11T16:47:00Z"/>
                <w:rFonts w:ascii="Calibri" w:hAnsi="Calibri" w:cs="Calibri"/>
                <w:color w:val="000000"/>
                <w:sz w:val="22"/>
                <w:szCs w:val="22"/>
              </w:rPr>
            </w:pPr>
            <w:ins w:id="82525"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DC485E5" w14:textId="77777777" w:rsidR="00910219" w:rsidRPr="00910219" w:rsidRDefault="00910219" w:rsidP="00910219">
            <w:pPr>
              <w:spacing w:before="0" w:after="0" w:line="240" w:lineRule="auto"/>
              <w:jc w:val="center"/>
              <w:rPr>
                <w:ins w:id="82526" w:author="pete jones" w:date="2022-01-11T16:47:00Z"/>
                <w:rFonts w:ascii="Calibri" w:hAnsi="Calibri" w:cs="Calibri"/>
                <w:color w:val="000000"/>
                <w:sz w:val="22"/>
                <w:szCs w:val="22"/>
              </w:rPr>
            </w:pPr>
            <w:ins w:id="82527" w:author="pete jones" w:date="2022-01-11T16:47:00Z">
              <w:r w:rsidRPr="00910219">
                <w:rPr>
                  <w:rFonts w:ascii="Calibri" w:hAnsi="Calibri" w:cs="Calibri"/>
                  <w:color w:val="000000"/>
                  <w:sz w:val="22"/>
                  <w:szCs w:val="22"/>
                </w:rPr>
                <w:t>50</w:t>
              </w:r>
            </w:ins>
          </w:p>
        </w:tc>
        <w:tc>
          <w:tcPr>
            <w:tcW w:w="432" w:type="dxa"/>
            <w:tcBorders>
              <w:top w:val="nil"/>
              <w:left w:val="nil"/>
              <w:bottom w:val="single" w:sz="4" w:space="0" w:color="auto"/>
              <w:right w:val="single" w:sz="4" w:space="0" w:color="auto"/>
            </w:tcBorders>
            <w:shd w:val="clear" w:color="auto" w:fill="auto"/>
            <w:noWrap/>
            <w:vAlign w:val="bottom"/>
            <w:hideMark/>
          </w:tcPr>
          <w:p w14:paraId="57519701" w14:textId="77777777" w:rsidR="00910219" w:rsidRPr="00910219" w:rsidRDefault="00910219" w:rsidP="00910219">
            <w:pPr>
              <w:spacing w:before="0" w:after="0" w:line="240" w:lineRule="auto"/>
              <w:jc w:val="center"/>
              <w:rPr>
                <w:ins w:id="82528" w:author="pete jones" w:date="2022-01-11T16:47:00Z"/>
                <w:rFonts w:ascii="Calibri" w:hAnsi="Calibri" w:cs="Calibri"/>
                <w:color w:val="000000"/>
                <w:sz w:val="22"/>
                <w:szCs w:val="22"/>
              </w:rPr>
            </w:pPr>
            <w:ins w:id="82529"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701AE205" w14:textId="77777777" w:rsidR="00910219" w:rsidRPr="00910219" w:rsidRDefault="00910219" w:rsidP="00910219">
            <w:pPr>
              <w:spacing w:before="0" w:after="0" w:line="240" w:lineRule="auto"/>
              <w:jc w:val="center"/>
              <w:rPr>
                <w:ins w:id="82530" w:author="pete jones" w:date="2022-01-11T16:47:00Z"/>
                <w:rFonts w:ascii="Calibri" w:hAnsi="Calibri" w:cs="Calibri"/>
                <w:color w:val="000000"/>
                <w:sz w:val="22"/>
                <w:szCs w:val="22"/>
              </w:rPr>
            </w:pPr>
            <w:ins w:id="82531" w:author="pete jones" w:date="2022-01-11T16:47:00Z">
              <w:r w:rsidRPr="00910219">
                <w:rPr>
                  <w:rFonts w:ascii="Calibri" w:hAnsi="Calibri" w:cs="Calibri"/>
                  <w:color w:val="000000"/>
                  <w:sz w:val="22"/>
                  <w:szCs w:val="22"/>
                </w:rPr>
                <w:t>50</w:t>
              </w:r>
            </w:ins>
          </w:p>
        </w:tc>
      </w:tr>
      <w:tr w:rsidR="00910219" w:rsidRPr="00910219" w14:paraId="5A08F67D" w14:textId="77777777" w:rsidTr="00910219">
        <w:trPr>
          <w:trHeight w:val="300"/>
          <w:ins w:id="82532"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193B0D3" w14:textId="77777777" w:rsidR="00910219" w:rsidRPr="00910219" w:rsidRDefault="00910219" w:rsidP="00910219">
            <w:pPr>
              <w:spacing w:before="0" w:after="0" w:line="240" w:lineRule="auto"/>
              <w:jc w:val="center"/>
              <w:rPr>
                <w:ins w:id="82533" w:author="pete jones" w:date="2022-01-11T16:47:00Z"/>
                <w:rFonts w:ascii="Calibri" w:hAnsi="Calibri" w:cs="Calibri"/>
                <w:color w:val="000000"/>
                <w:sz w:val="22"/>
                <w:szCs w:val="22"/>
              </w:rPr>
            </w:pPr>
            <w:ins w:id="82534" w:author="pete jones" w:date="2022-01-11T16:47:00Z">
              <w:r w:rsidRPr="00910219">
                <w:rPr>
                  <w:rFonts w:ascii="Calibri" w:hAnsi="Calibri" w:cs="Calibri"/>
                  <w:color w:val="000000"/>
                  <w:sz w:val="22"/>
                  <w:szCs w:val="22"/>
                </w:rPr>
                <w:t>6</w:t>
              </w:r>
            </w:ins>
          </w:p>
        </w:tc>
        <w:tc>
          <w:tcPr>
            <w:tcW w:w="5669" w:type="dxa"/>
            <w:tcBorders>
              <w:top w:val="nil"/>
              <w:left w:val="nil"/>
              <w:bottom w:val="single" w:sz="4" w:space="0" w:color="auto"/>
              <w:right w:val="single" w:sz="8" w:space="0" w:color="auto"/>
            </w:tcBorders>
            <w:shd w:val="clear" w:color="auto" w:fill="auto"/>
            <w:noWrap/>
            <w:vAlign w:val="bottom"/>
            <w:hideMark/>
          </w:tcPr>
          <w:p w14:paraId="49F385F0" w14:textId="77777777" w:rsidR="00910219" w:rsidRPr="00910219" w:rsidRDefault="00910219" w:rsidP="00910219">
            <w:pPr>
              <w:spacing w:before="0" w:after="0" w:line="240" w:lineRule="auto"/>
              <w:jc w:val="left"/>
              <w:rPr>
                <w:ins w:id="82535" w:author="pete jones" w:date="2022-01-11T16:47:00Z"/>
                <w:rFonts w:ascii="Calibri" w:hAnsi="Calibri" w:cs="Calibri"/>
                <w:color w:val="000000"/>
                <w:sz w:val="22"/>
                <w:szCs w:val="22"/>
              </w:rPr>
            </w:pPr>
            <w:ins w:id="82536" w:author="pete jones" w:date="2022-01-11T16:47:00Z">
              <w:r w:rsidRPr="00910219">
                <w:rPr>
                  <w:rFonts w:ascii="Calibri" w:hAnsi="Calibri" w:cs="Calibri"/>
                  <w:color w:val="000000"/>
                  <w:sz w:val="22"/>
                  <w:szCs w:val="22"/>
                </w:rPr>
                <w:t>Research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1E66289F" w14:textId="77777777" w:rsidR="00910219" w:rsidRPr="00910219" w:rsidRDefault="00910219" w:rsidP="00910219">
            <w:pPr>
              <w:spacing w:before="0" w:after="0" w:line="240" w:lineRule="auto"/>
              <w:jc w:val="center"/>
              <w:rPr>
                <w:ins w:id="82537" w:author="pete jones" w:date="2022-01-11T16:47:00Z"/>
                <w:rFonts w:ascii="Calibri" w:hAnsi="Calibri" w:cs="Calibri"/>
                <w:color w:val="000000"/>
                <w:sz w:val="22"/>
                <w:szCs w:val="22"/>
              </w:rPr>
            </w:pPr>
            <w:ins w:id="82538"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0312CD5" w14:textId="77777777" w:rsidR="00910219" w:rsidRPr="00910219" w:rsidRDefault="00910219" w:rsidP="00910219">
            <w:pPr>
              <w:spacing w:before="0" w:after="0" w:line="240" w:lineRule="auto"/>
              <w:jc w:val="center"/>
              <w:rPr>
                <w:ins w:id="82539" w:author="pete jones" w:date="2022-01-11T16:47:00Z"/>
                <w:rFonts w:ascii="Calibri" w:hAnsi="Calibri" w:cs="Calibri"/>
                <w:color w:val="000000"/>
                <w:sz w:val="22"/>
                <w:szCs w:val="22"/>
              </w:rPr>
            </w:pPr>
            <w:ins w:id="82540" w:author="pete jones" w:date="2022-01-11T16:47:00Z">
              <w:r w:rsidRPr="00910219">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0991D5C0" w14:textId="77777777" w:rsidR="00910219" w:rsidRPr="00910219" w:rsidRDefault="00910219" w:rsidP="00910219">
            <w:pPr>
              <w:spacing w:before="0" w:after="0" w:line="240" w:lineRule="auto"/>
              <w:jc w:val="center"/>
              <w:rPr>
                <w:ins w:id="82541" w:author="pete jones" w:date="2022-01-11T16:47:00Z"/>
                <w:rFonts w:ascii="Calibri" w:hAnsi="Calibri" w:cs="Calibri"/>
                <w:color w:val="000000"/>
                <w:sz w:val="22"/>
                <w:szCs w:val="22"/>
              </w:rPr>
            </w:pPr>
            <w:ins w:id="8254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C1EF95" w14:textId="77777777" w:rsidR="00910219" w:rsidRPr="00910219" w:rsidRDefault="00910219" w:rsidP="00910219">
            <w:pPr>
              <w:spacing w:before="0" w:after="0" w:line="240" w:lineRule="auto"/>
              <w:jc w:val="center"/>
              <w:rPr>
                <w:ins w:id="82543" w:author="pete jones" w:date="2022-01-11T16:47:00Z"/>
                <w:rFonts w:ascii="Calibri" w:hAnsi="Calibri" w:cs="Calibri"/>
                <w:color w:val="000000"/>
                <w:sz w:val="22"/>
                <w:szCs w:val="22"/>
              </w:rPr>
            </w:pPr>
            <w:ins w:id="8254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D10EFE3" w14:textId="77777777" w:rsidR="00910219" w:rsidRPr="00910219" w:rsidRDefault="00910219" w:rsidP="00910219">
            <w:pPr>
              <w:spacing w:before="0" w:after="0" w:line="240" w:lineRule="auto"/>
              <w:jc w:val="center"/>
              <w:rPr>
                <w:ins w:id="82545" w:author="pete jones" w:date="2022-01-11T16:47:00Z"/>
                <w:rFonts w:ascii="Calibri" w:hAnsi="Calibri" w:cs="Calibri"/>
                <w:color w:val="000000"/>
                <w:sz w:val="22"/>
                <w:szCs w:val="22"/>
              </w:rPr>
            </w:pPr>
            <w:ins w:id="8254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DCF9940" w14:textId="77777777" w:rsidR="00910219" w:rsidRPr="00910219" w:rsidRDefault="00910219" w:rsidP="00910219">
            <w:pPr>
              <w:spacing w:before="0" w:after="0" w:line="240" w:lineRule="auto"/>
              <w:jc w:val="center"/>
              <w:rPr>
                <w:ins w:id="82547" w:author="pete jones" w:date="2022-01-11T16:47:00Z"/>
                <w:rFonts w:ascii="Calibri" w:hAnsi="Calibri" w:cs="Calibri"/>
                <w:color w:val="000000"/>
                <w:sz w:val="22"/>
                <w:szCs w:val="22"/>
              </w:rPr>
            </w:pPr>
            <w:ins w:id="82548"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0371886" w14:textId="77777777" w:rsidR="00910219" w:rsidRPr="00910219" w:rsidRDefault="00910219" w:rsidP="00910219">
            <w:pPr>
              <w:spacing w:before="0" w:after="0" w:line="240" w:lineRule="auto"/>
              <w:jc w:val="center"/>
              <w:rPr>
                <w:ins w:id="82549" w:author="pete jones" w:date="2022-01-11T16:47:00Z"/>
                <w:rFonts w:ascii="Calibri" w:hAnsi="Calibri" w:cs="Calibri"/>
                <w:color w:val="000000"/>
                <w:sz w:val="22"/>
                <w:szCs w:val="22"/>
              </w:rPr>
            </w:pPr>
            <w:ins w:id="8255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CB49236" w14:textId="77777777" w:rsidR="00910219" w:rsidRPr="00910219" w:rsidRDefault="00910219" w:rsidP="00910219">
            <w:pPr>
              <w:spacing w:before="0" w:after="0" w:line="240" w:lineRule="auto"/>
              <w:jc w:val="center"/>
              <w:rPr>
                <w:ins w:id="82551" w:author="pete jones" w:date="2022-01-11T16:47:00Z"/>
                <w:rFonts w:ascii="Calibri" w:hAnsi="Calibri" w:cs="Calibri"/>
                <w:color w:val="000000"/>
                <w:sz w:val="22"/>
                <w:szCs w:val="22"/>
              </w:rPr>
            </w:pPr>
            <w:ins w:id="8255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65A1109" w14:textId="77777777" w:rsidR="00910219" w:rsidRPr="00910219" w:rsidRDefault="00910219" w:rsidP="00910219">
            <w:pPr>
              <w:spacing w:before="0" w:after="0" w:line="240" w:lineRule="auto"/>
              <w:jc w:val="center"/>
              <w:rPr>
                <w:ins w:id="82553" w:author="pete jones" w:date="2022-01-11T16:47:00Z"/>
                <w:rFonts w:ascii="Calibri" w:hAnsi="Calibri" w:cs="Calibri"/>
                <w:color w:val="000000"/>
                <w:sz w:val="22"/>
                <w:szCs w:val="22"/>
              </w:rPr>
            </w:pPr>
            <w:ins w:id="82554"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84C63EF" w14:textId="77777777" w:rsidR="00910219" w:rsidRPr="00910219" w:rsidRDefault="00910219" w:rsidP="00910219">
            <w:pPr>
              <w:spacing w:before="0" w:after="0" w:line="240" w:lineRule="auto"/>
              <w:jc w:val="center"/>
              <w:rPr>
                <w:ins w:id="82555" w:author="pete jones" w:date="2022-01-11T16:47:00Z"/>
                <w:rFonts w:ascii="Calibri" w:hAnsi="Calibri" w:cs="Calibri"/>
                <w:color w:val="000000"/>
                <w:sz w:val="22"/>
                <w:szCs w:val="22"/>
              </w:rPr>
            </w:pPr>
            <w:ins w:id="8255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5A27D3F" w14:textId="77777777" w:rsidR="00910219" w:rsidRPr="00910219" w:rsidRDefault="00910219" w:rsidP="00910219">
            <w:pPr>
              <w:spacing w:before="0" w:after="0" w:line="240" w:lineRule="auto"/>
              <w:jc w:val="center"/>
              <w:rPr>
                <w:ins w:id="82557" w:author="pete jones" w:date="2022-01-11T16:47:00Z"/>
                <w:rFonts w:ascii="Calibri" w:hAnsi="Calibri" w:cs="Calibri"/>
                <w:color w:val="000000"/>
                <w:sz w:val="22"/>
                <w:szCs w:val="22"/>
              </w:rPr>
            </w:pPr>
            <w:ins w:id="82558" w:author="pete jones" w:date="2022-01-11T16:47:00Z">
              <w:r w:rsidRPr="00910219">
                <w:rPr>
                  <w:rFonts w:ascii="Calibri" w:hAnsi="Calibri" w:cs="Calibri"/>
                  <w:color w:val="000000"/>
                  <w:sz w:val="22"/>
                  <w:szCs w:val="22"/>
                </w:rPr>
                <w:t>20</w:t>
              </w:r>
            </w:ins>
          </w:p>
        </w:tc>
        <w:tc>
          <w:tcPr>
            <w:tcW w:w="438" w:type="dxa"/>
            <w:tcBorders>
              <w:top w:val="nil"/>
              <w:left w:val="nil"/>
              <w:bottom w:val="single" w:sz="4" w:space="0" w:color="auto"/>
              <w:right w:val="single" w:sz="8" w:space="0" w:color="auto"/>
            </w:tcBorders>
            <w:shd w:val="clear" w:color="auto" w:fill="auto"/>
            <w:noWrap/>
            <w:vAlign w:val="bottom"/>
            <w:hideMark/>
          </w:tcPr>
          <w:p w14:paraId="75ABC747" w14:textId="77777777" w:rsidR="00910219" w:rsidRPr="00910219" w:rsidRDefault="00910219" w:rsidP="00910219">
            <w:pPr>
              <w:spacing w:before="0" w:after="0" w:line="240" w:lineRule="auto"/>
              <w:jc w:val="center"/>
              <w:rPr>
                <w:ins w:id="82559" w:author="pete jones" w:date="2022-01-11T16:47:00Z"/>
                <w:rFonts w:ascii="Calibri" w:hAnsi="Calibri" w:cs="Calibri"/>
                <w:color w:val="000000"/>
                <w:sz w:val="22"/>
                <w:szCs w:val="22"/>
              </w:rPr>
            </w:pPr>
            <w:ins w:id="82560" w:author="pete jones" w:date="2022-01-11T16:47:00Z">
              <w:r w:rsidRPr="00910219">
                <w:rPr>
                  <w:rFonts w:ascii="Calibri" w:hAnsi="Calibri" w:cs="Calibri"/>
                  <w:color w:val="000000"/>
                  <w:sz w:val="22"/>
                  <w:szCs w:val="22"/>
                </w:rPr>
                <w:t>80</w:t>
              </w:r>
            </w:ins>
          </w:p>
        </w:tc>
      </w:tr>
      <w:tr w:rsidR="00910219" w:rsidRPr="00910219" w14:paraId="1E723C40" w14:textId="77777777" w:rsidTr="00910219">
        <w:trPr>
          <w:trHeight w:val="300"/>
          <w:ins w:id="82561"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4E4F174" w14:textId="77777777" w:rsidR="00910219" w:rsidRPr="00910219" w:rsidRDefault="00910219" w:rsidP="00910219">
            <w:pPr>
              <w:spacing w:before="0" w:after="0" w:line="240" w:lineRule="auto"/>
              <w:jc w:val="center"/>
              <w:rPr>
                <w:ins w:id="82562" w:author="pete jones" w:date="2022-01-11T16:47:00Z"/>
                <w:rFonts w:ascii="Calibri" w:hAnsi="Calibri" w:cs="Calibri"/>
                <w:color w:val="000000"/>
                <w:sz w:val="22"/>
                <w:szCs w:val="22"/>
              </w:rPr>
            </w:pPr>
            <w:ins w:id="82563" w:author="pete jones" w:date="2022-01-11T16:47:00Z">
              <w:r w:rsidRPr="00910219">
                <w:rPr>
                  <w:rFonts w:ascii="Calibri" w:hAnsi="Calibri" w:cs="Calibri"/>
                  <w:color w:val="000000"/>
                  <w:sz w:val="22"/>
                  <w:szCs w:val="22"/>
                </w:rPr>
                <w:t>6</w:t>
              </w:r>
            </w:ins>
          </w:p>
        </w:tc>
        <w:tc>
          <w:tcPr>
            <w:tcW w:w="5669" w:type="dxa"/>
            <w:tcBorders>
              <w:top w:val="nil"/>
              <w:left w:val="nil"/>
              <w:bottom w:val="single" w:sz="4" w:space="0" w:color="auto"/>
              <w:right w:val="single" w:sz="8" w:space="0" w:color="auto"/>
            </w:tcBorders>
            <w:shd w:val="clear" w:color="auto" w:fill="auto"/>
            <w:noWrap/>
            <w:vAlign w:val="bottom"/>
            <w:hideMark/>
          </w:tcPr>
          <w:p w14:paraId="7E0FB306" w14:textId="77777777" w:rsidR="00910219" w:rsidRPr="00910219" w:rsidRDefault="00910219" w:rsidP="00910219">
            <w:pPr>
              <w:spacing w:before="0" w:after="0" w:line="240" w:lineRule="auto"/>
              <w:jc w:val="left"/>
              <w:rPr>
                <w:ins w:id="82564" w:author="pete jones" w:date="2022-01-11T16:47:00Z"/>
                <w:rFonts w:ascii="Calibri" w:hAnsi="Calibri" w:cs="Calibri"/>
                <w:color w:val="000000"/>
                <w:sz w:val="22"/>
                <w:szCs w:val="22"/>
              </w:rPr>
            </w:pPr>
            <w:ins w:id="82565" w:author="pete jones" w:date="2022-01-11T16:47:00Z">
              <w:r w:rsidRPr="00910219">
                <w:rPr>
                  <w:rFonts w:ascii="Calibri" w:hAnsi="Calibri" w:cs="Calibri"/>
                  <w:color w:val="000000"/>
                  <w:sz w:val="22"/>
                  <w:szCs w:val="22"/>
                </w:rPr>
                <w:t>Manufacturing Optimisation</w:t>
              </w:r>
            </w:ins>
          </w:p>
        </w:tc>
        <w:tc>
          <w:tcPr>
            <w:tcW w:w="432" w:type="dxa"/>
            <w:tcBorders>
              <w:top w:val="nil"/>
              <w:left w:val="nil"/>
              <w:bottom w:val="single" w:sz="4" w:space="0" w:color="auto"/>
              <w:right w:val="single" w:sz="4" w:space="0" w:color="auto"/>
            </w:tcBorders>
            <w:shd w:val="clear" w:color="auto" w:fill="auto"/>
            <w:noWrap/>
            <w:vAlign w:val="bottom"/>
            <w:hideMark/>
          </w:tcPr>
          <w:p w14:paraId="3B53DCC0" w14:textId="77777777" w:rsidR="00910219" w:rsidRPr="00910219" w:rsidRDefault="00910219" w:rsidP="00910219">
            <w:pPr>
              <w:spacing w:before="0" w:after="0" w:line="240" w:lineRule="auto"/>
              <w:jc w:val="center"/>
              <w:rPr>
                <w:ins w:id="82566" w:author="pete jones" w:date="2022-01-11T16:47:00Z"/>
                <w:rFonts w:ascii="Calibri" w:hAnsi="Calibri" w:cs="Calibri"/>
                <w:color w:val="000000"/>
                <w:sz w:val="22"/>
                <w:szCs w:val="22"/>
              </w:rPr>
            </w:pPr>
            <w:ins w:id="82567"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B487710" w14:textId="77777777" w:rsidR="00910219" w:rsidRPr="00910219" w:rsidRDefault="00910219" w:rsidP="00910219">
            <w:pPr>
              <w:spacing w:before="0" w:after="0" w:line="240" w:lineRule="auto"/>
              <w:jc w:val="center"/>
              <w:rPr>
                <w:ins w:id="82568" w:author="pete jones" w:date="2022-01-11T16:47:00Z"/>
                <w:rFonts w:ascii="Calibri" w:hAnsi="Calibri" w:cs="Calibri"/>
                <w:color w:val="000000"/>
                <w:sz w:val="22"/>
                <w:szCs w:val="22"/>
              </w:rPr>
            </w:pPr>
            <w:ins w:id="82569"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460C54F6" w14:textId="77777777" w:rsidR="00910219" w:rsidRPr="00910219" w:rsidRDefault="00910219" w:rsidP="00910219">
            <w:pPr>
              <w:spacing w:before="0" w:after="0" w:line="240" w:lineRule="auto"/>
              <w:jc w:val="center"/>
              <w:rPr>
                <w:ins w:id="82570" w:author="pete jones" w:date="2022-01-11T16:47:00Z"/>
                <w:rFonts w:ascii="Calibri" w:hAnsi="Calibri" w:cs="Calibri"/>
                <w:color w:val="000000"/>
                <w:sz w:val="22"/>
                <w:szCs w:val="22"/>
              </w:rPr>
            </w:pPr>
            <w:ins w:id="8257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244B64" w14:textId="77777777" w:rsidR="00910219" w:rsidRPr="00910219" w:rsidRDefault="00910219" w:rsidP="00910219">
            <w:pPr>
              <w:spacing w:before="0" w:after="0" w:line="240" w:lineRule="auto"/>
              <w:jc w:val="center"/>
              <w:rPr>
                <w:ins w:id="82572" w:author="pete jones" w:date="2022-01-11T16:47:00Z"/>
                <w:rFonts w:ascii="Calibri" w:hAnsi="Calibri" w:cs="Calibri"/>
                <w:color w:val="000000"/>
                <w:sz w:val="22"/>
                <w:szCs w:val="22"/>
              </w:rPr>
            </w:pPr>
            <w:ins w:id="8257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6D15FE" w14:textId="77777777" w:rsidR="00910219" w:rsidRPr="00910219" w:rsidRDefault="00910219" w:rsidP="00910219">
            <w:pPr>
              <w:spacing w:before="0" w:after="0" w:line="240" w:lineRule="auto"/>
              <w:jc w:val="center"/>
              <w:rPr>
                <w:ins w:id="82574" w:author="pete jones" w:date="2022-01-11T16:47:00Z"/>
                <w:rFonts w:ascii="Calibri" w:hAnsi="Calibri" w:cs="Calibri"/>
                <w:color w:val="000000"/>
                <w:sz w:val="22"/>
                <w:szCs w:val="22"/>
              </w:rPr>
            </w:pPr>
            <w:ins w:id="8257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F182DE" w14:textId="77777777" w:rsidR="00910219" w:rsidRPr="00910219" w:rsidRDefault="00910219" w:rsidP="00910219">
            <w:pPr>
              <w:spacing w:before="0" w:after="0" w:line="240" w:lineRule="auto"/>
              <w:jc w:val="center"/>
              <w:rPr>
                <w:ins w:id="82576" w:author="pete jones" w:date="2022-01-11T16:47:00Z"/>
                <w:rFonts w:ascii="Calibri" w:hAnsi="Calibri" w:cs="Calibri"/>
                <w:color w:val="000000"/>
                <w:sz w:val="22"/>
                <w:szCs w:val="22"/>
              </w:rPr>
            </w:pPr>
            <w:ins w:id="82577"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036776F" w14:textId="77777777" w:rsidR="00910219" w:rsidRPr="00910219" w:rsidRDefault="00910219" w:rsidP="00910219">
            <w:pPr>
              <w:spacing w:before="0" w:after="0" w:line="240" w:lineRule="auto"/>
              <w:jc w:val="center"/>
              <w:rPr>
                <w:ins w:id="82578" w:author="pete jones" w:date="2022-01-11T16:47:00Z"/>
                <w:rFonts w:ascii="Calibri" w:hAnsi="Calibri" w:cs="Calibri"/>
                <w:color w:val="000000"/>
                <w:sz w:val="22"/>
                <w:szCs w:val="22"/>
              </w:rPr>
            </w:pPr>
            <w:ins w:id="8257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490AFAB" w14:textId="77777777" w:rsidR="00910219" w:rsidRPr="00910219" w:rsidRDefault="00910219" w:rsidP="00910219">
            <w:pPr>
              <w:spacing w:before="0" w:after="0" w:line="240" w:lineRule="auto"/>
              <w:jc w:val="center"/>
              <w:rPr>
                <w:ins w:id="82580" w:author="pete jones" w:date="2022-01-11T16:47:00Z"/>
                <w:rFonts w:ascii="Calibri" w:hAnsi="Calibri" w:cs="Calibri"/>
                <w:color w:val="000000"/>
                <w:sz w:val="22"/>
                <w:szCs w:val="22"/>
              </w:rPr>
            </w:pPr>
            <w:ins w:id="8258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1DB024DD" w14:textId="77777777" w:rsidR="00910219" w:rsidRPr="00910219" w:rsidRDefault="00910219" w:rsidP="00910219">
            <w:pPr>
              <w:spacing w:before="0" w:after="0" w:line="240" w:lineRule="auto"/>
              <w:jc w:val="center"/>
              <w:rPr>
                <w:ins w:id="82582" w:author="pete jones" w:date="2022-01-11T16:47:00Z"/>
                <w:rFonts w:ascii="Calibri" w:hAnsi="Calibri" w:cs="Calibri"/>
                <w:color w:val="000000"/>
                <w:sz w:val="22"/>
                <w:szCs w:val="22"/>
              </w:rPr>
            </w:pPr>
            <w:ins w:id="8258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98301CA" w14:textId="77777777" w:rsidR="00910219" w:rsidRPr="00910219" w:rsidRDefault="00910219" w:rsidP="00910219">
            <w:pPr>
              <w:spacing w:before="0" w:after="0" w:line="240" w:lineRule="auto"/>
              <w:jc w:val="center"/>
              <w:rPr>
                <w:ins w:id="82584" w:author="pete jones" w:date="2022-01-11T16:47:00Z"/>
                <w:rFonts w:ascii="Calibri" w:hAnsi="Calibri" w:cs="Calibri"/>
                <w:color w:val="000000"/>
                <w:sz w:val="22"/>
                <w:szCs w:val="22"/>
              </w:rPr>
            </w:pPr>
            <w:ins w:id="82585" w:author="pete jones" w:date="2022-01-11T16:47:00Z">
              <w:r w:rsidRPr="00910219">
                <w:rPr>
                  <w:rFonts w:ascii="Calibri" w:hAnsi="Calibri" w:cs="Calibri"/>
                  <w:color w:val="000000"/>
                  <w:sz w:val="22"/>
                  <w:szCs w:val="22"/>
                </w:rPr>
                <w:t>100</w:t>
              </w:r>
            </w:ins>
          </w:p>
        </w:tc>
        <w:tc>
          <w:tcPr>
            <w:tcW w:w="432" w:type="dxa"/>
            <w:tcBorders>
              <w:top w:val="nil"/>
              <w:left w:val="nil"/>
              <w:bottom w:val="single" w:sz="4" w:space="0" w:color="auto"/>
              <w:right w:val="single" w:sz="4" w:space="0" w:color="auto"/>
            </w:tcBorders>
            <w:shd w:val="clear" w:color="auto" w:fill="auto"/>
            <w:noWrap/>
            <w:vAlign w:val="bottom"/>
            <w:hideMark/>
          </w:tcPr>
          <w:p w14:paraId="01E84B26" w14:textId="77777777" w:rsidR="00910219" w:rsidRPr="00910219" w:rsidRDefault="00910219" w:rsidP="00910219">
            <w:pPr>
              <w:spacing w:before="0" w:after="0" w:line="240" w:lineRule="auto"/>
              <w:jc w:val="center"/>
              <w:rPr>
                <w:ins w:id="82586" w:author="pete jones" w:date="2022-01-11T16:47:00Z"/>
                <w:rFonts w:ascii="Calibri" w:hAnsi="Calibri" w:cs="Calibri"/>
                <w:color w:val="000000"/>
                <w:sz w:val="22"/>
                <w:szCs w:val="22"/>
              </w:rPr>
            </w:pPr>
            <w:ins w:id="82587"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47979D16" w14:textId="77777777" w:rsidR="00910219" w:rsidRPr="00910219" w:rsidRDefault="00910219" w:rsidP="00910219">
            <w:pPr>
              <w:spacing w:before="0" w:after="0" w:line="240" w:lineRule="auto"/>
              <w:jc w:val="center"/>
              <w:rPr>
                <w:ins w:id="82588" w:author="pete jones" w:date="2022-01-11T16:47:00Z"/>
                <w:rFonts w:ascii="Calibri" w:hAnsi="Calibri" w:cs="Calibri"/>
                <w:color w:val="000000"/>
                <w:sz w:val="22"/>
                <w:szCs w:val="22"/>
              </w:rPr>
            </w:pPr>
            <w:ins w:id="82589" w:author="pete jones" w:date="2022-01-11T16:47:00Z">
              <w:r w:rsidRPr="00910219">
                <w:rPr>
                  <w:rFonts w:ascii="Calibri" w:hAnsi="Calibri" w:cs="Calibri"/>
                  <w:color w:val="000000"/>
                  <w:sz w:val="22"/>
                  <w:szCs w:val="22"/>
                </w:rPr>
                <w:t> </w:t>
              </w:r>
            </w:ins>
          </w:p>
        </w:tc>
      </w:tr>
      <w:tr w:rsidR="00910219" w:rsidRPr="00910219" w14:paraId="018EC9F7" w14:textId="77777777" w:rsidTr="00910219">
        <w:trPr>
          <w:trHeight w:val="300"/>
          <w:ins w:id="82590"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F7E12E8" w14:textId="77777777" w:rsidR="00910219" w:rsidRPr="00910219" w:rsidRDefault="00910219" w:rsidP="00910219">
            <w:pPr>
              <w:spacing w:before="0" w:after="0" w:line="240" w:lineRule="auto"/>
              <w:jc w:val="center"/>
              <w:rPr>
                <w:ins w:id="82591" w:author="pete jones" w:date="2022-01-11T16:47:00Z"/>
                <w:rFonts w:ascii="Calibri" w:hAnsi="Calibri" w:cs="Calibri"/>
                <w:color w:val="000000"/>
                <w:sz w:val="22"/>
                <w:szCs w:val="22"/>
              </w:rPr>
            </w:pPr>
            <w:ins w:id="82592" w:author="pete jones" w:date="2022-01-11T16:47:00Z">
              <w:r w:rsidRPr="00910219">
                <w:rPr>
                  <w:rFonts w:ascii="Calibri" w:hAnsi="Calibri" w:cs="Calibri"/>
                  <w:color w:val="000000"/>
                  <w:sz w:val="22"/>
                  <w:szCs w:val="22"/>
                </w:rPr>
                <w:lastRenderedPageBreak/>
                <w:t>6</w:t>
              </w:r>
            </w:ins>
          </w:p>
        </w:tc>
        <w:tc>
          <w:tcPr>
            <w:tcW w:w="5669" w:type="dxa"/>
            <w:tcBorders>
              <w:top w:val="nil"/>
              <w:left w:val="nil"/>
              <w:bottom w:val="single" w:sz="4" w:space="0" w:color="auto"/>
              <w:right w:val="single" w:sz="8" w:space="0" w:color="auto"/>
            </w:tcBorders>
            <w:shd w:val="clear" w:color="auto" w:fill="auto"/>
            <w:noWrap/>
            <w:vAlign w:val="bottom"/>
            <w:hideMark/>
          </w:tcPr>
          <w:p w14:paraId="42A815D7" w14:textId="77777777" w:rsidR="00910219" w:rsidRPr="00910219" w:rsidRDefault="00910219" w:rsidP="00910219">
            <w:pPr>
              <w:spacing w:before="0" w:after="0" w:line="240" w:lineRule="auto"/>
              <w:jc w:val="left"/>
              <w:rPr>
                <w:ins w:id="82593" w:author="pete jones" w:date="2022-01-11T16:47:00Z"/>
                <w:rFonts w:ascii="Calibri" w:hAnsi="Calibri" w:cs="Calibri"/>
                <w:color w:val="000000"/>
                <w:sz w:val="22"/>
                <w:szCs w:val="22"/>
              </w:rPr>
            </w:pPr>
            <w:ins w:id="82594" w:author="pete jones" w:date="2022-01-11T16:47:00Z">
              <w:r w:rsidRPr="00910219">
                <w:rPr>
                  <w:rFonts w:ascii="Calibri" w:hAnsi="Calibri" w:cs="Calibri"/>
                  <w:color w:val="000000"/>
                  <w:sz w:val="22"/>
                  <w:szCs w:val="22"/>
                </w:rPr>
                <w:t>Engineering Management</w:t>
              </w:r>
            </w:ins>
          </w:p>
        </w:tc>
        <w:tc>
          <w:tcPr>
            <w:tcW w:w="432" w:type="dxa"/>
            <w:tcBorders>
              <w:top w:val="nil"/>
              <w:left w:val="nil"/>
              <w:bottom w:val="single" w:sz="4" w:space="0" w:color="auto"/>
              <w:right w:val="single" w:sz="4" w:space="0" w:color="auto"/>
            </w:tcBorders>
            <w:shd w:val="clear" w:color="auto" w:fill="auto"/>
            <w:noWrap/>
            <w:vAlign w:val="bottom"/>
            <w:hideMark/>
          </w:tcPr>
          <w:p w14:paraId="455A9E7D" w14:textId="77777777" w:rsidR="00910219" w:rsidRPr="00910219" w:rsidRDefault="00910219" w:rsidP="00910219">
            <w:pPr>
              <w:spacing w:before="0" w:after="0" w:line="240" w:lineRule="auto"/>
              <w:jc w:val="center"/>
              <w:rPr>
                <w:ins w:id="82595" w:author="pete jones" w:date="2022-01-11T16:47:00Z"/>
                <w:rFonts w:ascii="Calibri" w:hAnsi="Calibri" w:cs="Calibri"/>
                <w:color w:val="000000"/>
                <w:sz w:val="22"/>
                <w:szCs w:val="22"/>
              </w:rPr>
            </w:pPr>
            <w:ins w:id="82596"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07F02E4" w14:textId="77777777" w:rsidR="00910219" w:rsidRPr="00910219" w:rsidRDefault="00910219" w:rsidP="00910219">
            <w:pPr>
              <w:spacing w:before="0" w:after="0" w:line="240" w:lineRule="auto"/>
              <w:jc w:val="center"/>
              <w:rPr>
                <w:ins w:id="82597" w:author="pete jones" w:date="2022-01-11T16:47:00Z"/>
                <w:rFonts w:ascii="Calibri" w:hAnsi="Calibri" w:cs="Calibri"/>
                <w:color w:val="000000"/>
                <w:sz w:val="22"/>
                <w:szCs w:val="22"/>
              </w:rPr>
            </w:pPr>
            <w:ins w:id="82598"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39ECABB" w14:textId="77777777" w:rsidR="00910219" w:rsidRPr="00910219" w:rsidRDefault="00910219" w:rsidP="00910219">
            <w:pPr>
              <w:spacing w:before="0" w:after="0" w:line="240" w:lineRule="auto"/>
              <w:jc w:val="center"/>
              <w:rPr>
                <w:ins w:id="82599" w:author="pete jones" w:date="2022-01-11T16:47:00Z"/>
                <w:rFonts w:ascii="Calibri" w:hAnsi="Calibri" w:cs="Calibri"/>
                <w:color w:val="000000"/>
                <w:sz w:val="22"/>
                <w:szCs w:val="22"/>
              </w:rPr>
            </w:pPr>
            <w:ins w:id="8260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D442F8" w14:textId="77777777" w:rsidR="00910219" w:rsidRPr="00910219" w:rsidRDefault="00910219" w:rsidP="00910219">
            <w:pPr>
              <w:spacing w:before="0" w:after="0" w:line="240" w:lineRule="auto"/>
              <w:jc w:val="center"/>
              <w:rPr>
                <w:ins w:id="82601" w:author="pete jones" w:date="2022-01-11T16:47:00Z"/>
                <w:rFonts w:ascii="Calibri" w:hAnsi="Calibri" w:cs="Calibri"/>
                <w:color w:val="000000"/>
                <w:sz w:val="22"/>
                <w:szCs w:val="22"/>
              </w:rPr>
            </w:pPr>
            <w:ins w:id="8260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31A1889" w14:textId="77777777" w:rsidR="00910219" w:rsidRPr="00910219" w:rsidRDefault="00910219" w:rsidP="00910219">
            <w:pPr>
              <w:spacing w:before="0" w:after="0" w:line="240" w:lineRule="auto"/>
              <w:jc w:val="center"/>
              <w:rPr>
                <w:ins w:id="82603" w:author="pete jones" w:date="2022-01-11T16:47:00Z"/>
                <w:rFonts w:ascii="Calibri" w:hAnsi="Calibri" w:cs="Calibri"/>
                <w:color w:val="000000"/>
                <w:sz w:val="22"/>
                <w:szCs w:val="22"/>
              </w:rPr>
            </w:pPr>
            <w:ins w:id="8260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2BFD97" w14:textId="77777777" w:rsidR="00910219" w:rsidRPr="00910219" w:rsidRDefault="00910219" w:rsidP="00910219">
            <w:pPr>
              <w:spacing w:before="0" w:after="0" w:line="240" w:lineRule="auto"/>
              <w:jc w:val="center"/>
              <w:rPr>
                <w:ins w:id="82605" w:author="pete jones" w:date="2022-01-11T16:47:00Z"/>
                <w:rFonts w:ascii="Calibri" w:hAnsi="Calibri" w:cs="Calibri"/>
                <w:color w:val="000000"/>
                <w:sz w:val="22"/>
                <w:szCs w:val="22"/>
              </w:rPr>
            </w:pPr>
            <w:ins w:id="8260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1AC37B6" w14:textId="77777777" w:rsidR="00910219" w:rsidRPr="00910219" w:rsidRDefault="00910219" w:rsidP="00910219">
            <w:pPr>
              <w:spacing w:before="0" w:after="0" w:line="240" w:lineRule="auto"/>
              <w:jc w:val="center"/>
              <w:rPr>
                <w:ins w:id="82607" w:author="pete jones" w:date="2022-01-11T16:47:00Z"/>
                <w:rFonts w:ascii="Calibri" w:hAnsi="Calibri" w:cs="Calibri"/>
                <w:color w:val="000000"/>
                <w:sz w:val="22"/>
                <w:szCs w:val="22"/>
              </w:rPr>
            </w:pPr>
            <w:ins w:id="82608"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6E22140" w14:textId="77777777" w:rsidR="00910219" w:rsidRPr="00910219" w:rsidRDefault="00910219" w:rsidP="00910219">
            <w:pPr>
              <w:spacing w:before="0" w:after="0" w:line="240" w:lineRule="auto"/>
              <w:jc w:val="center"/>
              <w:rPr>
                <w:ins w:id="82609" w:author="pete jones" w:date="2022-01-11T16:47:00Z"/>
                <w:rFonts w:ascii="Calibri" w:hAnsi="Calibri" w:cs="Calibri"/>
                <w:color w:val="000000"/>
                <w:sz w:val="22"/>
                <w:szCs w:val="22"/>
              </w:rPr>
            </w:pPr>
            <w:ins w:id="8261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1C226FD1" w14:textId="77777777" w:rsidR="00910219" w:rsidRPr="00910219" w:rsidRDefault="00910219" w:rsidP="00910219">
            <w:pPr>
              <w:spacing w:before="0" w:after="0" w:line="240" w:lineRule="auto"/>
              <w:jc w:val="center"/>
              <w:rPr>
                <w:ins w:id="82611" w:author="pete jones" w:date="2022-01-11T16:47:00Z"/>
                <w:rFonts w:ascii="Calibri" w:hAnsi="Calibri" w:cs="Calibri"/>
                <w:color w:val="000000"/>
                <w:sz w:val="22"/>
                <w:szCs w:val="22"/>
              </w:rPr>
            </w:pPr>
            <w:ins w:id="82612"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028570D" w14:textId="77777777" w:rsidR="00910219" w:rsidRPr="00910219" w:rsidRDefault="00910219" w:rsidP="00910219">
            <w:pPr>
              <w:spacing w:before="0" w:after="0" w:line="240" w:lineRule="auto"/>
              <w:jc w:val="center"/>
              <w:rPr>
                <w:ins w:id="82613" w:author="pete jones" w:date="2022-01-11T16:47:00Z"/>
                <w:rFonts w:ascii="Calibri" w:hAnsi="Calibri" w:cs="Calibri"/>
                <w:color w:val="000000"/>
                <w:sz w:val="22"/>
                <w:szCs w:val="22"/>
              </w:rPr>
            </w:pPr>
            <w:ins w:id="82614" w:author="pete jones" w:date="2022-01-11T16:47:00Z">
              <w:r w:rsidRPr="00910219">
                <w:rPr>
                  <w:rFonts w:ascii="Calibri" w:hAnsi="Calibri" w:cs="Calibri"/>
                  <w:color w:val="000000"/>
                  <w:sz w:val="22"/>
                  <w:szCs w:val="22"/>
                </w:rPr>
                <w:t>25</w:t>
              </w:r>
            </w:ins>
          </w:p>
        </w:tc>
        <w:tc>
          <w:tcPr>
            <w:tcW w:w="432" w:type="dxa"/>
            <w:tcBorders>
              <w:top w:val="nil"/>
              <w:left w:val="nil"/>
              <w:bottom w:val="single" w:sz="4" w:space="0" w:color="auto"/>
              <w:right w:val="single" w:sz="4" w:space="0" w:color="auto"/>
            </w:tcBorders>
            <w:shd w:val="clear" w:color="auto" w:fill="auto"/>
            <w:noWrap/>
            <w:vAlign w:val="bottom"/>
            <w:hideMark/>
          </w:tcPr>
          <w:p w14:paraId="56A07B6B" w14:textId="77777777" w:rsidR="00910219" w:rsidRPr="00910219" w:rsidRDefault="00910219" w:rsidP="00910219">
            <w:pPr>
              <w:spacing w:before="0" w:after="0" w:line="240" w:lineRule="auto"/>
              <w:jc w:val="center"/>
              <w:rPr>
                <w:ins w:id="82615" w:author="pete jones" w:date="2022-01-11T16:47:00Z"/>
                <w:rFonts w:ascii="Calibri" w:hAnsi="Calibri" w:cs="Calibri"/>
                <w:color w:val="000000"/>
                <w:sz w:val="22"/>
                <w:szCs w:val="22"/>
              </w:rPr>
            </w:pPr>
            <w:ins w:id="82616"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65AB8EB6" w14:textId="77777777" w:rsidR="00910219" w:rsidRPr="00910219" w:rsidRDefault="00910219" w:rsidP="00910219">
            <w:pPr>
              <w:spacing w:before="0" w:after="0" w:line="240" w:lineRule="auto"/>
              <w:jc w:val="center"/>
              <w:rPr>
                <w:ins w:id="82617" w:author="pete jones" w:date="2022-01-11T16:47:00Z"/>
                <w:rFonts w:ascii="Calibri" w:hAnsi="Calibri" w:cs="Calibri"/>
                <w:color w:val="000000"/>
                <w:sz w:val="22"/>
                <w:szCs w:val="22"/>
              </w:rPr>
            </w:pPr>
            <w:ins w:id="82618" w:author="pete jones" w:date="2022-01-11T16:47:00Z">
              <w:r w:rsidRPr="00910219">
                <w:rPr>
                  <w:rFonts w:ascii="Calibri" w:hAnsi="Calibri" w:cs="Calibri"/>
                  <w:color w:val="000000"/>
                  <w:sz w:val="22"/>
                  <w:szCs w:val="22"/>
                </w:rPr>
                <w:t>75</w:t>
              </w:r>
            </w:ins>
          </w:p>
        </w:tc>
      </w:tr>
      <w:tr w:rsidR="00910219" w:rsidRPr="00910219" w14:paraId="34B23957" w14:textId="77777777" w:rsidTr="00910219">
        <w:trPr>
          <w:trHeight w:val="300"/>
          <w:ins w:id="82619"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DE6C725" w14:textId="77777777" w:rsidR="00910219" w:rsidRPr="00910219" w:rsidRDefault="00910219" w:rsidP="00910219">
            <w:pPr>
              <w:spacing w:before="0" w:after="0" w:line="240" w:lineRule="auto"/>
              <w:jc w:val="center"/>
              <w:rPr>
                <w:ins w:id="82620" w:author="pete jones" w:date="2022-01-11T16:47:00Z"/>
                <w:rFonts w:ascii="Calibri" w:hAnsi="Calibri" w:cs="Calibri"/>
                <w:color w:val="000000"/>
                <w:sz w:val="22"/>
                <w:szCs w:val="22"/>
              </w:rPr>
            </w:pPr>
            <w:ins w:id="82621" w:author="pete jones" w:date="2022-01-11T16:47:00Z">
              <w:r w:rsidRPr="00910219">
                <w:rPr>
                  <w:rFonts w:ascii="Calibri" w:hAnsi="Calibri" w:cs="Calibri"/>
                  <w:color w:val="000000"/>
                  <w:sz w:val="22"/>
                  <w:szCs w:val="22"/>
                </w:rPr>
                <w:t>6</w:t>
              </w:r>
            </w:ins>
          </w:p>
        </w:tc>
        <w:tc>
          <w:tcPr>
            <w:tcW w:w="5669" w:type="dxa"/>
            <w:tcBorders>
              <w:top w:val="nil"/>
              <w:left w:val="nil"/>
              <w:bottom w:val="single" w:sz="4" w:space="0" w:color="auto"/>
              <w:right w:val="single" w:sz="8" w:space="0" w:color="auto"/>
            </w:tcBorders>
            <w:shd w:val="clear" w:color="auto" w:fill="auto"/>
            <w:noWrap/>
            <w:vAlign w:val="bottom"/>
            <w:hideMark/>
          </w:tcPr>
          <w:p w14:paraId="7972BC0B" w14:textId="77777777" w:rsidR="00910219" w:rsidRPr="00910219" w:rsidRDefault="00910219" w:rsidP="00910219">
            <w:pPr>
              <w:spacing w:before="0" w:after="0" w:line="240" w:lineRule="auto"/>
              <w:jc w:val="left"/>
              <w:rPr>
                <w:ins w:id="82622" w:author="pete jones" w:date="2022-01-11T16:47:00Z"/>
                <w:rFonts w:ascii="Calibri" w:hAnsi="Calibri" w:cs="Calibri"/>
                <w:color w:val="000000"/>
                <w:sz w:val="22"/>
                <w:szCs w:val="22"/>
              </w:rPr>
            </w:pPr>
            <w:ins w:id="82623" w:author="pete jones" w:date="2022-01-11T16:47:00Z">
              <w:r w:rsidRPr="00910219">
                <w:rPr>
                  <w:rFonts w:ascii="Calibri" w:hAnsi="Calibri" w:cs="Calibri"/>
                  <w:color w:val="000000"/>
                  <w:sz w:val="22"/>
                  <w:szCs w:val="22"/>
                </w:rPr>
                <w:t>Mechanical Engineering Practice</w:t>
              </w:r>
            </w:ins>
          </w:p>
        </w:tc>
        <w:tc>
          <w:tcPr>
            <w:tcW w:w="432" w:type="dxa"/>
            <w:tcBorders>
              <w:top w:val="nil"/>
              <w:left w:val="nil"/>
              <w:bottom w:val="single" w:sz="4" w:space="0" w:color="auto"/>
              <w:right w:val="single" w:sz="4" w:space="0" w:color="auto"/>
            </w:tcBorders>
            <w:shd w:val="clear" w:color="auto" w:fill="auto"/>
            <w:noWrap/>
            <w:vAlign w:val="bottom"/>
            <w:hideMark/>
          </w:tcPr>
          <w:p w14:paraId="41A4E2FD" w14:textId="77777777" w:rsidR="00910219" w:rsidRPr="00910219" w:rsidRDefault="00910219" w:rsidP="00910219">
            <w:pPr>
              <w:spacing w:before="0" w:after="0" w:line="240" w:lineRule="auto"/>
              <w:jc w:val="center"/>
              <w:rPr>
                <w:ins w:id="82624" w:author="pete jones" w:date="2022-01-11T16:47:00Z"/>
                <w:rFonts w:ascii="Calibri" w:hAnsi="Calibri" w:cs="Calibri"/>
                <w:color w:val="000000"/>
                <w:sz w:val="22"/>
                <w:szCs w:val="22"/>
              </w:rPr>
            </w:pPr>
            <w:ins w:id="82625"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DA4DA73" w14:textId="77777777" w:rsidR="00910219" w:rsidRPr="00910219" w:rsidRDefault="00910219" w:rsidP="00910219">
            <w:pPr>
              <w:spacing w:before="0" w:after="0" w:line="240" w:lineRule="auto"/>
              <w:jc w:val="center"/>
              <w:rPr>
                <w:ins w:id="82626" w:author="pete jones" w:date="2022-01-11T16:47:00Z"/>
                <w:rFonts w:ascii="Calibri" w:hAnsi="Calibri" w:cs="Calibri"/>
                <w:color w:val="000000"/>
                <w:sz w:val="22"/>
                <w:szCs w:val="22"/>
              </w:rPr>
            </w:pPr>
            <w:ins w:id="82627"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85D661C" w14:textId="77777777" w:rsidR="00910219" w:rsidRPr="00910219" w:rsidRDefault="00910219" w:rsidP="00910219">
            <w:pPr>
              <w:spacing w:before="0" w:after="0" w:line="240" w:lineRule="auto"/>
              <w:jc w:val="center"/>
              <w:rPr>
                <w:ins w:id="82628" w:author="pete jones" w:date="2022-01-11T16:47:00Z"/>
                <w:rFonts w:ascii="Calibri" w:hAnsi="Calibri" w:cs="Calibri"/>
                <w:color w:val="000000"/>
                <w:sz w:val="22"/>
                <w:szCs w:val="22"/>
              </w:rPr>
            </w:pPr>
            <w:ins w:id="8262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233595" w14:textId="77777777" w:rsidR="00910219" w:rsidRPr="00910219" w:rsidRDefault="00910219" w:rsidP="00910219">
            <w:pPr>
              <w:spacing w:before="0" w:after="0" w:line="240" w:lineRule="auto"/>
              <w:jc w:val="center"/>
              <w:rPr>
                <w:ins w:id="82630" w:author="pete jones" w:date="2022-01-11T16:47:00Z"/>
                <w:rFonts w:ascii="Calibri" w:hAnsi="Calibri" w:cs="Calibri"/>
                <w:color w:val="000000"/>
                <w:sz w:val="22"/>
                <w:szCs w:val="22"/>
              </w:rPr>
            </w:pPr>
            <w:ins w:id="8263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CB872B" w14:textId="77777777" w:rsidR="00910219" w:rsidRPr="00910219" w:rsidRDefault="00910219" w:rsidP="00910219">
            <w:pPr>
              <w:spacing w:before="0" w:after="0" w:line="240" w:lineRule="auto"/>
              <w:jc w:val="center"/>
              <w:rPr>
                <w:ins w:id="82632" w:author="pete jones" w:date="2022-01-11T16:47:00Z"/>
                <w:rFonts w:ascii="Calibri" w:hAnsi="Calibri" w:cs="Calibri"/>
                <w:color w:val="000000"/>
                <w:sz w:val="22"/>
                <w:szCs w:val="22"/>
              </w:rPr>
            </w:pPr>
            <w:ins w:id="8263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0D67FE" w14:textId="77777777" w:rsidR="00910219" w:rsidRPr="00910219" w:rsidRDefault="00910219" w:rsidP="00910219">
            <w:pPr>
              <w:spacing w:before="0" w:after="0" w:line="240" w:lineRule="auto"/>
              <w:jc w:val="center"/>
              <w:rPr>
                <w:ins w:id="82634" w:author="pete jones" w:date="2022-01-11T16:47:00Z"/>
                <w:rFonts w:ascii="Calibri" w:hAnsi="Calibri" w:cs="Calibri"/>
                <w:color w:val="000000"/>
                <w:sz w:val="22"/>
                <w:szCs w:val="22"/>
              </w:rPr>
            </w:pPr>
            <w:ins w:id="8263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F5B6059" w14:textId="77777777" w:rsidR="00910219" w:rsidRPr="00910219" w:rsidRDefault="00910219" w:rsidP="00910219">
            <w:pPr>
              <w:spacing w:before="0" w:after="0" w:line="240" w:lineRule="auto"/>
              <w:jc w:val="center"/>
              <w:rPr>
                <w:ins w:id="82636" w:author="pete jones" w:date="2022-01-11T16:47:00Z"/>
                <w:rFonts w:ascii="Calibri" w:hAnsi="Calibri" w:cs="Calibri"/>
                <w:color w:val="000000"/>
                <w:sz w:val="22"/>
                <w:szCs w:val="22"/>
              </w:rPr>
            </w:pPr>
            <w:ins w:id="82637"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F8C37CE" w14:textId="77777777" w:rsidR="00910219" w:rsidRPr="00910219" w:rsidRDefault="00910219" w:rsidP="00910219">
            <w:pPr>
              <w:spacing w:before="0" w:after="0" w:line="240" w:lineRule="auto"/>
              <w:jc w:val="center"/>
              <w:rPr>
                <w:ins w:id="82638" w:author="pete jones" w:date="2022-01-11T16:47:00Z"/>
                <w:rFonts w:ascii="Calibri" w:hAnsi="Calibri" w:cs="Calibri"/>
                <w:color w:val="000000"/>
                <w:sz w:val="22"/>
                <w:szCs w:val="22"/>
              </w:rPr>
            </w:pPr>
            <w:ins w:id="8263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145D53D" w14:textId="77777777" w:rsidR="00910219" w:rsidRPr="00910219" w:rsidRDefault="00910219" w:rsidP="00910219">
            <w:pPr>
              <w:spacing w:before="0" w:after="0" w:line="240" w:lineRule="auto"/>
              <w:jc w:val="center"/>
              <w:rPr>
                <w:ins w:id="82640" w:author="pete jones" w:date="2022-01-11T16:47:00Z"/>
                <w:rFonts w:ascii="Calibri" w:hAnsi="Calibri" w:cs="Calibri"/>
                <w:color w:val="000000"/>
                <w:sz w:val="22"/>
                <w:szCs w:val="22"/>
              </w:rPr>
            </w:pPr>
            <w:ins w:id="82641"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F128BA9" w14:textId="77777777" w:rsidR="00910219" w:rsidRPr="00910219" w:rsidRDefault="00910219" w:rsidP="00910219">
            <w:pPr>
              <w:spacing w:before="0" w:after="0" w:line="240" w:lineRule="auto"/>
              <w:jc w:val="center"/>
              <w:rPr>
                <w:ins w:id="82642" w:author="pete jones" w:date="2022-01-11T16:47:00Z"/>
                <w:rFonts w:ascii="Calibri" w:hAnsi="Calibri" w:cs="Calibri"/>
                <w:color w:val="000000"/>
                <w:sz w:val="22"/>
                <w:szCs w:val="22"/>
              </w:rPr>
            </w:pPr>
            <w:ins w:id="8264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58487AC" w14:textId="77777777" w:rsidR="00910219" w:rsidRPr="00910219" w:rsidRDefault="00910219" w:rsidP="00910219">
            <w:pPr>
              <w:spacing w:before="0" w:after="0" w:line="240" w:lineRule="auto"/>
              <w:jc w:val="center"/>
              <w:rPr>
                <w:ins w:id="82644" w:author="pete jones" w:date="2022-01-11T16:47:00Z"/>
                <w:rFonts w:ascii="Calibri" w:hAnsi="Calibri" w:cs="Calibri"/>
                <w:color w:val="000000"/>
                <w:sz w:val="22"/>
                <w:szCs w:val="22"/>
              </w:rPr>
            </w:pPr>
            <w:ins w:id="82645" w:author="pete jones" w:date="2022-01-11T16:47:00Z">
              <w:r w:rsidRPr="00910219">
                <w:rPr>
                  <w:rFonts w:ascii="Calibri" w:hAnsi="Calibri" w:cs="Calibri"/>
                  <w:color w:val="000000"/>
                  <w:sz w:val="22"/>
                  <w:szCs w:val="22"/>
                </w:rPr>
                <w:t>25</w:t>
              </w:r>
            </w:ins>
          </w:p>
        </w:tc>
        <w:tc>
          <w:tcPr>
            <w:tcW w:w="438" w:type="dxa"/>
            <w:tcBorders>
              <w:top w:val="nil"/>
              <w:left w:val="nil"/>
              <w:bottom w:val="single" w:sz="4" w:space="0" w:color="auto"/>
              <w:right w:val="single" w:sz="8" w:space="0" w:color="auto"/>
            </w:tcBorders>
            <w:shd w:val="clear" w:color="auto" w:fill="auto"/>
            <w:noWrap/>
            <w:vAlign w:val="bottom"/>
            <w:hideMark/>
          </w:tcPr>
          <w:p w14:paraId="68558A94" w14:textId="77777777" w:rsidR="00910219" w:rsidRPr="00910219" w:rsidRDefault="00910219" w:rsidP="00910219">
            <w:pPr>
              <w:spacing w:before="0" w:after="0" w:line="240" w:lineRule="auto"/>
              <w:jc w:val="center"/>
              <w:rPr>
                <w:ins w:id="82646" w:author="pete jones" w:date="2022-01-11T16:47:00Z"/>
                <w:rFonts w:ascii="Calibri" w:hAnsi="Calibri" w:cs="Calibri"/>
                <w:color w:val="000000"/>
                <w:sz w:val="22"/>
                <w:szCs w:val="22"/>
              </w:rPr>
            </w:pPr>
            <w:ins w:id="82647" w:author="pete jones" w:date="2022-01-11T16:47:00Z">
              <w:r w:rsidRPr="00910219">
                <w:rPr>
                  <w:rFonts w:ascii="Calibri" w:hAnsi="Calibri" w:cs="Calibri"/>
                  <w:color w:val="000000"/>
                  <w:sz w:val="22"/>
                  <w:szCs w:val="22"/>
                </w:rPr>
                <w:t>75</w:t>
              </w:r>
            </w:ins>
          </w:p>
        </w:tc>
      </w:tr>
      <w:tr w:rsidR="00910219" w:rsidRPr="00910219" w14:paraId="0F03833C" w14:textId="77777777" w:rsidTr="00910219">
        <w:trPr>
          <w:trHeight w:val="300"/>
          <w:ins w:id="82648"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44E95D3" w14:textId="77777777" w:rsidR="00910219" w:rsidRPr="00910219" w:rsidRDefault="00910219" w:rsidP="00910219">
            <w:pPr>
              <w:spacing w:before="0" w:after="0" w:line="240" w:lineRule="auto"/>
              <w:jc w:val="center"/>
              <w:rPr>
                <w:ins w:id="82649" w:author="pete jones" w:date="2022-01-11T16:47:00Z"/>
                <w:rFonts w:ascii="Calibri" w:hAnsi="Calibri" w:cs="Calibri"/>
                <w:color w:val="000000"/>
                <w:sz w:val="22"/>
                <w:szCs w:val="22"/>
              </w:rPr>
            </w:pPr>
            <w:ins w:id="82650" w:author="pete jones" w:date="2022-01-11T16:47:00Z">
              <w:r w:rsidRPr="00910219">
                <w:rPr>
                  <w:rFonts w:ascii="Calibri" w:hAnsi="Calibri" w:cs="Calibri"/>
                  <w:color w:val="000000"/>
                  <w:sz w:val="22"/>
                  <w:szCs w:val="22"/>
                </w:rPr>
                <w:t>6</w:t>
              </w:r>
            </w:ins>
          </w:p>
        </w:tc>
        <w:tc>
          <w:tcPr>
            <w:tcW w:w="5669" w:type="dxa"/>
            <w:tcBorders>
              <w:top w:val="nil"/>
              <w:left w:val="nil"/>
              <w:bottom w:val="single" w:sz="4" w:space="0" w:color="auto"/>
              <w:right w:val="single" w:sz="8" w:space="0" w:color="auto"/>
            </w:tcBorders>
            <w:shd w:val="clear" w:color="auto" w:fill="auto"/>
            <w:noWrap/>
            <w:vAlign w:val="bottom"/>
            <w:hideMark/>
          </w:tcPr>
          <w:p w14:paraId="45D6839D" w14:textId="77777777" w:rsidR="00910219" w:rsidRPr="00910219" w:rsidRDefault="00910219" w:rsidP="00910219">
            <w:pPr>
              <w:spacing w:before="0" w:after="0" w:line="240" w:lineRule="auto"/>
              <w:jc w:val="left"/>
              <w:rPr>
                <w:ins w:id="82651" w:author="pete jones" w:date="2022-01-11T16:47:00Z"/>
                <w:rFonts w:ascii="Calibri" w:hAnsi="Calibri" w:cs="Calibri"/>
                <w:color w:val="000000"/>
                <w:sz w:val="22"/>
                <w:szCs w:val="22"/>
              </w:rPr>
            </w:pPr>
            <w:ins w:id="82652" w:author="pete jones" w:date="2022-01-11T16:47:00Z">
              <w:r w:rsidRPr="00910219">
                <w:rPr>
                  <w:rFonts w:ascii="Calibri" w:hAnsi="Calibri" w:cs="Calibri"/>
                  <w:color w:val="000000"/>
                  <w:sz w:val="22"/>
                  <w:szCs w:val="22"/>
                </w:rPr>
                <w:t>Mechanical Engineering Design 3</w:t>
              </w:r>
            </w:ins>
          </w:p>
        </w:tc>
        <w:tc>
          <w:tcPr>
            <w:tcW w:w="432" w:type="dxa"/>
            <w:tcBorders>
              <w:top w:val="nil"/>
              <w:left w:val="nil"/>
              <w:bottom w:val="single" w:sz="4" w:space="0" w:color="auto"/>
              <w:right w:val="single" w:sz="4" w:space="0" w:color="auto"/>
            </w:tcBorders>
            <w:shd w:val="clear" w:color="auto" w:fill="auto"/>
            <w:noWrap/>
            <w:vAlign w:val="bottom"/>
            <w:hideMark/>
          </w:tcPr>
          <w:p w14:paraId="5183EE35" w14:textId="77777777" w:rsidR="00910219" w:rsidRPr="00910219" w:rsidRDefault="00910219" w:rsidP="00910219">
            <w:pPr>
              <w:spacing w:before="0" w:after="0" w:line="240" w:lineRule="auto"/>
              <w:jc w:val="center"/>
              <w:rPr>
                <w:ins w:id="82653" w:author="pete jones" w:date="2022-01-11T16:47:00Z"/>
                <w:rFonts w:ascii="Calibri" w:hAnsi="Calibri" w:cs="Calibri"/>
                <w:color w:val="000000"/>
                <w:sz w:val="22"/>
                <w:szCs w:val="22"/>
              </w:rPr>
            </w:pPr>
            <w:ins w:id="82654"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D564EBB" w14:textId="77777777" w:rsidR="00910219" w:rsidRPr="00910219" w:rsidRDefault="00910219" w:rsidP="00910219">
            <w:pPr>
              <w:spacing w:before="0" w:after="0" w:line="240" w:lineRule="auto"/>
              <w:jc w:val="center"/>
              <w:rPr>
                <w:ins w:id="82655" w:author="pete jones" w:date="2022-01-11T16:47:00Z"/>
                <w:rFonts w:ascii="Calibri" w:hAnsi="Calibri" w:cs="Calibri"/>
                <w:color w:val="000000"/>
                <w:sz w:val="22"/>
                <w:szCs w:val="22"/>
              </w:rPr>
            </w:pPr>
            <w:ins w:id="82656" w:author="pete jones" w:date="2022-01-11T16:47: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3172FDB" w14:textId="77777777" w:rsidR="00910219" w:rsidRPr="00910219" w:rsidRDefault="00910219" w:rsidP="00910219">
            <w:pPr>
              <w:spacing w:before="0" w:after="0" w:line="240" w:lineRule="auto"/>
              <w:jc w:val="center"/>
              <w:rPr>
                <w:ins w:id="82657" w:author="pete jones" w:date="2022-01-11T16:47:00Z"/>
                <w:rFonts w:ascii="Calibri" w:hAnsi="Calibri" w:cs="Calibri"/>
                <w:color w:val="000000"/>
                <w:sz w:val="22"/>
                <w:szCs w:val="22"/>
              </w:rPr>
            </w:pPr>
            <w:ins w:id="8265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93A8D2" w14:textId="77777777" w:rsidR="00910219" w:rsidRPr="00910219" w:rsidRDefault="00910219" w:rsidP="00910219">
            <w:pPr>
              <w:spacing w:before="0" w:after="0" w:line="240" w:lineRule="auto"/>
              <w:jc w:val="center"/>
              <w:rPr>
                <w:ins w:id="82659" w:author="pete jones" w:date="2022-01-11T16:47:00Z"/>
                <w:rFonts w:ascii="Calibri" w:hAnsi="Calibri" w:cs="Calibri"/>
                <w:color w:val="000000"/>
                <w:sz w:val="22"/>
                <w:szCs w:val="22"/>
              </w:rPr>
            </w:pPr>
            <w:ins w:id="8266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C045F9" w14:textId="77777777" w:rsidR="00910219" w:rsidRPr="00910219" w:rsidRDefault="00910219" w:rsidP="00910219">
            <w:pPr>
              <w:spacing w:before="0" w:after="0" w:line="240" w:lineRule="auto"/>
              <w:jc w:val="center"/>
              <w:rPr>
                <w:ins w:id="82661" w:author="pete jones" w:date="2022-01-11T16:47:00Z"/>
                <w:rFonts w:ascii="Calibri" w:hAnsi="Calibri" w:cs="Calibri"/>
                <w:color w:val="000000"/>
                <w:sz w:val="22"/>
                <w:szCs w:val="22"/>
              </w:rPr>
            </w:pPr>
            <w:ins w:id="8266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D494F74" w14:textId="77777777" w:rsidR="00910219" w:rsidRPr="00910219" w:rsidRDefault="00910219" w:rsidP="00910219">
            <w:pPr>
              <w:spacing w:before="0" w:after="0" w:line="240" w:lineRule="auto"/>
              <w:jc w:val="center"/>
              <w:rPr>
                <w:ins w:id="82663" w:author="pete jones" w:date="2022-01-11T16:47:00Z"/>
                <w:rFonts w:ascii="Calibri" w:hAnsi="Calibri" w:cs="Calibri"/>
                <w:color w:val="000000"/>
                <w:sz w:val="22"/>
                <w:szCs w:val="22"/>
              </w:rPr>
            </w:pPr>
            <w:ins w:id="8266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079E17F" w14:textId="77777777" w:rsidR="00910219" w:rsidRPr="00910219" w:rsidRDefault="00910219" w:rsidP="00910219">
            <w:pPr>
              <w:spacing w:before="0" w:after="0" w:line="240" w:lineRule="auto"/>
              <w:jc w:val="center"/>
              <w:rPr>
                <w:ins w:id="82665" w:author="pete jones" w:date="2022-01-11T16:47:00Z"/>
                <w:rFonts w:ascii="Calibri" w:hAnsi="Calibri" w:cs="Calibri"/>
                <w:color w:val="000000"/>
                <w:sz w:val="22"/>
                <w:szCs w:val="22"/>
              </w:rPr>
            </w:pPr>
            <w:ins w:id="8266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ECC7C21" w14:textId="77777777" w:rsidR="00910219" w:rsidRPr="00910219" w:rsidRDefault="00910219" w:rsidP="00910219">
            <w:pPr>
              <w:spacing w:before="0" w:after="0" w:line="240" w:lineRule="auto"/>
              <w:jc w:val="center"/>
              <w:rPr>
                <w:ins w:id="82667" w:author="pete jones" w:date="2022-01-11T16:47:00Z"/>
                <w:rFonts w:ascii="Calibri" w:hAnsi="Calibri" w:cs="Calibri"/>
                <w:color w:val="000000"/>
                <w:sz w:val="22"/>
                <w:szCs w:val="22"/>
              </w:rPr>
            </w:pPr>
            <w:ins w:id="82668"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05C30AA2" w14:textId="77777777" w:rsidR="00910219" w:rsidRPr="00910219" w:rsidRDefault="00910219" w:rsidP="00910219">
            <w:pPr>
              <w:spacing w:before="0" w:after="0" w:line="240" w:lineRule="auto"/>
              <w:jc w:val="center"/>
              <w:rPr>
                <w:ins w:id="82669" w:author="pete jones" w:date="2022-01-11T16:47:00Z"/>
                <w:rFonts w:ascii="Calibri" w:hAnsi="Calibri" w:cs="Calibri"/>
                <w:color w:val="000000"/>
                <w:sz w:val="22"/>
                <w:szCs w:val="22"/>
              </w:rPr>
            </w:pPr>
            <w:ins w:id="8267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67B9A15" w14:textId="77777777" w:rsidR="00910219" w:rsidRPr="00910219" w:rsidRDefault="00910219" w:rsidP="00910219">
            <w:pPr>
              <w:spacing w:before="0" w:after="0" w:line="240" w:lineRule="auto"/>
              <w:jc w:val="center"/>
              <w:rPr>
                <w:ins w:id="82671" w:author="pete jones" w:date="2022-01-11T16:47:00Z"/>
                <w:rFonts w:ascii="Calibri" w:hAnsi="Calibri" w:cs="Calibri"/>
                <w:color w:val="000000"/>
                <w:sz w:val="22"/>
                <w:szCs w:val="22"/>
              </w:rPr>
            </w:pPr>
            <w:ins w:id="82672"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ED2D811" w14:textId="77777777" w:rsidR="00910219" w:rsidRPr="00910219" w:rsidRDefault="00910219" w:rsidP="00910219">
            <w:pPr>
              <w:spacing w:before="0" w:after="0" w:line="240" w:lineRule="auto"/>
              <w:jc w:val="center"/>
              <w:rPr>
                <w:ins w:id="82673" w:author="pete jones" w:date="2022-01-11T16:47:00Z"/>
                <w:rFonts w:ascii="Calibri" w:hAnsi="Calibri" w:cs="Calibri"/>
                <w:color w:val="000000"/>
                <w:sz w:val="22"/>
                <w:szCs w:val="22"/>
              </w:rPr>
            </w:pPr>
            <w:ins w:id="82674"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29B7E61C" w14:textId="77777777" w:rsidR="00910219" w:rsidRPr="00910219" w:rsidRDefault="00910219" w:rsidP="00910219">
            <w:pPr>
              <w:spacing w:before="0" w:after="0" w:line="240" w:lineRule="auto"/>
              <w:jc w:val="center"/>
              <w:rPr>
                <w:ins w:id="82675" w:author="pete jones" w:date="2022-01-11T16:47:00Z"/>
                <w:rFonts w:ascii="Calibri" w:hAnsi="Calibri" w:cs="Calibri"/>
                <w:color w:val="000000"/>
                <w:sz w:val="22"/>
                <w:szCs w:val="22"/>
              </w:rPr>
            </w:pPr>
            <w:ins w:id="82676" w:author="pete jones" w:date="2022-01-11T16:47:00Z">
              <w:r w:rsidRPr="00910219">
                <w:rPr>
                  <w:rFonts w:ascii="Calibri" w:hAnsi="Calibri" w:cs="Calibri"/>
                  <w:color w:val="000000"/>
                  <w:sz w:val="22"/>
                  <w:szCs w:val="22"/>
                </w:rPr>
                <w:t>100</w:t>
              </w:r>
            </w:ins>
          </w:p>
        </w:tc>
      </w:tr>
      <w:tr w:rsidR="00910219" w:rsidRPr="00910219" w14:paraId="3990FAAF" w14:textId="77777777" w:rsidTr="00910219">
        <w:trPr>
          <w:trHeight w:val="300"/>
          <w:ins w:id="82677"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4CE5E14" w14:textId="77777777" w:rsidR="00910219" w:rsidRPr="00910219" w:rsidRDefault="00910219" w:rsidP="00910219">
            <w:pPr>
              <w:spacing w:before="0" w:after="0" w:line="240" w:lineRule="auto"/>
              <w:jc w:val="center"/>
              <w:rPr>
                <w:ins w:id="82678" w:author="pete jones" w:date="2022-01-11T16:47:00Z"/>
                <w:rFonts w:ascii="Calibri" w:hAnsi="Calibri" w:cs="Calibri"/>
                <w:color w:val="000000"/>
                <w:sz w:val="22"/>
                <w:szCs w:val="22"/>
              </w:rPr>
            </w:pPr>
            <w:ins w:id="82679" w:author="pete jones" w:date="2022-01-11T16:47:00Z">
              <w:r w:rsidRPr="00910219">
                <w:rPr>
                  <w:rFonts w:ascii="Calibri" w:hAnsi="Calibri" w:cs="Calibri"/>
                  <w:color w:val="000000"/>
                  <w:sz w:val="22"/>
                  <w:szCs w:val="22"/>
                </w:rPr>
                <w:t>6</w:t>
              </w:r>
            </w:ins>
          </w:p>
        </w:tc>
        <w:tc>
          <w:tcPr>
            <w:tcW w:w="5669" w:type="dxa"/>
            <w:tcBorders>
              <w:top w:val="nil"/>
              <w:left w:val="nil"/>
              <w:bottom w:val="single" w:sz="4" w:space="0" w:color="auto"/>
              <w:right w:val="single" w:sz="8" w:space="0" w:color="auto"/>
            </w:tcBorders>
            <w:shd w:val="clear" w:color="auto" w:fill="auto"/>
            <w:noWrap/>
            <w:vAlign w:val="bottom"/>
            <w:hideMark/>
          </w:tcPr>
          <w:p w14:paraId="4BFBF178" w14:textId="77777777" w:rsidR="00910219" w:rsidRPr="00910219" w:rsidRDefault="00910219" w:rsidP="00910219">
            <w:pPr>
              <w:spacing w:before="0" w:after="0" w:line="240" w:lineRule="auto"/>
              <w:jc w:val="left"/>
              <w:rPr>
                <w:ins w:id="82680" w:author="pete jones" w:date="2022-01-11T16:47:00Z"/>
                <w:rFonts w:ascii="Calibri" w:hAnsi="Calibri" w:cs="Calibri"/>
                <w:color w:val="000000"/>
                <w:sz w:val="22"/>
                <w:szCs w:val="22"/>
              </w:rPr>
            </w:pPr>
            <w:ins w:id="82681" w:author="pete jones" w:date="2022-01-11T16:47:00Z">
              <w:r w:rsidRPr="00910219">
                <w:rPr>
                  <w:rFonts w:ascii="Calibri" w:hAnsi="Calibri" w:cs="Calibri"/>
                  <w:color w:val="000000"/>
                  <w:sz w:val="22"/>
                  <w:szCs w:val="22"/>
                </w:rPr>
                <w:t>Industry 4.0</w:t>
              </w:r>
            </w:ins>
          </w:p>
        </w:tc>
        <w:tc>
          <w:tcPr>
            <w:tcW w:w="432" w:type="dxa"/>
            <w:tcBorders>
              <w:top w:val="nil"/>
              <w:left w:val="nil"/>
              <w:bottom w:val="single" w:sz="4" w:space="0" w:color="auto"/>
              <w:right w:val="single" w:sz="4" w:space="0" w:color="auto"/>
            </w:tcBorders>
            <w:shd w:val="clear" w:color="auto" w:fill="auto"/>
            <w:noWrap/>
            <w:vAlign w:val="bottom"/>
            <w:hideMark/>
          </w:tcPr>
          <w:p w14:paraId="1B6B5805" w14:textId="77777777" w:rsidR="00910219" w:rsidRPr="00910219" w:rsidRDefault="00910219" w:rsidP="00910219">
            <w:pPr>
              <w:spacing w:before="0" w:after="0" w:line="240" w:lineRule="auto"/>
              <w:jc w:val="center"/>
              <w:rPr>
                <w:ins w:id="82682" w:author="pete jones" w:date="2022-01-11T16:47:00Z"/>
                <w:rFonts w:ascii="Calibri" w:hAnsi="Calibri" w:cs="Calibri"/>
                <w:color w:val="000000"/>
                <w:sz w:val="22"/>
                <w:szCs w:val="22"/>
              </w:rPr>
            </w:pPr>
            <w:ins w:id="82683"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01C7FFA" w14:textId="77777777" w:rsidR="00910219" w:rsidRPr="00910219" w:rsidRDefault="00910219" w:rsidP="00910219">
            <w:pPr>
              <w:spacing w:before="0" w:after="0" w:line="240" w:lineRule="auto"/>
              <w:jc w:val="center"/>
              <w:rPr>
                <w:ins w:id="82684" w:author="pete jones" w:date="2022-01-11T16:47:00Z"/>
                <w:rFonts w:ascii="Calibri" w:hAnsi="Calibri" w:cs="Calibri"/>
                <w:color w:val="000000"/>
                <w:sz w:val="22"/>
                <w:szCs w:val="22"/>
              </w:rPr>
            </w:pPr>
            <w:ins w:id="82685"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60664A39" w14:textId="77777777" w:rsidR="00910219" w:rsidRPr="00910219" w:rsidRDefault="00910219" w:rsidP="00910219">
            <w:pPr>
              <w:spacing w:before="0" w:after="0" w:line="240" w:lineRule="auto"/>
              <w:jc w:val="center"/>
              <w:rPr>
                <w:ins w:id="82686" w:author="pete jones" w:date="2022-01-11T16:47:00Z"/>
                <w:rFonts w:ascii="Calibri" w:hAnsi="Calibri" w:cs="Calibri"/>
                <w:color w:val="000000"/>
                <w:sz w:val="22"/>
                <w:szCs w:val="22"/>
              </w:rPr>
            </w:pPr>
            <w:ins w:id="8268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3A5396" w14:textId="77777777" w:rsidR="00910219" w:rsidRPr="00910219" w:rsidRDefault="00910219" w:rsidP="00910219">
            <w:pPr>
              <w:spacing w:before="0" w:after="0" w:line="240" w:lineRule="auto"/>
              <w:jc w:val="center"/>
              <w:rPr>
                <w:ins w:id="82688" w:author="pete jones" w:date="2022-01-11T16:47:00Z"/>
                <w:rFonts w:ascii="Calibri" w:hAnsi="Calibri" w:cs="Calibri"/>
                <w:color w:val="000000"/>
                <w:sz w:val="22"/>
                <w:szCs w:val="22"/>
              </w:rPr>
            </w:pPr>
            <w:ins w:id="8268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A5726B" w14:textId="77777777" w:rsidR="00910219" w:rsidRPr="00910219" w:rsidRDefault="00910219" w:rsidP="00910219">
            <w:pPr>
              <w:spacing w:before="0" w:after="0" w:line="240" w:lineRule="auto"/>
              <w:jc w:val="center"/>
              <w:rPr>
                <w:ins w:id="82690" w:author="pete jones" w:date="2022-01-11T16:47:00Z"/>
                <w:rFonts w:ascii="Calibri" w:hAnsi="Calibri" w:cs="Calibri"/>
                <w:color w:val="000000"/>
                <w:sz w:val="22"/>
                <w:szCs w:val="22"/>
              </w:rPr>
            </w:pPr>
            <w:ins w:id="8269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5232CF0" w14:textId="77777777" w:rsidR="00910219" w:rsidRPr="00910219" w:rsidRDefault="00910219" w:rsidP="00910219">
            <w:pPr>
              <w:spacing w:before="0" w:after="0" w:line="240" w:lineRule="auto"/>
              <w:jc w:val="center"/>
              <w:rPr>
                <w:ins w:id="82692" w:author="pete jones" w:date="2022-01-11T16:47:00Z"/>
                <w:rFonts w:ascii="Calibri" w:hAnsi="Calibri" w:cs="Calibri"/>
                <w:color w:val="000000"/>
                <w:sz w:val="22"/>
                <w:szCs w:val="22"/>
              </w:rPr>
            </w:pPr>
            <w:ins w:id="8269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117FEAA0" w14:textId="77777777" w:rsidR="00910219" w:rsidRPr="00910219" w:rsidRDefault="00910219" w:rsidP="00910219">
            <w:pPr>
              <w:spacing w:before="0" w:after="0" w:line="240" w:lineRule="auto"/>
              <w:jc w:val="center"/>
              <w:rPr>
                <w:ins w:id="82694" w:author="pete jones" w:date="2022-01-11T16:47:00Z"/>
                <w:rFonts w:ascii="Calibri" w:hAnsi="Calibri" w:cs="Calibri"/>
                <w:color w:val="000000"/>
                <w:sz w:val="22"/>
                <w:szCs w:val="22"/>
              </w:rPr>
            </w:pPr>
            <w:ins w:id="8269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358C421" w14:textId="77777777" w:rsidR="00910219" w:rsidRPr="00910219" w:rsidRDefault="00910219" w:rsidP="00910219">
            <w:pPr>
              <w:spacing w:before="0" w:after="0" w:line="240" w:lineRule="auto"/>
              <w:jc w:val="center"/>
              <w:rPr>
                <w:ins w:id="82696" w:author="pete jones" w:date="2022-01-11T16:47:00Z"/>
                <w:rFonts w:ascii="Calibri" w:hAnsi="Calibri" w:cs="Calibri"/>
                <w:color w:val="000000"/>
                <w:sz w:val="22"/>
                <w:szCs w:val="22"/>
              </w:rPr>
            </w:pPr>
            <w:ins w:id="82697"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F69152F" w14:textId="77777777" w:rsidR="00910219" w:rsidRPr="00910219" w:rsidRDefault="00910219" w:rsidP="00910219">
            <w:pPr>
              <w:spacing w:before="0" w:after="0" w:line="240" w:lineRule="auto"/>
              <w:jc w:val="center"/>
              <w:rPr>
                <w:ins w:id="82698" w:author="pete jones" w:date="2022-01-11T16:47:00Z"/>
                <w:rFonts w:ascii="Calibri" w:hAnsi="Calibri" w:cs="Calibri"/>
                <w:color w:val="000000"/>
                <w:sz w:val="22"/>
                <w:szCs w:val="22"/>
              </w:rPr>
            </w:pPr>
            <w:ins w:id="8269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D5E74D4" w14:textId="77777777" w:rsidR="00910219" w:rsidRPr="00910219" w:rsidRDefault="00910219" w:rsidP="00910219">
            <w:pPr>
              <w:spacing w:before="0" w:after="0" w:line="240" w:lineRule="auto"/>
              <w:jc w:val="center"/>
              <w:rPr>
                <w:ins w:id="82700" w:author="pete jones" w:date="2022-01-11T16:47:00Z"/>
                <w:rFonts w:ascii="Calibri" w:hAnsi="Calibri" w:cs="Calibri"/>
                <w:color w:val="000000"/>
                <w:sz w:val="22"/>
                <w:szCs w:val="22"/>
              </w:rPr>
            </w:pPr>
            <w:ins w:id="82701" w:author="pete jones" w:date="2022-01-11T16:47:00Z">
              <w:r w:rsidRPr="00910219">
                <w:rPr>
                  <w:rFonts w:ascii="Calibri" w:hAnsi="Calibri" w:cs="Calibri"/>
                  <w:color w:val="000000"/>
                  <w:sz w:val="22"/>
                  <w:szCs w:val="22"/>
                </w:rPr>
                <w:t>50</w:t>
              </w:r>
            </w:ins>
          </w:p>
        </w:tc>
        <w:tc>
          <w:tcPr>
            <w:tcW w:w="432" w:type="dxa"/>
            <w:tcBorders>
              <w:top w:val="nil"/>
              <w:left w:val="nil"/>
              <w:bottom w:val="single" w:sz="4" w:space="0" w:color="auto"/>
              <w:right w:val="single" w:sz="4" w:space="0" w:color="auto"/>
            </w:tcBorders>
            <w:shd w:val="clear" w:color="auto" w:fill="auto"/>
            <w:noWrap/>
            <w:vAlign w:val="bottom"/>
            <w:hideMark/>
          </w:tcPr>
          <w:p w14:paraId="5BB4D12A" w14:textId="77777777" w:rsidR="00910219" w:rsidRPr="00910219" w:rsidRDefault="00910219" w:rsidP="00910219">
            <w:pPr>
              <w:spacing w:before="0" w:after="0" w:line="240" w:lineRule="auto"/>
              <w:jc w:val="center"/>
              <w:rPr>
                <w:ins w:id="82702" w:author="pete jones" w:date="2022-01-11T16:47:00Z"/>
                <w:rFonts w:ascii="Calibri" w:hAnsi="Calibri" w:cs="Calibri"/>
                <w:color w:val="000000"/>
                <w:sz w:val="22"/>
                <w:szCs w:val="22"/>
              </w:rPr>
            </w:pPr>
            <w:ins w:id="82703"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42C924AE" w14:textId="77777777" w:rsidR="00910219" w:rsidRPr="00910219" w:rsidRDefault="00910219" w:rsidP="00910219">
            <w:pPr>
              <w:spacing w:before="0" w:after="0" w:line="240" w:lineRule="auto"/>
              <w:jc w:val="center"/>
              <w:rPr>
                <w:ins w:id="82704" w:author="pete jones" w:date="2022-01-11T16:47:00Z"/>
                <w:rFonts w:ascii="Calibri" w:hAnsi="Calibri" w:cs="Calibri"/>
                <w:color w:val="000000"/>
                <w:sz w:val="22"/>
                <w:szCs w:val="22"/>
              </w:rPr>
            </w:pPr>
            <w:ins w:id="82705" w:author="pete jones" w:date="2022-01-11T16:47:00Z">
              <w:r w:rsidRPr="00910219">
                <w:rPr>
                  <w:rFonts w:ascii="Calibri" w:hAnsi="Calibri" w:cs="Calibri"/>
                  <w:color w:val="000000"/>
                  <w:sz w:val="22"/>
                  <w:szCs w:val="22"/>
                </w:rPr>
                <w:t>50</w:t>
              </w:r>
            </w:ins>
          </w:p>
        </w:tc>
      </w:tr>
      <w:tr w:rsidR="00910219" w:rsidRPr="00910219" w14:paraId="22913FCE" w14:textId="77777777" w:rsidTr="00910219">
        <w:trPr>
          <w:trHeight w:val="300"/>
          <w:ins w:id="82706"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9EDCC64" w14:textId="77777777" w:rsidR="00910219" w:rsidRPr="00910219" w:rsidRDefault="00910219" w:rsidP="00910219">
            <w:pPr>
              <w:spacing w:before="0" w:after="0" w:line="240" w:lineRule="auto"/>
              <w:jc w:val="center"/>
              <w:rPr>
                <w:ins w:id="82707" w:author="pete jones" w:date="2022-01-11T16:47:00Z"/>
                <w:rFonts w:ascii="Calibri" w:hAnsi="Calibri" w:cs="Calibri"/>
                <w:color w:val="000000"/>
                <w:sz w:val="22"/>
                <w:szCs w:val="22"/>
              </w:rPr>
            </w:pPr>
            <w:ins w:id="82708" w:author="pete jones" w:date="2022-01-11T16:47:00Z">
              <w:r w:rsidRPr="00910219">
                <w:rPr>
                  <w:rFonts w:ascii="Calibri" w:hAnsi="Calibri" w:cs="Calibri"/>
                  <w:color w:val="000000"/>
                  <w:sz w:val="22"/>
                  <w:szCs w:val="22"/>
                </w:rPr>
                <w:t>6</w:t>
              </w:r>
            </w:ins>
          </w:p>
        </w:tc>
        <w:tc>
          <w:tcPr>
            <w:tcW w:w="5669" w:type="dxa"/>
            <w:tcBorders>
              <w:top w:val="nil"/>
              <w:left w:val="nil"/>
              <w:bottom w:val="single" w:sz="4" w:space="0" w:color="auto"/>
              <w:right w:val="single" w:sz="8" w:space="0" w:color="auto"/>
            </w:tcBorders>
            <w:shd w:val="clear" w:color="auto" w:fill="auto"/>
            <w:noWrap/>
            <w:vAlign w:val="bottom"/>
            <w:hideMark/>
          </w:tcPr>
          <w:p w14:paraId="02C6D061" w14:textId="77777777" w:rsidR="00910219" w:rsidRPr="00910219" w:rsidRDefault="00910219" w:rsidP="00910219">
            <w:pPr>
              <w:spacing w:before="0" w:after="0" w:line="240" w:lineRule="auto"/>
              <w:jc w:val="left"/>
              <w:rPr>
                <w:ins w:id="82709" w:author="pete jones" w:date="2022-01-11T16:47:00Z"/>
                <w:rFonts w:ascii="Calibri" w:hAnsi="Calibri" w:cs="Calibri"/>
                <w:color w:val="000000"/>
                <w:sz w:val="22"/>
                <w:szCs w:val="22"/>
              </w:rPr>
            </w:pPr>
            <w:ins w:id="82710" w:author="pete jones" w:date="2022-01-11T16:47:00Z">
              <w:r w:rsidRPr="00910219">
                <w:rPr>
                  <w:rFonts w:ascii="Calibri" w:hAnsi="Calibri" w:cs="Calibri"/>
                  <w:color w:val="000000"/>
                  <w:sz w:val="22"/>
                  <w:szCs w:val="22"/>
                </w:rPr>
                <w:t>Fluid Mechanics 3</w:t>
              </w:r>
            </w:ins>
          </w:p>
        </w:tc>
        <w:tc>
          <w:tcPr>
            <w:tcW w:w="432" w:type="dxa"/>
            <w:tcBorders>
              <w:top w:val="nil"/>
              <w:left w:val="nil"/>
              <w:bottom w:val="single" w:sz="4" w:space="0" w:color="auto"/>
              <w:right w:val="single" w:sz="4" w:space="0" w:color="auto"/>
            </w:tcBorders>
            <w:shd w:val="clear" w:color="auto" w:fill="auto"/>
            <w:noWrap/>
            <w:vAlign w:val="bottom"/>
            <w:hideMark/>
          </w:tcPr>
          <w:p w14:paraId="2034C79F" w14:textId="77777777" w:rsidR="00910219" w:rsidRPr="00910219" w:rsidRDefault="00910219" w:rsidP="00910219">
            <w:pPr>
              <w:spacing w:before="0" w:after="0" w:line="240" w:lineRule="auto"/>
              <w:jc w:val="center"/>
              <w:rPr>
                <w:ins w:id="82711" w:author="pete jones" w:date="2022-01-11T16:47:00Z"/>
                <w:rFonts w:ascii="Calibri" w:hAnsi="Calibri" w:cs="Calibri"/>
                <w:color w:val="000000"/>
                <w:sz w:val="22"/>
                <w:szCs w:val="22"/>
              </w:rPr>
            </w:pPr>
            <w:ins w:id="82712"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3DAE2F3" w14:textId="77777777" w:rsidR="00910219" w:rsidRPr="00910219" w:rsidRDefault="00910219" w:rsidP="00910219">
            <w:pPr>
              <w:spacing w:before="0" w:after="0" w:line="240" w:lineRule="auto"/>
              <w:jc w:val="center"/>
              <w:rPr>
                <w:ins w:id="82713" w:author="pete jones" w:date="2022-01-11T16:47:00Z"/>
                <w:rFonts w:ascii="Calibri" w:hAnsi="Calibri" w:cs="Calibri"/>
                <w:color w:val="000000"/>
                <w:sz w:val="22"/>
                <w:szCs w:val="22"/>
              </w:rPr>
            </w:pPr>
            <w:ins w:id="82714"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1F4159FF" w14:textId="77777777" w:rsidR="00910219" w:rsidRPr="00910219" w:rsidRDefault="00910219" w:rsidP="00910219">
            <w:pPr>
              <w:spacing w:before="0" w:after="0" w:line="240" w:lineRule="auto"/>
              <w:jc w:val="center"/>
              <w:rPr>
                <w:ins w:id="82715" w:author="pete jones" w:date="2022-01-11T16:47:00Z"/>
                <w:rFonts w:ascii="Calibri" w:hAnsi="Calibri" w:cs="Calibri"/>
                <w:color w:val="000000"/>
                <w:sz w:val="22"/>
                <w:szCs w:val="22"/>
              </w:rPr>
            </w:pPr>
            <w:ins w:id="8271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265DAF" w14:textId="77777777" w:rsidR="00910219" w:rsidRPr="00910219" w:rsidRDefault="00910219" w:rsidP="00910219">
            <w:pPr>
              <w:spacing w:before="0" w:after="0" w:line="240" w:lineRule="auto"/>
              <w:jc w:val="center"/>
              <w:rPr>
                <w:ins w:id="82717" w:author="pete jones" w:date="2022-01-11T16:47:00Z"/>
                <w:rFonts w:ascii="Calibri" w:hAnsi="Calibri" w:cs="Calibri"/>
                <w:color w:val="000000"/>
                <w:sz w:val="22"/>
                <w:szCs w:val="22"/>
              </w:rPr>
            </w:pPr>
            <w:ins w:id="8271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E4D871" w14:textId="77777777" w:rsidR="00910219" w:rsidRPr="00910219" w:rsidRDefault="00910219" w:rsidP="00910219">
            <w:pPr>
              <w:spacing w:before="0" w:after="0" w:line="240" w:lineRule="auto"/>
              <w:jc w:val="center"/>
              <w:rPr>
                <w:ins w:id="82719" w:author="pete jones" w:date="2022-01-11T16:47:00Z"/>
                <w:rFonts w:ascii="Calibri" w:hAnsi="Calibri" w:cs="Calibri"/>
                <w:color w:val="000000"/>
                <w:sz w:val="22"/>
                <w:szCs w:val="22"/>
              </w:rPr>
            </w:pPr>
            <w:ins w:id="8272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9504709" w14:textId="77777777" w:rsidR="00910219" w:rsidRPr="00910219" w:rsidRDefault="00910219" w:rsidP="00910219">
            <w:pPr>
              <w:spacing w:before="0" w:after="0" w:line="240" w:lineRule="auto"/>
              <w:jc w:val="center"/>
              <w:rPr>
                <w:ins w:id="82721" w:author="pete jones" w:date="2022-01-11T16:47:00Z"/>
                <w:rFonts w:ascii="Calibri" w:hAnsi="Calibri" w:cs="Calibri"/>
                <w:color w:val="000000"/>
                <w:sz w:val="22"/>
                <w:szCs w:val="22"/>
              </w:rPr>
            </w:pPr>
            <w:ins w:id="8272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27C1F1E6" w14:textId="77777777" w:rsidR="00910219" w:rsidRPr="00910219" w:rsidRDefault="00910219" w:rsidP="00910219">
            <w:pPr>
              <w:spacing w:before="0" w:after="0" w:line="240" w:lineRule="auto"/>
              <w:jc w:val="center"/>
              <w:rPr>
                <w:ins w:id="82723" w:author="pete jones" w:date="2022-01-11T16:47:00Z"/>
                <w:rFonts w:ascii="Calibri" w:hAnsi="Calibri" w:cs="Calibri"/>
                <w:color w:val="000000"/>
                <w:sz w:val="22"/>
                <w:szCs w:val="22"/>
              </w:rPr>
            </w:pPr>
            <w:ins w:id="8272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669BEEC" w14:textId="77777777" w:rsidR="00910219" w:rsidRPr="00910219" w:rsidRDefault="00910219" w:rsidP="00910219">
            <w:pPr>
              <w:spacing w:before="0" w:after="0" w:line="240" w:lineRule="auto"/>
              <w:jc w:val="center"/>
              <w:rPr>
                <w:ins w:id="82725" w:author="pete jones" w:date="2022-01-11T16:47:00Z"/>
                <w:rFonts w:ascii="Calibri" w:hAnsi="Calibri" w:cs="Calibri"/>
                <w:color w:val="000000"/>
                <w:sz w:val="22"/>
                <w:szCs w:val="22"/>
              </w:rPr>
            </w:pPr>
            <w:ins w:id="82726"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31CE50AE" w14:textId="77777777" w:rsidR="00910219" w:rsidRPr="00910219" w:rsidRDefault="00910219" w:rsidP="00910219">
            <w:pPr>
              <w:spacing w:before="0" w:after="0" w:line="240" w:lineRule="auto"/>
              <w:jc w:val="center"/>
              <w:rPr>
                <w:ins w:id="82727" w:author="pete jones" w:date="2022-01-11T16:47:00Z"/>
                <w:rFonts w:ascii="Calibri" w:hAnsi="Calibri" w:cs="Calibri"/>
                <w:color w:val="000000"/>
                <w:sz w:val="22"/>
                <w:szCs w:val="22"/>
              </w:rPr>
            </w:pPr>
            <w:ins w:id="8272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2FA0118" w14:textId="77777777" w:rsidR="00910219" w:rsidRPr="00910219" w:rsidRDefault="00910219" w:rsidP="00910219">
            <w:pPr>
              <w:spacing w:before="0" w:after="0" w:line="240" w:lineRule="auto"/>
              <w:jc w:val="center"/>
              <w:rPr>
                <w:ins w:id="82729" w:author="pete jones" w:date="2022-01-11T16:47:00Z"/>
                <w:rFonts w:ascii="Calibri" w:hAnsi="Calibri" w:cs="Calibri"/>
                <w:color w:val="000000"/>
                <w:sz w:val="22"/>
                <w:szCs w:val="22"/>
              </w:rPr>
            </w:pPr>
            <w:ins w:id="82730" w:author="pete jones" w:date="2022-01-11T16:47:00Z">
              <w:r w:rsidRPr="00910219">
                <w:rPr>
                  <w:rFonts w:ascii="Calibri" w:hAnsi="Calibri" w:cs="Calibri"/>
                  <w:color w:val="000000"/>
                  <w:sz w:val="22"/>
                  <w:szCs w:val="22"/>
                </w:rPr>
                <w:t>75</w:t>
              </w:r>
            </w:ins>
          </w:p>
        </w:tc>
        <w:tc>
          <w:tcPr>
            <w:tcW w:w="432" w:type="dxa"/>
            <w:tcBorders>
              <w:top w:val="nil"/>
              <w:left w:val="nil"/>
              <w:bottom w:val="single" w:sz="4" w:space="0" w:color="auto"/>
              <w:right w:val="single" w:sz="4" w:space="0" w:color="auto"/>
            </w:tcBorders>
            <w:shd w:val="clear" w:color="auto" w:fill="auto"/>
            <w:noWrap/>
            <w:vAlign w:val="bottom"/>
            <w:hideMark/>
          </w:tcPr>
          <w:p w14:paraId="5C08E669" w14:textId="77777777" w:rsidR="00910219" w:rsidRPr="00910219" w:rsidRDefault="00910219" w:rsidP="00910219">
            <w:pPr>
              <w:spacing w:before="0" w:after="0" w:line="240" w:lineRule="auto"/>
              <w:jc w:val="center"/>
              <w:rPr>
                <w:ins w:id="82731" w:author="pete jones" w:date="2022-01-11T16:47:00Z"/>
                <w:rFonts w:ascii="Calibri" w:hAnsi="Calibri" w:cs="Calibri"/>
                <w:color w:val="000000"/>
                <w:sz w:val="22"/>
                <w:szCs w:val="22"/>
              </w:rPr>
            </w:pPr>
            <w:ins w:id="82732"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5C7C2B2D" w14:textId="77777777" w:rsidR="00910219" w:rsidRPr="00910219" w:rsidRDefault="00910219" w:rsidP="00910219">
            <w:pPr>
              <w:spacing w:before="0" w:after="0" w:line="240" w:lineRule="auto"/>
              <w:jc w:val="center"/>
              <w:rPr>
                <w:ins w:id="82733" w:author="pete jones" w:date="2022-01-11T16:47:00Z"/>
                <w:rFonts w:ascii="Calibri" w:hAnsi="Calibri" w:cs="Calibri"/>
                <w:color w:val="000000"/>
                <w:sz w:val="22"/>
                <w:szCs w:val="22"/>
              </w:rPr>
            </w:pPr>
            <w:ins w:id="82734" w:author="pete jones" w:date="2022-01-11T16:47:00Z">
              <w:r w:rsidRPr="00910219">
                <w:rPr>
                  <w:rFonts w:ascii="Calibri" w:hAnsi="Calibri" w:cs="Calibri"/>
                  <w:color w:val="000000"/>
                  <w:sz w:val="22"/>
                  <w:szCs w:val="22"/>
                </w:rPr>
                <w:t>25</w:t>
              </w:r>
            </w:ins>
          </w:p>
        </w:tc>
      </w:tr>
      <w:tr w:rsidR="00910219" w:rsidRPr="00910219" w14:paraId="112FE4C7" w14:textId="77777777" w:rsidTr="00910219">
        <w:trPr>
          <w:trHeight w:val="300"/>
          <w:ins w:id="82735"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9498F3D" w14:textId="77777777" w:rsidR="00910219" w:rsidRPr="00910219" w:rsidRDefault="00910219" w:rsidP="00910219">
            <w:pPr>
              <w:spacing w:before="0" w:after="0" w:line="240" w:lineRule="auto"/>
              <w:jc w:val="center"/>
              <w:rPr>
                <w:ins w:id="82736" w:author="pete jones" w:date="2022-01-11T16:47:00Z"/>
                <w:rFonts w:ascii="Calibri" w:hAnsi="Calibri" w:cs="Calibri"/>
                <w:color w:val="000000"/>
                <w:sz w:val="22"/>
                <w:szCs w:val="22"/>
              </w:rPr>
            </w:pPr>
            <w:ins w:id="82737" w:author="pete jones" w:date="2022-01-11T16:47:00Z">
              <w:r w:rsidRPr="00910219">
                <w:rPr>
                  <w:rFonts w:ascii="Calibri" w:hAnsi="Calibri" w:cs="Calibri"/>
                  <w:color w:val="000000"/>
                  <w:sz w:val="22"/>
                  <w:szCs w:val="22"/>
                </w:rPr>
                <w:t>6</w:t>
              </w:r>
            </w:ins>
          </w:p>
        </w:tc>
        <w:tc>
          <w:tcPr>
            <w:tcW w:w="5669" w:type="dxa"/>
            <w:tcBorders>
              <w:top w:val="nil"/>
              <w:left w:val="nil"/>
              <w:bottom w:val="single" w:sz="4" w:space="0" w:color="auto"/>
              <w:right w:val="single" w:sz="8" w:space="0" w:color="auto"/>
            </w:tcBorders>
            <w:shd w:val="clear" w:color="auto" w:fill="auto"/>
            <w:noWrap/>
            <w:vAlign w:val="bottom"/>
            <w:hideMark/>
          </w:tcPr>
          <w:p w14:paraId="5608E2FD" w14:textId="77777777" w:rsidR="00910219" w:rsidRPr="00910219" w:rsidRDefault="00910219" w:rsidP="00910219">
            <w:pPr>
              <w:spacing w:before="0" w:after="0" w:line="240" w:lineRule="auto"/>
              <w:jc w:val="left"/>
              <w:rPr>
                <w:ins w:id="82738" w:author="pete jones" w:date="2022-01-11T16:47:00Z"/>
                <w:rFonts w:ascii="Calibri" w:hAnsi="Calibri" w:cs="Calibri"/>
                <w:color w:val="000000"/>
                <w:sz w:val="22"/>
                <w:szCs w:val="22"/>
              </w:rPr>
            </w:pPr>
            <w:ins w:id="82739" w:author="pete jones" w:date="2022-01-11T16:47:00Z">
              <w:r w:rsidRPr="00910219">
                <w:rPr>
                  <w:rFonts w:ascii="Calibri" w:hAnsi="Calibri" w:cs="Calibri"/>
                  <w:color w:val="000000"/>
                  <w:sz w:val="22"/>
                  <w:szCs w:val="22"/>
                </w:rPr>
                <w:t>OPTIONS</w:t>
              </w:r>
            </w:ins>
          </w:p>
        </w:tc>
        <w:tc>
          <w:tcPr>
            <w:tcW w:w="432" w:type="dxa"/>
            <w:tcBorders>
              <w:top w:val="nil"/>
              <w:left w:val="nil"/>
              <w:bottom w:val="single" w:sz="4" w:space="0" w:color="auto"/>
              <w:right w:val="single" w:sz="4" w:space="0" w:color="auto"/>
            </w:tcBorders>
            <w:shd w:val="clear" w:color="auto" w:fill="auto"/>
            <w:noWrap/>
            <w:vAlign w:val="bottom"/>
            <w:hideMark/>
          </w:tcPr>
          <w:p w14:paraId="2DF8D6DB" w14:textId="77777777" w:rsidR="00910219" w:rsidRPr="00910219" w:rsidRDefault="00910219" w:rsidP="00910219">
            <w:pPr>
              <w:spacing w:before="0" w:after="0" w:line="240" w:lineRule="auto"/>
              <w:jc w:val="center"/>
              <w:rPr>
                <w:ins w:id="82740" w:author="pete jones" w:date="2022-01-11T16:47:00Z"/>
                <w:rFonts w:ascii="Calibri" w:hAnsi="Calibri" w:cs="Calibri"/>
                <w:color w:val="000000"/>
                <w:sz w:val="22"/>
                <w:szCs w:val="22"/>
              </w:rPr>
            </w:pPr>
            <w:ins w:id="8274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E576C52" w14:textId="77777777" w:rsidR="00910219" w:rsidRPr="00910219" w:rsidRDefault="00910219" w:rsidP="00910219">
            <w:pPr>
              <w:spacing w:before="0" w:after="0" w:line="240" w:lineRule="auto"/>
              <w:jc w:val="center"/>
              <w:rPr>
                <w:ins w:id="82742" w:author="pete jones" w:date="2022-01-11T16:47:00Z"/>
                <w:rFonts w:ascii="Calibri" w:hAnsi="Calibri" w:cs="Calibri"/>
                <w:color w:val="000000"/>
                <w:sz w:val="22"/>
                <w:szCs w:val="22"/>
              </w:rPr>
            </w:pPr>
            <w:ins w:id="8274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AE35AAF" w14:textId="77777777" w:rsidR="00910219" w:rsidRPr="00910219" w:rsidRDefault="00910219" w:rsidP="00910219">
            <w:pPr>
              <w:spacing w:before="0" w:after="0" w:line="240" w:lineRule="auto"/>
              <w:jc w:val="center"/>
              <w:rPr>
                <w:ins w:id="82744" w:author="pete jones" w:date="2022-01-11T16:47:00Z"/>
                <w:rFonts w:ascii="Calibri" w:hAnsi="Calibri" w:cs="Calibri"/>
                <w:color w:val="000000"/>
                <w:sz w:val="22"/>
                <w:szCs w:val="22"/>
              </w:rPr>
            </w:pPr>
            <w:ins w:id="8274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1ABDB2" w14:textId="77777777" w:rsidR="00910219" w:rsidRPr="00910219" w:rsidRDefault="00910219" w:rsidP="00910219">
            <w:pPr>
              <w:spacing w:before="0" w:after="0" w:line="240" w:lineRule="auto"/>
              <w:jc w:val="center"/>
              <w:rPr>
                <w:ins w:id="82746" w:author="pete jones" w:date="2022-01-11T16:47:00Z"/>
                <w:rFonts w:ascii="Calibri" w:hAnsi="Calibri" w:cs="Calibri"/>
                <w:color w:val="000000"/>
                <w:sz w:val="22"/>
                <w:szCs w:val="22"/>
              </w:rPr>
            </w:pPr>
            <w:ins w:id="8274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FEC327F" w14:textId="77777777" w:rsidR="00910219" w:rsidRPr="00910219" w:rsidRDefault="00910219" w:rsidP="00910219">
            <w:pPr>
              <w:spacing w:before="0" w:after="0" w:line="240" w:lineRule="auto"/>
              <w:jc w:val="center"/>
              <w:rPr>
                <w:ins w:id="82748" w:author="pete jones" w:date="2022-01-11T16:47:00Z"/>
                <w:rFonts w:ascii="Calibri" w:hAnsi="Calibri" w:cs="Calibri"/>
                <w:color w:val="000000"/>
                <w:sz w:val="22"/>
                <w:szCs w:val="22"/>
              </w:rPr>
            </w:pPr>
            <w:ins w:id="8274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35A345D" w14:textId="77777777" w:rsidR="00910219" w:rsidRPr="00910219" w:rsidRDefault="00910219" w:rsidP="00910219">
            <w:pPr>
              <w:spacing w:before="0" w:after="0" w:line="240" w:lineRule="auto"/>
              <w:jc w:val="center"/>
              <w:rPr>
                <w:ins w:id="82750" w:author="pete jones" w:date="2022-01-11T16:47:00Z"/>
                <w:rFonts w:ascii="Calibri" w:hAnsi="Calibri" w:cs="Calibri"/>
                <w:color w:val="000000"/>
                <w:sz w:val="22"/>
                <w:szCs w:val="22"/>
              </w:rPr>
            </w:pPr>
            <w:ins w:id="8275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697A1EF" w14:textId="77777777" w:rsidR="00910219" w:rsidRPr="00910219" w:rsidRDefault="00910219" w:rsidP="00910219">
            <w:pPr>
              <w:spacing w:before="0" w:after="0" w:line="240" w:lineRule="auto"/>
              <w:jc w:val="center"/>
              <w:rPr>
                <w:ins w:id="82752" w:author="pete jones" w:date="2022-01-11T16:47:00Z"/>
                <w:rFonts w:ascii="Calibri" w:hAnsi="Calibri" w:cs="Calibri"/>
                <w:color w:val="000000"/>
                <w:sz w:val="22"/>
                <w:szCs w:val="22"/>
              </w:rPr>
            </w:pPr>
            <w:ins w:id="8275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122C38FA" w14:textId="77777777" w:rsidR="00910219" w:rsidRPr="00910219" w:rsidRDefault="00910219" w:rsidP="00910219">
            <w:pPr>
              <w:spacing w:before="0" w:after="0" w:line="240" w:lineRule="auto"/>
              <w:jc w:val="center"/>
              <w:rPr>
                <w:ins w:id="82754" w:author="pete jones" w:date="2022-01-11T16:47:00Z"/>
                <w:rFonts w:ascii="Calibri" w:hAnsi="Calibri" w:cs="Calibri"/>
                <w:color w:val="000000"/>
                <w:sz w:val="22"/>
                <w:szCs w:val="22"/>
              </w:rPr>
            </w:pPr>
            <w:ins w:id="82755"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592788E" w14:textId="77777777" w:rsidR="00910219" w:rsidRPr="00910219" w:rsidRDefault="00910219" w:rsidP="00910219">
            <w:pPr>
              <w:spacing w:before="0" w:after="0" w:line="240" w:lineRule="auto"/>
              <w:jc w:val="center"/>
              <w:rPr>
                <w:ins w:id="82756" w:author="pete jones" w:date="2022-01-11T16:47:00Z"/>
                <w:rFonts w:ascii="Calibri" w:hAnsi="Calibri" w:cs="Calibri"/>
                <w:color w:val="000000"/>
                <w:sz w:val="22"/>
                <w:szCs w:val="22"/>
              </w:rPr>
            </w:pPr>
            <w:ins w:id="8275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F27C019" w14:textId="77777777" w:rsidR="00910219" w:rsidRPr="00910219" w:rsidRDefault="00910219" w:rsidP="00910219">
            <w:pPr>
              <w:spacing w:before="0" w:after="0" w:line="240" w:lineRule="auto"/>
              <w:jc w:val="center"/>
              <w:rPr>
                <w:ins w:id="82758" w:author="pete jones" w:date="2022-01-11T16:47:00Z"/>
                <w:rFonts w:ascii="Calibri" w:hAnsi="Calibri" w:cs="Calibri"/>
                <w:color w:val="000000"/>
                <w:sz w:val="22"/>
                <w:szCs w:val="22"/>
              </w:rPr>
            </w:pPr>
            <w:ins w:id="8275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30130C2" w14:textId="77777777" w:rsidR="00910219" w:rsidRPr="00910219" w:rsidRDefault="00910219" w:rsidP="00910219">
            <w:pPr>
              <w:spacing w:before="0" w:after="0" w:line="240" w:lineRule="auto"/>
              <w:jc w:val="center"/>
              <w:rPr>
                <w:ins w:id="82760" w:author="pete jones" w:date="2022-01-11T16:47:00Z"/>
                <w:rFonts w:ascii="Calibri" w:hAnsi="Calibri" w:cs="Calibri"/>
                <w:color w:val="000000"/>
                <w:sz w:val="22"/>
                <w:szCs w:val="22"/>
              </w:rPr>
            </w:pPr>
            <w:ins w:id="82761"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6FB86CB9" w14:textId="77777777" w:rsidR="00910219" w:rsidRPr="00910219" w:rsidRDefault="00910219" w:rsidP="00910219">
            <w:pPr>
              <w:spacing w:before="0" w:after="0" w:line="240" w:lineRule="auto"/>
              <w:jc w:val="center"/>
              <w:rPr>
                <w:ins w:id="82762" w:author="pete jones" w:date="2022-01-11T16:47:00Z"/>
                <w:rFonts w:ascii="Calibri" w:hAnsi="Calibri" w:cs="Calibri"/>
                <w:color w:val="000000"/>
                <w:sz w:val="22"/>
                <w:szCs w:val="22"/>
              </w:rPr>
            </w:pPr>
            <w:ins w:id="82763" w:author="pete jones" w:date="2022-01-11T16:47:00Z">
              <w:r w:rsidRPr="00910219">
                <w:rPr>
                  <w:rFonts w:ascii="Calibri" w:hAnsi="Calibri" w:cs="Calibri"/>
                  <w:color w:val="000000"/>
                  <w:sz w:val="22"/>
                  <w:szCs w:val="22"/>
                </w:rPr>
                <w:t> </w:t>
              </w:r>
            </w:ins>
          </w:p>
        </w:tc>
      </w:tr>
      <w:tr w:rsidR="00910219" w:rsidRPr="00910219" w14:paraId="2815E415" w14:textId="77777777" w:rsidTr="00910219">
        <w:trPr>
          <w:trHeight w:val="300"/>
          <w:ins w:id="8276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5686B99" w14:textId="77777777" w:rsidR="00910219" w:rsidRPr="00910219" w:rsidRDefault="00910219" w:rsidP="00910219">
            <w:pPr>
              <w:spacing w:before="0" w:after="0" w:line="240" w:lineRule="auto"/>
              <w:jc w:val="center"/>
              <w:rPr>
                <w:ins w:id="82765" w:author="pete jones" w:date="2022-01-11T16:47:00Z"/>
                <w:rFonts w:ascii="Calibri" w:hAnsi="Calibri" w:cs="Calibri"/>
                <w:color w:val="000000"/>
                <w:sz w:val="22"/>
                <w:szCs w:val="22"/>
              </w:rPr>
            </w:pPr>
            <w:ins w:id="82766" w:author="pete jones" w:date="2022-01-11T16:47:00Z">
              <w:r w:rsidRPr="00910219">
                <w:rPr>
                  <w:rFonts w:ascii="Calibri" w:hAnsi="Calibri" w:cs="Calibri"/>
                  <w:color w:val="000000"/>
                  <w:sz w:val="22"/>
                  <w:szCs w:val="22"/>
                </w:rPr>
                <w:t>6</w:t>
              </w:r>
            </w:ins>
          </w:p>
        </w:tc>
        <w:tc>
          <w:tcPr>
            <w:tcW w:w="5669" w:type="dxa"/>
            <w:tcBorders>
              <w:top w:val="nil"/>
              <w:left w:val="nil"/>
              <w:bottom w:val="single" w:sz="4" w:space="0" w:color="auto"/>
              <w:right w:val="single" w:sz="8" w:space="0" w:color="auto"/>
            </w:tcBorders>
            <w:shd w:val="clear" w:color="auto" w:fill="auto"/>
            <w:noWrap/>
            <w:vAlign w:val="bottom"/>
            <w:hideMark/>
          </w:tcPr>
          <w:p w14:paraId="41F4CD75" w14:textId="77777777" w:rsidR="00910219" w:rsidRPr="00910219" w:rsidRDefault="00910219" w:rsidP="00910219">
            <w:pPr>
              <w:spacing w:before="0" w:after="0" w:line="240" w:lineRule="auto"/>
              <w:jc w:val="left"/>
              <w:rPr>
                <w:ins w:id="82767" w:author="pete jones" w:date="2022-01-11T16:47:00Z"/>
                <w:rFonts w:ascii="Calibri" w:hAnsi="Calibri" w:cs="Calibri"/>
                <w:color w:val="000000"/>
                <w:sz w:val="22"/>
                <w:szCs w:val="22"/>
              </w:rPr>
            </w:pPr>
            <w:ins w:id="82768" w:author="pete jones" w:date="2022-01-11T16:47:00Z">
              <w:r w:rsidRPr="00910219">
                <w:rPr>
                  <w:rFonts w:ascii="Calibri" w:hAnsi="Calibri" w:cs="Calibri"/>
                  <w:color w:val="000000"/>
                  <w:sz w:val="22"/>
                  <w:szCs w:val="22"/>
                </w:rPr>
                <w:t>Finite Element Method</w:t>
              </w:r>
            </w:ins>
          </w:p>
        </w:tc>
        <w:tc>
          <w:tcPr>
            <w:tcW w:w="432" w:type="dxa"/>
            <w:tcBorders>
              <w:top w:val="nil"/>
              <w:left w:val="nil"/>
              <w:bottom w:val="single" w:sz="4" w:space="0" w:color="auto"/>
              <w:right w:val="single" w:sz="4" w:space="0" w:color="auto"/>
            </w:tcBorders>
            <w:shd w:val="clear" w:color="auto" w:fill="auto"/>
            <w:noWrap/>
            <w:vAlign w:val="bottom"/>
            <w:hideMark/>
          </w:tcPr>
          <w:p w14:paraId="677AEB86" w14:textId="77777777" w:rsidR="00910219" w:rsidRPr="00910219" w:rsidRDefault="00910219" w:rsidP="00910219">
            <w:pPr>
              <w:spacing w:before="0" w:after="0" w:line="240" w:lineRule="auto"/>
              <w:jc w:val="center"/>
              <w:rPr>
                <w:ins w:id="82769" w:author="pete jones" w:date="2022-01-11T16:47:00Z"/>
                <w:rFonts w:ascii="Calibri" w:hAnsi="Calibri" w:cs="Calibri"/>
                <w:color w:val="000000"/>
                <w:sz w:val="22"/>
                <w:szCs w:val="22"/>
              </w:rPr>
            </w:pPr>
            <w:ins w:id="82770"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1AA74B4" w14:textId="77777777" w:rsidR="00910219" w:rsidRPr="00910219" w:rsidRDefault="00910219" w:rsidP="00910219">
            <w:pPr>
              <w:spacing w:before="0" w:after="0" w:line="240" w:lineRule="auto"/>
              <w:jc w:val="center"/>
              <w:rPr>
                <w:ins w:id="82771" w:author="pete jones" w:date="2022-01-11T16:47:00Z"/>
                <w:rFonts w:ascii="Calibri" w:hAnsi="Calibri" w:cs="Calibri"/>
                <w:color w:val="000000"/>
                <w:sz w:val="22"/>
                <w:szCs w:val="22"/>
              </w:rPr>
            </w:pPr>
            <w:ins w:id="82772"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334C155A" w14:textId="77777777" w:rsidR="00910219" w:rsidRPr="00910219" w:rsidRDefault="00910219" w:rsidP="00910219">
            <w:pPr>
              <w:spacing w:before="0" w:after="0" w:line="240" w:lineRule="auto"/>
              <w:jc w:val="center"/>
              <w:rPr>
                <w:ins w:id="82773" w:author="pete jones" w:date="2022-01-11T16:47:00Z"/>
                <w:rFonts w:ascii="Calibri" w:hAnsi="Calibri" w:cs="Calibri"/>
                <w:color w:val="000000"/>
                <w:sz w:val="22"/>
                <w:szCs w:val="22"/>
              </w:rPr>
            </w:pPr>
            <w:ins w:id="8277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DBF032" w14:textId="77777777" w:rsidR="00910219" w:rsidRPr="00910219" w:rsidRDefault="00910219" w:rsidP="00910219">
            <w:pPr>
              <w:spacing w:before="0" w:after="0" w:line="240" w:lineRule="auto"/>
              <w:jc w:val="center"/>
              <w:rPr>
                <w:ins w:id="82775" w:author="pete jones" w:date="2022-01-11T16:47:00Z"/>
                <w:rFonts w:ascii="Calibri" w:hAnsi="Calibri" w:cs="Calibri"/>
                <w:color w:val="000000"/>
                <w:sz w:val="22"/>
                <w:szCs w:val="22"/>
              </w:rPr>
            </w:pPr>
            <w:ins w:id="8277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9A611D" w14:textId="77777777" w:rsidR="00910219" w:rsidRPr="00910219" w:rsidRDefault="00910219" w:rsidP="00910219">
            <w:pPr>
              <w:spacing w:before="0" w:after="0" w:line="240" w:lineRule="auto"/>
              <w:jc w:val="center"/>
              <w:rPr>
                <w:ins w:id="82777" w:author="pete jones" w:date="2022-01-11T16:47:00Z"/>
                <w:rFonts w:ascii="Calibri" w:hAnsi="Calibri" w:cs="Calibri"/>
                <w:color w:val="000000"/>
                <w:sz w:val="22"/>
                <w:szCs w:val="22"/>
              </w:rPr>
            </w:pPr>
            <w:ins w:id="8277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8C8327" w14:textId="77777777" w:rsidR="00910219" w:rsidRPr="00910219" w:rsidRDefault="00910219" w:rsidP="00910219">
            <w:pPr>
              <w:spacing w:before="0" w:after="0" w:line="240" w:lineRule="auto"/>
              <w:jc w:val="center"/>
              <w:rPr>
                <w:ins w:id="82779" w:author="pete jones" w:date="2022-01-11T16:47:00Z"/>
                <w:rFonts w:ascii="Calibri" w:hAnsi="Calibri" w:cs="Calibri"/>
                <w:color w:val="000000"/>
                <w:sz w:val="22"/>
                <w:szCs w:val="22"/>
              </w:rPr>
            </w:pPr>
            <w:ins w:id="82780"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0A90657C" w14:textId="77777777" w:rsidR="00910219" w:rsidRPr="00910219" w:rsidRDefault="00910219" w:rsidP="00910219">
            <w:pPr>
              <w:spacing w:before="0" w:after="0" w:line="240" w:lineRule="auto"/>
              <w:jc w:val="center"/>
              <w:rPr>
                <w:ins w:id="82781" w:author="pete jones" w:date="2022-01-11T16:47:00Z"/>
                <w:rFonts w:ascii="Calibri" w:hAnsi="Calibri" w:cs="Calibri"/>
                <w:color w:val="000000"/>
                <w:sz w:val="22"/>
                <w:szCs w:val="22"/>
              </w:rPr>
            </w:pPr>
            <w:ins w:id="82782"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6091F241" w14:textId="77777777" w:rsidR="00910219" w:rsidRPr="00910219" w:rsidRDefault="00910219" w:rsidP="00910219">
            <w:pPr>
              <w:spacing w:before="0" w:after="0" w:line="240" w:lineRule="auto"/>
              <w:jc w:val="center"/>
              <w:rPr>
                <w:ins w:id="82783" w:author="pete jones" w:date="2022-01-11T16:47:00Z"/>
                <w:rFonts w:ascii="Calibri" w:hAnsi="Calibri" w:cs="Calibri"/>
                <w:color w:val="000000"/>
                <w:sz w:val="22"/>
                <w:szCs w:val="22"/>
              </w:rPr>
            </w:pPr>
            <w:ins w:id="82784"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A0787E5" w14:textId="77777777" w:rsidR="00910219" w:rsidRPr="00910219" w:rsidRDefault="00910219" w:rsidP="00910219">
            <w:pPr>
              <w:spacing w:before="0" w:after="0" w:line="240" w:lineRule="auto"/>
              <w:jc w:val="center"/>
              <w:rPr>
                <w:ins w:id="82785" w:author="pete jones" w:date="2022-01-11T16:47:00Z"/>
                <w:rFonts w:ascii="Calibri" w:hAnsi="Calibri" w:cs="Calibri"/>
                <w:color w:val="000000"/>
                <w:sz w:val="22"/>
                <w:szCs w:val="22"/>
              </w:rPr>
            </w:pPr>
            <w:ins w:id="8278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DF545B0" w14:textId="77777777" w:rsidR="00910219" w:rsidRPr="00910219" w:rsidRDefault="00910219" w:rsidP="00910219">
            <w:pPr>
              <w:spacing w:before="0" w:after="0" w:line="240" w:lineRule="auto"/>
              <w:jc w:val="center"/>
              <w:rPr>
                <w:ins w:id="82787" w:author="pete jones" w:date="2022-01-11T16:47:00Z"/>
                <w:rFonts w:ascii="Calibri" w:hAnsi="Calibri" w:cs="Calibri"/>
                <w:color w:val="000000"/>
                <w:sz w:val="22"/>
                <w:szCs w:val="22"/>
              </w:rPr>
            </w:pPr>
            <w:ins w:id="82788" w:author="pete jones" w:date="2022-01-11T16:47:00Z">
              <w:r w:rsidRPr="00910219">
                <w:rPr>
                  <w:rFonts w:ascii="Calibri" w:hAnsi="Calibri" w:cs="Calibri"/>
                  <w:color w:val="000000"/>
                  <w:sz w:val="22"/>
                  <w:szCs w:val="22"/>
                </w:rPr>
                <w:t>33</w:t>
              </w:r>
            </w:ins>
          </w:p>
        </w:tc>
        <w:tc>
          <w:tcPr>
            <w:tcW w:w="432" w:type="dxa"/>
            <w:tcBorders>
              <w:top w:val="nil"/>
              <w:left w:val="nil"/>
              <w:bottom w:val="single" w:sz="4" w:space="0" w:color="auto"/>
              <w:right w:val="single" w:sz="4" w:space="0" w:color="auto"/>
            </w:tcBorders>
            <w:shd w:val="clear" w:color="auto" w:fill="auto"/>
            <w:noWrap/>
            <w:vAlign w:val="bottom"/>
            <w:hideMark/>
          </w:tcPr>
          <w:p w14:paraId="757F678C" w14:textId="77777777" w:rsidR="00910219" w:rsidRPr="00910219" w:rsidRDefault="00910219" w:rsidP="00910219">
            <w:pPr>
              <w:spacing w:before="0" w:after="0" w:line="240" w:lineRule="auto"/>
              <w:jc w:val="center"/>
              <w:rPr>
                <w:ins w:id="82789" w:author="pete jones" w:date="2022-01-11T16:47:00Z"/>
                <w:rFonts w:ascii="Calibri" w:hAnsi="Calibri" w:cs="Calibri"/>
                <w:color w:val="000000"/>
                <w:sz w:val="22"/>
                <w:szCs w:val="22"/>
              </w:rPr>
            </w:pPr>
            <w:ins w:id="82790"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33B45461" w14:textId="77777777" w:rsidR="00910219" w:rsidRPr="00910219" w:rsidRDefault="00910219" w:rsidP="00910219">
            <w:pPr>
              <w:spacing w:before="0" w:after="0" w:line="240" w:lineRule="auto"/>
              <w:jc w:val="center"/>
              <w:rPr>
                <w:ins w:id="82791" w:author="pete jones" w:date="2022-01-11T16:47:00Z"/>
                <w:rFonts w:ascii="Calibri" w:hAnsi="Calibri" w:cs="Calibri"/>
                <w:color w:val="000000"/>
                <w:sz w:val="22"/>
                <w:szCs w:val="22"/>
              </w:rPr>
            </w:pPr>
            <w:ins w:id="82792" w:author="pete jones" w:date="2022-01-11T16:47:00Z">
              <w:r w:rsidRPr="00910219">
                <w:rPr>
                  <w:rFonts w:ascii="Calibri" w:hAnsi="Calibri" w:cs="Calibri"/>
                  <w:color w:val="000000"/>
                  <w:sz w:val="22"/>
                  <w:szCs w:val="22"/>
                </w:rPr>
                <w:t>67</w:t>
              </w:r>
            </w:ins>
          </w:p>
        </w:tc>
      </w:tr>
      <w:tr w:rsidR="00910219" w:rsidRPr="00910219" w14:paraId="7C4FD6B0" w14:textId="77777777" w:rsidTr="00910219">
        <w:trPr>
          <w:trHeight w:val="300"/>
          <w:ins w:id="8279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ADBC11C" w14:textId="77777777" w:rsidR="00910219" w:rsidRPr="00910219" w:rsidRDefault="00910219" w:rsidP="00910219">
            <w:pPr>
              <w:spacing w:before="0" w:after="0" w:line="240" w:lineRule="auto"/>
              <w:jc w:val="center"/>
              <w:rPr>
                <w:ins w:id="82794" w:author="pete jones" w:date="2022-01-11T16:47:00Z"/>
                <w:rFonts w:ascii="Calibri" w:hAnsi="Calibri" w:cs="Calibri"/>
                <w:color w:val="000000"/>
                <w:sz w:val="22"/>
                <w:szCs w:val="22"/>
              </w:rPr>
            </w:pPr>
            <w:ins w:id="82795" w:author="pete jones" w:date="2022-01-11T16:47:00Z">
              <w:r w:rsidRPr="00910219">
                <w:rPr>
                  <w:rFonts w:ascii="Calibri" w:hAnsi="Calibri" w:cs="Calibri"/>
                  <w:color w:val="000000"/>
                  <w:sz w:val="22"/>
                  <w:szCs w:val="22"/>
                </w:rPr>
                <w:t>6</w:t>
              </w:r>
            </w:ins>
          </w:p>
        </w:tc>
        <w:tc>
          <w:tcPr>
            <w:tcW w:w="5669" w:type="dxa"/>
            <w:tcBorders>
              <w:top w:val="nil"/>
              <w:left w:val="nil"/>
              <w:bottom w:val="single" w:sz="4" w:space="0" w:color="auto"/>
              <w:right w:val="single" w:sz="8" w:space="0" w:color="auto"/>
            </w:tcBorders>
            <w:shd w:val="clear" w:color="auto" w:fill="auto"/>
            <w:noWrap/>
            <w:vAlign w:val="bottom"/>
            <w:hideMark/>
          </w:tcPr>
          <w:p w14:paraId="0B8C33F4" w14:textId="77777777" w:rsidR="00910219" w:rsidRPr="00910219" w:rsidRDefault="00910219" w:rsidP="00910219">
            <w:pPr>
              <w:spacing w:before="0" w:after="0" w:line="240" w:lineRule="auto"/>
              <w:jc w:val="left"/>
              <w:rPr>
                <w:ins w:id="82796" w:author="pete jones" w:date="2022-01-11T16:47:00Z"/>
                <w:rFonts w:ascii="Calibri" w:hAnsi="Calibri" w:cs="Calibri"/>
                <w:color w:val="000000"/>
                <w:sz w:val="22"/>
                <w:szCs w:val="22"/>
              </w:rPr>
            </w:pPr>
            <w:ins w:id="82797" w:author="pete jones" w:date="2022-01-11T16:47:00Z">
              <w:r w:rsidRPr="00910219">
                <w:rPr>
                  <w:rFonts w:ascii="Calibri" w:hAnsi="Calibri" w:cs="Calibri"/>
                  <w:color w:val="000000"/>
                  <w:sz w:val="22"/>
                  <w:szCs w:val="22"/>
                </w:rPr>
                <w:t>Dynamics 2</w:t>
              </w:r>
            </w:ins>
          </w:p>
        </w:tc>
        <w:tc>
          <w:tcPr>
            <w:tcW w:w="432" w:type="dxa"/>
            <w:tcBorders>
              <w:top w:val="nil"/>
              <w:left w:val="nil"/>
              <w:bottom w:val="single" w:sz="4" w:space="0" w:color="auto"/>
              <w:right w:val="single" w:sz="4" w:space="0" w:color="auto"/>
            </w:tcBorders>
            <w:shd w:val="clear" w:color="auto" w:fill="auto"/>
            <w:noWrap/>
            <w:vAlign w:val="bottom"/>
            <w:hideMark/>
          </w:tcPr>
          <w:p w14:paraId="1CB1D6F5" w14:textId="77777777" w:rsidR="00910219" w:rsidRPr="00910219" w:rsidRDefault="00910219" w:rsidP="00910219">
            <w:pPr>
              <w:spacing w:before="0" w:after="0" w:line="240" w:lineRule="auto"/>
              <w:jc w:val="center"/>
              <w:rPr>
                <w:ins w:id="82798" w:author="pete jones" w:date="2022-01-11T16:47:00Z"/>
                <w:rFonts w:ascii="Calibri" w:hAnsi="Calibri" w:cs="Calibri"/>
                <w:color w:val="000000"/>
                <w:sz w:val="22"/>
                <w:szCs w:val="22"/>
              </w:rPr>
            </w:pPr>
            <w:ins w:id="82799"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D903B22" w14:textId="77777777" w:rsidR="00910219" w:rsidRPr="00910219" w:rsidRDefault="00910219" w:rsidP="00910219">
            <w:pPr>
              <w:spacing w:before="0" w:after="0" w:line="240" w:lineRule="auto"/>
              <w:jc w:val="center"/>
              <w:rPr>
                <w:ins w:id="82800" w:author="pete jones" w:date="2022-01-11T16:47:00Z"/>
                <w:rFonts w:ascii="Calibri" w:hAnsi="Calibri" w:cs="Calibri"/>
                <w:color w:val="000000"/>
                <w:sz w:val="22"/>
                <w:szCs w:val="22"/>
              </w:rPr>
            </w:pPr>
            <w:ins w:id="82801" w:author="pete jones" w:date="2022-01-11T16:47: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1398827" w14:textId="77777777" w:rsidR="00910219" w:rsidRPr="00910219" w:rsidRDefault="00910219" w:rsidP="00910219">
            <w:pPr>
              <w:spacing w:before="0" w:after="0" w:line="240" w:lineRule="auto"/>
              <w:jc w:val="center"/>
              <w:rPr>
                <w:ins w:id="82802" w:author="pete jones" w:date="2022-01-11T16:47:00Z"/>
                <w:rFonts w:ascii="Calibri" w:hAnsi="Calibri" w:cs="Calibri"/>
                <w:color w:val="000000"/>
                <w:sz w:val="22"/>
                <w:szCs w:val="22"/>
              </w:rPr>
            </w:pPr>
            <w:ins w:id="8280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29234D" w14:textId="77777777" w:rsidR="00910219" w:rsidRPr="00910219" w:rsidRDefault="00910219" w:rsidP="00910219">
            <w:pPr>
              <w:spacing w:before="0" w:after="0" w:line="240" w:lineRule="auto"/>
              <w:jc w:val="center"/>
              <w:rPr>
                <w:ins w:id="82804" w:author="pete jones" w:date="2022-01-11T16:47:00Z"/>
                <w:rFonts w:ascii="Calibri" w:hAnsi="Calibri" w:cs="Calibri"/>
                <w:color w:val="000000"/>
                <w:sz w:val="22"/>
                <w:szCs w:val="22"/>
              </w:rPr>
            </w:pPr>
            <w:ins w:id="8280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3C005C" w14:textId="77777777" w:rsidR="00910219" w:rsidRPr="00910219" w:rsidRDefault="00910219" w:rsidP="00910219">
            <w:pPr>
              <w:spacing w:before="0" w:after="0" w:line="240" w:lineRule="auto"/>
              <w:jc w:val="center"/>
              <w:rPr>
                <w:ins w:id="82806" w:author="pete jones" w:date="2022-01-11T16:47:00Z"/>
                <w:rFonts w:ascii="Calibri" w:hAnsi="Calibri" w:cs="Calibri"/>
                <w:color w:val="000000"/>
                <w:sz w:val="22"/>
                <w:szCs w:val="22"/>
              </w:rPr>
            </w:pPr>
            <w:ins w:id="8280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E6BCE3" w14:textId="77777777" w:rsidR="00910219" w:rsidRPr="00910219" w:rsidRDefault="00910219" w:rsidP="00910219">
            <w:pPr>
              <w:spacing w:before="0" w:after="0" w:line="240" w:lineRule="auto"/>
              <w:jc w:val="center"/>
              <w:rPr>
                <w:ins w:id="82808" w:author="pete jones" w:date="2022-01-11T16:47:00Z"/>
                <w:rFonts w:ascii="Calibri" w:hAnsi="Calibri" w:cs="Calibri"/>
                <w:color w:val="000000"/>
                <w:sz w:val="22"/>
                <w:szCs w:val="22"/>
              </w:rPr>
            </w:pPr>
            <w:ins w:id="82809"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56E926DB" w14:textId="77777777" w:rsidR="00910219" w:rsidRPr="00910219" w:rsidRDefault="00910219" w:rsidP="00910219">
            <w:pPr>
              <w:spacing w:before="0" w:after="0" w:line="240" w:lineRule="auto"/>
              <w:jc w:val="center"/>
              <w:rPr>
                <w:ins w:id="82810" w:author="pete jones" w:date="2022-01-11T16:47:00Z"/>
                <w:rFonts w:ascii="Calibri" w:hAnsi="Calibri" w:cs="Calibri"/>
                <w:color w:val="000000"/>
                <w:sz w:val="22"/>
                <w:szCs w:val="22"/>
              </w:rPr>
            </w:pPr>
            <w:ins w:id="82811"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498489F5" w14:textId="77777777" w:rsidR="00910219" w:rsidRPr="00910219" w:rsidRDefault="00910219" w:rsidP="00910219">
            <w:pPr>
              <w:spacing w:before="0" w:after="0" w:line="240" w:lineRule="auto"/>
              <w:jc w:val="center"/>
              <w:rPr>
                <w:ins w:id="82812" w:author="pete jones" w:date="2022-01-11T16:47:00Z"/>
                <w:rFonts w:ascii="Calibri" w:hAnsi="Calibri" w:cs="Calibri"/>
                <w:color w:val="000000"/>
                <w:sz w:val="22"/>
                <w:szCs w:val="22"/>
              </w:rPr>
            </w:pPr>
            <w:ins w:id="82813" w:author="pete jones" w:date="2022-01-11T16:47:00Z">
              <w:r w:rsidRPr="00910219">
                <w:rPr>
                  <w:rFonts w:ascii="Calibri" w:hAnsi="Calibri" w:cs="Calibri"/>
                  <w:color w:val="000000"/>
                  <w:sz w:val="22"/>
                  <w:szCs w:val="22"/>
                </w:rPr>
                <w:t> </w:t>
              </w:r>
            </w:ins>
          </w:p>
        </w:tc>
        <w:tc>
          <w:tcPr>
            <w:tcW w:w="366" w:type="dxa"/>
            <w:tcBorders>
              <w:top w:val="nil"/>
              <w:left w:val="nil"/>
              <w:bottom w:val="single" w:sz="4" w:space="0" w:color="auto"/>
              <w:right w:val="single" w:sz="4" w:space="0" w:color="auto"/>
            </w:tcBorders>
            <w:shd w:val="clear" w:color="auto" w:fill="auto"/>
            <w:noWrap/>
            <w:vAlign w:val="bottom"/>
            <w:hideMark/>
          </w:tcPr>
          <w:p w14:paraId="7CAD5324" w14:textId="77777777" w:rsidR="00910219" w:rsidRPr="00910219" w:rsidRDefault="00910219" w:rsidP="00910219">
            <w:pPr>
              <w:spacing w:before="0" w:after="0" w:line="240" w:lineRule="auto"/>
              <w:jc w:val="center"/>
              <w:rPr>
                <w:ins w:id="82814" w:author="pete jones" w:date="2022-01-11T16:47:00Z"/>
                <w:rFonts w:ascii="Calibri" w:hAnsi="Calibri" w:cs="Calibri"/>
                <w:color w:val="000000"/>
                <w:sz w:val="22"/>
                <w:szCs w:val="22"/>
              </w:rPr>
            </w:pPr>
            <w:ins w:id="82815"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05B95CC" w14:textId="77777777" w:rsidR="00910219" w:rsidRPr="00910219" w:rsidRDefault="00910219" w:rsidP="00910219">
            <w:pPr>
              <w:spacing w:before="0" w:after="0" w:line="240" w:lineRule="auto"/>
              <w:jc w:val="center"/>
              <w:rPr>
                <w:ins w:id="82816" w:author="pete jones" w:date="2022-01-11T16:47:00Z"/>
                <w:rFonts w:ascii="Calibri" w:hAnsi="Calibri" w:cs="Calibri"/>
                <w:color w:val="000000"/>
                <w:sz w:val="22"/>
                <w:szCs w:val="22"/>
              </w:rPr>
            </w:pPr>
            <w:ins w:id="82817" w:author="pete jones" w:date="2022-01-11T16:47:00Z">
              <w:r w:rsidRPr="00910219">
                <w:rPr>
                  <w:rFonts w:ascii="Calibri" w:hAnsi="Calibri" w:cs="Calibri"/>
                  <w:color w:val="000000"/>
                  <w:sz w:val="22"/>
                  <w:szCs w:val="22"/>
                </w:rPr>
                <w:t>50</w:t>
              </w:r>
            </w:ins>
          </w:p>
        </w:tc>
        <w:tc>
          <w:tcPr>
            <w:tcW w:w="432" w:type="dxa"/>
            <w:tcBorders>
              <w:top w:val="nil"/>
              <w:left w:val="nil"/>
              <w:bottom w:val="single" w:sz="4" w:space="0" w:color="auto"/>
              <w:right w:val="single" w:sz="4" w:space="0" w:color="auto"/>
            </w:tcBorders>
            <w:shd w:val="clear" w:color="auto" w:fill="auto"/>
            <w:noWrap/>
            <w:vAlign w:val="bottom"/>
            <w:hideMark/>
          </w:tcPr>
          <w:p w14:paraId="748E878D" w14:textId="77777777" w:rsidR="00910219" w:rsidRPr="00910219" w:rsidRDefault="00910219" w:rsidP="00910219">
            <w:pPr>
              <w:spacing w:before="0" w:after="0" w:line="240" w:lineRule="auto"/>
              <w:jc w:val="center"/>
              <w:rPr>
                <w:ins w:id="82818" w:author="pete jones" w:date="2022-01-11T16:47:00Z"/>
                <w:rFonts w:ascii="Calibri" w:hAnsi="Calibri" w:cs="Calibri"/>
                <w:color w:val="000000"/>
                <w:sz w:val="22"/>
                <w:szCs w:val="22"/>
              </w:rPr>
            </w:pPr>
            <w:ins w:id="82819" w:author="pete jones" w:date="2022-01-11T16:47:00Z">
              <w:r w:rsidRPr="00910219">
                <w:rPr>
                  <w:rFonts w:ascii="Calibri" w:hAnsi="Calibri" w:cs="Calibri"/>
                  <w:color w:val="000000"/>
                  <w:sz w:val="22"/>
                  <w:szCs w:val="22"/>
                </w:rPr>
                <w:t> </w:t>
              </w:r>
            </w:ins>
          </w:p>
        </w:tc>
        <w:tc>
          <w:tcPr>
            <w:tcW w:w="438" w:type="dxa"/>
            <w:tcBorders>
              <w:top w:val="nil"/>
              <w:left w:val="nil"/>
              <w:bottom w:val="single" w:sz="4" w:space="0" w:color="auto"/>
              <w:right w:val="single" w:sz="8" w:space="0" w:color="auto"/>
            </w:tcBorders>
            <w:shd w:val="clear" w:color="auto" w:fill="auto"/>
            <w:noWrap/>
            <w:vAlign w:val="bottom"/>
            <w:hideMark/>
          </w:tcPr>
          <w:p w14:paraId="1AF32143" w14:textId="77777777" w:rsidR="00910219" w:rsidRPr="00910219" w:rsidRDefault="00910219" w:rsidP="00910219">
            <w:pPr>
              <w:spacing w:before="0" w:after="0" w:line="240" w:lineRule="auto"/>
              <w:jc w:val="center"/>
              <w:rPr>
                <w:ins w:id="82820" w:author="pete jones" w:date="2022-01-11T16:47:00Z"/>
                <w:rFonts w:ascii="Calibri" w:hAnsi="Calibri" w:cs="Calibri"/>
                <w:color w:val="000000"/>
                <w:sz w:val="22"/>
                <w:szCs w:val="22"/>
              </w:rPr>
            </w:pPr>
            <w:ins w:id="82821" w:author="pete jones" w:date="2022-01-11T16:47:00Z">
              <w:r w:rsidRPr="00910219">
                <w:rPr>
                  <w:rFonts w:ascii="Calibri" w:hAnsi="Calibri" w:cs="Calibri"/>
                  <w:color w:val="000000"/>
                  <w:sz w:val="22"/>
                  <w:szCs w:val="22"/>
                </w:rPr>
                <w:t>50</w:t>
              </w:r>
            </w:ins>
          </w:p>
        </w:tc>
      </w:tr>
    </w:tbl>
    <w:p w14:paraId="342D9DCD" w14:textId="75243537" w:rsidR="00910219" w:rsidRDefault="00910219" w:rsidP="00406988">
      <w:pPr>
        <w:jc w:val="left"/>
        <w:rPr>
          <w:ins w:id="82822" w:author="pete jones" w:date="2022-01-11T16:47: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910219" w:rsidRPr="00910219" w14:paraId="78ED6AFC" w14:textId="77777777" w:rsidTr="00910219">
        <w:trPr>
          <w:trHeight w:val="300"/>
          <w:ins w:id="82823" w:author="pete jones" w:date="2022-01-11T16:47:00Z"/>
        </w:trPr>
        <w:tc>
          <w:tcPr>
            <w:tcW w:w="400" w:type="dxa"/>
            <w:tcBorders>
              <w:top w:val="nil"/>
              <w:left w:val="nil"/>
              <w:bottom w:val="nil"/>
              <w:right w:val="nil"/>
            </w:tcBorders>
            <w:shd w:val="clear" w:color="auto" w:fill="auto"/>
            <w:noWrap/>
            <w:vAlign w:val="center"/>
            <w:hideMark/>
          </w:tcPr>
          <w:p w14:paraId="78F593EE" w14:textId="77777777" w:rsidR="00910219" w:rsidRPr="00910219" w:rsidRDefault="00910219" w:rsidP="00910219">
            <w:pPr>
              <w:spacing w:before="0" w:after="0" w:line="240" w:lineRule="auto"/>
              <w:jc w:val="left"/>
              <w:rPr>
                <w:ins w:id="82824" w:author="pete jones" w:date="2022-01-11T16:47: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039090D" w14:textId="77777777" w:rsidR="00910219" w:rsidRPr="00910219" w:rsidRDefault="00910219" w:rsidP="00910219">
            <w:pPr>
              <w:spacing w:before="0" w:after="0" w:line="240" w:lineRule="auto"/>
              <w:jc w:val="center"/>
              <w:rPr>
                <w:ins w:id="82825" w:author="pete jones" w:date="2022-01-11T16:47:00Z"/>
                <w:rFonts w:ascii="Calibri" w:hAnsi="Calibri" w:cs="Calibri"/>
                <w:b/>
                <w:bCs/>
                <w:color w:val="000000"/>
                <w:sz w:val="32"/>
                <w:szCs w:val="32"/>
              </w:rPr>
            </w:pPr>
            <w:ins w:id="82826" w:author="pete jones" w:date="2022-01-11T16:47:00Z">
              <w:r w:rsidRPr="00910219">
                <w:rPr>
                  <w:rFonts w:ascii="Calibri" w:hAnsi="Calibri" w:cs="Calibri"/>
                  <w:b/>
                  <w:bCs/>
                  <w:color w:val="000000"/>
                  <w:sz w:val="32"/>
                  <w:szCs w:val="32"/>
                </w:rPr>
                <w:t>Ulster University</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71CE74E" w14:textId="77777777" w:rsidR="00910219" w:rsidRPr="00910219" w:rsidRDefault="00910219" w:rsidP="00910219">
            <w:pPr>
              <w:spacing w:before="0" w:after="0" w:line="240" w:lineRule="auto"/>
              <w:jc w:val="right"/>
              <w:rPr>
                <w:ins w:id="82827" w:author="pete jones" w:date="2022-01-11T16:47:00Z"/>
                <w:rFonts w:ascii="Calibri" w:hAnsi="Calibri" w:cs="Calibri"/>
                <w:color w:val="000000"/>
                <w:sz w:val="22"/>
                <w:szCs w:val="22"/>
              </w:rPr>
            </w:pPr>
            <w:ins w:id="82828" w:author="pete jones" w:date="2022-01-11T16:47: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AE25BEE" w14:textId="77777777" w:rsidR="00910219" w:rsidRPr="00910219" w:rsidRDefault="00910219" w:rsidP="00910219">
            <w:pPr>
              <w:spacing w:before="0" w:after="0" w:line="240" w:lineRule="auto"/>
              <w:jc w:val="center"/>
              <w:rPr>
                <w:ins w:id="82829" w:author="pete jones" w:date="2022-01-11T16:47:00Z"/>
                <w:rFonts w:ascii="Calibri" w:hAnsi="Calibri" w:cs="Calibri"/>
                <w:color w:val="000000"/>
                <w:sz w:val="22"/>
                <w:szCs w:val="22"/>
              </w:rPr>
            </w:pPr>
            <w:ins w:id="82830" w:author="pete jones" w:date="2022-01-11T16:47:00Z">
              <w:r w:rsidRPr="00910219">
                <w:rPr>
                  <w:rFonts w:ascii="Calibri" w:hAnsi="Calibri" w:cs="Calibri"/>
                  <w:color w:val="000000"/>
                  <w:sz w:val="22"/>
                  <w:szCs w:val="22"/>
                </w:rPr>
                <w:t>44</w:t>
              </w:r>
            </w:ins>
          </w:p>
        </w:tc>
      </w:tr>
      <w:tr w:rsidR="00910219" w:rsidRPr="00910219" w14:paraId="4DE743A0" w14:textId="77777777" w:rsidTr="00910219">
        <w:trPr>
          <w:trHeight w:val="315"/>
          <w:ins w:id="82831" w:author="pete jones" w:date="2022-01-11T16:47:00Z"/>
        </w:trPr>
        <w:tc>
          <w:tcPr>
            <w:tcW w:w="400" w:type="dxa"/>
            <w:tcBorders>
              <w:top w:val="nil"/>
              <w:left w:val="nil"/>
              <w:bottom w:val="nil"/>
              <w:right w:val="nil"/>
            </w:tcBorders>
            <w:shd w:val="clear" w:color="auto" w:fill="auto"/>
            <w:noWrap/>
            <w:vAlign w:val="center"/>
            <w:hideMark/>
          </w:tcPr>
          <w:p w14:paraId="472E4839" w14:textId="77777777" w:rsidR="00910219" w:rsidRPr="00910219" w:rsidRDefault="00910219" w:rsidP="00910219">
            <w:pPr>
              <w:spacing w:before="0" w:after="0" w:line="240" w:lineRule="auto"/>
              <w:jc w:val="center"/>
              <w:rPr>
                <w:ins w:id="82832" w:author="pete jones" w:date="2022-01-11T16:4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55958427" w14:textId="77777777" w:rsidR="00910219" w:rsidRPr="00910219" w:rsidRDefault="00910219" w:rsidP="00910219">
            <w:pPr>
              <w:spacing w:before="0" w:after="0" w:line="240" w:lineRule="auto"/>
              <w:jc w:val="left"/>
              <w:rPr>
                <w:ins w:id="82833" w:author="pete jones" w:date="2022-01-11T16:47: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3FBB704" w14:textId="77777777" w:rsidR="00910219" w:rsidRPr="00910219" w:rsidRDefault="00910219" w:rsidP="00910219">
            <w:pPr>
              <w:spacing w:before="0" w:after="0" w:line="240" w:lineRule="auto"/>
              <w:jc w:val="right"/>
              <w:rPr>
                <w:ins w:id="82834" w:author="pete jones" w:date="2022-01-11T16:47:00Z"/>
                <w:rFonts w:ascii="Calibri" w:hAnsi="Calibri" w:cs="Calibri"/>
                <w:color w:val="000000"/>
                <w:sz w:val="22"/>
                <w:szCs w:val="22"/>
              </w:rPr>
            </w:pPr>
            <w:ins w:id="82835" w:author="pete jones" w:date="2022-01-11T16:47: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4AA8EF0B" w14:textId="77777777" w:rsidR="00910219" w:rsidRPr="00910219" w:rsidRDefault="00910219" w:rsidP="00910219">
            <w:pPr>
              <w:spacing w:before="0" w:after="0" w:line="240" w:lineRule="auto"/>
              <w:jc w:val="center"/>
              <w:rPr>
                <w:ins w:id="82836" w:author="pete jones" w:date="2022-01-11T16:47:00Z"/>
                <w:rFonts w:ascii="Calibri" w:hAnsi="Calibri" w:cs="Calibri"/>
                <w:color w:val="000000"/>
                <w:sz w:val="22"/>
                <w:szCs w:val="22"/>
              </w:rPr>
            </w:pPr>
            <w:ins w:id="82837" w:author="pete jones" w:date="2022-01-11T16:47:00Z">
              <w:r w:rsidRPr="00910219">
                <w:rPr>
                  <w:rFonts w:ascii="Calibri" w:hAnsi="Calibri" w:cs="Calibri"/>
                  <w:color w:val="000000"/>
                  <w:sz w:val="22"/>
                  <w:szCs w:val="22"/>
                </w:rPr>
                <w:t>21</w:t>
              </w:r>
            </w:ins>
          </w:p>
        </w:tc>
      </w:tr>
      <w:tr w:rsidR="00910219" w:rsidRPr="00910219" w14:paraId="60B84180" w14:textId="77777777" w:rsidTr="00910219">
        <w:trPr>
          <w:trHeight w:val="315"/>
          <w:ins w:id="82838" w:author="pete jones" w:date="2022-01-11T16:47:00Z"/>
        </w:trPr>
        <w:tc>
          <w:tcPr>
            <w:tcW w:w="400" w:type="dxa"/>
            <w:tcBorders>
              <w:top w:val="nil"/>
              <w:left w:val="nil"/>
              <w:bottom w:val="nil"/>
              <w:right w:val="nil"/>
            </w:tcBorders>
            <w:shd w:val="clear" w:color="auto" w:fill="auto"/>
            <w:noWrap/>
            <w:vAlign w:val="center"/>
            <w:hideMark/>
          </w:tcPr>
          <w:p w14:paraId="3C1A27AB" w14:textId="77777777" w:rsidR="00910219" w:rsidRPr="00910219" w:rsidRDefault="00910219" w:rsidP="00910219">
            <w:pPr>
              <w:spacing w:before="0" w:after="0" w:line="240" w:lineRule="auto"/>
              <w:jc w:val="center"/>
              <w:rPr>
                <w:ins w:id="82839" w:author="pete jones" w:date="2022-01-11T16:4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52709D18" w14:textId="77777777" w:rsidR="00910219" w:rsidRPr="00910219" w:rsidRDefault="00910219" w:rsidP="00910219">
            <w:pPr>
              <w:spacing w:before="0" w:after="0" w:line="240" w:lineRule="auto"/>
              <w:jc w:val="left"/>
              <w:rPr>
                <w:ins w:id="82840" w:author="pete jones" w:date="2022-01-11T16:47: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4547709E" w14:textId="77777777" w:rsidR="00910219" w:rsidRPr="00910219" w:rsidRDefault="00910219" w:rsidP="00910219">
            <w:pPr>
              <w:spacing w:before="0" w:after="0" w:line="240" w:lineRule="auto"/>
              <w:jc w:val="center"/>
              <w:rPr>
                <w:ins w:id="82841" w:author="pete jones" w:date="2022-01-11T16:47:00Z"/>
                <w:rFonts w:ascii="Calibri" w:hAnsi="Calibri" w:cs="Calibri"/>
                <w:b/>
                <w:bCs/>
                <w:i/>
                <w:iCs/>
                <w:color w:val="000000"/>
                <w:sz w:val="22"/>
                <w:szCs w:val="22"/>
              </w:rPr>
            </w:pPr>
            <w:ins w:id="82842" w:author="pete jones" w:date="2022-01-11T16:47:00Z">
              <w:r w:rsidRPr="00910219">
                <w:rPr>
                  <w:rFonts w:ascii="Calibri" w:hAnsi="Calibri" w:cs="Calibri"/>
                  <w:b/>
                  <w:bCs/>
                  <w:i/>
                  <w:iCs/>
                  <w:color w:val="000000"/>
                  <w:sz w:val="22"/>
                  <w:szCs w:val="22"/>
                </w:rPr>
                <w:t>Acceptance Criteria</w:t>
              </w:r>
            </w:ins>
          </w:p>
        </w:tc>
      </w:tr>
      <w:tr w:rsidR="00910219" w:rsidRPr="00910219" w14:paraId="77A7B2A8" w14:textId="77777777" w:rsidTr="00910219">
        <w:trPr>
          <w:trHeight w:val="300"/>
          <w:ins w:id="82843" w:author="pete jones" w:date="2022-01-11T16:47:00Z"/>
        </w:trPr>
        <w:tc>
          <w:tcPr>
            <w:tcW w:w="400" w:type="dxa"/>
            <w:tcBorders>
              <w:top w:val="nil"/>
              <w:left w:val="nil"/>
              <w:bottom w:val="nil"/>
              <w:right w:val="nil"/>
            </w:tcBorders>
            <w:shd w:val="clear" w:color="auto" w:fill="auto"/>
            <w:noWrap/>
            <w:vAlign w:val="center"/>
            <w:hideMark/>
          </w:tcPr>
          <w:p w14:paraId="17B5BF1E" w14:textId="77777777" w:rsidR="00910219" w:rsidRPr="00910219" w:rsidRDefault="00910219" w:rsidP="00910219">
            <w:pPr>
              <w:spacing w:before="0" w:after="0" w:line="240" w:lineRule="auto"/>
              <w:jc w:val="center"/>
              <w:rPr>
                <w:ins w:id="82844" w:author="pete jones" w:date="2022-01-11T16:47: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32719FCA" w14:textId="0830760C" w:rsidR="00910219" w:rsidRPr="00910219" w:rsidRDefault="00910219" w:rsidP="00910219">
            <w:pPr>
              <w:spacing w:before="0" w:after="0" w:line="240" w:lineRule="auto"/>
              <w:jc w:val="left"/>
              <w:rPr>
                <w:ins w:id="82845" w:author="pete jones" w:date="2022-01-11T16:47:00Z"/>
                <w:rFonts w:ascii="Calibri" w:hAnsi="Calibri" w:cs="Calibri"/>
                <w:color w:val="000000"/>
                <w:sz w:val="22"/>
                <w:szCs w:val="22"/>
              </w:rPr>
            </w:pPr>
            <w:ins w:id="82846" w:author="pete jones" w:date="2022-01-11T16:47:00Z">
              <w:r w:rsidRPr="00910219">
                <w:rPr>
                  <w:rFonts w:ascii="Calibri" w:hAnsi="Calibri" w:cs="Calibri"/>
                  <w:color w:val="000000"/>
                  <w:sz w:val="22"/>
                  <w:szCs w:val="22"/>
                </w:rPr>
                <w:t xml:space="preserve">Estimated engineering intake 2018 (at 3%) of </w:t>
              </w:r>
            </w:ins>
            <w:ins w:id="82847" w:author="pete jones" w:date="2022-03-30T12:33:00Z">
              <w:r w:rsidR="00042512">
                <w:rPr>
                  <w:rFonts w:ascii="Calibri" w:hAnsi="Calibri" w:cs="Calibri"/>
                  <w:color w:val="000000"/>
                  <w:sz w:val="22"/>
                  <w:szCs w:val="22"/>
                </w:rPr>
                <w:t xml:space="preserve">the </w:t>
              </w:r>
            </w:ins>
            <w:ins w:id="82848" w:author="pete jones" w:date="2022-01-11T16:47: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C0BE392" w14:textId="77777777" w:rsidR="00910219" w:rsidRPr="00910219" w:rsidRDefault="00910219" w:rsidP="00910219">
            <w:pPr>
              <w:spacing w:before="0" w:after="0" w:line="240" w:lineRule="auto"/>
              <w:jc w:val="right"/>
              <w:rPr>
                <w:ins w:id="82849" w:author="pete jones" w:date="2022-01-11T16:47:00Z"/>
                <w:rFonts w:ascii="Calibri" w:hAnsi="Calibri" w:cs="Calibri"/>
                <w:color w:val="000000"/>
                <w:sz w:val="22"/>
                <w:szCs w:val="22"/>
              </w:rPr>
            </w:pPr>
            <w:ins w:id="82850" w:author="pete jones" w:date="2022-01-11T16:47: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F26340C" w14:textId="77777777" w:rsidR="00910219" w:rsidRPr="00910219" w:rsidRDefault="00910219" w:rsidP="00910219">
            <w:pPr>
              <w:spacing w:before="0" w:after="0" w:line="240" w:lineRule="auto"/>
              <w:jc w:val="center"/>
              <w:rPr>
                <w:ins w:id="82851" w:author="pete jones" w:date="2022-01-11T16:47:00Z"/>
                <w:rFonts w:ascii="Calibri" w:hAnsi="Calibri" w:cs="Calibri"/>
                <w:color w:val="000000"/>
                <w:sz w:val="22"/>
                <w:szCs w:val="22"/>
              </w:rPr>
            </w:pPr>
            <w:ins w:id="82852" w:author="pete jones" w:date="2022-01-11T16:47:00Z">
              <w:r w:rsidRPr="00910219">
                <w:rPr>
                  <w:rFonts w:ascii="Calibri" w:hAnsi="Calibri" w:cs="Calibri"/>
                  <w:color w:val="000000"/>
                  <w:sz w:val="22"/>
                  <w:szCs w:val="22"/>
                </w:rPr>
                <w:t>BBB</w:t>
              </w:r>
            </w:ins>
          </w:p>
        </w:tc>
      </w:tr>
      <w:tr w:rsidR="00910219" w:rsidRPr="00910219" w14:paraId="3E870D29" w14:textId="77777777" w:rsidTr="00910219">
        <w:trPr>
          <w:trHeight w:val="315"/>
          <w:ins w:id="82853" w:author="pete jones" w:date="2022-01-11T16:47:00Z"/>
        </w:trPr>
        <w:tc>
          <w:tcPr>
            <w:tcW w:w="400" w:type="dxa"/>
            <w:tcBorders>
              <w:top w:val="nil"/>
              <w:left w:val="nil"/>
              <w:bottom w:val="nil"/>
              <w:right w:val="nil"/>
            </w:tcBorders>
            <w:shd w:val="clear" w:color="auto" w:fill="auto"/>
            <w:noWrap/>
            <w:vAlign w:val="center"/>
            <w:hideMark/>
          </w:tcPr>
          <w:p w14:paraId="777DD26F" w14:textId="77777777" w:rsidR="00910219" w:rsidRPr="00910219" w:rsidRDefault="00910219" w:rsidP="00910219">
            <w:pPr>
              <w:spacing w:before="0" w:after="0" w:line="240" w:lineRule="auto"/>
              <w:jc w:val="center"/>
              <w:rPr>
                <w:ins w:id="82854" w:author="pete jones" w:date="2022-01-11T16:47: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30FEF2D2" w14:textId="77777777" w:rsidR="00910219" w:rsidRPr="00910219" w:rsidRDefault="00910219" w:rsidP="00910219">
            <w:pPr>
              <w:spacing w:before="0" w:after="0" w:line="240" w:lineRule="auto"/>
              <w:jc w:val="left"/>
              <w:rPr>
                <w:ins w:id="82855" w:author="pete jones" w:date="2022-01-11T16:47: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3FB63DED" w14:textId="77777777" w:rsidR="00910219" w:rsidRPr="00910219" w:rsidRDefault="00910219" w:rsidP="00910219">
            <w:pPr>
              <w:spacing w:before="0" w:after="0" w:line="240" w:lineRule="auto"/>
              <w:jc w:val="right"/>
              <w:rPr>
                <w:ins w:id="82856" w:author="pete jones" w:date="2022-01-11T16:47:00Z"/>
                <w:rFonts w:ascii="Calibri" w:hAnsi="Calibri" w:cs="Calibri"/>
                <w:color w:val="000000"/>
                <w:sz w:val="22"/>
                <w:szCs w:val="22"/>
              </w:rPr>
            </w:pPr>
            <w:ins w:id="82857" w:author="pete jones" w:date="2022-01-11T16:47: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4D728C8E" w14:textId="77777777" w:rsidR="00910219" w:rsidRPr="00910219" w:rsidRDefault="00910219" w:rsidP="00910219">
            <w:pPr>
              <w:spacing w:before="0" w:after="0" w:line="240" w:lineRule="auto"/>
              <w:jc w:val="center"/>
              <w:rPr>
                <w:ins w:id="82858" w:author="pete jones" w:date="2022-01-11T16:47:00Z"/>
                <w:rFonts w:ascii="Calibri" w:hAnsi="Calibri" w:cs="Calibri"/>
                <w:color w:val="000000"/>
                <w:sz w:val="22"/>
                <w:szCs w:val="22"/>
              </w:rPr>
            </w:pPr>
            <w:ins w:id="82859" w:author="pete jones" w:date="2022-01-11T16:47:00Z">
              <w:r w:rsidRPr="00910219">
                <w:rPr>
                  <w:rFonts w:ascii="Calibri" w:hAnsi="Calibri" w:cs="Calibri"/>
                  <w:color w:val="000000"/>
                  <w:sz w:val="22"/>
                  <w:szCs w:val="22"/>
                </w:rPr>
                <w:t>DDM</w:t>
              </w:r>
            </w:ins>
          </w:p>
        </w:tc>
      </w:tr>
      <w:tr w:rsidR="00910219" w:rsidRPr="00910219" w14:paraId="33698145" w14:textId="77777777" w:rsidTr="00910219">
        <w:trPr>
          <w:trHeight w:val="315"/>
          <w:ins w:id="82860" w:author="pete jones" w:date="2022-01-11T16:47:00Z"/>
        </w:trPr>
        <w:tc>
          <w:tcPr>
            <w:tcW w:w="400" w:type="dxa"/>
            <w:tcBorders>
              <w:top w:val="nil"/>
              <w:left w:val="nil"/>
              <w:bottom w:val="nil"/>
              <w:right w:val="nil"/>
            </w:tcBorders>
            <w:shd w:val="clear" w:color="auto" w:fill="auto"/>
            <w:noWrap/>
            <w:vAlign w:val="center"/>
            <w:hideMark/>
          </w:tcPr>
          <w:p w14:paraId="5E10B51C" w14:textId="77777777" w:rsidR="00910219" w:rsidRPr="00910219" w:rsidRDefault="00910219" w:rsidP="00910219">
            <w:pPr>
              <w:spacing w:before="0" w:after="0" w:line="240" w:lineRule="auto"/>
              <w:jc w:val="center"/>
              <w:rPr>
                <w:ins w:id="82861" w:author="pete jones" w:date="2022-01-11T16:47: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4200DD7F" w14:textId="77777777" w:rsidR="00910219" w:rsidRPr="00910219" w:rsidRDefault="00910219" w:rsidP="00910219">
            <w:pPr>
              <w:spacing w:before="0" w:after="0" w:line="240" w:lineRule="auto"/>
              <w:jc w:val="center"/>
              <w:rPr>
                <w:ins w:id="82862" w:author="pete jones" w:date="2022-01-11T16:47:00Z"/>
                <w:rFonts w:ascii="Calibri" w:hAnsi="Calibri" w:cs="Calibri"/>
                <w:b/>
                <w:bCs/>
                <w:color w:val="000000"/>
              </w:rPr>
            </w:pPr>
            <w:ins w:id="82863" w:author="pete jones" w:date="2022-01-11T16:47:00Z">
              <w:r w:rsidRPr="00910219">
                <w:rPr>
                  <w:rFonts w:ascii="Calibri" w:hAnsi="Calibri" w:cs="Calibri"/>
                  <w:b/>
                  <w:bCs/>
                  <w:color w:val="000000"/>
                </w:rPr>
                <w:t>8</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63E2150" w14:textId="77777777" w:rsidR="00910219" w:rsidRPr="00910219" w:rsidRDefault="00910219" w:rsidP="00910219">
            <w:pPr>
              <w:spacing w:before="0" w:after="0" w:line="240" w:lineRule="auto"/>
              <w:jc w:val="right"/>
              <w:rPr>
                <w:ins w:id="82864" w:author="pete jones" w:date="2022-01-11T16:47:00Z"/>
                <w:rFonts w:ascii="Calibri" w:hAnsi="Calibri" w:cs="Calibri"/>
                <w:color w:val="000000"/>
                <w:sz w:val="22"/>
                <w:szCs w:val="22"/>
              </w:rPr>
            </w:pPr>
            <w:ins w:id="82865" w:author="pete jones" w:date="2022-01-11T16:47: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0890BB2E" w14:textId="77777777" w:rsidR="00910219" w:rsidRPr="00910219" w:rsidRDefault="00910219" w:rsidP="00910219">
            <w:pPr>
              <w:spacing w:before="0" w:after="0" w:line="240" w:lineRule="auto"/>
              <w:jc w:val="center"/>
              <w:rPr>
                <w:ins w:id="82866" w:author="pete jones" w:date="2022-01-11T16:47:00Z"/>
                <w:rFonts w:ascii="Calibri" w:hAnsi="Calibri" w:cs="Calibri"/>
                <w:color w:val="000000"/>
                <w:sz w:val="22"/>
                <w:szCs w:val="22"/>
              </w:rPr>
            </w:pPr>
            <w:ins w:id="82867" w:author="pete jones" w:date="2022-01-11T16:47:00Z">
              <w:r w:rsidRPr="00910219">
                <w:rPr>
                  <w:rFonts w:ascii="Calibri" w:hAnsi="Calibri" w:cs="Calibri"/>
                  <w:color w:val="000000"/>
                  <w:sz w:val="22"/>
                  <w:szCs w:val="22"/>
                </w:rPr>
                <w:t>120 - 128</w:t>
              </w:r>
            </w:ins>
          </w:p>
        </w:tc>
      </w:tr>
      <w:tr w:rsidR="00910219" w:rsidRPr="00910219" w14:paraId="1EF0592F" w14:textId="77777777" w:rsidTr="00910219">
        <w:trPr>
          <w:trHeight w:val="315"/>
          <w:ins w:id="82868" w:author="pete jones" w:date="2022-01-11T16:47:00Z"/>
        </w:trPr>
        <w:tc>
          <w:tcPr>
            <w:tcW w:w="400" w:type="dxa"/>
            <w:tcBorders>
              <w:top w:val="nil"/>
              <w:left w:val="nil"/>
              <w:bottom w:val="nil"/>
              <w:right w:val="nil"/>
            </w:tcBorders>
            <w:shd w:val="clear" w:color="auto" w:fill="auto"/>
            <w:noWrap/>
            <w:vAlign w:val="center"/>
            <w:hideMark/>
          </w:tcPr>
          <w:p w14:paraId="7190F853" w14:textId="77777777" w:rsidR="00910219" w:rsidRPr="00910219" w:rsidRDefault="00910219" w:rsidP="00910219">
            <w:pPr>
              <w:spacing w:before="0" w:after="0" w:line="240" w:lineRule="auto"/>
              <w:jc w:val="center"/>
              <w:rPr>
                <w:ins w:id="82869" w:author="pete jones" w:date="2022-01-11T16:47: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61937432" w14:textId="0B07B148" w:rsidR="00910219" w:rsidRPr="00910219" w:rsidRDefault="00910219" w:rsidP="00910219">
            <w:pPr>
              <w:spacing w:before="0" w:after="0" w:line="240" w:lineRule="auto"/>
              <w:jc w:val="left"/>
              <w:rPr>
                <w:ins w:id="82870" w:author="pete jones" w:date="2022-01-11T16:47:00Z"/>
                <w:rFonts w:ascii="Calibri" w:hAnsi="Calibri" w:cs="Calibri"/>
                <w:color w:val="000000"/>
                <w:sz w:val="22"/>
                <w:szCs w:val="22"/>
              </w:rPr>
            </w:pPr>
            <w:ins w:id="82871" w:author="pete jones" w:date="2022-01-11T16:47:00Z">
              <w:r w:rsidRPr="00910219">
                <w:rPr>
                  <w:rFonts w:ascii="Calibri" w:hAnsi="Calibri" w:cs="Calibri"/>
                  <w:noProof/>
                  <w:color w:val="000000"/>
                  <w:sz w:val="22"/>
                  <w:szCs w:val="22"/>
                </w:rPr>
                <w:drawing>
                  <wp:anchor distT="0" distB="0" distL="114300" distR="114300" simplePos="0" relativeHeight="251711488" behindDoc="0" locked="0" layoutInCell="1" allowOverlap="1" wp14:anchorId="4C7D2B5E" wp14:editId="787AD666">
                    <wp:simplePos x="0" y="0"/>
                    <wp:positionH relativeFrom="column">
                      <wp:posOffset>0</wp:posOffset>
                    </wp:positionH>
                    <wp:positionV relativeFrom="paragraph">
                      <wp:posOffset>171450</wp:posOffset>
                    </wp:positionV>
                    <wp:extent cx="2524125" cy="923925"/>
                    <wp:effectExtent l="0" t="0" r="9525" b="9525"/>
                    <wp:wrapNone/>
                    <wp:docPr id="345253035" name="Chart 345253035">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0143467B" w14:textId="77777777">
              <w:trPr>
                <w:trHeight w:val="315"/>
                <w:tblCellSpacing w:w="0" w:type="dxa"/>
                <w:ins w:id="82872" w:author="pete jones" w:date="2022-01-11T16:47: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0DD9FAB" w14:textId="77777777" w:rsidR="00910219" w:rsidRPr="00910219" w:rsidRDefault="00910219" w:rsidP="00910219">
                  <w:pPr>
                    <w:spacing w:before="0" w:after="0" w:line="240" w:lineRule="auto"/>
                    <w:jc w:val="left"/>
                    <w:rPr>
                      <w:ins w:id="82873" w:author="pete jones" w:date="2022-01-11T16:47:00Z"/>
                      <w:rFonts w:ascii="Calibri" w:hAnsi="Calibri" w:cs="Calibri"/>
                      <w:b/>
                      <w:bCs/>
                      <w:i/>
                      <w:iCs/>
                      <w:color w:val="000000"/>
                      <w:sz w:val="22"/>
                      <w:szCs w:val="22"/>
                    </w:rPr>
                  </w:pPr>
                  <w:ins w:id="82874" w:author="pete jones" w:date="2022-01-11T16:47:00Z">
                    <w:r w:rsidRPr="00910219">
                      <w:rPr>
                        <w:rFonts w:ascii="Calibri" w:hAnsi="Calibri" w:cs="Calibri"/>
                        <w:b/>
                        <w:bCs/>
                        <w:i/>
                        <w:iCs/>
                        <w:color w:val="000000"/>
                        <w:sz w:val="22"/>
                        <w:szCs w:val="22"/>
                      </w:rPr>
                      <w:t>Type of module category</w:t>
                    </w:r>
                  </w:ins>
                </w:p>
              </w:tc>
            </w:tr>
          </w:tbl>
          <w:p w14:paraId="0CF38AC5" w14:textId="77777777" w:rsidR="00910219" w:rsidRPr="00910219" w:rsidRDefault="00910219" w:rsidP="00910219">
            <w:pPr>
              <w:spacing w:before="0" w:after="0" w:line="240" w:lineRule="auto"/>
              <w:jc w:val="left"/>
              <w:rPr>
                <w:ins w:id="82875" w:author="pete jones" w:date="2022-01-11T16:47: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761F4FE0" w14:textId="77777777" w:rsidR="00910219" w:rsidRPr="00910219" w:rsidRDefault="00910219" w:rsidP="00910219">
            <w:pPr>
              <w:spacing w:before="0" w:after="0" w:line="240" w:lineRule="auto"/>
              <w:jc w:val="right"/>
              <w:rPr>
                <w:ins w:id="82876" w:author="pete jones" w:date="2022-01-11T16:47:00Z"/>
                <w:rFonts w:ascii="Calibri" w:hAnsi="Calibri" w:cs="Calibri"/>
                <w:color w:val="000000"/>
                <w:sz w:val="22"/>
                <w:szCs w:val="22"/>
              </w:rPr>
            </w:pPr>
            <w:ins w:id="82877" w:author="pete jones" w:date="2022-01-11T16:47:00Z">
              <w:r w:rsidRPr="0091021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2A484571" w14:textId="77777777" w:rsidR="00910219" w:rsidRPr="00910219" w:rsidRDefault="00910219" w:rsidP="00910219">
            <w:pPr>
              <w:spacing w:before="0" w:after="0" w:line="240" w:lineRule="auto"/>
              <w:jc w:val="right"/>
              <w:rPr>
                <w:ins w:id="82878" w:author="pete jones" w:date="2022-01-11T16:47: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319CC210" w14:textId="77777777" w:rsidR="00910219" w:rsidRPr="00910219" w:rsidRDefault="00910219" w:rsidP="00910219">
            <w:pPr>
              <w:spacing w:before="0" w:after="0" w:line="240" w:lineRule="auto"/>
              <w:jc w:val="left"/>
              <w:rPr>
                <w:ins w:id="82879"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5CDBAA0" w14:textId="77777777" w:rsidR="00910219" w:rsidRPr="00910219" w:rsidRDefault="00910219" w:rsidP="00910219">
            <w:pPr>
              <w:spacing w:before="0" w:after="0" w:line="240" w:lineRule="auto"/>
              <w:jc w:val="left"/>
              <w:rPr>
                <w:ins w:id="82880"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07D6BA9" w14:textId="77777777" w:rsidR="00910219" w:rsidRPr="00910219" w:rsidRDefault="00910219" w:rsidP="00910219">
            <w:pPr>
              <w:spacing w:before="0" w:after="0" w:line="240" w:lineRule="auto"/>
              <w:jc w:val="left"/>
              <w:rPr>
                <w:ins w:id="82881"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697FC94" w14:textId="77777777" w:rsidR="00910219" w:rsidRPr="00910219" w:rsidRDefault="00910219" w:rsidP="00910219">
            <w:pPr>
              <w:spacing w:before="0" w:after="0" w:line="240" w:lineRule="auto"/>
              <w:jc w:val="left"/>
              <w:rPr>
                <w:ins w:id="82882"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FC16680" w14:textId="77777777" w:rsidR="00910219" w:rsidRPr="00910219" w:rsidRDefault="00910219" w:rsidP="00910219">
            <w:pPr>
              <w:spacing w:before="0" w:after="0" w:line="240" w:lineRule="auto"/>
              <w:jc w:val="left"/>
              <w:rPr>
                <w:ins w:id="82883"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98600D7" w14:textId="77777777" w:rsidR="00910219" w:rsidRPr="00910219" w:rsidRDefault="00910219" w:rsidP="00910219">
            <w:pPr>
              <w:spacing w:before="0" w:after="0" w:line="240" w:lineRule="auto"/>
              <w:jc w:val="center"/>
              <w:rPr>
                <w:ins w:id="82884"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4DADE64" w14:textId="77777777" w:rsidR="00910219" w:rsidRPr="00910219" w:rsidRDefault="00910219" w:rsidP="00910219">
            <w:pPr>
              <w:spacing w:before="0" w:after="0" w:line="240" w:lineRule="auto"/>
              <w:jc w:val="center"/>
              <w:rPr>
                <w:ins w:id="82885"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B929B91" w14:textId="77777777" w:rsidR="00910219" w:rsidRPr="00910219" w:rsidRDefault="00910219" w:rsidP="00910219">
            <w:pPr>
              <w:spacing w:before="0" w:after="0" w:line="240" w:lineRule="auto"/>
              <w:jc w:val="center"/>
              <w:rPr>
                <w:ins w:id="82886"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266B942" w14:textId="77777777" w:rsidR="00910219" w:rsidRPr="00910219" w:rsidRDefault="00910219" w:rsidP="00910219">
            <w:pPr>
              <w:spacing w:before="0" w:after="0" w:line="240" w:lineRule="auto"/>
              <w:jc w:val="center"/>
              <w:rPr>
                <w:ins w:id="82887" w:author="pete jones" w:date="2022-01-11T16:4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09DDD992" w14:textId="77777777" w:rsidR="00910219" w:rsidRPr="00910219" w:rsidRDefault="00910219" w:rsidP="00910219">
            <w:pPr>
              <w:spacing w:before="0" w:after="0" w:line="240" w:lineRule="auto"/>
              <w:jc w:val="center"/>
              <w:rPr>
                <w:ins w:id="82888" w:author="pete jones" w:date="2022-01-11T16:47:00Z"/>
                <w:rFonts w:ascii="Times New Roman" w:hAnsi="Times New Roman" w:cs="Times New Roman"/>
                <w:sz w:val="20"/>
                <w:szCs w:val="20"/>
              </w:rPr>
            </w:pPr>
          </w:p>
        </w:tc>
      </w:tr>
      <w:tr w:rsidR="00910219" w:rsidRPr="00910219" w14:paraId="5EF66508" w14:textId="77777777" w:rsidTr="00910219">
        <w:trPr>
          <w:trHeight w:val="315"/>
          <w:ins w:id="82889" w:author="pete jones" w:date="2022-01-11T16:47:00Z"/>
        </w:trPr>
        <w:tc>
          <w:tcPr>
            <w:tcW w:w="400" w:type="dxa"/>
            <w:tcBorders>
              <w:top w:val="nil"/>
              <w:left w:val="nil"/>
              <w:bottom w:val="nil"/>
              <w:right w:val="nil"/>
            </w:tcBorders>
            <w:shd w:val="clear" w:color="auto" w:fill="auto"/>
            <w:noWrap/>
            <w:vAlign w:val="center"/>
            <w:hideMark/>
          </w:tcPr>
          <w:p w14:paraId="059A1AD2" w14:textId="77777777" w:rsidR="00910219" w:rsidRPr="00910219" w:rsidRDefault="00910219" w:rsidP="00910219">
            <w:pPr>
              <w:spacing w:before="0" w:after="0" w:line="240" w:lineRule="auto"/>
              <w:jc w:val="center"/>
              <w:rPr>
                <w:ins w:id="82890" w:author="pete jones" w:date="2022-01-11T16:4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0403AD5B" w14:textId="77777777" w:rsidR="00910219" w:rsidRPr="00910219" w:rsidRDefault="00910219" w:rsidP="00910219">
            <w:pPr>
              <w:spacing w:before="0" w:after="0" w:line="240" w:lineRule="auto"/>
              <w:jc w:val="right"/>
              <w:rPr>
                <w:ins w:id="82891" w:author="pete jones" w:date="2022-01-11T16:47:00Z"/>
                <w:rFonts w:ascii="Calibri" w:hAnsi="Calibri" w:cs="Calibri"/>
                <w:sz w:val="22"/>
                <w:szCs w:val="22"/>
              </w:rPr>
            </w:pPr>
            <w:ins w:id="82892" w:author="pete jones" w:date="2022-01-11T16:47:00Z">
              <w:r w:rsidRPr="0091021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1C1E1EFA" w14:textId="77777777" w:rsidR="00910219" w:rsidRPr="00910219" w:rsidRDefault="00910219" w:rsidP="00910219">
            <w:pPr>
              <w:spacing w:before="0" w:after="0" w:line="240" w:lineRule="auto"/>
              <w:jc w:val="center"/>
              <w:rPr>
                <w:ins w:id="82893" w:author="pete jones" w:date="2022-01-11T16:47:00Z"/>
                <w:rFonts w:ascii="Calibri" w:hAnsi="Calibri" w:cs="Calibri"/>
                <w:color w:val="000000"/>
                <w:sz w:val="22"/>
                <w:szCs w:val="22"/>
              </w:rPr>
            </w:pPr>
            <w:ins w:id="82894" w:author="pete jones" w:date="2022-01-11T16:47:00Z">
              <w:r w:rsidRPr="00910219">
                <w:rPr>
                  <w:rFonts w:ascii="Calibri" w:hAnsi="Calibri" w:cs="Calibri"/>
                  <w:color w:val="000000"/>
                  <w:sz w:val="22"/>
                  <w:szCs w:val="22"/>
                </w:rPr>
                <w:t>1</w:t>
              </w:r>
            </w:ins>
          </w:p>
        </w:tc>
        <w:tc>
          <w:tcPr>
            <w:tcW w:w="424" w:type="dxa"/>
            <w:tcBorders>
              <w:top w:val="nil"/>
              <w:left w:val="nil"/>
              <w:bottom w:val="nil"/>
              <w:right w:val="nil"/>
            </w:tcBorders>
            <w:shd w:val="clear" w:color="auto" w:fill="auto"/>
            <w:noWrap/>
            <w:vAlign w:val="center"/>
            <w:hideMark/>
          </w:tcPr>
          <w:p w14:paraId="4A972906" w14:textId="77777777" w:rsidR="00910219" w:rsidRPr="00910219" w:rsidRDefault="00910219" w:rsidP="00910219">
            <w:pPr>
              <w:spacing w:before="0" w:after="0" w:line="240" w:lineRule="auto"/>
              <w:jc w:val="center"/>
              <w:rPr>
                <w:ins w:id="82895" w:author="pete jones" w:date="2022-01-11T16:47: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240D9A9B" w14:textId="77777777" w:rsidR="00910219" w:rsidRPr="00910219" w:rsidRDefault="00910219" w:rsidP="00910219">
            <w:pPr>
              <w:spacing w:before="0" w:after="0" w:line="240" w:lineRule="auto"/>
              <w:jc w:val="left"/>
              <w:rPr>
                <w:ins w:id="82896"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38F0F477" w14:textId="77777777" w:rsidR="00910219" w:rsidRPr="00910219" w:rsidRDefault="00910219" w:rsidP="00910219">
            <w:pPr>
              <w:spacing w:before="0" w:after="0" w:line="240" w:lineRule="auto"/>
              <w:jc w:val="left"/>
              <w:rPr>
                <w:ins w:id="82897"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0EDF5000" w14:textId="77777777" w:rsidR="00910219" w:rsidRPr="00910219" w:rsidRDefault="00910219" w:rsidP="00910219">
            <w:pPr>
              <w:spacing w:before="0" w:after="0" w:line="240" w:lineRule="auto"/>
              <w:jc w:val="left"/>
              <w:rPr>
                <w:ins w:id="82898" w:author="pete jones" w:date="2022-01-11T16:4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80CD084" w14:textId="77777777" w:rsidR="00910219" w:rsidRPr="00910219" w:rsidRDefault="00910219" w:rsidP="00910219">
            <w:pPr>
              <w:spacing w:before="0" w:after="0" w:line="240" w:lineRule="auto"/>
              <w:jc w:val="left"/>
              <w:rPr>
                <w:ins w:id="82899"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0EA81A7E" w14:textId="77777777" w:rsidR="00910219" w:rsidRPr="00910219" w:rsidRDefault="00910219" w:rsidP="00910219">
            <w:pPr>
              <w:spacing w:before="0" w:after="0" w:line="240" w:lineRule="auto"/>
              <w:jc w:val="left"/>
              <w:rPr>
                <w:ins w:id="82900"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20D12A3" w14:textId="77777777" w:rsidR="00910219" w:rsidRPr="00910219" w:rsidRDefault="00910219" w:rsidP="00910219">
            <w:pPr>
              <w:spacing w:before="0" w:after="0" w:line="240" w:lineRule="auto"/>
              <w:jc w:val="left"/>
              <w:rPr>
                <w:ins w:id="82901"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A90E044" w14:textId="77777777" w:rsidR="00910219" w:rsidRPr="00910219" w:rsidRDefault="00910219" w:rsidP="00910219">
            <w:pPr>
              <w:spacing w:before="0" w:after="0" w:line="240" w:lineRule="auto"/>
              <w:jc w:val="left"/>
              <w:rPr>
                <w:ins w:id="82902"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2F85D82" w14:textId="77777777" w:rsidR="00910219" w:rsidRPr="00910219" w:rsidRDefault="00910219" w:rsidP="00910219">
            <w:pPr>
              <w:spacing w:before="0" w:after="0" w:line="240" w:lineRule="auto"/>
              <w:jc w:val="center"/>
              <w:rPr>
                <w:ins w:id="82903" w:author="pete jones" w:date="2022-01-11T16:4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D27FEAB" w14:textId="77777777" w:rsidR="00910219" w:rsidRPr="00910219" w:rsidRDefault="00910219" w:rsidP="00910219">
            <w:pPr>
              <w:spacing w:before="0" w:after="0" w:line="240" w:lineRule="auto"/>
              <w:jc w:val="center"/>
              <w:rPr>
                <w:ins w:id="82904" w:author="pete jones" w:date="2022-01-11T16:4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261DA09" w14:textId="77777777" w:rsidR="00910219" w:rsidRPr="00910219" w:rsidRDefault="00910219" w:rsidP="00910219">
            <w:pPr>
              <w:spacing w:before="0" w:after="0" w:line="240" w:lineRule="auto"/>
              <w:jc w:val="center"/>
              <w:rPr>
                <w:ins w:id="82905" w:author="pete jones" w:date="2022-01-11T16:47:00Z"/>
                <w:rFonts w:ascii="Times New Roman" w:hAnsi="Times New Roman" w:cs="Times New Roman"/>
                <w:sz w:val="20"/>
                <w:szCs w:val="20"/>
              </w:rPr>
            </w:pPr>
          </w:p>
        </w:tc>
      </w:tr>
      <w:tr w:rsidR="00910219" w:rsidRPr="00910219" w14:paraId="13F8B835" w14:textId="77777777" w:rsidTr="00910219">
        <w:trPr>
          <w:trHeight w:val="300"/>
          <w:ins w:id="82906" w:author="pete jones" w:date="2022-01-11T16:47:00Z"/>
        </w:trPr>
        <w:tc>
          <w:tcPr>
            <w:tcW w:w="400" w:type="dxa"/>
            <w:tcBorders>
              <w:top w:val="nil"/>
              <w:left w:val="nil"/>
              <w:bottom w:val="nil"/>
              <w:right w:val="nil"/>
            </w:tcBorders>
            <w:shd w:val="clear" w:color="auto" w:fill="auto"/>
            <w:noWrap/>
            <w:vAlign w:val="center"/>
            <w:hideMark/>
          </w:tcPr>
          <w:p w14:paraId="2D8ED4F9" w14:textId="77777777" w:rsidR="00910219" w:rsidRPr="00910219" w:rsidRDefault="00910219" w:rsidP="00910219">
            <w:pPr>
              <w:spacing w:before="0" w:after="0" w:line="240" w:lineRule="auto"/>
              <w:jc w:val="center"/>
              <w:rPr>
                <w:ins w:id="82907" w:author="pete jones" w:date="2022-01-11T16:4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5B8D31F7" w14:textId="77777777" w:rsidR="00910219" w:rsidRPr="00910219" w:rsidRDefault="00910219" w:rsidP="00910219">
            <w:pPr>
              <w:spacing w:before="0" w:after="0" w:line="240" w:lineRule="auto"/>
              <w:jc w:val="right"/>
              <w:rPr>
                <w:ins w:id="82908" w:author="pete jones" w:date="2022-01-11T16:47:00Z"/>
                <w:rFonts w:ascii="Calibri" w:hAnsi="Calibri" w:cs="Calibri"/>
                <w:sz w:val="22"/>
                <w:szCs w:val="22"/>
              </w:rPr>
            </w:pPr>
            <w:ins w:id="82909" w:author="pete jones" w:date="2022-01-11T16:47:00Z">
              <w:r w:rsidRPr="0091021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52C2C4F2" w14:textId="77777777" w:rsidR="00910219" w:rsidRPr="00910219" w:rsidRDefault="00910219" w:rsidP="00910219">
            <w:pPr>
              <w:spacing w:before="0" w:after="0" w:line="240" w:lineRule="auto"/>
              <w:jc w:val="center"/>
              <w:rPr>
                <w:ins w:id="82910" w:author="pete jones" w:date="2022-01-11T16:47:00Z"/>
                <w:rFonts w:ascii="Calibri" w:hAnsi="Calibri" w:cs="Calibri"/>
                <w:color w:val="000000"/>
                <w:sz w:val="22"/>
                <w:szCs w:val="22"/>
              </w:rPr>
            </w:pPr>
            <w:ins w:id="82911" w:author="pete jones" w:date="2022-01-11T16:47:00Z">
              <w:r w:rsidRPr="00910219">
                <w:rPr>
                  <w:rFonts w:ascii="Calibri" w:hAnsi="Calibri" w:cs="Calibri"/>
                  <w:color w:val="000000"/>
                  <w:sz w:val="22"/>
                  <w:szCs w:val="22"/>
                </w:rPr>
                <w:t>6</w:t>
              </w:r>
            </w:ins>
          </w:p>
        </w:tc>
        <w:tc>
          <w:tcPr>
            <w:tcW w:w="424" w:type="dxa"/>
            <w:tcBorders>
              <w:top w:val="nil"/>
              <w:left w:val="nil"/>
              <w:bottom w:val="nil"/>
              <w:right w:val="nil"/>
            </w:tcBorders>
            <w:shd w:val="clear" w:color="auto" w:fill="auto"/>
            <w:noWrap/>
            <w:vAlign w:val="center"/>
            <w:hideMark/>
          </w:tcPr>
          <w:p w14:paraId="150A4731" w14:textId="77777777" w:rsidR="00910219" w:rsidRPr="00910219" w:rsidRDefault="00910219" w:rsidP="00910219">
            <w:pPr>
              <w:spacing w:before="0" w:after="0" w:line="240" w:lineRule="auto"/>
              <w:jc w:val="center"/>
              <w:rPr>
                <w:ins w:id="82912" w:author="pete jones" w:date="2022-01-11T16:47: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4659DD05" w14:textId="77777777" w:rsidR="00910219" w:rsidRPr="00910219" w:rsidRDefault="00910219" w:rsidP="00910219">
            <w:pPr>
              <w:spacing w:before="0" w:after="0" w:line="240" w:lineRule="auto"/>
              <w:jc w:val="center"/>
              <w:rPr>
                <w:ins w:id="82913" w:author="pete jones" w:date="2022-01-11T16:47:00Z"/>
                <w:rFonts w:ascii="Calibri" w:hAnsi="Calibri" w:cs="Calibri"/>
                <w:color w:val="000000"/>
                <w:sz w:val="22"/>
                <w:szCs w:val="22"/>
              </w:rPr>
            </w:pPr>
            <w:ins w:id="82914" w:author="pete jones" w:date="2022-01-11T16:47: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080E7D4" w14:textId="77777777" w:rsidR="00910219" w:rsidRPr="00910219" w:rsidRDefault="00910219" w:rsidP="00910219">
            <w:pPr>
              <w:spacing w:before="0" w:after="0" w:line="240" w:lineRule="auto"/>
              <w:jc w:val="center"/>
              <w:rPr>
                <w:ins w:id="82915" w:author="pete jones" w:date="2022-01-11T16:47:00Z"/>
                <w:rFonts w:ascii="Calibri" w:hAnsi="Calibri" w:cs="Calibri"/>
                <w:color w:val="000000"/>
                <w:sz w:val="22"/>
                <w:szCs w:val="22"/>
              </w:rPr>
            </w:pPr>
            <w:ins w:id="82916" w:author="pete jones" w:date="2022-01-11T16:47: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C4A6FC7" w14:textId="77777777" w:rsidR="00910219" w:rsidRPr="00910219" w:rsidRDefault="00910219" w:rsidP="00910219">
            <w:pPr>
              <w:spacing w:before="0" w:after="0" w:line="240" w:lineRule="auto"/>
              <w:jc w:val="center"/>
              <w:rPr>
                <w:ins w:id="82917" w:author="pete jones" w:date="2022-01-11T16:47:00Z"/>
                <w:rFonts w:ascii="Calibri" w:hAnsi="Calibri" w:cs="Calibri"/>
                <w:color w:val="000000"/>
                <w:sz w:val="22"/>
                <w:szCs w:val="22"/>
              </w:rPr>
            </w:pPr>
            <w:ins w:id="82918" w:author="pete jones" w:date="2022-01-11T16:47: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EAF153C" w14:textId="77777777" w:rsidR="00910219" w:rsidRPr="00910219" w:rsidRDefault="00910219" w:rsidP="00910219">
            <w:pPr>
              <w:spacing w:before="0" w:after="0" w:line="240" w:lineRule="auto"/>
              <w:jc w:val="center"/>
              <w:rPr>
                <w:ins w:id="82919" w:author="pete jones" w:date="2022-01-11T16:47:00Z"/>
                <w:rFonts w:ascii="Calibri" w:hAnsi="Calibri" w:cs="Calibri"/>
                <w:color w:val="000000"/>
                <w:sz w:val="22"/>
                <w:szCs w:val="22"/>
              </w:rPr>
            </w:pPr>
            <w:ins w:id="82920" w:author="pete jones" w:date="2022-01-11T16:47: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DCE926A" w14:textId="77777777" w:rsidR="00910219" w:rsidRPr="00910219" w:rsidRDefault="00910219" w:rsidP="00910219">
            <w:pPr>
              <w:spacing w:before="0" w:after="0" w:line="240" w:lineRule="auto"/>
              <w:jc w:val="center"/>
              <w:rPr>
                <w:ins w:id="82921" w:author="pete jones" w:date="2022-01-11T16:47:00Z"/>
                <w:rFonts w:ascii="Calibri" w:hAnsi="Calibri" w:cs="Calibri"/>
                <w:color w:val="000000"/>
                <w:sz w:val="22"/>
                <w:szCs w:val="22"/>
              </w:rPr>
            </w:pPr>
            <w:ins w:id="82922" w:author="pete jones" w:date="2022-01-11T16:47: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8D3AA7A" w14:textId="77777777" w:rsidR="00910219" w:rsidRPr="00910219" w:rsidRDefault="00910219" w:rsidP="00910219">
            <w:pPr>
              <w:spacing w:before="0" w:after="0" w:line="240" w:lineRule="auto"/>
              <w:jc w:val="center"/>
              <w:rPr>
                <w:ins w:id="82923" w:author="pete jones" w:date="2022-01-11T16:47:00Z"/>
                <w:rFonts w:ascii="Calibri" w:hAnsi="Calibri" w:cs="Calibri"/>
                <w:color w:val="000000"/>
                <w:sz w:val="22"/>
                <w:szCs w:val="22"/>
              </w:rPr>
            </w:pPr>
            <w:ins w:id="82924" w:author="pete jones" w:date="2022-01-11T16:47: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B3FC61E" w14:textId="77777777" w:rsidR="00910219" w:rsidRPr="00910219" w:rsidRDefault="00910219" w:rsidP="00910219">
            <w:pPr>
              <w:spacing w:before="0" w:after="0" w:line="240" w:lineRule="auto"/>
              <w:jc w:val="center"/>
              <w:rPr>
                <w:ins w:id="82925" w:author="pete jones" w:date="2022-01-11T16:47:00Z"/>
                <w:rFonts w:ascii="Calibri" w:hAnsi="Calibri" w:cs="Calibri"/>
                <w:color w:val="000000"/>
                <w:sz w:val="22"/>
                <w:szCs w:val="22"/>
              </w:rPr>
            </w:pPr>
            <w:ins w:id="82926" w:author="pete jones" w:date="2022-01-11T16:47: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8A01E6E" w14:textId="77777777" w:rsidR="00910219" w:rsidRPr="00910219" w:rsidRDefault="00910219" w:rsidP="00910219">
            <w:pPr>
              <w:spacing w:before="0" w:after="0" w:line="240" w:lineRule="auto"/>
              <w:jc w:val="center"/>
              <w:rPr>
                <w:ins w:id="82927" w:author="pete jones" w:date="2022-01-11T16:47:00Z"/>
                <w:rFonts w:ascii="Calibri" w:hAnsi="Calibri" w:cs="Calibri"/>
                <w:color w:val="000000"/>
                <w:sz w:val="22"/>
                <w:szCs w:val="22"/>
              </w:rPr>
            </w:pPr>
            <w:ins w:id="82928" w:author="pete jones" w:date="2022-01-11T16:47: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1BC17E9" w14:textId="77777777" w:rsidR="00910219" w:rsidRPr="00910219" w:rsidRDefault="00910219" w:rsidP="00910219">
            <w:pPr>
              <w:spacing w:before="0" w:after="0" w:line="240" w:lineRule="auto"/>
              <w:jc w:val="center"/>
              <w:rPr>
                <w:ins w:id="82929" w:author="pete jones" w:date="2022-01-11T16:47:00Z"/>
                <w:rFonts w:ascii="Calibri" w:hAnsi="Calibri" w:cs="Calibri"/>
                <w:color w:val="000000"/>
                <w:sz w:val="22"/>
                <w:szCs w:val="22"/>
              </w:rPr>
            </w:pPr>
            <w:ins w:id="82930" w:author="pete jones" w:date="2022-01-11T16:47:00Z">
              <w:r w:rsidRPr="0091021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7EE1717" w14:textId="77777777" w:rsidR="00910219" w:rsidRPr="00910219" w:rsidRDefault="00910219" w:rsidP="00910219">
            <w:pPr>
              <w:spacing w:before="0" w:after="0" w:line="240" w:lineRule="auto"/>
              <w:jc w:val="center"/>
              <w:rPr>
                <w:ins w:id="82931" w:author="pete jones" w:date="2022-01-11T16:47:00Z"/>
                <w:rFonts w:ascii="Calibri" w:hAnsi="Calibri" w:cs="Calibri"/>
                <w:color w:val="000000"/>
                <w:sz w:val="22"/>
                <w:szCs w:val="22"/>
              </w:rPr>
            </w:pPr>
            <w:ins w:id="82932" w:author="pete jones" w:date="2022-01-11T16:47:00Z">
              <w:r w:rsidRPr="00910219">
                <w:rPr>
                  <w:rFonts w:ascii="Calibri" w:hAnsi="Calibri" w:cs="Calibri"/>
                  <w:color w:val="000000"/>
                  <w:sz w:val="22"/>
                  <w:szCs w:val="22"/>
                </w:rPr>
                <w:t>N/A</w:t>
              </w:r>
            </w:ins>
          </w:p>
        </w:tc>
      </w:tr>
      <w:tr w:rsidR="00910219" w:rsidRPr="00910219" w14:paraId="055D5E33" w14:textId="77777777" w:rsidTr="00910219">
        <w:trPr>
          <w:trHeight w:val="315"/>
          <w:ins w:id="82933" w:author="pete jones" w:date="2022-01-11T16:47:00Z"/>
        </w:trPr>
        <w:tc>
          <w:tcPr>
            <w:tcW w:w="400" w:type="dxa"/>
            <w:tcBorders>
              <w:top w:val="nil"/>
              <w:left w:val="nil"/>
              <w:bottom w:val="nil"/>
              <w:right w:val="nil"/>
            </w:tcBorders>
            <w:shd w:val="clear" w:color="auto" w:fill="auto"/>
            <w:noWrap/>
            <w:vAlign w:val="center"/>
            <w:hideMark/>
          </w:tcPr>
          <w:p w14:paraId="47BF7D7B" w14:textId="77777777" w:rsidR="00910219" w:rsidRPr="00910219" w:rsidRDefault="00910219" w:rsidP="00910219">
            <w:pPr>
              <w:spacing w:before="0" w:after="0" w:line="240" w:lineRule="auto"/>
              <w:jc w:val="center"/>
              <w:rPr>
                <w:ins w:id="82934" w:author="pete jones" w:date="2022-01-11T16:47:00Z"/>
                <w:rFonts w:ascii="Calibri" w:hAnsi="Calibri" w:cs="Calibri"/>
                <w:color w:val="FFFFFF"/>
                <w:sz w:val="22"/>
                <w:szCs w:val="22"/>
              </w:rPr>
            </w:pPr>
            <w:ins w:id="82935" w:author="pete jones" w:date="2022-01-11T16:47:00Z">
              <w:r w:rsidRPr="0091021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183DA251" w14:textId="77777777" w:rsidR="00910219" w:rsidRPr="00910219" w:rsidRDefault="00910219" w:rsidP="00910219">
            <w:pPr>
              <w:spacing w:before="0" w:after="0" w:line="240" w:lineRule="auto"/>
              <w:jc w:val="right"/>
              <w:rPr>
                <w:ins w:id="82936" w:author="pete jones" w:date="2022-01-11T16:47:00Z"/>
                <w:rFonts w:ascii="Calibri" w:hAnsi="Calibri" w:cs="Calibri"/>
                <w:sz w:val="22"/>
                <w:szCs w:val="22"/>
              </w:rPr>
            </w:pPr>
            <w:ins w:id="82937" w:author="pete jones" w:date="2022-01-11T16:47:00Z">
              <w:r w:rsidRPr="0091021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0F88AD9C" w14:textId="77777777" w:rsidR="00910219" w:rsidRPr="00910219" w:rsidRDefault="00910219" w:rsidP="00910219">
            <w:pPr>
              <w:spacing w:before="0" w:after="0" w:line="240" w:lineRule="auto"/>
              <w:jc w:val="center"/>
              <w:rPr>
                <w:ins w:id="82938" w:author="pete jones" w:date="2022-01-11T16:47:00Z"/>
                <w:rFonts w:ascii="Calibri" w:hAnsi="Calibri" w:cs="Calibri"/>
                <w:sz w:val="22"/>
                <w:szCs w:val="22"/>
              </w:rPr>
            </w:pPr>
            <w:ins w:id="82939" w:author="pete jones" w:date="2022-01-11T16:47:00Z">
              <w:r w:rsidRPr="00910219">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0978E549" w14:textId="77777777" w:rsidR="00910219" w:rsidRPr="00910219" w:rsidRDefault="00910219" w:rsidP="00910219">
            <w:pPr>
              <w:spacing w:before="0" w:after="0" w:line="240" w:lineRule="auto"/>
              <w:jc w:val="center"/>
              <w:rPr>
                <w:ins w:id="82940" w:author="pete jones" w:date="2022-01-11T16:47:00Z"/>
                <w:rFonts w:ascii="Calibri" w:hAnsi="Calibri" w:cs="Calibri"/>
                <w:color w:val="FFFFFF"/>
                <w:sz w:val="22"/>
                <w:szCs w:val="22"/>
              </w:rPr>
            </w:pPr>
            <w:ins w:id="82941" w:author="pete jones" w:date="2022-01-11T16:47:00Z">
              <w:r w:rsidRPr="0091021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7E00CA0D" w14:textId="77777777" w:rsidR="00910219" w:rsidRPr="00910219" w:rsidRDefault="00910219" w:rsidP="00910219">
            <w:pPr>
              <w:spacing w:before="0" w:after="0" w:line="240" w:lineRule="auto"/>
              <w:jc w:val="left"/>
              <w:rPr>
                <w:ins w:id="82942" w:author="pete jones" w:date="2022-01-11T16:4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7F545F30" w14:textId="77777777" w:rsidR="00910219" w:rsidRPr="00910219" w:rsidRDefault="00910219" w:rsidP="00910219">
            <w:pPr>
              <w:spacing w:before="0" w:after="0" w:line="240" w:lineRule="auto"/>
              <w:jc w:val="left"/>
              <w:rPr>
                <w:ins w:id="82943" w:author="pete jones" w:date="2022-01-11T16:4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2D4A80D" w14:textId="77777777" w:rsidR="00910219" w:rsidRPr="00910219" w:rsidRDefault="00910219" w:rsidP="00910219">
            <w:pPr>
              <w:spacing w:before="0" w:after="0" w:line="240" w:lineRule="auto"/>
              <w:jc w:val="left"/>
              <w:rPr>
                <w:ins w:id="82944" w:author="pete jones" w:date="2022-01-11T16:4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33FDF0E" w14:textId="77777777" w:rsidR="00910219" w:rsidRPr="00910219" w:rsidRDefault="00910219" w:rsidP="00910219">
            <w:pPr>
              <w:spacing w:before="0" w:after="0" w:line="240" w:lineRule="auto"/>
              <w:jc w:val="left"/>
              <w:rPr>
                <w:ins w:id="82945"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45CD7E2" w14:textId="77777777" w:rsidR="00910219" w:rsidRPr="00910219" w:rsidRDefault="00910219" w:rsidP="00910219">
            <w:pPr>
              <w:spacing w:before="0" w:after="0" w:line="240" w:lineRule="auto"/>
              <w:jc w:val="left"/>
              <w:rPr>
                <w:ins w:id="82946"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8D2AAA1" w14:textId="77777777" w:rsidR="00910219" w:rsidRPr="00910219" w:rsidRDefault="00910219" w:rsidP="00910219">
            <w:pPr>
              <w:spacing w:before="0" w:after="0" w:line="240" w:lineRule="auto"/>
              <w:jc w:val="left"/>
              <w:rPr>
                <w:ins w:id="82947"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4E8BECD" w14:textId="77777777" w:rsidR="00910219" w:rsidRPr="00910219" w:rsidRDefault="00910219" w:rsidP="00910219">
            <w:pPr>
              <w:spacing w:before="0" w:after="0" w:line="240" w:lineRule="auto"/>
              <w:jc w:val="left"/>
              <w:rPr>
                <w:ins w:id="82948"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FEC8FEB" w14:textId="77777777" w:rsidR="00910219" w:rsidRPr="00910219" w:rsidRDefault="00910219" w:rsidP="00910219">
            <w:pPr>
              <w:spacing w:before="0" w:after="0" w:line="240" w:lineRule="auto"/>
              <w:jc w:val="left"/>
              <w:rPr>
                <w:ins w:id="82949" w:author="pete jones" w:date="2022-01-11T16:4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15A1538" w14:textId="77777777" w:rsidR="00910219" w:rsidRPr="00910219" w:rsidRDefault="00910219" w:rsidP="00910219">
            <w:pPr>
              <w:spacing w:before="0" w:after="0" w:line="240" w:lineRule="auto"/>
              <w:jc w:val="left"/>
              <w:rPr>
                <w:ins w:id="82950" w:author="pete jones" w:date="2022-01-11T16:47: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67ECE014" w14:textId="77777777" w:rsidR="00910219" w:rsidRPr="00910219" w:rsidRDefault="00910219" w:rsidP="00910219">
            <w:pPr>
              <w:spacing w:before="0" w:after="0" w:line="240" w:lineRule="auto"/>
              <w:jc w:val="left"/>
              <w:rPr>
                <w:ins w:id="82951" w:author="pete jones" w:date="2022-01-11T16:47:00Z"/>
                <w:rFonts w:ascii="Calibri" w:hAnsi="Calibri" w:cs="Calibri"/>
                <w:color w:val="000000"/>
                <w:sz w:val="22"/>
                <w:szCs w:val="22"/>
              </w:rPr>
            </w:pPr>
          </w:p>
        </w:tc>
      </w:tr>
      <w:tr w:rsidR="00910219" w:rsidRPr="00910219" w14:paraId="369D2FAE" w14:textId="77777777" w:rsidTr="00910219">
        <w:trPr>
          <w:trHeight w:val="315"/>
          <w:ins w:id="82952" w:author="pete jones" w:date="2022-01-11T16:47:00Z"/>
        </w:trPr>
        <w:tc>
          <w:tcPr>
            <w:tcW w:w="400" w:type="dxa"/>
            <w:tcBorders>
              <w:top w:val="nil"/>
              <w:left w:val="nil"/>
              <w:bottom w:val="nil"/>
              <w:right w:val="nil"/>
            </w:tcBorders>
            <w:shd w:val="clear" w:color="auto" w:fill="auto"/>
            <w:noWrap/>
            <w:vAlign w:val="center"/>
            <w:hideMark/>
          </w:tcPr>
          <w:p w14:paraId="69F37276" w14:textId="77777777" w:rsidR="00910219" w:rsidRPr="00910219" w:rsidRDefault="00910219" w:rsidP="00910219">
            <w:pPr>
              <w:spacing w:before="0" w:after="0" w:line="240" w:lineRule="auto"/>
              <w:jc w:val="center"/>
              <w:rPr>
                <w:ins w:id="82953" w:author="pete jones" w:date="2022-01-11T16:47: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B7B11F4" w14:textId="77777777" w:rsidR="00910219" w:rsidRPr="00910219" w:rsidRDefault="00910219" w:rsidP="00910219">
            <w:pPr>
              <w:spacing w:before="0" w:after="0" w:line="240" w:lineRule="auto"/>
              <w:jc w:val="right"/>
              <w:rPr>
                <w:ins w:id="82954" w:author="pete jones" w:date="2022-01-11T16:47:00Z"/>
                <w:rFonts w:ascii="Calibri" w:hAnsi="Calibri" w:cs="Calibri"/>
                <w:sz w:val="22"/>
                <w:szCs w:val="22"/>
              </w:rPr>
            </w:pPr>
            <w:ins w:id="82955" w:author="pete jones" w:date="2022-01-11T16:47:00Z">
              <w:r w:rsidRPr="0091021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7B6C857E" w14:textId="77777777" w:rsidR="00910219" w:rsidRPr="00910219" w:rsidRDefault="00910219" w:rsidP="00910219">
            <w:pPr>
              <w:spacing w:before="0" w:after="0" w:line="240" w:lineRule="auto"/>
              <w:jc w:val="center"/>
              <w:rPr>
                <w:ins w:id="82956" w:author="pete jones" w:date="2022-01-11T16:47:00Z"/>
                <w:rFonts w:ascii="Calibri" w:hAnsi="Calibri" w:cs="Calibri"/>
                <w:sz w:val="22"/>
                <w:szCs w:val="22"/>
              </w:rPr>
            </w:pPr>
            <w:ins w:id="82957" w:author="pete jones" w:date="2022-01-11T16:47:00Z">
              <w:r w:rsidRPr="00910219">
                <w:rPr>
                  <w:rFonts w:ascii="Calibri" w:hAnsi="Calibri" w:cs="Calibri"/>
                  <w:sz w:val="22"/>
                  <w:szCs w:val="22"/>
                </w:rPr>
                <w:t>7</w:t>
              </w:r>
            </w:ins>
          </w:p>
        </w:tc>
        <w:tc>
          <w:tcPr>
            <w:tcW w:w="424" w:type="dxa"/>
            <w:tcBorders>
              <w:top w:val="nil"/>
              <w:left w:val="nil"/>
              <w:bottom w:val="nil"/>
              <w:right w:val="nil"/>
            </w:tcBorders>
            <w:shd w:val="clear" w:color="auto" w:fill="auto"/>
            <w:noWrap/>
            <w:vAlign w:val="bottom"/>
            <w:hideMark/>
          </w:tcPr>
          <w:p w14:paraId="0D4A3A66" w14:textId="77777777" w:rsidR="00910219" w:rsidRPr="00910219" w:rsidRDefault="00910219" w:rsidP="00910219">
            <w:pPr>
              <w:spacing w:before="0" w:after="0" w:line="240" w:lineRule="auto"/>
              <w:jc w:val="center"/>
              <w:rPr>
                <w:ins w:id="82958" w:author="pete jones" w:date="2022-01-11T16:47: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73AF05D6" w14:textId="77777777" w:rsidR="00910219" w:rsidRPr="00910219" w:rsidRDefault="00910219" w:rsidP="00910219">
            <w:pPr>
              <w:spacing w:before="0" w:after="0" w:line="240" w:lineRule="auto"/>
              <w:jc w:val="right"/>
              <w:rPr>
                <w:ins w:id="82959" w:author="pete jones" w:date="2022-01-11T16:47:00Z"/>
                <w:rFonts w:ascii="Calibri" w:hAnsi="Calibri" w:cs="Calibri"/>
                <w:color w:val="FFFFFF"/>
                <w:sz w:val="22"/>
                <w:szCs w:val="22"/>
              </w:rPr>
            </w:pPr>
            <w:ins w:id="82960" w:author="pete jones" w:date="2022-01-11T16:47:00Z">
              <w:r w:rsidRPr="0091021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1C7FD815" w14:textId="77777777" w:rsidR="00910219" w:rsidRPr="00910219" w:rsidRDefault="00910219" w:rsidP="00910219">
            <w:pPr>
              <w:spacing w:before="0" w:after="0" w:line="240" w:lineRule="auto"/>
              <w:jc w:val="right"/>
              <w:rPr>
                <w:ins w:id="82961" w:author="pete jones" w:date="2022-01-11T16:47:00Z"/>
                <w:rFonts w:ascii="Calibri" w:hAnsi="Calibri" w:cs="Calibri"/>
                <w:color w:val="FFFFFF"/>
                <w:sz w:val="22"/>
                <w:szCs w:val="22"/>
              </w:rPr>
            </w:pPr>
            <w:ins w:id="82962" w:author="pete jones" w:date="2022-01-11T16:47:00Z">
              <w:r w:rsidRPr="0091021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6F91627C" w14:textId="77777777" w:rsidR="00910219" w:rsidRPr="00910219" w:rsidRDefault="00910219" w:rsidP="00910219">
            <w:pPr>
              <w:spacing w:before="0" w:after="0" w:line="240" w:lineRule="auto"/>
              <w:jc w:val="right"/>
              <w:rPr>
                <w:ins w:id="82963" w:author="pete jones" w:date="2022-01-11T16:47:00Z"/>
                <w:rFonts w:ascii="Calibri" w:hAnsi="Calibri" w:cs="Calibri"/>
                <w:color w:val="FFFFFF"/>
                <w:sz w:val="22"/>
                <w:szCs w:val="22"/>
              </w:rPr>
            </w:pPr>
            <w:ins w:id="82964" w:author="pete jones" w:date="2022-01-11T16:47:00Z">
              <w:r w:rsidRPr="0091021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377C2C7A" w14:textId="77777777" w:rsidR="00910219" w:rsidRPr="00910219" w:rsidRDefault="00910219" w:rsidP="00910219">
            <w:pPr>
              <w:spacing w:before="0" w:after="0" w:line="240" w:lineRule="auto"/>
              <w:jc w:val="right"/>
              <w:rPr>
                <w:ins w:id="82965" w:author="pete jones" w:date="2022-01-11T16:47:00Z"/>
                <w:rFonts w:ascii="Calibri" w:hAnsi="Calibri" w:cs="Calibri"/>
                <w:color w:val="FFFFFF"/>
                <w:sz w:val="22"/>
                <w:szCs w:val="22"/>
              </w:rPr>
            </w:pPr>
            <w:ins w:id="82966" w:author="pete jones" w:date="2022-01-11T16:47: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31C320DC" w14:textId="77777777" w:rsidR="00910219" w:rsidRPr="00910219" w:rsidRDefault="00910219" w:rsidP="00910219">
            <w:pPr>
              <w:spacing w:before="0" w:after="0" w:line="240" w:lineRule="auto"/>
              <w:jc w:val="right"/>
              <w:rPr>
                <w:ins w:id="82967" w:author="pete jones" w:date="2022-01-11T16:47:00Z"/>
                <w:rFonts w:ascii="Calibri" w:hAnsi="Calibri" w:cs="Calibri"/>
                <w:color w:val="FFFFFF"/>
                <w:sz w:val="22"/>
                <w:szCs w:val="22"/>
              </w:rPr>
            </w:pPr>
            <w:ins w:id="82968" w:author="pete jones" w:date="2022-01-11T16:47: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25D057EA" w14:textId="77777777" w:rsidR="00910219" w:rsidRPr="00910219" w:rsidRDefault="00910219" w:rsidP="00910219">
            <w:pPr>
              <w:spacing w:before="0" w:after="0" w:line="240" w:lineRule="auto"/>
              <w:jc w:val="right"/>
              <w:rPr>
                <w:ins w:id="82969" w:author="pete jones" w:date="2022-01-11T16:47:00Z"/>
                <w:rFonts w:ascii="Calibri" w:hAnsi="Calibri" w:cs="Calibri"/>
                <w:color w:val="FFFFFF"/>
                <w:sz w:val="22"/>
                <w:szCs w:val="22"/>
              </w:rPr>
            </w:pPr>
            <w:ins w:id="82970" w:author="pete jones" w:date="2022-01-11T16:47: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44C96421" w14:textId="77777777" w:rsidR="00910219" w:rsidRPr="00910219" w:rsidRDefault="00910219" w:rsidP="00910219">
            <w:pPr>
              <w:spacing w:before="0" w:after="0" w:line="240" w:lineRule="auto"/>
              <w:jc w:val="right"/>
              <w:rPr>
                <w:ins w:id="82971" w:author="pete jones" w:date="2022-01-11T16:47:00Z"/>
                <w:rFonts w:ascii="Calibri" w:hAnsi="Calibri" w:cs="Calibri"/>
                <w:color w:val="FFFFFF"/>
                <w:sz w:val="22"/>
                <w:szCs w:val="22"/>
              </w:rPr>
            </w:pPr>
            <w:ins w:id="82972" w:author="pete jones" w:date="2022-01-11T16:47: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7D1321B2" w14:textId="77777777" w:rsidR="00910219" w:rsidRPr="00910219" w:rsidRDefault="00910219" w:rsidP="00910219">
            <w:pPr>
              <w:spacing w:before="0" w:after="0" w:line="240" w:lineRule="auto"/>
              <w:jc w:val="right"/>
              <w:rPr>
                <w:ins w:id="82973" w:author="pete jones" w:date="2022-01-11T16:47:00Z"/>
                <w:rFonts w:ascii="Calibri" w:hAnsi="Calibri" w:cs="Calibri"/>
                <w:color w:val="FFFFFF"/>
                <w:sz w:val="22"/>
                <w:szCs w:val="22"/>
              </w:rPr>
            </w:pPr>
            <w:ins w:id="82974" w:author="pete jones" w:date="2022-01-11T16:47: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6200B674" w14:textId="77777777" w:rsidR="00910219" w:rsidRPr="00910219" w:rsidRDefault="00910219" w:rsidP="00910219">
            <w:pPr>
              <w:spacing w:before="0" w:after="0" w:line="240" w:lineRule="auto"/>
              <w:jc w:val="right"/>
              <w:rPr>
                <w:ins w:id="82975" w:author="pete jones" w:date="2022-01-11T16:47:00Z"/>
                <w:rFonts w:ascii="Calibri" w:hAnsi="Calibri" w:cs="Calibri"/>
                <w:color w:val="FFFFFF"/>
                <w:sz w:val="22"/>
                <w:szCs w:val="22"/>
              </w:rPr>
            </w:pPr>
            <w:ins w:id="82976" w:author="pete jones" w:date="2022-01-11T16:47: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506465AB" w14:textId="77777777" w:rsidR="00910219" w:rsidRPr="00910219" w:rsidRDefault="00910219" w:rsidP="00910219">
            <w:pPr>
              <w:spacing w:before="0" w:after="0" w:line="240" w:lineRule="auto"/>
              <w:jc w:val="right"/>
              <w:rPr>
                <w:ins w:id="82977" w:author="pete jones" w:date="2022-01-11T16:47:00Z"/>
                <w:rFonts w:ascii="Calibri" w:hAnsi="Calibri" w:cs="Calibri"/>
                <w:color w:val="FFFFFF"/>
                <w:sz w:val="22"/>
                <w:szCs w:val="22"/>
              </w:rPr>
            </w:pPr>
            <w:ins w:id="82978" w:author="pete jones" w:date="2022-01-11T16:47:00Z">
              <w:r w:rsidRPr="00910219">
                <w:rPr>
                  <w:rFonts w:ascii="Calibri" w:hAnsi="Calibri" w:cs="Calibri"/>
                  <w:color w:val="FFFFFF"/>
                  <w:sz w:val="22"/>
                  <w:szCs w:val="22"/>
                </w:rPr>
                <w:t>23</w:t>
              </w:r>
            </w:ins>
          </w:p>
        </w:tc>
      </w:tr>
      <w:tr w:rsidR="00910219" w:rsidRPr="00910219" w14:paraId="580323D1" w14:textId="77777777" w:rsidTr="00910219">
        <w:trPr>
          <w:trHeight w:val="315"/>
          <w:ins w:id="82979" w:author="pete jones" w:date="2022-01-11T16:47:00Z"/>
        </w:trPr>
        <w:tc>
          <w:tcPr>
            <w:tcW w:w="400" w:type="dxa"/>
            <w:tcBorders>
              <w:top w:val="nil"/>
              <w:left w:val="nil"/>
              <w:bottom w:val="nil"/>
              <w:right w:val="nil"/>
            </w:tcBorders>
            <w:shd w:val="clear" w:color="auto" w:fill="auto"/>
            <w:noWrap/>
            <w:vAlign w:val="center"/>
            <w:hideMark/>
          </w:tcPr>
          <w:p w14:paraId="473B08E4" w14:textId="77777777" w:rsidR="00910219" w:rsidRPr="00910219" w:rsidRDefault="00910219" w:rsidP="00910219">
            <w:pPr>
              <w:spacing w:before="0" w:after="0" w:line="240" w:lineRule="auto"/>
              <w:jc w:val="center"/>
              <w:rPr>
                <w:ins w:id="82980" w:author="pete jones" w:date="2022-01-11T16:47:00Z"/>
                <w:rFonts w:ascii="Calibri" w:hAnsi="Calibri" w:cs="Calibri"/>
                <w:color w:val="FFFFFF"/>
                <w:sz w:val="22"/>
                <w:szCs w:val="22"/>
              </w:rPr>
            </w:pPr>
            <w:ins w:id="82981" w:author="pete jones" w:date="2022-01-11T16:47:00Z">
              <w:r w:rsidRPr="0091021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ED0F522" w14:textId="77777777" w:rsidR="00910219" w:rsidRPr="00910219" w:rsidRDefault="00910219" w:rsidP="00910219">
            <w:pPr>
              <w:spacing w:before="0" w:after="0" w:line="240" w:lineRule="auto"/>
              <w:jc w:val="right"/>
              <w:rPr>
                <w:ins w:id="82982" w:author="pete jones" w:date="2022-01-11T16:47:00Z"/>
                <w:rFonts w:ascii="Calibri" w:hAnsi="Calibri" w:cs="Calibri"/>
                <w:color w:val="FFFFFF"/>
                <w:sz w:val="22"/>
                <w:szCs w:val="22"/>
              </w:rPr>
            </w:pPr>
            <w:ins w:id="82983" w:author="pete jones" w:date="2022-01-11T16:47:00Z">
              <w:r w:rsidRPr="0091021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7158FF2D" w14:textId="77777777" w:rsidR="00910219" w:rsidRPr="00910219" w:rsidRDefault="00910219" w:rsidP="00910219">
            <w:pPr>
              <w:spacing w:before="0" w:after="0" w:line="240" w:lineRule="auto"/>
              <w:jc w:val="center"/>
              <w:rPr>
                <w:ins w:id="82984" w:author="pete jones" w:date="2022-01-11T16:47:00Z"/>
                <w:rFonts w:ascii="Calibri" w:hAnsi="Calibri" w:cs="Calibri"/>
                <w:color w:val="FFFFFF"/>
                <w:sz w:val="22"/>
                <w:szCs w:val="22"/>
              </w:rPr>
            </w:pPr>
            <w:ins w:id="82985" w:author="pete jones" w:date="2022-01-11T16:47:00Z">
              <w:r w:rsidRPr="0091021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7E425BC7" w14:textId="77777777" w:rsidR="00910219" w:rsidRPr="00910219" w:rsidRDefault="00910219" w:rsidP="00910219">
            <w:pPr>
              <w:spacing w:before="0" w:after="0" w:line="240" w:lineRule="auto"/>
              <w:jc w:val="center"/>
              <w:rPr>
                <w:ins w:id="82986" w:author="pete jones" w:date="2022-01-11T16:47:00Z"/>
                <w:rFonts w:ascii="Calibri" w:hAnsi="Calibri" w:cs="Calibri"/>
                <w:color w:val="FFFFFF"/>
                <w:sz w:val="22"/>
                <w:szCs w:val="22"/>
              </w:rPr>
            </w:pPr>
            <w:ins w:id="82987" w:author="pete jones" w:date="2022-01-11T16:47:00Z">
              <w:r w:rsidRPr="0091021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2C7DA00" w14:textId="77777777" w:rsidR="00910219" w:rsidRPr="00910219" w:rsidRDefault="00910219" w:rsidP="00910219">
            <w:pPr>
              <w:spacing w:before="0" w:after="0" w:line="240" w:lineRule="auto"/>
              <w:jc w:val="center"/>
              <w:rPr>
                <w:ins w:id="82988" w:author="pete jones" w:date="2022-01-11T16:47:00Z"/>
                <w:rFonts w:ascii="Calibri" w:hAnsi="Calibri" w:cs="Calibri"/>
                <w:sz w:val="22"/>
                <w:szCs w:val="22"/>
              </w:rPr>
            </w:pPr>
            <w:ins w:id="82989" w:author="pete jones" w:date="2022-01-11T16:47:00Z">
              <w:r w:rsidRPr="00910219">
                <w:rPr>
                  <w:rFonts w:ascii="Calibri" w:hAnsi="Calibri" w:cs="Calibri"/>
                  <w:sz w:val="22"/>
                  <w:szCs w:val="22"/>
                </w:rPr>
                <w:t>By %</w:t>
              </w:r>
            </w:ins>
          </w:p>
        </w:tc>
      </w:tr>
      <w:tr w:rsidR="00910219" w:rsidRPr="00910219" w14:paraId="256A925E" w14:textId="77777777" w:rsidTr="00910219">
        <w:trPr>
          <w:trHeight w:val="1920"/>
          <w:ins w:id="82990" w:author="pete jones" w:date="2022-01-11T16:47: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0B81DF66" w14:textId="77777777" w:rsidR="00910219" w:rsidRPr="00910219" w:rsidRDefault="00910219" w:rsidP="00910219">
            <w:pPr>
              <w:spacing w:before="0" w:after="0" w:line="240" w:lineRule="auto"/>
              <w:jc w:val="center"/>
              <w:rPr>
                <w:ins w:id="82991" w:author="pete jones" w:date="2022-01-11T16:47:00Z"/>
                <w:rFonts w:ascii="Calibri" w:hAnsi="Calibri" w:cs="Calibri"/>
                <w:b/>
                <w:bCs/>
                <w:color w:val="000000"/>
                <w:sz w:val="22"/>
                <w:szCs w:val="22"/>
              </w:rPr>
            </w:pPr>
            <w:ins w:id="82992" w:author="pete jones" w:date="2022-01-11T16:47:00Z">
              <w:r w:rsidRPr="00910219">
                <w:rPr>
                  <w:rFonts w:ascii="Calibri" w:hAnsi="Calibri" w:cs="Calibri"/>
                  <w:b/>
                  <w:bCs/>
                  <w:color w:val="000000"/>
                  <w:sz w:val="22"/>
                  <w:szCs w:val="22"/>
                </w:rPr>
                <w:lastRenderedPageBreak/>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1063F0B3" w14:textId="77777777" w:rsidR="00910219" w:rsidRPr="00910219" w:rsidRDefault="00910219" w:rsidP="00910219">
            <w:pPr>
              <w:spacing w:before="0" w:after="0" w:line="240" w:lineRule="auto"/>
              <w:jc w:val="center"/>
              <w:rPr>
                <w:ins w:id="82993" w:author="pete jones" w:date="2022-01-11T16:47:00Z"/>
                <w:rFonts w:ascii="Calibri" w:hAnsi="Calibri" w:cs="Calibri"/>
                <w:b/>
                <w:bCs/>
                <w:color w:val="000000"/>
                <w:sz w:val="22"/>
                <w:szCs w:val="22"/>
              </w:rPr>
            </w:pPr>
            <w:ins w:id="82994" w:author="pete jones" w:date="2022-01-11T16:47:00Z">
              <w:r w:rsidRPr="0091021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515AFAF" w14:textId="77777777" w:rsidR="00910219" w:rsidRPr="00910219" w:rsidRDefault="00910219" w:rsidP="00910219">
            <w:pPr>
              <w:spacing w:before="0" w:after="0" w:line="240" w:lineRule="auto"/>
              <w:jc w:val="center"/>
              <w:rPr>
                <w:ins w:id="82995" w:author="pete jones" w:date="2022-01-11T16:47:00Z"/>
                <w:rFonts w:ascii="Calibri" w:hAnsi="Calibri" w:cs="Calibri"/>
                <w:b/>
                <w:bCs/>
                <w:color w:val="000000"/>
                <w:sz w:val="22"/>
                <w:szCs w:val="22"/>
              </w:rPr>
            </w:pPr>
            <w:ins w:id="82996" w:author="pete jones" w:date="2022-01-11T16:47:00Z">
              <w:r w:rsidRPr="0091021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0C01B04F" w14:textId="77777777" w:rsidR="00910219" w:rsidRPr="00910219" w:rsidRDefault="00910219" w:rsidP="00910219">
            <w:pPr>
              <w:spacing w:before="0" w:after="0" w:line="240" w:lineRule="auto"/>
              <w:jc w:val="center"/>
              <w:rPr>
                <w:ins w:id="82997" w:author="pete jones" w:date="2022-01-11T16:47:00Z"/>
                <w:rFonts w:ascii="Calibri" w:hAnsi="Calibri" w:cs="Calibri"/>
                <w:b/>
                <w:bCs/>
                <w:color w:val="000000"/>
                <w:sz w:val="22"/>
                <w:szCs w:val="22"/>
              </w:rPr>
            </w:pPr>
            <w:ins w:id="82998" w:author="pete jones" w:date="2022-01-11T16:47:00Z">
              <w:r w:rsidRPr="0091021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37D5711C" w14:textId="77777777" w:rsidR="00910219" w:rsidRPr="00910219" w:rsidRDefault="00910219" w:rsidP="00910219">
            <w:pPr>
              <w:spacing w:before="0" w:after="0" w:line="240" w:lineRule="auto"/>
              <w:jc w:val="center"/>
              <w:rPr>
                <w:ins w:id="82999" w:author="pete jones" w:date="2022-01-11T16:47:00Z"/>
                <w:rFonts w:ascii="Calibri" w:hAnsi="Calibri" w:cs="Calibri"/>
                <w:b/>
                <w:bCs/>
                <w:color w:val="000000"/>
                <w:sz w:val="22"/>
                <w:szCs w:val="22"/>
              </w:rPr>
            </w:pPr>
            <w:ins w:id="83000" w:author="pete jones" w:date="2022-01-11T16:47:00Z">
              <w:r w:rsidRPr="0091021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126111AC" w14:textId="77777777" w:rsidR="00910219" w:rsidRPr="00910219" w:rsidRDefault="00910219" w:rsidP="00910219">
            <w:pPr>
              <w:spacing w:before="0" w:after="0" w:line="240" w:lineRule="auto"/>
              <w:jc w:val="center"/>
              <w:rPr>
                <w:ins w:id="83001" w:author="pete jones" w:date="2022-01-11T16:47:00Z"/>
                <w:rFonts w:ascii="Calibri" w:hAnsi="Calibri" w:cs="Calibri"/>
                <w:b/>
                <w:bCs/>
                <w:color w:val="000000"/>
                <w:sz w:val="22"/>
                <w:szCs w:val="22"/>
              </w:rPr>
            </w:pPr>
            <w:ins w:id="83002" w:author="pete jones" w:date="2022-01-11T16:47:00Z">
              <w:r w:rsidRPr="0091021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30EFA670" w14:textId="77777777" w:rsidR="00910219" w:rsidRPr="00910219" w:rsidRDefault="00910219" w:rsidP="00910219">
            <w:pPr>
              <w:spacing w:before="0" w:after="0" w:line="240" w:lineRule="auto"/>
              <w:jc w:val="center"/>
              <w:rPr>
                <w:ins w:id="83003" w:author="pete jones" w:date="2022-01-11T16:47:00Z"/>
                <w:rFonts w:ascii="Calibri" w:hAnsi="Calibri" w:cs="Calibri"/>
                <w:b/>
                <w:bCs/>
                <w:color w:val="000000"/>
                <w:sz w:val="22"/>
                <w:szCs w:val="22"/>
              </w:rPr>
            </w:pPr>
            <w:ins w:id="83004" w:author="pete jones" w:date="2022-01-11T16:47:00Z">
              <w:r w:rsidRPr="0091021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4D0DDF1" w14:textId="77777777" w:rsidR="00910219" w:rsidRPr="00910219" w:rsidRDefault="00910219" w:rsidP="00910219">
            <w:pPr>
              <w:spacing w:before="0" w:after="0" w:line="240" w:lineRule="auto"/>
              <w:jc w:val="center"/>
              <w:rPr>
                <w:ins w:id="83005" w:author="pete jones" w:date="2022-01-11T16:47:00Z"/>
                <w:rFonts w:ascii="Calibri" w:hAnsi="Calibri" w:cs="Calibri"/>
                <w:b/>
                <w:bCs/>
                <w:color w:val="000000"/>
                <w:sz w:val="22"/>
                <w:szCs w:val="22"/>
              </w:rPr>
            </w:pPr>
            <w:ins w:id="83006" w:author="pete jones" w:date="2022-01-11T16:47: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BDF5CCB" w14:textId="77777777" w:rsidR="00910219" w:rsidRPr="00910219" w:rsidRDefault="00910219" w:rsidP="00910219">
            <w:pPr>
              <w:spacing w:before="0" w:after="0" w:line="240" w:lineRule="auto"/>
              <w:jc w:val="center"/>
              <w:rPr>
                <w:ins w:id="83007" w:author="pete jones" w:date="2022-01-11T16:47:00Z"/>
                <w:rFonts w:ascii="Calibri" w:hAnsi="Calibri" w:cs="Calibri"/>
                <w:b/>
                <w:bCs/>
                <w:color w:val="000000"/>
                <w:sz w:val="22"/>
                <w:szCs w:val="22"/>
              </w:rPr>
            </w:pPr>
            <w:ins w:id="83008" w:author="pete jones" w:date="2022-01-11T16:47: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2F77D23" w14:textId="77777777" w:rsidR="00910219" w:rsidRPr="00910219" w:rsidRDefault="00910219" w:rsidP="00910219">
            <w:pPr>
              <w:spacing w:before="0" w:after="0" w:line="240" w:lineRule="auto"/>
              <w:jc w:val="center"/>
              <w:rPr>
                <w:ins w:id="83009" w:author="pete jones" w:date="2022-01-11T16:47:00Z"/>
                <w:rFonts w:ascii="Calibri" w:hAnsi="Calibri" w:cs="Calibri"/>
                <w:b/>
                <w:bCs/>
                <w:color w:val="000000"/>
                <w:sz w:val="22"/>
                <w:szCs w:val="22"/>
              </w:rPr>
            </w:pPr>
            <w:ins w:id="83010" w:author="pete jones" w:date="2022-01-11T16:47: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B8873B1" w14:textId="77777777" w:rsidR="00910219" w:rsidRPr="00910219" w:rsidRDefault="00910219" w:rsidP="00910219">
            <w:pPr>
              <w:spacing w:before="0" w:after="0" w:line="240" w:lineRule="auto"/>
              <w:jc w:val="center"/>
              <w:rPr>
                <w:ins w:id="83011" w:author="pete jones" w:date="2022-01-11T16:47:00Z"/>
                <w:rFonts w:ascii="Calibri" w:hAnsi="Calibri" w:cs="Calibri"/>
                <w:b/>
                <w:bCs/>
                <w:color w:val="000000"/>
                <w:sz w:val="22"/>
                <w:szCs w:val="22"/>
              </w:rPr>
            </w:pPr>
            <w:ins w:id="83012" w:author="pete jones" w:date="2022-01-11T16:47: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CCB2E2E" w14:textId="77777777" w:rsidR="00910219" w:rsidRPr="00910219" w:rsidRDefault="00910219" w:rsidP="00910219">
            <w:pPr>
              <w:spacing w:before="0" w:after="0" w:line="240" w:lineRule="auto"/>
              <w:jc w:val="center"/>
              <w:rPr>
                <w:ins w:id="83013" w:author="pete jones" w:date="2022-01-11T16:47:00Z"/>
                <w:rFonts w:ascii="Calibri" w:hAnsi="Calibri" w:cs="Calibri"/>
                <w:b/>
                <w:bCs/>
                <w:color w:val="000000"/>
                <w:sz w:val="22"/>
                <w:szCs w:val="22"/>
              </w:rPr>
            </w:pPr>
            <w:ins w:id="83014" w:author="pete jones" w:date="2022-01-11T16:47: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9B79599" w14:textId="77777777" w:rsidR="00910219" w:rsidRPr="00910219" w:rsidRDefault="00910219" w:rsidP="00910219">
            <w:pPr>
              <w:spacing w:before="0" w:after="0" w:line="240" w:lineRule="auto"/>
              <w:jc w:val="center"/>
              <w:rPr>
                <w:ins w:id="83015" w:author="pete jones" w:date="2022-01-11T16:47:00Z"/>
                <w:rFonts w:ascii="Calibri" w:hAnsi="Calibri" w:cs="Calibri"/>
                <w:b/>
                <w:bCs/>
                <w:color w:val="000000"/>
                <w:sz w:val="22"/>
                <w:szCs w:val="22"/>
              </w:rPr>
            </w:pPr>
            <w:ins w:id="83016" w:author="pete jones" w:date="2022-01-11T16:47: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32F2BDDD" w14:textId="77777777" w:rsidR="00910219" w:rsidRPr="00910219" w:rsidRDefault="00910219" w:rsidP="00910219">
            <w:pPr>
              <w:spacing w:before="0" w:after="0" w:line="240" w:lineRule="auto"/>
              <w:jc w:val="center"/>
              <w:rPr>
                <w:ins w:id="83017" w:author="pete jones" w:date="2022-01-11T16:47:00Z"/>
                <w:rFonts w:ascii="Calibri" w:hAnsi="Calibri" w:cs="Calibri"/>
                <w:b/>
                <w:bCs/>
                <w:color w:val="000000"/>
                <w:sz w:val="22"/>
                <w:szCs w:val="22"/>
              </w:rPr>
            </w:pPr>
            <w:ins w:id="83018" w:author="pete jones" w:date="2022-01-11T16:47:00Z">
              <w:r w:rsidRPr="00910219">
                <w:rPr>
                  <w:rFonts w:ascii="Calibri" w:hAnsi="Calibri" w:cs="Calibri"/>
                  <w:b/>
                  <w:bCs/>
                  <w:color w:val="000000"/>
                  <w:sz w:val="22"/>
                  <w:szCs w:val="22"/>
                </w:rPr>
                <w:t>Coursework</w:t>
              </w:r>
            </w:ins>
          </w:p>
        </w:tc>
      </w:tr>
      <w:tr w:rsidR="00910219" w:rsidRPr="00910219" w14:paraId="5BEBE504" w14:textId="77777777" w:rsidTr="00910219">
        <w:trPr>
          <w:trHeight w:val="300"/>
          <w:ins w:id="83019" w:author="pete jones" w:date="2022-01-11T16:47: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47DD3C7" w14:textId="77777777" w:rsidR="00910219" w:rsidRPr="00910219" w:rsidRDefault="00910219" w:rsidP="00910219">
            <w:pPr>
              <w:spacing w:before="0" w:after="0" w:line="240" w:lineRule="auto"/>
              <w:jc w:val="center"/>
              <w:rPr>
                <w:ins w:id="83020" w:author="pete jones" w:date="2022-01-11T16:47:00Z"/>
                <w:rFonts w:ascii="Calibri" w:hAnsi="Calibri" w:cs="Calibri"/>
                <w:color w:val="000000"/>
                <w:sz w:val="22"/>
                <w:szCs w:val="22"/>
              </w:rPr>
            </w:pPr>
            <w:ins w:id="83021"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6A323289" w14:textId="77777777" w:rsidR="00910219" w:rsidRPr="00910219" w:rsidRDefault="00910219" w:rsidP="00910219">
            <w:pPr>
              <w:spacing w:before="0" w:after="0" w:line="240" w:lineRule="auto"/>
              <w:jc w:val="left"/>
              <w:rPr>
                <w:ins w:id="83022" w:author="pete jones" w:date="2022-01-11T16:47:00Z"/>
                <w:rFonts w:ascii="Calibri" w:hAnsi="Calibri" w:cs="Calibri"/>
                <w:color w:val="000000"/>
                <w:sz w:val="22"/>
                <w:szCs w:val="22"/>
              </w:rPr>
            </w:pPr>
            <w:ins w:id="83023" w:author="pete jones" w:date="2022-01-11T16:47:00Z">
              <w:r w:rsidRPr="00910219">
                <w:rPr>
                  <w:rFonts w:ascii="Calibri" w:hAnsi="Calibri" w:cs="Calibri"/>
                  <w:color w:val="000000"/>
                  <w:sz w:val="22"/>
                  <w:szCs w:val="22"/>
                </w:rPr>
                <w:t>Engineering Mathematics</w:t>
              </w:r>
            </w:ins>
          </w:p>
        </w:tc>
        <w:tc>
          <w:tcPr>
            <w:tcW w:w="432" w:type="dxa"/>
            <w:tcBorders>
              <w:top w:val="nil"/>
              <w:left w:val="nil"/>
              <w:bottom w:val="single" w:sz="4" w:space="0" w:color="auto"/>
              <w:right w:val="single" w:sz="4" w:space="0" w:color="auto"/>
            </w:tcBorders>
            <w:shd w:val="clear" w:color="auto" w:fill="auto"/>
            <w:noWrap/>
            <w:vAlign w:val="bottom"/>
            <w:hideMark/>
          </w:tcPr>
          <w:p w14:paraId="22C9A948" w14:textId="77777777" w:rsidR="00910219" w:rsidRPr="00910219" w:rsidRDefault="00910219" w:rsidP="00910219">
            <w:pPr>
              <w:spacing w:before="0" w:after="0" w:line="240" w:lineRule="auto"/>
              <w:jc w:val="center"/>
              <w:rPr>
                <w:ins w:id="83024" w:author="pete jones" w:date="2022-01-11T16:47:00Z"/>
                <w:rFonts w:ascii="Calibri" w:hAnsi="Calibri" w:cs="Calibri"/>
                <w:color w:val="000000"/>
                <w:sz w:val="22"/>
                <w:szCs w:val="22"/>
              </w:rPr>
            </w:pPr>
            <w:ins w:id="83025" w:author="pete jones" w:date="2022-01-11T16:47: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D6FFE22" w14:textId="77777777" w:rsidR="00910219" w:rsidRPr="00910219" w:rsidRDefault="00910219" w:rsidP="00910219">
            <w:pPr>
              <w:spacing w:before="0" w:after="0" w:line="240" w:lineRule="auto"/>
              <w:jc w:val="center"/>
              <w:rPr>
                <w:ins w:id="83026" w:author="pete jones" w:date="2022-01-11T16:47:00Z"/>
                <w:rFonts w:ascii="Calibri" w:hAnsi="Calibri" w:cs="Calibri"/>
                <w:color w:val="000000"/>
                <w:sz w:val="22"/>
                <w:szCs w:val="22"/>
              </w:rPr>
            </w:pPr>
            <w:ins w:id="8302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C752310" w14:textId="77777777" w:rsidR="00910219" w:rsidRPr="00910219" w:rsidRDefault="00910219" w:rsidP="00910219">
            <w:pPr>
              <w:spacing w:before="0" w:after="0" w:line="240" w:lineRule="auto"/>
              <w:jc w:val="center"/>
              <w:rPr>
                <w:ins w:id="83028" w:author="pete jones" w:date="2022-01-11T16:47:00Z"/>
                <w:rFonts w:ascii="Calibri" w:hAnsi="Calibri" w:cs="Calibri"/>
                <w:color w:val="000000"/>
                <w:sz w:val="22"/>
                <w:szCs w:val="22"/>
              </w:rPr>
            </w:pPr>
            <w:ins w:id="8302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CEE5F1" w14:textId="77777777" w:rsidR="00910219" w:rsidRPr="00910219" w:rsidRDefault="00910219" w:rsidP="00910219">
            <w:pPr>
              <w:spacing w:before="0" w:after="0" w:line="240" w:lineRule="auto"/>
              <w:jc w:val="center"/>
              <w:rPr>
                <w:ins w:id="83030" w:author="pete jones" w:date="2022-01-11T16:47:00Z"/>
                <w:rFonts w:ascii="Calibri" w:hAnsi="Calibri" w:cs="Calibri"/>
                <w:color w:val="000000"/>
                <w:sz w:val="22"/>
                <w:szCs w:val="22"/>
              </w:rPr>
            </w:pPr>
            <w:ins w:id="8303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58332E" w14:textId="77777777" w:rsidR="00910219" w:rsidRPr="00910219" w:rsidRDefault="00910219" w:rsidP="00910219">
            <w:pPr>
              <w:spacing w:before="0" w:after="0" w:line="240" w:lineRule="auto"/>
              <w:jc w:val="center"/>
              <w:rPr>
                <w:ins w:id="83032" w:author="pete jones" w:date="2022-01-11T16:47:00Z"/>
                <w:rFonts w:ascii="Calibri" w:hAnsi="Calibri" w:cs="Calibri"/>
                <w:color w:val="000000"/>
                <w:sz w:val="22"/>
                <w:szCs w:val="22"/>
              </w:rPr>
            </w:pPr>
            <w:ins w:id="8303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B04374" w14:textId="77777777" w:rsidR="00910219" w:rsidRPr="00910219" w:rsidRDefault="00910219" w:rsidP="00910219">
            <w:pPr>
              <w:spacing w:before="0" w:after="0" w:line="240" w:lineRule="auto"/>
              <w:jc w:val="center"/>
              <w:rPr>
                <w:ins w:id="83034" w:author="pete jones" w:date="2022-01-11T16:47:00Z"/>
                <w:rFonts w:ascii="Calibri" w:hAnsi="Calibri" w:cs="Calibri"/>
                <w:color w:val="000000"/>
                <w:sz w:val="22"/>
                <w:szCs w:val="22"/>
              </w:rPr>
            </w:pPr>
            <w:ins w:id="8303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188785" w14:textId="77777777" w:rsidR="00910219" w:rsidRPr="00910219" w:rsidRDefault="00910219" w:rsidP="00910219">
            <w:pPr>
              <w:spacing w:before="0" w:after="0" w:line="240" w:lineRule="auto"/>
              <w:jc w:val="center"/>
              <w:rPr>
                <w:ins w:id="83036" w:author="pete jones" w:date="2022-01-11T16:47:00Z"/>
                <w:rFonts w:ascii="Calibri" w:hAnsi="Calibri" w:cs="Calibri"/>
                <w:color w:val="000000"/>
                <w:sz w:val="22"/>
                <w:szCs w:val="22"/>
              </w:rPr>
            </w:pPr>
            <w:ins w:id="8303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13ACA5" w14:textId="77777777" w:rsidR="00910219" w:rsidRPr="00910219" w:rsidRDefault="00910219" w:rsidP="00910219">
            <w:pPr>
              <w:spacing w:before="0" w:after="0" w:line="240" w:lineRule="auto"/>
              <w:jc w:val="center"/>
              <w:rPr>
                <w:ins w:id="83038" w:author="pete jones" w:date="2022-01-11T16:47:00Z"/>
                <w:rFonts w:ascii="Calibri" w:hAnsi="Calibri" w:cs="Calibri"/>
                <w:color w:val="000000"/>
                <w:sz w:val="22"/>
                <w:szCs w:val="22"/>
              </w:rPr>
            </w:pPr>
            <w:ins w:id="8303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D2F9AC" w14:textId="77777777" w:rsidR="00910219" w:rsidRPr="00910219" w:rsidRDefault="00910219" w:rsidP="00910219">
            <w:pPr>
              <w:spacing w:before="0" w:after="0" w:line="240" w:lineRule="auto"/>
              <w:jc w:val="center"/>
              <w:rPr>
                <w:ins w:id="83040" w:author="pete jones" w:date="2022-01-11T16:47:00Z"/>
                <w:rFonts w:ascii="Calibri" w:hAnsi="Calibri" w:cs="Calibri"/>
                <w:color w:val="000000"/>
                <w:sz w:val="22"/>
                <w:szCs w:val="22"/>
              </w:rPr>
            </w:pPr>
            <w:ins w:id="8304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C1437B" w14:textId="77777777" w:rsidR="00910219" w:rsidRPr="00910219" w:rsidRDefault="00910219" w:rsidP="00910219">
            <w:pPr>
              <w:spacing w:before="0" w:after="0" w:line="240" w:lineRule="auto"/>
              <w:jc w:val="center"/>
              <w:rPr>
                <w:ins w:id="83042" w:author="pete jones" w:date="2022-01-11T16:47:00Z"/>
                <w:rFonts w:ascii="Calibri" w:hAnsi="Calibri" w:cs="Calibri"/>
                <w:color w:val="000000"/>
                <w:sz w:val="22"/>
                <w:szCs w:val="22"/>
              </w:rPr>
            </w:pPr>
            <w:ins w:id="8304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46933C" w14:textId="77777777" w:rsidR="00910219" w:rsidRPr="00910219" w:rsidRDefault="00910219" w:rsidP="00910219">
            <w:pPr>
              <w:spacing w:before="0" w:after="0" w:line="240" w:lineRule="auto"/>
              <w:jc w:val="center"/>
              <w:rPr>
                <w:ins w:id="83044" w:author="pete jones" w:date="2022-01-11T16:47:00Z"/>
                <w:rFonts w:ascii="Calibri" w:hAnsi="Calibri" w:cs="Calibri"/>
                <w:color w:val="000000"/>
                <w:sz w:val="22"/>
                <w:szCs w:val="22"/>
              </w:rPr>
            </w:pPr>
            <w:ins w:id="83045"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F8B3E90" w14:textId="77777777" w:rsidR="00910219" w:rsidRPr="00910219" w:rsidRDefault="00910219" w:rsidP="00910219">
            <w:pPr>
              <w:spacing w:before="0" w:after="0" w:line="240" w:lineRule="auto"/>
              <w:jc w:val="center"/>
              <w:rPr>
                <w:ins w:id="83046" w:author="pete jones" w:date="2022-01-11T16:47:00Z"/>
                <w:rFonts w:ascii="Calibri" w:hAnsi="Calibri" w:cs="Calibri"/>
                <w:color w:val="000000"/>
                <w:sz w:val="22"/>
                <w:szCs w:val="22"/>
              </w:rPr>
            </w:pPr>
            <w:ins w:id="83047" w:author="pete jones" w:date="2022-01-11T16:47:00Z">
              <w:r w:rsidRPr="00910219">
                <w:rPr>
                  <w:rFonts w:ascii="Calibri" w:hAnsi="Calibri" w:cs="Calibri"/>
                  <w:color w:val="000000"/>
                  <w:sz w:val="22"/>
                  <w:szCs w:val="22"/>
                </w:rPr>
                <w:t> </w:t>
              </w:r>
            </w:ins>
          </w:p>
        </w:tc>
      </w:tr>
      <w:tr w:rsidR="00910219" w:rsidRPr="00910219" w14:paraId="6FE43E51" w14:textId="77777777" w:rsidTr="00910219">
        <w:trPr>
          <w:trHeight w:val="300"/>
          <w:ins w:id="83048"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3BDA7F8" w14:textId="77777777" w:rsidR="00910219" w:rsidRPr="00910219" w:rsidRDefault="00910219" w:rsidP="00910219">
            <w:pPr>
              <w:spacing w:before="0" w:after="0" w:line="240" w:lineRule="auto"/>
              <w:jc w:val="center"/>
              <w:rPr>
                <w:ins w:id="83049" w:author="pete jones" w:date="2022-01-11T16:47:00Z"/>
                <w:rFonts w:ascii="Calibri" w:hAnsi="Calibri" w:cs="Calibri"/>
                <w:color w:val="000000"/>
                <w:sz w:val="22"/>
                <w:szCs w:val="22"/>
              </w:rPr>
            </w:pPr>
            <w:ins w:id="83050"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1DE17C95" w14:textId="77777777" w:rsidR="00910219" w:rsidRPr="00910219" w:rsidRDefault="00910219" w:rsidP="00910219">
            <w:pPr>
              <w:spacing w:before="0" w:after="0" w:line="240" w:lineRule="auto"/>
              <w:jc w:val="left"/>
              <w:rPr>
                <w:ins w:id="83051" w:author="pete jones" w:date="2022-01-11T16:47:00Z"/>
                <w:rFonts w:ascii="Calibri" w:hAnsi="Calibri" w:cs="Calibri"/>
                <w:color w:val="000000"/>
                <w:sz w:val="22"/>
                <w:szCs w:val="22"/>
              </w:rPr>
            </w:pPr>
            <w:ins w:id="83052" w:author="pete jones" w:date="2022-01-11T16:47:00Z">
              <w:r w:rsidRPr="00910219">
                <w:rPr>
                  <w:rFonts w:ascii="Calibri" w:hAnsi="Calibri" w:cs="Calibri"/>
                  <w:color w:val="000000"/>
                  <w:sz w:val="22"/>
                  <w:szCs w:val="22"/>
                </w:rPr>
                <w:t>Introduction to Mechanic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6E752F67" w14:textId="77777777" w:rsidR="00910219" w:rsidRPr="00910219" w:rsidRDefault="00910219" w:rsidP="00910219">
            <w:pPr>
              <w:spacing w:before="0" w:after="0" w:line="240" w:lineRule="auto"/>
              <w:jc w:val="center"/>
              <w:rPr>
                <w:ins w:id="83053" w:author="pete jones" w:date="2022-01-11T16:47:00Z"/>
                <w:rFonts w:ascii="Calibri" w:hAnsi="Calibri" w:cs="Calibri"/>
                <w:color w:val="000000"/>
                <w:sz w:val="22"/>
                <w:szCs w:val="22"/>
              </w:rPr>
            </w:pPr>
            <w:ins w:id="83054"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0A86301" w14:textId="77777777" w:rsidR="00910219" w:rsidRPr="00910219" w:rsidRDefault="00910219" w:rsidP="00910219">
            <w:pPr>
              <w:spacing w:before="0" w:after="0" w:line="240" w:lineRule="auto"/>
              <w:jc w:val="center"/>
              <w:rPr>
                <w:ins w:id="83055" w:author="pete jones" w:date="2022-01-11T16:47:00Z"/>
                <w:rFonts w:ascii="Calibri" w:hAnsi="Calibri" w:cs="Calibri"/>
                <w:color w:val="000000"/>
                <w:sz w:val="22"/>
                <w:szCs w:val="22"/>
              </w:rPr>
            </w:pPr>
            <w:ins w:id="8305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6EAD615" w14:textId="77777777" w:rsidR="00910219" w:rsidRPr="00910219" w:rsidRDefault="00910219" w:rsidP="00910219">
            <w:pPr>
              <w:spacing w:before="0" w:after="0" w:line="240" w:lineRule="auto"/>
              <w:jc w:val="center"/>
              <w:rPr>
                <w:ins w:id="83057" w:author="pete jones" w:date="2022-01-11T16:47:00Z"/>
                <w:rFonts w:ascii="Calibri" w:hAnsi="Calibri" w:cs="Calibri"/>
                <w:color w:val="000000"/>
                <w:sz w:val="22"/>
                <w:szCs w:val="22"/>
              </w:rPr>
            </w:pPr>
            <w:ins w:id="8305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23D0BA" w14:textId="77777777" w:rsidR="00910219" w:rsidRPr="00910219" w:rsidRDefault="00910219" w:rsidP="00910219">
            <w:pPr>
              <w:spacing w:before="0" w:after="0" w:line="240" w:lineRule="auto"/>
              <w:jc w:val="center"/>
              <w:rPr>
                <w:ins w:id="83059" w:author="pete jones" w:date="2022-01-11T16:47:00Z"/>
                <w:rFonts w:ascii="Calibri" w:hAnsi="Calibri" w:cs="Calibri"/>
                <w:color w:val="000000"/>
                <w:sz w:val="22"/>
                <w:szCs w:val="22"/>
              </w:rPr>
            </w:pPr>
            <w:ins w:id="8306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0B3508" w14:textId="77777777" w:rsidR="00910219" w:rsidRPr="00910219" w:rsidRDefault="00910219" w:rsidP="00910219">
            <w:pPr>
              <w:spacing w:before="0" w:after="0" w:line="240" w:lineRule="auto"/>
              <w:jc w:val="center"/>
              <w:rPr>
                <w:ins w:id="83061" w:author="pete jones" w:date="2022-01-11T16:47:00Z"/>
                <w:rFonts w:ascii="Calibri" w:hAnsi="Calibri" w:cs="Calibri"/>
                <w:color w:val="000000"/>
                <w:sz w:val="22"/>
                <w:szCs w:val="22"/>
              </w:rPr>
            </w:pPr>
            <w:ins w:id="8306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7FE35FE" w14:textId="77777777" w:rsidR="00910219" w:rsidRPr="00910219" w:rsidRDefault="00910219" w:rsidP="00910219">
            <w:pPr>
              <w:spacing w:before="0" w:after="0" w:line="240" w:lineRule="auto"/>
              <w:jc w:val="center"/>
              <w:rPr>
                <w:ins w:id="83063" w:author="pete jones" w:date="2022-01-11T16:47:00Z"/>
                <w:rFonts w:ascii="Calibri" w:hAnsi="Calibri" w:cs="Calibri"/>
                <w:color w:val="000000"/>
                <w:sz w:val="22"/>
                <w:szCs w:val="22"/>
              </w:rPr>
            </w:pPr>
            <w:ins w:id="8306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6A330E" w14:textId="77777777" w:rsidR="00910219" w:rsidRPr="00910219" w:rsidRDefault="00910219" w:rsidP="00910219">
            <w:pPr>
              <w:spacing w:before="0" w:after="0" w:line="240" w:lineRule="auto"/>
              <w:jc w:val="center"/>
              <w:rPr>
                <w:ins w:id="83065" w:author="pete jones" w:date="2022-01-11T16:47:00Z"/>
                <w:rFonts w:ascii="Calibri" w:hAnsi="Calibri" w:cs="Calibri"/>
                <w:color w:val="000000"/>
                <w:sz w:val="22"/>
                <w:szCs w:val="22"/>
              </w:rPr>
            </w:pPr>
            <w:ins w:id="8306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357B80" w14:textId="77777777" w:rsidR="00910219" w:rsidRPr="00910219" w:rsidRDefault="00910219" w:rsidP="00910219">
            <w:pPr>
              <w:spacing w:before="0" w:after="0" w:line="240" w:lineRule="auto"/>
              <w:jc w:val="center"/>
              <w:rPr>
                <w:ins w:id="83067" w:author="pete jones" w:date="2022-01-11T16:47:00Z"/>
                <w:rFonts w:ascii="Calibri" w:hAnsi="Calibri" w:cs="Calibri"/>
                <w:color w:val="000000"/>
                <w:sz w:val="22"/>
                <w:szCs w:val="22"/>
              </w:rPr>
            </w:pPr>
            <w:ins w:id="8306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CFA80F" w14:textId="77777777" w:rsidR="00910219" w:rsidRPr="00910219" w:rsidRDefault="00910219" w:rsidP="00910219">
            <w:pPr>
              <w:spacing w:before="0" w:after="0" w:line="240" w:lineRule="auto"/>
              <w:jc w:val="center"/>
              <w:rPr>
                <w:ins w:id="83069" w:author="pete jones" w:date="2022-01-11T16:47:00Z"/>
                <w:rFonts w:ascii="Calibri" w:hAnsi="Calibri" w:cs="Calibri"/>
                <w:color w:val="000000"/>
                <w:sz w:val="22"/>
                <w:szCs w:val="22"/>
              </w:rPr>
            </w:pPr>
            <w:ins w:id="8307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6EF0A8" w14:textId="77777777" w:rsidR="00910219" w:rsidRPr="00910219" w:rsidRDefault="00910219" w:rsidP="00910219">
            <w:pPr>
              <w:spacing w:before="0" w:after="0" w:line="240" w:lineRule="auto"/>
              <w:jc w:val="center"/>
              <w:rPr>
                <w:ins w:id="83071" w:author="pete jones" w:date="2022-01-11T16:47:00Z"/>
                <w:rFonts w:ascii="Calibri" w:hAnsi="Calibri" w:cs="Calibri"/>
                <w:color w:val="000000"/>
                <w:sz w:val="22"/>
                <w:szCs w:val="22"/>
              </w:rPr>
            </w:pPr>
            <w:ins w:id="8307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13597D" w14:textId="77777777" w:rsidR="00910219" w:rsidRPr="00910219" w:rsidRDefault="00910219" w:rsidP="00910219">
            <w:pPr>
              <w:spacing w:before="0" w:after="0" w:line="240" w:lineRule="auto"/>
              <w:jc w:val="center"/>
              <w:rPr>
                <w:ins w:id="83073" w:author="pete jones" w:date="2022-01-11T16:47:00Z"/>
                <w:rFonts w:ascii="Calibri" w:hAnsi="Calibri" w:cs="Calibri"/>
                <w:color w:val="000000"/>
                <w:sz w:val="22"/>
                <w:szCs w:val="22"/>
              </w:rPr>
            </w:pPr>
            <w:ins w:id="83074"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5CDF02" w14:textId="77777777" w:rsidR="00910219" w:rsidRPr="00910219" w:rsidRDefault="00910219" w:rsidP="00910219">
            <w:pPr>
              <w:spacing w:before="0" w:after="0" w:line="240" w:lineRule="auto"/>
              <w:jc w:val="center"/>
              <w:rPr>
                <w:ins w:id="83075" w:author="pete jones" w:date="2022-01-11T16:47:00Z"/>
                <w:rFonts w:ascii="Calibri" w:hAnsi="Calibri" w:cs="Calibri"/>
                <w:color w:val="000000"/>
                <w:sz w:val="22"/>
                <w:szCs w:val="22"/>
              </w:rPr>
            </w:pPr>
            <w:ins w:id="83076" w:author="pete jones" w:date="2022-01-11T16:47:00Z">
              <w:r w:rsidRPr="00910219">
                <w:rPr>
                  <w:rFonts w:ascii="Calibri" w:hAnsi="Calibri" w:cs="Calibri"/>
                  <w:color w:val="000000"/>
                  <w:sz w:val="22"/>
                  <w:szCs w:val="22"/>
                </w:rPr>
                <w:t> </w:t>
              </w:r>
            </w:ins>
          </w:p>
        </w:tc>
      </w:tr>
      <w:tr w:rsidR="00910219" w:rsidRPr="00910219" w14:paraId="72328C5C" w14:textId="77777777" w:rsidTr="00910219">
        <w:trPr>
          <w:trHeight w:val="300"/>
          <w:ins w:id="83077"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237AD87" w14:textId="77777777" w:rsidR="00910219" w:rsidRPr="00910219" w:rsidRDefault="00910219" w:rsidP="00910219">
            <w:pPr>
              <w:spacing w:before="0" w:after="0" w:line="240" w:lineRule="auto"/>
              <w:jc w:val="center"/>
              <w:rPr>
                <w:ins w:id="83078" w:author="pete jones" w:date="2022-01-11T16:47:00Z"/>
                <w:rFonts w:ascii="Calibri" w:hAnsi="Calibri" w:cs="Calibri"/>
                <w:color w:val="000000"/>
                <w:sz w:val="22"/>
                <w:szCs w:val="22"/>
              </w:rPr>
            </w:pPr>
            <w:ins w:id="83079"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4D08D082" w14:textId="77777777" w:rsidR="00910219" w:rsidRPr="00910219" w:rsidRDefault="00910219" w:rsidP="00910219">
            <w:pPr>
              <w:spacing w:before="0" w:after="0" w:line="240" w:lineRule="auto"/>
              <w:jc w:val="left"/>
              <w:rPr>
                <w:ins w:id="83080" w:author="pete jones" w:date="2022-01-11T16:47:00Z"/>
                <w:rFonts w:ascii="Calibri" w:hAnsi="Calibri" w:cs="Calibri"/>
                <w:color w:val="000000"/>
                <w:sz w:val="22"/>
                <w:szCs w:val="22"/>
              </w:rPr>
            </w:pPr>
            <w:ins w:id="83081" w:author="pete jones" w:date="2022-01-11T16:47:00Z">
              <w:r w:rsidRPr="00910219">
                <w:rPr>
                  <w:rFonts w:ascii="Calibri" w:hAnsi="Calibri" w:cs="Calibri"/>
                  <w:color w:val="000000"/>
                  <w:sz w:val="22"/>
                  <w:szCs w:val="22"/>
                </w:rPr>
                <w:t>Design and CAE 1</w:t>
              </w:r>
            </w:ins>
          </w:p>
        </w:tc>
        <w:tc>
          <w:tcPr>
            <w:tcW w:w="432" w:type="dxa"/>
            <w:tcBorders>
              <w:top w:val="nil"/>
              <w:left w:val="nil"/>
              <w:bottom w:val="single" w:sz="4" w:space="0" w:color="auto"/>
              <w:right w:val="single" w:sz="4" w:space="0" w:color="auto"/>
            </w:tcBorders>
            <w:shd w:val="clear" w:color="auto" w:fill="auto"/>
            <w:noWrap/>
            <w:vAlign w:val="bottom"/>
            <w:hideMark/>
          </w:tcPr>
          <w:p w14:paraId="6633FB78" w14:textId="77777777" w:rsidR="00910219" w:rsidRPr="00910219" w:rsidRDefault="00910219" w:rsidP="00910219">
            <w:pPr>
              <w:spacing w:before="0" w:after="0" w:line="240" w:lineRule="auto"/>
              <w:jc w:val="center"/>
              <w:rPr>
                <w:ins w:id="83082" w:author="pete jones" w:date="2022-01-11T16:47:00Z"/>
                <w:rFonts w:ascii="Calibri" w:hAnsi="Calibri" w:cs="Calibri"/>
                <w:color w:val="000000"/>
                <w:sz w:val="22"/>
                <w:szCs w:val="22"/>
              </w:rPr>
            </w:pPr>
            <w:ins w:id="83083"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343082D" w14:textId="77777777" w:rsidR="00910219" w:rsidRPr="00910219" w:rsidRDefault="00910219" w:rsidP="00910219">
            <w:pPr>
              <w:spacing w:before="0" w:after="0" w:line="240" w:lineRule="auto"/>
              <w:jc w:val="center"/>
              <w:rPr>
                <w:ins w:id="83084" w:author="pete jones" w:date="2022-01-11T16:47:00Z"/>
                <w:rFonts w:ascii="Calibri" w:hAnsi="Calibri" w:cs="Calibri"/>
                <w:color w:val="000000"/>
                <w:sz w:val="22"/>
                <w:szCs w:val="22"/>
              </w:rPr>
            </w:pPr>
            <w:ins w:id="83085"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D9DA187" w14:textId="77777777" w:rsidR="00910219" w:rsidRPr="00910219" w:rsidRDefault="00910219" w:rsidP="00910219">
            <w:pPr>
              <w:spacing w:before="0" w:after="0" w:line="240" w:lineRule="auto"/>
              <w:jc w:val="center"/>
              <w:rPr>
                <w:ins w:id="83086" w:author="pete jones" w:date="2022-01-11T16:47:00Z"/>
                <w:rFonts w:ascii="Calibri" w:hAnsi="Calibri" w:cs="Calibri"/>
                <w:color w:val="000000"/>
                <w:sz w:val="22"/>
                <w:szCs w:val="22"/>
              </w:rPr>
            </w:pPr>
            <w:ins w:id="8308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4AA98F" w14:textId="77777777" w:rsidR="00910219" w:rsidRPr="00910219" w:rsidRDefault="00910219" w:rsidP="00910219">
            <w:pPr>
              <w:spacing w:before="0" w:after="0" w:line="240" w:lineRule="auto"/>
              <w:jc w:val="center"/>
              <w:rPr>
                <w:ins w:id="83088" w:author="pete jones" w:date="2022-01-11T16:47:00Z"/>
                <w:rFonts w:ascii="Calibri" w:hAnsi="Calibri" w:cs="Calibri"/>
                <w:color w:val="000000"/>
                <w:sz w:val="22"/>
                <w:szCs w:val="22"/>
              </w:rPr>
            </w:pPr>
            <w:ins w:id="8308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57B3FB" w14:textId="77777777" w:rsidR="00910219" w:rsidRPr="00910219" w:rsidRDefault="00910219" w:rsidP="00910219">
            <w:pPr>
              <w:spacing w:before="0" w:after="0" w:line="240" w:lineRule="auto"/>
              <w:jc w:val="center"/>
              <w:rPr>
                <w:ins w:id="83090" w:author="pete jones" w:date="2022-01-11T16:47:00Z"/>
                <w:rFonts w:ascii="Calibri" w:hAnsi="Calibri" w:cs="Calibri"/>
                <w:color w:val="000000"/>
                <w:sz w:val="22"/>
                <w:szCs w:val="22"/>
              </w:rPr>
            </w:pPr>
            <w:ins w:id="8309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A086A4" w14:textId="77777777" w:rsidR="00910219" w:rsidRPr="00910219" w:rsidRDefault="00910219" w:rsidP="00910219">
            <w:pPr>
              <w:spacing w:before="0" w:after="0" w:line="240" w:lineRule="auto"/>
              <w:jc w:val="center"/>
              <w:rPr>
                <w:ins w:id="83092" w:author="pete jones" w:date="2022-01-11T16:47:00Z"/>
                <w:rFonts w:ascii="Calibri" w:hAnsi="Calibri" w:cs="Calibri"/>
                <w:color w:val="000000"/>
                <w:sz w:val="22"/>
                <w:szCs w:val="22"/>
              </w:rPr>
            </w:pPr>
            <w:ins w:id="8309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5A0F22" w14:textId="77777777" w:rsidR="00910219" w:rsidRPr="00910219" w:rsidRDefault="00910219" w:rsidP="00910219">
            <w:pPr>
              <w:spacing w:before="0" w:after="0" w:line="240" w:lineRule="auto"/>
              <w:jc w:val="center"/>
              <w:rPr>
                <w:ins w:id="83094" w:author="pete jones" w:date="2022-01-11T16:47:00Z"/>
                <w:rFonts w:ascii="Calibri" w:hAnsi="Calibri" w:cs="Calibri"/>
                <w:color w:val="000000"/>
                <w:sz w:val="22"/>
                <w:szCs w:val="22"/>
              </w:rPr>
            </w:pPr>
            <w:ins w:id="8309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033EC1" w14:textId="77777777" w:rsidR="00910219" w:rsidRPr="00910219" w:rsidRDefault="00910219" w:rsidP="00910219">
            <w:pPr>
              <w:spacing w:before="0" w:after="0" w:line="240" w:lineRule="auto"/>
              <w:jc w:val="center"/>
              <w:rPr>
                <w:ins w:id="83096" w:author="pete jones" w:date="2022-01-11T16:47:00Z"/>
                <w:rFonts w:ascii="Calibri" w:hAnsi="Calibri" w:cs="Calibri"/>
                <w:color w:val="000000"/>
                <w:sz w:val="22"/>
                <w:szCs w:val="22"/>
              </w:rPr>
            </w:pPr>
            <w:ins w:id="8309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8B3CD2" w14:textId="77777777" w:rsidR="00910219" w:rsidRPr="00910219" w:rsidRDefault="00910219" w:rsidP="00910219">
            <w:pPr>
              <w:spacing w:before="0" w:after="0" w:line="240" w:lineRule="auto"/>
              <w:jc w:val="center"/>
              <w:rPr>
                <w:ins w:id="83098" w:author="pete jones" w:date="2022-01-11T16:47:00Z"/>
                <w:rFonts w:ascii="Calibri" w:hAnsi="Calibri" w:cs="Calibri"/>
                <w:color w:val="000000"/>
                <w:sz w:val="22"/>
                <w:szCs w:val="22"/>
              </w:rPr>
            </w:pPr>
            <w:ins w:id="8309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A8FB71" w14:textId="77777777" w:rsidR="00910219" w:rsidRPr="00910219" w:rsidRDefault="00910219" w:rsidP="00910219">
            <w:pPr>
              <w:spacing w:before="0" w:after="0" w:line="240" w:lineRule="auto"/>
              <w:jc w:val="center"/>
              <w:rPr>
                <w:ins w:id="83100" w:author="pete jones" w:date="2022-01-11T16:47:00Z"/>
                <w:rFonts w:ascii="Calibri" w:hAnsi="Calibri" w:cs="Calibri"/>
                <w:color w:val="000000"/>
                <w:sz w:val="22"/>
                <w:szCs w:val="22"/>
              </w:rPr>
            </w:pPr>
            <w:ins w:id="8310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C2C58B" w14:textId="77777777" w:rsidR="00910219" w:rsidRPr="00910219" w:rsidRDefault="00910219" w:rsidP="00910219">
            <w:pPr>
              <w:spacing w:before="0" w:after="0" w:line="240" w:lineRule="auto"/>
              <w:jc w:val="center"/>
              <w:rPr>
                <w:ins w:id="83102" w:author="pete jones" w:date="2022-01-11T16:47:00Z"/>
                <w:rFonts w:ascii="Calibri" w:hAnsi="Calibri" w:cs="Calibri"/>
                <w:color w:val="000000"/>
                <w:sz w:val="22"/>
                <w:szCs w:val="22"/>
              </w:rPr>
            </w:pPr>
            <w:ins w:id="83103"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F210E68" w14:textId="77777777" w:rsidR="00910219" w:rsidRPr="00910219" w:rsidRDefault="00910219" w:rsidP="00910219">
            <w:pPr>
              <w:spacing w:before="0" w:after="0" w:line="240" w:lineRule="auto"/>
              <w:jc w:val="center"/>
              <w:rPr>
                <w:ins w:id="83104" w:author="pete jones" w:date="2022-01-11T16:47:00Z"/>
                <w:rFonts w:ascii="Calibri" w:hAnsi="Calibri" w:cs="Calibri"/>
                <w:color w:val="000000"/>
                <w:sz w:val="22"/>
                <w:szCs w:val="22"/>
              </w:rPr>
            </w:pPr>
            <w:ins w:id="83105" w:author="pete jones" w:date="2022-01-11T16:47:00Z">
              <w:r w:rsidRPr="00910219">
                <w:rPr>
                  <w:rFonts w:ascii="Calibri" w:hAnsi="Calibri" w:cs="Calibri"/>
                  <w:color w:val="000000"/>
                  <w:sz w:val="22"/>
                  <w:szCs w:val="22"/>
                </w:rPr>
                <w:t> </w:t>
              </w:r>
            </w:ins>
          </w:p>
        </w:tc>
      </w:tr>
      <w:tr w:rsidR="00910219" w:rsidRPr="00910219" w14:paraId="68BBADA8" w14:textId="77777777" w:rsidTr="00910219">
        <w:trPr>
          <w:trHeight w:val="300"/>
          <w:ins w:id="83106"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83FAACC" w14:textId="77777777" w:rsidR="00910219" w:rsidRPr="00910219" w:rsidRDefault="00910219" w:rsidP="00910219">
            <w:pPr>
              <w:spacing w:before="0" w:after="0" w:line="240" w:lineRule="auto"/>
              <w:jc w:val="center"/>
              <w:rPr>
                <w:ins w:id="83107" w:author="pete jones" w:date="2022-01-11T16:47:00Z"/>
                <w:rFonts w:ascii="Calibri" w:hAnsi="Calibri" w:cs="Calibri"/>
                <w:color w:val="000000"/>
                <w:sz w:val="22"/>
                <w:szCs w:val="22"/>
              </w:rPr>
            </w:pPr>
            <w:ins w:id="83108"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5D8813DF" w14:textId="77777777" w:rsidR="00910219" w:rsidRPr="00910219" w:rsidRDefault="00910219" w:rsidP="00910219">
            <w:pPr>
              <w:spacing w:before="0" w:after="0" w:line="240" w:lineRule="auto"/>
              <w:jc w:val="left"/>
              <w:rPr>
                <w:ins w:id="83109" w:author="pete jones" w:date="2022-01-11T16:47:00Z"/>
                <w:rFonts w:ascii="Calibri" w:hAnsi="Calibri" w:cs="Calibri"/>
                <w:color w:val="000000"/>
                <w:sz w:val="22"/>
                <w:szCs w:val="22"/>
              </w:rPr>
            </w:pPr>
            <w:ins w:id="83110" w:author="pete jones" w:date="2022-01-11T16:47:00Z">
              <w:r w:rsidRPr="00910219">
                <w:rPr>
                  <w:rFonts w:ascii="Calibri" w:hAnsi="Calibri" w:cs="Calibri"/>
                  <w:color w:val="000000"/>
                  <w:sz w:val="22"/>
                  <w:szCs w:val="22"/>
                </w:rPr>
                <w:t>Mechanical Systems &amp; Analysis 1</w:t>
              </w:r>
            </w:ins>
          </w:p>
        </w:tc>
        <w:tc>
          <w:tcPr>
            <w:tcW w:w="432" w:type="dxa"/>
            <w:tcBorders>
              <w:top w:val="nil"/>
              <w:left w:val="nil"/>
              <w:bottom w:val="single" w:sz="4" w:space="0" w:color="auto"/>
              <w:right w:val="single" w:sz="4" w:space="0" w:color="auto"/>
            </w:tcBorders>
            <w:shd w:val="clear" w:color="auto" w:fill="auto"/>
            <w:noWrap/>
            <w:vAlign w:val="bottom"/>
            <w:hideMark/>
          </w:tcPr>
          <w:p w14:paraId="486F41F4" w14:textId="77777777" w:rsidR="00910219" w:rsidRPr="00910219" w:rsidRDefault="00910219" w:rsidP="00910219">
            <w:pPr>
              <w:spacing w:before="0" w:after="0" w:line="240" w:lineRule="auto"/>
              <w:jc w:val="center"/>
              <w:rPr>
                <w:ins w:id="83111" w:author="pete jones" w:date="2022-01-11T16:47:00Z"/>
                <w:rFonts w:ascii="Calibri" w:hAnsi="Calibri" w:cs="Calibri"/>
                <w:color w:val="000000"/>
                <w:sz w:val="22"/>
                <w:szCs w:val="22"/>
              </w:rPr>
            </w:pPr>
            <w:ins w:id="83112"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F4215B7" w14:textId="77777777" w:rsidR="00910219" w:rsidRPr="00910219" w:rsidRDefault="00910219" w:rsidP="00910219">
            <w:pPr>
              <w:spacing w:before="0" w:after="0" w:line="240" w:lineRule="auto"/>
              <w:jc w:val="center"/>
              <w:rPr>
                <w:ins w:id="83113" w:author="pete jones" w:date="2022-01-11T16:47:00Z"/>
                <w:rFonts w:ascii="Calibri" w:hAnsi="Calibri" w:cs="Calibri"/>
                <w:color w:val="000000"/>
                <w:sz w:val="22"/>
                <w:szCs w:val="22"/>
              </w:rPr>
            </w:pPr>
            <w:ins w:id="83114"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547F2C8" w14:textId="77777777" w:rsidR="00910219" w:rsidRPr="00910219" w:rsidRDefault="00910219" w:rsidP="00910219">
            <w:pPr>
              <w:spacing w:before="0" w:after="0" w:line="240" w:lineRule="auto"/>
              <w:jc w:val="center"/>
              <w:rPr>
                <w:ins w:id="83115" w:author="pete jones" w:date="2022-01-11T16:47:00Z"/>
                <w:rFonts w:ascii="Calibri" w:hAnsi="Calibri" w:cs="Calibri"/>
                <w:color w:val="000000"/>
                <w:sz w:val="22"/>
                <w:szCs w:val="22"/>
              </w:rPr>
            </w:pPr>
            <w:ins w:id="8311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39D2AD" w14:textId="77777777" w:rsidR="00910219" w:rsidRPr="00910219" w:rsidRDefault="00910219" w:rsidP="00910219">
            <w:pPr>
              <w:spacing w:before="0" w:after="0" w:line="240" w:lineRule="auto"/>
              <w:jc w:val="center"/>
              <w:rPr>
                <w:ins w:id="83117" w:author="pete jones" w:date="2022-01-11T16:47:00Z"/>
                <w:rFonts w:ascii="Calibri" w:hAnsi="Calibri" w:cs="Calibri"/>
                <w:color w:val="000000"/>
                <w:sz w:val="22"/>
                <w:szCs w:val="22"/>
              </w:rPr>
            </w:pPr>
            <w:ins w:id="8311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53FF86" w14:textId="77777777" w:rsidR="00910219" w:rsidRPr="00910219" w:rsidRDefault="00910219" w:rsidP="00910219">
            <w:pPr>
              <w:spacing w:before="0" w:after="0" w:line="240" w:lineRule="auto"/>
              <w:jc w:val="center"/>
              <w:rPr>
                <w:ins w:id="83119" w:author="pete jones" w:date="2022-01-11T16:47:00Z"/>
                <w:rFonts w:ascii="Calibri" w:hAnsi="Calibri" w:cs="Calibri"/>
                <w:color w:val="000000"/>
                <w:sz w:val="22"/>
                <w:szCs w:val="22"/>
              </w:rPr>
            </w:pPr>
            <w:ins w:id="8312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7EBF3A" w14:textId="77777777" w:rsidR="00910219" w:rsidRPr="00910219" w:rsidRDefault="00910219" w:rsidP="00910219">
            <w:pPr>
              <w:spacing w:before="0" w:after="0" w:line="240" w:lineRule="auto"/>
              <w:jc w:val="center"/>
              <w:rPr>
                <w:ins w:id="83121" w:author="pete jones" w:date="2022-01-11T16:47:00Z"/>
                <w:rFonts w:ascii="Calibri" w:hAnsi="Calibri" w:cs="Calibri"/>
                <w:color w:val="000000"/>
                <w:sz w:val="22"/>
                <w:szCs w:val="22"/>
              </w:rPr>
            </w:pPr>
            <w:ins w:id="8312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7ADE2C" w14:textId="77777777" w:rsidR="00910219" w:rsidRPr="00910219" w:rsidRDefault="00910219" w:rsidP="00910219">
            <w:pPr>
              <w:spacing w:before="0" w:after="0" w:line="240" w:lineRule="auto"/>
              <w:jc w:val="center"/>
              <w:rPr>
                <w:ins w:id="83123" w:author="pete jones" w:date="2022-01-11T16:47:00Z"/>
                <w:rFonts w:ascii="Calibri" w:hAnsi="Calibri" w:cs="Calibri"/>
                <w:color w:val="000000"/>
                <w:sz w:val="22"/>
                <w:szCs w:val="22"/>
              </w:rPr>
            </w:pPr>
            <w:ins w:id="8312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AA3079" w14:textId="77777777" w:rsidR="00910219" w:rsidRPr="00910219" w:rsidRDefault="00910219" w:rsidP="00910219">
            <w:pPr>
              <w:spacing w:before="0" w:after="0" w:line="240" w:lineRule="auto"/>
              <w:jc w:val="center"/>
              <w:rPr>
                <w:ins w:id="83125" w:author="pete jones" w:date="2022-01-11T16:47:00Z"/>
                <w:rFonts w:ascii="Calibri" w:hAnsi="Calibri" w:cs="Calibri"/>
                <w:color w:val="000000"/>
                <w:sz w:val="22"/>
                <w:szCs w:val="22"/>
              </w:rPr>
            </w:pPr>
            <w:ins w:id="8312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1280C6" w14:textId="77777777" w:rsidR="00910219" w:rsidRPr="00910219" w:rsidRDefault="00910219" w:rsidP="00910219">
            <w:pPr>
              <w:spacing w:before="0" w:after="0" w:line="240" w:lineRule="auto"/>
              <w:jc w:val="center"/>
              <w:rPr>
                <w:ins w:id="83127" w:author="pete jones" w:date="2022-01-11T16:47:00Z"/>
                <w:rFonts w:ascii="Calibri" w:hAnsi="Calibri" w:cs="Calibri"/>
                <w:color w:val="000000"/>
                <w:sz w:val="22"/>
                <w:szCs w:val="22"/>
              </w:rPr>
            </w:pPr>
            <w:ins w:id="8312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E31EA5" w14:textId="77777777" w:rsidR="00910219" w:rsidRPr="00910219" w:rsidRDefault="00910219" w:rsidP="00910219">
            <w:pPr>
              <w:spacing w:before="0" w:after="0" w:line="240" w:lineRule="auto"/>
              <w:jc w:val="center"/>
              <w:rPr>
                <w:ins w:id="83129" w:author="pete jones" w:date="2022-01-11T16:47:00Z"/>
                <w:rFonts w:ascii="Calibri" w:hAnsi="Calibri" w:cs="Calibri"/>
                <w:color w:val="000000"/>
                <w:sz w:val="22"/>
                <w:szCs w:val="22"/>
              </w:rPr>
            </w:pPr>
            <w:ins w:id="8313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1B7D61" w14:textId="77777777" w:rsidR="00910219" w:rsidRPr="00910219" w:rsidRDefault="00910219" w:rsidP="00910219">
            <w:pPr>
              <w:spacing w:before="0" w:after="0" w:line="240" w:lineRule="auto"/>
              <w:jc w:val="center"/>
              <w:rPr>
                <w:ins w:id="83131" w:author="pete jones" w:date="2022-01-11T16:47:00Z"/>
                <w:rFonts w:ascii="Calibri" w:hAnsi="Calibri" w:cs="Calibri"/>
                <w:color w:val="000000"/>
                <w:sz w:val="22"/>
                <w:szCs w:val="22"/>
              </w:rPr>
            </w:pPr>
            <w:ins w:id="83132"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8A5B91F" w14:textId="77777777" w:rsidR="00910219" w:rsidRPr="00910219" w:rsidRDefault="00910219" w:rsidP="00910219">
            <w:pPr>
              <w:spacing w:before="0" w:after="0" w:line="240" w:lineRule="auto"/>
              <w:jc w:val="center"/>
              <w:rPr>
                <w:ins w:id="83133" w:author="pete jones" w:date="2022-01-11T16:47:00Z"/>
                <w:rFonts w:ascii="Calibri" w:hAnsi="Calibri" w:cs="Calibri"/>
                <w:color w:val="000000"/>
                <w:sz w:val="22"/>
                <w:szCs w:val="22"/>
              </w:rPr>
            </w:pPr>
            <w:ins w:id="83134" w:author="pete jones" w:date="2022-01-11T16:47:00Z">
              <w:r w:rsidRPr="00910219">
                <w:rPr>
                  <w:rFonts w:ascii="Calibri" w:hAnsi="Calibri" w:cs="Calibri"/>
                  <w:color w:val="000000"/>
                  <w:sz w:val="22"/>
                  <w:szCs w:val="22"/>
                </w:rPr>
                <w:t> </w:t>
              </w:r>
            </w:ins>
          </w:p>
        </w:tc>
      </w:tr>
      <w:tr w:rsidR="00910219" w:rsidRPr="00910219" w14:paraId="7E23D4DB" w14:textId="77777777" w:rsidTr="00910219">
        <w:trPr>
          <w:trHeight w:val="300"/>
          <w:ins w:id="83135"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301E63E" w14:textId="77777777" w:rsidR="00910219" w:rsidRPr="00910219" w:rsidRDefault="00910219" w:rsidP="00910219">
            <w:pPr>
              <w:spacing w:before="0" w:after="0" w:line="240" w:lineRule="auto"/>
              <w:jc w:val="center"/>
              <w:rPr>
                <w:ins w:id="83136" w:author="pete jones" w:date="2022-01-11T16:47:00Z"/>
                <w:rFonts w:ascii="Calibri" w:hAnsi="Calibri" w:cs="Calibri"/>
                <w:color w:val="000000"/>
                <w:sz w:val="22"/>
                <w:szCs w:val="22"/>
              </w:rPr>
            </w:pPr>
            <w:ins w:id="83137"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7AEA94B0" w14:textId="77777777" w:rsidR="00910219" w:rsidRPr="00910219" w:rsidRDefault="00910219" w:rsidP="00910219">
            <w:pPr>
              <w:spacing w:before="0" w:after="0" w:line="240" w:lineRule="auto"/>
              <w:jc w:val="left"/>
              <w:rPr>
                <w:ins w:id="83138" w:author="pete jones" w:date="2022-01-11T16:47:00Z"/>
                <w:rFonts w:ascii="Calibri" w:hAnsi="Calibri" w:cs="Calibri"/>
                <w:color w:val="000000"/>
                <w:sz w:val="22"/>
                <w:szCs w:val="22"/>
              </w:rPr>
            </w:pPr>
            <w:ins w:id="83139" w:author="pete jones" w:date="2022-01-11T16:47:00Z">
              <w:r w:rsidRPr="00910219">
                <w:rPr>
                  <w:rFonts w:ascii="Calibri" w:hAnsi="Calibri" w:cs="Calibri"/>
                  <w:color w:val="000000"/>
                  <w:sz w:val="22"/>
                  <w:szCs w:val="22"/>
                </w:rPr>
                <w:t>The Global Engineer</w:t>
              </w:r>
            </w:ins>
          </w:p>
        </w:tc>
        <w:tc>
          <w:tcPr>
            <w:tcW w:w="432" w:type="dxa"/>
            <w:tcBorders>
              <w:top w:val="nil"/>
              <w:left w:val="nil"/>
              <w:bottom w:val="single" w:sz="4" w:space="0" w:color="auto"/>
              <w:right w:val="single" w:sz="4" w:space="0" w:color="auto"/>
            </w:tcBorders>
            <w:shd w:val="clear" w:color="auto" w:fill="auto"/>
            <w:noWrap/>
            <w:vAlign w:val="bottom"/>
            <w:hideMark/>
          </w:tcPr>
          <w:p w14:paraId="14571EAD" w14:textId="77777777" w:rsidR="00910219" w:rsidRPr="00910219" w:rsidRDefault="00910219" w:rsidP="00910219">
            <w:pPr>
              <w:spacing w:before="0" w:after="0" w:line="240" w:lineRule="auto"/>
              <w:jc w:val="center"/>
              <w:rPr>
                <w:ins w:id="83140" w:author="pete jones" w:date="2022-01-11T16:47:00Z"/>
                <w:rFonts w:ascii="Calibri" w:hAnsi="Calibri" w:cs="Calibri"/>
                <w:color w:val="000000"/>
                <w:sz w:val="22"/>
                <w:szCs w:val="22"/>
              </w:rPr>
            </w:pPr>
            <w:ins w:id="83141"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D408B44" w14:textId="77777777" w:rsidR="00910219" w:rsidRPr="00910219" w:rsidRDefault="00910219" w:rsidP="00910219">
            <w:pPr>
              <w:spacing w:before="0" w:after="0" w:line="240" w:lineRule="auto"/>
              <w:jc w:val="center"/>
              <w:rPr>
                <w:ins w:id="83142" w:author="pete jones" w:date="2022-01-11T16:47:00Z"/>
                <w:rFonts w:ascii="Calibri" w:hAnsi="Calibri" w:cs="Calibri"/>
                <w:color w:val="000000"/>
                <w:sz w:val="22"/>
                <w:szCs w:val="22"/>
              </w:rPr>
            </w:pPr>
            <w:ins w:id="8314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02BA749" w14:textId="77777777" w:rsidR="00910219" w:rsidRPr="00910219" w:rsidRDefault="00910219" w:rsidP="00910219">
            <w:pPr>
              <w:spacing w:before="0" w:after="0" w:line="240" w:lineRule="auto"/>
              <w:jc w:val="center"/>
              <w:rPr>
                <w:ins w:id="83144" w:author="pete jones" w:date="2022-01-11T16:47:00Z"/>
                <w:rFonts w:ascii="Calibri" w:hAnsi="Calibri" w:cs="Calibri"/>
                <w:color w:val="000000"/>
                <w:sz w:val="22"/>
                <w:szCs w:val="22"/>
              </w:rPr>
            </w:pPr>
            <w:ins w:id="8314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BD97D4" w14:textId="77777777" w:rsidR="00910219" w:rsidRPr="00910219" w:rsidRDefault="00910219" w:rsidP="00910219">
            <w:pPr>
              <w:spacing w:before="0" w:after="0" w:line="240" w:lineRule="auto"/>
              <w:jc w:val="center"/>
              <w:rPr>
                <w:ins w:id="83146" w:author="pete jones" w:date="2022-01-11T16:47:00Z"/>
                <w:rFonts w:ascii="Calibri" w:hAnsi="Calibri" w:cs="Calibri"/>
                <w:color w:val="000000"/>
                <w:sz w:val="22"/>
                <w:szCs w:val="22"/>
              </w:rPr>
            </w:pPr>
            <w:ins w:id="8314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76609A" w14:textId="77777777" w:rsidR="00910219" w:rsidRPr="00910219" w:rsidRDefault="00910219" w:rsidP="00910219">
            <w:pPr>
              <w:spacing w:before="0" w:after="0" w:line="240" w:lineRule="auto"/>
              <w:jc w:val="center"/>
              <w:rPr>
                <w:ins w:id="83148" w:author="pete jones" w:date="2022-01-11T16:47:00Z"/>
                <w:rFonts w:ascii="Calibri" w:hAnsi="Calibri" w:cs="Calibri"/>
                <w:color w:val="000000"/>
                <w:sz w:val="22"/>
                <w:szCs w:val="22"/>
              </w:rPr>
            </w:pPr>
            <w:ins w:id="8314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964E3D0" w14:textId="77777777" w:rsidR="00910219" w:rsidRPr="00910219" w:rsidRDefault="00910219" w:rsidP="00910219">
            <w:pPr>
              <w:spacing w:before="0" w:after="0" w:line="240" w:lineRule="auto"/>
              <w:jc w:val="center"/>
              <w:rPr>
                <w:ins w:id="83150" w:author="pete jones" w:date="2022-01-11T16:47:00Z"/>
                <w:rFonts w:ascii="Calibri" w:hAnsi="Calibri" w:cs="Calibri"/>
                <w:color w:val="000000"/>
                <w:sz w:val="22"/>
                <w:szCs w:val="22"/>
              </w:rPr>
            </w:pPr>
            <w:ins w:id="8315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8483AB" w14:textId="77777777" w:rsidR="00910219" w:rsidRPr="00910219" w:rsidRDefault="00910219" w:rsidP="00910219">
            <w:pPr>
              <w:spacing w:before="0" w:after="0" w:line="240" w:lineRule="auto"/>
              <w:jc w:val="center"/>
              <w:rPr>
                <w:ins w:id="83152" w:author="pete jones" w:date="2022-01-11T16:47:00Z"/>
                <w:rFonts w:ascii="Calibri" w:hAnsi="Calibri" w:cs="Calibri"/>
                <w:color w:val="000000"/>
                <w:sz w:val="22"/>
                <w:szCs w:val="22"/>
              </w:rPr>
            </w:pPr>
            <w:ins w:id="8315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BC208B" w14:textId="77777777" w:rsidR="00910219" w:rsidRPr="00910219" w:rsidRDefault="00910219" w:rsidP="00910219">
            <w:pPr>
              <w:spacing w:before="0" w:after="0" w:line="240" w:lineRule="auto"/>
              <w:jc w:val="center"/>
              <w:rPr>
                <w:ins w:id="83154" w:author="pete jones" w:date="2022-01-11T16:47:00Z"/>
                <w:rFonts w:ascii="Calibri" w:hAnsi="Calibri" w:cs="Calibri"/>
                <w:color w:val="000000"/>
                <w:sz w:val="22"/>
                <w:szCs w:val="22"/>
              </w:rPr>
            </w:pPr>
            <w:ins w:id="8315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396438" w14:textId="77777777" w:rsidR="00910219" w:rsidRPr="00910219" w:rsidRDefault="00910219" w:rsidP="00910219">
            <w:pPr>
              <w:spacing w:before="0" w:after="0" w:line="240" w:lineRule="auto"/>
              <w:jc w:val="center"/>
              <w:rPr>
                <w:ins w:id="83156" w:author="pete jones" w:date="2022-01-11T16:47:00Z"/>
                <w:rFonts w:ascii="Calibri" w:hAnsi="Calibri" w:cs="Calibri"/>
                <w:color w:val="000000"/>
                <w:sz w:val="22"/>
                <w:szCs w:val="22"/>
              </w:rPr>
            </w:pPr>
            <w:ins w:id="8315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C6653A" w14:textId="77777777" w:rsidR="00910219" w:rsidRPr="00910219" w:rsidRDefault="00910219" w:rsidP="00910219">
            <w:pPr>
              <w:spacing w:before="0" w:after="0" w:line="240" w:lineRule="auto"/>
              <w:jc w:val="center"/>
              <w:rPr>
                <w:ins w:id="83158" w:author="pete jones" w:date="2022-01-11T16:47:00Z"/>
                <w:rFonts w:ascii="Calibri" w:hAnsi="Calibri" w:cs="Calibri"/>
                <w:color w:val="000000"/>
                <w:sz w:val="22"/>
                <w:szCs w:val="22"/>
              </w:rPr>
            </w:pPr>
            <w:ins w:id="8315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263458" w14:textId="77777777" w:rsidR="00910219" w:rsidRPr="00910219" w:rsidRDefault="00910219" w:rsidP="00910219">
            <w:pPr>
              <w:spacing w:before="0" w:after="0" w:line="240" w:lineRule="auto"/>
              <w:jc w:val="center"/>
              <w:rPr>
                <w:ins w:id="83160" w:author="pete jones" w:date="2022-01-11T16:47:00Z"/>
                <w:rFonts w:ascii="Calibri" w:hAnsi="Calibri" w:cs="Calibri"/>
                <w:color w:val="000000"/>
                <w:sz w:val="22"/>
                <w:szCs w:val="22"/>
              </w:rPr>
            </w:pPr>
            <w:ins w:id="83161"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EB2D862" w14:textId="77777777" w:rsidR="00910219" w:rsidRPr="00910219" w:rsidRDefault="00910219" w:rsidP="00910219">
            <w:pPr>
              <w:spacing w:before="0" w:after="0" w:line="240" w:lineRule="auto"/>
              <w:jc w:val="center"/>
              <w:rPr>
                <w:ins w:id="83162" w:author="pete jones" w:date="2022-01-11T16:47:00Z"/>
                <w:rFonts w:ascii="Calibri" w:hAnsi="Calibri" w:cs="Calibri"/>
                <w:color w:val="000000"/>
                <w:sz w:val="22"/>
                <w:szCs w:val="22"/>
              </w:rPr>
            </w:pPr>
            <w:ins w:id="83163" w:author="pete jones" w:date="2022-01-11T16:47:00Z">
              <w:r w:rsidRPr="00910219">
                <w:rPr>
                  <w:rFonts w:ascii="Calibri" w:hAnsi="Calibri" w:cs="Calibri"/>
                  <w:color w:val="000000"/>
                  <w:sz w:val="22"/>
                  <w:szCs w:val="22"/>
                </w:rPr>
                <w:t> </w:t>
              </w:r>
            </w:ins>
          </w:p>
        </w:tc>
      </w:tr>
      <w:tr w:rsidR="00910219" w:rsidRPr="00910219" w14:paraId="758D70EB" w14:textId="77777777" w:rsidTr="00910219">
        <w:trPr>
          <w:trHeight w:val="300"/>
          <w:ins w:id="8316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FA9E1AD" w14:textId="77777777" w:rsidR="00910219" w:rsidRPr="00910219" w:rsidRDefault="00910219" w:rsidP="00910219">
            <w:pPr>
              <w:spacing w:before="0" w:after="0" w:line="240" w:lineRule="auto"/>
              <w:jc w:val="center"/>
              <w:rPr>
                <w:ins w:id="83165" w:author="pete jones" w:date="2022-01-11T16:47:00Z"/>
                <w:rFonts w:ascii="Calibri" w:hAnsi="Calibri" w:cs="Calibri"/>
                <w:color w:val="000000"/>
                <w:sz w:val="22"/>
                <w:szCs w:val="22"/>
              </w:rPr>
            </w:pPr>
            <w:ins w:id="83166" w:author="pete jones" w:date="2022-01-11T16:47: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73437719" w14:textId="77777777" w:rsidR="00910219" w:rsidRPr="00910219" w:rsidRDefault="00910219" w:rsidP="00910219">
            <w:pPr>
              <w:spacing w:before="0" w:after="0" w:line="240" w:lineRule="auto"/>
              <w:jc w:val="left"/>
              <w:rPr>
                <w:ins w:id="83167" w:author="pete jones" w:date="2022-01-11T16:47:00Z"/>
                <w:rFonts w:ascii="Calibri" w:hAnsi="Calibri" w:cs="Calibri"/>
                <w:color w:val="000000"/>
                <w:sz w:val="22"/>
                <w:szCs w:val="22"/>
              </w:rPr>
            </w:pPr>
            <w:ins w:id="83168" w:author="pete jones" w:date="2022-01-11T16:47:00Z">
              <w:r w:rsidRPr="00910219">
                <w:rPr>
                  <w:rFonts w:ascii="Calibri" w:hAnsi="Calibri" w:cs="Calibri"/>
                  <w:color w:val="000000"/>
                  <w:sz w:val="22"/>
                  <w:szCs w:val="22"/>
                </w:rPr>
                <w:t>Materials and Manufacturing 1</w:t>
              </w:r>
            </w:ins>
          </w:p>
        </w:tc>
        <w:tc>
          <w:tcPr>
            <w:tcW w:w="432" w:type="dxa"/>
            <w:tcBorders>
              <w:top w:val="nil"/>
              <w:left w:val="nil"/>
              <w:bottom w:val="single" w:sz="4" w:space="0" w:color="auto"/>
              <w:right w:val="single" w:sz="4" w:space="0" w:color="auto"/>
            </w:tcBorders>
            <w:shd w:val="clear" w:color="auto" w:fill="auto"/>
            <w:noWrap/>
            <w:vAlign w:val="bottom"/>
            <w:hideMark/>
          </w:tcPr>
          <w:p w14:paraId="7E3CDE55" w14:textId="77777777" w:rsidR="00910219" w:rsidRPr="00910219" w:rsidRDefault="00910219" w:rsidP="00910219">
            <w:pPr>
              <w:spacing w:before="0" w:after="0" w:line="240" w:lineRule="auto"/>
              <w:jc w:val="center"/>
              <w:rPr>
                <w:ins w:id="83169" w:author="pete jones" w:date="2022-01-11T16:47:00Z"/>
                <w:rFonts w:ascii="Calibri" w:hAnsi="Calibri" w:cs="Calibri"/>
                <w:color w:val="000000"/>
                <w:sz w:val="22"/>
                <w:szCs w:val="22"/>
              </w:rPr>
            </w:pPr>
            <w:ins w:id="83170"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02A6496" w14:textId="77777777" w:rsidR="00910219" w:rsidRPr="00910219" w:rsidRDefault="00910219" w:rsidP="00910219">
            <w:pPr>
              <w:spacing w:before="0" w:after="0" w:line="240" w:lineRule="auto"/>
              <w:jc w:val="center"/>
              <w:rPr>
                <w:ins w:id="83171" w:author="pete jones" w:date="2022-01-11T16:47:00Z"/>
                <w:rFonts w:ascii="Calibri" w:hAnsi="Calibri" w:cs="Calibri"/>
                <w:color w:val="000000"/>
                <w:sz w:val="22"/>
                <w:szCs w:val="22"/>
              </w:rPr>
            </w:pPr>
            <w:ins w:id="83172"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5616BC9" w14:textId="77777777" w:rsidR="00910219" w:rsidRPr="00910219" w:rsidRDefault="00910219" w:rsidP="00910219">
            <w:pPr>
              <w:spacing w:before="0" w:after="0" w:line="240" w:lineRule="auto"/>
              <w:jc w:val="center"/>
              <w:rPr>
                <w:ins w:id="83173" w:author="pete jones" w:date="2022-01-11T16:47:00Z"/>
                <w:rFonts w:ascii="Calibri" w:hAnsi="Calibri" w:cs="Calibri"/>
                <w:color w:val="000000"/>
                <w:sz w:val="22"/>
                <w:szCs w:val="22"/>
              </w:rPr>
            </w:pPr>
            <w:ins w:id="8317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70FF0C" w14:textId="77777777" w:rsidR="00910219" w:rsidRPr="00910219" w:rsidRDefault="00910219" w:rsidP="00910219">
            <w:pPr>
              <w:spacing w:before="0" w:after="0" w:line="240" w:lineRule="auto"/>
              <w:jc w:val="center"/>
              <w:rPr>
                <w:ins w:id="83175" w:author="pete jones" w:date="2022-01-11T16:47:00Z"/>
                <w:rFonts w:ascii="Calibri" w:hAnsi="Calibri" w:cs="Calibri"/>
                <w:color w:val="000000"/>
                <w:sz w:val="22"/>
                <w:szCs w:val="22"/>
              </w:rPr>
            </w:pPr>
            <w:ins w:id="8317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F54F58" w14:textId="77777777" w:rsidR="00910219" w:rsidRPr="00910219" w:rsidRDefault="00910219" w:rsidP="00910219">
            <w:pPr>
              <w:spacing w:before="0" w:after="0" w:line="240" w:lineRule="auto"/>
              <w:jc w:val="center"/>
              <w:rPr>
                <w:ins w:id="83177" w:author="pete jones" w:date="2022-01-11T16:47:00Z"/>
                <w:rFonts w:ascii="Calibri" w:hAnsi="Calibri" w:cs="Calibri"/>
                <w:color w:val="000000"/>
                <w:sz w:val="22"/>
                <w:szCs w:val="22"/>
              </w:rPr>
            </w:pPr>
            <w:ins w:id="8317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F1B098" w14:textId="77777777" w:rsidR="00910219" w:rsidRPr="00910219" w:rsidRDefault="00910219" w:rsidP="00910219">
            <w:pPr>
              <w:spacing w:before="0" w:after="0" w:line="240" w:lineRule="auto"/>
              <w:jc w:val="center"/>
              <w:rPr>
                <w:ins w:id="83179" w:author="pete jones" w:date="2022-01-11T16:47:00Z"/>
                <w:rFonts w:ascii="Calibri" w:hAnsi="Calibri" w:cs="Calibri"/>
                <w:color w:val="000000"/>
                <w:sz w:val="22"/>
                <w:szCs w:val="22"/>
              </w:rPr>
            </w:pPr>
            <w:ins w:id="8318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1097F4" w14:textId="77777777" w:rsidR="00910219" w:rsidRPr="00910219" w:rsidRDefault="00910219" w:rsidP="00910219">
            <w:pPr>
              <w:spacing w:before="0" w:after="0" w:line="240" w:lineRule="auto"/>
              <w:jc w:val="center"/>
              <w:rPr>
                <w:ins w:id="83181" w:author="pete jones" w:date="2022-01-11T16:47:00Z"/>
                <w:rFonts w:ascii="Calibri" w:hAnsi="Calibri" w:cs="Calibri"/>
                <w:color w:val="000000"/>
                <w:sz w:val="22"/>
                <w:szCs w:val="22"/>
              </w:rPr>
            </w:pPr>
            <w:ins w:id="8318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A23239" w14:textId="77777777" w:rsidR="00910219" w:rsidRPr="00910219" w:rsidRDefault="00910219" w:rsidP="00910219">
            <w:pPr>
              <w:spacing w:before="0" w:after="0" w:line="240" w:lineRule="auto"/>
              <w:jc w:val="center"/>
              <w:rPr>
                <w:ins w:id="83183" w:author="pete jones" w:date="2022-01-11T16:47:00Z"/>
                <w:rFonts w:ascii="Calibri" w:hAnsi="Calibri" w:cs="Calibri"/>
                <w:color w:val="000000"/>
                <w:sz w:val="22"/>
                <w:szCs w:val="22"/>
              </w:rPr>
            </w:pPr>
            <w:ins w:id="8318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6D9298" w14:textId="77777777" w:rsidR="00910219" w:rsidRPr="00910219" w:rsidRDefault="00910219" w:rsidP="00910219">
            <w:pPr>
              <w:spacing w:before="0" w:after="0" w:line="240" w:lineRule="auto"/>
              <w:jc w:val="center"/>
              <w:rPr>
                <w:ins w:id="83185" w:author="pete jones" w:date="2022-01-11T16:47:00Z"/>
                <w:rFonts w:ascii="Calibri" w:hAnsi="Calibri" w:cs="Calibri"/>
                <w:color w:val="000000"/>
                <w:sz w:val="22"/>
                <w:szCs w:val="22"/>
              </w:rPr>
            </w:pPr>
            <w:ins w:id="8318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9D9B8C" w14:textId="77777777" w:rsidR="00910219" w:rsidRPr="00910219" w:rsidRDefault="00910219" w:rsidP="00910219">
            <w:pPr>
              <w:spacing w:before="0" w:after="0" w:line="240" w:lineRule="auto"/>
              <w:jc w:val="center"/>
              <w:rPr>
                <w:ins w:id="83187" w:author="pete jones" w:date="2022-01-11T16:47:00Z"/>
                <w:rFonts w:ascii="Calibri" w:hAnsi="Calibri" w:cs="Calibri"/>
                <w:color w:val="000000"/>
                <w:sz w:val="22"/>
                <w:szCs w:val="22"/>
              </w:rPr>
            </w:pPr>
            <w:ins w:id="8318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652AE4" w14:textId="77777777" w:rsidR="00910219" w:rsidRPr="00910219" w:rsidRDefault="00910219" w:rsidP="00910219">
            <w:pPr>
              <w:spacing w:before="0" w:after="0" w:line="240" w:lineRule="auto"/>
              <w:jc w:val="center"/>
              <w:rPr>
                <w:ins w:id="83189" w:author="pete jones" w:date="2022-01-11T16:47:00Z"/>
                <w:rFonts w:ascii="Calibri" w:hAnsi="Calibri" w:cs="Calibri"/>
                <w:color w:val="000000"/>
                <w:sz w:val="22"/>
                <w:szCs w:val="22"/>
              </w:rPr>
            </w:pPr>
            <w:ins w:id="83190"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12B4F4A" w14:textId="77777777" w:rsidR="00910219" w:rsidRPr="00910219" w:rsidRDefault="00910219" w:rsidP="00910219">
            <w:pPr>
              <w:spacing w:before="0" w:after="0" w:line="240" w:lineRule="auto"/>
              <w:jc w:val="center"/>
              <w:rPr>
                <w:ins w:id="83191" w:author="pete jones" w:date="2022-01-11T16:47:00Z"/>
                <w:rFonts w:ascii="Calibri" w:hAnsi="Calibri" w:cs="Calibri"/>
                <w:color w:val="000000"/>
                <w:sz w:val="22"/>
                <w:szCs w:val="22"/>
              </w:rPr>
            </w:pPr>
            <w:ins w:id="83192" w:author="pete jones" w:date="2022-01-11T16:47:00Z">
              <w:r w:rsidRPr="00910219">
                <w:rPr>
                  <w:rFonts w:ascii="Calibri" w:hAnsi="Calibri" w:cs="Calibri"/>
                  <w:color w:val="000000"/>
                  <w:sz w:val="22"/>
                  <w:szCs w:val="22"/>
                </w:rPr>
                <w:t> </w:t>
              </w:r>
            </w:ins>
          </w:p>
        </w:tc>
      </w:tr>
      <w:tr w:rsidR="00910219" w:rsidRPr="00910219" w14:paraId="5012EA93" w14:textId="77777777" w:rsidTr="00910219">
        <w:trPr>
          <w:trHeight w:val="300"/>
          <w:ins w:id="8319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E31D990" w14:textId="77777777" w:rsidR="00910219" w:rsidRPr="00910219" w:rsidRDefault="00910219" w:rsidP="00910219">
            <w:pPr>
              <w:spacing w:before="0" w:after="0" w:line="240" w:lineRule="auto"/>
              <w:jc w:val="center"/>
              <w:rPr>
                <w:ins w:id="83194" w:author="pete jones" w:date="2022-01-11T16:47:00Z"/>
                <w:rFonts w:ascii="Calibri" w:hAnsi="Calibri" w:cs="Calibri"/>
                <w:color w:val="000000"/>
                <w:sz w:val="22"/>
                <w:szCs w:val="22"/>
              </w:rPr>
            </w:pPr>
            <w:ins w:id="83195"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697447CB" w14:textId="77777777" w:rsidR="00910219" w:rsidRPr="00910219" w:rsidRDefault="00910219" w:rsidP="00910219">
            <w:pPr>
              <w:spacing w:before="0" w:after="0" w:line="240" w:lineRule="auto"/>
              <w:jc w:val="left"/>
              <w:rPr>
                <w:ins w:id="83196" w:author="pete jones" w:date="2022-01-11T16:47:00Z"/>
                <w:rFonts w:ascii="Calibri" w:hAnsi="Calibri" w:cs="Calibri"/>
                <w:color w:val="000000"/>
                <w:sz w:val="22"/>
                <w:szCs w:val="22"/>
              </w:rPr>
            </w:pPr>
            <w:ins w:id="83197" w:author="pete jones" w:date="2022-01-11T16:47:00Z">
              <w:r w:rsidRPr="00910219">
                <w:rPr>
                  <w:rFonts w:ascii="Calibri" w:hAnsi="Calibri" w:cs="Calibri"/>
                  <w:color w:val="000000"/>
                  <w:sz w:val="22"/>
                  <w:szCs w:val="22"/>
                </w:rPr>
                <w:t>Design of Electro-Mechanical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2CF338D3" w14:textId="77777777" w:rsidR="00910219" w:rsidRPr="00910219" w:rsidRDefault="00910219" w:rsidP="00910219">
            <w:pPr>
              <w:spacing w:before="0" w:after="0" w:line="240" w:lineRule="auto"/>
              <w:jc w:val="center"/>
              <w:rPr>
                <w:ins w:id="83198" w:author="pete jones" w:date="2022-01-11T16:47:00Z"/>
                <w:rFonts w:ascii="Calibri" w:hAnsi="Calibri" w:cs="Calibri"/>
                <w:color w:val="000000"/>
                <w:sz w:val="22"/>
                <w:szCs w:val="22"/>
              </w:rPr>
            </w:pPr>
            <w:ins w:id="83199"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9D7B6B8" w14:textId="77777777" w:rsidR="00910219" w:rsidRPr="00910219" w:rsidRDefault="00910219" w:rsidP="00910219">
            <w:pPr>
              <w:spacing w:before="0" w:after="0" w:line="240" w:lineRule="auto"/>
              <w:jc w:val="center"/>
              <w:rPr>
                <w:ins w:id="83200" w:author="pete jones" w:date="2022-01-11T16:47:00Z"/>
                <w:rFonts w:ascii="Calibri" w:hAnsi="Calibri" w:cs="Calibri"/>
                <w:color w:val="000000"/>
                <w:sz w:val="22"/>
                <w:szCs w:val="22"/>
              </w:rPr>
            </w:pPr>
            <w:ins w:id="83201"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3896FEF" w14:textId="77777777" w:rsidR="00910219" w:rsidRPr="00910219" w:rsidRDefault="00910219" w:rsidP="00910219">
            <w:pPr>
              <w:spacing w:before="0" w:after="0" w:line="240" w:lineRule="auto"/>
              <w:jc w:val="center"/>
              <w:rPr>
                <w:ins w:id="83202" w:author="pete jones" w:date="2022-01-11T16:47:00Z"/>
                <w:rFonts w:ascii="Calibri" w:hAnsi="Calibri" w:cs="Calibri"/>
                <w:color w:val="000000"/>
                <w:sz w:val="22"/>
                <w:szCs w:val="22"/>
              </w:rPr>
            </w:pPr>
            <w:ins w:id="8320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97FB6B" w14:textId="77777777" w:rsidR="00910219" w:rsidRPr="00910219" w:rsidRDefault="00910219" w:rsidP="00910219">
            <w:pPr>
              <w:spacing w:before="0" w:after="0" w:line="240" w:lineRule="auto"/>
              <w:jc w:val="center"/>
              <w:rPr>
                <w:ins w:id="83204" w:author="pete jones" w:date="2022-01-11T16:47:00Z"/>
                <w:rFonts w:ascii="Calibri" w:hAnsi="Calibri" w:cs="Calibri"/>
                <w:color w:val="000000"/>
                <w:sz w:val="22"/>
                <w:szCs w:val="22"/>
              </w:rPr>
            </w:pPr>
            <w:ins w:id="8320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394F84E" w14:textId="77777777" w:rsidR="00910219" w:rsidRPr="00910219" w:rsidRDefault="00910219" w:rsidP="00910219">
            <w:pPr>
              <w:spacing w:before="0" w:after="0" w:line="240" w:lineRule="auto"/>
              <w:jc w:val="center"/>
              <w:rPr>
                <w:ins w:id="83206" w:author="pete jones" w:date="2022-01-11T16:47:00Z"/>
                <w:rFonts w:ascii="Calibri" w:hAnsi="Calibri" w:cs="Calibri"/>
                <w:color w:val="000000"/>
                <w:sz w:val="22"/>
                <w:szCs w:val="22"/>
              </w:rPr>
            </w:pPr>
            <w:ins w:id="8320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06D0A2" w14:textId="77777777" w:rsidR="00910219" w:rsidRPr="00910219" w:rsidRDefault="00910219" w:rsidP="00910219">
            <w:pPr>
              <w:spacing w:before="0" w:after="0" w:line="240" w:lineRule="auto"/>
              <w:jc w:val="center"/>
              <w:rPr>
                <w:ins w:id="83208" w:author="pete jones" w:date="2022-01-11T16:47:00Z"/>
                <w:rFonts w:ascii="Calibri" w:hAnsi="Calibri" w:cs="Calibri"/>
                <w:color w:val="000000"/>
                <w:sz w:val="22"/>
                <w:szCs w:val="22"/>
              </w:rPr>
            </w:pPr>
            <w:ins w:id="8320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7E99E9" w14:textId="77777777" w:rsidR="00910219" w:rsidRPr="00910219" w:rsidRDefault="00910219" w:rsidP="00910219">
            <w:pPr>
              <w:spacing w:before="0" w:after="0" w:line="240" w:lineRule="auto"/>
              <w:jc w:val="center"/>
              <w:rPr>
                <w:ins w:id="83210" w:author="pete jones" w:date="2022-01-11T16:47:00Z"/>
                <w:rFonts w:ascii="Calibri" w:hAnsi="Calibri" w:cs="Calibri"/>
                <w:color w:val="000000"/>
                <w:sz w:val="22"/>
                <w:szCs w:val="22"/>
              </w:rPr>
            </w:pPr>
            <w:ins w:id="8321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E36F49" w14:textId="77777777" w:rsidR="00910219" w:rsidRPr="00910219" w:rsidRDefault="00910219" w:rsidP="00910219">
            <w:pPr>
              <w:spacing w:before="0" w:after="0" w:line="240" w:lineRule="auto"/>
              <w:jc w:val="center"/>
              <w:rPr>
                <w:ins w:id="83212" w:author="pete jones" w:date="2022-01-11T16:47:00Z"/>
                <w:rFonts w:ascii="Calibri" w:hAnsi="Calibri" w:cs="Calibri"/>
                <w:color w:val="000000"/>
                <w:sz w:val="22"/>
                <w:szCs w:val="22"/>
              </w:rPr>
            </w:pPr>
            <w:ins w:id="8321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313616" w14:textId="77777777" w:rsidR="00910219" w:rsidRPr="00910219" w:rsidRDefault="00910219" w:rsidP="00910219">
            <w:pPr>
              <w:spacing w:before="0" w:after="0" w:line="240" w:lineRule="auto"/>
              <w:jc w:val="center"/>
              <w:rPr>
                <w:ins w:id="83214" w:author="pete jones" w:date="2022-01-11T16:47:00Z"/>
                <w:rFonts w:ascii="Calibri" w:hAnsi="Calibri" w:cs="Calibri"/>
                <w:color w:val="000000"/>
                <w:sz w:val="22"/>
                <w:szCs w:val="22"/>
              </w:rPr>
            </w:pPr>
            <w:ins w:id="8321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F4B96B" w14:textId="77777777" w:rsidR="00910219" w:rsidRPr="00910219" w:rsidRDefault="00910219" w:rsidP="00910219">
            <w:pPr>
              <w:spacing w:before="0" w:after="0" w:line="240" w:lineRule="auto"/>
              <w:jc w:val="center"/>
              <w:rPr>
                <w:ins w:id="83216" w:author="pete jones" w:date="2022-01-11T16:47:00Z"/>
                <w:rFonts w:ascii="Calibri" w:hAnsi="Calibri" w:cs="Calibri"/>
                <w:color w:val="000000"/>
                <w:sz w:val="22"/>
                <w:szCs w:val="22"/>
              </w:rPr>
            </w:pPr>
            <w:ins w:id="8321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7A0607" w14:textId="77777777" w:rsidR="00910219" w:rsidRPr="00910219" w:rsidRDefault="00910219" w:rsidP="00910219">
            <w:pPr>
              <w:spacing w:before="0" w:after="0" w:line="240" w:lineRule="auto"/>
              <w:jc w:val="center"/>
              <w:rPr>
                <w:ins w:id="83218" w:author="pete jones" w:date="2022-01-11T16:47:00Z"/>
                <w:rFonts w:ascii="Calibri" w:hAnsi="Calibri" w:cs="Calibri"/>
                <w:color w:val="000000"/>
                <w:sz w:val="22"/>
                <w:szCs w:val="22"/>
              </w:rPr>
            </w:pPr>
            <w:ins w:id="83219"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9461150" w14:textId="77777777" w:rsidR="00910219" w:rsidRPr="00910219" w:rsidRDefault="00910219" w:rsidP="00910219">
            <w:pPr>
              <w:spacing w:before="0" w:after="0" w:line="240" w:lineRule="auto"/>
              <w:jc w:val="center"/>
              <w:rPr>
                <w:ins w:id="83220" w:author="pete jones" w:date="2022-01-11T16:47:00Z"/>
                <w:rFonts w:ascii="Calibri" w:hAnsi="Calibri" w:cs="Calibri"/>
                <w:color w:val="000000"/>
                <w:sz w:val="22"/>
                <w:szCs w:val="22"/>
              </w:rPr>
            </w:pPr>
            <w:ins w:id="83221" w:author="pete jones" w:date="2022-01-11T16:47:00Z">
              <w:r w:rsidRPr="00910219">
                <w:rPr>
                  <w:rFonts w:ascii="Calibri" w:hAnsi="Calibri" w:cs="Calibri"/>
                  <w:color w:val="000000"/>
                  <w:sz w:val="22"/>
                  <w:szCs w:val="22"/>
                </w:rPr>
                <w:t> </w:t>
              </w:r>
            </w:ins>
          </w:p>
        </w:tc>
      </w:tr>
      <w:tr w:rsidR="00910219" w:rsidRPr="00910219" w14:paraId="5166B88E" w14:textId="77777777" w:rsidTr="00910219">
        <w:trPr>
          <w:trHeight w:val="300"/>
          <w:ins w:id="83222"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0BDF24E" w14:textId="77777777" w:rsidR="00910219" w:rsidRPr="00910219" w:rsidRDefault="00910219" w:rsidP="00910219">
            <w:pPr>
              <w:spacing w:before="0" w:after="0" w:line="240" w:lineRule="auto"/>
              <w:jc w:val="center"/>
              <w:rPr>
                <w:ins w:id="83223" w:author="pete jones" w:date="2022-01-11T16:47:00Z"/>
                <w:rFonts w:ascii="Calibri" w:hAnsi="Calibri" w:cs="Calibri"/>
                <w:color w:val="000000"/>
                <w:sz w:val="22"/>
                <w:szCs w:val="22"/>
              </w:rPr>
            </w:pPr>
            <w:ins w:id="83224"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2055934" w14:textId="77777777" w:rsidR="00910219" w:rsidRPr="00910219" w:rsidRDefault="00910219" w:rsidP="00910219">
            <w:pPr>
              <w:spacing w:before="0" w:after="0" w:line="240" w:lineRule="auto"/>
              <w:jc w:val="left"/>
              <w:rPr>
                <w:ins w:id="83225" w:author="pete jones" w:date="2022-01-11T16:47:00Z"/>
                <w:rFonts w:ascii="Calibri" w:hAnsi="Calibri" w:cs="Calibri"/>
                <w:color w:val="000000"/>
                <w:sz w:val="22"/>
                <w:szCs w:val="22"/>
              </w:rPr>
            </w:pPr>
            <w:ins w:id="83226" w:author="pete jones" w:date="2022-01-11T16:47:00Z">
              <w:r w:rsidRPr="00910219">
                <w:rPr>
                  <w:rFonts w:ascii="Calibri" w:hAnsi="Calibri" w:cs="Calibri"/>
                  <w:color w:val="000000"/>
                  <w:sz w:val="22"/>
                  <w:szCs w:val="22"/>
                </w:rPr>
                <w:t>Mechanical Systems and Analysis 2</w:t>
              </w:r>
            </w:ins>
          </w:p>
        </w:tc>
        <w:tc>
          <w:tcPr>
            <w:tcW w:w="432" w:type="dxa"/>
            <w:tcBorders>
              <w:top w:val="nil"/>
              <w:left w:val="nil"/>
              <w:bottom w:val="single" w:sz="4" w:space="0" w:color="auto"/>
              <w:right w:val="single" w:sz="4" w:space="0" w:color="auto"/>
            </w:tcBorders>
            <w:shd w:val="clear" w:color="auto" w:fill="auto"/>
            <w:noWrap/>
            <w:vAlign w:val="bottom"/>
            <w:hideMark/>
          </w:tcPr>
          <w:p w14:paraId="723BE293" w14:textId="77777777" w:rsidR="00910219" w:rsidRPr="00910219" w:rsidRDefault="00910219" w:rsidP="00910219">
            <w:pPr>
              <w:spacing w:before="0" w:after="0" w:line="240" w:lineRule="auto"/>
              <w:jc w:val="center"/>
              <w:rPr>
                <w:ins w:id="83227" w:author="pete jones" w:date="2022-01-11T16:47:00Z"/>
                <w:rFonts w:ascii="Calibri" w:hAnsi="Calibri" w:cs="Calibri"/>
                <w:color w:val="000000"/>
                <w:sz w:val="22"/>
                <w:szCs w:val="22"/>
              </w:rPr>
            </w:pPr>
            <w:ins w:id="83228"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E702011" w14:textId="77777777" w:rsidR="00910219" w:rsidRPr="00910219" w:rsidRDefault="00910219" w:rsidP="00910219">
            <w:pPr>
              <w:spacing w:before="0" w:after="0" w:line="240" w:lineRule="auto"/>
              <w:jc w:val="center"/>
              <w:rPr>
                <w:ins w:id="83229" w:author="pete jones" w:date="2022-01-11T16:47:00Z"/>
                <w:rFonts w:ascii="Calibri" w:hAnsi="Calibri" w:cs="Calibri"/>
                <w:color w:val="000000"/>
                <w:sz w:val="22"/>
                <w:szCs w:val="22"/>
              </w:rPr>
            </w:pPr>
            <w:ins w:id="8323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E8B1BBF" w14:textId="77777777" w:rsidR="00910219" w:rsidRPr="00910219" w:rsidRDefault="00910219" w:rsidP="00910219">
            <w:pPr>
              <w:spacing w:before="0" w:after="0" w:line="240" w:lineRule="auto"/>
              <w:jc w:val="center"/>
              <w:rPr>
                <w:ins w:id="83231" w:author="pete jones" w:date="2022-01-11T16:47:00Z"/>
                <w:rFonts w:ascii="Calibri" w:hAnsi="Calibri" w:cs="Calibri"/>
                <w:color w:val="000000"/>
                <w:sz w:val="22"/>
                <w:szCs w:val="22"/>
              </w:rPr>
            </w:pPr>
            <w:ins w:id="8323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B433B2" w14:textId="77777777" w:rsidR="00910219" w:rsidRPr="00910219" w:rsidRDefault="00910219" w:rsidP="00910219">
            <w:pPr>
              <w:spacing w:before="0" w:after="0" w:line="240" w:lineRule="auto"/>
              <w:jc w:val="center"/>
              <w:rPr>
                <w:ins w:id="83233" w:author="pete jones" w:date="2022-01-11T16:47:00Z"/>
                <w:rFonts w:ascii="Calibri" w:hAnsi="Calibri" w:cs="Calibri"/>
                <w:color w:val="000000"/>
                <w:sz w:val="22"/>
                <w:szCs w:val="22"/>
              </w:rPr>
            </w:pPr>
            <w:ins w:id="8323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300E2E" w14:textId="77777777" w:rsidR="00910219" w:rsidRPr="00910219" w:rsidRDefault="00910219" w:rsidP="00910219">
            <w:pPr>
              <w:spacing w:before="0" w:after="0" w:line="240" w:lineRule="auto"/>
              <w:jc w:val="center"/>
              <w:rPr>
                <w:ins w:id="83235" w:author="pete jones" w:date="2022-01-11T16:47:00Z"/>
                <w:rFonts w:ascii="Calibri" w:hAnsi="Calibri" w:cs="Calibri"/>
                <w:color w:val="000000"/>
                <w:sz w:val="22"/>
                <w:szCs w:val="22"/>
              </w:rPr>
            </w:pPr>
            <w:ins w:id="8323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9CBE5F" w14:textId="77777777" w:rsidR="00910219" w:rsidRPr="00910219" w:rsidRDefault="00910219" w:rsidP="00910219">
            <w:pPr>
              <w:spacing w:before="0" w:after="0" w:line="240" w:lineRule="auto"/>
              <w:jc w:val="center"/>
              <w:rPr>
                <w:ins w:id="83237" w:author="pete jones" w:date="2022-01-11T16:47:00Z"/>
                <w:rFonts w:ascii="Calibri" w:hAnsi="Calibri" w:cs="Calibri"/>
                <w:color w:val="000000"/>
                <w:sz w:val="22"/>
                <w:szCs w:val="22"/>
              </w:rPr>
            </w:pPr>
            <w:ins w:id="8323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401D2D" w14:textId="77777777" w:rsidR="00910219" w:rsidRPr="00910219" w:rsidRDefault="00910219" w:rsidP="00910219">
            <w:pPr>
              <w:spacing w:before="0" w:after="0" w:line="240" w:lineRule="auto"/>
              <w:jc w:val="center"/>
              <w:rPr>
                <w:ins w:id="83239" w:author="pete jones" w:date="2022-01-11T16:47:00Z"/>
                <w:rFonts w:ascii="Calibri" w:hAnsi="Calibri" w:cs="Calibri"/>
                <w:color w:val="000000"/>
                <w:sz w:val="22"/>
                <w:szCs w:val="22"/>
              </w:rPr>
            </w:pPr>
            <w:ins w:id="8324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AC2472" w14:textId="77777777" w:rsidR="00910219" w:rsidRPr="00910219" w:rsidRDefault="00910219" w:rsidP="00910219">
            <w:pPr>
              <w:spacing w:before="0" w:after="0" w:line="240" w:lineRule="auto"/>
              <w:jc w:val="center"/>
              <w:rPr>
                <w:ins w:id="83241" w:author="pete jones" w:date="2022-01-11T16:47:00Z"/>
                <w:rFonts w:ascii="Calibri" w:hAnsi="Calibri" w:cs="Calibri"/>
                <w:color w:val="000000"/>
                <w:sz w:val="22"/>
                <w:szCs w:val="22"/>
              </w:rPr>
            </w:pPr>
            <w:ins w:id="8324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FF0A86" w14:textId="77777777" w:rsidR="00910219" w:rsidRPr="00910219" w:rsidRDefault="00910219" w:rsidP="00910219">
            <w:pPr>
              <w:spacing w:before="0" w:after="0" w:line="240" w:lineRule="auto"/>
              <w:jc w:val="center"/>
              <w:rPr>
                <w:ins w:id="83243" w:author="pete jones" w:date="2022-01-11T16:47:00Z"/>
                <w:rFonts w:ascii="Calibri" w:hAnsi="Calibri" w:cs="Calibri"/>
                <w:color w:val="000000"/>
                <w:sz w:val="22"/>
                <w:szCs w:val="22"/>
              </w:rPr>
            </w:pPr>
            <w:ins w:id="8324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4379BD" w14:textId="77777777" w:rsidR="00910219" w:rsidRPr="00910219" w:rsidRDefault="00910219" w:rsidP="00910219">
            <w:pPr>
              <w:spacing w:before="0" w:after="0" w:line="240" w:lineRule="auto"/>
              <w:jc w:val="center"/>
              <w:rPr>
                <w:ins w:id="83245" w:author="pete jones" w:date="2022-01-11T16:47:00Z"/>
                <w:rFonts w:ascii="Calibri" w:hAnsi="Calibri" w:cs="Calibri"/>
                <w:color w:val="000000"/>
                <w:sz w:val="22"/>
                <w:szCs w:val="22"/>
              </w:rPr>
            </w:pPr>
            <w:ins w:id="8324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A2374D" w14:textId="77777777" w:rsidR="00910219" w:rsidRPr="00910219" w:rsidRDefault="00910219" w:rsidP="00910219">
            <w:pPr>
              <w:spacing w:before="0" w:after="0" w:line="240" w:lineRule="auto"/>
              <w:jc w:val="center"/>
              <w:rPr>
                <w:ins w:id="83247" w:author="pete jones" w:date="2022-01-11T16:47:00Z"/>
                <w:rFonts w:ascii="Calibri" w:hAnsi="Calibri" w:cs="Calibri"/>
                <w:color w:val="000000"/>
                <w:sz w:val="22"/>
                <w:szCs w:val="22"/>
              </w:rPr>
            </w:pPr>
            <w:ins w:id="83248"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F30778B" w14:textId="77777777" w:rsidR="00910219" w:rsidRPr="00910219" w:rsidRDefault="00910219" w:rsidP="00910219">
            <w:pPr>
              <w:spacing w:before="0" w:after="0" w:line="240" w:lineRule="auto"/>
              <w:jc w:val="center"/>
              <w:rPr>
                <w:ins w:id="83249" w:author="pete jones" w:date="2022-01-11T16:47:00Z"/>
                <w:rFonts w:ascii="Calibri" w:hAnsi="Calibri" w:cs="Calibri"/>
                <w:color w:val="000000"/>
                <w:sz w:val="22"/>
                <w:szCs w:val="22"/>
              </w:rPr>
            </w:pPr>
            <w:ins w:id="83250" w:author="pete jones" w:date="2022-01-11T16:47:00Z">
              <w:r w:rsidRPr="00910219">
                <w:rPr>
                  <w:rFonts w:ascii="Calibri" w:hAnsi="Calibri" w:cs="Calibri"/>
                  <w:color w:val="000000"/>
                  <w:sz w:val="22"/>
                  <w:szCs w:val="22"/>
                </w:rPr>
                <w:t> </w:t>
              </w:r>
            </w:ins>
          </w:p>
        </w:tc>
      </w:tr>
      <w:tr w:rsidR="00910219" w:rsidRPr="00910219" w14:paraId="1A51CA9F" w14:textId="77777777" w:rsidTr="00910219">
        <w:trPr>
          <w:trHeight w:val="300"/>
          <w:ins w:id="83251"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CC30E1A" w14:textId="77777777" w:rsidR="00910219" w:rsidRPr="00910219" w:rsidRDefault="00910219" w:rsidP="00910219">
            <w:pPr>
              <w:spacing w:before="0" w:after="0" w:line="240" w:lineRule="auto"/>
              <w:jc w:val="center"/>
              <w:rPr>
                <w:ins w:id="83252" w:author="pete jones" w:date="2022-01-11T16:47:00Z"/>
                <w:rFonts w:ascii="Calibri" w:hAnsi="Calibri" w:cs="Calibri"/>
                <w:color w:val="000000"/>
                <w:sz w:val="22"/>
                <w:szCs w:val="22"/>
              </w:rPr>
            </w:pPr>
            <w:ins w:id="83253"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200F894" w14:textId="77777777" w:rsidR="00910219" w:rsidRPr="00910219" w:rsidRDefault="00910219" w:rsidP="00910219">
            <w:pPr>
              <w:spacing w:before="0" w:after="0" w:line="240" w:lineRule="auto"/>
              <w:jc w:val="left"/>
              <w:rPr>
                <w:ins w:id="83254" w:author="pete jones" w:date="2022-01-11T16:47:00Z"/>
                <w:rFonts w:ascii="Calibri" w:hAnsi="Calibri" w:cs="Calibri"/>
                <w:color w:val="000000"/>
                <w:sz w:val="22"/>
                <w:szCs w:val="22"/>
              </w:rPr>
            </w:pPr>
            <w:ins w:id="83255" w:author="pete jones" w:date="2022-01-11T16:47:00Z">
              <w:r w:rsidRPr="00910219">
                <w:rPr>
                  <w:rFonts w:ascii="Calibri" w:hAnsi="Calibri" w:cs="Calibri"/>
                  <w:color w:val="000000"/>
                  <w:sz w:val="22"/>
                  <w:szCs w:val="22"/>
                </w:rPr>
                <w:t>Materials and Manufacturing 2</w:t>
              </w:r>
            </w:ins>
          </w:p>
        </w:tc>
        <w:tc>
          <w:tcPr>
            <w:tcW w:w="432" w:type="dxa"/>
            <w:tcBorders>
              <w:top w:val="nil"/>
              <w:left w:val="nil"/>
              <w:bottom w:val="single" w:sz="4" w:space="0" w:color="auto"/>
              <w:right w:val="single" w:sz="4" w:space="0" w:color="auto"/>
            </w:tcBorders>
            <w:shd w:val="clear" w:color="auto" w:fill="auto"/>
            <w:noWrap/>
            <w:vAlign w:val="bottom"/>
            <w:hideMark/>
          </w:tcPr>
          <w:p w14:paraId="4A4D066E" w14:textId="77777777" w:rsidR="00910219" w:rsidRPr="00910219" w:rsidRDefault="00910219" w:rsidP="00910219">
            <w:pPr>
              <w:spacing w:before="0" w:after="0" w:line="240" w:lineRule="auto"/>
              <w:jc w:val="center"/>
              <w:rPr>
                <w:ins w:id="83256" w:author="pete jones" w:date="2022-01-11T16:47:00Z"/>
                <w:rFonts w:ascii="Calibri" w:hAnsi="Calibri" w:cs="Calibri"/>
                <w:color w:val="000000"/>
                <w:sz w:val="22"/>
                <w:szCs w:val="22"/>
              </w:rPr>
            </w:pPr>
            <w:ins w:id="83257"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7FC7A70" w14:textId="77777777" w:rsidR="00910219" w:rsidRPr="00910219" w:rsidRDefault="00910219" w:rsidP="00910219">
            <w:pPr>
              <w:spacing w:before="0" w:after="0" w:line="240" w:lineRule="auto"/>
              <w:jc w:val="center"/>
              <w:rPr>
                <w:ins w:id="83258" w:author="pete jones" w:date="2022-01-11T16:47:00Z"/>
                <w:rFonts w:ascii="Calibri" w:hAnsi="Calibri" w:cs="Calibri"/>
                <w:color w:val="000000"/>
                <w:sz w:val="22"/>
                <w:szCs w:val="22"/>
              </w:rPr>
            </w:pPr>
            <w:ins w:id="8325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BF1D14F" w14:textId="77777777" w:rsidR="00910219" w:rsidRPr="00910219" w:rsidRDefault="00910219" w:rsidP="00910219">
            <w:pPr>
              <w:spacing w:before="0" w:after="0" w:line="240" w:lineRule="auto"/>
              <w:jc w:val="center"/>
              <w:rPr>
                <w:ins w:id="83260" w:author="pete jones" w:date="2022-01-11T16:47:00Z"/>
                <w:rFonts w:ascii="Calibri" w:hAnsi="Calibri" w:cs="Calibri"/>
                <w:color w:val="000000"/>
                <w:sz w:val="22"/>
                <w:szCs w:val="22"/>
              </w:rPr>
            </w:pPr>
            <w:ins w:id="8326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F7AD80" w14:textId="77777777" w:rsidR="00910219" w:rsidRPr="00910219" w:rsidRDefault="00910219" w:rsidP="00910219">
            <w:pPr>
              <w:spacing w:before="0" w:after="0" w:line="240" w:lineRule="auto"/>
              <w:jc w:val="center"/>
              <w:rPr>
                <w:ins w:id="83262" w:author="pete jones" w:date="2022-01-11T16:47:00Z"/>
                <w:rFonts w:ascii="Calibri" w:hAnsi="Calibri" w:cs="Calibri"/>
                <w:color w:val="000000"/>
                <w:sz w:val="22"/>
                <w:szCs w:val="22"/>
              </w:rPr>
            </w:pPr>
            <w:ins w:id="8326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C7CD42" w14:textId="77777777" w:rsidR="00910219" w:rsidRPr="00910219" w:rsidRDefault="00910219" w:rsidP="00910219">
            <w:pPr>
              <w:spacing w:before="0" w:after="0" w:line="240" w:lineRule="auto"/>
              <w:jc w:val="center"/>
              <w:rPr>
                <w:ins w:id="83264" w:author="pete jones" w:date="2022-01-11T16:47:00Z"/>
                <w:rFonts w:ascii="Calibri" w:hAnsi="Calibri" w:cs="Calibri"/>
                <w:color w:val="000000"/>
                <w:sz w:val="22"/>
                <w:szCs w:val="22"/>
              </w:rPr>
            </w:pPr>
            <w:ins w:id="8326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1A3AF0" w14:textId="77777777" w:rsidR="00910219" w:rsidRPr="00910219" w:rsidRDefault="00910219" w:rsidP="00910219">
            <w:pPr>
              <w:spacing w:before="0" w:after="0" w:line="240" w:lineRule="auto"/>
              <w:jc w:val="center"/>
              <w:rPr>
                <w:ins w:id="83266" w:author="pete jones" w:date="2022-01-11T16:47:00Z"/>
                <w:rFonts w:ascii="Calibri" w:hAnsi="Calibri" w:cs="Calibri"/>
                <w:color w:val="000000"/>
                <w:sz w:val="22"/>
                <w:szCs w:val="22"/>
              </w:rPr>
            </w:pPr>
            <w:ins w:id="8326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53DA7B" w14:textId="77777777" w:rsidR="00910219" w:rsidRPr="00910219" w:rsidRDefault="00910219" w:rsidP="00910219">
            <w:pPr>
              <w:spacing w:before="0" w:after="0" w:line="240" w:lineRule="auto"/>
              <w:jc w:val="center"/>
              <w:rPr>
                <w:ins w:id="83268" w:author="pete jones" w:date="2022-01-11T16:47:00Z"/>
                <w:rFonts w:ascii="Calibri" w:hAnsi="Calibri" w:cs="Calibri"/>
                <w:color w:val="000000"/>
                <w:sz w:val="22"/>
                <w:szCs w:val="22"/>
              </w:rPr>
            </w:pPr>
            <w:ins w:id="8326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F1A3F5" w14:textId="77777777" w:rsidR="00910219" w:rsidRPr="00910219" w:rsidRDefault="00910219" w:rsidP="00910219">
            <w:pPr>
              <w:spacing w:before="0" w:after="0" w:line="240" w:lineRule="auto"/>
              <w:jc w:val="center"/>
              <w:rPr>
                <w:ins w:id="83270" w:author="pete jones" w:date="2022-01-11T16:47:00Z"/>
                <w:rFonts w:ascii="Calibri" w:hAnsi="Calibri" w:cs="Calibri"/>
                <w:color w:val="000000"/>
                <w:sz w:val="22"/>
                <w:szCs w:val="22"/>
              </w:rPr>
            </w:pPr>
            <w:ins w:id="8327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2BD0D7" w14:textId="77777777" w:rsidR="00910219" w:rsidRPr="00910219" w:rsidRDefault="00910219" w:rsidP="00910219">
            <w:pPr>
              <w:spacing w:before="0" w:after="0" w:line="240" w:lineRule="auto"/>
              <w:jc w:val="center"/>
              <w:rPr>
                <w:ins w:id="83272" w:author="pete jones" w:date="2022-01-11T16:47:00Z"/>
                <w:rFonts w:ascii="Calibri" w:hAnsi="Calibri" w:cs="Calibri"/>
                <w:color w:val="000000"/>
                <w:sz w:val="22"/>
                <w:szCs w:val="22"/>
              </w:rPr>
            </w:pPr>
            <w:ins w:id="8327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F76B9F" w14:textId="77777777" w:rsidR="00910219" w:rsidRPr="00910219" w:rsidRDefault="00910219" w:rsidP="00910219">
            <w:pPr>
              <w:spacing w:before="0" w:after="0" w:line="240" w:lineRule="auto"/>
              <w:jc w:val="center"/>
              <w:rPr>
                <w:ins w:id="83274" w:author="pete jones" w:date="2022-01-11T16:47:00Z"/>
                <w:rFonts w:ascii="Calibri" w:hAnsi="Calibri" w:cs="Calibri"/>
                <w:color w:val="000000"/>
                <w:sz w:val="22"/>
                <w:szCs w:val="22"/>
              </w:rPr>
            </w:pPr>
            <w:ins w:id="8327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E8905A" w14:textId="77777777" w:rsidR="00910219" w:rsidRPr="00910219" w:rsidRDefault="00910219" w:rsidP="00910219">
            <w:pPr>
              <w:spacing w:before="0" w:after="0" w:line="240" w:lineRule="auto"/>
              <w:jc w:val="center"/>
              <w:rPr>
                <w:ins w:id="83276" w:author="pete jones" w:date="2022-01-11T16:47:00Z"/>
                <w:rFonts w:ascii="Calibri" w:hAnsi="Calibri" w:cs="Calibri"/>
                <w:color w:val="000000"/>
                <w:sz w:val="22"/>
                <w:szCs w:val="22"/>
              </w:rPr>
            </w:pPr>
            <w:ins w:id="83277"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CF69227" w14:textId="77777777" w:rsidR="00910219" w:rsidRPr="00910219" w:rsidRDefault="00910219" w:rsidP="00910219">
            <w:pPr>
              <w:spacing w:before="0" w:after="0" w:line="240" w:lineRule="auto"/>
              <w:jc w:val="center"/>
              <w:rPr>
                <w:ins w:id="83278" w:author="pete jones" w:date="2022-01-11T16:47:00Z"/>
                <w:rFonts w:ascii="Calibri" w:hAnsi="Calibri" w:cs="Calibri"/>
                <w:color w:val="000000"/>
                <w:sz w:val="22"/>
                <w:szCs w:val="22"/>
              </w:rPr>
            </w:pPr>
            <w:ins w:id="83279" w:author="pete jones" w:date="2022-01-11T16:47:00Z">
              <w:r w:rsidRPr="00910219">
                <w:rPr>
                  <w:rFonts w:ascii="Calibri" w:hAnsi="Calibri" w:cs="Calibri"/>
                  <w:color w:val="000000"/>
                  <w:sz w:val="22"/>
                  <w:szCs w:val="22"/>
                </w:rPr>
                <w:t> </w:t>
              </w:r>
            </w:ins>
          </w:p>
        </w:tc>
      </w:tr>
      <w:tr w:rsidR="00910219" w:rsidRPr="00910219" w14:paraId="0D0567ED" w14:textId="77777777" w:rsidTr="00910219">
        <w:trPr>
          <w:trHeight w:val="300"/>
          <w:ins w:id="83280"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ED6F154" w14:textId="77777777" w:rsidR="00910219" w:rsidRPr="00910219" w:rsidRDefault="00910219" w:rsidP="00910219">
            <w:pPr>
              <w:spacing w:before="0" w:after="0" w:line="240" w:lineRule="auto"/>
              <w:jc w:val="center"/>
              <w:rPr>
                <w:ins w:id="83281" w:author="pete jones" w:date="2022-01-11T16:47:00Z"/>
                <w:rFonts w:ascii="Calibri" w:hAnsi="Calibri" w:cs="Calibri"/>
                <w:color w:val="000000"/>
                <w:sz w:val="22"/>
                <w:szCs w:val="22"/>
              </w:rPr>
            </w:pPr>
            <w:ins w:id="83282"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26F50CDE" w14:textId="77777777" w:rsidR="00910219" w:rsidRPr="00910219" w:rsidRDefault="00910219" w:rsidP="00910219">
            <w:pPr>
              <w:spacing w:before="0" w:after="0" w:line="240" w:lineRule="auto"/>
              <w:jc w:val="left"/>
              <w:rPr>
                <w:ins w:id="83283" w:author="pete jones" w:date="2022-01-11T16:47:00Z"/>
                <w:rFonts w:ascii="Calibri" w:hAnsi="Calibri" w:cs="Calibri"/>
                <w:color w:val="000000"/>
                <w:sz w:val="22"/>
                <w:szCs w:val="22"/>
              </w:rPr>
            </w:pPr>
            <w:ins w:id="83284" w:author="pete jones" w:date="2022-01-11T16:47:00Z">
              <w:r w:rsidRPr="00910219">
                <w:rPr>
                  <w:rFonts w:ascii="Calibri" w:hAnsi="Calibri" w:cs="Calibri"/>
                  <w:color w:val="000000"/>
                  <w:sz w:val="22"/>
                  <w:szCs w:val="22"/>
                </w:rPr>
                <w:t>Quality and Operations</w:t>
              </w:r>
            </w:ins>
          </w:p>
        </w:tc>
        <w:tc>
          <w:tcPr>
            <w:tcW w:w="432" w:type="dxa"/>
            <w:tcBorders>
              <w:top w:val="nil"/>
              <w:left w:val="nil"/>
              <w:bottom w:val="single" w:sz="4" w:space="0" w:color="auto"/>
              <w:right w:val="single" w:sz="4" w:space="0" w:color="auto"/>
            </w:tcBorders>
            <w:shd w:val="clear" w:color="auto" w:fill="auto"/>
            <w:noWrap/>
            <w:vAlign w:val="bottom"/>
            <w:hideMark/>
          </w:tcPr>
          <w:p w14:paraId="21FB62F6" w14:textId="77777777" w:rsidR="00910219" w:rsidRPr="00910219" w:rsidRDefault="00910219" w:rsidP="00910219">
            <w:pPr>
              <w:spacing w:before="0" w:after="0" w:line="240" w:lineRule="auto"/>
              <w:jc w:val="center"/>
              <w:rPr>
                <w:ins w:id="83285" w:author="pete jones" w:date="2022-01-11T16:47:00Z"/>
                <w:rFonts w:ascii="Calibri" w:hAnsi="Calibri" w:cs="Calibri"/>
                <w:color w:val="000000"/>
                <w:sz w:val="22"/>
                <w:szCs w:val="22"/>
              </w:rPr>
            </w:pPr>
            <w:ins w:id="83286"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41047B1" w14:textId="77777777" w:rsidR="00910219" w:rsidRPr="00910219" w:rsidRDefault="00910219" w:rsidP="00910219">
            <w:pPr>
              <w:spacing w:before="0" w:after="0" w:line="240" w:lineRule="auto"/>
              <w:jc w:val="center"/>
              <w:rPr>
                <w:ins w:id="83287" w:author="pete jones" w:date="2022-01-11T16:47:00Z"/>
                <w:rFonts w:ascii="Calibri" w:hAnsi="Calibri" w:cs="Calibri"/>
                <w:color w:val="000000"/>
                <w:sz w:val="22"/>
                <w:szCs w:val="22"/>
              </w:rPr>
            </w:pPr>
            <w:ins w:id="8328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F9B205A" w14:textId="77777777" w:rsidR="00910219" w:rsidRPr="00910219" w:rsidRDefault="00910219" w:rsidP="00910219">
            <w:pPr>
              <w:spacing w:before="0" w:after="0" w:line="240" w:lineRule="auto"/>
              <w:jc w:val="center"/>
              <w:rPr>
                <w:ins w:id="83289" w:author="pete jones" w:date="2022-01-11T16:47:00Z"/>
                <w:rFonts w:ascii="Calibri" w:hAnsi="Calibri" w:cs="Calibri"/>
                <w:color w:val="000000"/>
                <w:sz w:val="22"/>
                <w:szCs w:val="22"/>
              </w:rPr>
            </w:pPr>
            <w:ins w:id="8329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D34E860" w14:textId="77777777" w:rsidR="00910219" w:rsidRPr="00910219" w:rsidRDefault="00910219" w:rsidP="00910219">
            <w:pPr>
              <w:spacing w:before="0" w:after="0" w:line="240" w:lineRule="auto"/>
              <w:jc w:val="center"/>
              <w:rPr>
                <w:ins w:id="83291" w:author="pete jones" w:date="2022-01-11T16:47:00Z"/>
                <w:rFonts w:ascii="Calibri" w:hAnsi="Calibri" w:cs="Calibri"/>
                <w:color w:val="000000"/>
                <w:sz w:val="22"/>
                <w:szCs w:val="22"/>
              </w:rPr>
            </w:pPr>
            <w:ins w:id="8329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C36FE3" w14:textId="77777777" w:rsidR="00910219" w:rsidRPr="00910219" w:rsidRDefault="00910219" w:rsidP="00910219">
            <w:pPr>
              <w:spacing w:before="0" w:after="0" w:line="240" w:lineRule="auto"/>
              <w:jc w:val="center"/>
              <w:rPr>
                <w:ins w:id="83293" w:author="pete jones" w:date="2022-01-11T16:47:00Z"/>
                <w:rFonts w:ascii="Calibri" w:hAnsi="Calibri" w:cs="Calibri"/>
                <w:color w:val="000000"/>
                <w:sz w:val="22"/>
                <w:szCs w:val="22"/>
              </w:rPr>
            </w:pPr>
            <w:ins w:id="8329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A8161B" w14:textId="77777777" w:rsidR="00910219" w:rsidRPr="00910219" w:rsidRDefault="00910219" w:rsidP="00910219">
            <w:pPr>
              <w:spacing w:before="0" w:after="0" w:line="240" w:lineRule="auto"/>
              <w:jc w:val="center"/>
              <w:rPr>
                <w:ins w:id="83295" w:author="pete jones" w:date="2022-01-11T16:47:00Z"/>
                <w:rFonts w:ascii="Calibri" w:hAnsi="Calibri" w:cs="Calibri"/>
                <w:color w:val="000000"/>
                <w:sz w:val="22"/>
                <w:szCs w:val="22"/>
              </w:rPr>
            </w:pPr>
            <w:ins w:id="8329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64DDF5" w14:textId="77777777" w:rsidR="00910219" w:rsidRPr="00910219" w:rsidRDefault="00910219" w:rsidP="00910219">
            <w:pPr>
              <w:spacing w:before="0" w:after="0" w:line="240" w:lineRule="auto"/>
              <w:jc w:val="center"/>
              <w:rPr>
                <w:ins w:id="83297" w:author="pete jones" w:date="2022-01-11T16:47:00Z"/>
                <w:rFonts w:ascii="Calibri" w:hAnsi="Calibri" w:cs="Calibri"/>
                <w:color w:val="000000"/>
                <w:sz w:val="22"/>
                <w:szCs w:val="22"/>
              </w:rPr>
            </w:pPr>
            <w:ins w:id="8329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A3B2CD" w14:textId="77777777" w:rsidR="00910219" w:rsidRPr="00910219" w:rsidRDefault="00910219" w:rsidP="00910219">
            <w:pPr>
              <w:spacing w:before="0" w:after="0" w:line="240" w:lineRule="auto"/>
              <w:jc w:val="center"/>
              <w:rPr>
                <w:ins w:id="83299" w:author="pete jones" w:date="2022-01-11T16:47:00Z"/>
                <w:rFonts w:ascii="Calibri" w:hAnsi="Calibri" w:cs="Calibri"/>
                <w:color w:val="000000"/>
                <w:sz w:val="22"/>
                <w:szCs w:val="22"/>
              </w:rPr>
            </w:pPr>
            <w:ins w:id="8330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0F6885" w14:textId="77777777" w:rsidR="00910219" w:rsidRPr="00910219" w:rsidRDefault="00910219" w:rsidP="00910219">
            <w:pPr>
              <w:spacing w:before="0" w:after="0" w:line="240" w:lineRule="auto"/>
              <w:jc w:val="center"/>
              <w:rPr>
                <w:ins w:id="83301" w:author="pete jones" w:date="2022-01-11T16:47:00Z"/>
                <w:rFonts w:ascii="Calibri" w:hAnsi="Calibri" w:cs="Calibri"/>
                <w:color w:val="000000"/>
                <w:sz w:val="22"/>
                <w:szCs w:val="22"/>
              </w:rPr>
            </w:pPr>
            <w:ins w:id="8330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298E83" w14:textId="77777777" w:rsidR="00910219" w:rsidRPr="00910219" w:rsidRDefault="00910219" w:rsidP="00910219">
            <w:pPr>
              <w:spacing w:before="0" w:after="0" w:line="240" w:lineRule="auto"/>
              <w:jc w:val="center"/>
              <w:rPr>
                <w:ins w:id="83303" w:author="pete jones" w:date="2022-01-11T16:47:00Z"/>
                <w:rFonts w:ascii="Calibri" w:hAnsi="Calibri" w:cs="Calibri"/>
                <w:color w:val="000000"/>
                <w:sz w:val="22"/>
                <w:szCs w:val="22"/>
              </w:rPr>
            </w:pPr>
            <w:ins w:id="8330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4CE30D" w14:textId="77777777" w:rsidR="00910219" w:rsidRPr="00910219" w:rsidRDefault="00910219" w:rsidP="00910219">
            <w:pPr>
              <w:spacing w:before="0" w:after="0" w:line="240" w:lineRule="auto"/>
              <w:jc w:val="center"/>
              <w:rPr>
                <w:ins w:id="83305" w:author="pete jones" w:date="2022-01-11T16:47:00Z"/>
                <w:rFonts w:ascii="Calibri" w:hAnsi="Calibri" w:cs="Calibri"/>
                <w:color w:val="000000"/>
                <w:sz w:val="22"/>
                <w:szCs w:val="22"/>
              </w:rPr>
            </w:pPr>
            <w:ins w:id="83306"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AAF2AAF" w14:textId="77777777" w:rsidR="00910219" w:rsidRPr="00910219" w:rsidRDefault="00910219" w:rsidP="00910219">
            <w:pPr>
              <w:spacing w:before="0" w:after="0" w:line="240" w:lineRule="auto"/>
              <w:jc w:val="center"/>
              <w:rPr>
                <w:ins w:id="83307" w:author="pete jones" w:date="2022-01-11T16:47:00Z"/>
                <w:rFonts w:ascii="Calibri" w:hAnsi="Calibri" w:cs="Calibri"/>
                <w:color w:val="000000"/>
                <w:sz w:val="22"/>
                <w:szCs w:val="22"/>
              </w:rPr>
            </w:pPr>
            <w:ins w:id="83308" w:author="pete jones" w:date="2022-01-11T16:47:00Z">
              <w:r w:rsidRPr="00910219">
                <w:rPr>
                  <w:rFonts w:ascii="Calibri" w:hAnsi="Calibri" w:cs="Calibri"/>
                  <w:color w:val="000000"/>
                  <w:sz w:val="22"/>
                  <w:szCs w:val="22"/>
                </w:rPr>
                <w:t> </w:t>
              </w:r>
            </w:ins>
          </w:p>
        </w:tc>
      </w:tr>
      <w:tr w:rsidR="00910219" w:rsidRPr="00910219" w14:paraId="58EC11A2" w14:textId="77777777" w:rsidTr="00910219">
        <w:trPr>
          <w:trHeight w:val="300"/>
          <w:ins w:id="83309"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370AC3E" w14:textId="77777777" w:rsidR="00910219" w:rsidRPr="00910219" w:rsidRDefault="00910219" w:rsidP="00910219">
            <w:pPr>
              <w:spacing w:before="0" w:after="0" w:line="240" w:lineRule="auto"/>
              <w:jc w:val="center"/>
              <w:rPr>
                <w:ins w:id="83310" w:author="pete jones" w:date="2022-01-11T16:47:00Z"/>
                <w:rFonts w:ascii="Calibri" w:hAnsi="Calibri" w:cs="Calibri"/>
                <w:color w:val="000000"/>
                <w:sz w:val="22"/>
                <w:szCs w:val="22"/>
              </w:rPr>
            </w:pPr>
            <w:ins w:id="83311"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348C8264" w14:textId="77777777" w:rsidR="00910219" w:rsidRPr="00910219" w:rsidRDefault="00910219" w:rsidP="00910219">
            <w:pPr>
              <w:spacing w:before="0" w:after="0" w:line="240" w:lineRule="auto"/>
              <w:jc w:val="left"/>
              <w:rPr>
                <w:ins w:id="83312" w:author="pete jones" w:date="2022-01-11T16:47:00Z"/>
                <w:rFonts w:ascii="Calibri" w:hAnsi="Calibri" w:cs="Calibri"/>
                <w:color w:val="000000"/>
                <w:sz w:val="22"/>
                <w:szCs w:val="22"/>
              </w:rPr>
            </w:pPr>
            <w:ins w:id="83313" w:author="pete jones" w:date="2022-01-11T16:47:00Z">
              <w:r w:rsidRPr="00910219">
                <w:rPr>
                  <w:rFonts w:ascii="Calibri" w:hAnsi="Calibri" w:cs="Calibri"/>
                  <w:color w:val="000000"/>
                  <w:sz w:val="22"/>
                  <w:szCs w:val="22"/>
                </w:rPr>
                <w:t>Thermal Fluid Sciences</w:t>
              </w:r>
            </w:ins>
          </w:p>
        </w:tc>
        <w:tc>
          <w:tcPr>
            <w:tcW w:w="432" w:type="dxa"/>
            <w:tcBorders>
              <w:top w:val="nil"/>
              <w:left w:val="nil"/>
              <w:bottom w:val="single" w:sz="4" w:space="0" w:color="auto"/>
              <w:right w:val="single" w:sz="4" w:space="0" w:color="auto"/>
            </w:tcBorders>
            <w:shd w:val="clear" w:color="auto" w:fill="auto"/>
            <w:noWrap/>
            <w:vAlign w:val="bottom"/>
            <w:hideMark/>
          </w:tcPr>
          <w:p w14:paraId="0D731531" w14:textId="77777777" w:rsidR="00910219" w:rsidRPr="00910219" w:rsidRDefault="00910219" w:rsidP="00910219">
            <w:pPr>
              <w:spacing w:before="0" w:after="0" w:line="240" w:lineRule="auto"/>
              <w:jc w:val="center"/>
              <w:rPr>
                <w:ins w:id="83314" w:author="pete jones" w:date="2022-01-11T16:47:00Z"/>
                <w:rFonts w:ascii="Calibri" w:hAnsi="Calibri" w:cs="Calibri"/>
                <w:color w:val="000000"/>
                <w:sz w:val="22"/>
                <w:szCs w:val="22"/>
              </w:rPr>
            </w:pPr>
            <w:ins w:id="83315"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300AAA2" w14:textId="77777777" w:rsidR="00910219" w:rsidRPr="00910219" w:rsidRDefault="00910219" w:rsidP="00910219">
            <w:pPr>
              <w:spacing w:before="0" w:after="0" w:line="240" w:lineRule="auto"/>
              <w:jc w:val="center"/>
              <w:rPr>
                <w:ins w:id="83316" w:author="pete jones" w:date="2022-01-11T16:47:00Z"/>
                <w:rFonts w:ascii="Calibri" w:hAnsi="Calibri" w:cs="Calibri"/>
                <w:color w:val="000000"/>
                <w:sz w:val="22"/>
                <w:szCs w:val="22"/>
              </w:rPr>
            </w:pPr>
            <w:ins w:id="8331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B9EB450" w14:textId="77777777" w:rsidR="00910219" w:rsidRPr="00910219" w:rsidRDefault="00910219" w:rsidP="00910219">
            <w:pPr>
              <w:spacing w:before="0" w:after="0" w:line="240" w:lineRule="auto"/>
              <w:jc w:val="center"/>
              <w:rPr>
                <w:ins w:id="83318" w:author="pete jones" w:date="2022-01-11T16:47:00Z"/>
                <w:rFonts w:ascii="Calibri" w:hAnsi="Calibri" w:cs="Calibri"/>
                <w:color w:val="000000"/>
                <w:sz w:val="22"/>
                <w:szCs w:val="22"/>
              </w:rPr>
            </w:pPr>
            <w:ins w:id="8331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2782207" w14:textId="77777777" w:rsidR="00910219" w:rsidRPr="00910219" w:rsidRDefault="00910219" w:rsidP="00910219">
            <w:pPr>
              <w:spacing w:before="0" w:after="0" w:line="240" w:lineRule="auto"/>
              <w:jc w:val="center"/>
              <w:rPr>
                <w:ins w:id="83320" w:author="pete jones" w:date="2022-01-11T16:47:00Z"/>
                <w:rFonts w:ascii="Calibri" w:hAnsi="Calibri" w:cs="Calibri"/>
                <w:color w:val="000000"/>
                <w:sz w:val="22"/>
                <w:szCs w:val="22"/>
              </w:rPr>
            </w:pPr>
            <w:ins w:id="8332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BE2C87" w14:textId="77777777" w:rsidR="00910219" w:rsidRPr="00910219" w:rsidRDefault="00910219" w:rsidP="00910219">
            <w:pPr>
              <w:spacing w:before="0" w:after="0" w:line="240" w:lineRule="auto"/>
              <w:jc w:val="center"/>
              <w:rPr>
                <w:ins w:id="83322" w:author="pete jones" w:date="2022-01-11T16:47:00Z"/>
                <w:rFonts w:ascii="Calibri" w:hAnsi="Calibri" w:cs="Calibri"/>
                <w:color w:val="000000"/>
                <w:sz w:val="22"/>
                <w:szCs w:val="22"/>
              </w:rPr>
            </w:pPr>
            <w:ins w:id="8332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BF038C" w14:textId="77777777" w:rsidR="00910219" w:rsidRPr="00910219" w:rsidRDefault="00910219" w:rsidP="00910219">
            <w:pPr>
              <w:spacing w:before="0" w:after="0" w:line="240" w:lineRule="auto"/>
              <w:jc w:val="center"/>
              <w:rPr>
                <w:ins w:id="83324" w:author="pete jones" w:date="2022-01-11T16:47:00Z"/>
                <w:rFonts w:ascii="Calibri" w:hAnsi="Calibri" w:cs="Calibri"/>
                <w:color w:val="000000"/>
                <w:sz w:val="22"/>
                <w:szCs w:val="22"/>
              </w:rPr>
            </w:pPr>
            <w:ins w:id="8332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F7D6CB" w14:textId="77777777" w:rsidR="00910219" w:rsidRPr="00910219" w:rsidRDefault="00910219" w:rsidP="00910219">
            <w:pPr>
              <w:spacing w:before="0" w:after="0" w:line="240" w:lineRule="auto"/>
              <w:jc w:val="center"/>
              <w:rPr>
                <w:ins w:id="83326" w:author="pete jones" w:date="2022-01-11T16:47:00Z"/>
                <w:rFonts w:ascii="Calibri" w:hAnsi="Calibri" w:cs="Calibri"/>
                <w:color w:val="000000"/>
                <w:sz w:val="22"/>
                <w:szCs w:val="22"/>
              </w:rPr>
            </w:pPr>
            <w:ins w:id="8332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F807C9" w14:textId="77777777" w:rsidR="00910219" w:rsidRPr="00910219" w:rsidRDefault="00910219" w:rsidP="00910219">
            <w:pPr>
              <w:spacing w:before="0" w:after="0" w:line="240" w:lineRule="auto"/>
              <w:jc w:val="center"/>
              <w:rPr>
                <w:ins w:id="83328" w:author="pete jones" w:date="2022-01-11T16:47:00Z"/>
                <w:rFonts w:ascii="Calibri" w:hAnsi="Calibri" w:cs="Calibri"/>
                <w:color w:val="000000"/>
                <w:sz w:val="22"/>
                <w:szCs w:val="22"/>
              </w:rPr>
            </w:pPr>
            <w:ins w:id="8332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4F5BEC" w14:textId="77777777" w:rsidR="00910219" w:rsidRPr="00910219" w:rsidRDefault="00910219" w:rsidP="00910219">
            <w:pPr>
              <w:spacing w:before="0" w:after="0" w:line="240" w:lineRule="auto"/>
              <w:jc w:val="center"/>
              <w:rPr>
                <w:ins w:id="83330" w:author="pete jones" w:date="2022-01-11T16:47:00Z"/>
                <w:rFonts w:ascii="Calibri" w:hAnsi="Calibri" w:cs="Calibri"/>
                <w:color w:val="000000"/>
                <w:sz w:val="22"/>
                <w:szCs w:val="22"/>
              </w:rPr>
            </w:pPr>
            <w:ins w:id="8333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864586" w14:textId="77777777" w:rsidR="00910219" w:rsidRPr="00910219" w:rsidRDefault="00910219" w:rsidP="00910219">
            <w:pPr>
              <w:spacing w:before="0" w:after="0" w:line="240" w:lineRule="auto"/>
              <w:jc w:val="center"/>
              <w:rPr>
                <w:ins w:id="83332" w:author="pete jones" w:date="2022-01-11T16:47:00Z"/>
                <w:rFonts w:ascii="Calibri" w:hAnsi="Calibri" w:cs="Calibri"/>
                <w:color w:val="000000"/>
                <w:sz w:val="22"/>
                <w:szCs w:val="22"/>
              </w:rPr>
            </w:pPr>
            <w:ins w:id="8333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2608E3" w14:textId="77777777" w:rsidR="00910219" w:rsidRPr="00910219" w:rsidRDefault="00910219" w:rsidP="00910219">
            <w:pPr>
              <w:spacing w:before="0" w:after="0" w:line="240" w:lineRule="auto"/>
              <w:jc w:val="center"/>
              <w:rPr>
                <w:ins w:id="83334" w:author="pete jones" w:date="2022-01-11T16:47:00Z"/>
                <w:rFonts w:ascii="Calibri" w:hAnsi="Calibri" w:cs="Calibri"/>
                <w:color w:val="000000"/>
                <w:sz w:val="22"/>
                <w:szCs w:val="22"/>
              </w:rPr>
            </w:pPr>
            <w:ins w:id="83335"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82FB2D2" w14:textId="77777777" w:rsidR="00910219" w:rsidRPr="00910219" w:rsidRDefault="00910219" w:rsidP="00910219">
            <w:pPr>
              <w:spacing w:before="0" w:after="0" w:line="240" w:lineRule="auto"/>
              <w:jc w:val="center"/>
              <w:rPr>
                <w:ins w:id="83336" w:author="pete jones" w:date="2022-01-11T16:47:00Z"/>
                <w:rFonts w:ascii="Calibri" w:hAnsi="Calibri" w:cs="Calibri"/>
                <w:color w:val="000000"/>
                <w:sz w:val="22"/>
                <w:szCs w:val="22"/>
              </w:rPr>
            </w:pPr>
            <w:ins w:id="83337" w:author="pete jones" w:date="2022-01-11T16:47:00Z">
              <w:r w:rsidRPr="00910219">
                <w:rPr>
                  <w:rFonts w:ascii="Calibri" w:hAnsi="Calibri" w:cs="Calibri"/>
                  <w:color w:val="000000"/>
                  <w:sz w:val="22"/>
                  <w:szCs w:val="22"/>
                </w:rPr>
                <w:t> </w:t>
              </w:r>
            </w:ins>
          </w:p>
        </w:tc>
      </w:tr>
      <w:tr w:rsidR="00910219" w:rsidRPr="00910219" w14:paraId="059468F9" w14:textId="77777777" w:rsidTr="00910219">
        <w:trPr>
          <w:trHeight w:val="300"/>
          <w:ins w:id="83338"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36D4AB1" w14:textId="77777777" w:rsidR="00910219" w:rsidRPr="00910219" w:rsidRDefault="00910219" w:rsidP="00910219">
            <w:pPr>
              <w:spacing w:before="0" w:after="0" w:line="240" w:lineRule="auto"/>
              <w:jc w:val="center"/>
              <w:rPr>
                <w:ins w:id="83339" w:author="pete jones" w:date="2022-01-11T16:47:00Z"/>
                <w:rFonts w:ascii="Calibri" w:hAnsi="Calibri" w:cs="Calibri"/>
                <w:color w:val="000000"/>
                <w:sz w:val="22"/>
                <w:szCs w:val="22"/>
              </w:rPr>
            </w:pPr>
            <w:ins w:id="83340" w:author="pete jones" w:date="2022-01-11T16:47: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42D75625" w14:textId="77777777" w:rsidR="00910219" w:rsidRPr="00910219" w:rsidRDefault="00910219" w:rsidP="00910219">
            <w:pPr>
              <w:spacing w:before="0" w:after="0" w:line="240" w:lineRule="auto"/>
              <w:jc w:val="left"/>
              <w:rPr>
                <w:ins w:id="83341" w:author="pete jones" w:date="2022-01-11T16:47:00Z"/>
                <w:rFonts w:ascii="Calibri" w:hAnsi="Calibri" w:cs="Calibri"/>
                <w:color w:val="000000"/>
                <w:sz w:val="22"/>
                <w:szCs w:val="22"/>
              </w:rPr>
            </w:pPr>
            <w:ins w:id="83342" w:author="pete jones" w:date="2022-01-11T16:47:00Z">
              <w:r w:rsidRPr="00910219">
                <w:rPr>
                  <w:rFonts w:ascii="Calibri" w:hAnsi="Calibri" w:cs="Calibri"/>
                  <w:color w:val="000000"/>
                  <w:sz w:val="22"/>
                  <w:szCs w:val="22"/>
                </w:rPr>
                <w:t>Design and CAE 2</w:t>
              </w:r>
            </w:ins>
          </w:p>
        </w:tc>
        <w:tc>
          <w:tcPr>
            <w:tcW w:w="432" w:type="dxa"/>
            <w:tcBorders>
              <w:top w:val="nil"/>
              <w:left w:val="nil"/>
              <w:bottom w:val="single" w:sz="4" w:space="0" w:color="auto"/>
              <w:right w:val="single" w:sz="4" w:space="0" w:color="auto"/>
            </w:tcBorders>
            <w:shd w:val="clear" w:color="auto" w:fill="auto"/>
            <w:noWrap/>
            <w:vAlign w:val="bottom"/>
            <w:hideMark/>
          </w:tcPr>
          <w:p w14:paraId="5A10AE5E" w14:textId="77777777" w:rsidR="00910219" w:rsidRPr="00910219" w:rsidRDefault="00910219" w:rsidP="00910219">
            <w:pPr>
              <w:spacing w:before="0" w:after="0" w:line="240" w:lineRule="auto"/>
              <w:jc w:val="center"/>
              <w:rPr>
                <w:ins w:id="83343" w:author="pete jones" w:date="2022-01-11T16:47:00Z"/>
                <w:rFonts w:ascii="Calibri" w:hAnsi="Calibri" w:cs="Calibri"/>
                <w:color w:val="000000"/>
                <w:sz w:val="22"/>
                <w:szCs w:val="22"/>
              </w:rPr>
            </w:pPr>
            <w:ins w:id="83344"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CFE3FB0" w14:textId="77777777" w:rsidR="00910219" w:rsidRPr="00910219" w:rsidRDefault="00910219" w:rsidP="00910219">
            <w:pPr>
              <w:spacing w:before="0" w:after="0" w:line="240" w:lineRule="auto"/>
              <w:jc w:val="center"/>
              <w:rPr>
                <w:ins w:id="83345" w:author="pete jones" w:date="2022-01-11T16:47:00Z"/>
                <w:rFonts w:ascii="Calibri" w:hAnsi="Calibri" w:cs="Calibri"/>
                <w:color w:val="000000"/>
                <w:sz w:val="22"/>
                <w:szCs w:val="22"/>
              </w:rPr>
            </w:pPr>
            <w:ins w:id="83346"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0DE2039" w14:textId="77777777" w:rsidR="00910219" w:rsidRPr="00910219" w:rsidRDefault="00910219" w:rsidP="00910219">
            <w:pPr>
              <w:spacing w:before="0" w:after="0" w:line="240" w:lineRule="auto"/>
              <w:jc w:val="center"/>
              <w:rPr>
                <w:ins w:id="83347" w:author="pete jones" w:date="2022-01-11T16:47:00Z"/>
                <w:rFonts w:ascii="Calibri" w:hAnsi="Calibri" w:cs="Calibri"/>
                <w:color w:val="000000"/>
                <w:sz w:val="22"/>
                <w:szCs w:val="22"/>
              </w:rPr>
            </w:pPr>
            <w:ins w:id="8334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870A03" w14:textId="77777777" w:rsidR="00910219" w:rsidRPr="00910219" w:rsidRDefault="00910219" w:rsidP="00910219">
            <w:pPr>
              <w:spacing w:before="0" w:after="0" w:line="240" w:lineRule="auto"/>
              <w:jc w:val="center"/>
              <w:rPr>
                <w:ins w:id="83349" w:author="pete jones" w:date="2022-01-11T16:47:00Z"/>
                <w:rFonts w:ascii="Calibri" w:hAnsi="Calibri" w:cs="Calibri"/>
                <w:color w:val="000000"/>
                <w:sz w:val="22"/>
                <w:szCs w:val="22"/>
              </w:rPr>
            </w:pPr>
            <w:ins w:id="8335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981716" w14:textId="77777777" w:rsidR="00910219" w:rsidRPr="00910219" w:rsidRDefault="00910219" w:rsidP="00910219">
            <w:pPr>
              <w:spacing w:before="0" w:after="0" w:line="240" w:lineRule="auto"/>
              <w:jc w:val="center"/>
              <w:rPr>
                <w:ins w:id="83351" w:author="pete jones" w:date="2022-01-11T16:47:00Z"/>
                <w:rFonts w:ascii="Calibri" w:hAnsi="Calibri" w:cs="Calibri"/>
                <w:color w:val="000000"/>
                <w:sz w:val="22"/>
                <w:szCs w:val="22"/>
              </w:rPr>
            </w:pPr>
            <w:ins w:id="8335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BAACE4" w14:textId="77777777" w:rsidR="00910219" w:rsidRPr="00910219" w:rsidRDefault="00910219" w:rsidP="00910219">
            <w:pPr>
              <w:spacing w:before="0" w:after="0" w:line="240" w:lineRule="auto"/>
              <w:jc w:val="center"/>
              <w:rPr>
                <w:ins w:id="83353" w:author="pete jones" w:date="2022-01-11T16:47:00Z"/>
                <w:rFonts w:ascii="Calibri" w:hAnsi="Calibri" w:cs="Calibri"/>
                <w:color w:val="000000"/>
                <w:sz w:val="22"/>
                <w:szCs w:val="22"/>
              </w:rPr>
            </w:pPr>
            <w:ins w:id="8335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877115" w14:textId="77777777" w:rsidR="00910219" w:rsidRPr="00910219" w:rsidRDefault="00910219" w:rsidP="00910219">
            <w:pPr>
              <w:spacing w:before="0" w:after="0" w:line="240" w:lineRule="auto"/>
              <w:jc w:val="center"/>
              <w:rPr>
                <w:ins w:id="83355" w:author="pete jones" w:date="2022-01-11T16:47:00Z"/>
                <w:rFonts w:ascii="Calibri" w:hAnsi="Calibri" w:cs="Calibri"/>
                <w:color w:val="000000"/>
                <w:sz w:val="22"/>
                <w:szCs w:val="22"/>
              </w:rPr>
            </w:pPr>
            <w:ins w:id="8335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0A0CB1" w14:textId="77777777" w:rsidR="00910219" w:rsidRPr="00910219" w:rsidRDefault="00910219" w:rsidP="00910219">
            <w:pPr>
              <w:spacing w:before="0" w:after="0" w:line="240" w:lineRule="auto"/>
              <w:jc w:val="center"/>
              <w:rPr>
                <w:ins w:id="83357" w:author="pete jones" w:date="2022-01-11T16:47:00Z"/>
                <w:rFonts w:ascii="Calibri" w:hAnsi="Calibri" w:cs="Calibri"/>
                <w:color w:val="000000"/>
                <w:sz w:val="22"/>
                <w:szCs w:val="22"/>
              </w:rPr>
            </w:pPr>
            <w:ins w:id="8335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95C8E1" w14:textId="77777777" w:rsidR="00910219" w:rsidRPr="00910219" w:rsidRDefault="00910219" w:rsidP="00910219">
            <w:pPr>
              <w:spacing w:before="0" w:after="0" w:line="240" w:lineRule="auto"/>
              <w:jc w:val="center"/>
              <w:rPr>
                <w:ins w:id="83359" w:author="pete jones" w:date="2022-01-11T16:47:00Z"/>
                <w:rFonts w:ascii="Calibri" w:hAnsi="Calibri" w:cs="Calibri"/>
                <w:color w:val="000000"/>
                <w:sz w:val="22"/>
                <w:szCs w:val="22"/>
              </w:rPr>
            </w:pPr>
            <w:ins w:id="8336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482CC4" w14:textId="77777777" w:rsidR="00910219" w:rsidRPr="00910219" w:rsidRDefault="00910219" w:rsidP="00910219">
            <w:pPr>
              <w:spacing w:before="0" w:after="0" w:line="240" w:lineRule="auto"/>
              <w:jc w:val="center"/>
              <w:rPr>
                <w:ins w:id="83361" w:author="pete jones" w:date="2022-01-11T16:47:00Z"/>
                <w:rFonts w:ascii="Calibri" w:hAnsi="Calibri" w:cs="Calibri"/>
                <w:color w:val="000000"/>
                <w:sz w:val="22"/>
                <w:szCs w:val="22"/>
              </w:rPr>
            </w:pPr>
            <w:ins w:id="8336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EA2A8D" w14:textId="77777777" w:rsidR="00910219" w:rsidRPr="00910219" w:rsidRDefault="00910219" w:rsidP="00910219">
            <w:pPr>
              <w:spacing w:before="0" w:after="0" w:line="240" w:lineRule="auto"/>
              <w:jc w:val="center"/>
              <w:rPr>
                <w:ins w:id="83363" w:author="pete jones" w:date="2022-01-11T16:47:00Z"/>
                <w:rFonts w:ascii="Calibri" w:hAnsi="Calibri" w:cs="Calibri"/>
                <w:color w:val="000000"/>
                <w:sz w:val="22"/>
                <w:szCs w:val="22"/>
              </w:rPr>
            </w:pPr>
            <w:ins w:id="83364"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6F4AC6" w14:textId="77777777" w:rsidR="00910219" w:rsidRPr="00910219" w:rsidRDefault="00910219" w:rsidP="00910219">
            <w:pPr>
              <w:spacing w:before="0" w:after="0" w:line="240" w:lineRule="auto"/>
              <w:jc w:val="center"/>
              <w:rPr>
                <w:ins w:id="83365" w:author="pete jones" w:date="2022-01-11T16:47:00Z"/>
                <w:rFonts w:ascii="Calibri" w:hAnsi="Calibri" w:cs="Calibri"/>
                <w:color w:val="000000"/>
                <w:sz w:val="22"/>
                <w:szCs w:val="22"/>
              </w:rPr>
            </w:pPr>
            <w:ins w:id="83366" w:author="pete jones" w:date="2022-01-11T16:47:00Z">
              <w:r w:rsidRPr="00910219">
                <w:rPr>
                  <w:rFonts w:ascii="Calibri" w:hAnsi="Calibri" w:cs="Calibri"/>
                  <w:color w:val="000000"/>
                  <w:sz w:val="22"/>
                  <w:szCs w:val="22"/>
                </w:rPr>
                <w:t> </w:t>
              </w:r>
            </w:ins>
          </w:p>
        </w:tc>
      </w:tr>
      <w:tr w:rsidR="00910219" w:rsidRPr="00910219" w14:paraId="0E151A40" w14:textId="77777777" w:rsidTr="00910219">
        <w:trPr>
          <w:trHeight w:val="300"/>
          <w:ins w:id="83367"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98BC02C" w14:textId="77777777" w:rsidR="00910219" w:rsidRPr="00910219" w:rsidRDefault="00910219" w:rsidP="00910219">
            <w:pPr>
              <w:spacing w:before="0" w:after="0" w:line="240" w:lineRule="auto"/>
              <w:jc w:val="center"/>
              <w:rPr>
                <w:ins w:id="83368" w:author="pete jones" w:date="2022-01-11T16:47:00Z"/>
                <w:rFonts w:ascii="Calibri" w:hAnsi="Calibri" w:cs="Calibri"/>
                <w:color w:val="000000"/>
                <w:sz w:val="22"/>
                <w:szCs w:val="22"/>
              </w:rPr>
            </w:pPr>
            <w:ins w:id="83369"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15815CC" w14:textId="77777777" w:rsidR="00910219" w:rsidRPr="00910219" w:rsidRDefault="00910219" w:rsidP="00910219">
            <w:pPr>
              <w:spacing w:before="0" w:after="0" w:line="240" w:lineRule="auto"/>
              <w:jc w:val="left"/>
              <w:rPr>
                <w:ins w:id="83370" w:author="pete jones" w:date="2022-01-11T16:47:00Z"/>
                <w:rFonts w:ascii="Calibri" w:hAnsi="Calibri" w:cs="Calibri"/>
                <w:color w:val="000000"/>
                <w:sz w:val="22"/>
                <w:szCs w:val="22"/>
              </w:rPr>
            </w:pPr>
            <w:ins w:id="83371" w:author="pete jones" w:date="2022-01-11T16:47:00Z">
              <w:r w:rsidRPr="00910219">
                <w:rPr>
                  <w:rFonts w:ascii="Calibri" w:hAnsi="Calibri" w:cs="Calibri"/>
                  <w:color w:val="000000"/>
                  <w:sz w:val="22"/>
                  <w:szCs w:val="22"/>
                </w:rPr>
                <w:t>Design and Industrial Applications 3</w:t>
              </w:r>
            </w:ins>
          </w:p>
        </w:tc>
        <w:tc>
          <w:tcPr>
            <w:tcW w:w="432" w:type="dxa"/>
            <w:tcBorders>
              <w:top w:val="nil"/>
              <w:left w:val="nil"/>
              <w:bottom w:val="single" w:sz="4" w:space="0" w:color="auto"/>
              <w:right w:val="single" w:sz="4" w:space="0" w:color="auto"/>
            </w:tcBorders>
            <w:shd w:val="clear" w:color="auto" w:fill="auto"/>
            <w:noWrap/>
            <w:vAlign w:val="bottom"/>
            <w:hideMark/>
          </w:tcPr>
          <w:p w14:paraId="5B492DB1" w14:textId="77777777" w:rsidR="00910219" w:rsidRPr="00910219" w:rsidRDefault="00910219" w:rsidP="00910219">
            <w:pPr>
              <w:spacing w:before="0" w:after="0" w:line="240" w:lineRule="auto"/>
              <w:jc w:val="center"/>
              <w:rPr>
                <w:ins w:id="83372" w:author="pete jones" w:date="2022-01-11T16:47:00Z"/>
                <w:rFonts w:ascii="Calibri" w:hAnsi="Calibri" w:cs="Calibri"/>
                <w:color w:val="000000"/>
                <w:sz w:val="22"/>
                <w:szCs w:val="22"/>
              </w:rPr>
            </w:pPr>
            <w:ins w:id="83373"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16ABF70" w14:textId="77777777" w:rsidR="00910219" w:rsidRPr="00910219" w:rsidRDefault="00910219" w:rsidP="00910219">
            <w:pPr>
              <w:spacing w:before="0" w:after="0" w:line="240" w:lineRule="auto"/>
              <w:jc w:val="center"/>
              <w:rPr>
                <w:ins w:id="83374" w:author="pete jones" w:date="2022-01-11T16:47:00Z"/>
                <w:rFonts w:ascii="Calibri" w:hAnsi="Calibri" w:cs="Calibri"/>
                <w:color w:val="000000"/>
                <w:sz w:val="22"/>
                <w:szCs w:val="22"/>
              </w:rPr>
            </w:pPr>
            <w:ins w:id="83375"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73EE0E4" w14:textId="77777777" w:rsidR="00910219" w:rsidRPr="00910219" w:rsidRDefault="00910219" w:rsidP="00910219">
            <w:pPr>
              <w:spacing w:before="0" w:after="0" w:line="240" w:lineRule="auto"/>
              <w:jc w:val="center"/>
              <w:rPr>
                <w:ins w:id="83376" w:author="pete jones" w:date="2022-01-11T16:47:00Z"/>
                <w:rFonts w:ascii="Calibri" w:hAnsi="Calibri" w:cs="Calibri"/>
                <w:color w:val="000000"/>
                <w:sz w:val="22"/>
                <w:szCs w:val="22"/>
              </w:rPr>
            </w:pPr>
            <w:ins w:id="8337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463CF4" w14:textId="77777777" w:rsidR="00910219" w:rsidRPr="00910219" w:rsidRDefault="00910219" w:rsidP="00910219">
            <w:pPr>
              <w:spacing w:before="0" w:after="0" w:line="240" w:lineRule="auto"/>
              <w:jc w:val="center"/>
              <w:rPr>
                <w:ins w:id="83378" w:author="pete jones" w:date="2022-01-11T16:47:00Z"/>
                <w:rFonts w:ascii="Calibri" w:hAnsi="Calibri" w:cs="Calibri"/>
                <w:color w:val="000000"/>
                <w:sz w:val="22"/>
                <w:szCs w:val="22"/>
              </w:rPr>
            </w:pPr>
            <w:ins w:id="8337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9D4A56" w14:textId="77777777" w:rsidR="00910219" w:rsidRPr="00910219" w:rsidRDefault="00910219" w:rsidP="00910219">
            <w:pPr>
              <w:spacing w:before="0" w:after="0" w:line="240" w:lineRule="auto"/>
              <w:jc w:val="center"/>
              <w:rPr>
                <w:ins w:id="83380" w:author="pete jones" w:date="2022-01-11T16:47:00Z"/>
                <w:rFonts w:ascii="Calibri" w:hAnsi="Calibri" w:cs="Calibri"/>
                <w:color w:val="000000"/>
                <w:sz w:val="22"/>
                <w:szCs w:val="22"/>
              </w:rPr>
            </w:pPr>
            <w:ins w:id="8338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399C16" w14:textId="77777777" w:rsidR="00910219" w:rsidRPr="00910219" w:rsidRDefault="00910219" w:rsidP="00910219">
            <w:pPr>
              <w:spacing w:before="0" w:after="0" w:line="240" w:lineRule="auto"/>
              <w:jc w:val="center"/>
              <w:rPr>
                <w:ins w:id="83382" w:author="pete jones" w:date="2022-01-11T16:47:00Z"/>
                <w:rFonts w:ascii="Calibri" w:hAnsi="Calibri" w:cs="Calibri"/>
                <w:color w:val="000000"/>
                <w:sz w:val="22"/>
                <w:szCs w:val="22"/>
              </w:rPr>
            </w:pPr>
            <w:ins w:id="8338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25BF79" w14:textId="77777777" w:rsidR="00910219" w:rsidRPr="00910219" w:rsidRDefault="00910219" w:rsidP="00910219">
            <w:pPr>
              <w:spacing w:before="0" w:after="0" w:line="240" w:lineRule="auto"/>
              <w:jc w:val="center"/>
              <w:rPr>
                <w:ins w:id="83384" w:author="pete jones" w:date="2022-01-11T16:47:00Z"/>
                <w:rFonts w:ascii="Calibri" w:hAnsi="Calibri" w:cs="Calibri"/>
                <w:color w:val="000000"/>
                <w:sz w:val="22"/>
                <w:szCs w:val="22"/>
              </w:rPr>
            </w:pPr>
            <w:ins w:id="8338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2F69BC" w14:textId="77777777" w:rsidR="00910219" w:rsidRPr="00910219" w:rsidRDefault="00910219" w:rsidP="00910219">
            <w:pPr>
              <w:spacing w:before="0" w:after="0" w:line="240" w:lineRule="auto"/>
              <w:jc w:val="center"/>
              <w:rPr>
                <w:ins w:id="83386" w:author="pete jones" w:date="2022-01-11T16:47:00Z"/>
                <w:rFonts w:ascii="Calibri" w:hAnsi="Calibri" w:cs="Calibri"/>
                <w:color w:val="000000"/>
                <w:sz w:val="22"/>
                <w:szCs w:val="22"/>
              </w:rPr>
            </w:pPr>
            <w:ins w:id="8338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F836E5" w14:textId="77777777" w:rsidR="00910219" w:rsidRPr="00910219" w:rsidRDefault="00910219" w:rsidP="00910219">
            <w:pPr>
              <w:spacing w:before="0" w:after="0" w:line="240" w:lineRule="auto"/>
              <w:jc w:val="center"/>
              <w:rPr>
                <w:ins w:id="83388" w:author="pete jones" w:date="2022-01-11T16:47:00Z"/>
                <w:rFonts w:ascii="Calibri" w:hAnsi="Calibri" w:cs="Calibri"/>
                <w:color w:val="000000"/>
                <w:sz w:val="22"/>
                <w:szCs w:val="22"/>
              </w:rPr>
            </w:pPr>
            <w:ins w:id="8338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5EFB15" w14:textId="77777777" w:rsidR="00910219" w:rsidRPr="00910219" w:rsidRDefault="00910219" w:rsidP="00910219">
            <w:pPr>
              <w:spacing w:before="0" w:after="0" w:line="240" w:lineRule="auto"/>
              <w:jc w:val="center"/>
              <w:rPr>
                <w:ins w:id="83390" w:author="pete jones" w:date="2022-01-11T16:47:00Z"/>
                <w:rFonts w:ascii="Calibri" w:hAnsi="Calibri" w:cs="Calibri"/>
                <w:color w:val="000000"/>
                <w:sz w:val="22"/>
                <w:szCs w:val="22"/>
              </w:rPr>
            </w:pPr>
            <w:ins w:id="8339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D33343" w14:textId="77777777" w:rsidR="00910219" w:rsidRPr="00910219" w:rsidRDefault="00910219" w:rsidP="00910219">
            <w:pPr>
              <w:spacing w:before="0" w:after="0" w:line="240" w:lineRule="auto"/>
              <w:jc w:val="center"/>
              <w:rPr>
                <w:ins w:id="83392" w:author="pete jones" w:date="2022-01-11T16:47:00Z"/>
                <w:rFonts w:ascii="Calibri" w:hAnsi="Calibri" w:cs="Calibri"/>
                <w:color w:val="000000"/>
                <w:sz w:val="22"/>
                <w:szCs w:val="22"/>
              </w:rPr>
            </w:pPr>
            <w:ins w:id="83393"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5627AFD" w14:textId="77777777" w:rsidR="00910219" w:rsidRPr="00910219" w:rsidRDefault="00910219" w:rsidP="00910219">
            <w:pPr>
              <w:spacing w:before="0" w:after="0" w:line="240" w:lineRule="auto"/>
              <w:jc w:val="center"/>
              <w:rPr>
                <w:ins w:id="83394" w:author="pete jones" w:date="2022-01-11T16:47:00Z"/>
                <w:rFonts w:ascii="Calibri" w:hAnsi="Calibri" w:cs="Calibri"/>
                <w:color w:val="000000"/>
                <w:sz w:val="22"/>
                <w:szCs w:val="22"/>
              </w:rPr>
            </w:pPr>
            <w:ins w:id="83395" w:author="pete jones" w:date="2022-01-11T16:47:00Z">
              <w:r w:rsidRPr="00910219">
                <w:rPr>
                  <w:rFonts w:ascii="Calibri" w:hAnsi="Calibri" w:cs="Calibri"/>
                  <w:color w:val="000000"/>
                  <w:sz w:val="22"/>
                  <w:szCs w:val="22"/>
                </w:rPr>
                <w:t> </w:t>
              </w:r>
            </w:ins>
          </w:p>
        </w:tc>
      </w:tr>
      <w:tr w:rsidR="00910219" w:rsidRPr="00910219" w14:paraId="23DEE485" w14:textId="77777777" w:rsidTr="00910219">
        <w:trPr>
          <w:trHeight w:val="300"/>
          <w:ins w:id="83396"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A9CB0A9" w14:textId="77777777" w:rsidR="00910219" w:rsidRPr="00910219" w:rsidRDefault="00910219" w:rsidP="00910219">
            <w:pPr>
              <w:spacing w:before="0" w:after="0" w:line="240" w:lineRule="auto"/>
              <w:jc w:val="center"/>
              <w:rPr>
                <w:ins w:id="83397" w:author="pete jones" w:date="2022-01-11T16:47:00Z"/>
                <w:rFonts w:ascii="Calibri" w:hAnsi="Calibri" w:cs="Calibri"/>
                <w:color w:val="000000"/>
                <w:sz w:val="22"/>
                <w:szCs w:val="22"/>
              </w:rPr>
            </w:pPr>
            <w:ins w:id="83398"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48323210" w14:textId="77777777" w:rsidR="00910219" w:rsidRPr="00910219" w:rsidRDefault="00910219" w:rsidP="00910219">
            <w:pPr>
              <w:spacing w:before="0" w:after="0" w:line="240" w:lineRule="auto"/>
              <w:jc w:val="left"/>
              <w:rPr>
                <w:ins w:id="83399" w:author="pete jones" w:date="2022-01-11T16:47:00Z"/>
                <w:rFonts w:ascii="Calibri" w:hAnsi="Calibri" w:cs="Calibri"/>
                <w:color w:val="000000"/>
                <w:sz w:val="22"/>
                <w:szCs w:val="22"/>
              </w:rPr>
            </w:pPr>
            <w:ins w:id="83400" w:author="pete jones" w:date="2022-01-11T16:47:00Z">
              <w:r w:rsidRPr="00910219">
                <w:rPr>
                  <w:rFonts w:ascii="Calibri" w:hAnsi="Calibri" w:cs="Calibri"/>
                  <w:color w:val="000000"/>
                  <w:sz w:val="22"/>
                  <w:szCs w:val="22"/>
                </w:rPr>
                <w:t>Mechanical Systems and Analysis 3</w:t>
              </w:r>
            </w:ins>
          </w:p>
        </w:tc>
        <w:tc>
          <w:tcPr>
            <w:tcW w:w="432" w:type="dxa"/>
            <w:tcBorders>
              <w:top w:val="nil"/>
              <w:left w:val="nil"/>
              <w:bottom w:val="single" w:sz="4" w:space="0" w:color="auto"/>
              <w:right w:val="single" w:sz="4" w:space="0" w:color="auto"/>
            </w:tcBorders>
            <w:shd w:val="clear" w:color="auto" w:fill="auto"/>
            <w:noWrap/>
            <w:vAlign w:val="bottom"/>
            <w:hideMark/>
          </w:tcPr>
          <w:p w14:paraId="48B77484" w14:textId="77777777" w:rsidR="00910219" w:rsidRPr="00910219" w:rsidRDefault="00910219" w:rsidP="00910219">
            <w:pPr>
              <w:spacing w:before="0" w:after="0" w:line="240" w:lineRule="auto"/>
              <w:jc w:val="center"/>
              <w:rPr>
                <w:ins w:id="83401" w:author="pete jones" w:date="2022-01-11T16:47:00Z"/>
                <w:rFonts w:ascii="Calibri" w:hAnsi="Calibri" w:cs="Calibri"/>
                <w:color w:val="000000"/>
                <w:sz w:val="22"/>
                <w:szCs w:val="22"/>
              </w:rPr>
            </w:pPr>
            <w:ins w:id="83402" w:author="pete jones" w:date="2022-01-11T16:47: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0FDCA96" w14:textId="77777777" w:rsidR="00910219" w:rsidRPr="00910219" w:rsidRDefault="00910219" w:rsidP="00910219">
            <w:pPr>
              <w:spacing w:before="0" w:after="0" w:line="240" w:lineRule="auto"/>
              <w:jc w:val="center"/>
              <w:rPr>
                <w:ins w:id="83403" w:author="pete jones" w:date="2022-01-11T16:47:00Z"/>
                <w:rFonts w:ascii="Calibri" w:hAnsi="Calibri" w:cs="Calibri"/>
                <w:color w:val="000000"/>
                <w:sz w:val="22"/>
                <w:szCs w:val="22"/>
              </w:rPr>
            </w:pPr>
            <w:ins w:id="83404"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351C624" w14:textId="77777777" w:rsidR="00910219" w:rsidRPr="00910219" w:rsidRDefault="00910219" w:rsidP="00910219">
            <w:pPr>
              <w:spacing w:before="0" w:after="0" w:line="240" w:lineRule="auto"/>
              <w:jc w:val="center"/>
              <w:rPr>
                <w:ins w:id="83405" w:author="pete jones" w:date="2022-01-11T16:47:00Z"/>
                <w:rFonts w:ascii="Calibri" w:hAnsi="Calibri" w:cs="Calibri"/>
                <w:color w:val="000000"/>
                <w:sz w:val="22"/>
                <w:szCs w:val="22"/>
              </w:rPr>
            </w:pPr>
            <w:ins w:id="8340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2B3143" w14:textId="77777777" w:rsidR="00910219" w:rsidRPr="00910219" w:rsidRDefault="00910219" w:rsidP="00910219">
            <w:pPr>
              <w:spacing w:before="0" w:after="0" w:line="240" w:lineRule="auto"/>
              <w:jc w:val="center"/>
              <w:rPr>
                <w:ins w:id="83407" w:author="pete jones" w:date="2022-01-11T16:47:00Z"/>
                <w:rFonts w:ascii="Calibri" w:hAnsi="Calibri" w:cs="Calibri"/>
                <w:color w:val="000000"/>
                <w:sz w:val="22"/>
                <w:szCs w:val="22"/>
              </w:rPr>
            </w:pPr>
            <w:ins w:id="8340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0DBD8B" w14:textId="77777777" w:rsidR="00910219" w:rsidRPr="00910219" w:rsidRDefault="00910219" w:rsidP="00910219">
            <w:pPr>
              <w:spacing w:before="0" w:after="0" w:line="240" w:lineRule="auto"/>
              <w:jc w:val="center"/>
              <w:rPr>
                <w:ins w:id="83409" w:author="pete jones" w:date="2022-01-11T16:47:00Z"/>
                <w:rFonts w:ascii="Calibri" w:hAnsi="Calibri" w:cs="Calibri"/>
                <w:color w:val="000000"/>
                <w:sz w:val="22"/>
                <w:szCs w:val="22"/>
              </w:rPr>
            </w:pPr>
            <w:ins w:id="8341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2D4E0C" w14:textId="77777777" w:rsidR="00910219" w:rsidRPr="00910219" w:rsidRDefault="00910219" w:rsidP="00910219">
            <w:pPr>
              <w:spacing w:before="0" w:after="0" w:line="240" w:lineRule="auto"/>
              <w:jc w:val="center"/>
              <w:rPr>
                <w:ins w:id="83411" w:author="pete jones" w:date="2022-01-11T16:47:00Z"/>
                <w:rFonts w:ascii="Calibri" w:hAnsi="Calibri" w:cs="Calibri"/>
                <w:color w:val="000000"/>
                <w:sz w:val="22"/>
                <w:szCs w:val="22"/>
              </w:rPr>
            </w:pPr>
            <w:ins w:id="8341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17DFF2" w14:textId="77777777" w:rsidR="00910219" w:rsidRPr="00910219" w:rsidRDefault="00910219" w:rsidP="00910219">
            <w:pPr>
              <w:spacing w:before="0" w:after="0" w:line="240" w:lineRule="auto"/>
              <w:jc w:val="center"/>
              <w:rPr>
                <w:ins w:id="83413" w:author="pete jones" w:date="2022-01-11T16:47:00Z"/>
                <w:rFonts w:ascii="Calibri" w:hAnsi="Calibri" w:cs="Calibri"/>
                <w:color w:val="000000"/>
                <w:sz w:val="22"/>
                <w:szCs w:val="22"/>
              </w:rPr>
            </w:pPr>
            <w:ins w:id="8341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F752F6" w14:textId="77777777" w:rsidR="00910219" w:rsidRPr="00910219" w:rsidRDefault="00910219" w:rsidP="00910219">
            <w:pPr>
              <w:spacing w:before="0" w:after="0" w:line="240" w:lineRule="auto"/>
              <w:jc w:val="center"/>
              <w:rPr>
                <w:ins w:id="83415" w:author="pete jones" w:date="2022-01-11T16:47:00Z"/>
                <w:rFonts w:ascii="Calibri" w:hAnsi="Calibri" w:cs="Calibri"/>
                <w:color w:val="000000"/>
                <w:sz w:val="22"/>
                <w:szCs w:val="22"/>
              </w:rPr>
            </w:pPr>
            <w:ins w:id="8341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364737" w14:textId="77777777" w:rsidR="00910219" w:rsidRPr="00910219" w:rsidRDefault="00910219" w:rsidP="00910219">
            <w:pPr>
              <w:spacing w:before="0" w:after="0" w:line="240" w:lineRule="auto"/>
              <w:jc w:val="center"/>
              <w:rPr>
                <w:ins w:id="83417" w:author="pete jones" w:date="2022-01-11T16:47:00Z"/>
                <w:rFonts w:ascii="Calibri" w:hAnsi="Calibri" w:cs="Calibri"/>
                <w:color w:val="000000"/>
                <w:sz w:val="22"/>
                <w:szCs w:val="22"/>
              </w:rPr>
            </w:pPr>
            <w:ins w:id="8341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56C406" w14:textId="77777777" w:rsidR="00910219" w:rsidRPr="00910219" w:rsidRDefault="00910219" w:rsidP="00910219">
            <w:pPr>
              <w:spacing w:before="0" w:after="0" w:line="240" w:lineRule="auto"/>
              <w:jc w:val="center"/>
              <w:rPr>
                <w:ins w:id="83419" w:author="pete jones" w:date="2022-01-11T16:47:00Z"/>
                <w:rFonts w:ascii="Calibri" w:hAnsi="Calibri" w:cs="Calibri"/>
                <w:color w:val="000000"/>
                <w:sz w:val="22"/>
                <w:szCs w:val="22"/>
              </w:rPr>
            </w:pPr>
            <w:ins w:id="8342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AB049E" w14:textId="77777777" w:rsidR="00910219" w:rsidRPr="00910219" w:rsidRDefault="00910219" w:rsidP="00910219">
            <w:pPr>
              <w:spacing w:before="0" w:after="0" w:line="240" w:lineRule="auto"/>
              <w:jc w:val="center"/>
              <w:rPr>
                <w:ins w:id="83421" w:author="pete jones" w:date="2022-01-11T16:47:00Z"/>
                <w:rFonts w:ascii="Calibri" w:hAnsi="Calibri" w:cs="Calibri"/>
                <w:color w:val="000000"/>
                <w:sz w:val="22"/>
                <w:szCs w:val="22"/>
              </w:rPr>
            </w:pPr>
            <w:ins w:id="83422"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6DCE8E1" w14:textId="77777777" w:rsidR="00910219" w:rsidRPr="00910219" w:rsidRDefault="00910219" w:rsidP="00910219">
            <w:pPr>
              <w:spacing w:before="0" w:after="0" w:line="240" w:lineRule="auto"/>
              <w:jc w:val="center"/>
              <w:rPr>
                <w:ins w:id="83423" w:author="pete jones" w:date="2022-01-11T16:47:00Z"/>
                <w:rFonts w:ascii="Calibri" w:hAnsi="Calibri" w:cs="Calibri"/>
                <w:color w:val="000000"/>
                <w:sz w:val="22"/>
                <w:szCs w:val="22"/>
              </w:rPr>
            </w:pPr>
            <w:ins w:id="83424" w:author="pete jones" w:date="2022-01-11T16:47:00Z">
              <w:r w:rsidRPr="00910219">
                <w:rPr>
                  <w:rFonts w:ascii="Calibri" w:hAnsi="Calibri" w:cs="Calibri"/>
                  <w:color w:val="000000"/>
                  <w:sz w:val="22"/>
                  <w:szCs w:val="22"/>
                </w:rPr>
                <w:t> </w:t>
              </w:r>
            </w:ins>
          </w:p>
        </w:tc>
      </w:tr>
      <w:tr w:rsidR="00910219" w:rsidRPr="00910219" w14:paraId="79FB1329" w14:textId="77777777" w:rsidTr="00910219">
        <w:trPr>
          <w:trHeight w:val="300"/>
          <w:ins w:id="83425"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8F1818F" w14:textId="77777777" w:rsidR="00910219" w:rsidRPr="00910219" w:rsidRDefault="00910219" w:rsidP="00910219">
            <w:pPr>
              <w:spacing w:before="0" w:after="0" w:line="240" w:lineRule="auto"/>
              <w:jc w:val="center"/>
              <w:rPr>
                <w:ins w:id="83426" w:author="pete jones" w:date="2022-01-11T16:47:00Z"/>
                <w:rFonts w:ascii="Calibri" w:hAnsi="Calibri" w:cs="Calibri"/>
                <w:color w:val="000000"/>
                <w:sz w:val="22"/>
                <w:szCs w:val="22"/>
              </w:rPr>
            </w:pPr>
            <w:ins w:id="83427"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4040A1E" w14:textId="77777777" w:rsidR="00910219" w:rsidRPr="00910219" w:rsidRDefault="00910219" w:rsidP="00910219">
            <w:pPr>
              <w:spacing w:before="0" w:after="0" w:line="240" w:lineRule="auto"/>
              <w:jc w:val="left"/>
              <w:rPr>
                <w:ins w:id="83428" w:author="pete jones" w:date="2022-01-11T16:47:00Z"/>
                <w:rFonts w:ascii="Calibri" w:hAnsi="Calibri" w:cs="Calibri"/>
                <w:color w:val="000000"/>
                <w:sz w:val="22"/>
                <w:szCs w:val="22"/>
              </w:rPr>
            </w:pPr>
            <w:ins w:id="83429" w:author="pete jones" w:date="2022-01-11T16:47:00Z">
              <w:r w:rsidRPr="00910219">
                <w:rPr>
                  <w:rFonts w:ascii="Calibri" w:hAnsi="Calibri" w:cs="Calibri"/>
                  <w:color w:val="000000"/>
                  <w:sz w:val="22"/>
                  <w:szCs w:val="22"/>
                </w:rPr>
                <w:t>Research Methods and Management</w:t>
              </w:r>
            </w:ins>
          </w:p>
        </w:tc>
        <w:tc>
          <w:tcPr>
            <w:tcW w:w="432" w:type="dxa"/>
            <w:tcBorders>
              <w:top w:val="nil"/>
              <w:left w:val="nil"/>
              <w:bottom w:val="single" w:sz="4" w:space="0" w:color="auto"/>
              <w:right w:val="single" w:sz="4" w:space="0" w:color="auto"/>
            </w:tcBorders>
            <w:shd w:val="clear" w:color="auto" w:fill="auto"/>
            <w:noWrap/>
            <w:vAlign w:val="bottom"/>
            <w:hideMark/>
          </w:tcPr>
          <w:p w14:paraId="4A04D918" w14:textId="77777777" w:rsidR="00910219" w:rsidRPr="00910219" w:rsidRDefault="00910219" w:rsidP="00910219">
            <w:pPr>
              <w:spacing w:before="0" w:after="0" w:line="240" w:lineRule="auto"/>
              <w:jc w:val="center"/>
              <w:rPr>
                <w:ins w:id="83430" w:author="pete jones" w:date="2022-01-11T16:47:00Z"/>
                <w:rFonts w:ascii="Calibri" w:hAnsi="Calibri" w:cs="Calibri"/>
                <w:color w:val="000000"/>
                <w:sz w:val="22"/>
                <w:szCs w:val="22"/>
              </w:rPr>
            </w:pPr>
            <w:ins w:id="83431"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7095066" w14:textId="77777777" w:rsidR="00910219" w:rsidRPr="00910219" w:rsidRDefault="00910219" w:rsidP="00910219">
            <w:pPr>
              <w:spacing w:before="0" w:after="0" w:line="240" w:lineRule="auto"/>
              <w:jc w:val="center"/>
              <w:rPr>
                <w:ins w:id="83432" w:author="pete jones" w:date="2022-01-11T16:47:00Z"/>
                <w:rFonts w:ascii="Calibri" w:hAnsi="Calibri" w:cs="Calibri"/>
                <w:color w:val="000000"/>
                <w:sz w:val="22"/>
                <w:szCs w:val="22"/>
              </w:rPr>
            </w:pPr>
            <w:ins w:id="83433"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B5E3B5B" w14:textId="77777777" w:rsidR="00910219" w:rsidRPr="00910219" w:rsidRDefault="00910219" w:rsidP="00910219">
            <w:pPr>
              <w:spacing w:before="0" w:after="0" w:line="240" w:lineRule="auto"/>
              <w:jc w:val="center"/>
              <w:rPr>
                <w:ins w:id="83434" w:author="pete jones" w:date="2022-01-11T16:47:00Z"/>
                <w:rFonts w:ascii="Calibri" w:hAnsi="Calibri" w:cs="Calibri"/>
                <w:color w:val="000000"/>
                <w:sz w:val="22"/>
                <w:szCs w:val="22"/>
              </w:rPr>
            </w:pPr>
            <w:ins w:id="8343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181E3F" w14:textId="77777777" w:rsidR="00910219" w:rsidRPr="00910219" w:rsidRDefault="00910219" w:rsidP="00910219">
            <w:pPr>
              <w:spacing w:before="0" w:after="0" w:line="240" w:lineRule="auto"/>
              <w:jc w:val="center"/>
              <w:rPr>
                <w:ins w:id="83436" w:author="pete jones" w:date="2022-01-11T16:47:00Z"/>
                <w:rFonts w:ascii="Calibri" w:hAnsi="Calibri" w:cs="Calibri"/>
                <w:color w:val="000000"/>
                <w:sz w:val="22"/>
                <w:szCs w:val="22"/>
              </w:rPr>
            </w:pPr>
            <w:ins w:id="8343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4D5165" w14:textId="77777777" w:rsidR="00910219" w:rsidRPr="00910219" w:rsidRDefault="00910219" w:rsidP="00910219">
            <w:pPr>
              <w:spacing w:before="0" w:after="0" w:line="240" w:lineRule="auto"/>
              <w:jc w:val="center"/>
              <w:rPr>
                <w:ins w:id="83438" w:author="pete jones" w:date="2022-01-11T16:47:00Z"/>
                <w:rFonts w:ascii="Calibri" w:hAnsi="Calibri" w:cs="Calibri"/>
                <w:color w:val="000000"/>
                <w:sz w:val="22"/>
                <w:szCs w:val="22"/>
              </w:rPr>
            </w:pPr>
            <w:ins w:id="8343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3868DA" w14:textId="77777777" w:rsidR="00910219" w:rsidRPr="00910219" w:rsidRDefault="00910219" w:rsidP="00910219">
            <w:pPr>
              <w:spacing w:before="0" w:after="0" w:line="240" w:lineRule="auto"/>
              <w:jc w:val="center"/>
              <w:rPr>
                <w:ins w:id="83440" w:author="pete jones" w:date="2022-01-11T16:47:00Z"/>
                <w:rFonts w:ascii="Calibri" w:hAnsi="Calibri" w:cs="Calibri"/>
                <w:color w:val="000000"/>
                <w:sz w:val="22"/>
                <w:szCs w:val="22"/>
              </w:rPr>
            </w:pPr>
            <w:ins w:id="8344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1B793E" w14:textId="77777777" w:rsidR="00910219" w:rsidRPr="00910219" w:rsidRDefault="00910219" w:rsidP="00910219">
            <w:pPr>
              <w:spacing w:before="0" w:after="0" w:line="240" w:lineRule="auto"/>
              <w:jc w:val="center"/>
              <w:rPr>
                <w:ins w:id="83442" w:author="pete jones" w:date="2022-01-11T16:47:00Z"/>
                <w:rFonts w:ascii="Calibri" w:hAnsi="Calibri" w:cs="Calibri"/>
                <w:color w:val="000000"/>
                <w:sz w:val="22"/>
                <w:szCs w:val="22"/>
              </w:rPr>
            </w:pPr>
            <w:ins w:id="8344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0717B6" w14:textId="77777777" w:rsidR="00910219" w:rsidRPr="00910219" w:rsidRDefault="00910219" w:rsidP="00910219">
            <w:pPr>
              <w:spacing w:before="0" w:after="0" w:line="240" w:lineRule="auto"/>
              <w:jc w:val="center"/>
              <w:rPr>
                <w:ins w:id="83444" w:author="pete jones" w:date="2022-01-11T16:47:00Z"/>
                <w:rFonts w:ascii="Calibri" w:hAnsi="Calibri" w:cs="Calibri"/>
                <w:color w:val="000000"/>
                <w:sz w:val="22"/>
                <w:szCs w:val="22"/>
              </w:rPr>
            </w:pPr>
            <w:ins w:id="8344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25994E" w14:textId="77777777" w:rsidR="00910219" w:rsidRPr="00910219" w:rsidRDefault="00910219" w:rsidP="00910219">
            <w:pPr>
              <w:spacing w:before="0" w:after="0" w:line="240" w:lineRule="auto"/>
              <w:jc w:val="center"/>
              <w:rPr>
                <w:ins w:id="83446" w:author="pete jones" w:date="2022-01-11T16:47:00Z"/>
                <w:rFonts w:ascii="Calibri" w:hAnsi="Calibri" w:cs="Calibri"/>
                <w:color w:val="000000"/>
                <w:sz w:val="22"/>
                <w:szCs w:val="22"/>
              </w:rPr>
            </w:pPr>
            <w:ins w:id="8344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77064E" w14:textId="77777777" w:rsidR="00910219" w:rsidRPr="00910219" w:rsidRDefault="00910219" w:rsidP="00910219">
            <w:pPr>
              <w:spacing w:before="0" w:after="0" w:line="240" w:lineRule="auto"/>
              <w:jc w:val="center"/>
              <w:rPr>
                <w:ins w:id="83448" w:author="pete jones" w:date="2022-01-11T16:47:00Z"/>
                <w:rFonts w:ascii="Calibri" w:hAnsi="Calibri" w:cs="Calibri"/>
                <w:color w:val="000000"/>
                <w:sz w:val="22"/>
                <w:szCs w:val="22"/>
              </w:rPr>
            </w:pPr>
            <w:ins w:id="8344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397DF5" w14:textId="77777777" w:rsidR="00910219" w:rsidRPr="00910219" w:rsidRDefault="00910219" w:rsidP="00910219">
            <w:pPr>
              <w:spacing w:before="0" w:after="0" w:line="240" w:lineRule="auto"/>
              <w:jc w:val="center"/>
              <w:rPr>
                <w:ins w:id="83450" w:author="pete jones" w:date="2022-01-11T16:47:00Z"/>
                <w:rFonts w:ascii="Calibri" w:hAnsi="Calibri" w:cs="Calibri"/>
                <w:color w:val="000000"/>
                <w:sz w:val="22"/>
                <w:szCs w:val="22"/>
              </w:rPr>
            </w:pPr>
            <w:ins w:id="83451"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7A1EC82" w14:textId="77777777" w:rsidR="00910219" w:rsidRPr="00910219" w:rsidRDefault="00910219" w:rsidP="00910219">
            <w:pPr>
              <w:spacing w:before="0" w:after="0" w:line="240" w:lineRule="auto"/>
              <w:jc w:val="center"/>
              <w:rPr>
                <w:ins w:id="83452" w:author="pete jones" w:date="2022-01-11T16:47:00Z"/>
                <w:rFonts w:ascii="Calibri" w:hAnsi="Calibri" w:cs="Calibri"/>
                <w:color w:val="000000"/>
                <w:sz w:val="22"/>
                <w:szCs w:val="22"/>
              </w:rPr>
            </w:pPr>
            <w:ins w:id="83453" w:author="pete jones" w:date="2022-01-11T16:47:00Z">
              <w:r w:rsidRPr="00910219">
                <w:rPr>
                  <w:rFonts w:ascii="Calibri" w:hAnsi="Calibri" w:cs="Calibri"/>
                  <w:color w:val="000000"/>
                  <w:sz w:val="22"/>
                  <w:szCs w:val="22"/>
                </w:rPr>
                <w:t> </w:t>
              </w:r>
            </w:ins>
          </w:p>
        </w:tc>
      </w:tr>
      <w:tr w:rsidR="00910219" w:rsidRPr="00910219" w14:paraId="7F004F3C" w14:textId="77777777" w:rsidTr="00910219">
        <w:trPr>
          <w:trHeight w:val="300"/>
          <w:ins w:id="83454"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01B073A" w14:textId="77777777" w:rsidR="00910219" w:rsidRPr="00910219" w:rsidRDefault="00910219" w:rsidP="00910219">
            <w:pPr>
              <w:spacing w:before="0" w:after="0" w:line="240" w:lineRule="auto"/>
              <w:jc w:val="center"/>
              <w:rPr>
                <w:ins w:id="83455" w:author="pete jones" w:date="2022-01-11T16:47:00Z"/>
                <w:rFonts w:ascii="Calibri" w:hAnsi="Calibri" w:cs="Calibri"/>
                <w:color w:val="000000"/>
                <w:sz w:val="22"/>
                <w:szCs w:val="22"/>
              </w:rPr>
            </w:pPr>
            <w:ins w:id="83456"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7F11550" w14:textId="77777777" w:rsidR="00910219" w:rsidRPr="00910219" w:rsidRDefault="00910219" w:rsidP="00910219">
            <w:pPr>
              <w:spacing w:before="0" w:after="0" w:line="240" w:lineRule="auto"/>
              <w:jc w:val="left"/>
              <w:rPr>
                <w:ins w:id="83457" w:author="pete jones" w:date="2022-01-11T16:47:00Z"/>
                <w:rFonts w:ascii="Calibri" w:hAnsi="Calibri" w:cs="Calibri"/>
                <w:color w:val="000000"/>
                <w:sz w:val="22"/>
                <w:szCs w:val="22"/>
              </w:rPr>
            </w:pPr>
            <w:ins w:id="83458" w:author="pete jones" w:date="2022-01-11T16:47:00Z">
              <w:r w:rsidRPr="00910219">
                <w:rPr>
                  <w:rFonts w:ascii="Calibri" w:hAnsi="Calibri" w:cs="Calibri"/>
                  <w:color w:val="000000"/>
                  <w:sz w:val="22"/>
                  <w:szCs w:val="22"/>
                </w:rPr>
                <w:t>BEng Final Year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16CB5E5B" w14:textId="77777777" w:rsidR="00910219" w:rsidRPr="00910219" w:rsidRDefault="00910219" w:rsidP="00910219">
            <w:pPr>
              <w:spacing w:before="0" w:after="0" w:line="240" w:lineRule="auto"/>
              <w:jc w:val="center"/>
              <w:rPr>
                <w:ins w:id="83459" w:author="pete jones" w:date="2022-01-11T16:47:00Z"/>
                <w:rFonts w:ascii="Calibri" w:hAnsi="Calibri" w:cs="Calibri"/>
                <w:color w:val="000000"/>
                <w:sz w:val="22"/>
                <w:szCs w:val="22"/>
              </w:rPr>
            </w:pPr>
            <w:ins w:id="83460" w:author="pete jones" w:date="2022-01-11T16:47: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2EF76B1" w14:textId="77777777" w:rsidR="00910219" w:rsidRPr="00910219" w:rsidRDefault="00910219" w:rsidP="00910219">
            <w:pPr>
              <w:spacing w:before="0" w:after="0" w:line="240" w:lineRule="auto"/>
              <w:jc w:val="center"/>
              <w:rPr>
                <w:ins w:id="83461" w:author="pete jones" w:date="2022-01-11T16:47:00Z"/>
                <w:rFonts w:ascii="Calibri" w:hAnsi="Calibri" w:cs="Calibri"/>
                <w:color w:val="000000"/>
                <w:sz w:val="22"/>
                <w:szCs w:val="22"/>
              </w:rPr>
            </w:pPr>
            <w:ins w:id="83462"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7A92F88" w14:textId="77777777" w:rsidR="00910219" w:rsidRPr="00910219" w:rsidRDefault="00910219" w:rsidP="00910219">
            <w:pPr>
              <w:spacing w:before="0" w:after="0" w:line="240" w:lineRule="auto"/>
              <w:jc w:val="center"/>
              <w:rPr>
                <w:ins w:id="83463" w:author="pete jones" w:date="2022-01-11T16:47:00Z"/>
                <w:rFonts w:ascii="Calibri" w:hAnsi="Calibri" w:cs="Calibri"/>
                <w:color w:val="000000"/>
                <w:sz w:val="22"/>
                <w:szCs w:val="22"/>
              </w:rPr>
            </w:pPr>
            <w:ins w:id="8346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9135F9" w14:textId="77777777" w:rsidR="00910219" w:rsidRPr="00910219" w:rsidRDefault="00910219" w:rsidP="00910219">
            <w:pPr>
              <w:spacing w:before="0" w:after="0" w:line="240" w:lineRule="auto"/>
              <w:jc w:val="center"/>
              <w:rPr>
                <w:ins w:id="83465" w:author="pete jones" w:date="2022-01-11T16:47:00Z"/>
                <w:rFonts w:ascii="Calibri" w:hAnsi="Calibri" w:cs="Calibri"/>
                <w:color w:val="000000"/>
                <w:sz w:val="22"/>
                <w:szCs w:val="22"/>
              </w:rPr>
            </w:pPr>
            <w:ins w:id="8346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D04275" w14:textId="77777777" w:rsidR="00910219" w:rsidRPr="00910219" w:rsidRDefault="00910219" w:rsidP="00910219">
            <w:pPr>
              <w:spacing w:before="0" w:after="0" w:line="240" w:lineRule="auto"/>
              <w:jc w:val="center"/>
              <w:rPr>
                <w:ins w:id="83467" w:author="pete jones" w:date="2022-01-11T16:47:00Z"/>
                <w:rFonts w:ascii="Calibri" w:hAnsi="Calibri" w:cs="Calibri"/>
                <w:color w:val="000000"/>
                <w:sz w:val="22"/>
                <w:szCs w:val="22"/>
              </w:rPr>
            </w:pPr>
            <w:ins w:id="83468"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927AC5" w14:textId="77777777" w:rsidR="00910219" w:rsidRPr="00910219" w:rsidRDefault="00910219" w:rsidP="00910219">
            <w:pPr>
              <w:spacing w:before="0" w:after="0" w:line="240" w:lineRule="auto"/>
              <w:jc w:val="center"/>
              <w:rPr>
                <w:ins w:id="83469" w:author="pete jones" w:date="2022-01-11T16:47:00Z"/>
                <w:rFonts w:ascii="Calibri" w:hAnsi="Calibri" w:cs="Calibri"/>
                <w:color w:val="000000"/>
                <w:sz w:val="22"/>
                <w:szCs w:val="22"/>
              </w:rPr>
            </w:pPr>
            <w:ins w:id="8347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7C849A" w14:textId="77777777" w:rsidR="00910219" w:rsidRPr="00910219" w:rsidRDefault="00910219" w:rsidP="00910219">
            <w:pPr>
              <w:spacing w:before="0" w:after="0" w:line="240" w:lineRule="auto"/>
              <w:jc w:val="center"/>
              <w:rPr>
                <w:ins w:id="83471" w:author="pete jones" w:date="2022-01-11T16:47:00Z"/>
                <w:rFonts w:ascii="Calibri" w:hAnsi="Calibri" w:cs="Calibri"/>
                <w:color w:val="000000"/>
                <w:sz w:val="22"/>
                <w:szCs w:val="22"/>
              </w:rPr>
            </w:pPr>
            <w:ins w:id="8347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F7C1C9" w14:textId="77777777" w:rsidR="00910219" w:rsidRPr="00910219" w:rsidRDefault="00910219" w:rsidP="00910219">
            <w:pPr>
              <w:spacing w:before="0" w:after="0" w:line="240" w:lineRule="auto"/>
              <w:jc w:val="center"/>
              <w:rPr>
                <w:ins w:id="83473" w:author="pete jones" w:date="2022-01-11T16:47:00Z"/>
                <w:rFonts w:ascii="Calibri" w:hAnsi="Calibri" w:cs="Calibri"/>
                <w:color w:val="000000"/>
                <w:sz w:val="22"/>
                <w:szCs w:val="22"/>
              </w:rPr>
            </w:pPr>
            <w:ins w:id="8347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D244EB" w14:textId="77777777" w:rsidR="00910219" w:rsidRPr="00910219" w:rsidRDefault="00910219" w:rsidP="00910219">
            <w:pPr>
              <w:spacing w:before="0" w:after="0" w:line="240" w:lineRule="auto"/>
              <w:jc w:val="center"/>
              <w:rPr>
                <w:ins w:id="83475" w:author="pete jones" w:date="2022-01-11T16:47:00Z"/>
                <w:rFonts w:ascii="Calibri" w:hAnsi="Calibri" w:cs="Calibri"/>
                <w:color w:val="000000"/>
                <w:sz w:val="22"/>
                <w:szCs w:val="22"/>
              </w:rPr>
            </w:pPr>
            <w:ins w:id="8347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AA9973" w14:textId="77777777" w:rsidR="00910219" w:rsidRPr="00910219" w:rsidRDefault="00910219" w:rsidP="00910219">
            <w:pPr>
              <w:spacing w:before="0" w:after="0" w:line="240" w:lineRule="auto"/>
              <w:jc w:val="center"/>
              <w:rPr>
                <w:ins w:id="83477" w:author="pete jones" w:date="2022-01-11T16:47:00Z"/>
                <w:rFonts w:ascii="Calibri" w:hAnsi="Calibri" w:cs="Calibri"/>
                <w:color w:val="000000"/>
                <w:sz w:val="22"/>
                <w:szCs w:val="22"/>
              </w:rPr>
            </w:pPr>
            <w:ins w:id="8347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CDC5D0" w14:textId="77777777" w:rsidR="00910219" w:rsidRPr="00910219" w:rsidRDefault="00910219" w:rsidP="00910219">
            <w:pPr>
              <w:spacing w:before="0" w:after="0" w:line="240" w:lineRule="auto"/>
              <w:jc w:val="center"/>
              <w:rPr>
                <w:ins w:id="83479" w:author="pete jones" w:date="2022-01-11T16:47:00Z"/>
                <w:rFonts w:ascii="Calibri" w:hAnsi="Calibri" w:cs="Calibri"/>
                <w:color w:val="000000"/>
                <w:sz w:val="22"/>
                <w:szCs w:val="22"/>
              </w:rPr>
            </w:pPr>
            <w:ins w:id="83480"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62AB221" w14:textId="77777777" w:rsidR="00910219" w:rsidRPr="00910219" w:rsidRDefault="00910219" w:rsidP="00910219">
            <w:pPr>
              <w:spacing w:before="0" w:after="0" w:line="240" w:lineRule="auto"/>
              <w:jc w:val="center"/>
              <w:rPr>
                <w:ins w:id="83481" w:author="pete jones" w:date="2022-01-11T16:47:00Z"/>
                <w:rFonts w:ascii="Calibri" w:hAnsi="Calibri" w:cs="Calibri"/>
                <w:color w:val="000000"/>
                <w:sz w:val="22"/>
                <w:szCs w:val="22"/>
              </w:rPr>
            </w:pPr>
            <w:ins w:id="83482" w:author="pete jones" w:date="2022-01-11T16:47:00Z">
              <w:r w:rsidRPr="00910219">
                <w:rPr>
                  <w:rFonts w:ascii="Calibri" w:hAnsi="Calibri" w:cs="Calibri"/>
                  <w:color w:val="000000"/>
                  <w:sz w:val="22"/>
                  <w:szCs w:val="22"/>
                </w:rPr>
                <w:t> </w:t>
              </w:r>
            </w:ins>
          </w:p>
        </w:tc>
      </w:tr>
      <w:tr w:rsidR="00910219" w:rsidRPr="00910219" w14:paraId="0E5C1354" w14:textId="77777777" w:rsidTr="00910219">
        <w:trPr>
          <w:trHeight w:val="300"/>
          <w:ins w:id="83483"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9ECBA4A" w14:textId="77777777" w:rsidR="00910219" w:rsidRPr="00910219" w:rsidRDefault="00910219" w:rsidP="00910219">
            <w:pPr>
              <w:spacing w:before="0" w:after="0" w:line="240" w:lineRule="auto"/>
              <w:jc w:val="center"/>
              <w:rPr>
                <w:ins w:id="83484" w:author="pete jones" w:date="2022-01-11T16:47:00Z"/>
                <w:rFonts w:ascii="Calibri" w:hAnsi="Calibri" w:cs="Calibri"/>
                <w:color w:val="000000"/>
                <w:sz w:val="22"/>
                <w:szCs w:val="22"/>
              </w:rPr>
            </w:pPr>
            <w:ins w:id="83485"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9B38EB7" w14:textId="77777777" w:rsidR="00910219" w:rsidRPr="00910219" w:rsidRDefault="00910219" w:rsidP="00910219">
            <w:pPr>
              <w:spacing w:before="0" w:after="0" w:line="240" w:lineRule="auto"/>
              <w:jc w:val="left"/>
              <w:rPr>
                <w:ins w:id="83486" w:author="pete jones" w:date="2022-01-11T16:47:00Z"/>
                <w:rFonts w:ascii="Calibri" w:hAnsi="Calibri" w:cs="Calibri"/>
                <w:color w:val="000000"/>
                <w:sz w:val="22"/>
                <w:szCs w:val="22"/>
              </w:rPr>
            </w:pPr>
            <w:ins w:id="83487" w:author="pete jones" w:date="2022-01-11T16:47:00Z">
              <w:r w:rsidRPr="00910219">
                <w:rPr>
                  <w:rFonts w:ascii="Calibri" w:hAnsi="Calibri" w:cs="Calibri"/>
                  <w:color w:val="000000"/>
                  <w:sz w:val="22"/>
                  <w:szCs w:val="22"/>
                </w:rPr>
                <w:t>OPTIONS</w:t>
              </w:r>
            </w:ins>
          </w:p>
        </w:tc>
        <w:tc>
          <w:tcPr>
            <w:tcW w:w="432" w:type="dxa"/>
            <w:tcBorders>
              <w:top w:val="nil"/>
              <w:left w:val="nil"/>
              <w:bottom w:val="single" w:sz="4" w:space="0" w:color="auto"/>
              <w:right w:val="single" w:sz="4" w:space="0" w:color="auto"/>
            </w:tcBorders>
            <w:shd w:val="clear" w:color="auto" w:fill="auto"/>
            <w:noWrap/>
            <w:vAlign w:val="bottom"/>
            <w:hideMark/>
          </w:tcPr>
          <w:p w14:paraId="1876B031" w14:textId="77777777" w:rsidR="00910219" w:rsidRPr="00910219" w:rsidRDefault="00910219" w:rsidP="00910219">
            <w:pPr>
              <w:spacing w:before="0" w:after="0" w:line="240" w:lineRule="auto"/>
              <w:jc w:val="center"/>
              <w:rPr>
                <w:ins w:id="83488" w:author="pete jones" w:date="2022-01-11T16:47:00Z"/>
                <w:rFonts w:ascii="Calibri" w:hAnsi="Calibri" w:cs="Calibri"/>
                <w:color w:val="000000"/>
                <w:sz w:val="22"/>
                <w:szCs w:val="22"/>
              </w:rPr>
            </w:pPr>
            <w:ins w:id="8348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51F3A3" w14:textId="77777777" w:rsidR="00910219" w:rsidRPr="00910219" w:rsidRDefault="00910219" w:rsidP="00910219">
            <w:pPr>
              <w:spacing w:before="0" w:after="0" w:line="240" w:lineRule="auto"/>
              <w:jc w:val="center"/>
              <w:rPr>
                <w:ins w:id="83490" w:author="pete jones" w:date="2022-01-11T16:47:00Z"/>
                <w:rFonts w:ascii="Calibri" w:hAnsi="Calibri" w:cs="Calibri"/>
                <w:color w:val="000000"/>
                <w:sz w:val="22"/>
                <w:szCs w:val="22"/>
              </w:rPr>
            </w:pPr>
            <w:ins w:id="83491"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EFC71A9" w14:textId="77777777" w:rsidR="00910219" w:rsidRPr="00910219" w:rsidRDefault="00910219" w:rsidP="00910219">
            <w:pPr>
              <w:spacing w:before="0" w:after="0" w:line="240" w:lineRule="auto"/>
              <w:jc w:val="center"/>
              <w:rPr>
                <w:ins w:id="83492" w:author="pete jones" w:date="2022-01-11T16:47:00Z"/>
                <w:rFonts w:ascii="Calibri" w:hAnsi="Calibri" w:cs="Calibri"/>
                <w:color w:val="000000"/>
                <w:sz w:val="22"/>
                <w:szCs w:val="22"/>
              </w:rPr>
            </w:pPr>
            <w:ins w:id="8349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A111C7" w14:textId="77777777" w:rsidR="00910219" w:rsidRPr="00910219" w:rsidRDefault="00910219" w:rsidP="00910219">
            <w:pPr>
              <w:spacing w:before="0" w:after="0" w:line="240" w:lineRule="auto"/>
              <w:jc w:val="center"/>
              <w:rPr>
                <w:ins w:id="83494" w:author="pete jones" w:date="2022-01-11T16:47:00Z"/>
                <w:rFonts w:ascii="Calibri" w:hAnsi="Calibri" w:cs="Calibri"/>
                <w:color w:val="000000"/>
                <w:sz w:val="22"/>
                <w:szCs w:val="22"/>
              </w:rPr>
            </w:pPr>
            <w:ins w:id="8349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33A74F" w14:textId="77777777" w:rsidR="00910219" w:rsidRPr="00910219" w:rsidRDefault="00910219" w:rsidP="00910219">
            <w:pPr>
              <w:spacing w:before="0" w:after="0" w:line="240" w:lineRule="auto"/>
              <w:jc w:val="center"/>
              <w:rPr>
                <w:ins w:id="83496" w:author="pete jones" w:date="2022-01-11T16:47:00Z"/>
                <w:rFonts w:ascii="Calibri" w:hAnsi="Calibri" w:cs="Calibri"/>
                <w:color w:val="000000"/>
                <w:sz w:val="22"/>
                <w:szCs w:val="22"/>
              </w:rPr>
            </w:pPr>
            <w:ins w:id="83497"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A63506" w14:textId="77777777" w:rsidR="00910219" w:rsidRPr="00910219" w:rsidRDefault="00910219" w:rsidP="00910219">
            <w:pPr>
              <w:spacing w:before="0" w:after="0" w:line="240" w:lineRule="auto"/>
              <w:jc w:val="center"/>
              <w:rPr>
                <w:ins w:id="83498" w:author="pete jones" w:date="2022-01-11T16:47:00Z"/>
                <w:rFonts w:ascii="Calibri" w:hAnsi="Calibri" w:cs="Calibri"/>
                <w:color w:val="000000"/>
                <w:sz w:val="22"/>
                <w:szCs w:val="22"/>
              </w:rPr>
            </w:pPr>
            <w:ins w:id="8349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4D1147" w14:textId="77777777" w:rsidR="00910219" w:rsidRPr="00910219" w:rsidRDefault="00910219" w:rsidP="00910219">
            <w:pPr>
              <w:spacing w:before="0" w:after="0" w:line="240" w:lineRule="auto"/>
              <w:jc w:val="center"/>
              <w:rPr>
                <w:ins w:id="83500" w:author="pete jones" w:date="2022-01-11T16:47:00Z"/>
                <w:rFonts w:ascii="Calibri" w:hAnsi="Calibri" w:cs="Calibri"/>
                <w:color w:val="000000"/>
                <w:sz w:val="22"/>
                <w:szCs w:val="22"/>
              </w:rPr>
            </w:pPr>
            <w:ins w:id="8350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9CB26D" w14:textId="77777777" w:rsidR="00910219" w:rsidRPr="00910219" w:rsidRDefault="00910219" w:rsidP="00910219">
            <w:pPr>
              <w:spacing w:before="0" w:after="0" w:line="240" w:lineRule="auto"/>
              <w:jc w:val="center"/>
              <w:rPr>
                <w:ins w:id="83502" w:author="pete jones" w:date="2022-01-11T16:47:00Z"/>
                <w:rFonts w:ascii="Calibri" w:hAnsi="Calibri" w:cs="Calibri"/>
                <w:color w:val="000000"/>
                <w:sz w:val="22"/>
                <w:szCs w:val="22"/>
              </w:rPr>
            </w:pPr>
            <w:ins w:id="8350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75CD14" w14:textId="77777777" w:rsidR="00910219" w:rsidRPr="00910219" w:rsidRDefault="00910219" w:rsidP="00910219">
            <w:pPr>
              <w:spacing w:before="0" w:after="0" w:line="240" w:lineRule="auto"/>
              <w:jc w:val="center"/>
              <w:rPr>
                <w:ins w:id="83504" w:author="pete jones" w:date="2022-01-11T16:47:00Z"/>
                <w:rFonts w:ascii="Calibri" w:hAnsi="Calibri" w:cs="Calibri"/>
                <w:color w:val="000000"/>
                <w:sz w:val="22"/>
                <w:szCs w:val="22"/>
              </w:rPr>
            </w:pPr>
            <w:ins w:id="8350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4924B3" w14:textId="77777777" w:rsidR="00910219" w:rsidRPr="00910219" w:rsidRDefault="00910219" w:rsidP="00910219">
            <w:pPr>
              <w:spacing w:before="0" w:after="0" w:line="240" w:lineRule="auto"/>
              <w:jc w:val="center"/>
              <w:rPr>
                <w:ins w:id="83506" w:author="pete jones" w:date="2022-01-11T16:47:00Z"/>
                <w:rFonts w:ascii="Calibri" w:hAnsi="Calibri" w:cs="Calibri"/>
                <w:color w:val="000000"/>
                <w:sz w:val="22"/>
                <w:szCs w:val="22"/>
              </w:rPr>
            </w:pPr>
            <w:ins w:id="8350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11B5D9" w14:textId="77777777" w:rsidR="00910219" w:rsidRPr="00910219" w:rsidRDefault="00910219" w:rsidP="00910219">
            <w:pPr>
              <w:spacing w:before="0" w:after="0" w:line="240" w:lineRule="auto"/>
              <w:jc w:val="center"/>
              <w:rPr>
                <w:ins w:id="83508" w:author="pete jones" w:date="2022-01-11T16:47:00Z"/>
                <w:rFonts w:ascii="Calibri" w:hAnsi="Calibri" w:cs="Calibri"/>
                <w:color w:val="000000"/>
                <w:sz w:val="22"/>
                <w:szCs w:val="22"/>
              </w:rPr>
            </w:pPr>
            <w:ins w:id="83509"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07A4955" w14:textId="77777777" w:rsidR="00910219" w:rsidRPr="00910219" w:rsidRDefault="00910219" w:rsidP="00910219">
            <w:pPr>
              <w:spacing w:before="0" w:after="0" w:line="240" w:lineRule="auto"/>
              <w:jc w:val="center"/>
              <w:rPr>
                <w:ins w:id="83510" w:author="pete jones" w:date="2022-01-11T16:47:00Z"/>
                <w:rFonts w:ascii="Calibri" w:hAnsi="Calibri" w:cs="Calibri"/>
                <w:color w:val="000000"/>
                <w:sz w:val="22"/>
                <w:szCs w:val="22"/>
              </w:rPr>
            </w:pPr>
            <w:ins w:id="83511" w:author="pete jones" w:date="2022-01-11T16:47:00Z">
              <w:r w:rsidRPr="00910219">
                <w:rPr>
                  <w:rFonts w:ascii="Calibri" w:hAnsi="Calibri" w:cs="Calibri"/>
                  <w:color w:val="000000"/>
                  <w:sz w:val="22"/>
                  <w:szCs w:val="22"/>
                </w:rPr>
                <w:t> </w:t>
              </w:r>
            </w:ins>
          </w:p>
        </w:tc>
      </w:tr>
      <w:tr w:rsidR="00910219" w:rsidRPr="00910219" w14:paraId="6F1B40F6" w14:textId="77777777" w:rsidTr="00910219">
        <w:trPr>
          <w:trHeight w:val="300"/>
          <w:ins w:id="83512"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D5E41FF" w14:textId="77777777" w:rsidR="00910219" w:rsidRPr="00910219" w:rsidRDefault="00910219" w:rsidP="00910219">
            <w:pPr>
              <w:spacing w:before="0" w:after="0" w:line="240" w:lineRule="auto"/>
              <w:jc w:val="center"/>
              <w:rPr>
                <w:ins w:id="83513" w:author="pete jones" w:date="2022-01-11T16:47:00Z"/>
                <w:rFonts w:ascii="Calibri" w:hAnsi="Calibri" w:cs="Calibri"/>
                <w:color w:val="000000"/>
                <w:sz w:val="22"/>
                <w:szCs w:val="22"/>
              </w:rPr>
            </w:pPr>
            <w:ins w:id="83514"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416D497" w14:textId="77777777" w:rsidR="00910219" w:rsidRPr="00910219" w:rsidRDefault="00910219" w:rsidP="00910219">
            <w:pPr>
              <w:spacing w:before="0" w:after="0" w:line="240" w:lineRule="auto"/>
              <w:jc w:val="left"/>
              <w:rPr>
                <w:ins w:id="83515" w:author="pete jones" w:date="2022-01-11T16:47:00Z"/>
                <w:rFonts w:ascii="Calibri" w:hAnsi="Calibri" w:cs="Calibri"/>
                <w:color w:val="000000"/>
                <w:sz w:val="22"/>
                <w:szCs w:val="22"/>
              </w:rPr>
            </w:pPr>
            <w:ins w:id="83516" w:author="pete jones" w:date="2022-01-11T16:47:00Z">
              <w:r w:rsidRPr="00910219">
                <w:rPr>
                  <w:rFonts w:ascii="Calibri" w:hAnsi="Calibri" w:cs="Calibri"/>
                  <w:color w:val="000000"/>
                  <w:sz w:val="22"/>
                  <w:szCs w:val="22"/>
                </w:rPr>
                <w:t>Functional Bio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1AE66F90" w14:textId="77777777" w:rsidR="00910219" w:rsidRPr="00910219" w:rsidRDefault="00910219" w:rsidP="00910219">
            <w:pPr>
              <w:spacing w:before="0" w:after="0" w:line="240" w:lineRule="auto"/>
              <w:jc w:val="center"/>
              <w:rPr>
                <w:ins w:id="83517" w:author="pete jones" w:date="2022-01-11T16:47:00Z"/>
                <w:rFonts w:ascii="Calibri" w:hAnsi="Calibri" w:cs="Calibri"/>
                <w:color w:val="000000"/>
                <w:sz w:val="22"/>
                <w:szCs w:val="22"/>
              </w:rPr>
            </w:pPr>
            <w:ins w:id="83518"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5529E76" w14:textId="77777777" w:rsidR="00910219" w:rsidRPr="00910219" w:rsidRDefault="00910219" w:rsidP="00910219">
            <w:pPr>
              <w:spacing w:before="0" w:after="0" w:line="240" w:lineRule="auto"/>
              <w:jc w:val="center"/>
              <w:rPr>
                <w:ins w:id="83519" w:author="pete jones" w:date="2022-01-11T16:47:00Z"/>
                <w:rFonts w:ascii="Calibri" w:hAnsi="Calibri" w:cs="Calibri"/>
                <w:color w:val="000000"/>
                <w:sz w:val="22"/>
                <w:szCs w:val="22"/>
              </w:rPr>
            </w:pPr>
            <w:ins w:id="83520"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D95E2B8" w14:textId="77777777" w:rsidR="00910219" w:rsidRPr="00910219" w:rsidRDefault="00910219" w:rsidP="00910219">
            <w:pPr>
              <w:spacing w:before="0" w:after="0" w:line="240" w:lineRule="auto"/>
              <w:jc w:val="center"/>
              <w:rPr>
                <w:ins w:id="83521" w:author="pete jones" w:date="2022-01-11T16:47:00Z"/>
                <w:rFonts w:ascii="Calibri" w:hAnsi="Calibri" w:cs="Calibri"/>
                <w:color w:val="000000"/>
                <w:sz w:val="22"/>
                <w:szCs w:val="22"/>
              </w:rPr>
            </w:pPr>
            <w:ins w:id="8352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277C1F" w14:textId="77777777" w:rsidR="00910219" w:rsidRPr="00910219" w:rsidRDefault="00910219" w:rsidP="00910219">
            <w:pPr>
              <w:spacing w:before="0" w:after="0" w:line="240" w:lineRule="auto"/>
              <w:jc w:val="center"/>
              <w:rPr>
                <w:ins w:id="83523" w:author="pete jones" w:date="2022-01-11T16:47:00Z"/>
                <w:rFonts w:ascii="Calibri" w:hAnsi="Calibri" w:cs="Calibri"/>
                <w:color w:val="000000"/>
                <w:sz w:val="22"/>
                <w:szCs w:val="22"/>
              </w:rPr>
            </w:pPr>
            <w:ins w:id="8352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D16B7A" w14:textId="77777777" w:rsidR="00910219" w:rsidRPr="00910219" w:rsidRDefault="00910219" w:rsidP="00910219">
            <w:pPr>
              <w:spacing w:before="0" w:after="0" w:line="240" w:lineRule="auto"/>
              <w:jc w:val="center"/>
              <w:rPr>
                <w:ins w:id="83525" w:author="pete jones" w:date="2022-01-11T16:47:00Z"/>
                <w:rFonts w:ascii="Calibri" w:hAnsi="Calibri" w:cs="Calibri"/>
                <w:color w:val="000000"/>
                <w:sz w:val="22"/>
                <w:szCs w:val="22"/>
              </w:rPr>
            </w:pPr>
            <w:ins w:id="83526"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152CB2" w14:textId="77777777" w:rsidR="00910219" w:rsidRPr="00910219" w:rsidRDefault="00910219" w:rsidP="00910219">
            <w:pPr>
              <w:spacing w:before="0" w:after="0" w:line="240" w:lineRule="auto"/>
              <w:jc w:val="center"/>
              <w:rPr>
                <w:ins w:id="83527" w:author="pete jones" w:date="2022-01-11T16:47:00Z"/>
                <w:rFonts w:ascii="Calibri" w:hAnsi="Calibri" w:cs="Calibri"/>
                <w:color w:val="000000"/>
                <w:sz w:val="22"/>
                <w:szCs w:val="22"/>
              </w:rPr>
            </w:pPr>
            <w:ins w:id="8352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60686E" w14:textId="77777777" w:rsidR="00910219" w:rsidRPr="00910219" w:rsidRDefault="00910219" w:rsidP="00910219">
            <w:pPr>
              <w:spacing w:before="0" w:after="0" w:line="240" w:lineRule="auto"/>
              <w:jc w:val="center"/>
              <w:rPr>
                <w:ins w:id="83529" w:author="pete jones" w:date="2022-01-11T16:47:00Z"/>
                <w:rFonts w:ascii="Calibri" w:hAnsi="Calibri" w:cs="Calibri"/>
                <w:color w:val="000000"/>
                <w:sz w:val="22"/>
                <w:szCs w:val="22"/>
              </w:rPr>
            </w:pPr>
            <w:ins w:id="8353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930D8A" w14:textId="77777777" w:rsidR="00910219" w:rsidRPr="00910219" w:rsidRDefault="00910219" w:rsidP="00910219">
            <w:pPr>
              <w:spacing w:before="0" w:after="0" w:line="240" w:lineRule="auto"/>
              <w:jc w:val="center"/>
              <w:rPr>
                <w:ins w:id="83531" w:author="pete jones" w:date="2022-01-11T16:47:00Z"/>
                <w:rFonts w:ascii="Calibri" w:hAnsi="Calibri" w:cs="Calibri"/>
                <w:color w:val="000000"/>
                <w:sz w:val="22"/>
                <w:szCs w:val="22"/>
              </w:rPr>
            </w:pPr>
            <w:ins w:id="8353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7B4F36" w14:textId="77777777" w:rsidR="00910219" w:rsidRPr="00910219" w:rsidRDefault="00910219" w:rsidP="00910219">
            <w:pPr>
              <w:spacing w:before="0" w:after="0" w:line="240" w:lineRule="auto"/>
              <w:jc w:val="center"/>
              <w:rPr>
                <w:ins w:id="83533" w:author="pete jones" w:date="2022-01-11T16:47:00Z"/>
                <w:rFonts w:ascii="Calibri" w:hAnsi="Calibri" w:cs="Calibri"/>
                <w:color w:val="000000"/>
                <w:sz w:val="22"/>
                <w:szCs w:val="22"/>
              </w:rPr>
            </w:pPr>
            <w:ins w:id="8353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9A898E" w14:textId="77777777" w:rsidR="00910219" w:rsidRPr="00910219" w:rsidRDefault="00910219" w:rsidP="00910219">
            <w:pPr>
              <w:spacing w:before="0" w:after="0" w:line="240" w:lineRule="auto"/>
              <w:jc w:val="center"/>
              <w:rPr>
                <w:ins w:id="83535" w:author="pete jones" w:date="2022-01-11T16:47:00Z"/>
                <w:rFonts w:ascii="Calibri" w:hAnsi="Calibri" w:cs="Calibri"/>
                <w:color w:val="000000"/>
                <w:sz w:val="22"/>
                <w:szCs w:val="22"/>
              </w:rPr>
            </w:pPr>
            <w:ins w:id="8353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9BFC9B" w14:textId="77777777" w:rsidR="00910219" w:rsidRPr="00910219" w:rsidRDefault="00910219" w:rsidP="00910219">
            <w:pPr>
              <w:spacing w:before="0" w:after="0" w:line="240" w:lineRule="auto"/>
              <w:jc w:val="center"/>
              <w:rPr>
                <w:ins w:id="83537" w:author="pete jones" w:date="2022-01-11T16:47:00Z"/>
                <w:rFonts w:ascii="Calibri" w:hAnsi="Calibri" w:cs="Calibri"/>
                <w:color w:val="000000"/>
                <w:sz w:val="22"/>
                <w:szCs w:val="22"/>
              </w:rPr>
            </w:pPr>
            <w:ins w:id="83538"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3368F10" w14:textId="77777777" w:rsidR="00910219" w:rsidRPr="00910219" w:rsidRDefault="00910219" w:rsidP="00910219">
            <w:pPr>
              <w:spacing w:before="0" w:after="0" w:line="240" w:lineRule="auto"/>
              <w:jc w:val="center"/>
              <w:rPr>
                <w:ins w:id="83539" w:author="pete jones" w:date="2022-01-11T16:47:00Z"/>
                <w:rFonts w:ascii="Calibri" w:hAnsi="Calibri" w:cs="Calibri"/>
                <w:color w:val="000000"/>
                <w:sz w:val="22"/>
                <w:szCs w:val="22"/>
              </w:rPr>
            </w:pPr>
            <w:ins w:id="83540" w:author="pete jones" w:date="2022-01-11T16:47:00Z">
              <w:r w:rsidRPr="00910219">
                <w:rPr>
                  <w:rFonts w:ascii="Calibri" w:hAnsi="Calibri" w:cs="Calibri"/>
                  <w:color w:val="000000"/>
                  <w:sz w:val="22"/>
                  <w:szCs w:val="22"/>
                </w:rPr>
                <w:t> </w:t>
              </w:r>
            </w:ins>
          </w:p>
        </w:tc>
      </w:tr>
      <w:tr w:rsidR="00910219" w:rsidRPr="00910219" w14:paraId="1AA6965B" w14:textId="77777777" w:rsidTr="00910219">
        <w:trPr>
          <w:trHeight w:val="300"/>
          <w:ins w:id="83541"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39809A5" w14:textId="77777777" w:rsidR="00910219" w:rsidRPr="00910219" w:rsidRDefault="00910219" w:rsidP="00910219">
            <w:pPr>
              <w:spacing w:before="0" w:after="0" w:line="240" w:lineRule="auto"/>
              <w:jc w:val="center"/>
              <w:rPr>
                <w:ins w:id="83542" w:author="pete jones" w:date="2022-01-11T16:47:00Z"/>
                <w:rFonts w:ascii="Calibri" w:hAnsi="Calibri" w:cs="Calibri"/>
                <w:color w:val="000000"/>
                <w:sz w:val="22"/>
                <w:szCs w:val="22"/>
              </w:rPr>
            </w:pPr>
            <w:ins w:id="83543"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AB69E2F" w14:textId="77777777" w:rsidR="00910219" w:rsidRPr="00910219" w:rsidRDefault="00910219" w:rsidP="00910219">
            <w:pPr>
              <w:spacing w:before="0" w:after="0" w:line="240" w:lineRule="auto"/>
              <w:jc w:val="left"/>
              <w:rPr>
                <w:ins w:id="83544" w:author="pete jones" w:date="2022-01-11T16:47:00Z"/>
                <w:rFonts w:ascii="Calibri" w:hAnsi="Calibri" w:cs="Calibri"/>
                <w:color w:val="000000"/>
                <w:sz w:val="22"/>
                <w:szCs w:val="22"/>
              </w:rPr>
            </w:pPr>
            <w:ins w:id="83545" w:author="pete jones" w:date="2022-01-11T16:47:00Z">
              <w:r w:rsidRPr="00910219">
                <w:rPr>
                  <w:rFonts w:ascii="Calibri" w:hAnsi="Calibri" w:cs="Calibri"/>
                  <w:color w:val="000000"/>
                  <w:sz w:val="22"/>
                  <w:szCs w:val="22"/>
                </w:rPr>
                <w:t>Nanotechnology</w:t>
              </w:r>
            </w:ins>
          </w:p>
        </w:tc>
        <w:tc>
          <w:tcPr>
            <w:tcW w:w="432" w:type="dxa"/>
            <w:tcBorders>
              <w:top w:val="nil"/>
              <w:left w:val="nil"/>
              <w:bottom w:val="single" w:sz="4" w:space="0" w:color="auto"/>
              <w:right w:val="single" w:sz="4" w:space="0" w:color="auto"/>
            </w:tcBorders>
            <w:shd w:val="clear" w:color="auto" w:fill="auto"/>
            <w:noWrap/>
            <w:vAlign w:val="bottom"/>
            <w:hideMark/>
          </w:tcPr>
          <w:p w14:paraId="4ADF6776" w14:textId="77777777" w:rsidR="00910219" w:rsidRPr="00910219" w:rsidRDefault="00910219" w:rsidP="00910219">
            <w:pPr>
              <w:spacing w:before="0" w:after="0" w:line="240" w:lineRule="auto"/>
              <w:jc w:val="center"/>
              <w:rPr>
                <w:ins w:id="83546" w:author="pete jones" w:date="2022-01-11T16:47:00Z"/>
                <w:rFonts w:ascii="Calibri" w:hAnsi="Calibri" w:cs="Calibri"/>
                <w:color w:val="000000"/>
                <w:sz w:val="22"/>
                <w:szCs w:val="22"/>
              </w:rPr>
            </w:pPr>
            <w:ins w:id="83547"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790F367" w14:textId="77777777" w:rsidR="00910219" w:rsidRPr="00910219" w:rsidRDefault="00910219" w:rsidP="00910219">
            <w:pPr>
              <w:spacing w:before="0" w:after="0" w:line="240" w:lineRule="auto"/>
              <w:jc w:val="center"/>
              <w:rPr>
                <w:ins w:id="83548" w:author="pete jones" w:date="2022-01-11T16:47:00Z"/>
                <w:rFonts w:ascii="Calibri" w:hAnsi="Calibri" w:cs="Calibri"/>
                <w:color w:val="000000"/>
                <w:sz w:val="22"/>
                <w:szCs w:val="22"/>
              </w:rPr>
            </w:pPr>
            <w:ins w:id="83549"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ED6B8F2" w14:textId="77777777" w:rsidR="00910219" w:rsidRPr="00910219" w:rsidRDefault="00910219" w:rsidP="00910219">
            <w:pPr>
              <w:spacing w:before="0" w:after="0" w:line="240" w:lineRule="auto"/>
              <w:jc w:val="center"/>
              <w:rPr>
                <w:ins w:id="83550" w:author="pete jones" w:date="2022-01-11T16:47:00Z"/>
                <w:rFonts w:ascii="Calibri" w:hAnsi="Calibri" w:cs="Calibri"/>
                <w:color w:val="000000"/>
                <w:sz w:val="22"/>
                <w:szCs w:val="22"/>
              </w:rPr>
            </w:pPr>
            <w:ins w:id="8355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81DF93" w14:textId="77777777" w:rsidR="00910219" w:rsidRPr="00910219" w:rsidRDefault="00910219" w:rsidP="00910219">
            <w:pPr>
              <w:spacing w:before="0" w:after="0" w:line="240" w:lineRule="auto"/>
              <w:jc w:val="center"/>
              <w:rPr>
                <w:ins w:id="83552" w:author="pete jones" w:date="2022-01-11T16:47:00Z"/>
                <w:rFonts w:ascii="Calibri" w:hAnsi="Calibri" w:cs="Calibri"/>
                <w:color w:val="000000"/>
                <w:sz w:val="22"/>
                <w:szCs w:val="22"/>
              </w:rPr>
            </w:pPr>
            <w:ins w:id="8355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76AE511" w14:textId="77777777" w:rsidR="00910219" w:rsidRPr="00910219" w:rsidRDefault="00910219" w:rsidP="00910219">
            <w:pPr>
              <w:spacing w:before="0" w:after="0" w:line="240" w:lineRule="auto"/>
              <w:jc w:val="center"/>
              <w:rPr>
                <w:ins w:id="83554" w:author="pete jones" w:date="2022-01-11T16:47:00Z"/>
                <w:rFonts w:ascii="Calibri" w:hAnsi="Calibri" w:cs="Calibri"/>
                <w:color w:val="000000"/>
                <w:sz w:val="22"/>
                <w:szCs w:val="22"/>
              </w:rPr>
            </w:pPr>
            <w:ins w:id="83555"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E28EC6" w14:textId="77777777" w:rsidR="00910219" w:rsidRPr="00910219" w:rsidRDefault="00910219" w:rsidP="00910219">
            <w:pPr>
              <w:spacing w:before="0" w:after="0" w:line="240" w:lineRule="auto"/>
              <w:jc w:val="center"/>
              <w:rPr>
                <w:ins w:id="83556" w:author="pete jones" w:date="2022-01-11T16:47:00Z"/>
                <w:rFonts w:ascii="Calibri" w:hAnsi="Calibri" w:cs="Calibri"/>
                <w:color w:val="000000"/>
                <w:sz w:val="22"/>
                <w:szCs w:val="22"/>
              </w:rPr>
            </w:pPr>
            <w:ins w:id="8355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8C145B" w14:textId="77777777" w:rsidR="00910219" w:rsidRPr="00910219" w:rsidRDefault="00910219" w:rsidP="00910219">
            <w:pPr>
              <w:spacing w:before="0" w:after="0" w:line="240" w:lineRule="auto"/>
              <w:jc w:val="center"/>
              <w:rPr>
                <w:ins w:id="83558" w:author="pete jones" w:date="2022-01-11T16:47:00Z"/>
                <w:rFonts w:ascii="Calibri" w:hAnsi="Calibri" w:cs="Calibri"/>
                <w:color w:val="000000"/>
                <w:sz w:val="22"/>
                <w:szCs w:val="22"/>
              </w:rPr>
            </w:pPr>
            <w:ins w:id="8355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F5930B" w14:textId="77777777" w:rsidR="00910219" w:rsidRPr="00910219" w:rsidRDefault="00910219" w:rsidP="00910219">
            <w:pPr>
              <w:spacing w:before="0" w:after="0" w:line="240" w:lineRule="auto"/>
              <w:jc w:val="center"/>
              <w:rPr>
                <w:ins w:id="83560" w:author="pete jones" w:date="2022-01-11T16:47:00Z"/>
                <w:rFonts w:ascii="Calibri" w:hAnsi="Calibri" w:cs="Calibri"/>
                <w:color w:val="000000"/>
                <w:sz w:val="22"/>
                <w:szCs w:val="22"/>
              </w:rPr>
            </w:pPr>
            <w:ins w:id="8356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16D861" w14:textId="77777777" w:rsidR="00910219" w:rsidRPr="00910219" w:rsidRDefault="00910219" w:rsidP="00910219">
            <w:pPr>
              <w:spacing w:before="0" w:after="0" w:line="240" w:lineRule="auto"/>
              <w:jc w:val="center"/>
              <w:rPr>
                <w:ins w:id="83562" w:author="pete jones" w:date="2022-01-11T16:47:00Z"/>
                <w:rFonts w:ascii="Calibri" w:hAnsi="Calibri" w:cs="Calibri"/>
                <w:color w:val="000000"/>
                <w:sz w:val="22"/>
                <w:szCs w:val="22"/>
              </w:rPr>
            </w:pPr>
            <w:ins w:id="8356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77B5E1" w14:textId="77777777" w:rsidR="00910219" w:rsidRPr="00910219" w:rsidRDefault="00910219" w:rsidP="00910219">
            <w:pPr>
              <w:spacing w:before="0" w:after="0" w:line="240" w:lineRule="auto"/>
              <w:jc w:val="center"/>
              <w:rPr>
                <w:ins w:id="83564" w:author="pete jones" w:date="2022-01-11T16:47:00Z"/>
                <w:rFonts w:ascii="Calibri" w:hAnsi="Calibri" w:cs="Calibri"/>
                <w:color w:val="000000"/>
                <w:sz w:val="22"/>
                <w:szCs w:val="22"/>
              </w:rPr>
            </w:pPr>
            <w:ins w:id="8356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893026" w14:textId="77777777" w:rsidR="00910219" w:rsidRPr="00910219" w:rsidRDefault="00910219" w:rsidP="00910219">
            <w:pPr>
              <w:spacing w:before="0" w:after="0" w:line="240" w:lineRule="auto"/>
              <w:jc w:val="center"/>
              <w:rPr>
                <w:ins w:id="83566" w:author="pete jones" w:date="2022-01-11T16:47:00Z"/>
                <w:rFonts w:ascii="Calibri" w:hAnsi="Calibri" w:cs="Calibri"/>
                <w:color w:val="000000"/>
                <w:sz w:val="22"/>
                <w:szCs w:val="22"/>
              </w:rPr>
            </w:pPr>
            <w:ins w:id="83567"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808F4DD" w14:textId="77777777" w:rsidR="00910219" w:rsidRPr="00910219" w:rsidRDefault="00910219" w:rsidP="00910219">
            <w:pPr>
              <w:spacing w:before="0" w:after="0" w:line="240" w:lineRule="auto"/>
              <w:jc w:val="center"/>
              <w:rPr>
                <w:ins w:id="83568" w:author="pete jones" w:date="2022-01-11T16:47:00Z"/>
                <w:rFonts w:ascii="Calibri" w:hAnsi="Calibri" w:cs="Calibri"/>
                <w:color w:val="000000"/>
                <w:sz w:val="22"/>
                <w:szCs w:val="22"/>
              </w:rPr>
            </w:pPr>
            <w:ins w:id="83569" w:author="pete jones" w:date="2022-01-11T16:47:00Z">
              <w:r w:rsidRPr="00910219">
                <w:rPr>
                  <w:rFonts w:ascii="Calibri" w:hAnsi="Calibri" w:cs="Calibri"/>
                  <w:color w:val="000000"/>
                  <w:sz w:val="22"/>
                  <w:szCs w:val="22"/>
                </w:rPr>
                <w:t> </w:t>
              </w:r>
            </w:ins>
          </w:p>
        </w:tc>
      </w:tr>
      <w:tr w:rsidR="00910219" w:rsidRPr="00910219" w14:paraId="353D9941" w14:textId="77777777" w:rsidTr="00910219">
        <w:trPr>
          <w:trHeight w:val="300"/>
          <w:ins w:id="83570"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3E2F342" w14:textId="77777777" w:rsidR="00910219" w:rsidRPr="00910219" w:rsidRDefault="00910219" w:rsidP="00910219">
            <w:pPr>
              <w:spacing w:before="0" w:after="0" w:line="240" w:lineRule="auto"/>
              <w:jc w:val="center"/>
              <w:rPr>
                <w:ins w:id="83571" w:author="pete jones" w:date="2022-01-11T16:47:00Z"/>
                <w:rFonts w:ascii="Calibri" w:hAnsi="Calibri" w:cs="Calibri"/>
                <w:color w:val="000000"/>
                <w:sz w:val="22"/>
                <w:szCs w:val="22"/>
              </w:rPr>
            </w:pPr>
            <w:ins w:id="83572"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349AE86B" w14:textId="77777777" w:rsidR="00910219" w:rsidRPr="00910219" w:rsidRDefault="00910219" w:rsidP="00910219">
            <w:pPr>
              <w:spacing w:before="0" w:after="0" w:line="240" w:lineRule="auto"/>
              <w:jc w:val="left"/>
              <w:rPr>
                <w:ins w:id="83573" w:author="pete jones" w:date="2022-01-11T16:47:00Z"/>
                <w:rFonts w:ascii="Calibri" w:hAnsi="Calibri" w:cs="Calibri"/>
                <w:color w:val="000000"/>
                <w:sz w:val="22"/>
                <w:szCs w:val="22"/>
              </w:rPr>
            </w:pPr>
            <w:ins w:id="83574" w:author="pete jones" w:date="2022-01-11T16:47:00Z">
              <w:r w:rsidRPr="00910219">
                <w:rPr>
                  <w:rFonts w:ascii="Calibri" w:hAnsi="Calibri" w:cs="Calibri"/>
                  <w:color w:val="000000"/>
                  <w:sz w:val="22"/>
                  <w:szCs w:val="22"/>
                </w:rPr>
                <w:t>Environment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35D3289D" w14:textId="77777777" w:rsidR="00910219" w:rsidRPr="00910219" w:rsidRDefault="00910219" w:rsidP="00910219">
            <w:pPr>
              <w:spacing w:before="0" w:after="0" w:line="240" w:lineRule="auto"/>
              <w:jc w:val="center"/>
              <w:rPr>
                <w:ins w:id="83575" w:author="pete jones" w:date="2022-01-11T16:47:00Z"/>
                <w:rFonts w:ascii="Calibri" w:hAnsi="Calibri" w:cs="Calibri"/>
                <w:color w:val="000000"/>
                <w:sz w:val="22"/>
                <w:szCs w:val="22"/>
              </w:rPr>
            </w:pPr>
            <w:ins w:id="83576"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0C9DD6A" w14:textId="77777777" w:rsidR="00910219" w:rsidRPr="00910219" w:rsidRDefault="00910219" w:rsidP="00910219">
            <w:pPr>
              <w:spacing w:before="0" w:after="0" w:line="240" w:lineRule="auto"/>
              <w:jc w:val="center"/>
              <w:rPr>
                <w:ins w:id="83577" w:author="pete jones" w:date="2022-01-11T16:47:00Z"/>
                <w:rFonts w:ascii="Calibri" w:hAnsi="Calibri" w:cs="Calibri"/>
                <w:color w:val="000000"/>
                <w:sz w:val="22"/>
                <w:szCs w:val="22"/>
              </w:rPr>
            </w:pPr>
            <w:ins w:id="83578"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B3FDED5" w14:textId="77777777" w:rsidR="00910219" w:rsidRPr="00910219" w:rsidRDefault="00910219" w:rsidP="00910219">
            <w:pPr>
              <w:spacing w:before="0" w:after="0" w:line="240" w:lineRule="auto"/>
              <w:jc w:val="center"/>
              <w:rPr>
                <w:ins w:id="83579" w:author="pete jones" w:date="2022-01-11T16:47:00Z"/>
                <w:rFonts w:ascii="Calibri" w:hAnsi="Calibri" w:cs="Calibri"/>
                <w:color w:val="000000"/>
                <w:sz w:val="22"/>
                <w:szCs w:val="22"/>
              </w:rPr>
            </w:pPr>
            <w:ins w:id="83580"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547B7B" w14:textId="77777777" w:rsidR="00910219" w:rsidRPr="00910219" w:rsidRDefault="00910219" w:rsidP="00910219">
            <w:pPr>
              <w:spacing w:before="0" w:after="0" w:line="240" w:lineRule="auto"/>
              <w:jc w:val="center"/>
              <w:rPr>
                <w:ins w:id="83581" w:author="pete jones" w:date="2022-01-11T16:47:00Z"/>
                <w:rFonts w:ascii="Calibri" w:hAnsi="Calibri" w:cs="Calibri"/>
                <w:color w:val="000000"/>
                <w:sz w:val="22"/>
                <w:szCs w:val="22"/>
              </w:rPr>
            </w:pPr>
            <w:ins w:id="83582"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011E46B" w14:textId="77777777" w:rsidR="00910219" w:rsidRPr="00910219" w:rsidRDefault="00910219" w:rsidP="00910219">
            <w:pPr>
              <w:spacing w:before="0" w:after="0" w:line="240" w:lineRule="auto"/>
              <w:jc w:val="center"/>
              <w:rPr>
                <w:ins w:id="83583" w:author="pete jones" w:date="2022-01-11T16:47:00Z"/>
                <w:rFonts w:ascii="Calibri" w:hAnsi="Calibri" w:cs="Calibri"/>
                <w:color w:val="000000"/>
                <w:sz w:val="22"/>
                <w:szCs w:val="22"/>
              </w:rPr>
            </w:pPr>
            <w:ins w:id="83584"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74A255" w14:textId="77777777" w:rsidR="00910219" w:rsidRPr="00910219" w:rsidRDefault="00910219" w:rsidP="00910219">
            <w:pPr>
              <w:spacing w:before="0" w:after="0" w:line="240" w:lineRule="auto"/>
              <w:jc w:val="center"/>
              <w:rPr>
                <w:ins w:id="83585" w:author="pete jones" w:date="2022-01-11T16:47:00Z"/>
                <w:rFonts w:ascii="Calibri" w:hAnsi="Calibri" w:cs="Calibri"/>
                <w:color w:val="000000"/>
                <w:sz w:val="22"/>
                <w:szCs w:val="22"/>
              </w:rPr>
            </w:pPr>
            <w:ins w:id="83586"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8458F8" w14:textId="77777777" w:rsidR="00910219" w:rsidRPr="00910219" w:rsidRDefault="00910219" w:rsidP="00910219">
            <w:pPr>
              <w:spacing w:before="0" w:after="0" w:line="240" w:lineRule="auto"/>
              <w:jc w:val="center"/>
              <w:rPr>
                <w:ins w:id="83587" w:author="pete jones" w:date="2022-01-11T16:47:00Z"/>
                <w:rFonts w:ascii="Calibri" w:hAnsi="Calibri" w:cs="Calibri"/>
                <w:color w:val="000000"/>
                <w:sz w:val="22"/>
                <w:szCs w:val="22"/>
              </w:rPr>
            </w:pPr>
            <w:ins w:id="83588"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55DD83" w14:textId="77777777" w:rsidR="00910219" w:rsidRPr="00910219" w:rsidRDefault="00910219" w:rsidP="00910219">
            <w:pPr>
              <w:spacing w:before="0" w:after="0" w:line="240" w:lineRule="auto"/>
              <w:jc w:val="center"/>
              <w:rPr>
                <w:ins w:id="83589" w:author="pete jones" w:date="2022-01-11T16:47:00Z"/>
                <w:rFonts w:ascii="Calibri" w:hAnsi="Calibri" w:cs="Calibri"/>
                <w:color w:val="000000"/>
                <w:sz w:val="22"/>
                <w:szCs w:val="22"/>
              </w:rPr>
            </w:pPr>
            <w:ins w:id="83590"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1FC601" w14:textId="77777777" w:rsidR="00910219" w:rsidRPr="00910219" w:rsidRDefault="00910219" w:rsidP="00910219">
            <w:pPr>
              <w:spacing w:before="0" w:after="0" w:line="240" w:lineRule="auto"/>
              <w:jc w:val="center"/>
              <w:rPr>
                <w:ins w:id="83591" w:author="pete jones" w:date="2022-01-11T16:47:00Z"/>
                <w:rFonts w:ascii="Calibri" w:hAnsi="Calibri" w:cs="Calibri"/>
                <w:color w:val="000000"/>
                <w:sz w:val="22"/>
                <w:szCs w:val="22"/>
              </w:rPr>
            </w:pPr>
            <w:ins w:id="83592"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FBDEEB" w14:textId="77777777" w:rsidR="00910219" w:rsidRPr="00910219" w:rsidRDefault="00910219" w:rsidP="00910219">
            <w:pPr>
              <w:spacing w:before="0" w:after="0" w:line="240" w:lineRule="auto"/>
              <w:jc w:val="center"/>
              <w:rPr>
                <w:ins w:id="83593" w:author="pete jones" w:date="2022-01-11T16:47:00Z"/>
                <w:rFonts w:ascii="Calibri" w:hAnsi="Calibri" w:cs="Calibri"/>
                <w:color w:val="000000"/>
                <w:sz w:val="22"/>
                <w:szCs w:val="22"/>
              </w:rPr>
            </w:pPr>
            <w:ins w:id="83594"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A3ACF3" w14:textId="77777777" w:rsidR="00910219" w:rsidRPr="00910219" w:rsidRDefault="00910219" w:rsidP="00910219">
            <w:pPr>
              <w:spacing w:before="0" w:after="0" w:line="240" w:lineRule="auto"/>
              <w:jc w:val="center"/>
              <w:rPr>
                <w:ins w:id="83595" w:author="pete jones" w:date="2022-01-11T16:47:00Z"/>
                <w:rFonts w:ascii="Calibri" w:hAnsi="Calibri" w:cs="Calibri"/>
                <w:color w:val="000000"/>
                <w:sz w:val="22"/>
                <w:szCs w:val="22"/>
              </w:rPr>
            </w:pPr>
            <w:ins w:id="83596"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B2E9602" w14:textId="77777777" w:rsidR="00910219" w:rsidRPr="00910219" w:rsidRDefault="00910219" w:rsidP="00910219">
            <w:pPr>
              <w:spacing w:before="0" w:after="0" w:line="240" w:lineRule="auto"/>
              <w:jc w:val="center"/>
              <w:rPr>
                <w:ins w:id="83597" w:author="pete jones" w:date="2022-01-11T16:47:00Z"/>
                <w:rFonts w:ascii="Calibri" w:hAnsi="Calibri" w:cs="Calibri"/>
                <w:color w:val="000000"/>
                <w:sz w:val="22"/>
                <w:szCs w:val="22"/>
              </w:rPr>
            </w:pPr>
            <w:ins w:id="83598" w:author="pete jones" w:date="2022-01-11T16:47:00Z">
              <w:r w:rsidRPr="00910219">
                <w:rPr>
                  <w:rFonts w:ascii="Calibri" w:hAnsi="Calibri" w:cs="Calibri"/>
                  <w:color w:val="000000"/>
                  <w:sz w:val="22"/>
                  <w:szCs w:val="22"/>
                </w:rPr>
                <w:t> </w:t>
              </w:r>
            </w:ins>
          </w:p>
        </w:tc>
      </w:tr>
      <w:tr w:rsidR="00910219" w:rsidRPr="00910219" w14:paraId="1BF28557" w14:textId="77777777" w:rsidTr="00910219">
        <w:trPr>
          <w:trHeight w:val="300"/>
          <w:ins w:id="83599" w:author="pete jones" w:date="2022-01-11T16:4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72D13E1" w14:textId="77777777" w:rsidR="00910219" w:rsidRPr="00910219" w:rsidRDefault="00910219" w:rsidP="00910219">
            <w:pPr>
              <w:spacing w:before="0" w:after="0" w:line="240" w:lineRule="auto"/>
              <w:jc w:val="center"/>
              <w:rPr>
                <w:ins w:id="83600" w:author="pete jones" w:date="2022-01-11T16:47:00Z"/>
                <w:rFonts w:ascii="Calibri" w:hAnsi="Calibri" w:cs="Calibri"/>
                <w:color w:val="000000"/>
                <w:sz w:val="22"/>
                <w:szCs w:val="22"/>
              </w:rPr>
            </w:pPr>
            <w:ins w:id="83601" w:author="pete jones" w:date="2022-01-11T16:47: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37605A3B" w14:textId="77777777" w:rsidR="00910219" w:rsidRPr="00910219" w:rsidRDefault="00910219" w:rsidP="00910219">
            <w:pPr>
              <w:spacing w:before="0" w:after="0" w:line="240" w:lineRule="auto"/>
              <w:jc w:val="left"/>
              <w:rPr>
                <w:ins w:id="83602" w:author="pete jones" w:date="2022-01-11T16:47:00Z"/>
                <w:rFonts w:ascii="Calibri" w:hAnsi="Calibri" w:cs="Calibri"/>
                <w:color w:val="000000"/>
                <w:sz w:val="22"/>
                <w:szCs w:val="22"/>
              </w:rPr>
            </w:pPr>
            <w:ins w:id="83603" w:author="pete jones" w:date="2022-01-11T16:47:00Z">
              <w:r w:rsidRPr="00910219">
                <w:rPr>
                  <w:rFonts w:ascii="Calibri" w:hAnsi="Calibri" w:cs="Calibri"/>
                  <w:color w:val="000000"/>
                  <w:sz w:val="22"/>
                  <w:szCs w:val="22"/>
                </w:rPr>
                <w:t>Advanced CAE</w:t>
              </w:r>
            </w:ins>
          </w:p>
        </w:tc>
        <w:tc>
          <w:tcPr>
            <w:tcW w:w="432" w:type="dxa"/>
            <w:tcBorders>
              <w:top w:val="nil"/>
              <w:left w:val="nil"/>
              <w:bottom w:val="single" w:sz="4" w:space="0" w:color="auto"/>
              <w:right w:val="single" w:sz="4" w:space="0" w:color="auto"/>
            </w:tcBorders>
            <w:shd w:val="clear" w:color="auto" w:fill="auto"/>
            <w:noWrap/>
            <w:vAlign w:val="bottom"/>
            <w:hideMark/>
          </w:tcPr>
          <w:p w14:paraId="06726BD1" w14:textId="77777777" w:rsidR="00910219" w:rsidRPr="00910219" w:rsidRDefault="00910219" w:rsidP="00910219">
            <w:pPr>
              <w:spacing w:before="0" w:after="0" w:line="240" w:lineRule="auto"/>
              <w:jc w:val="center"/>
              <w:rPr>
                <w:ins w:id="83604" w:author="pete jones" w:date="2022-01-11T16:47:00Z"/>
                <w:rFonts w:ascii="Calibri" w:hAnsi="Calibri" w:cs="Calibri"/>
                <w:color w:val="000000"/>
                <w:sz w:val="22"/>
                <w:szCs w:val="22"/>
              </w:rPr>
            </w:pPr>
            <w:ins w:id="83605" w:author="pete jones" w:date="2022-01-11T16:47: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E9EF75B" w14:textId="77777777" w:rsidR="00910219" w:rsidRPr="00910219" w:rsidRDefault="00910219" w:rsidP="00910219">
            <w:pPr>
              <w:spacing w:before="0" w:after="0" w:line="240" w:lineRule="auto"/>
              <w:jc w:val="center"/>
              <w:rPr>
                <w:ins w:id="83606" w:author="pete jones" w:date="2022-01-11T16:47:00Z"/>
                <w:rFonts w:ascii="Calibri" w:hAnsi="Calibri" w:cs="Calibri"/>
                <w:color w:val="000000"/>
                <w:sz w:val="22"/>
                <w:szCs w:val="22"/>
              </w:rPr>
            </w:pPr>
            <w:ins w:id="83607" w:author="pete jones" w:date="2022-01-11T16:47: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384545E" w14:textId="77777777" w:rsidR="00910219" w:rsidRPr="00910219" w:rsidRDefault="00910219" w:rsidP="00910219">
            <w:pPr>
              <w:spacing w:before="0" w:after="0" w:line="240" w:lineRule="auto"/>
              <w:jc w:val="center"/>
              <w:rPr>
                <w:ins w:id="83608" w:author="pete jones" w:date="2022-01-11T16:47:00Z"/>
                <w:rFonts w:ascii="Calibri" w:hAnsi="Calibri" w:cs="Calibri"/>
                <w:color w:val="000000"/>
                <w:sz w:val="22"/>
                <w:szCs w:val="22"/>
              </w:rPr>
            </w:pPr>
            <w:ins w:id="83609"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A59328" w14:textId="77777777" w:rsidR="00910219" w:rsidRPr="00910219" w:rsidRDefault="00910219" w:rsidP="00910219">
            <w:pPr>
              <w:spacing w:before="0" w:after="0" w:line="240" w:lineRule="auto"/>
              <w:jc w:val="center"/>
              <w:rPr>
                <w:ins w:id="83610" w:author="pete jones" w:date="2022-01-11T16:47:00Z"/>
                <w:rFonts w:ascii="Calibri" w:hAnsi="Calibri" w:cs="Calibri"/>
                <w:color w:val="000000"/>
                <w:sz w:val="22"/>
                <w:szCs w:val="22"/>
              </w:rPr>
            </w:pPr>
            <w:ins w:id="83611"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0B4CC7" w14:textId="77777777" w:rsidR="00910219" w:rsidRPr="00910219" w:rsidRDefault="00910219" w:rsidP="00910219">
            <w:pPr>
              <w:spacing w:before="0" w:after="0" w:line="240" w:lineRule="auto"/>
              <w:jc w:val="center"/>
              <w:rPr>
                <w:ins w:id="83612" w:author="pete jones" w:date="2022-01-11T16:47:00Z"/>
                <w:rFonts w:ascii="Calibri" w:hAnsi="Calibri" w:cs="Calibri"/>
                <w:color w:val="000000"/>
                <w:sz w:val="22"/>
                <w:szCs w:val="22"/>
              </w:rPr>
            </w:pPr>
            <w:ins w:id="83613" w:author="pete jones" w:date="2022-01-11T16:47: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8D7A09" w14:textId="77777777" w:rsidR="00910219" w:rsidRPr="00910219" w:rsidRDefault="00910219" w:rsidP="00910219">
            <w:pPr>
              <w:spacing w:before="0" w:after="0" w:line="240" w:lineRule="auto"/>
              <w:jc w:val="center"/>
              <w:rPr>
                <w:ins w:id="83614" w:author="pete jones" w:date="2022-01-11T16:47:00Z"/>
                <w:rFonts w:ascii="Calibri" w:hAnsi="Calibri" w:cs="Calibri"/>
                <w:color w:val="000000"/>
                <w:sz w:val="22"/>
                <w:szCs w:val="22"/>
              </w:rPr>
            </w:pPr>
            <w:ins w:id="83615"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8F7BF7" w14:textId="77777777" w:rsidR="00910219" w:rsidRPr="00910219" w:rsidRDefault="00910219" w:rsidP="00910219">
            <w:pPr>
              <w:spacing w:before="0" w:after="0" w:line="240" w:lineRule="auto"/>
              <w:jc w:val="center"/>
              <w:rPr>
                <w:ins w:id="83616" w:author="pete jones" w:date="2022-01-11T16:47:00Z"/>
                <w:rFonts w:ascii="Calibri" w:hAnsi="Calibri" w:cs="Calibri"/>
                <w:color w:val="000000"/>
                <w:sz w:val="22"/>
                <w:szCs w:val="22"/>
              </w:rPr>
            </w:pPr>
            <w:ins w:id="83617"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93A49E" w14:textId="77777777" w:rsidR="00910219" w:rsidRPr="00910219" w:rsidRDefault="00910219" w:rsidP="00910219">
            <w:pPr>
              <w:spacing w:before="0" w:after="0" w:line="240" w:lineRule="auto"/>
              <w:jc w:val="center"/>
              <w:rPr>
                <w:ins w:id="83618" w:author="pete jones" w:date="2022-01-11T16:47:00Z"/>
                <w:rFonts w:ascii="Calibri" w:hAnsi="Calibri" w:cs="Calibri"/>
                <w:color w:val="000000"/>
                <w:sz w:val="22"/>
                <w:szCs w:val="22"/>
              </w:rPr>
            </w:pPr>
            <w:ins w:id="83619"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1F4533" w14:textId="77777777" w:rsidR="00910219" w:rsidRPr="00910219" w:rsidRDefault="00910219" w:rsidP="00910219">
            <w:pPr>
              <w:spacing w:before="0" w:after="0" w:line="240" w:lineRule="auto"/>
              <w:jc w:val="center"/>
              <w:rPr>
                <w:ins w:id="83620" w:author="pete jones" w:date="2022-01-11T16:47:00Z"/>
                <w:rFonts w:ascii="Calibri" w:hAnsi="Calibri" w:cs="Calibri"/>
                <w:color w:val="000000"/>
                <w:sz w:val="22"/>
                <w:szCs w:val="22"/>
              </w:rPr>
            </w:pPr>
            <w:ins w:id="83621"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AE7C7D" w14:textId="77777777" w:rsidR="00910219" w:rsidRPr="00910219" w:rsidRDefault="00910219" w:rsidP="00910219">
            <w:pPr>
              <w:spacing w:before="0" w:after="0" w:line="240" w:lineRule="auto"/>
              <w:jc w:val="center"/>
              <w:rPr>
                <w:ins w:id="83622" w:author="pete jones" w:date="2022-01-11T16:47:00Z"/>
                <w:rFonts w:ascii="Calibri" w:hAnsi="Calibri" w:cs="Calibri"/>
                <w:color w:val="000000"/>
                <w:sz w:val="22"/>
                <w:szCs w:val="22"/>
              </w:rPr>
            </w:pPr>
            <w:ins w:id="83623" w:author="pete jones" w:date="2022-01-11T16:47: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EA7B69" w14:textId="77777777" w:rsidR="00910219" w:rsidRPr="00910219" w:rsidRDefault="00910219" w:rsidP="00910219">
            <w:pPr>
              <w:spacing w:before="0" w:after="0" w:line="240" w:lineRule="auto"/>
              <w:jc w:val="center"/>
              <w:rPr>
                <w:ins w:id="83624" w:author="pete jones" w:date="2022-01-11T16:47:00Z"/>
                <w:rFonts w:ascii="Calibri" w:hAnsi="Calibri" w:cs="Calibri"/>
                <w:color w:val="000000"/>
                <w:sz w:val="22"/>
                <w:szCs w:val="22"/>
              </w:rPr>
            </w:pPr>
            <w:ins w:id="83625" w:author="pete jones" w:date="2022-01-11T16:47: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98D473B" w14:textId="77777777" w:rsidR="00910219" w:rsidRPr="00910219" w:rsidRDefault="00910219" w:rsidP="00910219">
            <w:pPr>
              <w:spacing w:before="0" w:after="0" w:line="240" w:lineRule="auto"/>
              <w:jc w:val="center"/>
              <w:rPr>
                <w:ins w:id="83626" w:author="pete jones" w:date="2022-01-11T16:47:00Z"/>
                <w:rFonts w:ascii="Calibri" w:hAnsi="Calibri" w:cs="Calibri"/>
                <w:color w:val="000000"/>
                <w:sz w:val="22"/>
                <w:szCs w:val="22"/>
              </w:rPr>
            </w:pPr>
            <w:ins w:id="83627" w:author="pete jones" w:date="2022-01-11T16:47:00Z">
              <w:r w:rsidRPr="00910219">
                <w:rPr>
                  <w:rFonts w:ascii="Calibri" w:hAnsi="Calibri" w:cs="Calibri"/>
                  <w:color w:val="000000"/>
                  <w:sz w:val="22"/>
                  <w:szCs w:val="22"/>
                </w:rPr>
                <w:t> </w:t>
              </w:r>
            </w:ins>
          </w:p>
        </w:tc>
      </w:tr>
    </w:tbl>
    <w:p w14:paraId="091A65B6" w14:textId="4128C83C" w:rsidR="00910219" w:rsidRDefault="00910219" w:rsidP="00406988">
      <w:pPr>
        <w:jc w:val="left"/>
        <w:rPr>
          <w:ins w:id="83628" w:author="pete jones" w:date="2022-01-11T16:48:00Z"/>
        </w:rPr>
      </w:pPr>
    </w:p>
    <w:tbl>
      <w:tblPr>
        <w:tblW w:w="10689"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910219" w:rsidRPr="00910219" w14:paraId="22EDAD02" w14:textId="77777777" w:rsidTr="00910219">
        <w:trPr>
          <w:trHeight w:val="300"/>
          <w:ins w:id="83629" w:author="pete jones" w:date="2022-01-11T16:48:00Z"/>
        </w:trPr>
        <w:tc>
          <w:tcPr>
            <w:tcW w:w="408" w:type="dxa"/>
            <w:tcBorders>
              <w:top w:val="nil"/>
              <w:left w:val="nil"/>
              <w:bottom w:val="nil"/>
              <w:right w:val="nil"/>
            </w:tcBorders>
            <w:shd w:val="clear" w:color="auto" w:fill="auto"/>
            <w:noWrap/>
            <w:vAlign w:val="center"/>
            <w:hideMark/>
          </w:tcPr>
          <w:p w14:paraId="38B74DC5" w14:textId="77777777" w:rsidR="00910219" w:rsidRPr="00910219" w:rsidRDefault="00910219" w:rsidP="00910219">
            <w:pPr>
              <w:spacing w:before="0" w:after="0" w:line="240" w:lineRule="auto"/>
              <w:jc w:val="left"/>
              <w:rPr>
                <w:ins w:id="83630" w:author="pete jones" w:date="2022-01-11T16:48: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B2F5B2D" w14:textId="77777777" w:rsidR="00910219" w:rsidRPr="00910219" w:rsidRDefault="00910219" w:rsidP="00910219">
            <w:pPr>
              <w:spacing w:before="0" w:after="0" w:line="240" w:lineRule="auto"/>
              <w:jc w:val="center"/>
              <w:rPr>
                <w:ins w:id="83631" w:author="pete jones" w:date="2022-01-11T16:48:00Z"/>
                <w:rFonts w:ascii="Calibri" w:hAnsi="Calibri" w:cs="Calibri"/>
                <w:b/>
                <w:bCs/>
                <w:color w:val="000000"/>
                <w:sz w:val="32"/>
                <w:szCs w:val="32"/>
              </w:rPr>
            </w:pPr>
            <w:ins w:id="83632" w:author="pete jones" w:date="2022-01-11T16:48:00Z">
              <w:r w:rsidRPr="00910219">
                <w:rPr>
                  <w:rFonts w:ascii="Calibri" w:hAnsi="Calibri" w:cs="Calibri"/>
                  <w:b/>
                  <w:bCs/>
                  <w:color w:val="000000"/>
                  <w:sz w:val="32"/>
                  <w:szCs w:val="32"/>
                </w:rPr>
                <w:t>The University of the West of Scotland</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2C9BAAC" w14:textId="77777777" w:rsidR="00910219" w:rsidRPr="00910219" w:rsidRDefault="00910219" w:rsidP="00910219">
            <w:pPr>
              <w:spacing w:before="0" w:after="0" w:line="240" w:lineRule="auto"/>
              <w:jc w:val="right"/>
              <w:rPr>
                <w:ins w:id="83633" w:author="pete jones" w:date="2022-01-11T16:48:00Z"/>
                <w:rFonts w:ascii="Calibri" w:hAnsi="Calibri" w:cs="Calibri"/>
                <w:color w:val="000000"/>
                <w:sz w:val="22"/>
                <w:szCs w:val="22"/>
              </w:rPr>
            </w:pPr>
            <w:ins w:id="83634" w:author="pete jones" w:date="2022-01-11T16:48:00Z">
              <w:r w:rsidRPr="0091021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00B0C8F" w14:textId="77777777" w:rsidR="00910219" w:rsidRPr="00910219" w:rsidRDefault="00910219" w:rsidP="00910219">
            <w:pPr>
              <w:spacing w:before="0" w:after="0" w:line="240" w:lineRule="auto"/>
              <w:jc w:val="center"/>
              <w:rPr>
                <w:ins w:id="83635" w:author="pete jones" w:date="2022-01-11T16:48:00Z"/>
                <w:rFonts w:ascii="Calibri" w:hAnsi="Calibri" w:cs="Calibri"/>
                <w:color w:val="000000"/>
                <w:sz w:val="22"/>
                <w:szCs w:val="22"/>
              </w:rPr>
            </w:pPr>
            <w:ins w:id="83636" w:author="pete jones" w:date="2022-01-11T16:48:00Z">
              <w:r w:rsidRPr="00910219">
                <w:rPr>
                  <w:rFonts w:ascii="Calibri" w:hAnsi="Calibri" w:cs="Calibri"/>
                  <w:color w:val="000000"/>
                  <w:sz w:val="22"/>
                  <w:szCs w:val="22"/>
                </w:rPr>
                <w:t>104</w:t>
              </w:r>
            </w:ins>
          </w:p>
        </w:tc>
      </w:tr>
      <w:tr w:rsidR="00910219" w:rsidRPr="00910219" w14:paraId="1E131482" w14:textId="77777777" w:rsidTr="00910219">
        <w:trPr>
          <w:trHeight w:val="315"/>
          <w:ins w:id="83637" w:author="pete jones" w:date="2022-01-11T16:48:00Z"/>
        </w:trPr>
        <w:tc>
          <w:tcPr>
            <w:tcW w:w="408" w:type="dxa"/>
            <w:tcBorders>
              <w:top w:val="nil"/>
              <w:left w:val="nil"/>
              <w:bottom w:val="nil"/>
              <w:right w:val="nil"/>
            </w:tcBorders>
            <w:shd w:val="clear" w:color="auto" w:fill="auto"/>
            <w:noWrap/>
            <w:vAlign w:val="center"/>
            <w:hideMark/>
          </w:tcPr>
          <w:p w14:paraId="1312DE27" w14:textId="77777777" w:rsidR="00910219" w:rsidRPr="00910219" w:rsidRDefault="00910219" w:rsidP="00910219">
            <w:pPr>
              <w:spacing w:before="0" w:after="0" w:line="240" w:lineRule="auto"/>
              <w:jc w:val="center"/>
              <w:rPr>
                <w:ins w:id="83638" w:author="pete jones" w:date="2022-01-11T16:4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55E12907" w14:textId="77777777" w:rsidR="00910219" w:rsidRPr="00910219" w:rsidRDefault="00910219" w:rsidP="00910219">
            <w:pPr>
              <w:spacing w:before="0" w:after="0" w:line="240" w:lineRule="auto"/>
              <w:jc w:val="left"/>
              <w:rPr>
                <w:ins w:id="83639" w:author="pete jones" w:date="2022-01-11T16:48: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39EFC77D" w14:textId="77777777" w:rsidR="00910219" w:rsidRPr="00910219" w:rsidRDefault="00910219" w:rsidP="00910219">
            <w:pPr>
              <w:spacing w:before="0" w:after="0" w:line="240" w:lineRule="auto"/>
              <w:jc w:val="right"/>
              <w:rPr>
                <w:ins w:id="83640" w:author="pete jones" w:date="2022-01-11T16:48:00Z"/>
                <w:rFonts w:ascii="Calibri" w:hAnsi="Calibri" w:cs="Calibri"/>
                <w:color w:val="000000"/>
                <w:sz w:val="22"/>
                <w:szCs w:val="22"/>
              </w:rPr>
            </w:pPr>
            <w:ins w:id="83641" w:author="pete jones" w:date="2022-01-11T16:48:00Z">
              <w:r w:rsidRPr="0091021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3EC4C700" w14:textId="77777777" w:rsidR="00910219" w:rsidRPr="00910219" w:rsidRDefault="00910219" w:rsidP="00910219">
            <w:pPr>
              <w:spacing w:before="0" w:after="0" w:line="240" w:lineRule="auto"/>
              <w:jc w:val="center"/>
              <w:rPr>
                <w:ins w:id="83642" w:author="pete jones" w:date="2022-01-11T16:48:00Z"/>
                <w:rFonts w:ascii="Calibri" w:hAnsi="Calibri" w:cs="Calibri"/>
                <w:color w:val="000000"/>
                <w:sz w:val="22"/>
                <w:szCs w:val="22"/>
              </w:rPr>
            </w:pPr>
            <w:ins w:id="83643" w:author="pete jones" w:date="2022-01-11T16:48:00Z">
              <w:r w:rsidRPr="00910219">
                <w:rPr>
                  <w:rFonts w:ascii="Calibri" w:hAnsi="Calibri" w:cs="Calibri"/>
                  <w:color w:val="000000"/>
                  <w:sz w:val="22"/>
                  <w:szCs w:val="22"/>
                </w:rPr>
                <w:t>61</w:t>
              </w:r>
            </w:ins>
          </w:p>
        </w:tc>
      </w:tr>
      <w:tr w:rsidR="00910219" w:rsidRPr="00910219" w14:paraId="6B307CC8" w14:textId="77777777" w:rsidTr="00910219">
        <w:trPr>
          <w:trHeight w:val="315"/>
          <w:ins w:id="83644" w:author="pete jones" w:date="2022-01-11T16:48:00Z"/>
        </w:trPr>
        <w:tc>
          <w:tcPr>
            <w:tcW w:w="408" w:type="dxa"/>
            <w:tcBorders>
              <w:top w:val="nil"/>
              <w:left w:val="nil"/>
              <w:bottom w:val="nil"/>
              <w:right w:val="nil"/>
            </w:tcBorders>
            <w:shd w:val="clear" w:color="auto" w:fill="auto"/>
            <w:noWrap/>
            <w:vAlign w:val="center"/>
            <w:hideMark/>
          </w:tcPr>
          <w:p w14:paraId="5D0679F8" w14:textId="77777777" w:rsidR="00910219" w:rsidRPr="00910219" w:rsidRDefault="00910219" w:rsidP="00910219">
            <w:pPr>
              <w:spacing w:before="0" w:after="0" w:line="240" w:lineRule="auto"/>
              <w:jc w:val="center"/>
              <w:rPr>
                <w:ins w:id="83645" w:author="pete jones" w:date="2022-01-11T16:4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5C820884" w14:textId="77777777" w:rsidR="00910219" w:rsidRPr="00910219" w:rsidRDefault="00910219" w:rsidP="00910219">
            <w:pPr>
              <w:spacing w:before="0" w:after="0" w:line="240" w:lineRule="auto"/>
              <w:jc w:val="left"/>
              <w:rPr>
                <w:ins w:id="83646" w:author="pete jones" w:date="2022-01-11T16:48: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038D9F9A" w14:textId="77777777" w:rsidR="00910219" w:rsidRPr="00910219" w:rsidRDefault="00910219" w:rsidP="00910219">
            <w:pPr>
              <w:spacing w:before="0" w:after="0" w:line="240" w:lineRule="auto"/>
              <w:jc w:val="center"/>
              <w:rPr>
                <w:ins w:id="83647" w:author="pete jones" w:date="2022-01-11T16:48:00Z"/>
                <w:rFonts w:ascii="Calibri" w:hAnsi="Calibri" w:cs="Calibri"/>
                <w:b/>
                <w:bCs/>
                <w:i/>
                <w:iCs/>
                <w:color w:val="000000"/>
                <w:sz w:val="22"/>
                <w:szCs w:val="22"/>
              </w:rPr>
            </w:pPr>
            <w:ins w:id="83648" w:author="pete jones" w:date="2022-01-11T16:48:00Z">
              <w:r w:rsidRPr="00910219">
                <w:rPr>
                  <w:rFonts w:ascii="Calibri" w:hAnsi="Calibri" w:cs="Calibri"/>
                  <w:b/>
                  <w:bCs/>
                  <w:i/>
                  <w:iCs/>
                  <w:color w:val="000000"/>
                  <w:sz w:val="22"/>
                  <w:szCs w:val="22"/>
                </w:rPr>
                <w:t>Acceptance Criteria</w:t>
              </w:r>
            </w:ins>
          </w:p>
        </w:tc>
      </w:tr>
      <w:tr w:rsidR="00910219" w:rsidRPr="00910219" w14:paraId="47A7DA04" w14:textId="77777777" w:rsidTr="00910219">
        <w:trPr>
          <w:trHeight w:val="300"/>
          <w:ins w:id="83649" w:author="pete jones" w:date="2022-01-11T16:48:00Z"/>
        </w:trPr>
        <w:tc>
          <w:tcPr>
            <w:tcW w:w="408" w:type="dxa"/>
            <w:tcBorders>
              <w:top w:val="nil"/>
              <w:left w:val="nil"/>
              <w:bottom w:val="nil"/>
              <w:right w:val="nil"/>
            </w:tcBorders>
            <w:shd w:val="clear" w:color="auto" w:fill="auto"/>
            <w:noWrap/>
            <w:vAlign w:val="center"/>
            <w:hideMark/>
          </w:tcPr>
          <w:p w14:paraId="3E2FFA72" w14:textId="77777777" w:rsidR="00910219" w:rsidRPr="00910219" w:rsidRDefault="00910219" w:rsidP="00910219">
            <w:pPr>
              <w:spacing w:before="0" w:after="0" w:line="240" w:lineRule="auto"/>
              <w:jc w:val="center"/>
              <w:rPr>
                <w:ins w:id="83650" w:author="pete jones" w:date="2022-01-11T16:48: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51A7AF92" w14:textId="462D68A0" w:rsidR="00910219" w:rsidRPr="00910219" w:rsidRDefault="00910219" w:rsidP="00910219">
            <w:pPr>
              <w:spacing w:before="0" w:after="0" w:line="240" w:lineRule="auto"/>
              <w:jc w:val="left"/>
              <w:rPr>
                <w:ins w:id="83651" w:author="pete jones" w:date="2022-01-11T16:48:00Z"/>
                <w:rFonts w:ascii="Calibri" w:hAnsi="Calibri" w:cs="Calibri"/>
                <w:color w:val="000000"/>
                <w:sz w:val="22"/>
                <w:szCs w:val="22"/>
              </w:rPr>
            </w:pPr>
            <w:ins w:id="83652" w:author="pete jones" w:date="2022-01-11T16:48:00Z">
              <w:r w:rsidRPr="00910219">
                <w:rPr>
                  <w:rFonts w:ascii="Calibri" w:hAnsi="Calibri" w:cs="Calibri"/>
                  <w:color w:val="000000"/>
                  <w:sz w:val="22"/>
                  <w:szCs w:val="22"/>
                </w:rPr>
                <w:t xml:space="preserve">Estimated engineering intake 2018 (at 3%) of </w:t>
              </w:r>
            </w:ins>
            <w:ins w:id="83653" w:author="pete jones" w:date="2022-03-30T12:33:00Z">
              <w:r w:rsidR="00042512">
                <w:rPr>
                  <w:rFonts w:ascii="Calibri" w:hAnsi="Calibri" w:cs="Calibri"/>
                  <w:color w:val="000000"/>
                  <w:sz w:val="22"/>
                  <w:szCs w:val="22"/>
                </w:rPr>
                <w:t xml:space="preserve">the </w:t>
              </w:r>
            </w:ins>
            <w:ins w:id="83654" w:author="pete jones" w:date="2022-01-11T16:48:00Z">
              <w:r w:rsidRPr="0091021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9074ACF" w14:textId="77777777" w:rsidR="00910219" w:rsidRPr="00910219" w:rsidRDefault="00910219" w:rsidP="00910219">
            <w:pPr>
              <w:spacing w:before="0" w:after="0" w:line="240" w:lineRule="auto"/>
              <w:jc w:val="right"/>
              <w:rPr>
                <w:ins w:id="83655" w:author="pete jones" w:date="2022-01-11T16:48:00Z"/>
                <w:rFonts w:ascii="Calibri" w:hAnsi="Calibri" w:cs="Calibri"/>
                <w:color w:val="000000"/>
                <w:sz w:val="22"/>
                <w:szCs w:val="22"/>
              </w:rPr>
            </w:pPr>
            <w:ins w:id="83656" w:author="pete jones" w:date="2022-01-11T16:48:00Z">
              <w:r w:rsidRPr="0091021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7CDA7B7" w14:textId="77777777" w:rsidR="00910219" w:rsidRPr="00910219" w:rsidRDefault="00910219" w:rsidP="00910219">
            <w:pPr>
              <w:spacing w:before="0" w:after="0" w:line="240" w:lineRule="auto"/>
              <w:jc w:val="center"/>
              <w:rPr>
                <w:ins w:id="83657" w:author="pete jones" w:date="2022-01-11T16:48:00Z"/>
                <w:rFonts w:ascii="Calibri" w:hAnsi="Calibri" w:cs="Calibri"/>
                <w:color w:val="000000"/>
                <w:sz w:val="22"/>
                <w:szCs w:val="22"/>
              </w:rPr>
            </w:pPr>
            <w:ins w:id="83658" w:author="pete jones" w:date="2022-01-11T16:48:00Z">
              <w:r w:rsidRPr="00910219">
                <w:rPr>
                  <w:rFonts w:ascii="Calibri" w:hAnsi="Calibri" w:cs="Calibri"/>
                  <w:color w:val="000000"/>
                  <w:sz w:val="22"/>
                  <w:szCs w:val="22"/>
                </w:rPr>
                <w:t> </w:t>
              </w:r>
            </w:ins>
          </w:p>
        </w:tc>
      </w:tr>
      <w:tr w:rsidR="00910219" w:rsidRPr="00910219" w14:paraId="6C8F4E03" w14:textId="77777777" w:rsidTr="00910219">
        <w:trPr>
          <w:trHeight w:val="315"/>
          <w:ins w:id="83659" w:author="pete jones" w:date="2022-01-11T16:48:00Z"/>
        </w:trPr>
        <w:tc>
          <w:tcPr>
            <w:tcW w:w="408" w:type="dxa"/>
            <w:tcBorders>
              <w:top w:val="nil"/>
              <w:left w:val="nil"/>
              <w:bottom w:val="nil"/>
              <w:right w:val="nil"/>
            </w:tcBorders>
            <w:shd w:val="clear" w:color="auto" w:fill="auto"/>
            <w:noWrap/>
            <w:vAlign w:val="center"/>
            <w:hideMark/>
          </w:tcPr>
          <w:p w14:paraId="0D63B0AF" w14:textId="77777777" w:rsidR="00910219" w:rsidRPr="00910219" w:rsidRDefault="00910219" w:rsidP="00910219">
            <w:pPr>
              <w:spacing w:before="0" w:after="0" w:line="240" w:lineRule="auto"/>
              <w:jc w:val="center"/>
              <w:rPr>
                <w:ins w:id="83660" w:author="pete jones" w:date="2022-01-11T16:48: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447DEC43" w14:textId="77777777" w:rsidR="00910219" w:rsidRPr="00910219" w:rsidRDefault="00910219" w:rsidP="00910219">
            <w:pPr>
              <w:spacing w:before="0" w:after="0" w:line="240" w:lineRule="auto"/>
              <w:jc w:val="left"/>
              <w:rPr>
                <w:ins w:id="83661" w:author="pete jones" w:date="2022-01-11T16:48: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2DDD9325" w14:textId="77777777" w:rsidR="00910219" w:rsidRPr="00910219" w:rsidRDefault="00910219" w:rsidP="00910219">
            <w:pPr>
              <w:spacing w:before="0" w:after="0" w:line="240" w:lineRule="auto"/>
              <w:jc w:val="right"/>
              <w:rPr>
                <w:ins w:id="83662" w:author="pete jones" w:date="2022-01-11T16:48:00Z"/>
                <w:rFonts w:ascii="Calibri" w:hAnsi="Calibri" w:cs="Calibri"/>
                <w:color w:val="000000"/>
                <w:sz w:val="22"/>
                <w:szCs w:val="22"/>
              </w:rPr>
            </w:pPr>
            <w:ins w:id="83663" w:author="pete jones" w:date="2022-01-11T16:48:00Z">
              <w:r w:rsidRPr="0091021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2862ACE3" w14:textId="77777777" w:rsidR="00910219" w:rsidRPr="00910219" w:rsidRDefault="00910219" w:rsidP="00910219">
            <w:pPr>
              <w:spacing w:before="0" w:after="0" w:line="240" w:lineRule="auto"/>
              <w:jc w:val="center"/>
              <w:rPr>
                <w:ins w:id="83664" w:author="pete jones" w:date="2022-01-11T16:48:00Z"/>
                <w:rFonts w:ascii="Calibri" w:hAnsi="Calibri" w:cs="Calibri"/>
                <w:color w:val="000000"/>
                <w:sz w:val="22"/>
                <w:szCs w:val="22"/>
              </w:rPr>
            </w:pPr>
            <w:ins w:id="83665" w:author="pete jones" w:date="2022-01-11T16:48:00Z">
              <w:r w:rsidRPr="00910219">
                <w:rPr>
                  <w:rFonts w:ascii="Calibri" w:hAnsi="Calibri" w:cs="Calibri"/>
                  <w:color w:val="000000"/>
                  <w:sz w:val="22"/>
                  <w:szCs w:val="22"/>
                </w:rPr>
                <w:t> </w:t>
              </w:r>
            </w:ins>
          </w:p>
        </w:tc>
      </w:tr>
      <w:tr w:rsidR="00910219" w:rsidRPr="00910219" w14:paraId="787D9B09" w14:textId="77777777" w:rsidTr="00910219">
        <w:trPr>
          <w:trHeight w:val="315"/>
          <w:ins w:id="83666" w:author="pete jones" w:date="2022-01-11T16:48:00Z"/>
        </w:trPr>
        <w:tc>
          <w:tcPr>
            <w:tcW w:w="408" w:type="dxa"/>
            <w:tcBorders>
              <w:top w:val="nil"/>
              <w:left w:val="nil"/>
              <w:bottom w:val="nil"/>
              <w:right w:val="nil"/>
            </w:tcBorders>
            <w:shd w:val="clear" w:color="auto" w:fill="auto"/>
            <w:noWrap/>
            <w:vAlign w:val="center"/>
            <w:hideMark/>
          </w:tcPr>
          <w:p w14:paraId="50B0C937" w14:textId="77777777" w:rsidR="00910219" w:rsidRPr="00910219" w:rsidRDefault="00910219" w:rsidP="00910219">
            <w:pPr>
              <w:spacing w:before="0" w:after="0" w:line="240" w:lineRule="auto"/>
              <w:jc w:val="center"/>
              <w:rPr>
                <w:ins w:id="83667" w:author="pete jones" w:date="2022-01-11T16:48: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29243433" w14:textId="77777777" w:rsidR="00910219" w:rsidRPr="00910219" w:rsidRDefault="00910219" w:rsidP="00910219">
            <w:pPr>
              <w:spacing w:before="0" w:after="0" w:line="240" w:lineRule="auto"/>
              <w:jc w:val="center"/>
              <w:rPr>
                <w:ins w:id="83668" w:author="pete jones" w:date="2022-01-11T16:48:00Z"/>
                <w:rFonts w:ascii="Calibri" w:hAnsi="Calibri" w:cs="Calibri"/>
                <w:b/>
                <w:bCs/>
                <w:color w:val="000000"/>
              </w:rPr>
            </w:pPr>
            <w:ins w:id="83669" w:author="pete jones" w:date="2022-01-11T16:48:00Z">
              <w:r w:rsidRPr="00910219">
                <w:rPr>
                  <w:rFonts w:ascii="Calibri" w:hAnsi="Calibri" w:cs="Calibri"/>
                  <w:b/>
                  <w:bCs/>
                  <w:color w:val="000000"/>
                </w:rPr>
                <w:t>142</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CF34D9C" w14:textId="77777777" w:rsidR="00910219" w:rsidRPr="00910219" w:rsidRDefault="00910219" w:rsidP="00910219">
            <w:pPr>
              <w:spacing w:before="0" w:after="0" w:line="240" w:lineRule="auto"/>
              <w:jc w:val="right"/>
              <w:rPr>
                <w:ins w:id="83670" w:author="pete jones" w:date="2022-01-11T16:48:00Z"/>
                <w:rFonts w:ascii="Calibri" w:hAnsi="Calibri" w:cs="Calibri"/>
                <w:color w:val="000000"/>
                <w:sz w:val="22"/>
                <w:szCs w:val="22"/>
              </w:rPr>
            </w:pPr>
            <w:ins w:id="83671" w:author="pete jones" w:date="2022-01-11T16:48:00Z">
              <w:r w:rsidRPr="0091021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4CF545A5" w14:textId="77777777" w:rsidR="00910219" w:rsidRPr="00910219" w:rsidRDefault="00910219" w:rsidP="00910219">
            <w:pPr>
              <w:spacing w:before="0" w:after="0" w:line="240" w:lineRule="auto"/>
              <w:jc w:val="center"/>
              <w:rPr>
                <w:ins w:id="83672" w:author="pete jones" w:date="2022-01-11T16:48:00Z"/>
                <w:rFonts w:ascii="Calibri" w:hAnsi="Calibri" w:cs="Calibri"/>
                <w:color w:val="000000"/>
                <w:sz w:val="22"/>
                <w:szCs w:val="22"/>
              </w:rPr>
            </w:pPr>
            <w:ins w:id="83673" w:author="pete jones" w:date="2022-01-11T16:48:00Z">
              <w:r w:rsidRPr="00910219">
                <w:rPr>
                  <w:rFonts w:ascii="Calibri" w:hAnsi="Calibri" w:cs="Calibri"/>
                  <w:color w:val="000000"/>
                  <w:sz w:val="22"/>
                  <w:szCs w:val="22"/>
                </w:rPr>
                <w:t> </w:t>
              </w:r>
            </w:ins>
          </w:p>
        </w:tc>
      </w:tr>
      <w:tr w:rsidR="00910219" w:rsidRPr="00910219" w14:paraId="623D9A1D" w14:textId="77777777" w:rsidTr="00910219">
        <w:trPr>
          <w:trHeight w:val="315"/>
          <w:ins w:id="83674" w:author="pete jones" w:date="2022-01-11T16:48:00Z"/>
        </w:trPr>
        <w:tc>
          <w:tcPr>
            <w:tcW w:w="408" w:type="dxa"/>
            <w:tcBorders>
              <w:top w:val="nil"/>
              <w:left w:val="nil"/>
              <w:bottom w:val="nil"/>
              <w:right w:val="nil"/>
            </w:tcBorders>
            <w:shd w:val="clear" w:color="auto" w:fill="auto"/>
            <w:noWrap/>
            <w:vAlign w:val="center"/>
            <w:hideMark/>
          </w:tcPr>
          <w:p w14:paraId="05B1AF25" w14:textId="77777777" w:rsidR="00910219" w:rsidRPr="00910219" w:rsidRDefault="00910219" w:rsidP="00910219">
            <w:pPr>
              <w:spacing w:before="0" w:after="0" w:line="240" w:lineRule="auto"/>
              <w:jc w:val="center"/>
              <w:rPr>
                <w:ins w:id="83675" w:author="pete jones" w:date="2022-01-11T16:48: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0C98D01F" w14:textId="0CC9F502" w:rsidR="00910219" w:rsidRPr="00910219" w:rsidRDefault="00910219" w:rsidP="00910219">
            <w:pPr>
              <w:spacing w:before="0" w:after="0" w:line="240" w:lineRule="auto"/>
              <w:jc w:val="left"/>
              <w:rPr>
                <w:ins w:id="83676" w:author="pete jones" w:date="2022-01-11T16:48:00Z"/>
                <w:rFonts w:ascii="Calibri" w:hAnsi="Calibri" w:cs="Calibri"/>
                <w:color w:val="000000"/>
                <w:sz w:val="22"/>
                <w:szCs w:val="22"/>
              </w:rPr>
            </w:pPr>
            <w:ins w:id="83677" w:author="pete jones" w:date="2022-01-11T16:48:00Z">
              <w:r w:rsidRPr="00910219">
                <w:rPr>
                  <w:rFonts w:ascii="Calibri" w:hAnsi="Calibri" w:cs="Calibri"/>
                  <w:noProof/>
                  <w:color w:val="000000"/>
                  <w:sz w:val="22"/>
                  <w:szCs w:val="22"/>
                </w:rPr>
                <w:drawing>
                  <wp:anchor distT="0" distB="0" distL="114300" distR="114300" simplePos="0" relativeHeight="251713536" behindDoc="0" locked="0" layoutInCell="1" allowOverlap="1" wp14:anchorId="264ED111" wp14:editId="1B7FF042">
                    <wp:simplePos x="0" y="0"/>
                    <wp:positionH relativeFrom="column">
                      <wp:posOffset>0</wp:posOffset>
                    </wp:positionH>
                    <wp:positionV relativeFrom="paragraph">
                      <wp:posOffset>171450</wp:posOffset>
                    </wp:positionV>
                    <wp:extent cx="2524125" cy="923925"/>
                    <wp:effectExtent l="0" t="0" r="9525" b="9525"/>
                    <wp:wrapNone/>
                    <wp:docPr id="345253036" name="Chart 345253036">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910219" w:rsidRPr="00910219" w14:paraId="6B86F002" w14:textId="77777777">
              <w:trPr>
                <w:trHeight w:val="315"/>
                <w:tblCellSpacing w:w="0" w:type="dxa"/>
                <w:ins w:id="83678" w:author="pete jones" w:date="2022-01-11T16:48: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D74F925" w14:textId="77777777" w:rsidR="00910219" w:rsidRPr="00910219" w:rsidRDefault="00910219" w:rsidP="00910219">
                  <w:pPr>
                    <w:spacing w:before="0" w:after="0" w:line="240" w:lineRule="auto"/>
                    <w:jc w:val="left"/>
                    <w:rPr>
                      <w:ins w:id="83679" w:author="pete jones" w:date="2022-01-11T16:48:00Z"/>
                      <w:rFonts w:ascii="Calibri" w:hAnsi="Calibri" w:cs="Calibri"/>
                      <w:b/>
                      <w:bCs/>
                      <w:i/>
                      <w:iCs/>
                      <w:color w:val="000000"/>
                      <w:sz w:val="22"/>
                      <w:szCs w:val="22"/>
                    </w:rPr>
                  </w:pPr>
                  <w:ins w:id="83680" w:author="pete jones" w:date="2022-01-11T16:48:00Z">
                    <w:r w:rsidRPr="00910219">
                      <w:rPr>
                        <w:rFonts w:ascii="Calibri" w:hAnsi="Calibri" w:cs="Calibri"/>
                        <w:b/>
                        <w:bCs/>
                        <w:i/>
                        <w:iCs/>
                        <w:color w:val="000000"/>
                        <w:sz w:val="22"/>
                        <w:szCs w:val="22"/>
                      </w:rPr>
                      <w:t>Type of module category</w:t>
                    </w:r>
                  </w:ins>
                </w:p>
              </w:tc>
            </w:tr>
          </w:tbl>
          <w:p w14:paraId="32B26853" w14:textId="77777777" w:rsidR="00910219" w:rsidRPr="00910219" w:rsidRDefault="00910219" w:rsidP="00910219">
            <w:pPr>
              <w:spacing w:before="0" w:after="0" w:line="240" w:lineRule="auto"/>
              <w:jc w:val="left"/>
              <w:rPr>
                <w:ins w:id="83681" w:author="pete jones" w:date="2022-01-11T16:48: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01590BB4" w14:textId="77777777" w:rsidR="00910219" w:rsidRPr="00910219" w:rsidRDefault="00910219" w:rsidP="00910219">
            <w:pPr>
              <w:spacing w:before="0" w:after="0" w:line="240" w:lineRule="auto"/>
              <w:jc w:val="right"/>
              <w:rPr>
                <w:ins w:id="83682" w:author="pete jones" w:date="2022-01-11T16:48:00Z"/>
                <w:rFonts w:ascii="Calibri" w:hAnsi="Calibri" w:cs="Calibri"/>
                <w:color w:val="000000"/>
                <w:sz w:val="22"/>
                <w:szCs w:val="22"/>
              </w:rPr>
            </w:pPr>
            <w:ins w:id="83683" w:author="pete jones" w:date="2022-01-11T16:48:00Z">
              <w:r w:rsidRPr="0091021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502299CF" w14:textId="77777777" w:rsidR="00910219" w:rsidRPr="00910219" w:rsidRDefault="00910219" w:rsidP="00910219">
            <w:pPr>
              <w:spacing w:before="0" w:after="0" w:line="240" w:lineRule="auto"/>
              <w:jc w:val="right"/>
              <w:rPr>
                <w:ins w:id="83684" w:author="pete jones" w:date="2022-01-11T16:48: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5A73747D" w14:textId="77777777" w:rsidR="00910219" w:rsidRPr="00910219" w:rsidRDefault="00910219" w:rsidP="00910219">
            <w:pPr>
              <w:spacing w:before="0" w:after="0" w:line="240" w:lineRule="auto"/>
              <w:jc w:val="left"/>
              <w:rPr>
                <w:ins w:id="83685" w:author="pete jones" w:date="2022-01-11T16:4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1A48BFFF" w14:textId="77777777" w:rsidR="00910219" w:rsidRPr="00910219" w:rsidRDefault="00910219" w:rsidP="00910219">
            <w:pPr>
              <w:spacing w:before="0" w:after="0" w:line="240" w:lineRule="auto"/>
              <w:jc w:val="left"/>
              <w:rPr>
                <w:ins w:id="83686" w:author="pete jones" w:date="2022-01-11T16:4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3FA5248" w14:textId="77777777" w:rsidR="00910219" w:rsidRPr="00910219" w:rsidRDefault="00910219" w:rsidP="00910219">
            <w:pPr>
              <w:spacing w:before="0" w:after="0" w:line="240" w:lineRule="auto"/>
              <w:jc w:val="left"/>
              <w:rPr>
                <w:ins w:id="83687" w:author="pete jones" w:date="2022-01-11T16:4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5337A48" w14:textId="77777777" w:rsidR="00910219" w:rsidRPr="00910219" w:rsidRDefault="00910219" w:rsidP="00910219">
            <w:pPr>
              <w:spacing w:before="0" w:after="0" w:line="240" w:lineRule="auto"/>
              <w:jc w:val="left"/>
              <w:rPr>
                <w:ins w:id="83688"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2E70C2E" w14:textId="77777777" w:rsidR="00910219" w:rsidRPr="00910219" w:rsidRDefault="00910219" w:rsidP="00910219">
            <w:pPr>
              <w:spacing w:before="0" w:after="0" w:line="240" w:lineRule="auto"/>
              <w:jc w:val="left"/>
              <w:rPr>
                <w:ins w:id="83689"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4CAE306" w14:textId="77777777" w:rsidR="00910219" w:rsidRPr="00910219" w:rsidRDefault="00910219" w:rsidP="00910219">
            <w:pPr>
              <w:spacing w:before="0" w:after="0" w:line="240" w:lineRule="auto"/>
              <w:jc w:val="center"/>
              <w:rPr>
                <w:ins w:id="83690"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67464BB" w14:textId="77777777" w:rsidR="00910219" w:rsidRPr="00910219" w:rsidRDefault="00910219" w:rsidP="00910219">
            <w:pPr>
              <w:spacing w:before="0" w:after="0" w:line="240" w:lineRule="auto"/>
              <w:jc w:val="center"/>
              <w:rPr>
                <w:ins w:id="83691"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A49149A" w14:textId="77777777" w:rsidR="00910219" w:rsidRPr="00910219" w:rsidRDefault="00910219" w:rsidP="00910219">
            <w:pPr>
              <w:spacing w:before="0" w:after="0" w:line="240" w:lineRule="auto"/>
              <w:jc w:val="center"/>
              <w:rPr>
                <w:ins w:id="83692"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0A83A67" w14:textId="77777777" w:rsidR="00910219" w:rsidRPr="00910219" w:rsidRDefault="00910219" w:rsidP="00910219">
            <w:pPr>
              <w:spacing w:before="0" w:after="0" w:line="240" w:lineRule="auto"/>
              <w:jc w:val="center"/>
              <w:rPr>
                <w:ins w:id="83693" w:author="pete jones" w:date="2022-01-11T16:4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10D54ED2" w14:textId="77777777" w:rsidR="00910219" w:rsidRPr="00910219" w:rsidRDefault="00910219" w:rsidP="00910219">
            <w:pPr>
              <w:spacing w:before="0" w:after="0" w:line="240" w:lineRule="auto"/>
              <w:jc w:val="center"/>
              <w:rPr>
                <w:ins w:id="83694" w:author="pete jones" w:date="2022-01-11T16:48:00Z"/>
                <w:rFonts w:ascii="Times New Roman" w:hAnsi="Times New Roman" w:cs="Times New Roman"/>
                <w:sz w:val="20"/>
                <w:szCs w:val="20"/>
              </w:rPr>
            </w:pPr>
          </w:p>
        </w:tc>
      </w:tr>
      <w:tr w:rsidR="00910219" w:rsidRPr="00910219" w14:paraId="5672BA5D" w14:textId="77777777" w:rsidTr="00910219">
        <w:trPr>
          <w:trHeight w:val="315"/>
          <w:ins w:id="83695" w:author="pete jones" w:date="2022-01-11T16:48:00Z"/>
        </w:trPr>
        <w:tc>
          <w:tcPr>
            <w:tcW w:w="408" w:type="dxa"/>
            <w:tcBorders>
              <w:top w:val="nil"/>
              <w:left w:val="nil"/>
              <w:bottom w:val="nil"/>
              <w:right w:val="nil"/>
            </w:tcBorders>
            <w:shd w:val="clear" w:color="auto" w:fill="auto"/>
            <w:noWrap/>
            <w:vAlign w:val="center"/>
            <w:hideMark/>
          </w:tcPr>
          <w:p w14:paraId="704E43D7" w14:textId="77777777" w:rsidR="00910219" w:rsidRPr="00910219" w:rsidRDefault="00910219" w:rsidP="00910219">
            <w:pPr>
              <w:spacing w:before="0" w:after="0" w:line="240" w:lineRule="auto"/>
              <w:jc w:val="center"/>
              <w:rPr>
                <w:ins w:id="83696" w:author="pete jones" w:date="2022-01-11T16:4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058D923C" w14:textId="77777777" w:rsidR="00910219" w:rsidRPr="00910219" w:rsidRDefault="00910219" w:rsidP="00910219">
            <w:pPr>
              <w:spacing w:before="0" w:after="0" w:line="240" w:lineRule="auto"/>
              <w:jc w:val="right"/>
              <w:rPr>
                <w:ins w:id="83697" w:author="pete jones" w:date="2022-01-11T16:48:00Z"/>
                <w:rFonts w:ascii="Calibri" w:hAnsi="Calibri" w:cs="Calibri"/>
                <w:sz w:val="22"/>
                <w:szCs w:val="22"/>
              </w:rPr>
            </w:pPr>
            <w:ins w:id="83698" w:author="pete jones" w:date="2022-01-11T16:48:00Z">
              <w:r w:rsidRPr="0091021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232FB67B" w14:textId="77777777" w:rsidR="00910219" w:rsidRPr="00910219" w:rsidRDefault="00910219" w:rsidP="00910219">
            <w:pPr>
              <w:spacing w:before="0" w:after="0" w:line="240" w:lineRule="auto"/>
              <w:jc w:val="center"/>
              <w:rPr>
                <w:ins w:id="83699" w:author="pete jones" w:date="2022-01-11T16:48:00Z"/>
                <w:rFonts w:ascii="Calibri" w:hAnsi="Calibri" w:cs="Calibri"/>
                <w:color w:val="000000"/>
                <w:sz w:val="22"/>
                <w:szCs w:val="22"/>
              </w:rPr>
            </w:pPr>
            <w:ins w:id="83700" w:author="pete jones" w:date="2022-01-11T16:48:00Z">
              <w:r w:rsidRPr="00910219">
                <w:rPr>
                  <w:rFonts w:ascii="Calibri" w:hAnsi="Calibri" w:cs="Calibri"/>
                  <w:color w:val="000000"/>
                  <w:sz w:val="22"/>
                  <w:szCs w:val="22"/>
                </w:rPr>
                <w:t>4</w:t>
              </w:r>
            </w:ins>
          </w:p>
        </w:tc>
        <w:tc>
          <w:tcPr>
            <w:tcW w:w="424" w:type="dxa"/>
            <w:tcBorders>
              <w:top w:val="nil"/>
              <w:left w:val="nil"/>
              <w:bottom w:val="nil"/>
              <w:right w:val="nil"/>
            </w:tcBorders>
            <w:shd w:val="clear" w:color="auto" w:fill="auto"/>
            <w:noWrap/>
            <w:vAlign w:val="center"/>
            <w:hideMark/>
          </w:tcPr>
          <w:p w14:paraId="78784660" w14:textId="77777777" w:rsidR="00910219" w:rsidRPr="00910219" w:rsidRDefault="00910219" w:rsidP="00910219">
            <w:pPr>
              <w:spacing w:before="0" w:after="0" w:line="240" w:lineRule="auto"/>
              <w:jc w:val="center"/>
              <w:rPr>
                <w:ins w:id="83701" w:author="pete jones" w:date="2022-01-11T16:48: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3930CBD5" w14:textId="77777777" w:rsidR="00910219" w:rsidRPr="00910219" w:rsidRDefault="00910219" w:rsidP="00910219">
            <w:pPr>
              <w:spacing w:before="0" w:after="0" w:line="240" w:lineRule="auto"/>
              <w:jc w:val="left"/>
              <w:rPr>
                <w:ins w:id="83702" w:author="pete jones" w:date="2022-01-11T16:4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20088711" w14:textId="77777777" w:rsidR="00910219" w:rsidRPr="00910219" w:rsidRDefault="00910219" w:rsidP="00910219">
            <w:pPr>
              <w:spacing w:before="0" w:after="0" w:line="240" w:lineRule="auto"/>
              <w:jc w:val="left"/>
              <w:rPr>
                <w:ins w:id="83703" w:author="pete jones" w:date="2022-01-11T16:4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0232651B" w14:textId="77777777" w:rsidR="00910219" w:rsidRPr="00910219" w:rsidRDefault="00910219" w:rsidP="00910219">
            <w:pPr>
              <w:spacing w:before="0" w:after="0" w:line="240" w:lineRule="auto"/>
              <w:jc w:val="left"/>
              <w:rPr>
                <w:ins w:id="83704" w:author="pete jones" w:date="2022-01-11T16:4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25D6CB0" w14:textId="77777777" w:rsidR="00910219" w:rsidRPr="00910219" w:rsidRDefault="00910219" w:rsidP="00910219">
            <w:pPr>
              <w:spacing w:before="0" w:after="0" w:line="240" w:lineRule="auto"/>
              <w:jc w:val="left"/>
              <w:rPr>
                <w:ins w:id="83705"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351F7867" w14:textId="77777777" w:rsidR="00910219" w:rsidRPr="00910219" w:rsidRDefault="00910219" w:rsidP="00910219">
            <w:pPr>
              <w:spacing w:before="0" w:after="0" w:line="240" w:lineRule="auto"/>
              <w:jc w:val="left"/>
              <w:rPr>
                <w:ins w:id="83706"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135AD772" w14:textId="77777777" w:rsidR="00910219" w:rsidRPr="00910219" w:rsidRDefault="00910219" w:rsidP="00910219">
            <w:pPr>
              <w:spacing w:before="0" w:after="0" w:line="240" w:lineRule="auto"/>
              <w:jc w:val="left"/>
              <w:rPr>
                <w:ins w:id="83707"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F07E398" w14:textId="77777777" w:rsidR="00910219" w:rsidRPr="00910219" w:rsidRDefault="00910219" w:rsidP="00910219">
            <w:pPr>
              <w:spacing w:before="0" w:after="0" w:line="240" w:lineRule="auto"/>
              <w:jc w:val="left"/>
              <w:rPr>
                <w:ins w:id="83708"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CB2F405" w14:textId="77777777" w:rsidR="00910219" w:rsidRPr="00910219" w:rsidRDefault="00910219" w:rsidP="00910219">
            <w:pPr>
              <w:spacing w:before="0" w:after="0" w:line="240" w:lineRule="auto"/>
              <w:jc w:val="center"/>
              <w:rPr>
                <w:ins w:id="83709" w:author="pete jones" w:date="2022-01-11T16:4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8482754" w14:textId="77777777" w:rsidR="00910219" w:rsidRPr="00910219" w:rsidRDefault="00910219" w:rsidP="00910219">
            <w:pPr>
              <w:spacing w:before="0" w:after="0" w:line="240" w:lineRule="auto"/>
              <w:jc w:val="center"/>
              <w:rPr>
                <w:ins w:id="83710" w:author="pete jones" w:date="2022-01-11T16:4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13198E3F" w14:textId="77777777" w:rsidR="00910219" w:rsidRPr="00910219" w:rsidRDefault="00910219" w:rsidP="00910219">
            <w:pPr>
              <w:spacing w:before="0" w:after="0" w:line="240" w:lineRule="auto"/>
              <w:jc w:val="center"/>
              <w:rPr>
                <w:ins w:id="83711" w:author="pete jones" w:date="2022-01-11T16:48:00Z"/>
                <w:rFonts w:ascii="Times New Roman" w:hAnsi="Times New Roman" w:cs="Times New Roman"/>
                <w:sz w:val="20"/>
                <w:szCs w:val="20"/>
              </w:rPr>
            </w:pPr>
          </w:p>
        </w:tc>
      </w:tr>
      <w:tr w:rsidR="00910219" w:rsidRPr="00910219" w14:paraId="1804017B" w14:textId="77777777" w:rsidTr="00910219">
        <w:trPr>
          <w:trHeight w:val="300"/>
          <w:ins w:id="83712" w:author="pete jones" w:date="2022-01-11T16:48:00Z"/>
        </w:trPr>
        <w:tc>
          <w:tcPr>
            <w:tcW w:w="408" w:type="dxa"/>
            <w:tcBorders>
              <w:top w:val="nil"/>
              <w:left w:val="nil"/>
              <w:bottom w:val="nil"/>
              <w:right w:val="nil"/>
            </w:tcBorders>
            <w:shd w:val="clear" w:color="auto" w:fill="auto"/>
            <w:noWrap/>
            <w:vAlign w:val="center"/>
            <w:hideMark/>
          </w:tcPr>
          <w:p w14:paraId="0A645376" w14:textId="77777777" w:rsidR="00910219" w:rsidRPr="00910219" w:rsidRDefault="00910219" w:rsidP="00910219">
            <w:pPr>
              <w:spacing w:before="0" w:after="0" w:line="240" w:lineRule="auto"/>
              <w:jc w:val="center"/>
              <w:rPr>
                <w:ins w:id="83713" w:author="pete jones" w:date="2022-01-11T16:4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45E288E5" w14:textId="77777777" w:rsidR="00910219" w:rsidRPr="00910219" w:rsidRDefault="00910219" w:rsidP="00910219">
            <w:pPr>
              <w:spacing w:before="0" w:after="0" w:line="240" w:lineRule="auto"/>
              <w:jc w:val="right"/>
              <w:rPr>
                <w:ins w:id="83714" w:author="pete jones" w:date="2022-01-11T16:48:00Z"/>
                <w:rFonts w:ascii="Calibri" w:hAnsi="Calibri" w:cs="Calibri"/>
                <w:sz w:val="22"/>
                <w:szCs w:val="22"/>
              </w:rPr>
            </w:pPr>
            <w:ins w:id="83715" w:author="pete jones" w:date="2022-01-11T16:48:00Z">
              <w:r w:rsidRPr="0091021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1EAA876B" w14:textId="77777777" w:rsidR="00910219" w:rsidRPr="00910219" w:rsidRDefault="00910219" w:rsidP="00910219">
            <w:pPr>
              <w:spacing w:before="0" w:after="0" w:line="240" w:lineRule="auto"/>
              <w:jc w:val="center"/>
              <w:rPr>
                <w:ins w:id="83716" w:author="pete jones" w:date="2022-01-11T16:48:00Z"/>
                <w:rFonts w:ascii="Calibri" w:hAnsi="Calibri" w:cs="Calibri"/>
                <w:color w:val="000000"/>
                <w:sz w:val="22"/>
                <w:szCs w:val="22"/>
              </w:rPr>
            </w:pPr>
            <w:ins w:id="83717" w:author="pete jones" w:date="2022-01-11T16:48:00Z">
              <w:r w:rsidRPr="00910219">
                <w:rPr>
                  <w:rFonts w:ascii="Calibri" w:hAnsi="Calibri" w:cs="Calibri"/>
                  <w:color w:val="000000"/>
                  <w:sz w:val="22"/>
                  <w:szCs w:val="22"/>
                </w:rPr>
                <w:t>5</w:t>
              </w:r>
            </w:ins>
          </w:p>
        </w:tc>
        <w:tc>
          <w:tcPr>
            <w:tcW w:w="424" w:type="dxa"/>
            <w:tcBorders>
              <w:top w:val="nil"/>
              <w:left w:val="nil"/>
              <w:bottom w:val="nil"/>
              <w:right w:val="nil"/>
            </w:tcBorders>
            <w:shd w:val="clear" w:color="auto" w:fill="auto"/>
            <w:noWrap/>
            <w:vAlign w:val="center"/>
            <w:hideMark/>
          </w:tcPr>
          <w:p w14:paraId="0F19DFA0" w14:textId="77777777" w:rsidR="00910219" w:rsidRPr="00910219" w:rsidRDefault="00910219" w:rsidP="00910219">
            <w:pPr>
              <w:spacing w:before="0" w:after="0" w:line="240" w:lineRule="auto"/>
              <w:jc w:val="center"/>
              <w:rPr>
                <w:ins w:id="83718" w:author="pete jones" w:date="2022-01-11T16:48: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6EA4C91A" w14:textId="77777777" w:rsidR="00910219" w:rsidRPr="00910219" w:rsidRDefault="00910219" w:rsidP="00910219">
            <w:pPr>
              <w:spacing w:before="0" w:after="0" w:line="240" w:lineRule="auto"/>
              <w:jc w:val="center"/>
              <w:rPr>
                <w:ins w:id="83719" w:author="pete jones" w:date="2022-01-11T16:48:00Z"/>
                <w:rFonts w:ascii="Calibri" w:hAnsi="Calibri" w:cs="Calibri"/>
                <w:color w:val="000000"/>
                <w:sz w:val="22"/>
                <w:szCs w:val="22"/>
              </w:rPr>
            </w:pPr>
            <w:ins w:id="83720" w:author="pete jones" w:date="2022-01-11T16:48: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2C3CB54" w14:textId="77777777" w:rsidR="00910219" w:rsidRPr="00910219" w:rsidRDefault="00910219" w:rsidP="00910219">
            <w:pPr>
              <w:spacing w:before="0" w:after="0" w:line="240" w:lineRule="auto"/>
              <w:jc w:val="center"/>
              <w:rPr>
                <w:ins w:id="83721" w:author="pete jones" w:date="2022-01-11T16:48:00Z"/>
                <w:rFonts w:ascii="Calibri" w:hAnsi="Calibri" w:cs="Calibri"/>
                <w:color w:val="000000"/>
                <w:sz w:val="22"/>
                <w:szCs w:val="22"/>
              </w:rPr>
            </w:pPr>
            <w:ins w:id="83722" w:author="pete jones" w:date="2022-01-11T16:48: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C5C2A1B" w14:textId="77777777" w:rsidR="00910219" w:rsidRPr="00910219" w:rsidRDefault="00910219" w:rsidP="00910219">
            <w:pPr>
              <w:spacing w:before="0" w:after="0" w:line="240" w:lineRule="auto"/>
              <w:jc w:val="center"/>
              <w:rPr>
                <w:ins w:id="83723" w:author="pete jones" w:date="2022-01-11T16:48:00Z"/>
                <w:rFonts w:ascii="Calibri" w:hAnsi="Calibri" w:cs="Calibri"/>
                <w:color w:val="000000"/>
                <w:sz w:val="22"/>
                <w:szCs w:val="22"/>
              </w:rPr>
            </w:pPr>
            <w:ins w:id="83724" w:author="pete jones" w:date="2022-01-11T16:48:00Z">
              <w:r w:rsidRPr="0091021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6C850C9" w14:textId="77777777" w:rsidR="00910219" w:rsidRPr="00910219" w:rsidRDefault="00910219" w:rsidP="00910219">
            <w:pPr>
              <w:spacing w:before="0" w:after="0" w:line="240" w:lineRule="auto"/>
              <w:jc w:val="center"/>
              <w:rPr>
                <w:ins w:id="83725" w:author="pete jones" w:date="2022-01-11T16:48:00Z"/>
                <w:rFonts w:ascii="Calibri" w:hAnsi="Calibri" w:cs="Calibri"/>
                <w:color w:val="000000"/>
                <w:sz w:val="22"/>
                <w:szCs w:val="22"/>
              </w:rPr>
            </w:pPr>
            <w:ins w:id="83726" w:author="pete jones" w:date="2022-01-11T16:48: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DCFF5F9" w14:textId="77777777" w:rsidR="00910219" w:rsidRPr="00910219" w:rsidRDefault="00910219" w:rsidP="00910219">
            <w:pPr>
              <w:spacing w:before="0" w:after="0" w:line="240" w:lineRule="auto"/>
              <w:jc w:val="center"/>
              <w:rPr>
                <w:ins w:id="83727" w:author="pete jones" w:date="2022-01-11T16:48:00Z"/>
                <w:rFonts w:ascii="Calibri" w:hAnsi="Calibri" w:cs="Calibri"/>
                <w:color w:val="000000"/>
                <w:sz w:val="22"/>
                <w:szCs w:val="22"/>
              </w:rPr>
            </w:pPr>
            <w:ins w:id="83728" w:author="pete jones" w:date="2022-01-11T16:48: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E1C522F" w14:textId="77777777" w:rsidR="00910219" w:rsidRPr="00910219" w:rsidRDefault="00910219" w:rsidP="00910219">
            <w:pPr>
              <w:spacing w:before="0" w:after="0" w:line="240" w:lineRule="auto"/>
              <w:jc w:val="center"/>
              <w:rPr>
                <w:ins w:id="83729" w:author="pete jones" w:date="2022-01-11T16:48:00Z"/>
                <w:rFonts w:ascii="Calibri" w:hAnsi="Calibri" w:cs="Calibri"/>
                <w:color w:val="000000"/>
                <w:sz w:val="22"/>
                <w:szCs w:val="22"/>
              </w:rPr>
            </w:pPr>
            <w:ins w:id="83730" w:author="pete jones" w:date="2022-01-11T16:48: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F89B14F" w14:textId="77777777" w:rsidR="00910219" w:rsidRPr="00910219" w:rsidRDefault="00910219" w:rsidP="00910219">
            <w:pPr>
              <w:spacing w:before="0" w:after="0" w:line="240" w:lineRule="auto"/>
              <w:jc w:val="center"/>
              <w:rPr>
                <w:ins w:id="83731" w:author="pete jones" w:date="2022-01-11T16:48:00Z"/>
                <w:rFonts w:ascii="Calibri" w:hAnsi="Calibri" w:cs="Calibri"/>
                <w:color w:val="000000"/>
                <w:sz w:val="22"/>
                <w:szCs w:val="22"/>
              </w:rPr>
            </w:pPr>
            <w:ins w:id="83732" w:author="pete jones" w:date="2022-01-11T16:48:00Z">
              <w:r w:rsidRPr="0091021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064148A" w14:textId="77777777" w:rsidR="00910219" w:rsidRPr="00910219" w:rsidRDefault="00910219" w:rsidP="00910219">
            <w:pPr>
              <w:spacing w:before="0" w:after="0" w:line="240" w:lineRule="auto"/>
              <w:jc w:val="center"/>
              <w:rPr>
                <w:ins w:id="83733" w:author="pete jones" w:date="2022-01-11T16:48:00Z"/>
                <w:rFonts w:ascii="Calibri" w:hAnsi="Calibri" w:cs="Calibri"/>
                <w:color w:val="000000"/>
                <w:sz w:val="22"/>
                <w:szCs w:val="22"/>
              </w:rPr>
            </w:pPr>
            <w:ins w:id="83734" w:author="pete jones" w:date="2022-01-11T16:48:00Z">
              <w:r w:rsidRPr="0091021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A74E140" w14:textId="77777777" w:rsidR="00910219" w:rsidRPr="00910219" w:rsidRDefault="00910219" w:rsidP="00910219">
            <w:pPr>
              <w:spacing w:before="0" w:after="0" w:line="240" w:lineRule="auto"/>
              <w:jc w:val="center"/>
              <w:rPr>
                <w:ins w:id="83735" w:author="pete jones" w:date="2022-01-11T16:48:00Z"/>
                <w:rFonts w:ascii="Calibri" w:hAnsi="Calibri" w:cs="Calibri"/>
                <w:color w:val="000000"/>
                <w:sz w:val="22"/>
                <w:szCs w:val="22"/>
              </w:rPr>
            </w:pPr>
            <w:ins w:id="83736" w:author="pete jones" w:date="2022-01-11T16:48:00Z">
              <w:r w:rsidRPr="0091021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0F23C66" w14:textId="77777777" w:rsidR="00910219" w:rsidRPr="00910219" w:rsidRDefault="00910219" w:rsidP="00910219">
            <w:pPr>
              <w:spacing w:before="0" w:after="0" w:line="240" w:lineRule="auto"/>
              <w:jc w:val="center"/>
              <w:rPr>
                <w:ins w:id="83737" w:author="pete jones" w:date="2022-01-11T16:48:00Z"/>
                <w:rFonts w:ascii="Calibri" w:hAnsi="Calibri" w:cs="Calibri"/>
                <w:color w:val="000000"/>
                <w:sz w:val="22"/>
                <w:szCs w:val="22"/>
              </w:rPr>
            </w:pPr>
            <w:ins w:id="83738" w:author="pete jones" w:date="2022-01-11T16:48:00Z">
              <w:r w:rsidRPr="00910219">
                <w:rPr>
                  <w:rFonts w:ascii="Calibri" w:hAnsi="Calibri" w:cs="Calibri"/>
                  <w:color w:val="000000"/>
                  <w:sz w:val="22"/>
                  <w:szCs w:val="22"/>
                </w:rPr>
                <w:t>N/A</w:t>
              </w:r>
            </w:ins>
          </w:p>
        </w:tc>
      </w:tr>
      <w:tr w:rsidR="00910219" w:rsidRPr="00910219" w14:paraId="44978958" w14:textId="77777777" w:rsidTr="00910219">
        <w:trPr>
          <w:trHeight w:val="315"/>
          <w:ins w:id="83739" w:author="pete jones" w:date="2022-01-11T16:48:00Z"/>
        </w:trPr>
        <w:tc>
          <w:tcPr>
            <w:tcW w:w="408" w:type="dxa"/>
            <w:tcBorders>
              <w:top w:val="nil"/>
              <w:left w:val="nil"/>
              <w:bottom w:val="nil"/>
              <w:right w:val="nil"/>
            </w:tcBorders>
            <w:shd w:val="clear" w:color="auto" w:fill="auto"/>
            <w:noWrap/>
            <w:vAlign w:val="center"/>
            <w:hideMark/>
          </w:tcPr>
          <w:p w14:paraId="6CB978DD" w14:textId="77777777" w:rsidR="00910219" w:rsidRPr="00910219" w:rsidRDefault="00910219" w:rsidP="00910219">
            <w:pPr>
              <w:spacing w:before="0" w:after="0" w:line="240" w:lineRule="auto"/>
              <w:jc w:val="center"/>
              <w:rPr>
                <w:ins w:id="83740" w:author="pete jones" w:date="2022-01-11T16:48:00Z"/>
                <w:rFonts w:ascii="Calibri" w:hAnsi="Calibri" w:cs="Calibri"/>
                <w:color w:val="FFFFFF"/>
                <w:sz w:val="22"/>
                <w:szCs w:val="22"/>
              </w:rPr>
            </w:pPr>
            <w:ins w:id="83741" w:author="pete jones" w:date="2022-01-11T16:48:00Z">
              <w:r w:rsidRPr="0091021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225EA46F" w14:textId="77777777" w:rsidR="00910219" w:rsidRPr="00910219" w:rsidRDefault="00910219" w:rsidP="00910219">
            <w:pPr>
              <w:spacing w:before="0" w:after="0" w:line="240" w:lineRule="auto"/>
              <w:jc w:val="right"/>
              <w:rPr>
                <w:ins w:id="83742" w:author="pete jones" w:date="2022-01-11T16:48:00Z"/>
                <w:rFonts w:ascii="Calibri" w:hAnsi="Calibri" w:cs="Calibri"/>
                <w:sz w:val="22"/>
                <w:szCs w:val="22"/>
              </w:rPr>
            </w:pPr>
            <w:ins w:id="83743" w:author="pete jones" w:date="2022-01-11T16:48:00Z">
              <w:r w:rsidRPr="0091021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23D6EA67" w14:textId="77777777" w:rsidR="00910219" w:rsidRPr="00910219" w:rsidRDefault="00910219" w:rsidP="00910219">
            <w:pPr>
              <w:spacing w:before="0" w:after="0" w:line="240" w:lineRule="auto"/>
              <w:jc w:val="center"/>
              <w:rPr>
                <w:ins w:id="83744" w:author="pete jones" w:date="2022-01-11T16:48:00Z"/>
                <w:rFonts w:ascii="Calibri" w:hAnsi="Calibri" w:cs="Calibri"/>
                <w:sz w:val="22"/>
                <w:szCs w:val="22"/>
              </w:rPr>
            </w:pPr>
            <w:ins w:id="83745" w:author="pete jones" w:date="2022-01-11T16:48:00Z">
              <w:r w:rsidRPr="00910219">
                <w:rPr>
                  <w:rFonts w:ascii="Calibri" w:hAnsi="Calibri" w:cs="Calibri"/>
                  <w:sz w:val="22"/>
                  <w:szCs w:val="22"/>
                </w:rPr>
                <w:t>4</w:t>
              </w:r>
            </w:ins>
          </w:p>
        </w:tc>
        <w:tc>
          <w:tcPr>
            <w:tcW w:w="424" w:type="dxa"/>
            <w:tcBorders>
              <w:top w:val="nil"/>
              <w:left w:val="nil"/>
              <w:bottom w:val="nil"/>
              <w:right w:val="nil"/>
            </w:tcBorders>
            <w:shd w:val="clear" w:color="auto" w:fill="auto"/>
            <w:noWrap/>
            <w:vAlign w:val="bottom"/>
            <w:hideMark/>
          </w:tcPr>
          <w:p w14:paraId="06EB2E1D" w14:textId="77777777" w:rsidR="00910219" w:rsidRPr="00910219" w:rsidRDefault="00910219" w:rsidP="00910219">
            <w:pPr>
              <w:spacing w:before="0" w:after="0" w:line="240" w:lineRule="auto"/>
              <w:jc w:val="center"/>
              <w:rPr>
                <w:ins w:id="83746" w:author="pete jones" w:date="2022-01-11T16:48:00Z"/>
                <w:rFonts w:ascii="Calibri" w:hAnsi="Calibri" w:cs="Calibri"/>
                <w:color w:val="FFFFFF"/>
                <w:sz w:val="22"/>
                <w:szCs w:val="22"/>
              </w:rPr>
            </w:pPr>
            <w:ins w:id="83747" w:author="pete jones" w:date="2022-01-11T16:48:00Z">
              <w:r w:rsidRPr="0091021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0754C6F6" w14:textId="77777777" w:rsidR="00910219" w:rsidRPr="00910219" w:rsidRDefault="00910219" w:rsidP="00910219">
            <w:pPr>
              <w:spacing w:before="0" w:after="0" w:line="240" w:lineRule="auto"/>
              <w:jc w:val="left"/>
              <w:rPr>
                <w:ins w:id="83748" w:author="pete jones" w:date="2022-01-11T16:4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5A61763A" w14:textId="77777777" w:rsidR="00910219" w:rsidRPr="00910219" w:rsidRDefault="00910219" w:rsidP="00910219">
            <w:pPr>
              <w:spacing w:before="0" w:after="0" w:line="240" w:lineRule="auto"/>
              <w:jc w:val="left"/>
              <w:rPr>
                <w:ins w:id="83749" w:author="pete jones" w:date="2022-01-11T16:4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8016503" w14:textId="77777777" w:rsidR="00910219" w:rsidRPr="00910219" w:rsidRDefault="00910219" w:rsidP="00910219">
            <w:pPr>
              <w:spacing w:before="0" w:after="0" w:line="240" w:lineRule="auto"/>
              <w:jc w:val="left"/>
              <w:rPr>
                <w:ins w:id="83750" w:author="pete jones" w:date="2022-01-11T16:4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88D0B0B" w14:textId="77777777" w:rsidR="00910219" w:rsidRPr="00910219" w:rsidRDefault="00910219" w:rsidP="00910219">
            <w:pPr>
              <w:spacing w:before="0" w:after="0" w:line="240" w:lineRule="auto"/>
              <w:jc w:val="left"/>
              <w:rPr>
                <w:ins w:id="83751" w:author="pete jones" w:date="2022-01-11T16:4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5ED6E7F" w14:textId="77777777" w:rsidR="00910219" w:rsidRPr="00910219" w:rsidRDefault="00910219" w:rsidP="00910219">
            <w:pPr>
              <w:spacing w:before="0" w:after="0" w:line="240" w:lineRule="auto"/>
              <w:jc w:val="left"/>
              <w:rPr>
                <w:ins w:id="83752" w:author="pete jones" w:date="2022-01-11T16:4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0B5059C" w14:textId="77777777" w:rsidR="00910219" w:rsidRPr="00910219" w:rsidRDefault="00910219" w:rsidP="00910219">
            <w:pPr>
              <w:spacing w:before="0" w:after="0" w:line="240" w:lineRule="auto"/>
              <w:jc w:val="left"/>
              <w:rPr>
                <w:ins w:id="83753" w:author="pete jones" w:date="2022-01-11T16:4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BA4F4BC" w14:textId="77777777" w:rsidR="00910219" w:rsidRPr="00910219" w:rsidRDefault="00910219" w:rsidP="00910219">
            <w:pPr>
              <w:spacing w:before="0" w:after="0" w:line="240" w:lineRule="auto"/>
              <w:jc w:val="left"/>
              <w:rPr>
                <w:ins w:id="83754" w:author="pete jones" w:date="2022-01-11T16:4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24D9993" w14:textId="77777777" w:rsidR="00910219" w:rsidRPr="00910219" w:rsidRDefault="00910219" w:rsidP="00910219">
            <w:pPr>
              <w:spacing w:before="0" w:after="0" w:line="240" w:lineRule="auto"/>
              <w:jc w:val="left"/>
              <w:rPr>
                <w:ins w:id="83755" w:author="pete jones" w:date="2022-01-11T16:4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6098EF8" w14:textId="77777777" w:rsidR="00910219" w:rsidRPr="00910219" w:rsidRDefault="00910219" w:rsidP="00910219">
            <w:pPr>
              <w:spacing w:before="0" w:after="0" w:line="240" w:lineRule="auto"/>
              <w:jc w:val="left"/>
              <w:rPr>
                <w:ins w:id="83756" w:author="pete jones" w:date="2022-01-11T16:48: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57BE8F97" w14:textId="77777777" w:rsidR="00910219" w:rsidRPr="00910219" w:rsidRDefault="00910219" w:rsidP="00910219">
            <w:pPr>
              <w:spacing w:before="0" w:after="0" w:line="240" w:lineRule="auto"/>
              <w:jc w:val="left"/>
              <w:rPr>
                <w:ins w:id="83757" w:author="pete jones" w:date="2022-01-11T16:48:00Z"/>
                <w:rFonts w:ascii="Calibri" w:hAnsi="Calibri" w:cs="Calibri"/>
                <w:color w:val="000000"/>
                <w:sz w:val="22"/>
                <w:szCs w:val="22"/>
              </w:rPr>
            </w:pPr>
          </w:p>
        </w:tc>
      </w:tr>
      <w:tr w:rsidR="00910219" w:rsidRPr="00910219" w14:paraId="6DBE5DEC" w14:textId="77777777" w:rsidTr="00910219">
        <w:trPr>
          <w:trHeight w:val="315"/>
          <w:ins w:id="83758" w:author="pete jones" w:date="2022-01-11T16:48:00Z"/>
        </w:trPr>
        <w:tc>
          <w:tcPr>
            <w:tcW w:w="408" w:type="dxa"/>
            <w:tcBorders>
              <w:top w:val="nil"/>
              <w:left w:val="nil"/>
              <w:bottom w:val="nil"/>
              <w:right w:val="nil"/>
            </w:tcBorders>
            <w:shd w:val="clear" w:color="auto" w:fill="auto"/>
            <w:noWrap/>
            <w:vAlign w:val="center"/>
            <w:hideMark/>
          </w:tcPr>
          <w:p w14:paraId="047CC79E" w14:textId="77777777" w:rsidR="00910219" w:rsidRPr="00910219" w:rsidRDefault="00910219" w:rsidP="00910219">
            <w:pPr>
              <w:spacing w:before="0" w:after="0" w:line="240" w:lineRule="auto"/>
              <w:jc w:val="center"/>
              <w:rPr>
                <w:ins w:id="83759" w:author="pete jones" w:date="2022-01-11T16:48: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4202B949" w14:textId="77777777" w:rsidR="00910219" w:rsidRPr="00910219" w:rsidRDefault="00910219" w:rsidP="00910219">
            <w:pPr>
              <w:spacing w:before="0" w:after="0" w:line="240" w:lineRule="auto"/>
              <w:jc w:val="right"/>
              <w:rPr>
                <w:ins w:id="83760" w:author="pete jones" w:date="2022-01-11T16:48:00Z"/>
                <w:rFonts w:ascii="Calibri" w:hAnsi="Calibri" w:cs="Calibri"/>
                <w:sz w:val="22"/>
                <w:szCs w:val="22"/>
              </w:rPr>
            </w:pPr>
            <w:ins w:id="83761" w:author="pete jones" w:date="2022-01-11T16:48:00Z">
              <w:r w:rsidRPr="0091021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7D8B0AE5" w14:textId="77777777" w:rsidR="00910219" w:rsidRPr="00910219" w:rsidRDefault="00910219" w:rsidP="00910219">
            <w:pPr>
              <w:spacing w:before="0" w:after="0" w:line="240" w:lineRule="auto"/>
              <w:jc w:val="center"/>
              <w:rPr>
                <w:ins w:id="83762" w:author="pete jones" w:date="2022-01-11T16:48:00Z"/>
                <w:rFonts w:ascii="Calibri" w:hAnsi="Calibri" w:cs="Calibri"/>
                <w:sz w:val="22"/>
                <w:szCs w:val="22"/>
              </w:rPr>
            </w:pPr>
            <w:ins w:id="83763" w:author="pete jones" w:date="2022-01-11T16:48:00Z">
              <w:r w:rsidRPr="00910219">
                <w:rPr>
                  <w:rFonts w:ascii="Calibri" w:hAnsi="Calibri" w:cs="Calibri"/>
                  <w:sz w:val="22"/>
                  <w:szCs w:val="22"/>
                </w:rPr>
                <w:t>7</w:t>
              </w:r>
            </w:ins>
          </w:p>
        </w:tc>
        <w:tc>
          <w:tcPr>
            <w:tcW w:w="424" w:type="dxa"/>
            <w:tcBorders>
              <w:top w:val="nil"/>
              <w:left w:val="nil"/>
              <w:bottom w:val="nil"/>
              <w:right w:val="nil"/>
            </w:tcBorders>
            <w:shd w:val="clear" w:color="auto" w:fill="auto"/>
            <w:noWrap/>
            <w:vAlign w:val="bottom"/>
            <w:hideMark/>
          </w:tcPr>
          <w:p w14:paraId="5A2DEA2D" w14:textId="77777777" w:rsidR="00910219" w:rsidRPr="00910219" w:rsidRDefault="00910219" w:rsidP="00910219">
            <w:pPr>
              <w:spacing w:before="0" w:after="0" w:line="240" w:lineRule="auto"/>
              <w:jc w:val="center"/>
              <w:rPr>
                <w:ins w:id="83764" w:author="pete jones" w:date="2022-01-11T16:48: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2E7DAB46" w14:textId="77777777" w:rsidR="00910219" w:rsidRPr="00910219" w:rsidRDefault="00910219" w:rsidP="00910219">
            <w:pPr>
              <w:spacing w:before="0" w:after="0" w:line="240" w:lineRule="auto"/>
              <w:jc w:val="right"/>
              <w:rPr>
                <w:ins w:id="83765" w:author="pete jones" w:date="2022-01-11T16:48:00Z"/>
                <w:rFonts w:ascii="Calibri" w:hAnsi="Calibri" w:cs="Calibri"/>
                <w:color w:val="FFFFFF"/>
                <w:sz w:val="22"/>
                <w:szCs w:val="22"/>
              </w:rPr>
            </w:pPr>
            <w:ins w:id="83766" w:author="pete jones" w:date="2022-01-11T16:48:00Z">
              <w:r w:rsidRPr="0091021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262057A0" w14:textId="77777777" w:rsidR="00910219" w:rsidRPr="00910219" w:rsidRDefault="00910219" w:rsidP="00910219">
            <w:pPr>
              <w:spacing w:before="0" w:after="0" w:line="240" w:lineRule="auto"/>
              <w:jc w:val="right"/>
              <w:rPr>
                <w:ins w:id="83767" w:author="pete jones" w:date="2022-01-11T16:48:00Z"/>
                <w:rFonts w:ascii="Calibri" w:hAnsi="Calibri" w:cs="Calibri"/>
                <w:color w:val="FFFFFF"/>
                <w:sz w:val="22"/>
                <w:szCs w:val="22"/>
              </w:rPr>
            </w:pPr>
            <w:ins w:id="83768" w:author="pete jones" w:date="2022-01-11T16:48:00Z">
              <w:r w:rsidRPr="0091021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41CE5BA2" w14:textId="77777777" w:rsidR="00910219" w:rsidRPr="00910219" w:rsidRDefault="00910219" w:rsidP="00910219">
            <w:pPr>
              <w:spacing w:before="0" w:after="0" w:line="240" w:lineRule="auto"/>
              <w:jc w:val="right"/>
              <w:rPr>
                <w:ins w:id="83769" w:author="pete jones" w:date="2022-01-11T16:48:00Z"/>
                <w:rFonts w:ascii="Calibri" w:hAnsi="Calibri" w:cs="Calibri"/>
                <w:color w:val="FFFFFF"/>
                <w:sz w:val="22"/>
                <w:szCs w:val="22"/>
              </w:rPr>
            </w:pPr>
            <w:ins w:id="83770" w:author="pete jones" w:date="2022-01-11T16:48:00Z">
              <w:r w:rsidRPr="0091021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249E2CC5" w14:textId="77777777" w:rsidR="00910219" w:rsidRPr="00910219" w:rsidRDefault="00910219" w:rsidP="00910219">
            <w:pPr>
              <w:spacing w:before="0" w:after="0" w:line="240" w:lineRule="auto"/>
              <w:jc w:val="right"/>
              <w:rPr>
                <w:ins w:id="83771" w:author="pete jones" w:date="2022-01-11T16:48:00Z"/>
                <w:rFonts w:ascii="Calibri" w:hAnsi="Calibri" w:cs="Calibri"/>
                <w:color w:val="FFFFFF"/>
                <w:sz w:val="22"/>
                <w:szCs w:val="22"/>
              </w:rPr>
            </w:pPr>
            <w:ins w:id="83772" w:author="pete jones" w:date="2022-01-11T16:48:00Z">
              <w:r w:rsidRPr="0091021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63285004" w14:textId="77777777" w:rsidR="00910219" w:rsidRPr="00910219" w:rsidRDefault="00910219" w:rsidP="00910219">
            <w:pPr>
              <w:spacing w:before="0" w:after="0" w:line="240" w:lineRule="auto"/>
              <w:jc w:val="right"/>
              <w:rPr>
                <w:ins w:id="83773" w:author="pete jones" w:date="2022-01-11T16:48:00Z"/>
                <w:rFonts w:ascii="Calibri" w:hAnsi="Calibri" w:cs="Calibri"/>
                <w:color w:val="FFFFFF"/>
                <w:sz w:val="22"/>
                <w:szCs w:val="22"/>
              </w:rPr>
            </w:pPr>
            <w:ins w:id="83774" w:author="pete jones" w:date="2022-01-11T16:48:00Z">
              <w:r w:rsidRPr="0091021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1C928A1D" w14:textId="77777777" w:rsidR="00910219" w:rsidRPr="00910219" w:rsidRDefault="00910219" w:rsidP="00910219">
            <w:pPr>
              <w:spacing w:before="0" w:after="0" w:line="240" w:lineRule="auto"/>
              <w:jc w:val="right"/>
              <w:rPr>
                <w:ins w:id="83775" w:author="pete jones" w:date="2022-01-11T16:48:00Z"/>
                <w:rFonts w:ascii="Calibri" w:hAnsi="Calibri" w:cs="Calibri"/>
                <w:color w:val="FFFFFF"/>
                <w:sz w:val="22"/>
                <w:szCs w:val="22"/>
              </w:rPr>
            </w:pPr>
            <w:ins w:id="83776" w:author="pete jones" w:date="2022-01-11T16:48:00Z">
              <w:r w:rsidRPr="0091021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3CC93A26" w14:textId="77777777" w:rsidR="00910219" w:rsidRPr="00910219" w:rsidRDefault="00910219" w:rsidP="00910219">
            <w:pPr>
              <w:spacing w:before="0" w:after="0" w:line="240" w:lineRule="auto"/>
              <w:jc w:val="right"/>
              <w:rPr>
                <w:ins w:id="83777" w:author="pete jones" w:date="2022-01-11T16:48:00Z"/>
                <w:rFonts w:ascii="Calibri" w:hAnsi="Calibri" w:cs="Calibri"/>
                <w:color w:val="FFFFFF"/>
                <w:sz w:val="22"/>
                <w:szCs w:val="22"/>
              </w:rPr>
            </w:pPr>
            <w:ins w:id="83778" w:author="pete jones" w:date="2022-01-11T16:48:00Z">
              <w:r w:rsidRPr="0091021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0EC8A5D0" w14:textId="77777777" w:rsidR="00910219" w:rsidRPr="00910219" w:rsidRDefault="00910219" w:rsidP="00910219">
            <w:pPr>
              <w:spacing w:before="0" w:after="0" w:line="240" w:lineRule="auto"/>
              <w:jc w:val="right"/>
              <w:rPr>
                <w:ins w:id="83779" w:author="pete jones" w:date="2022-01-11T16:48:00Z"/>
                <w:rFonts w:ascii="Calibri" w:hAnsi="Calibri" w:cs="Calibri"/>
                <w:color w:val="FFFFFF"/>
                <w:sz w:val="22"/>
                <w:szCs w:val="22"/>
              </w:rPr>
            </w:pPr>
            <w:ins w:id="83780" w:author="pete jones" w:date="2022-01-11T16:48:00Z">
              <w:r w:rsidRPr="0091021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428DE684" w14:textId="77777777" w:rsidR="00910219" w:rsidRPr="00910219" w:rsidRDefault="00910219" w:rsidP="00910219">
            <w:pPr>
              <w:spacing w:before="0" w:after="0" w:line="240" w:lineRule="auto"/>
              <w:jc w:val="right"/>
              <w:rPr>
                <w:ins w:id="83781" w:author="pete jones" w:date="2022-01-11T16:48:00Z"/>
                <w:rFonts w:ascii="Calibri" w:hAnsi="Calibri" w:cs="Calibri"/>
                <w:color w:val="FFFFFF"/>
                <w:sz w:val="22"/>
                <w:szCs w:val="22"/>
              </w:rPr>
            </w:pPr>
            <w:ins w:id="83782" w:author="pete jones" w:date="2022-01-11T16:48:00Z">
              <w:r w:rsidRPr="0091021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58D13A81" w14:textId="77777777" w:rsidR="00910219" w:rsidRPr="00910219" w:rsidRDefault="00910219" w:rsidP="00910219">
            <w:pPr>
              <w:spacing w:before="0" w:after="0" w:line="240" w:lineRule="auto"/>
              <w:jc w:val="right"/>
              <w:rPr>
                <w:ins w:id="83783" w:author="pete jones" w:date="2022-01-11T16:48:00Z"/>
                <w:rFonts w:ascii="Calibri" w:hAnsi="Calibri" w:cs="Calibri"/>
                <w:color w:val="FFFFFF"/>
                <w:sz w:val="22"/>
                <w:szCs w:val="22"/>
              </w:rPr>
            </w:pPr>
            <w:ins w:id="83784" w:author="pete jones" w:date="2022-01-11T16:48:00Z">
              <w:r w:rsidRPr="00910219">
                <w:rPr>
                  <w:rFonts w:ascii="Calibri" w:hAnsi="Calibri" w:cs="Calibri"/>
                  <w:color w:val="FFFFFF"/>
                  <w:sz w:val="22"/>
                  <w:szCs w:val="22"/>
                </w:rPr>
                <w:t>23</w:t>
              </w:r>
            </w:ins>
          </w:p>
        </w:tc>
      </w:tr>
      <w:tr w:rsidR="00910219" w:rsidRPr="00910219" w14:paraId="071A5611" w14:textId="77777777" w:rsidTr="00910219">
        <w:trPr>
          <w:trHeight w:val="315"/>
          <w:ins w:id="83785" w:author="pete jones" w:date="2022-01-11T16:48:00Z"/>
        </w:trPr>
        <w:tc>
          <w:tcPr>
            <w:tcW w:w="408" w:type="dxa"/>
            <w:tcBorders>
              <w:top w:val="nil"/>
              <w:left w:val="nil"/>
              <w:bottom w:val="nil"/>
              <w:right w:val="nil"/>
            </w:tcBorders>
            <w:shd w:val="clear" w:color="auto" w:fill="auto"/>
            <w:noWrap/>
            <w:vAlign w:val="center"/>
            <w:hideMark/>
          </w:tcPr>
          <w:p w14:paraId="3B2618A0" w14:textId="77777777" w:rsidR="00910219" w:rsidRPr="00910219" w:rsidRDefault="00910219" w:rsidP="00910219">
            <w:pPr>
              <w:spacing w:before="0" w:after="0" w:line="240" w:lineRule="auto"/>
              <w:jc w:val="center"/>
              <w:rPr>
                <w:ins w:id="83786" w:author="pete jones" w:date="2022-01-11T16:48:00Z"/>
                <w:rFonts w:ascii="Calibri" w:hAnsi="Calibri" w:cs="Calibri"/>
                <w:color w:val="FFFFFF"/>
                <w:sz w:val="22"/>
                <w:szCs w:val="22"/>
              </w:rPr>
            </w:pPr>
            <w:ins w:id="83787" w:author="pete jones" w:date="2022-01-11T16:48:00Z">
              <w:r w:rsidRPr="0091021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F8B8F90" w14:textId="77777777" w:rsidR="00910219" w:rsidRPr="00910219" w:rsidRDefault="00910219" w:rsidP="00910219">
            <w:pPr>
              <w:spacing w:before="0" w:after="0" w:line="240" w:lineRule="auto"/>
              <w:jc w:val="right"/>
              <w:rPr>
                <w:ins w:id="83788" w:author="pete jones" w:date="2022-01-11T16:48:00Z"/>
                <w:rFonts w:ascii="Calibri" w:hAnsi="Calibri" w:cs="Calibri"/>
                <w:color w:val="FFFFFF"/>
                <w:sz w:val="22"/>
                <w:szCs w:val="22"/>
              </w:rPr>
            </w:pPr>
            <w:ins w:id="83789" w:author="pete jones" w:date="2022-01-11T16:48:00Z">
              <w:r w:rsidRPr="0091021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680F4E31" w14:textId="77777777" w:rsidR="00910219" w:rsidRPr="00910219" w:rsidRDefault="00910219" w:rsidP="00910219">
            <w:pPr>
              <w:spacing w:before="0" w:after="0" w:line="240" w:lineRule="auto"/>
              <w:jc w:val="center"/>
              <w:rPr>
                <w:ins w:id="83790" w:author="pete jones" w:date="2022-01-11T16:48:00Z"/>
                <w:rFonts w:ascii="Calibri" w:hAnsi="Calibri" w:cs="Calibri"/>
                <w:color w:val="FFFFFF"/>
                <w:sz w:val="22"/>
                <w:szCs w:val="22"/>
              </w:rPr>
            </w:pPr>
            <w:ins w:id="83791" w:author="pete jones" w:date="2022-01-11T16:48:00Z">
              <w:r w:rsidRPr="0091021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2E37A790" w14:textId="77777777" w:rsidR="00910219" w:rsidRPr="00910219" w:rsidRDefault="00910219" w:rsidP="00910219">
            <w:pPr>
              <w:spacing w:before="0" w:after="0" w:line="240" w:lineRule="auto"/>
              <w:jc w:val="center"/>
              <w:rPr>
                <w:ins w:id="83792" w:author="pete jones" w:date="2022-01-11T16:48:00Z"/>
                <w:rFonts w:ascii="Calibri" w:hAnsi="Calibri" w:cs="Calibri"/>
                <w:color w:val="FFFFFF"/>
                <w:sz w:val="22"/>
                <w:szCs w:val="22"/>
              </w:rPr>
            </w:pPr>
            <w:ins w:id="83793" w:author="pete jones" w:date="2022-01-11T16:48:00Z">
              <w:r w:rsidRPr="0091021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823F929" w14:textId="77777777" w:rsidR="00910219" w:rsidRPr="00910219" w:rsidRDefault="00910219" w:rsidP="00910219">
            <w:pPr>
              <w:spacing w:before="0" w:after="0" w:line="240" w:lineRule="auto"/>
              <w:jc w:val="center"/>
              <w:rPr>
                <w:ins w:id="83794" w:author="pete jones" w:date="2022-01-11T16:48:00Z"/>
                <w:rFonts w:ascii="Calibri" w:hAnsi="Calibri" w:cs="Calibri"/>
                <w:sz w:val="22"/>
                <w:szCs w:val="22"/>
              </w:rPr>
            </w:pPr>
            <w:ins w:id="83795" w:author="pete jones" w:date="2022-01-11T16:48:00Z">
              <w:r w:rsidRPr="00910219">
                <w:rPr>
                  <w:rFonts w:ascii="Calibri" w:hAnsi="Calibri" w:cs="Calibri"/>
                  <w:sz w:val="22"/>
                  <w:szCs w:val="22"/>
                </w:rPr>
                <w:t>By %</w:t>
              </w:r>
            </w:ins>
          </w:p>
        </w:tc>
      </w:tr>
      <w:tr w:rsidR="00910219" w:rsidRPr="00910219" w14:paraId="56FCA964" w14:textId="77777777" w:rsidTr="00910219">
        <w:trPr>
          <w:trHeight w:val="1920"/>
          <w:ins w:id="83796" w:author="pete jones" w:date="2022-01-11T16:48: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1864782F" w14:textId="77777777" w:rsidR="00910219" w:rsidRPr="00910219" w:rsidRDefault="00910219" w:rsidP="00910219">
            <w:pPr>
              <w:spacing w:before="0" w:after="0" w:line="240" w:lineRule="auto"/>
              <w:jc w:val="center"/>
              <w:rPr>
                <w:ins w:id="83797" w:author="pete jones" w:date="2022-01-11T16:48:00Z"/>
                <w:rFonts w:ascii="Calibri" w:hAnsi="Calibri" w:cs="Calibri"/>
                <w:b/>
                <w:bCs/>
                <w:color w:val="000000"/>
                <w:sz w:val="22"/>
                <w:szCs w:val="22"/>
              </w:rPr>
            </w:pPr>
            <w:ins w:id="83798" w:author="pete jones" w:date="2022-01-11T16:48:00Z">
              <w:r w:rsidRPr="00910219">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61636AC7" w14:textId="77777777" w:rsidR="00910219" w:rsidRPr="00910219" w:rsidRDefault="00910219" w:rsidP="00910219">
            <w:pPr>
              <w:spacing w:before="0" w:after="0" w:line="240" w:lineRule="auto"/>
              <w:jc w:val="center"/>
              <w:rPr>
                <w:ins w:id="83799" w:author="pete jones" w:date="2022-01-11T16:48:00Z"/>
                <w:rFonts w:ascii="Calibri" w:hAnsi="Calibri" w:cs="Calibri"/>
                <w:b/>
                <w:bCs/>
                <w:color w:val="000000"/>
                <w:sz w:val="22"/>
                <w:szCs w:val="22"/>
              </w:rPr>
            </w:pPr>
            <w:ins w:id="83800" w:author="pete jones" w:date="2022-01-11T16:48:00Z">
              <w:r w:rsidRPr="0091021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E044DFA" w14:textId="77777777" w:rsidR="00910219" w:rsidRPr="00910219" w:rsidRDefault="00910219" w:rsidP="00910219">
            <w:pPr>
              <w:spacing w:before="0" w:after="0" w:line="240" w:lineRule="auto"/>
              <w:jc w:val="center"/>
              <w:rPr>
                <w:ins w:id="83801" w:author="pete jones" w:date="2022-01-11T16:48:00Z"/>
                <w:rFonts w:ascii="Calibri" w:hAnsi="Calibri" w:cs="Calibri"/>
                <w:b/>
                <w:bCs/>
                <w:color w:val="000000"/>
                <w:sz w:val="22"/>
                <w:szCs w:val="22"/>
              </w:rPr>
            </w:pPr>
            <w:ins w:id="83802" w:author="pete jones" w:date="2022-01-11T16:48:00Z">
              <w:r w:rsidRPr="0091021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4630490F" w14:textId="77777777" w:rsidR="00910219" w:rsidRPr="00910219" w:rsidRDefault="00910219" w:rsidP="00910219">
            <w:pPr>
              <w:spacing w:before="0" w:after="0" w:line="240" w:lineRule="auto"/>
              <w:jc w:val="center"/>
              <w:rPr>
                <w:ins w:id="83803" w:author="pete jones" w:date="2022-01-11T16:48:00Z"/>
                <w:rFonts w:ascii="Calibri" w:hAnsi="Calibri" w:cs="Calibri"/>
                <w:b/>
                <w:bCs/>
                <w:color w:val="000000"/>
                <w:sz w:val="22"/>
                <w:szCs w:val="22"/>
              </w:rPr>
            </w:pPr>
            <w:ins w:id="83804" w:author="pete jones" w:date="2022-01-11T16:48:00Z">
              <w:r w:rsidRPr="0091021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456FAB1A" w14:textId="77777777" w:rsidR="00910219" w:rsidRPr="00910219" w:rsidRDefault="00910219" w:rsidP="00910219">
            <w:pPr>
              <w:spacing w:before="0" w:after="0" w:line="240" w:lineRule="auto"/>
              <w:jc w:val="center"/>
              <w:rPr>
                <w:ins w:id="83805" w:author="pete jones" w:date="2022-01-11T16:48:00Z"/>
                <w:rFonts w:ascii="Calibri" w:hAnsi="Calibri" w:cs="Calibri"/>
                <w:b/>
                <w:bCs/>
                <w:color w:val="000000"/>
                <w:sz w:val="22"/>
                <w:szCs w:val="22"/>
              </w:rPr>
            </w:pPr>
            <w:ins w:id="83806" w:author="pete jones" w:date="2022-01-11T16:48:00Z">
              <w:r w:rsidRPr="0091021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6803D870" w14:textId="77777777" w:rsidR="00910219" w:rsidRPr="00910219" w:rsidRDefault="00910219" w:rsidP="00910219">
            <w:pPr>
              <w:spacing w:before="0" w:after="0" w:line="240" w:lineRule="auto"/>
              <w:jc w:val="center"/>
              <w:rPr>
                <w:ins w:id="83807" w:author="pete jones" w:date="2022-01-11T16:48:00Z"/>
                <w:rFonts w:ascii="Calibri" w:hAnsi="Calibri" w:cs="Calibri"/>
                <w:b/>
                <w:bCs/>
                <w:color w:val="000000"/>
                <w:sz w:val="22"/>
                <w:szCs w:val="22"/>
              </w:rPr>
            </w:pPr>
            <w:ins w:id="83808" w:author="pete jones" w:date="2022-01-11T16:48:00Z">
              <w:r w:rsidRPr="0091021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6933247" w14:textId="77777777" w:rsidR="00910219" w:rsidRPr="00910219" w:rsidRDefault="00910219" w:rsidP="00910219">
            <w:pPr>
              <w:spacing w:before="0" w:after="0" w:line="240" w:lineRule="auto"/>
              <w:jc w:val="center"/>
              <w:rPr>
                <w:ins w:id="83809" w:author="pete jones" w:date="2022-01-11T16:48:00Z"/>
                <w:rFonts w:ascii="Calibri" w:hAnsi="Calibri" w:cs="Calibri"/>
                <w:b/>
                <w:bCs/>
                <w:color w:val="000000"/>
                <w:sz w:val="22"/>
                <w:szCs w:val="22"/>
              </w:rPr>
            </w:pPr>
            <w:ins w:id="83810" w:author="pete jones" w:date="2022-01-11T16:48:00Z">
              <w:r w:rsidRPr="0091021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7FCB5B9" w14:textId="77777777" w:rsidR="00910219" w:rsidRPr="00910219" w:rsidRDefault="00910219" w:rsidP="00910219">
            <w:pPr>
              <w:spacing w:before="0" w:after="0" w:line="240" w:lineRule="auto"/>
              <w:jc w:val="center"/>
              <w:rPr>
                <w:ins w:id="83811" w:author="pete jones" w:date="2022-01-11T16:48:00Z"/>
                <w:rFonts w:ascii="Calibri" w:hAnsi="Calibri" w:cs="Calibri"/>
                <w:b/>
                <w:bCs/>
                <w:color w:val="000000"/>
                <w:sz w:val="22"/>
                <w:szCs w:val="22"/>
              </w:rPr>
            </w:pPr>
            <w:ins w:id="83812" w:author="pete jones" w:date="2022-01-11T16:48:00Z">
              <w:r w:rsidRPr="0091021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4D42B4A" w14:textId="77777777" w:rsidR="00910219" w:rsidRPr="00910219" w:rsidRDefault="00910219" w:rsidP="00910219">
            <w:pPr>
              <w:spacing w:before="0" w:after="0" w:line="240" w:lineRule="auto"/>
              <w:jc w:val="center"/>
              <w:rPr>
                <w:ins w:id="83813" w:author="pete jones" w:date="2022-01-11T16:48:00Z"/>
                <w:rFonts w:ascii="Calibri" w:hAnsi="Calibri" w:cs="Calibri"/>
                <w:b/>
                <w:bCs/>
                <w:color w:val="000000"/>
                <w:sz w:val="22"/>
                <w:szCs w:val="22"/>
              </w:rPr>
            </w:pPr>
            <w:ins w:id="83814" w:author="pete jones" w:date="2022-01-11T16:48:00Z">
              <w:r w:rsidRPr="0091021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A8D6862" w14:textId="77777777" w:rsidR="00910219" w:rsidRPr="00910219" w:rsidRDefault="00910219" w:rsidP="00910219">
            <w:pPr>
              <w:spacing w:before="0" w:after="0" w:line="240" w:lineRule="auto"/>
              <w:jc w:val="center"/>
              <w:rPr>
                <w:ins w:id="83815" w:author="pete jones" w:date="2022-01-11T16:48:00Z"/>
                <w:rFonts w:ascii="Calibri" w:hAnsi="Calibri" w:cs="Calibri"/>
                <w:b/>
                <w:bCs/>
                <w:color w:val="000000"/>
                <w:sz w:val="22"/>
                <w:szCs w:val="22"/>
              </w:rPr>
            </w:pPr>
            <w:ins w:id="83816" w:author="pete jones" w:date="2022-01-11T16:48:00Z">
              <w:r w:rsidRPr="0091021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DEA61C6" w14:textId="77777777" w:rsidR="00910219" w:rsidRPr="00910219" w:rsidRDefault="00910219" w:rsidP="00910219">
            <w:pPr>
              <w:spacing w:before="0" w:after="0" w:line="240" w:lineRule="auto"/>
              <w:jc w:val="center"/>
              <w:rPr>
                <w:ins w:id="83817" w:author="pete jones" w:date="2022-01-11T16:48:00Z"/>
                <w:rFonts w:ascii="Calibri" w:hAnsi="Calibri" w:cs="Calibri"/>
                <w:b/>
                <w:bCs/>
                <w:color w:val="000000"/>
                <w:sz w:val="22"/>
                <w:szCs w:val="22"/>
              </w:rPr>
            </w:pPr>
            <w:ins w:id="83818" w:author="pete jones" w:date="2022-01-11T16:48:00Z">
              <w:r w:rsidRPr="0091021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3B5D188" w14:textId="77777777" w:rsidR="00910219" w:rsidRPr="00910219" w:rsidRDefault="00910219" w:rsidP="00910219">
            <w:pPr>
              <w:spacing w:before="0" w:after="0" w:line="240" w:lineRule="auto"/>
              <w:jc w:val="center"/>
              <w:rPr>
                <w:ins w:id="83819" w:author="pete jones" w:date="2022-01-11T16:48:00Z"/>
                <w:rFonts w:ascii="Calibri" w:hAnsi="Calibri" w:cs="Calibri"/>
                <w:b/>
                <w:bCs/>
                <w:color w:val="000000"/>
                <w:sz w:val="22"/>
                <w:szCs w:val="22"/>
              </w:rPr>
            </w:pPr>
            <w:ins w:id="83820" w:author="pete jones" w:date="2022-01-11T16:48:00Z">
              <w:r w:rsidRPr="0091021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13417C4" w14:textId="77777777" w:rsidR="00910219" w:rsidRPr="00910219" w:rsidRDefault="00910219" w:rsidP="00910219">
            <w:pPr>
              <w:spacing w:before="0" w:after="0" w:line="240" w:lineRule="auto"/>
              <w:jc w:val="center"/>
              <w:rPr>
                <w:ins w:id="83821" w:author="pete jones" w:date="2022-01-11T16:48:00Z"/>
                <w:rFonts w:ascii="Calibri" w:hAnsi="Calibri" w:cs="Calibri"/>
                <w:b/>
                <w:bCs/>
                <w:color w:val="000000"/>
                <w:sz w:val="22"/>
                <w:szCs w:val="22"/>
              </w:rPr>
            </w:pPr>
            <w:ins w:id="83822" w:author="pete jones" w:date="2022-01-11T16:48:00Z">
              <w:r w:rsidRPr="0091021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16806703" w14:textId="77777777" w:rsidR="00910219" w:rsidRPr="00910219" w:rsidRDefault="00910219" w:rsidP="00910219">
            <w:pPr>
              <w:spacing w:before="0" w:after="0" w:line="240" w:lineRule="auto"/>
              <w:jc w:val="center"/>
              <w:rPr>
                <w:ins w:id="83823" w:author="pete jones" w:date="2022-01-11T16:48:00Z"/>
                <w:rFonts w:ascii="Calibri" w:hAnsi="Calibri" w:cs="Calibri"/>
                <w:b/>
                <w:bCs/>
                <w:color w:val="000000"/>
                <w:sz w:val="22"/>
                <w:szCs w:val="22"/>
              </w:rPr>
            </w:pPr>
            <w:ins w:id="83824" w:author="pete jones" w:date="2022-01-11T16:48:00Z">
              <w:r w:rsidRPr="00910219">
                <w:rPr>
                  <w:rFonts w:ascii="Calibri" w:hAnsi="Calibri" w:cs="Calibri"/>
                  <w:b/>
                  <w:bCs/>
                  <w:color w:val="000000"/>
                  <w:sz w:val="22"/>
                  <w:szCs w:val="22"/>
                </w:rPr>
                <w:t>Coursework</w:t>
              </w:r>
            </w:ins>
          </w:p>
        </w:tc>
      </w:tr>
      <w:tr w:rsidR="00910219" w:rsidRPr="00910219" w14:paraId="5959276F" w14:textId="77777777" w:rsidTr="00910219">
        <w:trPr>
          <w:trHeight w:val="300"/>
          <w:ins w:id="83825" w:author="pete jones" w:date="2022-01-11T16:48: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5FB5039" w14:textId="77777777" w:rsidR="00910219" w:rsidRPr="00910219" w:rsidRDefault="00910219" w:rsidP="00910219">
            <w:pPr>
              <w:spacing w:before="0" w:after="0" w:line="240" w:lineRule="auto"/>
              <w:jc w:val="center"/>
              <w:rPr>
                <w:ins w:id="83826" w:author="pete jones" w:date="2022-01-11T16:48:00Z"/>
                <w:rFonts w:ascii="Calibri" w:hAnsi="Calibri" w:cs="Calibri"/>
                <w:color w:val="000000"/>
                <w:sz w:val="22"/>
                <w:szCs w:val="22"/>
              </w:rPr>
            </w:pPr>
            <w:ins w:id="83827" w:author="pete jones" w:date="2022-01-11T16:4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05416DF5" w14:textId="77777777" w:rsidR="00910219" w:rsidRPr="00910219" w:rsidRDefault="00910219" w:rsidP="00910219">
            <w:pPr>
              <w:spacing w:before="0" w:after="0" w:line="240" w:lineRule="auto"/>
              <w:jc w:val="left"/>
              <w:rPr>
                <w:ins w:id="83828" w:author="pete jones" w:date="2022-01-11T16:48:00Z"/>
                <w:rFonts w:ascii="Calibri" w:hAnsi="Calibri" w:cs="Calibri"/>
                <w:color w:val="000000"/>
                <w:sz w:val="22"/>
                <w:szCs w:val="22"/>
              </w:rPr>
            </w:pPr>
            <w:ins w:id="83829" w:author="pete jones" w:date="2022-01-11T16:48:00Z">
              <w:r w:rsidRPr="00910219">
                <w:rPr>
                  <w:rFonts w:ascii="Calibri" w:hAnsi="Calibri" w:cs="Calibri"/>
                  <w:color w:val="000000"/>
                  <w:sz w:val="22"/>
                  <w:szCs w:val="22"/>
                </w:rPr>
                <w:t>Applied Engineering Science</w:t>
              </w:r>
            </w:ins>
          </w:p>
        </w:tc>
        <w:tc>
          <w:tcPr>
            <w:tcW w:w="432" w:type="dxa"/>
            <w:tcBorders>
              <w:top w:val="nil"/>
              <w:left w:val="nil"/>
              <w:bottom w:val="single" w:sz="4" w:space="0" w:color="auto"/>
              <w:right w:val="single" w:sz="4" w:space="0" w:color="auto"/>
            </w:tcBorders>
            <w:shd w:val="clear" w:color="auto" w:fill="auto"/>
            <w:noWrap/>
            <w:vAlign w:val="bottom"/>
            <w:hideMark/>
          </w:tcPr>
          <w:p w14:paraId="3A23FBEA" w14:textId="77777777" w:rsidR="00910219" w:rsidRPr="00910219" w:rsidRDefault="00910219" w:rsidP="00910219">
            <w:pPr>
              <w:spacing w:before="0" w:after="0" w:line="240" w:lineRule="auto"/>
              <w:jc w:val="center"/>
              <w:rPr>
                <w:ins w:id="83830" w:author="pete jones" w:date="2022-01-11T16:48:00Z"/>
                <w:rFonts w:ascii="Calibri" w:hAnsi="Calibri" w:cs="Calibri"/>
                <w:color w:val="000000"/>
                <w:sz w:val="22"/>
                <w:szCs w:val="22"/>
              </w:rPr>
            </w:pPr>
            <w:ins w:id="83831" w:author="pete jones" w:date="2022-01-11T16:4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184046C" w14:textId="77777777" w:rsidR="00910219" w:rsidRPr="00910219" w:rsidRDefault="00910219" w:rsidP="00910219">
            <w:pPr>
              <w:spacing w:before="0" w:after="0" w:line="240" w:lineRule="auto"/>
              <w:jc w:val="center"/>
              <w:rPr>
                <w:ins w:id="83832" w:author="pete jones" w:date="2022-01-11T16:48:00Z"/>
                <w:rFonts w:ascii="Calibri" w:hAnsi="Calibri" w:cs="Calibri"/>
                <w:color w:val="000000"/>
                <w:sz w:val="22"/>
                <w:szCs w:val="22"/>
              </w:rPr>
            </w:pPr>
            <w:ins w:id="83833"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0AA507F" w14:textId="77777777" w:rsidR="00910219" w:rsidRPr="00910219" w:rsidRDefault="00910219" w:rsidP="00910219">
            <w:pPr>
              <w:spacing w:before="0" w:after="0" w:line="240" w:lineRule="auto"/>
              <w:jc w:val="center"/>
              <w:rPr>
                <w:ins w:id="83834" w:author="pete jones" w:date="2022-01-11T16:48:00Z"/>
                <w:rFonts w:ascii="Calibri" w:hAnsi="Calibri" w:cs="Calibri"/>
                <w:color w:val="000000"/>
                <w:sz w:val="22"/>
                <w:szCs w:val="22"/>
              </w:rPr>
            </w:pPr>
            <w:ins w:id="83835"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DEC085" w14:textId="77777777" w:rsidR="00910219" w:rsidRPr="00910219" w:rsidRDefault="00910219" w:rsidP="00910219">
            <w:pPr>
              <w:spacing w:before="0" w:after="0" w:line="240" w:lineRule="auto"/>
              <w:jc w:val="center"/>
              <w:rPr>
                <w:ins w:id="83836" w:author="pete jones" w:date="2022-01-11T16:48:00Z"/>
                <w:rFonts w:ascii="Calibri" w:hAnsi="Calibri" w:cs="Calibri"/>
                <w:color w:val="000000"/>
                <w:sz w:val="22"/>
                <w:szCs w:val="22"/>
              </w:rPr>
            </w:pPr>
            <w:ins w:id="83837"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8CAAD9" w14:textId="77777777" w:rsidR="00910219" w:rsidRPr="00910219" w:rsidRDefault="00910219" w:rsidP="00910219">
            <w:pPr>
              <w:spacing w:before="0" w:after="0" w:line="240" w:lineRule="auto"/>
              <w:jc w:val="center"/>
              <w:rPr>
                <w:ins w:id="83838" w:author="pete jones" w:date="2022-01-11T16:48:00Z"/>
                <w:rFonts w:ascii="Calibri" w:hAnsi="Calibri" w:cs="Calibri"/>
                <w:color w:val="000000"/>
                <w:sz w:val="22"/>
                <w:szCs w:val="22"/>
              </w:rPr>
            </w:pPr>
            <w:ins w:id="83839"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831C7A" w14:textId="77777777" w:rsidR="00910219" w:rsidRPr="00910219" w:rsidRDefault="00910219" w:rsidP="00910219">
            <w:pPr>
              <w:spacing w:before="0" w:after="0" w:line="240" w:lineRule="auto"/>
              <w:jc w:val="center"/>
              <w:rPr>
                <w:ins w:id="83840" w:author="pete jones" w:date="2022-01-11T16:48:00Z"/>
                <w:rFonts w:ascii="Calibri" w:hAnsi="Calibri" w:cs="Calibri"/>
                <w:color w:val="000000"/>
                <w:sz w:val="22"/>
                <w:szCs w:val="22"/>
              </w:rPr>
            </w:pPr>
            <w:ins w:id="8384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E83F66" w14:textId="77777777" w:rsidR="00910219" w:rsidRPr="00910219" w:rsidRDefault="00910219" w:rsidP="00910219">
            <w:pPr>
              <w:spacing w:before="0" w:after="0" w:line="240" w:lineRule="auto"/>
              <w:jc w:val="center"/>
              <w:rPr>
                <w:ins w:id="83842" w:author="pete jones" w:date="2022-01-11T16:48:00Z"/>
                <w:rFonts w:ascii="Calibri" w:hAnsi="Calibri" w:cs="Calibri"/>
                <w:color w:val="000000"/>
                <w:sz w:val="22"/>
                <w:szCs w:val="22"/>
              </w:rPr>
            </w:pPr>
            <w:ins w:id="8384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D5060B" w14:textId="77777777" w:rsidR="00910219" w:rsidRPr="00910219" w:rsidRDefault="00910219" w:rsidP="00910219">
            <w:pPr>
              <w:spacing w:before="0" w:after="0" w:line="240" w:lineRule="auto"/>
              <w:jc w:val="center"/>
              <w:rPr>
                <w:ins w:id="83844" w:author="pete jones" w:date="2022-01-11T16:48:00Z"/>
                <w:rFonts w:ascii="Calibri" w:hAnsi="Calibri" w:cs="Calibri"/>
                <w:color w:val="000000"/>
                <w:sz w:val="22"/>
                <w:szCs w:val="22"/>
              </w:rPr>
            </w:pPr>
            <w:ins w:id="8384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55B39A" w14:textId="77777777" w:rsidR="00910219" w:rsidRPr="00910219" w:rsidRDefault="00910219" w:rsidP="00910219">
            <w:pPr>
              <w:spacing w:before="0" w:after="0" w:line="240" w:lineRule="auto"/>
              <w:jc w:val="center"/>
              <w:rPr>
                <w:ins w:id="83846" w:author="pete jones" w:date="2022-01-11T16:48:00Z"/>
                <w:rFonts w:ascii="Calibri" w:hAnsi="Calibri" w:cs="Calibri"/>
                <w:color w:val="000000"/>
                <w:sz w:val="22"/>
                <w:szCs w:val="22"/>
              </w:rPr>
            </w:pPr>
            <w:ins w:id="8384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D81276" w14:textId="77777777" w:rsidR="00910219" w:rsidRPr="00910219" w:rsidRDefault="00910219" w:rsidP="00910219">
            <w:pPr>
              <w:spacing w:before="0" w:after="0" w:line="240" w:lineRule="auto"/>
              <w:jc w:val="center"/>
              <w:rPr>
                <w:ins w:id="83848" w:author="pete jones" w:date="2022-01-11T16:48:00Z"/>
                <w:rFonts w:ascii="Calibri" w:hAnsi="Calibri" w:cs="Calibri"/>
                <w:color w:val="000000"/>
                <w:sz w:val="22"/>
                <w:szCs w:val="22"/>
              </w:rPr>
            </w:pPr>
            <w:ins w:id="8384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48E17A" w14:textId="77777777" w:rsidR="00910219" w:rsidRPr="00910219" w:rsidRDefault="00910219" w:rsidP="00910219">
            <w:pPr>
              <w:spacing w:before="0" w:after="0" w:line="240" w:lineRule="auto"/>
              <w:jc w:val="center"/>
              <w:rPr>
                <w:ins w:id="83850" w:author="pete jones" w:date="2022-01-11T16:48:00Z"/>
                <w:rFonts w:ascii="Calibri" w:hAnsi="Calibri" w:cs="Calibri"/>
                <w:color w:val="000000"/>
                <w:sz w:val="22"/>
                <w:szCs w:val="22"/>
              </w:rPr>
            </w:pPr>
            <w:ins w:id="83851"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2FEF066" w14:textId="77777777" w:rsidR="00910219" w:rsidRPr="00910219" w:rsidRDefault="00910219" w:rsidP="00910219">
            <w:pPr>
              <w:spacing w:before="0" w:after="0" w:line="240" w:lineRule="auto"/>
              <w:jc w:val="center"/>
              <w:rPr>
                <w:ins w:id="83852" w:author="pete jones" w:date="2022-01-11T16:48:00Z"/>
                <w:rFonts w:ascii="Calibri" w:hAnsi="Calibri" w:cs="Calibri"/>
                <w:color w:val="000000"/>
                <w:sz w:val="22"/>
                <w:szCs w:val="22"/>
              </w:rPr>
            </w:pPr>
            <w:ins w:id="83853" w:author="pete jones" w:date="2022-01-11T16:48:00Z">
              <w:r w:rsidRPr="00910219">
                <w:rPr>
                  <w:rFonts w:ascii="Calibri" w:hAnsi="Calibri" w:cs="Calibri"/>
                  <w:color w:val="000000"/>
                  <w:sz w:val="22"/>
                  <w:szCs w:val="22"/>
                </w:rPr>
                <w:t> </w:t>
              </w:r>
            </w:ins>
          </w:p>
        </w:tc>
      </w:tr>
      <w:tr w:rsidR="00910219" w:rsidRPr="00910219" w14:paraId="07124A40" w14:textId="77777777" w:rsidTr="00910219">
        <w:trPr>
          <w:trHeight w:val="300"/>
          <w:ins w:id="83854"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C4AB7DF" w14:textId="77777777" w:rsidR="00910219" w:rsidRPr="00910219" w:rsidRDefault="00910219" w:rsidP="00910219">
            <w:pPr>
              <w:spacing w:before="0" w:after="0" w:line="240" w:lineRule="auto"/>
              <w:jc w:val="center"/>
              <w:rPr>
                <w:ins w:id="83855" w:author="pete jones" w:date="2022-01-11T16:48:00Z"/>
                <w:rFonts w:ascii="Calibri" w:hAnsi="Calibri" w:cs="Calibri"/>
                <w:color w:val="000000"/>
                <w:sz w:val="22"/>
                <w:szCs w:val="22"/>
              </w:rPr>
            </w:pPr>
            <w:ins w:id="83856" w:author="pete jones" w:date="2022-01-11T16:4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697CCB16" w14:textId="77777777" w:rsidR="00910219" w:rsidRPr="00910219" w:rsidRDefault="00910219" w:rsidP="00910219">
            <w:pPr>
              <w:spacing w:before="0" w:after="0" w:line="240" w:lineRule="auto"/>
              <w:jc w:val="left"/>
              <w:rPr>
                <w:ins w:id="83857" w:author="pete jones" w:date="2022-01-11T16:48:00Z"/>
                <w:rFonts w:ascii="Calibri" w:hAnsi="Calibri" w:cs="Calibri"/>
                <w:color w:val="000000"/>
                <w:sz w:val="22"/>
                <w:szCs w:val="22"/>
              </w:rPr>
            </w:pPr>
            <w:ins w:id="83858" w:author="pete jones" w:date="2022-01-11T16:48:00Z">
              <w:r w:rsidRPr="00910219">
                <w:rPr>
                  <w:rFonts w:ascii="Calibri" w:hAnsi="Calibri" w:cs="Calibri"/>
                  <w:color w:val="000000"/>
                  <w:sz w:val="22"/>
                  <w:szCs w:val="22"/>
                </w:rPr>
                <w:t>Engineering Industry</w:t>
              </w:r>
            </w:ins>
          </w:p>
        </w:tc>
        <w:tc>
          <w:tcPr>
            <w:tcW w:w="432" w:type="dxa"/>
            <w:tcBorders>
              <w:top w:val="nil"/>
              <w:left w:val="nil"/>
              <w:bottom w:val="single" w:sz="4" w:space="0" w:color="auto"/>
              <w:right w:val="single" w:sz="4" w:space="0" w:color="auto"/>
            </w:tcBorders>
            <w:shd w:val="clear" w:color="auto" w:fill="auto"/>
            <w:noWrap/>
            <w:vAlign w:val="bottom"/>
            <w:hideMark/>
          </w:tcPr>
          <w:p w14:paraId="73880C77" w14:textId="77777777" w:rsidR="00910219" w:rsidRPr="00910219" w:rsidRDefault="00910219" w:rsidP="00910219">
            <w:pPr>
              <w:spacing w:before="0" w:after="0" w:line="240" w:lineRule="auto"/>
              <w:jc w:val="center"/>
              <w:rPr>
                <w:ins w:id="83859" w:author="pete jones" w:date="2022-01-11T16:48:00Z"/>
                <w:rFonts w:ascii="Calibri" w:hAnsi="Calibri" w:cs="Calibri"/>
                <w:color w:val="000000"/>
                <w:sz w:val="22"/>
                <w:szCs w:val="22"/>
              </w:rPr>
            </w:pPr>
            <w:ins w:id="83860" w:author="pete jones" w:date="2022-01-11T16:4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5532CA3" w14:textId="77777777" w:rsidR="00910219" w:rsidRPr="00910219" w:rsidRDefault="00910219" w:rsidP="00910219">
            <w:pPr>
              <w:spacing w:before="0" w:after="0" w:line="240" w:lineRule="auto"/>
              <w:jc w:val="center"/>
              <w:rPr>
                <w:ins w:id="83861" w:author="pete jones" w:date="2022-01-11T16:48:00Z"/>
                <w:rFonts w:ascii="Calibri" w:hAnsi="Calibri" w:cs="Calibri"/>
                <w:color w:val="000000"/>
                <w:sz w:val="22"/>
                <w:szCs w:val="22"/>
              </w:rPr>
            </w:pPr>
            <w:ins w:id="83862"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2E4495A" w14:textId="77777777" w:rsidR="00910219" w:rsidRPr="00910219" w:rsidRDefault="00910219" w:rsidP="00910219">
            <w:pPr>
              <w:spacing w:before="0" w:after="0" w:line="240" w:lineRule="auto"/>
              <w:jc w:val="center"/>
              <w:rPr>
                <w:ins w:id="83863" w:author="pete jones" w:date="2022-01-11T16:48:00Z"/>
                <w:rFonts w:ascii="Calibri" w:hAnsi="Calibri" w:cs="Calibri"/>
                <w:color w:val="000000"/>
                <w:sz w:val="22"/>
                <w:szCs w:val="22"/>
              </w:rPr>
            </w:pPr>
            <w:ins w:id="83864"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DEB6E5" w14:textId="77777777" w:rsidR="00910219" w:rsidRPr="00910219" w:rsidRDefault="00910219" w:rsidP="00910219">
            <w:pPr>
              <w:spacing w:before="0" w:after="0" w:line="240" w:lineRule="auto"/>
              <w:jc w:val="center"/>
              <w:rPr>
                <w:ins w:id="83865" w:author="pete jones" w:date="2022-01-11T16:48:00Z"/>
                <w:rFonts w:ascii="Calibri" w:hAnsi="Calibri" w:cs="Calibri"/>
                <w:color w:val="000000"/>
                <w:sz w:val="22"/>
                <w:szCs w:val="22"/>
              </w:rPr>
            </w:pPr>
            <w:ins w:id="83866"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D1B47AF" w14:textId="77777777" w:rsidR="00910219" w:rsidRPr="00910219" w:rsidRDefault="00910219" w:rsidP="00910219">
            <w:pPr>
              <w:spacing w:before="0" w:after="0" w:line="240" w:lineRule="auto"/>
              <w:jc w:val="center"/>
              <w:rPr>
                <w:ins w:id="83867" w:author="pete jones" w:date="2022-01-11T16:48:00Z"/>
                <w:rFonts w:ascii="Calibri" w:hAnsi="Calibri" w:cs="Calibri"/>
                <w:color w:val="000000"/>
                <w:sz w:val="22"/>
                <w:szCs w:val="22"/>
              </w:rPr>
            </w:pPr>
            <w:ins w:id="83868"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99CBE8" w14:textId="77777777" w:rsidR="00910219" w:rsidRPr="00910219" w:rsidRDefault="00910219" w:rsidP="00910219">
            <w:pPr>
              <w:spacing w:before="0" w:after="0" w:line="240" w:lineRule="auto"/>
              <w:jc w:val="center"/>
              <w:rPr>
                <w:ins w:id="83869" w:author="pete jones" w:date="2022-01-11T16:48:00Z"/>
                <w:rFonts w:ascii="Calibri" w:hAnsi="Calibri" w:cs="Calibri"/>
                <w:color w:val="000000"/>
                <w:sz w:val="22"/>
                <w:szCs w:val="22"/>
              </w:rPr>
            </w:pPr>
            <w:ins w:id="8387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305A1F" w14:textId="77777777" w:rsidR="00910219" w:rsidRPr="00910219" w:rsidRDefault="00910219" w:rsidP="00910219">
            <w:pPr>
              <w:spacing w:before="0" w:after="0" w:line="240" w:lineRule="auto"/>
              <w:jc w:val="center"/>
              <w:rPr>
                <w:ins w:id="83871" w:author="pete jones" w:date="2022-01-11T16:48:00Z"/>
                <w:rFonts w:ascii="Calibri" w:hAnsi="Calibri" w:cs="Calibri"/>
                <w:color w:val="000000"/>
                <w:sz w:val="22"/>
                <w:szCs w:val="22"/>
              </w:rPr>
            </w:pPr>
            <w:ins w:id="8387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FE451C" w14:textId="77777777" w:rsidR="00910219" w:rsidRPr="00910219" w:rsidRDefault="00910219" w:rsidP="00910219">
            <w:pPr>
              <w:spacing w:before="0" w:after="0" w:line="240" w:lineRule="auto"/>
              <w:jc w:val="center"/>
              <w:rPr>
                <w:ins w:id="83873" w:author="pete jones" w:date="2022-01-11T16:48:00Z"/>
                <w:rFonts w:ascii="Calibri" w:hAnsi="Calibri" w:cs="Calibri"/>
                <w:color w:val="000000"/>
                <w:sz w:val="22"/>
                <w:szCs w:val="22"/>
              </w:rPr>
            </w:pPr>
            <w:ins w:id="8387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AE0196" w14:textId="77777777" w:rsidR="00910219" w:rsidRPr="00910219" w:rsidRDefault="00910219" w:rsidP="00910219">
            <w:pPr>
              <w:spacing w:before="0" w:after="0" w:line="240" w:lineRule="auto"/>
              <w:jc w:val="center"/>
              <w:rPr>
                <w:ins w:id="83875" w:author="pete jones" w:date="2022-01-11T16:48:00Z"/>
                <w:rFonts w:ascii="Calibri" w:hAnsi="Calibri" w:cs="Calibri"/>
                <w:color w:val="000000"/>
                <w:sz w:val="22"/>
                <w:szCs w:val="22"/>
              </w:rPr>
            </w:pPr>
            <w:ins w:id="8387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7FBD19" w14:textId="77777777" w:rsidR="00910219" w:rsidRPr="00910219" w:rsidRDefault="00910219" w:rsidP="00910219">
            <w:pPr>
              <w:spacing w:before="0" w:after="0" w:line="240" w:lineRule="auto"/>
              <w:jc w:val="center"/>
              <w:rPr>
                <w:ins w:id="83877" w:author="pete jones" w:date="2022-01-11T16:48:00Z"/>
                <w:rFonts w:ascii="Calibri" w:hAnsi="Calibri" w:cs="Calibri"/>
                <w:color w:val="000000"/>
                <w:sz w:val="22"/>
                <w:szCs w:val="22"/>
              </w:rPr>
            </w:pPr>
            <w:ins w:id="8387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86273E" w14:textId="77777777" w:rsidR="00910219" w:rsidRPr="00910219" w:rsidRDefault="00910219" w:rsidP="00910219">
            <w:pPr>
              <w:spacing w:before="0" w:after="0" w:line="240" w:lineRule="auto"/>
              <w:jc w:val="center"/>
              <w:rPr>
                <w:ins w:id="83879" w:author="pete jones" w:date="2022-01-11T16:48:00Z"/>
                <w:rFonts w:ascii="Calibri" w:hAnsi="Calibri" w:cs="Calibri"/>
                <w:color w:val="000000"/>
                <w:sz w:val="22"/>
                <w:szCs w:val="22"/>
              </w:rPr>
            </w:pPr>
            <w:ins w:id="83880"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D9C7A72" w14:textId="77777777" w:rsidR="00910219" w:rsidRPr="00910219" w:rsidRDefault="00910219" w:rsidP="00910219">
            <w:pPr>
              <w:spacing w:before="0" w:after="0" w:line="240" w:lineRule="auto"/>
              <w:jc w:val="center"/>
              <w:rPr>
                <w:ins w:id="83881" w:author="pete jones" w:date="2022-01-11T16:48:00Z"/>
                <w:rFonts w:ascii="Calibri" w:hAnsi="Calibri" w:cs="Calibri"/>
                <w:color w:val="000000"/>
                <w:sz w:val="22"/>
                <w:szCs w:val="22"/>
              </w:rPr>
            </w:pPr>
            <w:ins w:id="83882" w:author="pete jones" w:date="2022-01-11T16:48:00Z">
              <w:r w:rsidRPr="00910219">
                <w:rPr>
                  <w:rFonts w:ascii="Calibri" w:hAnsi="Calibri" w:cs="Calibri"/>
                  <w:color w:val="000000"/>
                  <w:sz w:val="22"/>
                  <w:szCs w:val="22"/>
                </w:rPr>
                <w:t> </w:t>
              </w:r>
            </w:ins>
          </w:p>
        </w:tc>
      </w:tr>
      <w:tr w:rsidR="00910219" w:rsidRPr="00910219" w14:paraId="05BA774A" w14:textId="77777777" w:rsidTr="00910219">
        <w:trPr>
          <w:trHeight w:val="300"/>
          <w:ins w:id="83883"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3B71CC4" w14:textId="77777777" w:rsidR="00910219" w:rsidRPr="00910219" w:rsidRDefault="00910219" w:rsidP="00910219">
            <w:pPr>
              <w:spacing w:before="0" w:after="0" w:line="240" w:lineRule="auto"/>
              <w:jc w:val="center"/>
              <w:rPr>
                <w:ins w:id="83884" w:author="pete jones" w:date="2022-01-11T16:48:00Z"/>
                <w:rFonts w:ascii="Calibri" w:hAnsi="Calibri" w:cs="Calibri"/>
                <w:color w:val="000000"/>
                <w:sz w:val="22"/>
                <w:szCs w:val="22"/>
              </w:rPr>
            </w:pPr>
            <w:ins w:id="83885" w:author="pete jones" w:date="2022-01-11T16:4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02D768CB" w14:textId="77777777" w:rsidR="00910219" w:rsidRPr="00910219" w:rsidRDefault="00910219" w:rsidP="00910219">
            <w:pPr>
              <w:spacing w:before="0" w:after="0" w:line="240" w:lineRule="auto"/>
              <w:jc w:val="left"/>
              <w:rPr>
                <w:ins w:id="83886" w:author="pete jones" w:date="2022-01-11T16:48:00Z"/>
                <w:rFonts w:ascii="Calibri" w:hAnsi="Calibri" w:cs="Calibri"/>
                <w:color w:val="000000"/>
                <w:sz w:val="22"/>
                <w:szCs w:val="22"/>
              </w:rPr>
            </w:pPr>
            <w:ins w:id="83887" w:author="pete jones" w:date="2022-01-11T16:48:00Z">
              <w:r w:rsidRPr="00910219">
                <w:rPr>
                  <w:rFonts w:ascii="Calibri" w:hAnsi="Calibri" w:cs="Calibri"/>
                  <w:color w:val="000000"/>
                  <w:sz w:val="22"/>
                  <w:szCs w:val="22"/>
                </w:rPr>
                <w:t>Technical Communications</w:t>
              </w:r>
            </w:ins>
          </w:p>
        </w:tc>
        <w:tc>
          <w:tcPr>
            <w:tcW w:w="432" w:type="dxa"/>
            <w:tcBorders>
              <w:top w:val="nil"/>
              <w:left w:val="nil"/>
              <w:bottom w:val="single" w:sz="4" w:space="0" w:color="auto"/>
              <w:right w:val="single" w:sz="4" w:space="0" w:color="auto"/>
            </w:tcBorders>
            <w:shd w:val="clear" w:color="auto" w:fill="auto"/>
            <w:noWrap/>
            <w:vAlign w:val="bottom"/>
            <w:hideMark/>
          </w:tcPr>
          <w:p w14:paraId="1CDBE234" w14:textId="77777777" w:rsidR="00910219" w:rsidRPr="00910219" w:rsidRDefault="00910219" w:rsidP="00910219">
            <w:pPr>
              <w:spacing w:before="0" w:after="0" w:line="240" w:lineRule="auto"/>
              <w:jc w:val="center"/>
              <w:rPr>
                <w:ins w:id="83888" w:author="pete jones" w:date="2022-01-11T16:48:00Z"/>
                <w:rFonts w:ascii="Calibri" w:hAnsi="Calibri" w:cs="Calibri"/>
                <w:color w:val="000000"/>
                <w:sz w:val="22"/>
                <w:szCs w:val="22"/>
              </w:rPr>
            </w:pPr>
            <w:ins w:id="83889" w:author="pete jones" w:date="2022-01-11T16:48: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A81B00C" w14:textId="77777777" w:rsidR="00910219" w:rsidRPr="00910219" w:rsidRDefault="00910219" w:rsidP="00910219">
            <w:pPr>
              <w:spacing w:before="0" w:after="0" w:line="240" w:lineRule="auto"/>
              <w:jc w:val="center"/>
              <w:rPr>
                <w:ins w:id="83890" w:author="pete jones" w:date="2022-01-11T16:48:00Z"/>
                <w:rFonts w:ascii="Calibri" w:hAnsi="Calibri" w:cs="Calibri"/>
                <w:color w:val="000000"/>
                <w:sz w:val="22"/>
                <w:szCs w:val="22"/>
              </w:rPr>
            </w:pPr>
            <w:ins w:id="83891"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C4B8DF5" w14:textId="77777777" w:rsidR="00910219" w:rsidRPr="00910219" w:rsidRDefault="00910219" w:rsidP="00910219">
            <w:pPr>
              <w:spacing w:before="0" w:after="0" w:line="240" w:lineRule="auto"/>
              <w:jc w:val="center"/>
              <w:rPr>
                <w:ins w:id="83892" w:author="pete jones" w:date="2022-01-11T16:48:00Z"/>
                <w:rFonts w:ascii="Calibri" w:hAnsi="Calibri" w:cs="Calibri"/>
                <w:color w:val="000000"/>
                <w:sz w:val="22"/>
                <w:szCs w:val="22"/>
              </w:rPr>
            </w:pPr>
            <w:ins w:id="83893"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91C26D" w14:textId="77777777" w:rsidR="00910219" w:rsidRPr="00910219" w:rsidRDefault="00910219" w:rsidP="00910219">
            <w:pPr>
              <w:spacing w:before="0" w:after="0" w:line="240" w:lineRule="auto"/>
              <w:jc w:val="center"/>
              <w:rPr>
                <w:ins w:id="83894" w:author="pete jones" w:date="2022-01-11T16:48:00Z"/>
                <w:rFonts w:ascii="Calibri" w:hAnsi="Calibri" w:cs="Calibri"/>
                <w:color w:val="000000"/>
                <w:sz w:val="22"/>
                <w:szCs w:val="22"/>
              </w:rPr>
            </w:pPr>
            <w:ins w:id="83895"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DCA1F3" w14:textId="77777777" w:rsidR="00910219" w:rsidRPr="00910219" w:rsidRDefault="00910219" w:rsidP="00910219">
            <w:pPr>
              <w:spacing w:before="0" w:after="0" w:line="240" w:lineRule="auto"/>
              <w:jc w:val="center"/>
              <w:rPr>
                <w:ins w:id="83896" w:author="pete jones" w:date="2022-01-11T16:48:00Z"/>
                <w:rFonts w:ascii="Calibri" w:hAnsi="Calibri" w:cs="Calibri"/>
                <w:color w:val="000000"/>
                <w:sz w:val="22"/>
                <w:szCs w:val="22"/>
              </w:rPr>
            </w:pPr>
            <w:ins w:id="83897"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3D8C4B" w14:textId="77777777" w:rsidR="00910219" w:rsidRPr="00910219" w:rsidRDefault="00910219" w:rsidP="00910219">
            <w:pPr>
              <w:spacing w:before="0" w:after="0" w:line="240" w:lineRule="auto"/>
              <w:jc w:val="center"/>
              <w:rPr>
                <w:ins w:id="83898" w:author="pete jones" w:date="2022-01-11T16:48:00Z"/>
                <w:rFonts w:ascii="Calibri" w:hAnsi="Calibri" w:cs="Calibri"/>
                <w:color w:val="000000"/>
                <w:sz w:val="22"/>
                <w:szCs w:val="22"/>
              </w:rPr>
            </w:pPr>
            <w:ins w:id="8389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3BE8BE" w14:textId="77777777" w:rsidR="00910219" w:rsidRPr="00910219" w:rsidRDefault="00910219" w:rsidP="00910219">
            <w:pPr>
              <w:spacing w:before="0" w:after="0" w:line="240" w:lineRule="auto"/>
              <w:jc w:val="center"/>
              <w:rPr>
                <w:ins w:id="83900" w:author="pete jones" w:date="2022-01-11T16:48:00Z"/>
                <w:rFonts w:ascii="Calibri" w:hAnsi="Calibri" w:cs="Calibri"/>
                <w:color w:val="000000"/>
                <w:sz w:val="22"/>
                <w:szCs w:val="22"/>
              </w:rPr>
            </w:pPr>
            <w:ins w:id="8390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5CB682" w14:textId="77777777" w:rsidR="00910219" w:rsidRPr="00910219" w:rsidRDefault="00910219" w:rsidP="00910219">
            <w:pPr>
              <w:spacing w:before="0" w:after="0" w:line="240" w:lineRule="auto"/>
              <w:jc w:val="center"/>
              <w:rPr>
                <w:ins w:id="83902" w:author="pete jones" w:date="2022-01-11T16:48:00Z"/>
                <w:rFonts w:ascii="Calibri" w:hAnsi="Calibri" w:cs="Calibri"/>
                <w:color w:val="000000"/>
                <w:sz w:val="22"/>
                <w:szCs w:val="22"/>
              </w:rPr>
            </w:pPr>
            <w:ins w:id="8390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D2923D" w14:textId="77777777" w:rsidR="00910219" w:rsidRPr="00910219" w:rsidRDefault="00910219" w:rsidP="00910219">
            <w:pPr>
              <w:spacing w:before="0" w:after="0" w:line="240" w:lineRule="auto"/>
              <w:jc w:val="center"/>
              <w:rPr>
                <w:ins w:id="83904" w:author="pete jones" w:date="2022-01-11T16:48:00Z"/>
                <w:rFonts w:ascii="Calibri" w:hAnsi="Calibri" w:cs="Calibri"/>
                <w:color w:val="000000"/>
                <w:sz w:val="22"/>
                <w:szCs w:val="22"/>
              </w:rPr>
            </w:pPr>
            <w:ins w:id="8390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40EF21" w14:textId="77777777" w:rsidR="00910219" w:rsidRPr="00910219" w:rsidRDefault="00910219" w:rsidP="00910219">
            <w:pPr>
              <w:spacing w:before="0" w:after="0" w:line="240" w:lineRule="auto"/>
              <w:jc w:val="center"/>
              <w:rPr>
                <w:ins w:id="83906" w:author="pete jones" w:date="2022-01-11T16:48:00Z"/>
                <w:rFonts w:ascii="Calibri" w:hAnsi="Calibri" w:cs="Calibri"/>
                <w:color w:val="000000"/>
                <w:sz w:val="22"/>
                <w:szCs w:val="22"/>
              </w:rPr>
            </w:pPr>
            <w:ins w:id="8390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22649B" w14:textId="77777777" w:rsidR="00910219" w:rsidRPr="00910219" w:rsidRDefault="00910219" w:rsidP="00910219">
            <w:pPr>
              <w:spacing w:before="0" w:after="0" w:line="240" w:lineRule="auto"/>
              <w:jc w:val="center"/>
              <w:rPr>
                <w:ins w:id="83908" w:author="pete jones" w:date="2022-01-11T16:48:00Z"/>
                <w:rFonts w:ascii="Calibri" w:hAnsi="Calibri" w:cs="Calibri"/>
                <w:color w:val="000000"/>
                <w:sz w:val="22"/>
                <w:szCs w:val="22"/>
              </w:rPr>
            </w:pPr>
            <w:ins w:id="83909"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B7A812D" w14:textId="77777777" w:rsidR="00910219" w:rsidRPr="00910219" w:rsidRDefault="00910219" w:rsidP="00910219">
            <w:pPr>
              <w:spacing w:before="0" w:after="0" w:line="240" w:lineRule="auto"/>
              <w:jc w:val="center"/>
              <w:rPr>
                <w:ins w:id="83910" w:author="pete jones" w:date="2022-01-11T16:48:00Z"/>
                <w:rFonts w:ascii="Calibri" w:hAnsi="Calibri" w:cs="Calibri"/>
                <w:color w:val="000000"/>
                <w:sz w:val="22"/>
                <w:szCs w:val="22"/>
              </w:rPr>
            </w:pPr>
            <w:ins w:id="83911" w:author="pete jones" w:date="2022-01-11T16:48:00Z">
              <w:r w:rsidRPr="00910219">
                <w:rPr>
                  <w:rFonts w:ascii="Calibri" w:hAnsi="Calibri" w:cs="Calibri"/>
                  <w:color w:val="000000"/>
                  <w:sz w:val="22"/>
                  <w:szCs w:val="22"/>
                </w:rPr>
                <w:t> </w:t>
              </w:r>
            </w:ins>
          </w:p>
        </w:tc>
      </w:tr>
      <w:tr w:rsidR="00910219" w:rsidRPr="00910219" w14:paraId="45AB7FDB" w14:textId="77777777" w:rsidTr="00910219">
        <w:trPr>
          <w:trHeight w:val="300"/>
          <w:ins w:id="83912"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D7F007D" w14:textId="77777777" w:rsidR="00910219" w:rsidRPr="00910219" w:rsidRDefault="00910219" w:rsidP="00910219">
            <w:pPr>
              <w:spacing w:before="0" w:after="0" w:line="240" w:lineRule="auto"/>
              <w:jc w:val="center"/>
              <w:rPr>
                <w:ins w:id="83913" w:author="pete jones" w:date="2022-01-11T16:48:00Z"/>
                <w:rFonts w:ascii="Calibri" w:hAnsi="Calibri" w:cs="Calibri"/>
                <w:color w:val="000000"/>
                <w:sz w:val="22"/>
                <w:szCs w:val="22"/>
              </w:rPr>
            </w:pPr>
            <w:ins w:id="83914" w:author="pete jones" w:date="2022-01-11T16:4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6C42947F" w14:textId="77777777" w:rsidR="00910219" w:rsidRPr="00910219" w:rsidRDefault="00910219" w:rsidP="00910219">
            <w:pPr>
              <w:spacing w:before="0" w:after="0" w:line="240" w:lineRule="auto"/>
              <w:jc w:val="left"/>
              <w:rPr>
                <w:ins w:id="83915" w:author="pete jones" w:date="2022-01-11T16:48:00Z"/>
                <w:rFonts w:ascii="Calibri" w:hAnsi="Calibri" w:cs="Calibri"/>
                <w:color w:val="000000"/>
                <w:sz w:val="22"/>
                <w:szCs w:val="22"/>
              </w:rPr>
            </w:pPr>
            <w:ins w:id="83916" w:author="pete jones" w:date="2022-01-11T16:48:00Z">
              <w:r w:rsidRPr="00910219">
                <w:rPr>
                  <w:rFonts w:ascii="Calibri" w:hAnsi="Calibri" w:cs="Calibri"/>
                  <w:color w:val="000000"/>
                  <w:sz w:val="22"/>
                  <w:szCs w:val="22"/>
                </w:rPr>
                <w:t>Engineering Mathematics 1</w:t>
              </w:r>
            </w:ins>
          </w:p>
        </w:tc>
        <w:tc>
          <w:tcPr>
            <w:tcW w:w="432" w:type="dxa"/>
            <w:tcBorders>
              <w:top w:val="nil"/>
              <w:left w:val="nil"/>
              <w:bottom w:val="single" w:sz="4" w:space="0" w:color="auto"/>
              <w:right w:val="single" w:sz="4" w:space="0" w:color="auto"/>
            </w:tcBorders>
            <w:shd w:val="clear" w:color="auto" w:fill="auto"/>
            <w:noWrap/>
            <w:vAlign w:val="bottom"/>
            <w:hideMark/>
          </w:tcPr>
          <w:p w14:paraId="5147CB37" w14:textId="77777777" w:rsidR="00910219" w:rsidRPr="00910219" w:rsidRDefault="00910219" w:rsidP="00910219">
            <w:pPr>
              <w:spacing w:before="0" w:after="0" w:line="240" w:lineRule="auto"/>
              <w:jc w:val="center"/>
              <w:rPr>
                <w:ins w:id="83917" w:author="pete jones" w:date="2022-01-11T16:48:00Z"/>
                <w:rFonts w:ascii="Calibri" w:hAnsi="Calibri" w:cs="Calibri"/>
                <w:color w:val="000000"/>
                <w:sz w:val="22"/>
                <w:szCs w:val="22"/>
              </w:rPr>
            </w:pPr>
            <w:ins w:id="83918" w:author="pete jones" w:date="2022-01-11T16:48: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4A4BD938" w14:textId="77777777" w:rsidR="00910219" w:rsidRPr="00910219" w:rsidRDefault="00910219" w:rsidP="00910219">
            <w:pPr>
              <w:spacing w:before="0" w:after="0" w:line="240" w:lineRule="auto"/>
              <w:jc w:val="center"/>
              <w:rPr>
                <w:ins w:id="83919" w:author="pete jones" w:date="2022-01-11T16:48:00Z"/>
                <w:rFonts w:ascii="Calibri" w:hAnsi="Calibri" w:cs="Calibri"/>
                <w:color w:val="000000"/>
                <w:sz w:val="22"/>
                <w:szCs w:val="22"/>
              </w:rPr>
            </w:pPr>
            <w:ins w:id="83920" w:author="pete jones" w:date="2022-01-11T16:4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AD903D2" w14:textId="77777777" w:rsidR="00910219" w:rsidRPr="00910219" w:rsidRDefault="00910219" w:rsidP="00910219">
            <w:pPr>
              <w:spacing w:before="0" w:after="0" w:line="240" w:lineRule="auto"/>
              <w:jc w:val="center"/>
              <w:rPr>
                <w:ins w:id="83921" w:author="pete jones" w:date="2022-01-11T16:48:00Z"/>
                <w:rFonts w:ascii="Calibri" w:hAnsi="Calibri" w:cs="Calibri"/>
                <w:color w:val="000000"/>
                <w:sz w:val="22"/>
                <w:szCs w:val="22"/>
              </w:rPr>
            </w:pPr>
            <w:ins w:id="83922"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747E42" w14:textId="77777777" w:rsidR="00910219" w:rsidRPr="00910219" w:rsidRDefault="00910219" w:rsidP="00910219">
            <w:pPr>
              <w:spacing w:before="0" w:after="0" w:line="240" w:lineRule="auto"/>
              <w:jc w:val="center"/>
              <w:rPr>
                <w:ins w:id="83923" w:author="pete jones" w:date="2022-01-11T16:48:00Z"/>
                <w:rFonts w:ascii="Calibri" w:hAnsi="Calibri" w:cs="Calibri"/>
                <w:color w:val="000000"/>
                <w:sz w:val="22"/>
                <w:szCs w:val="22"/>
              </w:rPr>
            </w:pPr>
            <w:ins w:id="83924"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1C8430" w14:textId="77777777" w:rsidR="00910219" w:rsidRPr="00910219" w:rsidRDefault="00910219" w:rsidP="00910219">
            <w:pPr>
              <w:spacing w:before="0" w:after="0" w:line="240" w:lineRule="auto"/>
              <w:jc w:val="center"/>
              <w:rPr>
                <w:ins w:id="83925" w:author="pete jones" w:date="2022-01-11T16:48:00Z"/>
                <w:rFonts w:ascii="Calibri" w:hAnsi="Calibri" w:cs="Calibri"/>
                <w:color w:val="000000"/>
                <w:sz w:val="22"/>
                <w:szCs w:val="22"/>
              </w:rPr>
            </w:pPr>
            <w:ins w:id="83926"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0819F4" w14:textId="77777777" w:rsidR="00910219" w:rsidRPr="00910219" w:rsidRDefault="00910219" w:rsidP="00910219">
            <w:pPr>
              <w:spacing w:before="0" w:after="0" w:line="240" w:lineRule="auto"/>
              <w:jc w:val="center"/>
              <w:rPr>
                <w:ins w:id="83927" w:author="pete jones" w:date="2022-01-11T16:48:00Z"/>
                <w:rFonts w:ascii="Calibri" w:hAnsi="Calibri" w:cs="Calibri"/>
                <w:color w:val="000000"/>
                <w:sz w:val="22"/>
                <w:szCs w:val="22"/>
              </w:rPr>
            </w:pPr>
            <w:ins w:id="8392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D86A6D" w14:textId="77777777" w:rsidR="00910219" w:rsidRPr="00910219" w:rsidRDefault="00910219" w:rsidP="00910219">
            <w:pPr>
              <w:spacing w:before="0" w:after="0" w:line="240" w:lineRule="auto"/>
              <w:jc w:val="center"/>
              <w:rPr>
                <w:ins w:id="83929" w:author="pete jones" w:date="2022-01-11T16:48:00Z"/>
                <w:rFonts w:ascii="Calibri" w:hAnsi="Calibri" w:cs="Calibri"/>
                <w:color w:val="000000"/>
                <w:sz w:val="22"/>
                <w:szCs w:val="22"/>
              </w:rPr>
            </w:pPr>
            <w:ins w:id="8393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77A7B2" w14:textId="77777777" w:rsidR="00910219" w:rsidRPr="00910219" w:rsidRDefault="00910219" w:rsidP="00910219">
            <w:pPr>
              <w:spacing w:before="0" w:after="0" w:line="240" w:lineRule="auto"/>
              <w:jc w:val="center"/>
              <w:rPr>
                <w:ins w:id="83931" w:author="pete jones" w:date="2022-01-11T16:48:00Z"/>
                <w:rFonts w:ascii="Calibri" w:hAnsi="Calibri" w:cs="Calibri"/>
                <w:color w:val="000000"/>
                <w:sz w:val="22"/>
                <w:szCs w:val="22"/>
              </w:rPr>
            </w:pPr>
            <w:ins w:id="8393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69382C" w14:textId="77777777" w:rsidR="00910219" w:rsidRPr="00910219" w:rsidRDefault="00910219" w:rsidP="00910219">
            <w:pPr>
              <w:spacing w:before="0" w:after="0" w:line="240" w:lineRule="auto"/>
              <w:jc w:val="center"/>
              <w:rPr>
                <w:ins w:id="83933" w:author="pete jones" w:date="2022-01-11T16:48:00Z"/>
                <w:rFonts w:ascii="Calibri" w:hAnsi="Calibri" w:cs="Calibri"/>
                <w:color w:val="000000"/>
                <w:sz w:val="22"/>
                <w:szCs w:val="22"/>
              </w:rPr>
            </w:pPr>
            <w:ins w:id="8393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9CC806" w14:textId="77777777" w:rsidR="00910219" w:rsidRPr="00910219" w:rsidRDefault="00910219" w:rsidP="00910219">
            <w:pPr>
              <w:spacing w:before="0" w:after="0" w:line="240" w:lineRule="auto"/>
              <w:jc w:val="center"/>
              <w:rPr>
                <w:ins w:id="83935" w:author="pete jones" w:date="2022-01-11T16:48:00Z"/>
                <w:rFonts w:ascii="Calibri" w:hAnsi="Calibri" w:cs="Calibri"/>
                <w:color w:val="000000"/>
                <w:sz w:val="22"/>
                <w:szCs w:val="22"/>
              </w:rPr>
            </w:pPr>
            <w:ins w:id="8393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B2786E" w14:textId="77777777" w:rsidR="00910219" w:rsidRPr="00910219" w:rsidRDefault="00910219" w:rsidP="00910219">
            <w:pPr>
              <w:spacing w:before="0" w:after="0" w:line="240" w:lineRule="auto"/>
              <w:jc w:val="center"/>
              <w:rPr>
                <w:ins w:id="83937" w:author="pete jones" w:date="2022-01-11T16:48:00Z"/>
                <w:rFonts w:ascii="Calibri" w:hAnsi="Calibri" w:cs="Calibri"/>
                <w:color w:val="000000"/>
                <w:sz w:val="22"/>
                <w:szCs w:val="22"/>
              </w:rPr>
            </w:pPr>
            <w:ins w:id="83938"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3C2DD2A" w14:textId="77777777" w:rsidR="00910219" w:rsidRPr="00910219" w:rsidRDefault="00910219" w:rsidP="00910219">
            <w:pPr>
              <w:spacing w:before="0" w:after="0" w:line="240" w:lineRule="auto"/>
              <w:jc w:val="center"/>
              <w:rPr>
                <w:ins w:id="83939" w:author="pete jones" w:date="2022-01-11T16:48:00Z"/>
                <w:rFonts w:ascii="Calibri" w:hAnsi="Calibri" w:cs="Calibri"/>
                <w:color w:val="000000"/>
                <w:sz w:val="22"/>
                <w:szCs w:val="22"/>
              </w:rPr>
            </w:pPr>
            <w:ins w:id="83940" w:author="pete jones" w:date="2022-01-11T16:48:00Z">
              <w:r w:rsidRPr="00910219">
                <w:rPr>
                  <w:rFonts w:ascii="Calibri" w:hAnsi="Calibri" w:cs="Calibri"/>
                  <w:color w:val="000000"/>
                  <w:sz w:val="22"/>
                  <w:szCs w:val="22"/>
                </w:rPr>
                <w:t> </w:t>
              </w:r>
            </w:ins>
          </w:p>
        </w:tc>
      </w:tr>
      <w:tr w:rsidR="00910219" w:rsidRPr="00910219" w14:paraId="7B7A1DA4" w14:textId="77777777" w:rsidTr="00910219">
        <w:trPr>
          <w:trHeight w:val="300"/>
          <w:ins w:id="83941"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F54C81A" w14:textId="77777777" w:rsidR="00910219" w:rsidRPr="00910219" w:rsidRDefault="00910219" w:rsidP="00910219">
            <w:pPr>
              <w:spacing w:before="0" w:after="0" w:line="240" w:lineRule="auto"/>
              <w:jc w:val="center"/>
              <w:rPr>
                <w:ins w:id="83942" w:author="pete jones" w:date="2022-01-11T16:48:00Z"/>
                <w:rFonts w:ascii="Calibri" w:hAnsi="Calibri" w:cs="Calibri"/>
                <w:color w:val="000000"/>
                <w:sz w:val="22"/>
                <w:szCs w:val="22"/>
              </w:rPr>
            </w:pPr>
            <w:ins w:id="83943" w:author="pete jones" w:date="2022-01-11T16:4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528D7B97" w14:textId="77777777" w:rsidR="00910219" w:rsidRPr="00910219" w:rsidRDefault="00910219" w:rsidP="00910219">
            <w:pPr>
              <w:spacing w:before="0" w:after="0" w:line="240" w:lineRule="auto"/>
              <w:jc w:val="left"/>
              <w:rPr>
                <w:ins w:id="83944" w:author="pete jones" w:date="2022-01-11T16:48:00Z"/>
                <w:rFonts w:ascii="Calibri" w:hAnsi="Calibri" w:cs="Calibri"/>
                <w:color w:val="000000"/>
                <w:sz w:val="22"/>
                <w:szCs w:val="22"/>
              </w:rPr>
            </w:pPr>
            <w:ins w:id="83945" w:author="pete jones" w:date="2022-01-11T16:48:00Z">
              <w:r w:rsidRPr="00910219">
                <w:rPr>
                  <w:rFonts w:ascii="Calibri" w:hAnsi="Calibri" w:cs="Calibri"/>
                  <w:color w:val="000000"/>
                  <w:sz w:val="22"/>
                  <w:szCs w:val="22"/>
                </w:rPr>
                <w:t>Engineering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18CB2A26" w14:textId="77777777" w:rsidR="00910219" w:rsidRPr="00910219" w:rsidRDefault="00910219" w:rsidP="00910219">
            <w:pPr>
              <w:spacing w:before="0" w:after="0" w:line="240" w:lineRule="auto"/>
              <w:jc w:val="center"/>
              <w:rPr>
                <w:ins w:id="83946" w:author="pete jones" w:date="2022-01-11T16:48:00Z"/>
                <w:rFonts w:ascii="Calibri" w:hAnsi="Calibri" w:cs="Calibri"/>
                <w:color w:val="000000"/>
                <w:sz w:val="22"/>
                <w:szCs w:val="22"/>
              </w:rPr>
            </w:pPr>
            <w:ins w:id="83947" w:author="pete jones" w:date="2022-01-11T16:4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51CA28F" w14:textId="77777777" w:rsidR="00910219" w:rsidRPr="00910219" w:rsidRDefault="00910219" w:rsidP="00910219">
            <w:pPr>
              <w:spacing w:before="0" w:after="0" w:line="240" w:lineRule="auto"/>
              <w:jc w:val="center"/>
              <w:rPr>
                <w:ins w:id="83948" w:author="pete jones" w:date="2022-01-11T16:48:00Z"/>
                <w:rFonts w:ascii="Calibri" w:hAnsi="Calibri" w:cs="Calibri"/>
                <w:color w:val="000000"/>
                <w:sz w:val="22"/>
                <w:szCs w:val="22"/>
              </w:rPr>
            </w:pPr>
            <w:ins w:id="83949"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76952EF9" w14:textId="77777777" w:rsidR="00910219" w:rsidRPr="00910219" w:rsidRDefault="00910219" w:rsidP="00910219">
            <w:pPr>
              <w:spacing w:before="0" w:after="0" w:line="240" w:lineRule="auto"/>
              <w:jc w:val="center"/>
              <w:rPr>
                <w:ins w:id="83950" w:author="pete jones" w:date="2022-01-11T16:48:00Z"/>
                <w:rFonts w:ascii="Calibri" w:hAnsi="Calibri" w:cs="Calibri"/>
                <w:color w:val="000000"/>
                <w:sz w:val="22"/>
                <w:szCs w:val="22"/>
              </w:rPr>
            </w:pPr>
            <w:ins w:id="83951"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37FD4B" w14:textId="77777777" w:rsidR="00910219" w:rsidRPr="00910219" w:rsidRDefault="00910219" w:rsidP="00910219">
            <w:pPr>
              <w:spacing w:before="0" w:after="0" w:line="240" w:lineRule="auto"/>
              <w:jc w:val="center"/>
              <w:rPr>
                <w:ins w:id="83952" w:author="pete jones" w:date="2022-01-11T16:48:00Z"/>
                <w:rFonts w:ascii="Calibri" w:hAnsi="Calibri" w:cs="Calibri"/>
                <w:color w:val="000000"/>
                <w:sz w:val="22"/>
                <w:szCs w:val="22"/>
              </w:rPr>
            </w:pPr>
            <w:ins w:id="83953"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FD0363" w14:textId="77777777" w:rsidR="00910219" w:rsidRPr="00910219" w:rsidRDefault="00910219" w:rsidP="00910219">
            <w:pPr>
              <w:spacing w:before="0" w:after="0" w:line="240" w:lineRule="auto"/>
              <w:jc w:val="center"/>
              <w:rPr>
                <w:ins w:id="83954" w:author="pete jones" w:date="2022-01-11T16:48:00Z"/>
                <w:rFonts w:ascii="Calibri" w:hAnsi="Calibri" w:cs="Calibri"/>
                <w:color w:val="000000"/>
                <w:sz w:val="22"/>
                <w:szCs w:val="22"/>
              </w:rPr>
            </w:pPr>
            <w:ins w:id="83955"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7797F9" w14:textId="77777777" w:rsidR="00910219" w:rsidRPr="00910219" w:rsidRDefault="00910219" w:rsidP="00910219">
            <w:pPr>
              <w:spacing w:before="0" w:after="0" w:line="240" w:lineRule="auto"/>
              <w:jc w:val="center"/>
              <w:rPr>
                <w:ins w:id="83956" w:author="pete jones" w:date="2022-01-11T16:48:00Z"/>
                <w:rFonts w:ascii="Calibri" w:hAnsi="Calibri" w:cs="Calibri"/>
                <w:color w:val="000000"/>
                <w:sz w:val="22"/>
                <w:szCs w:val="22"/>
              </w:rPr>
            </w:pPr>
            <w:ins w:id="8395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0E0F56" w14:textId="77777777" w:rsidR="00910219" w:rsidRPr="00910219" w:rsidRDefault="00910219" w:rsidP="00910219">
            <w:pPr>
              <w:spacing w:before="0" w:after="0" w:line="240" w:lineRule="auto"/>
              <w:jc w:val="center"/>
              <w:rPr>
                <w:ins w:id="83958" w:author="pete jones" w:date="2022-01-11T16:48:00Z"/>
                <w:rFonts w:ascii="Calibri" w:hAnsi="Calibri" w:cs="Calibri"/>
                <w:color w:val="000000"/>
                <w:sz w:val="22"/>
                <w:szCs w:val="22"/>
              </w:rPr>
            </w:pPr>
            <w:ins w:id="8395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6F4BF5" w14:textId="77777777" w:rsidR="00910219" w:rsidRPr="00910219" w:rsidRDefault="00910219" w:rsidP="00910219">
            <w:pPr>
              <w:spacing w:before="0" w:after="0" w:line="240" w:lineRule="auto"/>
              <w:jc w:val="center"/>
              <w:rPr>
                <w:ins w:id="83960" w:author="pete jones" w:date="2022-01-11T16:48:00Z"/>
                <w:rFonts w:ascii="Calibri" w:hAnsi="Calibri" w:cs="Calibri"/>
                <w:color w:val="000000"/>
                <w:sz w:val="22"/>
                <w:szCs w:val="22"/>
              </w:rPr>
            </w:pPr>
            <w:ins w:id="8396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C1B732" w14:textId="77777777" w:rsidR="00910219" w:rsidRPr="00910219" w:rsidRDefault="00910219" w:rsidP="00910219">
            <w:pPr>
              <w:spacing w:before="0" w:after="0" w:line="240" w:lineRule="auto"/>
              <w:jc w:val="center"/>
              <w:rPr>
                <w:ins w:id="83962" w:author="pete jones" w:date="2022-01-11T16:48:00Z"/>
                <w:rFonts w:ascii="Calibri" w:hAnsi="Calibri" w:cs="Calibri"/>
                <w:color w:val="000000"/>
                <w:sz w:val="22"/>
                <w:szCs w:val="22"/>
              </w:rPr>
            </w:pPr>
            <w:ins w:id="8396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9DADB0" w14:textId="77777777" w:rsidR="00910219" w:rsidRPr="00910219" w:rsidRDefault="00910219" w:rsidP="00910219">
            <w:pPr>
              <w:spacing w:before="0" w:after="0" w:line="240" w:lineRule="auto"/>
              <w:jc w:val="center"/>
              <w:rPr>
                <w:ins w:id="83964" w:author="pete jones" w:date="2022-01-11T16:48:00Z"/>
                <w:rFonts w:ascii="Calibri" w:hAnsi="Calibri" w:cs="Calibri"/>
                <w:color w:val="000000"/>
                <w:sz w:val="22"/>
                <w:szCs w:val="22"/>
              </w:rPr>
            </w:pPr>
            <w:ins w:id="8396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1D1F71" w14:textId="77777777" w:rsidR="00910219" w:rsidRPr="00910219" w:rsidRDefault="00910219" w:rsidP="00910219">
            <w:pPr>
              <w:spacing w:before="0" w:after="0" w:line="240" w:lineRule="auto"/>
              <w:jc w:val="center"/>
              <w:rPr>
                <w:ins w:id="83966" w:author="pete jones" w:date="2022-01-11T16:48:00Z"/>
                <w:rFonts w:ascii="Calibri" w:hAnsi="Calibri" w:cs="Calibri"/>
                <w:color w:val="000000"/>
                <w:sz w:val="22"/>
                <w:szCs w:val="22"/>
              </w:rPr>
            </w:pPr>
            <w:ins w:id="83967"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64BF81D" w14:textId="77777777" w:rsidR="00910219" w:rsidRPr="00910219" w:rsidRDefault="00910219" w:rsidP="00910219">
            <w:pPr>
              <w:spacing w:before="0" w:after="0" w:line="240" w:lineRule="auto"/>
              <w:jc w:val="center"/>
              <w:rPr>
                <w:ins w:id="83968" w:author="pete jones" w:date="2022-01-11T16:48:00Z"/>
                <w:rFonts w:ascii="Calibri" w:hAnsi="Calibri" w:cs="Calibri"/>
                <w:color w:val="000000"/>
                <w:sz w:val="22"/>
                <w:szCs w:val="22"/>
              </w:rPr>
            </w:pPr>
            <w:ins w:id="83969" w:author="pete jones" w:date="2022-01-11T16:48:00Z">
              <w:r w:rsidRPr="00910219">
                <w:rPr>
                  <w:rFonts w:ascii="Calibri" w:hAnsi="Calibri" w:cs="Calibri"/>
                  <w:color w:val="000000"/>
                  <w:sz w:val="22"/>
                  <w:szCs w:val="22"/>
                </w:rPr>
                <w:t> </w:t>
              </w:r>
            </w:ins>
          </w:p>
        </w:tc>
      </w:tr>
      <w:tr w:rsidR="00910219" w:rsidRPr="00910219" w14:paraId="17E2AE93" w14:textId="77777777" w:rsidTr="00910219">
        <w:trPr>
          <w:trHeight w:val="300"/>
          <w:ins w:id="83970"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6D003C2" w14:textId="77777777" w:rsidR="00910219" w:rsidRPr="00910219" w:rsidRDefault="00910219" w:rsidP="00910219">
            <w:pPr>
              <w:spacing w:before="0" w:after="0" w:line="240" w:lineRule="auto"/>
              <w:jc w:val="center"/>
              <w:rPr>
                <w:ins w:id="83971" w:author="pete jones" w:date="2022-01-11T16:48:00Z"/>
                <w:rFonts w:ascii="Calibri" w:hAnsi="Calibri" w:cs="Calibri"/>
                <w:color w:val="000000"/>
                <w:sz w:val="22"/>
                <w:szCs w:val="22"/>
              </w:rPr>
            </w:pPr>
            <w:ins w:id="83972" w:author="pete jones" w:date="2022-01-11T16:4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452CE199" w14:textId="77777777" w:rsidR="00910219" w:rsidRPr="00910219" w:rsidRDefault="00910219" w:rsidP="00910219">
            <w:pPr>
              <w:spacing w:before="0" w:after="0" w:line="240" w:lineRule="auto"/>
              <w:jc w:val="left"/>
              <w:rPr>
                <w:ins w:id="83973" w:author="pete jones" w:date="2022-01-11T16:48:00Z"/>
                <w:rFonts w:ascii="Calibri" w:hAnsi="Calibri" w:cs="Calibri"/>
                <w:color w:val="000000"/>
                <w:sz w:val="22"/>
                <w:szCs w:val="22"/>
              </w:rPr>
            </w:pPr>
            <w:ins w:id="83974" w:author="pete jones" w:date="2022-01-11T16:48:00Z">
              <w:r w:rsidRPr="00910219">
                <w:rPr>
                  <w:rFonts w:ascii="Calibri" w:hAnsi="Calibri" w:cs="Calibri"/>
                  <w:color w:val="000000"/>
                  <w:sz w:val="22"/>
                  <w:szCs w:val="22"/>
                </w:rPr>
                <w:t>Programming for Engineers</w:t>
              </w:r>
            </w:ins>
          </w:p>
        </w:tc>
        <w:tc>
          <w:tcPr>
            <w:tcW w:w="432" w:type="dxa"/>
            <w:tcBorders>
              <w:top w:val="nil"/>
              <w:left w:val="nil"/>
              <w:bottom w:val="single" w:sz="4" w:space="0" w:color="auto"/>
              <w:right w:val="single" w:sz="4" w:space="0" w:color="auto"/>
            </w:tcBorders>
            <w:shd w:val="clear" w:color="auto" w:fill="auto"/>
            <w:noWrap/>
            <w:vAlign w:val="bottom"/>
            <w:hideMark/>
          </w:tcPr>
          <w:p w14:paraId="65D7864B" w14:textId="77777777" w:rsidR="00910219" w:rsidRPr="00910219" w:rsidRDefault="00910219" w:rsidP="00910219">
            <w:pPr>
              <w:spacing w:before="0" w:after="0" w:line="240" w:lineRule="auto"/>
              <w:jc w:val="center"/>
              <w:rPr>
                <w:ins w:id="83975" w:author="pete jones" w:date="2022-01-11T16:48:00Z"/>
                <w:rFonts w:ascii="Calibri" w:hAnsi="Calibri" w:cs="Calibri"/>
                <w:color w:val="000000"/>
                <w:sz w:val="22"/>
                <w:szCs w:val="22"/>
              </w:rPr>
            </w:pPr>
            <w:ins w:id="83976" w:author="pete jones" w:date="2022-01-11T16:48: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1847D1AD" w14:textId="77777777" w:rsidR="00910219" w:rsidRPr="00910219" w:rsidRDefault="00910219" w:rsidP="00910219">
            <w:pPr>
              <w:spacing w:before="0" w:after="0" w:line="240" w:lineRule="auto"/>
              <w:jc w:val="center"/>
              <w:rPr>
                <w:ins w:id="83977" w:author="pete jones" w:date="2022-01-11T16:48:00Z"/>
                <w:rFonts w:ascii="Calibri" w:hAnsi="Calibri" w:cs="Calibri"/>
                <w:color w:val="000000"/>
                <w:sz w:val="22"/>
                <w:szCs w:val="22"/>
              </w:rPr>
            </w:pPr>
            <w:ins w:id="83978"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64398F1" w14:textId="77777777" w:rsidR="00910219" w:rsidRPr="00910219" w:rsidRDefault="00910219" w:rsidP="00910219">
            <w:pPr>
              <w:spacing w:before="0" w:after="0" w:line="240" w:lineRule="auto"/>
              <w:jc w:val="center"/>
              <w:rPr>
                <w:ins w:id="83979" w:author="pete jones" w:date="2022-01-11T16:48:00Z"/>
                <w:rFonts w:ascii="Calibri" w:hAnsi="Calibri" w:cs="Calibri"/>
                <w:color w:val="000000"/>
                <w:sz w:val="22"/>
                <w:szCs w:val="22"/>
              </w:rPr>
            </w:pPr>
            <w:ins w:id="83980"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4F06C8" w14:textId="77777777" w:rsidR="00910219" w:rsidRPr="00910219" w:rsidRDefault="00910219" w:rsidP="00910219">
            <w:pPr>
              <w:spacing w:before="0" w:after="0" w:line="240" w:lineRule="auto"/>
              <w:jc w:val="center"/>
              <w:rPr>
                <w:ins w:id="83981" w:author="pete jones" w:date="2022-01-11T16:48:00Z"/>
                <w:rFonts w:ascii="Calibri" w:hAnsi="Calibri" w:cs="Calibri"/>
                <w:color w:val="000000"/>
                <w:sz w:val="22"/>
                <w:szCs w:val="22"/>
              </w:rPr>
            </w:pPr>
            <w:ins w:id="83982"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4C3E719" w14:textId="77777777" w:rsidR="00910219" w:rsidRPr="00910219" w:rsidRDefault="00910219" w:rsidP="00910219">
            <w:pPr>
              <w:spacing w:before="0" w:after="0" w:line="240" w:lineRule="auto"/>
              <w:jc w:val="center"/>
              <w:rPr>
                <w:ins w:id="83983" w:author="pete jones" w:date="2022-01-11T16:48:00Z"/>
                <w:rFonts w:ascii="Calibri" w:hAnsi="Calibri" w:cs="Calibri"/>
                <w:color w:val="000000"/>
                <w:sz w:val="22"/>
                <w:szCs w:val="22"/>
              </w:rPr>
            </w:pPr>
            <w:ins w:id="83984"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A8565A6" w14:textId="77777777" w:rsidR="00910219" w:rsidRPr="00910219" w:rsidRDefault="00910219" w:rsidP="00910219">
            <w:pPr>
              <w:spacing w:before="0" w:after="0" w:line="240" w:lineRule="auto"/>
              <w:jc w:val="center"/>
              <w:rPr>
                <w:ins w:id="83985" w:author="pete jones" w:date="2022-01-11T16:48:00Z"/>
                <w:rFonts w:ascii="Calibri" w:hAnsi="Calibri" w:cs="Calibri"/>
                <w:color w:val="000000"/>
                <w:sz w:val="22"/>
                <w:szCs w:val="22"/>
              </w:rPr>
            </w:pPr>
            <w:ins w:id="8398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997AA8" w14:textId="77777777" w:rsidR="00910219" w:rsidRPr="00910219" w:rsidRDefault="00910219" w:rsidP="00910219">
            <w:pPr>
              <w:spacing w:before="0" w:after="0" w:line="240" w:lineRule="auto"/>
              <w:jc w:val="center"/>
              <w:rPr>
                <w:ins w:id="83987" w:author="pete jones" w:date="2022-01-11T16:48:00Z"/>
                <w:rFonts w:ascii="Calibri" w:hAnsi="Calibri" w:cs="Calibri"/>
                <w:color w:val="000000"/>
                <w:sz w:val="22"/>
                <w:szCs w:val="22"/>
              </w:rPr>
            </w:pPr>
            <w:ins w:id="8398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034159" w14:textId="77777777" w:rsidR="00910219" w:rsidRPr="00910219" w:rsidRDefault="00910219" w:rsidP="00910219">
            <w:pPr>
              <w:spacing w:before="0" w:after="0" w:line="240" w:lineRule="auto"/>
              <w:jc w:val="center"/>
              <w:rPr>
                <w:ins w:id="83989" w:author="pete jones" w:date="2022-01-11T16:48:00Z"/>
                <w:rFonts w:ascii="Calibri" w:hAnsi="Calibri" w:cs="Calibri"/>
                <w:color w:val="000000"/>
                <w:sz w:val="22"/>
                <w:szCs w:val="22"/>
              </w:rPr>
            </w:pPr>
            <w:ins w:id="8399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EE9D4B" w14:textId="77777777" w:rsidR="00910219" w:rsidRPr="00910219" w:rsidRDefault="00910219" w:rsidP="00910219">
            <w:pPr>
              <w:spacing w:before="0" w:after="0" w:line="240" w:lineRule="auto"/>
              <w:jc w:val="center"/>
              <w:rPr>
                <w:ins w:id="83991" w:author="pete jones" w:date="2022-01-11T16:48:00Z"/>
                <w:rFonts w:ascii="Calibri" w:hAnsi="Calibri" w:cs="Calibri"/>
                <w:color w:val="000000"/>
                <w:sz w:val="22"/>
                <w:szCs w:val="22"/>
              </w:rPr>
            </w:pPr>
            <w:ins w:id="8399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15154B" w14:textId="77777777" w:rsidR="00910219" w:rsidRPr="00910219" w:rsidRDefault="00910219" w:rsidP="00910219">
            <w:pPr>
              <w:spacing w:before="0" w:after="0" w:line="240" w:lineRule="auto"/>
              <w:jc w:val="center"/>
              <w:rPr>
                <w:ins w:id="83993" w:author="pete jones" w:date="2022-01-11T16:48:00Z"/>
                <w:rFonts w:ascii="Calibri" w:hAnsi="Calibri" w:cs="Calibri"/>
                <w:color w:val="000000"/>
                <w:sz w:val="22"/>
                <w:szCs w:val="22"/>
              </w:rPr>
            </w:pPr>
            <w:ins w:id="8399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DED049" w14:textId="77777777" w:rsidR="00910219" w:rsidRPr="00910219" w:rsidRDefault="00910219" w:rsidP="00910219">
            <w:pPr>
              <w:spacing w:before="0" w:after="0" w:line="240" w:lineRule="auto"/>
              <w:jc w:val="center"/>
              <w:rPr>
                <w:ins w:id="83995" w:author="pete jones" w:date="2022-01-11T16:48:00Z"/>
                <w:rFonts w:ascii="Calibri" w:hAnsi="Calibri" w:cs="Calibri"/>
                <w:color w:val="000000"/>
                <w:sz w:val="22"/>
                <w:szCs w:val="22"/>
              </w:rPr>
            </w:pPr>
            <w:ins w:id="83996"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AE96C0A" w14:textId="77777777" w:rsidR="00910219" w:rsidRPr="00910219" w:rsidRDefault="00910219" w:rsidP="00910219">
            <w:pPr>
              <w:spacing w:before="0" w:after="0" w:line="240" w:lineRule="auto"/>
              <w:jc w:val="center"/>
              <w:rPr>
                <w:ins w:id="83997" w:author="pete jones" w:date="2022-01-11T16:48:00Z"/>
                <w:rFonts w:ascii="Calibri" w:hAnsi="Calibri" w:cs="Calibri"/>
                <w:color w:val="000000"/>
                <w:sz w:val="22"/>
                <w:szCs w:val="22"/>
              </w:rPr>
            </w:pPr>
            <w:ins w:id="83998" w:author="pete jones" w:date="2022-01-11T16:48:00Z">
              <w:r w:rsidRPr="00910219">
                <w:rPr>
                  <w:rFonts w:ascii="Calibri" w:hAnsi="Calibri" w:cs="Calibri"/>
                  <w:color w:val="000000"/>
                  <w:sz w:val="22"/>
                  <w:szCs w:val="22"/>
                </w:rPr>
                <w:t> </w:t>
              </w:r>
            </w:ins>
          </w:p>
        </w:tc>
      </w:tr>
      <w:tr w:rsidR="00910219" w:rsidRPr="00910219" w14:paraId="0537CCF5" w14:textId="77777777" w:rsidTr="00910219">
        <w:trPr>
          <w:trHeight w:val="300"/>
          <w:ins w:id="83999"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E500974" w14:textId="77777777" w:rsidR="00910219" w:rsidRPr="00910219" w:rsidRDefault="00910219" w:rsidP="00910219">
            <w:pPr>
              <w:spacing w:before="0" w:after="0" w:line="240" w:lineRule="auto"/>
              <w:jc w:val="center"/>
              <w:rPr>
                <w:ins w:id="84000" w:author="pete jones" w:date="2022-01-11T16:48:00Z"/>
                <w:rFonts w:ascii="Calibri" w:hAnsi="Calibri" w:cs="Calibri"/>
                <w:color w:val="000000"/>
                <w:sz w:val="22"/>
                <w:szCs w:val="22"/>
              </w:rPr>
            </w:pPr>
            <w:ins w:id="84001" w:author="pete jones" w:date="2022-01-11T16:48:00Z">
              <w:r w:rsidRPr="0091021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noWrap/>
            <w:vAlign w:val="bottom"/>
            <w:hideMark/>
          </w:tcPr>
          <w:p w14:paraId="0F878EFF" w14:textId="77777777" w:rsidR="00910219" w:rsidRPr="00910219" w:rsidRDefault="00910219" w:rsidP="00910219">
            <w:pPr>
              <w:spacing w:before="0" w:after="0" w:line="240" w:lineRule="auto"/>
              <w:jc w:val="left"/>
              <w:rPr>
                <w:ins w:id="84002" w:author="pete jones" w:date="2022-01-11T16:48:00Z"/>
                <w:rFonts w:ascii="Calibri" w:hAnsi="Calibri" w:cs="Calibri"/>
                <w:color w:val="000000"/>
                <w:sz w:val="22"/>
                <w:szCs w:val="22"/>
              </w:rPr>
            </w:pPr>
            <w:ins w:id="84003" w:author="pete jones" w:date="2022-01-11T16:48:00Z">
              <w:r w:rsidRPr="00910219">
                <w:rPr>
                  <w:rFonts w:ascii="Calibri" w:hAnsi="Calibri" w:cs="Calibri"/>
                  <w:color w:val="000000"/>
                  <w:sz w:val="22"/>
                  <w:szCs w:val="22"/>
                </w:rPr>
                <w:t>Engineering Mathematics 2</w:t>
              </w:r>
            </w:ins>
          </w:p>
        </w:tc>
        <w:tc>
          <w:tcPr>
            <w:tcW w:w="432" w:type="dxa"/>
            <w:tcBorders>
              <w:top w:val="nil"/>
              <w:left w:val="nil"/>
              <w:bottom w:val="single" w:sz="4" w:space="0" w:color="auto"/>
              <w:right w:val="single" w:sz="4" w:space="0" w:color="auto"/>
            </w:tcBorders>
            <w:shd w:val="clear" w:color="auto" w:fill="auto"/>
            <w:noWrap/>
            <w:vAlign w:val="bottom"/>
            <w:hideMark/>
          </w:tcPr>
          <w:p w14:paraId="5E8576D2" w14:textId="77777777" w:rsidR="00910219" w:rsidRPr="00910219" w:rsidRDefault="00910219" w:rsidP="00910219">
            <w:pPr>
              <w:spacing w:before="0" w:after="0" w:line="240" w:lineRule="auto"/>
              <w:jc w:val="center"/>
              <w:rPr>
                <w:ins w:id="84004" w:author="pete jones" w:date="2022-01-11T16:48:00Z"/>
                <w:rFonts w:ascii="Calibri" w:hAnsi="Calibri" w:cs="Calibri"/>
                <w:color w:val="000000"/>
                <w:sz w:val="22"/>
                <w:szCs w:val="22"/>
              </w:rPr>
            </w:pPr>
            <w:ins w:id="84005" w:author="pete jones" w:date="2022-01-11T16:48: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412C3A3E" w14:textId="77777777" w:rsidR="00910219" w:rsidRPr="00910219" w:rsidRDefault="00910219" w:rsidP="00910219">
            <w:pPr>
              <w:spacing w:before="0" w:after="0" w:line="240" w:lineRule="auto"/>
              <w:jc w:val="center"/>
              <w:rPr>
                <w:ins w:id="84006" w:author="pete jones" w:date="2022-01-11T16:48:00Z"/>
                <w:rFonts w:ascii="Calibri" w:hAnsi="Calibri" w:cs="Calibri"/>
                <w:color w:val="000000"/>
                <w:sz w:val="22"/>
                <w:szCs w:val="22"/>
              </w:rPr>
            </w:pPr>
            <w:ins w:id="84007" w:author="pete jones" w:date="2022-01-11T16:48:00Z">
              <w:r w:rsidRPr="00910219">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8C34233" w14:textId="77777777" w:rsidR="00910219" w:rsidRPr="00910219" w:rsidRDefault="00910219" w:rsidP="00910219">
            <w:pPr>
              <w:spacing w:before="0" w:after="0" w:line="240" w:lineRule="auto"/>
              <w:jc w:val="center"/>
              <w:rPr>
                <w:ins w:id="84008" w:author="pete jones" w:date="2022-01-11T16:48:00Z"/>
                <w:rFonts w:ascii="Calibri" w:hAnsi="Calibri" w:cs="Calibri"/>
                <w:color w:val="000000"/>
                <w:sz w:val="22"/>
                <w:szCs w:val="22"/>
              </w:rPr>
            </w:pPr>
            <w:ins w:id="84009"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CF8B06" w14:textId="77777777" w:rsidR="00910219" w:rsidRPr="00910219" w:rsidRDefault="00910219" w:rsidP="00910219">
            <w:pPr>
              <w:spacing w:before="0" w:after="0" w:line="240" w:lineRule="auto"/>
              <w:jc w:val="center"/>
              <w:rPr>
                <w:ins w:id="84010" w:author="pete jones" w:date="2022-01-11T16:48:00Z"/>
                <w:rFonts w:ascii="Calibri" w:hAnsi="Calibri" w:cs="Calibri"/>
                <w:color w:val="000000"/>
                <w:sz w:val="22"/>
                <w:szCs w:val="22"/>
              </w:rPr>
            </w:pPr>
            <w:ins w:id="84011"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153F9F" w14:textId="77777777" w:rsidR="00910219" w:rsidRPr="00910219" w:rsidRDefault="00910219" w:rsidP="00910219">
            <w:pPr>
              <w:spacing w:before="0" w:after="0" w:line="240" w:lineRule="auto"/>
              <w:jc w:val="center"/>
              <w:rPr>
                <w:ins w:id="84012" w:author="pete jones" w:date="2022-01-11T16:48:00Z"/>
                <w:rFonts w:ascii="Calibri" w:hAnsi="Calibri" w:cs="Calibri"/>
                <w:color w:val="000000"/>
                <w:sz w:val="22"/>
                <w:szCs w:val="22"/>
              </w:rPr>
            </w:pPr>
            <w:ins w:id="84013"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367374" w14:textId="77777777" w:rsidR="00910219" w:rsidRPr="00910219" w:rsidRDefault="00910219" w:rsidP="00910219">
            <w:pPr>
              <w:spacing w:before="0" w:after="0" w:line="240" w:lineRule="auto"/>
              <w:jc w:val="center"/>
              <w:rPr>
                <w:ins w:id="84014" w:author="pete jones" w:date="2022-01-11T16:48:00Z"/>
                <w:rFonts w:ascii="Calibri" w:hAnsi="Calibri" w:cs="Calibri"/>
                <w:color w:val="000000"/>
                <w:sz w:val="22"/>
                <w:szCs w:val="22"/>
              </w:rPr>
            </w:pPr>
            <w:ins w:id="8401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F807EC" w14:textId="77777777" w:rsidR="00910219" w:rsidRPr="00910219" w:rsidRDefault="00910219" w:rsidP="00910219">
            <w:pPr>
              <w:spacing w:before="0" w:after="0" w:line="240" w:lineRule="auto"/>
              <w:jc w:val="center"/>
              <w:rPr>
                <w:ins w:id="84016" w:author="pete jones" w:date="2022-01-11T16:48:00Z"/>
                <w:rFonts w:ascii="Calibri" w:hAnsi="Calibri" w:cs="Calibri"/>
                <w:color w:val="000000"/>
                <w:sz w:val="22"/>
                <w:szCs w:val="22"/>
              </w:rPr>
            </w:pPr>
            <w:ins w:id="8401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54E052" w14:textId="77777777" w:rsidR="00910219" w:rsidRPr="00910219" w:rsidRDefault="00910219" w:rsidP="00910219">
            <w:pPr>
              <w:spacing w:before="0" w:after="0" w:line="240" w:lineRule="auto"/>
              <w:jc w:val="center"/>
              <w:rPr>
                <w:ins w:id="84018" w:author="pete jones" w:date="2022-01-11T16:48:00Z"/>
                <w:rFonts w:ascii="Calibri" w:hAnsi="Calibri" w:cs="Calibri"/>
                <w:color w:val="000000"/>
                <w:sz w:val="22"/>
                <w:szCs w:val="22"/>
              </w:rPr>
            </w:pPr>
            <w:ins w:id="8401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2E7FBB" w14:textId="77777777" w:rsidR="00910219" w:rsidRPr="00910219" w:rsidRDefault="00910219" w:rsidP="00910219">
            <w:pPr>
              <w:spacing w:before="0" w:after="0" w:line="240" w:lineRule="auto"/>
              <w:jc w:val="center"/>
              <w:rPr>
                <w:ins w:id="84020" w:author="pete jones" w:date="2022-01-11T16:48:00Z"/>
                <w:rFonts w:ascii="Calibri" w:hAnsi="Calibri" w:cs="Calibri"/>
                <w:color w:val="000000"/>
                <w:sz w:val="22"/>
                <w:szCs w:val="22"/>
              </w:rPr>
            </w:pPr>
            <w:ins w:id="8402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E70FE3" w14:textId="77777777" w:rsidR="00910219" w:rsidRPr="00910219" w:rsidRDefault="00910219" w:rsidP="00910219">
            <w:pPr>
              <w:spacing w:before="0" w:after="0" w:line="240" w:lineRule="auto"/>
              <w:jc w:val="center"/>
              <w:rPr>
                <w:ins w:id="84022" w:author="pete jones" w:date="2022-01-11T16:48:00Z"/>
                <w:rFonts w:ascii="Calibri" w:hAnsi="Calibri" w:cs="Calibri"/>
                <w:color w:val="000000"/>
                <w:sz w:val="22"/>
                <w:szCs w:val="22"/>
              </w:rPr>
            </w:pPr>
            <w:ins w:id="8402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5940F9" w14:textId="77777777" w:rsidR="00910219" w:rsidRPr="00910219" w:rsidRDefault="00910219" w:rsidP="00910219">
            <w:pPr>
              <w:spacing w:before="0" w:after="0" w:line="240" w:lineRule="auto"/>
              <w:jc w:val="center"/>
              <w:rPr>
                <w:ins w:id="84024" w:author="pete jones" w:date="2022-01-11T16:48:00Z"/>
                <w:rFonts w:ascii="Calibri" w:hAnsi="Calibri" w:cs="Calibri"/>
                <w:color w:val="000000"/>
                <w:sz w:val="22"/>
                <w:szCs w:val="22"/>
              </w:rPr>
            </w:pPr>
            <w:ins w:id="84025"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01E4B33" w14:textId="77777777" w:rsidR="00910219" w:rsidRPr="00910219" w:rsidRDefault="00910219" w:rsidP="00910219">
            <w:pPr>
              <w:spacing w:before="0" w:after="0" w:line="240" w:lineRule="auto"/>
              <w:jc w:val="center"/>
              <w:rPr>
                <w:ins w:id="84026" w:author="pete jones" w:date="2022-01-11T16:48:00Z"/>
                <w:rFonts w:ascii="Calibri" w:hAnsi="Calibri" w:cs="Calibri"/>
                <w:color w:val="000000"/>
                <w:sz w:val="22"/>
                <w:szCs w:val="22"/>
              </w:rPr>
            </w:pPr>
            <w:ins w:id="84027" w:author="pete jones" w:date="2022-01-11T16:48:00Z">
              <w:r w:rsidRPr="00910219">
                <w:rPr>
                  <w:rFonts w:ascii="Calibri" w:hAnsi="Calibri" w:cs="Calibri"/>
                  <w:color w:val="000000"/>
                  <w:sz w:val="22"/>
                  <w:szCs w:val="22"/>
                </w:rPr>
                <w:t> </w:t>
              </w:r>
            </w:ins>
          </w:p>
        </w:tc>
      </w:tr>
      <w:tr w:rsidR="00910219" w:rsidRPr="00910219" w14:paraId="209FEEBE" w14:textId="77777777" w:rsidTr="00910219">
        <w:trPr>
          <w:trHeight w:val="300"/>
          <w:ins w:id="84028"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8BE75EC" w14:textId="77777777" w:rsidR="00910219" w:rsidRPr="00910219" w:rsidRDefault="00910219" w:rsidP="00910219">
            <w:pPr>
              <w:spacing w:before="0" w:after="0" w:line="240" w:lineRule="auto"/>
              <w:jc w:val="center"/>
              <w:rPr>
                <w:ins w:id="84029" w:author="pete jones" w:date="2022-01-11T16:48:00Z"/>
                <w:rFonts w:ascii="Calibri" w:hAnsi="Calibri" w:cs="Calibri"/>
                <w:color w:val="000000"/>
                <w:sz w:val="22"/>
                <w:szCs w:val="22"/>
              </w:rPr>
            </w:pPr>
            <w:ins w:id="84030" w:author="pete jones" w:date="2022-01-11T16:4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4DBEAAF0" w14:textId="25FFC828" w:rsidR="00910219" w:rsidRPr="00910219" w:rsidRDefault="00910219" w:rsidP="00910219">
            <w:pPr>
              <w:spacing w:before="0" w:after="0" w:line="240" w:lineRule="auto"/>
              <w:jc w:val="left"/>
              <w:rPr>
                <w:ins w:id="84031" w:author="pete jones" w:date="2022-01-11T16:48:00Z"/>
                <w:rFonts w:ascii="Calibri" w:hAnsi="Calibri" w:cs="Calibri"/>
                <w:color w:val="000000"/>
                <w:sz w:val="22"/>
                <w:szCs w:val="22"/>
              </w:rPr>
            </w:pPr>
            <w:ins w:id="84032" w:author="pete jones" w:date="2022-01-11T16:48:00Z">
              <w:r w:rsidRPr="00910219">
                <w:rPr>
                  <w:rFonts w:ascii="Calibri" w:hAnsi="Calibri" w:cs="Calibri"/>
                  <w:color w:val="000000"/>
                  <w:sz w:val="22"/>
                  <w:szCs w:val="22"/>
                </w:rPr>
                <w:t>Computer</w:t>
              </w:r>
            </w:ins>
            <w:ins w:id="84033" w:author="pete jones" w:date="2022-03-30T12:33:00Z">
              <w:r w:rsidR="00042512">
                <w:rPr>
                  <w:rFonts w:ascii="Calibri" w:hAnsi="Calibri" w:cs="Calibri"/>
                  <w:color w:val="000000"/>
                  <w:sz w:val="22"/>
                  <w:szCs w:val="22"/>
                </w:rPr>
                <w:t>-</w:t>
              </w:r>
            </w:ins>
            <w:ins w:id="84034" w:author="pete jones" w:date="2022-01-11T16:48:00Z">
              <w:r w:rsidRPr="00910219">
                <w:rPr>
                  <w:rFonts w:ascii="Calibri" w:hAnsi="Calibri" w:cs="Calibri"/>
                  <w:color w:val="000000"/>
                  <w:sz w:val="22"/>
                  <w:szCs w:val="22"/>
                </w:rPr>
                <w:t>Aided Design CAD</w:t>
              </w:r>
            </w:ins>
          </w:p>
        </w:tc>
        <w:tc>
          <w:tcPr>
            <w:tcW w:w="432" w:type="dxa"/>
            <w:tcBorders>
              <w:top w:val="nil"/>
              <w:left w:val="nil"/>
              <w:bottom w:val="single" w:sz="4" w:space="0" w:color="auto"/>
              <w:right w:val="single" w:sz="4" w:space="0" w:color="auto"/>
            </w:tcBorders>
            <w:shd w:val="clear" w:color="auto" w:fill="auto"/>
            <w:noWrap/>
            <w:vAlign w:val="bottom"/>
            <w:hideMark/>
          </w:tcPr>
          <w:p w14:paraId="26B0889D" w14:textId="77777777" w:rsidR="00910219" w:rsidRPr="00910219" w:rsidRDefault="00910219" w:rsidP="00910219">
            <w:pPr>
              <w:spacing w:before="0" w:after="0" w:line="240" w:lineRule="auto"/>
              <w:jc w:val="center"/>
              <w:rPr>
                <w:ins w:id="84035" w:author="pete jones" w:date="2022-01-11T16:48:00Z"/>
                <w:rFonts w:ascii="Calibri" w:hAnsi="Calibri" w:cs="Calibri"/>
                <w:color w:val="000000"/>
                <w:sz w:val="22"/>
                <w:szCs w:val="22"/>
              </w:rPr>
            </w:pPr>
            <w:ins w:id="84036" w:author="pete jones" w:date="2022-01-11T16:4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D75B731" w14:textId="77777777" w:rsidR="00910219" w:rsidRPr="00910219" w:rsidRDefault="00910219" w:rsidP="00910219">
            <w:pPr>
              <w:spacing w:before="0" w:after="0" w:line="240" w:lineRule="auto"/>
              <w:jc w:val="center"/>
              <w:rPr>
                <w:ins w:id="84037" w:author="pete jones" w:date="2022-01-11T16:48:00Z"/>
                <w:rFonts w:ascii="Calibri" w:hAnsi="Calibri" w:cs="Calibri"/>
                <w:color w:val="000000"/>
                <w:sz w:val="22"/>
                <w:szCs w:val="22"/>
              </w:rPr>
            </w:pPr>
            <w:ins w:id="84038"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801A992" w14:textId="77777777" w:rsidR="00910219" w:rsidRPr="00910219" w:rsidRDefault="00910219" w:rsidP="00910219">
            <w:pPr>
              <w:spacing w:before="0" w:after="0" w:line="240" w:lineRule="auto"/>
              <w:jc w:val="center"/>
              <w:rPr>
                <w:ins w:id="84039" w:author="pete jones" w:date="2022-01-11T16:48:00Z"/>
                <w:rFonts w:ascii="Calibri" w:hAnsi="Calibri" w:cs="Calibri"/>
                <w:color w:val="000000"/>
                <w:sz w:val="22"/>
                <w:szCs w:val="22"/>
              </w:rPr>
            </w:pPr>
            <w:ins w:id="84040"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D3068D" w14:textId="77777777" w:rsidR="00910219" w:rsidRPr="00910219" w:rsidRDefault="00910219" w:rsidP="00910219">
            <w:pPr>
              <w:spacing w:before="0" w:after="0" w:line="240" w:lineRule="auto"/>
              <w:jc w:val="center"/>
              <w:rPr>
                <w:ins w:id="84041" w:author="pete jones" w:date="2022-01-11T16:48:00Z"/>
                <w:rFonts w:ascii="Calibri" w:hAnsi="Calibri" w:cs="Calibri"/>
                <w:color w:val="000000"/>
                <w:sz w:val="22"/>
                <w:szCs w:val="22"/>
              </w:rPr>
            </w:pPr>
            <w:ins w:id="84042"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AF3820" w14:textId="77777777" w:rsidR="00910219" w:rsidRPr="00910219" w:rsidRDefault="00910219" w:rsidP="00910219">
            <w:pPr>
              <w:spacing w:before="0" w:after="0" w:line="240" w:lineRule="auto"/>
              <w:jc w:val="center"/>
              <w:rPr>
                <w:ins w:id="84043" w:author="pete jones" w:date="2022-01-11T16:48:00Z"/>
                <w:rFonts w:ascii="Calibri" w:hAnsi="Calibri" w:cs="Calibri"/>
                <w:color w:val="000000"/>
                <w:sz w:val="22"/>
                <w:szCs w:val="22"/>
              </w:rPr>
            </w:pPr>
            <w:ins w:id="84044"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08E27D" w14:textId="77777777" w:rsidR="00910219" w:rsidRPr="00910219" w:rsidRDefault="00910219" w:rsidP="00910219">
            <w:pPr>
              <w:spacing w:before="0" w:after="0" w:line="240" w:lineRule="auto"/>
              <w:jc w:val="center"/>
              <w:rPr>
                <w:ins w:id="84045" w:author="pete jones" w:date="2022-01-11T16:48:00Z"/>
                <w:rFonts w:ascii="Calibri" w:hAnsi="Calibri" w:cs="Calibri"/>
                <w:color w:val="000000"/>
                <w:sz w:val="22"/>
                <w:szCs w:val="22"/>
              </w:rPr>
            </w:pPr>
            <w:ins w:id="8404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E5BE77" w14:textId="77777777" w:rsidR="00910219" w:rsidRPr="00910219" w:rsidRDefault="00910219" w:rsidP="00910219">
            <w:pPr>
              <w:spacing w:before="0" w:after="0" w:line="240" w:lineRule="auto"/>
              <w:jc w:val="center"/>
              <w:rPr>
                <w:ins w:id="84047" w:author="pete jones" w:date="2022-01-11T16:48:00Z"/>
                <w:rFonts w:ascii="Calibri" w:hAnsi="Calibri" w:cs="Calibri"/>
                <w:color w:val="000000"/>
                <w:sz w:val="22"/>
                <w:szCs w:val="22"/>
              </w:rPr>
            </w:pPr>
            <w:ins w:id="8404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C881AB" w14:textId="77777777" w:rsidR="00910219" w:rsidRPr="00910219" w:rsidRDefault="00910219" w:rsidP="00910219">
            <w:pPr>
              <w:spacing w:before="0" w:after="0" w:line="240" w:lineRule="auto"/>
              <w:jc w:val="center"/>
              <w:rPr>
                <w:ins w:id="84049" w:author="pete jones" w:date="2022-01-11T16:48:00Z"/>
                <w:rFonts w:ascii="Calibri" w:hAnsi="Calibri" w:cs="Calibri"/>
                <w:color w:val="000000"/>
                <w:sz w:val="22"/>
                <w:szCs w:val="22"/>
              </w:rPr>
            </w:pPr>
            <w:ins w:id="8405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235DED" w14:textId="77777777" w:rsidR="00910219" w:rsidRPr="00910219" w:rsidRDefault="00910219" w:rsidP="00910219">
            <w:pPr>
              <w:spacing w:before="0" w:after="0" w:line="240" w:lineRule="auto"/>
              <w:jc w:val="center"/>
              <w:rPr>
                <w:ins w:id="84051" w:author="pete jones" w:date="2022-01-11T16:48:00Z"/>
                <w:rFonts w:ascii="Calibri" w:hAnsi="Calibri" w:cs="Calibri"/>
                <w:color w:val="000000"/>
                <w:sz w:val="22"/>
                <w:szCs w:val="22"/>
              </w:rPr>
            </w:pPr>
            <w:ins w:id="8405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D74104" w14:textId="77777777" w:rsidR="00910219" w:rsidRPr="00910219" w:rsidRDefault="00910219" w:rsidP="00910219">
            <w:pPr>
              <w:spacing w:before="0" w:after="0" w:line="240" w:lineRule="auto"/>
              <w:jc w:val="center"/>
              <w:rPr>
                <w:ins w:id="84053" w:author="pete jones" w:date="2022-01-11T16:48:00Z"/>
                <w:rFonts w:ascii="Calibri" w:hAnsi="Calibri" w:cs="Calibri"/>
                <w:color w:val="000000"/>
                <w:sz w:val="22"/>
                <w:szCs w:val="22"/>
              </w:rPr>
            </w:pPr>
            <w:ins w:id="8405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E5E9ED" w14:textId="77777777" w:rsidR="00910219" w:rsidRPr="00910219" w:rsidRDefault="00910219" w:rsidP="00910219">
            <w:pPr>
              <w:spacing w:before="0" w:after="0" w:line="240" w:lineRule="auto"/>
              <w:jc w:val="center"/>
              <w:rPr>
                <w:ins w:id="84055" w:author="pete jones" w:date="2022-01-11T16:48:00Z"/>
                <w:rFonts w:ascii="Calibri" w:hAnsi="Calibri" w:cs="Calibri"/>
                <w:color w:val="000000"/>
                <w:sz w:val="22"/>
                <w:szCs w:val="22"/>
              </w:rPr>
            </w:pPr>
            <w:ins w:id="84056"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14C2122" w14:textId="77777777" w:rsidR="00910219" w:rsidRPr="00910219" w:rsidRDefault="00910219" w:rsidP="00910219">
            <w:pPr>
              <w:spacing w:before="0" w:after="0" w:line="240" w:lineRule="auto"/>
              <w:jc w:val="center"/>
              <w:rPr>
                <w:ins w:id="84057" w:author="pete jones" w:date="2022-01-11T16:48:00Z"/>
                <w:rFonts w:ascii="Calibri" w:hAnsi="Calibri" w:cs="Calibri"/>
                <w:color w:val="000000"/>
                <w:sz w:val="22"/>
                <w:szCs w:val="22"/>
              </w:rPr>
            </w:pPr>
            <w:ins w:id="84058" w:author="pete jones" w:date="2022-01-11T16:48:00Z">
              <w:r w:rsidRPr="00910219">
                <w:rPr>
                  <w:rFonts w:ascii="Calibri" w:hAnsi="Calibri" w:cs="Calibri"/>
                  <w:color w:val="000000"/>
                  <w:sz w:val="22"/>
                  <w:szCs w:val="22"/>
                </w:rPr>
                <w:t> </w:t>
              </w:r>
            </w:ins>
          </w:p>
        </w:tc>
      </w:tr>
      <w:tr w:rsidR="00910219" w:rsidRPr="00910219" w14:paraId="0784D2A7" w14:textId="77777777" w:rsidTr="00910219">
        <w:trPr>
          <w:trHeight w:val="300"/>
          <w:ins w:id="84059"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296BD40" w14:textId="77777777" w:rsidR="00910219" w:rsidRPr="00910219" w:rsidRDefault="00910219" w:rsidP="00910219">
            <w:pPr>
              <w:spacing w:before="0" w:after="0" w:line="240" w:lineRule="auto"/>
              <w:jc w:val="center"/>
              <w:rPr>
                <w:ins w:id="84060" w:author="pete jones" w:date="2022-01-11T16:48:00Z"/>
                <w:rFonts w:ascii="Calibri" w:hAnsi="Calibri" w:cs="Calibri"/>
                <w:color w:val="000000"/>
                <w:sz w:val="22"/>
                <w:szCs w:val="22"/>
              </w:rPr>
            </w:pPr>
            <w:ins w:id="84061" w:author="pete jones" w:date="2022-01-11T16:4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5BE70C00" w14:textId="77777777" w:rsidR="00910219" w:rsidRPr="00910219" w:rsidRDefault="00910219" w:rsidP="00910219">
            <w:pPr>
              <w:spacing w:before="0" w:after="0" w:line="240" w:lineRule="auto"/>
              <w:jc w:val="left"/>
              <w:rPr>
                <w:ins w:id="84062" w:author="pete jones" w:date="2022-01-11T16:48:00Z"/>
                <w:rFonts w:ascii="Calibri" w:hAnsi="Calibri" w:cs="Calibri"/>
                <w:color w:val="000000"/>
                <w:sz w:val="22"/>
                <w:szCs w:val="22"/>
              </w:rPr>
            </w:pPr>
            <w:ins w:id="84063" w:author="pete jones" w:date="2022-01-11T16:48:00Z">
              <w:r w:rsidRPr="00910219">
                <w:rPr>
                  <w:rFonts w:ascii="Calibri" w:hAnsi="Calibri" w:cs="Calibri"/>
                  <w:color w:val="000000"/>
                  <w:sz w:val="22"/>
                  <w:szCs w:val="22"/>
                </w:rPr>
                <w:t>Mathematics For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49C44E57" w14:textId="77777777" w:rsidR="00910219" w:rsidRPr="00910219" w:rsidRDefault="00910219" w:rsidP="00910219">
            <w:pPr>
              <w:spacing w:before="0" w:after="0" w:line="240" w:lineRule="auto"/>
              <w:jc w:val="center"/>
              <w:rPr>
                <w:ins w:id="84064" w:author="pete jones" w:date="2022-01-11T16:48:00Z"/>
                <w:rFonts w:ascii="Calibri" w:hAnsi="Calibri" w:cs="Calibri"/>
                <w:color w:val="000000"/>
                <w:sz w:val="22"/>
                <w:szCs w:val="22"/>
              </w:rPr>
            </w:pPr>
            <w:ins w:id="84065" w:author="pete jones" w:date="2022-01-11T16:48:00Z">
              <w:r w:rsidRPr="0091021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0AFE407E" w14:textId="77777777" w:rsidR="00910219" w:rsidRPr="00910219" w:rsidRDefault="00910219" w:rsidP="00910219">
            <w:pPr>
              <w:spacing w:before="0" w:after="0" w:line="240" w:lineRule="auto"/>
              <w:jc w:val="center"/>
              <w:rPr>
                <w:ins w:id="84066" w:author="pete jones" w:date="2022-01-11T16:48:00Z"/>
                <w:rFonts w:ascii="Calibri" w:hAnsi="Calibri" w:cs="Calibri"/>
                <w:color w:val="000000"/>
                <w:sz w:val="22"/>
                <w:szCs w:val="22"/>
              </w:rPr>
            </w:pPr>
            <w:ins w:id="84067"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6FCCFEE" w14:textId="77777777" w:rsidR="00910219" w:rsidRPr="00910219" w:rsidRDefault="00910219" w:rsidP="00910219">
            <w:pPr>
              <w:spacing w:before="0" w:after="0" w:line="240" w:lineRule="auto"/>
              <w:jc w:val="center"/>
              <w:rPr>
                <w:ins w:id="84068" w:author="pete jones" w:date="2022-01-11T16:48:00Z"/>
                <w:rFonts w:ascii="Calibri" w:hAnsi="Calibri" w:cs="Calibri"/>
                <w:color w:val="000000"/>
                <w:sz w:val="22"/>
                <w:szCs w:val="22"/>
              </w:rPr>
            </w:pPr>
            <w:ins w:id="84069"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C1B31B" w14:textId="77777777" w:rsidR="00910219" w:rsidRPr="00910219" w:rsidRDefault="00910219" w:rsidP="00910219">
            <w:pPr>
              <w:spacing w:before="0" w:after="0" w:line="240" w:lineRule="auto"/>
              <w:jc w:val="center"/>
              <w:rPr>
                <w:ins w:id="84070" w:author="pete jones" w:date="2022-01-11T16:48:00Z"/>
                <w:rFonts w:ascii="Calibri" w:hAnsi="Calibri" w:cs="Calibri"/>
                <w:color w:val="000000"/>
                <w:sz w:val="22"/>
                <w:szCs w:val="22"/>
              </w:rPr>
            </w:pPr>
            <w:ins w:id="84071"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00DDE4" w14:textId="77777777" w:rsidR="00910219" w:rsidRPr="00910219" w:rsidRDefault="00910219" w:rsidP="00910219">
            <w:pPr>
              <w:spacing w:before="0" w:after="0" w:line="240" w:lineRule="auto"/>
              <w:jc w:val="center"/>
              <w:rPr>
                <w:ins w:id="84072" w:author="pete jones" w:date="2022-01-11T16:48:00Z"/>
                <w:rFonts w:ascii="Calibri" w:hAnsi="Calibri" w:cs="Calibri"/>
                <w:color w:val="000000"/>
                <w:sz w:val="22"/>
                <w:szCs w:val="22"/>
              </w:rPr>
            </w:pPr>
            <w:ins w:id="84073"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4D2774" w14:textId="77777777" w:rsidR="00910219" w:rsidRPr="00910219" w:rsidRDefault="00910219" w:rsidP="00910219">
            <w:pPr>
              <w:spacing w:before="0" w:after="0" w:line="240" w:lineRule="auto"/>
              <w:jc w:val="center"/>
              <w:rPr>
                <w:ins w:id="84074" w:author="pete jones" w:date="2022-01-11T16:48:00Z"/>
                <w:rFonts w:ascii="Calibri" w:hAnsi="Calibri" w:cs="Calibri"/>
                <w:color w:val="000000"/>
                <w:sz w:val="22"/>
                <w:szCs w:val="22"/>
              </w:rPr>
            </w:pPr>
            <w:ins w:id="8407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EF6CC0" w14:textId="77777777" w:rsidR="00910219" w:rsidRPr="00910219" w:rsidRDefault="00910219" w:rsidP="00910219">
            <w:pPr>
              <w:spacing w:before="0" w:after="0" w:line="240" w:lineRule="auto"/>
              <w:jc w:val="center"/>
              <w:rPr>
                <w:ins w:id="84076" w:author="pete jones" w:date="2022-01-11T16:48:00Z"/>
                <w:rFonts w:ascii="Calibri" w:hAnsi="Calibri" w:cs="Calibri"/>
                <w:color w:val="000000"/>
                <w:sz w:val="22"/>
                <w:szCs w:val="22"/>
              </w:rPr>
            </w:pPr>
            <w:ins w:id="8407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2BD2E6" w14:textId="77777777" w:rsidR="00910219" w:rsidRPr="00910219" w:rsidRDefault="00910219" w:rsidP="00910219">
            <w:pPr>
              <w:spacing w:before="0" w:after="0" w:line="240" w:lineRule="auto"/>
              <w:jc w:val="center"/>
              <w:rPr>
                <w:ins w:id="84078" w:author="pete jones" w:date="2022-01-11T16:48:00Z"/>
                <w:rFonts w:ascii="Calibri" w:hAnsi="Calibri" w:cs="Calibri"/>
                <w:color w:val="000000"/>
                <w:sz w:val="22"/>
                <w:szCs w:val="22"/>
              </w:rPr>
            </w:pPr>
            <w:ins w:id="8407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469088" w14:textId="77777777" w:rsidR="00910219" w:rsidRPr="00910219" w:rsidRDefault="00910219" w:rsidP="00910219">
            <w:pPr>
              <w:spacing w:before="0" w:after="0" w:line="240" w:lineRule="auto"/>
              <w:jc w:val="center"/>
              <w:rPr>
                <w:ins w:id="84080" w:author="pete jones" w:date="2022-01-11T16:48:00Z"/>
                <w:rFonts w:ascii="Calibri" w:hAnsi="Calibri" w:cs="Calibri"/>
                <w:color w:val="000000"/>
                <w:sz w:val="22"/>
                <w:szCs w:val="22"/>
              </w:rPr>
            </w:pPr>
            <w:ins w:id="8408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23761E" w14:textId="77777777" w:rsidR="00910219" w:rsidRPr="00910219" w:rsidRDefault="00910219" w:rsidP="00910219">
            <w:pPr>
              <w:spacing w:before="0" w:after="0" w:line="240" w:lineRule="auto"/>
              <w:jc w:val="center"/>
              <w:rPr>
                <w:ins w:id="84082" w:author="pete jones" w:date="2022-01-11T16:48:00Z"/>
                <w:rFonts w:ascii="Calibri" w:hAnsi="Calibri" w:cs="Calibri"/>
                <w:color w:val="000000"/>
                <w:sz w:val="22"/>
                <w:szCs w:val="22"/>
              </w:rPr>
            </w:pPr>
            <w:ins w:id="8408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772608" w14:textId="77777777" w:rsidR="00910219" w:rsidRPr="00910219" w:rsidRDefault="00910219" w:rsidP="00910219">
            <w:pPr>
              <w:spacing w:before="0" w:after="0" w:line="240" w:lineRule="auto"/>
              <w:jc w:val="center"/>
              <w:rPr>
                <w:ins w:id="84084" w:author="pete jones" w:date="2022-01-11T16:48:00Z"/>
                <w:rFonts w:ascii="Calibri" w:hAnsi="Calibri" w:cs="Calibri"/>
                <w:color w:val="000000"/>
                <w:sz w:val="22"/>
                <w:szCs w:val="22"/>
              </w:rPr>
            </w:pPr>
            <w:ins w:id="84085"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DFABF2C" w14:textId="77777777" w:rsidR="00910219" w:rsidRPr="00910219" w:rsidRDefault="00910219" w:rsidP="00910219">
            <w:pPr>
              <w:spacing w:before="0" w:after="0" w:line="240" w:lineRule="auto"/>
              <w:jc w:val="center"/>
              <w:rPr>
                <w:ins w:id="84086" w:author="pete jones" w:date="2022-01-11T16:48:00Z"/>
                <w:rFonts w:ascii="Calibri" w:hAnsi="Calibri" w:cs="Calibri"/>
                <w:color w:val="000000"/>
                <w:sz w:val="22"/>
                <w:szCs w:val="22"/>
              </w:rPr>
            </w:pPr>
            <w:ins w:id="84087" w:author="pete jones" w:date="2022-01-11T16:48:00Z">
              <w:r w:rsidRPr="00910219">
                <w:rPr>
                  <w:rFonts w:ascii="Calibri" w:hAnsi="Calibri" w:cs="Calibri"/>
                  <w:color w:val="000000"/>
                  <w:sz w:val="22"/>
                  <w:szCs w:val="22"/>
                </w:rPr>
                <w:t> </w:t>
              </w:r>
            </w:ins>
          </w:p>
        </w:tc>
      </w:tr>
      <w:tr w:rsidR="00910219" w:rsidRPr="00910219" w14:paraId="51114D3C" w14:textId="77777777" w:rsidTr="00910219">
        <w:trPr>
          <w:trHeight w:val="300"/>
          <w:ins w:id="84088"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D921814" w14:textId="77777777" w:rsidR="00910219" w:rsidRPr="00910219" w:rsidRDefault="00910219" w:rsidP="00910219">
            <w:pPr>
              <w:spacing w:before="0" w:after="0" w:line="240" w:lineRule="auto"/>
              <w:jc w:val="center"/>
              <w:rPr>
                <w:ins w:id="84089" w:author="pete jones" w:date="2022-01-11T16:48:00Z"/>
                <w:rFonts w:ascii="Calibri" w:hAnsi="Calibri" w:cs="Calibri"/>
                <w:color w:val="000000"/>
                <w:sz w:val="22"/>
                <w:szCs w:val="22"/>
              </w:rPr>
            </w:pPr>
            <w:ins w:id="84090" w:author="pete jones" w:date="2022-01-11T16:48:00Z">
              <w:r w:rsidRPr="00910219">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noWrap/>
            <w:vAlign w:val="bottom"/>
            <w:hideMark/>
          </w:tcPr>
          <w:p w14:paraId="38B26EB7" w14:textId="77777777" w:rsidR="00910219" w:rsidRPr="00910219" w:rsidRDefault="00910219" w:rsidP="00910219">
            <w:pPr>
              <w:spacing w:before="0" w:after="0" w:line="240" w:lineRule="auto"/>
              <w:jc w:val="left"/>
              <w:rPr>
                <w:ins w:id="84091" w:author="pete jones" w:date="2022-01-11T16:48:00Z"/>
                <w:rFonts w:ascii="Calibri" w:hAnsi="Calibri" w:cs="Calibri"/>
                <w:color w:val="000000"/>
                <w:sz w:val="22"/>
                <w:szCs w:val="22"/>
              </w:rPr>
            </w:pPr>
            <w:ins w:id="84092" w:author="pete jones" w:date="2022-01-11T16:48:00Z">
              <w:r w:rsidRPr="00910219">
                <w:rPr>
                  <w:rFonts w:ascii="Calibri" w:hAnsi="Calibri" w:cs="Calibri"/>
                  <w:color w:val="000000"/>
                  <w:sz w:val="22"/>
                  <w:szCs w:val="22"/>
                </w:rPr>
                <w:t>Design Analysis 1</w:t>
              </w:r>
            </w:ins>
          </w:p>
        </w:tc>
        <w:tc>
          <w:tcPr>
            <w:tcW w:w="432" w:type="dxa"/>
            <w:tcBorders>
              <w:top w:val="nil"/>
              <w:left w:val="nil"/>
              <w:bottom w:val="single" w:sz="4" w:space="0" w:color="auto"/>
              <w:right w:val="single" w:sz="4" w:space="0" w:color="auto"/>
            </w:tcBorders>
            <w:shd w:val="clear" w:color="auto" w:fill="auto"/>
            <w:noWrap/>
            <w:vAlign w:val="bottom"/>
            <w:hideMark/>
          </w:tcPr>
          <w:p w14:paraId="304E25D8" w14:textId="77777777" w:rsidR="00910219" w:rsidRPr="00910219" w:rsidRDefault="00910219" w:rsidP="00910219">
            <w:pPr>
              <w:spacing w:before="0" w:after="0" w:line="240" w:lineRule="auto"/>
              <w:jc w:val="center"/>
              <w:rPr>
                <w:ins w:id="84093" w:author="pete jones" w:date="2022-01-11T16:48:00Z"/>
                <w:rFonts w:ascii="Calibri" w:hAnsi="Calibri" w:cs="Calibri"/>
                <w:color w:val="000000"/>
                <w:sz w:val="22"/>
                <w:szCs w:val="22"/>
              </w:rPr>
            </w:pPr>
            <w:ins w:id="84094" w:author="pete jones" w:date="2022-01-11T16:4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10E8E42" w14:textId="77777777" w:rsidR="00910219" w:rsidRPr="00910219" w:rsidRDefault="00910219" w:rsidP="00910219">
            <w:pPr>
              <w:spacing w:before="0" w:after="0" w:line="240" w:lineRule="auto"/>
              <w:jc w:val="center"/>
              <w:rPr>
                <w:ins w:id="84095" w:author="pete jones" w:date="2022-01-11T16:48:00Z"/>
                <w:rFonts w:ascii="Calibri" w:hAnsi="Calibri" w:cs="Calibri"/>
                <w:color w:val="000000"/>
                <w:sz w:val="22"/>
                <w:szCs w:val="22"/>
              </w:rPr>
            </w:pPr>
            <w:ins w:id="84096"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6745C0E" w14:textId="77777777" w:rsidR="00910219" w:rsidRPr="00910219" w:rsidRDefault="00910219" w:rsidP="00910219">
            <w:pPr>
              <w:spacing w:before="0" w:after="0" w:line="240" w:lineRule="auto"/>
              <w:jc w:val="center"/>
              <w:rPr>
                <w:ins w:id="84097" w:author="pete jones" w:date="2022-01-11T16:48:00Z"/>
                <w:rFonts w:ascii="Calibri" w:hAnsi="Calibri" w:cs="Calibri"/>
                <w:color w:val="000000"/>
                <w:sz w:val="22"/>
                <w:szCs w:val="22"/>
              </w:rPr>
            </w:pPr>
            <w:ins w:id="84098"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FC7C60" w14:textId="77777777" w:rsidR="00910219" w:rsidRPr="00910219" w:rsidRDefault="00910219" w:rsidP="00910219">
            <w:pPr>
              <w:spacing w:before="0" w:after="0" w:line="240" w:lineRule="auto"/>
              <w:jc w:val="center"/>
              <w:rPr>
                <w:ins w:id="84099" w:author="pete jones" w:date="2022-01-11T16:48:00Z"/>
                <w:rFonts w:ascii="Calibri" w:hAnsi="Calibri" w:cs="Calibri"/>
                <w:color w:val="000000"/>
                <w:sz w:val="22"/>
                <w:szCs w:val="22"/>
              </w:rPr>
            </w:pPr>
            <w:ins w:id="84100"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3C28F2" w14:textId="77777777" w:rsidR="00910219" w:rsidRPr="00910219" w:rsidRDefault="00910219" w:rsidP="00910219">
            <w:pPr>
              <w:spacing w:before="0" w:after="0" w:line="240" w:lineRule="auto"/>
              <w:jc w:val="center"/>
              <w:rPr>
                <w:ins w:id="84101" w:author="pete jones" w:date="2022-01-11T16:48:00Z"/>
                <w:rFonts w:ascii="Calibri" w:hAnsi="Calibri" w:cs="Calibri"/>
                <w:color w:val="000000"/>
                <w:sz w:val="22"/>
                <w:szCs w:val="22"/>
              </w:rPr>
            </w:pPr>
            <w:ins w:id="84102"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FB9CFE" w14:textId="77777777" w:rsidR="00910219" w:rsidRPr="00910219" w:rsidRDefault="00910219" w:rsidP="00910219">
            <w:pPr>
              <w:spacing w:before="0" w:after="0" w:line="240" w:lineRule="auto"/>
              <w:jc w:val="center"/>
              <w:rPr>
                <w:ins w:id="84103" w:author="pete jones" w:date="2022-01-11T16:48:00Z"/>
                <w:rFonts w:ascii="Calibri" w:hAnsi="Calibri" w:cs="Calibri"/>
                <w:color w:val="000000"/>
                <w:sz w:val="22"/>
                <w:szCs w:val="22"/>
              </w:rPr>
            </w:pPr>
            <w:ins w:id="8410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C25DEA" w14:textId="77777777" w:rsidR="00910219" w:rsidRPr="00910219" w:rsidRDefault="00910219" w:rsidP="00910219">
            <w:pPr>
              <w:spacing w:before="0" w:after="0" w:line="240" w:lineRule="auto"/>
              <w:jc w:val="center"/>
              <w:rPr>
                <w:ins w:id="84105" w:author="pete jones" w:date="2022-01-11T16:48:00Z"/>
                <w:rFonts w:ascii="Calibri" w:hAnsi="Calibri" w:cs="Calibri"/>
                <w:color w:val="000000"/>
                <w:sz w:val="22"/>
                <w:szCs w:val="22"/>
              </w:rPr>
            </w:pPr>
            <w:ins w:id="8410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99C933" w14:textId="77777777" w:rsidR="00910219" w:rsidRPr="00910219" w:rsidRDefault="00910219" w:rsidP="00910219">
            <w:pPr>
              <w:spacing w:before="0" w:after="0" w:line="240" w:lineRule="auto"/>
              <w:jc w:val="center"/>
              <w:rPr>
                <w:ins w:id="84107" w:author="pete jones" w:date="2022-01-11T16:48:00Z"/>
                <w:rFonts w:ascii="Calibri" w:hAnsi="Calibri" w:cs="Calibri"/>
                <w:color w:val="000000"/>
                <w:sz w:val="22"/>
                <w:szCs w:val="22"/>
              </w:rPr>
            </w:pPr>
            <w:ins w:id="8410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C898A6" w14:textId="77777777" w:rsidR="00910219" w:rsidRPr="00910219" w:rsidRDefault="00910219" w:rsidP="00910219">
            <w:pPr>
              <w:spacing w:before="0" w:after="0" w:line="240" w:lineRule="auto"/>
              <w:jc w:val="center"/>
              <w:rPr>
                <w:ins w:id="84109" w:author="pete jones" w:date="2022-01-11T16:48:00Z"/>
                <w:rFonts w:ascii="Calibri" w:hAnsi="Calibri" w:cs="Calibri"/>
                <w:color w:val="000000"/>
                <w:sz w:val="22"/>
                <w:szCs w:val="22"/>
              </w:rPr>
            </w:pPr>
            <w:ins w:id="8411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94DA17" w14:textId="77777777" w:rsidR="00910219" w:rsidRPr="00910219" w:rsidRDefault="00910219" w:rsidP="00910219">
            <w:pPr>
              <w:spacing w:before="0" w:after="0" w:line="240" w:lineRule="auto"/>
              <w:jc w:val="center"/>
              <w:rPr>
                <w:ins w:id="84111" w:author="pete jones" w:date="2022-01-11T16:48:00Z"/>
                <w:rFonts w:ascii="Calibri" w:hAnsi="Calibri" w:cs="Calibri"/>
                <w:color w:val="000000"/>
                <w:sz w:val="22"/>
                <w:szCs w:val="22"/>
              </w:rPr>
            </w:pPr>
            <w:ins w:id="8411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7F90A0" w14:textId="77777777" w:rsidR="00910219" w:rsidRPr="00910219" w:rsidRDefault="00910219" w:rsidP="00910219">
            <w:pPr>
              <w:spacing w:before="0" w:after="0" w:line="240" w:lineRule="auto"/>
              <w:jc w:val="center"/>
              <w:rPr>
                <w:ins w:id="84113" w:author="pete jones" w:date="2022-01-11T16:48:00Z"/>
                <w:rFonts w:ascii="Calibri" w:hAnsi="Calibri" w:cs="Calibri"/>
                <w:color w:val="000000"/>
                <w:sz w:val="22"/>
                <w:szCs w:val="22"/>
              </w:rPr>
            </w:pPr>
            <w:ins w:id="84114"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EDC3606" w14:textId="77777777" w:rsidR="00910219" w:rsidRPr="00910219" w:rsidRDefault="00910219" w:rsidP="00910219">
            <w:pPr>
              <w:spacing w:before="0" w:after="0" w:line="240" w:lineRule="auto"/>
              <w:jc w:val="center"/>
              <w:rPr>
                <w:ins w:id="84115" w:author="pete jones" w:date="2022-01-11T16:48:00Z"/>
                <w:rFonts w:ascii="Calibri" w:hAnsi="Calibri" w:cs="Calibri"/>
                <w:color w:val="000000"/>
                <w:sz w:val="22"/>
                <w:szCs w:val="22"/>
              </w:rPr>
            </w:pPr>
            <w:ins w:id="84116" w:author="pete jones" w:date="2022-01-11T16:48:00Z">
              <w:r w:rsidRPr="00910219">
                <w:rPr>
                  <w:rFonts w:ascii="Calibri" w:hAnsi="Calibri" w:cs="Calibri"/>
                  <w:color w:val="000000"/>
                  <w:sz w:val="22"/>
                  <w:szCs w:val="22"/>
                </w:rPr>
                <w:t> </w:t>
              </w:r>
            </w:ins>
          </w:p>
        </w:tc>
      </w:tr>
      <w:tr w:rsidR="00910219" w:rsidRPr="00910219" w14:paraId="66A89770" w14:textId="77777777" w:rsidTr="00910219">
        <w:trPr>
          <w:trHeight w:val="300"/>
          <w:ins w:id="84117"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FCCD476" w14:textId="77777777" w:rsidR="00910219" w:rsidRPr="00910219" w:rsidRDefault="00910219" w:rsidP="00910219">
            <w:pPr>
              <w:spacing w:before="0" w:after="0" w:line="240" w:lineRule="auto"/>
              <w:jc w:val="center"/>
              <w:rPr>
                <w:ins w:id="84118" w:author="pete jones" w:date="2022-01-11T16:48:00Z"/>
                <w:rFonts w:ascii="Calibri" w:hAnsi="Calibri" w:cs="Calibri"/>
                <w:color w:val="000000"/>
                <w:sz w:val="22"/>
                <w:szCs w:val="22"/>
              </w:rPr>
            </w:pPr>
            <w:ins w:id="84119" w:author="pete jones" w:date="2022-01-11T16:4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0FFF684B" w14:textId="77777777" w:rsidR="00910219" w:rsidRPr="00910219" w:rsidRDefault="00910219" w:rsidP="00910219">
            <w:pPr>
              <w:spacing w:before="0" w:after="0" w:line="240" w:lineRule="auto"/>
              <w:jc w:val="left"/>
              <w:rPr>
                <w:ins w:id="84120" w:author="pete jones" w:date="2022-01-11T16:48:00Z"/>
                <w:rFonts w:ascii="Calibri" w:hAnsi="Calibri" w:cs="Calibri"/>
                <w:color w:val="000000"/>
                <w:sz w:val="22"/>
                <w:szCs w:val="22"/>
              </w:rPr>
            </w:pPr>
            <w:ins w:id="84121" w:author="pete jones" w:date="2022-01-11T16:48:00Z">
              <w:r w:rsidRPr="00910219">
                <w:rPr>
                  <w:rFonts w:ascii="Calibri" w:hAnsi="Calibri" w:cs="Calibri"/>
                  <w:color w:val="000000"/>
                  <w:sz w:val="22"/>
                  <w:szCs w:val="22"/>
                </w:rPr>
                <w:t>Introduction to Thermo-Fluids</w:t>
              </w:r>
            </w:ins>
          </w:p>
        </w:tc>
        <w:tc>
          <w:tcPr>
            <w:tcW w:w="432" w:type="dxa"/>
            <w:tcBorders>
              <w:top w:val="nil"/>
              <w:left w:val="nil"/>
              <w:bottom w:val="single" w:sz="4" w:space="0" w:color="auto"/>
              <w:right w:val="single" w:sz="4" w:space="0" w:color="auto"/>
            </w:tcBorders>
            <w:shd w:val="clear" w:color="auto" w:fill="auto"/>
            <w:noWrap/>
            <w:vAlign w:val="bottom"/>
            <w:hideMark/>
          </w:tcPr>
          <w:p w14:paraId="5450CC47" w14:textId="77777777" w:rsidR="00910219" w:rsidRPr="00910219" w:rsidRDefault="00910219" w:rsidP="00910219">
            <w:pPr>
              <w:spacing w:before="0" w:after="0" w:line="240" w:lineRule="auto"/>
              <w:jc w:val="center"/>
              <w:rPr>
                <w:ins w:id="84122" w:author="pete jones" w:date="2022-01-11T16:48:00Z"/>
                <w:rFonts w:ascii="Calibri" w:hAnsi="Calibri" w:cs="Calibri"/>
                <w:color w:val="000000"/>
                <w:sz w:val="22"/>
                <w:szCs w:val="22"/>
              </w:rPr>
            </w:pPr>
            <w:ins w:id="84123" w:author="pete jones" w:date="2022-01-11T16:4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AB9A120" w14:textId="77777777" w:rsidR="00910219" w:rsidRPr="00910219" w:rsidRDefault="00910219" w:rsidP="00910219">
            <w:pPr>
              <w:spacing w:before="0" w:after="0" w:line="240" w:lineRule="auto"/>
              <w:jc w:val="center"/>
              <w:rPr>
                <w:ins w:id="84124" w:author="pete jones" w:date="2022-01-11T16:48:00Z"/>
                <w:rFonts w:ascii="Calibri" w:hAnsi="Calibri" w:cs="Calibri"/>
                <w:color w:val="000000"/>
                <w:sz w:val="22"/>
                <w:szCs w:val="22"/>
              </w:rPr>
            </w:pPr>
            <w:ins w:id="84125"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7E672096" w14:textId="77777777" w:rsidR="00910219" w:rsidRPr="00910219" w:rsidRDefault="00910219" w:rsidP="00910219">
            <w:pPr>
              <w:spacing w:before="0" w:after="0" w:line="240" w:lineRule="auto"/>
              <w:jc w:val="center"/>
              <w:rPr>
                <w:ins w:id="84126" w:author="pete jones" w:date="2022-01-11T16:48:00Z"/>
                <w:rFonts w:ascii="Calibri" w:hAnsi="Calibri" w:cs="Calibri"/>
                <w:color w:val="000000"/>
                <w:sz w:val="22"/>
                <w:szCs w:val="22"/>
              </w:rPr>
            </w:pPr>
            <w:ins w:id="84127"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5A2422" w14:textId="77777777" w:rsidR="00910219" w:rsidRPr="00910219" w:rsidRDefault="00910219" w:rsidP="00910219">
            <w:pPr>
              <w:spacing w:before="0" w:after="0" w:line="240" w:lineRule="auto"/>
              <w:jc w:val="center"/>
              <w:rPr>
                <w:ins w:id="84128" w:author="pete jones" w:date="2022-01-11T16:48:00Z"/>
                <w:rFonts w:ascii="Calibri" w:hAnsi="Calibri" w:cs="Calibri"/>
                <w:color w:val="000000"/>
                <w:sz w:val="22"/>
                <w:szCs w:val="22"/>
              </w:rPr>
            </w:pPr>
            <w:ins w:id="84129"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E29201D" w14:textId="77777777" w:rsidR="00910219" w:rsidRPr="00910219" w:rsidRDefault="00910219" w:rsidP="00910219">
            <w:pPr>
              <w:spacing w:before="0" w:after="0" w:line="240" w:lineRule="auto"/>
              <w:jc w:val="center"/>
              <w:rPr>
                <w:ins w:id="84130" w:author="pete jones" w:date="2022-01-11T16:48:00Z"/>
                <w:rFonts w:ascii="Calibri" w:hAnsi="Calibri" w:cs="Calibri"/>
                <w:color w:val="000000"/>
                <w:sz w:val="22"/>
                <w:szCs w:val="22"/>
              </w:rPr>
            </w:pPr>
            <w:ins w:id="84131"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C1EABB" w14:textId="77777777" w:rsidR="00910219" w:rsidRPr="00910219" w:rsidRDefault="00910219" w:rsidP="00910219">
            <w:pPr>
              <w:spacing w:before="0" w:after="0" w:line="240" w:lineRule="auto"/>
              <w:jc w:val="center"/>
              <w:rPr>
                <w:ins w:id="84132" w:author="pete jones" w:date="2022-01-11T16:48:00Z"/>
                <w:rFonts w:ascii="Calibri" w:hAnsi="Calibri" w:cs="Calibri"/>
                <w:color w:val="000000"/>
                <w:sz w:val="22"/>
                <w:szCs w:val="22"/>
              </w:rPr>
            </w:pPr>
            <w:ins w:id="8413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56B484" w14:textId="77777777" w:rsidR="00910219" w:rsidRPr="00910219" w:rsidRDefault="00910219" w:rsidP="00910219">
            <w:pPr>
              <w:spacing w:before="0" w:after="0" w:line="240" w:lineRule="auto"/>
              <w:jc w:val="center"/>
              <w:rPr>
                <w:ins w:id="84134" w:author="pete jones" w:date="2022-01-11T16:48:00Z"/>
                <w:rFonts w:ascii="Calibri" w:hAnsi="Calibri" w:cs="Calibri"/>
                <w:color w:val="000000"/>
                <w:sz w:val="22"/>
                <w:szCs w:val="22"/>
              </w:rPr>
            </w:pPr>
            <w:ins w:id="8413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5808B7" w14:textId="77777777" w:rsidR="00910219" w:rsidRPr="00910219" w:rsidRDefault="00910219" w:rsidP="00910219">
            <w:pPr>
              <w:spacing w:before="0" w:after="0" w:line="240" w:lineRule="auto"/>
              <w:jc w:val="center"/>
              <w:rPr>
                <w:ins w:id="84136" w:author="pete jones" w:date="2022-01-11T16:48:00Z"/>
                <w:rFonts w:ascii="Calibri" w:hAnsi="Calibri" w:cs="Calibri"/>
                <w:color w:val="000000"/>
                <w:sz w:val="22"/>
                <w:szCs w:val="22"/>
              </w:rPr>
            </w:pPr>
            <w:ins w:id="8413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532961" w14:textId="77777777" w:rsidR="00910219" w:rsidRPr="00910219" w:rsidRDefault="00910219" w:rsidP="00910219">
            <w:pPr>
              <w:spacing w:before="0" w:after="0" w:line="240" w:lineRule="auto"/>
              <w:jc w:val="center"/>
              <w:rPr>
                <w:ins w:id="84138" w:author="pete jones" w:date="2022-01-11T16:48:00Z"/>
                <w:rFonts w:ascii="Calibri" w:hAnsi="Calibri" w:cs="Calibri"/>
                <w:color w:val="000000"/>
                <w:sz w:val="22"/>
                <w:szCs w:val="22"/>
              </w:rPr>
            </w:pPr>
            <w:ins w:id="8413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6719FF" w14:textId="77777777" w:rsidR="00910219" w:rsidRPr="00910219" w:rsidRDefault="00910219" w:rsidP="00910219">
            <w:pPr>
              <w:spacing w:before="0" w:after="0" w:line="240" w:lineRule="auto"/>
              <w:jc w:val="center"/>
              <w:rPr>
                <w:ins w:id="84140" w:author="pete jones" w:date="2022-01-11T16:48:00Z"/>
                <w:rFonts w:ascii="Calibri" w:hAnsi="Calibri" w:cs="Calibri"/>
                <w:color w:val="000000"/>
                <w:sz w:val="22"/>
                <w:szCs w:val="22"/>
              </w:rPr>
            </w:pPr>
            <w:ins w:id="8414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5D2878" w14:textId="77777777" w:rsidR="00910219" w:rsidRPr="00910219" w:rsidRDefault="00910219" w:rsidP="00910219">
            <w:pPr>
              <w:spacing w:before="0" w:after="0" w:line="240" w:lineRule="auto"/>
              <w:jc w:val="center"/>
              <w:rPr>
                <w:ins w:id="84142" w:author="pete jones" w:date="2022-01-11T16:48:00Z"/>
                <w:rFonts w:ascii="Calibri" w:hAnsi="Calibri" w:cs="Calibri"/>
                <w:color w:val="000000"/>
                <w:sz w:val="22"/>
                <w:szCs w:val="22"/>
              </w:rPr>
            </w:pPr>
            <w:ins w:id="84143"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0E685D2" w14:textId="77777777" w:rsidR="00910219" w:rsidRPr="00910219" w:rsidRDefault="00910219" w:rsidP="00910219">
            <w:pPr>
              <w:spacing w:before="0" w:after="0" w:line="240" w:lineRule="auto"/>
              <w:jc w:val="center"/>
              <w:rPr>
                <w:ins w:id="84144" w:author="pete jones" w:date="2022-01-11T16:48:00Z"/>
                <w:rFonts w:ascii="Calibri" w:hAnsi="Calibri" w:cs="Calibri"/>
                <w:color w:val="000000"/>
                <w:sz w:val="22"/>
                <w:szCs w:val="22"/>
              </w:rPr>
            </w:pPr>
            <w:ins w:id="84145" w:author="pete jones" w:date="2022-01-11T16:48:00Z">
              <w:r w:rsidRPr="00910219">
                <w:rPr>
                  <w:rFonts w:ascii="Calibri" w:hAnsi="Calibri" w:cs="Calibri"/>
                  <w:color w:val="000000"/>
                  <w:sz w:val="22"/>
                  <w:szCs w:val="22"/>
                </w:rPr>
                <w:t> </w:t>
              </w:r>
            </w:ins>
          </w:p>
        </w:tc>
      </w:tr>
      <w:tr w:rsidR="00910219" w:rsidRPr="00910219" w14:paraId="33D692E9" w14:textId="77777777" w:rsidTr="00910219">
        <w:trPr>
          <w:trHeight w:val="300"/>
          <w:ins w:id="84146"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CC68ED5" w14:textId="77777777" w:rsidR="00910219" w:rsidRPr="00910219" w:rsidRDefault="00910219" w:rsidP="00910219">
            <w:pPr>
              <w:spacing w:before="0" w:after="0" w:line="240" w:lineRule="auto"/>
              <w:jc w:val="center"/>
              <w:rPr>
                <w:ins w:id="84147" w:author="pete jones" w:date="2022-01-11T16:48:00Z"/>
                <w:rFonts w:ascii="Calibri" w:hAnsi="Calibri" w:cs="Calibri"/>
                <w:color w:val="000000"/>
                <w:sz w:val="22"/>
                <w:szCs w:val="22"/>
              </w:rPr>
            </w:pPr>
            <w:ins w:id="84148" w:author="pete jones" w:date="2022-01-11T16:4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86277D8" w14:textId="77777777" w:rsidR="00910219" w:rsidRPr="00910219" w:rsidRDefault="00910219" w:rsidP="00910219">
            <w:pPr>
              <w:spacing w:before="0" w:after="0" w:line="240" w:lineRule="auto"/>
              <w:jc w:val="left"/>
              <w:rPr>
                <w:ins w:id="84149" w:author="pete jones" w:date="2022-01-11T16:48:00Z"/>
                <w:rFonts w:ascii="Calibri" w:hAnsi="Calibri" w:cs="Calibri"/>
                <w:color w:val="000000"/>
                <w:sz w:val="22"/>
                <w:szCs w:val="22"/>
              </w:rPr>
            </w:pPr>
            <w:ins w:id="84150" w:author="pete jones" w:date="2022-01-11T16:48:00Z">
              <w:r w:rsidRPr="00910219">
                <w:rPr>
                  <w:rFonts w:ascii="Calibri" w:hAnsi="Calibri" w:cs="Calibri"/>
                  <w:color w:val="000000"/>
                  <w:sz w:val="22"/>
                  <w:szCs w:val="22"/>
                </w:rPr>
                <w:t>Materials &amp; Manufacture</w:t>
              </w:r>
            </w:ins>
          </w:p>
        </w:tc>
        <w:tc>
          <w:tcPr>
            <w:tcW w:w="432" w:type="dxa"/>
            <w:tcBorders>
              <w:top w:val="nil"/>
              <w:left w:val="nil"/>
              <w:bottom w:val="single" w:sz="4" w:space="0" w:color="auto"/>
              <w:right w:val="single" w:sz="4" w:space="0" w:color="auto"/>
            </w:tcBorders>
            <w:shd w:val="clear" w:color="auto" w:fill="auto"/>
            <w:noWrap/>
            <w:vAlign w:val="bottom"/>
            <w:hideMark/>
          </w:tcPr>
          <w:p w14:paraId="149C53B1" w14:textId="77777777" w:rsidR="00910219" w:rsidRPr="00910219" w:rsidRDefault="00910219" w:rsidP="00910219">
            <w:pPr>
              <w:spacing w:before="0" w:after="0" w:line="240" w:lineRule="auto"/>
              <w:jc w:val="center"/>
              <w:rPr>
                <w:ins w:id="84151" w:author="pete jones" w:date="2022-01-11T16:48:00Z"/>
                <w:rFonts w:ascii="Calibri" w:hAnsi="Calibri" w:cs="Calibri"/>
                <w:color w:val="000000"/>
                <w:sz w:val="22"/>
                <w:szCs w:val="22"/>
              </w:rPr>
            </w:pPr>
            <w:ins w:id="84152" w:author="pete jones" w:date="2022-01-11T16:48: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C4365F2" w14:textId="77777777" w:rsidR="00910219" w:rsidRPr="00910219" w:rsidRDefault="00910219" w:rsidP="00910219">
            <w:pPr>
              <w:spacing w:before="0" w:after="0" w:line="240" w:lineRule="auto"/>
              <w:jc w:val="center"/>
              <w:rPr>
                <w:ins w:id="84153" w:author="pete jones" w:date="2022-01-11T16:48:00Z"/>
                <w:rFonts w:ascii="Calibri" w:hAnsi="Calibri" w:cs="Calibri"/>
                <w:color w:val="000000"/>
                <w:sz w:val="22"/>
                <w:szCs w:val="22"/>
              </w:rPr>
            </w:pPr>
            <w:ins w:id="84154"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0AADB0A" w14:textId="77777777" w:rsidR="00910219" w:rsidRPr="00910219" w:rsidRDefault="00910219" w:rsidP="00910219">
            <w:pPr>
              <w:spacing w:before="0" w:after="0" w:line="240" w:lineRule="auto"/>
              <w:jc w:val="center"/>
              <w:rPr>
                <w:ins w:id="84155" w:author="pete jones" w:date="2022-01-11T16:48:00Z"/>
                <w:rFonts w:ascii="Calibri" w:hAnsi="Calibri" w:cs="Calibri"/>
                <w:color w:val="000000"/>
                <w:sz w:val="22"/>
                <w:szCs w:val="22"/>
              </w:rPr>
            </w:pPr>
            <w:ins w:id="84156"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A1FE93" w14:textId="77777777" w:rsidR="00910219" w:rsidRPr="00910219" w:rsidRDefault="00910219" w:rsidP="00910219">
            <w:pPr>
              <w:spacing w:before="0" w:after="0" w:line="240" w:lineRule="auto"/>
              <w:jc w:val="center"/>
              <w:rPr>
                <w:ins w:id="84157" w:author="pete jones" w:date="2022-01-11T16:48:00Z"/>
                <w:rFonts w:ascii="Calibri" w:hAnsi="Calibri" w:cs="Calibri"/>
                <w:color w:val="000000"/>
                <w:sz w:val="22"/>
                <w:szCs w:val="22"/>
              </w:rPr>
            </w:pPr>
            <w:ins w:id="84158"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B0357A" w14:textId="77777777" w:rsidR="00910219" w:rsidRPr="00910219" w:rsidRDefault="00910219" w:rsidP="00910219">
            <w:pPr>
              <w:spacing w:before="0" w:after="0" w:line="240" w:lineRule="auto"/>
              <w:jc w:val="center"/>
              <w:rPr>
                <w:ins w:id="84159" w:author="pete jones" w:date="2022-01-11T16:48:00Z"/>
                <w:rFonts w:ascii="Calibri" w:hAnsi="Calibri" w:cs="Calibri"/>
                <w:color w:val="000000"/>
                <w:sz w:val="22"/>
                <w:szCs w:val="22"/>
              </w:rPr>
            </w:pPr>
            <w:ins w:id="84160"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006E9F" w14:textId="77777777" w:rsidR="00910219" w:rsidRPr="00910219" w:rsidRDefault="00910219" w:rsidP="00910219">
            <w:pPr>
              <w:spacing w:before="0" w:after="0" w:line="240" w:lineRule="auto"/>
              <w:jc w:val="center"/>
              <w:rPr>
                <w:ins w:id="84161" w:author="pete jones" w:date="2022-01-11T16:48:00Z"/>
                <w:rFonts w:ascii="Calibri" w:hAnsi="Calibri" w:cs="Calibri"/>
                <w:color w:val="000000"/>
                <w:sz w:val="22"/>
                <w:szCs w:val="22"/>
              </w:rPr>
            </w:pPr>
            <w:ins w:id="8416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A0B9C8" w14:textId="77777777" w:rsidR="00910219" w:rsidRPr="00910219" w:rsidRDefault="00910219" w:rsidP="00910219">
            <w:pPr>
              <w:spacing w:before="0" w:after="0" w:line="240" w:lineRule="auto"/>
              <w:jc w:val="center"/>
              <w:rPr>
                <w:ins w:id="84163" w:author="pete jones" w:date="2022-01-11T16:48:00Z"/>
                <w:rFonts w:ascii="Calibri" w:hAnsi="Calibri" w:cs="Calibri"/>
                <w:color w:val="000000"/>
                <w:sz w:val="22"/>
                <w:szCs w:val="22"/>
              </w:rPr>
            </w:pPr>
            <w:ins w:id="8416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03F669" w14:textId="77777777" w:rsidR="00910219" w:rsidRPr="00910219" w:rsidRDefault="00910219" w:rsidP="00910219">
            <w:pPr>
              <w:spacing w:before="0" w:after="0" w:line="240" w:lineRule="auto"/>
              <w:jc w:val="center"/>
              <w:rPr>
                <w:ins w:id="84165" w:author="pete jones" w:date="2022-01-11T16:48:00Z"/>
                <w:rFonts w:ascii="Calibri" w:hAnsi="Calibri" w:cs="Calibri"/>
                <w:color w:val="000000"/>
                <w:sz w:val="22"/>
                <w:szCs w:val="22"/>
              </w:rPr>
            </w:pPr>
            <w:ins w:id="8416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11024B" w14:textId="77777777" w:rsidR="00910219" w:rsidRPr="00910219" w:rsidRDefault="00910219" w:rsidP="00910219">
            <w:pPr>
              <w:spacing w:before="0" w:after="0" w:line="240" w:lineRule="auto"/>
              <w:jc w:val="center"/>
              <w:rPr>
                <w:ins w:id="84167" w:author="pete jones" w:date="2022-01-11T16:48:00Z"/>
                <w:rFonts w:ascii="Calibri" w:hAnsi="Calibri" w:cs="Calibri"/>
                <w:color w:val="000000"/>
                <w:sz w:val="22"/>
                <w:szCs w:val="22"/>
              </w:rPr>
            </w:pPr>
            <w:ins w:id="8416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91E384" w14:textId="77777777" w:rsidR="00910219" w:rsidRPr="00910219" w:rsidRDefault="00910219" w:rsidP="00910219">
            <w:pPr>
              <w:spacing w:before="0" w:after="0" w:line="240" w:lineRule="auto"/>
              <w:jc w:val="center"/>
              <w:rPr>
                <w:ins w:id="84169" w:author="pete jones" w:date="2022-01-11T16:48:00Z"/>
                <w:rFonts w:ascii="Calibri" w:hAnsi="Calibri" w:cs="Calibri"/>
                <w:color w:val="000000"/>
                <w:sz w:val="22"/>
                <w:szCs w:val="22"/>
              </w:rPr>
            </w:pPr>
            <w:ins w:id="8417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D22ADA" w14:textId="77777777" w:rsidR="00910219" w:rsidRPr="00910219" w:rsidRDefault="00910219" w:rsidP="00910219">
            <w:pPr>
              <w:spacing w:before="0" w:after="0" w:line="240" w:lineRule="auto"/>
              <w:jc w:val="center"/>
              <w:rPr>
                <w:ins w:id="84171" w:author="pete jones" w:date="2022-01-11T16:48:00Z"/>
                <w:rFonts w:ascii="Calibri" w:hAnsi="Calibri" w:cs="Calibri"/>
                <w:color w:val="000000"/>
                <w:sz w:val="22"/>
                <w:szCs w:val="22"/>
              </w:rPr>
            </w:pPr>
            <w:ins w:id="84172"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7C2B640" w14:textId="77777777" w:rsidR="00910219" w:rsidRPr="00910219" w:rsidRDefault="00910219" w:rsidP="00910219">
            <w:pPr>
              <w:spacing w:before="0" w:after="0" w:line="240" w:lineRule="auto"/>
              <w:jc w:val="center"/>
              <w:rPr>
                <w:ins w:id="84173" w:author="pete jones" w:date="2022-01-11T16:48:00Z"/>
                <w:rFonts w:ascii="Calibri" w:hAnsi="Calibri" w:cs="Calibri"/>
                <w:color w:val="000000"/>
                <w:sz w:val="22"/>
                <w:szCs w:val="22"/>
              </w:rPr>
            </w:pPr>
            <w:ins w:id="84174" w:author="pete jones" w:date="2022-01-11T16:48:00Z">
              <w:r w:rsidRPr="00910219">
                <w:rPr>
                  <w:rFonts w:ascii="Calibri" w:hAnsi="Calibri" w:cs="Calibri"/>
                  <w:color w:val="000000"/>
                  <w:sz w:val="22"/>
                  <w:szCs w:val="22"/>
                </w:rPr>
                <w:t> </w:t>
              </w:r>
            </w:ins>
          </w:p>
        </w:tc>
      </w:tr>
      <w:tr w:rsidR="00910219" w:rsidRPr="00910219" w14:paraId="45C42412" w14:textId="77777777" w:rsidTr="00910219">
        <w:trPr>
          <w:trHeight w:val="300"/>
          <w:ins w:id="84175"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9CED06E" w14:textId="77777777" w:rsidR="00910219" w:rsidRPr="00910219" w:rsidRDefault="00910219" w:rsidP="00910219">
            <w:pPr>
              <w:spacing w:before="0" w:after="0" w:line="240" w:lineRule="auto"/>
              <w:jc w:val="center"/>
              <w:rPr>
                <w:ins w:id="84176" w:author="pete jones" w:date="2022-01-11T16:48:00Z"/>
                <w:rFonts w:ascii="Calibri" w:hAnsi="Calibri" w:cs="Calibri"/>
                <w:color w:val="000000"/>
                <w:sz w:val="22"/>
                <w:szCs w:val="22"/>
              </w:rPr>
            </w:pPr>
            <w:ins w:id="84177" w:author="pete jones" w:date="2022-01-11T16:4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1E1EF95C" w14:textId="77777777" w:rsidR="00910219" w:rsidRPr="00910219" w:rsidRDefault="00910219" w:rsidP="00910219">
            <w:pPr>
              <w:spacing w:before="0" w:after="0" w:line="240" w:lineRule="auto"/>
              <w:jc w:val="left"/>
              <w:rPr>
                <w:ins w:id="84178" w:author="pete jones" w:date="2022-01-11T16:48:00Z"/>
                <w:rFonts w:ascii="Calibri" w:hAnsi="Calibri" w:cs="Calibri"/>
                <w:color w:val="000000"/>
                <w:sz w:val="22"/>
                <w:szCs w:val="22"/>
              </w:rPr>
            </w:pPr>
            <w:ins w:id="84179" w:author="pete jones" w:date="2022-01-11T16:48:00Z">
              <w:r w:rsidRPr="00910219">
                <w:rPr>
                  <w:rFonts w:ascii="Calibri" w:hAnsi="Calibri" w:cs="Calibri"/>
                  <w:color w:val="000000"/>
                  <w:sz w:val="22"/>
                  <w:szCs w:val="22"/>
                </w:rPr>
                <w:t>OPTIONS</w:t>
              </w:r>
            </w:ins>
          </w:p>
        </w:tc>
        <w:tc>
          <w:tcPr>
            <w:tcW w:w="432" w:type="dxa"/>
            <w:tcBorders>
              <w:top w:val="nil"/>
              <w:left w:val="nil"/>
              <w:bottom w:val="single" w:sz="4" w:space="0" w:color="auto"/>
              <w:right w:val="single" w:sz="4" w:space="0" w:color="auto"/>
            </w:tcBorders>
            <w:shd w:val="clear" w:color="auto" w:fill="auto"/>
            <w:noWrap/>
            <w:vAlign w:val="bottom"/>
            <w:hideMark/>
          </w:tcPr>
          <w:p w14:paraId="2550F964" w14:textId="77777777" w:rsidR="00910219" w:rsidRPr="00910219" w:rsidRDefault="00910219" w:rsidP="00910219">
            <w:pPr>
              <w:spacing w:before="0" w:after="0" w:line="240" w:lineRule="auto"/>
              <w:jc w:val="center"/>
              <w:rPr>
                <w:ins w:id="84180" w:author="pete jones" w:date="2022-01-11T16:48:00Z"/>
                <w:rFonts w:ascii="Calibri" w:hAnsi="Calibri" w:cs="Calibri"/>
                <w:color w:val="000000"/>
                <w:sz w:val="22"/>
                <w:szCs w:val="22"/>
              </w:rPr>
            </w:pPr>
            <w:ins w:id="84181"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7C494C" w14:textId="77777777" w:rsidR="00910219" w:rsidRPr="00910219" w:rsidRDefault="00910219" w:rsidP="00910219">
            <w:pPr>
              <w:spacing w:before="0" w:after="0" w:line="240" w:lineRule="auto"/>
              <w:jc w:val="center"/>
              <w:rPr>
                <w:ins w:id="84182" w:author="pete jones" w:date="2022-01-11T16:48:00Z"/>
                <w:rFonts w:ascii="Calibri" w:hAnsi="Calibri" w:cs="Calibri"/>
                <w:color w:val="000000"/>
                <w:sz w:val="22"/>
                <w:szCs w:val="22"/>
              </w:rPr>
            </w:pPr>
            <w:ins w:id="84183" w:author="pete jones" w:date="2022-01-11T16:48: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114A586" w14:textId="77777777" w:rsidR="00910219" w:rsidRPr="00910219" w:rsidRDefault="00910219" w:rsidP="00910219">
            <w:pPr>
              <w:spacing w:before="0" w:after="0" w:line="240" w:lineRule="auto"/>
              <w:jc w:val="center"/>
              <w:rPr>
                <w:ins w:id="84184" w:author="pete jones" w:date="2022-01-11T16:48:00Z"/>
                <w:rFonts w:ascii="Calibri" w:hAnsi="Calibri" w:cs="Calibri"/>
                <w:color w:val="000000"/>
                <w:sz w:val="22"/>
                <w:szCs w:val="22"/>
              </w:rPr>
            </w:pPr>
            <w:ins w:id="84185"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1EF95F" w14:textId="77777777" w:rsidR="00910219" w:rsidRPr="00910219" w:rsidRDefault="00910219" w:rsidP="00910219">
            <w:pPr>
              <w:spacing w:before="0" w:after="0" w:line="240" w:lineRule="auto"/>
              <w:jc w:val="center"/>
              <w:rPr>
                <w:ins w:id="84186" w:author="pete jones" w:date="2022-01-11T16:48:00Z"/>
                <w:rFonts w:ascii="Calibri" w:hAnsi="Calibri" w:cs="Calibri"/>
                <w:color w:val="000000"/>
                <w:sz w:val="22"/>
                <w:szCs w:val="22"/>
              </w:rPr>
            </w:pPr>
            <w:ins w:id="84187"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F51765E" w14:textId="77777777" w:rsidR="00910219" w:rsidRPr="00910219" w:rsidRDefault="00910219" w:rsidP="00910219">
            <w:pPr>
              <w:spacing w:before="0" w:after="0" w:line="240" w:lineRule="auto"/>
              <w:jc w:val="center"/>
              <w:rPr>
                <w:ins w:id="84188" w:author="pete jones" w:date="2022-01-11T16:48:00Z"/>
                <w:rFonts w:ascii="Calibri" w:hAnsi="Calibri" w:cs="Calibri"/>
                <w:color w:val="000000"/>
                <w:sz w:val="22"/>
                <w:szCs w:val="22"/>
              </w:rPr>
            </w:pPr>
            <w:ins w:id="84189"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336F193" w14:textId="77777777" w:rsidR="00910219" w:rsidRPr="00910219" w:rsidRDefault="00910219" w:rsidP="00910219">
            <w:pPr>
              <w:spacing w:before="0" w:after="0" w:line="240" w:lineRule="auto"/>
              <w:jc w:val="center"/>
              <w:rPr>
                <w:ins w:id="84190" w:author="pete jones" w:date="2022-01-11T16:48:00Z"/>
                <w:rFonts w:ascii="Calibri" w:hAnsi="Calibri" w:cs="Calibri"/>
                <w:color w:val="000000"/>
                <w:sz w:val="22"/>
                <w:szCs w:val="22"/>
              </w:rPr>
            </w:pPr>
            <w:ins w:id="8419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DE974E" w14:textId="77777777" w:rsidR="00910219" w:rsidRPr="00910219" w:rsidRDefault="00910219" w:rsidP="00910219">
            <w:pPr>
              <w:spacing w:before="0" w:after="0" w:line="240" w:lineRule="auto"/>
              <w:jc w:val="center"/>
              <w:rPr>
                <w:ins w:id="84192" w:author="pete jones" w:date="2022-01-11T16:48:00Z"/>
                <w:rFonts w:ascii="Calibri" w:hAnsi="Calibri" w:cs="Calibri"/>
                <w:color w:val="000000"/>
                <w:sz w:val="22"/>
                <w:szCs w:val="22"/>
              </w:rPr>
            </w:pPr>
            <w:ins w:id="8419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5F4B65" w14:textId="77777777" w:rsidR="00910219" w:rsidRPr="00910219" w:rsidRDefault="00910219" w:rsidP="00910219">
            <w:pPr>
              <w:spacing w:before="0" w:after="0" w:line="240" w:lineRule="auto"/>
              <w:jc w:val="center"/>
              <w:rPr>
                <w:ins w:id="84194" w:author="pete jones" w:date="2022-01-11T16:48:00Z"/>
                <w:rFonts w:ascii="Calibri" w:hAnsi="Calibri" w:cs="Calibri"/>
                <w:color w:val="000000"/>
                <w:sz w:val="22"/>
                <w:szCs w:val="22"/>
              </w:rPr>
            </w:pPr>
            <w:ins w:id="8419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DC6D83" w14:textId="77777777" w:rsidR="00910219" w:rsidRPr="00910219" w:rsidRDefault="00910219" w:rsidP="00910219">
            <w:pPr>
              <w:spacing w:before="0" w:after="0" w:line="240" w:lineRule="auto"/>
              <w:jc w:val="center"/>
              <w:rPr>
                <w:ins w:id="84196" w:author="pete jones" w:date="2022-01-11T16:48:00Z"/>
                <w:rFonts w:ascii="Calibri" w:hAnsi="Calibri" w:cs="Calibri"/>
                <w:color w:val="000000"/>
                <w:sz w:val="22"/>
                <w:szCs w:val="22"/>
              </w:rPr>
            </w:pPr>
            <w:ins w:id="8419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61EBF7" w14:textId="77777777" w:rsidR="00910219" w:rsidRPr="00910219" w:rsidRDefault="00910219" w:rsidP="00910219">
            <w:pPr>
              <w:spacing w:before="0" w:after="0" w:line="240" w:lineRule="auto"/>
              <w:jc w:val="center"/>
              <w:rPr>
                <w:ins w:id="84198" w:author="pete jones" w:date="2022-01-11T16:48:00Z"/>
                <w:rFonts w:ascii="Calibri" w:hAnsi="Calibri" w:cs="Calibri"/>
                <w:color w:val="000000"/>
                <w:sz w:val="22"/>
                <w:szCs w:val="22"/>
              </w:rPr>
            </w:pPr>
            <w:ins w:id="8419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A65777" w14:textId="77777777" w:rsidR="00910219" w:rsidRPr="00910219" w:rsidRDefault="00910219" w:rsidP="00910219">
            <w:pPr>
              <w:spacing w:before="0" w:after="0" w:line="240" w:lineRule="auto"/>
              <w:jc w:val="center"/>
              <w:rPr>
                <w:ins w:id="84200" w:author="pete jones" w:date="2022-01-11T16:48:00Z"/>
                <w:rFonts w:ascii="Calibri" w:hAnsi="Calibri" w:cs="Calibri"/>
                <w:color w:val="000000"/>
                <w:sz w:val="22"/>
                <w:szCs w:val="22"/>
              </w:rPr>
            </w:pPr>
            <w:ins w:id="84201"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776706E" w14:textId="77777777" w:rsidR="00910219" w:rsidRPr="00910219" w:rsidRDefault="00910219" w:rsidP="00910219">
            <w:pPr>
              <w:spacing w:before="0" w:after="0" w:line="240" w:lineRule="auto"/>
              <w:jc w:val="center"/>
              <w:rPr>
                <w:ins w:id="84202" w:author="pete jones" w:date="2022-01-11T16:48:00Z"/>
                <w:rFonts w:ascii="Calibri" w:hAnsi="Calibri" w:cs="Calibri"/>
                <w:color w:val="000000"/>
                <w:sz w:val="22"/>
                <w:szCs w:val="22"/>
              </w:rPr>
            </w:pPr>
            <w:ins w:id="84203" w:author="pete jones" w:date="2022-01-11T16:48:00Z">
              <w:r w:rsidRPr="00910219">
                <w:rPr>
                  <w:rFonts w:ascii="Calibri" w:hAnsi="Calibri" w:cs="Calibri"/>
                  <w:color w:val="000000"/>
                  <w:sz w:val="22"/>
                  <w:szCs w:val="22"/>
                </w:rPr>
                <w:t> </w:t>
              </w:r>
            </w:ins>
          </w:p>
        </w:tc>
      </w:tr>
      <w:tr w:rsidR="00910219" w:rsidRPr="00910219" w14:paraId="3176FBD2" w14:textId="77777777" w:rsidTr="00910219">
        <w:trPr>
          <w:trHeight w:val="300"/>
          <w:ins w:id="84204"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0A8A6E6" w14:textId="77777777" w:rsidR="00910219" w:rsidRPr="00910219" w:rsidRDefault="00910219" w:rsidP="00910219">
            <w:pPr>
              <w:spacing w:before="0" w:after="0" w:line="240" w:lineRule="auto"/>
              <w:jc w:val="center"/>
              <w:rPr>
                <w:ins w:id="84205" w:author="pete jones" w:date="2022-01-11T16:48:00Z"/>
                <w:rFonts w:ascii="Calibri" w:hAnsi="Calibri" w:cs="Calibri"/>
                <w:color w:val="000000"/>
                <w:sz w:val="22"/>
                <w:szCs w:val="22"/>
              </w:rPr>
            </w:pPr>
            <w:ins w:id="84206" w:author="pete jones" w:date="2022-01-11T16:48:00Z">
              <w:r w:rsidRPr="0091021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noWrap/>
            <w:vAlign w:val="bottom"/>
            <w:hideMark/>
          </w:tcPr>
          <w:p w14:paraId="31178FA9" w14:textId="77777777" w:rsidR="00910219" w:rsidRPr="00910219" w:rsidRDefault="00910219" w:rsidP="00910219">
            <w:pPr>
              <w:spacing w:before="0" w:after="0" w:line="240" w:lineRule="auto"/>
              <w:jc w:val="left"/>
              <w:rPr>
                <w:ins w:id="84207" w:author="pete jones" w:date="2022-01-11T16:48:00Z"/>
                <w:rFonts w:ascii="Calibri" w:hAnsi="Calibri" w:cs="Calibri"/>
                <w:color w:val="000000"/>
                <w:sz w:val="22"/>
                <w:szCs w:val="22"/>
              </w:rPr>
            </w:pPr>
            <w:ins w:id="84208" w:author="pete jones" w:date="2022-01-11T16:48:00Z">
              <w:r w:rsidRPr="00910219">
                <w:rPr>
                  <w:rFonts w:ascii="Calibri" w:hAnsi="Calibri" w:cs="Calibri"/>
                  <w:color w:val="000000"/>
                  <w:sz w:val="22"/>
                  <w:szCs w:val="22"/>
                </w:rPr>
                <w:t>Introductory Management for Engineers</w:t>
              </w:r>
            </w:ins>
          </w:p>
        </w:tc>
        <w:tc>
          <w:tcPr>
            <w:tcW w:w="432" w:type="dxa"/>
            <w:tcBorders>
              <w:top w:val="nil"/>
              <w:left w:val="nil"/>
              <w:bottom w:val="single" w:sz="4" w:space="0" w:color="auto"/>
              <w:right w:val="single" w:sz="4" w:space="0" w:color="auto"/>
            </w:tcBorders>
            <w:shd w:val="clear" w:color="auto" w:fill="auto"/>
            <w:noWrap/>
            <w:vAlign w:val="bottom"/>
            <w:hideMark/>
          </w:tcPr>
          <w:p w14:paraId="6FEF1285" w14:textId="77777777" w:rsidR="00910219" w:rsidRPr="00910219" w:rsidRDefault="00910219" w:rsidP="00910219">
            <w:pPr>
              <w:spacing w:before="0" w:after="0" w:line="240" w:lineRule="auto"/>
              <w:jc w:val="center"/>
              <w:rPr>
                <w:ins w:id="84209" w:author="pete jones" w:date="2022-01-11T16:48:00Z"/>
                <w:rFonts w:ascii="Calibri" w:hAnsi="Calibri" w:cs="Calibri"/>
                <w:color w:val="000000"/>
                <w:sz w:val="22"/>
                <w:szCs w:val="22"/>
              </w:rPr>
            </w:pPr>
            <w:ins w:id="84210" w:author="pete jones" w:date="2022-01-11T16:4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1A66723" w14:textId="77777777" w:rsidR="00910219" w:rsidRPr="00910219" w:rsidRDefault="00910219" w:rsidP="00910219">
            <w:pPr>
              <w:spacing w:before="0" w:after="0" w:line="240" w:lineRule="auto"/>
              <w:jc w:val="center"/>
              <w:rPr>
                <w:ins w:id="84211" w:author="pete jones" w:date="2022-01-11T16:48:00Z"/>
                <w:rFonts w:ascii="Calibri" w:hAnsi="Calibri" w:cs="Calibri"/>
                <w:color w:val="000000"/>
                <w:sz w:val="22"/>
                <w:szCs w:val="22"/>
              </w:rPr>
            </w:pPr>
            <w:ins w:id="84212"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7CF7612" w14:textId="77777777" w:rsidR="00910219" w:rsidRPr="00910219" w:rsidRDefault="00910219" w:rsidP="00910219">
            <w:pPr>
              <w:spacing w:before="0" w:after="0" w:line="240" w:lineRule="auto"/>
              <w:jc w:val="center"/>
              <w:rPr>
                <w:ins w:id="84213" w:author="pete jones" w:date="2022-01-11T16:48:00Z"/>
                <w:rFonts w:ascii="Calibri" w:hAnsi="Calibri" w:cs="Calibri"/>
                <w:color w:val="000000"/>
                <w:sz w:val="22"/>
                <w:szCs w:val="22"/>
              </w:rPr>
            </w:pPr>
            <w:ins w:id="84214"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F14789" w14:textId="77777777" w:rsidR="00910219" w:rsidRPr="00910219" w:rsidRDefault="00910219" w:rsidP="00910219">
            <w:pPr>
              <w:spacing w:before="0" w:after="0" w:line="240" w:lineRule="auto"/>
              <w:jc w:val="center"/>
              <w:rPr>
                <w:ins w:id="84215" w:author="pete jones" w:date="2022-01-11T16:48:00Z"/>
                <w:rFonts w:ascii="Calibri" w:hAnsi="Calibri" w:cs="Calibri"/>
                <w:color w:val="000000"/>
                <w:sz w:val="22"/>
                <w:szCs w:val="22"/>
              </w:rPr>
            </w:pPr>
            <w:ins w:id="84216"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52390C" w14:textId="77777777" w:rsidR="00910219" w:rsidRPr="00910219" w:rsidRDefault="00910219" w:rsidP="00910219">
            <w:pPr>
              <w:spacing w:before="0" w:after="0" w:line="240" w:lineRule="auto"/>
              <w:jc w:val="center"/>
              <w:rPr>
                <w:ins w:id="84217" w:author="pete jones" w:date="2022-01-11T16:48:00Z"/>
                <w:rFonts w:ascii="Calibri" w:hAnsi="Calibri" w:cs="Calibri"/>
                <w:color w:val="000000"/>
                <w:sz w:val="22"/>
                <w:szCs w:val="22"/>
              </w:rPr>
            </w:pPr>
            <w:ins w:id="84218"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6358E1" w14:textId="77777777" w:rsidR="00910219" w:rsidRPr="00910219" w:rsidRDefault="00910219" w:rsidP="00910219">
            <w:pPr>
              <w:spacing w:before="0" w:after="0" w:line="240" w:lineRule="auto"/>
              <w:jc w:val="center"/>
              <w:rPr>
                <w:ins w:id="84219" w:author="pete jones" w:date="2022-01-11T16:48:00Z"/>
                <w:rFonts w:ascii="Calibri" w:hAnsi="Calibri" w:cs="Calibri"/>
                <w:color w:val="000000"/>
                <w:sz w:val="22"/>
                <w:szCs w:val="22"/>
              </w:rPr>
            </w:pPr>
            <w:ins w:id="8422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556934" w14:textId="77777777" w:rsidR="00910219" w:rsidRPr="00910219" w:rsidRDefault="00910219" w:rsidP="00910219">
            <w:pPr>
              <w:spacing w:before="0" w:after="0" w:line="240" w:lineRule="auto"/>
              <w:jc w:val="center"/>
              <w:rPr>
                <w:ins w:id="84221" w:author="pete jones" w:date="2022-01-11T16:48:00Z"/>
                <w:rFonts w:ascii="Calibri" w:hAnsi="Calibri" w:cs="Calibri"/>
                <w:color w:val="000000"/>
                <w:sz w:val="22"/>
                <w:szCs w:val="22"/>
              </w:rPr>
            </w:pPr>
            <w:ins w:id="8422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B1FC4F" w14:textId="77777777" w:rsidR="00910219" w:rsidRPr="00910219" w:rsidRDefault="00910219" w:rsidP="00910219">
            <w:pPr>
              <w:spacing w:before="0" w:after="0" w:line="240" w:lineRule="auto"/>
              <w:jc w:val="center"/>
              <w:rPr>
                <w:ins w:id="84223" w:author="pete jones" w:date="2022-01-11T16:48:00Z"/>
                <w:rFonts w:ascii="Calibri" w:hAnsi="Calibri" w:cs="Calibri"/>
                <w:color w:val="000000"/>
                <w:sz w:val="22"/>
                <w:szCs w:val="22"/>
              </w:rPr>
            </w:pPr>
            <w:ins w:id="8422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2933B3" w14:textId="77777777" w:rsidR="00910219" w:rsidRPr="00910219" w:rsidRDefault="00910219" w:rsidP="00910219">
            <w:pPr>
              <w:spacing w:before="0" w:after="0" w:line="240" w:lineRule="auto"/>
              <w:jc w:val="center"/>
              <w:rPr>
                <w:ins w:id="84225" w:author="pete jones" w:date="2022-01-11T16:48:00Z"/>
                <w:rFonts w:ascii="Calibri" w:hAnsi="Calibri" w:cs="Calibri"/>
                <w:color w:val="000000"/>
                <w:sz w:val="22"/>
                <w:szCs w:val="22"/>
              </w:rPr>
            </w:pPr>
            <w:ins w:id="8422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B11B10" w14:textId="77777777" w:rsidR="00910219" w:rsidRPr="00910219" w:rsidRDefault="00910219" w:rsidP="00910219">
            <w:pPr>
              <w:spacing w:before="0" w:after="0" w:line="240" w:lineRule="auto"/>
              <w:jc w:val="center"/>
              <w:rPr>
                <w:ins w:id="84227" w:author="pete jones" w:date="2022-01-11T16:48:00Z"/>
                <w:rFonts w:ascii="Calibri" w:hAnsi="Calibri" w:cs="Calibri"/>
                <w:color w:val="000000"/>
                <w:sz w:val="22"/>
                <w:szCs w:val="22"/>
              </w:rPr>
            </w:pPr>
            <w:ins w:id="8422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682821" w14:textId="77777777" w:rsidR="00910219" w:rsidRPr="00910219" w:rsidRDefault="00910219" w:rsidP="00910219">
            <w:pPr>
              <w:spacing w:before="0" w:after="0" w:line="240" w:lineRule="auto"/>
              <w:jc w:val="center"/>
              <w:rPr>
                <w:ins w:id="84229" w:author="pete jones" w:date="2022-01-11T16:48:00Z"/>
                <w:rFonts w:ascii="Calibri" w:hAnsi="Calibri" w:cs="Calibri"/>
                <w:color w:val="000000"/>
                <w:sz w:val="22"/>
                <w:szCs w:val="22"/>
              </w:rPr>
            </w:pPr>
            <w:ins w:id="84230"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D8425F" w14:textId="77777777" w:rsidR="00910219" w:rsidRPr="00910219" w:rsidRDefault="00910219" w:rsidP="00910219">
            <w:pPr>
              <w:spacing w:before="0" w:after="0" w:line="240" w:lineRule="auto"/>
              <w:jc w:val="center"/>
              <w:rPr>
                <w:ins w:id="84231" w:author="pete jones" w:date="2022-01-11T16:48:00Z"/>
                <w:rFonts w:ascii="Calibri" w:hAnsi="Calibri" w:cs="Calibri"/>
                <w:color w:val="000000"/>
                <w:sz w:val="22"/>
                <w:szCs w:val="22"/>
              </w:rPr>
            </w:pPr>
            <w:ins w:id="84232" w:author="pete jones" w:date="2022-01-11T16:48:00Z">
              <w:r w:rsidRPr="00910219">
                <w:rPr>
                  <w:rFonts w:ascii="Calibri" w:hAnsi="Calibri" w:cs="Calibri"/>
                  <w:color w:val="000000"/>
                  <w:sz w:val="22"/>
                  <w:szCs w:val="22"/>
                </w:rPr>
                <w:t> </w:t>
              </w:r>
            </w:ins>
          </w:p>
        </w:tc>
      </w:tr>
      <w:tr w:rsidR="00910219" w:rsidRPr="00910219" w14:paraId="32DF5D71" w14:textId="77777777" w:rsidTr="00910219">
        <w:trPr>
          <w:trHeight w:val="300"/>
          <w:ins w:id="84233"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CA781CE" w14:textId="77777777" w:rsidR="00910219" w:rsidRPr="00910219" w:rsidRDefault="00910219" w:rsidP="00910219">
            <w:pPr>
              <w:spacing w:before="0" w:after="0" w:line="240" w:lineRule="auto"/>
              <w:jc w:val="center"/>
              <w:rPr>
                <w:ins w:id="84234" w:author="pete jones" w:date="2022-01-11T16:48:00Z"/>
                <w:rFonts w:ascii="Calibri" w:hAnsi="Calibri" w:cs="Calibri"/>
                <w:color w:val="000000"/>
                <w:sz w:val="22"/>
                <w:szCs w:val="22"/>
              </w:rPr>
            </w:pPr>
            <w:ins w:id="84235" w:author="pete jones" w:date="2022-01-11T16:4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12B7F80" w14:textId="77777777" w:rsidR="00910219" w:rsidRPr="00910219" w:rsidRDefault="00910219" w:rsidP="00910219">
            <w:pPr>
              <w:spacing w:before="0" w:after="0" w:line="240" w:lineRule="auto"/>
              <w:jc w:val="left"/>
              <w:rPr>
                <w:ins w:id="84236" w:author="pete jones" w:date="2022-01-11T16:48:00Z"/>
                <w:rFonts w:ascii="Calibri" w:hAnsi="Calibri" w:cs="Calibri"/>
                <w:color w:val="000000"/>
                <w:sz w:val="22"/>
                <w:szCs w:val="22"/>
              </w:rPr>
            </w:pPr>
            <w:ins w:id="84237" w:author="pete jones" w:date="2022-01-11T16:48:00Z">
              <w:r w:rsidRPr="00910219">
                <w:rPr>
                  <w:rFonts w:ascii="Calibri" w:hAnsi="Calibri" w:cs="Calibri"/>
                  <w:color w:val="000000"/>
                  <w:sz w:val="22"/>
                  <w:szCs w:val="22"/>
                </w:rPr>
                <w:t>Project Management</w:t>
              </w:r>
            </w:ins>
          </w:p>
        </w:tc>
        <w:tc>
          <w:tcPr>
            <w:tcW w:w="432" w:type="dxa"/>
            <w:tcBorders>
              <w:top w:val="nil"/>
              <w:left w:val="nil"/>
              <w:bottom w:val="single" w:sz="4" w:space="0" w:color="auto"/>
              <w:right w:val="single" w:sz="4" w:space="0" w:color="auto"/>
            </w:tcBorders>
            <w:shd w:val="clear" w:color="auto" w:fill="auto"/>
            <w:noWrap/>
            <w:vAlign w:val="bottom"/>
            <w:hideMark/>
          </w:tcPr>
          <w:p w14:paraId="7CC705CC" w14:textId="77777777" w:rsidR="00910219" w:rsidRPr="00910219" w:rsidRDefault="00910219" w:rsidP="00910219">
            <w:pPr>
              <w:spacing w:before="0" w:after="0" w:line="240" w:lineRule="auto"/>
              <w:jc w:val="center"/>
              <w:rPr>
                <w:ins w:id="84238" w:author="pete jones" w:date="2022-01-11T16:48:00Z"/>
                <w:rFonts w:ascii="Calibri" w:hAnsi="Calibri" w:cs="Calibri"/>
                <w:color w:val="000000"/>
                <w:sz w:val="22"/>
                <w:szCs w:val="22"/>
              </w:rPr>
            </w:pPr>
            <w:ins w:id="84239" w:author="pete jones" w:date="2022-01-11T16:4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A365B11" w14:textId="77777777" w:rsidR="00910219" w:rsidRPr="00910219" w:rsidRDefault="00910219" w:rsidP="00910219">
            <w:pPr>
              <w:spacing w:before="0" w:after="0" w:line="240" w:lineRule="auto"/>
              <w:jc w:val="center"/>
              <w:rPr>
                <w:ins w:id="84240" w:author="pete jones" w:date="2022-01-11T16:48:00Z"/>
                <w:rFonts w:ascii="Calibri" w:hAnsi="Calibri" w:cs="Calibri"/>
                <w:color w:val="000000"/>
                <w:sz w:val="22"/>
                <w:szCs w:val="22"/>
              </w:rPr>
            </w:pPr>
            <w:ins w:id="84241"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2509F94" w14:textId="77777777" w:rsidR="00910219" w:rsidRPr="00910219" w:rsidRDefault="00910219" w:rsidP="00910219">
            <w:pPr>
              <w:spacing w:before="0" w:after="0" w:line="240" w:lineRule="auto"/>
              <w:jc w:val="center"/>
              <w:rPr>
                <w:ins w:id="84242" w:author="pete jones" w:date="2022-01-11T16:48:00Z"/>
                <w:rFonts w:ascii="Calibri" w:hAnsi="Calibri" w:cs="Calibri"/>
                <w:color w:val="000000"/>
                <w:sz w:val="22"/>
                <w:szCs w:val="22"/>
              </w:rPr>
            </w:pPr>
            <w:ins w:id="84243"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06A2BE" w14:textId="77777777" w:rsidR="00910219" w:rsidRPr="00910219" w:rsidRDefault="00910219" w:rsidP="00910219">
            <w:pPr>
              <w:spacing w:before="0" w:after="0" w:line="240" w:lineRule="auto"/>
              <w:jc w:val="center"/>
              <w:rPr>
                <w:ins w:id="84244" w:author="pete jones" w:date="2022-01-11T16:48:00Z"/>
                <w:rFonts w:ascii="Calibri" w:hAnsi="Calibri" w:cs="Calibri"/>
                <w:color w:val="000000"/>
                <w:sz w:val="22"/>
                <w:szCs w:val="22"/>
              </w:rPr>
            </w:pPr>
            <w:ins w:id="84245"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9E32C9" w14:textId="77777777" w:rsidR="00910219" w:rsidRPr="00910219" w:rsidRDefault="00910219" w:rsidP="00910219">
            <w:pPr>
              <w:spacing w:before="0" w:after="0" w:line="240" w:lineRule="auto"/>
              <w:jc w:val="center"/>
              <w:rPr>
                <w:ins w:id="84246" w:author="pete jones" w:date="2022-01-11T16:48:00Z"/>
                <w:rFonts w:ascii="Calibri" w:hAnsi="Calibri" w:cs="Calibri"/>
                <w:color w:val="000000"/>
                <w:sz w:val="22"/>
                <w:szCs w:val="22"/>
              </w:rPr>
            </w:pPr>
            <w:ins w:id="84247"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0F01BD" w14:textId="77777777" w:rsidR="00910219" w:rsidRPr="00910219" w:rsidRDefault="00910219" w:rsidP="00910219">
            <w:pPr>
              <w:spacing w:before="0" w:after="0" w:line="240" w:lineRule="auto"/>
              <w:jc w:val="center"/>
              <w:rPr>
                <w:ins w:id="84248" w:author="pete jones" w:date="2022-01-11T16:48:00Z"/>
                <w:rFonts w:ascii="Calibri" w:hAnsi="Calibri" w:cs="Calibri"/>
                <w:color w:val="000000"/>
                <w:sz w:val="22"/>
                <w:szCs w:val="22"/>
              </w:rPr>
            </w:pPr>
            <w:ins w:id="8424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C29CC2" w14:textId="77777777" w:rsidR="00910219" w:rsidRPr="00910219" w:rsidRDefault="00910219" w:rsidP="00910219">
            <w:pPr>
              <w:spacing w:before="0" w:after="0" w:line="240" w:lineRule="auto"/>
              <w:jc w:val="center"/>
              <w:rPr>
                <w:ins w:id="84250" w:author="pete jones" w:date="2022-01-11T16:48:00Z"/>
                <w:rFonts w:ascii="Calibri" w:hAnsi="Calibri" w:cs="Calibri"/>
                <w:color w:val="000000"/>
                <w:sz w:val="22"/>
                <w:szCs w:val="22"/>
              </w:rPr>
            </w:pPr>
            <w:ins w:id="8425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0483F0" w14:textId="77777777" w:rsidR="00910219" w:rsidRPr="00910219" w:rsidRDefault="00910219" w:rsidP="00910219">
            <w:pPr>
              <w:spacing w:before="0" w:after="0" w:line="240" w:lineRule="auto"/>
              <w:jc w:val="center"/>
              <w:rPr>
                <w:ins w:id="84252" w:author="pete jones" w:date="2022-01-11T16:48:00Z"/>
                <w:rFonts w:ascii="Calibri" w:hAnsi="Calibri" w:cs="Calibri"/>
                <w:color w:val="000000"/>
                <w:sz w:val="22"/>
                <w:szCs w:val="22"/>
              </w:rPr>
            </w:pPr>
            <w:ins w:id="8425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465047" w14:textId="77777777" w:rsidR="00910219" w:rsidRPr="00910219" w:rsidRDefault="00910219" w:rsidP="00910219">
            <w:pPr>
              <w:spacing w:before="0" w:after="0" w:line="240" w:lineRule="auto"/>
              <w:jc w:val="center"/>
              <w:rPr>
                <w:ins w:id="84254" w:author="pete jones" w:date="2022-01-11T16:48:00Z"/>
                <w:rFonts w:ascii="Calibri" w:hAnsi="Calibri" w:cs="Calibri"/>
                <w:color w:val="000000"/>
                <w:sz w:val="22"/>
                <w:szCs w:val="22"/>
              </w:rPr>
            </w:pPr>
            <w:ins w:id="8425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826F36" w14:textId="77777777" w:rsidR="00910219" w:rsidRPr="00910219" w:rsidRDefault="00910219" w:rsidP="00910219">
            <w:pPr>
              <w:spacing w:before="0" w:after="0" w:line="240" w:lineRule="auto"/>
              <w:jc w:val="center"/>
              <w:rPr>
                <w:ins w:id="84256" w:author="pete jones" w:date="2022-01-11T16:48:00Z"/>
                <w:rFonts w:ascii="Calibri" w:hAnsi="Calibri" w:cs="Calibri"/>
                <w:color w:val="000000"/>
                <w:sz w:val="22"/>
                <w:szCs w:val="22"/>
              </w:rPr>
            </w:pPr>
            <w:ins w:id="8425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F14607" w14:textId="77777777" w:rsidR="00910219" w:rsidRPr="00910219" w:rsidRDefault="00910219" w:rsidP="00910219">
            <w:pPr>
              <w:spacing w:before="0" w:after="0" w:line="240" w:lineRule="auto"/>
              <w:jc w:val="center"/>
              <w:rPr>
                <w:ins w:id="84258" w:author="pete jones" w:date="2022-01-11T16:48:00Z"/>
                <w:rFonts w:ascii="Calibri" w:hAnsi="Calibri" w:cs="Calibri"/>
                <w:color w:val="000000"/>
                <w:sz w:val="22"/>
                <w:szCs w:val="22"/>
              </w:rPr>
            </w:pPr>
            <w:ins w:id="84259"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B186B76" w14:textId="77777777" w:rsidR="00910219" w:rsidRPr="00910219" w:rsidRDefault="00910219" w:rsidP="00910219">
            <w:pPr>
              <w:spacing w:before="0" w:after="0" w:line="240" w:lineRule="auto"/>
              <w:jc w:val="center"/>
              <w:rPr>
                <w:ins w:id="84260" w:author="pete jones" w:date="2022-01-11T16:48:00Z"/>
                <w:rFonts w:ascii="Calibri" w:hAnsi="Calibri" w:cs="Calibri"/>
                <w:color w:val="000000"/>
                <w:sz w:val="22"/>
                <w:szCs w:val="22"/>
              </w:rPr>
            </w:pPr>
            <w:ins w:id="84261" w:author="pete jones" w:date="2022-01-11T16:48:00Z">
              <w:r w:rsidRPr="00910219">
                <w:rPr>
                  <w:rFonts w:ascii="Calibri" w:hAnsi="Calibri" w:cs="Calibri"/>
                  <w:color w:val="000000"/>
                  <w:sz w:val="22"/>
                  <w:szCs w:val="22"/>
                </w:rPr>
                <w:t> </w:t>
              </w:r>
            </w:ins>
          </w:p>
        </w:tc>
      </w:tr>
      <w:tr w:rsidR="00910219" w:rsidRPr="00910219" w14:paraId="4A610152" w14:textId="77777777" w:rsidTr="00910219">
        <w:trPr>
          <w:trHeight w:val="300"/>
          <w:ins w:id="84262"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E108E25" w14:textId="77777777" w:rsidR="00910219" w:rsidRPr="00910219" w:rsidRDefault="00910219" w:rsidP="00910219">
            <w:pPr>
              <w:spacing w:before="0" w:after="0" w:line="240" w:lineRule="auto"/>
              <w:jc w:val="center"/>
              <w:rPr>
                <w:ins w:id="84263" w:author="pete jones" w:date="2022-01-11T16:48:00Z"/>
                <w:rFonts w:ascii="Calibri" w:hAnsi="Calibri" w:cs="Calibri"/>
                <w:color w:val="000000"/>
                <w:sz w:val="22"/>
                <w:szCs w:val="22"/>
              </w:rPr>
            </w:pPr>
            <w:ins w:id="84264" w:author="pete jones" w:date="2022-01-11T16:4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C29EFF8" w14:textId="77777777" w:rsidR="00910219" w:rsidRPr="00910219" w:rsidRDefault="00910219" w:rsidP="00910219">
            <w:pPr>
              <w:spacing w:before="0" w:after="0" w:line="240" w:lineRule="auto"/>
              <w:jc w:val="left"/>
              <w:rPr>
                <w:ins w:id="84265" w:author="pete jones" w:date="2022-01-11T16:48:00Z"/>
                <w:rFonts w:ascii="Calibri" w:hAnsi="Calibri" w:cs="Calibri"/>
                <w:color w:val="000000"/>
                <w:sz w:val="22"/>
                <w:szCs w:val="22"/>
              </w:rPr>
            </w:pPr>
            <w:ins w:id="84266" w:author="pete jones" w:date="2022-01-11T16:48:00Z">
              <w:r w:rsidRPr="00910219">
                <w:rPr>
                  <w:rFonts w:ascii="Calibri" w:hAnsi="Calibri" w:cs="Calibri"/>
                  <w:color w:val="000000"/>
                  <w:sz w:val="22"/>
                  <w:szCs w:val="22"/>
                </w:rPr>
                <w:t>Design Analysis 2</w:t>
              </w:r>
            </w:ins>
          </w:p>
        </w:tc>
        <w:tc>
          <w:tcPr>
            <w:tcW w:w="432" w:type="dxa"/>
            <w:tcBorders>
              <w:top w:val="nil"/>
              <w:left w:val="nil"/>
              <w:bottom w:val="single" w:sz="4" w:space="0" w:color="auto"/>
              <w:right w:val="single" w:sz="4" w:space="0" w:color="auto"/>
            </w:tcBorders>
            <w:shd w:val="clear" w:color="auto" w:fill="auto"/>
            <w:noWrap/>
            <w:vAlign w:val="bottom"/>
            <w:hideMark/>
          </w:tcPr>
          <w:p w14:paraId="0FE7BE5C" w14:textId="77777777" w:rsidR="00910219" w:rsidRPr="00910219" w:rsidRDefault="00910219" w:rsidP="00910219">
            <w:pPr>
              <w:spacing w:before="0" w:after="0" w:line="240" w:lineRule="auto"/>
              <w:jc w:val="center"/>
              <w:rPr>
                <w:ins w:id="84267" w:author="pete jones" w:date="2022-01-11T16:48:00Z"/>
                <w:rFonts w:ascii="Calibri" w:hAnsi="Calibri" w:cs="Calibri"/>
                <w:color w:val="000000"/>
                <w:sz w:val="22"/>
                <w:szCs w:val="22"/>
              </w:rPr>
            </w:pPr>
            <w:ins w:id="84268" w:author="pete jones" w:date="2022-01-11T16:4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87E8AEA" w14:textId="77777777" w:rsidR="00910219" w:rsidRPr="00910219" w:rsidRDefault="00910219" w:rsidP="00910219">
            <w:pPr>
              <w:spacing w:before="0" w:after="0" w:line="240" w:lineRule="auto"/>
              <w:jc w:val="center"/>
              <w:rPr>
                <w:ins w:id="84269" w:author="pete jones" w:date="2022-01-11T16:48:00Z"/>
                <w:rFonts w:ascii="Calibri" w:hAnsi="Calibri" w:cs="Calibri"/>
                <w:color w:val="000000"/>
                <w:sz w:val="22"/>
                <w:szCs w:val="22"/>
              </w:rPr>
            </w:pPr>
            <w:ins w:id="84270"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9A41564" w14:textId="77777777" w:rsidR="00910219" w:rsidRPr="00910219" w:rsidRDefault="00910219" w:rsidP="00910219">
            <w:pPr>
              <w:spacing w:before="0" w:after="0" w:line="240" w:lineRule="auto"/>
              <w:jc w:val="center"/>
              <w:rPr>
                <w:ins w:id="84271" w:author="pete jones" w:date="2022-01-11T16:48:00Z"/>
                <w:rFonts w:ascii="Calibri" w:hAnsi="Calibri" w:cs="Calibri"/>
                <w:color w:val="000000"/>
                <w:sz w:val="22"/>
                <w:szCs w:val="22"/>
              </w:rPr>
            </w:pPr>
            <w:ins w:id="84272"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D563C2" w14:textId="77777777" w:rsidR="00910219" w:rsidRPr="00910219" w:rsidRDefault="00910219" w:rsidP="00910219">
            <w:pPr>
              <w:spacing w:before="0" w:after="0" w:line="240" w:lineRule="auto"/>
              <w:jc w:val="center"/>
              <w:rPr>
                <w:ins w:id="84273" w:author="pete jones" w:date="2022-01-11T16:48:00Z"/>
                <w:rFonts w:ascii="Calibri" w:hAnsi="Calibri" w:cs="Calibri"/>
                <w:color w:val="000000"/>
                <w:sz w:val="22"/>
                <w:szCs w:val="22"/>
              </w:rPr>
            </w:pPr>
            <w:ins w:id="84274"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360FFCA" w14:textId="77777777" w:rsidR="00910219" w:rsidRPr="00910219" w:rsidRDefault="00910219" w:rsidP="00910219">
            <w:pPr>
              <w:spacing w:before="0" w:after="0" w:line="240" w:lineRule="auto"/>
              <w:jc w:val="center"/>
              <w:rPr>
                <w:ins w:id="84275" w:author="pete jones" w:date="2022-01-11T16:48:00Z"/>
                <w:rFonts w:ascii="Calibri" w:hAnsi="Calibri" w:cs="Calibri"/>
                <w:color w:val="000000"/>
                <w:sz w:val="22"/>
                <w:szCs w:val="22"/>
              </w:rPr>
            </w:pPr>
            <w:ins w:id="84276"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B41BAF4" w14:textId="77777777" w:rsidR="00910219" w:rsidRPr="00910219" w:rsidRDefault="00910219" w:rsidP="00910219">
            <w:pPr>
              <w:spacing w:before="0" w:after="0" w:line="240" w:lineRule="auto"/>
              <w:jc w:val="center"/>
              <w:rPr>
                <w:ins w:id="84277" w:author="pete jones" w:date="2022-01-11T16:48:00Z"/>
                <w:rFonts w:ascii="Calibri" w:hAnsi="Calibri" w:cs="Calibri"/>
                <w:color w:val="000000"/>
                <w:sz w:val="22"/>
                <w:szCs w:val="22"/>
              </w:rPr>
            </w:pPr>
            <w:ins w:id="8427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AE02ED" w14:textId="77777777" w:rsidR="00910219" w:rsidRPr="00910219" w:rsidRDefault="00910219" w:rsidP="00910219">
            <w:pPr>
              <w:spacing w:before="0" w:after="0" w:line="240" w:lineRule="auto"/>
              <w:jc w:val="center"/>
              <w:rPr>
                <w:ins w:id="84279" w:author="pete jones" w:date="2022-01-11T16:48:00Z"/>
                <w:rFonts w:ascii="Calibri" w:hAnsi="Calibri" w:cs="Calibri"/>
                <w:color w:val="000000"/>
                <w:sz w:val="22"/>
                <w:szCs w:val="22"/>
              </w:rPr>
            </w:pPr>
            <w:ins w:id="8428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B3013C" w14:textId="77777777" w:rsidR="00910219" w:rsidRPr="00910219" w:rsidRDefault="00910219" w:rsidP="00910219">
            <w:pPr>
              <w:spacing w:before="0" w:after="0" w:line="240" w:lineRule="auto"/>
              <w:jc w:val="center"/>
              <w:rPr>
                <w:ins w:id="84281" w:author="pete jones" w:date="2022-01-11T16:48:00Z"/>
                <w:rFonts w:ascii="Calibri" w:hAnsi="Calibri" w:cs="Calibri"/>
                <w:color w:val="000000"/>
                <w:sz w:val="22"/>
                <w:szCs w:val="22"/>
              </w:rPr>
            </w:pPr>
            <w:ins w:id="8428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432B0B" w14:textId="77777777" w:rsidR="00910219" w:rsidRPr="00910219" w:rsidRDefault="00910219" w:rsidP="00910219">
            <w:pPr>
              <w:spacing w:before="0" w:after="0" w:line="240" w:lineRule="auto"/>
              <w:jc w:val="center"/>
              <w:rPr>
                <w:ins w:id="84283" w:author="pete jones" w:date="2022-01-11T16:48:00Z"/>
                <w:rFonts w:ascii="Calibri" w:hAnsi="Calibri" w:cs="Calibri"/>
                <w:color w:val="000000"/>
                <w:sz w:val="22"/>
                <w:szCs w:val="22"/>
              </w:rPr>
            </w:pPr>
            <w:ins w:id="8428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D73371" w14:textId="77777777" w:rsidR="00910219" w:rsidRPr="00910219" w:rsidRDefault="00910219" w:rsidP="00910219">
            <w:pPr>
              <w:spacing w:before="0" w:after="0" w:line="240" w:lineRule="auto"/>
              <w:jc w:val="center"/>
              <w:rPr>
                <w:ins w:id="84285" w:author="pete jones" w:date="2022-01-11T16:48:00Z"/>
                <w:rFonts w:ascii="Calibri" w:hAnsi="Calibri" w:cs="Calibri"/>
                <w:color w:val="000000"/>
                <w:sz w:val="22"/>
                <w:szCs w:val="22"/>
              </w:rPr>
            </w:pPr>
            <w:ins w:id="8428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DD4600" w14:textId="77777777" w:rsidR="00910219" w:rsidRPr="00910219" w:rsidRDefault="00910219" w:rsidP="00910219">
            <w:pPr>
              <w:spacing w:before="0" w:after="0" w:line="240" w:lineRule="auto"/>
              <w:jc w:val="center"/>
              <w:rPr>
                <w:ins w:id="84287" w:author="pete jones" w:date="2022-01-11T16:48:00Z"/>
                <w:rFonts w:ascii="Calibri" w:hAnsi="Calibri" w:cs="Calibri"/>
                <w:color w:val="000000"/>
                <w:sz w:val="22"/>
                <w:szCs w:val="22"/>
              </w:rPr>
            </w:pPr>
            <w:ins w:id="84288"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3D34092" w14:textId="77777777" w:rsidR="00910219" w:rsidRPr="00910219" w:rsidRDefault="00910219" w:rsidP="00910219">
            <w:pPr>
              <w:spacing w:before="0" w:after="0" w:line="240" w:lineRule="auto"/>
              <w:jc w:val="center"/>
              <w:rPr>
                <w:ins w:id="84289" w:author="pete jones" w:date="2022-01-11T16:48:00Z"/>
                <w:rFonts w:ascii="Calibri" w:hAnsi="Calibri" w:cs="Calibri"/>
                <w:color w:val="000000"/>
                <w:sz w:val="22"/>
                <w:szCs w:val="22"/>
              </w:rPr>
            </w:pPr>
            <w:ins w:id="84290" w:author="pete jones" w:date="2022-01-11T16:48:00Z">
              <w:r w:rsidRPr="00910219">
                <w:rPr>
                  <w:rFonts w:ascii="Calibri" w:hAnsi="Calibri" w:cs="Calibri"/>
                  <w:color w:val="000000"/>
                  <w:sz w:val="22"/>
                  <w:szCs w:val="22"/>
                </w:rPr>
                <w:t> </w:t>
              </w:r>
            </w:ins>
          </w:p>
        </w:tc>
      </w:tr>
      <w:tr w:rsidR="00910219" w:rsidRPr="00910219" w14:paraId="4A642606" w14:textId="77777777" w:rsidTr="00910219">
        <w:trPr>
          <w:trHeight w:val="300"/>
          <w:ins w:id="84291"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67C904B" w14:textId="77777777" w:rsidR="00910219" w:rsidRPr="00910219" w:rsidRDefault="00910219" w:rsidP="00910219">
            <w:pPr>
              <w:spacing w:before="0" w:after="0" w:line="240" w:lineRule="auto"/>
              <w:jc w:val="center"/>
              <w:rPr>
                <w:ins w:id="84292" w:author="pete jones" w:date="2022-01-11T16:48:00Z"/>
                <w:rFonts w:ascii="Calibri" w:hAnsi="Calibri" w:cs="Calibri"/>
                <w:color w:val="000000"/>
                <w:sz w:val="22"/>
                <w:szCs w:val="22"/>
              </w:rPr>
            </w:pPr>
            <w:ins w:id="84293" w:author="pete jones" w:date="2022-01-11T16:4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3B83721" w14:textId="77777777" w:rsidR="00910219" w:rsidRPr="00910219" w:rsidRDefault="00910219" w:rsidP="00910219">
            <w:pPr>
              <w:spacing w:before="0" w:after="0" w:line="240" w:lineRule="auto"/>
              <w:jc w:val="left"/>
              <w:rPr>
                <w:ins w:id="84294" w:author="pete jones" w:date="2022-01-11T16:48:00Z"/>
                <w:rFonts w:ascii="Calibri" w:hAnsi="Calibri" w:cs="Calibri"/>
                <w:color w:val="000000"/>
                <w:sz w:val="22"/>
                <w:szCs w:val="22"/>
              </w:rPr>
            </w:pPr>
            <w:ins w:id="84295" w:author="pete jones" w:date="2022-01-11T16:48:00Z">
              <w:r w:rsidRPr="00910219">
                <w:rPr>
                  <w:rFonts w:ascii="Calibri" w:hAnsi="Calibri" w:cs="Calibri"/>
                  <w:color w:val="000000"/>
                  <w:sz w:val="22"/>
                  <w:szCs w:val="22"/>
                </w:rPr>
                <w:t>Design &amp; Applications</w:t>
              </w:r>
            </w:ins>
          </w:p>
        </w:tc>
        <w:tc>
          <w:tcPr>
            <w:tcW w:w="432" w:type="dxa"/>
            <w:tcBorders>
              <w:top w:val="nil"/>
              <w:left w:val="nil"/>
              <w:bottom w:val="single" w:sz="4" w:space="0" w:color="auto"/>
              <w:right w:val="single" w:sz="4" w:space="0" w:color="auto"/>
            </w:tcBorders>
            <w:shd w:val="clear" w:color="auto" w:fill="auto"/>
            <w:noWrap/>
            <w:vAlign w:val="bottom"/>
            <w:hideMark/>
          </w:tcPr>
          <w:p w14:paraId="7D27DB6E" w14:textId="77777777" w:rsidR="00910219" w:rsidRPr="00910219" w:rsidRDefault="00910219" w:rsidP="00910219">
            <w:pPr>
              <w:spacing w:before="0" w:after="0" w:line="240" w:lineRule="auto"/>
              <w:jc w:val="center"/>
              <w:rPr>
                <w:ins w:id="84296" w:author="pete jones" w:date="2022-01-11T16:48:00Z"/>
                <w:rFonts w:ascii="Calibri" w:hAnsi="Calibri" w:cs="Calibri"/>
                <w:color w:val="000000"/>
                <w:sz w:val="22"/>
                <w:szCs w:val="22"/>
              </w:rPr>
            </w:pPr>
            <w:ins w:id="84297" w:author="pete jones" w:date="2022-01-11T16:4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D1A0145" w14:textId="77777777" w:rsidR="00910219" w:rsidRPr="00910219" w:rsidRDefault="00910219" w:rsidP="00910219">
            <w:pPr>
              <w:spacing w:before="0" w:after="0" w:line="240" w:lineRule="auto"/>
              <w:jc w:val="center"/>
              <w:rPr>
                <w:ins w:id="84298" w:author="pete jones" w:date="2022-01-11T16:48:00Z"/>
                <w:rFonts w:ascii="Calibri" w:hAnsi="Calibri" w:cs="Calibri"/>
                <w:color w:val="000000"/>
                <w:sz w:val="22"/>
                <w:szCs w:val="22"/>
              </w:rPr>
            </w:pPr>
            <w:ins w:id="84299"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9AFAD13" w14:textId="77777777" w:rsidR="00910219" w:rsidRPr="00910219" w:rsidRDefault="00910219" w:rsidP="00910219">
            <w:pPr>
              <w:spacing w:before="0" w:after="0" w:line="240" w:lineRule="auto"/>
              <w:jc w:val="center"/>
              <w:rPr>
                <w:ins w:id="84300" w:author="pete jones" w:date="2022-01-11T16:48:00Z"/>
                <w:rFonts w:ascii="Calibri" w:hAnsi="Calibri" w:cs="Calibri"/>
                <w:color w:val="000000"/>
                <w:sz w:val="22"/>
                <w:szCs w:val="22"/>
              </w:rPr>
            </w:pPr>
            <w:ins w:id="84301"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8F993B" w14:textId="77777777" w:rsidR="00910219" w:rsidRPr="00910219" w:rsidRDefault="00910219" w:rsidP="00910219">
            <w:pPr>
              <w:spacing w:before="0" w:after="0" w:line="240" w:lineRule="auto"/>
              <w:jc w:val="center"/>
              <w:rPr>
                <w:ins w:id="84302" w:author="pete jones" w:date="2022-01-11T16:48:00Z"/>
                <w:rFonts w:ascii="Calibri" w:hAnsi="Calibri" w:cs="Calibri"/>
                <w:color w:val="000000"/>
                <w:sz w:val="22"/>
                <w:szCs w:val="22"/>
              </w:rPr>
            </w:pPr>
            <w:ins w:id="84303"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F6326C" w14:textId="77777777" w:rsidR="00910219" w:rsidRPr="00910219" w:rsidRDefault="00910219" w:rsidP="00910219">
            <w:pPr>
              <w:spacing w:before="0" w:after="0" w:line="240" w:lineRule="auto"/>
              <w:jc w:val="center"/>
              <w:rPr>
                <w:ins w:id="84304" w:author="pete jones" w:date="2022-01-11T16:48:00Z"/>
                <w:rFonts w:ascii="Calibri" w:hAnsi="Calibri" w:cs="Calibri"/>
                <w:color w:val="000000"/>
                <w:sz w:val="22"/>
                <w:szCs w:val="22"/>
              </w:rPr>
            </w:pPr>
            <w:ins w:id="84305"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F8FF60" w14:textId="77777777" w:rsidR="00910219" w:rsidRPr="00910219" w:rsidRDefault="00910219" w:rsidP="00910219">
            <w:pPr>
              <w:spacing w:before="0" w:after="0" w:line="240" w:lineRule="auto"/>
              <w:jc w:val="center"/>
              <w:rPr>
                <w:ins w:id="84306" w:author="pete jones" w:date="2022-01-11T16:48:00Z"/>
                <w:rFonts w:ascii="Calibri" w:hAnsi="Calibri" w:cs="Calibri"/>
                <w:color w:val="000000"/>
                <w:sz w:val="22"/>
                <w:szCs w:val="22"/>
              </w:rPr>
            </w:pPr>
            <w:ins w:id="8430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69CACF" w14:textId="77777777" w:rsidR="00910219" w:rsidRPr="00910219" w:rsidRDefault="00910219" w:rsidP="00910219">
            <w:pPr>
              <w:spacing w:before="0" w:after="0" w:line="240" w:lineRule="auto"/>
              <w:jc w:val="center"/>
              <w:rPr>
                <w:ins w:id="84308" w:author="pete jones" w:date="2022-01-11T16:48:00Z"/>
                <w:rFonts w:ascii="Calibri" w:hAnsi="Calibri" w:cs="Calibri"/>
                <w:color w:val="000000"/>
                <w:sz w:val="22"/>
                <w:szCs w:val="22"/>
              </w:rPr>
            </w:pPr>
            <w:ins w:id="8430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96453C" w14:textId="77777777" w:rsidR="00910219" w:rsidRPr="00910219" w:rsidRDefault="00910219" w:rsidP="00910219">
            <w:pPr>
              <w:spacing w:before="0" w:after="0" w:line="240" w:lineRule="auto"/>
              <w:jc w:val="center"/>
              <w:rPr>
                <w:ins w:id="84310" w:author="pete jones" w:date="2022-01-11T16:48:00Z"/>
                <w:rFonts w:ascii="Calibri" w:hAnsi="Calibri" w:cs="Calibri"/>
                <w:color w:val="000000"/>
                <w:sz w:val="22"/>
                <w:szCs w:val="22"/>
              </w:rPr>
            </w:pPr>
            <w:ins w:id="8431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EAE711" w14:textId="77777777" w:rsidR="00910219" w:rsidRPr="00910219" w:rsidRDefault="00910219" w:rsidP="00910219">
            <w:pPr>
              <w:spacing w:before="0" w:after="0" w:line="240" w:lineRule="auto"/>
              <w:jc w:val="center"/>
              <w:rPr>
                <w:ins w:id="84312" w:author="pete jones" w:date="2022-01-11T16:48:00Z"/>
                <w:rFonts w:ascii="Calibri" w:hAnsi="Calibri" w:cs="Calibri"/>
                <w:color w:val="000000"/>
                <w:sz w:val="22"/>
                <w:szCs w:val="22"/>
              </w:rPr>
            </w:pPr>
            <w:ins w:id="8431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AF299A" w14:textId="77777777" w:rsidR="00910219" w:rsidRPr="00910219" w:rsidRDefault="00910219" w:rsidP="00910219">
            <w:pPr>
              <w:spacing w:before="0" w:after="0" w:line="240" w:lineRule="auto"/>
              <w:jc w:val="center"/>
              <w:rPr>
                <w:ins w:id="84314" w:author="pete jones" w:date="2022-01-11T16:48:00Z"/>
                <w:rFonts w:ascii="Calibri" w:hAnsi="Calibri" w:cs="Calibri"/>
                <w:color w:val="000000"/>
                <w:sz w:val="22"/>
                <w:szCs w:val="22"/>
              </w:rPr>
            </w:pPr>
            <w:ins w:id="8431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DBDC26" w14:textId="77777777" w:rsidR="00910219" w:rsidRPr="00910219" w:rsidRDefault="00910219" w:rsidP="00910219">
            <w:pPr>
              <w:spacing w:before="0" w:after="0" w:line="240" w:lineRule="auto"/>
              <w:jc w:val="center"/>
              <w:rPr>
                <w:ins w:id="84316" w:author="pete jones" w:date="2022-01-11T16:48:00Z"/>
                <w:rFonts w:ascii="Calibri" w:hAnsi="Calibri" w:cs="Calibri"/>
                <w:color w:val="000000"/>
                <w:sz w:val="22"/>
                <w:szCs w:val="22"/>
              </w:rPr>
            </w:pPr>
            <w:ins w:id="84317"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1998A87" w14:textId="77777777" w:rsidR="00910219" w:rsidRPr="00910219" w:rsidRDefault="00910219" w:rsidP="00910219">
            <w:pPr>
              <w:spacing w:before="0" w:after="0" w:line="240" w:lineRule="auto"/>
              <w:jc w:val="center"/>
              <w:rPr>
                <w:ins w:id="84318" w:author="pete jones" w:date="2022-01-11T16:48:00Z"/>
                <w:rFonts w:ascii="Calibri" w:hAnsi="Calibri" w:cs="Calibri"/>
                <w:color w:val="000000"/>
                <w:sz w:val="22"/>
                <w:szCs w:val="22"/>
              </w:rPr>
            </w:pPr>
            <w:ins w:id="84319" w:author="pete jones" w:date="2022-01-11T16:48:00Z">
              <w:r w:rsidRPr="00910219">
                <w:rPr>
                  <w:rFonts w:ascii="Calibri" w:hAnsi="Calibri" w:cs="Calibri"/>
                  <w:color w:val="000000"/>
                  <w:sz w:val="22"/>
                  <w:szCs w:val="22"/>
                </w:rPr>
                <w:t> </w:t>
              </w:r>
            </w:ins>
          </w:p>
        </w:tc>
      </w:tr>
      <w:tr w:rsidR="00910219" w:rsidRPr="00910219" w14:paraId="317A5028" w14:textId="77777777" w:rsidTr="00910219">
        <w:trPr>
          <w:trHeight w:val="300"/>
          <w:ins w:id="84320"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F138ADE" w14:textId="77777777" w:rsidR="00910219" w:rsidRPr="00910219" w:rsidRDefault="00910219" w:rsidP="00910219">
            <w:pPr>
              <w:spacing w:before="0" w:after="0" w:line="240" w:lineRule="auto"/>
              <w:jc w:val="center"/>
              <w:rPr>
                <w:ins w:id="84321" w:author="pete jones" w:date="2022-01-11T16:48:00Z"/>
                <w:rFonts w:ascii="Calibri" w:hAnsi="Calibri" w:cs="Calibri"/>
                <w:color w:val="000000"/>
                <w:sz w:val="22"/>
                <w:szCs w:val="22"/>
              </w:rPr>
            </w:pPr>
            <w:ins w:id="84322" w:author="pete jones" w:date="2022-01-11T16:4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2BC36CEC" w14:textId="77777777" w:rsidR="00910219" w:rsidRPr="00910219" w:rsidRDefault="00910219" w:rsidP="00910219">
            <w:pPr>
              <w:spacing w:before="0" w:after="0" w:line="240" w:lineRule="auto"/>
              <w:jc w:val="left"/>
              <w:rPr>
                <w:ins w:id="84323" w:author="pete jones" w:date="2022-01-11T16:48:00Z"/>
                <w:rFonts w:ascii="Calibri" w:hAnsi="Calibri" w:cs="Calibri"/>
                <w:color w:val="000000"/>
                <w:sz w:val="22"/>
                <w:szCs w:val="22"/>
              </w:rPr>
            </w:pPr>
            <w:ins w:id="84324" w:author="pete jones" w:date="2022-01-11T16:48:00Z">
              <w:r w:rsidRPr="00910219">
                <w:rPr>
                  <w:rFonts w:ascii="Calibri" w:hAnsi="Calibri" w:cs="Calibri"/>
                  <w:color w:val="000000"/>
                  <w:sz w:val="22"/>
                  <w:szCs w:val="22"/>
                </w:rPr>
                <w:t>Design Prototyping &amp; Testing</w:t>
              </w:r>
            </w:ins>
          </w:p>
        </w:tc>
        <w:tc>
          <w:tcPr>
            <w:tcW w:w="432" w:type="dxa"/>
            <w:tcBorders>
              <w:top w:val="nil"/>
              <w:left w:val="nil"/>
              <w:bottom w:val="single" w:sz="4" w:space="0" w:color="auto"/>
              <w:right w:val="single" w:sz="4" w:space="0" w:color="auto"/>
            </w:tcBorders>
            <w:shd w:val="clear" w:color="auto" w:fill="auto"/>
            <w:noWrap/>
            <w:vAlign w:val="bottom"/>
            <w:hideMark/>
          </w:tcPr>
          <w:p w14:paraId="03366065" w14:textId="77777777" w:rsidR="00910219" w:rsidRPr="00910219" w:rsidRDefault="00910219" w:rsidP="00910219">
            <w:pPr>
              <w:spacing w:before="0" w:after="0" w:line="240" w:lineRule="auto"/>
              <w:jc w:val="center"/>
              <w:rPr>
                <w:ins w:id="84325" w:author="pete jones" w:date="2022-01-11T16:48:00Z"/>
                <w:rFonts w:ascii="Calibri" w:hAnsi="Calibri" w:cs="Calibri"/>
                <w:color w:val="000000"/>
                <w:sz w:val="22"/>
                <w:szCs w:val="22"/>
              </w:rPr>
            </w:pPr>
            <w:ins w:id="84326" w:author="pete jones" w:date="2022-01-11T16:48: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81CC12E" w14:textId="77777777" w:rsidR="00910219" w:rsidRPr="00910219" w:rsidRDefault="00910219" w:rsidP="00910219">
            <w:pPr>
              <w:spacing w:before="0" w:after="0" w:line="240" w:lineRule="auto"/>
              <w:jc w:val="center"/>
              <w:rPr>
                <w:ins w:id="84327" w:author="pete jones" w:date="2022-01-11T16:48:00Z"/>
                <w:rFonts w:ascii="Calibri" w:hAnsi="Calibri" w:cs="Calibri"/>
                <w:color w:val="000000"/>
                <w:sz w:val="22"/>
                <w:szCs w:val="22"/>
              </w:rPr>
            </w:pPr>
            <w:ins w:id="84328"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22BEE48" w14:textId="77777777" w:rsidR="00910219" w:rsidRPr="00910219" w:rsidRDefault="00910219" w:rsidP="00910219">
            <w:pPr>
              <w:spacing w:before="0" w:after="0" w:line="240" w:lineRule="auto"/>
              <w:jc w:val="center"/>
              <w:rPr>
                <w:ins w:id="84329" w:author="pete jones" w:date="2022-01-11T16:48:00Z"/>
                <w:rFonts w:ascii="Calibri" w:hAnsi="Calibri" w:cs="Calibri"/>
                <w:color w:val="000000"/>
                <w:sz w:val="22"/>
                <w:szCs w:val="22"/>
              </w:rPr>
            </w:pPr>
            <w:ins w:id="84330"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613891" w14:textId="77777777" w:rsidR="00910219" w:rsidRPr="00910219" w:rsidRDefault="00910219" w:rsidP="00910219">
            <w:pPr>
              <w:spacing w:before="0" w:after="0" w:line="240" w:lineRule="auto"/>
              <w:jc w:val="center"/>
              <w:rPr>
                <w:ins w:id="84331" w:author="pete jones" w:date="2022-01-11T16:48:00Z"/>
                <w:rFonts w:ascii="Calibri" w:hAnsi="Calibri" w:cs="Calibri"/>
                <w:color w:val="000000"/>
                <w:sz w:val="22"/>
                <w:szCs w:val="22"/>
              </w:rPr>
            </w:pPr>
            <w:ins w:id="84332"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C3E88C" w14:textId="77777777" w:rsidR="00910219" w:rsidRPr="00910219" w:rsidRDefault="00910219" w:rsidP="00910219">
            <w:pPr>
              <w:spacing w:before="0" w:after="0" w:line="240" w:lineRule="auto"/>
              <w:jc w:val="center"/>
              <w:rPr>
                <w:ins w:id="84333" w:author="pete jones" w:date="2022-01-11T16:48:00Z"/>
                <w:rFonts w:ascii="Calibri" w:hAnsi="Calibri" w:cs="Calibri"/>
                <w:color w:val="000000"/>
                <w:sz w:val="22"/>
                <w:szCs w:val="22"/>
              </w:rPr>
            </w:pPr>
            <w:ins w:id="84334"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BCFC7C" w14:textId="77777777" w:rsidR="00910219" w:rsidRPr="00910219" w:rsidRDefault="00910219" w:rsidP="00910219">
            <w:pPr>
              <w:spacing w:before="0" w:after="0" w:line="240" w:lineRule="auto"/>
              <w:jc w:val="center"/>
              <w:rPr>
                <w:ins w:id="84335" w:author="pete jones" w:date="2022-01-11T16:48:00Z"/>
                <w:rFonts w:ascii="Calibri" w:hAnsi="Calibri" w:cs="Calibri"/>
                <w:color w:val="000000"/>
                <w:sz w:val="22"/>
                <w:szCs w:val="22"/>
              </w:rPr>
            </w:pPr>
            <w:ins w:id="8433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2EC84F" w14:textId="77777777" w:rsidR="00910219" w:rsidRPr="00910219" w:rsidRDefault="00910219" w:rsidP="00910219">
            <w:pPr>
              <w:spacing w:before="0" w:after="0" w:line="240" w:lineRule="auto"/>
              <w:jc w:val="center"/>
              <w:rPr>
                <w:ins w:id="84337" w:author="pete jones" w:date="2022-01-11T16:48:00Z"/>
                <w:rFonts w:ascii="Calibri" w:hAnsi="Calibri" w:cs="Calibri"/>
                <w:color w:val="000000"/>
                <w:sz w:val="22"/>
                <w:szCs w:val="22"/>
              </w:rPr>
            </w:pPr>
            <w:ins w:id="8433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C75F6F" w14:textId="77777777" w:rsidR="00910219" w:rsidRPr="00910219" w:rsidRDefault="00910219" w:rsidP="00910219">
            <w:pPr>
              <w:spacing w:before="0" w:after="0" w:line="240" w:lineRule="auto"/>
              <w:jc w:val="center"/>
              <w:rPr>
                <w:ins w:id="84339" w:author="pete jones" w:date="2022-01-11T16:48:00Z"/>
                <w:rFonts w:ascii="Calibri" w:hAnsi="Calibri" w:cs="Calibri"/>
                <w:color w:val="000000"/>
                <w:sz w:val="22"/>
                <w:szCs w:val="22"/>
              </w:rPr>
            </w:pPr>
            <w:ins w:id="8434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A4EBE8" w14:textId="77777777" w:rsidR="00910219" w:rsidRPr="00910219" w:rsidRDefault="00910219" w:rsidP="00910219">
            <w:pPr>
              <w:spacing w:before="0" w:after="0" w:line="240" w:lineRule="auto"/>
              <w:jc w:val="center"/>
              <w:rPr>
                <w:ins w:id="84341" w:author="pete jones" w:date="2022-01-11T16:48:00Z"/>
                <w:rFonts w:ascii="Calibri" w:hAnsi="Calibri" w:cs="Calibri"/>
                <w:color w:val="000000"/>
                <w:sz w:val="22"/>
                <w:szCs w:val="22"/>
              </w:rPr>
            </w:pPr>
            <w:ins w:id="8434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FB012B" w14:textId="77777777" w:rsidR="00910219" w:rsidRPr="00910219" w:rsidRDefault="00910219" w:rsidP="00910219">
            <w:pPr>
              <w:spacing w:before="0" w:after="0" w:line="240" w:lineRule="auto"/>
              <w:jc w:val="center"/>
              <w:rPr>
                <w:ins w:id="84343" w:author="pete jones" w:date="2022-01-11T16:48:00Z"/>
                <w:rFonts w:ascii="Calibri" w:hAnsi="Calibri" w:cs="Calibri"/>
                <w:color w:val="000000"/>
                <w:sz w:val="22"/>
                <w:szCs w:val="22"/>
              </w:rPr>
            </w:pPr>
            <w:ins w:id="8434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6898F3" w14:textId="77777777" w:rsidR="00910219" w:rsidRPr="00910219" w:rsidRDefault="00910219" w:rsidP="00910219">
            <w:pPr>
              <w:spacing w:before="0" w:after="0" w:line="240" w:lineRule="auto"/>
              <w:jc w:val="center"/>
              <w:rPr>
                <w:ins w:id="84345" w:author="pete jones" w:date="2022-01-11T16:48:00Z"/>
                <w:rFonts w:ascii="Calibri" w:hAnsi="Calibri" w:cs="Calibri"/>
                <w:color w:val="000000"/>
                <w:sz w:val="22"/>
                <w:szCs w:val="22"/>
              </w:rPr>
            </w:pPr>
            <w:ins w:id="84346"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C0834F" w14:textId="77777777" w:rsidR="00910219" w:rsidRPr="00910219" w:rsidRDefault="00910219" w:rsidP="00910219">
            <w:pPr>
              <w:spacing w:before="0" w:after="0" w:line="240" w:lineRule="auto"/>
              <w:jc w:val="center"/>
              <w:rPr>
                <w:ins w:id="84347" w:author="pete jones" w:date="2022-01-11T16:48:00Z"/>
                <w:rFonts w:ascii="Calibri" w:hAnsi="Calibri" w:cs="Calibri"/>
                <w:color w:val="000000"/>
                <w:sz w:val="22"/>
                <w:szCs w:val="22"/>
              </w:rPr>
            </w:pPr>
            <w:ins w:id="84348" w:author="pete jones" w:date="2022-01-11T16:48:00Z">
              <w:r w:rsidRPr="00910219">
                <w:rPr>
                  <w:rFonts w:ascii="Calibri" w:hAnsi="Calibri" w:cs="Calibri"/>
                  <w:color w:val="000000"/>
                  <w:sz w:val="22"/>
                  <w:szCs w:val="22"/>
                </w:rPr>
                <w:t> </w:t>
              </w:r>
            </w:ins>
          </w:p>
        </w:tc>
      </w:tr>
      <w:tr w:rsidR="00910219" w:rsidRPr="00910219" w14:paraId="0E941E88" w14:textId="77777777" w:rsidTr="00910219">
        <w:trPr>
          <w:trHeight w:val="300"/>
          <w:ins w:id="84349"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C61DBEF" w14:textId="77777777" w:rsidR="00910219" w:rsidRPr="00910219" w:rsidRDefault="00910219" w:rsidP="00910219">
            <w:pPr>
              <w:spacing w:before="0" w:after="0" w:line="240" w:lineRule="auto"/>
              <w:jc w:val="center"/>
              <w:rPr>
                <w:ins w:id="84350" w:author="pete jones" w:date="2022-01-11T16:48:00Z"/>
                <w:rFonts w:ascii="Calibri" w:hAnsi="Calibri" w:cs="Calibri"/>
                <w:color w:val="000000"/>
                <w:sz w:val="22"/>
                <w:szCs w:val="22"/>
              </w:rPr>
            </w:pPr>
            <w:ins w:id="84351" w:author="pete jones" w:date="2022-01-11T16:4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113F2BA8" w14:textId="77777777" w:rsidR="00910219" w:rsidRPr="00910219" w:rsidRDefault="00910219" w:rsidP="00910219">
            <w:pPr>
              <w:spacing w:before="0" w:after="0" w:line="240" w:lineRule="auto"/>
              <w:jc w:val="left"/>
              <w:rPr>
                <w:ins w:id="84352" w:author="pete jones" w:date="2022-01-11T16:48:00Z"/>
                <w:rFonts w:ascii="Calibri" w:hAnsi="Calibri" w:cs="Calibri"/>
                <w:color w:val="000000"/>
                <w:sz w:val="22"/>
                <w:szCs w:val="22"/>
              </w:rPr>
            </w:pPr>
            <w:ins w:id="84353" w:author="pete jones" w:date="2022-01-11T16:48:00Z">
              <w:r w:rsidRPr="00910219">
                <w:rPr>
                  <w:rFonts w:ascii="Calibri" w:hAnsi="Calibri" w:cs="Calibri"/>
                  <w:color w:val="000000"/>
                  <w:sz w:val="22"/>
                  <w:szCs w:val="22"/>
                </w:rPr>
                <w:t>Analysis &amp; Simulation 1</w:t>
              </w:r>
            </w:ins>
          </w:p>
        </w:tc>
        <w:tc>
          <w:tcPr>
            <w:tcW w:w="432" w:type="dxa"/>
            <w:tcBorders>
              <w:top w:val="nil"/>
              <w:left w:val="nil"/>
              <w:bottom w:val="single" w:sz="4" w:space="0" w:color="auto"/>
              <w:right w:val="single" w:sz="4" w:space="0" w:color="auto"/>
            </w:tcBorders>
            <w:shd w:val="clear" w:color="auto" w:fill="auto"/>
            <w:noWrap/>
            <w:vAlign w:val="bottom"/>
            <w:hideMark/>
          </w:tcPr>
          <w:p w14:paraId="3F7A789D" w14:textId="77777777" w:rsidR="00910219" w:rsidRPr="00910219" w:rsidRDefault="00910219" w:rsidP="00910219">
            <w:pPr>
              <w:spacing w:before="0" w:after="0" w:line="240" w:lineRule="auto"/>
              <w:jc w:val="center"/>
              <w:rPr>
                <w:ins w:id="84354" w:author="pete jones" w:date="2022-01-11T16:48:00Z"/>
                <w:rFonts w:ascii="Calibri" w:hAnsi="Calibri" w:cs="Calibri"/>
                <w:color w:val="000000"/>
                <w:sz w:val="22"/>
                <w:szCs w:val="22"/>
              </w:rPr>
            </w:pPr>
            <w:ins w:id="84355" w:author="pete jones" w:date="2022-01-11T16:48:00Z">
              <w:r w:rsidRPr="0091021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871FBCC" w14:textId="77777777" w:rsidR="00910219" w:rsidRPr="00910219" w:rsidRDefault="00910219" w:rsidP="00910219">
            <w:pPr>
              <w:spacing w:before="0" w:after="0" w:line="240" w:lineRule="auto"/>
              <w:jc w:val="center"/>
              <w:rPr>
                <w:ins w:id="84356" w:author="pete jones" w:date="2022-01-11T16:48:00Z"/>
                <w:rFonts w:ascii="Calibri" w:hAnsi="Calibri" w:cs="Calibri"/>
                <w:color w:val="000000"/>
                <w:sz w:val="22"/>
                <w:szCs w:val="22"/>
              </w:rPr>
            </w:pPr>
            <w:ins w:id="84357"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7D59601" w14:textId="77777777" w:rsidR="00910219" w:rsidRPr="00910219" w:rsidRDefault="00910219" w:rsidP="00910219">
            <w:pPr>
              <w:spacing w:before="0" w:after="0" w:line="240" w:lineRule="auto"/>
              <w:jc w:val="center"/>
              <w:rPr>
                <w:ins w:id="84358" w:author="pete jones" w:date="2022-01-11T16:48:00Z"/>
                <w:rFonts w:ascii="Calibri" w:hAnsi="Calibri" w:cs="Calibri"/>
                <w:color w:val="000000"/>
                <w:sz w:val="22"/>
                <w:szCs w:val="22"/>
              </w:rPr>
            </w:pPr>
            <w:ins w:id="84359"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E8767C" w14:textId="77777777" w:rsidR="00910219" w:rsidRPr="00910219" w:rsidRDefault="00910219" w:rsidP="00910219">
            <w:pPr>
              <w:spacing w:before="0" w:after="0" w:line="240" w:lineRule="auto"/>
              <w:jc w:val="center"/>
              <w:rPr>
                <w:ins w:id="84360" w:author="pete jones" w:date="2022-01-11T16:48:00Z"/>
                <w:rFonts w:ascii="Calibri" w:hAnsi="Calibri" w:cs="Calibri"/>
                <w:color w:val="000000"/>
                <w:sz w:val="22"/>
                <w:szCs w:val="22"/>
              </w:rPr>
            </w:pPr>
            <w:ins w:id="84361"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164FE2" w14:textId="77777777" w:rsidR="00910219" w:rsidRPr="00910219" w:rsidRDefault="00910219" w:rsidP="00910219">
            <w:pPr>
              <w:spacing w:before="0" w:after="0" w:line="240" w:lineRule="auto"/>
              <w:jc w:val="center"/>
              <w:rPr>
                <w:ins w:id="84362" w:author="pete jones" w:date="2022-01-11T16:48:00Z"/>
                <w:rFonts w:ascii="Calibri" w:hAnsi="Calibri" w:cs="Calibri"/>
                <w:color w:val="000000"/>
                <w:sz w:val="22"/>
                <w:szCs w:val="22"/>
              </w:rPr>
            </w:pPr>
            <w:ins w:id="84363"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036CF7" w14:textId="77777777" w:rsidR="00910219" w:rsidRPr="00910219" w:rsidRDefault="00910219" w:rsidP="00910219">
            <w:pPr>
              <w:spacing w:before="0" w:after="0" w:line="240" w:lineRule="auto"/>
              <w:jc w:val="center"/>
              <w:rPr>
                <w:ins w:id="84364" w:author="pete jones" w:date="2022-01-11T16:48:00Z"/>
                <w:rFonts w:ascii="Calibri" w:hAnsi="Calibri" w:cs="Calibri"/>
                <w:color w:val="000000"/>
                <w:sz w:val="22"/>
                <w:szCs w:val="22"/>
              </w:rPr>
            </w:pPr>
            <w:ins w:id="8436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780DBC" w14:textId="77777777" w:rsidR="00910219" w:rsidRPr="00910219" w:rsidRDefault="00910219" w:rsidP="00910219">
            <w:pPr>
              <w:spacing w:before="0" w:after="0" w:line="240" w:lineRule="auto"/>
              <w:jc w:val="center"/>
              <w:rPr>
                <w:ins w:id="84366" w:author="pete jones" w:date="2022-01-11T16:48:00Z"/>
                <w:rFonts w:ascii="Calibri" w:hAnsi="Calibri" w:cs="Calibri"/>
                <w:color w:val="000000"/>
                <w:sz w:val="22"/>
                <w:szCs w:val="22"/>
              </w:rPr>
            </w:pPr>
            <w:ins w:id="8436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B39C24" w14:textId="77777777" w:rsidR="00910219" w:rsidRPr="00910219" w:rsidRDefault="00910219" w:rsidP="00910219">
            <w:pPr>
              <w:spacing w:before="0" w:after="0" w:line="240" w:lineRule="auto"/>
              <w:jc w:val="center"/>
              <w:rPr>
                <w:ins w:id="84368" w:author="pete jones" w:date="2022-01-11T16:48:00Z"/>
                <w:rFonts w:ascii="Calibri" w:hAnsi="Calibri" w:cs="Calibri"/>
                <w:color w:val="000000"/>
                <w:sz w:val="22"/>
                <w:szCs w:val="22"/>
              </w:rPr>
            </w:pPr>
            <w:ins w:id="8436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7A0FC9" w14:textId="77777777" w:rsidR="00910219" w:rsidRPr="00910219" w:rsidRDefault="00910219" w:rsidP="00910219">
            <w:pPr>
              <w:spacing w:before="0" w:after="0" w:line="240" w:lineRule="auto"/>
              <w:jc w:val="center"/>
              <w:rPr>
                <w:ins w:id="84370" w:author="pete jones" w:date="2022-01-11T16:48:00Z"/>
                <w:rFonts w:ascii="Calibri" w:hAnsi="Calibri" w:cs="Calibri"/>
                <w:color w:val="000000"/>
                <w:sz w:val="22"/>
                <w:szCs w:val="22"/>
              </w:rPr>
            </w:pPr>
            <w:ins w:id="8437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BC5708" w14:textId="77777777" w:rsidR="00910219" w:rsidRPr="00910219" w:rsidRDefault="00910219" w:rsidP="00910219">
            <w:pPr>
              <w:spacing w:before="0" w:after="0" w:line="240" w:lineRule="auto"/>
              <w:jc w:val="center"/>
              <w:rPr>
                <w:ins w:id="84372" w:author="pete jones" w:date="2022-01-11T16:48:00Z"/>
                <w:rFonts w:ascii="Calibri" w:hAnsi="Calibri" w:cs="Calibri"/>
                <w:color w:val="000000"/>
                <w:sz w:val="22"/>
                <w:szCs w:val="22"/>
              </w:rPr>
            </w:pPr>
            <w:ins w:id="8437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638C8C" w14:textId="77777777" w:rsidR="00910219" w:rsidRPr="00910219" w:rsidRDefault="00910219" w:rsidP="00910219">
            <w:pPr>
              <w:spacing w:before="0" w:after="0" w:line="240" w:lineRule="auto"/>
              <w:jc w:val="center"/>
              <w:rPr>
                <w:ins w:id="84374" w:author="pete jones" w:date="2022-01-11T16:48:00Z"/>
                <w:rFonts w:ascii="Calibri" w:hAnsi="Calibri" w:cs="Calibri"/>
                <w:color w:val="000000"/>
                <w:sz w:val="22"/>
                <w:szCs w:val="22"/>
              </w:rPr>
            </w:pPr>
            <w:ins w:id="84375"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513AB00" w14:textId="77777777" w:rsidR="00910219" w:rsidRPr="00910219" w:rsidRDefault="00910219" w:rsidP="00910219">
            <w:pPr>
              <w:spacing w:before="0" w:after="0" w:line="240" w:lineRule="auto"/>
              <w:jc w:val="center"/>
              <w:rPr>
                <w:ins w:id="84376" w:author="pete jones" w:date="2022-01-11T16:48:00Z"/>
                <w:rFonts w:ascii="Calibri" w:hAnsi="Calibri" w:cs="Calibri"/>
                <w:color w:val="000000"/>
                <w:sz w:val="22"/>
                <w:szCs w:val="22"/>
              </w:rPr>
            </w:pPr>
            <w:ins w:id="84377" w:author="pete jones" w:date="2022-01-11T16:48:00Z">
              <w:r w:rsidRPr="00910219">
                <w:rPr>
                  <w:rFonts w:ascii="Calibri" w:hAnsi="Calibri" w:cs="Calibri"/>
                  <w:color w:val="000000"/>
                  <w:sz w:val="22"/>
                  <w:szCs w:val="22"/>
                </w:rPr>
                <w:t> </w:t>
              </w:r>
            </w:ins>
          </w:p>
        </w:tc>
      </w:tr>
      <w:tr w:rsidR="00910219" w:rsidRPr="00910219" w14:paraId="4BA5083F" w14:textId="77777777" w:rsidTr="00910219">
        <w:trPr>
          <w:trHeight w:val="300"/>
          <w:ins w:id="84378"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36400E0" w14:textId="77777777" w:rsidR="00910219" w:rsidRPr="00910219" w:rsidRDefault="00910219" w:rsidP="00910219">
            <w:pPr>
              <w:spacing w:before="0" w:after="0" w:line="240" w:lineRule="auto"/>
              <w:jc w:val="center"/>
              <w:rPr>
                <w:ins w:id="84379" w:author="pete jones" w:date="2022-01-11T16:48:00Z"/>
                <w:rFonts w:ascii="Calibri" w:hAnsi="Calibri" w:cs="Calibri"/>
                <w:color w:val="000000"/>
                <w:sz w:val="22"/>
                <w:szCs w:val="22"/>
              </w:rPr>
            </w:pPr>
            <w:ins w:id="84380" w:author="pete jones" w:date="2022-01-11T16:4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0E82776E" w14:textId="77777777" w:rsidR="00910219" w:rsidRPr="00910219" w:rsidRDefault="00910219" w:rsidP="00910219">
            <w:pPr>
              <w:spacing w:before="0" w:after="0" w:line="240" w:lineRule="auto"/>
              <w:jc w:val="left"/>
              <w:rPr>
                <w:ins w:id="84381" w:author="pete jones" w:date="2022-01-11T16:48:00Z"/>
                <w:rFonts w:ascii="Calibri" w:hAnsi="Calibri" w:cs="Calibri"/>
                <w:color w:val="000000"/>
                <w:sz w:val="22"/>
                <w:szCs w:val="22"/>
              </w:rPr>
            </w:pPr>
            <w:ins w:id="84382" w:author="pete jones" w:date="2022-01-11T16:48:00Z">
              <w:r w:rsidRPr="00910219">
                <w:rPr>
                  <w:rFonts w:ascii="Calibri" w:hAnsi="Calibri" w:cs="Calibri"/>
                  <w:color w:val="000000"/>
                  <w:sz w:val="22"/>
                  <w:szCs w:val="22"/>
                </w:rPr>
                <w:t>Independent Study</w:t>
              </w:r>
            </w:ins>
          </w:p>
        </w:tc>
        <w:tc>
          <w:tcPr>
            <w:tcW w:w="432" w:type="dxa"/>
            <w:tcBorders>
              <w:top w:val="nil"/>
              <w:left w:val="nil"/>
              <w:bottom w:val="single" w:sz="4" w:space="0" w:color="auto"/>
              <w:right w:val="single" w:sz="4" w:space="0" w:color="auto"/>
            </w:tcBorders>
            <w:shd w:val="clear" w:color="auto" w:fill="auto"/>
            <w:noWrap/>
            <w:vAlign w:val="bottom"/>
            <w:hideMark/>
          </w:tcPr>
          <w:p w14:paraId="3E2C7993" w14:textId="77777777" w:rsidR="00910219" w:rsidRPr="00910219" w:rsidRDefault="00910219" w:rsidP="00910219">
            <w:pPr>
              <w:spacing w:before="0" w:after="0" w:line="240" w:lineRule="auto"/>
              <w:jc w:val="center"/>
              <w:rPr>
                <w:ins w:id="84383" w:author="pete jones" w:date="2022-01-11T16:48:00Z"/>
                <w:rFonts w:ascii="Calibri" w:hAnsi="Calibri" w:cs="Calibri"/>
                <w:color w:val="000000"/>
                <w:sz w:val="22"/>
                <w:szCs w:val="22"/>
              </w:rPr>
            </w:pPr>
            <w:ins w:id="84384" w:author="pete jones" w:date="2022-01-11T16:48:00Z">
              <w:r w:rsidRPr="0091021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B40C23C" w14:textId="77777777" w:rsidR="00910219" w:rsidRPr="00910219" w:rsidRDefault="00910219" w:rsidP="00910219">
            <w:pPr>
              <w:spacing w:before="0" w:after="0" w:line="240" w:lineRule="auto"/>
              <w:jc w:val="center"/>
              <w:rPr>
                <w:ins w:id="84385" w:author="pete jones" w:date="2022-01-11T16:48:00Z"/>
                <w:rFonts w:ascii="Calibri" w:hAnsi="Calibri" w:cs="Calibri"/>
                <w:color w:val="000000"/>
                <w:sz w:val="22"/>
                <w:szCs w:val="22"/>
              </w:rPr>
            </w:pPr>
            <w:ins w:id="84386"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E685CBB" w14:textId="77777777" w:rsidR="00910219" w:rsidRPr="00910219" w:rsidRDefault="00910219" w:rsidP="00910219">
            <w:pPr>
              <w:spacing w:before="0" w:after="0" w:line="240" w:lineRule="auto"/>
              <w:jc w:val="center"/>
              <w:rPr>
                <w:ins w:id="84387" w:author="pete jones" w:date="2022-01-11T16:48:00Z"/>
                <w:rFonts w:ascii="Calibri" w:hAnsi="Calibri" w:cs="Calibri"/>
                <w:color w:val="000000"/>
                <w:sz w:val="22"/>
                <w:szCs w:val="22"/>
              </w:rPr>
            </w:pPr>
            <w:ins w:id="84388"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BA18BF" w14:textId="77777777" w:rsidR="00910219" w:rsidRPr="00910219" w:rsidRDefault="00910219" w:rsidP="00910219">
            <w:pPr>
              <w:spacing w:before="0" w:after="0" w:line="240" w:lineRule="auto"/>
              <w:jc w:val="center"/>
              <w:rPr>
                <w:ins w:id="84389" w:author="pete jones" w:date="2022-01-11T16:48:00Z"/>
                <w:rFonts w:ascii="Calibri" w:hAnsi="Calibri" w:cs="Calibri"/>
                <w:color w:val="000000"/>
                <w:sz w:val="22"/>
                <w:szCs w:val="22"/>
              </w:rPr>
            </w:pPr>
            <w:ins w:id="84390"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5434AD" w14:textId="77777777" w:rsidR="00910219" w:rsidRPr="00910219" w:rsidRDefault="00910219" w:rsidP="00910219">
            <w:pPr>
              <w:spacing w:before="0" w:after="0" w:line="240" w:lineRule="auto"/>
              <w:jc w:val="center"/>
              <w:rPr>
                <w:ins w:id="84391" w:author="pete jones" w:date="2022-01-11T16:48:00Z"/>
                <w:rFonts w:ascii="Calibri" w:hAnsi="Calibri" w:cs="Calibri"/>
                <w:color w:val="000000"/>
                <w:sz w:val="22"/>
                <w:szCs w:val="22"/>
              </w:rPr>
            </w:pPr>
            <w:ins w:id="84392"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37589CA" w14:textId="77777777" w:rsidR="00910219" w:rsidRPr="00910219" w:rsidRDefault="00910219" w:rsidP="00910219">
            <w:pPr>
              <w:spacing w:before="0" w:after="0" w:line="240" w:lineRule="auto"/>
              <w:jc w:val="center"/>
              <w:rPr>
                <w:ins w:id="84393" w:author="pete jones" w:date="2022-01-11T16:48:00Z"/>
                <w:rFonts w:ascii="Calibri" w:hAnsi="Calibri" w:cs="Calibri"/>
                <w:color w:val="000000"/>
                <w:sz w:val="22"/>
                <w:szCs w:val="22"/>
              </w:rPr>
            </w:pPr>
            <w:ins w:id="8439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340C62" w14:textId="77777777" w:rsidR="00910219" w:rsidRPr="00910219" w:rsidRDefault="00910219" w:rsidP="00910219">
            <w:pPr>
              <w:spacing w:before="0" w:after="0" w:line="240" w:lineRule="auto"/>
              <w:jc w:val="center"/>
              <w:rPr>
                <w:ins w:id="84395" w:author="pete jones" w:date="2022-01-11T16:48:00Z"/>
                <w:rFonts w:ascii="Calibri" w:hAnsi="Calibri" w:cs="Calibri"/>
                <w:color w:val="000000"/>
                <w:sz w:val="22"/>
                <w:szCs w:val="22"/>
              </w:rPr>
            </w:pPr>
            <w:ins w:id="8439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CC0211" w14:textId="77777777" w:rsidR="00910219" w:rsidRPr="00910219" w:rsidRDefault="00910219" w:rsidP="00910219">
            <w:pPr>
              <w:spacing w:before="0" w:after="0" w:line="240" w:lineRule="auto"/>
              <w:jc w:val="center"/>
              <w:rPr>
                <w:ins w:id="84397" w:author="pete jones" w:date="2022-01-11T16:48:00Z"/>
                <w:rFonts w:ascii="Calibri" w:hAnsi="Calibri" w:cs="Calibri"/>
                <w:color w:val="000000"/>
                <w:sz w:val="22"/>
                <w:szCs w:val="22"/>
              </w:rPr>
            </w:pPr>
            <w:ins w:id="8439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780065" w14:textId="77777777" w:rsidR="00910219" w:rsidRPr="00910219" w:rsidRDefault="00910219" w:rsidP="00910219">
            <w:pPr>
              <w:spacing w:before="0" w:after="0" w:line="240" w:lineRule="auto"/>
              <w:jc w:val="center"/>
              <w:rPr>
                <w:ins w:id="84399" w:author="pete jones" w:date="2022-01-11T16:48:00Z"/>
                <w:rFonts w:ascii="Calibri" w:hAnsi="Calibri" w:cs="Calibri"/>
                <w:color w:val="000000"/>
                <w:sz w:val="22"/>
                <w:szCs w:val="22"/>
              </w:rPr>
            </w:pPr>
            <w:ins w:id="8440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B401B3" w14:textId="77777777" w:rsidR="00910219" w:rsidRPr="00910219" w:rsidRDefault="00910219" w:rsidP="00910219">
            <w:pPr>
              <w:spacing w:before="0" w:after="0" w:line="240" w:lineRule="auto"/>
              <w:jc w:val="center"/>
              <w:rPr>
                <w:ins w:id="84401" w:author="pete jones" w:date="2022-01-11T16:48:00Z"/>
                <w:rFonts w:ascii="Calibri" w:hAnsi="Calibri" w:cs="Calibri"/>
                <w:color w:val="000000"/>
                <w:sz w:val="22"/>
                <w:szCs w:val="22"/>
              </w:rPr>
            </w:pPr>
            <w:ins w:id="8440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B21628" w14:textId="77777777" w:rsidR="00910219" w:rsidRPr="00910219" w:rsidRDefault="00910219" w:rsidP="00910219">
            <w:pPr>
              <w:spacing w:before="0" w:after="0" w:line="240" w:lineRule="auto"/>
              <w:jc w:val="center"/>
              <w:rPr>
                <w:ins w:id="84403" w:author="pete jones" w:date="2022-01-11T16:48:00Z"/>
                <w:rFonts w:ascii="Calibri" w:hAnsi="Calibri" w:cs="Calibri"/>
                <w:color w:val="000000"/>
                <w:sz w:val="22"/>
                <w:szCs w:val="22"/>
              </w:rPr>
            </w:pPr>
            <w:ins w:id="84404"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008C61C" w14:textId="77777777" w:rsidR="00910219" w:rsidRPr="00910219" w:rsidRDefault="00910219" w:rsidP="00910219">
            <w:pPr>
              <w:spacing w:before="0" w:after="0" w:line="240" w:lineRule="auto"/>
              <w:jc w:val="center"/>
              <w:rPr>
                <w:ins w:id="84405" w:author="pete jones" w:date="2022-01-11T16:48:00Z"/>
                <w:rFonts w:ascii="Calibri" w:hAnsi="Calibri" w:cs="Calibri"/>
                <w:color w:val="000000"/>
                <w:sz w:val="22"/>
                <w:szCs w:val="22"/>
              </w:rPr>
            </w:pPr>
            <w:ins w:id="84406" w:author="pete jones" w:date="2022-01-11T16:48:00Z">
              <w:r w:rsidRPr="00910219">
                <w:rPr>
                  <w:rFonts w:ascii="Calibri" w:hAnsi="Calibri" w:cs="Calibri"/>
                  <w:color w:val="000000"/>
                  <w:sz w:val="22"/>
                  <w:szCs w:val="22"/>
                </w:rPr>
                <w:t> </w:t>
              </w:r>
            </w:ins>
          </w:p>
        </w:tc>
      </w:tr>
      <w:tr w:rsidR="00910219" w:rsidRPr="00910219" w14:paraId="42228CB2" w14:textId="77777777" w:rsidTr="00910219">
        <w:trPr>
          <w:trHeight w:val="300"/>
          <w:ins w:id="84407"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53A3E31" w14:textId="77777777" w:rsidR="00910219" w:rsidRPr="00910219" w:rsidRDefault="00910219" w:rsidP="00910219">
            <w:pPr>
              <w:spacing w:before="0" w:after="0" w:line="240" w:lineRule="auto"/>
              <w:jc w:val="center"/>
              <w:rPr>
                <w:ins w:id="84408" w:author="pete jones" w:date="2022-01-11T16:48:00Z"/>
                <w:rFonts w:ascii="Calibri" w:hAnsi="Calibri" w:cs="Calibri"/>
                <w:color w:val="000000"/>
                <w:sz w:val="22"/>
                <w:szCs w:val="22"/>
              </w:rPr>
            </w:pPr>
            <w:ins w:id="84409" w:author="pete jones" w:date="2022-01-11T16:4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7670A774" w14:textId="77777777" w:rsidR="00910219" w:rsidRPr="00910219" w:rsidRDefault="00910219" w:rsidP="00910219">
            <w:pPr>
              <w:spacing w:before="0" w:after="0" w:line="240" w:lineRule="auto"/>
              <w:jc w:val="left"/>
              <w:rPr>
                <w:ins w:id="84410" w:author="pete jones" w:date="2022-01-11T16:48:00Z"/>
                <w:rFonts w:ascii="Calibri" w:hAnsi="Calibri" w:cs="Calibri"/>
                <w:color w:val="000000"/>
                <w:sz w:val="22"/>
                <w:szCs w:val="22"/>
              </w:rPr>
            </w:pPr>
            <w:ins w:id="84411" w:author="pete jones" w:date="2022-01-11T16:48:00Z">
              <w:r w:rsidRPr="00910219">
                <w:rPr>
                  <w:rFonts w:ascii="Calibri" w:hAnsi="Calibri" w:cs="Calibri"/>
                  <w:color w:val="000000"/>
                  <w:sz w:val="22"/>
                  <w:szCs w:val="22"/>
                </w:rPr>
                <w:t>Applied Intelligent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5AD4FC2F" w14:textId="77777777" w:rsidR="00910219" w:rsidRPr="00910219" w:rsidRDefault="00910219" w:rsidP="00910219">
            <w:pPr>
              <w:spacing w:before="0" w:after="0" w:line="240" w:lineRule="auto"/>
              <w:jc w:val="center"/>
              <w:rPr>
                <w:ins w:id="84412" w:author="pete jones" w:date="2022-01-11T16:48:00Z"/>
                <w:rFonts w:ascii="Calibri" w:hAnsi="Calibri" w:cs="Calibri"/>
                <w:color w:val="000000"/>
                <w:sz w:val="22"/>
                <w:szCs w:val="22"/>
              </w:rPr>
            </w:pPr>
            <w:ins w:id="84413" w:author="pete jones" w:date="2022-01-11T16:48:00Z">
              <w:r w:rsidRPr="0091021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7DB7868" w14:textId="77777777" w:rsidR="00910219" w:rsidRPr="00910219" w:rsidRDefault="00910219" w:rsidP="00910219">
            <w:pPr>
              <w:spacing w:before="0" w:after="0" w:line="240" w:lineRule="auto"/>
              <w:jc w:val="center"/>
              <w:rPr>
                <w:ins w:id="84414" w:author="pete jones" w:date="2022-01-11T16:48:00Z"/>
                <w:rFonts w:ascii="Calibri" w:hAnsi="Calibri" w:cs="Calibri"/>
                <w:color w:val="000000"/>
                <w:sz w:val="22"/>
                <w:szCs w:val="22"/>
              </w:rPr>
            </w:pPr>
            <w:ins w:id="84415" w:author="pete jones" w:date="2022-01-11T16:48:00Z">
              <w:r w:rsidRPr="0091021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79A705BE" w14:textId="77777777" w:rsidR="00910219" w:rsidRPr="00910219" w:rsidRDefault="00910219" w:rsidP="00910219">
            <w:pPr>
              <w:spacing w:before="0" w:after="0" w:line="240" w:lineRule="auto"/>
              <w:jc w:val="center"/>
              <w:rPr>
                <w:ins w:id="84416" w:author="pete jones" w:date="2022-01-11T16:48:00Z"/>
                <w:rFonts w:ascii="Calibri" w:hAnsi="Calibri" w:cs="Calibri"/>
                <w:color w:val="000000"/>
                <w:sz w:val="22"/>
                <w:szCs w:val="22"/>
              </w:rPr>
            </w:pPr>
            <w:ins w:id="84417"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9453AB" w14:textId="77777777" w:rsidR="00910219" w:rsidRPr="00910219" w:rsidRDefault="00910219" w:rsidP="00910219">
            <w:pPr>
              <w:spacing w:before="0" w:after="0" w:line="240" w:lineRule="auto"/>
              <w:jc w:val="center"/>
              <w:rPr>
                <w:ins w:id="84418" w:author="pete jones" w:date="2022-01-11T16:48:00Z"/>
                <w:rFonts w:ascii="Calibri" w:hAnsi="Calibri" w:cs="Calibri"/>
                <w:color w:val="000000"/>
                <w:sz w:val="22"/>
                <w:szCs w:val="22"/>
              </w:rPr>
            </w:pPr>
            <w:ins w:id="84419"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5A9486" w14:textId="77777777" w:rsidR="00910219" w:rsidRPr="00910219" w:rsidRDefault="00910219" w:rsidP="00910219">
            <w:pPr>
              <w:spacing w:before="0" w:after="0" w:line="240" w:lineRule="auto"/>
              <w:jc w:val="center"/>
              <w:rPr>
                <w:ins w:id="84420" w:author="pete jones" w:date="2022-01-11T16:48:00Z"/>
                <w:rFonts w:ascii="Calibri" w:hAnsi="Calibri" w:cs="Calibri"/>
                <w:color w:val="000000"/>
                <w:sz w:val="22"/>
                <w:szCs w:val="22"/>
              </w:rPr>
            </w:pPr>
            <w:ins w:id="84421"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00A482" w14:textId="77777777" w:rsidR="00910219" w:rsidRPr="00910219" w:rsidRDefault="00910219" w:rsidP="00910219">
            <w:pPr>
              <w:spacing w:before="0" w:after="0" w:line="240" w:lineRule="auto"/>
              <w:jc w:val="center"/>
              <w:rPr>
                <w:ins w:id="84422" w:author="pete jones" w:date="2022-01-11T16:48:00Z"/>
                <w:rFonts w:ascii="Calibri" w:hAnsi="Calibri" w:cs="Calibri"/>
                <w:color w:val="000000"/>
                <w:sz w:val="22"/>
                <w:szCs w:val="22"/>
              </w:rPr>
            </w:pPr>
            <w:ins w:id="8442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B3E22D" w14:textId="77777777" w:rsidR="00910219" w:rsidRPr="00910219" w:rsidRDefault="00910219" w:rsidP="00910219">
            <w:pPr>
              <w:spacing w:before="0" w:after="0" w:line="240" w:lineRule="auto"/>
              <w:jc w:val="center"/>
              <w:rPr>
                <w:ins w:id="84424" w:author="pete jones" w:date="2022-01-11T16:48:00Z"/>
                <w:rFonts w:ascii="Calibri" w:hAnsi="Calibri" w:cs="Calibri"/>
                <w:color w:val="000000"/>
                <w:sz w:val="22"/>
                <w:szCs w:val="22"/>
              </w:rPr>
            </w:pPr>
            <w:ins w:id="8442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F88EBF" w14:textId="77777777" w:rsidR="00910219" w:rsidRPr="00910219" w:rsidRDefault="00910219" w:rsidP="00910219">
            <w:pPr>
              <w:spacing w:before="0" w:after="0" w:line="240" w:lineRule="auto"/>
              <w:jc w:val="center"/>
              <w:rPr>
                <w:ins w:id="84426" w:author="pete jones" w:date="2022-01-11T16:48:00Z"/>
                <w:rFonts w:ascii="Calibri" w:hAnsi="Calibri" w:cs="Calibri"/>
                <w:color w:val="000000"/>
                <w:sz w:val="22"/>
                <w:szCs w:val="22"/>
              </w:rPr>
            </w:pPr>
            <w:ins w:id="8442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890A47" w14:textId="77777777" w:rsidR="00910219" w:rsidRPr="00910219" w:rsidRDefault="00910219" w:rsidP="00910219">
            <w:pPr>
              <w:spacing w:before="0" w:after="0" w:line="240" w:lineRule="auto"/>
              <w:jc w:val="center"/>
              <w:rPr>
                <w:ins w:id="84428" w:author="pete jones" w:date="2022-01-11T16:48:00Z"/>
                <w:rFonts w:ascii="Calibri" w:hAnsi="Calibri" w:cs="Calibri"/>
                <w:color w:val="000000"/>
                <w:sz w:val="22"/>
                <w:szCs w:val="22"/>
              </w:rPr>
            </w:pPr>
            <w:ins w:id="8442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5C3E48" w14:textId="77777777" w:rsidR="00910219" w:rsidRPr="00910219" w:rsidRDefault="00910219" w:rsidP="00910219">
            <w:pPr>
              <w:spacing w:before="0" w:after="0" w:line="240" w:lineRule="auto"/>
              <w:jc w:val="center"/>
              <w:rPr>
                <w:ins w:id="84430" w:author="pete jones" w:date="2022-01-11T16:48:00Z"/>
                <w:rFonts w:ascii="Calibri" w:hAnsi="Calibri" w:cs="Calibri"/>
                <w:color w:val="000000"/>
                <w:sz w:val="22"/>
                <w:szCs w:val="22"/>
              </w:rPr>
            </w:pPr>
            <w:ins w:id="8443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CE06A1" w14:textId="77777777" w:rsidR="00910219" w:rsidRPr="00910219" w:rsidRDefault="00910219" w:rsidP="00910219">
            <w:pPr>
              <w:spacing w:before="0" w:after="0" w:line="240" w:lineRule="auto"/>
              <w:jc w:val="center"/>
              <w:rPr>
                <w:ins w:id="84432" w:author="pete jones" w:date="2022-01-11T16:48:00Z"/>
                <w:rFonts w:ascii="Calibri" w:hAnsi="Calibri" w:cs="Calibri"/>
                <w:color w:val="000000"/>
                <w:sz w:val="22"/>
                <w:szCs w:val="22"/>
              </w:rPr>
            </w:pPr>
            <w:ins w:id="84433"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DE12A59" w14:textId="77777777" w:rsidR="00910219" w:rsidRPr="00910219" w:rsidRDefault="00910219" w:rsidP="00910219">
            <w:pPr>
              <w:spacing w:before="0" w:after="0" w:line="240" w:lineRule="auto"/>
              <w:jc w:val="center"/>
              <w:rPr>
                <w:ins w:id="84434" w:author="pete jones" w:date="2022-01-11T16:48:00Z"/>
                <w:rFonts w:ascii="Calibri" w:hAnsi="Calibri" w:cs="Calibri"/>
                <w:color w:val="000000"/>
                <w:sz w:val="22"/>
                <w:szCs w:val="22"/>
              </w:rPr>
            </w:pPr>
            <w:ins w:id="84435" w:author="pete jones" w:date="2022-01-11T16:48:00Z">
              <w:r w:rsidRPr="00910219">
                <w:rPr>
                  <w:rFonts w:ascii="Calibri" w:hAnsi="Calibri" w:cs="Calibri"/>
                  <w:color w:val="000000"/>
                  <w:sz w:val="22"/>
                  <w:szCs w:val="22"/>
                </w:rPr>
                <w:t> </w:t>
              </w:r>
            </w:ins>
          </w:p>
        </w:tc>
      </w:tr>
      <w:tr w:rsidR="00910219" w:rsidRPr="00910219" w14:paraId="38A1843B" w14:textId="77777777" w:rsidTr="00910219">
        <w:trPr>
          <w:trHeight w:val="300"/>
          <w:ins w:id="84436"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27C65F3" w14:textId="77777777" w:rsidR="00910219" w:rsidRPr="00910219" w:rsidRDefault="00910219" w:rsidP="00910219">
            <w:pPr>
              <w:spacing w:before="0" w:after="0" w:line="240" w:lineRule="auto"/>
              <w:jc w:val="center"/>
              <w:rPr>
                <w:ins w:id="84437" w:author="pete jones" w:date="2022-01-11T16:48:00Z"/>
                <w:rFonts w:ascii="Calibri" w:hAnsi="Calibri" w:cs="Calibri"/>
                <w:color w:val="000000"/>
                <w:sz w:val="22"/>
                <w:szCs w:val="22"/>
              </w:rPr>
            </w:pPr>
            <w:ins w:id="84438" w:author="pete jones" w:date="2022-01-11T16:4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395FFA96" w14:textId="77777777" w:rsidR="00910219" w:rsidRPr="00910219" w:rsidRDefault="00910219" w:rsidP="00910219">
            <w:pPr>
              <w:spacing w:before="0" w:after="0" w:line="240" w:lineRule="auto"/>
              <w:jc w:val="left"/>
              <w:rPr>
                <w:ins w:id="84439" w:author="pete jones" w:date="2022-01-11T16:48:00Z"/>
                <w:rFonts w:ascii="Calibri" w:hAnsi="Calibri" w:cs="Calibri"/>
                <w:color w:val="000000"/>
                <w:sz w:val="22"/>
                <w:szCs w:val="22"/>
              </w:rPr>
            </w:pPr>
            <w:ins w:id="84440" w:author="pete jones" w:date="2022-01-11T16:48:00Z">
              <w:r w:rsidRPr="00910219">
                <w:rPr>
                  <w:rFonts w:ascii="Calibri" w:hAnsi="Calibri" w:cs="Calibri"/>
                  <w:color w:val="000000"/>
                  <w:sz w:val="22"/>
                  <w:szCs w:val="22"/>
                </w:rPr>
                <w:t>OPTIONS</w:t>
              </w:r>
            </w:ins>
          </w:p>
        </w:tc>
        <w:tc>
          <w:tcPr>
            <w:tcW w:w="432" w:type="dxa"/>
            <w:tcBorders>
              <w:top w:val="nil"/>
              <w:left w:val="nil"/>
              <w:bottom w:val="single" w:sz="4" w:space="0" w:color="auto"/>
              <w:right w:val="single" w:sz="4" w:space="0" w:color="auto"/>
            </w:tcBorders>
            <w:shd w:val="clear" w:color="auto" w:fill="auto"/>
            <w:noWrap/>
            <w:vAlign w:val="bottom"/>
            <w:hideMark/>
          </w:tcPr>
          <w:p w14:paraId="321D2821" w14:textId="77777777" w:rsidR="00910219" w:rsidRPr="00910219" w:rsidRDefault="00910219" w:rsidP="00910219">
            <w:pPr>
              <w:spacing w:before="0" w:after="0" w:line="240" w:lineRule="auto"/>
              <w:jc w:val="center"/>
              <w:rPr>
                <w:ins w:id="84441" w:author="pete jones" w:date="2022-01-11T16:48:00Z"/>
                <w:rFonts w:ascii="Calibri" w:hAnsi="Calibri" w:cs="Calibri"/>
                <w:color w:val="000000"/>
                <w:sz w:val="22"/>
                <w:szCs w:val="22"/>
              </w:rPr>
            </w:pPr>
            <w:ins w:id="84442"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3995973" w14:textId="77777777" w:rsidR="00910219" w:rsidRPr="00910219" w:rsidRDefault="00910219" w:rsidP="00910219">
            <w:pPr>
              <w:spacing w:before="0" w:after="0" w:line="240" w:lineRule="auto"/>
              <w:jc w:val="center"/>
              <w:rPr>
                <w:ins w:id="84443" w:author="pete jones" w:date="2022-01-11T16:48:00Z"/>
                <w:rFonts w:ascii="Calibri" w:hAnsi="Calibri" w:cs="Calibri"/>
                <w:color w:val="000000"/>
                <w:sz w:val="22"/>
                <w:szCs w:val="22"/>
              </w:rPr>
            </w:pPr>
            <w:ins w:id="84444" w:author="pete jones" w:date="2022-01-11T16:48:00Z">
              <w:r w:rsidRPr="0091021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D0953FD" w14:textId="77777777" w:rsidR="00910219" w:rsidRPr="00910219" w:rsidRDefault="00910219" w:rsidP="00910219">
            <w:pPr>
              <w:spacing w:before="0" w:after="0" w:line="240" w:lineRule="auto"/>
              <w:jc w:val="center"/>
              <w:rPr>
                <w:ins w:id="84445" w:author="pete jones" w:date="2022-01-11T16:48:00Z"/>
                <w:rFonts w:ascii="Calibri" w:hAnsi="Calibri" w:cs="Calibri"/>
                <w:color w:val="000000"/>
                <w:sz w:val="22"/>
                <w:szCs w:val="22"/>
              </w:rPr>
            </w:pPr>
            <w:ins w:id="84446"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E7E820" w14:textId="77777777" w:rsidR="00910219" w:rsidRPr="00910219" w:rsidRDefault="00910219" w:rsidP="00910219">
            <w:pPr>
              <w:spacing w:before="0" w:after="0" w:line="240" w:lineRule="auto"/>
              <w:jc w:val="center"/>
              <w:rPr>
                <w:ins w:id="84447" w:author="pete jones" w:date="2022-01-11T16:48:00Z"/>
                <w:rFonts w:ascii="Calibri" w:hAnsi="Calibri" w:cs="Calibri"/>
                <w:color w:val="000000"/>
                <w:sz w:val="22"/>
                <w:szCs w:val="22"/>
              </w:rPr>
            </w:pPr>
            <w:ins w:id="84448"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0C0FDF3" w14:textId="77777777" w:rsidR="00910219" w:rsidRPr="00910219" w:rsidRDefault="00910219" w:rsidP="00910219">
            <w:pPr>
              <w:spacing w:before="0" w:after="0" w:line="240" w:lineRule="auto"/>
              <w:jc w:val="center"/>
              <w:rPr>
                <w:ins w:id="84449" w:author="pete jones" w:date="2022-01-11T16:48:00Z"/>
                <w:rFonts w:ascii="Calibri" w:hAnsi="Calibri" w:cs="Calibri"/>
                <w:color w:val="000000"/>
                <w:sz w:val="22"/>
                <w:szCs w:val="22"/>
              </w:rPr>
            </w:pPr>
            <w:ins w:id="84450"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DB2387" w14:textId="77777777" w:rsidR="00910219" w:rsidRPr="00910219" w:rsidRDefault="00910219" w:rsidP="00910219">
            <w:pPr>
              <w:spacing w:before="0" w:after="0" w:line="240" w:lineRule="auto"/>
              <w:jc w:val="center"/>
              <w:rPr>
                <w:ins w:id="84451" w:author="pete jones" w:date="2022-01-11T16:48:00Z"/>
                <w:rFonts w:ascii="Calibri" w:hAnsi="Calibri" w:cs="Calibri"/>
                <w:color w:val="000000"/>
                <w:sz w:val="22"/>
                <w:szCs w:val="22"/>
              </w:rPr>
            </w:pPr>
            <w:ins w:id="84452"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EEBA1F" w14:textId="77777777" w:rsidR="00910219" w:rsidRPr="00910219" w:rsidRDefault="00910219" w:rsidP="00910219">
            <w:pPr>
              <w:spacing w:before="0" w:after="0" w:line="240" w:lineRule="auto"/>
              <w:jc w:val="center"/>
              <w:rPr>
                <w:ins w:id="84453" w:author="pete jones" w:date="2022-01-11T16:48:00Z"/>
                <w:rFonts w:ascii="Calibri" w:hAnsi="Calibri" w:cs="Calibri"/>
                <w:color w:val="000000"/>
                <w:sz w:val="22"/>
                <w:szCs w:val="22"/>
              </w:rPr>
            </w:pPr>
            <w:ins w:id="84454"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672D6D" w14:textId="77777777" w:rsidR="00910219" w:rsidRPr="00910219" w:rsidRDefault="00910219" w:rsidP="00910219">
            <w:pPr>
              <w:spacing w:before="0" w:after="0" w:line="240" w:lineRule="auto"/>
              <w:jc w:val="center"/>
              <w:rPr>
                <w:ins w:id="84455" w:author="pete jones" w:date="2022-01-11T16:48:00Z"/>
                <w:rFonts w:ascii="Calibri" w:hAnsi="Calibri" w:cs="Calibri"/>
                <w:color w:val="000000"/>
                <w:sz w:val="22"/>
                <w:szCs w:val="22"/>
              </w:rPr>
            </w:pPr>
            <w:ins w:id="84456"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46734E" w14:textId="77777777" w:rsidR="00910219" w:rsidRPr="00910219" w:rsidRDefault="00910219" w:rsidP="00910219">
            <w:pPr>
              <w:spacing w:before="0" w:after="0" w:line="240" w:lineRule="auto"/>
              <w:jc w:val="center"/>
              <w:rPr>
                <w:ins w:id="84457" w:author="pete jones" w:date="2022-01-11T16:48:00Z"/>
                <w:rFonts w:ascii="Calibri" w:hAnsi="Calibri" w:cs="Calibri"/>
                <w:color w:val="000000"/>
                <w:sz w:val="22"/>
                <w:szCs w:val="22"/>
              </w:rPr>
            </w:pPr>
            <w:ins w:id="84458"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C266D5" w14:textId="77777777" w:rsidR="00910219" w:rsidRPr="00910219" w:rsidRDefault="00910219" w:rsidP="00910219">
            <w:pPr>
              <w:spacing w:before="0" w:after="0" w:line="240" w:lineRule="auto"/>
              <w:jc w:val="center"/>
              <w:rPr>
                <w:ins w:id="84459" w:author="pete jones" w:date="2022-01-11T16:48:00Z"/>
                <w:rFonts w:ascii="Calibri" w:hAnsi="Calibri" w:cs="Calibri"/>
                <w:color w:val="000000"/>
                <w:sz w:val="22"/>
                <w:szCs w:val="22"/>
              </w:rPr>
            </w:pPr>
            <w:ins w:id="84460"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EFB7A4" w14:textId="77777777" w:rsidR="00910219" w:rsidRPr="00910219" w:rsidRDefault="00910219" w:rsidP="00910219">
            <w:pPr>
              <w:spacing w:before="0" w:after="0" w:line="240" w:lineRule="auto"/>
              <w:jc w:val="center"/>
              <w:rPr>
                <w:ins w:id="84461" w:author="pete jones" w:date="2022-01-11T16:48:00Z"/>
                <w:rFonts w:ascii="Calibri" w:hAnsi="Calibri" w:cs="Calibri"/>
                <w:color w:val="000000"/>
                <w:sz w:val="22"/>
                <w:szCs w:val="22"/>
              </w:rPr>
            </w:pPr>
            <w:ins w:id="84462"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D650C9B" w14:textId="77777777" w:rsidR="00910219" w:rsidRPr="00910219" w:rsidRDefault="00910219" w:rsidP="00910219">
            <w:pPr>
              <w:spacing w:before="0" w:after="0" w:line="240" w:lineRule="auto"/>
              <w:jc w:val="center"/>
              <w:rPr>
                <w:ins w:id="84463" w:author="pete jones" w:date="2022-01-11T16:48:00Z"/>
                <w:rFonts w:ascii="Calibri" w:hAnsi="Calibri" w:cs="Calibri"/>
                <w:color w:val="000000"/>
                <w:sz w:val="22"/>
                <w:szCs w:val="22"/>
              </w:rPr>
            </w:pPr>
            <w:ins w:id="84464" w:author="pete jones" w:date="2022-01-11T16:48:00Z">
              <w:r w:rsidRPr="00910219">
                <w:rPr>
                  <w:rFonts w:ascii="Calibri" w:hAnsi="Calibri" w:cs="Calibri"/>
                  <w:color w:val="000000"/>
                  <w:sz w:val="22"/>
                  <w:szCs w:val="22"/>
                </w:rPr>
                <w:t> </w:t>
              </w:r>
            </w:ins>
          </w:p>
        </w:tc>
      </w:tr>
      <w:tr w:rsidR="00910219" w:rsidRPr="00910219" w14:paraId="37FBE6C0" w14:textId="77777777" w:rsidTr="00910219">
        <w:trPr>
          <w:trHeight w:val="300"/>
          <w:ins w:id="84465" w:author="pete jones" w:date="2022-01-11T16:4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75A90D2" w14:textId="77777777" w:rsidR="00910219" w:rsidRPr="00910219" w:rsidRDefault="00910219" w:rsidP="00910219">
            <w:pPr>
              <w:spacing w:before="0" w:after="0" w:line="240" w:lineRule="auto"/>
              <w:jc w:val="center"/>
              <w:rPr>
                <w:ins w:id="84466" w:author="pete jones" w:date="2022-01-11T16:48:00Z"/>
                <w:rFonts w:ascii="Calibri" w:hAnsi="Calibri" w:cs="Calibri"/>
                <w:color w:val="000000"/>
                <w:sz w:val="22"/>
                <w:szCs w:val="22"/>
              </w:rPr>
            </w:pPr>
            <w:ins w:id="84467" w:author="pete jones" w:date="2022-01-11T16:48:00Z">
              <w:r w:rsidRPr="0091021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noWrap/>
            <w:vAlign w:val="bottom"/>
            <w:hideMark/>
          </w:tcPr>
          <w:p w14:paraId="58728368" w14:textId="77777777" w:rsidR="00910219" w:rsidRPr="00910219" w:rsidRDefault="00910219" w:rsidP="00910219">
            <w:pPr>
              <w:spacing w:before="0" w:after="0" w:line="240" w:lineRule="auto"/>
              <w:jc w:val="left"/>
              <w:rPr>
                <w:ins w:id="84468" w:author="pete jones" w:date="2022-01-11T16:48:00Z"/>
                <w:rFonts w:ascii="Calibri" w:hAnsi="Calibri" w:cs="Calibri"/>
                <w:color w:val="000000"/>
                <w:sz w:val="22"/>
                <w:szCs w:val="22"/>
              </w:rPr>
            </w:pPr>
            <w:ins w:id="84469" w:author="pete jones" w:date="2022-01-11T16:48:00Z">
              <w:r w:rsidRPr="00910219">
                <w:rPr>
                  <w:rFonts w:ascii="Calibri" w:hAnsi="Calibri" w:cs="Calibri"/>
                  <w:color w:val="000000"/>
                  <w:sz w:val="22"/>
                  <w:szCs w:val="22"/>
                </w:rPr>
                <w:t>Sandwich Placement: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3C2812AF" w14:textId="77777777" w:rsidR="00910219" w:rsidRPr="00910219" w:rsidRDefault="00910219" w:rsidP="00910219">
            <w:pPr>
              <w:spacing w:before="0" w:after="0" w:line="240" w:lineRule="auto"/>
              <w:jc w:val="center"/>
              <w:rPr>
                <w:ins w:id="84470" w:author="pete jones" w:date="2022-01-11T16:48:00Z"/>
                <w:rFonts w:ascii="Calibri" w:hAnsi="Calibri" w:cs="Calibri"/>
                <w:color w:val="000000"/>
                <w:sz w:val="22"/>
                <w:szCs w:val="22"/>
              </w:rPr>
            </w:pPr>
            <w:ins w:id="84471"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619E9C" w14:textId="77777777" w:rsidR="00910219" w:rsidRPr="00910219" w:rsidRDefault="00910219" w:rsidP="00910219">
            <w:pPr>
              <w:spacing w:before="0" w:after="0" w:line="240" w:lineRule="auto"/>
              <w:jc w:val="center"/>
              <w:rPr>
                <w:ins w:id="84472" w:author="pete jones" w:date="2022-01-11T16:48:00Z"/>
                <w:rFonts w:ascii="Calibri" w:hAnsi="Calibri" w:cs="Calibri"/>
                <w:color w:val="000000"/>
                <w:sz w:val="22"/>
                <w:szCs w:val="22"/>
              </w:rPr>
            </w:pPr>
            <w:ins w:id="84473" w:author="pete jones" w:date="2022-01-11T16:48:00Z">
              <w:r w:rsidRPr="00910219">
                <w:rPr>
                  <w:rFonts w:ascii="Calibri" w:hAnsi="Calibri" w:cs="Calibri"/>
                  <w:color w:val="000000"/>
                  <w:sz w:val="22"/>
                  <w:szCs w:val="22"/>
                </w:rPr>
                <w:t>40</w:t>
              </w:r>
            </w:ins>
          </w:p>
        </w:tc>
        <w:tc>
          <w:tcPr>
            <w:tcW w:w="432" w:type="dxa"/>
            <w:tcBorders>
              <w:top w:val="nil"/>
              <w:left w:val="nil"/>
              <w:bottom w:val="single" w:sz="4" w:space="0" w:color="auto"/>
              <w:right w:val="single" w:sz="4" w:space="0" w:color="auto"/>
            </w:tcBorders>
            <w:shd w:val="clear" w:color="auto" w:fill="auto"/>
            <w:noWrap/>
            <w:vAlign w:val="bottom"/>
            <w:hideMark/>
          </w:tcPr>
          <w:p w14:paraId="040EBB1D" w14:textId="77777777" w:rsidR="00910219" w:rsidRPr="00910219" w:rsidRDefault="00910219" w:rsidP="00910219">
            <w:pPr>
              <w:spacing w:before="0" w:after="0" w:line="240" w:lineRule="auto"/>
              <w:jc w:val="center"/>
              <w:rPr>
                <w:ins w:id="84474" w:author="pete jones" w:date="2022-01-11T16:48:00Z"/>
                <w:rFonts w:ascii="Calibri" w:hAnsi="Calibri" w:cs="Calibri"/>
                <w:color w:val="000000"/>
                <w:sz w:val="22"/>
                <w:szCs w:val="22"/>
              </w:rPr>
            </w:pPr>
            <w:ins w:id="84475"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2D055A" w14:textId="77777777" w:rsidR="00910219" w:rsidRPr="00910219" w:rsidRDefault="00910219" w:rsidP="00910219">
            <w:pPr>
              <w:spacing w:before="0" w:after="0" w:line="240" w:lineRule="auto"/>
              <w:jc w:val="center"/>
              <w:rPr>
                <w:ins w:id="84476" w:author="pete jones" w:date="2022-01-11T16:48:00Z"/>
                <w:rFonts w:ascii="Calibri" w:hAnsi="Calibri" w:cs="Calibri"/>
                <w:color w:val="000000"/>
                <w:sz w:val="22"/>
                <w:szCs w:val="22"/>
              </w:rPr>
            </w:pPr>
            <w:ins w:id="84477"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3321EB" w14:textId="77777777" w:rsidR="00910219" w:rsidRPr="00910219" w:rsidRDefault="00910219" w:rsidP="00910219">
            <w:pPr>
              <w:spacing w:before="0" w:after="0" w:line="240" w:lineRule="auto"/>
              <w:jc w:val="center"/>
              <w:rPr>
                <w:ins w:id="84478" w:author="pete jones" w:date="2022-01-11T16:48:00Z"/>
                <w:rFonts w:ascii="Calibri" w:hAnsi="Calibri" w:cs="Calibri"/>
                <w:color w:val="000000"/>
                <w:sz w:val="22"/>
                <w:szCs w:val="22"/>
              </w:rPr>
            </w:pPr>
            <w:ins w:id="84479" w:author="pete jones" w:date="2022-01-11T16:48:00Z">
              <w:r w:rsidRPr="0091021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A8EE24" w14:textId="77777777" w:rsidR="00910219" w:rsidRPr="00910219" w:rsidRDefault="00910219" w:rsidP="00910219">
            <w:pPr>
              <w:spacing w:before="0" w:after="0" w:line="240" w:lineRule="auto"/>
              <w:jc w:val="center"/>
              <w:rPr>
                <w:ins w:id="84480" w:author="pete jones" w:date="2022-01-11T16:48:00Z"/>
                <w:rFonts w:ascii="Calibri" w:hAnsi="Calibri" w:cs="Calibri"/>
                <w:color w:val="000000"/>
                <w:sz w:val="22"/>
                <w:szCs w:val="22"/>
              </w:rPr>
            </w:pPr>
            <w:ins w:id="84481"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C4B6A5" w14:textId="77777777" w:rsidR="00910219" w:rsidRPr="00910219" w:rsidRDefault="00910219" w:rsidP="00910219">
            <w:pPr>
              <w:spacing w:before="0" w:after="0" w:line="240" w:lineRule="auto"/>
              <w:jc w:val="center"/>
              <w:rPr>
                <w:ins w:id="84482" w:author="pete jones" w:date="2022-01-11T16:48:00Z"/>
                <w:rFonts w:ascii="Calibri" w:hAnsi="Calibri" w:cs="Calibri"/>
                <w:color w:val="000000"/>
                <w:sz w:val="22"/>
                <w:szCs w:val="22"/>
              </w:rPr>
            </w:pPr>
            <w:ins w:id="84483"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9F8A12" w14:textId="77777777" w:rsidR="00910219" w:rsidRPr="00910219" w:rsidRDefault="00910219" w:rsidP="00910219">
            <w:pPr>
              <w:spacing w:before="0" w:after="0" w:line="240" w:lineRule="auto"/>
              <w:jc w:val="center"/>
              <w:rPr>
                <w:ins w:id="84484" w:author="pete jones" w:date="2022-01-11T16:48:00Z"/>
                <w:rFonts w:ascii="Calibri" w:hAnsi="Calibri" w:cs="Calibri"/>
                <w:color w:val="000000"/>
                <w:sz w:val="22"/>
                <w:szCs w:val="22"/>
              </w:rPr>
            </w:pPr>
            <w:ins w:id="84485"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809BDE" w14:textId="77777777" w:rsidR="00910219" w:rsidRPr="00910219" w:rsidRDefault="00910219" w:rsidP="00910219">
            <w:pPr>
              <w:spacing w:before="0" w:after="0" w:line="240" w:lineRule="auto"/>
              <w:jc w:val="center"/>
              <w:rPr>
                <w:ins w:id="84486" w:author="pete jones" w:date="2022-01-11T16:48:00Z"/>
                <w:rFonts w:ascii="Calibri" w:hAnsi="Calibri" w:cs="Calibri"/>
                <w:color w:val="000000"/>
                <w:sz w:val="22"/>
                <w:szCs w:val="22"/>
              </w:rPr>
            </w:pPr>
            <w:ins w:id="84487"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E890DC" w14:textId="77777777" w:rsidR="00910219" w:rsidRPr="00910219" w:rsidRDefault="00910219" w:rsidP="00910219">
            <w:pPr>
              <w:spacing w:before="0" w:after="0" w:line="240" w:lineRule="auto"/>
              <w:jc w:val="center"/>
              <w:rPr>
                <w:ins w:id="84488" w:author="pete jones" w:date="2022-01-11T16:48:00Z"/>
                <w:rFonts w:ascii="Calibri" w:hAnsi="Calibri" w:cs="Calibri"/>
                <w:color w:val="000000"/>
                <w:sz w:val="22"/>
                <w:szCs w:val="22"/>
              </w:rPr>
            </w:pPr>
            <w:ins w:id="84489" w:author="pete jones" w:date="2022-01-11T16:48:00Z">
              <w:r w:rsidRPr="0091021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09E90A" w14:textId="77777777" w:rsidR="00910219" w:rsidRPr="00910219" w:rsidRDefault="00910219" w:rsidP="00910219">
            <w:pPr>
              <w:spacing w:before="0" w:after="0" w:line="240" w:lineRule="auto"/>
              <w:jc w:val="center"/>
              <w:rPr>
                <w:ins w:id="84490" w:author="pete jones" w:date="2022-01-11T16:48:00Z"/>
                <w:rFonts w:ascii="Calibri" w:hAnsi="Calibri" w:cs="Calibri"/>
                <w:color w:val="000000"/>
                <w:sz w:val="22"/>
                <w:szCs w:val="22"/>
              </w:rPr>
            </w:pPr>
            <w:ins w:id="84491" w:author="pete jones" w:date="2022-01-11T16:48:00Z">
              <w:r w:rsidRPr="0091021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53E096A" w14:textId="77777777" w:rsidR="00910219" w:rsidRPr="00910219" w:rsidRDefault="00910219" w:rsidP="00910219">
            <w:pPr>
              <w:spacing w:before="0" w:after="0" w:line="240" w:lineRule="auto"/>
              <w:jc w:val="center"/>
              <w:rPr>
                <w:ins w:id="84492" w:author="pete jones" w:date="2022-01-11T16:48:00Z"/>
                <w:rFonts w:ascii="Calibri" w:hAnsi="Calibri" w:cs="Calibri"/>
                <w:color w:val="000000"/>
                <w:sz w:val="22"/>
                <w:szCs w:val="22"/>
              </w:rPr>
            </w:pPr>
            <w:ins w:id="84493" w:author="pete jones" w:date="2022-01-11T16:48:00Z">
              <w:r w:rsidRPr="00910219">
                <w:rPr>
                  <w:rFonts w:ascii="Calibri" w:hAnsi="Calibri" w:cs="Calibri"/>
                  <w:color w:val="000000"/>
                  <w:sz w:val="22"/>
                  <w:szCs w:val="22"/>
                </w:rPr>
                <w:t> </w:t>
              </w:r>
            </w:ins>
          </w:p>
        </w:tc>
      </w:tr>
    </w:tbl>
    <w:p w14:paraId="54967EA9" w14:textId="3AC90B2B" w:rsidR="00910219" w:rsidRDefault="00910219" w:rsidP="00406988">
      <w:pPr>
        <w:jc w:val="left"/>
        <w:rPr>
          <w:ins w:id="84494" w:author="pete jones" w:date="2022-01-11T16:48: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3E6D09" w:rsidRPr="003E6D09" w14:paraId="21B3D3BD" w14:textId="77777777" w:rsidTr="003E6D09">
        <w:trPr>
          <w:trHeight w:val="300"/>
          <w:ins w:id="84495" w:author="pete jones" w:date="2022-01-11T16:52:00Z"/>
        </w:trPr>
        <w:tc>
          <w:tcPr>
            <w:tcW w:w="400" w:type="dxa"/>
            <w:tcBorders>
              <w:top w:val="nil"/>
              <w:left w:val="nil"/>
              <w:bottom w:val="nil"/>
              <w:right w:val="nil"/>
            </w:tcBorders>
            <w:shd w:val="clear" w:color="auto" w:fill="auto"/>
            <w:noWrap/>
            <w:vAlign w:val="center"/>
            <w:hideMark/>
          </w:tcPr>
          <w:p w14:paraId="19D69DE3" w14:textId="77777777" w:rsidR="003E6D09" w:rsidRPr="003E6D09" w:rsidRDefault="003E6D09" w:rsidP="003E6D09">
            <w:pPr>
              <w:spacing w:before="0" w:after="0" w:line="240" w:lineRule="auto"/>
              <w:jc w:val="left"/>
              <w:rPr>
                <w:ins w:id="84496" w:author="pete jones" w:date="2022-01-11T16:52: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973DCD0" w14:textId="77777777" w:rsidR="003E6D09" w:rsidRPr="003E6D09" w:rsidRDefault="003E6D09" w:rsidP="003E6D09">
            <w:pPr>
              <w:spacing w:before="0" w:after="0" w:line="240" w:lineRule="auto"/>
              <w:jc w:val="center"/>
              <w:rPr>
                <w:ins w:id="84497" w:author="pete jones" w:date="2022-01-11T16:52:00Z"/>
                <w:rFonts w:ascii="Calibri" w:hAnsi="Calibri" w:cs="Calibri"/>
                <w:b/>
                <w:bCs/>
                <w:color w:val="000000"/>
                <w:sz w:val="32"/>
                <w:szCs w:val="32"/>
              </w:rPr>
            </w:pPr>
            <w:ins w:id="84498" w:author="pete jones" w:date="2022-01-11T16:52:00Z">
              <w:r w:rsidRPr="003E6D09">
                <w:rPr>
                  <w:rFonts w:ascii="Calibri" w:hAnsi="Calibri" w:cs="Calibri"/>
                  <w:b/>
                  <w:bCs/>
                  <w:color w:val="000000"/>
                  <w:sz w:val="32"/>
                  <w:szCs w:val="32"/>
                </w:rPr>
                <w:t>University of Durham</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CEAFF1D" w14:textId="77777777" w:rsidR="003E6D09" w:rsidRPr="003E6D09" w:rsidRDefault="003E6D09" w:rsidP="003E6D09">
            <w:pPr>
              <w:spacing w:before="0" w:after="0" w:line="240" w:lineRule="auto"/>
              <w:jc w:val="right"/>
              <w:rPr>
                <w:ins w:id="84499" w:author="pete jones" w:date="2022-01-11T16:52:00Z"/>
                <w:rFonts w:ascii="Calibri" w:hAnsi="Calibri" w:cs="Calibri"/>
                <w:color w:val="000000"/>
                <w:sz w:val="22"/>
                <w:szCs w:val="22"/>
              </w:rPr>
            </w:pPr>
            <w:ins w:id="84500" w:author="pete jones" w:date="2022-01-11T16:52:00Z">
              <w:r w:rsidRPr="003E6D0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E49D66C" w14:textId="77777777" w:rsidR="003E6D09" w:rsidRPr="003E6D09" w:rsidRDefault="003E6D09" w:rsidP="003E6D09">
            <w:pPr>
              <w:spacing w:before="0" w:after="0" w:line="240" w:lineRule="auto"/>
              <w:jc w:val="center"/>
              <w:rPr>
                <w:ins w:id="84501" w:author="pete jones" w:date="2022-01-11T16:52:00Z"/>
                <w:rFonts w:ascii="Calibri" w:hAnsi="Calibri" w:cs="Calibri"/>
                <w:color w:val="000000"/>
                <w:sz w:val="22"/>
                <w:szCs w:val="22"/>
              </w:rPr>
            </w:pPr>
            <w:ins w:id="84502" w:author="pete jones" w:date="2022-01-11T16:52:00Z">
              <w:r w:rsidRPr="003E6D09">
                <w:rPr>
                  <w:rFonts w:ascii="Calibri" w:hAnsi="Calibri" w:cs="Calibri"/>
                  <w:color w:val="000000"/>
                  <w:sz w:val="22"/>
                  <w:szCs w:val="22"/>
                </w:rPr>
                <w:t>6</w:t>
              </w:r>
            </w:ins>
          </w:p>
        </w:tc>
      </w:tr>
      <w:tr w:rsidR="003E6D09" w:rsidRPr="003E6D09" w14:paraId="046960C9" w14:textId="77777777" w:rsidTr="003E6D09">
        <w:trPr>
          <w:trHeight w:val="315"/>
          <w:ins w:id="84503" w:author="pete jones" w:date="2022-01-11T16:52:00Z"/>
        </w:trPr>
        <w:tc>
          <w:tcPr>
            <w:tcW w:w="400" w:type="dxa"/>
            <w:tcBorders>
              <w:top w:val="nil"/>
              <w:left w:val="nil"/>
              <w:bottom w:val="nil"/>
              <w:right w:val="nil"/>
            </w:tcBorders>
            <w:shd w:val="clear" w:color="auto" w:fill="auto"/>
            <w:noWrap/>
            <w:vAlign w:val="center"/>
            <w:hideMark/>
          </w:tcPr>
          <w:p w14:paraId="0ACEBFB9" w14:textId="77777777" w:rsidR="003E6D09" w:rsidRPr="003E6D09" w:rsidRDefault="003E6D09" w:rsidP="003E6D09">
            <w:pPr>
              <w:spacing w:before="0" w:after="0" w:line="240" w:lineRule="auto"/>
              <w:jc w:val="center"/>
              <w:rPr>
                <w:ins w:id="84504" w:author="pete jones" w:date="2022-01-11T16:52: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89DC951" w14:textId="77777777" w:rsidR="003E6D09" w:rsidRPr="003E6D09" w:rsidRDefault="003E6D09" w:rsidP="003E6D09">
            <w:pPr>
              <w:spacing w:before="0" w:after="0" w:line="240" w:lineRule="auto"/>
              <w:jc w:val="left"/>
              <w:rPr>
                <w:ins w:id="84505" w:author="pete jones" w:date="2022-01-11T16:52: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1840E93E" w14:textId="77777777" w:rsidR="003E6D09" w:rsidRPr="003E6D09" w:rsidRDefault="003E6D09" w:rsidP="003E6D09">
            <w:pPr>
              <w:spacing w:before="0" w:after="0" w:line="240" w:lineRule="auto"/>
              <w:jc w:val="right"/>
              <w:rPr>
                <w:ins w:id="84506" w:author="pete jones" w:date="2022-01-11T16:52:00Z"/>
                <w:rFonts w:ascii="Calibri" w:hAnsi="Calibri" w:cs="Calibri"/>
                <w:color w:val="000000"/>
                <w:sz w:val="22"/>
                <w:szCs w:val="22"/>
              </w:rPr>
            </w:pPr>
            <w:ins w:id="84507" w:author="pete jones" w:date="2022-01-11T16:52:00Z">
              <w:r w:rsidRPr="003E6D0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D40A793" w14:textId="77777777" w:rsidR="003E6D09" w:rsidRPr="003E6D09" w:rsidRDefault="003E6D09" w:rsidP="003E6D09">
            <w:pPr>
              <w:spacing w:before="0" w:after="0" w:line="240" w:lineRule="auto"/>
              <w:jc w:val="center"/>
              <w:rPr>
                <w:ins w:id="84508" w:author="pete jones" w:date="2022-01-11T16:52:00Z"/>
                <w:rFonts w:ascii="Calibri" w:hAnsi="Calibri" w:cs="Calibri"/>
                <w:color w:val="000000"/>
                <w:sz w:val="22"/>
                <w:szCs w:val="22"/>
              </w:rPr>
            </w:pPr>
            <w:ins w:id="84509" w:author="pete jones" w:date="2022-01-11T16:52:00Z">
              <w:r w:rsidRPr="003E6D09">
                <w:rPr>
                  <w:rFonts w:ascii="Calibri" w:hAnsi="Calibri" w:cs="Calibri"/>
                  <w:color w:val="000000"/>
                  <w:sz w:val="22"/>
                  <w:szCs w:val="22"/>
                </w:rPr>
                <w:t>Not Listed</w:t>
              </w:r>
            </w:ins>
          </w:p>
        </w:tc>
      </w:tr>
      <w:tr w:rsidR="003E6D09" w:rsidRPr="003E6D09" w14:paraId="2444CD4D" w14:textId="77777777" w:rsidTr="003E6D09">
        <w:trPr>
          <w:trHeight w:val="315"/>
          <w:ins w:id="84510" w:author="pete jones" w:date="2022-01-11T16:52:00Z"/>
        </w:trPr>
        <w:tc>
          <w:tcPr>
            <w:tcW w:w="400" w:type="dxa"/>
            <w:tcBorders>
              <w:top w:val="nil"/>
              <w:left w:val="nil"/>
              <w:bottom w:val="nil"/>
              <w:right w:val="nil"/>
            </w:tcBorders>
            <w:shd w:val="clear" w:color="auto" w:fill="auto"/>
            <w:noWrap/>
            <w:vAlign w:val="center"/>
            <w:hideMark/>
          </w:tcPr>
          <w:p w14:paraId="59B2C334" w14:textId="77777777" w:rsidR="003E6D09" w:rsidRPr="003E6D09" w:rsidRDefault="003E6D09" w:rsidP="003E6D09">
            <w:pPr>
              <w:spacing w:before="0" w:after="0" w:line="240" w:lineRule="auto"/>
              <w:jc w:val="center"/>
              <w:rPr>
                <w:ins w:id="84511" w:author="pete jones" w:date="2022-01-11T16:52: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9F786F8" w14:textId="77777777" w:rsidR="003E6D09" w:rsidRPr="003E6D09" w:rsidRDefault="003E6D09" w:rsidP="003E6D09">
            <w:pPr>
              <w:spacing w:before="0" w:after="0" w:line="240" w:lineRule="auto"/>
              <w:jc w:val="left"/>
              <w:rPr>
                <w:ins w:id="84512" w:author="pete jones" w:date="2022-01-11T16:52: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6801B334" w14:textId="77777777" w:rsidR="003E6D09" w:rsidRPr="003E6D09" w:rsidRDefault="003E6D09" w:rsidP="003E6D09">
            <w:pPr>
              <w:spacing w:before="0" w:after="0" w:line="240" w:lineRule="auto"/>
              <w:jc w:val="center"/>
              <w:rPr>
                <w:ins w:id="84513" w:author="pete jones" w:date="2022-01-11T16:52:00Z"/>
                <w:rFonts w:ascii="Calibri" w:hAnsi="Calibri" w:cs="Calibri"/>
                <w:b/>
                <w:bCs/>
                <w:i/>
                <w:iCs/>
                <w:color w:val="000000"/>
                <w:sz w:val="22"/>
                <w:szCs w:val="22"/>
              </w:rPr>
            </w:pPr>
            <w:ins w:id="84514" w:author="pete jones" w:date="2022-01-11T16:52:00Z">
              <w:r w:rsidRPr="003E6D09">
                <w:rPr>
                  <w:rFonts w:ascii="Calibri" w:hAnsi="Calibri" w:cs="Calibri"/>
                  <w:b/>
                  <w:bCs/>
                  <w:i/>
                  <w:iCs/>
                  <w:color w:val="000000"/>
                  <w:sz w:val="22"/>
                  <w:szCs w:val="22"/>
                </w:rPr>
                <w:t>Acceptance Criteria</w:t>
              </w:r>
            </w:ins>
          </w:p>
        </w:tc>
      </w:tr>
      <w:tr w:rsidR="003E6D09" w:rsidRPr="003E6D09" w14:paraId="3461C51A" w14:textId="77777777" w:rsidTr="003E6D09">
        <w:trPr>
          <w:trHeight w:val="300"/>
          <w:ins w:id="84515" w:author="pete jones" w:date="2022-01-11T16:52:00Z"/>
        </w:trPr>
        <w:tc>
          <w:tcPr>
            <w:tcW w:w="400" w:type="dxa"/>
            <w:tcBorders>
              <w:top w:val="nil"/>
              <w:left w:val="nil"/>
              <w:bottom w:val="nil"/>
              <w:right w:val="nil"/>
            </w:tcBorders>
            <w:shd w:val="clear" w:color="auto" w:fill="auto"/>
            <w:noWrap/>
            <w:vAlign w:val="center"/>
            <w:hideMark/>
          </w:tcPr>
          <w:p w14:paraId="7E84BCAA" w14:textId="77777777" w:rsidR="003E6D09" w:rsidRPr="003E6D09" w:rsidRDefault="003E6D09" w:rsidP="003E6D09">
            <w:pPr>
              <w:spacing w:before="0" w:after="0" w:line="240" w:lineRule="auto"/>
              <w:jc w:val="center"/>
              <w:rPr>
                <w:ins w:id="84516" w:author="pete jones" w:date="2022-01-11T16:52: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4546C0B7" w14:textId="60AE5DFA" w:rsidR="003E6D09" w:rsidRPr="003E6D09" w:rsidRDefault="003E6D09" w:rsidP="003E6D09">
            <w:pPr>
              <w:spacing w:before="0" w:after="0" w:line="240" w:lineRule="auto"/>
              <w:jc w:val="left"/>
              <w:rPr>
                <w:ins w:id="84517" w:author="pete jones" w:date="2022-01-11T16:52:00Z"/>
                <w:rFonts w:ascii="Calibri" w:hAnsi="Calibri" w:cs="Calibri"/>
                <w:color w:val="000000"/>
                <w:sz w:val="22"/>
                <w:szCs w:val="22"/>
              </w:rPr>
            </w:pPr>
            <w:ins w:id="84518" w:author="pete jones" w:date="2022-01-11T16:52:00Z">
              <w:r w:rsidRPr="003E6D09">
                <w:rPr>
                  <w:rFonts w:ascii="Calibri" w:hAnsi="Calibri" w:cs="Calibri"/>
                  <w:color w:val="000000"/>
                  <w:sz w:val="22"/>
                  <w:szCs w:val="22"/>
                </w:rPr>
                <w:t xml:space="preserve">Estimated engineering intake 2018 (at 3%) of </w:t>
              </w:r>
            </w:ins>
            <w:ins w:id="84519" w:author="pete jones" w:date="2022-03-30T12:33:00Z">
              <w:r w:rsidR="00042512">
                <w:rPr>
                  <w:rFonts w:ascii="Calibri" w:hAnsi="Calibri" w:cs="Calibri"/>
                  <w:color w:val="000000"/>
                  <w:sz w:val="22"/>
                  <w:szCs w:val="22"/>
                </w:rPr>
                <w:t xml:space="preserve">the </w:t>
              </w:r>
            </w:ins>
            <w:ins w:id="84520" w:author="pete jones" w:date="2022-01-11T16:52:00Z">
              <w:r w:rsidRPr="003E6D0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65C092B" w14:textId="77777777" w:rsidR="003E6D09" w:rsidRPr="003E6D09" w:rsidRDefault="003E6D09" w:rsidP="003E6D09">
            <w:pPr>
              <w:spacing w:before="0" w:after="0" w:line="240" w:lineRule="auto"/>
              <w:jc w:val="right"/>
              <w:rPr>
                <w:ins w:id="84521" w:author="pete jones" w:date="2022-01-11T16:52:00Z"/>
                <w:rFonts w:ascii="Calibri" w:hAnsi="Calibri" w:cs="Calibri"/>
                <w:color w:val="000000"/>
                <w:sz w:val="22"/>
                <w:szCs w:val="22"/>
              </w:rPr>
            </w:pPr>
            <w:ins w:id="84522" w:author="pete jones" w:date="2022-01-11T16:52:00Z">
              <w:r w:rsidRPr="003E6D0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3D8848C" w14:textId="77777777" w:rsidR="003E6D09" w:rsidRPr="003E6D09" w:rsidRDefault="003E6D09" w:rsidP="003E6D09">
            <w:pPr>
              <w:spacing w:before="0" w:after="0" w:line="240" w:lineRule="auto"/>
              <w:jc w:val="center"/>
              <w:rPr>
                <w:ins w:id="84523" w:author="pete jones" w:date="2022-01-11T16:52:00Z"/>
                <w:rFonts w:ascii="Calibri" w:hAnsi="Calibri" w:cs="Calibri"/>
                <w:color w:val="000000"/>
                <w:sz w:val="22"/>
                <w:szCs w:val="22"/>
              </w:rPr>
            </w:pPr>
            <w:ins w:id="84524" w:author="pete jones" w:date="2022-01-11T16:52:00Z">
              <w:r w:rsidRPr="003E6D09">
                <w:rPr>
                  <w:rFonts w:ascii="Calibri" w:hAnsi="Calibri" w:cs="Calibri"/>
                  <w:color w:val="000000"/>
                  <w:sz w:val="22"/>
                  <w:szCs w:val="22"/>
                </w:rPr>
                <w:t>A*AA</w:t>
              </w:r>
            </w:ins>
          </w:p>
        </w:tc>
      </w:tr>
      <w:tr w:rsidR="003E6D09" w:rsidRPr="003E6D09" w14:paraId="74C3AB48" w14:textId="77777777" w:rsidTr="003E6D09">
        <w:trPr>
          <w:trHeight w:val="315"/>
          <w:ins w:id="84525" w:author="pete jones" w:date="2022-01-11T16:52:00Z"/>
        </w:trPr>
        <w:tc>
          <w:tcPr>
            <w:tcW w:w="400" w:type="dxa"/>
            <w:tcBorders>
              <w:top w:val="nil"/>
              <w:left w:val="nil"/>
              <w:bottom w:val="nil"/>
              <w:right w:val="nil"/>
            </w:tcBorders>
            <w:shd w:val="clear" w:color="auto" w:fill="auto"/>
            <w:noWrap/>
            <w:vAlign w:val="center"/>
            <w:hideMark/>
          </w:tcPr>
          <w:p w14:paraId="25D352E9" w14:textId="77777777" w:rsidR="003E6D09" w:rsidRPr="003E6D09" w:rsidRDefault="003E6D09" w:rsidP="003E6D09">
            <w:pPr>
              <w:spacing w:before="0" w:after="0" w:line="240" w:lineRule="auto"/>
              <w:jc w:val="center"/>
              <w:rPr>
                <w:ins w:id="84526" w:author="pete jones" w:date="2022-01-11T16:52: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37206DAA" w14:textId="77777777" w:rsidR="003E6D09" w:rsidRPr="003E6D09" w:rsidRDefault="003E6D09" w:rsidP="003E6D09">
            <w:pPr>
              <w:spacing w:before="0" w:after="0" w:line="240" w:lineRule="auto"/>
              <w:jc w:val="left"/>
              <w:rPr>
                <w:ins w:id="84527" w:author="pete jones" w:date="2022-01-11T16:52: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721BF55C" w14:textId="77777777" w:rsidR="003E6D09" w:rsidRPr="003E6D09" w:rsidRDefault="003E6D09" w:rsidP="003E6D09">
            <w:pPr>
              <w:spacing w:before="0" w:after="0" w:line="240" w:lineRule="auto"/>
              <w:jc w:val="right"/>
              <w:rPr>
                <w:ins w:id="84528" w:author="pete jones" w:date="2022-01-11T16:52:00Z"/>
                <w:rFonts w:ascii="Calibri" w:hAnsi="Calibri" w:cs="Calibri"/>
                <w:color w:val="000000"/>
                <w:sz w:val="22"/>
                <w:szCs w:val="22"/>
              </w:rPr>
            </w:pPr>
            <w:ins w:id="84529" w:author="pete jones" w:date="2022-01-11T16:52:00Z">
              <w:r w:rsidRPr="003E6D0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35A0CC20" w14:textId="77777777" w:rsidR="003E6D09" w:rsidRPr="003E6D09" w:rsidRDefault="003E6D09" w:rsidP="003E6D09">
            <w:pPr>
              <w:spacing w:before="0" w:after="0" w:line="240" w:lineRule="auto"/>
              <w:jc w:val="center"/>
              <w:rPr>
                <w:ins w:id="84530" w:author="pete jones" w:date="2022-01-11T16:52:00Z"/>
                <w:rFonts w:ascii="Calibri" w:hAnsi="Calibri" w:cs="Calibri"/>
                <w:color w:val="000000"/>
                <w:sz w:val="22"/>
                <w:szCs w:val="22"/>
              </w:rPr>
            </w:pPr>
            <w:ins w:id="84531" w:author="pete jones" w:date="2022-01-11T16:52:00Z">
              <w:r w:rsidRPr="003E6D09">
                <w:rPr>
                  <w:rFonts w:ascii="Calibri" w:hAnsi="Calibri" w:cs="Calibri"/>
                  <w:color w:val="000000"/>
                  <w:sz w:val="22"/>
                  <w:szCs w:val="22"/>
                </w:rPr>
                <w:t>D*DD</w:t>
              </w:r>
            </w:ins>
          </w:p>
        </w:tc>
      </w:tr>
      <w:tr w:rsidR="003E6D09" w:rsidRPr="003E6D09" w14:paraId="3EE6B846" w14:textId="77777777" w:rsidTr="003E6D09">
        <w:trPr>
          <w:trHeight w:val="315"/>
          <w:ins w:id="84532" w:author="pete jones" w:date="2022-01-11T16:52:00Z"/>
        </w:trPr>
        <w:tc>
          <w:tcPr>
            <w:tcW w:w="400" w:type="dxa"/>
            <w:tcBorders>
              <w:top w:val="nil"/>
              <w:left w:val="nil"/>
              <w:bottom w:val="nil"/>
              <w:right w:val="nil"/>
            </w:tcBorders>
            <w:shd w:val="clear" w:color="auto" w:fill="auto"/>
            <w:noWrap/>
            <w:vAlign w:val="center"/>
            <w:hideMark/>
          </w:tcPr>
          <w:p w14:paraId="118EEA30" w14:textId="77777777" w:rsidR="003E6D09" w:rsidRPr="003E6D09" w:rsidRDefault="003E6D09" w:rsidP="003E6D09">
            <w:pPr>
              <w:spacing w:before="0" w:after="0" w:line="240" w:lineRule="auto"/>
              <w:jc w:val="center"/>
              <w:rPr>
                <w:ins w:id="84533" w:author="pete jones" w:date="2022-01-11T16:52: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32BADED2" w14:textId="77777777" w:rsidR="003E6D09" w:rsidRPr="003E6D09" w:rsidRDefault="003E6D09" w:rsidP="003E6D09">
            <w:pPr>
              <w:spacing w:before="0" w:after="0" w:line="240" w:lineRule="auto"/>
              <w:jc w:val="center"/>
              <w:rPr>
                <w:ins w:id="84534" w:author="pete jones" w:date="2022-01-11T16:52:00Z"/>
                <w:rFonts w:ascii="Calibri" w:hAnsi="Calibri" w:cs="Calibri"/>
                <w:b/>
                <w:bCs/>
                <w:color w:val="000000"/>
              </w:rPr>
            </w:pPr>
            <w:ins w:id="84535" w:author="pete jones" w:date="2022-01-11T16:52:00Z">
              <w:r w:rsidRPr="003E6D09">
                <w:rPr>
                  <w:rFonts w:ascii="Calibri" w:hAnsi="Calibri" w:cs="Calibri"/>
                  <w:b/>
                  <w:bCs/>
                  <w:color w:val="000000"/>
                </w:rPr>
                <w:t>8</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602FEA6" w14:textId="77777777" w:rsidR="003E6D09" w:rsidRPr="003E6D09" w:rsidRDefault="003E6D09" w:rsidP="003E6D09">
            <w:pPr>
              <w:spacing w:before="0" w:after="0" w:line="240" w:lineRule="auto"/>
              <w:jc w:val="right"/>
              <w:rPr>
                <w:ins w:id="84536" w:author="pete jones" w:date="2022-01-11T16:52:00Z"/>
                <w:rFonts w:ascii="Calibri" w:hAnsi="Calibri" w:cs="Calibri"/>
                <w:color w:val="000000"/>
                <w:sz w:val="22"/>
                <w:szCs w:val="22"/>
              </w:rPr>
            </w:pPr>
            <w:ins w:id="84537" w:author="pete jones" w:date="2022-01-11T16:52:00Z">
              <w:r w:rsidRPr="003E6D0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7BEFF068" w14:textId="77777777" w:rsidR="003E6D09" w:rsidRPr="003E6D09" w:rsidRDefault="003E6D09" w:rsidP="003E6D09">
            <w:pPr>
              <w:spacing w:before="0" w:after="0" w:line="240" w:lineRule="auto"/>
              <w:jc w:val="center"/>
              <w:rPr>
                <w:ins w:id="84538" w:author="pete jones" w:date="2022-01-11T16:52:00Z"/>
                <w:rFonts w:ascii="Calibri" w:hAnsi="Calibri" w:cs="Calibri"/>
                <w:color w:val="000000"/>
                <w:sz w:val="22"/>
                <w:szCs w:val="22"/>
              </w:rPr>
            </w:pPr>
            <w:ins w:id="84539" w:author="pete jones" w:date="2022-01-11T16:52:00Z">
              <w:r w:rsidRPr="003E6D09">
                <w:rPr>
                  <w:rFonts w:ascii="Calibri" w:hAnsi="Calibri" w:cs="Calibri"/>
                  <w:color w:val="000000"/>
                  <w:sz w:val="22"/>
                  <w:szCs w:val="22"/>
                </w:rPr>
                <w:t>152</w:t>
              </w:r>
            </w:ins>
          </w:p>
        </w:tc>
      </w:tr>
      <w:tr w:rsidR="003E6D09" w:rsidRPr="003E6D09" w14:paraId="39533B56" w14:textId="77777777" w:rsidTr="003E6D09">
        <w:trPr>
          <w:trHeight w:val="315"/>
          <w:ins w:id="84540" w:author="pete jones" w:date="2022-01-11T16:52:00Z"/>
        </w:trPr>
        <w:tc>
          <w:tcPr>
            <w:tcW w:w="400" w:type="dxa"/>
            <w:tcBorders>
              <w:top w:val="nil"/>
              <w:left w:val="nil"/>
              <w:bottom w:val="nil"/>
              <w:right w:val="nil"/>
            </w:tcBorders>
            <w:shd w:val="clear" w:color="auto" w:fill="auto"/>
            <w:noWrap/>
            <w:vAlign w:val="center"/>
            <w:hideMark/>
          </w:tcPr>
          <w:p w14:paraId="34381DE3" w14:textId="77777777" w:rsidR="003E6D09" w:rsidRPr="003E6D09" w:rsidRDefault="003E6D09" w:rsidP="003E6D09">
            <w:pPr>
              <w:spacing w:before="0" w:after="0" w:line="240" w:lineRule="auto"/>
              <w:jc w:val="center"/>
              <w:rPr>
                <w:ins w:id="84541" w:author="pete jones" w:date="2022-01-11T16:52: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67DF59BD" w14:textId="7554FB81" w:rsidR="003E6D09" w:rsidRPr="003E6D09" w:rsidRDefault="003E6D09" w:rsidP="003E6D09">
            <w:pPr>
              <w:spacing w:before="0" w:after="0" w:line="240" w:lineRule="auto"/>
              <w:jc w:val="left"/>
              <w:rPr>
                <w:ins w:id="84542" w:author="pete jones" w:date="2022-01-11T16:52:00Z"/>
                <w:rFonts w:ascii="Calibri" w:hAnsi="Calibri" w:cs="Calibri"/>
                <w:color w:val="000000"/>
                <w:sz w:val="22"/>
                <w:szCs w:val="22"/>
              </w:rPr>
            </w:pPr>
            <w:ins w:id="84543" w:author="pete jones" w:date="2022-01-11T16:52:00Z">
              <w:r w:rsidRPr="003E6D09">
                <w:rPr>
                  <w:rFonts w:ascii="Calibri" w:hAnsi="Calibri" w:cs="Calibri"/>
                  <w:noProof/>
                  <w:color w:val="000000"/>
                  <w:sz w:val="22"/>
                  <w:szCs w:val="22"/>
                </w:rPr>
                <w:drawing>
                  <wp:anchor distT="0" distB="0" distL="114300" distR="114300" simplePos="0" relativeHeight="251715584" behindDoc="0" locked="0" layoutInCell="1" allowOverlap="1" wp14:anchorId="75CECE8B" wp14:editId="1630C85B">
                    <wp:simplePos x="0" y="0"/>
                    <wp:positionH relativeFrom="column">
                      <wp:posOffset>0</wp:posOffset>
                    </wp:positionH>
                    <wp:positionV relativeFrom="paragraph">
                      <wp:posOffset>171450</wp:posOffset>
                    </wp:positionV>
                    <wp:extent cx="2524125" cy="923925"/>
                    <wp:effectExtent l="0" t="0" r="9525" b="9525"/>
                    <wp:wrapNone/>
                    <wp:docPr id="345253038" name="Chart 345253038">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3E6D09" w:rsidRPr="003E6D09" w14:paraId="74EA60E7" w14:textId="77777777">
              <w:trPr>
                <w:trHeight w:val="315"/>
                <w:tblCellSpacing w:w="0" w:type="dxa"/>
                <w:ins w:id="84544" w:author="pete jones" w:date="2022-01-11T16:52: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E82A46A" w14:textId="77777777" w:rsidR="003E6D09" w:rsidRPr="003E6D09" w:rsidRDefault="003E6D09" w:rsidP="003E6D09">
                  <w:pPr>
                    <w:spacing w:before="0" w:after="0" w:line="240" w:lineRule="auto"/>
                    <w:jc w:val="left"/>
                    <w:rPr>
                      <w:ins w:id="84545" w:author="pete jones" w:date="2022-01-11T16:52:00Z"/>
                      <w:rFonts w:ascii="Calibri" w:hAnsi="Calibri" w:cs="Calibri"/>
                      <w:b/>
                      <w:bCs/>
                      <w:i/>
                      <w:iCs/>
                      <w:color w:val="000000"/>
                      <w:sz w:val="22"/>
                      <w:szCs w:val="22"/>
                    </w:rPr>
                  </w:pPr>
                  <w:ins w:id="84546" w:author="pete jones" w:date="2022-01-11T16:52:00Z">
                    <w:r w:rsidRPr="003E6D09">
                      <w:rPr>
                        <w:rFonts w:ascii="Calibri" w:hAnsi="Calibri" w:cs="Calibri"/>
                        <w:b/>
                        <w:bCs/>
                        <w:i/>
                        <w:iCs/>
                        <w:color w:val="000000"/>
                        <w:sz w:val="22"/>
                        <w:szCs w:val="22"/>
                      </w:rPr>
                      <w:t>Type of module category</w:t>
                    </w:r>
                  </w:ins>
                </w:p>
              </w:tc>
            </w:tr>
          </w:tbl>
          <w:p w14:paraId="5E947B6C" w14:textId="77777777" w:rsidR="003E6D09" w:rsidRPr="003E6D09" w:rsidRDefault="003E6D09" w:rsidP="003E6D09">
            <w:pPr>
              <w:spacing w:before="0" w:after="0" w:line="240" w:lineRule="auto"/>
              <w:jc w:val="left"/>
              <w:rPr>
                <w:ins w:id="84547" w:author="pete jones" w:date="2022-01-11T16:52: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014FC1AB" w14:textId="77777777" w:rsidR="003E6D09" w:rsidRPr="003E6D09" w:rsidRDefault="003E6D09" w:rsidP="003E6D09">
            <w:pPr>
              <w:spacing w:before="0" w:after="0" w:line="240" w:lineRule="auto"/>
              <w:jc w:val="right"/>
              <w:rPr>
                <w:ins w:id="84548" w:author="pete jones" w:date="2022-01-11T16:52:00Z"/>
                <w:rFonts w:ascii="Calibri" w:hAnsi="Calibri" w:cs="Calibri"/>
                <w:color w:val="000000"/>
                <w:sz w:val="22"/>
                <w:szCs w:val="22"/>
              </w:rPr>
            </w:pPr>
            <w:ins w:id="84549" w:author="pete jones" w:date="2022-01-11T16:52:00Z">
              <w:r w:rsidRPr="003E6D0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6BC57205" w14:textId="77777777" w:rsidR="003E6D09" w:rsidRPr="003E6D09" w:rsidRDefault="003E6D09" w:rsidP="003E6D09">
            <w:pPr>
              <w:spacing w:before="0" w:after="0" w:line="240" w:lineRule="auto"/>
              <w:jc w:val="right"/>
              <w:rPr>
                <w:ins w:id="84550" w:author="pete jones" w:date="2022-01-11T16:52: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10B40CCD" w14:textId="77777777" w:rsidR="003E6D09" w:rsidRPr="003E6D09" w:rsidRDefault="003E6D09" w:rsidP="003E6D09">
            <w:pPr>
              <w:spacing w:before="0" w:after="0" w:line="240" w:lineRule="auto"/>
              <w:jc w:val="left"/>
              <w:rPr>
                <w:ins w:id="84551" w:author="pete jones" w:date="2022-01-11T16:52: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65BD18A" w14:textId="77777777" w:rsidR="003E6D09" w:rsidRPr="003E6D09" w:rsidRDefault="003E6D09" w:rsidP="003E6D09">
            <w:pPr>
              <w:spacing w:before="0" w:after="0" w:line="240" w:lineRule="auto"/>
              <w:jc w:val="left"/>
              <w:rPr>
                <w:ins w:id="84552" w:author="pete jones" w:date="2022-01-11T16:52: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B827665" w14:textId="77777777" w:rsidR="003E6D09" w:rsidRPr="003E6D09" w:rsidRDefault="003E6D09" w:rsidP="003E6D09">
            <w:pPr>
              <w:spacing w:before="0" w:after="0" w:line="240" w:lineRule="auto"/>
              <w:jc w:val="left"/>
              <w:rPr>
                <w:ins w:id="84553" w:author="pete jones" w:date="2022-01-11T16:52: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704E3AD" w14:textId="77777777" w:rsidR="003E6D09" w:rsidRPr="003E6D09" w:rsidRDefault="003E6D09" w:rsidP="003E6D09">
            <w:pPr>
              <w:spacing w:before="0" w:after="0" w:line="240" w:lineRule="auto"/>
              <w:jc w:val="left"/>
              <w:rPr>
                <w:ins w:id="84554"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19F1560" w14:textId="77777777" w:rsidR="003E6D09" w:rsidRPr="003E6D09" w:rsidRDefault="003E6D09" w:rsidP="003E6D09">
            <w:pPr>
              <w:spacing w:before="0" w:after="0" w:line="240" w:lineRule="auto"/>
              <w:jc w:val="left"/>
              <w:rPr>
                <w:ins w:id="84555"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F03E030" w14:textId="77777777" w:rsidR="003E6D09" w:rsidRPr="003E6D09" w:rsidRDefault="003E6D09" w:rsidP="003E6D09">
            <w:pPr>
              <w:spacing w:before="0" w:after="0" w:line="240" w:lineRule="auto"/>
              <w:jc w:val="center"/>
              <w:rPr>
                <w:ins w:id="84556"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2BC62E2" w14:textId="77777777" w:rsidR="003E6D09" w:rsidRPr="003E6D09" w:rsidRDefault="003E6D09" w:rsidP="003E6D09">
            <w:pPr>
              <w:spacing w:before="0" w:after="0" w:line="240" w:lineRule="auto"/>
              <w:jc w:val="center"/>
              <w:rPr>
                <w:ins w:id="84557"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02A62F3" w14:textId="77777777" w:rsidR="003E6D09" w:rsidRPr="003E6D09" w:rsidRDefault="003E6D09" w:rsidP="003E6D09">
            <w:pPr>
              <w:spacing w:before="0" w:after="0" w:line="240" w:lineRule="auto"/>
              <w:jc w:val="center"/>
              <w:rPr>
                <w:ins w:id="84558"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522DEDF" w14:textId="77777777" w:rsidR="003E6D09" w:rsidRPr="003E6D09" w:rsidRDefault="003E6D09" w:rsidP="003E6D09">
            <w:pPr>
              <w:spacing w:before="0" w:after="0" w:line="240" w:lineRule="auto"/>
              <w:jc w:val="center"/>
              <w:rPr>
                <w:ins w:id="84559" w:author="pete jones" w:date="2022-01-11T16:52: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25CCB547" w14:textId="77777777" w:rsidR="003E6D09" w:rsidRPr="003E6D09" w:rsidRDefault="003E6D09" w:rsidP="003E6D09">
            <w:pPr>
              <w:spacing w:before="0" w:after="0" w:line="240" w:lineRule="auto"/>
              <w:jc w:val="center"/>
              <w:rPr>
                <w:ins w:id="84560" w:author="pete jones" w:date="2022-01-11T16:52:00Z"/>
                <w:rFonts w:ascii="Times New Roman" w:hAnsi="Times New Roman" w:cs="Times New Roman"/>
                <w:sz w:val="20"/>
                <w:szCs w:val="20"/>
              </w:rPr>
            </w:pPr>
          </w:p>
        </w:tc>
      </w:tr>
      <w:tr w:rsidR="003E6D09" w:rsidRPr="003E6D09" w14:paraId="6C541747" w14:textId="77777777" w:rsidTr="003E6D09">
        <w:trPr>
          <w:trHeight w:val="315"/>
          <w:ins w:id="84561" w:author="pete jones" w:date="2022-01-11T16:52:00Z"/>
        </w:trPr>
        <w:tc>
          <w:tcPr>
            <w:tcW w:w="400" w:type="dxa"/>
            <w:tcBorders>
              <w:top w:val="nil"/>
              <w:left w:val="nil"/>
              <w:bottom w:val="nil"/>
              <w:right w:val="nil"/>
            </w:tcBorders>
            <w:shd w:val="clear" w:color="auto" w:fill="auto"/>
            <w:noWrap/>
            <w:vAlign w:val="center"/>
            <w:hideMark/>
          </w:tcPr>
          <w:p w14:paraId="49182437" w14:textId="77777777" w:rsidR="003E6D09" w:rsidRPr="003E6D09" w:rsidRDefault="003E6D09" w:rsidP="003E6D09">
            <w:pPr>
              <w:spacing w:before="0" w:after="0" w:line="240" w:lineRule="auto"/>
              <w:jc w:val="center"/>
              <w:rPr>
                <w:ins w:id="84562" w:author="pete jones" w:date="2022-01-11T16:52: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E3220E1" w14:textId="77777777" w:rsidR="003E6D09" w:rsidRPr="003E6D09" w:rsidRDefault="003E6D09" w:rsidP="003E6D09">
            <w:pPr>
              <w:spacing w:before="0" w:after="0" w:line="240" w:lineRule="auto"/>
              <w:jc w:val="right"/>
              <w:rPr>
                <w:ins w:id="84563" w:author="pete jones" w:date="2022-01-11T16:52:00Z"/>
                <w:rFonts w:ascii="Calibri" w:hAnsi="Calibri" w:cs="Calibri"/>
                <w:sz w:val="22"/>
                <w:szCs w:val="22"/>
              </w:rPr>
            </w:pPr>
            <w:ins w:id="84564" w:author="pete jones" w:date="2022-01-11T16:52:00Z">
              <w:r w:rsidRPr="003E6D0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24243BD8" w14:textId="77777777" w:rsidR="003E6D09" w:rsidRPr="003E6D09" w:rsidRDefault="003E6D09" w:rsidP="003E6D09">
            <w:pPr>
              <w:spacing w:before="0" w:after="0" w:line="240" w:lineRule="auto"/>
              <w:jc w:val="center"/>
              <w:rPr>
                <w:ins w:id="84565" w:author="pete jones" w:date="2022-01-11T16:52:00Z"/>
                <w:rFonts w:ascii="Calibri" w:hAnsi="Calibri" w:cs="Calibri"/>
                <w:color w:val="000000"/>
                <w:sz w:val="22"/>
                <w:szCs w:val="22"/>
              </w:rPr>
            </w:pPr>
            <w:ins w:id="84566" w:author="pete jones" w:date="2022-01-11T16:52:00Z">
              <w:r w:rsidRPr="003E6D09">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1D189AB9" w14:textId="77777777" w:rsidR="003E6D09" w:rsidRPr="003E6D09" w:rsidRDefault="003E6D09" w:rsidP="003E6D09">
            <w:pPr>
              <w:spacing w:before="0" w:after="0" w:line="240" w:lineRule="auto"/>
              <w:jc w:val="center"/>
              <w:rPr>
                <w:ins w:id="84567" w:author="pete jones" w:date="2022-01-11T16:52: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53F46919" w14:textId="77777777" w:rsidR="003E6D09" w:rsidRPr="003E6D09" w:rsidRDefault="003E6D09" w:rsidP="003E6D09">
            <w:pPr>
              <w:spacing w:before="0" w:after="0" w:line="240" w:lineRule="auto"/>
              <w:jc w:val="left"/>
              <w:rPr>
                <w:ins w:id="84568" w:author="pete jones" w:date="2022-01-11T16:52: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270BF45" w14:textId="77777777" w:rsidR="003E6D09" w:rsidRPr="003E6D09" w:rsidRDefault="003E6D09" w:rsidP="003E6D09">
            <w:pPr>
              <w:spacing w:before="0" w:after="0" w:line="240" w:lineRule="auto"/>
              <w:jc w:val="left"/>
              <w:rPr>
                <w:ins w:id="84569" w:author="pete jones" w:date="2022-01-11T16:52: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A669615" w14:textId="77777777" w:rsidR="003E6D09" w:rsidRPr="003E6D09" w:rsidRDefault="003E6D09" w:rsidP="003E6D09">
            <w:pPr>
              <w:spacing w:before="0" w:after="0" w:line="240" w:lineRule="auto"/>
              <w:jc w:val="left"/>
              <w:rPr>
                <w:ins w:id="84570" w:author="pete jones" w:date="2022-01-11T16:52: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C985933" w14:textId="77777777" w:rsidR="003E6D09" w:rsidRPr="003E6D09" w:rsidRDefault="003E6D09" w:rsidP="003E6D09">
            <w:pPr>
              <w:spacing w:before="0" w:after="0" w:line="240" w:lineRule="auto"/>
              <w:jc w:val="left"/>
              <w:rPr>
                <w:ins w:id="84571"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2BA2F4DC" w14:textId="77777777" w:rsidR="003E6D09" w:rsidRPr="003E6D09" w:rsidRDefault="003E6D09" w:rsidP="003E6D09">
            <w:pPr>
              <w:spacing w:before="0" w:after="0" w:line="240" w:lineRule="auto"/>
              <w:jc w:val="left"/>
              <w:rPr>
                <w:ins w:id="84572"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2598752A" w14:textId="77777777" w:rsidR="003E6D09" w:rsidRPr="003E6D09" w:rsidRDefault="003E6D09" w:rsidP="003E6D09">
            <w:pPr>
              <w:spacing w:before="0" w:after="0" w:line="240" w:lineRule="auto"/>
              <w:jc w:val="left"/>
              <w:rPr>
                <w:ins w:id="84573"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4D38C8B" w14:textId="77777777" w:rsidR="003E6D09" w:rsidRPr="003E6D09" w:rsidRDefault="003E6D09" w:rsidP="003E6D09">
            <w:pPr>
              <w:spacing w:before="0" w:after="0" w:line="240" w:lineRule="auto"/>
              <w:jc w:val="left"/>
              <w:rPr>
                <w:ins w:id="84574"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2C3AADB" w14:textId="77777777" w:rsidR="003E6D09" w:rsidRPr="003E6D09" w:rsidRDefault="003E6D09" w:rsidP="003E6D09">
            <w:pPr>
              <w:spacing w:before="0" w:after="0" w:line="240" w:lineRule="auto"/>
              <w:jc w:val="center"/>
              <w:rPr>
                <w:ins w:id="84575" w:author="pete jones" w:date="2022-01-11T16:52: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77E5EC9" w14:textId="77777777" w:rsidR="003E6D09" w:rsidRPr="003E6D09" w:rsidRDefault="003E6D09" w:rsidP="003E6D09">
            <w:pPr>
              <w:spacing w:before="0" w:after="0" w:line="240" w:lineRule="auto"/>
              <w:jc w:val="center"/>
              <w:rPr>
                <w:ins w:id="84576" w:author="pete jones" w:date="2022-01-11T16:52: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56072CF2" w14:textId="77777777" w:rsidR="003E6D09" w:rsidRPr="003E6D09" w:rsidRDefault="003E6D09" w:rsidP="003E6D09">
            <w:pPr>
              <w:spacing w:before="0" w:after="0" w:line="240" w:lineRule="auto"/>
              <w:jc w:val="center"/>
              <w:rPr>
                <w:ins w:id="84577" w:author="pete jones" w:date="2022-01-11T16:52:00Z"/>
                <w:rFonts w:ascii="Times New Roman" w:hAnsi="Times New Roman" w:cs="Times New Roman"/>
                <w:sz w:val="20"/>
                <w:szCs w:val="20"/>
              </w:rPr>
            </w:pPr>
          </w:p>
        </w:tc>
      </w:tr>
      <w:tr w:rsidR="003E6D09" w:rsidRPr="003E6D09" w14:paraId="468214A7" w14:textId="77777777" w:rsidTr="003E6D09">
        <w:trPr>
          <w:trHeight w:val="300"/>
          <w:ins w:id="84578" w:author="pete jones" w:date="2022-01-11T16:52:00Z"/>
        </w:trPr>
        <w:tc>
          <w:tcPr>
            <w:tcW w:w="400" w:type="dxa"/>
            <w:tcBorders>
              <w:top w:val="nil"/>
              <w:left w:val="nil"/>
              <w:bottom w:val="nil"/>
              <w:right w:val="nil"/>
            </w:tcBorders>
            <w:shd w:val="clear" w:color="auto" w:fill="auto"/>
            <w:noWrap/>
            <w:vAlign w:val="center"/>
            <w:hideMark/>
          </w:tcPr>
          <w:p w14:paraId="710DF70D" w14:textId="77777777" w:rsidR="003E6D09" w:rsidRPr="003E6D09" w:rsidRDefault="003E6D09" w:rsidP="003E6D09">
            <w:pPr>
              <w:spacing w:before="0" w:after="0" w:line="240" w:lineRule="auto"/>
              <w:jc w:val="center"/>
              <w:rPr>
                <w:ins w:id="84579" w:author="pete jones" w:date="2022-01-11T16:52: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FCB9C18" w14:textId="77777777" w:rsidR="003E6D09" w:rsidRPr="003E6D09" w:rsidRDefault="003E6D09" w:rsidP="003E6D09">
            <w:pPr>
              <w:spacing w:before="0" w:after="0" w:line="240" w:lineRule="auto"/>
              <w:jc w:val="right"/>
              <w:rPr>
                <w:ins w:id="84580" w:author="pete jones" w:date="2022-01-11T16:52:00Z"/>
                <w:rFonts w:ascii="Calibri" w:hAnsi="Calibri" w:cs="Calibri"/>
                <w:sz w:val="22"/>
                <w:szCs w:val="22"/>
              </w:rPr>
            </w:pPr>
            <w:ins w:id="84581" w:author="pete jones" w:date="2022-01-11T16:52:00Z">
              <w:r w:rsidRPr="003E6D0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01300DA1" w14:textId="77777777" w:rsidR="003E6D09" w:rsidRPr="003E6D09" w:rsidRDefault="003E6D09" w:rsidP="003E6D09">
            <w:pPr>
              <w:spacing w:before="0" w:after="0" w:line="240" w:lineRule="auto"/>
              <w:jc w:val="center"/>
              <w:rPr>
                <w:ins w:id="84582" w:author="pete jones" w:date="2022-01-11T16:52:00Z"/>
                <w:rFonts w:ascii="Calibri" w:hAnsi="Calibri" w:cs="Calibri"/>
                <w:color w:val="000000"/>
                <w:sz w:val="22"/>
                <w:szCs w:val="22"/>
              </w:rPr>
            </w:pPr>
            <w:ins w:id="84583" w:author="pete jones" w:date="2022-01-11T16:52:00Z">
              <w:r w:rsidRPr="003E6D09">
                <w:rPr>
                  <w:rFonts w:ascii="Calibri" w:hAnsi="Calibri" w:cs="Calibri"/>
                  <w:color w:val="000000"/>
                  <w:sz w:val="22"/>
                  <w:szCs w:val="22"/>
                </w:rPr>
                <w:t>9</w:t>
              </w:r>
            </w:ins>
          </w:p>
        </w:tc>
        <w:tc>
          <w:tcPr>
            <w:tcW w:w="424" w:type="dxa"/>
            <w:tcBorders>
              <w:top w:val="nil"/>
              <w:left w:val="nil"/>
              <w:bottom w:val="nil"/>
              <w:right w:val="nil"/>
            </w:tcBorders>
            <w:shd w:val="clear" w:color="auto" w:fill="auto"/>
            <w:noWrap/>
            <w:vAlign w:val="center"/>
            <w:hideMark/>
          </w:tcPr>
          <w:p w14:paraId="2B8782DA" w14:textId="77777777" w:rsidR="003E6D09" w:rsidRPr="003E6D09" w:rsidRDefault="003E6D09" w:rsidP="003E6D09">
            <w:pPr>
              <w:spacing w:before="0" w:after="0" w:line="240" w:lineRule="auto"/>
              <w:jc w:val="center"/>
              <w:rPr>
                <w:ins w:id="84584" w:author="pete jones" w:date="2022-01-11T16:52: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8B3A2DE" w14:textId="77777777" w:rsidR="003E6D09" w:rsidRPr="003E6D09" w:rsidRDefault="003E6D09" w:rsidP="003E6D09">
            <w:pPr>
              <w:spacing w:before="0" w:after="0" w:line="240" w:lineRule="auto"/>
              <w:jc w:val="center"/>
              <w:rPr>
                <w:ins w:id="84585" w:author="pete jones" w:date="2022-01-11T16:52:00Z"/>
                <w:rFonts w:ascii="Calibri" w:hAnsi="Calibri" w:cs="Calibri"/>
                <w:color w:val="000000"/>
                <w:sz w:val="22"/>
                <w:szCs w:val="22"/>
              </w:rPr>
            </w:pPr>
            <w:ins w:id="84586" w:author="pete jones" w:date="2022-01-11T16:52: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E7BCA11" w14:textId="77777777" w:rsidR="003E6D09" w:rsidRPr="003E6D09" w:rsidRDefault="003E6D09" w:rsidP="003E6D09">
            <w:pPr>
              <w:spacing w:before="0" w:after="0" w:line="240" w:lineRule="auto"/>
              <w:jc w:val="center"/>
              <w:rPr>
                <w:ins w:id="84587" w:author="pete jones" w:date="2022-01-11T16:52:00Z"/>
                <w:rFonts w:ascii="Calibri" w:hAnsi="Calibri" w:cs="Calibri"/>
                <w:color w:val="000000"/>
                <w:sz w:val="22"/>
                <w:szCs w:val="22"/>
              </w:rPr>
            </w:pPr>
            <w:ins w:id="84588" w:author="pete jones" w:date="2022-01-11T16:52: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E03E534" w14:textId="77777777" w:rsidR="003E6D09" w:rsidRPr="003E6D09" w:rsidRDefault="003E6D09" w:rsidP="003E6D09">
            <w:pPr>
              <w:spacing w:before="0" w:after="0" w:line="240" w:lineRule="auto"/>
              <w:jc w:val="center"/>
              <w:rPr>
                <w:ins w:id="84589" w:author="pete jones" w:date="2022-01-11T16:52:00Z"/>
                <w:rFonts w:ascii="Calibri" w:hAnsi="Calibri" w:cs="Calibri"/>
                <w:color w:val="000000"/>
                <w:sz w:val="22"/>
                <w:szCs w:val="22"/>
              </w:rPr>
            </w:pPr>
            <w:ins w:id="84590" w:author="pete jones" w:date="2022-01-11T16:52: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67CB0DE" w14:textId="77777777" w:rsidR="003E6D09" w:rsidRPr="003E6D09" w:rsidRDefault="003E6D09" w:rsidP="003E6D09">
            <w:pPr>
              <w:spacing w:before="0" w:after="0" w:line="240" w:lineRule="auto"/>
              <w:jc w:val="center"/>
              <w:rPr>
                <w:ins w:id="84591" w:author="pete jones" w:date="2022-01-11T16:52:00Z"/>
                <w:rFonts w:ascii="Calibri" w:hAnsi="Calibri" w:cs="Calibri"/>
                <w:color w:val="000000"/>
                <w:sz w:val="22"/>
                <w:szCs w:val="22"/>
              </w:rPr>
            </w:pPr>
            <w:ins w:id="84592" w:author="pete jones" w:date="2022-01-11T16:52: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899F83C" w14:textId="77777777" w:rsidR="003E6D09" w:rsidRPr="003E6D09" w:rsidRDefault="003E6D09" w:rsidP="003E6D09">
            <w:pPr>
              <w:spacing w:before="0" w:after="0" w:line="240" w:lineRule="auto"/>
              <w:jc w:val="center"/>
              <w:rPr>
                <w:ins w:id="84593" w:author="pete jones" w:date="2022-01-11T16:52:00Z"/>
                <w:rFonts w:ascii="Calibri" w:hAnsi="Calibri" w:cs="Calibri"/>
                <w:color w:val="000000"/>
                <w:sz w:val="22"/>
                <w:szCs w:val="22"/>
              </w:rPr>
            </w:pPr>
            <w:ins w:id="84594" w:author="pete jones" w:date="2022-01-11T16:52: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5D4E97E" w14:textId="77777777" w:rsidR="003E6D09" w:rsidRPr="003E6D09" w:rsidRDefault="003E6D09" w:rsidP="003E6D09">
            <w:pPr>
              <w:spacing w:before="0" w:after="0" w:line="240" w:lineRule="auto"/>
              <w:jc w:val="center"/>
              <w:rPr>
                <w:ins w:id="84595" w:author="pete jones" w:date="2022-01-11T16:52:00Z"/>
                <w:rFonts w:ascii="Calibri" w:hAnsi="Calibri" w:cs="Calibri"/>
                <w:color w:val="000000"/>
                <w:sz w:val="22"/>
                <w:szCs w:val="22"/>
              </w:rPr>
            </w:pPr>
            <w:ins w:id="84596" w:author="pete jones" w:date="2022-01-11T16:52:00Z">
              <w:r w:rsidRPr="003E6D0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40E5C7D" w14:textId="77777777" w:rsidR="003E6D09" w:rsidRPr="003E6D09" w:rsidRDefault="003E6D09" w:rsidP="003E6D09">
            <w:pPr>
              <w:spacing w:before="0" w:after="0" w:line="240" w:lineRule="auto"/>
              <w:jc w:val="center"/>
              <w:rPr>
                <w:ins w:id="84597" w:author="pete jones" w:date="2022-01-11T16:52:00Z"/>
                <w:rFonts w:ascii="Calibri" w:hAnsi="Calibri" w:cs="Calibri"/>
                <w:color w:val="000000"/>
                <w:sz w:val="22"/>
                <w:szCs w:val="22"/>
              </w:rPr>
            </w:pPr>
            <w:ins w:id="84598" w:author="pete jones" w:date="2022-01-11T16:52:00Z">
              <w:r w:rsidRPr="003E6D0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5FF1FD3" w14:textId="77777777" w:rsidR="003E6D09" w:rsidRPr="003E6D09" w:rsidRDefault="003E6D09" w:rsidP="003E6D09">
            <w:pPr>
              <w:spacing w:before="0" w:after="0" w:line="240" w:lineRule="auto"/>
              <w:jc w:val="center"/>
              <w:rPr>
                <w:ins w:id="84599" w:author="pete jones" w:date="2022-01-11T16:52:00Z"/>
                <w:rFonts w:ascii="Calibri" w:hAnsi="Calibri" w:cs="Calibri"/>
                <w:color w:val="000000"/>
                <w:sz w:val="22"/>
                <w:szCs w:val="22"/>
              </w:rPr>
            </w:pPr>
            <w:ins w:id="84600" w:author="pete jones" w:date="2022-01-11T16:52: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7749127" w14:textId="77777777" w:rsidR="003E6D09" w:rsidRPr="003E6D09" w:rsidRDefault="003E6D09" w:rsidP="003E6D09">
            <w:pPr>
              <w:spacing w:before="0" w:after="0" w:line="240" w:lineRule="auto"/>
              <w:jc w:val="center"/>
              <w:rPr>
                <w:ins w:id="84601" w:author="pete jones" w:date="2022-01-11T16:52:00Z"/>
                <w:rFonts w:ascii="Calibri" w:hAnsi="Calibri" w:cs="Calibri"/>
                <w:color w:val="000000"/>
                <w:sz w:val="22"/>
                <w:szCs w:val="22"/>
              </w:rPr>
            </w:pPr>
            <w:ins w:id="84602" w:author="pete jones" w:date="2022-01-11T16:52:00Z">
              <w:r w:rsidRPr="003E6D0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DF18B84" w14:textId="77777777" w:rsidR="003E6D09" w:rsidRPr="003E6D09" w:rsidRDefault="003E6D09" w:rsidP="003E6D09">
            <w:pPr>
              <w:spacing w:before="0" w:after="0" w:line="240" w:lineRule="auto"/>
              <w:jc w:val="center"/>
              <w:rPr>
                <w:ins w:id="84603" w:author="pete jones" w:date="2022-01-11T16:52:00Z"/>
                <w:rFonts w:ascii="Calibri" w:hAnsi="Calibri" w:cs="Calibri"/>
                <w:color w:val="000000"/>
                <w:sz w:val="22"/>
                <w:szCs w:val="22"/>
              </w:rPr>
            </w:pPr>
            <w:ins w:id="84604" w:author="pete jones" w:date="2022-01-11T16:52:00Z">
              <w:r w:rsidRPr="003E6D09">
                <w:rPr>
                  <w:rFonts w:ascii="Calibri" w:hAnsi="Calibri" w:cs="Calibri"/>
                  <w:color w:val="000000"/>
                  <w:sz w:val="22"/>
                  <w:szCs w:val="22"/>
                </w:rPr>
                <w:t>N/A</w:t>
              </w:r>
            </w:ins>
          </w:p>
        </w:tc>
      </w:tr>
      <w:tr w:rsidR="003E6D09" w:rsidRPr="003E6D09" w14:paraId="1288BD10" w14:textId="77777777" w:rsidTr="003E6D09">
        <w:trPr>
          <w:trHeight w:val="315"/>
          <w:ins w:id="84605" w:author="pete jones" w:date="2022-01-11T16:52:00Z"/>
        </w:trPr>
        <w:tc>
          <w:tcPr>
            <w:tcW w:w="400" w:type="dxa"/>
            <w:tcBorders>
              <w:top w:val="nil"/>
              <w:left w:val="nil"/>
              <w:bottom w:val="nil"/>
              <w:right w:val="nil"/>
            </w:tcBorders>
            <w:shd w:val="clear" w:color="auto" w:fill="auto"/>
            <w:noWrap/>
            <w:vAlign w:val="center"/>
            <w:hideMark/>
          </w:tcPr>
          <w:p w14:paraId="075F325F" w14:textId="77777777" w:rsidR="003E6D09" w:rsidRPr="003E6D09" w:rsidRDefault="003E6D09" w:rsidP="003E6D09">
            <w:pPr>
              <w:spacing w:before="0" w:after="0" w:line="240" w:lineRule="auto"/>
              <w:jc w:val="center"/>
              <w:rPr>
                <w:ins w:id="84606" w:author="pete jones" w:date="2022-01-11T16:52:00Z"/>
                <w:rFonts w:ascii="Calibri" w:hAnsi="Calibri" w:cs="Calibri"/>
                <w:color w:val="FFFFFF"/>
                <w:sz w:val="22"/>
                <w:szCs w:val="22"/>
              </w:rPr>
            </w:pPr>
            <w:ins w:id="84607" w:author="pete jones" w:date="2022-01-11T16:52:00Z">
              <w:r w:rsidRPr="003E6D0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6A1C28F9" w14:textId="77777777" w:rsidR="003E6D09" w:rsidRPr="003E6D09" w:rsidRDefault="003E6D09" w:rsidP="003E6D09">
            <w:pPr>
              <w:spacing w:before="0" w:after="0" w:line="240" w:lineRule="auto"/>
              <w:jc w:val="right"/>
              <w:rPr>
                <w:ins w:id="84608" w:author="pete jones" w:date="2022-01-11T16:52:00Z"/>
                <w:rFonts w:ascii="Calibri" w:hAnsi="Calibri" w:cs="Calibri"/>
                <w:sz w:val="22"/>
                <w:szCs w:val="22"/>
              </w:rPr>
            </w:pPr>
            <w:ins w:id="84609" w:author="pete jones" w:date="2022-01-11T16:52:00Z">
              <w:r w:rsidRPr="003E6D0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555CB6B7" w14:textId="77777777" w:rsidR="003E6D09" w:rsidRPr="003E6D09" w:rsidRDefault="003E6D09" w:rsidP="003E6D09">
            <w:pPr>
              <w:spacing w:before="0" w:after="0" w:line="240" w:lineRule="auto"/>
              <w:jc w:val="center"/>
              <w:rPr>
                <w:ins w:id="84610" w:author="pete jones" w:date="2022-01-11T16:52:00Z"/>
                <w:rFonts w:ascii="Calibri" w:hAnsi="Calibri" w:cs="Calibri"/>
                <w:sz w:val="22"/>
                <w:szCs w:val="22"/>
              </w:rPr>
            </w:pPr>
            <w:ins w:id="84611" w:author="pete jones" w:date="2022-01-11T16:52:00Z">
              <w:r w:rsidRPr="003E6D09">
                <w:rPr>
                  <w:rFonts w:ascii="Calibri" w:hAnsi="Calibri" w:cs="Calibri"/>
                  <w:sz w:val="22"/>
                  <w:szCs w:val="22"/>
                </w:rPr>
                <w:t>9</w:t>
              </w:r>
            </w:ins>
          </w:p>
        </w:tc>
        <w:tc>
          <w:tcPr>
            <w:tcW w:w="424" w:type="dxa"/>
            <w:tcBorders>
              <w:top w:val="nil"/>
              <w:left w:val="nil"/>
              <w:bottom w:val="nil"/>
              <w:right w:val="nil"/>
            </w:tcBorders>
            <w:shd w:val="clear" w:color="auto" w:fill="auto"/>
            <w:noWrap/>
            <w:vAlign w:val="bottom"/>
            <w:hideMark/>
          </w:tcPr>
          <w:p w14:paraId="60DA77A6" w14:textId="77777777" w:rsidR="003E6D09" w:rsidRPr="003E6D09" w:rsidRDefault="003E6D09" w:rsidP="003E6D09">
            <w:pPr>
              <w:spacing w:before="0" w:after="0" w:line="240" w:lineRule="auto"/>
              <w:jc w:val="center"/>
              <w:rPr>
                <w:ins w:id="84612" w:author="pete jones" w:date="2022-01-11T16:52:00Z"/>
                <w:rFonts w:ascii="Calibri" w:hAnsi="Calibri" w:cs="Calibri"/>
                <w:color w:val="FFFFFF"/>
                <w:sz w:val="22"/>
                <w:szCs w:val="22"/>
              </w:rPr>
            </w:pPr>
            <w:ins w:id="84613" w:author="pete jones" w:date="2022-01-11T16:52:00Z">
              <w:r w:rsidRPr="003E6D0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382D0E18" w14:textId="77777777" w:rsidR="003E6D09" w:rsidRPr="003E6D09" w:rsidRDefault="003E6D09" w:rsidP="003E6D09">
            <w:pPr>
              <w:spacing w:before="0" w:after="0" w:line="240" w:lineRule="auto"/>
              <w:jc w:val="left"/>
              <w:rPr>
                <w:ins w:id="84614" w:author="pete jones" w:date="2022-01-11T16:52: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382930C" w14:textId="77777777" w:rsidR="003E6D09" w:rsidRPr="003E6D09" w:rsidRDefault="003E6D09" w:rsidP="003E6D09">
            <w:pPr>
              <w:spacing w:before="0" w:after="0" w:line="240" w:lineRule="auto"/>
              <w:jc w:val="left"/>
              <w:rPr>
                <w:ins w:id="84615" w:author="pete jones" w:date="2022-01-11T16:52: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3501584" w14:textId="77777777" w:rsidR="003E6D09" w:rsidRPr="003E6D09" w:rsidRDefault="003E6D09" w:rsidP="003E6D09">
            <w:pPr>
              <w:spacing w:before="0" w:after="0" w:line="240" w:lineRule="auto"/>
              <w:jc w:val="left"/>
              <w:rPr>
                <w:ins w:id="84616" w:author="pete jones" w:date="2022-01-11T16:52: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225640D9" w14:textId="77777777" w:rsidR="003E6D09" w:rsidRPr="003E6D09" w:rsidRDefault="003E6D09" w:rsidP="003E6D09">
            <w:pPr>
              <w:spacing w:before="0" w:after="0" w:line="240" w:lineRule="auto"/>
              <w:jc w:val="left"/>
              <w:rPr>
                <w:ins w:id="84617" w:author="pete jones" w:date="2022-01-11T16:5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2027AC7" w14:textId="77777777" w:rsidR="003E6D09" w:rsidRPr="003E6D09" w:rsidRDefault="003E6D09" w:rsidP="003E6D09">
            <w:pPr>
              <w:spacing w:before="0" w:after="0" w:line="240" w:lineRule="auto"/>
              <w:jc w:val="left"/>
              <w:rPr>
                <w:ins w:id="84618" w:author="pete jones" w:date="2022-01-11T16:5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42D1C1B" w14:textId="77777777" w:rsidR="003E6D09" w:rsidRPr="003E6D09" w:rsidRDefault="003E6D09" w:rsidP="003E6D09">
            <w:pPr>
              <w:spacing w:before="0" w:after="0" w:line="240" w:lineRule="auto"/>
              <w:jc w:val="left"/>
              <w:rPr>
                <w:ins w:id="84619" w:author="pete jones" w:date="2022-01-11T16:5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19BFC4C" w14:textId="77777777" w:rsidR="003E6D09" w:rsidRPr="003E6D09" w:rsidRDefault="003E6D09" w:rsidP="003E6D09">
            <w:pPr>
              <w:spacing w:before="0" w:after="0" w:line="240" w:lineRule="auto"/>
              <w:jc w:val="left"/>
              <w:rPr>
                <w:ins w:id="84620" w:author="pete jones" w:date="2022-01-11T16:5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82AA3D5" w14:textId="77777777" w:rsidR="003E6D09" w:rsidRPr="003E6D09" w:rsidRDefault="003E6D09" w:rsidP="003E6D09">
            <w:pPr>
              <w:spacing w:before="0" w:after="0" w:line="240" w:lineRule="auto"/>
              <w:jc w:val="left"/>
              <w:rPr>
                <w:ins w:id="84621" w:author="pete jones" w:date="2022-01-11T16:52: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6DC1360" w14:textId="77777777" w:rsidR="003E6D09" w:rsidRPr="003E6D09" w:rsidRDefault="003E6D09" w:rsidP="003E6D09">
            <w:pPr>
              <w:spacing w:before="0" w:after="0" w:line="240" w:lineRule="auto"/>
              <w:jc w:val="left"/>
              <w:rPr>
                <w:ins w:id="84622" w:author="pete jones" w:date="2022-01-11T16:52: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13DFFA0F" w14:textId="77777777" w:rsidR="003E6D09" w:rsidRPr="003E6D09" w:rsidRDefault="003E6D09" w:rsidP="003E6D09">
            <w:pPr>
              <w:spacing w:before="0" w:after="0" w:line="240" w:lineRule="auto"/>
              <w:jc w:val="left"/>
              <w:rPr>
                <w:ins w:id="84623" w:author="pete jones" w:date="2022-01-11T16:52:00Z"/>
                <w:rFonts w:ascii="Calibri" w:hAnsi="Calibri" w:cs="Calibri"/>
                <w:color w:val="000000"/>
                <w:sz w:val="22"/>
                <w:szCs w:val="22"/>
              </w:rPr>
            </w:pPr>
          </w:p>
        </w:tc>
      </w:tr>
      <w:tr w:rsidR="003E6D09" w:rsidRPr="003E6D09" w14:paraId="47B606ED" w14:textId="77777777" w:rsidTr="003E6D09">
        <w:trPr>
          <w:trHeight w:val="315"/>
          <w:ins w:id="84624" w:author="pete jones" w:date="2022-01-11T16:52:00Z"/>
        </w:trPr>
        <w:tc>
          <w:tcPr>
            <w:tcW w:w="400" w:type="dxa"/>
            <w:tcBorders>
              <w:top w:val="nil"/>
              <w:left w:val="nil"/>
              <w:bottom w:val="nil"/>
              <w:right w:val="nil"/>
            </w:tcBorders>
            <w:shd w:val="clear" w:color="auto" w:fill="auto"/>
            <w:noWrap/>
            <w:vAlign w:val="center"/>
            <w:hideMark/>
          </w:tcPr>
          <w:p w14:paraId="22C9B75A" w14:textId="77777777" w:rsidR="003E6D09" w:rsidRPr="003E6D09" w:rsidRDefault="003E6D09" w:rsidP="003E6D09">
            <w:pPr>
              <w:spacing w:before="0" w:after="0" w:line="240" w:lineRule="auto"/>
              <w:jc w:val="center"/>
              <w:rPr>
                <w:ins w:id="84625" w:author="pete jones" w:date="2022-01-11T16:52: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F8BB570" w14:textId="77777777" w:rsidR="003E6D09" w:rsidRPr="003E6D09" w:rsidRDefault="003E6D09" w:rsidP="003E6D09">
            <w:pPr>
              <w:spacing w:before="0" w:after="0" w:line="240" w:lineRule="auto"/>
              <w:jc w:val="right"/>
              <w:rPr>
                <w:ins w:id="84626" w:author="pete jones" w:date="2022-01-11T16:52:00Z"/>
                <w:rFonts w:ascii="Calibri" w:hAnsi="Calibri" w:cs="Calibri"/>
                <w:sz w:val="22"/>
                <w:szCs w:val="22"/>
              </w:rPr>
            </w:pPr>
            <w:ins w:id="84627" w:author="pete jones" w:date="2022-01-11T16:52:00Z">
              <w:r w:rsidRPr="003E6D0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1DBC56F1" w14:textId="77777777" w:rsidR="003E6D09" w:rsidRPr="003E6D09" w:rsidRDefault="003E6D09" w:rsidP="003E6D09">
            <w:pPr>
              <w:spacing w:before="0" w:after="0" w:line="240" w:lineRule="auto"/>
              <w:jc w:val="center"/>
              <w:rPr>
                <w:ins w:id="84628" w:author="pete jones" w:date="2022-01-11T16:52:00Z"/>
                <w:rFonts w:ascii="Calibri" w:hAnsi="Calibri" w:cs="Calibri"/>
                <w:sz w:val="22"/>
                <w:szCs w:val="22"/>
              </w:rPr>
            </w:pPr>
            <w:ins w:id="84629" w:author="pete jones" w:date="2022-01-11T16:52:00Z">
              <w:r w:rsidRPr="003E6D09">
                <w:rPr>
                  <w:rFonts w:ascii="Calibri" w:hAnsi="Calibri" w:cs="Calibri"/>
                  <w:sz w:val="22"/>
                  <w:szCs w:val="22"/>
                </w:rPr>
                <w:t>4</w:t>
              </w:r>
            </w:ins>
          </w:p>
        </w:tc>
        <w:tc>
          <w:tcPr>
            <w:tcW w:w="424" w:type="dxa"/>
            <w:tcBorders>
              <w:top w:val="nil"/>
              <w:left w:val="nil"/>
              <w:bottom w:val="nil"/>
              <w:right w:val="nil"/>
            </w:tcBorders>
            <w:shd w:val="clear" w:color="auto" w:fill="auto"/>
            <w:noWrap/>
            <w:vAlign w:val="bottom"/>
            <w:hideMark/>
          </w:tcPr>
          <w:p w14:paraId="5D601971" w14:textId="77777777" w:rsidR="003E6D09" w:rsidRPr="003E6D09" w:rsidRDefault="003E6D09" w:rsidP="003E6D09">
            <w:pPr>
              <w:spacing w:before="0" w:after="0" w:line="240" w:lineRule="auto"/>
              <w:jc w:val="center"/>
              <w:rPr>
                <w:ins w:id="84630" w:author="pete jones" w:date="2022-01-11T16:52: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4ABCDF3D" w14:textId="77777777" w:rsidR="003E6D09" w:rsidRPr="003E6D09" w:rsidRDefault="003E6D09" w:rsidP="003E6D09">
            <w:pPr>
              <w:spacing w:before="0" w:after="0" w:line="240" w:lineRule="auto"/>
              <w:jc w:val="right"/>
              <w:rPr>
                <w:ins w:id="84631" w:author="pete jones" w:date="2022-01-11T16:52:00Z"/>
                <w:rFonts w:ascii="Calibri" w:hAnsi="Calibri" w:cs="Calibri"/>
                <w:color w:val="FFFFFF"/>
                <w:sz w:val="22"/>
                <w:szCs w:val="22"/>
              </w:rPr>
            </w:pPr>
            <w:ins w:id="84632" w:author="pete jones" w:date="2022-01-11T16:52:00Z">
              <w:r w:rsidRPr="003E6D0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4ACD032C" w14:textId="77777777" w:rsidR="003E6D09" w:rsidRPr="003E6D09" w:rsidRDefault="003E6D09" w:rsidP="003E6D09">
            <w:pPr>
              <w:spacing w:before="0" w:after="0" w:line="240" w:lineRule="auto"/>
              <w:jc w:val="right"/>
              <w:rPr>
                <w:ins w:id="84633" w:author="pete jones" w:date="2022-01-11T16:52:00Z"/>
                <w:rFonts w:ascii="Calibri" w:hAnsi="Calibri" w:cs="Calibri"/>
                <w:color w:val="FFFFFF"/>
                <w:sz w:val="22"/>
                <w:szCs w:val="22"/>
              </w:rPr>
            </w:pPr>
            <w:ins w:id="84634" w:author="pete jones" w:date="2022-01-11T16:52:00Z">
              <w:r w:rsidRPr="003E6D0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35FF8AEC" w14:textId="77777777" w:rsidR="003E6D09" w:rsidRPr="003E6D09" w:rsidRDefault="003E6D09" w:rsidP="003E6D09">
            <w:pPr>
              <w:spacing w:before="0" w:after="0" w:line="240" w:lineRule="auto"/>
              <w:jc w:val="right"/>
              <w:rPr>
                <w:ins w:id="84635" w:author="pete jones" w:date="2022-01-11T16:52:00Z"/>
                <w:rFonts w:ascii="Calibri" w:hAnsi="Calibri" w:cs="Calibri"/>
                <w:color w:val="FFFFFF"/>
                <w:sz w:val="22"/>
                <w:szCs w:val="22"/>
              </w:rPr>
            </w:pPr>
            <w:ins w:id="84636" w:author="pete jones" w:date="2022-01-11T16:52:00Z">
              <w:r w:rsidRPr="003E6D0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278154B4" w14:textId="77777777" w:rsidR="003E6D09" w:rsidRPr="003E6D09" w:rsidRDefault="003E6D09" w:rsidP="003E6D09">
            <w:pPr>
              <w:spacing w:before="0" w:after="0" w:line="240" w:lineRule="auto"/>
              <w:jc w:val="right"/>
              <w:rPr>
                <w:ins w:id="84637" w:author="pete jones" w:date="2022-01-11T16:52:00Z"/>
                <w:rFonts w:ascii="Calibri" w:hAnsi="Calibri" w:cs="Calibri"/>
                <w:color w:val="FFFFFF"/>
                <w:sz w:val="22"/>
                <w:szCs w:val="22"/>
              </w:rPr>
            </w:pPr>
            <w:ins w:id="84638" w:author="pete jones" w:date="2022-01-11T16:52:00Z">
              <w:r w:rsidRPr="003E6D0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279B567B" w14:textId="77777777" w:rsidR="003E6D09" w:rsidRPr="003E6D09" w:rsidRDefault="003E6D09" w:rsidP="003E6D09">
            <w:pPr>
              <w:spacing w:before="0" w:after="0" w:line="240" w:lineRule="auto"/>
              <w:jc w:val="right"/>
              <w:rPr>
                <w:ins w:id="84639" w:author="pete jones" w:date="2022-01-11T16:52:00Z"/>
                <w:rFonts w:ascii="Calibri" w:hAnsi="Calibri" w:cs="Calibri"/>
                <w:color w:val="FFFFFF"/>
                <w:sz w:val="22"/>
                <w:szCs w:val="22"/>
              </w:rPr>
            </w:pPr>
            <w:ins w:id="84640" w:author="pete jones" w:date="2022-01-11T16:52:00Z">
              <w:r w:rsidRPr="003E6D0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0D518567" w14:textId="77777777" w:rsidR="003E6D09" w:rsidRPr="003E6D09" w:rsidRDefault="003E6D09" w:rsidP="003E6D09">
            <w:pPr>
              <w:spacing w:before="0" w:after="0" w:line="240" w:lineRule="auto"/>
              <w:jc w:val="right"/>
              <w:rPr>
                <w:ins w:id="84641" w:author="pete jones" w:date="2022-01-11T16:52:00Z"/>
                <w:rFonts w:ascii="Calibri" w:hAnsi="Calibri" w:cs="Calibri"/>
                <w:color w:val="FFFFFF"/>
                <w:sz w:val="22"/>
                <w:szCs w:val="22"/>
              </w:rPr>
            </w:pPr>
            <w:ins w:id="84642" w:author="pete jones" w:date="2022-01-11T16:52:00Z">
              <w:r w:rsidRPr="003E6D0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0B77764C" w14:textId="77777777" w:rsidR="003E6D09" w:rsidRPr="003E6D09" w:rsidRDefault="003E6D09" w:rsidP="003E6D09">
            <w:pPr>
              <w:spacing w:before="0" w:after="0" w:line="240" w:lineRule="auto"/>
              <w:jc w:val="right"/>
              <w:rPr>
                <w:ins w:id="84643" w:author="pete jones" w:date="2022-01-11T16:52:00Z"/>
                <w:rFonts w:ascii="Calibri" w:hAnsi="Calibri" w:cs="Calibri"/>
                <w:color w:val="FFFFFF"/>
                <w:sz w:val="22"/>
                <w:szCs w:val="22"/>
              </w:rPr>
            </w:pPr>
            <w:ins w:id="84644" w:author="pete jones" w:date="2022-01-11T16:52:00Z">
              <w:r w:rsidRPr="003E6D0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0101E5BB" w14:textId="77777777" w:rsidR="003E6D09" w:rsidRPr="003E6D09" w:rsidRDefault="003E6D09" w:rsidP="003E6D09">
            <w:pPr>
              <w:spacing w:before="0" w:after="0" w:line="240" w:lineRule="auto"/>
              <w:jc w:val="right"/>
              <w:rPr>
                <w:ins w:id="84645" w:author="pete jones" w:date="2022-01-11T16:52:00Z"/>
                <w:rFonts w:ascii="Calibri" w:hAnsi="Calibri" w:cs="Calibri"/>
                <w:color w:val="FFFFFF"/>
                <w:sz w:val="22"/>
                <w:szCs w:val="22"/>
              </w:rPr>
            </w:pPr>
            <w:ins w:id="84646" w:author="pete jones" w:date="2022-01-11T16:52:00Z">
              <w:r w:rsidRPr="003E6D0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40D6D92D" w14:textId="77777777" w:rsidR="003E6D09" w:rsidRPr="003E6D09" w:rsidRDefault="003E6D09" w:rsidP="003E6D09">
            <w:pPr>
              <w:spacing w:before="0" w:after="0" w:line="240" w:lineRule="auto"/>
              <w:jc w:val="right"/>
              <w:rPr>
                <w:ins w:id="84647" w:author="pete jones" w:date="2022-01-11T16:52:00Z"/>
                <w:rFonts w:ascii="Calibri" w:hAnsi="Calibri" w:cs="Calibri"/>
                <w:color w:val="FFFFFF"/>
                <w:sz w:val="22"/>
                <w:szCs w:val="22"/>
              </w:rPr>
            </w:pPr>
            <w:ins w:id="84648" w:author="pete jones" w:date="2022-01-11T16:52:00Z">
              <w:r w:rsidRPr="003E6D0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0D566D91" w14:textId="77777777" w:rsidR="003E6D09" w:rsidRPr="003E6D09" w:rsidRDefault="003E6D09" w:rsidP="003E6D09">
            <w:pPr>
              <w:spacing w:before="0" w:after="0" w:line="240" w:lineRule="auto"/>
              <w:jc w:val="right"/>
              <w:rPr>
                <w:ins w:id="84649" w:author="pete jones" w:date="2022-01-11T16:52:00Z"/>
                <w:rFonts w:ascii="Calibri" w:hAnsi="Calibri" w:cs="Calibri"/>
                <w:color w:val="FFFFFF"/>
                <w:sz w:val="22"/>
                <w:szCs w:val="22"/>
              </w:rPr>
            </w:pPr>
            <w:ins w:id="84650" w:author="pete jones" w:date="2022-01-11T16:52:00Z">
              <w:r w:rsidRPr="003E6D09">
                <w:rPr>
                  <w:rFonts w:ascii="Calibri" w:hAnsi="Calibri" w:cs="Calibri"/>
                  <w:color w:val="FFFFFF"/>
                  <w:sz w:val="22"/>
                  <w:szCs w:val="22"/>
                </w:rPr>
                <w:t>23</w:t>
              </w:r>
            </w:ins>
          </w:p>
        </w:tc>
      </w:tr>
      <w:tr w:rsidR="003E6D09" w:rsidRPr="003E6D09" w14:paraId="6C6E2AAA" w14:textId="77777777" w:rsidTr="003E6D09">
        <w:trPr>
          <w:trHeight w:val="315"/>
          <w:ins w:id="84651" w:author="pete jones" w:date="2022-01-11T16:52:00Z"/>
        </w:trPr>
        <w:tc>
          <w:tcPr>
            <w:tcW w:w="400" w:type="dxa"/>
            <w:tcBorders>
              <w:top w:val="nil"/>
              <w:left w:val="nil"/>
              <w:bottom w:val="nil"/>
              <w:right w:val="nil"/>
            </w:tcBorders>
            <w:shd w:val="clear" w:color="auto" w:fill="auto"/>
            <w:noWrap/>
            <w:vAlign w:val="center"/>
            <w:hideMark/>
          </w:tcPr>
          <w:p w14:paraId="2D34953B" w14:textId="77777777" w:rsidR="003E6D09" w:rsidRPr="003E6D09" w:rsidRDefault="003E6D09" w:rsidP="003E6D09">
            <w:pPr>
              <w:spacing w:before="0" w:after="0" w:line="240" w:lineRule="auto"/>
              <w:jc w:val="center"/>
              <w:rPr>
                <w:ins w:id="84652" w:author="pete jones" w:date="2022-01-11T16:52:00Z"/>
                <w:rFonts w:ascii="Calibri" w:hAnsi="Calibri" w:cs="Calibri"/>
                <w:color w:val="FFFFFF"/>
                <w:sz w:val="22"/>
                <w:szCs w:val="22"/>
              </w:rPr>
            </w:pPr>
            <w:ins w:id="84653" w:author="pete jones" w:date="2022-01-11T16:52:00Z">
              <w:r w:rsidRPr="003E6D0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554DB7D2" w14:textId="77777777" w:rsidR="003E6D09" w:rsidRPr="003E6D09" w:rsidRDefault="003E6D09" w:rsidP="003E6D09">
            <w:pPr>
              <w:spacing w:before="0" w:after="0" w:line="240" w:lineRule="auto"/>
              <w:jc w:val="right"/>
              <w:rPr>
                <w:ins w:id="84654" w:author="pete jones" w:date="2022-01-11T16:52:00Z"/>
                <w:rFonts w:ascii="Calibri" w:hAnsi="Calibri" w:cs="Calibri"/>
                <w:color w:val="FFFFFF"/>
                <w:sz w:val="22"/>
                <w:szCs w:val="22"/>
              </w:rPr>
            </w:pPr>
            <w:ins w:id="84655" w:author="pete jones" w:date="2022-01-11T16:52:00Z">
              <w:r w:rsidRPr="003E6D0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2191E6C1" w14:textId="77777777" w:rsidR="003E6D09" w:rsidRPr="003E6D09" w:rsidRDefault="003E6D09" w:rsidP="003E6D09">
            <w:pPr>
              <w:spacing w:before="0" w:after="0" w:line="240" w:lineRule="auto"/>
              <w:jc w:val="center"/>
              <w:rPr>
                <w:ins w:id="84656" w:author="pete jones" w:date="2022-01-11T16:52:00Z"/>
                <w:rFonts w:ascii="Calibri" w:hAnsi="Calibri" w:cs="Calibri"/>
                <w:color w:val="FFFFFF"/>
                <w:sz w:val="22"/>
                <w:szCs w:val="22"/>
              </w:rPr>
            </w:pPr>
            <w:ins w:id="84657" w:author="pete jones" w:date="2022-01-11T16:52:00Z">
              <w:r w:rsidRPr="003E6D0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754E506E" w14:textId="77777777" w:rsidR="003E6D09" w:rsidRPr="003E6D09" w:rsidRDefault="003E6D09" w:rsidP="003E6D09">
            <w:pPr>
              <w:spacing w:before="0" w:after="0" w:line="240" w:lineRule="auto"/>
              <w:jc w:val="center"/>
              <w:rPr>
                <w:ins w:id="84658" w:author="pete jones" w:date="2022-01-11T16:52:00Z"/>
                <w:rFonts w:ascii="Calibri" w:hAnsi="Calibri" w:cs="Calibri"/>
                <w:color w:val="FFFFFF"/>
                <w:sz w:val="22"/>
                <w:szCs w:val="22"/>
              </w:rPr>
            </w:pPr>
            <w:ins w:id="84659" w:author="pete jones" w:date="2022-01-11T16:52:00Z">
              <w:r w:rsidRPr="003E6D0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8706F64" w14:textId="77777777" w:rsidR="003E6D09" w:rsidRPr="003E6D09" w:rsidRDefault="003E6D09" w:rsidP="003E6D09">
            <w:pPr>
              <w:spacing w:before="0" w:after="0" w:line="240" w:lineRule="auto"/>
              <w:jc w:val="center"/>
              <w:rPr>
                <w:ins w:id="84660" w:author="pete jones" w:date="2022-01-11T16:52:00Z"/>
                <w:rFonts w:ascii="Calibri" w:hAnsi="Calibri" w:cs="Calibri"/>
                <w:sz w:val="22"/>
                <w:szCs w:val="22"/>
              </w:rPr>
            </w:pPr>
            <w:ins w:id="84661" w:author="pete jones" w:date="2022-01-11T16:52:00Z">
              <w:r w:rsidRPr="003E6D09">
                <w:rPr>
                  <w:rFonts w:ascii="Calibri" w:hAnsi="Calibri" w:cs="Calibri"/>
                  <w:sz w:val="22"/>
                  <w:szCs w:val="22"/>
                </w:rPr>
                <w:t>By %</w:t>
              </w:r>
            </w:ins>
          </w:p>
        </w:tc>
      </w:tr>
      <w:tr w:rsidR="003E6D09" w:rsidRPr="003E6D09" w14:paraId="59054D5F" w14:textId="77777777" w:rsidTr="003E6D09">
        <w:trPr>
          <w:trHeight w:val="1920"/>
          <w:ins w:id="84662" w:author="pete jones" w:date="2022-01-11T16:52: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5967A5B5" w14:textId="77777777" w:rsidR="003E6D09" w:rsidRPr="003E6D09" w:rsidRDefault="003E6D09" w:rsidP="003E6D09">
            <w:pPr>
              <w:spacing w:before="0" w:after="0" w:line="240" w:lineRule="auto"/>
              <w:jc w:val="center"/>
              <w:rPr>
                <w:ins w:id="84663" w:author="pete jones" w:date="2022-01-11T16:52:00Z"/>
                <w:rFonts w:ascii="Calibri" w:hAnsi="Calibri" w:cs="Calibri"/>
                <w:b/>
                <w:bCs/>
                <w:color w:val="000000"/>
                <w:sz w:val="22"/>
                <w:szCs w:val="22"/>
              </w:rPr>
            </w:pPr>
            <w:ins w:id="84664" w:author="pete jones" w:date="2022-01-11T16:52:00Z">
              <w:r w:rsidRPr="003E6D09">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784CE498" w14:textId="77777777" w:rsidR="003E6D09" w:rsidRPr="003E6D09" w:rsidRDefault="003E6D09" w:rsidP="003E6D09">
            <w:pPr>
              <w:spacing w:before="0" w:after="0" w:line="240" w:lineRule="auto"/>
              <w:jc w:val="center"/>
              <w:rPr>
                <w:ins w:id="84665" w:author="pete jones" w:date="2022-01-11T16:52:00Z"/>
                <w:rFonts w:ascii="Calibri" w:hAnsi="Calibri" w:cs="Calibri"/>
                <w:b/>
                <w:bCs/>
                <w:color w:val="000000"/>
                <w:sz w:val="22"/>
                <w:szCs w:val="22"/>
              </w:rPr>
            </w:pPr>
            <w:ins w:id="84666" w:author="pete jones" w:date="2022-01-11T16:52:00Z">
              <w:r w:rsidRPr="003E6D0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8EAA53D" w14:textId="77777777" w:rsidR="003E6D09" w:rsidRPr="003E6D09" w:rsidRDefault="003E6D09" w:rsidP="003E6D09">
            <w:pPr>
              <w:spacing w:before="0" w:after="0" w:line="240" w:lineRule="auto"/>
              <w:jc w:val="center"/>
              <w:rPr>
                <w:ins w:id="84667" w:author="pete jones" w:date="2022-01-11T16:52:00Z"/>
                <w:rFonts w:ascii="Calibri" w:hAnsi="Calibri" w:cs="Calibri"/>
                <w:b/>
                <w:bCs/>
                <w:color w:val="000000"/>
                <w:sz w:val="22"/>
                <w:szCs w:val="22"/>
              </w:rPr>
            </w:pPr>
            <w:ins w:id="84668" w:author="pete jones" w:date="2022-01-11T16:52:00Z">
              <w:r w:rsidRPr="003E6D0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1CD1DF1E" w14:textId="77777777" w:rsidR="003E6D09" w:rsidRPr="003E6D09" w:rsidRDefault="003E6D09" w:rsidP="003E6D09">
            <w:pPr>
              <w:spacing w:before="0" w:after="0" w:line="240" w:lineRule="auto"/>
              <w:jc w:val="center"/>
              <w:rPr>
                <w:ins w:id="84669" w:author="pete jones" w:date="2022-01-11T16:52:00Z"/>
                <w:rFonts w:ascii="Calibri" w:hAnsi="Calibri" w:cs="Calibri"/>
                <w:b/>
                <w:bCs/>
                <w:color w:val="000000"/>
                <w:sz w:val="22"/>
                <w:szCs w:val="22"/>
              </w:rPr>
            </w:pPr>
            <w:ins w:id="84670" w:author="pete jones" w:date="2022-01-11T16:52:00Z">
              <w:r w:rsidRPr="003E6D0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3A694017" w14:textId="77777777" w:rsidR="003E6D09" w:rsidRPr="003E6D09" w:rsidRDefault="003E6D09" w:rsidP="003E6D09">
            <w:pPr>
              <w:spacing w:before="0" w:after="0" w:line="240" w:lineRule="auto"/>
              <w:jc w:val="center"/>
              <w:rPr>
                <w:ins w:id="84671" w:author="pete jones" w:date="2022-01-11T16:52:00Z"/>
                <w:rFonts w:ascii="Calibri" w:hAnsi="Calibri" w:cs="Calibri"/>
                <w:b/>
                <w:bCs/>
                <w:color w:val="000000"/>
                <w:sz w:val="22"/>
                <w:szCs w:val="22"/>
              </w:rPr>
            </w:pPr>
            <w:ins w:id="84672" w:author="pete jones" w:date="2022-01-11T16:52:00Z">
              <w:r w:rsidRPr="003E6D0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2CC830D" w14:textId="77777777" w:rsidR="003E6D09" w:rsidRPr="003E6D09" w:rsidRDefault="003E6D09" w:rsidP="003E6D09">
            <w:pPr>
              <w:spacing w:before="0" w:after="0" w:line="240" w:lineRule="auto"/>
              <w:jc w:val="center"/>
              <w:rPr>
                <w:ins w:id="84673" w:author="pete jones" w:date="2022-01-11T16:52:00Z"/>
                <w:rFonts w:ascii="Calibri" w:hAnsi="Calibri" w:cs="Calibri"/>
                <w:b/>
                <w:bCs/>
                <w:color w:val="000000"/>
                <w:sz w:val="22"/>
                <w:szCs w:val="22"/>
              </w:rPr>
            </w:pPr>
            <w:ins w:id="84674" w:author="pete jones" w:date="2022-01-11T16:52:00Z">
              <w:r w:rsidRPr="003E6D0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2ACC7B9E" w14:textId="77777777" w:rsidR="003E6D09" w:rsidRPr="003E6D09" w:rsidRDefault="003E6D09" w:rsidP="003E6D09">
            <w:pPr>
              <w:spacing w:before="0" w:after="0" w:line="240" w:lineRule="auto"/>
              <w:jc w:val="center"/>
              <w:rPr>
                <w:ins w:id="84675" w:author="pete jones" w:date="2022-01-11T16:52:00Z"/>
                <w:rFonts w:ascii="Calibri" w:hAnsi="Calibri" w:cs="Calibri"/>
                <w:b/>
                <w:bCs/>
                <w:color w:val="000000"/>
                <w:sz w:val="22"/>
                <w:szCs w:val="22"/>
              </w:rPr>
            </w:pPr>
            <w:ins w:id="84676" w:author="pete jones" w:date="2022-01-11T16:52:00Z">
              <w:r w:rsidRPr="003E6D0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1AF137A" w14:textId="77777777" w:rsidR="003E6D09" w:rsidRPr="003E6D09" w:rsidRDefault="003E6D09" w:rsidP="003E6D09">
            <w:pPr>
              <w:spacing w:before="0" w:after="0" w:line="240" w:lineRule="auto"/>
              <w:jc w:val="center"/>
              <w:rPr>
                <w:ins w:id="84677" w:author="pete jones" w:date="2022-01-11T16:52:00Z"/>
                <w:rFonts w:ascii="Calibri" w:hAnsi="Calibri" w:cs="Calibri"/>
                <w:b/>
                <w:bCs/>
                <w:color w:val="000000"/>
                <w:sz w:val="22"/>
                <w:szCs w:val="22"/>
              </w:rPr>
            </w:pPr>
            <w:ins w:id="84678" w:author="pete jones" w:date="2022-01-11T16:52:00Z">
              <w:r w:rsidRPr="003E6D0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48ACFD7" w14:textId="77777777" w:rsidR="003E6D09" w:rsidRPr="003E6D09" w:rsidRDefault="003E6D09" w:rsidP="003E6D09">
            <w:pPr>
              <w:spacing w:before="0" w:after="0" w:line="240" w:lineRule="auto"/>
              <w:jc w:val="center"/>
              <w:rPr>
                <w:ins w:id="84679" w:author="pete jones" w:date="2022-01-11T16:52:00Z"/>
                <w:rFonts w:ascii="Calibri" w:hAnsi="Calibri" w:cs="Calibri"/>
                <w:b/>
                <w:bCs/>
                <w:color w:val="000000"/>
                <w:sz w:val="22"/>
                <w:szCs w:val="22"/>
              </w:rPr>
            </w:pPr>
            <w:ins w:id="84680" w:author="pete jones" w:date="2022-01-11T16:52:00Z">
              <w:r w:rsidRPr="003E6D0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C543E81" w14:textId="77777777" w:rsidR="003E6D09" w:rsidRPr="003E6D09" w:rsidRDefault="003E6D09" w:rsidP="003E6D09">
            <w:pPr>
              <w:spacing w:before="0" w:after="0" w:line="240" w:lineRule="auto"/>
              <w:jc w:val="center"/>
              <w:rPr>
                <w:ins w:id="84681" w:author="pete jones" w:date="2022-01-11T16:52:00Z"/>
                <w:rFonts w:ascii="Calibri" w:hAnsi="Calibri" w:cs="Calibri"/>
                <w:b/>
                <w:bCs/>
                <w:color w:val="000000"/>
                <w:sz w:val="22"/>
                <w:szCs w:val="22"/>
              </w:rPr>
            </w:pPr>
            <w:ins w:id="84682" w:author="pete jones" w:date="2022-01-11T16:52:00Z">
              <w:r w:rsidRPr="003E6D0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6EEABB6" w14:textId="77777777" w:rsidR="003E6D09" w:rsidRPr="003E6D09" w:rsidRDefault="003E6D09" w:rsidP="003E6D09">
            <w:pPr>
              <w:spacing w:before="0" w:after="0" w:line="240" w:lineRule="auto"/>
              <w:jc w:val="center"/>
              <w:rPr>
                <w:ins w:id="84683" w:author="pete jones" w:date="2022-01-11T16:52:00Z"/>
                <w:rFonts w:ascii="Calibri" w:hAnsi="Calibri" w:cs="Calibri"/>
                <w:b/>
                <w:bCs/>
                <w:color w:val="000000"/>
                <w:sz w:val="22"/>
                <w:szCs w:val="22"/>
              </w:rPr>
            </w:pPr>
            <w:ins w:id="84684" w:author="pete jones" w:date="2022-01-11T16:52:00Z">
              <w:r w:rsidRPr="003E6D0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D3E3E96" w14:textId="77777777" w:rsidR="003E6D09" w:rsidRPr="003E6D09" w:rsidRDefault="003E6D09" w:rsidP="003E6D09">
            <w:pPr>
              <w:spacing w:before="0" w:after="0" w:line="240" w:lineRule="auto"/>
              <w:jc w:val="center"/>
              <w:rPr>
                <w:ins w:id="84685" w:author="pete jones" w:date="2022-01-11T16:52:00Z"/>
                <w:rFonts w:ascii="Calibri" w:hAnsi="Calibri" w:cs="Calibri"/>
                <w:b/>
                <w:bCs/>
                <w:color w:val="000000"/>
                <w:sz w:val="22"/>
                <w:szCs w:val="22"/>
              </w:rPr>
            </w:pPr>
            <w:ins w:id="84686" w:author="pete jones" w:date="2022-01-11T16:52:00Z">
              <w:r w:rsidRPr="003E6D0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7F3AF52" w14:textId="77777777" w:rsidR="003E6D09" w:rsidRPr="003E6D09" w:rsidRDefault="003E6D09" w:rsidP="003E6D09">
            <w:pPr>
              <w:spacing w:before="0" w:after="0" w:line="240" w:lineRule="auto"/>
              <w:jc w:val="center"/>
              <w:rPr>
                <w:ins w:id="84687" w:author="pete jones" w:date="2022-01-11T16:52:00Z"/>
                <w:rFonts w:ascii="Calibri" w:hAnsi="Calibri" w:cs="Calibri"/>
                <w:b/>
                <w:bCs/>
                <w:color w:val="000000"/>
                <w:sz w:val="22"/>
                <w:szCs w:val="22"/>
              </w:rPr>
            </w:pPr>
            <w:ins w:id="84688" w:author="pete jones" w:date="2022-01-11T16:52:00Z">
              <w:r w:rsidRPr="003E6D0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5A99CAC8" w14:textId="77777777" w:rsidR="003E6D09" w:rsidRPr="003E6D09" w:rsidRDefault="003E6D09" w:rsidP="003E6D09">
            <w:pPr>
              <w:spacing w:before="0" w:after="0" w:line="240" w:lineRule="auto"/>
              <w:jc w:val="center"/>
              <w:rPr>
                <w:ins w:id="84689" w:author="pete jones" w:date="2022-01-11T16:52:00Z"/>
                <w:rFonts w:ascii="Calibri" w:hAnsi="Calibri" w:cs="Calibri"/>
                <w:b/>
                <w:bCs/>
                <w:color w:val="000000"/>
                <w:sz w:val="22"/>
                <w:szCs w:val="22"/>
              </w:rPr>
            </w:pPr>
            <w:ins w:id="84690" w:author="pete jones" w:date="2022-01-11T16:52:00Z">
              <w:r w:rsidRPr="003E6D09">
                <w:rPr>
                  <w:rFonts w:ascii="Calibri" w:hAnsi="Calibri" w:cs="Calibri"/>
                  <w:b/>
                  <w:bCs/>
                  <w:color w:val="000000"/>
                  <w:sz w:val="22"/>
                  <w:szCs w:val="22"/>
                </w:rPr>
                <w:t>Coursework</w:t>
              </w:r>
            </w:ins>
          </w:p>
        </w:tc>
      </w:tr>
      <w:tr w:rsidR="003E6D09" w:rsidRPr="003E6D09" w14:paraId="619909A0" w14:textId="77777777" w:rsidTr="003E6D09">
        <w:trPr>
          <w:trHeight w:val="300"/>
          <w:ins w:id="84691" w:author="pete jones" w:date="2022-01-11T16:52: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B7612DF" w14:textId="77777777" w:rsidR="003E6D09" w:rsidRPr="003E6D09" w:rsidRDefault="003E6D09" w:rsidP="003E6D09">
            <w:pPr>
              <w:spacing w:before="0" w:after="0" w:line="240" w:lineRule="auto"/>
              <w:jc w:val="center"/>
              <w:rPr>
                <w:ins w:id="84692" w:author="pete jones" w:date="2022-01-11T16:52:00Z"/>
                <w:rFonts w:ascii="Calibri" w:hAnsi="Calibri" w:cs="Calibri"/>
                <w:color w:val="000000"/>
                <w:sz w:val="22"/>
                <w:szCs w:val="22"/>
              </w:rPr>
            </w:pPr>
            <w:ins w:id="84693" w:author="pete jones" w:date="2022-01-11T16:52: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BBEDB4A" w14:textId="77777777" w:rsidR="003E6D09" w:rsidRPr="003E6D09" w:rsidRDefault="003E6D09" w:rsidP="003E6D09">
            <w:pPr>
              <w:spacing w:before="0" w:after="0" w:line="240" w:lineRule="auto"/>
              <w:jc w:val="left"/>
              <w:rPr>
                <w:ins w:id="84694" w:author="pete jones" w:date="2022-01-11T16:52:00Z"/>
                <w:rFonts w:ascii="Calibri" w:hAnsi="Calibri" w:cs="Calibri"/>
                <w:color w:val="000000"/>
                <w:sz w:val="22"/>
                <w:szCs w:val="22"/>
              </w:rPr>
            </w:pPr>
            <w:ins w:id="84695" w:author="pete jones" w:date="2022-01-11T16:52:00Z">
              <w:r w:rsidRPr="003E6D09">
                <w:rPr>
                  <w:rFonts w:ascii="Calibri" w:hAnsi="Calibri" w:cs="Calibri"/>
                  <w:color w:val="000000"/>
                  <w:sz w:val="22"/>
                  <w:szCs w:val="22"/>
                </w:rPr>
                <w:t>Solid Mechanics and Structures 1</w:t>
              </w:r>
            </w:ins>
          </w:p>
        </w:tc>
        <w:tc>
          <w:tcPr>
            <w:tcW w:w="432" w:type="dxa"/>
            <w:tcBorders>
              <w:top w:val="nil"/>
              <w:left w:val="nil"/>
              <w:bottom w:val="single" w:sz="4" w:space="0" w:color="auto"/>
              <w:right w:val="single" w:sz="4" w:space="0" w:color="auto"/>
            </w:tcBorders>
            <w:shd w:val="clear" w:color="auto" w:fill="auto"/>
            <w:noWrap/>
            <w:vAlign w:val="bottom"/>
            <w:hideMark/>
          </w:tcPr>
          <w:p w14:paraId="23EF7D67" w14:textId="77777777" w:rsidR="003E6D09" w:rsidRPr="003E6D09" w:rsidRDefault="003E6D09" w:rsidP="003E6D09">
            <w:pPr>
              <w:spacing w:before="0" w:after="0" w:line="240" w:lineRule="auto"/>
              <w:jc w:val="center"/>
              <w:rPr>
                <w:ins w:id="84696" w:author="pete jones" w:date="2022-01-11T16:52:00Z"/>
                <w:rFonts w:ascii="Calibri" w:hAnsi="Calibri" w:cs="Calibri"/>
                <w:color w:val="000000"/>
                <w:sz w:val="22"/>
                <w:szCs w:val="22"/>
              </w:rPr>
            </w:pPr>
            <w:ins w:id="84697" w:author="pete jones" w:date="2022-01-11T16:52: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5AA91E4" w14:textId="77777777" w:rsidR="003E6D09" w:rsidRPr="003E6D09" w:rsidRDefault="003E6D09" w:rsidP="003E6D09">
            <w:pPr>
              <w:spacing w:before="0" w:after="0" w:line="240" w:lineRule="auto"/>
              <w:jc w:val="center"/>
              <w:rPr>
                <w:ins w:id="84698" w:author="pete jones" w:date="2022-01-11T16:52:00Z"/>
                <w:rFonts w:ascii="Calibri" w:hAnsi="Calibri" w:cs="Calibri"/>
                <w:color w:val="000000"/>
                <w:sz w:val="22"/>
                <w:szCs w:val="22"/>
              </w:rPr>
            </w:pPr>
            <w:ins w:id="84699"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BAB9784" w14:textId="77777777" w:rsidR="003E6D09" w:rsidRPr="003E6D09" w:rsidRDefault="003E6D09" w:rsidP="003E6D09">
            <w:pPr>
              <w:spacing w:before="0" w:after="0" w:line="240" w:lineRule="auto"/>
              <w:jc w:val="center"/>
              <w:rPr>
                <w:ins w:id="84700" w:author="pete jones" w:date="2022-01-11T16:52:00Z"/>
                <w:rFonts w:ascii="Calibri" w:hAnsi="Calibri" w:cs="Calibri"/>
                <w:color w:val="000000"/>
                <w:sz w:val="22"/>
                <w:szCs w:val="22"/>
              </w:rPr>
            </w:pPr>
            <w:ins w:id="84701"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E08BEE" w14:textId="77777777" w:rsidR="003E6D09" w:rsidRPr="003E6D09" w:rsidRDefault="003E6D09" w:rsidP="003E6D09">
            <w:pPr>
              <w:spacing w:before="0" w:after="0" w:line="240" w:lineRule="auto"/>
              <w:jc w:val="center"/>
              <w:rPr>
                <w:ins w:id="84702" w:author="pete jones" w:date="2022-01-11T16:52:00Z"/>
                <w:rFonts w:ascii="Calibri" w:hAnsi="Calibri" w:cs="Calibri"/>
                <w:color w:val="000000"/>
                <w:sz w:val="22"/>
                <w:szCs w:val="22"/>
              </w:rPr>
            </w:pPr>
            <w:ins w:id="84703"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64EF5F" w14:textId="77777777" w:rsidR="003E6D09" w:rsidRPr="003E6D09" w:rsidRDefault="003E6D09" w:rsidP="003E6D09">
            <w:pPr>
              <w:spacing w:before="0" w:after="0" w:line="240" w:lineRule="auto"/>
              <w:jc w:val="center"/>
              <w:rPr>
                <w:ins w:id="84704" w:author="pete jones" w:date="2022-01-11T16:52:00Z"/>
                <w:rFonts w:ascii="Calibri" w:hAnsi="Calibri" w:cs="Calibri"/>
                <w:color w:val="000000"/>
                <w:sz w:val="22"/>
                <w:szCs w:val="22"/>
              </w:rPr>
            </w:pPr>
            <w:ins w:id="84705"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3FD50D" w14:textId="77777777" w:rsidR="003E6D09" w:rsidRPr="003E6D09" w:rsidRDefault="003E6D09" w:rsidP="003E6D09">
            <w:pPr>
              <w:spacing w:before="0" w:after="0" w:line="240" w:lineRule="auto"/>
              <w:jc w:val="center"/>
              <w:rPr>
                <w:ins w:id="84706" w:author="pete jones" w:date="2022-01-11T16:52:00Z"/>
                <w:rFonts w:ascii="Calibri" w:hAnsi="Calibri" w:cs="Calibri"/>
                <w:color w:val="000000"/>
                <w:sz w:val="22"/>
                <w:szCs w:val="22"/>
              </w:rPr>
            </w:pPr>
            <w:ins w:id="8470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DCF66B" w14:textId="77777777" w:rsidR="003E6D09" w:rsidRPr="003E6D09" w:rsidRDefault="003E6D09" w:rsidP="003E6D09">
            <w:pPr>
              <w:spacing w:before="0" w:after="0" w:line="240" w:lineRule="auto"/>
              <w:jc w:val="center"/>
              <w:rPr>
                <w:ins w:id="84708" w:author="pete jones" w:date="2022-01-11T16:52:00Z"/>
                <w:rFonts w:ascii="Calibri" w:hAnsi="Calibri" w:cs="Calibri"/>
                <w:color w:val="000000"/>
                <w:sz w:val="22"/>
                <w:szCs w:val="22"/>
              </w:rPr>
            </w:pPr>
            <w:ins w:id="8470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E61E2C" w14:textId="77777777" w:rsidR="003E6D09" w:rsidRPr="003E6D09" w:rsidRDefault="003E6D09" w:rsidP="003E6D09">
            <w:pPr>
              <w:spacing w:before="0" w:after="0" w:line="240" w:lineRule="auto"/>
              <w:jc w:val="center"/>
              <w:rPr>
                <w:ins w:id="84710" w:author="pete jones" w:date="2022-01-11T16:52:00Z"/>
                <w:rFonts w:ascii="Calibri" w:hAnsi="Calibri" w:cs="Calibri"/>
                <w:color w:val="000000"/>
                <w:sz w:val="22"/>
                <w:szCs w:val="22"/>
              </w:rPr>
            </w:pPr>
            <w:ins w:id="8471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203368" w14:textId="77777777" w:rsidR="003E6D09" w:rsidRPr="003E6D09" w:rsidRDefault="003E6D09" w:rsidP="003E6D09">
            <w:pPr>
              <w:spacing w:before="0" w:after="0" w:line="240" w:lineRule="auto"/>
              <w:jc w:val="center"/>
              <w:rPr>
                <w:ins w:id="84712" w:author="pete jones" w:date="2022-01-11T16:52:00Z"/>
                <w:rFonts w:ascii="Calibri" w:hAnsi="Calibri" w:cs="Calibri"/>
                <w:color w:val="000000"/>
                <w:sz w:val="22"/>
                <w:szCs w:val="22"/>
              </w:rPr>
            </w:pPr>
            <w:ins w:id="8471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610A2D" w14:textId="77777777" w:rsidR="003E6D09" w:rsidRPr="003E6D09" w:rsidRDefault="003E6D09" w:rsidP="003E6D09">
            <w:pPr>
              <w:spacing w:before="0" w:after="0" w:line="240" w:lineRule="auto"/>
              <w:jc w:val="center"/>
              <w:rPr>
                <w:ins w:id="84714" w:author="pete jones" w:date="2022-01-11T16:52:00Z"/>
                <w:rFonts w:ascii="Calibri" w:hAnsi="Calibri" w:cs="Calibri"/>
                <w:color w:val="000000"/>
                <w:sz w:val="22"/>
                <w:szCs w:val="22"/>
              </w:rPr>
            </w:pPr>
            <w:ins w:id="8471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D041AE" w14:textId="77777777" w:rsidR="003E6D09" w:rsidRPr="003E6D09" w:rsidRDefault="003E6D09" w:rsidP="003E6D09">
            <w:pPr>
              <w:spacing w:before="0" w:after="0" w:line="240" w:lineRule="auto"/>
              <w:jc w:val="center"/>
              <w:rPr>
                <w:ins w:id="84716" w:author="pete jones" w:date="2022-01-11T16:52:00Z"/>
                <w:rFonts w:ascii="Calibri" w:hAnsi="Calibri" w:cs="Calibri"/>
                <w:color w:val="000000"/>
                <w:sz w:val="22"/>
                <w:szCs w:val="22"/>
              </w:rPr>
            </w:pPr>
            <w:ins w:id="84717"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74882E" w14:textId="77777777" w:rsidR="003E6D09" w:rsidRPr="003E6D09" w:rsidRDefault="003E6D09" w:rsidP="003E6D09">
            <w:pPr>
              <w:spacing w:before="0" w:after="0" w:line="240" w:lineRule="auto"/>
              <w:jc w:val="center"/>
              <w:rPr>
                <w:ins w:id="84718" w:author="pete jones" w:date="2022-01-11T16:52:00Z"/>
                <w:rFonts w:ascii="Calibri" w:hAnsi="Calibri" w:cs="Calibri"/>
                <w:color w:val="000000"/>
                <w:sz w:val="22"/>
                <w:szCs w:val="22"/>
              </w:rPr>
            </w:pPr>
            <w:ins w:id="84719" w:author="pete jones" w:date="2022-01-11T16:52:00Z">
              <w:r w:rsidRPr="003E6D09">
                <w:rPr>
                  <w:rFonts w:ascii="Calibri" w:hAnsi="Calibri" w:cs="Calibri"/>
                  <w:color w:val="000000"/>
                  <w:sz w:val="22"/>
                  <w:szCs w:val="22"/>
                </w:rPr>
                <w:t> </w:t>
              </w:r>
            </w:ins>
          </w:p>
        </w:tc>
      </w:tr>
      <w:tr w:rsidR="003E6D09" w:rsidRPr="003E6D09" w14:paraId="6B310682" w14:textId="77777777" w:rsidTr="003E6D09">
        <w:trPr>
          <w:trHeight w:val="300"/>
          <w:ins w:id="84720"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71332D0" w14:textId="77777777" w:rsidR="003E6D09" w:rsidRPr="003E6D09" w:rsidRDefault="003E6D09" w:rsidP="003E6D09">
            <w:pPr>
              <w:spacing w:before="0" w:after="0" w:line="240" w:lineRule="auto"/>
              <w:jc w:val="center"/>
              <w:rPr>
                <w:ins w:id="84721" w:author="pete jones" w:date="2022-01-11T16:52:00Z"/>
                <w:rFonts w:ascii="Calibri" w:hAnsi="Calibri" w:cs="Calibri"/>
                <w:color w:val="000000"/>
                <w:sz w:val="22"/>
                <w:szCs w:val="22"/>
              </w:rPr>
            </w:pPr>
            <w:ins w:id="84722" w:author="pete jones" w:date="2022-01-11T16:52: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69140C9" w14:textId="77777777" w:rsidR="003E6D09" w:rsidRPr="003E6D09" w:rsidRDefault="003E6D09" w:rsidP="003E6D09">
            <w:pPr>
              <w:spacing w:before="0" w:after="0" w:line="240" w:lineRule="auto"/>
              <w:jc w:val="left"/>
              <w:rPr>
                <w:ins w:id="84723" w:author="pete jones" w:date="2022-01-11T16:52:00Z"/>
                <w:rFonts w:ascii="Calibri" w:hAnsi="Calibri" w:cs="Calibri"/>
                <w:color w:val="000000"/>
                <w:sz w:val="22"/>
                <w:szCs w:val="22"/>
              </w:rPr>
            </w:pPr>
            <w:ins w:id="84724" w:author="pete jones" w:date="2022-01-11T16:52:00Z">
              <w:r w:rsidRPr="003E6D09">
                <w:rPr>
                  <w:rFonts w:ascii="Calibri" w:hAnsi="Calibri" w:cs="Calibri"/>
                  <w:color w:val="000000"/>
                  <w:sz w:val="22"/>
                  <w:szCs w:val="22"/>
                </w:rPr>
                <w:t>Electronic and Electrical Systems 1</w:t>
              </w:r>
            </w:ins>
          </w:p>
        </w:tc>
        <w:tc>
          <w:tcPr>
            <w:tcW w:w="432" w:type="dxa"/>
            <w:tcBorders>
              <w:top w:val="nil"/>
              <w:left w:val="nil"/>
              <w:bottom w:val="single" w:sz="4" w:space="0" w:color="auto"/>
              <w:right w:val="single" w:sz="4" w:space="0" w:color="auto"/>
            </w:tcBorders>
            <w:shd w:val="clear" w:color="auto" w:fill="auto"/>
            <w:noWrap/>
            <w:vAlign w:val="bottom"/>
            <w:hideMark/>
          </w:tcPr>
          <w:p w14:paraId="4D6F3616" w14:textId="77777777" w:rsidR="003E6D09" w:rsidRPr="003E6D09" w:rsidRDefault="003E6D09" w:rsidP="003E6D09">
            <w:pPr>
              <w:spacing w:before="0" w:after="0" w:line="240" w:lineRule="auto"/>
              <w:jc w:val="center"/>
              <w:rPr>
                <w:ins w:id="84725" w:author="pete jones" w:date="2022-01-11T16:52:00Z"/>
                <w:rFonts w:ascii="Calibri" w:hAnsi="Calibri" w:cs="Calibri"/>
                <w:color w:val="000000"/>
                <w:sz w:val="22"/>
                <w:szCs w:val="22"/>
              </w:rPr>
            </w:pPr>
            <w:ins w:id="84726" w:author="pete jones" w:date="2022-01-11T16:52: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E7AC661" w14:textId="77777777" w:rsidR="003E6D09" w:rsidRPr="003E6D09" w:rsidRDefault="003E6D09" w:rsidP="003E6D09">
            <w:pPr>
              <w:spacing w:before="0" w:after="0" w:line="240" w:lineRule="auto"/>
              <w:jc w:val="center"/>
              <w:rPr>
                <w:ins w:id="84727" w:author="pete jones" w:date="2022-01-11T16:52:00Z"/>
                <w:rFonts w:ascii="Calibri" w:hAnsi="Calibri" w:cs="Calibri"/>
                <w:color w:val="000000"/>
                <w:sz w:val="22"/>
                <w:szCs w:val="22"/>
              </w:rPr>
            </w:pPr>
            <w:ins w:id="84728"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7194FA8" w14:textId="77777777" w:rsidR="003E6D09" w:rsidRPr="003E6D09" w:rsidRDefault="003E6D09" w:rsidP="003E6D09">
            <w:pPr>
              <w:spacing w:before="0" w:after="0" w:line="240" w:lineRule="auto"/>
              <w:jc w:val="center"/>
              <w:rPr>
                <w:ins w:id="84729" w:author="pete jones" w:date="2022-01-11T16:52:00Z"/>
                <w:rFonts w:ascii="Calibri" w:hAnsi="Calibri" w:cs="Calibri"/>
                <w:color w:val="000000"/>
                <w:sz w:val="22"/>
                <w:szCs w:val="22"/>
              </w:rPr>
            </w:pPr>
            <w:ins w:id="84730"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11A064" w14:textId="77777777" w:rsidR="003E6D09" w:rsidRPr="003E6D09" w:rsidRDefault="003E6D09" w:rsidP="003E6D09">
            <w:pPr>
              <w:spacing w:before="0" w:after="0" w:line="240" w:lineRule="auto"/>
              <w:jc w:val="center"/>
              <w:rPr>
                <w:ins w:id="84731" w:author="pete jones" w:date="2022-01-11T16:52:00Z"/>
                <w:rFonts w:ascii="Calibri" w:hAnsi="Calibri" w:cs="Calibri"/>
                <w:color w:val="000000"/>
                <w:sz w:val="22"/>
                <w:szCs w:val="22"/>
              </w:rPr>
            </w:pPr>
            <w:ins w:id="84732"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C431DA7" w14:textId="77777777" w:rsidR="003E6D09" w:rsidRPr="003E6D09" w:rsidRDefault="003E6D09" w:rsidP="003E6D09">
            <w:pPr>
              <w:spacing w:before="0" w:after="0" w:line="240" w:lineRule="auto"/>
              <w:jc w:val="center"/>
              <w:rPr>
                <w:ins w:id="84733" w:author="pete jones" w:date="2022-01-11T16:52:00Z"/>
                <w:rFonts w:ascii="Calibri" w:hAnsi="Calibri" w:cs="Calibri"/>
                <w:color w:val="000000"/>
                <w:sz w:val="22"/>
                <w:szCs w:val="22"/>
              </w:rPr>
            </w:pPr>
            <w:ins w:id="84734"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D57D4A" w14:textId="77777777" w:rsidR="003E6D09" w:rsidRPr="003E6D09" w:rsidRDefault="003E6D09" w:rsidP="003E6D09">
            <w:pPr>
              <w:spacing w:before="0" w:after="0" w:line="240" w:lineRule="auto"/>
              <w:jc w:val="center"/>
              <w:rPr>
                <w:ins w:id="84735" w:author="pete jones" w:date="2022-01-11T16:52:00Z"/>
                <w:rFonts w:ascii="Calibri" w:hAnsi="Calibri" w:cs="Calibri"/>
                <w:color w:val="000000"/>
                <w:sz w:val="22"/>
                <w:szCs w:val="22"/>
              </w:rPr>
            </w:pPr>
            <w:ins w:id="8473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344FC2" w14:textId="77777777" w:rsidR="003E6D09" w:rsidRPr="003E6D09" w:rsidRDefault="003E6D09" w:rsidP="003E6D09">
            <w:pPr>
              <w:spacing w:before="0" w:after="0" w:line="240" w:lineRule="auto"/>
              <w:jc w:val="center"/>
              <w:rPr>
                <w:ins w:id="84737" w:author="pete jones" w:date="2022-01-11T16:52:00Z"/>
                <w:rFonts w:ascii="Calibri" w:hAnsi="Calibri" w:cs="Calibri"/>
                <w:color w:val="000000"/>
                <w:sz w:val="22"/>
                <w:szCs w:val="22"/>
              </w:rPr>
            </w:pPr>
            <w:ins w:id="8473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E49115" w14:textId="77777777" w:rsidR="003E6D09" w:rsidRPr="003E6D09" w:rsidRDefault="003E6D09" w:rsidP="003E6D09">
            <w:pPr>
              <w:spacing w:before="0" w:after="0" w:line="240" w:lineRule="auto"/>
              <w:jc w:val="center"/>
              <w:rPr>
                <w:ins w:id="84739" w:author="pete jones" w:date="2022-01-11T16:52:00Z"/>
                <w:rFonts w:ascii="Calibri" w:hAnsi="Calibri" w:cs="Calibri"/>
                <w:color w:val="000000"/>
                <w:sz w:val="22"/>
                <w:szCs w:val="22"/>
              </w:rPr>
            </w:pPr>
            <w:ins w:id="8474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9E90AB" w14:textId="77777777" w:rsidR="003E6D09" w:rsidRPr="003E6D09" w:rsidRDefault="003E6D09" w:rsidP="003E6D09">
            <w:pPr>
              <w:spacing w:before="0" w:after="0" w:line="240" w:lineRule="auto"/>
              <w:jc w:val="center"/>
              <w:rPr>
                <w:ins w:id="84741" w:author="pete jones" w:date="2022-01-11T16:52:00Z"/>
                <w:rFonts w:ascii="Calibri" w:hAnsi="Calibri" w:cs="Calibri"/>
                <w:color w:val="000000"/>
                <w:sz w:val="22"/>
                <w:szCs w:val="22"/>
              </w:rPr>
            </w:pPr>
            <w:ins w:id="8474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20D93E" w14:textId="77777777" w:rsidR="003E6D09" w:rsidRPr="003E6D09" w:rsidRDefault="003E6D09" w:rsidP="003E6D09">
            <w:pPr>
              <w:spacing w:before="0" w:after="0" w:line="240" w:lineRule="auto"/>
              <w:jc w:val="center"/>
              <w:rPr>
                <w:ins w:id="84743" w:author="pete jones" w:date="2022-01-11T16:52:00Z"/>
                <w:rFonts w:ascii="Calibri" w:hAnsi="Calibri" w:cs="Calibri"/>
                <w:color w:val="000000"/>
                <w:sz w:val="22"/>
                <w:szCs w:val="22"/>
              </w:rPr>
            </w:pPr>
            <w:ins w:id="8474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3B19A9" w14:textId="77777777" w:rsidR="003E6D09" w:rsidRPr="003E6D09" w:rsidRDefault="003E6D09" w:rsidP="003E6D09">
            <w:pPr>
              <w:spacing w:before="0" w:after="0" w:line="240" w:lineRule="auto"/>
              <w:jc w:val="center"/>
              <w:rPr>
                <w:ins w:id="84745" w:author="pete jones" w:date="2022-01-11T16:52:00Z"/>
                <w:rFonts w:ascii="Calibri" w:hAnsi="Calibri" w:cs="Calibri"/>
                <w:color w:val="000000"/>
                <w:sz w:val="22"/>
                <w:szCs w:val="22"/>
              </w:rPr>
            </w:pPr>
            <w:ins w:id="84746"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9541EDE" w14:textId="77777777" w:rsidR="003E6D09" w:rsidRPr="003E6D09" w:rsidRDefault="003E6D09" w:rsidP="003E6D09">
            <w:pPr>
              <w:spacing w:before="0" w:after="0" w:line="240" w:lineRule="auto"/>
              <w:jc w:val="center"/>
              <w:rPr>
                <w:ins w:id="84747" w:author="pete jones" w:date="2022-01-11T16:52:00Z"/>
                <w:rFonts w:ascii="Calibri" w:hAnsi="Calibri" w:cs="Calibri"/>
                <w:color w:val="000000"/>
                <w:sz w:val="22"/>
                <w:szCs w:val="22"/>
              </w:rPr>
            </w:pPr>
            <w:ins w:id="84748" w:author="pete jones" w:date="2022-01-11T16:52:00Z">
              <w:r w:rsidRPr="003E6D09">
                <w:rPr>
                  <w:rFonts w:ascii="Calibri" w:hAnsi="Calibri" w:cs="Calibri"/>
                  <w:color w:val="000000"/>
                  <w:sz w:val="22"/>
                  <w:szCs w:val="22"/>
                </w:rPr>
                <w:t> </w:t>
              </w:r>
            </w:ins>
          </w:p>
        </w:tc>
      </w:tr>
      <w:tr w:rsidR="003E6D09" w:rsidRPr="003E6D09" w14:paraId="09DA1472" w14:textId="77777777" w:rsidTr="003E6D09">
        <w:trPr>
          <w:trHeight w:val="300"/>
          <w:ins w:id="84749"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2D39D97" w14:textId="77777777" w:rsidR="003E6D09" w:rsidRPr="003E6D09" w:rsidRDefault="003E6D09" w:rsidP="003E6D09">
            <w:pPr>
              <w:spacing w:before="0" w:after="0" w:line="240" w:lineRule="auto"/>
              <w:jc w:val="center"/>
              <w:rPr>
                <w:ins w:id="84750" w:author="pete jones" w:date="2022-01-11T16:52:00Z"/>
                <w:rFonts w:ascii="Calibri" w:hAnsi="Calibri" w:cs="Calibri"/>
                <w:color w:val="000000"/>
                <w:sz w:val="22"/>
                <w:szCs w:val="22"/>
              </w:rPr>
            </w:pPr>
            <w:ins w:id="84751" w:author="pete jones" w:date="2022-01-11T16:52: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B518725" w14:textId="77777777" w:rsidR="003E6D09" w:rsidRPr="003E6D09" w:rsidRDefault="003E6D09" w:rsidP="003E6D09">
            <w:pPr>
              <w:spacing w:before="0" w:after="0" w:line="240" w:lineRule="auto"/>
              <w:jc w:val="left"/>
              <w:rPr>
                <w:ins w:id="84752" w:author="pete jones" w:date="2022-01-11T16:52:00Z"/>
                <w:rFonts w:ascii="Calibri" w:hAnsi="Calibri" w:cs="Calibri"/>
                <w:color w:val="000000"/>
                <w:sz w:val="22"/>
                <w:szCs w:val="22"/>
              </w:rPr>
            </w:pPr>
            <w:ins w:id="84753" w:author="pete jones" w:date="2022-01-11T16:52:00Z">
              <w:r w:rsidRPr="003E6D09">
                <w:rPr>
                  <w:rFonts w:ascii="Calibri" w:hAnsi="Calibri" w:cs="Calibri"/>
                  <w:color w:val="000000"/>
                  <w:sz w:val="22"/>
                  <w:szCs w:val="22"/>
                </w:rPr>
                <w:t>Thermodynamics and Fluid Mechanics 1</w:t>
              </w:r>
            </w:ins>
          </w:p>
        </w:tc>
        <w:tc>
          <w:tcPr>
            <w:tcW w:w="432" w:type="dxa"/>
            <w:tcBorders>
              <w:top w:val="nil"/>
              <w:left w:val="nil"/>
              <w:bottom w:val="single" w:sz="4" w:space="0" w:color="auto"/>
              <w:right w:val="single" w:sz="4" w:space="0" w:color="auto"/>
            </w:tcBorders>
            <w:shd w:val="clear" w:color="auto" w:fill="auto"/>
            <w:noWrap/>
            <w:vAlign w:val="bottom"/>
            <w:hideMark/>
          </w:tcPr>
          <w:p w14:paraId="21BA4F64" w14:textId="77777777" w:rsidR="003E6D09" w:rsidRPr="003E6D09" w:rsidRDefault="003E6D09" w:rsidP="003E6D09">
            <w:pPr>
              <w:spacing w:before="0" w:after="0" w:line="240" w:lineRule="auto"/>
              <w:jc w:val="center"/>
              <w:rPr>
                <w:ins w:id="84754" w:author="pete jones" w:date="2022-01-11T16:52:00Z"/>
                <w:rFonts w:ascii="Calibri" w:hAnsi="Calibri" w:cs="Calibri"/>
                <w:color w:val="000000"/>
                <w:sz w:val="22"/>
                <w:szCs w:val="22"/>
              </w:rPr>
            </w:pPr>
            <w:ins w:id="84755" w:author="pete jones" w:date="2022-01-11T16:52: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384649B" w14:textId="77777777" w:rsidR="003E6D09" w:rsidRPr="003E6D09" w:rsidRDefault="003E6D09" w:rsidP="003E6D09">
            <w:pPr>
              <w:spacing w:before="0" w:after="0" w:line="240" w:lineRule="auto"/>
              <w:jc w:val="center"/>
              <w:rPr>
                <w:ins w:id="84756" w:author="pete jones" w:date="2022-01-11T16:52:00Z"/>
                <w:rFonts w:ascii="Calibri" w:hAnsi="Calibri" w:cs="Calibri"/>
                <w:color w:val="000000"/>
                <w:sz w:val="22"/>
                <w:szCs w:val="22"/>
              </w:rPr>
            </w:pPr>
            <w:ins w:id="84757"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9144768" w14:textId="77777777" w:rsidR="003E6D09" w:rsidRPr="003E6D09" w:rsidRDefault="003E6D09" w:rsidP="003E6D09">
            <w:pPr>
              <w:spacing w:before="0" w:after="0" w:line="240" w:lineRule="auto"/>
              <w:jc w:val="center"/>
              <w:rPr>
                <w:ins w:id="84758" w:author="pete jones" w:date="2022-01-11T16:52:00Z"/>
                <w:rFonts w:ascii="Calibri" w:hAnsi="Calibri" w:cs="Calibri"/>
                <w:color w:val="000000"/>
                <w:sz w:val="22"/>
                <w:szCs w:val="22"/>
              </w:rPr>
            </w:pPr>
            <w:ins w:id="84759"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A0423FD" w14:textId="77777777" w:rsidR="003E6D09" w:rsidRPr="003E6D09" w:rsidRDefault="003E6D09" w:rsidP="003E6D09">
            <w:pPr>
              <w:spacing w:before="0" w:after="0" w:line="240" w:lineRule="auto"/>
              <w:jc w:val="center"/>
              <w:rPr>
                <w:ins w:id="84760" w:author="pete jones" w:date="2022-01-11T16:52:00Z"/>
                <w:rFonts w:ascii="Calibri" w:hAnsi="Calibri" w:cs="Calibri"/>
                <w:color w:val="000000"/>
                <w:sz w:val="22"/>
                <w:szCs w:val="22"/>
              </w:rPr>
            </w:pPr>
            <w:ins w:id="84761"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E59E7E" w14:textId="77777777" w:rsidR="003E6D09" w:rsidRPr="003E6D09" w:rsidRDefault="003E6D09" w:rsidP="003E6D09">
            <w:pPr>
              <w:spacing w:before="0" w:after="0" w:line="240" w:lineRule="auto"/>
              <w:jc w:val="center"/>
              <w:rPr>
                <w:ins w:id="84762" w:author="pete jones" w:date="2022-01-11T16:52:00Z"/>
                <w:rFonts w:ascii="Calibri" w:hAnsi="Calibri" w:cs="Calibri"/>
                <w:color w:val="000000"/>
                <w:sz w:val="22"/>
                <w:szCs w:val="22"/>
              </w:rPr>
            </w:pPr>
            <w:ins w:id="84763"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FE0BBB" w14:textId="77777777" w:rsidR="003E6D09" w:rsidRPr="003E6D09" w:rsidRDefault="003E6D09" w:rsidP="003E6D09">
            <w:pPr>
              <w:spacing w:before="0" w:after="0" w:line="240" w:lineRule="auto"/>
              <w:jc w:val="center"/>
              <w:rPr>
                <w:ins w:id="84764" w:author="pete jones" w:date="2022-01-11T16:52:00Z"/>
                <w:rFonts w:ascii="Calibri" w:hAnsi="Calibri" w:cs="Calibri"/>
                <w:color w:val="000000"/>
                <w:sz w:val="22"/>
                <w:szCs w:val="22"/>
              </w:rPr>
            </w:pPr>
            <w:ins w:id="8476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14FB79" w14:textId="77777777" w:rsidR="003E6D09" w:rsidRPr="003E6D09" w:rsidRDefault="003E6D09" w:rsidP="003E6D09">
            <w:pPr>
              <w:spacing w:before="0" w:after="0" w:line="240" w:lineRule="auto"/>
              <w:jc w:val="center"/>
              <w:rPr>
                <w:ins w:id="84766" w:author="pete jones" w:date="2022-01-11T16:52:00Z"/>
                <w:rFonts w:ascii="Calibri" w:hAnsi="Calibri" w:cs="Calibri"/>
                <w:color w:val="000000"/>
                <w:sz w:val="22"/>
                <w:szCs w:val="22"/>
              </w:rPr>
            </w:pPr>
            <w:ins w:id="8476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001239" w14:textId="77777777" w:rsidR="003E6D09" w:rsidRPr="003E6D09" w:rsidRDefault="003E6D09" w:rsidP="003E6D09">
            <w:pPr>
              <w:spacing w:before="0" w:after="0" w:line="240" w:lineRule="auto"/>
              <w:jc w:val="center"/>
              <w:rPr>
                <w:ins w:id="84768" w:author="pete jones" w:date="2022-01-11T16:52:00Z"/>
                <w:rFonts w:ascii="Calibri" w:hAnsi="Calibri" w:cs="Calibri"/>
                <w:color w:val="000000"/>
                <w:sz w:val="22"/>
                <w:szCs w:val="22"/>
              </w:rPr>
            </w:pPr>
            <w:ins w:id="8476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C7D033" w14:textId="77777777" w:rsidR="003E6D09" w:rsidRPr="003E6D09" w:rsidRDefault="003E6D09" w:rsidP="003E6D09">
            <w:pPr>
              <w:spacing w:before="0" w:after="0" w:line="240" w:lineRule="auto"/>
              <w:jc w:val="center"/>
              <w:rPr>
                <w:ins w:id="84770" w:author="pete jones" w:date="2022-01-11T16:52:00Z"/>
                <w:rFonts w:ascii="Calibri" w:hAnsi="Calibri" w:cs="Calibri"/>
                <w:color w:val="000000"/>
                <w:sz w:val="22"/>
                <w:szCs w:val="22"/>
              </w:rPr>
            </w:pPr>
            <w:ins w:id="8477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8B16E8" w14:textId="77777777" w:rsidR="003E6D09" w:rsidRPr="003E6D09" w:rsidRDefault="003E6D09" w:rsidP="003E6D09">
            <w:pPr>
              <w:spacing w:before="0" w:after="0" w:line="240" w:lineRule="auto"/>
              <w:jc w:val="center"/>
              <w:rPr>
                <w:ins w:id="84772" w:author="pete jones" w:date="2022-01-11T16:52:00Z"/>
                <w:rFonts w:ascii="Calibri" w:hAnsi="Calibri" w:cs="Calibri"/>
                <w:color w:val="000000"/>
                <w:sz w:val="22"/>
                <w:szCs w:val="22"/>
              </w:rPr>
            </w:pPr>
            <w:ins w:id="8477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FAAF28" w14:textId="77777777" w:rsidR="003E6D09" w:rsidRPr="003E6D09" w:rsidRDefault="003E6D09" w:rsidP="003E6D09">
            <w:pPr>
              <w:spacing w:before="0" w:after="0" w:line="240" w:lineRule="auto"/>
              <w:jc w:val="center"/>
              <w:rPr>
                <w:ins w:id="84774" w:author="pete jones" w:date="2022-01-11T16:52:00Z"/>
                <w:rFonts w:ascii="Calibri" w:hAnsi="Calibri" w:cs="Calibri"/>
                <w:color w:val="000000"/>
                <w:sz w:val="22"/>
                <w:szCs w:val="22"/>
              </w:rPr>
            </w:pPr>
            <w:ins w:id="84775"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E1E4216" w14:textId="77777777" w:rsidR="003E6D09" w:rsidRPr="003E6D09" w:rsidRDefault="003E6D09" w:rsidP="003E6D09">
            <w:pPr>
              <w:spacing w:before="0" w:after="0" w:line="240" w:lineRule="auto"/>
              <w:jc w:val="center"/>
              <w:rPr>
                <w:ins w:id="84776" w:author="pete jones" w:date="2022-01-11T16:52:00Z"/>
                <w:rFonts w:ascii="Calibri" w:hAnsi="Calibri" w:cs="Calibri"/>
                <w:color w:val="000000"/>
                <w:sz w:val="22"/>
                <w:szCs w:val="22"/>
              </w:rPr>
            </w:pPr>
            <w:ins w:id="84777" w:author="pete jones" w:date="2022-01-11T16:52:00Z">
              <w:r w:rsidRPr="003E6D09">
                <w:rPr>
                  <w:rFonts w:ascii="Calibri" w:hAnsi="Calibri" w:cs="Calibri"/>
                  <w:color w:val="000000"/>
                  <w:sz w:val="22"/>
                  <w:szCs w:val="22"/>
                </w:rPr>
                <w:t> </w:t>
              </w:r>
            </w:ins>
          </w:p>
        </w:tc>
      </w:tr>
      <w:tr w:rsidR="003E6D09" w:rsidRPr="003E6D09" w14:paraId="78401CB2" w14:textId="77777777" w:rsidTr="003E6D09">
        <w:trPr>
          <w:trHeight w:val="300"/>
          <w:ins w:id="84778"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E4F13B6" w14:textId="77777777" w:rsidR="003E6D09" w:rsidRPr="003E6D09" w:rsidRDefault="003E6D09" w:rsidP="003E6D09">
            <w:pPr>
              <w:spacing w:before="0" w:after="0" w:line="240" w:lineRule="auto"/>
              <w:jc w:val="center"/>
              <w:rPr>
                <w:ins w:id="84779" w:author="pete jones" w:date="2022-01-11T16:52:00Z"/>
                <w:rFonts w:ascii="Calibri" w:hAnsi="Calibri" w:cs="Calibri"/>
                <w:color w:val="000000"/>
                <w:sz w:val="22"/>
                <w:szCs w:val="22"/>
              </w:rPr>
            </w:pPr>
            <w:ins w:id="84780" w:author="pete jones" w:date="2022-01-11T16:52: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AB3ECBC" w14:textId="77777777" w:rsidR="003E6D09" w:rsidRPr="003E6D09" w:rsidRDefault="003E6D09" w:rsidP="003E6D09">
            <w:pPr>
              <w:spacing w:before="0" w:after="0" w:line="240" w:lineRule="auto"/>
              <w:jc w:val="left"/>
              <w:rPr>
                <w:ins w:id="84781" w:author="pete jones" w:date="2022-01-11T16:52:00Z"/>
                <w:rFonts w:ascii="Calibri" w:hAnsi="Calibri" w:cs="Calibri"/>
                <w:color w:val="000000"/>
                <w:sz w:val="22"/>
                <w:szCs w:val="22"/>
              </w:rPr>
            </w:pPr>
            <w:ins w:id="84782" w:author="pete jones" w:date="2022-01-11T16:52:00Z">
              <w:r w:rsidRPr="003E6D09">
                <w:rPr>
                  <w:rFonts w:ascii="Calibri" w:hAnsi="Calibri" w:cs="Calibri"/>
                  <w:color w:val="000000"/>
                  <w:sz w:val="22"/>
                  <w:szCs w:val="22"/>
                </w:rPr>
                <w:t>Engineering Practice 1</w:t>
              </w:r>
            </w:ins>
          </w:p>
        </w:tc>
        <w:tc>
          <w:tcPr>
            <w:tcW w:w="432" w:type="dxa"/>
            <w:tcBorders>
              <w:top w:val="nil"/>
              <w:left w:val="nil"/>
              <w:bottom w:val="single" w:sz="4" w:space="0" w:color="auto"/>
              <w:right w:val="single" w:sz="4" w:space="0" w:color="auto"/>
            </w:tcBorders>
            <w:shd w:val="clear" w:color="auto" w:fill="auto"/>
            <w:noWrap/>
            <w:vAlign w:val="bottom"/>
            <w:hideMark/>
          </w:tcPr>
          <w:p w14:paraId="338DA3F1" w14:textId="77777777" w:rsidR="003E6D09" w:rsidRPr="003E6D09" w:rsidRDefault="003E6D09" w:rsidP="003E6D09">
            <w:pPr>
              <w:spacing w:before="0" w:after="0" w:line="240" w:lineRule="auto"/>
              <w:jc w:val="center"/>
              <w:rPr>
                <w:ins w:id="84783" w:author="pete jones" w:date="2022-01-11T16:52:00Z"/>
                <w:rFonts w:ascii="Calibri" w:hAnsi="Calibri" w:cs="Calibri"/>
                <w:color w:val="000000"/>
                <w:sz w:val="22"/>
                <w:szCs w:val="22"/>
              </w:rPr>
            </w:pPr>
            <w:ins w:id="84784" w:author="pete jones" w:date="2022-01-11T16:52: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BD71E81" w14:textId="77777777" w:rsidR="003E6D09" w:rsidRPr="003E6D09" w:rsidRDefault="003E6D09" w:rsidP="003E6D09">
            <w:pPr>
              <w:spacing w:before="0" w:after="0" w:line="240" w:lineRule="auto"/>
              <w:jc w:val="center"/>
              <w:rPr>
                <w:ins w:id="84785" w:author="pete jones" w:date="2022-01-11T16:52:00Z"/>
                <w:rFonts w:ascii="Calibri" w:hAnsi="Calibri" w:cs="Calibri"/>
                <w:color w:val="000000"/>
                <w:sz w:val="22"/>
                <w:szCs w:val="22"/>
              </w:rPr>
            </w:pPr>
            <w:ins w:id="84786"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6BA1F6A" w14:textId="77777777" w:rsidR="003E6D09" w:rsidRPr="003E6D09" w:rsidRDefault="003E6D09" w:rsidP="003E6D09">
            <w:pPr>
              <w:spacing w:before="0" w:after="0" w:line="240" w:lineRule="auto"/>
              <w:jc w:val="center"/>
              <w:rPr>
                <w:ins w:id="84787" w:author="pete jones" w:date="2022-01-11T16:52:00Z"/>
                <w:rFonts w:ascii="Calibri" w:hAnsi="Calibri" w:cs="Calibri"/>
                <w:color w:val="000000"/>
                <w:sz w:val="22"/>
                <w:szCs w:val="22"/>
              </w:rPr>
            </w:pPr>
            <w:ins w:id="84788"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D541C93" w14:textId="77777777" w:rsidR="003E6D09" w:rsidRPr="003E6D09" w:rsidRDefault="003E6D09" w:rsidP="003E6D09">
            <w:pPr>
              <w:spacing w:before="0" w:after="0" w:line="240" w:lineRule="auto"/>
              <w:jc w:val="center"/>
              <w:rPr>
                <w:ins w:id="84789" w:author="pete jones" w:date="2022-01-11T16:52:00Z"/>
                <w:rFonts w:ascii="Calibri" w:hAnsi="Calibri" w:cs="Calibri"/>
                <w:color w:val="000000"/>
                <w:sz w:val="22"/>
                <w:szCs w:val="22"/>
              </w:rPr>
            </w:pPr>
            <w:ins w:id="84790"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D8D890" w14:textId="77777777" w:rsidR="003E6D09" w:rsidRPr="003E6D09" w:rsidRDefault="003E6D09" w:rsidP="003E6D09">
            <w:pPr>
              <w:spacing w:before="0" w:after="0" w:line="240" w:lineRule="auto"/>
              <w:jc w:val="center"/>
              <w:rPr>
                <w:ins w:id="84791" w:author="pete jones" w:date="2022-01-11T16:52:00Z"/>
                <w:rFonts w:ascii="Calibri" w:hAnsi="Calibri" w:cs="Calibri"/>
                <w:color w:val="000000"/>
                <w:sz w:val="22"/>
                <w:szCs w:val="22"/>
              </w:rPr>
            </w:pPr>
            <w:ins w:id="84792"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F9101D" w14:textId="77777777" w:rsidR="003E6D09" w:rsidRPr="003E6D09" w:rsidRDefault="003E6D09" w:rsidP="003E6D09">
            <w:pPr>
              <w:spacing w:before="0" w:after="0" w:line="240" w:lineRule="auto"/>
              <w:jc w:val="center"/>
              <w:rPr>
                <w:ins w:id="84793" w:author="pete jones" w:date="2022-01-11T16:52:00Z"/>
                <w:rFonts w:ascii="Calibri" w:hAnsi="Calibri" w:cs="Calibri"/>
                <w:color w:val="000000"/>
                <w:sz w:val="22"/>
                <w:szCs w:val="22"/>
              </w:rPr>
            </w:pPr>
            <w:ins w:id="8479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EBEF7E" w14:textId="77777777" w:rsidR="003E6D09" w:rsidRPr="003E6D09" w:rsidRDefault="003E6D09" w:rsidP="003E6D09">
            <w:pPr>
              <w:spacing w:before="0" w:after="0" w:line="240" w:lineRule="auto"/>
              <w:jc w:val="center"/>
              <w:rPr>
                <w:ins w:id="84795" w:author="pete jones" w:date="2022-01-11T16:52:00Z"/>
                <w:rFonts w:ascii="Calibri" w:hAnsi="Calibri" w:cs="Calibri"/>
                <w:color w:val="000000"/>
                <w:sz w:val="22"/>
                <w:szCs w:val="22"/>
              </w:rPr>
            </w:pPr>
            <w:ins w:id="8479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4F8F23" w14:textId="77777777" w:rsidR="003E6D09" w:rsidRPr="003E6D09" w:rsidRDefault="003E6D09" w:rsidP="003E6D09">
            <w:pPr>
              <w:spacing w:before="0" w:after="0" w:line="240" w:lineRule="auto"/>
              <w:jc w:val="center"/>
              <w:rPr>
                <w:ins w:id="84797" w:author="pete jones" w:date="2022-01-11T16:52:00Z"/>
                <w:rFonts w:ascii="Calibri" w:hAnsi="Calibri" w:cs="Calibri"/>
                <w:color w:val="000000"/>
                <w:sz w:val="22"/>
                <w:szCs w:val="22"/>
              </w:rPr>
            </w:pPr>
            <w:ins w:id="8479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330DCD" w14:textId="77777777" w:rsidR="003E6D09" w:rsidRPr="003E6D09" w:rsidRDefault="003E6D09" w:rsidP="003E6D09">
            <w:pPr>
              <w:spacing w:before="0" w:after="0" w:line="240" w:lineRule="auto"/>
              <w:jc w:val="center"/>
              <w:rPr>
                <w:ins w:id="84799" w:author="pete jones" w:date="2022-01-11T16:52:00Z"/>
                <w:rFonts w:ascii="Calibri" w:hAnsi="Calibri" w:cs="Calibri"/>
                <w:color w:val="000000"/>
                <w:sz w:val="22"/>
                <w:szCs w:val="22"/>
              </w:rPr>
            </w:pPr>
            <w:ins w:id="8480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A55461" w14:textId="77777777" w:rsidR="003E6D09" w:rsidRPr="003E6D09" w:rsidRDefault="003E6D09" w:rsidP="003E6D09">
            <w:pPr>
              <w:spacing w:before="0" w:after="0" w:line="240" w:lineRule="auto"/>
              <w:jc w:val="center"/>
              <w:rPr>
                <w:ins w:id="84801" w:author="pete jones" w:date="2022-01-11T16:52:00Z"/>
                <w:rFonts w:ascii="Calibri" w:hAnsi="Calibri" w:cs="Calibri"/>
                <w:color w:val="000000"/>
                <w:sz w:val="22"/>
                <w:szCs w:val="22"/>
              </w:rPr>
            </w:pPr>
            <w:ins w:id="8480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A2DE16" w14:textId="77777777" w:rsidR="003E6D09" w:rsidRPr="003E6D09" w:rsidRDefault="003E6D09" w:rsidP="003E6D09">
            <w:pPr>
              <w:spacing w:before="0" w:after="0" w:line="240" w:lineRule="auto"/>
              <w:jc w:val="center"/>
              <w:rPr>
                <w:ins w:id="84803" w:author="pete jones" w:date="2022-01-11T16:52:00Z"/>
                <w:rFonts w:ascii="Calibri" w:hAnsi="Calibri" w:cs="Calibri"/>
                <w:color w:val="000000"/>
                <w:sz w:val="22"/>
                <w:szCs w:val="22"/>
              </w:rPr>
            </w:pPr>
            <w:ins w:id="84804"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22ECB75" w14:textId="77777777" w:rsidR="003E6D09" w:rsidRPr="003E6D09" w:rsidRDefault="003E6D09" w:rsidP="003E6D09">
            <w:pPr>
              <w:spacing w:before="0" w:after="0" w:line="240" w:lineRule="auto"/>
              <w:jc w:val="center"/>
              <w:rPr>
                <w:ins w:id="84805" w:author="pete jones" w:date="2022-01-11T16:52:00Z"/>
                <w:rFonts w:ascii="Calibri" w:hAnsi="Calibri" w:cs="Calibri"/>
                <w:color w:val="000000"/>
                <w:sz w:val="22"/>
                <w:szCs w:val="22"/>
              </w:rPr>
            </w:pPr>
            <w:ins w:id="84806" w:author="pete jones" w:date="2022-01-11T16:52:00Z">
              <w:r w:rsidRPr="003E6D09">
                <w:rPr>
                  <w:rFonts w:ascii="Calibri" w:hAnsi="Calibri" w:cs="Calibri"/>
                  <w:color w:val="000000"/>
                  <w:sz w:val="22"/>
                  <w:szCs w:val="22"/>
                </w:rPr>
                <w:t> </w:t>
              </w:r>
            </w:ins>
          </w:p>
        </w:tc>
      </w:tr>
      <w:tr w:rsidR="003E6D09" w:rsidRPr="003E6D09" w14:paraId="1C2212CC" w14:textId="77777777" w:rsidTr="003E6D09">
        <w:trPr>
          <w:trHeight w:val="300"/>
          <w:ins w:id="84807"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E99C6A9" w14:textId="77777777" w:rsidR="003E6D09" w:rsidRPr="003E6D09" w:rsidRDefault="003E6D09" w:rsidP="003E6D09">
            <w:pPr>
              <w:spacing w:before="0" w:after="0" w:line="240" w:lineRule="auto"/>
              <w:jc w:val="center"/>
              <w:rPr>
                <w:ins w:id="84808" w:author="pete jones" w:date="2022-01-11T16:52:00Z"/>
                <w:rFonts w:ascii="Calibri" w:hAnsi="Calibri" w:cs="Calibri"/>
                <w:color w:val="000000"/>
                <w:sz w:val="22"/>
                <w:szCs w:val="22"/>
              </w:rPr>
            </w:pPr>
            <w:ins w:id="84809" w:author="pete jones" w:date="2022-01-11T16:52: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C670DBE" w14:textId="77777777" w:rsidR="003E6D09" w:rsidRPr="003E6D09" w:rsidRDefault="003E6D09" w:rsidP="003E6D09">
            <w:pPr>
              <w:spacing w:before="0" w:after="0" w:line="240" w:lineRule="auto"/>
              <w:jc w:val="left"/>
              <w:rPr>
                <w:ins w:id="84810" w:author="pete jones" w:date="2022-01-11T16:52:00Z"/>
                <w:rFonts w:ascii="Calibri" w:hAnsi="Calibri" w:cs="Calibri"/>
                <w:color w:val="000000"/>
                <w:sz w:val="22"/>
                <w:szCs w:val="22"/>
              </w:rPr>
            </w:pPr>
            <w:ins w:id="84811" w:author="pete jones" w:date="2022-01-11T16:52:00Z">
              <w:r w:rsidRPr="003E6D09">
                <w:rPr>
                  <w:rFonts w:ascii="Calibri" w:hAnsi="Calibri" w:cs="Calibri"/>
                  <w:color w:val="000000"/>
                  <w:sz w:val="22"/>
                  <w:szCs w:val="22"/>
                </w:rPr>
                <w:t>Mathematics for Engineers and Scientists</w:t>
              </w:r>
            </w:ins>
          </w:p>
        </w:tc>
        <w:tc>
          <w:tcPr>
            <w:tcW w:w="432" w:type="dxa"/>
            <w:tcBorders>
              <w:top w:val="nil"/>
              <w:left w:val="nil"/>
              <w:bottom w:val="single" w:sz="4" w:space="0" w:color="auto"/>
              <w:right w:val="single" w:sz="4" w:space="0" w:color="auto"/>
            </w:tcBorders>
            <w:shd w:val="clear" w:color="auto" w:fill="auto"/>
            <w:noWrap/>
            <w:vAlign w:val="bottom"/>
            <w:hideMark/>
          </w:tcPr>
          <w:p w14:paraId="188735C0" w14:textId="77777777" w:rsidR="003E6D09" w:rsidRPr="003E6D09" w:rsidRDefault="003E6D09" w:rsidP="003E6D09">
            <w:pPr>
              <w:spacing w:before="0" w:after="0" w:line="240" w:lineRule="auto"/>
              <w:jc w:val="center"/>
              <w:rPr>
                <w:ins w:id="84812" w:author="pete jones" w:date="2022-01-11T16:52:00Z"/>
                <w:rFonts w:ascii="Calibri" w:hAnsi="Calibri" w:cs="Calibri"/>
                <w:color w:val="000000"/>
                <w:sz w:val="22"/>
                <w:szCs w:val="22"/>
              </w:rPr>
            </w:pPr>
            <w:ins w:id="84813" w:author="pete jones" w:date="2022-01-11T16:52:00Z">
              <w:r w:rsidRPr="003E6D0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1625C6D1" w14:textId="77777777" w:rsidR="003E6D09" w:rsidRPr="003E6D09" w:rsidRDefault="003E6D09" w:rsidP="003E6D09">
            <w:pPr>
              <w:spacing w:before="0" w:after="0" w:line="240" w:lineRule="auto"/>
              <w:jc w:val="center"/>
              <w:rPr>
                <w:ins w:id="84814" w:author="pete jones" w:date="2022-01-11T16:52:00Z"/>
                <w:rFonts w:ascii="Calibri" w:hAnsi="Calibri" w:cs="Calibri"/>
                <w:color w:val="000000"/>
                <w:sz w:val="22"/>
                <w:szCs w:val="22"/>
              </w:rPr>
            </w:pPr>
            <w:ins w:id="84815"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248FF04" w14:textId="77777777" w:rsidR="003E6D09" w:rsidRPr="003E6D09" w:rsidRDefault="003E6D09" w:rsidP="003E6D09">
            <w:pPr>
              <w:spacing w:before="0" w:after="0" w:line="240" w:lineRule="auto"/>
              <w:jc w:val="center"/>
              <w:rPr>
                <w:ins w:id="84816" w:author="pete jones" w:date="2022-01-11T16:52:00Z"/>
                <w:rFonts w:ascii="Calibri" w:hAnsi="Calibri" w:cs="Calibri"/>
                <w:color w:val="000000"/>
                <w:sz w:val="22"/>
                <w:szCs w:val="22"/>
              </w:rPr>
            </w:pPr>
            <w:ins w:id="84817"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6C140C" w14:textId="77777777" w:rsidR="003E6D09" w:rsidRPr="003E6D09" w:rsidRDefault="003E6D09" w:rsidP="003E6D09">
            <w:pPr>
              <w:spacing w:before="0" w:after="0" w:line="240" w:lineRule="auto"/>
              <w:jc w:val="center"/>
              <w:rPr>
                <w:ins w:id="84818" w:author="pete jones" w:date="2022-01-11T16:52:00Z"/>
                <w:rFonts w:ascii="Calibri" w:hAnsi="Calibri" w:cs="Calibri"/>
                <w:color w:val="000000"/>
                <w:sz w:val="22"/>
                <w:szCs w:val="22"/>
              </w:rPr>
            </w:pPr>
            <w:ins w:id="84819"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49D0CD" w14:textId="77777777" w:rsidR="003E6D09" w:rsidRPr="003E6D09" w:rsidRDefault="003E6D09" w:rsidP="003E6D09">
            <w:pPr>
              <w:spacing w:before="0" w:after="0" w:line="240" w:lineRule="auto"/>
              <w:jc w:val="center"/>
              <w:rPr>
                <w:ins w:id="84820" w:author="pete jones" w:date="2022-01-11T16:52:00Z"/>
                <w:rFonts w:ascii="Calibri" w:hAnsi="Calibri" w:cs="Calibri"/>
                <w:color w:val="000000"/>
                <w:sz w:val="22"/>
                <w:szCs w:val="22"/>
              </w:rPr>
            </w:pPr>
            <w:ins w:id="84821"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0DC040B" w14:textId="77777777" w:rsidR="003E6D09" w:rsidRPr="003E6D09" w:rsidRDefault="003E6D09" w:rsidP="003E6D09">
            <w:pPr>
              <w:spacing w:before="0" w:after="0" w:line="240" w:lineRule="auto"/>
              <w:jc w:val="center"/>
              <w:rPr>
                <w:ins w:id="84822" w:author="pete jones" w:date="2022-01-11T16:52:00Z"/>
                <w:rFonts w:ascii="Calibri" w:hAnsi="Calibri" w:cs="Calibri"/>
                <w:color w:val="000000"/>
                <w:sz w:val="22"/>
                <w:szCs w:val="22"/>
              </w:rPr>
            </w:pPr>
            <w:ins w:id="8482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93DCFB" w14:textId="77777777" w:rsidR="003E6D09" w:rsidRPr="003E6D09" w:rsidRDefault="003E6D09" w:rsidP="003E6D09">
            <w:pPr>
              <w:spacing w:before="0" w:after="0" w:line="240" w:lineRule="auto"/>
              <w:jc w:val="center"/>
              <w:rPr>
                <w:ins w:id="84824" w:author="pete jones" w:date="2022-01-11T16:52:00Z"/>
                <w:rFonts w:ascii="Calibri" w:hAnsi="Calibri" w:cs="Calibri"/>
                <w:color w:val="000000"/>
                <w:sz w:val="22"/>
                <w:szCs w:val="22"/>
              </w:rPr>
            </w:pPr>
            <w:ins w:id="8482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9171DC" w14:textId="77777777" w:rsidR="003E6D09" w:rsidRPr="003E6D09" w:rsidRDefault="003E6D09" w:rsidP="003E6D09">
            <w:pPr>
              <w:spacing w:before="0" w:after="0" w:line="240" w:lineRule="auto"/>
              <w:jc w:val="center"/>
              <w:rPr>
                <w:ins w:id="84826" w:author="pete jones" w:date="2022-01-11T16:52:00Z"/>
                <w:rFonts w:ascii="Calibri" w:hAnsi="Calibri" w:cs="Calibri"/>
                <w:color w:val="000000"/>
                <w:sz w:val="22"/>
                <w:szCs w:val="22"/>
              </w:rPr>
            </w:pPr>
            <w:ins w:id="8482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C9D53E" w14:textId="77777777" w:rsidR="003E6D09" w:rsidRPr="003E6D09" w:rsidRDefault="003E6D09" w:rsidP="003E6D09">
            <w:pPr>
              <w:spacing w:before="0" w:after="0" w:line="240" w:lineRule="auto"/>
              <w:jc w:val="center"/>
              <w:rPr>
                <w:ins w:id="84828" w:author="pete jones" w:date="2022-01-11T16:52:00Z"/>
                <w:rFonts w:ascii="Calibri" w:hAnsi="Calibri" w:cs="Calibri"/>
                <w:color w:val="000000"/>
                <w:sz w:val="22"/>
                <w:szCs w:val="22"/>
              </w:rPr>
            </w:pPr>
            <w:ins w:id="8482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06A0EF" w14:textId="77777777" w:rsidR="003E6D09" w:rsidRPr="003E6D09" w:rsidRDefault="003E6D09" w:rsidP="003E6D09">
            <w:pPr>
              <w:spacing w:before="0" w:after="0" w:line="240" w:lineRule="auto"/>
              <w:jc w:val="center"/>
              <w:rPr>
                <w:ins w:id="84830" w:author="pete jones" w:date="2022-01-11T16:52:00Z"/>
                <w:rFonts w:ascii="Calibri" w:hAnsi="Calibri" w:cs="Calibri"/>
                <w:color w:val="000000"/>
                <w:sz w:val="22"/>
                <w:szCs w:val="22"/>
              </w:rPr>
            </w:pPr>
            <w:ins w:id="8483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58E2F2" w14:textId="77777777" w:rsidR="003E6D09" w:rsidRPr="003E6D09" w:rsidRDefault="003E6D09" w:rsidP="003E6D09">
            <w:pPr>
              <w:spacing w:before="0" w:after="0" w:line="240" w:lineRule="auto"/>
              <w:jc w:val="center"/>
              <w:rPr>
                <w:ins w:id="84832" w:author="pete jones" w:date="2022-01-11T16:52:00Z"/>
                <w:rFonts w:ascii="Calibri" w:hAnsi="Calibri" w:cs="Calibri"/>
                <w:color w:val="000000"/>
                <w:sz w:val="22"/>
                <w:szCs w:val="22"/>
              </w:rPr>
            </w:pPr>
            <w:ins w:id="84833"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407039B" w14:textId="77777777" w:rsidR="003E6D09" w:rsidRPr="003E6D09" w:rsidRDefault="003E6D09" w:rsidP="003E6D09">
            <w:pPr>
              <w:spacing w:before="0" w:after="0" w:line="240" w:lineRule="auto"/>
              <w:jc w:val="center"/>
              <w:rPr>
                <w:ins w:id="84834" w:author="pete jones" w:date="2022-01-11T16:52:00Z"/>
                <w:rFonts w:ascii="Calibri" w:hAnsi="Calibri" w:cs="Calibri"/>
                <w:color w:val="000000"/>
                <w:sz w:val="22"/>
                <w:szCs w:val="22"/>
              </w:rPr>
            </w:pPr>
            <w:ins w:id="84835" w:author="pete jones" w:date="2022-01-11T16:52:00Z">
              <w:r w:rsidRPr="003E6D09">
                <w:rPr>
                  <w:rFonts w:ascii="Calibri" w:hAnsi="Calibri" w:cs="Calibri"/>
                  <w:color w:val="000000"/>
                  <w:sz w:val="22"/>
                  <w:szCs w:val="22"/>
                </w:rPr>
                <w:t> </w:t>
              </w:r>
            </w:ins>
          </w:p>
        </w:tc>
      </w:tr>
      <w:tr w:rsidR="003E6D09" w:rsidRPr="003E6D09" w14:paraId="3044AA5E" w14:textId="77777777" w:rsidTr="003E6D09">
        <w:trPr>
          <w:trHeight w:val="300"/>
          <w:ins w:id="84836"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237EC81" w14:textId="77777777" w:rsidR="003E6D09" w:rsidRPr="003E6D09" w:rsidRDefault="003E6D09" w:rsidP="003E6D09">
            <w:pPr>
              <w:spacing w:before="0" w:after="0" w:line="240" w:lineRule="auto"/>
              <w:jc w:val="center"/>
              <w:rPr>
                <w:ins w:id="84837" w:author="pete jones" w:date="2022-01-11T16:52:00Z"/>
                <w:rFonts w:ascii="Calibri" w:hAnsi="Calibri" w:cs="Calibri"/>
                <w:color w:val="000000"/>
                <w:sz w:val="22"/>
                <w:szCs w:val="22"/>
              </w:rPr>
            </w:pPr>
            <w:ins w:id="84838" w:author="pete jones" w:date="2022-01-11T16:52: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6790D3F" w14:textId="7F27B5A6" w:rsidR="003E6D09" w:rsidRPr="003E6D09" w:rsidRDefault="003E6D09" w:rsidP="003E6D09">
            <w:pPr>
              <w:spacing w:before="0" w:after="0" w:line="240" w:lineRule="auto"/>
              <w:jc w:val="left"/>
              <w:rPr>
                <w:ins w:id="84839" w:author="pete jones" w:date="2022-01-11T16:52:00Z"/>
                <w:rFonts w:ascii="Calibri" w:hAnsi="Calibri" w:cs="Calibri"/>
                <w:color w:val="000000"/>
                <w:sz w:val="22"/>
                <w:szCs w:val="22"/>
              </w:rPr>
            </w:pPr>
            <w:ins w:id="84840" w:author="pete jones" w:date="2022-01-11T16:52:00Z">
              <w:r w:rsidRPr="003E6D09">
                <w:rPr>
                  <w:rFonts w:ascii="Calibri" w:hAnsi="Calibri" w:cs="Calibri"/>
                  <w:color w:val="000000"/>
                  <w:sz w:val="22"/>
                  <w:szCs w:val="22"/>
                </w:rPr>
                <w:t>Elective module (</w:t>
              </w:r>
            </w:ins>
            <w:ins w:id="84841" w:author="pete jones" w:date="2022-04-05T11:11:00Z">
              <w:r w:rsidR="00C02A6E" w:rsidRPr="003E6D09">
                <w:rPr>
                  <w:rFonts w:ascii="Calibri" w:hAnsi="Calibri" w:cs="Calibri"/>
                  <w:color w:val="000000"/>
                  <w:sz w:val="22"/>
                  <w:szCs w:val="22"/>
                </w:rPr>
                <w:t>e</w:t>
              </w:r>
              <w:r w:rsidR="00C02A6E">
                <w:rPr>
                  <w:rFonts w:ascii="Calibri" w:hAnsi="Calibri" w:cs="Calibri"/>
                  <w:color w:val="000000"/>
                  <w:sz w:val="22"/>
                  <w:szCs w:val="22"/>
                </w:rPr>
                <w:t>.</w:t>
              </w:r>
              <w:r w:rsidR="00C02A6E" w:rsidRPr="003E6D09">
                <w:rPr>
                  <w:rFonts w:ascii="Calibri" w:hAnsi="Calibri" w:cs="Calibri"/>
                  <w:color w:val="000000"/>
                  <w:sz w:val="22"/>
                  <w:szCs w:val="22"/>
                </w:rPr>
                <w:t>g.,</w:t>
              </w:r>
            </w:ins>
            <w:ins w:id="84842" w:author="pete jones" w:date="2022-01-11T16:52:00Z">
              <w:r w:rsidRPr="003E6D09">
                <w:rPr>
                  <w:rFonts w:ascii="Calibri" w:hAnsi="Calibri" w:cs="Calibri"/>
                  <w:color w:val="000000"/>
                  <w:sz w:val="22"/>
                  <w:szCs w:val="22"/>
                </w:rPr>
                <w:t xml:space="preserve"> Language)</w:t>
              </w:r>
            </w:ins>
          </w:p>
        </w:tc>
        <w:tc>
          <w:tcPr>
            <w:tcW w:w="432" w:type="dxa"/>
            <w:tcBorders>
              <w:top w:val="nil"/>
              <w:left w:val="nil"/>
              <w:bottom w:val="single" w:sz="4" w:space="0" w:color="auto"/>
              <w:right w:val="single" w:sz="4" w:space="0" w:color="auto"/>
            </w:tcBorders>
            <w:shd w:val="clear" w:color="auto" w:fill="auto"/>
            <w:noWrap/>
            <w:vAlign w:val="bottom"/>
            <w:hideMark/>
          </w:tcPr>
          <w:p w14:paraId="3CFDF172" w14:textId="77777777" w:rsidR="003E6D09" w:rsidRPr="003E6D09" w:rsidRDefault="003E6D09" w:rsidP="003E6D09">
            <w:pPr>
              <w:spacing w:before="0" w:after="0" w:line="240" w:lineRule="auto"/>
              <w:jc w:val="center"/>
              <w:rPr>
                <w:ins w:id="84843" w:author="pete jones" w:date="2022-01-11T16:52:00Z"/>
                <w:rFonts w:ascii="Calibri" w:hAnsi="Calibri" w:cs="Calibri"/>
                <w:color w:val="000000"/>
                <w:sz w:val="22"/>
                <w:szCs w:val="22"/>
              </w:rPr>
            </w:pPr>
            <w:ins w:id="84844" w:author="pete jones" w:date="2022-01-11T16:52: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52467CB" w14:textId="77777777" w:rsidR="003E6D09" w:rsidRPr="003E6D09" w:rsidRDefault="003E6D09" w:rsidP="003E6D09">
            <w:pPr>
              <w:spacing w:before="0" w:after="0" w:line="240" w:lineRule="auto"/>
              <w:jc w:val="center"/>
              <w:rPr>
                <w:ins w:id="84845" w:author="pete jones" w:date="2022-01-11T16:52:00Z"/>
                <w:rFonts w:ascii="Calibri" w:hAnsi="Calibri" w:cs="Calibri"/>
                <w:color w:val="000000"/>
                <w:sz w:val="22"/>
                <w:szCs w:val="22"/>
              </w:rPr>
            </w:pPr>
            <w:ins w:id="84846"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0AEDE98" w14:textId="77777777" w:rsidR="003E6D09" w:rsidRPr="003E6D09" w:rsidRDefault="003E6D09" w:rsidP="003E6D09">
            <w:pPr>
              <w:spacing w:before="0" w:after="0" w:line="240" w:lineRule="auto"/>
              <w:jc w:val="center"/>
              <w:rPr>
                <w:ins w:id="84847" w:author="pete jones" w:date="2022-01-11T16:52:00Z"/>
                <w:rFonts w:ascii="Calibri" w:hAnsi="Calibri" w:cs="Calibri"/>
                <w:color w:val="000000"/>
                <w:sz w:val="22"/>
                <w:szCs w:val="22"/>
              </w:rPr>
            </w:pPr>
            <w:ins w:id="84848"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F9E2CD6" w14:textId="77777777" w:rsidR="003E6D09" w:rsidRPr="003E6D09" w:rsidRDefault="003E6D09" w:rsidP="003E6D09">
            <w:pPr>
              <w:spacing w:before="0" w:after="0" w:line="240" w:lineRule="auto"/>
              <w:jc w:val="center"/>
              <w:rPr>
                <w:ins w:id="84849" w:author="pete jones" w:date="2022-01-11T16:52:00Z"/>
                <w:rFonts w:ascii="Calibri" w:hAnsi="Calibri" w:cs="Calibri"/>
                <w:color w:val="000000"/>
                <w:sz w:val="22"/>
                <w:szCs w:val="22"/>
              </w:rPr>
            </w:pPr>
            <w:ins w:id="84850"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2AC963" w14:textId="77777777" w:rsidR="003E6D09" w:rsidRPr="003E6D09" w:rsidRDefault="003E6D09" w:rsidP="003E6D09">
            <w:pPr>
              <w:spacing w:before="0" w:after="0" w:line="240" w:lineRule="auto"/>
              <w:jc w:val="center"/>
              <w:rPr>
                <w:ins w:id="84851" w:author="pete jones" w:date="2022-01-11T16:52:00Z"/>
                <w:rFonts w:ascii="Calibri" w:hAnsi="Calibri" w:cs="Calibri"/>
                <w:color w:val="000000"/>
                <w:sz w:val="22"/>
                <w:szCs w:val="22"/>
              </w:rPr>
            </w:pPr>
            <w:ins w:id="84852"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7CA4EC" w14:textId="77777777" w:rsidR="003E6D09" w:rsidRPr="003E6D09" w:rsidRDefault="003E6D09" w:rsidP="003E6D09">
            <w:pPr>
              <w:spacing w:before="0" w:after="0" w:line="240" w:lineRule="auto"/>
              <w:jc w:val="center"/>
              <w:rPr>
                <w:ins w:id="84853" w:author="pete jones" w:date="2022-01-11T16:52:00Z"/>
                <w:rFonts w:ascii="Calibri" w:hAnsi="Calibri" w:cs="Calibri"/>
                <w:color w:val="000000"/>
                <w:sz w:val="22"/>
                <w:szCs w:val="22"/>
              </w:rPr>
            </w:pPr>
            <w:ins w:id="8485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CFAFEC" w14:textId="77777777" w:rsidR="003E6D09" w:rsidRPr="003E6D09" w:rsidRDefault="003E6D09" w:rsidP="003E6D09">
            <w:pPr>
              <w:spacing w:before="0" w:after="0" w:line="240" w:lineRule="auto"/>
              <w:jc w:val="center"/>
              <w:rPr>
                <w:ins w:id="84855" w:author="pete jones" w:date="2022-01-11T16:52:00Z"/>
                <w:rFonts w:ascii="Calibri" w:hAnsi="Calibri" w:cs="Calibri"/>
                <w:color w:val="000000"/>
                <w:sz w:val="22"/>
                <w:szCs w:val="22"/>
              </w:rPr>
            </w:pPr>
            <w:ins w:id="8485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9CE7CB" w14:textId="77777777" w:rsidR="003E6D09" w:rsidRPr="003E6D09" w:rsidRDefault="003E6D09" w:rsidP="003E6D09">
            <w:pPr>
              <w:spacing w:before="0" w:after="0" w:line="240" w:lineRule="auto"/>
              <w:jc w:val="center"/>
              <w:rPr>
                <w:ins w:id="84857" w:author="pete jones" w:date="2022-01-11T16:52:00Z"/>
                <w:rFonts w:ascii="Calibri" w:hAnsi="Calibri" w:cs="Calibri"/>
                <w:color w:val="000000"/>
                <w:sz w:val="22"/>
                <w:szCs w:val="22"/>
              </w:rPr>
            </w:pPr>
            <w:ins w:id="8485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7548A2" w14:textId="77777777" w:rsidR="003E6D09" w:rsidRPr="003E6D09" w:rsidRDefault="003E6D09" w:rsidP="003E6D09">
            <w:pPr>
              <w:spacing w:before="0" w:after="0" w:line="240" w:lineRule="auto"/>
              <w:jc w:val="center"/>
              <w:rPr>
                <w:ins w:id="84859" w:author="pete jones" w:date="2022-01-11T16:52:00Z"/>
                <w:rFonts w:ascii="Calibri" w:hAnsi="Calibri" w:cs="Calibri"/>
                <w:color w:val="000000"/>
                <w:sz w:val="22"/>
                <w:szCs w:val="22"/>
              </w:rPr>
            </w:pPr>
            <w:ins w:id="8486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7072A6" w14:textId="77777777" w:rsidR="003E6D09" w:rsidRPr="003E6D09" w:rsidRDefault="003E6D09" w:rsidP="003E6D09">
            <w:pPr>
              <w:spacing w:before="0" w:after="0" w:line="240" w:lineRule="auto"/>
              <w:jc w:val="center"/>
              <w:rPr>
                <w:ins w:id="84861" w:author="pete jones" w:date="2022-01-11T16:52:00Z"/>
                <w:rFonts w:ascii="Calibri" w:hAnsi="Calibri" w:cs="Calibri"/>
                <w:color w:val="000000"/>
                <w:sz w:val="22"/>
                <w:szCs w:val="22"/>
              </w:rPr>
            </w:pPr>
            <w:ins w:id="8486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EB37A1" w14:textId="77777777" w:rsidR="003E6D09" w:rsidRPr="003E6D09" w:rsidRDefault="003E6D09" w:rsidP="003E6D09">
            <w:pPr>
              <w:spacing w:before="0" w:after="0" w:line="240" w:lineRule="auto"/>
              <w:jc w:val="center"/>
              <w:rPr>
                <w:ins w:id="84863" w:author="pete jones" w:date="2022-01-11T16:52:00Z"/>
                <w:rFonts w:ascii="Calibri" w:hAnsi="Calibri" w:cs="Calibri"/>
                <w:color w:val="000000"/>
                <w:sz w:val="22"/>
                <w:szCs w:val="22"/>
              </w:rPr>
            </w:pPr>
            <w:ins w:id="84864"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2C1CF91" w14:textId="77777777" w:rsidR="003E6D09" w:rsidRPr="003E6D09" w:rsidRDefault="003E6D09" w:rsidP="003E6D09">
            <w:pPr>
              <w:spacing w:before="0" w:after="0" w:line="240" w:lineRule="auto"/>
              <w:jc w:val="center"/>
              <w:rPr>
                <w:ins w:id="84865" w:author="pete jones" w:date="2022-01-11T16:52:00Z"/>
                <w:rFonts w:ascii="Calibri" w:hAnsi="Calibri" w:cs="Calibri"/>
                <w:color w:val="000000"/>
                <w:sz w:val="22"/>
                <w:szCs w:val="22"/>
              </w:rPr>
            </w:pPr>
            <w:ins w:id="84866" w:author="pete jones" w:date="2022-01-11T16:52:00Z">
              <w:r w:rsidRPr="003E6D09">
                <w:rPr>
                  <w:rFonts w:ascii="Calibri" w:hAnsi="Calibri" w:cs="Calibri"/>
                  <w:color w:val="000000"/>
                  <w:sz w:val="22"/>
                  <w:szCs w:val="22"/>
                </w:rPr>
                <w:t> </w:t>
              </w:r>
            </w:ins>
          </w:p>
        </w:tc>
      </w:tr>
      <w:tr w:rsidR="003E6D09" w:rsidRPr="003E6D09" w14:paraId="63991CB8" w14:textId="77777777" w:rsidTr="003E6D09">
        <w:trPr>
          <w:trHeight w:val="300"/>
          <w:ins w:id="84867"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548B6EF" w14:textId="77777777" w:rsidR="003E6D09" w:rsidRPr="003E6D09" w:rsidRDefault="003E6D09" w:rsidP="003E6D09">
            <w:pPr>
              <w:spacing w:before="0" w:after="0" w:line="240" w:lineRule="auto"/>
              <w:jc w:val="center"/>
              <w:rPr>
                <w:ins w:id="84868" w:author="pete jones" w:date="2022-01-11T16:52:00Z"/>
                <w:rFonts w:ascii="Calibri" w:hAnsi="Calibri" w:cs="Calibri"/>
                <w:color w:val="000000"/>
                <w:sz w:val="22"/>
                <w:szCs w:val="22"/>
              </w:rPr>
            </w:pPr>
            <w:ins w:id="84869" w:author="pete jones" w:date="2022-01-11T16:52: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19EC00B" w14:textId="77777777" w:rsidR="003E6D09" w:rsidRPr="003E6D09" w:rsidRDefault="003E6D09" w:rsidP="003E6D09">
            <w:pPr>
              <w:spacing w:before="0" w:after="0" w:line="240" w:lineRule="auto"/>
              <w:jc w:val="left"/>
              <w:rPr>
                <w:ins w:id="84870" w:author="pete jones" w:date="2022-01-11T16:52:00Z"/>
                <w:rFonts w:ascii="Calibri" w:hAnsi="Calibri" w:cs="Calibri"/>
                <w:color w:val="000000"/>
                <w:sz w:val="22"/>
                <w:szCs w:val="22"/>
              </w:rPr>
            </w:pPr>
            <w:ins w:id="84871" w:author="pete jones" w:date="2022-01-11T16:52:00Z">
              <w:r w:rsidRPr="003E6D09">
                <w:rPr>
                  <w:rFonts w:ascii="Calibri" w:hAnsi="Calibri" w:cs="Calibri"/>
                  <w:color w:val="000000"/>
                  <w:sz w:val="22"/>
                  <w:szCs w:val="22"/>
                </w:rPr>
                <w:t>Engineering Mathematics 2</w:t>
              </w:r>
            </w:ins>
          </w:p>
        </w:tc>
        <w:tc>
          <w:tcPr>
            <w:tcW w:w="432" w:type="dxa"/>
            <w:tcBorders>
              <w:top w:val="nil"/>
              <w:left w:val="nil"/>
              <w:bottom w:val="single" w:sz="4" w:space="0" w:color="auto"/>
              <w:right w:val="single" w:sz="4" w:space="0" w:color="auto"/>
            </w:tcBorders>
            <w:shd w:val="clear" w:color="auto" w:fill="auto"/>
            <w:noWrap/>
            <w:vAlign w:val="bottom"/>
            <w:hideMark/>
          </w:tcPr>
          <w:p w14:paraId="223A624E" w14:textId="77777777" w:rsidR="003E6D09" w:rsidRPr="003E6D09" w:rsidRDefault="003E6D09" w:rsidP="003E6D09">
            <w:pPr>
              <w:spacing w:before="0" w:after="0" w:line="240" w:lineRule="auto"/>
              <w:jc w:val="center"/>
              <w:rPr>
                <w:ins w:id="84872" w:author="pete jones" w:date="2022-01-11T16:52:00Z"/>
                <w:rFonts w:ascii="Calibri" w:hAnsi="Calibri" w:cs="Calibri"/>
                <w:color w:val="000000"/>
                <w:sz w:val="22"/>
                <w:szCs w:val="22"/>
              </w:rPr>
            </w:pPr>
            <w:ins w:id="84873" w:author="pete jones" w:date="2022-01-11T16:52:00Z">
              <w:r w:rsidRPr="003E6D0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34DA0AED" w14:textId="77777777" w:rsidR="003E6D09" w:rsidRPr="003E6D09" w:rsidRDefault="003E6D09" w:rsidP="003E6D09">
            <w:pPr>
              <w:spacing w:before="0" w:after="0" w:line="240" w:lineRule="auto"/>
              <w:jc w:val="center"/>
              <w:rPr>
                <w:ins w:id="84874" w:author="pete jones" w:date="2022-01-11T16:52:00Z"/>
                <w:rFonts w:ascii="Calibri" w:hAnsi="Calibri" w:cs="Calibri"/>
                <w:color w:val="000000"/>
                <w:sz w:val="22"/>
                <w:szCs w:val="22"/>
              </w:rPr>
            </w:pPr>
            <w:ins w:id="84875"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BE1EF9B" w14:textId="77777777" w:rsidR="003E6D09" w:rsidRPr="003E6D09" w:rsidRDefault="003E6D09" w:rsidP="003E6D09">
            <w:pPr>
              <w:spacing w:before="0" w:after="0" w:line="240" w:lineRule="auto"/>
              <w:jc w:val="center"/>
              <w:rPr>
                <w:ins w:id="84876" w:author="pete jones" w:date="2022-01-11T16:52:00Z"/>
                <w:rFonts w:ascii="Calibri" w:hAnsi="Calibri" w:cs="Calibri"/>
                <w:color w:val="000000"/>
                <w:sz w:val="22"/>
                <w:szCs w:val="22"/>
              </w:rPr>
            </w:pPr>
            <w:ins w:id="84877"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B1C80E" w14:textId="77777777" w:rsidR="003E6D09" w:rsidRPr="003E6D09" w:rsidRDefault="003E6D09" w:rsidP="003E6D09">
            <w:pPr>
              <w:spacing w:before="0" w:after="0" w:line="240" w:lineRule="auto"/>
              <w:jc w:val="center"/>
              <w:rPr>
                <w:ins w:id="84878" w:author="pete jones" w:date="2022-01-11T16:52:00Z"/>
                <w:rFonts w:ascii="Calibri" w:hAnsi="Calibri" w:cs="Calibri"/>
                <w:color w:val="000000"/>
                <w:sz w:val="22"/>
                <w:szCs w:val="22"/>
              </w:rPr>
            </w:pPr>
            <w:ins w:id="84879"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0548425" w14:textId="77777777" w:rsidR="003E6D09" w:rsidRPr="003E6D09" w:rsidRDefault="003E6D09" w:rsidP="003E6D09">
            <w:pPr>
              <w:spacing w:before="0" w:after="0" w:line="240" w:lineRule="auto"/>
              <w:jc w:val="center"/>
              <w:rPr>
                <w:ins w:id="84880" w:author="pete jones" w:date="2022-01-11T16:52:00Z"/>
                <w:rFonts w:ascii="Calibri" w:hAnsi="Calibri" w:cs="Calibri"/>
                <w:color w:val="000000"/>
                <w:sz w:val="22"/>
                <w:szCs w:val="22"/>
              </w:rPr>
            </w:pPr>
            <w:ins w:id="84881"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5E6F16" w14:textId="77777777" w:rsidR="003E6D09" w:rsidRPr="003E6D09" w:rsidRDefault="003E6D09" w:rsidP="003E6D09">
            <w:pPr>
              <w:spacing w:before="0" w:after="0" w:line="240" w:lineRule="auto"/>
              <w:jc w:val="center"/>
              <w:rPr>
                <w:ins w:id="84882" w:author="pete jones" w:date="2022-01-11T16:52:00Z"/>
                <w:rFonts w:ascii="Calibri" w:hAnsi="Calibri" w:cs="Calibri"/>
                <w:color w:val="000000"/>
                <w:sz w:val="22"/>
                <w:szCs w:val="22"/>
              </w:rPr>
            </w:pPr>
            <w:ins w:id="8488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D86B32" w14:textId="77777777" w:rsidR="003E6D09" w:rsidRPr="003E6D09" w:rsidRDefault="003E6D09" w:rsidP="003E6D09">
            <w:pPr>
              <w:spacing w:before="0" w:after="0" w:line="240" w:lineRule="auto"/>
              <w:jc w:val="center"/>
              <w:rPr>
                <w:ins w:id="84884" w:author="pete jones" w:date="2022-01-11T16:52:00Z"/>
                <w:rFonts w:ascii="Calibri" w:hAnsi="Calibri" w:cs="Calibri"/>
                <w:color w:val="000000"/>
                <w:sz w:val="22"/>
                <w:szCs w:val="22"/>
              </w:rPr>
            </w:pPr>
            <w:ins w:id="8488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952C97" w14:textId="77777777" w:rsidR="003E6D09" w:rsidRPr="003E6D09" w:rsidRDefault="003E6D09" w:rsidP="003E6D09">
            <w:pPr>
              <w:spacing w:before="0" w:after="0" w:line="240" w:lineRule="auto"/>
              <w:jc w:val="center"/>
              <w:rPr>
                <w:ins w:id="84886" w:author="pete jones" w:date="2022-01-11T16:52:00Z"/>
                <w:rFonts w:ascii="Calibri" w:hAnsi="Calibri" w:cs="Calibri"/>
                <w:color w:val="000000"/>
                <w:sz w:val="22"/>
                <w:szCs w:val="22"/>
              </w:rPr>
            </w:pPr>
            <w:ins w:id="8488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DC6502" w14:textId="77777777" w:rsidR="003E6D09" w:rsidRPr="003E6D09" w:rsidRDefault="003E6D09" w:rsidP="003E6D09">
            <w:pPr>
              <w:spacing w:before="0" w:after="0" w:line="240" w:lineRule="auto"/>
              <w:jc w:val="center"/>
              <w:rPr>
                <w:ins w:id="84888" w:author="pete jones" w:date="2022-01-11T16:52:00Z"/>
                <w:rFonts w:ascii="Calibri" w:hAnsi="Calibri" w:cs="Calibri"/>
                <w:color w:val="000000"/>
                <w:sz w:val="22"/>
                <w:szCs w:val="22"/>
              </w:rPr>
            </w:pPr>
            <w:ins w:id="8488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1BFADC" w14:textId="77777777" w:rsidR="003E6D09" w:rsidRPr="003E6D09" w:rsidRDefault="003E6D09" w:rsidP="003E6D09">
            <w:pPr>
              <w:spacing w:before="0" w:after="0" w:line="240" w:lineRule="auto"/>
              <w:jc w:val="center"/>
              <w:rPr>
                <w:ins w:id="84890" w:author="pete jones" w:date="2022-01-11T16:52:00Z"/>
                <w:rFonts w:ascii="Calibri" w:hAnsi="Calibri" w:cs="Calibri"/>
                <w:color w:val="000000"/>
                <w:sz w:val="22"/>
                <w:szCs w:val="22"/>
              </w:rPr>
            </w:pPr>
            <w:ins w:id="8489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738A97" w14:textId="77777777" w:rsidR="003E6D09" w:rsidRPr="003E6D09" w:rsidRDefault="003E6D09" w:rsidP="003E6D09">
            <w:pPr>
              <w:spacing w:before="0" w:after="0" w:line="240" w:lineRule="auto"/>
              <w:jc w:val="center"/>
              <w:rPr>
                <w:ins w:id="84892" w:author="pete jones" w:date="2022-01-11T16:52:00Z"/>
                <w:rFonts w:ascii="Calibri" w:hAnsi="Calibri" w:cs="Calibri"/>
                <w:color w:val="000000"/>
                <w:sz w:val="22"/>
                <w:szCs w:val="22"/>
              </w:rPr>
            </w:pPr>
            <w:ins w:id="84893"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5986CF8" w14:textId="77777777" w:rsidR="003E6D09" w:rsidRPr="003E6D09" w:rsidRDefault="003E6D09" w:rsidP="003E6D09">
            <w:pPr>
              <w:spacing w:before="0" w:after="0" w:line="240" w:lineRule="auto"/>
              <w:jc w:val="center"/>
              <w:rPr>
                <w:ins w:id="84894" w:author="pete jones" w:date="2022-01-11T16:52:00Z"/>
                <w:rFonts w:ascii="Calibri" w:hAnsi="Calibri" w:cs="Calibri"/>
                <w:color w:val="000000"/>
                <w:sz w:val="22"/>
                <w:szCs w:val="22"/>
              </w:rPr>
            </w:pPr>
            <w:ins w:id="84895" w:author="pete jones" w:date="2022-01-11T16:52:00Z">
              <w:r w:rsidRPr="003E6D09">
                <w:rPr>
                  <w:rFonts w:ascii="Calibri" w:hAnsi="Calibri" w:cs="Calibri"/>
                  <w:color w:val="000000"/>
                  <w:sz w:val="22"/>
                  <w:szCs w:val="22"/>
                </w:rPr>
                <w:t> </w:t>
              </w:r>
            </w:ins>
          </w:p>
        </w:tc>
      </w:tr>
      <w:tr w:rsidR="003E6D09" w:rsidRPr="003E6D09" w14:paraId="372B25BC" w14:textId="77777777" w:rsidTr="003E6D09">
        <w:trPr>
          <w:trHeight w:val="300"/>
          <w:ins w:id="84896"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3EF9949" w14:textId="77777777" w:rsidR="003E6D09" w:rsidRPr="003E6D09" w:rsidRDefault="003E6D09" w:rsidP="003E6D09">
            <w:pPr>
              <w:spacing w:before="0" w:after="0" w:line="240" w:lineRule="auto"/>
              <w:jc w:val="center"/>
              <w:rPr>
                <w:ins w:id="84897" w:author="pete jones" w:date="2022-01-11T16:52:00Z"/>
                <w:rFonts w:ascii="Calibri" w:hAnsi="Calibri" w:cs="Calibri"/>
                <w:color w:val="000000"/>
                <w:sz w:val="22"/>
                <w:szCs w:val="22"/>
              </w:rPr>
            </w:pPr>
            <w:ins w:id="84898" w:author="pete jones" w:date="2022-01-11T16:52: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9D84237" w14:textId="77777777" w:rsidR="003E6D09" w:rsidRPr="003E6D09" w:rsidRDefault="003E6D09" w:rsidP="003E6D09">
            <w:pPr>
              <w:spacing w:before="0" w:after="0" w:line="240" w:lineRule="auto"/>
              <w:jc w:val="left"/>
              <w:rPr>
                <w:ins w:id="84899" w:author="pete jones" w:date="2022-01-11T16:52:00Z"/>
                <w:rFonts w:ascii="Calibri" w:hAnsi="Calibri" w:cs="Calibri"/>
                <w:color w:val="000000"/>
                <w:sz w:val="22"/>
                <w:szCs w:val="22"/>
              </w:rPr>
            </w:pPr>
            <w:ins w:id="84900" w:author="pete jones" w:date="2022-01-11T16:52:00Z">
              <w:r w:rsidRPr="003E6D09">
                <w:rPr>
                  <w:rFonts w:ascii="Calibri" w:hAnsi="Calibri" w:cs="Calibri"/>
                  <w:color w:val="000000"/>
                  <w:sz w:val="22"/>
                  <w:szCs w:val="22"/>
                </w:rPr>
                <w:t>Thermodynamics and Fluid Mechanics 2</w:t>
              </w:r>
            </w:ins>
          </w:p>
        </w:tc>
        <w:tc>
          <w:tcPr>
            <w:tcW w:w="432" w:type="dxa"/>
            <w:tcBorders>
              <w:top w:val="nil"/>
              <w:left w:val="nil"/>
              <w:bottom w:val="single" w:sz="4" w:space="0" w:color="auto"/>
              <w:right w:val="single" w:sz="4" w:space="0" w:color="auto"/>
            </w:tcBorders>
            <w:shd w:val="clear" w:color="auto" w:fill="auto"/>
            <w:noWrap/>
            <w:vAlign w:val="bottom"/>
            <w:hideMark/>
          </w:tcPr>
          <w:p w14:paraId="1870F067" w14:textId="77777777" w:rsidR="003E6D09" w:rsidRPr="003E6D09" w:rsidRDefault="003E6D09" w:rsidP="003E6D09">
            <w:pPr>
              <w:spacing w:before="0" w:after="0" w:line="240" w:lineRule="auto"/>
              <w:jc w:val="center"/>
              <w:rPr>
                <w:ins w:id="84901" w:author="pete jones" w:date="2022-01-11T16:52:00Z"/>
                <w:rFonts w:ascii="Calibri" w:hAnsi="Calibri" w:cs="Calibri"/>
                <w:color w:val="000000"/>
                <w:sz w:val="22"/>
                <w:szCs w:val="22"/>
              </w:rPr>
            </w:pPr>
            <w:ins w:id="84902" w:author="pete jones" w:date="2022-01-11T16:52: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FC370A4" w14:textId="77777777" w:rsidR="003E6D09" w:rsidRPr="003E6D09" w:rsidRDefault="003E6D09" w:rsidP="003E6D09">
            <w:pPr>
              <w:spacing w:before="0" w:after="0" w:line="240" w:lineRule="auto"/>
              <w:jc w:val="center"/>
              <w:rPr>
                <w:ins w:id="84903" w:author="pete jones" w:date="2022-01-11T16:52:00Z"/>
                <w:rFonts w:ascii="Calibri" w:hAnsi="Calibri" w:cs="Calibri"/>
                <w:color w:val="000000"/>
                <w:sz w:val="22"/>
                <w:szCs w:val="22"/>
              </w:rPr>
            </w:pPr>
            <w:ins w:id="84904"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7C51985" w14:textId="77777777" w:rsidR="003E6D09" w:rsidRPr="003E6D09" w:rsidRDefault="003E6D09" w:rsidP="003E6D09">
            <w:pPr>
              <w:spacing w:before="0" w:after="0" w:line="240" w:lineRule="auto"/>
              <w:jc w:val="center"/>
              <w:rPr>
                <w:ins w:id="84905" w:author="pete jones" w:date="2022-01-11T16:52:00Z"/>
                <w:rFonts w:ascii="Calibri" w:hAnsi="Calibri" w:cs="Calibri"/>
                <w:color w:val="000000"/>
                <w:sz w:val="22"/>
                <w:szCs w:val="22"/>
              </w:rPr>
            </w:pPr>
            <w:ins w:id="84906"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70EA44" w14:textId="77777777" w:rsidR="003E6D09" w:rsidRPr="003E6D09" w:rsidRDefault="003E6D09" w:rsidP="003E6D09">
            <w:pPr>
              <w:spacing w:before="0" w:after="0" w:line="240" w:lineRule="auto"/>
              <w:jc w:val="center"/>
              <w:rPr>
                <w:ins w:id="84907" w:author="pete jones" w:date="2022-01-11T16:52:00Z"/>
                <w:rFonts w:ascii="Calibri" w:hAnsi="Calibri" w:cs="Calibri"/>
                <w:color w:val="000000"/>
                <w:sz w:val="22"/>
                <w:szCs w:val="22"/>
              </w:rPr>
            </w:pPr>
            <w:ins w:id="84908"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9D82292" w14:textId="77777777" w:rsidR="003E6D09" w:rsidRPr="003E6D09" w:rsidRDefault="003E6D09" w:rsidP="003E6D09">
            <w:pPr>
              <w:spacing w:before="0" w:after="0" w:line="240" w:lineRule="auto"/>
              <w:jc w:val="center"/>
              <w:rPr>
                <w:ins w:id="84909" w:author="pete jones" w:date="2022-01-11T16:52:00Z"/>
                <w:rFonts w:ascii="Calibri" w:hAnsi="Calibri" w:cs="Calibri"/>
                <w:color w:val="000000"/>
                <w:sz w:val="22"/>
                <w:szCs w:val="22"/>
              </w:rPr>
            </w:pPr>
            <w:ins w:id="84910"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B31C38" w14:textId="77777777" w:rsidR="003E6D09" w:rsidRPr="003E6D09" w:rsidRDefault="003E6D09" w:rsidP="003E6D09">
            <w:pPr>
              <w:spacing w:before="0" w:after="0" w:line="240" w:lineRule="auto"/>
              <w:jc w:val="center"/>
              <w:rPr>
                <w:ins w:id="84911" w:author="pete jones" w:date="2022-01-11T16:52:00Z"/>
                <w:rFonts w:ascii="Calibri" w:hAnsi="Calibri" w:cs="Calibri"/>
                <w:color w:val="000000"/>
                <w:sz w:val="22"/>
                <w:szCs w:val="22"/>
              </w:rPr>
            </w:pPr>
            <w:ins w:id="8491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4E80BD" w14:textId="77777777" w:rsidR="003E6D09" w:rsidRPr="003E6D09" w:rsidRDefault="003E6D09" w:rsidP="003E6D09">
            <w:pPr>
              <w:spacing w:before="0" w:after="0" w:line="240" w:lineRule="auto"/>
              <w:jc w:val="center"/>
              <w:rPr>
                <w:ins w:id="84913" w:author="pete jones" w:date="2022-01-11T16:52:00Z"/>
                <w:rFonts w:ascii="Calibri" w:hAnsi="Calibri" w:cs="Calibri"/>
                <w:color w:val="000000"/>
                <w:sz w:val="22"/>
                <w:szCs w:val="22"/>
              </w:rPr>
            </w:pPr>
            <w:ins w:id="8491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AD97D1" w14:textId="77777777" w:rsidR="003E6D09" w:rsidRPr="003E6D09" w:rsidRDefault="003E6D09" w:rsidP="003E6D09">
            <w:pPr>
              <w:spacing w:before="0" w:after="0" w:line="240" w:lineRule="auto"/>
              <w:jc w:val="center"/>
              <w:rPr>
                <w:ins w:id="84915" w:author="pete jones" w:date="2022-01-11T16:52:00Z"/>
                <w:rFonts w:ascii="Calibri" w:hAnsi="Calibri" w:cs="Calibri"/>
                <w:color w:val="000000"/>
                <w:sz w:val="22"/>
                <w:szCs w:val="22"/>
              </w:rPr>
            </w:pPr>
            <w:ins w:id="8491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A61FDD" w14:textId="77777777" w:rsidR="003E6D09" w:rsidRPr="003E6D09" w:rsidRDefault="003E6D09" w:rsidP="003E6D09">
            <w:pPr>
              <w:spacing w:before="0" w:after="0" w:line="240" w:lineRule="auto"/>
              <w:jc w:val="center"/>
              <w:rPr>
                <w:ins w:id="84917" w:author="pete jones" w:date="2022-01-11T16:52:00Z"/>
                <w:rFonts w:ascii="Calibri" w:hAnsi="Calibri" w:cs="Calibri"/>
                <w:color w:val="000000"/>
                <w:sz w:val="22"/>
                <w:szCs w:val="22"/>
              </w:rPr>
            </w:pPr>
            <w:ins w:id="8491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2153B4" w14:textId="77777777" w:rsidR="003E6D09" w:rsidRPr="003E6D09" w:rsidRDefault="003E6D09" w:rsidP="003E6D09">
            <w:pPr>
              <w:spacing w:before="0" w:after="0" w:line="240" w:lineRule="auto"/>
              <w:jc w:val="center"/>
              <w:rPr>
                <w:ins w:id="84919" w:author="pete jones" w:date="2022-01-11T16:52:00Z"/>
                <w:rFonts w:ascii="Calibri" w:hAnsi="Calibri" w:cs="Calibri"/>
                <w:color w:val="000000"/>
                <w:sz w:val="22"/>
                <w:szCs w:val="22"/>
              </w:rPr>
            </w:pPr>
            <w:ins w:id="8492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94E1E0" w14:textId="77777777" w:rsidR="003E6D09" w:rsidRPr="003E6D09" w:rsidRDefault="003E6D09" w:rsidP="003E6D09">
            <w:pPr>
              <w:spacing w:before="0" w:after="0" w:line="240" w:lineRule="auto"/>
              <w:jc w:val="center"/>
              <w:rPr>
                <w:ins w:id="84921" w:author="pete jones" w:date="2022-01-11T16:52:00Z"/>
                <w:rFonts w:ascii="Calibri" w:hAnsi="Calibri" w:cs="Calibri"/>
                <w:color w:val="000000"/>
                <w:sz w:val="22"/>
                <w:szCs w:val="22"/>
              </w:rPr>
            </w:pPr>
            <w:ins w:id="84922"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8AA4522" w14:textId="77777777" w:rsidR="003E6D09" w:rsidRPr="003E6D09" w:rsidRDefault="003E6D09" w:rsidP="003E6D09">
            <w:pPr>
              <w:spacing w:before="0" w:after="0" w:line="240" w:lineRule="auto"/>
              <w:jc w:val="center"/>
              <w:rPr>
                <w:ins w:id="84923" w:author="pete jones" w:date="2022-01-11T16:52:00Z"/>
                <w:rFonts w:ascii="Calibri" w:hAnsi="Calibri" w:cs="Calibri"/>
                <w:color w:val="000000"/>
                <w:sz w:val="22"/>
                <w:szCs w:val="22"/>
              </w:rPr>
            </w:pPr>
            <w:ins w:id="84924" w:author="pete jones" w:date="2022-01-11T16:52:00Z">
              <w:r w:rsidRPr="003E6D09">
                <w:rPr>
                  <w:rFonts w:ascii="Calibri" w:hAnsi="Calibri" w:cs="Calibri"/>
                  <w:color w:val="000000"/>
                  <w:sz w:val="22"/>
                  <w:szCs w:val="22"/>
                </w:rPr>
                <w:t> </w:t>
              </w:r>
            </w:ins>
          </w:p>
        </w:tc>
      </w:tr>
      <w:tr w:rsidR="003E6D09" w:rsidRPr="003E6D09" w14:paraId="054BE8E9" w14:textId="77777777" w:rsidTr="003E6D09">
        <w:trPr>
          <w:trHeight w:val="300"/>
          <w:ins w:id="84925"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D5364DB" w14:textId="77777777" w:rsidR="003E6D09" w:rsidRPr="003E6D09" w:rsidRDefault="003E6D09" w:rsidP="003E6D09">
            <w:pPr>
              <w:spacing w:before="0" w:after="0" w:line="240" w:lineRule="auto"/>
              <w:jc w:val="center"/>
              <w:rPr>
                <w:ins w:id="84926" w:author="pete jones" w:date="2022-01-11T16:52:00Z"/>
                <w:rFonts w:ascii="Calibri" w:hAnsi="Calibri" w:cs="Calibri"/>
                <w:color w:val="000000"/>
                <w:sz w:val="22"/>
                <w:szCs w:val="22"/>
              </w:rPr>
            </w:pPr>
            <w:ins w:id="84927" w:author="pete jones" w:date="2022-01-11T16:52: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350EAF1" w14:textId="77777777" w:rsidR="003E6D09" w:rsidRPr="003E6D09" w:rsidRDefault="003E6D09" w:rsidP="003E6D09">
            <w:pPr>
              <w:spacing w:before="0" w:after="0" w:line="240" w:lineRule="auto"/>
              <w:jc w:val="left"/>
              <w:rPr>
                <w:ins w:id="84928" w:author="pete jones" w:date="2022-01-11T16:52:00Z"/>
                <w:rFonts w:ascii="Calibri" w:hAnsi="Calibri" w:cs="Calibri"/>
                <w:color w:val="000000"/>
                <w:sz w:val="22"/>
                <w:szCs w:val="22"/>
              </w:rPr>
            </w:pPr>
            <w:ins w:id="84929" w:author="pete jones" w:date="2022-01-11T16:52:00Z">
              <w:r w:rsidRPr="003E6D09">
                <w:rPr>
                  <w:rFonts w:ascii="Calibri" w:hAnsi="Calibri" w:cs="Calibri"/>
                  <w:color w:val="000000"/>
                  <w:sz w:val="22"/>
                  <w:szCs w:val="22"/>
                </w:rPr>
                <w:t>Solid Mechanics and Structures 2</w:t>
              </w:r>
            </w:ins>
          </w:p>
        </w:tc>
        <w:tc>
          <w:tcPr>
            <w:tcW w:w="432" w:type="dxa"/>
            <w:tcBorders>
              <w:top w:val="nil"/>
              <w:left w:val="nil"/>
              <w:bottom w:val="single" w:sz="4" w:space="0" w:color="auto"/>
              <w:right w:val="single" w:sz="4" w:space="0" w:color="auto"/>
            </w:tcBorders>
            <w:shd w:val="clear" w:color="auto" w:fill="auto"/>
            <w:noWrap/>
            <w:vAlign w:val="bottom"/>
            <w:hideMark/>
          </w:tcPr>
          <w:p w14:paraId="62520108" w14:textId="77777777" w:rsidR="003E6D09" w:rsidRPr="003E6D09" w:rsidRDefault="003E6D09" w:rsidP="003E6D09">
            <w:pPr>
              <w:spacing w:before="0" w:after="0" w:line="240" w:lineRule="auto"/>
              <w:jc w:val="center"/>
              <w:rPr>
                <w:ins w:id="84930" w:author="pete jones" w:date="2022-01-11T16:52:00Z"/>
                <w:rFonts w:ascii="Calibri" w:hAnsi="Calibri" w:cs="Calibri"/>
                <w:color w:val="000000"/>
                <w:sz w:val="22"/>
                <w:szCs w:val="22"/>
              </w:rPr>
            </w:pPr>
            <w:ins w:id="84931" w:author="pete jones" w:date="2022-01-11T16:52: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EFE75CE" w14:textId="77777777" w:rsidR="003E6D09" w:rsidRPr="003E6D09" w:rsidRDefault="003E6D09" w:rsidP="003E6D09">
            <w:pPr>
              <w:spacing w:before="0" w:after="0" w:line="240" w:lineRule="auto"/>
              <w:jc w:val="center"/>
              <w:rPr>
                <w:ins w:id="84932" w:author="pete jones" w:date="2022-01-11T16:52:00Z"/>
                <w:rFonts w:ascii="Calibri" w:hAnsi="Calibri" w:cs="Calibri"/>
                <w:color w:val="000000"/>
                <w:sz w:val="22"/>
                <w:szCs w:val="22"/>
              </w:rPr>
            </w:pPr>
            <w:ins w:id="84933"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2FA613E" w14:textId="77777777" w:rsidR="003E6D09" w:rsidRPr="003E6D09" w:rsidRDefault="003E6D09" w:rsidP="003E6D09">
            <w:pPr>
              <w:spacing w:before="0" w:after="0" w:line="240" w:lineRule="auto"/>
              <w:jc w:val="center"/>
              <w:rPr>
                <w:ins w:id="84934" w:author="pete jones" w:date="2022-01-11T16:52:00Z"/>
                <w:rFonts w:ascii="Calibri" w:hAnsi="Calibri" w:cs="Calibri"/>
                <w:color w:val="000000"/>
                <w:sz w:val="22"/>
                <w:szCs w:val="22"/>
              </w:rPr>
            </w:pPr>
            <w:ins w:id="84935"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712F4F" w14:textId="77777777" w:rsidR="003E6D09" w:rsidRPr="003E6D09" w:rsidRDefault="003E6D09" w:rsidP="003E6D09">
            <w:pPr>
              <w:spacing w:before="0" w:after="0" w:line="240" w:lineRule="auto"/>
              <w:jc w:val="center"/>
              <w:rPr>
                <w:ins w:id="84936" w:author="pete jones" w:date="2022-01-11T16:52:00Z"/>
                <w:rFonts w:ascii="Calibri" w:hAnsi="Calibri" w:cs="Calibri"/>
                <w:color w:val="000000"/>
                <w:sz w:val="22"/>
                <w:szCs w:val="22"/>
              </w:rPr>
            </w:pPr>
            <w:ins w:id="84937"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30D4D9" w14:textId="77777777" w:rsidR="003E6D09" w:rsidRPr="003E6D09" w:rsidRDefault="003E6D09" w:rsidP="003E6D09">
            <w:pPr>
              <w:spacing w:before="0" w:after="0" w:line="240" w:lineRule="auto"/>
              <w:jc w:val="center"/>
              <w:rPr>
                <w:ins w:id="84938" w:author="pete jones" w:date="2022-01-11T16:52:00Z"/>
                <w:rFonts w:ascii="Calibri" w:hAnsi="Calibri" w:cs="Calibri"/>
                <w:color w:val="000000"/>
                <w:sz w:val="22"/>
                <w:szCs w:val="22"/>
              </w:rPr>
            </w:pPr>
            <w:ins w:id="84939"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626FEF" w14:textId="77777777" w:rsidR="003E6D09" w:rsidRPr="003E6D09" w:rsidRDefault="003E6D09" w:rsidP="003E6D09">
            <w:pPr>
              <w:spacing w:before="0" w:after="0" w:line="240" w:lineRule="auto"/>
              <w:jc w:val="center"/>
              <w:rPr>
                <w:ins w:id="84940" w:author="pete jones" w:date="2022-01-11T16:52:00Z"/>
                <w:rFonts w:ascii="Calibri" w:hAnsi="Calibri" w:cs="Calibri"/>
                <w:color w:val="000000"/>
                <w:sz w:val="22"/>
                <w:szCs w:val="22"/>
              </w:rPr>
            </w:pPr>
            <w:ins w:id="8494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6CFB44" w14:textId="77777777" w:rsidR="003E6D09" w:rsidRPr="003E6D09" w:rsidRDefault="003E6D09" w:rsidP="003E6D09">
            <w:pPr>
              <w:spacing w:before="0" w:after="0" w:line="240" w:lineRule="auto"/>
              <w:jc w:val="center"/>
              <w:rPr>
                <w:ins w:id="84942" w:author="pete jones" w:date="2022-01-11T16:52:00Z"/>
                <w:rFonts w:ascii="Calibri" w:hAnsi="Calibri" w:cs="Calibri"/>
                <w:color w:val="000000"/>
                <w:sz w:val="22"/>
                <w:szCs w:val="22"/>
              </w:rPr>
            </w:pPr>
            <w:ins w:id="8494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F03892" w14:textId="77777777" w:rsidR="003E6D09" w:rsidRPr="003E6D09" w:rsidRDefault="003E6D09" w:rsidP="003E6D09">
            <w:pPr>
              <w:spacing w:before="0" w:after="0" w:line="240" w:lineRule="auto"/>
              <w:jc w:val="center"/>
              <w:rPr>
                <w:ins w:id="84944" w:author="pete jones" w:date="2022-01-11T16:52:00Z"/>
                <w:rFonts w:ascii="Calibri" w:hAnsi="Calibri" w:cs="Calibri"/>
                <w:color w:val="000000"/>
                <w:sz w:val="22"/>
                <w:szCs w:val="22"/>
              </w:rPr>
            </w:pPr>
            <w:ins w:id="8494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B6FCDA" w14:textId="77777777" w:rsidR="003E6D09" w:rsidRPr="003E6D09" w:rsidRDefault="003E6D09" w:rsidP="003E6D09">
            <w:pPr>
              <w:spacing w:before="0" w:after="0" w:line="240" w:lineRule="auto"/>
              <w:jc w:val="center"/>
              <w:rPr>
                <w:ins w:id="84946" w:author="pete jones" w:date="2022-01-11T16:52:00Z"/>
                <w:rFonts w:ascii="Calibri" w:hAnsi="Calibri" w:cs="Calibri"/>
                <w:color w:val="000000"/>
                <w:sz w:val="22"/>
                <w:szCs w:val="22"/>
              </w:rPr>
            </w:pPr>
            <w:ins w:id="8494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0EF96F" w14:textId="77777777" w:rsidR="003E6D09" w:rsidRPr="003E6D09" w:rsidRDefault="003E6D09" w:rsidP="003E6D09">
            <w:pPr>
              <w:spacing w:before="0" w:after="0" w:line="240" w:lineRule="auto"/>
              <w:jc w:val="center"/>
              <w:rPr>
                <w:ins w:id="84948" w:author="pete jones" w:date="2022-01-11T16:52:00Z"/>
                <w:rFonts w:ascii="Calibri" w:hAnsi="Calibri" w:cs="Calibri"/>
                <w:color w:val="000000"/>
                <w:sz w:val="22"/>
                <w:szCs w:val="22"/>
              </w:rPr>
            </w:pPr>
            <w:ins w:id="8494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83E0AE" w14:textId="77777777" w:rsidR="003E6D09" w:rsidRPr="003E6D09" w:rsidRDefault="003E6D09" w:rsidP="003E6D09">
            <w:pPr>
              <w:spacing w:before="0" w:after="0" w:line="240" w:lineRule="auto"/>
              <w:jc w:val="center"/>
              <w:rPr>
                <w:ins w:id="84950" w:author="pete jones" w:date="2022-01-11T16:52:00Z"/>
                <w:rFonts w:ascii="Calibri" w:hAnsi="Calibri" w:cs="Calibri"/>
                <w:color w:val="000000"/>
                <w:sz w:val="22"/>
                <w:szCs w:val="22"/>
              </w:rPr>
            </w:pPr>
            <w:ins w:id="84951"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D4F4662" w14:textId="77777777" w:rsidR="003E6D09" w:rsidRPr="003E6D09" w:rsidRDefault="003E6D09" w:rsidP="003E6D09">
            <w:pPr>
              <w:spacing w:before="0" w:after="0" w:line="240" w:lineRule="auto"/>
              <w:jc w:val="center"/>
              <w:rPr>
                <w:ins w:id="84952" w:author="pete jones" w:date="2022-01-11T16:52:00Z"/>
                <w:rFonts w:ascii="Calibri" w:hAnsi="Calibri" w:cs="Calibri"/>
                <w:color w:val="000000"/>
                <w:sz w:val="22"/>
                <w:szCs w:val="22"/>
              </w:rPr>
            </w:pPr>
            <w:ins w:id="84953" w:author="pete jones" w:date="2022-01-11T16:52:00Z">
              <w:r w:rsidRPr="003E6D09">
                <w:rPr>
                  <w:rFonts w:ascii="Calibri" w:hAnsi="Calibri" w:cs="Calibri"/>
                  <w:color w:val="000000"/>
                  <w:sz w:val="22"/>
                  <w:szCs w:val="22"/>
                </w:rPr>
                <w:t> </w:t>
              </w:r>
            </w:ins>
          </w:p>
        </w:tc>
      </w:tr>
      <w:tr w:rsidR="003E6D09" w:rsidRPr="003E6D09" w14:paraId="17914419" w14:textId="77777777" w:rsidTr="003E6D09">
        <w:trPr>
          <w:trHeight w:val="300"/>
          <w:ins w:id="84954"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C32D4D0" w14:textId="77777777" w:rsidR="003E6D09" w:rsidRPr="003E6D09" w:rsidRDefault="003E6D09" w:rsidP="003E6D09">
            <w:pPr>
              <w:spacing w:before="0" w:after="0" w:line="240" w:lineRule="auto"/>
              <w:jc w:val="center"/>
              <w:rPr>
                <w:ins w:id="84955" w:author="pete jones" w:date="2022-01-11T16:52:00Z"/>
                <w:rFonts w:ascii="Calibri" w:hAnsi="Calibri" w:cs="Calibri"/>
                <w:color w:val="000000"/>
                <w:sz w:val="22"/>
                <w:szCs w:val="22"/>
              </w:rPr>
            </w:pPr>
            <w:ins w:id="84956" w:author="pete jones" w:date="2022-01-11T16:52: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51B02CF" w14:textId="77777777" w:rsidR="003E6D09" w:rsidRPr="003E6D09" w:rsidRDefault="003E6D09" w:rsidP="003E6D09">
            <w:pPr>
              <w:spacing w:before="0" w:after="0" w:line="240" w:lineRule="auto"/>
              <w:jc w:val="left"/>
              <w:rPr>
                <w:ins w:id="84957" w:author="pete jones" w:date="2022-01-11T16:52:00Z"/>
                <w:rFonts w:ascii="Calibri" w:hAnsi="Calibri" w:cs="Calibri"/>
                <w:color w:val="000000"/>
                <w:sz w:val="22"/>
                <w:szCs w:val="22"/>
              </w:rPr>
            </w:pPr>
            <w:ins w:id="84958" w:author="pete jones" w:date="2022-01-11T16:52:00Z">
              <w:r w:rsidRPr="003E6D09">
                <w:rPr>
                  <w:rFonts w:ascii="Calibri" w:hAnsi="Calibri" w:cs="Calibri"/>
                  <w:color w:val="000000"/>
                  <w:sz w:val="22"/>
                  <w:szCs w:val="22"/>
                </w:rPr>
                <w:t>Electrical Engineering 2</w:t>
              </w:r>
            </w:ins>
          </w:p>
        </w:tc>
        <w:tc>
          <w:tcPr>
            <w:tcW w:w="432" w:type="dxa"/>
            <w:tcBorders>
              <w:top w:val="nil"/>
              <w:left w:val="nil"/>
              <w:bottom w:val="single" w:sz="4" w:space="0" w:color="auto"/>
              <w:right w:val="single" w:sz="4" w:space="0" w:color="auto"/>
            </w:tcBorders>
            <w:shd w:val="clear" w:color="auto" w:fill="auto"/>
            <w:noWrap/>
            <w:vAlign w:val="bottom"/>
            <w:hideMark/>
          </w:tcPr>
          <w:p w14:paraId="08479179" w14:textId="77777777" w:rsidR="003E6D09" w:rsidRPr="003E6D09" w:rsidRDefault="003E6D09" w:rsidP="003E6D09">
            <w:pPr>
              <w:spacing w:before="0" w:after="0" w:line="240" w:lineRule="auto"/>
              <w:jc w:val="center"/>
              <w:rPr>
                <w:ins w:id="84959" w:author="pete jones" w:date="2022-01-11T16:52:00Z"/>
                <w:rFonts w:ascii="Calibri" w:hAnsi="Calibri" w:cs="Calibri"/>
                <w:color w:val="000000"/>
                <w:sz w:val="22"/>
                <w:szCs w:val="22"/>
              </w:rPr>
            </w:pPr>
            <w:ins w:id="84960" w:author="pete jones" w:date="2022-01-11T16:52: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CA4935E" w14:textId="77777777" w:rsidR="003E6D09" w:rsidRPr="003E6D09" w:rsidRDefault="003E6D09" w:rsidP="003E6D09">
            <w:pPr>
              <w:spacing w:before="0" w:after="0" w:line="240" w:lineRule="auto"/>
              <w:jc w:val="center"/>
              <w:rPr>
                <w:ins w:id="84961" w:author="pete jones" w:date="2022-01-11T16:52:00Z"/>
                <w:rFonts w:ascii="Calibri" w:hAnsi="Calibri" w:cs="Calibri"/>
                <w:color w:val="000000"/>
                <w:sz w:val="22"/>
                <w:szCs w:val="22"/>
              </w:rPr>
            </w:pPr>
            <w:ins w:id="84962"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0B650C6" w14:textId="77777777" w:rsidR="003E6D09" w:rsidRPr="003E6D09" w:rsidRDefault="003E6D09" w:rsidP="003E6D09">
            <w:pPr>
              <w:spacing w:before="0" w:after="0" w:line="240" w:lineRule="auto"/>
              <w:jc w:val="center"/>
              <w:rPr>
                <w:ins w:id="84963" w:author="pete jones" w:date="2022-01-11T16:52:00Z"/>
                <w:rFonts w:ascii="Calibri" w:hAnsi="Calibri" w:cs="Calibri"/>
                <w:color w:val="000000"/>
                <w:sz w:val="22"/>
                <w:szCs w:val="22"/>
              </w:rPr>
            </w:pPr>
            <w:ins w:id="84964"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D456451" w14:textId="77777777" w:rsidR="003E6D09" w:rsidRPr="003E6D09" w:rsidRDefault="003E6D09" w:rsidP="003E6D09">
            <w:pPr>
              <w:spacing w:before="0" w:after="0" w:line="240" w:lineRule="auto"/>
              <w:jc w:val="center"/>
              <w:rPr>
                <w:ins w:id="84965" w:author="pete jones" w:date="2022-01-11T16:52:00Z"/>
                <w:rFonts w:ascii="Calibri" w:hAnsi="Calibri" w:cs="Calibri"/>
                <w:color w:val="000000"/>
                <w:sz w:val="22"/>
                <w:szCs w:val="22"/>
              </w:rPr>
            </w:pPr>
            <w:ins w:id="84966"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264D98" w14:textId="77777777" w:rsidR="003E6D09" w:rsidRPr="003E6D09" w:rsidRDefault="003E6D09" w:rsidP="003E6D09">
            <w:pPr>
              <w:spacing w:before="0" w:after="0" w:line="240" w:lineRule="auto"/>
              <w:jc w:val="center"/>
              <w:rPr>
                <w:ins w:id="84967" w:author="pete jones" w:date="2022-01-11T16:52:00Z"/>
                <w:rFonts w:ascii="Calibri" w:hAnsi="Calibri" w:cs="Calibri"/>
                <w:color w:val="000000"/>
                <w:sz w:val="22"/>
                <w:szCs w:val="22"/>
              </w:rPr>
            </w:pPr>
            <w:ins w:id="84968"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7B95B7" w14:textId="77777777" w:rsidR="003E6D09" w:rsidRPr="003E6D09" w:rsidRDefault="003E6D09" w:rsidP="003E6D09">
            <w:pPr>
              <w:spacing w:before="0" w:after="0" w:line="240" w:lineRule="auto"/>
              <w:jc w:val="center"/>
              <w:rPr>
                <w:ins w:id="84969" w:author="pete jones" w:date="2022-01-11T16:52:00Z"/>
                <w:rFonts w:ascii="Calibri" w:hAnsi="Calibri" w:cs="Calibri"/>
                <w:color w:val="000000"/>
                <w:sz w:val="22"/>
                <w:szCs w:val="22"/>
              </w:rPr>
            </w:pPr>
            <w:ins w:id="8497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2B4AA0" w14:textId="77777777" w:rsidR="003E6D09" w:rsidRPr="003E6D09" w:rsidRDefault="003E6D09" w:rsidP="003E6D09">
            <w:pPr>
              <w:spacing w:before="0" w:after="0" w:line="240" w:lineRule="auto"/>
              <w:jc w:val="center"/>
              <w:rPr>
                <w:ins w:id="84971" w:author="pete jones" w:date="2022-01-11T16:52:00Z"/>
                <w:rFonts w:ascii="Calibri" w:hAnsi="Calibri" w:cs="Calibri"/>
                <w:color w:val="000000"/>
                <w:sz w:val="22"/>
                <w:szCs w:val="22"/>
              </w:rPr>
            </w:pPr>
            <w:ins w:id="8497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DA97FF" w14:textId="77777777" w:rsidR="003E6D09" w:rsidRPr="003E6D09" w:rsidRDefault="003E6D09" w:rsidP="003E6D09">
            <w:pPr>
              <w:spacing w:before="0" w:after="0" w:line="240" w:lineRule="auto"/>
              <w:jc w:val="center"/>
              <w:rPr>
                <w:ins w:id="84973" w:author="pete jones" w:date="2022-01-11T16:52:00Z"/>
                <w:rFonts w:ascii="Calibri" w:hAnsi="Calibri" w:cs="Calibri"/>
                <w:color w:val="000000"/>
                <w:sz w:val="22"/>
                <w:szCs w:val="22"/>
              </w:rPr>
            </w:pPr>
            <w:ins w:id="8497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05CA22" w14:textId="77777777" w:rsidR="003E6D09" w:rsidRPr="003E6D09" w:rsidRDefault="003E6D09" w:rsidP="003E6D09">
            <w:pPr>
              <w:spacing w:before="0" w:after="0" w:line="240" w:lineRule="auto"/>
              <w:jc w:val="center"/>
              <w:rPr>
                <w:ins w:id="84975" w:author="pete jones" w:date="2022-01-11T16:52:00Z"/>
                <w:rFonts w:ascii="Calibri" w:hAnsi="Calibri" w:cs="Calibri"/>
                <w:color w:val="000000"/>
                <w:sz w:val="22"/>
                <w:szCs w:val="22"/>
              </w:rPr>
            </w:pPr>
            <w:ins w:id="8497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28528B" w14:textId="77777777" w:rsidR="003E6D09" w:rsidRPr="003E6D09" w:rsidRDefault="003E6D09" w:rsidP="003E6D09">
            <w:pPr>
              <w:spacing w:before="0" w:after="0" w:line="240" w:lineRule="auto"/>
              <w:jc w:val="center"/>
              <w:rPr>
                <w:ins w:id="84977" w:author="pete jones" w:date="2022-01-11T16:52:00Z"/>
                <w:rFonts w:ascii="Calibri" w:hAnsi="Calibri" w:cs="Calibri"/>
                <w:color w:val="000000"/>
                <w:sz w:val="22"/>
                <w:szCs w:val="22"/>
              </w:rPr>
            </w:pPr>
            <w:ins w:id="8497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F37051" w14:textId="77777777" w:rsidR="003E6D09" w:rsidRPr="003E6D09" w:rsidRDefault="003E6D09" w:rsidP="003E6D09">
            <w:pPr>
              <w:spacing w:before="0" w:after="0" w:line="240" w:lineRule="auto"/>
              <w:jc w:val="center"/>
              <w:rPr>
                <w:ins w:id="84979" w:author="pete jones" w:date="2022-01-11T16:52:00Z"/>
                <w:rFonts w:ascii="Calibri" w:hAnsi="Calibri" w:cs="Calibri"/>
                <w:color w:val="000000"/>
                <w:sz w:val="22"/>
                <w:szCs w:val="22"/>
              </w:rPr>
            </w:pPr>
            <w:ins w:id="84980"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A28BAC0" w14:textId="77777777" w:rsidR="003E6D09" w:rsidRPr="003E6D09" w:rsidRDefault="003E6D09" w:rsidP="003E6D09">
            <w:pPr>
              <w:spacing w:before="0" w:after="0" w:line="240" w:lineRule="auto"/>
              <w:jc w:val="center"/>
              <w:rPr>
                <w:ins w:id="84981" w:author="pete jones" w:date="2022-01-11T16:52:00Z"/>
                <w:rFonts w:ascii="Calibri" w:hAnsi="Calibri" w:cs="Calibri"/>
                <w:color w:val="000000"/>
                <w:sz w:val="22"/>
                <w:szCs w:val="22"/>
              </w:rPr>
            </w:pPr>
            <w:ins w:id="84982" w:author="pete jones" w:date="2022-01-11T16:52:00Z">
              <w:r w:rsidRPr="003E6D09">
                <w:rPr>
                  <w:rFonts w:ascii="Calibri" w:hAnsi="Calibri" w:cs="Calibri"/>
                  <w:color w:val="000000"/>
                  <w:sz w:val="22"/>
                  <w:szCs w:val="22"/>
                </w:rPr>
                <w:t> </w:t>
              </w:r>
            </w:ins>
          </w:p>
        </w:tc>
      </w:tr>
      <w:tr w:rsidR="003E6D09" w:rsidRPr="003E6D09" w14:paraId="1DEA2052" w14:textId="77777777" w:rsidTr="003E6D09">
        <w:trPr>
          <w:trHeight w:val="300"/>
          <w:ins w:id="84983"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AEE3F96" w14:textId="77777777" w:rsidR="003E6D09" w:rsidRPr="003E6D09" w:rsidRDefault="003E6D09" w:rsidP="003E6D09">
            <w:pPr>
              <w:spacing w:before="0" w:after="0" w:line="240" w:lineRule="auto"/>
              <w:jc w:val="center"/>
              <w:rPr>
                <w:ins w:id="84984" w:author="pete jones" w:date="2022-01-11T16:52:00Z"/>
                <w:rFonts w:ascii="Calibri" w:hAnsi="Calibri" w:cs="Calibri"/>
                <w:color w:val="000000"/>
                <w:sz w:val="22"/>
                <w:szCs w:val="22"/>
              </w:rPr>
            </w:pPr>
            <w:ins w:id="84985" w:author="pete jones" w:date="2022-01-11T16:52: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10A226D" w14:textId="77777777" w:rsidR="003E6D09" w:rsidRPr="003E6D09" w:rsidRDefault="003E6D09" w:rsidP="003E6D09">
            <w:pPr>
              <w:spacing w:before="0" w:after="0" w:line="240" w:lineRule="auto"/>
              <w:jc w:val="left"/>
              <w:rPr>
                <w:ins w:id="84986" w:author="pete jones" w:date="2022-01-11T16:52:00Z"/>
                <w:rFonts w:ascii="Calibri" w:hAnsi="Calibri" w:cs="Calibri"/>
                <w:color w:val="000000"/>
                <w:sz w:val="22"/>
                <w:szCs w:val="22"/>
              </w:rPr>
            </w:pPr>
            <w:ins w:id="84987" w:author="pete jones" w:date="2022-01-11T16:52:00Z">
              <w:r w:rsidRPr="003E6D09">
                <w:rPr>
                  <w:rFonts w:ascii="Calibri" w:hAnsi="Calibri" w:cs="Calibri"/>
                  <w:color w:val="000000"/>
                  <w:sz w:val="22"/>
                  <w:szCs w:val="22"/>
                </w:rPr>
                <w:t>Electronics 2</w:t>
              </w:r>
            </w:ins>
          </w:p>
        </w:tc>
        <w:tc>
          <w:tcPr>
            <w:tcW w:w="432" w:type="dxa"/>
            <w:tcBorders>
              <w:top w:val="nil"/>
              <w:left w:val="nil"/>
              <w:bottom w:val="single" w:sz="4" w:space="0" w:color="auto"/>
              <w:right w:val="single" w:sz="4" w:space="0" w:color="auto"/>
            </w:tcBorders>
            <w:shd w:val="clear" w:color="auto" w:fill="auto"/>
            <w:noWrap/>
            <w:vAlign w:val="bottom"/>
            <w:hideMark/>
          </w:tcPr>
          <w:p w14:paraId="5CD78DA2" w14:textId="77777777" w:rsidR="003E6D09" w:rsidRPr="003E6D09" w:rsidRDefault="003E6D09" w:rsidP="003E6D09">
            <w:pPr>
              <w:spacing w:before="0" w:after="0" w:line="240" w:lineRule="auto"/>
              <w:jc w:val="center"/>
              <w:rPr>
                <w:ins w:id="84988" w:author="pete jones" w:date="2022-01-11T16:52:00Z"/>
                <w:rFonts w:ascii="Calibri" w:hAnsi="Calibri" w:cs="Calibri"/>
                <w:color w:val="000000"/>
                <w:sz w:val="22"/>
                <w:szCs w:val="22"/>
              </w:rPr>
            </w:pPr>
            <w:ins w:id="84989" w:author="pete jones" w:date="2022-01-11T16:52: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461581E" w14:textId="77777777" w:rsidR="003E6D09" w:rsidRPr="003E6D09" w:rsidRDefault="003E6D09" w:rsidP="003E6D09">
            <w:pPr>
              <w:spacing w:before="0" w:after="0" w:line="240" w:lineRule="auto"/>
              <w:jc w:val="center"/>
              <w:rPr>
                <w:ins w:id="84990" w:author="pete jones" w:date="2022-01-11T16:52:00Z"/>
                <w:rFonts w:ascii="Calibri" w:hAnsi="Calibri" w:cs="Calibri"/>
                <w:color w:val="000000"/>
                <w:sz w:val="22"/>
                <w:szCs w:val="22"/>
              </w:rPr>
            </w:pPr>
            <w:ins w:id="84991"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57E4FB0" w14:textId="77777777" w:rsidR="003E6D09" w:rsidRPr="003E6D09" w:rsidRDefault="003E6D09" w:rsidP="003E6D09">
            <w:pPr>
              <w:spacing w:before="0" w:after="0" w:line="240" w:lineRule="auto"/>
              <w:jc w:val="center"/>
              <w:rPr>
                <w:ins w:id="84992" w:author="pete jones" w:date="2022-01-11T16:52:00Z"/>
                <w:rFonts w:ascii="Calibri" w:hAnsi="Calibri" w:cs="Calibri"/>
                <w:color w:val="000000"/>
                <w:sz w:val="22"/>
                <w:szCs w:val="22"/>
              </w:rPr>
            </w:pPr>
            <w:ins w:id="84993"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9C3F624" w14:textId="77777777" w:rsidR="003E6D09" w:rsidRPr="003E6D09" w:rsidRDefault="003E6D09" w:rsidP="003E6D09">
            <w:pPr>
              <w:spacing w:before="0" w:after="0" w:line="240" w:lineRule="auto"/>
              <w:jc w:val="center"/>
              <w:rPr>
                <w:ins w:id="84994" w:author="pete jones" w:date="2022-01-11T16:52:00Z"/>
                <w:rFonts w:ascii="Calibri" w:hAnsi="Calibri" w:cs="Calibri"/>
                <w:color w:val="000000"/>
                <w:sz w:val="22"/>
                <w:szCs w:val="22"/>
              </w:rPr>
            </w:pPr>
            <w:ins w:id="84995"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C6AFCC" w14:textId="77777777" w:rsidR="003E6D09" w:rsidRPr="003E6D09" w:rsidRDefault="003E6D09" w:rsidP="003E6D09">
            <w:pPr>
              <w:spacing w:before="0" w:after="0" w:line="240" w:lineRule="auto"/>
              <w:jc w:val="center"/>
              <w:rPr>
                <w:ins w:id="84996" w:author="pete jones" w:date="2022-01-11T16:52:00Z"/>
                <w:rFonts w:ascii="Calibri" w:hAnsi="Calibri" w:cs="Calibri"/>
                <w:color w:val="000000"/>
                <w:sz w:val="22"/>
                <w:szCs w:val="22"/>
              </w:rPr>
            </w:pPr>
            <w:ins w:id="84997"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531474" w14:textId="77777777" w:rsidR="003E6D09" w:rsidRPr="003E6D09" w:rsidRDefault="003E6D09" w:rsidP="003E6D09">
            <w:pPr>
              <w:spacing w:before="0" w:after="0" w:line="240" w:lineRule="auto"/>
              <w:jc w:val="center"/>
              <w:rPr>
                <w:ins w:id="84998" w:author="pete jones" w:date="2022-01-11T16:52:00Z"/>
                <w:rFonts w:ascii="Calibri" w:hAnsi="Calibri" w:cs="Calibri"/>
                <w:color w:val="000000"/>
                <w:sz w:val="22"/>
                <w:szCs w:val="22"/>
              </w:rPr>
            </w:pPr>
            <w:ins w:id="8499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447CFB" w14:textId="77777777" w:rsidR="003E6D09" w:rsidRPr="003E6D09" w:rsidRDefault="003E6D09" w:rsidP="003E6D09">
            <w:pPr>
              <w:spacing w:before="0" w:after="0" w:line="240" w:lineRule="auto"/>
              <w:jc w:val="center"/>
              <w:rPr>
                <w:ins w:id="85000" w:author="pete jones" w:date="2022-01-11T16:52:00Z"/>
                <w:rFonts w:ascii="Calibri" w:hAnsi="Calibri" w:cs="Calibri"/>
                <w:color w:val="000000"/>
                <w:sz w:val="22"/>
                <w:szCs w:val="22"/>
              </w:rPr>
            </w:pPr>
            <w:ins w:id="8500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7B9708" w14:textId="77777777" w:rsidR="003E6D09" w:rsidRPr="003E6D09" w:rsidRDefault="003E6D09" w:rsidP="003E6D09">
            <w:pPr>
              <w:spacing w:before="0" w:after="0" w:line="240" w:lineRule="auto"/>
              <w:jc w:val="center"/>
              <w:rPr>
                <w:ins w:id="85002" w:author="pete jones" w:date="2022-01-11T16:52:00Z"/>
                <w:rFonts w:ascii="Calibri" w:hAnsi="Calibri" w:cs="Calibri"/>
                <w:color w:val="000000"/>
                <w:sz w:val="22"/>
                <w:szCs w:val="22"/>
              </w:rPr>
            </w:pPr>
            <w:ins w:id="8500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5DCC79" w14:textId="77777777" w:rsidR="003E6D09" w:rsidRPr="003E6D09" w:rsidRDefault="003E6D09" w:rsidP="003E6D09">
            <w:pPr>
              <w:spacing w:before="0" w:after="0" w:line="240" w:lineRule="auto"/>
              <w:jc w:val="center"/>
              <w:rPr>
                <w:ins w:id="85004" w:author="pete jones" w:date="2022-01-11T16:52:00Z"/>
                <w:rFonts w:ascii="Calibri" w:hAnsi="Calibri" w:cs="Calibri"/>
                <w:color w:val="000000"/>
                <w:sz w:val="22"/>
                <w:szCs w:val="22"/>
              </w:rPr>
            </w:pPr>
            <w:ins w:id="8500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7A0B22" w14:textId="77777777" w:rsidR="003E6D09" w:rsidRPr="003E6D09" w:rsidRDefault="003E6D09" w:rsidP="003E6D09">
            <w:pPr>
              <w:spacing w:before="0" w:after="0" w:line="240" w:lineRule="auto"/>
              <w:jc w:val="center"/>
              <w:rPr>
                <w:ins w:id="85006" w:author="pete jones" w:date="2022-01-11T16:52:00Z"/>
                <w:rFonts w:ascii="Calibri" w:hAnsi="Calibri" w:cs="Calibri"/>
                <w:color w:val="000000"/>
                <w:sz w:val="22"/>
                <w:szCs w:val="22"/>
              </w:rPr>
            </w:pPr>
            <w:ins w:id="8500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09F4A3" w14:textId="77777777" w:rsidR="003E6D09" w:rsidRPr="003E6D09" w:rsidRDefault="003E6D09" w:rsidP="003E6D09">
            <w:pPr>
              <w:spacing w:before="0" w:after="0" w:line="240" w:lineRule="auto"/>
              <w:jc w:val="center"/>
              <w:rPr>
                <w:ins w:id="85008" w:author="pete jones" w:date="2022-01-11T16:52:00Z"/>
                <w:rFonts w:ascii="Calibri" w:hAnsi="Calibri" w:cs="Calibri"/>
                <w:color w:val="000000"/>
                <w:sz w:val="22"/>
                <w:szCs w:val="22"/>
              </w:rPr>
            </w:pPr>
            <w:ins w:id="85009"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8FAF087" w14:textId="77777777" w:rsidR="003E6D09" w:rsidRPr="003E6D09" w:rsidRDefault="003E6D09" w:rsidP="003E6D09">
            <w:pPr>
              <w:spacing w:before="0" w:after="0" w:line="240" w:lineRule="auto"/>
              <w:jc w:val="center"/>
              <w:rPr>
                <w:ins w:id="85010" w:author="pete jones" w:date="2022-01-11T16:52:00Z"/>
                <w:rFonts w:ascii="Calibri" w:hAnsi="Calibri" w:cs="Calibri"/>
                <w:color w:val="000000"/>
                <w:sz w:val="22"/>
                <w:szCs w:val="22"/>
              </w:rPr>
            </w:pPr>
            <w:ins w:id="85011" w:author="pete jones" w:date="2022-01-11T16:52:00Z">
              <w:r w:rsidRPr="003E6D09">
                <w:rPr>
                  <w:rFonts w:ascii="Calibri" w:hAnsi="Calibri" w:cs="Calibri"/>
                  <w:color w:val="000000"/>
                  <w:sz w:val="22"/>
                  <w:szCs w:val="22"/>
                </w:rPr>
                <w:t> </w:t>
              </w:r>
            </w:ins>
          </w:p>
        </w:tc>
      </w:tr>
      <w:tr w:rsidR="003E6D09" w:rsidRPr="003E6D09" w14:paraId="4E5265A8" w14:textId="77777777" w:rsidTr="003E6D09">
        <w:trPr>
          <w:trHeight w:val="300"/>
          <w:ins w:id="85012"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9E6A2E3" w14:textId="77777777" w:rsidR="003E6D09" w:rsidRPr="003E6D09" w:rsidRDefault="003E6D09" w:rsidP="003E6D09">
            <w:pPr>
              <w:spacing w:before="0" w:after="0" w:line="240" w:lineRule="auto"/>
              <w:jc w:val="center"/>
              <w:rPr>
                <w:ins w:id="85013" w:author="pete jones" w:date="2022-01-11T16:52:00Z"/>
                <w:rFonts w:ascii="Calibri" w:hAnsi="Calibri" w:cs="Calibri"/>
                <w:color w:val="000000"/>
                <w:sz w:val="22"/>
                <w:szCs w:val="22"/>
              </w:rPr>
            </w:pPr>
            <w:ins w:id="85014" w:author="pete jones" w:date="2022-01-11T16:52: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003A1AD" w14:textId="77777777" w:rsidR="003E6D09" w:rsidRPr="003E6D09" w:rsidRDefault="003E6D09" w:rsidP="003E6D09">
            <w:pPr>
              <w:spacing w:before="0" w:after="0" w:line="240" w:lineRule="auto"/>
              <w:jc w:val="left"/>
              <w:rPr>
                <w:ins w:id="85015" w:author="pete jones" w:date="2022-01-11T16:52:00Z"/>
                <w:rFonts w:ascii="Calibri" w:hAnsi="Calibri" w:cs="Calibri"/>
                <w:color w:val="000000"/>
                <w:sz w:val="22"/>
                <w:szCs w:val="22"/>
              </w:rPr>
            </w:pPr>
            <w:ins w:id="85016" w:author="pete jones" w:date="2022-01-11T16:52:00Z">
              <w:r w:rsidRPr="003E6D09">
                <w:rPr>
                  <w:rFonts w:ascii="Calibri" w:hAnsi="Calibri" w:cs="Calibri"/>
                  <w:color w:val="000000"/>
                  <w:sz w:val="22"/>
                  <w:szCs w:val="22"/>
                </w:rPr>
                <w:t>Engineering Design 2.</w:t>
              </w:r>
            </w:ins>
          </w:p>
        </w:tc>
        <w:tc>
          <w:tcPr>
            <w:tcW w:w="432" w:type="dxa"/>
            <w:tcBorders>
              <w:top w:val="nil"/>
              <w:left w:val="nil"/>
              <w:bottom w:val="single" w:sz="4" w:space="0" w:color="auto"/>
              <w:right w:val="single" w:sz="4" w:space="0" w:color="auto"/>
            </w:tcBorders>
            <w:shd w:val="clear" w:color="auto" w:fill="auto"/>
            <w:noWrap/>
            <w:vAlign w:val="bottom"/>
            <w:hideMark/>
          </w:tcPr>
          <w:p w14:paraId="065E4111" w14:textId="77777777" w:rsidR="003E6D09" w:rsidRPr="003E6D09" w:rsidRDefault="003E6D09" w:rsidP="003E6D09">
            <w:pPr>
              <w:spacing w:before="0" w:after="0" w:line="240" w:lineRule="auto"/>
              <w:jc w:val="center"/>
              <w:rPr>
                <w:ins w:id="85017" w:author="pete jones" w:date="2022-01-11T16:52:00Z"/>
                <w:rFonts w:ascii="Calibri" w:hAnsi="Calibri" w:cs="Calibri"/>
                <w:color w:val="000000"/>
                <w:sz w:val="22"/>
                <w:szCs w:val="22"/>
              </w:rPr>
            </w:pPr>
            <w:ins w:id="85018" w:author="pete jones" w:date="2022-01-11T16:52: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8F2ED22" w14:textId="77777777" w:rsidR="003E6D09" w:rsidRPr="003E6D09" w:rsidRDefault="003E6D09" w:rsidP="003E6D09">
            <w:pPr>
              <w:spacing w:before="0" w:after="0" w:line="240" w:lineRule="auto"/>
              <w:jc w:val="center"/>
              <w:rPr>
                <w:ins w:id="85019" w:author="pete jones" w:date="2022-01-11T16:52:00Z"/>
                <w:rFonts w:ascii="Calibri" w:hAnsi="Calibri" w:cs="Calibri"/>
                <w:color w:val="000000"/>
                <w:sz w:val="22"/>
                <w:szCs w:val="22"/>
              </w:rPr>
            </w:pPr>
            <w:ins w:id="85020"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A8027E3" w14:textId="77777777" w:rsidR="003E6D09" w:rsidRPr="003E6D09" w:rsidRDefault="003E6D09" w:rsidP="003E6D09">
            <w:pPr>
              <w:spacing w:before="0" w:after="0" w:line="240" w:lineRule="auto"/>
              <w:jc w:val="center"/>
              <w:rPr>
                <w:ins w:id="85021" w:author="pete jones" w:date="2022-01-11T16:52:00Z"/>
                <w:rFonts w:ascii="Calibri" w:hAnsi="Calibri" w:cs="Calibri"/>
                <w:color w:val="000000"/>
                <w:sz w:val="22"/>
                <w:szCs w:val="22"/>
              </w:rPr>
            </w:pPr>
            <w:ins w:id="85022"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8716F1" w14:textId="77777777" w:rsidR="003E6D09" w:rsidRPr="003E6D09" w:rsidRDefault="003E6D09" w:rsidP="003E6D09">
            <w:pPr>
              <w:spacing w:before="0" w:after="0" w:line="240" w:lineRule="auto"/>
              <w:jc w:val="center"/>
              <w:rPr>
                <w:ins w:id="85023" w:author="pete jones" w:date="2022-01-11T16:52:00Z"/>
                <w:rFonts w:ascii="Calibri" w:hAnsi="Calibri" w:cs="Calibri"/>
                <w:color w:val="000000"/>
                <w:sz w:val="22"/>
                <w:szCs w:val="22"/>
              </w:rPr>
            </w:pPr>
            <w:ins w:id="85024"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87EF79" w14:textId="77777777" w:rsidR="003E6D09" w:rsidRPr="003E6D09" w:rsidRDefault="003E6D09" w:rsidP="003E6D09">
            <w:pPr>
              <w:spacing w:before="0" w:after="0" w:line="240" w:lineRule="auto"/>
              <w:jc w:val="center"/>
              <w:rPr>
                <w:ins w:id="85025" w:author="pete jones" w:date="2022-01-11T16:52:00Z"/>
                <w:rFonts w:ascii="Calibri" w:hAnsi="Calibri" w:cs="Calibri"/>
                <w:color w:val="000000"/>
                <w:sz w:val="22"/>
                <w:szCs w:val="22"/>
              </w:rPr>
            </w:pPr>
            <w:ins w:id="85026"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FAB937" w14:textId="77777777" w:rsidR="003E6D09" w:rsidRPr="003E6D09" w:rsidRDefault="003E6D09" w:rsidP="003E6D09">
            <w:pPr>
              <w:spacing w:before="0" w:after="0" w:line="240" w:lineRule="auto"/>
              <w:jc w:val="center"/>
              <w:rPr>
                <w:ins w:id="85027" w:author="pete jones" w:date="2022-01-11T16:52:00Z"/>
                <w:rFonts w:ascii="Calibri" w:hAnsi="Calibri" w:cs="Calibri"/>
                <w:color w:val="000000"/>
                <w:sz w:val="22"/>
                <w:szCs w:val="22"/>
              </w:rPr>
            </w:pPr>
            <w:ins w:id="8502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A05F06" w14:textId="77777777" w:rsidR="003E6D09" w:rsidRPr="003E6D09" w:rsidRDefault="003E6D09" w:rsidP="003E6D09">
            <w:pPr>
              <w:spacing w:before="0" w:after="0" w:line="240" w:lineRule="auto"/>
              <w:jc w:val="center"/>
              <w:rPr>
                <w:ins w:id="85029" w:author="pete jones" w:date="2022-01-11T16:52:00Z"/>
                <w:rFonts w:ascii="Calibri" w:hAnsi="Calibri" w:cs="Calibri"/>
                <w:color w:val="000000"/>
                <w:sz w:val="22"/>
                <w:szCs w:val="22"/>
              </w:rPr>
            </w:pPr>
            <w:ins w:id="8503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6A6689" w14:textId="77777777" w:rsidR="003E6D09" w:rsidRPr="003E6D09" w:rsidRDefault="003E6D09" w:rsidP="003E6D09">
            <w:pPr>
              <w:spacing w:before="0" w:after="0" w:line="240" w:lineRule="auto"/>
              <w:jc w:val="center"/>
              <w:rPr>
                <w:ins w:id="85031" w:author="pete jones" w:date="2022-01-11T16:52:00Z"/>
                <w:rFonts w:ascii="Calibri" w:hAnsi="Calibri" w:cs="Calibri"/>
                <w:color w:val="000000"/>
                <w:sz w:val="22"/>
                <w:szCs w:val="22"/>
              </w:rPr>
            </w:pPr>
            <w:ins w:id="8503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EC6B42" w14:textId="77777777" w:rsidR="003E6D09" w:rsidRPr="003E6D09" w:rsidRDefault="003E6D09" w:rsidP="003E6D09">
            <w:pPr>
              <w:spacing w:before="0" w:after="0" w:line="240" w:lineRule="auto"/>
              <w:jc w:val="center"/>
              <w:rPr>
                <w:ins w:id="85033" w:author="pete jones" w:date="2022-01-11T16:52:00Z"/>
                <w:rFonts w:ascii="Calibri" w:hAnsi="Calibri" w:cs="Calibri"/>
                <w:color w:val="000000"/>
                <w:sz w:val="22"/>
                <w:szCs w:val="22"/>
              </w:rPr>
            </w:pPr>
            <w:ins w:id="8503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DBCCD8" w14:textId="77777777" w:rsidR="003E6D09" w:rsidRPr="003E6D09" w:rsidRDefault="003E6D09" w:rsidP="003E6D09">
            <w:pPr>
              <w:spacing w:before="0" w:after="0" w:line="240" w:lineRule="auto"/>
              <w:jc w:val="center"/>
              <w:rPr>
                <w:ins w:id="85035" w:author="pete jones" w:date="2022-01-11T16:52:00Z"/>
                <w:rFonts w:ascii="Calibri" w:hAnsi="Calibri" w:cs="Calibri"/>
                <w:color w:val="000000"/>
                <w:sz w:val="22"/>
                <w:szCs w:val="22"/>
              </w:rPr>
            </w:pPr>
            <w:ins w:id="8503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4E5CB4" w14:textId="77777777" w:rsidR="003E6D09" w:rsidRPr="003E6D09" w:rsidRDefault="003E6D09" w:rsidP="003E6D09">
            <w:pPr>
              <w:spacing w:before="0" w:after="0" w:line="240" w:lineRule="auto"/>
              <w:jc w:val="center"/>
              <w:rPr>
                <w:ins w:id="85037" w:author="pete jones" w:date="2022-01-11T16:52:00Z"/>
                <w:rFonts w:ascii="Calibri" w:hAnsi="Calibri" w:cs="Calibri"/>
                <w:color w:val="000000"/>
                <w:sz w:val="22"/>
                <w:szCs w:val="22"/>
              </w:rPr>
            </w:pPr>
            <w:ins w:id="85038"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7471DE4" w14:textId="77777777" w:rsidR="003E6D09" w:rsidRPr="003E6D09" w:rsidRDefault="003E6D09" w:rsidP="003E6D09">
            <w:pPr>
              <w:spacing w:before="0" w:after="0" w:line="240" w:lineRule="auto"/>
              <w:jc w:val="center"/>
              <w:rPr>
                <w:ins w:id="85039" w:author="pete jones" w:date="2022-01-11T16:52:00Z"/>
                <w:rFonts w:ascii="Calibri" w:hAnsi="Calibri" w:cs="Calibri"/>
                <w:color w:val="000000"/>
                <w:sz w:val="22"/>
                <w:szCs w:val="22"/>
              </w:rPr>
            </w:pPr>
            <w:ins w:id="85040" w:author="pete jones" w:date="2022-01-11T16:52:00Z">
              <w:r w:rsidRPr="003E6D09">
                <w:rPr>
                  <w:rFonts w:ascii="Calibri" w:hAnsi="Calibri" w:cs="Calibri"/>
                  <w:color w:val="000000"/>
                  <w:sz w:val="22"/>
                  <w:szCs w:val="22"/>
                </w:rPr>
                <w:t> </w:t>
              </w:r>
            </w:ins>
          </w:p>
        </w:tc>
      </w:tr>
      <w:tr w:rsidR="003E6D09" w:rsidRPr="003E6D09" w14:paraId="4DAB6465" w14:textId="77777777" w:rsidTr="003E6D09">
        <w:trPr>
          <w:trHeight w:val="300"/>
          <w:ins w:id="85041"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A12AFDA" w14:textId="77777777" w:rsidR="003E6D09" w:rsidRPr="003E6D09" w:rsidRDefault="003E6D09" w:rsidP="003E6D09">
            <w:pPr>
              <w:spacing w:before="0" w:after="0" w:line="240" w:lineRule="auto"/>
              <w:jc w:val="center"/>
              <w:rPr>
                <w:ins w:id="85042" w:author="pete jones" w:date="2022-01-11T16:52:00Z"/>
                <w:rFonts w:ascii="Calibri" w:hAnsi="Calibri" w:cs="Calibri"/>
                <w:color w:val="000000"/>
                <w:sz w:val="22"/>
                <w:szCs w:val="22"/>
              </w:rPr>
            </w:pPr>
            <w:ins w:id="85043" w:author="pete jones" w:date="2022-01-11T16:52: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9F12585" w14:textId="77777777" w:rsidR="003E6D09" w:rsidRPr="003E6D09" w:rsidRDefault="003E6D09" w:rsidP="003E6D09">
            <w:pPr>
              <w:spacing w:before="0" w:after="0" w:line="240" w:lineRule="auto"/>
              <w:jc w:val="left"/>
              <w:rPr>
                <w:ins w:id="85044" w:author="pete jones" w:date="2022-01-11T16:52:00Z"/>
                <w:rFonts w:ascii="Calibri" w:hAnsi="Calibri" w:cs="Calibri"/>
                <w:color w:val="000000"/>
                <w:sz w:val="22"/>
                <w:szCs w:val="22"/>
              </w:rPr>
            </w:pPr>
            <w:ins w:id="85045" w:author="pete jones" w:date="2022-01-11T16:52:00Z">
              <w:r w:rsidRPr="003E6D09">
                <w:rPr>
                  <w:rFonts w:ascii="Calibri" w:hAnsi="Calibri" w:cs="Calibri"/>
                  <w:color w:val="000000"/>
                  <w:sz w:val="22"/>
                  <w:szCs w:val="22"/>
                </w:rPr>
                <w:t>Materials 3</w:t>
              </w:r>
            </w:ins>
          </w:p>
        </w:tc>
        <w:tc>
          <w:tcPr>
            <w:tcW w:w="432" w:type="dxa"/>
            <w:tcBorders>
              <w:top w:val="nil"/>
              <w:left w:val="nil"/>
              <w:bottom w:val="single" w:sz="4" w:space="0" w:color="auto"/>
              <w:right w:val="single" w:sz="4" w:space="0" w:color="auto"/>
            </w:tcBorders>
            <w:shd w:val="clear" w:color="auto" w:fill="auto"/>
            <w:noWrap/>
            <w:vAlign w:val="bottom"/>
            <w:hideMark/>
          </w:tcPr>
          <w:p w14:paraId="43394BAA" w14:textId="77777777" w:rsidR="003E6D09" w:rsidRPr="003E6D09" w:rsidRDefault="003E6D09" w:rsidP="003E6D09">
            <w:pPr>
              <w:spacing w:before="0" w:after="0" w:line="240" w:lineRule="auto"/>
              <w:jc w:val="center"/>
              <w:rPr>
                <w:ins w:id="85046" w:author="pete jones" w:date="2022-01-11T16:52:00Z"/>
                <w:rFonts w:ascii="Calibri" w:hAnsi="Calibri" w:cs="Calibri"/>
                <w:color w:val="000000"/>
                <w:sz w:val="22"/>
                <w:szCs w:val="22"/>
              </w:rPr>
            </w:pPr>
            <w:ins w:id="85047" w:author="pete jones" w:date="2022-01-11T16:52: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8188543" w14:textId="77777777" w:rsidR="003E6D09" w:rsidRPr="003E6D09" w:rsidRDefault="003E6D09" w:rsidP="003E6D09">
            <w:pPr>
              <w:spacing w:before="0" w:after="0" w:line="240" w:lineRule="auto"/>
              <w:jc w:val="center"/>
              <w:rPr>
                <w:ins w:id="85048" w:author="pete jones" w:date="2022-01-11T16:52:00Z"/>
                <w:rFonts w:ascii="Calibri" w:hAnsi="Calibri" w:cs="Calibri"/>
                <w:color w:val="000000"/>
                <w:sz w:val="22"/>
                <w:szCs w:val="22"/>
              </w:rPr>
            </w:pPr>
            <w:ins w:id="85049"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FBD2046" w14:textId="77777777" w:rsidR="003E6D09" w:rsidRPr="003E6D09" w:rsidRDefault="003E6D09" w:rsidP="003E6D09">
            <w:pPr>
              <w:spacing w:before="0" w:after="0" w:line="240" w:lineRule="auto"/>
              <w:jc w:val="center"/>
              <w:rPr>
                <w:ins w:id="85050" w:author="pete jones" w:date="2022-01-11T16:52:00Z"/>
                <w:rFonts w:ascii="Calibri" w:hAnsi="Calibri" w:cs="Calibri"/>
                <w:color w:val="000000"/>
                <w:sz w:val="22"/>
                <w:szCs w:val="22"/>
              </w:rPr>
            </w:pPr>
            <w:ins w:id="85051"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8BFB78" w14:textId="77777777" w:rsidR="003E6D09" w:rsidRPr="003E6D09" w:rsidRDefault="003E6D09" w:rsidP="003E6D09">
            <w:pPr>
              <w:spacing w:before="0" w:after="0" w:line="240" w:lineRule="auto"/>
              <w:jc w:val="center"/>
              <w:rPr>
                <w:ins w:id="85052" w:author="pete jones" w:date="2022-01-11T16:52:00Z"/>
                <w:rFonts w:ascii="Calibri" w:hAnsi="Calibri" w:cs="Calibri"/>
                <w:color w:val="000000"/>
                <w:sz w:val="22"/>
                <w:szCs w:val="22"/>
              </w:rPr>
            </w:pPr>
            <w:ins w:id="85053"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3ADC7E" w14:textId="77777777" w:rsidR="003E6D09" w:rsidRPr="003E6D09" w:rsidRDefault="003E6D09" w:rsidP="003E6D09">
            <w:pPr>
              <w:spacing w:before="0" w:after="0" w:line="240" w:lineRule="auto"/>
              <w:jc w:val="center"/>
              <w:rPr>
                <w:ins w:id="85054" w:author="pete jones" w:date="2022-01-11T16:52:00Z"/>
                <w:rFonts w:ascii="Calibri" w:hAnsi="Calibri" w:cs="Calibri"/>
                <w:color w:val="000000"/>
                <w:sz w:val="22"/>
                <w:szCs w:val="22"/>
              </w:rPr>
            </w:pPr>
            <w:ins w:id="85055"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29CCEC" w14:textId="77777777" w:rsidR="003E6D09" w:rsidRPr="003E6D09" w:rsidRDefault="003E6D09" w:rsidP="003E6D09">
            <w:pPr>
              <w:spacing w:before="0" w:after="0" w:line="240" w:lineRule="auto"/>
              <w:jc w:val="center"/>
              <w:rPr>
                <w:ins w:id="85056" w:author="pete jones" w:date="2022-01-11T16:52:00Z"/>
                <w:rFonts w:ascii="Calibri" w:hAnsi="Calibri" w:cs="Calibri"/>
                <w:color w:val="000000"/>
                <w:sz w:val="22"/>
                <w:szCs w:val="22"/>
              </w:rPr>
            </w:pPr>
            <w:ins w:id="8505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A7834E" w14:textId="77777777" w:rsidR="003E6D09" w:rsidRPr="003E6D09" w:rsidRDefault="003E6D09" w:rsidP="003E6D09">
            <w:pPr>
              <w:spacing w:before="0" w:after="0" w:line="240" w:lineRule="auto"/>
              <w:jc w:val="center"/>
              <w:rPr>
                <w:ins w:id="85058" w:author="pete jones" w:date="2022-01-11T16:52:00Z"/>
                <w:rFonts w:ascii="Calibri" w:hAnsi="Calibri" w:cs="Calibri"/>
                <w:color w:val="000000"/>
                <w:sz w:val="22"/>
                <w:szCs w:val="22"/>
              </w:rPr>
            </w:pPr>
            <w:ins w:id="8505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650DB1" w14:textId="77777777" w:rsidR="003E6D09" w:rsidRPr="003E6D09" w:rsidRDefault="003E6D09" w:rsidP="003E6D09">
            <w:pPr>
              <w:spacing w:before="0" w:after="0" w:line="240" w:lineRule="auto"/>
              <w:jc w:val="center"/>
              <w:rPr>
                <w:ins w:id="85060" w:author="pete jones" w:date="2022-01-11T16:52:00Z"/>
                <w:rFonts w:ascii="Calibri" w:hAnsi="Calibri" w:cs="Calibri"/>
                <w:color w:val="000000"/>
                <w:sz w:val="22"/>
                <w:szCs w:val="22"/>
              </w:rPr>
            </w:pPr>
            <w:ins w:id="8506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CB2EA5" w14:textId="77777777" w:rsidR="003E6D09" w:rsidRPr="003E6D09" w:rsidRDefault="003E6D09" w:rsidP="003E6D09">
            <w:pPr>
              <w:spacing w:before="0" w:after="0" w:line="240" w:lineRule="auto"/>
              <w:jc w:val="center"/>
              <w:rPr>
                <w:ins w:id="85062" w:author="pete jones" w:date="2022-01-11T16:52:00Z"/>
                <w:rFonts w:ascii="Calibri" w:hAnsi="Calibri" w:cs="Calibri"/>
                <w:color w:val="000000"/>
                <w:sz w:val="22"/>
                <w:szCs w:val="22"/>
              </w:rPr>
            </w:pPr>
            <w:ins w:id="8506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C946C8" w14:textId="77777777" w:rsidR="003E6D09" w:rsidRPr="003E6D09" w:rsidRDefault="003E6D09" w:rsidP="003E6D09">
            <w:pPr>
              <w:spacing w:before="0" w:after="0" w:line="240" w:lineRule="auto"/>
              <w:jc w:val="center"/>
              <w:rPr>
                <w:ins w:id="85064" w:author="pete jones" w:date="2022-01-11T16:52:00Z"/>
                <w:rFonts w:ascii="Calibri" w:hAnsi="Calibri" w:cs="Calibri"/>
                <w:color w:val="000000"/>
                <w:sz w:val="22"/>
                <w:szCs w:val="22"/>
              </w:rPr>
            </w:pPr>
            <w:ins w:id="8506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AD5481" w14:textId="77777777" w:rsidR="003E6D09" w:rsidRPr="003E6D09" w:rsidRDefault="003E6D09" w:rsidP="003E6D09">
            <w:pPr>
              <w:spacing w:before="0" w:after="0" w:line="240" w:lineRule="auto"/>
              <w:jc w:val="center"/>
              <w:rPr>
                <w:ins w:id="85066" w:author="pete jones" w:date="2022-01-11T16:52:00Z"/>
                <w:rFonts w:ascii="Calibri" w:hAnsi="Calibri" w:cs="Calibri"/>
                <w:color w:val="000000"/>
                <w:sz w:val="22"/>
                <w:szCs w:val="22"/>
              </w:rPr>
            </w:pPr>
            <w:ins w:id="85067"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8F9748" w14:textId="77777777" w:rsidR="003E6D09" w:rsidRPr="003E6D09" w:rsidRDefault="003E6D09" w:rsidP="003E6D09">
            <w:pPr>
              <w:spacing w:before="0" w:after="0" w:line="240" w:lineRule="auto"/>
              <w:jc w:val="center"/>
              <w:rPr>
                <w:ins w:id="85068" w:author="pete jones" w:date="2022-01-11T16:52:00Z"/>
                <w:rFonts w:ascii="Calibri" w:hAnsi="Calibri" w:cs="Calibri"/>
                <w:color w:val="000000"/>
                <w:sz w:val="22"/>
                <w:szCs w:val="22"/>
              </w:rPr>
            </w:pPr>
            <w:ins w:id="85069" w:author="pete jones" w:date="2022-01-11T16:52:00Z">
              <w:r w:rsidRPr="003E6D09">
                <w:rPr>
                  <w:rFonts w:ascii="Calibri" w:hAnsi="Calibri" w:cs="Calibri"/>
                  <w:color w:val="000000"/>
                  <w:sz w:val="22"/>
                  <w:szCs w:val="22"/>
                </w:rPr>
                <w:t> </w:t>
              </w:r>
            </w:ins>
          </w:p>
        </w:tc>
      </w:tr>
      <w:tr w:rsidR="003E6D09" w:rsidRPr="003E6D09" w14:paraId="708564CF" w14:textId="77777777" w:rsidTr="003E6D09">
        <w:trPr>
          <w:trHeight w:val="300"/>
          <w:ins w:id="85070"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3375C38" w14:textId="77777777" w:rsidR="003E6D09" w:rsidRPr="003E6D09" w:rsidRDefault="003E6D09" w:rsidP="003E6D09">
            <w:pPr>
              <w:spacing w:before="0" w:after="0" w:line="240" w:lineRule="auto"/>
              <w:jc w:val="center"/>
              <w:rPr>
                <w:ins w:id="85071" w:author="pete jones" w:date="2022-01-11T16:52:00Z"/>
                <w:rFonts w:ascii="Calibri" w:hAnsi="Calibri" w:cs="Calibri"/>
                <w:color w:val="000000"/>
                <w:sz w:val="22"/>
                <w:szCs w:val="22"/>
              </w:rPr>
            </w:pPr>
            <w:ins w:id="85072" w:author="pete jones" w:date="2022-01-11T16:52: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DD9AEE7" w14:textId="77777777" w:rsidR="003E6D09" w:rsidRPr="003E6D09" w:rsidRDefault="003E6D09" w:rsidP="003E6D09">
            <w:pPr>
              <w:spacing w:before="0" w:after="0" w:line="240" w:lineRule="auto"/>
              <w:jc w:val="left"/>
              <w:rPr>
                <w:ins w:id="85073" w:author="pete jones" w:date="2022-01-11T16:52:00Z"/>
                <w:rFonts w:ascii="Calibri" w:hAnsi="Calibri" w:cs="Calibri"/>
                <w:color w:val="000000"/>
                <w:sz w:val="22"/>
                <w:szCs w:val="22"/>
              </w:rPr>
            </w:pPr>
            <w:ins w:id="85074" w:author="pete jones" w:date="2022-01-11T16:52:00Z">
              <w:r w:rsidRPr="003E6D09">
                <w:rPr>
                  <w:rFonts w:ascii="Calibri" w:hAnsi="Calibri" w:cs="Calibri"/>
                  <w:color w:val="000000"/>
                  <w:sz w:val="22"/>
                  <w:szCs w:val="22"/>
                </w:rPr>
                <w:t>Solid Mechanics 3</w:t>
              </w:r>
            </w:ins>
          </w:p>
        </w:tc>
        <w:tc>
          <w:tcPr>
            <w:tcW w:w="432" w:type="dxa"/>
            <w:tcBorders>
              <w:top w:val="nil"/>
              <w:left w:val="nil"/>
              <w:bottom w:val="single" w:sz="4" w:space="0" w:color="auto"/>
              <w:right w:val="single" w:sz="4" w:space="0" w:color="auto"/>
            </w:tcBorders>
            <w:shd w:val="clear" w:color="auto" w:fill="auto"/>
            <w:noWrap/>
            <w:vAlign w:val="bottom"/>
            <w:hideMark/>
          </w:tcPr>
          <w:p w14:paraId="6317B699" w14:textId="77777777" w:rsidR="003E6D09" w:rsidRPr="003E6D09" w:rsidRDefault="003E6D09" w:rsidP="003E6D09">
            <w:pPr>
              <w:spacing w:before="0" w:after="0" w:line="240" w:lineRule="auto"/>
              <w:jc w:val="center"/>
              <w:rPr>
                <w:ins w:id="85075" w:author="pete jones" w:date="2022-01-11T16:52:00Z"/>
                <w:rFonts w:ascii="Calibri" w:hAnsi="Calibri" w:cs="Calibri"/>
                <w:color w:val="000000"/>
                <w:sz w:val="22"/>
                <w:szCs w:val="22"/>
              </w:rPr>
            </w:pPr>
            <w:ins w:id="85076" w:author="pete jones" w:date="2022-01-11T16:52: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FC4EDE4" w14:textId="77777777" w:rsidR="003E6D09" w:rsidRPr="003E6D09" w:rsidRDefault="003E6D09" w:rsidP="003E6D09">
            <w:pPr>
              <w:spacing w:before="0" w:after="0" w:line="240" w:lineRule="auto"/>
              <w:jc w:val="center"/>
              <w:rPr>
                <w:ins w:id="85077" w:author="pete jones" w:date="2022-01-11T16:52:00Z"/>
                <w:rFonts w:ascii="Calibri" w:hAnsi="Calibri" w:cs="Calibri"/>
                <w:color w:val="000000"/>
                <w:sz w:val="22"/>
                <w:szCs w:val="22"/>
              </w:rPr>
            </w:pPr>
            <w:ins w:id="85078"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0E7034A" w14:textId="77777777" w:rsidR="003E6D09" w:rsidRPr="003E6D09" w:rsidRDefault="003E6D09" w:rsidP="003E6D09">
            <w:pPr>
              <w:spacing w:before="0" w:after="0" w:line="240" w:lineRule="auto"/>
              <w:jc w:val="center"/>
              <w:rPr>
                <w:ins w:id="85079" w:author="pete jones" w:date="2022-01-11T16:52:00Z"/>
                <w:rFonts w:ascii="Calibri" w:hAnsi="Calibri" w:cs="Calibri"/>
                <w:color w:val="000000"/>
                <w:sz w:val="22"/>
                <w:szCs w:val="22"/>
              </w:rPr>
            </w:pPr>
            <w:ins w:id="85080"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762851" w14:textId="77777777" w:rsidR="003E6D09" w:rsidRPr="003E6D09" w:rsidRDefault="003E6D09" w:rsidP="003E6D09">
            <w:pPr>
              <w:spacing w:before="0" w:after="0" w:line="240" w:lineRule="auto"/>
              <w:jc w:val="center"/>
              <w:rPr>
                <w:ins w:id="85081" w:author="pete jones" w:date="2022-01-11T16:52:00Z"/>
                <w:rFonts w:ascii="Calibri" w:hAnsi="Calibri" w:cs="Calibri"/>
                <w:color w:val="000000"/>
                <w:sz w:val="22"/>
                <w:szCs w:val="22"/>
              </w:rPr>
            </w:pPr>
            <w:ins w:id="85082"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F57D9F" w14:textId="77777777" w:rsidR="003E6D09" w:rsidRPr="003E6D09" w:rsidRDefault="003E6D09" w:rsidP="003E6D09">
            <w:pPr>
              <w:spacing w:before="0" w:after="0" w:line="240" w:lineRule="auto"/>
              <w:jc w:val="center"/>
              <w:rPr>
                <w:ins w:id="85083" w:author="pete jones" w:date="2022-01-11T16:52:00Z"/>
                <w:rFonts w:ascii="Calibri" w:hAnsi="Calibri" w:cs="Calibri"/>
                <w:color w:val="000000"/>
                <w:sz w:val="22"/>
                <w:szCs w:val="22"/>
              </w:rPr>
            </w:pPr>
            <w:ins w:id="85084"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E12091" w14:textId="77777777" w:rsidR="003E6D09" w:rsidRPr="003E6D09" w:rsidRDefault="003E6D09" w:rsidP="003E6D09">
            <w:pPr>
              <w:spacing w:before="0" w:after="0" w:line="240" w:lineRule="auto"/>
              <w:jc w:val="center"/>
              <w:rPr>
                <w:ins w:id="85085" w:author="pete jones" w:date="2022-01-11T16:52:00Z"/>
                <w:rFonts w:ascii="Calibri" w:hAnsi="Calibri" w:cs="Calibri"/>
                <w:color w:val="000000"/>
                <w:sz w:val="22"/>
                <w:szCs w:val="22"/>
              </w:rPr>
            </w:pPr>
            <w:ins w:id="8508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AB326B" w14:textId="77777777" w:rsidR="003E6D09" w:rsidRPr="003E6D09" w:rsidRDefault="003E6D09" w:rsidP="003E6D09">
            <w:pPr>
              <w:spacing w:before="0" w:after="0" w:line="240" w:lineRule="auto"/>
              <w:jc w:val="center"/>
              <w:rPr>
                <w:ins w:id="85087" w:author="pete jones" w:date="2022-01-11T16:52:00Z"/>
                <w:rFonts w:ascii="Calibri" w:hAnsi="Calibri" w:cs="Calibri"/>
                <w:color w:val="000000"/>
                <w:sz w:val="22"/>
                <w:szCs w:val="22"/>
              </w:rPr>
            </w:pPr>
            <w:ins w:id="8508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BA013F" w14:textId="77777777" w:rsidR="003E6D09" w:rsidRPr="003E6D09" w:rsidRDefault="003E6D09" w:rsidP="003E6D09">
            <w:pPr>
              <w:spacing w:before="0" w:after="0" w:line="240" w:lineRule="auto"/>
              <w:jc w:val="center"/>
              <w:rPr>
                <w:ins w:id="85089" w:author="pete jones" w:date="2022-01-11T16:52:00Z"/>
                <w:rFonts w:ascii="Calibri" w:hAnsi="Calibri" w:cs="Calibri"/>
                <w:color w:val="000000"/>
                <w:sz w:val="22"/>
                <w:szCs w:val="22"/>
              </w:rPr>
            </w:pPr>
            <w:ins w:id="8509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CEA793" w14:textId="77777777" w:rsidR="003E6D09" w:rsidRPr="003E6D09" w:rsidRDefault="003E6D09" w:rsidP="003E6D09">
            <w:pPr>
              <w:spacing w:before="0" w:after="0" w:line="240" w:lineRule="auto"/>
              <w:jc w:val="center"/>
              <w:rPr>
                <w:ins w:id="85091" w:author="pete jones" w:date="2022-01-11T16:52:00Z"/>
                <w:rFonts w:ascii="Calibri" w:hAnsi="Calibri" w:cs="Calibri"/>
                <w:color w:val="000000"/>
                <w:sz w:val="22"/>
                <w:szCs w:val="22"/>
              </w:rPr>
            </w:pPr>
            <w:ins w:id="8509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FF9C81" w14:textId="77777777" w:rsidR="003E6D09" w:rsidRPr="003E6D09" w:rsidRDefault="003E6D09" w:rsidP="003E6D09">
            <w:pPr>
              <w:spacing w:before="0" w:after="0" w:line="240" w:lineRule="auto"/>
              <w:jc w:val="center"/>
              <w:rPr>
                <w:ins w:id="85093" w:author="pete jones" w:date="2022-01-11T16:52:00Z"/>
                <w:rFonts w:ascii="Calibri" w:hAnsi="Calibri" w:cs="Calibri"/>
                <w:color w:val="000000"/>
                <w:sz w:val="22"/>
                <w:szCs w:val="22"/>
              </w:rPr>
            </w:pPr>
            <w:ins w:id="8509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23BC21" w14:textId="77777777" w:rsidR="003E6D09" w:rsidRPr="003E6D09" w:rsidRDefault="003E6D09" w:rsidP="003E6D09">
            <w:pPr>
              <w:spacing w:before="0" w:after="0" w:line="240" w:lineRule="auto"/>
              <w:jc w:val="center"/>
              <w:rPr>
                <w:ins w:id="85095" w:author="pete jones" w:date="2022-01-11T16:52:00Z"/>
                <w:rFonts w:ascii="Calibri" w:hAnsi="Calibri" w:cs="Calibri"/>
                <w:color w:val="000000"/>
                <w:sz w:val="22"/>
                <w:szCs w:val="22"/>
              </w:rPr>
            </w:pPr>
            <w:ins w:id="85096"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3F531D5" w14:textId="77777777" w:rsidR="003E6D09" w:rsidRPr="003E6D09" w:rsidRDefault="003E6D09" w:rsidP="003E6D09">
            <w:pPr>
              <w:spacing w:before="0" w:after="0" w:line="240" w:lineRule="auto"/>
              <w:jc w:val="center"/>
              <w:rPr>
                <w:ins w:id="85097" w:author="pete jones" w:date="2022-01-11T16:52:00Z"/>
                <w:rFonts w:ascii="Calibri" w:hAnsi="Calibri" w:cs="Calibri"/>
                <w:color w:val="000000"/>
                <w:sz w:val="22"/>
                <w:szCs w:val="22"/>
              </w:rPr>
            </w:pPr>
            <w:ins w:id="85098" w:author="pete jones" w:date="2022-01-11T16:52:00Z">
              <w:r w:rsidRPr="003E6D09">
                <w:rPr>
                  <w:rFonts w:ascii="Calibri" w:hAnsi="Calibri" w:cs="Calibri"/>
                  <w:color w:val="000000"/>
                  <w:sz w:val="22"/>
                  <w:szCs w:val="22"/>
                </w:rPr>
                <w:t> </w:t>
              </w:r>
            </w:ins>
          </w:p>
        </w:tc>
      </w:tr>
      <w:tr w:rsidR="003E6D09" w:rsidRPr="003E6D09" w14:paraId="01CE3093" w14:textId="77777777" w:rsidTr="003E6D09">
        <w:trPr>
          <w:trHeight w:val="300"/>
          <w:ins w:id="85099"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8794E63" w14:textId="77777777" w:rsidR="003E6D09" w:rsidRPr="003E6D09" w:rsidRDefault="003E6D09" w:rsidP="003E6D09">
            <w:pPr>
              <w:spacing w:before="0" w:after="0" w:line="240" w:lineRule="auto"/>
              <w:jc w:val="center"/>
              <w:rPr>
                <w:ins w:id="85100" w:author="pete jones" w:date="2022-01-11T16:52:00Z"/>
                <w:rFonts w:ascii="Calibri" w:hAnsi="Calibri" w:cs="Calibri"/>
                <w:color w:val="000000"/>
                <w:sz w:val="22"/>
                <w:szCs w:val="22"/>
              </w:rPr>
            </w:pPr>
            <w:ins w:id="85101" w:author="pete jones" w:date="2022-01-11T16:52: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0C10919" w14:textId="77777777" w:rsidR="003E6D09" w:rsidRPr="003E6D09" w:rsidRDefault="003E6D09" w:rsidP="003E6D09">
            <w:pPr>
              <w:spacing w:before="0" w:after="0" w:line="240" w:lineRule="auto"/>
              <w:jc w:val="left"/>
              <w:rPr>
                <w:ins w:id="85102" w:author="pete jones" w:date="2022-01-11T16:52:00Z"/>
                <w:rFonts w:ascii="Calibri" w:hAnsi="Calibri" w:cs="Calibri"/>
                <w:color w:val="000000"/>
                <w:sz w:val="22"/>
                <w:szCs w:val="22"/>
              </w:rPr>
            </w:pPr>
            <w:ins w:id="85103" w:author="pete jones" w:date="2022-01-11T16:52:00Z">
              <w:r w:rsidRPr="003E6D09">
                <w:rPr>
                  <w:rFonts w:ascii="Calibri" w:hAnsi="Calibri" w:cs="Calibri"/>
                  <w:color w:val="000000"/>
                  <w:sz w:val="22"/>
                  <w:szCs w:val="22"/>
                </w:rPr>
                <w:t>Thermodynamics and Fluid Mechanics 3</w:t>
              </w:r>
            </w:ins>
          </w:p>
        </w:tc>
        <w:tc>
          <w:tcPr>
            <w:tcW w:w="432" w:type="dxa"/>
            <w:tcBorders>
              <w:top w:val="nil"/>
              <w:left w:val="nil"/>
              <w:bottom w:val="single" w:sz="4" w:space="0" w:color="auto"/>
              <w:right w:val="single" w:sz="4" w:space="0" w:color="auto"/>
            </w:tcBorders>
            <w:shd w:val="clear" w:color="auto" w:fill="auto"/>
            <w:noWrap/>
            <w:vAlign w:val="bottom"/>
            <w:hideMark/>
          </w:tcPr>
          <w:p w14:paraId="3886FBD1" w14:textId="77777777" w:rsidR="003E6D09" w:rsidRPr="003E6D09" w:rsidRDefault="003E6D09" w:rsidP="003E6D09">
            <w:pPr>
              <w:spacing w:before="0" w:after="0" w:line="240" w:lineRule="auto"/>
              <w:jc w:val="center"/>
              <w:rPr>
                <w:ins w:id="85104" w:author="pete jones" w:date="2022-01-11T16:52:00Z"/>
                <w:rFonts w:ascii="Calibri" w:hAnsi="Calibri" w:cs="Calibri"/>
                <w:color w:val="000000"/>
                <w:sz w:val="22"/>
                <w:szCs w:val="22"/>
              </w:rPr>
            </w:pPr>
            <w:ins w:id="85105" w:author="pete jones" w:date="2022-01-11T16:52: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D7764F5" w14:textId="77777777" w:rsidR="003E6D09" w:rsidRPr="003E6D09" w:rsidRDefault="003E6D09" w:rsidP="003E6D09">
            <w:pPr>
              <w:spacing w:before="0" w:after="0" w:line="240" w:lineRule="auto"/>
              <w:jc w:val="center"/>
              <w:rPr>
                <w:ins w:id="85106" w:author="pete jones" w:date="2022-01-11T16:52:00Z"/>
                <w:rFonts w:ascii="Calibri" w:hAnsi="Calibri" w:cs="Calibri"/>
                <w:color w:val="000000"/>
                <w:sz w:val="22"/>
                <w:szCs w:val="22"/>
              </w:rPr>
            </w:pPr>
            <w:ins w:id="85107"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868D149" w14:textId="77777777" w:rsidR="003E6D09" w:rsidRPr="003E6D09" w:rsidRDefault="003E6D09" w:rsidP="003E6D09">
            <w:pPr>
              <w:spacing w:before="0" w:after="0" w:line="240" w:lineRule="auto"/>
              <w:jc w:val="center"/>
              <w:rPr>
                <w:ins w:id="85108" w:author="pete jones" w:date="2022-01-11T16:52:00Z"/>
                <w:rFonts w:ascii="Calibri" w:hAnsi="Calibri" w:cs="Calibri"/>
                <w:color w:val="000000"/>
                <w:sz w:val="22"/>
                <w:szCs w:val="22"/>
              </w:rPr>
            </w:pPr>
            <w:ins w:id="85109"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31C5E5" w14:textId="77777777" w:rsidR="003E6D09" w:rsidRPr="003E6D09" w:rsidRDefault="003E6D09" w:rsidP="003E6D09">
            <w:pPr>
              <w:spacing w:before="0" w:after="0" w:line="240" w:lineRule="auto"/>
              <w:jc w:val="center"/>
              <w:rPr>
                <w:ins w:id="85110" w:author="pete jones" w:date="2022-01-11T16:52:00Z"/>
                <w:rFonts w:ascii="Calibri" w:hAnsi="Calibri" w:cs="Calibri"/>
                <w:color w:val="000000"/>
                <w:sz w:val="22"/>
                <w:szCs w:val="22"/>
              </w:rPr>
            </w:pPr>
            <w:ins w:id="85111"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81BD01" w14:textId="77777777" w:rsidR="003E6D09" w:rsidRPr="003E6D09" w:rsidRDefault="003E6D09" w:rsidP="003E6D09">
            <w:pPr>
              <w:spacing w:before="0" w:after="0" w:line="240" w:lineRule="auto"/>
              <w:jc w:val="center"/>
              <w:rPr>
                <w:ins w:id="85112" w:author="pete jones" w:date="2022-01-11T16:52:00Z"/>
                <w:rFonts w:ascii="Calibri" w:hAnsi="Calibri" w:cs="Calibri"/>
                <w:color w:val="000000"/>
                <w:sz w:val="22"/>
                <w:szCs w:val="22"/>
              </w:rPr>
            </w:pPr>
            <w:ins w:id="85113"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3CAEE5" w14:textId="77777777" w:rsidR="003E6D09" w:rsidRPr="003E6D09" w:rsidRDefault="003E6D09" w:rsidP="003E6D09">
            <w:pPr>
              <w:spacing w:before="0" w:after="0" w:line="240" w:lineRule="auto"/>
              <w:jc w:val="center"/>
              <w:rPr>
                <w:ins w:id="85114" w:author="pete jones" w:date="2022-01-11T16:52:00Z"/>
                <w:rFonts w:ascii="Calibri" w:hAnsi="Calibri" w:cs="Calibri"/>
                <w:color w:val="000000"/>
                <w:sz w:val="22"/>
                <w:szCs w:val="22"/>
              </w:rPr>
            </w:pPr>
            <w:ins w:id="8511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0E77BD" w14:textId="77777777" w:rsidR="003E6D09" w:rsidRPr="003E6D09" w:rsidRDefault="003E6D09" w:rsidP="003E6D09">
            <w:pPr>
              <w:spacing w:before="0" w:after="0" w:line="240" w:lineRule="auto"/>
              <w:jc w:val="center"/>
              <w:rPr>
                <w:ins w:id="85116" w:author="pete jones" w:date="2022-01-11T16:52:00Z"/>
                <w:rFonts w:ascii="Calibri" w:hAnsi="Calibri" w:cs="Calibri"/>
                <w:color w:val="000000"/>
                <w:sz w:val="22"/>
                <w:szCs w:val="22"/>
              </w:rPr>
            </w:pPr>
            <w:ins w:id="8511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143A64" w14:textId="77777777" w:rsidR="003E6D09" w:rsidRPr="003E6D09" w:rsidRDefault="003E6D09" w:rsidP="003E6D09">
            <w:pPr>
              <w:spacing w:before="0" w:after="0" w:line="240" w:lineRule="auto"/>
              <w:jc w:val="center"/>
              <w:rPr>
                <w:ins w:id="85118" w:author="pete jones" w:date="2022-01-11T16:52:00Z"/>
                <w:rFonts w:ascii="Calibri" w:hAnsi="Calibri" w:cs="Calibri"/>
                <w:color w:val="000000"/>
                <w:sz w:val="22"/>
                <w:szCs w:val="22"/>
              </w:rPr>
            </w:pPr>
            <w:ins w:id="8511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10F907" w14:textId="77777777" w:rsidR="003E6D09" w:rsidRPr="003E6D09" w:rsidRDefault="003E6D09" w:rsidP="003E6D09">
            <w:pPr>
              <w:spacing w:before="0" w:after="0" w:line="240" w:lineRule="auto"/>
              <w:jc w:val="center"/>
              <w:rPr>
                <w:ins w:id="85120" w:author="pete jones" w:date="2022-01-11T16:52:00Z"/>
                <w:rFonts w:ascii="Calibri" w:hAnsi="Calibri" w:cs="Calibri"/>
                <w:color w:val="000000"/>
                <w:sz w:val="22"/>
                <w:szCs w:val="22"/>
              </w:rPr>
            </w:pPr>
            <w:ins w:id="8512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2E4E31" w14:textId="77777777" w:rsidR="003E6D09" w:rsidRPr="003E6D09" w:rsidRDefault="003E6D09" w:rsidP="003E6D09">
            <w:pPr>
              <w:spacing w:before="0" w:after="0" w:line="240" w:lineRule="auto"/>
              <w:jc w:val="center"/>
              <w:rPr>
                <w:ins w:id="85122" w:author="pete jones" w:date="2022-01-11T16:52:00Z"/>
                <w:rFonts w:ascii="Calibri" w:hAnsi="Calibri" w:cs="Calibri"/>
                <w:color w:val="000000"/>
                <w:sz w:val="22"/>
                <w:szCs w:val="22"/>
              </w:rPr>
            </w:pPr>
            <w:ins w:id="8512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7AA708" w14:textId="77777777" w:rsidR="003E6D09" w:rsidRPr="003E6D09" w:rsidRDefault="003E6D09" w:rsidP="003E6D09">
            <w:pPr>
              <w:spacing w:before="0" w:after="0" w:line="240" w:lineRule="auto"/>
              <w:jc w:val="center"/>
              <w:rPr>
                <w:ins w:id="85124" w:author="pete jones" w:date="2022-01-11T16:52:00Z"/>
                <w:rFonts w:ascii="Calibri" w:hAnsi="Calibri" w:cs="Calibri"/>
                <w:color w:val="000000"/>
                <w:sz w:val="22"/>
                <w:szCs w:val="22"/>
              </w:rPr>
            </w:pPr>
            <w:ins w:id="85125"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166DA37" w14:textId="77777777" w:rsidR="003E6D09" w:rsidRPr="003E6D09" w:rsidRDefault="003E6D09" w:rsidP="003E6D09">
            <w:pPr>
              <w:spacing w:before="0" w:after="0" w:line="240" w:lineRule="auto"/>
              <w:jc w:val="center"/>
              <w:rPr>
                <w:ins w:id="85126" w:author="pete jones" w:date="2022-01-11T16:52:00Z"/>
                <w:rFonts w:ascii="Calibri" w:hAnsi="Calibri" w:cs="Calibri"/>
                <w:color w:val="000000"/>
                <w:sz w:val="22"/>
                <w:szCs w:val="22"/>
              </w:rPr>
            </w:pPr>
            <w:ins w:id="85127" w:author="pete jones" w:date="2022-01-11T16:52:00Z">
              <w:r w:rsidRPr="003E6D09">
                <w:rPr>
                  <w:rFonts w:ascii="Calibri" w:hAnsi="Calibri" w:cs="Calibri"/>
                  <w:color w:val="000000"/>
                  <w:sz w:val="22"/>
                  <w:szCs w:val="22"/>
                </w:rPr>
                <w:t> </w:t>
              </w:r>
            </w:ins>
          </w:p>
        </w:tc>
      </w:tr>
      <w:tr w:rsidR="003E6D09" w:rsidRPr="003E6D09" w14:paraId="600C93FF" w14:textId="77777777" w:rsidTr="003E6D09">
        <w:trPr>
          <w:trHeight w:val="300"/>
          <w:ins w:id="85128"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E2A1A8B" w14:textId="77777777" w:rsidR="003E6D09" w:rsidRPr="003E6D09" w:rsidRDefault="003E6D09" w:rsidP="003E6D09">
            <w:pPr>
              <w:spacing w:before="0" w:after="0" w:line="240" w:lineRule="auto"/>
              <w:jc w:val="center"/>
              <w:rPr>
                <w:ins w:id="85129" w:author="pete jones" w:date="2022-01-11T16:52:00Z"/>
                <w:rFonts w:ascii="Calibri" w:hAnsi="Calibri" w:cs="Calibri"/>
                <w:color w:val="000000"/>
                <w:sz w:val="22"/>
                <w:szCs w:val="22"/>
              </w:rPr>
            </w:pPr>
            <w:ins w:id="85130" w:author="pete jones" w:date="2022-01-11T16:52: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049279C" w14:textId="77777777" w:rsidR="003E6D09" w:rsidRPr="003E6D09" w:rsidRDefault="003E6D09" w:rsidP="003E6D09">
            <w:pPr>
              <w:spacing w:before="0" w:after="0" w:line="240" w:lineRule="auto"/>
              <w:jc w:val="left"/>
              <w:rPr>
                <w:ins w:id="85131" w:author="pete jones" w:date="2022-01-11T16:52:00Z"/>
                <w:rFonts w:ascii="Calibri" w:hAnsi="Calibri" w:cs="Calibri"/>
                <w:color w:val="000000"/>
                <w:sz w:val="22"/>
                <w:szCs w:val="22"/>
              </w:rPr>
            </w:pPr>
            <w:ins w:id="85132" w:author="pete jones" w:date="2022-01-11T16:52:00Z">
              <w:r w:rsidRPr="003E6D09">
                <w:rPr>
                  <w:rFonts w:ascii="Calibri" w:hAnsi="Calibri" w:cs="Calibri"/>
                  <w:color w:val="000000"/>
                  <w:sz w:val="22"/>
                  <w:szCs w:val="22"/>
                </w:rPr>
                <w:t>Electrical Engineering 3</w:t>
              </w:r>
            </w:ins>
          </w:p>
        </w:tc>
        <w:tc>
          <w:tcPr>
            <w:tcW w:w="432" w:type="dxa"/>
            <w:tcBorders>
              <w:top w:val="nil"/>
              <w:left w:val="nil"/>
              <w:bottom w:val="single" w:sz="4" w:space="0" w:color="auto"/>
              <w:right w:val="single" w:sz="4" w:space="0" w:color="auto"/>
            </w:tcBorders>
            <w:shd w:val="clear" w:color="auto" w:fill="auto"/>
            <w:noWrap/>
            <w:vAlign w:val="bottom"/>
            <w:hideMark/>
          </w:tcPr>
          <w:p w14:paraId="61813F5F" w14:textId="77777777" w:rsidR="003E6D09" w:rsidRPr="003E6D09" w:rsidRDefault="003E6D09" w:rsidP="003E6D09">
            <w:pPr>
              <w:spacing w:before="0" w:after="0" w:line="240" w:lineRule="auto"/>
              <w:jc w:val="center"/>
              <w:rPr>
                <w:ins w:id="85133" w:author="pete jones" w:date="2022-01-11T16:52:00Z"/>
                <w:rFonts w:ascii="Calibri" w:hAnsi="Calibri" w:cs="Calibri"/>
                <w:color w:val="000000"/>
                <w:sz w:val="22"/>
                <w:szCs w:val="22"/>
              </w:rPr>
            </w:pPr>
            <w:ins w:id="85134" w:author="pete jones" w:date="2022-01-11T16:52: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6690617" w14:textId="77777777" w:rsidR="003E6D09" w:rsidRPr="003E6D09" w:rsidRDefault="003E6D09" w:rsidP="003E6D09">
            <w:pPr>
              <w:spacing w:before="0" w:after="0" w:line="240" w:lineRule="auto"/>
              <w:jc w:val="center"/>
              <w:rPr>
                <w:ins w:id="85135" w:author="pete jones" w:date="2022-01-11T16:52:00Z"/>
                <w:rFonts w:ascii="Calibri" w:hAnsi="Calibri" w:cs="Calibri"/>
                <w:color w:val="000000"/>
                <w:sz w:val="22"/>
                <w:szCs w:val="22"/>
              </w:rPr>
            </w:pPr>
            <w:ins w:id="85136"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61B6D61" w14:textId="77777777" w:rsidR="003E6D09" w:rsidRPr="003E6D09" w:rsidRDefault="003E6D09" w:rsidP="003E6D09">
            <w:pPr>
              <w:spacing w:before="0" w:after="0" w:line="240" w:lineRule="auto"/>
              <w:jc w:val="center"/>
              <w:rPr>
                <w:ins w:id="85137" w:author="pete jones" w:date="2022-01-11T16:52:00Z"/>
                <w:rFonts w:ascii="Calibri" w:hAnsi="Calibri" w:cs="Calibri"/>
                <w:color w:val="000000"/>
                <w:sz w:val="22"/>
                <w:szCs w:val="22"/>
              </w:rPr>
            </w:pPr>
            <w:ins w:id="85138"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4017F4" w14:textId="77777777" w:rsidR="003E6D09" w:rsidRPr="003E6D09" w:rsidRDefault="003E6D09" w:rsidP="003E6D09">
            <w:pPr>
              <w:spacing w:before="0" w:after="0" w:line="240" w:lineRule="auto"/>
              <w:jc w:val="center"/>
              <w:rPr>
                <w:ins w:id="85139" w:author="pete jones" w:date="2022-01-11T16:52:00Z"/>
                <w:rFonts w:ascii="Calibri" w:hAnsi="Calibri" w:cs="Calibri"/>
                <w:color w:val="000000"/>
                <w:sz w:val="22"/>
                <w:szCs w:val="22"/>
              </w:rPr>
            </w:pPr>
            <w:ins w:id="85140"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E3ACE7" w14:textId="77777777" w:rsidR="003E6D09" w:rsidRPr="003E6D09" w:rsidRDefault="003E6D09" w:rsidP="003E6D09">
            <w:pPr>
              <w:spacing w:before="0" w:after="0" w:line="240" w:lineRule="auto"/>
              <w:jc w:val="center"/>
              <w:rPr>
                <w:ins w:id="85141" w:author="pete jones" w:date="2022-01-11T16:52:00Z"/>
                <w:rFonts w:ascii="Calibri" w:hAnsi="Calibri" w:cs="Calibri"/>
                <w:color w:val="000000"/>
                <w:sz w:val="22"/>
                <w:szCs w:val="22"/>
              </w:rPr>
            </w:pPr>
            <w:ins w:id="85142"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6CFBC5" w14:textId="77777777" w:rsidR="003E6D09" w:rsidRPr="003E6D09" w:rsidRDefault="003E6D09" w:rsidP="003E6D09">
            <w:pPr>
              <w:spacing w:before="0" w:after="0" w:line="240" w:lineRule="auto"/>
              <w:jc w:val="center"/>
              <w:rPr>
                <w:ins w:id="85143" w:author="pete jones" w:date="2022-01-11T16:52:00Z"/>
                <w:rFonts w:ascii="Calibri" w:hAnsi="Calibri" w:cs="Calibri"/>
                <w:color w:val="000000"/>
                <w:sz w:val="22"/>
                <w:szCs w:val="22"/>
              </w:rPr>
            </w:pPr>
            <w:ins w:id="8514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03BD50" w14:textId="77777777" w:rsidR="003E6D09" w:rsidRPr="003E6D09" w:rsidRDefault="003E6D09" w:rsidP="003E6D09">
            <w:pPr>
              <w:spacing w:before="0" w:after="0" w:line="240" w:lineRule="auto"/>
              <w:jc w:val="center"/>
              <w:rPr>
                <w:ins w:id="85145" w:author="pete jones" w:date="2022-01-11T16:52:00Z"/>
                <w:rFonts w:ascii="Calibri" w:hAnsi="Calibri" w:cs="Calibri"/>
                <w:color w:val="000000"/>
                <w:sz w:val="22"/>
                <w:szCs w:val="22"/>
              </w:rPr>
            </w:pPr>
            <w:ins w:id="8514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826C92" w14:textId="77777777" w:rsidR="003E6D09" w:rsidRPr="003E6D09" w:rsidRDefault="003E6D09" w:rsidP="003E6D09">
            <w:pPr>
              <w:spacing w:before="0" w:after="0" w:line="240" w:lineRule="auto"/>
              <w:jc w:val="center"/>
              <w:rPr>
                <w:ins w:id="85147" w:author="pete jones" w:date="2022-01-11T16:52:00Z"/>
                <w:rFonts w:ascii="Calibri" w:hAnsi="Calibri" w:cs="Calibri"/>
                <w:color w:val="000000"/>
                <w:sz w:val="22"/>
                <w:szCs w:val="22"/>
              </w:rPr>
            </w:pPr>
            <w:ins w:id="8514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8BF3F5" w14:textId="77777777" w:rsidR="003E6D09" w:rsidRPr="003E6D09" w:rsidRDefault="003E6D09" w:rsidP="003E6D09">
            <w:pPr>
              <w:spacing w:before="0" w:after="0" w:line="240" w:lineRule="auto"/>
              <w:jc w:val="center"/>
              <w:rPr>
                <w:ins w:id="85149" w:author="pete jones" w:date="2022-01-11T16:52:00Z"/>
                <w:rFonts w:ascii="Calibri" w:hAnsi="Calibri" w:cs="Calibri"/>
                <w:color w:val="000000"/>
                <w:sz w:val="22"/>
                <w:szCs w:val="22"/>
              </w:rPr>
            </w:pPr>
            <w:ins w:id="8515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1ACC74" w14:textId="77777777" w:rsidR="003E6D09" w:rsidRPr="003E6D09" w:rsidRDefault="003E6D09" w:rsidP="003E6D09">
            <w:pPr>
              <w:spacing w:before="0" w:after="0" w:line="240" w:lineRule="auto"/>
              <w:jc w:val="center"/>
              <w:rPr>
                <w:ins w:id="85151" w:author="pete jones" w:date="2022-01-11T16:52:00Z"/>
                <w:rFonts w:ascii="Calibri" w:hAnsi="Calibri" w:cs="Calibri"/>
                <w:color w:val="000000"/>
                <w:sz w:val="22"/>
                <w:szCs w:val="22"/>
              </w:rPr>
            </w:pPr>
            <w:ins w:id="8515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225ECD" w14:textId="77777777" w:rsidR="003E6D09" w:rsidRPr="003E6D09" w:rsidRDefault="003E6D09" w:rsidP="003E6D09">
            <w:pPr>
              <w:spacing w:before="0" w:after="0" w:line="240" w:lineRule="auto"/>
              <w:jc w:val="center"/>
              <w:rPr>
                <w:ins w:id="85153" w:author="pete jones" w:date="2022-01-11T16:52:00Z"/>
                <w:rFonts w:ascii="Calibri" w:hAnsi="Calibri" w:cs="Calibri"/>
                <w:color w:val="000000"/>
                <w:sz w:val="22"/>
                <w:szCs w:val="22"/>
              </w:rPr>
            </w:pPr>
            <w:ins w:id="85154"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F9B9E17" w14:textId="77777777" w:rsidR="003E6D09" w:rsidRPr="003E6D09" w:rsidRDefault="003E6D09" w:rsidP="003E6D09">
            <w:pPr>
              <w:spacing w:before="0" w:after="0" w:line="240" w:lineRule="auto"/>
              <w:jc w:val="center"/>
              <w:rPr>
                <w:ins w:id="85155" w:author="pete jones" w:date="2022-01-11T16:52:00Z"/>
                <w:rFonts w:ascii="Calibri" w:hAnsi="Calibri" w:cs="Calibri"/>
                <w:color w:val="000000"/>
                <w:sz w:val="22"/>
                <w:szCs w:val="22"/>
              </w:rPr>
            </w:pPr>
            <w:ins w:id="85156" w:author="pete jones" w:date="2022-01-11T16:52:00Z">
              <w:r w:rsidRPr="003E6D09">
                <w:rPr>
                  <w:rFonts w:ascii="Calibri" w:hAnsi="Calibri" w:cs="Calibri"/>
                  <w:color w:val="000000"/>
                  <w:sz w:val="22"/>
                  <w:szCs w:val="22"/>
                </w:rPr>
                <w:t> </w:t>
              </w:r>
            </w:ins>
          </w:p>
        </w:tc>
      </w:tr>
      <w:tr w:rsidR="003E6D09" w:rsidRPr="003E6D09" w14:paraId="5412764E" w14:textId="77777777" w:rsidTr="003E6D09">
        <w:trPr>
          <w:trHeight w:val="300"/>
          <w:ins w:id="85157"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D968DF4" w14:textId="77777777" w:rsidR="003E6D09" w:rsidRPr="003E6D09" w:rsidRDefault="003E6D09" w:rsidP="003E6D09">
            <w:pPr>
              <w:spacing w:before="0" w:after="0" w:line="240" w:lineRule="auto"/>
              <w:jc w:val="center"/>
              <w:rPr>
                <w:ins w:id="85158" w:author="pete jones" w:date="2022-01-11T16:52:00Z"/>
                <w:rFonts w:ascii="Calibri" w:hAnsi="Calibri" w:cs="Calibri"/>
                <w:color w:val="000000"/>
                <w:sz w:val="22"/>
                <w:szCs w:val="22"/>
              </w:rPr>
            </w:pPr>
            <w:ins w:id="85159" w:author="pete jones" w:date="2022-01-11T16:52: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3D0AE31" w14:textId="77777777" w:rsidR="003E6D09" w:rsidRPr="003E6D09" w:rsidRDefault="003E6D09" w:rsidP="003E6D09">
            <w:pPr>
              <w:spacing w:before="0" w:after="0" w:line="240" w:lineRule="auto"/>
              <w:jc w:val="left"/>
              <w:rPr>
                <w:ins w:id="85160" w:author="pete jones" w:date="2022-01-11T16:52:00Z"/>
                <w:rFonts w:ascii="Calibri" w:hAnsi="Calibri" w:cs="Calibri"/>
                <w:color w:val="000000"/>
                <w:sz w:val="22"/>
                <w:szCs w:val="22"/>
              </w:rPr>
            </w:pPr>
            <w:ins w:id="85161" w:author="pete jones" w:date="2022-01-11T16:52:00Z">
              <w:r w:rsidRPr="003E6D09">
                <w:rPr>
                  <w:rFonts w:ascii="Calibri" w:hAnsi="Calibri" w:cs="Calibri"/>
                  <w:color w:val="000000"/>
                  <w:sz w:val="22"/>
                  <w:szCs w:val="22"/>
                </w:rPr>
                <w:t>Engineering Design 3</w:t>
              </w:r>
            </w:ins>
          </w:p>
        </w:tc>
        <w:tc>
          <w:tcPr>
            <w:tcW w:w="432" w:type="dxa"/>
            <w:tcBorders>
              <w:top w:val="nil"/>
              <w:left w:val="nil"/>
              <w:bottom w:val="single" w:sz="4" w:space="0" w:color="auto"/>
              <w:right w:val="single" w:sz="4" w:space="0" w:color="auto"/>
            </w:tcBorders>
            <w:shd w:val="clear" w:color="auto" w:fill="auto"/>
            <w:noWrap/>
            <w:vAlign w:val="bottom"/>
            <w:hideMark/>
          </w:tcPr>
          <w:p w14:paraId="27B784DD" w14:textId="77777777" w:rsidR="003E6D09" w:rsidRPr="003E6D09" w:rsidRDefault="003E6D09" w:rsidP="003E6D09">
            <w:pPr>
              <w:spacing w:before="0" w:after="0" w:line="240" w:lineRule="auto"/>
              <w:jc w:val="center"/>
              <w:rPr>
                <w:ins w:id="85162" w:author="pete jones" w:date="2022-01-11T16:52:00Z"/>
                <w:rFonts w:ascii="Calibri" w:hAnsi="Calibri" w:cs="Calibri"/>
                <w:color w:val="000000"/>
                <w:sz w:val="22"/>
                <w:szCs w:val="22"/>
              </w:rPr>
            </w:pPr>
            <w:ins w:id="85163" w:author="pete jones" w:date="2022-01-11T16:52: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670DDE3" w14:textId="77777777" w:rsidR="003E6D09" w:rsidRPr="003E6D09" w:rsidRDefault="003E6D09" w:rsidP="003E6D09">
            <w:pPr>
              <w:spacing w:before="0" w:after="0" w:line="240" w:lineRule="auto"/>
              <w:jc w:val="center"/>
              <w:rPr>
                <w:ins w:id="85164" w:author="pete jones" w:date="2022-01-11T16:52:00Z"/>
                <w:rFonts w:ascii="Calibri" w:hAnsi="Calibri" w:cs="Calibri"/>
                <w:color w:val="000000"/>
                <w:sz w:val="22"/>
                <w:szCs w:val="22"/>
              </w:rPr>
            </w:pPr>
            <w:ins w:id="85165"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2FD31DE" w14:textId="77777777" w:rsidR="003E6D09" w:rsidRPr="003E6D09" w:rsidRDefault="003E6D09" w:rsidP="003E6D09">
            <w:pPr>
              <w:spacing w:before="0" w:after="0" w:line="240" w:lineRule="auto"/>
              <w:jc w:val="center"/>
              <w:rPr>
                <w:ins w:id="85166" w:author="pete jones" w:date="2022-01-11T16:52:00Z"/>
                <w:rFonts w:ascii="Calibri" w:hAnsi="Calibri" w:cs="Calibri"/>
                <w:color w:val="000000"/>
                <w:sz w:val="22"/>
                <w:szCs w:val="22"/>
              </w:rPr>
            </w:pPr>
            <w:ins w:id="85167"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66EFAC5" w14:textId="77777777" w:rsidR="003E6D09" w:rsidRPr="003E6D09" w:rsidRDefault="003E6D09" w:rsidP="003E6D09">
            <w:pPr>
              <w:spacing w:before="0" w:after="0" w:line="240" w:lineRule="auto"/>
              <w:jc w:val="center"/>
              <w:rPr>
                <w:ins w:id="85168" w:author="pete jones" w:date="2022-01-11T16:52:00Z"/>
                <w:rFonts w:ascii="Calibri" w:hAnsi="Calibri" w:cs="Calibri"/>
                <w:color w:val="000000"/>
                <w:sz w:val="22"/>
                <w:szCs w:val="22"/>
              </w:rPr>
            </w:pPr>
            <w:ins w:id="85169"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9751C7" w14:textId="77777777" w:rsidR="003E6D09" w:rsidRPr="003E6D09" w:rsidRDefault="003E6D09" w:rsidP="003E6D09">
            <w:pPr>
              <w:spacing w:before="0" w:after="0" w:line="240" w:lineRule="auto"/>
              <w:jc w:val="center"/>
              <w:rPr>
                <w:ins w:id="85170" w:author="pete jones" w:date="2022-01-11T16:52:00Z"/>
                <w:rFonts w:ascii="Calibri" w:hAnsi="Calibri" w:cs="Calibri"/>
                <w:color w:val="000000"/>
                <w:sz w:val="22"/>
                <w:szCs w:val="22"/>
              </w:rPr>
            </w:pPr>
            <w:ins w:id="85171"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28FCA9" w14:textId="77777777" w:rsidR="003E6D09" w:rsidRPr="003E6D09" w:rsidRDefault="003E6D09" w:rsidP="003E6D09">
            <w:pPr>
              <w:spacing w:before="0" w:after="0" w:line="240" w:lineRule="auto"/>
              <w:jc w:val="center"/>
              <w:rPr>
                <w:ins w:id="85172" w:author="pete jones" w:date="2022-01-11T16:52:00Z"/>
                <w:rFonts w:ascii="Calibri" w:hAnsi="Calibri" w:cs="Calibri"/>
                <w:color w:val="000000"/>
                <w:sz w:val="22"/>
                <w:szCs w:val="22"/>
              </w:rPr>
            </w:pPr>
            <w:ins w:id="8517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71B02B" w14:textId="77777777" w:rsidR="003E6D09" w:rsidRPr="003E6D09" w:rsidRDefault="003E6D09" w:rsidP="003E6D09">
            <w:pPr>
              <w:spacing w:before="0" w:after="0" w:line="240" w:lineRule="auto"/>
              <w:jc w:val="center"/>
              <w:rPr>
                <w:ins w:id="85174" w:author="pete jones" w:date="2022-01-11T16:52:00Z"/>
                <w:rFonts w:ascii="Calibri" w:hAnsi="Calibri" w:cs="Calibri"/>
                <w:color w:val="000000"/>
                <w:sz w:val="22"/>
                <w:szCs w:val="22"/>
              </w:rPr>
            </w:pPr>
            <w:ins w:id="8517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80341F" w14:textId="77777777" w:rsidR="003E6D09" w:rsidRPr="003E6D09" w:rsidRDefault="003E6D09" w:rsidP="003E6D09">
            <w:pPr>
              <w:spacing w:before="0" w:after="0" w:line="240" w:lineRule="auto"/>
              <w:jc w:val="center"/>
              <w:rPr>
                <w:ins w:id="85176" w:author="pete jones" w:date="2022-01-11T16:52:00Z"/>
                <w:rFonts w:ascii="Calibri" w:hAnsi="Calibri" w:cs="Calibri"/>
                <w:color w:val="000000"/>
                <w:sz w:val="22"/>
                <w:szCs w:val="22"/>
              </w:rPr>
            </w:pPr>
            <w:ins w:id="8517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5C3C36" w14:textId="77777777" w:rsidR="003E6D09" w:rsidRPr="003E6D09" w:rsidRDefault="003E6D09" w:rsidP="003E6D09">
            <w:pPr>
              <w:spacing w:before="0" w:after="0" w:line="240" w:lineRule="auto"/>
              <w:jc w:val="center"/>
              <w:rPr>
                <w:ins w:id="85178" w:author="pete jones" w:date="2022-01-11T16:52:00Z"/>
                <w:rFonts w:ascii="Calibri" w:hAnsi="Calibri" w:cs="Calibri"/>
                <w:color w:val="000000"/>
                <w:sz w:val="22"/>
                <w:szCs w:val="22"/>
              </w:rPr>
            </w:pPr>
            <w:ins w:id="8517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7ED13D" w14:textId="77777777" w:rsidR="003E6D09" w:rsidRPr="003E6D09" w:rsidRDefault="003E6D09" w:rsidP="003E6D09">
            <w:pPr>
              <w:spacing w:before="0" w:after="0" w:line="240" w:lineRule="auto"/>
              <w:jc w:val="center"/>
              <w:rPr>
                <w:ins w:id="85180" w:author="pete jones" w:date="2022-01-11T16:52:00Z"/>
                <w:rFonts w:ascii="Calibri" w:hAnsi="Calibri" w:cs="Calibri"/>
                <w:color w:val="000000"/>
                <w:sz w:val="22"/>
                <w:szCs w:val="22"/>
              </w:rPr>
            </w:pPr>
            <w:ins w:id="8518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2DE11C" w14:textId="77777777" w:rsidR="003E6D09" w:rsidRPr="003E6D09" w:rsidRDefault="003E6D09" w:rsidP="003E6D09">
            <w:pPr>
              <w:spacing w:before="0" w:after="0" w:line="240" w:lineRule="auto"/>
              <w:jc w:val="center"/>
              <w:rPr>
                <w:ins w:id="85182" w:author="pete jones" w:date="2022-01-11T16:52:00Z"/>
                <w:rFonts w:ascii="Calibri" w:hAnsi="Calibri" w:cs="Calibri"/>
                <w:color w:val="000000"/>
                <w:sz w:val="22"/>
                <w:szCs w:val="22"/>
              </w:rPr>
            </w:pPr>
            <w:ins w:id="85183"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221C1BE" w14:textId="77777777" w:rsidR="003E6D09" w:rsidRPr="003E6D09" w:rsidRDefault="003E6D09" w:rsidP="003E6D09">
            <w:pPr>
              <w:spacing w:before="0" w:after="0" w:line="240" w:lineRule="auto"/>
              <w:jc w:val="center"/>
              <w:rPr>
                <w:ins w:id="85184" w:author="pete jones" w:date="2022-01-11T16:52:00Z"/>
                <w:rFonts w:ascii="Calibri" w:hAnsi="Calibri" w:cs="Calibri"/>
                <w:color w:val="000000"/>
                <w:sz w:val="22"/>
                <w:szCs w:val="22"/>
              </w:rPr>
            </w:pPr>
            <w:ins w:id="85185" w:author="pete jones" w:date="2022-01-11T16:52:00Z">
              <w:r w:rsidRPr="003E6D09">
                <w:rPr>
                  <w:rFonts w:ascii="Calibri" w:hAnsi="Calibri" w:cs="Calibri"/>
                  <w:color w:val="000000"/>
                  <w:sz w:val="22"/>
                  <w:szCs w:val="22"/>
                </w:rPr>
                <w:t> </w:t>
              </w:r>
            </w:ins>
          </w:p>
        </w:tc>
      </w:tr>
      <w:tr w:rsidR="003E6D09" w:rsidRPr="003E6D09" w14:paraId="42AD603B" w14:textId="77777777" w:rsidTr="003E6D09">
        <w:trPr>
          <w:trHeight w:val="300"/>
          <w:ins w:id="85186"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35177D5" w14:textId="77777777" w:rsidR="003E6D09" w:rsidRPr="003E6D09" w:rsidRDefault="003E6D09" w:rsidP="003E6D09">
            <w:pPr>
              <w:spacing w:before="0" w:after="0" w:line="240" w:lineRule="auto"/>
              <w:jc w:val="center"/>
              <w:rPr>
                <w:ins w:id="85187" w:author="pete jones" w:date="2022-01-11T16:52:00Z"/>
                <w:rFonts w:ascii="Calibri" w:hAnsi="Calibri" w:cs="Calibri"/>
                <w:color w:val="000000"/>
                <w:sz w:val="22"/>
                <w:szCs w:val="22"/>
              </w:rPr>
            </w:pPr>
            <w:ins w:id="85188" w:author="pete jones" w:date="2022-01-11T16:52: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76F1CFE" w14:textId="77777777" w:rsidR="003E6D09" w:rsidRPr="003E6D09" w:rsidRDefault="003E6D09" w:rsidP="003E6D09">
            <w:pPr>
              <w:spacing w:before="0" w:after="0" w:line="240" w:lineRule="auto"/>
              <w:jc w:val="left"/>
              <w:rPr>
                <w:ins w:id="85189" w:author="pete jones" w:date="2022-01-11T16:52:00Z"/>
                <w:rFonts w:ascii="Calibri" w:hAnsi="Calibri" w:cs="Calibri"/>
                <w:color w:val="000000"/>
                <w:sz w:val="22"/>
                <w:szCs w:val="22"/>
              </w:rPr>
            </w:pPr>
            <w:ins w:id="85190" w:author="pete jones" w:date="2022-01-11T16:52:00Z">
              <w:r w:rsidRPr="003E6D09">
                <w:rPr>
                  <w:rFonts w:ascii="Calibri" w:hAnsi="Calibri" w:cs="Calibri"/>
                  <w:color w:val="000000"/>
                  <w:sz w:val="22"/>
                  <w:szCs w:val="22"/>
                </w:rPr>
                <w:t>Control and Signal Processing 3.</w:t>
              </w:r>
            </w:ins>
          </w:p>
        </w:tc>
        <w:tc>
          <w:tcPr>
            <w:tcW w:w="432" w:type="dxa"/>
            <w:tcBorders>
              <w:top w:val="nil"/>
              <w:left w:val="nil"/>
              <w:bottom w:val="single" w:sz="4" w:space="0" w:color="auto"/>
              <w:right w:val="single" w:sz="4" w:space="0" w:color="auto"/>
            </w:tcBorders>
            <w:shd w:val="clear" w:color="auto" w:fill="auto"/>
            <w:noWrap/>
            <w:vAlign w:val="bottom"/>
            <w:hideMark/>
          </w:tcPr>
          <w:p w14:paraId="0CB8045C" w14:textId="77777777" w:rsidR="003E6D09" w:rsidRPr="003E6D09" w:rsidRDefault="003E6D09" w:rsidP="003E6D09">
            <w:pPr>
              <w:spacing w:before="0" w:after="0" w:line="240" w:lineRule="auto"/>
              <w:jc w:val="center"/>
              <w:rPr>
                <w:ins w:id="85191" w:author="pete jones" w:date="2022-01-11T16:52:00Z"/>
                <w:rFonts w:ascii="Calibri" w:hAnsi="Calibri" w:cs="Calibri"/>
                <w:color w:val="000000"/>
                <w:sz w:val="22"/>
                <w:szCs w:val="22"/>
              </w:rPr>
            </w:pPr>
            <w:ins w:id="85192" w:author="pete jones" w:date="2022-01-11T16:52: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A8BE6DC" w14:textId="77777777" w:rsidR="003E6D09" w:rsidRPr="003E6D09" w:rsidRDefault="003E6D09" w:rsidP="003E6D09">
            <w:pPr>
              <w:spacing w:before="0" w:after="0" w:line="240" w:lineRule="auto"/>
              <w:jc w:val="center"/>
              <w:rPr>
                <w:ins w:id="85193" w:author="pete jones" w:date="2022-01-11T16:52:00Z"/>
                <w:rFonts w:ascii="Calibri" w:hAnsi="Calibri" w:cs="Calibri"/>
                <w:color w:val="000000"/>
                <w:sz w:val="22"/>
                <w:szCs w:val="22"/>
              </w:rPr>
            </w:pPr>
            <w:ins w:id="85194"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4244A8F" w14:textId="77777777" w:rsidR="003E6D09" w:rsidRPr="003E6D09" w:rsidRDefault="003E6D09" w:rsidP="003E6D09">
            <w:pPr>
              <w:spacing w:before="0" w:after="0" w:line="240" w:lineRule="auto"/>
              <w:jc w:val="center"/>
              <w:rPr>
                <w:ins w:id="85195" w:author="pete jones" w:date="2022-01-11T16:52:00Z"/>
                <w:rFonts w:ascii="Calibri" w:hAnsi="Calibri" w:cs="Calibri"/>
                <w:color w:val="000000"/>
                <w:sz w:val="22"/>
                <w:szCs w:val="22"/>
              </w:rPr>
            </w:pPr>
            <w:ins w:id="85196"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4D121C" w14:textId="77777777" w:rsidR="003E6D09" w:rsidRPr="003E6D09" w:rsidRDefault="003E6D09" w:rsidP="003E6D09">
            <w:pPr>
              <w:spacing w:before="0" w:after="0" w:line="240" w:lineRule="auto"/>
              <w:jc w:val="center"/>
              <w:rPr>
                <w:ins w:id="85197" w:author="pete jones" w:date="2022-01-11T16:52:00Z"/>
                <w:rFonts w:ascii="Calibri" w:hAnsi="Calibri" w:cs="Calibri"/>
                <w:color w:val="000000"/>
                <w:sz w:val="22"/>
                <w:szCs w:val="22"/>
              </w:rPr>
            </w:pPr>
            <w:ins w:id="85198"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BCA4EB" w14:textId="77777777" w:rsidR="003E6D09" w:rsidRPr="003E6D09" w:rsidRDefault="003E6D09" w:rsidP="003E6D09">
            <w:pPr>
              <w:spacing w:before="0" w:after="0" w:line="240" w:lineRule="auto"/>
              <w:jc w:val="center"/>
              <w:rPr>
                <w:ins w:id="85199" w:author="pete jones" w:date="2022-01-11T16:52:00Z"/>
                <w:rFonts w:ascii="Calibri" w:hAnsi="Calibri" w:cs="Calibri"/>
                <w:color w:val="000000"/>
                <w:sz w:val="22"/>
                <w:szCs w:val="22"/>
              </w:rPr>
            </w:pPr>
            <w:ins w:id="85200"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20FC92D" w14:textId="77777777" w:rsidR="003E6D09" w:rsidRPr="003E6D09" w:rsidRDefault="003E6D09" w:rsidP="003E6D09">
            <w:pPr>
              <w:spacing w:before="0" w:after="0" w:line="240" w:lineRule="auto"/>
              <w:jc w:val="center"/>
              <w:rPr>
                <w:ins w:id="85201" w:author="pete jones" w:date="2022-01-11T16:52:00Z"/>
                <w:rFonts w:ascii="Calibri" w:hAnsi="Calibri" w:cs="Calibri"/>
                <w:color w:val="000000"/>
                <w:sz w:val="22"/>
                <w:szCs w:val="22"/>
              </w:rPr>
            </w:pPr>
            <w:ins w:id="8520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A59C4A" w14:textId="77777777" w:rsidR="003E6D09" w:rsidRPr="003E6D09" w:rsidRDefault="003E6D09" w:rsidP="003E6D09">
            <w:pPr>
              <w:spacing w:before="0" w:after="0" w:line="240" w:lineRule="auto"/>
              <w:jc w:val="center"/>
              <w:rPr>
                <w:ins w:id="85203" w:author="pete jones" w:date="2022-01-11T16:52:00Z"/>
                <w:rFonts w:ascii="Calibri" w:hAnsi="Calibri" w:cs="Calibri"/>
                <w:color w:val="000000"/>
                <w:sz w:val="22"/>
                <w:szCs w:val="22"/>
              </w:rPr>
            </w:pPr>
            <w:ins w:id="8520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698DA9" w14:textId="77777777" w:rsidR="003E6D09" w:rsidRPr="003E6D09" w:rsidRDefault="003E6D09" w:rsidP="003E6D09">
            <w:pPr>
              <w:spacing w:before="0" w:after="0" w:line="240" w:lineRule="auto"/>
              <w:jc w:val="center"/>
              <w:rPr>
                <w:ins w:id="85205" w:author="pete jones" w:date="2022-01-11T16:52:00Z"/>
                <w:rFonts w:ascii="Calibri" w:hAnsi="Calibri" w:cs="Calibri"/>
                <w:color w:val="000000"/>
                <w:sz w:val="22"/>
                <w:szCs w:val="22"/>
              </w:rPr>
            </w:pPr>
            <w:ins w:id="8520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6C70DF" w14:textId="77777777" w:rsidR="003E6D09" w:rsidRPr="003E6D09" w:rsidRDefault="003E6D09" w:rsidP="003E6D09">
            <w:pPr>
              <w:spacing w:before="0" w:after="0" w:line="240" w:lineRule="auto"/>
              <w:jc w:val="center"/>
              <w:rPr>
                <w:ins w:id="85207" w:author="pete jones" w:date="2022-01-11T16:52:00Z"/>
                <w:rFonts w:ascii="Calibri" w:hAnsi="Calibri" w:cs="Calibri"/>
                <w:color w:val="000000"/>
                <w:sz w:val="22"/>
                <w:szCs w:val="22"/>
              </w:rPr>
            </w:pPr>
            <w:ins w:id="8520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330B1C" w14:textId="77777777" w:rsidR="003E6D09" w:rsidRPr="003E6D09" w:rsidRDefault="003E6D09" w:rsidP="003E6D09">
            <w:pPr>
              <w:spacing w:before="0" w:after="0" w:line="240" w:lineRule="auto"/>
              <w:jc w:val="center"/>
              <w:rPr>
                <w:ins w:id="85209" w:author="pete jones" w:date="2022-01-11T16:52:00Z"/>
                <w:rFonts w:ascii="Calibri" w:hAnsi="Calibri" w:cs="Calibri"/>
                <w:color w:val="000000"/>
                <w:sz w:val="22"/>
                <w:szCs w:val="22"/>
              </w:rPr>
            </w:pPr>
            <w:ins w:id="8521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3DDA74" w14:textId="77777777" w:rsidR="003E6D09" w:rsidRPr="003E6D09" w:rsidRDefault="003E6D09" w:rsidP="003E6D09">
            <w:pPr>
              <w:spacing w:before="0" w:after="0" w:line="240" w:lineRule="auto"/>
              <w:jc w:val="center"/>
              <w:rPr>
                <w:ins w:id="85211" w:author="pete jones" w:date="2022-01-11T16:52:00Z"/>
                <w:rFonts w:ascii="Calibri" w:hAnsi="Calibri" w:cs="Calibri"/>
                <w:color w:val="000000"/>
                <w:sz w:val="22"/>
                <w:szCs w:val="22"/>
              </w:rPr>
            </w:pPr>
            <w:ins w:id="85212"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1F29791" w14:textId="77777777" w:rsidR="003E6D09" w:rsidRPr="003E6D09" w:rsidRDefault="003E6D09" w:rsidP="003E6D09">
            <w:pPr>
              <w:spacing w:before="0" w:after="0" w:line="240" w:lineRule="auto"/>
              <w:jc w:val="center"/>
              <w:rPr>
                <w:ins w:id="85213" w:author="pete jones" w:date="2022-01-11T16:52:00Z"/>
                <w:rFonts w:ascii="Calibri" w:hAnsi="Calibri" w:cs="Calibri"/>
                <w:color w:val="000000"/>
                <w:sz w:val="22"/>
                <w:szCs w:val="22"/>
              </w:rPr>
            </w:pPr>
            <w:ins w:id="85214" w:author="pete jones" w:date="2022-01-11T16:52:00Z">
              <w:r w:rsidRPr="003E6D09">
                <w:rPr>
                  <w:rFonts w:ascii="Calibri" w:hAnsi="Calibri" w:cs="Calibri"/>
                  <w:color w:val="000000"/>
                  <w:sz w:val="22"/>
                  <w:szCs w:val="22"/>
                </w:rPr>
                <w:t> </w:t>
              </w:r>
            </w:ins>
          </w:p>
        </w:tc>
      </w:tr>
      <w:tr w:rsidR="003E6D09" w:rsidRPr="003E6D09" w14:paraId="737BE081" w14:textId="77777777" w:rsidTr="003E6D09">
        <w:trPr>
          <w:trHeight w:val="600"/>
          <w:ins w:id="85215"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0518703" w14:textId="77777777" w:rsidR="003E6D09" w:rsidRPr="003E6D09" w:rsidRDefault="003E6D09" w:rsidP="003E6D09">
            <w:pPr>
              <w:spacing w:before="0" w:after="0" w:line="240" w:lineRule="auto"/>
              <w:jc w:val="center"/>
              <w:rPr>
                <w:ins w:id="85216" w:author="pete jones" w:date="2022-01-11T16:52:00Z"/>
                <w:rFonts w:ascii="Calibri" w:hAnsi="Calibri" w:cs="Calibri"/>
                <w:color w:val="000000"/>
                <w:sz w:val="22"/>
                <w:szCs w:val="22"/>
              </w:rPr>
            </w:pPr>
            <w:ins w:id="85217" w:author="pete jones" w:date="2022-01-11T16:52:00Z">
              <w:r w:rsidRPr="003E6D09">
                <w:rPr>
                  <w:rFonts w:ascii="Calibri" w:hAnsi="Calibri" w:cs="Calibri"/>
                  <w:color w:val="000000"/>
                  <w:sz w:val="22"/>
                  <w:szCs w:val="22"/>
                </w:rPr>
                <w:t>7</w:t>
              </w:r>
            </w:ins>
          </w:p>
        </w:tc>
        <w:tc>
          <w:tcPr>
            <w:tcW w:w="5320" w:type="dxa"/>
            <w:tcBorders>
              <w:top w:val="nil"/>
              <w:left w:val="nil"/>
              <w:bottom w:val="single" w:sz="4" w:space="0" w:color="auto"/>
              <w:right w:val="single" w:sz="8" w:space="0" w:color="auto"/>
            </w:tcBorders>
            <w:shd w:val="clear" w:color="auto" w:fill="auto"/>
            <w:vAlign w:val="bottom"/>
            <w:hideMark/>
          </w:tcPr>
          <w:p w14:paraId="22B52DD2" w14:textId="77777777" w:rsidR="003E6D09" w:rsidRPr="003E6D09" w:rsidRDefault="003E6D09" w:rsidP="003E6D09">
            <w:pPr>
              <w:spacing w:before="0" w:after="0" w:line="240" w:lineRule="auto"/>
              <w:jc w:val="left"/>
              <w:rPr>
                <w:ins w:id="85218" w:author="pete jones" w:date="2022-01-11T16:52:00Z"/>
                <w:rFonts w:ascii="Calibri" w:hAnsi="Calibri" w:cs="Calibri"/>
                <w:color w:val="000000"/>
                <w:sz w:val="22"/>
                <w:szCs w:val="22"/>
              </w:rPr>
            </w:pPr>
            <w:ins w:id="85219" w:author="pete jones" w:date="2022-01-11T16:52:00Z">
              <w:r w:rsidRPr="003E6D09">
                <w:rPr>
                  <w:rFonts w:ascii="Calibri" w:hAnsi="Calibri" w:cs="Calibri"/>
                  <w:color w:val="000000"/>
                  <w:sz w:val="22"/>
                  <w:szCs w:val="22"/>
                </w:rPr>
                <w:t>MEng Research and Development Project (or MEng Technical Project and Engineering into Schools)</w:t>
              </w:r>
            </w:ins>
          </w:p>
        </w:tc>
        <w:tc>
          <w:tcPr>
            <w:tcW w:w="432" w:type="dxa"/>
            <w:tcBorders>
              <w:top w:val="nil"/>
              <w:left w:val="nil"/>
              <w:bottom w:val="single" w:sz="4" w:space="0" w:color="auto"/>
              <w:right w:val="single" w:sz="4" w:space="0" w:color="auto"/>
            </w:tcBorders>
            <w:shd w:val="clear" w:color="auto" w:fill="auto"/>
            <w:noWrap/>
            <w:vAlign w:val="bottom"/>
            <w:hideMark/>
          </w:tcPr>
          <w:p w14:paraId="1BAB9FD1" w14:textId="77777777" w:rsidR="003E6D09" w:rsidRPr="003E6D09" w:rsidRDefault="003E6D09" w:rsidP="003E6D09">
            <w:pPr>
              <w:spacing w:before="0" w:after="0" w:line="240" w:lineRule="auto"/>
              <w:jc w:val="center"/>
              <w:rPr>
                <w:ins w:id="85220" w:author="pete jones" w:date="2022-01-11T16:52:00Z"/>
                <w:rFonts w:ascii="Calibri" w:hAnsi="Calibri" w:cs="Calibri"/>
                <w:color w:val="000000"/>
                <w:sz w:val="22"/>
                <w:szCs w:val="22"/>
              </w:rPr>
            </w:pPr>
            <w:ins w:id="85221" w:author="pete jones" w:date="2022-01-11T16:52: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21ED631" w14:textId="77777777" w:rsidR="003E6D09" w:rsidRPr="003E6D09" w:rsidRDefault="003E6D09" w:rsidP="003E6D09">
            <w:pPr>
              <w:spacing w:before="0" w:after="0" w:line="240" w:lineRule="auto"/>
              <w:jc w:val="center"/>
              <w:rPr>
                <w:ins w:id="85222" w:author="pete jones" w:date="2022-01-11T16:52:00Z"/>
                <w:rFonts w:ascii="Calibri" w:hAnsi="Calibri" w:cs="Calibri"/>
                <w:color w:val="000000"/>
                <w:sz w:val="22"/>
                <w:szCs w:val="22"/>
              </w:rPr>
            </w:pPr>
            <w:ins w:id="85223"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40BD14C" w14:textId="77777777" w:rsidR="003E6D09" w:rsidRPr="003E6D09" w:rsidRDefault="003E6D09" w:rsidP="003E6D09">
            <w:pPr>
              <w:spacing w:before="0" w:after="0" w:line="240" w:lineRule="auto"/>
              <w:jc w:val="center"/>
              <w:rPr>
                <w:ins w:id="85224" w:author="pete jones" w:date="2022-01-11T16:52:00Z"/>
                <w:rFonts w:ascii="Calibri" w:hAnsi="Calibri" w:cs="Calibri"/>
                <w:color w:val="000000"/>
                <w:sz w:val="22"/>
                <w:szCs w:val="22"/>
              </w:rPr>
            </w:pPr>
            <w:ins w:id="85225"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690CA1" w14:textId="77777777" w:rsidR="003E6D09" w:rsidRPr="003E6D09" w:rsidRDefault="003E6D09" w:rsidP="003E6D09">
            <w:pPr>
              <w:spacing w:before="0" w:after="0" w:line="240" w:lineRule="auto"/>
              <w:jc w:val="center"/>
              <w:rPr>
                <w:ins w:id="85226" w:author="pete jones" w:date="2022-01-11T16:52:00Z"/>
                <w:rFonts w:ascii="Calibri" w:hAnsi="Calibri" w:cs="Calibri"/>
                <w:color w:val="000000"/>
                <w:sz w:val="22"/>
                <w:szCs w:val="22"/>
              </w:rPr>
            </w:pPr>
            <w:ins w:id="85227"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1642EB" w14:textId="77777777" w:rsidR="003E6D09" w:rsidRPr="003E6D09" w:rsidRDefault="003E6D09" w:rsidP="003E6D09">
            <w:pPr>
              <w:spacing w:before="0" w:after="0" w:line="240" w:lineRule="auto"/>
              <w:jc w:val="center"/>
              <w:rPr>
                <w:ins w:id="85228" w:author="pete jones" w:date="2022-01-11T16:52:00Z"/>
                <w:rFonts w:ascii="Calibri" w:hAnsi="Calibri" w:cs="Calibri"/>
                <w:color w:val="000000"/>
                <w:sz w:val="22"/>
                <w:szCs w:val="22"/>
              </w:rPr>
            </w:pPr>
            <w:ins w:id="85229"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1227B0" w14:textId="77777777" w:rsidR="003E6D09" w:rsidRPr="003E6D09" w:rsidRDefault="003E6D09" w:rsidP="003E6D09">
            <w:pPr>
              <w:spacing w:before="0" w:after="0" w:line="240" w:lineRule="auto"/>
              <w:jc w:val="center"/>
              <w:rPr>
                <w:ins w:id="85230" w:author="pete jones" w:date="2022-01-11T16:52:00Z"/>
                <w:rFonts w:ascii="Calibri" w:hAnsi="Calibri" w:cs="Calibri"/>
                <w:color w:val="000000"/>
                <w:sz w:val="22"/>
                <w:szCs w:val="22"/>
              </w:rPr>
            </w:pPr>
            <w:ins w:id="8523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893738" w14:textId="77777777" w:rsidR="003E6D09" w:rsidRPr="003E6D09" w:rsidRDefault="003E6D09" w:rsidP="003E6D09">
            <w:pPr>
              <w:spacing w:before="0" w:after="0" w:line="240" w:lineRule="auto"/>
              <w:jc w:val="center"/>
              <w:rPr>
                <w:ins w:id="85232" w:author="pete jones" w:date="2022-01-11T16:52:00Z"/>
                <w:rFonts w:ascii="Calibri" w:hAnsi="Calibri" w:cs="Calibri"/>
                <w:color w:val="000000"/>
                <w:sz w:val="22"/>
                <w:szCs w:val="22"/>
              </w:rPr>
            </w:pPr>
            <w:ins w:id="8523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184699" w14:textId="77777777" w:rsidR="003E6D09" w:rsidRPr="003E6D09" w:rsidRDefault="003E6D09" w:rsidP="003E6D09">
            <w:pPr>
              <w:spacing w:before="0" w:after="0" w:line="240" w:lineRule="auto"/>
              <w:jc w:val="center"/>
              <w:rPr>
                <w:ins w:id="85234" w:author="pete jones" w:date="2022-01-11T16:52:00Z"/>
                <w:rFonts w:ascii="Calibri" w:hAnsi="Calibri" w:cs="Calibri"/>
                <w:color w:val="000000"/>
                <w:sz w:val="22"/>
                <w:szCs w:val="22"/>
              </w:rPr>
            </w:pPr>
            <w:ins w:id="8523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591ABF" w14:textId="77777777" w:rsidR="003E6D09" w:rsidRPr="003E6D09" w:rsidRDefault="003E6D09" w:rsidP="003E6D09">
            <w:pPr>
              <w:spacing w:before="0" w:after="0" w:line="240" w:lineRule="auto"/>
              <w:jc w:val="center"/>
              <w:rPr>
                <w:ins w:id="85236" w:author="pete jones" w:date="2022-01-11T16:52:00Z"/>
                <w:rFonts w:ascii="Calibri" w:hAnsi="Calibri" w:cs="Calibri"/>
                <w:color w:val="000000"/>
                <w:sz w:val="22"/>
                <w:szCs w:val="22"/>
              </w:rPr>
            </w:pPr>
            <w:ins w:id="8523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63EFF3" w14:textId="77777777" w:rsidR="003E6D09" w:rsidRPr="003E6D09" w:rsidRDefault="003E6D09" w:rsidP="003E6D09">
            <w:pPr>
              <w:spacing w:before="0" w:after="0" w:line="240" w:lineRule="auto"/>
              <w:jc w:val="center"/>
              <w:rPr>
                <w:ins w:id="85238" w:author="pete jones" w:date="2022-01-11T16:52:00Z"/>
                <w:rFonts w:ascii="Calibri" w:hAnsi="Calibri" w:cs="Calibri"/>
                <w:color w:val="000000"/>
                <w:sz w:val="22"/>
                <w:szCs w:val="22"/>
              </w:rPr>
            </w:pPr>
            <w:ins w:id="8523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F8F999" w14:textId="77777777" w:rsidR="003E6D09" w:rsidRPr="003E6D09" w:rsidRDefault="003E6D09" w:rsidP="003E6D09">
            <w:pPr>
              <w:spacing w:before="0" w:after="0" w:line="240" w:lineRule="auto"/>
              <w:jc w:val="center"/>
              <w:rPr>
                <w:ins w:id="85240" w:author="pete jones" w:date="2022-01-11T16:52:00Z"/>
                <w:rFonts w:ascii="Calibri" w:hAnsi="Calibri" w:cs="Calibri"/>
                <w:color w:val="000000"/>
                <w:sz w:val="22"/>
                <w:szCs w:val="22"/>
              </w:rPr>
            </w:pPr>
            <w:ins w:id="85241"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D8C1E87" w14:textId="77777777" w:rsidR="003E6D09" w:rsidRPr="003E6D09" w:rsidRDefault="003E6D09" w:rsidP="003E6D09">
            <w:pPr>
              <w:spacing w:before="0" w:after="0" w:line="240" w:lineRule="auto"/>
              <w:jc w:val="center"/>
              <w:rPr>
                <w:ins w:id="85242" w:author="pete jones" w:date="2022-01-11T16:52:00Z"/>
                <w:rFonts w:ascii="Calibri" w:hAnsi="Calibri" w:cs="Calibri"/>
                <w:color w:val="000000"/>
                <w:sz w:val="22"/>
                <w:szCs w:val="22"/>
              </w:rPr>
            </w:pPr>
            <w:ins w:id="85243" w:author="pete jones" w:date="2022-01-11T16:52:00Z">
              <w:r w:rsidRPr="003E6D09">
                <w:rPr>
                  <w:rFonts w:ascii="Calibri" w:hAnsi="Calibri" w:cs="Calibri"/>
                  <w:color w:val="000000"/>
                  <w:sz w:val="22"/>
                  <w:szCs w:val="22"/>
                </w:rPr>
                <w:t> </w:t>
              </w:r>
            </w:ins>
          </w:p>
        </w:tc>
      </w:tr>
      <w:tr w:rsidR="003E6D09" w:rsidRPr="003E6D09" w14:paraId="0FB7173B" w14:textId="77777777" w:rsidTr="003E6D09">
        <w:trPr>
          <w:trHeight w:val="300"/>
          <w:ins w:id="85244"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260AF4B" w14:textId="77777777" w:rsidR="003E6D09" w:rsidRPr="003E6D09" w:rsidRDefault="003E6D09" w:rsidP="003E6D09">
            <w:pPr>
              <w:spacing w:before="0" w:after="0" w:line="240" w:lineRule="auto"/>
              <w:jc w:val="center"/>
              <w:rPr>
                <w:ins w:id="85245" w:author="pete jones" w:date="2022-01-11T16:52:00Z"/>
                <w:rFonts w:ascii="Calibri" w:hAnsi="Calibri" w:cs="Calibri"/>
                <w:color w:val="000000"/>
                <w:sz w:val="22"/>
                <w:szCs w:val="22"/>
              </w:rPr>
            </w:pPr>
            <w:ins w:id="85246" w:author="pete jones" w:date="2022-01-11T16:52:00Z">
              <w:r w:rsidRPr="003E6D09">
                <w:rPr>
                  <w:rFonts w:ascii="Calibri" w:hAnsi="Calibri" w:cs="Calibri"/>
                  <w:color w:val="000000"/>
                  <w:sz w:val="22"/>
                  <w:szCs w:val="22"/>
                </w:rPr>
                <w:lastRenderedPageBreak/>
                <w:t>7</w:t>
              </w:r>
            </w:ins>
          </w:p>
        </w:tc>
        <w:tc>
          <w:tcPr>
            <w:tcW w:w="5320" w:type="dxa"/>
            <w:tcBorders>
              <w:top w:val="nil"/>
              <w:left w:val="nil"/>
              <w:bottom w:val="single" w:sz="4" w:space="0" w:color="auto"/>
              <w:right w:val="single" w:sz="8" w:space="0" w:color="auto"/>
            </w:tcBorders>
            <w:shd w:val="clear" w:color="auto" w:fill="auto"/>
            <w:vAlign w:val="bottom"/>
            <w:hideMark/>
          </w:tcPr>
          <w:p w14:paraId="0231C8F6" w14:textId="77777777" w:rsidR="003E6D09" w:rsidRPr="003E6D09" w:rsidRDefault="003E6D09" w:rsidP="003E6D09">
            <w:pPr>
              <w:spacing w:before="0" w:after="0" w:line="240" w:lineRule="auto"/>
              <w:jc w:val="left"/>
              <w:rPr>
                <w:ins w:id="85247" w:author="pete jones" w:date="2022-01-11T16:52:00Z"/>
                <w:rFonts w:ascii="Calibri" w:hAnsi="Calibri" w:cs="Calibri"/>
                <w:color w:val="000000"/>
                <w:sz w:val="22"/>
                <w:szCs w:val="22"/>
              </w:rPr>
            </w:pPr>
            <w:ins w:id="85248" w:author="pete jones" w:date="2022-01-11T16:52:00Z">
              <w:r w:rsidRPr="003E6D09">
                <w:rPr>
                  <w:rFonts w:ascii="Calibri" w:hAnsi="Calibri" w:cs="Calibri"/>
                  <w:color w:val="000000"/>
                  <w:sz w:val="22"/>
                  <w:szCs w:val="22"/>
                </w:rPr>
                <w:t>Fluid Mechanics 4</w:t>
              </w:r>
            </w:ins>
          </w:p>
        </w:tc>
        <w:tc>
          <w:tcPr>
            <w:tcW w:w="432" w:type="dxa"/>
            <w:tcBorders>
              <w:top w:val="nil"/>
              <w:left w:val="nil"/>
              <w:bottom w:val="single" w:sz="4" w:space="0" w:color="auto"/>
              <w:right w:val="single" w:sz="4" w:space="0" w:color="auto"/>
            </w:tcBorders>
            <w:shd w:val="clear" w:color="auto" w:fill="auto"/>
            <w:noWrap/>
            <w:vAlign w:val="bottom"/>
            <w:hideMark/>
          </w:tcPr>
          <w:p w14:paraId="4AF72A75" w14:textId="77777777" w:rsidR="003E6D09" w:rsidRPr="003E6D09" w:rsidRDefault="003E6D09" w:rsidP="003E6D09">
            <w:pPr>
              <w:spacing w:before="0" w:after="0" w:line="240" w:lineRule="auto"/>
              <w:jc w:val="center"/>
              <w:rPr>
                <w:ins w:id="85249" w:author="pete jones" w:date="2022-01-11T16:52:00Z"/>
                <w:rFonts w:ascii="Calibri" w:hAnsi="Calibri" w:cs="Calibri"/>
                <w:color w:val="000000"/>
                <w:sz w:val="22"/>
                <w:szCs w:val="22"/>
              </w:rPr>
            </w:pPr>
            <w:ins w:id="85250" w:author="pete jones" w:date="2022-01-11T16:52: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724A0FA" w14:textId="77777777" w:rsidR="003E6D09" w:rsidRPr="003E6D09" w:rsidRDefault="003E6D09" w:rsidP="003E6D09">
            <w:pPr>
              <w:spacing w:before="0" w:after="0" w:line="240" w:lineRule="auto"/>
              <w:jc w:val="center"/>
              <w:rPr>
                <w:ins w:id="85251" w:author="pete jones" w:date="2022-01-11T16:52:00Z"/>
                <w:rFonts w:ascii="Calibri" w:hAnsi="Calibri" w:cs="Calibri"/>
                <w:color w:val="000000"/>
                <w:sz w:val="22"/>
                <w:szCs w:val="22"/>
              </w:rPr>
            </w:pPr>
            <w:ins w:id="85252"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3405277" w14:textId="77777777" w:rsidR="003E6D09" w:rsidRPr="003E6D09" w:rsidRDefault="003E6D09" w:rsidP="003E6D09">
            <w:pPr>
              <w:spacing w:before="0" w:after="0" w:line="240" w:lineRule="auto"/>
              <w:jc w:val="center"/>
              <w:rPr>
                <w:ins w:id="85253" w:author="pete jones" w:date="2022-01-11T16:52:00Z"/>
                <w:rFonts w:ascii="Calibri" w:hAnsi="Calibri" w:cs="Calibri"/>
                <w:color w:val="000000"/>
                <w:sz w:val="22"/>
                <w:szCs w:val="22"/>
              </w:rPr>
            </w:pPr>
            <w:ins w:id="85254"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A8692F" w14:textId="77777777" w:rsidR="003E6D09" w:rsidRPr="003E6D09" w:rsidRDefault="003E6D09" w:rsidP="003E6D09">
            <w:pPr>
              <w:spacing w:before="0" w:after="0" w:line="240" w:lineRule="auto"/>
              <w:jc w:val="center"/>
              <w:rPr>
                <w:ins w:id="85255" w:author="pete jones" w:date="2022-01-11T16:52:00Z"/>
                <w:rFonts w:ascii="Calibri" w:hAnsi="Calibri" w:cs="Calibri"/>
                <w:color w:val="000000"/>
                <w:sz w:val="22"/>
                <w:szCs w:val="22"/>
              </w:rPr>
            </w:pPr>
            <w:ins w:id="85256"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D814A0" w14:textId="77777777" w:rsidR="003E6D09" w:rsidRPr="003E6D09" w:rsidRDefault="003E6D09" w:rsidP="003E6D09">
            <w:pPr>
              <w:spacing w:before="0" w:after="0" w:line="240" w:lineRule="auto"/>
              <w:jc w:val="center"/>
              <w:rPr>
                <w:ins w:id="85257" w:author="pete jones" w:date="2022-01-11T16:52:00Z"/>
                <w:rFonts w:ascii="Calibri" w:hAnsi="Calibri" w:cs="Calibri"/>
                <w:color w:val="000000"/>
                <w:sz w:val="22"/>
                <w:szCs w:val="22"/>
              </w:rPr>
            </w:pPr>
            <w:ins w:id="85258"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9C3555" w14:textId="77777777" w:rsidR="003E6D09" w:rsidRPr="003E6D09" w:rsidRDefault="003E6D09" w:rsidP="003E6D09">
            <w:pPr>
              <w:spacing w:before="0" w:after="0" w:line="240" w:lineRule="auto"/>
              <w:jc w:val="center"/>
              <w:rPr>
                <w:ins w:id="85259" w:author="pete jones" w:date="2022-01-11T16:52:00Z"/>
                <w:rFonts w:ascii="Calibri" w:hAnsi="Calibri" w:cs="Calibri"/>
                <w:color w:val="000000"/>
                <w:sz w:val="22"/>
                <w:szCs w:val="22"/>
              </w:rPr>
            </w:pPr>
            <w:ins w:id="8526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B6FDB5" w14:textId="77777777" w:rsidR="003E6D09" w:rsidRPr="003E6D09" w:rsidRDefault="003E6D09" w:rsidP="003E6D09">
            <w:pPr>
              <w:spacing w:before="0" w:after="0" w:line="240" w:lineRule="auto"/>
              <w:jc w:val="center"/>
              <w:rPr>
                <w:ins w:id="85261" w:author="pete jones" w:date="2022-01-11T16:52:00Z"/>
                <w:rFonts w:ascii="Calibri" w:hAnsi="Calibri" w:cs="Calibri"/>
                <w:color w:val="000000"/>
                <w:sz w:val="22"/>
                <w:szCs w:val="22"/>
              </w:rPr>
            </w:pPr>
            <w:ins w:id="8526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2FDE19" w14:textId="77777777" w:rsidR="003E6D09" w:rsidRPr="003E6D09" w:rsidRDefault="003E6D09" w:rsidP="003E6D09">
            <w:pPr>
              <w:spacing w:before="0" w:after="0" w:line="240" w:lineRule="auto"/>
              <w:jc w:val="center"/>
              <w:rPr>
                <w:ins w:id="85263" w:author="pete jones" w:date="2022-01-11T16:52:00Z"/>
                <w:rFonts w:ascii="Calibri" w:hAnsi="Calibri" w:cs="Calibri"/>
                <w:color w:val="000000"/>
                <w:sz w:val="22"/>
                <w:szCs w:val="22"/>
              </w:rPr>
            </w:pPr>
            <w:ins w:id="8526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683AA6" w14:textId="77777777" w:rsidR="003E6D09" w:rsidRPr="003E6D09" w:rsidRDefault="003E6D09" w:rsidP="003E6D09">
            <w:pPr>
              <w:spacing w:before="0" w:after="0" w:line="240" w:lineRule="auto"/>
              <w:jc w:val="center"/>
              <w:rPr>
                <w:ins w:id="85265" w:author="pete jones" w:date="2022-01-11T16:52:00Z"/>
                <w:rFonts w:ascii="Calibri" w:hAnsi="Calibri" w:cs="Calibri"/>
                <w:color w:val="000000"/>
                <w:sz w:val="22"/>
                <w:szCs w:val="22"/>
              </w:rPr>
            </w:pPr>
            <w:ins w:id="8526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9EDCC7" w14:textId="77777777" w:rsidR="003E6D09" w:rsidRPr="003E6D09" w:rsidRDefault="003E6D09" w:rsidP="003E6D09">
            <w:pPr>
              <w:spacing w:before="0" w:after="0" w:line="240" w:lineRule="auto"/>
              <w:jc w:val="center"/>
              <w:rPr>
                <w:ins w:id="85267" w:author="pete jones" w:date="2022-01-11T16:52:00Z"/>
                <w:rFonts w:ascii="Calibri" w:hAnsi="Calibri" w:cs="Calibri"/>
                <w:color w:val="000000"/>
                <w:sz w:val="22"/>
                <w:szCs w:val="22"/>
              </w:rPr>
            </w:pPr>
            <w:ins w:id="8526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889C7A" w14:textId="77777777" w:rsidR="003E6D09" w:rsidRPr="003E6D09" w:rsidRDefault="003E6D09" w:rsidP="003E6D09">
            <w:pPr>
              <w:spacing w:before="0" w:after="0" w:line="240" w:lineRule="auto"/>
              <w:jc w:val="center"/>
              <w:rPr>
                <w:ins w:id="85269" w:author="pete jones" w:date="2022-01-11T16:52:00Z"/>
                <w:rFonts w:ascii="Calibri" w:hAnsi="Calibri" w:cs="Calibri"/>
                <w:color w:val="000000"/>
                <w:sz w:val="22"/>
                <w:szCs w:val="22"/>
              </w:rPr>
            </w:pPr>
            <w:ins w:id="85270"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EE7DA86" w14:textId="77777777" w:rsidR="003E6D09" w:rsidRPr="003E6D09" w:rsidRDefault="003E6D09" w:rsidP="003E6D09">
            <w:pPr>
              <w:spacing w:before="0" w:after="0" w:line="240" w:lineRule="auto"/>
              <w:jc w:val="center"/>
              <w:rPr>
                <w:ins w:id="85271" w:author="pete jones" w:date="2022-01-11T16:52:00Z"/>
                <w:rFonts w:ascii="Calibri" w:hAnsi="Calibri" w:cs="Calibri"/>
                <w:color w:val="000000"/>
                <w:sz w:val="22"/>
                <w:szCs w:val="22"/>
              </w:rPr>
            </w:pPr>
            <w:ins w:id="85272" w:author="pete jones" w:date="2022-01-11T16:52:00Z">
              <w:r w:rsidRPr="003E6D09">
                <w:rPr>
                  <w:rFonts w:ascii="Calibri" w:hAnsi="Calibri" w:cs="Calibri"/>
                  <w:color w:val="000000"/>
                  <w:sz w:val="22"/>
                  <w:szCs w:val="22"/>
                </w:rPr>
                <w:t> </w:t>
              </w:r>
            </w:ins>
          </w:p>
        </w:tc>
      </w:tr>
      <w:tr w:rsidR="003E6D09" w:rsidRPr="003E6D09" w14:paraId="4575B709" w14:textId="77777777" w:rsidTr="003E6D09">
        <w:trPr>
          <w:trHeight w:val="300"/>
          <w:ins w:id="85273"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E02F005" w14:textId="77777777" w:rsidR="003E6D09" w:rsidRPr="003E6D09" w:rsidRDefault="003E6D09" w:rsidP="003E6D09">
            <w:pPr>
              <w:spacing w:before="0" w:after="0" w:line="240" w:lineRule="auto"/>
              <w:jc w:val="center"/>
              <w:rPr>
                <w:ins w:id="85274" w:author="pete jones" w:date="2022-01-11T16:52:00Z"/>
                <w:rFonts w:ascii="Calibri" w:hAnsi="Calibri" w:cs="Calibri"/>
                <w:color w:val="000000"/>
                <w:sz w:val="22"/>
                <w:szCs w:val="22"/>
              </w:rPr>
            </w:pPr>
            <w:ins w:id="85275" w:author="pete jones" w:date="2022-01-11T16:52:00Z">
              <w:r w:rsidRPr="003E6D09">
                <w:rPr>
                  <w:rFonts w:ascii="Calibri" w:hAnsi="Calibri" w:cs="Calibri"/>
                  <w:color w:val="000000"/>
                  <w:sz w:val="22"/>
                  <w:szCs w:val="22"/>
                </w:rPr>
                <w:t>7</w:t>
              </w:r>
            </w:ins>
          </w:p>
        </w:tc>
        <w:tc>
          <w:tcPr>
            <w:tcW w:w="5320" w:type="dxa"/>
            <w:tcBorders>
              <w:top w:val="nil"/>
              <w:left w:val="nil"/>
              <w:bottom w:val="single" w:sz="4" w:space="0" w:color="auto"/>
              <w:right w:val="single" w:sz="8" w:space="0" w:color="auto"/>
            </w:tcBorders>
            <w:shd w:val="clear" w:color="auto" w:fill="auto"/>
            <w:vAlign w:val="bottom"/>
            <w:hideMark/>
          </w:tcPr>
          <w:p w14:paraId="51BEFBDB" w14:textId="77777777" w:rsidR="003E6D09" w:rsidRPr="003E6D09" w:rsidRDefault="003E6D09" w:rsidP="003E6D09">
            <w:pPr>
              <w:spacing w:before="0" w:after="0" w:line="240" w:lineRule="auto"/>
              <w:jc w:val="left"/>
              <w:rPr>
                <w:ins w:id="85276" w:author="pete jones" w:date="2022-01-11T16:52:00Z"/>
                <w:rFonts w:ascii="Calibri" w:hAnsi="Calibri" w:cs="Calibri"/>
                <w:color w:val="000000"/>
                <w:sz w:val="22"/>
                <w:szCs w:val="22"/>
              </w:rPr>
            </w:pPr>
            <w:ins w:id="85277" w:author="pete jones" w:date="2022-01-11T16:52:00Z">
              <w:r w:rsidRPr="003E6D09">
                <w:rPr>
                  <w:rFonts w:ascii="Calibri" w:hAnsi="Calibri" w:cs="Calibri"/>
                  <w:color w:val="000000"/>
                  <w:sz w:val="22"/>
                  <w:szCs w:val="22"/>
                </w:rPr>
                <w:t>Turbomachinery and Propulsion 4</w:t>
              </w:r>
            </w:ins>
          </w:p>
        </w:tc>
        <w:tc>
          <w:tcPr>
            <w:tcW w:w="432" w:type="dxa"/>
            <w:tcBorders>
              <w:top w:val="nil"/>
              <w:left w:val="nil"/>
              <w:bottom w:val="single" w:sz="4" w:space="0" w:color="auto"/>
              <w:right w:val="single" w:sz="4" w:space="0" w:color="auto"/>
            </w:tcBorders>
            <w:shd w:val="clear" w:color="auto" w:fill="auto"/>
            <w:noWrap/>
            <w:vAlign w:val="bottom"/>
            <w:hideMark/>
          </w:tcPr>
          <w:p w14:paraId="26D0ED22" w14:textId="77777777" w:rsidR="003E6D09" w:rsidRPr="003E6D09" w:rsidRDefault="003E6D09" w:rsidP="003E6D09">
            <w:pPr>
              <w:spacing w:before="0" w:after="0" w:line="240" w:lineRule="auto"/>
              <w:jc w:val="center"/>
              <w:rPr>
                <w:ins w:id="85278" w:author="pete jones" w:date="2022-01-11T16:52:00Z"/>
                <w:rFonts w:ascii="Calibri" w:hAnsi="Calibri" w:cs="Calibri"/>
                <w:color w:val="000000"/>
                <w:sz w:val="22"/>
                <w:szCs w:val="22"/>
              </w:rPr>
            </w:pPr>
            <w:ins w:id="85279" w:author="pete jones" w:date="2022-01-11T16:52: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825EC65" w14:textId="77777777" w:rsidR="003E6D09" w:rsidRPr="003E6D09" w:rsidRDefault="003E6D09" w:rsidP="003E6D09">
            <w:pPr>
              <w:spacing w:before="0" w:after="0" w:line="240" w:lineRule="auto"/>
              <w:jc w:val="center"/>
              <w:rPr>
                <w:ins w:id="85280" w:author="pete jones" w:date="2022-01-11T16:52:00Z"/>
                <w:rFonts w:ascii="Calibri" w:hAnsi="Calibri" w:cs="Calibri"/>
                <w:color w:val="000000"/>
                <w:sz w:val="22"/>
                <w:szCs w:val="22"/>
              </w:rPr>
            </w:pPr>
            <w:ins w:id="85281"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1EABDA1" w14:textId="77777777" w:rsidR="003E6D09" w:rsidRPr="003E6D09" w:rsidRDefault="003E6D09" w:rsidP="003E6D09">
            <w:pPr>
              <w:spacing w:before="0" w:after="0" w:line="240" w:lineRule="auto"/>
              <w:jc w:val="center"/>
              <w:rPr>
                <w:ins w:id="85282" w:author="pete jones" w:date="2022-01-11T16:52:00Z"/>
                <w:rFonts w:ascii="Calibri" w:hAnsi="Calibri" w:cs="Calibri"/>
                <w:color w:val="000000"/>
                <w:sz w:val="22"/>
                <w:szCs w:val="22"/>
              </w:rPr>
            </w:pPr>
            <w:ins w:id="85283"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798249" w14:textId="77777777" w:rsidR="003E6D09" w:rsidRPr="003E6D09" w:rsidRDefault="003E6D09" w:rsidP="003E6D09">
            <w:pPr>
              <w:spacing w:before="0" w:after="0" w:line="240" w:lineRule="auto"/>
              <w:jc w:val="center"/>
              <w:rPr>
                <w:ins w:id="85284" w:author="pete jones" w:date="2022-01-11T16:52:00Z"/>
                <w:rFonts w:ascii="Calibri" w:hAnsi="Calibri" w:cs="Calibri"/>
                <w:color w:val="000000"/>
                <w:sz w:val="22"/>
                <w:szCs w:val="22"/>
              </w:rPr>
            </w:pPr>
            <w:ins w:id="85285"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187F838" w14:textId="77777777" w:rsidR="003E6D09" w:rsidRPr="003E6D09" w:rsidRDefault="003E6D09" w:rsidP="003E6D09">
            <w:pPr>
              <w:spacing w:before="0" w:after="0" w:line="240" w:lineRule="auto"/>
              <w:jc w:val="center"/>
              <w:rPr>
                <w:ins w:id="85286" w:author="pete jones" w:date="2022-01-11T16:52:00Z"/>
                <w:rFonts w:ascii="Calibri" w:hAnsi="Calibri" w:cs="Calibri"/>
                <w:color w:val="000000"/>
                <w:sz w:val="22"/>
                <w:szCs w:val="22"/>
              </w:rPr>
            </w:pPr>
            <w:ins w:id="85287"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4A640C" w14:textId="77777777" w:rsidR="003E6D09" w:rsidRPr="003E6D09" w:rsidRDefault="003E6D09" w:rsidP="003E6D09">
            <w:pPr>
              <w:spacing w:before="0" w:after="0" w:line="240" w:lineRule="auto"/>
              <w:jc w:val="center"/>
              <w:rPr>
                <w:ins w:id="85288" w:author="pete jones" w:date="2022-01-11T16:52:00Z"/>
                <w:rFonts w:ascii="Calibri" w:hAnsi="Calibri" w:cs="Calibri"/>
                <w:color w:val="000000"/>
                <w:sz w:val="22"/>
                <w:szCs w:val="22"/>
              </w:rPr>
            </w:pPr>
            <w:ins w:id="8528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ECE2D3" w14:textId="77777777" w:rsidR="003E6D09" w:rsidRPr="003E6D09" w:rsidRDefault="003E6D09" w:rsidP="003E6D09">
            <w:pPr>
              <w:spacing w:before="0" w:after="0" w:line="240" w:lineRule="auto"/>
              <w:jc w:val="center"/>
              <w:rPr>
                <w:ins w:id="85290" w:author="pete jones" w:date="2022-01-11T16:52:00Z"/>
                <w:rFonts w:ascii="Calibri" w:hAnsi="Calibri" w:cs="Calibri"/>
                <w:color w:val="000000"/>
                <w:sz w:val="22"/>
                <w:szCs w:val="22"/>
              </w:rPr>
            </w:pPr>
            <w:ins w:id="8529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C6708C" w14:textId="77777777" w:rsidR="003E6D09" w:rsidRPr="003E6D09" w:rsidRDefault="003E6D09" w:rsidP="003E6D09">
            <w:pPr>
              <w:spacing w:before="0" w:after="0" w:line="240" w:lineRule="auto"/>
              <w:jc w:val="center"/>
              <w:rPr>
                <w:ins w:id="85292" w:author="pete jones" w:date="2022-01-11T16:52:00Z"/>
                <w:rFonts w:ascii="Calibri" w:hAnsi="Calibri" w:cs="Calibri"/>
                <w:color w:val="000000"/>
                <w:sz w:val="22"/>
                <w:szCs w:val="22"/>
              </w:rPr>
            </w:pPr>
            <w:ins w:id="8529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D89808" w14:textId="77777777" w:rsidR="003E6D09" w:rsidRPr="003E6D09" w:rsidRDefault="003E6D09" w:rsidP="003E6D09">
            <w:pPr>
              <w:spacing w:before="0" w:after="0" w:line="240" w:lineRule="auto"/>
              <w:jc w:val="center"/>
              <w:rPr>
                <w:ins w:id="85294" w:author="pete jones" w:date="2022-01-11T16:52:00Z"/>
                <w:rFonts w:ascii="Calibri" w:hAnsi="Calibri" w:cs="Calibri"/>
                <w:color w:val="000000"/>
                <w:sz w:val="22"/>
                <w:szCs w:val="22"/>
              </w:rPr>
            </w:pPr>
            <w:ins w:id="8529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4D3756" w14:textId="77777777" w:rsidR="003E6D09" w:rsidRPr="003E6D09" w:rsidRDefault="003E6D09" w:rsidP="003E6D09">
            <w:pPr>
              <w:spacing w:before="0" w:after="0" w:line="240" w:lineRule="auto"/>
              <w:jc w:val="center"/>
              <w:rPr>
                <w:ins w:id="85296" w:author="pete jones" w:date="2022-01-11T16:52:00Z"/>
                <w:rFonts w:ascii="Calibri" w:hAnsi="Calibri" w:cs="Calibri"/>
                <w:color w:val="000000"/>
                <w:sz w:val="22"/>
                <w:szCs w:val="22"/>
              </w:rPr>
            </w:pPr>
            <w:ins w:id="8529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509C35" w14:textId="77777777" w:rsidR="003E6D09" w:rsidRPr="003E6D09" w:rsidRDefault="003E6D09" w:rsidP="003E6D09">
            <w:pPr>
              <w:spacing w:before="0" w:after="0" w:line="240" w:lineRule="auto"/>
              <w:jc w:val="center"/>
              <w:rPr>
                <w:ins w:id="85298" w:author="pete jones" w:date="2022-01-11T16:52:00Z"/>
                <w:rFonts w:ascii="Calibri" w:hAnsi="Calibri" w:cs="Calibri"/>
                <w:color w:val="000000"/>
                <w:sz w:val="22"/>
                <w:szCs w:val="22"/>
              </w:rPr>
            </w:pPr>
            <w:ins w:id="85299"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D857F69" w14:textId="77777777" w:rsidR="003E6D09" w:rsidRPr="003E6D09" w:rsidRDefault="003E6D09" w:rsidP="003E6D09">
            <w:pPr>
              <w:spacing w:before="0" w:after="0" w:line="240" w:lineRule="auto"/>
              <w:jc w:val="center"/>
              <w:rPr>
                <w:ins w:id="85300" w:author="pete jones" w:date="2022-01-11T16:52:00Z"/>
                <w:rFonts w:ascii="Calibri" w:hAnsi="Calibri" w:cs="Calibri"/>
                <w:color w:val="000000"/>
                <w:sz w:val="22"/>
                <w:szCs w:val="22"/>
              </w:rPr>
            </w:pPr>
            <w:ins w:id="85301" w:author="pete jones" w:date="2022-01-11T16:52:00Z">
              <w:r w:rsidRPr="003E6D09">
                <w:rPr>
                  <w:rFonts w:ascii="Calibri" w:hAnsi="Calibri" w:cs="Calibri"/>
                  <w:color w:val="000000"/>
                  <w:sz w:val="22"/>
                  <w:szCs w:val="22"/>
                </w:rPr>
                <w:t> </w:t>
              </w:r>
            </w:ins>
          </w:p>
        </w:tc>
      </w:tr>
      <w:tr w:rsidR="003E6D09" w:rsidRPr="003E6D09" w14:paraId="0F2AC685" w14:textId="77777777" w:rsidTr="003E6D09">
        <w:trPr>
          <w:trHeight w:val="300"/>
          <w:ins w:id="85302"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FFBB095" w14:textId="77777777" w:rsidR="003E6D09" w:rsidRPr="003E6D09" w:rsidRDefault="003E6D09" w:rsidP="003E6D09">
            <w:pPr>
              <w:spacing w:before="0" w:after="0" w:line="240" w:lineRule="auto"/>
              <w:jc w:val="center"/>
              <w:rPr>
                <w:ins w:id="85303" w:author="pete jones" w:date="2022-01-11T16:52:00Z"/>
                <w:rFonts w:ascii="Calibri" w:hAnsi="Calibri" w:cs="Calibri"/>
                <w:color w:val="000000"/>
                <w:sz w:val="22"/>
                <w:szCs w:val="22"/>
              </w:rPr>
            </w:pPr>
            <w:ins w:id="85304" w:author="pete jones" w:date="2022-01-11T16:52:00Z">
              <w:r w:rsidRPr="003E6D09">
                <w:rPr>
                  <w:rFonts w:ascii="Calibri" w:hAnsi="Calibri" w:cs="Calibri"/>
                  <w:color w:val="000000"/>
                  <w:sz w:val="22"/>
                  <w:szCs w:val="22"/>
                </w:rPr>
                <w:t>7</w:t>
              </w:r>
            </w:ins>
          </w:p>
        </w:tc>
        <w:tc>
          <w:tcPr>
            <w:tcW w:w="5320" w:type="dxa"/>
            <w:tcBorders>
              <w:top w:val="nil"/>
              <w:left w:val="nil"/>
              <w:bottom w:val="single" w:sz="4" w:space="0" w:color="auto"/>
              <w:right w:val="single" w:sz="8" w:space="0" w:color="auto"/>
            </w:tcBorders>
            <w:shd w:val="clear" w:color="auto" w:fill="auto"/>
            <w:vAlign w:val="bottom"/>
            <w:hideMark/>
          </w:tcPr>
          <w:p w14:paraId="05B21594" w14:textId="77777777" w:rsidR="003E6D09" w:rsidRPr="003E6D09" w:rsidRDefault="003E6D09" w:rsidP="003E6D09">
            <w:pPr>
              <w:spacing w:before="0" w:after="0" w:line="240" w:lineRule="auto"/>
              <w:jc w:val="left"/>
              <w:rPr>
                <w:ins w:id="85305" w:author="pete jones" w:date="2022-01-11T16:52:00Z"/>
                <w:rFonts w:ascii="Calibri" w:hAnsi="Calibri" w:cs="Calibri"/>
                <w:color w:val="000000"/>
                <w:sz w:val="22"/>
                <w:szCs w:val="22"/>
              </w:rPr>
            </w:pPr>
            <w:ins w:id="85306" w:author="pete jones" w:date="2022-01-11T16:52:00Z">
              <w:r w:rsidRPr="003E6D09">
                <w:rPr>
                  <w:rFonts w:ascii="Calibri" w:hAnsi="Calibri" w:cs="Calibri"/>
                  <w:color w:val="000000"/>
                  <w:sz w:val="22"/>
                  <w:szCs w:val="22"/>
                </w:rPr>
                <w:t>Renewable Energy Technologies 4</w:t>
              </w:r>
            </w:ins>
          </w:p>
        </w:tc>
        <w:tc>
          <w:tcPr>
            <w:tcW w:w="432" w:type="dxa"/>
            <w:tcBorders>
              <w:top w:val="nil"/>
              <w:left w:val="nil"/>
              <w:bottom w:val="single" w:sz="4" w:space="0" w:color="auto"/>
              <w:right w:val="single" w:sz="4" w:space="0" w:color="auto"/>
            </w:tcBorders>
            <w:shd w:val="clear" w:color="auto" w:fill="auto"/>
            <w:noWrap/>
            <w:vAlign w:val="bottom"/>
            <w:hideMark/>
          </w:tcPr>
          <w:p w14:paraId="1BF29341" w14:textId="77777777" w:rsidR="003E6D09" w:rsidRPr="003E6D09" w:rsidRDefault="003E6D09" w:rsidP="003E6D09">
            <w:pPr>
              <w:spacing w:before="0" w:after="0" w:line="240" w:lineRule="auto"/>
              <w:jc w:val="center"/>
              <w:rPr>
                <w:ins w:id="85307" w:author="pete jones" w:date="2022-01-11T16:52:00Z"/>
                <w:rFonts w:ascii="Calibri" w:hAnsi="Calibri" w:cs="Calibri"/>
                <w:color w:val="000000"/>
                <w:sz w:val="22"/>
                <w:szCs w:val="22"/>
              </w:rPr>
            </w:pPr>
            <w:ins w:id="85308" w:author="pete jones" w:date="2022-01-11T16:52: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407D8D7" w14:textId="77777777" w:rsidR="003E6D09" w:rsidRPr="003E6D09" w:rsidRDefault="003E6D09" w:rsidP="003E6D09">
            <w:pPr>
              <w:spacing w:before="0" w:after="0" w:line="240" w:lineRule="auto"/>
              <w:jc w:val="center"/>
              <w:rPr>
                <w:ins w:id="85309" w:author="pete jones" w:date="2022-01-11T16:52:00Z"/>
                <w:rFonts w:ascii="Calibri" w:hAnsi="Calibri" w:cs="Calibri"/>
                <w:color w:val="000000"/>
                <w:sz w:val="22"/>
                <w:szCs w:val="22"/>
              </w:rPr>
            </w:pPr>
            <w:ins w:id="85310"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C167ABB" w14:textId="77777777" w:rsidR="003E6D09" w:rsidRPr="003E6D09" w:rsidRDefault="003E6D09" w:rsidP="003E6D09">
            <w:pPr>
              <w:spacing w:before="0" w:after="0" w:line="240" w:lineRule="auto"/>
              <w:jc w:val="center"/>
              <w:rPr>
                <w:ins w:id="85311" w:author="pete jones" w:date="2022-01-11T16:52:00Z"/>
                <w:rFonts w:ascii="Calibri" w:hAnsi="Calibri" w:cs="Calibri"/>
                <w:color w:val="000000"/>
                <w:sz w:val="22"/>
                <w:szCs w:val="22"/>
              </w:rPr>
            </w:pPr>
            <w:ins w:id="85312"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6F54D8" w14:textId="77777777" w:rsidR="003E6D09" w:rsidRPr="003E6D09" w:rsidRDefault="003E6D09" w:rsidP="003E6D09">
            <w:pPr>
              <w:spacing w:before="0" w:after="0" w:line="240" w:lineRule="auto"/>
              <w:jc w:val="center"/>
              <w:rPr>
                <w:ins w:id="85313" w:author="pete jones" w:date="2022-01-11T16:52:00Z"/>
                <w:rFonts w:ascii="Calibri" w:hAnsi="Calibri" w:cs="Calibri"/>
                <w:color w:val="000000"/>
                <w:sz w:val="22"/>
                <w:szCs w:val="22"/>
              </w:rPr>
            </w:pPr>
            <w:ins w:id="85314"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168E28" w14:textId="77777777" w:rsidR="003E6D09" w:rsidRPr="003E6D09" w:rsidRDefault="003E6D09" w:rsidP="003E6D09">
            <w:pPr>
              <w:spacing w:before="0" w:after="0" w:line="240" w:lineRule="auto"/>
              <w:jc w:val="center"/>
              <w:rPr>
                <w:ins w:id="85315" w:author="pete jones" w:date="2022-01-11T16:52:00Z"/>
                <w:rFonts w:ascii="Calibri" w:hAnsi="Calibri" w:cs="Calibri"/>
                <w:color w:val="000000"/>
                <w:sz w:val="22"/>
                <w:szCs w:val="22"/>
              </w:rPr>
            </w:pPr>
            <w:ins w:id="85316"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584409" w14:textId="77777777" w:rsidR="003E6D09" w:rsidRPr="003E6D09" w:rsidRDefault="003E6D09" w:rsidP="003E6D09">
            <w:pPr>
              <w:spacing w:before="0" w:after="0" w:line="240" w:lineRule="auto"/>
              <w:jc w:val="center"/>
              <w:rPr>
                <w:ins w:id="85317" w:author="pete jones" w:date="2022-01-11T16:52:00Z"/>
                <w:rFonts w:ascii="Calibri" w:hAnsi="Calibri" w:cs="Calibri"/>
                <w:color w:val="000000"/>
                <w:sz w:val="22"/>
                <w:szCs w:val="22"/>
              </w:rPr>
            </w:pPr>
            <w:ins w:id="8531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36ED41" w14:textId="77777777" w:rsidR="003E6D09" w:rsidRPr="003E6D09" w:rsidRDefault="003E6D09" w:rsidP="003E6D09">
            <w:pPr>
              <w:spacing w:before="0" w:after="0" w:line="240" w:lineRule="auto"/>
              <w:jc w:val="center"/>
              <w:rPr>
                <w:ins w:id="85319" w:author="pete jones" w:date="2022-01-11T16:52:00Z"/>
                <w:rFonts w:ascii="Calibri" w:hAnsi="Calibri" w:cs="Calibri"/>
                <w:color w:val="000000"/>
                <w:sz w:val="22"/>
                <w:szCs w:val="22"/>
              </w:rPr>
            </w:pPr>
            <w:ins w:id="8532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38A43E" w14:textId="77777777" w:rsidR="003E6D09" w:rsidRPr="003E6D09" w:rsidRDefault="003E6D09" w:rsidP="003E6D09">
            <w:pPr>
              <w:spacing w:before="0" w:after="0" w:line="240" w:lineRule="auto"/>
              <w:jc w:val="center"/>
              <w:rPr>
                <w:ins w:id="85321" w:author="pete jones" w:date="2022-01-11T16:52:00Z"/>
                <w:rFonts w:ascii="Calibri" w:hAnsi="Calibri" w:cs="Calibri"/>
                <w:color w:val="000000"/>
                <w:sz w:val="22"/>
                <w:szCs w:val="22"/>
              </w:rPr>
            </w:pPr>
            <w:ins w:id="8532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0198E5" w14:textId="77777777" w:rsidR="003E6D09" w:rsidRPr="003E6D09" w:rsidRDefault="003E6D09" w:rsidP="003E6D09">
            <w:pPr>
              <w:spacing w:before="0" w:after="0" w:line="240" w:lineRule="auto"/>
              <w:jc w:val="center"/>
              <w:rPr>
                <w:ins w:id="85323" w:author="pete jones" w:date="2022-01-11T16:52:00Z"/>
                <w:rFonts w:ascii="Calibri" w:hAnsi="Calibri" w:cs="Calibri"/>
                <w:color w:val="000000"/>
                <w:sz w:val="22"/>
                <w:szCs w:val="22"/>
              </w:rPr>
            </w:pPr>
            <w:ins w:id="8532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534FC5" w14:textId="77777777" w:rsidR="003E6D09" w:rsidRPr="003E6D09" w:rsidRDefault="003E6D09" w:rsidP="003E6D09">
            <w:pPr>
              <w:spacing w:before="0" w:after="0" w:line="240" w:lineRule="auto"/>
              <w:jc w:val="center"/>
              <w:rPr>
                <w:ins w:id="85325" w:author="pete jones" w:date="2022-01-11T16:52:00Z"/>
                <w:rFonts w:ascii="Calibri" w:hAnsi="Calibri" w:cs="Calibri"/>
                <w:color w:val="000000"/>
                <w:sz w:val="22"/>
                <w:szCs w:val="22"/>
              </w:rPr>
            </w:pPr>
            <w:ins w:id="8532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283CD0" w14:textId="77777777" w:rsidR="003E6D09" w:rsidRPr="003E6D09" w:rsidRDefault="003E6D09" w:rsidP="003E6D09">
            <w:pPr>
              <w:spacing w:before="0" w:after="0" w:line="240" w:lineRule="auto"/>
              <w:jc w:val="center"/>
              <w:rPr>
                <w:ins w:id="85327" w:author="pete jones" w:date="2022-01-11T16:52:00Z"/>
                <w:rFonts w:ascii="Calibri" w:hAnsi="Calibri" w:cs="Calibri"/>
                <w:color w:val="000000"/>
                <w:sz w:val="22"/>
                <w:szCs w:val="22"/>
              </w:rPr>
            </w:pPr>
            <w:ins w:id="85328"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7B1E854" w14:textId="77777777" w:rsidR="003E6D09" w:rsidRPr="003E6D09" w:rsidRDefault="003E6D09" w:rsidP="003E6D09">
            <w:pPr>
              <w:spacing w:before="0" w:after="0" w:line="240" w:lineRule="auto"/>
              <w:jc w:val="center"/>
              <w:rPr>
                <w:ins w:id="85329" w:author="pete jones" w:date="2022-01-11T16:52:00Z"/>
                <w:rFonts w:ascii="Calibri" w:hAnsi="Calibri" w:cs="Calibri"/>
                <w:color w:val="000000"/>
                <w:sz w:val="22"/>
                <w:szCs w:val="22"/>
              </w:rPr>
            </w:pPr>
            <w:ins w:id="85330" w:author="pete jones" w:date="2022-01-11T16:52:00Z">
              <w:r w:rsidRPr="003E6D09">
                <w:rPr>
                  <w:rFonts w:ascii="Calibri" w:hAnsi="Calibri" w:cs="Calibri"/>
                  <w:color w:val="000000"/>
                  <w:sz w:val="22"/>
                  <w:szCs w:val="22"/>
                </w:rPr>
                <w:t> </w:t>
              </w:r>
            </w:ins>
          </w:p>
        </w:tc>
      </w:tr>
      <w:tr w:rsidR="003E6D09" w:rsidRPr="003E6D09" w14:paraId="511430F8" w14:textId="77777777" w:rsidTr="003E6D09">
        <w:trPr>
          <w:trHeight w:val="300"/>
          <w:ins w:id="85331"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70E9449" w14:textId="77777777" w:rsidR="003E6D09" w:rsidRPr="003E6D09" w:rsidRDefault="003E6D09" w:rsidP="003E6D09">
            <w:pPr>
              <w:spacing w:before="0" w:after="0" w:line="240" w:lineRule="auto"/>
              <w:jc w:val="center"/>
              <w:rPr>
                <w:ins w:id="85332" w:author="pete jones" w:date="2022-01-11T16:52:00Z"/>
                <w:rFonts w:ascii="Calibri" w:hAnsi="Calibri" w:cs="Calibri"/>
                <w:color w:val="000000"/>
                <w:sz w:val="22"/>
                <w:szCs w:val="22"/>
              </w:rPr>
            </w:pPr>
            <w:ins w:id="85333" w:author="pete jones" w:date="2022-01-11T16:52:00Z">
              <w:r w:rsidRPr="003E6D09">
                <w:rPr>
                  <w:rFonts w:ascii="Calibri" w:hAnsi="Calibri" w:cs="Calibri"/>
                  <w:color w:val="000000"/>
                  <w:sz w:val="22"/>
                  <w:szCs w:val="22"/>
                </w:rPr>
                <w:t>7</w:t>
              </w:r>
            </w:ins>
          </w:p>
        </w:tc>
        <w:tc>
          <w:tcPr>
            <w:tcW w:w="5320" w:type="dxa"/>
            <w:tcBorders>
              <w:top w:val="nil"/>
              <w:left w:val="nil"/>
              <w:bottom w:val="single" w:sz="4" w:space="0" w:color="auto"/>
              <w:right w:val="single" w:sz="8" w:space="0" w:color="auto"/>
            </w:tcBorders>
            <w:shd w:val="clear" w:color="auto" w:fill="auto"/>
            <w:vAlign w:val="bottom"/>
            <w:hideMark/>
          </w:tcPr>
          <w:p w14:paraId="055BA8AA" w14:textId="77777777" w:rsidR="003E6D09" w:rsidRPr="003E6D09" w:rsidRDefault="003E6D09" w:rsidP="003E6D09">
            <w:pPr>
              <w:spacing w:before="0" w:after="0" w:line="240" w:lineRule="auto"/>
              <w:jc w:val="left"/>
              <w:rPr>
                <w:ins w:id="85334" w:author="pete jones" w:date="2022-01-11T16:52:00Z"/>
                <w:rFonts w:ascii="Calibri" w:hAnsi="Calibri" w:cs="Calibri"/>
                <w:color w:val="000000"/>
                <w:sz w:val="22"/>
                <w:szCs w:val="22"/>
              </w:rPr>
            </w:pPr>
            <w:ins w:id="85335" w:author="pete jones" w:date="2022-01-11T16:52:00Z">
              <w:r w:rsidRPr="003E6D09">
                <w:rPr>
                  <w:rFonts w:ascii="Calibri" w:hAnsi="Calibri" w:cs="Calibri"/>
                  <w:color w:val="000000"/>
                  <w:sz w:val="22"/>
                  <w:szCs w:val="22"/>
                </w:rPr>
                <w:t>Future Vehicles 4</w:t>
              </w:r>
            </w:ins>
          </w:p>
        </w:tc>
        <w:tc>
          <w:tcPr>
            <w:tcW w:w="432" w:type="dxa"/>
            <w:tcBorders>
              <w:top w:val="nil"/>
              <w:left w:val="nil"/>
              <w:bottom w:val="single" w:sz="4" w:space="0" w:color="auto"/>
              <w:right w:val="single" w:sz="4" w:space="0" w:color="auto"/>
            </w:tcBorders>
            <w:shd w:val="clear" w:color="auto" w:fill="auto"/>
            <w:noWrap/>
            <w:vAlign w:val="bottom"/>
            <w:hideMark/>
          </w:tcPr>
          <w:p w14:paraId="286223DA" w14:textId="77777777" w:rsidR="003E6D09" w:rsidRPr="003E6D09" w:rsidRDefault="003E6D09" w:rsidP="003E6D09">
            <w:pPr>
              <w:spacing w:before="0" w:after="0" w:line="240" w:lineRule="auto"/>
              <w:jc w:val="center"/>
              <w:rPr>
                <w:ins w:id="85336" w:author="pete jones" w:date="2022-01-11T16:52:00Z"/>
                <w:rFonts w:ascii="Calibri" w:hAnsi="Calibri" w:cs="Calibri"/>
                <w:color w:val="000000"/>
                <w:sz w:val="22"/>
                <w:szCs w:val="22"/>
              </w:rPr>
            </w:pPr>
            <w:ins w:id="85337" w:author="pete jones" w:date="2022-01-11T16:52: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8062E79" w14:textId="77777777" w:rsidR="003E6D09" w:rsidRPr="003E6D09" w:rsidRDefault="003E6D09" w:rsidP="003E6D09">
            <w:pPr>
              <w:spacing w:before="0" w:after="0" w:line="240" w:lineRule="auto"/>
              <w:jc w:val="center"/>
              <w:rPr>
                <w:ins w:id="85338" w:author="pete jones" w:date="2022-01-11T16:52:00Z"/>
                <w:rFonts w:ascii="Calibri" w:hAnsi="Calibri" w:cs="Calibri"/>
                <w:color w:val="000000"/>
                <w:sz w:val="22"/>
                <w:szCs w:val="22"/>
              </w:rPr>
            </w:pPr>
            <w:ins w:id="85339"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031AE5B" w14:textId="77777777" w:rsidR="003E6D09" w:rsidRPr="003E6D09" w:rsidRDefault="003E6D09" w:rsidP="003E6D09">
            <w:pPr>
              <w:spacing w:before="0" w:after="0" w:line="240" w:lineRule="auto"/>
              <w:jc w:val="center"/>
              <w:rPr>
                <w:ins w:id="85340" w:author="pete jones" w:date="2022-01-11T16:52:00Z"/>
                <w:rFonts w:ascii="Calibri" w:hAnsi="Calibri" w:cs="Calibri"/>
                <w:color w:val="000000"/>
                <w:sz w:val="22"/>
                <w:szCs w:val="22"/>
              </w:rPr>
            </w:pPr>
            <w:ins w:id="85341"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FA76BC" w14:textId="77777777" w:rsidR="003E6D09" w:rsidRPr="003E6D09" w:rsidRDefault="003E6D09" w:rsidP="003E6D09">
            <w:pPr>
              <w:spacing w:before="0" w:after="0" w:line="240" w:lineRule="auto"/>
              <w:jc w:val="center"/>
              <w:rPr>
                <w:ins w:id="85342" w:author="pete jones" w:date="2022-01-11T16:52:00Z"/>
                <w:rFonts w:ascii="Calibri" w:hAnsi="Calibri" w:cs="Calibri"/>
                <w:color w:val="000000"/>
                <w:sz w:val="22"/>
                <w:szCs w:val="22"/>
              </w:rPr>
            </w:pPr>
            <w:ins w:id="85343"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FA9BB13" w14:textId="77777777" w:rsidR="003E6D09" w:rsidRPr="003E6D09" w:rsidRDefault="003E6D09" w:rsidP="003E6D09">
            <w:pPr>
              <w:spacing w:before="0" w:after="0" w:line="240" w:lineRule="auto"/>
              <w:jc w:val="center"/>
              <w:rPr>
                <w:ins w:id="85344" w:author="pete jones" w:date="2022-01-11T16:52:00Z"/>
                <w:rFonts w:ascii="Calibri" w:hAnsi="Calibri" w:cs="Calibri"/>
                <w:color w:val="000000"/>
                <w:sz w:val="22"/>
                <w:szCs w:val="22"/>
              </w:rPr>
            </w:pPr>
            <w:ins w:id="85345"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7AB9A3" w14:textId="77777777" w:rsidR="003E6D09" w:rsidRPr="003E6D09" w:rsidRDefault="003E6D09" w:rsidP="003E6D09">
            <w:pPr>
              <w:spacing w:before="0" w:after="0" w:line="240" w:lineRule="auto"/>
              <w:jc w:val="center"/>
              <w:rPr>
                <w:ins w:id="85346" w:author="pete jones" w:date="2022-01-11T16:52:00Z"/>
                <w:rFonts w:ascii="Calibri" w:hAnsi="Calibri" w:cs="Calibri"/>
                <w:color w:val="000000"/>
                <w:sz w:val="22"/>
                <w:szCs w:val="22"/>
              </w:rPr>
            </w:pPr>
            <w:ins w:id="85347"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306294" w14:textId="77777777" w:rsidR="003E6D09" w:rsidRPr="003E6D09" w:rsidRDefault="003E6D09" w:rsidP="003E6D09">
            <w:pPr>
              <w:spacing w:before="0" w:after="0" w:line="240" w:lineRule="auto"/>
              <w:jc w:val="center"/>
              <w:rPr>
                <w:ins w:id="85348" w:author="pete jones" w:date="2022-01-11T16:52:00Z"/>
                <w:rFonts w:ascii="Calibri" w:hAnsi="Calibri" w:cs="Calibri"/>
                <w:color w:val="000000"/>
                <w:sz w:val="22"/>
                <w:szCs w:val="22"/>
              </w:rPr>
            </w:pPr>
            <w:ins w:id="85349"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42A2BA" w14:textId="77777777" w:rsidR="003E6D09" w:rsidRPr="003E6D09" w:rsidRDefault="003E6D09" w:rsidP="003E6D09">
            <w:pPr>
              <w:spacing w:before="0" w:after="0" w:line="240" w:lineRule="auto"/>
              <w:jc w:val="center"/>
              <w:rPr>
                <w:ins w:id="85350" w:author="pete jones" w:date="2022-01-11T16:52:00Z"/>
                <w:rFonts w:ascii="Calibri" w:hAnsi="Calibri" w:cs="Calibri"/>
                <w:color w:val="000000"/>
                <w:sz w:val="22"/>
                <w:szCs w:val="22"/>
              </w:rPr>
            </w:pPr>
            <w:ins w:id="85351"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69A70A" w14:textId="77777777" w:rsidR="003E6D09" w:rsidRPr="003E6D09" w:rsidRDefault="003E6D09" w:rsidP="003E6D09">
            <w:pPr>
              <w:spacing w:before="0" w:after="0" w:line="240" w:lineRule="auto"/>
              <w:jc w:val="center"/>
              <w:rPr>
                <w:ins w:id="85352" w:author="pete jones" w:date="2022-01-11T16:52:00Z"/>
                <w:rFonts w:ascii="Calibri" w:hAnsi="Calibri" w:cs="Calibri"/>
                <w:color w:val="000000"/>
                <w:sz w:val="22"/>
                <w:szCs w:val="22"/>
              </w:rPr>
            </w:pPr>
            <w:ins w:id="85353"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3A12EE" w14:textId="77777777" w:rsidR="003E6D09" w:rsidRPr="003E6D09" w:rsidRDefault="003E6D09" w:rsidP="003E6D09">
            <w:pPr>
              <w:spacing w:before="0" w:after="0" w:line="240" w:lineRule="auto"/>
              <w:jc w:val="center"/>
              <w:rPr>
                <w:ins w:id="85354" w:author="pete jones" w:date="2022-01-11T16:52:00Z"/>
                <w:rFonts w:ascii="Calibri" w:hAnsi="Calibri" w:cs="Calibri"/>
                <w:color w:val="000000"/>
                <w:sz w:val="22"/>
                <w:szCs w:val="22"/>
              </w:rPr>
            </w:pPr>
            <w:ins w:id="85355"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F52EAC" w14:textId="77777777" w:rsidR="003E6D09" w:rsidRPr="003E6D09" w:rsidRDefault="003E6D09" w:rsidP="003E6D09">
            <w:pPr>
              <w:spacing w:before="0" w:after="0" w:line="240" w:lineRule="auto"/>
              <w:jc w:val="center"/>
              <w:rPr>
                <w:ins w:id="85356" w:author="pete jones" w:date="2022-01-11T16:52:00Z"/>
                <w:rFonts w:ascii="Calibri" w:hAnsi="Calibri" w:cs="Calibri"/>
                <w:color w:val="000000"/>
                <w:sz w:val="22"/>
                <w:szCs w:val="22"/>
              </w:rPr>
            </w:pPr>
            <w:ins w:id="85357"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50C39DA" w14:textId="77777777" w:rsidR="003E6D09" w:rsidRPr="003E6D09" w:rsidRDefault="003E6D09" w:rsidP="003E6D09">
            <w:pPr>
              <w:spacing w:before="0" w:after="0" w:line="240" w:lineRule="auto"/>
              <w:jc w:val="center"/>
              <w:rPr>
                <w:ins w:id="85358" w:author="pete jones" w:date="2022-01-11T16:52:00Z"/>
                <w:rFonts w:ascii="Calibri" w:hAnsi="Calibri" w:cs="Calibri"/>
                <w:color w:val="000000"/>
                <w:sz w:val="22"/>
                <w:szCs w:val="22"/>
              </w:rPr>
            </w:pPr>
            <w:ins w:id="85359" w:author="pete jones" w:date="2022-01-11T16:52:00Z">
              <w:r w:rsidRPr="003E6D09">
                <w:rPr>
                  <w:rFonts w:ascii="Calibri" w:hAnsi="Calibri" w:cs="Calibri"/>
                  <w:color w:val="000000"/>
                  <w:sz w:val="22"/>
                  <w:szCs w:val="22"/>
                </w:rPr>
                <w:t> </w:t>
              </w:r>
            </w:ins>
          </w:p>
        </w:tc>
      </w:tr>
      <w:tr w:rsidR="003E6D09" w:rsidRPr="003E6D09" w14:paraId="42020F53" w14:textId="77777777" w:rsidTr="003E6D09">
        <w:trPr>
          <w:trHeight w:val="300"/>
          <w:ins w:id="85360" w:author="pete jones" w:date="2022-01-11T16:52: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EA76C98" w14:textId="77777777" w:rsidR="003E6D09" w:rsidRPr="003E6D09" w:rsidRDefault="003E6D09" w:rsidP="003E6D09">
            <w:pPr>
              <w:spacing w:before="0" w:after="0" w:line="240" w:lineRule="auto"/>
              <w:jc w:val="center"/>
              <w:rPr>
                <w:ins w:id="85361" w:author="pete jones" w:date="2022-01-11T16:52:00Z"/>
                <w:rFonts w:ascii="Calibri" w:hAnsi="Calibri" w:cs="Calibri"/>
                <w:color w:val="000000"/>
                <w:sz w:val="22"/>
                <w:szCs w:val="22"/>
              </w:rPr>
            </w:pPr>
            <w:ins w:id="85362" w:author="pete jones" w:date="2022-01-11T16:52:00Z">
              <w:r w:rsidRPr="003E6D09">
                <w:rPr>
                  <w:rFonts w:ascii="Calibri" w:hAnsi="Calibri" w:cs="Calibri"/>
                  <w:color w:val="000000"/>
                  <w:sz w:val="22"/>
                  <w:szCs w:val="22"/>
                </w:rPr>
                <w:t>7</w:t>
              </w:r>
            </w:ins>
          </w:p>
        </w:tc>
        <w:tc>
          <w:tcPr>
            <w:tcW w:w="5320" w:type="dxa"/>
            <w:tcBorders>
              <w:top w:val="nil"/>
              <w:left w:val="nil"/>
              <w:bottom w:val="single" w:sz="4" w:space="0" w:color="auto"/>
              <w:right w:val="single" w:sz="8" w:space="0" w:color="auto"/>
            </w:tcBorders>
            <w:shd w:val="clear" w:color="auto" w:fill="auto"/>
            <w:vAlign w:val="bottom"/>
            <w:hideMark/>
          </w:tcPr>
          <w:p w14:paraId="47FDB62B" w14:textId="77777777" w:rsidR="003E6D09" w:rsidRPr="003E6D09" w:rsidRDefault="003E6D09" w:rsidP="003E6D09">
            <w:pPr>
              <w:spacing w:before="0" w:after="0" w:line="240" w:lineRule="auto"/>
              <w:jc w:val="left"/>
              <w:rPr>
                <w:ins w:id="85363" w:author="pete jones" w:date="2022-01-11T16:52:00Z"/>
                <w:rFonts w:ascii="Calibri" w:hAnsi="Calibri" w:cs="Calibri"/>
                <w:color w:val="000000"/>
                <w:sz w:val="22"/>
                <w:szCs w:val="22"/>
              </w:rPr>
            </w:pPr>
            <w:ins w:id="85364" w:author="pete jones" w:date="2022-01-11T16:52:00Z">
              <w:r w:rsidRPr="003E6D09">
                <w:rPr>
                  <w:rFonts w:ascii="Calibri" w:hAnsi="Calibri" w:cs="Calibri"/>
                  <w:color w:val="000000"/>
                  <w:sz w:val="22"/>
                  <w:szCs w:val="22"/>
                </w:rPr>
                <w:t>Non-Linear Solid Mechanics 4</w:t>
              </w:r>
            </w:ins>
          </w:p>
        </w:tc>
        <w:tc>
          <w:tcPr>
            <w:tcW w:w="432" w:type="dxa"/>
            <w:tcBorders>
              <w:top w:val="nil"/>
              <w:left w:val="nil"/>
              <w:bottom w:val="single" w:sz="4" w:space="0" w:color="auto"/>
              <w:right w:val="single" w:sz="4" w:space="0" w:color="auto"/>
            </w:tcBorders>
            <w:shd w:val="clear" w:color="auto" w:fill="auto"/>
            <w:noWrap/>
            <w:vAlign w:val="bottom"/>
            <w:hideMark/>
          </w:tcPr>
          <w:p w14:paraId="6B427D3D" w14:textId="77777777" w:rsidR="003E6D09" w:rsidRPr="003E6D09" w:rsidRDefault="003E6D09" w:rsidP="003E6D09">
            <w:pPr>
              <w:spacing w:before="0" w:after="0" w:line="240" w:lineRule="auto"/>
              <w:jc w:val="center"/>
              <w:rPr>
                <w:ins w:id="85365" w:author="pete jones" w:date="2022-01-11T16:52:00Z"/>
                <w:rFonts w:ascii="Calibri" w:hAnsi="Calibri" w:cs="Calibri"/>
                <w:color w:val="000000"/>
                <w:sz w:val="22"/>
                <w:szCs w:val="22"/>
              </w:rPr>
            </w:pPr>
            <w:ins w:id="85366" w:author="pete jones" w:date="2022-01-11T16:52: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0CB8365" w14:textId="77777777" w:rsidR="003E6D09" w:rsidRPr="003E6D09" w:rsidRDefault="003E6D09" w:rsidP="003E6D09">
            <w:pPr>
              <w:spacing w:before="0" w:after="0" w:line="240" w:lineRule="auto"/>
              <w:jc w:val="center"/>
              <w:rPr>
                <w:ins w:id="85367" w:author="pete jones" w:date="2022-01-11T16:52:00Z"/>
                <w:rFonts w:ascii="Calibri" w:hAnsi="Calibri" w:cs="Calibri"/>
                <w:color w:val="000000"/>
                <w:sz w:val="22"/>
                <w:szCs w:val="22"/>
              </w:rPr>
            </w:pPr>
            <w:ins w:id="85368" w:author="pete jones" w:date="2022-01-11T16:52: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A7CABCF" w14:textId="77777777" w:rsidR="003E6D09" w:rsidRPr="003E6D09" w:rsidRDefault="003E6D09" w:rsidP="003E6D09">
            <w:pPr>
              <w:spacing w:before="0" w:after="0" w:line="240" w:lineRule="auto"/>
              <w:jc w:val="center"/>
              <w:rPr>
                <w:ins w:id="85369" w:author="pete jones" w:date="2022-01-11T16:52:00Z"/>
                <w:rFonts w:ascii="Calibri" w:hAnsi="Calibri" w:cs="Calibri"/>
                <w:color w:val="000000"/>
                <w:sz w:val="22"/>
                <w:szCs w:val="22"/>
              </w:rPr>
            </w:pPr>
            <w:ins w:id="85370"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D7F041" w14:textId="77777777" w:rsidR="003E6D09" w:rsidRPr="003E6D09" w:rsidRDefault="003E6D09" w:rsidP="003E6D09">
            <w:pPr>
              <w:spacing w:before="0" w:after="0" w:line="240" w:lineRule="auto"/>
              <w:jc w:val="center"/>
              <w:rPr>
                <w:ins w:id="85371" w:author="pete jones" w:date="2022-01-11T16:52:00Z"/>
                <w:rFonts w:ascii="Calibri" w:hAnsi="Calibri" w:cs="Calibri"/>
                <w:color w:val="000000"/>
                <w:sz w:val="22"/>
                <w:szCs w:val="22"/>
              </w:rPr>
            </w:pPr>
            <w:ins w:id="85372"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28AF1A" w14:textId="77777777" w:rsidR="003E6D09" w:rsidRPr="003E6D09" w:rsidRDefault="003E6D09" w:rsidP="003E6D09">
            <w:pPr>
              <w:spacing w:before="0" w:after="0" w:line="240" w:lineRule="auto"/>
              <w:jc w:val="center"/>
              <w:rPr>
                <w:ins w:id="85373" w:author="pete jones" w:date="2022-01-11T16:52:00Z"/>
                <w:rFonts w:ascii="Calibri" w:hAnsi="Calibri" w:cs="Calibri"/>
                <w:color w:val="000000"/>
                <w:sz w:val="22"/>
                <w:szCs w:val="22"/>
              </w:rPr>
            </w:pPr>
            <w:ins w:id="85374" w:author="pete jones" w:date="2022-01-11T16:52: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D248D8" w14:textId="77777777" w:rsidR="003E6D09" w:rsidRPr="003E6D09" w:rsidRDefault="003E6D09" w:rsidP="003E6D09">
            <w:pPr>
              <w:spacing w:before="0" w:after="0" w:line="240" w:lineRule="auto"/>
              <w:jc w:val="center"/>
              <w:rPr>
                <w:ins w:id="85375" w:author="pete jones" w:date="2022-01-11T16:52:00Z"/>
                <w:rFonts w:ascii="Calibri" w:hAnsi="Calibri" w:cs="Calibri"/>
                <w:color w:val="000000"/>
                <w:sz w:val="22"/>
                <w:szCs w:val="22"/>
              </w:rPr>
            </w:pPr>
            <w:ins w:id="85376"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415C7C" w14:textId="77777777" w:rsidR="003E6D09" w:rsidRPr="003E6D09" w:rsidRDefault="003E6D09" w:rsidP="003E6D09">
            <w:pPr>
              <w:spacing w:before="0" w:after="0" w:line="240" w:lineRule="auto"/>
              <w:jc w:val="center"/>
              <w:rPr>
                <w:ins w:id="85377" w:author="pete jones" w:date="2022-01-11T16:52:00Z"/>
                <w:rFonts w:ascii="Calibri" w:hAnsi="Calibri" w:cs="Calibri"/>
                <w:color w:val="000000"/>
                <w:sz w:val="22"/>
                <w:szCs w:val="22"/>
              </w:rPr>
            </w:pPr>
            <w:ins w:id="85378"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85EEF7" w14:textId="77777777" w:rsidR="003E6D09" w:rsidRPr="003E6D09" w:rsidRDefault="003E6D09" w:rsidP="003E6D09">
            <w:pPr>
              <w:spacing w:before="0" w:after="0" w:line="240" w:lineRule="auto"/>
              <w:jc w:val="center"/>
              <w:rPr>
                <w:ins w:id="85379" w:author="pete jones" w:date="2022-01-11T16:52:00Z"/>
                <w:rFonts w:ascii="Calibri" w:hAnsi="Calibri" w:cs="Calibri"/>
                <w:color w:val="000000"/>
                <w:sz w:val="22"/>
                <w:szCs w:val="22"/>
              </w:rPr>
            </w:pPr>
            <w:ins w:id="85380"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2D658D" w14:textId="77777777" w:rsidR="003E6D09" w:rsidRPr="003E6D09" w:rsidRDefault="003E6D09" w:rsidP="003E6D09">
            <w:pPr>
              <w:spacing w:before="0" w:after="0" w:line="240" w:lineRule="auto"/>
              <w:jc w:val="center"/>
              <w:rPr>
                <w:ins w:id="85381" w:author="pete jones" w:date="2022-01-11T16:52:00Z"/>
                <w:rFonts w:ascii="Calibri" w:hAnsi="Calibri" w:cs="Calibri"/>
                <w:color w:val="000000"/>
                <w:sz w:val="22"/>
                <w:szCs w:val="22"/>
              </w:rPr>
            </w:pPr>
            <w:ins w:id="85382"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9DBAAC" w14:textId="77777777" w:rsidR="003E6D09" w:rsidRPr="003E6D09" w:rsidRDefault="003E6D09" w:rsidP="003E6D09">
            <w:pPr>
              <w:spacing w:before="0" w:after="0" w:line="240" w:lineRule="auto"/>
              <w:jc w:val="center"/>
              <w:rPr>
                <w:ins w:id="85383" w:author="pete jones" w:date="2022-01-11T16:52:00Z"/>
                <w:rFonts w:ascii="Calibri" w:hAnsi="Calibri" w:cs="Calibri"/>
                <w:color w:val="000000"/>
                <w:sz w:val="22"/>
                <w:szCs w:val="22"/>
              </w:rPr>
            </w:pPr>
            <w:ins w:id="85384" w:author="pete jones" w:date="2022-01-11T16:52: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0F3A44" w14:textId="77777777" w:rsidR="003E6D09" w:rsidRPr="003E6D09" w:rsidRDefault="003E6D09" w:rsidP="003E6D09">
            <w:pPr>
              <w:spacing w:before="0" w:after="0" w:line="240" w:lineRule="auto"/>
              <w:jc w:val="center"/>
              <w:rPr>
                <w:ins w:id="85385" w:author="pete jones" w:date="2022-01-11T16:52:00Z"/>
                <w:rFonts w:ascii="Calibri" w:hAnsi="Calibri" w:cs="Calibri"/>
                <w:color w:val="000000"/>
                <w:sz w:val="22"/>
                <w:szCs w:val="22"/>
              </w:rPr>
            </w:pPr>
            <w:ins w:id="85386" w:author="pete jones" w:date="2022-01-11T16:52: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73B1E31" w14:textId="77777777" w:rsidR="003E6D09" w:rsidRPr="003E6D09" w:rsidRDefault="003E6D09" w:rsidP="003E6D09">
            <w:pPr>
              <w:spacing w:before="0" w:after="0" w:line="240" w:lineRule="auto"/>
              <w:jc w:val="center"/>
              <w:rPr>
                <w:ins w:id="85387" w:author="pete jones" w:date="2022-01-11T16:52:00Z"/>
                <w:rFonts w:ascii="Calibri" w:hAnsi="Calibri" w:cs="Calibri"/>
                <w:color w:val="000000"/>
                <w:sz w:val="22"/>
                <w:szCs w:val="22"/>
              </w:rPr>
            </w:pPr>
            <w:ins w:id="85388" w:author="pete jones" w:date="2022-01-11T16:52:00Z">
              <w:r w:rsidRPr="003E6D09">
                <w:rPr>
                  <w:rFonts w:ascii="Calibri" w:hAnsi="Calibri" w:cs="Calibri"/>
                  <w:color w:val="000000"/>
                  <w:sz w:val="22"/>
                  <w:szCs w:val="22"/>
                </w:rPr>
                <w:t> </w:t>
              </w:r>
            </w:ins>
          </w:p>
        </w:tc>
      </w:tr>
    </w:tbl>
    <w:p w14:paraId="4DBE485D" w14:textId="58416D49" w:rsidR="00910219" w:rsidRDefault="00910219" w:rsidP="00406988">
      <w:pPr>
        <w:jc w:val="left"/>
        <w:rPr>
          <w:ins w:id="85389" w:author="pete jones" w:date="2022-01-11T16:52: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3E6D09" w:rsidRPr="003E6D09" w14:paraId="478725C6" w14:textId="77777777" w:rsidTr="003E6D09">
        <w:trPr>
          <w:trHeight w:val="300"/>
          <w:ins w:id="85390" w:author="pete jones" w:date="2022-01-11T16:53:00Z"/>
        </w:trPr>
        <w:tc>
          <w:tcPr>
            <w:tcW w:w="400" w:type="dxa"/>
            <w:tcBorders>
              <w:top w:val="nil"/>
              <w:left w:val="nil"/>
              <w:bottom w:val="nil"/>
              <w:right w:val="nil"/>
            </w:tcBorders>
            <w:shd w:val="clear" w:color="auto" w:fill="auto"/>
            <w:noWrap/>
            <w:vAlign w:val="center"/>
            <w:hideMark/>
          </w:tcPr>
          <w:p w14:paraId="34C386E9" w14:textId="77777777" w:rsidR="003E6D09" w:rsidRPr="003E6D09" w:rsidRDefault="003E6D09" w:rsidP="003E6D09">
            <w:pPr>
              <w:spacing w:before="0" w:after="0" w:line="240" w:lineRule="auto"/>
              <w:jc w:val="left"/>
              <w:rPr>
                <w:ins w:id="85391" w:author="pete jones" w:date="2022-01-11T16:53: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C1B6BBD" w14:textId="77777777" w:rsidR="003E6D09" w:rsidRPr="003E6D09" w:rsidRDefault="003E6D09" w:rsidP="003E6D09">
            <w:pPr>
              <w:spacing w:before="0" w:after="0" w:line="240" w:lineRule="auto"/>
              <w:jc w:val="center"/>
              <w:rPr>
                <w:ins w:id="85392" w:author="pete jones" w:date="2022-01-11T16:53:00Z"/>
                <w:rFonts w:ascii="Calibri" w:hAnsi="Calibri" w:cs="Calibri"/>
                <w:b/>
                <w:bCs/>
                <w:color w:val="000000"/>
                <w:sz w:val="32"/>
                <w:szCs w:val="32"/>
              </w:rPr>
            </w:pPr>
            <w:ins w:id="85393" w:author="pete jones" w:date="2022-01-11T16:53:00Z">
              <w:r w:rsidRPr="003E6D09">
                <w:rPr>
                  <w:rFonts w:ascii="Calibri" w:hAnsi="Calibri" w:cs="Calibri"/>
                  <w:b/>
                  <w:bCs/>
                  <w:color w:val="000000"/>
                  <w:sz w:val="32"/>
                  <w:szCs w:val="32"/>
                </w:rPr>
                <w:t>The University of Wolverhampt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3011C5B" w14:textId="77777777" w:rsidR="003E6D09" w:rsidRPr="003E6D09" w:rsidRDefault="003E6D09" w:rsidP="003E6D09">
            <w:pPr>
              <w:spacing w:before="0" w:after="0" w:line="240" w:lineRule="auto"/>
              <w:jc w:val="right"/>
              <w:rPr>
                <w:ins w:id="85394" w:author="pete jones" w:date="2022-01-11T16:53:00Z"/>
                <w:rFonts w:ascii="Calibri" w:hAnsi="Calibri" w:cs="Calibri"/>
                <w:color w:val="000000"/>
                <w:sz w:val="22"/>
                <w:szCs w:val="22"/>
              </w:rPr>
            </w:pPr>
            <w:ins w:id="85395" w:author="pete jones" w:date="2022-01-11T16:53:00Z">
              <w:r w:rsidRPr="003E6D0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CA9C212" w14:textId="77777777" w:rsidR="003E6D09" w:rsidRPr="003E6D09" w:rsidRDefault="003E6D09" w:rsidP="003E6D09">
            <w:pPr>
              <w:spacing w:before="0" w:after="0" w:line="240" w:lineRule="auto"/>
              <w:jc w:val="center"/>
              <w:rPr>
                <w:ins w:id="85396" w:author="pete jones" w:date="2022-01-11T16:53:00Z"/>
                <w:rFonts w:ascii="Calibri" w:hAnsi="Calibri" w:cs="Calibri"/>
                <w:color w:val="000000"/>
                <w:sz w:val="22"/>
                <w:szCs w:val="22"/>
              </w:rPr>
            </w:pPr>
            <w:ins w:id="85397" w:author="pete jones" w:date="2022-01-11T16:53:00Z">
              <w:r w:rsidRPr="003E6D09">
                <w:rPr>
                  <w:rFonts w:ascii="Calibri" w:hAnsi="Calibri" w:cs="Calibri"/>
                  <w:color w:val="000000"/>
                  <w:sz w:val="22"/>
                  <w:szCs w:val="22"/>
                </w:rPr>
                <w:t>124</w:t>
              </w:r>
            </w:ins>
          </w:p>
        </w:tc>
      </w:tr>
      <w:tr w:rsidR="003E6D09" w:rsidRPr="003E6D09" w14:paraId="419B4958" w14:textId="77777777" w:rsidTr="003E6D09">
        <w:trPr>
          <w:trHeight w:val="315"/>
          <w:ins w:id="85398" w:author="pete jones" w:date="2022-01-11T16:53:00Z"/>
        </w:trPr>
        <w:tc>
          <w:tcPr>
            <w:tcW w:w="400" w:type="dxa"/>
            <w:tcBorders>
              <w:top w:val="nil"/>
              <w:left w:val="nil"/>
              <w:bottom w:val="nil"/>
              <w:right w:val="nil"/>
            </w:tcBorders>
            <w:shd w:val="clear" w:color="auto" w:fill="auto"/>
            <w:noWrap/>
            <w:vAlign w:val="center"/>
            <w:hideMark/>
          </w:tcPr>
          <w:p w14:paraId="26C0F2E0" w14:textId="77777777" w:rsidR="003E6D09" w:rsidRPr="003E6D09" w:rsidRDefault="003E6D09" w:rsidP="003E6D09">
            <w:pPr>
              <w:spacing w:before="0" w:after="0" w:line="240" w:lineRule="auto"/>
              <w:jc w:val="center"/>
              <w:rPr>
                <w:ins w:id="85399" w:author="pete jones" w:date="2022-01-11T16:53: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53323BF6" w14:textId="77777777" w:rsidR="003E6D09" w:rsidRPr="003E6D09" w:rsidRDefault="003E6D09" w:rsidP="003E6D09">
            <w:pPr>
              <w:spacing w:before="0" w:after="0" w:line="240" w:lineRule="auto"/>
              <w:jc w:val="left"/>
              <w:rPr>
                <w:ins w:id="85400" w:author="pete jones" w:date="2022-01-11T16:53: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49333C3C" w14:textId="77777777" w:rsidR="003E6D09" w:rsidRPr="003E6D09" w:rsidRDefault="003E6D09" w:rsidP="003E6D09">
            <w:pPr>
              <w:spacing w:before="0" w:after="0" w:line="240" w:lineRule="auto"/>
              <w:jc w:val="right"/>
              <w:rPr>
                <w:ins w:id="85401" w:author="pete jones" w:date="2022-01-11T16:53:00Z"/>
                <w:rFonts w:ascii="Calibri" w:hAnsi="Calibri" w:cs="Calibri"/>
                <w:color w:val="000000"/>
                <w:sz w:val="22"/>
                <w:szCs w:val="22"/>
              </w:rPr>
            </w:pPr>
            <w:ins w:id="85402" w:author="pete jones" w:date="2022-01-11T16:53:00Z">
              <w:r w:rsidRPr="003E6D0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4D9AAAE7" w14:textId="77777777" w:rsidR="003E6D09" w:rsidRPr="003E6D09" w:rsidRDefault="003E6D09" w:rsidP="003E6D09">
            <w:pPr>
              <w:spacing w:before="0" w:after="0" w:line="240" w:lineRule="auto"/>
              <w:jc w:val="center"/>
              <w:rPr>
                <w:ins w:id="85403" w:author="pete jones" w:date="2022-01-11T16:53:00Z"/>
                <w:rFonts w:ascii="Calibri" w:hAnsi="Calibri" w:cs="Calibri"/>
                <w:color w:val="000000"/>
                <w:sz w:val="22"/>
                <w:szCs w:val="22"/>
              </w:rPr>
            </w:pPr>
            <w:ins w:id="85404" w:author="pete jones" w:date="2022-01-11T16:53:00Z">
              <w:r w:rsidRPr="003E6D09">
                <w:rPr>
                  <w:rFonts w:ascii="Calibri" w:hAnsi="Calibri" w:cs="Calibri"/>
                  <w:color w:val="000000"/>
                  <w:sz w:val="22"/>
                  <w:szCs w:val="22"/>
                </w:rPr>
                <w:t>63</w:t>
              </w:r>
            </w:ins>
          </w:p>
        </w:tc>
      </w:tr>
      <w:tr w:rsidR="003E6D09" w:rsidRPr="003E6D09" w14:paraId="503D60C7" w14:textId="77777777" w:rsidTr="003E6D09">
        <w:trPr>
          <w:trHeight w:val="315"/>
          <w:ins w:id="85405" w:author="pete jones" w:date="2022-01-11T16:53:00Z"/>
        </w:trPr>
        <w:tc>
          <w:tcPr>
            <w:tcW w:w="400" w:type="dxa"/>
            <w:tcBorders>
              <w:top w:val="nil"/>
              <w:left w:val="nil"/>
              <w:bottom w:val="nil"/>
              <w:right w:val="nil"/>
            </w:tcBorders>
            <w:shd w:val="clear" w:color="auto" w:fill="auto"/>
            <w:noWrap/>
            <w:vAlign w:val="center"/>
            <w:hideMark/>
          </w:tcPr>
          <w:p w14:paraId="7D597E3F" w14:textId="77777777" w:rsidR="003E6D09" w:rsidRPr="003E6D09" w:rsidRDefault="003E6D09" w:rsidP="003E6D09">
            <w:pPr>
              <w:spacing w:before="0" w:after="0" w:line="240" w:lineRule="auto"/>
              <w:jc w:val="center"/>
              <w:rPr>
                <w:ins w:id="85406" w:author="pete jones" w:date="2022-01-11T16:53: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6D4D2973" w14:textId="77777777" w:rsidR="003E6D09" w:rsidRPr="003E6D09" w:rsidRDefault="003E6D09" w:rsidP="003E6D09">
            <w:pPr>
              <w:spacing w:before="0" w:after="0" w:line="240" w:lineRule="auto"/>
              <w:jc w:val="left"/>
              <w:rPr>
                <w:ins w:id="85407" w:author="pete jones" w:date="2022-01-11T16:53: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443C16A4" w14:textId="77777777" w:rsidR="003E6D09" w:rsidRPr="003E6D09" w:rsidRDefault="003E6D09" w:rsidP="003E6D09">
            <w:pPr>
              <w:spacing w:before="0" w:after="0" w:line="240" w:lineRule="auto"/>
              <w:jc w:val="center"/>
              <w:rPr>
                <w:ins w:id="85408" w:author="pete jones" w:date="2022-01-11T16:53:00Z"/>
                <w:rFonts w:ascii="Calibri" w:hAnsi="Calibri" w:cs="Calibri"/>
                <w:b/>
                <w:bCs/>
                <w:i/>
                <w:iCs/>
                <w:color w:val="000000"/>
                <w:sz w:val="22"/>
                <w:szCs w:val="22"/>
              </w:rPr>
            </w:pPr>
            <w:ins w:id="85409" w:author="pete jones" w:date="2022-01-11T16:53:00Z">
              <w:r w:rsidRPr="003E6D09">
                <w:rPr>
                  <w:rFonts w:ascii="Calibri" w:hAnsi="Calibri" w:cs="Calibri"/>
                  <w:b/>
                  <w:bCs/>
                  <w:i/>
                  <w:iCs/>
                  <w:color w:val="000000"/>
                  <w:sz w:val="22"/>
                  <w:szCs w:val="22"/>
                </w:rPr>
                <w:t>Acceptance Criteria</w:t>
              </w:r>
            </w:ins>
          </w:p>
        </w:tc>
      </w:tr>
      <w:tr w:rsidR="003E6D09" w:rsidRPr="003E6D09" w14:paraId="461BDE59" w14:textId="77777777" w:rsidTr="003E6D09">
        <w:trPr>
          <w:trHeight w:val="300"/>
          <w:ins w:id="85410" w:author="pete jones" w:date="2022-01-11T16:53:00Z"/>
        </w:trPr>
        <w:tc>
          <w:tcPr>
            <w:tcW w:w="400" w:type="dxa"/>
            <w:tcBorders>
              <w:top w:val="nil"/>
              <w:left w:val="nil"/>
              <w:bottom w:val="nil"/>
              <w:right w:val="nil"/>
            </w:tcBorders>
            <w:shd w:val="clear" w:color="auto" w:fill="auto"/>
            <w:noWrap/>
            <w:vAlign w:val="center"/>
            <w:hideMark/>
          </w:tcPr>
          <w:p w14:paraId="5DB68BE8" w14:textId="77777777" w:rsidR="003E6D09" w:rsidRPr="003E6D09" w:rsidRDefault="003E6D09" w:rsidP="003E6D09">
            <w:pPr>
              <w:spacing w:before="0" w:after="0" w:line="240" w:lineRule="auto"/>
              <w:jc w:val="center"/>
              <w:rPr>
                <w:ins w:id="85411" w:author="pete jones" w:date="2022-01-11T16:53: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3F222669" w14:textId="1C58298C" w:rsidR="003E6D09" w:rsidRPr="003E6D09" w:rsidRDefault="003E6D09" w:rsidP="003E6D09">
            <w:pPr>
              <w:spacing w:before="0" w:after="0" w:line="240" w:lineRule="auto"/>
              <w:jc w:val="left"/>
              <w:rPr>
                <w:ins w:id="85412" w:author="pete jones" w:date="2022-01-11T16:53:00Z"/>
                <w:rFonts w:ascii="Calibri" w:hAnsi="Calibri" w:cs="Calibri"/>
                <w:color w:val="000000"/>
                <w:sz w:val="22"/>
                <w:szCs w:val="22"/>
              </w:rPr>
            </w:pPr>
            <w:ins w:id="85413" w:author="pete jones" w:date="2022-01-11T16:53:00Z">
              <w:r w:rsidRPr="003E6D09">
                <w:rPr>
                  <w:rFonts w:ascii="Calibri" w:hAnsi="Calibri" w:cs="Calibri"/>
                  <w:color w:val="000000"/>
                  <w:sz w:val="22"/>
                  <w:szCs w:val="22"/>
                </w:rPr>
                <w:t xml:space="preserve">Estimated engineering intake 2018 (at 3%) of </w:t>
              </w:r>
            </w:ins>
            <w:ins w:id="85414" w:author="pete jones" w:date="2022-03-30T12:33:00Z">
              <w:r w:rsidR="00042512">
                <w:rPr>
                  <w:rFonts w:ascii="Calibri" w:hAnsi="Calibri" w:cs="Calibri"/>
                  <w:color w:val="000000"/>
                  <w:sz w:val="22"/>
                  <w:szCs w:val="22"/>
                </w:rPr>
                <w:t xml:space="preserve">the </w:t>
              </w:r>
            </w:ins>
            <w:ins w:id="85415" w:author="pete jones" w:date="2022-01-11T16:53:00Z">
              <w:r w:rsidRPr="003E6D0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C286FE6" w14:textId="77777777" w:rsidR="003E6D09" w:rsidRPr="003E6D09" w:rsidRDefault="003E6D09" w:rsidP="003E6D09">
            <w:pPr>
              <w:spacing w:before="0" w:after="0" w:line="240" w:lineRule="auto"/>
              <w:jc w:val="right"/>
              <w:rPr>
                <w:ins w:id="85416" w:author="pete jones" w:date="2022-01-11T16:53:00Z"/>
                <w:rFonts w:ascii="Calibri" w:hAnsi="Calibri" w:cs="Calibri"/>
                <w:color w:val="000000"/>
                <w:sz w:val="22"/>
                <w:szCs w:val="22"/>
              </w:rPr>
            </w:pPr>
            <w:ins w:id="85417" w:author="pete jones" w:date="2022-01-11T16:53:00Z">
              <w:r w:rsidRPr="003E6D0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65997A8" w14:textId="77777777" w:rsidR="003E6D09" w:rsidRPr="003E6D09" w:rsidRDefault="003E6D09" w:rsidP="003E6D09">
            <w:pPr>
              <w:spacing w:before="0" w:after="0" w:line="240" w:lineRule="auto"/>
              <w:jc w:val="center"/>
              <w:rPr>
                <w:ins w:id="85418" w:author="pete jones" w:date="2022-01-11T16:53:00Z"/>
                <w:rFonts w:ascii="Calibri" w:hAnsi="Calibri" w:cs="Calibri"/>
                <w:color w:val="000000"/>
                <w:sz w:val="22"/>
                <w:szCs w:val="22"/>
              </w:rPr>
            </w:pPr>
            <w:ins w:id="85419" w:author="pete jones" w:date="2022-01-11T16:53:00Z">
              <w:r w:rsidRPr="003E6D09">
                <w:rPr>
                  <w:rFonts w:ascii="Calibri" w:hAnsi="Calibri" w:cs="Calibri"/>
                  <w:color w:val="000000"/>
                  <w:sz w:val="22"/>
                  <w:szCs w:val="22"/>
                </w:rPr>
                <w:t>CCC</w:t>
              </w:r>
            </w:ins>
          </w:p>
        </w:tc>
      </w:tr>
      <w:tr w:rsidR="003E6D09" w:rsidRPr="003E6D09" w14:paraId="18D78BDB" w14:textId="77777777" w:rsidTr="003E6D09">
        <w:trPr>
          <w:trHeight w:val="315"/>
          <w:ins w:id="85420" w:author="pete jones" w:date="2022-01-11T16:53:00Z"/>
        </w:trPr>
        <w:tc>
          <w:tcPr>
            <w:tcW w:w="400" w:type="dxa"/>
            <w:tcBorders>
              <w:top w:val="nil"/>
              <w:left w:val="nil"/>
              <w:bottom w:val="nil"/>
              <w:right w:val="nil"/>
            </w:tcBorders>
            <w:shd w:val="clear" w:color="auto" w:fill="auto"/>
            <w:noWrap/>
            <w:vAlign w:val="center"/>
            <w:hideMark/>
          </w:tcPr>
          <w:p w14:paraId="362DDFC3" w14:textId="77777777" w:rsidR="003E6D09" w:rsidRPr="003E6D09" w:rsidRDefault="003E6D09" w:rsidP="003E6D09">
            <w:pPr>
              <w:spacing w:before="0" w:after="0" w:line="240" w:lineRule="auto"/>
              <w:jc w:val="center"/>
              <w:rPr>
                <w:ins w:id="85421" w:author="pete jones" w:date="2022-01-11T16:53: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18EE171B" w14:textId="77777777" w:rsidR="003E6D09" w:rsidRPr="003E6D09" w:rsidRDefault="003E6D09" w:rsidP="003E6D09">
            <w:pPr>
              <w:spacing w:before="0" w:after="0" w:line="240" w:lineRule="auto"/>
              <w:jc w:val="left"/>
              <w:rPr>
                <w:ins w:id="85422" w:author="pete jones" w:date="2022-01-11T16:53: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00F9236E" w14:textId="77777777" w:rsidR="003E6D09" w:rsidRPr="003E6D09" w:rsidRDefault="003E6D09" w:rsidP="003E6D09">
            <w:pPr>
              <w:spacing w:before="0" w:after="0" w:line="240" w:lineRule="auto"/>
              <w:jc w:val="right"/>
              <w:rPr>
                <w:ins w:id="85423" w:author="pete jones" w:date="2022-01-11T16:53:00Z"/>
                <w:rFonts w:ascii="Calibri" w:hAnsi="Calibri" w:cs="Calibri"/>
                <w:color w:val="000000"/>
                <w:sz w:val="22"/>
                <w:szCs w:val="22"/>
              </w:rPr>
            </w:pPr>
            <w:ins w:id="85424" w:author="pete jones" w:date="2022-01-11T16:53:00Z">
              <w:r w:rsidRPr="003E6D0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70D0E469" w14:textId="77777777" w:rsidR="003E6D09" w:rsidRPr="003E6D09" w:rsidRDefault="003E6D09" w:rsidP="003E6D09">
            <w:pPr>
              <w:spacing w:before="0" w:after="0" w:line="240" w:lineRule="auto"/>
              <w:jc w:val="center"/>
              <w:rPr>
                <w:ins w:id="85425" w:author="pete jones" w:date="2022-01-11T16:53:00Z"/>
                <w:rFonts w:ascii="Calibri" w:hAnsi="Calibri" w:cs="Calibri"/>
                <w:color w:val="000000"/>
                <w:sz w:val="22"/>
                <w:szCs w:val="22"/>
              </w:rPr>
            </w:pPr>
            <w:ins w:id="85426" w:author="pete jones" w:date="2022-01-11T16:53:00Z">
              <w:r w:rsidRPr="003E6D09">
                <w:rPr>
                  <w:rFonts w:ascii="Calibri" w:hAnsi="Calibri" w:cs="Calibri"/>
                  <w:color w:val="000000"/>
                  <w:sz w:val="22"/>
                  <w:szCs w:val="22"/>
                </w:rPr>
                <w:t>MMM</w:t>
              </w:r>
            </w:ins>
          </w:p>
        </w:tc>
      </w:tr>
      <w:tr w:rsidR="003E6D09" w:rsidRPr="003E6D09" w14:paraId="6BD6AB34" w14:textId="77777777" w:rsidTr="003E6D09">
        <w:trPr>
          <w:trHeight w:val="315"/>
          <w:ins w:id="85427" w:author="pete jones" w:date="2022-01-11T16:53:00Z"/>
        </w:trPr>
        <w:tc>
          <w:tcPr>
            <w:tcW w:w="400" w:type="dxa"/>
            <w:tcBorders>
              <w:top w:val="nil"/>
              <w:left w:val="nil"/>
              <w:bottom w:val="nil"/>
              <w:right w:val="nil"/>
            </w:tcBorders>
            <w:shd w:val="clear" w:color="auto" w:fill="auto"/>
            <w:noWrap/>
            <w:vAlign w:val="center"/>
            <w:hideMark/>
          </w:tcPr>
          <w:p w14:paraId="201D0B61" w14:textId="77777777" w:rsidR="003E6D09" w:rsidRPr="003E6D09" w:rsidRDefault="003E6D09" w:rsidP="003E6D09">
            <w:pPr>
              <w:spacing w:before="0" w:after="0" w:line="240" w:lineRule="auto"/>
              <w:jc w:val="center"/>
              <w:rPr>
                <w:ins w:id="85428" w:author="pete jones" w:date="2022-01-11T16:53: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154A5245" w14:textId="77777777" w:rsidR="003E6D09" w:rsidRPr="003E6D09" w:rsidRDefault="003E6D09" w:rsidP="003E6D09">
            <w:pPr>
              <w:spacing w:before="0" w:after="0" w:line="240" w:lineRule="auto"/>
              <w:jc w:val="center"/>
              <w:rPr>
                <w:ins w:id="85429" w:author="pete jones" w:date="2022-01-11T16:53:00Z"/>
                <w:rFonts w:ascii="Calibri" w:hAnsi="Calibri" w:cs="Calibri"/>
                <w:b/>
                <w:bCs/>
                <w:color w:val="000000"/>
              </w:rPr>
            </w:pPr>
            <w:ins w:id="85430" w:author="pete jones" w:date="2022-01-11T16:53:00Z">
              <w:r w:rsidRPr="003E6D09">
                <w:rPr>
                  <w:rFonts w:ascii="Calibri" w:hAnsi="Calibri" w:cs="Calibri"/>
                  <w:b/>
                  <w:bCs/>
                  <w:color w:val="000000"/>
                </w:rPr>
                <w:t>8</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F42E639" w14:textId="77777777" w:rsidR="003E6D09" w:rsidRPr="003E6D09" w:rsidRDefault="003E6D09" w:rsidP="003E6D09">
            <w:pPr>
              <w:spacing w:before="0" w:after="0" w:line="240" w:lineRule="auto"/>
              <w:jc w:val="right"/>
              <w:rPr>
                <w:ins w:id="85431" w:author="pete jones" w:date="2022-01-11T16:53:00Z"/>
                <w:rFonts w:ascii="Calibri" w:hAnsi="Calibri" w:cs="Calibri"/>
                <w:color w:val="000000"/>
                <w:sz w:val="22"/>
                <w:szCs w:val="22"/>
              </w:rPr>
            </w:pPr>
            <w:ins w:id="85432" w:author="pete jones" w:date="2022-01-11T16:53:00Z">
              <w:r w:rsidRPr="003E6D0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4870BA6" w14:textId="77777777" w:rsidR="003E6D09" w:rsidRPr="003E6D09" w:rsidRDefault="003E6D09" w:rsidP="003E6D09">
            <w:pPr>
              <w:spacing w:before="0" w:after="0" w:line="240" w:lineRule="auto"/>
              <w:jc w:val="center"/>
              <w:rPr>
                <w:ins w:id="85433" w:author="pete jones" w:date="2022-01-11T16:53:00Z"/>
                <w:rFonts w:ascii="Calibri" w:hAnsi="Calibri" w:cs="Calibri"/>
                <w:color w:val="000000"/>
                <w:sz w:val="22"/>
                <w:szCs w:val="22"/>
              </w:rPr>
            </w:pPr>
            <w:ins w:id="85434" w:author="pete jones" w:date="2022-01-11T16:53:00Z">
              <w:r w:rsidRPr="003E6D09">
                <w:rPr>
                  <w:rFonts w:ascii="Calibri" w:hAnsi="Calibri" w:cs="Calibri"/>
                  <w:color w:val="000000"/>
                  <w:sz w:val="22"/>
                  <w:szCs w:val="22"/>
                </w:rPr>
                <w:t>96</w:t>
              </w:r>
            </w:ins>
          </w:p>
        </w:tc>
      </w:tr>
      <w:tr w:rsidR="003E6D09" w:rsidRPr="003E6D09" w14:paraId="1F318598" w14:textId="77777777" w:rsidTr="003E6D09">
        <w:trPr>
          <w:trHeight w:val="315"/>
          <w:ins w:id="85435" w:author="pete jones" w:date="2022-01-11T16:53:00Z"/>
        </w:trPr>
        <w:tc>
          <w:tcPr>
            <w:tcW w:w="400" w:type="dxa"/>
            <w:tcBorders>
              <w:top w:val="nil"/>
              <w:left w:val="nil"/>
              <w:bottom w:val="nil"/>
              <w:right w:val="nil"/>
            </w:tcBorders>
            <w:shd w:val="clear" w:color="auto" w:fill="auto"/>
            <w:noWrap/>
            <w:vAlign w:val="center"/>
            <w:hideMark/>
          </w:tcPr>
          <w:p w14:paraId="2572EA2B" w14:textId="77777777" w:rsidR="003E6D09" w:rsidRPr="003E6D09" w:rsidRDefault="003E6D09" w:rsidP="003E6D09">
            <w:pPr>
              <w:spacing w:before="0" w:after="0" w:line="240" w:lineRule="auto"/>
              <w:jc w:val="center"/>
              <w:rPr>
                <w:ins w:id="85436" w:author="pete jones" w:date="2022-01-11T16:53: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448E4C43" w14:textId="571654B8" w:rsidR="003E6D09" w:rsidRPr="003E6D09" w:rsidRDefault="003E6D09" w:rsidP="003E6D09">
            <w:pPr>
              <w:spacing w:before="0" w:after="0" w:line="240" w:lineRule="auto"/>
              <w:jc w:val="left"/>
              <w:rPr>
                <w:ins w:id="85437" w:author="pete jones" w:date="2022-01-11T16:53:00Z"/>
                <w:rFonts w:ascii="Calibri" w:hAnsi="Calibri" w:cs="Calibri"/>
                <w:color w:val="000000"/>
                <w:sz w:val="22"/>
                <w:szCs w:val="22"/>
              </w:rPr>
            </w:pPr>
            <w:ins w:id="85438" w:author="pete jones" w:date="2022-01-11T16:53:00Z">
              <w:r w:rsidRPr="003E6D09">
                <w:rPr>
                  <w:rFonts w:ascii="Calibri" w:hAnsi="Calibri" w:cs="Calibri"/>
                  <w:noProof/>
                  <w:color w:val="000000"/>
                  <w:sz w:val="22"/>
                  <w:szCs w:val="22"/>
                </w:rPr>
                <w:drawing>
                  <wp:anchor distT="0" distB="0" distL="114300" distR="114300" simplePos="0" relativeHeight="251717632" behindDoc="0" locked="0" layoutInCell="1" allowOverlap="1" wp14:anchorId="32DF1F60" wp14:editId="6882FD42">
                    <wp:simplePos x="0" y="0"/>
                    <wp:positionH relativeFrom="column">
                      <wp:posOffset>0</wp:posOffset>
                    </wp:positionH>
                    <wp:positionV relativeFrom="paragraph">
                      <wp:posOffset>171450</wp:posOffset>
                    </wp:positionV>
                    <wp:extent cx="2524125" cy="923925"/>
                    <wp:effectExtent l="0" t="0" r="9525" b="9525"/>
                    <wp:wrapNone/>
                    <wp:docPr id="345253039" name="Chart 345253039">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3E6D09" w:rsidRPr="003E6D09" w14:paraId="6D62DE45" w14:textId="77777777">
              <w:trPr>
                <w:trHeight w:val="315"/>
                <w:tblCellSpacing w:w="0" w:type="dxa"/>
                <w:ins w:id="85439" w:author="pete jones" w:date="2022-01-11T16:53: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2107B9C" w14:textId="77777777" w:rsidR="003E6D09" w:rsidRPr="003E6D09" w:rsidRDefault="003E6D09" w:rsidP="003E6D09">
                  <w:pPr>
                    <w:spacing w:before="0" w:after="0" w:line="240" w:lineRule="auto"/>
                    <w:jc w:val="left"/>
                    <w:rPr>
                      <w:ins w:id="85440" w:author="pete jones" w:date="2022-01-11T16:53:00Z"/>
                      <w:rFonts w:ascii="Calibri" w:hAnsi="Calibri" w:cs="Calibri"/>
                      <w:b/>
                      <w:bCs/>
                      <w:i/>
                      <w:iCs/>
                      <w:color w:val="000000"/>
                      <w:sz w:val="22"/>
                      <w:szCs w:val="22"/>
                    </w:rPr>
                  </w:pPr>
                  <w:ins w:id="85441" w:author="pete jones" w:date="2022-01-11T16:53:00Z">
                    <w:r w:rsidRPr="003E6D09">
                      <w:rPr>
                        <w:rFonts w:ascii="Calibri" w:hAnsi="Calibri" w:cs="Calibri"/>
                        <w:b/>
                        <w:bCs/>
                        <w:i/>
                        <w:iCs/>
                        <w:color w:val="000000"/>
                        <w:sz w:val="22"/>
                        <w:szCs w:val="22"/>
                      </w:rPr>
                      <w:t>Type of module category</w:t>
                    </w:r>
                  </w:ins>
                </w:p>
              </w:tc>
            </w:tr>
          </w:tbl>
          <w:p w14:paraId="04F5EBAA" w14:textId="77777777" w:rsidR="003E6D09" w:rsidRPr="003E6D09" w:rsidRDefault="003E6D09" w:rsidP="003E6D09">
            <w:pPr>
              <w:spacing w:before="0" w:after="0" w:line="240" w:lineRule="auto"/>
              <w:jc w:val="left"/>
              <w:rPr>
                <w:ins w:id="85442" w:author="pete jones" w:date="2022-01-11T16:53: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695E9021" w14:textId="77777777" w:rsidR="003E6D09" w:rsidRPr="003E6D09" w:rsidRDefault="003E6D09" w:rsidP="003E6D09">
            <w:pPr>
              <w:spacing w:before="0" w:after="0" w:line="240" w:lineRule="auto"/>
              <w:jc w:val="right"/>
              <w:rPr>
                <w:ins w:id="85443" w:author="pete jones" w:date="2022-01-11T16:53:00Z"/>
                <w:rFonts w:ascii="Calibri" w:hAnsi="Calibri" w:cs="Calibri"/>
                <w:color w:val="000000"/>
                <w:sz w:val="22"/>
                <w:szCs w:val="22"/>
              </w:rPr>
            </w:pPr>
            <w:ins w:id="85444" w:author="pete jones" w:date="2022-01-11T16:53:00Z">
              <w:r w:rsidRPr="003E6D0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6BCC24BE" w14:textId="77777777" w:rsidR="003E6D09" w:rsidRPr="003E6D09" w:rsidRDefault="003E6D09" w:rsidP="003E6D09">
            <w:pPr>
              <w:spacing w:before="0" w:after="0" w:line="240" w:lineRule="auto"/>
              <w:jc w:val="right"/>
              <w:rPr>
                <w:ins w:id="85445" w:author="pete jones" w:date="2022-01-11T16:53: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11AA764D" w14:textId="77777777" w:rsidR="003E6D09" w:rsidRPr="003E6D09" w:rsidRDefault="003E6D09" w:rsidP="003E6D09">
            <w:pPr>
              <w:spacing w:before="0" w:after="0" w:line="240" w:lineRule="auto"/>
              <w:jc w:val="left"/>
              <w:rPr>
                <w:ins w:id="85446"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53892364" w14:textId="77777777" w:rsidR="003E6D09" w:rsidRPr="003E6D09" w:rsidRDefault="003E6D09" w:rsidP="003E6D09">
            <w:pPr>
              <w:spacing w:before="0" w:after="0" w:line="240" w:lineRule="auto"/>
              <w:jc w:val="left"/>
              <w:rPr>
                <w:ins w:id="85447"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4F1F8EBD" w14:textId="77777777" w:rsidR="003E6D09" w:rsidRPr="003E6D09" w:rsidRDefault="003E6D09" w:rsidP="003E6D09">
            <w:pPr>
              <w:spacing w:before="0" w:after="0" w:line="240" w:lineRule="auto"/>
              <w:jc w:val="left"/>
              <w:rPr>
                <w:ins w:id="85448"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8B3D995" w14:textId="77777777" w:rsidR="003E6D09" w:rsidRPr="003E6D09" w:rsidRDefault="003E6D09" w:rsidP="003E6D09">
            <w:pPr>
              <w:spacing w:before="0" w:after="0" w:line="240" w:lineRule="auto"/>
              <w:jc w:val="left"/>
              <w:rPr>
                <w:ins w:id="85449"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6AED256" w14:textId="77777777" w:rsidR="003E6D09" w:rsidRPr="003E6D09" w:rsidRDefault="003E6D09" w:rsidP="003E6D09">
            <w:pPr>
              <w:spacing w:before="0" w:after="0" w:line="240" w:lineRule="auto"/>
              <w:jc w:val="left"/>
              <w:rPr>
                <w:ins w:id="85450"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BC829B3" w14:textId="77777777" w:rsidR="003E6D09" w:rsidRPr="003E6D09" w:rsidRDefault="003E6D09" w:rsidP="003E6D09">
            <w:pPr>
              <w:spacing w:before="0" w:after="0" w:line="240" w:lineRule="auto"/>
              <w:jc w:val="center"/>
              <w:rPr>
                <w:ins w:id="85451"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8F486A1" w14:textId="77777777" w:rsidR="003E6D09" w:rsidRPr="003E6D09" w:rsidRDefault="003E6D09" w:rsidP="003E6D09">
            <w:pPr>
              <w:spacing w:before="0" w:after="0" w:line="240" w:lineRule="auto"/>
              <w:jc w:val="center"/>
              <w:rPr>
                <w:ins w:id="85452"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7DD96B9" w14:textId="77777777" w:rsidR="003E6D09" w:rsidRPr="003E6D09" w:rsidRDefault="003E6D09" w:rsidP="003E6D09">
            <w:pPr>
              <w:spacing w:before="0" w:after="0" w:line="240" w:lineRule="auto"/>
              <w:jc w:val="center"/>
              <w:rPr>
                <w:ins w:id="85453"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AEBEE95" w14:textId="77777777" w:rsidR="003E6D09" w:rsidRPr="003E6D09" w:rsidRDefault="003E6D09" w:rsidP="003E6D09">
            <w:pPr>
              <w:spacing w:before="0" w:after="0" w:line="240" w:lineRule="auto"/>
              <w:jc w:val="center"/>
              <w:rPr>
                <w:ins w:id="85454" w:author="pete jones" w:date="2022-01-11T16:53: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382C8686" w14:textId="77777777" w:rsidR="003E6D09" w:rsidRPr="003E6D09" w:rsidRDefault="003E6D09" w:rsidP="003E6D09">
            <w:pPr>
              <w:spacing w:before="0" w:after="0" w:line="240" w:lineRule="auto"/>
              <w:jc w:val="center"/>
              <w:rPr>
                <w:ins w:id="85455" w:author="pete jones" w:date="2022-01-11T16:53:00Z"/>
                <w:rFonts w:ascii="Times New Roman" w:hAnsi="Times New Roman" w:cs="Times New Roman"/>
                <w:sz w:val="20"/>
                <w:szCs w:val="20"/>
              </w:rPr>
            </w:pPr>
          </w:p>
        </w:tc>
      </w:tr>
      <w:tr w:rsidR="003E6D09" w:rsidRPr="003E6D09" w14:paraId="13255791" w14:textId="77777777" w:rsidTr="003E6D09">
        <w:trPr>
          <w:trHeight w:val="315"/>
          <w:ins w:id="85456" w:author="pete jones" w:date="2022-01-11T16:53:00Z"/>
        </w:trPr>
        <w:tc>
          <w:tcPr>
            <w:tcW w:w="400" w:type="dxa"/>
            <w:tcBorders>
              <w:top w:val="nil"/>
              <w:left w:val="nil"/>
              <w:bottom w:val="nil"/>
              <w:right w:val="nil"/>
            </w:tcBorders>
            <w:shd w:val="clear" w:color="auto" w:fill="auto"/>
            <w:noWrap/>
            <w:vAlign w:val="center"/>
            <w:hideMark/>
          </w:tcPr>
          <w:p w14:paraId="49DED390" w14:textId="77777777" w:rsidR="003E6D09" w:rsidRPr="003E6D09" w:rsidRDefault="003E6D09" w:rsidP="003E6D09">
            <w:pPr>
              <w:spacing w:before="0" w:after="0" w:line="240" w:lineRule="auto"/>
              <w:jc w:val="center"/>
              <w:rPr>
                <w:ins w:id="85457" w:author="pete jones" w:date="2022-01-11T16:53: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04670FC3" w14:textId="77777777" w:rsidR="003E6D09" w:rsidRPr="003E6D09" w:rsidRDefault="003E6D09" w:rsidP="003E6D09">
            <w:pPr>
              <w:spacing w:before="0" w:after="0" w:line="240" w:lineRule="auto"/>
              <w:jc w:val="right"/>
              <w:rPr>
                <w:ins w:id="85458" w:author="pete jones" w:date="2022-01-11T16:53:00Z"/>
                <w:rFonts w:ascii="Calibri" w:hAnsi="Calibri" w:cs="Calibri"/>
                <w:sz w:val="22"/>
                <w:szCs w:val="22"/>
              </w:rPr>
            </w:pPr>
            <w:ins w:id="85459" w:author="pete jones" w:date="2022-01-11T16:53:00Z">
              <w:r w:rsidRPr="003E6D0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00D45428" w14:textId="77777777" w:rsidR="003E6D09" w:rsidRPr="003E6D09" w:rsidRDefault="003E6D09" w:rsidP="003E6D09">
            <w:pPr>
              <w:spacing w:before="0" w:after="0" w:line="240" w:lineRule="auto"/>
              <w:jc w:val="center"/>
              <w:rPr>
                <w:ins w:id="85460" w:author="pete jones" w:date="2022-01-11T16:53:00Z"/>
                <w:rFonts w:ascii="Calibri" w:hAnsi="Calibri" w:cs="Calibri"/>
                <w:color w:val="000000"/>
                <w:sz w:val="22"/>
                <w:szCs w:val="22"/>
              </w:rPr>
            </w:pPr>
            <w:ins w:id="85461" w:author="pete jones" w:date="2022-01-11T16:53:00Z">
              <w:r w:rsidRPr="003E6D09">
                <w:rPr>
                  <w:rFonts w:ascii="Calibri" w:hAnsi="Calibri" w:cs="Calibri"/>
                  <w:color w:val="000000"/>
                  <w:sz w:val="22"/>
                  <w:szCs w:val="22"/>
                </w:rPr>
                <w:t>1</w:t>
              </w:r>
            </w:ins>
          </w:p>
        </w:tc>
        <w:tc>
          <w:tcPr>
            <w:tcW w:w="424" w:type="dxa"/>
            <w:tcBorders>
              <w:top w:val="nil"/>
              <w:left w:val="nil"/>
              <w:bottom w:val="nil"/>
              <w:right w:val="nil"/>
            </w:tcBorders>
            <w:shd w:val="clear" w:color="auto" w:fill="auto"/>
            <w:noWrap/>
            <w:vAlign w:val="center"/>
            <w:hideMark/>
          </w:tcPr>
          <w:p w14:paraId="6CAD2B5D" w14:textId="77777777" w:rsidR="003E6D09" w:rsidRPr="003E6D09" w:rsidRDefault="003E6D09" w:rsidP="003E6D09">
            <w:pPr>
              <w:spacing w:before="0" w:after="0" w:line="240" w:lineRule="auto"/>
              <w:jc w:val="center"/>
              <w:rPr>
                <w:ins w:id="85462" w:author="pete jones" w:date="2022-01-11T16:53: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4A658EC3" w14:textId="77777777" w:rsidR="003E6D09" w:rsidRPr="003E6D09" w:rsidRDefault="003E6D09" w:rsidP="003E6D09">
            <w:pPr>
              <w:spacing w:before="0" w:after="0" w:line="240" w:lineRule="auto"/>
              <w:jc w:val="left"/>
              <w:rPr>
                <w:ins w:id="85463"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3522BD83" w14:textId="77777777" w:rsidR="003E6D09" w:rsidRPr="003E6D09" w:rsidRDefault="003E6D09" w:rsidP="003E6D09">
            <w:pPr>
              <w:spacing w:before="0" w:after="0" w:line="240" w:lineRule="auto"/>
              <w:jc w:val="left"/>
              <w:rPr>
                <w:ins w:id="85464"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0CD08EF" w14:textId="77777777" w:rsidR="003E6D09" w:rsidRPr="003E6D09" w:rsidRDefault="003E6D09" w:rsidP="003E6D09">
            <w:pPr>
              <w:spacing w:before="0" w:after="0" w:line="240" w:lineRule="auto"/>
              <w:jc w:val="left"/>
              <w:rPr>
                <w:ins w:id="85465"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4DC7119" w14:textId="77777777" w:rsidR="003E6D09" w:rsidRPr="003E6D09" w:rsidRDefault="003E6D09" w:rsidP="003E6D09">
            <w:pPr>
              <w:spacing w:before="0" w:after="0" w:line="240" w:lineRule="auto"/>
              <w:jc w:val="left"/>
              <w:rPr>
                <w:ins w:id="85466"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37EB8F5E" w14:textId="77777777" w:rsidR="003E6D09" w:rsidRPr="003E6D09" w:rsidRDefault="003E6D09" w:rsidP="003E6D09">
            <w:pPr>
              <w:spacing w:before="0" w:after="0" w:line="240" w:lineRule="auto"/>
              <w:jc w:val="left"/>
              <w:rPr>
                <w:ins w:id="85467"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2E7E755" w14:textId="77777777" w:rsidR="003E6D09" w:rsidRPr="003E6D09" w:rsidRDefault="003E6D09" w:rsidP="003E6D09">
            <w:pPr>
              <w:spacing w:before="0" w:after="0" w:line="240" w:lineRule="auto"/>
              <w:jc w:val="left"/>
              <w:rPr>
                <w:ins w:id="85468"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5A28E14" w14:textId="77777777" w:rsidR="003E6D09" w:rsidRPr="003E6D09" w:rsidRDefault="003E6D09" w:rsidP="003E6D09">
            <w:pPr>
              <w:spacing w:before="0" w:after="0" w:line="240" w:lineRule="auto"/>
              <w:jc w:val="left"/>
              <w:rPr>
                <w:ins w:id="85469"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8318C2C" w14:textId="77777777" w:rsidR="003E6D09" w:rsidRPr="003E6D09" w:rsidRDefault="003E6D09" w:rsidP="003E6D09">
            <w:pPr>
              <w:spacing w:before="0" w:after="0" w:line="240" w:lineRule="auto"/>
              <w:jc w:val="center"/>
              <w:rPr>
                <w:ins w:id="85470"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FDB7E61" w14:textId="77777777" w:rsidR="003E6D09" w:rsidRPr="003E6D09" w:rsidRDefault="003E6D09" w:rsidP="003E6D09">
            <w:pPr>
              <w:spacing w:before="0" w:after="0" w:line="240" w:lineRule="auto"/>
              <w:jc w:val="center"/>
              <w:rPr>
                <w:ins w:id="85471" w:author="pete jones" w:date="2022-01-11T16:53: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428C1599" w14:textId="77777777" w:rsidR="003E6D09" w:rsidRPr="003E6D09" w:rsidRDefault="003E6D09" w:rsidP="003E6D09">
            <w:pPr>
              <w:spacing w:before="0" w:after="0" w:line="240" w:lineRule="auto"/>
              <w:jc w:val="center"/>
              <w:rPr>
                <w:ins w:id="85472" w:author="pete jones" w:date="2022-01-11T16:53:00Z"/>
                <w:rFonts w:ascii="Times New Roman" w:hAnsi="Times New Roman" w:cs="Times New Roman"/>
                <w:sz w:val="20"/>
                <w:szCs w:val="20"/>
              </w:rPr>
            </w:pPr>
          </w:p>
        </w:tc>
      </w:tr>
      <w:tr w:rsidR="003E6D09" w:rsidRPr="003E6D09" w14:paraId="109AE3BC" w14:textId="77777777" w:rsidTr="003E6D09">
        <w:trPr>
          <w:trHeight w:val="300"/>
          <w:ins w:id="85473" w:author="pete jones" w:date="2022-01-11T16:53:00Z"/>
        </w:trPr>
        <w:tc>
          <w:tcPr>
            <w:tcW w:w="400" w:type="dxa"/>
            <w:tcBorders>
              <w:top w:val="nil"/>
              <w:left w:val="nil"/>
              <w:bottom w:val="nil"/>
              <w:right w:val="nil"/>
            </w:tcBorders>
            <w:shd w:val="clear" w:color="auto" w:fill="auto"/>
            <w:noWrap/>
            <w:vAlign w:val="center"/>
            <w:hideMark/>
          </w:tcPr>
          <w:p w14:paraId="1A9D0602" w14:textId="77777777" w:rsidR="003E6D09" w:rsidRPr="003E6D09" w:rsidRDefault="003E6D09" w:rsidP="003E6D09">
            <w:pPr>
              <w:spacing w:before="0" w:after="0" w:line="240" w:lineRule="auto"/>
              <w:jc w:val="center"/>
              <w:rPr>
                <w:ins w:id="85474" w:author="pete jones" w:date="2022-01-11T16:53: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4FC3446" w14:textId="77777777" w:rsidR="003E6D09" w:rsidRPr="003E6D09" w:rsidRDefault="003E6D09" w:rsidP="003E6D09">
            <w:pPr>
              <w:spacing w:before="0" w:after="0" w:line="240" w:lineRule="auto"/>
              <w:jc w:val="right"/>
              <w:rPr>
                <w:ins w:id="85475" w:author="pete jones" w:date="2022-01-11T16:53:00Z"/>
                <w:rFonts w:ascii="Calibri" w:hAnsi="Calibri" w:cs="Calibri"/>
                <w:sz w:val="22"/>
                <w:szCs w:val="22"/>
              </w:rPr>
            </w:pPr>
            <w:ins w:id="85476" w:author="pete jones" w:date="2022-01-11T16:53:00Z">
              <w:r w:rsidRPr="003E6D0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2A6E2817" w14:textId="77777777" w:rsidR="003E6D09" w:rsidRPr="003E6D09" w:rsidRDefault="003E6D09" w:rsidP="003E6D09">
            <w:pPr>
              <w:spacing w:before="0" w:after="0" w:line="240" w:lineRule="auto"/>
              <w:jc w:val="center"/>
              <w:rPr>
                <w:ins w:id="85477" w:author="pete jones" w:date="2022-01-11T16:53:00Z"/>
                <w:rFonts w:ascii="Calibri" w:hAnsi="Calibri" w:cs="Calibri"/>
                <w:color w:val="000000"/>
                <w:sz w:val="22"/>
                <w:szCs w:val="22"/>
              </w:rPr>
            </w:pPr>
            <w:ins w:id="85478" w:author="pete jones" w:date="2022-01-11T16:53:00Z">
              <w:r w:rsidRPr="003E6D09">
                <w:rPr>
                  <w:rFonts w:ascii="Calibri" w:hAnsi="Calibri" w:cs="Calibri"/>
                  <w:color w:val="000000"/>
                  <w:sz w:val="22"/>
                  <w:szCs w:val="22"/>
                </w:rPr>
                <w:t>6</w:t>
              </w:r>
            </w:ins>
          </w:p>
        </w:tc>
        <w:tc>
          <w:tcPr>
            <w:tcW w:w="424" w:type="dxa"/>
            <w:tcBorders>
              <w:top w:val="nil"/>
              <w:left w:val="nil"/>
              <w:bottom w:val="nil"/>
              <w:right w:val="nil"/>
            </w:tcBorders>
            <w:shd w:val="clear" w:color="auto" w:fill="auto"/>
            <w:noWrap/>
            <w:vAlign w:val="center"/>
            <w:hideMark/>
          </w:tcPr>
          <w:p w14:paraId="5F04B8D8" w14:textId="77777777" w:rsidR="003E6D09" w:rsidRPr="003E6D09" w:rsidRDefault="003E6D09" w:rsidP="003E6D09">
            <w:pPr>
              <w:spacing w:before="0" w:after="0" w:line="240" w:lineRule="auto"/>
              <w:jc w:val="center"/>
              <w:rPr>
                <w:ins w:id="85479" w:author="pete jones" w:date="2022-01-11T16:53: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5334230A" w14:textId="77777777" w:rsidR="003E6D09" w:rsidRPr="003E6D09" w:rsidRDefault="003E6D09" w:rsidP="003E6D09">
            <w:pPr>
              <w:spacing w:before="0" w:after="0" w:line="240" w:lineRule="auto"/>
              <w:jc w:val="center"/>
              <w:rPr>
                <w:ins w:id="85480" w:author="pete jones" w:date="2022-01-11T16:53:00Z"/>
                <w:rFonts w:ascii="Calibri" w:hAnsi="Calibri" w:cs="Calibri"/>
                <w:color w:val="000000"/>
                <w:sz w:val="22"/>
                <w:szCs w:val="22"/>
              </w:rPr>
            </w:pPr>
            <w:ins w:id="85481" w:author="pete jones" w:date="2022-01-11T16:53: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231180B" w14:textId="77777777" w:rsidR="003E6D09" w:rsidRPr="003E6D09" w:rsidRDefault="003E6D09" w:rsidP="003E6D09">
            <w:pPr>
              <w:spacing w:before="0" w:after="0" w:line="240" w:lineRule="auto"/>
              <w:jc w:val="center"/>
              <w:rPr>
                <w:ins w:id="85482" w:author="pete jones" w:date="2022-01-11T16:53:00Z"/>
                <w:rFonts w:ascii="Calibri" w:hAnsi="Calibri" w:cs="Calibri"/>
                <w:color w:val="000000"/>
                <w:sz w:val="22"/>
                <w:szCs w:val="22"/>
              </w:rPr>
            </w:pPr>
            <w:ins w:id="85483" w:author="pete jones" w:date="2022-01-11T16:53: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0741692" w14:textId="77777777" w:rsidR="003E6D09" w:rsidRPr="003E6D09" w:rsidRDefault="003E6D09" w:rsidP="003E6D09">
            <w:pPr>
              <w:spacing w:before="0" w:after="0" w:line="240" w:lineRule="auto"/>
              <w:jc w:val="center"/>
              <w:rPr>
                <w:ins w:id="85484" w:author="pete jones" w:date="2022-01-11T16:53:00Z"/>
                <w:rFonts w:ascii="Calibri" w:hAnsi="Calibri" w:cs="Calibri"/>
                <w:color w:val="000000"/>
                <w:sz w:val="22"/>
                <w:szCs w:val="22"/>
              </w:rPr>
            </w:pPr>
            <w:ins w:id="85485" w:author="pete jones" w:date="2022-01-11T16:53: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09297D7" w14:textId="77777777" w:rsidR="003E6D09" w:rsidRPr="003E6D09" w:rsidRDefault="003E6D09" w:rsidP="003E6D09">
            <w:pPr>
              <w:spacing w:before="0" w:after="0" w:line="240" w:lineRule="auto"/>
              <w:jc w:val="center"/>
              <w:rPr>
                <w:ins w:id="85486" w:author="pete jones" w:date="2022-01-11T16:53:00Z"/>
                <w:rFonts w:ascii="Calibri" w:hAnsi="Calibri" w:cs="Calibri"/>
                <w:color w:val="000000"/>
                <w:sz w:val="22"/>
                <w:szCs w:val="22"/>
              </w:rPr>
            </w:pPr>
            <w:ins w:id="85487" w:author="pete jones" w:date="2022-01-11T16:53: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2D7BA72" w14:textId="77777777" w:rsidR="003E6D09" w:rsidRPr="003E6D09" w:rsidRDefault="003E6D09" w:rsidP="003E6D09">
            <w:pPr>
              <w:spacing w:before="0" w:after="0" w:line="240" w:lineRule="auto"/>
              <w:jc w:val="center"/>
              <w:rPr>
                <w:ins w:id="85488" w:author="pete jones" w:date="2022-01-11T16:53:00Z"/>
                <w:rFonts w:ascii="Calibri" w:hAnsi="Calibri" w:cs="Calibri"/>
                <w:color w:val="000000"/>
                <w:sz w:val="22"/>
                <w:szCs w:val="22"/>
              </w:rPr>
            </w:pPr>
            <w:ins w:id="85489" w:author="pete jones" w:date="2022-01-11T16:53: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918743F" w14:textId="77777777" w:rsidR="003E6D09" w:rsidRPr="003E6D09" w:rsidRDefault="003E6D09" w:rsidP="003E6D09">
            <w:pPr>
              <w:spacing w:before="0" w:after="0" w:line="240" w:lineRule="auto"/>
              <w:jc w:val="center"/>
              <w:rPr>
                <w:ins w:id="85490" w:author="pete jones" w:date="2022-01-11T16:53:00Z"/>
                <w:rFonts w:ascii="Calibri" w:hAnsi="Calibri" w:cs="Calibri"/>
                <w:color w:val="000000"/>
                <w:sz w:val="22"/>
                <w:szCs w:val="22"/>
              </w:rPr>
            </w:pPr>
            <w:ins w:id="85491" w:author="pete jones" w:date="2022-01-11T16:53:00Z">
              <w:r w:rsidRPr="003E6D0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A309BB9" w14:textId="77777777" w:rsidR="003E6D09" w:rsidRPr="003E6D09" w:rsidRDefault="003E6D09" w:rsidP="003E6D09">
            <w:pPr>
              <w:spacing w:before="0" w:after="0" w:line="240" w:lineRule="auto"/>
              <w:jc w:val="center"/>
              <w:rPr>
                <w:ins w:id="85492" w:author="pete jones" w:date="2022-01-11T16:53:00Z"/>
                <w:rFonts w:ascii="Calibri" w:hAnsi="Calibri" w:cs="Calibri"/>
                <w:color w:val="000000"/>
                <w:sz w:val="22"/>
                <w:szCs w:val="22"/>
              </w:rPr>
            </w:pPr>
            <w:ins w:id="85493" w:author="pete jones" w:date="2022-01-11T16:53:00Z">
              <w:r w:rsidRPr="003E6D0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5D2C99E" w14:textId="77777777" w:rsidR="003E6D09" w:rsidRPr="003E6D09" w:rsidRDefault="003E6D09" w:rsidP="003E6D09">
            <w:pPr>
              <w:spacing w:before="0" w:after="0" w:line="240" w:lineRule="auto"/>
              <w:jc w:val="center"/>
              <w:rPr>
                <w:ins w:id="85494" w:author="pete jones" w:date="2022-01-11T16:53:00Z"/>
                <w:rFonts w:ascii="Calibri" w:hAnsi="Calibri" w:cs="Calibri"/>
                <w:color w:val="000000"/>
                <w:sz w:val="22"/>
                <w:szCs w:val="22"/>
              </w:rPr>
            </w:pPr>
            <w:ins w:id="85495" w:author="pete jones" w:date="2022-01-11T16:53: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28DA231" w14:textId="77777777" w:rsidR="003E6D09" w:rsidRPr="003E6D09" w:rsidRDefault="003E6D09" w:rsidP="003E6D09">
            <w:pPr>
              <w:spacing w:before="0" w:after="0" w:line="240" w:lineRule="auto"/>
              <w:jc w:val="center"/>
              <w:rPr>
                <w:ins w:id="85496" w:author="pete jones" w:date="2022-01-11T16:53:00Z"/>
                <w:rFonts w:ascii="Calibri" w:hAnsi="Calibri" w:cs="Calibri"/>
                <w:color w:val="000000"/>
                <w:sz w:val="22"/>
                <w:szCs w:val="22"/>
              </w:rPr>
            </w:pPr>
            <w:ins w:id="85497" w:author="pete jones" w:date="2022-01-11T16:53:00Z">
              <w:r w:rsidRPr="003E6D0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E940BF0" w14:textId="77777777" w:rsidR="003E6D09" w:rsidRPr="003E6D09" w:rsidRDefault="003E6D09" w:rsidP="003E6D09">
            <w:pPr>
              <w:spacing w:before="0" w:after="0" w:line="240" w:lineRule="auto"/>
              <w:jc w:val="center"/>
              <w:rPr>
                <w:ins w:id="85498" w:author="pete jones" w:date="2022-01-11T16:53:00Z"/>
                <w:rFonts w:ascii="Calibri" w:hAnsi="Calibri" w:cs="Calibri"/>
                <w:color w:val="000000"/>
                <w:sz w:val="22"/>
                <w:szCs w:val="22"/>
              </w:rPr>
            </w:pPr>
            <w:ins w:id="85499" w:author="pete jones" w:date="2022-01-11T16:53:00Z">
              <w:r w:rsidRPr="003E6D09">
                <w:rPr>
                  <w:rFonts w:ascii="Calibri" w:hAnsi="Calibri" w:cs="Calibri"/>
                  <w:color w:val="000000"/>
                  <w:sz w:val="22"/>
                  <w:szCs w:val="22"/>
                </w:rPr>
                <w:t>N/A</w:t>
              </w:r>
            </w:ins>
          </w:p>
        </w:tc>
      </w:tr>
      <w:tr w:rsidR="003E6D09" w:rsidRPr="003E6D09" w14:paraId="65B3140D" w14:textId="77777777" w:rsidTr="003E6D09">
        <w:trPr>
          <w:trHeight w:val="315"/>
          <w:ins w:id="85500" w:author="pete jones" w:date="2022-01-11T16:53:00Z"/>
        </w:trPr>
        <w:tc>
          <w:tcPr>
            <w:tcW w:w="400" w:type="dxa"/>
            <w:tcBorders>
              <w:top w:val="nil"/>
              <w:left w:val="nil"/>
              <w:bottom w:val="nil"/>
              <w:right w:val="nil"/>
            </w:tcBorders>
            <w:shd w:val="clear" w:color="auto" w:fill="auto"/>
            <w:noWrap/>
            <w:vAlign w:val="center"/>
            <w:hideMark/>
          </w:tcPr>
          <w:p w14:paraId="211F6C5B" w14:textId="77777777" w:rsidR="003E6D09" w:rsidRPr="003E6D09" w:rsidRDefault="003E6D09" w:rsidP="003E6D09">
            <w:pPr>
              <w:spacing w:before="0" w:after="0" w:line="240" w:lineRule="auto"/>
              <w:jc w:val="center"/>
              <w:rPr>
                <w:ins w:id="85501" w:author="pete jones" w:date="2022-01-11T16:53:00Z"/>
                <w:rFonts w:ascii="Calibri" w:hAnsi="Calibri" w:cs="Calibri"/>
                <w:color w:val="FFFFFF"/>
                <w:sz w:val="22"/>
                <w:szCs w:val="22"/>
              </w:rPr>
            </w:pPr>
            <w:ins w:id="85502" w:author="pete jones" w:date="2022-01-11T16:53:00Z">
              <w:r w:rsidRPr="003E6D0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4D8C965B" w14:textId="77777777" w:rsidR="003E6D09" w:rsidRPr="003E6D09" w:rsidRDefault="003E6D09" w:rsidP="003E6D09">
            <w:pPr>
              <w:spacing w:before="0" w:after="0" w:line="240" w:lineRule="auto"/>
              <w:jc w:val="right"/>
              <w:rPr>
                <w:ins w:id="85503" w:author="pete jones" w:date="2022-01-11T16:53:00Z"/>
                <w:rFonts w:ascii="Calibri" w:hAnsi="Calibri" w:cs="Calibri"/>
                <w:sz w:val="22"/>
                <w:szCs w:val="22"/>
              </w:rPr>
            </w:pPr>
            <w:ins w:id="85504" w:author="pete jones" w:date="2022-01-11T16:53:00Z">
              <w:r w:rsidRPr="003E6D0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2570FCD9" w14:textId="77777777" w:rsidR="003E6D09" w:rsidRPr="003E6D09" w:rsidRDefault="003E6D09" w:rsidP="003E6D09">
            <w:pPr>
              <w:spacing w:before="0" w:after="0" w:line="240" w:lineRule="auto"/>
              <w:jc w:val="center"/>
              <w:rPr>
                <w:ins w:id="85505" w:author="pete jones" w:date="2022-01-11T16:53:00Z"/>
                <w:rFonts w:ascii="Calibri" w:hAnsi="Calibri" w:cs="Calibri"/>
                <w:sz w:val="22"/>
                <w:szCs w:val="22"/>
              </w:rPr>
            </w:pPr>
            <w:ins w:id="85506" w:author="pete jones" w:date="2022-01-11T16:53:00Z">
              <w:r w:rsidRPr="003E6D09">
                <w:rPr>
                  <w:rFonts w:ascii="Calibri" w:hAnsi="Calibri" w:cs="Calibri"/>
                  <w:sz w:val="22"/>
                  <w:szCs w:val="22"/>
                </w:rPr>
                <w:t>4</w:t>
              </w:r>
            </w:ins>
          </w:p>
        </w:tc>
        <w:tc>
          <w:tcPr>
            <w:tcW w:w="424" w:type="dxa"/>
            <w:tcBorders>
              <w:top w:val="nil"/>
              <w:left w:val="nil"/>
              <w:bottom w:val="nil"/>
              <w:right w:val="nil"/>
            </w:tcBorders>
            <w:shd w:val="clear" w:color="auto" w:fill="auto"/>
            <w:noWrap/>
            <w:vAlign w:val="bottom"/>
            <w:hideMark/>
          </w:tcPr>
          <w:p w14:paraId="7AA0D7DC" w14:textId="77777777" w:rsidR="003E6D09" w:rsidRPr="003E6D09" w:rsidRDefault="003E6D09" w:rsidP="003E6D09">
            <w:pPr>
              <w:spacing w:before="0" w:after="0" w:line="240" w:lineRule="auto"/>
              <w:jc w:val="center"/>
              <w:rPr>
                <w:ins w:id="85507" w:author="pete jones" w:date="2022-01-11T16:53:00Z"/>
                <w:rFonts w:ascii="Calibri" w:hAnsi="Calibri" w:cs="Calibri"/>
                <w:color w:val="FFFFFF"/>
                <w:sz w:val="22"/>
                <w:szCs w:val="22"/>
              </w:rPr>
            </w:pPr>
            <w:ins w:id="85508" w:author="pete jones" w:date="2022-01-11T16:53:00Z">
              <w:r w:rsidRPr="003E6D0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07861A9F" w14:textId="77777777" w:rsidR="003E6D09" w:rsidRPr="003E6D09" w:rsidRDefault="003E6D09" w:rsidP="003E6D09">
            <w:pPr>
              <w:spacing w:before="0" w:after="0" w:line="240" w:lineRule="auto"/>
              <w:jc w:val="left"/>
              <w:rPr>
                <w:ins w:id="85509" w:author="pete jones" w:date="2022-01-11T16:53: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EB7F771" w14:textId="77777777" w:rsidR="003E6D09" w:rsidRPr="003E6D09" w:rsidRDefault="003E6D09" w:rsidP="003E6D09">
            <w:pPr>
              <w:spacing w:before="0" w:after="0" w:line="240" w:lineRule="auto"/>
              <w:jc w:val="left"/>
              <w:rPr>
                <w:ins w:id="85510" w:author="pete jones" w:date="2022-01-11T16:53: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29C6DF0" w14:textId="77777777" w:rsidR="003E6D09" w:rsidRPr="003E6D09" w:rsidRDefault="003E6D09" w:rsidP="003E6D09">
            <w:pPr>
              <w:spacing w:before="0" w:after="0" w:line="240" w:lineRule="auto"/>
              <w:jc w:val="left"/>
              <w:rPr>
                <w:ins w:id="85511" w:author="pete jones" w:date="2022-01-11T16:53: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6325965" w14:textId="77777777" w:rsidR="003E6D09" w:rsidRPr="003E6D09" w:rsidRDefault="003E6D09" w:rsidP="003E6D09">
            <w:pPr>
              <w:spacing w:before="0" w:after="0" w:line="240" w:lineRule="auto"/>
              <w:jc w:val="left"/>
              <w:rPr>
                <w:ins w:id="85512"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49C3CED" w14:textId="77777777" w:rsidR="003E6D09" w:rsidRPr="003E6D09" w:rsidRDefault="003E6D09" w:rsidP="003E6D09">
            <w:pPr>
              <w:spacing w:before="0" w:after="0" w:line="240" w:lineRule="auto"/>
              <w:jc w:val="left"/>
              <w:rPr>
                <w:ins w:id="85513"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8DA23A5" w14:textId="77777777" w:rsidR="003E6D09" w:rsidRPr="003E6D09" w:rsidRDefault="003E6D09" w:rsidP="003E6D09">
            <w:pPr>
              <w:spacing w:before="0" w:after="0" w:line="240" w:lineRule="auto"/>
              <w:jc w:val="left"/>
              <w:rPr>
                <w:ins w:id="85514"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39638BA" w14:textId="77777777" w:rsidR="003E6D09" w:rsidRPr="003E6D09" w:rsidRDefault="003E6D09" w:rsidP="003E6D09">
            <w:pPr>
              <w:spacing w:before="0" w:after="0" w:line="240" w:lineRule="auto"/>
              <w:jc w:val="left"/>
              <w:rPr>
                <w:ins w:id="85515"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50AEB7F" w14:textId="77777777" w:rsidR="003E6D09" w:rsidRPr="003E6D09" w:rsidRDefault="003E6D09" w:rsidP="003E6D09">
            <w:pPr>
              <w:spacing w:before="0" w:after="0" w:line="240" w:lineRule="auto"/>
              <w:jc w:val="left"/>
              <w:rPr>
                <w:ins w:id="85516"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EF93C42" w14:textId="77777777" w:rsidR="003E6D09" w:rsidRPr="003E6D09" w:rsidRDefault="003E6D09" w:rsidP="003E6D09">
            <w:pPr>
              <w:spacing w:before="0" w:after="0" w:line="240" w:lineRule="auto"/>
              <w:jc w:val="left"/>
              <w:rPr>
                <w:ins w:id="85517" w:author="pete jones" w:date="2022-01-11T16:53: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5A8970A3" w14:textId="77777777" w:rsidR="003E6D09" w:rsidRPr="003E6D09" w:rsidRDefault="003E6D09" w:rsidP="003E6D09">
            <w:pPr>
              <w:spacing w:before="0" w:after="0" w:line="240" w:lineRule="auto"/>
              <w:jc w:val="left"/>
              <w:rPr>
                <w:ins w:id="85518" w:author="pete jones" w:date="2022-01-11T16:53:00Z"/>
                <w:rFonts w:ascii="Calibri" w:hAnsi="Calibri" w:cs="Calibri"/>
                <w:color w:val="000000"/>
                <w:sz w:val="22"/>
                <w:szCs w:val="22"/>
              </w:rPr>
            </w:pPr>
          </w:p>
        </w:tc>
      </w:tr>
      <w:tr w:rsidR="003E6D09" w:rsidRPr="003E6D09" w14:paraId="4ECED0B8" w14:textId="77777777" w:rsidTr="003E6D09">
        <w:trPr>
          <w:trHeight w:val="315"/>
          <w:ins w:id="85519" w:author="pete jones" w:date="2022-01-11T16:53:00Z"/>
        </w:trPr>
        <w:tc>
          <w:tcPr>
            <w:tcW w:w="400" w:type="dxa"/>
            <w:tcBorders>
              <w:top w:val="nil"/>
              <w:left w:val="nil"/>
              <w:bottom w:val="nil"/>
              <w:right w:val="nil"/>
            </w:tcBorders>
            <w:shd w:val="clear" w:color="auto" w:fill="auto"/>
            <w:noWrap/>
            <w:vAlign w:val="center"/>
            <w:hideMark/>
          </w:tcPr>
          <w:p w14:paraId="221513B6" w14:textId="77777777" w:rsidR="003E6D09" w:rsidRPr="003E6D09" w:rsidRDefault="003E6D09" w:rsidP="003E6D09">
            <w:pPr>
              <w:spacing w:before="0" w:after="0" w:line="240" w:lineRule="auto"/>
              <w:jc w:val="center"/>
              <w:rPr>
                <w:ins w:id="85520" w:author="pete jones" w:date="2022-01-11T16:53: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1DA1F08E" w14:textId="77777777" w:rsidR="003E6D09" w:rsidRPr="003E6D09" w:rsidRDefault="003E6D09" w:rsidP="003E6D09">
            <w:pPr>
              <w:spacing w:before="0" w:after="0" w:line="240" w:lineRule="auto"/>
              <w:jc w:val="right"/>
              <w:rPr>
                <w:ins w:id="85521" w:author="pete jones" w:date="2022-01-11T16:53:00Z"/>
                <w:rFonts w:ascii="Calibri" w:hAnsi="Calibri" w:cs="Calibri"/>
                <w:sz w:val="22"/>
                <w:szCs w:val="22"/>
              </w:rPr>
            </w:pPr>
            <w:ins w:id="85522" w:author="pete jones" w:date="2022-01-11T16:53:00Z">
              <w:r w:rsidRPr="003E6D0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68963D58" w14:textId="77777777" w:rsidR="003E6D09" w:rsidRPr="003E6D09" w:rsidRDefault="003E6D09" w:rsidP="003E6D09">
            <w:pPr>
              <w:spacing w:before="0" w:after="0" w:line="240" w:lineRule="auto"/>
              <w:jc w:val="center"/>
              <w:rPr>
                <w:ins w:id="85523" w:author="pete jones" w:date="2022-01-11T16:53:00Z"/>
                <w:rFonts w:ascii="Calibri" w:hAnsi="Calibri" w:cs="Calibri"/>
                <w:sz w:val="22"/>
                <w:szCs w:val="22"/>
              </w:rPr>
            </w:pPr>
            <w:ins w:id="85524" w:author="pete jones" w:date="2022-01-11T16:53:00Z">
              <w:r w:rsidRPr="003E6D09">
                <w:rPr>
                  <w:rFonts w:ascii="Calibri" w:hAnsi="Calibri" w:cs="Calibri"/>
                  <w:sz w:val="22"/>
                  <w:szCs w:val="22"/>
                </w:rPr>
                <w:t>5</w:t>
              </w:r>
            </w:ins>
          </w:p>
        </w:tc>
        <w:tc>
          <w:tcPr>
            <w:tcW w:w="424" w:type="dxa"/>
            <w:tcBorders>
              <w:top w:val="nil"/>
              <w:left w:val="nil"/>
              <w:bottom w:val="nil"/>
              <w:right w:val="nil"/>
            </w:tcBorders>
            <w:shd w:val="clear" w:color="auto" w:fill="auto"/>
            <w:noWrap/>
            <w:vAlign w:val="bottom"/>
            <w:hideMark/>
          </w:tcPr>
          <w:p w14:paraId="66BC36ED" w14:textId="77777777" w:rsidR="003E6D09" w:rsidRPr="003E6D09" w:rsidRDefault="003E6D09" w:rsidP="003E6D09">
            <w:pPr>
              <w:spacing w:before="0" w:after="0" w:line="240" w:lineRule="auto"/>
              <w:jc w:val="center"/>
              <w:rPr>
                <w:ins w:id="85525" w:author="pete jones" w:date="2022-01-11T16:53: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5D9419C2" w14:textId="77777777" w:rsidR="003E6D09" w:rsidRPr="003E6D09" w:rsidRDefault="003E6D09" w:rsidP="003E6D09">
            <w:pPr>
              <w:spacing w:before="0" w:after="0" w:line="240" w:lineRule="auto"/>
              <w:jc w:val="right"/>
              <w:rPr>
                <w:ins w:id="85526" w:author="pete jones" w:date="2022-01-11T16:53:00Z"/>
                <w:rFonts w:ascii="Calibri" w:hAnsi="Calibri" w:cs="Calibri"/>
                <w:color w:val="FFFFFF"/>
                <w:sz w:val="22"/>
                <w:szCs w:val="22"/>
              </w:rPr>
            </w:pPr>
            <w:ins w:id="85527" w:author="pete jones" w:date="2022-01-11T16:53:00Z">
              <w:r w:rsidRPr="003E6D0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15AD0464" w14:textId="77777777" w:rsidR="003E6D09" w:rsidRPr="003E6D09" w:rsidRDefault="003E6D09" w:rsidP="003E6D09">
            <w:pPr>
              <w:spacing w:before="0" w:after="0" w:line="240" w:lineRule="auto"/>
              <w:jc w:val="right"/>
              <w:rPr>
                <w:ins w:id="85528" w:author="pete jones" w:date="2022-01-11T16:53:00Z"/>
                <w:rFonts w:ascii="Calibri" w:hAnsi="Calibri" w:cs="Calibri"/>
                <w:color w:val="FFFFFF"/>
                <w:sz w:val="22"/>
                <w:szCs w:val="22"/>
              </w:rPr>
            </w:pPr>
            <w:ins w:id="85529" w:author="pete jones" w:date="2022-01-11T16:53:00Z">
              <w:r w:rsidRPr="003E6D0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298E2CCC" w14:textId="77777777" w:rsidR="003E6D09" w:rsidRPr="003E6D09" w:rsidRDefault="003E6D09" w:rsidP="003E6D09">
            <w:pPr>
              <w:spacing w:before="0" w:after="0" w:line="240" w:lineRule="auto"/>
              <w:jc w:val="right"/>
              <w:rPr>
                <w:ins w:id="85530" w:author="pete jones" w:date="2022-01-11T16:53:00Z"/>
                <w:rFonts w:ascii="Calibri" w:hAnsi="Calibri" w:cs="Calibri"/>
                <w:color w:val="FFFFFF"/>
                <w:sz w:val="22"/>
                <w:szCs w:val="22"/>
              </w:rPr>
            </w:pPr>
            <w:ins w:id="85531" w:author="pete jones" w:date="2022-01-11T16:53:00Z">
              <w:r w:rsidRPr="003E6D0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4E5957FD" w14:textId="77777777" w:rsidR="003E6D09" w:rsidRPr="003E6D09" w:rsidRDefault="003E6D09" w:rsidP="003E6D09">
            <w:pPr>
              <w:spacing w:before="0" w:after="0" w:line="240" w:lineRule="auto"/>
              <w:jc w:val="right"/>
              <w:rPr>
                <w:ins w:id="85532" w:author="pete jones" w:date="2022-01-11T16:53:00Z"/>
                <w:rFonts w:ascii="Calibri" w:hAnsi="Calibri" w:cs="Calibri"/>
                <w:color w:val="FFFFFF"/>
                <w:sz w:val="22"/>
                <w:szCs w:val="22"/>
              </w:rPr>
            </w:pPr>
            <w:ins w:id="85533" w:author="pete jones" w:date="2022-01-11T16:53:00Z">
              <w:r w:rsidRPr="003E6D0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5491627F" w14:textId="77777777" w:rsidR="003E6D09" w:rsidRPr="003E6D09" w:rsidRDefault="003E6D09" w:rsidP="003E6D09">
            <w:pPr>
              <w:spacing w:before="0" w:after="0" w:line="240" w:lineRule="auto"/>
              <w:jc w:val="right"/>
              <w:rPr>
                <w:ins w:id="85534" w:author="pete jones" w:date="2022-01-11T16:53:00Z"/>
                <w:rFonts w:ascii="Calibri" w:hAnsi="Calibri" w:cs="Calibri"/>
                <w:color w:val="FFFFFF"/>
                <w:sz w:val="22"/>
                <w:szCs w:val="22"/>
              </w:rPr>
            </w:pPr>
            <w:ins w:id="85535" w:author="pete jones" w:date="2022-01-11T16:53:00Z">
              <w:r w:rsidRPr="003E6D0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687C76F4" w14:textId="77777777" w:rsidR="003E6D09" w:rsidRPr="003E6D09" w:rsidRDefault="003E6D09" w:rsidP="003E6D09">
            <w:pPr>
              <w:spacing w:before="0" w:after="0" w:line="240" w:lineRule="auto"/>
              <w:jc w:val="right"/>
              <w:rPr>
                <w:ins w:id="85536" w:author="pete jones" w:date="2022-01-11T16:53:00Z"/>
                <w:rFonts w:ascii="Calibri" w:hAnsi="Calibri" w:cs="Calibri"/>
                <w:color w:val="FFFFFF"/>
                <w:sz w:val="22"/>
                <w:szCs w:val="22"/>
              </w:rPr>
            </w:pPr>
            <w:ins w:id="85537" w:author="pete jones" w:date="2022-01-11T16:53:00Z">
              <w:r w:rsidRPr="003E6D0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09EC6029" w14:textId="77777777" w:rsidR="003E6D09" w:rsidRPr="003E6D09" w:rsidRDefault="003E6D09" w:rsidP="003E6D09">
            <w:pPr>
              <w:spacing w:before="0" w:after="0" w:line="240" w:lineRule="auto"/>
              <w:jc w:val="right"/>
              <w:rPr>
                <w:ins w:id="85538" w:author="pete jones" w:date="2022-01-11T16:53:00Z"/>
                <w:rFonts w:ascii="Calibri" w:hAnsi="Calibri" w:cs="Calibri"/>
                <w:color w:val="FFFFFF"/>
                <w:sz w:val="22"/>
                <w:szCs w:val="22"/>
              </w:rPr>
            </w:pPr>
            <w:ins w:id="85539" w:author="pete jones" w:date="2022-01-11T16:53:00Z">
              <w:r w:rsidRPr="003E6D0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4C31BF7D" w14:textId="77777777" w:rsidR="003E6D09" w:rsidRPr="003E6D09" w:rsidRDefault="003E6D09" w:rsidP="003E6D09">
            <w:pPr>
              <w:spacing w:before="0" w:after="0" w:line="240" w:lineRule="auto"/>
              <w:jc w:val="right"/>
              <w:rPr>
                <w:ins w:id="85540" w:author="pete jones" w:date="2022-01-11T16:53:00Z"/>
                <w:rFonts w:ascii="Calibri" w:hAnsi="Calibri" w:cs="Calibri"/>
                <w:color w:val="FFFFFF"/>
                <w:sz w:val="22"/>
                <w:szCs w:val="22"/>
              </w:rPr>
            </w:pPr>
            <w:ins w:id="85541" w:author="pete jones" w:date="2022-01-11T16:53:00Z">
              <w:r w:rsidRPr="003E6D0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2B8BF9E6" w14:textId="77777777" w:rsidR="003E6D09" w:rsidRPr="003E6D09" w:rsidRDefault="003E6D09" w:rsidP="003E6D09">
            <w:pPr>
              <w:spacing w:before="0" w:after="0" w:line="240" w:lineRule="auto"/>
              <w:jc w:val="right"/>
              <w:rPr>
                <w:ins w:id="85542" w:author="pete jones" w:date="2022-01-11T16:53:00Z"/>
                <w:rFonts w:ascii="Calibri" w:hAnsi="Calibri" w:cs="Calibri"/>
                <w:color w:val="FFFFFF"/>
                <w:sz w:val="22"/>
                <w:szCs w:val="22"/>
              </w:rPr>
            </w:pPr>
            <w:ins w:id="85543" w:author="pete jones" w:date="2022-01-11T16:53:00Z">
              <w:r w:rsidRPr="003E6D0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33FEBE14" w14:textId="77777777" w:rsidR="003E6D09" w:rsidRPr="003E6D09" w:rsidRDefault="003E6D09" w:rsidP="003E6D09">
            <w:pPr>
              <w:spacing w:before="0" w:after="0" w:line="240" w:lineRule="auto"/>
              <w:jc w:val="right"/>
              <w:rPr>
                <w:ins w:id="85544" w:author="pete jones" w:date="2022-01-11T16:53:00Z"/>
                <w:rFonts w:ascii="Calibri" w:hAnsi="Calibri" w:cs="Calibri"/>
                <w:color w:val="FFFFFF"/>
                <w:sz w:val="22"/>
                <w:szCs w:val="22"/>
              </w:rPr>
            </w:pPr>
            <w:ins w:id="85545" w:author="pete jones" w:date="2022-01-11T16:53:00Z">
              <w:r w:rsidRPr="003E6D09">
                <w:rPr>
                  <w:rFonts w:ascii="Calibri" w:hAnsi="Calibri" w:cs="Calibri"/>
                  <w:color w:val="FFFFFF"/>
                  <w:sz w:val="22"/>
                  <w:szCs w:val="22"/>
                </w:rPr>
                <w:t>23</w:t>
              </w:r>
            </w:ins>
          </w:p>
        </w:tc>
      </w:tr>
      <w:tr w:rsidR="003E6D09" w:rsidRPr="003E6D09" w14:paraId="140FF46F" w14:textId="77777777" w:rsidTr="003E6D09">
        <w:trPr>
          <w:trHeight w:val="315"/>
          <w:ins w:id="85546" w:author="pete jones" w:date="2022-01-11T16:53:00Z"/>
        </w:trPr>
        <w:tc>
          <w:tcPr>
            <w:tcW w:w="400" w:type="dxa"/>
            <w:tcBorders>
              <w:top w:val="nil"/>
              <w:left w:val="nil"/>
              <w:bottom w:val="nil"/>
              <w:right w:val="nil"/>
            </w:tcBorders>
            <w:shd w:val="clear" w:color="auto" w:fill="auto"/>
            <w:noWrap/>
            <w:vAlign w:val="center"/>
            <w:hideMark/>
          </w:tcPr>
          <w:p w14:paraId="6F29F94F" w14:textId="77777777" w:rsidR="003E6D09" w:rsidRPr="003E6D09" w:rsidRDefault="003E6D09" w:rsidP="003E6D09">
            <w:pPr>
              <w:spacing w:before="0" w:after="0" w:line="240" w:lineRule="auto"/>
              <w:jc w:val="center"/>
              <w:rPr>
                <w:ins w:id="85547" w:author="pete jones" w:date="2022-01-11T16:53:00Z"/>
                <w:rFonts w:ascii="Calibri" w:hAnsi="Calibri" w:cs="Calibri"/>
                <w:color w:val="FFFFFF"/>
                <w:sz w:val="22"/>
                <w:szCs w:val="22"/>
              </w:rPr>
            </w:pPr>
            <w:ins w:id="85548" w:author="pete jones" w:date="2022-01-11T16:53:00Z">
              <w:r w:rsidRPr="003E6D0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84E3D11" w14:textId="77777777" w:rsidR="003E6D09" w:rsidRPr="003E6D09" w:rsidRDefault="003E6D09" w:rsidP="003E6D09">
            <w:pPr>
              <w:spacing w:before="0" w:after="0" w:line="240" w:lineRule="auto"/>
              <w:jc w:val="right"/>
              <w:rPr>
                <w:ins w:id="85549" w:author="pete jones" w:date="2022-01-11T16:53:00Z"/>
                <w:rFonts w:ascii="Calibri" w:hAnsi="Calibri" w:cs="Calibri"/>
                <w:color w:val="FFFFFF"/>
                <w:sz w:val="22"/>
                <w:szCs w:val="22"/>
              </w:rPr>
            </w:pPr>
            <w:ins w:id="85550" w:author="pete jones" w:date="2022-01-11T16:53:00Z">
              <w:r w:rsidRPr="003E6D0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2C898846" w14:textId="77777777" w:rsidR="003E6D09" w:rsidRPr="003E6D09" w:rsidRDefault="003E6D09" w:rsidP="003E6D09">
            <w:pPr>
              <w:spacing w:before="0" w:after="0" w:line="240" w:lineRule="auto"/>
              <w:jc w:val="center"/>
              <w:rPr>
                <w:ins w:id="85551" w:author="pete jones" w:date="2022-01-11T16:53:00Z"/>
                <w:rFonts w:ascii="Calibri" w:hAnsi="Calibri" w:cs="Calibri"/>
                <w:color w:val="FFFFFF"/>
                <w:sz w:val="22"/>
                <w:szCs w:val="22"/>
              </w:rPr>
            </w:pPr>
            <w:ins w:id="85552" w:author="pete jones" w:date="2022-01-11T16:53:00Z">
              <w:r w:rsidRPr="003E6D0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333DA9C4" w14:textId="77777777" w:rsidR="003E6D09" w:rsidRPr="003E6D09" w:rsidRDefault="003E6D09" w:rsidP="003E6D09">
            <w:pPr>
              <w:spacing w:before="0" w:after="0" w:line="240" w:lineRule="auto"/>
              <w:jc w:val="center"/>
              <w:rPr>
                <w:ins w:id="85553" w:author="pete jones" w:date="2022-01-11T16:53:00Z"/>
                <w:rFonts w:ascii="Calibri" w:hAnsi="Calibri" w:cs="Calibri"/>
                <w:color w:val="FFFFFF"/>
                <w:sz w:val="22"/>
                <w:szCs w:val="22"/>
              </w:rPr>
            </w:pPr>
            <w:ins w:id="85554" w:author="pete jones" w:date="2022-01-11T16:53:00Z">
              <w:r w:rsidRPr="003E6D0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FA690DA" w14:textId="77777777" w:rsidR="003E6D09" w:rsidRPr="003E6D09" w:rsidRDefault="003E6D09" w:rsidP="003E6D09">
            <w:pPr>
              <w:spacing w:before="0" w:after="0" w:line="240" w:lineRule="auto"/>
              <w:jc w:val="center"/>
              <w:rPr>
                <w:ins w:id="85555" w:author="pete jones" w:date="2022-01-11T16:53:00Z"/>
                <w:rFonts w:ascii="Calibri" w:hAnsi="Calibri" w:cs="Calibri"/>
                <w:sz w:val="22"/>
                <w:szCs w:val="22"/>
              </w:rPr>
            </w:pPr>
            <w:ins w:id="85556" w:author="pete jones" w:date="2022-01-11T16:53:00Z">
              <w:r w:rsidRPr="003E6D09">
                <w:rPr>
                  <w:rFonts w:ascii="Calibri" w:hAnsi="Calibri" w:cs="Calibri"/>
                  <w:sz w:val="22"/>
                  <w:szCs w:val="22"/>
                </w:rPr>
                <w:t>By %</w:t>
              </w:r>
            </w:ins>
          </w:p>
        </w:tc>
      </w:tr>
      <w:tr w:rsidR="003E6D09" w:rsidRPr="003E6D09" w14:paraId="3A5B8EFD" w14:textId="77777777" w:rsidTr="003E6D09">
        <w:trPr>
          <w:trHeight w:val="1920"/>
          <w:ins w:id="85557" w:author="pete jones" w:date="2022-01-11T16:53: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4320F5C1" w14:textId="77777777" w:rsidR="003E6D09" w:rsidRPr="003E6D09" w:rsidRDefault="003E6D09" w:rsidP="003E6D09">
            <w:pPr>
              <w:spacing w:before="0" w:after="0" w:line="240" w:lineRule="auto"/>
              <w:jc w:val="center"/>
              <w:rPr>
                <w:ins w:id="85558" w:author="pete jones" w:date="2022-01-11T16:53:00Z"/>
                <w:rFonts w:ascii="Calibri" w:hAnsi="Calibri" w:cs="Calibri"/>
                <w:b/>
                <w:bCs/>
                <w:color w:val="000000"/>
                <w:sz w:val="22"/>
                <w:szCs w:val="22"/>
              </w:rPr>
            </w:pPr>
            <w:ins w:id="85559" w:author="pete jones" w:date="2022-01-11T16:53:00Z">
              <w:r w:rsidRPr="003E6D09">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6280C620" w14:textId="77777777" w:rsidR="003E6D09" w:rsidRPr="003E6D09" w:rsidRDefault="003E6D09" w:rsidP="003E6D09">
            <w:pPr>
              <w:spacing w:before="0" w:after="0" w:line="240" w:lineRule="auto"/>
              <w:jc w:val="center"/>
              <w:rPr>
                <w:ins w:id="85560" w:author="pete jones" w:date="2022-01-11T16:53:00Z"/>
                <w:rFonts w:ascii="Calibri" w:hAnsi="Calibri" w:cs="Calibri"/>
                <w:b/>
                <w:bCs/>
                <w:color w:val="000000"/>
                <w:sz w:val="22"/>
                <w:szCs w:val="22"/>
              </w:rPr>
            </w:pPr>
            <w:ins w:id="85561" w:author="pete jones" w:date="2022-01-11T16:53:00Z">
              <w:r w:rsidRPr="003E6D0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013DB1BD" w14:textId="77777777" w:rsidR="003E6D09" w:rsidRPr="003E6D09" w:rsidRDefault="003E6D09" w:rsidP="003E6D09">
            <w:pPr>
              <w:spacing w:before="0" w:after="0" w:line="240" w:lineRule="auto"/>
              <w:jc w:val="center"/>
              <w:rPr>
                <w:ins w:id="85562" w:author="pete jones" w:date="2022-01-11T16:53:00Z"/>
                <w:rFonts w:ascii="Calibri" w:hAnsi="Calibri" w:cs="Calibri"/>
                <w:b/>
                <w:bCs/>
                <w:color w:val="000000"/>
                <w:sz w:val="22"/>
                <w:szCs w:val="22"/>
              </w:rPr>
            </w:pPr>
            <w:ins w:id="85563" w:author="pete jones" w:date="2022-01-11T16:53:00Z">
              <w:r w:rsidRPr="003E6D0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6D859A8" w14:textId="77777777" w:rsidR="003E6D09" w:rsidRPr="003E6D09" w:rsidRDefault="003E6D09" w:rsidP="003E6D09">
            <w:pPr>
              <w:spacing w:before="0" w:after="0" w:line="240" w:lineRule="auto"/>
              <w:jc w:val="center"/>
              <w:rPr>
                <w:ins w:id="85564" w:author="pete jones" w:date="2022-01-11T16:53:00Z"/>
                <w:rFonts w:ascii="Calibri" w:hAnsi="Calibri" w:cs="Calibri"/>
                <w:b/>
                <w:bCs/>
                <w:color w:val="000000"/>
                <w:sz w:val="22"/>
                <w:szCs w:val="22"/>
              </w:rPr>
            </w:pPr>
            <w:ins w:id="85565" w:author="pete jones" w:date="2022-01-11T16:53:00Z">
              <w:r w:rsidRPr="003E6D0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24F44C23" w14:textId="77777777" w:rsidR="003E6D09" w:rsidRPr="003E6D09" w:rsidRDefault="003E6D09" w:rsidP="003E6D09">
            <w:pPr>
              <w:spacing w:before="0" w:after="0" w:line="240" w:lineRule="auto"/>
              <w:jc w:val="center"/>
              <w:rPr>
                <w:ins w:id="85566" w:author="pete jones" w:date="2022-01-11T16:53:00Z"/>
                <w:rFonts w:ascii="Calibri" w:hAnsi="Calibri" w:cs="Calibri"/>
                <w:b/>
                <w:bCs/>
                <w:color w:val="000000"/>
                <w:sz w:val="22"/>
                <w:szCs w:val="22"/>
              </w:rPr>
            </w:pPr>
            <w:ins w:id="85567" w:author="pete jones" w:date="2022-01-11T16:53:00Z">
              <w:r w:rsidRPr="003E6D0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4B19B24E" w14:textId="77777777" w:rsidR="003E6D09" w:rsidRPr="003E6D09" w:rsidRDefault="003E6D09" w:rsidP="003E6D09">
            <w:pPr>
              <w:spacing w:before="0" w:after="0" w:line="240" w:lineRule="auto"/>
              <w:jc w:val="center"/>
              <w:rPr>
                <w:ins w:id="85568" w:author="pete jones" w:date="2022-01-11T16:53:00Z"/>
                <w:rFonts w:ascii="Calibri" w:hAnsi="Calibri" w:cs="Calibri"/>
                <w:b/>
                <w:bCs/>
                <w:color w:val="000000"/>
                <w:sz w:val="22"/>
                <w:szCs w:val="22"/>
              </w:rPr>
            </w:pPr>
            <w:ins w:id="85569" w:author="pete jones" w:date="2022-01-11T16:53:00Z">
              <w:r w:rsidRPr="003E6D0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33DA4123" w14:textId="77777777" w:rsidR="003E6D09" w:rsidRPr="003E6D09" w:rsidRDefault="003E6D09" w:rsidP="003E6D09">
            <w:pPr>
              <w:spacing w:before="0" w:after="0" w:line="240" w:lineRule="auto"/>
              <w:jc w:val="center"/>
              <w:rPr>
                <w:ins w:id="85570" w:author="pete jones" w:date="2022-01-11T16:53:00Z"/>
                <w:rFonts w:ascii="Calibri" w:hAnsi="Calibri" w:cs="Calibri"/>
                <w:b/>
                <w:bCs/>
                <w:color w:val="000000"/>
                <w:sz w:val="22"/>
                <w:szCs w:val="22"/>
              </w:rPr>
            </w:pPr>
            <w:ins w:id="85571" w:author="pete jones" w:date="2022-01-11T16:53:00Z">
              <w:r w:rsidRPr="003E6D0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5701BDA5" w14:textId="77777777" w:rsidR="003E6D09" w:rsidRPr="003E6D09" w:rsidRDefault="003E6D09" w:rsidP="003E6D09">
            <w:pPr>
              <w:spacing w:before="0" w:after="0" w:line="240" w:lineRule="auto"/>
              <w:jc w:val="center"/>
              <w:rPr>
                <w:ins w:id="85572" w:author="pete jones" w:date="2022-01-11T16:53:00Z"/>
                <w:rFonts w:ascii="Calibri" w:hAnsi="Calibri" w:cs="Calibri"/>
                <w:b/>
                <w:bCs/>
                <w:color w:val="000000"/>
                <w:sz w:val="22"/>
                <w:szCs w:val="22"/>
              </w:rPr>
            </w:pPr>
            <w:ins w:id="85573" w:author="pete jones" w:date="2022-01-11T16:53:00Z">
              <w:r w:rsidRPr="003E6D0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8D54C4A" w14:textId="77777777" w:rsidR="003E6D09" w:rsidRPr="003E6D09" w:rsidRDefault="003E6D09" w:rsidP="003E6D09">
            <w:pPr>
              <w:spacing w:before="0" w:after="0" w:line="240" w:lineRule="auto"/>
              <w:jc w:val="center"/>
              <w:rPr>
                <w:ins w:id="85574" w:author="pete jones" w:date="2022-01-11T16:53:00Z"/>
                <w:rFonts w:ascii="Calibri" w:hAnsi="Calibri" w:cs="Calibri"/>
                <w:b/>
                <w:bCs/>
                <w:color w:val="000000"/>
                <w:sz w:val="22"/>
                <w:szCs w:val="22"/>
              </w:rPr>
            </w:pPr>
            <w:ins w:id="85575" w:author="pete jones" w:date="2022-01-11T16:53:00Z">
              <w:r w:rsidRPr="003E6D0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9DC9B8F" w14:textId="77777777" w:rsidR="003E6D09" w:rsidRPr="003E6D09" w:rsidRDefault="003E6D09" w:rsidP="003E6D09">
            <w:pPr>
              <w:spacing w:before="0" w:after="0" w:line="240" w:lineRule="auto"/>
              <w:jc w:val="center"/>
              <w:rPr>
                <w:ins w:id="85576" w:author="pete jones" w:date="2022-01-11T16:53:00Z"/>
                <w:rFonts w:ascii="Calibri" w:hAnsi="Calibri" w:cs="Calibri"/>
                <w:b/>
                <w:bCs/>
                <w:color w:val="000000"/>
                <w:sz w:val="22"/>
                <w:szCs w:val="22"/>
              </w:rPr>
            </w:pPr>
            <w:ins w:id="85577" w:author="pete jones" w:date="2022-01-11T16:53:00Z">
              <w:r w:rsidRPr="003E6D0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F488D5A" w14:textId="77777777" w:rsidR="003E6D09" w:rsidRPr="003E6D09" w:rsidRDefault="003E6D09" w:rsidP="003E6D09">
            <w:pPr>
              <w:spacing w:before="0" w:after="0" w:line="240" w:lineRule="auto"/>
              <w:jc w:val="center"/>
              <w:rPr>
                <w:ins w:id="85578" w:author="pete jones" w:date="2022-01-11T16:53:00Z"/>
                <w:rFonts w:ascii="Calibri" w:hAnsi="Calibri" w:cs="Calibri"/>
                <w:b/>
                <w:bCs/>
                <w:color w:val="000000"/>
                <w:sz w:val="22"/>
                <w:szCs w:val="22"/>
              </w:rPr>
            </w:pPr>
            <w:ins w:id="85579" w:author="pete jones" w:date="2022-01-11T16:53:00Z">
              <w:r w:rsidRPr="003E6D0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D636559" w14:textId="77777777" w:rsidR="003E6D09" w:rsidRPr="003E6D09" w:rsidRDefault="003E6D09" w:rsidP="003E6D09">
            <w:pPr>
              <w:spacing w:before="0" w:after="0" w:line="240" w:lineRule="auto"/>
              <w:jc w:val="center"/>
              <w:rPr>
                <w:ins w:id="85580" w:author="pete jones" w:date="2022-01-11T16:53:00Z"/>
                <w:rFonts w:ascii="Calibri" w:hAnsi="Calibri" w:cs="Calibri"/>
                <w:b/>
                <w:bCs/>
                <w:color w:val="000000"/>
                <w:sz w:val="22"/>
                <w:szCs w:val="22"/>
              </w:rPr>
            </w:pPr>
            <w:ins w:id="85581" w:author="pete jones" w:date="2022-01-11T16:53:00Z">
              <w:r w:rsidRPr="003E6D0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933F541" w14:textId="77777777" w:rsidR="003E6D09" w:rsidRPr="003E6D09" w:rsidRDefault="003E6D09" w:rsidP="003E6D09">
            <w:pPr>
              <w:spacing w:before="0" w:after="0" w:line="240" w:lineRule="auto"/>
              <w:jc w:val="center"/>
              <w:rPr>
                <w:ins w:id="85582" w:author="pete jones" w:date="2022-01-11T16:53:00Z"/>
                <w:rFonts w:ascii="Calibri" w:hAnsi="Calibri" w:cs="Calibri"/>
                <w:b/>
                <w:bCs/>
                <w:color w:val="000000"/>
                <w:sz w:val="22"/>
                <w:szCs w:val="22"/>
              </w:rPr>
            </w:pPr>
            <w:ins w:id="85583" w:author="pete jones" w:date="2022-01-11T16:53:00Z">
              <w:r w:rsidRPr="003E6D0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79548412" w14:textId="77777777" w:rsidR="003E6D09" w:rsidRPr="003E6D09" w:rsidRDefault="003E6D09" w:rsidP="003E6D09">
            <w:pPr>
              <w:spacing w:before="0" w:after="0" w:line="240" w:lineRule="auto"/>
              <w:jc w:val="center"/>
              <w:rPr>
                <w:ins w:id="85584" w:author="pete jones" w:date="2022-01-11T16:53:00Z"/>
                <w:rFonts w:ascii="Calibri" w:hAnsi="Calibri" w:cs="Calibri"/>
                <w:b/>
                <w:bCs/>
                <w:color w:val="000000"/>
                <w:sz w:val="22"/>
                <w:szCs w:val="22"/>
              </w:rPr>
            </w:pPr>
            <w:ins w:id="85585" w:author="pete jones" w:date="2022-01-11T16:53:00Z">
              <w:r w:rsidRPr="003E6D09">
                <w:rPr>
                  <w:rFonts w:ascii="Calibri" w:hAnsi="Calibri" w:cs="Calibri"/>
                  <w:b/>
                  <w:bCs/>
                  <w:color w:val="000000"/>
                  <w:sz w:val="22"/>
                  <w:szCs w:val="22"/>
                </w:rPr>
                <w:t>Coursework</w:t>
              </w:r>
            </w:ins>
          </w:p>
        </w:tc>
      </w:tr>
      <w:tr w:rsidR="003E6D09" w:rsidRPr="003E6D09" w14:paraId="627E6F3A" w14:textId="77777777" w:rsidTr="003E6D09">
        <w:trPr>
          <w:trHeight w:val="300"/>
          <w:ins w:id="85586" w:author="pete jones" w:date="2022-01-11T16:53: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58961D7" w14:textId="77777777" w:rsidR="003E6D09" w:rsidRPr="003E6D09" w:rsidRDefault="003E6D09" w:rsidP="003E6D09">
            <w:pPr>
              <w:spacing w:before="0" w:after="0" w:line="240" w:lineRule="auto"/>
              <w:jc w:val="center"/>
              <w:rPr>
                <w:ins w:id="85587" w:author="pete jones" w:date="2022-01-11T16:53:00Z"/>
                <w:rFonts w:ascii="Calibri" w:hAnsi="Calibri" w:cs="Calibri"/>
                <w:color w:val="000000"/>
                <w:sz w:val="22"/>
                <w:szCs w:val="22"/>
              </w:rPr>
            </w:pPr>
            <w:ins w:id="85588"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27B5E74" w14:textId="77777777" w:rsidR="003E6D09" w:rsidRPr="003E6D09" w:rsidRDefault="003E6D09" w:rsidP="003E6D09">
            <w:pPr>
              <w:spacing w:before="0" w:after="0" w:line="240" w:lineRule="auto"/>
              <w:jc w:val="left"/>
              <w:rPr>
                <w:ins w:id="85589" w:author="pete jones" w:date="2022-01-11T16:53:00Z"/>
                <w:rFonts w:ascii="Calibri" w:hAnsi="Calibri" w:cs="Calibri"/>
                <w:color w:val="000000"/>
                <w:sz w:val="22"/>
                <w:szCs w:val="22"/>
              </w:rPr>
            </w:pPr>
            <w:ins w:id="85590" w:author="pete jones" w:date="2022-01-11T16:53:00Z">
              <w:r w:rsidRPr="003E6D09">
                <w:rPr>
                  <w:rFonts w:ascii="Calibri" w:hAnsi="Calibri" w:cs="Calibri"/>
                  <w:color w:val="000000"/>
                  <w:sz w:val="22"/>
                  <w:szCs w:val="22"/>
                </w:rPr>
                <w:t>Computer Aide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31E370D1" w14:textId="77777777" w:rsidR="003E6D09" w:rsidRPr="003E6D09" w:rsidRDefault="003E6D09" w:rsidP="003E6D09">
            <w:pPr>
              <w:spacing w:before="0" w:after="0" w:line="240" w:lineRule="auto"/>
              <w:jc w:val="center"/>
              <w:rPr>
                <w:ins w:id="85591" w:author="pete jones" w:date="2022-01-11T16:53:00Z"/>
                <w:rFonts w:ascii="Calibri" w:hAnsi="Calibri" w:cs="Calibri"/>
                <w:color w:val="000000"/>
                <w:sz w:val="22"/>
                <w:szCs w:val="22"/>
              </w:rPr>
            </w:pPr>
            <w:ins w:id="85592"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D6BD23F" w14:textId="77777777" w:rsidR="003E6D09" w:rsidRPr="003E6D09" w:rsidRDefault="003E6D09" w:rsidP="003E6D09">
            <w:pPr>
              <w:spacing w:before="0" w:after="0" w:line="240" w:lineRule="auto"/>
              <w:jc w:val="center"/>
              <w:rPr>
                <w:ins w:id="85593" w:author="pete jones" w:date="2022-01-11T16:53:00Z"/>
                <w:rFonts w:ascii="Calibri" w:hAnsi="Calibri" w:cs="Calibri"/>
                <w:color w:val="000000"/>
                <w:sz w:val="22"/>
                <w:szCs w:val="22"/>
              </w:rPr>
            </w:pPr>
            <w:ins w:id="85594"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C6DB04D" w14:textId="77777777" w:rsidR="003E6D09" w:rsidRPr="003E6D09" w:rsidRDefault="003E6D09" w:rsidP="003E6D09">
            <w:pPr>
              <w:spacing w:before="0" w:after="0" w:line="240" w:lineRule="auto"/>
              <w:jc w:val="center"/>
              <w:rPr>
                <w:ins w:id="85595" w:author="pete jones" w:date="2022-01-11T16:53:00Z"/>
                <w:rFonts w:ascii="Calibri" w:hAnsi="Calibri" w:cs="Calibri"/>
                <w:color w:val="000000"/>
                <w:sz w:val="22"/>
                <w:szCs w:val="22"/>
              </w:rPr>
            </w:pPr>
            <w:ins w:id="8559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1145BB" w14:textId="77777777" w:rsidR="003E6D09" w:rsidRPr="003E6D09" w:rsidRDefault="003E6D09" w:rsidP="003E6D09">
            <w:pPr>
              <w:spacing w:before="0" w:after="0" w:line="240" w:lineRule="auto"/>
              <w:jc w:val="center"/>
              <w:rPr>
                <w:ins w:id="85597" w:author="pete jones" w:date="2022-01-11T16:53:00Z"/>
                <w:rFonts w:ascii="Calibri" w:hAnsi="Calibri" w:cs="Calibri"/>
                <w:color w:val="000000"/>
                <w:sz w:val="22"/>
                <w:szCs w:val="22"/>
              </w:rPr>
            </w:pPr>
            <w:ins w:id="8559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ACBC8C" w14:textId="77777777" w:rsidR="003E6D09" w:rsidRPr="003E6D09" w:rsidRDefault="003E6D09" w:rsidP="003E6D09">
            <w:pPr>
              <w:spacing w:before="0" w:after="0" w:line="240" w:lineRule="auto"/>
              <w:jc w:val="center"/>
              <w:rPr>
                <w:ins w:id="85599" w:author="pete jones" w:date="2022-01-11T16:53:00Z"/>
                <w:rFonts w:ascii="Calibri" w:hAnsi="Calibri" w:cs="Calibri"/>
                <w:color w:val="000000"/>
                <w:sz w:val="22"/>
                <w:szCs w:val="22"/>
              </w:rPr>
            </w:pPr>
            <w:ins w:id="8560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9CA27BE" w14:textId="77777777" w:rsidR="003E6D09" w:rsidRPr="003E6D09" w:rsidRDefault="003E6D09" w:rsidP="003E6D09">
            <w:pPr>
              <w:spacing w:before="0" w:after="0" w:line="240" w:lineRule="auto"/>
              <w:jc w:val="center"/>
              <w:rPr>
                <w:ins w:id="85601" w:author="pete jones" w:date="2022-01-11T16:53:00Z"/>
                <w:rFonts w:ascii="Calibri" w:hAnsi="Calibri" w:cs="Calibri"/>
                <w:color w:val="000000"/>
                <w:sz w:val="22"/>
                <w:szCs w:val="22"/>
              </w:rPr>
            </w:pPr>
            <w:ins w:id="8560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63788A" w14:textId="77777777" w:rsidR="003E6D09" w:rsidRPr="003E6D09" w:rsidRDefault="003E6D09" w:rsidP="003E6D09">
            <w:pPr>
              <w:spacing w:before="0" w:after="0" w:line="240" w:lineRule="auto"/>
              <w:jc w:val="center"/>
              <w:rPr>
                <w:ins w:id="85603" w:author="pete jones" w:date="2022-01-11T16:53:00Z"/>
                <w:rFonts w:ascii="Calibri" w:hAnsi="Calibri" w:cs="Calibri"/>
                <w:color w:val="000000"/>
                <w:sz w:val="22"/>
                <w:szCs w:val="22"/>
              </w:rPr>
            </w:pPr>
            <w:ins w:id="8560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144223" w14:textId="77777777" w:rsidR="003E6D09" w:rsidRPr="003E6D09" w:rsidRDefault="003E6D09" w:rsidP="003E6D09">
            <w:pPr>
              <w:spacing w:before="0" w:after="0" w:line="240" w:lineRule="auto"/>
              <w:jc w:val="center"/>
              <w:rPr>
                <w:ins w:id="85605" w:author="pete jones" w:date="2022-01-11T16:53:00Z"/>
                <w:rFonts w:ascii="Calibri" w:hAnsi="Calibri" w:cs="Calibri"/>
                <w:color w:val="000000"/>
                <w:sz w:val="22"/>
                <w:szCs w:val="22"/>
              </w:rPr>
            </w:pPr>
            <w:ins w:id="8560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3A2A3B" w14:textId="77777777" w:rsidR="003E6D09" w:rsidRPr="003E6D09" w:rsidRDefault="003E6D09" w:rsidP="003E6D09">
            <w:pPr>
              <w:spacing w:before="0" w:after="0" w:line="240" w:lineRule="auto"/>
              <w:jc w:val="center"/>
              <w:rPr>
                <w:ins w:id="85607" w:author="pete jones" w:date="2022-01-11T16:53:00Z"/>
                <w:rFonts w:ascii="Calibri" w:hAnsi="Calibri" w:cs="Calibri"/>
                <w:color w:val="000000"/>
                <w:sz w:val="22"/>
                <w:szCs w:val="22"/>
              </w:rPr>
            </w:pPr>
            <w:ins w:id="8560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72FA64" w14:textId="77777777" w:rsidR="003E6D09" w:rsidRPr="003E6D09" w:rsidRDefault="003E6D09" w:rsidP="003E6D09">
            <w:pPr>
              <w:spacing w:before="0" w:after="0" w:line="240" w:lineRule="auto"/>
              <w:jc w:val="center"/>
              <w:rPr>
                <w:ins w:id="85609" w:author="pete jones" w:date="2022-01-11T16:53:00Z"/>
                <w:rFonts w:ascii="Calibri" w:hAnsi="Calibri" w:cs="Calibri"/>
                <w:color w:val="000000"/>
                <w:sz w:val="22"/>
                <w:szCs w:val="22"/>
              </w:rPr>
            </w:pPr>
            <w:ins w:id="8561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FCA9D1" w14:textId="77777777" w:rsidR="003E6D09" w:rsidRPr="003E6D09" w:rsidRDefault="003E6D09" w:rsidP="003E6D09">
            <w:pPr>
              <w:spacing w:before="0" w:after="0" w:line="240" w:lineRule="auto"/>
              <w:jc w:val="center"/>
              <w:rPr>
                <w:ins w:id="85611" w:author="pete jones" w:date="2022-01-11T16:53:00Z"/>
                <w:rFonts w:ascii="Calibri" w:hAnsi="Calibri" w:cs="Calibri"/>
                <w:color w:val="000000"/>
                <w:sz w:val="22"/>
                <w:szCs w:val="22"/>
              </w:rPr>
            </w:pPr>
            <w:ins w:id="85612"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10B8872" w14:textId="77777777" w:rsidR="003E6D09" w:rsidRPr="003E6D09" w:rsidRDefault="003E6D09" w:rsidP="003E6D09">
            <w:pPr>
              <w:spacing w:before="0" w:after="0" w:line="240" w:lineRule="auto"/>
              <w:jc w:val="center"/>
              <w:rPr>
                <w:ins w:id="85613" w:author="pete jones" w:date="2022-01-11T16:53:00Z"/>
                <w:rFonts w:ascii="Calibri" w:hAnsi="Calibri" w:cs="Calibri"/>
                <w:color w:val="000000"/>
                <w:sz w:val="22"/>
                <w:szCs w:val="22"/>
              </w:rPr>
            </w:pPr>
            <w:ins w:id="85614" w:author="pete jones" w:date="2022-01-11T16:53:00Z">
              <w:r w:rsidRPr="003E6D09">
                <w:rPr>
                  <w:rFonts w:ascii="Calibri" w:hAnsi="Calibri" w:cs="Calibri"/>
                  <w:color w:val="000000"/>
                  <w:sz w:val="22"/>
                  <w:szCs w:val="22"/>
                </w:rPr>
                <w:t> </w:t>
              </w:r>
            </w:ins>
          </w:p>
        </w:tc>
      </w:tr>
      <w:tr w:rsidR="003E6D09" w:rsidRPr="003E6D09" w14:paraId="1599D0A2" w14:textId="77777777" w:rsidTr="003E6D09">
        <w:trPr>
          <w:trHeight w:val="300"/>
          <w:ins w:id="85615"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77E00FA" w14:textId="77777777" w:rsidR="003E6D09" w:rsidRPr="003E6D09" w:rsidRDefault="003E6D09" w:rsidP="003E6D09">
            <w:pPr>
              <w:spacing w:before="0" w:after="0" w:line="240" w:lineRule="auto"/>
              <w:jc w:val="center"/>
              <w:rPr>
                <w:ins w:id="85616" w:author="pete jones" w:date="2022-01-11T16:53:00Z"/>
                <w:rFonts w:ascii="Calibri" w:hAnsi="Calibri" w:cs="Calibri"/>
                <w:color w:val="000000"/>
                <w:sz w:val="22"/>
                <w:szCs w:val="22"/>
              </w:rPr>
            </w:pPr>
            <w:ins w:id="85617" w:author="pete jones" w:date="2022-01-11T16:53:00Z">
              <w:r w:rsidRPr="003E6D09">
                <w:rPr>
                  <w:rFonts w:ascii="Calibri" w:hAnsi="Calibri" w:cs="Calibri"/>
                  <w:color w:val="000000"/>
                  <w:sz w:val="22"/>
                  <w:szCs w:val="22"/>
                </w:rPr>
                <w:lastRenderedPageBreak/>
                <w:t>4</w:t>
              </w:r>
            </w:ins>
          </w:p>
        </w:tc>
        <w:tc>
          <w:tcPr>
            <w:tcW w:w="5320" w:type="dxa"/>
            <w:tcBorders>
              <w:top w:val="nil"/>
              <w:left w:val="nil"/>
              <w:bottom w:val="single" w:sz="4" w:space="0" w:color="auto"/>
              <w:right w:val="single" w:sz="8" w:space="0" w:color="auto"/>
            </w:tcBorders>
            <w:shd w:val="clear" w:color="auto" w:fill="auto"/>
            <w:vAlign w:val="bottom"/>
            <w:hideMark/>
          </w:tcPr>
          <w:p w14:paraId="27F848CB" w14:textId="77777777" w:rsidR="003E6D09" w:rsidRPr="003E6D09" w:rsidRDefault="003E6D09" w:rsidP="003E6D09">
            <w:pPr>
              <w:spacing w:before="0" w:after="0" w:line="240" w:lineRule="auto"/>
              <w:jc w:val="left"/>
              <w:rPr>
                <w:ins w:id="85618" w:author="pete jones" w:date="2022-01-11T16:53:00Z"/>
                <w:rFonts w:ascii="Calibri" w:hAnsi="Calibri" w:cs="Calibri"/>
                <w:color w:val="000000"/>
                <w:sz w:val="22"/>
                <w:szCs w:val="22"/>
              </w:rPr>
            </w:pPr>
            <w:ins w:id="85619" w:author="pete jones" w:date="2022-01-11T16:53:00Z">
              <w:r w:rsidRPr="003E6D09">
                <w:rPr>
                  <w:rFonts w:ascii="Calibri" w:hAnsi="Calibri" w:cs="Calibri"/>
                  <w:color w:val="000000"/>
                  <w:sz w:val="22"/>
                  <w:szCs w:val="22"/>
                </w:rPr>
                <w:t>Engineering Experimentation</w:t>
              </w:r>
            </w:ins>
          </w:p>
        </w:tc>
        <w:tc>
          <w:tcPr>
            <w:tcW w:w="432" w:type="dxa"/>
            <w:tcBorders>
              <w:top w:val="nil"/>
              <w:left w:val="nil"/>
              <w:bottom w:val="single" w:sz="4" w:space="0" w:color="auto"/>
              <w:right w:val="single" w:sz="4" w:space="0" w:color="auto"/>
            </w:tcBorders>
            <w:shd w:val="clear" w:color="auto" w:fill="auto"/>
            <w:noWrap/>
            <w:vAlign w:val="bottom"/>
            <w:hideMark/>
          </w:tcPr>
          <w:p w14:paraId="7B0D62A4" w14:textId="77777777" w:rsidR="003E6D09" w:rsidRPr="003E6D09" w:rsidRDefault="003E6D09" w:rsidP="003E6D09">
            <w:pPr>
              <w:spacing w:before="0" w:after="0" w:line="240" w:lineRule="auto"/>
              <w:jc w:val="center"/>
              <w:rPr>
                <w:ins w:id="85620" w:author="pete jones" w:date="2022-01-11T16:53:00Z"/>
                <w:rFonts w:ascii="Calibri" w:hAnsi="Calibri" w:cs="Calibri"/>
                <w:color w:val="000000"/>
                <w:sz w:val="22"/>
                <w:szCs w:val="22"/>
              </w:rPr>
            </w:pPr>
            <w:ins w:id="85621" w:author="pete jones" w:date="2022-01-11T16:53: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B8E380C" w14:textId="77777777" w:rsidR="003E6D09" w:rsidRPr="003E6D09" w:rsidRDefault="003E6D09" w:rsidP="003E6D09">
            <w:pPr>
              <w:spacing w:before="0" w:after="0" w:line="240" w:lineRule="auto"/>
              <w:jc w:val="center"/>
              <w:rPr>
                <w:ins w:id="85622" w:author="pete jones" w:date="2022-01-11T16:53:00Z"/>
                <w:rFonts w:ascii="Calibri" w:hAnsi="Calibri" w:cs="Calibri"/>
                <w:color w:val="000000"/>
                <w:sz w:val="22"/>
                <w:szCs w:val="22"/>
              </w:rPr>
            </w:pPr>
            <w:ins w:id="85623"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A08F19D" w14:textId="77777777" w:rsidR="003E6D09" w:rsidRPr="003E6D09" w:rsidRDefault="003E6D09" w:rsidP="003E6D09">
            <w:pPr>
              <w:spacing w:before="0" w:after="0" w:line="240" w:lineRule="auto"/>
              <w:jc w:val="center"/>
              <w:rPr>
                <w:ins w:id="85624" w:author="pete jones" w:date="2022-01-11T16:53:00Z"/>
                <w:rFonts w:ascii="Calibri" w:hAnsi="Calibri" w:cs="Calibri"/>
                <w:color w:val="000000"/>
                <w:sz w:val="22"/>
                <w:szCs w:val="22"/>
              </w:rPr>
            </w:pPr>
            <w:ins w:id="8562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29D1ED" w14:textId="77777777" w:rsidR="003E6D09" w:rsidRPr="003E6D09" w:rsidRDefault="003E6D09" w:rsidP="003E6D09">
            <w:pPr>
              <w:spacing w:before="0" w:after="0" w:line="240" w:lineRule="auto"/>
              <w:jc w:val="center"/>
              <w:rPr>
                <w:ins w:id="85626" w:author="pete jones" w:date="2022-01-11T16:53:00Z"/>
                <w:rFonts w:ascii="Calibri" w:hAnsi="Calibri" w:cs="Calibri"/>
                <w:color w:val="000000"/>
                <w:sz w:val="22"/>
                <w:szCs w:val="22"/>
              </w:rPr>
            </w:pPr>
            <w:ins w:id="8562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674C49" w14:textId="77777777" w:rsidR="003E6D09" w:rsidRPr="003E6D09" w:rsidRDefault="003E6D09" w:rsidP="003E6D09">
            <w:pPr>
              <w:spacing w:before="0" w:after="0" w:line="240" w:lineRule="auto"/>
              <w:jc w:val="center"/>
              <w:rPr>
                <w:ins w:id="85628" w:author="pete jones" w:date="2022-01-11T16:53:00Z"/>
                <w:rFonts w:ascii="Calibri" w:hAnsi="Calibri" w:cs="Calibri"/>
                <w:color w:val="000000"/>
                <w:sz w:val="22"/>
                <w:szCs w:val="22"/>
              </w:rPr>
            </w:pPr>
            <w:ins w:id="85629"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E66887" w14:textId="77777777" w:rsidR="003E6D09" w:rsidRPr="003E6D09" w:rsidRDefault="003E6D09" w:rsidP="003E6D09">
            <w:pPr>
              <w:spacing w:before="0" w:after="0" w:line="240" w:lineRule="auto"/>
              <w:jc w:val="center"/>
              <w:rPr>
                <w:ins w:id="85630" w:author="pete jones" w:date="2022-01-11T16:53:00Z"/>
                <w:rFonts w:ascii="Calibri" w:hAnsi="Calibri" w:cs="Calibri"/>
                <w:color w:val="000000"/>
                <w:sz w:val="22"/>
                <w:szCs w:val="22"/>
              </w:rPr>
            </w:pPr>
            <w:ins w:id="8563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450557" w14:textId="77777777" w:rsidR="003E6D09" w:rsidRPr="003E6D09" w:rsidRDefault="003E6D09" w:rsidP="003E6D09">
            <w:pPr>
              <w:spacing w:before="0" w:after="0" w:line="240" w:lineRule="auto"/>
              <w:jc w:val="center"/>
              <w:rPr>
                <w:ins w:id="85632" w:author="pete jones" w:date="2022-01-11T16:53:00Z"/>
                <w:rFonts w:ascii="Calibri" w:hAnsi="Calibri" w:cs="Calibri"/>
                <w:color w:val="000000"/>
                <w:sz w:val="22"/>
                <w:szCs w:val="22"/>
              </w:rPr>
            </w:pPr>
            <w:ins w:id="8563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EAD604" w14:textId="77777777" w:rsidR="003E6D09" w:rsidRPr="003E6D09" w:rsidRDefault="003E6D09" w:rsidP="003E6D09">
            <w:pPr>
              <w:spacing w:before="0" w:after="0" w:line="240" w:lineRule="auto"/>
              <w:jc w:val="center"/>
              <w:rPr>
                <w:ins w:id="85634" w:author="pete jones" w:date="2022-01-11T16:53:00Z"/>
                <w:rFonts w:ascii="Calibri" w:hAnsi="Calibri" w:cs="Calibri"/>
                <w:color w:val="000000"/>
                <w:sz w:val="22"/>
                <w:szCs w:val="22"/>
              </w:rPr>
            </w:pPr>
            <w:ins w:id="8563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211127" w14:textId="77777777" w:rsidR="003E6D09" w:rsidRPr="003E6D09" w:rsidRDefault="003E6D09" w:rsidP="003E6D09">
            <w:pPr>
              <w:spacing w:before="0" w:after="0" w:line="240" w:lineRule="auto"/>
              <w:jc w:val="center"/>
              <w:rPr>
                <w:ins w:id="85636" w:author="pete jones" w:date="2022-01-11T16:53:00Z"/>
                <w:rFonts w:ascii="Calibri" w:hAnsi="Calibri" w:cs="Calibri"/>
                <w:color w:val="000000"/>
                <w:sz w:val="22"/>
                <w:szCs w:val="22"/>
              </w:rPr>
            </w:pPr>
            <w:ins w:id="8563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9BB367" w14:textId="77777777" w:rsidR="003E6D09" w:rsidRPr="003E6D09" w:rsidRDefault="003E6D09" w:rsidP="003E6D09">
            <w:pPr>
              <w:spacing w:before="0" w:after="0" w:line="240" w:lineRule="auto"/>
              <w:jc w:val="center"/>
              <w:rPr>
                <w:ins w:id="85638" w:author="pete jones" w:date="2022-01-11T16:53:00Z"/>
                <w:rFonts w:ascii="Calibri" w:hAnsi="Calibri" w:cs="Calibri"/>
                <w:color w:val="000000"/>
                <w:sz w:val="22"/>
                <w:szCs w:val="22"/>
              </w:rPr>
            </w:pPr>
            <w:ins w:id="8563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3E2CAB" w14:textId="77777777" w:rsidR="003E6D09" w:rsidRPr="003E6D09" w:rsidRDefault="003E6D09" w:rsidP="003E6D09">
            <w:pPr>
              <w:spacing w:before="0" w:after="0" w:line="240" w:lineRule="auto"/>
              <w:jc w:val="center"/>
              <w:rPr>
                <w:ins w:id="85640" w:author="pete jones" w:date="2022-01-11T16:53:00Z"/>
                <w:rFonts w:ascii="Calibri" w:hAnsi="Calibri" w:cs="Calibri"/>
                <w:color w:val="000000"/>
                <w:sz w:val="22"/>
                <w:szCs w:val="22"/>
              </w:rPr>
            </w:pPr>
            <w:ins w:id="85641"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7446313" w14:textId="77777777" w:rsidR="003E6D09" w:rsidRPr="003E6D09" w:rsidRDefault="003E6D09" w:rsidP="003E6D09">
            <w:pPr>
              <w:spacing w:before="0" w:after="0" w:line="240" w:lineRule="auto"/>
              <w:jc w:val="center"/>
              <w:rPr>
                <w:ins w:id="85642" w:author="pete jones" w:date="2022-01-11T16:53:00Z"/>
                <w:rFonts w:ascii="Calibri" w:hAnsi="Calibri" w:cs="Calibri"/>
                <w:color w:val="000000"/>
                <w:sz w:val="22"/>
                <w:szCs w:val="22"/>
              </w:rPr>
            </w:pPr>
            <w:ins w:id="85643" w:author="pete jones" w:date="2022-01-11T16:53:00Z">
              <w:r w:rsidRPr="003E6D09">
                <w:rPr>
                  <w:rFonts w:ascii="Calibri" w:hAnsi="Calibri" w:cs="Calibri"/>
                  <w:color w:val="000000"/>
                  <w:sz w:val="22"/>
                  <w:szCs w:val="22"/>
                </w:rPr>
                <w:t> </w:t>
              </w:r>
            </w:ins>
          </w:p>
        </w:tc>
      </w:tr>
      <w:tr w:rsidR="003E6D09" w:rsidRPr="003E6D09" w14:paraId="2EF077AF" w14:textId="77777777" w:rsidTr="003E6D09">
        <w:trPr>
          <w:trHeight w:val="300"/>
          <w:ins w:id="85644"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8E58CBA" w14:textId="77777777" w:rsidR="003E6D09" w:rsidRPr="003E6D09" w:rsidRDefault="003E6D09" w:rsidP="003E6D09">
            <w:pPr>
              <w:spacing w:before="0" w:after="0" w:line="240" w:lineRule="auto"/>
              <w:jc w:val="center"/>
              <w:rPr>
                <w:ins w:id="85645" w:author="pete jones" w:date="2022-01-11T16:53:00Z"/>
                <w:rFonts w:ascii="Calibri" w:hAnsi="Calibri" w:cs="Calibri"/>
                <w:color w:val="000000"/>
                <w:sz w:val="22"/>
                <w:szCs w:val="22"/>
              </w:rPr>
            </w:pPr>
            <w:ins w:id="85646"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954860D" w14:textId="77777777" w:rsidR="003E6D09" w:rsidRPr="003E6D09" w:rsidRDefault="003E6D09" w:rsidP="003E6D09">
            <w:pPr>
              <w:spacing w:before="0" w:after="0" w:line="240" w:lineRule="auto"/>
              <w:jc w:val="left"/>
              <w:rPr>
                <w:ins w:id="85647" w:author="pete jones" w:date="2022-01-11T16:53:00Z"/>
                <w:rFonts w:ascii="Calibri" w:hAnsi="Calibri" w:cs="Calibri"/>
                <w:color w:val="000000"/>
                <w:sz w:val="22"/>
                <w:szCs w:val="22"/>
              </w:rPr>
            </w:pPr>
            <w:ins w:id="85648" w:author="pete jones" w:date="2022-01-11T16:53:00Z">
              <w:r w:rsidRPr="003E6D09">
                <w:rPr>
                  <w:rFonts w:ascii="Calibri" w:hAnsi="Calibri" w:cs="Calibri"/>
                  <w:color w:val="000000"/>
                  <w:sz w:val="22"/>
                  <w:szCs w:val="22"/>
                </w:rPr>
                <w:t>Engineering Mathematics</w:t>
              </w:r>
            </w:ins>
          </w:p>
        </w:tc>
        <w:tc>
          <w:tcPr>
            <w:tcW w:w="432" w:type="dxa"/>
            <w:tcBorders>
              <w:top w:val="nil"/>
              <w:left w:val="nil"/>
              <w:bottom w:val="single" w:sz="4" w:space="0" w:color="auto"/>
              <w:right w:val="single" w:sz="4" w:space="0" w:color="auto"/>
            </w:tcBorders>
            <w:shd w:val="clear" w:color="auto" w:fill="auto"/>
            <w:noWrap/>
            <w:vAlign w:val="bottom"/>
            <w:hideMark/>
          </w:tcPr>
          <w:p w14:paraId="2AA76954" w14:textId="77777777" w:rsidR="003E6D09" w:rsidRPr="003E6D09" w:rsidRDefault="003E6D09" w:rsidP="003E6D09">
            <w:pPr>
              <w:spacing w:before="0" w:after="0" w:line="240" w:lineRule="auto"/>
              <w:jc w:val="center"/>
              <w:rPr>
                <w:ins w:id="85649" w:author="pete jones" w:date="2022-01-11T16:53:00Z"/>
                <w:rFonts w:ascii="Calibri" w:hAnsi="Calibri" w:cs="Calibri"/>
                <w:color w:val="000000"/>
                <w:sz w:val="22"/>
                <w:szCs w:val="22"/>
              </w:rPr>
            </w:pPr>
            <w:ins w:id="85650" w:author="pete jones" w:date="2022-01-11T16:53:00Z">
              <w:r w:rsidRPr="003E6D0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738095BA" w14:textId="77777777" w:rsidR="003E6D09" w:rsidRPr="003E6D09" w:rsidRDefault="003E6D09" w:rsidP="003E6D09">
            <w:pPr>
              <w:spacing w:before="0" w:after="0" w:line="240" w:lineRule="auto"/>
              <w:jc w:val="center"/>
              <w:rPr>
                <w:ins w:id="85651" w:author="pete jones" w:date="2022-01-11T16:53:00Z"/>
                <w:rFonts w:ascii="Calibri" w:hAnsi="Calibri" w:cs="Calibri"/>
                <w:color w:val="000000"/>
                <w:sz w:val="22"/>
                <w:szCs w:val="22"/>
              </w:rPr>
            </w:pPr>
            <w:ins w:id="85652"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6FCF516" w14:textId="77777777" w:rsidR="003E6D09" w:rsidRPr="003E6D09" w:rsidRDefault="003E6D09" w:rsidP="003E6D09">
            <w:pPr>
              <w:spacing w:before="0" w:after="0" w:line="240" w:lineRule="auto"/>
              <w:jc w:val="center"/>
              <w:rPr>
                <w:ins w:id="85653" w:author="pete jones" w:date="2022-01-11T16:53:00Z"/>
                <w:rFonts w:ascii="Calibri" w:hAnsi="Calibri" w:cs="Calibri"/>
                <w:color w:val="000000"/>
                <w:sz w:val="22"/>
                <w:szCs w:val="22"/>
              </w:rPr>
            </w:pPr>
            <w:ins w:id="8565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15311DA" w14:textId="77777777" w:rsidR="003E6D09" w:rsidRPr="003E6D09" w:rsidRDefault="003E6D09" w:rsidP="003E6D09">
            <w:pPr>
              <w:spacing w:before="0" w:after="0" w:line="240" w:lineRule="auto"/>
              <w:jc w:val="center"/>
              <w:rPr>
                <w:ins w:id="85655" w:author="pete jones" w:date="2022-01-11T16:53:00Z"/>
                <w:rFonts w:ascii="Calibri" w:hAnsi="Calibri" w:cs="Calibri"/>
                <w:color w:val="000000"/>
                <w:sz w:val="22"/>
                <w:szCs w:val="22"/>
              </w:rPr>
            </w:pPr>
            <w:ins w:id="8565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E0AF42" w14:textId="77777777" w:rsidR="003E6D09" w:rsidRPr="003E6D09" w:rsidRDefault="003E6D09" w:rsidP="003E6D09">
            <w:pPr>
              <w:spacing w:before="0" w:after="0" w:line="240" w:lineRule="auto"/>
              <w:jc w:val="center"/>
              <w:rPr>
                <w:ins w:id="85657" w:author="pete jones" w:date="2022-01-11T16:53:00Z"/>
                <w:rFonts w:ascii="Calibri" w:hAnsi="Calibri" w:cs="Calibri"/>
                <w:color w:val="000000"/>
                <w:sz w:val="22"/>
                <w:szCs w:val="22"/>
              </w:rPr>
            </w:pPr>
            <w:ins w:id="8565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B079BB" w14:textId="77777777" w:rsidR="003E6D09" w:rsidRPr="003E6D09" w:rsidRDefault="003E6D09" w:rsidP="003E6D09">
            <w:pPr>
              <w:spacing w:before="0" w:after="0" w:line="240" w:lineRule="auto"/>
              <w:jc w:val="center"/>
              <w:rPr>
                <w:ins w:id="85659" w:author="pete jones" w:date="2022-01-11T16:53:00Z"/>
                <w:rFonts w:ascii="Calibri" w:hAnsi="Calibri" w:cs="Calibri"/>
                <w:color w:val="000000"/>
                <w:sz w:val="22"/>
                <w:szCs w:val="22"/>
              </w:rPr>
            </w:pPr>
            <w:ins w:id="8566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3AAD10" w14:textId="77777777" w:rsidR="003E6D09" w:rsidRPr="003E6D09" w:rsidRDefault="003E6D09" w:rsidP="003E6D09">
            <w:pPr>
              <w:spacing w:before="0" w:after="0" w:line="240" w:lineRule="auto"/>
              <w:jc w:val="center"/>
              <w:rPr>
                <w:ins w:id="85661" w:author="pete jones" w:date="2022-01-11T16:53:00Z"/>
                <w:rFonts w:ascii="Calibri" w:hAnsi="Calibri" w:cs="Calibri"/>
                <w:color w:val="000000"/>
                <w:sz w:val="22"/>
                <w:szCs w:val="22"/>
              </w:rPr>
            </w:pPr>
            <w:ins w:id="8566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0E0624" w14:textId="77777777" w:rsidR="003E6D09" w:rsidRPr="003E6D09" w:rsidRDefault="003E6D09" w:rsidP="003E6D09">
            <w:pPr>
              <w:spacing w:before="0" w:after="0" w:line="240" w:lineRule="auto"/>
              <w:jc w:val="center"/>
              <w:rPr>
                <w:ins w:id="85663" w:author="pete jones" w:date="2022-01-11T16:53:00Z"/>
                <w:rFonts w:ascii="Calibri" w:hAnsi="Calibri" w:cs="Calibri"/>
                <w:color w:val="000000"/>
                <w:sz w:val="22"/>
                <w:szCs w:val="22"/>
              </w:rPr>
            </w:pPr>
            <w:ins w:id="8566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0E9048" w14:textId="77777777" w:rsidR="003E6D09" w:rsidRPr="003E6D09" w:rsidRDefault="003E6D09" w:rsidP="003E6D09">
            <w:pPr>
              <w:spacing w:before="0" w:after="0" w:line="240" w:lineRule="auto"/>
              <w:jc w:val="center"/>
              <w:rPr>
                <w:ins w:id="85665" w:author="pete jones" w:date="2022-01-11T16:53:00Z"/>
                <w:rFonts w:ascii="Calibri" w:hAnsi="Calibri" w:cs="Calibri"/>
                <w:color w:val="000000"/>
                <w:sz w:val="22"/>
                <w:szCs w:val="22"/>
              </w:rPr>
            </w:pPr>
            <w:ins w:id="8566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C20813" w14:textId="77777777" w:rsidR="003E6D09" w:rsidRPr="003E6D09" w:rsidRDefault="003E6D09" w:rsidP="003E6D09">
            <w:pPr>
              <w:spacing w:before="0" w:after="0" w:line="240" w:lineRule="auto"/>
              <w:jc w:val="center"/>
              <w:rPr>
                <w:ins w:id="85667" w:author="pete jones" w:date="2022-01-11T16:53:00Z"/>
                <w:rFonts w:ascii="Calibri" w:hAnsi="Calibri" w:cs="Calibri"/>
                <w:color w:val="000000"/>
                <w:sz w:val="22"/>
                <w:szCs w:val="22"/>
              </w:rPr>
            </w:pPr>
            <w:ins w:id="8566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BCACBA" w14:textId="77777777" w:rsidR="003E6D09" w:rsidRPr="003E6D09" w:rsidRDefault="003E6D09" w:rsidP="003E6D09">
            <w:pPr>
              <w:spacing w:before="0" w:after="0" w:line="240" w:lineRule="auto"/>
              <w:jc w:val="center"/>
              <w:rPr>
                <w:ins w:id="85669" w:author="pete jones" w:date="2022-01-11T16:53:00Z"/>
                <w:rFonts w:ascii="Calibri" w:hAnsi="Calibri" w:cs="Calibri"/>
                <w:color w:val="000000"/>
                <w:sz w:val="22"/>
                <w:szCs w:val="22"/>
              </w:rPr>
            </w:pPr>
            <w:ins w:id="85670"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83B1DBC" w14:textId="77777777" w:rsidR="003E6D09" w:rsidRPr="003E6D09" w:rsidRDefault="003E6D09" w:rsidP="003E6D09">
            <w:pPr>
              <w:spacing w:before="0" w:after="0" w:line="240" w:lineRule="auto"/>
              <w:jc w:val="center"/>
              <w:rPr>
                <w:ins w:id="85671" w:author="pete jones" w:date="2022-01-11T16:53:00Z"/>
                <w:rFonts w:ascii="Calibri" w:hAnsi="Calibri" w:cs="Calibri"/>
                <w:color w:val="000000"/>
                <w:sz w:val="22"/>
                <w:szCs w:val="22"/>
              </w:rPr>
            </w:pPr>
            <w:ins w:id="85672" w:author="pete jones" w:date="2022-01-11T16:53:00Z">
              <w:r w:rsidRPr="003E6D09">
                <w:rPr>
                  <w:rFonts w:ascii="Calibri" w:hAnsi="Calibri" w:cs="Calibri"/>
                  <w:color w:val="000000"/>
                  <w:sz w:val="22"/>
                  <w:szCs w:val="22"/>
                </w:rPr>
                <w:t> </w:t>
              </w:r>
            </w:ins>
          </w:p>
        </w:tc>
      </w:tr>
      <w:tr w:rsidR="003E6D09" w:rsidRPr="003E6D09" w14:paraId="17DE0954" w14:textId="77777777" w:rsidTr="003E6D09">
        <w:trPr>
          <w:trHeight w:val="300"/>
          <w:ins w:id="85673"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A2C4BDD" w14:textId="77777777" w:rsidR="003E6D09" w:rsidRPr="003E6D09" w:rsidRDefault="003E6D09" w:rsidP="003E6D09">
            <w:pPr>
              <w:spacing w:before="0" w:after="0" w:line="240" w:lineRule="auto"/>
              <w:jc w:val="center"/>
              <w:rPr>
                <w:ins w:id="85674" w:author="pete jones" w:date="2022-01-11T16:53:00Z"/>
                <w:rFonts w:ascii="Calibri" w:hAnsi="Calibri" w:cs="Calibri"/>
                <w:color w:val="000000"/>
                <w:sz w:val="22"/>
                <w:szCs w:val="22"/>
              </w:rPr>
            </w:pPr>
            <w:ins w:id="85675"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0674E93" w14:textId="77777777" w:rsidR="003E6D09" w:rsidRPr="003E6D09" w:rsidRDefault="003E6D09" w:rsidP="003E6D09">
            <w:pPr>
              <w:spacing w:before="0" w:after="0" w:line="240" w:lineRule="auto"/>
              <w:jc w:val="left"/>
              <w:rPr>
                <w:ins w:id="85676" w:author="pete jones" w:date="2022-01-11T16:53:00Z"/>
                <w:rFonts w:ascii="Calibri" w:hAnsi="Calibri" w:cs="Calibri"/>
                <w:color w:val="000000"/>
                <w:sz w:val="22"/>
                <w:szCs w:val="22"/>
              </w:rPr>
            </w:pPr>
            <w:ins w:id="85677" w:author="pete jones" w:date="2022-01-11T16:53:00Z">
              <w:r w:rsidRPr="003E6D09">
                <w:rPr>
                  <w:rFonts w:ascii="Calibri" w:hAnsi="Calibri" w:cs="Calibri"/>
                  <w:color w:val="000000"/>
                  <w:sz w:val="22"/>
                  <w:szCs w:val="22"/>
                </w:rPr>
                <w:t>Engineering Science</w:t>
              </w:r>
            </w:ins>
          </w:p>
        </w:tc>
        <w:tc>
          <w:tcPr>
            <w:tcW w:w="432" w:type="dxa"/>
            <w:tcBorders>
              <w:top w:val="nil"/>
              <w:left w:val="nil"/>
              <w:bottom w:val="single" w:sz="4" w:space="0" w:color="auto"/>
              <w:right w:val="single" w:sz="4" w:space="0" w:color="auto"/>
            </w:tcBorders>
            <w:shd w:val="clear" w:color="auto" w:fill="auto"/>
            <w:noWrap/>
            <w:vAlign w:val="bottom"/>
            <w:hideMark/>
          </w:tcPr>
          <w:p w14:paraId="463E4FD1" w14:textId="77777777" w:rsidR="003E6D09" w:rsidRPr="003E6D09" w:rsidRDefault="003E6D09" w:rsidP="003E6D09">
            <w:pPr>
              <w:spacing w:before="0" w:after="0" w:line="240" w:lineRule="auto"/>
              <w:jc w:val="center"/>
              <w:rPr>
                <w:ins w:id="85678" w:author="pete jones" w:date="2022-01-11T16:53:00Z"/>
                <w:rFonts w:ascii="Calibri" w:hAnsi="Calibri" w:cs="Calibri"/>
                <w:color w:val="000000"/>
                <w:sz w:val="22"/>
                <w:szCs w:val="22"/>
              </w:rPr>
            </w:pPr>
            <w:ins w:id="85679"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F88ECDA" w14:textId="77777777" w:rsidR="003E6D09" w:rsidRPr="003E6D09" w:rsidRDefault="003E6D09" w:rsidP="003E6D09">
            <w:pPr>
              <w:spacing w:before="0" w:after="0" w:line="240" w:lineRule="auto"/>
              <w:jc w:val="center"/>
              <w:rPr>
                <w:ins w:id="85680" w:author="pete jones" w:date="2022-01-11T16:53:00Z"/>
                <w:rFonts w:ascii="Calibri" w:hAnsi="Calibri" w:cs="Calibri"/>
                <w:color w:val="000000"/>
                <w:sz w:val="22"/>
                <w:szCs w:val="22"/>
              </w:rPr>
            </w:pPr>
            <w:ins w:id="85681"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2F33E90" w14:textId="77777777" w:rsidR="003E6D09" w:rsidRPr="003E6D09" w:rsidRDefault="003E6D09" w:rsidP="003E6D09">
            <w:pPr>
              <w:spacing w:before="0" w:after="0" w:line="240" w:lineRule="auto"/>
              <w:jc w:val="center"/>
              <w:rPr>
                <w:ins w:id="85682" w:author="pete jones" w:date="2022-01-11T16:53:00Z"/>
                <w:rFonts w:ascii="Calibri" w:hAnsi="Calibri" w:cs="Calibri"/>
                <w:color w:val="000000"/>
                <w:sz w:val="22"/>
                <w:szCs w:val="22"/>
              </w:rPr>
            </w:pPr>
            <w:ins w:id="8568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B3EC35" w14:textId="77777777" w:rsidR="003E6D09" w:rsidRPr="003E6D09" w:rsidRDefault="003E6D09" w:rsidP="003E6D09">
            <w:pPr>
              <w:spacing w:before="0" w:after="0" w:line="240" w:lineRule="auto"/>
              <w:jc w:val="center"/>
              <w:rPr>
                <w:ins w:id="85684" w:author="pete jones" w:date="2022-01-11T16:53:00Z"/>
                <w:rFonts w:ascii="Calibri" w:hAnsi="Calibri" w:cs="Calibri"/>
                <w:color w:val="000000"/>
                <w:sz w:val="22"/>
                <w:szCs w:val="22"/>
              </w:rPr>
            </w:pPr>
            <w:ins w:id="8568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9799B8C" w14:textId="77777777" w:rsidR="003E6D09" w:rsidRPr="003E6D09" w:rsidRDefault="003E6D09" w:rsidP="003E6D09">
            <w:pPr>
              <w:spacing w:before="0" w:after="0" w:line="240" w:lineRule="auto"/>
              <w:jc w:val="center"/>
              <w:rPr>
                <w:ins w:id="85686" w:author="pete jones" w:date="2022-01-11T16:53:00Z"/>
                <w:rFonts w:ascii="Calibri" w:hAnsi="Calibri" w:cs="Calibri"/>
                <w:color w:val="000000"/>
                <w:sz w:val="22"/>
                <w:szCs w:val="22"/>
              </w:rPr>
            </w:pPr>
            <w:ins w:id="8568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513216" w14:textId="77777777" w:rsidR="003E6D09" w:rsidRPr="003E6D09" w:rsidRDefault="003E6D09" w:rsidP="003E6D09">
            <w:pPr>
              <w:spacing w:before="0" w:after="0" w:line="240" w:lineRule="auto"/>
              <w:jc w:val="center"/>
              <w:rPr>
                <w:ins w:id="85688" w:author="pete jones" w:date="2022-01-11T16:53:00Z"/>
                <w:rFonts w:ascii="Calibri" w:hAnsi="Calibri" w:cs="Calibri"/>
                <w:color w:val="000000"/>
                <w:sz w:val="22"/>
                <w:szCs w:val="22"/>
              </w:rPr>
            </w:pPr>
            <w:ins w:id="8568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FB42DF" w14:textId="77777777" w:rsidR="003E6D09" w:rsidRPr="003E6D09" w:rsidRDefault="003E6D09" w:rsidP="003E6D09">
            <w:pPr>
              <w:spacing w:before="0" w:after="0" w:line="240" w:lineRule="auto"/>
              <w:jc w:val="center"/>
              <w:rPr>
                <w:ins w:id="85690" w:author="pete jones" w:date="2022-01-11T16:53:00Z"/>
                <w:rFonts w:ascii="Calibri" w:hAnsi="Calibri" w:cs="Calibri"/>
                <w:color w:val="000000"/>
                <w:sz w:val="22"/>
                <w:szCs w:val="22"/>
              </w:rPr>
            </w:pPr>
            <w:ins w:id="8569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41266E" w14:textId="77777777" w:rsidR="003E6D09" w:rsidRPr="003E6D09" w:rsidRDefault="003E6D09" w:rsidP="003E6D09">
            <w:pPr>
              <w:spacing w:before="0" w:after="0" w:line="240" w:lineRule="auto"/>
              <w:jc w:val="center"/>
              <w:rPr>
                <w:ins w:id="85692" w:author="pete jones" w:date="2022-01-11T16:53:00Z"/>
                <w:rFonts w:ascii="Calibri" w:hAnsi="Calibri" w:cs="Calibri"/>
                <w:color w:val="000000"/>
                <w:sz w:val="22"/>
                <w:szCs w:val="22"/>
              </w:rPr>
            </w:pPr>
            <w:ins w:id="8569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6BED07" w14:textId="77777777" w:rsidR="003E6D09" w:rsidRPr="003E6D09" w:rsidRDefault="003E6D09" w:rsidP="003E6D09">
            <w:pPr>
              <w:spacing w:before="0" w:after="0" w:line="240" w:lineRule="auto"/>
              <w:jc w:val="center"/>
              <w:rPr>
                <w:ins w:id="85694" w:author="pete jones" w:date="2022-01-11T16:53:00Z"/>
                <w:rFonts w:ascii="Calibri" w:hAnsi="Calibri" w:cs="Calibri"/>
                <w:color w:val="000000"/>
                <w:sz w:val="22"/>
                <w:szCs w:val="22"/>
              </w:rPr>
            </w:pPr>
            <w:ins w:id="8569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70FFAF" w14:textId="77777777" w:rsidR="003E6D09" w:rsidRPr="003E6D09" w:rsidRDefault="003E6D09" w:rsidP="003E6D09">
            <w:pPr>
              <w:spacing w:before="0" w:after="0" w:line="240" w:lineRule="auto"/>
              <w:jc w:val="center"/>
              <w:rPr>
                <w:ins w:id="85696" w:author="pete jones" w:date="2022-01-11T16:53:00Z"/>
                <w:rFonts w:ascii="Calibri" w:hAnsi="Calibri" w:cs="Calibri"/>
                <w:color w:val="000000"/>
                <w:sz w:val="22"/>
                <w:szCs w:val="22"/>
              </w:rPr>
            </w:pPr>
            <w:ins w:id="8569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0DA3C2" w14:textId="77777777" w:rsidR="003E6D09" w:rsidRPr="003E6D09" w:rsidRDefault="003E6D09" w:rsidP="003E6D09">
            <w:pPr>
              <w:spacing w:before="0" w:after="0" w:line="240" w:lineRule="auto"/>
              <w:jc w:val="center"/>
              <w:rPr>
                <w:ins w:id="85698" w:author="pete jones" w:date="2022-01-11T16:53:00Z"/>
                <w:rFonts w:ascii="Calibri" w:hAnsi="Calibri" w:cs="Calibri"/>
                <w:color w:val="000000"/>
                <w:sz w:val="22"/>
                <w:szCs w:val="22"/>
              </w:rPr>
            </w:pPr>
            <w:ins w:id="85699"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1501262" w14:textId="77777777" w:rsidR="003E6D09" w:rsidRPr="003E6D09" w:rsidRDefault="003E6D09" w:rsidP="003E6D09">
            <w:pPr>
              <w:spacing w:before="0" w:after="0" w:line="240" w:lineRule="auto"/>
              <w:jc w:val="center"/>
              <w:rPr>
                <w:ins w:id="85700" w:author="pete jones" w:date="2022-01-11T16:53:00Z"/>
                <w:rFonts w:ascii="Calibri" w:hAnsi="Calibri" w:cs="Calibri"/>
                <w:color w:val="000000"/>
                <w:sz w:val="22"/>
                <w:szCs w:val="22"/>
              </w:rPr>
            </w:pPr>
            <w:ins w:id="85701" w:author="pete jones" w:date="2022-01-11T16:53:00Z">
              <w:r w:rsidRPr="003E6D09">
                <w:rPr>
                  <w:rFonts w:ascii="Calibri" w:hAnsi="Calibri" w:cs="Calibri"/>
                  <w:color w:val="000000"/>
                  <w:sz w:val="22"/>
                  <w:szCs w:val="22"/>
                </w:rPr>
                <w:t> </w:t>
              </w:r>
            </w:ins>
          </w:p>
        </w:tc>
      </w:tr>
      <w:tr w:rsidR="003E6D09" w:rsidRPr="003E6D09" w14:paraId="02D70D6C" w14:textId="77777777" w:rsidTr="003E6D09">
        <w:trPr>
          <w:trHeight w:val="300"/>
          <w:ins w:id="85702"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C18992F" w14:textId="77777777" w:rsidR="003E6D09" w:rsidRPr="003E6D09" w:rsidRDefault="003E6D09" w:rsidP="003E6D09">
            <w:pPr>
              <w:spacing w:before="0" w:after="0" w:line="240" w:lineRule="auto"/>
              <w:jc w:val="center"/>
              <w:rPr>
                <w:ins w:id="85703" w:author="pete jones" w:date="2022-01-11T16:53:00Z"/>
                <w:rFonts w:ascii="Calibri" w:hAnsi="Calibri" w:cs="Calibri"/>
                <w:color w:val="000000"/>
                <w:sz w:val="22"/>
                <w:szCs w:val="22"/>
              </w:rPr>
            </w:pPr>
            <w:ins w:id="85704"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6B9665C" w14:textId="77777777" w:rsidR="003E6D09" w:rsidRPr="003E6D09" w:rsidRDefault="003E6D09" w:rsidP="003E6D09">
            <w:pPr>
              <w:spacing w:before="0" w:after="0" w:line="240" w:lineRule="auto"/>
              <w:jc w:val="left"/>
              <w:rPr>
                <w:ins w:id="85705" w:author="pete jones" w:date="2022-01-11T16:53:00Z"/>
                <w:rFonts w:ascii="Calibri" w:hAnsi="Calibri" w:cs="Calibri"/>
                <w:color w:val="000000"/>
                <w:sz w:val="22"/>
                <w:szCs w:val="22"/>
              </w:rPr>
            </w:pPr>
            <w:ins w:id="85706" w:author="pete jones" w:date="2022-01-11T16:53:00Z">
              <w:r w:rsidRPr="003E6D09">
                <w:rPr>
                  <w:rFonts w:ascii="Calibri" w:hAnsi="Calibri" w:cs="Calibri"/>
                  <w:color w:val="000000"/>
                  <w:sz w:val="22"/>
                  <w:szCs w:val="22"/>
                </w:rPr>
                <w:t>Industrial Design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6198996F" w14:textId="77777777" w:rsidR="003E6D09" w:rsidRPr="003E6D09" w:rsidRDefault="003E6D09" w:rsidP="003E6D09">
            <w:pPr>
              <w:spacing w:before="0" w:after="0" w:line="240" w:lineRule="auto"/>
              <w:jc w:val="center"/>
              <w:rPr>
                <w:ins w:id="85707" w:author="pete jones" w:date="2022-01-11T16:53:00Z"/>
                <w:rFonts w:ascii="Calibri" w:hAnsi="Calibri" w:cs="Calibri"/>
                <w:color w:val="000000"/>
                <w:sz w:val="22"/>
                <w:szCs w:val="22"/>
              </w:rPr>
            </w:pPr>
            <w:ins w:id="85708"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6431223" w14:textId="77777777" w:rsidR="003E6D09" w:rsidRPr="003E6D09" w:rsidRDefault="003E6D09" w:rsidP="003E6D09">
            <w:pPr>
              <w:spacing w:before="0" w:after="0" w:line="240" w:lineRule="auto"/>
              <w:jc w:val="center"/>
              <w:rPr>
                <w:ins w:id="85709" w:author="pete jones" w:date="2022-01-11T16:53:00Z"/>
                <w:rFonts w:ascii="Calibri" w:hAnsi="Calibri" w:cs="Calibri"/>
                <w:color w:val="000000"/>
                <w:sz w:val="22"/>
                <w:szCs w:val="22"/>
              </w:rPr>
            </w:pPr>
            <w:ins w:id="85710"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61BA840" w14:textId="77777777" w:rsidR="003E6D09" w:rsidRPr="003E6D09" w:rsidRDefault="003E6D09" w:rsidP="003E6D09">
            <w:pPr>
              <w:spacing w:before="0" w:after="0" w:line="240" w:lineRule="auto"/>
              <w:jc w:val="center"/>
              <w:rPr>
                <w:ins w:id="85711" w:author="pete jones" w:date="2022-01-11T16:53:00Z"/>
                <w:rFonts w:ascii="Calibri" w:hAnsi="Calibri" w:cs="Calibri"/>
                <w:color w:val="000000"/>
                <w:sz w:val="22"/>
                <w:szCs w:val="22"/>
              </w:rPr>
            </w:pPr>
            <w:ins w:id="85712"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12696E" w14:textId="77777777" w:rsidR="003E6D09" w:rsidRPr="003E6D09" w:rsidRDefault="003E6D09" w:rsidP="003E6D09">
            <w:pPr>
              <w:spacing w:before="0" w:after="0" w:line="240" w:lineRule="auto"/>
              <w:jc w:val="center"/>
              <w:rPr>
                <w:ins w:id="85713" w:author="pete jones" w:date="2022-01-11T16:53:00Z"/>
                <w:rFonts w:ascii="Calibri" w:hAnsi="Calibri" w:cs="Calibri"/>
                <w:color w:val="000000"/>
                <w:sz w:val="22"/>
                <w:szCs w:val="22"/>
              </w:rPr>
            </w:pPr>
            <w:ins w:id="8571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63740F" w14:textId="77777777" w:rsidR="003E6D09" w:rsidRPr="003E6D09" w:rsidRDefault="003E6D09" w:rsidP="003E6D09">
            <w:pPr>
              <w:spacing w:before="0" w:after="0" w:line="240" w:lineRule="auto"/>
              <w:jc w:val="center"/>
              <w:rPr>
                <w:ins w:id="85715" w:author="pete jones" w:date="2022-01-11T16:53:00Z"/>
                <w:rFonts w:ascii="Calibri" w:hAnsi="Calibri" w:cs="Calibri"/>
                <w:color w:val="000000"/>
                <w:sz w:val="22"/>
                <w:szCs w:val="22"/>
              </w:rPr>
            </w:pPr>
            <w:ins w:id="8571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6827C8" w14:textId="77777777" w:rsidR="003E6D09" w:rsidRPr="003E6D09" w:rsidRDefault="003E6D09" w:rsidP="003E6D09">
            <w:pPr>
              <w:spacing w:before="0" w:after="0" w:line="240" w:lineRule="auto"/>
              <w:jc w:val="center"/>
              <w:rPr>
                <w:ins w:id="85717" w:author="pete jones" w:date="2022-01-11T16:53:00Z"/>
                <w:rFonts w:ascii="Calibri" w:hAnsi="Calibri" w:cs="Calibri"/>
                <w:color w:val="000000"/>
                <w:sz w:val="22"/>
                <w:szCs w:val="22"/>
              </w:rPr>
            </w:pPr>
            <w:ins w:id="8571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CB16AB" w14:textId="77777777" w:rsidR="003E6D09" w:rsidRPr="003E6D09" w:rsidRDefault="003E6D09" w:rsidP="003E6D09">
            <w:pPr>
              <w:spacing w:before="0" w:after="0" w:line="240" w:lineRule="auto"/>
              <w:jc w:val="center"/>
              <w:rPr>
                <w:ins w:id="85719" w:author="pete jones" w:date="2022-01-11T16:53:00Z"/>
                <w:rFonts w:ascii="Calibri" w:hAnsi="Calibri" w:cs="Calibri"/>
                <w:color w:val="000000"/>
                <w:sz w:val="22"/>
                <w:szCs w:val="22"/>
              </w:rPr>
            </w:pPr>
            <w:ins w:id="8572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31975C" w14:textId="77777777" w:rsidR="003E6D09" w:rsidRPr="003E6D09" w:rsidRDefault="003E6D09" w:rsidP="003E6D09">
            <w:pPr>
              <w:spacing w:before="0" w:after="0" w:line="240" w:lineRule="auto"/>
              <w:jc w:val="center"/>
              <w:rPr>
                <w:ins w:id="85721" w:author="pete jones" w:date="2022-01-11T16:53:00Z"/>
                <w:rFonts w:ascii="Calibri" w:hAnsi="Calibri" w:cs="Calibri"/>
                <w:color w:val="000000"/>
                <w:sz w:val="22"/>
                <w:szCs w:val="22"/>
              </w:rPr>
            </w:pPr>
            <w:ins w:id="8572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8853DB" w14:textId="77777777" w:rsidR="003E6D09" w:rsidRPr="003E6D09" w:rsidRDefault="003E6D09" w:rsidP="003E6D09">
            <w:pPr>
              <w:spacing w:before="0" w:after="0" w:line="240" w:lineRule="auto"/>
              <w:jc w:val="center"/>
              <w:rPr>
                <w:ins w:id="85723" w:author="pete jones" w:date="2022-01-11T16:53:00Z"/>
                <w:rFonts w:ascii="Calibri" w:hAnsi="Calibri" w:cs="Calibri"/>
                <w:color w:val="000000"/>
                <w:sz w:val="22"/>
                <w:szCs w:val="22"/>
              </w:rPr>
            </w:pPr>
            <w:ins w:id="8572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05AB35" w14:textId="77777777" w:rsidR="003E6D09" w:rsidRPr="003E6D09" w:rsidRDefault="003E6D09" w:rsidP="003E6D09">
            <w:pPr>
              <w:spacing w:before="0" w:after="0" w:line="240" w:lineRule="auto"/>
              <w:jc w:val="center"/>
              <w:rPr>
                <w:ins w:id="85725" w:author="pete jones" w:date="2022-01-11T16:53:00Z"/>
                <w:rFonts w:ascii="Calibri" w:hAnsi="Calibri" w:cs="Calibri"/>
                <w:color w:val="000000"/>
                <w:sz w:val="22"/>
                <w:szCs w:val="22"/>
              </w:rPr>
            </w:pPr>
            <w:ins w:id="8572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86085D" w14:textId="77777777" w:rsidR="003E6D09" w:rsidRPr="003E6D09" w:rsidRDefault="003E6D09" w:rsidP="003E6D09">
            <w:pPr>
              <w:spacing w:before="0" w:after="0" w:line="240" w:lineRule="auto"/>
              <w:jc w:val="center"/>
              <w:rPr>
                <w:ins w:id="85727" w:author="pete jones" w:date="2022-01-11T16:53:00Z"/>
                <w:rFonts w:ascii="Calibri" w:hAnsi="Calibri" w:cs="Calibri"/>
                <w:color w:val="000000"/>
                <w:sz w:val="22"/>
                <w:szCs w:val="22"/>
              </w:rPr>
            </w:pPr>
            <w:ins w:id="85728"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BFBB837" w14:textId="77777777" w:rsidR="003E6D09" w:rsidRPr="003E6D09" w:rsidRDefault="003E6D09" w:rsidP="003E6D09">
            <w:pPr>
              <w:spacing w:before="0" w:after="0" w:line="240" w:lineRule="auto"/>
              <w:jc w:val="center"/>
              <w:rPr>
                <w:ins w:id="85729" w:author="pete jones" w:date="2022-01-11T16:53:00Z"/>
                <w:rFonts w:ascii="Calibri" w:hAnsi="Calibri" w:cs="Calibri"/>
                <w:color w:val="000000"/>
                <w:sz w:val="22"/>
                <w:szCs w:val="22"/>
              </w:rPr>
            </w:pPr>
            <w:ins w:id="85730" w:author="pete jones" w:date="2022-01-11T16:53:00Z">
              <w:r w:rsidRPr="003E6D09">
                <w:rPr>
                  <w:rFonts w:ascii="Calibri" w:hAnsi="Calibri" w:cs="Calibri"/>
                  <w:color w:val="000000"/>
                  <w:sz w:val="22"/>
                  <w:szCs w:val="22"/>
                </w:rPr>
                <w:t> </w:t>
              </w:r>
            </w:ins>
          </w:p>
        </w:tc>
      </w:tr>
      <w:tr w:rsidR="003E6D09" w:rsidRPr="003E6D09" w14:paraId="3695FC23" w14:textId="77777777" w:rsidTr="003E6D09">
        <w:trPr>
          <w:trHeight w:val="300"/>
          <w:ins w:id="85731"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F2A8A08" w14:textId="77777777" w:rsidR="003E6D09" w:rsidRPr="003E6D09" w:rsidRDefault="003E6D09" w:rsidP="003E6D09">
            <w:pPr>
              <w:spacing w:before="0" w:after="0" w:line="240" w:lineRule="auto"/>
              <w:jc w:val="center"/>
              <w:rPr>
                <w:ins w:id="85732" w:author="pete jones" w:date="2022-01-11T16:53:00Z"/>
                <w:rFonts w:ascii="Calibri" w:hAnsi="Calibri" w:cs="Calibri"/>
                <w:color w:val="000000"/>
                <w:sz w:val="22"/>
                <w:szCs w:val="22"/>
              </w:rPr>
            </w:pPr>
            <w:ins w:id="85733"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DFE054F" w14:textId="77777777" w:rsidR="003E6D09" w:rsidRPr="003E6D09" w:rsidRDefault="003E6D09" w:rsidP="003E6D09">
            <w:pPr>
              <w:spacing w:before="0" w:after="0" w:line="240" w:lineRule="auto"/>
              <w:jc w:val="left"/>
              <w:rPr>
                <w:ins w:id="85734" w:author="pete jones" w:date="2022-01-11T16:53:00Z"/>
                <w:rFonts w:ascii="Calibri" w:hAnsi="Calibri" w:cs="Calibri"/>
                <w:color w:val="000000"/>
                <w:sz w:val="22"/>
                <w:szCs w:val="22"/>
              </w:rPr>
            </w:pPr>
            <w:ins w:id="85735" w:author="pete jones" w:date="2022-01-11T16:53:00Z">
              <w:r w:rsidRPr="003E6D09">
                <w:rPr>
                  <w:rFonts w:ascii="Calibri" w:hAnsi="Calibri" w:cs="Calibri"/>
                  <w:color w:val="000000"/>
                  <w:sz w:val="22"/>
                  <w:szCs w:val="22"/>
                </w:rPr>
                <w:t>Mechanical Engineering Principles</w:t>
              </w:r>
            </w:ins>
          </w:p>
        </w:tc>
        <w:tc>
          <w:tcPr>
            <w:tcW w:w="432" w:type="dxa"/>
            <w:tcBorders>
              <w:top w:val="nil"/>
              <w:left w:val="nil"/>
              <w:bottom w:val="single" w:sz="4" w:space="0" w:color="auto"/>
              <w:right w:val="single" w:sz="4" w:space="0" w:color="auto"/>
            </w:tcBorders>
            <w:shd w:val="clear" w:color="auto" w:fill="auto"/>
            <w:noWrap/>
            <w:vAlign w:val="bottom"/>
            <w:hideMark/>
          </w:tcPr>
          <w:p w14:paraId="451EA594" w14:textId="77777777" w:rsidR="003E6D09" w:rsidRPr="003E6D09" w:rsidRDefault="003E6D09" w:rsidP="003E6D09">
            <w:pPr>
              <w:spacing w:before="0" w:after="0" w:line="240" w:lineRule="auto"/>
              <w:jc w:val="center"/>
              <w:rPr>
                <w:ins w:id="85736" w:author="pete jones" w:date="2022-01-11T16:53:00Z"/>
                <w:rFonts w:ascii="Calibri" w:hAnsi="Calibri" w:cs="Calibri"/>
                <w:color w:val="000000"/>
                <w:sz w:val="22"/>
                <w:szCs w:val="22"/>
              </w:rPr>
            </w:pPr>
            <w:ins w:id="85737"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3C2FE99" w14:textId="77777777" w:rsidR="003E6D09" w:rsidRPr="003E6D09" w:rsidRDefault="003E6D09" w:rsidP="003E6D09">
            <w:pPr>
              <w:spacing w:before="0" w:after="0" w:line="240" w:lineRule="auto"/>
              <w:jc w:val="center"/>
              <w:rPr>
                <w:ins w:id="85738" w:author="pete jones" w:date="2022-01-11T16:53:00Z"/>
                <w:rFonts w:ascii="Calibri" w:hAnsi="Calibri" w:cs="Calibri"/>
                <w:color w:val="000000"/>
                <w:sz w:val="22"/>
                <w:szCs w:val="22"/>
              </w:rPr>
            </w:pPr>
            <w:ins w:id="85739"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AAE19A3" w14:textId="77777777" w:rsidR="003E6D09" w:rsidRPr="003E6D09" w:rsidRDefault="003E6D09" w:rsidP="003E6D09">
            <w:pPr>
              <w:spacing w:before="0" w:after="0" w:line="240" w:lineRule="auto"/>
              <w:jc w:val="center"/>
              <w:rPr>
                <w:ins w:id="85740" w:author="pete jones" w:date="2022-01-11T16:53:00Z"/>
                <w:rFonts w:ascii="Calibri" w:hAnsi="Calibri" w:cs="Calibri"/>
                <w:color w:val="000000"/>
                <w:sz w:val="22"/>
                <w:szCs w:val="22"/>
              </w:rPr>
            </w:pPr>
            <w:ins w:id="85741"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1A44D3" w14:textId="77777777" w:rsidR="003E6D09" w:rsidRPr="003E6D09" w:rsidRDefault="003E6D09" w:rsidP="003E6D09">
            <w:pPr>
              <w:spacing w:before="0" w:after="0" w:line="240" w:lineRule="auto"/>
              <w:jc w:val="center"/>
              <w:rPr>
                <w:ins w:id="85742" w:author="pete jones" w:date="2022-01-11T16:53:00Z"/>
                <w:rFonts w:ascii="Calibri" w:hAnsi="Calibri" w:cs="Calibri"/>
                <w:color w:val="000000"/>
                <w:sz w:val="22"/>
                <w:szCs w:val="22"/>
              </w:rPr>
            </w:pPr>
            <w:ins w:id="8574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CF3EDA" w14:textId="77777777" w:rsidR="003E6D09" w:rsidRPr="003E6D09" w:rsidRDefault="003E6D09" w:rsidP="003E6D09">
            <w:pPr>
              <w:spacing w:before="0" w:after="0" w:line="240" w:lineRule="auto"/>
              <w:jc w:val="center"/>
              <w:rPr>
                <w:ins w:id="85744" w:author="pete jones" w:date="2022-01-11T16:53:00Z"/>
                <w:rFonts w:ascii="Calibri" w:hAnsi="Calibri" w:cs="Calibri"/>
                <w:color w:val="000000"/>
                <w:sz w:val="22"/>
                <w:szCs w:val="22"/>
              </w:rPr>
            </w:pPr>
            <w:ins w:id="8574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AAEFC2" w14:textId="77777777" w:rsidR="003E6D09" w:rsidRPr="003E6D09" w:rsidRDefault="003E6D09" w:rsidP="003E6D09">
            <w:pPr>
              <w:spacing w:before="0" w:after="0" w:line="240" w:lineRule="auto"/>
              <w:jc w:val="center"/>
              <w:rPr>
                <w:ins w:id="85746" w:author="pete jones" w:date="2022-01-11T16:53:00Z"/>
                <w:rFonts w:ascii="Calibri" w:hAnsi="Calibri" w:cs="Calibri"/>
                <w:color w:val="000000"/>
                <w:sz w:val="22"/>
                <w:szCs w:val="22"/>
              </w:rPr>
            </w:pPr>
            <w:ins w:id="8574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BCD904" w14:textId="77777777" w:rsidR="003E6D09" w:rsidRPr="003E6D09" w:rsidRDefault="003E6D09" w:rsidP="003E6D09">
            <w:pPr>
              <w:spacing w:before="0" w:after="0" w:line="240" w:lineRule="auto"/>
              <w:jc w:val="center"/>
              <w:rPr>
                <w:ins w:id="85748" w:author="pete jones" w:date="2022-01-11T16:53:00Z"/>
                <w:rFonts w:ascii="Calibri" w:hAnsi="Calibri" w:cs="Calibri"/>
                <w:color w:val="000000"/>
                <w:sz w:val="22"/>
                <w:szCs w:val="22"/>
              </w:rPr>
            </w:pPr>
            <w:ins w:id="8574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DE4BBD" w14:textId="77777777" w:rsidR="003E6D09" w:rsidRPr="003E6D09" w:rsidRDefault="003E6D09" w:rsidP="003E6D09">
            <w:pPr>
              <w:spacing w:before="0" w:after="0" w:line="240" w:lineRule="auto"/>
              <w:jc w:val="center"/>
              <w:rPr>
                <w:ins w:id="85750" w:author="pete jones" w:date="2022-01-11T16:53:00Z"/>
                <w:rFonts w:ascii="Calibri" w:hAnsi="Calibri" w:cs="Calibri"/>
                <w:color w:val="000000"/>
                <w:sz w:val="22"/>
                <w:szCs w:val="22"/>
              </w:rPr>
            </w:pPr>
            <w:ins w:id="8575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0C70F8" w14:textId="77777777" w:rsidR="003E6D09" w:rsidRPr="003E6D09" w:rsidRDefault="003E6D09" w:rsidP="003E6D09">
            <w:pPr>
              <w:spacing w:before="0" w:after="0" w:line="240" w:lineRule="auto"/>
              <w:jc w:val="center"/>
              <w:rPr>
                <w:ins w:id="85752" w:author="pete jones" w:date="2022-01-11T16:53:00Z"/>
                <w:rFonts w:ascii="Calibri" w:hAnsi="Calibri" w:cs="Calibri"/>
                <w:color w:val="000000"/>
                <w:sz w:val="22"/>
                <w:szCs w:val="22"/>
              </w:rPr>
            </w:pPr>
            <w:ins w:id="8575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56B5BB" w14:textId="77777777" w:rsidR="003E6D09" w:rsidRPr="003E6D09" w:rsidRDefault="003E6D09" w:rsidP="003E6D09">
            <w:pPr>
              <w:spacing w:before="0" w:after="0" w:line="240" w:lineRule="auto"/>
              <w:jc w:val="center"/>
              <w:rPr>
                <w:ins w:id="85754" w:author="pete jones" w:date="2022-01-11T16:53:00Z"/>
                <w:rFonts w:ascii="Calibri" w:hAnsi="Calibri" w:cs="Calibri"/>
                <w:color w:val="000000"/>
                <w:sz w:val="22"/>
                <w:szCs w:val="22"/>
              </w:rPr>
            </w:pPr>
            <w:ins w:id="8575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86A664" w14:textId="77777777" w:rsidR="003E6D09" w:rsidRPr="003E6D09" w:rsidRDefault="003E6D09" w:rsidP="003E6D09">
            <w:pPr>
              <w:spacing w:before="0" w:after="0" w:line="240" w:lineRule="auto"/>
              <w:jc w:val="center"/>
              <w:rPr>
                <w:ins w:id="85756" w:author="pete jones" w:date="2022-01-11T16:53:00Z"/>
                <w:rFonts w:ascii="Calibri" w:hAnsi="Calibri" w:cs="Calibri"/>
                <w:color w:val="000000"/>
                <w:sz w:val="22"/>
                <w:szCs w:val="22"/>
              </w:rPr>
            </w:pPr>
            <w:ins w:id="85757"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2AA33E6" w14:textId="77777777" w:rsidR="003E6D09" w:rsidRPr="003E6D09" w:rsidRDefault="003E6D09" w:rsidP="003E6D09">
            <w:pPr>
              <w:spacing w:before="0" w:after="0" w:line="240" w:lineRule="auto"/>
              <w:jc w:val="center"/>
              <w:rPr>
                <w:ins w:id="85758" w:author="pete jones" w:date="2022-01-11T16:53:00Z"/>
                <w:rFonts w:ascii="Calibri" w:hAnsi="Calibri" w:cs="Calibri"/>
                <w:color w:val="000000"/>
                <w:sz w:val="22"/>
                <w:szCs w:val="22"/>
              </w:rPr>
            </w:pPr>
            <w:ins w:id="85759" w:author="pete jones" w:date="2022-01-11T16:53:00Z">
              <w:r w:rsidRPr="003E6D09">
                <w:rPr>
                  <w:rFonts w:ascii="Calibri" w:hAnsi="Calibri" w:cs="Calibri"/>
                  <w:color w:val="000000"/>
                  <w:sz w:val="22"/>
                  <w:szCs w:val="22"/>
                </w:rPr>
                <w:t> </w:t>
              </w:r>
            </w:ins>
          </w:p>
        </w:tc>
      </w:tr>
      <w:tr w:rsidR="003E6D09" w:rsidRPr="003E6D09" w14:paraId="0E772E65" w14:textId="77777777" w:rsidTr="003E6D09">
        <w:trPr>
          <w:trHeight w:val="300"/>
          <w:ins w:id="85760"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2F68EAD" w14:textId="77777777" w:rsidR="003E6D09" w:rsidRPr="003E6D09" w:rsidRDefault="003E6D09" w:rsidP="003E6D09">
            <w:pPr>
              <w:spacing w:before="0" w:after="0" w:line="240" w:lineRule="auto"/>
              <w:jc w:val="center"/>
              <w:rPr>
                <w:ins w:id="85761" w:author="pete jones" w:date="2022-01-11T16:53:00Z"/>
                <w:rFonts w:ascii="Calibri" w:hAnsi="Calibri" w:cs="Calibri"/>
                <w:color w:val="000000"/>
                <w:sz w:val="22"/>
                <w:szCs w:val="22"/>
              </w:rPr>
            </w:pPr>
            <w:ins w:id="85762"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7CC5306" w14:textId="77777777" w:rsidR="003E6D09" w:rsidRPr="003E6D09" w:rsidRDefault="003E6D09" w:rsidP="003E6D09">
            <w:pPr>
              <w:spacing w:before="0" w:after="0" w:line="240" w:lineRule="auto"/>
              <w:jc w:val="left"/>
              <w:rPr>
                <w:ins w:id="85763" w:author="pete jones" w:date="2022-01-11T16:53:00Z"/>
                <w:rFonts w:ascii="Calibri" w:hAnsi="Calibri" w:cs="Calibri"/>
                <w:color w:val="000000"/>
                <w:sz w:val="22"/>
                <w:szCs w:val="22"/>
              </w:rPr>
            </w:pPr>
            <w:ins w:id="85764" w:author="pete jones" w:date="2022-01-11T16:53:00Z">
              <w:r w:rsidRPr="003E6D09">
                <w:rPr>
                  <w:rFonts w:ascii="Calibri" w:hAnsi="Calibri" w:cs="Calibri"/>
                  <w:color w:val="000000"/>
                  <w:sz w:val="22"/>
                  <w:szCs w:val="22"/>
                </w:rPr>
                <w:t>Applied Instrumentation and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3499CE4B" w14:textId="77777777" w:rsidR="003E6D09" w:rsidRPr="003E6D09" w:rsidRDefault="003E6D09" w:rsidP="003E6D09">
            <w:pPr>
              <w:spacing w:before="0" w:after="0" w:line="240" w:lineRule="auto"/>
              <w:jc w:val="center"/>
              <w:rPr>
                <w:ins w:id="85765" w:author="pete jones" w:date="2022-01-11T16:53:00Z"/>
                <w:rFonts w:ascii="Calibri" w:hAnsi="Calibri" w:cs="Calibri"/>
                <w:color w:val="000000"/>
                <w:sz w:val="22"/>
                <w:szCs w:val="22"/>
              </w:rPr>
            </w:pPr>
            <w:ins w:id="85766" w:author="pete jones" w:date="2022-01-11T16:53: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B8BE72B" w14:textId="77777777" w:rsidR="003E6D09" w:rsidRPr="003E6D09" w:rsidRDefault="003E6D09" w:rsidP="003E6D09">
            <w:pPr>
              <w:spacing w:before="0" w:after="0" w:line="240" w:lineRule="auto"/>
              <w:jc w:val="center"/>
              <w:rPr>
                <w:ins w:id="85767" w:author="pete jones" w:date="2022-01-11T16:53:00Z"/>
                <w:rFonts w:ascii="Calibri" w:hAnsi="Calibri" w:cs="Calibri"/>
                <w:color w:val="000000"/>
                <w:sz w:val="22"/>
                <w:szCs w:val="22"/>
              </w:rPr>
            </w:pPr>
            <w:ins w:id="85768"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13020E2" w14:textId="77777777" w:rsidR="003E6D09" w:rsidRPr="003E6D09" w:rsidRDefault="003E6D09" w:rsidP="003E6D09">
            <w:pPr>
              <w:spacing w:before="0" w:after="0" w:line="240" w:lineRule="auto"/>
              <w:jc w:val="center"/>
              <w:rPr>
                <w:ins w:id="85769" w:author="pete jones" w:date="2022-01-11T16:53:00Z"/>
                <w:rFonts w:ascii="Calibri" w:hAnsi="Calibri" w:cs="Calibri"/>
                <w:color w:val="000000"/>
                <w:sz w:val="22"/>
                <w:szCs w:val="22"/>
              </w:rPr>
            </w:pPr>
            <w:ins w:id="8577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E6A43C8" w14:textId="77777777" w:rsidR="003E6D09" w:rsidRPr="003E6D09" w:rsidRDefault="003E6D09" w:rsidP="003E6D09">
            <w:pPr>
              <w:spacing w:before="0" w:after="0" w:line="240" w:lineRule="auto"/>
              <w:jc w:val="center"/>
              <w:rPr>
                <w:ins w:id="85771" w:author="pete jones" w:date="2022-01-11T16:53:00Z"/>
                <w:rFonts w:ascii="Calibri" w:hAnsi="Calibri" w:cs="Calibri"/>
                <w:color w:val="000000"/>
                <w:sz w:val="22"/>
                <w:szCs w:val="22"/>
              </w:rPr>
            </w:pPr>
            <w:ins w:id="85772"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DB74D03" w14:textId="77777777" w:rsidR="003E6D09" w:rsidRPr="003E6D09" w:rsidRDefault="003E6D09" w:rsidP="003E6D09">
            <w:pPr>
              <w:spacing w:before="0" w:after="0" w:line="240" w:lineRule="auto"/>
              <w:jc w:val="center"/>
              <w:rPr>
                <w:ins w:id="85773" w:author="pete jones" w:date="2022-01-11T16:53:00Z"/>
                <w:rFonts w:ascii="Calibri" w:hAnsi="Calibri" w:cs="Calibri"/>
                <w:color w:val="000000"/>
                <w:sz w:val="22"/>
                <w:szCs w:val="22"/>
              </w:rPr>
            </w:pPr>
            <w:ins w:id="8577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124196" w14:textId="77777777" w:rsidR="003E6D09" w:rsidRPr="003E6D09" w:rsidRDefault="003E6D09" w:rsidP="003E6D09">
            <w:pPr>
              <w:spacing w:before="0" w:after="0" w:line="240" w:lineRule="auto"/>
              <w:jc w:val="center"/>
              <w:rPr>
                <w:ins w:id="85775" w:author="pete jones" w:date="2022-01-11T16:53:00Z"/>
                <w:rFonts w:ascii="Calibri" w:hAnsi="Calibri" w:cs="Calibri"/>
                <w:color w:val="000000"/>
                <w:sz w:val="22"/>
                <w:szCs w:val="22"/>
              </w:rPr>
            </w:pPr>
            <w:ins w:id="8577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6AD4A3" w14:textId="77777777" w:rsidR="003E6D09" w:rsidRPr="003E6D09" w:rsidRDefault="003E6D09" w:rsidP="003E6D09">
            <w:pPr>
              <w:spacing w:before="0" w:after="0" w:line="240" w:lineRule="auto"/>
              <w:jc w:val="center"/>
              <w:rPr>
                <w:ins w:id="85777" w:author="pete jones" w:date="2022-01-11T16:53:00Z"/>
                <w:rFonts w:ascii="Calibri" w:hAnsi="Calibri" w:cs="Calibri"/>
                <w:color w:val="000000"/>
                <w:sz w:val="22"/>
                <w:szCs w:val="22"/>
              </w:rPr>
            </w:pPr>
            <w:ins w:id="8577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6C2D16" w14:textId="77777777" w:rsidR="003E6D09" w:rsidRPr="003E6D09" w:rsidRDefault="003E6D09" w:rsidP="003E6D09">
            <w:pPr>
              <w:spacing w:before="0" w:after="0" w:line="240" w:lineRule="auto"/>
              <w:jc w:val="center"/>
              <w:rPr>
                <w:ins w:id="85779" w:author="pete jones" w:date="2022-01-11T16:53:00Z"/>
                <w:rFonts w:ascii="Calibri" w:hAnsi="Calibri" w:cs="Calibri"/>
                <w:color w:val="000000"/>
                <w:sz w:val="22"/>
                <w:szCs w:val="22"/>
              </w:rPr>
            </w:pPr>
            <w:ins w:id="8578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0A5D7C" w14:textId="77777777" w:rsidR="003E6D09" w:rsidRPr="003E6D09" w:rsidRDefault="003E6D09" w:rsidP="003E6D09">
            <w:pPr>
              <w:spacing w:before="0" w:after="0" w:line="240" w:lineRule="auto"/>
              <w:jc w:val="center"/>
              <w:rPr>
                <w:ins w:id="85781" w:author="pete jones" w:date="2022-01-11T16:53:00Z"/>
                <w:rFonts w:ascii="Calibri" w:hAnsi="Calibri" w:cs="Calibri"/>
                <w:color w:val="000000"/>
                <w:sz w:val="22"/>
                <w:szCs w:val="22"/>
              </w:rPr>
            </w:pPr>
            <w:ins w:id="8578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B15C99" w14:textId="77777777" w:rsidR="003E6D09" w:rsidRPr="003E6D09" w:rsidRDefault="003E6D09" w:rsidP="003E6D09">
            <w:pPr>
              <w:spacing w:before="0" w:after="0" w:line="240" w:lineRule="auto"/>
              <w:jc w:val="center"/>
              <w:rPr>
                <w:ins w:id="85783" w:author="pete jones" w:date="2022-01-11T16:53:00Z"/>
                <w:rFonts w:ascii="Calibri" w:hAnsi="Calibri" w:cs="Calibri"/>
                <w:color w:val="000000"/>
                <w:sz w:val="22"/>
                <w:szCs w:val="22"/>
              </w:rPr>
            </w:pPr>
            <w:ins w:id="8578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3A51C5" w14:textId="77777777" w:rsidR="003E6D09" w:rsidRPr="003E6D09" w:rsidRDefault="003E6D09" w:rsidP="003E6D09">
            <w:pPr>
              <w:spacing w:before="0" w:after="0" w:line="240" w:lineRule="auto"/>
              <w:jc w:val="center"/>
              <w:rPr>
                <w:ins w:id="85785" w:author="pete jones" w:date="2022-01-11T16:53:00Z"/>
                <w:rFonts w:ascii="Calibri" w:hAnsi="Calibri" w:cs="Calibri"/>
                <w:color w:val="000000"/>
                <w:sz w:val="22"/>
                <w:szCs w:val="22"/>
              </w:rPr>
            </w:pPr>
            <w:ins w:id="85786"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C5FB387" w14:textId="77777777" w:rsidR="003E6D09" w:rsidRPr="003E6D09" w:rsidRDefault="003E6D09" w:rsidP="003E6D09">
            <w:pPr>
              <w:spacing w:before="0" w:after="0" w:line="240" w:lineRule="auto"/>
              <w:jc w:val="center"/>
              <w:rPr>
                <w:ins w:id="85787" w:author="pete jones" w:date="2022-01-11T16:53:00Z"/>
                <w:rFonts w:ascii="Calibri" w:hAnsi="Calibri" w:cs="Calibri"/>
                <w:color w:val="000000"/>
                <w:sz w:val="22"/>
                <w:szCs w:val="22"/>
              </w:rPr>
            </w:pPr>
            <w:ins w:id="85788" w:author="pete jones" w:date="2022-01-11T16:53:00Z">
              <w:r w:rsidRPr="003E6D09">
                <w:rPr>
                  <w:rFonts w:ascii="Calibri" w:hAnsi="Calibri" w:cs="Calibri"/>
                  <w:color w:val="000000"/>
                  <w:sz w:val="22"/>
                  <w:szCs w:val="22"/>
                </w:rPr>
                <w:t> </w:t>
              </w:r>
            </w:ins>
          </w:p>
        </w:tc>
      </w:tr>
      <w:tr w:rsidR="003E6D09" w:rsidRPr="003E6D09" w14:paraId="319120D0" w14:textId="77777777" w:rsidTr="003E6D09">
        <w:trPr>
          <w:trHeight w:val="300"/>
          <w:ins w:id="85789"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D3B7ED5" w14:textId="77777777" w:rsidR="003E6D09" w:rsidRPr="003E6D09" w:rsidRDefault="003E6D09" w:rsidP="003E6D09">
            <w:pPr>
              <w:spacing w:before="0" w:after="0" w:line="240" w:lineRule="auto"/>
              <w:jc w:val="center"/>
              <w:rPr>
                <w:ins w:id="85790" w:author="pete jones" w:date="2022-01-11T16:53:00Z"/>
                <w:rFonts w:ascii="Calibri" w:hAnsi="Calibri" w:cs="Calibri"/>
                <w:color w:val="000000"/>
                <w:sz w:val="22"/>
                <w:szCs w:val="22"/>
              </w:rPr>
            </w:pPr>
            <w:ins w:id="85791"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E7D7650" w14:textId="77777777" w:rsidR="003E6D09" w:rsidRPr="003E6D09" w:rsidRDefault="003E6D09" w:rsidP="003E6D09">
            <w:pPr>
              <w:spacing w:before="0" w:after="0" w:line="240" w:lineRule="auto"/>
              <w:jc w:val="left"/>
              <w:rPr>
                <w:ins w:id="85792" w:author="pete jones" w:date="2022-01-11T16:53:00Z"/>
                <w:rFonts w:ascii="Calibri" w:hAnsi="Calibri" w:cs="Calibri"/>
                <w:color w:val="000000"/>
                <w:sz w:val="22"/>
                <w:szCs w:val="22"/>
              </w:rPr>
            </w:pPr>
            <w:ins w:id="85793" w:author="pete jones" w:date="2022-01-11T16:53:00Z">
              <w:r w:rsidRPr="003E6D09">
                <w:rPr>
                  <w:rFonts w:ascii="Calibri" w:hAnsi="Calibri" w:cs="Calibri"/>
                  <w:color w:val="000000"/>
                  <w:sz w:val="22"/>
                  <w:szCs w:val="22"/>
                </w:rPr>
                <w:t>Enterprising Group Innovation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6E30B918" w14:textId="77777777" w:rsidR="003E6D09" w:rsidRPr="003E6D09" w:rsidRDefault="003E6D09" w:rsidP="003E6D09">
            <w:pPr>
              <w:spacing w:before="0" w:after="0" w:line="240" w:lineRule="auto"/>
              <w:jc w:val="center"/>
              <w:rPr>
                <w:ins w:id="85794" w:author="pete jones" w:date="2022-01-11T16:53:00Z"/>
                <w:rFonts w:ascii="Calibri" w:hAnsi="Calibri" w:cs="Calibri"/>
                <w:color w:val="000000"/>
                <w:sz w:val="22"/>
                <w:szCs w:val="22"/>
              </w:rPr>
            </w:pPr>
            <w:ins w:id="85795"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E39CC59" w14:textId="77777777" w:rsidR="003E6D09" w:rsidRPr="003E6D09" w:rsidRDefault="003E6D09" w:rsidP="003E6D09">
            <w:pPr>
              <w:spacing w:before="0" w:after="0" w:line="240" w:lineRule="auto"/>
              <w:jc w:val="center"/>
              <w:rPr>
                <w:ins w:id="85796" w:author="pete jones" w:date="2022-01-11T16:53:00Z"/>
                <w:rFonts w:ascii="Calibri" w:hAnsi="Calibri" w:cs="Calibri"/>
                <w:color w:val="000000"/>
                <w:sz w:val="22"/>
                <w:szCs w:val="22"/>
              </w:rPr>
            </w:pPr>
            <w:ins w:id="85797" w:author="pete jones" w:date="2022-01-11T16:53:00Z">
              <w:r w:rsidRPr="003E6D09">
                <w:rPr>
                  <w:rFonts w:ascii="Calibri" w:hAnsi="Calibri" w:cs="Calibri"/>
                  <w:color w:val="000000"/>
                  <w:sz w:val="22"/>
                  <w:szCs w:val="22"/>
                </w:rPr>
                <w:t>40</w:t>
              </w:r>
            </w:ins>
          </w:p>
        </w:tc>
        <w:tc>
          <w:tcPr>
            <w:tcW w:w="432" w:type="dxa"/>
            <w:tcBorders>
              <w:top w:val="nil"/>
              <w:left w:val="nil"/>
              <w:bottom w:val="single" w:sz="4" w:space="0" w:color="auto"/>
              <w:right w:val="single" w:sz="4" w:space="0" w:color="auto"/>
            </w:tcBorders>
            <w:shd w:val="clear" w:color="auto" w:fill="auto"/>
            <w:noWrap/>
            <w:vAlign w:val="bottom"/>
            <w:hideMark/>
          </w:tcPr>
          <w:p w14:paraId="6A614B45" w14:textId="77777777" w:rsidR="003E6D09" w:rsidRPr="003E6D09" w:rsidRDefault="003E6D09" w:rsidP="003E6D09">
            <w:pPr>
              <w:spacing w:before="0" w:after="0" w:line="240" w:lineRule="auto"/>
              <w:jc w:val="center"/>
              <w:rPr>
                <w:ins w:id="85798" w:author="pete jones" w:date="2022-01-11T16:53:00Z"/>
                <w:rFonts w:ascii="Calibri" w:hAnsi="Calibri" w:cs="Calibri"/>
                <w:color w:val="000000"/>
                <w:sz w:val="22"/>
                <w:szCs w:val="22"/>
              </w:rPr>
            </w:pPr>
            <w:ins w:id="85799"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918736" w14:textId="77777777" w:rsidR="003E6D09" w:rsidRPr="003E6D09" w:rsidRDefault="003E6D09" w:rsidP="003E6D09">
            <w:pPr>
              <w:spacing w:before="0" w:after="0" w:line="240" w:lineRule="auto"/>
              <w:jc w:val="center"/>
              <w:rPr>
                <w:ins w:id="85800" w:author="pete jones" w:date="2022-01-11T16:53:00Z"/>
                <w:rFonts w:ascii="Calibri" w:hAnsi="Calibri" w:cs="Calibri"/>
                <w:color w:val="000000"/>
                <w:sz w:val="22"/>
                <w:szCs w:val="22"/>
              </w:rPr>
            </w:pPr>
            <w:ins w:id="85801"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FCE0BC" w14:textId="77777777" w:rsidR="003E6D09" w:rsidRPr="003E6D09" w:rsidRDefault="003E6D09" w:rsidP="003E6D09">
            <w:pPr>
              <w:spacing w:before="0" w:after="0" w:line="240" w:lineRule="auto"/>
              <w:jc w:val="center"/>
              <w:rPr>
                <w:ins w:id="85802" w:author="pete jones" w:date="2022-01-11T16:53:00Z"/>
                <w:rFonts w:ascii="Calibri" w:hAnsi="Calibri" w:cs="Calibri"/>
                <w:color w:val="000000"/>
                <w:sz w:val="22"/>
                <w:szCs w:val="22"/>
              </w:rPr>
            </w:pPr>
            <w:ins w:id="8580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465607" w14:textId="77777777" w:rsidR="003E6D09" w:rsidRPr="003E6D09" w:rsidRDefault="003E6D09" w:rsidP="003E6D09">
            <w:pPr>
              <w:spacing w:before="0" w:after="0" w:line="240" w:lineRule="auto"/>
              <w:jc w:val="center"/>
              <w:rPr>
                <w:ins w:id="85804" w:author="pete jones" w:date="2022-01-11T16:53:00Z"/>
                <w:rFonts w:ascii="Calibri" w:hAnsi="Calibri" w:cs="Calibri"/>
                <w:color w:val="000000"/>
                <w:sz w:val="22"/>
                <w:szCs w:val="22"/>
              </w:rPr>
            </w:pPr>
            <w:ins w:id="8580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5F1A32" w14:textId="77777777" w:rsidR="003E6D09" w:rsidRPr="003E6D09" w:rsidRDefault="003E6D09" w:rsidP="003E6D09">
            <w:pPr>
              <w:spacing w:before="0" w:after="0" w:line="240" w:lineRule="auto"/>
              <w:jc w:val="center"/>
              <w:rPr>
                <w:ins w:id="85806" w:author="pete jones" w:date="2022-01-11T16:53:00Z"/>
                <w:rFonts w:ascii="Calibri" w:hAnsi="Calibri" w:cs="Calibri"/>
                <w:color w:val="000000"/>
                <w:sz w:val="22"/>
                <w:szCs w:val="22"/>
              </w:rPr>
            </w:pPr>
            <w:ins w:id="8580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7CA6DC" w14:textId="77777777" w:rsidR="003E6D09" w:rsidRPr="003E6D09" w:rsidRDefault="003E6D09" w:rsidP="003E6D09">
            <w:pPr>
              <w:spacing w:before="0" w:after="0" w:line="240" w:lineRule="auto"/>
              <w:jc w:val="center"/>
              <w:rPr>
                <w:ins w:id="85808" w:author="pete jones" w:date="2022-01-11T16:53:00Z"/>
                <w:rFonts w:ascii="Calibri" w:hAnsi="Calibri" w:cs="Calibri"/>
                <w:color w:val="000000"/>
                <w:sz w:val="22"/>
                <w:szCs w:val="22"/>
              </w:rPr>
            </w:pPr>
            <w:ins w:id="8580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1A36B0" w14:textId="77777777" w:rsidR="003E6D09" w:rsidRPr="003E6D09" w:rsidRDefault="003E6D09" w:rsidP="003E6D09">
            <w:pPr>
              <w:spacing w:before="0" w:after="0" w:line="240" w:lineRule="auto"/>
              <w:jc w:val="center"/>
              <w:rPr>
                <w:ins w:id="85810" w:author="pete jones" w:date="2022-01-11T16:53:00Z"/>
                <w:rFonts w:ascii="Calibri" w:hAnsi="Calibri" w:cs="Calibri"/>
                <w:color w:val="000000"/>
                <w:sz w:val="22"/>
                <w:szCs w:val="22"/>
              </w:rPr>
            </w:pPr>
            <w:ins w:id="8581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B0E5F0" w14:textId="77777777" w:rsidR="003E6D09" w:rsidRPr="003E6D09" w:rsidRDefault="003E6D09" w:rsidP="003E6D09">
            <w:pPr>
              <w:spacing w:before="0" w:after="0" w:line="240" w:lineRule="auto"/>
              <w:jc w:val="center"/>
              <w:rPr>
                <w:ins w:id="85812" w:author="pete jones" w:date="2022-01-11T16:53:00Z"/>
                <w:rFonts w:ascii="Calibri" w:hAnsi="Calibri" w:cs="Calibri"/>
                <w:color w:val="000000"/>
                <w:sz w:val="22"/>
                <w:szCs w:val="22"/>
              </w:rPr>
            </w:pPr>
            <w:ins w:id="8581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720686" w14:textId="77777777" w:rsidR="003E6D09" w:rsidRPr="003E6D09" w:rsidRDefault="003E6D09" w:rsidP="003E6D09">
            <w:pPr>
              <w:spacing w:before="0" w:after="0" w:line="240" w:lineRule="auto"/>
              <w:jc w:val="center"/>
              <w:rPr>
                <w:ins w:id="85814" w:author="pete jones" w:date="2022-01-11T16:53:00Z"/>
                <w:rFonts w:ascii="Calibri" w:hAnsi="Calibri" w:cs="Calibri"/>
                <w:color w:val="000000"/>
                <w:sz w:val="22"/>
                <w:szCs w:val="22"/>
              </w:rPr>
            </w:pPr>
            <w:ins w:id="85815"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9711074" w14:textId="77777777" w:rsidR="003E6D09" w:rsidRPr="003E6D09" w:rsidRDefault="003E6D09" w:rsidP="003E6D09">
            <w:pPr>
              <w:spacing w:before="0" w:after="0" w:line="240" w:lineRule="auto"/>
              <w:jc w:val="center"/>
              <w:rPr>
                <w:ins w:id="85816" w:author="pete jones" w:date="2022-01-11T16:53:00Z"/>
                <w:rFonts w:ascii="Calibri" w:hAnsi="Calibri" w:cs="Calibri"/>
                <w:color w:val="000000"/>
                <w:sz w:val="22"/>
                <w:szCs w:val="22"/>
              </w:rPr>
            </w:pPr>
            <w:ins w:id="85817" w:author="pete jones" w:date="2022-01-11T16:53:00Z">
              <w:r w:rsidRPr="003E6D09">
                <w:rPr>
                  <w:rFonts w:ascii="Calibri" w:hAnsi="Calibri" w:cs="Calibri"/>
                  <w:color w:val="000000"/>
                  <w:sz w:val="22"/>
                  <w:szCs w:val="22"/>
                </w:rPr>
                <w:t> </w:t>
              </w:r>
            </w:ins>
          </w:p>
        </w:tc>
      </w:tr>
      <w:tr w:rsidR="003E6D09" w:rsidRPr="003E6D09" w14:paraId="70B11AE4" w14:textId="77777777" w:rsidTr="003E6D09">
        <w:trPr>
          <w:trHeight w:val="300"/>
          <w:ins w:id="85818"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7A489E8" w14:textId="77777777" w:rsidR="003E6D09" w:rsidRPr="003E6D09" w:rsidRDefault="003E6D09" w:rsidP="003E6D09">
            <w:pPr>
              <w:spacing w:before="0" w:after="0" w:line="240" w:lineRule="auto"/>
              <w:jc w:val="center"/>
              <w:rPr>
                <w:ins w:id="85819" w:author="pete jones" w:date="2022-01-11T16:53:00Z"/>
                <w:rFonts w:ascii="Calibri" w:hAnsi="Calibri" w:cs="Calibri"/>
                <w:color w:val="000000"/>
                <w:sz w:val="22"/>
                <w:szCs w:val="22"/>
              </w:rPr>
            </w:pPr>
            <w:ins w:id="85820"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E4B418D" w14:textId="77777777" w:rsidR="003E6D09" w:rsidRPr="003E6D09" w:rsidRDefault="003E6D09" w:rsidP="003E6D09">
            <w:pPr>
              <w:spacing w:before="0" w:after="0" w:line="240" w:lineRule="auto"/>
              <w:jc w:val="left"/>
              <w:rPr>
                <w:ins w:id="85821" w:author="pete jones" w:date="2022-01-11T16:53:00Z"/>
                <w:rFonts w:ascii="Calibri" w:hAnsi="Calibri" w:cs="Calibri"/>
                <w:color w:val="000000"/>
                <w:sz w:val="22"/>
                <w:szCs w:val="22"/>
              </w:rPr>
            </w:pPr>
            <w:ins w:id="85822" w:author="pete jones" w:date="2022-01-11T16:53:00Z">
              <w:r w:rsidRPr="003E6D09">
                <w:rPr>
                  <w:rFonts w:ascii="Calibri" w:hAnsi="Calibri" w:cs="Calibri"/>
                  <w:color w:val="000000"/>
                  <w:sz w:val="22"/>
                  <w:szCs w:val="22"/>
                </w:rPr>
                <w:t>Materials Science and Manufacturing</w:t>
              </w:r>
            </w:ins>
          </w:p>
        </w:tc>
        <w:tc>
          <w:tcPr>
            <w:tcW w:w="432" w:type="dxa"/>
            <w:tcBorders>
              <w:top w:val="nil"/>
              <w:left w:val="nil"/>
              <w:bottom w:val="single" w:sz="4" w:space="0" w:color="auto"/>
              <w:right w:val="single" w:sz="4" w:space="0" w:color="auto"/>
            </w:tcBorders>
            <w:shd w:val="clear" w:color="auto" w:fill="auto"/>
            <w:noWrap/>
            <w:vAlign w:val="bottom"/>
            <w:hideMark/>
          </w:tcPr>
          <w:p w14:paraId="581EA7DF" w14:textId="77777777" w:rsidR="003E6D09" w:rsidRPr="003E6D09" w:rsidRDefault="003E6D09" w:rsidP="003E6D09">
            <w:pPr>
              <w:spacing w:before="0" w:after="0" w:line="240" w:lineRule="auto"/>
              <w:jc w:val="center"/>
              <w:rPr>
                <w:ins w:id="85823" w:author="pete jones" w:date="2022-01-11T16:53:00Z"/>
                <w:rFonts w:ascii="Calibri" w:hAnsi="Calibri" w:cs="Calibri"/>
                <w:color w:val="000000"/>
                <w:sz w:val="22"/>
                <w:szCs w:val="22"/>
              </w:rPr>
            </w:pPr>
            <w:ins w:id="85824" w:author="pete jones" w:date="2022-01-11T16:53: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B1AF459" w14:textId="77777777" w:rsidR="003E6D09" w:rsidRPr="003E6D09" w:rsidRDefault="003E6D09" w:rsidP="003E6D09">
            <w:pPr>
              <w:spacing w:before="0" w:after="0" w:line="240" w:lineRule="auto"/>
              <w:jc w:val="center"/>
              <w:rPr>
                <w:ins w:id="85825" w:author="pete jones" w:date="2022-01-11T16:53:00Z"/>
                <w:rFonts w:ascii="Calibri" w:hAnsi="Calibri" w:cs="Calibri"/>
                <w:color w:val="000000"/>
                <w:sz w:val="22"/>
                <w:szCs w:val="22"/>
              </w:rPr>
            </w:pPr>
            <w:ins w:id="85826"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41CC81C" w14:textId="77777777" w:rsidR="003E6D09" w:rsidRPr="003E6D09" w:rsidRDefault="003E6D09" w:rsidP="003E6D09">
            <w:pPr>
              <w:spacing w:before="0" w:after="0" w:line="240" w:lineRule="auto"/>
              <w:jc w:val="center"/>
              <w:rPr>
                <w:ins w:id="85827" w:author="pete jones" w:date="2022-01-11T16:53:00Z"/>
                <w:rFonts w:ascii="Calibri" w:hAnsi="Calibri" w:cs="Calibri"/>
                <w:color w:val="000000"/>
                <w:sz w:val="22"/>
                <w:szCs w:val="22"/>
              </w:rPr>
            </w:pPr>
            <w:ins w:id="8582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F35A27B" w14:textId="77777777" w:rsidR="003E6D09" w:rsidRPr="003E6D09" w:rsidRDefault="003E6D09" w:rsidP="003E6D09">
            <w:pPr>
              <w:spacing w:before="0" w:after="0" w:line="240" w:lineRule="auto"/>
              <w:jc w:val="center"/>
              <w:rPr>
                <w:ins w:id="85829" w:author="pete jones" w:date="2022-01-11T16:53:00Z"/>
                <w:rFonts w:ascii="Calibri" w:hAnsi="Calibri" w:cs="Calibri"/>
                <w:color w:val="000000"/>
                <w:sz w:val="22"/>
                <w:szCs w:val="22"/>
              </w:rPr>
            </w:pPr>
            <w:ins w:id="8583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A70706" w14:textId="77777777" w:rsidR="003E6D09" w:rsidRPr="003E6D09" w:rsidRDefault="003E6D09" w:rsidP="003E6D09">
            <w:pPr>
              <w:spacing w:before="0" w:after="0" w:line="240" w:lineRule="auto"/>
              <w:jc w:val="center"/>
              <w:rPr>
                <w:ins w:id="85831" w:author="pete jones" w:date="2022-01-11T16:53:00Z"/>
                <w:rFonts w:ascii="Calibri" w:hAnsi="Calibri" w:cs="Calibri"/>
                <w:color w:val="000000"/>
                <w:sz w:val="22"/>
                <w:szCs w:val="22"/>
              </w:rPr>
            </w:pPr>
            <w:ins w:id="85832"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DC54FD1" w14:textId="77777777" w:rsidR="003E6D09" w:rsidRPr="003E6D09" w:rsidRDefault="003E6D09" w:rsidP="003E6D09">
            <w:pPr>
              <w:spacing w:before="0" w:after="0" w:line="240" w:lineRule="auto"/>
              <w:jc w:val="center"/>
              <w:rPr>
                <w:ins w:id="85833" w:author="pete jones" w:date="2022-01-11T16:53:00Z"/>
                <w:rFonts w:ascii="Calibri" w:hAnsi="Calibri" w:cs="Calibri"/>
                <w:color w:val="000000"/>
                <w:sz w:val="22"/>
                <w:szCs w:val="22"/>
              </w:rPr>
            </w:pPr>
            <w:ins w:id="8583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93C836" w14:textId="77777777" w:rsidR="003E6D09" w:rsidRPr="003E6D09" w:rsidRDefault="003E6D09" w:rsidP="003E6D09">
            <w:pPr>
              <w:spacing w:before="0" w:after="0" w:line="240" w:lineRule="auto"/>
              <w:jc w:val="center"/>
              <w:rPr>
                <w:ins w:id="85835" w:author="pete jones" w:date="2022-01-11T16:53:00Z"/>
                <w:rFonts w:ascii="Calibri" w:hAnsi="Calibri" w:cs="Calibri"/>
                <w:color w:val="000000"/>
                <w:sz w:val="22"/>
                <w:szCs w:val="22"/>
              </w:rPr>
            </w:pPr>
            <w:ins w:id="8583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749DCD" w14:textId="77777777" w:rsidR="003E6D09" w:rsidRPr="003E6D09" w:rsidRDefault="003E6D09" w:rsidP="003E6D09">
            <w:pPr>
              <w:spacing w:before="0" w:after="0" w:line="240" w:lineRule="auto"/>
              <w:jc w:val="center"/>
              <w:rPr>
                <w:ins w:id="85837" w:author="pete jones" w:date="2022-01-11T16:53:00Z"/>
                <w:rFonts w:ascii="Calibri" w:hAnsi="Calibri" w:cs="Calibri"/>
                <w:color w:val="000000"/>
                <w:sz w:val="22"/>
                <w:szCs w:val="22"/>
              </w:rPr>
            </w:pPr>
            <w:ins w:id="8583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D6A7AD" w14:textId="77777777" w:rsidR="003E6D09" w:rsidRPr="003E6D09" w:rsidRDefault="003E6D09" w:rsidP="003E6D09">
            <w:pPr>
              <w:spacing w:before="0" w:after="0" w:line="240" w:lineRule="auto"/>
              <w:jc w:val="center"/>
              <w:rPr>
                <w:ins w:id="85839" w:author="pete jones" w:date="2022-01-11T16:53:00Z"/>
                <w:rFonts w:ascii="Calibri" w:hAnsi="Calibri" w:cs="Calibri"/>
                <w:color w:val="000000"/>
                <w:sz w:val="22"/>
                <w:szCs w:val="22"/>
              </w:rPr>
            </w:pPr>
            <w:ins w:id="8584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EB6865" w14:textId="77777777" w:rsidR="003E6D09" w:rsidRPr="003E6D09" w:rsidRDefault="003E6D09" w:rsidP="003E6D09">
            <w:pPr>
              <w:spacing w:before="0" w:after="0" w:line="240" w:lineRule="auto"/>
              <w:jc w:val="center"/>
              <w:rPr>
                <w:ins w:id="85841" w:author="pete jones" w:date="2022-01-11T16:53:00Z"/>
                <w:rFonts w:ascii="Calibri" w:hAnsi="Calibri" w:cs="Calibri"/>
                <w:color w:val="000000"/>
                <w:sz w:val="22"/>
                <w:szCs w:val="22"/>
              </w:rPr>
            </w:pPr>
            <w:ins w:id="8584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10CEA5" w14:textId="77777777" w:rsidR="003E6D09" w:rsidRPr="003E6D09" w:rsidRDefault="003E6D09" w:rsidP="003E6D09">
            <w:pPr>
              <w:spacing w:before="0" w:after="0" w:line="240" w:lineRule="auto"/>
              <w:jc w:val="center"/>
              <w:rPr>
                <w:ins w:id="85843" w:author="pete jones" w:date="2022-01-11T16:53:00Z"/>
                <w:rFonts w:ascii="Calibri" w:hAnsi="Calibri" w:cs="Calibri"/>
                <w:color w:val="000000"/>
                <w:sz w:val="22"/>
                <w:szCs w:val="22"/>
              </w:rPr>
            </w:pPr>
            <w:ins w:id="85844"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BD4759F" w14:textId="77777777" w:rsidR="003E6D09" w:rsidRPr="003E6D09" w:rsidRDefault="003E6D09" w:rsidP="003E6D09">
            <w:pPr>
              <w:spacing w:before="0" w:after="0" w:line="240" w:lineRule="auto"/>
              <w:jc w:val="center"/>
              <w:rPr>
                <w:ins w:id="85845" w:author="pete jones" w:date="2022-01-11T16:53:00Z"/>
                <w:rFonts w:ascii="Calibri" w:hAnsi="Calibri" w:cs="Calibri"/>
                <w:color w:val="000000"/>
                <w:sz w:val="22"/>
                <w:szCs w:val="22"/>
              </w:rPr>
            </w:pPr>
            <w:ins w:id="85846" w:author="pete jones" w:date="2022-01-11T16:53:00Z">
              <w:r w:rsidRPr="003E6D09">
                <w:rPr>
                  <w:rFonts w:ascii="Calibri" w:hAnsi="Calibri" w:cs="Calibri"/>
                  <w:color w:val="000000"/>
                  <w:sz w:val="22"/>
                  <w:szCs w:val="22"/>
                </w:rPr>
                <w:t> </w:t>
              </w:r>
            </w:ins>
          </w:p>
        </w:tc>
      </w:tr>
      <w:tr w:rsidR="003E6D09" w:rsidRPr="003E6D09" w14:paraId="6BF292B4" w14:textId="77777777" w:rsidTr="003E6D09">
        <w:trPr>
          <w:trHeight w:val="300"/>
          <w:ins w:id="85847"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5619DA1" w14:textId="77777777" w:rsidR="003E6D09" w:rsidRPr="003E6D09" w:rsidRDefault="003E6D09" w:rsidP="003E6D09">
            <w:pPr>
              <w:spacing w:before="0" w:after="0" w:line="240" w:lineRule="auto"/>
              <w:jc w:val="center"/>
              <w:rPr>
                <w:ins w:id="85848" w:author="pete jones" w:date="2022-01-11T16:53:00Z"/>
                <w:rFonts w:ascii="Calibri" w:hAnsi="Calibri" w:cs="Calibri"/>
                <w:color w:val="000000"/>
                <w:sz w:val="22"/>
                <w:szCs w:val="22"/>
              </w:rPr>
            </w:pPr>
            <w:ins w:id="85849"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CE90C9F" w14:textId="77777777" w:rsidR="003E6D09" w:rsidRPr="003E6D09" w:rsidRDefault="003E6D09" w:rsidP="003E6D09">
            <w:pPr>
              <w:spacing w:before="0" w:after="0" w:line="240" w:lineRule="auto"/>
              <w:jc w:val="left"/>
              <w:rPr>
                <w:ins w:id="85850" w:author="pete jones" w:date="2022-01-11T16:53:00Z"/>
                <w:rFonts w:ascii="Calibri" w:hAnsi="Calibri" w:cs="Calibri"/>
                <w:color w:val="000000"/>
                <w:sz w:val="22"/>
                <w:szCs w:val="22"/>
              </w:rPr>
            </w:pPr>
            <w:ins w:id="85851" w:author="pete jones" w:date="2022-01-11T16:53:00Z">
              <w:r w:rsidRPr="003E6D09">
                <w:rPr>
                  <w:rFonts w:ascii="Calibri" w:hAnsi="Calibri" w:cs="Calibri"/>
                  <w:color w:val="000000"/>
                  <w:sz w:val="22"/>
                  <w:szCs w:val="22"/>
                </w:rPr>
                <w:t>Solid Mechanics and FEA</w:t>
              </w:r>
            </w:ins>
          </w:p>
        </w:tc>
        <w:tc>
          <w:tcPr>
            <w:tcW w:w="432" w:type="dxa"/>
            <w:tcBorders>
              <w:top w:val="nil"/>
              <w:left w:val="nil"/>
              <w:bottom w:val="single" w:sz="4" w:space="0" w:color="auto"/>
              <w:right w:val="single" w:sz="4" w:space="0" w:color="auto"/>
            </w:tcBorders>
            <w:shd w:val="clear" w:color="auto" w:fill="auto"/>
            <w:noWrap/>
            <w:vAlign w:val="bottom"/>
            <w:hideMark/>
          </w:tcPr>
          <w:p w14:paraId="3395EF27" w14:textId="77777777" w:rsidR="003E6D09" w:rsidRPr="003E6D09" w:rsidRDefault="003E6D09" w:rsidP="003E6D09">
            <w:pPr>
              <w:spacing w:before="0" w:after="0" w:line="240" w:lineRule="auto"/>
              <w:jc w:val="center"/>
              <w:rPr>
                <w:ins w:id="85852" w:author="pete jones" w:date="2022-01-11T16:53:00Z"/>
                <w:rFonts w:ascii="Calibri" w:hAnsi="Calibri" w:cs="Calibri"/>
                <w:color w:val="000000"/>
                <w:sz w:val="22"/>
                <w:szCs w:val="22"/>
              </w:rPr>
            </w:pPr>
            <w:ins w:id="85853"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A047846" w14:textId="77777777" w:rsidR="003E6D09" w:rsidRPr="003E6D09" w:rsidRDefault="003E6D09" w:rsidP="003E6D09">
            <w:pPr>
              <w:spacing w:before="0" w:after="0" w:line="240" w:lineRule="auto"/>
              <w:jc w:val="center"/>
              <w:rPr>
                <w:ins w:id="85854" w:author="pete jones" w:date="2022-01-11T16:53:00Z"/>
                <w:rFonts w:ascii="Calibri" w:hAnsi="Calibri" w:cs="Calibri"/>
                <w:color w:val="000000"/>
                <w:sz w:val="22"/>
                <w:szCs w:val="22"/>
              </w:rPr>
            </w:pPr>
            <w:ins w:id="85855"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886C562" w14:textId="77777777" w:rsidR="003E6D09" w:rsidRPr="003E6D09" w:rsidRDefault="003E6D09" w:rsidP="003E6D09">
            <w:pPr>
              <w:spacing w:before="0" w:after="0" w:line="240" w:lineRule="auto"/>
              <w:jc w:val="center"/>
              <w:rPr>
                <w:ins w:id="85856" w:author="pete jones" w:date="2022-01-11T16:53:00Z"/>
                <w:rFonts w:ascii="Calibri" w:hAnsi="Calibri" w:cs="Calibri"/>
                <w:color w:val="000000"/>
                <w:sz w:val="22"/>
                <w:szCs w:val="22"/>
              </w:rPr>
            </w:pPr>
            <w:ins w:id="8585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4F2409" w14:textId="77777777" w:rsidR="003E6D09" w:rsidRPr="003E6D09" w:rsidRDefault="003E6D09" w:rsidP="003E6D09">
            <w:pPr>
              <w:spacing w:before="0" w:after="0" w:line="240" w:lineRule="auto"/>
              <w:jc w:val="center"/>
              <w:rPr>
                <w:ins w:id="85858" w:author="pete jones" w:date="2022-01-11T16:53:00Z"/>
                <w:rFonts w:ascii="Calibri" w:hAnsi="Calibri" w:cs="Calibri"/>
                <w:color w:val="000000"/>
                <w:sz w:val="22"/>
                <w:szCs w:val="22"/>
              </w:rPr>
            </w:pPr>
            <w:ins w:id="85859"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26222B" w14:textId="77777777" w:rsidR="003E6D09" w:rsidRPr="003E6D09" w:rsidRDefault="003E6D09" w:rsidP="003E6D09">
            <w:pPr>
              <w:spacing w:before="0" w:after="0" w:line="240" w:lineRule="auto"/>
              <w:jc w:val="center"/>
              <w:rPr>
                <w:ins w:id="85860" w:author="pete jones" w:date="2022-01-11T16:53:00Z"/>
                <w:rFonts w:ascii="Calibri" w:hAnsi="Calibri" w:cs="Calibri"/>
                <w:color w:val="000000"/>
                <w:sz w:val="22"/>
                <w:szCs w:val="22"/>
              </w:rPr>
            </w:pPr>
            <w:ins w:id="85861"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F9AE9B" w14:textId="77777777" w:rsidR="003E6D09" w:rsidRPr="003E6D09" w:rsidRDefault="003E6D09" w:rsidP="003E6D09">
            <w:pPr>
              <w:spacing w:before="0" w:after="0" w:line="240" w:lineRule="auto"/>
              <w:jc w:val="center"/>
              <w:rPr>
                <w:ins w:id="85862" w:author="pete jones" w:date="2022-01-11T16:53:00Z"/>
                <w:rFonts w:ascii="Calibri" w:hAnsi="Calibri" w:cs="Calibri"/>
                <w:color w:val="000000"/>
                <w:sz w:val="22"/>
                <w:szCs w:val="22"/>
              </w:rPr>
            </w:pPr>
            <w:ins w:id="8586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AC21C4" w14:textId="77777777" w:rsidR="003E6D09" w:rsidRPr="003E6D09" w:rsidRDefault="003E6D09" w:rsidP="003E6D09">
            <w:pPr>
              <w:spacing w:before="0" w:after="0" w:line="240" w:lineRule="auto"/>
              <w:jc w:val="center"/>
              <w:rPr>
                <w:ins w:id="85864" w:author="pete jones" w:date="2022-01-11T16:53:00Z"/>
                <w:rFonts w:ascii="Calibri" w:hAnsi="Calibri" w:cs="Calibri"/>
                <w:color w:val="000000"/>
                <w:sz w:val="22"/>
                <w:szCs w:val="22"/>
              </w:rPr>
            </w:pPr>
            <w:ins w:id="8586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980B2F" w14:textId="77777777" w:rsidR="003E6D09" w:rsidRPr="003E6D09" w:rsidRDefault="003E6D09" w:rsidP="003E6D09">
            <w:pPr>
              <w:spacing w:before="0" w:after="0" w:line="240" w:lineRule="auto"/>
              <w:jc w:val="center"/>
              <w:rPr>
                <w:ins w:id="85866" w:author="pete jones" w:date="2022-01-11T16:53:00Z"/>
                <w:rFonts w:ascii="Calibri" w:hAnsi="Calibri" w:cs="Calibri"/>
                <w:color w:val="000000"/>
                <w:sz w:val="22"/>
                <w:szCs w:val="22"/>
              </w:rPr>
            </w:pPr>
            <w:ins w:id="8586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F1DFA4" w14:textId="77777777" w:rsidR="003E6D09" w:rsidRPr="003E6D09" w:rsidRDefault="003E6D09" w:rsidP="003E6D09">
            <w:pPr>
              <w:spacing w:before="0" w:after="0" w:line="240" w:lineRule="auto"/>
              <w:jc w:val="center"/>
              <w:rPr>
                <w:ins w:id="85868" w:author="pete jones" w:date="2022-01-11T16:53:00Z"/>
                <w:rFonts w:ascii="Calibri" w:hAnsi="Calibri" w:cs="Calibri"/>
                <w:color w:val="000000"/>
                <w:sz w:val="22"/>
                <w:szCs w:val="22"/>
              </w:rPr>
            </w:pPr>
            <w:ins w:id="8586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1D810D" w14:textId="77777777" w:rsidR="003E6D09" w:rsidRPr="003E6D09" w:rsidRDefault="003E6D09" w:rsidP="003E6D09">
            <w:pPr>
              <w:spacing w:before="0" w:after="0" w:line="240" w:lineRule="auto"/>
              <w:jc w:val="center"/>
              <w:rPr>
                <w:ins w:id="85870" w:author="pete jones" w:date="2022-01-11T16:53:00Z"/>
                <w:rFonts w:ascii="Calibri" w:hAnsi="Calibri" w:cs="Calibri"/>
                <w:color w:val="000000"/>
                <w:sz w:val="22"/>
                <w:szCs w:val="22"/>
              </w:rPr>
            </w:pPr>
            <w:ins w:id="8587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ECADD6" w14:textId="77777777" w:rsidR="003E6D09" w:rsidRPr="003E6D09" w:rsidRDefault="003E6D09" w:rsidP="003E6D09">
            <w:pPr>
              <w:spacing w:before="0" w:after="0" w:line="240" w:lineRule="auto"/>
              <w:jc w:val="center"/>
              <w:rPr>
                <w:ins w:id="85872" w:author="pete jones" w:date="2022-01-11T16:53:00Z"/>
                <w:rFonts w:ascii="Calibri" w:hAnsi="Calibri" w:cs="Calibri"/>
                <w:color w:val="000000"/>
                <w:sz w:val="22"/>
                <w:szCs w:val="22"/>
              </w:rPr>
            </w:pPr>
            <w:ins w:id="85873"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1D5A39D" w14:textId="77777777" w:rsidR="003E6D09" w:rsidRPr="003E6D09" w:rsidRDefault="003E6D09" w:rsidP="003E6D09">
            <w:pPr>
              <w:spacing w:before="0" w:after="0" w:line="240" w:lineRule="auto"/>
              <w:jc w:val="center"/>
              <w:rPr>
                <w:ins w:id="85874" w:author="pete jones" w:date="2022-01-11T16:53:00Z"/>
                <w:rFonts w:ascii="Calibri" w:hAnsi="Calibri" w:cs="Calibri"/>
                <w:color w:val="000000"/>
                <w:sz w:val="22"/>
                <w:szCs w:val="22"/>
              </w:rPr>
            </w:pPr>
            <w:ins w:id="85875" w:author="pete jones" w:date="2022-01-11T16:53:00Z">
              <w:r w:rsidRPr="003E6D09">
                <w:rPr>
                  <w:rFonts w:ascii="Calibri" w:hAnsi="Calibri" w:cs="Calibri"/>
                  <w:color w:val="000000"/>
                  <w:sz w:val="22"/>
                  <w:szCs w:val="22"/>
                </w:rPr>
                <w:t> </w:t>
              </w:r>
            </w:ins>
          </w:p>
        </w:tc>
      </w:tr>
      <w:tr w:rsidR="003E6D09" w:rsidRPr="003E6D09" w14:paraId="0A9B795C" w14:textId="77777777" w:rsidTr="003E6D09">
        <w:trPr>
          <w:trHeight w:val="300"/>
          <w:ins w:id="85876"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3F2E6F8" w14:textId="77777777" w:rsidR="003E6D09" w:rsidRPr="003E6D09" w:rsidRDefault="003E6D09" w:rsidP="003E6D09">
            <w:pPr>
              <w:spacing w:before="0" w:after="0" w:line="240" w:lineRule="auto"/>
              <w:jc w:val="center"/>
              <w:rPr>
                <w:ins w:id="85877" w:author="pete jones" w:date="2022-01-11T16:53:00Z"/>
                <w:rFonts w:ascii="Calibri" w:hAnsi="Calibri" w:cs="Calibri"/>
                <w:color w:val="000000"/>
                <w:sz w:val="22"/>
                <w:szCs w:val="22"/>
              </w:rPr>
            </w:pPr>
            <w:ins w:id="85878"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893A15F" w14:textId="77777777" w:rsidR="003E6D09" w:rsidRPr="003E6D09" w:rsidRDefault="003E6D09" w:rsidP="003E6D09">
            <w:pPr>
              <w:spacing w:before="0" w:after="0" w:line="240" w:lineRule="auto"/>
              <w:jc w:val="left"/>
              <w:rPr>
                <w:ins w:id="85879" w:author="pete jones" w:date="2022-01-11T16:53:00Z"/>
                <w:rFonts w:ascii="Calibri" w:hAnsi="Calibri" w:cs="Calibri"/>
                <w:color w:val="000000"/>
                <w:sz w:val="22"/>
                <w:szCs w:val="22"/>
              </w:rPr>
            </w:pPr>
            <w:ins w:id="85880" w:author="pete jones" w:date="2022-01-11T16:53:00Z">
              <w:r w:rsidRPr="003E6D09">
                <w:rPr>
                  <w:rFonts w:ascii="Calibri" w:hAnsi="Calibri" w:cs="Calibri"/>
                  <w:color w:val="000000"/>
                  <w:sz w:val="22"/>
                  <w:szCs w:val="22"/>
                </w:rPr>
                <w:t>Thermodynamics and Fluids</w:t>
              </w:r>
            </w:ins>
          </w:p>
        </w:tc>
        <w:tc>
          <w:tcPr>
            <w:tcW w:w="432" w:type="dxa"/>
            <w:tcBorders>
              <w:top w:val="nil"/>
              <w:left w:val="nil"/>
              <w:bottom w:val="single" w:sz="4" w:space="0" w:color="auto"/>
              <w:right w:val="single" w:sz="4" w:space="0" w:color="auto"/>
            </w:tcBorders>
            <w:shd w:val="clear" w:color="auto" w:fill="auto"/>
            <w:noWrap/>
            <w:vAlign w:val="bottom"/>
            <w:hideMark/>
          </w:tcPr>
          <w:p w14:paraId="42A274DB" w14:textId="77777777" w:rsidR="003E6D09" w:rsidRPr="003E6D09" w:rsidRDefault="003E6D09" w:rsidP="003E6D09">
            <w:pPr>
              <w:spacing w:before="0" w:after="0" w:line="240" w:lineRule="auto"/>
              <w:jc w:val="center"/>
              <w:rPr>
                <w:ins w:id="85881" w:author="pete jones" w:date="2022-01-11T16:53:00Z"/>
                <w:rFonts w:ascii="Calibri" w:hAnsi="Calibri" w:cs="Calibri"/>
                <w:color w:val="000000"/>
                <w:sz w:val="22"/>
                <w:szCs w:val="22"/>
              </w:rPr>
            </w:pPr>
            <w:ins w:id="85882"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D69CA00" w14:textId="77777777" w:rsidR="003E6D09" w:rsidRPr="003E6D09" w:rsidRDefault="003E6D09" w:rsidP="003E6D09">
            <w:pPr>
              <w:spacing w:before="0" w:after="0" w:line="240" w:lineRule="auto"/>
              <w:jc w:val="center"/>
              <w:rPr>
                <w:ins w:id="85883" w:author="pete jones" w:date="2022-01-11T16:53:00Z"/>
                <w:rFonts w:ascii="Calibri" w:hAnsi="Calibri" w:cs="Calibri"/>
                <w:color w:val="000000"/>
                <w:sz w:val="22"/>
                <w:szCs w:val="22"/>
              </w:rPr>
            </w:pPr>
            <w:ins w:id="85884"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E77570B" w14:textId="77777777" w:rsidR="003E6D09" w:rsidRPr="003E6D09" w:rsidRDefault="003E6D09" w:rsidP="003E6D09">
            <w:pPr>
              <w:spacing w:before="0" w:after="0" w:line="240" w:lineRule="auto"/>
              <w:jc w:val="center"/>
              <w:rPr>
                <w:ins w:id="85885" w:author="pete jones" w:date="2022-01-11T16:53:00Z"/>
                <w:rFonts w:ascii="Calibri" w:hAnsi="Calibri" w:cs="Calibri"/>
                <w:color w:val="000000"/>
                <w:sz w:val="22"/>
                <w:szCs w:val="22"/>
              </w:rPr>
            </w:pPr>
            <w:ins w:id="8588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52E9FC" w14:textId="77777777" w:rsidR="003E6D09" w:rsidRPr="003E6D09" w:rsidRDefault="003E6D09" w:rsidP="003E6D09">
            <w:pPr>
              <w:spacing w:before="0" w:after="0" w:line="240" w:lineRule="auto"/>
              <w:jc w:val="center"/>
              <w:rPr>
                <w:ins w:id="85887" w:author="pete jones" w:date="2022-01-11T16:53:00Z"/>
                <w:rFonts w:ascii="Calibri" w:hAnsi="Calibri" w:cs="Calibri"/>
                <w:color w:val="000000"/>
                <w:sz w:val="22"/>
                <w:szCs w:val="22"/>
              </w:rPr>
            </w:pPr>
            <w:ins w:id="8588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E729BB" w14:textId="77777777" w:rsidR="003E6D09" w:rsidRPr="003E6D09" w:rsidRDefault="003E6D09" w:rsidP="003E6D09">
            <w:pPr>
              <w:spacing w:before="0" w:after="0" w:line="240" w:lineRule="auto"/>
              <w:jc w:val="center"/>
              <w:rPr>
                <w:ins w:id="85889" w:author="pete jones" w:date="2022-01-11T16:53:00Z"/>
                <w:rFonts w:ascii="Calibri" w:hAnsi="Calibri" w:cs="Calibri"/>
                <w:color w:val="000000"/>
                <w:sz w:val="22"/>
                <w:szCs w:val="22"/>
              </w:rPr>
            </w:pPr>
            <w:ins w:id="8589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38EC30" w14:textId="77777777" w:rsidR="003E6D09" w:rsidRPr="003E6D09" w:rsidRDefault="003E6D09" w:rsidP="003E6D09">
            <w:pPr>
              <w:spacing w:before="0" w:after="0" w:line="240" w:lineRule="auto"/>
              <w:jc w:val="center"/>
              <w:rPr>
                <w:ins w:id="85891" w:author="pete jones" w:date="2022-01-11T16:53:00Z"/>
                <w:rFonts w:ascii="Calibri" w:hAnsi="Calibri" w:cs="Calibri"/>
                <w:color w:val="000000"/>
                <w:sz w:val="22"/>
                <w:szCs w:val="22"/>
              </w:rPr>
            </w:pPr>
            <w:ins w:id="8589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C9ADA6" w14:textId="77777777" w:rsidR="003E6D09" w:rsidRPr="003E6D09" w:rsidRDefault="003E6D09" w:rsidP="003E6D09">
            <w:pPr>
              <w:spacing w:before="0" w:after="0" w:line="240" w:lineRule="auto"/>
              <w:jc w:val="center"/>
              <w:rPr>
                <w:ins w:id="85893" w:author="pete jones" w:date="2022-01-11T16:53:00Z"/>
                <w:rFonts w:ascii="Calibri" w:hAnsi="Calibri" w:cs="Calibri"/>
                <w:color w:val="000000"/>
                <w:sz w:val="22"/>
                <w:szCs w:val="22"/>
              </w:rPr>
            </w:pPr>
            <w:ins w:id="8589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17ACB2" w14:textId="77777777" w:rsidR="003E6D09" w:rsidRPr="003E6D09" w:rsidRDefault="003E6D09" w:rsidP="003E6D09">
            <w:pPr>
              <w:spacing w:before="0" w:after="0" w:line="240" w:lineRule="auto"/>
              <w:jc w:val="center"/>
              <w:rPr>
                <w:ins w:id="85895" w:author="pete jones" w:date="2022-01-11T16:53:00Z"/>
                <w:rFonts w:ascii="Calibri" w:hAnsi="Calibri" w:cs="Calibri"/>
                <w:color w:val="000000"/>
                <w:sz w:val="22"/>
                <w:szCs w:val="22"/>
              </w:rPr>
            </w:pPr>
            <w:ins w:id="8589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48F803" w14:textId="77777777" w:rsidR="003E6D09" w:rsidRPr="003E6D09" w:rsidRDefault="003E6D09" w:rsidP="003E6D09">
            <w:pPr>
              <w:spacing w:before="0" w:after="0" w:line="240" w:lineRule="auto"/>
              <w:jc w:val="center"/>
              <w:rPr>
                <w:ins w:id="85897" w:author="pete jones" w:date="2022-01-11T16:53:00Z"/>
                <w:rFonts w:ascii="Calibri" w:hAnsi="Calibri" w:cs="Calibri"/>
                <w:color w:val="000000"/>
                <w:sz w:val="22"/>
                <w:szCs w:val="22"/>
              </w:rPr>
            </w:pPr>
            <w:ins w:id="8589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5F72A5" w14:textId="77777777" w:rsidR="003E6D09" w:rsidRPr="003E6D09" w:rsidRDefault="003E6D09" w:rsidP="003E6D09">
            <w:pPr>
              <w:spacing w:before="0" w:after="0" w:line="240" w:lineRule="auto"/>
              <w:jc w:val="center"/>
              <w:rPr>
                <w:ins w:id="85899" w:author="pete jones" w:date="2022-01-11T16:53:00Z"/>
                <w:rFonts w:ascii="Calibri" w:hAnsi="Calibri" w:cs="Calibri"/>
                <w:color w:val="000000"/>
                <w:sz w:val="22"/>
                <w:szCs w:val="22"/>
              </w:rPr>
            </w:pPr>
            <w:ins w:id="8590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BDD878" w14:textId="77777777" w:rsidR="003E6D09" w:rsidRPr="003E6D09" w:rsidRDefault="003E6D09" w:rsidP="003E6D09">
            <w:pPr>
              <w:spacing w:before="0" w:after="0" w:line="240" w:lineRule="auto"/>
              <w:jc w:val="center"/>
              <w:rPr>
                <w:ins w:id="85901" w:author="pete jones" w:date="2022-01-11T16:53:00Z"/>
                <w:rFonts w:ascii="Calibri" w:hAnsi="Calibri" w:cs="Calibri"/>
                <w:color w:val="000000"/>
                <w:sz w:val="22"/>
                <w:szCs w:val="22"/>
              </w:rPr>
            </w:pPr>
            <w:ins w:id="85902"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E2633BC" w14:textId="77777777" w:rsidR="003E6D09" w:rsidRPr="003E6D09" w:rsidRDefault="003E6D09" w:rsidP="003E6D09">
            <w:pPr>
              <w:spacing w:before="0" w:after="0" w:line="240" w:lineRule="auto"/>
              <w:jc w:val="center"/>
              <w:rPr>
                <w:ins w:id="85903" w:author="pete jones" w:date="2022-01-11T16:53:00Z"/>
                <w:rFonts w:ascii="Calibri" w:hAnsi="Calibri" w:cs="Calibri"/>
                <w:color w:val="000000"/>
                <w:sz w:val="22"/>
                <w:szCs w:val="22"/>
              </w:rPr>
            </w:pPr>
            <w:ins w:id="85904" w:author="pete jones" w:date="2022-01-11T16:53:00Z">
              <w:r w:rsidRPr="003E6D09">
                <w:rPr>
                  <w:rFonts w:ascii="Calibri" w:hAnsi="Calibri" w:cs="Calibri"/>
                  <w:color w:val="000000"/>
                  <w:sz w:val="22"/>
                  <w:szCs w:val="22"/>
                </w:rPr>
                <w:t> </w:t>
              </w:r>
            </w:ins>
          </w:p>
        </w:tc>
      </w:tr>
      <w:tr w:rsidR="003E6D09" w:rsidRPr="003E6D09" w14:paraId="2E7E4FF0" w14:textId="77777777" w:rsidTr="003E6D09">
        <w:trPr>
          <w:trHeight w:val="300"/>
          <w:ins w:id="85905"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98B6B88" w14:textId="77777777" w:rsidR="003E6D09" w:rsidRPr="003E6D09" w:rsidRDefault="003E6D09" w:rsidP="003E6D09">
            <w:pPr>
              <w:spacing w:before="0" w:after="0" w:line="240" w:lineRule="auto"/>
              <w:jc w:val="center"/>
              <w:rPr>
                <w:ins w:id="85906" w:author="pete jones" w:date="2022-01-11T16:53:00Z"/>
                <w:rFonts w:ascii="Calibri" w:hAnsi="Calibri" w:cs="Calibri"/>
                <w:color w:val="000000"/>
                <w:sz w:val="22"/>
                <w:szCs w:val="22"/>
              </w:rPr>
            </w:pPr>
            <w:ins w:id="85907"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4A90138" w14:textId="77777777" w:rsidR="003E6D09" w:rsidRPr="003E6D09" w:rsidRDefault="003E6D09" w:rsidP="003E6D09">
            <w:pPr>
              <w:spacing w:before="0" w:after="0" w:line="240" w:lineRule="auto"/>
              <w:jc w:val="left"/>
              <w:rPr>
                <w:ins w:id="85908" w:author="pete jones" w:date="2022-01-11T16:53:00Z"/>
                <w:rFonts w:ascii="Calibri" w:hAnsi="Calibri" w:cs="Calibri"/>
                <w:color w:val="000000"/>
                <w:sz w:val="22"/>
                <w:szCs w:val="22"/>
              </w:rPr>
            </w:pPr>
            <w:ins w:id="85909" w:author="pete jones" w:date="2022-01-11T16:53:00Z">
              <w:r w:rsidRPr="003E6D09">
                <w:rPr>
                  <w:rFonts w:ascii="Calibri" w:hAnsi="Calibri" w:cs="Calibri"/>
                  <w:color w:val="000000"/>
                  <w:sz w:val="22"/>
                  <w:szCs w:val="22"/>
                </w:rPr>
                <w:t>Aerodynamic Design and CFD</w:t>
              </w:r>
            </w:ins>
          </w:p>
        </w:tc>
        <w:tc>
          <w:tcPr>
            <w:tcW w:w="432" w:type="dxa"/>
            <w:tcBorders>
              <w:top w:val="nil"/>
              <w:left w:val="nil"/>
              <w:bottom w:val="single" w:sz="4" w:space="0" w:color="auto"/>
              <w:right w:val="single" w:sz="4" w:space="0" w:color="auto"/>
            </w:tcBorders>
            <w:shd w:val="clear" w:color="auto" w:fill="auto"/>
            <w:noWrap/>
            <w:vAlign w:val="bottom"/>
            <w:hideMark/>
          </w:tcPr>
          <w:p w14:paraId="22A09FC1" w14:textId="77777777" w:rsidR="003E6D09" w:rsidRPr="003E6D09" w:rsidRDefault="003E6D09" w:rsidP="003E6D09">
            <w:pPr>
              <w:spacing w:before="0" w:after="0" w:line="240" w:lineRule="auto"/>
              <w:jc w:val="center"/>
              <w:rPr>
                <w:ins w:id="85910" w:author="pete jones" w:date="2022-01-11T16:53:00Z"/>
                <w:rFonts w:ascii="Calibri" w:hAnsi="Calibri" w:cs="Calibri"/>
                <w:color w:val="000000"/>
                <w:sz w:val="22"/>
                <w:szCs w:val="22"/>
              </w:rPr>
            </w:pPr>
            <w:ins w:id="85911"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71D83DC" w14:textId="77777777" w:rsidR="003E6D09" w:rsidRPr="003E6D09" w:rsidRDefault="003E6D09" w:rsidP="003E6D09">
            <w:pPr>
              <w:spacing w:before="0" w:after="0" w:line="240" w:lineRule="auto"/>
              <w:jc w:val="center"/>
              <w:rPr>
                <w:ins w:id="85912" w:author="pete jones" w:date="2022-01-11T16:53:00Z"/>
                <w:rFonts w:ascii="Calibri" w:hAnsi="Calibri" w:cs="Calibri"/>
                <w:color w:val="000000"/>
                <w:sz w:val="22"/>
                <w:szCs w:val="22"/>
              </w:rPr>
            </w:pPr>
            <w:ins w:id="85913"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258531C" w14:textId="77777777" w:rsidR="003E6D09" w:rsidRPr="003E6D09" w:rsidRDefault="003E6D09" w:rsidP="003E6D09">
            <w:pPr>
              <w:spacing w:before="0" w:after="0" w:line="240" w:lineRule="auto"/>
              <w:jc w:val="center"/>
              <w:rPr>
                <w:ins w:id="85914" w:author="pete jones" w:date="2022-01-11T16:53:00Z"/>
                <w:rFonts w:ascii="Calibri" w:hAnsi="Calibri" w:cs="Calibri"/>
                <w:color w:val="000000"/>
                <w:sz w:val="22"/>
                <w:szCs w:val="22"/>
              </w:rPr>
            </w:pPr>
            <w:ins w:id="8591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17917E3" w14:textId="77777777" w:rsidR="003E6D09" w:rsidRPr="003E6D09" w:rsidRDefault="003E6D09" w:rsidP="003E6D09">
            <w:pPr>
              <w:spacing w:before="0" w:after="0" w:line="240" w:lineRule="auto"/>
              <w:jc w:val="center"/>
              <w:rPr>
                <w:ins w:id="85916" w:author="pete jones" w:date="2022-01-11T16:53:00Z"/>
                <w:rFonts w:ascii="Calibri" w:hAnsi="Calibri" w:cs="Calibri"/>
                <w:color w:val="000000"/>
                <w:sz w:val="22"/>
                <w:szCs w:val="22"/>
              </w:rPr>
            </w:pPr>
            <w:ins w:id="8591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963A93" w14:textId="77777777" w:rsidR="003E6D09" w:rsidRPr="003E6D09" w:rsidRDefault="003E6D09" w:rsidP="003E6D09">
            <w:pPr>
              <w:spacing w:before="0" w:after="0" w:line="240" w:lineRule="auto"/>
              <w:jc w:val="center"/>
              <w:rPr>
                <w:ins w:id="85918" w:author="pete jones" w:date="2022-01-11T16:53:00Z"/>
                <w:rFonts w:ascii="Calibri" w:hAnsi="Calibri" w:cs="Calibri"/>
                <w:color w:val="000000"/>
                <w:sz w:val="22"/>
                <w:szCs w:val="22"/>
              </w:rPr>
            </w:pPr>
            <w:ins w:id="85919"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5214D0" w14:textId="77777777" w:rsidR="003E6D09" w:rsidRPr="003E6D09" w:rsidRDefault="003E6D09" w:rsidP="003E6D09">
            <w:pPr>
              <w:spacing w:before="0" w:after="0" w:line="240" w:lineRule="auto"/>
              <w:jc w:val="center"/>
              <w:rPr>
                <w:ins w:id="85920" w:author="pete jones" w:date="2022-01-11T16:53:00Z"/>
                <w:rFonts w:ascii="Calibri" w:hAnsi="Calibri" w:cs="Calibri"/>
                <w:color w:val="000000"/>
                <w:sz w:val="22"/>
                <w:szCs w:val="22"/>
              </w:rPr>
            </w:pPr>
            <w:ins w:id="8592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F52954" w14:textId="77777777" w:rsidR="003E6D09" w:rsidRPr="003E6D09" w:rsidRDefault="003E6D09" w:rsidP="003E6D09">
            <w:pPr>
              <w:spacing w:before="0" w:after="0" w:line="240" w:lineRule="auto"/>
              <w:jc w:val="center"/>
              <w:rPr>
                <w:ins w:id="85922" w:author="pete jones" w:date="2022-01-11T16:53:00Z"/>
                <w:rFonts w:ascii="Calibri" w:hAnsi="Calibri" w:cs="Calibri"/>
                <w:color w:val="000000"/>
                <w:sz w:val="22"/>
                <w:szCs w:val="22"/>
              </w:rPr>
            </w:pPr>
            <w:ins w:id="8592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3F7D71" w14:textId="77777777" w:rsidR="003E6D09" w:rsidRPr="003E6D09" w:rsidRDefault="003E6D09" w:rsidP="003E6D09">
            <w:pPr>
              <w:spacing w:before="0" w:after="0" w:line="240" w:lineRule="auto"/>
              <w:jc w:val="center"/>
              <w:rPr>
                <w:ins w:id="85924" w:author="pete jones" w:date="2022-01-11T16:53:00Z"/>
                <w:rFonts w:ascii="Calibri" w:hAnsi="Calibri" w:cs="Calibri"/>
                <w:color w:val="000000"/>
                <w:sz w:val="22"/>
                <w:szCs w:val="22"/>
              </w:rPr>
            </w:pPr>
            <w:ins w:id="8592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BC30B2" w14:textId="77777777" w:rsidR="003E6D09" w:rsidRPr="003E6D09" w:rsidRDefault="003E6D09" w:rsidP="003E6D09">
            <w:pPr>
              <w:spacing w:before="0" w:after="0" w:line="240" w:lineRule="auto"/>
              <w:jc w:val="center"/>
              <w:rPr>
                <w:ins w:id="85926" w:author="pete jones" w:date="2022-01-11T16:53:00Z"/>
                <w:rFonts w:ascii="Calibri" w:hAnsi="Calibri" w:cs="Calibri"/>
                <w:color w:val="000000"/>
                <w:sz w:val="22"/>
                <w:szCs w:val="22"/>
              </w:rPr>
            </w:pPr>
            <w:ins w:id="8592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A4CB93" w14:textId="77777777" w:rsidR="003E6D09" w:rsidRPr="003E6D09" w:rsidRDefault="003E6D09" w:rsidP="003E6D09">
            <w:pPr>
              <w:spacing w:before="0" w:after="0" w:line="240" w:lineRule="auto"/>
              <w:jc w:val="center"/>
              <w:rPr>
                <w:ins w:id="85928" w:author="pete jones" w:date="2022-01-11T16:53:00Z"/>
                <w:rFonts w:ascii="Calibri" w:hAnsi="Calibri" w:cs="Calibri"/>
                <w:color w:val="000000"/>
                <w:sz w:val="22"/>
                <w:szCs w:val="22"/>
              </w:rPr>
            </w:pPr>
            <w:ins w:id="8592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226EA3" w14:textId="77777777" w:rsidR="003E6D09" w:rsidRPr="003E6D09" w:rsidRDefault="003E6D09" w:rsidP="003E6D09">
            <w:pPr>
              <w:spacing w:before="0" w:after="0" w:line="240" w:lineRule="auto"/>
              <w:jc w:val="center"/>
              <w:rPr>
                <w:ins w:id="85930" w:author="pete jones" w:date="2022-01-11T16:53:00Z"/>
                <w:rFonts w:ascii="Calibri" w:hAnsi="Calibri" w:cs="Calibri"/>
                <w:color w:val="000000"/>
                <w:sz w:val="22"/>
                <w:szCs w:val="22"/>
              </w:rPr>
            </w:pPr>
            <w:ins w:id="85931"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FB51CE" w14:textId="77777777" w:rsidR="003E6D09" w:rsidRPr="003E6D09" w:rsidRDefault="003E6D09" w:rsidP="003E6D09">
            <w:pPr>
              <w:spacing w:before="0" w:after="0" w:line="240" w:lineRule="auto"/>
              <w:jc w:val="center"/>
              <w:rPr>
                <w:ins w:id="85932" w:author="pete jones" w:date="2022-01-11T16:53:00Z"/>
                <w:rFonts w:ascii="Calibri" w:hAnsi="Calibri" w:cs="Calibri"/>
                <w:color w:val="000000"/>
                <w:sz w:val="22"/>
                <w:szCs w:val="22"/>
              </w:rPr>
            </w:pPr>
            <w:ins w:id="85933" w:author="pete jones" w:date="2022-01-11T16:53:00Z">
              <w:r w:rsidRPr="003E6D09">
                <w:rPr>
                  <w:rFonts w:ascii="Calibri" w:hAnsi="Calibri" w:cs="Calibri"/>
                  <w:color w:val="000000"/>
                  <w:sz w:val="22"/>
                  <w:szCs w:val="22"/>
                </w:rPr>
                <w:t> </w:t>
              </w:r>
            </w:ins>
          </w:p>
        </w:tc>
      </w:tr>
      <w:tr w:rsidR="003E6D09" w:rsidRPr="003E6D09" w14:paraId="12F3B85D" w14:textId="77777777" w:rsidTr="003E6D09">
        <w:trPr>
          <w:trHeight w:val="300"/>
          <w:ins w:id="85934"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ECD66A8" w14:textId="77777777" w:rsidR="003E6D09" w:rsidRPr="003E6D09" w:rsidRDefault="003E6D09" w:rsidP="003E6D09">
            <w:pPr>
              <w:spacing w:before="0" w:after="0" w:line="240" w:lineRule="auto"/>
              <w:jc w:val="center"/>
              <w:rPr>
                <w:ins w:id="85935" w:author="pete jones" w:date="2022-01-11T16:53:00Z"/>
                <w:rFonts w:ascii="Calibri" w:hAnsi="Calibri" w:cs="Calibri"/>
                <w:color w:val="000000"/>
                <w:sz w:val="22"/>
                <w:szCs w:val="22"/>
              </w:rPr>
            </w:pPr>
            <w:ins w:id="85936"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8E804E9" w14:textId="77777777" w:rsidR="003E6D09" w:rsidRPr="003E6D09" w:rsidRDefault="003E6D09" w:rsidP="003E6D09">
            <w:pPr>
              <w:spacing w:before="0" w:after="0" w:line="240" w:lineRule="auto"/>
              <w:jc w:val="left"/>
              <w:rPr>
                <w:ins w:id="85937" w:author="pete jones" w:date="2022-01-11T16:53:00Z"/>
                <w:rFonts w:ascii="Calibri" w:hAnsi="Calibri" w:cs="Calibri"/>
                <w:color w:val="000000"/>
                <w:sz w:val="22"/>
                <w:szCs w:val="22"/>
              </w:rPr>
            </w:pPr>
            <w:ins w:id="85938" w:author="pete jones" w:date="2022-01-11T16:53:00Z">
              <w:r w:rsidRPr="003E6D09">
                <w:rPr>
                  <w:rFonts w:ascii="Calibri" w:hAnsi="Calibri" w:cs="Calibri"/>
                  <w:color w:val="000000"/>
                  <w:sz w:val="22"/>
                  <w:szCs w:val="22"/>
                </w:rPr>
                <w:t>ESEE - Economic, Social, Ethical and Environmental</w:t>
              </w:r>
            </w:ins>
          </w:p>
        </w:tc>
        <w:tc>
          <w:tcPr>
            <w:tcW w:w="432" w:type="dxa"/>
            <w:tcBorders>
              <w:top w:val="nil"/>
              <w:left w:val="nil"/>
              <w:bottom w:val="single" w:sz="4" w:space="0" w:color="auto"/>
              <w:right w:val="single" w:sz="4" w:space="0" w:color="auto"/>
            </w:tcBorders>
            <w:shd w:val="clear" w:color="auto" w:fill="auto"/>
            <w:noWrap/>
            <w:vAlign w:val="bottom"/>
            <w:hideMark/>
          </w:tcPr>
          <w:p w14:paraId="28113C3B" w14:textId="77777777" w:rsidR="003E6D09" w:rsidRPr="003E6D09" w:rsidRDefault="003E6D09" w:rsidP="003E6D09">
            <w:pPr>
              <w:spacing w:before="0" w:after="0" w:line="240" w:lineRule="auto"/>
              <w:jc w:val="center"/>
              <w:rPr>
                <w:ins w:id="85939" w:author="pete jones" w:date="2022-01-11T16:53:00Z"/>
                <w:rFonts w:ascii="Calibri" w:hAnsi="Calibri" w:cs="Calibri"/>
                <w:color w:val="000000"/>
                <w:sz w:val="22"/>
                <w:szCs w:val="22"/>
              </w:rPr>
            </w:pPr>
            <w:ins w:id="85940"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8407841" w14:textId="77777777" w:rsidR="003E6D09" w:rsidRPr="003E6D09" w:rsidRDefault="003E6D09" w:rsidP="003E6D09">
            <w:pPr>
              <w:spacing w:before="0" w:after="0" w:line="240" w:lineRule="auto"/>
              <w:jc w:val="center"/>
              <w:rPr>
                <w:ins w:id="85941" w:author="pete jones" w:date="2022-01-11T16:53:00Z"/>
                <w:rFonts w:ascii="Calibri" w:hAnsi="Calibri" w:cs="Calibri"/>
                <w:color w:val="000000"/>
                <w:sz w:val="22"/>
                <w:szCs w:val="22"/>
              </w:rPr>
            </w:pPr>
            <w:ins w:id="85942"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C5220C5" w14:textId="77777777" w:rsidR="003E6D09" w:rsidRPr="003E6D09" w:rsidRDefault="003E6D09" w:rsidP="003E6D09">
            <w:pPr>
              <w:spacing w:before="0" w:after="0" w:line="240" w:lineRule="auto"/>
              <w:jc w:val="center"/>
              <w:rPr>
                <w:ins w:id="85943" w:author="pete jones" w:date="2022-01-11T16:53:00Z"/>
                <w:rFonts w:ascii="Calibri" w:hAnsi="Calibri" w:cs="Calibri"/>
                <w:color w:val="000000"/>
                <w:sz w:val="22"/>
                <w:szCs w:val="22"/>
              </w:rPr>
            </w:pPr>
            <w:ins w:id="8594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BFE02A" w14:textId="77777777" w:rsidR="003E6D09" w:rsidRPr="003E6D09" w:rsidRDefault="003E6D09" w:rsidP="003E6D09">
            <w:pPr>
              <w:spacing w:before="0" w:after="0" w:line="240" w:lineRule="auto"/>
              <w:jc w:val="center"/>
              <w:rPr>
                <w:ins w:id="85945" w:author="pete jones" w:date="2022-01-11T16:53:00Z"/>
                <w:rFonts w:ascii="Calibri" w:hAnsi="Calibri" w:cs="Calibri"/>
                <w:color w:val="000000"/>
                <w:sz w:val="22"/>
                <w:szCs w:val="22"/>
              </w:rPr>
            </w:pPr>
            <w:ins w:id="8594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076061" w14:textId="77777777" w:rsidR="003E6D09" w:rsidRPr="003E6D09" w:rsidRDefault="003E6D09" w:rsidP="003E6D09">
            <w:pPr>
              <w:spacing w:before="0" w:after="0" w:line="240" w:lineRule="auto"/>
              <w:jc w:val="center"/>
              <w:rPr>
                <w:ins w:id="85947" w:author="pete jones" w:date="2022-01-11T16:53:00Z"/>
                <w:rFonts w:ascii="Calibri" w:hAnsi="Calibri" w:cs="Calibri"/>
                <w:color w:val="000000"/>
                <w:sz w:val="22"/>
                <w:szCs w:val="22"/>
              </w:rPr>
            </w:pPr>
            <w:ins w:id="8594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F096120" w14:textId="77777777" w:rsidR="003E6D09" w:rsidRPr="003E6D09" w:rsidRDefault="003E6D09" w:rsidP="003E6D09">
            <w:pPr>
              <w:spacing w:before="0" w:after="0" w:line="240" w:lineRule="auto"/>
              <w:jc w:val="center"/>
              <w:rPr>
                <w:ins w:id="85949" w:author="pete jones" w:date="2022-01-11T16:53:00Z"/>
                <w:rFonts w:ascii="Calibri" w:hAnsi="Calibri" w:cs="Calibri"/>
                <w:color w:val="000000"/>
                <w:sz w:val="22"/>
                <w:szCs w:val="22"/>
              </w:rPr>
            </w:pPr>
            <w:ins w:id="8595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DFD414" w14:textId="77777777" w:rsidR="003E6D09" w:rsidRPr="003E6D09" w:rsidRDefault="003E6D09" w:rsidP="003E6D09">
            <w:pPr>
              <w:spacing w:before="0" w:after="0" w:line="240" w:lineRule="auto"/>
              <w:jc w:val="center"/>
              <w:rPr>
                <w:ins w:id="85951" w:author="pete jones" w:date="2022-01-11T16:53:00Z"/>
                <w:rFonts w:ascii="Calibri" w:hAnsi="Calibri" w:cs="Calibri"/>
                <w:color w:val="000000"/>
                <w:sz w:val="22"/>
                <w:szCs w:val="22"/>
              </w:rPr>
            </w:pPr>
            <w:ins w:id="8595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D7D9BC" w14:textId="77777777" w:rsidR="003E6D09" w:rsidRPr="003E6D09" w:rsidRDefault="003E6D09" w:rsidP="003E6D09">
            <w:pPr>
              <w:spacing w:before="0" w:after="0" w:line="240" w:lineRule="auto"/>
              <w:jc w:val="center"/>
              <w:rPr>
                <w:ins w:id="85953" w:author="pete jones" w:date="2022-01-11T16:53:00Z"/>
                <w:rFonts w:ascii="Calibri" w:hAnsi="Calibri" w:cs="Calibri"/>
                <w:color w:val="000000"/>
                <w:sz w:val="22"/>
                <w:szCs w:val="22"/>
              </w:rPr>
            </w:pPr>
            <w:ins w:id="8595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C8CC4E" w14:textId="77777777" w:rsidR="003E6D09" w:rsidRPr="003E6D09" w:rsidRDefault="003E6D09" w:rsidP="003E6D09">
            <w:pPr>
              <w:spacing w:before="0" w:after="0" w:line="240" w:lineRule="auto"/>
              <w:jc w:val="center"/>
              <w:rPr>
                <w:ins w:id="85955" w:author="pete jones" w:date="2022-01-11T16:53:00Z"/>
                <w:rFonts w:ascii="Calibri" w:hAnsi="Calibri" w:cs="Calibri"/>
                <w:color w:val="000000"/>
                <w:sz w:val="22"/>
                <w:szCs w:val="22"/>
              </w:rPr>
            </w:pPr>
            <w:ins w:id="8595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5278FE" w14:textId="77777777" w:rsidR="003E6D09" w:rsidRPr="003E6D09" w:rsidRDefault="003E6D09" w:rsidP="003E6D09">
            <w:pPr>
              <w:spacing w:before="0" w:after="0" w:line="240" w:lineRule="auto"/>
              <w:jc w:val="center"/>
              <w:rPr>
                <w:ins w:id="85957" w:author="pete jones" w:date="2022-01-11T16:53:00Z"/>
                <w:rFonts w:ascii="Calibri" w:hAnsi="Calibri" w:cs="Calibri"/>
                <w:color w:val="000000"/>
                <w:sz w:val="22"/>
                <w:szCs w:val="22"/>
              </w:rPr>
            </w:pPr>
            <w:ins w:id="8595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F88C00" w14:textId="77777777" w:rsidR="003E6D09" w:rsidRPr="003E6D09" w:rsidRDefault="003E6D09" w:rsidP="003E6D09">
            <w:pPr>
              <w:spacing w:before="0" w:after="0" w:line="240" w:lineRule="auto"/>
              <w:jc w:val="center"/>
              <w:rPr>
                <w:ins w:id="85959" w:author="pete jones" w:date="2022-01-11T16:53:00Z"/>
                <w:rFonts w:ascii="Calibri" w:hAnsi="Calibri" w:cs="Calibri"/>
                <w:color w:val="000000"/>
                <w:sz w:val="22"/>
                <w:szCs w:val="22"/>
              </w:rPr>
            </w:pPr>
            <w:ins w:id="85960"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F1FD323" w14:textId="77777777" w:rsidR="003E6D09" w:rsidRPr="003E6D09" w:rsidRDefault="003E6D09" w:rsidP="003E6D09">
            <w:pPr>
              <w:spacing w:before="0" w:after="0" w:line="240" w:lineRule="auto"/>
              <w:jc w:val="center"/>
              <w:rPr>
                <w:ins w:id="85961" w:author="pete jones" w:date="2022-01-11T16:53:00Z"/>
                <w:rFonts w:ascii="Calibri" w:hAnsi="Calibri" w:cs="Calibri"/>
                <w:color w:val="000000"/>
                <w:sz w:val="22"/>
                <w:szCs w:val="22"/>
              </w:rPr>
            </w:pPr>
            <w:ins w:id="85962" w:author="pete jones" w:date="2022-01-11T16:53:00Z">
              <w:r w:rsidRPr="003E6D09">
                <w:rPr>
                  <w:rFonts w:ascii="Calibri" w:hAnsi="Calibri" w:cs="Calibri"/>
                  <w:color w:val="000000"/>
                  <w:sz w:val="22"/>
                  <w:szCs w:val="22"/>
                </w:rPr>
                <w:t> </w:t>
              </w:r>
            </w:ins>
          </w:p>
        </w:tc>
      </w:tr>
      <w:tr w:rsidR="003E6D09" w:rsidRPr="003E6D09" w14:paraId="05BB18EE" w14:textId="77777777" w:rsidTr="003E6D09">
        <w:trPr>
          <w:trHeight w:val="300"/>
          <w:ins w:id="85963"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AF488AD" w14:textId="77777777" w:rsidR="003E6D09" w:rsidRPr="003E6D09" w:rsidRDefault="003E6D09" w:rsidP="003E6D09">
            <w:pPr>
              <w:spacing w:before="0" w:after="0" w:line="240" w:lineRule="auto"/>
              <w:jc w:val="center"/>
              <w:rPr>
                <w:ins w:id="85964" w:author="pete jones" w:date="2022-01-11T16:53:00Z"/>
                <w:rFonts w:ascii="Calibri" w:hAnsi="Calibri" w:cs="Calibri"/>
                <w:color w:val="000000"/>
                <w:sz w:val="22"/>
                <w:szCs w:val="22"/>
              </w:rPr>
            </w:pPr>
            <w:ins w:id="85965"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22C13DE" w14:textId="77777777" w:rsidR="003E6D09" w:rsidRPr="003E6D09" w:rsidRDefault="003E6D09" w:rsidP="003E6D09">
            <w:pPr>
              <w:spacing w:before="0" w:after="0" w:line="240" w:lineRule="auto"/>
              <w:jc w:val="left"/>
              <w:rPr>
                <w:ins w:id="85966" w:author="pete jones" w:date="2022-01-11T16:53:00Z"/>
                <w:rFonts w:ascii="Calibri" w:hAnsi="Calibri" w:cs="Calibri"/>
                <w:color w:val="000000"/>
                <w:sz w:val="22"/>
                <w:szCs w:val="22"/>
              </w:rPr>
            </w:pPr>
            <w:ins w:id="85967" w:author="pete jones" w:date="2022-01-11T16:53:00Z">
              <w:r w:rsidRPr="003E6D09">
                <w:rPr>
                  <w:rFonts w:ascii="Calibri" w:hAnsi="Calibri" w:cs="Calibri"/>
                  <w:color w:val="000000"/>
                  <w:sz w:val="22"/>
                  <w:szCs w:val="22"/>
                </w:rPr>
                <w:t>Individual Innovation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7002D5E8" w14:textId="77777777" w:rsidR="003E6D09" w:rsidRPr="003E6D09" w:rsidRDefault="003E6D09" w:rsidP="003E6D09">
            <w:pPr>
              <w:spacing w:before="0" w:after="0" w:line="240" w:lineRule="auto"/>
              <w:jc w:val="center"/>
              <w:rPr>
                <w:ins w:id="85968" w:author="pete jones" w:date="2022-01-11T16:53:00Z"/>
                <w:rFonts w:ascii="Calibri" w:hAnsi="Calibri" w:cs="Calibri"/>
                <w:color w:val="000000"/>
                <w:sz w:val="22"/>
                <w:szCs w:val="22"/>
              </w:rPr>
            </w:pPr>
            <w:ins w:id="85969"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7D51035" w14:textId="77777777" w:rsidR="003E6D09" w:rsidRPr="003E6D09" w:rsidRDefault="003E6D09" w:rsidP="003E6D09">
            <w:pPr>
              <w:spacing w:before="0" w:after="0" w:line="240" w:lineRule="auto"/>
              <w:jc w:val="center"/>
              <w:rPr>
                <w:ins w:id="85970" w:author="pete jones" w:date="2022-01-11T16:53:00Z"/>
                <w:rFonts w:ascii="Calibri" w:hAnsi="Calibri" w:cs="Calibri"/>
                <w:color w:val="000000"/>
                <w:sz w:val="22"/>
                <w:szCs w:val="22"/>
              </w:rPr>
            </w:pPr>
            <w:ins w:id="85971" w:author="pete jones" w:date="2022-01-11T16:53:00Z">
              <w:r w:rsidRPr="003E6D09">
                <w:rPr>
                  <w:rFonts w:ascii="Calibri" w:hAnsi="Calibri" w:cs="Calibri"/>
                  <w:color w:val="000000"/>
                  <w:sz w:val="22"/>
                  <w:szCs w:val="22"/>
                </w:rPr>
                <w:t>40</w:t>
              </w:r>
            </w:ins>
          </w:p>
        </w:tc>
        <w:tc>
          <w:tcPr>
            <w:tcW w:w="432" w:type="dxa"/>
            <w:tcBorders>
              <w:top w:val="nil"/>
              <w:left w:val="nil"/>
              <w:bottom w:val="single" w:sz="4" w:space="0" w:color="auto"/>
              <w:right w:val="single" w:sz="4" w:space="0" w:color="auto"/>
            </w:tcBorders>
            <w:shd w:val="clear" w:color="auto" w:fill="auto"/>
            <w:noWrap/>
            <w:vAlign w:val="bottom"/>
            <w:hideMark/>
          </w:tcPr>
          <w:p w14:paraId="03DB9374" w14:textId="77777777" w:rsidR="003E6D09" w:rsidRPr="003E6D09" w:rsidRDefault="003E6D09" w:rsidP="003E6D09">
            <w:pPr>
              <w:spacing w:before="0" w:after="0" w:line="240" w:lineRule="auto"/>
              <w:jc w:val="center"/>
              <w:rPr>
                <w:ins w:id="85972" w:author="pete jones" w:date="2022-01-11T16:53:00Z"/>
                <w:rFonts w:ascii="Calibri" w:hAnsi="Calibri" w:cs="Calibri"/>
                <w:color w:val="000000"/>
                <w:sz w:val="22"/>
                <w:szCs w:val="22"/>
              </w:rPr>
            </w:pPr>
            <w:ins w:id="8597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B48696" w14:textId="77777777" w:rsidR="003E6D09" w:rsidRPr="003E6D09" w:rsidRDefault="003E6D09" w:rsidP="003E6D09">
            <w:pPr>
              <w:spacing w:before="0" w:after="0" w:line="240" w:lineRule="auto"/>
              <w:jc w:val="center"/>
              <w:rPr>
                <w:ins w:id="85974" w:author="pete jones" w:date="2022-01-11T16:53:00Z"/>
                <w:rFonts w:ascii="Calibri" w:hAnsi="Calibri" w:cs="Calibri"/>
                <w:color w:val="000000"/>
                <w:sz w:val="22"/>
                <w:szCs w:val="22"/>
              </w:rPr>
            </w:pPr>
            <w:ins w:id="8597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D9BD9DF" w14:textId="77777777" w:rsidR="003E6D09" w:rsidRPr="003E6D09" w:rsidRDefault="003E6D09" w:rsidP="003E6D09">
            <w:pPr>
              <w:spacing w:before="0" w:after="0" w:line="240" w:lineRule="auto"/>
              <w:jc w:val="center"/>
              <w:rPr>
                <w:ins w:id="85976" w:author="pete jones" w:date="2022-01-11T16:53:00Z"/>
                <w:rFonts w:ascii="Calibri" w:hAnsi="Calibri" w:cs="Calibri"/>
                <w:color w:val="000000"/>
                <w:sz w:val="22"/>
                <w:szCs w:val="22"/>
              </w:rPr>
            </w:pPr>
            <w:ins w:id="8597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F020E64" w14:textId="77777777" w:rsidR="003E6D09" w:rsidRPr="003E6D09" w:rsidRDefault="003E6D09" w:rsidP="003E6D09">
            <w:pPr>
              <w:spacing w:before="0" w:after="0" w:line="240" w:lineRule="auto"/>
              <w:jc w:val="center"/>
              <w:rPr>
                <w:ins w:id="85978" w:author="pete jones" w:date="2022-01-11T16:53:00Z"/>
                <w:rFonts w:ascii="Calibri" w:hAnsi="Calibri" w:cs="Calibri"/>
                <w:color w:val="000000"/>
                <w:sz w:val="22"/>
                <w:szCs w:val="22"/>
              </w:rPr>
            </w:pPr>
            <w:ins w:id="8597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EEC5A8" w14:textId="77777777" w:rsidR="003E6D09" w:rsidRPr="003E6D09" w:rsidRDefault="003E6D09" w:rsidP="003E6D09">
            <w:pPr>
              <w:spacing w:before="0" w:after="0" w:line="240" w:lineRule="auto"/>
              <w:jc w:val="center"/>
              <w:rPr>
                <w:ins w:id="85980" w:author="pete jones" w:date="2022-01-11T16:53:00Z"/>
                <w:rFonts w:ascii="Calibri" w:hAnsi="Calibri" w:cs="Calibri"/>
                <w:color w:val="000000"/>
                <w:sz w:val="22"/>
                <w:szCs w:val="22"/>
              </w:rPr>
            </w:pPr>
            <w:ins w:id="8598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2181C4" w14:textId="77777777" w:rsidR="003E6D09" w:rsidRPr="003E6D09" w:rsidRDefault="003E6D09" w:rsidP="003E6D09">
            <w:pPr>
              <w:spacing w:before="0" w:after="0" w:line="240" w:lineRule="auto"/>
              <w:jc w:val="center"/>
              <w:rPr>
                <w:ins w:id="85982" w:author="pete jones" w:date="2022-01-11T16:53:00Z"/>
                <w:rFonts w:ascii="Calibri" w:hAnsi="Calibri" w:cs="Calibri"/>
                <w:color w:val="000000"/>
                <w:sz w:val="22"/>
                <w:szCs w:val="22"/>
              </w:rPr>
            </w:pPr>
            <w:ins w:id="8598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7C1DD6" w14:textId="77777777" w:rsidR="003E6D09" w:rsidRPr="003E6D09" w:rsidRDefault="003E6D09" w:rsidP="003E6D09">
            <w:pPr>
              <w:spacing w:before="0" w:after="0" w:line="240" w:lineRule="auto"/>
              <w:jc w:val="center"/>
              <w:rPr>
                <w:ins w:id="85984" w:author="pete jones" w:date="2022-01-11T16:53:00Z"/>
                <w:rFonts w:ascii="Calibri" w:hAnsi="Calibri" w:cs="Calibri"/>
                <w:color w:val="000000"/>
                <w:sz w:val="22"/>
                <w:szCs w:val="22"/>
              </w:rPr>
            </w:pPr>
            <w:ins w:id="8598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916837" w14:textId="77777777" w:rsidR="003E6D09" w:rsidRPr="003E6D09" w:rsidRDefault="003E6D09" w:rsidP="003E6D09">
            <w:pPr>
              <w:spacing w:before="0" w:after="0" w:line="240" w:lineRule="auto"/>
              <w:jc w:val="center"/>
              <w:rPr>
                <w:ins w:id="85986" w:author="pete jones" w:date="2022-01-11T16:53:00Z"/>
                <w:rFonts w:ascii="Calibri" w:hAnsi="Calibri" w:cs="Calibri"/>
                <w:color w:val="000000"/>
                <w:sz w:val="22"/>
                <w:szCs w:val="22"/>
              </w:rPr>
            </w:pPr>
            <w:ins w:id="8598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57FF24" w14:textId="77777777" w:rsidR="003E6D09" w:rsidRPr="003E6D09" w:rsidRDefault="003E6D09" w:rsidP="003E6D09">
            <w:pPr>
              <w:spacing w:before="0" w:after="0" w:line="240" w:lineRule="auto"/>
              <w:jc w:val="center"/>
              <w:rPr>
                <w:ins w:id="85988" w:author="pete jones" w:date="2022-01-11T16:53:00Z"/>
                <w:rFonts w:ascii="Calibri" w:hAnsi="Calibri" w:cs="Calibri"/>
                <w:color w:val="000000"/>
                <w:sz w:val="22"/>
                <w:szCs w:val="22"/>
              </w:rPr>
            </w:pPr>
            <w:ins w:id="85989"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EE3D6F9" w14:textId="77777777" w:rsidR="003E6D09" w:rsidRPr="003E6D09" w:rsidRDefault="003E6D09" w:rsidP="003E6D09">
            <w:pPr>
              <w:spacing w:before="0" w:after="0" w:line="240" w:lineRule="auto"/>
              <w:jc w:val="center"/>
              <w:rPr>
                <w:ins w:id="85990" w:author="pete jones" w:date="2022-01-11T16:53:00Z"/>
                <w:rFonts w:ascii="Calibri" w:hAnsi="Calibri" w:cs="Calibri"/>
                <w:color w:val="000000"/>
                <w:sz w:val="22"/>
                <w:szCs w:val="22"/>
              </w:rPr>
            </w:pPr>
            <w:ins w:id="85991" w:author="pete jones" w:date="2022-01-11T16:53:00Z">
              <w:r w:rsidRPr="003E6D09">
                <w:rPr>
                  <w:rFonts w:ascii="Calibri" w:hAnsi="Calibri" w:cs="Calibri"/>
                  <w:color w:val="000000"/>
                  <w:sz w:val="22"/>
                  <w:szCs w:val="22"/>
                </w:rPr>
                <w:t> </w:t>
              </w:r>
            </w:ins>
          </w:p>
        </w:tc>
      </w:tr>
      <w:tr w:rsidR="003E6D09" w:rsidRPr="003E6D09" w14:paraId="2DA13100" w14:textId="77777777" w:rsidTr="003E6D09">
        <w:trPr>
          <w:trHeight w:val="300"/>
          <w:ins w:id="85992"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5B80959" w14:textId="77777777" w:rsidR="003E6D09" w:rsidRPr="003E6D09" w:rsidRDefault="003E6D09" w:rsidP="003E6D09">
            <w:pPr>
              <w:spacing w:before="0" w:after="0" w:line="240" w:lineRule="auto"/>
              <w:jc w:val="center"/>
              <w:rPr>
                <w:ins w:id="85993" w:author="pete jones" w:date="2022-01-11T16:53:00Z"/>
                <w:rFonts w:ascii="Calibri" w:hAnsi="Calibri" w:cs="Calibri"/>
                <w:color w:val="000000"/>
                <w:sz w:val="22"/>
                <w:szCs w:val="22"/>
              </w:rPr>
            </w:pPr>
            <w:ins w:id="85994"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04B7F96" w14:textId="77777777" w:rsidR="003E6D09" w:rsidRPr="003E6D09" w:rsidRDefault="003E6D09" w:rsidP="003E6D09">
            <w:pPr>
              <w:spacing w:before="0" w:after="0" w:line="240" w:lineRule="auto"/>
              <w:jc w:val="left"/>
              <w:rPr>
                <w:ins w:id="85995" w:author="pete jones" w:date="2022-01-11T16:53:00Z"/>
                <w:rFonts w:ascii="Calibri" w:hAnsi="Calibri" w:cs="Calibri"/>
                <w:color w:val="000000"/>
                <w:sz w:val="22"/>
                <w:szCs w:val="22"/>
              </w:rPr>
            </w:pPr>
            <w:ins w:id="85996" w:author="pete jones" w:date="2022-01-11T16:53:00Z">
              <w:r w:rsidRPr="003E6D09">
                <w:rPr>
                  <w:rFonts w:ascii="Calibri" w:hAnsi="Calibri" w:cs="Calibri"/>
                  <w:color w:val="000000"/>
                  <w:sz w:val="22"/>
                  <w:szCs w:val="22"/>
                </w:rPr>
                <w:t>Machines Design and Reliability</w:t>
              </w:r>
            </w:ins>
          </w:p>
        </w:tc>
        <w:tc>
          <w:tcPr>
            <w:tcW w:w="432" w:type="dxa"/>
            <w:tcBorders>
              <w:top w:val="nil"/>
              <w:left w:val="nil"/>
              <w:bottom w:val="single" w:sz="4" w:space="0" w:color="auto"/>
              <w:right w:val="single" w:sz="4" w:space="0" w:color="auto"/>
            </w:tcBorders>
            <w:shd w:val="clear" w:color="auto" w:fill="auto"/>
            <w:noWrap/>
            <w:vAlign w:val="bottom"/>
            <w:hideMark/>
          </w:tcPr>
          <w:p w14:paraId="5B6A78D4" w14:textId="77777777" w:rsidR="003E6D09" w:rsidRPr="003E6D09" w:rsidRDefault="003E6D09" w:rsidP="003E6D09">
            <w:pPr>
              <w:spacing w:before="0" w:after="0" w:line="240" w:lineRule="auto"/>
              <w:jc w:val="center"/>
              <w:rPr>
                <w:ins w:id="85997" w:author="pete jones" w:date="2022-01-11T16:53:00Z"/>
                <w:rFonts w:ascii="Calibri" w:hAnsi="Calibri" w:cs="Calibri"/>
                <w:color w:val="000000"/>
                <w:sz w:val="22"/>
                <w:szCs w:val="22"/>
              </w:rPr>
            </w:pPr>
            <w:ins w:id="85998" w:author="pete jones" w:date="2022-01-11T16:53: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EAA46F7" w14:textId="77777777" w:rsidR="003E6D09" w:rsidRPr="003E6D09" w:rsidRDefault="003E6D09" w:rsidP="003E6D09">
            <w:pPr>
              <w:spacing w:before="0" w:after="0" w:line="240" w:lineRule="auto"/>
              <w:jc w:val="center"/>
              <w:rPr>
                <w:ins w:id="85999" w:author="pete jones" w:date="2022-01-11T16:53:00Z"/>
                <w:rFonts w:ascii="Calibri" w:hAnsi="Calibri" w:cs="Calibri"/>
                <w:color w:val="000000"/>
                <w:sz w:val="22"/>
                <w:szCs w:val="22"/>
              </w:rPr>
            </w:pPr>
            <w:ins w:id="86000"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571456E" w14:textId="77777777" w:rsidR="003E6D09" w:rsidRPr="003E6D09" w:rsidRDefault="003E6D09" w:rsidP="003E6D09">
            <w:pPr>
              <w:spacing w:before="0" w:after="0" w:line="240" w:lineRule="auto"/>
              <w:jc w:val="center"/>
              <w:rPr>
                <w:ins w:id="86001" w:author="pete jones" w:date="2022-01-11T16:53:00Z"/>
                <w:rFonts w:ascii="Calibri" w:hAnsi="Calibri" w:cs="Calibri"/>
                <w:color w:val="000000"/>
                <w:sz w:val="22"/>
                <w:szCs w:val="22"/>
              </w:rPr>
            </w:pPr>
            <w:ins w:id="86002"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5813C50" w14:textId="77777777" w:rsidR="003E6D09" w:rsidRPr="003E6D09" w:rsidRDefault="003E6D09" w:rsidP="003E6D09">
            <w:pPr>
              <w:spacing w:before="0" w:after="0" w:line="240" w:lineRule="auto"/>
              <w:jc w:val="center"/>
              <w:rPr>
                <w:ins w:id="86003" w:author="pete jones" w:date="2022-01-11T16:53:00Z"/>
                <w:rFonts w:ascii="Calibri" w:hAnsi="Calibri" w:cs="Calibri"/>
                <w:color w:val="000000"/>
                <w:sz w:val="22"/>
                <w:szCs w:val="22"/>
              </w:rPr>
            </w:pPr>
            <w:ins w:id="8600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F3C179" w14:textId="77777777" w:rsidR="003E6D09" w:rsidRPr="003E6D09" w:rsidRDefault="003E6D09" w:rsidP="003E6D09">
            <w:pPr>
              <w:spacing w:before="0" w:after="0" w:line="240" w:lineRule="auto"/>
              <w:jc w:val="center"/>
              <w:rPr>
                <w:ins w:id="86005" w:author="pete jones" w:date="2022-01-11T16:53:00Z"/>
                <w:rFonts w:ascii="Calibri" w:hAnsi="Calibri" w:cs="Calibri"/>
                <w:color w:val="000000"/>
                <w:sz w:val="22"/>
                <w:szCs w:val="22"/>
              </w:rPr>
            </w:pPr>
            <w:ins w:id="8600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5214D4" w14:textId="77777777" w:rsidR="003E6D09" w:rsidRPr="003E6D09" w:rsidRDefault="003E6D09" w:rsidP="003E6D09">
            <w:pPr>
              <w:spacing w:before="0" w:after="0" w:line="240" w:lineRule="auto"/>
              <w:jc w:val="center"/>
              <w:rPr>
                <w:ins w:id="86007" w:author="pete jones" w:date="2022-01-11T16:53:00Z"/>
                <w:rFonts w:ascii="Calibri" w:hAnsi="Calibri" w:cs="Calibri"/>
                <w:color w:val="000000"/>
                <w:sz w:val="22"/>
                <w:szCs w:val="22"/>
              </w:rPr>
            </w:pPr>
            <w:ins w:id="8600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F5C2A2" w14:textId="77777777" w:rsidR="003E6D09" w:rsidRPr="003E6D09" w:rsidRDefault="003E6D09" w:rsidP="003E6D09">
            <w:pPr>
              <w:spacing w:before="0" w:after="0" w:line="240" w:lineRule="auto"/>
              <w:jc w:val="center"/>
              <w:rPr>
                <w:ins w:id="86009" w:author="pete jones" w:date="2022-01-11T16:53:00Z"/>
                <w:rFonts w:ascii="Calibri" w:hAnsi="Calibri" w:cs="Calibri"/>
                <w:color w:val="000000"/>
                <w:sz w:val="22"/>
                <w:szCs w:val="22"/>
              </w:rPr>
            </w:pPr>
            <w:ins w:id="8601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38B4D7" w14:textId="77777777" w:rsidR="003E6D09" w:rsidRPr="003E6D09" w:rsidRDefault="003E6D09" w:rsidP="003E6D09">
            <w:pPr>
              <w:spacing w:before="0" w:after="0" w:line="240" w:lineRule="auto"/>
              <w:jc w:val="center"/>
              <w:rPr>
                <w:ins w:id="86011" w:author="pete jones" w:date="2022-01-11T16:53:00Z"/>
                <w:rFonts w:ascii="Calibri" w:hAnsi="Calibri" w:cs="Calibri"/>
                <w:color w:val="000000"/>
                <w:sz w:val="22"/>
                <w:szCs w:val="22"/>
              </w:rPr>
            </w:pPr>
            <w:ins w:id="8601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7E7CD6" w14:textId="77777777" w:rsidR="003E6D09" w:rsidRPr="003E6D09" w:rsidRDefault="003E6D09" w:rsidP="003E6D09">
            <w:pPr>
              <w:spacing w:before="0" w:after="0" w:line="240" w:lineRule="auto"/>
              <w:jc w:val="center"/>
              <w:rPr>
                <w:ins w:id="86013" w:author="pete jones" w:date="2022-01-11T16:53:00Z"/>
                <w:rFonts w:ascii="Calibri" w:hAnsi="Calibri" w:cs="Calibri"/>
                <w:color w:val="000000"/>
                <w:sz w:val="22"/>
                <w:szCs w:val="22"/>
              </w:rPr>
            </w:pPr>
            <w:ins w:id="8601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880AB0" w14:textId="77777777" w:rsidR="003E6D09" w:rsidRPr="003E6D09" w:rsidRDefault="003E6D09" w:rsidP="003E6D09">
            <w:pPr>
              <w:spacing w:before="0" w:after="0" w:line="240" w:lineRule="auto"/>
              <w:jc w:val="center"/>
              <w:rPr>
                <w:ins w:id="86015" w:author="pete jones" w:date="2022-01-11T16:53:00Z"/>
                <w:rFonts w:ascii="Calibri" w:hAnsi="Calibri" w:cs="Calibri"/>
                <w:color w:val="000000"/>
                <w:sz w:val="22"/>
                <w:szCs w:val="22"/>
              </w:rPr>
            </w:pPr>
            <w:ins w:id="8601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0EDFFA" w14:textId="77777777" w:rsidR="003E6D09" w:rsidRPr="003E6D09" w:rsidRDefault="003E6D09" w:rsidP="003E6D09">
            <w:pPr>
              <w:spacing w:before="0" w:after="0" w:line="240" w:lineRule="auto"/>
              <w:jc w:val="center"/>
              <w:rPr>
                <w:ins w:id="86017" w:author="pete jones" w:date="2022-01-11T16:53:00Z"/>
                <w:rFonts w:ascii="Calibri" w:hAnsi="Calibri" w:cs="Calibri"/>
                <w:color w:val="000000"/>
                <w:sz w:val="22"/>
                <w:szCs w:val="22"/>
              </w:rPr>
            </w:pPr>
            <w:ins w:id="86018"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DB32BBA" w14:textId="77777777" w:rsidR="003E6D09" w:rsidRPr="003E6D09" w:rsidRDefault="003E6D09" w:rsidP="003E6D09">
            <w:pPr>
              <w:spacing w:before="0" w:after="0" w:line="240" w:lineRule="auto"/>
              <w:jc w:val="center"/>
              <w:rPr>
                <w:ins w:id="86019" w:author="pete jones" w:date="2022-01-11T16:53:00Z"/>
                <w:rFonts w:ascii="Calibri" w:hAnsi="Calibri" w:cs="Calibri"/>
                <w:color w:val="000000"/>
                <w:sz w:val="22"/>
                <w:szCs w:val="22"/>
              </w:rPr>
            </w:pPr>
            <w:ins w:id="86020" w:author="pete jones" w:date="2022-01-11T16:53:00Z">
              <w:r w:rsidRPr="003E6D09">
                <w:rPr>
                  <w:rFonts w:ascii="Calibri" w:hAnsi="Calibri" w:cs="Calibri"/>
                  <w:color w:val="000000"/>
                  <w:sz w:val="22"/>
                  <w:szCs w:val="22"/>
                </w:rPr>
                <w:t> </w:t>
              </w:r>
            </w:ins>
          </w:p>
        </w:tc>
      </w:tr>
      <w:tr w:rsidR="003E6D09" w:rsidRPr="003E6D09" w14:paraId="2BB781D1" w14:textId="77777777" w:rsidTr="003E6D09">
        <w:trPr>
          <w:trHeight w:val="300"/>
          <w:ins w:id="86021"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BE189D8" w14:textId="77777777" w:rsidR="003E6D09" w:rsidRPr="003E6D09" w:rsidRDefault="003E6D09" w:rsidP="003E6D09">
            <w:pPr>
              <w:spacing w:before="0" w:after="0" w:line="240" w:lineRule="auto"/>
              <w:jc w:val="center"/>
              <w:rPr>
                <w:ins w:id="86022" w:author="pete jones" w:date="2022-01-11T16:53:00Z"/>
                <w:rFonts w:ascii="Calibri" w:hAnsi="Calibri" w:cs="Calibri"/>
                <w:color w:val="000000"/>
                <w:sz w:val="22"/>
                <w:szCs w:val="22"/>
              </w:rPr>
            </w:pPr>
            <w:ins w:id="86023"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671E9D4" w14:textId="77777777" w:rsidR="003E6D09" w:rsidRPr="003E6D09" w:rsidRDefault="003E6D09" w:rsidP="003E6D09">
            <w:pPr>
              <w:spacing w:before="0" w:after="0" w:line="240" w:lineRule="auto"/>
              <w:jc w:val="left"/>
              <w:rPr>
                <w:ins w:id="86024" w:author="pete jones" w:date="2022-01-11T16:53:00Z"/>
                <w:rFonts w:ascii="Calibri" w:hAnsi="Calibri" w:cs="Calibri"/>
                <w:color w:val="000000"/>
                <w:sz w:val="22"/>
                <w:szCs w:val="22"/>
              </w:rPr>
            </w:pPr>
            <w:ins w:id="86025" w:author="pete jones" w:date="2022-01-11T16:53:00Z">
              <w:r w:rsidRPr="003E6D09">
                <w:rPr>
                  <w:rFonts w:ascii="Calibri" w:hAnsi="Calibri" w:cs="Calibri"/>
                  <w:color w:val="000000"/>
                  <w:sz w:val="22"/>
                  <w:szCs w:val="22"/>
                </w:rPr>
                <w:t>Structural Mechanics and Stress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4B2432FF" w14:textId="77777777" w:rsidR="003E6D09" w:rsidRPr="003E6D09" w:rsidRDefault="003E6D09" w:rsidP="003E6D09">
            <w:pPr>
              <w:spacing w:before="0" w:after="0" w:line="240" w:lineRule="auto"/>
              <w:jc w:val="center"/>
              <w:rPr>
                <w:ins w:id="86026" w:author="pete jones" w:date="2022-01-11T16:53:00Z"/>
                <w:rFonts w:ascii="Calibri" w:hAnsi="Calibri" w:cs="Calibri"/>
                <w:color w:val="000000"/>
                <w:sz w:val="22"/>
                <w:szCs w:val="22"/>
              </w:rPr>
            </w:pPr>
            <w:ins w:id="86027"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6C53754" w14:textId="77777777" w:rsidR="003E6D09" w:rsidRPr="003E6D09" w:rsidRDefault="003E6D09" w:rsidP="003E6D09">
            <w:pPr>
              <w:spacing w:before="0" w:after="0" w:line="240" w:lineRule="auto"/>
              <w:jc w:val="center"/>
              <w:rPr>
                <w:ins w:id="86028" w:author="pete jones" w:date="2022-01-11T16:53:00Z"/>
                <w:rFonts w:ascii="Calibri" w:hAnsi="Calibri" w:cs="Calibri"/>
                <w:color w:val="000000"/>
                <w:sz w:val="22"/>
                <w:szCs w:val="22"/>
              </w:rPr>
            </w:pPr>
            <w:ins w:id="86029" w:author="pete jones" w:date="2022-01-11T16:53:00Z">
              <w:r w:rsidRPr="003E6D09">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6E8716D" w14:textId="77777777" w:rsidR="003E6D09" w:rsidRPr="003E6D09" w:rsidRDefault="003E6D09" w:rsidP="003E6D09">
            <w:pPr>
              <w:spacing w:before="0" w:after="0" w:line="240" w:lineRule="auto"/>
              <w:jc w:val="center"/>
              <w:rPr>
                <w:ins w:id="86030" w:author="pete jones" w:date="2022-01-11T16:53:00Z"/>
                <w:rFonts w:ascii="Calibri" w:hAnsi="Calibri" w:cs="Calibri"/>
                <w:color w:val="000000"/>
                <w:sz w:val="22"/>
                <w:szCs w:val="22"/>
              </w:rPr>
            </w:pPr>
            <w:ins w:id="86031"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542941" w14:textId="77777777" w:rsidR="003E6D09" w:rsidRPr="003E6D09" w:rsidRDefault="003E6D09" w:rsidP="003E6D09">
            <w:pPr>
              <w:spacing w:before="0" w:after="0" w:line="240" w:lineRule="auto"/>
              <w:jc w:val="center"/>
              <w:rPr>
                <w:ins w:id="86032" w:author="pete jones" w:date="2022-01-11T16:53:00Z"/>
                <w:rFonts w:ascii="Calibri" w:hAnsi="Calibri" w:cs="Calibri"/>
                <w:color w:val="000000"/>
                <w:sz w:val="22"/>
                <w:szCs w:val="22"/>
              </w:rPr>
            </w:pPr>
            <w:ins w:id="8603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BF8778" w14:textId="77777777" w:rsidR="003E6D09" w:rsidRPr="003E6D09" w:rsidRDefault="003E6D09" w:rsidP="003E6D09">
            <w:pPr>
              <w:spacing w:before="0" w:after="0" w:line="240" w:lineRule="auto"/>
              <w:jc w:val="center"/>
              <w:rPr>
                <w:ins w:id="86034" w:author="pete jones" w:date="2022-01-11T16:53:00Z"/>
                <w:rFonts w:ascii="Calibri" w:hAnsi="Calibri" w:cs="Calibri"/>
                <w:color w:val="000000"/>
                <w:sz w:val="22"/>
                <w:szCs w:val="22"/>
              </w:rPr>
            </w:pPr>
            <w:ins w:id="8603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BCCCF4" w14:textId="77777777" w:rsidR="003E6D09" w:rsidRPr="003E6D09" w:rsidRDefault="003E6D09" w:rsidP="003E6D09">
            <w:pPr>
              <w:spacing w:before="0" w:after="0" w:line="240" w:lineRule="auto"/>
              <w:jc w:val="center"/>
              <w:rPr>
                <w:ins w:id="86036" w:author="pete jones" w:date="2022-01-11T16:53:00Z"/>
                <w:rFonts w:ascii="Calibri" w:hAnsi="Calibri" w:cs="Calibri"/>
                <w:color w:val="000000"/>
                <w:sz w:val="22"/>
                <w:szCs w:val="22"/>
              </w:rPr>
            </w:pPr>
            <w:ins w:id="8603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0F75A0" w14:textId="77777777" w:rsidR="003E6D09" w:rsidRPr="003E6D09" w:rsidRDefault="003E6D09" w:rsidP="003E6D09">
            <w:pPr>
              <w:spacing w:before="0" w:after="0" w:line="240" w:lineRule="auto"/>
              <w:jc w:val="center"/>
              <w:rPr>
                <w:ins w:id="86038" w:author="pete jones" w:date="2022-01-11T16:53:00Z"/>
                <w:rFonts w:ascii="Calibri" w:hAnsi="Calibri" w:cs="Calibri"/>
                <w:color w:val="000000"/>
                <w:sz w:val="22"/>
                <w:szCs w:val="22"/>
              </w:rPr>
            </w:pPr>
            <w:ins w:id="8603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202B75" w14:textId="77777777" w:rsidR="003E6D09" w:rsidRPr="003E6D09" w:rsidRDefault="003E6D09" w:rsidP="003E6D09">
            <w:pPr>
              <w:spacing w:before="0" w:after="0" w:line="240" w:lineRule="auto"/>
              <w:jc w:val="center"/>
              <w:rPr>
                <w:ins w:id="86040" w:author="pete jones" w:date="2022-01-11T16:53:00Z"/>
                <w:rFonts w:ascii="Calibri" w:hAnsi="Calibri" w:cs="Calibri"/>
                <w:color w:val="000000"/>
                <w:sz w:val="22"/>
                <w:szCs w:val="22"/>
              </w:rPr>
            </w:pPr>
            <w:ins w:id="8604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2FE10E" w14:textId="77777777" w:rsidR="003E6D09" w:rsidRPr="003E6D09" w:rsidRDefault="003E6D09" w:rsidP="003E6D09">
            <w:pPr>
              <w:spacing w:before="0" w:after="0" w:line="240" w:lineRule="auto"/>
              <w:jc w:val="center"/>
              <w:rPr>
                <w:ins w:id="86042" w:author="pete jones" w:date="2022-01-11T16:53:00Z"/>
                <w:rFonts w:ascii="Calibri" w:hAnsi="Calibri" w:cs="Calibri"/>
                <w:color w:val="000000"/>
                <w:sz w:val="22"/>
                <w:szCs w:val="22"/>
              </w:rPr>
            </w:pPr>
            <w:ins w:id="8604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D97662" w14:textId="77777777" w:rsidR="003E6D09" w:rsidRPr="003E6D09" w:rsidRDefault="003E6D09" w:rsidP="003E6D09">
            <w:pPr>
              <w:spacing w:before="0" w:after="0" w:line="240" w:lineRule="auto"/>
              <w:jc w:val="center"/>
              <w:rPr>
                <w:ins w:id="86044" w:author="pete jones" w:date="2022-01-11T16:53:00Z"/>
                <w:rFonts w:ascii="Calibri" w:hAnsi="Calibri" w:cs="Calibri"/>
                <w:color w:val="000000"/>
                <w:sz w:val="22"/>
                <w:szCs w:val="22"/>
              </w:rPr>
            </w:pPr>
            <w:ins w:id="8604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9F4C19" w14:textId="77777777" w:rsidR="003E6D09" w:rsidRPr="003E6D09" w:rsidRDefault="003E6D09" w:rsidP="003E6D09">
            <w:pPr>
              <w:spacing w:before="0" w:after="0" w:line="240" w:lineRule="auto"/>
              <w:jc w:val="center"/>
              <w:rPr>
                <w:ins w:id="86046" w:author="pete jones" w:date="2022-01-11T16:53:00Z"/>
                <w:rFonts w:ascii="Calibri" w:hAnsi="Calibri" w:cs="Calibri"/>
                <w:color w:val="000000"/>
                <w:sz w:val="22"/>
                <w:szCs w:val="22"/>
              </w:rPr>
            </w:pPr>
            <w:ins w:id="86047"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3711EE" w14:textId="77777777" w:rsidR="003E6D09" w:rsidRPr="003E6D09" w:rsidRDefault="003E6D09" w:rsidP="003E6D09">
            <w:pPr>
              <w:spacing w:before="0" w:after="0" w:line="240" w:lineRule="auto"/>
              <w:jc w:val="center"/>
              <w:rPr>
                <w:ins w:id="86048" w:author="pete jones" w:date="2022-01-11T16:53:00Z"/>
                <w:rFonts w:ascii="Calibri" w:hAnsi="Calibri" w:cs="Calibri"/>
                <w:color w:val="000000"/>
                <w:sz w:val="22"/>
                <w:szCs w:val="22"/>
              </w:rPr>
            </w:pPr>
            <w:ins w:id="86049" w:author="pete jones" w:date="2022-01-11T16:53:00Z">
              <w:r w:rsidRPr="003E6D09">
                <w:rPr>
                  <w:rFonts w:ascii="Calibri" w:hAnsi="Calibri" w:cs="Calibri"/>
                  <w:color w:val="000000"/>
                  <w:sz w:val="22"/>
                  <w:szCs w:val="22"/>
                </w:rPr>
                <w:t> </w:t>
              </w:r>
            </w:ins>
          </w:p>
        </w:tc>
      </w:tr>
    </w:tbl>
    <w:p w14:paraId="610A793C" w14:textId="0EBCFF39" w:rsidR="003E6D09" w:rsidRDefault="003E6D09" w:rsidP="00406988">
      <w:pPr>
        <w:jc w:val="left"/>
        <w:rPr>
          <w:ins w:id="86050" w:author="pete jones" w:date="2022-01-11T16:53: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Change w:id="86051">
          <w:tblGrid>
            <w:gridCol w:w="498"/>
            <w:gridCol w:w="5536"/>
            <w:gridCol w:w="498"/>
            <w:gridCol w:w="498"/>
            <w:gridCol w:w="498"/>
            <w:gridCol w:w="498"/>
            <w:gridCol w:w="498"/>
            <w:gridCol w:w="498"/>
            <w:gridCol w:w="498"/>
            <w:gridCol w:w="498"/>
            <w:gridCol w:w="498"/>
            <w:gridCol w:w="498"/>
            <w:gridCol w:w="498"/>
            <w:gridCol w:w="498"/>
          </w:tblGrid>
        </w:tblGridChange>
      </w:tblGrid>
      <w:tr w:rsidR="003E6D09" w:rsidRPr="003E6D09" w14:paraId="7EA0DFEC" w14:textId="77777777" w:rsidTr="003E6D09">
        <w:trPr>
          <w:trHeight w:val="300"/>
          <w:ins w:id="86052" w:author="pete jones" w:date="2022-01-11T16:53:00Z"/>
        </w:trPr>
        <w:tc>
          <w:tcPr>
            <w:tcW w:w="400" w:type="dxa"/>
            <w:tcBorders>
              <w:top w:val="nil"/>
              <w:left w:val="nil"/>
              <w:bottom w:val="nil"/>
              <w:right w:val="nil"/>
            </w:tcBorders>
            <w:shd w:val="clear" w:color="auto" w:fill="auto"/>
            <w:noWrap/>
            <w:vAlign w:val="center"/>
            <w:hideMark/>
          </w:tcPr>
          <w:p w14:paraId="37B86F5E" w14:textId="77777777" w:rsidR="003E6D09" w:rsidRPr="003E6D09" w:rsidRDefault="003E6D09" w:rsidP="003E6D09">
            <w:pPr>
              <w:spacing w:before="0" w:after="0" w:line="240" w:lineRule="auto"/>
              <w:jc w:val="left"/>
              <w:rPr>
                <w:ins w:id="86053" w:author="pete jones" w:date="2022-01-11T16:53: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99547EF" w14:textId="77777777" w:rsidR="003E6D09" w:rsidRPr="003E6D09" w:rsidRDefault="003E6D09" w:rsidP="003E6D09">
            <w:pPr>
              <w:spacing w:before="0" w:after="0" w:line="240" w:lineRule="auto"/>
              <w:jc w:val="center"/>
              <w:rPr>
                <w:ins w:id="86054" w:author="pete jones" w:date="2022-01-11T16:53:00Z"/>
                <w:rFonts w:ascii="Calibri" w:hAnsi="Calibri" w:cs="Calibri"/>
                <w:b/>
                <w:bCs/>
                <w:color w:val="000000"/>
                <w:sz w:val="32"/>
                <w:szCs w:val="32"/>
              </w:rPr>
            </w:pPr>
            <w:ins w:id="86055" w:author="pete jones" w:date="2022-01-11T16:53:00Z">
              <w:r w:rsidRPr="003E6D09">
                <w:rPr>
                  <w:rFonts w:ascii="Calibri" w:hAnsi="Calibri" w:cs="Calibri"/>
                  <w:b/>
                  <w:bCs/>
                  <w:color w:val="000000"/>
                  <w:sz w:val="32"/>
                  <w:szCs w:val="32"/>
                </w:rPr>
                <w:t>The University of Huddersfield</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EF56D0C" w14:textId="77777777" w:rsidR="003E6D09" w:rsidRPr="003E6D09" w:rsidRDefault="003E6D09" w:rsidP="003E6D09">
            <w:pPr>
              <w:spacing w:before="0" w:after="0" w:line="240" w:lineRule="auto"/>
              <w:jc w:val="right"/>
              <w:rPr>
                <w:ins w:id="86056" w:author="pete jones" w:date="2022-01-11T16:53:00Z"/>
                <w:rFonts w:ascii="Calibri" w:hAnsi="Calibri" w:cs="Calibri"/>
                <w:color w:val="000000"/>
                <w:sz w:val="22"/>
                <w:szCs w:val="22"/>
              </w:rPr>
            </w:pPr>
            <w:ins w:id="86057" w:author="pete jones" w:date="2022-01-11T16:53:00Z">
              <w:r w:rsidRPr="003E6D0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8653B4E" w14:textId="77777777" w:rsidR="003E6D09" w:rsidRPr="003E6D09" w:rsidRDefault="003E6D09" w:rsidP="003E6D09">
            <w:pPr>
              <w:spacing w:before="0" w:after="0" w:line="240" w:lineRule="auto"/>
              <w:jc w:val="center"/>
              <w:rPr>
                <w:ins w:id="86058" w:author="pete jones" w:date="2022-01-11T16:53:00Z"/>
                <w:rFonts w:ascii="Calibri" w:hAnsi="Calibri" w:cs="Calibri"/>
                <w:color w:val="000000"/>
                <w:sz w:val="22"/>
                <w:szCs w:val="22"/>
              </w:rPr>
            </w:pPr>
            <w:ins w:id="86059" w:author="pete jones" w:date="2022-01-11T16:53:00Z">
              <w:r w:rsidRPr="003E6D09">
                <w:rPr>
                  <w:rFonts w:ascii="Calibri" w:hAnsi="Calibri" w:cs="Calibri"/>
                  <w:color w:val="000000"/>
                  <w:sz w:val="22"/>
                  <w:szCs w:val="22"/>
                </w:rPr>
                <w:t>53</w:t>
              </w:r>
            </w:ins>
          </w:p>
        </w:tc>
      </w:tr>
      <w:tr w:rsidR="003E6D09" w:rsidRPr="003E6D09" w14:paraId="3BEA564A" w14:textId="77777777" w:rsidTr="003E6D09">
        <w:trPr>
          <w:trHeight w:val="315"/>
          <w:ins w:id="86060" w:author="pete jones" w:date="2022-01-11T16:53:00Z"/>
        </w:trPr>
        <w:tc>
          <w:tcPr>
            <w:tcW w:w="400" w:type="dxa"/>
            <w:tcBorders>
              <w:top w:val="nil"/>
              <w:left w:val="nil"/>
              <w:bottom w:val="nil"/>
              <w:right w:val="nil"/>
            </w:tcBorders>
            <w:shd w:val="clear" w:color="auto" w:fill="auto"/>
            <w:noWrap/>
            <w:vAlign w:val="center"/>
            <w:hideMark/>
          </w:tcPr>
          <w:p w14:paraId="7CBB5099" w14:textId="77777777" w:rsidR="003E6D09" w:rsidRPr="003E6D09" w:rsidRDefault="003E6D09" w:rsidP="003E6D09">
            <w:pPr>
              <w:spacing w:before="0" w:after="0" w:line="240" w:lineRule="auto"/>
              <w:jc w:val="center"/>
              <w:rPr>
                <w:ins w:id="86061" w:author="pete jones" w:date="2022-01-11T16:53: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9100521" w14:textId="77777777" w:rsidR="003E6D09" w:rsidRPr="003E6D09" w:rsidRDefault="003E6D09" w:rsidP="003E6D09">
            <w:pPr>
              <w:spacing w:before="0" w:after="0" w:line="240" w:lineRule="auto"/>
              <w:jc w:val="left"/>
              <w:rPr>
                <w:ins w:id="86062" w:author="pete jones" w:date="2022-01-11T16:53: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36A18D18" w14:textId="77777777" w:rsidR="003E6D09" w:rsidRPr="003E6D09" w:rsidRDefault="003E6D09" w:rsidP="003E6D09">
            <w:pPr>
              <w:spacing w:before="0" w:after="0" w:line="240" w:lineRule="auto"/>
              <w:jc w:val="right"/>
              <w:rPr>
                <w:ins w:id="86063" w:author="pete jones" w:date="2022-01-11T16:53:00Z"/>
                <w:rFonts w:ascii="Calibri" w:hAnsi="Calibri" w:cs="Calibri"/>
                <w:color w:val="000000"/>
                <w:sz w:val="22"/>
                <w:szCs w:val="22"/>
              </w:rPr>
            </w:pPr>
            <w:ins w:id="86064" w:author="pete jones" w:date="2022-01-11T16:53:00Z">
              <w:r w:rsidRPr="003E6D0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EAE9DD8" w14:textId="77777777" w:rsidR="003E6D09" w:rsidRPr="003E6D09" w:rsidRDefault="003E6D09" w:rsidP="003E6D09">
            <w:pPr>
              <w:spacing w:before="0" w:after="0" w:line="240" w:lineRule="auto"/>
              <w:jc w:val="center"/>
              <w:rPr>
                <w:ins w:id="86065" w:author="pete jones" w:date="2022-01-11T16:53:00Z"/>
                <w:rFonts w:ascii="Calibri" w:hAnsi="Calibri" w:cs="Calibri"/>
                <w:color w:val="000000"/>
                <w:sz w:val="22"/>
                <w:szCs w:val="22"/>
              </w:rPr>
            </w:pPr>
            <w:ins w:id="86066" w:author="pete jones" w:date="2022-01-11T16:53:00Z">
              <w:r w:rsidRPr="003E6D09">
                <w:rPr>
                  <w:rFonts w:ascii="Calibri" w:hAnsi="Calibri" w:cs="Calibri"/>
                  <w:color w:val="000000"/>
                  <w:sz w:val="22"/>
                  <w:szCs w:val="22"/>
                </w:rPr>
                <w:t>50</w:t>
              </w:r>
            </w:ins>
          </w:p>
        </w:tc>
      </w:tr>
      <w:tr w:rsidR="003E6D09" w:rsidRPr="003E6D09" w14:paraId="477248B7" w14:textId="77777777" w:rsidTr="003E6D09">
        <w:trPr>
          <w:trHeight w:val="315"/>
          <w:ins w:id="86067" w:author="pete jones" w:date="2022-01-11T16:53:00Z"/>
        </w:trPr>
        <w:tc>
          <w:tcPr>
            <w:tcW w:w="400" w:type="dxa"/>
            <w:tcBorders>
              <w:top w:val="nil"/>
              <w:left w:val="nil"/>
              <w:bottom w:val="nil"/>
              <w:right w:val="nil"/>
            </w:tcBorders>
            <w:shd w:val="clear" w:color="auto" w:fill="auto"/>
            <w:noWrap/>
            <w:vAlign w:val="center"/>
            <w:hideMark/>
          </w:tcPr>
          <w:p w14:paraId="27FD213D" w14:textId="77777777" w:rsidR="003E6D09" w:rsidRPr="003E6D09" w:rsidRDefault="003E6D09" w:rsidP="003E6D09">
            <w:pPr>
              <w:spacing w:before="0" w:after="0" w:line="240" w:lineRule="auto"/>
              <w:jc w:val="center"/>
              <w:rPr>
                <w:ins w:id="86068" w:author="pete jones" w:date="2022-01-11T16:53: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4F0D829" w14:textId="77777777" w:rsidR="003E6D09" w:rsidRPr="003E6D09" w:rsidRDefault="003E6D09" w:rsidP="003E6D09">
            <w:pPr>
              <w:spacing w:before="0" w:after="0" w:line="240" w:lineRule="auto"/>
              <w:jc w:val="left"/>
              <w:rPr>
                <w:ins w:id="86069" w:author="pete jones" w:date="2022-01-11T16:53: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16A15CD0" w14:textId="77777777" w:rsidR="003E6D09" w:rsidRPr="003E6D09" w:rsidRDefault="003E6D09" w:rsidP="003E6D09">
            <w:pPr>
              <w:spacing w:before="0" w:after="0" w:line="240" w:lineRule="auto"/>
              <w:jc w:val="center"/>
              <w:rPr>
                <w:ins w:id="86070" w:author="pete jones" w:date="2022-01-11T16:53:00Z"/>
                <w:rFonts w:ascii="Calibri" w:hAnsi="Calibri" w:cs="Calibri"/>
                <w:b/>
                <w:bCs/>
                <w:i/>
                <w:iCs/>
                <w:color w:val="000000"/>
                <w:sz w:val="22"/>
                <w:szCs w:val="22"/>
              </w:rPr>
            </w:pPr>
            <w:ins w:id="86071" w:author="pete jones" w:date="2022-01-11T16:53:00Z">
              <w:r w:rsidRPr="003E6D09">
                <w:rPr>
                  <w:rFonts w:ascii="Calibri" w:hAnsi="Calibri" w:cs="Calibri"/>
                  <w:b/>
                  <w:bCs/>
                  <w:i/>
                  <w:iCs/>
                  <w:color w:val="000000"/>
                  <w:sz w:val="22"/>
                  <w:szCs w:val="22"/>
                </w:rPr>
                <w:t>Acceptance Criteria</w:t>
              </w:r>
            </w:ins>
          </w:p>
        </w:tc>
      </w:tr>
      <w:tr w:rsidR="003E6D09" w:rsidRPr="003E6D09" w14:paraId="37B0AB2A" w14:textId="77777777" w:rsidTr="003E6D09">
        <w:trPr>
          <w:trHeight w:val="300"/>
          <w:ins w:id="86072" w:author="pete jones" w:date="2022-01-11T16:53:00Z"/>
        </w:trPr>
        <w:tc>
          <w:tcPr>
            <w:tcW w:w="400" w:type="dxa"/>
            <w:tcBorders>
              <w:top w:val="nil"/>
              <w:left w:val="nil"/>
              <w:bottom w:val="nil"/>
              <w:right w:val="nil"/>
            </w:tcBorders>
            <w:shd w:val="clear" w:color="auto" w:fill="auto"/>
            <w:noWrap/>
            <w:vAlign w:val="center"/>
            <w:hideMark/>
          </w:tcPr>
          <w:p w14:paraId="065C7451" w14:textId="77777777" w:rsidR="003E6D09" w:rsidRPr="003E6D09" w:rsidRDefault="003E6D09" w:rsidP="003E6D09">
            <w:pPr>
              <w:spacing w:before="0" w:after="0" w:line="240" w:lineRule="auto"/>
              <w:jc w:val="center"/>
              <w:rPr>
                <w:ins w:id="86073" w:author="pete jones" w:date="2022-01-11T16:53: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23E7071E" w14:textId="7D3E9EA5" w:rsidR="003E6D09" w:rsidRPr="003E6D09" w:rsidRDefault="003E6D09" w:rsidP="003E6D09">
            <w:pPr>
              <w:spacing w:before="0" w:after="0" w:line="240" w:lineRule="auto"/>
              <w:jc w:val="left"/>
              <w:rPr>
                <w:ins w:id="86074" w:author="pete jones" w:date="2022-01-11T16:53:00Z"/>
                <w:rFonts w:ascii="Calibri" w:hAnsi="Calibri" w:cs="Calibri"/>
                <w:color w:val="000000"/>
                <w:sz w:val="22"/>
                <w:szCs w:val="22"/>
              </w:rPr>
            </w:pPr>
            <w:ins w:id="86075" w:author="pete jones" w:date="2022-01-11T16:53:00Z">
              <w:r w:rsidRPr="003E6D09">
                <w:rPr>
                  <w:rFonts w:ascii="Calibri" w:hAnsi="Calibri" w:cs="Calibri"/>
                  <w:color w:val="000000"/>
                  <w:sz w:val="22"/>
                  <w:szCs w:val="22"/>
                </w:rPr>
                <w:t xml:space="preserve">Estimated engineering intake 2018 (at 3%) of </w:t>
              </w:r>
            </w:ins>
            <w:ins w:id="86076" w:author="pete jones" w:date="2022-03-30T12:33:00Z">
              <w:r w:rsidR="00042512">
                <w:rPr>
                  <w:rFonts w:ascii="Calibri" w:hAnsi="Calibri" w:cs="Calibri"/>
                  <w:color w:val="000000"/>
                  <w:sz w:val="22"/>
                  <w:szCs w:val="22"/>
                </w:rPr>
                <w:t xml:space="preserve">the </w:t>
              </w:r>
            </w:ins>
            <w:ins w:id="86077" w:author="pete jones" w:date="2022-01-11T16:53:00Z">
              <w:r w:rsidRPr="003E6D0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108CC82" w14:textId="77777777" w:rsidR="003E6D09" w:rsidRPr="003E6D09" w:rsidRDefault="003E6D09" w:rsidP="003E6D09">
            <w:pPr>
              <w:spacing w:before="0" w:after="0" w:line="240" w:lineRule="auto"/>
              <w:jc w:val="right"/>
              <w:rPr>
                <w:ins w:id="86078" w:author="pete jones" w:date="2022-01-11T16:53:00Z"/>
                <w:rFonts w:ascii="Calibri" w:hAnsi="Calibri" w:cs="Calibri"/>
                <w:color w:val="000000"/>
                <w:sz w:val="22"/>
                <w:szCs w:val="22"/>
              </w:rPr>
            </w:pPr>
            <w:ins w:id="86079" w:author="pete jones" w:date="2022-01-11T16:53:00Z">
              <w:r w:rsidRPr="003E6D0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99A836B" w14:textId="77777777" w:rsidR="003E6D09" w:rsidRPr="003E6D09" w:rsidRDefault="003E6D09" w:rsidP="003E6D09">
            <w:pPr>
              <w:spacing w:before="0" w:after="0" w:line="240" w:lineRule="auto"/>
              <w:jc w:val="center"/>
              <w:rPr>
                <w:ins w:id="86080" w:author="pete jones" w:date="2022-01-11T16:53:00Z"/>
                <w:rFonts w:ascii="Calibri" w:hAnsi="Calibri" w:cs="Calibri"/>
                <w:color w:val="000000"/>
                <w:sz w:val="22"/>
                <w:szCs w:val="22"/>
              </w:rPr>
            </w:pPr>
            <w:ins w:id="86081" w:author="pete jones" w:date="2022-01-11T16:53:00Z">
              <w:r w:rsidRPr="003E6D09">
                <w:rPr>
                  <w:rFonts w:ascii="Calibri" w:hAnsi="Calibri" w:cs="Calibri"/>
                  <w:color w:val="000000"/>
                  <w:sz w:val="22"/>
                  <w:szCs w:val="22"/>
                </w:rPr>
                <w:t>BBB</w:t>
              </w:r>
            </w:ins>
          </w:p>
        </w:tc>
      </w:tr>
      <w:tr w:rsidR="003E6D09" w:rsidRPr="003E6D09" w14:paraId="2317A01E" w14:textId="77777777" w:rsidTr="003E6D09">
        <w:trPr>
          <w:trHeight w:val="315"/>
          <w:ins w:id="86082" w:author="pete jones" w:date="2022-01-11T16:53:00Z"/>
        </w:trPr>
        <w:tc>
          <w:tcPr>
            <w:tcW w:w="400" w:type="dxa"/>
            <w:tcBorders>
              <w:top w:val="nil"/>
              <w:left w:val="nil"/>
              <w:bottom w:val="nil"/>
              <w:right w:val="nil"/>
            </w:tcBorders>
            <w:shd w:val="clear" w:color="auto" w:fill="auto"/>
            <w:noWrap/>
            <w:vAlign w:val="center"/>
            <w:hideMark/>
          </w:tcPr>
          <w:p w14:paraId="0FA33783" w14:textId="77777777" w:rsidR="003E6D09" w:rsidRPr="003E6D09" w:rsidRDefault="003E6D09" w:rsidP="003E6D09">
            <w:pPr>
              <w:spacing w:before="0" w:after="0" w:line="240" w:lineRule="auto"/>
              <w:jc w:val="center"/>
              <w:rPr>
                <w:ins w:id="86083" w:author="pete jones" w:date="2022-01-11T16:53: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03955A7C" w14:textId="77777777" w:rsidR="003E6D09" w:rsidRPr="003E6D09" w:rsidRDefault="003E6D09" w:rsidP="003E6D09">
            <w:pPr>
              <w:spacing w:before="0" w:after="0" w:line="240" w:lineRule="auto"/>
              <w:jc w:val="left"/>
              <w:rPr>
                <w:ins w:id="86084" w:author="pete jones" w:date="2022-01-11T16:53: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13BCFBE0" w14:textId="77777777" w:rsidR="003E6D09" w:rsidRPr="003E6D09" w:rsidRDefault="003E6D09" w:rsidP="003E6D09">
            <w:pPr>
              <w:spacing w:before="0" w:after="0" w:line="240" w:lineRule="auto"/>
              <w:jc w:val="right"/>
              <w:rPr>
                <w:ins w:id="86085" w:author="pete jones" w:date="2022-01-11T16:53:00Z"/>
                <w:rFonts w:ascii="Calibri" w:hAnsi="Calibri" w:cs="Calibri"/>
                <w:color w:val="000000"/>
                <w:sz w:val="22"/>
                <w:szCs w:val="22"/>
              </w:rPr>
            </w:pPr>
            <w:ins w:id="86086" w:author="pete jones" w:date="2022-01-11T16:53:00Z">
              <w:r w:rsidRPr="003E6D0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54177606" w14:textId="77777777" w:rsidR="003E6D09" w:rsidRPr="003E6D09" w:rsidRDefault="003E6D09" w:rsidP="003E6D09">
            <w:pPr>
              <w:spacing w:before="0" w:after="0" w:line="240" w:lineRule="auto"/>
              <w:jc w:val="center"/>
              <w:rPr>
                <w:ins w:id="86087" w:author="pete jones" w:date="2022-01-11T16:53:00Z"/>
                <w:rFonts w:ascii="Calibri" w:hAnsi="Calibri" w:cs="Calibri"/>
                <w:color w:val="000000"/>
                <w:sz w:val="22"/>
                <w:szCs w:val="22"/>
              </w:rPr>
            </w:pPr>
            <w:ins w:id="86088" w:author="pete jones" w:date="2022-01-11T16:53:00Z">
              <w:r w:rsidRPr="003E6D09">
                <w:rPr>
                  <w:rFonts w:ascii="Calibri" w:hAnsi="Calibri" w:cs="Calibri"/>
                  <w:color w:val="000000"/>
                  <w:sz w:val="22"/>
                  <w:szCs w:val="22"/>
                </w:rPr>
                <w:t>DDM</w:t>
              </w:r>
            </w:ins>
          </w:p>
        </w:tc>
      </w:tr>
      <w:tr w:rsidR="003E6D09" w:rsidRPr="003E6D09" w14:paraId="49DA3D03" w14:textId="77777777" w:rsidTr="003E6D09">
        <w:trPr>
          <w:trHeight w:val="315"/>
          <w:ins w:id="86089" w:author="pete jones" w:date="2022-01-11T16:53:00Z"/>
        </w:trPr>
        <w:tc>
          <w:tcPr>
            <w:tcW w:w="400" w:type="dxa"/>
            <w:tcBorders>
              <w:top w:val="nil"/>
              <w:left w:val="nil"/>
              <w:bottom w:val="nil"/>
              <w:right w:val="nil"/>
            </w:tcBorders>
            <w:shd w:val="clear" w:color="auto" w:fill="auto"/>
            <w:noWrap/>
            <w:vAlign w:val="center"/>
            <w:hideMark/>
          </w:tcPr>
          <w:p w14:paraId="5C6673DE" w14:textId="77777777" w:rsidR="003E6D09" w:rsidRPr="003E6D09" w:rsidRDefault="003E6D09" w:rsidP="003E6D09">
            <w:pPr>
              <w:spacing w:before="0" w:after="0" w:line="240" w:lineRule="auto"/>
              <w:jc w:val="center"/>
              <w:rPr>
                <w:ins w:id="86090" w:author="pete jones" w:date="2022-01-11T16:53: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6177E4BD" w14:textId="77777777" w:rsidR="003E6D09" w:rsidRPr="003E6D09" w:rsidRDefault="003E6D09" w:rsidP="003E6D09">
            <w:pPr>
              <w:spacing w:before="0" w:after="0" w:line="240" w:lineRule="auto"/>
              <w:jc w:val="center"/>
              <w:rPr>
                <w:ins w:id="86091" w:author="pete jones" w:date="2022-01-11T16:53:00Z"/>
                <w:rFonts w:ascii="Calibri" w:hAnsi="Calibri" w:cs="Calibri"/>
                <w:b/>
                <w:bCs/>
                <w:color w:val="000000"/>
              </w:rPr>
            </w:pPr>
            <w:ins w:id="86092" w:author="pete jones" w:date="2022-01-11T16:53:00Z">
              <w:r w:rsidRPr="003E6D09">
                <w:rPr>
                  <w:rFonts w:ascii="Calibri" w:hAnsi="Calibri" w:cs="Calibri"/>
                  <w:b/>
                  <w:bCs/>
                  <w:color w:val="000000"/>
                </w:rPr>
                <w:t> </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F8EFF60" w14:textId="77777777" w:rsidR="003E6D09" w:rsidRPr="003E6D09" w:rsidRDefault="003E6D09" w:rsidP="003E6D09">
            <w:pPr>
              <w:spacing w:before="0" w:after="0" w:line="240" w:lineRule="auto"/>
              <w:jc w:val="right"/>
              <w:rPr>
                <w:ins w:id="86093" w:author="pete jones" w:date="2022-01-11T16:53:00Z"/>
                <w:rFonts w:ascii="Calibri" w:hAnsi="Calibri" w:cs="Calibri"/>
                <w:color w:val="000000"/>
                <w:sz w:val="22"/>
                <w:szCs w:val="22"/>
              </w:rPr>
            </w:pPr>
            <w:ins w:id="86094" w:author="pete jones" w:date="2022-01-11T16:53:00Z">
              <w:r w:rsidRPr="003E6D0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3BE7E21D" w14:textId="77777777" w:rsidR="003E6D09" w:rsidRPr="003E6D09" w:rsidRDefault="003E6D09" w:rsidP="003E6D09">
            <w:pPr>
              <w:spacing w:before="0" w:after="0" w:line="240" w:lineRule="auto"/>
              <w:jc w:val="center"/>
              <w:rPr>
                <w:ins w:id="86095" w:author="pete jones" w:date="2022-01-11T16:53:00Z"/>
                <w:rFonts w:ascii="Calibri" w:hAnsi="Calibri" w:cs="Calibri"/>
                <w:color w:val="000000"/>
                <w:sz w:val="22"/>
                <w:szCs w:val="22"/>
              </w:rPr>
            </w:pPr>
            <w:ins w:id="86096" w:author="pete jones" w:date="2022-01-11T16:53:00Z">
              <w:r w:rsidRPr="003E6D09">
                <w:rPr>
                  <w:rFonts w:ascii="Calibri" w:hAnsi="Calibri" w:cs="Calibri"/>
                  <w:color w:val="000000"/>
                  <w:sz w:val="22"/>
                  <w:szCs w:val="22"/>
                </w:rPr>
                <w:t>120 - 128</w:t>
              </w:r>
            </w:ins>
          </w:p>
        </w:tc>
      </w:tr>
      <w:tr w:rsidR="003E6D09" w:rsidRPr="003E6D09" w14:paraId="72EE46B7" w14:textId="77777777" w:rsidTr="003E6D09">
        <w:trPr>
          <w:trHeight w:val="315"/>
          <w:ins w:id="86097" w:author="pete jones" w:date="2022-01-11T16:53:00Z"/>
        </w:trPr>
        <w:tc>
          <w:tcPr>
            <w:tcW w:w="400" w:type="dxa"/>
            <w:tcBorders>
              <w:top w:val="nil"/>
              <w:left w:val="nil"/>
              <w:bottom w:val="nil"/>
              <w:right w:val="nil"/>
            </w:tcBorders>
            <w:shd w:val="clear" w:color="auto" w:fill="auto"/>
            <w:noWrap/>
            <w:vAlign w:val="center"/>
            <w:hideMark/>
          </w:tcPr>
          <w:p w14:paraId="54638B0F" w14:textId="77777777" w:rsidR="003E6D09" w:rsidRPr="003E6D09" w:rsidRDefault="003E6D09" w:rsidP="003E6D09">
            <w:pPr>
              <w:spacing w:before="0" w:after="0" w:line="240" w:lineRule="auto"/>
              <w:jc w:val="center"/>
              <w:rPr>
                <w:ins w:id="86098" w:author="pete jones" w:date="2022-01-11T16:53: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09DA98AB" w14:textId="2364633A" w:rsidR="003E6D09" w:rsidRPr="003E6D09" w:rsidRDefault="003E6D09" w:rsidP="003E6D09">
            <w:pPr>
              <w:spacing w:before="0" w:after="0" w:line="240" w:lineRule="auto"/>
              <w:jc w:val="left"/>
              <w:rPr>
                <w:ins w:id="86099" w:author="pete jones" w:date="2022-01-11T16:53:00Z"/>
                <w:rFonts w:ascii="Calibri" w:hAnsi="Calibri" w:cs="Calibri"/>
                <w:color w:val="000000"/>
                <w:sz w:val="22"/>
                <w:szCs w:val="22"/>
              </w:rPr>
            </w:pPr>
            <w:ins w:id="86100" w:author="pete jones" w:date="2022-01-11T16:53:00Z">
              <w:r w:rsidRPr="003E6D09">
                <w:rPr>
                  <w:rFonts w:ascii="Calibri" w:hAnsi="Calibri" w:cs="Calibri"/>
                  <w:noProof/>
                  <w:color w:val="000000"/>
                  <w:sz w:val="22"/>
                  <w:szCs w:val="22"/>
                </w:rPr>
                <w:drawing>
                  <wp:anchor distT="0" distB="0" distL="114300" distR="114300" simplePos="0" relativeHeight="251719680" behindDoc="0" locked="0" layoutInCell="1" allowOverlap="1" wp14:anchorId="7C28790A" wp14:editId="043AC1A5">
                    <wp:simplePos x="0" y="0"/>
                    <wp:positionH relativeFrom="column">
                      <wp:posOffset>0</wp:posOffset>
                    </wp:positionH>
                    <wp:positionV relativeFrom="paragraph">
                      <wp:posOffset>171450</wp:posOffset>
                    </wp:positionV>
                    <wp:extent cx="2524125" cy="923925"/>
                    <wp:effectExtent l="0" t="0" r="9525" b="9525"/>
                    <wp:wrapNone/>
                    <wp:docPr id="345253040" name="Chart 345253040">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3E6D09" w:rsidRPr="003E6D09" w14:paraId="2D7AD26E" w14:textId="77777777">
              <w:trPr>
                <w:trHeight w:val="315"/>
                <w:tblCellSpacing w:w="0" w:type="dxa"/>
                <w:ins w:id="86101" w:author="pete jones" w:date="2022-01-11T16:53: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21F7FE9" w14:textId="77777777" w:rsidR="003E6D09" w:rsidRPr="003E6D09" w:rsidRDefault="003E6D09" w:rsidP="003E6D09">
                  <w:pPr>
                    <w:spacing w:before="0" w:after="0" w:line="240" w:lineRule="auto"/>
                    <w:jc w:val="left"/>
                    <w:rPr>
                      <w:ins w:id="86102" w:author="pete jones" w:date="2022-01-11T16:53:00Z"/>
                      <w:rFonts w:ascii="Calibri" w:hAnsi="Calibri" w:cs="Calibri"/>
                      <w:b/>
                      <w:bCs/>
                      <w:i/>
                      <w:iCs/>
                      <w:color w:val="000000"/>
                      <w:sz w:val="22"/>
                      <w:szCs w:val="22"/>
                    </w:rPr>
                  </w:pPr>
                  <w:ins w:id="86103" w:author="pete jones" w:date="2022-01-11T16:53:00Z">
                    <w:r w:rsidRPr="003E6D09">
                      <w:rPr>
                        <w:rFonts w:ascii="Calibri" w:hAnsi="Calibri" w:cs="Calibri"/>
                        <w:b/>
                        <w:bCs/>
                        <w:i/>
                        <w:iCs/>
                        <w:color w:val="000000"/>
                        <w:sz w:val="22"/>
                        <w:szCs w:val="22"/>
                      </w:rPr>
                      <w:t>Type of module category</w:t>
                    </w:r>
                  </w:ins>
                </w:p>
              </w:tc>
            </w:tr>
          </w:tbl>
          <w:p w14:paraId="5BE7960F" w14:textId="77777777" w:rsidR="003E6D09" w:rsidRPr="003E6D09" w:rsidRDefault="003E6D09" w:rsidP="003E6D09">
            <w:pPr>
              <w:spacing w:before="0" w:after="0" w:line="240" w:lineRule="auto"/>
              <w:jc w:val="left"/>
              <w:rPr>
                <w:ins w:id="86104" w:author="pete jones" w:date="2022-01-11T16:53: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5E749DF5" w14:textId="77777777" w:rsidR="003E6D09" w:rsidRPr="003E6D09" w:rsidRDefault="003E6D09" w:rsidP="003E6D09">
            <w:pPr>
              <w:spacing w:before="0" w:after="0" w:line="240" w:lineRule="auto"/>
              <w:jc w:val="right"/>
              <w:rPr>
                <w:ins w:id="86105" w:author="pete jones" w:date="2022-01-11T16:53:00Z"/>
                <w:rFonts w:ascii="Calibri" w:hAnsi="Calibri" w:cs="Calibri"/>
                <w:color w:val="000000"/>
                <w:sz w:val="22"/>
                <w:szCs w:val="22"/>
              </w:rPr>
            </w:pPr>
            <w:ins w:id="86106" w:author="pete jones" w:date="2022-01-11T16:53:00Z">
              <w:r w:rsidRPr="003E6D0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3ADC980C" w14:textId="77777777" w:rsidR="003E6D09" w:rsidRPr="003E6D09" w:rsidRDefault="003E6D09" w:rsidP="003E6D09">
            <w:pPr>
              <w:spacing w:before="0" w:after="0" w:line="240" w:lineRule="auto"/>
              <w:jc w:val="right"/>
              <w:rPr>
                <w:ins w:id="86107" w:author="pete jones" w:date="2022-01-11T16:53: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3BC1C83F" w14:textId="77777777" w:rsidR="003E6D09" w:rsidRPr="003E6D09" w:rsidRDefault="003E6D09" w:rsidP="003E6D09">
            <w:pPr>
              <w:spacing w:before="0" w:after="0" w:line="240" w:lineRule="auto"/>
              <w:jc w:val="left"/>
              <w:rPr>
                <w:ins w:id="86108"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142BE218" w14:textId="77777777" w:rsidR="003E6D09" w:rsidRPr="003E6D09" w:rsidRDefault="003E6D09" w:rsidP="003E6D09">
            <w:pPr>
              <w:spacing w:before="0" w:after="0" w:line="240" w:lineRule="auto"/>
              <w:jc w:val="left"/>
              <w:rPr>
                <w:ins w:id="86109"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28D77F3" w14:textId="77777777" w:rsidR="003E6D09" w:rsidRPr="003E6D09" w:rsidRDefault="003E6D09" w:rsidP="003E6D09">
            <w:pPr>
              <w:spacing w:before="0" w:after="0" w:line="240" w:lineRule="auto"/>
              <w:jc w:val="left"/>
              <w:rPr>
                <w:ins w:id="86110"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383F9F30" w14:textId="77777777" w:rsidR="003E6D09" w:rsidRPr="003E6D09" w:rsidRDefault="003E6D09" w:rsidP="003E6D09">
            <w:pPr>
              <w:spacing w:before="0" w:after="0" w:line="240" w:lineRule="auto"/>
              <w:jc w:val="left"/>
              <w:rPr>
                <w:ins w:id="86111"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BCABC4A" w14:textId="77777777" w:rsidR="003E6D09" w:rsidRPr="003E6D09" w:rsidRDefault="003E6D09" w:rsidP="003E6D09">
            <w:pPr>
              <w:spacing w:before="0" w:after="0" w:line="240" w:lineRule="auto"/>
              <w:jc w:val="left"/>
              <w:rPr>
                <w:ins w:id="86112"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BA66A81" w14:textId="77777777" w:rsidR="003E6D09" w:rsidRPr="003E6D09" w:rsidRDefault="003E6D09" w:rsidP="003E6D09">
            <w:pPr>
              <w:spacing w:before="0" w:after="0" w:line="240" w:lineRule="auto"/>
              <w:jc w:val="center"/>
              <w:rPr>
                <w:ins w:id="86113"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A50A803" w14:textId="77777777" w:rsidR="003E6D09" w:rsidRPr="003E6D09" w:rsidRDefault="003E6D09" w:rsidP="003E6D09">
            <w:pPr>
              <w:spacing w:before="0" w:after="0" w:line="240" w:lineRule="auto"/>
              <w:jc w:val="center"/>
              <w:rPr>
                <w:ins w:id="86114"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34A4A10" w14:textId="77777777" w:rsidR="003E6D09" w:rsidRPr="003E6D09" w:rsidRDefault="003E6D09" w:rsidP="003E6D09">
            <w:pPr>
              <w:spacing w:before="0" w:after="0" w:line="240" w:lineRule="auto"/>
              <w:jc w:val="center"/>
              <w:rPr>
                <w:ins w:id="86115"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40832E4" w14:textId="77777777" w:rsidR="003E6D09" w:rsidRPr="003E6D09" w:rsidRDefault="003E6D09" w:rsidP="003E6D09">
            <w:pPr>
              <w:spacing w:before="0" w:after="0" w:line="240" w:lineRule="auto"/>
              <w:jc w:val="center"/>
              <w:rPr>
                <w:ins w:id="86116" w:author="pete jones" w:date="2022-01-11T16:53: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4994F7AB" w14:textId="77777777" w:rsidR="003E6D09" w:rsidRPr="003E6D09" w:rsidRDefault="003E6D09" w:rsidP="003E6D09">
            <w:pPr>
              <w:spacing w:before="0" w:after="0" w:line="240" w:lineRule="auto"/>
              <w:jc w:val="center"/>
              <w:rPr>
                <w:ins w:id="86117" w:author="pete jones" w:date="2022-01-11T16:53:00Z"/>
                <w:rFonts w:ascii="Times New Roman" w:hAnsi="Times New Roman" w:cs="Times New Roman"/>
                <w:sz w:val="20"/>
                <w:szCs w:val="20"/>
              </w:rPr>
            </w:pPr>
          </w:p>
        </w:tc>
      </w:tr>
      <w:tr w:rsidR="003E6D09" w:rsidRPr="003E6D09" w14:paraId="191450C9" w14:textId="77777777" w:rsidTr="003E6D09">
        <w:trPr>
          <w:trHeight w:val="315"/>
          <w:ins w:id="86118" w:author="pete jones" w:date="2022-01-11T16:53:00Z"/>
        </w:trPr>
        <w:tc>
          <w:tcPr>
            <w:tcW w:w="400" w:type="dxa"/>
            <w:tcBorders>
              <w:top w:val="nil"/>
              <w:left w:val="nil"/>
              <w:bottom w:val="nil"/>
              <w:right w:val="nil"/>
            </w:tcBorders>
            <w:shd w:val="clear" w:color="auto" w:fill="auto"/>
            <w:noWrap/>
            <w:vAlign w:val="center"/>
            <w:hideMark/>
          </w:tcPr>
          <w:p w14:paraId="3A1BD464" w14:textId="77777777" w:rsidR="003E6D09" w:rsidRPr="003E6D09" w:rsidRDefault="003E6D09" w:rsidP="003E6D09">
            <w:pPr>
              <w:spacing w:before="0" w:after="0" w:line="240" w:lineRule="auto"/>
              <w:jc w:val="center"/>
              <w:rPr>
                <w:ins w:id="86119" w:author="pete jones" w:date="2022-01-11T16:53: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58AFC82F" w14:textId="77777777" w:rsidR="003E6D09" w:rsidRPr="003E6D09" w:rsidRDefault="003E6D09" w:rsidP="003E6D09">
            <w:pPr>
              <w:spacing w:before="0" w:after="0" w:line="240" w:lineRule="auto"/>
              <w:jc w:val="right"/>
              <w:rPr>
                <w:ins w:id="86120" w:author="pete jones" w:date="2022-01-11T16:53:00Z"/>
                <w:rFonts w:ascii="Calibri" w:hAnsi="Calibri" w:cs="Calibri"/>
                <w:sz w:val="22"/>
                <w:szCs w:val="22"/>
              </w:rPr>
            </w:pPr>
            <w:ins w:id="86121" w:author="pete jones" w:date="2022-01-11T16:53:00Z">
              <w:r w:rsidRPr="003E6D0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6A9F9454" w14:textId="77777777" w:rsidR="003E6D09" w:rsidRPr="003E6D09" w:rsidRDefault="003E6D09" w:rsidP="003E6D09">
            <w:pPr>
              <w:spacing w:before="0" w:after="0" w:line="240" w:lineRule="auto"/>
              <w:jc w:val="center"/>
              <w:rPr>
                <w:ins w:id="86122" w:author="pete jones" w:date="2022-01-11T16:53:00Z"/>
                <w:rFonts w:ascii="Calibri" w:hAnsi="Calibri" w:cs="Calibri"/>
                <w:color w:val="000000"/>
                <w:sz w:val="22"/>
                <w:szCs w:val="22"/>
              </w:rPr>
            </w:pPr>
            <w:ins w:id="86123" w:author="pete jones" w:date="2022-01-11T16:53:00Z">
              <w:r w:rsidRPr="003E6D09">
                <w:rPr>
                  <w:rFonts w:ascii="Calibri" w:hAnsi="Calibri" w:cs="Calibri"/>
                  <w:color w:val="000000"/>
                  <w:sz w:val="22"/>
                  <w:szCs w:val="22"/>
                </w:rPr>
                <w:t>1</w:t>
              </w:r>
            </w:ins>
          </w:p>
        </w:tc>
        <w:tc>
          <w:tcPr>
            <w:tcW w:w="424" w:type="dxa"/>
            <w:tcBorders>
              <w:top w:val="nil"/>
              <w:left w:val="nil"/>
              <w:bottom w:val="nil"/>
              <w:right w:val="nil"/>
            </w:tcBorders>
            <w:shd w:val="clear" w:color="auto" w:fill="auto"/>
            <w:noWrap/>
            <w:vAlign w:val="center"/>
            <w:hideMark/>
          </w:tcPr>
          <w:p w14:paraId="070A51E1" w14:textId="77777777" w:rsidR="003E6D09" w:rsidRPr="003E6D09" w:rsidRDefault="003E6D09" w:rsidP="003E6D09">
            <w:pPr>
              <w:spacing w:before="0" w:after="0" w:line="240" w:lineRule="auto"/>
              <w:jc w:val="center"/>
              <w:rPr>
                <w:ins w:id="86124" w:author="pete jones" w:date="2022-01-11T16:53: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31F3E5C7" w14:textId="77777777" w:rsidR="003E6D09" w:rsidRPr="003E6D09" w:rsidRDefault="003E6D09" w:rsidP="003E6D09">
            <w:pPr>
              <w:spacing w:before="0" w:after="0" w:line="240" w:lineRule="auto"/>
              <w:jc w:val="left"/>
              <w:rPr>
                <w:ins w:id="86125"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4C2D03E" w14:textId="77777777" w:rsidR="003E6D09" w:rsidRPr="003E6D09" w:rsidRDefault="003E6D09" w:rsidP="003E6D09">
            <w:pPr>
              <w:spacing w:before="0" w:after="0" w:line="240" w:lineRule="auto"/>
              <w:jc w:val="left"/>
              <w:rPr>
                <w:ins w:id="86126"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0BBC944" w14:textId="77777777" w:rsidR="003E6D09" w:rsidRPr="003E6D09" w:rsidRDefault="003E6D09" w:rsidP="003E6D09">
            <w:pPr>
              <w:spacing w:before="0" w:after="0" w:line="240" w:lineRule="auto"/>
              <w:jc w:val="left"/>
              <w:rPr>
                <w:ins w:id="86127" w:author="pete jones" w:date="2022-01-11T16:53: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F252186" w14:textId="77777777" w:rsidR="003E6D09" w:rsidRPr="003E6D09" w:rsidRDefault="003E6D09" w:rsidP="003E6D09">
            <w:pPr>
              <w:spacing w:before="0" w:after="0" w:line="240" w:lineRule="auto"/>
              <w:jc w:val="left"/>
              <w:rPr>
                <w:ins w:id="86128"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7E83FA33" w14:textId="77777777" w:rsidR="003E6D09" w:rsidRPr="003E6D09" w:rsidRDefault="003E6D09" w:rsidP="003E6D09">
            <w:pPr>
              <w:spacing w:before="0" w:after="0" w:line="240" w:lineRule="auto"/>
              <w:jc w:val="left"/>
              <w:rPr>
                <w:ins w:id="86129"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282285B8" w14:textId="77777777" w:rsidR="003E6D09" w:rsidRPr="003E6D09" w:rsidRDefault="003E6D09" w:rsidP="003E6D09">
            <w:pPr>
              <w:spacing w:before="0" w:after="0" w:line="240" w:lineRule="auto"/>
              <w:jc w:val="left"/>
              <w:rPr>
                <w:ins w:id="86130"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F709BD1" w14:textId="77777777" w:rsidR="003E6D09" w:rsidRPr="003E6D09" w:rsidRDefault="003E6D09" w:rsidP="003E6D09">
            <w:pPr>
              <w:spacing w:before="0" w:after="0" w:line="240" w:lineRule="auto"/>
              <w:jc w:val="left"/>
              <w:rPr>
                <w:ins w:id="86131"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E166EB4" w14:textId="77777777" w:rsidR="003E6D09" w:rsidRPr="003E6D09" w:rsidRDefault="003E6D09" w:rsidP="003E6D09">
            <w:pPr>
              <w:spacing w:before="0" w:after="0" w:line="240" w:lineRule="auto"/>
              <w:jc w:val="center"/>
              <w:rPr>
                <w:ins w:id="86132" w:author="pete jones" w:date="2022-01-11T16:53: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DA1B7B3" w14:textId="77777777" w:rsidR="003E6D09" w:rsidRPr="003E6D09" w:rsidRDefault="003E6D09" w:rsidP="003E6D09">
            <w:pPr>
              <w:spacing w:before="0" w:after="0" w:line="240" w:lineRule="auto"/>
              <w:jc w:val="center"/>
              <w:rPr>
                <w:ins w:id="86133" w:author="pete jones" w:date="2022-01-11T16:53: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30110C5E" w14:textId="77777777" w:rsidR="003E6D09" w:rsidRPr="003E6D09" w:rsidRDefault="003E6D09" w:rsidP="003E6D09">
            <w:pPr>
              <w:spacing w:before="0" w:after="0" w:line="240" w:lineRule="auto"/>
              <w:jc w:val="center"/>
              <w:rPr>
                <w:ins w:id="86134" w:author="pete jones" w:date="2022-01-11T16:53:00Z"/>
                <w:rFonts w:ascii="Times New Roman" w:hAnsi="Times New Roman" w:cs="Times New Roman"/>
                <w:sz w:val="20"/>
                <w:szCs w:val="20"/>
              </w:rPr>
            </w:pPr>
          </w:p>
        </w:tc>
      </w:tr>
      <w:tr w:rsidR="003E6D09" w:rsidRPr="003E6D09" w14:paraId="0AA700B4" w14:textId="77777777" w:rsidTr="003E6D09">
        <w:trPr>
          <w:trHeight w:val="300"/>
          <w:ins w:id="86135" w:author="pete jones" w:date="2022-01-11T16:53:00Z"/>
        </w:trPr>
        <w:tc>
          <w:tcPr>
            <w:tcW w:w="400" w:type="dxa"/>
            <w:tcBorders>
              <w:top w:val="nil"/>
              <w:left w:val="nil"/>
              <w:bottom w:val="nil"/>
              <w:right w:val="nil"/>
            </w:tcBorders>
            <w:shd w:val="clear" w:color="auto" w:fill="auto"/>
            <w:noWrap/>
            <w:vAlign w:val="center"/>
            <w:hideMark/>
          </w:tcPr>
          <w:p w14:paraId="3B6BF24E" w14:textId="77777777" w:rsidR="003E6D09" w:rsidRPr="003E6D09" w:rsidRDefault="003E6D09" w:rsidP="003E6D09">
            <w:pPr>
              <w:spacing w:before="0" w:after="0" w:line="240" w:lineRule="auto"/>
              <w:jc w:val="center"/>
              <w:rPr>
                <w:ins w:id="86136" w:author="pete jones" w:date="2022-01-11T16:53: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73B7886" w14:textId="77777777" w:rsidR="003E6D09" w:rsidRPr="003E6D09" w:rsidRDefault="003E6D09" w:rsidP="003E6D09">
            <w:pPr>
              <w:spacing w:before="0" w:after="0" w:line="240" w:lineRule="auto"/>
              <w:jc w:val="right"/>
              <w:rPr>
                <w:ins w:id="86137" w:author="pete jones" w:date="2022-01-11T16:53:00Z"/>
                <w:rFonts w:ascii="Calibri" w:hAnsi="Calibri" w:cs="Calibri"/>
                <w:sz w:val="22"/>
                <w:szCs w:val="22"/>
              </w:rPr>
            </w:pPr>
            <w:ins w:id="86138" w:author="pete jones" w:date="2022-01-11T16:53:00Z">
              <w:r w:rsidRPr="003E6D0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7F8B6C84" w14:textId="77777777" w:rsidR="003E6D09" w:rsidRPr="003E6D09" w:rsidRDefault="003E6D09" w:rsidP="003E6D09">
            <w:pPr>
              <w:spacing w:before="0" w:after="0" w:line="240" w:lineRule="auto"/>
              <w:jc w:val="center"/>
              <w:rPr>
                <w:ins w:id="86139" w:author="pete jones" w:date="2022-01-11T16:53:00Z"/>
                <w:rFonts w:ascii="Calibri" w:hAnsi="Calibri" w:cs="Calibri"/>
                <w:color w:val="000000"/>
                <w:sz w:val="22"/>
                <w:szCs w:val="22"/>
              </w:rPr>
            </w:pPr>
            <w:ins w:id="86140" w:author="pete jones" w:date="2022-01-11T16:53:00Z">
              <w:r w:rsidRPr="003E6D09">
                <w:rPr>
                  <w:rFonts w:ascii="Calibri" w:hAnsi="Calibri" w:cs="Calibri"/>
                  <w:color w:val="000000"/>
                  <w:sz w:val="22"/>
                  <w:szCs w:val="22"/>
                </w:rPr>
                <w:t>6</w:t>
              </w:r>
            </w:ins>
          </w:p>
        </w:tc>
        <w:tc>
          <w:tcPr>
            <w:tcW w:w="424" w:type="dxa"/>
            <w:tcBorders>
              <w:top w:val="nil"/>
              <w:left w:val="nil"/>
              <w:bottom w:val="nil"/>
              <w:right w:val="nil"/>
            </w:tcBorders>
            <w:shd w:val="clear" w:color="auto" w:fill="auto"/>
            <w:noWrap/>
            <w:vAlign w:val="center"/>
            <w:hideMark/>
          </w:tcPr>
          <w:p w14:paraId="22CEFADE" w14:textId="77777777" w:rsidR="003E6D09" w:rsidRPr="003E6D09" w:rsidRDefault="003E6D09" w:rsidP="003E6D09">
            <w:pPr>
              <w:spacing w:before="0" w:after="0" w:line="240" w:lineRule="auto"/>
              <w:jc w:val="center"/>
              <w:rPr>
                <w:ins w:id="86141" w:author="pete jones" w:date="2022-01-11T16:53: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797AD450" w14:textId="77777777" w:rsidR="003E6D09" w:rsidRPr="003E6D09" w:rsidRDefault="003E6D09" w:rsidP="003E6D09">
            <w:pPr>
              <w:spacing w:before="0" w:after="0" w:line="240" w:lineRule="auto"/>
              <w:jc w:val="center"/>
              <w:rPr>
                <w:ins w:id="86142" w:author="pete jones" w:date="2022-01-11T16:53:00Z"/>
                <w:rFonts w:ascii="Calibri" w:hAnsi="Calibri" w:cs="Calibri"/>
                <w:color w:val="000000"/>
                <w:sz w:val="22"/>
                <w:szCs w:val="22"/>
              </w:rPr>
            </w:pPr>
            <w:ins w:id="86143" w:author="pete jones" w:date="2022-01-11T16:53: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82FEDB5" w14:textId="77777777" w:rsidR="003E6D09" w:rsidRPr="003E6D09" w:rsidRDefault="003E6D09" w:rsidP="003E6D09">
            <w:pPr>
              <w:spacing w:before="0" w:after="0" w:line="240" w:lineRule="auto"/>
              <w:jc w:val="center"/>
              <w:rPr>
                <w:ins w:id="86144" w:author="pete jones" w:date="2022-01-11T16:53:00Z"/>
                <w:rFonts w:ascii="Calibri" w:hAnsi="Calibri" w:cs="Calibri"/>
                <w:color w:val="000000"/>
                <w:sz w:val="22"/>
                <w:szCs w:val="22"/>
              </w:rPr>
            </w:pPr>
            <w:ins w:id="86145" w:author="pete jones" w:date="2022-01-11T16:53: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1BF2147" w14:textId="77777777" w:rsidR="003E6D09" w:rsidRPr="003E6D09" w:rsidRDefault="003E6D09" w:rsidP="003E6D09">
            <w:pPr>
              <w:spacing w:before="0" w:after="0" w:line="240" w:lineRule="auto"/>
              <w:jc w:val="center"/>
              <w:rPr>
                <w:ins w:id="86146" w:author="pete jones" w:date="2022-01-11T16:53:00Z"/>
                <w:rFonts w:ascii="Calibri" w:hAnsi="Calibri" w:cs="Calibri"/>
                <w:color w:val="000000"/>
                <w:sz w:val="22"/>
                <w:szCs w:val="22"/>
              </w:rPr>
            </w:pPr>
            <w:ins w:id="86147" w:author="pete jones" w:date="2022-01-11T16:53: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C6C899D" w14:textId="77777777" w:rsidR="003E6D09" w:rsidRPr="003E6D09" w:rsidRDefault="003E6D09" w:rsidP="003E6D09">
            <w:pPr>
              <w:spacing w:before="0" w:after="0" w:line="240" w:lineRule="auto"/>
              <w:jc w:val="center"/>
              <w:rPr>
                <w:ins w:id="86148" w:author="pete jones" w:date="2022-01-11T16:53:00Z"/>
                <w:rFonts w:ascii="Calibri" w:hAnsi="Calibri" w:cs="Calibri"/>
                <w:color w:val="000000"/>
                <w:sz w:val="22"/>
                <w:szCs w:val="22"/>
              </w:rPr>
            </w:pPr>
            <w:ins w:id="86149" w:author="pete jones" w:date="2022-01-11T16:53: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AE850A8" w14:textId="77777777" w:rsidR="003E6D09" w:rsidRPr="003E6D09" w:rsidRDefault="003E6D09" w:rsidP="003E6D09">
            <w:pPr>
              <w:spacing w:before="0" w:after="0" w:line="240" w:lineRule="auto"/>
              <w:jc w:val="center"/>
              <w:rPr>
                <w:ins w:id="86150" w:author="pete jones" w:date="2022-01-11T16:53:00Z"/>
                <w:rFonts w:ascii="Calibri" w:hAnsi="Calibri" w:cs="Calibri"/>
                <w:color w:val="000000"/>
                <w:sz w:val="22"/>
                <w:szCs w:val="22"/>
              </w:rPr>
            </w:pPr>
            <w:ins w:id="86151" w:author="pete jones" w:date="2022-01-11T16:53: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D6B2A59" w14:textId="77777777" w:rsidR="003E6D09" w:rsidRPr="003E6D09" w:rsidRDefault="003E6D09" w:rsidP="003E6D09">
            <w:pPr>
              <w:spacing w:before="0" w:after="0" w:line="240" w:lineRule="auto"/>
              <w:jc w:val="center"/>
              <w:rPr>
                <w:ins w:id="86152" w:author="pete jones" w:date="2022-01-11T16:53:00Z"/>
                <w:rFonts w:ascii="Calibri" w:hAnsi="Calibri" w:cs="Calibri"/>
                <w:color w:val="000000"/>
                <w:sz w:val="22"/>
                <w:szCs w:val="22"/>
              </w:rPr>
            </w:pPr>
            <w:ins w:id="86153" w:author="pete jones" w:date="2022-01-11T16:53:00Z">
              <w:r w:rsidRPr="003E6D0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3449922" w14:textId="77777777" w:rsidR="003E6D09" w:rsidRPr="003E6D09" w:rsidRDefault="003E6D09" w:rsidP="003E6D09">
            <w:pPr>
              <w:spacing w:before="0" w:after="0" w:line="240" w:lineRule="auto"/>
              <w:jc w:val="center"/>
              <w:rPr>
                <w:ins w:id="86154" w:author="pete jones" w:date="2022-01-11T16:53:00Z"/>
                <w:rFonts w:ascii="Calibri" w:hAnsi="Calibri" w:cs="Calibri"/>
                <w:color w:val="000000"/>
                <w:sz w:val="22"/>
                <w:szCs w:val="22"/>
              </w:rPr>
            </w:pPr>
            <w:ins w:id="86155" w:author="pete jones" w:date="2022-01-11T16:53:00Z">
              <w:r w:rsidRPr="003E6D0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9B3907B" w14:textId="77777777" w:rsidR="003E6D09" w:rsidRPr="003E6D09" w:rsidRDefault="003E6D09" w:rsidP="003E6D09">
            <w:pPr>
              <w:spacing w:before="0" w:after="0" w:line="240" w:lineRule="auto"/>
              <w:jc w:val="center"/>
              <w:rPr>
                <w:ins w:id="86156" w:author="pete jones" w:date="2022-01-11T16:53:00Z"/>
                <w:rFonts w:ascii="Calibri" w:hAnsi="Calibri" w:cs="Calibri"/>
                <w:color w:val="000000"/>
                <w:sz w:val="22"/>
                <w:szCs w:val="22"/>
              </w:rPr>
            </w:pPr>
            <w:ins w:id="86157" w:author="pete jones" w:date="2022-01-11T16:53: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8BAA470" w14:textId="77777777" w:rsidR="003E6D09" w:rsidRPr="003E6D09" w:rsidRDefault="003E6D09" w:rsidP="003E6D09">
            <w:pPr>
              <w:spacing w:before="0" w:after="0" w:line="240" w:lineRule="auto"/>
              <w:jc w:val="center"/>
              <w:rPr>
                <w:ins w:id="86158" w:author="pete jones" w:date="2022-01-11T16:53:00Z"/>
                <w:rFonts w:ascii="Calibri" w:hAnsi="Calibri" w:cs="Calibri"/>
                <w:color w:val="000000"/>
                <w:sz w:val="22"/>
                <w:szCs w:val="22"/>
              </w:rPr>
            </w:pPr>
            <w:ins w:id="86159" w:author="pete jones" w:date="2022-01-11T16:53:00Z">
              <w:r w:rsidRPr="003E6D0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B4329C9" w14:textId="77777777" w:rsidR="003E6D09" w:rsidRPr="003E6D09" w:rsidRDefault="003E6D09" w:rsidP="003E6D09">
            <w:pPr>
              <w:spacing w:before="0" w:after="0" w:line="240" w:lineRule="auto"/>
              <w:jc w:val="center"/>
              <w:rPr>
                <w:ins w:id="86160" w:author="pete jones" w:date="2022-01-11T16:53:00Z"/>
                <w:rFonts w:ascii="Calibri" w:hAnsi="Calibri" w:cs="Calibri"/>
                <w:color w:val="000000"/>
                <w:sz w:val="22"/>
                <w:szCs w:val="22"/>
              </w:rPr>
            </w:pPr>
            <w:ins w:id="86161" w:author="pete jones" w:date="2022-01-11T16:53:00Z">
              <w:r w:rsidRPr="003E6D09">
                <w:rPr>
                  <w:rFonts w:ascii="Calibri" w:hAnsi="Calibri" w:cs="Calibri"/>
                  <w:color w:val="000000"/>
                  <w:sz w:val="22"/>
                  <w:szCs w:val="22"/>
                </w:rPr>
                <w:t>N/A</w:t>
              </w:r>
            </w:ins>
          </w:p>
        </w:tc>
      </w:tr>
      <w:tr w:rsidR="003E6D09" w:rsidRPr="003E6D09" w14:paraId="4A8600F0" w14:textId="77777777" w:rsidTr="003E6D09">
        <w:trPr>
          <w:trHeight w:val="315"/>
          <w:ins w:id="86162" w:author="pete jones" w:date="2022-01-11T16:53:00Z"/>
        </w:trPr>
        <w:tc>
          <w:tcPr>
            <w:tcW w:w="400" w:type="dxa"/>
            <w:tcBorders>
              <w:top w:val="nil"/>
              <w:left w:val="nil"/>
              <w:bottom w:val="nil"/>
              <w:right w:val="nil"/>
            </w:tcBorders>
            <w:shd w:val="clear" w:color="auto" w:fill="auto"/>
            <w:noWrap/>
            <w:vAlign w:val="center"/>
            <w:hideMark/>
          </w:tcPr>
          <w:p w14:paraId="43D2B675" w14:textId="77777777" w:rsidR="003E6D09" w:rsidRPr="003E6D09" w:rsidRDefault="003E6D09" w:rsidP="003E6D09">
            <w:pPr>
              <w:spacing w:before="0" w:after="0" w:line="240" w:lineRule="auto"/>
              <w:jc w:val="center"/>
              <w:rPr>
                <w:ins w:id="86163" w:author="pete jones" w:date="2022-01-11T16:53:00Z"/>
                <w:rFonts w:ascii="Calibri" w:hAnsi="Calibri" w:cs="Calibri"/>
                <w:color w:val="FFFFFF"/>
                <w:sz w:val="22"/>
                <w:szCs w:val="22"/>
              </w:rPr>
            </w:pPr>
            <w:ins w:id="86164" w:author="pete jones" w:date="2022-01-11T16:53:00Z">
              <w:r w:rsidRPr="003E6D09">
                <w:rPr>
                  <w:rFonts w:ascii="Calibri" w:hAnsi="Calibri" w:cs="Calibri"/>
                  <w:color w:val="FFFFFF"/>
                  <w:sz w:val="22"/>
                  <w:szCs w:val="22"/>
                </w:rPr>
                <w:lastRenderedPageBreak/>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05AE81C5" w14:textId="77777777" w:rsidR="003E6D09" w:rsidRPr="003E6D09" w:rsidRDefault="003E6D09" w:rsidP="003E6D09">
            <w:pPr>
              <w:spacing w:before="0" w:after="0" w:line="240" w:lineRule="auto"/>
              <w:jc w:val="right"/>
              <w:rPr>
                <w:ins w:id="86165" w:author="pete jones" w:date="2022-01-11T16:53:00Z"/>
                <w:rFonts w:ascii="Calibri" w:hAnsi="Calibri" w:cs="Calibri"/>
                <w:sz w:val="22"/>
                <w:szCs w:val="22"/>
              </w:rPr>
            </w:pPr>
            <w:ins w:id="86166" w:author="pete jones" w:date="2022-01-11T16:53:00Z">
              <w:r w:rsidRPr="003E6D0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12B51F30" w14:textId="77777777" w:rsidR="003E6D09" w:rsidRPr="003E6D09" w:rsidRDefault="003E6D09" w:rsidP="003E6D09">
            <w:pPr>
              <w:spacing w:before="0" w:after="0" w:line="240" w:lineRule="auto"/>
              <w:jc w:val="center"/>
              <w:rPr>
                <w:ins w:id="86167" w:author="pete jones" w:date="2022-01-11T16:53:00Z"/>
                <w:rFonts w:ascii="Calibri" w:hAnsi="Calibri" w:cs="Calibri"/>
                <w:sz w:val="22"/>
                <w:szCs w:val="22"/>
              </w:rPr>
            </w:pPr>
            <w:ins w:id="86168" w:author="pete jones" w:date="2022-01-11T16:53:00Z">
              <w:r w:rsidRPr="003E6D09">
                <w:rPr>
                  <w:rFonts w:ascii="Calibri" w:hAnsi="Calibri" w:cs="Calibri"/>
                  <w:sz w:val="22"/>
                  <w:szCs w:val="22"/>
                </w:rPr>
                <w:t>5</w:t>
              </w:r>
            </w:ins>
          </w:p>
        </w:tc>
        <w:tc>
          <w:tcPr>
            <w:tcW w:w="424" w:type="dxa"/>
            <w:tcBorders>
              <w:top w:val="nil"/>
              <w:left w:val="nil"/>
              <w:bottom w:val="nil"/>
              <w:right w:val="nil"/>
            </w:tcBorders>
            <w:shd w:val="clear" w:color="auto" w:fill="auto"/>
            <w:noWrap/>
            <w:vAlign w:val="bottom"/>
            <w:hideMark/>
          </w:tcPr>
          <w:p w14:paraId="497A25E4" w14:textId="77777777" w:rsidR="003E6D09" w:rsidRPr="003E6D09" w:rsidRDefault="003E6D09" w:rsidP="003E6D09">
            <w:pPr>
              <w:spacing w:before="0" w:after="0" w:line="240" w:lineRule="auto"/>
              <w:jc w:val="center"/>
              <w:rPr>
                <w:ins w:id="86169" w:author="pete jones" w:date="2022-01-11T16:53:00Z"/>
                <w:rFonts w:ascii="Calibri" w:hAnsi="Calibri" w:cs="Calibri"/>
                <w:color w:val="FFFFFF"/>
                <w:sz w:val="22"/>
                <w:szCs w:val="22"/>
              </w:rPr>
            </w:pPr>
            <w:ins w:id="86170" w:author="pete jones" w:date="2022-01-11T16:53:00Z">
              <w:r w:rsidRPr="003E6D0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6E0C712B" w14:textId="77777777" w:rsidR="003E6D09" w:rsidRPr="003E6D09" w:rsidRDefault="003E6D09" w:rsidP="003E6D09">
            <w:pPr>
              <w:spacing w:before="0" w:after="0" w:line="240" w:lineRule="auto"/>
              <w:jc w:val="left"/>
              <w:rPr>
                <w:ins w:id="86171" w:author="pete jones" w:date="2022-01-11T16:53: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E5E7A8D" w14:textId="77777777" w:rsidR="003E6D09" w:rsidRPr="003E6D09" w:rsidRDefault="003E6D09" w:rsidP="003E6D09">
            <w:pPr>
              <w:spacing w:before="0" w:after="0" w:line="240" w:lineRule="auto"/>
              <w:jc w:val="left"/>
              <w:rPr>
                <w:ins w:id="86172" w:author="pete jones" w:date="2022-01-11T16:53: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9905DD9" w14:textId="77777777" w:rsidR="003E6D09" w:rsidRPr="003E6D09" w:rsidRDefault="003E6D09" w:rsidP="003E6D09">
            <w:pPr>
              <w:spacing w:before="0" w:after="0" w:line="240" w:lineRule="auto"/>
              <w:jc w:val="left"/>
              <w:rPr>
                <w:ins w:id="86173" w:author="pete jones" w:date="2022-01-11T16:53: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726D1396" w14:textId="77777777" w:rsidR="003E6D09" w:rsidRPr="003E6D09" w:rsidRDefault="003E6D09" w:rsidP="003E6D09">
            <w:pPr>
              <w:spacing w:before="0" w:after="0" w:line="240" w:lineRule="auto"/>
              <w:jc w:val="left"/>
              <w:rPr>
                <w:ins w:id="86174"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D9565D0" w14:textId="77777777" w:rsidR="003E6D09" w:rsidRPr="003E6D09" w:rsidRDefault="003E6D09" w:rsidP="003E6D09">
            <w:pPr>
              <w:spacing w:before="0" w:after="0" w:line="240" w:lineRule="auto"/>
              <w:jc w:val="left"/>
              <w:rPr>
                <w:ins w:id="86175"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76FD45F" w14:textId="77777777" w:rsidR="003E6D09" w:rsidRPr="003E6D09" w:rsidRDefault="003E6D09" w:rsidP="003E6D09">
            <w:pPr>
              <w:spacing w:before="0" w:after="0" w:line="240" w:lineRule="auto"/>
              <w:jc w:val="left"/>
              <w:rPr>
                <w:ins w:id="86176"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8332B5C" w14:textId="77777777" w:rsidR="003E6D09" w:rsidRPr="003E6D09" w:rsidRDefault="003E6D09" w:rsidP="003E6D09">
            <w:pPr>
              <w:spacing w:before="0" w:after="0" w:line="240" w:lineRule="auto"/>
              <w:jc w:val="left"/>
              <w:rPr>
                <w:ins w:id="86177"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E134302" w14:textId="77777777" w:rsidR="003E6D09" w:rsidRPr="003E6D09" w:rsidRDefault="003E6D09" w:rsidP="003E6D09">
            <w:pPr>
              <w:spacing w:before="0" w:after="0" w:line="240" w:lineRule="auto"/>
              <w:jc w:val="left"/>
              <w:rPr>
                <w:ins w:id="86178" w:author="pete jones" w:date="2022-01-11T16:53: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3FE94B8" w14:textId="77777777" w:rsidR="003E6D09" w:rsidRPr="003E6D09" w:rsidRDefault="003E6D09" w:rsidP="003E6D09">
            <w:pPr>
              <w:spacing w:before="0" w:after="0" w:line="240" w:lineRule="auto"/>
              <w:jc w:val="left"/>
              <w:rPr>
                <w:ins w:id="86179" w:author="pete jones" w:date="2022-01-11T16:53: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689C2D62" w14:textId="77777777" w:rsidR="003E6D09" w:rsidRPr="003E6D09" w:rsidRDefault="003E6D09" w:rsidP="003E6D09">
            <w:pPr>
              <w:spacing w:before="0" w:after="0" w:line="240" w:lineRule="auto"/>
              <w:jc w:val="left"/>
              <w:rPr>
                <w:ins w:id="86180" w:author="pete jones" w:date="2022-01-11T16:53:00Z"/>
                <w:rFonts w:ascii="Calibri" w:hAnsi="Calibri" w:cs="Calibri"/>
                <w:color w:val="000000"/>
                <w:sz w:val="22"/>
                <w:szCs w:val="22"/>
              </w:rPr>
            </w:pPr>
          </w:p>
        </w:tc>
      </w:tr>
      <w:tr w:rsidR="003E6D09" w:rsidRPr="003E6D09" w14:paraId="4F8F89D3" w14:textId="77777777" w:rsidTr="003E6D09">
        <w:trPr>
          <w:trHeight w:val="315"/>
          <w:ins w:id="86181" w:author="pete jones" w:date="2022-01-11T16:53:00Z"/>
        </w:trPr>
        <w:tc>
          <w:tcPr>
            <w:tcW w:w="400" w:type="dxa"/>
            <w:tcBorders>
              <w:top w:val="nil"/>
              <w:left w:val="nil"/>
              <w:bottom w:val="nil"/>
              <w:right w:val="nil"/>
            </w:tcBorders>
            <w:shd w:val="clear" w:color="auto" w:fill="auto"/>
            <w:noWrap/>
            <w:vAlign w:val="center"/>
            <w:hideMark/>
          </w:tcPr>
          <w:p w14:paraId="11DEC617" w14:textId="77777777" w:rsidR="003E6D09" w:rsidRPr="003E6D09" w:rsidRDefault="003E6D09" w:rsidP="003E6D09">
            <w:pPr>
              <w:spacing w:before="0" w:after="0" w:line="240" w:lineRule="auto"/>
              <w:jc w:val="center"/>
              <w:rPr>
                <w:ins w:id="86182" w:author="pete jones" w:date="2022-01-11T16:53: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A621E19" w14:textId="77777777" w:rsidR="003E6D09" w:rsidRPr="003E6D09" w:rsidRDefault="003E6D09" w:rsidP="003E6D09">
            <w:pPr>
              <w:spacing w:before="0" w:after="0" w:line="240" w:lineRule="auto"/>
              <w:jc w:val="right"/>
              <w:rPr>
                <w:ins w:id="86183" w:author="pete jones" w:date="2022-01-11T16:53:00Z"/>
                <w:rFonts w:ascii="Calibri" w:hAnsi="Calibri" w:cs="Calibri"/>
                <w:sz w:val="22"/>
                <w:szCs w:val="22"/>
              </w:rPr>
            </w:pPr>
            <w:ins w:id="86184" w:author="pete jones" w:date="2022-01-11T16:53:00Z">
              <w:r w:rsidRPr="003E6D0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11297256" w14:textId="77777777" w:rsidR="003E6D09" w:rsidRPr="003E6D09" w:rsidRDefault="003E6D09" w:rsidP="003E6D09">
            <w:pPr>
              <w:spacing w:before="0" w:after="0" w:line="240" w:lineRule="auto"/>
              <w:jc w:val="center"/>
              <w:rPr>
                <w:ins w:id="86185" w:author="pete jones" w:date="2022-01-11T16:53:00Z"/>
                <w:rFonts w:ascii="Calibri" w:hAnsi="Calibri" w:cs="Calibri"/>
                <w:sz w:val="22"/>
                <w:szCs w:val="22"/>
              </w:rPr>
            </w:pPr>
            <w:ins w:id="86186" w:author="pete jones" w:date="2022-01-11T16:53:00Z">
              <w:r w:rsidRPr="003E6D09">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7E140B21" w14:textId="77777777" w:rsidR="003E6D09" w:rsidRPr="003E6D09" w:rsidRDefault="003E6D09" w:rsidP="003E6D09">
            <w:pPr>
              <w:spacing w:before="0" w:after="0" w:line="240" w:lineRule="auto"/>
              <w:jc w:val="center"/>
              <w:rPr>
                <w:ins w:id="86187" w:author="pete jones" w:date="2022-01-11T16:53: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61FBF28A" w14:textId="77777777" w:rsidR="003E6D09" w:rsidRPr="003E6D09" w:rsidRDefault="003E6D09" w:rsidP="003E6D09">
            <w:pPr>
              <w:spacing w:before="0" w:after="0" w:line="240" w:lineRule="auto"/>
              <w:jc w:val="right"/>
              <w:rPr>
                <w:ins w:id="86188" w:author="pete jones" w:date="2022-01-11T16:53:00Z"/>
                <w:rFonts w:ascii="Calibri" w:hAnsi="Calibri" w:cs="Calibri"/>
                <w:color w:val="FFFFFF"/>
                <w:sz w:val="22"/>
                <w:szCs w:val="22"/>
              </w:rPr>
            </w:pPr>
            <w:ins w:id="86189" w:author="pete jones" w:date="2022-01-11T16:53:00Z">
              <w:r w:rsidRPr="003E6D0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19947439" w14:textId="77777777" w:rsidR="003E6D09" w:rsidRPr="003E6D09" w:rsidRDefault="003E6D09" w:rsidP="003E6D09">
            <w:pPr>
              <w:spacing w:before="0" w:after="0" w:line="240" w:lineRule="auto"/>
              <w:jc w:val="right"/>
              <w:rPr>
                <w:ins w:id="86190" w:author="pete jones" w:date="2022-01-11T16:53:00Z"/>
                <w:rFonts w:ascii="Calibri" w:hAnsi="Calibri" w:cs="Calibri"/>
                <w:color w:val="FFFFFF"/>
                <w:sz w:val="22"/>
                <w:szCs w:val="22"/>
              </w:rPr>
            </w:pPr>
            <w:ins w:id="86191" w:author="pete jones" w:date="2022-01-11T16:53:00Z">
              <w:r w:rsidRPr="003E6D0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6F3B6B3F" w14:textId="77777777" w:rsidR="003E6D09" w:rsidRPr="003E6D09" w:rsidRDefault="003E6D09" w:rsidP="003E6D09">
            <w:pPr>
              <w:spacing w:before="0" w:after="0" w:line="240" w:lineRule="auto"/>
              <w:jc w:val="right"/>
              <w:rPr>
                <w:ins w:id="86192" w:author="pete jones" w:date="2022-01-11T16:53:00Z"/>
                <w:rFonts w:ascii="Calibri" w:hAnsi="Calibri" w:cs="Calibri"/>
                <w:color w:val="FFFFFF"/>
                <w:sz w:val="22"/>
                <w:szCs w:val="22"/>
              </w:rPr>
            </w:pPr>
            <w:ins w:id="86193" w:author="pete jones" w:date="2022-01-11T16:53:00Z">
              <w:r w:rsidRPr="003E6D0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558E4719" w14:textId="77777777" w:rsidR="003E6D09" w:rsidRPr="003E6D09" w:rsidRDefault="003E6D09" w:rsidP="003E6D09">
            <w:pPr>
              <w:spacing w:before="0" w:after="0" w:line="240" w:lineRule="auto"/>
              <w:jc w:val="right"/>
              <w:rPr>
                <w:ins w:id="86194" w:author="pete jones" w:date="2022-01-11T16:53:00Z"/>
                <w:rFonts w:ascii="Calibri" w:hAnsi="Calibri" w:cs="Calibri"/>
                <w:color w:val="FFFFFF"/>
                <w:sz w:val="22"/>
                <w:szCs w:val="22"/>
              </w:rPr>
            </w:pPr>
            <w:ins w:id="86195" w:author="pete jones" w:date="2022-01-11T16:53:00Z">
              <w:r w:rsidRPr="003E6D0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4E4A639F" w14:textId="77777777" w:rsidR="003E6D09" w:rsidRPr="003E6D09" w:rsidRDefault="003E6D09" w:rsidP="003E6D09">
            <w:pPr>
              <w:spacing w:before="0" w:after="0" w:line="240" w:lineRule="auto"/>
              <w:jc w:val="right"/>
              <w:rPr>
                <w:ins w:id="86196" w:author="pete jones" w:date="2022-01-11T16:53:00Z"/>
                <w:rFonts w:ascii="Calibri" w:hAnsi="Calibri" w:cs="Calibri"/>
                <w:color w:val="FFFFFF"/>
                <w:sz w:val="22"/>
                <w:szCs w:val="22"/>
              </w:rPr>
            </w:pPr>
            <w:ins w:id="86197" w:author="pete jones" w:date="2022-01-11T16:53:00Z">
              <w:r w:rsidRPr="003E6D0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16DCA6ED" w14:textId="77777777" w:rsidR="003E6D09" w:rsidRPr="003E6D09" w:rsidRDefault="003E6D09" w:rsidP="003E6D09">
            <w:pPr>
              <w:spacing w:before="0" w:after="0" w:line="240" w:lineRule="auto"/>
              <w:jc w:val="right"/>
              <w:rPr>
                <w:ins w:id="86198" w:author="pete jones" w:date="2022-01-11T16:53:00Z"/>
                <w:rFonts w:ascii="Calibri" w:hAnsi="Calibri" w:cs="Calibri"/>
                <w:color w:val="FFFFFF"/>
                <w:sz w:val="22"/>
                <w:szCs w:val="22"/>
              </w:rPr>
            </w:pPr>
            <w:ins w:id="86199" w:author="pete jones" w:date="2022-01-11T16:53:00Z">
              <w:r w:rsidRPr="003E6D0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29FC959C" w14:textId="77777777" w:rsidR="003E6D09" w:rsidRPr="003E6D09" w:rsidRDefault="003E6D09" w:rsidP="003E6D09">
            <w:pPr>
              <w:spacing w:before="0" w:after="0" w:line="240" w:lineRule="auto"/>
              <w:jc w:val="right"/>
              <w:rPr>
                <w:ins w:id="86200" w:author="pete jones" w:date="2022-01-11T16:53:00Z"/>
                <w:rFonts w:ascii="Calibri" w:hAnsi="Calibri" w:cs="Calibri"/>
                <w:color w:val="FFFFFF"/>
                <w:sz w:val="22"/>
                <w:szCs w:val="22"/>
              </w:rPr>
            </w:pPr>
            <w:ins w:id="86201" w:author="pete jones" w:date="2022-01-11T16:53:00Z">
              <w:r w:rsidRPr="003E6D0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5A044E66" w14:textId="77777777" w:rsidR="003E6D09" w:rsidRPr="003E6D09" w:rsidRDefault="003E6D09" w:rsidP="003E6D09">
            <w:pPr>
              <w:spacing w:before="0" w:after="0" w:line="240" w:lineRule="auto"/>
              <w:jc w:val="right"/>
              <w:rPr>
                <w:ins w:id="86202" w:author="pete jones" w:date="2022-01-11T16:53:00Z"/>
                <w:rFonts w:ascii="Calibri" w:hAnsi="Calibri" w:cs="Calibri"/>
                <w:color w:val="FFFFFF"/>
                <w:sz w:val="22"/>
                <w:szCs w:val="22"/>
              </w:rPr>
            </w:pPr>
            <w:ins w:id="86203" w:author="pete jones" w:date="2022-01-11T16:53:00Z">
              <w:r w:rsidRPr="003E6D0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724078E4" w14:textId="77777777" w:rsidR="003E6D09" w:rsidRPr="003E6D09" w:rsidRDefault="003E6D09" w:rsidP="003E6D09">
            <w:pPr>
              <w:spacing w:before="0" w:after="0" w:line="240" w:lineRule="auto"/>
              <w:jc w:val="right"/>
              <w:rPr>
                <w:ins w:id="86204" w:author="pete jones" w:date="2022-01-11T16:53:00Z"/>
                <w:rFonts w:ascii="Calibri" w:hAnsi="Calibri" w:cs="Calibri"/>
                <w:color w:val="FFFFFF"/>
                <w:sz w:val="22"/>
                <w:szCs w:val="22"/>
              </w:rPr>
            </w:pPr>
            <w:ins w:id="86205" w:author="pete jones" w:date="2022-01-11T16:53:00Z">
              <w:r w:rsidRPr="003E6D0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2E6ABADD" w14:textId="77777777" w:rsidR="003E6D09" w:rsidRPr="003E6D09" w:rsidRDefault="003E6D09" w:rsidP="003E6D09">
            <w:pPr>
              <w:spacing w:before="0" w:after="0" w:line="240" w:lineRule="auto"/>
              <w:jc w:val="right"/>
              <w:rPr>
                <w:ins w:id="86206" w:author="pete jones" w:date="2022-01-11T16:53:00Z"/>
                <w:rFonts w:ascii="Calibri" w:hAnsi="Calibri" w:cs="Calibri"/>
                <w:color w:val="FFFFFF"/>
                <w:sz w:val="22"/>
                <w:szCs w:val="22"/>
              </w:rPr>
            </w:pPr>
            <w:ins w:id="86207" w:author="pete jones" w:date="2022-01-11T16:53:00Z">
              <w:r w:rsidRPr="003E6D09">
                <w:rPr>
                  <w:rFonts w:ascii="Calibri" w:hAnsi="Calibri" w:cs="Calibri"/>
                  <w:color w:val="FFFFFF"/>
                  <w:sz w:val="22"/>
                  <w:szCs w:val="22"/>
                </w:rPr>
                <w:t>23</w:t>
              </w:r>
            </w:ins>
          </w:p>
        </w:tc>
      </w:tr>
      <w:tr w:rsidR="003E6D09" w:rsidRPr="003E6D09" w14:paraId="675E84C0" w14:textId="77777777" w:rsidTr="003E6D09">
        <w:trPr>
          <w:trHeight w:val="315"/>
          <w:ins w:id="86208" w:author="pete jones" w:date="2022-01-11T16:53:00Z"/>
        </w:trPr>
        <w:tc>
          <w:tcPr>
            <w:tcW w:w="400" w:type="dxa"/>
            <w:tcBorders>
              <w:top w:val="nil"/>
              <w:left w:val="nil"/>
              <w:bottom w:val="nil"/>
              <w:right w:val="nil"/>
            </w:tcBorders>
            <w:shd w:val="clear" w:color="auto" w:fill="auto"/>
            <w:noWrap/>
            <w:vAlign w:val="center"/>
            <w:hideMark/>
          </w:tcPr>
          <w:p w14:paraId="50A73FD0" w14:textId="77777777" w:rsidR="003E6D09" w:rsidRPr="003E6D09" w:rsidRDefault="003E6D09" w:rsidP="003E6D09">
            <w:pPr>
              <w:spacing w:before="0" w:after="0" w:line="240" w:lineRule="auto"/>
              <w:jc w:val="center"/>
              <w:rPr>
                <w:ins w:id="86209" w:author="pete jones" w:date="2022-01-11T16:53:00Z"/>
                <w:rFonts w:ascii="Calibri" w:hAnsi="Calibri" w:cs="Calibri"/>
                <w:color w:val="FFFFFF"/>
                <w:sz w:val="22"/>
                <w:szCs w:val="22"/>
              </w:rPr>
            </w:pPr>
            <w:ins w:id="86210" w:author="pete jones" w:date="2022-01-11T16:53:00Z">
              <w:r w:rsidRPr="003E6D0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B47F870" w14:textId="77777777" w:rsidR="003E6D09" w:rsidRPr="003E6D09" w:rsidRDefault="003E6D09" w:rsidP="003E6D09">
            <w:pPr>
              <w:spacing w:before="0" w:after="0" w:line="240" w:lineRule="auto"/>
              <w:jc w:val="right"/>
              <w:rPr>
                <w:ins w:id="86211" w:author="pete jones" w:date="2022-01-11T16:53:00Z"/>
                <w:rFonts w:ascii="Calibri" w:hAnsi="Calibri" w:cs="Calibri"/>
                <w:color w:val="FFFFFF"/>
                <w:sz w:val="22"/>
                <w:szCs w:val="22"/>
              </w:rPr>
            </w:pPr>
            <w:ins w:id="86212" w:author="pete jones" w:date="2022-01-11T16:53:00Z">
              <w:r w:rsidRPr="003E6D0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5312AD6A" w14:textId="77777777" w:rsidR="003E6D09" w:rsidRPr="003E6D09" w:rsidRDefault="003E6D09" w:rsidP="003E6D09">
            <w:pPr>
              <w:spacing w:before="0" w:after="0" w:line="240" w:lineRule="auto"/>
              <w:jc w:val="center"/>
              <w:rPr>
                <w:ins w:id="86213" w:author="pete jones" w:date="2022-01-11T16:53:00Z"/>
                <w:rFonts w:ascii="Calibri" w:hAnsi="Calibri" w:cs="Calibri"/>
                <w:color w:val="FFFFFF"/>
                <w:sz w:val="22"/>
                <w:szCs w:val="22"/>
              </w:rPr>
            </w:pPr>
            <w:ins w:id="86214" w:author="pete jones" w:date="2022-01-11T16:53:00Z">
              <w:r w:rsidRPr="003E6D0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0E93955A" w14:textId="77777777" w:rsidR="003E6D09" w:rsidRPr="003E6D09" w:rsidRDefault="003E6D09" w:rsidP="003E6D09">
            <w:pPr>
              <w:spacing w:before="0" w:after="0" w:line="240" w:lineRule="auto"/>
              <w:jc w:val="center"/>
              <w:rPr>
                <w:ins w:id="86215" w:author="pete jones" w:date="2022-01-11T16:53:00Z"/>
                <w:rFonts w:ascii="Calibri" w:hAnsi="Calibri" w:cs="Calibri"/>
                <w:color w:val="FFFFFF"/>
                <w:sz w:val="22"/>
                <w:szCs w:val="22"/>
              </w:rPr>
            </w:pPr>
            <w:ins w:id="86216" w:author="pete jones" w:date="2022-01-11T16:53:00Z">
              <w:r w:rsidRPr="003E6D0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ED54901" w14:textId="77777777" w:rsidR="003E6D09" w:rsidRPr="003E6D09" w:rsidRDefault="003E6D09" w:rsidP="003E6D09">
            <w:pPr>
              <w:spacing w:before="0" w:after="0" w:line="240" w:lineRule="auto"/>
              <w:jc w:val="center"/>
              <w:rPr>
                <w:ins w:id="86217" w:author="pete jones" w:date="2022-01-11T16:53:00Z"/>
                <w:rFonts w:ascii="Calibri" w:hAnsi="Calibri" w:cs="Calibri"/>
                <w:sz w:val="22"/>
                <w:szCs w:val="22"/>
              </w:rPr>
            </w:pPr>
            <w:ins w:id="86218" w:author="pete jones" w:date="2022-01-11T16:53:00Z">
              <w:r w:rsidRPr="003E6D09">
                <w:rPr>
                  <w:rFonts w:ascii="Calibri" w:hAnsi="Calibri" w:cs="Calibri"/>
                  <w:sz w:val="22"/>
                  <w:szCs w:val="22"/>
                </w:rPr>
                <w:t>By %</w:t>
              </w:r>
            </w:ins>
          </w:p>
        </w:tc>
      </w:tr>
      <w:tr w:rsidR="003E6D09" w:rsidRPr="003E6D09" w14:paraId="0A1B3D46" w14:textId="77777777" w:rsidTr="003E6D09">
        <w:trPr>
          <w:trHeight w:val="1920"/>
          <w:ins w:id="86219" w:author="pete jones" w:date="2022-01-11T16:53: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3017AE57" w14:textId="77777777" w:rsidR="003E6D09" w:rsidRPr="003E6D09" w:rsidRDefault="003E6D09" w:rsidP="003E6D09">
            <w:pPr>
              <w:spacing w:before="0" w:after="0" w:line="240" w:lineRule="auto"/>
              <w:jc w:val="center"/>
              <w:rPr>
                <w:ins w:id="86220" w:author="pete jones" w:date="2022-01-11T16:53:00Z"/>
                <w:rFonts w:ascii="Calibri" w:hAnsi="Calibri" w:cs="Calibri"/>
                <w:b/>
                <w:bCs/>
                <w:color w:val="000000"/>
                <w:sz w:val="22"/>
                <w:szCs w:val="22"/>
              </w:rPr>
            </w:pPr>
            <w:ins w:id="86221" w:author="pete jones" w:date="2022-01-11T16:53:00Z">
              <w:r w:rsidRPr="003E6D09">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17880B5C" w14:textId="77777777" w:rsidR="003E6D09" w:rsidRPr="003E6D09" w:rsidRDefault="003E6D09" w:rsidP="003E6D09">
            <w:pPr>
              <w:spacing w:before="0" w:after="0" w:line="240" w:lineRule="auto"/>
              <w:jc w:val="center"/>
              <w:rPr>
                <w:ins w:id="86222" w:author="pete jones" w:date="2022-01-11T16:53:00Z"/>
                <w:rFonts w:ascii="Calibri" w:hAnsi="Calibri" w:cs="Calibri"/>
                <w:b/>
                <w:bCs/>
                <w:color w:val="000000"/>
                <w:sz w:val="22"/>
                <w:szCs w:val="22"/>
              </w:rPr>
            </w:pPr>
            <w:ins w:id="86223" w:author="pete jones" w:date="2022-01-11T16:53:00Z">
              <w:r w:rsidRPr="003E6D0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59289466" w14:textId="77777777" w:rsidR="003E6D09" w:rsidRPr="003E6D09" w:rsidRDefault="003E6D09" w:rsidP="003E6D09">
            <w:pPr>
              <w:spacing w:before="0" w:after="0" w:line="240" w:lineRule="auto"/>
              <w:jc w:val="center"/>
              <w:rPr>
                <w:ins w:id="86224" w:author="pete jones" w:date="2022-01-11T16:53:00Z"/>
                <w:rFonts w:ascii="Calibri" w:hAnsi="Calibri" w:cs="Calibri"/>
                <w:b/>
                <w:bCs/>
                <w:color w:val="000000"/>
                <w:sz w:val="22"/>
                <w:szCs w:val="22"/>
              </w:rPr>
            </w:pPr>
            <w:ins w:id="86225" w:author="pete jones" w:date="2022-01-11T16:53:00Z">
              <w:r w:rsidRPr="003E6D0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04D1EDF1" w14:textId="77777777" w:rsidR="003E6D09" w:rsidRPr="003E6D09" w:rsidRDefault="003E6D09" w:rsidP="003E6D09">
            <w:pPr>
              <w:spacing w:before="0" w:after="0" w:line="240" w:lineRule="auto"/>
              <w:jc w:val="center"/>
              <w:rPr>
                <w:ins w:id="86226" w:author="pete jones" w:date="2022-01-11T16:53:00Z"/>
                <w:rFonts w:ascii="Calibri" w:hAnsi="Calibri" w:cs="Calibri"/>
                <w:b/>
                <w:bCs/>
                <w:color w:val="000000"/>
                <w:sz w:val="22"/>
                <w:szCs w:val="22"/>
              </w:rPr>
            </w:pPr>
            <w:ins w:id="86227" w:author="pete jones" w:date="2022-01-11T16:53:00Z">
              <w:r w:rsidRPr="003E6D0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04A1E4B6" w14:textId="77777777" w:rsidR="003E6D09" w:rsidRPr="003E6D09" w:rsidRDefault="003E6D09" w:rsidP="003E6D09">
            <w:pPr>
              <w:spacing w:before="0" w:after="0" w:line="240" w:lineRule="auto"/>
              <w:jc w:val="center"/>
              <w:rPr>
                <w:ins w:id="86228" w:author="pete jones" w:date="2022-01-11T16:53:00Z"/>
                <w:rFonts w:ascii="Calibri" w:hAnsi="Calibri" w:cs="Calibri"/>
                <w:b/>
                <w:bCs/>
                <w:color w:val="000000"/>
                <w:sz w:val="22"/>
                <w:szCs w:val="22"/>
              </w:rPr>
            </w:pPr>
            <w:ins w:id="86229" w:author="pete jones" w:date="2022-01-11T16:53:00Z">
              <w:r w:rsidRPr="003E6D0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51CFC965" w14:textId="77777777" w:rsidR="003E6D09" w:rsidRPr="003E6D09" w:rsidRDefault="003E6D09" w:rsidP="003E6D09">
            <w:pPr>
              <w:spacing w:before="0" w:after="0" w:line="240" w:lineRule="auto"/>
              <w:jc w:val="center"/>
              <w:rPr>
                <w:ins w:id="86230" w:author="pete jones" w:date="2022-01-11T16:53:00Z"/>
                <w:rFonts w:ascii="Calibri" w:hAnsi="Calibri" w:cs="Calibri"/>
                <w:b/>
                <w:bCs/>
                <w:color w:val="000000"/>
                <w:sz w:val="22"/>
                <w:szCs w:val="22"/>
              </w:rPr>
            </w:pPr>
            <w:ins w:id="86231" w:author="pete jones" w:date="2022-01-11T16:53:00Z">
              <w:r w:rsidRPr="003E6D0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2B6E1922" w14:textId="77777777" w:rsidR="003E6D09" w:rsidRPr="003E6D09" w:rsidRDefault="003E6D09" w:rsidP="003E6D09">
            <w:pPr>
              <w:spacing w:before="0" w:after="0" w:line="240" w:lineRule="auto"/>
              <w:jc w:val="center"/>
              <w:rPr>
                <w:ins w:id="86232" w:author="pete jones" w:date="2022-01-11T16:53:00Z"/>
                <w:rFonts w:ascii="Calibri" w:hAnsi="Calibri" w:cs="Calibri"/>
                <w:b/>
                <w:bCs/>
                <w:color w:val="000000"/>
                <w:sz w:val="22"/>
                <w:szCs w:val="22"/>
              </w:rPr>
            </w:pPr>
            <w:ins w:id="86233" w:author="pete jones" w:date="2022-01-11T16:53:00Z">
              <w:r w:rsidRPr="003E6D0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39C70757" w14:textId="77777777" w:rsidR="003E6D09" w:rsidRPr="003E6D09" w:rsidRDefault="003E6D09" w:rsidP="003E6D09">
            <w:pPr>
              <w:spacing w:before="0" w:after="0" w:line="240" w:lineRule="auto"/>
              <w:jc w:val="center"/>
              <w:rPr>
                <w:ins w:id="86234" w:author="pete jones" w:date="2022-01-11T16:53:00Z"/>
                <w:rFonts w:ascii="Calibri" w:hAnsi="Calibri" w:cs="Calibri"/>
                <w:b/>
                <w:bCs/>
                <w:color w:val="000000"/>
                <w:sz w:val="22"/>
                <w:szCs w:val="22"/>
              </w:rPr>
            </w:pPr>
            <w:ins w:id="86235" w:author="pete jones" w:date="2022-01-11T16:53:00Z">
              <w:r w:rsidRPr="003E6D0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3717437" w14:textId="77777777" w:rsidR="003E6D09" w:rsidRPr="003E6D09" w:rsidRDefault="003E6D09" w:rsidP="003E6D09">
            <w:pPr>
              <w:spacing w:before="0" w:after="0" w:line="240" w:lineRule="auto"/>
              <w:jc w:val="center"/>
              <w:rPr>
                <w:ins w:id="86236" w:author="pete jones" w:date="2022-01-11T16:53:00Z"/>
                <w:rFonts w:ascii="Calibri" w:hAnsi="Calibri" w:cs="Calibri"/>
                <w:b/>
                <w:bCs/>
                <w:color w:val="000000"/>
                <w:sz w:val="22"/>
                <w:szCs w:val="22"/>
              </w:rPr>
            </w:pPr>
            <w:ins w:id="86237" w:author="pete jones" w:date="2022-01-11T16:53:00Z">
              <w:r w:rsidRPr="003E6D0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2843321" w14:textId="77777777" w:rsidR="003E6D09" w:rsidRPr="003E6D09" w:rsidRDefault="003E6D09" w:rsidP="003E6D09">
            <w:pPr>
              <w:spacing w:before="0" w:after="0" w:line="240" w:lineRule="auto"/>
              <w:jc w:val="center"/>
              <w:rPr>
                <w:ins w:id="86238" w:author="pete jones" w:date="2022-01-11T16:53:00Z"/>
                <w:rFonts w:ascii="Calibri" w:hAnsi="Calibri" w:cs="Calibri"/>
                <w:b/>
                <w:bCs/>
                <w:color w:val="000000"/>
                <w:sz w:val="22"/>
                <w:szCs w:val="22"/>
              </w:rPr>
            </w:pPr>
            <w:ins w:id="86239" w:author="pete jones" w:date="2022-01-11T16:53:00Z">
              <w:r w:rsidRPr="003E6D0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4AA47F7" w14:textId="77777777" w:rsidR="003E6D09" w:rsidRPr="003E6D09" w:rsidRDefault="003E6D09" w:rsidP="003E6D09">
            <w:pPr>
              <w:spacing w:before="0" w:after="0" w:line="240" w:lineRule="auto"/>
              <w:jc w:val="center"/>
              <w:rPr>
                <w:ins w:id="86240" w:author="pete jones" w:date="2022-01-11T16:53:00Z"/>
                <w:rFonts w:ascii="Calibri" w:hAnsi="Calibri" w:cs="Calibri"/>
                <w:b/>
                <w:bCs/>
                <w:color w:val="000000"/>
                <w:sz w:val="22"/>
                <w:szCs w:val="22"/>
              </w:rPr>
            </w:pPr>
            <w:ins w:id="86241" w:author="pete jones" w:date="2022-01-11T16:53:00Z">
              <w:r w:rsidRPr="003E6D0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3979372" w14:textId="77777777" w:rsidR="003E6D09" w:rsidRPr="003E6D09" w:rsidRDefault="003E6D09" w:rsidP="003E6D09">
            <w:pPr>
              <w:spacing w:before="0" w:after="0" w:line="240" w:lineRule="auto"/>
              <w:jc w:val="center"/>
              <w:rPr>
                <w:ins w:id="86242" w:author="pete jones" w:date="2022-01-11T16:53:00Z"/>
                <w:rFonts w:ascii="Calibri" w:hAnsi="Calibri" w:cs="Calibri"/>
                <w:b/>
                <w:bCs/>
                <w:color w:val="000000"/>
                <w:sz w:val="22"/>
                <w:szCs w:val="22"/>
              </w:rPr>
            </w:pPr>
            <w:ins w:id="86243" w:author="pete jones" w:date="2022-01-11T16:53:00Z">
              <w:r w:rsidRPr="003E6D0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9001F2E" w14:textId="77777777" w:rsidR="003E6D09" w:rsidRPr="003E6D09" w:rsidRDefault="003E6D09" w:rsidP="003E6D09">
            <w:pPr>
              <w:spacing w:before="0" w:after="0" w:line="240" w:lineRule="auto"/>
              <w:jc w:val="center"/>
              <w:rPr>
                <w:ins w:id="86244" w:author="pete jones" w:date="2022-01-11T16:53:00Z"/>
                <w:rFonts w:ascii="Calibri" w:hAnsi="Calibri" w:cs="Calibri"/>
                <w:b/>
                <w:bCs/>
                <w:color w:val="000000"/>
                <w:sz w:val="22"/>
                <w:szCs w:val="22"/>
              </w:rPr>
            </w:pPr>
            <w:ins w:id="86245" w:author="pete jones" w:date="2022-01-11T16:53:00Z">
              <w:r w:rsidRPr="003E6D0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44B90C57" w14:textId="77777777" w:rsidR="003E6D09" w:rsidRPr="003E6D09" w:rsidRDefault="003E6D09" w:rsidP="003E6D09">
            <w:pPr>
              <w:spacing w:before="0" w:after="0" w:line="240" w:lineRule="auto"/>
              <w:jc w:val="center"/>
              <w:rPr>
                <w:ins w:id="86246" w:author="pete jones" w:date="2022-01-11T16:53:00Z"/>
                <w:rFonts w:ascii="Calibri" w:hAnsi="Calibri" w:cs="Calibri"/>
                <w:b/>
                <w:bCs/>
                <w:color w:val="000000"/>
                <w:sz w:val="22"/>
                <w:szCs w:val="22"/>
              </w:rPr>
            </w:pPr>
            <w:ins w:id="86247" w:author="pete jones" w:date="2022-01-11T16:53:00Z">
              <w:r w:rsidRPr="003E6D09">
                <w:rPr>
                  <w:rFonts w:ascii="Calibri" w:hAnsi="Calibri" w:cs="Calibri"/>
                  <w:b/>
                  <w:bCs/>
                  <w:color w:val="000000"/>
                  <w:sz w:val="22"/>
                  <w:szCs w:val="22"/>
                </w:rPr>
                <w:t>Coursework</w:t>
              </w:r>
            </w:ins>
          </w:p>
        </w:tc>
      </w:tr>
      <w:tr w:rsidR="003E6D09" w:rsidRPr="003E6D09" w14:paraId="0462966D" w14:textId="77777777" w:rsidTr="003E6D09">
        <w:trPr>
          <w:trHeight w:val="300"/>
          <w:ins w:id="86248" w:author="pete jones" w:date="2022-01-11T16:53: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20A6DD6" w14:textId="77777777" w:rsidR="003E6D09" w:rsidRPr="003E6D09" w:rsidRDefault="003E6D09" w:rsidP="003E6D09">
            <w:pPr>
              <w:spacing w:before="0" w:after="0" w:line="240" w:lineRule="auto"/>
              <w:jc w:val="center"/>
              <w:rPr>
                <w:ins w:id="86249" w:author="pete jones" w:date="2022-01-11T16:53:00Z"/>
                <w:rFonts w:ascii="Calibri" w:hAnsi="Calibri" w:cs="Calibri"/>
                <w:color w:val="000000"/>
                <w:sz w:val="22"/>
                <w:szCs w:val="22"/>
              </w:rPr>
            </w:pPr>
            <w:ins w:id="86250"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524888D" w14:textId="77777777" w:rsidR="003E6D09" w:rsidRPr="003E6D09" w:rsidRDefault="003E6D09" w:rsidP="003E6D09">
            <w:pPr>
              <w:spacing w:before="0" w:after="0" w:line="240" w:lineRule="auto"/>
              <w:jc w:val="left"/>
              <w:rPr>
                <w:ins w:id="86251" w:author="pete jones" w:date="2022-01-11T16:53:00Z"/>
                <w:rFonts w:ascii="Calibri" w:hAnsi="Calibri" w:cs="Calibri"/>
                <w:color w:val="000000"/>
                <w:sz w:val="22"/>
                <w:szCs w:val="22"/>
              </w:rPr>
            </w:pPr>
            <w:ins w:id="86252" w:author="pete jones" w:date="2022-01-11T16:53:00Z">
              <w:r w:rsidRPr="003E6D09">
                <w:rPr>
                  <w:rFonts w:ascii="Calibri" w:hAnsi="Calibri" w:cs="Calibri"/>
                  <w:color w:val="000000"/>
                  <w:sz w:val="22"/>
                  <w:szCs w:val="22"/>
                </w:rPr>
                <w:t> Engineering Science</w:t>
              </w:r>
            </w:ins>
          </w:p>
        </w:tc>
        <w:tc>
          <w:tcPr>
            <w:tcW w:w="432" w:type="dxa"/>
            <w:tcBorders>
              <w:top w:val="nil"/>
              <w:left w:val="nil"/>
              <w:bottom w:val="single" w:sz="4" w:space="0" w:color="auto"/>
              <w:right w:val="single" w:sz="4" w:space="0" w:color="auto"/>
            </w:tcBorders>
            <w:shd w:val="clear" w:color="auto" w:fill="auto"/>
            <w:noWrap/>
            <w:vAlign w:val="bottom"/>
            <w:hideMark/>
          </w:tcPr>
          <w:p w14:paraId="159772F3" w14:textId="77777777" w:rsidR="003E6D09" w:rsidRPr="003E6D09" w:rsidRDefault="003E6D09" w:rsidP="003E6D09">
            <w:pPr>
              <w:spacing w:before="0" w:after="0" w:line="240" w:lineRule="auto"/>
              <w:jc w:val="center"/>
              <w:rPr>
                <w:ins w:id="86253" w:author="pete jones" w:date="2022-01-11T16:53:00Z"/>
                <w:rFonts w:ascii="Calibri" w:hAnsi="Calibri" w:cs="Calibri"/>
                <w:color w:val="000000"/>
                <w:sz w:val="22"/>
                <w:szCs w:val="22"/>
              </w:rPr>
            </w:pPr>
            <w:ins w:id="86254"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E219324" w14:textId="77777777" w:rsidR="003E6D09" w:rsidRPr="003E6D09" w:rsidRDefault="003E6D09" w:rsidP="003E6D09">
            <w:pPr>
              <w:spacing w:before="0" w:after="0" w:line="240" w:lineRule="auto"/>
              <w:jc w:val="center"/>
              <w:rPr>
                <w:ins w:id="86255" w:author="pete jones" w:date="2022-01-11T16:53:00Z"/>
                <w:rFonts w:ascii="Calibri" w:hAnsi="Calibri" w:cs="Calibri"/>
                <w:color w:val="000000"/>
                <w:sz w:val="22"/>
                <w:szCs w:val="22"/>
              </w:rPr>
            </w:pPr>
            <w:ins w:id="86256"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916B521" w14:textId="77777777" w:rsidR="003E6D09" w:rsidRPr="003E6D09" w:rsidRDefault="003E6D09" w:rsidP="003E6D09">
            <w:pPr>
              <w:spacing w:before="0" w:after="0" w:line="240" w:lineRule="auto"/>
              <w:jc w:val="center"/>
              <w:rPr>
                <w:ins w:id="86257" w:author="pete jones" w:date="2022-01-11T16:53:00Z"/>
                <w:rFonts w:ascii="Calibri" w:hAnsi="Calibri" w:cs="Calibri"/>
                <w:color w:val="000000"/>
                <w:sz w:val="22"/>
                <w:szCs w:val="22"/>
              </w:rPr>
            </w:pPr>
            <w:ins w:id="8625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2F7FF1" w14:textId="77777777" w:rsidR="003E6D09" w:rsidRPr="003E6D09" w:rsidRDefault="003E6D09" w:rsidP="003E6D09">
            <w:pPr>
              <w:spacing w:before="0" w:after="0" w:line="240" w:lineRule="auto"/>
              <w:jc w:val="center"/>
              <w:rPr>
                <w:ins w:id="86259" w:author="pete jones" w:date="2022-01-11T16:53:00Z"/>
                <w:rFonts w:ascii="Calibri" w:hAnsi="Calibri" w:cs="Calibri"/>
                <w:color w:val="000000"/>
                <w:sz w:val="22"/>
                <w:szCs w:val="22"/>
              </w:rPr>
            </w:pPr>
            <w:ins w:id="8626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4C08EF" w14:textId="77777777" w:rsidR="003E6D09" w:rsidRPr="003E6D09" w:rsidRDefault="003E6D09" w:rsidP="003E6D09">
            <w:pPr>
              <w:spacing w:before="0" w:after="0" w:line="240" w:lineRule="auto"/>
              <w:jc w:val="center"/>
              <w:rPr>
                <w:ins w:id="86261" w:author="pete jones" w:date="2022-01-11T16:53:00Z"/>
                <w:rFonts w:ascii="Calibri" w:hAnsi="Calibri" w:cs="Calibri"/>
                <w:color w:val="000000"/>
                <w:sz w:val="22"/>
                <w:szCs w:val="22"/>
              </w:rPr>
            </w:pPr>
            <w:ins w:id="86262"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FF7E22" w14:textId="77777777" w:rsidR="003E6D09" w:rsidRPr="003E6D09" w:rsidRDefault="003E6D09" w:rsidP="003E6D09">
            <w:pPr>
              <w:spacing w:before="0" w:after="0" w:line="240" w:lineRule="auto"/>
              <w:jc w:val="center"/>
              <w:rPr>
                <w:ins w:id="86263" w:author="pete jones" w:date="2022-01-11T16:53:00Z"/>
                <w:rFonts w:ascii="Calibri" w:hAnsi="Calibri" w:cs="Calibri"/>
                <w:color w:val="000000"/>
                <w:sz w:val="22"/>
                <w:szCs w:val="22"/>
              </w:rPr>
            </w:pPr>
            <w:ins w:id="8626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96B8DE" w14:textId="77777777" w:rsidR="003E6D09" w:rsidRPr="003E6D09" w:rsidRDefault="003E6D09" w:rsidP="003E6D09">
            <w:pPr>
              <w:spacing w:before="0" w:after="0" w:line="240" w:lineRule="auto"/>
              <w:jc w:val="center"/>
              <w:rPr>
                <w:ins w:id="86265" w:author="pete jones" w:date="2022-01-11T16:53:00Z"/>
                <w:rFonts w:ascii="Calibri" w:hAnsi="Calibri" w:cs="Calibri"/>
                <w:color w:val="000000"/>
                <w:sz w:val="22"/>
                <w:szCs w:val="22"/>
              </w:rPr>
            </w:pPr>
            <w:ins w:id="8626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3EE050" w14:textId="77777777" w:rsidR="003E6D09" w:rsidRPr="003E6D09" w:rsidRDefault="003E6D09" w:rsidP="003E6D09">
            <w:pPr>
              <w:spacing w:before="0" w:after="0" w:line="240" w:lineRule="auto"/>
              <w:jc w:val="center"/>
              <w:rPr>
                <w:ins w:id="86267" w:author="pete jones" w:date="2022-01-11T16:53:00Z"/>
                <w:rFonts w:ascii="Calibri" w:hAnsi="Calibri" w:cs="Calibri"/>
                <w:color w:val="000000"/>
                <w:sz w:val="22"/>
                <w:szCs w:val="22"/>
              </w:rPr>
            </w:pPr>
            <w:ins w:id="8626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30115D" w14:textId="77777777" w:rsidR="003E6D09" w:rsidRPr="003E6D09" w:rsidRDefault="003E6D09" w:rsidP="003E6D09">
            <w:pPr>
              <w:spacing w:before="0" w:after="0" w:line="240" w:lineRule="auto"/>
              <w:jc w:val="center"/>
              <w:rPr>
                <w:ins w:id="86269" w:author="pete jones" w:date="2022-01-11T16:53:00Z"/>
                <w:rFonts w:ascii="Calibri" w:hAnsi="Calibri" w:cs="Calibri"/>
                <w:color w:val="000000"/>
                <w:sz w:val="22"/>
                <w:szCs w:val="22"/>
              </w:rPr>
            </w:pPr>
            <w:ins w:id="8627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16EE61" w14:textId="77777777" w:rsidR="003E6D09" w:rsidRPr="003E6D09" w:rsidRDefault="003E6D09" w:rsidP="003E6D09">
            <w:pPr>
              <w:spacing w:before="0" w:after="0" w:line="240" w:lineRule="auto"/>
              <w:jc w:val="center"/>
              <w:rPr>
                <w:ins w:id="86271" w:author="pete jones" w:date="2022-01-11T16:53:00Z"/>
                <w:rFonts w:ascii="Calibri" w:hAnsi="Calibri" w:cs="Calibri"/>
                <w:color w:val="000000"/>
                <w:sz w:val="22"/>
                <w:szCs w:val="22"/>
              </w:rPr>
            </w:pPr>
            <w:ins w:id="8627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C3F805" w14:textId="77777777" w:rsidR="003E6D09" w:rsidRPr="003E6D09" w:rsidRDefault="003E6D09" w:rsidP="003E6D09">
            <w:pPr>
              <w:spacing w:before="0" w:after="0" w:line="240" w:lineRule="auto"/>
              <w:jc w:val="center"/>
              <w:rPr>
                <w:ins w:id="86273" w:author="pete jones" w:date="2022-01-11T16:53:00Z"/>
                <w:rFonts w:ascii="Calibri" w:hAnsi="Calibri" w:cs="Calibri"/>
                <w:color w:val="000000"/>
                <w:sz w:val="22"/>
                <w:szCs w:val="22"/>
              </w:rPr>
            </w:pPr>
            <w:ins w:id="86274"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50ED086" w14:textId="77777777" w:rsidR="003E6D09" w:rsidRPr="003E6D09" w:rsidRDefault="003E6D09" w:rsidP="003E6D09">
            <w:pPr>
              <w:spacing w:before="0" w:after="0" w:line="240" w:lineRule="auto"/>
              <w:jc w:val="center"/>
              <w:rPr>
                <w:ins w:id="86275" w:author="pete jones" w:date="2022-01-11T16:53:00Z"/>
                <w:rFonts w:ascii="Calibri" w:hAnsi="Calibri" w:cs="Calibri"/>
                <w:color w:val="000000"/>
                <w:sz w:val="22"/>
                <w:szCs w:val="22"/>
              </w:rPr>
            </w:pPr>
            <w:ins w:id="86276" w:author="pete jones" w:date="2022-01-11T16:53:00Z">
              <w:r w:rsidRPr="003E6D09">
                <w:rPr>
                  <w:rFonts w:ascii="Calibri" w:hAnsi="Calibri" w:cs="Calibri"/>
                  <w:color w:val="000000"/>
                  <w:sz w:val="22"/>
                  <w:szCs w:val="22"/>
                </w:rPr>
                <w:t> </w:t>
              </w:r>
            </w:ins>
          </w:p>
        </w:tc>
      </w:tr>
      <w:tr w:rsidR="003E6D09" w:rsidRPr="003E6D09" w14:paraId="79F23610" w14:textId="77777777" w:rsidTr="003E6D09">
        <w:trPr>
          <w:trHeight w:val="300"/>
          <w:ins w:id="86277"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5317CBB" w14:textId="77777777" w:rsidR="003E6D09" w:rsidRPr="003E6D09" w:rsidRDefault="003E6D09" w:rsidP="003E6D09">
            <w:pPr>
              <w:spacing w:before="0" w:after="0" w:line="240" w:lineRule="auto"/>
              <w:jc w:val="center"/>
              <w:rPr>
                <w:ins w:id="86278" w:author="pete jones" w:date="2022-01-11T16:53:00Z"/>
                <w:rFonts w:ascii="Calibri" w:hAnsi="Calibri" w:cs="Calibri"/>
                <w:color w:val="000000"/>
                <w:sz w:val="22"/>
                <w:szCs w:val="22"/>
              </w:rPr>
            </w:pPr>
            <w:ins w:id="86279"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68B076B" w14:textId="77777777" w:rsidR="003E6D09" w:rsidRPr="003E6D09" w:rsidRDefault="003E6D09" w:rsidP="003E6D09">
            <w:pPr>
              <w:spacing w:before="0" w:after="0" w:line="240" w:lineRule="auto"/>
              <w:jc w:val="left"/>
              <w:rPr>
                <w:ins w:id="86280" w:author="pete jones" w:date="2022-01-11T16:53:00Z"/>
                <w:rFonts w:ascii="Calibri" w:hAnsi="Calibri" w:cs="Calibri"/>
                <w:color w:val="000000"/>
                <w:sz w:val="22"/>
                <w:szCs w:val="22"/>
              </w:rPr>
            </w:pPr>
            <w:ins w:id="86281" w:author="pete jones" w:date="2022-01-11T16:53:00Z">
              <w:r w:rsidRPr="003E6D09">
                <w:rPr>
                  <w:rFonts w:ascii="Calibri" w:hAnsi="Calibri" w:cs="Calibri"/>
                  <w:color w:val="000000"/>
                  <w:sz w:val="22"/>
                  <w:szCs w:val="22"/>
                </w:rPr>
                <w:t> Mechatronics</w:t>
              </w:r>
            </w:ins>
          </w:p>
        </w:tc>
        <w:tc>
          <w:tcPr>
            <w:tcW w:w="432" w:type="dxa"/>
            <w:tcBorders>
              <w:top w:val="nil"/>
              <w:left w:val="nil"/>
              <w:bottom w:val="single" w:sz="4" w:space="0" w:color="auto"/>
              <w:right w:val="single" w:sz="4" w:space="0" w:color="auto"/>
            </w:tcBorders>
            <w:shd w:val="clear" w:color="auto" w:fill="auto"/>
            <w:noWrap/>
            <w:vAlign w:val="bottom"/>
            <w:hideMark/>
          </w:tcPr>
          <w:p w14:paraId="7EA88CE0" w14:textId="77777777" w:rsidR="003E6D09" w:rsidRPr="003E6D09" w:rsidRDefault="003E6D09" w:rsidP="003E6D09">
            <w:pPr>
              <w:spacing w:before="0" w:after="0" w:line="240" w:lineRule="auto"/>
              <w:jc w:val="center"/>
              <w:rPr>
                <w:ins w:id="86282" w:author="pete jones" w:date="2022-01-11T16:53:00Z"/>
                <w:rFonts w:ascii="Calibri" w:hAnsi="Calibri" w:cs="Calibri"/>
                <w:color w:val="000000"/>
                <w:sz w:val="22"/>
                <w:szCs w:val="22"/>
              </w:rPr>
            </w:pPr>
            <w:ins w:id="86283" w:author="pete jones" w:date="2022-01-11T16:53: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3317AFE" w14:textId="77777777" w:rsidR="003E6D09" w:rsidRPr="003E6D09" w:rsidRDefault="003E6D09" w:rsidP="003E6D09">
            <w:pPr>
              <w:spacing w:before="0" w:after="0" w:line="240" w:lineRule="auto"/>
              <w:jc w:val="center"/>
              <w:rPr>
                <w:ins w:id="86284" w:author="pete jones" w:date="2022-01-11T16:53:00Z"/>
                <w:rFonts w:ascii="Calibri" w:hAnsi="Calibri" w:cs="Calibri"/>
                <w:color w:val="000000"/>
                <w:sz w:val="22"/>
                <w:szCs w:val="22"/>
              </w:rPr>
            </w:pPr>
            <w:ins w:id="86285"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C482170" w14:textId="77777777" w:rsidR="003E6D09" w:rsidRPr="003E6D09" w:rsidRDefault="003E6D09" w:rsidP="003E6D09">
            <w:pPr>
              <w:spacing w:before="0" w:after="0" w:line="240" w:lineRule="auto"/>
              <w:jc w:val="center"/>
              <w:rPr>
                <w:ins w:id="86286" w:author="pete jones" w:date="2022-01-11T16:53:00Z"/>
                <w:rFonts w:ascii="Calibri" w:hAnsi="Calibri" w:cs="Calibri"/>
                <w:color w:val="000000"/>
                <w:sz w:val="22"/>
                <w:szCs w:val="22"/>
              </w:rPr>
            </w:pPr>
            <w:ins w:id="8628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37A43F" w14:textId="77777777" w:rsidR="003E6D09" w:rsidRPr="003E6D09" w:rsidRDefault="003E6D09" w:rsidP="003E6D09">
            <w:pPr>
              <w:spacing w:before="0" w:after="0" w:line="240" w:lineRule="auto"/>
              <w:jc w:val="center"/>
              <w:rPr>
                <w:ins w:id="86288" w:author="pete jones" w:date="2022-01-11T16:53:00Z"/>
                <w:rFonts w:ascii="Calibri" w:hAnsi="Calibri" w:cs="Calibri"/>
                <w:color w:val="000000"/>
                <w:sz w:val="22"/>
                <w:szCs w:val="22"/>
              </w:rPr>
            </w:pPr>
            <w:ins w:id="86289"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A4E792" w14:textId="77777777" w:rsidR="003E6D09" w:rsidRPr="003E6D09" w:rsidRDefault="003E6D09" w:rsidP="003E6D09">
            <w:pPr>
              <w:spacing w:before="0" w:after="0" w:line="240" w:lineRule="auto"/>
              <w:jc w:val="center"/>
              <w:rPr>
                <w:ins w:id="86290" w:author="pete jones" w:date="2022-01-11T16:53:00Z"/>
                <w:rFonts w:ascii="Calibri" w:hAnsi="Calibri" w:cs="Calibri"/>
                <w:color w:val="000000"/>
                <w:sz w:val="22"/>
                <w:szCs w:val="22"/>
              </w:rPr>
            </w:pPr>
            <w:ins w:id="86291"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5487FB" w14:textId="77777777" w:rsidR="003E6D09" w:rsidRPr="003E6D09" w:rsidRDefault="003E6D09" w:rsidP="003E6D09">
            <w:pPr>
              <w:spacing w:before="0" w:after="0" w:line="240" w:lineRule="auto"/>
              <w:jc w:val="center"/>
              <w:rPr>
                <w:ins w:id="86292" w:author="pete jones" w:date="2022-01-11T16:53:00Z"/>
                <w:rFonts w:ascii="Calibri" w:hAnsi="Calibri" w:cs="Calibri"/>
                <w:color w:val="000000"/>
                <w:sz w:val="22"/>
                <w:szCs w:val="22"/>
              </w:rPr>
            </w:pPr>
            <w:ins w:id="8629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F18E02" w14:textId="77777777" w:rsidR="003E6D09" w:rsidRPr="003E6D09" w:rsidRDefault="003E6D09" w:rsidP="003E6D09">
            <w:pPr>
              <w:spacing w:before="0" w:after="0" w:line="240" w:lineRule="auto"/>
              <w:jc w:val="center"/>
              <w:rPr>
                <w:ins w:id="86294" w:author="pete jones" w:date="2022-01-11T16:53:00Z"/>
                <w:rFonts w:ascii="Calibri" w:hAnsi="Calibri" w:cs="Calibri"/>
                <w:color w:val="000000"/>
                <w:sz w:val="22"/>
                <w:szCs w:val="22"/>
              </w:rPr>
            </w:pPr>
            <w:ins w:id="8629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E1DD29" w14:textId="77777777" w:rsidR="003E6D09" w:rsidRPr="003E6D09" w:rsidRDefault="003E6D09" w:rsidP="003E6D09">
            <w:pPr>
              <w:spacing w:before="0" w:after="0" w:line="240" w:lineRule="auto"/>
              <w:jc w:val="center"/>
              <w:rPr>
                <w:ins w:id="86296" w:author="pete jones" w:date="2022-01-11T16:53:00Z"/>
                <w:rFonts w:ascii="Calibri" w:hAnsi="Calibri" w:cs="Calibri"/>
                <w:color w:val="000000"/>
                <w:sz w:val="22"/>
                <w:szCs w:val="22"/>
              </w:rPr>
            </w:pPr>
            <w:ins w:id="8629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EE403D" w14:textId="77777777" w:rsidR="003E6D09" w:rsidRPr="003E6D09" w:rsidRDefault="003E6D09" w:rsidP="003E6D09">
            <w:pPr>
              <w:spacing w:before="0" w:after="0" w:line="240" w:lineRule="auto"/>
              <w:jc w:val="center"/>
              <w:rPr>
                <w:ins w:id="86298" w:author="pete jones" w:date="2022-01-11T16:53:00Z"/>
                <w:rFonts w:ascii="Calibri" w:hAnsi="Calibri" w:cs="Calibri"/>
                <w:color w:val="000000"/>
                <w:sz w:val="22"/>
                <w:szCs w:val="22"/>
              </w:rPr>
            </w:pPr>
            <w:ins w:id="8629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2355E6" w14:textId="77777777" w:rsidR="003E6D09" w:rsidRPr="003E6D09" w:rsidRDefault="003E6D09" w:rsidP="003E6D09">
            <w:pPr>
              <w:spacing w:before="0" w:after="0" w:line="240" w:lineRule="auto"/>
              <w:jc w:val="center"/>
              <w:rPr>
                <w:ins w:id="86300" w:author="pete jones" w:date="2022-01-11T16:53:00Z"/>
                <w:rFonts w:ascii="Calibri" w:hAnsi="Calibri" w:cs="Calibri"/>
                <w:color w:val="000000"/>
                <w:sz w:val="22"/>
                <w:szCs w:val="22"/>
              </w:rPr>
            </w:pPr>
            <w:ins w:id="8630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A34E91" w14:textId="77777777" w:rsidR="003E6D09" w:rsidRPr="003E6D09" w:rsidRDefault="003E6D09" w:rsidP="003E6D09">
            <w:pPr>
              <w:spacing w:before="0" w:after="0" w:line="240" w:lineRule="auto"/>
              <w:jc w:val="center"/>
              <w:rPr>
                <w:ins w:id="86302" w:author="pete jones" w:date="2022-01-11T16:53:00Z"/>
                <w:rFonts w:ascii="Calibri" w:hAnsi="Calibri" w:cs="Calibri"/>
                <w:color w:val="000000"/>
                <w:sz w:val="22"/>
                <w:szCs w:val="22"/>
              </w:rPr>
            </w:pPr>
            <w:ins w:id="86303"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A09EDBD" w14:textId="77777777" w:rsidR="003E6D09" w:rsidRPr="003E6D09" w:rsidRDefault="003E6D09" w:rsidP="003E6D09">
            <w:pPr>
              <w:spacing w:before="0" w:after="0" w:line="240" w:lineRule="auto"/>
              <w:jc w:val="center"/>
              <w:rPr>
                <w:ins w:id="86304" w:author="pete jones" w:date="2022-01-11T16:53:00Z"/>
                <w:rFonts w:ascii="Calibri" w:hAnsi="Calibri" w:cs="Calibri"/>
                <w:color w:val="000000"/>
                <w:sz w:val="22"/>
                <w:szCs w:val="22"/>
              </w:rPr>
            </w:pPr>
            <w:ins w:id="86305" w:author="pete jones" w:date="2022-01-11T16:53:00Z">
              <w:r w:rsidRPr="003E6D09">
                <w:rPr>
                  <w:rFonts w:ascii="Calibri" w:hAnsi="Calibri" w:cs="Calibri"/>
                  <w:color w:val="000000"/>
                  <w:sz w:val="22"/>
                  <w:szCs w:val="22"/>
                </w:rPr>
                <w:t> </w:t>
              </w:r>
            </w:ins>
          </w:p>
        </w:tc>
      </w:tr>
      <w:tr w:rsidR="003E6D09" w:rsidRPr="003E6D09" w14:paraId="2FA716E9" w14:textId="77777777" w:rsidTr="003E6D09">
        <w:trPr>
          <w:trHeight w:val="300"/>
          <w:ins w:id="86306"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C10EBD0" w14:textId="77777777" w:rsidR="003E6D09" w:rsidRPr="003E6D09" w:rsidRDefault="003E6D09" w:rsidP="003E6D09">
            <w:pPr>
              <w:spacing w:before="0" w:after="0" w:line="240" w:lineRule="auto"/>
              <w:jc w:val="center"/>
              <w:rPr>
                <w:ins w:id="86307" w:author="pete jones" w:date="2022-01-11T16:53:00Z"/>
                <w:rFonts w:ascii="Calibri" w:hAnsi="Calibri" w:cs="Calibri"/>
                <w:color w:val="000000"/>
                <w:sz w:val="22"/>
                <w:szCs w:val="22"/>
              </w:rPr>
            </w:pPr>
            <w:ins w:id="86308"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03368E7" w14:textId="77777777" w:rsidR="003E6D09" w:rsidRPr="003E6D09" w:rsidRDefault="003E6D09" w:rsidP="003E6D09">
            <w:pPr>
              <w:spacing w:before="0" w:after="0" w:line="240" w:lineRule="auto"/>
              <w:jc w:val="left"/>
              <w:rPr>
                <w:ins w:id="86309" w:author="pete jones" w:date="2022-01-11T16:53:00Z"/>
                <w:rFonts w:ascii="Calibri" w:hAnsi="Calibri" w:cs="Calibri"/>
                <w:color w:val="000000"/>
                <w:sz w:val="22"/>
                <w:szCs w:val="22"/>
              </w:rPr>
            </w:pPr>
            <w:ins w:id="86310" w:author="pete jones" w:date="2022-01-11T16:53:00Z">
              <w:r w:rsidRPr="003E6D09">
                <w:rPr>
                  <w:rFonts w:ascii="Calibri" w:hAnsi="Calibri" w:cs="Calibri"/>
                  <w:color w:val="000000"/>
                  <w:sz w:val="22"/>
                  <w:szCs w:val="22"/>
                </w:rPr>
                <w:t> Engineering Communication and 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1F4C0D55" w14:textId="77777777" w:rsidR="003E6D09" w:rsidRPr="003E6D09" w:rsidRDefault="003E6D09" w:rsidP="003E6D09">
            <w:pPr>
              <w:spacing w:before="0" w:after="0" w:line="240" w:lineRule="auto"/>
              <w:jc w:val="center"/>
              <w:rPr>
                <w:ins w:id="86311" w:author="pete jones" w:date="2022-01-11T16:53:00Z"/>
                <w:rFonts w:ascii="Calibri" w:hAnsi="Calibri" w:cs="Calibri"/>
                <w:color w:val="000000"/>
                <w:sz w:val="22"/>
                <w:szCs w:val="22"/>
              </w:rPr>
            </w:pPr>
            <w:ins w:id="86312" w:author="pete jones" w:date="2022-01-11T16:53: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3A83E2F" w14:textId="77777777" w:rsidR="003E6D09" w:rsidRPr="003E6D09" w:rsidRDefault="003E6D09" w:rsidP="003E6D09">
            <w:pPr>
              <w:spacing w:before="0" w:after="0" w:line="240" w:lineRule="auto"/>
              <w:jc w:val="center"/>
              <w:rPr>
                <w:ins w:id="86313" w:author="pete jones" w:date="2022-01-11T16:53:00Z"/>
                <w:rFonts w:ascii="Calibri" w:hAnsi="Calibri" w:cs="Calibri"/>
                <w:color w:val="000000"/>
                <w:sz w:val="22"/>
                <w:szCs w:val="22"/>
              </w:rPr>
            </w:pPr>
            <w:ins w:id="86314"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86675C8" w14:textId="77777777" w:rsidR="003E6D09" w:rsidRPr="003E6D09" w:rsidRDefault="003E6D09" w:rsidP="003E6D09">
            <w:pPr>
              <w:spacing w:before="0" w:after="0" w:line="240" w:lineRule="auto"/>
              <w:jc w:val="center"/>
              <w:rPr>
                <w:ins w:id="86315" w:author="pete jones" w:date="2022-01-11T16:53:00Z"/>
                <w:rFonts w:ascii="Calibri" w:hAnsi="Calibri" w:cs="Calibri"/>
                <w:color w:val="000000"/>
                <w:sz w:val="22"/>
                <w:szCs w:val="22"/>
              </w:rPr>
            </w:pPr>
            <w:ins w:id="8631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C131ED" w14:textId="77777777" w:rsidR="003E6D09" w:rsidRPr="003E6D09" w:rsidRDefault="003E6D09" w:rsidP="003E6D09">
            <w:pPr>
              <w:spacing w:before="0" w:after="0" w:line="240" w:lineRule="auto"/>
              <w:jc w:val="center"/>
              <w:rPr>
                <w:ins w:id="86317" w:author="pete jones" w:date="2022-01-11T16:53:00Z"/>
                <w:rFonts w:ascii="Calibri" w:hAnsi="Calibri" w:cs="Calibri"/>
                <w:color w:val="000000"/>
                <w:sz w:val="22"/>
                <w:szCs w:val="22"/>
              </w:rPr>
            </w:pPr>
            <w:ins w:id="8631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A53ABE" w14:textId="77777777" w:rsidR="003E6D09" w:rsidRPr="003E6D09" w:rsidRDefault="003E6D09" w:rsidP="003E6D09">
            <w:pPr>
              <w:spacing w:before="0" w:after="0" w:line="240" w:lineRule="auto"/>
              <w:jc w:val="center"/>
              <w:rPr>
                <w:ins w:id="86319" w:author="pete jones" w:date="2022-01-11T16:53:00Z"/>
                <w:rFonts w:ascii="Calibri" w:hAnsi="Calibri" w:cs="Calibri"/>
                <w:color w:val="000000"/>
                <w:sz w:val="22"/>
                <w:szCs w:val="22"/>
              </w:rPr>
            </w:pPr>
            <w:ins w:id="8632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CB8FB9" w14:textId="77777777" w:rsidR="003E6D09" w:rsidRPr="003E6D09" w:rsidRDefault="003E6D09" w:rsidP="003E6D09">
            <w:pPr>
              <w:spacing w:before="0" w:after="0" w:line="240" w:lineRule="auto"/>
              <w:jc w:val="center"/>
              <w:rPr>
                <w:ins w:id="86321" w:author="pete jones" w:date="2022-01-11T16:53:00Z"/>
                <w:rFonts w:ascii="Calibri" w:hAnsi="Calibri" w:cs="Calibri"/>
                <w:color w:val="000000"/>
                <w:sz w:val="22"/>
                <w:szCs w:val="22"/>
              </w:rPr>
            </w:pPr>
            <w:ins w:id="8632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557A0E" w14:textId="77777777" w:rsidR="003E6D09" w:rsidRPr="003E6D09" w:rsidRDefault="003E6D09" w:rsidP="003E6D09">
            <w:pPr>
              <w:spacing w:before="0" w:after="0" w:line="240" w:lineRule="auto"/>
              <w:jc w:val="center"/>
              <w:rPr>
                <w:ins w:id="86323" w:author="pete jones" w:date="2022-01-11T16:53:00Z"/>
                <w:rFonts w:ascii="Calibri" w:hAnsi="Calibri" w:cs="Calibri"/>
                <w:color w:val="000000"/>
                <w:sz w:val="22"/>
                <w:szCs w:val="22"/>
              </w:rPr>
            </w:pPr>
            <w:ins w:id="8632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3860B9" w14:textId="77777777" w:rsidR="003E6D09" w:rsidRPr="003E6D09" w:rsidRDefault="003E6D09" w:rsidP="003E6D09">
            <w:pPr>
              <w:spacing w:before="0" w:after="0" w:line="240" w:lineRule="auto"/>
              <w:jc w:val="center"/>
              <w:rPr>
                <w:ins w:id="86325" w:author="pete jones" w:date="2022-01-11T16:53:00Z"/>
                <w:rFonts w:ascii="Calibri" w:hAnsi="Calibri" w:cs="Calibri"/>
                <w:color w:val="000000"/>
                <w:sz w:val="22"/>
                <w:szCs w:val="22"/>
              </w:rPr>
            </w:pPr>
            <w:ins w:id="8632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E379CB" w14:textId="77777777" w:rsidR="003E6D09" w:rsidRPr="003E6D09" w:rsidRDefault="003E6D09" w:rsidP="003E6D09">
            <w:pPr>
              <w:spacing w:before="0" w:after="0" w:line="240" w:lineRule="auto"/>
              <w:jc w:val="center"/>
              <w:rPr>
                <w:ins w:id="86327" w:author="pete jones" w:date="2022-01-11T16:53:00Z"/>
                <w:rFonts w:ascii="Calibri" w:hAnsi="Calibri" w:cs="Calibri"/>
                <w:color w:val="000000"/>
                <w:sz w:val="22"/>
                <w:szCs w:val="22"/>
              </w:rPr>
            </w:pPr>
            <w:ins w:id="8632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C41977" w14:textId="77777777" w:rsidR="003E6D09" w:rsidRPr="003E6D09" w:rsidRDefault="003E6D09" w:rsidP="003E6D09">
            <w:pPr>
              <w:spacing w:before="0" w:after="0" w:line="240" w:lineRule="auto"/>
              <w:jc w:val="center"/>
              <w:rPr>
                <w:ins w:id="86329" w:author="pete jones" w:date="2022-01-11T16:53:00Z"/>
                <w:rFonts w:ascii="Calibri" w:hAnsi="Calibri" w:cs="Calibri"/>
                <w:color w:val="000000"/>
                <w:sz w:val="22"/>
                <w:szCs w:val="22"/>
              </w:rPr>
            </w:pPr>
            <w:ins w:id="8633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11D754" w14:textId="77777777" w:rsidR="003E6D09" w:rsidRPr="003E6D09" w:rsidRDefault="003E6D09" w:rsidP="003E6D09">
            <w:pPr>
              <w:spacing w:before="0" w:after="0" w:line="240" w:lineRule="auto"/>
              <w:jc w:val="center"/>
              <w:rPr>
                <w:ins w:id="86331" w:author="pete jones" w:date="2022-01-11T16:53:00Z"/>
                <w:rFonts w:ascii="Calibri" w:hAnsi="Calibri" w:cs="Calibri"/>
                <w:color w:val="000000"/>
                <w:sz w:val="22"/>
                <w:szCs w:val="22"/>
              </w:rPr>
            </w:pPr>
            <w:ins w:id="86332"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57E76FA" w14:textId="77777777" w:rsidR="003E6D09" w:rsidRPr="003E6D09" w:rsidRDefault="003E6D09" w:rsidP="003E6D09">
            <w:pPr>
              <w:spacing w:before="0" w:after="0" w:line="240" w:lineRule="auto"/>
              <w:jc w:val="center"/>
              <w:rPr>
                <w:ins w:id="86333" w:author="pete jones" w:date="2022-01-11T16:53:00Z"/>
                <w:rFonts w:ascii="Calibri" w:hAnsi="Calibri" w:cs="Calibri"/>
                <w:color w:val="000000"/>
                <w:sz w:val="22"/>
                <w:szCs w:val="22"/>
              </w:rPr>
            </w:pPr>
            <w:ins w:id="86334" w:author="pete jones" w:date="2022-01-11T16:53:00Z">
              <w:r w:rsidRPr="003E6D09">
                <w:rPr>
                  <w:rFonts w:ascii="Calibri" w:hAnsi="Calibri" w:cs="Calibri"/>
                  <w:color w:val="000000"/>
                  <w:sz w:val="22"/>
                  <w:szCs w:val="22"/>
                </w:rPr>
                <w:t> </w:t>
              </w:r>
            </w:ins>
          </w:p>
        </w:tc>
      </w:tr>
      <w:tr w:rsidR="003E6D09" w:rsidRPr="003E6D09" w14:paraId="1FC4CD03" w14:textId="77777777" w:rsidTr="003E6D09">
        <w:trPr>
          <w:trHeight w:val="300"/>
          <w:ins w:id="86335"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826A410" w14:textId="77777777" w:rsidR="003E6D09" w:rsidRPr="003E6D09" w:rsidRDefault="003E6D09" w:rsidP="003E6D09">
            <w:pPr>
              <w:spacing w:before="0" w:after="0" w:line="240" w:lineRule="auto"/>
              <w:jc w:val="center"/>
              <w:rPr>
                <w:ins w:id="86336" w:author="pete jones" w:date="2022-01-11T16:53:00Z"/>
                <w:rFonts w:ascii="Calibri" w:hAnsi="Calibri" w:cs="Calibri"/>
                <w:color w:val="000000"/>
                <w:sz w:val="22"/>
                <w:szCs w:val="22"/>
              </w:rPr>
            </w:pPr>
            <w:ins w:id="86337"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D70D53A" w14:textId="77777777" w:rsidR="003E6D09" w:rsidRPr="003E6D09" w:rsidRDefault="003E6D09" w:rsidP="003E6D09">
            <w:pPr>
              <w:spacing w:before="0" w:after="0" w:line="240" w:lineRule="auto"/>
              <w:jc w:val="left"/>
              <w:rPr>
                <w:ins w:id="86338" w:author="pete jones" w:date="2022-01-11T16:53:00Z"/>
                <w:rFonts w:ascii="Calibri" w:hAnsi="Calibri" w:cs="Calibri"/>
                <w:color w:val="000000"/>
                <w:sz w:val="22"/>
                <w:szCs w:val="22"/>
              </w:rPr>
            </w:pPr>
            <w:ins w:id="86339" w:author="pete jones" w:date="2022-01-11T16:53:00Z">
              <w:r w:rsidRPr="003E6D09">
                <w:rPr>
                  <w:rFonts w:ascii="Calibri" w:hAnsi="Calibri" w:cs="Calibri"/>
                  <w:color w:val="000000"/>
                  <w:sz w:val="22"/>
                  <w:szCs w:val="22"/>
                </w:rPr>
                <w:t> Manufacturing, Measurement and Diagnostics</w:t>
              </w:r>
            </w:ins>
          </w:p>
        </w:tc>
        <w:tc>
          <w:tcPr>
            <w:tcW w:w="432" w:type="dxa"/>
            <w:tcBorders>
              <w:top w:val="nil"/>
              <w:left w:val="nil"/>
              <w:bottom w:val="single" w:sz="4" w:space="0" w:color="auto"/>
              <w:right w:val="single" w:sz="4" w:space="0" w:color="auto"/>
            </w:tcBorders>
            <w:shd w:val="clear" w:color="auto" w:fill="auto"/>
            <w:noWrap/>
            <w:vAlign w:val="bottom"/>
            <w:hideMark/>
          </w:tcPr>
          <w:p w14:paraId="2CB0DCA0" w14:textId="77777777" w:rsidR="003E6D09" w:rsidRPr="003E6D09" w:rsidRDefault="003E6D09" w:rsidP="003E6D09">
            <w:pPr>
              <w:spacing w:before="0" w:after="0" w:line="240" w:lineRule="auto"/>
              <w:jc w:val="center"/>
              <w:rPr>
                <w:ins w:id="86340" w:author="pete jones" w:date="2022-01-11T16:53:00Z"/>
                <w:rFonts w:ascii="Calibri" w:hAnsi="Calibri" w:cs="Calibri"/>
                <w:color w:val="000000"/>
                <w:sz w:val="22"/>
                <w:szCs w:val="22"/>
              </w:rPr>
            </w:pPr>
            <w:ins w:id="86341" w:author="pete jones" w:date="2022-01-11T16:53: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80CB5B4" w14:textId="77777777" w:rsidR="003E6D09" w:rsidRPr="003E6D09" w:rsidRDefault="003E6D09" w:rsidP="003E6D09">
            <w:pPr>
              <w:spacing w:before="0" w:after="0" w:line="240" w:lineRule="auto"/>
              <w:jc w:val="center"/>
              <w:rPr>
                <w:ins w:id="86342" w:author="pete jones" w:date="2022-01-11T16:53:00Z"/>
                <w:rFonts w:ascii="Calibri" w:hAnsi="Calibri" w:cs="Calibri"/>
                <w:color w:val="000000"/>
                <w:sz w:val="22"/>
                <w:szCs w:val="22"/>
              </w:rPr>
            </w:pPr>
            <w:ins w:id="86343"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AA36A1F" w14:textId="77777777" w:rsidR="003E6D09" w:rsidRPr="003E6D09" w:rsidRDefault="003E6D09" w:rsidP="003E6D09">
            <w:pPr>
              <w:spacing w:before="0" w:after="0" w:line="240" w:lineRule="auto"/>
              <w:jc w:val="center"/>
              <w:rPr>
                <w:ins w:id="86344" w:author="pete jones" w:date="2022-01-11T16:53:00Z"/>
                <w:rFonts w:ascii="Calibri" w:hAnsi="Calibri" w:cs="Calibri"/>
                <w:color w:val="000000"/>
                <w:sz w:val="22"/>
                <w:szCs w:val="22"/>
              </w:rPr>
            </w:pPr>
            <w:ins w:id="8634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2AF5CA" w14:textId="77777777" w:rsidR="003E6D09" w:rsidRPr="003E6D09" w:rsidRDefault="003E6D09" w:rsidP="003E6D09">
            <w:pPr>
              <w:spacing w:before="0" w:after="0" w:line="240" w:lineRule="auto"/>
              <w:jc w:val="center"/>
              <w:rPr>
                <w:ins w:id="86346" w:author="pete jones" w:date="2022-01-11T16:53:00Z"/>
                <w:rFonts w:ascii="Calibri" w:hAnsi="Calibri" w:cs="Calibri"/>
                <w:color w:val="000000"/>
                <w:sz w:val="22"/>
                <w:szCs w:val="22"/>
              </w:rPr>
            </w:pPr>
            <w:ins w:id="8634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D2407A5" w14:textId="77777777" w:rsidR="003E6D09" w:rsidRPr="003E6D09" w:rsidRDefault="003E6D09" w:rsidP="003E6D09">
            <w:pPr>
              <w:spacing w:before="0" w:after="0" w:line="240" w:lineRule="auto"/>
              <w:jc w:val="center"/>
              <w:rPr>
                <w:ins w:id="86348" w:author="pete jones" w:date="2022-01-11T16:53:00Z"/>
                <w:rFonts w:ascii="Calibri" w:hAnsi="Calibri" w:cs="Calibri"/>
                <w:color w:val="000000"/>
                <w:sz w:val="22"/>
                <w:szCs w:val="22"/>
              </w:rPr>
            </w:pPr>
            <w:ins w:id="86349"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4626CB" w14:textId="77777777" w:rsidR="003E6D09" w:rsidRPr="003E6D09" w:rsidRDefault="003E6D09" w:rsidP="003E6D09">
            <w:pPr>
              <w:spacing w:before="0" w:after="0" w:line="240" w:lineRule="auto"/>
              <w:jc w:val="center"/>
              <w:rPr>
                <w:ins w:id="86350" w:author="pete jones" w:date="2022-01-11T16:53:00Z"/>
                <w:rFonts w:ascii="Calibri" w:hAnsi="Calibri" w:cs="Calibri"/>
                <w:color w:val="000000"/>
                <w:sz w:val="22"/>
                <w:szCs w:val="22"/>
              </w:rPr>
            </w:pPr>
            <w:ins w:id="8635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4B427D" w14:textId="77777777" w:rsidR="003E6D09" w:rsidRPr="003E6D09" w:rsidRDefault="003E6D09" w:rsidP="003E6D09">
            <w:pPr>
              <w:spacing w:before="0" w:after="0" w:line="240" w:lineRule="auto"/>
              <w:jc w:val="center"/>
              <w:rPr>
                <w:ins w:id="86352" w:author="pete jones" w:date="2022-01-11T16:53:00Z"/>
                <w:rFonts w:ascii="Calibri" w:hAnsi="Calibri" w:cs="Calibri"/>
                <w:color w:val="000000"/>
                <w:sz w:val="22"/>
                <w:szCs w:val="22"/>
              </w:rPr>
            </w:pPr>
            <w:ins w:id="8635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42A249" w14:textId="77777777" w:rsidR="003E6D09" w:rsidRPr="003E6D09" w:rsidRDefault="003E6D09" w:rsidP="003E6D09">
            <w:pPr>
              <w:spacing w:before="0" w:after="0" w:line="240" w:lineRule="auto"/>
              <w:jc w:val="center"/>
              <w:rPr>
                <w:ins w:id="86354" w:author="pete jones" w:date="2022-01-11T16:53:00Z"/>
                <w:rFonts w:ascii="Calibri" w:hAnsi="Calibri" w:cs="Calibri"/>
                <w:color w:val="000000"/>
                <w:sz w:val="22"/>
                <w:szCs w:val="22"/>
              </w:rPr>
            </w:pPr>
            <w:ins w:id="8635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587B26" w14:textId="77777777" w:rsidR="003E6D09" w:rsidRPr="003E6D09" w:rsidRDefault="003E6D09" w:rsidP="003E6D09">
            <w:pPr>
              <w:spacing w:before="0" w:after="0" w:line="240" w:lineRule="auto"/>
              <w:jc w:val="center"/>
              <w:rPr>
                <w:ins w:id="86356" w:author="pete jones" w:date="2022-01-11T16:53:00Z"/>
                <w:rFonts w:ascii="Calibri" w:hAnsi="Calibri" w:cs="Calibri"/>
                <w:color w:val="000000"/>
                <w:sz w:val="22"/>
                <w:szCs w:val="22"/>
              </w:rPr>
            </w:pPr>
            <w:ins w:id="8635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793639" w14:textId="77777777" w:rsidR="003E6D09" w:rsidRPr="003E6D09" w:rsidRDefault="003E6D09" w:rsidP="003E6D09">
            <w:pPr>
              <w:spacing w:before="0" w:after="0" w:line="240" w:lineRule="auto"/>
              <w:jc w:val="center"/>
              <w:rPr>
                <w:ins w:id="86358" w:author="pete jones" w:date="2022-01-11T16:53:00Z"/>
                <w:rFonts w:ascii="Calibri" w:hAnsi="Calibri" w:cs="Calibri"/>
                <w:color w:val="000000"/>
                <w:sz w:val="22"/>
                <w:szCs w:val="22"/>
              </w:rPr>
            </w:pPr>
            <w:ins w:id="8635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22053E" w14:textId="77777777" w:rsidR="003E6D09" w:rsidRPr="003E6D09" w:rsidRDefault="003E6D09" w:rsidP="003E6D09">
            <w:pPr>
              <w:spacing w:before="0" w:after="0" w:line="240" w:lineRule="auto"/>
              <w:jc w:val="center"/>
              <w:rPr>
                <w:ins w:id="86360" w:author="pete jones" w:date="2022-01-11T16:53:00Z"/>
                <w:rFonts w:ascii="Calibri" w:hAnsi="Calibri" w:cs="Calibri"/>
                <w:color w:val="000000"/>
                <w:sz w:val="22"/>
                <w:szCs w:val="22"/>
              </w:rPr>
            </w:pPr>
            <w:ins w:id="86361"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F3001DF" w14:textId="77777777" w:rsidR="003E6D09" w:rsidRPr="003E6D09" w:rsidRDefault="003E6D09" w:rsidP="003E6D09">
            <w:pPr>
              <w:spacing w:before="0" w:after="0" w:line="240" w:lineRule="auto"/>
              <w:jc w:val="center"/>
              <w:rPr>
                <w:ins w:id="86362" w:author="pete jones" w:date="2022-01-11T16:53:00Z"/>
                <w:rFonts w:ascii="Calibri" w:hAnsi="Calibri" w:cs="Calibri"/>
                <w:color w:val="000000"/>
                <w:sz w:val="22"/>
                <w:szCs w:val="22"/>
              </w:rPr>
            </w:pPr>
            <w:ins w:id="86363" w:author="pete jones" w:date="2022-01-11T16:53:00Z">
              <w:r w:rsidRPr="003E6D09">
                <w:rPr>
                  <w:rFonts w:ascii="Calibri" w:hAnsi="Calibri" w:cs="Calibri"/>
                  <w:color w:val="000000"/>
                  <w:sz w:val="22"/>
                  <w:szCs w:val="22"/>
                </w:rPr>
                <w:t> </w:t>
              </w:r>
            </w:ins>
          </w:p>
        </w:tc>
      </w:tr>
      <w:tr w:rsidR="003E6D09" w:rsidRPr="003E6D09" w14:paraId="096DFD68" w14:textId="77777777" w:rsidTr="003E6D09">
        <w:trPr>
          <w:trHeight w:val="300"/>
          <w:ins w:id="86364"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BF9AF73" w14:textId="77777777" w:rsidR="003E6D09" w:rsidRPr="003E6D09" w:rsidRDefault="003E6D09" w:rsidP="003E6D09">
            <w:pPr>
              <w:spacing w:before="0" w:after="0" w:line="240" w:lineRule="auto"/>
              <w:jc w:val="center"/>
              <w:rPr>
                <w:ins w:id="86365" w:author="pete jones" w:date="2022-01-11T16:53:00Z"/>
                <w:rFonts w:ascii="Calibri" w:hAnsi="Calibri" w:cs="Calibri"/>
                <w:color w:val="000000"/>
                <w:sz w:val="22"/>
                <w:szCs w:val="22"/>
              </w:rPr>
            </w:pPr>
            <w:ins w:id="86366"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4CCB3EF" w14:textId="77777777" w:rsidR="003E6D09" w:rsidRPr="003E6D09" w:rsidRDefault="003E6D09" w:rsidP="003E6D09">
            <w:pPr>
              <w:spacing w:before="0" w:after="0" w:line="240" w:lineRule="auto"/>
              <w:jc w:val="left"/>
              <w:rPr>
                <w:ins w:id="86367" w:author="pete jones" w:date="2022-01-11T16:53:00Z"/>
                <w:rFonts w:ascii="Calibri" w:hAnsi="Calibri" w:cs="Calibri"/>
                <w:color w:val="000000"/>
                <w:sz w:val="22"/>
                <w:szCs w:val="22"/>
              </w:rPr>
            </w:pPr>
            <w:ins w:id="86368" w:author="pete jones" w:date="2022-01-11T16:53:00Z">
              <w:r w:rsidRPr="003E6D09">
                <w:rPr>
                  <w:rFonts w:ascii="Calibri" w:hAnsi="Calibri" w:cs="Calibri"/>
                  <w:color w:val="000000"/>
                  <w:sz w:val="22"/>
                  <w:szCs w:val="22"/>
                </w:rPr>
                <w:t> Professional Development and Transferrable Skills</w:t>
              </w:r>
            </w:ins>
          </w:p>
        </w:tc>
        <w:tc>
          <w:tcPr>
            <w:tcW w:w="432" w:type="dxa"/>
            <w:tcBorders>
              <w:top w:val="nil"/>
              <w:left w:val="nil"/>
              <w:bottom w:val="single" w:sz="4" w:space="0" w:color="auto"/>
              <w:right w:val="single" w:sz="4" w:space="0" w:color="auto"/>
            </w:tcBorders>
            <w:shd w:val="clear" w:color="auto" w:fill="auto"/>
            <w:noWrap/>
            <w:vAlign w:val="bottom"/>
            <w:hideMark/>
          </w:tcPr>
          <w:p w14:paraId="0C1F938C" w14:textId="77777777" w:rsidR="003E6D09" w:rsidRPr="003E6D09" w:rsidRDefault="003E6D09" w:rsidP="003E6D09">
            <w:pPr>
              <w:spacing w:before="0" w:after="0" w:line="240" w:lineRule="auto"/>
              <w:jc w:val="center"/>
              <w:rPr>
                <w:ins w:id="86369" w:author="pete jones" w:date="2022-01-11T16:53:00Z"/>
                <w:rFonts w:ascii="Calibri" w:hAnsi="Calibri" w:cs="Calibri"/>
                <w:color w:val="000000"/>
                <w:sz w:val="22"/>
                <w:szCs w:val="22"/>
              </w:rPr>
            </w:pPr>
            <w:ins w:id="86370"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26C0C6B" w14:textId="77777777" w:rsidR="003E6D09" w:rsidRPr="003E6D09" w:rsidRDefault="003E6D09" w:rsidP="003E6D09">
            <w:pPr>
              <w:spacing w:before="0" w:after="0" w:line="240" w:lineRule="auto"/>
              <w:jc w:val="center"/>
              <w:rPr>
                <w:ins w:id="86371" w:author="pete jones" w:date="2022-01-11T16:53:00Z"/>
                <w:rFonts w:ascii="Calibri" w:hAnsi="Calibri" w:cs="Calibri"/>
                <w:color w:val="000000"/>
                <w:sz w:val="22"/>
                <w:szCs w:val="22"/>
              </w:rPr>
            </w:pPr>
            <w:ins w:id="86372"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625454D" w14:textId="77777777" w:rsidR="003E6D09" w:rsidRPr="003E6D09" w:rsidRDefault="003E6D09" w:rsidP="003E6D09">
            <w:pPr>
              <w:spacing w:before="0" w:after="0" w:line="240" w:lineRule="auto"/>
              <w:jc w:val="center"/>
              <w:rPr>
                <w:ins w:id="86373" w:author="pete jones" w:date="2022-01-11T16:53:00Z"/>
                <w:rFonts w:ascii="Calibri" w:hAnsi="Calibri" w:cs="Calibri"/>
                <w:color w:val="000000"/>
                <w:sz w:val="22"/>
                <w:szCs w:val="22"/>
              </w:rPr>
            </w:pPr>
            <w:ins w:id="8637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E09269" w14:textId="77777777" w:rsidR="003E6D09" w:rsidRPr="003E6D09" w:rsidRDefault="003E6D09" w:rsidP="003E6D09">
            <w:pPr>
              <w:spacing w:before="0" w:after="0" w:line="240" w:lineRule="auto"/>
              <w:jc w:val="center"/>
              <w:rPr>
                <w:ins w:id="86375" w:author="pete jones" w:date="2022-01-11T16:53:00Z"/>
                <w:rFonts w:ascii="Calibri" w:hAnsi="Calibri" w:cs="Calibri"/>
                <w:color w:val="000000"/>
                <w:sz w:val="22"/>
                <w:szCs w:val="22"/>
              </w:rPr>
            </w:pPr>
            <w:ins w:id="8637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5D8E4D" w14:textId="77777777" w:rsidR="003E6D09" w:rsidRPr="003E6D09" w:rsidRDefault="003E6D09" w:rsidP="003E6D09">
            <w:pPr>
              <w:spacing w:before="0" w:after="0" w:line="240" w:lineRule="auto"/>
              <w:jc w:val="center"/>
              <w:rPr>
                <w:ins w:id="86377" w:author="pete jones" w:date="2022-01-11T16:53:00Z"/>
                <w:rFonts w:ascii="Calibri" w:hAnsi="Calibri" w:cs="Calibri"/>
                <w:color w:val="000000"/>
                <w:sz w:val="22"/>
                <w:szCs w:val="22"/>
              </w:rPr>
            </w:pPr>
            <w:ins w:id="8637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28F6BE" w14:textId="77777777" w:rsidR="003E6D09" w:rsidRPr="003E6D09" w:rsidRDefault="003E6D09" w:rsidP="003E6D09">
            <w:pPr>
              <w:spacing w:before="0" w:after="0" w:line="240" w:lineRule="auto"/>
              <w:jc w:val="center"/>
              <w:rPr>
                <w:ins w:id="86379" w:author="pete jones" w:date="2022-01-11T16:53:00Z"/>
                <w:rFonts w:ascii="Calibri" w:hAnsi="Calibri" w:cs="Calibri"/>
                <w:color w:val="000000"/>
                <w:sz w:val="22"/>
                <w:szCs w:val="22"/>
              </w:rPr>
            </w:pPr>
            <w:ins w:id="8638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8E9789" w14:textId="77777777" w:rsidR="003E6D09" w:rsidRPr="003E6D09" w:rsidRDefault="003E6D09" w:rsidP="003E6D09">
            <w:pPr>
              <w:spacing w:before="0" w:after="0" w:line="240" w:lineRule="auto"/>
              <w:jc w:val="center"/>
              <w:rPr>
                <w:ins w:id="86381" w:author="pete jones" w:date="2022-01-11T16:53:00Z"/>
                <w:rFonts w:ascii="Calibri" w:hAnsi="Calibri" w:cs="Calibri"/>
                <w:color w:val="000000"/>
                <w:sz w:val="22"/>
                <w:szCs w:val="22"/>
              </w:rPr>
            </w:pPr>
            <w:ins w:id="8638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584BAB" w14:textId="77777777" w:rsidR="003E6D09" w:rsidRPr="003E6D09" w:rsidRDefault="003E6D09" w:rsidP="003E6D09">
            <w:pPr>
              <w:spacing w:before="0" w:after="0" w:line="240" w:lineRule="auto"/>
              <w:jc w:val="center"/>
              <w:rPr>
                <w:ins w:id="86383" w:author="pete jones" w:date="2022-01-11T16:53:00Z"/>
                <w:rFonts w:ascii="Calibri" w:hAnsi="Calibri" w:cs="Calibri"/>
                <w:color w:val="000000"/>
                <w:sz w:val="22"/>
                <w:szCs w:val="22"/>
              </w:rPr>
            </w:pPr>
            <w:ins w:id="8638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5BC459" w14:textId="77777777" w:rsidR="003E6D09" w:rsidRPr="003E6D09" w:rsidRDefault="003E6D09" w:rsidP="003E6D09">
            <w:pPr>
              <w:spacing w:before="0" w:after="0" w:line="240" w:lineRule="auto"/>
              <w:jc w:val="center"/>
              <w:rPr>
                <w:ins w:id="86385" w:author="pete jones" w:date="2022-01-11T16:53:00Z"/>
                <w:rFonts w:ascii="Calibri" w:hAnsi="Calibri" w:cs="Calibri"/>
                <w:color w:val="000000"/>
                <w:sz w:val="22"/>
                <w:szCs w:val="22"/>
              </w:rPr>
            </w:pPr>
            <w:ins w:id="8638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887361" w14:textId="77777777" w:rsidR="003E6D09" w:rsidRPr="003E6D09" w:rsidRDefault="003E6D09" w:rsidP="003E6D09">
            <w:pPr>
              <w:spacing w:before="0" w:after="0" w:line="240" w:lineRule="auto"/>
              <w:jc w:val="center"/>
              <w:rPr>
                <w:ins w:id="86387" w:author="pete jones" w:date="2022-01-11T16:53:00Z"/>
                <w:rFonts w:ascii="Calibri" w:hAnsi="Calibri" w:cs="Calibri"/>
                <w:color w:val="000000"/>
                <w:sz w:val="22"/>
                <w:szCs w:val="22"/>
              </w:rPr>
            </w:pPr>
            <w:ins w:id="8638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BF438D" w14:textId="77777777" w:rsidR="003E6D09" w:rsidRPr="003E6D09" w:rsidRDefault="003E6D09" w:rsidP="003E6D09">
            <w:pPr>
              <w:spacing w:before="0" w:after="0" w:line="240" w:lineRule="auto"/>
              <w:jc w:val="center"/>
              <w:rPr>
                <w:ins w:id="86389" w:author="pete jones" w:date="2022-01-11T16:53:00Z"/>
                <w:rFonts w:ascii="Calibri" w:hAnsi="Calibri" w:cs="Calibri"/>
                <w:color w:val="000000"/>
                <w:sz w:val="22"/>
                <w:szCs w:val="22"/>
              </w:rPr>
            </w:pPr>
            <w:ins w:id="86390"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58F66F8" w14:textId="77777777" w:rsidR="003E6D09" w:rsidRPr="003E6D09" w:rsidRDefault="003E6D09" w:rsidP="003E6D09">
            <w:pPr>
              <w:spacing w:before="0" w:after="0" w:line="240" w:lineRule="auto"/>
              <w:jc w:val="center"/>
              <w:rPr>
                <w:ins w:id="86391" w:author="pete jones" w:date="2022-01-11T16:53:00Z"/>
                <w:rFonts w:ascii="Calibri" w:hAnsi="Calibri" w:cs="Calibri"/>
                <w:color w:val="000000"/>
                <w:sz w:val="22"/>
                <w:szCs w:val="22"/>
              </w:rPr>
            </w:pPr>
            <w:ins w:id="86392" w:author="pete jones" w:date="2022-01-11T16:53:00Z">
              <w:r w:rsidRPr="003E6D09">
                <w:rPr>
                  <w:rFonts w:ascii="Calibri" w:hAnsi="Calibri" w:cs="Calibri"/>
                  <w:color w:val="000000"/>
                  <w:sz w:val="22"/>
                  <w:szCs w:val="22"/>
                </w:rPr>
                <w:t> </w:t>
              </w:r>
            </w:ins>
          </w:p>
        </w:tc>
      </w:tr>
      <w:tr w:rsidR="003E6D09" w:rsidRPr="003E6D09" w14:paraId="7F3F3E1E" w14:textId="77777777" w:rsidTr="003E6D09">
        <w:trPr>
          <w:trHeight w:val="300"/>
          <w:ins w:id="86393"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B9F32EE" w14:textId="77777777" w:rsidR="003E6D09" w:rsidRPr="003E6D09" w:rsidRDefault="003E6D09" w:rsidP="003E6D09">
            <w:pPr>
              <w:spacing w:before="0" w:after="0" w:line="240" w:lineRule="auto"/>
              <w:jc w:val="center"/>
              <w:rPr>
                <w:ins w:id="86394" w:author="pete jones" w:date="2022-01-11T16:53:00Z"/>
                <w:rFonts w:ascii="Calibri" w:hAnsi="Calibri" w:cs="Calibri"/>
                <w:color w:val="000000"/>
                <w:sz w:val="22"/>
                <w:szCs w:val="22"/>
              </w:rPr>
            </w:pPr>
            <w:ins w:id="86395" w:author="pete jones" w:date="2022-01-11T16:53: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571BE7D" w14:textId="77777777" w:rsidR="003E6D09" w:rsidRPr="003E6D09" w:rsidRDefault="003E6D09" w:rsidP="003E6D09">
            <w:pPr>
              <w:spacing w:before="0" w:after="0" w:line="240" w:lineRule="auto"/>
              <w:jc w:val="left"/>
              <w:rPr>
                <w:ins w:id="86396" w:author="pete jones" w:date="2022-01-11T16:53:00Z"/>
                <w:rFonts w:ascii="Calibri" w:hAnsi="Calibri" w:cs="Calibri"/>
                <w:color w:val="000000"/>
                <w:sz w:val="22"/>
                <w:szCs w:val="22"/>
              </w:rPr>
            </w:pPr>
            <w:ins w:id="86397" w:author="pete jones" w:date="2022-01-11T16:53:00Z">
              <w:r w:rsidRPr="003E6D09">
                <w:rPr>
                  <w:rFonts w:ascii="Calibri" w:hAnsi="Calibri" w:cs="Calibri"/>
                  <w:color w:val="000000"/>
                  <w:sz w:val="22"/>
                  <w:szCs w:val="22"/>
                </w:rPr>
                <w:t> Mathematics</w:t>
              </w:r>
            </w:ins>
          </w:p>
        </w:tc>
        <w:tc>
          <w:tcPr>
            <w:tcW w:w="432" w:type="dxa"/>
            <w:tcBorders>
              <w:top w:val="nil"/>
              <w:left w:val="nil"/>
              <w:bottom w:val="single" w:sz="4" w:space="0" w:color="auto"/>
              <w:right w:val="single" w:sz="4" w:space="0" w:color="auto"/>
            </w:tcBorders>
            <w:shd w:val="clear" w:color="auto" w:fill="auto"/>
            <w:noWrap/>
            <w:vAlign w:val="bottom"/>
            <w:hideMark/>
          </w:tcPr>
          <w:p w14:paraId="77A575B5" w14:textId="77777777" w:rsidR="003E6D09" w:rsidRPr="003E6D09" w:rsidRDefault="003E6D09" w:rsidP="003E6D09">
            <w:pPr>
              <w:spacing w:before="0" w:after="0" w:line="240" w:lineRule="auto"/>
              <w:jc w:val="center"/>
              <w:rPr>
                <w:ins w:id="86398" w:author="pete jones" w:date="2022-01-11T16:53:00Z"/>
                <w:rFonts w:ascii="Calibri" w:hAnsi="Calibri" w:cs="Calibri"/>
                <w:color w:val="000000"/>
                <w:sz w:val="22"/>
                <w:szCs w:val="22"/>
              </w:rPr>
            </w:pPr>
            <w:ins w:id="86399" w:author="pete jones" w:date="2022-01-11T16:53:00Z">
              <w:r w:rsidRPr="003E6D0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1A198B7" w14:textId="77777777" w:rsidR="003E6D09" w:rsidRPr="003E6D09" w:rsidRDefault="003E6D09" w:rsidP="003E6D09">
            <w:pPr>
              <w:spacing w:before="0" w:after="0" w:line="240" w:lineRule="auto"/>
              <w:jc w:val="center"/>
              <w:rPr>
                <w:ins w:id="86400" w:author="pete jones" w:date="2022-01-11T16:53:00Z"/>
                <w:rFonts w:ascii="Calibri" w:hAnsi="Calibri" w:cs="Calibri"/>
                <w:color w:val="000000"/>
                <w:sz w:val="22"/>
                <w:szCs w:val="22"/>
              </w:rPr>
            </w:pPr>
            <w:ins w:id="86401"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F6C76FA" w14:textId="77777777" w:rsidR="003E6D09" w:rsidRPr="003E6D09" w:rsidRDefault="003E6D09" w:rsidP="003E6D09">
            <w:pPr>
              <w:spacing w:before="0" w:after="0" w:line="240" w:lineRule="auto"/>
              <w:jc w:val="center"/>
              <w:rPr>
                <w:ins w:id="86402" w:author="pete jones" w:date="2022-01-11T16:53:00Z"/>
                <w:rFonts w:ascii="Calibri" w:hAnsi="Calibri" w:cs="Calibri"/>
                <w:color w:val="000000"/>
                <w:sz w:val="22"/>
                <w:szCs w:val="22"/>
              </w:rPr>
            </w:pPr>
            <w:ins w:id="8640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1D2E23" w14:textId="77777777" w:rsidR="003E6D09" w:rsidRPr="003E6D09" w:rsidRDefault="003E6D09" w:rsidP="003E6D09">
            <w:pPr>
              <w:spacing w:before="0" w:after="0" w:line="240" w:lineRule="auto"/>
              <w:jc w:val="center"/>
              <w:rPr>
                <w:ins w:id="86404" w:author="pete jones" w:date="2022-01-11T16:53:00Z"/>
                <w:rFonts w:ascii="Calibri" w:hAnsi="Calibri" w:cs="Calibri"/>
                <w:color w:val="000000"/>
                <w:sz w:val="22"/>
                <w:szCs w:val="22"/>
              </w:rPr>
            </w:pPr>
            <w:ins w:id="8640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7FBBF8" w14:textId="77777777" w:rsidR="003E6D09" w:rsidRPr="003E6D09" w:rsidRDefault="003E6D09" w:rsidP="003E6D09">
            <w:pPr>
              <w:spacing w:before="0" w:after="0" w:line="240" w:lineRule="auto"/>
              <w:jc w:val="center"/>
              <w:rPr>
                <w:ins w:id="86406" w:author="pete jones" w:date="2022-01-11T16:53:00Z"/>
                <w:rFonts w:ascii="Calibri" w:hAnsi="Calibri" w:cs="Calibri"/>
                <w:color w:val="000000"/>
                <w:sz w:val="22"/>
                <w:szCs w:val="22"/>
              </w:rPr>
            </w:pPr>
            <w:ins w:id="8640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5B0F54" w14:textId="77777777" w:rsidR="003E6D09" w:rsidRPr="003E6D09" w:rsidRDefault="003E6D09" w:rsidP="003E6D09">
            <w:pPr>
              <w:spacing w:before="0" w:after="0" w:line="240" w:lineRule="auto"/>
              <w:jc w:val="center"/>
              <w:rPr>
                <w:ins w:id="86408" w:author="pete jones" w:date="2022-01-11T16:53:00Z"/>
                <w:rFonts w:ascii="Calibri" w:hAnsi="Calibri" w:cs="Calibri"/>
                <w:color w:val="000000"/>
                <w:sz w:val="22"/>
                <w:szCs w:val="22"/>
              </w:rPr>
            </w:pPr>
            <w:ins w:id="8640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67FBA2" w14:textId="77777777" w:rsidR="003E6D09" w:rsidRPr="003E6D09" w:rsidRDefault="003E6D09" w:rsidP="003E6D09">
            <w:pPr>
              <w:spacing w:before="0" w:after="0" w:line="240" w:lineRule="auto"/>
              <w:jc w:val="center"/>
              <w:rPr>
                <w:ins w:id="86410" w:author="pete jones" w:date="2022-01-11T16:53:00Z"/>
                <w:rFonts w:ascii="Calibri" w:hAnsi="Calibri" w:cs="Calibri"/>
                <w:color w:val="000000"/>
                <w:sz w:val="22"/>
                <w:szCs w:val="22"/>
              </w:rPr>
            </w:pPr>
            <w:ins w:id="8641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2D41D5" w14:textId="77777777" w:rsidR="003E6D09" w:rsidRPr="003E6D09" w:rsidRDefault="003E6D09" w:rsidP="003E6D09">
            <w:pPr>
              <w:spacing w:before="0" w:after="0" w:line="240" w:lineRule="auto"/>
              <w:jc w:val="center"/>
              <w:rPr>
                <w:ins w:id="86412" w:author="pete jones" w:date="2022-01-11T16:53:00Z"/>
                <w:rFonts w:ascii="Calibri" w:hAnsi="Calibri" w:cs="Calibri"/>
                <w:color w:val="000000"/>
                <w:sz w:val="22"/>
                <w:szCs w:val="22"/>
              </w:rPr>
            </w:pPr>
            <w:ins w:id="8641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4342E6" w14:textId="77777777" w:rsidR="003E6D09" w:rsidRPr="003E6D09" w:rsidRDefault="003E6D09" w:rsidP="003E6D09">
            <w:pPr>
              <w:spacing w:before="0" w:after="0" w:line="240" w:lineRule="auto"/>
              <w:jc w:val="center"/>
              <w:rPr>
                <w:ins w:id="86414" w:author="pete jones" w:date="2022-01-11T16:53:00Z"/>
                <w:rFonts w:ascii="Calibri" w:hAnsi="Calibri" w:cs="Calibri"/>
                <w:color w:val="000000"/>
                <w:sz w:val="22"/>
                <w:szCs w:val="22"/>
              </w:rPr>
            </w:pPr>
            <w:ins w:id="8641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6A4612" w14:textId="77777777" w:rsidR="003E6D09" w:rsidRPr="003E6D09" w:rsidRDefault="003E6D09" w:rsidP="003E6D09">
            <w:pPr>
              <w:spacing w:before="0" w:after="0" w:line="240" w:lineRule="auto"/>
              <w:jc w:val="center"/>
              <w:rPr>
                <w:ins w:id="86416" w:author="pete jones" w:date="2022-01-11T16:53:00Z"/>
                <w:rFonts w:ascii="Calibri" w:hAnsi="Calibri" w:cs="Calibri"/>
                <w:color w:val="000000"/>
                <w:sz w:val="22"/>
                <w:szCs w:val="22"/>
              </w:rPr>
            </w:pPr>
            <w:ins w:id="8641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0F1C8B" w14:textId="77777777" w:rsidR="003E6D09" w:rsidRPr="003E6D09" w:rsidRDefault="003E6D09" w:rsidP="003E6D09">
            <w:pPr>
              <w:spacing w:before="0" w:after="0" w:line="240" w:lineRule="auto"/>
              <w:jc w:val="center"/>
              <w:rPr>
                <w:ins w:id="86418" w:author="pete jones" w:date="2022-01-11T16:53:00Z"/>
                <w:rFonts w:ascii="Calibri" w:hAnsi="Calibri" w:cs="Calibri"/>
                <w:color w:val="000000"/>
                <w:sz w:val="22"/>
                <w:szCs w:val="22"/>
              </w:rPr>
            </w:pPr>
            <w:ins w:id="86419"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4C6F204" w14:textId="77777777" w:rsidR="003E6D09" w:rsidRPr="003E6D09" w:rsidRDefault="003E6D09" w:rsidP="003E6D09">
            <w:pPr>
              <w:spacing w:before="0" w:after="0" w:line="240" w:lineRule="auto"/>
              <w:jc w:val="center"/>
              <w:rPr>
                <w:ins w:id="86420" w:author="pete jones" w:date="2022-01-11T16:53:00Z"/>
                <w:rFonts w:ascii="Calibri" w:hAnsi="Calibri" w:cs="Calibri"/>
                <w:color w:val="000000"/>
                <w:sz w:val="22"/>
                <w:szCs w:val="22"/>
              </w:rPr>
            </w:pPr>
            <w:ins w:id="86421" w:author="pete jones" w:date="2022-01-11T16:53:00Z">
              <w:r w:rsidRPr="003E6D09">
                <w:rPr>
                  <w:rFonts w:ascii="Calibri" w:hAnsi="Calibri" w:cs="Calibri"/>
                  <w:color w:val="000000"/>
                  <w:sz w:val="22"/>
                  <w:szCs w:val="22"/>
                </w:rPr>
                <w:t> </w:t>
              </w:r>
            </w:ins>
          </w:p>
        </w:tc>
      </w:tr>
      <w:tr w:rsidR="003E6D09" w:rsidRPr="003E6D09" w14:paraId="145CC05A" w14:textId="77777777" w:rsidTr="003E6D09">
        <w:trPr>
          <w:trHeight w:val="300"/>
          <w:ins w:id="86422"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83F0DB8" w14:textId="77777777" w:rsidR="003E6D09" w:rsidRPr="003E6D09" w:rsidRDefault="003E6D09" w:rsidP="003E6D09">
            <w:pPr>
              <w:spacing w:before="0" w:after="0" w:line="240" w:lineRule="auto"/>
              <w:jc w:val="center"/>
              <w:rPr>
                <w:ins w:id="86423" w:author="pete jones" w:date="2022-01-11T16:53:00Z"/>
                <w:rFonts w:ascii="Calibri" w:hAnsi="Calibri" w:cs="Calibri"/>
                <w:color w:val="000000"/>
                <w:sz w:val="22"/>
                <w:szCs w:val="22"/>
              </w:rPr>
            </w:pPr>
            <w:ins w:id="86424"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5FE1964" w14:textId="77777777" w:rsidR="003E6D09" w:rsidRPr="003E6D09" w:rsidRDefault="003E6D09" w:rsidP="003E6D09">
            <w:pPr>
              <w:spacing w:before="0" w:after="0" w:line="240" w:lineRule="auto"/>
              <w:jc w:val="left"/>
              <w:rPr>
                <w:ins w:id="86425" w:author="pete jones" w:date="2022-01-11T16:53:00Z"/>
                <w:rFonts w:ascii="Calibri" w:hAnsi="Calibri" w:cs="Calibri"/>
                <w:color w:val="000000"/>
                <w:sz w:val="22"/>
                <w:szCs w:val="22"/>
              </w:rPr>
            </w:pPr>
            <w:ins w:id="86426" w:author="pete jones" w:date="2022-01-11T16:53:00Z">
              <w:r w:rsidRPr="003E6D09">
                <w:rPr>
                  <w:rFonts w:ascii="Calibri" w:hAnsi="Calibri" w:cs="Calibri"/>
                  <w:color w:val="000000"/>
                  <w:sz w:val="22"/>
                  <w:szCs w:val="22"/>
                </w:rPr>
                <w:t> Thermofluids</w:t>
              </w:r>
            </w:ins>
          </w:p>
        </w:tc>
        <w:tc>
          <w:tcPr>
            <w:tcW w:w="432" w:type="dxa"/>
            <w:tcBorders>
              <w:top w:val="nil"/>
              <w:left w:val="nil"/>
              <w:bottom w:val="single" w:sz="4" w:space="0" w:color="auto"/>
              <w:right w:val="single" w:sz="4" w:space="0" w:color="auto"/>
            </w:tcBorders>
            <w:shd w:val="clear" w:color="auto" w:fill="auto"/>
            <w:noWrap/>
            <w:vAlign w:val="bottom"/>
            <w:hideMark/>
          </w:tcPr>
          <w:p w14:paraId="60211174" w14:textId="77777777" w:rsidR="003E6D09" w:rsidRPr="003E6D09" w:rsidRDefault="003E6D09" w:rsidP="003E6D09">
            <w:pPr>
              <w:spacing w:before="0" w:after="0" w:line="240" w:lineRule="auto"/>
              <w:jc w:val="center"/>
              <w:rPr>
                <w:ins w:id="86427" w:author="pete jones" w:date="2022-01-11T16:53:00Z"/>
                <w:rFonts w:ascii="Calibri" w:hAnsi="Calibri" w:cs="Calibri"/>
                <w:color w:val="000000"/>
                <w:sz w:val="22"/>
                <w:szCs w:val="22"/>
              </w:rPr>
            </w:pPr>
            <w:ins w:id="86428"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FA78034" w14:textId="77777777" w:rsidR="003E6D09" w:rsidRPr="003E6D09" w:rsidRDefault="003E6D09" w:rsidP="003E6D09">
            <w:pPr>
              <w:spacing w:before="0" w:after="0" w:line="240" w:lineRule="auto"/>
              <w:jc w:val="center"/>
              <w:rPr>
                <w:ins w:id="86429" w:author="pete jones" w:date="2022-01-11T16:53:00Z"/>
                <w:rFonts w:ascii="Calibri" w:hAnsi="Calibri" w:cs="Calibri"/>
                <w:color w:val="000000"/>
                <w:sz w:val="22"/>
                <w:szCs w:val="22"/>
              </w:rPr>
            </w:pPr>
            <w:ins w:id="86430"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7EE4EC5" w14:textId="77777777" w:rsidR="003E6D09" w:rsidRPr="003E6D09" w:rsidRDefault="003E6D09" w:rsidP="003E6D09">
            <w:pPr>
              <w:spacing w:before="0" w:after="0" w:line="240" w:lineRule="auto"/>
              <w:jc w:val="center"/>
              <w:rPr>
                <w:ins w:id="86431" w:author="pete jones" w:date="2022-01-11T16:53:00Z"/>
                <w:rFonts w:ascii="Calibri" w:hAnsi="Calibri" w:cs="Calibri"/>
                <w:color w:val="000000"/>
                <w:sz w:val="22"/>
                <w:szCs w:val="22"/>
              </w:rPr>
            </w:pPr>
            <w:ins w:id="86432"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50830D" w14:textId="77777777" w:rsidR="003E6D09" w:rsidRPr="003E6D09" w:rsidRDefault="003E6D09" w:rsidP="003E6D09">
            <w:pPr>
              <w:spacing w:before="0" w:after="0" w:line="240" w:lineRule="auto"/>
              <w:jc w:val="center"/>
              <w:rPr>
                <w:ins w:id="86433" w:author="pete jones" w:date="2022-01-11T16:53:00Z"/>
                <w:rFonts w:ascii="Calibri" w:hAnsi="Calibri" w:cs="Calibri"/>
                <w:color w:val="000000"/>
                <w:sz w:val="22"/>
                <w:szCs w:val="22"/>
              </w:rPr>
            </w:pPr>
            <w:ins w:id="8643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C07F5D" w14:textId="77777777" w:rsidR="003E6D09" w:rsidRPr="003E6D09" w:rsidRDefault="003E6D09" w:rsidP="003E6D09">
            <w:pPr>
              <w:spacing w:before="0" w:after="0" w:line="240" w:lineRule="auto"/>
              <w:jc w:val="center"/>
              <w:rPr>
                <w:ins w:id="86435" w:author="pete jones" w:date="2022-01-11T16:53:00Z"/>
                <w:rFonts w:ascii="Calibri" w:hAnsi="Calibri" w:cs="Calibri"/>
                <w:color w:val="000000"/>
                <w:sz w:val="22"/>
                <w:szCs w:val="22"/>
              </w:rPr>
            </w:pPr>
            <w:ins w:id="8643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EE2CD01" w14:textId="77777777" w:rsidR="003E6D09" w:rsidRPr="003E6D09" w:rsidRDefault="003E6D09" w:rsidP="003E6D09">
            <w:pPr>
              <w:spacing w:before="0" w:after="0" w:line="240" w:lineRule="auto"/>
              <w:jc w:val="center"/>
              <w:rPr>
                <w:ins w:id="86437" w:author="pete jones" w:date="2022-01-11T16:53:00Z"/>
                <w:rFonts w:ascii="Calibri" w:hAnsi="Calibri" w:cs="Calibri"/>
                <w:color w:val="000000"/>
                <w:sz w:val="22"/>
                <w:szCs w:val="22"/>
              </w:rPr>
            </w:pPr>
            <w:ins w:id="8643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DF7E5F" w14:textId="77777777" w:rsidR="003E6D09" w:rsidRPr="003E6D09" w:rsidRDefault="003E6D09" w:rsidP="003E6D09">
            <w:pPr>
              <w:spacing w:before="0" w:after="0" w:line="240" w:lineRule="auto"/>
              <w:jc w:val="center"/>
              <w:rPr>
                <w:ins w:id="86439" w:author="pete jones" w:date="2022-01-11T16:53:00Z"/>
                <w:rFonts w:ascii="Calibri" w:hAnsi="Calibri" w:cs="Calibri"/>
                <w:color w:val="000000"/>
                <w:sz w:val="22"/>
                <w:szCs w:val="22"/>
              </w:rPr>
            </w:pPr>
            <w:ins w:id="8644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FFE8A4" w14:textId="77777777" w:rsidR="003E6D09" w:rsidRPr="003E6D09" w:rsidRDefault="003E6D09" w:rsidP="003E6D09">
            <w:pPr>
              <w:spacing w:before="0" w:after="0" w:line="240" w:lineRule="auto"/>
              <w:jc w:val="center"/>
              <w:rPr>
                <w:ins w:id="86441" w:author="pete jones" w:date="2022-01-11T16:53:00Z"/>
                <w:rFonts w:ascii="Calibri" w:hAnsi="Calibri" w:cs="Calibri"/>
                <w:color w:val="000000"/>
                <w:sz w:val="22"/>
                <w:szCs w:val="22"/>
              </w:rPr>
            </w:pPr>
            <w:ins w:id="8644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8CA53C" w14:textId="77777777" w:rsidR="003E6D09" w:rsidRPr="003E6D09" w:rsidRDefault="003E6D09" w:rsidP="003E6D09">
            <w:pPr>
              <w:spacing w:before="0" w:after="0" w:line="240" w:lineRule="auto"/>
              <w:jc w:val="center"/>
              <w:rPr>
                <w:ins w:id="86443" w:author="pete jones" w:date="2022-01-11T16:53:00Z"/>
                <w:rFonts w:ascii="Calibri" w:hAnsi="Calibri" w:cs="Calibri"/>
                <w:color w:val="000000"/>
                <w:sz w:val="22"/>
                <w:szCs w:val="22"/>
              </w:rPr>
            </w:pPr>
            <w:ins w:id="8644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ABB77A" w14:textId="77777777" w:rsidR="003E6D09" w:rsidRPr="003E6D09" w:rsidRDefault="003E6D09" w:rsidP="003E6D09">
            <w:pPr>
              <w:spacing w:before="0" w:after="0" w:line="240" w:lineRule="auto"/>
              <w:jc w:val="center"/>
              <w:rPr>
                <w:ins w:id="86445" w:author="pete jones" w:date="2022-01-11T16:53:00Z"/>
                <w:rFonts w:ascii="Calibri" w:hAnsi="Calibri" w:cs="Calibri"/>
                <w:color w:val="000000"/>
                <w:sz w:val="22"/>
                <w:szCs w:val="22"/>
              </w:rPr>
            </w:pPr>
            <w:ins w:id="8644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AAA481" w14:textId="77777777" w:rsidR="003E6D09" w:rsidRPr="003E6D09" w:rsidRDefault="003E6D09" w:rsidP="003E6D09">
            <w:pPr>
              <w:spacing w:before="0" w:after="0" w:line="240" w:lineRule="auto"/>
              <w:jc w:val="center"/>
              <w:rPr>
                <w:ins w:id="86447" w:author="pete jones" w:date="2022-01-11T16:53:00Z"/>
                <w:rFonts w:ascii="Calibri" w:hAnsi="Calibri" w:cs="Calibri"/>
                <w:color w:val="000000"/>
                <w:sz w:val="22"/>
                <w:szCs w:val="22"/>
              </w:rPr>
            </w:pPr>
            <w:ins w:id="86448"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E75B2E4" w14:textId="77777777" w:rsidR="003E6D09" w:rsidRPr="003E6D09" w:rsidRDefault="003E6D09" w:rsidP="003E6D09">
            <w:pPr>
              <w:spacing w:before="0" w:after="0" w:line="240" w:lineRule="auto"/>
              <w:jc w:val="center"/>
              <w:rPr>
                <w:ins w:id="86449" w:author="pete jones" w:date="2022-01-11T16:53:00Z"/>
                <w:rFonts w:ascii="Calibri" w:hAnsi="Calibri" w:cs="Calibri"/>
                <w:color w:val="000000"/>
                <w:sz w:val="22"/>
                <w:szCs w:val="22"/>
              </w:rPr>
            </w:pPr>
            <w:ins w:id="86450" w:author="pete jones" w:date="2022-01-11T16:53:00Z">
              <w:r w:rsidRPr="003E6D09">
                <w:rPr>
                  <w:rFonts w:ascii="Calibri" w:hAnsi="Calibri" w:cs="Calibri"/>
                  <w:color w:val="000000"/>
                  <w:sz w:val="22"/>
                  <w:szCs w:val="22"/>
                </w:rPr>
                <w:t> </w:t>
              </w:r>
            </w:ins>
          </w:p>
        </w:tc>
      </w:tr>
      <w:tr w:rsidR="003E6D09" w:rsidRPr="003E6D09" w14:paraId="415DBAB2" w14:textId="77777777" w:rsidTr="003E6D09">
        <w:trPr>
          <w:trHeight w:val="300"/>
          <w:ins w:id="86451"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54C0946" w14:textId="77777777" w:rsidR="003E6D09" w:rsidRPr="003E6D09" w:rsidRDefault="003E6D09" w:rsidP="003E6D09">
            <w:pPr>
              <w:spacing w:before="0" w:after="0" w:line="240" w:lineRule="auto"/>
              <w:jc w:val="center"/>
              <w:rPr>
                <w:ins w:id="86452" w:author="pete jones" w:date="2022-01-11T16:53:00Z"/>
                <w:rFonts w:ascii="Calibri" w:hAnsi="Calibri" w:cs="Calibri"/>
                <w:color w:val="000000"/>
                <w:sz w:val="22"/>
                <w:szCs w:val="22"/>
              </w:rPr>
            </w:pPr>
            <w:ins w:id="86453"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10C8E56" w14:textId="77777777" w:rsidR="003E6D09" w:rsidRPr="003E6D09" w:rsidRDefault="003E6D09" w:rsidP="003E6D09">
            <w:pPr>
              <w:spacing w:before="0" w:after="0" w:line="240" w:lineRule="auto"/>
              <w:jc w:val="left"/>
              <w:rPr>
                <w:ins w:id="86454" w:author="pete jones" w:date="2022-01-11T16:53:00Z"/>
                <w:rFonts w:ascii="Calibri" w:hAnsi="Calibri" w:cs="Calibri"/>
                <w:color w:val="000000"/>
                <w:sz w:val="22"/>
                <w:szCs w:val="22"/>
              </w:rPr>
            </w:pPr>
            <w:ins w:id="86455" w:author="pete jones" w:date="2022-01-11T16:53:00Z">
              <w:r w:rsidRPr="003E6D09">
                <w:rPr>
                  <w:rFonts w:ascii="Calibri" w:hAnsi="Calibri" w:cs="Calibri"/>
                  <w:color w:val="000000"/>
                  <w:sz w:val="22"/>
                  <w:szCs w:val="22"/>
                </w:rPr>
                <w:t> Analysis of 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29BD2CCB" w14:textId="77777777" w:rsidR="003E6D09" w:rsidRPr="003E6D09" w:rsidRDefault="003E6D09" w:rsidP="003E6D09">
            <w:pPr>
              <w:spacing w:before="0" w:after="0" w:line="240" w:lineRule="auto"/>
              <w:jc w:val="center"/>
              <w:rPr>
                <w:ins w:id="86456" w:author="pete jones" w:date="2022-01-11T16:53:00Z"/>
                <w:rFonts w:ascii="Calibri" w:hAnsi="Calibri" w:cs="Calibri"/>
                <w:color w:val="000000"/>
                <w:sz w:val="22"/>
                <w:szCs w:val="22"/>
              </w:rPr>
            </w:pPr>
            <w:ins w:id="86457" w:author="pete jones" w:date="2022-01-11T16:53: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96C4063" w14:textId="77777777" w:rsidR="003E6D09" w:rsidRPr="003E6D09" w:rsidRDefault="003E6D09" w:rsidP="003E6D09">
            <w:pPr>
              <w:spacing w:before="0" w:after="0" w:line="240" w:lineRule="auto"/>
              <w:jc w:val="center"/>
              <w:rPr>
                <w:ins w:id="86458" w:author="pete jones" w:date="2022-01-11T16:53:00Z"/>
                <w:rFonts w:ascii="Calibri" w:hAnsi="Calibri" w:cs="Calibri"/>
                <w:color w:val="000000"/>
                <w:sz w:val="22"/>
                <w:szCs w:val="22"/>
              </w:rPr>
            </w:pPr>
            <w:ins w:id="86459"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8EEEB3C" w14:textId="77777777" w:rsidR="003E6D09" w:rsidRPr="003E6D09" w:rsidRDefault="003E6D09" w:rsidP="003E6D09">
            <w:pPr>
              <w:spacing w:before="0" w:after="0" w:line="240" w:lineRule="auto"/>
              <w:jc w:val="center"/>
              <w:rPr>
                <w:ins w:id="86460" w:author="pete jones" w:date="2022-01-11T16:53:00Z"/>
                <w:rFonts w:ascii="Calibri" w:hAnsi="Calibri" w:cs="Calibri"/>
                <w:color w:val="000000"/>
                <w:sz w:val="22"/>
                <w:szCs w:val="22"/>
              </w:rPr>
            </w:pPr>
            <w:ins w:id="86461"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C32B65" w14:textId="77777777" w:rsidR="003E6D09" w:rsidRPr="003E6D09" w:rsidRDefault="003E6D09" w:rsidP="003E6D09">
            <w:pPr>
              <w:spacing w:before="0" w:after="0" w:line="240" w:lineRule="auto"/>
              <w:jc w:val="center"/>
              <w:rPr>
                <w:ins w:id="86462" w:author="pete jones" w:date="2022-01-11T16:53:00Z"/>
                <w:rFonts w:ascii="Calibri" w:hAnsi="Calibri" w:cs="Calibri"/>
                <w:color w:val="000000"/>
                <w:sz w:val="22"/>
                <w:szCs w:val="22"/>
              </w:rPr>
            </w:pPr>
            <w:ins w:id="8646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64B04A" w14:textId="77777777" w:rsidR="003E6D09" w:rsidRPr="003E6D09" w:rsidRDefault="003E6D09" w:rsidP="003E6D09">
            <w:pPr>
              <w:spacing w:before="0" w:after="0" w:line="240" w:lineRule="auto"/>
              <w:jc w:val="center"/>
              <w:rPr>
                <w:ins w:id="86464" w:author="pete jones" w:date="2022-01-11T16:53:00Z"/>
                <w:rFonts w:ascii="Calibri" w:hAnsi="Calibri" w:cs="Calibri"/>
                <w:color w:val="000000"/>
                <w:sz w:val="22"/>
                <w:szCs w:val="22"/>
              </w:rPr>
            </w:pPr>
            <w:ins w:id="8646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CBBE41" w14:textId="77777777" w:rsidR="003E6D09" w:rsidRPr="003E6D09" w:rsidRDefault="003E6D09" w:rsidP="003E6D09">
            <w:pPr>
              <w:spacing w:before="0" w:after="0" w:line="240" w:lineRule="auto"/>
              <w:jc w:val="center"/>
              <w:rPr>
                <w:ins w:id="86466" w:author="pete jones" w:date="2022-01-11T16:53:00Z"/>
                <w:rFonts w:ascii="Calibri" w:hAnsi="Calibri" w:cs="Calibri"/>
                <w:color w:val="000000"/>
                <w:sz w:val="22"/>
                <w:szCs w:val="22"/>
              </w:rPr>
            </w:pPr>
            <w:ins w:id="8646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4EA65E" w14:textId="77777777" w:rsidR="003E6D09" w:rsidRPr="003E6D09" w:rsidRDefault="003E6D09" w:rsidP="003E6D09">
            <w:pPr>
              <w:spacing w:before="0" w:after="0" w:line="240" w:lineRule="auto"/>
              <w:jc w:val="center"/>
              <w:rPr>
                <w:ins w:id="86468" w:author="pete jones" w:date="2022-01-11T16:53:00Z"/>
                <w:rFonts w:ascii="Calibri" w:hAnsi="Calibri" w:cs="Calibri"/>
                <w:color w:val="000000"/>
                <w:sz w:val="22"/>
                <w:szCs w:val="22"/>
              </w:rPr>
            </w:pPr>
            <w:ins w:id="8646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514D6C" w14:textId="77777777" w:rsidR="003E6D09" w:rsidRPr="003E6D09" w:rsidRDefault="003E6D09" w:rsidP="003E6D09">
            <w:pPr>
              <w:spacing w:before="0" w:after="0" w:line="240" w:lineRule="auto"/>
              <w:jc w:val="center"/>
              <w:rPr>
                <w:ins w:id="86470" w:author="pete jones" w:date="2022-01-11T16:53:00Z"/>
                <w:rFonts w:ascii="Calibri" w:hAnsi="Calibri" w:cs="Calibri"/>
                <w:color w:val="000000"/>
                <w:sz w:val="22"/>
                <w:szCs w:val="22"/>
              </w:rPr>
            </w:pPr>
            <w:ins w:id="8647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1409F1" w14:textId="77777777" w:rsidR="003E6D09" w:rsidRPr="003E6D09" w:rsidRDefault="003E6D09" w:rsidP="003E6D09">
            <w:pPr>
              <w:spacing w:before="0" w:after="0" w:line="240" w:lineRule="auto"/>
              <w:jc w:val="center"/>
              <w:rPr>
                <w:ins w:id="86472" w:author="pete jones" w:date="2022-01-11T16:53:00Z"/>
                <w:rFonts w:ascii="Calibri" w:hAnsi="Calibri" w:cs="Calibri"/>
                <w:color w:val="000000"/>
                <w:sz w:val="22"/>
                <w:szCs w:val="22"/>
              </w:rPr>
            </w:pPr>
            <w:ins w:id="8647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CE36FE" w14:textId="77777777" w:rsidR="003E6D09" w:rsidRPr="003E6D09" w:rsidRDefault="003E6D09" w:rsidP="003E6D09">
            <w:pPr>
              <w:spacing w:before="0" w:after="0" w:line="240" w:lineRule="auto"/>
              <w:jc w:val="center"/>
              <w:rPr>
                <w:ins w:id="86474" w:author="pete jones" w:date="2022-01-11T16:53:00Z"/>
                <w:rFonts w:ascii="Calibri" w:hAnsi="Calibri" w:cs="Calibri"/>
                <w:color w:val="000000"/>
                <w:sz w:val="22"/>
                <w:szCs w:val="22"/>
              </w:rPr>
            </w:pPr>
            <w:ins w:id="8647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20A350" w14:textId="77777777" w:rsidR="003E6D09" w:rsidRPr="003E6D09" w:rsidRDefault="003E6D09" w:rsidP="003E6D09">
            <w:pPr>
              <w:spacing w:before="0" w:after="0" w:line="240" w:lineRule="auto"/>
              <w:jc w:val="center"/>
              <w:rPr>
                <w:ins w:id="86476" w:author="pete jones" w:date="2022-01-11T16:53:00Z"/>
                <w:rFonts w:ascii="Calibri" w:hAnsi="Calibri" w:cs="Calibri"/>
                <w:color w:val="000000"/>
                <w:sz w:val="22"/>
                <w:szCs w:val="22"/>
              </w:rPr>
            </w:pPr>
            <w:ins w:id="86477"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426036A" w14:textId="77777777" w:rsidR="003E6D09" w:rsidRPr="003E6D09" w:rsidRDefault="003E6D09" w:rsidP="003E6D09">
            <w:pPr>
              <w:spacing w:before="0" w:after="0" w:line="240" w:lineRule="auto"/>
              <w:jc w:val="center"/>
              <w:rPr>
                <w:ins w:id="86478" w:author="pete jones" w:date="2022-01-11T16:53:00Z"/>
                <w:rFonts w:ascii="Calibri" w:hAnsi="Calibri" w:cs="Calibri"/>
                <w:color w:val="000000"/>
                <w:sz w:val="22"/>
                <w:szCs w:val="22"/>
              </w:rPr>
            </w:pPr>
            <w:ins w:id="86479" w:author="pete jones" w:date="2022-01-11T16:53:00Z">
              <w:r w:rsidRPr="003E6D09">
                <w:rPr>
                  <w:rFonts w:ascii="Calibri" w:hAnsi="Calibri" w:cs="Calibri"/>
                  <w:color w:val="000000"/>
                  <w:sz w:val="22"/>
                  <w:szCs w:val="22"/>
                </w:rPr>
                <w:t> </w:t>
              </w:r>
            </w:ins>
          </w:p>
        </w:tc>
      </w:tr>
      <w:tr w:rsidR="003E6D09" w:rsidRPr="003E6D09" w14:paraId="0BFA4EBB" w14:textId="77777777" w:rsidTr="003E6D09">
        <w:trPr>
          <w:trHeight w:val="300"/>
          <w:ins w:id="86480"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3D0198D" w14:textId="77777777" w:rsidR="003E6D09" w:rsidRPr="003E6D09" w:rsidRDefault="003E6D09" w:rsidP="003E6D09">
            <w:pPr>
              <w:spacing w:before="0" w:after="0" w:line="240" w:lineRule="auto"/>
              <w:jc w:val="center"/>
              <w:rPr>
                <w:ins w:id="86481" w:author="pete jones" w:date="2022-01-11T16:53:00Z"/>
                <w:rFonts w:ascii="Calibri" w:hAnsi="Calibri" w:cs="Calibri"/>
                <w:color w:val="000000"/>
                <w:sz w:val="22"/>
                <w:szCs w:val="22"/>
              </w:rPr>
            </w:pPr>
            <w:ins w:id="86482"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1711CBA" w14:textId="77777777" w:rsidR="003E6D09" w:rsidRPr="003E6D09" w:rsidRDefault="003E6D09" w:rsidP="003E6D09">
            <w:pPr>
              <w:spacing w:before="0" w:after="0" w:line="240" w:lineRule="auto"/>
              <w:jc w:val="left"/>
              <w:rPr>
                <w:ins w:id="86483" w:author="pete jones" w:date="2022-01-11T16:53:00Z"/>
                <w:rFonts w:ascii="Calibri" w:hAnsi="Calibri" w:cs="Calibri"/>
                <w:color w:val="000000"/>
                <w:sz w:val="22"/>
                <w:szCs w:val="22"/>
              </w:rPr>
            </w:pPr>
            <w:ins w:id="86484" w:author="pete jones" w:date="2022-01-11T16:53:00Z">
              <w:r w:rsidRPr="003E6D09">
                <w:rPr>
                  <w:rFonts w:ascii="Calibri" w:hAnsi="Calibri" w:cs="Calibri"/>
                  <w:color w:val="000000"/>
                  <w:sz w:val="22"/>
                  <w:szCs w:val="22"/>
                </w:rPr>
                <w:t> Dynamic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0B67D1A2" w14:textId="77777777" w:rsidR="003E6D09" w:rsidRPr="003E6D09" w:rsidRDefault="003E6D09" w:rsidP="003E6D09">
            <w:pPr>
              <w:spacing w:before="0" w:after="0" w:line="240" w:lineRule="auto"/>
              <w:jc w:val="center"/>
              <w:rPr>
                <w:ins w:id="86485" w:author="pete jones" w:date="2022-01-11T16:53:00Z"/>
                <w:rFonts w:ascii="Calibri" w:hAnsi="Calibri" w:cs="Calibri"/>
                <w:color w:val="000000"/>
                <w:sz w:val="22"/>
                <w:szCs w:val="22"/>
              </w:rPr>
            </w:pPr>
            <w:ins w:id="86486"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8E1E0F6" w14:textId="77777777" w:rsidR="003E6D09" w:rsidRPr="003E6D09" w:rsidRDefault="003E6D09" w:rsidP="003E6D09">
            <w:pPr>
              <w:spacing w:before="0" w:after="0" w:line="240" w:lineRule="auto"/>
              <w:jc w:val="center"/>
              <w:rPr>
                <w:ins w:id="86487" w:author="pete jones" w:date="2022-01-11T16:53:00Z"/>
                <w:rFonts w:ascii="Calibri" w:hAnsi="Calibri" w:cs="Calibri"/>
                <w:color w:val="000000"/>
                <w:sz w:val="22"/>
                <w:szCs w:val="22"/>
              </w:rPr>
            </w:pPr>
            <w:ins w:id="86488"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C7FFE2D" w14:textId="77777777" w:rsidR="003E6D09" w:rsidRPr="003E6D09" w:rsidRDefault="003E6D09" w:rsidP="003E6D09">
            <w:pPr>
              <w:spacing w:before="0" w:after="0" w:line="240" w:lineRule="auto"/>
              <w:jc w:val="center"/>
              <w:rPr>
                <w:ins w:id="86489" w:author="pete jones" w:date="2022-01-11T16:53:00Z"/>
                <w:rFonts w:ascii="Calibri" w:hAnsi="Calibri" w:cs="Calibri"/>
                <w:color w:val="000000"/>
                <w:sz w:val="22"/>
                <w:szCs w:val="22"/>
              </w:rPr>
            </w:pPr>
            <w:ins w:id="8649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47091F" w14:textId="77777777" w:rsidR="003E6D09" w:rsidRPr="003E6D09" w:rsidRDefault="003E6D09" w:rsidP="003E6D09">
            <w:pPr>
              <w:spacing w:before="0" w:after="0" w:line="240" w:lineRule="auto"/>
              <w:jc w:val="center"/>
              <w:rPr>
                <w:ins w:id="86491" w:author="pete jones" w:date="2022-01-11T16:53:00Z"/>
                <w:rFonts w:ascii="Calibri" w:hAnsi="Calibri" w:cs="Calibri"/>
                <w:color w:val="000000"/>
                <w:sz w:val="22"/>
                <w:szCs w:val="22"/>
              </w:rPr>
            </w:pPr>
            <w:ins w:id="86492"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135BF02" w14:textId="77777777" w:rsidR="003E6D09" w:rsidRPr="003E6D09" w:rsidRDefault="003E6D09" w:rsidP="003E6D09">
            <w:pPr>
              <w:spacing w:before="0" w:after="0" w:line="240" w:lineRule="auto"/>
              <w:jc w:val="center"/>
              <w:rPr>
                <w:ins w:id="86493" w:author="pete jones" w:date="2022-01-11T16:53:00Z"/>
                <w:rFonts w:ascii="Calibri" w:hAnsi="Calibri" w:cs="Calibri"/>
                <w:color w:val="000000"/>
                <w:sz w:val="22"/>
                <w:szCs w:val="22"/>
              </w:rPr>
            </w:pPr>
            <w:ins w:id="8649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ED73EA" w14:textId="77777777" w:rsidR="003E6D09" w:rsidRPr="003E6D09" w:rsidRDefault="003E6D09" w:rsidP="003E6D09">
            <w:pPr>
              <w:spacing w:before="0" w:after="0" w:line="240" w:lineRule="auto"/>
              <w:jc w:val="center"/>
              <w:rPr>
                <w:ins w:id="86495" w:author="pete jones" w:date="2022-01-11T16:53:00Z"/>
                <w:rFonts w:ascii="Calibri" w:hAnsi="Calibri" w:cs="Calibri"/>
                <w:color w:val="000000"/>
                <w:sz w:val="22"/>
                <w:szCs w:val="22"/>
              </w:rPr>
            </w:pPr>
            <w:ins w:id="8649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8496BA" w14:textId="77777777" w:rsidR="003E6D09" w:rsidRPr="003E6D09" w:rsidRDefault="003E6D09" w:rsidP="003E6D09">
            <w:pPr>
              <w:spacing w:before="0" w:after="0" w:line="240" w:lineRule="auto"/>
              <w:jc w:val="center"/>
              <w:rPr>
                <w:ins w:id="86497" w:author="pete jones" w:date="2022-01-11T16:53:00Z"/>
                <w:rFonts w:ascii="Calibri" w:hAnsi="Calibri" w:cs="Calibri"/>
                <w:color w:val="000000"/>
                <w:sz w:val="22"/>
                <w:szCs w:val="22"/>
              </w:rPr>
            </w:pPr>
            <w:ins w:id="8649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971251" w14:textId="77777777" w:rsidR="003E6D09" w:rsidRPr="003E6D09" w:rsidRDefault="003E6D09" w:rsidP="003E6D09">
            <w:pPr>
              <w:spacing w:before="0" w:after="0" w:line="240" w:lineRule="auto"/>
              <w:jc w:val="center"/>
              <w:rPr>
                <w:ins w:id="86499" w:author="pete jones" w:date="2022-01-11T16:53:00Z"/>
                <w:rFonts w:ascii="Calibri" w:hAnsi="Calibri" w:cs="Calibri"/>
                <w:color w:val="000000"/>
                <w:sz w:val="22"/>
                <w:szCs w:val="22"/>
              </w:rPr>
            </w:pPr>
            <w:ins w:id="8650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A6A8D6" w14:textId="77777777" w:rsidR="003E6D09" w:rsidRPr="003E6D09" w:rsidRDefault="003E6D09" w:rsidP="003E6D09">
            <w:pPr>
              <w:spacing w:before="0" w:after="0" w:line="240" w:lineRule="auto"/>
              <w:jc w:val="center"/>
              <w:rPr>
                <w:ins w:id="86501" w:author="pete jones" w:date="2022-01-11T16:53:00Z"/>
                <w:rFonts w:ascii="Calibri" w:hAnsi="Calibri" w:cs="Calibri"/>
                <w:color w:val="000000"/>
                <w:sz w:val="22"/>
                <w:szCs w:val="22"/>
              </w:rPr>
            </w:pPr>
            <w:ins w:id="8650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A7D383" w14:textId="77777777" w:rsidR="003E6D09" w:rsidRPr="003E6D09" w:rsidRDefault="003E6D09" w:rsidP="003E6D09">
            <w:pPr>
              <w:spacing w:before="0" w:after="0" w:line="240" w:lineRule="auto"/>
              <w:jc w:val="center"/>
              <w:rPr>
                <w:ins w:id="86503" w:author="pete jones" w:date="2022-01-11T16:53:00Z"/>
                <w:rFonts w:ascii="Calibri" w:hAnsi="Calibri" w:cs="Calibri"/>
                <w:color w:val="000000"/>
                <w:sz w:val="22"/>
                <w:szCs w:val="22"/>
              </w:rPr>
            </w:pPr>
            <w:ins w:id="8650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6A2428" w14:textId="77777777" w:rsidR="003E6D09" w:rsidRPr="003E6D09" w:rsidRDefault="003E6D09" w:rsidP="003E6D09">
            <w:pPr>
              <w:spacing w:before="0" w:after="0" w:line="240" w:lineRule="auto"/>
              <w:jc w:val="center"/>
              <w:rPr>
                <w:ins w:id="86505" w:author="pete jones" w:date="2022-01-11T16:53:00Z"/>
                <w:rFonts w:ascii="Calibri" w:hAnsi="Calibri" w:cs="Calibri"/>
                <w:color w:val="000000"/>
                <w:sz w:val="22"/>
                <w:szCs w:val="22"/>
              </w:rPr>
            </w:pPr>
            <w:ins w:id="86506"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FF9C4A8" w14:textId="77777777" w:rsidR="003E6D09" w:rsidRPr="003E6D09" w:rsidRDefault="003E6D09" w:rsidP="003E6D09">
            <w:pPr>
              <w:spacing w:before="0" w:after="0" w:line="240" w:lineRule="auto"/>
              <w:jc w:val="center"/>
              <w:rPr>
                <w:ins w:id="86507" w:author="pete jones" w:date="2022-01-11T16:53:00Z"/>
                <w:rFonts w:ascii="Calibri" w:hAnsi="Calibri" w:cs="Calibri"/>
                <w:color w:val="000000"/>
                <w:sz w:val="22"/>
                <w:szCs w:val="22"/>
              </w:rPr>
            </w:pPr>
            <w:ins w:id="86508" w:author="pete jones" w:date="2022-01-11T16:53:00Z">
              <w:r w:rsidRPr="003E6D09">
                <w:rPr>
                  <w:rFonts w:ascii="Calibri" w:hAnsi="Calibri" w:cs="Calibri"/>
                  <w:color w:val="000000"/>
                  <w:sz w:val="22"/>
                  <w:szCs w:val="22"/>
                </w:rPr>
                <w:t> </w:t>
              </w:r>
            </w:ins>
          </w:p>
        </w:tc>
      </w:tr>
      <w:tr w:rsidR="003E6D09" w:rsidRPr="003E6D09" w14:paraId="10B902BD" w14:textId="77777777" w:rsidTr="003E6D09">
        <w:trPr>
          <w:trHeight w:val="300"/>
          <w:ins w:id="86509"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CAB17E1" w14:textId="77777777" w:rsidR="003E6D09" w:rsidRPr="003E6D09" w:rsidRDefault="003E6D09" w:rsidP="003E6D09">
            <w:pPr>
              <w:spacing w:before="0" w:after="0" w:line="240" w:lineRule="auto"/>
              <w:jc w:val="center"/>
              <w:rPr>
                <w:ins w:id="86510" w:author="pete jones" w:date="2022-01-11T16:53:00Z"/>
                <w:rFonts w:ascii="Calibri" w:hAnsi="Calibri" w:cs="Calibri"/>
                <w:color w:val="000000"/>
                <w:sz w:val="22"/>
                <w:szCs w:val="22"/>
              </w:rPr>
            </w:pPr>
            <w:ins w:id="86511"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ABFD233" w14:textId="77777777" w:rsidR="003E6D09" w:rsidRPr="003E6D09" w:rsidRDefault="003E6D09" w:rsidP="003E6D09">
            <w:pPr>
              <w:spacing w:before="0" w:after="0" w:line="240" w:lineRule="auto"/>
              <w:jc w:val="left"/>
              <w:rPr>
                <w:ins w:id="86512" w:author="pete jones" w:date="2022-01-11T16:53:00Z"/>
                <w:rFonts w:ascii="Calibri" w:hAnsi="Calibri" w:cs="Calibri"/>
                <w:color w:val="000000"/>
                <w:sz w:val="22"/>
                <w:szCs w:val="22"/>
              </w:rPr>
            </w:pPr>
            <w:ins w:id="86513" w:author="pete jones" w:date="2022-01-11T16:53:00Z">
              <w:r w:rsidRPr="003E6D09">
                <w:rPr>
                  <w:rFonts w:ascii="Calibri" w:hAnsi="Calibri" w:cs="Calibri"/>
                  <w:color w:val="000000"/>
                  <w:sz w:val="22"/>
                  <w:szCs w:val="22"/>
                </w:rPr>
                <w:t> Engineering an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5BEFE8F5" w14:textId="77777777" w:rsidR="003E6D09" w:rsidRPr="003E6D09" w:rsidRDefault="003E6D09" w:rsidP="003E6D09">
            <w:pPr>
              <w:spacing w:before="0" w:after="0" w:line="240" w:lineRule="auto"/>
              <w:jc w:val="center"/>
              <w:rPr>
                <w:ins w:id="86514" w:author="pete jones" w:date="2022-01-11T16:53:00Z"/>
                <w:rFonts w:ascii="Calibri" w:hAnsi="Calibri" w:cs="Calibri"/>
                <w:color w:val="000000"/>
                <w:sz w:val="22"/>
                <w:szCs w:val="22"/>
              </w:rPr>
            </w:pPr>
            <w:ins w:id="86515"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DC8F791" w14:textId="77777777" w:rsidR="003E6D09" w:rsidRPr="003E6D09" w:rsidRDefault="003E6D09" w:rsidP="003E6D09">
            <w:pPr>
              <w:spacing w:before="0" w:after="0" w:line="240" w:lineRule="auto"/>
              <w:jc w:val="center"/>
              <w:rPr>
                <w:ins w:id="86516" w:author="pete jones" w:date="2022-01-11T16:53:00Z"/>
                <w:rFonts w:ascii="Calibri" w:hAnsi="Calibri" w:cs="Calibri"/>
                <w:color w:val="000000"/>
                <w:sz w:val="22"/>
                <w:szCs w:val="22"/>
              </w:rPr>
            </w:pPr>
            <w:ins w:id="86517"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1CE331E" w14:textId="77777777" w:rsidR="003E6D09" w:rsidRPr="003E6D09" w:rsidRDefault="003E6D09" w:rsidP="003E6D09">
            <w:pPr>
              <w:spacing w:before="0" w:after="0" w:line="240" w:lineRule="auto"/>
              <w:jc w:val="center"/>
              <w:rPr>
                <w:ins w:id="86518" w:author="pete jones" w:date="2022-01-11T16:53:00Z"/>
                <w:rFonts w:ascii="Calibri" w:hAnsi="Calibri" w:cs="Calibri"/>
                <w:color w:val="000000"/>
                <w:sz w:val="22"/>
                <w:szCs w:val="22"/>
              </w:rPr>
            </w:pPr>
            <w:ins w:id="86519"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8BDDA4" w14:textId="77777777" w:rsidR="003E6D09" w:rsidRPr="003E6D09" w:rsidRDefault="003E6D09" w:rsidP="003E6D09">
            <w:pPr>
              <w:spacing w:before="0" w:after="0" w:line="240" w:lineRule="auto"/>
              <w:jc w:val="center"/>
              <w:rPr>
                <w:ins w:id="86520" w:author="pete jones" w:date="2022-01-11T16:53:00Z"/>
                <w:rFonts w:ascii="Calibri" w:hAnsi="Calibri" w:cs="Calibri"/>
                <w:color w:val="000000"/>
                <w:sz w:val="22"/>
                <w:szCs w:val="22"/>
              </w:rPr>
            </w:pPr>
            <w:ins w:id="86521"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6C2AAF3" w14:textId="77777777" w:rsidR="003E6D09" w:rsidRPr="003E6D09" w:rsidRDefault="003E6D09" w:rsidP="003E6D09">
            <w:pPr>
              <w:spacing w:before="0" w:after="0" w:line="240" w:lineRule="auto"/>
              <w:jc w:val="center"/>
              <w:rPr>
                <w:ins w:id="86522" w:author="pete jones" w:date="2022-01-11T16:53:00Z"/>
                <w:rFonts w:ascii="Calibri" w:hAnsi="Calibri" w:cs="Calibri"/>
                <w:color w:val="000000"/>
                <w:sz w:val="22"/>
                <w:szCs w:val="22"/>
              </w:rPr>
            </w:pPr>
            <w:ins w:id="8652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252C55" w14:textId="77777777" w:rsidR="003E6D09" w:rsidRPr="003E6D09" w:rsidRDefault="003E6D09" w:rsidP="003E6D09">
            <w:pPr>
              <w:spacing w:before="0" w:after="0" w:line="240" w:lineRule="auto"/>
              <w:jc w:val="center"/>
              <w:rPr>
                <w:ins w:id="86524" w:author="pete jones" w:date="2022-01-11T16:53:00Z"/>
                <w:rFonts w:ascii="Calibri" w:hAnsi="Calibri" w:cs="Calibri"/>
                <w:color w:val="000000"/>
                <w:sz w:val="22"/>
                <w:szCs w:val="22"/>
              </w:rPr>
            </w:pPr>
            <w:ins w:id="8652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227CB1" w14:textId="77777777" w:rsidR="003E6D09" w:rsidRPr="003E6D09" w:rsidRDefault="003E6D09" w:rsidP="003E6D09">
            <w:pPr>
              <w:spacing w:before="0" w:after="0" w:line="240" w:lineRule="auto"/>
              <w:jc w:val="center"/>
              <w:rPr>
                <w:ins w:id="86526" w:author="pete jones" w:date="2022-01-11T16:53:00Z"/>
                <w:rFonts w:ascii="Calibri" w:hAnsi="Calibri" w:cs="Calibri"/>
                <w:color w:val="000000"/>
                <w:sz w:val="22"/>
                <w:szCs w:val="22"/>
              </w:rPr>
            </w:pPr>
            <w:ins w:id="8652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16548A" w14:textId="77777777" w:rsidR="003E6D09" w:rsidRPr="003E6D09" w:rsidRDefault="003E6D09" w:rsidP="003E6D09">
            <w:pPr>
              <w:spacing w:before="0" w:after="0" w:line="240" w:lineRule="auto"/>
              <w:jc w:val="center"/>
              <w:rPr>
                <w:ins w:id="86528" w:author="pete jones" w:date="2022-01-11T16:53:00Z"/>
                <w:rFonts w:ascii="Calibri" w:hAnsi="Calibri" w:cs="Calibri"/>
                <w:color w:val="000000"/>
                <w:sz w:val="22"/>
                <w:szCs w:val="22"/>
              </w:rPr>
            </w:pPr>
            <w:ins w:id="8652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B5FB7C" w14:textId="77777777" w:rsidR="003E6D09" w:rsidRPr="003E6D09" w:rsidRDefault="003E6D09" w:rsidP="003E6D09">
            <w:pPr>
              <w:spacing w:before="0" w:after="0" w:line="240" w:lineRule="auto"/>
              <w:jc w:val="center"/>
              <w:rPr>
                <w:ins w:id="86530" w:author="pete jones" w:date="2022-01-11T16:53:00Z"/>
                <w:rFonts w:ascii="Calibri" w:hAnsi="Calibri" w:cs="Calibri"/>
                <w:color w:val="000000"/>
                <w:sz w:val="22"/>
                <w:szCs w:val="22"/>
              </w:rPr>
            </w:pPr>
            <w:ins w:id="8653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7DBD95" w14:textId="77777777" w:rsidR="003E6D09" w:rsidRPr="003E6D09" w:rsidRDefault="003E6D09" w:rsidP="003E6D09">
            <w:pPr>
              <w:spacing w:before="0" w:after="0" w:line="240" w:lineRule="auto"/>
              <w:jc w:val="center"/>
              <w:rPr>
                <w:ins w:id="86532" w:author="pete jones" w:date="2022-01-11T16:53:00Z"/>
                <w:rFonts w:ascii="Calibri" w:hAnsi="Calibri" w:cs="Calibri"/>
                <w:color w:val="000000"/>
                <w:sz w:val="22"/>
                <w:szCs w:val="22"/>
              </w:rPr>
            </w:pPr>
            <w:ins w:id="8653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DEC894" w14:textId="77777777" w:rsidR="003E6D09" w:rsidRPr="003E6D09" w:rsidRDefault="003E6D09" w:rsidP="003E6D09">
            <w:pPr>
              <w:spacing w:before="0" w:after="0" w:line="240" w:lineRule="auto"/>
              <w:jc w:val="center"/>
              <w:rPr>
                <w:ins w:id="86534" w:author="pete jones" w:date="2022-01-11T16:53:00Z"/>
                <w:rFonts w:ascii="Calibri" w:hAnsi="Calibri" w:cs="Calibri"/>
                <w:color w:val="000000"/>
                <w:sz w:val="22"/>
                <w:szCs w:val="22"/>
              </w:rPr>
            </w:pPr>
            <w:ins w:id="86535"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C1D298" w14:textId="77777777" w:rsidR="003E6D09" w:rsidRPr="003E6D09" w:rsidRDefault="003E6D09" w:rsidP="003E6D09">
            <w:pPr>
              <w:spacing w:before="0" w:after="0" w:line="240" w:lineRule="auto"/>
              <w:jc w:val="center"/>
              <w:rPr>
                <w:ins w:id="86536" w:author="pete jones" w:date="2022-01-11T16:53:00Z"/>
                <w:rFonts w:ascii="Calibri" w:hAnsi="Calibri" w:cs="Calibri"/>
                <w:color w:val="000000"/>
                <w:sz w:val="22"/>
                <w:szCs w:val="22"/>
              </w:rPr>
            </w:pPr>
            <w:ins w:id="86537" w:author="pete jones" w:date="2022-01-11T16:53:00Z">
              <w:r w:rsidRPr="003E6D09">
                <w:rPr>
                  <w:rFonts w:ascii="Calibri" w:hAnsi="Calibri" w:cs="Calibri"/>
                  <w:color w:val="000000"/>
                  <w:sz w:val="22"/>
                  <w:szCs w:val="22"/>
                </w:rPr>
                <w:t> </w:t>
              </w:r>
            </w:ins>
          </w:p>
        </w:tc>
      </w:tr>
      <w:tr w:rsidR="003E6D09" w:rsidRPr="003E6D09" w14:paraId="15B2FB5C" w14:textId="77777777" w:rsidTr="003E6D09">
        <w:trPr>
          <w:trHeight w:val="300"/>
          <w:ins w:id="86538"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4AAC755" w14:textId="77777777" w:rsidR="003E6D09" w:rsidRPr="003E6D09" w:rsidRDefault="003E6D09" w:rsidP="003E6D09">
            <w:pPr>
              <w:spacing w:before="0" w:after="0" w:line="240" w:lineRule="auto"/>
              <w:jc w:val="center"/>
              <w:rPr>
                <w:ins w:id="86539" w:author="pete jones" w:date="2022-01-11T16:53:00Z"/>
                <w:rFonts w:ascii="Calibri" w:hAnsi="Calibri" w:cs="Calibri"/>
                <w:color w:val="000000"/>
                <w:sz w:val="22"/>
                <w:szCs w:val="22"/>
              </w:rPr>
            </w:pPr>
            <w:ins w:id="86540"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6ADC3F9" w14:textId="77777777" w:rsidR="003E6D09" w:rsidRPr="003E6D09" w:rsidRDefault="003E6D09" w:rsidP="003E6D09">
            <w:pPr>
              <w:spacing w:before="0" w:after="0" w:line="240" w:lineRule="auto"/>
              <w:jc w:val="left"/>
              <w:rPr>
                <w:ins w:id="86541" w:author="pete jones" w:date="2022-01-11T16:53:00Z"/>
                <w:rFonts w:ascii="Calibri" w:hAnsi="Calibri" w:cs="Calibri"/>
                <w:color w:val="000000"/>
                <w:sz w:val="22"/>
                <w:szCs w:val="22"/>
              </w:rPr>
            </w:pPr>
            <w:ins w:id="86542" w:author="pete jones" w:date="2022-01-11T16:53:00Z">
              <w:r w:rsidRPr="003E6D09">
                <w:rPr>
                  <w:rFonts w:ascii="Calibri" w:hAnsi="Calibri" w:cs="Calibri"/>
                  <w:color w:val="000000"/>
                  <w:sz w:val="22"/>
                  <w:szCs w:val="22"/>
                </w:rPr>
                <w:t> Manufacturing and Production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1343F4DC" w14:textId="77777777" w:rsidR="003E6D09" w:rsidRPr="003E6D09" w:rsidRDefault="003E6D09" w:rsidP="003E6D09">
            <w:pPr>
              <w:spacing w:before="0" w:after="0" w:line="240" w:lineRule="auto"/>
              <w:jc w:val="center"/>
              <w:rPr>
                <w:ins w:id="86543" w:author="pete jones" w:date="2022-01-11T16:53:00Z"/>
                <w:rFonts w:ascii="Calibri" w:hAnsi="Calibri" w:cs="Calibri"/>
                <w:color w:val="000000"/>
                <w:sz w:val="22"/>
                <w:szCs w:val="22"/>
              </w:rPr>
            </w:pPr>
            <w:ins w:id="86544"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11567C0" w14:textId="77777777" w:rsidR="003E6D09" w:rsidRPr="003E6D09" w:rsidRDefault="003E6D09" w:rsidP="003E6D09">
            <w:pPr>
              <w:spacing w:before="0" w:after="0" w:line="240" w:lineRule="auto"/>
              <w:jc w:val="center"/>
              <w:rPr>
                <w:ins w:id="86545" w:author="pete jones" w:date="2022-01-11T16:53:00Z"/>
                <w:rFonts w:ascii="Calibri" w:hAnsi="Calibri" w:cs="Calibri"/>
                <w:color w:val="000000"/>
                <w:sz w:val="22"/>
                <w:szCs w:val="22"/>
              </w:rPr>
            </w:pPr>
            <w:ins w:id="86546"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D3A03B3" w14:textId="77777777" w:rsidR="003E6D09" w:rsidRPr="003E6D09" w:rsidRDefault="003E6D09" w:rsidP="003E6D09">
            <w:pPr>
              <w:spacing w:before="0" w:after="0" w:line="240" w:lineRule="auto"/>
              <w:jc w:val="center"/>
              <w:rPr>
                <w:ins w:id="86547" w:author="pete jones" w:date="2022-01-11T16:53:00Z"/>
                <w:rFonts w:ascii="Calibri" w:hAnsi="Calibri" w:cs="Calibri"/>
                <w:color w:val="000000"/>
                <w:sz w:val="22"/>
                <w:szCs w:val="22"/>
              </w:rPr>
            </w:pPr>
            <w:ins w:id="8654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ACA06D" w14:textId="77777777" w:rsidR="003E6D09" w:rsidRPr="003E6D09" w:rsidRDefault="003E6D09" w:rsidP="003E6D09">
            <w:pPr>
              <w:spacing w:before="0" w:after="0" w:line="240" w:lineRule="auto"/>
              <w:jc w:val="center"/>
              <w:rPr>
                <w:ins w:id="86549" w:author="pete jones" w:date="2022-01-11T16:53:00Z"/>
                <w:rFonts w:ascii="Calibri" w:hAnsi="Calibri" w:cs="Calibri"/>
                <w:color w:val="000000"/>
                <w:sz w:val="22"/>
                <w:szCs w:val="22"/>
              </w:rPr>
            </w:pPr>
            <w:ins w:id="8655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934A7D" w14:textId="77777777" w:rsidR="003E6D09" w:rsidRPr="003E6D09" w:rsidRDefault="003E6D09" w:rsidP="003E6D09">
            <w:pPr>
              <w:spacing w:before="0" w:after="0" w:line="240" w:lineRule="auto"/>
              <w:jc w:val="center"/>
              <w:rPr>
                <w:ins w:id="86551" w:author="pete jones" w:date="2022-01-11T16:53:00Z"/>
                <w:rFonts w:ascii="Calibri" w:hAnsi="Calibri" w:cs="Calibri"/>
                <w:color w:val="000000"/>
                <w:sz w:val="22"/>
                <w:szCs w:val="22"/>
              </w:rPr>
            </w:pPr>
            <w:ins w:id="86552"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9D95E5" w14:textId="77777777" w:rsidR="003E6D09" w:rsidRPr="003E6D09" w:rsidRDefault="003E6D09" w:rsidP="003E6D09">
            <w:pPr>
              <w:spacing w:before="0" w:after="0" w:line="240" w:lineRule="auto"/>
              <w:jc w:val="center"/>
              <w:rPr>
                <w:ins w:id="86553" w:author="pete jones" w:date="2022-01-11T16:53:00Z"/>
                <w:rFonts w:ascii="Calibri" w:hAnsi="Calibri" w:cs="Calibri"/>
                <w:color w:val="000000"/>
                <w:sz w:val="22"/>
                <w:szCs w:val="22"/>
              </w:rPr>
            </w:pPr>
            <w:ins w:id="8655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8C4F07" w14:textId="77777777" w:rsidR="003E6D09" w:rsidRPr="003E6D09" w:rsidRDefault="003E6D09" w:rsidP="003E6D09">
            <w:pPr>
              <w:spacing w:before="0" w:after="0" w:line="240" w:lineRule="auto"/>
              <w:jc w:val="center"/>
              <w:rPr>
                <w:ins w:id="86555" w:author="pete jones" w:date="2022-01-11T16:53:00Z"/>
                <w:rFonts w:ascii="Calibri" w:hAnsi="Calibri" w:cs="Calibri"/>
                <w:color w:val="000000"/>
                <w:sz w:val="22"/>
                <w:szCs w:val="22"/>
              </w:rPr>
            </w:pPr>
            <w:ins w:id="8655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C09B69" w14:textId="77777777" w:rsidR="003E6D09" w:rsidRPr="003E6D09" w:rsidRDefault="003E6D09" w:rsidP="003E6D09">
            <w:pPr>
              <w:spacing w:before="0" w:after="0" w:line="240" w:lineRule="auto"/>
              <w:jc w:val="center"/>
              <w:rPr>
                <w:ins w:id="86557" w:author="pete jones" w:date="2022-01-11T16:53:00Z"/>
                <w:rFonts w:ascii="Calibri" w:hAnsi="Calibri" w:cs="Calibri"/>
                <w:color w:val="000000"/>
                <w:sz w:val="22"/>
                <w:szCs w:val="22"/>
              </w:rPr>
            </w:pPr>
            <w:ins w:id="8655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16B2C8" w14:textId="77777777" w:rsidR="003E6D09" w:rsidRPr="003E6D09" w:rsidRDefault="003E6D09" w:rsidP="003E6D09">
            <w:pPr>
              <w:spacing w:before="0" w:after="0" w:line="240" w:lineRule="auto"/>
              <w:jc w:val="center"/>
              <w:rPr>
                <w:ins w:id="86559" w:author="pete jones" w:date="2022-01-11T16:53:00Z"/>
                <w:rFonts w:ascii="Calibri" w:hAnsi="Calibri" w:cs="Calibri"/>
                <w:color w:val="000000"/>
                <w:sz w:val="22"/>
                <w:szCs w:val="22"/>
              </w:rPr>
            </w:pPr>
            <w:ins w:id="8656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D57FDE" w14:textId="77777777" w:rsidR="003E6D09" w:rsidRPr="003E6D09" w:rsidRDefault="003E6D09" w:rsidP="003E6D09">
            <w:pPr>
              <w:spacing w:before="0" w:after="0" w:line="240" w:lineRule="auto"/>
              <w:jc w:val="center"/>
              <w:rPr>
                <w:ins w:id="86561" w:author="pete jones" w:date="2022-01-11T16:53:00Z"/>
                <w:rFonts w:ascii="Calibri" w:hAnsi="Calibri" w:cs="Calibri"/>
                <w:color w:val="000000"/>
                <w:sz w:val="22"/>
                <w:szCs w:val="22"/>
              </w:rPr>
            </w:pPr>
            <w:ins w:id="8656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973FFC" w14:textId="77777777" w:rsidR="003E6D09" w:rsidRPr="003E6D09" w:rsidRDefault="003E6D09" w:rsidP="003E6D09">
            <w:pPr>
              <w:spacing w:before="0" w:after="0" w:line="240" w:lineRule="auto"/>
              <w:jc w:val="center"/>
              <w:rPr>
                <w:ins w:id="86563" w:author="pete jones" w:date="2022-01-11T16:53:00Z"/>
                <w:rFonts w:ascii="Calibri" w:hAnsi="Calibri" w:cs="Calibri"/>
                <w:color w:val="000000"/>
                <w:sz w:val="22"/>
                <w:szCs w:val="22"/>
              </w:rPr>
            </w:pPr>
            <w:ins w:id="86564"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B7EACAC" w14:textId="77777777" w:rsidR="003E6D09" w:rsidRPr="003E6D09" w:rsidRDefault="003E6D09" w:rsidP="003E6D09">
            <w:pPr>
              <w:spacing w:before="0" w:after="0" w:line="240" w:lineRule="auto"/>
              <w:jc w:val="center"/>
              <w:rPr>
                <w:ins w:id="86565" w:author="pete jones" w:date="2022-01-11T16:53:00Z"/>
                <w:rFonts w:ascii="Calibri" w:hAnsi="Calibri" w:cs="Calibri"/>
                <w:color w:val="000000"/>
                <w:sz w:val="22"/>
                <w:szCs w:val="22"/>
              </w:rPr>
            </w:pPr>
            <w:ins w:id="86566" w:author="pete jones" w:date="2022-01-11T16:53:00Z">
              <w:r w:rsidRPr="003E6D09">
                <w:rPr>
                  <w:rFonts w:ascii="Calibri" w:hAnsi="Calibri" w:cs="Calibri"/>
                  <w:color w:val="000000"/>
                  <w:sz w:val="22"/>
                  <w:szCs w:val="22"/>
                </w:rPr>
                <w:t> </w:t>
              </w:r>
            </w:ins>
          </w:p>
        </w:tc>
      </w:tr>
      <w:tr w:rsidR="003E6D09" w:rsidRPr="003E6D09" w14:paraId="3F00D2C6" w14:textId="77777777" w:rsidTr="003E6D09">
        <w:trPr>
          <w:trHeight w:val="300"/>
          <w:ins w:id="86567"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E61A6BB" w14:textId="77777777" w:rsidR="003E6D09" w:rsidRPr="003E6D09" w:rsidRDefault="003E6D09" w:rsidP="003E6D09">
            <w:pPr>
              <w:spacing w:before="0" w:after="0" w:line="240" w:lineRule="auto"/>
              <w:jc w:val="center"/>
              <w:rPr>
                <w:ins w:id="86568" w:author="pete jones" w:date="2022-01-11T16:53:00Z"/>
                <w:rFonts w:ascii="Calibri" w:hAnsi="Calibri" w:cs="Calibri"/>
                <w:color w:val="000000"/>
                <w:sz w:val="22"/>
                <w:szCs w:val="22"/>
              </w:rPr>
            </w:pPr>
            <w:ins w:id="86569" w:author="pete jones" w:date="2022-01-11T16:53: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3461126" w14:textId="77777777" w:rsidR="003E6D09" w:rsidRPr="003E6D09" w:rsidRDefault="003E6D09" w:rsidP="003E6D09">
            <w:pPr>
              <w:spacing w:before="0" w:after="0" w:line="240" w:lineRule="auto"/>
              <w:jc w:val="left"/>
              <w:rPr>
                <w:ins w:id="86570" w:author="pete jones" w:date="2022-01-11T16:53:00Z"/>
                <w:rFonts w:ascii="Calibri" w:hAnsi="Calibri" w:cs="Calibri"/>
                <w:color w:val="000000"/>
                <w:sz w:val="22"/>
                <w:szCs w:val="22"/>
              </w:rPr>
            </w:pPr>
            <w:ins w:id="86571" w:author="pete jones" w:date="2022-01-11T16:53:00Z">
              <w:r w:rsidRPr="003E6D09">
                <w:rPr>
                  <w:rFonts w:ascii="Calibri" w:hAnsi="Calibri" w:cs="Calibri"/>
                  <w:color w:val="000000"/>
                  <w:sz w:val="22"/>
                  <w:szCs w:val="22"/>
                </w:rPr>
                <w:t> Electrical Energy Conversion</w:t>
              </w:r>
            </w:ins>
          </w:p>
        </w:tc>
        <w:tc>
          <w:tcPr>
            <w:tcW w:w="432" w:type="dxa"/>
            <w:tcBorders>
              <w:top w:val="nil"/>
              <w:left w:val="nil"/>
              <w:bottom w:val="single" w:sz="4" w:space="0" w:color="auto"/>
              <w:right w:val="single" w:sz="4" w:space="0" w:color="auto"/>
            </w:tcBorders>
            <w:shd w:val="clear" w:color="auto" w:fill="auto"/>
            <w:noWrap/>
            <w:vAlign w:val="bottom"/>
            <w:hideMark/>
          </w:tcPr>
          <w:p w14:paraId="420CC801" w14:textId="77777777" w:rsidR="003E6D09" w:rsidRPr="003E6D09" w:rsidRDefault="003E6D09" w:rsidP="003E6D09">
            <w:pPr>
              <w:spacing w:before="0" w:after="0" w:line="240" w:lineRule="auto"/>
              <w:jc w:val="center"/>
              <w:rPr>
                <w:ins w:id="86572" w:author="pete jones" w:date="2022-01-11T16:53:00Z"/>
                <w:rFonts w:ascii="Calibri" w:hAnsi="Calibri" w:cs="Calibri"/>
                <w:color w:val="000000"/>
                <w:sz w:val="22"/>
                <w:szCs w:val="22"/>
              </w:rPr>
            </w:pPr>
            <w:ins w:id="86573"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F61A919" w14:textId="77777777" w:rsidR="003E6D09" w:rsidRPr="003E6D09" w:rsidRDefault="003E6D09" w:rsidP="003E6D09">
            <w:pPr>
              <w:spacing w:before="0" w:after="0" w:line="240" w:lineRule="auto"/>
              <w:jc w:val="center"/>
              <w:rPr>
                <w:ins w:id="86574" w:author="pete jones" w:date="2022-01-11T16:53:00Z"/>
                <w:rFonts w:ascii="Calibri" w:hAnsi="Calibri" w:cs="Calibri"/>
                <w:color w:val="000000"/>
                <w:sz w:val="22"/>
                <w:szCs w:val="22"/>
              </w:rPr>
            </w:pPr>
            <w:ins w:id="86575"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0A12302" w14:textId="77777777" w:rsidR="003E6D09" w:rsidRPr="003E6D09" w:rsidRDefault="003E6D09" w:rsidP="003E6D09">
            <w:pPr>
              <w:spacing w:before="0" w:after="0" w:line="240" w:lineRule="auto"/>
              <w:jc w:val="center"/>
              <w:rPr>
                <w:ins w:id="86576" w:author="pete jones" w:date="2022-01-11T16:53:00Z"/>
                <w:rFonts w:ascii="Calibri" w:hAnsi="Calibri" w:cs="Calibri"/>
                <w:color w:val="000000"/>
                <w:sz w:val="22"/>
                <w:szCs w:val="22"/>
              </w:rPr>
            </w:pPr>
            <w:ins w:id="8657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C8F88B" w14:textId="77777777" w:rsidR="003E6D09" w:rsidRPr="003E6D09" w:rsidRDefault="003E6D09" w:rsidP="003E6D09">
            <w:pPr>
              <w:spacing w:before="0" w:after="0" w:line="240" w:lineRule="auto"/>
              <w:jc w:val="center"/>
              <w:rPr>
                <w:ins w:id="86578" w:author="pete jones" w:date="2022-01-11T16:53:00Z"/>
                <w:rFonts w:ascii="Calibri" w:hAnsi="Calibri" w:cs="Calibri"/>
                <w:color w:val="000000"/>
                <w:sz w:val="22"/>
                <w:szCs w:val="22"/>
              </w:rPr>
            </w:pPr>
            <w:ins w:id="86579"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F3A6CA" w14:textId="77777777" w:rsidR="003E6D09" w:rsidRPr="003E6D09" w:rsidRDefault="003E6D09" w:rsidP="003E6D09">
            <w:pPr>
              <w:spacing w:before="0" w:after="0" w:line="240" w:lineRule="auto"/>
              <w:jc w:val="center"/>
              <w:rPr>
                <w:ins w:id="86580" w:author="pete jones" w:date="2022-01-11T16:53:00Z"/>
                <w:rFonts w:ascii="Calibri" w:hAnsi="Calibri" w:cs="Calibri"/>
                <w:color w:val="000000"/>
                <w:sz w:val="22"/>
                <w:szCs w:val="22"/>
              </w:rPr>
            </w:pPr>
            <w:ins w:id="86581"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52795D" w14:textId="77777777" w:rsidR="003E6D09" w:rsidRPr="003E6D09" w:rsidRDefault="003E6D09" w:rsidP="003E6D09">
            <w:pPr>
              <w:spacing w:before="0" w:after="0" w:line="240" w:lineRule="auto"/>
              <w:jc w:val="center"/>
              <w:rPr>
                <w:ins w:id="86582" w:author="pete jones" w:date="2022-01-11T16:53:00Z"/>
                <w:rFonts w:ascii="Calibri" w:hAnsi="Calibri" w:cs="Calibri"/>
                <w:color w:val="000000"/>
                <w:sz w:val="22"/>
                <w:szCs w:val="22"/>
              </w:rPr>
            </w:pPr>
            <w:ins w:id="8658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06A06D" w14:textId="77777777" w:rsidR="003E6D09" w:rsidRPr="003E6D09" w:rsidRDefault="003E6D09" w:rsidP="003E6D09">
            <w:pPr>
              <w:spacing w:before="0" w:after="0" w:line="240" w:lineRule="auto"/>
              <w:jc w:val="center"/>
              <w:rPr>
                <w:ins w:id="86584" w:author="pete jones" w:date="2022-01-11T16:53:00Z"/>
                <w:rFonts w:ascii="Calibri" w:hAnsi="Calibri" w:cs="Calibri"/>
                <w:color w:val="000000"/>
                <w:sz w:val="22"/>
                <w:szCs w:val="22"/>
              </w:rPr>
            </w:pPr>
            <w:ins w:id="8658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4565EB" w14:textId="77777777" w:rsidR="003E6D09" w:rsidRPr="003E6D09" w:rsidRDefault="003E6D09" w:rsidP="003E6D09">
            <w:pPr>
              <w:spacing w:before="0" w:after="0" w:line="240" w:lineRule="auto"/>
              <w:jc w:val="center"/>
              <w:rPr>
                <w:ins w:id="86586" w:author="pete jones" w:date="2022-01-11T16:53:00Z"/>
                <w:rFonts w:ascii="Calibri" w:hAnsi="Calibri" w:cs="Calibri"/>
                <w:color w:val="000000"/>
                <w:sz w:val="22"/>
                <w:szCs w:val="22"/>
              </w:rPr>
            </w:pPr>
            <w:ins w:id="8658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63A6A2" w14:textId="77777777" w:rsidR="003E6D09" w:rsidRPr="003E6D09" w:rsidRDefault="003E6D09" w:rsidP="003E6D09">
            <w:pPr>
              <w:spacing w:before="0" w:after="0" w:line="240" w:lineRule="auto"/>
              <w:jc w:val="center"/>
              <w:rPr>
                <w:ins w:id="86588" w:author="pete jones" w:date="2022-01-11T16:53:00Z"/>
                <w:rFonts w:ascii="Calibri" w:hAnsi="Calibri" w:cs="Calibri"/>
                <w:color w:val="000000"/>
                <w:sz w:val="22"/>
                <w:szCs w:val="22"/>
              </w:rPr>
            </w:pPr>
            <w:ins w:id="8658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FC92E1" w14:textId="77777777" w:rsidR="003E6D09" w:rsidRPr="003E6D09" w:rsidRDefault="003E6D09" w:rsidP="003E6D09">
            <w:pPr>
              <w:spacing w:before="0" w:after="0" w:line="240" w:lineRule="auto"/>
              <w:jc w:val="center"/>
              <w:rPr>
                <w:ins w:id="86590" w:author="pete jones" w:date="2022-01-11T16:53:00Z"/>
                <w:rFonts w:ascii="Calibri" w:hAnsi="Calibri" w:cs="Calibri"/>
                <w:color w:val="000000"/>
                <w:sz w:val="22"/>
                <w:szCs w:val="22"/>
              </w:rPr>
            </w:pPr>
            <w:ins w:id="8659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9BAFA9" w14:textId="77777777" w:rsidR="003E6D09" w:rsidRPr="003E6D09" w:rsidRDefault="003E6D09" w:rsidP="003E6D09">
            <w:pPr>
              <w:spacing w:before="0" w:after="0" w:line="240" w:lineRule="auto"/>
              <w:jc w:val="center"/>
              <w:rPr>
                <w:ins w:id="86592" w:author="pete jones" w:date="2022-01-11T16:53:00Z"/>
                <w:rFonts w:ascii="Calibri" w:hAnsi="Calibri" w:cs="Calibri"/>
                <w:color w:val="000000"/>
                <w:sz w:val="22"/>
                <w:szCs w:val="22"/>
              </w:rPr>
            </w:pPr>
            <w:ins w:id="86593"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3AEABC7" w14:textId="77777777" w:rsidR="003E6D09" w:rsidRPr="003E6D09" w:rsidRDefault="003E6D09" w:rsidP="003E6D09">
            <w:pPr>
              <w:spacing w:before="0" w:after="0" w:line="240" w:lineRule="auto"/>
              <w:jc w:val="center"/>
              <w:rPr>
                <w:ins w:id="86594" w:author="pete jones" w:date="2022-01-11T16:53:00Z"/>
                <w:rFonts w:ascii="Calibri" w:hAnsi="Calibri" w:cs="Calibri"/>
                <w:color w:val="000000"/>
                <w:sz w:val="22"/>
                <w:szCs w:val="22"/>
              </w:rPr>
            </w:pPr>
            <w:ins w:id="86595" w:author="pete jones" w:date="2022-01-11T16:53:00Z">
              <w:r w:rsidRPr="003E6D09">
                <w:rPr>
                  <w:rFonts w:ascii="Calibri" w:hAnsi="Calibri" w:cs="Calibri"/>
                  <w:color w:val="000000"/>
                  <w:sz w:val="22"/>
                  <w:szCs w:val="22"/>
                </w:rPr>
                <w:t> </w:t>
              </w:r>
            </w:ins>
          </w:p>
        </w:tc>
      </w:tr>
      <w:tr w:rsidR="003E6D09" w:rsidRPr="003E6D09" w14:paraId="0A082083" w14:textId="77777777" w:rsidTr="003E6D09">
        <w:trPr>
          <w:trHeight w:val="300"/>
          <w:ins w:id="86596"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DA2DBD6" w14:textId="77777777" w:rsidR="003E6D09" w:rsidRPr="003E6D09" w:rsidRDefault="003E6D09" w:rsidP="003E6D09">
            <w:pPr>
              <w:spacing w:before="0" w:after="0" w:line="240" w:lineRule="auto"/>
              <w:jc w:val="center"/>
              <w:rPr>
                <w:ins w:id="86597" w:author="pete jones" w:date="2022-01-11T16:53:00Z"/>
                <w:rFonts w:ascii="Calibri" w:hAnsi="Calibri" w:cs="Calibri"/>
                <w:color w:val="000000"/>
                <w:sz w:val="22"/>
                <w:szCs w:val="22"/>
              </w:rPr>
            </w:pPr>
            <w:ins w:id="86598"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BD8556C" w14:textId="77777777" w:rsidR="003E6D09" w:rsidRPr="003E6D09" w:rsidRDefault="003E6D09" w:rsidP="003E6D09">
            <w:pPr>
              <w:spacing w:before="0" w:after="0" w:line="240" w:lineRule="auto"/>
              <w:jc w:val="left"/>
              <w:rPr>
                <w:ins w:id="86599" w:author="pete jones" w:date="2022-01-11T16:53:00Z"/>
                <w:rFonts w:ascii="Calibri" w:hAnsi="Calibri" w:cs="Calibri"/>
                <w:color w:val="000000"/>
                <w:sz w:val="22"/>
                <w:szCs w:val="22"/>
              </w:rPr>
            </w:pPr>
            <w:ins w:id="86600" w:author="pete jones" w:date="2022-01-11T16:53:00Z">
              <w:r w:rsidRPr="003E6D09">
                <w:rPr>
                  <w:rFonts w:ascii="Calibri" w:hAnsi="Calibri" w:cs="Calibri"/>
                  <w:color w:val="000000"/>
                  <w:sz w:val="22"/>
                  <w:szCs w:val="22"/>
                </w:rPr>
                <w:t> Dynamic Analysis and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0551B7F3" w14:textId="77777777" w:rsidR="003E6D09" w:rsidRPr="003E6D09" w:rsidRDefault="003E6D09" w:rsidP="003E6D09">
            <w:pPr>
              <w:spacing w:before="0" w:after="0" w:line="240" w:lineRule="auto"/>
              <w:jc w:val="center"/>
              <w:rPr>
                <w:ins w:id="86601" w:author="pete jones" w:date="2022-01-11T16:53:00Z"/>
                <w:rFonts w:ascii="Calibri" w:hAnsi="Calibri" w:cs="Calibri"/>
                <w:color w:val="000000"/>
                <w:sz w:val="22"/>
                <w:szCs w:val="22"/>
              </w:rPr>
            </w:pPr>
            <w:ins w:id="86602"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B0AA318" w14:textId="77777777" w:rsidR="003E6D09" w:rsidRPr="003E6D09" w:rsidRDefault="003E6D09" w:rsidP="003E6D09">
            <w:pPr>
              <w:spacing w:before="0" w:after="0" w:line="240" w:lineRule="auto"/>
              <w:jc w:val="center"/>
              <w:rPr>
                <w:ins w:id="86603" w:author="pete jones" w:date="2022-01-11T16:53:00Z"/>
                <w:rFonts w:ascii="Calibri" w:hAnsi="Calibri" w:cs="Calibri"/>
                <w:color w:val="000000"/>
                <w:sz w:val="22"/>
                <w:szCs w:val="22"/>
              </w:rPr>
            </w:pPr>
            <w:ins w:id="86604"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21FA3F0" w14:textId="77777777" w:rsidR="003E6D09" w:rsidRPr="003E6D09" w:rsidRDefault="003E6D09" w:rsidP="003E6D09">
            <w:pPr>
              <w:spacing w:before="0" w:after="0" w:line="240" w:lineRule="auto"/>
              <w:jc w:val="center"/>
              <w:rPr>
                <w:ins w:id="86605" w:author="pete jones" w:date="2022-01-11T16:53:00Z"/>
                <w:rFonts w:ascii="Calibri" w:hAnsi="Calibri" w:cs="Calibri"/>
                <w:color w:val="000000"/>
                <w:sz w:val="22"/>
                <w:szCs w:val="22"/>
              </w:rPr>
            </w:pPr>
            <w:ins w:id="8660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E10E53" w14:textId="77777777" w:rsidR="003E6D09" w:rsidRPr="003E6D09" w:rsidRDefault="003E6D09" w:rsidP="003E6D09">
            <w:pPr>
              <w:spacing w:before="0" w:after="0" w:line="240" w:lineRule="auto"/>
              <w:jc w:val="center"/>
              <w:rPr>
                <w:ins w:id="86607" w:author="pete jones" w:date="2022-01-11T16:53:00Z"/>
                <w:rFonts w:ascii="Calibri" w:hAnsi="Calibri" w:cs="Calibri"/>
                <w:color w:val="000000"/>
                <w:sz w:val="22"/>
                <w:szCs w:val="22"/>
              </w:rPr>
            </w:pPr>
            <w:ins w:id="8660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EF3B5A" w14:textId="77777777" w:rsidR="003E6D09" w:rsidRPr="003E6D09" w:rsidRDefault="003E6D09" w:rsidP="003E6D09">
            <w:pPr>
              <w:spacing w:before="0" w:after="0" w:line="240" w:lineRule="auto"/>
              <w:jc w:val="center"/>
              <w:rPr>
                <w:ins w:id="86609" w:author="pete jones" w:date="2022-01-11T16:53:00Z"/>
                <w:rFonts w:ascii="Calibri" w:hAnsi="Calibri" w:cs="Calibri"/>
                <w:color w:val="000000"/>
                <w:sz w:val="22"/>
                <w:szCs w:val="22"/>
              </w:rPr>
            </w:pPr>
            <w:ins w:id="8661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C4C430" w14:textId="77777777" w:rsidR="003E6D09" w:rsidRPr="003E6D09" w:rsidRDefault="003E6D09" w:rsidP="003E6D09">
            <w:pPr>
              <w:spacing w:before="0" w:after="0" w:line="240" w:lineRule="auto"/>
              <w:jc w:val="center"/>
              <w:rPr>
                <w:ins w:id="86611" w:author="pete jones" w:date="2022-01-11T16:53:00Z"/>
                <w:rFonts w:ascii="Calibri" w:hAnsi="Calibri" w:cs="Calibri"/>
                <w:color w:val="000000"/>
                <w:sz w:val="22"/>
                <w:szCs w:val="22"/>
              </w:rPr>
            </w:pPr>
            <w:ins w:id="8661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A72CC5" w14:textId="77777777" w:rsidR="003E6D09" w:rsidRPr="003E6D09" w:rsidRDefault="003E6D09" w:rsidP="003E6D09">
            <w:pPr>
              <w:spacing w:before="0" w:after="0" w:line="240" w:lineRule="auto"/>
              <w:jc w:val="center"/>
              <w:rPr>
                <w:ins w:id="86613" w:author="pete jones" w:date="2022-01-11T16:53:00Z"/>
                <w:rFonts w:ascii="Calibri" w:hAnsi="Calibri" w:cs="Calibri"/>
                <w:color w:val="000000"/>
                <w:sz w:val="22"/>
                <w:szCs w:val="22"/>
              </w:rPr>
            </w:pPr>
            <w:ins w:id="8661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6D5868" w14:textId="77777777" w:rsidR="003E6D09" w:rsidRPr="003E6D09" w:rsidRDefault="003E6D09" w:rsidP="003E6D09">
            <w:pPr>
              <w:spacing w:before="0" w:after="0" w:line="240" w:lineRule="auto"/>
              <w:jc w:val="center"/>
              <w:rPr>
                <w:ins w:id="86615" w:author="pete jones" w:date="2022-01-11T16:53:00Z"/>
                <w:rFonts w:ascii="Calibri" w:hAnsi="Calibri" w:cs="Calibri"/>
                <w:color w:val="000000"/>
                <w:sz w:val="22"/>
                <w:szCs w:val="22"/>
              </w:rPr>
            </w:pPr>
            <w:ins w:id="8661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E57BA0" w14:textId="77777777" w:rsidR="003E6D09" w:rsidRPr="003E6D09" w:rsidRDefault="003E6D09" w:rsidP="003E6D09">
            <w:pPr>
              <w:spacing w:before="0" w:after="0" w:line="240" w:lineRule="auto"/>
              <w:jc w:val="center"/>
              <w:rPr>
                <w:ins w:id="86617" w:author="pete jones" w:date="2022-01-11T16:53:00Z"/>
                <w:rFonts w:ascii="Calibri" w:hAnsi="Calibri" w:cs="Calibri"/>
                <w:color w:val="000000"/>
                <w:sz w:val="22"/>
                <w:szCs w:val="22"/>
              </w:rPr>
            </w:pPr>
            <w:ins w:id="8661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C48E0F" w14:textId="77777777" w:rsidR="003E6D09" w:rsidRPr="003E6D09" w:rsidRDefault="003E6D09" w:rsidP="003E6D09">
            <w:pPr>
              <w:spacing w:before="0" w:after="0" w:line="240" w:lineRule="auto"/>
              <w:jc w:val="center"/>
              <w:rPr>
                <w:ins w:id="86619" w:author="pete jones" w:date="2022-01-11T16:53:00Z"/>
                <w:rFonts w:ascii="Calibri" w:hAnsi="Calibri" w:cs="Calibri"/>
                <w:color w:val="000000"/>
                <w:sz w:val="22"/>
                <w:szCs w:val="22"/>
              </w:rPr>
            </w:pPr>
            <w:ins w:id="8662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8A7C42" w14:textId="77777777" w:rsidR="003E6D09" w:rsidRPr="003E6D09" w:rsidRDefault="003E6D09" w:rsidP="003E6D09">
            <w:pPr>
              <w:spacing w:before="0" w:after="0" w:line="240" w:lineRule="auto"/>
              <w:jc w:val="center"/>
              <w:rPr>
                <w:ins w:id="86621" w:author="pete jones" w:date="2022-01-11T16:53:00Z"/>
                <w:rFonts w:ascii="Calibri" w:hAnsi="Calibri" w:cs="Calibri"/>
                <w:color w:val="000000"/>
                <w:sz w:val="22"/>
                <w:szCs w:val="22"/>
              </w:rPr>
            </w:pPr>
            <w:ins w:id="86622"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ACDF3A0" w14:textId="77777777" w:rsidR="003E6D09" w:rsidRPr="003E6D09" w:rsidRDefault="003E6D09" w:rsidP="003E6D09">
            <w:pPr>
              <w:spacing w:before="0" w:after="0" w:line="240" w:lineRule="auto"/>
              <w:jc w:val="center"/>
              <w:rPr>
                <w:ins w:id="86623" w:author="pete jones" w:date="2022-01-11T16:53:00Z"/>
                <w:rFonts w:ascii="Calibri" w:hAnsi="Calibri" w:cs="Calibri"/>
                <w:color w:val="000000"/>
                <w:sz w:val="22"/>
                <w:szCs w:val="22"/>
              </w:rPr>
            </w:pPr>
            <w:ins w:id="86624" w:author="pete jones" w:date="2022-01-11T16:53:00Z">
              <w:r w:rsidRPr="003E6D09">
                <w:rPr>
                  <w:rFonts w:ascii="Calibri" w:hAnsi="Calibri" w:cs="Calibri"/>
                  <w:color w:val="000000"/>
                  <w:sz w:val="22"/>
                  <w:szCs w:val="22"/>
                </w:rPr>
                <w:t> </w:t>
              </w:r>
            </w:ins>
          </w:p>
        </w:tc>
      </w:tr>
      <w:tr w:rsidR="003E6D09" w:rsidRPr="003E6D09" w14:paraId="582451A9" w14:textId="77777777" w:rsidTr="003E6D09">
        <w:trPr>
          <w:trHeight w:val="300"/>
          <w:ins w:id="86625"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4D3FDD4" w14:textId="77777777" w:rsidR="003E6D09" w:rsidRPr="003E6D09" w:rsidRDefault="003E6D09" w:rsidP="003E6D09">
            <w:pPr>
              <w:spacing w:before="0" w:after="0" w:line="240" w:lineRule="auto"/>
              <w:jc w:val="center"/>
              <w:rPr>
                <w:ins w:id="86626" w:author="pete jones" w:date="2022-01-11T16:53:00Z"/>
                <w:rFonts w:ascii="Calibri" w:hAnsi="Calibri" w:cs="Calibri"/>
                <w:color w:val="000000"/>
                <w:sz w:val="22"/>
                <w:szCs w:val="22"/>
              </w:rPr>
            </w:pPr>
            <w:ins w:id="86627"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3BDAFB8" w14:textId="77777777" w:rsidR="003E6D09" w:rsidRPr="003E6D09" w:rsidRDefault="003E6D09" w:rsidP="003E6D09">
            <w:pPr>
              <w:spacing w:before="0" w:after="0" w:line="240" w:lineRule="auto"/>
              <w:jc w:val="left"/>
              <w:rPr>
                <w:ins w:id="86628" w:author="pete jones" w:date="2022-01-11T16:53:00Z"/>
                <w:rFonts w:ascii="Calibri" w:hAnsi="Calibri" w:cs="Calibri"/>
                <w:color w:val="000000"/>
                <w:sz w:val="22"/>
                <w:szCs w:val="22"/>
              </w:rPr>
            </w:pPr>
            <w:ins w:id="86629" w:author="pete jones" w:date="2022-01-11T16:53:00Z">
              <w:r w:rsidRPr="003E6D09">
                <w:rPr>
                  <w:rFonts w:ascii="Calibri" w:hAnsi="Calibri" w:cs="Calibri"/>
                  <w:color w:val="000000"/>
                  <w:sz w:val="22"/>
                  <w:szCs w:val="22"/>
                </w:rPr>
                <w:t> Design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1F0AE982" w14:textId="77777777" w:rsidR="003E6D09" w:rsidRPr="003E6D09" w:rsidRDefault="003E6D09" w:rsidP="003E6D09">
            <w:pPr>
              <w:spacing w:before="0" w:after="0" w:line="240" w:lineRule="auto"/>
              <w:jc w:val="center"/>
              <w:rPr>
                <w:ins w:id="86630" w:author="pete jones" w:date="2022-01-11T16:53:00Z"/>
                <w:rFonts w:ascii="Calibri" w:hAnsi="Calibri" w:cs="Calibri"/>
                <w:color w:val="000000"/>
                <w:sz w:val="22"/>
                <w:szCs w:val="22"/>
              </w:rPr>
            </w:pPr>
            <w:ins w:id="86631"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0ACD488" w14:textId="77777777" w:rsidR="003E6D09" w:rsidRPr="003E6D09" w:rsidRDefault="003E6D09" w:rsidP="003E6D09">
            <w:pPr>
              <w:spacing w:before="0" w:after="0" w:line="240" w:lineRule="auto"/>
              <w:jc w:val="center"/>
              <w:rPr>
                <w:ins w:id="86632" w:author="pete jones" w:date="2022-01-11T16:53:00Z"/>
                <w:rFonts w:ascii="Calibri" w:hAnsi="Calibri" w:cs="Calibri"/>
                <w:color w:val="000000"/>
                <w:sz w:val="22"/>
                <w:szCs w:val="22"/>
              </w:rPr>
            </w:pPr>
            <w:ins w:id="86633"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16210A5" w14:textId="77777777" w:rsidR="003E6D09" w:rsidRPr="003E6D09" w:rsidRDefault="003E6D09" w:rsidP="003E6D09">
            <w:pPr>
              <w:spacing w:before="0" w:after="0" w:line="240" w:lineRule="auto"/>
              <w:jc w:val="center"/>
              <w:rPr>
                <w:ins w:id="86634" w:author="pete jones" w:date="2022-01-11T16:53:00Z"/>
                <w:rFonts w:ascii="Calibri" w:hAnsi="Calibri" w:cs="Calibri"/>
                <w:color w:val="000000"/>
                <w:sz w:val="22"/>
                <w:szCs w:val="22"/>
              </w:rPr>
            </w:pPr>
            <w:ins w:id="8663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253601" w14:textId="77777777" w:rsidR="003E6D09" w:rsidRPr="003E6D09" w:rsidRDefault="003E6D09" w:rsidP="003E6D09">
            <w:pPr>
              <w:spacing w:before="0" w:after="0" w:line="240" w:lineRule="auto"/>
              <w:jc w:val="center"/>
              <w:rPr>
                <w:ins w:id="86636" w:author="pete jones" w:date="2022-01-11T16:53:00Z"/>
                <w:rFonts w:ascii="Calibri" w:hAnsi="Calibri" w:cs="Calibri"/>
                <w:color w:val="000000"/>
                <w:sz w:val="22"/>
                <w:szCs w:val="22"/>
              </w:rPr>
            </w:pPr>
            <w:ins w:id="8663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957BD8" w14:textId="77777777" w:rsidR="003E6D09" w:rsidRPr="003E6D09" w:rsidRDefault="003E6D09" w:rsidP="003E6D09">
            <w:pPr>
              <w:spacing w:before="0" w:after="0" w:line="240" w:lineRule="auto"/>
              <w:jc w:val="center"/>
              <w:rPr>
                <w:ins w:id="86638" w:author="pete jones" w:date="2022-01-11T16:53:00Z"/>
                <w:rFonts w:ascii="Calibri" w:hAnsi="Calibri" w:cs="Calibri"/>
                <w:color w:val="000000"/>
                <w:sz w:val="22"/>
                <w:szCs w:val="22"/>
              </w:rPr>
            </w:pPr>
            <w:ins w:id="86639"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BCF6DB" w14:textId="77777777" w:rsidR="003E6D09" w:rsidRPr="003E6D09" w:rsidRDefault="003E6D09" w:rsidP="003E6D09">
            <w:pPr>
              <w:spacing w:before="0" w:after="0" w:line="240" w:lineRule="auto"/>
              <w:jc w:val="center"/>
              <w:rPr>
                <w:ins w:id="86640" w:author="pete jones" w:date="2022-01-11T16:53:00Z"/>
                <w:rFonts w:ascii="Calibri" w:hAnsi="Calibri" w:cs="Calibri"/>
                <w:color w:val="000000"/>
                <w:sz w:val="22"/>
                <w:szCs w:val="22"/>
              </w:rPr>
            </w:pPr>
            <w:ins w:id="8664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5708A6" w14:textId="77777777" w:rsidR="003E6D09" w:rsidRPr="003E6D09" w:rsidRDefault="003E6D09" w:rsidP="003E6D09">
            <w:pPr>
              <w:spacing w:before="0" w:after="0" w:line="240" w:lineRule="auto"/>
              <w:jc w:val="center"/>
              <w:rPr>
                <w:ins w:id="86642" w:author="pete jones" w:date="2022-01-11T16:53:00Z"/>
                <w:rFonts w:ascii="Calibri" w:hAnsi="Calibri" w:cs="Calibri"/>
                <w:color w:val="000000"/>
                <w:sz w:val="22"/>
                <w:szCs w:val="22"/>
              </w:rPr>
            </w:pPr>
            <w:ins w:id="8664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F3A105" w14:textId="77777777" w:rsidR="003E6D09" w:rsidRPr="003E6D09" w:rsidRDefault="003E6D09" w:rsidP="003E6D09">
            <w:pPr>
              <w:spacing w:before="0" w:after="0" w:line="240" w:lineRule="auto"/>
              <w:jc w:val="center"/>
              <w:rPr>
                <w:ins w:id="86644" w:author="pete jones" w:date="2022-01-11T16:53:00Z"/>
                <w:rFonts w:ascii="Calibri" w:hAnsi="Calibri" w:cs="Calibri"/>
                <w:color w:val="000000"/>
                <w:sz w:val="22"/>
                <w:szCs w:val="22"/>
              </w:rPr>
            </w:pPr>
            <w:ins w:id="8664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75190D" w14:textId="77777777" w:rsidR="003E6D09" w:rsidRPr="003E6D09" w:rsidRDefault="003E6D09" w:rsidP="003E6D09">
            <w:pPr>
              <w:spacing w:before="0" w:after="0" w:line="240" w:lineRule="auto"/>
              <w:jc w:val="center"/>
              <w:rPr>
                <w:ins w:id="86646" w:author="pete jones" w:date="2022-01-11T16:53:00Z"/>
                <w:rFonts w:ascii="Calibri" w:hAnsi="Calibri" w:cs="Calibri"/>
                <w:color w:val="000000"/>
                <w:sz w:val="22"/>
                <w:szCs w:val="22"/>
              </w:rPr>
            </w:pPr>
            <w:ins w:id="8664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4EF890" w14:textId="77777777" w:rsidR="003E6D09" w:rsidRPr="003E6D09" w:rsidRDefault="003E6D09" w:rsidP="003E6D09">
            <w:pPr>
              <w:spacing w:before="0" w:after="0" w:line="240" w:lineRule="auto"/>
              <w:jc w:val="center"/>
              <w:rPr>
                <w:ins w:id="86648" w:author="pete jones" w:date="2022-01-11T16:53:00Z"/>
                <w:rFonts w:ascii="Calibri" w:hAnsi="Calibri" w:cs="Calibri"/>
                <w:color w:val="000000"/>
                <w:sz w:val="22"/>
                <w:szCs w:val="22"/>
              </w:rPr>
            </w:pPr>
            <w:ins w:id="8664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A29B49" w14:textId="77777777" w:rsidR="003E6D09" w:rsidRPr="003E6D09" w:rsidRDefault="003E6D09" w:rsidP="003E6D09">
            <w:pPr>
              <w:spacing w:before="0" w:after="0" w:line="240" w:lineRule="auto"/>
              <w:jc w:val="center"/>
              <w:rPr>
                <w:ins w:id="86650" w:author="pete jones" w:date="2022-01-11T16:53:00Z"/>
                <w:rFonts w:ascii="Calibri" w:hAnsi="Calibri" w:cs="Calibri"/>
                <w:color w:val="000000"/>
                <w:sz w:val="22"/>
                <w:szCs w:val="22"/>
              </w:rPr>
            </w:pPr>
            <w:ins w:id="86651"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32BF35E" w14:textId="77777777" w:rsidR="003E6D09" w:rsidRPr="003E6D09" w:rsidRDefault="003E6D09" w:rsidP="003E6D09">
            <w:pPr>
              <w:spacing w:before="0" w:after="0" w:line="240" w:lineRule="auto"/>
              <w:jc w:val="center"/>
              <w:rPr>
                <w:ins w:id="86652" w:author="pete jones" w:date="2022-01-11T16:53:00Z"/>
                <w:rFonts w:ascii="Calibri" w:hAnsi="Calibri" w:cs="Calibri"/>
                <w:color w:val="000000"/>
                <w:sz w:val="22"/>
                <w:szCs w:val="22"/>
              </w:rPr>
            </w:pPr>
            <w:ins w:id="86653" w:author="pete jones" w:date="2022-01-11T16:53:00Z">
              <w:r w:rsidRPr="003E6D09">
                <w:rPr>
                  <w:rFonts w:ascii="Calibri" w:hAnsi="Calibri" w:cs="Calibri"/>
                  <w:color w:val="000000"/>
                  <w:sz w:val="22"/>
                  <w:szCs w:val="22"/>
                </w:rPr>
                <w:t> </w:t>
              </w:r>
            </w:ins>
          </w:p>
        </w:tc>
      </w:tr>
      <w:tr w:rsidR="003E6D09" w:rsidRPr="003E6D09" w14:paraId="7EA81244" w14:textId="77777777" w:rsidTr="003E6D09">
        <w:trPr>
          <w:trHeight w:val="300"/>
          <w:ins w:id="86654"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45DAB8C" w14:textId="77777777" w:rsidR="003E6D09" w:rsidRPr="003E6D09" w:rsidRDefault="003E6D09" w:rsidP="003E6D09">
            <w:pPr>
              <w:spacing w:before="0" w:after="0" w:line="240" w:lineRule="auto"/>
              <w:jc w:val="center"/>
              <w:rPr>
                <w:ins w:id="86655" w:author="pete jones" w:date="2022-01-11T16:53:00Z"/>
                <w:rFonts w:ascii="Calibri" w:hAnsi="Calibri" w:cs="Calibri"/>
                <w:color w:val="000000"/>
                <w:sz w:val="22"/>
                <w:szCs w:val="22"/>
              </w:rPr>
            </w:pPr>
            <w:ins w:id="86656"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88AC399" w14:textId="77777777" w:rsidR="003E6D09" w:rsidRPr="003E6D09" w:rsidRDefault="003E6D09" w:rsidP="003E6D09">
            <w:pPr>
              <w:spacing w:before="0" w:after="0" w:line="240" w:lineRule="auto"/>
              <w:jc w:val="left"/>
              <w:rPr>
                <w:ins w:id="86657" w:author="pete jones" w:date="2022-01-11T16:53:00Z"/>
                <w:rFonts w:ascii="Calibri" w:hAnsi="Calibri" w:cs="Calibri"/>
                <w:color w:val="000000"/>
                <w:sz w:val="22"/>
                <w:szCs w:val="22"/>
              </w:rPr>
            </w:pPr>
            <w:ins w:id="86658" w:author="pete jones" w:date="2022-01-11T16:53:00Z">
              <w:r w:rsidRPr="003E6D09">
                <w:rPr>
                  <w:rFonts w:ascii="Calibri" w:hAnsi="Calibri" w:cs="Calibri"/>
                  <w:color w:val="000000"/>
                  <w:sz w:val="22"/>
                  <w:szCs w:val="22"/>
                </w:rPr>
                <w:t> Eco Design and IPR</w:t>
              </w:r>
            </w:ins>
          </w:p>
        </w:tc>
        <w:tc>
          <w:tcPr>
            <w:tcW w:w="432" w:type="dxa"/>
            <w:tcBorders>
              <w:top w:val="nil"/>
              <w:left w:val="nil"/>
              <w:bottom w:val="single" w:sz="4" w:space="0" w:color="auto"/>
              <w:right w:val="single" w:sz="4" w:space="0" w:color="auto"/>
            </w:tcBorders>
            <w:shd w:val="clear" w:color="auto" w:fill="auto"/>
            <w:noWrap/>
            <w:vAlign w:val="bottom"/>
            <w:hideMark/>
          </w:tcPr>
          <w:p w14:paraId="1E7E7EBB" w14:textId="77777777" w:rsidR="003E6D09" w:rsidRPr="003E6D09" w:rsidRDefault="003E6D09" w:rsidP="003E6D09">
            <w:pPr>
              <w:spacing w:before="0" w:after="0" w:line="240" w:lineRule="auto"/>
              <w:jc w:val="center"/>
              <w:rPr>
                <w:ins w:id="86659" w:author="pete jones" w:date="2022-01-11T16:53:00Z"/>
                <w:rFonts w:ascii="Calibri" w:hAnsi="Calibri" w:cs="Calibri"/>
                <w:color w:val="000000"/>
                <w:sz w:val="22"/>
                <w:szCs w:val="22"/>
              </w:rPr>
            </w:pPr>
            <w:ins w:id="86660" w:author="pete jones" w:date="2022-01-11T16:53: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5D07D9C" w14:textId="77777777" w:rsidR="003E6D09" w:rsidRPr="003E6D09" w:rsidRDefault="003E6D09" w:rsidP="003E6D09">
            <w:pPr>
              <w:spacing w:before="0" w:after="0" w:line="240" w:lineRule="auto"/>
              <w:jc w:val="center"/>
              <w:rPr>
                <w:ins w:id="86661" w:author="pete jones" w:date="2022-01-11T16:53:00Z"/>
                <w:rFonts w:ascii="Calibri" w:hAnsi="Calibri" w:cs="Calibri"/>
                <w:color w:val="000000"/>
                <w:sz w:val="22"/>
                <w:szCs w:val="22"/>
              </w:rPr>
            </w:pPr>
            <w:ins w:id="86662"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A6FB3EB" w14:textId="77777777" w:rsidR="003E6D09" w:rsidRPr="003E6D09" w:rsidRDefault="003E6D09" w:rsidP="003E6D09">
            <w:pPr>
              <w:spacing w:before="0" w:after="0" w:line="240" w:lineRule="auto"/>
              <w:jc w:val="center"/>
              <w:rPr>
                <w:ins w:id="86663" w:author="pete jones" w:date="2022-01-11T16:53:00Z"/>
                <w:rFonts w:ascii="Calibri" w:hAnsi="Calibri" w:cs="Calibri"/>
                <w:color w:val="000000"/>
                <w:sz w:val="22"/>
                <w:szCs w:val="22"/>
              </w:rPr>
            </w:pPr>
            <w:ins w:id="8666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562E18" w14:textId="77777777" w:rsidR="003E6D09" w:rsidRPr="003E6D09" w:rsidRDefault="003E6D09" w:rsidP="003E6D09">
            <w:pPr>
              <w:spacing w:before="0" w:after="0" w:line="240" w:lineRule="auto"/>
              <w:jc w:val="center"/>
              <w:rPr>
                <w:ins w:id="86665" w:author="pete jones" w:date="2022-01-11T16:53:00Z"/>
                <w:rFonts w:ascii="Calibri" w:hAnsi="Calibri" w:cs="Calibri"/>
                <w:color w:val="000000"/>
                <w:sz w:val="22"/>
                <w:szCs w:val="22"/>
              </w:rPr>
            </w:pPr>
            <w:ins w:id="8666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32FB87" w14:textId="77777777" w:rsidR="003E6D09" w:rsidRPr="003E6D09" w:rsidRDefault="003E6D09" w:rsidP="003E6D09">
            <w:pPr>
              <w:spacing w:before="0" w:after="0" w:line="240" w:lineRule="auto"/>
              <w:jc w:val="center"/>
              <w:rPr>
                <w:ins w:id="86667" w:author="pete jones" w:date="2022-01-11T16:53:00Z"/>
                <w:rFonts w:ascii="Calibri" w:hAnsi="Calibri" w:cs="Calibri"/>
                <w:color w:val="000000"/>
                <w:sz w:val="22"/>
                <w:szCs w:val="22"/>
              </w:rPr>
            </w:pPr>
            <w:ins w:id="8666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E83558" w14:textId="77777777" w:rsidR="003E6D09" w:rsidRPr="003E6D09" w:rsidRDefault="003E6D09" w:rsidP="003E6D09">
            <w:pPr>
              <w:spacing w:before="0" w:after="0" w:line="240" w:lineRule="auto"/>
              <w:jc w:val="center"/>
              <w:rPr>
                <w:ins w:id="86669" w:author="pete jones" w:date="2022-01-11T16:53:00Z"/>
                <w:rFonts w:ascii="Calibri" w:hAnsi="Calibri" w:cs="Calibri"/>
                <w:color w:val="000000"/>
                <w:sz w:val="22"/>
                <w:szCs w:val="22"/>
              </w:rPr>
            </w:pPr>
            <w:ins w:id="8667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535FDE" w14:textId="77777777" w:rsidR="003E6D09" w:rsidRPr="003E6D09" w:rsidRDefault="003E6D09" w:rsidP="003E6D09">
            <w:pPr>
              <w:spacing w:before="0" w:after="0" w:line="240" w:lineRule="auto"/>
              <w:jc w:val="center"/>
              <w:rPr>
                <w:ins w:id="86671" w:author="pete jones" w:date="2022-01-11T16:53:00Z"/>
                <w:rFonts w:ascii="Calibri" w:hAnsi="Calibri" w:cs="Calibri"/>
                <w:color w:val="000000"/>
                <w:sz w:val="22"/>
                <w:szCs w:val="22"/>
              </w:rPr>
            </w:pPr>
            <w:ins w:id="8667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917487" w14:textId="77777777" w:rsidR="003E6D09" w:rsidRPr="003E6D09" w:rsidRDefault="003E6D09" w:rsidP="003E6D09">
            <w:pPr>
              <w:spacing w:before="0" w:after="0" w:line="240" w:lineRule="auto"/>
              <w:jc w:val="center"/>
              <w:rPr>
                <w:ins w:id="86673" w:author="pete jones" w:date="2022-01-11T16:53:00Z"/>
                <w:rFonts w:ascii="Calibri" w:hAnsi="Calibri" w:cs="Calibri"/>
                <w:color w:val="000000"/>
                <w:sz w:val="22"/>
                <w:szCs w:val="22"/>
              </w:rPr>
            </w:pPr>
            <w:ins w:id="8667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3057AD" w14:textId="77777777" w:rsidR="003E6D09" w:rsidRPr="003E6D09" w:rsidRDefault="003E6D09" w:rsidP="003E6D09">
            <w:pPr>
              <w:spacing w:before="0" w:after="0" w:line="240" w:lineRule="auto"/>
              <w:jc w:val="center"/>
              <w:rPr>
                <w:ins w:id="86675" w:author="pete jones" w:date="2022-01-11T16:53:00Z"/>
                <w:rFonts w:ascii="Calibri" w:hAnsi="Calibri" w:cs="Calibri"/>
                <w:color w:val="000000"/>
                <w:sz w:val="22"/>
                <w:szCs w:val="22"/>
              </w:rPr>
            </w:pPr>
            <w:ins w:id="8667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A072C6" w14:textId="77777777" w:rsidR="003E6D09" w:rsidRPr="003E6D09" w:rsidRDefault="003E6D09" w:rsidP="003E6D09">
            <w:pPr>
              <w:spacing w:before="0" w:after="0" w:line="240" w:lineRule="auto"/>
              <w:jc w:val="center"/>
              <w:rPr>
                <w:ins w:id="86677" w:author="pete jones" w:date="2022-01-11T16:53:00Z"/>
                <w:rFonts w:ascii="Calibri" w:hAnsi="Calibri" w:cs="Calibri"/>
                <w:color w:val="000000"/>
                <w:sz w:val="22"/>
                <w:szCs w:val="22"/>
              </w:rPr>
            </w:pPr>
            <w:ins w:id="8667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5FD120" w14:textId="77777777" w:rsidR="003E6D09" w:rsidRPr="003E6D09" w:rsidRDefault="003E6D09" w:rsidP="003E6D09">
            <w:pPr>
              <w:spacing w:before="0" w:after="0" w:line="240" w:lineRule="auto"/>
              <w:jc w:val="center"/>
              <w:rPr>
                <w:ins w:id="86679" w:author="pete jones" w:date="2022-01-11T16:53:00Z"/>
                <w:rFonts w:ascii="Calibri" w:hAnsi="Calibri" w:cs="Calibri"/>
                <w:color w:val="000000"/>
                <w:sz w:val="22"/>
                <w:szCs w:val="22"/>
              </w:rPr>
            </w:pPr>
            <w:ins w:id="86680"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DE67F22" w14:textId="77777777" w:rsidR="003E6D09" w:rsidRPr="003E6D09" w:rsidRDefault="003E6D09" w:rsidP="003E6D09">
            <w:pPr>
              <w:spacing w:before="0" w:after="0" w:line="240" w:lineRule="auto"/>
              <w:jc w:val="center"/>
              <w:rPr>
                <w:ins w:id="86681" w:author="pete jones" w:date="2022-01-11T16:53:00Z"/>
                <w:rFonts w:ascii="Calibri" w:hAnsi="Calibri" w:cs="Calibri"/>
                <w:color w:val="000000"/>
                <w:sz w:val="22"/>
                <w:szCs w:val="22"/>
              </w:rPr>
            </w:pPr>
            <w:ins w:id="86682" w:author="pete jones" w:date="2022-01-11T16:53:00Z">
              <w:r w:rsidRPr="003E6D09">
                <w:rPr>
                  <w:rFonts w:ascii="Calibri" w:hAnsi="Calibri" w:cs="Calibri"/>
                  <w:color w:val="000000"/>
                  <w:sz w:val="22"/>
                  <w:szCs w:val="22"/>
                </w:rPr>
                <w:t> </w:t>
              </w:r>
            </w:ins>
          </w:p>
        </w:tc>
      </w:tr>
      <w:tr w:rsidR="003E6D09" w:rsidRPr="003E6D09" w14:paraId="22E62555" w14:textId="77777777" w:rsidTr="003E6D09">
        <w:trPr>
          <w:trHeight w:val="300"/>
          <w:ins w:id="86683"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0D1AF85" w14:textId="77777777" w:rsidR="003E6D09" w:rsidRPr="003E6D09" w:rsidRDefault="003E6D09" w:rsidP="003E6D09">
            <w:pPr>
              <w:spacing w:before="0" w:after="0" w:line="240" w:lineRule="auto"/>
              <w:jc w:val="center"/>
              <w:rPr>
                <w:ins w:id="86684" w:author="pete jones" w:date="2022-01-11T16:53:00Z"/>
                <w:rFonts w:ascii="Calibri" w:hAnsi="Calibri" w:cs="Calibri"/>
                <w:color w:val="000000"/>
                <w:sz w:val="22"/>
                <w:szCs w:val="22"/>
              </w:rPr>
            </w:pPr>
            <w:ins w:id="86685"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7473BAF" w14:textId="77777777" w:rsidR="003E6D09" w:rsidRPr="003E6D09" w:rsidRDefault="003E6D09" w:rsidP="003E6D09">
            <w:pPr>
              <w:spacing w:before="0" w:after="0" w:line="240" w:lineRule="auto"/>
              <w:jc w:val="left"/>
              <w:rPr>
                <w:ins w:id="86686" w:author="pete jones" w:date="2022-01-11T16:53:00Z"/>
                <w:rFonts w:ascii="Calibri" w:hAnsi="Calibri" w:cs="Calibri"/>
                <w:color w:val="000000"/>
                <w:sz w:val="22"/>
                <w:szCs w:val="22"/>
              </w:rPr>
            </w:pPr>
            <w:ins w:id="86687" w:author="pete jones" w:date="2022-01-11T16:53:00Z">
              <w:r w:rsidRPr="003E6D09">
                <w:rPr>
                  <w:rFonts w:ascii="Calibri" w:hAnsi="Calibri" w:cs="Calibri"/>
                  <w:color w:val="000000"/>
                  <w:sz w:val="22"/>
                  <w:szCs w:val="22"/>
                </w:rPr>
                <w:t> Final Year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62C99585" w14:textId="77777777" w:rsidR="003E6D09" w:rsidRPr="003E6D09" w:rsidRDefault="003E6D09" w:rsidP="003E6D09">
            <w:pPr>
              <w:spacing w:before="0" w:after="0" w:line="240" w:lineRule="auto"/>
              <w:jc w:val="center"/>
              <w:rPr>
                <w:ins w:id="86688" w:author="pete jones" w:date="2022-01-11T16:53:00Z"/>
                <w:rFonts w:ascii="Calibri" w:hAnsi="Calibri" w:cs="Calibri"/>
                <w:color w:val="000000"/>
                <w:sz w:val="22"/>
                <w:szCs w:val="22"/>
              </w:rPr>
            </w:pPr>
            <w:ins w:id="86689"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A79ED33" w14:textId="77777777" w:rsidR="003E6D09" w:rsidRPr="003E6D09" w:rsidRDefault="003E6D09" w:rsidP="003E6D09">
            <w:pPr>
              <w:spacing w:before="0" w:after="0" w:line="240" w:lineRule="auto"/>
              <w:jc w:val="center"/>
              <w:rPr>
                <w:ins w:id="86690" w:author="pete jones" w:date="2022-01-11T16:53:00Z"/>
                <w:rFonts w:ascii="Calibri" w:hAnsi="Calibri" w:cs="Calibri"/>
                <w:color w:val="000000"/>
                <w:sz w:val="22"/>
                <w:szCs w:val="22"/>
              </w:rPr>
            </w:pPr>
            <w:ins w:id="86691"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28DAE38" w14:textId="77777777" w:rsidR="003E6D09" w:rsidRPr="003E6D09" w:rsidRDefault="003E6D09" w:rsidP="003E6D09">
            <w:pPr>
              <w:spacing w:before="0" w:after="0" w:line="240" w:lineRule="auto"/>
              <w:jc w:val="center"/>
              <w:rPr>
                <w:ins w:id="86692" w:author="pete jones" w:date="2022-01-11T16:53:00Z"/>
                <w:rFonts w:ascii="Calibri" w:hAnsi="Calibri" w:cs="Calibri"/>
                <w:color w:val="000000"/>
                <w:sz w:val="22"/>
                <w:szCs w:val="22"/>
              </w:rPr>
            </w:pPr>
            <w:ins w:id="8669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617B60" w14:textId="77777777" w:rsidR="003E6D09" w:rsidRPr="003E6D09" w:rsidRDefault="003E6D09" w:rsidP="003E6D09">
            <w:pPr>
              <w:spacing w:before="0" w:after="0" w:line="240" w:lineRule="auto"/>
              <w:jc w:val="center"/>
              <w:rPr>
                <w:ins w:id="86694" w:author="pete jones" w:date="2022-01-11T16:53:00Z"/>
                <w:rFonts w:ascii="Calibri" w:hAnsi="Calibri" w:cs="Calibri"/>
                <w:color w:val="000000"/>
                <w:sz w:val="22"/>
                <w:szCs w:val="22"/>
              </w:rPr>
            </w:pPr>
            <w:ins w:id="8669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C6F454" w14:textId="77777777" w:rsidR="003E6D09" w:rsidRPr="003E6D09" w:rsidRDefault="003E6D09" w:rsidP="003E6D09">
            <w:pPr>
              <w:spacing w:before="0" w:after="0" w:line="240" w:lineRule="auto"/>
              <w:jc w:val="center"/>
              <w:rPr>
                <w:ins w:id="86696" w:author="pete jones" w:date="2022-01-11T16:53:00Z"/>
                <w:rFonts w:ascii="Calibri" w:hAnsi="Calibri" w:cs="Calibri"/>
                <w:color w:val="000000"/>
                <w:sz w:val="22"/>
                <w:szCs w:val="22"/>
              </w:rPr>
            </w:pPr>
            <w:ins w:id="8669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982E6D" w14:textId="77777777" w:rsidR="003E6D09" w:rsidRPr="003E6D09" w:rsidRDefault="003E6D09" w:rsidP="003E6D09">
            <w:pPr>
              <w:spacing w:before="0" w:after="0" w:line="240" w:lineRule="auto"/>
              <w:jc w:val="center"/>
              <w:rPr>
                <w:ins w:id="86698" w:author="pete jones" w:date="2022-01-11T16:53:00Z"/>
                <w:rFonts w:ascii="Calibri" w:hAnsi="Calibri" w:cs="Calibri"/>
                <w:color w:val="000000"/>
                <w:sz w:val="22"/>
                <w:szCs w:val="22"/>
              </w:rPr>
            </w:pPr>
            <w:ins w:id="8669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3A0BB9" w14:textId="77777777" w:rsidR="003E6D09" w:rsidRPr="003E6D09" w:rsidRDefault="003E6D09" w:rsidP="003E6D09">
            <w:pPr>
              <w:spacing w:before="0" w:after="0" w:line="240" w:lineRule="auto"/>
              <w:jc w:val="center"/>
              <w:rPr>
                <w:ins w:id="86700" w:author="pete jones" w:date="2022-01-11T16:53:00Z"/>
                <w:rFonts w:ascii="Calibri" w:hAnsi="Calibri" w:cs="Calibri"/>
                <w:color w:val="000000"/>
                <w:sz w:val="22"/>
                <w:szCs w:val="22"/>
              </w:rPr>
            </w:pPr>
            <w:ins w:id="8670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E0A96C" w14:textId="77777777" w:rsidR="003E6D09" w:rsidRPr="003E6D09" w:rsidRDefault="003E6D09" w:rsidP="003E6D09">
            <w:pPr>
              <w:spacing w:before="0" w:after="0" w:line="240" w:lineRule="auto"/>
              <w:jc w:val="center"/>
              <w:rPr>
                <w:ins w:id="86702" w:author="pete jones" w:date="2022-01-11T16:53:00Z"/>
                <w:rFonts w:ascii="Calibri" w:hAnsi="Calibri" w:cs="Calibri"/>
                <w:color w:val="000000"/>
                <w:sz w:val="22"/>
                <w:szCs w:val="22"/>
              </w:rPr>
            </w:pPr>
            <w:ins w:id="8670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D07FAF" w14:textId="77777777" w:rsidR="003E6D09" w:rsidRPr="003E6D09" w:rsidRDefault="003E6D09" w:rsidP="003E6D09">
            <w:pPr>
              <w:spacing w:before="0" w:after="0" w:line="240" w:lineRule="auto"/>
              <w:jc w:val="center"/>
              <w:rPr>
                <w:ins w:id="86704" w:author="pete jones" w:date="2022-01-11T16:53:00Z"/>
                <w:rFonts w:ascii="Calibri" w:hAnsi="Calibri" w:cs="Calibri"/>
                <w:color w:val="000000"/>
                <w:sz w:val="22"/>
                <w:szCs w:val="22"/>
              </w:rPr>
            </w:pPr>
            <w:ins w:id="8670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BF2255" w14:textId="77777777" w:rsidR="003E6D09" w:rsidRPr="003E6D09" w:rsidRDefault="003E6D09" w:rsidP="003E6D09">
            <w:pPr>
              <w:spacing w:before="0" w:after="0" w:line="240" w:lineRule="auto"/>
              <w:jc w:val="center"/>
              <w:rPr>
                <w:ins w:id="86706" w:author="pete jones" w:date="2022-01-11T16:53:00Z"/>
                <w:rFonts w:ascii="Calibri" w:hAnsi="Calibri" w:cs="Calibri"/>
                <w:color w:val="000000"/>
                <w:sz w:val="22"/>
                <w:szCs w:val="22"/>
              </w:rPr>
            </w:pPr>
            <w:ins w:id="8670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94F4D8" w14:textId="77777777" w:rsidR="003E6D09" w:rsidRPr="003E6D09" w:rsidRDefault="003E6D09" w:rsidP="003E6D09">
            <w:pPr>
              <w:spacing w:before="0" w:after="0" w:line="240" w:lineRule="auto"/>
              <w:jc w:val="center"/>
              <w:rPr>
                <w:ins w:id="86708" w:author="pete jones" w:date="2022-01-11T16:53:00Z"/>
                <w:rFonts w:ascii="Calibri" w:hAnsi="Calibri" w:cs="Calibri"/>
                <w:color w:val="000000"/>
                <w:sz w:val="22"/>
                <w:szCs w:val="22"/>
              </w:rPr>
            </w:pPr>
            <w:ins w:id="86709"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D81AD66" w14:textId="77777777" w:rsidR="003E6D09" w:rsidRPr="003E6D09" w:rsidRDefault="003E6D09" w:rsidP="003E6D09">
            <w:pPr>
              <w:spacing w:before="0" w:after="0" w:line="240" w:lineRule="auto"/>
              <w:jc w:val="center"/>
              <w:rPr>
                <w:ins w:id="86710" w:author="pete jones" w:date="2022-01-11T16:53:00Z"/>
                <w:rFonts w:ascii="Calibri" w:hAnsi="Calibri" w:cs="Calibri"/>
                <w:color w:val="000000"/>
                <w:sz w:val="22"/>
                <w:szCs w:val="22"/>
              </w:rPr>
            </w:pPr>
            <w:ins w:id="86711" w:author="pete jones" w:date="2022-01-11T16:53:00Z">
              <w:r w:rsidRPr="003E6D09">
                <w:rPr>
                  <w:rFonts w:ascii="Calibri" w:hAnsi="Calibri" w:cs="Calibri"/>
                  <w:color w:val="000000"/>
                  <w:sz w:val="22"/>
                  <w:szCs w:val="22"/>
                </w:rPr>
                <w:t> </w:t>
              </w:r>
            </w:ins>
          </w:p>
        </w:tc>
      </w:tr>
      <w:tr w:rsidR="003E6D09" w:rsidRPr="003E6D09" w14:paraId="66327098" w14:textId="77777777" w:rsidTr="003E6D09">
        <w:trPr>
          <w:trHeight w:val="300"/>
          <w:ins w:id="86712"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232F5E2" w14:textId="77777777" w:rsidR="003E6D09" w:rsidRPr="003E6D09" w:rsidRDefault="003E6D09" w:rsidP="003E6D09">
            <w:pPr>
              <w:spacing w:before="0" w:after="0" w:line="240" w:lineRule="auto"/>
              <w:jc w:val="center"/>
              <w:rPr>
                <w:ins w:id="86713" w:author="pete jones" w:date="2022-01-11T16:53:00Z"/>
                <w:rFonts w:ascii="Calibri" w:hAnsi="Calibri" w:cs="Calibri"/>
                <w:color w:val="000000"/>
                <w:sz w:val="22"/>
                <w:szCs w:val="22"/>
              </w:rPr>
            </w:pPr>
            <w:ins w:id="86714"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80FCE4C" w14:textId="77777777" w:rsidR="003E6D09" w:rsidRPr="003E6D09" w:rsidRDefault="003E6D09" w:rsidP="003E6D09">
            <w:pPr>
              <w:spacing w:before="0" w:after="0" w:line="240" w:lineRule="auto"/>
              <w:jc w:val="left"/>
              <w:rPr>
                <w:ins w:id="86715" w:author="pete jones" w:date="2022-01-11T16:53:00Z"/>
                <w:rFonts w:ascii="Calibri" w:hAnsi="Calibri" w:cs="Calibri"/>
                <w:color w:val="000000"/>
                <w:sz w:val="22"/>
                <w:szCs w:val="22"/>
              </w:rPr>
            </w:pPr>
            <w:ins w:id="86716" w:author="pete jones" w:date="2022-01-11T16:53:00Z">
              <w:r w:rsidRPr="003E6D09">
                <w:rPr>
                  <w:rFonts w:ascii="Calibri" w:hAnsi="Calibri" w:cs="Calibri"/>
                  <w:color w:val="000000"/>
                  <w:sz w:val="22"/>
                  <w:szCs w:val="22"/>
                </w:rPr>
                <w:t>Option modules:</w:t>
              </w:r>
            </w:ins>
          </w:p>
        </w:tc>
        <w:tc>
          <w:tcPr>
            <w:tcW w:w="432" w:type="dxa"/>
            <w:tcBorders>
              <w:top w:val="nil"/>
              <w:left w:val="nil"/>
              <w:bottom w:val="single" w:sz="4" w:space="0" w:color="auto"/>
              <w:right w:val="single" w:sz="4" w:space="0" w:color="auto"/>
            </w:tcBorders>
            <w:shd w:val="clear" w:color="auto" w:fill="auto"/>
            <w:noWrap/>
            <w:vAlign w:val="bottom"/>
            <w:hideMark/>
          </w:tcPr>
          <w:p w14:paraId="016A025E" w14:textId="77777777" w:rsidR="003E6D09" w:rsidRPr="003E6D09" w:rsidRDefault="003E6D09" w:rsidP="003E6D09">
            <w:pPr>
              <w:spacing w:before="0" w:after="0" w:line="240" w:lineRule="auto"/>
              <w:jc w:val="center"/>
              <w:rPr>
                <w:ins w:id="86717" w:author="pete jones" w:date="2022-01-11T16:53:00Z"/>
                <w:rFonts w:ascii="Calibri" w:hAnsi="Calibri" w:cs="Calibri"/>
                <w:color w:val="000000"/>
                <w:sz w:val="22"/>
                <w:szCs w:val="22"/>
              </w:rPr>
            </w:pPr>
            <w:ins w:id="86718"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E991EF" w14:textId="77777777" w:rsidR="003E6D09" w:rsidRPr="003E6D09" w:rsidRDefault="003E6D09" w:rsidP="003E6D09">
            <w:pPr>
              <w:spacing w:before="0" w:after="0" w:line="240" w:lineRule="auto"/>
              <w:jc w:val="center"/>
              <w:rPr>
                <w:ins w:id="86719" w:author="pete jones" w:date="2022-01-11T16:53:00Z"/>
                <w:rFonts w:ascii="Calibri" w:hAnsi="Calibri" w:cs="Calibri"/>
                <w:color w:val="000000"/>
                <w:sz w:val="22"/>
                <w:szCs w:val="22"/>
              </w:rPr>
            </w:pPr>
            <w:ins w:id="86720"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D906A19" w14:textId="77777777" w:rsidR="003E6D09" w:rsidRPr="003E6D09" w:rsidRDefault="003E6D09" w:rsidP="003E6D09">
            <w:pPr>
              <w:spacing w:before="0" w:after="0" w:line="240" w:lineRule="auto"/>
              <w:jc w:val="center"/>
              <w:rPr>
                <w:ins w:id="86721" w:author="pete jones" w:date="2022-01-11T16:53:00Z"/>
                <w:rFonts w:ascii="Calibri" w:hAnsi="Calibri" w:cs="Calibri"/>
                <w:color w:val="000000"/>
                <w:sz w:val="22"/>
                <w:szCs w:val="22"/>
              </w:rPr>
            </w:pPr>
            <w:ins w:id="86722"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431215" w14:textId="77777777" w:rsidR="003E6D09" w:rsidRPr="003E6D09" w:rsidRDefault="003E6D09" w:rsidP="003E6D09">
            <w:pPr>
              <w:spacing w:before="0" w:after="0" w:line="240" w:lineRule="auto"/>
              <w:jc w:val="center"/>
              <w:rPr>
                <w:ins w:id="86723" w:author="pete jones" w:date="2022-01-11T16:53:00Z"/>
                <w:rFonts w:ascii="Calibri" w:hAnsi="Calibri" w:cs="Calibri"/>
                <w:color w:val="000000"/>
                <w:sz w:val="22"/>
                <w:szCs w:val="22"/>
              </w:rPr>
            </w:pPr>
            <w:ins w:id="86724"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1970AC" w14:textId="77777777" w:rsidR="003E6D09" w:rsidRPr="003E6D09" w:rsidRDefault="003E6D09" w:rsidP="003E6D09">
            <w:pPr>
              <w:spacing w:before="0" w:after="0" w:line="240" w:lineRule="auto"/>
              <w:jc w:val="center"/>
              <w:rPr>
                <w:ins w:id="86725" w:author="pete jones" w:date="2022-01-11T16:53:00Z"/>
                <w:rFonts w:ascii="Calibri" w:hAnsi="Calibri" w:cs="Calibri"/>
                <w:color w:val="000000"/>
                <w:sz w:val="22"/>
                <w:szCs w:val="22"/>
              </w:rPr>
            </w:pPr>
            <w:ins w:id="86726"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041D12" w14:textId="77777777" w:rsidR="003E6D09" w:rsidRPr="003E6D09" w:rsidRDefault="003E6D09" w:rsidP="003E6D09">
            <w:pPr>
              <w:spacing w:before="0" w:after="0" w:line="240" w:lineRule="auto"/>
              <w:jc w:val="center"/>
              <w:rPr>
                <w:ins w:id="86727" w:author="pete jones" w:date="2022-01-11T16:53:00Z"/>
                <w:rFonts w:ascii="Calibri" w:hAnsi="Calibri" w:cs="Calibri"/>
                <w:color w:val="000000"/>
                <w:sz w:val="22"/>
                <w:szCs w:val="22"/>
              </w:rPr>
            </w:pPr>
            <w:ins w:id="8672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DC2A4A" w14:textId="77777777" w:rsidR="003E6D09" w:rsidRPr="003E6D09" w:rsidRDefault="003E6D09" w:rsidP="003E6D09">
            <w:pPr>
              <w:spacing w:before="0" w:after="0" w:line="240" w:lineRule="auto"/>
              <w:jc w:val="center"/>
              <w:rPr>
                <w:ins w:id="86729" w:author="pete jones" w:date="2022-01-11T16:53:00Z"/>
                <w:rFonts w:ascii="Calibri" w:hAnsi="Calibri" w:cs="Calibri"/>
                <w:color w:val="000000"/>
                <w:sz w:val="22"/>
                <w:szCs w:val="22"/>
              </w:rPr>
            </w:pPr>
            <w:ins w:id="86730"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4F059D" w14:textId="77777777" w:rsidR="003E6D09" w:rsidRPr="003E6D09" w:rsidRDefault="003E6D09" w:rsidP="003E6D09">
            <w:pPr>
              <w:spacing w:before="0" w:after="0" w:line="240" w:lineRule="auto"/>
              <w:jc w:val="center"/>
              <w:rPr>
                <w:ins w:id="86731" w:author="pete jones" w:date="2022-01-11T16:53:00Z"/>
                <w:rFonts w:ascii="Calibri" w:hAnsi="Calibri" w:cs="Calibri"/>
                <w:color w:val="000000"/>
                <w:sz w:val="22"/>
                <w:szCs w:val="22"/>
              </w:rPr>
            </w:pPr>
            <w:ins w:id="8673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9742BC" w14:textId="77777777" w:rsidR="003E6D09" w:rsidRPr="003E6D09" w:rsidRDefault="003E6D09" w:rsidP="003E6D09">
            <w:pPr>
              <w:spacing w:before="0" w:after="0" w:line="240" w:lineRule="auto"/>
              <w:jc w:val="center"/>
              <w:rPr>
                <w:ins w:id="86733" w:author="pete jones" w:date="2022-01-11T16:53:00Z"/>
                <w:rFonts w:ascii="Calibri" w:hAnsi="Calibri" w:cs="Calibri"/>
                <w:color w:val="000000"/>
                <w:sz w:val="22"/>
                <w:szCs w:val="22"/>
              </w:rPr>
            </w:pPr>
            <w:ins w:id="86734"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E7F2F3" w14:textId="77777777" w:rsidR="003E6D09" w:rsidRPr="003E6D09" w:rsidRDefault="003E6D09" w:rsidP="003E6D09">
            <w:pPr>
              <w:spacing w:before="0" w:after="0" w:line="240" w:lineRule="auto"/>
              <w:jc w:val="center"/>
              <w:rPr>
                <w:ins w:id="86735" w:author="pete jones" w:date="2022-01-11T16:53:00Z"/>
                <w:rFonts w:ascii="Calibri" w:hAnsi="Calibri" w:cs="Calibri"/>
                <w:color w:val="000000"/>
                <w:sz w:val="22"/>
                <w:szCs w:val="22"/>
              </w:rPr>
            </w:pPr>
            <w:ins w:id="8673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602726" w14:textId="77777777" w:rsidR="003E6D09" w:rsidRPr="003E6D09" w:rsidRDefault="003E6D09" w:rsidP="003E6D09">
            <w:pPr>
              <w:spacing w:before="0" w:after="0" w:line="240" w:lineRule="auto"/>
              <w:jc w:val="center"/>
              <w:rPr>
                <w:ins w:id="86737" w:author="pete jones" w:date="2022-01-11T16:53:00Z"/>
                <w:rFonts w:ascii="Calibri" w:hAnsi="Calibri" w:cs="Calibri"/>
                <w:color w:val="000000"/>
                <w:sz w:val="22"/>
                <w:szCs w:val="22"/>
              </w:rPr>
            </w:pPr>
            <w:ins w:id="86738"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7CAB298" w14:textId="77777777" w:rsidR="003E6D09" w:rsidRPr="003E6D09" w:rsidRDefault="003E6D09" w:rsidP="003E6D09">
            <w:pPr>
              <w:spacing w:before="0" w:after="0" w:line="240" w:lineRule="auto"/>
              <w:jc w:val="center"/>
              <w:rPr>
                <w:ins w:id="86739" w:author="pete jones" w:date="2022-01-11T16:53:00Z"/>
                <w:rFonts w:ascii="Calibri" w:hAnsi="Calibri" w:cs="Calibri"/>
                <w:color w:val="000000"/>
                <w:sz w:val="22"/>
                <w:szCs w:val="22"/>
              </w:rPr>
            </w:pPr>
            <w:ins w:id="86740" w:author="pete jones" w:date="2022-01-11T16:53:00Z">
              <w:r w:rsidRPr="003E6D09">
                <w:rPr>
                  <w:rFonts w:ascii="Calibri" w:hAnsi="Calibri" w:cs="Calibri"/>
                  <w:color w:val="000000"/>
                  <w:sz w:val="22"/>
                  <w:szCs w:val="22"/>
                </w:rPr>
                <w:t> </w:t>
              </w:r>
            </w:ins>
          </w:p>
        </w:tc>
      </w:tr>
      <w:tr w:rsidR="003E6D09" w:rsidRPr="003E6D09" w14:paraId="37A92B41" w14:textId="77777777" w:rsidTr="003E6D09">
        <w:trPr>
          <w:trHeight w:val="300"/>
          <w:ins w:id="86741" w:author="pete jones" w:date="2022-01-11T16:53: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8166F54" w14:textId="77777777" w:rsidR="003E6D09" w:rsidRPr="003E6D09" w:rsidRDefault="003E6D09" w:rsidP="003E6D09">
            <w:pPr>
              <w:spacing w:before="0" w:after="0" w:line="240" w:lineRule="auto"/>
              <w:jc w:val="center"/>
              <w:rPr>
                <w:ins w:id="86742" w:author="pete jones" w:date="2022-01-11T16:53:00Z"/>
                <w:rFonts w:ascii="Calibri" w:hAnsi="Calibri" w:cs="Calibri"/>
                <w:color w:val="000000"/>
                <w:sz w:val="22"/>
                <w:szCs w:val="22"/>
              </w:rPr>
            </w:pPr>
            <w:ins w:id="86743"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FB9C9DF" w14:textId="77777777" w:rsidR="003E6D09" w:rsidRPr="003E6D09" w:rsidRDefault="003E6D09" w:rsidP="003E6D09">
            <w:pPr>
              <w:spacing w:before="0" w:after="0" w:line="240" w:lineRule="auto"/>
              <w:jc w:val="left"/>
              <w:rPr>
                <w:ins w:id="86744" w:author="pete jones" w:date="2022-01-11T16:53:00Z"/>
                <w:rFonts w:ascii="Calibri" w:hAnsi="Calibri" w:cs="Calibri"/>
                <w:color w:val="000000"/>
                <w:sz w:val="22"/>
                <w:szCs w:val="22"/>
              </w:rPr>
            </w:pPr>
            <w:ins w:id="86745" w:author="pete jones" w:date="2022-01-11T16:53:00Z">
              <w:r w:rsidRPr="003E6D09">
                <w:rPr>
                  <w:rFonts w:ascii="Calibri" w:hAnsi="Calibri" w:cs="Calibri"/>
                  <w:color w:val="000000"/>
                  <w:sz w:val="22"/>
                  <w:szCs w:val="22"/>
                </w:rPr>
                <w:t> Project Quality and Production Management</w:t>
              </w:r>
            </w:ins>
          </w:p>
        </w:tc>
        <w:tc>
          <w:tcPr>
            <w:tcW w:w="432" w:type="dxa"/>
            <w:tcBorders>
              <w:top w:val="nil"/>
              <w:left w:val="nil"/>
              <w:bottom w:val="single" w:sz="4" w:space="0" w:color="auto"/>
              <w:right w:val="single" w:sz="4" w:space="0" w:color="auto"/>
            </w:tcBorders>
            <w:shd w:val="clear" w:color="auto" w:fill="auto"/>
            <w:noWrap/>
            <w:vAlign w:val="bottom"/>
            <w:hideMark/>
          </w:tcPr>
          <w:p w14:paraId="2582607B" w14:textId="77777777" w:rsidR="003E6D09" w:rsidRPr="003E6D09" w:rsidRDefault="003E6D09" w:rsidP="003E6D09">
            <w:pPr>
              <w:spacing w:before="0" w:after="0" w:line="240" w:lineRule="auto"/>
              <w:jc w:val="center"/>
              <w:rPr>
                <w:ins w:id="86746" w:author="pete jones" w:date="2022-01-11T16:53:00Z"/>
                <w:rFonts w:ascii="Calibri" w:hAnsi="Calibri" w:cs="Calibri"/>
                <w:color w:val="000000"/>
                <w:sz w:val="22"/>
                <w:szCs w:val="22"/>
              </w:rPr>
            </w:pPr>
            <w:ins w:id="86747" w:author="pete jones" w:date="2022-01-11T16:53: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5BC1AD0" w14:textId="77777777" w:rsidR="003E6D09" w:rsidRPr="003E6D09" w:rsidRDefault="003E6D09" w:rsidP="003E6D09">
            <w:pPr>
              <w:spacing w:before="0" w:after="0" w:line="240" w:lineRule="auto"/>
              <w:jc w:val="center"/>
              <w:rPr>
                <w:ins w:id="86748" w:author="pete jones" w:date="2022-01-11T16:53:00Z"/>
                <w:rFonts w:ascii="Calibri" w:hAnsi="Calibri" w:cs="Calibri"/>
                <w:color w:val="000000"/>
                <w:sz w:val="22"/>
                <w:szCs w:val="22"/>
              </w:rPr>
            </w:pPr>
            <w:ins w:id="86749"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C5D6604" w14:textId="77777777" w:rsidR="003E6D09" w:rsidRPr="003E6D09" w:rsidRDefault="003E6D09" w:rsidP="003E6D09">
            <w:pPr>
              <w:spacing w:before="0" w:after="0" w:line="240" w:lineRule="auto"/>
              <w:jc w:val="center"/>
              <w:rPr>
                <w:ins w:id="86750" w:author="pete jones" w:date="2022-01-11T16:53:00Z"/>
                <w:rFonts w:ascii="Calibri" w:hAnsi="Calibri" w:cs="Calibri"/>
                <w:color w:val="000000"/>
                <w:sz w:val="22"/>
                <w:szCs w:val="22"/>
              </w:rPr>
            </w:pPr>
            <w:ins w:id="86751"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1F9A18" w14:textId="77777777" w:rsidR="003E6D09" w:rsidRPr="003E6D09" w:rsidRDefault="003E6D09" w:rsidP="003E6D09">
            <w:pPr>
              <w:spacing w:before="0" w:after="0" w:line="240" w:lineRule="auto"/>
              <w:jc w:val="center"/>
              <w:rPr>
                <w:ins w:id="86752" w:author="pete jones" w:date="2022-01-11T16:53:00Z"/>
                <w:rFonts w:ascii="Calibri" w:hAnsi="Calibri" w:cs="Calibri"/>
                <w:color w:val="000000"/>
                <w:sz w:val="22"/>
                <w:szCs w:val="22"/>
              </w:rPr>
            </w:pPr>
            <w:ins w:id="8675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676144" w14:textId="77777777" w:rsidR="003E6D09" w:rsidRPr="003E6D09" w:rsidRDefault="003E6D09" w:rsidP="003E6D09">
            <w:pPr>
              <w:spacing w:before="0" w:after="0" w:line="240" w:lineRule="auto"/>
              <w:jc w:val="center"/>
              <w:rPr>
                <w:ins w:id="86754" w:author="pete jones" w:date="2022-01-11T16:53:00Z"/>
                <w:rFonts w:ascii="Calibri" w:hAnsi="Calibri" w:cs="Calibri"/>
                <w:color w:val="000000"/>
                <w:sz w:val="22"/>
                <w:szCs w:val="22"/>
              </w:rPr>
            </w:pPr>
            <w:ins w:id="86755"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0B1950" w14:textId="77777777" w:rsidR="003E6D09" w:rsidRPr="003E6D09" w:rsidRDefault="003E6D09" w:rsidP="003E6D09">
            <w:pPr>
              <w:spacing w:before="0" w:after="0" w:line="240" w:lineRule="auto"/>
              <w:jc w:val="center"/>
              <w:rPr>
                <w:ins w:id="86756" w:author="pete jones" w:date="2022-01-11T16:53:00Z"/>
                <w:rFonts w:ascii="Calibri" w:hAnsi="Calibri" w:cs="Calibri"/>
                <w:color w:val="000000"/>
                <w:sz w:val="22"/>
                <w:szCs w:val="22"/>
              </w:rPr>
            </w:pPr>
            <w:ins w:id="86757"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D6E0F6" w14:textId="77777777" w:rsidR="003E6D09" w:rsidRPr="003E6D09" w:rsidRDefault="003E6D09" w:rsidP="003E6D09">
            <w:pPr>
              <w:spacing w:before="0" w:after="0" w:line="240" w:lineRule="auto"/>
              <w:jc w:val="center"/>
              <w:rPr>
                <w:ins w:id="86758" w:author="pete jones" w:date="2022-01-11T16:53:00Z"/>
                <w:rFonts w:ascii="Calibri" w:hAnsi="Calibri" w:cs="Calibri"/>
                <w:color w:val="000000"/>
                <w:sz w:val="22"/>
                <w:szCs w:val="22"/>
              </w:rPr>
            </w:pPr>
            <w:ins w:id="8675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81217A" w14:textId="77777777" w:rsidR="003E6D09" w:rsidRPr="003E6D09" w:rsidRDefault="003E6D09" w:rsidP="003E6D09">
            <w:pPr>
              <w:spacing w:before="0" w:after="0" w:line="240" w:lineRule="auto"/>
              <w:jc w:val="center"/>
              <w:rPr>
                <w:ins w:id="86760" w:author="pete jones" w:date="2022-01-11T16:53:00Z"/>
                <w:rFonts w:ascii="Calibri" w:hAnsi="Calibri" w:cs="Calibri"/>
                <w:color w:val="000000"/>
                <w:sz w:val="22"/>
                <w:szCs w:val="22"/>
              </w:rPr>
            </w:pPr>
            <w:ins w:id="86761"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EDEC35" w14:textId="77777777" w:rsidR="003E6D09" w:rsidRPr="003E6D09" w:rsidRDefault="003E6D09" w:rsidP="003E6D09">
            <w:pPr>
              <w:spacing w:before="0" w:after="0" w:line="240" w:lineRule="auto"/>
              <w:jc w:val="center"/>
              <w:rPr>
                <w:ins w:id="86762" w:author="pete jones" w:date="2022-01-11T16:53:00Z"/>
                <w:rFonts w:ascii="Calibri" w:hAnsi="Calibri" w:cs="Calibri"/>
                <w:color w:val="000000"/>
                <w:sz w:val="22"/>
                <w:szCs w:val="22"/>
              </w:rPr>
            </w:pPr>
            <w:ins w:id="86763"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8B9182" w14:textId="77777777" w:rsidR="003E6D09" w:rsidRPr="003E6D09" w:rsidRDefault="003E6D09" w:rsidP="003E6D09">
            <w:pPr>
              <w:spacing w:before="0" w:after="0" w:line="240" w:lineRule="auto"/>
              <w:jc w:val="center"/>
              <w:rPr>
                <w:ins w:id="86764" w:author="pete jones" w:date="2022-01-11T16:53:00Z"/>
                <w:rFonts w:ascii="Calibri" w:hAnsi="Calibri" w:cs="Calibri"/>
                <w:color w:val="000000"/>
                <w:sz w:val="22"/>
                <w:szCs w:val="22"/>
              </w:rPr>
            </w:pPr>
            <w:ins w:id="8676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5A036A" w14:textId="77777777" w:rsidR="003E6D09" w:rsidRPr="003E6D09" w:rsidRDefault="003E6D09" w:rsidP="003E6D09">
            <w:pPr>
              <w:spacing w:before="0" w:after="0" w:line="240" w:lineRule="auto"/>
              <w:jc w:val="center"/>
              <w:rPr>
                <w:ins w:id="86766" w:author="pete jones" w:date="2022-01-11T16:53:00Z"/>
                <w:rFonts w:ascii="Calibri" w:hAnsi="Calibri" w:cs="Calibri"/>
                <w:color w:val="000000"/>
                <w:sz w:val="22"/>
                <w:szCs w:val="22"/>
              </w:rPr>
            </w:pPr>
            <w:ins w:id="86767"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B41D585" w14:textId="77777777" w:rsidR="003E6D09" w:rsidRPr="003E6D09" w:rsidRDefault="003E6D09" w:rsidP="003E6D09">
            <w:pPr>
              <w:spacing w:before="0" w:after="0" w:line="240" w:lineRule="auto"/>
              <w:jc w:val="center"/>
              <w:rPr>
                <w:ins w:id="86768" w:author="pete jones" w:date="2022-01-11T16:53:00Z"/>
                <w:rFonts w:ascii="Calibri" w:hAnsi="Calibri" w:cs="Calibri"/>
                <w:color w:val="000000"/>
                <w:sz w:val="22"/>
                <w:szCs w:val="22"/>
              </w:rPr>
            </w:pPr>
            <w:ins w:id="86769" w:author="pete jones" w:date="2022-01-11T16:53:00Z">
              <w:r w:rsidRPr="003E6D09">
                <w:rPr>
                  <w:rFonts w:ascii="Calibri" w:hAnsi="Calibri" w:cs="Calibri"/>
                  <w:color w:val="000000"/>
                  <w:sz w:val="22"/>
                  <w:szCs w:val="22"/>
                </w:rPr>
                <w:t> </w:t>
              </w:r>
            </w:ins>
          </w:p>
        </w:tc>
      </w:tr>
      <w:tr w:rsidR="003E6D09" w:rsidRPr="003E6D09" w14:paraId="74D08C68" w14:textId="77777777" w:rsidTr="003E6D09">
        <w:tblPrEx>
          <w:tblW w:w="10681" w:type="dxa"/>
          <w:tblPrExChange w:id="86770" w:author="pete jones" w:date="2022-01-11T16:54:00Z">
            <w:tblPrEx>
              <w:tblW w:w="10681" w:type="dxa"/>
            </w:tblPrEx>
          </w:tblPrExChange>
        </w:tblPrEx>
        <w:trPr>
          <w:trHeight w:val="132"/>
          <w:ins w:id="86771" w:author="pete jones" w:date="2022-01-11T16:53:00Z"/>
          <w:trPrChange w:id="86772" w:author="pete jones" w:date="2022-01-11T16:54:00Z">
            <w:trPr>
              <w:trHeight w:val="600"/>
            </w:trPr>
          </w:trPrChange>
        </w:trPr>
        <w:tc>
          <w:tcPr>
            <w:tcW w:w="400" w:type="dxa"/>
            <w:tcBorders>
              <w:top w:val="nil"/>
              <w:left w:val="single" w:sz="8" w:space="0" w:color="auto"/>
              <w:bottom w:val="single" w:sz="4" w:space="0" w:color="auto"/>
              <w:right w:val="single" w:sz="4" w:space="0" w:color="auto"/>
            </w:tcBorders>
            <w:shd w:val="clear" w:color="auto" w:fill="auto"/>
            <w:noWrap/>
            <w:vAlign w:val="center"/>
            <w:hideMark/>
            <w:tcPrChange w:id="86773" w:author="pete jones" w:date="2022-01-11T16:54: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6FED3194" w14:textId="77777777" w:rsidR="003E6D09" w:rsidRPr="003E6D09" w:rsidRDefault="003E6D09" w:rsidP="003E6D09">
            <w:pPr>
              <w:spacing w:before="0" w:after="0" w:line="240" w:lineRule="auto"/>
              <w:jc w:val="center"/>
              <w:rPr>
                <w:ins w:id="86774" w:author="pete jones" w:date="2022-01-11T16:53:00Z"/>
                <w:rFonts w:ascii="Calibri" w:hAnsi="Calibri" w:cs="Calibri"/>
                <w:color w:val="000000"/>
                <w:sz w:val="22"/>
                <w:szCs w:val="22"/>
              </w:rPr>
            </w:pPr>
            <w:ins w:id="86775" w:author="pete jones" w:date="2022-01-11T16:53: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Change w:id="86776" w:author="pete jones" w:date="2022-01-11T16:54:00Z">
              <w:tcPr>
                <w:tcW w:w="5320" w:type="dxa"/>
                <w:tcBorders>
                  <w:top w:val="nil"/>
                  <w:left w:val="nil"/>
                  <w:bottom w:val="single" w:sz="4" w:space="0" w:color="auto"/>
                  <w:right w:val="single" w:sz="8" w:space="0" w:color="auto"/>
                </w:tcBorders>
                <w:shd w:val="clear" w:color="auto" w:fill="auto"/>
                <w:vAlign w:val="bottom"/>
                <w:hideMark/>
              </w:tcPr>
            </w:tcPrChange>
          </w:tcPr>
          <w:p w14:paraId="7993FA37" w14:textId="77777777" w:rsidR="003E6D09" w:rsidRPr="003E6D09" w:rsidRDefault="003E6D09" w:rsidP="003E6D09">
            <w:pPr>
              <w:spacing w:before="0" w:after="0" w:line="240" w:lineRule="auto"/>
              <w:jc w:val="left"/>
              <w:rPr>
                <w:ins w:id="86777" w:author="pete jones" w:date="2022-01-11T16:53:00Z"/>
                <w:rFonts w:ascii="Calibri" w:hAnsi="Calibri" w:cs="Calibri"/>
                <w:color w:val="000000"/>
                <w:sz w:val="22"/>
                <w:szCs w:val="22"/>
              </w:rPr>
            </w:pPr>
            <w:ins w:id="86778" w:author="pete jones" w:date="2022-01-11T16:53:00Z">
              <w:r w:rsidRPr="003E6D09">
                <w:rPr>
                  <w:rFonts w:ascii="Calibri" w:hAnsi="Calibri" w:cs="Calibri"/>
                  <w:color w:val="000000"/>
                  <w:sz w:val="22"/>
                  <w:szCs w:val="22"/>
                </w:rPr>
                <w:t> Aerodynamics and Computational Fluid Dynamics</w:t>
              </w:r>
            </w:ins>
          </w:p>
        </w:tc>
        <w:tc>
          <w:tcPr>
            <w:tcW w:w="432" w:type="dxa"/>
            <w:tcBorders>
              <w:top w:val="nil"/>
              <w:left w:val="nil"/>
              <w:bottom w:val="single" w:sz="4" w:space="0" w:color="auto"/>
              <w:right w:val="single" w:sz="4" w:space="0" w:color="auto"/>
            </w:tcBorders>
            <w:shd w:val="clear" w:color="auto" w:fill="auto"/>
            <w:noWrap/>
            <w:vAlign w:val="bottom"/>
            <w:hideMark/>
            <w:tcPrChange w:id="86779" w:author="pete jones" w:date="2022-01-11T16:54:00Z">
              <w:tcPr>
                <w:tcW w:w="432" w:type="dxa"/>
                <w:tcBorders>
                  <w:top w:val="nil"/>
                  <w:left w:val="nil"/>
                  <w:bottom w:val="single" w:sz="4" w:space="0" w:color="auto"/>
                  <w:right w:val="single" w:sz="4" w:space="0" w:color="auto"/>
                </w:tcBorders>
                <w:shd w:val="clear" w:color="auto" w:fill="auto"/>
                <w:noWrap/>
                <w:vAlign w:val="bottom"/>
                <w:hideMark/>
              </w:tcPr>
            </w:tcPrChange>
          </w:tcPr>
          <w:p w14:paraId="3CF30F22" w14:textId="77777777" w:rsidR="003E6D09" w:rsidRPr="003E6D09" w:rsidRDefault="003E6D09" w:rsidP="003E6D09">
            <w:pPr>
              <w:spacing w:before="0" w:after="0" w:line="240" w:lineRule="auto"/>
              <w:jc w:val="center"/>
              <w:rPr>
                <w:ins w:id="86780" w:author="pete jones" w:date="2022-01-11T16:53:00Z"/>
                <w:rFonts w:ascii="Calibri" w:hAnsi="Calibri" w:cs="Calibri"/>
                <w:color w:val="000000"/>
                <w:sz w:val="22"/>
                <w:szCs w:val="22"/>
              </w:rPr>
            </w:pPr>
            <w:ins w:id="86781" w:author="pete jones" w:date="2022-01-11T16:53: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Change w:id="86782" w:author="pete jones" w:date="2022-01-11T16:54:00Z">
              <w:tcPr>
                <w:tcW w:w="424" w:type="dxa"/>
                <w:tcBorders>
                  <w:top w:val="nil"/>
                  <w:left w:val="nil"/>
                  <w:bottom w:val="single" w:sz="4" w:space="0" w:color="auto"/>
                  <w:right w:val="single" w:sz="4" w:space="0" w:color="auto"/>
                </w:tcBorders>
                <w:shd w:val="clear" w:color="auto" w:fill="auto"/>
                <w:noWrap/>
                <w:vAlign w:val="bottom"/>
                <w:hideMark/>
              </w:tcPr>
            </w:tcPrChange>
          </w:tcPr>
          <w:p w14:paraId="53986EA1" w14:textId="77777777" w:rsidR="003E6D09" w:rsidRPr="003E6D09" w:rsidRDefault="003E6D09" w:rsidP="003E6D09">
            <w:pPr>
              <w:spacing w:before="0" w:after="0" w:line="240" w:lineRule="auto"/>
              <w:jc w:val="center"/>
              <w:rPr>
                <w:ins w:id="86783" w:author="pete jones" w:date="2022-01-11T16:53:00Z"/>
                <w:rFonts w:ascii="Calibri" w:hAnsi="Calibri" w:cs="Calibri"/>
                <w:color w:val="000000"/>
                <w:sz w:val="22"/>
                <w:szCs w:val="22"/>
              </w:rPr>
            </w:pPr>
            <w:ins w:id="86784" w:author="pete jones" w:date="2022-01-11T16:53: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Change w:id="86785" w:author="pete jones" w:date="2022-01-11T16:54:00Z">
              <w:tcPr>
                <w:tcW w:w="432" w:type="dxa"/>
                <w:tcBorders>
                  <w:top w:val="nil"/>
                  <w:left w:val="nil"/>
                  <w:bottom w:val="single" w:sz="4" w:space="0" w:color="auto"/>
                  <w:right w:val="single" w:sz="4" w:space="0" w:color="auto"/>
                </w:tcBorders>
                <w:shd w:val="clear" w:color="auto" w:fill="auto"/>
                <w:noWrap/>
                <w:vAlign w:val="bottom"/>
                <w:hideMark/>
              </w:tcPr>
            </w:tcPrChange>
          </w:tcPr>
          <w:p w14:paraId="19D90A2E" w14:textId="77777777" w:rsidR="003E6D09" w:rsidRPr="003E6D09" w:rsidRDefault="003E6D09" w:rsidP="003E6D09">
            <w:pPr>
              <w:spacing w:before="0" w:after="0" w:line="240" w:lineRule="auto"/>
              <w:jc w:val="center"/>
              <w:rPr>
                <w:ins w:id="86786" w:author="pete jones" w:date="2022-01-11T16:53:00Z"/>
                <w:rFonts w:ascii="Calibri" w:hAnsi="Calibri" w:cs="Calibri"/>
                <w:color w:val="000000"/>
                <w:sz w:val="22"/>
                <w:szCs w:val="22"/>
              </w:rPr>
            </w:pPr>
            <w:ins w:id="86787"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Change w:id="86788" w:author="pete jones" w:date="2022-01-11T16:54:00Z">
              <w:tcPr>
                <w:tcW w:w="424" w:type="dxa"/>
                <w:tcBorders>
                  <w:top w:val="nil"/>
                  <w:left w:val="nil"/>
                  <w:bottom w:val="single" w:sz="4" w:space="0" w:color="auto"/>
                  <w:right w:val="single" w:sz="4" w:space="0" w:color="auto"/>
                </w:tcBorders>
                <w:shd w:val="clear" w:color="auto" w:fill="auto"/>
                <w:noWrap/>
                <w:vAlign w:val="bottom"/>
                <w:hideMark/>
              </w:tcPr>
            </w:tcPrChange>
          </w:tcPr>
          <w:p w14:paraId="36684B92" w14:textId="77777777" w:rsidR="003E6D09" w:rsidRPr="003E6D09" w:rsidRDefault="003E6D09" w:rsidP="003E6D09">
            <w:pPr>
              <w:spacing w:before="0" w:after="0" w:line="240" w:lineRule="auto"/>
              <w:jc w:val="center"/>
              <w:rPr>
                <w:ins w:id="86789" w:author="pete jones" w:date="2022-01-11T16:53:00Z"/>
                <w:rFonts w:ascii="Calibri" w:hAnsi="Calibri" w:cs="Calibri"/>
                <w:color w:val="000000"/>
                <w:sz w:val="22"/>
                <w:szCs w:val="22"/>
              </w:rPr>
            </w:pPr>
            <w:ins w:id="86790"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Change w:id="86791" w:author="pete jones" w:date="2022-01-11T16:54:00Z">
              <w:tcPr>
                <w:tcW w:w="424" w:type="dxa"/>
                <w:tcBorders>
                  <w:top w:val="nil"/>
                  <w:left w:val="nil"/>
                  <w:bottom w:val="single" w:sz="4" w:space="0" w:color="auto"/>
                  <w:right w:val="single" w:sz="4" w:space="0" w:color="auto"/>
                </w:tcBorders>
                <w:shd w:val="clear" w:color="auto" w:fill="auto"/>
                <w:noWrap/>
                <w:vAlign w:val="bottom"/>
                <w:hideMark/>
              </w:tcPr>
            </w:tcPrChange>
          </w:tcPr>
          <w:p w14:paraId="5A27F71B" w14:textId="77777777" w:rsidR="003E6D09" w:rsidRPr="003E6D09" w:rsidRDefault="003E6D09" w:rsidP="003E6D09">
            <w:pPr>
              <w:spacing w:before="0" w:after="0" w:line="240" w:lineRule="auto"/>
              <w:jc w:val="center"/>
              <w:rPr>
                <w:ins w:id="86792" w:author="pete jones" w:date="2022-01-11T16:53:00Z"/>
                <w:rFonts w:ascii="Calibri" w:hAnsi="Calibri" w:cs="Calibri"/>
                <w:color w:val="000000"/>
                <w:sz w:val="22"/>
                <w:szCs w:val="22"/>
              </w:rPr>
            </w:pPr>
            <w:ins w:id="86793" w:author="pete jones" w:date="2022-01-11T16:53: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Change w:id="86794" w:author="pete jones" w:date="2022-01-11T16:54:00Z">
              <w:tcPr>
                <w:tcW w:w="424" w:type="dxa"/>
                <w:tcBorders>
                  <w:top w:val="nil"/>
                  <w:left w:val="nil"/>
                  <w:bottom w:val="single" w:sz="4" w:space="0" w:color="auto"/>
                  <w:right w:val="single" w:sz="4" w:space="0" w:color="auto"/>
                </w:tcBorders>
                <w:shd w:val="clear" w:color="auto" w:fill="auto"/>
                <w:noWrap/>
                <w:vAlign w:val="bottom"/>
                <w:hideMark/>
              </w:tcPr>
            </w:tcPrChange>
          </w:tcPr>
          <w:p w14:paraId="4A3FA332" w14:textId="77777777" w:rsidR="003E6D09" w:rsidRPr="003E6D09" w:rsidRDefault="003E6D09" w:rsidP="003E6D09">
            <w:pPr>
              <w:spacing w:before="0" w:after="0" w:line="240" w:lineRule="auto"/>
              <w:jc w:val="center"/>
              <w:rPr>
                <w:ins w:id="86795" w:author="pete jones" w:date="2022-01-11T16:53:00Z"/>
                <w:rFonts w:ascii="Calibri" w:hAnsi="Calibri" w:cs="Calibri"/>
                <w:color w:val="000000"/>
                <w:sz w:val="22"/>
                <w:szCs w:val="22"/>
              </w:rPr>
            </w:pPr>
            <w:ins w:id="86796"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6797"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06648D95" w14:textId="77777777" w:rsidR="003E6D09" w:rsidRPr="003E6D09" w:rsidRDefault="003E6D09" w:rsidP="003E6D09">
            <w:pPr>
              <w:spacing w:before="0" w:after="0" w:line="240" w:lineRule="auto"/>
              <w:jc w:val="center"/>
              <w:rPr>
                <w:ins w:id="86798" w:author="pete jones" w:date="2022-01-11T16:53:00Z"/>
                <w:rFonts w:ascii="Calibri" w:hAnsi="Calibri" w:cs="Calibri"/>
                <w:color w:val="000000"/>
                <w:sz w:val="22"/>
                <w:szCs w:val="22"/>
              </w:rPr>
            </w:pPr>
            <w:ins w:id="86799"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6800"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5A984D7E" w14:textId="77777777" w:rsidR="003E6D09" w:rsidRPr="003E6D09" w:rsidRDefault="003E6D09" w:rsidP="003E6D09">
            <w:pPr>
              <w:spacing w:before="0" w:after="0" w:line="240" w:lineRule="auto"/>
              <w:jc w:val="center"/>
              <w:rPr>
                <w:ins w:id="86801" w:author="pete jones" w:date="2022-01-11T16:53:00Z"/>
                <w:rFonts w:ascii="Calibri" w:hAnsi="Calibri" w:cs="Calibri"/>
                <w:color w:val="000000"/>
                <w:sz w:val="22"/>
                <w:szCs w:val="22"/>
              </w:rPr>
            </w:pPr>
            <w:ins w:id="86802"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6803"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1FE1B5BD" w14:textId="77777777" w:rsidR="003E6D09" w:rsidRPr="003E6D09" w:rsidRDefault="003E6D09" w:rsidP="003E6D09">
            <w:pPr>
              <w:spacing w:before="0" w:after="0" w:line="240" w:lineRule="auto"/>
              <w:jc w:val="center"/>
              <w:rPr>
                <w:ins w:id="86804" w:author="pete jones" w:date="2022-01-11T16:53:00Z"/>
                <w:rFonts w:ascii="Calibri" w:hAnsi="Calibri" w:cs="Calibri"/>
                <w:color w:val="000000"/>
                <w:sz w:val="22"/>
                <w:szCs w:val="22"/>
              </w:rPr>
            </w:pPr>
            <w:ins w:id="86805"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6806"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3105DAC5" w14:textId="77777777" w:rsidR="003E6D09" w:rsidRPr="003E6D09" w:rsidRDefault="003E6D09" w:rsidP="003E6D09">
            <w:pPr>
              <w:spacing w:before="0" w:after="0" w:line="240" w:lineRule="auto"/>
              <w:jc w:val="center"/>
              <w:rPr>
                <w:ins w:id="86807" w:author="pete jones" w:date="2022-01-11T16:53:00Z"/>
                <w:rFonts w:ascii="Calibri" w:hAnsi="Calibri" w:cs="Calibri"/>
                <w:color w:val="000000"/>
                <w:sz w:val="22"/>
                <w:szCs w:val="22"/>
              </w:rPr>
            </w:pPr>
            <w:ins w:id="86808" w:author="pete jones" w:date="2022-01-11T16:53: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6809"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48A67981" w14:textId="77777777" w:rsidR="003E6D09" w:rsidRPr="003E6D09" w:rsidRDefault="003E6D09" w:rsidP="003E6D09">
            <w:pPr>
              <w:spacing w:before="0" w:after="0" w:line="240" w:lineRule="auto"/>
              <w:jc w:val="center"/>
              <w:rPr>
                <w:ins w:id="86810" w:author="pete jones" w:date="2022-01-11T16:53:00Z"/>
                <w:rFonts w:ascii="Calibri" w:hAnsi="Calibri" w:cs="Calibri"/>
                <w:color w:val="000000"/>
                <w:sz w:val="22"/>
                <w:szCs w:val="22"/>
              </w:rPr>
            </w:pPr>
            <w:ins w:id="86811" w:author="pete jones" w:date="2022-01-11T16:53: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Change w:id="86812" w:author="pete jones" w:date="2022-01-11T16:54:00Z">
              <w:tcPr>
                <w:tcW w:w="406" w:type="dxa"/>
                <w:tcBorders>
                  <w:top w:val="nil"/>
                  <w:left w:val="nil"/>
                  <w:bottom w:val="single" w:sz="4" w:space="0" w:color="auto"/>
                  <w:right w:val="single" w:sz="8" w:space="0" w:color="auto"/>
                </w:tcBorders>
                <w:shd w:val="clear" w:color="auto" w:fill="auto"/>
                <w:noWrap/>
                <w:vAlign w:val="bottom"/>
                <w:hideMark/>
              </w:tcPr>
            </w:tcPrChange>
          </w:tcPr>
          <w:p w14:paraId="35901DB6" w14:textId="77777777" w:rsidR="003E6D09" w:rsidRPr="003E6D09" w:rsidRDefault="003E6D09" w:rsidP="003E6D09">
            <w:pPr>
              <w:spacing w:before="0" w:after="0" w:line="240" w:lineRule="auto"/>
              <w:jc w:val="center"/>
              <w:rPr>
                <w:ins w:id="86813" w:author="pete jones" w:date="2022-01-11T16:53:00Z"/>
                <w:rFonts w:ascii="Calibri" w:hAnsi="Calibri" w:cs="Calibri"/>
                <w:color w:val="000000"/>
                <w:sz w:val="22"/>
                <w:szCs w:val="22"/>
              </w:rPr>
            </w:pPr>
            <w:ins w:id="86814" w:author="pete jones" w:date="2022-01-11T16:53:00Z">
              <w:r w:rsidRPr="003E6D09">
                <w:rPr>
                  <w:rFonts w:ascii="Calibri" w:hAnsi="Calibri" w:cs="Calibri"/>
                  <w:color w:val="000000"/>
                  <w:sz w:val="22"/>
                  <w:szCs w:val="22"/>
                </w:rPr>
                <w:t> </w:t>
              </w:r>
            </w:ins>
          </w:p>
        </w:tc>
      </w:tr>
    </w:tbl>
    <w:p w14:paraId="0397E229" w14:textId="62F42AA1" w:rsidR="003E6D09" w:rsidRDefault="003E6D09" w:rsidP="00406988">
      <w:pPr>
        <w:jc w:val="left"/>
        <w:rPr>
          <w:ins w:id="86815" w:author="pete jones" w:date="2022-01-11T16:54: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Change w:id="86816">
          <w:tblGrid>
            <w:gridCol w:w="498"/>
            <w:gridCol w:w="5536"/>
            <w:gridCol w:w="498"/>
            <w:gridCol w:w="498"/>
            <w:gridCol w:w="498"/>
            <w:gridCol w:w="498"/>
            <w:gridCol w:w="498"/>
            <w:gridCol w:w="498"/>
            <w:gridCol w:w="498"/>
            <w:gridCol w:w="498"/>
            <w:gridCol w:w="498"/>
            <w:gridCol w:w="498"/>
            <w:gridCol w:w="498"/>
            <w:gridCol w:w="498"/>
          </w:tblGrid>
        </w:tblGridChange>
      </w:tblGrid>
      <w:tr w:rsidR="003E6D09" w:rsidRPr="003E6D09" w14:paraId="4511A3C6" w14:textId="77777777" w:rsidTr="003E6D09">
        <w:trPr>
          <w:trHeight w:val="300"/>
          <w:ins w:id="86817" w:author="pete jones" w:date="2022-01-11T16:54:00Z"/>
        </w:trPr>
        <w:tc>
          <w:tcPr>
            <w:tcW w:w="400" w:type="dxa"/>
            <w:tcBorders>
              <w:top w:val="nil"/>
              <w:left w:val="nil"/>
              <w:bottom w:val="nil"/>
              <w:right w:val="nil"/>
            </w:tcBorders>
            <w:shd w:val="clear" w:color="auto" w:fill="auto"/>
            <w:noWrap/>
            <w:vAlign w:val="center"/>
            <w:hideMark/>
          </w:tcPr>
          <w:p w14:paraId="39097249" w14:textId="77777777" w:rsidR="003E6D09" w:rsidRPr="003E6D09" w:rsidRDefault="003E6D09" w:rsidP="003E6D09">
            <w:pPr>
              <w:spacing w:before="0" w:after="0" w:line="240" w:lineRule="auto"/>
              <w:jc w:val="left"/>
              <w:rPr>
                <w:ins w:id="86818" w:author="pete jones" w:date="2022-01-11T16:54: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A722380" w14:textId="77777777" w:rsidR="003E6D09" w:rsidRPr="003E6D09" w:rsidRDefault="003E6D09" w:rsidP="003E6D09">
            <w:pPr>
              <w:spacing w:before="0" w:after="0" w:line="240" w:lineRule="auto"/>
              <w:jc w:val="center"/>
              <w:rPr>
                <w:ins w:id="86819" w:author="pete jones" w:date="2022-01-11T16:54:00Z"/>
                <w:rFonts w:ascii="Calibri" w:hAnsi="Calibri" w:cs="Calibri"/>
                <w:b/>
                <w:bCs/>
                <w:color w:val="000000"/>
                <w:sz w:val="32"/>
                <w:szCs w:val="32"/>
              </w:rPr>
            </w:pPr>
            <w:ins w:id="86820" w:author="pete jones" w:date="2022-01-11T16:54:00Z">
              <w:r w:rsidRPr="003E6D09">
                <w:rPr>
                  <w:rFonts w:ascii="Calibri" w:hAnsi="Calibri" w:cs="Calibri"/>
                  <w:b/>
                  <w:bCs/>
                  <w:color w:val="000000"/>
                  <w:sz w:val="32"/>
                  <w:szCs w:val="32"/>
                </w:rPr>
                <w:t>The University of Huddersfield</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7C8BC31" w14:textId="77777777" w:rsidR="003E6D09" w:rsidRPr="003E6D09" w:rsidRDefault="003E6D09" w:rsidP="003E6D09">
            <w:pPr>
              <w:spacing w:before="0" w:after="0" w:line="240" w:lineRule="auto"/>
              <w:jc w:val="right"/>
              <w:rPr>
                <w:ins w:id="86821" w:author="pete jones" w:date="2022-01-11T16:54:00Z"/>
                <w:rFonts w:ascii="Calibri" w:hAnsi="Calibri" w:cs="Calibri"/>
                <w:color w:val="000000"/>
                <w:sz w:val="22"/>
                <w:szCs w:val="22"/>
              </w:rPr>
            </w:pPr>
            <w:ins w:id="86822" w:author="pete jones" w:date="2022-01-11T16:54:00Z">
              <w:r w:rsidRPr="003E6D09">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AE883B5" w14:textId="77777777" w:rsidR="003E6D09" w:rsidRPr="003E6D09" w:rsidRDefault="003E6D09" w:rsidP="003E6D09">
            <w:pPr>
              <w:spacing w:before="0" w:after="0" w:line="240" w:lineRule="auto"/>
              <w:jc w:val="center"/>
              <w:rPr>
                <w:ins w:id="86823" w:author="pete jones" w:date="2022-01-11T16:54:00Z"/>
                <w:rFonts w:ascii="Calibri" w:hAnsi="Calibri" w:cs="Calibri"/>
                <w:color w:val="000000"/>
                <w:sz w:val="22"/>
                <w:szCs w:val="22"/>
              </w:rPr>
            </w:pPr>
            <w:ins w:id="86824" w:author="pete jones" w:date="2022-01-11T16:54:00Z">
              <w:r w:rsidRPr="003E6D09">
                <w:rPr>
                  <w:rFonts w:ascii="Calibri" w:hAnsi="Calibri" w:cs="Calibri"/>
                  <w:color w:val="000000"/>
                  <w:sz w:val="22"/>
                  <w:szCs w:val="22"/>
                </w:rPr>
                <w:t>53</w:t>
              </w:r>
            </w:ins>
          </w:p>
        </w:tc>
      </w:tr>
      <w:tr w:rsidR="003E6D09" w:rsidRPr="003E6D09" w14:paraId="01023125" w14:textId="77777777" w:rsidTr="003E6D09">
        <w:trPr>
          <w:trHeight w:val="315"/>
          <w:ins w:id="86825" w:author="pete jones" w:date="2022-01-11T16:54:00Z"/>
        </w:trPr>
        <w:tc>
          <w:tcPr>
            <w:tcW w:w="400" w:type="dxa"/>
            <w:tcBorders>
              <w:top w:val="nil"/>
              <w:left w:val="nil"/>
              <w:bottom w:val="nil"/>
              <w:right w:val="nil"/>
            </w:tcBorders>
            <w:shd w:val="clear" w:color="auto" w:fill="auto"/>
            <w:noWrap/>
            <w:vAlign w:val="center"/>
            <w:hideMark/>
          </w:tcPr>
          <w:p w14:paraId="50C4C7DB" w14:textId="77777777" w:rsidR="003E6D09" w:rsidRPr="003E6D09" w:rsidRDefault="003E6D09" w:rsidP="003E6D09">
            <w:pPr>
              <w:spacing w:before="0" w:after="0" w:line="240" w:lineRule="auto"/>
              <w:jc w:val="center"/>
              <w:rPr>
                <w:ins w:id="86826" w:author="pete jones" w:date="2022-01-11T16:54: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2834101A" w14:textId="77777777" w:rsidR="003E6D09" w:rsidRPr="003E6D09" w:rsidRDefault="003E6D09" w:rsidP="003E6D09">
            <w:pPr>
              <w:spacing w:before="0" w:after="0" w:line="240" w:lineRule="auto"/>
              <w:jc w:val="left"/>
              <w:rPr>
                <w:ins w:id="86827" w:author="pete jones" w:date="2022-01-11T16:54: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705A6C5D" w14:textId="77777777" w:rsidR="003E6D09" w:rsidRPr="003E6D09" w:rsidRDefault="003E6D09" w:rsidP="003E6D09">
            <w:pPr>
              <w:spacing w:before="0" w:after="0" w:line="240" w:lineRule="auto"/>
              <w:jc w:val="right"/>
              <w:rPr>
                <w:ins w:id="86828" w:author="pete jones" w:date="2022-01-11T16:54:00Z"/>
                <w:rFonts w:ascii="Calibri" w:hAnsi="Calibri" w:cs="Calibri"/>
                <w:color w:val="000000"/>
                <w:sz w:val="22"/>
                <w:szCs w:val="22"/>
              </w:rPr>
            </w:pPr>
            <w:ins w:id="86829" w:author="pete jones" w:date="2022-01-11T16:54:00Z">
              <w:r w:rsidRPr="003E6D09">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57FC3175" w14:textId="77777777" w:rsidR="003E6D09" w:rsidRPr="003E6D09" w:rsidRDefault="003E6D09" w:rsidP="003E6D09">
            <w:pPr>
              <w:spacing w:before="0" w:after="0" w:line="240" w:lineRule="auto"/>
              <w:jc w:val="center"/>
              <w:rPr>
                <w:ins w:id="86830" w:author="pete jones" w:date="2022-01-11T16:54:00Z"/>
                <w:rFonts w:ascii="Calibri" w:hAnsi="Calibri" w:cs="Calibri"/>
                <w:color w:val="000000"/>
                <w:sz w:val="22"/>
                <w:szCs w:val="22"/>
              </w:rPr>
            </w:pPr>
            <w:ins w:id="86831" w:author="pete jones" w:date="2022-01-11T16:54:00Z">
              <w:r w:rsidRPr="003E6D09">
                <w:rPr>
                  <w:rFonts w:ascii="Calibri" w:hAnsi="Calibri" w:cs="Calibri"/>
                  <w:color w:val="000000"/>
                  <w:sz w:val="22"/>
                  <w:szCs w:val="22"/>
                </w:rPr>
                <w:t>50</w:t>
              </w:r>
            </w:ins>
          </w:p>
        </w:tc>
      </w:tr>
      <w:tr w:rsidR="003E6D09" w:rsidRPr="003E6D09" w14:paraId="4BF55A9C" w14:textId="77777777" w:rsidTr="003E6D09">
        <w:trPr>
          <w:trHeight w:val="315"/>
          <w:ins w:id="86832" w:author="pete jones" w:date="2022-01-11T16:54:00Z"/>
        </w:trPr>
        <w:tc>
          <w:tcPr>
            <w:tcW w:w="400" w:type="dxa"/>
            <w:tcBorders>
              <w:top w:val="nil"/>
              <w:left w:val="nil"/>
              <w:bottom w:val="nil"/>
              <w:right w:val="nil"/>
            </w:tcBorders>
            <w:shd w:val="clear" w:color="auto" w:fill="auto"/>
            <w:noWrap/>
            <w:vAlign w:val="center"/>
            <w:hideMark/>
          </w:tcPr>
          <w:p w14:paraId="4C241189" w14:textId="77777777" w:rsidR="003E6D09" w:rsidRPr="003E6D09" w:rsidRDefault="003E6D09" w:rsidP="003E6D09">
            <w:pPr>
              <w:spacing w:before="0" w:after="0" w:line="240" w:lineRule="auto"/>
              <w:jc w:val="center"/>
              <w:rPr>
                <w:ins w:id="86833" w:author="pete jones" w:date="2022-01-11T16:54: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EC19E59" w14:textId="77777777" w:rsidR="003E6D09" w:rsidRPr="003E6D09" w:rsidRDefault="003E6D09" w:rsidP="003E6D09">
            <w:pPr>
              <w:spacing w:before="0" w:after="0" w:line="240" w:lineRule="auto"/>
              <w:jc w:val="left"/>
              <w:rPr>
                <w:ins w:id="86834" w:author="pete jones" w:date="2022-01-11T16:54: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04E478A7" w14:textId="77777777" w:rsidR="003E6D09" w:rsidRPr="003E6D09" w:rsidRDefault="003E6D09" w:rsidP="003E6D09">
            <w:pPr>
              <w:spacing w:before="0" w:after="0" w:line="240" w:lineRule="auto"/>
              <w:jc w:val="center"/>
              <w:rPr>
                <w:ins w:id="86835" w:author="pete jones" w:date="2022-01-11T16:54:00Z"/>
                <w:rFonts w:ascii="Calibri" w:hAnsi="Calibri" w:cs="Calibri"/>
                <w:b/>
                <w:bCs/>
                <w:i/>
                <w:iCs/>
                <w:color w:val="000000"/>
                <w:sz w:val="22"/>
                <w:szCs w:val="22"/>
              </w:rPr>
            </w:pPr>
            <w:ins w:id="86836" w:author="pete jones" w:date="2022-01-11T16:54:00Z">
              <w:r w:rsidRPr="003E6D09">
                <w:rPr>
                  <w:rFonts w:ascii="Calibri" w:hAnsi="Calibri" w:cs="Calibri"/>
                  <w:b/>
                  <w:bCs/>
                  <w:i/>
                  <w:iCs/>
                  <w:color w:val="000000"/>
                  <w:sz w:val="22"/>
                  <w:szCs w:val="22"/>
                </w:rPr>
                <w:t>Acceptance Criteria</w:t>
              </w:r>
            </w:ins>
          </w:p>
        </w:tc>
      </w:tr>
      <w:tr w:rsidR="003E6D09" w:rsidRPr="003E6D09" w14:paraId="0715B5B1" w14:textId="77777777" w:rsidTr="003E6D09">
        <w:trPr>
          <w:trHeight w:val="300"/>
          <w:ins w:id="86837" w:author="pete jones" w:date="2022-01-11T16:54:00Z"/>
        </w:trPr>
        <w:tc>
          <w:tcPr>
            <w:tcW w:w="400" w:type="dxa"/>
            <w:tcBorders>
              <w:top w:val="nil"/>
              <w:left w:val="nil"/>
              <w:bottom w:val="nil"/>
              <w:right w:val="nil"/>
            </w:tcBorders>
            <w:shd w:val="clear" w:color="auto" w:fill="auto"/>
            <w:noWrap/>
            <w:vAlign w:val="center"/>
            <w:hideMark/>
          </w:tcPr>
          <w:p w14:paraId="1EA1F880" w14:textId="77777777" w:rsidR="003E6D09" w:rsidRPr="003E6D09" w:rsidRDefault="003E6D09" w:rsidP="003E6D09">
            <w:pPr>
              <w:spacing w:before="0" w:after="0" w:line="240" w:lineRule="auto"/>
              <w:jc w:val="center"/>
              <w:rPr>
                <w:ins w:id="86838" w:author="pete jones" w:date="2022-01-11T16:54: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46C71A92" w14:textId="66592862" w:rsidR="003E6D09" w:rsidRPr="003E6D09" w:rsidRDefault="003E6D09" w:rsidP="003E6D09">
            <w:pPr>
              <w:spacing w:before="0" w:after="0" w:line="240" w:lineRule="auto"/>
              <w:jc w:val="left"/>
              <w:rPr>
                <w:ins w:id="86839" w:author="pete jones" w:date="2022-01-11T16:54:00Z"/>
                <w:rFonts w:ascii="Calibri" w:hAnsi="Calibri" w:cs="Calibri"/>
                <w:color w:val="000000"/>
                <w:sz w:val="22"/>
                <w:szCs w:val="22"/>
              </w:rPr>
            </w:pPr>
            <w:ins w:id="86840" w:author="pete jones" w:date="2022-01-11T16:54:00Z">
              <w:r w:rsidRPr="003E6D09">
                <w:rPr>
                  <w:rFonts w:ascii="Calibri" w:hAnsi="Calibri" w:cs="Calibri"/>
                  <w:color w:val="000000"/>
                  <w:sz w:val="22"/>
                  <w:szCs w:val="22"/>
                </w:rPr>
                <w:t xml:space="preserve">Estimated engineering intake 2018 (at 3%) of </w:t>
              </w:r>
            </w:ins>
            <w:ins w:id="86841" w:author="pete jones" w:date="2022-03-30T12:33:00Z">
              <w:r w:rsidR="00042512">
                <w:rPr>
                  <w:rFonts w:ascii="Calibri" w:hAnsi="Calibri" w:cs="Calibri"/>
                  <w:color w:val="000000"/>
                  <w:sz w:val="22"/>
                  <w:szCs w:val="22"/>
                </w:rPr>
                <w:t xml:space="preserve">the </w:t>
              </w:r>
            </w:ins>
            <w:ins w:id="86842" w:author="pete jones" w:date="2022-01-11T16:54:00Z">
              <w:r w:rsidRPr="003E6D09">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F53253C" w14:textId="77777777" w:rsidR="003E6D09" w:rsidRPr="003E6D09" w:rsidRDefault="003E6D09" w:rsidP="003E6D09">
            <w:pPr>
              <w:spacing w:before="0" w:after="0" w:line="240" w:lineRule="auto"/>
              <w:jc w:val="right"/>
              <w:rPr>
                <w:ins w:id="86843" w:author="pete jones" w:date="2022-01-11T16:54:00Z"/>
                <w:rFonts w:ascii="Calibri" w:hAnsi="Calibri" w:cs="Calibri"/>
                <w:color w:val="000000"/>
                <w:sz w:val="22"/>
                <w:szCs w:val="22"/>
              </w:rPr>
            </w:pPr>
            <w:ins w:id="86844" w:author="pete jones" w:date="2022-01-11T16:54:00Z">
              <w:r w:rsidRPr="003E6D09">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3C8529B" w14:textId="77777777" w:rsidR="003E6D09" w:rsidRPr="003E6D09" w:rsidRDefault="003E6D09" w:rsidP="003E6D09">
            <w:pPr>
              <w:spacing w:before="0" w:after="0" w:line="240" w:lineRule="auto"/>
              <w:jc w:val="center"/>
              <w:rPr>
                <w:ins w:id="86845" w:author="pete jones" w:date="2022-01-11T16:54:00Z"/>
                <w:rFonts w:ascii="Calibri" w:hAnsi="Calibri" w:cs="Calibri"/>
                <w:color w:val="000000"/>
                <w:sz w:val="22"/>
                <w:szCs w:val="22"/>
              </w:rPr>
            </w:pPr>
            <w:ins w:id="86846" w:author="pete jones" w:date="2022-01-11T16:54:00Z">
              <w:r w:rsidRPr="003E6D09">
                <w:rPr>
                  <w:rFonts w:ascii="Calibri" w:hAnsi="Calibri" w:cs="Calibri"/>
                  <w:color w:val="000000"/>
                  <w:sz w:val="22"/>
                  <w:szCs w:val="22"/>
                </w:rPr>
                <w:t>BBB</w:t>
              </w:r>
            </w:ins>
          </w:p>
        </w:tc>
      </w:tr>
      <w:tr w:rsidR="003E6D09" w:rsidRPr="003E6D09" w14:paraId="67DD64C7" w14:textId="77777777" w:rsidTr="003E6D09">
        <w:trPr>
          <w:trHeight w:val="315"/>
          <w:ins w:id="86847" w:author="pete jones" w:date="2022-01-11T16:54:00Z"/>
        </w:trPr>
        <w:tc>
          <w:tcPr>
            <w:tcW w:w="400" w:type="dxa"/>
            <w:tcBorders>
              <w:top w:val="nil"/>
              <w:left w:val="nil"/>
              <w:bottom w:val="nil"/>
              <w:right w:val="nil"/>
            </w:tcBorders>
            <w:shd w:val="clear" w:color="auto" w:fill="auto"/>
            <w:noWrap/>
            <w:vAlign w:val="center"/>
            <w:hideMark/>
          </w:tcPr>
          <w:p w14:paraId="66E7EF4F" w14:textId="77777777" w:rsidR="003E6D09" w:rsidRPr="003E6D09" w:rsidRDefault="003E6D09" w:rsidP="003E6D09">
            <w:pPr>
              <w:spacing w:before="0" w:after="0" w:line="240" w:lineRule="auto"/>
              <w:jc w:val="center"/>
              <w:rPr>
                <w:ins w:id="86848" w:author="pete jones" w:date="2022-01-11T16:54: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6AD4A9C0" w14:textId="77777777" w:rsidR="003E6D09" w:rsidRPr="003E6D09" w:rsidRDefault="003E6D09" w:rsidP="003E6D09">
            <w:pPr>
              <w:spacing w:before="0" w:after="0" w:line="240" w:lineRule="auto"/>
              <w:jc w:val="left"/>
              <w:rPr>
                <w:ins w:id="86849" w:author="pete jones" w:date="2022-01-11T16:54: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7B8114D8" w14:textId="77777777" w:rsidR="003E6D09" w:rsidRPr="003E6D09" w:rsidRDefault="003E6D09" w:rsidP="003E6D09">
            <w:pPr>
              <w:spacing w:before="0" w:after="0" w:line="240" w:lineRule="auto"/>
              <w:jc w:val="right"/>
              <w:rPr>
                <w:ins w:id="86850" w:author="pete jones" w:date="2022-01-11T16:54:00Z"/>
                <w:rFonts w:ascii="Calibri" w:hAnsi="Calibri" w:cs="Calibri"/>
                <w:color w:val="000000"/>
                <w:sz w:val="22"/>
                <w:szCs w:val="22"/>
              </w:rPr>
            </w:pPr>
            <w:ins w:id="86851" w:author="pete jones" w:date="2022-01-11T16:54:00Z">
              <w:r w:rsidRPr="003E6D09">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2209AA77" w14:textId="77777777" w:rsidR="003E6D09" w:rsidRPr="003E6D09" w:rsidRDefault="003E6D09" w:rsidP="003E6D09">
            <w:pPr>
              <w:spacing w:before="0" w:after="0" w:line="240" w:lineRule="auto"/>
              <w:jc w:val="center"/>
              <w:rPr>
                <w:ins w:id="86852" w:author="pete jones" w:date="2022-01-11T16:54:00Z"/>
                <w:rFonts w:ascii="Calibri" w:hAnsi="Calibri" w:cs="Calibri"/>
                <w:color w:val="000000"/>
                <w:sz w:val="22"/>
                <w:szCs w:val="22"/>
              </w:rPr>
            </w:pPr>
            <w:ins w:id="86853" w:author="pete jones" w:date="2022-01-11T16:54:00Z">
              <w:r w:rsidRPr="003E6D09">
                <w:rPr>
                  <w:rFonts w:ascii="Calibri" w:hAnsi="Calibri" w:cs="Calibri"/>
                  <w:color w:val="000000"/>
                  <w:sz w:val="22"/>
                  <w:szCs w:val="22"/>
                </w:rPr>
                <w:t>DDM</w:t>
              </w:r>
            </w:ins>
          </w:p>
        </w:tc>
      </w:tr>
      <w:tr w:rsidR="003E6D09" w:rsidRPr="003E6D09" w14:paraId="2F1FFE04" w14:textId="77777777" w:rsidTr="003E6D09">
        <w:trPr>
          <w:trHeight w:val="315"/>
          <w:ins w:id="86854" w:author="pete jones" w:date="2022-01-11T16:54:00Z"/>
        </w:trPr>
        <w:tc>
          <w:tcPr>
            <w:tcW w:w="400" w:type="dxa"/>
            <w:tcBorders>
              <w:top w:val="nil"/>
              <w:left w:val="nil"/>
              <w:bottom w:val="nil"/>
              <w:right w:val="nil"/>
            </w:tcBorders>
            <w:shd w:val="clear" w:color="auto" w:fill="auto"/>
            <w:noWrap/>
            <w:vAlign w:val="center"/>
            <w:hideMark/>
          </w:tcPr>
          <w:p w14:paraId="3370266C" w14:textId="77777777" w:rsidR="003E6D09" w:rsidRPr="003E6D09" w:rsidRDefault="003E6D09" w:rsidP="003E6D09">
            <w:pPr>
              <w:spacing w:before="0" w:after="0" w:line="240" w:lineRule="auto"/>
              <w:jc w:val="center"/>
              <w:rPr>
                <w:ins w:id="86855" w:author="pete jones" w:date="2022-01-11T16:54: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707EC7EF" w14:textId="77777777" w:rsidR="003E6D09" w:rsidRPr="003E6D09" w:rsidRDefault="003E6D09" w:rsidP="003E6D09">
            <w:pPr>
              <w:spacing w:before="0" w:after="0" w:line="240" w:lineRule="auto"/>
              <w:jc w:val="center"/>
              <w:rPr>
                <w:ins w:id="86856" w:author="pete jones" w:date="2022-01-11T16:54:00Z"/>
                <w:rFonts w:ascii="Calibri" w:hAnsi="Calibri" w:cs="Calibri"/>
                <w:b/>
                <w:bCs/>
                <w:color w:val="000000"/>
              </w:rPr>
            </w:pPr>
            <w:ins w:id="86857" w:author="pete jones" w:date="2022-01-11T16:54:00Z">
              <w:r w:rsidRPr="003E6D09">
                <w:rPr>
                  <w:rFonts w:ascii="Calibri" w:hAnsi="Calibri" w:cs="Calibri"/>
                  <w:b/>
                  <w:bCs/>
                  <w:color w:val="000000"/>
                </w:rPr>
                <w:t> </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AC91FB3" w14:textId="77777777" w:rsidR="003E6D09" w:rsidRPr="003E6D09" w:rsidRDefault="003E6D09" w:rsidP="003E6D09">
            <w:pPr>
              <w:spacing w:before="0" w:after="0" w:line="240" w:lineRule="auto"/>
              <w:jc w:val="right"/>
              <w:rPr>
                <w:ins w:id="86858" w:author="pete jones" w:date="2022-01-11T16:54:00Z"/>
                <w:rFonts w:ascii="Calibri" w:hAnsi="Calibri" w:cs="Calibri"/>
                <w:color w:val="000000"/>
                <w:sz w:val="22"/>
                <w:szCs w:val="22"/>
              </w:rPr>
            </w:pPr>
            <w:ins w:id="86859" w:author="pete jones" w:date="2022-01-11T16:54:00Z">
              <w:r w:rsidRPr="003E6D09">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0D1E3E1" w14:textId="77777777" w:rsidR="003E6D09" w:rsidRPr="003E6D09" w:rsidRDefault="003E6D09" w:rsidP="003E6D09">
            <w:pPr>
              <w:spacing w:before="0" w:after="0" w:line="240" w:lineRule="auto"/>
              <w:jc w:val="center"/>
              <w:rPr>
                <w:ins w:id="86860" w:author="pete jones" w:date="2022-01-11T16:54:00Z"/>
                <w:rFonts w:ascii="Calibri" w:hAnsi="Calibri" w:cs="Calibri"/>
                <w:color w:val="000000"/>
                <w:sz w:val="22"/>
                <w:szCs w:val="22"/>
              </w:rPr>
            </w:pPr>
            <w:ins w:id="86861" w:author="pete jones" w:date="2022-01-11T16:54:00Z">
              <w:r w:rsidRPr="003E6D09">
                <w:rPr>
                  <w:rFonts w:ascii="Calibri" w:hAnsi="Calibri" w:cs="Calibri"/>
                  <w:color w:val="000000"/>
                  <w:sz w:val="22"/>
                  <w:szCs w:val="22"/>
                </w:rPr>
                <w:t>120 - 128</w:t>
              </w:r>
            </w:ins>
          </w:p>
        </w:tc>
      </w:tr>
      <w:tr w:rsidR="003E6D09" w:rsidRPr="003E6D09" w14:paraId="00B6F0D7" w14:textId="77777777" w:rsidTr="003E6D09">
        <w:trPr>
          <w:trHeight w:val="315"/>
          <w:ins w:id="86862" w:author="pete jones" w:date="2022-01-11T16:54:00Z"/>
        </w:trPr>
        <w:tc>
          <w:tcPr>
            <w:tcW w:w="400" w:type="dxa"/>
            <w:tcBorders>
              <w:top w:val="nil"/>
              <w:left w:val="nil"/>
              <w:bottom w:val="nil"/>
              <w:right w:val="nil"/>
            </w:tcBorders>
            <w:shd w:val="clear" w:color="auto" w:fill="auto"/>
            <w:noWrap/>
            <w:vAlign w:val="center"/>
            <w:hideMark/>
          </w:tcPr>
          <w:p w14:paraId="796099AB" w14:textId="77777777" w:rsidR="003E6D09" w:rsidRPr="003E6D09" w:rsidRDefault="003E6D09" w:rsidP="003E6D09">
            <w:pPr>
              <w:spacing w:before="0" w:after="0" w:line="240" w:lineRule="auto"/>
              <w:jc w:val="center"/>
              <w:rPr>
                <w:ins w:id="86863" w:author="pete jones" w:date="2022-01-11T16:54: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09F43A7F" w14:textId="3C047125" w:rsidR="003E6D09" w:rsidRPr="003E6D09" w:rsidRDefault="003E6D09" w:rsidP="003E6D09">
            <w:pPr>
              <w:spacing w:before="0" w:after="0" w:line="240" w:lineRule="auto"/>
              <w:jc w:val="left"/>
              <w:rPr>
                <w:ins w:id="86864" w:author="pete jones" w:date="2022-01-11T16:54:00Z"/>
                <w:rFonts w:ascii="Calibri" w:hAnsi="Calibri" w:cs="Calibri"/>
                <w:color w:val="000000"/>
                <w:sz w:val="22"/>
                <w:szCs w:val="22"/>
              </w:rPr>
            </w:pPr>
            <w:ins w:id="86865" w:author="pete jones" w:date="2022-01-11T16:54:00Z">
              <w:r w:rsidRPr="003E6D09">
                <w:rPr>
                  <w:rFonts w:ascii="Calibri" w:hAnsi="Calibri" w:cs="Calibri"/>
                  <w:noProof/>
                  <w:color w:val="000000"/>
                  <w:sz w:val="22"/>
                  <w:szCs w:val="22"/>
                </w:rPr>
                <w:drawing>
                  <wp:anchor distT="0" distB="0" distL="114300" distR="114300" simplePos="0" relativeHeight="251721728" behindDoc="0" locked="0" layoutInCell="1" allowOverlap="1" wp14:anchorId="458922D0" wp14:editId="5D23834C">
                    <wp:simplePos x="0" y="0"/>
                    <wp:positionH relativeFrom="column">
                      <wp:posOffset>0</wp:posOffset>
                    </wp:positionH>
                    <wp:positionV relativeFrom="paragraph">
                      <wp:posOffset>171450</wp:posOffset>
                    </wp:positionV>
                    <wp:extent cx="2524125" cy="923925"/>
                    <wp:effectExtent l="0" t="0" r="9525" b="9525"/>
                    <wp:wrapNone/>
                    <wp:docPr id="345253041" name="Chart 345253041">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3E6D09" w:rsidRPr="003E6D09" w14:paraId="12D83C80" w14:textId="77777777">
              <w:trPr>
                <w:trHeight w:val="315"/>
                <w:tblCellSpacing w:w="0" w:type="dxa"/>
                <w:ins w:id="86866" w:author="pete jones" w:date="2022-01-11T16:54: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974D9E6" w14:textId="77777777" w:rsidR="003E6D09" w:rsidRPr="003E6D09" w:rsidRDefault="003E6D09" w:rsidP="003E6D09">
                  <w:pPr>
                    <w:spacing w:before="0" w:after="0" w:line="240" w:lineRule="auto"/>
                    <w:jc w:val="left"/>
                    <w:rPr>
                      <w:ins w:id="86867" w:author="pete jones" w:date="2022-01-11T16:54:00Z"/>
                      <w:rFonts w:ascii="Calibri" w:hAnsi="Calibri" w:cs="Calibri"/>
                      <w:b/>
                      <w:bCs/>
                      <w:i/>
                      <w:iCs/>
                      <w:color w:val="000000"/>
                      <w:sz w:val="22"/>
                      <w:szCs w:val="22"/>
                    </w:rPr>
                  </w:pPr>
                  <w:ins w:id="86868" w:author="pete jones" w:date="2022-01-11T16:54:00Z">
                    <w:r w:rsidRPr="003E6D09">
                      <w:rPr>
                        <w:rFonts w:ascii="Calibri" w:hAnsi="Calibri" w:cs="Calibri"/>
                        <w:b/>
                        <w:bCs/>
                        <w:i/>
                        <w:iCs/>
                        <w:color w:val="000000"/>
                        <w:sz w:val="22"/>
                        <w:szCs w:val="22"/>
                      </w:rPr>
                      <w:t>Type of module category</w:t>
                    </w:r>
                  </w:ins>
                </w:p>
              </w:tc>
            </w:tr>
          </w:tbl>
          <w:p w14:paraId="0C95BC5E" w14:textId="77777777" w:rsidR="003E6D09" w:rsidRPr="003E6D09" w:rsidRDefault="003E6D09" w:rsidP="003E6D09">
            <w:pPr>
              <w:spacing w:before="0" w:after="0" w:line="240" w:lineRule="auto"/>
              <w:jc w:val="left"/>
              <w:rPr>
                <w:ins w:id="86869" w:author="pete jones" w:date="2022-01-11T16:54: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676808A9" w14:textId="77777777" w:rsidR="003E6D09" w:rsidRPr="003E6D09" w:rsidRDefault="003E6D09" w:rsidP="003E6D09">
            <w:pPr>
              <w:spacing w:before="0" w:after="0" w:line="240" w:lineRule="auto"/>
              <w:jc w:val="right"/>
              <w:rPr>
                <w:ins w:id="86870" w:author="pete jones" w:date="2022-01-11T16:54:00Z"/>
                <w:rFonts w:ascii="Calibri" w:hAnsi="Calibri" w:cs="Calibri"/>
                <w:color w:val="000000"/>
                <w:sz w:val="22"/>
                <w:szCs w:val="22"/>
              </w:rPr>
            </w:pPr>
            <w:ins w:id="86871" w:author="pete jones" w:date="2022-01-11T16:54:00Z">
              <w:r w:rsidRPr="003E6D09">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1D21232C" w14:textId="77777777" w:rsidR="003E6D09" w:rsidRPr="003E6D09" w:rsidRDefault="003E6D09" w:rsidP="003E6D09">
            <w:pPr>
              <w:spacing w:before="0" w:after="0" w:line="240" w:lineRule="auto"/>
              <w:jc w:val="right"/>
              <w:rPr>
                <w:ins w:id="86872" w:author="pete jones" w:date="2022-01-11T16:54: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1B4F186B" w14:textId="77777777" w:rsidR="003E6D09" w:rsidRPr="003E6D09" w:rsidRDefault="003E6D09" w:rsidP="003E6D09">
            <w:pPr>
              <w:spacing w:before="0" w:after="0" w:line="240" w:lineRule="auto"/>
              <w:jc w:val="left"/>
              <w:rPr>
                <w:ins w:id="86873" w:author="pete jones" w:date="2022-01-11T16:5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446874A6" w14:textId="77777777" w:rsidR="003E6D09" w:rsidRPr="003E6D09" w:rsidRDefault="003E6D09" w:rsidP="003E6D09">
            <w:pPr>
              <w:spacing w:before="0" w:after="0" w:line="240" w:lineRule="auto"/>
              <w:jc w:val="left"/>
              <w:rPr>
                <w:ins w:id="86874" w:author="pete jones" w:date="2022-01-11T16:5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64FCB7C" w14:textId="77777777" w:rsidR="003E6D09" w:rsidRPr="003E6D09" w:rsidRDefault="003E6D09" w:rsidP="003E6D09">
            <w:pPr>
              <w:spacing w:before="0" w:after="0" w:line="240" w:lineRule="auto"/>
              <w:jc w:val="left"/>
              <w:rPr>
                <w:ins w:id="86875" w:author="pete jones" w:date="2022-01-11T16:5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E3E4350" w14:textId="77777777" w:rsidR="003E6D09" w:rsidRPr="003E6D09" w:rsidRDefault="003E6D09" w:rsidP="003E6D09">
            <w:pPr>
              <w:spacing w:before="0" w:after="0" w:line="240" w:lineRule="auto"/>
              <w:jc w:val="left"/>
              <w:rPr>
                <w:ins w:id="86876"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5A94A39" w14:textId="77777777" w:rsidR="003E6D09" w:rsidRPr="003E6D09" w:rsidRDefault="003E6D09" w:rsidP="003E6D09">
            <w:pPr>
              <w:spacing w:before="0" w:after="0" w:line="240" w:lineRule="auto"/>
              <w:jc w:val="left"/>
              <w:rPr>
                <w:ins w:id="86877"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A9157C8" w14:textId="77777777" w:rsidR="003E6D09" w:rsidRPr="003E6D09" w:rsidRDefault="003E6D09" w:rsidP="003E6D09">
            <w:pPr>
              <w:spacing w:before="0" w:after="0" w:line="240" w:lineRule="auto"/>
              <w:jc w:val="center"/>
              <w:rPr>
                <w:ins w:id="86878"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4E15CCA" w14:textId="77777777" w:rsidR="003E6D09" w:rsidRPr="003E6D09" w:rsidRDefault="003E6D09" w:rsidP="003E6D09">
            <w:pPr>
              <w:spacing w:before="0" w:after="0" w:line="240" w:lineRule="auto"/>
              <w:jc w:val="center"/>
              <w:rPr>
                <w:ins w:id="86879"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4B16FA5" w14:textId="77777777" w:rsidR="003E6D09" w:rsidRPr="003E6D09" w:rsidRDefault="003E6D09" w:rsidP="003E6D09">
            <w:pPr>
              <w:spacing w:before="0" w:after="0" w:line="240" w:lineRule="auto"/>
              <w:jc w:val="center"/>
              <w:rPr>
                <w:ins w:id="86880"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6150AF8" w14:textId="77777777" w:rsidR="003E6D09" w:rsidRPr="003E6D09" w:rsidRDefault="003E6D09" w:rsidP="003E6D09">
            <w:pPr>
              <w:spacing w:before="0" w:after="0" w:line="240" w:lineRule="auto"/>
              <w:jc w:val="center"/>
              <w:rPr>
                <w:ins w:id="86881" w:author="pete jones" w:date="2022-01-11T16:54: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0052BA05" w14:textId="77777777" w:rsidR="003E6D09" w:rsidRPr="003E6D09" w:rsidRDefault="003E6D09" w:rsidP="003E6D09">
            <w:pPr>
              <w:spacing w:before="0" w:after="0" w:line="240" w:lineRule="auto"/>
              <w:jc w:val="center"/>
              <w:rPr>
                <w:ins w:id="86882" w:author="pete jones" w:date="2022-01-11T16:54:00Z"/>
                <w:rFonts w:ascii="Times New Roman" w:hAnsi="Times New Roman" w:cs="Times New Roman"/>
                <w:sz w:val="20"/>
                <w:szCs w:val="20"/>
              </w:rPr>
            </w:pPr>
          </w:p>
        </w:tc>
      </w:tr>
      <w:tr w:rsidR="003E6D09" w:rsidRPr="003E6D09" w14:paraId="0764FEEF" w14:textId="77777777" w:rsidTr="003E6D09">
        <w:trPr>
          <w:trHeight w:val="315"/>
          <w:ins w:id="86883" w:author="pete jones" w:date="2022-01-11T16:54:00Z"/>
        </w:trPr>
        <w:tc>
          <w:tcPr>
            <w:tcW w:w="400" w:type="dxa"/>
            <w:tcBorders>
              <w:top w:val="nil"/>
              <w:left w:val="nil"/>
              <w:bottom w:val="nil"/>
              <w:right w:val="nil"/>
            </w:tcBorders>
            <w:shd w:val="clear" w:color="auto" w:fill="auto"/>
            <w:noWrap/>
            <w:vAlign w:val="center"/>
            <w:hideMark/>
          </w:tcPr>
          <w:p w14:paraId="0542233B" w14:textId="77777777" w:rsidR="003E6D09" w:rsidRPr="003E6D09" w:rsidRDefault="003E6D09" w:rsidP="003E6D09">
            <w:pPr>
              <w:spacing w:before="0" w:after="0" w:line="240" w:lineRule="auto"/>
              <w:jc w:val="center"/>
              <w:rPr>
                <w:ins w:id="86884" w:author="pete jones" w:date="2022-01-11T16:54: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554E35FB" w14:textId="77777777" w:rsidR="003E6D09" w:rsidRPr="003E6D09" w:rsidRDefault="003E6D09" w:rsidP="003E6D09">
            <w:pPr>
              <w:spacing w:before="0" w:after="0" w:line="240" w:lineRule="auto"/>
              <w:jc w:val="right"/>
              <w:rPr>
                <w:ins w:id="86885" w:author="pete jones" w:date="2022-01-11T16:54:00Z"/>
                <w:rFonts w:ascii="Calibri" w:hAnsi="Calibri" w:cs="Calibri"/>
                <w:sz w:val="22"/>
                <w:szCs w:val="22"/>
              </w:rPr>
            </w:pPr>
            <w:ins w:id="86886" w:author="pete jones" w:date="2022-01-11T16:54:00Z">
              <w:r w:rsidRPr="003E6D09">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3479CF67" w14:textId="77777777" w:rsidR="003E6D09" w:rsidRPr="003E6D09" w:rsidRDefault="003E6D09" w:rsidP="003E6D09">
            <w:pPr>
              <w:spacing w:before="0" w:after="0" w:line="240" w:lineRule="auto"/>
              <w:jc w:val="center"/>
              <w:rPr>
                <w:ins w:id="86887" w:author="pete jones" w:date="2022-01-11T16:54:00Z"/>
                <w:rFonts w:ascii="Calibri" w:hAnsi="Calibri" w:cs="Calibri"/>
                <w:color w:val="000000"/>
                <w:sz w:val="22"/>
                <w:szCs w:val="22"/>
              </w:rPr>
            </w:pPr>
            <w:ins w:id="86888" w:author="pete jones" w:date="2022-01-11T16:54:00Z">
              <w:r w:rsidRPr="003E6D09">
                <w:rPr>
                  <w:rFonts w:ascii="Calibri" w:hAnsi="Calibri" w:cs="Calibri"/>
                  <w:color w:val="000000"/>
                  <w:sz w:val="22"/>
                  <w:szCs w:val="22"/>
                </w:rPr>
                <w:t>1</w:t>
              </w:r>
            </w:ins>
          </w:p>
        </w:tc>
        <w:tc>
          <w:tcPr>
            <w:tcW w:w="424" w:type="dxa"/>
            <w:tcBorders>
              <w:top w:val="nil"/>
              <w:left w:val="nil"/>
              <w:bottom w:val="nil"/>
              <w:right w:val="nil"/>
            </w:tcBorders>
            <w:shd w:val="clear" w:color="auto" w:fill="auto"/>
            <w:noWrap/>
            <w:vAlign w:val="center"/>
            <w:hideMark/>
          </w:tcPr>
          <w:p w14:paraId="40166781" w14:textId="77777777" w:rsidR="003E6D09" w:rsidRPr="003E6D09" w:rsidRDefault="003E6D09" w:rsidP="003E6D09">
            <w:pPr>
              <w:spacing w:before="0" w:after="0" w:line="240" w:lineRule="auto"/>
              <w:jc w:val="center"/>
              <w:rPr>
                <w:ins w:id="86889" w:author="pete jones" w:date="2022-01-11T16:54: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368D8579" w14:textId="77777777" w:rsidR="003E6D09" w:rsidRPr="003E6D09" w:rsidRDefault="003E6D09" w:rsidP="003E6D09">
            <w:pPr>
              <w:spacing w:before="0" w:after="0" w:line="240" w:lineRule="auto"/>
              <w:jc w:val="left"/>
              <w:rPr>
                <w:ins w:id="86890" w:author="pete jones" w:date="2022-01-11T16:5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E4642FA" w14:textId="77777777" w:rsidR="003E6D09" w:rsidRPr="003E6D09" w:rsidRDefault="003E6D09" w:rsidP="003E6D09">
            <w:pPr>
              <w:spacing w:before="0" w:after="0" w:line="240" w:lineRule="auto"/>
              <w:jc w:val="left"/>
              <w:rPr>
                <w:ins w:id="86891" w:author="pete jones" w:date="2022-01-11T16:5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88470BA" w14:textId="77777777" w:rsidR="003E6D09" w:rsidRPr="003E6D09" w:rsidRDefault="003E6D09" w:rsidP="003E6D09">
            <w:pPr>
              <w:spacing w:before="0" w:after="0" w:line="240" w:lineRule="auto"/>
              <w:jc w:val="left"/>
              <w:rPr>
                <w:ins w:id="86892" w:author="pete jones" w:date="2022-01-11T16:5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BE54572" w14:textId="77777777" w:rsidR="003E6D09" w:rsidRPr="003E6D09" w:rsidRDefault="003E6D09" w:rsidP="003E6D09">
            <w:pPr>
              <w:spacing w:before="0" w:after="0" w:line="240" w:lineRule="auto"/>
              <w:jc w:val="left"/>
              <w:rPr>
                <w:ins w:id="86893"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15A5F0E5" w14:textId="77777777" w:rsidR="003E6D09" w:rsidRPr="003E6D09" w:rsidRDefault="003E6D09" w:rsidP="003E6D09">
            <w:pPr>
              <w:spacing w:before="0" w:after="0" w:line="240" w:lineRule="auto"/>
              <w:jc w:val="left"/>
              <w:rPr>
                <w:ins w:id="86894"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1A1749CD" w14:textId="77777777" w:rsidR="003E6D09" w:rsidRPr="003E6D09" w:rsidRDefault="003E6D09" w:rsidP="003E6D09">
            <w:pPr>
              <w:spacing w:before="0" w:after="0" w:line="240" w:lineRule="auto"/>
              <w:jc w:val="left"/>
              <w:rPr>
                <w:ins w:id="86895"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A76F154" w14:textId="77777777" w:rsidR="003E6D09" w:rsidRPr="003E6D09" w:rsidRDefault="003E6D09" w:rsidP="003E6D09">
            <w:pPr>
              <w:spacing w:before="0" w:after="0" w:line="240" w:lineRule="auto"/>
              <w:jc w:val="left"/>
              <w:rPr>
                <w:ins w:id="86896"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014CB4E" w14:textId="77777777" w:rsidR="003E6D09" w:rsidRPr="003E6D09" w:rsidRDefault="003E6D09" w:rsidP="003E6D09">
            <w:pPr>
              <w:spacing w:before="0" w:after="0" w:line="240" w:lineRule="auto"/>
              <w:jc w:val="center"/>
              <w:rPr>
                <w:ins w:id="86897" w:author="pete jones" w:date="2022-01-11T16:54: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8C83420" w14:textId="77777777" w:rsidR="003E6D09" w:rsidRPr="003E6D09" w:rsidRDefault="003E6D09" w:rsidP="003E6D09">
            <w:pPr>
              <w:spacing w:before="0" w:after="0" w:line="240" w:lineRule="auto"/>
              <w:jc w:val="center"/>
              <w:rPr>
                <w:ins w:id="86898" w:author="pete jones" w:date="2022-01-11T16:54: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0384595D" w14:textId="77777777" w:rsidR="003E6D09" w:rsidRPr="003E6D09" w:rsidRDefault="003E6D09" w:rsidP="003E6D09">
            <w:pPr>
              <w:spacing w:before="0" w:after="0" w:line="240" w:lineRule="auto"/>
              <w:jc w:val="center"/>
              <w:rPr>
                <w:ins w:id="86899" w:author="pete jones" w:date="2022-01-11T16:54:00Z"/>
                <w:rFonts w:ascii="Times New Roman" w:hAnsi="Times New Roman" w:cs="Times New Roman"/>
                <w:sz w:val="20"/>
                <w:szCs w:val="20"/>
              </w:rPr>
            </w:pPr>
          </w:p>
        </w:tc>
      </w:tr>
      <w:tr w:rsidR="003E6D09" w:rsidRPr="003E6D09" w14:paraId="0CEF4D10" w14:textId="77777777" w:rsidTr="003E6D09">
        <w:trPr>
          <w:trHeight w:val="300"/>
          <w:ins w:id="86900" w:author="pete jones" w:date="2022-01-11T16:54:00Z"/>
        </w:trPr>
        <w:tc>
          <w:tcPr>
            <w:tcW w:w="400" w:type="dxa"/>
            <w:tcBorders>
              <w:top w:val="nil"/>
              <w:left w:val="nil"/>
              <w:bottom w:val="nil"/>
              <w:right w:val="nil"/>
            </w:tcBorders>
            <w:shd w:val="clear" w:color="auto" w:fill="auto"/>
            <w:noWrap/>
            <w:vAlign w:val="center"/>
            <w:hideMark/>
          </w:tcPr>
          <w:p w14:paraId="4894C880" w14:textId="77777777" w:rsidR="003E6D09" w:rsidRPr="003E6D09" w:rsidRDefault="003E6D09" w:rsidP="003E6D09">
            <w:pPr>
              <w:spacing w:before="0" w:after="0" w:line="240" w:lineRule="auto"/>
              <w:jc w:val="center"/>
              <w:rPr>
                <w:ins w:id="86901" w:author="pete jones" w:date="2022-01-11T16:54: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0EDCC0C0" w14:textId="77777777" w:rsidR="003E6D09" w:rsidRPr="003E6D09" w:rsidRDefault="003E6D09" w:rsidP="003E6D09">
            <w:pPr>
              <w:spacing w:before="0" w:after="0" w:line="240" w:lineRule="auto"/>
              <w:jc w:val="right"/>
              <w:rPr>
                <w:ins w:id="86902" w:author="pete jones" w:date="2022-01-11T16:54:00Z"/>
                <w:rFonts w:ascii="Calibri" w:hAnsi="Calibri" w:cs="Calibri"/>
                <w:sz w:val="22"/>
                <w:szCs w:val="22"/>
              </w:rPr>
            </w:pPr>
            <w:ins w:id="86903" w:author="pete jones" w:date="2022-01-11T16:54:00Z">
              <w:r w:rsidRPr="003E6D09">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45DB4EF4" w14:textId="77777777" w:rsidR="003E6D09" w:rsidRPr="003E6D09" w:rsidRDefault="003E6D09" w:rsidP="003E6D09">
            <w:pPr>
              <w:spacing w:before="0" w:after="0" w:line="240" w:lineRule="auto"/>
              <w:jc w:val="center"/>
              <w:rPr>
                <w:ins w:id="86904" w:author="pete jones" w:date="2022-01-11T16:54:00Z"/>
                <w:rFonts w:ascii="Calibri" w:hAnsi="Calibri" w:cs="Calibri"/>
                <w:color w:val="000000"/>
                <w:sz w:val="22"/>
                <w:szCs w:val="22"/>
              </w:rPr>
            </w:pPr>
            <w:ins w:id="86905" w:author="pete jones" w:date="2022-01-11T16:54:00Z">
              <w:r w:rsidRPr="003E6D09">
                <w:rPr>
                  <w:rFonts w:ascii="Calibri" w:hAnsi="Calibri" w:cs="Calibri"/>
                  <w:color w:val="000000"/>
                  <w:sz w:val="22"/>
                  <w:szCs w:val="22"/>
                </w:rPr>
                <w:t>6</w:t>
              </w:r>
            </w:ins>
          </w:p>
        </w:tc>
        <w:tc>
          <w:tcPr>
            <w:tcW w:w="424" w:type="dxa"/>
            <w:tcBorders>
              <w:top w:val="nil"/>
              <w:left w:val="nil"/>
              <w:bottom w:val="nil"/>
              <w:right w:val="nil"/>
            </w:tcBorders>
            <w:shd w:val="clear" w:color="auto" w:fill="auto"/>
            <w:noWrap/>
            <w:vAlign w:val="center"/>
            <w:hideMark/>
          </w:tcPr>
          <w:p w14:paraId="0970D23E" w14:textId="77777777" w:rsidR="003E6D09" w:rsidRPr="003E6D09" w:rsidRDefault="003E6D09" w:rsidP="003E6D09">
            <w:pPr>
              <w:spacing w:before="0" w:after="0" w:line="240" w:lineRule="auto"/>
              <w:jc w:val="center"/>
              <w:rPr>
                <w:ins w:id="86906" w:author="pete jones" w:date="2022-01-11T16:54: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483E41B4" w14:textId="77777777" w:rsidR="003E6D09" w:rsidRPr="003E6D09" w:rsidRDefault="003E6D09" w:rsidP="003E6D09">
            <w:pPr>
              <w:spacing w:before="0" w:after="0" w:line="240" w:lineRule="auto"/>
              <w:jc w:val="center"/>
              <w:rPr>
                <w:ins w:id="86907" w:author="pete jones" w:date="2022-01-11T16:54:00Z"/>
                <w:rFonts w:ascii="Calibri" w:hAnsi="Calibri" w:cs="Calibri"/>
                <w:color w:val="000000"/>
                <w:sz w:val="22"/>
                <w:szCs w:val="22"/>
              </w:rPr>
            </w:pPr>
            <w:ins w:id="86908" w:author="pete jones" w:date="2022-01-11T16:54: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76B848A" w14:textId="77777777" w:rsidR="003E6D09" w:rsidRPr="003E6D09" w:rsidRDefault="003E6D09" w:rsidP="003E6D09">
            <w:pPr>
              <w:spacing w:before="0" w:after="0" w:line="240" w:lineRule="auto"/>
              <w:jc w:val="center"/>
              <w:rPr>
                <w:ins w:id="86909" w:author="pete jones" w:date="2022-01-11T16:54:00Z"/>
                <w:rFonts w:ascii="Calibri" w:hAnsi="Calibri" w:cs="Calibri"/>
                <w:color w:val="000000"/>
                <w:sz w:val="22"/>
                <w:szCs w:val="22"/>
              </w:rPr>
            </w:pPr>
            <w:ins w:id="86910" w:author="pete jones" w:date="2022-01-11T16:54: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2C85610" w14:textId="77777777" w:rsidR="003E6D09" w:rsidRPr="003E6D09" w:rsidRDefault="003E6D09" w:rsidP="003E6D09">
            <w:pPr>
              <w:spacing w:before="0" w:after="0" w:line="240" w:lineRule="auto"/>
              <w:jc w:val="center"/>
              <w:rPr>
                <w:ins w:id="86911" w:author="pete jones" w:date="2022-01-11T16:54:00Z"/>
                <w:rFonts w:ascii="Calibri" w:hAnsi="Calibri" w:cs="Calibri"/>
                <w:color w:val="000000"/>
                <w:sz w:val="22"/>
                <w:szCs w:val="22"/>
              </w:rPr>
            </w:pPr>
            <w:ins w:id="86912" w:author="pete jones" w:date="2022-01-11T16:54:00Z">
              <w:r w:rsidRPr="003E6D09">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A9A5292" w14:textId="77777777" w:rsidR="003E6D09" w:rsidRPr="003E6D09" w:rsidRDefault="003E6D09" w:rsidP="003E6D09">
            <w:pPr>
              <w:spacing w:before="0" w:after="0" w:line="240" w:lineRule="auto"/>
              <w:jc w:val="center"/>
              <w:rPr>
                <w:ins w:id="86913" w:author="pete jones" w:date="2022-01-11T16:54:00Z"/>
                <w:rFonts w:ascii="Calibri" w:hAnsi="Calibri" w:cs="Calibri"/>
                <w:color w:val="000000"/>
                <w:sz w:val="22"/>
                <w:szCs w:val="22"/>
              </w:rPr>
            </w:pPr>
            <w:ins w:id="86914" w:author="pete jones" w:date="2022-01-11T16:54: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D5E6BB3" w14:textId="77777777" w:rsidR="003E6D09" w:rsidRPr="003E6D09" w:rsidRDefault="003E6D09" w:rsidP="003E6D09">
            <w:pPr>
              <w:spacing w:before="0" w:after="0" w:line="240" w:lineRule="auto"/>
              <w:jc w:val="center"/>
              <w:rPr>
                <w:ins w:id="86915" w:author="pete jones" w:date="2022-01-11T16:54:00Z"/>
                <w:rFonts w:ascii="Calibri" w:hAnsi="Calibri" w:cs="Calibri"/>
                <w:color w:val="000000"/>
                <w:sz w:val="22"/>
                <w:szCs w:val="22"/>
              </w:rPr>
            </w:pPr>
            <w:ins w:id="86916" w:author="pete jones" w:date="2022-01-11T16:54: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A56A8DE" w14:textId="77777777" w:rsidR="003E6D09" w:rsidRPr="003E6D09" w:rsidRDefault="003E6D09" w:rsidP="003E6D09">
            <w:pPr>
              <w:spacing w:before="0" w:after="0" w:line="240" w:lineRule="auto"/>
              <w:jc w:val="center"/>
              <w:rPr>
                <w:ins w:id="86917" w:author="pete jones" w:date="2022-01-11T16:54:00Z"/>
                <w:rFonts w:ascii="Calibri" w:hAnsi="Calibri" w:cs="Calibri"/>
                <w:color w:val="000000"/>
                <w:sz w:val="22"/>
                <w:szCs w:val="22"/>
              </w:rPr>
            </w:pPr>
            <w:ins w:id="86918" w:author="pete jones" w:date="2022-01-11T16:54:00Z">
              <w:r w:rsidRPr="003E6D0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999036B" w14:textId="77777777" w:rsidR="003E6D09" w:rsidRPr="003E6D09" w:rsidRDefault="003E6D09" w:rsidP="003E6D09">
            <w:pPr>
              <w:spacing w:before="0" w:after="0" w:line="240" w:lineRule="auto"/>
              <w:jc w:val="center"/>
              <w:rPr>
                <w:ins w:id="86919" w:author="pete jones" w:date="2022-01-11T16:54:00Z"/>
                <w:rFonts w:ascii="Calibri" w:hAnsi="Calibri" w:cs="Calibri"/>
                <w:color w:val="000000"/>
                <w:sz w:val="22"/>
                <w:szCs w:val="22"/>
              </w:rPr>
            </w:pPr>
            <w:ins w:id="86920" w:author="pete jones" w:date="2022-01-11T16:54:00Z">
              <w:r w:rsidRPr="003E6D09">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E25179B" w14:textId="77777777" w:rsidR="003E6D09" w:rsidRPr="003E6D09" w:rsidRDefault="003E6D09" w:rsidP="003E6D09">
            <w:pPr>
              <w:spacing w:before="0" w:after="0" w:line="240" w:lineRule="auto"/>
              <w:jc w:val="center"/>
              <w:rPr>
                <w:ins w:id="86921" w:author="pete jones" w:date="2022-01-11T16:54:00Z"/>
                <w:rFonts w:ascii="Calibri" w:hAnsi="Calibri" w:cs="Calibri"/>
                <w:color w:val="000000"/>
                <w:sz w:val="22"/>
                <w:szCs w:val="22"/>
              </w:rPr>
            </w:pPr>
            <w:ins w:id="86922" w:author="pete jones" w:date="2022-01-11T16:54:00Z">
              <w:r w:rsidRPr="003E6D09">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0077930" w14:textId="77777777" w:rsidR="003E6D09" w:rsidRPr="003E6D09" w:rsidRDefault="003E6D09" w:rsidP="003E6D09">
            <w:pPr>
              <w:spacing w:before="0" w:after="0" w:line="240" w:lineRule="auto"/>
              <w:jc w:val="center"/>
              <w:rPr>
                <w:ins w:id="86923" w:author="pete jones" w:date="2022-01-11T16:54:00Z"/>
                <w:rFonts w:ascii="Calibri" w:hAnsi="Calibri" w:cs="Calibri"/>
                <w:color w:val="000000"/>
                <w:sz w:val="22"/>
                <w:szCs w:val="22"/>
              </w:rPr>
            </w:pPr>
            <w:ins w:id="86924" w:author="pete jones" w:date="2022-01-11T16:54:00Z">
              <w:r w:rsidRPr="003E6D09">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9C10526" w14:textId="77777777" w:rsidR="003E6D09" w:rsidRPr="003E6D09" w:rsidRDefault="003E6D09" w:rsidP="003E6D09">
            <w:pPr>
              <w:spacing w:before="0" w:after="0" w:line="240" w:lineRule="auto"/>
              <w:jc w:val="center"/>
              <w:rPr>
                <w:ins w:id="86925" w:author="pete jones" w:date="2022-01-11T16:54:00Z"/>
                <w:rFonts w:ascii="Calibri" w:hAnsi="Calibri" w:cs="Calibri"/>
                <w:color w:val="000000"/>
                <w:sz w:val="22"/>
                <w:szCs w:val="22"/>
              </w:rPr>
            </w:pPr>
            <w:ins w:id="86926" w:author="pete jones" w:date="2022-01-11T16:54:00Z">
              <w:r w:rsidRPr="003E6D09">
                <w:rPr>
                  <w:rFonts w:ascii="Calibri" w:hAnsi="Calibri" w:cs="Calibri"/>
                  <w:color w:val="000000"/>
                  <w:sz w:val="22"/>
                  <w:szCs w:val="22"/>
                </w:rPr>
                <w:t>N/A</w:t>
              </w:r>
            </w:ins>
          </w:p>
        </w:tc>
      </w:tr>
      <w:tr w:rsidR="003E6D09" w:rsidRPr="003E6D09" w14:paraId="4F6404CA" w14:textId="77777777" w:rsidTr="003E6D09">
        <w:trPr>
          <w:trHeight w:val="315"/>
          <w:ins w:id="86927" w:author="pete jones" w:date="2022-01-11T16:54:00Z"/>
        </w:trPr>
        <w:tc>
          <w:tcPr>
            <w:tcW w:w="400" w:type="dxa"/>
            <w:tcBorders>
              <w:top w:val="nil"/>
              <w:left w:val="nil"/>
              <w:bottom w:val="nil"/>
              <w:right w:val="nil"/>
            </w:tcBorders>
            <w:shd w:val="clear" w:color="auto" w:fill="auto"/>
            <w:noWrap/>
            <w:vAlign w:val="center"/>
            <w:hideMark/>
          </w:tcPr>
          <w:p w14:paraId="536C1283" w14:textId="77777777" w:rsidR="003E6D09" w:rsidRPr="003E6D09" w:rsidRDefault="003E6D09" w:rsidP="003E6D09">
            <w:pPr>
              <w:spacing w:before="0" w:after="0" w:line="240" w:lineRule="auto"/>
              <w:jc w:val="center"/>
              <w:rPr>
                <w:ins w:id="86928" w:author="pete jones" w:date="2022-01-11T16:54:00Z"/>
                <w:rFonts w:ascii="Calibri" w:hAnsi="Calibri" w:cs="Calibri"/>
                <w:color w:val="FFFFFF"/>
                <w:sz w:val="22"/>
                <w:szCs w:val="22"/>
              </w:rPr>
            </w:pPr>
            <w:ins w:id="86929" w:author="pete jones" w:date="2022-01-11T16:54:00Z">
              <w:r w:rsidRPr="003E6D09">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740F122A" w14:textId="77777777" w:rsidR="003E6D09" w:rsidRPr="003E6D09" w:rsidRDefault="003E6D09" w:rsidP="003E6D09">
            <w:pPr>
              <w:spacing w:before="0" w:after="0" w:line="240" w:lineRule="auto"/>
              <w:jc w:val="right"/>
              <w:rPr>
                <w:ins w:id="86930" w:author="pete jones" w:date="2022-01-11T16:54:00Z"/>
                <w:rFonts w:ascii="Calibri" w:hAnsi="Calibri" w:cs="Calibri"/>
                <w:sz w:val="22"/>
                <w:szCs w:val="22"/>
              </w:rPr>
            </w:pPr>
            <w:ins w:id="86931" w:author="pete jones" w:date="2022-01-11T16:54:00Z">
              <w:r w:rsidRPr="003E6D09">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0138C8A7" w14:textId="77777777" w:rsidR="003E6D09" w:rsidRPr="003E6D09" w:rsidRDefault="003E6D09" w:rsidP="003E6D09">
            <w:pPr>
              <w:spacing w:before="0" w:after="0" w:line="240" w:lineRule="auto"/>
              <w:jc w:val="center"/>
              <w:rPr>
                <w:ins w:id="86932" w:author="pete jones" w:date="2022-01-11T16:54:00Z"/>
                <w:rFonts w:ascii="Calibri" w:hAnsi="Calibri" w:cs="Calibri"/>
                <w:sz w:val="22"/>
                <w:szCs w:val="22"/>
              </w:rPr>
            </w:pPr>
            <w:ins w:id="86933" w:author="pete jones" w:date="2022-01-11T16:54:00Z">
              <w:r w:rsidRPr="003E6D09">
                <w:rPr>
                  <w:rFonts w:ascii="Calibri" w:hAnsi="Calibri" w:cs="Calibri"/>
                  <w:sz w:val="22"/>
                  <w:szCs w:val="22"/>
                </w:rPr>
                <w:t>5</w:t>
              </w:r>
            </w:ins>
          </w:p>
        </w:tc>
        <w:tc>
          <w:tcPr>
            <w:tcW w:w="424" w:type="dxa"/>
            <w:tcBorders>
              <w:top w:val="nil"/>
              <w:left w:val="nil"/>
              <w:bottom w:val="nil"/>
              <w:right w:val="nil"/>
            </w:tcBorders>
            <w:shd w:val="clear" w:color="auto" w:fill="auto"/>
            <w:noWrap/>
            <w:vAlign w:val="bottom"/>
            <w:hideMark/>
          </w:tcPr>
          <w:p w14:paraId="7A7657A7" w14:textId="77777777" w:rsidR="003E6D09" w:rsidRPr="003E6D09" w:rsidRDefault="003E6D09" w:rsidP="003E6D09">
            <w:pPr>
              <w:spacing w:before="0" w:after="0" w:line="240" w:lineRule="auto"/>
              <w:jc w:val="center"/>
              <w:rPr>
                <w:ins w:id="86934" w:author="pete jones" w:date="2022-01-11T16:54:00Z"/>
                <w:rFonts w:ascii="Calibri" w:hAnsi="Calibri" w:cs="Calibri"/>
                <w:color w:val="FFFFFF"/>
                <w:sz w:val="22"/>
                <w:szCs w:val="22"/>
              </w:rPr>
            </w:pPr>
            <w:ins w:id="86935" w:author="pete jones" w:date="2022-01-11T16:54:00Z">
              <w:r w:rsidRPr="003E6D09">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290D8939" w14:textId="77777777" w:rsidR="003E6D09" w:rsidRPr="003E6D09" w:rsidRDefault="003E6D09" w:rsidP="003E6D09">
            <w:pPr>
              <w:spacing w:before="0" w:after="0" w:line="240" w:lineRule="auto"/>
              <w:jc w:val="left"/>
              <w:rPr>
                <w:ins w:id="86936" w:author="pete jones" w:date="2022-01-11T16:54: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7560FC6" w14:textId="77777777" w:rsidR="003E6D09" w:rsidRPr="003E6D09" w:rsidRDefault="003E6D09" w:rsidP="003E6D09">
            <w:pPr>
              <w:spacing w:before="0" w:after="0" w:line="240" w:lineRule="auto"/>
              <w:jc w:val="left"/>
              <w:rPr>
                <w:ins w:id="86937" w:author="pete jones" w:date="2022-01-11T16:54: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BA7DE06" w14:textId="77777777" w:rsidR="003E6D09" w:rsidRPr="003E6D09" w:rsidRDefault="003E6D09" w:rsidP="003E6D09">
            <w:pPr>
              <w:spacing w:before="0" w:after="0" w:line="240" w:lineRule="auto"/>
              <w:jc w:val="left"/>
              <w:rPr>
                <w:ins w:id="86938" w:author="pete jones" w:date="2022-01-11T16:54: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41FD3D68" w14:textId="77777777" w:rsidR="003E6D09" w:rsidRPr="003E6D09" w:rsidRDefault="003E6D09" w:rsidP="003E6D09">
            <w:pPr>
              <w:spacing w:before="0" w:after="0" w:line="240" w:lineRule="auto"/>
              <w:jc w:val="left"/>
              <w:rPr>
                <w:ins w:id="86939" w:author="pete jones" w:date="2022-01-11T16:5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B29A596" w14:textId="77777777" w:rsidR="003E6D09" w:rsidRPr="003E6D09" w:rsidRDefault="003E6D09" w:rsidP="003E6D09">
            <w:pPr>
              <w:spacing w:before="0" w:after="0" w:line="240" w:lineRule="auto"/>
              <w:jc w:val="left"/>
              <w:rPr>
                <w:ins w:id="86940" w:author="pete jones" w:date="2022-01-11T16:5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7C2270F" w14:textId="77777777" w:rsidR="003E6D09" w:rsidRPr="003E6D09" w:rsidRDefault="003E6D09" w:rsidP="003E6D09">
            <w:pPr>
              <w:spacing w:before="0" w:after="0" w:line="240" w:lineRule="auto"/>
              <w:jc w:val="left"/>
              <w:rPr>
                <w:ins w:id="86941" w:author="pete jones" w:date="2022-01-11T16:5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E6153CC" w14:textId="77777777" w:rsidR="003E6D09" w:rsidRPr="003E6D09" w:rsidRDefault="003E6D09" w:rsidP="003E6D09">
            <w:pPr>
              <w:spacing w:before="0" w:after="0" w:line="240" w:lineRule="auto"/>
              <w:jc w:val="left"/>
              <w:rPr>
                <w:ins w:id="86942" w:author="pete jones" w:date="2022-01-11T16:5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6D8A1F0" w14:textId="77777777" w:rsidR="003E6D09" w:rsidRPr="003E6D09" w:rsidRDefault="003E6D09" w:rsidP="003E6D09">
            <w:pPr>
              <w:spacing w:before="0" w:after="0" w:line="240" w:lineRule="auto"/>
              <w:jc w:val="left"/>
              <w:rPr>
                <w:ins w:id="86943" w:author="pete jones" w:date="2022-01-11T16:54: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FC92C28" w14:textId="77777777" w:rsidR="003E6D09" w:rsidRPr="003E6D09" w:rsidRDefault="003E6D09" w:rsidP="003E6D09">
            <w:pPr>
              <w:spacing w:before="0" w:after="0" w:line="240" w:lineRule="auto"/>
              <w:jc w:val="left"/>
              <w:rPr>
                <w:ins w:id="86944" w:author="pete jones" w:date="2022-01-11T16:54: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43AFEEAC" w14:textId="77777777" w:rsidR="003E6D09" w:rsidRPr="003E6D09" w:rsidRDefault="003E6D09" w:rsidP="003E6D09">
            <w:pPr>
              <w:spacing w:before="0" w:after="0" w:line="240" w:lineRule="auto"/>
              <w:jc w:val="left"/>
              <w:rPr>
                <w:ins w:id="86945" w:author="pete jones" w:date="2022-01-11T16:54:00Z"/>
                <w:rFonts w:ascii="Calibri" w:hAnsi="Calibri" w:cs="Calibri"/>
                <w:color w:val="000000"/>
                <w:sz w:val="22"/>
                <w:szCs w:val="22"/>
              </w:rPr>
            </w:pPr>
          </w:p>
        </w:tc>
      </w:tr>
      <w:tr w:rsidR="003E6D09" w:rsidRPr="003E6D09" w14:paraId="39C17A05" w14:textId="77777777" w:rsidTr="003E6D09">
        <w:trPr>
          <w:trHeight w:val="315"/>
          <w:ins w:id="86946" w:author="pete jones" w:date="2022-01-11T16:54:00Z"/>
        </w:trPr>
        <w:tc>
          <w:tcPr>
            <w:tcW w:w="400" w:type="dxa"/>
            <w:tcBorders>
              <w:top w:val="nil"/>
              <w:left w:val="nil"/>
              <w:bottom w:val="nil"/>
              <w:right w:val="nil"/>
            </w:tcBorders>
            <w:shd w:val="clear" w:color="auto" w:fill="auto"/>
            <w:noWrap/>
            <w:vAlign w:val="center"/>
            <w:hideMark/>
          </w:tcPr>
          <w:p w14:paraId="4B189E16" w14:textId="77777777" w:rsidR="003E6D09" w:rsidRPr="003E6D09" w:rsidRDefault="003E6D09" w:rsidP="003E6D09">
            <w:pPr>
              <w:spacing w:before="0" w:after="0" w:line="240" w:lineRule="auto"/>
              <w:jc w:val="center"/>
              <w:rPr>
                <w:ins w:id="86947" w:author="pete jones" w:date="2022-01-11T16:54: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0A7590A1" w14:textId="77777777" w:rsidR="003E6D09" w:rsidRPr="003E6D09" w:rsidRDefault="003E6D09" w:rsidP="003E6D09">
            <w:pPr>
              <w:spacing w:before="0" w:after="0" w:line="240" w:lineRule="auto"/>
              <w:jc w:val="right"/>
              <w:rPr>
                <w:ins w:id="86948" w:author="pete jones" w:date="2022-01-11T16:54:00Z"/>
                <w:rFonts w:ascii="Calibri" w:hAnsi="Calibri" w:cs="Calibri"/>
                <w:sz w:val="22"/>
                <w:szCs w:val="22"/>
              </w:rPr>
            </w:pPr>
            <w:ins w:id="86949" w:author="pete jones" w:date="2022-01-11T16:54:00Z">
              <w:r w:rsidRPr="003E6D09">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5B3A33C6" w14:textId="77777777" w:rsidR="003E6D09" w:rsidRPr="003E6D09" w:rsidRDefault="003E6D09" w:rsidP="003E6D09">
            <w:pPr>
              <w:spacing w:before="0" w:after="0" w:line="240" w:lineRule="auto"/>
              <w:jc w:val="center"/>
              <w:rPr>
                <w:ins w:id="86950" w:author="pete jones" w:date="2022-01-11T16:54:00Z"/>
                <w:rFonts w:ascii="Calibri" w:hAnsi="Calibri" w:cs="Calibri"/>
                <w:sz w:val="22"/>
                <w:szCs w:val="22"/>
              </w:rPr>
            </w:pPr>
            <w:ins w:id="86951" w:author="pete jones" w:date="2022-01-11T16:54:00Z">
              <w:r w:rsidRPr="003E6D09">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62E1111D" w14:textId="77777777" w:rsidR="003E6D09" w:rsidRPr="003E6D09" w:rsidRDefault="003E6D09" w:rsidP="003E6D09">
            <w:pPr>
              <w:spacing w:before="0" w:after="0" w:line="240" w:lineRule="auto"/>
              <w:jc w:val="center"/>
              <w:rPr>
                <w:ins w:id="86952" w:author="pete jones" w:date="2022-01-11T16:54: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6F5A6BBC" w14:textId="77777777" w:rsidR="003E6D09" w:rsidRPr="003E6D09" w:rsidRDefault="003E6D09" w:rsidP="003E6D09">
            <w:pPr>
              <w:spacing w:before="0" w:after="0" w:line="240" w:lineRule="auto"/>
              <w:jc w:val="right"/>
              <w:rPr>
                <w:ins w:id="86953" w:author="pete jones" w:date="2022-01-11T16:54:00Z"/>
                <w:rFonts w:ascii="Calibri" w:hAnsi="Calibri" w:cs="Calibri"/>
                <w:color w:val="FFFFFF"/>
                <w:sz w:val="22"/>
                <w:szCs w:val="22"/>
              </w:rPr>
            </w:pPr>
            <w:ins w:id="86954" w:author="pete jones" w:date="2022-01-11T16:54:00Z">
              <w:r w:rsidRPr="003E6D09">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7AE40234" w14:textId="77777777" w:rsidR="003E6D09" w:rsidRPr="003E6D09" w:rsidRDefault="003E6D09" w:rsidP="003E6D09">
            <w:pPr>
              <w:spacing w:before="0" w:after="0" w:line="240" w:lineRule="auto"/>
              <w:jc w:val="right"/>
              <w:rPr>
                <w:ins w:id="86955" w:author="pete jones" w:date="2022-01-11T16:54:00Z"/>
                <w:rFonts w:ascii="Calibri" w:hAnsi="Calibri" w:cs="Calibri"/>
                <w:color w:val="FFFFFF"/>
                <w:sz w:val="22"/>
                <w:szCs w:val="22"/>
              </w:rPr>
            </w:pPr>
            <w:ins w:id="86956" w:author="pete jones" w:date="2022-01-11T16:54:00Z">
              <w:r w:rsidRPr="003E6D09">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18358F49" w14:textId="77777777" w:rsidR="003E6D09" w:rsidRPr="003E6D09" w:rsidRDefault="003E6D09" w:rsidP="003E6D09">
            <w:pPr>
              <w:spacing w:before="0" w:after="0" w:line="240" w:lineRule="auto"/>
              <w:jc w:val="right"/>
              <w:rPr>
                <w:ins w:id="86957" w:author="pete jones" w:date="2022-01-11T16:54:00Z"/>
                <w:rFonts w:ascii="Calibri" w:hAnsi="Calibri" w:cs="Calibri"/>
                <w:color w:val="FFFFFF"/>
                <w:sz w:val="22"/>
                <w:szCs w:val="22"/>
              </w:rPr>
            </w:pPr>
            <w:ins w:id="86958" w:author="pete jones" w:date="2022-01-11T16:54:00Z">
              <w:r w:rsidRPr="003E6D09">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59C6A9E0" w14:textId="77777777" w:rsidR="003E6D09" w:rsidRPr="003E6D09" w:rsidRDefault="003E6D09" w:rsidP="003E6D09">
            <w:pPr>
              <w:spacing w:before="0" w:after="0" w:line="240" w:lineRule="auto"/>
              <w:jc w:val="right"/>
              <w:rPr>
                <w:ins w:id="86959" w:author="pete jones" w:date="2022-01-11T16:54:00Z"/>
                <w:rFonts w:ascii="Calibri" w:hAnsi="Calibri" w:cs="Calibri"/>
                <w:color w:val="FFFFFF"/>
                <w:sz w:val="22"/>
                <w:szCs w:val="22"/>
              </w:rPr>
            </w:pPr>
            <w:ins w:id="86960" w:author="pete jones" w:date="2022-01-11T16:54:00Z">
              <w:r w:rsidRPr="003E6D09">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356FE5B8" w14:textId="77777777" w:rsidR="003E6D09" w:rsidRPr="003E6D09" w:rsidRDefault="003E6D09" w:rsidP="003E6D09">
            <w:pPr>
              <w:spacing w:before="0" w:after="0" w:line="240" w:lineRule="auto"/>
              <w:jc w:val="right"/>
              <w:rPr>
                <w:ins w:id="86961" w:author="pete jones" w:date="2022-01-11T16:54:00Z"/>
                <w:rFonts w:ascii="Calibri" w:hAnsi="Calibri" w:cs="Calibri"/>
                <w:color w:val="FFFFFF"/>
                <w:sz w:val="22"/>
                <w:szCs w:val="22"/>
              </w:rPr>
            </w:pPr>
            <w:ins w:id="86962" w:author="pete jones" w:date="2022-01-11T16:54:00Z">
              <w:r w:rsidRPr="003E6D09">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20CC9A8A" w14:textId="77777777" w:rsidR="003E6D09" w:rsidRPr="003E6D09" w:rsidRDefault="003E6D09" w:rsidP="003E6D09">
            <w:pPr>
              <w:spacing w:before="0" w:after="0" w:line="240" w:lineRule="auto"/>
              <w:jc w:val="right"/>
              <w:rPr>
                <w:ins w:id="86963" w:author="pete jones" w:date="2022-01-11T16:54:00Z"/>
                <w:rFonts w:ascii="Calibri" w:hAnsi="Calibri" w:cs="Calibri"/>
                <w:color w:val="FFFFFF"/>
                <w:sz w:val="22"/>
                <w:szCs w:val="22"/>
              </w:rPr>
            </w:pPr>
            <w:ins w:id="86964" w:author="pete jones" w:date="2022-01-11T16:54:00Z">
              <w:r w:rsidRPr="003E6D09">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645159AD" w14:textId="77777777" w:rsidR="003E6D09" w:rsidRPr="003E6D09" w:rsidRDefault="003E6D09" w:rsidP="003E6D09">
            <w:pPr>
              <w:spacing w:before="0" w:after="0" w:line="240" w:lineRule="auto"/>
              <w:jc w:val="right"/>
              <w:rPr>
                <w:ins w:id="86965" w:author="pete jones" w:date="2022-01-11T16:54:00Z"/>
                <w:rFonts w:ascii="Calibri" w:hAnsi="Calibri" w:cs="Calibri"/>
                <w:color w:val="FFFFFF"/>
                <w:sz w:val="22"/>
                <w:szCs w:val="22"/>
              </w:rPr>
            </w:pPr>
            <w:ins w:id="86966" w:author="pete jones" w:date="2022-01-11T16:54:00Z">
              <w:r w:rsidRPr="003E6D09">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1FEA2EDF" w14:textId="77777777" w:rsidR="003E6D09" w:rsidRPr="003E6D09" w:rsidRDefault="003E6D09" w:rsidP="003E6D09">
            <w:pPr>
              <w:spacing w:before="0" w:after="0" w:line="240" w:lineRule="auto"/>
              <w:jc w:val="right"/>
              <w:rPr>
                <w:ins w:id="86967" w:author="pete jones" w:date="2022-01-11T16:54:00Z"/>
                <w:rFonts w:ascii="Calibri" w:hAnsi="Calibri" w:cs="Calibri"/>
                <w:color w:val="FFFFFF"/>
                <w:sz w:val="22"/>
                <w:szCs w:val="22"/>
              </w:rPr>
            </w:pPr>
            <w:ins w:id="86968" w:author="pete jones" w:date="2022-01-11T16:54:00Z">
              <w:r w:rsidRPr="003E6D09">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7614DF80" w14:textId="77777777" w:rsidR="003E6D09" w:rsidRPr="003E6D09" w:rsidRDefault="003E6D09" w:rsidP="003E6D09">
            <w:pPr>
              <w:spacing w:before="0" w:after="0" w:line="240" w:lineRule="auto"/>
              <w:jc w:val="right"/>
              <w:rPr>
                <w:ins w:id="86969" w:author="pete jones" w:date="2022-01-11T16:54:00Z"/>
                <w:rFonts w:ascii="Calibri" w:hAnsi="Calibri" w:cs="Calibri"/>
                <w:color w:val="FFFFFF"/>
                <w:sz w:val="22"/>
                <w:szCs w:val="22"/>
              </w:rPr>
            </w:pPr>
            <w:ins w:id="86970" w:author="pete jones" w:date="2022-01-11T16:54:00Z">
              <w:r w:rsidRPr="003E6D09">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19CF1E13" w14:textId="77777777" w:rsidR="003E6D09" w:rsidRPr="003E6D09" w:rsidRDefault="003E6D09" w:rsidP="003E6D09">
            <w:pPr>
              <w:spacing w:before="0" w:after="0" w:line="240" w:lineRule="auto"/>
              <w:jc w:val="right"/>
              <w:rPr>
                <w:ins w:id="86971" w:author="pete jones" w:date="2022-01-11T16:54:00Z"/>
                <w:rFonts w:ascii="Calibri" w:hAnsi="Calibri" w:cs="Calibri"/>
                <w:color w:val="FFFFFF"/>
                <w:sz w:val="22"/>
                <w:szCs w:val="22"/>
              </w:rPr>
            </w:pPr>
            <w:ins w:id="86972" w:author="pete jones" w:date="2022-01-11T16:54:00Z">
              <w:r w:rsidRPr="003E6D09">
                <w:rPr>
                  <w:rFonts w:ascii="Calibri" w:hAnsi="Calibri" w:cs="Calibri"/>
                  <w:color w:val="FFFFFF"/>
                  <w:sz w:val="22"/>
                  <w:szCs w:val="22"/>
                </w:rPr>
                <w:t>23</w:t>
              </w:r>
            </w:ins>
          </w:p>
        </w:tc>
      </w:tr>
      <w:tr w:rsidR="003E6D09" w:rsidRPr="003E6D09" w14:paraId="3F4F9379" w14:textId="77777777" w:rsidTr="003E6D09">
        <w:trPr>
          <w:trHeight w:val="315"/>
          <w:ins w:id="86973" w:author="pete jones" w:date="2022-01-11T16:54:00Z"/>
        </w:trPr>
        <w:tc>
          <w:tcPr>
            <w:tcW w:w="400" w:type="dxa"/>
            <w:tcBorders>
              <w:top w:val="nil"/>
              <w:left w:val="nil"/>
              <w:bottom w:val="nil"/>
              <w:right w:val="nil"/>
            </w:tcBorders>
            <w:shd w:val="clear" w:color="auto" w:fill="auto"/>
            <w:noWrap/>
            <w:vAlign w:val="center"/>
            <w:hideMark/>
          </w:tcPr>
          <w:p w14:paraId="4E72F7B8" w14:textId="77777777" w:rsidR="003E6D09" w:rsidRPr="003E6D09" w:rsidRDefault="003E6D09" w:rsidP="003E6D09">
            <w:pPr>
              <w:spacing w:before="0" w:after="0" w:line="240" w:lineRule="auto"/>
              <w:jc w:val="center"/>
              <w:rPr>
                <w:ins w:id="86974" w:author="pete jones" w:date="2022-01-11T16:54:00Z"/>
                <w:rFonts w:ascii="Calibri" w:hAnsi="Calibri" w:cs="Calibri"/>
                <w:color w:val="FFFFFF"/>
                <w:sz w:val="22"/>
                <w:szCs w:val="22"/>
              </w:rPr>
            </w:pPr>
            <w:ins w:id="86975" w:author="pete jones" w:date="2022-01-11T16:54:00Z">
              <w:r w:rsidRPr="003E6D09">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B9628E2" w14:textId="77777777" w:rsidR="003E6D09" w:rsidRPr="003E6D09" w:rsidRDefault="003E6D09" w:rsidP="003E6D09">
            <w:pPr>
              <w:spacing w:before="0" w:after="0" w:line="240" w:lineRule="auto"/>
              <w:jc w:val="right"/>
              <w:rPr>
                <w:ins w:id="86976" w:author="pete jones" w:date="2022-01-11T16:54:00Z"/>
                <w:rFonts w:ascii="Calibri" w:hAnsi="Calibri" w:cs="Calibri"/>
                <w:color w:val="FFFFFF"/>
                <w:sz w:val="22"/>
                <w:szCs w:val="22"/>
              </w:rPr>
            </w:pPr>
            <w:ins w:id="86977" w:author="pete jones" w:date="2022-01-11T16:54:00Z">
              <w:r w:rsidRPr="003E6D09">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3AAB342D" w14:textId="77777777" w:rsidR="003E6D09" w:rsidRPr="003E6D09" w:rsidRDefault="003E6D09" w:rsidP="003E6D09">
            <w:pPr>
              <w:spacing w:before="0" w:after="0" w:line="240" w:lineRule="auto"/>
              <w:jc w:val="center"/>
              <w:rPr>
                <w:ins w:id="86978" w:author="pete jones" w:date="2022-01-11T16:54:00Z"/>
                <w:rFonts w:ascii="Calibri" w:hAnsi="Calibri" w:cs="Calibri"/>
                <w:color w:val="FFFFFF"/>
                <w:sz w:val="22"/>
                <w:szCs w:val="22"/>
              </w:rPr>
            </w:pPr>
            <w:ins w:id="86979" w:author="pete jones" w:date="2022-01-11T16:54:00Z">
              <w:r w:rsidRPr="003E6D09">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54FD8687" w14:textId="77777777" w:rsidR="003E6D09" w:rsidRPr="003E6D09" w:rsidRDefault="003E6D09" w:rsidP="003E6D09">
            <w:pPr>
              <w:spacing w:before="0" w:after="0" w:line="240" w:lineRule="auto"/>
              <w:jc w:val="center"/>
              <w:rPr>
                <w:ins w:id="86980" w:author="pete jones" w:date="2022-01-11T16:54:00Z"/>
                <w:rFonts w:ascii="Calibri" w:hAnsi="Calibri" w:cs="Calibri"/>
                <w:color w:val="FFFFFF"/>
                <w:sz w:val="22"/>
                <w:szCs w:val="22"/>
              </w:rPr>
            </w:pPr>
            <w:ins w:id="86981" w:author="pete jones" w:date="2022-01-11T16:54:00Z">
              <w:r w:rsidRPr="003E6D09">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D1EBD44" w14:textId="77777777" w:rsidR="003E6D09" w:rsidRPr="003E6D09" w:rsidRDefault="003E6D09" w:rsidP="003E6D09">
            <w:pPr>
              <w:spacing w:before="0" w:after="0" w:line="240" w:lineRule="auto"/>
              <w:jc w:val="center"/>
              <w:rPr>
                <w:ins w:id="86982" w:author="pete jones" w:date="2022-01-11T16:54:00Z"/>
                <w:rFonts w:ascii="Calibri" w:hAnsi="Calibri" w:cs="Calibri"/>
                <w:sz w:val="22"/>
                <w:szCs w:val="22"/>
              </w:rPr>
            </w:pPr>
            <w:ins w:id="86983" w:author="pete jones" w:date="2022-01-11T16:54:00Z">
              <w:r w:rsidRPr="003E6D09">
                <w:rPr>
                  <w:rFonts w:ascii="Calibri" w:hAnsi="Calibri" w:cs="Calibri"/>
                  <w:sz w:val="22"/>
                  <w:szCs w:val="22"/>
                </w:rPr>
                <w:t>By %</w:t>
              </w:r>
            </w:ins>
          </w:p>
        </w:tc>
      </w:tr>
      <w:tr w:rsidR="003E6D09" w:rsidRPr="003E6D09" w14:paraId="125E8288" w14:textId="77777777" w:rsidTr="003E6D09">
        <w:trPr>
          <w:trHeight w:val="1920"/>
          <w:ins w:id="86984" w:author="pete jones" w:date="2022-01-11T16:54: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6AD96484" w14:textId="77777777" w:rsidR="003E6D09" w:rsidRPr="003E6D09" w:rsidRDefault="003E6D09" w:rsidP="003E6D09">
            <w:pPr>
              <w:spacing w:before="0" w:after="0" w:line="240" w:lineRule="auto"/>
              <w:jc w:val="center"/>
              <w:rPr>
                <w:ins w:id="86985" w:author="pete jones" w:date="2022-01-11T16:54:00Z"/>
                <w:rFonts w:ascii="Calibri" w:hAnsi="Calibri" w:cs="Calibri"/>
                <w:b/>
                <w:bCs/>
                <w:color w:val="000000"/>
                <w:sz w:val="22"/>
                <w:szCs w:val="22"/>
              </w:rPr>
            </w:pPr>
            <w:ins w:id="86986" w:author="pete jones" w:date="2022-01-11T16:54:00Z">
              <w:r w:rsidRPr="003E6D09">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30F21ACF" w14:textId="77777777" w:rsidR="003E6D09" w:rsidRPr="003E6D09" w:rsidRDefault="003E6D09" w:rsidP="003E6D09">
            <w:pPr>
              <w:spacing w:before="0" w:after="0" w:line="240" w:lineRule="auto"/>
              <w:jc w:val="center"/>
              <w:rPr>
                <w:ins w:id="86987" w:author="pete jones" w:date="2022-01-11T16:54:00Z"/>
                <w:rFonts w:ascii="Calibri" w:hAnsi="Calibri" w:cs="Calibri"/>
                <w:b/>
                <w:bCs/>
                <w:color w:val="000000"/>
                <w:sz w:val="22"/>
                <w:szCs w:val="22"/>
              </w:rPr>
            </w:pPr>
            <w:ins w:id="86988" w:author="pete jones" w:date="2022-01-11T16:54:00Z">
              <w:r w:rsidRPr="003E6D09">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52FB3E9B" w14:textId="77777777" w:rsidR="003E6D09" w:rsidRPr="003E6D09" w:rsidRDefault="003E6D09" w:rsidP="003E6D09">
            <w:pPr>
              <w:spacing w:before="0" w:after="0" w:line="240" w:lineRule="auto"/>
              <w:jc w:val="center"/>
              <w:rPr>
                <w:ins w:id="86989" w:author="pete jones" w:date="2022-01-11T16:54:00Z"/>
                <w:rFonts w:ascii="Calibri" w:hAnsi="Calibri" w:cs="Calibri"/>
                <w:b/>
                <w:bCs/>
                <w:color w:val="000000"/>
                <w:sz w:val="22"/>
                <w:szCs w:val="22"/>
              </w:rPr>
            </w:pPr>
            <w:ins w:id="86990" w:author="pete jones" w:date="2022-01-11T16:54:00Z">
              <w:r w:rsidRPr="003E6D09">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0B9D9E1F" w14:textId="77777777" w:rsidR="003E6D09" w:rsidRPr="003E6D09" w:rsidRDefault="003E6D09" w:rsidP="003E6D09">
            <w:pPr>
              <w:spacing w:before="0" w:after="0" w:line="240" w:lineRule="auto"/>
              <w:jc w:val="center"/>
              <w:rPr>
                <w:ins w:id="86991" w:author="pete jones" w:date="2022-01-11T16:54:00Z"/>
                <w:rFonts w:ascii="Calibri" w:hAnsi="Calibri" w:cs="Calibri"/>
                <w:b/>
                <w:bCs/>
                <w:color w:val="000000"/>
                <w:sz w:val="22"/>
                <w:szCs w:val="22"/>
              </w:rPr>
            </w:pPr>
            <w:ins w:id="86992" w:author="pete jones" w:date="2022-01-11T16:54:00Z">
              <w:r w:rsidRPr="003E6D09">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38C7CE9F" w14:textId="77777777" w:rsidR="003E6D09" w:rsidRPr="003E6D09" w:rsidRDefault="003E6D09" w:rsidP="003E6D09">
            <w:pPr>
              <w:spacing w:before="0" w:after="0" w:line="240" w:lineRule="auto"/>
              <w:jc w:val="center"/>
              <w:rPr>
                <w:ins w:id="86993" w:author="pete jones" w:date="2022-01-11T16:54:00Z"/>
                <w:rFonts w:ascii="Calibri" w:hAnsi="Calibri" w:cs="Calibri"/>
                <w:b/>
                <w:bCs/>
                <w:color w:val="000000"/>
                <w:sz w:val="22"/>
                <w:szCs w:val="22"/>
              </w:rPr>
            </w:pPr>
            <w:ins w:id="86994" w:author="pete jones" w:date="2022-01-11T16:54:00Z">
              <w:r w:rsidRPr="003E6D09">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644E8EEA" w14:textId="77777777" w:rsidR="003E6D09" w:rsidRPr="003E6D09" w:rsidRDefault="003E6D09" w:rsidP="003E6D09">
            <w:pPr>
              <w:spacing w:before="0" w:after="0" w:line="240" w:lineRule="auto"/>
              <w:jc w:val="center"/>
              <w:rPr>
                <w:ins w:id="86995" w:author="pete jones" w:date="2022-01-11T16:54:00Z"/>
                <w:rFonts w:ascii="Calibri" w:hAnsi="Calibri" w:cs="Calibri"/>
                <w:b/>
                <w:bCs/>
                <w:color w:val="000000"/>
                <w:sz w:val="22"/>
                <w:szCs w:val="22"/>
              </w:rPr>
            </w:pPr>
            <w:ins w:id="86996" w:author="pete jones" w:date="2022-01-11T16:54:00Z">
              <w:r w:rsidRPr="003E6D09">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34CD8917" w14:textId="77777777" w:rsidR="003E6D09" w:rsidRPr="003E6D09" w:rsidRDefault="003E6D09" w:rsidP="003E6D09">
            <w:pPr>
              <w:spacing w:before="0" w:after="0" w:line="240" w:lineRule="auto"/>
              <w:jc w:val="center"/>
              <w:rPr>
                <w:ins w:id="86997" w:author="pete jones" w:date="2022-01-11T16:54:00Z"/>
                <w:rFonts w:ascii="Calibri" w:hAnsi="Calibri" w:cs="Calibri"/>
                <w:b/>
                <w:bCs/>
                <w:color w:val="000000"/>
                <w:sz w:val="22"/>
                <w:szCs w:val="22"/>
              </w:rPr>
            </w:pPr>
            <w:ins w:id="86998" w:author="pete jones" w:date="2022-01-11T16:54:00Z">
              <w:r w:rsidRPr="003E6D09">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4C110847" w14:textId="77777777" w:rsidR="003E6D09" w:rsidRPr="003E6D09" w:rsidRDefault="003E6D09" w:rsidP="003E6D09">
            <w:pPr>
              <w:spacing w:before="0" w:after="0" w:line="240" w:lineRule="auto"/>
              <w:jc w:val="center"/>
              <w:rPr>
                <w:ins w:id="86999" w:author="pete jones" w:date="2022-01-11T16:54:00Z"/>
                <w:rFonts w:ascii="Calibri" w:hAnsi="Calibri" w:cs="Calibri"/>
                <w:b/>
                <w:bCs/>
                <w:color w:val="000000"/>
                <w:sz w:val="22"/>
                <w:szCs w:val="22"/>
              </w:rPr>
            </w:pPr>
            <w:ins w:id="87000" w:author="pete jones" w:date="2022-01-11T16:54:00Z">
              <w:r w:rsidRPr="003E6D09">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4776C3A" w14:textId="77777777" w:rsidR="003E6D09" w:rsidRPr="003E6D09" w:rsidRDefault="003E6D09" w:rsidP="003E6D09">
            <w:pPr>
              <w:spacing w:before="0" w:after="0" w:line="240" w:lineRule="auto"/>
              <w:jc w:val="center"/>
              <w:rPr>
                <w:ins w:id="87001" w:author="pete jones" w:date="2022-01-11T16:54:00Z"/>
                <w:rFonts w:ascii="Calibri" w:hAnsi="Calibri" w:cs="Calibri"/>
                <w:b/>
                <w:bCs/>
                <w:color w:val="000000"/>
                <w:sz w:val="22"/>
                <w:szCs w:val="22"/>
              </w:rPr>
            </w:pPr>
            <w:ins w:id="87002" w:author="pete jones" w:date="2022-01-11T16:54:00Z">
              <w:r w:rsidRPr="003E6D09">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47FBE25" w14:textId="77777777" w:rsidR="003E6D09" w:rsidRPr="003E6D09" w:rsidRDefault="003E6D09" w:rsidP="003E6D09">
            <w:pPr>
              <w:spacing w:before="0" w:after="0" w:line="240" w:lineRule="auto"/>
              <w:jc w:val="center"/>
              <w:rPr>
                <w:ins w:id="87003" w:author="pete jones" w:date="2022-01-11T16:54:00Z"/>
                <w:rFonts w:ascii="Calibri" w:hAnsi="Calibri" w:cs="Calibri"/>
                <w:b/>
                <w:bCs/>
                <w:color w:val="000000"/>
                <w:sz w:val="22"/>
                <w:szCs w:val="22"/>
              </w:rPr>
            </w:pPr>
            <w:ins w:id="87004" w:author="pete jones" w:date="2022-01-11T16:54:00Z">
              <w:r w:rsidRPr="003E6D09">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3AE5973" w14:textId="77777777" w:rsidR="003E6D09" w:rsidRPr="003E6D09" w:rsidRDefault="003E6D09" w:rsidP="003E6D09">
            <w:pPr>
              <w:spacing w:before="0" w:after="0" w:line="240" w:lineRule="auto"/>
              <w:jc w:val="center"/>
              <w:rPr>
                <w:ins w:id="87005" w:author="pete jones" w:date="2022-01-11T16:54:00Z"/>
                <w:rFonts w:ascii="Calibri" w:hAnsi="Calibri" w:cs="Calibri"/>
                <w:b/>
                <w:bCs/>
                <w:color w:val="000000"/>
                <w:sz w:val="22"/>
                <w:szCs w:val="22"/>
              </w:rPr>
            </w:pPr>
            <w:ins w:id="87006" w:author="pete jones" w:date="2022-01-11T16:54:00Z">
              <w:r w:rsidRPr="003E6D09">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2AA599B" w14:textId="77777777" w:rsidR="003E6D09" w:rsidRPr="003E6D09" w:rsidRDefault="003E6D09" w:rsidP="003E6D09">
            <w:pPr>
              <w:spacing w:before="0" w:after="0" w:line="240" w:lineRule="auto"/>
              <w:jc w:val="center"/>
              <w:rPr>
                <w:ins w:id="87007" w:author="pete jones" w:date="2022-01-11T16:54:00Z"/>
                <w:rFonts w:ascii="Calibri" w:hAnsi="Calibri" w:cs="Calibri"/>
                <w:b/>
                <w:bCs/>
                <w:color w:val="000000"/>
                <w:sz w:val="22"/>
                <w:szCs w:val="22"/>
              </w:rPr>
            </w:pPr>
            <w:ins w:id="87008" w:author="pete jones" w:date="2022-01-11T16:54:00Z">
              <w:r w:rsidRPr="003E6D09">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C3C7E6E" w14:textId="77777777" w:rsidR="003E6D09" w:rsidRPr="003E6D09" w:rsidRDefault="003E6D09" w:rsidP="003E6D09">
            <w:pPr>
              <w:spacing w:before="0" w:after="0" w:line="240" w:lineRule="auto"/>
              <w:jc w:val="center"/>
              <w:rPr>
                <w:ins w:id="87009" w:author="pete jones" w:date="2022-01-11T16:54:00Z"/>
                <w:rFonts w:ascii="Calibri" w:hAnsi="Calibri" w:cs="Calibri"/>
                <w:b/>
                <w:bCs/>
                <w:color w:val="000000"/>
                <w:sz w:val="22"/>
                <w:szCs w:val="22"/>
              </w:rPr>
            </w:pPr>
            <w:ins w:id="87010" w:author="pete jones" w:date="2022-01-11T16:54:00Z">
              <w:r w:rsidRPr="003E6D09">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07CB03D4" w14:textId="77777777" w:rsidR="003E6D09" w:rsidRPr="003E6D09" w:rsidRDefault="003E6D09" w:rsidP="003E6D09">
            <w:pPr>
              <w:spacing w:before="0" w:after="0" w:line="240" w:lineRule="auto"/>
              <w:jc w:val="center"/>
              <w:rPr>
                <w:ins w:id="87011" w:author="pete jones" w:date="2022-01-11T16:54:00Z"/>
                <w:rFonts w:ascii="Calibri" w:hAnsi="Calibri" w:cs="Calibri"/>
                <w:b/>
                <w:bCs/>
                <w:color w:val="000000"/>
                <w:sz w:val="22"/>
                <w:szCs w:val="22"/>
              </w:rPr>
            </w:pPr>
            <w:ins w:id="87012" w:author="pete jones" w:date="2022-01-11T16:54:00Z">
              <w:r w:rsidRPr="003E6D09">
                <w:rPr>
                  <w:rFonts w:ascii="Calibri" w:hAnsi="Calibri" w:cs="Calibri"/>
                  <w:b/>
                  <w:bCs/>
                  <w:color w:val="000000"/>
                  <w:sz w:val="22"/>
                  <w:szCs w:val="22"/>
                </w:rPr>
                <w:t>Coursework</w:t>
              </w:r>
            </w:ins>
          </w:p>
        </w:tc>
      </w:tr>
      <w:tr w:rsidR="003E6D09" w:rsidRPr="003E6D09" w14:paraId="61576553" w14:textId="77777777" w:rsidTr="003E6D09">
        <w:trPr>
          <w:trHeight w:val="300"/>
          <w:ins w:id="87013" w:author="pete jones" w:date="2022-01-11T16:54: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EC25CD1" w14:textId="77777777" w:rsidR="003E6D09" w:rsidRPr="003E6D09" w:rsidRDefault="003E6D09" w:rsidP="003E6D09">
            <w:pPr>
              <w:spacing w:before="0" w:after="0" w:line="240" w:lineRule="auto"/>
              <w:jc w:val="center"/>
              <w:rPr>
                <w:ins w:id="87014" w:author="pete jones" w:date="2022-01-11T16:54:00Z"/>
                <w:rFonts w:ascii="Calibri" w:hAnsi="Calibri" w:cs="Calibri"/>
                <w:color w:val="000000"/>
                <w:sz w:val="22"/>
                <w:szCs w:val="22"/>
              </w:rPr>
            </w:pPr>
            <w:ins w:id="87015" w:author="pete jones" w:date="2022-01-11T16:54: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16FADB9" w14:textId="77777777" w:rsidR="003E6D09" w:rsidRPr="003E6D09" w:rsidRDefault="003E6D09" w:rsidP="003E6D09">
            <w:pPr>
              <w:spacing w:before="0" w:after="0" w:line="240" w:lineRule="auto"/>
              <w:jc w:val="left"/>
              <w:rPr>
                <w:ins w:id="87016" w:author="pete jones" w:date="2022-01-11T16:54:00Z"/>
                <w:rFonts w:ascii="Calibri" w:hAnsi="Calibri" w:cs="Calibri"/>
                <w:color w:val="000000"/>
                <w:sz w:val="22"/>
                <w:szCs w:val="22"/>
              </w:rPr>
            </w:pPr>
            <w:ins w:id="87017" w:author="pete jones" w:date="2022-01-11T16:54:00Z">
              <w:r w:rsidRPr="003E6D09">
                <w:rPr>
                  <w:rFonts w:ascii="Calibri" w:hAnsi="Calibri" w:cs="Calibri"/>
                  <w:color w:val="000000"/>
                  <w:sz w:val="22"/>
                  <w:szCs w:val="22"/>
                </w:rPr>
                <w:t> Engineering Science</w:t>
              </w:r>
            </w:ins>
          </w:p>
        </w:tc>
        <w:tc>
          <w:tcPr>
            <w:tcW w:w="432" w:type="dxa"/>
            <w:tcBorders>
              <w:top w:val="nil"/>
              <w:left w:val="nil"/>
              <w:bottom w:val="single" w:sz="4" w:space="0" w:color="auto"/>
              <w:right w:val="single" w:sz="4" w:space="0" w:color="auto"/>
            </w:tcBorders>
            <w:shd w:val="clear" w:color="auto" w:fill="auto"/>
            <w:noWrap/>
            <w:vAlign w:val="bottom"/>
            <w:hideMark/>
          </w:tcPr>
          <w:p w14:paraId="046845FD" w14:textId="77777777" w:rsidR="003E6D09" w:rsidRPr="003E6D09" w:rsidRDefault="003E6D09" w:rsidP="003E6D09">
            <w:pPr>
              <w:spacing w:before="0" w:after="0" w:line="240" w:lineRule="auto"/>
              <w:jc w:val="center"/>
              <w:rPr>
                <w:ins w:id="87018" w:author="pete jones" w:date="2022-01-11T16:54:00Z"/>
                <w:rFonts w:ascii="Calibri" w:hAnsi="Calibri" w:cs="Calibri"/>
                <w:color w:val="000000"/>
                <w:sz w:val="22"/>
                <w:szCs w:val="22"/>
              </w:rPr>
            </w:pPr>
            <w:ins w:id="87019" w:author="pete jones" w:date="2022-01-11T16:54: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F519BBB" w14:textId="77777777" w:rsidR="003E6D09" w:rsidRPr="003E6D09" w:rsidRDefault="003E6D09" w:rsidP="003E6D09">
            <w:pPr>
              <w:spacing w:before="0" w:after="0" w:line="240" w:lineRule="auto"/>
              <w:jc w:val="center"/>
              <w:rPr>
                <w:ins w:id="87020" w:author="pete jones" w:date="2022-01-11T16:54:00Z"/>
                <w:rFonts w:ascii="Calibri" w:hAnsi="Calibri" w:cs="Calibri"/>
                <w:color w:val="000000"/>
                <w:sz w:val="22"/>
                <w:szCs w:val="22"/>
              </w:rPr>
            </w:pPr>
            <w:ins w:id="87021"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8D01DD6" w14:textId="77777777" w:rsidR="003E6D09" w:rsidRPr="003E6D09" w:rsidRDefault="003E6D09" w:rsidP="003E6D09">
            <w:pPr>
              <w:spacing w:before="0" w:after="0" w:line="240" w:lineRule="auto"/>
              <w:jc w:val="center"/>
              <w:rPr>
                <w:ins w:id="87022" w:author="pete jones" w:date="2022-01-11T16:54:00Z"/>
                <w:rFonts w:ascii="Calibri" w:hAnsi="Calibri" w:cs="Calibri"/>
                <w:color w:val="000000"/>
                <w:sz w:val="22"/>
                <w:szCs w:val="22"/>
              </w:rPr>
            </w:pPr>
            <w:ins w:id="87023"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1590D5" w14:textId="77777777" w:rsidR="003E6D09" w:rsidRPr="003E6D09" w:rsidRDefault="003E6D09" w:rsidP="003E6D09">
            <w:pPr>
              <w:spacing w:before="0" w:after="0" w:line="240" w:lineRule="auto"/>
              <w:jc w:val="center"/>
              <w:rPr>
                <w:ins w:id="87024" w:author="pete jones" w:date="2022-01-11T16:54:00Z"/>
                <w:rFonts w:ascii="Calibri" w:hAnsi="Calibri" w:cs="Calibri"/>
                <w:color w:val="000000"/>
                <w:sz w:val="22"/>
                <w:szCs w:val="22"/>
              </w:rPr>
            </w:pPr>
            <w:ins w:id="87025"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D61F90C" w14:textId="77777777" w:rsidR="003E6D09" w:rsidRPr="003E6D09" w:rsidRDefault="003E6D09" w:rsidP="003E6D09">
            <w:pPr>
              <w:spacing w:before="0" w:after="0" w:line="240" w:lineRule="auto"/>
              <w:jc w:val="center"/>
              <w:rPr>
                <w:ins w:id="87026" w:author="pete jones" w:date="2022-01-11T16:54:00Z"/>
                <w:rFonts w:ascii="Calibri" w:hAnsi="Calibri" w:cs="Calibri"/>
                <w:color w:val="000000"/>
                <w:sz w:val="22"/>
                <w:szCs w:val="22"/>
              </w:rPr>
            </w:pPr>
            <w:ins w:id="87027"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9C07A4" w14:textId="77777777" w:rsidR="003E6D09" w:rsidRPr="003E6D09" w:rsidRDefault="003E6D09" w:rsidP="003E6D09">
            <w:pPr>
              <w:spacing w:before="0" w:after="0" w:line="240" w:lineRule="auto"/>
              <w:jc w:val="center"/>
              <w:rPr>
                <w:ins w:id="87028" w:author="pete jones" w:date="2022-01-11T16:54:00Z"/>
                <w:rFonts w:ascii="Calibri" w:hAnsi="Calibri" w:cs="Calibri"/>
                <w:color w:val="000000"/>
                <w:sz w:val="22"/>
                <w:szCs w:val="22"/>
              </w:rPr>
            </w:pPr>
            <w:ins w:id="87029"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DE06F4" w14:textId="77777777" w:rsidR="003E6D09" w:rsidRPr="003E6D09" w:rsidRDefault="003E6D09" w:rsidP="003E6D09">
            <w:pPr>
              <w:spacing w:before="0" w:after="0" w:line="240" w:lineRule="auto"/>
              <w:jc w:val="center"/>
              <w:rPr>
                <w:ins w:id="87030" w:author="pete jones" w:date="2022-01-11T16:54:00Z"/>
                <w:rFonts w:ascii="Calibri" w:hAnsi="Calibri" w:cs="Calibri"/>
                <w:color w:val="000000"/>
                <w:sz w:val="22"/>
                <w:szCs w:val="22"/>
              </w:rPr>
            </w:pPr>
            <w:ins w:id="8703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BD9987" w14:textId="77777777" w:rsidR="003E6D09" w:rsidRPr="003E6D09" w:rsidRDefault="003E6D09" w:rsidP="003E6D09">
            <w:pPr>
              <w:spacing w:before="0" w:after="0" w:line="240" w:lineRule="auto"/>
              <w:jc w:val="center"/>
              <w:rPr>
                <w:ins w:id="87032" w:author="pete jones" w:date="2022-01-11T16:54:00Z"/>
                <w:rFonts w:ascii="Calibri" w:hAnsi="Calibri" w:cs="Calibri"/>
                <w:color w:val="000000"/>
                <w:sz w:val="22"/>
                <w:szCs w:val="22"/>
              </w:rPr>
            </w:pPr>
            <w:ins w:id="8703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B7B68B" w14:textId="77777777" w:rsidR="003E6D09" w:rsidRPr="003E6D09" w:rsidRDefault="003E6D09" w:rsidP="003E6D09">
            <w:pPr>
              <w:spacing w:before="0" w:after="0" w:line="240" w:lineRule="auto"/>
              <w:jc w:val="center"/>
              <w:rPr>
                <w:ins w:id="87034" w:author="pete jones" w:date="2022-01-11T16:54:00Z"/>
                <w:rFonts w:ascii="Calibri" w:hAnsi="Calibri" w:cs="Calibri"/>
                <w:color w:val="000000"/>
                <w:sz w:val="22"/>
                <w:szCs w:val="22"/>
              </w:rPr>
            </w:pPr>
            <w:ins w:id="87035"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E2DEEA" w14:textId="77777777" w:rsidR="003E6D09" w:rsidRPr="003E6D09" w:rsidRDefault="003E6D09" w:rsidP="003E6D09">
            <w:pPr>
              <w:spacing w:before="0" w:after="0" w:line="240" w:lineRule="auto"/>
              <w:jc w:val="center"/>
              <w:rPr>
                <w:ins w:id="87036" w:author="pete jones" w:date="2022-01-11T16:54:00Z"/>
                <w:rFonts w:ascii="Calibri" w:hAnsi="Calibri" w:cs="Calibri"/>
                <w:color w:val="000000"/>
                <w:sz w:val="22"/>
                <w:szCs w:val="22"/>
              </w:rPr>
            </w:pPr>
            <w:ins w:id="8703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8EB0EB" w14:textId="77777777" w:rsidR="003E6D09" w:rsidRPr="003E6D09" w:rsidRDefault="003E6D09" w:rsidP="003E6D09">
            <w:pPr>
              <w:spacing w:before="0" w:after="0" w:line="240" w:lineRule="auto"/>
              <w:jc w:val="center"/>
              <w:rPr>
                <w:ins w:id="87038" w:author="pete jones" w:date="2022-01-11T16:54:00Z"/>
                <w:rFonts w:ascii="Calibri" w:hAnsi="Calibri" w:cs="Calibri"/>
                <w:color w:val="000000"/>
                <w:sz w:val="22"/>
                <w:szCs w:val="22"/>
              </w:rPr>
            </w:pPr>
            <w:ins w:id="87039"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325EF3B" w14:textId="77777777" w:rsidR="003E6D09" w:rsidRPr="003E6D09" w:rsidRDefault="003E6D09" w:rsidP="003E6D09">
            <w:pPr>
              <w:spacing w:before="0" w:after="0" w:line="240" w:lineRule="auto"/>
              <w:jc w:val="center"/>
              <w:rPr>
                <w:ins w:id="87040" w:author="pete jones" w:date="2022-01-11T16:54:00Z"/>
                <w:rFonts w:ascii="Calibri" w:hAnsi="Calibri" w:cs="Calibri"/>
                <w:color w:val="000000"/>
                <w:sz w:val="22"/>
                <w:szCs w:val="22"/>
              </w:rPr>
            </w:pPr>
            <w:ins w:id="87041" w:author="pete jones" w:date="2022-01-11T16:54:00Z">
              <w:r w:rsidRPr="003E6D09">
                <w:rPr>
                  <w:rFonts w:ascii="Calibri" w:hAnsi="Calibri" w:cs="Calibri"/>
                  <w:color w:val="000000"/>
                  <w:sz w:val="22"/>
                  <w:szCs w:val="22"/>
                </w:rPr>
                <w:t> </w:t>
              </w:r>
            </w:ins>
          </w:p>
        </w:tc>
      </w:tr>
      <w:tr w:rsidR="003E6D09" w:rsidRPr="003E6D09" w14:paraId="6263F557" w14:textId="77777777" w:rsidTr="003E6D09">
        <w:trPr>
          <w:trHeight w:val="300"/>
          <w:ins w:id="87042"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0D71883" w14:textId="77777777" w:rsidR="003E6D09" w:rsidRPr="003E6D09" w:rsidRDefault="003E6D09" w:rsidP="003E6D09">
            <w:pPr>
              <w:spacing w:before="0" w:after="0" w:line="240" w:lineRule="auto"/>
              <w:jc w:val="center"/>
              <w:rPr>
                <w:ins w:id="87043" w:author="pete jones" w:date="2022-01-11T16:54:00Z"/>
                <w:rFonts w:ascii="Calibri" w:hAnsi="Calibri" w:cs="Calibri"/>
                <w:color w:val="000000"/>
                <w:sz w:val="22"/>
                <w:szCs w:val="22"/>
              </w:rPr>
            </w:pPr>
            <w:ins w:id="87044" w:author="pete jones" w:date="2022-01-11T16:54: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6D457FF" w14:textId="77777777" w:rsidR="003E6D09" w:rsidRPr="003E6D09" w:rsidRDefault="003E6D09" w:rsidP="003E6D09">
            <w:pPr>
              <w:spacing w:before="0" w:after="0" w:line="240" w:lineRule="auto"/>
              <w:jc w:val="left"/>
              <w:rPr>
                <w:ins w:id="87045" w:author="pete jones" w:date="2022-01-11T16:54:00Z"/>
                <w:rFonts w:ascii="Calibri" w:hAnsi="Calibri" w:cs="Calibri"/>
                <w:color w:val="000000"/>
                <w:sz w:val="22"/>
                <w:szCs w:val="22"/>
              </w:rPr>
            </w:pPr>
            <w:ins w:id="87046" w:author="pete jones" w:date="2022-01-11T16:54:00Z">
              <w:r w:rsidRPr="003E6D09">
                <w:rPr>
                  <w:rFonts w:ascii="Calibri" w:hAnsi="Calibri" w:cs="Calibri"/>
                  <w:color w:val="000000"/>
                  <w:sz w:val="22"/>
                  <w:szCs w:val="22"/>
                </w:rPr>
                <w:t> Mechatronics</w:t>
              </w:r>
            </w:ins>
          </w:p>
        </w:tc>
        <w:tc>
          <w:tcPr>
            <w:tcW w:w="432" w:type="dxa"/>
            <w:tcBorders>
              <w:top w:val="nil"/>
              <w:left w:val="nil"/>
              <w:bottom w:val="single" w:sz="4" w:space="0" w:color="auto"/>
              <w:right w:val="single" w:sz="4" w:space="0" w:color="auto"/>
            </w:tcBorders>
            <w:shd w:val="clear" w:color="auto" w:fill="auto"/>
            <w:noWrap/>
            <w:vAlign w:val="bottom"/>
            <w:hideMark/>
          </w:tcPr>
          <w:p w14:paraId="1B409599" w14:textId="77777777" w:rsidR="003E6D09" w:rsidRPr="003E6D09" w:rsidRDefault="003E6D09" w:rsidP="003E6D09">
            <w:pPr>
              <w:spacing w:before="0" w:after="0" w:line="240" w:lineRule="auto"/>
              <w:jc w:val="center"/>
              <w:rPr>
                <w:ins w:id="87047" w:author="pete jones" w:date="2022-01-11T16:54:00Z"/>
                <w:rFonts w:ascii="Calibri" w:hAnsi="Calibri" w:cs="Calibri"/>
                <w:color w:val="000000"/>
                <w:sz w:val="22"/>
                <w:szCs w:val="22"/>
              </w:rPr>
            </w:pPr>
            <w:ins w:id="87048" w:author="pete jones" w:date="2022-01-11T16:54: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7B7DEC2" w14:textId="77777777" w:rsidR="003E6D09" w:rsidRPr="003E6D09" w:rsidRDefault="003E6D09" w:rsidP="003E6D09">
            <w:pPr>
              <w:spacing w:before="0" w:after="0" w:line="240" w:lineRule="auto"/>
              <w:jc w:val="center"/>
              <w:rPr>
                <w:ins w:id="87049" w:author="pete jones" w:date="2022-01-11T16:54:00Z"/>
                <w:rFonts w:ascii="Calibri" w:hAnsi="Calibri" w:cs="Calibri"/>
                <w:color w:val="000000"/>
                <w:sz w:val="22"/>
                <w:szCs w:val="22"/>
              </w:rPr>
            </w:pPr>
            <w:ins w:id="87050"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3E97998" w14:textId="77777777" w:rsidR="003E6D09" w:rsidRPr="003E6D09" w:rsidRDefault="003E6D09" w:rsidP="003E6D09">
            <w:pPr>
              <w:spacing w:before="0" w:after="0" w:line="240" w:lineRule="auto"/>
              <w:jc w:val="center"/>
              <w:rPr>
                <w:ins w:id="87051" w:author="pete jones" w:date="2022-01-11T16:54:00Z"/>
                <w:rFonts w:ascii="Calibri" w:hAnsi="Calibri" w:cs="Calibri"/>
                <w:color w:val="000000"/>
                <w:sz w:val="22"/>
                <w:szCs w:val="22"/>
              </w:rPr>
            </w:pPr>
            <w:ins w:id="87052"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EA69C7" w14:textId="77777777" w:rsidR="003E6D09" w:rsidRPr="003E6D09" w:rsidRDefault="003E6D09" w:rsidP="003E6D09">
            <w:pPr>
              <w:spacing w:before="0" w:after="0" w:line="240" w:lineRule="auto"/>
              <w:jc w:val="center"/>
              <w:rPr>
                <w:ins w:id="87053" w:author="pete jones" w:date="2022-01-11T16:54:00Z"/>
                <w:rFonts w:ascii="Calibri" w:hAnsi="Calibri" w:cs="Calibri"/>
                <w:color w:val="000000"/>
                <w:sz w:val="22"/>
                <w:szCs w:val="22"/>
              </w:rPr>
            </w:pPr>
            <w:ins w:id="87054"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E8BB8D" w14:textId="77777777" w:rsidR="003E6D09" w:rsidRPr="003E6D09" w:rsidRDefault="003E6D09" w:rsidP="003E6D09">
            <w:pPr>
              <w:spacing w:before="0" w:after="0" w:line="240" w:lineRule="auto"/>
              <w:jc w:val="center"/>
              <w:rPr>
                <w:ins w:id="87055" w:author="pete jones" w:date="2022-01-11T16:54:00Z"/>
                <w:rFonts w:ascii="Calibri" w:hAnsi="Calibri" w:cs="Calibri"/>
                <w:color w:val="000000"/>
                <w:sz w:val="22"/>
                <w:szCs w:val="22"/>
              </w:rPr>
            </w:pPr>
            <w:ins w:id="87056"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6FFC46" w14:textId="77777777" w:rsidR="003E6D09" w:rsidRPr="003E6D09" w:rsidRDefault="003E6D09" w:rsidP="003E6D09">
            <w:pPr>
              <w:spacing w:before="0" w:after="0" w:line="240" w:lineRule="auto"/>
              <w:jc w:val="center"/>
              <w:rPr>
                <w:ins w:id="87057" w:author="pete jones" w:date="2022-01-11T16:54:00Z"/>
                <w:rFonts w:ascii="Calibri" w:hAnsi="Calibri" w:cs="Calibri"/>
                <w:color w:val="000000"/>
                <w:sz w:val="22"/>
                <w:szCs w:val="22"/>
              </w:rPr>
            </w:pPr>
            <w:ins w:id="87058"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2DBA35" w14:textId="77777777" w:rsidR="003E6D09" w:rsidRPr="003E6D09" w:rsidRDefault="003E6D09" w:rsidP="003E6D09">
            <w:pPr>
              <w:spacing w:before="0" w:after="0" w:line="240" w:lineRule="auto"/>
              <w:jc w:val="center"/>
              <w:rPr>
                <w:ins w:id="87059" w:author="pete jones" w:date="2022-01-11T16:54:00Z"/>
                <w:rFonts w:ascii="Calibri" w:hAnsi="Calibri" w:cs="Calibri"/>
                <w:color w:val="000000"/>
                <w:sz w:val="22"/>
                <w:szCs w:val="22"/>
              </w:rPr>
            </w:pPr>
            <w:ins w:id="8706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4D669C" w14:textId="77777777" w:rsidR="003E6D09" w:rsidRPr="003E6D09" w:rsidRDefault="003E6D09" w:rsidP="003E6D09">
            <w:pPr>
              <w:spacing w:before="0" w:after="0" w:line="240" w:lineRule="auto"/>
              <w:jc w:val="center"/>
              <w:rPr>
                <w:ins w:id="87061" w:author="pete jones" w:date="2022-01-11T16:54:00Z"/>
                <w:rFonts w:ascii="Calibri" w:hAnsi="Calibri" w:cs="Calibri"/>
                <w:color w:val="000000"/>
                <w:sz w:val="22"/>
                <w:szCs w:val="22"/>
              </w:rPr>
            </w:pPr>
            <w:ins w:id="87062"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6642F8" w14:textId="77777777" w:rsidR="003E6D09" w:rsidRPr="003E6D09" w:rsidRDefault="003E6D09" w:rsidP="003E6D09">
            <w:pPr>
              <w:spacing w:before="0" w:after="0" w:line="240" w:lineRule="auto"/>
              <w:jc w:val="center"/>
              <w:rPr>
                <w:ins w:id="87063" w:author="pete jones" w:date="2022-01-11T16:54:00Z"/>
                <w:rFonts w:ascii="Calibri" w:hAnsi="Calibri" w:cs="Calibri"/>
                <w:color w:val="000000"/>
                <w:sz w:val="22"/>
                <w:szCs w:val="22"/>
              </w:rPr>
            </w:pPr>
            <w:ins w:id="8706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23E4D5" w14:textId="77777777" w:rsidR="003E6D09" w:rsidRPr="003E6D09" w:rsidRDefault="003E6D09" w:rsidP="003E6D09">
            <w:pPr>
              <w:spacing w:before="0" w:after="0" w:line="240" w:lineRule="auto"/>
              <w:jc w:val="center"/>
              <w:rPr>
                <w:ins w:id="87065" w:author="pete jones" w:date="2022-01-11T16:54:00Z"/>
                <w:rFonts w:ascii="Calibri" w:hAnsi="Calibri" w:cs="Calibri"/>
                <w:color w:val="000000"/>
                <w:sz w:val="22"/>
                <w:szCs w:val="22"/>
              </w:rPr>
            </w:pPr>
            <w:ins w:id="87066"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0E96D2" w14:textId="77777777" w:rsidR="003E6D09" w:rsidRPr="003E6D09" w:rsidRDefault="003E6D09" w:rsidP="003E6D09">
            <w:pPr>
              <w:spacing w:before="0" w:after="0" w:line="240" w:lineRule="auto"/>
              <w:jc w:val="center"/>
              <w:rPr>
                <w:ins w:id="87067" w:author="pete jones" w:date="2022-01-11T16:54:00Z"/>
                <w:rFonts w:ascii="Calibri" w:hAnsi="Calibri" w:cs="Calibri"/>
                <w:color w:val="000000"/>
                <w:sz w:val="22"/>
                <w:szCs w:val="22"/>
              </w:rPr>
            </w:pPr>
            <w:ins w:id="87068"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CBCCF28" w14:textId="77777777" w:rsidR="003E6D09" w:rsidRPr="003E6D09" w:rsidRDefault="003E6D09" w:rsidP="003E6D09">
            <w:pPr>
              <w:spacing w:before="0" w:after="0" w:line="240" w:lineRule="auto"/>
              <w:jc w:val="center"/>
              <w:rPr>
                <w:ins w:id="87069" w:author="pete jones" w:date="2022-01-11T16:54:00Z"/>
                <w:rFonts w:ascii="Calibri" w:hAnsi="Calibri" w:cs="Calibri"/>
                <w:color w:val="000000"/>
                <w:sz w:val="22"/>
                <w:szCs w:val="22"/>
              </w:rPr>
            </w:pPr>
            <w:ins w:id="87070" w:author="pete jones" w:date="2022-01-11T16:54:00Z">
              <w:r w:rsidRPr="003E6D09">
                <w:rPr>
                  <w:rFonts w:ascii="Calibri" w:hAnsi="Calibri" w:cs="Calibri"/>
                  <w:color w:val="000000"/>
                  <w:sz w:val="22"/>
                  <w:szCs w:val="22"/>
                </w:rPr>
                <w:t> </w:t>
              </w:r>
            </w:ins>
          </w:p>
        </w:tc>
      </w:tr>
      <w:tr w:rsidR="003E6D09" w:rsidRPr="003E6D09" w14:paraId="265B2D89" w14:textId="77777777" w:rsidTr="003E6D09">
        <w:trPr>
          <w:trHeight w:val="300"/>
          <w:ins w:id="87071"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FC7F335" w14:textId="77777777" w:rsidR="003E6D09" w:rsidRPr="003E6D09" w:rsidRDefault="003E6D09" w:rsidP="003E6D09">
            <w:pPr>
              <w:spacing w:before="0" w:after="0" w:line="240" w:lineRule="auto"/>
              <w:jc w:val="center"/>
              <w:rPr>
                <w:ins w:id="87072" w:author="pete jones" w:date="2022-01-11T16:54:00Z"/>
                <w:rFonts w:ascii="Calibri" w:hAnsi="Calibri" w:cs="Calibri"/>
                <w:color w:val="000000"/>
                <w:sz w:val="22"/>
                <w:szCs w:val="22"/>
              </w:rPr>
            </w:pPr>
            <w:ins w:id="87073" w:author="pete jones" w:date="2022-01-11T16:54: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4CA019C" w14:textId="77777777" w:rsidR="003E6D09" w:rsidRPr="003E6D09" w:rsidRDefault="003E6D09" w:rsidP="003E6D09">
            <w:pPr>
              <w:spacing w:before="0" w:after="0" w:line="240" w:lineRule="auto"/>
              <w:jc w:val="left"/>
              <w:rPr>
                <w:ins w:id="87074" w:author="pete jones" w:date="2022-01-11T16:54:00Z"/>
                <w:rFonts w:ascii="Calibri" w:hAnsi="Calibri" w:cs="Calibri"/>
                <w:color w:val="000000"/>
                <w:sz w:val="22"/>
                <w:szCs w:val="22"/>
              </w:rPr>
            </w:pPr>
            <w:ins w:id="87075" w:author="pete jones" w:date="2022-01-11T16:54:00Z">
              <w:r w:rsidRPr="003E6D09">
                <w:rPr>
                  <w:rFonts w:ascii="Calibri" w:hAnsi="Calibri" w:cs="Calibri"/>
                  <w:color w:val="000000"/>
                  <w:sz w:val="22"/>
                  <w:szCs w:val="22"/>
                </w:rPr>
                <w:t> Engineering Communication and 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74AC90D7" w14:textId="77777777" w:rsidR="003E6D09" w:rsidRPr="003E6D09" w:rsidRDefault="003E6D09" w:rsidP="003E6D09">
            <w:pPr>
              <w:spacing w:before="0" w:after="0" w:line="240" w:lineRule="auto"/>
              <w:jc w:val="center"/>
              <w:rPr>
                <w:ins w:id="87076" w:author="pete jones" w:date="2022-01-11T16:54:00Z"/>
                <w:rFonts w:ascii="Calibri" w:hAnsi="Calibri" w:cs="Calibri"/>
                <w:color w:val="000000"/>
                <w:sz w:val="22"/>
                <w:szCs w:val="22"/>
              </w:rPr>
            </w:pPr>
            <w:ins w:id="87077" w:author="pete jones" w:date="2022-01-11T16:54: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B3D79C6" w14:textId="77777777" w:rsidR="003E6D09" w:rsidRPr="003E6D09" w:rsidRDefault="003E6D09" w:rsidP="003E6D09">
            <w:pPr>
              <w:spacing w:before="0" w:after="0" w:line="240" w:lineRule="auto"/>
              <w:jc w:val="center"/>
              <w:rPr>
                <w:ins w:id="87078" w:author="pete jones" w:date="2022-01-11T16:54:00Z"/>
                <w:rFonts w:ascii="Calibri" w:hAnsi="Calibri" w:cs="Calibri"/>
                <w:color w:val="000000"/>
                <w:sz w:val="22"/>
                <w:szCs w:val="22"/>
              </w:rPr>
            </w:pPr>
            <w:ins w:id="87079"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075698A" w14:textId="77777777" w:rsidR="003E6D09" w:rsidRPr="003E6D09" w:rsidRDefault="003E6D09" w:rsidP="003E6D09">
            <w:pPr>
              <w:spacing w:before="0" w:after="0" w:line="240" w:lineRule="auto"/>
              <w:jc w:val="center"/>
              <w:rPr>
                <w:ins w:id="87080" w:author="pete jones" w:date="2022-01-11T16:54:00Z"/>
                <w:rFonts w:ascii="Calibri" w:hAnsi="Calibri" w:cs="Calibri"/>
                <w:color w:val="000000"/>
                <w:sz w:val="22"/>
                <w:szCs w:val="22"/>
              </w:rPr>
            </w:pPr>
            <w:ins w:id="87081"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5E86FB" w14:textId="77777777" w:rsidR="003E6D09" w:rsidRPr="003E6D09" w:rsidRDefault="003E6D09" w:rsidP="003E6D09">
            <w:pPr>
              <w:spacing w:before="0" w:after="0" w:line="240" w:lineRule="auto"/>
              <w:jc w:val="center"/>
              <w:rPr>
                <w:ins w:id="87082" w:author="pete jones" w:date="2022-01-11T16:54:00Z"/>
                <w:rFonts w:ascii="Calibri" w:hAnsi="Calibri" w:cs="Calibri"/>
                <w:color w:val="000000"/>
                <w:sz w:val="22"/>
                <w:szCs w:val="22"/>
              </w:rPr>
            </w:pPr>
            <w:ins w:id="87083"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6D3FB2" w14:textId="77777777" w:rsidR="003E6D09" w:rsidRPr="003E6D09" w:rsidRDefault="003E6D09" w:rsidP="003E6D09">
            <w:pPr>
              <w:spacing w:before="0" w:after="0" w:line="240" w:lineRule="auto"/>
              <w:jc w:val="center"/>
              <w:rPr>
                <w:ins w:id="87084" w:author="pete jones" w:date="2022-01-11T16:54:00Z"/>
                <w:rFonts w:ascii="Calibri" w:hAnsi="Calibri" w:cs="Calibri"/>
                <w:color w:val="000000"/>
                <w:sz w:val="22"/>
                <w:szCs w:val="22"/>
              </w:rPr>
            </w:pPr>
            <w:ins w:id="87085"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317AD0" w14:textId="77777777" w:rsidR="003E6D09" w:rsidRPr="003E6D09" w:rsidRDefault="003E6D09" w:rsidP="003E6D09">
            <w:pPr>
              <w:spacing w:before="0" w:after="0" w:line="240" w:lineRule="auto"/>
              <w:jc w:val="center"/>
              <w:rPr>
                <w:ins w:id="87086" w:author="pete jones" w:date="2022-01-11T16:54:00Z"/>
                <w:rFonts w:ascii="Calibri" w:hAnsi="Calibri" w:cs="Calibri"/>
                <w:color w:val="000000"/>
                <w:sz w:val="22"/>
                <w:szCs w:val="22"/>
              </w:rPr>
            </w:pPr>
            <w:ins w:id="8708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414DD0" w14:textId="77777777" w:rsidR="003E6D09" w:rsidRPr="003E6D09" w:rsidRDefault="003E6D09" w:rsidP="003E6D09">
            <w:pPr>
              <w:spacing w:before="0" w:after="0" w:line="240" w:lineRule="auto"/>
              <w:jc w:val="center"/>
              <w:rPr>
                <w:ins w:id="87088" w:author="pete jones" w:date="2022-01-11T16:54:00Z"/>
                <w:rFonts w:ascii="Calibri" w:hAnsi="Calibri" w:cs="Calibri"/>
                <w:color w:val="000000"/>
                <w:sz w:val="22"/>
                <w:szCs w:val="22"/>
              </w:rPr>
            </w:pPr>
            <w:ins w:id="87089"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52ECA5" w14:textId="77777777" w:rsidR="003E6D09" w:rsidRPr="003E6D09" w:rsidRDefault="003E6D09" w:rsidP="003E6D09">
            <w:pPr>
              <w:spacing w:before="0" w:after="0" w:line="240" w:lineRule="auto"/>
              <w:jc w:val="center"/>
              <w:rPr>
                <w:ins w:id="87090" w:author="pete jones" w:date="2022-01-11T16:54:00Z"/>
                <w:rFonts w:ascii="Calibri" w:hAnsi="Calibri" w:cs="Calibri"/>
                <w:color w:val="000000"/>
                <w:sz w:val="22"/>
                <w:szCs w:val="22"/>
              </w:rPr>
            </w:pPr>
            <w:ins w:id="8709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4D45BD" w14:textId="77777777" w:rsidR="003E6D09" w:rsidRPr="003E6D09" w:rsidRDefault="003E6D09" w:rsidP="003E6D09">
            <w:pPr>
              <w:spacing w:before="0" w:after="0" w:line="240" w:lineRule="auto"/>
              <w:jc w:val="center"/>
              <w:rPr>
                <w:ins w:id="87092" w:author="pete jones" w:date="2022-01-11T16:54:00Z"/>
                <w:rFonts w:ascii="Calibri" w:hAnsi="Calibri" w:cs="Calibri"/>
                <w:color w:val="000000"/>
                <w:sz w:val="22"/>
                <w:szCs w:val="22"/>
              </w:rPr>
            </w:pPr>
            <w:ins w:id="8709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794EA8" w14:textId="77777777" w:rsidR="003E6D09" w:rsidRPr="003E6D09" w:rsidRDefault="003E6D09" w:rsidP="003E6D09">
            <w:pPr>
              <w:spacing w:before="0" w:after="0" w:line="240" w:lineRule="auto"/>
              <w:jc w:val="center"/>
              <w:rPr>
                <w:ins w:id="87094" w:author="pete jones" w:date="2022-01-11T16:54:00Z"/>
                <w:rFonts w:ascii="Calibri" w:hAnsi="Calibri" w:cs="Calibri"/>
                <w:color w:val="000000"/>
                <w:sz w:val="22"/>
                <w:szCs w:val="22"/>
              </w:rPr>
            </w:pPr>
            <w:ins w:id="87095"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CB6B8F" w14:textId="77777777" w:rsidR="003E6D09" w:rsidRPr="003E6D09" w:rsidRDefault="003E6D09" w:rsidP="003E6D09">
            <w:pPr>
              <w:spacing w:before="0" w:after="0" w:line="240" w:lineRule="auto"/>
              <w:jc w:val="center"/>
              <w:rPr>
                <w:ins w:id="87096" w:author="pete jones" w:date="2022-01-11T16:54:00Z"/>
                <w:rFonts w:ascii="Calibri" w:hAnsi="Calibri" w:cs="Calibri"/>
                <w:color w:val="000000"/>
                <w:sz w:val="22"/>
                <w:szCs w:val="22"/>
              </w:rPr>
            </w:pPr>
            <w:ins w:id="87097"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8EA0F56" w14:textId="77777777" w:rsidR="003E6D09" w:rsidRPr="003E6D09" w:rsidRDefault="003E6D09" w:rsidP="003E6D09">
            <w:pPr>
              <w:spacing w:before="0" w:after="0" w:line="240" w:lineRule="auto"/>
              <w:jc w:val="center"/>
              <w:rPr>
                <w:ins w:id="87098" w:author="pete jones" w:date="2022-01-11T16:54:00Z"/>
                <w:rFonts w:ascii="Calibri" w:hAnsi="Calibri" w:cs="Calibri"/>
                <w:color w:val="000000"/>
                <w:sz w:val="22"/>
                <w:szCs w:val="22"/>
              </w:rPr>
            </w:pPr>
            <w:ins w:id="87099" w:author="pete jones" w:date="2022-01-11T16:54:00Z">
              <w:r w:rsidRPr="003E6D09">
                <w:rPr>
                  <w:rFonts w:ascii="Calibri" w:hAnsi="Calibri" w:cs="Calibri"/>
                  <w:color w:val="000000"/>
                  <w:sz w:val="22"/>
                  <w:szCs w:val="22"/>
                </w:rPr>
                <w:t> </w:t>
              </w:r>
            </w:ins>
          </w:p>
        </w:tc>
      </w:tr>
      <w:tr w:rsidR="003E6D09" w:rsidRPr="003E6D09" w14:paraId="00AA6C57" w14:textId="77777777" w:rsidTr="003E6D09">
        <w:trPr>
          <w:trHeight w:val="300"/>
          <w:ins w:id="87100"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2EEABB3" w14:textId="77777777" w:rsidR="003E6D09" w:rsidRPr="003E6D09" w:rsidRDefault="003E6D09" w:rsidP="003E6D09">
            <w:pPr>
              <w:spacing w:before="0" w:after="0" w:line="240" w:lineRule="auto"/>
              <w:jc w:val="center"/>
              <w:rPr>
                <w:ins w:id="87101" w:author="pete jones" w:date="2022-01-11T16:54:00Z"/>
                <w:rFonts w:ascii="Calibri" w:hAnsi="Calibri" w:cs="Calibri"/>
                <w:color w:val="000000"/>
                <w:sz w:val="22"/>
                <w:szCs w:val="22"/>
              </w:rPr>
            </w:pPr>
            <w:ins w:id="87102" w:author="pete jones" w:date="2022-01-11T16:54: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93DBE14" w14:textId="77777777" w:rsidR="003E6D09" w:rsidRPr="003E6D09" w:rsidRDefault="003E6D09" w:rsidP="003E6D09">
            <w:pPr>
              <w:spacing w:before="0" w:after="0" w:line="240" w:lineRule="auto"/>
              <w:jc w:val="left"/>
              <w:rPr>
                <w:ins w:id="87103" w:author="pete jones" w:date="2022-01-11T16:54:00Z"/>
                <w:rFonts w:ascii="Calibri" w:hAnsi="Calibri" w:cs="Calibri"/>
                <w:color w:val="000000"/>
                <w:sz w:val="22"/>
                <w:szCs w:val="22"/>
              </w:rPr>
            </w:pPr>
            <w:ins w:id="87104" w:author="pete jones" w:date="2022-01-11T16:54:00Z">
              <w:r w:rsidRPr="003E6D09">
                <w:rPr>
                  <w:rFonts w:ascii="Calibri" w:hAnsi="Calibri" w:cs="Calibri"/>
                  <w:color w:val="000000"/>
                  <w:sz w:val="22"/>
                  <w:szCs w:val="22"/>
                </w:rPr>
                <w:t> Manufacturing, Measurement and Diagnostics</w:t>
              </w:r>
            </w:ins>
          </w:p>
        </w:tc>
        <w:tc>
          <w:tcPr>
            <w:tcW w:w="432" w:type="dxa"/>
            <w:tcBorders>
              <w:top w:val="nil"/>
              <w:left w:val="nil"/>
              <w:bottom w:val="single" w:sz="4" w:space="0" w:color="auto"/>
              <w:right w:val="single" w:sz="4" w:space="0" w:color="auto"/>
            </w:tcBorders>
            <w:shd w:val="clear" w:color="auto" w:fill="auto"/>
            <w:noWrap/>
            <w:vAlign w:val="bottom"/>
            <w:hideMark/>
          </w:tcPr>
          <w:p w14:paraId="00B1ED1F" w14:textId="77777777" w:rsidR="003E6D09" w:rsidRPr="003E6D09" w:rsidRDefault="003E6D09" w:rsidP="003E6D09">
            <w:pPr>
              <w:spacing w:before="0" w:after="0" w:line="240" w:lineRule="auto"/>
              <w:jc w:val="center"/>
              <w:rPr>
                <w:ins w:id="87105" w:author="pete jones" w:date="2022-01-11T16:54:00Z"/>
                <w:rFonts w:ascii="Calibri" w:hAnsi="Calibri" w:cs="Calibri"/>
                <w:color w:val="000000"/>
                <w:sz w:val="22"/>
                <w:szCs w:val="22"/>
              </w:rPr>
            </w:pPr>
            <w:ins w:id="87106" w:author="pete jones" w:date="2022-01-11T16:54: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4E2684C" w14:textId="77777777" w:rsidR="003E6D09" w:rsidRPr="003E6D09" w:rsidRDefault="003E6D09" w:rsidP="003E6D09">
            <w:pPr>
              <w:spacing w:before="0" w:after="0" w:line="240" w:lineRule="auto"/>
              <w:jc w:val="center"/>
              <w:rPr>
                <w:ins w:id="87107" w:author="pete jones" w:date="2022-01-11T16:54:00Z"/>
                <w:rFonts w:ascii="Calibri" w:hAnsi="Calibri" w:cs="Calibri"/>
                <w:color w:val="000000"/>
                <w:sz w:val="22"/>
                <w:szCs w:val="22"/>
              </w:rPr>
            </w:pPr>
            <w:ins w:id="87108"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CC801A1" w14:textId="77777777" w:rsidR="003E6D09" w:rsidRPr="003E6D09" w:rsidRDefault="003E6D09" w:rsidP="003E6D09">
            <w:pPr>
              <w:spacing w:before="0" w:after="0" w:line="240" w:lineRule="auto"/>
              <w:jc w:val="center"/>
              <w:rPr>
                <w:ins w:id="87109" w:author="pete jones" w:date="2022-01-11T16:54:00Z"/>
                <w:rFonts w:ascii="Calibri" w:hAnsi="Calibri" w:cs="Calibri"/>
                <w:color w:val="000000"/>
                <w:sz w:val="22"/>
                <w:szCs w:val="22"/>
              </w:rPr>
            </w:pPr>
            <w:ins w:id="87110"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F35082" w14:textId="77777777" w:rsidR="003E6D09" w:rsidRPr="003E6D09" w:rsidRDefault="003E6D09" w:rsidP="003E6D09">
            <w:pPr>
              <w:spacing w:before="0" w:after="0" w:line="240" w:lineRule="auto"/>
              <w:jc w:val="center"/>
              <w:rPr>
                <w:ins w:id="87111" w:author="pete jones" w:date="2022-01-11T16:54:00Z"/>
                <w:rFonts w:ascii="Calibri" w:hAnsi="Calibri" w:cs="Calibri"/>
                <w:color w:val="000000"/>
                <w:sz w:val="22"/>
                <w:szCs w:val="22"/>
              </w:rPr>
            </w:pPr>
            <w:ins w:id="87112"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646EF6" w14:textId="77777777" w:rsidR="003E6D09" w:rsidRPr="003E6D09" w:rsidRDefault="003E6D09" w:rsidP="003E6D09">
            <w:pPr>
              <w:spacing w:before="0" w:after="0" w:line="240" w:lineRule="auto"/>
              <w:jc w:val="center"/>
              <w:rPr>
                <w:ins w:id="87113" w:author="pete jones" w:date="2022-01-11T16:54:00Z"/>
                <w:rFonts w:ascii="Calibri" w:hAnsi="Calibri" w:cs="Calibri"/>
                <w:color w:val="000000"/>
                <w:sz w:val="22"/>
                <w:szCs w:val="22"/>
              </w:rPr>
            </w:pPr>
            <w:ins w:id="87114"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017DC6" w14:textId="77777777" w:rsidR="003E6D09" w:rsidRPr="003E6D09" w:rsidRDefault="003E6D09" w:rsidP="003E6D09">
            <w:pPr>
              <w:spacing w:before="0" w:after="0" w:line="240" w:lineRule="auto"/>
              <w:jc w:val="center"/>
              <w:rPr>
                <w:ins w:id="87115" w:author="pete jones" w:date="2022-01-11T16:54:00Z"/>
                <w:rFonts w:ascii="Calibri" w:hAnsi="Calibri" w:cs="Calibri"/>
                <w:color w:val="000000"/>
                <w:sz w:val="22"/>
                <w:szCs w:val="22"/>
              </w:rPr>
            </w:pPr>
            <w:ins w:id="87116"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430DCB" w14:textId="77777777" w:rsidR="003E6D09" w:rsidRPr="003E6D09" w:rsidRDefault="003E6D09" w:rsidP="003E6D09">
            <w:pPr>
              <w:spacing w:before="0" w:after="0" w:line="240" w:lineRule="auto"/>
              <w:jc w:val="center"/>
              <w:rPr>
                <w:ins w:id="87117" w:author="pete jones" w:date="2022-01-11T16:54:00Z"/>
                <w:rFonts w:ascii="Calibri" w:hAnsi="Calibri" w:cs="Calibri"/>
                <w:color w:val="000000"/>
                <w:sz w:val="22"/>
                <w:szCs w:val="22"/>
              </w:rPr>
            </w:pPr>
            <w:ins w:id="87118"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74D7C5" w14:textId="77777777" w:rsidR="003E6D09" w:rsidRPr="003E6D09" w:rsidRDefault="003E6D09" w:rsidP="003E6D09">
            <w:pPr>
              <w:spacing w:before="0" w:after="0" w:line="240" w:lineRule="auto"/>
              <w:jc w:val="center"/>
              <w:rPr>
                <w:ins w:id="87119" w:author="pete jones" w:date="2022-01-11T16:54:00Z"/>
                <w:rFonts w:ascii="Calibri" w:hAnsi="Calibri" w:cs="Calibri"/>
                <w:color w:val="000000"/>
                <w:sz w:val="22"/>
                <w:szCs w:val="22"/>
              </w:rPr>
            </w:pPr>
            <w:ins w:id="8712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869527" w14:textId="77777777" w:rsidR="003E6D09" w:rsidRPr="003E6D09" w:rsidRDefault="003E6D09" w:rsidP="003E6D09">
            <w:pPr>
              <w:spacing w:before="0" w:after="0" w:line="240" w:lineRule="auto"/>
              <w:jc w:val="center"/>
              <w:rPr>
                <w:ins w:id="87121" w:author="pete jones" w:date="2022-01-11T16:54:00Z"/>
                <w:rFonts w:ascii="Calibri" w:hAnsi="Calibri" w:cs="Calibri"/>
                <w:color w:val="000000"/>
                <w:sz w:val="22"/>
                <w:szCs w:val="22"/>
              </w:rPr>
            </w:pPr>
            <w:ins w:id="87122"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14EB49" w14:textId="77777777" w:rsidR="003E6D09" w:rsidRPr="003E6D09" w:rsidRDefault="003E6D09" w:rsidP="003E6D09">
            <w:pPr>
              <w:spacing w:before="0" w:after="0" w:line="240" w:lineRule="auto"/>
              <w:jc w:val="center"/>
              <w:rPr>
                <w:ins w:id="87123" w:author="pete jones" w:date="2022-01-11T16:54:00Z"/>
                <w:rFonts w:ascii="Calibri" w:hAnsi="Calibri" w:cs="Calibri"/>
                <w:color w:val="000000"/>
                <w:sz w:val="22"/>
                <w:szCs w:val="22"/>
              </w:rPr>
            </w:pPr>
            <w:ins w:id="8712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931B7F" w14:textId="77777777" w:rsidR="003E6D09" w:rsidRPr="003E6D09" w:rsidRDefault="003E6D09" w:rsidP="003E6D09">
            <w:pPr>
              <w:spacing w:before="0" w:after="0" w:line="240" w:lineRule="auto"/>
              <w:jc w:val="center"/>
              <w:rPr>
                <w:ins w:id="87125" w:author="pete jones" w:date="2022-01-11T16:54:00Z"/>
                <w:rFonts w:ascii="Calibri" w:hAnsi="Calibri" w:cs="Calibri"/>
                <w:color w:val="000000"/>
                <w:sz w:val="22"/>
                <w:szCs w:val="22"/>
              </w:rPr>
            </w:pPr>
            <w:ins w:id="87126"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D92B804" w14:textId="77777777" w:rsidR="003E6D09" w:rsidRPr="003E6D09" w:rsidRDefault="003E6D09" w:rsidP="003E6D09">
            <w:pPr>
              <w:spacing w:before="0" w:after="0" w:line="240" w:lineRule="auto"/>
              <w:jc w:val="center"/>
              <w:rPr>
                <w:ins w:id="87127" w:author="pete jones" w:date="2022-01-11T16:54:00Z"/>
                <w:rFonts w:ascii="Calibri" w:hAnsi="Calibri" w:cs="Calibri"/>
                <w:color w:val="000000"/>
                <w:sz w:val="22"/>
                <w:szCs w:val="22"/>
              </w:rPr>
            </w:pPr>
            <w:ins w:id="87128" w:author="pete jones" w:date="2022-01-11T16:54:00Z">
              <w:r w:rsidRPr="003E6D09">
                <w:rPr>
                  <w:rFonts w:ascii="Calibri" w:hAnsi="Calibri" w:cs="Calibri"/>
                  <w:color w:val="000000"/>
                  <w:sz w:val="22"/>
                  <w:szCs w:val="22"/>
                </w:rPr>
                <w:t> </w:t>
              </w:r>
            </w:ins>
          </w:p>
        </w:tc>
      </w:tr>
      <w:tr w:rsidR="003E6D09" w:rsidRPr="003E6D09" w14:paraId="44102106" w14:textId="77777777" w:rsidTr="003E6D09">
        <w:trPr>
          <w:trHeight w:val="300"/>
          <w:ins w:id="87129"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50AF4E3" w14:textId="77777777" w:rsidR="003E6D09" w:rsidRPr="003E6D09" w:rsidRDefault="003E6D09" w:rsidP="003E6D09">
            <w:pPr>
              <w:spacing w:before="0" w:after="0" w:line="240" w:lineRule="auto"/>
              <w:jc w:val="center"/>
              <w:rPr>
                <w:ins w:id="87130" w:author="pete jones" w:date="2022-01-11T16:54:00Z"/>
                <w:rFonts w:ascii="Calibri" w:hAnsi="Calibri" w:cs="Calibri"/>
                <w:color w:val="000000"/>
                <w:sz w:val="22"/>
                <w:szCs w:val="22"/>
              </w:rPr>
            </w:pPr>
            <w:ins w:id="87131" w:author="pete jones" w:date="2022-01-11T16:54: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061738C" w14:textId="77777777" w:rsidR="003E6D09" w:rsidRPr="003E6D09" w:rsidRDefault="003E6D09" w:rsidP="003E6D09">
            <w:pPr>
              <w:spacing w:before="0" w:after="0" w:line="240" w:lineRule="auto"/>
              <w:jc w:val="left"/>
              <w:rPr>
                <w:ins w:id="87132" w:author="pete jones" w:date="2022-01-11T16:54:00Z"/>
                <w:rFonts w:ascii="Calibri" w:hAnsi="Calibri" w:cs="Calibri"/>
                <w:color w:val="000000"/>
                <w:sz w:val="22"/>
                <w:szCs w:val="22"/>
              </w:rPr>
            </w:pPr>
            <w:ins w:id="87133" w:author="pete jones" w:date="2022-01-11T16:54:00Z">
              <w:r w:rsidRPr="003E6D09">
                <w:rPr>
                  <w:rFonts w:ascii="Calibri" w:hAnsi="Calibri" w:cs="Calibri"/>
                  <w:color w:val="000000"/>
                  <w:sz w:val="22"/>
                  <w:szCs w:val="22"/>
                </w:rPr>
                <w:t> Professional Development and Transferrable Skills</w:t>
              </w:r>
            </w:ins>
          </w:p>
        </w:tc>
        <w:tc>
          <w:tcPr>
            <w:tcW w:w="432" w:type="dxa"/>
            <w:tcBorders>
              <w:top w:val="nil"/>
              <w:left w:val="nil"/>
              <w:bottom w:val="single" w:sz="4" w:space="0" w:color="auto"/>
              <w:right w:val="single" w:sz="4" w:space="0" w:color="auto"/>
            </w:tcBorders>
            <w:shd w:val="clear" w:color="auto" w:fill="auto"/>
            <w:noWrap/>
            <w:vAlign w:val="bottom"/>
            <w:hideMark/>
          </w:tcPr>
          <w:p w14:paraId="259A80FD" w14:textId="77777777" w:rsidR="003E6D09" w:rsidRPr="003E6D09" w:rsidRDefault="003E6D09" w:rsidP="003E6D09">
            <w:pPr>
              <w:spacing w:before="0" w:after="0" w:line="240" w:lineRule="auto"/>
              <w:jc w:val="center"/>
              <w:rPr>
                <w:ins w:id="87134" w:author="pete jones" w:date="2022-01-11T16:54:00Z"/>
                <w:rFonts w:ascii="Calibri" w:hAnsi="Calibri" w:cs="Calibri"/>
                <w:color w:val="000000"/>
                <w:sz w:val="22"/>
                <w:szCs w:val="22"/>
              </w:rPr>
            </w:pPr>
            <w:ins w:id="87135" w:author="pete jones" w:date="2022-01-11T16:54: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35331CE" w14:textId="77777777" w:rsidR="003E6D09" w:rsidRPr="003E6D09" w:rsidRDefault="003E6D09" w:rsidP="003E6D09">
            <w:pPr>
              <w:spacing w:before="0" w:after="0" w:line="240" w:lineRule="auto"/>
              <w:jc w:val="center"/>
              <w:rPr>
                <w:ins w:id="87136" w:author="pete jones" w:date="2022-01-11T16:54:00Z"/>
                <w:rFonts w:ascii="Calibri" w:hAnsi="Calibri" w:cs="Calibri"/>
                <w:color w:val="000000"/>
                <w:sz w:val="22"/>
                <w:szCs w:val="22"/>
              </w:rPr>
            </w:pPr>
            <w:ins w:id="87137"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9AA7D66" w14:textId="77777777" w:rsidR="003E6D09" w:rsidRPr="003E6D09" w:rsidRDefault="003E6D09" w:rsidP="003E6D09">
            <w:pPr>
              <w:spacing w:before="0" w:after="0" w:line="240" w:lineRule="auto"/>
              <w:jc w:val="center"/>
              <w:rPr>
                <w:ins w:id="87138" w:author="pete jones" w:date="2022-01-11T16:54:00Z"/>
                <w:rFonts w:ascii="Calibri" w:hAnsi="Calibri" w:cs="Calibri"/>
                <w:color w:val="000000"/>
                <w:sz w:val="22"/>
                <w:szCs w:val="22"/>
              </w:rPr>
            </w:pPr>
            <w:ins w:id="87139"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996DCF" w14:textId="77777777" w:rsidR="003E6D09" w:rsidRPr="003E6D09" w:rsidRDefault="003E6D09" w:rsidP="003E6D09">
            <w:pPr>
              <w:spacing w:before="0" w:after="0" w:line="240" w:lineRule="auto"/>
              <w:jc w:val="center"/>
              <w:rPr>
                <w:ins w:id="87140" w:author="pete jones" w:date="2022-01-11T16:54:00Z"/>
                <w:rFonts w:ascii="Calibri" w:hAnsi="Calibri" w:cs="Calibri"/>
                <w:color w:val="000000"/>
                <w:sz w:val="22"/>
                <w:szCs w:val="22"/>
              </w:rPr>
            </w:pPr>
            <w:ins w:id="87141"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51685C9" w14:textId="77777777" w:rsidR="003E6D09" w:rsidRPr="003E6D09" w:rsidRDefault="003E6D09" w:rsidP="003E6D09">
            <w:pPr>
              <w:spacing w:before="0" w:after="0" w:line="240" w:lineRule="auto"/>
              <w:jc w:val="center"/>
              <w:rPr>
                <w:ins w:id="87142" w:author="pete jones" w:date="2022-01-11T16:54:00Z"/>
                <w:rFonts w:ascii="Calibri" w:hAnsi="Calibri" w:cs="Calibri"/>
                <w:color w:val="000000"/>
                <w:sz w:val="22"/>
                <w:szCs w:val="22"/>
              </w:rPr>
            </w:pPr>
            <w:ins w:id="87143"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17619D" w14:textId="77777777" w:rsidR="003E6D09" w:rsidRPr="003E6D09" w:rsidRDefault="003E6D09" w:rsidP="003E6D09">
            <w:pPr>
              <w:spacing w:before="0" w:after="0" w:line="240" w:lineRule="auto"/>
              <w:jc w:val="center"/>
              <w:rPr>
                <w:ins w:id="87144" w:author="pete jones" w:date="2022-01-11T16:54:00Z"/>
                <w:rFonts w:ascii="Calibri" w:hAnsi="Calibri" w:cs="Calibri"/>
                <w:color w:val="000000"/>
                <w:sz w:val="22"/>
                <w:szCs w:val="22"/>
              </w:rPr>
            </w:pPr>
            <w:ins w:id="87145"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08859A" w14:textId="77777777" w:rsidR="003E6D09" w:rsidRPr="003E6D09" w:rsidRDefault="003E6D09" w:rsidP="003E6D09">
            <w:pPr>
              <w:spacing w:before="0" w:after="0" w:line="240" w:lineRule="auto"/>
              <w:jc w:val="center"/>
              <w:rPr>
                <w:ins w:id="87146" w:author="pete jones" w:date="2022-01-11T16:54:00Z"/>
                <w:rFonts w:ascii="Calibri" w:hAnsi="Calibri" w:cs="Calibri"/>
                <w:color w:val="000000"/>
                <w:sz w:val="22"/>
                <w:szCs w:val="22"/>
              </w:rPr>
            </w:pPr>
            <w:ins w:id="8714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FA15F3" w14:textId="77777777" w:rsidR="003E6D09" w:rsidRPr="003E6D09" w:rsidRDefault="003E6D09" w:rsidP="003E6D09">
            <w:pPr>
              <w:spacing w:before="0" w:after="0" w:line="240" w:lineRule="auto"/>
              <w:jc w:val="center"/>
              <w:rPr>
                <w:ins w:id="87148" w:author="pete jones" w:date="2022-01-11T16:54:00Z"/>
                <w:rFonts w:ascii="Calibri" w:hAnsi="Calibri" w:cs="Calibri"/>
                <w:color w:val="000000"/>
                <w:sz w:val="22"/>
                <w:szCs w:val="22"/>
              </w:rPr>
            </w:pPr>
            <w:ins w:id="87149"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28DD2D" w14:textId="77777777" w:rsidR="003E6D09" w:rsidRPr="003E6D09" w:rsidRDefault="003E6D09" w:rsidP="003E6D09">
            <w:pPr>
              <w:spacing w:before="0" w:after="0" w:line="240" w:lineRule="auto"/>
              <w:jc w:val="center"/>
              <w:rPr>
                <w:ins w:id="87150" w:author="pete jones" w:date="2022-01-11T16:54:00Z"/>
                <w:rFonts w:ascii="Calibri" w:hAnsi="Calibri" w:cs="Calibri"/>
                <w:color w:val="000000"/>
                <w:sz w:val="22"/>
                <w:szCs w:val="22"/>
              </w:rPr>
            </w:pPr>
            <w:ins w:id="8715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B9CF47" w14:textId="77777777" w:rsidR="003E6D09" w:rsidRPr="003E6D09" w:rsidRDefault="003E6D09" w:rsidP="003E6D09">
            <w:pPr>
              <w:spacing w:before="0" w:after="0" w:line="240" w:lineRule="auto"/>
              <w:jc w:val="center"/>
              <w:rPr>
                <w:ins w:id="87152" w:author="pete jones" w:date="2022-01-11T16:54:00Z"/>
                <w:rFonts w:ascii="Calibri" w:hAnsi="Calibri" w:cs="Calibri"/>
                <w:color w:val="000000"/>
                <w:sz w:val="22"/>
                <w:szCs w:val="22"/>
              </w:rPr>
            </w:pPr>
            <w:ins w:id="8715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51BF04" w14:textId="77777777" w:rsidR="003E6D09" w:rsidRPr="003E6D09" w:rsidRDefault="003E6D09" w:rsidP="003E6D09">
            <w:pPr>
              <w:spacing w:before="0" w:after="0" w:line="240" w:lineRule="auto"/>
              <w:jc w:val="center"/>
              <w:rPr>
                <w:ins w:id="87154" w:author="pete jones" w:date="2022-01-11T16:54:00Z"/>
                <w:rFonts w:ascii="Calibri" w:hAnsi="Calibri" w:cs="Calibri"/>
                <w:color w:val="000000"/>
                <w:sz w:val="22"/>
                <w:szCs w:val="22"/>
              </w:rPr>
            </w:pPr>
            <w:ins w:id="87155"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E19EFC4" w14:textId="77777777" w:rsidR="003E6D09" w:rsidRPr="003E6D09" w:rsidRDefault="003E6D09" w:rsidP="003E6D09">
            <w:pPr>
              <w:spacing w:before="0" w:after="0" w:line="240" w:lineRule="auto"/>
              <w:jc w:val="center"/>
              <w:rPr>
                <w:ins w:id="87156" w:author="pete jones" w:date="2022-01-11T16:54:00Z"/>
                <w:rFonts w:ascii="Calibri" w:hAnsi="Calibri" w:cs="Calibri"/>
                <w:color w:val="000000"/>
                <w:sz w:val="22"/>
                <w:szCs w:val="22"/>
              </w:rPr>
            </w:pPr>
            <w:ins w:id="87157" w:author="pete jones" w:date="2022-01-11T16:54:00Z">
              <w:r w:rsidRPr="003E6D09">
                <w:rPr>
                  <w:rFonts w:ascii="Calibri" w:hAnsi="Calibri" w:cs="Calibri"/>
                  <w:color w:val="000000"/>
                  <w:sz w:val="22"/>
                  <w:szCs w:val="22"/>
                </w:rPr>
                <w:t> </w:t>
              </w:r>
            </w:ins>
          </w:p>
        </w:tc>
      </w:tr>
      <w:tr w:rsidR="003E6D09" w:rsidRPr="003E6D09" w14:paraId="23AE0234" w14:textId="77777777" w:rsidTr="003E6D09">
        <w:trPr>
          <w:trHeight w:val="300"/>
          <w:ins w:id="87158"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9CFAF88" w14:textId="77777777" w:rsidR="003E6D09" w:rsidRPr="003E6D09" w:rsidRDefault="003E6D09" w:rsidP="003E6D09">
            <w:pPr>
              <w:spacing w:before="0" w:after="0" w:line="240" w:lineRule="auto"/>
              <w:jc w:val="center"/>
              <w:rPr>
                <w:ins w:id="87159" w:author="pete jones" w:date="2022-01-11T16:54:00Z"/>
                <w:rFonts w:ascii="Calibri" w:hAnsi="Calibri" w:cs="Calibri"/>
                <w:color w:val="000000"/>
                <w:sz w:val="22"/>
                <w:szCs w:val="22"/>
              </w:rPr>
            </w:pPr>
            <w:ins w:id="87160" w:author="pete jones" w:date="2022-01-11T16:54:00Z">
              <w:r w:rsidRPr="003E6D09">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F8DD1C4" w14:textId="77777777" w:rsidR="003E6D09" w:rsidRPr="003E6D09" w:rsidRDefault="003E6D09" w:rsidP="003E6D09">
            <w:pPr>
              <w:spacing w:before="0" w:after="0" w:line="240" w:lineRule="auto"/>
              <w:jc w:val="left"/>
              <w:rPr>
                <w:ins w:id="87161" w:author="pete jones" w:date="2022-01-11T16:54:00Z"/>
                <w:rFonts w:ascii="Calibri" w:hAnsi="Calibri" w:cs="Calibri"/>
                <w:color w:val="000000"/>
                <w:sz w:val="22"/>
                <w:szCs w:val="22"/>
              </w:rPr>
            </w:pPr>
            <w:ins w:id="87162" w:author="pete jones" w:date="2022-01-11T16:54:00Z">
              <w:r w:rsidRPr="003E6D09">
                <w:rPr>
                  <w:rFonts w:ascii="Calibri" w:hAnsi="Calibri" w:cs="Calibri"/>
                  <w:color w:val="000000"/>
                  <w:sz w:val="22"/>
                  <w:szCs w:val="22"/>
                </w:rPr>
                <w:t> Mathematics</w:t>
              </w:r>
            </w:ins>
          </w:p>
        </w:tc>
        <w:tc>
          <w:tcPr>
            <w:tcW w:w="432" w:type="dxa"/>
            <w:tcBorders>
              <w:top w:val="nil"/>
              <w:left w:val="nil"/>
              <w:bottom w:val="single" w:sz="4" w:space="0" w:color="auto"/>
              <w:right w:val="single" w:sz="4" w:space="0" w:color="auto"/>
            </w:tcBorders>
            <w:shd w:val="clear" w:color="auto" w:fill="auto"/>
            <w:noWrap/>
            <w:vAlign w:val="bottom"/>
            <w:hideMark/>
          </w:tcPr>
          <w:p w14:paraId="2EB5327B" w14:textId="77777777" w:rsidR="003E6D09" w:rsidRPr="003E6D09" w:rsidRDefault="003E6D09" w:rsidP="003E6D09">
            <w:pPr>
              <w:spacing w:before="0" w:after="0" w:line="240" w:lineRule="auto"/>
              <w:jc w:val="center"/>
              <w:rPr>
                <w:ins w:id="87163" w:author="pete jones" w:date="2022-01-11T16:54:00Z"/>
                <w:rFonts w:ascii="Calibri" w:hAnsi="Calibri" w:cs="Calibri"/>
                <w:color w:val="000000"/>
                <w:sz w:val="22"/>
                <w:szCs w:val="22"/>
              </w:rPr>
            </w:pPr>
            <w:ins w:id="87164" w:author="pete jones" w:date="2022-01-11T16:54:00Z">
              <w:r w:rsidRPr="003E6D09">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785E7046" w14:textId="77777777" w:rsidR="003E6D09" w:rsidRPr="003E6D09" w:rsidRDefault="003E6D09" w:rsidP="003E6D09">
            <w:pPr>
              <w:spacing w:before="0" w:after="0" w:line="240" w:lineRule="auto"/>
              <w:jc w:val="center"/>
              <w:rPr>
                <w:ins w:id="87165" w:author="pete jones" w:date="2022-01-11T16:54:00Z"/>
                <w:rFonts w:ascii="Calibri" w:hAnsi="Calibri" w:cs="Calibri"/>
                <w:color w:val="000000"/>
                <w:sz w:val="22"/>
                <w:szCs w:val="22"/>
              </w:rPr>
            </w:pPr>
            <w:ins w:id="87166"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A06143B" w14:textId="77777777" w:rsidR="003E6D09" w:rsidRPr="003E6D09" w:rsidRDefault="003E6D09" w:rsidP="003E6D09">
            <w:pPr>
              <w:spacing w:before="0" w:after="0" w:line="240" w:lineRule="auto"/>
              <w:jc w:val="center"/>
              <w:rPr>
                <w:ins w:id="87167" w:author="pete jones" w:date="2022-01-11T16:54:00Z"/>
                <w:rFonts w:ascii="Calibri" w:hAnsi="Calibri" w:cs="Calibri"/>
                <w:color w:val="000000"/>
                <w:sz w:val="22"/>
                <w:szCs w:val="22"/>
              </w:rPr>
            </w:pPr>
            <w:ins w:id="87168"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42FD5E" w14:textId="77777777" w:rsidR="003E6D09" w:rsidRPr="003E6D09" w:rsidRDefault="003E6D09" w:rsidP="003E6D09">
            <w:pPr>
              <w:spacing w:before="0" w:after="0" w:line="240" w:lineRule="auto"/>
              <w:jc w:val="center"/>
              <w:rPr>
                <w:ins w:id="87169" w:author="pete jones" w:date="2022-01-11T16:54:00Z"/>
                <w:rFonts w:ascii="Calibri" w:hAnsi="Calibri" w:cs="Calibri"/>
                <w:color w:val="000000"/>
                <w:sz w:val="22"/>
                <w:szCs w:val="22"/>
              </w:rPr>
            </w:pPr>
            <w:ins w:id="87170"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FEC222" w14:textId="77777777" w:rsidR="003E6D09" w:rsidRPr="003E6D09" w:rsidRDefault="003E6D09" w:rsidP="003E6D09">
            <w:pPr>
              <w:spacing w:before="0" w:after="0" w:line="240" w:lineRule="auto"/>
              <w:jc w:val="center"/>
              <w:rPr>
                <w:ins w:id="87171" w:author="pete jones" w:date="2022-01-11T16:54:00Z"/>
                <w:rFonts w:ascii="Calibri" w:hAnsi="Calibri" w:cs="Calibri"/>
                <w:color w:val="000000"/>
                <w:sz w:val="22"/>
                <w:szCs w:val="22"/>
              </w:rPr>
            </w:pPr>
            <w:ins w:id="87172"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6A7B07" w14:textId="77777777" w:rsidR="003E6D09" w:rsidRPr="003E6D09" w:rsidRDefault="003E6D09" w:rsidP="003E6D09">
            <w:pPr>
              <w:spacing w:before="0" w:after="0" w:line="240" w:lineRule="auto"/>
              <w:jc w:val="center"/>
              <w:rPr>
                <w:ins w:id="87173" w:author="pete jones" w:date="2022-01-11T16:54:00Z"/>
                <w:rFonts w:ascii="Calibri" w:hAnsi="Calibri" w:cs="Calibri"/>
                <w:color w:val="000000"/>
                <w:sz w:val="22"/>
                <w:szCs w:val="22"/>
              </w:rPr>
            </w:pPr>
            <w:ins w:id="8717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FE8BDF" w14:textId="77777777" w:rsidR="003E6D09" w:rsidRPr="003E6D09" w:rsidRDefault="003E6D09" w:rsidP="003E6D09">
            <w:pPr>
              <w:spacing w:before="0" w:after="0" w:line="240" w:lineRule="auto"/>
              <w:jc w:val="center"/>
              <w:rPr>
                <w:ins w:id="87175" w:author="pete jones" w:date="2022-01-11T16:54:00Z"/>
                <w:rFonts w:ascii="Calibri" w:hAnsi="Calibri" w:cs="Calibri"/>
                <w:color w:val="000000"/>
                <w:sz w:val="22"/>
                <w:szCs w:val="22"/>
              </w:rPr>
            </w:pPr>
            <w:ins w:id="87176"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4892B4" w14:textId="77777777" w:rsidR="003E6D09" w:rsidRPr="003E6D09" w:rsidRDefault="003E6D09" w:rsidP="003E6D09">
            <w:pPr>
              <w:spacing w:before="0" w:after="0" w:line="240" w:lineRule="auto"/>
              <w:jc w:val="center"/>
              <w:rPr>
                <w:ins w:id="87177" w:author="pete jones" w:date="2022-01-11T16:54:00Z"/>
                <w:rFonts w:ascii="Calibri" w:hAnsi="Calibri" w:cs="Calibri"/>
                <w:color w:val="000000"/>
                <w:sz w:val="22"/>
                <w:szCs w:val="22"/>
              </w:rPr>
            </w:pPr>
            <w:ins w:id="87178"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30A8B4" w14:textId="77777777" w:rsidR="003E6D09" w:rsidRPr="003E6D09" w:rsidRDefault="003E6D09" w:rsidP="003E6D09">
            <w:pPr>
              <w:spacing w:before="0" w:after="0" w:line="240" w:lineRule="auto"/>
              <w:jc w:val="center"/>
              <w:rPr>
                <w:ins w:id="87179" w:author="pete jones" w:date="2022-01-11T16:54:00Z"/>
                <w:rFonts w:ascii="Calibri" w:hAnsi="Calibri" w:cs="Calibri"/>
                <w:color w:val="000000"/>
                <w:sz w:val="22"/>
                <w:szCs w:val="22"/>
              </w:rPr>
            </w:pPr>
            <w:ins w:id="8718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C4ECC4" w14:textId="77777777" w:rsidR="003E6D09" w:rsidRPr="003E6D09" w:rsidRDefault="003E6D09" w:rsidP="003E6D09">
            <w:pPr>
              <w:spacing w:before="0" w:after="0" w:line="240" w:lineRule="auto"/>
              <w:jc w:val="center"/>
              <w:rPr>
                <w:ins w:id="87181" w:author="pete jones" w:date="2022-01-11T16:54:00Z"/>
                <w:rFonts w:ascii="Calibri" w:hAnsi="Calibri" w:cs="Calibri"/>
                <w:color w:val="000000"/>
                <w:sz w:val="22"/>
                <w:szCs w:val="22"/>
              </w:rPr>
            </w:pPr>
            <w:ins w:id="87182"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BBD9D7" w14:textId="77777777" w:rsidR="003E6D09" w:rsidRPr="003E6D09" w:rsidRDefault="003E6D09" w:rsidP="003E6D09">
            <w:pPr>
              <w:spacing w:before="0" w:after="0" w:line="240" w:lineRule="auto"/>
              <w:jc w:val="center"/>
              <w:rPr>
                <w:ins w:id="87183" w:author="pete jones" w:date="2022-01-11T16:54:00Z"/>
                <w:rFonts w:ascii="Calibri" w:hAnsi="Calibri" w:cs="Calibri"/>
                <w:color w:val="000000"/>
                <w:sz w:val="22"/>
                <w:szCs w:val="22"/>
              </w:rPr>
            </w:pPr>
            <w:ins w:id="87184"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3A1079E" w14:textId="77777777" w:rsidR="003E6D09" w:rsidRPr="003E6D09" w:rsidRDefault="003E6D09" w:rsidP="003E6D09">
            <w:pPr>
              <w:spacing w:before="0" w:after="0" w:line="240" w:lineRule="auto"/>
              <w:jc w:val="center"/>
              <w:rPr>
                <w:ins w:id="87185" w:author="pete jones" w:date="2022-01-11T16:54:00Z"/>
                <w:rFonts w:ascii="Calibri" w:hAnsi="Calibri" w:cs="Calibri"/>
                <w:color w:val="000000"/>
                <w:sz w:val="22"/>
                <w:szCs w:val="22"/>
              </w:rPr>
            </w:pPr>
            <w:ins w:id="87186" w:author="pete jones" w:date="2022-01-11T16:54:00Z">
              <w:r w:rsidRPr="003E6D09">
                <w:rPr>
                  <w:rFonts w:ascii="Calibri" w:hAnsi="Calibri" w:cs="Calibri"/>
                  <w:color w:val="000000"/>
                  <w:sz w:val="22"/>
                  <w:szCs w:val="22"/>
                </w:rPr>
                <w:t> </w:t>
              </w:r>
            </w:ins>
          </w:p>
        </w:tc>
      </w:tr>
      <w:tr w:rsidR="003E6D09" w:rsidRPr="003E6D09" w14:paraId="1D118DE1" w14:textId="77777777" w:rsidTr="003E6D09">
        <w:trPr>
          <w:trHeight w:val="300"/>
          <w:ins w:id="87187"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5975B81" w14:textId="77777777" w:rsidR="003E6D09" w:rsidRPr="003E6D09" w:rsidRDefault="003E6D09" w:rsidP="003E6D09">
            <w:pPr>
              <w:spacing w:before="0" w:after="0" w:line="240" w:lineRule="auto"/>
              <w:jc w:val="center"/>
              <w:rPr>
                <w:ins w:id="87188" w:author="pete jones" w:date="2022-01-11T16:54:00Z"/>
                <w:rFonts w:ascii="Calibri" w:hAnsi="Calibri" w:cs="Calibri"/>
                <w:color w:val="000000"/>
                <w:sz w:val="22"/>
                <w:szCs w:val="22"/>
              </w:rPr>
            </w:pPr>
            <w:ins w:id="87189" w:author="pete jones" w:date="2022-01-11T16:54: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A9E632A" w14:textId="77777777" w:rsidR="003E6D09" w:rsidRPr="003E6D09" w:rsidRDefault="003E6D09" w:rsidP="003E6D09">
            <w:pPr>
              <w:spacing w:before="0" w:after="0" w:line="240" w:lineRule="auto"/>
              <w:jc w:val="left"/>
              <w:rPr>
                <w:ins w:id="87190" w:author="pete jones" w:date="2022-01-11T16:54:00Z"/>
                <w:rFonts w:ascii="Calibri" w:hAnsi="Calibri" w:cs="Calibri"/>
                <w:color w:val="000000"/>
                <w:sz w:val="22"/>
                <w:szCs w:val="22"/>
              </w:rPr>
            </w:pPr>
            <w:ins w:id="87191" w:author="pete jones" w:date="2022-01-11T16:54:00Z">
              <w:r w:rsidRPr="003E6D09">
                <w:rPr>
                  <w:rFonts w:ascii="Calibri" w:hAnsi="Calibri" w:cs="Calibri"/>
                  <w:color w:val="000000"/>
                  <w:sz w:val="22"/>
                  <w:szCs w:val="22"/>
                </w:rPr>
                <w:t> Thermofluids</w:t>
              </w:r>
            </w:ins>
          </w:p>
        </w:tc>
        <w:tc>
          <w:tcPr>
            <w:tcW w:w="432" w:type="dxa"/>
            <w:tcBorders>
              <w:top w:val="nil"/>
              <w:left w:val="nil"/>
              <w:bottom w:val="single" w:sz="4" w:space="0" w:color="auto"/>
              <w:right w:val="single" w:sz="4" w:space="0" w:color="auto"/>
            </w:tcBorders>
            <w:shd w:val="clear" w:color="auto" w:fill="auto"/>
            <w:noWrap/>
            <w:vAlign w:val="bottom"/>
            <w:hideMark/>
          </w:tcPr>
          <w:p w14:paraId="294F3367" w14:textId="77777777" w:rsidR="003E6D09" w:rsidRPr="003E6D09" w:rsidRDefault="003E6D09" w:rsidP="003E6D09">
            <w:pPr>
              <w:spacing w:before="0" w:after="0" w:line="240" w:lineRule="auto"/>
              <w:jc w:val="center"/>
              <w:rPr>
                <w:ins w:id="87192" w:author="pete jones" w:date="2022-01-11T16:54:00Z"/>
                <w:rFonts w:ascii="Calibri" w:hAnsi="Calibri" w:cs="Calibri"/>
                <w:color w:val="000000"/>
                <w:sz w:val="22"/>
                <w:szCs w:val="22"/>
              </w:rPr>
            </w:pPr>
            <w:ins w:id="87193" w:author="pete jones" w:date="2022-01-11T16:54: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E73B4AF" w14:textId="77777777" w:rsidR="003E6D09" w:rsidRPr="003E6D09" w:rsidRDefault="003E6D09" w:rsidP="003E6D09">
            <w:pPr>
              <w:spacing w:before="0" w:after="0" w:line="240" w:lineRule="auto"/>
              <w:jc w:val="center"/>
              <w:rPr>
                <w:ins w:id="87194" w:author="pete jones" w:date="2022-01-11T16:54:00Z"/>
                <w:rFonts w:ascii="Calibri" w:hAnsi="Calibri" w:cs="Calibri"/>
                <w:color w:val="000000"/>
                <w:sz w:val="22"/>
                <w:szCs w:val="22"/>
              </w:rPr>
            </w:pPr>
            <w:ins w:id="87195"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7E7753E" w14:textId="77777777" w:rsidR="003E6D09" w:rsidRPr="003E6D09" w:rsidRDefault="003E6D09" w:rsidP="003E6D09">
            <w:pPr>
              <w:spacing w:before="0" w:after="0" w:line="240" w:lineRule="auto"/>
              <w:jc w:val="center"/>
              <w:rPr>
                <w:ins w:id="87196" w:author="pete jones" w:date="2022-01-11T16:54:00Z"/>
                <w:rFonts w:ascii="Calibri" w:hAnsi="Calibri" w:cs="Calibri"/>
                <w:color w:val="000000"/>
                <w:sz w:val="22"/>
                <w:szCs w:val="22"/>
              </w:rPr>
            </w:pPr>
            <w:ins w:id="87197"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8992EF" w14:textId="77777777" w:rsidR="003E6D09" w:rsidRPr="003E6D09" w:rsidRDefault="003E6D09" w:rsidP="003E6D09">
            <w:pPr>
              <w:spacing w:before="0" w:after="0" w:line="240" w:lineRule="auto"/>
              <w:jc w:val="center"/>
              <w:rPr>
                <w:ins w:id="87198" w:author="pete jones" w:date="2022-01-11T16:54:00Z"/>
                <w:rFonts w:ascii="Calibri" w:hAnsi="Calibri" w:cs="Calibri"/>
                <w:color w:val="000000"/>
                <w:sz w:val="22"/>
                <w:szCs w:val="22"/>
              </w:rPr>
            </w:pPr>
            <w:ins w:id="87199"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D69246" w14:textId="77777777" w:rsidR="003E6D09" w:rsidRPr="003E6D09" w:rsidRDefault="003E6D09" w:rsidP="003E6D09">
            <w:pPr>
              <w:spacing w:before="0" w:after="0" w:line="240" w:lineRule="auto"/>
              <w:jc w:val="center"/>
              <w:rPr>
                <w:ins w:id="87200" w:author="pete jones" w:date="2022-01-11T16:54:00Z"/>
                <w:rFonts w:ascii="Calibri" w:hAnsi="Calibri" w:cs="Calibri"/>
                <w:color w:val="000000"/>
                <w:sz w:val="22"/>
                <w:szCs w:val="22"/>
              </w:rPr>
            </w:pPr>
            <w:ins w:id="87201"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B64ACB" w14:textId="77777777" w:rsidR="003E6D09" w:rsidRPr="003E6D09" w:rsidRDefault="003E6D09" w:rsidP="003E6D09">
            <w:pPr>
              <w:spacing w:before="0" w:after="0" w:line="240" w:lineRule="auto"/>
              <w:jc w:val="center"/>
              <w:rPr>
                <w:ins w:id="87202" w:author="pete jones" w:date="2022-01-11T16:54:00Z"/>
                <w:rFonts w:ascii="Calibri" w:hAnsi="Calibri" w:cs="Calibri"/>
                <w:color w:val="000000"/>
                <w:sz w:val="22"/>
                <w:szCs w:val="22"/>
              </w:rPr>
            </w:pPr>
            <w:ins w:id="8720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600C8A" w14:textId="77777777" w:rsidR="003E6D09" w:rsidRPr="003E6D09" w:rsidRDefault="003E6D09" w:rsidP="003E6D09">
            <w:pPr>
              <w:spacing w:before="0" w:after="0" w:line="240" w:lineRule="auto"/>
              <w:jc w:val="center"/>
              <w:rPr>
                <w:ins w:id="87204" w:author="pete jones" w:date="2022-01-11T16:54:00Z"/>
                <w:rFonts w:ascii="Calibri" w:hAnsi="Calibri" w:cs="Calibri"/>
                <w:color w:val="000000"/>
                <w:sz w:val="22"/>
                <w:szCs w:val="22"/>
              </w:rPr>
            </w:pPr>
            <w:ins w:id="87205"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CDC5D9" w14:textId="77777777" w:rsidR="003E6D09" w:rsidRPr="003E6D09" w:rsidRDefault="003E6D09" w:rsidP="003E6D09">
            <w:pPr>
              <w:spacing w:before="0" w:after="0" w:line="240" w:lineRule="auto"/>
              <w:jc w:val="center"/>
              <w:rPr>
                <w:ins w:id="87206" w:author="pete jones" w:date="2022-01-11T16:54:00Z"/>
                <w:rFonts w:ascii="Calibri" w:hAnsi="Calibri" w:cs="Calibri"/>
                <w:color w:val="000000"/>
                <w:sz w:val="22"/>
                <w:szCs w:val="22"/>
              </w:rPr>
            </w:pPr>
            <w:ins w:id="8720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2C0D1F" w14:textId="77777777" w:rsidR="003E6D09" w:rsidRPr="003E6D09" w:rsidRDefault="003E6D09" w:rsidP="003E6D09">
            <w:pPr>
              <w:spacing w:before="0" w:after="0" w:line="240" w:lineRule="auto"/>
              <w:jc w:val="center"/>
              <w:rPr>
                <w:ins w:id="87208" w:author="pete jones" w:date="2022-01-11T16:54:00Z"/>
                <w:rFonts w:ascii="Calibri" w:hAnsi="Calibri" w:cs="Calibri"/>
                <w:color w:val="000000"/>
                <w:sz w:val="22"/>
                <w:szCs w:val="22"/>
              </w:rPr>
            </w:pPr>
            <w:ins w:id="87209"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001854" w14:textId="77777777" w:rsidR="003E6D09" w:rsidRPr="003E6D09" w:rsidRDefault="003E6D09" w:rsidP="003E6D09">
            <w:pPr>
              <w:spacing w:before="0" w:after="0" w:line="240" w:lineRule="auto"/>
              <w:jc w:val="center"/>
              <w:rPr>
                <w:ins w:id="87210" w:author="pete jones" w:date="2022-01-11T16:54:00Z"/>
                <w:rFonts w:ascii="Calibri" w:hAnsi="Calibri" w:cs="Calibri"/>
                <w:color w:val="000000"/>
                <w:sz w:val="22"/>
                <w:szCs w:val="22"/>
              </w:rPr>
            </w:pPr>
            <w:ins w:id="8721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B245F3" w14:textId="77777777" w:rsidR="003E6D09" w:rsidRPr="003E6D09" w:rsidRDefault="003E6D09" w:rsidP="003E6D09">
            <w:pPr>
              <w:spacing w:before="0" w:after="0" w:line="240" w:lineRule="auto"/>
              <w:jc w:val="center"/>
              <w:rPr>
                <w:ins w:id="87212" w:author="pete jones" w:date="2022-01-11T16:54:00Z"/>
                <w:rFonts w:ascii="Calibri" w:hAnsi="Calibri" w:cs="Calibri"/>
                <w:color w:val="000000"/>
                <w:sz w:val="22"/>
                <w:szCs w:val="22"/>
              </w:rPr>
            </w:pPr>
            <w:ins w:id="87213"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43269CD" w14:textId="77777777" w:rsidR="003E6D09" w:rsidRPr="003E6D09" w:rsidRDefault="003E6D09" w:rsidP="003E6D09">
            <w:pPr>
              <w:spacing w:before="0" w:after="0" w:line="240" w:lineRule="auto"/>
              <w:jc w:val="center"/>
              <w:rPr>
                <w:ins w:id="87214" w:author="pete jones" w:date="2022-01-11T16:54:00Z"/>
                <w:rFonts w:ascii="Calibri" w:hAnsi="Calibri" w:cs="Calibri"/>
                <w:color w:val="000000"/>
                <w:sz w:val="22"/>
                <w:szCs w:val="22"/>
              </w:rPr>
            </w:pPr>
            <w:ins w:id="87215" w:author="pete jones" w:date="2022-01-11T16:54:00Z">
              <w:r w:rsidRPr="003E6D09">
                <w:rPr>
                  <w:rFonts w:ascii="Calibri" w:hAnsi="Calibri" w:cs="Calibri"/>
                  <w:color w:val="000000"/>
                  <w:sz w:val="22"/>
                  <w:szCs w:val="22"/>
                </w:rPr>
                <w:t> </w:t>
              </w:r>
            </w:ins>
          </w:p>
        </w:tc>
      </w:tr>
      <w:tr w:rsidR="003E6D09" w:rsidRPr="003E6D09" w14:paraId="76402847" w14:textId="77777777" w:rsidTr="003E6D09">
        <w:trPr>
          <w:trHeight w:val="300"/>
          <w:ins w:id="87216"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57CB140" w14:textId="77777777" w:rsidR="003E6D09" w:rsidRPr="003E6D09" w:rsidRDefault="003E6D09" w:rsidP="003E6D09">
            <w:pPr>
              <w:spacing w:before="0" w:after="0" w:line="240" w:lineRule="auto"/>
              <w:jc w:val="center"/>
              <w:rPr>
                <w:ins w:id="87217" w:author="pete jones" w:date="2022-01-11T16:54:00Z"/>
                <w:rFonts w:ascii="Calibri" w:hAnsi="Calibri" w:cs="Calibri"/>
                <w:color w:val="000000"/>
                <w:sz w:val="22"/>
                <w:szCs w:val="22"/>
              </w:rPr>
            </w:pPr>
            <w:ins w:id="87218" w:author="pete jones" w:date="2022-01-11T16:54:00Z">
              <w:r w:rsidRPr="003E6D09">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vAlign w:val="bottom"/>
            <w:hideMark/>
          </w:tcPr>
          <w:p w14:paraId="5BA8CD26" w14:textId="77777777" w:rsidR="003E6D09" w:rsidRPr="003E6D09" w:rsidRDefault="003E6D09" w:rsidP="003E6D09">
            <w:pPr>
              <w:spacing w:before="0" w:after="0" w:line="240" w:lineRule="auto"/>
              <w:jc w:val="left"/>
              <w:rPr>
                <w:ins w:id="87219" w:author="pete jones" w:date="2022-01-11T16:54:00Z"/>
                <w:rFonts w:ascii="Calibri" w:hAnsi="Calibri" w:cs="Calibri"/>
                <w:color w:val="000000"/>
                <w:sz w:val="22"/>
                <w:szCs w:val="22"/>
              </w:rPr>
            </w:pPr>
            <w:ins w:id="87220" w:author="pete jones" w:date="2022-01-11T16:54:00Z">
              <w:r w:rsidRPr="003E6D09">
                <w:rPr>
                  <w:rFonts w:ascii="Calibri" w:hAnsi="Calibri" w:cs="Calibri"/>
                  <w:color w:val="000000"/>
                  <w:sz w:val="22"/>
                  <w:szCs w:val="22"/>
                </w:rPr>
                <w:t> Analysis of 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75D31008" w14:textId="77777777" w:rsidR="003E6D09" w:rsidRPr="003E6D09" w:rsidRDefault="003E6D09" w:rsidP="003E6D09">
            <w:pPr>
              <w:spacing w:before="0" w:after="0" w:line="240" w:lineRule="auto"/>
              <w:jc w:val="center"/>
              <w:rPr>
                <w:ins w:id="87221" w:author="pete jones" w:date="2022-01-11T16:54:00Z"/>
                <w:rFonts w:ascii="Calibri" w:hAnsi="Calibri" w:cs="Calibri"/>
                <w:color w:val="000000"/>
                <w:sz w:val="22"/>
                <w:szCs w:val="22"/>
              </w:rPr>
            </w:pPr>
            <w:ins w:id="87222" w:author="pete jones" w:date="2022-01-11T16:54: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D1AEBF5" w14:textId="77777777" w:rsidR="003E6D09" w:rsidRPr="003E6D09" w:rsidRDefault="003E6D09" w:rsidP="003E6D09">
            <w:pPr>
              <w:spacing w:before="0" w:after="0" w:line="240" w:lineRule="auto"/>
              <w:jc w:val="center"/>
              <w:rPr>
                <w:ins w:id="87223" w:author="pete jones" w:date="2022-01-11T16:54:00Z"/>
                <w:rFonts w:ascii="Calibri" w:hAnsi="Calibri" w:cs="Calibri"/>
                <w:color w:val="000000"/>
                <w:sz w:val="22"/>
                <w:szCs w:val="22"/>
              </w:rPr>
            </w:pPr>
            <w:ins w:id="87224"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CDAE2F4" w14:textId="77777777" w:rsidR="003E6D09" w:rsidRPr="003E6D09" w:rsidRDefault="003E6D09" w:rsidP="003E6D09">
            <w:pPr>
              <w:spacing w:before="0" w:after="0" w:line="240" w:lineRule="auto"/>
              <w:jc w:val="center"/>
              <w:rPr>
                <w:ins w:id="87225" w:author="pete jones" w:date="2022-01-11T16:54:00Z"/>
                <w:rFonts w:ascii="Calibri" w:hAnsi="Calibri" w:cs="Calibri"/>
                <w:color w:val="000000"/>
                <w:sz w:val="22"/>
                <w:szCs w:val="22"/>
              </w:rPr>
            </w:pPr>
            <w:ins w:id="87226"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4419963" w14:textId="77777777" w:rsidR="003E6D09" w:rsidRPr="003E6D09" w:rsidRDefault="003E6D09" w:rsidP="003E6D09">
            <w:pPr>
              <w:spacing w:before="0" w:after="0" w:line="240" w:lineRule="auto"/>
              <w:jc w:val="center"/>
              <w:rPr>
                <w:ins w:id="87227" w:author="pete jones" w:date="2022-01-11T16:54:00Z"/>
                <w:rFonts w:ascii="Calibri" w:hAnsi="Calibri" w:cs="Calibri"/>
                <w:color w:val="000000"/>
                <w:sz w:val="22"/>
                <w:szCs w:val="22"/>
              </w:rPr>
            </w:pPr>
            <w:ins w:id="87228"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3A63046" w14:textId="77777777" w:rsidR="003E6D09" w:rsidRPr="003E6D09" w:rsidRDefault="003E6D09" w:rsidP="003E6D09">
            <w:pPr>
              <w:spacing w:before="0" w:after="0" w:line="240" w:lineRule="auto"/>
              <w:jc w:val="center"/>
              <w:rPr>
                <w:ins w:id="87229" w:author="pete jones" w:date="2022-01-11T16:54:00Z"/>
                <w:rFonts w:ascii="Calibri" w:hAnsi="Calibri" w:cs="Calibri"/>
                <w:color w:val="000000"/>
                <w:sz w:val="22"/>
                <w:szCs w:val="22"/>
              </w:rPr>
            </w:pPr>
            <w:ins w:id="87230"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96C7F1" w14:textId="77777777" w:rsidR="003E6D09" w:rsidRPr="003E6D09" w:rsidRDefault="003E6D09" w:rsidP="003E6D09">
            <w:pPr>
              <w:spacing w:before="0" w:after="0" w:line="240" w:lineRule="auto"/>
              <w:jc w:val="center"/>
              <w:rPr>
                <w:ins w:id="87231" w:author="pete jones" w:date="2022-01-11T16:54:00Z"/>
                <w:rFonts w:ascii="Calibri" w:hAnsi="Calibri" w:cs="Calibri"/>
                <w:color w:val="000000"/>
                <w:sz w:val="22"/>
                <w:szCs w:val="22"/>
              </w:rPr>
            </w:pPr>
            <w:ins w:id="87232"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815293" w14:textId="77777777" w:rsidR="003E6D09" w:rsidRPr="003E6D09" w:rsidRDefault="003E6D09" w:rsidP="003E6D09">
            <w:pPr>
              <w:spacing w:before="0" w:after="0" w:line="240" w:lineRule="auto"/>
              <w:jc w:val="center"/>
              <w:rPr>
                <w:ins w:id="87233" w:author="pete jones" w:date="2022-01-11T16:54:00Z"/>
                <w:rFonts w:ascii="Calibri" w:hAnsi="Calibri" w:cs="Calibri"/>
                <w:color w:val="000000"/>
                <w:sz w:val="22"/>
                <w:szCs w:val="22"/>
              </w:rPr>
            </w:pPr>
            <w:ins w:id="8723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49AC25" w14:textId="77777777" w:rsidR="003E6D09" w:rsidRPr="003E6D09" w:rsidRDefault="003E6D09" w:rsidP="003E6D09">
            <w:pPr>
              <w:spacing w:before="0" w:after="0" w:line="240" w:lineRule="auto"/>
              <w:jc w:val="center"/>
              <w:rPr>
                <w:ins w:id="87235" w:author="pete jones" w:date="2022-01-11T16:54:00Z"/>
                <w:rFonts w:ascii="Calibri" w:hAnsi="Calibri" w:cs="Calibri"/>
                <w:color w:val="000000"/>
                <w:sz w:val="22"/>
                <w:szCs w:val="22"/>
              </w:rPr>
            </w:pPr>
            <w:ins w:id="87236"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5DB9A5" w14:textId="77777777" w:rsidR="003E6D09" w:rsidRPr="003E6D09" w:rsidRDefault="003E6D09" w:rsidP="003E6D09">
            <w:pPr>
              <w:spacing w:before="0" w:after="0" w:line="240" w:lineRule="auto"/>
              <w:jc w:val="center"/>
              <w:rPr>
                <w:ins w:id="87237" w:author="pete jones" w:date="2022-01-11T16:54:00Z"/>
                <w:rFonts w:ascii="Calibri" w:hAnsi="Calibri" w:cs="Calibri"/>
                <w:color w:val="000000"/>
                <w:sz w:val="22"/>
                <w:szCs w:val="22"/>
              </w:rPr>
            </w:pPr>
            <w:ins w:id="87238"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A7BD3E" w14:textId="77777777" w:rsidR="003E6D09" w:rsidRPr="003E6D09" w:rsidRDefault="003E6D09" w:rsidP="003E6D09">
            <w:pPr>
              <w:spacing w:before="0" w:after="0" w:line="240" w:lineRule="auto"/>
              <w:jc w:val="center"/>
              <w:rPr>
                <w:ins w:id="87239" w:author="pete jones" w:date="2022-01-11T16:54:00Z"/>
                <w:rFonts w:ascii="Calibri" w:hAnsi="Calibri" w:cs="Calibri"/>
                <w:color w:val="000000"/>
                <w:sz w:val="22"/>
                <w:szCs w:val="22"/>
              </w:rPr>
            </w:pPr>
            <w:ins w:id="8724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13C63F" w14:textId="77777777" w:rsidR="003E6D09" w:rsidRPr="003E6D09" w:rsidRDefault="003E6D09" w:rsidP="003E6D09">
            <w:pPr>
              <w:spacing w:before="0" w:after="0" w:line="240" w:lineRule="auto"/>
              <w:jc w:val="center"/>
              <w:rPr>
                <w:ins w:id="87241" w:author="pete jones" w:date="2022-01-11T16:54:00Z"/>
                <w:rFonts w:ascii="Calibri" w:hAnsi="Calibri" w:cs="Calibri"/>
                <w:color w:val="000000"/>
                <w:sz w:val="22"/>
                <w:szCs w:val="22"/>
              </w:rPr>
            </w:pPr>
            <w:ins w:id="87242"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AA926BE" w14:textId="77777777" w:rsidR="003E6D09" w:rsidRPr="003E6D09" w:rsidRDefault="003E6D09" w:rsidP="003E6D09">
            <w:pPr>
              <w:spacing w:before="0" w:after="0" w:line="240" w:lineRule="auto"/>
              <w:jc w:val="center"/>
              <w:rPr>
                <w:ins w:id="87243" w:author="pete jones" w:date="2022-01-11T16:54:00Z"/>
                <w:rFonts w:ascii="Calibri" w:hAnsi="Calibri" w:cs="Calibri"/>
                <w:color w:val="000000"/>
                <w:sz w:val="22"/>
                <w:szCs w:val="22"/>
              </w:rPr>
            </w:pPr>
            <w:ins w:id="87244" w:author="pete jones" w:date="2022-01-11T16:54:00Z">
              <w:r w:rsidRPr="003E6D09">
                <w:rPr>
                  <w:rFonts w:ascii="Calibri" w:hAnsi="Calibri" w:cs="Calibri"/>
                  <w:color w:val="000000"/>
                  <w:sz w:val="22"/>
                  <w:szCs w:val="22"/>
                </w:rPr>
                <w:t> </w:t>
              </w:r>
            </w:ins>
          </w:p>
        </w:tc>
      </w:tr>
      <w:tr w:rsidR="003E6D09" w:rsidRPr="003E6D09" w14:paraId="15DECDFC" w14:textId="77777777" w:rsidTr="003E6D09">
        <w:trPr>
          <w:trHeight w:val="300"/>
          <w:ins w:id="87245"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6562328" w14:textId="77777777" w:rsidR="003E6D09" w:rsidRPr="003E6D09" w:rsidRDefault="003E6D09" w:rsidP="003E6D09">
            <w:pPr>
              <w:spacing w:before="0" w:after="0" w:line="240" w:lineRule="auto"/>
              <w:jc w:val="center"/>
              <w:rPr>
                <w:ins w:id="87246" w:author="pete jones" w:date="2022-01-11T16:54:00Z"/>
                <w:rFonts w:ascii="Calibri" w:hAnsi="Calibri" w:cs="Calibri"/>
                <w:color w:val="000000"/>
                <w:sz w:val="22"/>
                <w:szCs w:val="22"/>
              </w:rPr>
            </w:pPr>
            <w:ins w:id="87247" w:author="pete jones" w:date="2022-01-11T16:54: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18F76A6" w14:textId="77777777" w:rsidR="003E6D09" w:rsidRPr="003E6D09" w:rsidRDefault="003E6D09" w:rsidP="003E6D09">
            <w:pPr>
              <w:spacing w:before="0" w:after="0" w:line="240" w:lineRule="auto"/>
              <w:jc w:val="left"/>
              <w:rPr>
                <w:ins w:id="87248" w:author="pete jones" w:date="2022-01-11T16:54:00Z"/>
                <w:rFonts w:ascii="Calibri" w:hAnsi="Calibri" w:cs="Calibri"/>
                <w:color w:val="000000"/>
                <w:sz w:val="22"/>
                <w:szCs w:val="22"/>
              </w:rPr>
            </w:pPr>
            <w:ins w:id="87249" w:author="pete jones" w:date="2022-01-11T16:54:00Z">
              <w:r w:rsidRPr="003E6D09">
                <w:rPr>
                  <w:rFonts w:ascii="Calibri" w:hAnsi="Calibri" w:cs="Calibri"/>
                  <w:color w:val="000000"/>
                  <w:sz w:val="22"/>
                  <w:szCs w:val="22"/>
                </w:rPr>
                <w:t> Dynamic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77C76BDC" w14:textId="77777777" w:rsidR="003E6D09" w:rsidRPr="003E6D09" w:rsidRDefault="003E6D09" w:rsidP="003E6D09">
            <w:pPr>
              <w:spacing w:before="0" w:after="0" w:line="240" w:lineRule="auto"/>
              <w:jc w:val="center"/>
              <w:rPr>
                <w:ins w:id="87250" w:author="pete jones" w:date="2022-01-11T16:54:00Z"/>
                <w:rFonts w:ascii="Calibri" w:hAnsi="Calibri" w:cs="Calibri"/>
                <w:color w:val="000000"/>
                <w:sz w:val="22"/>
                <w:szCs w:val="22"/>
              </w:rPr>
            </w:pPr>
            <w:ins w:id="87251" w:author="pete jones" w:date="2022-01-11T16:54: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881C18C" w14:textId="77777777" w:rsidR="003E6D09" w:rsidRPr="003E6D09" w:rsidRDefault="003E6D09" w:rsidP="003E6D09">
            <w:pPr>
              <w:spacing w:before="0" w:after="0" w:line="240" w:lineRule="auto"/>
              <w:jc w:val="center"/>
              <w:rPr>
                <w:ins w:id="87252" w:author="pete jones" w:date="2022-01-11T16:54:00Z"/>
                <w:rFonts w:ascii="Calibri" w:hAnsi="Calibri" w:cs="Calibri"/>
                <w:color w:val="000000"/>
                <w:sz w:val="22"/>
                <w:szCs w:val="22"/>
              </w:rPr>
            </w:pPr>
            <w:ins w:id="87253"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4EAE928" w14:textId="77777777" w:rsidR="003E6D09" w:rsidRPr="003E6D09" w:rsidRDefault="003E6D09" w:rsidP="003E6D09">
            <w:pPr>
              <w:spacing w:before="0" w:after="0" w:line="240" w:lineRule="auto"/>
              <w:jc w:val="center"/>
              <w:rPr>
                <w:ins w:id="87254" w:author="pete jones" w:date="2022-01-11T16:54:00Z"/>
                <w:rFonts w:ascii="Calibri" w:hAnsi="Calibri" w:cs="Calibri"/>
                <w:color w:val="000000"/>
                <w:sz w:val="22"/>
                <w:szCs w:val="22"/>
              </w:rPr>
            </w:pPr>
            <w:ins w:id="87255"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FF8072" w14:textId="77777777" w:rsidR="003E6D09" w:rsidRPr="003E6D09" w:rsidRDefault="003E6D09" w:rsidP="003E6D09">
            <w:pPr>
              <w:spacing w:before="0" w:after="0" w:line="240" w:lineRule="auto"/>
              <w:jc w:val="center"/>
              <w:rPr>
                <w:ins w:id="87256" w:author="pete jones" w:date="2022-01-11T16:54:00Z"/>
                <w:rFonts w:ascii="Calibri" w:hAnsi="Calibri" w:cs="Calibri"/>
                <w:color w:val="000000"/>
                <w:sz w:val="22"/>
                <w:szCs w:val="22"/>
              </w:rPr>
            </w:pPr>
            <w:ins w:id="87257"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EEF51E2" w14:textId="77777777" w:rsidR="003E6D09" w:rsidRPr="003E6D09" w:rsidRDefault="003E6D09" w:rsidP="003E6D09">
            <w:pPr>
              <w:spacing w:before="0" w:after="0" w:line="240" w:lineRule="auto"/>
              <w:jc w:val="center"/>
              <w:rPr>
                <w:ins w:id="87258" w:author="pete jones" w:date="2022-01-11T16:54:00Z"/>
                <w:rFonts w:ascii="Calibri" w:hAnsi="Calibri" w:cs="Calibri"/>
                <w:color w:val="000000"/>
                <w:sz w:val="22"/>
                <w:szCs w:val="22"/>
              </w:rPr>
            </w:pPr>
            <w:ins w:id="87259"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E2514FA" w14:textId="77777777" w:rsidR="003E6D09" w:rsidRPr="003E6D09" w:rsidRDefault="003E6D09" w:rsidP="003E6D09">
            <w:pPr>
              <w:spacing w:before="0" w:after="0" w:line="240" w:lineRule="auto"/>
              <w:jc w:val="center"/>
              <w:rPr>
                <w:ins w:id="87260" w:author="pete jones" w:date="2022-01-11T16:54:00Z"/>
                <w:rFonts w:ascii="Calibri" w:hAnsi="Calibri" w:cs="Calibri"/>
                <w:color w:val="000000"/>
                <w:sz w:val="22"/>
                <w:szCs w:val="22"/>
              </w:rPr>
            </w:pPr>
            <w:ins w:id="8726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A2BEC4" w14:textId="77777777" w:rsidR="003E6D09" w:rsidRPr="003E6D09" w:rsidRDefault="003E6D09" w:rsidP="003E6D09">
            <w:pPr>
              <w:spacing w:before="0" w:after="0" w:line="240" w:lineRule="auto"/>
              <w:jc w:val="center"/>
              <w:rPr>
                <w:ins w:id="87262" w:author="pete jones" w:date="2022-01-11T16:54:00Z"/>
                <w:rFonts w:ascii="Calibri" w:hAnsi="Calibri" w:cs="Calibri"/>
                <w:color w:val="000000"/>
                <w:sz w:val="22"/>
                <w:szCs w:val="22"/>
              </w:rPr>
            </w:pPr>
            <w:ins w:id="8726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7D6076" w14:textId="77777777" w:rsidR="003E6D09" w:rsidRPr="003E6D09" w:rsidRDefault="003E6D09" w:rsidP="003E6D09">
            <w:pPr>
              <w:spacing w:before="0" w:after="0" w:line="240" w:lineRule="auto"/>
              <w:jc w:val="center"/>
              <w:rPr>
                <w:ins w:id="87264" w:author="pete jones" w:date="2022-01-11T16:54:00Z"/>
                <w:rFonts w:ascii="Calibri" w:hAnsi="Calibri" w:cs="Calibri"/>
                <w:color w:val="000000"/>
                <w:sz w:val="22"/>
                <w:szCs w:val="22"/>
              </w:rPr>
            </w:pPr>
            <w:ins w:id="87265"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EA6110" w14:textId="77777777" w:rsidR="003E6D09" w:rsidRPr="003E6D09" w:rsidRDefault="003E6D09" w:rsidP="003E6D09">
            <w:pPr>
              <w:spacing w:before="0" w:after="0" w:line="240" w:lineRule="auto"/>
              <w:jc w:val="center"/>
              <w:rPr>
                <w:ins w:id="87266" w:author="pete jones" w:date="2022-01-11T16:54:00Z"/>
                <w:rFonts w:ascii="Calibri" w:hAnsi="Calibri" w:cs="Calibri"/>
                <w:color w:val="000000"/>
                <w:sz w:val="22"/>
                <w:szCs w:val="22"/>
              </w:rPr>
            </w:pPr>
            <w:ins w:id="8726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9A869E" w14:textId="77777777" w:rsidR="003E6D09" w:rsidRPr="003E6D09" w:rsidRDefault="003E6D09" w:rsidP="003E6D09">
            <w:pPr>
              <w:spacing w:before="0" w:after="0" w:line="240" w:lineRule="auto"/>
              <w:jc w:val="center"/>
              <w:rPr>
                <w:ins w:id="87268" w:author="pete jones" w:date="2022-01-11T16:54:00Z"/>
                <w:rFonts w:ascii="Calibri" w:hAnsi="Calibri" w:cs="Calibri"/>
                <w:color w:val="000000"/>
                <w:sz w:val="22"/>
                <w:szCs w:val="22"/>
              </w:rPr>
            </w:pPr>
            <w:ins w:id="87269"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2B3323" w14:textId="77777777" w:rsidR="003E6D09" w:rsidRPr="003E6D09" w:rsidRDefault="003E6D09" w:rsidP="003E6D09">
            <w:pPr>
              <w:spacing w:before="0" w:after="0" w:line="240" w:lineRule="auto"/>
              <w:jc w:val="center"/>
              <w:rPr>
                <w:ins w:id="87270" w:author="pete jones" w:date="2022-01-11T16:54:00Z"/>
                <w:rFonts w:ascii="Calibri" w:hAnsi="Calibri" w:cs="Calibri"/>
                <w:color w:val="000000"/>
                <w:sz w:val="22"/>
                <w:szCs w:val="22"/>
              </w:rPr>
            </w:pPr>
            <w:ins w:id="87271"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A55BA75" w14:textId="77777777" w:rsidR="003E6D09" w:rsidRPr="003E6D09" w:rsidRDefault="003E6D09" w:rsidP="003E6D09">
            <w:pPr>
              <w:spacing w:before="0" w:after="0" w:line="240" w:lineRule="auto"/>
              <w:jc w:val="center"/>
              <w:rPr>
                <w:ins w:id="87272" w:author="pete jones" w:date="2022-01-11T16:54:00Z"/>
                <w:rFonts w:ascii="Calibri" w:hAnsi="Calibri" w:cs="Calibri"/>
                <w:color w:val="000000"/>
                <w:sz w:val="22"/>
                <w:szCs w:val="22"/>
              </w:rPr>
            </w:pPr>
            <w:ins w:id="87273" w:author="pete jones" w:date="2022-01-11T16:54:00Z">
              <w:r w:rsidRPr="003E6D09">
                <w:rPr>
                  <w:rFonts w:ascii="Calibri" w:hAnsi="Calibri" w:cs="Calibri"/>
                  <w:color w:val="000000"/>
                  <w:sz w:val="22"/>
                  <w:szCs w:val="22"/>
                </w:rPr>
                <w:t> </w:t>
              </w:r>
            </w:ins>
          </w:p>
        </w:tc>
      </w:tr>
      <w:tr w:rsidR="003E6D09" w:rsidRPr="003E6D09" w14:paraId="38092685" w14:textId="77777777" w:rsidTr="003E6D09">
        <w:trPr>
          <w:trHeight w:val="300"/>
          <w:ins w:id="87274"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F90E7DC" w14:textId="77777777" w:rsidR="003E6D09" w:rsidRPr="003E6D09" w:rsidRDefault="003E6D09" w:rsidP="003E6D09">
            <w:pPr>
              <w:spacing w:before="0" w:after="0" w:line="240" w:lineRule="auto"/>
              <w:jc w:val="center"/>
              <w:rPr>
                <w:ins w:id="87275" w:author="pete jones" w:date="2022-01-11T16:54:00Z"/>
                <w:rFonts w:ascii="Calibri" w:hAnsi="Calibri" w:cs="Calibri"/>
                <w:color w:val="000000"/>
                <w:sz w:val="22"/>
                <w:szCs w:val="22"/>
              </w:rPr>
            </w:pPr>
            <w:ins w:id="87276" w:author="pete jones" w:date="2022-01-11T16:54: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51B95F3" w14:textId="77777777" w:rsidR="003E6D09" w:rsidRPr="003E6D09" w:rsidRDefault="003E6D09" w:rsidP="003E6D09">
            <w:pPr>
              <w:spacing w:before="0" w:after="0" w:line="240" w:lineRule="auto"/>
              <w:jc w:val="left"/>
              <w:rPr>
                <w:ins w:id="87277" w:author="pete jones" w:date="2022-01-11T16:54:00Z"/>
                <w:rFonts w:ascii="Calibri" w:hAnsi="Calibri" w:cs="Calibri"/>
                <w:color w:val="000000"/>
                <w:sz w:val="22"/>
                <w:szCs w:val="22"/>
              </w:rPr>
            </w:pPr>
            <w:ins w:id="87278" w:author="pete jones" w:date="2022-01-11T16:54:00Z">
              <w:r w:rsidRPr="003E6D09">
                <w:rPr>
                  <w:rFonts w:ascii="Calibri" w:hAnsi="Calibri" w:cs="Calibri"/>
                  <w:color w:val="000000"/>
                  <w:sz w:val="22"/>
                  <w:szCs w:val="22"/>
                </w:rPr>
                <w:t> Engineering an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5E545980" w14:textId="77777777" w:rsidR="003E6D09" w:rsidRPr="003E6D09" w:rsidRDefault="003E6D09" w:rsidP="003E6D09">
            <w:pPr>
              <w:spacing w:before="0" w:after="0" w:line="240" w:lineRule="auto"/>
              <w:jc w:val="center"/>
              <w:rPr>
                <w:ins w:id="87279" w:author="pete jones" w:date="2022-01-11T16:54:00Z"/>
                <w:rFonts w:ascii="Calibri" w:hAnsi="Calibri" w:cs="Calibri"/>
                <w:color w:val="000000"/>
                <w:sz w:val="22"/>
                <w:szCs w:val="22"/>
              </w:rPr>
            </w:pPr>
            <w:ins w:id="87280" w:author="pete jones" w:date="2022-01-11T16:54: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4FA759D" w14:textId="77777777" w:rsidR="003E6D09" w:rsidRPr="003E6D09" w:rsidRDefault="003E6D09" w:rsidP="003E6D09">
            <w:pPr>
              <w:spacing w:before="0" w:after="0" w:line="240" w:lineRule="auto"/>
              <w:jc w:val="center"/>
              <w:rPr>
                <w:ins w:id="87281" w:author="pete jones" w:date="2022-01-11T16:54:00Z"/>
                <w:rFonts w:ascii="Calibri" w:hAnsi="Calibri" w:cs="Calibri"/>
                <w:color w:val="000000"/>
                <w:sz w:val="22"/>
                <w:szCs w:val="22"/>
              </w:rPr>
            </w:pPr>
            <w:ins w:id="87282"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77EFA5F" w14:textId="77777777" w:rsidR="003E6D09" w:rsidRPr="003E6D09" w:rsidRDefault="003E6D09" w:rsidP="003E6D09">
            <w:pPr>
              <w:spacing w:before="0" w:after="0" w:line="240" w:lineRule="auto"/>
              <w:jc w:val="center"/>
              <w:rPr>
                <w:ins w:id="87283" w:author="pete jones" w:date="2022-01-11T16:54:00Z"/>
                <w:rFonts w:ascii="Calibri" w:hAnsi="Calibri" w:cs="Calibri"/>
                <w:color w:val="000000"/>
                <w:sz w:val="22"/>
                <w:szCs w:val="22"/>
              </w:rPr>
            </w:pPr>
            <w:ins w:id="87284"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5815C1" w14:textId="77777777" w:rsidR="003E6D09" w:rsidRPr="003E6D09" w:rsidRDefault="003E6D09" w:rsidP="003E6D09">
            <w:pPr>
              <w:spacing w:before="0" w:after="0" w:line="240" w:lineRule="auto"/>
              <w:jc w:val="center"/>
              <w:rPr>
                <w:ins w:id="87285" w:author="pete jones" w:date="2022-01-11T16:54:00Z"/>
                <w:rFonts w:ascii="Calibri" w:hAnsi="Calibri" w:cs="Calibri"/>
                <w:color w:val="000000"/>
                <w:sz w:val="22"/>
                <w:szCs w:val="22"/>
              </w:rPr>
            </w:pPr>
            <w:ins w:id="87286"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478813" w14:textId="77777777" w:rsidR="003E6D09" w:rsidRPr="003E6D09" w:rsidRDefault="003E6D09" w:rsidP="003E6D09">
            <w:pPr>
              <w:spacing w:before="0" w:after="0" w:line="240" w:lineRule="auto"/>
              <w:jc w:val="center"/>
              <w:rPr>
                <w:ins w:id="87287" w:author="pete jones" w:date="2022-01-11T16:54:00Z"/>
                <w:rFonts w:ascii="Calibri" w:hAnsi="Calibri" w:cs="Calibri"/>
                <w:color w:val="000000"/>
                <w:sz w:val="22"/>
                <w:szCs w:val="22"/>
              </w:rPr>
            </w:pPr>
            <w:ins w:id="87288"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3BF727" w14:textId="77777777" w:rsidR="003E6D09" w:rsidRPr="003E6D09" w:rsidRDefault="003E6D09" w:rsidP="003E6D09">
            <w:pPr>
              <w:spacing w:before="0" w:after="0" w:line="240" w:lineRule="auto"/>
              <w:jc w:val="center"/>
              <w:rPr>
                <w:ins w:id="87289" w:author="pete jones" w:date="2022-01-11T16:54:00Z"/>
                <w:rFonts w:ascii="Calibri" w:hAnsi="Calibri" w:cs="Calibri"/>
                <w:color w:val="000000"/>
                <w:sz w:val="22"/>
                <w:szCs w:val="22"/>
              </w:rPr>
            </w:pPr>
            <w:ins w:id="8729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855A20" w14:textId="77777777" w:rsidR="003E6D09" w:rsidRPr="003E6D09" w:rsidRDefault="003E6D09" w:rsidP="003E6D09">
            <w:pPr>
              <w:spacing w:before="0" w:after="0" w:line="240" w:lineRule="auto"/>
              <w:jc w:val="center"/>
              <w:rPr>
                <w:ins w:id="87291" w:author="pete jones" w:date="2022-01-11T16:54:00Z"/>
                <w:rFonts w:ascii="Calibri" w:hAnsi="Calibri" w:cs="Calibri"/>
                <w:color w:val="000000"/>
                <w:sz w:val="22"/>
                <w:szCs w:val="22"/>
              </w:rPr>
            </w:pPr>
            <w:ins w:id="87292"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DF57FE" w14:textId="77777777" w:rsidR="003E6D09" w:rsidRPr="003E6D09" w:rsidRDefault="003E6D09" w:rsidP="003E6D09">
            <w:pPr>
              <w:spacing w:before="0" w:after="0" w:line="240" w:lineRule="auto"/>
              <w:jc w:val="center"/>
              <w:rPr>
                <w:ins w:id="87293" w:author="pete jones" w:date="2022-01-11T16:54:00Z"/>
                <w:rFonts w:ascii="Calibri" w:hAnsi="Calibri" w:cs="Calibri"/>
                <w:color w:val="000000"/>
                <w:sz w:val="22"/>
                <w:szCs w:val="22"/>
              </w:rPr>
            </w:pPr>
            <w:ins w:id="8729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3F6100" w14:textId="77777777" w:rsidR="003E6D09" w:rsidRPr="003E6D09" w:rsidRDefault="003E6D09" w:rsidP="003E6D09">
            <w:pPr>
              <w:spacing w:before="0" w:after="0" w:line="240" w:lineRule="auto"/>
              <w:jc w:val="center"/>
              <w:rPr>
                <w:ins w:id="87295" w:author="pete jones" w:date="2022-01-11T16:54:00Z"/>
                <w:rFonts w:ascii="Calibri" w:hAnsi="Calibri" w:cs="Calibri"/>
                <w:color w:val="000000"/>
                <w:sz w:val="22"/>
                <w:szCs w:val="22"/>
              </w:rPr>
            </w:pPr>
            <w:ins w:id="87296"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78F98B" w14:textId="77777777" w:rsidR="003E6D09" w:rsidRPr="003E6D09" w:rsidRDefault="003E6D09" w:rsidP="003E6D09">
            <w:pPr>
              <w:spacing w:before="0" w:after="0" w:line="240" w:lineRule="auto"/>
              <w:jc w:val="center"/>
              <w:rPr>
                <w:ins w:id="87297" w:author="pete jones" w:date="2022-01-11T16:54:00Z"/>
                <w:rFonts w:ascii="Calibri" w:hAnsi="Calibri" w:cs="Calibri"/>
                <w:color w:val="000000"/>
                <w:sz w:val="22"/>
                <w:szCs w:val="22"/>
              </w:rPr>
            </w:pPr>
            <w:ins w:id="87298"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0A1A58" w14:textId="77777777" w:rsidR="003E6D09" w:rsidRPr="003E6D09" w:rsidRDefault="003E6D09" w:rsidP="003E6D09">
            <w:pPr>
              <w:spacing w:before="0" w:after="0" w:line="240" w:lineRule="auto"/>
              <w:jc w:val="center"/>
              <w:rPr>
                <w:ins w:id="87299" w:author="pete jones" w:date="2022-01-11T16:54:00Z"/>
                <w:rFonts w:ascii="Calibri" w:hAnsi="Calibri" w:cs="Calibri"/>
                <w:color w:val="000000"/>
                <w:sz w:val="22"/>
                <w:szCs w:val="22"/>
              </w:rPr>
            </w:pPr>
            <w:ins w:id="87300"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A17B6E" w14:textId="77777777" w:rsidR="003E6D09" w:rsidRPr="003E6D09" w:rsidRDefault="003E6D09" w:rsidP="003E6D09">
            <w:pPr>
              <w:spacing w:before="0" w:after="0" w:line="240" w:lineRule="auto"/>
              <w:jc w:val="center"/>
              <w:rPr>
                <w:ins w:id="87301" w:author="pete jones" w:date="2022-01-11T16:54:00Z"/>
                <w:rFonts w:ascii="Calibri" w:hAnsi="Calibri" w:cs="Calibri"/>
                <w:color w:val="000000"/>
                <w:sz w:val="22"/>
                <w:szCs w:val="22"/>
              </w:rPr>
            </w:pPr>
            <w:ins w:id="87302" w:author="pete jones" w:date="2022-01-11T16:54:00Z">
              <w:r w:rsidRPr="003E6D09">
                <w:rPr>
                  <w:rFonts w:ascii="Calibri" w:hAnsi="Calibri" w:cs="Calibri"/>
                  <w:color w:val="000000"/>
                  <w:sz w:val="22"/>
                  <w:szCs w:val="22"/>
                </w:rPr>
                <w:t> </w:t>
              </w:r>
            </w:ins>
          </w:p>
        </w:tc>
      </w:tr>
      <w:tr w:rsidR="003E6D09" w:rsidRPr="003E6D09" w14:paraId="7EB9E27A" w14:textId="77777777" w:rsidTr="003E6D09">
        <w:trPr>
          <w:trHeight w:val="300"/>
          <w:ins w:id="87303"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2178406" w14:textId="77777777" w:rsidR="003E6D09" w:rsidRPr="003E6D09" w:rsidRDefault="003E6D09" w:rsidP="003E6D09">
            <w:pPr>
              <w:spacing w:before="0" w:after="0" w:line="240" w:lineRule="auto"/>
              <w:jc w:val="center"/>
              <w:rPr>
                <w:ins w:id="87304" w:author="pete jones" w:date="2022-01-11T16:54:00Z"/>
                <w:rFonts w:ascii="Calibri" w:hAnsi="Calibri" w:cs="Calibri"/>
                <w:color w:val="000000"/>
                <w:sz w:val="22"/>
                <w:szCs w:val="22"/>
              </w:rPr>
            </w:pPr>
            <w:ins w:id="87305" w:author="pete jones" w:date="2022-01-11T16:54: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B30AD7F" w14:textId="77777777" w:rsidR="003E6D09" w:rsidRPr="003E6D09" w:rsidRDefault="003E6D09" w:rsidP="003E6D09">
            <w:pPr>
              <w:spacing w:before="0" w:after="0" w:line="240" w:lineRule="auto"/>
              <w:jc w:val="left"/>
              <w:rPr>
                <w:ins w:id="87306" w:author="pete jones" w:date="2022-01-11T16:54:00Z"/>
                <w:rFonts w:ascii="Calibri" w:hAnsi="Calibri" w:cs="Calibri"/>
                <w:color w:val="000000"/>
                <w:sz w:val="22"/>
                <w:szCs w:val="22"/>
              </w:rPr>
            </w:pPr>
            <w:ins w:id="87307" w:author="pete jones" w:date="2022-01-11T16:54:00Z">
              <w:r w:rsidRPr="003E6D09">
                <w:rPr>
                  <w:rFonts w:ascii="Calibri" w:hAnsi="Calibri" w:cs="Calibri"/>
                  <w:color w:val="000000"/>
                  <w:sz w:val="22"/>
                  <w:szCs w:val="22"/>
                </w:rPr>
                <w:t> Manufacturing and Production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457CE0BD" w14:textId="77777777" w:rsidR="003E6D09" w:rsidRPr="003E6D09" w:rsidRDefault="003E6D09" w:rsidP="003E6D09">
            <w:pPr>
              <w:spacing w:before="0" w:after="0" w:line="240" w:lineRule="auto"/>
              <w:jc w:val="center"/>
              <w:rPr>
                <w:ins w:id="87308" w:author="pete jones" w:date="2022-01-11T16:54:00Z"/>
                <w:rFonts w:ascii="Calibri" w:hAnsi="Calibri" w:cs="Calibri"/>
                <w:color w:val="000000"/>
                <w:sz w:val="22"/>
                <w:szCs w:val="22"/>
              </w:rPr>
            </w:pPr>
            <w:ins w:id="87309" w:author="pete jones" w:date="2022-01-11T16:54: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2C69963" w14:textId="77777777" w:rsidR="003E6D09" w:rsidRPr="003E6D09" w:rsidRDefault="003E6D09" w:rsidP="003E6D09">
            <w:pPr>
              <w:spacing w:before="0" w:after="0" w:line="240" w:lineRule="auto"/>
              <w:jc w:val="center"/>
              <w:rPr>
                <w:ins w:id="87310" w:author="pete jones" w:date="2022-01-11T16:54:00Z"/>
                <w:rFonts w:ascii="Calibri" w:hAnsi="Calibri" w:cs="Calibri"/>
                <w:color w:val="000000"/>
                <w:sz w:val="22"/>
                <w:szCs w:val="22"/>
              </w:rPr>
            </w:pPr>
            <w:ins w:id="87311"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7F745ED" w14:textId="77777777" w:rsidR="003E6D09" w:rsidRPr="003E6D09" w:rsidRDefault="003E6D09" w:rsidP="003E6D09">
            <w:pPr>
              <w:spacing w:before="0" w:after="0" w:line="240" w:lineRule="auto"/>
              <w:jc w:val="center"/>
              <w:rPr>
                <w:ins w:id="87312" w:author="pete jones" w:date="2022-01-11T16:54:00Z"/>
                <w:rFonts w:ascii="Calibri" w:hAnsi="Calibri" w:cs="Calibri"/>
                <w:color w:val="000000"/>
                <w:sz w:val="22"/>
                <w:szCs w:val="22"/>
              </w:rPr>
            </w:pPr>
            <w:ins w:id="87313"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428291" w14:textId="77777777" w:rsidR="003E6D09" w:rsidRPr="003E6D09" w:rsidRDefault="003E6D09" w:rsidP="003E6D09">
            <w:pPr>
              <w:spacing w:before="0" w:after="0" w:line="240" w:lineRule="auto"/>
              <w:jc w:val="center"/>
              <w:rPr>
                <w:ins w:id="87314" w:author="pete jones" w:date="2022-01-11T16:54:00Z"/>
                <w:rFonts w:ascii="Calibri" w:hAnsi="Calibri" w:cs="Calibri"/>
                <w:color w:val="000000"/>
                <w:sz w:val="22"/>
                <w:szCs w:val="22"/>
              </w:rPr>
            </w:pPr>
            <w:ins w:id="87315"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97DD0D" w14:textId="77777777" w:rsidR="003E6D09" w:rsidRPr="003E6D09" w:rsidRDefault="003E6D09" w:rsidP="003E6D09">
            <w:pPr>
              <w:spacing w:before="0" w:after="0" w:line="240" w:lineRule="auto"/>
              <w:jc w:val="center"/>
              <w:rPr>
                <w:ins w:id="87316" w:author="pete jones" w:date="2022-01-11T16:54:00Z"/>
                <w:rFonts w:ascii="Calibri" w:hAnsi="Calibri" w:cs="Calibri"/>
                <w:color w:val="000000"/>
                <w:sz w:val="22"/>
                <w:szCs w:val="22"/>
              </w:rPr>
            </w:pPr>
            <w:ins w:id="87317"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081689" w14:textId="77777777" w:rsidR="003E6D09" w:rsidRPr="003E6D09" w:rsidRDefault="003E6D09" w:rsidP="003E6D09">
            <w:pPr>
              <w:spacing w:before="0" w:after="0" w:line="240" w:lineRule="auto"/>
              <w:jc w:val="center"/>
              <w:rPr>
                <w:ins w:id="87318" w:author="pete jones" w:date="2022-01-11T16:54:00Z"/>
                <w:rFonts w:ascii="Calibri" w:hAnsi="Calibri" w:cs="Calibri"/>
                <w:color w:val="000000"/>
                <w:sz w:val="22"/>
                <w:szCs w:val="22"/>
              </w:rPr>
            </w:pPr>
            <w:ins w:id="87319"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55654E" w14:textId="77777777" w:rsidR="003E6D09" w:rsidRPr="003E6D09" w:rsidRDefault="003E6D09" w:rsidP="003E6D09">
            <w:pPr>
              <w:spacing w:before="0" w:after="0" w:line="240" w:lineRule="auto"/>
              <w:jc w:val="center"/>
              <w:rPr>
                <w:ins w:id="87320" w:author="pete jones" w:date="2022-01-11T16:54:00Z"/>
                <w:rFonts w:ascii="Calibri" w:hAnsi="Calibri" w:cs="Calibri"/>
                <w:color w:val="000000"/>
                <w:sz w:val="22"/>
                <w:szCs w:val="22"/>
              </w:rPr>
            </w:pPr>
            <w:ins w:id="8732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1C2B97" w14:textId="77777777" w:rsidR="003E6D09" w:rsidRPr="003E6D09" w:rsidRDefault="003E6D09" w:rsidP="003E6D09">
            <w:pPr>
              <w:spacing w:before="0" w:after="0" w:line="240" w:lineRule="auto"/>
              <w:jc w:val="center"/>
              <w:rPr>
                <w:ins w:id="87322" w:author="pete jones" w:date="2022-01-11T16:54:00Z"/>
                <w:rFonts w:ascii="Calibri" w:hAnsi="Calibri" w:cs="Calibri"/>
                <w:color w:val="000000"/>
                <w:sz w:val="22"/>
                <w:szCs w:val="22"/>
              </w:rPr>
            </w:pPr>
            <w:ins w:id="8732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C119EB" w14:textId="77777777" w:rsidR="003E6D09" w:rsidRPr="003E6D09" w:rsidRDefault="003E6D09" w:rsidP="003E6D09">
            <w:pPr>
              <w:spacing w:before="0" w:after="0" w:line="240" w:lineRule="auto"/>
              <w:jc w:val="center"/>
              <w:rPr>
                <w:ins w:id="87324" w:author="pete jones" w:date="2022-01-11T16:54:00Z"/>
                <w:rFonts w:ascii="Calibri" w:hAnsi="Calibri" w:cs="Calibri"/>
                <w:color w:val="000000"/>
                <w:sz w:val="22"/>
                <w:szCs w:val="22"/>
              </w:rPr>
            </w:pPr>
            <w:ins w:id="87325"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0C32F4" w14:textId="77777777" w:rsidR="003E6D09" w:rsidRPr="003E6D09" w:rsidRDefault="003E6D09" w:rsidP="003E6D09">
            <w:pPr>
              <w:spacing w:before="0" w:after="0" w:line="240" w:lineRule="auto"/>
              <w:jc w:val="center"/>
              <w:rPr>
                <w:ins w:id="87326" w:author="pete jones" w:date="2022-01-11T16:54:00Z"/>
                <w:rFonts w:ascii="Calibri" w:hAnsi="Calibri" w:cs="Calibri"/>
                <w:color w:val="000000"/>
                <w:sz w:val="22"/>
                <w:szCs w:val="22"/>
              </w:rPr>
            </w:pPr>
            <w:ins w:id="8732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0B6161" w14:textId="77777777" w:rsidR="003E6D09" w:rsidRPr="003E6D09" w:rsidRDefault="003E6D09" w:rsidP="003E6D09">
            <w:pPr>
              <w:spacing w:before="0" w:after="0" w:line="240" w:lineRule="auto"/>
              <w:jc w:val="center"/>
              <w:rPr>
                <w:ins w:id="87328" w:author="pete jones" w:date="2022-01-11T16:54:00Z"/>
                <w:rFonts w:ascii="Calibri" w:hAnsi="Calibri" w:cs="Calibri"/>
                <w:color w:val="000000"/>
                <w:sz w:val="22"/>
                <w:szCs w:val="22"/>
              </w:rPr>
            </w:pPr>
            <w:ins w:id="87329"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BA39C8E" w14:textId="77777777" w:rsidR="003E6D09" w:rsidRPr="003E6D09" w:rsidRDefault="003E6D09" w:rsidP="003E6D09">
            <w:pPr>
              <w:spacing w:before="0" w:after="0" w:line="240" w:lineRule="auto"/>
              <w:jc w:val="center"/>
              <w:rPr>
                <w:ins w:id="87330" w:author="pete jones" w:date="2022-01-11T16:54:00Z"/>
                <w:rFonts w:ascii="Calibri" w:hAnsi="Calibri" w:cs="Calibri"/>
                <w:color w:val="000000"/>
                <w:sz w:val="22"/>
                <w:szCs w:val="22"/>
              </w:rPr>
            </w:pPr>
            <w:ins w:id="87331" w:author="pete jones" w:date="2022-01-11T16:54:00Z">
              <w:r w:rsidRPr="003E6D09">
                <w:rPr>
                  <w:rFonts w:ascii="Calibri" w:hAnsi="Calibri" w:cs="Calibri"/>
                  <w:color w:val="000000"/>
                  <w:sz w:val="22"/>
                  <w:szCs w:val="22"/>
                </w:rPr>
                <w:t> </w:t>
              </w:r>
            </w:ins>
          </w:p>
        </w:tc>
      </w:tr>
      <w:tr w:rsidR="003E6D09" w:rsidRPr="003E6D09" w14:paraId="7F094F66" w14:textId="77777777" w:rsidTr="003E6D09">
        <w:trPr>
          <w:trHeight w:val="300"/>
          <w:ins w:id="87332"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C325BEE" w14:textId="77777777" w:rsidR="003E6D09" w:rsidRPr="003E6D09" w:rsidRDefault="003E6D09" w:rsidP="003E6D09">
            <w:pPr>
              <w:spacing w:before="0" w:after="0" w:line="240" w:lineRule="auto"/>
              <w:jc w:val="center"/>
              <w:rPr>
                <w:ins w:id="87333" w:author="pete jones" w:date="2022-01-11T16:54:00Z"/>
                <w:rFonts w:ascii="Calibri" w:hAnsi="Calibri" w:cs="Calibri"/>
                <w:color w:val="000000"/>
                <w:sz w:val="22"/>
                <w:szCs w:val="22"/>
              </w:rPr>
            </w:pPr>
            <w:ins w:id="87334" w:author="pete jones" w:date="2022-01-11T16:54:00Z">
              <w:r w:rsidRPr="003E6D09">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2FD8BCE" w14:textId="77777777" w:rsidR="003E6D09" w:rsidRPr="003E6D09" w:rsidRDefault="003E6D09" w:rsidP="003E6D09">
            <w:pPr>
              <w:spacing w:before="0" w:after="0" w:line="240" w:lineRule="auto"/>
              <w:jc w:val="left"/>
              <w:rPr>
                <w:ins w:id="87335" w:author="pete jones" w:date="2022-01-11T16:54:00Z"/>
                <w:rFonts w:ascii="Calibri" w:hAnsi="Calibri" w:cs="Calibri"/>
                <w:color w:val="000000"/>
                <w:sz w:val="22"/>
                <w:szCs w:val="22"/>
              </w:rPr>
            </w:pPr>
            <w:ins w:id="87336" w:author="pete jones" w:date="2022-01-11T16:54:00Z">
              <w:r w:rsidRPr="003E6D09">
                <w:rPr>
                  <w:rFonts w:ascii="Calibri" w:hAnsi="Calibri" w:cs="Calibri"/>
                  <w:color w:val="000000"/>
                  <w:sz w:val="22"/>
                  <w:szCs w:val="22"/>
                </w:rPr>
                <w:t> Electrical Energy Conversion</w:t>
              </w:r>
            </w:ins>
          </w:p>
        </w:tc>
        <w:tc>
          <w:tcPr>
            <w:tcW w:w="432" w:type="dxa"/>
            <w:tcBorders>
              <w:top w:val="nil"/>
              <w:left w:val="nil"/>
              <w:bottom w:val="single" w:sz="4" w:space="0" w:color="auto"/>
              <w:right w:val="single" w:sz="4" w:space="0" w:color="auto"/>
            </w:tcBorders>
            <w:shd w:val="clear" w:color="auto" w:fill="auto"/>
            <w:noWrap/>
            <w:vAlign w:val="bottom"/>
            <w:hideMark/>
          </w:tcPr>
          <w:p w14:paraId="03E94F95" w14:textId="77777777" w:rsidR="003E6D09" w:rsidRPr="003E6D09" w:rsidRDefault="003E6D09" w:rsidP="003E6D09">
            <w:pPr>
              <w:spacing w:before="0" w:after="0" w:line="240" w:lineRule="auto"/>
              <w:jc w:val="center"/>
              <w:rPr>
                <w:ins w:id="87337" w:author="pete jones" w:date="2022-01-11T16:54:00Z"/>
                <w:rFonts w:ascii="Calibri" w:hAnsi="Calibri" w:cs="Calibri"/>
                <w:color w:val="000000"/>
                <w:sz w:val="22"/>
                <w:szCs w:val="22"/>
              </w:rPr>
            </w:pPr>
            <w:ins w:id="87338" w:author="pete jones" w:date="2022-01-11T16:54: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89EB06B" w14:textId="77777777" w:rsidR="003E6D09" w:rsidRPr="003E6D09" w:rsidRDefault="003E6D09" w:rsidP="003E6D09">
            <w:pPr>
              <w:spacing w:before="0" w:after="0" w:line="240" w:lineRule="auto"/>
              <w:jc w:val="center"/>
              <w:rPr>
                <w:ins w:id="87339" w:author="pete jones" w:date="2022-01-11T16:54:00Z"/>
                <w:rFonts w:ascii="Calibri" w:hAnsi="Calibri" w:cs="Calibri"/>
                <w:color w:val="000000"/>
                <w:sz w:val="22"/>
                <w:szCs w:val="22"/>
              </w:rPr>
            </w:pPr>
            <w:ins w:id="87340"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AE2AF91" w14:textId="77777777" w:rsidR="003E6D09" w:rsidRPr="003E6D09" w:rsidRDefault="003E6D09" w:rsidP="003E6D09">
            <w:pPr>
              <w:spacing w:before="0" w:after="0" w:line="240" w:lineRule="auto"/>
              <w:jc w:val="center"/>
              <w:rPr>
                <w:ins w:id="87341" w:author="pete jones" w:date="2022-01-11T16:54:00Z"/>
                <w:rFonts w:ascii="Calibri" w:hAnsi="Calibri" w:cs="Calibri"/>
                <w:color w:val="000000"/>
                <w:sz w:val="22"/>
                <w:szCs w:val="22"/>
              </w:rPr>
            </w:pPr>
            <w:ins w:id="87342"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763E72" w14:textId="77777777" w:rsidR="003E6D09" w:rsidRPr="003E6D09" w:rsidRDefault="003E6D09" w:rsidP="003E6D09">
            <w:pPr>
              <w:spacing w:before="0" w:after="0" w:line="240" w:lineRule="auto"/>
              <w:jc w:val="center"/>
              <w:rPr>
                <w:ins w:id="87343" w:author="pete jones" w:date="2022-01-11T16:54:00Z"/>
                <w:rFonts w:ascii="Calibri" w:hAnsi="Calibri" w:cs="Calibri"/>
                <w:color w:val="000000"/>
                <w:sz w:val="22"/>
                <w:szCs w:val="22"/>
              </w:rPr>
            </w:pPr>
            <w:ins w:id="87344"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465D20" w14:textId="77777777" w:rsidR="003E6D09" w:rsidRPr="003E6D09" w:rsidRDefault="003E6D09" w:rsidP="003E6D09">
            <w:pPr>
              <w:spacing w:before="0" w:after="0" w:line="240" w:lineRule="auto"/>
              <w:jc w:val="center"/>
              <w:rPr>
                <w:ins w:id="87345" w:author="pete jones" w:date="2022-01-11T16:54:00Z"/>
                <w:rFonts w:ascii="Calibri" w:hAnsi="Calibri" w:cs="Calibri"/>
                <w:color w:val="000000"/>
                <w:sz w:val="22"/>
                <w:szCs w:val="22"/>
              </w:rPr>
            </w:pPr>
            <w:ins w:id="87346"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6F79EE" w14:textId="77777777" w:rsidR="003E6D09" w:rsidRPr="003E6D09" w:rsidRDefault="003E6D09" w:rsidP="003E6D09">
            <w:pPr>
              <w:spacing w:before="0" w:after="0" w:line="240" w:lineRule="auto"/>
              <w:jc w:val="center"/>
              <w:rPr>
                <w:ins w:id="87347" w:author="pete jones" w:date="2022-01-11T16:54:00Z"/>
                <w:rFonts w:ascii="Calibri" w:hAnsi="Calibri" w:cs="Calibri"/>
                <w:color w:val="000000"/>
                <w:sz w:val="22"/>
                <w:szCs w:val="22"/>
              </w:rPr>
            </w:pPr>
            <w:ins w:id="87348"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A5691E" w14:textId="77777777" w:rsidR="003E6D09" w:rsidRPr="003E6D09" w:rsidRDefault="003E6D09" w:rsidP="003E6D09">
            <w:pPr>
              <w:spacing w:before="0" w:after="0" w:line="240" w:lineRule="auto"/>
              <w:jc w:val="center"/>
              <w:rPr>
                <w:ins w:id="87349" w:author="pete jones" w:date="2022-01-11T16:54:00Z"/>
                <w:rFonts w:ascii="Calibri" w:hAnsi="Calibri" w:cs="Calibri"/>
                <w:color w:val="000000"/>
                <w:sz w:val="22"/>
                <w:szCs w:val="22"/>
              </w:rPr>
            </w:pPr>
            <w:ins w:id="8735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BE6C95" w14:textId="77777777" w:rsidR="003E6D09" w:rsidRPr="003E6D09" w:rsidRDefault="003E6D09" w:rsidP="003E6D09">
            <w:pPr>
              <w:spacing w:before="0" w:after="0" w:line="240" w:lineRule="auto"/>
              <w:jc w:val="center"/>
              <w:rPr>
                <w:ins w:id="87351" w:author="pete jones" w:date="2022-01-11T16:54:00Z"/>
                <w:rFonts w:ascii="Calibri" w:hAnsi="Calibri" w:cs="Calibri"/>
                <w:color w:val="000000"/>
                <w:sz w:val="22"/>
                <w:szCs w:val="22"/>
              </w:rPr>
            </w:pPr>
            <w:ins w:id="87352"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584AF2" w14:textId="77777777" w:rsidR="003E6D09" w:rsidRPr="003E6D09" w:rsidRDefault="003E6D09" w:rsidP="003E6D09">
            <w:pPr>
              <w:spacing w:before="0" w:after="0" w:line="240" w:lineRule="auto"/>
              <w:jc w:val="center"/>
              <w:rPr>
                <w:ins w:id="87353" w:author="pete jones" w:date="2022-01-11T16:54:00Z"/>
                <w:rFonts w:ascii="Calibri" w:hAnsi="Calibri" w:cs="Calibri"/>
                <w:color w:val="000000"/>
                <w:sz w:val="22"/>
                <w:szCs w:val="22"/>
              </w:rPr>
            </w:pPr>
            <w:ins w:id="8735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40164E" w14:textId="77777777" w:rsidR="003E6D09" w:rsidRPr="003E6D09" w:rsidRDefault="003E6D09" w:rsidP="003E6D09">
            <w:pPr>
              <w:spacing w:before="0" w:after="0" w:line="240" w:lineRule="auto"/>
              <w:jc w:val="center"/>
              <w:rPr>
                <w:ins w:id="87355" w:author="pete jones" w:date="2022-01-11T16:54:00Z"/>
                <w:rFonts w:ascii="Calibri" w:hAnsi="Calibri" w:cs="Calibri"/>
                <w:color w:val="000000"/>
                <w:sz w:val="22"/>
                <w:szCs w:val="22"/>
              </w:rPr>
            </w:pPr>
            <w:ins w:id="87356"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A499DC" w14:textId="77777777" w:rsidR="003E6D09" w:rsidRPr="003E6D09" w:rsidRDefault="003E6D09" w:rsidP="003E6D09">
            <w:pPr>
              <w:spacing w:before="0" w:after="0" w:line="240" w:lineRule="auto"/>
              <w:jc w:val="center"/>
              <w:rPr>
                <w:ins w:id="87357" w:author="pete jones" w:date="2022-01-11T16:54:00Z"/>
                <w:rFonts w:ascii="Calibri" w:hAnsi="Calibri" w:cs="Calibri"/>
                <w:color w:val="000000"/>
                <w:sz w:val="22"/>
                <w:szCs w:val="22"/>
              </w:rPr>
            </w:pPr>
            <w:ins w:id="87358"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1AF5980" w14:textId="77777777" w:rsidR="003E6D09" w:rsidRPr="003E6D09" w:rsidRDefault="003E6D09" w:rsidP="003E6D09">
            <w:pPr>
              <w:spacing w:before="0" w:after="0" w:line="240" w:lineRule="auto"/>
              <w:jc w:val="center"/>
              <w:rPr>
                <w:ins w:id="87359" w:author="pete jones" w:date="2022-01-11T16:54:00Z"/>
                <w:rFonts w:ascii="Calibri" w:hAnsi="Calibri" w:cs="Calibri"/>
                <w:color w:val="000000"/>
                <w:sz w:val="22"/>
                <w:szCs w:val="22"/>
              </w:rPr>
            </w:pPr>
            <w:ins w:id="87360" w:author="pete jones" w:date="2022-01-11T16:54:00Z">
              <w:r w:rsidRPr="003E6D09">
                <w:rPr>
                  <w:rFonts w:ascii="Calibri" w:hAnsi="Calibri" w:cs="Calibri"/>
                  <w:color w:val="000000"/>
                  <w:sz w:val="22"/>
                  <w:szCs w:val="22"/>
                </w:rPr>
                <w:t> </w:t>
              </w:r>
            </w:ins>
          </w:p>
        </w:tc>
      </w:tr>
      <w:tr w:rsidR="003E6D09" w:rsidRPr="003E6D09" w14:paraId="3CC73388" w14:textId="77777777" w:rsidTr="003E6D09">
        <w:trPr>
          <w:trHeight w:val="300"/>
          <w:ins w:id="87361"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337FC56" w14:textId="77777777" w:rsidR="003E6D09" w:rsidRPr="003E6D09" w:rsidRDefault="003E6D09" w:rsidP="003E6D09">
            <w:pPr>
              <w:spacing w:before="0" w:after="0" w:line="240" w:lineRule="auto"/>
              <w:jc w:val="center"/>
              <w:rPr>
                <w:ins w:id="87362" w:author="pete jones" w:date="2022-01-11T16:54:00Z"/>
                <w:rFonts w:ascii="Calibri" w:hAnsi="Calibri" w:cs="Calibri"/>
                <w:color w:val="000000"/>
                <w:sz w:val="22"/>
                <w:szCs w:val="22"/>
              </w:rPr>
            </w:pPr>
            <w:ins w:id="87363" w:author="pete jones" w:date="2022-01-11T16:54: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5D82185" w14:textId="77777777" w:rsidR="003E6D09" w:rsidRPr="003E6D09" w:rsidRDefault="003E6D09" w:rsidP="003E6D09">
            <w:pPr>
              <w:spacing w:before="0" w:after="0" w:line="240" w:lineRule="auto"/>
              <w:jc w:val="left"/>
              <w:rPr>
                <w:ins w:id="87364" w:author="pete jones" w:date="2022-01-11T16:54:00Z"/>
                <w:rFonts w:ascii="Calibri" w:hAnsi="Calibri" w:cs="Calibri"/>
                <w:color w:val="000000"/>
                <w:sz w:val="22"/>
                <w:szCs w:val="22"/>
              </w:rPr>
            </w:pPr>
            <w:ins w:id="87365" w:author="pete jones" w:date="2022-01-11T16:54:00Z">
              <w:r w:rsidRPr="003E6D09">
                <w:rPr>
                  <w:rFonts w:ascii="Calibri" w:hAnsi="Calibri" w:cs="Calibri"/>
                  <w:color w:val="000000"/>
                  <w:sz w:val="22"/>
                  <w:szCs w:val="22"/>
                </w:rPr>
                <w:t> Dynamic Analysis and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3F8AC096" w14:textId="77777777" w:rsidR="003E6D09" w:rsidRPr="003E6D09" w:rsidRDefault="003E6D09" w:rsidP="003E6D09">
            <w:pPr>
              <w:spacing w:before="0" w:after="0" w:line="240" w:lineRule="auto"/>
              <w:jc w:val="center"/>
              <w:rPr>
                <w:ins w:id="87366" w:author="pete jones" w:date="2022-01-11T16:54:00Z"/>
                <w:rFonts w:ascii="Calibri" w:hAnsi="Calibri" w:cs="Calibri"/>
                <w:color w:val="000000"/>
                <w:sz w:val="22"/>
                <w:szCs w:val="22"/>
              </w:rPr>
            </w:pPr>
            <w:ins w:id="87367" w:author="pete jones" w:date="2022-01-11T16:54: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90B0917" w14:textId="77777777" w:rsidR="003E6D09" w:rsidRPr="003E6D09" w:rsidRDefault="003E6D09" w:rsidP="003E6D09">
            <w:pPr>
              <w:spacing w:before="0" w:after="0" w:line="240" w:lineRule="auto"/>
              <w:jc w:val="center"/>
              <w:rPr>
                <w:ins w:id="87368" w:author="pete jones" w:date="2022-01-11T16:54:00Z"/>
                <w:rFonts w:ascii="Calibri" w:hAnsi="Calibri" w:cs="Calibri"/>
                <w:color w:val="000000"/>
                <w:sz w:val="22"/>
                <w:szCs w:val="22"/>
              </w:rPr>
            </w:pPr>
            <w:ins w:id="87369"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768A5F3" w14:textId="77777777" w:rsidR="003E6D09" w:rsidRPr="003E6D09" w:rsidRDefault="003E6D09" w:rsidP="003E6D09">
            <w:pPr>
              <w:spacing w:before="0" w:after="0" w:line="240" w:lineRule="auto"/>
              <w:jc w:val="center"/>
              <w:rPr>
                <w:ins w:id="87370" w:author="pete jones" w:date="2022-01-11T16:54:00Z"/>
                <w:rFonts w:ascii="Calibri" w:hAnsi="Calibri" w:cs="Calibri"/>
                <w:color w:val="000000"/>
                <w:sz w:val="22"/>
                <w:szCs w:val="22"/>
              </w:rPr>
            </w:pPr>
            <w:ins w:id="87371"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B33904" w14:textId="77777777" w:rsidR="003E6D09" w:rsidRPr="003E6D09" w:rsidRDefault="003E6D09" w:rsidP="003E6D09">
            <w:pPr>
              <w:spacing w:before="0" w:after="0" w:line="240" w:lineRule="auto"/>
              <w:jc w:val="center"/>
              <w:rPr>
                <w:ins w:id="87372" w:author="pete jones" w:date="2022-01-11T16:54:00Z"/>
                <w:rFonts w:ascii="Calibri" w:hAnsi="Calibri" w:cs="Calibri"/>
                <w:color w:val="000000"/>
                <w:sz w:val="22"/>
                <w:szCs w:val="22"/>
              </w:rPr>
            </w:pPr>
            <w:ins w:id="87373"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9F0AD9" w14:textId="77777777" w:rsidR="003E6D09" w:rsidRPr="003E6D09" w:rsidRDefault="003E6D09" w:rsidP="003E6D09">
            <w:pPr>
              <w:spacing w:before="0" w:after="0" w:line="240" w:lineRule="auto"/>
              <w:jc w:val="center"/>
              <w:rPr>
                <w:ins w:id="87374" w:author="pete jones" w:date="2022-01-11T16:54:00Z"/>
                <w:rFonts w:ascii="Calibri" w:hAnsi="Calibri" w:cs="Calibri"/>
                <w:color w:val="000000"/>
                <w:sz w:val="22"/>
                <w:szCs w:val="22"/>
              </w:rPr>
            </w:pPr>
            <w:ins w:id="87375"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6FE9BF" w14:textId="77777777" w:rsidR="003E6D09" w:rsidRPr="003E6D09" w:rsidRDefault="003E6D09" w:rsidP="003E6D09">
            <w:pPr>
              <w:spacing w:before="0" w:after="0" w:line="240" w:lineRule="auto"/>
              <w:jc w:val="center"/>
              <w:rPr>
                <w:ins w:id="87376" w:author="pete jones" w:date="2022-01-11T16:54:00Z"/>
                <w:rFonts w:ascii="Calibri" w:hAnsi="Calibri" w:cs="Calibri"/>
                <w:color w:val="000000"/>
                <w:sz w:val="22"/>
                <w:szCs w:val="22"/>
              </w:rPr>
            </w:pPr>
            <w:ins w:id="8737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66FFBC" w14:textId="77777777" w:rsidR="003E6D09" w:rsidRPr="003E6D09" w:rsidRDefault="003E6D09" w:rsidP="003E6D09">
            <w:pPr>
              <w:spacing w:before="0" w:after="0" w:line="240" w:lineRule="auto"/>
              <w:jc w:val="center"/>
              <w:rPr>
                <w:ins w:id="87378" w:author="pete jones" w:date="2022-01-11T16:54:00Z"/>
                <w:rFonts w:ascii="Calibri" w:hAnsi="Calibri" w:cs="Calibri"/>
                <w:color w:val="000000"/>
                <w:sz w:val="22"/>
                <w:szCs w:val="22"/>
              </w:rPr>
            </w:pPr>
            <w:ins w:id="87379"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6D7D60" w14:textId="77777777" w:rsidR="003E6D09" w:rsidRPr="003E6D09" w:rsidRDefault="003E6D09" w:rsidP="003E6D09">
            <w:pPr>
              <w:spacing w:before="0" w:after="0" w:line="240" w:lineRule="auto"/>
              <w:jc w:val="center"/>
              <w:rPr>
                <w:ins w:id="87380" w:author="pete jones" w:date="2022-01-11T16:54:00Z"/>
                <w:rFonts w:ascii="Calibri" w:hAnsi="Calibri" w:cs="Calibri"/>
                <w:color w:val="000000"/>
                <w:sz w:val="22"/>
                <w:szCs w:val="22"/>
              </w:rPr>
            </w:pPr>
            <w:ins w:id="8738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6FD7EB" w14:textId="77777777" w:rsidR="003E6D09" w:rsidRPr="003E6D09" w:rsidRDefault="003E6D09" w:rsidP="003E6D09">
            <w:pPr>
              <w:spacing w:before="0" w:after="0" w:line="240" w:lineRule="auto"/>
              <w:jc w:val="center"/>
              <w:rPr>
                <w:ins w:id="87382" w:author="pete jones" w:date="2022-01-11T16:54:00Z"/>
                <w:rFonts w:ascii="Calibri" w:hAnsi="Calibri" w:cs="Calibri"/>
                <w:color w:val="000000"/>
                <w:sz w:val="22"/>
                <w:szCs w:val="22"/>
              </w:rPr>
            </w:pPr>
            <w:ins w:id="8738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BB1894" w14:textId="77777777" w:rsidR="003E6D09" w:rsidRPr="003E6D09" w:rsidRDefault="003E6D09" w:rsidP="003E6D09">
            <w:pPr>
              <w:spacing w:before="0" w:after="0" w:line="240" w:lineRule="auto"/>
              <w:jc w:val="center"/>
              <w:rPr>
                <w:ins w:id="87384" w:author="pete jones" w:date="2022-01-11T16:54:00Z"/>
                <w:rFonts w:ascii="Calibri" w:hAnsi="Calibri" w:cs="Calibri"/>
                <w:color w:val="000000"/>
                <w:sz w:val="22"/>
                <w:szCs w:val="22"/>
              </w:rPr>
            </w:pPr>
            <w:ins w:id="87385"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AAC72C" w14:textId="77777777" w:rsidR="003E6D09" w:rsidRPr="003E6D09" w:rsidRDefault="003E6D09" w:rsidP="003E6D09">
            <w:pPr>
              <w:spacing w:before="0" w:after="0" w:line="240" w:lineRule="auto"/>
              <w:jc w:val="center"/>
              <w:rPr>
                <w:ins w:id="87386" w:author="pete jones" w:date="2022-01-11T16:54:00Z"/>
                <w:rFonts w:ascii="Calibri" w:hAnsi="Calibri" w:cs="Calibri"/>
                <w:color w:val="000000"/>
                <w:sz w:val="22"/>
                <w:szCs w:val="22"/>
              </w:rPr>
            </w:pPr>
            <w:ins w:id="87387"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6A7C1EC" w14:textId="77777777" w:rsidR="003E6D09" w:rsidRPr="003E6D09" w:rsidRDefault="003E6D09" w:rsidP="003E6D09">
            <w:pPr>
              <w:spacing w:before="0" w:after="0" w:line="240" w:lineRule="auto"/>
              <w:jc w:val="center"/>
              <w:rPr>
                <w:ins w:id="87388" w:author="pete jones" w:date="2022-01-11T16:54:00Z"/>
                <w:rFonts w:ascii="Calibri" w:hAnsi="Calibri" w:cs="Calibri"/>
                <w:color w:val="000000"/>
                <w:sz w:val="22"/>
                <w:szCs w:val="22"/>
              </w:rPr>
            </w:pPr>
            <w:ins w:id="87389" w:author="pete jones" w:date="2022-01-11T16:54:00Z">
              <w:r w:rsidRPr="003E6D09">
                <w:rPr>
                  <w:rFonts w:ascii="Calibri" w:hAnsi="Calibri" w:cs="Calibri"/>
                  <w:color w:val="000000"/>
                  <w:sz w:val="22"/>
                  <w:szCs w:val="22"/>
                </w:rPr>
                <w:t> </w:t>
              </w:r>
            </w:ins>
          </w:p>
        </w:tc>
      </w:tr>
      <w:tr w:rsidR="003E6D09" w:rsidRPr="003E6D09" w14:paraId="2D2072C1" w14:textId="77777777" w:rsidTr="003E6D09">
        <w:trPr>
          <w:trHeight w:val="300"/>
          <w:ins w:id="87390"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110B61B" w14:textId="77777777" w:rsidR="003E6D09" w:rsidRPr="003E6D09" w:rsidRDefault="003E6D09" w:rsidP="003E6D09">
            <w:pPr>
              <w:spacing w:before="0" w:after="0" w:line="240" w:lineRule="auto"/>
              <w:jc w:val="center"/>
              <w:rPr>
                <w:ins w:id="87391" w:author="pete jones" w:date="2022-01-11T16:54:00Z"/>
                <w:rFonts w:ascii="Calibri" w:hAnsi="Calibri" w:cs="Calibri"/>
                <w:color w:val="000000"/>
                <w:sz w:val="22"/>
                <w:szCs w:val="22"/>
              </w:rPr>
            </w:pPr>
            <w:ins w:id="87392" w:author="pete jones" w:date="2022-01-11T16:54: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9271183" w14:textId="77777777" w:rsidR="003E6D09" w:rsidRPr="003E6D09" w:rsidRDefault="003E6D09" w:rsidP="003E6D09">
            <w:pPr>
              <w:spacing w:before="0" w:after="0" w:line="240" w:lineRule="auto"/>
              <w:jc w:val="left"/>
              <w:rPr>
                <w:ins w:id="87393" w:author="pete jones" w:date="2022-01-11T16:54:00Z"/>
                <w:rFonts w:ascii="Calibri" w:hAnsi="Calibri" w:cs="Calibri"/>
                <w:color w:val="000000"/>
                <w:sz w:val="22"/>
                <w:szCs w:val="22"/>
              </w:rPr>
            </w:pPr>
            <w:ins w:id="87394" w:author="pete jones" w:date="2022-01-11T16:54:00Z">
              <w:r w:rsidRPr="003E6D09">
                <w:rPr>
                  <w:rFonts w:ascii="Calibri" w:hAnsi="Calibri" w:cs="Calibri"/>
                  <w:color w:val="000000"/>
                  <w:sz w:val="22"/>
                  <w:szCs w:val="22"/>
                </w:rPr>
                <w:t> Design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2AD7910E" w14:textId="77777777" w:rsidR="003E6D09" w:rsidRPr="003E6D09" w:rsidRDefault="003E6D09" w:rsidP="003E6D09">
            <w:pPr>
              <w:spacing w:before="0" w:after="0" w:line="240" w:lineRule="auto"/>
              <w:jc w:val="center"/>
              <w:rPr>
                <w:ins w:id="87395" w:author="pete jones" w:date="2022-01-11T16:54:00Z"/>
                <w:rFonts w:ascii="Calibri" w:hAnsi="Calibri" w:cs="Calibri"/>
                <w:color w:val="000000"/>
                <w:sz w:val="22"/>
                <w:szCs w:val="22"/>
              </w:rPr>
            </w:pPr>
            <w:ins w:id="87396" w:author="pete jones" w:date="2022-01-11T16:54: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AE47DFC" w14:textId="77777777" w:rsidR="003E6D09" w:rsidRPr="003E6D09" w:rsidRDefault="003E6D09" w:rsidP="003E6D09">
            <w:pPr>
              <w:spacing w:before="0" w:after="0" w:line="240" w:lineRule="auto"/>
              <w:jc w:val="center"/>
              <w:rPr>
                <w:ins w:id="87397" w:author="pete jones" w:date="2022-01-11T16:54:00Z"/>
                <w:rFonts w:ascii="Calibri" w:hAnsi="Calibri" w:cs="Calibri"/>
                <w:color w:val="000000"/>
                <w:sz w:val="22"/>
                <w:szCs w:val="22"/>
              </w:rPr>
            </w:pPr>
            <w:ins w:id="87398"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AC1F35B" w14:textId="77777777" w:rsidR="003E6D09" w:rsidRPr="003E6D09" w:rsidRDefault="003E6D09" w:rsidP="003E6D09">
            <w:pPr>
              <w:spacing w:before="0" w:after="0" w:line="240" w:lineRule="auto"/>
              <w:jc w:val="center"/>
              <w:rPr>
                <w:ins w:id="87399" w:author="pete jones" w:date="2022-01-11T16:54:00Z"/>
                <w:rFonts w:ascii="Calibri" w:hAnsi="Calibri" w:cs="Calibri"/>
                <w:color w:val="000000"/>
                <w:sz w:val="22"/>
                <w:szCs w:val="22"/>
              </w:rPr>
            </w:pPr>
            <w:ins w:id="87400"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DA1B67D" w14:textId="77777777" w:rsidR="003E6D09" w:rsidRPr="003E6D09" w:rsidRDefault="003E6D09" w:rsidP="003E6D09">
            <w:pPr>
              <w:spacing w:before="0" w:after="0" w:line="240" w:lineRule="auto"/>
              <w:jc w:val="center"/>
              <w:rPr>
                <w:ins w:id="87401" w:author="pete jones" w:date="2022-01-11T16:54:00Z"/>
                <w:rFonts w:ascii="Calibri" w:hAnsi="Calibri" w:cs="Calibri"/>
                <w:color w:val="000000"/>
                <w:sz w:val="22"/>
                <w:szCs w:val="22"/>
              </w:rPr>
            </w:pPr>
            <w:ins w:id="87402"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E29760" w14:textId="77777777" w:rsidR="003E6D09" w:rsidRPr="003E6D09" w:rsidRDefault="003E6D09" w:rsidP="003E6D09">
            <w:pPr>
              <w:spacing w:before="0" w:after="0" w:line="240" w:lineRule="auto"/>
              <w:jc w:val="center"/>
              <w:rPr>
                <w:ins w:id="87403" w:author="pete jones" w:date="2022-01-11T16:54:00Z"/>
                <w:rFonts w:ascii="Calibri" w:hAnsi="Calibri" w:cs="Calibri"/>
                <w:color w:val="000000"/>
                <w:sz w:val="22"/>
                <w:szCs w:val="22"/>
              </w:rPr>
            </w:pPr>
            <w:ins w:id="87404"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D62009" w14:textId="77777777" w:rsidR="003E6D09" w:rsidRPr="003E6D09" w:rsidRDefault="003E6D09" w:rsidP="003E6D09">
            <w:pPr>
              <w:spacing w:before="0" w:after="0" w:line="240" w:lineRule="auto"/>
              <w:jc w:val="center"/>
              <w:rPr>
                <w:ins w:id="87405" w:author="pete jones" w:date="2022-01-11T16:54:00Z"/>
                <w:rFonts w:ascii="Calibri" w:hAnsi="Calibri" w:cs="Calibri"/>
                <w:color w:val="000000"/>
                <w:sz w:val="22"/>
                <w:szCs w:val="22"/>
              </w:rPr>
            </w:pPr>
            <w:ins w:id="87406"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97AACC" w14:textId="77777777" w:rsidR="003E6D09" w:rsidRPr="003E6D09" w:rsidRDefault="003E6D09" w:rsidP="003E6D09">
            <w:pPr>
              <w:spacing w:before="0" w:after="0" w:line="240" w:lineRule="auto"/>
              <w:jc w:val="center"/>
              <w:rPr>
                <w:ins w:id="87407" w:author="pete jones" w:date="2022-01-11T16:54:00Z"/>
                <w:rFonts w:ascii="Calibri" w:hAnsi="Calibri" w:cs="Calibri"/>
                <w:color w:val="000000"/>
                <w:sz w:val="22"/>
                <w:szCs w:val="22"/>
              </w:rPr>
            </w:pPr>
            <w:ins w:id="87408"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80306C" w14:textId="77777777" w:rsidR="003E6D09" w:rsidRPr="003E6D09" w:rsidRDefault="003E6D09" w:rsidP="003E6D09">
            <w:pPr>
              <w:spacing w:before="0" w:after="0" w:line="240" w:lineRule="auto"/>
              <w:jc w:val="center"/>
              <w:rPr>
                <w:ins w:id="87409" w:author="pete jones" w:date="2022-01-11T16:54:00Z"/>
                <w:rFonts w:ascii="Calibri" w:hAnsi="Calibri" w:cs="Calibri"/>
                <w:color w:val="000000"/>
                <w:sz w:val="22"/>
                <w:szCs w:val="22"/>
              </w:rPr>
            </w:pPr>
            <w:ins w:id="8741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CE70AF" w14:textId="77777777" w:rsidR="003E6D09" w:rsidRPr="003E6D09" w:rsidRDefault="003E6D09" w:rsidP="003E6D09">
            <w:pPr>
              <w:spacing w:before="0" w:after="0" w:line="240" w:lineRule="auto"/>
              <w:jc w:val="center"/>
              <w:rPr>
                <w:ins w:id="87411" w:author="pete jones" w:date="2022-01-11T16:54:00Z"/>
                <w:rFonts w:ascii="Calibri" w:hAnsi="Calibri" w:cs="Calibri"/>
                <w:color w:val="000000"/>
                <w:sz w:val="22"/>
                <w:szCs w:val="22"/>
              </w:rPr>
            </w:pPr>
            <w:ins w:id="87412"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C5AE0E" w14:textId="77777777" w:rsidR="003E6D09" w:rsidRPr="003E6D09" w:rsidRDefault="003E6D09" w:rsidP="003E6D09">
            <w:pPr>
              <w:spacing w:before="0" w:after="0" w:line="240" w:lineRule="auto"/>
              <w:jc w:val="center"/>
              <w:rPr>
                <w:ins w:id="87413" w:author="pete jones" w:date="2022-01-11T16:54:00Z"/>
                <w:rFonts w:ascii="Calibri" w:hAnsi="Calibri" w:cs="Calibri"/>
                <w:color w:val="000000"/>
                <w:sz w:val="22"/>
                <w:szCs w:val="22"/>
              </w:rPr>
            </w:pPr>
            <w:ins w:id="8741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B3500B" w14:textId="77777777" w:rsidR="003E6D09" w:rsidRPr="003E6D09" w:rsidRDefault="003E6D09" w:rsidP="003E6D09">
            <w:pPr>
              <w:spacing w:before="0" w:after="0" w:line="240" w:lineRule="auto"/>
              <w:jc w:val="center"/>
              <w:rPr>
                <w:ins w:id="87415" w:author="pete jones" w:date="2022-01-11T16:54:00Z"/>
                <w:rFonts w:ascii="Calibri" w:hAnsi="Calibri" w:cs="Calibri"/>
                <w:color w:val="000000"/>
                <w:sz w:val="22"/>
                <w:szCs w:val="22"/>
              </w:rPr>
            </w:pPr>
            <w:ins w:id="87416"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A125A55" w14:textId="77777777" w:rsidR="003E6D09" w:rsidRPr="003E6D09" w:rsidRDefault="003E6D09" w:rsidP="003E6D09">
            <w:pPr>
              <w:spacing w:before="0" w:after="0" w:line="240" w:lineRule="auto"/>
              <w:jc w:val="center"/>
              <w:rPr>
                <w:ins w:id="87417" w:author="pete jones" w:date="2022-01-11T16:54:00Z"/>
                <w:rFonts w:ascii="Calibri" w:hAnsi="Calibri" w:cs="Calibri"/>
                <w:color w:val="000000"/>
                <w:sz w:val="22"/>
                <w:szCs w:val="22"/>
              </w:rPr>
            </w:pPr>
            <w:ins w:id="87418" w:author="pete jones" w:date="2022-01-11T16:54:00Z">
              <w:r w:rsidRPr="003E6D09">
                <w:rPr>
                  <w:rFonts w:ascii="Calibri" w:hAnsi="Calibri" w:cs="Calibri"/>
                  <w:color w:val="000000"/>
                  <w:sz w:val="22"/>
                  <w:szCs w:val="22"/>
                </w:rPr>
                <w:t> </w:t>
              </w:r>
            </w:ins>
          </w:p>
        </w:tc>
      </w:tr>
      <w:tr w:rsidR="003E6D09" w:rsidRPr="003E6D09" w14:paraId="66435E03" w14:textId="77777777" w:rsidTr="003E6D09">
        <w:trPr>
          <w:trHeight w:val="300"/>
          <w:ins w:id="87419"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0DF2F81" w14:textId="77777777" w:rsidR="003E6D09" w:rsidRPr="003E6D09" w:rsidRDefault="003E6D09" w:rsidP="003E6D09">
            <w:pPr>
              <w:spacing w:before="0" w:after="0" w:line="240" w:lineRule="auto"/>
              <w:jc w:val="center"/>
              <w:rPr>
                <w:ins w:id="87420" w:author="pete jones" w:date="2022-01-11T16:54:00Z"/>
                <w:rFonts w:ascii="Calibri" w:hAnsi="Calibri" w:cs="Calibri"/>
                <w:color w:val="000000"/>
                <w:sz w:val="22"/>
                <w:szCs w:val="22"/>
              </w:rPr>
            </w:pPr>
            <w:ins w:id="87421" w:author="pete jones" w:date="2022-01-11T16:54: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D2E3617" w14:textId="77777777" w:rsidR="003E6D09" w:rsidRPr="003E6D09" w:rsidRDefault="003E6D09" w:rsidP="003E6D09">
            <w:pPr>
              <w:spacing w:before="0" w:after="0" w:line="240" w:lineRule="auto"/>
              <w:jc w:val="left"/>
              <w:rPr>
                <w:ins w:id="87422" w:author="pete jones" w:date="2022-01-11T16:54:00Z"/>
                <w:rFonts w:ascii="Calibri" w:hAnsi="Calibri" w:cs="Calibri"/>
                <w:color w:val="000000"/>
                <w:sz w:val="22"/>
                <w:szCs w:val="22"/>
              </w:rPr>
            </w:pPr>
            <w:ins w:id="87423" w:author="pete jones" w:date="2022-01-11T16:54:00Z">
              <w:r w:rsidRPr="003E6D09">
                <w:rPr>
                  <w:rFonts w:ascii="Calibri" w:hAnsi="Calibri" w:cs="Calibri"/>
                  <w:color w:val="000000"/>
                  <w:sz w:val="22"/>
                  <w:szCs w:val="22"/>
                </w:rPr>
                <w:t> Eco Design and IPR</w:t>
              </w:r>
            </w:ins>
          </w:p>
        </w:tc>
        <w:tc>
          <w:tcPr>
            <w:tcW w:w="432" w:type="dxa"/>
            <w:tcBorders>
              <w:top w:val="nil"/>
              <w:left w:val="nil"/>
              <w:bottom w:val="single" w:sz="4" w:space="0" w:color="auto"/>
              <w:right w:val="single" w:sz="4" w:space="0" w:color="auto"/>
            </w:tcBorders>
            <w:shd w:val="clear" w:color="auto" w:fill="auto"/>
            <w:noWrap/>
            <w:vAlign w:val="bottom"/>
            <w:hideMark/>
          </w:tcPr>
          <w:p w14:paraId="10DDDC1C" w14:textId="77777777" w:rsidR="003E6D09" w:rsidRPr="003E6D09" w:rsidRDefault="003E6D09" w:rsidP="003E6D09">
            <w:pPr>
              <w:spacing w:before="0" w:after="0" w:line="240" w:lineRule="auto"/>
              <w:jc w:val="center"/>
              <w:rPr>
                <w:ins w:id="87424" w:author="pete jones" w:date="2022-01-11T16:54:00Z"/>
                <w:rFonts w:ascii="Calibri" w:hAnsi="Calibri" w:cs="Calibri"/>
                <w:color w:val="000000"/>
                <w:sz w:val="22"/>
                <w:szCs w:val="22"/>
              </w:rPr>
            </w:pPr>
            <w:ins w:id="87425" w:author="pete jones" w:date="2022-01-11T16:54:00Z">
              <w:r w:rsidRPr="003E6D09">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A51EA27" w14:textId="77777777" w:rsidR="003E6D09" w:rsidRPr="003E6D09" w:rsidRDefault="003E6D09" w:rsidP="003E6D09">
            <w:pPr>
              <w:spacing w:before="0" w:after="0" w:line="240" w:lineRule="auto"/>
              <w:jc w:val="center"/>
              <w:rPr>
                <w:ins w:id="87426" w:author="pete jones" w:date="2022-01-11T16:54:00Z"/>
                <w:rFonts w:ascii="Calibri" w:hAnsi="Calibri" w:cs="Calibri"/>
                <w:color w:val="000000"/>
                <w:sz w:val="22"/>
                <w:szCs w:val="22"/>
              </w:rPr>
            </w:pPr>
            <w:ins w:id="87427"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39094B0" w14:textId="77777777" w:rsidR="003E6D09" w:rsidRPr="003E6D09" w:rsidRDefault="003E6D09" w:rsidP="003E6D09">
            <w:pPr>
              <w:spacing w:before="0" w:after="0" w:line="240" w:lineRule="auto"/>
              <w:jc w:val="center"/>
              <w:rPr>
                <w:ins w:id="87428" w:author="pete jones" w:date="2022-01-11T16:54:00Z"/>
                <w:rFonts w:ascii="Calibri" w:hAnsi="Calibri" w:cs="Calibri"/>
                <w:color w:val="000000"/>
                <w:sz w:val="22"/>
                <w:szCs w:val="22"/>
              </w:rPr>
            </w:pPr>
            <w:ins w:id="87429"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CA4F874" w14:textId="77777777" w:rsidR="003E6D09" w:rsidRPr="003E6D09" w:rsidRDefault="003E6D09" w:rsidP="003E6D09">
            <w:pPr>
              <w:spacing w:before="0" w:after="0" w:line="240" w:lineRule="auto"/>
              <w:jc w:val="center"/>
              <w:rPr>
                <w:ins w:id="87430" w:author="pete jones" w:date="2022-01-11T16:54:00Z"/>
                <w:rFonts w:ascii="Calibri" w:hAnsi="Calibri" w:cs="Calibri"/>
                <w:color w:val="000000"/>
                <w:sz w:val="22"/>
                <w:szCs w:val="22"/>
              </w:rPr>
            </w:pPr>
            <w:ins w:id="87431"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DC7625" w14:textId="77777777" w:rsidR="003E6D09" w:rsidRPr="003E6D09" w:rsidRDefault="003E6D09" w:rsidP="003E6D09">
            <w:pPr>
              <w:spacing w:before="0" w:after="0" w:line="240" w:lineRule="auto"/>
              <w:jc w:val="center"/>
              <w:rPr>
                <w:ins w:id="87432" w:author="pete jones" w:date="2022-01-11T16:54:00Z"/>
                <w:rFonts w:ascii="Calibri" w:hAnsi="Calibri" w:cs="Calibri"/>
                <w:color w:val="000000"/>
                <w:sz w:val="22"/>
                <w:szCs w:val="22"/>
              </w:rPr>
            </w:pPr>
            <w:ins w:id="87433"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AD5AF6" w14:textId="77777777" w:rsidR="003E6D09" w:rsidRPr="003E6D09" w:rsidRDefault="003E6D09" w:rsidP="003E6D09">
            <w:pPr>
              <w:spacing w:before="0" w:after="0" w:line="240" w:lineRule="auto"/>
              <w:jc w:val="center"/>
              <w:rPr>
                <w:ins w:id="87434" w:author="pete jones" w:date="2022-01-11T16:54:00Z"/>
                <w:rFonts w:ascii="Calibri" w:hAnsi="Calibri" w:cs="Calibri"/>
                <w:color w:val="000000"/>
                <w:sz w:val="22"/>
                <w:szCs w:val="22"/>
              </w:rPr>
            </w:pPr>
            <w:ins w:id="87435"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8749F6" w14:textId="77777777" w:rsidR="003E6D09" w:rsidRPr="003E6D09" w:rsidRDefault="003E6D09" w:rsidP="003E6D09">
            <w:pPr>
              <w:spacing w:before="0" w:after="0" w:line="240" w:lineRule="auto"/>
              <w:jc w:val="center"/>
              <w:rPr>
                <w:ins w:id="87436" w:author="pete jones" w:date="2022-01-11T16:54:00Z"/>
                <w:rFonts w:ascii="Calibri" w:hAnsi="Calibri" w:cs="Calibri"/>
                <w:color w:val="000000"/>
                <w:sz w:val="22"/>
                <w:szCs w:val="22"/>
              </w:rPr>
            </w:pPr>
            <w:ins w:id="8743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2D3DDB" w14:textId="77777777" w:rsidR="003E6D09" w:rsidRPr="003E6D09" w:rsidRDefault="003E6D09" w:rsidP="003E6D09">
            <w:pPr>
              <w:spacing w:before="0" w:after="0" w:line="240" w:lineRule="auto"/>
              <w:jc w:val="center"/>
              <w:rPr>
                <w:ins w:id="87438" w:author="pete jones" w:date="2022-01-11T16:54:00Z"/>
                <w:rFonts w:ascii="Calibri" w:hAnsi="Calibri" w:cs="Calibri"/>
                <w:color w:val="000000"/>
                <w:sz w:val="22"/>
                <w:szCs w:val="22"/>
              </w:rPr>
            </w:pPr>
            <w:ins w:id="87439"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AACC14" w14:textId="77777777" w:rsidR="003E6D09" w:rsidRPr="003E6D09" w:rsidRDefault="003E6D09" w:rsidP="003E6D09">
            <w:pPr>
              <w:spacing w:before="0" w:after="0" w:line="240" w:lineRule="auto"/>
              <w:jc w:val="center"/>
              <w:rPr>
                <w:ins w:id="87440" w:author="pete jones" w:date="2022-01-11T16:54:00Z"/>
                <w:rFonts w:ascii="Calibri" w:hAnsi="Calibri" w:cs="Calibri"/>
                <w:color w:val="000000"/>
                <w:sz w:val="22"/>
                <w:szCs w:val="22"/>
              </w:rPr>
            </w:pPr>
            <w:ins w:id="8744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640D15" w14:textId="77777777" w:rsidR="003E6D09" w:rsidRPr="003E6D09" w:rsidRDefault="003E6D09" w:rsidP="003E6D09">
            <w:pPr>
              <w:spacing w:before="0" w:after="0" w:line="240" w:lineRule="auto"/>
              <w:jc w:val="center"/>
              <w:rPr>
                <w:ins w:id="87442" w:author="pete jones" w:date="2022-01-11T16:54:00Z"/>
                <w:rFonts w:ascii="Calibri" w:hAnsi="Calibri" w:cs="Calibri"/>
                <w:color w:val="000000"/>
                <w:sz w:val="22"/>
                <w:szCs w:val="22"/>
              </w:rPr>
            </w:pPr>
            <w:ins w:id="8744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56B519" w14:textId="77777777" w:rsidR="003E6D09" w:rsidRPr="003E6D09" w:rsidRDefault="003E6D09" w:rsidP="003E6D09">
            <w:pPr>
              <w:spacing w:before="0" w:after="0" w:line="240" w:lineRule="auto"/>
              <w:jc w:val="center"/>
              <w:rPr>
                <w:ins w:id="87444" w:author="pete jones" w:date="2022-01-11T16:54:00Z"/>
                <w:rFonts w:ascii="Calibri" w:hAnsi="Calibri" w:cs="Calibri"/>
                <w:color w:val="000000"/>
                <w:sz w:val="22"/>
                <w:szCs w:val="22"/>
              </w:rPr>
            </w:pPr>
            <w:ins w:id="87445"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46E4B17" w14:textId="77777777" w:rsidR="003E6D09" w:rsidRPr="003E6D09" w:rsidRDefault="003E6D09" w:rsidP="003E6D09">
            <w:pPr>
              <w:spacing w:before="0" w:after="0" w:line="240" w:lineRule="auto"/>
              <w:jc w:val="center"/>
              <w:rPr>
                <w:ins w:id="87446" w:author="pete jones" w:date="2022-01-11T16:54:00Z"/>
                <w:rFonts w:ascii="Calibri" w:hAnsi="Calibri" w:cs="Calibri"/>
                <w:color w:val="000000"/>
                <w:sz w:val="22"/>
                <w:szCs w:val="22"/>
              </w:rPr>
            </w:pPr>
            <w:ins w:id="87447" w:author="pete jones" w:date="2022-01-11T16:54:00Z">
              <w:r w:rsidRPr="003E6D09">
                <w:rPr>
                  <w:rFonts w:ascii="Calibri" w:hAnsi="Calibri" w:cs="Calibri"/>
                  <w:color w:val="000000"/>
                  <w:sz w:val="22"/>
                  <w:szCs w:val="22"/>
                </w:rPr>
                <w:t> </w:t>
              </w:r>
            </w:ins>
          </w:p>
        </w:tc>
      </w:tr>
      <w:tr w:rsidR="003E6D09" w:rsidRPr="003E6D09" w14:paraId="572F5547" w14:textId="77777777" w:rsidTr="003E6D09">
        <w:trPr>
          <w:trHeight w:val="300"/>
          <w:ins w:id="87448"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17A7CD2" w14:textId="77777777" w:rsidR="003E6D09" w:rsidRPr="003E6D09" w:rsidRDefault="003E6D09" w:rsidP="003E6D09">
            <w:pPr>
              <w:spacing w:before="0" w:after="0" w:line="240" w:lineRule="auto"/>
              <w:jc w:val="center"/>
              <w:rPr>
                <w:ins w:id="87449" w:author="pete jones" w:date="2022-01-11T16:54:00Z"/>
                <w:rFonts w:ascii="Calibri" w:hAnsi="Calibri" w:cs="Calibri"/>
                <w:color w:val="000000"/>
                <w:sz w:val="22"/>
                <w:szCs w:val="22"/>
              </w:rPr>
            </w:pPr>
            <w:ins w:id="87450" w:author="pete jones" w:date="2022-01-11T16:54: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3135511" w14:textId="77777777" w:rsidR="003E6D09" w:rsidRPr="003E6D09" w:rsidRDefault="003E6D09" w:rsidP="003E6D09">
            <w:pPr>
              <w:spacing w:before="0" w:after="0" w:line="240" w:lineRule="auto"/>
              <w:jc w:val="left"/>
              <w:rPr>
                <w:ins w:id="87451" w:author="pete jones" w:date="2022-01-11T16:54:00Z"/>
                <w:rFonts w:ascii="Calibri" w:hAnsi="Calibri" w:cs="Calibri"/>
                <w:color w:val="000000"/>
                <w:sz w:val="22"/>
                <w:szCs w:val="22"/>
              </w:rPr>
            </w:pPr>
            <w:ins w:id="87452" w:author="pete jones" w:date="2022-01-11T16:54:00Z">
              <w:r w:rsidRPr="003E6D09">
                <w:rPr>
                  <w:rFonts w:ascii="Calibri" w:hAnsi="Calibri" w:cs="Calibri"/>
                  <w:color w:val="000000"/>
                  <w:sz w:val="22"/>
                  <w:szCs w:val="22"/>
                </w:rPr>
                <w:t> Final Year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67B3194E" w14:textId="77777777" w:rsidR="003E6D09" w:rsidRPr="003E6D09" w:rsidRDefault="003E6D09" w:rsidP="003E6D09">
            <w:pPr>
              <w:spacing w:before="0" w:after="0" w:line="240" w:lineRule="auto"/>
              <w:jc w:val="center"/>
              <w:rPr>
                <w:ins w:id="87453" w:author="pete jones" w:date="2022-01-11T16:54:00Z"/>
                <w:rFonts w:ascii="Calibri" w:hAnsi="Calibri" w:cs="Calibri"/>
                <w:color w:val="000000"/>
                <w:sz w:val="22"/>
                <w:szCs w:val="22"/>
              </w:rPr>
            </w:pPr>
            <w:ins w:id="87454" w:author="pete jones" w:date="2022-01-11T16:54: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CDEC503" w14:textId="77777777" w:rsidR="003E6D09" w:rsidRPr="003E6D09" w:rsidRDefault="003E6D09" w:rsidP="003E6D09">
            <w:pPr>
              <w:spacing w:before="0" w:after="0" w:line="240" w:lineRule="auto"/>
              <w:jc w:val="center"/>
              <w:rPr>
                <w:ins w:id="87455" w:author="pete jones" w:date="2022-01-11T16:54:00Z"/>
                <w:rFonts w:ascii="Calibri" w:hAnsi="Calibri" w:cs="Calibri"/>
                <w:color w:val="000000"/>
                <w:sz w:val="22"/>
                <w:szCs w:val="22"/>
              </w:rPr>
            </w:pPr>
            <w:ins w:id="87456"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938F1B5" w14:textId="77777777" w:rsidR="003E6D09" w:rsidRPr="003E6D09" w:rsidRDefault="003E6D09" w:rsidP="003E6D09">
            <w:pPr>
              <w:spacing w:before="0" w:after="0" w:line="240" w:lineRule="auto"/>
              <w:jc w:val="center"/>
              <w:rPr>
                <w:ins w:id="87457" w:author="pete jones" w:date="2022-01-11T16:54:00Z"/>
                <w:rFonts w:ascii="Calibri" w:hAnsi="Calibri" w:cs="Calibri"/>
                <w:color w:val="000000"/>
                <w:sz w:val="22"/>
                <w:szCs w:val="22"/>
              </w:rPr>
            </w:pPr>
            <w:ins w:id="87458"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9DA2FE" w14:textId="77777777" w:rsidR="003E6D09" w:rsidRPr="003E6D09" w:rsidRDefault="003E6D09" w:rsidP="003E6D09">
            <w:pPr>
              <w:spacing w:before="0" w:after="0" w:line="240" w:lineRule="auto"/>
              <w:jc w:val="center"/>
              <w:rPr>
                <w:ins w:id="87459" w:author="pete jones" w:date="2022-01-11T16:54:00Z"/>
                <w:rFonts w:ascii="Calibri" w:hAnsi="Calibri" w:cs="Calibri"/>
                <w:color w:val="000000"/>
                <w:sz w:val="22"/>
                <w:szCs w:val="22"/>
              </w:rPr>
            </w:pPr>
            <w:ins w:id="87460"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82B5E0" w14:textId="77777777" w:rsidR="003E6D09" w:rsidRPr="003E6D09" w:rsidRDefault="003E6D09" w:rsidP="003E6D09">
            <w:pPr>
              <w:spacing w:before="0" w:after="0" w:line="240" w:lineRule="auto"/>
              <w:jc w:val="center"/>
              <w:rPr>
                <w:ins w:id="87461" w:author="pete jones" w:date="2022-01-11T16:54:00Z"/>
                <w:rFonts w:ascii="Calibri" w:hAnsi="Calibri" w:cs="Calibri"/>
                <w:color w:val="000000"/>
                <w:sz w:val="22"/>
                <w:szCs w:val="22"/>
              </w:rPr>
            </w:pPr>
            <w:ins w:id="87462"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8836C7" w14:textId="77777777" w:rsidR="003E6D09" w:rsidRPr="003E6D09" w:rsidRDefault="003E6D09" w:rsidP="003E6D09">
            <w:pPr>
              <w:spacing w:before="0" w:after="0" w:line="240" w:lineRule="auto"/>
              <w:jc w:val="center"/>
              <w:rPr>
                <w:ins w:id="87463" w:author="pete jones" w:date="2022-01-11T16:54:00Z"/>
                <w:rFonts w:ascii="Calibri" w:hAnsi="Calibri" w:cs="Calibri"/>
                <w:color w:val="000000"/>
                <w:sz w:val="22"/>
                <w:szCs w:val="22"/>
              </w:rPr>
            </w:pPr>
            <w:ins w:id="8746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AA596B" w14:textId="77777777" w:rsidR="003E6D09" w:rsidRPr="003E6D09" w:rsidRDefault="003E6D09" w:rsidP="003E6D09">
            <w:pPr>
              <w:spacing w:before="0" w:after="0" w:line="240" w:lineRule="auto"/>
              <w:jc w:val="center"/>
              <w:rPr>
                <w:ins w:id="87465" w:author="pete jones" w:date="2022-01-11T16:54:00Z"/>
                <w:rFonts w:ascii="Calibri" w:hAnsi="Calibri" w:cs="Calibri"/>
                <w:color w:val="000000"/>
                <w:sz w:val="22"/>
                <w:szCs w:val="22"/>
              </w:rPr>
            </w:pPr>
            <w:ins w:id="87466"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3531A3" w14:textId="77777777" w:rsidR="003E6D09" w:rsidRPr="003E6D09" w:rsidRDefault="003E6D09" w:rsidP="003E6D09">
            <w:pPr>
              <w:spacing w:before="0" w:after="0" w:line="240" w:lineRule="auto"/>
              <w:jc w:val="center"/>
              <w:rPr>
                <w:ins w:id="87467" w:author="pete jones" w:date="2022-01-11T16:54:00Z"/>
                <w:rFonts w:ascii="Calibri" w:hAnsi="Calibri" w:cs="Calibri"/>
                <w:color w:val="000000"/>
                <w:sz w:val="22"/>
                <w:szCs w:val="22"/>
              </w:rPr>
            </w:pPr>
            <w:ins w:id="87468"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BE3D45" w14:textId="77777777" w:rsidR="003E6D09" w:rsidRPr="003E6D09" w:rsidRDefault="003E6D09" w:rsidP="003E6D09">
            <w:pPr>
              <w:spacing w:before="0" w:after="0" w:line="240" w:lineRule="auto"/>
              <w:jc w:val="center"/>
              <w:rPr>
                <w:ins w:id="87469" w:author="pete jones" w:date="2022-01-11T16:54:00Z"/>
                <w:rFonts w:ascii="Calibri" w:hAnsi="Calibri" w:cs="Calibri"/>
                <w:color w:val="000000"/>
                <w:sz w:val="22"/>
                <w:szCs w:val="22"/>
              </w:rPr>
            </w:pPr>
            <w:ins w:id="8747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4127B5" w14:textId="77777777" w:rsidR="003E6D09" w:rsidRPr="003E6D09" w:rsidRDefault="003E6D09" w:rsidP="003E6D09">
            <w:pPr>
              <w:spacing w:before="0" w:after="0" w:line="240" w:lineRule="auto"/>
              <w:jc w:val="center"/>
              <w:rPr>
                <w:ins w:id="87471" w:author="pete jones" w:date="2022-01-11T16:54:00Z"/>
                <w:rFonts w:ascii="Calibri" w:hAnsi="Calibri" w:cs="Calibri"/>
                <w:color w:val="000000"/>
                <w:sz w:val="22"/>
                <w:szCs w:val="22"/>
              </w:rPr>
            </w:pPr>
            <w:ins w:id="87472"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9D019A" w14:textId="77777777" w:rsidR="003E6D09" w:rsidRPr="003E6D09" w:rsidRDefault="003E6D09" w:rsidP="003E6D09">
            <w:pPr>
              <w:spacing w:before="0" w:after="0" w:line="240" w:lineRule="auto"/>
              <w:jc w:val="center"/>
              <w:rPr>
                <w:ins w:id="87473" w:author="pete jones" w:date="2022-01-11T16:54:00Z"/>
                <w:rFonts w:ascii="Calibri" w:hAnsi="Calibri" w:cs="Calibri"/>
                <w:color w:val="000000"/>
                <w:sz w:val="22"/>
                <w:szCs w:val="22"/>
              </w:rPr>
            </w:pPr>
            <w:ins w:id="87474"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5534949" w14:textId="77777777" w:rsidR="003E6D09" w:rsidRPr="003E6D09" w:rsidRDefault="003E6D09" w:rsidP="003E6D09">
            <w:pPr>
              <w:spacing w:before="0" w:after="0" w:line="240" w:lineRule="auto"/>
              <w:jc w:val="center"/>
              <w:rPr>
                <w:ins w:id="87475" w:author="pete jones" w:date="2022-01-11T16:54:00Z"/>
                <w:rFonts w:ascii="Calibri" w:hAnsi="Calibri" w:cs="Calibri"/>
                <w:color w:val="000000"/>
                <w:sz w:val="22"/>
                <w:szCs w:val="22"/>
              </w:rPr>
            </w:pPr>
            <w:ins w:id="87476" w:author="pete jones" w:date="2022-01-11T16:54:00Z">
              <w:r w:rsidRPr="003E6D09">
                <w:rPr>
                  <w:rFonts w:ascii="Calibri" w:hAnsi="Calibri" w:cs="Calibri"/>
                  <w:color w:val="000000"/>
                  <w:sz w:val="22"/>
                  <w:szCs w:val="22"/>
                </w:rPr>
                <w:t> </w:t>
              </w:r>
            </w:ins>
          </w:p>
        </w:tc>
      </w:tr>
      <w:tr w:rsidR="003E6D09" w:rsidRPr="003E6D09" w14:paraId="592DEF6C" w14:textId="77777777" w:rsidTr="003E6D09">
        <w:trPr>
          <w:trHeight w:val="300"/>
          <w:ins w:id="87477"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DE763E0" w14:textId="77777777" w:rsidR="003E6D09" w:rsidRPr="003E6D09" w:rsidRDefault="003E6D09" w:rsidP="003E6D09">
            <w:pPr>
              <w:spacing w:before="0" w:after="0" w:line="240" w:lineRule="auto"/>
              <w:jc w:val="center"/>
              <w:rPr>
                <w:ins w:id="87478" w:author="pete jones" w:date="2022-01-11T16:54:00Z"/>
                <w:rFonts w:ascii="Calibri" w:hAnsi="Calibri" w:cs="Calibri"/>
                <w:color w:val="000000"/>
                <w:sz w:val="22"/>
                <w:szCs w:val="22"/>
              </w:rPr>
            </w:pPr>
            <w:ins w:id="87479" w:author="pete jones" w:date="2022-01-11T16:54: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0EF7579" w14:textId="77777777" w:rsidR="003E6D09" w:rsidRPr="003E6D09" w:rsidRDefault="003E6D09" w:rsidP="003E6D09">
            <w:pPr>
              <w:spacing w:before="0" w:after="0" w:line="240" w:lineRule="auto"/>
              <w:jc w:val="left"/>
              <w:rPr>
                <w:ins w:id="87480" w:author="pete jones" w:date="2022-01-11T16:54:00Z"/>
                <w:rFonts w:ascii="Calibri" w:hAnsi="Calibri" w:cs="Calibri"/>
                <w:color w:val="000000"/>
                <w:sz w:val="22"/>
                <w:szCs w:val="22"/>
              </w:rPr>
            </w:pPr>
            <w:ins w:id="87481" w:author="pete jones" w:date="2022-01-11T16:54:00Z">
              <w:r w:rsidRPr="003E6D09">
                <w:rPr>
                  <w:rFonts w:ascii="Calibri" w:hAnsi="Calibri" w:cs="Calibri"/>
                  <w:color w:val="000000"/>
                  <w:sz w:val="22"/>
                  <w:szCs w:val="22"/>
                </w:rPr>
                <w:t>Option modules:</w:t>
              </w:r>
            </w:ins>
          </w:p>
        </w:tc>
        <w:tc>
          <w:tcPr>
            <w:tcW w:w="432" w:type="dxa"/>
            <w:tcBorders>
              <w:top w:val="nil"/>
              <w:left w:val="nil"/>
              <w:bottom w:val="single" w:sz="4" w:space="0" w:color="auto"/>
              <w:right w:val="single" w:sz="4" w:space="0" w:color="auto"/>
            </w:tcBorders>
            <w:shd w:val="clear" w:color="auto" w:fill="auto"/>
            <w:noWrap/>
            <w:vAlign w:val="bottom"/>
            <w:hideMark/>
          </w:tcPr>
          <w:p w14:paraId="3D7A686B" w14:textId="77777777" w:rsidR="003E6D09" w:rsidRPr="003E6D09" w:rsidRDefault="003E6D09" w:rsidP="003E6D09">
            <w:pPr>
              <w:spacing w:before="0" w:after="0" w:line="240" w:lineRule="auto"/>
              <w:jc w:val="center"/>
              <w:rPr>
                <w:ins w:id="87482" w:author="pete jones" w:date="2022-01-11T16:54:00Z"/>
                <w:rFonts w:ascii="Calibri" w:hAnsi="Calibri" w:cs="Calibri"/>
                <w:color w:val="000000"/>
                <w:sz w:val="22"/>
                <w:szCs w:val="22"/>
              </w:rPr>
            </w:pPr>
            <w:ins w:id="87483"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0492F6" w14:textId="77777777" w:rsidR="003E6D09" w:rsidRPr="003E6D09" w:rsidRDefault="003E6D09" w:rsidP="003E6D09">
            <w:pPr>
              <w:spacing w:before="0" w:after="0" w:line="240" w:lineRule="auto"/>
              <w:jc w:val="center"/>
              <w:rPr>
                <w:ins w:id="87484" w:author="pete jones" w:date="2022-01-11T16:54:00Z"/>
                <w:rFonts w:ascii="Calibri" w:hAnsi="Calibri" w:cs="Calibri"/>
                <w:color w:val="000000"/>
                <w:sz w:val="22"/>
                <w:szCs w:val="22"/>
              </w:rPr>
            </w:pPr>
            <w:ins w:id="87485"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686A2C8" w14:textId="77777777" w:rsidR="003E6D09" w:rsidRPr="003E6D09" w:rsidRDefault="003E6D09" w:rsidP="003E6D09">
            <w:pPr>
              <w:spacing w:before="0" w:after="0" w:line="240" w:lineRule="auto"/>
              <w:jc w:val="center"/>
              <w:rPr>
                <w:ins w:id="87486" w:author="pete jones" w:date="2022-01-11T16:54:00Z"/>
                <w:rFonts w:ascii="Calibri" w:hAnsi="Calibri" w:cs="Calibri"/>
                <w:color w:val="000000"/>
                <w:sz w:val="22"/>
                <w:szCs w:val="22"/>
              </w:rPr>
            </w:pPr>
            <w:ins w:id="87487"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1FD46F" w14:textId="77777777" w:rsidR="003E6D09" w:rsidRPr="003E6D09" w:rsidRDefault="003E6D09" w:rsidP="003E6D09">
            <w:pPr>
              <w:spacing w:before="0" w:after="0" w:line="240" w:lineRule="auto"/>
              <w:jc w:val="center"/>
              <w:rPr>
                <w:ins w:id="87488" w:author="pete jones" w:date="2022-01-11T16:54:00Z"/>
                <w:rFonts w:ascii="Calibri" w:hAnsi="Calibri" w:cs="Calibri"/>
                <w:color w:val="000000"/>
                <w:sz w:val="22"/>
                <w:szCs w:val="22"/>
              </w:rPr>
            </w:pPr>
            <w:ins w:id="87489"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2570E1" w14:textId="77777777" w:rsidR="003E6D09" w:rsidRPr="003E6D09" w:rsidRDefault="003E6D09" w:rsidP="003E6D09">
            <w:pPr>
              <w:spacing w:before="0" w:after="0" w:line="240" w:lineRule="auto"/>
              <w:jc w:val="center"/>
              <w:rPr>
                <w:ins w:id="87490" w:author="pete jones" w:date="2022-01-11T16:54:00Z"/>
                <w:rFonts w:ascii="Calibri" w:hAnsi="Calibri" w:cs="Calibri"/>
                <w:color w:val="000000"/>
                <w:sz w:val="22"/>
                <w:szCs w:val="22"/>
              </w:rPr>
            </w:pPr>
            <w:ins w:id="87491"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68374F" w14:textId="77777777" w:rsidR="003E6D09" w:rsidRPr="003E6D09" w:rsidRDefault="003E6D09" w:rsidP="003E6D09">
            <w:pPr>
              <w:spacing w:before="0" w:after="0" w:line="240" w:lineRule="auto"/>
              <w:jc w:val="center"/>
              <w:rPr>
                <w:ins w:id="87492" w:author="pete jones" w:date="2022-01-11T16:54:00Z"/>
                <w:rFonts w:ascii="Calibri" w:hAnsi="Calibri" w:cs="Calibri"/>
                <w:color w:val="000000"/>
                <w:sz w:val="22"/>
                <w:szCs w:val="22"/>
              </w:rPr>
            </w:pPr>
            <w:ins w:id="8749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1ECE28" w14:textId="77777777" w:rsidR="003E6D09" w:rsidRPr="003E6D09" w:rsidRDefault="003E6D09" w:rsidP="003E6D09">
            <w:pPr>
              <w:spacing w:before="0" w:after="0" w:line="240" w:lineRule="auto"/>
              <w:jc w:val="center"/>
              <w:rPr>
                <w:ins w:id="87494" w:author="pete jones" w:date="2022-01-11T16:54:00Z"/>
                <w:rFonts w:ascii="Calibri" w:hAnsi="Calibri" w:cs="Calibri"/>
                <w:color w:val="000000"/>
                <w:sz w:val="22"/>
                <w:szCs w:val="22"/>
              </w:rPr>
            </w:pPr>
            <w:ins w:id="87495"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D7A323" w14:textId="77777777" w:rsidR="003E6D09" w:rsidRPr="003E6D09" w:rsidRDefault="003E6D09" w:rsidP="003E6D09">
            <w:pPr>
              <w:spacing w:before="0" w:after="0" w:line="240" w:lineRule="auto"/>
              <w:jc w:val="center"/>
              <w:rPr>
                <w:ins w:id="87496" w:author="pete jones" w:date="2022-01-11T16:54:00Z"/>
                <w:rFonts w:ascii="Calibri" w:hAnsi="Calibri" w:cs="Calibri"/>
                <w:color w:val="000000"/>
                <w:sz w:val="22"/>
                <w:szCs w:val="22"/>
              </w:rPr>
            </w:pPr>
            <w:ins w:id="8749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9A1796" w14:textId="77777777" w:rsidR="003E6D09" w:rsidRPr="003E6D09" w:rsidRDefault="003E6D09" w:rsidP="003E6D09">
            <w:pPr>
              <w:spacing w:before="0" w:after="0" w:line="240" w:lineRule="auto"/>
              <w:jc w:val="center"/>
              <w:rPr>
                <w:ins w:id="87498" w:author="pete jones" w:date="2022-01-11T16:54:00Z"/>
                <w:rFonts w:ascii="Calibri" w:hAnsi="Calibri" w:cs="Calibri"/>
                <w:color w:val="000000"/>
                <w:sz w:val="22"/>
                <w:szCs w:val="22"/>
              </w:rPr>
            </w:pPr>
            <w:ins w:id="87499"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878CDE" w14:textId="77777777" w:rsidR="003E6D09" w:rsidRPr="003E6D09" w:rsidRDefault="003E6D09" w:rsidP="003E6D09">
            <w:pPr>
              <w:spacing w:before="0" w:after="0" w:line="240" w:lineRule="auto"/>
              <w:jc w:val="center"/>
              <w:rPr>
                <w:ins w:id="87500" w:author="pete jones" w:date="2022-01-11T16:54:00Z"/>
                <w:rFonts w:ascii="Calibri" w:hAnsi="Calibri" w:cs="Calibri"/>
                <w:color w:val="000000"/>
                <w:sz w:val="22"/>
                <w:szCs w:val="22"/>
              </w:rPr>
            </w:pPr>
            <w:ins w:id="8750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33F40C" w14:textId="77777777" w:rsidR="003E6D09" w:rsidRPr="003E6D09" w:rsidRDefault="003E6D09" w:rsidP="003E6D09">
            <w:pPr>
              <w:spacing w:before="0" w:after="0" w:line="240" w:lineRule="auto"/>
              <w:jc w:val="center"/>
              <w:rPr>
                <w:ins w:id="87502" w:author="pete jones" w:date="2022-01-11T16:54:00Z"/>
                <w:rFonts w:ascii="Calibri" w:hAnsi="Calibri" w:cs="Calibri"/>
                <w:color w:val="000000"/>
                <w:sz w:val="22"/>
                <w:szCs w:val="22"/>
              </w:rPr>
            </w:pPr>
            <w:ins w:id="87503"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E262A34" w14:textId="77777777" w:rsidR="003E6D09" w:rsidRPr="003E6D09" w:rsidRDefault="003E6D09" w:rsidP="003E6D09">
            <w:pPr>
              <w:spacing w:before="0" w:after="0" w:line="240" w:lineRule="auto"/>
              <w:jc w:val="center"/>
              <w:rPr>
                <w:ins w:id="87504" w:author="pete jones" w:date="2022-01-11T16:54:00Z"/>
                <w:rFonts w:ascii="Calibri" w:hAnsi="Calibri" w:cs="Calibri"/>
                <w:color w:val="000000"/>
                <w:sz w:val="22"/>
                <w:szCs w:val="22"/>
              </w:rPr>
            </w:pPr>
            <w:ins w:id="87505" w:author="pete jones" w:date="2022-01-11T16:54:00Z">
              <w:r w:rsidRPr="003E6D09">
                <w:rPr>
                  <w:rFonts w:ascii="Calibri" w:hAnsi="Calibri" w:cs="Calibri"/>
                  <w:color w:val="000000"/>
                  <w:sz w:val="22"/>
                  <w:szCs w:val="22"/>
                </w:rPr>
                <w:t> </w:t>
              </w:r>
            </w:ins>
          </w:p>
        </w:tc>
      </w:tr>
      <w:tr w:rsidR="003E6D09" w:rsidRPr="003E6D09" w14:paraId="4428162C" w14:textId="77777777" w:rsidTr="003E6D09">
        <w:trPr>
          <w:trHeight w:val="300"/>
          <w:ins w:id="87506" w:author="pete jones" w:date="2022-01-11T16:5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246D69A" w14:textId="77777777" w:rsidR="003E6D09" w:rsidRPr="003E6D09" w:rsidRDefault="003E6D09" w:rsidP="003E6D09">
            <w:pPr>
              <w:spacing w:before="0" w:after="0" w:line="240" w:lineRule="auto"/>
              <w:jc w:val="center"/>
              <w:rPr>
                <w:ins w:id="87507" w:author="pete jones" w:date="2022-01-11T16:54:00Z"/>
                <w:rFonts w:ascii="Calibri" w:hAnsi="Calibri" w:cs="Calibri"/>
                <w:color w:val="000000"/>
                <w:sz w:val="22"/>
                <w:szCs w:val="22"/>
              </w:rPr>
            </w:pPr>
            <w:ins w:id="87508" w:author="pete jones" w:date="2022-01-11T16:54: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2A3C005" w14:textId="77777777" w:rsidR="003E6D09" w:rsidRPr="003E6D09" w:rsidRDefault="003E6D09" w:rsidP="003E6D09">
            <w:pPr>
              <w:spacing w:before="0" w:after="0" w:line="240" w:lineRule="auto"/>
              <w:jc w:val="left"/>
              <w:rPr>
                <w:ins w:id="87509" w:author="pete jones" w:date="2022-01-11T16:54:00Z"/>
                <w:rFonts w:ascii="Calibri" w:hAnsi="Calibri" w:cs="Calibri"/>
                <w:color w:val="000000"/>
                <w:sz w:val="22"/>
                <w:szCs w:val="22"/>
              </w:rPr>
            </w:pPr>
            <w:ins w:id="87510" w:author="pete jones" w:date="2022-01-11T16:54:00Z">
              <w:r w:rsidRPr="003E6D09">
                <w:rPr>
                  <w:rFonts w:ascii="Calibri" w:hAnsi="Calibri" w:cs="Calibri"/>
                  <w:color w:val="000000"/>
                  <w:sz w:val="22"/>
                  <w:szCs w:val="22"/>
                </w:rPr>
                <w:t> Project Quality and Production Management</w:t>
              </w:r>
            </w:ins>
          </w:p>
        </w:tc>
        <w:tc>
          <w:tcPr>
            <w:tcW w:w="432" w:type="dxa"/>
            <w:tcBorders>
              <w:top w:val="nil"/>
              <w:left w:val="nil"/>
              <w:bottom w:val="single" w:sz="4" w:space="0" w:color="auto"/>
              <w:right w:val="single" w:sz="4" w:space="0" w:color="auto"/>
            </w:tcBorders>
            <w:shd w:val="clear" w:color="auto" w:fill="auto"/>
            <w:noWrap/>
            <w:vAlign w:val="bottom"/>
            <w:hideMark/>
          </w:tcPr>
          <w:p w14:paraId="5F0A2CC6" w14:textId="77777777" w:rsidR="003E6D09" w:rsidRPr="003E6D09" w:rsidRDefault="003E6D09" w:rsidP="003E6D09">
            <w:pPr>
              <w:spacing w:before="0" w:after="0" w:line="240" w:lineRule="auto"/>
              <w:jc w:val="center"/>
              <w:rPr>
                <w:ins w:id="87511" w:author="pete jones" w:date="2022-01-11T16:54:00Z"/>
                <w:rFonts w:ascii="Calibri" w:hAnsi="Calibri" w:cs="Calibri"/>
                <w:color w:val="000000"/>
                <w:sz w:val="22"/>
                <w:szCs w:val="22"/>
              </w:rPr>
            </w:pPr>
            <w:ins w:id="87512" w:author="pete jones" w:date="2022-01-11T16:54:00Z">
              <w:r w:rsidRPr="003E6D09">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464812C" w14:textId="77777777" w:rsidR="003E6D09" w:rsidRPr="003E6D09" w:rsidRDefault="003E6D09" w:rsidP="003E6D09">
            <w:pPr>
              <w:spacing w:before="0" w:after="0" w:line="240" w:lineRule="auto"/>
              <w:jc w:val="center"/>
              <w:rPr>
                <w:ins w:id="87513" w:author="pete jones" w:date="2022-01-11T16:54:00Z"/>
                <w:rFonts w:ascii="Calibri" w:hAnsi="Calibri" w:cs="Calibri"/>
                <w:color w:val="000000"/>
                <w:sz w:val="22"/>
                <w:szCs w:val="22"/>
              </w:rPr>
            </w:pPr>
            <w:ins w:id="87514"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EBC4C47" w14:textId="77777777" w:rsidR="003E6D09" w:rsidRPr="003E6D09" w:rsidRDefault="003E6D09" w:rsidP="003E6D09">
            <w:pPr>
              <w:spacing w:before="0" w:after="0" w:line="240" w:lineRule="auto"/>
              <w:jc w:val="center"/>
              <w:rPr>
                <w:ins w:id="87515" w:author="pete jones" w:date="2022-01-11T16:54:00Z"/>
                <w:rFonts w:ascii="Calibri" w:hAnsi="Calibri" w:cs="Calibri"/>
                <w:color w:val="000000"/>
                <w:sz w:val="22"/>
                <w:szCs w:val="22"/>
              </w:rPr>
            </w:pPr>
            <w:ins w:id="87516"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C70AB8" w14:textId="77777777" w:rsidR="003E6D09" w:rsidRPr="003E6D09" w:rsidRDefault="003E6D09" w:rsidP="003E6D09">
            <w:pPr>
              <w:spacing w:before="0" w:after="0" w:line="240" w:lineRule="auto"/>
              <w:jc w:val="center"/>
              <w:rPr>
                <w:ins w:id="87517" w:author="pete jones" w:date="2022-01-11T16:54:00Z"/>
                <w:rFonts w:ascii="Calibri" w:hAnsi="Calibri" w:cs="Calibri"/>
                <w:color w:val="000000"/>
                <w:sz w:val="22"/>
                <w:szCs w:val="22"/>
              </w:rPr>
            </w:pPr>
            <w:ins w:id="87518"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F32742" w14:textId="77777777" w:rsidR="003E6D09" w:rsidRPr="003E6D09" w:rsidRDefault="003E6D09" w:rsidP="003E6D09">
            <w:pPr>
              <w:spacing w:before="0" w:after="0" w:line="240" w:lineRule="auto"/>
              <w:jc w:val="center"/>
              <w:rPr>
                <w:ins w:id="87519" w:author="pete jones" w:date="2022-01-11T16:54:00Z"/>
                <w:rFonts w:ascii="Calibri" w:hAnsi="Calibri" w:cs="Calibri"/>
                <w:color w:val="000000"/>
                <w:sz w:val="22"/>
                <w:szCs w:val="22"/>
              </w:rPr>
            </w:pPr>
            <w:ins w:id="87520"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35F6D4" w14:textId="77777777" w:rsidR="003E6D09" w:rsidRPr="003E6D09" w:rsidRDefault="003E6D09" w:rsidP="003E6D09">
            <w:pPr>
              <w:spacing w:before="0" w:after="0" w:line="240" w:lineRule="auto"/>
              <w:jc w:val="center"/>
              <w:rPr>
                <w:ins w:id="87521" w:author="pete jones" w:date="2022-01-11T16:54:00Z"/>
                <w:rFonts w:ascii="Calibri" w:hAnsi="Calibri" w:cs="Calibri"/>
                <w:color w:val="000000"/>
                <w:sz w:val="22"/>
                <w:szCs w:val="22"/>
              </w:rPr>
            </w:pPr>
            <w:ins w:id="87522"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4AF36A" w14:textId="77777777" w:rsidR="003E6D09" w:rsidRPr="003E6D09" w:rsidRDefault="003E6D09" w:rsidP="003E6D09">
            <w:pPr>
              <w:spacing w:before="0" w:after="0" w:line="240" w:lineRule="auto"/>
              <w:jc w:val="center"/>
              <w:rPr>
                <w:ins w:id="87523" w:author="pete jones" w:date="2022-01-11T16:54:00Z"/>
                <w:rFonts w:ascii="Calibri" w:hAnsi="Calibri" w:cs="Calibri"/>
                <w:color w:val="000000"/>
                <w:sz w:val="22"/>
                <w:szCs w:val="22"/>
              </w:rPr>
            </w:pPr>
            <w:ins w:id="8752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68FF87" w14:textId="77777777" w:rsidR="003E6D09" w:rsidRPr="003E6D09" w:rsidRDefault="003E6D09" w:rsidP="003E6D09">
            <w:pPr>
              <w:spacing w:before="0" w:after="0" w:line="240" w:lineRule="auto"/>
              <w:jc w:val="center"/>
              <w:rPr>
                <w:ins w:id="87525" w:author="pete jones" w:date="2022-01-11T16:54:00Z"/>
                <w:rFonts w:ascii="Calibri" w:hAnsi="Calibri" w:cs="Calibri"/>
                <w:color w:val="000000"/>
                <w:sz w:val="22"/>
                <w:szCs w:val="22"/>
              </w:rPr>
            </w:pPr>
            <w:ins w:id="87526"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1FA59A" w14:textId="77777777" w:rsidR="003E6D09" w:rsidRPr="003E6D09" w:rsidRDefault="003E6D09" w:rsidP="003E6D09">
            <w:pPr>
              <w:spacing w:before="0" w:after="0" w:line="240" w:lineRule="auto"/>
              <w:jc w:val="center"/>
              <w:rPr>
                <w:ins w:id="87527" w:author="pete jones" w:date="2022-01-11T16:54:00Z"/>
                <w:rFonts w:ascii="Calibri" w:hAnsi="Calibri" w:cs="Calibri"/>
                <w:color w:val="000000"/>
                <w:sz w:val="22"/>
                <w:szCs w:val="22"/>
              </w:rPr>
            </w:pPr>
            <w:ins w:id="87528"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20CA54" w14:textId="77777777" w:rsidR="003E6D09" w:rsidRPr="003E6D09" w:rsidRDefault="003E6D09" w:rsidP="003E6D09">
            <w:pPr>
              <w:spacing w:before="0" w:after="0" w:line="240" w:lineRule="auto"/>
              <w:jc w:val="center"/>
              <w:rPr>
                <w:ins w:id="87529" w:author="pete jones" w:date="2022-01-11T16:54:00Z"/>
                <w:rFonts w:ascii="Calibri" w:hAnsi="Calibri" w:cs="Calibri"/>
                <w:color w:val="000000"/>
                <w:sz w:val="22"/>
                <w:szCs w:val="22"/>
              </w:rPr>
            </w:pPr>
            <w:ins w:id="8753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FED9FE" w14:textId="77777777" w:rsidR="003E6D09" w:rsidRPr="003E6D09" w:rsidRDefault="003E6D09" w:rsidP="003E6D09">
            <w:pPr>
              <w:spacing w:before="0" w:after="0" w:line="240" w:lineRule="auto"/>
              <w:jc w:val="center"/>
              <w:rPr>
                <w:ins w:id="87531" w:author="pete jones" w:date="2022-01-11T16:54:00Z"/>
                <w:rFonts w:ascii="Calibri" w:hAnsi="Calibri" w:cs="Calibri"/>
                <w:color w:val="000000"/>
                <w:sz w:val="22"/>
                <w:szCs w:val="22"/>
              </w:rPr>
            </w:pPr>
            <w:ins w:id="87532"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7FDF18A" w14:textId="77777777" w:rsidR="003E6D09" w:rsidRPr="003E6D09" w:rsidRDefault="003E6D09" w:rsidP="003E6D09">
            <w:pPr>
              <w:spacing w:before="0" w:after="0" w:line="240" w:lineRule="auto"/>
              <w:jc w:val="center"/>
              <w:rPr>
                <w:ins w:id="87533" w:author="pete jones" w:date="2022-01-11T16:54:00Z"/>
                <w:rFonts w:ascii="Calibri" w:hAnsi="Calibri" w:cs="Calibri"/>
                <w:color w:val="000000"/>
                <w:sz w:val="22"/>
                <w:szCs w:val="22"/>
              </w:rPr>
            </w:pPr>
            <w:ins w:id="87534" w:author="pete jones" w:date="2022-01-11T16:54:00Z">
              <w:r w:rsidRPr="003E6D09">
                <w:rPr>
                  <w:rFonts w:ascii="Calibri" w:hAnsi="Calibri" w:cs="Calibri"/>
                  <w:color w:val="000000"/>
                  <w:sz w:val="22"/>
                  <w:szCs w:val="22"/>
                </w:rPr>
                <w:t> </w:t>
              </w:r>
            </w:ins>
          </w:p>
        </w:tc>
      </w:tr>
      <w:tr w:rsidR="003E6D09" w:rsidRPr="003E6D09" w14:paraId="003D1BF9" w14:textId="77777777" w:rsidTr="003E6D09">
        <w:tblPrEx>
          <w:tblW w:w="10681" w:type="dxa"/>
          <w:tblPrExChange w:id="87535" w:author="pete jones" w:date="2022-01-11T16:54:00Z">
            <w:tblPrEx>
              <w:tblW w:w="10681" w:type="dxa"/>
            </w:tblPrEx>
          </w:tblPrExChange>
        </w:tblPrEx>
        <w:trPr>
          <w:trHeight w:val="335"/>
          <w:ins w:id="87536" w:author="pete jones" w:date="2022-01-11T16:54:00Z"/>
          <w:trPrChange w:id="87537" w:author="pete jones" w:date="2022-01-11T16:54:00Z">
            <w:trPr>
              <w:trHeight w:val="600"/>
            </w:trPr>
          </w:trPrChange>
        </w:trPr>
        <w:tc>
          <w:tcPr>
            <w:tcW w:w="400" w:type="dxa"/>
            <w:tcBorders>
              <w:top w:val="nil"/>
              <w:left w:val="single" w:sz="8" w:space="0" w:color="auto"/>
              <w:bottom w:val="single" w:sz="4" w:space="0" w:color="auto"/>
              <w:right w:val="single" w:sz="4" w:space="0" w:color="auto"/>
            </w:tcBorders>
            <w:shd w:val="clear" w:color="auto" w:fill="auto"/>
            <w:noWrap/>
            <w:vAlign w:val="center"/>
            <w:hideMark/>
            <w:tcPrChange w:id="87538" w:author="pete jones" w:date="2022-01-11T16:54:00Z">
              <w:tcPr>
                <w:tcW w:w="400" w:type="dxa"/>
                <w:tcBorders>
                  <w:top w:val="nil"/>
                  <w:left w:val="single" w:sz="8" w:space="0" w:color="auto"/>
                  <w:bottom w:val="single" w:sz="4" w:space="0" w:color="auto"/>
                  <w:right w:val="single" w:sz="4" w:space="0" w:color="auto"/>
                </w:tcBorders>
                <w:shd w:val="clear" w:color="auto" w:fill="auto"/>
                <w:noWrap/>
                <w:vAlign w:val="center"/>
                <w:hideMark/>
              </w:tcPr>
            </w:tcPrChange>
          </w:tcPr>
          <w:p w14:paraId="50E7640F" w14:textId="77777777" w:rsidR="003E6D09" w:rsidRPr="003E6D09" w:rsidRDefault="003E6D09" w:rsidP="003E6D09">
            <w:pPr>
              <w:spacing w:before="0" w:after="0" w:line="240" w:lineRule="auto"/>
              <w:jc w:val="center"/>
              <w:rPr>
                <w:ins w:id="87539" w:author="pete jones" w:date="2022-01-11T16:54:00Z"/>
                <w:rFonts w:ascii="Calibri" w:hAnsi="Calibri" w:cs="Calibri"/>
                <w:color w:val="000000"/>
                <w:sz w:val="22"/>
                <w:szCs w:val="22"/>
              </w:rPr>
            </w:pPr>
            <w:ins w:id="87540" w:author="pete jones" w:date="2022-01-11T16:54:00Z">
              <w:r w:rsidRPr="003E6D09">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Change w:id="87541" w:author="pete jones" w:date="2022-01-11T16:54:00Z">
              <w:tcPr>
                <w:tcW w:w="5320" w:type="dxa"/>
                <w:tcBorders>
                  <w:top w:val="nil"/>
                  <w:left w:val="nil"/>
                  <w:bottom w:val="single" w:sz="4" w:space="0" w:color="auto"/>
                  <w:right w:val="single" w:sz="8" w:space="0" w:color="auto"/>
                </w:tcBorders>
                <w:shd w:val="clear" w:color="auto" w:fill="auto"/>
                <w:vAlign w:val="bottom"/>
                <w:hideMark/>
              </w:tcPr>
            </w:tcPrChange>
          </w:tcPr>
          <w:p w14:paraId="57F677A1" w14:textId="77777777" w:rsidR="003E6D09" w:rsidRPr="003E6D09" w:rsidRDefault="003E6D09" w:rsidP="003E6D09">
            <w:pPr>
              <w:spacing w:before="0" w:after="0" w:line="240" w:lineRule="auto"/>
              <w:jc w:val="left"/>
              <w:rPr>
                <w:ins w:id="87542" w:author="pete jones" w:date="2022-01-11T16:54:00Z"/>
                <w:rFonts w:ascii="Calibri" w:hAnsi="Calibri" w:cs="Calibri"/>
                <w:color w:val="000000"/>
                <w:sz w:val="22"/>
                <w:szCs w:val="22"/>
              </w:rPr>
            </w:pPr>
            <w:ins w:id="87543" w:author="pete jones" w:date="2022-01-11T16:54:00Z">
              <w:r w:rsidRPr="003E6D09">
                <w:rPr>
                  <w:rFonts w:ascii="Calibri" w:hAnsi="Calibri" w:cs="Calibri"/>
                  <w:color w:val="000000"/>
                  <w:sz w:val="22"/>
                  <w:szCs w:val="22"/>
                </w:rPr>
                <w:t> Aerodynamics and Computational Fluid Dynamics</w:t>
              </w:r>
            </w:ins>
          </w:p>
        </w:tc>
        <w:tc>
          <w:tcPr>
            <w:tcW w:w="432" w:type="dxa"/>
            <w:tcBorders>
              <w:top w:val="nil"/>
              <w:left w:val="nil"/>
              <w:bottom w:val="single" w:sz="4" w:space="0" w:color="auto"/>
              <w:right w:val="single" w:sz="4" w:space="0" w:color="auto"/>
            </w:tcBorders>
            <w:shd w:val="clear" w:color="auto" w:fill="auto"/>
            <w:noWrap/>
            <w:vAlign w:val="bottom"/>
            <w:hideMark/>
            <w:tcPrChange w:id="87544" w:author="pete jones" w:date="2022-01-11T16:54:00Z">
              <w:tcPr>
                <w:tcW w:w="432" w:type="dxa"/>
                <w:tcBorders>
                  <w:top w:val="nil"/>
                  <w:left w:val="nil"/>
                  <w:bottom w:val="single" w:sz="4" w:space="0" w:color="auto"/>
                  <w:right w:val="single" w:sz="4" w:space="0" w:color="auto"/>
                </w:tcBorders>
                <w:shd w:val="clear" w:color="auto" w:fill="auto"/>
                <w:noWrap/>
                <w:vAlign w:val="bottom"/>
                <w:hideMark/>
              </w:tcPr>
            </w:tcPrChange>
          </w:tcPr>
          <w:p w14:paraId="25582FB6" w14:textId="77777777" w:rsidR="003E6D09" w:rsidRPr="003E6D09" w:rsidRDefault="003E6D09" w:rsidP="003E6D09">
            <w:pPr>
              <w:spacing w:before="0" w:after="0" w:line="240" w:lineRule="auto"/>
              <w:jc w:val="center"/>
              <w:rPr>
                <w:ins w:id="87545" w:author="pete jones" w:date="2022-01-11T16:54:00Z"/>
                <w:rFonts w:ascii="Calibri" w:hAnsi="Calibri" w:cs="Calibri"/>
                <w:color w:val="000000"/>
                <w:sz w:val="22"/>
                <w:szCs w:val="22"/>
              </w:rPr>
            </w:pPr>
            <w:ins w:id="87546" w:author="pete jones" w:date="2022-01-11T16:54:00Z">
              <w:r w:rsidRPr="003E6D09">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Change w:id="87547" w:author="pete jones" w:date="2022-01-11T16:54:00Z">
              <w:tcPr>
                <w:tcW w:w="424" w:type="dxa"/>
                <w:tcBorders>
                  <w:top w:val="nil"/>
                  <w:left w:val="nil"/>
                  <w:bottom w:val="single" w:sz="4" w:space="0" w:color="auto"/>
                  <w:right w:val="single" w:sz="4" w:space="0" w:color="auto"/>
                </w:tcBorders>
                <w:shd w:val="clear" w:color="auto" w:fill="auto"/>
                <w:noWrap/>
                <w:vAlign w:val="bottom"/>
                <w:hideMark/>
              </w:tcPr>
            </w:tcPrChange>
          </w:tcPr>
          <w:p w14:paraId="432B12E3" w14:textId="77777777" w:rsidR="003E6D09" w:rsidRPr="003E6D09" w:rsidRDefault="003E6D09" w:rsidP="003E6D09">
            <w:pPr>
              <w:spacing w:before="0" w:after="0" w:line="240" w:lineRule="auto"/>
              <w:jc w:val="center"/>
              <w:rPr>
                <w:ins w:id="87548" w:author="pete jones" w:date="2022-01-11T16:54:00Z"/>
                <w:rFonts w:ascii="Calibri" w:hAnsi="Calibri" w:cs="Calibri"/>
                <w:color w:val="000000"/>
                <w:sz w:val="22"/>
                <w:szCs w:val="22"/>
              </w:rPr>
            </w:pPr>
            <w:ins w:id="87549" w:author="pete jones" w:date="2022-01-11T16:54:00Z">
              <w:r w:rsidRPr="003E6D09">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Change w:id="87550" w:author="pete jones" w:date="2022-01-11T16:54:00Z">
              <w:tcPr>
                <w:tcW w:w="432" w:type="dxa"/>
                <w:tcBorders>
                  <w:top w:val="nil"/>
                  <w:left w:val="nil"/>
                  <w:bottom w:val="single" w:sz="4" w:space="0" w:color="auto"/>
                  <w:right w:val="single" w:sz="4" w:space="0" w:color="auto"/>
                </w:tcBorders>
                <w:shd w:val="clear" w:color="auto" w:fill="auto"/>
                <w:noWrap/>
                <w:vAlign w:val="bottom"/>
                <w:hideMark/>
              </w:tcPr>
            </w:tcPrChange>
          </w:tcPr>
          <w:p w14:paraId="66806A06" w14:textId="77777777" w:rsidR="003E6D09" w:rsidRPr="003E6D09" w:rsidRDefault="003E6D09" w:rsidP="003E6D09">
            <w:pPr>
              <w:spacing w:before="0" w:after="0" w:line="240" w:lineRule="auto"/>
              <w:jc w:val="center"/>
              <w:rPr>
                <w:ins w:id="87551" w:author="pete jones" w:date="2022-01-11T16:54:00Z"/>
                <w:rFonts w:ascii="Calibri" w:hAnsi="Calibri" w:cs="Calibri"/>
                <w:color w:val="000000"/>
                <w:sz w:val="22"/>
                <w:szCs w:val="22"/>
              </w:rPr>
            </w:pPr>
            <w:ins w:id="87552"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Change w:id="87553" w:author="pete jones" w:date="2022-01-11T16:54:00Z">
              <w:tcPr>
                <w:tcW w:w="424" w:type="dxa"/>
                <w:tcBorders>
                  <w:top w:val="nil"/>
                  <w:left w:val="nil"/>
                  <w:bottom w:val="single" w:sz="4" w:space="0" w:color="auto"/>
                  <w:right w:val="single" w:sz="4" w:space="0" w:color="auto"/>
                </w:tcBorders>
                <w:shd w:val="clear" w:color="auto" w:fill="auto"/>
                <w:noWrap/>
                <w:vAlign w:val="bottom"/>
                <w:hideMark/>
              </w:tcPr>
            </w:tcPrChange>
          </w:tcPr>
          <w:p w14:paraId="67706708" w14:textId="77777777" w:rsidR="003E6D09" w:rsidRPr="003E6D09" w:rsidRDefault="003E6D09" w:rsidP="003E6D09">
            <w:pPr>
              <w:spacing w:before="0" w:after="0" w:line="240" w:lineRule="auto"/>
              <w:jc w:val="center"/>
              <w:rPr>
                <w:ins w:id="87554" w:author="pete jones" w:date="2022-01-11T16:54:00Z"/>
                <w:rFonts w:ascii="Calibri" w:hAnsi="Calibri" w:cs="Calibri"/>
                <w:color w:val="000000"/>
                <w:sz w:val="22"/>
                <w:szCs w:val="22"/>
              </w:rPr>
            </w:pPr>
            <w:ins w:id="87555"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Change w:id="87556" w:author="pete jones" w:date="2022-01-11T16:54:00Z">
              <w:tcPr>
                <w:tcW w:w="424" w:type="dxa"/>
                <w:tcBorders>
                  <w:top w:val="nil"/>
                  <w:left w:val="nil"/>
                  <w:bottom w:val="single" w:sz="4" w:space="0" w:color="auto"/>
                  <w:right w:val="single" w:sz="4" w:space="0" w:color="auto"/>
                </w:tcBorders>
                <w:shd w:val="clear" w:color="auto" w:fill="auto"/>
                <w:noWrap/>
                <w:vAlign w:val="bottom"/>
                <w:hideMark/>
              </w:tcPr>
            </w:tcPrChange>
          </w:tcPr>
          <w:p w14:paraId="5E2D8B9A" w14:textId="77777777" w:rsidR="003E6D09" w:rsidRPr="003E6D09" w:rsidRDefault="003E6D09" w:rsidP="003E6D09">
            <w:pPr>
              <w:spacing w:before="0" w:after="0" w:line="240" w:lineRule="auto"/>
              <w:jc w:val="center"/>
              <w:rPr>
                <w:ins w:id="87557" w:author="pete jones" w:date="2022-01-11T16:54:00Z"/>
                <w:rFonts w:ascii="Calibri" w:hAnsi="Calibri" w:cs="Calibri"/>
                <w:color w:val="000000"/>
                <w:sz w:val="22"/>
                <w:szCs w:val="22"/>
              </w:rPr>
            </w:pPr>
            <w:ins w:id="87558" w:author="pete jones" w:date="2022-01-11T16:54:00Z">
              <w:r w:rsidRPr="003E6D09">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Change w:id="87559" w:author="pete jones" w:date="2022-01-11T16:54:00Z">
              <w:tcPr>
                <w:tcW w:w="424" w:type="dxa"/>
                <w:tcBorders>
                  <w:top w:val="nil"/>
                  <w:left w:val="nil"/>
                  <w:bottom w:val="single" w:sz="4" w:space="0" w:color="auto"/>
                  <w:right w:val="single" w:sz="4" w:space="0" w:color="auto"/>
                </w:tcBorders>
                <w:shd w:val="clear" w:color="auto" w:fill="auto"/>
                <w:noWrap/>
                <w:vAlign w:val="bottom"/>
                <w:hideMark/>
              </w:tcPr>
            </w:tcPrChange>
          </w:tcPr>
          <w:p w14:paraId="145169CA" w14:textId="77777777" w:rsidR="003E6D09" w:rsidRPr="003E6D09" w:rsidRDefault="003E6D09" w:rsidP="003E6D09">
            <w:pPr>
              <w:spacing w:before="0" w:after="0" w:line="240" w:lineRule="auto"/>
              <w:jc w:val="center"/>
              <w:rPr>
                <w:ins w:id="87560" w:author="pete jones" w:date="2022-01-11T16:54:00Z"/>
                <w:rFonts w:ascii="Calibri" w:hAnsi="Calibri" w:cs="Calibri"/>
                <w:color w:val="000000"/>
                <w:sz w:val="22"/>
                <w:szCs w:val="22"/>
              </w:rPr>
            </w:pPr>
            <w:ins w:id="87561"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7562"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125431DE" w14:textId="77777777" w:rsidR="003E6D09" w:rsidRPr="003E6D09" w:rsidRDefault="003E6D09" w:rsidP="003E6D09">
            <w:pPr>
              <w:spacing w:before="0" w:after="0" w:line="240" w:lineRule="auto"/>
              <w:jc w:val="center"/>
              <w:rPr>
                <w:ins w:id="87563" w:author="pete jones" w:date="2022-01-11T16:54:00Z"/>
                <w:rFonts w:ascii="Calibri" w:hAnsi="Calibri" w:cs="Calibri"/>
                <w:color w:val="000000"/>
                <w:sz w:val="22"/>
                <w:szCs w:val="22"/>
              </w:rPr>
            </w:pPr>
            <w:ins w:id="87564"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7565"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4309D010" w14:textId="77777777" w:rsidR="003E6D09" w:rsidRPr="003E6D09" w:rsidRDefault="003E6D09" w:rsidP="003E6D09">
            <w:pPr>
              <w:spacing w:before="0" w:after="0" w:line="240" w:lineRule="auto"/>
              <w:jc w:val="center"/>
              <w:rPr>
                <w:ins w:id="87566" w:author="pete jones" w:date="2022-01-11T16:54:00Z"/>
                <w:rFonts w:ascii="Calibri" w:hAnsi="Calibri" w:cs="Calibri"/>
                <w:color w:val="000000"/>
                <w:sz w:val="22"/>
                <w:szCs w:val="22"/>
              </w:rPr>
            </w:pPr>
            <w:ins w:id="87567"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7568"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6A7FDB6A" w14:textId="77777777" w:rsidR="003E6D09" w:rsidRPr="003E6D09" w:rsidRDefault="003E6D09" w:rsidP="003E6D09">
            <w:pPr>
              <w:spacing w:before="0" w:after="0" w:line="240" w:lineRule="auto"/>
              <w:jc w:val="center"/>
              <w:rPr>
                <w:ins w:id="87569" w:author="pete jones" w:date="2022-01-11T16:54:00Z"/>
                <w:rFonts w:ascii="Calibri" w:hAnsi="Calibri" w:cs="Calibri"/>
                <w:color w:val="000000"/>
                <w:sz w:val="22"/>
                <w:szCs w:val="22"/>
              </w:rPr>
            </w:pPr>
            <w:ins w:id="87570"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7571"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46115709" w14:textId="77777777" w:rsidR="003E6D09" w:rsidRPr="003E6D09" w:rsidRDefault="003E6D09" w:rsidP="003E6D09">
            <w:pPr>
              <w:spacing w:before="0" w:after="0" w:line="240" w:lineRule="auto"/>
              <w:jc w:val="center"/>
              <w:rPr>
                <w:ins w:id="87572" w:author="pete jones" w:date="2022-01-11T16:54:00Z"/>
                <w:rFonts w:ascii="Calibri" w:hAnsi="Calibri" w:cs="Calibri"/>
                <w:color w:val="000000"/>
                <w:sz w:val="22"/>
                <w:szCs w:val="22"/>
              </w:rPr>
            </w:pPr>
            <w:ins w:id="87573" w:author="pete jones" w:date="2022-01-11T16:54:00Z">
              <w:r w:rsidRPr="003E6D09">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Change w:id="87574" w:author="pete jones" w:date="2022-01-11T16:54:00Z">
              <w:tcPr>
                <w:tcW w:w="399" w:type="dxa"/>
                <w:tcBorders>
                  <w:top w:val="nil"/>
                  <w:left w:val="nil"/>
                  <w:bottom w:val="single" w:sz="4" w:space="0" w:color="auto"/>
                  <w:right w:val="single" w:sz="4" w:space="0" w:color="auto"/>
                </w:tcBorders>
                <w:shd w:val="clear" w:color="auto" w:fill="auto"/>
                <w:noWrap/>
                <w:vAlign w:val="bottom"/>
                <w:hideMark/>
              </w:tcPr>
            </w:tcPrChange>
          </w:tcPr>
          <w:p w14:paraId="2244D2D5" w14:textId="77777777" w:rsidR="003E6D09" w:rsidRPr="003E6D09" w:rsidRDefault="003E6D09" w:rsidP="003E6D09">
            <w:pPr>
              <w:spacing w:before="0" w:after="0" w:line="240" w:lineRule="auto"/>
              <w:jc w:val="center"/>
              <w:rPr>
                <w:ins w:id="87575" w:author="pete jones" w:date="2022-01-11T16:54:00Z"/>
                <w:rFonts w:ascii="Calibri" w:hAnsi="Calibri" w:cs="Calibri"/>
                <w:color w:val="000000"/>
                <w:sz w:val="22"/>
                <w:szCs w:val="22"/>
              </w:rPr>
            </w:pPr>
            <w:ins w:id="87576" w:author="pete jones" w:date="2022-01-11T16:54:00Z">
              <w:r w:rsidRPr="003E6D09">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Change w:id="87577" w:author="pete jones" w:date="2022-01-11T16:54:00Z">
              <w:tcPr>
                <w:tcW w:w="406" w:type="dxa"/>
                <w:tcBorders>
                  <w:top w:val="nil"/>
                  <w:left w:val="nil"/>
                  <w:bottom w:val="single" w:sz="4" w:space="0" w:color="auto"/>
                  <w:right w:val="single" w:sz="8" w:space="0" w:color="auto"/>
                </w:tcBorders>
                <w:shd w:val="clear" w:color="auto" w:fill="auto"/>
                <w:noWrap/>
                <w:vAlign w:val="bottom"/>
                <w:hideMark/>
              </w:tcPr>
            </w:tcPrChange>
          </w:tcPr>
          <w:p w14:paraId="4558F1B2" w14:textId="77777777" w:rsidR="003E6D09" w:rsidRPr="003E6D09" w:rsidRDefault="003E6D09" w:rsidP="003E6D09">
            <w:pPr>
              <w:spacing w:before="0" w:after="0" w:line="240" w:lineRule="auto"/>
              <w:jc w:val="center"/>
              <w:rPr>
                <w:ins w:id="87578" w:author="pete jones" w:date="2022-01-11T16:54:00Z"/>
                <w:rFonts w:ascii="Calibri" w:hAnsi="Calibri" w:cs="Calibri"/>
                <w:color w:val="000000"/>
                <w:sz w:val="22"/>
                <w:szCs w:val="22"/>
              </w:rPr>
            </w:pPr>
            <w:ins w:id="87579" w:author="pete jones" w:date="2022-01-11T16:54:00Z">
              <w:r w:rsidRPr="003E6D09">
                <w:rPr>
                  <w:rFonts w:ascii="Calibri" w:hAnsi="Calibri" w:cs="Calibri"/>
                  <w:color w:val="000000"/>
                  <w:sz w:val="22"/>
                  <w:szCs w:val="22"/>
                </w:rPr>
                <w:t> </w:t>
              </w:r>
            </w:ins>
          </w:p>
        </w:tc>
      </w:tr>
    </w:tbl>
    <w:p w14:paraId="4C144073" w14:textId="3EA23544" w:rsidR="003E6D09" w:rsidRDefault="003E6D09" w:rsidP="00406988">
      <w:pPr>
        <w:jc w:val="left"/>
        <w:rPr>
          <w:ins w:id="87580" w:author="pete jones" w:date="2022-01-11T16:54: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587C90" w:rsidRPr="00587C90" w14:paraId="730B1FBC" w14:textId="77777777" w:rsidTr="00587C90">
        <w:trPr>
          <w:trHeight w:val="300"/>
          <w:ins w:id="87581" w:author="pete jones" w:date="2022-01-11T16:55:00Z"/>
        </w:trPr>
        <w:tc>
          <w:tcPr>
            <w:tcW w:w="400" w:type="dxa"/>
            <w:tcBorders>
              <w:top w:val="nil"/>
              <w:left w:val="nil"/>
              <w:bottom w:val="nil"/>
              <w:right w:val="nil"/>
            </w:tcBorders>
            <w:shd w:val="clear" w:color="auto" w:fill="auto"/>
            <w:noWrap/>
            <w:vAlign w:val="center"/>
            <w:hideMark/>
          </w:tcPr>
          <w:p w14:paraId="06B07980" w14:textId="77777777" w:rsidR="00587C90" w:rsidRPr="00587C90" w:rsidRDefault="00587C90" w:rsidP="00587C90">
            <w:pPr>
              <w:spacing w:before="0" w:after="0" w:line="240" w:lineRule="auto"/>
              <w:jc w:val="left"/>
              <w:rPr>
                <w:ins w:id="87582" w:author="pete jones" w:date="2022-01-11T16:55: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B31E344" w14:textId="77777777" w:rsidR="00587C90" w:rsidRPr="00587C90" w:rsidRDefault="00587C90" w:rsidP="00587C90">
            <w:pPr>
              <w:spacing w:before="0" w:after="0" w:line="240" w:lineRule="auto"/>
              <w:jc w:val="center"/>
              <w:rPr>
                <w:ins w:id="87583" w:author="pete jones" w:date="2022-01-11T16:55:00Z"/>
                <w:rFonts w:ascii="Calibri" w:hAnsi="Calibri" w:cs="Calibri"/>
                <w:b/>
                <w:bCs/>
                <w:color w:val="000000"/>
                <w:sz w:val="32"/>
                <w:szCs w:val="32"/>
              </w:rPr>
            </w:pPr>
            <w:ins w:id="87584" w:author="pete jones" w:date="2022-01-11T16:55:00Z">
              <w:r w:rsidRPr="00587C90">
                <w:rPr>
                  <w:rFonts w:ascii="Calibri" w:hAnsi="Calibri" w:cs="Calibri"/>
                  <w:b/>
                  <w:bCs/>
                  <w:color w:val="000000"/>
                  <w:sz w:val="32"/>
                  <w:szCs w:val="32"/>
                </w:rPr>
                <w:t>The University of East Anglia</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3E87149" w14:textId="77777777" w:rsidR="00587C90" w:rsidRPr="00587C90" w:rsidRDefault="00587C90" w:rsidP="00587C90">
            <w:pPr>
              <w:spacing w:before="0" w:after="0" w:line="240" w:lineRule="auto"/>
              <w:jc w:val="right"/>
              <w:rPr>
                <w:ins w:id="87585" w:author="pete jones" w:date="2022-01-11T16:55:00Z"/>
                <w:rFonts w:ascii="Calibri" w:hAnsi="Calibri" w:cs="Calibri"/>
                <w:color w:val="000000"/>
                <w:sz w:val="22"/>
                <w:szCs w:val="22"/>
              </w:rPr>
            </w:pPr>
            <w:ins w:id="87586" w:author="pete jones" w:date="2022-01-11T16:55:00Z">
              <w:r w:rsidRPr="00587C9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74EBF3C" w14:textId="77777777" w:rsidR="00587C90" w:rsidRPr="00587C90" w:rsidRDefault="00587C90" w:rsidP="00587C90">
            <w:pPr>
              <w:spacing w:before="0" w:after="0" w:line="240" w:lineRule="auto"/>
              <w:jc w:val="center"/>
              <w:rPr>
                <w:ins w:id="87587" w:author="pete jones" w:date="2022-01-11T16:55:00Z"/>
                <w:rFonts w:ascii="Calibri" w:hAnsi="Calibri" w:cs="Calibri"/>
                <w:color w:val="000000"/>
                <w:sz w:val="22"/>
                <w:szCs w:val="22"/>
              </w:rPr>
            </w:pPr>
            <w:ins w:id="87588" w:author="pete jones" w:date="2022-01-11T16:55:00Z">
              <w:r w:rsidRPr="00587C90">
                <w:rPr>
                  <w:rFonts w:ascii="Calibri" w:hAnsi="Calibri" w:cs="Calibri"/>
                  <w:color w:val="000000"/>
                  <w:sz w:val="22"/>
                  <w:szCs w:val="22"/>
                </w:rPr>
                <w:t>22</w:t>
              </w:r>
            </w:ins>
          </w:p>
        </w:tc>
      </w:tr>
      <w:tr w:rsidR="00587C90" w:rsidRPr="00587C90" w14:paraId="577F6EB2" w14:textId="77777777" w:rsidTr="00587C90">
        <w:trPr>
          <w:trHeight w:val="315"/>
          <w:ins w:id="87589" w:author="pete jones" w:date="2022-01-11T16:55:00Z"/>
        </w:trPr>
        <w:tc>
          <w:tcPr>
            <w:tcW w:w="400" w:type="dxa"/>
            <w:tcBorders>
              <w:top w:val="nil"/>
              <w:left w:val="nil"/>
              <w:bottom w:val="nil"/>
              <w:right w:val="nil"/>
            </w:tcBorders>
            <w:shd w:val="clear" w:color="auto" w:fill="auto"/>
            <w:noWrap/>
            <w:vAlign w:val="center"/>
            <w:hideMark/>
          </w:tcPr>
          <w:p w14:paraId="0CCD5F51" w14:textId="77777777" w:rsidR="00587C90" w:rsidRPr="00587C90" w:rsidRDefault="00587C90" w:rsidP="00587C90">
            <w:pPr>
              <w:spacing w:before="0" w:after="0" w:line="240" w:lineRule="auto"/>
              <w:jc w:val="center"/>
              <w:rPr>
                <w:ins w:id="87590" w:author="pete jones" w:date="2022-01-11T16:55: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DCE6F2E" w14:textId="77777777" w:rsidR="00587C90" w:rsidRPr="00587C90" w:rsidRDefault="00587C90" w:rsidP="00587C90">
            <w:pPr>
              <w:spacing w:before="0" w:after="0" w:line="240" w:lineRule="auto"/>
              <w:jc w:val="left"/>
              <w:rPr>
                <w:ins w:id="87591" w:author="pete jones" w:date="2022-01-11T16:55: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338C1FDD" w14:textId="77777777" w:rsidR="00587C90" w:rsidRPr="00587C90" w:rsidRDefault="00587C90" w:rsidP="00587C90">
            <w:pPr>
              <w:spacing w:before="0" w:after="0" w:line="240" w:lineRule="auto"/>
              <w:jc w:val="right"/>
              <w:rPr>
                <w:ins w:id="87592" w:author="pete jones" w:date="2022-01-11T16:55:00Z"/>
                <w:rFonts w:ascii="Calibri" w:hAnsi="Calibri" w:cs="Calibri"/>
                <w:color w:val="000000"/>
                <w:sz w:val="22"/>
                <w:szCs w:val="22"/>
              </w:rPr>
            </w:pPr>
            <w:ins w:id="87593" w:author="pete jones" w:date="2022-01-11T16:55:00Z">
              <w:r w:rsidRPr="00587C9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21AF2732" w14:textId="77777777" w:rsidR="00587C90" w:rsidRPr="00587C90" w:rsidRDefault="00587C90" w:rsidP="00587C90">
            <w:pPr>
              <w:spacing w:before="0" w:after="0" w:line="240" w:lineRule="auto"/>
              <w:jc w:val="center"/>
              <w:rPr>
                <w:ins w:id="87594" w:author="pete jones" w:date="2022-01-11T16:55:00Z"/>
                <w:rFonts w:ascii="Calibri" w:hAnsi="Calibri" w:cs="Calibri"/>
                <w:color w:val="000000"/>
                <w:sz w:val="22"/>
                <w:szCs w:val="22"/>
              </w:rPr>
            </w:pPr>
            <w:ins w:id="87595" w:author="pete jones" w:date="2022-01-11T16:55:00Z">
              <w:r w:rsidRPr="00587C90">
                <w:rPr>
                  <w:rFonts w:ascii="Calibri" w:hAnsi="Calibri" w:cs="Calibri"/>
                  <w:color w:val="000000"/>
                  <w:sz w:val="22"/>
                  <w:szCs w:val="22"/>
                </w:rPr>
                <w:t>Not Listed</w:t>
              </w:r>
            </w:ins>
          </w:p>
        </w:tc>
      </w:tr>
      <w:tr w:rsidR="00587C90" w:rsidRPr="00587C90" w14:paraId="517FAC84" w14:textId="77777777" w:rsidTr="00587C90">
        <w:trPr>
          <w:trHeight w:val="315"/>
          <w:ins w:id="87596" w:author="pete jones" w:date="2022-01-11T16:55:00Z"/>
        </w:trPr>
        <w:tc>
          <w:tcPr>
            <w:tcW w:w="400" w:type="dxa"/>
            <w:tcBorders>
              <w:top w:val="nil"/>
              <w:left w:val="nil"/>
              <w:bottom w:val="nil"/>
              <w:right w:val="nil"/>
            </w:tcBorders>
            <w:shd w:val="clear" w:color="auto" w:fill="auto"/>
            <w:noWrap/>
            <w:vAlign w:val="center"/>
            <w:hideMark/>
          </w:tcPr>
          <w:p w14:paraId="4EC69215" w14:textId="77777777" w:rsidR="00587C90" w:rsidRPr="00587C90" w:rsidRDefault="00587C90" w:rsidP="00587C90">
            <w:pPr>
              <w:spacing w:before="0" w:after="0" w:line="240" w:lineRule="auto"/>
              <w:jc w:val="center"/>
              <w:rPr>
                <w:ins w:id="87597" w:author="pete jones" w:date="2022-01-11T16:55: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2DF0D4A" w14:textId="77777777" w:rsidR="00587C90" w:rsidRPr="00587C90" w:rsidRDefault="00587C90" w:rsidP="00587C90">
            <w:pPr>
              <w:spacing w:before="0" w:after="0" w:line="240" w:lineRule="auto"/>
              <w:jc w:val="left"/>
              <w:rPr>
                <w:ins w:id="87598" w:author="pete jones" w:date="2022-01-11T16:55: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320DABAC" w14:textId="77777777" w:rsidR="00587C90" w:rsidRPr="00587C90" w:rsidRDefault="00587C90" w:rsidP="00587C90">
            <w:pPr>
              <w:spacing w:before="0" w:after="0" w:line="240" w:lineRule="auto"/>
              <w:jc w:val="center"/>
              <w:rPr>
                <w:ins w:id="87599" w:author="pete jones" w:date="2022-01-11T16:55:00Z"/>
                <w:rFonts w:ascii="Calibri" w:hAnsi="Calibri" w:cs="Calibri"/>
                <w:b/>
                <w:bCs/>
                <w:i/>
                <w:iCs/>
                <w:color w:val="000000"/>
                <w:sz w:val="22"/>
                <w:szCs w:val="22"/>
              </w:rPr>
            </w:pPr>
            <w:ins w:id="87600" w:author="pete jones" w:date="2022-01-11T16:55:00Z">
              <w:r w:rsidRPr="00587C90">
                <w:rPr>
                  <w:rFonts w:ascii="Calibri" w:hAnsi="Calibri" w:cs="Calibri"/>
                  <w:b/>
                  <w:bCs/>
                  <w:i/>
                  <w:iCs/>
                  <w:color w:val="000000"/>
                  <w:sz w:val="22"/>
                  <w:szCs w:val="22"/>
                </w:rPr>
                <w:t>Acceptance Criteria</w:t>
              </w:r>
            </w:ins>
          </w:p>
        </w:tc>
      </w:tr>
      <w:tr w:rsidR="00587C90" w:rsidRPr="00587C90" w14:paraId="42476F54" w14:textId="77777777" w:rsidTr="00587C90">
        <w:trPr>
          <w:trHeight w:val="300"/>
          <w:ins w:id="87601" w:author="pete jones" w:date="2022-01-11T16:55:00Z"/>
        </w:trPr>
        <w:tc>
          <w:tcPr>
            <w:tcW w:w="400" w:type="dxa"/>
            <w:tcBorders>
              <w:top w:val="nil"/>
              <w:left w:val="nil"/>
              <w:bottom w:val="nil"/>
              <w:right w:val="nil"/>
            </w:tcBorders>
            <w:shd w:val="clear" w:color="auto" w:fill="auto"/>
            <w:noWrap/>
            <w:vAlign w:val="center"/>
            <w:hideMark/>
          </w:tcPr>
          <w:p w14:paraId="2A0A2549" w14:textId="77777777" w:rsidR="00587C90" w:rsidRPr="00587C90" w:rsidRDefault="00587C90" w:rsidP="00587C90">
            <w:pPr>
              <w:spacing w:before="0" w:after="0" w:line="240" w:lineRule="auto"/>
              <w:jc w:val="center"/>
              <w:rPr>
                <w:ins w:id="87602" w:author="pete jones" w:date="2022-01-11T16:55: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6245397C" w14:textId="056F2EF7" w:rsidR="00587C90" w:rsidRPr="00587C90" w:rsidRDefault="00587C90" w:rsidP="00587C90">
            <w:pPr>
              <w:spacing w:before="0" w:after="0" w:line="240" w:lineRule="auto"/>
              <w:jc w:val="left"/>
              <w:rPr>
                <w:ins w:id="87603" w:author="pete jones" w:date="2022-01-11T16:55:00Z"/>
                <w:rFonts w:ascii="Calibri" w:hAnsi="Calibri" w:cs="Calibri"/>
                <w:color w:val="000000"/>
                <w:sz w:val="22"/>
                <w:szCs w:val="22"/>
              </w:rPr>
            </w:pPr>
            <w:ins w:id="87604" w:author="pete jones" w:date="2022-01-11T16:55:00Z">
              <w:r w:rsidRPr="00587C90">
                <w:rPr>
                  <w:rFonts w:ascii="Calibri" w:hAnsi="Calibri" w:cs="Calibri"/>
                  <w:color w:val="000000"/>
                  <w:sz w:val="22"/>
                  <w:szCs w:val="22"/>
                </w:rPr>
                <w:t xml:space="preserve">Estimated engineering intake 2018 (at 3%) of </w:t>
              </w:r>
            </w:ins>
            <w:ins w:id="87605" w:author="pete jones" w:date="2022-03-30T12:34:00Z">
              <w:r w:rsidR="00042512">
                <w:rPr>
                  <w:rFonts w:ascii="Calibri" w:hAnsi="Calibri" w:cs="Calibri"/>
                  <w:color w:val="000000"/>
                  <w:sz w:val="22"/>
                  <w:szCs w:val="22"/>
                </w:rPr>
                <w:t xml:space="preserve">the </w:t>
              </w:r>
            </w:ins>
            <w:ins w:id="87606" w:author="pete jones" w:date="2022-01-11T16:55:00Z">
              <w:r w:rsidRPr="00587C90">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4BB2D54" w14:textId="77777777" w:rsidR="00587C90" w:rsidRPr="00587C90" w:rsidRDefault="00587C90" w:rsidP="00587C90">
            <w:pPr>
              <w:spacing w:before="0" w:after="0" w:line="240" w:lineRule="auto"/>
              <w:jc w:val="right"/>
              <w:rPr>
                <w:ins w:id="87607" w:author="pete jones" w:date="2022-01-11T16:55:00Z"/>
                <w:rFonts w:ascii="Calibri" w:hAnsi="Calibri" w:cs="Calibri"/>
                <w:color w:val="000000"/>
                <w:sz w:val="22"/>
                <w:szCs w:val="22"/>
              </w:rPr>
            </w:pPr>
            <w:ins w:id="87608" w:author="pete jones" w:date="2022-01-11T16:55:00Z">
              <w:r w:rsidRPr="00587C9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BC6BCD7" w14:textId="77777777" w:rsidR="00587C90" w:rsidRPr="00587C90" w:rsidRDefault="00587C90" w:rsidP="00587C90">
            <w:pPr>
              <w:spacing w:before="0" w:after="0" w:line="240" w:lineRule="auto"/>
              <w:jc w:val="center"/>
              <w:rPr>
                <w:ins w:id="87609" w:author="pete jones" w:date="2022-01-11T16:55:00Z"/>
                <w:rFonts w:ascii="Calibri" w:hAnsi="Calibri" w:cs="Calibri"/>
                <w:color w:val="000000"/>
                <w:sz w:val="22"/>
                <w:szCs w:val="22"/>
              </w:rPr>
            </w:pPr>
            <w:ins w:id="87610" w:author="pete jones" w:date="2022-01-11T16:55:00Z">
              <w:r w:rsidRPr="00587C90">
                <w:rPr>
                  <w:rFonts w:ascii="Calibri" w:hAnsi="Calibri" w:cs="Calibri"/>
                  <w:color w:val="000000"/>
                  <w:sz w:val="22"/>
                  <w:szCs w:val="22"/>
                </w:rPr>
                <w:t> </w:t>
              </w:r>
            </w:ins>
          </w:p>
        </w:tc>
      </w:tr>
      <w:tr w:rsidR="00587C90" w:rsidRPr="00587C90" w14:paraId="12351FB6" w14:textId="77777777" w:rsidTr="00587C90">
        <w:trPr>
          <w:trHeight w:val="315"/>
          <w:ins w:id="87611" w:author="pete jones" w:date="2022-01-11T16:55:00Z"/>
        </w:trPr>
        <w:tc>
          <w:tcPr>
            <w:tcW w:w="400" w:type="dxa"/>
            <w:tcBorders>
              <w:top w:val="nil"/>
              <w:left w:val="nil"/>
              <w:bottom w:val="nil"/>
              <w:right w:val="nil"/>
            </w:tcBorders>
            <w:shd w:val="clear" w:color="auto" w:fill="auto"/>
            <w:noWrap/>
            <w:vAlign w:val="center"/>
            <w:hideMark/>
          </w:tcPr>
          <w:p w14:paraId="4986C0A8" w14:textId="77777777" w:rsidR="00587C90" w:rsidRPr="00587C90" w:rsidRDefault="00587C90" w:rsidP="00587C90">
            <w:pPr>
              <w:spacing w:before="0" w:after="0" w:line="240" w:lineRule="auto"/>
              <w:jc w:val="center"/>
              <w:rPr>
                <w:ins w:id="87612" w:author="pete jones" w:date="2022-01-11T16:55: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5199D063" w14:textId="77777777" w:rsidR="00587C90" w:rsidRPr="00587C90" w:rsidRDefault="00587C90" w:rsidP="00587C90">
            <w:pPr>
              <w:spacing w:before="0" w:after="0" w:line="240" w:lineRule="auto"/>
              <w:jc w:val="left"/>
              <w:rPr>
                <w:ins w:id="87613" w:author="pete jones" w:date="2022-01-11T16:55: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14DC3A43" w14:textId="77777777" w:rsidR="00587C90" w:rsidRPr="00587C90" w:rsidRDefault="00587C90" w:rsidP="00587C90">
            <w:pPr>
              <w:spacing w:before="0" w:after="0" w:line="240" w:lineRule="auto"/>
              <w:jc w:val="right"/>
              <w:rPr>
                <w:ins w:id="87614" w:author="pete jones" w:date="2022-01-11T16:55:00Z"/>
                <w:rFonts w:ascii="Calibri" w:hAnsi="Calibri" w:cs="Calibri"/>
                <w:color w:val="000000"/>
                <w:sz w:val="22"/>
                <w:szCs w:val="22"/>
              </w:rPr>
            </w:pPr>
            <w:ins w:id="87615" w:author="pete jones" w:date="2022-01-11T16:55:00Z">
              <w:r w:rsidRPr="00587C9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5FB3DD14" w14:textId="77777777" w:rsidR="00587C90" w:rsidRPr="00587C90" w:rsidRDefault="00587C90" w:rsidP="00587C90">
            <w:pPr>
              <w:spacing w:before="0" w:after="0" w:line="240" w:lineRule="auto"/>
              <w:jc w:val="center"/>
              <w:rPr>
                <w:ins w:id="87616" w:author="pete jones" w:date="2022-01-11T16:55:00Z"/>
                <w:rFonts w:ascii="Calibri" w:hAnsi="Calibri" w:cs="Calibri"/>
                <w:color w:val="000000"/>
                <w:sz w:val="22"/>
                <w:szCs w:val="22"/>
              </w:rPr>
            </w:pPr>
            <w:ins w:id="87617" w:author="pete jones" w:date="2022-01-11T16:55:00Z">
              <w:r w:rsidRPr="00587C90">
                <w:rPr>
                  <w:rFonts w:ascii="Calibri" w:hAnsi="Calibri" w:cs="Calibri"/>
                  <w:color w:val="000000"/>
                  <w:sz w:val="22"/>
                  <w:szCs w:val="22"/>
                </w:rPr>
                <w:t> </w:t>
              </w:r>
            </w:ins>
          </w:p>
        </w:tc>
      </w:tr>
      <w:tr w:rsidR="00587C90" w:rsidRPr="00587C90" w14:paraId="3A29FEFF" w14:textId="77777777" w:rsidTr="00587C90">
        <w:trPr>
          <w:trHeight w:val="315"/>
          <w:ins w:id="87618" w:author="pete jones" w:date="2022-01-11T16:55:00Z"/>
        </w:trPr>
        <w:tc>
          <w:tcPr>
            <w:tcW w:w="400" w:type="dxa"/>
            <w:tcBorders>
              <w:top w:val="nil"/>
              <w:left w:val="nil"/>
              <w:bottom w:val="nil"/>
              <w:right w:val="nil"/>
            </w:tcBorders>
            <w:shd w:val="clear" w:color="auto" w:fill="auto"/>
            <w:noWrap/>
            <w:vAlign w:val="center"/>
            <w:hideMark/>
          </w:tcPr>
          <w:p w14:paraId="1B0E3B9F" w14:textId="77777777" w:rsidR="00587C90" w:rsidRPr="00587C90" w:rsidRDefault="00587C90" w:rsidP="00587C90">
            <w:pPr>
              <w:spacing w:before="0" w:after="0" w:line="240" w:lineRule="auto"/>
              <w:jc w:val="center"/>
              <w:rPr>
                <w:ins w:id="87619" w:author="pete jones" w:date="2022-01-11T16:55: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0C120693" w14:textId="77777777" w:rsidR="00587C90" w:rsidRPr="00587C90" w:rsidRDefault="00587C90" w:rsidP="00587C90">
            <w:pPr>
              <w:spacing w:before="0" w:after="0" w:line="240" w:lineRule="auto"/>
              <w:jc w:val="center"/>
              <w:rPr>
                <w:ins w:id="87620" w:author="pete jones" w:date="2022-01-11T16:55:00Z"/>
                <w:rFonts w:ascii="Calibri" w:hAnsi="Calibri" w:cs="Calibri"/>
                <w:b/>
                <w:bCs/>
                <w:color w:val="000000"/>
              </w:rPr>
            </w:pPr>
            <w:ins w:id="87621" w:author="pete jones" w:date="2022-01-11T16:55:00Z">
              <w:r w:rsidRPr="00587C90">
                <w:rPr>
                  <w:rFonts w:ascii="Calibri" w:hAnsi="Calibri" w:cs="Calibri"/>
                  <w:b/>
                  <w:bCs/>
                  <w:color w:val="000000"/>
                </w:rPr>
                <w:t>126</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A92F7A4" w14:textId="77777777" w:rsidR="00587C90" w:rsidRPr="00587C90" w:rsidRDefault="00587C90" w:rsidP="00587C90">
            <w:pPr>
              <w:spacing w:before="0" w:after="0" w:line="240" w:lineRule="auto"/>
              <w:jc w:val="right"/>
              <w:rPr>
                <w:ins w:id="87622" w:author="pete jones" w:date="2022-01-11T16:55:00Z"/>
                <w:rFonts w:ascii="Calibri" w:hAnsi="Calibri" w:cs="Calibri"/>
                <w:color w:val="000000"/>
                <w:sz w:val="22"/>
                <w:szCs w:val="22"/>
              </w:rPr>
            </w:pPr>
            <w:ins w:id="87623" w:author="pete jones" w:date="2022-01-11T16:55:00Z">
              <w:r w:rsidRPr="00587C9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633317EE" w14:textId="77777777" w:rsidR="00587C90" w:rsidRPr="00587C90" w:rsidRDefault="00587C90" w:rsidP="00587C90">
            <w:pPr>
              <w:spacing w:before="0" w:after="0" w:line="240" w:lineRule="auto"/>
              <w:jc w:val="center"/>
              <w:rPr>
                <w:ins w:id="87624" w:author="pete jones" w:date="2022-01-11T16:55:00Z"/>
                <w:rFonts w:ascii="Calibri" w:hAnsi="Calibri" w:cs="Calibri"/>
                <w:color w:val="000000"/>
                <w:sz w:val="22"/>
                <w:szCs w:val="22"/>
              </w:rPr>
            </w:pPr>
            <w:ins w:id="87625" w:author="pete jones" w:date="2022-01-11T16:55:00Z">
              <w:r w:rsidRPr="00587C90">
                <w:rPr>
                  <w:rFonts w:ascii="Calibri" w:hAnsi="Calibri" w:cs="Calibri"/>
                  <w:color w:val="000000"/>
                  <w:sz w:val="22"/>
                  <w:szCs w:val="22"/>
                </w:rPr>
                <w:t> </w:t>
              </w:r>
            </w:ins>
          </w:p>
        </w:tc>
      </w:tr>
      <w:tr w:rsidR="00587C90" w:rsidRPr="00587C90" w14:paraId="6BCD2E56" w14:textId="77777777" w:rsidTr="00587C90">
        <w:trPr>
          <w:trHeight w:val="315"/>
          <w:ins w:id="87626" w:author="pete jones" w:date="2022-01-11T16:55:00Z"/>
        </w:trPr>
        <w:tc>
          <w:tcPr>
            <w:tcW w:w="400" w:type="dxa"/>
            <w:tcBorders>
              <w:top w:val="nil"/>
              <w:left w:val="nil"/>
              <w:bottom w:val="nil"/>
              <w:right w:val="nil"/>
            </w:tcBorders>
            <w:shd w:val="clear" w:color="auto" w:fill="auto"/>
            <w:noWrap/>
            <w:vAlign w:val="center"/>
            <w:hideMark/>
          </w:tcPr>
          <w:p w14:paraId="782847F0" w14:textId="77777777" w:rsidR="00587C90" w:rsidRPr="00587C90" w:rsidRDefault="00587C90" w:rsidP="00587C90">
            <w:pPr>
              <w:spacing w:before="0" w:after="0" w:line="240" w:lineRule="auto"/>
              <w:jc w:val="center"/>
              <w:rPr>
                <w:ins w:id="87627" w:author="pete jones" w:date="2022-01-11T16:55: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3C5CB115" w14:textId="41C79862" w:rsidR="00587C90" w:rsidRPr="00587C90" w:rsidRDefault="00587C90" w:rsidP="00587C90">
            <w:pPr>
              <w:spacing w:before="0" w:after="0" w:line="240" w:lineRule="auto"/>
              <w:jc w:val="left"/>
              <w:rPr>
                <w:ins w:id="87628" w:author="pete jones" w:date="2022-01-11T16:55:00Z"/>
                <w:rFonts w:ascii="Calibri" w:hAnsi="Calibri" w:cs="Calibri"/>
                <w:color w:val="000000"/>
                <w:sz w:val="22"/>
                <w:szCs w:val="22"/>
              </w:rPr>
            </w:pPr>
            <w:ins w:id="87629" w:author="pete jones" w:date="2022-01-11T16:55:00Z">
              <w:r w:rsidRPr="00587C90">
                <w:rPr>
                  <w:rFonts w:ascii="Calibri" w:hAnsi="Calibri" w:cs="Calibri"/>
                  <w:noProof/>
                  <w:color w:val="000000"/>
                  <w:sz w:val="22"/>
                  <w:szCs w:val="22"/>
                </w:rPr>
                <w:drawing>
                  <wp:anchor distT="0" distB="0" distL="114300" distR="114300" simplePos="0" relativeHeight="251723776" behindDoc="0" locked="0" layoutInCell="1" allowOverlap="1" wp14:anchorId="6BA3D1B2" wp14:editId="3670E8D4">
                    <wp:simplePos x="0" y="0"/>
                    <wp:positionH relativeFrom="column">
                      <wp:posOffset>0</wp:posOffset>
                    </wp:positionH>
                    <wp:positionV relativeFrom="paragraph">
                      <wp:posOffset>171450</wp:posOffset>
                    </wp:positionV>
                    <wp:extent cx="2524125" cy="923925"/>
                    <wp:effectExtent l="0" t="0" r="9525" b="9525"/>
                    <wp:wrapNone/>
                    <wp:docPr id="345253042" name="Chart 345253042">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5"/>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587C90" w:rsidRPr="00587C90" w14:paraId="313F74A6" w14:textId="77777777">
              <w:trPr>
                <w:trHeight w:val="315"/>
                <w:tblCellSpacing w:w="0" w:type="dxa"/>
                <w:ins w:id="87630" w:author="pete jones" w:date="2022-01-11T16:55: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B0245E0" w14:textId="77777777" w:rsidR="00587C90" w:rsidRPr="00587C90" w:rsidRDefault="00587C90" w:rsidP="00587C90">
                  <w:pPr>
                    <w:spacing w:before="0" w:after="0" w:line="240" w:lineRule="auto"/>
                    <w:jc w:val="left"/>
                    <w:rPr>
                      <w:ins w:id="87631" w:author="pete jones" w:date="2022-01-11T16:55:00Z"/>
                      <w:rFonts w:ascii="Calibri" w:hAnsi="Calibri" w:cs="Calibri"/>
                      <w:b/>
                      <w:bCs/>
                      <w:i/>
                      <w:iCs/>
                      <w:color w:val="000000"/>
                      <w:sz w:val="22"/>
                      <w:szCs w:val="22"/>
                    </w:rPr>
                  </w:pPr>
                  <w:ins w:id="87632" w:author="pete jones" w:date="2022-01-11T16:55:00Z">
                    <w:r w:rsidRPr="00587C90">
                      <w:rPr>
                        <w:rFonts w:ascii="Calibri" w:hAnsi="Calibri" w:cs="Calibri"/>
                        <w:b/>
                        <w:bCs/>
                        <w:i/>
                        <w:iCs/>
                        <w:color w:val="000000"/>
                        <w:sz w:val="22"/>
                        <w:szCs w:val="22"/>
                      </w:rPr>
                      <w:t>Type of module category</w:t>
                    </w:r>
                  </w:ins>
                </w:p>
              </w:tc>
            </w:tr>
          </w:tbl>
          <w:p w14:paraId="6A6AC8B6" w14:textId="77777777" w:rsidR="00587C90" w:rsidRPr="00587C90" w:rsidRDefault="00587C90" w:rsidP="00587C90">
            <w:pPr>
              <w:spacing w:before="0" w:after="0" w:line="240" w:lineRule="auto"/>
              <w:jc w:val="left"/>
              <w:rPr>
                <w:ins w:id="87633" w:author="pete jones" w:date="2022-01-11T16:55: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1DA2E81A" w14:textId="77777777" w:rsidR="00587C90" w:rsidRPr="00587C90" w:rsidRDefault="00587C90" w:rsidP="00587C90">
            <w:pPr>
              <w:spacing w:before="0" w:after="0" w:line="240" w:lineRule="auto"/>
              <w:jc w:val="right"/>
              <w:rPr>
                <w:ins w:id="87634" w:author="pete jones" w:date="2022-01-11T16:55:00Z"/>
                <w:rFonts w:ascii="Calibri" w:hAnsi="Calibri" w:cs="Calibri"/>
                <w:color w:val="000000"/>
                <w:sz w:val="22"/>
                <w:szCs w:val="22"/>
              </w:rPr>
            </w:pPr>
            <w:ins w:id="87635" w:author="pete jones" w:date="2022-01-11T16:55:00Z">
              <w:r w:rsidRPr="00587C90">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0DAEFC33" w14:textId="77777777" w:rsidR="00587C90" w:rsidRPr="00587C90" w:rsidRDefault="00587C90" w:rsidP="00587C90">
            <w:pPr>
              <w:spacing w:before="0" w:after="0" w:line="240" w:lineRule="auto"/>
              <w:jc w:val="right"/>
              <w:rPr>
                <w:ins w:id="87636" w:author="pete jones" w:date="2022-01-11T16:55: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0D0DE056" w14:textId="77777777" w:rsidR="00587C90" w:rsidRPr="00587C90" w:rsidRDefault="00587C90" w:rsidP="00587C90">
            <w:pPr>
              <w:spacing w:before="0" w:after="0" w:line="240" w:lineRule="auto"/>
              <w:jc w:val="left"/>
              <w:rPr>
                <w:ins w:id="87637" w:author="pete jones" w:date="2022-01-11T16:5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863F25F" w14:textId="77777777" w:rsidR="00587C90" w:rsidRPr="00587C90" w:rsidRDefault="00587C90" w:rsidP="00587C90">
            <w:pPr>
              <w:spacing w:before="0" w:after="0" w:line="240" w:lineRule="auto"/>
              <w:jc w:val="left"/>
              <w:rPr>
                <w:ins w:id="87638" w:author="pete jones" w:date="2022-01-11T16:5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5D560A04" w14:textId="77777777" w:rsidR="00587C90" w:rsidRPr="00587C90" w:rsidRDefault="00587C90" w:rsidP="00587C90">
            <w:pPr>
              <w:spacing w:before="0" w:after="0" w:line="240" w:lineRule="auto"/>
              <w:jc w:val="left"/>
              <w:rPr>
                <w:ins w:id="87639" w:author="pete jones" w:date="2022-01-11T16:5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48CB1DAF" w14:textId="77777777" w:rsidR="00587C90" w:rsidRPr="00587C90" w:rsidRDefault="00587C90" w:rsidP="00587C90">
            <w:pPr>
              <w:spacing w:before="0" w:after="0" w:line="240" w:lineRule="auto"/>
              <w:jc w:val="left"/>
              <w:rPr>
                <w:ins w:id="87640"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33EA16F" w14:textId="77777777" w:rsidR="00587C90" w:rsidRPr="00587C90" w:rsidRDefault="00587C90" w:rsidP="00587C90">
            <w:pPr>
              <w:spacing w:before="0" w:after="0" w:line="240" w:lineRule="auto"/>
              <w:jc w:val="left"/>
              <w:rPr>
                <w:ins w:id="87641"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4C3F785" w14:textId="77777777" w:rsidR="00587C90" w:rsidRPr="00587C90" w:rsidRDefault="00587C90" w:rsidP="00587C90">
            <w:pPr>
              <w:spacing w:before="0" w:after="0" w:line="240" w:lineRule="auto"/>
              <w:jc w:val="center"/>
              <w:rPr>
                <w:ins w:id="87642"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CFB54C6" w14:textId="77777777" w:rsidR="00587C90" w:rsidRPr="00587C90" w:rsidRDefault="00587C90" w:rsidP="00587C90">
            <w:pPr>
              <w:spacing w:before="0" w:after="0" w:line="240" w:lineRule="auto"/>
              <w:jc w:val="center"/>
              <w:rPr>
                <w:ins w:id="87643"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0F01743" w14:textId="77777777" w:rsidR="00587C90" w:rsidRPr="00587C90" w:rsidRDefault="00587C90" w:rsidP="00587C90">
            <w:pPr>
              <w:spacing w:before="0" w:after="0" w:line="240" w:lineRule="auto"/>
              <w:jc w:val="center"/>
              <w:rPr>
                <w:ins w:id="87644"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5B9050A" w14:textId="77777777" w:rsidR="00587C90" w:rsidRPr="00587C90" w:rsidRDefault="00587C90" w:rsidP="00587C90">
            <w:pPr>
              <w:spacing w:before="0" w:after="0" w:line="240" w:lineRule="auto"/>
              <w:jc w:val="center"/>
              <w:rPr>
                <w:ins w:id="87645" w:author="pete jones" w:date="2022-01-11T16:5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7602FDBD" w14:textId="77777777" w:rsidR="00587C90" w:rsidRPr="00587C90" w:rsidRDefault="00587C90" w:rsidP="00587C90">
            <w:pPr>
              <w:spacing w:before="0" w:after="0" w:line="240" w:lineRule="auto"/>
              <w:jc w:val="center"/>
              <w:rPr>
                <w:ins w:id="87646" w:author="pete jones" w:date="2022-01-11T16:55:00Z"/>
                <w:rFonts w:ascii="Times New Roman" w:hAnsi="Times New Roman" w:cs="Times New Roman"/>
                <w:sz w:val="20"/>
                <w:szCs w:val="20"/>
              </w:rPr>
            </w:pPr>
          </w:p>
        </w:tc>
      </w:tr>
      <w:tr w:rsidR="00587C90" w:rsidRPr="00587C90" w14:paraId="7F4163BA" w14:textId="77777777" w:rsidTr="00587C90">
        <w:trPr>
          <w:trHeight w:val="315"/>
          <w:ins w:id="87647" w:author="pete jones" w:date="2022-01-11T16:55:00Z"/>
        </w:trPr>
        <w:tc>
          <w:tcPr>
            <w:tcW w:w="400" w:type="dxa"/>
            <w:tcBorders>
              <w:top w:val="nil"/>
              <w:left w:val="nil"/>
              <w:bottom w:val="nil"/>
              <w:right w:val="nil"/>
            </w:tcBorders>
            <w:shd w:val="clear" w:color="auto" w:fill="auto"/>
            <w:noWrap/>
            <w:vAlign w:val="center"/>
            <w:hideMark/>
          </w:tcPr>
          <w:p w14:paraId="3977866A" w14:textId="77777777" w:rsidR="00587C90" w:rsidRPr="00587C90" w:rsidRDefault="00587C90" w:rsidP="00587C90">
            <w:pPr>
              <w:spacing w:before="0" w:after="0" w:line="240" w:lineRule="auto"/>
              <w:jc w:val="center"/>
              <w:rPr>
                <w:ins w:id="87648" w:author="pete jones" w:date="2022-01-11T16:55: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96C5D03" w14:textId="77777777" w:rsidR="00587C90" w:rsidRPr="00587C90" w:rsidRDefault="00587C90" w:rsidP="00587C90">
            <w:pPr>
              <w:spacing w:before="0" w:after="0" w:line="240" w:lineRule="auto"/>
              <w:jc w:val="right"/>
              <w:rPr>
                <w:ins w:id="87649" w:author="pete jones" w:date="2022-01-11T16:55:00Z"/>
                <w:rFonts w:ascii="Calibri" w:hAnsi="Calibri" w:cs="Calibri"/>
                <w:sz w:val="22"/>
                <w:szCs w:val="22"/>
              </w:rPr>
            </w:pPr>
            <w:ins w:id="87650" w:author="pete jones" w:date="2022-01-11T16:55:00Z">
              <w:r w:rsidRPr="00587C90">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0D390107" w14:textId="77777777" w:rsidR="00587C90" w:rsidRPr="00587C90" w:rsidRDefault="00587C90" w:rsidP="00587C90">
            <w:pPr>
              <w:spacing w:before="0" w:after="0" w:line="240" w:lineRule="auto"/>
              <w:jc w:val="center"/>
              <w:rPr>
                <w:ins w:id="87651" w:author="pete jones" w:date="2022-01-11T16:55:00Z"/>
                <w:rFonts w:ascii="Calibri" w:hAnsi="Calibri" w:cs="Calibri"/>
                <w:color w:val="000000"/>
                <w:sz w:val="22"/>
                <w:szCs w:val="22"/>
              </w:rPr>
            </w:pPr>
            <w:ins w:id="87652" w:author="pete jones" w:date="2022-01-11T16:55:00Z">
              <w:r w:rsidRPr="00587C90">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5EE92137" w14:textId="77777777" w:rsidR="00587C90" w:rsidRPr="00587C90" w:rsidRDefault="00587C90" w:rsidP="00587C90">
            <w:pPr>
              <w:spacing w:before="0" w:after="0" w:line="240" w:lineRule="auto"/>
              <w:jc w:val="center"/>
              <w:rPr>
                <w:ins w:id="87653" w:author="pete jones" w:date="2022-01-11T16:55: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30AC133F" w14:textId="77777777" w:rsidR="00587C90" w:rsidRPr="00587C90" w:rsidRDefault="00587C90" w:rsidP="00587C90">
            <w:pPr>
              <w:spacing w:before="0" w:after="0" w:line="240" w:lineRule="auto"/>
              <w:jc w:val="left"/>
              <w:rPr>
                <w:ins w:id="87654" w:author="pete jones" w:date="2022-01-11T16:5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546B30AD" w14:textId="77777777" w:rsidR="00587C90" w:rsidRPr="00587C90" w:rsidRDefault="00587C90" w:rsidP="00587C90">
            <w:pPr>
              <w:spacing w:before="0" w:after="0" w:line="240" w:lineRule="auto"/>
              <w:jc w:val="left"/>
              <w:rPr>
                <w:ins w:id="87655" w:author="pete jones" w:date="2022-01-11T16:5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F37400E" w14:textId="77777777" w:rsidR="00587C90" w:rsidRPr="00587C90" w:rsidRDefault="00587C90" w:rsidP="00587C90">
            <w:pPr>
              <w:spacing w:before="0" w:after="0" w:line="240" w:lineRule="auto"/>
              <w:jc w:val="left"/>
              <w:rPr>
                <w:ins w:id="87656" w:author="pete jones" w:date="2022-01-11T16:5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5A11F71" w14:textId="77777777" w:rsidR="00587C90" w:rsidRPr="00587C90" w:rsidRDefault="00587C90" w:rsidP="00587C90">
            <w:pPr>
              <w:spacing w:before="0" w:after="0" w:line="240" w:lineRule="auto"/>
              <w:jc w:val="left"/>
              <w:rPr>
                <w:ins w:id="87657"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41402165" w14:textId="77777777" w:rsidR="00587C90" w:rsidRPr="00587C90" w:rsidRDefault="00587C90" w:rsidP="00587C90">
            <w:pPr>
              <w:spacing w:before="0" w:after="0" w:line="240" w:lineRule="auto"/>
              <w:jc w:val="left"/>
              <w:rPr>
                <w:ins w:id="87658"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544DF688" w14:textId="77777777" w:rsidR="00587C90" w:rsidRPr="00587C90" w:rsidRDefault="00587C90" w:rsidP="00587C90">
            <w:pPr>
              <w:spacing w:before="0" w:after="0" w:line="240" w:lineRule="auto"/>
              <w:jc w:val="left"/>
              <w:rPr>
                <w:ins w:id="87659"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DF7AD40" w14:textId="77777777" w:rsidR="00587C90" w:rsidRPr="00587C90" w:rsidRDefault="00587C90" w:rsidP="00587C90">
            <w:pPr>
              <w:spacing w:before="0" w:after="0" w:line="240" w:lineRule="auto"/>
              <w:jc w:val="left"/>
              <w:rPr>
                <w:ins w:id="87660"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1BE5508" w14:textId="77777777" w:rsidR="00587C90" w:rsidRPr="00587C90" w:rsidRDefault="00587C90" w:rsidP="00587C90">
            <w:pPr>
              <w:spacing w:before="0" w:after="0" w:line="240" w:lineRule="auto"/>
              <w:jc w:val="center"/>
              <w:rPr>
                <w:ins w:id="87661"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DD0D325" w14:textId="77777777" w:rsidR="00587C90" w:rsidRPr="00587C90" w:rsidRDefault="00587C90" w:rsidP="00587C90">
            <w:pPr>
              <w:spacing w:before="0" w:after="0" w:line="240" w:lineRule="auto"/>
              <w:jc w:val="center"/>
              <w:rPr>
                <w:ins w:id="87662" w:author="pete jones" w:date="2022-01-11T16:5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7F4117F7" w14:textId="77777777" w:rsidR="00587C90" w:rsidRPr="00587C90" w:rsidRDefault="00587C90" w:rsidP="00587C90">
            <w:pPr>
              <w:spacing w:before="0" w:after="0" w:line="240" w:lineRule="auto"/>
              <w:jc w:val="center"/>
              <w:rPr>
                <w:ins w:id="87663" w:author="pete jones" w:date="2022-01-11T16:55:00Z"/>
                <w:rFonts w:ascii="Times New Roman" w:hAnsi="Times New Roman" w:cs="Times New Roman"/>
                <w:sz w:val="20"/>
                <w:szCs w:val="20"/>
              </w:rPr>
            </w:pPr>
          </w:p>
        </w:tc>
      </w:tr>
      <w:tr w:rsidR="00587C90" w:rsidRPr="00587C90" w14:paraId="28128079" w14:textId="77777777" w:rsidTr="00587C90">
        <w:trPr>
          <w:trHeight w:val="300"/>
          <w:ins w:id="87664" w:author="pete jones" w:date="2022-01-11T16:55:00Z"/>
        </w:trPr>
        <w:tc>
          <w:tcPr>
            <w:tcW w:w="400" w:type="dxa"/>
            <w:tcBorders>
              <w:top w:val="nil"/>
              <w:left w:val="nil"/>
              <w:bottom w:val="nil"/>
              <w:right w:val="nil"/>
            </w:tcBorders>
            <w:shd w:val="clear" w:color="auto" w:fill="auto"/>
            <w:noWrap/>
            <w:vAlign w:val="center"/>
            <w:hideMark/>
          </w:tcPr>
          <w:p w14:paraId="0A9BC04C" w14:textId="77777777" w:rsidR="00587C90" w:rsidRPr="00587C90" w:rsidRDefault="00587C90" w:rsidP="00587C90">
            <w:pPr>
              <w:spacing w:before="0" w:after="0" w:line="240" w:lineRule="auto"/>
              <w:jc w:val="center"/>
              <w:rPr>
                <w:ins w:id="87665" w:author="pete jones" w:date="2022-01-11T16:55: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42CE27A" w14:textId="77777777" w:rsidR="00587C90" w:rsidRPr="00587C90" w:rsidRDefault="00587C90" w:rsidP="00587C90">
            <w:pPr>
              <w:spacing w:before="0" w:after="0" w:line="240" w:lineRule="auto"/>
              <w:jc w:val="right"/>
              <w:rPr>
                <w:ins w:id="87666" w:author="pete jones" w:date="2022-01-11T16:55:00Z"/>
                <w:rFonts w:ascii="Calibri" w:hAnsi="Calibri" w:cs="Calibri"/>
                <w:sz w:val="22"/>
                <w:szCs w:val="22"/>
              </w:rPr>
            </w:pPr>
            <w:ins w:id="87667" w:author="pete jones" w:date="2022-01-11T16:55:00Z">
              <w:r w:rsidRPr="00587C90">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18F92502" w14:textId="77777777" w:rsidR="00587C90" w:rsidRPr="00587C90" w:rsidRDefault="00587C90" w:rsidP="00587C90">
            <w:pPr>
              <w:spacing w:before="0" w:after="0" w:line="240" w:lineRule="auto"/>
              <w:jc w:val="center"/>
              <w:rPr>
                <w:ins w:id="87668" w:author="pete jones" w:date="2022-01-11T16:55:00Z"/>
                <w:rFonts w:ascii="Calibri" w:hAnsi="Calibri" w:cs="Calibri"/>
                <w:color w:val="000000"/>
                <w:sz w:val="22"/>
                <w:szCs w:val="22"/>
              </w:rPr>
            </w:pPr>
            <w:ins w:id="87669" w:author="pete jones" w:date="2022-01-11T16:55:00Z">
              <w:r w:rsidRPr="00587C90">
                <w:rPr>
                  <w:rFonts w:ascii="Calibri" w:hAnsi="Calibri" w:cs="Calibri"/>
                  <w:color w:val="000000"/>
                  <w:sz w:val="22"/>
                  <w:szCs w:val="22"/>
                </w:rPr>
                <w:t>4</w:t>
              </w:r>
            </w:ins>
          </w:p>
        </w:tc>
        <w:tc>
          <w:tcPr>
            <w:tcW w:w="424" w:type="dxa"/>
            <w:tcBorders>
              <w:top w:val="nil"/>
              <w:left w:val="nil"/>
              <w:bottom w:val="nil"/>
              <w:right w:val="nil"/>
            </w:tcBorders>
            <w:shd w:val="clear" w:color="auto" w:fill="auto"/>
            <w:noWrap/>
            <w:vAlign w:val="center"/>
            <w:hideMark/>
          </w:tcPr>
          <w:p w14:paraId="290D8A88" w14:textId="77777777" w:rsidR="00587C90" w:rsidRPr="00587C90" w:rsidRDefault="00587C90" w:rsidP="00587C90">
            <w:pPr>
              <w:spacing w:before="0" w:after="0" w:line="240" w:lineRule="auto"/>
              <w:jc w:val="center"/>
              <w:rPr>
                <w:ins w:id="87670" w:author="pete jones" w:date="2022-01-11T16:55: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7883DDB" w14:textId="77777777" w:rsidR="00587C90" w:rsidRPr="00587C90" w:rsidRDefault="00587C90" w:rsidP="00587C90">
            <w:pPr>
              <w:spacing w:before="0" w:after="0" w:line="240" w:lineRule="auto"/>
              <w:jc w:val="center"/>
              <w:rPr>
                <w:ins w:id="87671" w:author="pete jones" w:date="2022-01-11T16:55:00Z"/>
                <w:rFonts w:ascii="Calibri" w:hAnsi="Calibri" w:cs="Calibri"/>
                <w:color w:val="000000"/>
                <w:sz w:val="22"/>
                <w:szCs w:val="22"/>
              </w:rPr>
            </w:pPr>
            <w:ins w:id="87672" w:author="pete jones" w:date="2022-01-11T16:55:00Z">
              <w:r w:rsidRPr="00587C9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0B9A1C0" w14:textId="77777777" w:rsidR="00587C90" w:rsidRPr="00587C90" w:rsidRDefault="00587C90" w:rsidP="00587C90">
            <w:pPr>
              <w:spacing w:before="0" w:after="0" w:line="240" w:lineRule="auto"/>
              <w:jc w:val="center"/>
              <w:rPr>
                <w:ins w:id="87673" w:author="pete jones" w:date="2022-01-11T16:55:00Z"/>
                <w:rFonts w:ascii="Calibri" w:hAnsi="Calibri" w:cs="Calibri"/>
                <w:color w:val="000000"/>
                <w:sz w:val="22"/>
                <w:szCs w:val="22"/>
              </w:rPr>
            </w:pPr>
            <w:ins w:id="87674" w:author="pete jones" w:date="2022-01-11T16:55:00Z">
              <w:r w:rsidRPr="00587C9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C7EF627" w14:textId="77777777" w:rsidR="00587C90" w:rsidRPr="00587C90" w:rsidRDefault="00587C90" w:rsidP="00587C90">
            <w:pPr>
              <w:spacing w:before="0" w:after="0" w:line="240" w:lineRule="auto"/>
              <w:jc w:val="center"/>
              <w:rPr>
                <w:ins w:id="87675" w:author="pete jones" w:date="2022-01-11T16:55:00Z"/>
                <w:rFonts w:ascii="Calibri" w:hAnsi="Calibri" w:cs="Calibri"/>
                <w:color w:val="000000"/>
                <w:sz w:val="22"/>
                <w:szCs w:val="22"/>
              </w:rPr>
            </w:pPr>
            <w:ins w:id="87676" w:author="pete jones" w:date="2022-01-11T16:55:00Z">
              <w:r w:rsidRPr="00587C9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DB600DE" w14:textId="77777777" w:rsidR="00587C90" w:rsidRPr="00587C90" w:rsidRDefault="00587C90" w:rsidP="00587C90">
            <w:pPr>
              <w:spacing w:before="0" w:after="0" w:line="240" w:lineRule="auto"/>
              <w:jc w:val="center"/>
              <w:rPr>
                <w:ins w:id="87677" w:author="pete jones" w:date="2022-01-11T16:55:00Z"/>
                <w:rFonts w:ascii="Calibri" w:hAnsi="Calibri" w:cs="Calibri"/>
                <w:color w:val="000000"/>
                <w:sz w:val="22"/>
                <w:szCs w:val="22"/>
              </w:rPr>
            </w:pPr>
            <w:ins w:id="87678" w:author="pete jones" w:date="2022-01-11T16:55:00Z">
              <w:r w:rsidRPr="00587C9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A4C4885" w14:textId="77777777" w:rsidR="00587C90" w:rsidRPr="00587C90" w:rsidRDefault="00587C90" w:rsidP="00587C90">
            <w:pPr>
              <w:spacing w:before="0" w:after="0" w:line="240" w:lineRule="auto"/>
              <w:jc w:val="center"/>
              <w:rPr>
                <w:ins w:id="87679" w:author="pete jones" w:date="2022-01-11T16:55:00Z"/>
                <w:rFonts w:ascii="Calibri" w:hAnsi="Calibri" w:cs="Calibri"/>
                <w:color w:val="000000"/>
                <w:sz w:val="22"/>
                <w:szCs w:val="22"/>
              </w:rPr>
            </w:pPr>
            <w:ins w:id="87680" w:author="pete jones" w:date="2022-01-11T16:55:00Z">
              <w:r w:rsidRPr="00587C9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B870A87" w14:textId="77777777" w:rsidR="00587C90" w:rsidRPr="00587C90" w:rsidRDefault="00587C90" w:rsidP="00587C90">
            <w:pPr>
              <w:spacing w:before="0" w:after="0" w:line="240" w:lineRule="auto"/>
              <w:jc w:val="center"/>
              <w:rPr>
                <w:ins w:id="87681" w:author="pete jones" w:date="2022-01-11T16:55:00Z"/>
                <w:rFonts w:ascii="Calibri" w:hAnsi="Calibri" w:cs="Calibri"/>
                <w:color w:val="000000"/>
                <w:sz w:val="22"/>
                <w:szCs w:val="22"/>
              </w:rPr>
            </w:pPr>
            <w:ins w:id="87682" w:author="pete jones" w:date="2022-01-11T16:55:00Z">
              <w:r w:rsidRPr="00587C9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6ABD2C1" w14:textId="77777777" w:rsidR="00587C90" w:rsidRPr="00587C90" w:rsidRDefault="00587C90" w:rsidP="00587C90">
            <w:pPr>
              <w:spacing w:before="0" w:after="0" w:line="240" w:lineRule="auto"/>
              <w:jc w:val="center"/>
              <w:rPr>
                <w:ins w:id="87683" w:author="pete jones" w:date="2022-01-11T16:55:00Z"/>
                <w:rFonts w:ascii="Calibri" w:hAnsi="Calibri" w:cs="Calibri"/>
                <w:color w:val="000000"/>
                <w:sz w:val="22"/>
                <w:szCs w:val="22"/>
              </w:rPr>
            </w:pPr>
            <w:ins w:id="87684" w:author="pete jones" w:date="2022-01-11T16:55:00Z">
              <w:r w:rsidRPr="00587C9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8C11DA9" w14:textId="77777777" w:rsidR="00587C90" w:rsidRPr="00587C90" w:rsidRDefault="00587C90" w:rsidP="00587C90">
            <w:pPr>
              <w:spacing w:before="0" w:after="0" w:line="240" w:lineRule="auto"/>
              <w:jc w:val="center"/>
              <w:rPr>
                <w:ins w:id="87685" w:author="pete jones" w:date="2022-01-11T16:55:00Z"/>
                <w:rFonts w:ascii="Calibri" w:hAnsi="Calibri" w:cs="Calibri"/>
                <w:color w:val="000000"/>
                <w:sz w:val="22"/>
                <w:szCs w:val="22"/>
              </w:rPr>
            </w:pPr>
            <w:ins w:id="87686" w:author="pete jones" w:date="2022-01-11T16:55:00Z">
              <w:r w:rsidRPr="00587C9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39BDDA5" w14:textId="77777777" w:rsidR="00587C90" w:rsidRPr="00587C90" w:rsidRDefault="00587C90" w:rsidP="00587C90">
            <w:pPr>
              <w:spacing w:before="0" w:after="0" w:line="240" w:lineRule="auto"/>
              <w:jc w:val="center"/>
              <w:rPr>
                <w:ins w:id="87687" w:author="pete jones" w:date="2022-01-11T16:55:00Z"/>
                <w:rFonts w:ascii="Calibri" w:hAnsi="Calibri" w:cs="Calibri"/>
                <w:color w:val="000000"/>
                <w:sz w:val="22"/>
                <w:szCs w:val="22"/>
              </w:rPr>
            </w:pPr>
            <w:ins w:id="87688" w:author="pete jones" w:date="2022-01-11T16:55:00Z">
              <w:r w:rsidRPr="00587C90">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D92E972" w14:textId="77777777" w:rsidR="00587C90" w:rsidRPr="00587C90" w:rsidRDefault="00587C90" w:rsidP="00587C90">
            <w:pPr>
              <w:spacing w:before="0" w:after="0" w:line="240" w:lineRule="auto"/>
              <w:jc w:val="center"/>
              <w:rPr>
                <w:ins w:id="87689" w:author="pete jones" w:date="2022-01-11T16:55:00Z"/>
                <w:rFonts w:ascii="Calibri" w:hAnsi="Calibri" w:cs="Calibri"/>
                <w:color w:val="000000"/>
                <w:sz w:val="22"/>
                <w:szCs w:val="22"/>
              </w:rPr>
            </w:pPr>
            <w:ins w:id="87690" w:author="pete jones" w:date="2022-01-11T16:55:00Z">
              <w:r w:rsidRPr="00587C90">
                <w:rPr>
                  <w:rFonts w:ascii="Calibri" w:hAnsi="Calibri" w:cs="Calibri"/>
                  <w:color w:val="000000"/>
                  <w:sz w:val="22"/>
                  <w:szCs w:val="22"/>
                </w:rPr>
                <w:t>N/A</w:t>
              </w:r>
            </w:ins>
          </w:p>
        </w:tc>
      </w:tr>
      <w:tr w:rsidR="00587C90" w:rsidRPr="00587C90" w14:paraId="49CC2B21" w14:textId="77777777" w:rsidTr="00587C90">
        <w:trPr>
          <w:trHeight w:val="315"/>
          <w:ins w:id="87691" w:author="pete jones" w:date="2022-01-11T16:55:00Z"/>
        </w:trPr>
        <w:tc>
          <w:tcPr>
            <w:tcW w:w="400" w:type="dxa"/>
            <w:tcBorders>
              <w:top w:val="nil"/>
              <w:left w:val="nil"/>
              <w:bottom w:val="nil"/>
              <w:right w:val="nil"/>
            </w:tcBorders>
            <w:shd w:val="clear" w:color="auto" w:fill="auto"/>
            <w:noWrap/>
            <w:vAlign w:val="center"/>
            <w:hideMark/>
          </w:tcPr>
          <w:p w14:paraId="68D7756D" w14:textId="77777777" w:rsidR="00587C90" w:rsidRPr="00587C90" w:rsidRDefault="00587C90" w:rsidP="00587C90">
            <w:pPr>
              <w:spacing w:before="0" w:after="0" w:line="240" w:lineRule="auto"/>
              <w:jc w:val="center"/>
              <w:rPr>
                <w:ins w:id="87692" w:author="pete jones" w:date="2022-01-11T16:55:00Z"/>
                <w:rFonts w:ascii="Calibri" w:hAnsi="Calibri" w:cs="Calibri"/>
                <w:color w:val="FFFFFF"/>
                <w:sz w:val="22"/>
                <w:szCs w:val="22"/>
              </w:rPr>
            </w:pPr>
            <w:ins w:id="87693" w:author="pete jones" w:date="2022-01-11T16:55:00Z">
              <w:r w:rsidRPr="00587C9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2CC0BDC7" w14:textId="77777777" w:rsidR="00587C90" w:rsidRPr="00587C90" w:rsidRDefault="00587C90" w:rsidP="00587C90">
            <w:pPr>
              <w:spacing w:before="0" w:after="0" w:line="240" w:lineRule="auto"/>
              <w:jc w:val="right"/>
              <w:rPr>
                <w:ins w:id="87694" w:author="pete jones" w:date="2022-01-11T16:55:00Z"/>
                <w:rFonts w:ascii="Calibri" w:hAnsi="Calibri" w:cs="Calibri"/>
                <w:sz w:val="22"/>
                <w:szCs w:val="22"/>
              </w:rPr>
            </w:pPr>
            <w:ins w:id="87695" w:author="pete jones" w:date="2022-01-11T16:55:00Z">
              <w:r w:rsidRPr="00587C90">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793D3356" w14:textId="77777777" w:rsidR="00587C90" w:rsidRPr="00587C90" w:rsidRDefault="00587C90" w:rsidP="00587C90">
            <w:pPr>
              <w:spacing w:before="0" w:after="0" w:line="240" w:lineRule="auto"/>
              <w:jc w:val="center"/>
              <w:rPr>
                <w:ins w:id="87696" w:author="pete jones" w:date="2022-01-11T16:55:00Z"/>
                <w:rFonts w:ascii="Calibri" w:hAnsi="Calibri" w:cs="Calibri"/>
                <w:sz w:val="22"/>
                <w:szCs w:val="22"/>
              </w:rPr>
            </w:pPr>
            <w:ins w:id="87697" w:author="pete jones" w:date="2022-01-11T16:55:00Z">
              <w:r w:rsidRPr="00587C90">
                <w:rPr>
                  <w:rFonts w:ascii="Calibri" w:hAnsi="Calibri" w:cs="Calibri"/>
                  <w:sz w:val="22"/>
                  <w:szCs w:val="22"/>
                </w:rPr>
                <w:t>11</w:t>
              </w:r>
            </w:ins>
          </w:p>
        </w:tc>
        <w:tc>
          <w:tcPr>
            <w:tcW w:w="424" w:type="dxa"/>
            <w:tcBorders>
              <w:top w:val="nil"/>
              <w:left w:val="nil"/>
              <w:bottom w:val="nil"/>
              <w:right w:val="nil"/>
            </w:tcBorders>
            <w:shd w:val="clear" w:color="auto" w:fill="auto"/>
            <w:noWrap/>
            <w:vAlign w:val="bottom"/>
            <w:hideMark/>
          </w:tcPr>
          <w:p w14:paraId="3BE7655A" w14:textId="77777777" w:rsidR="00587C90" w:rsidRPr="00587C90" w:rsidRDefault="00587C90" w:rsidP="00587C90">
            <w:pPr>
              <w:spacing w:before="0" w:after="0" w:line="240" w:lineRule="auto"/>
              <w:jc w:val="center"/>
              <w:rPr>
                <w:ins w:id="87698" w:author="pete jones" w:date="2022-01-11T16:55:00Z"/>
                <w:rFonts w:ascii="Calibri" w:hAnsi="Calibri" w:cs="Calibri"/>
                <w:color w:val="FFFFFF"/>
                <w:sz w:val="22"/>
                <w:szCs w:val="22"/>
              </w:rPr>
            </w:pPr>
            <w:ins w:id="87699" w:author="pete jones" w:date="2022-01-11T16:55:00Z">
              <w:r w:rsidRPr="00587C90">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3727F1F5" w14:textId="77777777" w:rsidR="00587C90" w:rsidRPr="00587C90" w:rsidRDefault="00587C90" w:rsidP="00587C90">
            <w:pPr>
              <w:spacing w:before="0" w:after="0" w:line="240" w:lineRule="auto"/>
              <w:jc w:val="left"/>
              <w:rPr>
                <w:ins w:id="87700" w:author="pete jones" w:date="2022-01-11T16:55: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27A09B1" w14:textId="77777777" w:rsidR="00587C90" w:rsidRPr="00587C90" w:rsidRDefault="00587C90" w:rsidP="00587C90">
            <w:pPr>
              <w:spacing w:before="0" w:after="0" w:line="240" w:lineRule="auto"/>
              <w:jc w:val="left"/>
              <w:rPr>
                <w:ins w:id="87701" w:author="pete jones" w:date="2022-01-11T16:55: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ED27BED" w14:textId="77777777" w:rsidR="00587C90" w:rsidRPr="00587C90" w:rsidRDefault="00587C90" w:rsidP="00587C90">
            <w:pPr>
              <w:spacing w:before="0" w:after="0" w:line="240" w:lineRule="auto"/>
              <w:jc w:val="left"/>
              <w:rPr>
                <w:ins w:id="87702" w:author="pete jones" w:date="2022-01-11T16:55: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BE92EE2" w14:textId="77777777" w:rsidR="00587C90" w:rsidRPr="00587C90" w:rsidRDefault="00587C90" w:rsidP="00587C90">
            <w:pPr>
              <w:spacing w:before="0" w:after="0" w:line="240" w:lineRule="auto"/>
              <w:jc w:val="left"/>
              <w:rPr>
                <w:ins w:id="87703"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BB84A46" w14:textId="77777777" w:rsidR="00587C90" w:rsidRPr="00587C90" w:rsidRDefault="00587C90" w:rsidP="00587C90">
            <w:pPr>
              <w:spacing w:before="0" w:after="0" w:line="240" w:lineRule="auto"/>
              <w:jc w:val="left"/>
              <w:rPr>
                <w:ins w:id="87704"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80645C8" w14:textId="77777777" w:rsidR="00587C90" w:rsidRPr="00587C90" w:rsidRDefault="00587C90" w:rsidP="00587C90">
            <w:pPr>
              <w:spacing w:before="0" w:after="0" w:line="240" w:lineRule="auto"/>
              <w:jc w:val="left"/>
              <w:rPr>
                <w:ins w:id="87705"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3AFE824" w14:textId="77777777" w:rsidR="00587C90" w:rsidRPr="00587C90" w:rsidRDefault="00587C90" w:rsidP="00587C90">
            <w:pPr>
              <w:spacing w:before="0" w:after="0" w:line="240" w:lineRule="auto"/>
              <w:jc w:val="left"/>
              <w:rPr>
                <w:ins w:id="87706"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E6988C9" w14:textId="77777777" w:rsidR="00587C90" w:rsidRPr="00587C90" w:rsidRDefault="00587C90" w:rsidP="00587C90">
            <w:pPr>
              <w:spacing w:before="0" w:after="0" w:line="240" w:lineRule="auto"/>
              <w:jc w:val="left"/>
              <w:rPr>
                <w:ins w:id="87707"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1B193D0" w14:textId="77777777" w:rsidR="00587C90" w:rsidRPr="00587C90" w:rsidRDefault="00587C90" w:rsidP="00587C90">
            <w:pPr>
              <w:spacing w:before="0" w:after="0" w:line="240" w:lineRule="auto"/>
              <w:jc w:val="left"/>
              <w:rPr>
                <w:ins w:id="87708" w:author="pete jones" w:date="2022-01-11T16:55: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048051BB" w14:textId="77777777" w:rsidR="00587C90" w:rsidRPr="00587C90" w:rsidRDefault="00587C90" w:rsidP="00587C90">
            <w:pPr>
              <w:spacing w:before="0" w:after="0" w:line="240" w:lineRule="auto"/>
              <w:jc w:val="left"/>
              <w:rPr>
                <w:ins w:id="87709" w:author="pete jones" w:date="2022-01-11T16:55:00Z"/>
                <w:rFonts w:ascii="Calibri" w:hAnsi="Calibri" w:cs="Calibri"/>
                <w:color w:val="000000"/>
                <w:sz w:val="22"/>
                <w:szCs w:val="22"/>
              </w:rPr>
            </w:pPr>
          </w:p>
        </w:tc>
      </w:tr>
      <w:tr w:rsidR="00587C90" w:rsidRPr="00587C90" w14:paraId="19CAD596" w14:textId="77777777" w:rsidTr="00587C90">
        <w:trPr>
          <w:trHeight w:val="315"/>
          <w:ins w:id="87710" w:author="pete jones" w:date="2022-01-11T16:55:00Z"/>
        </w:trPr>
        <w:tc>
          <w:tcPr>
            <w:tcW w:w="400" w:type="dxa"/>
            <w:tcBorders>
              <w:top w:val="nil"/>
              <w:left w:val="nil"/>
              <w:bottom w:val="nil"/>
              <w:right w:val="nil"/>
            </w:tcBorders>
            <w:shd w:val="clear" w:color="auto" w:fill="auto"/>
            <w:noWrap/>
            <w:vAlign w:val="center"/>
            <w:hideMark/>
          </w:tcPr>
          <w:p w14:paraId="389F73AB" w14:textId="77777777" w:rsidR="00587C90" w:rsidRPr="00587C90" w:rsidRDefault="00587C90" w:rsidP="00587C90">
            <w:pPr>
              <w:spacing w:before="0" w:after="0" w:line="240" w:lineRule="auto"/>
              <w:jc w:val="center"/>
              <w:rPr>
                <w:ins w:id="87711" w:author="pete jones" w:date="2022-01-11T16:55: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5825496D" w14:textId="77777777" w:rsidR="00587C90" w:rsidRPr="00587C90" w:rsidRDefault="00587C90" w:rsidP="00587C90">
            <w:pPr>
              <w:spacing w:before="0" w:after="0" w:line="240" w:lineRule="auto"/>
              <w:jc w:val="right"/>
              <w:rPr>
                <w:ins w:id="87712" w:author="pete jones" w:date="2022-01-11T16:55:00Z"/>
                <w:rFonts w:ascii="Calibri" w:hAnsi="Calibri" w:cs="Calibri"/>
                <w:sz w:val="22"/>
                <w:szCs w:val="22"/>
              </w:rPr>
            </w:pPr>
            <w:ins w:id="87713" w:author="pete jones" w:date="2022-01-11T16:55:00Z">
              <w:r w:rsidRPr="00587C90">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297EC06D" w14:textId="77777777" w:rsidR="00587C90" w:rsidRPr="00587C90" w:rsidRDefault="00587C90" w:rsidP="00587C90">
            <w:pPr>
              <w:spacing w:before="0" w:after="0" w:line="240" w:lineRule="auto"/>
              <w:jc w:val="center"/>
              <w:rPr>
                <w:ins w:id="87714" w:author="pete jones" w:date="2022-01-11T16:55:00Z"/>
                <w:rFonts w:ascii="Calibri" w:hAnsi="Calibri" w:cs="Calibri"/>
                <w:sz w:val="22"/>
                <w:szCs w:val="22"/>
              </w:rPr>
            </w:pPr>
            <w:ins w:id="87715" w:author="pete jones" w:date="2022-01-11T16:55:00Z">
              <w:r w:rsidRPr="00587C90">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7EA8E9AA" w14:textId="77777777" w:rsidR="00587C90" w:rsidRPr="00587C90" w:rsidRDefault="00587C90" w:rsidP="00587C90">
            <w:pPr>
              <w:spacing w:before="0" w:after="0" w:line="240" w:lineRule="auto"/>
              <w:jc w:val="center"/>
              <w:rPr>
                <w:ins w:id="87716" w:author="pete jones" w:date="2022-01-11T16:55: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31191752" w14:textId="77777777" w:rsidR="00587C90" w:rsidRPr="00587C90" w:rsidRDefault="00587C90" w:rsidP="00587C90">
            <w:pPr>
              <w:spacing w:before="0" w:after="0" w:line="240" w:lineRule="auto"/>
              <w:jc w:val="right"/>
              <w:rPr>
                <w:ins w:id="87717" w:author="pete jones" w:date="2022-01-11T16:55:00Z"/>
                <w:rFonts w:ascii="Calibri" w:hAnsi="Calibri" w:cs="Calibri"/>
                <w:color w:val="FFFFFF"/>
                <w:sz w:val="22"/>
                <w:szCs w:val="22"/>
              </w:rPr>
            </w:pPr>
            <w:ins w:id="87718" w:author="pete jones" w:date="2022-01-11T16:55:00Z">
              <w:r w:rsidRPr="00587C90">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2AA0624F" w14:textId="77777777" w:rsidR="00587C90" w:rsidRPr="00587C90" w:rsidRDefault="00587C90" w:rsidP="00587C90">
            <w:pPr>
              <w:spacing w:before="0" w:after="0" w:line="240" w:lineRule="auto"/>
              <w:jc w:val="right"/>
              <w:rPr>
                <w:ins w:id="87719" w:author="pete jones" w:date="2022-01-11T16:55:00Z"/>
                <w:rFonts w:ascii="Calibri" w:hAnsi="Calibri" w:cs="Calibri"/>
                <w:color w:val="FFFFFF"/>
                <w:sz w:val="22"/>
                <w:szCs w:val="22"/>
              </w:rPr>
            </w:pPr>
            <w:ins w:id="87720" w:author="pete jones" w:date="2022-01-11T16:55:00Z">
              <w:r w:rsidRPr="00587C90">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65E8290B" w14:textId="77777777" w:rsidR="00587C90" w:rsidRPr="00587C90" w:rsidRDefault="00587C90" w:rsidP="00587C90">
            <w:pPr>
              <w:spacing w:before="0" w:after="0" w:line="240" w:lineRule="auto"/>
              <w:jc w:val="right"/>
              <w:rPr>
                <w:ins w:id="87721" w:author="pete jones" w:date="2022-01-11T16:55:00Z"/>
                <w:rFonts w:ascii="Calibri" w:hAnsi="Calibri" w:cs="Calibri"/>
                <w:color w:val="FFFFFF"/>
                <w:sz w:val="22"/>
                <w:szCs w:val="22"/>
              </w:rPr>
            </w:pPr>
            <w:ins w:id="87722" w:author="pete jones" w:date="2022-01-11T16:55:00Z">
              <w:r w:rsidRPr="00587C90">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167B7B9E" w14:textId="77777777" w:rsidR="00587C90" w:rsidRPr="00587C90" w:rsidRDefault="00587C90" w:rsidP="00587C90">
            <w:pPr>
              <w:spacing w:before="0" w:after="0" w:line="240" w:lineRule="auto"/>
              <w:jc w:val="right"/>
              <w:rPr>
                <w:ins w:id="87723" w:author="pete jones" w:date="2022-01-11T16:55:00Z"/>
                <w:rFonts w:ascii="Calibri" w:hAnsi="Calibri" w:cs="Calibri"/>
                <w:color w:val="FFFFFF"/>
                <w:sz w:val="22"/>
                <w:szCs w:val="22"/>
              </w:rPr>
            </w:pPr>
            <w:ins w:id="87724" w:author="pete jones" w:date="2022-01-11T16:55:00Z">
              <w:r w:rsidRPr="00587C9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1A42101A" w14:textId="77777777" w:rsidR="00587C90" w:rsidRPr="00587C90" w:rsidRDefault="00587C90" w:rsidP="00587C90">
            <w:pPr>
              <w:spacing w:before="0" w:after="0" w:line="240" w:lineRule="auto"/>
              <w:jc w:val="right"/>
              <w:rPr>
                <w:ins w:id="87725" w:author="pete jones" w:date="2022-01-11T16:55:00Z"/>
                <w:rFonts w:ascii="Calibri" w:hAnsi="Calibri" w:cs="Calibri"/>
                <w:color w:val="FFFFFF"/>
                <w:sz w:val="22"/>
                <w:szCs w:val="22"/>
              </w:rPr>
            </w:pPr>
            <w:ins w:id="87726" w:author="pete jones" w:date="2022-01-11T16:55:00Z">
              <w:r w:rsidRPr="00587C9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737075A8" w14:textId="77777777" w:rsidR="00587C90" w:rsidRPr="00587C90" w:rsidRDefault="00587C90" w:rsidP="00587C90">
            <w:pPr>
              <w:spacing w:before="0" w:after="0" w:line="240" w:lineRule="auto"/>
              <w:jc w:val="right"/>
              <w:rPr>
                <w:ins w:id="87727" w:author="pete jones" w:date="2022-01-11T16:55:00Z"/>
                <w:rFonts w:ascii="Calibri" w:hAnsi="Calibri" w:cs="Calibri"/>
                <w:color w:val="FFFFFF"/>
                <w:sz w:val="22"/>
                <w:szCs w:val="22"/>
              </w:rPr>
            </w:pPr>
            <w:ins w:id="87728" w:author="pete jones" w:date="2022-01-11T16:55:00Z">
              <w:r w:rsidRPr="00587C9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3C5EA16C" w14:textId="77777777" w:rsidR="00587C90" w:rsidRPr="00587C90" w:rsidRDefault="00587C90" w:rsidP="00587C90">
            <w:pPr>
              <w:spacing w:before="0" w:after="0" w:line="240" w:lineRule="auto"/>
              <w:jc w:val="right"/>
              <w:rPr>
                <w:ins w:id="87729" w:author="pete jones" w:date="2022-01-11T16:55:00Z"/>
                <w:rFonts w:ascii="Calibri" w:hAnsi="Calibri" w:cs="Calibri"/>
                <w:color w:val="FFFFFF"/>
                <w:sz w:val="22"/>
                <w:szCs w:val="22"/>
              </w:rPr>
            </w:pPr>
            <w:ins w:id="87730" w:author="pete jones" w:date="2022-01-11T16:55:00Z">
              <w:r w:rsidRPr="00587C9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15637B96" w14:textId="77777777" w:rsidR="00587C90" w:rsidRPr="00587C90" w:rsidRDefault="00587C90" w:rsidP="00587C90">
            <w:pPr>
              <w:spacing w:before="0" w:after="0" w:line="240" w:lineRule="auto"/>
              <w:jc w:val="right"/>
              <w:rPr>
                <w:ins w:id="87731" w:author="pete jones" w:date="2022-01-11T16:55:00Z"/>
                <w:rFonts w:ascii="Calibri" w:hAnsi="Calibri" w:cs="Calibri"/>
                <w:color w:val="FFFFFF"/>
                <w:sz w:val="22"/>
                <w:szCs w:val="22"/>
              </w:rPr>
            </w:pPr>
            <w:ins w:id="87732" w:author="pete jones" w:date="2022-01-11T16:55:00Z">
              <w:r w:rsidRPr="00587C9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2488EAAF" w14:textId="77777777" w:rsidR="00587C90" w:rsidRPr="00587C90" w:rsidRDefault="00587C90" w:rsidP="00587C90">
            <w:pPr>
              <w:spacing w:before="0" w:after="0" w:line="240" w:lineRule="auto"/>
              <w:jc w:val="right"/>
              <w:rPr>
                <w:ins w:id="87733" w:author="pete jones" w:date="2022-01-11T16:55:00Z"/>
                <w:rFonts w:ascii="Calibri" w:hAnsi="Calibri" w:cs="Calibri"/>
                <w:color w:val="FFFFFF"/>
                <w:sz w:val="22"/>
                <w:szCs w:val="22"/>
              </w:rPr>
            </w:pPr>
            <w:ins w:id="87734" w:author="pete jones" w:date="2022-01-11T16:55:00Z">
              <w:r w:rsidRPr="00587C9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339FF01A" w14:textId="77777777" w:rsidR="00587C90" w:rsidRPr="00587C90" w:rsidRDefault="00587C90" w:rsidP="00587C90">
            <w:pPr>
              <w:spacing w:before="0" w:after="0" w:line="240" w:lineRule="auto"/>
              <w:jc w:val="right"/>
              <w:rPr>
                <w:ins w:id="87735" w:author="pete jones" w:date="2022-01-11T16:55:00Z"/>
                <w:rFonts w:ascii="Calibri" w:hAnsi="Calibri" w:cs="Calibri"/>
                <w:color w:val="FFFFFF"/>
                <w:sz w:val="22"/>
                <w:szCs w:val="22"/>
              </w:rPr>
            </w:pPr>
            <w:ins w:id="87736" w:author="pete jones" w:date="2022-01-11T16:55:00Z">
              <w:r w:rsidRPr="00587C90">
                <w:rPr>
                  <w:rFonts w:ascii="Calibri" w:hAnsi="Calibri" w:cs="Calibri"/>
                  <w:color w:val="FFFFFF"/>
                  <w:sz w:val="22"/>
                  <w:szCs w:val="22"/>
                </w:rPr>
                <w:t>23</w:t>
              </w:r>
            </w:ins>
          </w:p>
        </w:tc>
      </w:tr>
      <w:tr w:rsidR="00587C90" w:rsidRPr="00587C90" w14:paraId="272F4166" w14:textId="77777777" w:rsidTr="00587C90">
        <w:trPr>
          <w:trHeight w:val="315"/>
          <w:ins w:id="87737" w:author="pete jones" w:date="2022-01-11T16:55:00Z"/>
        </w:trPr>
        <w:tc>
          <w:tcPr>
            <w:tcW w:w="400" w:type="dxa"/>
            <w:tcBorders>
              <w:top w:val="nil"/>
              <w:left w:val="nil"/>
              <w:bottom w:val="nil"/>
              <w:right w:val="nil"/>
            </w:tcBorders>
            <w:shd w:val="clear" w:color="auto" w:fill="auto"/>
            <w:noWrap/>
            <w:vAlign w:val="center"/>
            <w:hideMark/>
          </w:tcPr>
          <w:p w14:paraId="1570A18E" w14:textId="77777777" w:rsidR="00587C90" w:rsidRPr="00587C90" w:rsidRDefault="00587C90" w:rsidP="00587C90">
            <w:pPr>
              <w:spacing w:before="0" w:after="0" w:line="240" w:lineRule="auto"/>
              <w:jc w:val="center"/>
              <w:rPr>
                <w:ins w:id="87738" w:author="pete jones" w:date="2022-01-11T16:55:00Z"/>
                <w:rFonts w:ascii="Calibri" w:hAnsi="Calibri" w:cs="Calibri"/>
                <w:color w:val="FFFFFF"/>
                <w:sz w:val="22"/>
                <w:szCs w:val="22"/>
              </w:rPr>
            </w:pPr>
            <w:ins w:id="87739" w:author="pete jones" w:date="2022-01-11T16:55:00Z">
              <w:r w:rsidRPr="00587C9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1CF271B2" w14:textId="77777777" w:rsidR="00587C90" w:rsidRPr="00587C90" w:rsidRDefault="00587C90" w:rsidP="00587C90">
            <w:pPr>
              <w:spacing w:before="0" w:after="0" w:line="240" w:lineRule="auto"/>
              <w:jc w:val="right"/>
              <w:rPr>
                <w:ins w:id="87740" w:author="pete jones" w:date="2022-01-11T16:55:00Z"/>
                <w:rFonts w:ascii="Calibri" w:hAnsi="Calibri" w:cs="Calibri"/>
                <w:color w:val="FFFFFF"/>
                <w:sz w:val="22"/>
                <w:szCs w:val="22"/>
              </w:rPr>
            </w:pPr>
            <w:ins w:id="87741" w:author="pete jones" w:date="2022-01-11T16:55:00Z">
              <w:r w:rsidRPr="00587C90">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1C007A7B" w14:textId="77777777" w:rsidR="00587C90" w:rsidRPr="00587C90" w:rsidRDefault="00587C90" w:rsidP="00587C90">
            <w:pPr>
              <w:spacing w:before="0" w:after="0" w:line="240" w:lineRule="auto"/>
              <w:jc w:val="center"/>
              <w:rPr>
                <w:ins w:id="87742" w:author="pete jones" w:date="2022-01-11T16:55:00Z"/>
                <w:rFonts w:ascii="Calibri" w:hAnsi="Calibri" w:cs="Calibri"/>
                <w:color w:val="FFFFFF"/>
                <w:sz w:val="22"/>
                <w:szCs w:val="22"/>
              </w:rPr>
            </w:pPr>
            <w:ins w:id="87743" w:author="pete jones" w:date="2022-01-11T16:55:00Z">
              <w:r w:rsidRPr="00587C90">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596778BB" w14:textId="77777777" w:rsidR="00587C90" w:rsidRPr="00587C90" w:rsidRDefault="00587C90" w:rsidP="00587C90">
            <w:pPr>
              <w:spacing w:before="0" w:after="0" w:line="240" w:lineRule="auto"/>
              <w:jc w:val="center"/>
              <w:rPr>
                <w:ins w:id="87744" w:author="pete jones" w:date="2022-01-11T16:55:00Z"/>
                <w:rFonts w:ascii="Calibri" w:hAnsi="Calibri" w:cs="Calibri"/>
                <w:color w:val="FFFFFF"/>
                <w:sz w:val="22"/>
                <w:szCs w:val="22"/>
              </w:rPr>
            </w:pPr>
            <w:ins w:id="87745" w:author="pete jones" w:date="2022-01-11T16:55:00Z">
              <w:r w:rsidRPr="00587C90">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18F72AD" w14:textId="77777777" w:rsidR="00587C90" w:rsidRPr="00587C90" w:rsidRDefault="00587C90" w:rsidP="00587C90">
            <w:pPr>
              <w:spacing w:before="0" w:after="0" w:line="240" w:lineRule="auto"/>
              <w:jc w:val="center"/>
              <w:rPr>
                <w:ins w:id="87746" w:author="pete jones" w:date="2022-01-11T16:55:00Z"/>
                <w:rFonts w:ascii="Calibri" w:hAnsi="Calibri" w:cs="Calibri"/>
                <w:sz w:val="22"/>
                <w:szCs w:val="22"/>
              </w:rPr>
            </w:pPr>
            <w:ins w:id="87747" w:author="pete jones" w:date="2022-01-11T16:55:00Z">
              <w:r w:rsidRPr="00587C90">
                <w:rPr>
                  <w:rFonts w:ascii="Calibri" w:hAnsi="Calibri" w:cs="Calibri"/>
                  <w:sz w:val="22"/>
                  <w:szCs w:val="22"/>
                </w:rPr>
                <w:t>By %</w:t>
              </w:r>
            </w:ins>
          </w:p>
        </w:tc>
      </w:tr>
      <w:tr w:rsidR="00587C90" w:rsidRPr="00587C90" w14:paraId="44153767" w14:textId="77777777" w:rsidTr="00587C90">
        <w:trPr>
          <w:trHeight w:val="1920"/>
          <w:ins w:id="87748" w:author="pete jones" w:date="2022-01-11T16:55: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5AECA4EB" w14:textId="77777777" w:rsidR="00587C90" w:rsidRPr="00587C90" w:rsidRDefault="00587C90" w:rsidP="00587C90">
            <w:pPr>
              <w:spacing w:before="0" w:after="0" w:line="240" w:lineRule="auto"/>
              <w:jc w:val="center"/>
              <w:rPr>
                <w:ins w:id="87749" w:author="pete jones" w:date="2022-01-11T16:55:00Z"/>
                <w:rFonts w:ascii="Calibri" w:hAnsi="Calibri" w:cs="Calibri"/>
                <w:b/>
                <w:bCs/>
                <w:color w:val="000000"/>
                <w:sz w:val="22"/>
                <w:szCs w:val="22"/>
              </w:rPr>
            </w:pPr>
            <w:ins w:id="87750" w:author="pete jones" w:date="2022-01-11T16:55:00Z">
              <w:r w:rsidRPr="00587C90">
                <w:rPr>
                  <w:rFonts w:ascii="Calibri" w:hAnsi="Calibri" w:cs="Calibri"/>
                  <w:b/>
                  <w:bCs/>
                  <w:color w:val="000000"/>
                  <w:sz w:val="22"/>
                  <w:szCs w:val="22"/>
                </w:rPr>
                <w:lastRenderedPageBreak/>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437FB46C" w14:textId="77777777" w:rsidR="00587C90" w:rsidRPr="00587C90" w:rsidRDefault="00587C90" w:rsidP="00587C90">
            <w:pPr>
              <w:spacing w:before="0" w:after="0" w:line="240" w:lineRule="auto"/>
              <w:jc w:val="center"/>
              <w:rPr>
                <w:ins w:id="87751" w:author="pete jones" w:date="2022-01-11T16:55:00Z"/>
                <w:rFonts w:ascii="Calibri" w:hAnsi="Calibri" w:cs="Calibri"/>
                <w:b/>
                <w:bCs/>
                <w:color w:val="000000"/>
                <w:sz w:val="22"/>
                <w:szCs w:val="22"/>
              </w:rPr>
            </w:pPr>
            <w:ins w:id="87752" w:author="pete jones" w:date="2022-01-11T16:55:00Z">
              <w:r w:rsidRPr="00587C90">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1539600A" w14:textId="77777777" w:rsidR="00587C90" w:rsidRPr="00587C90" w:rsidRDefault="00587C90" w:rsidP="00587C90">
            <w:pPr>
              <w:spacing w:before="0" w:after="0" w:line="240" w:lineRule="auto"/>
              <w:jc w:val="center"/>
              <w:rPr>
                <w:ins w:id="87753" w:author="pete jones" w:date="2022-01-11T16:55:00Z"/>
                <w:rFonts w:ascii="Calibri" w:hAnsi="Calibri" w:cs="Calibri"/>
                <w:b/>
                <w:bCs/>
                <w:color w:val="000000"/>
                <w:sz w:val="22"/>
                <w:szCs w:val="22"/>
              </w:rPr>
            </w:pPr>
            <w:ins w:id="87754" w:author="pete jones" w:date="2022-01-11T16:55:00Z">
              <w:r w:rsidRPr="00587C90">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55261A13" w14:textId="77777777" w:rsidR="00587C90" w:rsidRPr="00587C90" w:rsidRDefault="00587C90" w:rsidP="00587C90">
            <w:pPr>
              <w:spacing w:before="0" w:after="0" w:line="240" w:lineRule="auto"/>
              <w:jc w:val="center"/>
              <w:rPr>
                <w:ins w:id="87755" w:author="pete jones" w:date="2022-01-11T16:55:00Z"/>
                <w:rFonts w:ascii="Calibri" w:hAnsi="Calibri" w:cs="Calibri"/>
                <w:b/>
                <w:bCs/>
                <w:color w:val="000000"/>
                <w:sz w:val="22"/>
                <w:szCs w:val="22"/>
              </w:rPr>
            </w:pPr>
            <w:ins w:id="87756" w:author="pete jones" w:date="2022-01-11T16:55:00Z">
              <w:r w:rsidRPr="00587C90">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31C33ED1" w14:textId="77777777" w:rsidR="00587C90" w:rsidRPr="00587C90" w:rsidRDefault="00587C90" w:rsidP="00587C90">
            <w:pPr>
              <w:spacing w:before="0" w:after="0" w:line="240" w:lineRule="auto"/>
              <w:jc w:val="center"/>
              <w:rPr>
                <w:ins w:id="87757" w:author="pete jones" w:date="2022-01-11T16:55:00Z"/>
                <w:rFonts w:ascii="Calibri" w:hAnsi="Calibri" w:cs="Calibri"/>
                <w:b/>
                <w:bCs/>
                <w:color w:val="000000"/>
                <w:sz w:val="22"/>
                <w:szCs w:val="22"/>
              </w:rPr>
            </w:pPr>
            <w:ins w:id="87758" w:author="pete jones" w:date="2022-01-11T16:55:00Z">
              <w:r w:rsidRPr="00587C90">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2A4DB1B1" w14:textId="77777777" w:rsidR="00587C90" w:rsidRPr="00587C90" w:rsidRDefault="00587C90" w:rsidP="00587C90">
            <w:pPr>
              <w:spacing w:before="0" w:after="0" w:line="240" w:lineRule="auto"/>
              <w:jc w:val="center"/>
              <w:rPr>
                <w:ins w:id="87759" w:author="pete jones" w:date="2022-01-11T16:55:00Z"/>
                <w:rFonts w:ascii="Calibri" w:hAnsi="Calibri" w:cs="Calibri"/>
                <w:b/>
                <w:bCs/>
                <w:color w:val="000000"/>
                <w:sz w:val="22"/>
                <w:szCs w:val="22"/>
              </w:rPr>
            </w:pPr>
            <w:ins w:id="87760" w:author="pete jones" w:date="2022-01-11T16:55:00Z">
              <w:r w:rsidRPr="00587C90">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1A69E02" w14:textId="77777777" w:rsidR="00587C90" w:rsidRPr="00587C90" w:rsidRDefault="00587C90" w:rsidP="00587C90">
            <w:pPr>
              <w:spacing w:before="0" w:after="0" w:line="240" w:lineRule="auto"/>
              <w:jc w:val="center"/>
              <w:rPr>
                <w:ins w:id="87761" w:author="pete jones" w:date="2022-01-11T16:55:00Z"/>
                <w:rFonts w:ascii="Calibri" w:hAnsi="Calibri" w:cs="Calibri"/>
                <w:b/>
                <w:bCs/>
                <w:color w:val="000000"/>
                <w:sz w:val="22"/>
                <w:szCs w:val="22"/>
              </w:rPr>
            </w:pPr>
            <w:ins w:id="87762" w:author="pete jones" w:date="2022-01-11T16:55:00Z">
              <w:r w:rsidRPr="00587C90">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00869DF" w14:textId="77777777" w:rsidR="00587C90" w:rsidRPr="00587C90" w:rsidRDefault="00587C90" w:rsidP="00587C90">
            <w:pPr>
              <w:spacing w:before="0" w:after="0" w:line="240" w:lineRule="auto"/>
              <w:jc w:val="center"/>
              <w:rPr>
                <w:ins w:id="87763" w:author="pete jones" w:date="2022-01-11T16:55:00Z"/>
                <w:rFonts w:ascii="Calibri" w:hAnsi="Calibri" w:cs="Calibri"/>
                <w:b/>
                <w:bCs/>
                <w:color w:val="000000"/>
                <w:sz w:val="22"/>
                <w:szCs w:val="22"/>
              </w:rPr>
            </w:pPr>
            <w:ins w:id="87764" w:author="pete jones" w:date="2022-01-11T16:55:00Z">
              <w:r w:rsidRPr="00587C9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DD2843B" w14:textId="77777777" w:rsidR="00587C90" w:rsidRPr="00587C90" w:rsidRDefault="00587C90" w:rsidP="00587C90">
            <w:pPr>
              <w:spacing w:before="0" w:after="0" w:line="240" w:lineRule="auto"/>
              <w:jc w:val="center"/>
              <w:rPr>
                <w:ins w:id="87765" w:author="pete jones" w:date="2022-01-11T16:55:00Z"/>
                <w:rFonts w:ascii="Calibri" w:hAnsi="Calibri" w:cs="Calibri"/>
                <w:b/>
                <w:bCs/>
                <w:color w:val="000000"/>
                <w:sz w:val="22"/>
                <w:szCs w:val="22"/>
              </w:rPr>
            </w:pPr>
            <w:ins w:id="87766" w:author="pete jones" w:date="2022-01-11T16:55:00Z">
              <w:r w:rsidRPr="00587C9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0277FF5" w14:textId="77777777" w:rsidR="00587C90" w:rsidRPr="00587C90" w:rsidRDefault="00587C90" w:rsidP="00587C90">
            <w:pPr>
              <w:spacing w:before="0" w:after="0" w:line="240" w:lineRule="auto"/>
              <w:jc w:val="center"/>
              <w:rPr>
                <w:ins w:id="87767" w:author="pete jones" w:date="2022-01-11T16:55:00Z"/>
                <w:rFonts w:ascii="Calibri" w:hAnsi="Calibri" w:cs="Calibri"/>
                <w:b/>
                <w:bCs/>
                <w:color w:val="000000"/>
                <w:sz w:val="22"/>
                <w:szCs w:val="22"/>
              </w:rPr>
            </w:pPr>
            <w:ins w:id="87768" w:author="pete jones" w:date="2022-01-11T16:55:00Z">
              <w:r w:rsidRPr="00587C9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664C081" w14:textId="77777777" w:rsidR="00587C90" w:rsidRPr="00587C90" w:rsidRDefault="00587C90" w:rsidP="00587C90">
            <w:pPr>
              <w:spacing w:before="0" w:after="0" w:line="240" w:lineRule="auto"/>
              <w:jc w:val="center"/>
              <w:rPr>
                <w:ins w:id="87769" w:author="pete jones" w:date="2022-01-11T16:55:00Z"/>
                <w:rFonts w:ascii="Calibri" w:hAnsi="Calibri" w:cs="Calibri"/>
                <w:b/>
                <w:bCs/>
                <w:color w:val="000000"/>
                <w:sz w:val="22"/>
                <w:szCs w:val="22"/>
              </w:rPr>
            </w:pPr>
            <w:ins w:id="87770" w:author="pete jones" w:date="2022-01-11T16:55:00Z">
              <w:r w:rsidRPr="00587C9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23A0149" w14:textId="77777777" w:rsidR="00587C90" w:rsidRPr="00587C90" w:rsidRDefault="00587C90" w:rsidP="00587C90">
            <w:pPr>
              <w:spacing w:before="0" w:after="0" w:line="240" w:lineRule="auto"/>
              <w:jc w:val="center"/>
              <w:rPr>
                <w:ins w:id="87771" w:author="pete jones" w:date="2022-01-11T16:55:00Z"/>
                <w:rFonts w:ascii="Calibri" w:hAnsi="Calibri" w:cs="Calibri"/>
                <w:b/>
                <w:bCs/>
                <w:color w:val="000000"/>
                <w:sz w:val="22"/>
                <w:szCs w:val="22"/>
              </w:rPr>
            </w:pPr>
            <w:ins w:id="87772" w:author="pete jones" w:date="2022-01-11T16:55:00Z">
              <w:r w:rsidRPr="00587C9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65020FD" w14:textId="77777777" w:rsidR="00587C90" w:rsidRPr="00587C90" w:rsidRDefault="00587C90" w:rsidP="00587C90">
            <w:pPr>
              <w:spacing w:before="0" w:after="0" w:line="240" w:lineRule="auto"/>
              <w:jc w:val="center"/>
              <w:rPr>
                <w:ins w:id="87773" w:author="pete jones" w:date="2022-01-11T16:55:00Z"/>
                <w:rFonts w:ascii="Calibri" w:hAnsi="Calibri" w:cs="Calibri"/>
                <w:b/>
                <w:bCs/>
                <w:color w:val="000000"/>
                <w:sz w:val="22"/>
                <w:szCs w:val="22"/>
              </w:rPr>
            </w:pPr>
            <w:ins w:id="87774" w:author="pete jones" w:date="2022-01-11T16:55:00Z">
              <w:r w:rsidRPr="00587C9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0B0E7117" w14:textId="77777777" w:rsidR="00587C90" w:rsidRPr="00587C90" w:rsidRDefault="00587C90" w:rsidP="00587C90">
            <w:pPr>
              <w:spacing w:before="0" w:after="0" w:line="240" w:lineRule="auto"/>
              <w:jc w:val="center"/>
              <w:rPr>
                <w:ins w:id="87775" w:author="pete jones" w:date="2022-01-11T16:55:00Z"/>
                <w:rFonts w:ascii="Calibri" w:hAnsi="Calibri" w:cs="Calibri"/>
                <w:b/>
                <w:bCs/>
                <w:color w:val="000000"/>
                <w:sz w:val="22"/>
                <w:szCs w:val="22"/>
              </w:rPr>
            </w:pPr>
            <w:ins w:id="87776" w:author="pete jones" w:date="2022-01-11T16:55:00Z">
              <w:r w:rsidRPr="00587C90">
                <w:rPr>
                  <w:rFonts w:ascii="Calibri" w:hAnsi="Calibri" w:cs="Calibri"/>
                  <w:b/>
                  <w:bCs/>
                  <w:color w:val="000000"/>
                  <w:sz w:val="22"/>
                  <w:szCs w:val="22"/>
                </w:rPr>
                <w:t>Coursework</w:t>
              </w:r>
            </w:ins>
          </w:p>
        </w:tc>
      </w:tr>
      <w:tr w:rsidR="00587C90" w:rsidRPr="00587C90" w14:paraId="2BF02847" w14:textId="77777777" w:rsidTr="00587C90">
        <w:trPr>
          <w:trHeight w:val="300"/>
          <w:ins w:id="87777" w:author="pete jones" w:date="2022-01-11T16:55: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CFB3F29" w14:textId="77777777" w:rsidR="00587C90" w:rsidRPr="00587C90" w:rsidRDefault="00587C90" w:rsidP="00587C90">
            <w:pPr>
              <w:spacing w:before="0" w:after="0" w:line="240" w:lineRule="auto"/>
              <w:jc w:val="center"/>
              <w:rPr>
                <w:ins w:id="87778" w:author="pete jones" w:date="2022-01-11T16:55:00Z"/>
                <w:rFonts w:ascii="Calibri" w:hAnsi="Calibri" w:cs="Calibri"/>
                <w:color w:val="000000"/>
                <w:sz w:val="22"/>
                <w:szCs w:val="22"/>
              </w:rPr>
            </w:pPr>
            <w:ins w:id="87779" w:author="pete jones" w:date="2022-01-11T16:55:00Z">
              <w:r w:rsidRPr="00587C9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DB2F271" w14:textId="77777777" w:rsidR="00587C90" w:rsidRPr="00587C90" w:rsidRDefault="00587C90" w:rsidP="00587C90">
            <w:pPr>
              <w:spacing w:before="0" w:after="0" w:line="240" w:lineRule="auto"/>
              <w:jc w:val="left"/>
              <w:rPr>
                <w:ins w:id="87780" w:author="pete jones" w:date="2022-01-11T16:55:00Z"/>
                <w:rFonts w:ascii="Calibri" w:hAnsi="Calibri" w:cs="Calibri"/>
                <w:color w:val="000000"/>
                <w:sz w:val="22"/>
                <w:szCs w:val="22"/>
              </w:rPr>
            </w:pPr>
            <w:ins w:id="87781" w:author="pete jones" w:date="2022-01-11T16:55:00Z">
              <w:r w:rsidRPr="00587C90">
                <w:rPr>
                  <w:rFonts w:ascii="Calibri" w:hAnsi="Calibri" w:cs="Calibri"/>
                  <w:color w:val="000000"/>
                  <w:sz w:val="22"/>
                  <w:szCs w:val="22"/>
                </w:rPr>
                <w:t>MATHEMATICS FOR SCIENTISTS A</w:t>
              </w:r>
            </w:ins>
          </w:p>
        </w:tc>
        <w:tc>
          <w:tcPr>
            <w:tcW w:w="432" w:type="dxa"/>
            <w:tcBorders>
              <w:top w:val="nil"/>
              <w:left w:val="nil"/>
              <w:bottom w:val="single" w:sz="4" w:space="0" w:color="auto"/>
              <w:right w:val="single" w:sz="4" w:space="0" w:color="auto"/>
            </w:tcBorders>
            <w:shd w:val="clear" w:color="auto" w:fill="auto"/>
            <w:noWrap/>
            <w:vAlign w:val="bottom"/>
            <w:hideMark/>
          </w:tcPr>
          <w:p w14:paraId="650BBE47" w14:textId="77777777" w:rsidR="00587C90" w:rsidRPr="00587C90" w:rsidRDefault="00587C90" w:rsidP="00587C90">
            <w:pPr>
              <w:spacing w:before="0" w:after="0" w:line="240" w:lineRule="auto"/>
              <w:jc w:val="center"/>
              <w:rPr>
                <w:ins w:id="87782" w:author="pete jones" w:date="2022-01-11T16:55:00Z"/>
                <w:rFonts w:ascii="Calibri" w:hAnsi="Calibri" w:cs="Calibri"/>
                <w:color w:val="000000"/>
                <w:sz w:val="22"/>
                <w:szCs w:val="22"/>
              </w:rPr>
            </w:pPr>
            <w:ins w:id="87783" w:author="pete jones" w:date="2022-01-11T16:55:00Z">
              <w:r w:rsidRPr="00587C9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0E8F92D9" w14:textId="77777777" w:rsidR="00587C90" w:rsidRPr="00587C90" w:rsidRDefault="00587C90" w:rsidP="00587C90">
            <w:pPr>
              <w:spacing w:before="0" w:after="0" w:line="240" w:lineRule="auto"/>
              <w:jc w:val="center"/>
              <w:rPr>
                <w:ins w:id="87784" w:author="pete jones" w:date="2022-01-11T16:55:00Z"/>
                <w:rFonts w:ascii="Calibri" w:hAnsi="Calibri" w:cs="Calibri"/>
                <w:color w:val="000000"/>
                <w:sz w:val="22"/>
                <w:szCs w:val="22"/>
              </w:rPr>
            </w:pPr>
            <w:ins w:id="87785"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5013545" w14:textId="77777777" w:rsidR="00587C90" w:rsidRPr="00587C90" w:rsidRDefault="00587C90" w:rsidP="00587C90">
            <w:pPr>
              <w:spacing w:before="0" w:after="0" w:line="240" w:lineRule="auto"/>
              <w:jc w:val="center"/>
              <w:rPr>
                <w:ins w:id="87786" w:author="pete jones" w:date="2022-01-11T16:55:00Z"/>
                <w:rFonts w:ascii="Calibri" w:hAnsi="Calibri" w:cs="Calibri"/>
                <w:color w:val="000000"/>
                <w:sz w:val="22"/>
                <w:szCs w:val="22"/>
              </w:rPr>
            </w:pPr>
            <w:ins w:id="87787"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6578E1" w14:textId="77777777" w:rsidR="00587C90" w:rsidRPr="00587C90" w:rsidRDefault="00587C90" w:rsidP="00587C90">
            <w:pPr>
              <w:spacing w:before="0" w:after="0" w:line="240" w:lineRule="auto"/>
              <w:jc w:val="center"/>
              <w:rPr>
                <w:ins w:id="87788" w:author="pete jones" w:date="2022-01-11T16:55:00Z"/>
                <w:rFonts w:ascii="Calibri" w:hAnsi="Calibri" w:cs="Calibri"/>
                <w:color w:val="000000"/>
                <w:sz w:val="22"/>
                <w:szCs w:val="22"/>
              </w:rPr>
            </w:pPr>
            <w:ins w:id="87789"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DAF6EC" w14:textId="77777777" w:rsidR="00587C90" w:rsidRPr="00587C90" w:rsidRDefault="00587C90" w:rsidP="00587C90">
            <w:pPr>
              <w:spacing w:before="0" w:after="0" w:line="240" w:lineRule="auto"/>
              <w:jc w:val="center"/>
              <w:rPr>
                <w:ins w:id="87790" w:author="pete jones" w:date="2022-01-11T16:55:00Z"/>
                <w:rFonts w:ascii="Calibri" w:hAnsi="Calibri" w:cs="Calibri"/>
                <w:color w:val="000000"/>
                <w:sz w:val="22"/>
                <w:szCs w:val="22"/>
              </w:rPr>
            </w:pPr>
            <w:ins w:id="87791"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3FBBDC" w14:textId="77777777" w:rsidR="00587C90" w:rsidRPr="00587C90" w:rsidRDefault="00587C90" w:rsidP="00587C90">
            <w:pPr>
              <w:spacing w:before="0" w:after="0" w:line="240" w:lineRule="auto"/>
              <w:jc w:val="center"/>
              <w:rPr>
                <w:ins w:id="87792" w:author="pete jones" w:date="2022-01-11T16:55:00Z"/>
                <w:rFonts w:ascii="Calibri" w:hAnsi="Calibri" w:cs="Calibri"/>
                <w:color w:val="000000"/>
                <w:sz w:val="22"/>
                <w:szCs w:val="22"/>
              </w:rPr>
            </w:pPr>
            <w:ins w:id="8779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16D824" w14:textId="77777777" w:rsidR="00587C90" w:rsidRPr="00587C90" w:rsidRDefault="00587C90" w:rsidP="00587C90">
            <w:pPr>
              <w:spacing w:before="0" w:after="0" w:line="240" w:lineRule="auto"/>
              <w:jc w:val="center"/>
              <w:rPr>
                <w:ins w:id="87794" w:author="pete jones" w:date="2022-01-11T16:55:00Z"/>
                <w:rFonts w:ascii="Calibri" w:hAnsi="Calibri" w:cs="Calibri"/>
                <w:color w:val="000000"/>
                <w:sz w:val="22"/>
                <w:szCs w:val="22"/>
              </w:rPr>
            </w:pPr>
            <w:ins w:id="8779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6EA23D" w14:textId="77777777" w:rsidR="00587C90" w:rsidRPr="00587C90" w:rsidRDefault="00587C90" w:rsidP="00587C90">
            <w:pPr>
              <w:spacing w:before="0" w:after="0" w:line="240" w:lineRule="auto"/>
              <w:jc w:val="center"/>
              <w:rPr>
                <w:ins w:id="87796" w:author="pete jones" w:date="2022-01-11T16:55:00Z"/>
                <w:rFonts w:ascii="Calibri" w:hAnsi="Calibri" w:cs="Calibri"/>
                <w:color w:val="000000"/>
                <w:sz w:val="22"/>
                <w:szCs w:val="22"/>
              </w:rPr>
            </w:pPr>
            <w:ins w:id="8779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52CABC" w14:textId="77777777" w:rsidR="00587C90" w:rsidRPr="00587C90" w:rsidRDefault="00587C90" w:rsidP="00587C90">
            <w:pPr>
              <w:spacing w:before="0" w:after="0" w:line="240" w:lineRule="auto"/>
              <w:jc w:val="center"/>
              <w:rPr>
                <w:ins w:id="87798" w:author="pete jones" w:date="2022-01-11T16:55:00Z"/>
                <w:rFonts w:ascii="Calibri" w:hAnsi="Calibri" w:cs="Calibri"/>
                <w:color w:val="000000"/>
                <w:sz w:val="22"/>
                <w:szCs w:val="22"/>
              </w:rPr>
            </w:pPr>
            <w:ins w:id="8779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388090" w14:textId="77777777" w:rsidR="00587C90" w:rsidRPr="00587C90" w:rsidRDefault="00587C90" w:rsidP="00587C90">
            <w:pPr>
              <w:spacing w:before="0" w:after="0" w:line="240" w:lineRule="auto"/>
              <w:jc w:val="center"/>
              <w:rPr>
                <w:ins w:id="87800" w:author="pete jones" w:date="2022-01-11T16:55:00Z"/>
                <w:rFonts w:ascii="Calibri" w:hAnsi="Calibri" w:cs="Calibri"/>
                <w:color w:val="000000"/>
                <w:sz w:val="22"/>
                <w:szCs w:val="22"/>
              </w:rPr>
            </w:pPr>
            <w:ins w:id="8780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A8EE4C" w14:textId="77777777" w:rsidR="00587C90" w:rsidRPr="00587C90" w:rsidRDefault="00587C90" w:rsidP="00587C90">
            <w:pPr>
              <w:spacing w:before="0" w:after="0" w:line="240" w:lineRule="auto"/>
              <w:jc w:val="center"/>
              <w:rPr>
                <w:ins w:id="87802" w:author="pete jones" w:date="2022-01-11T16:55:00Z"/>
                <w:rFonts w:ascii="Calibri" w:hAnsi="Calibri" w:cs="Calibri"/>
                <w:color w:val="000000"/>
                <w:sz w:val="22"/>
                <w:szCs w:val="22"/>
              </w:rPr>
            </w:pPr>
            <w:ins w:id="87803"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2CADF95" w14:textId="77777777" w:rsidR="00587C90" w:rsidRPr="00587C90" w:rsidRDefault="00587C90" w:rsidP="00587C90">
            <w:pPr>
              <w:spacing w:before="0" w:after="0" w:line="240" w:lineRule="auto"/>
              <w:jc w:val="center"/>
              <w:rPr>
                <w:ins w:id="87804" w:author="pete jones" w:date="2022-01-11T16:55:00Z"/>
                <w:rFonts w:ascii="Calibri" w:hAnsi="Calibri" w:cs="Calibri"/>
                <w:color w:val="000000"/>
                <w:sz w:val="22"/>
                <w:szCs w:val="22"/>
              </w:rPr>
            </w:pPr>
            <w:ins w:id="87805" w:author="pete jones" w:date="2022-01-11T16:55:00Z">
              <w:r w:rsidRPr="00587C90">
                <w:rPr>
                  <w:rFonts w:ascii="Calibri" w:hAnsi="Calibri" w:cs="Calibri"/>
                  <w:color w:val="000000"/>
                  <w:sz w:val="22"/>
                  <w:szCs w:val="22"/>
                </w:rPr>
                <w:t> </w:t>
              </w:r>
            </w:ins>
          </w:p>
        </w:tc>
      </w:tr>
      <w:tr w:rsidR="00587C90" w:rsidRPr="00587C90" w14:paraId="02D17B89" w14:textId="77777777" w:rsidTr="00587C90">
        <w:trPr>
          <w:trHeight w:val="300"/>
          <w:ins w:id="87806"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745FAC5" w14:textId="77777777" w:rsidR="00587C90" w:rsidRPr="00587C90" w:rsidRDefault="00587C90" w:rsidP="00587C90">
            <w:pPr>
              <w:spacing w:before="0" w:after="0" w:line="240" w:lineRule="auto"/>
              <w:jc w:val="center"/>
              <w:rPr>
                <w:ins w:id="87807" w:author="pete jones" w:date="2022-01-11T16:55:00Z"/>
                <w:rFonts w:ascii="Calibri" w:hAnsi="Calibri" w:cs="Calibri"/>
                <w:color w:val="000000"/>
                <w:sz w:val="22"/>
                <w:szCs w:val="22"/>
              </w:rPr>
            </w:pPr>
            <w:ins w:id="87808" w:author="pete jones" w:date="2022-01-11T16:55:00Z">
              <w:r w:rsidRPr="00587C9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2B21C47" w14:textId="77777777" w:rsidR="00587C90" w:rsidRPr="00587C90" w:rsidRDefault="00587C90" w:rsidP="00587C90">
            <w:pPr>
              <w:spacing w:before="0" w:after="0" w:line="240" w:lineRule="auto"/>
              <w:jc w:val="left"/>
              <w:rPr>
                <w:ins w:id="87809" w:author="pete jones" w:date="2022-01-11T16:55:00Z"/>
                <w:rFonts w:ascii="Calibri" w:hAnsi="Calibri" w:cs="Calibri"/>
                <w:color w:val="000000"/>
                <w:sz w:val="22"/>
                <w:szCs w:val="22"/>
              </w:rPr>
            </w:pPr>
            <w:ins w:id="87810" w:author="pete jones" w:date="2022-01-11T16:55:00Z">
              <w:r w:rsidRPr="00587C90">
                <w:rPr>
                  <w:rFonts w:ascii="Calibri" w:hAnsi="Calibri" w:cs="Calibri"/>
                  <w:color w:val="000000"/>
                  <w:sz w:val="22"/>
                  <w:szCs w:val="22"/>
                </w:rPr>
                <w:t>ENGINEERING DESIGN AND PRACTICE</w:t>
              </w:r>
            </w:ins>
          </w:p>
        </w:tc>
        <w:tc>
          <w:tcPr>
            <w:tcW w:w="432" w:type="dxa"/>
            <w:tcBorders>
              <w:top w:val="nil"/>
              <w:left w:val="nil"/>
              <w:bottom w:val="single" w:sz="4" w:space="0" w:color="auto"/>
              <w:right w:val="single" w:sz="4" w:space="0" w:color="auto"/>
            </w:tcBorders>
            <w:shd w:val="clear" w:color="auto" w:fill="auto"/>
            <w:noWrap/>
            <w:vAlign w:val="bottom"/>
            <w:hideMark/>
          </w:tcPr>
          <w:p w14:paraId="55F398EC" w14:textId="77777777" w:rsidR="00587C90" w:rsidRPr="00587C90" w:rsidRDefault="00587C90" w:rsidP="00587C90">
            <w:pPr>
              <w:spacing w:before="0" w:after="0" w:line="240" w:lineRule="auto"/>
              <w:jc w:val="center"/>
              <w:rPr>
                <w:ins w:id="87811" w:author="pete jones" w:date="2022-01-11T16:55:00Z"/>
                <w:rFonts w:ascii="Calibri" w:hAnsi="Calibri" w:cs="Calibri"/>
                <w:color w:val="000000"/>
                <w:sz w:val="22"/>
                <w:szCs w:val="22"/>
              </w:rPr>
            </w:pPr>
            <w:ins w:id="87812" w:author="pete jones" w:date="2022-01-11T16:55:00Z">
              <w:r w:rsidRPr="00587C9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D3E7A5C" w14:textId="77777777" w:rsidR="00587C90" w:rsidRPr="00587C90" w:rsidRDefault="00587C90" w:rsidP="00587C90">
            <w:pPr>
              <w:spacing w:before="0" w:after="0" w:line="240" w:lineRule="auto"/>
              <w:jc w:val="center"/>
              <w:rPr>
                <w:ins w:id="87813" w:author="pete jones" w:date="2022-01-11T16:55:00Z"/>
                <w:rFonts w:ascii="Calibri" w:hAnsi="Calibri" w:cs="Calibri"/>
                <w:color w:val="000000"/>
                <w:sz w:val="22"/>
                <w:szCs w:val="22"/>
              </w:rPr>
            </w:pPr>
            <w:ins w:id="87814" w:author="pete jones" w:date="2022-01-11T16:55:00Z">
              <w:r w:rsidRPr="00587C90">
                <w:rPr>
                  <w:rFonts w:ascii="Calibri" w:hAnsi="Calibri" w:cs="Calibri"/>
                  <w:color w:val="000000"/>
                  <w:sz w:val="22"/>
                  <w:szCs w:val="22"/>
                </w:rPr>
                <w:t>40</w:t>
              </w:r>
            </w:ins>
          </w:p>
        </w:tc>
        <w:tc>
          <w:tcPr>
            <w:tcW w:w="432" w:type="dxa"/>
            <w:tcBorders>
              <w:top w:val="nil"/>
              <w:left w:val="nil"/>
              <w:bottom w:val="single" w:sz="4" w:space="0" w:color="auto"/>
              <w:right w:val="single" w:sz="4" w:space="0" w:color="auto"/>
            </w:tcBorders>
            <w:shd w:val="clear" w:color="auto" w:fill="auto"/>
            <w:noWrap/>
            <w:vAlign w:val="bottom"/>
            <w:hideMark/>
          </w:tcPr>
          <w:p w14:paraId="60E91973" w14:textId="77777777" w:rsidR="00587C90" w:rsidRPr="00587C90" w:rsidRDefault="00587C90" w:rsidP="00587C90">
            <w:pPr>
              <w:spacing w:before="0" w:after="0" w:line="240" w:lineRule="auto"/>
              <w:jc w:val="center"/>
              <w:rPr>
                <w:ins w:id="87815" w:author="pete jones" w:date="2022-01-11T16:55:00Z"/>
                <w:rFonts w:ascii="Calibri" w:hAnsi="Calibri" w:cs="Calibri"/>
                <w:color w:val="000000"/>
                <w:sz w:val="22"/>
                <w:szCs w:val="22"/>
              </w:rPr>
            </w:pPr>
            <w:ins w:id="87816"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823EB2" w14:textId="77777777" w:rsidR="00587C90" w:rsidRPr="00587C90" w:rsidRDefault="00587C90" w:rsidP="00587C90">
            <w:pPr>
              <w:spacing w:before="0" w:after="0" w:line="240" w:lineRule="auto"/>
              <w:jc w:val="center"/>
              <w:rPr>
                <w:ins w:id="87817" w:author="pete jones" w:date="2022-01-11T16:55:00Z"/>
                <w:rFonts w:ascii="Calibri" w:hAnsi="Calibri" w:cs="Calibri"/>
                <w:color w:val="000000"/>
                <w:sz w:val="22"/>
                <w:szCs w:val="22"/>
              </w:rPr>
            </w:pPr>
            <w:ins w:id="87818"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AC1E69" w14:textId="77777777" w:rsidR="00587C90" w:rsidRPr="00587C90" w:rsidRDefault="00587C90" w:rsidP="00587C90">
            <w:pPr>
              <w:spacing w:before="0" w:after="0" w:line="240" w:lineRule="auto"/>
              <w:jc w:val="center"/>
              <w:rPr>
                <w:ins w:id="87819" w:author="pete jones" w:date="2022-01-11T16:55:00Z"/>
                <w:rFonts w:ascii="Calibri" w:hAnsi="Calibri" w:cs="Calibri"/>
                <w:color w:val="000000"/>
                <w:sz w:val="22"/>
                <w:szCs w:val="22"/>
              </w:rPr>
            </w:pPr>
            <w:ins w:id="87820"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1783A1" w14:textId="77777777" w:rsidR="00587C90" w:rsidRPr="00587C90" w:rsidRDefault="00587C90" w:rsidP="00587C90">
            <w:pPr>
              <w:spacing w:before="0" w:after="0" w:line="240" w:lineRule="auto"/>
              <w:jc w:val="center"/>
              <w:rPr>
                <w:ins w:id="87821" w:author="pete jones" w:date="2022-01-11T16:55:00Z"/>
                <w:rFonts w:ascii="Calibri" w:hAnsi="Calibri" w:cs="Calibri"/>
                <w:color w:val="000000"/>
                <w:sz w:val="22"/>
                <w:szCs w:val="22"/>
              </w:rPr>
            </w:pPr>
            <w:ins w:id="8782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217708" w14:textId="77777777" w:rsidR="00587C90" w:rsidRPr="00587C90" w:rsidRDefault="00587C90" w:rsidP="00587C90">
            <w:pPr>
              <w:spacing w:before="0" w:after="0" w:line="240" w:lineRule="auto"/>
              <w:jc w:val="center"/>
              <w:rPr>
                <w:ins w:id="87823" w:author="pete jones" w:date="2022-01-11T16:55:00Z"/>
                <w:rFonts w:ascii="Calibri" w:hAnsi="Calibri" w:cs="Calibri"/>
                <w:color w:val="000000"/>
                <w:sz w:val="22"/>
                <w:szCs w:val="22"/>
              </w:rPr>
            </w:pPr>
            <w:ins w:id="8782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E02296" w14:textId="77777777" w:rsidR="00587C90" w:rsidRPr="00587C90" w:rsidRDefault="00587C90" w:rsidP="00587C90">
            <w:pPr>
              <w:spacing w:before="0" w:after="0" w:line="240" w:lineRule="auto"/>
              <w:jc w:val="center"/>
              <w:rPr>
                <w:ins w:id="87825" w:author="pete jones" w:date="2022-01-11T16:55:00Z"/>
                <w:rFonts w:ascii="Calibri" w:hAnsi="Calibri" w:cs="Calibri"/>
                <w:color w:val="000000"/>
                <w:sz w:val="22"/>
                <w:szCs w:val="22"/>
              </w:rPr>
            </w:pPr>
            <w:ins w:id="8782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9B7C35" w14:textId="77777777" w:rsidR="00587C90" w:rsidRPr="00587C90" w:rsidRDefault="00587C90" w:rsidP="00587C90">
            <w:pPr>
              <w:spacing w:before="0" w:after="0" w:line="240" w:lineRule="auto"/>
              <w:jc w:val="center"/>
              <w:rPr>
                <w:ins w:id="87827" w:author="pete jones" w:date="2022-01-11T16:55:00Z"/>
                <w:rFonts w:ascii="Calibri" w:hAnsi="Calibri" w:cs="Calibri"/>
                <w:color w:val="000000"/>
                <w:sz w:val="22"/>
                <w:szCs w:val="22"/>
              </w:rPr>
            </w:pPr>
            <w:ins w:id="8782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F8BB12" w14:textId="77777777" w:rsidR="00587C90" w:rsidRPr="00587C90" w:rsidRDefault="00587C90" w:rsidP="00587C90">
            <w:pPr>
              <w:spacing w:before="0" w:after="0" w:line="240" w:lineRule="auto"/>
              <w:jc w:val="center"/>
              <w:rPr>
                <w:ins w:id="87829" w:author="pete jones" w:date="2022-01-11T16:55:00Z"/>
                <w:rFonts w:ascii="Calibri" w:hAnsi="Calibri" w:cs="Calibri"/>
                <w:color w:val="000000"/>
                <w:sz w:val="22"/>
                <w:szCs w:val="22"/>
              </w:rPr>
            </w:pPr>
            <w:ins w:id="8783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2D75C2" w14:textId="77777777" w:rsidR="00587C90" w:rsidRPr="00587C90" w:rsidRDefault="00587C90" w:rsidP="00587C90">
            <w:pPr>
              <w:spacing w:before="0" w:after="0" w:line="240" w:lineRule="auto"/>
              <w:jc w:val="center"/>
              <w:rPr>
                <w:ins w:id="87831" w:author="pete jones" w:date="2022-01-11T16:55:00Z"/>
                <w:rFonts w:ascii="Calibri" w:hAnsi="Calibri" w:cs="Calibri"/>
                <w:color w:val="000000"/>
                <w:sz w:val="22"/>
                <w:szCs w:val="22"/>
              </w:rPr>
            </w:pPr>
            <w:ins w:id="87832"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10B8A9E" w14:textId="77777777" w:rsidR="00587C90" w:rsidRPr="00587C90" w:rsidRDefault="00587C90" w:rsidP="00587C90">
            <w:pPr>
              <w:spacing w:before="0" w:after="0" w:line="240" w:lineRule="auto"/>
              <w:jc w:val="center"/>
              <w:rPr>
                <w:ins w:id="87833" w:author="pete jones" w:date="2022-01-11T16:55:00Z"/>
                <w:rFonts w:ascii="Calibri" w:hAnsi="Calibri" w:cs="Calibri"/>
                <w:color w:val="000000"/>
                <w:sz w:val="22"/>
                <w:szCs w:val="22"/>
              </w:rPr>
            </w:pPr>
            <w:ins w:id="87834" w:author="pete jones" w:date="2022-01-11T16:55:00Z">
              <w:r w:rsidRPr="00587C90">
                <w:rPr>
                  <w:rFonts w:ascii="Calibri" w:hAnsi="Calibri" w:cs="Calibri"/>
                  <w:color w:val="000000"/>
                  <w:sz w:val="22"/>
                  <w:szCs w:val="22"/>
                </w:rPr>
                <w:t> </w:t>
              </w:r>
            </w:ins>
          </w:p>
        </w:tc>
      </w:tr>
      <w:tr w:rsidR="00587C90" w:rsidRPr="00587C90" w14:paraId="3CFA6401" w14:textId="77777777" w:rsidTr="00587C90">
        <w:trPr>
          <w:trHeight w:val="300"/>
          <w:ins w:id="87835"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97CE9B9" w14:textId="77777777" w:rsidR="00587C90" w:rsidRPr="00587C90" w:rsidRDefault="00587C90" w:rsidP="00587C90">
            <w:pPr>
              <w:spacing w:before="0" w:after="0" w:line="240" w:lineRule="auto"/>
              <w:jc w:val="center"/>
              <w:rPr>
                <w:ins w:id="87836" w:author="pete jones" w:date="2022-01-11T16:55:00Z"/>
                <w:rFonts w:ascii="Calibri" w:hAnsi="Calibri" w:cs="Calibri"/>
                <w:color w:val="000000"/>
                <w:sz w:val="22"/>
                <w:szCs w:val="22"/>
              </w:rPr>
            </w:pPr>
            <w:ins w:id="87837" w:author="pete jones" w:date="2022-01-11T16:55:00Z">
              <w:r w:rsidRPr="00587C9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81F2578" w14:textId="77777777" w:rsidR="00587C90" w:rsidRPr="00587C90" w:rsidRDefault="00587C90" w:rsidP="00587C90">
            <w:pPr>
              <w:spacing w:before="0" w:after="0" w:line="240" w:lineRule="auto"/>
              <w:jc w:val="left"/>
              <w:rPr>
                <w:ins w:id="87838" w:author="pete jones" w:date="2022-01-11T16:55:00Z"/>
                <w:rFonts w:ascii="Calibri" w:hAnsi="Calibri" w:cs="Calibri"/>
                <w:color w:val="000000"/>
                <w:sz w:val="22"/>
                <w:szCs w:val="22"/>
              </w:rPr>
            </w:pPr>
            <w:ins w:id="87839" w:author="pete jones" w:date="2022-01-11T16:55:00Z">
              <w:r w:rsidRPr="00587C90">
                <w:rPr>
                  <w:rFonts w:ascii="Calibri" w:hAnsi="Calibri" w:cs="Calibri"/>
                  <w:color w:val="000000"/>
                  <w:sz w:val="22"/>
                  <w:szCs w:val="22"/>
                </w:rPr>
                <w:t>ENGINEERING PRINCIPLES AND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2DED2D1C" w14:textId="77777777" w:rsidR="00587C90" w:rsidRPr="00587C90" w:rsidRDefault="00587C90" w:rsidP="00587C90">
            <w:pPr>
              <w:spacing w:before="0" w:after="0" w:line="240" w:lineRule="auto"/>
              <w:jc w:val="center"/>
              <w:rPr>
                <w:ins w:id="87840" w:author="pete jones" w:date="2022-01-11T16:55:00Z"/>
                <w:rFonts w:ascii="Calibri" w:hAnsi="Calibri" w:cs="Calibri"/>
                <w:color w:val="000000"/>
                <w:sz w:val="22"/>
                <w:szCs w:val="22"/>
              </w:rPr>
            </w:pPr>
            <w:ins w:id="87841" w:author="pete jones" w:date="2022-01-11T16:55:00Z">
              <w:r w:rsidRPr="00587C9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EE84DB4" w14:textId="77777777" w:rsidR="00587C90" w:rsidRPr="00587C90" w:rsidRDefault="00587C90" w:rsidP="00587C90">
            <w:pPr>
              <w:spacing w:before="0" w:after="0" w:line="240" w:lineRule="auto"/>
              <w:jc w:val="center"/>
              <w:rPr>
                <w:ins w:id="87842" w:author="pete jones" w:date="2022-01-11T16:55:00Z"/>
                <w:rFonts w:ascii="Calibri" w:hAnsi="Calibri" w:cs="Calibri"/>
                <w:color w:val="000000"/>
                <w:sz w:val="22"/>
                <w:szCs w:val="22"/>
              </w:rPr>
            </w:pPr>
            <w:ins w:id="87843" w:author="pete jones" w:date="2022-01-11T16:55:00Z">
              <w:r w:rsidRPr="00587C90">
                <w:rPr>
                  <w:rFonts w:ascii="Calibri" w:hAnsi="Calibri" w:cs="Calibri"/>
                  <w:color w:val="000000"/>
                  <w:sz w:val="22"/>
                  <w:szCs w:val="22"/>
                </w:rPr>
                <w:t>60</w:t>
              </w:r>
            </w:ins>
          </w:p>
        </w:tc>
        <w:tc>
          <w:tcPr>
            <w:tcW w:w="432" w:type="dxa"/>
            <w:tcBorders>
              <w:top w:val="nil"/>
              <w:left w:val="nil"/>
              <w:bottom w:val="single" w:sz="4" w:space="0" w:color="auto"/>
              <w:right w:val="single" w:sz="4" w:space="0" w:color="auto"/>
            </w:tcBorders>
            <w:shd w:val="clear" w:color="auto" w:fill="auto"/>
            <w:noWrap/>
            <w:vAlign w:val="bottom"/>
            <w:hideMark/>
          </w:tcPr>
          <w:p w14:paraId="30F9FDFC" w14:textId="77777777" w:rsidR="00587C90" w:rsidRPr="00587C90" w:rsidRDefault="00587C90" w:rsidP="00587C90">
            <w:pPr>
              <w:spacing w:before="0" w:after="0" w:line="240" w:lineRule="auto"/>
              <w:jc w:val="center"/>
              <w:rPr>
                <w:ins w:id="87844" w:author="pete jones" w:date="2022-01-11T16:55:00Z"/>
                <w:rFonts w:ascii="Calibri" w:hAnsi="Calibri" w:cs="Calibri"/>
                <w:color w:val="000000"/>
                <w:sz w:val="22"/>
                <w:szCs w:val="22"/>
              </w:rPr>
            </w:pPr>
            <w:ins w:id="87845"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916F50" w14:textId="77777777" w:rsidR="00587C90" w:rsidRPr="00587C90" w:rsidRDefault="00587C90" w:rsidP="00587C90">
            <w:pPr>
              <w:spacing w:before="0" w:after="0" w:line="240" w:lineRule="auto"/>
              <w:jc w:val="center"/>
              <w:rPr>
                <w:ins w:id="87846" w:author="pete jones" w:date="2022-01-11T16:55:00Z"/>
                <w:rFonts w:ascii="Calibri" w:hAnsi="Calibri" w:cs="Calibri"/>
                <w:color w:val="000000"/>
                <w:sz w:val="22"/>
                <w:szCs w:val="22"/>
              </w:rPr>
            </w:pPr>
            <w:ins w:id="87847"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67FD78" w14:textId="77777777" w:rsidR="00587C90" w:rsidRPr="00587C90" w:rsidRDefault="00587C90" w:rsidP="00587C90">
            <w:pPr>
              <w:spacing w:before="0" w:after="0" w:line="240" w:lineRule="auto"/>
              <w:jc w:val="center"/>
              <w:rPr>
                <w:ins w:id="87848" w:author="pete jones" w:date="2022-01-11T16:55:00Z"/>
                <w:rFonts w:ascii="Calibri" w:hAnsi="Calibri" w:cs="Calibri"/>
                <w:color w:val="000000"/>
                <w:sz w:val="22"/>
                <w:szCs w:val="22"/>
              </w:rPr>
            </w:pPr>
            <w:ins w:id="87849"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73C149" w14:textId="77777777" w:rsidR="00587C90" w:rsidRPr="00587C90" w:rsidRDefault="00587C90" w:rsidP="00587C90">
            <w:pPr>
              <w:spacing w:before="0" w:after="0" w:line="240" w:lineRule="auto"/>
              <w:jc w:val="center"/>
              <w:rPr>
                <w:ins w:id="87850" w:author="pete jones" w:date="2022-01-11T16:55:00Z"/>
                <w:rFonts w:ascii="Calibri" w:hAnsi="Calibri" w:cs="Calibri"/>
                <w:color w:val="000000"/>
                <w:sz w:val="22"/>
                <w:szCs w:val="22"/>
              </w:rPr>
            </w:pPr>
            <w:ins w:id="8785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CAC08B" w14:textId="77777777" w:rsidR="00587C90" w:rsidRPr="00587C90" w:rsidRDefault="00587C90" w:rsidP="00587C90">
            <w:pPr>
              <w:spacing w:before="0" w:after="0" w:line="240" w:lineRule="auto"/>
              <w:jc w:val="center"/>
              <w:rPr>
                <w:ins w:id="87852" w:author="pete jones" w:date="2022-01-11T16:55:00Z"/>
                <w:rFonts w:ascii="Calibri" w:hAnsi="Calibri" w:cs="Calibri"/>
                <w:color w:val="000000"/>
                <w:sz w:val="22"/>
                <w:szCs w:val="22"/>
              </w:rPr>
            </w:pPr>
            <w:ins w:id="8785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498916" w14:textId="77777777" w:rsidR="00587C90" w:rsidRPr="00587C90" w:rsidRDefault="00587C90" w:rsidP="00587C90">
            <w:pPr>
              <w:spacing w:before="0" w:after="0" w:line="240" w:lineRule="auto"/>
              <w:jc w:val="center"/>
              <w:rPr>
                <w:ins w:id="87854" w:author="pete jones" w:date="2022-01-11T16:55:00Z"/>
                <w:rFonts w:ascii="Calibri" w:hAnsi="Calibri" w:cs="Calibri"/>
                <w:color w:val="000000"/>
                <w:sz w:val="22"/>
                <w:szCs w:val="22"/>
              </w:rPr>
            </w:pPr>
            <w:ins w:id="8785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1CDCBE" w14:textId="77777777" w:rsidR="00587C90" w:rsidRPr="00587C90" w:rsidRDefault="00587C90" w:rsidP="00587C90">
            <w:pPr>
              <w:spacing w:before="0" w:after="0" w:line="240" w:lineRule="auto"/>
              <w:jc w:val="center"/>
              <w:rPr>
                <w:ins w:id="87856" w:author="pete jones" w:date="2022-01-11T16:55:00Z"/>
                <w:rFonts w:ascii="Calibri" w:hAnsi="Calibri" w:cs="Calibri"/>
                <w:color w:val="000000"/>
                <w:sz w:val="22"/>
                <w:szCs w:val="22"/>
              </w:rPr>
            </w:pPr>
            <w:ins w:id="8785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4D575E" w14:textId="77777777" w:rsidR="00587C90" w:rsidRPr="00587C90" w:rsidRDefault="00587C90" w:rsidP="00587C90">
            <w:pPr>
              <w:spacing w:before="0" w:after="0" w:line="240" w:lineRule="auto"/>
              <w:jc w:val="center"/>
              <w:rPr>
                <w:ins w:id="87858" w:author="pete jones" w:date="2022-01-11T16:55:00Z"/>
                <w:rFonts w:ascii="Calibri" w:hAnsi="Calibri" w:cs="Calibri"/>
                <w:color w:val="000000"/>
                <w:sz w:val="22"/>
                <w:szCs w:val="22"/>
              </w:rPr>
            </w:pPr>
            <w:ins w:id="8785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1D6BD2" w14:textId="77777777" w:rsidR="00587C90" w:rsidRPr="00587C90" w:rsidRDefault="00587C90" w:rsidP="00587C90">
            <w:pPr>
              <w:spacing w:before="0" w:after="0" w:line="240" w:lineRule="auto"/>
              <w:jc w:val="center"/>
              <w:rPr>
                <w:ins w:id="87860" w:author="pete jones" w:date="2022-01-11T16:55:00Z"/>
                <w:rFonts w:ascii="Calibri" w:hAnsi="Calibri" w:cs="Calibri"/>
                <w:color w:val="000000"/>
                <w:sz w:val="22"/>
                <w:szCs w:val="22"/>
              </w:rPr>
            </w:pPr>
            <w:ins w:id="87861"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EBE1361" w14:textId="77777777" w:rsidR="00587C90" w:rsidRPr="00587C90" w:rsidRDefault="00587C90" w:rsidP="00587C90">
            <w:pPr>
              <w:spacing w:before="0" w:after="0" w:line="240" w:lineRule="auto"/>
              <w:jc w:val="center"/>
              <w:rPr>
                <w:ins w:id="87862" w:author="pete jones" w:date="2022-01-11T16:55:00Z"/>
                <w:rFonts w:ascii="Calibri" w:hAnsi="Calibri" w:cs="Calibri"/>
                <w:color w:val="000000"/>
                <w:sz w:val="22"/>
                <w:szCs w:val="22"/>
              </w:rPr>
            </w:pPr>
            <w:ins w:id="87863" w:author="pete jones" w:date="2022-01-11T16:55:00Z">
              <w:r w:rsidRPr="00587C90">
                <w:rPr>
                  <w:rFonts w:ascii="Calibri" w:hAnsi="Calibri" w:cs="Calibri"/>
                  <w:color w:val="000000"/>
                  <w:sz w:val="22"/>
                  <w:szCs w:val="22"/>
                </w:rPr>
                <w:t> </w:t>
              </w:r>
            </w:ins>
          </w:p>
        </w:tc>
      </w:tr>
      <w:tr w:rsidR="00587C90" w:rsidRPr="00587C90" w14:paraId="62AEC395" w14:textId="77777777" w:rsidTr="00587C90">
        <w:trPr>
          <w:trHeight w:val="300"/>
          <w:ins w:id="87864"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CDB4630" w14:textId="77777777" w:rsidR="00587C90" w:rsidRPr="00587C90" w:rsidRDefault="00587C90" w:rsidP="00587C90">
            <w:pPr>
              <w:spacing w:before="0" w:after="0" w:line="240" w:lineRule="auto"/>
              <w:jc w:val="center"/>
              <w:rPr>
                <w:ins w:id="87865" w:author="pete jones" w:date="2022-01-11T16:55:00Z"/>
                <w:rFonts w:ascii="Calibri" w:hAnsi="Calibri" w:cs="Calibri"/>
                <w:color w:val="000000"/>
                <w:sz w:val="22"/>
                <w:szCs w:val="22"/>
              </w:rPr>
            </w:pPr>
            <w:ins w:id="87866"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32098BF" w14:textId="77777777" w:rsidR="00587C90" w:rsidRPr="00587C90" w:rsidRDefault="00587C90" w:rsidP="00587C90">
            <w:pPr>
              <w:spacing w:before="0" w:after="0" w:line="240" w:lineRule="auto"/>
              <w:jc w:val="left"/>
              <w:rPr>
                <w:ins w:id="87867" w:author="pete jones" w:date="2022-01-11T16:55:00Z"/>
                <w:rFonts w:ascii="Calibri" w:hAnsi="Calibri" w:cs="Calibri"/>
                <w:color w:val="000000"/>
                <w:sz w:val="22"/>
                <w:szCs w:val="22"/>
              </w:rPr>
            </w:pPr>
            <w:ins w:id="87868" w:author="pete jones" w:date="2022-01-11T16:55:00Z">
              <w:r w:rsidRPr="00587C90">
                <w:rPr>
                  <w:rFonts w:ascii="Calibri" w:hAnsi="Calibri" w:cs="Calibri"/>
                  <w:color w:val="000000"/>
                  <w:sz w:val="22"/>
                  <w:szCs w:val="22"/>
                </w:rPr>
                <w:t>ENGINEERING DESIGN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0490B43A" w14:textId="77777777" w:rsidR="00587C90" w:rsidRPr="00587C90" w:rsidRDefault="00587C90" w:rsidP="00587C90">
            <w:pPr>
              <w:spacing w:before="0" w:after="0" w:line="240" w:lineRule="auto"/>
              <w:jc w:val="center"/>
              <w:rPr>
                <w:ins w:id="87869" w:author="pete jones" w:date="2022-01-11T16:55:00Z"/>
                <w:rFonts w:ascii="Calibri" w:hAnsi="Calibri" w:cs="Calibri"/>
                <w:color w:val="000000"/>
                <w:sz w:val="22"/>
                <w:szCs w:val="22"/>
              </w:rPr>
            </w:pPr>
            <w:ins w:id="87870" w:author="pete jones" w:date="2022-01-11T16:55:00Z">
              <w:r w:rsidRPr="00587C9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E5ECA92" w14:textId="77777777" w:rsidR="00587C90" w:rsidRPr="00587C90" w:rsidRDefault="00587C90" w:rsidP="00587C90">
            <w:pPr>
              <w:spacing w:before="0" w:after="0" w:line="240" w:lineRule="auto"/>
              <w:jc w:val="center"/>
              <w:rPr>
                <w:ins w:id="87871" w:author="pete jones" w:date="2022-01-11T16:55:00Z"/>
                <w:rFonts w:ascii="Calibri" w:hAnsi="Calibri" w:cs="Calibri"/>
                <w:color w:val="000000"/>
                <w:sz w:val="22"/>
                <w:szCs w:val="22"/>
              </w:rPr>
            </w:pPr>
            <w:ins w:id="87872"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58E110A" w14:textId="77777777" w:rsidR="00587C90" w:rsidRPr="00587C90" w:rsidRDefault="00587C90" w:rsidP="00587C90">
            <w:pPr>
              <w:spacing w:before="0" w:after="0" w:line="240" w:lineRule="auto"/>
              <w:jc w:val="center"/>
              <w:rPr>
                <w:ins w:id="87873" w:author="pete jones" w:date="2022-01-11T16:55:00Z"/>
                <w:rFonts w:ascii="Calibri" w:hAnsi="Calibri" w:cs="Calibri"/>
                <w:color w:val="000000"/>
                <w:sz w:val="22"/>
                <w:szCs w:val="22"/>
              </w:rPr>
            </w:pPr>
            <w:ins w:id="87874"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3089D8" w14:textId="77777777" w:rsidR="00587C90" w:rsidRPr="00587C90" w:rsidRDefault="00587C90" w:rsidP="00587C90">
            <w:pPr>
              <w:spacing w:before="0" w:after="0" w:line="240" w:lineRule="auto"/>
              <w:jc w:val="center"/>
              <w:rPr>
                <w:ins w:id="87875" w:author="pete jones" w:date="2022-01-11T16:55:00Z"/>
                <w:rFonts w:ascii="Calibri" w:hAnsi="Calibri" w:cs="Calibri"/>
                <w:color w:val="000000"/>
                <w:sz w:val="22"/>
                <w:szCs w:val="22"/>
              </w:rPr>
            </w:pPr>
            <w:ins w:id="87876"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24FBCF" w14:textId="77777777" w:rsidR="00587C90" w:rsidRPr="00587C90" w:rsidRDefault="00587C90" w:rsidP="00587C90">
            <w:pPr>
              <w:spacing w:before="0" w:after="0" w:line="240" w:lineRule="auto"/>
              <w:jc w:val="center"/>
              <w:rPr>
                <w:ins w:id="87877" w:author="pete jones" w:date="2022-01-11T16:55:00Z"/>
                <w:rFonts w:ascii="Calibri" w:hAnsi="Calibri" w:cs="Calibri"/>
                <w:color w:val="000000"/>
                <w:sz w:val="22"/>
                <w:szCs w:val="22"/>
              </w:rPr>
            </w:pPr>
            <w:ins w:id="87878"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DD13F5" w14:textId="77777777" w:rsidR="00587C90" w:rsidRPr="00587C90" w:rsidRDefault="00587C90" w:rsidP="00587C90">
            <w:pPr>
              <w:spacing w:before="0" w:after="0" w:line="240" w:lineRule="auto"/>
              <w:jc w:val="center"/>
              <w:rPr>
                <w:ins w:id="87879" w:author="pete jones" w:date="2022-01-11T16:55:00Z"/>
                <w:rFonts w:ascii="Calibri" w:hAnsi="Calibri" w:cs="Calibri"/>
                <w:color w:val="000000"/>
                <w:sz w:val="22"/>
                <w:szCs w:val="22"/>
              </w:rPr>
            </w:pPr>
            <w:ins w:id="8788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537D17" w14:textId="77777777" w:rsidR="00587C90" w:rsidRPr="00587C90" w:rsidRDefault="00587C90" w:rsidP="00587C90">
            <w:pPr>
              <w:spacing w:before="0" w:after="0" w:line="240" w:lineRule="auto"/>
              <w:jc w:val="center"/>
              <w:rPr>
                <w:ins w:id="87881" w:author="pete jones" w:date="2022-01-11T16:55:00Z"/>
                <w:rFonts w:ascii="Calibri" w:hAnsi="Calibri" w:cs="Calibri"/>
                <w:color w:val="000000"/>
                <w:sz w:val="22"/>
                <w:szCs w:val="22"/>
              </w:rPr>
            </w:pPr>
            <w:ins w:id="8788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F2A218" w14:textId="77777777" w:rsidR="00587C90" w:rsidRPr="00587C90" w:rsidRDefault="00587C90" w:rsidP="00587C90">
            <w:pPr>
              <w:spacing w:before="0" w:after="0" w:line="240" w:lineRule="auto"/>
              <w:jc w:val="center"/>
              <w:rPr>
                <w:ins w:id="87883" w:author="pete jones" w:date="2022-01-11T16:55:00Z"/>
                <w:rFonts w:ascii="Calibri" w:hAnsi="Calibri" w:cs="Calibri"/>
                <w:color w:val="000000"/>
                <w:sz w:val="22"/>
                <w:szCs w:val="22"/>
              </w:rPr>
            </w:pPr>
            <w:ins w:id="8788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4111D0" w14:textId="77777777" w:rsidR="00587C90" w:rsidRPr="00587C90" w:rsidRDefault="00587C90" w:rsidP="00587C90">
            <w:pPr>
              <w:spacing w:before="0" w:after="0" w:line="240" w:lineRule="auto"/>
              <w:jc w:val="center"/>
              <w:rPr>
                <w:ins w:id="87885" w:author="pete jones" w:date="2022-01-11T16:55:00Z"/>
                <w:rFonts w:ascii="Calibri" w:hAnsi="Calibri" w:cs="Calibri"/>
                <w:color w:val="000000"/>
                <w:sz w:val="22"/>
                <w:szCs w:val="22"/>
              </w:rPr>
            </w:pPr>
            <w:ins w:id="8788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554103" w14:textId="77777777" w:rsidR="00587C90" w:rsidRPr="00587C90" w:rsidRDefault="00587C90" w:rsidP="00587C90">
            <w:pPr>
              <w:spacing w:before="0" w:after="0" w:line="240" w:lineRule="auto"/>
              <w:jc w:val="center"/>
              <w:rPr>
                <w:ins w:id="87887" w:author="pete jones" w:date="2022-01-11T16:55:00Z"/>
                <w:rFonts w:ascii="Calibri" w:hAnsi="Calibri" w:cs="Calibri"/>
                <w:color w:val="000000"/>
                <w:sz w:val="22"/>
                <w:szCs w:val="22"/>
              </w:rPr>
            </w:pPr>
            <w:ins w:id="8788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AC08DF" w14:textId="77777777" w:rsidR="00587C90" w:rsidRPr="00587C90" w:rsidRDefault="00587C90" w:rsidP="00587C90">
            <w:pPr>
              <w:spacing w:before="0" w:after="0" w:line="240" w:lineRule="auto"/>
              <w:jc w:val="center"/>
              <w:rPr>
                <w:ins w:id="87889" w:author="pete jones" w:date="2022-01-11T16:55:00Z"/>
                <w:rFonts w:ascii="Calibri" w:hAnsi="Calibri" w:cs="Calibri"/>
                <w:color w:val="000000"/>
                <w:sz w:val="22"/>
                <w:szCs w:val="22"/>
              </w:rPr>
            </w:pPr>
            <w:ins w:id="87890"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DD4BB9" w14:textId="77777777" w:rsidR="00587C90" w:rsidRPr="00587C90" w:rsidRDefault="00587C90" w:rsidP="00587C90">
            <w:pPr>
              <w:spacing w:before="0" w:after="0" w:line="240" w:lineRule="auto"/>
              <w:jc w:val="center"/>
              <w:rPr>
                <w:ins w:id="87891" w:author="pete jones" w:date="2022-01-11T16:55:00Z"/>
                <w:rFonts w:ascii="Calibri" w:hAnsi="Calibri" w:cs="Calibri"/>
                <w:color w:val="000000"/>
                <w:sz w:val="22"/>
                <w:szCs w:val="22"/>
              </w:rPr>
            </w:pPr>
            <w:ins w:id="87892" w:author="pete jones" w:date="2022-01-11T16:55:00Z">
              <w:r w:rsidRPr="00587C90">
                <w:rPr>
                  <w:rFonts w:ascii="Calibri" w:hAnsi="Calibri" w:cs="Calibri"/>
                  <w:color w:val="000000"/>
                  <w:sz w:val="22"/>
                  <w:szCs w:val="22"/>
                </w:rPr>
                <w:t> </w:t>
              </w:r>
            </w:ins>
          </w:p>
        </w:tc>
      </w:tr>
      <w:tr w:rsidR="00587C90" w:rsidRPr="00587C90" w14:paraId="78052FB3" w14:textId="77777777" w:rsidTr="00587C90">
        <w:trPr>
          <w:trHeight w:val="300"/>
          <w:ins w:id="87893"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59220FD" w14:textId="77777777" w:rsidR="00587C90" w:rsidRPr="00587C90" w:rsidRDefault="00587C90" w:rsidP="00587C90">
            <w:pPr>
              <w:spacing w:before="0" w:after="0" w:line="240" w:lineRule="auto"/>
              <w:jc w:val="center"/>
              <w:rPr>
                <w:ins w:id="87894" w:author="pete jones" w:date="2022-01-11T16:55:00Z"/>
                <w:rFonts w:ascii="Calibri" w:hAnsi="Calibri" w:cs="Calibri"/>
                <w:color w:val="000000"/>
                <w:sz w:val="22"/>
                <w:szCs w:val="22"/>
              </w:rPr>
            </w:pPr>
            <w:ins w:id="87895"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2087F66" w14:textId="77777777" w:rsidR="00587C90" w:rsidRPr="00587C90" w:rsidRDefault="00587C90" w:rsidP="00587C90">
            <w:pPr>
              <w:spacing w:before="0" w:after="0" w:line="240" w:lineRule="auto"/>
              <w:jc w:val="left"/>
              <w:rPr>
                <w:ins w:id="87896" w:author="pete jones" w:date="2022-01-11T16:55:00Z"/>
                <w:rFonts w:ascii="Calibri" w:hAnsi="Calibri" w:cs="Calibri"/>
                <w:color w:val="000000"/>
                <w:sz w:val="22"/>
                <w:szCs w:val="22"/>
              </w:rPr>
            </w:pPr>
            <w:ins w:id="87897" w:author="pete jones" w:date="2022-01-11T16:55:00Z">
              <w:r w:rsidRPr="00587C90">
                <w:rPr>
                  <w:rFonts w:ascii="Calibri" w:hAnsi="Calibri" w:cs="Calibri"/>
                  <w:color w:val="000000"/>
                  <w:sz w:val="22"/>
                  <w:szCs w:val="22"/>
                </w:rPr>
                <w:t>DYNAMICS AND VIBRATION</w:t>
              </w:r>
            </w:ins>
          </w:p>
        </w:tc>
        <w:tc>
          <w:tcPr>
            <w:tcW w:w="432" w:type="dxa"/>
            <w:tcBorders>
              <w:top w:val="nil"/>
              <w:left w:val="nil"/>
              <w:bottom w:val="single" w:sz="4" w:space="0" w:color="auto"/>
              <w:right w:val="single" w:sz="4" w:space="0" w:color="auto"/>
            </w:tcBorders>
            <w:shd w:val="clear" w:color="auto" w:fill="auto"/>
            <w:noWrap/>
            <w:vAlign w:val="bottom"/>
            <w:hideMark/>
          </w:tcPr>
          <w:p w14:paraId="0B0C3EB4" w14:textId="77777777" w:rsidR="00587C90" w:rsidRPr="00587C90" w:rsidRDefault="00587C90" w:rsidP="00587C90">
            <w:pPr>
              <w:spacing w:before="0" w:after="0" w:line="240" w:lineRule="auto"/>
              <w:jc w:val="center"/>
              <w:rPr>
                <w:ins w:id="87898" w:author="pete jones" w:date="2022-01-11T16:55:00Z"/>
                <w:rFonts w:ascii="Calibri" w:hAnsi="Calibri" w:cs="Calibri"/>
                <w:color w:val="000000"/>
                <w:sz w:val="22"/>
                <w:szCs w:val="22"/>
              </w:rPr>
            </w:pPr>
            <w:ins w:id="87899" w:author="pete jones" w:date="2022-01-11T16:55:00Z">
              <w:r w:rsidRPr="00587C9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FCE4047" w14:textId="77777777" w:rsidR="00587C90" w:rsidRPr="00587C90" w:rsidRDefault="00587C90" w:rsidP="00587C90">
            <w:pPr>
              <w:spacing w:before="0" w:after="0" w:line="240" w:lineRule="auto"/>
              <w:jc w:val="center"/>
              <w:rPr>
                <w:ins w:id="87900" w:author="pete jones" w:date="2022-01-11T16:55:00Z"/>
                <w:rFonts w:ascii="Calibri" w:hAnsi="Calibri" w:cs="Calibri"/>
                <w:color w:val="000000"/>
                <w:sz w:val="22"/>
                <w:szCs w:val="22"/>
              </w:rPr>
            </w:pPr>
            <w:ins w:id="87901"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684C92B" w14:textId="77777777" w:rsidR="00587C90" w:rsidRPr="00587C90" w:rsidRDefault="00587C90" w:rsidP="00587C90">
            <w:pPr>
              <w:spacing w:before="0" w:after="0" w:line="240" w:lineRule="auto"/>
              <w:jc w:val="center"/>
              <w:rPr>
                <w:ins w:id="87902" w:author="pete jones" w:date="2022-01-11T16:55:00Z"/>
                <w:rFonts w:ascii="Calibri" w:hAnsi="Calibri" w:cs="Calibri"/>
                <w:color w:val="000000"/>
                <w:sz w:val="22"/>
                <w:szCs w:val="22"/>
              </w:rPr>
            </w:pPr>
            <w:ins w:id="87903"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266DAF" w14:textId="77777777" w:rsidR="00587C90" w:rsidRPr="00587C90" w:rsidRDefault="00587C90" w:rsidP="00587C90">
            <w:pPr>
              <w:spacing w:before="0" w:after="0" w:line="240" w:lineRule="auto"/>
              <w:jc w:val="center"/>
              <w:rPr>
                <w:ins w:id="87904" w:author="pete jones" w:date="2022-01-11T16:55:00Z"/>
                <w:rFonts w:ascii="Calibri" w:hAnsi="Calibri" w:cs="Calibri"/>
                <w:color w:val="000000"/>
                <w:sz w:val="22"/>
                <w:szCs w:val="22"/>
              </w:rPr>
            </w:pPr>
            <w:ins w:id="87905"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4A9E1A" w14:textId="77777777" w:rsidR="00587C90" w:rsidRPr="00587C90" w:rsidRDefault="00587C90" w:rsidP="00587C90">
            <w:pPr>
              <w:spacing w:before="0" w:after="0" w:line="240" w:lineRule="auto"/>
              <w:jc w:val="center"/>
              <w:rPr>
                <w:ins w:id="87906" w:author="pete jones" w:date="2022-01-11T16:55:00Z"/>
                <w:rFonts w:ascii="Calibri" w:hAnsi="Calibri" w:cs="Calibri"/>
                <w:color w:val="000000"/>
                <w:sz w:val="22"/>
                <w:szCs w:val="22"/>
              </w:rPr>
            </w:pPr>
            <w:ins w:id="87907"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A028E2" w14:textId="77777777" w:rsidR="00587C90" w:rsidRPr="00587C90" w:rsidRDefault="00587C90" w:rsidP="00587C90">
            <w:pPr>
              <w:spacing w:before="0" w:after="0" w:line="240" w:lineRule="auto"/>
              <w:jc w:val="center"/>
              <w:rPr>
                <w:ins w:id="87908" w:author="pete jones" w:date="2022-01-11T16:55:00Z"/>
                <w:rFonts w:ascii="Calibri" w:hAnsi="Calibri" w:cs="Calibri"/>
                <w:color w:val="000000"/>
                <w:sz w:val="22"/>
                <w:szCs w:val="22"/>
              </w:rPr>
            </w:pPr>
            <w:ins w:id="8790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4D2CFB" w14:textId="77777777" w:rsidR="00587C90" w:rsidRPr="00587C90" w:rsidRDefault="00587C90" w:rsidP="00587C90">
            <w:pPr>
              <w:spacing w:before="0" w:after="0" w:line="240" w:lineRule="auto"/>
              <w:jc w:val="center"/>
              <w:rPr>
                <w:ins w:id="87910" w:author="pete jones" w:date="2022-01-11T16:55:00Z"/>
                <w:rFonts w:ascii="Calibri" w:hAnsi="Calibri" w:cs="Calibri"/>
                <w:color w:val="000000"/>
                <w:sz w:val="22"/>
                <w:szCs w:val="22"/>
              </w:rPr>
            </w:pPr>
            <w:ins w:id="8791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C392F2" w14:textId="77777777" w:rsidR="00587C90" w:rsidRPr="00587C90" w:rsidRDefault="00587C90" w:rsidP="00587C90">
            <w:pPr>
              <w:spacing w:before="0" w:after="0" w:line="240" w:lineRule="auto"/>
              <w:jc w:val="center"/>
              <w:rPr>
                <w:ins w:id="87912" w:author="pete jones" w:date="2022-01-11T16:55:00Z"/>
                <w:rFonts w:ascii="Calibri" w:hAnsi="Calibri" w:cs="Calibri"/>
                <w:color w:val="000000"/>
                <w:sz w:val="22"/>
                <w:szCs w:val="22"/>
              </w:rPr>
            </w:pPr>
            <w:ins w:id="8791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E907C2" w14:textId="77777777" w:rsidR="00587C90" w:rsidRPr="00587C90" w:rsidRDefault="00587C90" w:rsidP="00587C90">
            <w:pPr>
              <w:spacing w:before="0" w:after="0" w:line="240" w:lineRule="auto"/>
              <w:jc w:val="center"/>
              <w:rPr>
                <w:ins w:id="87914" w:author="pete jones" w:date="2022-01-11T16:55:00Z"/>
                <w:rFonts w:ascii="Calibri" w:hAnsi="Calibri" w:cs="Calibri"/>
                <w:color w:val="000000"/>
                <w:sz w:val="22"/>
                <w:szCs w:val="22"/>
              </w:rPr>
            </w:pPr>
            <w:ins w:id="8791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DB8002" w14:textId="77777777" w:rsidR="00587C90" w:rsidRPr="00587C90" w:rsidRDefault="00587C90" w:rsidP="00587C90">
            <w:pPr>
              <w:spacing w:before="0" w:after="0" w:line="240" w:lineRule="auto"/>
              <w:jc w:val="center"/>
              <w:rPr>
                <w:ins w:id="87916" w:author="pete jones" w:date="2022-01-11T16:55:00Z"/>
                <w:rFonts w:ascii="Calibri" w:hAnsi="Calibri" w:cs="Calibri"/>
                <w:color w:val="000000"/>
                <w:sz w:val="22"/>
                <w:szCs w:val="22"/>
              </w:rPr>
            </w:pPr>
            <w:ins w:id="8791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CAA118" w14:textId="77777777" w:rsidR="00587C90" w:rsidRPr="00587C90" w:rsidRDefault="00587C90" w:rsidP="00587C90">
            <w:pPr>
              <w:spacing w:before="0" w:after="0" w:line="240" w:lineRule="auto"/>
              <w:jc w:val="center"/>
              <w:rPr>
                <w:ins w:id="87918" w:author="pete jones" w:date="2022-01-11T16:55:00Z"/>
                <w:rFonts w:ascii="Calibri" w:hAnsi="Calibri" w:cs="Calibri"/>
                <w:color w:val="000000"/>
                <w:sz w:val="22"/>
                <w:szCs w:val="22"/>
              </w:rPr>
            </w:pPr>
            <w:ins w:id="87919"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99303CA" w14:textId="77777777" w:rsidR="00587C90" w:rsidRPr="00587C90" w:rsidRDefault="00587C90" w:rsidP="00587C90">
            <w:pPr>
              <w:spacing w:before="0" w:after="0" w:line="240" w:lineRule="auto"/>
              <w:jc w:val="center"/>
              <w:rPr>
                <w:ins w:id="87920" w:author="pete jones" w:date="2022-01-11T16:55:00Z"/>
                <w:rFonts w:ascii="Calibri" w:hAnsi="Calibri" w:cs="Calibri"/>
                <w:color w:val="000000"/>
                <w:sz w:val="22"/>
                <w:szCs w:val="22"/>
              </w:rPr>
            </w:pPr>
            <w:ins w:id="87921" w:author="pete jones" w:date="2022-01-11T16:55:00Z">
              <w:r w:rsidRPr="00587C90">
                <w:rPr>
                  <w:rFonts w:ascii="Calibri" w:hAnsi="Calibri" w:cs="Calibri"/>
                  <w:color w:val="000000"/>
                  <w:sz w:val="22"/>
                  <w:szCs w:val="22"/>
                </w:rPr>
                <w:t> </w:t>
              </w:r>
            </w:ins>
          </w:p>
        </w:tc>
      </w:tr>
      <w:tr w:rsidR="00587C90" w:rsidRPr="00587C90" w14:paraId="334F4561" w14:textId="77777777" w:rsidTr="00587C90">
        <w:trPr>
          <w:trHeight w:val="300"/>
          <w:ins w:id="87922"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A03E5A1" w14:textId="77777777" w:rsidR="00587C90" w:rsidRPr="00587C90" w:rsidRDefault="00587C90" w:rsidP="00587C90">
            <w:pPr>
              <w:spacing w:before="0" w:after="0" w:line="240" w:lineRule="auto"/>
              <w:jc w:val="center"/>
              <w:rPr>
                <w:ins w:id="87923" w:author="pete jones" w:date="2022-01-11T16:55:00Z"/>
                <w:rFonts w:ascii="Calibri" w:hAnsi="Calibri" w:cs="Calibri"/>
                <w:color w:val="000000"/>
                <w:sz w:val="22"/>
                <w:szCs w:val="22"/>
              </w:rPr>
            </w:pPr>
            <w:ins w:id="87924"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28D3838" w14:textId="77777777" w:rsidR="00587C90" w:rsidRPr="00587C90" w:rsidRDefault="00587C90" w:rsidP="00587C90">
            <w:pPr>
              <w:spacing w:before="0" w:after="0" w:line="240" w:lineRule="auto"/>
              <w:jc w:val="left"/>
              <w:rPr>
                <w:ins w:id="87925" w:author="pete jones" w:date="2022-01-11T16:55:00Z"/>
                <w:rFonts w:ascii="Calibri" w:hAnsi="Calibri" w:cs="Calibri"/>
                <w:color w:val="000000"/>
                <w:sz w:val="22"/>
                <w:szCs w:val="22"/>
              </w:rPr>
            </w:pPr>
            <w:ins w:id="87926" w:author="pete jones" w:date="2022-01-11T16:55:00Z">
              <w:r w:rsidRPr="00587C90">
                <w:rPr>
                  <w:rFonts w:ascii="Calibri" w:hAnsi="Calibri" w:cs="Calibri"/>
                  <w:color w:val="000000"/>
                  <w:sz w:val="22"/>
                  <w:szCs w:val="22"/>
                </w:rPr>
                <w:t>ANALOGUE AND DIGITAL ELECTRONICS</w:t>
              </w:r>
            </w:ins>
          </w:p>
        </w:tc>
        <w:tc>
          <w:tcPr>
            <w:tcW w:w="432" w:type="dxa"/>
            <w:tcBorders>
              <w:top w:val="nil"/>
              <w:left w:val="nil"/>
              <w:bottom w:val="single" w:sz="4" w:space="0" w:color="auto"/>
              <w:right w:val="single" w:sz="4" w:space="0" w:color="auto"/>
            </w:tcBorders>
            <w:shd w:val="clear" w:color="auto" w:fill="auto"/>
            <w:noWrap/>
            <w:vAlign w:val="bottom"/>
            <w:hideMark/>
          </w:tcPr>
          <w:p w14:paraId="7EB27104" w14:textId="77777777" w:rsidR="00587C90" w:rsidRPr="00587C90" w:rsidRDefault="00587C90" w:rsidP="00587C90">
            <w:pPr>
              <w:spacing w:before="0" w:after="0" w:line="240" w:lineRule="auto"/>
              <w:jc w:val="center"/>
              <w:rPr>
                <w:ins w:id="87927" w:author="pete jones" w:date="2022-01-11T16:55:00Z"/>
                <w:rFonts w:ascii="Calibri" w:hAnsi="Calibri" w:cs="Calibri"/>
                <w:color w:val="000000"/>
                <w:sz w:val="22"/>
                <w:szCs w:val="22"/>
              </w:rPr>
            </w:pPr>
            <w:ins w:id="87928" w:author="pete jones" w:date="2022-01-11T16:55:00Z">
              <w:r w:rsidRPr="00587C9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EA69AE5" w14:textId="77777777" w:rsidR="00587C90" w:rsidRPr="00587C90" w:rsidRDefault="00587C90" w:rsidP="00587C90">
            <w:pPr>
              <w:spacing w:before="0" w:after="0" w:line="240" w:lineRule="auto"/>
              <w:jc w:val="center"/>
              <w:rPr>
                <w:ins w:id="87929" w:author="pete jones" w:date="2022-01-11T16:55:00Z"/>
                <w:rFonts w:ascii="Calibri" w:hAnsi="Calibri" w:cs="Calibri"/>
                <w:color w:val="000000"/>
                <w:sz w:val="22"/>
                <w:szCs w:val="22"/>
              </w:rPr>
            </w:pPr>
            <w:ins w:id="87930"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78911815" w14:textId="77777777" w:rsidR="00587C90" w:rsidRPr="00587C90" w:rsidRDefault="00587C90" w:rsidP="00587C90">
            <w:pPr>
              <w:spacing w:before="0" w:after="0" w:line="240" w:lineRule="auto"/>
              <w:jc w:val="center"/>
              <w:rPr>
                <w:ins w:id="87931" w:author="pete jones" w:date="2022-01-11T16:55:00Z"/>
                <w:rFonts w:ascii="Calibri" w:hAnsi="Calibri" w:cs="Calibri"/>
                <w:color w:val="000000"/>
                <w:sz w:val="22"/>
                <w:szCs w:val="22"/>
              </w:rPr>
            </w:pPr>
            <w:ins w:id="87932"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55D61C" w14:textId="77777777" w:rsidR="00587C90" w:rsidRPr="00587C90" w:rsidRDefault="00587C90" w:rsidP="00587C90">
            <w:pPr>
              <w:spacing w:before="0" w:after="0" w:line="240" w:lineRule="auto"/>
              <w:jc w:val="center"/>
              <w:rPr>
                <w:ins w:id="87933" w:author="pete jones" w:date="2022-01-11T16:55:00Z"/>
                <w:rFonts w:ascii="Calibri" w:hAnsi="Calibri" w:cs="Calibri"/>
                <w:color w:val="000000"/>
                <w:sz w:val="22"/>
                <w:szCs w:val="22"/>
              </w:rPr>
            </w:pPr>
            <w:ins w:id="87934"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03F360" w14:textId="77777777" w:rsidR="00587C90" w:rsidRPr="00587C90" w:rsidRDefault="00587C90" w:rsidP="00587C90">
            <w:pPr>
              <w:spacing w:before="0" w:after="0" w:line="240" w:lineRule="auto"/>
              <w:jc w:val="center"/>
              <w:rPr>
                <w:ins w:id="87935" w:author="pete jones" w:date="2022-01-11T16:55:00Z"/>
                <w:rFonts w:ascii="Calibri" w:hAnsi="Calibri" w:cs="Calibri"/>
                <w:color w:val="000000"/>
                <w:sz w:val="22"/>
                <w:szCs w:val="22"/>
              </w:rPr>
            </w:pPr>
            <w:ins w:id="87936"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9C5F74" w14:textId="77777777" w:rsidR="00587C90" w:rsidRPr="00587C90" w:rsidRDefault="00587C90" w:rsidP="00587C90">
            <w:pPr>
              <w:spacing w:before="0" w:after="0" w:line="240" w:lineRule="auto"/>
              <w:jc w:val="center"/>
              <w:rPr>
                <w:ins w:id="87937" w:author="pete jones" w:date="2022-01-11T16:55:00Z"/>
                <w:rFonts w:ascii="Calibri" w:hAnsi="Calibri" w:cs="Calibri"/>
                <w:color w:val="000000"/>
                <w:sz w:val="22"/>
                <w:szCs w:val="22"/>
              </w:rPr>
            </w:pPr>
            <w:ins w:id="8793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0693C0" w14:textId="77777777" w:rsidR="00587C90" w:rsidRPr="00587C90" w:rsidRDefault="00587C90" w:rsidP="00587C90">
            <w:pPr>
              <w:spacing w:before="0" w:after="0" w:line="240" w:lineRule="auto"/>
              <w:jc w:val="center"/>
              <w:rPr>
                <w:ins w:id="87939" w:author="pete jones" w:date="2022-01-11T16:55:00Z"/>
                <w:rFonts w:ascii="Calibri" w:hAnsi="Calibri" w:cs="Calibri"/>
                <w:color w:val="000000"/>
                <w:sz w:val="22"/>
                <w:szCs w:val="22"/>
              </w:rPr>
            </w:pPr>
            <w:ins w:id="8794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5EDF7B" w14:textId="77777777" w:rsidR="00587C90" w:rsidRPr="00587C90" w:rsidRDefault="00587C90" w:rsidP="00587C90">
            <w:pPr>
              <w:spacing w:before="0" w:after="0" w:line="240" w:lineRule="auto"/>
              <w:jc w:val="center"/>
              <w:rPr>
                <w:ins w:id="87941" w:author="pete jones" w:date="2022-01-11T16:55:00Z"/>
                <w:rFonts w:ascii="Calibri" w:hAnsi="Calibri" w:cs="Calibri"/>
                <w:color w:val="000000"/>
                <w:sz w:val="22"/>
                <w:szCs w:val="22"/>
              </w:rPr>
            </w:pPr>
            <w:ins w:id="8794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B0240A" w14:textId="77777777" w:rsidR="00587C90" w:rsidRPr="00587C90" w:rsidRDefault="00587C90" w:rsidP="00587C90">
            <w:pPr>
              <w:spacing w:before="0" w:after="0" w:line="240" w:lineRule="auto"/>
              <w:jc w:val="center"/>
              <w:rPr>
                <w:ins w:id="87943" w:author="pete jones" w:date="2022-01-11T16:55:00Z"/>
                <w:rFonts w:ascii="Calibri" w:hAnsi="Calibri" w:cs="Calibri"/>
                <w:color w:val="000000"/>
                <w:sz w:val="22"/>
                <w:szCs w:val="22"/>
              </w:rPr>
            </w:pPr>
            <w:ins w:id="8794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634981" w14:textId="77777777" w:rsidR="00587C90" w:rsidRPr="00587C90" w:rsidRDefault="00587C90" w:rsidP="00587C90">
            <w:pPr>
              <w:spacing w:before="0" w:after="0" w:line="240" w:lineRule="auto"/>
              <w:jc w:val="center"/>
              <w:rPr>
                <w:ins w:id="87945" w:author="pete jones" w:date="2022-01-11T16:55:00Z"/>
                <w:rFonts w:ascii="Calibri" w:hAnsi="Calibri" w:cs="Calibri"/>
                <w:color w:val="000000"/>
                <w:sz w:val="22"/>
                <w:szCs w:val="22"/>
              </w:rPr>
            </w:pPr>
            <w:ins w:id="8794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07CAB5" w14:textId="77777777" w:rsidR="00587C90" w:rsidRPr="00587C90" w:rsidRDefault="00587C90" w:rsidP="00587C90">
            <w:pPr>
              <w:spacing w:before="0" w:after="0" w:line="240" w:lineRule="auto"/>
              <w:jc w:val="center"/>
              <w:rPr>
                <w:ins w:id="87947" w:author="pete jones" w:date="2022-01-11T16:55:00Z"/>
                <w:rFonts w:ascii="Calibri" w:hAnsi="Calibri" w:cs="Calibri"/>
                <w:color w:val="000000"/>
                <w:sz w:val="22"/>
                <w:szCs w:val="22"/>
              </w:rPr>
            </w:pPr>
            <w:ins w:id="87948"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FF84A82" w14:textId="77777777" w:rsidR="00587C90" w:rsidRPr="00587C90" w:rsidRDefault="00587C90" w:rsidP="00587C90">
            <w:pPr>
              <w:spacing w:before="0" w:after="0" w:line="240" w:lineRule="auto"/>
              <w:jc w:val="center"/>
              <w:rPr>
                <w:ins w:id="87949" w:author="pete jones" w:date="2022-01-11T16:55:00Z"/>
                <w:rFonts w:ascii="Calibri" w:hAnsi="Calibri" w:cs="Calibri"/>
                <w:color w:val="000000"/>
                <w:sz w:val="22"/>
                <w:szCs w:val="22"/>
              </w:rPr>
            </w:pPr>
            <w:ins w:id="87950" w:author="pete jones" w:date="2022-01-11T16:55:00Z">
              <w:r w:rsidRPr="00587C90">
                <w:rPr>
                  <w:rFonts w:ascii="Calibri" w:hAnsi="Calibri" w:cs="Calibri"/>
                  <w:color w:val="000000"/>
                  <w:sz w:val="22"/>
                  <w:szCs w:val="22"/>
                </w:rPr>
                <w:t> </w:t>
              </w:r>
            </w:ins>
          </w:p>
        </w:tc>
      </w:tr>
      <w:tr w:rsidR="00587C90" w:rsidRPr="00587C90" w14:paraId="256365AE" w14:textId="77777777" w:rsidTr="00587C90">
        <w:trPr>
          <w:trHeight w:val="300"/>
          <w:ins w:id="87951"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3256027" w14:textId="77777777" w:rsidR="00587C90" w:rsidRPr="00587C90" w:rsidRDefault="00587C90" w:rsidP="00587C90">
            <w:pPr>
              <w:spacing w:before="0" w:after="0" w:line="240" w:lineRule="auto"/>
              <w:jc w:val="center"/>
              <w:rPr>
                <w:ins w:id="87952" w:author="pete jones" w:date="2022-01-11T16:55:00Z"/>
                <w:rFonts w:ascii="Calibri" w:hAnsi="Calibri" w:cs="Calibri"/>
                <w:color w:val="000000"/>
                <w:sz w:val="22"/>
                <w:szCs w:val="22"/>
              </w:rPr>
            </w:pPr>
            <w:ins w:id="87953"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BE65756" w14:textId="77777777" w:rsidR="00587C90" w:rsidRPr="00587C90" w:rsidRDefault="00587C90" w:rsidP="00587C90">
            <w:pPr>
              <w:spacing w:before="0" w:after="0" w:line="240" w:lineRule="auto"/>
              <w:jc w:val="left"/>
              <w:rPr>
                <w:ins w:id="87954" w:author="pete jones" w:date="2022-01-11T16:55:00Z"/>
                <w:rFonts w:ascii="Calibri" w:hAnsi="Calibri" w:cs="Calibri"/>
                <w:color w:val="000000"/>
                <w:sz w:val="22"/>
                <w:szCs w:val="22"/>
              </w:rPr>
            </w:pPr>
            <w:ins w:id="87955" w:author="pete jones" w:date="2022-01-11T16:55:00Z">
              <w:r w:rsidRPr="00587C90">
                <w:rPr>
                  <w:rFonts w:ascii="Calibri" w:hAnsi="Calibri" w:cs="Calibri"/>
                  <w:color w:val="000000"/>
                  <w:sz w:val="22"/>
                  <w:szCs w:val="22"/>
                </w:rPr>
                <w:t>MECHANICAL CONCEPTS AND APPLICATIONS</w:t>
              </w:r>
            </w:ins>
          </w:p>
        </w:tc>
        <w:tc>
          <w:tcPr>
            <w:tcW w:w="432" w:type="dxa"/>
            <w:tcBorders>
              <w:top w:val="nil"/>
              <w:left w:val="nil"/>
              <w:bottom w:val="single" w:sz="4" w:space="0" w:color="auto"/>
              <w:right w:val="single" w:sz="4" w:space="0" w:color="auto"/>
            </w:tcBorders>
            <w:shd w:val="clear" w:color="auto" w:fill="auto"/>
            <w:noWrap/>
            <w:vAlign w:val="bottom"/>
            <w:hideMark/>
          </w:tcPr>
          <w:p w14:paraId="5EB16DA9" w14:textId="77777777" w:rsidR="00587C90" w:rsidRPr="00587C90" w:rsidRDefault="00587C90" w:rsidP="00587C90">
            <w:pPr>
              <w:spacing w:before="0" w:after="0" w:line="240" w:lineRule="auto"/>
              <w:jc w:val="center"/>
              <w:rPr>
                <w:ins w:id="87956" w:author="pete jones" w:date="2022-01-11T16:55:00Z"/>
                <w:rFonts w:ascii="Calibri" w:hAnsi="Calibri" w:cs="Calibri"/>
                <w:color w:val="000000"/>
                <w:sz w:val="22"/>
                <w:szCs w:val="22"/>
              </w:rPr>
            </w:pPr>
            <w:ins w:id="87957"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7C8E10F" w14:textId="77777777" w:rsidR="00587C90" w:rsidRPr="00587C90" w:rsidRDefault="00587C90" w:rsidP="00587C90">
            <w:pPr>
              <w:spacing w:before="0" w:after="0" w:line="240" w:lineRule="auto"/>
              <w:jc w:val="center"/>
              <w:rPr>
                <w:ins w:id="87958" w:author="pete jones" w:date="2022-01-11T16:55:00Z"/>
                <w:rFonts w:ascii="Calibri" w:hAnsi="Calibri" w:cs="Calibri"/>
                <w:color w:val="000000"/>
                <w:sz w:val="22"/>
                <w:szCs w:val="22"/>
              </w:rPr>
            </w:pPr>
            <w:ins w:id="87959"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06ECF2B" w14:textId="77777777" w:rsidR="00587C90" w:rsidRPr="00587C90" w:rsidRDefault="00587C90" w:rsidP="00587C90">
            <w:pPr>
              <w:spacing w:before="0" w:after="0" w:line="240" w:lineRule="auto"/>
              <w:jc w:val="center"/>
              <w:rPr>
                <w:ins w:id="87960" w:author="pete jones" w:date="2022-01-11T16:55:00Z"/>
                <w:rFonts w:ascii="Calibri" w:hAnsi="Calibri" w:cs="Calibri"/>
                <w:color w:val="000000"/>
                <w:sz w:val="22"/>
                <w:szCs w:val="22"/>
              </w:rPr>
            </w:pPr>
            <w:ins w:id="87961"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0E92D7" w14:textId="77777777" w:rsidR="00587C90" w:rsidRPr="00587C90" w:rsidRDefault="00587C90" w:rsidP="00587C90">
            <w:pPr>
              <w:spacing w:before="0" w:after="0" w:line="240" w:lineRule="auto"/>
              <w:jc w:val="center"/>
              <w:rPr>
                <w:ins w:id="87962" w:author="pete jones" w:date="2022-01-11T16:55:00Z"/>
                <w:rFonts w:ascii="Calibri" w:hAnsi="Calibri" w:cs="Calibri"/>
                <w:color w:val="000000"/>
                <w:sz w:val="22"/>
                <w:szCs w:val="22"/>
              </w:rPr>
            </w:pPr>
            <w:ins w:id="87963"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24235D" w14:textId="77777777" w:rsidR="00587C90" w:rsidRPr="00587C90" w:rsidRDefault="00587C90" w:rsidP="00587C90">
            <w:pPr>
              <w:spacing w:before="0" w:after="0" w:line="240" w:lineRule="auto"/>
              <w:jc w:val="center"/>
              <w:rPr>
                <w:ins w:id="87964" w:author="pete jones" w:date="2022-01-11T16:55:00Z"/>
                <w:rFonts w:ascii="Calibri" w:hAnsi="Calibri" w:cs="Calibri"/>
                <w:color w:val="000000"/>
                <w:sz w:val="22"/>
                <w:szCs w:val="22"/>
              </w:rPr>
            </w:pPr>
            <w:ins w:id="87965"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6D77C8" w14:textId="77777777" w:rsidR="00587C90" w:rsidRPr="00587C90" w:rsidRDefault="00587C90" w:rsidP="00587C90">
            <w:pPr>
              <w:spacing w:before="0" w:after="0" w:line="240" w:lineRule="auto"/>
              <w:jc w:val="center"/>
              <w:rPr>
                <w:ins w:id="87966" w:author="pete jones" w:date="2022-01-11T16:55:00Z"/>
                <w:rFonts w:ascii="Calibri" w:hAnsi="Calibri" w:cs="Calibri"/>
                <w:color w:val="000000"/>
                <w:sz w:val="22"/>
                <w:szCs w:val="22"/>
              </w:rPr>
            </w:pPr>
            <w:ins w:id="8796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991B0F" w14:textId="77777777" w:rsidR="00587C90" w:rsidRPr="00587C90" w:rsidRDefault="00587C90" w:rsidP="00587C90">
            <w:pPr>
              <w:spacing w:before="0" w:after="0" w:line="240" w:lineRule="auto"/>
              <w:jc w:val="center"/>
              <w:rPr>
                <w:ins w:id="87968" w:author="pete jones" w:date="2022-01-11T16:55:00Z"/>
                <w:rFonts w:ascii="Calibri" w:hAnsi="Calibri" w:cs="Calibri"/>
                <w:color w:val="000000"/>
                <w:sz w:val="22"/>
                <w:szCs w:val="22"/>
              </w:rPr>
            </w:pPr>
            <w:ins w:id="8796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AFDB66" w14:textId="77777777" w:rsidR="00587C90" w:rsidRPr="00587C90" w:rsidRDefault="00587C90" w:rsidP="00587C90">
            <w:pPr>
              <w:spacing w:before="0" w:after="0" w:line="240" w:lineRule="auto"/>
              <w:jc w:val="center"/>
              <w:rPr>
                <w:ins w:id="87970" w:author="pete jones" w:date="2022-01-11T16:55:00Z"/>
                <w:rFonts w:ascii="Calibri" w:hAnsi="Calibri" w:cs="Calibri"/>
                <w:color w:val="000000"/>
                <w:sz w:val="22"/>
                <w:szCs w:val="22"/>
              </w:rPr>
            </w:pPr>
            <w:ins w:id="8797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80C6CD" w14:textId="77777777" w:rsidR="00587C90" w:rsidRPr="00587C90" w:rsidRDefault="00587C90" w:rsidP="00587C90">
            <w:pPr>
              <w:spacing w:before="0" w:after="0" w:line="240" w:lineRule="auto"/>
              <w:jc w:val="center"/>
              <w:rPr>
                <w:ins w:id="87972" w:author="pete jones" w:date="2022-01-11T16:55:00Z"/>
                <w:rFonts w:ascii="Calibri" w:hAnsi="Calibri" w:cs="Calibri"/>
                <w:color w:val="000000"/>
                <w:sz w:val="22"/>
                <w:szCs w:val="22"/>
              </w:rPr>
            </w:pPr>
            <w:ins w:id="8797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576BC8" w14:textId="77777777" w:rsidR="00587C90" w:rsidRPr="00587C90" w:rsidRDefault="00587C90" w:rsidP="00587C90">
            <w:pPr>
              <w:spacing w:before="0" w:after="0" w:line="240" w:lineRule="auto"/>
              <w:jc w:val="center"/>
              <w:rPr>
                <w:ins w:id="87974" w:author="pete jones" w:date="2022-01-11T16:55:00Z"/>
                <w:rFonts w:ascii="Calibri" w:hAnsi="Calibri" w:cs="Calibri"/>
                <w:color w:val="000000"/>
                <w:sz w:val="22"/>
                <w:szCs w:val="22"/>
              </w:rPr>
            </w:pPr>
            <w:ins w:id="8797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CEB22B" w14:textId="77777777" w:rsidR="00587C90" w:rsidRPr="00587C90" w:rsidRDefault="00587C90" w:rsidP="00587C90">
            <w:pPr>
              <w:spacing w:before="0" w:after="0" w:line="240" w:lineRule="auto"/>
              <w:jc w:val="center"/>
              <w:rPr>
                <w:ins w:id="87976" w:author="pete jones" w:date="2022-01-11T16:55:00Z"/>
                <w:rFonts w:ascii="Calibri" w:hAnsi="Calibri" w:cs="Calibri"/>
                <w:color w:val="000000"/>
                <w:sz w:val="22"/>
                <w:szCs w:val="22"/>
              </w:rPr>
            </w:pPr>
            <w:ins w:id="87977"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B9605A5" w14:textId="77777777" w:rsidR="00587C90" w:rsidRPr="00587C90" w:rsidRDefault="00587C90" w:rsidP="00587C90">
            <w:pPr>
              <w:spacing w:before="0" w:after="0" w:line="240" w:lineRule="auto"/>
              <w:jc w:val="center"/>
              <w:rPr>
                <w:ins w:id="87978" w:author="pete jones" w:date="2022-01-11T16:55:00Z"/>
                <w:rFonts w:ascii="Calibri" w:hAnsi="Calibri" w:cs="Calibri"/>
                <w:color w:val="000000"/>
                <w:sz w:val="22"/>
                <w:szCs w:val="22"/>
              </w:rPr>
            </w:pPr>
            <w:ins w:id="87979" w:author="pete jones" w:date="2022-01-11T16:55:00Z">
              <w:r w:rsidRPr="00587C90">
                <w:rPr>
                  <w:rFonts w:ascii="Calibri" w:hAnsi="Calibri" w:cs="Calibri"/>
                  <w:color w:val="000000"/>
                  <w:sz w:val="22"/>
                  <w:szCs w:val="22"/>
                </w:rPr>
                <w:t> </w:t>
              </w:r>
            </w:ins>
          </w:p>
        </w:tc>
      </w:tr>
      <w:tr w:rsidR="00587C90" w:rsidRPr="00587C90" w14:paraId="21DAA5DE" w14:textId="77777777" w:rsidTr="00587C90">
        <w:trPr>
          <w:trHeight w:val="300"/>
          <w:ins w:id="87980"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1409CC6" w14:textId="77777777" w:rsidR="00587C90" w:rsidRPr="00587C90" w:rsidRDefault="00587C90" w:rsidP="00587C90">
            <w:pPr>
              <w:spacing w:before="0" w:after="0" w:line="240" w:lineRule="auto"/>
              <w:jc w:val="center"/>
              <w:rPr>
                <w:ins w:id="87981" w:author="pete jones" w:date="2022-01-11T16:55:00Z"/>
                <w:rFonts w:ascii="Calibri" w:hAnsi="Calibri" w:cs="Calibri"/>
                <w:color w:val="000000"/>
                <w:sz w:val="22"/>
                <w:szCs w:val="22"/>
              </w:rPr>
            </w:pPr>
            <w:ins w:id="87982"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6CB4C98" w14:textId="77777777" w:rsidR="00587C90" w:rsidRPr="00587C90" w:rsidRDefault="00587C90" w:rsidP="00587C90">
            <w:pPr>
              <w:spacing w:before="0" w:after="0" w:line="240" w:lineRule="auto"/>
              <w:jc w:val="left"/>
              <w:rPr>
                <w:ins w:id="87983" w:author="pete jones" w:date="2022-01-11T16:55:00Z"/>
                <w:rFonts w:ascii="Calibri" w:hAnsi="Calibri" w:cs="Calibri"/>
                <w:color w:val="000000"/>
                <w:sz w:val="22"/>
                <w:szCs w:val="22"/>
              </w:rPr>
            </w:pPr>
            <w:ins w:id="87984" w:author="pete jones" w:date="2022-01-11T16:55:00Z">
              <w:r w:rsidRPr="00587C90">
                <w:rPr>
                  <w:rFonts w:ascii="Calibri" w:hAnsi="Calibri" w:cs="Calibri"/>
                  <w:color w:val="000000"/>
                  <w:sz w:val="22"/>
                  <w:szCs w:val="22"/>
                </w:rPr>
                <w:t>MATHEMATICS FOR SCIENTISTS B</w:t>
              </w:r>
            </w:ins>
          </w:p>
        </w:tc>
        <w:tc>
          <w:tcPr>
            <w:tcW w:w="432" w:type="dxa"/>
            <w:tcBorders>
              <w:top w:val="nil"/>
              <w:left w:val="nil"/>
              <w:bottom w:val="single" w:sz="4" w:space="0" w:color="auto"/>
              <w:right w:val="single" w:sz="4" w:space="0" w:color="auto"/>
            </w:tcBorders>
            <w:shd w:val="clear" w:color="auto" w:fill="auto"/>
            <w:noWrap/>
            <w:vAlign w:val="bottom"/>
            <w:hideMark/>
          </w:tcPr>
          <w:p w14:paraId="50463604" w14:textId="77777777" w:rsidR="00587C90" w:rsidRPr="00587C90" w:rsidRDefault="00587C90" w:rsidP="00587C90">
            <w:pPr>
              <w:spacing w:before="0" w:after="0" w:line="240" w:lineRule="auto"/>
              <w:jc w:val="center"/>
              <w:rPr>
                <w:ins w:id="87985" w:author="pete jones" w:date="2022-01-11T16:55:00Z"/>
                <w:rFonts w:ascii="Calibri" w:hAnsi="Calibri" w:cs="Calibri"/>
                <w:color w:val="000000"/>
                <w:sz w:val="22"/>
                <w:szCs w:val="22"/>
              </w:rPr>
            </w:pPr>
            <w:ins w:id="87986" w:author="pete jones" w:date="2022-01-11T16:55:00Z">
              <w:r w:rsidRPr="00587C9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30930647" w14:textId="77777777" w:rsidR="00587C90" w:rsidRPr="00587C90" w:rsidRDefault="00587C90" w:rsidP="00587C90">
            <w:pPr>
              <w:spacing w:before="0" w:after="0" w:line="240" w:lineRule="auto"/>
              <w:jc w:val="center"/>
              <w:rPr>
                <w:ins w:id="87987" w:author="pete jones" w:date="2022-01-11T16:55:00Z"/>
                <w:rFonts w:ascii="Calibri" w:hAnsi="Calibri" w:cs="Calibri"/>
                <w:color w:val="000000"/>
                <w:sz w:val="22"/>
                <w:szCs w:val="22"/>
              </w:rPr>
            </w:pPr>
            <w:ins w:id="87988"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364AEEF" w14:textId="77777777" w:rsidR="00587C90" w:rsidRPr="00587C90" w:rsidRDefault="00587C90" w:rsidP="00587C90">
            <w:pPr>
              <w:spacing w:before="0" w:after="0" w:line="240" w:lineRule="auto"/>
              <w:jc w:val="center"/>
              <w:rPr>
                <w:ins w:id="87989" w:author="pete jones" w:date="2022-01-11T16:55:00Z"/>
                <w:rFonts w:ascii="Calibri" w:hAnsi="Calibri" w:cs="Calibri"/>
                <w:color w:val="000000"/>
                <w:sz w:val="22"/>
                <w:szCs w:val="22"/>
              </w:rPr>
            </w:pPr>
            <w:ins w:id="87990"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97B1D6" w14:textId="77777777" w:rsidR="00587C90" w:rsidRPr="00587C90" w:rsidRDefault="00587C90" w:rsidP="00587C90">
            <w:pPr>
              <w:spacing w:before="0" w:after="0" w:line="240" w:lineRule="auto"/>
              <w:jc w:val="center"/>
              <w:rPr>
                <w:ins w:id="87991" w:author="pete jones" w:date="2022-01-11T16:55:00Z"/>
                <w:rFonts w:ascii="Calibri" w:hAnsi="Calibri" w:cs="Calibri"/>
                <w:color w:val="000000"/>
                <w:sz w:val="22"/>
                <w:szCs w:val="22"/>
              </w:rPr>
            </w:pPr>
            <w:ins w:id="87992"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8E1C43" w14:textId="77777777" w:rsidR="00587C90" w:rsidRPr="00587C90" w:rsidRDefault="00587C90" w:rsidP="00587C90">
            <w:pPr>
              <w:spacing w:before="0" w:after="0" w:line="240" w:lineRule="auto"/>
              <w:jc w:val="center"/>
              <w:rPr>
                <w:ins w:id="87993" w:author="pete jones" w:date="2022-01-11T16:55:00Z"/>
                <w:rFonts w:ascii="Calibri" w:hAnsi="Calibri" w:cs="Calibri"/>
                <w:color w:val="000000"/>
                <w:sz w:val="22"/>
                <w:szCs w:val="22"/>
              </w:rPr>
            </w:pPr>
            <w:ins w:id="87994"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CDEEEAF" w14:textId="77777777" w:rsidR="00587C90" w:rsidRPr="00587C90" w:rsidRDefault="00587C90" w:rsidP="00587C90">
            <w:pPr>
              <w:spacing w:before="0" w:after="0" w:line="240" w:lineRule="auto"/>
              <w:jc w:val="center"/>
              <w:rPr>
                <w:ins w:id="87995" w:author="pete jones" w:date="2022-01-11T16:55:00Z"/>
                <w:rFonts w:ascii="Calibri" w:hAnsi="Calibri" w:cs="Calibri"/>
                <w:color w:val="000000"/>
                <w:sz w:val="22"/>
                <w:szCs w:val="22"/>
              </w:rPr>
            </w:pPr>
            <w:ins w:id="8799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77A032" w14:textId="77777777" w:rsidR="00587C90" w:rsidRPr="00587C90" w:rsidRDefault="00587C90" w:rsidP="00587C90">
            <w:pPr>
              <w:spacing w:before="0" w:after="0" w:line="240" w:lineRule="auto"/>
              <w:jc w:val="center"/>
              <w:rPr>
                <w:ins w:id="87997" w:author="pete jones" w:date="2022-01-11T16:55:00Z"/>
                <w:rFonts w:ascii="Calibri" w:hAnsi="Calibri" w:cs="Calibri"/>
                <w:color w:val="000000"/>
                <w:sz w:val="22"/>
                <w:szCs w:val="22"/>
              </w:rPr>
            </w:pPr>
            <w:ins w:id="8799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4951F0" w14:textId="77777777" w:rsidR="00587C90" w:rsidRPr="00587C90" w:rsidRDefault="00587C90" w:rsidP="00587C90">
            <w:pPr>
              <w:spacing w:before="0" w:after="0" w:line="240" w:lineRule="auto"/>
              <w:jc w:val="center"/>
              <w:rPr>
                <w:ins w:id="87999" w:author="pete jones" w:date="2022-01-11T16:55:00Z"/>
                <w:rFonts w:ascii="Calibri" w:hAnsi="Calibri" w:cs="Calibri"/>
                <w:color w:val="000000"/>
                <w:sz w:val="22"/>
                <w:szCs w:val="22"/>
              </w:rPr>
            </w:pPr>
            <w:ins w:id="8800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D951BC" w14:textId="77777777" w:rsidR="00587C90" w:rsidRPr="00587C90" w:rsidRDefault="00587C90" w:rsidP="00587C90">
            <w:pPr>
              <w:spacing w:before="0" w:after="0" w:line="240" w:lineRule="auto"/>
              <w:jc w:val="center"/>
              <w:rPr>
                <w:ins w:id="88001" w:author="pete jones" w:date="2022-01-11T16:55:00Z"/>
                <w:rFonts w:ascii="Calibri" w:hAnsi="Calibri" w:cs="Calibri"/>
                <w:color w:val="000000"/>
                <w:sz w:val="22"/>
                <w:szCs w:val="22"/>
              </w:rPr>
            </w:pPr>
            <w:ins w:id="8800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21625B" w14:textId="77777777" w:rsidR="00587C90" w:rsidRPr="00587C90" w:rsidRDefault="00587C90" w:rsidP="00587C90">
            <w:pPr>
              <w:spacing w:before="0" w:after="0" w:line="240" w:lineRule="auto"/>
              <w:jc w:val="center"/>
              <w:rPr>
                <w:ins w:id="88003" w:author="pete jones" w:date="2022-01-11T16:55:00Z"/>
                <w:rFonts w:ascii="Calibri" w:hAnsi="Calibri" w:cs="Calibri"/>
                <w:color w:val="000000"/>
                <w:sz w:val="22"/>
                <w:szCs w:val="22"/>
              </w:rPr>
            </w:pPr>
            <w:ins w:id="8800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C6F45C" w14:textId="77777777" w:rsidR="00587C90" w:rsidRPr="00587C90" w:rsidRDefault="00587C90" w:rsidP="00587C90">
            <w:pPr>
              <w:spacing w:before="0" w:after="0" w:line="240" w:lineRule="auto"/>
              <w:jc w:val="center"/>
              <w:rPr>
                <w:ins w:id="88005" w:author="pete jones" w:date="2022-01-11T16:55:00Z"/>
                <w:rFonts w:ascii="Calibri" w:hAnsi="Calibri" w:cs="Calibri"/>
                <w:color w:val="000000"/>
                <w:sz w:val="22"/>
                <w:szCs w:val="22"/>
              </w:rPr>
            </w:pPr>
            <w:ins w:id="88006"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49922D9" w14:textId="77777777" w:rsidR="00587C90" w:rsidRPr="00587C90" w:rsidRDefault="00587C90" w:rsidP="00587C90">
            <w:pPr>
              <w:spacing w:before="0" w:after="0" w:line="240" w:lineRule="auto"/>
              <w:jc w:val="center"/>
              <w:rPr>
                <w:ins w:id="88007" w:author="pete jones" w:date="2022-01-11T16:55:00Z"/>
                <w:rFonts w:ascii="Calibri" w:hAnsi="Calibri" w:cs="Calibri"/>
                <w:color w:val="000000"/>
                <w:sz w:val="22"/>
                <w:szCs w:val="22"/>
              </w:rPr>
            </w:pPr>
            <w:ins w:id="88008" w:author="pete jones" w:date="2022-01-11T16:55:00Z">
              <w:r w:rsidRPr="00587C90">
                <w:rPr>
                  <w:rFonts w:ascii="Calibri" w:hAnsi="Calibri" w:cs="Calibri"/>
                  <w:color w:val="000000"/>
                  <w:sz w:val="22"/>
                  <w:szCs w:val="22"/>
                </w:rPr>
                <w:t> </w:t>
              </w:r>
            </w:ins>
          </w:p>
        </w:tc>
      </w:tr>
      <w:tr w:rsidR="00587C90" w:rsidRPr="00587C90" w14:paraId="471825F2" w14:textId="77777777" w:rsidTr="00587C90">
        <w:trPr>
          <w:trHeight w:val="300"/>
          <w:ins w:id="88009"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C19F09E" w14:textId="77777777" w:rsidR="00587C90" w:rsidRPr="00587C90" w:rsidRDefault="00587C90" w:rsidP="00587C90">
            <w:pPr>
              <w:spacing w:before="0" w:after="0" w:line="240" w:lineRule="auto"/>
              <w:jc w:val="center"/>
              <w:rPr>
                <w:ins w:id="88010" w:author="pete jones" w:date="2022-01-11T16:55:00Z"/>
                <w:rFonts w:ascii="Calibri" w:hAnsi="Calibri" w:cs="Calibri"/>
                <w:color w:val="000000"/>
                <w:sz w:val="22"/>
                <w:szCs w:val="22"/>
              </w:rPr>
            </w:pPr>
            <w:ins w:id="88011"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A30B55D" w14:textId="77777777" w:rsidR="00587C90" w:rsidRPr="00587C90" w:rsidRDefault="00587C90" w:rsidP="00587C90">
            <w:pPr>
              <w:spacing w:before="0" w:after="0" w:line="240" w:lineRule="auto"/>
              <w:jc w:val="left"/>
              <w:rPr>
                <w:ins w:id="88012" w:author="pete jones" w:date="2022-01-11T16:55:00Z"/>
                <w:rFonts w:ascii="Calibri" w:hAnsi="Calibri" w:cs="Calibri"/>
                <w:color w:val="000000"/>
                <w:sz w:val="22"/>
                <w:szCs w:val="22"/>
              </w:rPr>
            </w:pPr>
            <w:ins w:id="88013" w:author="pete jones" w:date="2022-01-11T16:55:00Z">
              <w:r w:rsidRPr="00587C90">
                <w:rPr>
                  <w:rFonts w:ascii="Calibri" w:hAnsi="Calibri" w:cs="Calibri"/>
                  <w:color w:val="000000"/>
                  <w:sz w:val="22"/>
                  <w:szCs w:val="22"/>
                </w:rPr>
                <w:t>Optional A Modules (20 Credits)</w:t>
              </w:r>
            </w:ins>
          </w:p>
        </w:tc>
        <w:tc>
          <w:tcPr>
            <w:tcW w:w="432" w:type="dxa"/>
            <w:tcBorders>
              <w:top w:val="nil"/>
              <w:left w:val="nil"/>
              <w:bottom w:val="single" w:sz="4" w:space="0" w:color="auto"/>
              <w:right w:val="single" w:sz="4" w:space="0" w:color="auto"/>
            </w:tcBorders>
            <w:shd w:val="clear" w:color="auto" w:fill="auto"/>
            <w:noWrap/>
            <w:vAlign w:val="bottom"/>
            <w:hideMark/>
          </w:tcPr>
          <w:p w14:paraId="69AA9410" w14:textId="77777777" w:rsidR="00587C90" w:rsidRPr="00587C90" w:rsidRDefault="00587C90" w:rsidP="00587C90">
            <w:pPr>
              <w:spacing w:before="0" w:after="0" w:line="240" w:lineRule="auto"/>
              <w:jc w:val="center"/>
              <w:rPr>
                <w:ins w:id="88014" w:author="pete jones" w:date="2022-01-11T16:55:00Z"/>
                <w:rFonts w:ascii="Calibri" w:hAnsi="Calibri" w:cs="Calibri"/>
                <w:color w:val="000000"/>
                <w:sz w:val="22"/>
                <w:szCs w:val="22"/>
              </w:rPr>
            </w:pPr>
            <w:ins w:id="88015"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FF1D80" w14:textId="77777777" w:rsidR="00587C90" w:rsidRPr="00587C90" w:rsidRDefault="00587C90" w:rsidP="00587C90">
            <w:pPr>
              <w:spacing w:before="0" w:after="0" w:line="240" w:lineRule="auto"/>
              <w:jc w:val="center"/>
              <w:rPr>
                <w:ins w:id="88016" w:author="pete jones" w:date="2022-01-11T16:55:00Z"/>
                <w:rFonts w:ascii="Calibri" w:hAnsi="Calibri" w:cs="Calibri"/>
                <w:color w:val="000000"/>
                <w:sz w:val="22"/>
                <w:szCs w:val="22"/>
              </w:rPr>
            </w:pPr>
            <w:ins w:id="88017" w:author="pete jones" w:date="2022-01-11T16:55:00Z">
              <w:r w:rsidRPr="00587C9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91BA2BA" w14:textId="77777777" w:rsidR="00587C90" w:rsidRPr="00587C90" w:rsidRDefault="00587C90" w:rsidP="00587C90">
            <w:pPr>
              <w:spacing w:before="0" w:after="0" w:line="240" w:lineRule="auto"/>
              <w:jc w:val="center"/>
              <w:rPr>
                <w:ins w:id="88018" w:author="pete jones" w:date="2022-01-11T16:55:00Z"/>
                <w:rFonts w:ascii="Calibri" w:hAnsi="Calibri" w:cs="Calibri"/>
                <w:color w:val="000000"/>
                <w:sz w:val="22"/>
                <w:szCs w:val="22"/>
              </w:rPr>
            </w:pPr>
            <w:ins w:id="88019"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43E6A47" w14:textId="77777777" w:rsidR="00587C90" w:rsidRPr="00587C90" w:rsidRDefault="00587C90" w:rsidP="00587C90">
            <w:pPr>
              <w:spacing w:before="0" w:after="0" w:line="240" w:lineRule="auto"/>
              <w:jc w:val="center"/>
              <w:rPr>
                <w:ins w:id="88020" w:author="pete jones" w:date="2022-01-11T16:55:00Z"/>
                <w:rFonts w:ascii="Calibri" w:hAnsi="Calibri" w:cs="Calibri"/>
                <w:color w:val="000000"/>
                <w:sz w:val="22"/>
                <w:szCs w:val="22"/>
              </w:rPr>
            </w:pPr>
            <w:ins w:id="88021"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7FDBD0" w14:textId="77777777" w:rsidR="00587C90" w:rsidRPr="00587C90" w:rsidRDefault="00587C90" w:rsidP="00587C90">
            <w:pPr>
              <w:spacing w:before="0" w:after="0" w:line="240" w:lineRule="auto"/>
              <w:jc w:val="center"/>
              <w:rPr>
                <w:ins w:id="88022" w:author="pete jones" w:date="2022-01-11T16:55:00Z"/>
                <w:rFonts w:ascii="Calibri" w:hAnsi="Calibri" w:cs="Calibri"/>
                <w:color w:val="000000"/>
                <w:sz w:val="22"/>
                <w:szCs w:val="22"/>
              </w:rPr>
            </w:pPr>
            <w:ins w:id="88023"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20B957" w14:textId="77777777" w:rsidR="00587C90" w:rsidRPr="00587C90" w:rsidRDefault="00587C90" w:rsidP="00587C90">
            <w:pPr>
              <w:spacing w:before="0" w:after="0" w:line="240" w:lineRule="auto"/>
              <w:jc w:val="center"/>
              <w:rPr>
                <w:ins w:id="88024" w:author="pete jones" w:date="2022-01-11T16:55:00Z"/>
                <w:rFonts w:ascii="Calibri" w:hAnsi="Calibri" w:cs="Calibri"/>
                <w:color w:val="000000"/>
                <w:sz w:val="22"/>
                <w:szCs w:val="22"/>
              </w:rPr>
            </w:pPr>
            <w:ins w:id="8802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732555" w14:textId="77777777" w:rsidR="00587C90" w:rsidRPr="00587C90" w:rsidRDefault="00587C90" w:rsidP="00587C90">
            <w:pPr>
              <w:spacing w:before="0" w:after="0" w:line="240" w:lineRule="auto"/>
              <w:jc w:val="center"/>
              <w:rPr>
                <w:ins w:id="88026" w:author="pete jones" w:date="2022-01-11T16:55:00Z"/>
                <w:rFonts w:ascii="Calibri" w:hAnsi="Calibri" w:cs="Calibri"/>
                <w:color w:val="000000"/>
                <w:sz w:val="22"/>
                <w:szCs w:val="22"/>
              </w:rPr>
            </w:pPr>
            <w:ins w:id="8802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6C08D8" w14:textId="77777777" w:rsidR="00587C90" w:rsidRPr="00587C90" w:rsidRDefault="00587C90" w:rsidP="00587C90">
            <w:pPr>
              <w:spacing w:before="0" w:after="0" w:line="240" w:lineRule="auto"/>
              <w:jc w:val="center"/>
              <w:rPr>
                <w:ins w:id="88028" w:author="pete jones" w:date="2022-01-11T16:55:00Z"/>
                <w:rFonts w:ascii="Calibri" w:hAnsi="Calibri" w:cs="Calibri"/>
                <w:color w:val="000000"/>
                <w:sz w:val="22"/>
                <w:szCs w:val="22"/>
              </w:rPr>
            </w:pPr>
            <w:ins w:id="8802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9C0D93" w14:textId="77777777" w:rsidR="00587C90" w:rsidRPr="00587C90" w:rsidRDefault="00587C90" w:rsidP="00587C90">
            <w:pPr>
              <w:spacing w:before="0" w:after="0" w:line="240" w:lineRule="auto"/>
              <w:jc w:val="center"/>
              <w:rPr>
                <w:ins w:id="88030" w:author="pete jones" w:date="2022-01-11T16:55:00Z"/>
                <w:rFonts w:ascii="Calibri" w:hAnsi="Calibri" w:cs="Calibri"/>
                <w:color w:val="000000"/>
                <w:sz w:val="22"/>
                <w:szCs w:val="22"/>
              </w:rPr>
            </w:pPr>
            <w:ins w:id="8803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C1A8B4" w14:textId="77777777" w:rsidR="00587C90" w:rsidRPr="00587C90" w:rsidRDefault="00587C90" w:rsidP="00587C90">
            <w:pPr>
              <w:spacing w:before="0" w:after="0" w:line="240" w:lineRule="auto"/>
              <w:jc w:val="center"/>
              <w:rPr>
                <w:ins w:id="88032" w:author="pete jones" w:date="2022-01-11T16:55:00Z"/>
                <w:rFonts w:ascii="Calibri" w:hAnsi="Calibri" w:cs="Calibri"/>
                <w:color w:val="000000"/>
                <w:sz w:val="22"/>
                <w:szCs w:val="22"/>
              </w:rPr>
            </w:pPr>
            <w:ins w:id="8803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71D53D" w14:textId="77777777" w:rsidR="00587C90" w:rsidRPr="00587C90" w:rsidRDefault="00587C90" w:rsidP="00587C90">
            <w:pPr>
              <w:spacing w:before="0" w:after="0" w:line="240" w:lineRule="auto"/>
              <w:jc w:val="center"/>
              <w:rPr>
                <w:ins w:id="88034" w:author="pete jones" w:date="2022-01-11T16:55:00Z"/>
                <w:rFonts w:ascii="Calibri" w:hAnsi="Calibri" w:cs="Calibri"/>
                <w:color w:val="000000"/>
                <w:sz w:val="22"/>
                <w:szCs w:val="22"/>
              </w:rPr>
            </w:pPr>
            <w:ins w:id="88035"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D0E4274" w14:textId="77777777" w:rsidR="00587C90" w:rsidRPr="00587C90" w:rsidRDefault="00587C90" w:rsidP="00587C90">
            <w:pPr>
              <w:spacing w:before="0" w:after="0" w:line="240" w:lineRule="auto"/>
              <w:jc w:val="center"/>
              <w:rPr>
                <w:ins w:id="88036" w:author="pete jones" w:date="2022-01-11T16:55:00Z"/>
                <w:rFonts w:ascii="Calibri" w:hAnsi="Calibri" w:cs="Calibri"/>
                <w:color w:val="000000"/>
                <w:sz w:val="22"/>
                <w:szCs w:val="22"/>
              </w:rPr>
            </w:pPr>
            <w:ins w:id="88037" w:author="pete jones" w:date="2022-01-11T16:55:00Z">
              <w:r w:rsidRPr="00587C90">
                <w:rPr>
                  <w:rFonts w:ascii="Calibri" w:hAnsi="Calibri" w:cs="Calibri"/>
                  <w:color w:val="000000"/>
                  <w:sz w:val="22"/>
                  <w:szCs w:val="22"/>
                </w:rPr>
                <w:t> </w:t>
              </w:r>
            </w:ins>
          </w:p>
        </w:tc>
      </w:tr>
      <w:tr w:rsidR="00587C90" w:rsidRPr="00587C90" w14:paraId="13CC5B34" w14:textId="77777777" w:rsidTr="00587C90">
        <w:trPr>
          <w:trHeight w:val="300"/>
          <w:ins w:id="88038"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4748B89" w14:textId="77777777" w:rsidR="00587C90" w:rsidRPr="00587C90" w:rsidRDefault="00587C90" w:rsidP="00587C90">
            <w:pPr>
              <w:spacing w:before="0" w:after="0" w:line="240" w:lineRule="auto"/>
              <w:jc w:val="center"/>
              <w:rPr>
                <w:ins w:id="88039" w:author="pete jones" w:date="2022-01-11T16:55:00Z"/>
                <w:rFonts w:ascii="Calibri" w:hAnsi="Calibri" w:cs="Calibri"/>
                <w:color w:val="000000"/>
                <w:sz w:val="22"/>
                <w:szCs w:val="22"/>
              </w:rPr>
            </w:pPr>
            <w:ins w:id="88040"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619B95A" w14:textId="77777777" w:rsidR="00587C90" w:rsidRPr="00587C90" w:rsidRDefault="00587C90" w:rsidP="00587C90">
            <w:pPr>
              <w:spacing w:before="0" w:after="0" w:line="240" w:lineRule="auto"/>
              <w:jc w:val="left"/>
              <w:rPr>
                <w:ins w:id="88041" w:author="pete jones" w:date="2022-01-11T16:55:00Z"/>
                <w:rFonts w:ascii="Calibri" w:hAnsi="Calibri" w:cs="Calibri"/>
                <w:color w:val="000000"/>
                <w:sz w:val="22"/>
                <w:szCs w:val="22"/>
              </w:rPr>
            </w:pPr>
            <w:ins w:id="88042" w:author="pete jones" w:date="2022-01-11T16:55:00Z">
              <w:r w:rsidRPr="00587C90">
                <w:rPr>
                  <w:rFonts w:ascii="Calibri" w:hAnsi="Calibri" w:cs="Calibri"/>
                  <w:color w:val="000000"/>
                  <w:sz w:val="22"/>
                  <w:szCs w:val="22"/>
                </w:rPr>
                <w:t>PROGRAMMING FOR NON-SPECIALISTS</w:t>
              </w:r>
            </w:ins>
          </w:p>
        </w:tc>
        <w:tc>
          <w:tcPr>
            <w:tcW w:w="432" w:type="dxa"/>
            <w:tcBorders>
              <w:top w:val="nil"/>
              <w:left w:val="nil"/>
              <w:bottom w:val="single" w:sz="4" w:space="0" w:color="auto"/>
              <w:right w:val="single" w:sz="4" w:space="0" w:color="auto"/>
            </w:tcBorders>
            <w:shd w:val="clear" w:color="auto" w:fill="auto"/>
            <w:noWrap/>
            <w:vAlign w:val="bottom"/>
            <w:hideMark/>
          </w:tcPr>
          <w:p w14:paraId="23E8561D" w14:textId="77777777" w:rsidR="00587C90" w:rsidRPr="00587C90" w:rsidRDefault="00587C90" w:rsidP="00587C90">
            <w:pPr>
              <w:spacing w:before="0" w:after="0" w:line="240" w:lineRule="auto"/>
              <w:jc w:val="center"/>
              <w:rPr>
                <w:ins w:id="88043" w:author="pete jones" w:date="2022-01-11T16:55:00Z"/>
                <w:rFonts w:ascii="Calibri" w:hAnsi="Calibri" w:cs="Calibri"/>
                <w:color w:val="000000"/>
                <w:sz w:val="22"/>
                <w:szCs w:val="22"/>
              </w:rPr>
            </w:pPr>
            <w:ins w:id="88044"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33C54A7" w14:textId="77777777" w:rsidR="00587C90" w:rsidRPr="00587C90" w:rsidRDefault="00587C90" w:rsidP="00587C90">
            <w:pPr>
              <w:spacing w:before="0" w:after="0" w:line="240" w:lineRule="auto"/>
              <w:jc w:val="center"/>
              <w:rPr>
                <w:ins w:id="88045" w:author="pete jones" w:date="2022-01-11T16:55:00Z"/>
                <w:rFonts w:ascii="Calibri" w:hAnsi="Calibri" w:cs="Calibri"/>
                <w:color w:val="000000"/>
                <w:sz w:val="22"/>
                <w:szCs w:val="22"/>
              </w:rPr>
            </w:pPr>
            <w:ins w:id="88046"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C885465" w14:textId="77777777" w:rsidR="00587C90" w:rsidRPr="00587C90" w:rsidRDefault="00587C90" w:rsidP="00587C90">
            <w:pPr>
              <w:spacing w:before="0" w:after="0" w:line="240" w:lineRule="auto"/>
              <w:jc w:val="center"/>
              <w:rPr>
                <w:ins w:id="88047" w:author="pete jones" w:date="2022-01-11T16:55:00Z"/>
                <w:rFonts w:ascii="Calibri" w:hAnsi="Calibri" w:cs="Calibri"/>
                <w:color w:val="000000"/>
                <w:sz w:val="22"/>
                <w:szCs w:val="22"/>
              </w:rPr>
            </w:pPr>
            <w:ins w:id="88048"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1A9CB3" w14:textId="77777777" w:rsidR="00587C90" w:rsidRPr="00587C90" w:rsidRDefault="00587C90" w:rsidP="00587C90">
            <w:pPr>
              <w:spacing w:before="0" w:after="0" w:line="240" w:lineRule="auto"/>
              <w:jc w:val="center"/>
              <w:rPr>
                <w:ins w:id="88049" w:author="pete jones" w:date="2022-01-11T16:55:00Z"/>
                <w:rFonts w:ascii="Calibri" w:hAnsi="Calibri" w:cs="Calibri"/>
                <w:color w:val="000000"/>
                <w:sz w:val="22"/>
                <w:szCs w:val="22"/>
              </w:rPr>
            </w:pPr>
            <w:ins w:id="88050"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FA8274" w14:textId="77777777" w:rsidR="00587C90" w:rsidRPr="00587C90" w:rsidRDefault="00587C90" w:rsidP="00587C90">
            <w:pPr>
              <w:spacing w:before="0" w:after="0" w:line="240" w:lineRule="auto"/>
              <w:jc w:val="center"/>
              <w:rPr>
                <w:ins w:id="88051" w:author="pete jones" w:date="2022-01-11T16:55:00Z"/>
                <w:rFonts w:ascii="Calibri" w:hAnsi="Calibri" w:cs="Calibri"/>
                <w:color w:val="000000"/>
                <w:sz w:val="22"/>
                <w:szCs w:val="22"/>
              </w:rPr>
            </w:pPr>
            <w:ins w:id="88052"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6B66B1" w14:textId="77777777" w:rsidR="00587C90" w:rsidRPr="00587C90" w:rsidRDefault="00587C90" w:rsidP="00587C90">
            <w:pPr>
              <w:spacing w:before="0" w:after="0" w:line="240" w:lineRule="auto"/>
              <w:jc w:val="center"/>
              <w:rPr>
                <w:ins w:id="88053" w:author="pete jones" w:date="2022-01-11T16:55:00Z"/>
                <w:rFonts w:ascii="Calibri" w:hAnsi="Calibri" w:cs="Calibri"/>
                <w:color w:val="000000"/>
                <w:sz w:val="22"/>
                <w:szCs w:val="22"/>
              </w:rPr>
            </w:pPr>
            <w:ins w:id="8805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4F8A3C" w14:textId="77777777" w:rsidR="00587C90" w:rsidRPr="00587C90" w:rsidRDefault="00587C90" w:rsidP="00587C90">
            <w:pPr>
              <w:spacing w:before="0" w:after="0" w:line="240" w:lineRule="auto"/>
              <w:jc w:val="center"/>
              <w:rPr>
                <w:ins w:id="88055" w:author="pete jones" w:date="2022-01-11T16:55:00Z"/>
                <w:rFonts w:ascii="Calibri" w:hAnsi="Calibri" w:cs="Calibri"/>
                <w:color w:val="000000"/>
                <w:sz w:val="22"/>
                <w:szCs w:val="22"/>
              </w:rPr>
            </w:pPr>
            <w:ins w:id="8805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771C42" w14:textId="77777777" w:rsidR="00587C90" w:rsidRPr="00587C90" w:rsidRDefault="00587C90" w:rsidP="00587C90">
            <w:pPr>
              <w:spacing w:before="0" w:after="0" w:line="240" w:lineRule="auto"/>
              <w:jc w:val="center"/>
              <w:rPr>
                <w:ins w:id="88057" w:author="pete jones" w:date="2022-01-11T16:55:00Z"/>
                <w:rFonts w:ascii="Calibri" w:hAnsi="Calibri" w:cs="Calibri"/>
                <w:color w:val="000000"/>
                <w:sz w:val="22"/>
                <w:szCs w:val="22"/>
              </w:rPr>
            </w:pPr>
            <w:ins w:id="8805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83B836" w14:textId="77777777" w:rsidR="00587C90" w:rsidRPr="00587C90" w:rsidRDefault="00587C90" w:rsidP="00587C90">
            <w:pPr>
              <w:spacing w:before="0" w:after="0" w:line="240" w:lineRule="auto"/>
              <w:jc w:val="center"/>
              <w:rPr>
                <w:ins w:id="88059" w:author="pete jones" w:date="2022-01-11T16:55:00Z"/>
                <w:rFonts w:ascii="Calibri" w:hAnsi="Calibri" w:cs="Calibri"/>
                <w:color w:val="000000"/>
                <w:sz w:val="22"/>
                <w:szCs w:val="22"/>
              </w:rPr>
            </w:pPr>
            <w:ins w:id="8806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3EDE37" w14:textId="77777777" w:rsidR="00587C90" w:rsidRPr="00587C90" w:rsidRDefault="00587C90" w:rsidP="00587C90">
            <w:pPr>
              <w:spacing w:before="0" w:after="0" w:line="240" w:lineRule="auto"/>
              <w:jc w:val="center"/>
              <w:rPr>
                <w:ins w:id="88061" w:author="pete jones" w:date="2022-01-11T16:55:00Z"/>
                <w:rFonts w:ascii="Calibri" w:hAnsi="Calibri" w:cs="Calibri"/>
                <w:color w:val="000000"/>
                <w:sz w:val="22"/>
                <w:szCs w:val="22"/>
              </w:rPr>
            </w:pPr>
            <w:ins w:id="8806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DF9B5A" w14:textId="77777777" w:rsidR="00587C90" w:rsidRPr="00587C90" w:rsidRDefault="00587C90" w:rsidP="00587C90">
            <w:pPr>
              <w:spacing w:before="0" w:after="0" w:line="240" w:lineRule="auto"/>
              <w:jc w:val="center"/>
              <w:rPr>
                <w:ins w:id="88063" w:author="pete jones" w:date="2022-01-11T16:55:00Z"/>
                <w:rFonts w:ascii="Calibri" w:hAnsi="Calibri" w:cs="Calibri"/>
                <w:color w:val="000000"/>
                <w:sz w:val="22"/>
                <w:szCs w:val="22"/>
              </w:rPr>
            </w:pPr>
            <w:ins w:id="88064"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957AE73" w14:textId="77777777" w:rsidR="00587C90" w:rsidRPr="00587C90" w:rsidRDefault="00587C90" w:rsidP="00587C90">
            <w:pPr>
              <w:spacing w:before="0" w:after="0" w:line="240" w:lineRule="auto"/>
              <w:jc w:val="center"/>
              <w:rPr>
                <w:ins w:id="88065" w:author="pete jones" w:date="2022-01-11T16:55:00Z"/>
                <w:rFonts w:ascii="Calibri" w:hAnsi="Calibri" w:cs="Calibri"/>
                <w:color w:val="000000"/>
                <w:sz w:val="22"/>
                <w:szCs w:val="22"/>
              </w:rPr>
            </w:pPr>
            <w:ins w:id="88066" w:author="pete jones" w:date="2022-01-11T16:55:00Z">
              <w:r w:rsidRPr="00587C90">
                <w:rPr>
                  <w:rFonts w:ascii="Calibri" w:hAnsi="Calibri" w:cs="Calibri"/>
                  <w:color w:val="000000"/>
                  <w:sz w:val="22"/>
                  <w:szCs w:val="22"/>
                </w:rPr>
                <w:t> </w:t>
              </w:r>
            </w:ins>
          </w:p>
        </w:tc>
      </w:tr>
      <w:tr w:rsidR="00587C90" w:rsidRPr="00587C90" w14:paraId="53E8686B" w14:textId="77777777" w:rsidTr="00587C90">
        <w:trPr>
          <w:trHeight w:val="300"/>
          <w:ins w:id="88067"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1D3A32C" w14:textId="77777777" w:rsidR="00587C90" w:rsidRPr="00587C90" w:rsidRDefault="00587C90" w:rsidP="00587C90">
            <w:pPr>
              <w:spacing w:before="0" w:after="0" w:line="240" w:lineRule="auto"/>
              <w:jc w:val="center"/>
              <w:rPr>
                <w:ins w:id="88068" w:author="pete jones" w:date="2022-01-11T16:55:00Z"/>
                <w:rFonts w:ascii="Calibri" w:hAnsi="Calibri" w:cs="Calibri"/>
                <w:color w:val="000000"/>
                <w:sz w:val="22"/>
                <w:szCs w:val="22"/>
              </w:rPr>
            </w:pPr>
            <w:ins w:id="88069"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F279B30" w14:textId="77777777" w:rsidR="00587C90" w:rsidRPr="00587C90" w:rsidRDefault="00587C90" w:rsidP="00587C90">
            <w:pPr>
              <w:spacing w:before="0" w:after="0" w:line="240" w:lineRule="auto"/>
              <w:jc w:val="left"/>
              <w:rPr>
                <w:ins w:id="88070" w:author="pete jones" w:date="2022-01-11T16:55:00Z"/>
                <w:rFonts w:ascii="Calibri" w:hAnsi="Calibri" w:cs="Calibri"/>
                <w:color w:val="000000"/>
                <w:sz w:val="22"/>
                <w:szCs w:val="22"/>
              </w:rPr>
            </w:pPr>
            <w:ins w:id="88071" w:author="pete jones" w:date="2022-01-11T16:55:00Z">
              <w:r w:rsidRPr="00587C90">
                <w:rPr>
                  <w:rFonts w:ascii="Calibri" w:hAnsi="Calibri" w:cs="Calibri"/>
                  <w:color w:val="000000"/>
                  <w:sz w:val="22"/>
                  <w:szCs w:val="22"/>
                </w:rPr>
                <w:t>RENEWABLE ENERGY</w:t>
              </w:r>
            </w:ins>
          </w:p>
        </w:tc>
        <w:tc>
          <w:tcPr>
            <w:tcW w:w="432" w:type="dxa"/>
            <w:tcBorders>
              <w:top w:val="nil"/>
              <w:left w:val="nil"/>
              <w:bottom w:val="single" w:sz="4" w:space="0" w:color="auto"/>
              <w:right w:val="single" w:sz="4" w:space="0" w:color="auto"/>
            </w:tcBorders>
            <w:shd w:val="clear" w:color="auto" w:fill="auto"/>
            <w:noWrap/>
            <w:vAlign w:val="bottom"/>
            <w:hideMark/>
          </w:tcPr>
          <w:p w14:paraId="3D794FDD" w14:textId="77777777" w:rsidR="00587C90" w:rsidRPr="00587C90" w:rsidRDefault="00587C90" w:rsidP="00587C90">
            <w:pPr>
              <w:spacing w:before="0" w:after="0" w:line="240" w:lineRule="auto"/>
              <w:jc w:val="center"/>
              <w:rPr>
                <w:ins w:id="88072" w:author="pete jones" w:date="2022-01-11T16:55:00Z"/>
                <w:rFonts w:ascii="Calibri" w:hAnsi="Calibri" w:cs="Calibri"/>
                <w:color w:val="000000"/>
                <w:sz w:val="22"/>
                <w:szCs w:val="22"/>
              </w:rPr>
            </w:pPr>
            <w:ins w:id="88073"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1F99970" w14:textId="77777777" w:rsidR="00587C90" w:rsidRPr="00587C90" w:rsidRDefault="00587C90" w:rsidP="00587C90">
            <w:pPr>
              <w:spacing w:before="0" w:after="0" w:line="240" w:lineRule="auto"/>
              <w:jc w:val="center"/>
              <w:rPr>
                <w:ins w:id="88074" w:author="pete jones" w:date="2022-01-11T16:55:00Z"/>
                <w:rFonts w:ascii="Calibri" w:hAnsi="Calibri" w:cs="Calibri"/>
                <w:color w:val="000000"/>
                <w:sz w:val="22"/>
                <w:szCs w:val="22"/>
              </w:rPr>
            </w:pPr>
            <w:ins w:id="88075"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F805AD2" w14:textId="77777777" w:rsidR="00587C90" w:rsidRPr="00587C90" w:rsidRDefault="00587C90" w:rsidP="00587C90">
            <w:pPr>
              <w:spacing w:before="0" w:after="0" w:line="240" w:lineRule="auto"/>
              <w:jc w:val="center"/>
              <w:rPr>
                <w:ins w:id="88076" w:author="pete jones" w:date="2022-01-11T16:55:00Z"/>
                <w:rFonts w:ascii="Calibri" w:hAnsi="Calibri" w:cs="Calibri"/>
                <w:color w:val="000000"/>
                <w:sz w:val="22"/>
                <w:szCs w:val="22"/>
              </w:rPr>
            </w:pPr>
            <w:ins w:id="88077"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28EAF4" w14:textId="77777777" w:rsidR="00587C90" w:rsidRPr="00587C90" w:rsidRDefault="00587C90" w:rsidP="00587C90">
            <w:pPr>
              <w:spacing w:before="0" w:after="0" w:line="240" w:lineRule="auto"/>
              <w:jc w:val="center"/>
              <w:rPr>
                <w:ins w:id="88078" w:author="pete jones" w:date="2022-01-11T16:55:00Z"/>
                <w:rFonts w:ascii="Calibri" w:hAnsi="Calibri" w:cs="Calibri"/>
                <w:color w:val="000000"/>
                <w:sz w:val="22"/>
                <w:szCs w:val="22"/>
              </w:rPr>
            </w:pPr>
            <w:ins w:id="88079"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CA631E" w14:textId="77777777" w:rsidR="00587C90" w:rsidRPr="00587C90" w:rsidRDefault="00587C90" w:rsidP="00587C90">
            <w:pPr>
              <w:spacing w:before="0" w:after="0" w:line="240" w:lineRule="auto"/>
              <w:jc w:val="center"/>
              <w:rPr>
                <w:ins w:id="88080" w:author="pete jones" w:date="2022-01-11T16:55:00Z"/>
                <w:rFonts w:ascii="Calibri" w:hAnsi="Calibri" w:cs="Calibri"/>
                <w:color w:val="000000"/>
                <w:sz w:val="22"/>
                <w:szCs w:val="22"/>
              </w:rPr>
            </w:pPr>
            <w:ins w:id="88081"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492C85" w14:textId="77777777" w:rsidR="00587C90" w:rsidRPr="00587C90" w:rsidRDefault="00587C90" w:rsidP="00587C90">
            <w:pPr>
              <w:spacing w:before="0" w:after="0" w:line="240" w:lineRule="auto"/>
              <w:jc w:val="center"/>
              <w:rPr>
                <w:ins w:id="88082" w:author="pete jones" w:date="2022-01-11T16:55:00Z"/>
                <w:rFonts w:ascii="Calibri" w:hAnsi="Calibri" w:cs="Calibri"/>
                <w:color w:val="000000"/>
                <w:sz w:val="22"/>
                <w:szCs w:val="22"/>
              </w:rPr>
            </w:pPr>
            <w:ins w:id="8808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3DD41D" w14:textId="77777777" w:rsidR="00587C90" w:rsidRPr="00587C90" w:rsidRDefault="00587C90" w:rsidP="00587C90">
            <w:pPr>
              <w:spacing w:before="0" w:after="0" w:line="240" w:lineRule="auto"/>
              <w:jc w:val="center"/>
              <w:rPr>
                <w:ins w:id="88084" w:author="pete jones" w:date="2022-01-11T16:55:00Z"/>
                <w:rFonts w:ascii="Calibri" w:hAnsi="Calibri" w:cs="Calibri"/>
                <w:color w:val="000000"/>
                <w:sz w:val="22"/>
                <w:szCs w:val="22"/>
              </w:rPr>
            </w:pPr>
            <w:ins w:id="8808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FF48A9" w14:textId="77777777" w:rsidR="00587C90" w:rsidRPr="00587C90" w:rsidRDefault="00587C90" w:rsidP="00587C90">
            <w:pPr>
              <w:spacing w:before="0" w:after="0" w:line="240" w:lineRule="auto"/>
              <w:jc w:val="center"/>
              <w:rPr>
                <w:ins w:id="88086" w:author="pete jones" w:date="2022-01-11T16:55:00Z"/>
                <w:rFonts w:ascii="Calibri" w:hAnsi="Calibri" w:cs="Calibri"/>
                <w:color w:val="000000"/>
                <w:sz w:val="22"/>
                <w:szCs w:val="22"/>
              </w:rPr>
            </w:pPr>
            <w:ins w:id="8808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933311" w14:textId="77777777" w:rsidR="00587C90" w:rsidRPr="00587C90" w:rsidRDefault="00587C90" w:rsidP="00587C90">
            <w:pPr>
              <w:spacing w:before="0" w:after="0" w:line="240" w:lineRule="auto"/>
              <w:jc w:val="center"/>
              <w:rPr>
                <w:ins w:id="88088" w:author="pete jones" w:date="2022-01-11T16:55:00Z"/>
                <w:rFonts w:ascii="Calibri" w:hAnsi="Calibri" w:cs="Calibri"/>
                <w:color w:val="000000"/>
                <w:sz w:val="22"/>
                <w:szCs w:val="22"/>
              </w:rPr>
            </w:pPr>
            <w:ins w:id="8808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1AEB72" w14:textId="77777777" w:rsidR="00587C90" w:rsidRPr="00587C90" w:rsidRDefault="00587C90" w:rsidP="00587C90">
            <w:pPr>
              <w:spacing w:before="0" w:after="0" w:line="240" w:lineRule="auto"/>
              <w:jc w:val="center"/>
              <w:rPr>
                <w:ins w:id="88090" w:author="pete jones" w:date="2022-01-11T16:55:00Z"/>
                <w:rFonts w:ascii="Calibri" w:hAnsi="Calibri" w:cs="Calibri"/>
                <w:color w:val="000000"/>
                <w:sz w:val="22"/>
                <w:szCs w:val="22"/>
              </w:rPr>
            </w:pPr>
            <w:ins w:id="8809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C726D7" w14:textId="77777777" w:rsidR="00587C90" w:rsidRPr="00587C90" w:rsidRDefault="00587C90" w:rsidP="00587C90">
            <w:pPr>
              <w:spacing w:before="0" w:after="0" w:line="240" w:lineRule="auto"/>
              <w:jc w:val="center"/>
              <w:rPr>
                <w:ins w:id="88092" w:author="pete jones" w:date="2022-01-11T16:55:00Z"/>
                <w:rFonts w:ascii="Calibri" w:hAnsi="Calibri" w:cs="Calibri"/>
                <w:color w:val="000000"/>
                <w:sz w:val="22"/>
                <w:szCs w:val="22"/>
              </w:rPr>
            </w:pPr>
            <w:ins w:id="88093"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529E950" w14:textId="77777777" w:rsidR="00587C90" w:rsidRPr="00587C90" w:rsidRDefault="00587C90" w:rsidP="00587C90">
            <w:pPr>
              <w:spacing w:before="0" w:after="0" w:line="240" w:lineRule="auto"/>
              <w:jc w:val="center"/>
              <w:rPr>
                <w:ins w:id="88094" w:author="pete jones" w:date="2022-01-11T16:55:00Z"/>
                <w:rFonts w:ascii="Calibri" w:hAnsi="Calibri" w:cs="Calibri"/>
                <w:color w:val="000000"/>
                <w:sz w:val="22"/>
                <w:szCs w:val="22"/>
              </w:rPr>
            </w:pPr>
            <w:ins w:id="88095" w:author="pete jones" w:date="2022-01-11T16:55:00Z">
              <w:r w:rsidRPr="00587C90">
                <w:rPr>
                  <w:rFonts w:ascii="Calibri" w:hAnsi="Calibri" w:cs="Calibri"/>
                  <w:color w:val="000000"/>
                  <w:sz w:val="22"/>
                  <w:szCs w:val="22"/>
                </w:rPr>
                <w:t> </w:t>
              </w:r>
            </w:ins>
          </w:p>
        </w:tc>
      </w:tr>
      <w:tr w:rsidR="00587C90" w:rsidRPr="00587C90" w14:paraId="7D745B19" w14:textId="77777777" w:rsidTr="00587C90">
        <w:trPr>
          <w:trHeight w:val="300"/>
          <w:ins w:id="88096"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5FAC038" w14:textId="77777777" w:rsidR="00587C90" w:rsidRPr="00587C90" w:rsidRDefault="00587C90" w:rsidP="00587C90">
            <w:pPr>
              <w:spacing w:before="0" w:after="0" w:line="240" w:lineRule="auto"/>
              <w:jc w:val="center"/>
              <w:rPr>
                <w:ins w:id="88097" w:author="pete jones" w:date="2022-01-11T16:55:00Z"/>
                <w:rFonts w:ascii="Calibri" w:hAnsi="Calibri" w:cs="Calibri"/>
                <w:color w:val="000000"/>
                <w:sz w:val="22"/>
                <w:szCs w:val="22"/>
              </w:rPr>
            </w:pPr>
            <w:ins w:id="88098"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FACD4AC" w14:textId="77777777" w:rsidR="00587C90" w:rsidRPr="00587C90" w:rsidRDefault="00587C90" w:rsidP="00587C90">
            <w:pPr>
              <w:spacing w:before="0" w:after="0" w:line="240" w:lineRule="auto"/>
              <w:jc w:val="left"/>
              <w:rPr>
                <w:ins w:id="88099" w:author="pete jones" w:date="2022-01-11T16:55:00Z"/>
                <w:rFonts w:ascii="Calibri" w:hAnsi="Calibri" w:cs="Calibri"/>
                <w:color w:val="000000"/>
                <w:sz w:val="22"/>
                <w:szCs w:val="22"/>
              </w:rPr>
            </w:pPr>
            <w:ins w:id="88100" w:author="pete jones" w:date="2022-01-11T16:55:00Z">
              <w:r w:rsidRPr="00587C90">
                <w:rPr>
                  <w:rFonts w:ascii="Calibri" w:hAnsi="Calibri" w:cs="Calibri"/>
                  <w:color w:val="000000"/>
                  <w:sz w:val="22"/>
                  <w:szCs w:val="22"/>
                </w:rPr>
                <w:t>ELECTRICAL POWER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3467AA65" w14:textId="77777777" w:rsidR="00587C90" w:rsidRPr="00587C90" w:rsidRDefault="00587C90" w:rsidP="00587C90">
            <w:pPr>
              <w:spacing w:before="0" w:after="0" w:line="240" w:lineRule="auto"/>
              <w:jc w:val="center"/>
              <w:rPr>
                <w:ins w:id="88101" w:author="pete jones" w:date="2022-01-11T16:55:00Z"/>
                <w:rFonts w:ascii="Calibri" w:hAnsi="Calibri" w:cs="Calibri"/>
                <w:color w:val="000000"/>
                <w:sz w:val="22"/>
                <w:szCs w:val="22"/>
              </w:rPr>
            </w:pPr>
            <w:ins w:id="88102"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800AB5A" w14:textId="77777777" w:rsidR="00587C90" w:rsidRPr="00587C90" w:rsidRDefault="00587C90" w:rsidP="00587C90">
            <w:pPr>
              <w:spacing w:before="0" w:after="0" w:line="240" w:lineRule="auto"/>
              <w:jc w:val="center"/>
              <w:rPr>
                <w:ins w:id="88103" w:author="pete jones" w:date="2022-01-11T16:55:00Z"/>
                <w:rFonts w:ascii="Calibri" w:hAnsi="Calibri" w:cs="Calibri"/>
                <w:color w:val="000000"/>
                <w:sz w:val="22"/>
                <w:szCs w:val="22"/>
              </w:rPr>
            </w:pPr>
            <w:ins w:id="88104"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CBA5A30" w14:textId="77777777" w:rsidR="00587C90" w:rsidRPr="00587C90" w:rsidRDefault="00587C90" w:rsidP="00587C90">
            <w:pPr>
              <w:spacing w:before="0" w:after="0" w:line="240" w:lineRule="auto"/>
              <w:jc w:val="center"/>
              <w:rPr>
                <w:ins w:id="88105" w:author="pete jones" w:date="2022-01-11T16:55:00Z"/>
                <w:rFonts w:ascii="Calibri" w:hAnsi="Calibri" w:cs="Calibri"/>
                <w:color w:val="000000"/>
                <w:sz w:val="22"/>
                <w:szCs w:val="22"/>
              </w:rPr>
            </w:pPr>
            <w:ins w:id="88106"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22A9A5" w14:textId="77777777" w:rsidR="00587C90" w:rsidRPr="00587C90" w:rsidRDefault="00587C90" w:rsidP="00587C90">
            <w:pPr>
              <w:spacing w:before="0" w:after="0" w:line="240" w:lineRule="auto"/>
              <w:jc w:val="center"/>
              <w:rPr>
                <w:ins w:id="88107" w:author="pete jones" w:date="2022-01-11T16:55:00Z"/>
                <w:rFonts w:ascii="Calibri" w:hAnsi="Calibri" w:cs="Calibri"/>
                <w:color w:val="000000"/>
                <w:sz w:val="22"/>
                <w:szCs w:val="22"/>
              </w:rPr>
            </w:pPr>
            <w:ins w:id="88108"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D30059" w14:textId="77777777" w:rsidR="00587C90" w:rsidRPr="00587C90" w:rsidRDefault="00587C90" w:rsidP="00587C90">
            <w:pPr>
              <w:spacing w:before="0" w:after="0" w:line="240" w:lineRule="auto"/>
              <w:jc w:val="center"/>
              <w:rPr>
                <w:ins w:id="88109" w:author="pete jones" w:date="2022-01-11T16:55:00Z"/>
                <w:rFonts w:ascii="Calibri" w:hAnsi="Calibri" w:cs="Calibri"/>
                <w:color w:val="000000"/>
                <w:sz w:val="22"/>
                <w:szCs w:val="22"/>
              </w:rPr>
            </w:pPr>
            <w:ins w:id="88110"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C13545" w14:textId="77777777" w:rsidR="00587C90" w:rsidRPr="00587C90" w:rsidRDefault="00587C90" w:rsidP="00587C90">
            <w:pPr>
              <w:spacing w:before="0" w:after="0" w:line="240" w:lineRule="auto"/>
              <w:jc w:val="center"/>
              <w:rPr>
                <w:ins w:id="88111" w:author="pete jones" w:date="2022-01-11T16:55:00Z"/>
                <w:rFonts w:ascii="Calibri" w:hAnsi="Calibri" w:cs="Calibri"/>
                <w:color w:val="000000"/>
                <w:sz w:val="22"/>
                <w:szCs w:val="22"/>
              </w:rPr>
            </w:pPr>
            <w:ins w:id="8811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2550DC" w14:textId="77777777" w:rsidR="00587C90" w:rsidRPr="00587C90" w:rsidRDefault="00587C90" w:rsidP="00587C90">
            <w:pPr>
              <w:spacing w:before="0" w:after="0" w:line="240" w:lineRule="auto"/>
              <w:jc w:val="center"/>
              <w:rPr>
                <w:ins w:id="88113" w:author="pete jones" w:date="2022-01-11T16:55:00Z"/>
                <w:rFonts w:ascii="Calibri" w:hAnsi="Calibri" w:cs="Calibri"/>
                <w:color w:val="000000"/>
                <w:sz w:val="22"/>
                <w:szCs w:val="22"/>
              </w:rPr>
            </w:pPr>
            <w:ins w:id="8811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9BFBFC" w14:textId="77777777" w:rsidR="00587C90" w:rsidRPr="00587C90" w:rsidRDefault="00587C90" w:rsidP="00587C90">
            <w:pPr>
              <w:spacing w:before="0" w:after="0" w:line="240" w:lineRule="auto"/>
              <w:jc w:val="center"/>
              <w:rPr>
                <w:ins w:id="88115" w:author="pete jones" w:date="2022-01-11T16:55:00Z"/>
                <w:rFonts w:ascii="Calibri" w:hAnsi="Calibri" w:cs="Calibri"/>
                <w:color w:val="000000"/>
                <w:sz w:val="22"/>
                <w:szCs w:val="22"/>
              </w:rPr>
            </w:pPr>
            <w:ins w:id="8811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1EDA53" w14:textId="77777777" w:rsidR="00587C90" w:rsidRPr="00587C90" w:rsidRDefault="00587C90" w:rsidP="00587C90">
            <w:pPr>
              <w:spacing w:before="0" w:after="0" w:line="240" w:lineRule="auto"/>
              <w:jc w:val="center"/>
              <w:rPr>
                <w:ins w:id="88117" w:author="pete jones" w:date="2022-01-11T16:55:00Z"/>
                <w:rFonts w:ascii="Calibri" w:hAnsi="Calibri" w:cs="Calibri"/>
                <w:color w:val="000000"/>
                <w:sz w:val="22"/>
                <w:szCs w:val="22"/>
              </w:rPr>
            </w:pPr>
            <w:ins w:id="8811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AA6B94" w14:textId="77777777" w:rsidR="00587C90" w:rsidRPr="00587C90" w:rsidRDefault="00587C90" w:rsidP="00587C90">
            <w:pPr>
              <w:spacing w:before="0" w:after="0" w:line="240" w:lineRule="auto"/>
              <w:jc w:val="center"/>
              <w:rPr>
                <w:ins w:id="88119" w:author="pete jones" w:date="2022-01-11T16:55:00Z"/>
                <w:rFonts w:ascii="Calibri" w:hAnsi="Calibri" w:cs="Calibri"/>
                <w:color w:val="000000"/>
                <w:sz w:val="22"/>
                <w:szCs w:val="22"/>
              </w:rPr>
            </w:pPr>
            <w:ins w:id="8812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EE0D44" w14:textId="77777777" w:rsidR="00587C90" w:rsidRPr="00587C90" w:rsidRDefault="00587C90" w:rsidP="00587C90">
            <w:pPr>
              <w:spacing w:before="0" w:after="0" w:line="240" w:lineRule="auto"/>
              <w:jc w:val="center"/>
              <w:rPr>
                <w:ins w:id="88121" w:author="pete jones" w:date="2022-01-11T16:55:00Z"/>
                <w:rFonts w:ascii="Calibri" w:hAnsi="Calibri" w:cs="Calibri"/>
                <w:color w:val="000000"/>
                <w:sz w:val="22"/>
                <w:szCs w:val="22"/>
              </w:rPr>
            </w:pPr>
            <w:ins w:id="88122"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27FD754" w14:textId="77777777" w:rsidR="00587C90" w:rsidRPr="00587C90" w:rsidRDefault="00587C90" w:rsidP="00587C90">
            <w:pPr>
              <w:spacing w:before="0" w:after="0" w:line="240" w:lineRule="auto"/>
              <w:jc w:val="center"/>
              <w:rPr>
                <w:ins w:id="88123" w:author="pete jones" w:date="2022-01-11T16:55:00Z"/>
                <w:rFonts w:ascii="Calibri" w:hAnsi="Calibri" w:cs="Calibri"/>
                <w:color w:val="000000"/>
                <w:sz w:val="22"/>
                <w:szCs w:val="22"/>
              </w:rPr>
            </w:pPr>
            <w:ins w:id="88124" w:author="pete jones" w:date="2022-01-11T16:55:00Z">
              <w:r w:rsidRPr="00587C90">
                <w:rPr>
                  <w:rFonts w:ascii="Calibri" w:hAnsi="Calibri" w:cs="Calibri"/>
                  <w:color w:val="000000"/>
                  <w:sz w:val="22"/>
                  <w:szCs w:val="22"/>
                </w:rPr>
                <w:t> </w:t>
              </w:r>
            </w:ins>
          </w:p>
        </w:tc>
      </w:tr>
      <w:tr w:rsidR="00587C90" w:rsidRPr="00587C90" w14:paraId="05C88584" w14:textId="77777777" w:rsidTr="00587C90">
        <w:trPr>
          <w:trHeight w:val="300"/>
          <w:ins w:id="88125"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3D7C704" w14:textId="77777777" w:rsidR="00587C90" w:rsidRPr="00587C90" w:rsidRDefault="00587C90" w:rsidP="00587C90">
            <w:pPr>
              <w:spacing w:before="0" w:after="0" w:line="240" w:lineRule="auto"/>
              <w:jc w:val="center"/>
              <w:rPr>
                <w:ins w:id="88126" w:author="pete jones" w:date="2022-01-11T16:55:00Z"/>
                <w:rFonts w:ascii="Calibri" w:hAnsi="Calibri" w:cs="Calibri"/>
                <w:color w:val="000000"/>
                <w:sz w:val="22"/>
                <w:szCs w:val="22"/>
              </w:rPr>
            </w:pPr>
            <w:ins w:id="88127"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7FADBD1" w14:textId="77777777" w:rsidR="00587C90" w:rsidRPr="00587C90" w:rsidRDefault="00587C90" w:rsidP="00587C90">
            <w:pPr>
              <w:spacing w:before="0" w:after="0" w:line="240" w:lineRule="auto"/>
              <w:jc w:val="left"/>
              <w:rPr>
                <w:ins w:id="88128" w:author="pete jones" w:date="2022-01-11T16:55:00Z"/>
                <w:rFonts w:ascii="Calibri" w:hAnsi="Calibri" w:cs="Calibri"/>
                <w:color w:val="000000"/>
                <w:sz w:val="22"/>
                <w:szCs w:val="22"/>
              </w:rPr>
            </w:pPr>
            <w:ins w:id="88129" w:author="pete jones" w:date="2022-01-11T16:55:00Z">
              <w:r w:rsidRPr="00587C90">
                <w:rPr>
                  <w:rFonts w:ascii="Calibri" w:hAnsi="Calibri" w:cs="Calibri"/>
                  <w:color w:val="000000"/>
                  <w:sz w:val="22"/>
                  <w:szCs w:val="22"/>
                </w:rPr>
                <w:t>ELECTRICITY GENERATION AND DISTRIBUTION</w:t>
              </w:r>
            </w:ins>
          </w:p>
        </w:tc>
        <w:tc>
          <w:tcPr>
            <w:tcW w:w="432" w:type="dxa"/>
            <w:tcBorders>
              <w:top w:val="nil"/>
              <w:left w:val="nil"/>
              <w:bottom w:val="single" w:sz="4" w:space="0" w:color="auto"/>
              <w:right w:val="single" w:sz="4" w:space="0" w:color="auto"/>
            </w:tcBorders>
            <w:shd w:val="clear" w:color="auto" w:fill="auto"/>
            <w:noWrap/>
            <w:vAlign w:val="bottom"/>
            <w:hideMark/>
          </w:tcPr>
          <w:p w14:paraId="2DCFA20A" w14:textId="77777777" w:rsidR="00587C90" w:rsidRPr="00587C90" w:rsidRDefault="00587C90" w:rsidP="00587C90">
            <w:pPr>
              <w:spacing w:before="0" w:after="0" w:line="240" w:lineRule="auto"/>
              <w:jc w:val="center"/>
              <w:rPr>
                <w:ins w:id="88130" w:author="pete jones" w:date="2022-01-11T16:55:00Z"/>
                <w:rFonts w:ascii="Calibri" w:hAnsi="Calibri" w:cs="Calibri"/>
                <w:color w:val="000000"/>
                <w:sz w:val="22"/>
                <w:szCs w:val="22"/>
              </w:rPr>
            </w:pPr>
            <w:ins w:id="88131"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1882D8E" w14:textId="77777777" w:rsidR="00587C90" w:rsidRPr="00587C90" w:rsidRDefault="00587C90" w:rsidP="00587C90">
            <w:pPr>
              <w:spacing w:before="0" w:after="0" w:line="240" w:lineRule="auto"/>
              <w:jc w:val="center"/>
              <w:rPr>
                <w:ins w:id="88132" w:author="pete jones" w:date="2022-01-11T16:55:00Z"/>
                <w:rFonts w:ascii="Calibri" w:hAnsi="Calibri" w:cs="Calibri"/>
                <w:color w:val="000000"/>
                <w:sz w:val="22"/>
                <w:szCs w:val="22"/>
              </w:rPr>
            </w:pPr>
            <w:ins w:id="88133"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04864D9" w14:textId="77777777" w:rsidR="00587C90" w:rsidRPr="00587C90" w:rsidRDefault="00587C90" w:rsidP="00587C90">
            <w:pPr>
              <w:spacing w:before="0" w:after="0" w:line="240" w:lineRule="auto"/>
              <w:jc w:val="center"/>
              <w:rPr>
                <w:ins w:id="88134" w:author="pete jones" w:date="2022-01-11T16:55:00Z"/>
                <w:rFonts w:ascii="Calibri" w:hAnsi="Calibri" w:cs="Calibri"/>
                <w:color w:val="000000"/>
                <w:sz w:val="22"/>
                <w:szCs w:val="22"/>
              </w:rPr>
            </w:pPr>
            <w:ins w:id="88135"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519E83" w14:textId="77777777" w:rsidR="00587C90" w:rsidRPr="00587C90" w:rsidRDefault="00587C90" w:rsidP="00587C90">
            <w:pPr>
              <w:spacing w:before="0" w:after="0" w:line="240" w:lineRule="auto"/>
              <w:jc w:val="center"/>
              <w:rPr>
                <w:ins w:id="88136" w:author="pete jones" w:date="2022-01-11T16:55:00Z"/>
                <w:rFonts w:ascii="Calibri" w:hAnsi="Calibri" w:cs="Calibri"/>
                <w:color w:val="000000"/>
                <w:sz w:val="22"/>
                <w:szCs w:val="22"/>
              </w:rPr>
            </w:pPr>
            <w:ins w:id="88137"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3B04F2" w14:textId="77777777" w:rsidR="00587C90" w:rsidRPr="00587C90" w:rsidRDefault="00587C90" w:rsidP="00587C90">
            <w:pPr>
              <w:spacing w:before="0" w:after="0" w:line="240" w:lineRule="auto"/>
              <w:jc w:val="center"/>
              <w:rPr>
                <w:ins w:id="88138" w:author="pete jones" w:date="2022-01-11T16:55:00Z"/>
                <w:rFonts w:ascii="Calibri" w:hAnsi="Calibri" w:cs="Calibri"/>
                <w:color w:val="000000"/>
                <w:sz w:val="22"/>
                <w:szCs w:val="22"/>
              </w:rPr>
            </w:pPr>
            <w:ins w:id="88139"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398D55" w14:textId="77777777" w:rsidR="00587C90" w:rsidRPr="00587C90" w:rsidRDefault="00587C90" w:rsidP="00587C90">
            <w:pPr>
              <w:spacing w:before="0" w:after="0" w:line="240" w:lineRule="auto"/>
              <w:jc w:val="center"/>
              <w:rPr>
                <w:ins w:id="88140" w:author="pete jones" w:date="2022-01-11T16:55:00Z"/>
                <w:rFonts w:ascii="Calibri" w:hAnsi="Calibri" w:cs="Calibri"/>
                <w:color w:val="000000"/>
                <w:sz w:val="22"/>
                <w:szCs w:val="22"/>
              </w:rPr>
            </w:pPr>
            <w:ins w:id="8814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EFD269" w14:textId="77777777" w:rsidR="00587C90" w:rsidRPr="00587C90" w:rsidRDefault="00587C90" w:rsidP="00587C90">
            <w:pPr>
              <w:spacing w:before="0" w:after="0" w:line="240" w:lineRule="auto"/>
              <w:jc w:val="center"/>
              <w:rPr>
                <w:ins w:id="88142" w:author="pete jones" w:date="2022-01-11T16:55:00Z"/>
                <w:rFonts w:ascii="Calibri" w:hAnsi="Calibri" w:cs="Calibri"/>
                <w:color w:val="000000"/>
                <w:sz w:val="22"/>
                <w:szCs w:val="22"/>
              </w:rPr>
            </w:pPr>
            <w:ins w:id="8814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6812DC" w14:textId="77777777" w:rsidR="00587C90" w:rsidRPr="00587C90" w:rsidRDefault="00587C90" w:rsidP="00587C90">
            <w:pPr>
              <w:spacing w:before="0" w:after="0" w:line="240" w:lineRule="auto"/>
              <w:jc w:val="center"/>
              <w:rPr>
                <w:ins w:id="88144" w:author="pete jones" w:date="2022-01-11T16:55:00Z"/>
                <w:rFonts w:ascii="Calibri" w:hAnsi="Calibri" w:cs="Calibri"/>
                <w:color w:val="000000"/>
                <w:sz w:val="22"/>
                <w:szCs w:val="22"/>
              </w:rPr>
            </w:pPr>
            <w:ins w:id="8814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A8608E" w14:textId="77777777" w:rsidR="00587C90" w:rsidRPr="00587C90" w:rsidRDefault="00587C90" w:rsidP="00587C90">
            <w:pPr>
              <w:spacing w:before="0" w:after="0" w:line="240" w:lineRule="auto"/>
              <w:jc w:val="center"/>
              <w:rPr>
                <w:ins w:id="88146" w:author="pete jones" w:date="2022-01-11T16:55:00Z"/>
                <w:rFonts w:ascii="Calibri" w:hAnsi="Calibri" w:cs="Calibri"/>
                <w:color w:val="000000"/>
                <w:sz w:val="22"/>
                <w:szCs w:val="22"/>
              </w:rPr>
            </w:pPr>
            <w:ins w:id="8814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8D113C" w14:textId="77777777" w:rsidR="00587C90" w:rsidRPr="00587C90" w:rsidRDefault="00587C90" w:rsidP="00587C90">
            <w:pPr>
              <w:spacing w:before="0" w:after="0" w:line="240" w:lineRule="auto"/>
              <w:jc w:val="center"/>
              <w:rPr>
                <w:ins w:id="88148" w:author="pete jones" w:date="2022-01-11T16:55:00Z"/>
                <w:rFonts w:ascii="Calibri" w:hAnsi="Calibri" w:cs="Calibri"/>
                <w:color w:val="000000"/>
                <w:sz w:val="22"/>
                <w:szCs w:val="22"/>
              </w:rPr>
            </w:pPr>
            <w:ins w:id="8814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DB08FC" w14:textId="77777777" w:rsidR="00587C90" w:rsidRPr="00587C90" w:rsidRDefault="00587C90" w:rsidP="00587C90">
            <w:pPr>
              <w:spacing w:before="0" w:after="0" w:line="240" w:lineRule="auto"/>
              <w:jc w:val="center"/>
              <w:rPr>
                <w:ins w:id="88150" w:author="pete jones" w:date="2022-01-11T16:55:00Z"/>
                <w:rFonts w:ascii="Calibri" w:hAnsi="Calibri" w:cs="Calibri"/>
                <w:color w:val="000000"/>
                <w:sz w:val="22"/>
                <w:szCs w:val="22"/>
              </w:rPr>
            </w:pPr>
            <w:ins w:id="88151"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2F46B63" w14:textId="77777777" w:rsidR="00587C90" w:rsidRPr="00587C90" w:rsidRDefault="00587C90" w:rsidP="00587C90">
            <w:pPr>
              <w:spacing w:before="0" w:after="0" w:line="240" w:lineRule="auto"/>
              <w:jc w:val="center"/>
              <w:rPr>
                <w:ins w:id="88152" w:author="pete jones" w:date="2022-01-11T16:55:00Z"/>
                <w:rFonts w:ascii="Calibri" w:hAnsi="Calibri" w:cs="Calibri"/>
                <w:color w:val="000000"/>
                <w:sz w:val="22"/>
                <w:szCs w:val="22"/>
              </w:rPr>
            </w:pPr>
            <w:ins w:id="88153" w:author="pete jones" w:date="2022-01-11T16:55:00Z">
              <w:r w:rsidRPr="00587C90">
                <w:rPr>
                  <w:rFonts w:ascii="Calibri" w:hAnsi="Calibri" w:cs="Calibri"/>
                  <w:color w:val="000000"/>
                  <w:sz w:val="22"/>
                  <w:szCs w:val="22"/>
                </w:rPr>
                <w:t> </w:t>
              </w:r>
            </w:ins>
          </w:p>
        </w:tc>
      </w:tr>
      <w:tr w:rsidR="00587C90" w:rsidRPr="00587C90" w14:paraId="79924D25" w14:textId="77777777" w:rsidTr="00587C90">
        <w:trPr>
          <w:trHeight w:val="300"/>
          <w:ins w:id="88154"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8B6D68B" w14:textId="77777777" w:rsidR="00587C90" w:rsidRPr="00587C90" w:rsidRDefault="00587C90" w:rsidP="00587C90">
            <w:pPr>
              <w:spacing w:before="0" w:after="0" w:line="240" w:lineRule="auto"/>
              <w:jc w:val="center"/>
              <w:rPr>
                <w:ins w:id="88155" w:author="pete jones" w:date="2022-01-11T16:55:00Z"/>
                <w:rFonts w:ascii="Calibri" w:hAnsi="Calibri" w:cs="Calibri"/>
                <w:color w:val="000000"/>
                <w:sz w:val="22"/>
                <w:szCs w:val="22"/>
              </w:rPr>
            </w:pPr>
            <w:ins w:id="88156"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951782D" w14:textId="77777777" w:rsidR="00587C90" w:rsidRPr="00587C90" w:rsidRDefault="00587C90" w:rsidP="00587C90">
            <w:pPr>
              <w:spacing w:before="0" w:after="0" w:line="240" w:lineRule="auto"/>
              <w:jc w:val="left"/>
              <w:rPr>
                <w:ins w:id="88157" w:author="pete jones" w:date="2022-01-11T16:55:00Z"/>
                <w:rFonts w:ascii="Calibri" w:hAnsi="Calibri" w:cs="Calibri"/>
                <w:color w:val="000000"/>
                <w:sz w:val="22"/>
                <w:szCs w:val="22"/>
              </w:rPr>
            </w:pPr>
            <w:ins w:id="88158" w:author="pete jones" w:date="2022-01-11T16:55:00Z">
              <w:r w:rsidRPr="00587C90">
                <w:rPr>
                  <w:rFonts w:ascii="Calibri" w:hAnsi="Calibri" w:cs="Calibri"/>
                  <w:color w:val="000000"/>
                  <w:sz w:val="22"/>
                  <w:szCs w:val="22"/>
                </w:rPr>
                <w:t>CONTROL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657C1C8E" w14:textId="77777777" w:rsidR="00587C90" w:rsidRPr="00587C90" w:rsidRDefault="00587C90" w:rsidP="00587C90">
            <w:pPr>
              <w:spacing w:before="0" w:after="0" w:line="240" w:lineRule="auto"/>
              <w:jc w:val="center"/>
              <w:rPr>
                <w:ins w:id="88159" w:author="pete jones" w:date="2022-01-11T16:55:00Z"/>
                <w:rFonts w:ascii="Calibri" w:hAnsi="Calibri" w:cs="Calibri"/>
                <w:color w:val="000000"/>
                <w:sz w:val="22"/>
                <w:szCs w:val="22"/>
              </w:rPr>
            </w:pPr>
            <w:ins w:id="88160"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56054FE" w14:textId="77777777" w:rsidR="00587C90" w:rsidRPr="00587C90" w:rsidRDefault="00587C90" w:rsidP="00587C90">
            <w:pPr>
              <w:spacing w:before="0" w:after="0" w:line="240" w:lineRule="auto"/>
              <w:jc w:val="center"/>
              <w:rPr>
                <w:ins w:id="88161" w:author="pete jones" w:date="2022-01-11T16:55:00Z"/>
                <w:rFonts w:ascii="Calibri" w:hAnsi="Calibri" w:cs="Calibri"/>
                <w:color w:val="000000"/>
                <w:sz w:val="22"/>
                <w:szCs w:val="22"/>
              </w:rPr>
            </w:pPr>
            <w:ins w:id="88162"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BA97335" w14:textId="77777777" w:rsidR="00587C90" w:rsidRPr="00587C90" w:rsidRDefault="00587C90" w:rsidP="00587C90">
            <w:pPr>
              <w:spacing w:before="0" w:after="0" w:line="240" w:lineRule="auto"/>
              <w:jc w:val="center"/>
              <w:rPr>
                <w:ins w:id="88163" w:author="pete jones" w:date="2022-01-11T16:55:00Z"/>
                <w:rFonts w:ascii="Calibri" w:hAnsi="Calibri" w:cs="Calibri"/>
                <w:color w:val="000000"/>
                <w:sz w:val="22"/>
                <w:szCs w:val="22"/>
              </w:rPr>
            </w:pPr>
            <w:ins w:id="88164"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B59769" w14:textId="77777777" w:rsidR="00587C90" w:rsidRPr="00587C90" w:rsidRDefault="00587C90" w:rsidP="00587C90">
            <w:pPr>
              <w:spacing w:before="0" w:after="0" w:line="240" w:lineRule="auto"/>
              <w:jc w:val="center"/>
              <w:rPr>
                <w:ins w:id="88165" w:author="pete jones" w:date="2022-01-11T16:55:00Z"/>
                <w:rFonts w:ascii="Calibri" w:hAnsi="Calibri" w:cs="Calibri"/>
                <w:color w:val="000000"/>
                <w:sz w:val="22"/>
                <w:szCs w:val="22"/>
              </w:rPr>
            </w:pPr>
            <w:ins w:id="88166"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7E8B35" w14:textId="77777777" w:rsidR="00587C90" w:rsidRPr="00587C90" w:rsidRDefault="00587C90" w:rsidP="00587C90">
            <w:pPr>
              <w:spacing w:before="0" w:after="0" w:line="240" w:lineRule="auto"/>
              <w:jc w:val="center"/>
              <w:rPr>
                <w:ins w:id="88167" w:author="pete jones" w:date="2022-01-11T16:55:00Z"/>
                <w:rFonts w:ascii="Calibri" w:hAnsi="Calibri" w:cs="Calibri"/>
                <w:color w:val="000000"/>
                <w:sz w:val="22"/>
                <w:szCs w:val="22"/>
              </w:rPr>
            </w:pPr>
            <w:ins w:id="88168"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AF5807" w14:textId="77777777" w:rsidR="00587C90" w:rsidRPr="00587C90" w:rsidRDefault="00587C90" w:rsidP="00587C90">
            <w:pPr>
              <w:spacing w:before="0" w:after="0" w:line="240" w:lineRule="auto"/>
              <w:jc w:val="center"/>
              <w:rPr>
                <w:ins w:id="88169" w:author="pete jones" w:date="2022-01-11T16:55:00Z"/>
                <w:rFonts w:ascii="Calibri" w:hAnsi="Calibri" w:cs="Calibri"/>
                <w:color w:val="000000"/>
                <w:sz w:val="22"/>
                <w:szCs w:val="22"/>
              </w:rPr>
            </w:pPr>
            <w:ins w:id="8817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D0F456" w14:textId="77777777" w:rsidR="00587C90" w:rsidRPr="00587C90" w:rsidRDefault="00587C90" w:rsidP="00587C90">
            <w:pPr>
              <w:spacing w:before="0" w:after="0" w:line="240" w:lineRule="auto"/>
              <w:jc w:val="center"/>
              <w:rPr>
                <w:ins w:id="88171" w:author="pete jones" w:date="2022-01-11T16:55:00Z"/>
                <w:rFonts w:ascii="Calibri" w:hAnsi="Calibri" w:cs="Calibri"/>
                <w:color w:val="000000"/>
                <w:sz w:val="22"/>
                <w:szCs w:val="22"/>
              </w:rPr>
            </w:pPr>
            <w:ins w:id="8817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3A6161" w14:textId="77777777" w:rsidR="00587C90" w:rsidRPr="00587C90" w:rsidRDefault="00587C90" w:rsidP="00587C90">
            <w:pPr>
              <w:spacing w:before="0" w:after="0" w:line="240" w:lineRule="auto"/>
              <w:jc w:val="center"/>
              <w:rPr>
                <w:ins w:id="88173" w:author="pete jones" w:date="2022-01-11T16:55:00Z"/>
                <w:rFonts w:ascii="Calibri" w:hAnsi="Calibri" w:cs="Calibri"/>
                <w:color w:val="000000"/>
                <w:sz w:val="22"/>
                <w:szCs w:val="22"/>
              </w:rPr>
            </w:pPr>
            <w:ins w:id="8817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B6B3C9" w14:textId="77777777" w:rsidR="00587C90" w:rsidRPr="00587C90" w:rsidRDefault="00587C90" w:rsidP="00587C90">
            <w:pPr>
              <w:spacing w:before="0" w:after="0" w:line="240" w:lineRule="auto"/>
              <w:jc w:val="center"/>
              <w:rPr>
                <w:ins w:id="88175" w:author="pete jones" w:date="2022-01-11T16:55:00Z"/>
                <w:rFonts w:ascii="Calibri" w:hAnsi="Calibri" w:cs="Calibri"/>
                <w:color w:val="000000"/>
                <w:sz w:val="22"/>
                <w:szCs w:val="22"/>
              </w:rPr>
            </w:pPr>
            <w:ins w:id="8817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1BEEED" w14:textId="77777777" w:rsidR="00587C90" w:rsidRPr="00587C90" w:rsidRDefault="00587C90" w:rsidP="00587C90">
            <w:pPr>
              <w:spacing w:before="0" w:after="0" w:line="240" w:lineRule="auto"/>
              <w:jc w:val="center"/>
              <w:rPr>
                <w:ins w:id="88177" w:author="pete jones" w:date="2022-01-11T16:55:00Z"/>
                <w:rFonts w:ascii="Calibri" w:hAnsi="Calibri" w:cs="Calibri"/>
                <w:color w:val="000000"/>
                <w:sz w:val="22"/>
                <w:szCs w:val="22"/>
              </w:rPr>
            </w:pPr>
            <w:ins w:id="8817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A9C9D2" w14:textId="77777777" w:rsidR="00587C90" w:rsidRPr="00587C90" w:rsidRDefault="00587C90" w:rsidP="00587C90">
            <w:pPr>
              <w:spacing w:before="0" w:after="0" w:line="240" w:lineRule="auto"/>
              <w:jc w:val="center"/>
              <w:rPr>
                <w:ins w:id="88179" w:author="pete jones" w:date="2022-01-11T16:55:00Z"/>
                <w:rFonts w:ascii="Calibri" w:hAnsi="Calibri" w:cs="Calibri"/>
                <w:color w:val="000000"/>
                <w:sz w:val="22"/>
                <w:szCs w:val="22"/>
              </w:rPr>
            </w:pPr>
            <w:ins w:id="88180"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0B06152" w14:textId="77777777" w:rsidR="00587C90" w:rsidRPr="00587C90" w:rsidRDefault="00587C90" w:rsidP="00587C90">
            <w:pPr>
              <w:spacing w:before="0" w:after="0" w:line="240" w:lineRule="auto"/>
              <w:jc w:val="center"/>
              <w:rPr>
                <w:ins w:id="88181" w:author="pete jones" w:date="2022-01-11T16:55:00Z"/>
                <w:rFonts w:ascii="Calibri" w:hAnsi="Calibri" w:cs="Calibri"/>
                <w:color w:val="000000"/>
                <w:sz w:val="22"/>
                <w:szCs w:val="22"/>
              </w:rPr>
            </w:pPr>
            <w:ins w:id="88182" w:author="pete jones" w:date="2022-01-11T16:55:00Z">
              <w:r w:rsidRPr="00587C90">
                <w:rPr>
                  <w:rFonts w:ascii="Calibri" w:hAnsi="Calibri" w:cs="Calibri"/>
                  <w:color w:val="000000"/>
                  <w:sz w:val="22"/>
                  <w:szCs w:val="22"/>
                </w:rPr>
                <w:t> </w:t>
              </w:r>
            </w:ins>
          </w:p>
        </w:tc>
      </w:tr>
      <w:tr w:rsidR="00587C90" w:rsidRPr="00587C90" w14:paraId="64D85071" w14:textId="77777777" w:rsidTr="00587C90">
        <w:trPr>
          <w:trHeight w:val="300"/>
          <w:ins w:id="88183"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CA673C8" w14:textId="77777777" w:rsidR="00587C90" w:rsidRPr="00587C90" w:rsidRDefault="00587C90" w:rsidP="00587C90">
            <w:pPr>
              <w:spacing w:before="0" w:after="0" w:line="240" w:lineRule="auto"/>
              <w:jc w:val="center"/>
              <w:rPr>
                <w:ins w:id="88184" w:author="pete jones" w:date="2022-01-11T16:55:00Z"/>
                <w:rFonts w:ascii="Calibri" w:hAnsi="Calibri" w:cs="Calibri"/>
                <w:color w:val="000000"/>
                <w:sz w:val="22"/>
                <w:szCs w:val="22"/>
              </w:rPr>
            </w:pPr>
            <w:ins w:id="88185"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8B4BCDD" w14:textId="77777777" w:rsidR="00587C90" w:rsidRPr="00587C90" w:rsidRDefault="00587C90" w:rsidP="00587C90">
            <w:pPr>
              <w:spacing w:before="0" w:after="0" w:line="240" w:lineRule="auto"/>
              <w:jc w:val="left"/>
              <w:rPr>
                <w:ins w:id="88186" w:author="pete jones" w:date="2022-01-11T16:55:00Z"/>
                <w:rFonts w:ascii="Calibri" w:hAnsi="Calibri" w:cs="Calibri"/>
                <w:color w:val="000000"/>
                <w:sz w:val="22"/>
                <w:szCs w:val="22"/>
              </w:rPr>
            </w:pPr>
            <w:ins w:id="88187" w:author="pete jones" w:date="2022-01-11T16:55:00Z">
              <w:r w:rsidRPr="00587C90">
                <w:rPr>
                  <w:rFonts w:ascii="Calibri" w:hAnsi="Calibri" w:cs="Calibri"/>
                  <w:color w:val="000000"/>
                  <w:sz w:val="22"/>
                  <w:szCs w:val="22"/>
                </w:rPr>
                <w:t>ENGINEERING MAJOR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68BE31D7" w14:textId="77777777" w:rsidR="00587C90" w:rsidRPr="00587C90" w:rsidRDefault="00587C90" w:rsidP="00587C90">
            <w:pPr>
              <w:spacing w:before="0" w:after="0" w:line="240" w:lineRule="auto"/>
              <w:jc w:val="center"/>
              <w:rPr>
                <w:ins w:id="88188" w:author="pete jones" w:date="2022-01-11T16:55:00Z"/>
                <w:rFonts w:ascii="Calibri" w:hAnsi="Calibri" w:cs="Calibri"/>
                <w:color w:val="000000"/>
                <w:sz w:val="22"/>
                <w:szCs w:val="22"/>
              </w:rPr>
            </w:pPr>
            <w:ins w:id="88189" w:author="pete jones" w:date="2022-01-11T16:55:00Z">
              <w:r w:rsidRPr="00587C9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38AF0DA" w14:textId="77777777" w:rsidR="00587C90" w:rsidRPr="00587C90" w:rsidRDefault="00587C90" w:rsidP="00587C90">
            <w:pPr>
              <w:spacing w:before="0" w:after="0" w:line="240" w:lineRule="auto"/>
              <w:jc w:val="center"/>
              <w:rPr>
                <w:ins w:id="88190" w:author="pete jones" w:date="2022-01-11T16:55:00Z"/>
                <w:rFonts w:ascii="Calibri" w:hAnsi="Calibri" w:cs="Calibri"/>
                <w:color w:val="000000"/>
                <w:sz w:val="22"/>
                <w:szCs w:val="22"/>
              </w:rPr>
            </w:pPr>
            <w:ins w:id="88191" w:author="pete jones" w:date="2022-01-11T16:55:00Z">
              <w:r w:rsidRPr="00587C90">
                <w:rPr>
                  <w:rFonts w:ascii="Calibri" w:hAnsi="Calibri" w:cs="Calibri"/>
                  <w:color w:val="000000"/>
                  <w:sz w:val="22"/>
                  <w:szCs w:val="22"/>
                </w:rPr>
                <w:t>40</w:t>
              </w:r>
            </w:ins>
          </w:p>
        </w:tc>
        <w:tc>
          <w:tcPr>
            <w:tcW w:w="432" w:type="dxa"/>
            <w:tcBorders>
              <w:top w:val="nil"/>
              <w:left w:val="nil"/>
              <w:bottom w:val="single" w:sz="4" w:space="0" w:color="auto"/>
              <w:right w:val="single" w:sz="4" w:space="0" w:color="auto"/>
            </w:tcBorders>
            <w:shd w:val="clear" w:color="auto" w:fill="auto"/>
            <w:noWrap/>
            <w:vAlign w:val="bottom"/>
            <w:hideMark/>
          </w:tcPr>
          <w:p w14:paraId="6446BCAD" w14:textId="77777777" w:rsidR="00587C90" w:rsidRPr="00587C90" w:rsidRDefault="00587C90" w:rsidP="00587C90">
            <w:pPr>
              <w:spacing w:before="0" w:after="0" w:line="240" w:lineRule="auto"/>
              <w:jc w:val="center"/>
              <w:rPr>
                <w:ins w:id="88192" w:author="pete jones" w:date="2022-01-11T16:55:00Z"/>
                <w:rFonts w:ascii="Calibri" w:hAnsi="Calibri" w:cs="Calibri"/>
                <w:color w:val="000000"/>
                <w:sz w:val="22"/>
                <w:szCs w:val="22"/>
              </w:rPr>
            </w:pPr>
            <w:ins w:id="88193"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C11EC1" w14:textId="77777777" w:rsidR="00587C90" w:rsidRPr="00587C90" w:rsidRDefault="00587C90" w:rsidP="00587C90">
            <w:pPr>
              <w:spacing w:before="0" w:after="0" w:line="240" w:lineRule="auto"/>
              <w:jc w:val="center"/>
              <w:rPr>
                <w:ins w:id="88194" w:author="pete jones" w:date="2022-01-11T16:55:00Z"/>
                <w:rFonts w:ascii="Calibri" w:hAnsi="Calibri" w:cs="Calibri"/>
                <w:color w:val="000000"/>
                <w:sz w:val="22"/>
                <w:szCs w:val="22"/>
              </w:rPr>
            </w:pPr>
            <w:ins w:id="88195"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3C586C9" w14:textId="77777777" w:rsidR="00587C90" w:rsidRPr="00587C90" w:rsidRDefault="00587C90" w:rsidP="00587C90">
            <w:pPr>
              <w:spacing w:before="0" w:after="0" w:line="240" w:lineRule="auto"/>
              <w:jc w:val="center"/>
              <w:rPr>
                <w:ins w:id="88196" w:author="pete jones" w:date="2022-01-11T16:55:00Z"/>
                <w:rFonts w:ascii="Calibri" w:hAnsi="Calibri" w:cs="Calibri"/>
                <w:color w:val="000000"/>
                <w:sz w:val="22"/>
                <w:szCs w:val="22"/>
              </w:rPr>
            </w:pPr>
            <w:ins w:id="88197"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D0C174" w14:textId="77777777" w:rsidR="00587C90" w:rsidRPr="00587C90" w:rsidRDefault="00587C90" w:rsidP="00587C90">
            <w:pPr>
              <w:spacing w:before="0" w:after="0" w:line="240" w:lineRule="auto"/>
              <w:jc w:val="center"/>
              <w:rPr>
                <w:ins w:id="88198" w:author="pete jones" w:date="2022-01-11T16:55:00Z"/>
                <w:rFonts w:ascii="Calibri" w:hAnsi="Calibri" w:cs="Calibri"/>
                <w:color w:val="000000"/>
                <w:sz w:val="22"/>
                <w:szCs w:val="22"/>
              </w:rPr>
            </w:pPr>
            <w:ins w:id="8819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9A89D6" w14:textId="77777777" w:rsidR="00587C90" w:rsidRPr="00587C90" w:rsidRDefault="00587C90" w:rsidP="00587C90">
            <w:pPr>
              <w:spacing w:before="0" w:after="0" w:line="240" w:lineRule="auto"/>
              <w:jc w:val="center"/>
              <w:rPr>
                <w:ins w:id="88200" w:author="pete jones" w:date="2022-01-11T16:55:00Z"/>
                <w:rFonts w:ascii="Calibri" w:hAnsi="Calibri" w:cs="Calibri"/>
                <w:color w:val="000000"/>
                <w:sz w:val="22"/>
                <w:szCs w:val="22"/>
              </w:rPr>
            </w:pPr>
            <w:ins w:id="8820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A6929C" w14:textId="77777777" w:rsidR="00587C90" w:rsidRPr="00587C90" w:rsidRDefault="00587C90" w:rsidP="00587C90">
            <w:pPr>
              <w:spacing w:before="0" w:after="0" w:line="240" w:lineRule="auto"/>
              <w:jc w:val="center"/>
              <w:rPr>
                <w:ins w:id="88202" w:author="pete jones" w:date="2022-01-11T16:55:00Z"/>
                <w:rFonts w:ascii="Calibri" w:hAnsi="Calibri" w:cs="Calibri"/>
                <w:color w:val="000000"/>
                <w:sz w:val="22"/>
                <w:szCs w:val="22"/>
              </w:rPr>
            </w:pPr>
            <w:ins w:id="8820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534989" w14:textId="77777777" w:rsidR="00587C90" w:rsidRPr="00587C90" w:rsidRDefault="00587C90" w:rsidP="00587C90">
            <w:pPr>
              <w:spacing w:before="0" w:after="0" w:line="240" w:lineRule="auto"/>
              <w:jc w:val="center"/>
              <w:rPr>
                <w:ins w:id="88204" w:author="pete jones" w:date="2022-01-11T16:55:00Z"/>
                <w:rFonts w:ascii="Calibri" w:hAnsi="Calibri" w:cs="Calibri"/>
                <w:color w:val="000000"/>
                <w:sz w:val="22"/>
                <w:szCs w:val="22"/>
              </w:rPr>
            </w:pPr>
            <w:ins w:id="8820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38BE99" w14:textId="77777777" w:rsidR="00587C90" w:rsidRPr="00587C90" w:rsidRDefault="00587C90" w:rsidP="00587C90">
            <w:pPr>
              <w:spacing w:before="0" w:after="0" w:line="240" w:lineRule="auto"/>
              <w:jc w:val="center"/>
              <w:rPr>
                <w:ins w:id="88206" w:author="pete jones" w:date="2022-01-11T16:55:00Z"/>
                <w:rFonts w:ascii="Calibri" w:hAnsi="Calibri" w:cs="Calibri"/>
                <w:color w:val="000000"/>
                <w:sz w:val="22"/>
                <w:szCs w:val="22"/>
              </w:rPr>
            </w:pPr>
            <w:ins w:id="8820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F4C567" w14:textId="77777777" w:rsidR="00587C90" w:rsidRPr="00587C90" w:rsidRDefault="00587C90" w:rsidP="00587C90">
            <w:pPr>
              <w:spacing w:before="0" w:after="0" w:line="240" w:lineRule="auto"/>
              <w:jc w:val="center"/>
              <w:rPr>
                <w:ins w:id="88208" w:author="pete jones" w:date="2022-01-11T16:55:00Z"/>
                <w:rFonts w:ascii="Calibri" w:hAnsi="Calibri" w:cs="Calibri"/>
                <w:color w:val="000000"/>
                <w:sz w:val="22"/>
                <w:szCs w:val="22"/>
              </w:rPr>
            </w:pPr>
            <w:ins w:id="88209"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45E7BF" w14:textId="77777777" w:rsidR="00587C90" w:rsidRPr="00587C90" w:rsidRDefault="00587C90" w:rsidP="00587C90">
            <w:pPr>
              <w:spacing w:before="0" w:after="0" w:line="240" w:lineRule="auto"/>
              <w:jc w:val="center"/>
              <w:rPr>
                <w:ins w:id="88210" w:author="pete jones" w:date="2022-01-11T16:55:00Z"/>
                <w:rFonts w:ascii="Calibri" w:hAnsi="Calibri" w:cs="Calibri"/>
                <w:color w:val="000000"/>
                <w:sz w:val="22"/>
                <w:szCs w:val="22"/>
              </w:rPr>
            </w:pPr>
            <w:ins w:id="88211" w:author="pete jones" w:date="2022-01-11T16:55:00Z">
              <w:r w:rsidRPr="00587C90">
                <w:rPr>
                  <w:rFonts w:ascii="Calibri" w:hAnsi="Calibri" w:cs="Calibri"/>
                  <w:color w:val="000000"/>
                  <w:sz w:val="22"/>
                  <w:szCs w:val="22"/>
                </w:rPr>
                <w:t> </w:t>
              </w:r>
            </w:ins>
          </w:p>
        </w:tc>
      </w:tr>
      <w:tr w:rsidR="00587C90" w:rsidRPr="00587C90" w14:paraId="11BED4E2" w14:textId="77777777" w:rsidTr="00587C90">
        <w:trPr>
          <w:trHeight w:val="300"/>
          <w:ins w:id="88212"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992F8E2" w14:textId="77777777" w:rsidR="00587C90" w:rsidRPr="00587C90" w:rsidRDefault="00587C90" w:rsidP="00587C90">
            <w:pPr>
              <w:spacing w:before="0" w:after="0" w:line="240" w:lineRule="auto"/>
              <w:jc w:val="center"/>
              <w:rPr>
                <w:ins w:id="88213" w:author="pete jones" w:date="2022-01-11T16:55:00Z"/>
                <w:rFonts w:ascii="Calibri" w:hAnsi="Calibri" w:cs="Calibri"/>
                <w:color w:val="000000"/>
                <w:sz w:val="22"/>
                <w:szCs w:val="22"/>
              </w:rPr>
            </w:pPr>
            <w:ins w:id="88214"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662DD46" w14:textId="77777777" w:rsidR="00587C90" w:rsidRPr="00587C90" w:rsidRDefault="00587C90" w:rsidP="00587C90">
            <w:pPr>
              <w:spacing w:before="0" w:after="0" w:line="240" w:lineRule="auto"/>
              <w:jc w:val="left"/>
              <w:rPr>
                <w:ins w:id="88215" w:author="pete jones" w:date="2022-01-11T16:55:00Z"/>
                <w:rFonts w:ascii="Calibri" w:hAnsi="Calibri" w:cs="Calibri"/>
                <w:color w:val="000000"/>
                <w:sz w:val="22"/>
                <w:szCs w:val="22"/>
              </w:rPr>
            </w:pPr>
            <w:ins w:id="88216" w:author="pete jones" w:date="2022-01-11T16:55:00Z">
              <w:r w:rsidRPr="00587C90">
                <w:rPr>
                  <w:rFonts w:ascii="Calibri" w:hAnsi="Calibri" w:cs="Calibri"/>
                  <w:color w:val="000000"/>
                  <w:sz w:val="22"/>
                  <w:szCs w:val="22"/>
                </w:rPr>
                <w:t>Optional A Modules (40 credits)</w:t>
              </w:r>
            </w:ins>
          </w:p>
        </w:tc>
        <w:tc>
          <w:tcPr>
            <w:tcW w:w="432" w:type="dxa"/>
            <w:tcBorders>
              <w:top w:val="nil"/>
              <w:left w:val="nil"/>
              <w:bottom w:val="single" w:sz="4" w:space="0" w:color="auto"/>
              <w:right w:val="single" w:sz="4" w:space="0" w:color="auto"/>
            </w:tcBorders>
            <w:shd w:val="clear" w:color="auto" w:fill="auto"/>
            <w:noWrap/>
            <w:vAlign w:val="bottom"/>
            <w:hideMark/>
          </w:tcPr>
          <w:p w14:paraId="49CFCB34" w14:textId="77777777" w:rsidR="00587C90" w:rsidRPr="00587C90" w:rsidRDefault="00587C90" w:rsidP="00587C90">
            <w:pPr>
              <w:spacing w:before="0" w:after="0" w:line="240" w:lineRule="auto"/>
              <w:jc w:val="center"/>
              <w:rPr>
                <w:ins w:id="88217" w:author="pete jones" w:date="2022-01-11T16:55:00Z"/>
                <w:rFonts w:ascii="Calibri" w:hAnsi="Calibri" w:cs="Calibri"/>
                <w:color w:val="000000"/>
                <w:sz w:val="22"/>
                <w:szCs w:val="22"/>
              </w:rPr>
            </w:pPr>
            <w:ins w:id="88218"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B35EA2" w14:textId="77777777" w:rsidR="00587C90" w:rsidRPr="00587C90" w:rsidRDefault="00587C90" w:rsidP="00587C90">
            <w:pPr>
              <w:spacing w:before="0" w:after="0" w:line="240" w:lineRule="auto"/>
              <w:jc w:val="center"/>
              <w:rPr>
                <w:ins w:id="88219" w:author="pete jones" w:date="2022-01-11T16:55:00Z"/>
                <w:rFonts w:ascii="Calibri" w:hAnsi="Calibri" w:cs="Calibri"/>
                <w:color w:val="000000"/>
                <w:sz w:val="22"/>
                <w:szCs w:val="22"/>
              </w:rPr>
            </w:pPr>
            <w:ins w:id="88220" w:author="pete jones" w:date="2022-01-11T16:55:00Z">
              <w:r w:rsidRPr="00587C9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3425766" w14:textId="77777777" w:rsidR="00587C90" w:rsidRPr="00587C90" w:rsidRDefault="00587C90" w:rsidP="00587C90">
            <w:pPr>
              <w:spacing w:before="0" w:after="0" w:line="240" w:lineRule="auto"/>
              <w:jc w:val="center"/>
              <w:rPr>
                <w:ins w:id="88221" w:author="pete jones" w:date="2022-01-11T16:55:00Z"/>
                <w:rFonts w:ascii="Calibri" w:hAnsi="Calibri" w:cs="Calibri"/>
                <w:color w:val="000000"/>
                <w:sz w:val="22"/>
                <w:szCs w:val="22"/>
              </w:rPr>
            </w:pPr>
            <w:ins w:id="88222"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31FC922" w14:textId="77777777" w:rsidR="00587C90" w:rsidRPr="00587C90" w:rsidRDefault="00587C90" w:rsidP="00587C90">
            <w:pPr>
              <w:spacing w:before="0" w:after="0" w:line="240" w:lineRule="auto"/>
              <w:jc w:val="center"/>
              <w:rPr>
                <w:ins w:id="88223" w:author="pete jones" w:date="2022-01-11T16:55:00Z"/>
                <w:rFonts w:ascii="Calibri" w:hAnsi="Calibri" w:cs="Calibri"/>
                <w:color w:val="000000"/>
                <w:sz w:val="22"/>
                <w:szCs w:val="22"/>
              </w:rPr>
            </w:pPr>
            <w:ins w:id="88224"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573F876" w14:textId="77777777" w:rsidR="00587C90" w:rsidRPr="00587C90" w:rsidRDefault="00587C90" w:rsidP="00587C90">
            <w:pPr>
              <w:spacing w:before="0" w:after="0" w:line="240" w:lineRule="auto"/>
              <w:jc w:val="center"/>
              <w:rPr>
                <w:ins w:id="88225" w:author="pete jones" w:date="2022-01-11T16:55:00Z"/>
                <w:rFonts w:ascii="Calibri" w:hAnsi="Calibri" w:cs="Calibri"/>
                <w:color w:val="000000"/>
                <w:sz w:val="22"/>
                <w:szCs w:val="22"/>
              </w:rPr>
            </w:pPr>
            <w:ins w:id="88226"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0FC247" w14:textId="77777777" w:rsidR="00587C90" w:rsidRPr="00587C90" w:rsidRDefault="00587C90" w:rsidP="00587C90">
            <w:pPr>
              <w:spacing w:before="0" w:after="0" w:line="240" w:lineRule="auto"/>
              <w:jc w:val="center"/>
              <w:rPr>
                <w:ins w:id="88227" w:author="pete jones" w:date="2022-01-11T16:55:00Z"/>
                <w:rFonts w:ascii="Calibri" w:hAnsi="Calibri" w:cs="Calibri"/>
                <w:color w:val="000000"/>
                <w:sz w:val="22"/>
                <w:szCs w:val="22"/>
              </w:rPr>
            </w:pPr>
            <w:ins w:id="8822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9CD77D" w14:textId="77777777" w:rsidR="00587C90" w:rsidRPr="00587C90" w:rsidRDefault="00587C90" w:rsidP="00587C90">
            <w:pPr>
              <w:spacing w:before="0" w:after="0" w:line="240" w:lineRule="auto"/>
              <w:jc w:val="center"/>
              <w:rPr>
                <w:ins w:id="88229" w:author="pete jones" w:date="2022-01-11T16:55:00Z"/>
                <w:rFonts w:ascii="Calibri" w:hAnsi="Calibri" w:cs="Calibri"/>
                <w:color w:val="000000"/>
                <w:sz w:val="22"/>
                <w:szCs w:val="22"/>
              </w:rPr>
            </w:pPr>
            <w:ins w:id="8823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03AB01" w14:textId="77777777" w:rsidR="00587C90" w:rsidRPr="00587C90" w:rsidRDefault="00587C90" w:rsidP="00587C90">
            <w:pPr>
              <w:spacing w:before="0" w:after="0" w:line="240" w:lineRule="auto"/>
              <w:jc w:val="center"/>
              <w:rPr>
                <w:ins w:id="88231" w:author="pete jones" w:date="2022-01-11T16:55:00Z"/>
                <w:rFonts w:ascii="Calibri" w:hAnsi="Calibri" w:cs="Calibri"/>
                <w:color w:val="000000"/>
                <w:sz w:val="22"/>
                <w:szCs w:val="22"/>
              </w:rPr>
            </w:pPr>
            <w:ins w:id="8823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C421FA" w14:textId="77777777" w:rsidR="00587C90" w:rsidRPr="00587C90" w:rsidRDefault="00587C90" w:rsidP="00587C90">
            <w:pPr>
              <w:spacing w:before="0" w:after="0" w:line="240" w:lineRule="auto"/>
              <w:jc w:val="center"/>
              <w:rPr>
                <w:ins w:id="88233" w:author="pete jones" w:date="2022-01-11T16:55:00Z"/>
                <w:rFonts w:ascii="Calibri" w:hAnsi="Calibri" w:cs="Calibri"/>
                <w:color w:val="000000"/>
                <w:sz w:val="22"/>
                <w:szCs w:val="22"/>
              </w:rPr>
            </w:pPr>
            <w:ins w:id="8823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583AC7" w14:textId="77777777" w:rsidR="00587C90" w:rsidRPr="00587C90" w:rsidRDefault="00587C90" w:rsidP="00587C90">
            <w:pPr>
              <w:spacing w:before="0" w:after="0" w:line="240" w:lineRule="auto"/>
              <w:jc w:val="center"/>
              <w:rPr>
                <w:ins w:id="88235" w:author="pete jones" w:date="2022-01-11T16:55:00Z"/>
                <w:rFonts w:ascii="Calibri" w:hAnsi="Calibri" w:cs="Calibri"/>
                <w:color w:val="000000"/>
                <w:sz w:val="22"/>
                <w:szCs w:val="22"/>
              </w:rPr>
            </w:pPr>
            <w:ins w:id="8823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D3BEA7" w14:textId="77777777" w:rsidR="00587C90" w:rsidRPr="00587C90" w:rsidRDefault="00587C90" w:rsidP="00587C90">
            <w:pPr>
              <w:spacing w:before="0" w:after="0" w:line="240" w:lineRule="auto"/>
              <w:jc w:val="center"/>
              <w:rPr>
                <w:ins w:id="88237" w:author="pete jones" w:date="2022-01-11T16:55:00Z"/>
                <w:rFonts w:ascii="Calibri" w:hAnsi="Calibri" w:cs="Calibri"/>
                <w:color w:val="000000"/>
                <w:sz w:val="22"/>
                <w:szCs w:val="22"/>
              </w:rPr>
            </w:pPr>
            <w:ins w:id="88238"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3460F1E" w14:textId="77777777" w:rsidR="00587C90" w:rsidRPr="00587C90" w:rsidRDefault="00587C90" w:rsidP="00587C90">
            <w:pPr>
              <w:spacing w:before="0" w:after="0" w:line="240" w:lineRule="auto"/>
              <w:jc w:val="center"/>
              <w:rPr>
                <w:ins w:id="88239" w:author="pete jones" w:date="2022-01-11T16:55:00Z"/>
                <w:rFonts w:ascii="Calibri" w:hAnsi="Calibri" w:cs="Calibri"/>
                <w:color w:val="000000"/>
                <w:sz w:val="22"/>
                <w:szCs w:val="22"/>
              </w:rPr>
            </w:pPr>
            <w:ins w:id="88240" w:author="pete jones" w:date="2022-01-11T16:55:00Z">
              <w:r w:rsidRPr="00587C90">
                <w:rPr>
                  <w:rFonts w:ascii="Calibri" w:hAnsi="Calibri" w:cs="Calibri"/>
                  <w:color w:val="000000"/>
                  <w:sz w:val="22"/>
                  <w:szCs w:val="22"/>
                </w:rPr>
                <w:t> </w:t>
              </w:r>
            </w:ins>
          </w:p>
        </w:tc>
      </w:tr>
      <w:tr w:rsidR="00587C90" w:rsidRPr="00587C90" w14:paraId="1D1BFEB0" w14:textId="77777777" w:rsidTr="00587C90">
        <w:trPr>
          <w:trHeight w:val="300"/>
          <w:ins w:id="88241"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0F9938D" w14:textId="77777777" w:rsidR="00587C90" w:rsidRPr="00587C90" w:rsidRDefault="00587C90" w:rsidP="00587C90">
            <w:pPr>
              <w:spacing w:before="0" w:after="0" w:line="240" w:lineRule="auto"/>
              <w:jc w:val="center"/>
              <w:rPr>
                <w:ins w:id="88242" w:author="pete jones" w:date="2022-01-11T16:55:00Z"/>
                <w:rFonts w:ascii="Calibri" w:hAnsi="Calibri" w:cs="Calibri"/>
                <w:color w:val="000000"/>
                <w:sz w:val="22"/>
                <w:szCs w:val="22"/>
              </w:rPr>
            </w:pPr>
            <w:ins w:id="88243"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19E83ED" w14:textId="77777777" w:rsidR="00587C90" w:rsidRPr="00587C90" w:rsidRDefault="00587C90" w:rsidP="00587C90">
            <w:pPr>
              <w:spacing w:before="0" w:after="0" w:line="240" w:lineRule="auto"/>
              <w:jc w:val="left"/>
              <w:rPr>
                <w:ins w:id="88244" w:author="pete jones" w:date="2022-01-11T16:55:00Z"/>
                <w:rFonts w:ascii="Calibri" w:hAnsi="Calibri" w:cs="Calibri"/>
                <w:color w:val="000000"/>
                <w:sz w:val="22"/>
                <w:szCs w:val="22"/>
              </w:rPr>
            </w:pPr>
            <w:ins w:id="88245" w:author="pete jones" w:date="2022-01-11T16:55:00Z">
              <w:r w:rsidRPr="00587C90">
                <w:rPr>
                  <w:rFonts w:ascii="Calibri" w:hAnsi="Calibri" w:cs="Calibri"/>
                  <w:color w:val="000000"/>
                  <w:sz w:val="22"/>
                  <w:szCs w:val="22"/>
                </w:rPr>
                <w:t>ARCHITECTURES AND OPERATING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19381708" w14:textId="77777777" w:rsidR="00587C90" w:rsidRPr="00587C90" w:rsidRDefault="00587C90" w:rsidP="00587C90">
            <w:pPr>
              <w:spacing w:before="0" w:after="0" w:line="240" w:lineRule="auto"/>
              <w:jc w:val="center"/>
              <w:rPr>
                <w:ins w:id="88246" w:author="pete jones" w:date="2022-01-11T16:55:00Z"/>
                <w:rFonts w:ascii="Calibri" w:hAnsi="Calibri" w:cs="Calibri"/>
                <w:color w:val="000000"/>
                <w:sz w:val="22"/>
                <w:szCs w:val="22"/>
              </w:rPr>
            </w:pPr>
            <w:ins w:id="88247"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7D85205" w14:textId="77777777" w:rsidR="00587C90" w:rsidRPr="00587C90" w:rsidRDefault="00587C90" w:rsidP="00587C90">
            <w:pPr>
              <w:spacing w:before="0" w:after="0" w:line="240" w:lineRule="auto"/>
              <w:jc w:val="center"/>
              <w:rPr>
                <w:ins w:id="88248" w:author="pete jones" w:date="2022-01-11T16:55:00Z"/>
                <w:rFonts w:ascii="Calibri" w:hAnsi="Calibri" w:cs="Calibri"/>
                <w:color w:val="000000"/>
                <w:sz w:val="22"/>
                <w:szCs w:val="22"/>
              </w:rPr>
            </w:pPr>
            <w:ins w:id="88249"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0CF4190" w14:textId="77777777" w:rsidR="00587C90" w:rsidRPr="00587C90" w:rsidRDefault="00587C90" w:rsidP="00587C90">
            <w:pPr>
              <w:spacing w:before="0" w:after="0" w:line="240" w:lineRule="auto"/>
              <w:jc w:val="center"/>
              <w:rPr>
                <w:ins w:id="88250" w:author="pete jones" w:date="2022-01-11T16:55:00Z"/>
                <w:rFonts w:ascii="Calibri" w:hAnsi="Calibri" w:cs="Calibri"/>
                <w:color w:val="000000"/>
                <w:sz w:val="22"/>
                <w:szCs w:val="22"/>
              </w:rPr>
            </w:pPr>
            <w:ins w:id="88251"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13108D" w14:textId="77777777" w:rsidR="00587C90" w:rsidRPr="00587C90" w:rsidRDefault="00587C90" w:rsidP="00587C90">
            <w:pPr>
              <w:spacing w:before="0" w:after="0" w:line="240" w:lineRule="auto"/>
              <w:jc w:val="center"/>
              <w:rPr>
                <w:ins w:id="88252" w:author="pete jones" w:date="2022-01-11T16:55:00Z"/>
                <w:rFonts w:ascii="Calibri" w:hAnsi="Calibri" w:cs="Calibri"/>
                <w:color w:val="000000"/>
                <w:sz w:val="22"/>
                <w:szCs w:val="22"/>
              </w:rPr>
            </w:pPr>
            <w:ins w:id="88253"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6E9F88" w14:textId="77777777" w:rsidR="00587C90" w:rsidRPr="00587C90" w:rsidRDefault="00587C90" w:rsidP="00587C90">
            <w:pPr>
              <w:spacing w:before="0" w:after="0" w:line="240" w:lineRule="auto"/>
              <w:jc w:val="center"/>
              <w:rPr>
                <w:ins w:id="88254" w:author="pete jones" w:date="2022-01-11T16:55:00Z"/>
                <w:rFonts w:ascii="Calibri" w:hAnsi="Calibri" w:cs="Calibri"/>
                <w:color w:val="000000"/>
                <w:sz w:val="22"/>
                <w:szCs w:val="22"/>
              </w:rPr>
            </w:pPr>
            <w:ins w:id="88255"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EAE19F" w14:textId="77777777" w:rsidR="00587C90" w:rsidRPr="00587C90" w:rsidRDefault="00587C90" w:rsidP="00587C90">
            <w:pPr>
              <w:spacing w:before="0" w:after="0" w:line="240" w:lineRule="auto"/>
              <w:jc w:val="center"/>
              <w:rPr>
                <w:ins w:id="88256" w:author="pete jones" w:date="2022-01-11T16:55:00Z"/>
                <w:rFonts w:ascii="Calibri" w:hAnsi="Calibri" w:cs="Calibri"/>
                <w:color w:val="000000"/>
                <w:sz w:val="22"/>
                <w:szCs w:val="22"/>
              </w:rPr>
            </w:pPr>
            <w:ins w:id="8825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DE79F6" w14:textId="77777777" w:rsidR="00587C90" w:rsidRPr="00587C90" w:rsidRDefault="00587C90" w:rsidP="00587C90">
            <w:pPr>
              <w:spacing w:before="0" w:after="0" w:line="240" w:lineRule="auto"/>
              <w:jc w:val="center"/>
              <w:rPr>
                <w:ins w:id="88258" w:author="pete jones" w:date="2022-01-11T16:55:00Z"/>
                <w:rFonts w:ascii="Calibri" w:hAnsi="Calibri" w:cs="Calibri"/>
                <w:color w:val="000000"/>
                <w:sz w:val="22"/>
                <w:szCs w:val="22"/>
              </w:rPr>
            </w:pPr>
            <w:ins w:id="8825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F9AD1C" w14:textId="77777777" w:rsidR="00587C90" w:rsidRPr="00587C90" w:rsidRDefault="00587C90" w:rsidP="00587C90">
            <w:pPr>
              <w:spacing w:before="0" w:after="0" w:line="240" w:lineRule="auto"/>
              <w:jc w:val="center"/>
              <w:rPr>
                <w:ins w:id="88260" w:author="pete jones" w:date="2022-01-11T16:55:00Z"/>
                <w:rFonts w:ascii="Calibri" w:hAnsi="Calibri" w:cs="Calibri"/>
                <w:color w:val="000000"/>
                <w:sz w:val="22"/>
                <w:szCs w:val="22"/>
              </w:rPr>
            </w:pPr>
            <w:ins w:id="8826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72BD61" w14:textId="77777777" w:rsidR="00587C90" w:rsidRPr="00587C90" w:rsidRDefault="00587C90" w:rsidP="00587C90">
            <w:pPr>
              <w:spacing w:before="0" w:after="0" w:line="240" w:lineRule="auto"/>
              <w:jc w:val="center"/>
              <w:rPr>
                <w:ins w:id="88262" w:author="pete jones" w:date="2022-01-11T16:55:00Z"/>
                <w:rFonts w:ascii="Calibri" w:hAnsi="Calibri" w:cs="Calibri"/>
                <w:color w:val="000000"/>
                <w:sz w:val="22"/>
                <w:szCs w:val="22"/>
              </w:rPr>
            </w:pPr>
            <w:ins w:id="8826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D7DA2E" w14:textId="77777777" w:rsidR="00587C90" w:rsidRPr="00587C90" w:rsidRDefault="00587C90" w:rsidP="00587C90">
            <w:pPr>
              <w:spacing w:before="0" w:after="0" w:line="240" w:lineRule="auto"/>
              <w:jc w:val="center"/>
              <w:rPr>
                <w:ins w:id="88264" w:author="pete jones" w:date="2022-01-11T16:55:00Z"/>
                <w:rFonts w:ascii="Calibri" w:hAnsi="Calibri" w:cs="Calibri"/>
                <w:color w:val="000000"/>
                <w:sz w:val="22"/>
                <w:szCs w:val="22"/>
              </w:rPr>
            </w:pPr>
            <w:ins w:id="8826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D9CE90" w14:textId="77777777" w:rsidR="00587C90" w:rsidRPr="00587C90" w:rsidRDefault="00587C90" w:rsidP="00587C90">
            <w:pPr>
              <w:spacing w:before="0" w:after="0" w:line="240" w:lineRule="auto"/>
              <w:jc w:val="center"/>
              <w:rPr>
                <w:ins w:id="88266" w:author="pete jones" w:date="2022-01-11T16:55:00Z"/>
                <w:rFonts w:ascii="Calibri" w:hAnsi="Calibri" w:cs="Calibri"/>
                <w:color w:val="000000"/>
                <w:sz w:val="22"/>
                <w:szCs w:val="22"/>
              </w:rPr>
            </w:pPr>
            <w:ins w:id="88267"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AD65F8A" w14:textId="77777777" w:rsidR="00587C90" w:rsidRPr="00587C90" w:rsidRDefault="00587C90" w:rsidP="00587C90">
            <w:pPr>
              <w:spacing w:before="0" w:after="0" w:line="240" w:lineRule="auto"/>
              <w:jc w:val="center"/>
              <w:rPr>
                <w:ins w:id="88268" w:author="pete jones" w:date="2022-01-11T16:55:00Z"/>
                <w:rFonts w:ascii="Calibri" w:hAnsi="Calibri" w:cs="Calibri"/>
                <w:color w:val="000000"/>
                <w:sz w:val="22"/>
                <w:szCs w:val="22"/>
              </w:rPr>
            </w:pPr>
            <w:ins w:id="88269" w:author="pete jones" w:date="2022-01-11T16:55:00Z">
              <w:r w:rsidRPr="00587C90">
                <w:rPr>
                  <w:rFonts w:ascii="Calibri" w:hAnsi="Calibri" w:cs="Calibri"/>
                  <w:color w:val="000000"/>
                  <w:sz w:val="22"/>
                  <w:szCs w:val="22"/>
                </w:rPr>
                <w:t> </w:t>
              </w:r>
            </w:ins>
          </w:p>
        </w:tc>
      </w:tr>
      <w:tr w:rsidR="00587C90" w:rsidRPr="00587C90" w14:paraId="0A3DCE80" w14:textId="77777777" w:rsidTr="00587C90">
        <w:trPr>
          <w:trHeight w:val="300"/>
          <w:ins w:id="88270"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6065956" w14:textId="77777777" w:rsidR="00587C90" w:rsidRPr="00587C90" w:rsidRDefault="00587C90" w:rsidP="00587C90">
            <w:pPr>
              <w:spacing w:before="0" w:after="0" w:line="240" w:lineRule="auto"/>
              <w:jc w:val="center"/>
              <w:rPr>
                <w:ins w:id="88271" w:author="pete jones" w:date="2022-01-11T16:55:00Z"/>
                <w:rFonts w:ascii="Calibri" w:hAnsi="Calibri" w:cs="Calibri"/>
                <w:color w:val="000000"/>
                <w:sz w:val="22"/>
                <w:szCs w:val="22"/>
              </w:rPr>
            </w:pPr>
            <w:ins w:id="88272"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C9E294F" w14:textId="77777777" w:rsidR="00587C90" w:rsidRPr="00587C90" w:rsidRDefault="00587C90" w:rsidP="00587C90">
            <w:pPr>
              <w:spacing w:before="0" w:after="0" w:line="240" w:lineRule="auto"/>
              <w:jc w:val="left"/>
              <w:rPr>
                <w:ins w:id="88273" w:author="pete jones" w:date="2022-01-11T16:55:00Z"/>
                <w:rFonts w:ascii="Calibri" w:hAnsi="Calibri" w:cs="Calibri"/>
                <w:color w:val="000000"/>
                <w:sz w:val="22"/>
                <w:szCs w:val="22"/>
              </w:rPr>
            </w:pPr>
            <w:ins w:id="88274" w:author="pete jones" w:date="2022-01-11T16:55:00Z">
              <w:r w:rsidRPr="00587C90">
                <w:rPr>
                  <w:rFonts w:ascii="Calibri" w:hAnsi="Calibri" w:cs="Calibri"/>
                  <w:color w:val="000000"/>
                  <w:sz w:val="22"/>
                  <w:szCs w:val="22"/>
                </w:rPr>
                <w:t>NUCLEAR AND SOLAR ENERGY</w:t>
              </w:r>
            </w:ins>
          </w:p>
        </w:tc>
        <w:tc>
          <w:tcPr>
            <w:tcW w:w="432" w:type="dxa"/>
            <w:tcBorders>
              <w:top w:val="nil"/>
              <w:left w:val="nil"/>
              <w:bottom w:val="single" w:sz="4" w:space="0" w:color="auto"/>
              <w:right w:val="single" w:sz="4" w:space="0" w:color="auto"/>
            </w:tcBorders>
            <w:shd w:val="clear" w:color="auto" w:fill="auto"/>
            <w:noWrap/>
            <w:vAlign w:val="bottom"/>
            <w:hideMark/>
          </w:tcPr>
          <w:p w14:paraId="6AA39935" w14:textId="77777777" w:rsidR="00587C90" w:rsidRPr="00587C90" w:rsidRDefault="00587C90" w:rsidP="00587C90">
            <w:pPr>
              <w:spacing w:before="0" w:after="0" w:line="240" w:lineRule="auto"/>
              <w:jc w:val="center"/>
              <w:rPr>
                <w:ins w:id="88275" w:author="pete jones" w:date="2022-01-11T16:55:00Z"/>
                <w:rFonts w:ascii="Calibri" w:hAnsi="Calibri" w:cs="Calibri"/>
                <w:color w:val="000000"/>
                <w:sz w:val="22"/>
                <w:szCs w:val="22"/>
              </w:rPr>
            </w:pPr>
            <w:ins w:id="88276"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1397A78" w14:textId="77777777" w:rsidR="00587C90" w:rsidRPr="00587C90" w:rsidRDefault="00587C90" w:rsidP="00587C90">
            <w:pPr>
              <w:spacing w:before="0" w:after="0" w:line="240" w:lineRule="auto"/>
              <w:jc w:val="center"/>
              <w:rPr>
                <w:ins w:id="88277" w:author="pete jones" w:date="2022-01-11T16:55:00Z"/>
                <w:rFonts w:ascii="Calibri" w:hAnsi="Calibri" w:cs="Calibri"/>
                <w:color w:val="000000"/>
                <w:sz w:val="22"/>
                <w:szCs w:val="22"/>
              </w:rPr>
            </w:pPr>
            <w:ins w:id="88278"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51C1CDE" w14:textId="77777777" w:rsidR="00587C90" w:rsidRPr="00587C90" w:rsidRDefault="00587C90" w:rsidP="00587C90">
            <w:pPr>
              <w:spacing w:before="0" w:after="0" w:line="240" w:lineRule="auto"/>
              <w:jc w:val="center"/>
              <w:rPr>
                <w:ins w:id="88279" w:author="pete jones" w:date="2022-01-11T16:55:00Z"/>
                <w:rFonts w:ascii="Calibri" w:hAnsi="Calibri" w:cs="Calibri"/>
                <w:color w:val="000000"/>
                <w:sz w:val="22"/>
                <w:szCs w:val="22"/>
              </w:rPr>
            </w:pPr>
            <w:ins w:id="88280"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8C513C" w14:textId="77777777" w:rsidR="00587C90" w:rsidRPr="00587C90" w:rsidRDefault="00587C90" w:rsidP="00587C90">
            <w:pPr>
              <w:spacing w:before="0" w:after="0" w:line="240" w:lineRule="auto"/>
              <w:jc w:val="center"/>
              <w:rPr>
                <w:ins w:id="88281" w:author="pete jones" w:date="2022-01-11T16:55:00Z"/>
                <w:rFonts w:ascii="Calibri" w:hAnsi="Calibri" w:cs="Calibri"/>
                <w:color w:val="000000"/>
                <w:sz w:val="22"/>
                <w:szCs w:val="22"/>
              </w:rPr>
            </w:pPr>
            <w:ins w:id="88282"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152372" w14:textId="77777777" w:rsidR="00587C90" w:rsidRPr="00587C90" w:rsidRDefault="00587C90" w:rsidP="00587C90">
            <w:pPr>
              <w:spacing w:before="0" w:after="0" w:line="240" w:lineRule="auto"/>
              <w:jc w:val="center"/>
              <w:rPr>
                <w:ins w:id="88283" w:author="pete jones" w:date="2022-01-11T16:55:00Z"/>
                <w:rFonts w:ascii="Calibri" w:hAnsi="Calibri" w:cs="Calibri"/>
                <w:color w:val="000000"/>
                <w:sz w:val="22"/>
                <w:szCs w:val="22"/>
              </w:rPr>
            </w:pPr>
            <w:ins w:id="88284"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FD8C2E" w14:textId="77777777" w:rsidR="00587C90" w:rsidRPr="00587C90" w:rsidRDefault="00587C90" w:rsidP="00587C90">
            <w:pPr>
              <w:spacing w:before="0" w:after="0" w:line="240" w:lineRule="auto"/>
              <w:jc w:val="center"/>
              <w:rPr>
                <w:ins w:id="88285" w:author="pete jones" w:date="2022-01-11T16:55:00Z"/>
                <w:rFonts w:ascii="Calibri" w:hAnsi="Calibri" w:cs="Calibri"/>
                <w:color w:val="000000"/>
                <w:sz w:val="22"/>
                <w:szCs w:val="22"/>
              </w:rPr>
            </w:pPr>
            <w:ins w:id="8828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F78A4B" w14:textId="77777777" w:rsidR="00587C90" w:rsidRPr="00587C90" w:rsidRDefault="00587C90" w:rsidP="00587C90">
            <w:pPr>
              <w:spacing w:before="0" w:after="0" w:line="240" w:lineRule="auto"/>
              <w:jc w:val="center"/>
              <w:rPr>
                <w:ins w:id="88287" w:author="pete jones" w:date="2022-01-11T16:55:00Z"/>
                <w:rFonts w:ascii="Calibri" w:hAnsi="Calibri" w:cs="Calibri"/>
                <w:color w:val="000000"/>
                <w:sz w:val="22"/>
                <w:szCs w:val="22"/>
              </w:rPr>
            </w:pPr>
            <w:ins w:id="8828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8120F5" w14:textId="77777777" w:rsidR="00587C90" w:rsidRPr="00587C90" w:rsidRDefault="00587C90" w:rsidP="00587C90">
            <w:pPr>
              <w:spacing w:before="0" w:after="0" w:line="240" w:lineRule="auto"/>
              <w:jc w:val="center"/>
              <w:rPr>
                <w:ins w:id="88289" w:author="pete jones" w:date="2022-01-11T16:55:00Z"/>
                <w:rFonts w:ascii="Calibri" w:hAnsi="Calibri" w:cs="Calibri"/>
                <w:color w:val="000000"/>
                <w:sz w:val="22"/>
                <w:szCs w:val="22"/>
              </w:rPr>
            </w:pPr>
            <w:ins w:id="8829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DA3C4E" w14:textId="77777777" w:rsidR="00587C90" w:rsidRPr="00587C90" w:rsidRDefault="00587C90" w:rsidP="00587C90">
            <w:pPr>
              <w:spacing w:before="0" w:after="0" w:line="240" w:lineRule="auto"/>
              <w:jc w:val="center"/>
              <w:rPr>
                <w:ins w:id="88291" w:author="pete jones" w:date="2022-01-11T16:55:00Z"/>
                <w:rFonts w:ascii="Calibri" w:hAnsi="Calibri" w:cs="Calibri"/>
                <w:color w:val="000000"/>
                <w:sz w:val="22"/>
                <w:szCs w:val="22"/>
              </w:rPr>
            </w:pPr>
            <w:ins w:id="8829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486C5B" w14:textId="77777777" w:rsidR="00587C90" w:rsidRPr="00587C90" w:rsidRDefault="00587C90" w:rsidP="00587C90">
            <w:pPr>
              <w:spacing w:before="0" w:after="0" w:line="240" w:lineRule="auto"/>
              <w:jc w:val="center"/>
              <w:rPr>
                <w:ins w:id="88293" w:author="pete jones" w:date="2022-01-11T16:55:00Z"/>
                <w:rFonts w:ascii="Calibri" w:hAnsi="Calibri" w:cs="Calibri"/>
                <w:color w:val="000000"/>
                <w:sz w:val="22"/>
                <w:szCs w:val="22"/>
              </w:rPr>
            </w:pPr>
            <w:ins w:id="8829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71A7BD" w14:textId="77777777" w:rsidR="00587C90" w:rsidRPr="00587C90" w:rsidRDefault="00587C90" w:rsidP="00587C90">
            <w:pPr>
              <w:spacing w:before="0" w:after="0" w:line="240" w:lineRule="auto"/>
              <w:jc w:val="center"/>
              <w:rPr>
                <w:ins w:id="88295" w:author="pete jones" w:date="2022-01-11T16:55:00Z"/>
                <w:rFonts w:ascii="Calibri" w:hAnsi="Calibri" w:cs="Calibri"/>
                <w:color w:val="000000"/>
                <w:sz w:val="22"/>
                <w:szCs w:val="22"/>
              </w:rPr>
            </w:pPr>
            <w:ins w:id="88296"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3CDED8" w14:textId="77777777" w:rsidR="00587C90" w:rsidRPr="00587C90" w:rsidRDefault="00587C90" w:rsidP="00587C90">
            <w:pPr>
              <w:spacing w:before="0" w:after="0" w:line="240" w:lineRule="auto"/>
              <w:jc w:val="center"/>
              <w:rPr>
                <w:ins w:id="88297" w:author="pete jones" w:date="2022-01-11T16:55:00Z"/>
                <w:rFonts w:ascii="Calibri" w:hAnsi="Calibri" w:cs="Calibri"/>
                <w:color w:val="000000"/>
                <w:sz w:val="22"/>
                <w:szCs w:val="22"/>
              </w:rPr>
            </w:pPr>
            <w:ins w:id="88298" w:author="pete jones" w:date="2022-01-11T16:55:00Z">
              <w:r w:rsidRPr="00587C90">
                <w:rPr>
                  <w:rFonts w:ascii="Calibri" w:hAnsi="Calibri" w:cs="Calibri"/>
                  <w:color w:val="000000"/>
                  <w:sz w:val="22"/>
                  <w:szCs w:val="22"/>
                </w:rPr>
                <w:t> </w:t>
              </w:r>
            </w:ins>
          </w:p>
        </w:tc>
      </w:tr>
      <w:tr w:rsidR="00587C90" w:rsidRPr="00587C90" w14:paraId="676A820E" w14:textId="77777777" w:rsidTr="00587C90">
        <w:trPr>
          <w:trHeight w:val="300"/>
          <w:ins w:id="88299"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027C9AA" w14:textId="77777777" w:rsidR="00587C90" w:rsidRPr="00587C90" w:rsidRDefault="00587C90" w:rsidP="00587C90">
            <w:pPr>
              <w:spacing w:before="0" w:after="0" w:line="240" w:lineRule="auto"/>
              <w:jc w:val="center"/>
              <w:rPr>
                <w:ins w:id="88300" w:author="pete jones" w:date="2022-01-11T16:55:00Z"/>
                <w:rFonts w:ascii="Calibri" w:hAnsi="Calibri" w:cs="Calibri"/>
                <w:color w:val="000000"/>
                <w:sz w:val="22"/>
                <w:szCs w:val="22"/>
              </w:rPr>
            </w:pPr>
            <w:ins w:id="88301"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17024F9" w14:textId="77777777" w:rsidR="00587C90" w:rsidRPr="00587C90" w:rsidRDefault="00587C90" w:rsidP="00587C90">
            <w:pPr>
              <w:spacing w:before="0" w:after="0" w:line="240" w:lineRule="auto"/>
              <w:jc w:val="left"/>
              <w:rPr>
                <w:ins w:id="88302" w:author="pete jones" w:date="2022-01-11T16:55:00Z"/>
                <w:rFonts w:ascii="Calibri" w:hAnsi="Calibri" w:cs="Calibri"/>
                <w:color w:val="000000"/>
                <w:sz w:val="22"/>
                <w:szCs w:val="22"/>
              </w:rPr>
            </w:pPr>
            <w:ins w:id="88303" w:author="pete jones" w:date="2022-01-11T16:55:00Z">
              <w:r w:rsidRPr="00587C90">
                <w:rPr>
                  <w:rFonts w:ascii="Calibri" w:hAnsi="Calibri" w:cs="Calibri"/>
                  <w:color w:val="000000"/>
                  <w:sz w:val="22"/>
                  <w:szCs w:val="22"/>
                </w:rPr>
                <w:t>STRESS ANALYSIS AN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1647305D" w14:textId="77777777" w:rsidR="00587C90" w:rsidRPr="00587C90" w:rsidRDefault="00587C90" w:rsidP="00587C90">
            <w:pPr>
              <w:spacing w:before="0" w:after="0" w:line="240" w:lineRule="auto"/>
              <w:jc w:val="center"/>
              <w:rPr>
                <w:ins w:id="88304" w:author="pete jones" w:date="2022-01-11T16:55:00Z"/>
                <w:rFonts w:ascii="Calibri" w:hAnsi="Calibri" w:cs="Calibri"/>
                <w:color w:val="000000"/>
                <w:sz w:val="22"/>
                <w:szCs w:val="22"/>
              </w:rPr>
            </w:pPr>
            <w:ins w:id="88305" w:author="pete jones" w:date="2022-01-11T16:55:00Z">
              <w:r w:rsidRPr="00587C9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41721B4" w14:textId="77777777" w:rsidR="00587C90" w:rsidRPr="00587C90" w:rsidRDefault="00587C90" w:rsidP="00587C90">
            <w:pPr>
              <w:spacing w:before="0" w:after="0" w:line="240" w:lineRule="auto"/>
              <w:jc w:val="center"/>
              <w:rPr>
                <w:ins w:id="88306" w:author="pete jones" w:date="2022-01-11T16:55:00Z"/>
                <w:rFonts w:ascii="Calibri" w:hAnsi="Calibri" w:cs="Calibri"/>
                <w:color w:val="000000"/>
                <w:sz w:val="22"/>
                <w:szCs w:val="22"/>
              </w:rPr>
            </w:pPr>
            <w:ins w:id="88307"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674D216" w14:textId="77777777" w:rsidR="00587C90" w:rsidRPr="00587C90" w:rsidRDefault="00587C90" w:rsidP="00587C90">
            <w:pPr>
              <w:spacing w:before="0" w:after="0" w:line="240" w:lineRule="auto"/>
              <w:jc w:val="center"/>
              <w:rPr>
                <w:ins w:id="88308" w:author="pete jones" w:date="2022-01-11T16:55:00Z"/>
                <w:rFonts w:ascii="Calibri" w:hAnsi="Calibri" w:cs="Calibri"/>
                <w:color w:val="000000"/>
                <w:sz w:val="22"/>
                <w:szCs w:val="22"/>
              </w:rPr>
            </w:pPr>
            <w:ins w:id="88309"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AC5DED" w14:textId="77777777" w:rsidR="00587C90" w:rsidRPr="00587C90" w:rsidRDefault="00587C90" w:rsidP="00587C90">
            <w:pPr>
              <w:spacing w:before="0" w:after="0" w:line="240" w:lineRule="auto"/>
              <w:jc w:val="center"/>
              <w:rPr>
                <w:ins w:id="88310" w:author="pete jones" w:date="2022-01-11T16:55:00Z"/>
                <w:rFonts w:ascii="Calibri" w:hAnsi="Calibri" w:cs="Calibri"/>
                <w:color w:val="000000"/>
                <w:sz w:val="22"/>
                <w:szCs w:val="22"/>
              </w:rPr>
            </w:pPr>
            <w:ins w:id="88311"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9C0EF6" w14:textId="77777777" w:rsidR="00587C90" w:rsidRPr="00587C90" w:rsidRDefault="00587C90" w:rsidP="00587C90">
            <w:pPr>
              <w:spacing w:before="0" w:after="0" w:line="240" w:lineRule="auto"/>
              <w:jc w:val="center"/>
              <w:rPr>
                <w:ins w:id="88312" w:author="pete jones" w:date="2022-01-11T16:55:00Z"/>
                <w:rFonts w:ascii="Calibri" w:hAnsi="Calibri" w:cs="Calibri"/>
                <w:color w:val="000000"/>
                <w:sz w:val="22"/>
                <w:szCs w:val="22"/>
              </w:rPr>
            </w:pPr>
            <w:ins w:id="88313"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F6C03F" w14:textId="77777777" w:rsidR="00587C90" w:rsidRPr="00587C90" w:rsidRDefault="00587C90" w:rsidP="00587C90">
            <w:pPr>
              <w:spacing w:before="0" w:after="0" w:line="240" w:lineRule="auto"/>
              <w:jc w:val="center"/>
              <w:rPr>
                <w:ins w:id="88314" w:author="pete jones" w:date="2022-01-11T16:55:00Z"/>
                <w:rFonts w:ascii="Calibri" w:hAnsi="Calibri" w:cs="Calibri"/>
                <w:color w:val="000000"/>
                <w:sz w:val="22"/>
                <w:szCs w:val="22"/>
              </w:rPr>
            </w:pPr>
            <w:ins w:id="8831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39F24C" w14:textId="77777777" w:rsidR="00587C90" w:rsidRPr="00587C90" w:rsidRDefault="00587C90" w:rsidP="00587C90">
            <w:pPr>
              <w:spacing w:before="0" w:after="0" w:line="240" w:lineRule="auto"/>
              <w:jc w:val="center"/>
              <w:rPr>
                <w:ins w:id="88316" w:author="pete jones" w:date="2022-01-11T16:55:00Z"/>
                <w:rFonts w:ascii="Calibri" w:hAnsi="Calibri" w:cs="Calibri"/>
                <w:color w:val="000000"/>
                <w:sz w:val="22"/>
                <w:szCs w:val="22"/>
              </w:rPr>
            </w:pPr>
            <w:ins w:id="8831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113D67" w14:textId="77777777" w:rsidR="00587C90" w:rsidRPr="00587C90" w:rsidRDefault="00587C90" w:rsidP="00587C90">
            <w:pPr>
              <w:spacing w:before="0" w:after="0" w:line="240" w:lineRule="auto"/>
              <w:jc w:val="center"/>
              <w:rPr>
                <w:ins w:id="88318" w:author="pete jones" w:date="2022-01-11T16:55:00Z"/>
                <w:rFonts w:ascii="Calibri" w:hAnsi="Calibri" w:cs="Calibri"/>
                <w:color w:val="000000"/>
                <w:sz w:val="22"/>
                <w:szCs w:val="22"/>
              </w:rPr>
            </w:pPr>
            <w:ins w:id="8831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6D728E" w14:textId="77777777" w:rsidR="00587C90" w:rsidRPr="00587C90" w:rsidRDefault="00587C90" w:rsidP="00587C90">
            <w:pPr>
              <w:spacing w:before="0" w:after="0" w:line="240" w:lineRule="auto"/>
              <w:jc w:val="center"/>
              <w:rPr>
                <w:ins w:id="88320" w:author="pete jones" w:date="2022-01-11T16:55:00Z"/>
                <w:rFonts w:ascii="Calibri" w:hAnsi="Calibri" w:cs="Calibri"/>
                <w:color w:val="000000"/>
                <w:sz w:val="22"/>
                <w:szCs w:val="22"/>
              </w:rPr>
            </w:pPr>
            <w:ins w:id="8832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D09F22" w14:textId="77777777" w:rsidR="00587C90" w:rsidRPr="00587C90" w:rsidRDefault="00587C90" w:rsidP="00587C90">
            <w:pPr>
              <w:spacing w:before="0" w:after="0" w:line="240" w:lineRule="auto"/>
              <w:jc w:val="center"/>
              <w:rPr>
                <w:ins w:id="88322" w:author="pete jones" w:date="2022-01-11T16:55:00Z"/>
                <w:rFonts w:ascii="Calibri" w:hAnsi="Calibri" w:cs="Calibri"/>
                <w:color w:val="000000"/>
                <w:sz w:val="22"/>
                <w:szCs w:val="22"/>
              </w:rPr>
            </w:pPr>
            <w:ins w:id="8832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75A441" w14:textId="77777777" w:rsidR="00587C90" w:rsidRPr="00587C90" w:rsidRDefault="00587C90" w:rsidP="00587C90">
            <w:pPr>
              <w:spacing w:before="0" w:after="0" w:line="240" w:lineRule="auto"/>
              <w:jc w:val="center"/>
              <w:rPr>
                <w:ins w:id="88324" w:author="pete jones" w:date="2022-01-11T16:55:00Z"/>
                <w:rFonts w:ascii="Calibri" w:hAnsi="Calibri" w:cs="Calibri"/>
                <w:color w:val="000000"/>
                <w:sz w:val="22"/>
                <w:szCs w:val="22"/>
              </w:rPr>
            </w:pPr>
            <w:ins w:id="88325"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2B47B4" w14:textId="77777777" w:rsidR="00587C90" w:rsidRPr="00587C90" w:rsidRDefault="00587C90" w:rsidP="00587C90">
            <w:pPr>
              <w:spacing w:before="0" w:after="0" w:line="240" w:lineRule="auto"/>
              <w:jc w:val="center"/>
              <w:rPr>
                <w:ins w:id="88326" w:author="pete jones" w:date="2022-01-11T16:55:00Z"/>
                <w:rFonts w:ascii="Calibri" w:hAnsi="Calibri" w:cs="Calibri"/>
                <w:color w:val="000000"/>
                <w:sz w:val="22"/>
                <w:szCs w:val="22"/>
              </w:rPr>
            </w:pPr>
            <w:ins w:id="88327" w:author="pete jones" w:date="2022-01-11T16:55:00Z">
              <w:r w:rsidRPr="00587C90">
                <w:rPr>
                  <w:rFonts w:ascii="Calibri" w:hAnsi="Calibri" w:cs="Calibri"/>
                  <w:color w:val="000000"/>
                  <w:sz w:val="22"/>
                  <w:szCs w:val="22"/>
                </w:rPr>
                <w:t> </w:t>
              </w:r>
            </w:ins>
          </w:p>
        </w:tc>
      </w:tr>
      <w:tr w:rsidR="00587C90" w:rsidRPr="00587C90" w14:paraId="1B7F9995" w14:textId="77777777" w:rsidTr="00587C90">
        <w:trPr>
          <w:trHeight w:val="300"/>
          <w:ins w:id="88328"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C0C3FBB" w14:textId="77777777" w:rsidR="00587C90" w:rsidRPr="00587C90" w:rsidRDefault="00587C90" w:rsidP="00587C90">
            <w:pPr>
              <w:spacing w:before="0" w:after="0" w:line="240" w:lineRule="auto"/>
              <w:jc w:val="center"/>
              <w:rPr>
                <w:ins w:id="88329" w:author="pete jones" w:date="2022-01-11T16:55:00Z"/>
                <w:rFonts w:ascii="Calibri" w:hAnsi="Calibri" w:cs="Calibri"/>
                <w:color w:val="000000"/>
                <w:sz w:val="22"/>
                <w:szCs w:val="22"/>
              </w:rPr>
            </w:pPr>
            <w:ins w:id="88330"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CF5D14E" w14:textId="77777777" w:rsidR="00587C90" w:rsidRPr="00587C90" w:rsidRDefault="00587C90" w:rsidP="00587C90">
            <w:pPr>
              <w:spacing w:before="0" w:after="0" w:line="240" w:lineRule="auto"/>
              <w:jc w:val="left"/>
              <w:rPr>
                <w:ins w:id="88331" w:author="pete jones" w:date="2022-01-11T16:55:00Z"/>
                <w:rFonts w:ascii="Calibri" w:hAnsi="Calibri" w:cs="Calibri"/>
                <w:color w:val="000000"/>
                <w:sz w:val="22"/>
                <w:szCs w:val="22"/>
              </w:rPr>
            </w:pPr>
            <w:ins w:id="88332" w:author="pete jones" w:date="2022-01-11T16:55:00Z">
              <w:r w:rsidRPr="00587C90">
                <w:rPr>
                  <w:rFonts w:ascii="Calibri" w:hAnsi="Calibri" w:cs="Calibri"/>
                  <w:color w:val="000000"/>
                  <w:sz w:val="22"/>
                  <w:szCs w:val="22"/>
                </w:rPr>
                <w:t>MODELLING ENVIRONMENTAL PROCESSES</w:t>
              </w:r>
            </w:ins>
          </w:p>
        </w:tc>
        <w:tc>
          <w:tcPr>
            <w:tcW w:w="432" w:type="dxa"/>
            <w:tcBorders>
              <w:top w:val="nil"/>
              <w:left w:val="nil"/>
              <w:bottom w:val="single" w:sz="4" w:space="0" w:color="auto"/>
              <w:right w:val="single" w:sz="4" w:space="0" w:color="auto"/>
            </w:tcBorders>
            <w:shd w:val="clear" w:color="auto" w:fill="auto"/>
            <w:noWrap/>
            <w:vAlign w:val="bottom"/>
            <w:hideMark/>
          </w:tcPr>
          <w:p w14:paraId="7D6B9E95" w14:textId="77777777" w:rsidR="00587C90" w:rsidRPr="00587C90" w:rsidRDefault="00587C90" w:rsidP="00587C90">
            <w:pPr>
              <w:spacing w:before="0" w:after="0" w:line="240" w:lineRule="auto"/>
              <w:jc w:val="center"/>
              <w:rPr>
                <w:ins w:id="88333" w:author="pete jones" w:date="2022-01-11T16:55:00Z"/>
                <w:rFonts w:ascii="Calibri" w:hAnsi="Calibri" w:cs="Calibri"/>
                <w:color w:val="000000"/>
                <w:sz w:val="22"/>
                <w:szCs w:val="22"/>
              </w:rPr>
            </w:pPr>
            <w:ins w:id="88334"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4AFC712" w14:textId="77777777" w:rsidR="00587C90" w:rsidRPr="00587C90" w:rsidRDefault="00587C90" w:rsidP="00587C90">
            <w:pPr>
              <w:spacing w:before="0" w:after="0" w:line="240" w:lineRule="auto"/>
              <w:jc w:val="center"/>
              <w:rPr>
                <w:ins w:id="88335" w:author="pete jones" w:date="2022-01-11T16:55:00Z"/>
                <w:rFonts w:ascii="Calibri" w:hAnsi="Calibri" w:cs="Calibri"/>
                <w:color w:val="000000"/>
                <w:sz w:val="22"/>
                <w:szCs w:val="22"/>
              </w:rPr>
            </w:pPr>
            <w:ins w:id="88336"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674CAA5" w14:textId="77777777" w:rsidR="00587C90" w:rsidRPr="00587C90" w:rsidRDefault="00587C90" w:rsidP="00587C90">
            <w:pPr>
              <w:spacing w:before="0" w:after="0" w:line="240" w:lineRule="auto"/>
              <w:jc w:val="center"/>
              <w:rPr>
                <w:ins w:id="88337" w:author="pete jones" w:date="2022-01-11T16:55:00Z"/>
                <w:rFonts w:ascii="Calibri" w:hAnsi="Calibri" w:cs="Calibri"/>
                <w:color w:val="000000"/>
                <w:sz w:val="22"/>
                <w:szCs w:val="22"/>
              </w:rPr>
            </w:pPr>
            <w:ins w:id="88338"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98ECBE5" w14:textId="77777777" w:rsidR="00587C90" w:rsidRPr="00587C90" w:rsidRDefault="00587C90" w:rsidP="00587C90">
            <w:pPr>
              <w:spacing w:before="0" w:after="0" w:line="240" w:lineRule="auto"/>
              <w:jc w:val="center"/>
              <w:rPr>
                <w:ins w:id="88339" w:author="pete jones" w:date="2022-01-11T16:55:00Z"/>
                <w:rFonts w:ascii="Calibri" w:hAnsi="Calibri" w:cs="Calibri"/>
                <w:color w:val="000000"/>
                <w:sz w:val="22"/>
                <w:szCs w:val="22"/>
              </w:rPr>
            </w:pPr>
            <w:ins w:id="88340"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30F3A0" w14:textId="77777777" w:rsidR="00587C90" w:rsidRPr="00587C90" w:rsidRDefault="00587C90" w:rsidP="00587C90">
            <w:pPr>
              <w:spacing w:before="0" w:after="0" w:line="240" w:lineRule="auto"/>
              <w:jc w:val="center"/>
              <w:rPr>
                <w:ins w:id="88341" w:author="pete jones" w:date="2022-01-11T16:55:00Z"/>
                <w:rFonts w:ascii="Calibri" w:hAnsi="Calibri" w:cs="Calibri"/>
                <w:color w:val="000000"/>
                <w:sz w:val="22"/>
                <w:szCs w:val="22"/>
              </w:rPr>
            </w:pPr>
            <w:ins w:id="88342"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FEF607" w14:textId="77777777" w:rsidR="00587C90" w:rsidRPr="00587C90" w:rsidRDefault="00587C90" w:rsidP="00587C90">
            <w:pPr>
              <w:spacing w:before="0" w:after="0" w:line="240" w:lineRule="auto"/>
              <w:jc w:val="center"/>
              <w:rPr>
                <w:ins w:id="88343" w:author="pete jones" w:date="2022-01-11T16:55:00Z"/>
                <w:rFonts w:ascii="Calibri" w:hAnsi="Calibri" w:cs="Calibri"/>
                <w:color w:val="000000"/>
                <w:sz w:val="22"/>
                <w:szCs w:val="22"/>
              </w:rPr>
            </w:pPr>
            <w:ins w:id="8834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312729" w14:textId="77777777" w:rsidR="00587C90" w:rsidRPr="00587C90" w:rsidRDefault="00587C90" w:rsidP="00587C90">
            <w:pPr>
              <w:spacing w:before="0" w:after="0" w:line="240" w:lineRule="auto"/>
              <w:jc w:val="center"/>
              <w:rPr>
                <w:ins w:id="88345" w:author="pete jones" w:date="2022-01-11T16:55:00Z"/>
                <w:rFonts w:ascii="Calibri" w:hAnsi="Calibri" w:cs="Calibri"/>
                <w:color w:val="000000"/>
                <w:sz w:val="22"/>
                <w:szCs w:val="22"/>
              </w:rPr>
            </w:pPr>
            <w:ins w:id="8834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B827B7" w14:textId="77777777" w:rsidR="00587C90" w:rsidRPr="00587C90" w:rsidRDefault="00587C90" w:rsidP="00587C90">
            <w:pPr>
              <w:spacing w:before="0" w:after="0" w:line="240" w:lineRule="auto"/>
              <w:jc w:val="center"/>
              <w:rPr>
                <w:ins w:id="88347" w:author="pete jones" w:date="2022-01-11T16:55:00Z"/>
                <w:rFonts w:ascii="Calibri" w:hAnsi="Calibri" w:cs="Calibri"/>
                <w:color w:val="000000"/>
                <w:sz w:val="22"/>
                <w:szCs w:val="22"/>
              </w:rPr>
            </w:pPr>
            <w:ins w:id="8834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D84676" w14:textId="77777777" w:rsidR="00587C90" w:rsidRPr="00587C90" w:rsidRDefault="00587C90" w:rsidP="00587C90">
            <w:pPr>
              <w:spacing w:before="0" w:after="0" w:line="240" w:lineRule="auto"/>
              <w:jc w:val="center"/>
              <w:rPr>
                <w:ins w:id="88349" w:author="pete jones" w:date="2022-01-11T16:55:00Z"/>
                <w:rFonts w:ascii="Calibri" w:hAnsi="Calibri" w:cs="Calibri"/>
                <w:color w:val="000000"/>
                <w:sz w:val="22"/>
                <w:szCs w:val="22"/>
              </w:rPr>
            </w:pPr>
            <w:ins w:id="8835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13F26F" w14:textId="77777777" w:rsidR="00587C90" w:rsidRPr="00587C90" w:rsidRDefault="00587C90" w:rsidP="00587C90">
            <w:pPr>
              <w:spacing w:before="0" w:after="0" w:line="240" w:lineRule="auto"/>
              <w:jc w:val="center"/>
              <w:rPr>
                <w:ins w:id="88351" w:author="pete jones" w:date="2022-01-11T16:55:00Z"/>
                <w:rFonts w:ascii="Calibri" w:hAnsi="Calibri" w:cs="Calibri"/>
                <w:color w:val="000000"/>
                <w:sz w:val="22"/>
                <w:szCs w:val="22"/>
              </w:rPr>
            </w:pPr>
            <w:ins w:id="8835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4876CD" w14:textId="77777777" w:rsidR="00587C90" w:rsidRPr="00587C90" w:rsidRDefault="00587C90" w:rsidP="00587C90">
            <w:pPr>
              <w:spacing w:before="0" w:after="0" w:line="240" w:lineRule="auto"/>
              <w:jc w:val="center"/>
              <w:rPr>
                <w:ins w:id="88353" w:author="pete jones" w:date="2022-01-11T16:55:00Z"/>
                <w:rFonts w:ascii="Calibri" w:hAnsi="Calibri" w:cs="Calibri"/>
                <w:color w:val="000000"/>
                <w:sz w:val="22"/>
                <w:szCs w:val="22"/>
              </w:rPr>
            </w:pPr>
            <w:ins w:id="88354"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8024E38" w14:textId="77777777" w:rsidR="00587C90" w:rsidRPr="00587C90" w:rsidRDefault="00587C90" w:rsidP="00587C90">
            <w:pPr>
              <w:spacing w:before="0" w:after="0" w:line="240" w:lineRule="auto"/>
              <w:jc w:val="center"/>
              <w:rPr>
                <w:ins w:id="88355" w:author="pete jones" w:date="2022-01-11T16:55:00Z"/>
                <w:rFonts w:ascii="Calibri" w:hAnsi="Calibri" w:cs="Calibri"/>
                <w:color w:val="000000"/>
                <w:sz w:val="22"/>
                <w:szCs w:val="22"/>
              </w:rPr>
            </w:pPr>
            <w:ins w:id="88356" w:author="pete jones" w:date="2022-01-11T16:55:00Z">
              <w:r w:rsidRPr="00587C90">
                <w:rPr>
                  <w:rFonts w:ascii="Calibri" w:hAnsi="Calibri" w:cs="Calibri"/>
                  <w:color w:val="000000"/>
                  <w:sz w:val="22"/>
                  <w:szCs w:val="22"/>
                </w:rPr>
                <w:t> </w:t>
              </w:r>
            </w:ins>
          </w:p>
        </w:tc>
      </w:tr>
      <w:tr w:rsidR="00587C90" w:rsidRPr="00587C90" w14:paraId="45EEAA4A" w14:textId="77777777" w:rsidTr="00587C90">
        <w:trPr>
          <w:trHeight w:val="300"/>
          <w:ins w:id="88357"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9339770" w14:textId="77777777" w:rsidR="00587C90" w:rsidRPr="00587C90" w:rsidRDefault="00587C90" w:rsidP="00587C90">
            <w:pPr>
              <w:spacing w:before="0" w:after="0" w:line="240" w:lineRule="auto"/>
              <w:jc w:val="center"/>
              <w:rPr>
                <w:ins w:id="88358" w:author="pete jones" w:date="2022-01-11T16:55:00Z"/>
                <w:rFonts w:ascii="Calibri" w:hAnsi="Calibri" w:cs="Calibri"/>
                <w:color w:val="000000"/>
                <w:sz w:val="22"/>
                <w:szCs w:val="22"/>
              </w:rPr>
            </w:pPr>
            <w:ins w:id="88359"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B4560E8" w14:textId="77777777" w:rsidR="00587C90" w:rsidRPr="00587C90" w:rsidRDefault="00587C90" w:rsidP="00587C90">
            <w:pPr>
              <w:spacing w:before="0" w:after="0" w:line="240" w:lineRule="auto"/>
              <w:jc w:val="left"/>
              <w:rPr>
                <w:ins w:id="88360" w:author="pete jones" w:date="2022-01-11T16:55:00Z"/>
                <w:rFonts w:ascii="Calibri" w:hAnsi="Calibri" w:cs="Calibri"/>
                <w:color w:val="000000"/>
                <w:sz w:val="22"/>
                <w:szCs w:val="22"/>
              </w:rPr>
            </w:pPr>
            <w:ins w:id="88361" w:author="pete jones" w:date="2022-01-11T16:55:00Z">
              <w:r w:rsidRPr="00587C90">
                <w:rPr>
                  <w:rFonts w:ascii="Calibri" w:hAnsi="Calibri" w:cs="Calibri"/>
                  <w:color w:val="000000"/>
                  <w:sz w:val="22"/>
                  <w:szCs w:val="22"/>
                </w:rPr>
                <w:t>THE CARBON CYCLE AND CLIMATE CHANGE</w:t>
              </w:r>
            </w:ins>
          </w:p>
        </w:tc>
        <w:tc>
          <w:tcPr>
            <w:tcW w:w="432" w:type="dxa"/>
            <w:tcBorders>
              <w:top w:val="nil"/>
              <w:left w:val="nil"/>
              <w:bottom w:val="single" w:sz="4" w:space="0" w:color="auto"/>
              <w:right w:val="single" w:sz="4" w:space="0" w:color="auto"/>
            </w:tcBorders>
            <w:shd w:val="clear" w:color="auto" w:fill="auto"/>
            <w:noWrap/>
            <w:vAlign w:val="bottom"/>
            <w:hideMark/>
          </w:tcPr>
          <w:p w14:paraId="4FA3671E" w14:textId="77777777" w:rsidR="00587C90" w:rsidRPr="00587C90" w:rsidRDefault="00587C90" w:rsidP="00587C90">
            <w:pPr>
              <w:spacing w:before="0" w:after="0" w:line="240" w:lineRule="auto"/>
              <w:jc w:val="center"/>
              <w:rPr>
                <w:ins w:id="88362" w:author="pete jones" w:date="2022-01-11T16:55:00Z"/>
                <w:rFonts w:ascii="Calibri" w:hAnsi="Calibri" w:cs="Calibri"/>
                <w:color w:val="000000"/>
                <w:sz w:val="22"/>
                <w:szCs w:val="22"/>
              </w:rPr>
            </w:pPr>
            <w:ins w:id="88363"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AB7C4A3" w14:textId="77777777" w:rsidR="00587C90" w:rsidRPr="00587C90" w:rsidRDefault="00587C90" w:rsidP="00587C90">
            <w:pPr>
              <w:spacing w:before="0" w:after="0" w:line="240" w:lineRule="auto"/>
              <w:jc w:val="center"/>
              <w:rPr>
                <w:ins w:id="88364" w:author="pete jones" w:date="2022-01-11T16:55:00Z"/>
                <w:rFonts w:ascii="Calibri" w:hAnsi="Calibri" w:cs="Calibri"/>
                <w:color w:val="000000"/>
                <w:sz w:val="22"/>
                <w:szCs w:val="22"/>
              </w:rPr>
            </w:pPr>
            <w:ins w:id="88365"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6FF79C9" w14:textId="77777777" w:rsidR="00587C90" w:rsidRPr="00587C90" w:rsidRDefault="00587C90" w:rsidP="00587C90">
            <w:pPr>
              <w:spacing w:before="0" w:after="0" w:line="240" w:lineRule="auto"/>
              <w:jc w:val="center"/>
              <w:rPr>
                <w:ins w:id="88366" w:author="pete jones" w:date="2022-01-11T16:55:00Z"/>
                <w:rFonts w:ascii="Calibri" w:hAnsi="Calibri" w:cs="Calibri"/>
                <w:color w:val="000000"/>
                <w:sz w:val="22"/>
                <w:szCs w:val="22"/>
              </w:rPr>
            </w:pPr>
            <w:ins w:id="88367"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EFBBF6" w14:textId="77777777" w:rsidR="00587C90" w:rsidRPr="00587C90" w:rsidRDefault="00587C90" w:rsidP="00587C90">
            <w:pPr>
              <w:spacing w:before="0" w:after="0" w:line="240" w:lineRule="auto"/>
              <w:jc w:val="center"/>
              <w:rPr>
                <w:ins w:id="88368" w:author="pete jones" w:date="2022-01-11T16:55:00Z"/>
                <w:rFonts w:ascii="Calibri" w:hAnsi="Calibri" w:cs="Calibri"/>
                <w:color w:val="000000"/>
                <w:sz w:val="22"/>
                <w:szCs w:val="22"/>
              </w:rPr>
            </w:pPr>
            <w:ins w:id="88369"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0A78BA" w14:textId="77777777" w:rsidR="00587C90" w:rsidRPr="00587C90" w:rsidRDefault="00587C90" w:rsidP="00587C90">
            <w:pPr>
              <w:spacing w:before="0" w:after="0" w:line="240" w:lineRule="auto"/>
              <w:jc w:val="center"/>
              <w:rPr>
                <w:ins w:id="88370" w:author="pete jones" w:date="2022-01-11T16:55:00Z"/>
                <w:rFonts w:ascii="Calibri" w:hAnsi="Calibri" w:cs="Calibri"/>
                <w:color w:val="000000"/>
                <w:sz w:val="22"/>
                <w:szCs w:val="22"/>
              </w:rPr>
            </w:pPr>
            <w:ins w:id="88371"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C63F6D" w14:textId="77777777" w:rsidR="00587C90" w:rsidRPr="00587C90" w:rsidRDefault="00587C90" w:rsidP="00587C90">
            <w:pPr>
              <w:spacing w:before="0" w:after="0" w:line="240" w:lineRule="auto"/>
              <w:jc w:val="center"/>
              <w:rPr>
                <w:ins w:id="88372" w:author="pete jones" w:date="2022-01-11T16:55:00Z"/>
                <w:rFonts w:ascii="Calibri" w:hAnsi="Calibri" w:cs="Calibri"/>
                <w:color w:val="000000"/>
                <w:sz w:val="22"/>
                <w:szCs w:val="22"/>
              </w:rPr>
            </w:pPr>
            <w:ins w:id="8837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7C19DA" w14:textId="77777777" w:rsidR="00587C90" w:rsidRPr="00587C90" w:rsidRDefault="00587C90" w:rsidP="00587C90">
            <w:pPr>
              <w:spacing w:before="0" w:after="0" w:line="240" w:lineRule="auto"/>
              <w:jc w:val="center"/>
              <w:rPr>
                <w:ins w:id="88374" w:author="pete jones" w:date="2022-01-11T16:55:00Z"/>
                <w:rFonts w:ascii="Calibri" w:hAnsi="Calibri" w:cs="Calibri"/>
                <w:color w:val="000000"/>
                <w:sz w:val="22"/>
                <w:szCs w:val="22"/>
              </w:rPr>
            </w:pPr>
            <w:ins w:id="8837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F8B7B4" w14:textId="77777777" w:rsidR="00587C90" w:rsidRPr="00587C90" w:rsidRDefault="00587C90" w:rsidP="00587C90">
            <w:pPr>
              <w:spacing w:before="0" w:after="0" w:line="240" w:lineRule="auto"/>
              <w:jc w:val="center"/>
              <w:rPr>
                <w:ins w:id="88376" w:author="pete jones" w:date="2022-01-11T16:55:00Z"/>
                <w:rFonts w:ascii="Calibri" w:hAnsi="Calibri" w:cs="Calibri"/>
                <w:color w:val="000000"/>
                <w:sz w:val="22"/>
                <w:szCs w:val="22"/>
              </w:rPr>
            </w:pPr>
            <w:ins w:id="8837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AC69BA" w14:textId="77777777" w:rsidR="00587C90" w:rsidRPr="00587C90" w:rsidRDefault="00587C90" w:rsidP="00587C90">
            <w:pPr>
              <w:spacing w:before="0" w:after="0" w:line="240" w:lineRule="auto"/>
              <w:jc w:val="center"/>
              <w:rPr>
                <w:ins w:id="88378" w:author="pete jones" w:date="2022-01-11T16:55:00Z"/>
                <w:rFonts w:ascii="Calibri" w:hAnsi="Calibri" w:cs="Calibri"/>
                <w:color w:val="000000"/>
                <w:sz w:val="22"/>
                <w:szCs w:val="22"/>
              </w:rPr>
            </w:pPr>
            <w:ins w:id="8837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60EFA4" w14:textId="77777777" w:rsidR="00587C90" w:rsidRPr="00587C90" w:rsidRDefault="00587C90" w:rsidP="00587C90">
            <w:pPr>
              <w:spacing w:before="0" w:after="0" w:line="240" w:lineRule="auto"/>
              <w:jc w:val="center"/>
              <w:rPr>
                <w:ins w:id="88380" w:author="pete jones" w:date="2022-01-11T16:55:00Z"/>
                <w:rFonts w:ascii="Calibri" w:hAnsi="Calibri" w:cs="Calibri"/>
                <w:color w:val="000000"/>
                <w:sz w:val="22"/>
                <w:szCs w:val="22"/>
              </w:rPr>
            </w:pPr>
            <w:ins w:id="8838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D65612" w14:textId="77777777" w:rsidR="00587C90" w:rsidRPr="00587C90" w:rsidRDefault="00587C90" w:rsidP="00587C90">
            <w:pPr>
              <w:spacing w:before="0" w:after="0" w:line="240" w:lineRule="auto"/>
              <w:jc w:val="center"/>
              <w:rPr>
                <w:ins w:id="88382" w:author="pete jones" w:date="2022-01-11T16:55:00Z"/>
                <w:rFonts w:ascii="Calibri" w:hAnsi="Calibri" w:cs="Calibri"/>
                <w:color w:val="000000"/>
                <w:sz w:val="22"/>
                <w:szCs w:val="22"/>
              </w:rPr>
            </w:pPr>
            <w:ins w:id="88383"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7B0D52B" w14:textId="77777777" w:rsidR="00587C90" w:rsidRPr="00587C90" w:rsidRDefault="00587C90" w:rsidP="00587C90">
            <w:pPr>
              <w:spacing w:before="0" w:after="0" w:line="240" w:lineRule="auto"/>
              <w:jc w:val="center"/>
              <w:rPr>
                <w:ins w:id="88384" w:author="pete jones" w:date="2022-01-11T16:55:00Z"/>
                <w:rFonts w:ascii="Calibri" w:hAnsi="Calibri" w:cs="Calibri"/>
                <w:color w:val="000000"/>
                <w:sz w:val="22"/>
                <w:szCs w:val="22"/>
              </w:rPr>
            </w:pPr>
            <w:ins w:id="88385" w:author="pete jones" w:date="2022-01-11T16:55:00Z">
              <w:r w:rsidRPr="00587C90">
                <w:rPr>
                  <w:rFonts w:ascii="Calibri" w:hAnsi="Calibri" w:cs="Calibri"/>
                  <w:color w:val="000000"/>
                  <w:sz w:val="22"/>
                  <w:szCs w:val="22"/>
                </w:rPr>
                <w:t> </w:t>
              </w:r>
            </w:ins>
          </w:p>
        </w:tc>
      </w:tr>
      <w:tr w:rsidR="00587C90" w:rsidRPr="00587C90" w14:paraId="02E9B84F" w14:textId="77777777" w:rsidTr="00587C90">
        <w:trPr>
          <w:trHeight w:val="300"/>
          <w:ins w:id="88386"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007A049" w14:textId="77777777" w:rsidR="00587C90" w:rsidRPr="00587C90" w:rsidRDefault="00587C90" w:rsidP="00587C90">
            <w:pPr>
              <w:spacing w:before="0" w:after="0" w:line="240" w:lineRule="auto"/>
              <w:jc w:val="center"/>
              <w:rPr>
                <w:ins w:id="88387" w:author="pete jones" w:date="2022-01-11T16:55:00Z"/>
                <w:rFonts w:ascii="Calibri" w:hAnsi="Calibri" w:cs="Calibri"/>
                <w:color w:val="000000"/>
                <w:sz w:val="22"/>
                <w:szCs w:val="22"/>
              </w:rPr>
            </w:pPr>
            <w:ins w:id="88388"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F9D14B1" w14:textId="77777777" w:rsidR="00587C90" w:rsidRPr="00587C90" w:rsidRDefault="00587C90" w:rsidP="00587C90">
            <w:pPr>
              <w:spacing w:before="0" w:after="0" w:line="240" w:lineRule="auto"/>
              <w:jc w:val="left"/>
              <w:rPr>
                <w:ins w:id="88389" w:author="pete jones" w:date="2022-01-11T16:55:00Z"/>
                <w:rFonts w:ascii="Calibri" w:hAnsi="Calibri" w:cs="Calibri"/>
                <w:color w:val="000000"/>
                <w:sz w:val="22"/>
                <w:szCs w:val="22"/>
              </w:rPr>
            </w:pPr>
            <w:ins w:id="88390" w:author="pete jones" w:date="2022-01-11T16:55:00Z">
              <w:r w:rsidRPr="00587C90">
                <w:rPr>
                  <w:rFonts w:ascii="Calibri" w:hAnsi="Calibri" w:cs="Calibri"/>
                  <w:color w:val="000000"/>
                  <w:sz w:val="22"/>
                  <w:szCs w:val="22"/>
                </w:rPr>
                <w:t>FOSSIL FUELS</w:t>
              </w:r>
            </w:ins>
          </w:p>
        </w:tc>
        <w:tc>
          <w:tcPr>
            <w:tcW w:w="432" w:type="dxa"/>
            <w:tcBorders>
              <w:top w:val="nil"/>
              <w:left w:val="nil"/>
              <w:bottom w:val="single" w:sz="4" w:space="0" w:color="auto"/>
              <w:right w:val="single" w:sz="4" w:space="0" w:color="auto"/>
            </w:tcBorders>
            <w:shd w:val="clear" w:color="auto" w:fill="auto"/>
            <w:noWrap/>
            <w:vAlign w:val="bottom"/>
            <w:hideMark/>
          </w:tcPr>
          <w:p w14:paraId="782FB406" w14:textId="77777777" w:rsidR="00587C90" w:rsidRPr="00587C90" w:rsidRDefault="00587C90" w:rsidP="00587C90">
            <w:pPr>
              <w:spacing w:before="0" w:after="0" w:line="240" w:lineRule="auto"/>
              <w:jc w:val="center"/>
              <w:rPr>
                <w:ins w:id="88391" w:author="pete jones" w:date="2022-01-11T16:55:00Z"/>
                <w:rFonts w:ascii="Calibri" w:hAnsi="Calibri" w:cs="Calibri"/>
                <w:color w:val="000000"/>
                <w:sz w:val="22"/>
                <w:szCs w:val="22"/>
              </w:rPr>
            </w:pPr>
            <w:ins w:id="88392" w:author="pete jones" w:date="2022-01-11T16:55:00Z">
              <w:r w:rsidRPr="00587C9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91A2F68" w14:textId="77777777" w:rsidR="00587C90" w:rsidRPr="00587C90" w:rsidRDefault="00587C90" w:rsidP="00587C90">
            <w:pPr>
              <w:spacing w:before="0" w:after="0" w:line="240" w:lineRule="auto"/>
              <w:jc w:val="center"/>
              <w:rPr>
                <w:ins w:id="88393" w:author="pete jones" w:date="2022-01-11T16:55:00Z"/>
                <w:rFonts w:ascii="Calibri" w:hAnsi="Calibri" w:cs="Calibri"/>
                <w:color w:val="000000"/>
                <w:sz w:val="22"/>
                <w:szCs w:val="22"/>
              </w:rPr>
            </w:pPr>
            <w:ins w:id="88394"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C9991E7" w14:textId="77777777" w:rsidR="00587C90" w:rsidRPr="00587C90" w:rsidRDefault="00587C90" w:rsidP="00587C90">
            <w:pPr>
              <w:spacing w:before="0" w:after="0" w:line="240" w:lineRule="auto"/>
              <w:jc w:val="center"/>
              <w:rPr>
                <w:ins w:id="88395" w:author="pete jones" w:date="2022-01-11T16:55:00Z"/>
                <w:rFonts w:ascii="Calibri" w:hAnsi="Calibri" w:cs="Calibri"/>
                <w:color w:val="000000"/>
                <w:sz w:val="22"/>
                <w:szCs w:val="22"/>
              </w:rPr>
            </w:pPr>
            <w:ins w:id="88396"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7F450E" w14:textId="77777777" w:rsidR="00587C90" w:rsidRPr="00587C90" w:rsidRDefault="00587C90" w:rsidP="00587C90">
            <w:pPr>
              <w:spacing w:before="0" w:after="0" w:line="240" w:lineRule="auto"/>
              <w:jc w:val="center"/>
              <w:rPr>
                <w:ins w:id="88397" w:author="pete jones" w:date="2022-01-11T16:55:00Z"/>
                <w:rFonts w:ascii="Calibri" w:hAnsi="Calibri" w:cs="Calibri"/>
                <w:color w:val="000000"/>
                <w:sz w:val="22"/>
                <w:szCs w:val="22"/>
              </w:rPr>
            </w:pPr>
            <w:ins w:id="88398"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88E069" w14:textId="77777777" w:rsidR="00587C90" w:rsidRPr="00587C90" w:rsidRDefault="00587C90" w:rsidP="00587C90">
            <w:pPr>
              <w:spacing w:before="0" w:after="0" w:line="240" w:lineRule="auto"/>
              <w:jc w:val="center"/>
              <w:rPr>
                <w:ins w:id="88399" w:author="pete jones" w:date="2022-01-11T16:55:00Z"/>
                <w:rFonts w:ascii="Calibri" w:hAnsi="Calibri" w:cs="Calibri"/>
                <w:color w:val="000000"/>
                <w:sz w:val="22"/>
                <w:szCs w:val="22"/>
              </w:rPr>
            </w:pPr>
            <w:ins w:id="88400"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115EA12" w14:textId="77777777" w:rsidR="00587C90" w:rsidRPr="00587C90" w:rsidRDefault="00587C90" w:rsidP="00587C90">
            <w:pPr>
              <w:spacing w:before="0" w:after="0" w:line="240" w:lineRule="auto"/>
              <w:jc w:val="center"/>
              <w:rPr>
                <w:ins w:id="88401" w:author="pete jones" w:date="2022-01-11T16:55:00Z"/>
                <w:rFonts w:ascii="Calibri" w:hAnsi="Calibri" w:cs="Calibri"/>
                <w:color w:val="000000"/>
                <w:sz w:val="22"/>
                <w:szCs w:val="22"/>
              </w:rPr>
            </w:pPr>
            <w:ins w:id="8840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C18AC8" w14:textId="77777777" w:rsidR="00587C90" w:rsidRPr="00587C90" w:rsidRDefault="00587C90" w:rsidP="00587C90">
            <w:pPr>
              <w:spacing w:before="0" w:after="0" w:line="240" w:lineRule="auto"/>
              <w:jc w:val="center"/>
              <w:rPr>
                <w:ins w:id="88403" w:author="pete jones" w:date="2022-01-11T16:55:00Z"/>
                <w:rFonts w:ascii="Calibri" w:hAnsi="Calibri" w:cs="Calibri"/>
                <w:color w:val="000000"/>
                <w:sz w:val="22"/>
                <w:szCs w:val="22"/>
              </w:rPr>
            </w:pPr>
            <w:ins w:id="8840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F5F71F" w14:textId="77777777" w:rsidR="00587C90" w:rsidRPr="00587C90" w:rsidRDefault="00587C90" w:rsidP="00587C90">
            <w:pPr>
              <w:spacing w:before="0" w:after="0" w:line="240" w:lineRule="auto"/>
              <w:jc w:val="center"/>
              <w:rPr>
                <w:ins w:id="88405" w:author="pete jones" w:date="2022-01-11T16:55:00Z"/>
                <w:rFonts w:ascii="Calibri" w:hAnsi="Calibri" w:cs="Calibri"/>
                <w:color w:val="000000"/>
                <w:sz w:val="22"/>
                <w:szCs w:val="22"/>
              </w:rPr>
            </w:pPr>
            <w:ins w:id="8840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161949" w14:textId="77777777" w:rsidR="00587C90" w:rsidRPr="00587C90" w:rsidRDefault="00587C90" w:rsidP="00587C90">
            <w:pPr>
              <w:spacing w:before="0" w:after="0" w:line="240" w:lineRule="auto"/>
              <w:jc w:val="center"/>
              <w:rPr>
                <w:ins w:id="88407" w:author="pete jones" w:date="2022-01-11T16:55:00Z"/>
                <w:rFonts w:ascii="Calibri" w:hAnsi="Calibri" w:cs="Calibri"/>
                <w:color w:val="000000"/>
                <w:sz w:val="22"/>
                <w:szCs w:val="22"/>
              </w:rPr>
            </w:pPr>
            <w:ins w:id="8840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D4C1C2" w14:textId="77777777" w:rsidR="00587C90" w:rsidRPr="00587C90" w:rsidRDefault="00587C90" w:rsidP="00587C90">
            <w:pPr>
              <w:spacing w:before="0" w:after="0" w:line="240" w:lineRule="auto"/>
              <w:jc w:val="center"/>
              <w:rPr>
                <w:ins w:id="88409" w:author="pete jones" w:date="2022-01-11T16:55:00Z"/>
                <w:rFonts w:ascii="Calibri" w:hAnsi="Calibri" w:cs="Calibri"/>
                <w:color w:val="000000"/>
                <w:sz w:val="22"/>
                <w:szCs w:val="22"/>
              </w:rPr>
            </w:pPr>
            <w:ins w:id="8841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1A312D" w14:textId="77777777" w:rsidR="00587C90" w:rsidRPr="00587C90" w:rsidRDefault="00587C90" w:rsidP="00587C90">
            <w:pPr>
              <w:spacing w:before="0" w:after="0" w:line="240" w:lineRule="auto"/>
              <w:jc w:val="center"/>
              <w:rPr>
                <w:ins w:id="88411" w:author="pete jones" w:date="2022-01-11T16:55:00Z"/>
                <w:rFonts w:ascii="Calibri" w:hAnsi="Calibri" w:cs="Calibri"/>
                <w:color w:val="000000"/>
                <w:sz w:val="22"/>
                <w:szCs w:val="22"/>
              </w:rPr>
            </w:pPr>
            <w:ins w:id="88412"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8DD754D" w14:textId="77777777" w:rsidR="00587C90" w:rsidRPr="00587C90" w:rsidRDefault="00587C90" w:rsidP="00587C90">
            <w:pPr>
              <w:spacing w:before="0" w:after="0" w:line="240" w:lineRule="auto"/>
              <w:jc w:val="center"/>
              <w:rPr>
                <w:ins w:id="88413" w:author="pete jones" w:date="2022-01-11T16:55:00Z"/>
                <w:rFonts w:ascii="Calibri" w:hAnsi="Calibri" w:cs="Calibri"/>
                <w:color w:val="000000"/>
                <w:sz w:val="22"/>
                <w:szCs w:val="22"/>
              </w:rPr>
            </w:pPr>
            <w:ins w:id="88414" w:author="pete jones" w:date="2022-01-11T16:55:00Z">
              <w:r w:rsidRPr="00587C90">
                <w:rPr>
                  <w:rFonts w:ascii="Calibri" w:hAnsi="Calibri" w:cs="Calibri"/>
                  <w:color w:val="000000"/>
                  <w:sz w:val="22"/>
                  <w:szCs w:val="22"/>
                </w:rPr>
                <w:t> </w:t>
              </w:r>
            </w:ins>
          </w:p>
        </w:tc>
      </w:tr>
      <w:tr w:rsidR="00587C90" w:rsidRPr="00587C90" w14:paraId="238F9B23" w14:textId="77777777" w:rsidTr="00587C90">
        <w:trPr>
          <w:trHeight w:val="300"/>
          <w:ins w:id="88415"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B505E0D" w14:textId="77777777" w:rsidR="00587C90" w:rsidRPr="00587C90" w:rsidRDefault="00587C90" w:rsidP="00587C90">
            <w:pPr>
              <w:spacing w:before="0" w:after="0" w:line="240" w:lineRule="auto"/>
              <w:jc w:val="center"/>
              <w:rPr>
                <w:ins w:id="88416" w:author="pete jones" w:date="2022-01-11T16:55:00Z"/>
                <w:rFonts w:ascii="Calibri" w:hAnsi="Calibri" w:cs="Calibri"/>
                <w:color w:val="000000"/>
                <w:sz w:val="22"/>
                <w:szCs w:val="22"/>
              </w:rPr>
            </w:pPr>
            <w:ins w:id="88417" w:author="pete jones" w:date="2022-01-11T16:55:00Z">
              <w:r w:rsidRPr="00587C90">
                <w:rPr>
                  <w:rFonts w:ascii="Calibri" w:hAnsi="Calibri" w:cs="Calibri"/>
                  <w:color w:val="000000"/>
                  <w:sz w:val="22"/>
                  <w:szCs w:val="22"/>
                </w:rPr>
                <w:lastRenderedPageBreak/>
                <w:t>6</w:t>
              </w:r>
            </w:ins>
          </w:p>
        </w:tc>
        <w:tc>
          <w:tcPr>
            <w:tcW w:w="5320" w:type="dxa"/>
            <w:tcBorders>
              <w:top w:val="nil"/>
              <w:left w:val="nil"/>
              <w:bottom w:val="single" w:sz="4" w:space="0" w:color="auto"/>
              <w:right w:val="single" w:sz="8" w:space="0" w:color="auto"/>
            </w:tcBorders>
            <w:shd w:val="clear" w:color="auto" w:fill="auto"/>
            <w:vAlign w:val="bottom"/>
            <w:hideMark/>
          </w:tcPr>
          <w:p w14:paraId="35351123" w14:textId="77777777" w:rsidR="00587C90" w:rsidRPr="00587C90" w:rsidRDefault="00587C90" w:rsidP="00587C90">
            <w:pPr>
              <w:spacing w:before="0" w:after="0" w:line="240" w:lineRule="auto"/>
              <w:jc w:val="left"/>
              <w:rPr>
                <w:ins w:id="88418" w:author="pete jones" w:date="2022-01-11T16:55:00Z"/>
                <w:rFonts w:ascii="Calibri" w:hAnsi="Calibri" w:cs="Calibri"/>
                <w:color w:val="000000"/>
                <w:sz w:val="22"/>
                <w:szCs w:val="22"/>
              </w:rPr>
            </w:pPr>
            <w:ins w:id="88419" w:author="pete jones" w:date="2022-01-11T16:55:00Z">
              <w:r w:rsidRPr="00587C90">
                <w:rPr>
                  <w:rFonts w:ascii="Calibri" w:hAnsi="Calibri" w:cs="Calibri"/>
                  <w:color w:val="000000"/>
                  <w:sz w:val="22"/>
                  <w:szCs w:val="22"/>
                </w:rPr>
                <w:t>BUSINESS FINANCE</w:t>
              </w:r>
            </w:ins>
          </w:p>
        </w:tc>
        <w:tc>
          <w:tcPr>
            <w:tcW w:w="432" w:type="dxa"/>
            <w:tcBorders>
              <w:top w:val="nil"/>
              <w:left w:val="nil"/>
              <w:bottom w:val="single" w:sz="4" w:space="0" w:color="auto"/>
              <w:right w:val="single" w:sz="4" w:space="0" w:color="auto"/>
            </w:tcBorders>
            <w:shd w:val="clear" w:color="auto" w:fill="auto"/>
            <w:noWrap/>
            <w:vAlign w:val="bottom"/>
            <w:hideMark/>
          </w:tcPr>
          <w:p w14:paraId="4FDF3239" w14:textId="77777777" w:rsidR="00587C90" w:rsidRPr="00587C90" w:rsidRDefault="00587C90" w:rsidP="00587C90">
            <w:pPr>
              <w:spacing w:before="0" w:after="0" w:line="240" w:lineRule="auto"/>
              <w:jc w:val="center"/>
              <w:rPr>
                <w:ins w:id="88420" w:author="pete jones" w:date="2022-01-11T16:55:00Z"/>
                <w:rFonts w:ascii="Calibri" w:hAnsi="Calibri" w:cs="Calibri"/>
                <w:color w:val="000000"/>
                <w:sz w:val="22"/>
                <w:szCs w:val="22"/>
              </w:rPr>
            </w:pPr>
            <w:ins w:id="88421" w:author="pete jones" w:date="2022-01-11T16:55:00Z">
              <w:r w:rsidRPr="00587C9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0968BA0" w14:textId="77777777" w:rsidR="00587C90" w:rsidRPr="00587C90" w:rsidRDefault="00587C90" w:rsidP="00587C90">
            <w:pPr>
              <w:spacing w:before="0" w:after="0" w:line="240" w:lineRule="auto"/>
              <w:jc w:val="center"/>
              <w:rPr>
                <w:ins w:id="88422" w:author="pete jones" w:date="2022-01-11T16:55:00Z"/>
                <w:rFonts w:ascii="Calibri" w:hAnsi="Calibri" w:cs="Calibri"/>
                <w:color w:val="000000"/>
                <w:sz w:val="22"/>
                <w:szCs w:val="22"/>
              </w:rPr>
            </w:pPr>
            <w:ins w:id="88423"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A774793" w14:textId="77777777" w:rsidR="00587C90" w:rsidRPr="00587C90" w:rsidRDefault="00587C90" w:rsidP="00587C90">
            <w:pPr>
              <w:spacing w:before="0" w:after="0" w:line="240" w:lineRule="auto"/>
              <w:jc w:val="center"/>
              <w:rPr>
                <w:ins w:id="88424" w:author="pete jones" w:date="2022-01-11T16:55:00Z"/>
                <w:rFonts w:ascii="Calibri" w:hAnsi="Calibri" w:cs="Calibri"/>
                <w:color w:val="000000"/>
                <w:sz w:val="22"/>
                <w:szCs w:val="22"/>
              </w:rPr>
            </w:pPr>
            <w:ins w:id="88425"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01B30E" w14:textId="77777777" w:rsidR="00587C90" w:rsidRPr="00587C90" w:rsidRDefault="00587C90" w:rsidP="00587C90">
            <w:pPr>
              <w:spacing w:before="0" w:after="0" w:line="240" w:lineRule="auto"/>
              <w:jc w:val="center"/>
              <w:rPr>
                <w:ins w:id="88426" w:author="pete jones" w:date="2022-01-11T16:55:00Z"/>
                <w:rFonts w:ascii="Calibri" w:hAnsi="Calibri" w:cs="Calibri"/>
                <w:color w:val="000000"/>
                <w:sz w:val="22"/>
                <w:szCs w:val="22"/>
              </w:rPr>
            </w:pPr>
            <w:ins w:id="88427"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3F2C6D" w14:textId="77777777" w:rsidR="00587C90" w:rsidRPr="00587C90" w:rsidRDefault="00587C90" w:rsidP="00587C90">
            <w:pPr>
              <w:spacing w:before="0" w:after="0" w:line="240" w:lineRule="auto"/>
              <w:jc w:val="center"/>
              <w:rPr>
                <w:ins w:id="88428" w:author="pete jones" w:date="2022-01-11T16:55:00Z"/>
                <w:rFonts w:ascii="Calibri" w:hAnsi="Calibri" w:cs="Calibri"/>
                <w:color w:val="000000"/>
                <w:sz w:val="22"/>
                <w:szCs w:val="22"/>
              </w:rPr>
            </w:pPr>
            <w:ins w:id="88429"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39833AE" w14:textId="77777777" w:rsidR="00587C90" w:rsidRPr="00587C90" w:rsidRDefault="00587C90" w:rsidP="00587C90">
            <w:pPr>
              <w:spacing w:before="0" w:after="0" w:line="240" w:lineRule="auto"/>
              <w:jc w:val="center"/>
              <w:rPr>
                <w:ins w:id="88430" w:author="pete jones" w:date="2022-01-11T16:55:00Z"/>
                <w:rFonts w:ascii="Calibri" w:hAnsi="Calibri" w:cs="Calibri"/>
                <w:color w:val="000000"/>
                <w:sz w:val="22"/>
                <w:szCs w:val="22"/>
              </w:rPr>
            </w:pPr>
            <w:ins w:id="8843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036B23" w14:textId="77777777" w:rsidR="00587C90" w:rsidRPr="00587C90" w:rsidRDefault="00587C90" w:rsidP="00587C90">
            <w:pPr>
              <w:spacing w:before="0" w:after="0" w:line="240" w:lineRule="auto"/>
              <w:jc w:val="center"/>
              <w:rPr>
                <w:ins w:id="88432" w:author="pete jones" w:date="2022-01-11T16:55:00Z"/>
                <w:rFonts w:ascii="Calibri" w:hAnsi="Calibri" w:cs="Calibri"/>
                <w:color w:val="000000"/>
                <w:sz w:val="22"/>
                <w:szCs w:val="22"/>
              </w:rPr>
            </w:pPr>
            <w:ins w:id="8843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31D7C9" w14:textId="77777777" w:rsidR="00587C90" w:rsidRPr="00587C90" w:rsidRDefault="00587C90" w:rsidP="00587C90">
            <w:pPr>
              <w:spacing w:before="0" w:after="0" w:line="240" w:lineRule="auto"/>
              <w:jc w:val="center"/>
              <w:rPr>
                <w:ins w:id="88434" w:author="pete jones" w:date="2022-01-11T16:55:00Z"/>
                <w:rFonts w:ascii="Calibri" w:hAnsi="Calibri" w:cs="Calibri"/>
                <w:color w:val="000000"/>
                <w:sz w:val="22"/>
                <w:szCs w:val="22"/>
              </w:rPr>
            </w:pPr>
            <w:ins w:id="8843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300B17" w14:textId="77777777" w:rsidR="00587C90" w:rsidRPr="00587C90" w:rsidRDefault="00587C90" w:rsidP="00587C90">
            <w:pPr>
              <w:spacing w:before="0" w:after="0" w:line="240" w:lineRule="auto"/>
              <w:jc w:val="center"/>
              <w:rPr>
                <w:ins w:id="88436" w:author="pete jones" w:date="2022-01-11T16:55:00Z"/>
                <w:rFonts w:ascii="Calibri" w:hAnsi="Calibri" w:cs="Calibri"/>
                <w:color w:val="000000"/>
                <w:sz w:val="22"/>
                <w:szCs w:val="22"/>
              </w:rPr>
            </w:pPr>
            <w:ins w:id="8843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265FB9" w14:textId="77777777" w:rsidR="00587C90" w:rsidRPr="00587C90" w:rsidRDefault="00587C90" w:rsidP="00587C90">
            <w:pPr>
              <w:spacing w:before="0" w:after="0" w:line="240" w:lineRule="auto"/>
              <w:jc w:val="center"/>
              <w:rPr>
                <w:ins w:id="88438" w:author="pete jones" w:date="2022-01-11T16:55:00Z"/>
                <w:rFonts w:ascii="Calibri" w:hAnsi="Calibri" w:cs="Calibri"/>
                <w:color w:val="000000"/>
                <w:sz w:val="22"/>
                <w:szCs w:val="22"/>
              </w:rPr>
            </w:pPr>
            <w:ins w:id="8843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332B67" w14:textId="77777777" w:rsidR="00587C90" w:rsidRPr="00587C90" w:rsidRDefault="00587C90" w:rsidP="00587C90">
            <w:pPr>
              <w:spacing w:before="0" w:after="0" w:line="240" w:lineRule="auto"/>
              <w:jc w:val="center"/>
              <w:rPr>
                <w:ins w:id="88440" w:author="pete jones" w:date="2022-01-11T16:55:00Z"/>
                <w:rFonts w:ascii="Calibri" w:hAnsi="Calibri" w:cs="Calibri"/>
                <w:color w:val="000000"/>
                <w:sz w:val="22"/>
                <w:szCs w:val="22"/>
              </w:rPr>
            </w:pPr>
            <w:ins w:id="88441"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D14D72C" w14:textId="77777777" w:rsidR="00587C90" w:rsidRPr="00587C90" w:rsidRDefault="00587C90" w:rsidP="00587C90">
            <w:pPr>
              <w:spacing w:before="0" w:after="0" w:line="240" w:lineRule="auto"/>
              <w:jc w:val="center"/>
              <w:rPr>
                <w:ins w:id="88442" w:author="pete jones" w:date="2022-01-11T16:55:00Z"/>
                <w:rFonts w:ascii="Calibri" w:hAnsi="Calibri" w:cs="Calibri"/>
                <w:color w:val="000000"/>
                <w:sz w:val="22"/>
                <w:szCs w:val="22"/>
              </w:rPr>
            </w:pPr>
            <w:ins w:id="88443" w:author="pete jones" w:date="2022-01-11T16:55:00Z">
              <w:r w:rsidRPr="00587C90">
                <w:rPr>
                  <w:rFonts w:ascii="Calibri" w:hAnsi="Calibri" w:cs="Calibri"/>
                  <w:color w:val="000000"/>
                  <w:sz w:val="22"/>
                  <w:szCs w:val="22"/>
                </w:rPr>
                <w:t> </w:t>
              </w:r>
            </w:ins>
          </w:p>
        </w:tc>
      </w:tr>
      <w:tr w:rsidR="00587C90" w:rsidRPr="00587C90" w14:paraId="75C12FD1" w14:textId="77777777" w:rsidTr="00587C90">
        <w:trPr>
          <w:trHeight w:val="300"/>
          <w:ins w:id="88444"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73F53C6" w14:textId="77777777" w:rsidR="00587C90" w:rsidRPr="00587C90" w:rsidRDefault="00587C90" w:rsidP="00587C90">
            <w:pPr>
              <w:spacing w:before="0" w:after="0" w:line="240" w:lineRule="auto"/>
              <w:jc w:val="center"/>
              <w:rPr>
                <w:ins w:id="88445" w:author="pete jones" w:date="2022-01-11T16:55:00Z"/>
                <w:rFonts w:ascii="Calibri" w:hAnsi="Calibri" w:cs="Calibri"/>
                <w:color w:val="000000"/>
                <w:sz w:val="22"/>
                <w:szCs w:val="22"/>
              </w:rPr>
            </w:pPr>
            <w:ins w:id="88446"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37DA667" w14:textId="77777777" w:rsidR="00587C90" w:rsidRPr="00587C90" w:rsidRDefault="00587C90" w:rsidP="00587C90">
            <w:pPr>
              <w:spacing w:before="0" w:after="0" w:line="240" w:lineRule="auto"/>
              <w:jc w:val="left"/>
              <w:rPr>
                <w:ins w:id="88447" w:author="pete jones" w:date="2022-01-11T16:55:00Z"/>
                <w:rFonts w:ascii="Calibri" w:hAnsi="Calibri" w:cs="Calibri"/>
                <w:color w:val="000000"/>
                <w:sz w:val="22"/>
                <w:szCs w:val="22"/>
              </w:rPr>
            </w:pPr>
            <w:ins w:id="88448" w:author="pete jones" w:date="2022-01-11T16:55:00Z">
              <w:r w:rsidRPr="00587C90">
                <w:rPr>
                  <w:rFonts w:ascii="Calibri" w:hAnsi="Calibri" w:cs="Calibri"/>
                  <w:color w:val="000000"/>
                  <w:sz w:val="22"/>
                  <w:szCs w:val="22"/>
                </w:rPr>
                <w:t>OPERATIONS STRATEGY AND MANAGEMENT</w:t>
              </w:r>
            </w:ins>
          </w:p>
        </w:tc>
        <w:tc>
          <w:tcPr>
            <w:tcW w:w="432" w:type="dxa"/>
            <w:tcBorders>
              <w:top w:val="nil"/>
              <w:left w:val="nil"/>
              <w:bottom w:val="single" w:sz="4" w:space="0" w:color="auto"/>
              <w:right w:val="single" w:sz="4" w:space="0" w:color="auto"/>
            </w:tcBorders>
            <w:shd w:val="clear" w:color="auto" w:fill="auto"/>
            <w:noWrap/>
            <w:vAlign w:val="bottom"/>
            <w:hideMark/>
          </w:tcPr>
          <w:p w14:paraId="76657E3A" w14:textId="77777777" w:rsidR="00587C90" w:rsidRPr="00587C90" w:rsidRDefault="00587C90" w:rsidP="00587C90">
            <w:pPr>
              <w:spacing w:before="0" w:after="0" w:line="240" w:lineRule="auto"/>
              <w:jc w:val="center"/>
              <w:rPr>
                <w:ins w:id="88449" w:author="pete jones" w:date="2022-01-11T16:55:00Z"/>
                <w:rFonts w:ascii="Calibri" w:hAnsi="Calibri" w:cs="Calibri"/>
                <w:color w:val="000000"/>
                <w:sz w:val="22"/>
                <w:szCs w:val="22"/>
              </w:rPr>
            </w:pPr>
            <w:ins w:id="88450" w:author="pete jones" w:date="2022-01-11T16:55:00Z">
              <w:r w:rsidRPr="00587C9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EA87BD8" w14:textId="77777777" w:rsidR="00587C90" w:rsidRPr="00587C90" w:rsidRDefault="00587C90" w:rsidP="00587C90">
            <w:pPr>
              <w:spacing w:before="0" w:after="0" w:line="240" w:lineRule="auto"/>
              <w:jc w:val="center"/>
              <w:rPr>
                <w:ins w:id="88451" w:author="pete jones" w:date="2022-01-11T16:55:00Z"/>
                <w:rFonts w:ascii="Calibri" w:hAnsi="Calibri" w:cs="Calibri"/>
                <w:color w:val="000000"/>
                <w:sz w:val="22"/>
                <w:szCs w:val="22"/>
              </w:rPr>
            </w:pPr>
            <w:ins w:id="88452"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0A3E237" w14:textId="77777777" w:rsidR="00587C90" w:rsidRPr="00587C90" w:rsidRDefault="00587C90" w:rsidP="00587C90">
            <w:pPr>
              <w:spacing w:before="0" w:after="0" w:line="240" w:lineRule="auto"/>
              <w:jc w:val="center"/>
              <w:rPr>
                <w:ins w:id="88453" w:author="pete jones" w:date="2022-01-11T16:55:00Z"/>
                <w:rFonts w:ascii="Calibri" w:hAnsi="Calibri" w:cs="Calibri"/>
                <w:color w:val="000000"/>
                <w:sz w:val="22"/>
                <w:szCs w:val="22"/>
              </w:rPr>
            </w:pPr>
            <w:ins w:id="88454"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2A1C29" w14:textId="77777777" w:rsidR="00587C90" w:rsidRPr="00587C90" w:rsidRDefault="00587C90" w:rsidP="00587C90">
            <w:pPr>
              <w:spacing w:before="0" w:after="0" w:line="240" w:lineRule="auto"/>
              <w:jc w:val="center"/>
              <w:rPr>
                <w:ins w:id="88455" w:author="pete jones" w:date="2022-01-11T16:55:00Z"/>
                <w:rFonts w:ascii="Calibri" w:hAnsi="Calibri" w:cs="Calibri"/>
                <w:color w:val="000000"/>
                <w:sz w:val="22"/>
                <w:szCs w:val="22"/>
              </w:rPr>
            </w:pPr>
            <w:ins w:id="88456"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875C56" w14:textId="77777777" w:rsidR="00587C90" w:rsidRPr="00587C90" w:rsidRDefault="00587C90" w:rsidP="00587C90">
            <w:pPr>
              <w:spacing w:before="0" w:after="0" w:line="240" w:lineRule="auto"/>
              <w:jc w:val="center"/>
              <w:rPr>
                <w:ins w:id="88457" w:author="pete jones" w:date="2022-01-11T16:55:00Z"/>
                <w:rFonts w:ascii="Calibri" w:hAnsi="Calibri" w:cs="Calibri"/>
                <w:color w:val="000000"/>
                <w:sz w:val="22"/>
                <w:szCs w:val="22"/>
              </w:rPr>
            </w:pPr>
            <w:ins w:id="88458"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EE2A6E" w14:textId="77777777" w:rsidR="00587C90" w:rsidRPr="00587C90" w:rsidRDefault="00587C90" w:rsidP="00587C90">
            <w:pPr>
              <w:spacing w:before="0" w:after="0" w:line="240" w:lineRule="auto"/>
              <w:jc w:val="center"/>
              <w:rPr>
                <w:ins w:id="88459" w:author="pete jones" w:date="2022-01-11T16:55:00Z"/>
                <w:rFonts w:ascii="Calibri" w:hAnsi="Calibri" w:cs="Calibri"/>
                <w:color w:val="000000"/>
                <w:sz w:val="22"/>
                <w:szCs w:val="22"/>
              </w:rPr>
            </w:pPr>
            <w:ins w:id="8846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DE99F9" w14:textId="77777777" w:rsidR="00587C90" w:rsidRPr="00587C90" w:rsidRDefault="00587C90" w:rsidP="00587C90">
            <w:pPr>
              <w:spacing w:before="0" w:after="0" w:line="240" w:lineRule="auto"/>
              <w:jc w:val="center"/>
              <w:rPr>
                <w:ins w:id="88461" w:author="pete jones" w:date="2022-01-11T16:55:00Z"/>
                <w:rFonts w:ascii="Calibri" w:hAnsi="Calibri" w:cs="Calibri"/>
                <w:color w:val="000000"/>
                <w:sz w:val="22"/>
                <w:szCs w:val="22"/>
              </w:rPr>
            </w:pPr>
            <w:ins w:id="8846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C5C166" w14:textId="77777777" w:rsidR="00587C90" w:rsidRPr="00587C90" w:rsidRDefault="00587C90" w:rsidP="00587C90">
            <w:pPr>
              <w:spacing w:before="0" w:after="0" w:line="240" w:lineRule="auto"/>
              <w:jc w:val="center"/>
              <w:rPr>
                <w:ins w:id="88463" w:author="pete jones" w:date="2022-01-11T16:55:00Z"/>
                <w:rFonts w:ascii="Calibri" w:hAnsi="Calibri" w:cs="Calibri"/>
                <w:color w:val="000000"/>
                <w:sz w:val="22"/>
                <w:szCs w:val="22"/>
              </w:rPr>
            </w:pPr>
            <w:ins w:id="8846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9914A8" w14:textId="77777777" w:rsidR="00587C90" w:rsidRPr="00587C90" w:rsidRDefault="00587C90" w:rsidP="00587C90">
            <w:pPr>
              <w:spacing w:before="0" w:after="0" w:line="240" w:lineRule="auto"/>
              <w:jc w:val="center"/>
              <w:rPr>
                <w:ins w:id="88465" w:author="pete jones" w:date="2022-01-11T16:55:00Z"/>
                <w:rFonts w:ascii="Calibri" w:hAnsi="Calibri" w:cs="Calibri"/>
                <w:color w:val="000000"/>
                <w:sz w:val="22"/>
                <w:szCs w:val="22"/>
              </w:rPr>
            </w:pPr>
            <w:ins w:id="8846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BA707C" w14:textId="77777777" w:rsidR="00587C90" w:rsidRPr="00587C90" w:rsidRDefault="00587C90" w:rsidP="00587C90">
            <w:pPr>
              <w:spacing w:before="0" w:after="0" w:line="240" w:lineRule="auto"/>
              <w:jc w:val="center"/>
              <w:rPr>
                <w:ins w:id="88467" w:author="pete jones" w:date="2022-01-11T16:55:00Z"/>
                <w:rFonts w:ascii="Calibri" w:hAnsi="Calibri" w:cs="Calibri"/>
                <w:color w:val="000000"/>
                <w:sz w:val="22"/>
                <w:szCs w:val="22"/>
              </w:rPr>
            </w:pPr>
            <w:ins w:id="8846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7A1DC2" w14:textId="77777777" w:rsidR="00587C90" w:rsidRPr="00587C90" w:rsidRDefault="00587C90" w:rsidP="00587C90">
            <w:pPr>
              <w:spacing w:before="0" w:after="0" w:line="240" w:lineRule="auto"/>
              <w:jc w:val="center"/>
              <w:rPr>
                <w:ins w:id="88469" w:author="pete jones" w:date="2022-01-11T16:55:00Z"/>
                <w:rFonts w:ascii="Calibri" w:hAnsi="Calibri" w:cs="Calibri"/>
                <w:color w:val="000000"/>
                <w:sz w:val="22"/>
                <w:szCs w:val="22"/>
              </w:rPr>
            </w:pPr>
            <w:ins w:id="88470"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6D49E14" w14:textId="77777777" w:rsidR="00587C90" w:rsidRPr="00587C90" w:rsidRDefault="00587C90" w:rsidP="00587C90">
            <w:pPr>
              <w:spacing w:before="0" w:after="0" w:line="240" w:lineRule="auto"/>
              <w:jc w:val="center"/>
              <w:rPr>
                <w:ins w:id="88471" w:author="pete jones" w:date="2022-01-11T16:55:00Z"/>
                <w:rFonts w:ascii="Calibri" w:hAnsi="Calibri" w:cs="Calibri"/>
                <w:color w:val="000000"/>
                <w:sz w:val="22"/>
                <w:szCs w:val="22"/>
              </w:rPr>
            </w:pPr>
            <w:ins w:id="88472" w:author="pete jones" w:date="2022-01-11T16:55:00Z">
              <w:r w:rsidRPr="00587C90">
                <w:rPr>
                  <w:rFonts w:ascii="Calibri" w:hAnsi="Calibri" w:cs="Calibri"/>
                  <w:color w:val="000000"/>
                  <w:sz w:val="22"/>
                  <w:szCs w:val="22"/>
                </w:rPr>
                <w:t> </w:t>
              </w:r>
            </w:ins>
          </w:p>
        </w:tc>
      </w:tr>
      <w:tr w:rsidR="00587C90" w:rsidRPr="00587C90" w14:paraId="5C7F7735" w14:textId="77777777" w:rsidTr="00587C90">
        <w:trPr>
          <w:trHeight w:val="300"/>
          <w:ins w:id="88473" w:author="pete jones" w:date="2022-01-11T16:55: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F545ADE" w14:textId="77777777" w:rsidR="00587C90" w:rsidRPr="00587C90" w:rsidRDefault="00587C90" w:rsidP="00587C90">
            <w:pPr>
              <w:spacing w:before="0" w:after="0" w:line="240" w:lineRule="auto"/>
              <w:jc w:val="center"/>
              <w:rPr>
                <w:ins w:id="88474" w:author="pete jones" w:date="2022-01-11T16:55:00Z"/>
                <w:rFonts w:ascii="Calibri" w:hAnsi="Calibri" w:cs="Calibri"/>
                <w:color w:val="000000"/>
                <w:sz w:val="22"/>
                <w:szCs w:val="22"/>
              </w:rPr>
            </w:pPr>
            <w:ins w:id="88475"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22EA687" w14:textId="77777777" w:rsidR="00587C90" w:rsidRPr="00587C90" w:rsidRDefault="00587C90" w:rsidP="00587C90">
            <w:pPr>
              <w:spacing w:before="0" w:after="0" w:line="240" w:lineRule="auto"/>
              <w:jc w:val="left"/>
              <w:rPr>
                <w:ins w:id="88476" w:author="pete jones" w:date="2022-01-11T16:55:00Z"/>
                <w:rFonts w:ascii="Calibri" w:hAnsi="Calibri" w:cs="Calibri"/>
                <w:color w:val="000000"/>
                <w:sz w:val="22"/>
                <w:szCs w:val="22"/>
              </w:rPr>
            </w:pPr>
            <w:ins w:id="88477" w:author="pete jones" w:date="2022-01-11T16:55:00Z">
              <w:r w:rsidRPr="00587C90">
                <w:rPr>
                  <w:rFonts w:ascii="Calibri" w:hAnsi="Calibri" w:cs="Calibri"/>
                  <w:color w:val="000000"/>
                  <w:sz w:val="22"/>
                  <w:szCs w:val="22"/>
                </w:rPr>
                <w:t>BUSINESS AND COMPANY LAW</w:t>
              </w:r>
            </w:ins>
          </w:p>
        </w:tc>
        <w:tc>
          <w:tcPr>
            <w:tcW w:w="432" w:type="dxa"/>
            <w:tcBorders>
              <w:top w:val="nil"/>
              <w:left w:val="nil"/>
              <w:bottom w:val="single" w:sz="4" w:space="0" w:color="auto"/>
              <w:right w:val="single" w:sz="4" w:space="0" w:color="auto"/>
            </w:tcBorders>
            <w:shd w:val="clear" w:color="auto" w:fill="auto"/>
            <w:noWrap/>
            <w:vAlign w:val="bottom"/>
            <w:hideMark/>
          </w:tcPr>
          <w:p w14:paraId="42B76581" w14:textId="77777777" w:rsidR="00587C90" w:rsidRPr="00587C90" w:rsidRDefault="00587C90" w:rsidP="00587C90">
            <w:pPr>
              <w:spacing w:before="0" w:after="0" w:line="240" w:lineRule="auto"/>
              <w:jc w:val="center"/>
              <w:rPr>
                <w:ins w:id="88478" w:author="pete jones" w:date="2022-01-11T16:55:00Z"/>
                <w:rFonts w:ascii="Calibri" w:hAnsi="Calibri" w:cs="Calibri"/>
                <w:color w:val="000000"/>
                <w:sz w:val="22"/>
                <w:szCs w:val="22"/>
              </w:rPr>
            </w:pPr>
            <w:ins w:id="88479" w:author="pete jones" w:date="2022-01-11T16:55:00Z">
              <w:r w:rsidRPr="00587C9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0BDE540" w14:textId="77777777" w:rsidR="00587C90" w:rsidRPr="00587C90" w:rsidRDefault="00587C90" w:rsidP="00587C90">
            <w:pPr>
              <w:spacing w:before="0" w:after="0" w:line="240" w:lineRule="auto"/>
              <w:jc w:val="center"/>
              <w:rPr>
                <w:ins w:id="88480" w:author="pete jones" w:date="2022-01-11T16:55:00Z"/>
                <w:rFonts w:ascii="Calibri" w:hAnsi="Calibri" w:cs="Calibri"/>
                <w:color w:val="000000"/>
                <w:sz w:val="22"/>
                <w:szCs w:val="22"/>
              </w:rPr>
            </w:pPr>
            <w:ins w:id="88481" w:author="pete jones" w:date="2022-01-11T16:55:00Z">
              <w:r w:rsidRPr="00587C9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010847E" w14:textId="77777777" w:rsidR="00587C90" w:rsidRPr="00587C90" w:rsidRDefault="00587C90" w:rsidP="00587C90">
            <w:pPr>
              <w:spacing w:before="0" w:after="0" w:line="240" w:lineRule="auto"/>
              <w:jc w:val="center"/>
              <w:rPr>
                <w:ins w:id="88482" w:author="pete jones" w:date="2022-01-11T16:55:00Z"/>
                <w:rFonts w:ascii="Calibri" w:hAnsi="Calibri" w:cs="Calibri"/>
                <w:color w:val="000000"/>
                <w:sz w:val="22"/>
                <w:szCs w:val="22"/>
              </w:rPr>
            </w:pPr>
            <w:ins w:id="88483"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B7B11C" w14:textId="77777777" w:rsidR="00587C90" w:rsidRPr="00587C90" w:rsidRDefault="00587C90" w:rsidP="00587C90">
            <w:pPr>
              <w:spacing w:before="0" w:after="0" w:line="240" w:lineRule="auto"/>
              <w:jc w:val="center"/>
              <w:rPr>
                <w:ins w:id="88484" w:author="pete jones" w:date="2022-01-11T16:55:00Z"/>
                <w:rFonts w:ascii="Calibri" w:hAnsi="Calibri" w:cs="Calibri"/>
                <w:color w:val="000000"/>
                <w:sz w:val="22"/>
                <w:szCs w:val="22"/>
              </w:rPr>
            </w:pPr>
            <w:ins w:id="88485"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12691F" w14:textId="77777777" w:rsidR="00587C90" w:rsidRPr="00587C90" w:rsidRDefault="00587C90" w:rsidP="00587C90">
            <w:pPr>
              <w:spacing w:before="0" w:after="0" w:line="240" w:lineRule="auto"/>
              <w:jc w:val="center"/>
              <w:rPr>
                <w:ins w:id="88486" w:author="pete jones" w:date="2022-01-11T16:55:00Z"/>
                <w:rFonts w:ascii="Calibri" w:hAnsi="Calibri" w:cs="Calibri"/>
                <w:color w:val="000000"/>
                <w:sz w:val="22"/>
                <w:szCs w:val="22"/>
              </w:rPr>
            </w:pPr>
            <w:ins w:id="88487" w:author="pete jones" w:date="2022-01-11T16:55:00Z">
              <w:r w:rsidRPr="00587C9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579E1B" w14:textId="77777777" w:rsidR="00587C90" w:rsidRPr="00587C90" w:rsidRDefault="00587C90" w:rsidP="00587C90">
            <w:pPr>
              <w:spacing w:before="0" w:after="0" w:line="240" w:lineRule="auto"/>
              <w:jc w:val="center"/>
              <w:rPr>
                <w:ins w:id="88488" w:author="pete jones" w:date="2022-01-11T16:55:00Z"/>
                <w:rFonts w:ascii="Calibri" w:hAnsi="Calibri" w:cs="Calibri"/>
                <w:color w:val="000000"/>
                <w:sz w:val="22"/>
                <w:szCs w:val="22"/>
              </w:rPr>
            </w:pPr>
            <w:ins w:id="8848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595576" w14:textId="77777777" w:rsidR="00587C90" w:rsidRPr="00587C90" w:rsidRDefault="00587C90" w:rsidP="00587C90">
            <w:pPr>
              <w:spacing w:before="0" w:after="0" w:line="240" w:lineRule="auto"/>
              <w:jc w:val="center"/>
              <w:rPr>
                <w:ins w:id="88490" w:author="pete jones" w:date="2022-01-11T16:55:00Z"/>
                <w:rFonts w:ascii="Calibri" w:hAnsi="Calibri" w:cs="Calibri"/>
                <w:color w:val="000000"/>
                <w:sz w:val="22"/>
                <w:szCs w:val="22"/>
              </w:rPr>
            </w:pPr>
            <w:ins w:id="8849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308009" w14:textId="77777777" w:rsidR="00587C90" w:rsidRPr="00587C90" w:rsidRDefault="00587C90" w:rsidP="00587C90">
            <w:pPr>
              <w:spacing w:before="0" w:after="0" w:line="240" w:lineRule="auto"/>
              <w:jc w:val="center"/>
              <w:rPr>
                <w:ins w:id="88492" w:author="pete jones" w:date="2022-01-11T16:55:00Z"/>
                <w:rFonts w:ascii="Calibri" w:hAnsi="Calibri" w:cs="Calibri"/>
                <w:color w:val="000000"/>
                <w:sz w:val="22"/>
                <w:szCs w:val="22"/>
              </w:rPr>
            </w:pPr>
            <w:ins w:id="8849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ACAFF6" w14:textId="77777777" w:rsidR="00587C90" w:rsidRPr="00587C90" w:rsidRDefault="00587C90" w:rsidP="00587C90">
            <w:pPr>
              <w:spacing w:before="0" w:after="0" w:line="240" w:lineRule="auto"/>
              <w:jc w:val="center"/>
              <w:rPr>
                <w:ins w:id="88494" w:author="pete jones" w:date="2022-01-11T16:55:00Z"/>
                <w:rFonts w:ascii="Calibri" w:hAnsi="Calibri" w:cs="Calibri"/>
                <w:color w:val="000000"/>
                <w:sz w:val="22"/>
                <w:szCs w:val="22"/>
              </w:rPr>
            </w:pPr>
            <w:ins w:id="8849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E75046" w14:textId="77777777" w:rsidR="00587C90" w:rsidRPr="00587C90" w:rsidRDefault="00587C90" w:rsidP="00587C90">
            <w:pPr>
              <w:spacing w:before="0" w:after="0" w:line="240" w:lineRule="auto"/>
              <w:jc w:val="center"/>
              <w:rPr>
                <w:ins w:id="88496" w:author="pete jones" w:date="2022-01-11T16:55:00Z"/>
                <w:rFonts w:ascii="Calibri" w:hAnsi="Calibri" w:cs="Calibri"/>
                <w:color w:val="000000"/>
                <w:sz w:val="22"/>
                <w:szCs w:val="22"/>
              </w:rPr>
            </w:pPr>
            <w:ins w:id="8849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FF7A73" w14:textId="77777777" w:rsidR="00587C90" w:rsidRPr="00587C90" w:rsidRDefault="00587C90" w:rsidP="00587C90">
            <w:pPr>
              <w:spacing w:before="0" w:after="0" w:line="240" w:lineRule="auto"/>
              <w:jc w:val="center"/>
              <w:rPr>
                <w:ins w:id="88498" w:author="pete jones" w:date="2022-01-11T16:55:00Z"/>
                <w:rFonts w:ascii="Calibri" w:hAnsi="Calibri" w:cs="Calibri"/>
                <w:color w:val="000000"/>
                <w:sz w:val="22"/>
                <w:szCs w:val="22"/>
              </w:rPr>
            </w:pPr>
            <w:ins w:id="88499"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30972A2" w14:textId="77777777" w:rsidR="00587C90" w:rsidRPr="00587C90" w:rsidRDefault="00587C90" w:rsidP="00587C90">
            <w:pPr>
              <w:spacing w:before="0" w:after="0" w:line="240" w:lineRule="auto"/>
              <w:jc w:val="center"/>
              <w:rPr>
                <w:ins w:id="88500" w:author="pete jones" w:date="2022-01-11T16:55:00Z"/>
                <w:rFonts w:ascii="Calibri" w:hAnsi="Calibri" w:cs="Calibri"/>
                <w:color w:val="000000"/>
                <w:sz w:val="22"/>
                <w:szCs w:val="22"/>
              </w:rPr>
            </w:pPr>
            <w:ins w:id="88501" w:author="pete jones" w:date="2022-01-11T16:55:00Z">
              <w:r w:rsidRPr="00587C90">
                <w:rPr>
                  <w:rFonts w:ascii="Calibri" w:hAnsi="Calibri" w:cs="Calibri"/>
                  <w:color w:val="000000"/>
                  <w:sz w:val="22"/>
                  <w:szCs w:val="22"/>
                </w:rPr>
                <w:t> </w:t>
              </w:r>
            </w:ins>
          </w:p>
        </w:tc>
      </w:tr>
    </w:tbl>
    <w:p w14:paraId="6FE2409A" w14:textId="07868B7D" w:rsidR="003E6D09" w:rsidRDefault="003E6D09" w:rsidP="00406988">
      <w:pPr>
        <w:jc w:val="left"/>
        <w:rPr>
          <w:ins w:id="88502" w:author="pete jones" w:date="2022-01-11T16:55:00Z"/>
        </w:rPr>
      </w:pPr>
    </w:p>
    <w:tbl>
      <w:tblPr>
        <w:tblW w:w="10689" w:type="dxa"/>
        <w:tblLook w:val="04A0" w:firstRow="1" w:lastRow="0" w:firstColumn="1" w:lastColumn="0" w:noHBand="0" w:noVBand="1"/>
      </w:tblPr>
      <w:tblGrid>
        <w:gridCol w:w="498"/>
        <w:gridCol w:w="5536"/>
        <w:gridCol w:w="498"/>
        <w:gridCol w:w="498"/>
        <w:gridCol w:w="551"/>
        <w:gridCol w:w="551"/>
        <w:gridCol w:w="498"/>
        <w:gridCol w:w="498"/>
        <w:gridCol w:w="498"/>
        <w:gridCol w:w="498"/>
        <w:gridCol w:w="498"/>
        <w:gridCol w:w="498"/>
        <w:gridCol w:w="498"/>
        <w:gridCol w:w="498"/>
      </w:tblGrid>
      <w:tr w:rsidR="00587C90" w:rsidRPr="00587C90" w14:paraId="35C878C3" w14:textId="77777777" w:rsidTr="00587C90">
        <w:trPr>
          <w:trHeight w:val="300"/>
          <w:ins w:id="88503" w:author="pete jones" w:date="2022-01-11T16:55:00Z"/>
        </w:trPr>
        <w:tc>
          <w:tcPr>
            <w:tcW w:w="408" w:type="dxa"/>
            <w:tcBorders>
              <w:top w:val="nil"/>
              <w:left w:val="nil"/>
              <w:bottom w:val="nil"/>
              <w:right w:val="nil"/>
            </w:tcBorders>
            <w:shd w:val="clear" w:color="auto" w:fill="auto"/>
            <w:noWrap/>
            <w:vAlign w:val="center"/>
            <w:hideMark/>
          </w:tcPr>
          <w:p w14:paraId="7F891196" w14:textId="77777777" w:rsidR="00587C90" w:rsidRPr="00587C90" w:rsidRDefault="00587C90" w:rsidP="00587C90">
            <w:pPr>
              <w:spacing w:before="0" w:after="0" w:line="240" w:lineRule="auto"/>
              <w:jc w:val="left"/>
              <w:rPr>
                <w:ins w:id="88504" w:author="pete jones" w:date="2022-01-11T16:55: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874B256" w14:textId="77777777" w:rsidR="00587C90" w:rsidRPr="00587C90" w:rsidRDefault="00587C90" w:rsidP="00587C90">
            <w:pPr>
              <w:spacing w:before="0" w:after="0" w:line="240" w:lineRule="auto"/>
              <w:jc w:val="center"/>
              <w:rPr>
                <w:ins w:id="88505" w:author="pete jones" w:date="2022-01-11T16:55:00Z"/>
                <w:rFonts w:ascii="Calibri" w:hAnsi="Calibri" w:cs="Calibri"/>
                <w:b/>
                <w:bCs/>
                <w:color w:val="000000"/>
                <w:sz w:val="32"/>
                <w:szCs w:val="32"/>
              </w:rPr>
            </w:pPr>
            <w:ins w:id="88506" w:author="pete jones" w:date="2022-01-11T16:55:00Z">
              <w:r w:rsidRPr="00587C90">
                <w:rPr>
                  <w:rFonts w:ascii="Calibri" w:hAnsi="Calibri" w:cs="Calibri"/>
                  <w:b/>
                  <w:bCs/>
                  <w:color w:val="000000"/>
                  <w:sz w:val="32"/>
                  <w:szCs w:val="32"/>
                </w:rPr>
                <w:t>Bournemouth University</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FEA570C" w14:textId="77777777" w:rsidR="00587C90" w:rsidRPr="00587C90" w:rsidRDefault="00587C90" w:rsidP="00587C90">
            <w:pPr>
              <w:spacing w:before="0" w:after="0" w:line="240" w:lineRule="auto"/>
              <w:jc w:val="right"/>
              <w:rPr>
                <w:ins w:id="88507" w:author="pete jones" w:date="2022-01-11T16:55:00Z"/>
                <w:rFonts w:ascii="Calibri" w:hAnsi="Calibri" w:cs="Calibri"/>
                <w:color w:val="000000"/>
                <w:sz w:val="22"/>
                <w:szCs w:val="22"/>
              </w:rPr>
            </w:pPr>
            <w:ins w:id="88508" w:author="pete jones" w:date="2022-01-11T16:55:00Z">
              <w:r w:rsidRPr="00587C9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C1A3DFB" w14:textId="77777777" w:rsidR="00587C90" w:rsidRPr="00587C90" w:rsidRDefault="00587C90" w:rsidP="00587C90">
            <w:pPr>
              <w:spacing w:before="0" w:after="0" w:line="240" w:lineRule="auto"/>
              <w:jc w:val="center"/>
              <w:rPr>
                <w:ins w:id="88509" w:author="pete jones" w:date="2022-01-11T16:55:00Z"/>
                <w:rFonts w:ascii="Calibri" w:hAnsi="Calibri" w:cs="Calibri"/>
                <w:color w:val="000000"/>
                <w:sz w:val="22"/>
                <w:szCs w:val="22"/>
              </w:rPr>
            </w:pPr>
            <w:ins w:id="88510" w:author="pete jones" w:date="2022-01-11T16:55:00Z">
              <w:r w:rsidRPr="00587C90">
                <w:rPr>
                  <w:rFonts w:ascii="Calibri" w:hAnsi="Calibri" w:cs="Calibri"/>
                  <w:color w:val="000000"/>
                  <w:sz w:val="22"/>
                  <w:szCs w:val="22"/>
                </w:rPr>
                <w:t>68</w:t>
              </w:r>
            </w:ins>
          </w:p>
        </w:tc>
      </w:tr>
      <w:tr w:rsidR="00587C90" w:rsidRPr="00587C90" w14:paraId="165F8F96" w14:textId="77777777" w:rsidTr="00587C90">
        <w:trPr>
          <w:trHeight w:val="315"/>
          <w:ins w:id="88511" w:author="pete jones" w:date="2022-01-11T16:55:00Z"/>
        </w:trPr>
        <w:tc>
          <w:tcPr>
            <w:tcW w:w="408" w:type="dxa"/>
            <w:tcBorders>
              <w:top w:val="nil"/>
              <w:left w:val="nil"/>
              <w:bottom w:val="nil"/>
              <w:right w:val="nil"/>
            </w:tcBorders>
            <w:shd w:val="clear" w:color="auto" w:fill="auto"/>
            <w:noWrap/>
            <w:vAlign w:val="center"/>
            <w:hideMark/>
          </w:tcPr>
          <w:p w14:paraId="66CD9B9E" w14:textId="77777777" w:rsidR="00587C90" w:rsidRPr="00587C90" w:rsidRDefault="00587C90" w:rsidP="00587C90">
            <w:pPr>
              <w:spacing w:before="0" w:after="0" w:line="240" w:lineRule="auto"/>
              <w:jc w:val="center"/>
              <w:rPr>
                <w:ins w:id="88512" w:author="pete jones" w:date="2022-01-11T16:55: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78D7E0E0" w14:textId="77777777" w:rsidR="00587C90" w:rsidRPr="00587C90" w:rsidRDefault="00587C90" w:rsidP="00587C90">
            <w:pPr>
              <w:spacing w:before="0" w:after="0" w:line="240" w:lineRule="auto"/>
              <w:jc w:val="left"/>
              <w:rPr>
                <w:ins w:id="88513" w:author="pete jones" w:date="2022-01-11T16:55: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CDAE179" w14:textId="77777777" w:rsidR="00587C90" w:rsidRPr="00587C90" w:rsidRDefault="00587C90" w:rsidP="00587C90">
            <w:pPr>
              <w:spacing w:before="0" w:after="0" w:line="240" w:lineRule="auto"/>
              <w:jc w:val="right"/>
              <w:rPr>
                <w:ins w:id="88514" w:author="pete jones" w:date="2022-01-11T16:55:00Z"/>
                <w:rFonts w:ascii="Calibri" w:hAnsi="Calibri" w:cs="Calibri"/>
                <w:color w:val="000000"/>
                <w:sz w:val="22"/>
                <w:szCs w:val="22"/>
              </w:rPr>
            </w:pPr>
            <w:ins w:id="88515" w:author="pete jones" w:date="2022-01-11T16:55:00Z">
              <w:r w:rsidRPr="00587C9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4408883E" w14:textId="77777777" w:rsidR="00587C90" w:rsidRPr="00587C90" w:rsidRDefault="00587C90" w:rsidP="00587C90">
            <w:pPr>
              <w:spacing w:before="0" w:after="0" w:line="240" w:lineRule="auto"/>
              <w:jc w:val="center"/>
              <w:rPr>
                <w:ins w:id="88516" w:author="pete jones" w:date="2022-01-11T16:55:00Z"/>
                <w:rFonts w:ascii="Calibri" w:hAnsi="Calibri" w:cs="Calibri"/>
                <w:color w:val="000000"/>
                <w:sz w:val="22"/>
                <w:szCs w:val="22"/>
              </w:rPr>
            </w:pPr>
            <w:ins w:id="88517" w:author="pete jones" w:date="2022-01-11T16:55:00Z">
              <w:r w:rsidRPr="00587C90">
                <w:rPr>
                  <w:rFonts w:ascii="Calibri" w:hAnsi="Calibri" w:cs="Calibri"/>
                  <w:color w:val="000000"/>
                  <w:sz w:val="22"/>
                  <w:szCs w:val="22"/>
                </w:rPr>
                <w:t>52</w:t>
              </w:r>
            </w:ins>
          </w:p>
        </w:tc>
      </w:tr>
      <w:tr w:rsidR="00587C90" w:rsidRPr="00587C90" w14:paraId="64F37E7E" w14:textId="77777777" w:rsidTr="00587C90">
        <w:trPr>
          <w:trHeight w:val="315"/>
          <w:ins w:id="88518" w:author="pete jones" w:date="2022-01-11T16:55:00Z"/>
        </w:trPr>
        <w:tc>
          <w:tcPr>
            <w:tcW w:w="408" w:type="dxa"/>
            <w:tcBorders>
              <w:top w:val="nil"/>
              <w:left w:val="nil"/>
              <w:bottom w:val="nil"/>
              <w:right w:val="nil"/>
            </w:tcBorders>
            <w:shd w:val="clear" w:color="auto" w:fill="auto"/>
            <w:noWrap/>
            <w:vAlign w:val="center"/>
            <w:hideMark/>
          </w:tcPr>
          <w:p w14:paraId="6B1437E5" w14:textId="77777777" w:rsidR="00587C90" w:rsidRPr="00587C90" w:rsidRDefault="00587C90" w:rsidP="00587C90">
            <w:pPr>
              <w:spacing w:before="0" w:after="0" w:line="240" w:lineRule="auto"/>
              <w:jc w:val="center"/>
              <w:rPr>
                <w:ins w:id="88519" w:author="pete jones" w:date="2022-01-11T16:55: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01B13432" w14:textId="77777777" w:rsidR="00587C90" w:rsidRPr="00587C90" w:rsidRDefault="00587C90" w:rsidP="00587C90">
            <w:pPr>
              <w:spacing w:before="0" w:after="0" w:line="240" w:lineRule="auto"/>
              <w:jc w:val="left"/>
              <w:rPr>
                <w:ins w:id="88520" w:author="pete jones" w:date="2022-01-11T16:55: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062C1A24" w14:textId="77777777" w:rsidR="00587C90" w:rsidRPr="00587C90" w:rsidRDefault="00587C90" w:rsidP="00587C90">
            <w:pPr>
              <w:spacing w:before="0" w:after="0" w:line="240" w:lineRule="auto"/>
              <w:jc w:val="center"/>
              <w:rPr>
                <w:ins w:id="88521" w:author="pete jones" w:date="2022-01-11T16:55:00Z"/>
                <w:rFonts w:ascii="Calibri" w:hAnsi="Calibri" w:cs="Calibri"/>
                <w:b/>
                <w:bCs/>
                <w:i/>
                <w:iCs/>
                <w:color w:val="000000"/>
                <w:sz w:val="22"/>
                <w:szCs w:val="22"/>
              </w:rPr>
            </w:pPr>
            <w:ins w:id="88522" w:author="pete jones" w:date="2022-01-11T16:55:00Z">
              <w:r w:rsidRPr="00587C90">
                <w:rPr>
                  <w:rFonts w:ascii="Calibri" w:hAnsi="Calibri" w:cs="Calibri"/>
                  <w:b/>
                  <w:bCs/>
                  <w:i/>
                  <w:iCs/>
                  <w:color w:val="000000"/>
                  <w:sz w:val="22"/>
                  <w:szCs w:val="22"/>
                </w:rPr>
                <w:t>Acceptance Criteria</w:t>
              </w:r>
            </w:ins>
          </w:p>
        </w:tc>
      </w:tr>
      <w:tr w:rsidR="00587C90" w:rsidRPr="00587C90" w14:paraId="6DDF65B4" w14:textId="77777777" w:rsidTr="00587C90">
        <w:trPr>
          <w:trHeight w:val="300"/>
          <w:ins w:id="88523" w:author="pete jones" w:date="2022-01-11T16:55:00Z"/>
        </w:trPr>
        <w:tc>
          <w:tcPr>
            <w:tcW w:w="408" w:type="dxa"/>
            <w:tcBorders>
              <w:top w:val="nil"/>
              <w:left w:val="nil"/>
              <w:bottom w:val="nil"/>
              <w:right w:val="nil"/>
            </w:tcBorders>
            <w:shd w:val="clear" w:color="auto" w:fill="auto"/>
            <w:noWrap/>
            <w:vAlign w:val="center"/>
            <w:hideMark/>
          </w:tcPr>
          <w:p w14:paraId="6C488712" w14:textId="77777777" w:rsidR="00587C90" w:rsidRPr="00587C90" w:rsidRDefault="00587C90" w:rsidP="00587C90">
            <w:pPr>
              <w:spacing w:before="0" w:after="0" w:line="240" w:lineRule="auto"/>
              <w:jc w:val="center"/>
              <w:rPr>
                <w:ins w:id="88524" w:author="pete jones" w:date="2022-01-11T16:55: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3572B041" w14:textId="15697AC5" w:rsidR="00587C90" w:rsidRPr="00587C90" w:rsidRDefault="00587C90" w:rsidP="00587C90">
            <w:pPr>
              <w:spacing w:before="0" w:after="0" w:line="240" w:lineRule="auto"/>
              <w:jc w:val="left"/>
              <w:rPr>
                <w:ins w:id="88525" w:author="pete jones" w:date="2022-01-11T16:55:00Z"/>
                <w:rFonts w:ascii="Calibri" w:hAnsi="Calibri" w:cs="Calibri"/>
                <w:color w:val="000000"/>
                <w:sz w:val="22"/>
                <w:szCs w:val="22"/>
              </w:rPr>
            </w:pPr>
            <w:ins w:id="88526" w:author="pete jones" w:date="2022-01-11T16:55:00Z">
              <w:r w:rsidRPr="00587C90">
                <w:rPr>
                  <w:rFonts w:ascii="Calibri" w:hAnsi="Calibri" w:cs="Calibri"/>
                  <w:color w:val="000000"/>
                  <w:sz w:val="22"/>
                  <w:szCs w:val="22"/>
                </w:rPr>
                <w:t xml:space="preserve">Estimated engineering intake 2018 (at 3%) of </w:t>
              </w:r>
            </w:ins>
            <w:ins w:id="88527" w:author="pete jones" w:date="2022-03-30T12:34:00Z">
              <w:r w:rsidR="00042512">
                <w:rPr>
                  <w:rFonts w:ascii="Calibri" w:hAnsi="Calibri" w:cs="Calibri"/>
                  <w:color w:val="000000"/>
                  <w:sz w:val="22"/>
                  <w:szCs w:val="22"/>
                </w:rPr>
                <w:t xml:space="preserve">the </w:t>
              </w:r>
            </w:ins>
            <w:ins w:id="88528" w:author="pete jones" w:date="2022-01-11T16:55:00Z">
              <w:r w:rsidRPr="00587C90">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BE08B0D" w14:textId="77777777" w:rsidR="00587C90" w:rsidRPr="00587C90" w:rsidRDefault="00587C90" w:rsidP="00587C90">
            <w:pPr>
              <w:spacing w:before="0" w:after="0" w:line="240" w:lineRule="auto"/>
              <w:jc w:val="right"/>
              <w:rPr>
                <w:ins w:id="88529" w:author="pete jones" w:date="2022-01-11T16:55:00Z"/>
                <w:rFonts w:ascii="Calibri" w:hAnsi="Calibri" w:cs="Calibri"/>
                <w:color w:val="000000"/>
                <w:sz w:val="22"/>
                <w:szCs w:val="22"/>
              </w:rPr>
            </w:pPr>
            <w:ins w:id="88530" w:author="pete jones" w:date="2022-01-11T16:55:00Z">
              <w:r w:rsidRPr="00587C9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043389B" w14:textId="77777777" w:rsidR="00587C90" w:rsidRPr="00587C90" w:rsidRDefault="00587C90" w:rsidP="00587C90">
            <w:pPr>
              <w:spacing w:before="0" w:after="0" w:line="240" w:lineRule="auto"/>
              <w:jc w:val="center"/>
              <w:rPr>
                <w:ins w:id="88531" w:author="pete jones" w:date="2022-01-11T16:55:00Z"/>
                <w:rFonts w:ascii="Calibri" w:hAnsi="Calibri" w:cs="Calibri"/>
                <w:color w:val="000000"/>
                <w:sz w:val="22"/>
                <w:szCs w:val="22"/>
              </w:rPr>
            </w:pPr>
            <w:ins w:id="88532" w:author="pete jones" w:date="2022-01-11T16:55:00Z">
              <w:r w:rsidRPr="00587C90">
                <w:rPr>
                  <w:rFonts w:ascii="Calibri" w:hAnsi="Calibri" w:cs="Calibri"/>
                  <w:color w:val="000000"/>
                  <w:sz w:val="22"/>
                  <w:szCs w:val="22"/>
                </w:rPr>
                <w:t>BBB</w:t>
              </w:r>
            </w:ins>
          </w:p>
        </w:tc>
      </w:tr>
      <w:tr w:rsidR="00587C90" w:rsidRPr="00587C90" w14:paraId="7E1E41F8" w14:textId="77777777" w:rsidTr="00587C90">
        <w:trPr>
          <w:trHeight w:val="315"/>
          <w:ins w:id="88533" w:author="pete jones" w:date="2022-01-11T16:55:00Z"/>
        </w:trPr>
        <w:tc>
          <w:tcPr>
            <w:tcW w:w="408" w:type="dxa"/>
            <w:tcBorders>
              <w:top w:val="nil"/>
              <w:left w:val="nil"/>
              <w:bottom w:val="nil"/>
              <w:right w:val="nil"/>
            </w:tcBorders>
            <w:shd w:val="clear" w:color="auto" w:fill="auto"/>
            <w:noWrap/>
            <w:vAlign w:val="center"/>
            <w:hideMark/>
          </w:tcPr>
          <w:p w14:paraId="2E4D8A9A" w14:textId="77777777" w:rsidR="00587C90" w:rsidRPr="00587C90" w:rsidRDefault="00587C90" w:rsidP="00587C90">
            <w:pPr>
              <w:spacing w:before="0" w:after="0" w:line="240" w:lineRule="auto"/>
              <w:jc w:val="center"/>
              <w:rPr>
                <w:ins w:id="88534" w:author="pete jones" w:date="2022-01-11T16:55: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6FCAF21C" w14:textId="77777777" w:rsidR="00587C90" w:rsidRPr="00587C90" w:rsidRDefault="00587C90" w:rsidP="00587C90">
            <w:pPr>
              <w:spacing w:before="0" w:after="0" w:line="240" w:lineRule="auto"/>
              <w:jc w:val="left"/>
              <w:rPr>
                <w:ins w:id="88535" w:author="pete jones" w:date="2022-01-11T16:55: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57B716E7" w14:textId="77777777" w:rsidR="00587C90" w:rsidRPr="00587C90" w:rsidRDefault="00587C90" w:rsidP="00587C90">
            <w:pPr>
              <w:spacing w:before="0" w:after="0" w:line="240" w:lineRule="auto"/>
              <w:jc w:val="right"/>
              <w:rPr>
                <w:ins w:id="88536" w:author="pete jones" w:date="2022-01-11T16:55:00Z"/>
                <w:rFonts w:ascii="Calibri" w:hAnsi="Calibri" w:cs="Calibri"/>
                <w:color w:val="000000"/>
                <w:sz w:val="22"/>
                <w:szCs w:val="22"/>
              </w:rPr>
            </w:pPr>
            <w:ins w:id="88537" w:author="pete jones" w:date="2022-01-11T16:55:00Z">
              <w:r w:rsidRPr="00587C9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25F68A24" w14:textId="77777777" w:rsidR="00587C90" w:rsidRPr="00587C90" w:rsidRDefault="00587C90" w:rsidP="00587C90">
            <w:pPr>
              <w:spacing w:before="0" w:after="0" w:line="240" w:lineRule="auto"/>
              <w:jc w:val="center"/>
              <w:rPr>
                <w:ins w:id="88538" w:author="pete jones" w:date="2022-01-11T16:55:00Z"/>
                <w:rFonts w:ascii="Calibri" w:hAnsi="Calibri" w:cs="Calibri"/>
                <w:color w:val="000000"/>
                <w:sz w:val="22"/>
                <w:szCs w:val="22"/>
              </w:rPr>
            </w:pPr>
            <w:ins w:id="88539" w:author="pete jones" w:date="2022-01-11T16:55:00Z">
              <w:r w:rsidRPr="00587C90">
                <w:rPr>
                  <w:rFonts w:ascii="Calibri" w:hAnsi="Calibri" w:cs="Calibri"/>
                  <w:color w:val="000000"/>
                  <w:sz w:val="22"/>
                  <w:szCs w:val="22"/>
                </w:rPr>
                <w:t>DMM</w:t>
              </w:r>
            </w:ins>
          </w:p>
        </w:tc>
      </w:tr>
      <w:tr w:rsidR="00587C90" w:rsidRPr="00587C90" w14:paraId="2FB4A268" w14:textId="77777777" w:rsidTr="00587C90">
        <w:trPr>
          <w:trHeight w:val="315"/>
          <w:ins w:id="88540" w:author="pete jones" w:date="2022-01-11T16:55:00Z"/>
        </w:trPr>
        <w:tc>
          <w:tcPr>
            <w:tcW w:w="408" w:type="dxa"/>
            <w:tcBorders>
              <w:top w:val="nil"/>
              <w:left w:val="nil"/>
              <w:bottom w:val="nil"/>
              <w:right w:val="nil"/>
            </w:tcBorders>
            <w:shd w:val="clear" w:color="auto" w:fill="auto"/>
            <w:noWrap/>
            <w:vAlign w:val="center"/>
            <w:hideMark/>
          </w:tcPr>
          <w:p w14:paraId="69D5BE74" w14:textId="77777777" w:rsidR="00587C90" w:rsidRPr="00587C90" w:rsidRDefault="00587C90" w:rsidP="00587C90">
            <w:pPr>
              <w:spacing w:before="0" w:after="0" w:line="240" w:lineRule="auto"/>
              <w:jc w:val="center"/>
              <w:rPr>
                <w:ins w:id="88541" w:author="pete jones" w:date="2022-01-11T16:55: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47F84F9E" w14:textId="77777777" w:rsidR="00587C90" w:rsidRPr="00587C90" w:rsidRDefault="00587C90" w:rsidP="00587C90">
            <w:pPr>
              <w:spacing w:before="0" w:after="0" w:line="240" w:lineRule="auto"/>
              <w:jc w:val="center"/>
              <w:rPr>
                <w:ins w:id="88542" w:author="pete jones" w:date="2022-01-11T16:55:00Z"/>
                <w:rFonts w:ascii="Calibri" w:hAnsi="Calibri" w:cs="Calibri"/>
                <w:b/>
                <w:bCs/>
                <w:color w:val="000000"/>
              </w:rPr>
            </w:pPr>
            <w:ins w:id="88543" w:author="pete jones" w:date="2022-01-11T16:55:00Z">
              <w:r w:rsidRPr="00587C90">
                <w:rPr>
                  <w:rFonts w:ascii="Calibri" w:hAnsi="Calibri" w:cs="Calibri"/>
                  <w:b/>
                  <w:bCs/>
                  <w:color w:val="000000"/>
                </w:rPr>
                <w:t>126</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C133452" w14:textId="77777777" w:rsidR="00587C90" w:rsidRPr="00587C90" w:rsidRDefault="00587C90" w:rsidP="00587C90">
            <w:pPr>
              <w:spacing w:before="0" w:after="0" w:line="240" w:lineRule="auto"/>
              <w:jc w:val="right"/>
              <w:rPr>
                <w:ins w:id="88544" w:author="pete jones" w:date="2022-01-11T16:55:00Z"/>
                <w:rFonts w:ascii="Calibri" w:hAnsi="Calibri" w:cs="Calibri"/>
                <w:color w:val="000000"/>
                <w:sz w:val="22"/>
                <w:szCs w:val="22"/>
              </w:rPr>
            </w:pPr>
            <w:ins w:id="88545" w:author="pete jones" w:date="2022-01-11T16:55:00Z">
              <w:r w:rsidRPr="00587C9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7CAF20D" w14:textId="77777777" w:rsidR="00587C90" w:rsidRPr="00587C90" w:rsidRDefault="00587C90" w:rsidP="00587C90">
            <w:pPr>
              <w:spacing w:before="0" w:after="0" w:line="240" w:lineRule="auto"/>
              <w:jc w:val="center"/>
              <w:rPr>
                <w:ins w:id="88546" w:author="pete jones" w:date="2022-01-11T16:55:00Z"/>
                <w:rFonts w:ascii="Calibri" w:hAnsi="Calibri" w:cs="Calibri"/>
                <w:color w:val="000000"/>
                <w:sz w:val="22"/>
                <w:szCs w:val="22"/>
              </w:rPr>
            </w:pPr>
            <w:ins w:id="88547" w:author="pete jones" w:date="2022-01-11T16:55:00Z">
              <w:r w:rsidRPr="00587C90">
                <w:rPr>
                  <w:rFonts w:ascii="Calibri" w:hAnsi="Calibri" w:cs="Calibri"/>
                  <w:color w:val="000000"/>
                  <w:sz w:val="22"/>
                  <w:szCs w:val="22"/>
                </w:rPr>
                <w:t>104 - 120</w:t>
              </w:r>
            </w:ins>
          </w:p>
        </w:tc>
      </w:tr>
      <w:tr w:rsidR="00587C90" w:rsidRPr="00587C90" w14:paraId="2151439B" w14:textId="77777777" w:rsidTr="00587C90">
        <w:trPr>
          <w:trHeight w:val="315"/>
          <w:ins w:id="88548" w:author="pete jones" w:date="2022-01-11T16:55:00Z"/>
        </w:trPr>
        <w:tc>
          <w:tcPr>
            <w:tcW w:w="408" w:type="dxa"/>
            <w:tcBorders>
              <w:top w:val="nil"/>
              <w:left w:val="nil"/>
              <w:bottom w:val="nil"/>
              <w:right w:val="nil"/>
            </w:tcBorders>
            <w:shd w:val="clear" w:color="auto" w:fill="auto"/>
            <w:noWrap/>
            <w:vAlign w:val="center"/>
            <w:hideMark/>
          </w:tcPr>
          <w:p w14:paraId="3FC746C6" w14:textId="77777777" w:rsidR="00587C90" w:rsidRPr="00587C90" w:rsidRDefault="00587C90" w:rsidP="00587C90">
            <w:pPr>
              <w:spacing w:before="0" w:after="0" w:line="240" w:lineRule="auto"/>
              <w:jc w:val="center"/>
              <w:rPr>
                <w:ins w:id="88549" w:author="pete jones" w:date="2022-01-11T16:55: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5AF2EF59" w14:textId="7D6A5E89" w:rsidR="00587C90" w:rsidRPr="00587C90" w:rsidRDefault="00587C90" w:rsidP="00587C90">
            <w:pPr>
              <w:spacing w:before="0" w:after="0" w:line="240" w:lineRule="auto"/>
              <w:jc w:val="left"/>
              <w:rPr>
                <w:ins w:id="88550" w:author="pete jones" w:date="2022-01-11T16:55:00Z"/>
                <w:rFonts w:ascii="Calibri" w:hAnsi="Calibri" w:cs="Calibri"/>
                <w:color w:val="000000"/>
                <w:sz w:val="22"/>
                <w:szCs w:val="22"/>
              </w:rPr>
            </w:pPr>
            <w:ins w:id="88551" w:author="pete jones" w:date="2022-01-11T16:55:00Z">
              <w:r w:rsidRPr="00587C90">
                <w:rPr>
                  <w:rFonts w:ascii="Calibri" w:hAnsi="Calibri" w:cs="Calibri"/>
                  <w:noProof/>
                  <w:color w:val="000000"/>
                  <w:sz w:val="22"/>
                  <w:szCs w:val="22"/>
                </w:rPr>
                <w:drawing>
                  <wp:anchor distT="0" distB="0" distL="114300" distR="114300" simplePos="0" relativeHeight="251725824" behindDoc="0" locked="0" layoutInCell="1" allowOverlap="1" wp14:anchorId="7DB76420" wp14:editId="24A0EE46">
                    <wp:simplePos x="0" y="0"/>
                    <wp:positionH relativeFrom="column">
                      <wp:posOffset>0</wp:posOffset>
                    </wp:positionH>
                    <wp:positionV relativeFrom="paragraph">
                      <wp:posOffset>171450</wp:posOffset>
                    </wp:positionV>
                    <wp:extent cx="2524125" cy="923925"/>
                    <wp:effectExtent l="0" t="0" r="9525" b="9525"/>
                    <wp:wrapNone/>
                    <wp:docPr id="345253043" name="Chart 345253043">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6"/>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587C90" w:rsidRPr="00587C90" w14:paraId="6B4EFC00" w14:textId="77777777">
              <w:trPr>
                <w:trHeight w:val="315"/>
                <w:tblCellSpacing w:w="0" w:type="dxa"/>
                <w:ins w:id="88552" w:author="pete jones" w:date="2022-01-11T16:55: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4D505DF" w14:textId="77777777" w:rsidR="00587C90" w:rsidRPr="00587C90" w:rsidRDefault="00587C90" w:rsidP="00587C90">
                  <w:pPr>
                    <w:spacing w:before="0" w:after="0" w:line="240" w:lineRule="auto"/>
                    <w:jc w:val="left"/>
                    <w:rPr>
                      <w:ins w:id="88553" w:author="pete jones" w:date="2022-01-11T16:55:00Z"/>
                      <w:rFonts w:ascii="Calibri" w:hAnsi="Calibri" w:cs="Calibri"/>
                      <w:b/>
                      <w:bCs/>
                      <w:i/>
                      <w:iCs/>
                      <w:color w:val="000000"/>
                      <w:sz w:val="22"/>
                      <w:szCs w:val="22"/>
                    </w:rPr>
                  </w:pPr>
                  <w:ins w:id="88554" w:author="pete jones" w:date="2022-01-11T16:55:00Z">
                    <w:r w:rsidRPr="00587C90">
                      <w:rPr>
                        <w:rFonts w:ascii="Calibri" w:hAnsi="Calibri" w:cs="Calibri"/>
                        <w:b/>
                        <w:bCs/>
                        <w:i/>
                        <w:iCs/>
                        <w:color w:val="000000"/>
                        <w:sz w:val="22"/>
                        <w:szCs w:val="22"/>
                      </w:rPr>
                      <w:t>Type of module category</w:t>
                    </w:r>
                  </w:ins>
                </w:p>
              </w:tc>
            </w:tr>
          </w:tbl>
          <w:p w14:paraId="50266A7C" w14:textId="77777777" w:rsidR="00587C90" w:rsidRPr="00587C90" w:rsidRDefault="00587C90" w:rsidP="00587C90">
            <w:pPr>
              <w:spacing w:before="0" w:after="0" w:line="240" w:lineRule="auto"/>
              <w:jc w:val="left"/>
              <w:rPr>
                <w:ins w:id="88555" w:author="pete jones" w:date="2022-01-11T16:55:00Z"/>
                <w:rFonts w:ascii="Calibri" w:hAnsi="Calibri" w:cs="Calibri"/>
                <w:color w:val="000000"/>
                <w:sz w:val="22"/>
                <w:szCs w:val="22"/>
              </w:rPr>
            </w:pPr>
          </w:p>
        </w:tc>
        <w:tc>
          <w:tcPr>
            <w:tcW w:w="409" w:type="dxa"/>
            <w:tcBorders>
              <w:top w:val="nil"/>
              <w:left w:val="nil"/>
              <w:bottom w:val="nil"/>
              <w:right w:val="single" w:sz="8" w:space="0" w:color="auto"/>
            </w:tcBorders>
            <w:shd w:val="clear" w:color="auto" w:fill="auto"/>
            <w:noWrap/>
            <w:vAlign w:val="center"/>
            <w:hideMark/>
          </w:tcPr>
          <w:p w14:paraId="6CCFF2D5" w14:textId="77777777" w:rsidR="00587C90" w:rsidRPr="00587C90" w:rsidRDefault="00587C90" w:rsidP="00587C90">
            <w:pPr>
              <w:spacing w:before="0" w:after="0" w:line="240" w:lineRule="auto"/>
              <w:jc w:val="right"/>
              <w:rPr>
                <w:ins w:id="88556" w:author="pete jones" w:date="2022-01-11T16:55:00Z"/>
                <w:rFonts w:ascii="Calibri" w:hAnsi="Calibri" w:cs="Calibri"/>
                <w:color w:val="000000"/>
                <w:sz w:val="22"/>
                <w:szCs w:val="22"/>
              </w:rPr>
            </w:pPr>
            <w:ins w:id="88557" w:author="pete jones" w:date="2022-01-11T16:55:00Z">
              <w:r w:rsidRPr="00587C90">
                <w:rPr>
                  <w:rFonts w:ascii="Calibri" w:hAnsi="Calibri" w:cs="Calibri"/>
                  <w:color w:val="000000"/>
                  <w:sz w:val="22"/>
                  <w:szCs w:val="22"/>
                </w:rPr>
                <w:t> </w:t>
              </w:r>
            </w:ins>
          </w:p>
        </w:tc>
        <w:tc>
          <w:tcPr>
            <w:tcW w:w="401" w:type="dxa"/>
            <w:tcBorders>
              <w:top w:val="nil"/>
              <w:left w:val="nil"/>
              <w:bottom w:val="nil"/>
              <w:right w:val="nil"/>
            </w:tcBorders>
            <w:shd w:val="clear" w:color="auto" w:fill="auto"/>
            <w:noWrap/>
            <w:vAlign w:val="center"/>
            <w:hideMark/>
          </w:tcPr>
          <w:p w14:paraId="00A3C2C7" w14:textId="77777777" w:rsidR="00587C90" w:rsidRPr="00587C90" w:rsidRDefault="00587C90" w:rsidP="00587C90">
            <w:pPr>
              <w:spacing w:before="0" w:after="0" w:line="240" w:lineRule="auto"/>
              <w:jc w:val="right"/>
              <w:rPr>
                <w:ins w:id="88558" w:author="pete jones" w:date="2022-01-11T16:55:00Z"/>
                <w:rFonts w:ascii="Calibri" w:hAnsi="Calibri" w:cs="Calibri"/>
                <w:color w:val="000000"/>
                <w:sz w:val="22"/>
                <w:szCs w:val="22"/>
              </w:rPr>
            </w:pPr>
          </w:p>
        </w:tc>
        <w:tc>
          <w:tcPr>
            <w:tcW w:w="474" w:type="dxa"/>
            <w:tcBorders>
              <w:top w:val="nil"/>
              <w:left w:val="nil"/>
              <w:bottom w:val="nil"/>
              <w:right w:val="nil"/>
            </w:tcBorders>
            <w:shd w:val="clear" w:color="auto" w:fill="auto"/>
            <w:noWrap/>
            <w:vAlign w:val="center"/>
            <w:hideMark/>
          </w:tcPr>
          <w:p w14:paraId="25740743" w14:textId="77777777" w:rsidR="00587C90" w:rsidRPr="00587C90" w:rsidRDefault="00587C90" w:rsidP="00587C90">
            <w:pPr>
              <w:spacing w:before="0" w:after="0" w:line="240" w:lineRule="auto"/>
              <w:jc w:val="left"/>
              <w:rPr>
                <w:ins w:id="88559" w:author="pete jones" w:date="2022-01-11T16:55:00Z"/>
                <w:rFonts w:ascii="Times New Roman" w:hAnsi="Times New Roman" w:cs="Times New Roman"/>
                <w:sz w:val="20"/>
                <w:szCs w:val="20"/>
              </w:rPr>
            </w:pPr>
          </w:p>
        </w:tc>
        <w:tc>
          <w:tcPr>
            <w:tcW w:w="474" w:type="dxa"/>
            <w:tcBorders>
              <w:top w:val="nil"/>
              <w:left w:val="nil"/>
              <w:bottom w:val="nil"/>
              <w:right w:val="nil"/>
            </w:tcBorders>
            <w:shd w:val="clear" w:color="auto" w:fill="auto"/>
            <w:noWrap/>
            <w:vAlign w:val="center"/>
            <w:hideMark/>
          </w:tcPr>
          <w:p w14:paraId="6F476D4E" w14:textId="77777777" w:rsidR="00587C90" w:rsidRPr="00587C90" w:rsidRDefault="00587C90" w:rsidP="00587C90">
            <w:pPr>
              <w:spacing w:before="0" w:after="0" w:line="240" w:lineRule="auto"/>
              <w:jc w:val="left"/>
              <w:rPr>
                <w:ins w:id="88560" w:author="pete jones" w:date="2022-01-11T16:55:00Z"/>
                <w:rFonts w:ascii="Times New Roman" w:hAnsi="Times New Roman" w:cs="Times New Roman"/>
                <w:sz w:val="20"/>
                <w:szCs w:val="20"/>
              </w:rPr>
            </w:pPr>
          </w:p>
        </w:tc>
        <w:tc>
          <w:tcPr>
            <w:tcW w:w="401" w:type="dxa"/>
            <w:tcBorders>
              <w:top w:val="nil"/>
              <w:left w:val="nil"/>
              <w:bottom w:val="nil"/>
              <w:right w:val="nil"/>
            </w:tcBorders>
            <w:shd w:val="clear" w:color="auto" w:fill="auto"/>
            <w:noWrap/>
            <w:vAlign w:val="bottom"/>
            <w:hideMark/>
          </w:tcPr>
          <w:p w14:paraId="2239381F" w14:textId="77777777" w:rsidR="00587C90" w:rsidRPr="00587C90" w:rsidRDefault="00587C90" w:rsidP="00587C90">
            <w:pPr>
              <w:spacing w:before="0" w:after="0" w:line="240" w:lineRule="auto"/>
              <w:jc w:val="left"/>
              <w:rPr>
                <w:ins w:id="88561" w:author="pete jones" w:date="2022-01-11T16:55:00Z"/>
                <w:rFonts w:ascii="Times New Roman" w:hAnsi="Times New Roman" w:cs="Times New Roman"/>
                <w:sz w:val="20"/>
                <w:szCs w:val="20"/>
              </w:rPr>
            </w:pPr>
          </w:p>
        </w:tc>
        <w:tc>
          <w:tcPr>
            <w:tcW w:w="401" w:type="dxa"/>
            <w:tcBorders>
              <w:top w:val="nil"/>
              <w:left w:val="nil"/>
              <w:bottom w:val="nil"/>
              <w:right w:val="nil"/>
            </w:tcBorders>
            <w:shd w:val="clear" w:color="auto" w:fill="auto"/>
            <w:noWrap/>
            <w:vAlign w:val="center"/>
            <w:hideMark/>
          </w:tcPr>
          <w:p w14:paraId="082AB2FD" w14:textId="77777777" w:rsidR="00587C90" w:rsidRPr="00587C90" w:rsidRDefault="00587C90" w:rsidP="00587C90">
            <w:pPr>
              <w:spacing w:before="0" w:after="0" w:line="240" w:lineRule="auto"/>
              <w:jc w:val="left"/>
              <w:rPr>
                <w:ins w:id="88562"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9215073" w14:textId="77777777" w:rsidR="00587C90" w:rsidRPr="00587C90" w:rsidRDefault="00587C90" w:rsidP="00587C90">
            <w:pPr>
              <w:spacing w:before="0" w:after="0" w:line="240" w:lineRule="auto"/>
              <w:jc w:val="left"/>
              <w:rPr>
                <w:ins w:id="88563"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E1842FD" w14:textId="77777777" w:rsidR="00587C90" w:rsidRPr="00587C90" w:rsidRDefault="00587C90" w:rsidP="00587C90">
            <w:pPr>
              <w:spacing w:before="0" w:after="0" w:line="240" w:lineRule="auto"/>
              <w:jc w:val="center"/>
              <w:rPr>
                <w:ins w:id="88564"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3CEBD60" w14:textId="77777777" w:rsidR="00587C90" w:rsidRPr="00587C90" w:rsidRDefault="00587C90" w:rsidP="00587C90">
            <w:pPr>
              <w:spacing w:before="0" w:after="0" w:line="240" w:lineRule="auto"/>
              <w:jc w:val="center"/>
              <w:rPr>
                <w:ins w:id="88565"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D43E111" w14:textId="77777777" w:rsidR="00587C90" w:rsidRPr="00587C90" w:rsidRDefault="00587C90" w:rsidP="00587C90">
            <w:pPr>
              <w:spacing w:before="0" w:after="0" w:line="240" w:lineRule="auto"/>
              <w:jc w:val="center"/>
              <w:rPr>
                <w:ins w:id="88566"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01E372B" w14:textId="77777777" w:rsidR="00587C90" w:rsidRPr="00587C90" w:rsidRDefault="00587C90" w:rsidP="00587C90">
            <w:pPr>
              <w:spacing w:before="0" w:after="0" w:line="240" w:lineRule="auto"/>
              <w:jc w:val="center"/>
              <w:rPr>
                <w:ins w:id="88567" w:author="pete jones" w:date="2022-01-11T16:5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02375F57" w14:textId="77777777" w:rsidR="00587C90" w:rsidRPr="00587C90" w:rsidRDefault="00587C90" w:rsidP="00587C90">
            <w:pPr>
              <w:spacing w:before="0" w:after="0" w:line="240" w:lineRule="auto"/>
              <w:jc w:val="center"/>
              <w:rPr>
                <w:ins w:id="88568" w:author="pete jones" w:date="2022-01-11T16:55:00Z"/>
                <w:rFonts w:ascii="Times New Roman" w:hAnsi="Times New Roman" w:cs="Times New Roman"/>
                <w:sz w:val="20"/>
                <w:szCs w:val="20"/>
              </w:rPr>
            </w:pPr>
          </w:p>
        </w:tc>
      </w:tr>
      <w:tr w:rsidR="00587C90" w:rsidRPr="00587C90" w14:paraId="4F98C438" w14:textId="77777777" w:rsidTr="00587C90">
        <w:trPr>
          <w:trHeight w:val="315"/>
          <w:ins w:id="88569" w:author="pete jones" w:date="2022-01-11T16:55:00Z"/>
        </w:trPr>
        <w:tc>
          <w:tcPr>
            <w:tcW w:w="408" w:type="dxa"/>
            <w:tcBorders>
              <w:top w:val="nil"/>
              <w:left w:val="nil"/>
              <w:bottom w:val="nil"/>
              <w:right w:val="nil"/>
            </w:tcBorders>
            <w:shd w:val="clear" w:color="auto" w:fill="auto"/>
            <w:noWrap/>
            <w:vAlign w:val="center"/>
            <w:hideMark/>
          </w:tcPr>
          <w:p w14:paraId="459B513A" w14:textId="77777777" w:rsidR="00587C90" w:rsidRPr="00587C90" w:rsidRDefault="00587C90" w:rsidP="00587C90">
            <w:pPr>
              <w:spacing w:before="0" w:after="0" w:line="240" w:lineRule="auto"/>
              <w:jc w:val="center"/>
              <w:rPr>
                <w:ins w:id="88570" w:author="pete jones" w:date="2022-01-11T16:55: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7287E639" w14:textId="77777777" w:rsidR="00587C90" w:rsidRPr="00587C90" w:rsidRDefault="00587C90" w:rsidP="00587C90">
            <w:pPr>
              <w:spacing w:before="0" w:after="0" w:line="240" w:lineRule="auto"/>
              <w:jc w:val="right"/>
              <w:rPr>
                <w:ins w:id="88571" w:author="pete jones" w:date="2022-01-11T16:55:00Z"/>
                <w:rFonts w:ascii="Calibri" w:hAnsi="Calibri" w:cs="Calibri"/>
                <w:sz w:val="22"/>
                <w:szCs w:val="22"/>
              </w:rPr>
            </w:pPr>
            <w:ins w:id="88572" w:author="pete jones" w:date="2022-01-11T16:55:00Z">
              <w:r w:rsidRPr="00587C90">
                <w:rPr>
                  <w:rFonts w:ascii="Calibri" w:hAnsi="Calibri" w:cs="Calibri"/>
                  <w:sz w:val="22"/>
                  <w:szCs w:val="22"/>
                </w:rPr>
                <w:t>Maths</w:t>
              </w:r>
            </w:ins>
          </w:p>
        </w:tc>
        <w:tc>
          <w:tcPr>
            <w:tcW w:w="409" w:type="dxa"/>
            <w:tcBorders>
              <w:top w:val="single" w:sz="8" w:space="0" w:color="auto"/>
              <w:left w:val="nil"/>
              <w:bottom w:val="single" w:sz="4" w:space="0" w:color="auto"/>
              <w:right w:val="single" w:sz="8" w:space="0" w:color="auto"/>
            </w:tcBorders>
            <w:shd w:val="clear" w:color="auto" w:fill="auto"/>
            <w:noWrap/>
            <w:vAlign w:val="center"/>
            <w:hideMark/>
          </w:tcPr>
          <w:p w14:paraId="629815D6" w14:textId="77777777" w:rsidR="00587C90" w:rsidRPr="00587C90" w:rsidRDefault="00587C90" w:rsidP="00587C90">
            <w:pPr>
              <w:spacing w:before="0" w:after="0" w:line="240" w:lineRule="auto"/>
              <w:jc w:val="center"/>
              <w:rPr>
                <w:ins w:id="88573" w:author="pete jones" w:date="2022-01-11T16:55:00Z"/>
                <w:rFonts w:ascii="Calibri" w:hAnsi="Calibri" w:cs="Calibri"/>
                <w:color w:val="000000"/>
                <w:sz w:val="22"/>
                <w:szCs w:val="22"/>
              </w:rPr>
            </w:pPr>
            <w:ins w:id="88574" w:author="pete jones" w:date="2022-01-11T16:55:00Z">
              <w:r w:rsidRPr="00587C90">
                <w:rPr>
                  <w:rFonts w:ascii="Calibri" w:hAnsi="Calibri" w:cs="Calibri"/>
                  <w:color w:val="000000"/>
                  <w:sz w:val="22"/>
                  <w:szCs w:val="22"/>
                </w:rPr>
                <w:t>3</w:t>
              </w:r>
            </w:ins>
          </w:p>
        </w:tc>
        <w:tc>
          <w:tcPr>
            <w:tcW w:w="401" w:type="dxa"/>
            <w:tcBorders>
              <w:top w:val="nil"/>
              <w:left w:val="nil"/>
              <w:bottom w:val="nil"/>
              <w:right w:val="nil"/>
            </w:tcBorders>
            <w:shd w:val="clear" w:color="auto" w:fill="auto"/>
            <w:noWrap/>
            <w:vAlign w:val="center"/>
            <w:hideMark/>
          </w:tcPr>
          <w:p w14:paraId="7F8A99C4" w14:textId="77777777" w:rsidR="00587C90" w:rsidRPr="00587C90" w:rsidRDefault="00587C90" w:rsidP="00587C90">
            <w:pPr>
              <w:spacing w:before="0" w:after="0" w:line="240" w:lineRule="auto"/>
              <w:jc w:val="center"/>
              <w:rPr>
                <w:ins w:id="88575" w:author="pete jones" w:date="2022-01-11T16:55:00Z"/>
                <w:rFonts w:ascii="Calibri" w:hAnsi="Calibri" w:cs="Calibri"/>
                <w:color w:val="000000"/>
                <w:sz w:val="22"/>
                <w:szCs w:val="22"/>
              </w:rPr>
            </w:pPr>
          </w:p>
        </w:tc>
        <w:tc>
          <w:tcPr>
            <w:tcW w:w="474" w:type="dxa"/>
            <w:tcBorders>
              <w:top w:val="nil"/>
              <w:left w:val="nil"/>
              <w:bottom w:val="nil"/>
              <w:right w:val="nil"/>
            </w:tcBorders>
            <w:shd w:val="clear" w:color="auto" w:fill="auto"/>
            <w:noWrap/>
            <w:vAlign w:val="center"/>
            <w:hideMark/>
          </w:tcPr>
          <w:p w14:paraId="0339EB0B" w14:textId="77777777" w:rsidR="00587C90" w:rsidRPr="00587C90" w:rsidRDefault="00587C90" w:rsidP="00587C90">
            <w:pPr>
              <w:spacing w:before="0" w:after="0" w:line="240" w:lineRule="auto"/>
              <w:jc w:val="left"/>
              <w:rPr>
                <w:ins w:id="88576" w:author="pete jones" w:date="2022-01-11T16:55:00Z"/>
                <w:rFonts w:ascii="Times New Roman" w:hAnsi="Times New Roman" w:cs="Times New Roman"/>
                <w:sz w:val="20"/>
                <w:szCs w:val="20"/>
              </w:rPr>
            </w:pPr>
          </w:p>
        </w:tc>
        <w:tc>
          <w:tcPr>
            <w:tcW w:w="474" w:type="dxa"/>
            <w:tcBorders>
              <w:top w:val="nil"/>
              <w:left w:val="nil"/>
              <w:bottom w:val="nil"/>
              <w:right w:val="nil"/>
            </w:tcBorders>
            <w:shd w:val="clear" w:color="auto" w:fill="auto"/>
            <w:noWrap/>
            <w:vAlign w:val="center"/>
            <w:hideMark/>
          </w:tcPr>
          <w:p w14:paraId="5FFABBC4" w14:textId="77777777" w:rsidR="00587C90" w:rsidRPr="00587C90" w:rsidRDefault="00587C90" w:rsidP="00587C90">
            <w:pPr>
              <w:spacing w:before="0" w:after="0" w:line="240" w:lineRule="auto"/>
              <w:jc w:val="left"/>
              <w:rPr>
                <w:ins w:id="88577" w:author="pete jones" w:date="2022-01-11T16:55:00Z"/>
                <w:rFonts w:ascii="Times New Roman" w:hAnsi="Times New Roman" w:cs="Times New Roman"/>
                <w:sz w:val="20"/>
                <w:szCs w:val="20"/>
              </w:rPr>
            </w:pPr>
          </w:p>
        </w:tc>
        <w:tc>
          <w:tcPr>
            <w:tcW w:w="401" w:type="dxa"/>
            <w:tcBorders>
              <w:top w:val="nil"/>
              <w:left w:val="nil"/>
              <w:bottom w:val="nil"/>
              <w:right w:val="nil"/>
            </w:tcBorders>
            <w:shd w:val="clear" w:color="auto" w:fill="auto"/>
            <w:noWrap/>
            <w:vAlign w:val="bottom"/>
            <w:hideMark/>
          </w:tcPr>
          <w:p w14:paraId="310245F1" w14:textId="77777777" w:rsidR="00587C90" w:rsidRPr="00587C90" w:rsidRDefault="00587C90" w:rsidP="00587C90">
            <w:pPr>
              <w:spacing w:before="0" w:after="0" w:line="240" w:lineRule="auto"/>
              <w:jc w:val="left"/>
              <w:rPr>
                <w:ins w:id="88578" w:author="pete jones" w:date="2022-01-11T16:55:00Z"/>
                <w:rFonts w:ascii="Times New Roman" w:hAnsi="Times New Roman" w:cs="Times New Roman"/>
                <w:sz w:val="20"/>
                <w:szCs w:val="20"/>
              </w:rPr>
            </w:pPr>
          </w:p>
        </w:tc>
        <w:tc>
          <w:tcPr>
            <w:tcW w:w="401" w:type="dxa"/>
            <w:tcBorders>
              <w:top w:val="nil"/>
              <w:left w:val="nil"/>
              <w:bottom w:val="nil"/>
              <w:right w:val="nil"/>
            </w:tcBorders>
            <w:shd w:val="clear" w:color="auto" w:fill="auto"/>
            <w:noWrap/>
            <w:vAlign w:val="bottom"/>
            <w:hideMark/>
          </w:tcPr>
          <w:p w14:paraId="3F420312" w14:textId="77777777" w:rsidR="00587C90" w:rsidRPr="00587C90" w:rsidRDefault="00587C90" w:rsidP="00587C90">
            <w:pPr>
              <w:spacing w:before="0" w:after="0" w:line="240" w:lineRule="auto"/>
              <w:jc w:val="left"/>
              <w:rPr>
                <w:ins w:id="88579"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27C9F2E" w14:textId="77777777" w:rsidR="00587C90" w:rsidRPr="00587C90" w:rsidRDefault="00587C90" w:rsidP="00587C90">
            <w:pPr>
              <w:spacing w:before="0" w:after="0" w:line="240" w:lineRule="auto"/>
              <w:jc w:val="left"/>
              <w:rPr>
                <w:ins w:id="88580"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1F39927" w14:textId="77777777" w:rsidR="00587C90" w:rsidRPr="00587C90" w:rsidRDefault="00587C90" w:rsidP="00587C90">
            <w:pPr>
              <w:spacing w:before="0" w:after="0" w:line="240" w:lineRule="auto"/>
              <w:jc w:val="left"/>
              <w:rPr>
                <w:ins w:id="88581"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9474728" w14:textId="77777777" w:rsidR="00587C90" w:rsidRPr="00587C90" w:rsidRDefault="00587C90" w:rsidP="00587C90">
            <w:pPr>
              <w:spacing w:before="0" w:after="0" w:line="240" w:lineRule="auto"/>
              <w:jc w:val="left"/>
              <w:rPr>
                <w:ins w:id="88582"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E81A924" w14:textId="77777777" w:rsidR="00587C90" w:rsidRPr="00587C90" w:rsidRDefault="00587C90" w:rsidP="00587C90">
            <w:pPr>
              <w:spacing w:before="0" w:after="0" w:line="240" w:lineRule="auto"/>
              <w:jc w:val="center"/>
              <w:rPr>
                <w:ins w:id="88583" w:author="pete jones" w:date="2022-01-11T16:5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F429B39" w14:textId="77777777" w:rsidR="00587C90" w:rsidRPr="00587C90" w:rsidRDefault="00587C90" w:rsidP="00587C90">
            <w:pPr>
              <w:spacing w:before="0" w:after="0" w:line="240" w:lineRule="auto"/>
              <w:jc w:val="center"/>
              <w:rPr>
                <w:ins w:id="88584" w:author="pete jones" w:date="2022-01-11T16:5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949CF0B" w14:textId="77777777" w:rsidR="00587C90" w:rsidRPr="00587C90" w:rsidRDefault="00587C90" w:rsidP="00587C90">
            <w:pPr>
              <w:spacing w:before="0" w:after="0" w:line="240" w:lineRule="auto"/>
              <w:jc w:val="center"/>
              <w:rPr>
                <w:ins w:id="88585" w:author="pete jones" w:date="2022-01-11T16:55:00Z"/>
                <w:rFonts w:ascii="Times New Roman" w:hAnsi="Times New Roman" w:cs="Times New Roman"/>
                <w:sz w:val="20"/>
                <w:szCs w:val="20"/>
              </w:rPr>
            </w:pPr>
          </w:p>
        </w:tc>
      </w:tr>
      <w:tr w:rsidR="00587C90" w:rsidRPr="00587C90" w14:paraId="66B25580" w14:textId="77777777" w:rsidTr="00587C90">
        <w:trPr>
          <w:trHeight w:val="300"/>
          <w:ins w:id="88586" w:author="pete jones" w:date="2022-01-11T16:55:00Z"/>
        </w:trPr>
        <w:tc>
          <w:tcPr>
            <w:tcW w:w="408" w:type="dxa"/>
            <w:tcBorders>
              <w:top w:val="nil"/>
              <w:left w:val="nil"/>
              <w:bottom w:val="nil"/>
              <w:right w:val="nil"/>
            </w:tcBorders>
            <w:shd w:val="clear" w:color="auto" w:fill="auto"/>
            <w:noWrap/>
            <w:vAlign w:val="center"/>
            <w:hideMark/>
          </w:tcPr>
          <w:p w14:paraId="32AC6F69" w14:textId="77777777" w:rsidR="00587C90" w:rsidRPr="00587C90" w:rsidRDefault="00587C90" w:rsidP="00587C90">
            <w:pPr>
              <w:spacing w:before="0" w:after="0" w:line="240" w:lineRule="auto"/>
              <w:jc w:val="center"/>
              <w:rPr>
                <w:ins w:id="88587" w:author="pete jones" w:date="2022-01-11T16:55: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C3AEB89" w14:textId="77777777" w:rsidR="00587C90" w:rsidRPr="00587C90" w:rsidRDefault="00587C90" w:rsidP="00587C90">
            <w:pPr>
              <w:spacing w:before="0" w:after="0" w:line="240" w:lineRule="auto"/>
              <w:jc w:val="right"/>
              <w:rPr>
                <w:ins w:id="88588" w:author="pete jones" w:date="2022-01-11T16:55:00Z"/>
                <w:rFonts w:ascii="Calibri" w:hAnsi="Calibri" w:cs="Calibri"/>
                <w:sz w:val="22"/>
                <w:szCs w:val="22"/>
              </w:rPr>
            </w:pPr>
            <w:ins w:id="88589" w:author="pete jones" w:date="2022-01-11T16:55:00Z">
              <w:r w:rsidRPr="00587C90">
                <w:rPr>
                  <w:rFonts w:ascii="Calibri" w:hAnsi="Calibri" w:cs="Calibri"/>
                  <w:sz w:val="22"/>
                  <w:szCs w:val="22"/>
                </w:rPr>
                <w:t>Science</w:t>
              </w:r>
            </w:ins>
          </w:p>
        </w:tc>
        <w:tc>
          <w:tcPr>
            <w:tcW w:w="409" w:type="dxa"/>
            <w:tcBorders>
              <w:top w:val="nil"/>
              <w:left w:val="nil"/>
              <w:bottom w:val="single" w:sz="4" w:space="0" w:color="auto"/>
              <w:right w:val="single" w:sz="8" w:space="0" w:color="auto"/>
            </w:tcBorders>
            <w:shd w:val="clear" w:color="auto" w:fill="auto"/>
            <w:noWrap/>
            <w:vAlign w:val="center"/>
            <w:hideMark/>
          </w:tcPr>
          <w:p w14:paraId="1B6A98D3" w14:textId="77777777" w:rsidR="00587C90" w:rsidRPr="00587C90" w:rsidRDefault="00587C90" w:rsidP="00587C90">
            <w:pPr>
              <w:spacing w:before="0" w:after="0" w:line="240" w:lineRule="auto"/>
              <w:jc w:val="center"/>
              <w:rPr>
                <w:ins w:id="88590" w:author="pete jones" w:date="2022-01-11T16:55:00Z"/>
                <w:rFonts w:ascii="Calibri" w:hAnsi="Calibri" w:cs="Calibri"/>
                <w:color w:val="000000"/>
                <w:sz w:val="22"/>
                <w:szCs w:val="22"/>
              </w:rPr>
            </w:pPr>
            <w:ins w:id="88591" w:author="pete jones" w:date="2022-01-11T16:55:00Z">
              <w:r w:rsidRPr="00587C90">
                <w:rPr>
                  <w:rFonts w:ascii="Calibri" w:hAnsi="Calibri" w:cs="Calibri"/>
                  <w:color w:val="000000"/>
                  <w:sz w:val="22"/>
                  <w:szCs w:val="22"/>
                </w:rPr>
                <w:t>8</w:t>
              </w:r>
            </w:ins>
          </w:p>
        </w:tc>
        <w:tc>
          <w:tcPr>
            <w:tcW w:w="401" w:type="dxa"/>
            <w:tcBorders>
              <w:top w:val="nil"/>
              <w:left w:val="nil"/>
              <w:bottom w:val="nil"/>
              <w:right w:val="nil"/>
            </w:tcBorders>
            <w:shd w:val="clear" w:color="auto" w:fill="auto"/>
            <w:noWrap/>
            <w:vAlign w:val="center"/>
            <w:hideMark/>
          </w:tcPr>
          <w:p w14:paraId="63759704" w14:textId="77777777" w:rsidR="00587C90" w:rsidRPr="00587C90" w:rsidRDefault="00587C90" w:rsidP="00587C90">
            <w:pPr>
              <w:spacing w:before="0" w:after="0" w:line="240" w:lineRule="auto"/>
              <w:jc w:val="center"/>
              <w:rPr>
                <w:ins w:id="88592" w:author="pete jones" w:date="2022-01-11T16:55:00Z"/>
                <w:rFonts w:ascii="Calibri" w:hAnsi="Calibri" w:cs="Calibri"/>
                <w:color w:val="000000"/>
                <w:sz w:val="22"/>
                <w:szCs w:val="22"/>
              </w:rPr>
            </w:pPr>
          </w:p>
        </w:tc>
        <w:tc>
          <w:tcPr>
            <w:tcW w:w="474"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312F4F6B" w14:textId="77777777" w:rsidR="00587C90" w:rsidRPr="00587C90" w:rsidRDefault="00587C90" w:rsidP="00587C90">
            <w:pPr>
              <w:spacing w:before="0" w:after="0" w:line="240" w:lineRule="auto"/>
              <w:jc w:val="center"/>
              <w:rPr>
                <w:ins w:id="88593" w:author="pete jones" w:date="2022-01-11T16:55:00Z"/>
                <w:rFonts w:ascii="Calibri" w:hAnsi="Calibri" w:cs="Calibri"/>
                <w:color w:val="000000"/>
                <w:sz w:val="22"/>
                <w:szCs w:val="22"/>
              </w:rPr>
            </w:pPr>
            <w:ins w:id="88594" w:author="pete jones" w:date="2022-01-11T16:55:00Z">
              <w:r w:rsidRPr="00587C90">
                <w:rPr>
                  <w:rFonts w:ascii="Calibri" w:hAnsi="Calibri" w:cs="Calibri"/>
                  <w:color w:val="000000"/>
                  <w:sz w:val="22"/>
                  <w:szCs w:val="22"/>
                </w:rPr>
                <w:t>28%</w:t>
              </w:r>
            </w:ins>
          </w:p>
        </w:tc>
        <w:tc>
          <w:tcPr>
            <w:tcW w:w="47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F0682F9" w14:textId="77777777" w:rsidR="00587C90" w:rsidRPr="00587C90" w:rsidRDefault="00587C90" w:rsidP="00587C90">
            <w:pPr>
              <w:spacing w:before="0" w:after="0" w:line="240" w:lineRule="auto"/>
              <w:jc w:val="center"/>
              <w:rPr>
                <w:ins w:id="88595" w:author="pete jones" w:date="2022-01-11T16:55:00Z"/>
                <w:rFonts w:ascii="Calibri" w:hAnsi="Calibri" w:cs="Calibri"/>
                <w:color w:val="000000"/>
                <w:sz w:val="22"/>
                <w:szCs w:val="22"/>
              </w:rPr>
            </w:pPr>
            <w:ins w:id="88596" w:author="pete jones" w:date="2022-01-11T16:55:00Z">
              <w:r w:rsidRPr="00587C90">
                <w:rPr>
                  <w:rFonts w:ascii="Calibri" w:hAnsi="Calibri" w:cs="Calibri"/>
                  <w:color w:val="000000"/>
                  <w:sz w:val="22"/>
                  <w:szCs w:val="22"/>
                </w:rPr>
                <w:t>72%</w:t>
              </w:r>
            </w:ins>
          </w:p>
        </w:tc>
        <w:tc>
          <w:tcPr>
            <w:tcW w:w="401"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7DB991F" w14:textId="77777777" w:rsidR="00587C90" w:rsidRPr="00587C90" w:rsidRDefault="00587C90" w:rsidP="00587C90">
            <w:pPr>
              <w:spacing w:before="0" w:after="0" w:line="240" w:lineRule="auto"/>
              <w:jc w:val="center"/>
              <w:rPr>
                <w:ins w:id="88597" w:author="pete jones" w:date="2022-01-11T16:55:00Z"/>
                <w:rFonts w:ascii="Calibri" w:hAnsi="Calibri" w:cs="Calibri"/>
                <w:color w:val="000000"/>
                <w:sz w:val="22"/>
                <w:szCs w:val="22"/>
              </w:rPr>
            </w:pPr>
            <w:ins w:id="88598" w:author="pete jones" w:date="2022-01-11T16:55:00Z">
              <w:r w:rsidRPr="00587C90">
                <w:rPr>
                  <w:rFonts w:ascii="Calibri" w:hAnsi="Calibri" w:cs="Calibri"/>
                  <w:color w:val="000000"/>
                  <w:sz w:val="22"/>
                  <w:szCs w:val="22"/>
                </w:rPr>
                <w:t> </w:t>
              </w:r>
            </w:ins>
          </w:p>
        </w:tc>
        <w:tc>
          <w:tcPr>
            <w:tcW w:w="401"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E8E0E1A" w14:textId="77777777" w:rsidR="00587C90" w:rsidRPr="00587C90" w:rsidRDefault="00587C90" w:rsidP="00587C90">
            <w:pPr>
              <w:spacing w:before="0" w:after="0" w:line="240" w:lineRule="auto"/>
              <w:jc w:val="center"/>
              <w:rPr>
                <w:ins w:id="88599" w:author="pete jones" w:date="2022-01-11T16:55:00Z"/>
                <w:rFonts w:ascii="Calibri" w:hAnsi="Calibri" w:cs="Calibri"/>
                <w:color w:val="000000"/>
                <w:sz w:val="22"/>
                <w:szCs w:val="22"/>
              </w:rPr>
            </w:pPr>
            <w:ins w:id="88600" w:author="pete jones" w:date="2022-01-11T16:55:00Z">
              <w:r w:rsidRPr="00587C9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AC00577" w14:textId="77777777" w:rsidR="00587C90" w:rsidRPr="00587C90" w:rsidRDefault="00587C90" w:rsidP="00587C90">
            <w:pPr>
              <w:spacing w:before="0" w:after="0" w:line="240" w:lineRule="auto"/>
              <w:jc w:val="center"/>
              <w:rPr>
                <w:ins w:id="88601" w:author="pete jones" w:date="2022-01-11T16:55:00Z"/>
                <w:rFonts w:ascii="Calibri" w:hAnsi="Calibri" w:cs="Calibri"/>
                <w:color w:val="000000"/>
                <w:sz w:val="22"/>
                <w:szCs w:val="22"/>
              </w:rPr>
            </w:pPr>
            <w:ins w:id="88602" w:author="pete jones" w:date="2022-01-11T16:55:00Z">
              <w:r w:rsidRPr="00587C9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39E7030" w14:textId="77777777" w:rsidR="00587C90" w:rsidRPr="00587C90" w:rsidRDefault="00587C90" w:rsidP="00587C90">
            <w:pPr>
              <w:spacing w:before="0" w:after="0" w:line="240" w:lineRule="auto"/>
              <w:jc w:val="center"/>
              <w:rPr>
                <w:ins w:id="88603" w:author="pete jones" w:date="2022-01-11T16:55:00Z"/>
                <w:rFonts w:ascii="Calibri" w:hAnsi="Calibri" w:cs="Calibri"/>
                <w:color w:val="000000"/>
                <w:sz w:val="22"/>
                <w:szCs w:val="22"/>
              </w:rPr>
            </w:pPr>
            <w:ins w:id="88604" w:author="pete jones" w:date="2022-01-11T16:55:00Z">
              <w:r w:rsidRPr="00587C9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0429FA2" w14:textId="77777777" w:rsidR="00587C90" w:rsidRPr="00587C90" w:rsidRDefault="00587C90" w:rsidP="00587C90">
            <w:pPr>
              <w:spacing w:before="0" w:after="0" w:line="240" w:lineRule="auto"/>
              <w:jc w:val="center"/>
              <w:rPr>
                <w:ins w:id="88605" w:author="pete jones" w:date="2022-01-11T16:55:00Z"/>
                <w:rFonts w:ascii="Calibri" w:hAnsi="Calibri" w:cs="Calibri"/>
                <w:color w:val="000000"/>
                <w:sz w:val="22"/>
                <w:szCs w:val="22"/>
              </w:rPr>
            </w:pPr>
            <w:ins w:id="88606" w:author="pete jones" w:date="2022-01-11T16:55:00Z">
              <w:r w:rsidRPr="00587C9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6F2B42F" w14:textId="77777777" w:rsidR="00587C90" w:rsidRPr="00587C90" w:rsidRDefault="00587C90" w:rsidP="00587C90">
            <w:pPr>
              <w:spacing w:before="0" w:after="0" w:line="240" w:lineRule="auto"/>
              <w:jc w:val="center"/>
              <w:rPr>
                <w:ins w:id="88607" w:author="pete jones" w:date="2022-01-11T16:55:00Z"/>
                <w:rFonts w:ascii="Calibri" w:hAnsi="Calibri" w:cs="Calibri"/>
                <w:color w:val="000000"/>
                <w:sz w:val="22"/>
                <w:szCs w:val="22"/>
              </w:rPr>
            </w:pPr>
            <w:ins w:id="88608" w:author="pete jones" w:date="2022-01-11T16:55:00Z">
              <w:r w:rsidRPr="00587C9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7F760F8" w14:textId="77777777" w:rsidR="00587C90" w:rsidRPr="00587C90" w:rsidRDefault="00587C90" w:rsidP="00587C90">
            <w:pPr>
              <w:spacing w:before="0" w:after="0" w:line="240" w:lineRule="auto"/>
              <w:jc w:val="center"/>
              <w:rPr>
                <w:ins w:id="88609" w:author="pete jones" w:date="2022-01-11T16:55:00Z"/>
                <w:rFonts w:ascii="Calibri" w:hAnsi="Calibri" w:cs="Calibri"/>
                <w:color w:val="000000"/>
                <w:sz w:val="22"/>
                <w:szCs w:val="22"/>
              </w:rPr>
            </w:pPr>
            <w:ins w:id="88610" w:author="pete jones" w:date="2022-01-11T16:55:00Z">
              <w:r w:rsidRPr="00587C90">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84FC12B" w14:textId="77777777" w:rsidR="00587C90" w:rsidRPr="00587C90" w:rsidRDefault="00587C90" w:rsidP="00587C90">
            <w:pPr>
              <w:spacing w:before="0" w:after="0" w:line="240" w:lineRule="auto"/>
              <w:jc w:val="center"/>
              <w:rPr>
                <w:ins w:id="88611" w:author="pete jones" w:date="2022-01-11T16:55:00Z"/>
                <w:rFonts w:ascii="Calibri" w:hAnsi="Calibri" w:cs="Calibri"/>
                <w:color w:val="000000"/>
                <w:sz w:val="22"/>
                <w:szCs w:val="22"/>
              </w:rPr>
            </w:pPr>
            <w:ins w:id="88612" w:author="pete jones" w:date="2022-01-11T16:55:00Z">
              <w:r w:rsidRPr="00587C90">
                <w:rPr>
                  <w:rFonts w:ascii="Calibri" w:hAnsi="Calibri" w:cs="Calibri"/>
                  <w:color w:val="000000"/>
                  <w:sz w:val="22"/>
                  <w:szCs w:val="22"/>
                </w:rPr>
                <w:t>N/A</w:t>
              </w:r>
            </w:ins>
          </w:p>
        </w:tc>
      </w:tr>
      <w:tr w:rsidR="00587C90" w:rsidRPr="00587C90" w14:paraId="001F6201" w14:textId="77777777" w:rsidTr="00587C90">
        <w:trPr>
          <w:trHeight w:val="315"/>
          <w:ins w:id="88613" w:author="pete jones" w:date="2022-01-11T16:55:00Z"/>
        </w:trPr>
        <w:tc>
          <w:tcPr>
            <w:tcW w:w="408" w:type="dxa"/>
            <w:tcBorders>
              <w:top w:val="nil"/>
              <w:left w:val="nil"/>
              <w:bottom w:val="nil"/>
              <w:right w:val="nil"/>
            </w:tcBorders>
            <w:shd w:val="clear" w:color="auto" w:fill="auto"/>
            <w:noWrap/>
            <w:vAlign w:val="center"/>
            <w:hideMark/>
          </w:tcPr>
          <w:p w14:paraId="62870942" w14:textId="77777777" w:rsidR="00587C90" w:rsidRPr="00587C90" w:rsidRDefault="00587C90" w:rsidP="00587C90">
            <w:pPr>
              <w:spacing w:before="0" w:after="0" w:line="240" w:lineRule="auto"/>
              <w:jc w:val="center"/>
              <w:rPr>
                <w:ins w:id="88614" w:author="pete jones" w:date="2022-01-11T16:55:00Z"/>
                <w:rFonts w:ascii="Calibri" w:hAnsi="Calibri" w:cs="Calibri"/>
                <w:color w:val="FFFFFF"/>
                <w:sz w:val="22"/>
                <w:szCs w:val="22"/>
              </w:rPr>
            </w:pPr>
            <w:ins w:id="88615" w:author="pete jones" w:date="2022-01-11T16:55:00Z">
              <w:r w:rsidRPr="00587C9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717B092F" w14:textId="77777777" w:rsidR="00587C90" w:rsidRPr="00587C90" w:rsidRDefault="00587C90" w:rsidP="00587C90">
            <w:pPr>
              <w:spacing w:before="0" w:after="0" w:line="240" w:lineRule="auto"/>
              <w:jc w:val="right"/>
              <w:rPr>
                <w:ins w:id="88616" w:author="pete jones" w:date="2022-01-11T16:55:00Z"/>
                <w:rFonts w:ascii="Calibri" w:hAnsi="Calibri" w:cs="Calibri"/>
                <w:sz w:val="22"/>
                <w:szCs w:val="22"/>
              </w:rPr>
            </w:pPr>
            <w:ins w:id="88617" w:author="pete jones" w:date="2022-01-11T16:55:00Z">
              <w:r w:rsidRPr="00587C90">
                <w:rPr>
                  <w:rFonts w:ascii="Calibri" w:hAnsi="Calibri" w:cs="Calibri"/>
                  <w:sz w:val="22"/>
                  <w:szCs w:val="22"/>
                </w:rPr>
                <w:t>Technology</w:t>
              </w:r>
            </w:ins>
          </w:p>
        </w:tc>
        <w:tc>
          <w:tcPr>
            <w:tcW w:w="409" w:type="dxa"/>
            <w:tcBorders>
              <w:top w:val="nil"/>
              <w:left w:val="nil"/>
              <w:bottom w:val="single" w:sz="4" w:space="0" w:color="auto"/>
              <w:right w:val="single" w:sz="8" w:space="0" w:color="auto"/>
            </w:tcBorders>
            <w:shd w:val="clear" w:color="auto" w:fill="auto"/>
            <w:noWrap/>
            <w:vAlign w:val="bottom"/>
            <w:hideMark/>
          </w:tcPr>
          <w:p w14:paraId="181C329C" w14:textId="77777777" w:rsidR="00587C90" w:rsidRPr="00587C90" w:rsidRDefault="00587C90" w:rsidP="00587C90">
            <w:pPr>
              <w:spacing w:before="0" w:after="0" w:line="240" w:lineRule="auto"/>
              <w:jc w:val="center"/>
              <w:rPr>
                <w:ins w:id="88618" w:author="pete jones" w:date="2022-01-11T16:55:00Z"/>
                <w:rFonts w:ascii="Calibri" w:hAnsi="Calibri" w:cs="Calibri"/>
                <w:sz w:val="22"/>
                <w:szCs w:val="22"/>
              </w:rPr>
            </w:pPr>
            <w:ins w:id="88619" w:author="pete jones" w:date="2022-01-11T16:55:00Z">
              <w:r w:rsidRPr="00587C90">
                <w:rPr>
                  <w:rFonts w:ascii="Calibri" w:hAnsi="Calibri" w:cs="Calibri"/>
                  <w:sz w:val="22"/>
                  <w:szCs w:val="22"/>
                </w:rPr>
                <w:t>3</w:t>
              </w:r>
            </w:ins>
          </w:p>
        </w:tc>
        <w:tc>
          <w:tcPr>
            <w:tcW w:w="401" w:type="dxa"/>
            <w:tcBorders>
              <w:top w:val="nil"/>
              <w:left w:val="nil"/>
              <w:bottom w:val="nil"/>
              <w:right w:val="nil"/>
            </w:tcBorders>
            <w:shd w:val="clear" w:color="auto" w:fill="auto"/>
            <w:noWrap/>
            <w:vAlign w:val="bottom"/>
            <w:hideMark/>
          </w:tcPr>
          <w:p w14:paraId="0CCE38C2" w14:textId="77777777" w:rsidR="00587C90" w:rsidRPr="00587C90" w:rsidRDefault="00587C90" w:rsidP="00587C90">
            <w:pPr>
              <w:spacing w:before="0" w:after="0" w:line="240" w:lineRule="auto"/>
              <w:jc w:val="center"/>
              <w:rPr>
                <w:ins w:id="88620" w:author="pete jones" w:date="2022-01-11T16:55:00Z"/>
                <w:rFonts w:ascii="Calibri" w:hAnsi="Calibri" w:cs="Calibri"/>
                <w:color w:val="FFFFFF"/>
                <w:sz w:val="22"/>
                <w:szCs w:val="22"/>
              </w:rPr>
            </w:pPr>
            <w:ins w:id="88621" w:author="pete jones" w:date="2022-01-11T16:55:00Z">
              <w:r w:rsidRPr="00587C90">
                <w:rPr>
                  <w:rFonts w:ascii="Calibri" w:hAnsi="Calibri" w:cs="Calibri"/>
                  <w:color w:val="FFFFFF"/>
                  <w:sz w:val="22"/>
                  <w:szCs w:val="22"/>
                </w:rPr>
                <w:t>12</w:t>
              </w:r>
            </w:ins>
          </w:p>
        </w:tc>
        <w:tc>
          <w:tcPr>
            <w:tcW w:w="474" w:type="dxa"/>
            <w:vMerge/>
            <w:tcBorders>
              <w:top w:val="single" w:sz="8" w:space="0" w:color="auto"/>
              <w:left w:val="single" w:sz="8" w:space="0" w:color="auto"/>
              <w:bottom w:val="single" w:sz="8" w:space="0" w:color="000000"/>
              <w:right w:val="single" w:sz="4" w:space="0" w:color="auto"/>
            </w:tcBorders>
            <w:vAlign w:val="center"/>
            <w:hideMark/>
          </w:tcPr>
          <w:p w14:paraId="5E6412C9" w14:textId="77777777" w:rsidR="00587C90" w:rsidRPr="00587C90" w:rsidRDefault="00587C90" w:rsidP="00587C90">
            <w:pPr>
              <w:spacing w:before="0" w:after="0" w:line="240" w:lineRule="auto"/>
              <w:jc w:val="left"/>
              <w:rPr>
                <w:ins w:id="88622" w:author="pete jones" w:date="2022-01-11T16:55:00Z"/>
                <w:rFonts w:ascii="Calibri" w:hAnsi="Calibri" w:cs="Calibri"/>
                <w:color w:val="000000"/>
                <w:sz w:val="22"/>
                <w:szCs w:val="22"/>
              </w:rPr>
            </w:pPr>
          </w:p>
        </w:tc>
        <w:tc>
          <w:tcPr>
            <w:tcW w:w="474" w:type="dxa"/>
            <w:vMerge/>
            <w:tcBorders>
              <w:top w:val="single" w:sz="8" w:space="0" w:color="auto"/>
              <w:left w:val="single" w:sz="4" w:space="0" w:color="auto"/>
              <w:bottom w:val="single" w:sz="8" w:space="0" w:color="000000"/>
              <w:right w:val="single" w:sz="4" w:space="0" w:color="auto"/>
            </w:tcBorders>
            <w:vAlign w:val="center"/>
            <w:hideMark/>
          </w:tcPr>
          <w:p w14:paraId="40319E95" w14:textId="77777777" w:rsidR="00587C90" w:rsidRPr="00587C90" w:rsidRDefault="00587C90" w:rsidP="00587C90">
            <w:pPr>
              <w:spacing w:before="0" w:after="0" w:line="240" w:lineRule="auto"/>
              <w:jc w:val="left"/>
              <w:rPr>
                <w:ins w:id="88623" w:author="pete jones" w:date="2022-01-11T16:55:00Z"/>
                <w:rFonts w:ascii="Calibri" w:hAnsi="Calibri" w:cs="Calibri"/>
                <w:color w:val="000000"/>
                <w:sz w:val="22"/>
                <w:szCs w:val="22"/>
              </w:rPr>
            </w:pPr>
          </w:p>
        </w:tc>
        <w:tc>
          <w:tcPr>
            <w:tcW w:w="401" w:type="dxa"/>
            <w:vMerge/>
            <w:tcBorders>
              <w:top w:val="single" w:sz="8" w:space="0" w:color="auto"/>
              <w:left w:val="single" w:sz="4" w:space="0" w:color="auto"/>
              <w:bottom w:val="single" w:sz="8" w:space="0" w:color="000000"/>
              <w:right w:val="single" w:sz="4" w:space="0" w:color="auto"/>
            </w:tcBorders>
            <w:vAlign w:val="center"/>
            <w:hideMark/>
          </w:tcPr>
          <w:p w14:paraId="4A9D93BE" w14:textId="77777777" w:rsidR="00587C90" w:rsidRPr="00587C90" w:rsidRDefault="00587C90" w:rsidP="00587C90">
            <w:pPr>
              <w:spacing w:before="0" w:after="0" w:line="240" w:lineRule="auto"/>
              <w:jc w:val="left"/>
              <w:rPr>
                <w:ins w:id="88624" w:author="pete jones" w:date="2022-01-11T16:55:00Z"/>
                <w:rFonts w:ascii="Calibri" w:hAnsi="Calibri" w:cs="Calibri"/>
                <w:color w:val="000000"/>
                <w:sz w:val="22"/>
                <w:szCs w:val="22"/>
              </w:rPr>
            </w:pPr>
          </w:p>
        </w:tc>
        <w:tc>
          <w:tcPr>
            <w:tcW w:w="401" w:type="dxa"/>
            <w:vMerge/>
            <w:tcBorders>
              <w:top w:val="single" w:sz="8" w:space="0" w:color="auto"/>
              <w:left w:val="single" w:sz="4" w:space="0" w:color="auto"/>
              <w:bottom w:val="single" w:sz="8" w:space="0" w:color="000000"/>
              <w:right w:val="single" w:sz="4" w:space="0" w:color="auto"/>
            </w:tcBorders>
            <w:vAlign w:val="center"/>
            <w:hideMark/>
          </w:tcPr>
          <w:p w14:paraId="1A39C328" w14:textId="77777777" w:rsidR="00587C90" w:rsidRPr="00587C90" w:rsidRDefault="00587C90" w:rsidP="00587C90">
            <w:pPr>
              <w:spacing w:before="0" w:after="0" w:line="240" w:lineRule="auto"/>
              <w:jc w:val="left"/>
              <w:rPr>
                <w:ins w:id="88625"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50094EC" w14:textId="77777777" w:rsidR="00587C90" w:rsidRPr="00587C90" w:rsidRDefault="00587C90" w:rsidP="00587C90">
            <w:pPr>
              <w:spacing w:before="0" w:after="0" w:line="240" w:lineRule="auto"/>
              <w:jc w:val="left"/>
              <w:rPr>
                <w:ins w:id="88626"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25DEED5" w14:textId="77777777" w:rsidR="00587C90" w:rsidRPr="00587C90" w:rsidRDefault="00587C90" w:rsidP="00587C90">
            <w:pPr>
              <w:spacing w:before="0" w:after="0" w:line="240" w:lineRule="auto"/>
              <w:jc w:val="left"/>
              <w:rPr>
                <w:ins w:id="88627"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8A05E10" w14:textId="77777777" w:rsidR="00587C90" w:rsidRPr="00587C90" w:rsidRDefault="00587C90" w:rsidP="00587C90">
            <w:pPr>
              <w:spacing w:before="0" w:after="0" w:line="240" w:lineRule="auto"/>
              <w:jc w:val="left"/>
              <w:rPr>
                <w:ins w:id="88628"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B4548E1" w14:textId="77777777" w:rsidR="00587C90" w:rsidRPr="00587C90" w:rsidRDefault="00587C90" w:rsidP="00587C90">
            <w:pPr>
              <w:spacing w:before="0" w:after="0" w:line="240" w:lineRule="auto"/>
              <w:jc w:val="left"/>
              <w:rPr>
                <w:ins w:id="88629" w:author="pete jones" w:date="2022-01-11T16:5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C09BB01" w14:textId="77777777" w:rsidR="00587C90" w:rsidRPr="00587C90" w:rsidRDefault="00587C90" w:rsidP="00587C90">
            <w:pPr>
              <w:spacing w:before="0" w:after="0" w:line="240" w:lineRule="auto"/>
              <w:jc w:val="left"/>
              <w:rPr>
                <w:ins w:id="88630" w:author="pete jones" w:date="2022-01-11T16:55: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6C57D1FA" w14:textId="77777777" w:rsidR="00587C90" w:rsidRPr="00587C90" w:rsidRDefault="00587C90" w:rsidP="00587C90">
            <w:pPr>
              <w:spacing w:before="0" w:after="0" w:line="240" w:lineRule="auto"/>
              <w:jc w:val="left"/>
              <w:rPr>
                <w:ins w:id="88631" w:author="pete jones" w:date="2022-01-11T16:55:00Z"/>
                <w:rFonts w:ascii="Calibri" w:hAnsi="Calibri" w:cs="Calibri"/>
                <w:color w:val="000000"/>
                <w:sz w:val="22"/>
                <w:szCs w:val="22"/>
              </w:rPr>
            </w:pPr>
          </w:p>
        </w:tc>
      </w:tr>
      <w:tr w:rsidR="00587C90" w:rsidRPr="00587C90" w14:paraId="667C4999" w14:textId="77777777" w:rsidTr="00587C90">
        <w:trPr>
          <w:trHeight w:val="315"/>
          <w:ins w:id="88632" w:author="pete jones" w:date="2022-01-11T16:55:00Z"/>
        </w:trPr>
        <w:tc>
          <w:tcPr>
            <w:tcW w:w="408" w:type="dxa"/>
            <w:tcBorders>
              <w:top w:val="nil"/>
              <w:left w:val="nil"/>
              <w:bottom w:val="nil"/>
              <w:right w:val="nil"/>
            </w:tcBorders>
            <w:shd w:val="clear" w:color="auto" w:fill="auto"/>
            <w:noWrap/>
            <w:vAlign w:val="center"/>
            <w:hideMark/>
          </w:tcPr>
          <w:p w14:paraId="4EFF6F58" w14:textId="77777777" w:rsidR="00587C90" w:rsidRPr="00587C90" w:rsidRDefault="00587C90" w:rsidP="00587C90">
            <w:pPr>
              <w:spacing w:before="0" w:after="0" w:line="240" w:lineRule="auto"/>
              <w:jc w:val="center"/>
              <w:rPr>
                <w:ins w:id="88633" w:author="pete jones" w:date="2022-01-11T16:55: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85F588A" w14:textId="77777777" w:rsidR="00587C90" w:rsidRPr="00587C90" w:rsidRDefault="00587C90" w:rsidP="00587C90">
            <w:pPr>
              <w:spacing w:before="0" w:after="0" w:line="240" w:lineRule="auto"/>
              <w:jc w:val="right"/>
              <w:rPr>
                <w:ins w:id="88634" w:author="pete jones" w:date="2022-01-11T16:55:00Z"/>
                <w:rFonts w:ascii="Calibri" w:hAnsi="Calibri" w:cs="Calibri"/>
                <w:sz w:val="22"/>
                <w:szCs w:val="22"/>
              </w:rPr>
            </w:pPr>
            <w:ins w:id="88635" w:author="pete jones" w:date="2022-01-11T16:55:00Z">
              <w:r w:rsidRPr="00587C90">
                <w:rPr>
                  <w:rFonts w:ascii="Calibri" w:hAnsi="Calibri" w:cs="Calibri"/>
                  <w:sz w:val="22"/>
                  <w:szCs w:val="22"/>
                </w:rPr>
                <w:t>Other</w:t>
              </w:r>
            </w:ins>
          </w:p>
        </w:tc>
        <w:tc>
          <w:tcPr>
            <w:tcW w:w="409" w:type="dxa"/>
            <w:tcBorders>
              <w:top w:val="nil"/>
              <w:left w:val="nil"/>
              <w:bottom w:val="single" w:sz="8" w:space="0" w:color="auto"/>
              <w:right w:val="single" w:sz="8" w:space="0" w:color="auto"/>
            </w:tcBorders>
            <w:shd w:val="clear" w:color="auto" w:fill="auto"/>
            <w:noWrap/>
            <w:vAlign w:val="bottom"/>
            <w:hideMark/>
          </w:tcPr>
          <w:p w14:paraId="3CD478A1" w14:textId="77777777" w:rsidR="00587C90" w:rsidRPr="00587C90" w:rsidRDefault="00587C90" w:rsidP="00587C90">
            <w:pPr>
              <w:spacing w:before="0" w:after="0" w:line="240" w:lineRule="auto"/>
              <w:jc w:val="center"/>
              <w:rPr>
                <w:ins w:id="88636" w:author="pete jones" w:date="2022-01-11T16:55:00Z"/>
                <w:rFonts w:ascii="Calibri" w:hAnsi="Calibri" w:cs="Calibri"/>
                <w:sz w:val="22"/>
                <w:szCs w:val="22"/>
              </w:rPr>
            </w:pPr>
            <w:ins w:id="88637" w:author="pete jones" w:date="2022-01-11T16:55:00Z">
              <w:r w:rsidRPr="00587C90">
                <w:rPr>
                  <w:rFonts w:ascii="Calibri" w:hAnsi="Calibri" w:cs="Calibri"/>
                  <w:sz w:val="22"/>
                  <w:szCs w:val="22"/>
                </w:rPr>
                <w:t>3</w:t>
              </w:r>
            </w:ins>
          </w:p>
        </w:tc>
        <w:tc>
          <w:tcPr>
            <w:tcW w:w="401" w:type="dxa"/>
            <w:tcBorders>
              <w:top w:val="nil"/>
              <w:left w:val="nil"/>
              <w:bottom w:val="nil"/>
              <w:right w:val="nil"/>
            </w:tcBorders>
            <w:shd w:val="clear" w:color="auto" w:fill="auto"/>
            <w:noWrap/>
            <w:vAlign w:val="bottom"/>
            <w:hideMark/>
          </w:tcPr>
          <w:p w14:paraId="3E2491CE" w14:textId="77777777" w:rsidR="00587C90" w:rsidRPr="00587C90" w:rsidRDefault="00587C90" w:rsidP="00587C90">
            <w:pPr>
              <w:spacing w:before="0" w:after="0" w:line="240" w:lineRule="auto"/>
              <w:jc w:val="center"/>
              <w:rPr>
                <w:ins w:id="88638" w:author="pete jones" w:date="2022-01-11T16:55:00Z"/>
                <w:rFonts w:ascii="Calibri" w:hAnsi="Calibri" w:cs="Calibri"/>
                <w:sz w:val="22"/>
                <w:szCs w:val="22"/>
              </w:rPr>
            </w:pPr>
          </w:p>
        </w:tc>
        <w:tc>
          <w:tcPr>
            <w:tcW w:w="474" w:type="dxa"/>
            <w:tcBorders>
              <w:top w:val="nil"/>
              <w:left w:val="nil"/>
              <w:bottom w:val="nil"/>
              <w:right w:val="nil"/>
            </w:tcBorders>
            <w:shd w:val="clear" w:color="auto" w:fill="auto"/>
            <w:noWrap/>
            <w:vAlign w:val="center"/>
            <w:hideMark/>
          </w:tcPr>
          <w:p w14:paraId="1BFA5318" w14:textId="77777777" w:rsidR="00587C90" w:rsidRPr="00587C90" w:rsidRDefault="00587C90" w:rsidP="00587C90">
            <w:pPr>
              <w:spacing w:before="0" w:after="0" w:line="240" w:lineRule="auto"/>
              <w:jc w:val="right"/>
              <w:rPr>
                <w:ins w:id="88639" w:author="pete jones" w:date="2022-01-11T16:55:00Z"/>
                <w:rFonts w:ascii="Calibri" w:hAnsi="Calibri" w:cs="Calibri"/>
                <w:color w:val="FFFFFF"/>
                <w:sz w:val="22"/>
                <w:szCs w:val="22"/>
              </w:rPr>
            </w:pPr>
            <w:ins w:id="88640" w:author="pete jones" w:date="2022-01-11T16:55:00Z">
              <w:r w:rsidRPr="00587C90">
                <w:rPr>
                  <w:rFonts w:ascii="Calibri" w:hAnsi="Calibri" w:cs="Calibri"/>
                  <w:color w:val="FFFFFF"/>
                  <w:sz w:val="22"/>
                  <w:szCs w:val="22"/>
                </w:rPr>
                <w:t>14</w:t>
              </w:r>
            </w:ins>
          </w:p>
        </w:tc>
        <w:tc>
          <w:tcPr>
            <w:tcW w:w="474" w:type="dxa"/>
            <w:tcBorders>
              <w:top w:val="nil"/>
              <w:left w:val="nil"/>
              <w:bottom w:val="nil"/>
              <w:right w:val="nil"/>
            </w:tcBorders>
            <w:shd w:val="clear" w:color="auto" w:fill="auto"/>
            <w:noWrap/>
            <w:vAlign w:val="center"/>
            <w:hideMark/>
          </w:tcPr>
          <w:p w14:paraId="6D528F97" w14:textId="77777777" w:rsidR="00587C90" w:rsidRPr="00587C90" w:rsidRDefault="00587C90" w:rsidP="00587C90">
            <w:pPr>
              <w:spacing w:before="0" w:after="0" w:line="240" w:lineRule="auto"/>
              <w:jc w:val="right"/>
              <w:rPr>
                <w:ins w:id="88641" w:author="pete jones" w:date="2022-01-11T16:55:00Z"/>
                <w:rFonts w:ascii="Calibri" w:hAnsi="Calibri" w:cs="Calibri"/>
                <w:color w:val="FFFFFF"/>
                <w:sz w:val="22"/>
                <w:szCs w:val="22"/>
              </w:rPr>
            </w:pPr>
            <w:ins w:id="88642" w:author="pete jones" w:date="2022-01-11T16:55:00Z">
              <w:r w:rsidRPr="00587C90">
                <w:rPr>
                  <w:rFonts w:ascii="Calibri" w:hAnsi="Calibri" w:cs="Calibri"/>
                  <w:color w:val="FFFFFF"/>
                  <w:sz w:val="22"/>
                  <w:szCs w:val="22"/>
                </w:rPr>
                <w:t>15</w:t>
              </w:r>
            </w:ins>
          </w:p>
        </w:tc>
        <w:tc>
          <w:tcPr>
            <w:tcW w:w="401" w:type="dxa"/>
            <w:tcBorders>
              <w:top w:val="nil"/>
              <w:left w:val="nil"/>
              <w:bottom w:val="nil"/>
              <w:right w:val="nil"/>
            </w:tcBorders>
            <w:shd w:val="clear" w:color="auto" w:fill="auto"/>
            <w:noWrap/>
            <w:vAlign w:val="center"/>
            <w:hideMark/>
          </w:tcPr>
          <w:p w14:paraId="135B85D3" w14:textId="77777777" w:rsidR="00587C90" w:rsidRPr="00587C90" w:rsidRDefault="00587C90" w:rsidP="00587C90">
            <w:pPr>
              <w:spacing w:before="0" w:after="0" w:line="240" w:lineRule="auto"/>
              <w:jc w:val="right"/>
              <w:rPr>
                <w:ins w:id="88643" w:author="pete jones" w:date="2022-01-11T16:55:00Z"/>
                <w:rFonts w:ascii="Calibri" w:hAnsi="Calibri" w:cs="Calibri"/>
                <w:color w:val="FFFFFF"/>
                <w:sz w:val="22"/>
                <w:szCs w:val="22"/>
              </w:rPr>
            </w:pPr>
            <w:ins w:id="88644" w:author="pete jones" w:date="2022-01-11T16:55:00Z">
              <w:r w:rsidRPr="00587C90">
                <w:rPr>
                  <w:rFonts w:ascii="Calibri" w:hAnsi="Calibri" w:cs="Calibri"/>
                  <w:color w:val="FFFFFF"/>
                  <w:sz w:val="22"/>
                  <w:szCs w:val="22"/>
                </w:rPr>
                <w:t>16</w:t>
              </w:r>
            </w:ins>
          </w:p>
        </w:tc>
        <w:tc>
          <w:tcPr>
            <w:tcW w:w="401" w:type="dxa"/>
            <w:tcBorders>
              <w:top w:val="nil"/>
              <w:left w:val="nil"/>
              <w:bottom w:val="nil"/>
              <w:right w:val="nil"/>
            </w:tcBorders>
            <w:shd w:val="clear" w:color="auto" w:fill="auto"/>
            <w:noWrap/>
            <w:vAlign w:val="center"/>
            <w:hideMark/>
          </w:tcPr>
          <w:p w14:paraId="3929ADC5" w14:textId="77777777" w:rsidR="00587C90" w:rsidRPr="00587C90" w:rsidRDefault="00587C90" w:rsidP="00587C90">
            <w:pPr>
              <w:spacing w:before="0" w:after="0" w:line="240" w:lineRule="auto"/>
              <w:jc w:val="right"/>
              <w:rPr>
                <w:ins w:id="88645" w:author="pete jones" w:date="2022-01-11T16:55:00Z"/>
                <w:rFonts w:ascii="Calibri" w:hAnsi="Calibri" w:cs="Calibri"/>
                <w:color w:val="FFFFFF"/>
                <w:sz w:val="22"/>
                <w:szCs w:val="22"/>
              </w:rPr>
            </w:pPr>
            <w:ins w:id="88646" w:author="pete jones" w:date="2022-01-11T16:55:00Z">
              <w:r w:rsidRPr="00587C9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0EFC284D" w14:textId="77777777" w:rsidR="00587C90" w:rsidRPr="00587C90" w:rsidRDefault="00587C90" w:rsidP="00587C90">
            <w:pPr>
              <w:spacing w:before="0" w:after="0" w:line="240" w:lineRule="auto"/>
              <w:jc w:val="right"/>
              <w:rPr>
                <w:ins w:id="88647" w:author="pete jones" w:date="2022-01-11T16:55:00Z"/>
                <w:rFonts w:ascii="Calibri" w:hAnsi="Calibri" w:cs="Calibri"/>
                <w:color w:val="FFFFFF"/>
                <w:sz w:val="22"/>
                <w:szCs w:val="22"/>
              </w:rPr>
            </w:pPr>
            <w:ins w:id="88648" w:author="pete jones" w:date="2022-01-11T16:55:00Z">
              <w:r w:rsidRPr="00587C9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7AA2BB41" w14:textId="77777777" w:rsidR="00587C90" w:rsidRPr="00587C90" w:rsidRDefault="00587C90" w:rsidP="00587C90">
            <w:pPr>
              <w:spacing w:before="0" w:after="0" w:line="240" w:lineRule="auto"/>
              <w:jc w:val="right"/>
              <w:rPr>
                <w:ins w:id="88649" w:author="pete jones" w:date="2022-01-11T16:55:00Z"/>
                <w:rFonts w:ascii="Calibri" w:hAnsi="Calibri" w:cs="Calibri"/>
                <w:color w:val="FFFFFF"/>
                <w:sz w:val="22"/>
                <w:szCs w:val="22"/>
              </w:rPr>
            </w:pPr>
            <w:ins w:id="88650" w:author="pete jones" w:date="2022-01-11T16:55:00Z">
              <w:r w:rsidRPr="00587C9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4FF6B009" w14:textId="77777777" w:rsidR="00587C90" w:rsidRPr="00587C90" w:rsidRDefault="00587C90" w:rsidP="00587C90">
            <w:pPr>
              <w:spacing w:before="0" w:after="0" w:line="240" w:lineRule="auto"/>
              <w:jc w:val="right"/>
              <w:rPr>
                <w:ins w:id="88651" w:author="pete jones" w:date="2022-01-11T16:55:00Z"/>
                <w:rFonts w:ascii="Calibri" w:hAnsi="Calibri" w:cs="Calibri"/>
                <w:color w:val="FFFFFF"/>
                <w:sz w:val="22"/>
                <w:szCs w:val="22"/>
              </w:rPr>
            </w:pPr>
            <w:ins w:id="88652" w:author="pete jones" w:date="2022-01-11T16:55:00Z">
              <w:r w:rsidRPr="00587C9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45CC3A30" w14:textId="77777777" w:rsidR="00587C90" w:rsidRPr="00587C90" w:rsidRDefault="00587C90" w:rsidP="00587C90">
            <w:pPr>
              <w:spacing w:before="0" w:after="0" w:line="240" w:lineRule="auto"/>
              <w:jc w:val="right"/>
              <w:rPr>
                <w:ins w:id="88653" w:author="pete jones" w:date="2022-01-11T16:55:00Z"/>
                <w:rFonts w:ascii="Calibri" w:hAnsi="Calibri" w:cs="Calibri"/>
                <w:color w:val="FFFFFF"/>
                <w:sz w:val="22"/>
                <w:szCs w:val="22"/>
              </w:rPr>
            </w:pPr>
            <w:ins w:id="88654" w:author="pete jones" w:date="2022-01-11T16:55:00Z">
              <w:r w:rsidRPr="00587C9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46E11303" w14:textId="77777777" w:rsidR="00587C90" w:rsidRPr="00587C90" w:rsidRDefault="00587C90" w:rsidP="00587C90">
            <w:pPr>
              <w:spacing w:before="0" w:after="0" w:line="240" w:lineRule="auto"/>
              <w:jc w:val="right"/>
              <w:rPr>
                <w:ins w:id="88655" w:author="pete jones" w:date="2022-01-11T16:55:00Z"/>
                <w:rFonts w:ascii="Calibri" w:hAnsi="Calibri" w:cs="Calibri"/>
                <w:color w:val="FFFFFF"/>
                <w:sz w:val="22"/>
                <w:szCs w:val="22"/>
              </w:rPr>
            </w:pPr>
            <w:ins w:id="88656" w:author="pete jones" w:date="2022-01-11T16:55:00Z">
              <w:r w:rsidRPr="00587C9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43A3302F" w14:textId="77777777" w:rsidR="00587C90" w:rsidRPr="00587C90" w:rsidRDefault="00587C90" w:rsidP="00587C90">
            <w:pPr>
              <w:spacing w:before="0" w:after="0" w:line="240" w:lineRule="auto"/>
              <w:jc w:val="right"/>
              <w:rPr>
                <w:ins w:id="88657" w:author="pete jones" w:date="2022-01-11T16:55:00Z"/>
                <w:rFonts w:ascii="Calibri" w:hAnsi="Calibri" w:cs="Calibri"/>
                <w:color w:val="FFFFFF"/>
                <w:sz w:val="22"/>
                <w:szCs w:val="22"/>
              </w:rPr>
            </w:pPr>
            <w:ins w:id="88658" w:author="pete jones" w:date="2022-01-11T16:55:00Z">
              <w:r w:rsidRPr="00587C90">
                <w:rPr>
                  <w:rFonts w:ascii="Calibri" w:hAnsi="Calibri" w:cs="Calibri"/>
                  <w:color w:val="FFFFFF"/>
                  <w:sz w:val="22"/>
                  <w:szCs w:val="22"/>
                </w:rPr>
                <w:t>23</w:t>
              </w:r>
            </w:ins>
          </w:p>
        </w:tc>
      </w:tr>
      <w:tr w:rsidR="00587C90" w:rsidRPr="00587C90" w14:paraId="1D93659D" w14:textId="77777777" w:rsidTr="00587C90">
        <w:trPr>
          <w:trHeight w:val="315"/>
          <w:ins w:id="88659" w:author="pete jones" w:date="2022-01-11T16:55:00Z"/>
        </w:trPr>
        <w:tc>
          <w:tcPr>
            <w:tcW w:w="408" w:type="dxa"/>
            <w:tcBorders>
              <w:top w:val="nil"/>
              <w:left w:val="nil"/>
              <w:bottom w:val="nil"/>
              <w:right w:val="nil"/>
            </w:tcBorders>
            <w:shd w:val="clear" w:color="auto" w:fill="auto"/>
            <w:noWrap/>
            <w:vAlign w:val="center"/>
            <w:hideMark/>
          </w:tcPr>
          <w:p w14:paraId="49205A35" w14:textId="77777777" w:rsidR="00587C90" w:rsidRPr="00587C90" w:rsidRDefault="00587C90" w:rsidP="00587C90">
            <w:pPr>
              <w:spacing w:before="0" w:after="0" w:line="240" w:lineRule="auto"/>
              <w:jc w:val="center"/>
              <w:rPr>
                <w:ins w:id="88660" w:author="pete jones" w:date="2022-01-11T16:55:00Z"/>
                <w:rFonts w:ascii="Calibri" w:hAnsi="Calibri" w:cs="Calibri"/>
                <w:color w:val="FFFFFF"/>
                <w:sz w:val="22"/>
                <w:szCs w:val="22"/>
              </w:rPr>
            </w:pPr>
            <w:ins w:id="88661" w:author="pete jones" w:date="2022-01-11T16:55:00Z">
              <w:r w:rsidRPr="00587C9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7931851B" w14:textId="77777777" w:rsidR="00587C90" w:rsidRPr="00587C90" w:rsidRDefault="00587C90" w:rsidP="00587C90">
            <w:pPr>
              <w:spacing w:before="0" w:after="0" w:line="240" w:lineRule="auto"/>
              <w:jc w:val="right"/>
              <w:rPr>
                <w:ins w:id="88662" w:author="pete jones" w:date="2022-01-11T16:55:00Z"/>
                <w:rFonts w:ascii="Calibri" w:hAnsi="Calibri" w:cs="Calibri"/>
                <w:color w:val="FFFFFF"/>
                <w:sz w:val="22"/>
                <w:szCs w:val="22"/>
              </w:rPr>
            </w:pPr>
            <w:ins w:id="88663" w:author="pete jones" w:date="2022-01-11T16:55:00Z">
              <w:r w:rsidRPr="00587C90">
                <w:rPr>
                  <w:rFonts w:ascii="Calibri" w:hAnsi="Calibri" w:cs="Calibri"/>
                  <w:color w:val="FFFFFF"/>
                  <w:sz w:val="22"/>
                  <w:szCs w:val="22"/>
                </w:rPr>
                <w:t>5</w:t>
              </w:r>
            </w:ins>
          </w:p>
        </w:tc>
        <w:tc>
          <w:tcPr>
            <w:tcW w:w="409" w:type="dxa"/>
            <w:tcBorders>
              <w:top w:val="nil"/>
              <w:left w:val="nil"/>
              <w:bottom w:val="nil"/>
              <w:right w:val="nil"/>
            </w:tcBorders>
            <w:shd w:val="clear" w:color="auto" w:fill="auto"/>
            <w:noWrap/>
            <w:vAlign w:val="bottom"/>
            <w:hideMark/>
          </w:tcPr>
          <w:p w14:paraId="7BCC658D" w14:textId="77777777" w:rsidR="00587C90" w:rsidRPr="00587C90" w:rsidRDefault="00587C90" w:rsidP="00587C90">
            <w:pPr>
              <w:spacing w:before="0" w:after="0" w:line="240" w:lineRule="auto"/>
              <w:jc w:val="center"/>
              <w:rPr>
                <w:ins w:id="88664" w:author="pete jones" w:date="2022-01-11T16:55:00Z"/>
                <w:rFonts w:ascii="Calibri" w:hAnsi="Calibri" w:cs="Calibri"/>
                <w:color w:val="FFFFFF"/>
                <w:sz w:val="22"/>
                <w:szCs w:val="22"/>
              </w:rPr>
            </w:pPr>
            <w:ins w:id="88665" w:author="pete jones" w:date="2022-01-11T16:55:00Z">
              <w:r w:rsidRPr="00587C90">
                <w:rPr>
                  <w:rFonts w:ascii="Calibri" w:hAnsi="Calibri" w:cs="Calibri"/>
                  <w:color w:val="FFFFFF"/>
                  <w:sz w:val="22"/>
                  <w:szCs w:val="22"/>
                </w:rPr>
                <w:t>7</w:t>
              </w:r>
            </w:ins>
          </w:p>
        </w:tc>
        <w:tc>
          <w:tcPr>
            <w:tcW w:w="401" w:type="dxa"/>
            <w:tcBorders>
              <w:top w:val="nil"/>
              <w:left w:val="nil"/>
              <w:bottom w:val="nil"/>
              <w:right w:val="nil"/>
            </w:tcBorders>
            <w:shd w:val="clear" w:color="auto" w:fill="auto"/>
            <w:noWrap/>
            <w:vAlign w:val="bottom"/>
            <w:hideMark/>
          </w:tcPr>
          <w:p w14:paraId="6B60BF17" w14:textId="77777777" w:rsidR="00587C90" w:rsidRPr="00587C90" w:rsidRDefault="00587C90" w:rsidP="00587C90">
            <w:pPr>
              <w:spacing w:before="0" w:after="0" w:line="240" w:lineRule="auto"/>
              <w:jc w:val="center"/>
              <w:rPr>
                <w:ins w:id="88666" w:author="pete jones" w:date="2022-01-11T16:55:00Z"/>
                <w:rFonts w:ascii="Calibri" w:hAnsi="Calibri" w:cs="Calibri"/>
                <w:color w:val="FFFFFF"/>
                <w:sz w:val="22"/>
                <w:szCs w:val="22"/>
              </w:rPr>
            </w:pPr>
            <w:ins w:id="88667" w:author="pete jones" w:date="2022-01-11T16:55:00Z">
              <w:r w:rsidRPr="00587C90">
                <w:rPr>
                  <w:rFonts w:ascii="Calibri" w:hAnsi="Calibri" w:cs="Calibri"/>
                  <w:color w:val="FFFFFF"/>
                  <w:sz w:val="22"/>
                  <w:szCs w:val="22"/>
                </w:rPr>
                <w:t>13</w:t>
              </w:r>
            </w:ins>
          </w:p>
        </w:tc>
        <w:tc>
          <w:tcPr>
            <w:tcW w:w="4151"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98FD2B5" w14:textId="77777777" w:rsidR="00587C90" w:rsidRPr="00587C90" w:rsidRDefault="00587C90" w:rsidP="00587C90">
            <w:pPr>
              <w:spacing w:before="0" w:after="0" w:line="240" w:lineRule="auto"/>
              <w:jc w:val="center"/>
              <w:rPr>
                <w:ins w:id="88668" w:author="pete jones" w:date="2022-01-11T16:55:00Z"/>
                <w:rFonts w:ascii="Calibri" w:hAnsi="Calibri" w:cs="Calibri"/>
                <w:sz w:val="22"/>
                <w:szCs w:val="22"/>
              </w:rPr>
            </w:pPr>
            <w:ins w:id="88669" w:author="pete jones" w:date="2022-01-11T16:55:00Z">
              <w:r w:rsidRPr="00587C90">
                <w:rPr>
                  <w:rFonts w:ascii="Calibri" w:hAnsi="Calibri" w:cs="Calibri"/>
                  <w:sz w:val="22"/>
                  <w:szCs w:val="22"/>
                </w:rPr>
                <w:t>By %</w:t>
              </w:r>
            </w:ins>
          </w:p>
        </w:tc>
      </w:tr>
      <w:tr w:rsidR="00587C90" w:rsidRPr="00587C90" w14:paraId="216F62DF" w14:textId="77777777" w:rsidTr="00587C90">
        <w:trPr>
          <w:trHeight w:val="1920"/>
          <w:ins w:id="88670" w:author="pete jones" w:date="2022-01-11T16:55: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3AADF541" w14:textId="77777777" w:rsidR="00587C90" w:rsidRPr="00587C90" w:rsidRDefault="00587C90" w:rsidP="00587C90">
            <w:pPr>
              <w:spacing w:before="0" w:after="0" w:line="240" w:lineRule="auto"/>
              <w:jc w:val="center"/>
              <w:rPr>
                <w:ins w:id="88671" w:author="pete jones" w:date="2022-01-11T16:55:00Z"/>
                <w:rFonts w:ascii="Calibri" w:hAnsi="Calibri" w:cs="Calibri"/>
                <w:b/>
                <w:bCs/>
                <w:color w:val="000000"/>
                <w:sz w:val="22"/>
                <w:szCs w:val="22"/>
              </w:rPr>
            </w:pPr>
            <w:ins w:id="88672" w:author="pete jones" w:date="2022-01-11T16:55:00Z">
              <w:r w:rsidRPr="00587C90">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3EA68173" w14:textId="77777777" w:rsidR="00587C90" w:rsidRPr="00587C90" w:rsidRDefault="00587C90" w:rsidP="00587C90">
            <w:pPr>
              <w:spacing w:before="0" w:after="0" w:line="240" w:lineRule="auto"/>
              <w:jc w:val="center"/>
              <w:rPr>
                <w:ins w:id="88673" w:author="pete jones" w:date="2022-01-11T16:55:00Z"/>
                <w:rFonts w:ascii="Calibri" w:hAnsi="Calibri" w:cs="Calibri"/>
                <w:b/>
                <w:bCs/>
                <w:color w:val="000000"/>
                <w:sz w:val="22"/>
                <w:szCs w:val="22"/>
              </w:rPr>
            </w:pPr>
            <w:ins w:id="88674" w:author="pete jones" w:date="2022-01-11T16:55:00Z">
              <w:r w:rsidRPr="00587C90">
                <w:rPr>
                  <w:rFonts w:ascii="Calibri" w:hAnsi="Calibri" w:cs="Calibri"/>
                  <w:b/>
                  <w:bCs/>
                  <w:color w:val="000000"/>
                  <w:sz w:val="22"/>
                  <w:szCs w:val="22"/>
                </w:rPr>
                <w:t>Modules</w:t>
              </w:r>
            </w:ins>
          </w:p>
        </w:tc>
        <w:tc>
          <w:tcPr>
            <w:tcW w:w="409"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14C0F385" w14:textId="77777777" w:rsidR="00587C90" w:rsidRPr="00587C90" w:rsidRDefault="00587C90" w:rsidP="00587C90">
            <w:pPr>
              <w:spacing w:before="0" w:after="0" w:line="240" w:lineRule="auto"/>
              <w:jc w:val="center"/>
              <w:rPr>
                <w:ins w:id="88675" w:author="pete jones" w:date="2022-01-11T16:55:00Z"/>
                <w:rFonts w:ascii="Calibri" w:hAnsi="Calibri" w:cs="Calibri"/>
                <w:b/>
                <w:bCs/>
                <w:color w:val="000000"/>
                <w:sz w:val="22"/>
                <w:szCs w:val="22"/>
              </w:rPr>
            </w:pPr>
            <w:ins w:id="88676" w:author="pete jones" w:date="2022-01-11T16:55:00Z">
              <w:r w:rsidRPr="00587C90">
                <w:rPr>
                  <w:rFonts w:ascii="Calibri" w:hAnsi="Calibri" w:cs="Calibri"/>
                  <w:b/>
                  <w:bCs/>
                  <w:color w:val="000000"/>
                  <w:sz w:val="22"/>
                  <w:szCs w:val="22"/>
                </w:rPr>
                <w:t>TYPE of Module</w:t>
              </w:r>
            </w:ins>
          </w:p>
        </w:tc>
        <w:tc>
          <w:tcPr>
            <w:tcW w:w="401"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494AE785" w14:textId="77777777" w:rsidR="00587C90" w:rsidRPr="00587C90" w:rsidRDefault="00587C90" w:rsidP="00587C90">
            <w:pPr>
              <w:spacing w:before="0" w:after="0" w:line="240" w:lineRule="auto"/>
              <w:jc w:val="center"/>
              <w:rPr>
                <w:ins w:id="88677" w:author="pete jones" w:date="2022-01-11T16:55:00Z"/>
                <w:rFonts w:ascii="Calibri" w:hAnsi="Calibri" w:cs="Calibri"/>
                <w:b/>
                <w:bCs/>
                <w:color w:val="000000"/>
                <w:sz w:val="22"/>
                <w:szCs w:val="22"/>
              </w:rPr>
            </w:pPr>
            <w:ins w:id="88678" w:author="pete jones" w:date="2022-01-11T16:55:00Z">
              <w:r w:rsidRPr="00587C90">
                <w:rPr>
                  <w:rFonts w:ascii="Calibri" w:hAnsi="Calibri" w:cs="Calibri"/>
                  <w:b/>
                  <w:bCs/>
                  <w:color w:val="000000"/>
                  <w:sz w:val="22"/>
                  <w:szCs w:val="22"/>
                </w:rPr>
                <w:t>Credit</w:t>
              </w:r>
            </w:ins>
          </w:p>
        </w:tc>
        <w:tc>
          <w:tcPr>
            <w:tcW w:w="474" w:type="dxa"/>
            <w:tcBorders>
              <w:top w:val="nil"/>
              <w:left w:val="nil"/>
              <w:bottom w:val="single" w:sz="8" w:space="0" w:color="auto"/>
              <w:right w:val="single" w:sz="4" w:space="0" w:color="auto"/>
            </w:tcBorders>
            <w:shd w:val="clear" w:color="auto" w:fill="auto"/>
            <w:noWrap/>
            <w:textDirection w:val="btLr"/>
            <w:vAlign w:val="center"/>
            <w:hideMark/>
          </w:tcPr>
          <w:p w14:paraId="59A0A79D" w14:textId="77777777" w:rsidR="00587C90" w:rsidRPr="00587C90" w:rsidRDefault="00587C90" w:rsidP="00587C90">
            <w:pPr>
              <w:spacing w:before="0" w:after="0" w:line="240" w:lineRule="auto"/>
              <w:jc w:val="center"/>
              <w:rPr>
                <w:ins w:id="88679" w:author="pete jones" w:date="2022-01-11T16:55:00Z"/>
                <w:rFonts w:ascii="Calibri" w:hAnsi="Calibri" w:cs="Calibri"/>
                <w:b/>
                <w:bCs/>
                <w:color w:val="000000"/>
                <w:sz w:val="22"/>
                <w:szCs w:val="22"/>
              </w:rPr>
            </w:pPr>
            <w:ins w:id="88680" w:author="pete jones" w:date="2022-01-11T16:55:00Z">
              <w:r w:rsidRPr="00587C90">
                <w:rPr>
                  <w:rFonts w:ascii="Calibri" w:hAnsi="Calibri" w:cs="Calibri"/>
                  <w:b/>
                  <w:bCs/>
                  <w:color w:val="000000"/>
                  <w:sz w:val="22"/>
                  <w:szCs w:val="22"/>
                </w:rPr>
                <w:t>Exam</w:t>
              </w:r>
            </w:ins>
          </w:p>
        </w:tc>
        <w:tc>
          <w:tcPr>
            <w:tcW w:w="474" w:type="dxa"/>
            <w:tcBorders>
              <w:top w:val="nil"/>
              <w:left w:val="nil"/>
              <w:bottom w:val="single" w:sz="8" w:space="0" w:color="auto"/>
              <w:right w:val="single" w:sz="4" w:space="0" w:color="auto"/>
            </w:tcBorders>
            <w:shd w:val="clear" w:color="auto" w:fill="auto"/>
            <w:noWrap/>
            <w:textDirection w:val="btLr"/>
            <w:vAlign w:val="center"/>
            <w:hideMark/>
          </w:tcPr>
          <w:p w14:paraId="034B2B20" w14:textId="77777777" w:rsidR="00587C90" w:rsidRPr="00587C90" w:rsidRDefault="00587C90" w:rsidP="00587C90">
            <w:pPr>
              <w:spacing w:before="0" w:after="0" w:line="240" w:lineRule="auto"/>
              <w:jc w:val="center"/>
              <w:rPr>
                <w:ins w:id="88681" w:author="pete jones" w:date="2022-01-11T16:55:00Z"/>
                <w:rFonts w:ascii="Calibri" w:hAnsi="Calibri" w:cs="Calibri"/>
                <w:b/>
                <w:bCs/>
                <w:color w:val="000000"/>
                <w:sz w:val="22"/>
                <w:szCs w:val="22"/>
              </w:rPr>
            </w:pPr>
            <w:ins w:id="88682" w:author="pete jones" w:date="2022-01-11T16:55:00Z">
              <w:r w:rsidRPr="00587C90">
                <w:rPr>
                  <w:rFonts w:ascii="Calibri" w:hAnsi="Calibri" w:cs="Calibri"/>
                  <w:b/>
                  <w:bCs/>
                  <w:color w:val="000000"/>
                  <w:sz w:val="22"/>
                  <w:szCs w:val="22"/>
                </w:rPr>
                <w:t>Assign</w:t>
              </w:r>
            </w:ins>
          </w:p>
        </w:tc>
        <w:tc>
          <w:tcPr>
            <w:tcW w:w="401" w:type="dxa"/>
            <w:tcBorders>
              <w:top w:val="nil"/>
              <w:left w:val="nil"/>
              <w:bottom w:val="single" w:sz="8" w:space="0" w:color="auto"/>
              <w:right w:val="single" w:sz="4" w:space="0" w:color="auto"/>
            </w:tcBorders>
            <w:shd w:val="clear" w:color="auto" w:fill="auto"/>
            <w:noWrap/>
            <w:textDirection w:val="btLr"/>
            <w:vAlign w:val="center"/>
            <w:hideMark/>
          </w:tcPr>
          <w:p w14:paraId="75C20C1D" w14:textId="77777777" w:rsidR="00587C90" w:rsidRPr="00587C90" w:rsidRDefault="00587C90" w:rsidP="00587C90">
            <w:pPr>
              <w:spacing w:before="0" w:after="0" w:line="240" w:lineRule="auto"/>
              <w:jc w:val="center"/>
              <w:rPr>
                <w:ins w:id="88683" w:author="pete jones" w:date="2022-01-11T16:55:00Z"/>
                <w:rFonts w:ascii="Calibri" w:hAnsi="Calibri" w:cs="Calibri"/>
                <w:b/>
                <w:bCs/>
                <w:color w:val="000000"/>
                <w:sz w:val="22"/>
                <w:szCs w:val="22"/>
              </w:rPr>
            </w:pPr>
            <w:ins w:id="88684" w:author="pete jones" w:date="2022-01-11T16:55:00Z">
              <w:r w:rsidRPr="00587C90">
                <w:rPr>
                  <w:rFonts w:ascii="Calibri" w:hAnsi="Calibri" w:cs="Calibri"/>
                  <w:b/>
                  <w:bCs/>
                  <w:color w:val="000000"/>
                  <w:sz w:val="22"/>
                  <w:szCs w:val="22"/>
                </w:rPr>
                <w:t>Oral</w:t>
              </w:r>
            </w:ins>
          </w:p>
        </w:tc>
        <w:tc>
          <w:tcPr>
            <w:tcW w:w="401" w:type="dxa"/>
            <w:tcBorders>
              <w:top w:val="nil"/>
              <w:left w:val="nil"/>
              <w:bottom w:val="single" w:sz="8" w:space="0" w:color="auto"/>
              <w:right w:val="single" w:sz="4" w:space="0" w:color="auto"/>
            </w:tcBorders>
            <w:shd w:val="clear" w:color="auto" w:fill="auto"/>
            <w:noWrap/>
            <w:textDirection w:val="btLr"/>
            <w:vAlign w:val="center"/>
            <w:hideMark/>
          </w:tcPr>
          <w:p w14:paraId="3057BC29" w14:textId="77777777" w:rsidR="00587C90" w:rsidRPr="00587C90" w:rsidRDefault="00587C90" w:rsidP="00587C90">
            <w:pPr>
              <w:spacing w:before="0" w:after="0" w:line="240" w:lineRule="auto"/>
              <w:jc w:val="center"/>
              <w:rPr>
                <w:ins w:id="88685" w:author="pete jones" w:date="2022-01-11T16:55:00Z"/>
                <w:rFonts w:ascii="Calibri" w:hAnsi="Calibri" w:cs="Calibri"/>
                <w:b/>
                <w:bCs/>
                <w:color w:val="000000"/>
                <w:sz w:val="22"/>
                <w:szCs w:val="22"/>
              </w:rPr>
            </w:pPr>
            <w:ins w:id="88686" w:author="pete jones" w:date="2022-01-11T16:55:00Z">
              <w:r w:rsidRPr="00587C9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0DA329C" w14:textId="77777777" w:rsidR="00587C90" w:rsidRPr="00587C90" w:rsidRDefault="00587C90" w:rsidP="00587C90">
            <w:pPr>
              <w:spacing w:before="0" w:after="0" w:line="240" w:lineRule="auto"/>
              <w:jc w:val="center"/>
              <w:rPr>
                <w:ins w:id="88687" w:author="pete jones" w:date="2022-01-11T16:55:00Z"/>
                <w:rFonts w:ascii="Calibri" w:hAnsi="Calibri" w:cs="Calibri"/>
                <w:b/>
                <w:bCs/>
                <w:color w:val="000000"/>
                <w:sz w:val="22"/>
                <w:szCs w:val="22"/>
              </w:rPr>
            </w:pPr>
            <w:ins w:id="88688" w:author="pete jones" w:date="2022-01-11T16:55:00Z">
              <w:r w:rsidRPr="00587C9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DD4499D" w14:textId="77777777" w:rsidR="00587C90" w:rsidRPr="00587C90" w:rsidRDefault="00587C90" w:rsidP="00587C90">
            <w:pPr>
              <w:spacing w:before="0" w:after="0" w:line="240" w:lineRule="auto"/>
              <w:jc w:val="center"/>
              <w:rPr>
                <w:ins w:id="88689" w:author="pete jones" w:date="2022-01-11T16:55:00Z"/>
                <w:rFonts w:ascii="Calibri" w:hAnsi="Calibri" w:cs="Calibri"/>
                <w:b/>
                <w:bCs/>
                <w:color w:val="000000"/>
                <w:sz w:val="22"/>
                <w:szCs w:val="22"/>
              </w:rPr>
            </w:pPr>
            <w:ins w:id="88690" w:author="pete jones" w:date="2022-01-11T16:55:00Z">
              <w:r w:rsidRPr="00587C9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418D5B1" w14:textId="77777777" w:rsidR="00587C90" w:rsidRPr="00587C90" w:rsidRDefault="00587C90" w:rsidP="00587C90">
            <w:pPr>
              <w:spacing w:before="0" w:after="0" w:line="240" w:lineRule="auto"/>
              <w:jc w:val="center"/>
              <w:rPr>
                <w:ins w:id="88691" w:author="pete jones" w:date="2022-01-11T16:55:00Z"/>
                <w:rFonts w:ascii="Calibri" w:hAnsi="Calibri" w:cs="Calibri"/>
                <w:b/>
                <w:bCs/>
                <w:color w:val="000000"/>
                <w:sz w:val="22"/>
                <w:szCs w:val="22"/>
              </w:rPr>
            </w:pPr>
            <w:ins w:id="88692" w:author="pete jones" w:date="2022-01-11T16:55:00Z">
              <w:r w:rsidRPr="00587C9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7CAAFFC" w14:textId="77777777" w:rsidR="00587C90" w:rsidRPr="00587C90" w:rsidRDefault="00587C90" w:rsidP="00587C90">
            <w:pPr>
              <w:spacing w:before="0" w:after="0" w:line="240" w:lineRule="auto"/>
              <w:jc w:val="center"/>
              <w:rPr>
                <w:ins w:id="88693" w:author="pete jones" w:date="2022-01-11T16:55:00Z"/>
                <w:rFonts w:ascii="Calibri" w:hAnsi="Calibri" w:cs="Calibri"/>
                <w:b/>
                <w:bCs/>
                <w:color w:val="000000"/>
                <w:sz w:val="22"/>
                <w:szCs w:val="22"/>
              </w:rPr>
            </w:pPr>
            <w:ins w:id="88694" w:author="pete jones" w:date="2022-01-11T16:55:00Z">
              <w:r w:rsidRPr="00587C9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5CE115D" w14:textId="77777777" w:rsidR="00587C90" w:rsidRPr="00587C90" w:rsidRDefault="00587C90" w:rsidP="00587C90">
            <w:pPr>
              <w:spacing w:before="0" w:after="0" w:line="240" w:lineRule="auto"/>
              <w:jc w:val="center"/>
              <w:rPr>
                <w:ins w:id="88695" w:author="pete jones" w:date="2022-01-11T16:55:00Z"/>
                <w:rFonts w:ascii="Calibri" w:hAnsi="Calibri" w:cs="Calibri"/>
                <w:b/>
                <w:bCs/>
                <w:color w:val="000000"/>
                <w:sz w:val="22"/>
                <w:szCs w:val="22"/>
              </w:rPr>
            </w:pPr>
            <w:ins w:id="88696" w:author="pete jones" w:date="2022-01-11T16:55:00Z">
              <w:r w:rsidRPr="00587C9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5D7D0D2D" w14:textId="77777777" w:rsidR="00587C90" w:rsidRPr="00587C90" w:rsidRDefault="00587C90" w:rsidP="00587C90">
            <w:pPr>
              <w:spacing w:before="0" w:after="0" w:line="240" w:lineRule="auto"/>
              <w:jc w:val="center"/>
              <w:rPr>
                <w:ins w:id="88697" w:author="pete jones" w:date="2022-01-11T16:55:00Z"/>
                <w:rFonts w:ascii="Calibri" w:hAnsi="Calibri" w:cs="Calibri"/>
                <w:b/>
                <w:bCs/>
                <w:color w:val="000000"/>
                <w:sz w:val="22"/>
                <w:szCs w:val="22"/>
              </w:rPr>
            </w:pPr>
            <w:ins w:id="88698" w:author="pete jones" w:date="2022-01-11T16:55:00Z">
              <w:r w:rsidRPr="00587C90">
                <w:rPr>
                  <w:rFonts w:ascii="Calibri" w:hAnsi="Calibri" w:cs="Calibri"/>
                  <w:b/>
                  <w:bCs/>
                  <w:color w:val="000000"/>
                  <w:sz w:val="22"/>
                  <w:szCs w:val="22"/>
                </w:rPr>
                <w:t>Coursework</w:t>
              </w:r>
            </w:ins>
          </w:p>
        </w:tc>
      </w:tr>
      <w:tr w:rsidR="00587C90" w:rsidRPr="00587C90" w14:paraId="2B84A4A5" w14:textId="77777777" w:rsidTr="00587C90">
        <w:trPr>
          <w:trHeight w:val="300"/>
          <w:ins w:id="88699" w:author="pete jones" w:date="2022-01-11T16:55: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930D197" w14:textId="77777777" w:rsidR="00587C90" w:rsidRPr="00587C90" w:rsidRDefault="00587C90" w:rsidP="00587C90">
            <w:pPr>
              <w:spacing w:before="0" w:after="0" w:line="240" w:lineRule="auto"/>
              <w:jc w:val="center"/>
              <w:rPr>
                <w:ins w:id="88700" w:author="pete jones" w:date="2022-01-11T16:55:00Z"/>
                <w:rFonts w:ascii="Calibri" w:hAnsi="Calibri" w:cs="Calibri"/>
                <w:color w:val="000000"/>
                <w:sz w:val="22"/>
                <w:szCs w:val="22"/>
              </w:rPr>
            </w:pPr>
            <w:ins w:id="88701" w:author="pete jones" w:date="2022-01-11T16:55:00Z">
              <w:r w:rsidRPr="00587C9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0E559C1" w14:textId="77777777" w:rsidR="00587C90" w:rsidRPr="00587C90" w:rsidRDefault="00587C90" w:rsidP="00587C90">
            <w:pPr>
              <w:spacing w:before="0" w:after="0" w:line="240" w:lineRule="auto"/>
              <w:jc w:val="left"/>
              <w:rPr>
                <w:ins w:id="88702" w:author="pete jones" w:date="2022-01-11T16:55:00Z"/>
                <w:rFonts w:ascii="Calibri" w:hAnsi="Calibri" w:cs="Calibri"/>
                <w:color w:val="000000"/>
                <w:sz w:val="22"/>
                <w:szCs w:val="22"/>
              </w:rPr>
            </w:pPr>
            <w:ins w:id="88703" w:author="pete jones" w:date="2022-01-11T16:55:00Z">
              <w:r w:rsidRPr="00587C90">
                <w:rPr>
                  <w:rFonts w:ascii="Calibri" w:hAnsi="Calibri" w:cs="Calibri"/>
                  <w:color w:val="000000"/>
                  <w:sz w:val="22"/>
                  <w:szCs w:val="22"/>
                </w:rPr>
                <w:t>Engineering Design with Practice</w:t>
              </w:r>
            </w:ins>
          </w:p>
        </w:tc>
        <w:tc>
          <w:tcPr>
            <w:tcW w:w="409" w:type="dxa"/>
            <w:tcBorders>
              <w:top w:val="nil"/>
              <w:left w:val="nil"/>
              <w:bottom w:val="single" w:sz="4" w:space="0" w:color="auto"/>
              <w:right w:val="single" w:sz="4" w:space="0" w:color="auto"/>
            </w:tcBorders>
            <w:shd w:val="clear" w:color="auto" w:fill="auto"/>
            <w:noWrap/>
            <w:vAlign w:val="bottom"/>
            <w:hideMark/>
          </w:tcPr>
          <w:p w14:paraId="29B14164" w14:textId="77777777" w:rsidR="00587C90" w:rsidRPr="00587C90" w:rsidRDefault="00587C90" w:rsidP="00587C90">
            <w:pPr>
              <w:spacing w:before="0" w:after="0" w:line="240" w:lineRule="auto"/>
              <w:jc w:val="center"/>
              <w:rPr>
                <w:ins w:id="88704" w:author="pete jones" w:date="2022-01-11T16:55:00Z"/>
                <w:rFonts w:ascii="Calibri" w:hAnsi="Calibri" w:cs="Calibri"/>
                <w:color w:val="000000"/>
                <w:sz w:val="22"/>
                <w:szCs w:val="22"/>
              </w:rPr>
            </w:pPr>
            <w:ins w:id="88705" w:author="pete jones" w:date="2022-01-11T16:55:00Z">
              <w:r w:rsidRPr="00587C9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102671F9" w14:textId="77777777" w:rsidR="00587C90" w:rsidRPr="00587C90" w:rsidRDefault="00587C90" w:rsidP="00587C90">
            <w:pPr>
              <w:spacing w:before="0" w:after="0" w:line="240" w:lineRule="auto"/>
              <w:jc w:val="center"/>
              <w:rPr>
                <w:ins w:id="88706" w:author="pete jones" w:date="2022-01-11T16:55:00Z"/>
                <w:rFonts w:ascii="Calibri" w:hAnsi="Calibri" w:cs="Calibri"/>
                <w:color w:val="000000"/>
                <w:sz w:val="22"/>
                <w:szCs w:val="22"/>
              </w:rPr>
            </w:pPr>
            <w:ins w:id="88707"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2DEF0C5D" w14:textId="77777777" w:rsidR="00587C90" w:rsidRPr="00587C90" w:rsidRDefault="00587C90" w:rsidP="00587C90">
            <w:pPr>
              <w:spacing w:before="0" w:after="0" w:line="240" w:lineRule="auto"/>
              <w:jc w:val="center"/>
              <w:rPr>
                <w:ins w:id="88708" w:author="pete jones" w:date="2022-01-11T16:55:00Z"/>
                <w:rFonts w:ascii="Calibri" w:hAnsi="Calibri" w:cs="Calibri"/>
                <w:color w:val="000000"/>
                <w:sz w:val="22"/>
                <w:szCs w:val="22"/>
              </w:rPr>
            </w:pPr>
            <w:ins w:id="88709"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46BA1A63" w14:textId="77777777" w:rsidR="00587C90" w:rsidRPr="00587C90" w:rsidRDefault="00587C90" w:rsidP="00587C90">
            <w:pPr>
              <w:spacing w:before="0" w:after="0" w:line="240" w:lineRule="auto"/>
              <w:jc w:val="center"/>
              <w:rPr>
                <w:ins w:id="88710" w:author="pete jones" w:date="2022-01-11T16:55:00Z"/>
                <w:rFonts w:ascii="Calibri" w:hAnsi="Calibri" w:cs="Calibri"/>
                <w:color w:val="000000"/>
                <w:sz w:val="22"/>
                <w:szCs w:val="22"/>
              </w:rPr>
            </w:pPr>
            <w:ins w:id="88711"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6C931031" w14:textId="77777777" w:rsidR="00587C90" w:rsidRPr="00587C90" w:rsidRDefault="00587C90" w:rsidP="00587C90">
            <w:pPr>
              <w:spacing w:before="0" w:after="0" w:line="240" w:lineRule="auto"/>
              <w:jc w:val="center"/>
              <w:rPr>
                <w:ins w:id="88712" w:author="pete jones" w:date="2022-01-11T16:55:00Z"/>
                <w:rFonts w:ascii="Calibri" w:hAnsi="Calibri" w:cs="Calibri"/>
                <w:color w:val="000000"/>
                <w:sz w:val="22"/>
                <w:szCs w:val="22"/>
              </w:rPr>
            </w:pPr>
            <w:ins w:id="88713"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60E12BE6" w14:textId="77777777" w:rsidR="00587C90" w:rsidRPr="00587C90" w:rsidRDefault="00587C90" w:rsidP="00587C90">
            <w:pPr>
              <w:spacing w:before="0" w:after="0" w:line="240" w:lineRule="auto"/>
              <w:jc w:val="center"/>
              <w:rPr>
                <w:ins w:id="88714" w:author="pete jones" w:date="2022-01-11T16:55:00Z"/>
                <w:rFonts w:ascii="Calibri" w:hAnsi="Calibri" w:cs="Calibri"/>
                <w:color w:val="000000"/>
                <w:sz w:val="22"/>
                <w:szCs w:val="22"/>
              </w:rPr>
            </w:pPr>
            <w:ins w:id="8871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5DF963" w14:textId="77777777" w:rsidR="00587C90" w:rsidRPr="00587C90" w:rsidRDefault="00587C90" w:rsidP="00587C90">
            <w:pPr>
              <w:spacing w:before="0" w:after="0" w:line="240" w:lineRule="auto"/>
              <w:jc w:val="center"/>
              <w:rPr>
                <w:ins w:id="88716" w:author="pete jones" w:date="2022-01-11T16:55:00Z"/>
                <w:rFonts w:ascii="Calibri" w:hAnsi="Calibri" w:cs="Calibri"/>
                <w:color w:val="000000"/>
                <w:sz w:val="22"/>
                <w:szCs w:val="22"/>
              </w:rPr>
            </w:pPr>
            <w:ins w:id="8871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3514D8" w14:textId="77777777" w:rsidR="00587C90" w:rsidRPr="00587C90" w:rsidRDefault="00587C90" w:rsidP="00587C90">
            <w:pPr>
              <w:spacing w:before="0" w:after="0" w:line="240" w:lineRule="auto"/>
              <w:jc w:val="center"/>
              <w:rPr>
                <w:ins w:id="88718" w:author="pete jones" w:date="2022-01-11T16:55:00Z"/>
                <w:rFonts w:ascii="Calibri" w:hAnsi="Calibri" w:cs="Calibri"/>
                <w:color w:val="000000"/>
                <w:sz w:val="22"/>
                <w:szCs w:val="22"/>
              </w:rPr>
            </w:pPr>
            <w:ins w:id="8871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6D800E" w14:textId="77777777" w:rsidR="00587C90" w:rsidRPr="00587C90" w:rsidRDefault="00587C90" w:rsidP="00587C90">
            <w:pPr>
              <w:spacing w:before="0" w:after="0" w:line="240" w:lineRule="auto"/>
              <w:jc w:val="center"/>
              <w:rPr>
                <w:ins w:id="88720" w:author="pete jones" w:date="2022-01-11T16:55:00Z"/>
                <w:rFonts w:ascii="Calibri" w:hAnsi="Calibri" w:cs="Calibri"/>
                <w:color w:val="000000"/>
                <w:sz w:val="22"/>
                <w:szCs w:val="22"/>
              </w:rPr>
            </w:pPr>
            <w:ins w:id="8872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D66DE8" w14:textId="77777777" w:rsidR="00587C90" w:rsidRPr="00587C90" w:rsidRDefault="00587C90" w:rsidP="00587C90">
            <w:pPr>
              <w:spacing w:before="0" w:after="0" w:line="240" w:lineRule="auto"/>
              <w:jc w:val="center"/>
              <w:rPr>
                <w:ins w:id="88722" w:author="pete jones" w:date="2022-01-11T16:55:00Z"/>
                <w:rFonts w:ascii="Calibri" w:hAnsi="Calibri" w:cs="Calibri"/>
                <w:color w:val="000000"/>
                <w:sz w:val="22"/>
                <w:szCs w:val="22"/>
              </w:rPr>
            </w:pPr>
            <w:ins w:id="8872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432870" w14:textId="77777777" w:rsidR="00587C90" w:rsidRPr="00587C90" w:rsidRDefault="00587C90" w:rsidP="00587C90">
            <w:pPr>
              <w:spacing w:before="0" w:after="0" w:line="240" w:lineRule="auto"/>
              <w:jc w:val="center"/>
              <w:rPr>
                <w:ins w:id="88724" w:author="pete jones" w:date="2022-01-11T16:55:00Z"/>
                <w:rFonts w:ascii="Calibri" w:hAnsi="Calibri" w:cs="Calibri"/>
                <w:color w:val="000000"/>
                <w:sz w:val="22"/>
                <w:szCs w:val="22"/>
              </w:rPr>
            </w:pPr>
            <w:ins w:id="88725"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F730B47" w14:textId="77777777" w:rsidR="00587C90" w:rsidRPr="00587C90" w:rsidRDefault="00587C90" w:rsidP="00587C90">
            <w:pPr>
              <w:spacing w:before="0" w:after="0" w:line="240" w:lineRule="auto"/>
              <w:jc w:val="center"/>
              <w:rPr>
                <w:ins w:id="88726" w:author="pete jones" w:date="2022-01-11T16:55:00Z"/>
                <w:rFonts w:ascii="Calibri" w:hAnsi="Calibri" w:cs="Calibri"/>
                <w:color w:val="000000"/>
                <w:sz w:val="22"/>
                <w:szCs w:val="22"/>
              </w:rPr>
            </w:pPr>
            <w:ins w:id="88727" w:author="pete jones" w:date="2022-01-11T16:55:00Z">
              <w:r w:rsidRPr="00587C90">
                <w:rPr>
                  <w:rFonts w:ascii="Calibri" w:hAnsi="Calibri" w:cs="Calibri"/>
                  <w:color w:val="000000"/>
                  <w:sz w:val="22"/>
                  <w:szCs w:val="22"/>
                </w:rPr>
                <w:t> </w:t>
              </w:r>
            </w:ins>
          </w:p>
        </w:tc>
      </w:tr>
      <w:tr w:rsidR="00587C90" w:rsidRPr="00587C90" w14:paraId="50A72EBF" w14:textId="77777777" w:rsidTr="00587C90">
        <w:trPr>
          <w:trHeight w:val="300"/>
          <w:ins w:id="88728"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AAD1F8A" w14:textId="77777777" w:rsidR="00587C90" w:rsidRPr="00587C90" w:rsidRDefault="00587C90" w:rsidP="00587C90">
            <w:pPr>
              <w:spacing w:before="0" w:after="0" w:line="240" w:lineRule="auto"/>
              <w:jc w:val="center"/>
              <w:rPr>
                <w:ins w:id="88729" w:author="pete jones" w:date="2022-01-11T16:55:00Z"/>
                <w:rFonts w:ascii="Calibri" w:hAnsi="Calibri" w:cs="Calibri"/>
                <w:color w:val="000000"/>
                <w:sz w:val="22"/>
                <w:szCs w:val="22"/>
              </w:rPr>
            </w:pPr>
            <w:ins w:id="88730" w:author="pete jones" w:date="2022-01-11T16:55:00Z">
              <w:r w:rsidRPr="00587C9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E9FC38D" w14:textId="77777777" w:rsidR="00587C90" w:rsidRPr="00587C90" w:rsidRDefault="00587C90" w:rsidP="00587C90">
            <w:pPr>
              <w:spacing w:before="0" w:after="0" w:line="240" w:lineRule="auto"/>
              <w:jc w:val="left"/>
              <w:rPr>
                <w:ins w:id="88731" w:author="pete jones" w:date="2022-01-11T16:55:00Z"/>
                <w:rFonts w:ascii="Calibri" w:hAnsi="Calibri" w:cs="Calibri"/>
                <w:color w:val="000000"/>
                <w:sz w:val="22"/>
                <w:szCs w:val="22"/>
              </w:rPr>
            </w:pPr>
            <w:ins w:id="88732" w:author="pete jones" w:date="2022-01-11T16:55:00Z">
              <w:r w:rsidRPr="00587C90">
                <w:rPr>
                  <w:rFonts w:ascii="Calibri" w:hAnsi="Calibri" w:cs="Calibri"/>
                  <w:color w:val="000000"/>
                  <w:sz w:val="22"/>
                  <w:szCs w:val="22"/>
                </w:rPr>
                <w:t>Engineering Principles A</w:t>
              </w:r>
            </w:ins>
          </w:p>
        </w:tc>
        <w:tc>
          <w:tcPr>
            <w:tcW w:w="409" w:type="dxa"/>
            <w:tcBorders>
              <w:top w:val="nil"/>
              <w:left w:val="nil"/>
              <w:bottom w:val="single" w:sz="4" w:space="0" w:color="auto"/>
              <w:right w:val="single" w:sz="4" w:space="0" w:color="auto"/>
            </w:tcBorders>
            <w:shd w:val="clear" w:color="auto" w:fill="auto"/>
            <w:noWrap/>
            <w:vAlign w:val="bottom"/>
            <w:hideMark/>
          </w:tcPr>
          <w:p w14:paraId="521DF0EE" w14:textId="77777777" w:rsidR="00587C90" w:rsidRPr="00587C90" w:rsidRDefault="00587C90" w:rsidP="00587C90">
            <w:pPr>
              <w:spacing w:before="0" w:after="0" w:line="240" w:lineRule="auto"/>
              <w:jc w:val="center"/>
              <w:rPr>
                <w:ins w:id="88733" w:author="pete jones" w:date="2022-01-11T16:55:00Z"/>
                <w:rFonts w:ascii="Calibri" w:hAnsi="Calibri" w:cs="Calibri"/>
                <w:color w:val="000000"/>
                <w:sz w:val="22"/>
                <w:szCs w:val="22"/>
              </w:rPr>
            </w:pPr>
            <w:ins w:id="88734" w:author="pete jones" w:date="2022-01-11T16:55:00Z">
              <w:r w:rsidRPr="00587C9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61B0CC46" w14:textId="77777777" w:rsidR="00587C90" w:rsidRPr="00587C90" w:rsidRDefault="00587C90" w:rsidP="00587C90">
            <w:pPr>
              <w:spacing w:before="0" w:after="0" w:line="240" w:lineRule="auto"/>
              <w:jc w:val="center"/>
              <w:rPr>
                <w:ins w:id="88735" w:author="pete jones" w:date="2022-01-11T16:55:00Z"/>
                <w:rFonts w:ascii="Calibri" w:hAnsi="Calibri" w:cs="Calibri"/>
                <w:color w:val="000000"/>
                <w:sz w:val="22"/>
                <w:szCs w:val="22"/>
              </w:rPr>
            </w:pPr>
            <w:ins w:id="88736"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56999642" w14:textId="77777777" w:rsidR="00587C90" w:rsidRPr="00587C90" w:rsidRDefault="00587C90" w:rsidP="00587C90">
            <w:pPr>
              <w:spacing w:before="0" w:after="0" w:line="240" w:lineRule="auto"/>
              <w:jc w:val="center"/>
              <w:rPr>
                <w:ins w:id="88737" w:author="pete jones" w:date="2022-01-11T16:55:00Z"/>
                <w:rFonts w:ascii="Calibri" w:hAnsi="Calibri" w:cs="Calibri"/>
                <w:color w:val="000000"/>
                <w:sz w:val="22"/>
                <w:szCs w:val="22"/>
              </w:rPr>
            </w:pPr>
            <w:ins w:id="88738" w:author="pete jones" w:date="2022-01-11T16:55:00Z">
              <w:r w:rsidRPr="00587C90">
                <w:rPr>
                  <w:rFonts w:ascii="Calibri" w:hAnsi="Calibri" w:cs="Calibri"/>
                  <w:color w:val="000000"/>
                  <w:sz w:val="22"/>
                  <w:szCs w:val="22"/>
                </w:rPr>
                <w:t>60</w:t>
              </w:r>
            </w:ins>
          </w:p>
        </w:tc>
        <w:tc>
          <w:tcPr>
            <w:tcW w:w="474" w:type="dxa"/>
            <w:tcBorders>
              <w:top w:val="nil"/>
              <w:left w:val="nil"/>
              <w:bottom w:val="single" w:sz="4" w:space="0" w:color="auto"/>
              <w:right w:val="single" w:sz="4" w:space="0" w:color="auto"/>
            </w:tcBorders>
            <w:shd w:val="clear" w:color="auto" w:fill="auto"/>
            <w:noWrap/>
            <w:vAlign w:val="bottom"/>
            <w:hideMark/>
          </w:tcPr>
          <w:p w14:paraId="5D265357" w14:textId="77777777" w:rsidR="00587C90" w:rsidRPr="00587C90" w:rsidRDefault="00587C90" w:rsidP="00587C90">
            <w:pPr>
              <w:spacing w:before="0" w:after="0" w:line="240" w:lineRule="auto"/>
              <w:jc w:val="center"/>
              <w:rPr>
                <w:ins w:id="88739" w:author="pete jones" w:date="2022-01-11T16:55:00Z"/>
                <w:rFonts w:ascii="Calibri" w:hAnsi="Calibri" w:cs="Calibri"/>
                <w:color w:val="000000"/>
                <w:sz w:val="22"/>
                <w:szCs w:val="22"/>
              </w:rPr>
            </w:pPr>
            <w:ins w:id="88740" w:author="pete jones" w:date="2022-01-11T16:55:00Z">
              <w:r w:rsidRPr="00587C90">
                <w:rPr>
                  <w:rFonts w:ascii="Calibri" w:hAnsi="Calibri" w:cs="Calibri"/>
                  <w:color w:val="000000"/>
                  <w:sz w:val="22"/>
                  <w:szCs w:val="22"/>
                </w:rPr>
                <w:t>40</w:t>
              </w:r>
            </w:ins>
          </w:p>
        </w:tc>
        <w:tc>
          <w:tcPr>
            <w:tcW w:w="401" w:type="dxa"/>
            <w:tcBorders>
              <w:top w:val="nil"/>
              <w:left w:val="nil"/>
              <w:bottom w:val="single" w:sz="4" w:space="0" w:color="auto"/>
              <w:right w:val="single" w:sz="4" w:space="0" w:color="auto"/>
            </w:tcBorders>
            <w:shd w:val="clear" w:color="auto" w:fill="auto"/>
            <w:noWrap/>
            <w:vAlign w:val="bottom"/>
            <w:hideMark/>
          </w:tcPr>
          <w:p w14:paraId="225829FE" w14:textId="77777777" w:rsidR="00587C90" w:rsidRPr="00587C90" w:rsidRDefault="00587C90" w:rsidP="00587C90">
            <w:pPr>
              <w:spacing w:before="0" w:after="0" w:line="240" w:lineRule="auto"/>
              <w:jc w:val="center"/>
              <w:rPr>
                <w:ins w:id="88741" w:author="pete jones" w:date="2022-01-11T16:55:00Z"/>
                <w:rFonts w:ascii="Calibri" w:hAnsi="Calibri" w:cs="Calibri"/>
                <w:color w:val="000000"/>
                <w:sz w:val="22"/>
                <w:szCs w:val="22"/>
              </w:rPr>
            </w:pPr>
            <w:ins w:id="88742"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2B4FB2A4" w14:textId="77777777" w:rsidR="00587C90" w:rsidRPr="00587C90" w:rsidRDefault="00587C90" w:rsidP="00587C90">
            <w:pPr>
              <w:spacing w:before="0" w:after="0" w:line="240" w:lineRule="auto"/>
              <w:jc w:val="center"/>
              <w:rPr>
                <w:ins w:id="88743" w:author="pete jones" w:date="2022-01-11T16:55:00Z"/>
                <w:rFonts w:ascii="Calibri" w:hAnsi="Calibri" w:cs="Calibri"/>
                <w:color w:val="000000"/>
                <w:sz w:val="22"/>
                <w:szCs w:val="22"/>
              </w:rPr>
            </w:pPr>
            <w:ins w:id="8874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850E5A" w14:textId="77777777" w:rsidR="00587C90" w:rsidRPr="00587C90" w:rsidRDefault="00587C90" w:rsidP="00587C90">
            <w:pPr>
              <w:spacing w:before="0" w:after="0" w:line="240" w:lineRule="auto"/>
              <w:jc w:val="center"/>
              <w:rPr>
                <w:ins w:id="88745" w:author="pete jones" w:date="2022-01-11T16:55:00Z"/>
                <w:rFonts w:ascii="Calibri" w:hAnsi="Calibri" w:cs="Calibri"/>
                <w:color w:val="000000"/>
                <w:sz w:val="22"/>
                <w:szCs w:val="22"/>
              </w:rPr>
            </w:pPr>
            <w:ins w:id="8874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846531" w14:textId="77777777" w:rsidR="00587C90" w:rsidRPr="00587C90" w:rsidRDefault="00587C90" w:rsidP="00587C90">
            <w:pPr>
              <w:spacing w:before="0" w:after="0" w:line="240" w:lineRule="auto"/>
              <w:jc w:val="center"/>
              <w:rPr>
                <w:ins w:id="88747" w:author="pete jones" w:date="2022-01-11T16:55:00Z"/>
                <w:rFonts w:ascii="Calibri" w:hAnsi="Calibri" w:cs="Calibri"/>
                <w:color w:val="000000"/>
                <w:sz w:val="22"/>
                <w:szCs w:val="22"/>
              </w:rPr>
            </w:pPr>
            <w:ins w:id="8874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2AE21E" w14:textId="77777777" w:rsidR="00587C90" w:rsidRPr="00587C90" w:rsidRDefault="00587C90" w:rsidP="00587C90">
            <w:pPr>
              <w:spacing w:before="0" w:after="0" w:line="240" w:lineRule="auto"/>
              <w:jc w:val="center"/>
              <w:rPr>
                <w:ins w:id="88749" w:author="pete jones" w:date="2022-01-11T16:55:00Z"/>
                <w:rFonts w:ascii="Calibri" w:hAnsi="Calibri" w:cs="Calibri"/>
                <w:color w:val="000000"/>
                <w:sz w:val="22"/>
                <w:szCs w:val="22"/>
              </w:rPr>
            </w:pPr>
            <w:ins w:id="8875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316027" w14:textId="77777777" w:rsidR="00587C90" w:rsidRPr="00587C90" w:rsidRDefault="00587C90" w:rsidP="00587C90">
            <w:pPr>
              <w:spacing w:before="0" w:after="0" w:line="240" w:lineRule="auto"/>
              <w:jc w:val="center"/>
              <w:rPr>
                <w:ins w:id="88751" w:author="pete jones" w:date="2022-01-11T16:55:00Z"/>
                <w:rFonts w:ascii="Calibri" w:hAnsi="Calibri" w:cs="Calibri"/>
                <w:color w:val="000000"/>
                <w:sz w:val="22"/>
                <w:szCs w:val="22"/>
              </w:rPr>
            </w:pPr>
            <w:ins w:id="8875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42AE68" w14:textId="77777777" w:rsidR="00587C90" w:rsidRPr="00587C90" w:rsidRDefault="00587C90" w:rsidP="00587C90">
            <w:pPr>
              <w:spacing w:before="0" w:after="0" w:line="240" w:lineRule="auto"/>
              <w:jc w:val="center"/>
              <w:rPr>
                <w:ins w:id="88753" w:author="pete jones" w:date="2022-01-11T16:55:00Z"/>
                <w:rFonts w:ascii="Calibri" w:hAnsi="Calibri" w:cs="Calibri"/>
                <w:color w:val="000000"/>
                <w:sz w:val="22"/>
                <w:szCs w:val="22"/>
              </w:rPr>
            </w:pPr>
            <w:ins w:id="88754"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2299789" w14:textId="77777777" w:rsidR="00587C90" w:rsidRPr="00587C90" w:rsidRDefault="00587C90" w:rsidP="00587C90">
            <w:pPr>
              <w:spacing w:before="0" w:after="0" w:line="240" w:lineRule="auto"/>
              <w:jc w:val="center"/>
              <w:rPr>
                <w:ins w:id="88755" w:author="pete jones" w:date="2022-01-11T16:55:00Z"/>
                <w:rFonts w:ascii="Calibri" w:hAnsi="Calibri" w:cs="Calibri"/>
                <w:color w:val="000000"/>
                <w:sz w:val="22"/>
                <w:szCs w:val="22"/>
              </w:rPr>
            </w:pPr>
            <w:ins w:id="88756" w:author="pete jones" w:date="2022-01-11T16:55:00Z">
              <w:r w:rsidRPr="00587C90">
                <w:rPr>
                  <w:rFonts w:ascii="Calibri" w:hAnsi="Calibri" w:cs="Calibri"/>
                  <w:color w:val="000000"/>
                  <w:sz w:val="22"/>
                  <w:szCs w:val="22"/>
                </w:rPr>
                <w:t> </w:t>
              </w:r>
            </w:ins>
          </w:p>
        </w:tc>
      </w:tr>
      <w:tr w:rsidR="00587C90" w:rsidRPr="00587C90" w14:paraId="1CA293FB" w14:textId="77777777" w:rsidTr="00587C90">
        <w:trPr>
          <w:trHeight w:val="300"/>
          <w:ins w:id="88757"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8B93645" w14:textId="77777777" w:rsidR="00587C90" w:rsidRPr="00587C90" w:rsidRDefault="00587C90" w:rsidP="00587C90">
            <w:pPr>
              <w:spacing w:before="0" w:after="0" w:line="240" w:lineRule="auto"/>
              <w:jc w:val="center"/>
              <w:rPr>
                <w:ins w:id="88758" w:author="pete jones" w:date="2022-01-11T16:55:00Z"/>
                <w:rFonts w:ascii="Calibri" w:hAnsi="Calibri" w:cs="Calibri"/>
                <w:color w:val="000000"/>
                <w:sz w:val="22"/>
                <w:szCs w:val="22"/>
              </w:rPr>
            </w:pPr>
            <w:ins w:id="88759" w:author="pete jones" w:date="2022-01-11T16:55:00Z">
              <w:r w:rsidRPr="00587C9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463C996" w14:textId="77777777" w:rsidR="00587C90" w:rsidRPr="00587C90" w:rsidRDefault="00587C90" w:rsidP="00587C90">
            <w:pPr>
              <w:spacing w:before="0" w:after="0" w:line="240" w:lineRule="auto"/>
              <w:jc w:val="left"/>
              <w:rPr>
                <w:ins w:id="88760" w:author="pete jones" w:date="2022-01-11T16:55:00Z"/>
                <w:rFonts w:ascii="Calibri" w:hAnsi="Calibri" w:cs="Calibri"/>
                <w:color w:val="000000"/>
                <w:sz w:val="22"/>
                <w:szCs w:val="22"/>
              </w:rPr>
            </w:pPr>
            <w:ins w:id="88761" w:author="pete jones" w:date="2022-01-11T16:55:00Z">
              <w:r w:rsidRPr="00587C90">
                <w:rPr>
                  <w:rFonts w:ascii="Calibri" w:hAnsi="Calibri" w:cs="Calibri"/>
                  <w:color w:val="000000"/>
                  <w:sz w:val="22"/>
                  <w:szCs w:val="22"/>
                </w:rPr>
                <w:t>Engineering Principles B</w:t>
              </w:r>
            </w:ins>
          </w:p>
        </w:tc>
        <w:tc>
          <w:tcPr>
            <w:tcW w:w="409" w:type="dxa"/>
            <w:tcBorders>
              <w:top w:val="nil"/>
              <w:left w:val="nil"/>
              <w:bottom w:val="single" w:sz="4" w:space="0" w:color="auto"/>
              <w:right w:val="single" w:sz="4" w:space="0" w:color="auto"/>
            </w:tcBorders>
            <w:shd w:val="clear" w:color="auto" w:fill="auto"/>
            <w:noWrap/>
            <w:vAlign w:val="bottom"/>
            <w:hideMark/>
          </w:tcPr>
          <w:p w14:paraId="73395522" w14:textId="77777777" w:rsidR="00587C90" w:rsidRPr="00587C90" w:rsidRDefault="00587C90" w:rsidP="00587C90">
            <w:pPr>
              <w:spacing w:before="0" w:after="0" w:line="240" w:lineRule="auto"/>
              <w:jc w:val="center"/>
              <w:rPr>
                <w:ins w:id="88762" w:author="pete jones" w:date="2022-01-11T16:55:00Z"/>
                <w:rFonts w:ascii="Calibri" w:hAnsi="Calibri" w:cs="Calibri"/>
                <w:color w:val="000000"/>
                <w:sz w:val="22"/>
                <w:szCs w:val="22"/>
              </w:rPr>
            </w:pPr>
            <w:ins w:id="88763" w:author="pete jones" w:date="2022-01-11T16:55:00Z">
              <w:r w:rsidRPr="00587C9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7983EACA" w14:textId="77777777" w:rsidR="00587C90" w:rsidRPr="00587C90" w:rsidRDefault="00587C90" w:rsidP="00587C90">
            <w:pPr>
              <w:spacing w:before="0" w:after="0" w:line="240" w:lineRule="auto"/>
              <w:jc w:val="center"/>
              <w:rPr>
                <w:ins w:id="88764" w:author="pete jones" w:date="2022-01-11T16:55:00Z"/>
                <w:rFonts w:ascii="Calibri" w:hAnsi="Calibri" w:cs="Calibri"/>
                <w:color w:val="000000"/>
                <w:sz w:val="22"/>
                <w:szCs w:val="22"/>
              </w:rPr>
            </w:pPr>
            <w:ins w:id="88765"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54D347E2" w14:textId="77777777" w:rsidR="00587C90" w:rsidRPr="00587C90" w:rsidRDefault="00587C90" w:rsidP="00587C90">
            <w:pPr>
              <w:spacing w:before="0" w:after="0" w:line="240" w:lineRule="auto"/>
              <w:jc w:val="center"/>
              <w:rPr>
                <w:ins w:id="88766" w:author="pete jones" w:date="2022-01-11T16:55:00Z"/>
                <w:rFonts w:ascii="Calibri" w:hAnsi="Calibri" w:cs="Calibri"/>
                <w:color w:val="000000"/>
                <w:sz w:val="22"/>
                <w:szCs w:val="22"/>
              </w:rPr>
            </w:pPr>
            <w:ins w:id="88767" w:author="pete jones" w:date="2022-01-11T16:55:00Z">
              <w:r w:rsidRPr="00587C90">
                <w:rPr>
                  <w:rFonts w:ascii="Calibri" w:hAnsi="Calibri" w:cs="Calibri"/>
                  <w:color w:val="000000"/>
                  <w:sz w:val="22"/>
                  <w:szCs w:val="22"/>
                </w:rPr>
                <w:t>60</w:t>
              </w:r>
            </w:ins>
          </w:p>
        </w:tc>
        <w:tc>
          <w:tcPr>
            <w:tcW w:w="474" w:type="dxa"/>
            <w:tcBorders>
              <w:top w:val="nil"/>
              <w:left w:val="nil"/>
              <w:bottom w:val="single" w:sz="4" w:space="0" w:color="auto"/>
              <w:right w:val="single" w:sz="4" w:space="0" w:color="auto"/>
            </w:tcBorders>
            <w:shd w:val="clear" w:color="auto" w:fill="auto"/>
            <w:noWrap/>
            <w:vAlign w:val="bottom"/>
            <w:hideMark/>
          </w:tcPr>
          <w:p w14:paraId="487996B9" w14:textId="77777777" w:rsidR="00587C90" w:rsidRPr="00587C90" w:rsidRDefault="00587C90" w:rsidP="00587C90">
            <w:pPr>
              <w:spacing w:before="0" w:after="0" w:line="240" w:lineRule="auto"/>
              <w:jc w:val="center"/>
              <w:rPr>
                <w:ins w:id="88768" w:author="pete jones" w:date="2022-01-11T16:55:00Z"/>
                <w:rFonts w:ascii="Calibri" w:hAnsi="Calibri" w:cs="Calibri"/>
                <w:color w:val="000000"/>
                <w:sz w:val="22"/>
                <w:szCs w:val="22"/>
              </w:rPr>
            </w:pPr>
            <w:ins w:id="88769" w:author="pete jones" w:date="2022-01-11T16:55:00Z">
              <w:r w:rsidRPr="00587C90">
                <w:rPr>
                  <w:rFonts w:ascii="Calibri" w:hAnsi="Calibri" w:cs="Calibri"/>
                  <w:color w:val="000000"/>
                  <w:sz w:val="22"/>
                  <w:szCs w:val="22"/>
                </w:rPr>
                <w:t>40</w:t>
              </w:r>
            </w:ins>
          </w:p>
        </w:tc>
        <w:tc>
          <w:tcPr>
            <w:tcW w:w="401" w:type="dxa"/>
            <w:tcBorders>
              <w:top w:val="nil"/>
              <w:left w:val="nil"/>
              <w:bottom w:val="single" w:sz="4" w:space="0" w:color="auto"/>
              <w:right w:val="single" w:sz="4" w:space="0" w:color="auto"/>
            </w:tcBorders>
            <w:shd w:val="clear" w:color="auto" w:fill="auto"/>
            <w:noWrap/>
            <w:vAlign w:val="bottom"/>
            <w:hideMark/>
          </w:tcPr>
          <w:p w14:paraId="7B980714" w14:textId="77777777" w:rsidR="00587C90" w:rsidRPr="00587C90" w:rsidRDefault="00587C90" w:rsidP="00587C90">
            <w:pPr>
              <w:spacing w:before="0" w:after="0" w:line="240" w:lineRule="auto"/>
              <w:jc w:val="center"/>
              <w:rPr>
                <w:ins w:id="88770" w:author="pete jones" w:date="2022-01-11T16:55:00Z"/>
                <w:rFonts w:ascii="Calibri" w:hAnsi="Calibri" w:cs="Calibri"/>
                <w:color w:val="000000"/>
                <w:sz w:val="22"/>
                <w:szCs w:val="22"/>
              </w:rPr>
            </w:pPr>
            <w:ins w:id="88771"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12547C3C" w14:textId="77777777" w:rsidR="00587C90" w:rsidRPr="00587C90" w:rsidRDefault="00587C90" w:rsidP="00587C90">
            <w:pPr>
              <w:spacing w:before="0" w:after="0" w:line="240" w:lineRule="auto"/>
              <w:jc w:val="center"/>
              <w:rPr>
                <w:ins w:id="88772" w:author="pete jones" w:date="2022-01-11T16:55:00Z"/>
                <w:rFonts w:ascii="Calibri" w:hAnsi="Calibri" w:cs="Calibri"/>
                <w:color w:val="000000"/>
                <w:sz w:val="22"/>
                <w:szCs w:val="22"/>
              </w:rPr>
            </w:pPr>
            <w:ins w:id="8877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2EC7E9" w14:textId="77777777" w:rsidR="00587C90" w:rsidRPr="00587C90" w:rsidRDefault="00587C90" w:rsidP="00587C90">
            <w:pPr>
              <w:spacing w:before="0" w:after="0" w:line="240" w:lineRule="auto"/>
              <w:jc w:val="center"/>
              <w:rPr>
                <w:ins w:id="88774" w:author="pete jones" w:date="2022-01-11T16:55:00Z"/>
                <w:rFonts w:ascii="Calibri" w:hAnsi="Calibri" w:cs="Calibri"/>
                <w:color w:val="000000"/>
                <w:sz w:val="22"/>
                <w:szCs w:val="22"/>
              </w:rPr>
            </w:pPr>
            <w:ins w:id="8877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B825BC" w14:textId="77777777" w:rsidR="00587C90" w:rsidRPr="00587C90" w:rsidRDefault="00587C90" w:rsidP="00587C90">
            <w:pPr>
              <w:spacing w:before="0" w:after="0" w:line="240" w:lineRule="auto"/>
              <w:jc w:val="center"/>
              <w:rPr>
                <w:ins w:id="88776" w:author="pete jones" w:date="2022-01-11T16:55:00Z"/>
                <w:rFonts w:ascii="Calibri" w:hAnsi="Calibri" w:cs="Calibri"/>
                <w:color w:val="000000"/>
                <w:sz w:val="22"/>
                <w:szCs w:val="22"/>
              </w:rPr>
            </w:pPr>
            <w:ins w:id="8877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8C934E" w14:textId="77777777" w:rsidR="00587C90" w:rsidRPr="00587C90" w:rsidRDefault="00587C90" w:rsidP="00587C90">
            <w:pPr>
              <w:spacing w:before="0" w:after="0" w:line="240" w:lineRule="auto"/>
              <w:jc w:val="center"/>
              <w:rPr>
                <w:ins w:id="88778" w:author="pete jones" w:date="2022-01-11T16:55:00Z"/>
                <w:rFonts w:ascii="Calibri" w:hAnsi="Calibri" w:cs="Calibri"/>
                <w:color w:val="000000"/>
                <w:sz w:val="22"/>
                <w:szCs w:val="22"/>
              </w:rPr>
            </w:pPr>
            <w:ins w:id="8877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FC1AD5" w14:textId="77777777" w:rsidR="00587C90" w:rsidRPr="00587C90" w:rsidRDefault="00587C90" w:rsidP="00587C90">
            <w:pPr>
              <w:spacing w:before="0" w:after="0" w:line="240" w:lineRule="auto"/>
              <w:jc w:val="center"/>
              <w:rPr>
                <w:ins w:id="88780" w:author="pete jones" w:date="2022-01-11T16:55:00Z"/>
                <w:rFonts w:ascii="Calibri" w:hAnsi="Calibri" w:cs="Calibri"/>
                <w:color w:val="000000"/>
                <w:sz w:val="22"/>
                <w:szCs w:val="22"/>
              </w:rPr>
            </w:pPr>
            <w:ins w:id="8878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9E5530" w14:textId="77777777" w:rsidR="00587C90" w:rsidRPr="00587C90" w:rsidRDefault="00587C90" w:rsidP="00587C90">
            <w:pPr>
              <w:spacing w:before="0" w:after="0" w:line="240" w:lineRule="auto"/>
              <w:jc w:val="center"/>
              <w:rPr>
                <w:ins w:id="88782" w:author="pete jones" w:date="2022-01-11T16:55:00Z"/>
                <w:rFonts w:ascii="Calibri" w:hAnsi="Calibri" w:cs="Calibri"/>
                <w:color w:val="000000"/>
                <w:sz w:val="22"/>
                <w:szCs w:val="22"/>
              </w:rPr>
            </w:pPr>
            <w:ins w:id="88783"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436FD5D" w14:textId="77777777" w:rsidR="00587C90" w:rsidRPr="00587C90" w:rsidRDefault="00587C90" w:rsidP="00587C90">
            <w:pPr>
              <w:spacing w:before="0" w:after="0" w:line="240" w:lineRule="auto"/>
              <w:jc w:val="center"/>
              <w:rPr>
                <w:ins w:id="88784" w:author="pete jones" w:date="2022-01-11T16:55:00Z"/>
                <w:rFonts w:ascii="Calibri" w:hAnsi="Calibri" w:cs="Calibri"/>
                <w:color w:val="000000"/>
                <w:sz w:val="22"/>
                <w:szCs w:val="22"/>
              </w:rPr>
            </w:pPr>
            <w:ins w:id="88785" w:author="pete jones" w:date="2022-01-11T16:55:00Z">
              <w:r w:rsidRPr="00587C90">
                <w:rPr>
                  <w:rFonts w:ascii="Calibri" w:hAnsi="Calibri" w:cs="Calibri"/>
                  <w:color w:val="000000"/>
                  <w:sz w:val="22"/>
                  <w:szCs w:val="22"/>
                </w:rPr>
                <w:t> </w:t>
              </w:r>
            </w:ins>
          </w:p>
        </w:tc>
      </w:tr>
      <w:tr w:rsidR="00587C90" w:rsidRPr="00587C90" w14:paraId="2A38C2EA" w14:textId="77777777" w:rsidTr="00587C90">
        <w:trPr>
          <w:trHeight w:val="300"/>
          <w:ins w:id="88786"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413CAB1" w14:textId="77777777" w:rsidR="00587C90" w:rsidRPr="00587C90" w:rsidRDefault="00587C90" w:rsidP="00587C90">
            <w:pPr>
              <w:spacing w:before="0" w:after="0" w:line="240" w:lineRule="auto"/>
              <w:jc w:val="center"/>
              <w:rPr>
                <w:ins w:id="88787" w:author="pete jones" w:date="2022-01-11T16:55:00Z"/>
                <w:rFonts w:ascii="Calibri" w:hAnsi="Calibri" w:cs="Calibri"/>
                <w:color w:val="000000"/>
                <w:sz w:val="22"/>
                <w:szCs w:val="22"/>
              </w:rPr>
            </w:pPr>
            <w:ins w:id="88788" w:author="pete jones" w:date="2022-01-11T16:55:00Z">
              <w:r w:rsidRPr="00587C90">
                <w:rPr>
                  <w:rFonts w:ascii="Calibri" w:hAnsi="Calibri" w:cs="Calibri"/>
                  <w:color w:val="000000"/>
                  <w:sz w:val="22"/>
                  <w:szCs w:val="22"/>
                </w:rPr>
                <w:lastRenderedPageBreak/>
                <w:t>4</w:t>
              </w:r>
            </w:ins>
          </w:p>
        </w:tc>
        <w:tc>
          <w:tcPr>
            <w:tcW w:w="5320" w:type="dxa"/>
            <w:tcBorders>
              <w:top w:val="nil"/>
              <w:left w:val="nil"/>
              <w:bottom w:val="single" w:sz="4" w:space="0" w:color="auto"/>
              <w:right w:val="single" w:sz="8" w:space="0" w:color="auto"/>
            </w:tcBorders>
            <w:shd w:val="clear" w:color="auto" w:fill="auto"/>
            <w:vAlign w:val="bottom"/>
            <w:hideMark/>
          </w:tcPr>
          <w:p w14:paraId="2653BF38" w14:textId="77777777" w:rsidR="00587C90" w:rsidRPr="00587C90" w:rsidRDefault="00587C90" w:rsidP="00587C90">
            <w:pPr>
              <w:spacing w:before="0" w:after="0" w:line="240" w:lineRule="auto"/>
              <w:jc w:val="left"/>
              <w:rPr>
                <w:ins w:id="88789" w:author="pete jones" w:date="2022-01-11T16:55:00Z"/>
                <w:rFonts w:ascii="Calibri" w:hAnsi="Calibri" w:cs="Calibri"/>
                <w:color w:val="000000"/>
                <w:sz w:val="22"/>
                <w:szCs w:val="22"/>
              </w:rPr>
            </w:pPr>
            <w:ins w:id="88790" w:author="pete jones" w:date="2022-01-11T16:55:00Z">
              <w:r w:rsidRPr="00587C90">
                <w:rPr>
                  <w:rFonts w:ascii="Calibri" w:hAnsi="Calibri" w:cs="Calibri"/>
                  <w:color w:val="000000"/>
                  <w:sz w:val="22"/>
                  <w:szCs w:val="22"/>
                </w:rPr>
                <w:t>Materials with Practice</w:t>
              </w:r>
            </w:ins>
          </w:p>
        </w:tc>
        <w:tc>
          <w:tcPr>
            <w:tcW w:w="409" w:type="dxa"/>
            <w:tcBorders>
              <w:top w:val="nil"/>
              <w:left w:val="nil"/>
              <w:bottom w:val="single" w:sz="4" w:space="0" w:color="auto"/>
              <w:right w:val="single" w:sz="4" w:space="0" w:color="auto"/>
            </w:tcBorders>
            <w:shd w:val="clear" w:color="auto" w:fill="auto"/>
            <w:noWrap/>
            <w:vAlign w:val="bottom"/>
            <w:hideMark/>
          </w:tcPr>
          <w:p w14:paraId="75DB95CA" w14:textId="77777777" w:rsidR="00587C90" w:rsidRPr="00587C90" w:rsidRDefault="00587C90" w:rsidP="00587C90">
            <w:pPr>
              <w:spacing w:before="0" w:after="0" w:line="240" w:lineRule="auto"/>
              <w:jc w:val="center"/>
              <w:rPr>
                <w:ins w:id="88791" w:author="pete jones" w:date="2022-01-11T16:55:00Z"/>
                <w:rFonts w:ascii="Calibri" w:hAnsi="Calibri" w:cs="Calibri"/>
                <w:color w:val="000000"/>
                <w:sz w:val="22"/>
                <w:szCs w:val="22"/>
              </w:rPr>
            </w:pPr>
            <w:ins w:id="88792" w:author="pete jones" w:date="2022-01-11T16:55:00Z">
              <w:r w:rsidRPr="00587C9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040E6D68" w14:textId="77777777" w:rsidR="00587C90" w:rsidRPr="00587C90" w:rsidRDefault="00587C90" w:rsidP="00587C90">
            <w:pPr>
              <w:spacing w:before="0" w:after="0" w:line="240" w:lineRule="auto"/>
              <w:jc w:val="center"/>
              <w:rPr>
                <w:ins w:id="88793" w:author="pete jones" w:date="2022-01-11T16:55:00Z"/>
                <w:rFonts w:ascii="Calibri" w:hAnsi="Calibri" w:cs="Calibri"/>
                <w:color w:val="000000"/>
                <w:sz w:val="22"/>
                <w:szCs w:val="22"/>
              </w:rPr>
            </w:pPr>
            <w:ins w:id="88794"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3887EE8C" w14:textId="77777777" w:rsidR="00587C90" w:rsidRPr="00587C90" w:rsidRDefault="00587C90" w:rsidP="00587C90">
            <w:pPr>
              <w:spacing w:before="0" w:after="0" w:line="240" w:lineRule="auto"/>
              <w:jc w:val="center"/>
              <w:rPr>
                <w:ins w:id="88795" w:author="pete jones" w:date="2022-01-11T16:55:00Z"/>
                <w:rFonts w:ascii="Calibri" w:hAnsi="Calibri" w:cs="Calibri"/>
                <w:color w:val="000000"/>
                <w:sz w:val="22"/>
                <w:szCs w:val="22"/>
              </w:rPr>
            </w:pPr>
            <w:ins w:id="88796" w:author="pete jones" w:date="2022-01-11T16:55:00Z">
              <w:r w:rsidRPr="00587C90">
                <w:rPr>
                  <w:rFonts w:ascii="Calibri" w:hAnsi="Calibri" w:cs="Calibri"/>
                  <w:color w:val="000000"/>
                  <w:sz w:val="22"/>
                  <w:szCs w:val="22"/>
                </w:rPr>
                <w:t>60</w:t>
              </w:r>
            </w:ins>
          </w:p>
        </w:tc>
        <w:tc>
          <w:tcPr>
            <w:tcW w:w="474" w:type="dxa"/>
            <w:tcBorders>
              <w:top w:val="nil"/>
              <w:left w:val="nil"/>
              <w:bottom w:val="single" w:sz="4" w:space="0" w:color="auto"/>
              <w:right w:val="single" w:sz="4" w:space="0" w:color="auto"/>
            </w:tcBorders>
            <w:shd w:val="clear" w:color="auto" w:fill="auto"/>
            <w:noWrap/>
            <w:vAlign w:val="bottom"/>
            <w:hideMark/>
          </w:tcPr>
          <w:p w14:paraId="51D73A70" w14:textId="77777777" w:rsidR="00587C90" w:rsidRPr="00587C90" w:rsidRDefault="00587C90" w:rsidP="00587C90">
            <w:pPr>
              <w:spacing w:before="0" w:after="0" w:line="240" w:lineRule="auto"/>
              <w:jc w:val="center"/>
              <w:rPr>
                <w:ins w:id="88797" w:author="pete jones" w:date="2022-01-11T16:55:00Z"/>
                <w:rFonts w:ascii="Calibri" w:hAnsi="Calibri" w:cs="Calibri"/>
                <w:color w:val="000000"/>
                <w:sz w:val="22"/>
                <w:szCs w:val="22"/>
              </w:rPr>
            </w:pPr>
            <w:ins w:id="88798" w:author="pete jones" w:date="2022-01-11T16:55:00Z">
              <w:r w:rsidRPr="00587C90">
                <w:rPr>
                  <w:rFonts w:ascii="Calibri" w:hAnsi="Calibri" w:cs="Calibri"/>
                  <w:color w:val="000000"/>
                  <w:sz w:val="22"/>
                  <w:szCs w:val="22"/>
                </w:rPr>
                <w:t>40</w:t>
              </w:r>
            </w:ins>
          </w:p>
        </w:tc>
        <w:tc>
          <w:tcPr>
            <w:tcW w:w="401" w:type="dxa"/>
            <w:tcBorders>
              <w:top w:val="nil"/>
              <w:left w:val="nil"/>
              <w:bottom w:val="single" w:sz="4" w:space="0" w:color="auto"/>
              <w:right w:val="single" w:sz="4" w:space="0" w:color="auto"/>
            </w:tcBorders>
            <w:shd w:val="clear" w:color="auto" w:fill="auto"/>
            <w:noWrap/>
            <w:vAlign w:val="bottom"/>
            <w:hideMark/>
          </w:tcPr>
          <w:p w14:paraId="48E9C2C3" w14:textId="77777777" w:rsidR="00587C90" w:rsidRPr="00587C90" w:rsidRDefault="00587C90" w:rsidP="00587C90">
            <w:pPr>
              <w:spacing w:before="0" w:after="0" w:line="240" w:lineRule="auto"/>
              <w:jc w:val="center"/>
              <w:rPr>
                <w:ins w:id="88799" w:author="pete jones" w:date="2022-01-11T16:55:00Z"/>
                <w:rFonts w:ascii="Calibri" w:hAnsi="Calibri" w:cs="Calibri"/>
                <w:color w:val="000000"/>
                <w:sz w:val="22"/>
                <w:szCs w:val="22"/>
              </w:rPr>
            </w:pPr>
            <w:ins w:id="88800"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4AE19824" w14:textId="77777777" w:rsidR="00587C90" w:rsidRPr="00587C90" w:rsidRDefault="00587C90" w:rsidP="00587C90">
            <w:pPr>
              <w:spacing w:before="0" w:after="0" w:line="240" w:lineRule="auto"/>
              <w:jc w:val="center"/>
              <w:rPr>
                <w:ins w:id="88801" w:author="pete jones" w:date="2022-01-11T16:55:00Z"/>
                <w:rFonts w:ascii="Calibri" w:hAnsi="Calibri" w:cs="Calibri"/>
                <w:color w:val="000000"/>
                <w:sz w:val="22"/>
                <w:szCs w:val="22"/>
              </w:rPr>
            </w:pPr>
            <w:ins w:id="8880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968D18" w14:textId="77777777" w:rsidR="00587C90" w:rsidRPr="00587C90" w:rsidRDefault="00587C90" w:rsidP="00587C90">
            <w:pPr>
              <w:spacing w:before="0" w:after="0" w:line="240" w:lineRule="auto"/>
              <w:jc w:val="center"/>
              <w:rPr>
                <w:ins w:id="88803" w:author="pete jones" w:date="2022-01-11T16:55:00Z"/>
                <w:rFonts w:ascii="Calibri" w:hAnsi="Calibri" w:cs="Calibri"/>
                <w:color w:val="000000"/>
                <w:sz w:val="22"/>
                <w:szCs w:val="22"/>
              </w:rPr>
            </w:pPr>
            <w:ins w:id="8880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AFC0C3" w14:textId="77777777" w:rsidR="00587C90" w:rsidRPr="00587C90" w:rsidRDefault="00587C90" w:rsidP="00587C90">
            <w:pPr>
              <w:spacing w:before="0" w:after="0" w:line="240" w:lineRule="auto"/>
              <w:jc w:val="center"/>
              <w:rPr>
                <w:ins w:id="88805" w:author="pete jones" w:date="2022-01-11T16:55:00Z"/>
                <w:rFonts w:ascii="Calibri" w:hAnsi="Calibri" w:cs="Calibri"/>
                <w:color w:val="000000"/>
                <w:sz w:val="22"/>
                <w:szCs w:val="22"/>
              </w:rPr>
            </w:pPr>
            <w:ins w:id="8880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82DA06" w14:textId="77777777" w:rsidR="00587C90" w:rsidRPr="00587C90" w:rsidRDefault="00587C90" w:rsidP="00587C90">
            <w:pPr>
              <w:spacing w:before="0" w:after="0" w:line="240" w:lineRule="auto"/>
              <w:jc w:val="center"/>
              <w:rPr>
                <w:ins w:id="88807" w:author="pete jones" w:date="2022-01-11T16:55:00Z"/>
                <w:rFonts w:ascii="Calibri" w:hAnsi="Calibri" w:cs="Calibri"/>
                <w:color w:val="000000"/>
                <w:sz w:val="22"/>
                <w:szCs w:val="22"/>
              </w:rPr>
            </w:pPr>
            <w:ins w:id="8880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F2E236" w14:textId="77777777" w:rsidR="00587C90" w:rsidRPr="00587C90" w:rsidRDefault="00587C90" w:rsidP="00587C90">
            <w:pPr>
              <w:spacing w:before="0" w:after="0" w:line="240" w:lineRule="auto"/>
              <w:jc w:val="center"/>
              <w:rPr>
                <w:ins w:id="88809" w:author="pete jones" w:date="2022-01-11T16:55:00Z"/>
                <w:rFonts w:ascii="Calibri" w:hAnsi="Calibri" w:cs="Calibri"/>
                <w:color w:val="000000"/>
                <w:sz w:val="22"/>
                <w:szCs w:val="22"/>
              </w:rPr>
            </w:pPr>
            <w:ins w:id="8881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DCF6C6" w14:textId="77777777" w:rsidR="00587C90" w:rsidRPr="00587C90" w:rsidRDefault="00587C90" w:rsidP="00587C90">
            <w:pPr>
              <w:spacing w:before="0" w:after="0" w:line="240" w:lineRule="auto"/>
              <w:jc w:val="center"/>
              <w:rPr>
                <w:ins w:id="88811" w:author="pete jones" w:date="2022-01-11T16:55:00Z"/>
                <w:rFonts w:ascii="Calibri" w:hAnsi="Calibri" w:cs="Calibri"/>
                <w:color w:val="000000"/>
                <w:sz w:val="22"/>
                <w:szCs w:val="22"/>
              </w:rPr>
            </w:pPr>
            <w:ins w:id="88812"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BF3FCE0" w14:textId="77777777" w:rsidR="00587C90" w:rsidRPr="00587C90" w:rsidRDefault="00587C90" w:rsidP="00587C90">
            <w:pPr>
              <w:spacing w:before="0" w:after="0" w:line="240" w:lineRule="auto"/>
              <w:jc w:val="center"/>
              <w:rPr>
                <w:ins w:id="88813" w:author="pete jones" w:date="2022-01-11T16:55:00Z"/>
                <w:rFonts w:ascii="Calibri" w:hAnsi="Calibri" w:cs="Calibri"/>
                <w:color w:val="000000"/>
                <w:sz w:val="22"/>
                <w:szCs w:val="22"/>
              </w:rPr>
            </w:pPr>
            <w:ins w:id="88814" w:author="pete jones" w:date="2022-01-11T16:55:00Z">
              <w:r w:rsidRPr="00587C90">
                <w:rPr>
                  <w:rFonts w:ascii="Calibri" w:hAnsi="Calibri" w:cs="Calibri"/>
                  <w:color w:val="000000"/>
                  <w:sz w:val="22"/>
                  <w:szCs w:val="22"/>
                </w:rPr>
                <w:t> </w:t>
              </w:r>
            </w:ins>
          </w:p>
        </w:tc>
      </w:tr>
      <w:tr w:rsidR="00587C90" w:rsidRPr="00587C90" w14:paraId="3C85BC2C" w14:textId="77777777" w:rsidTr="00587C90">
        <w:trPr>
          <w:trHeight w:val="300"/>
          <w:ins w:id="88815"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E9A64EC" w14:textId="77777777" w:rsidR="00587C90" w:rsidRPr="00587C90" w:rsidRDefault="00587C90" w:rsidP="00587C90">
            <w:pPr>
              <w:spacing w:before="0" w:after="0" w:line="240" w:lineRule="auto"/>
              <w:jc w:val="center"/>
              <w:rPr>
                <w:ins w:id="88816" w:author="pete jones" w:date="2022-01-11T16:55:00Z"/>
                <w:rFonts w:ascii="Calibri" w:hAnsi="Calibri" w:cs="Calibri"/>
                <w:color w:val="000000"/>
                <w:sz w:val="22"/>
                <w:szCs w:val="22"/>
              </w:rPr>
            </w:pPr>
            <w:ins w:id="88817" w:author="pete jones" w:date="2022-01-11T16:55:00Z">
              <w:r w:rsidRPr="00587C9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41E8A5F" w14:textId="77777777" w:rsidR="00587C90" w:rsidRPr="00587C90" w:rsidRDefault="00587C90" w:rsidP="00587C90">
            <w:pPr>
              <w:spacing w:before="0" w:after="0" w:line="240" w:lineRule="auto"/>
              <w:jc w:val="left"/>
              <w:rPr>
                <w:ins w:id="88818" w:author="pete jones" w:date="2022-01-11T16:55:00Z"/>
                <w:rFonts w:ascii="Calibri" w:hAnsi="Calibri" w:cs="Calibri"/>
                <w:color w:val="000000"/>
                <w:sz w:val="22"/>
                <w:szCs w:val="22"/>
              </w:rPr>
            </w:pPr>
            <w:ins w:id="88819" w:author="pete jones" w:date="2022-01-11T16:55:00Z">
              <w:r w:rsidRPr="00587C90">
                <w:rPr>
                  <w:rFonts w:ascii="Calibri" w:hAnsi="Calibri" w:cs="Calibri"/>
                  <w:color w:val="000000"/>
                  <w:sz w:val="22"/>
                  <w:szCs w:val="22"/>
                </w:rPr>
                <w:t>Electrical and Electronic Principles</w:t>
              </w:r>
            </w:ins>
          </w:p>
        </w:tc>
        <w:tc>
          <w:tcPr>
            <w:tcW w:w="409" w:type="dxa"/>
            <w:tcBorders>
              <w:top w:val="nil"/>
              <w:left w:val="nil"/>
              <w:bottom w:val="single" w:sz="4" w:space="0" w:color="auto"/>
              <w:right w:val="single" w:sz="4" w:space="0" w:color="auto"/>
            </w:tcBorders>
            <w:shd w:val="clear" w:color="auto" w:fill="auto"/>
            <w:noWrap/>
            <w:vAlign w:val="bottom"/>
            <w:hideMark/>
          </w:tcPr>
          <w:p w14:paraId="02AF5A26" w14:textId="77777777" w:rsidR="00587C90" w:rsidRPr="00587C90" w:rsidRDefault="00587C90" w:rsidP="00587C90">
            <w:pPr>
              <w:spacing w:before="0" w:after="0" w:line="240" w:lineRule="auto"/>
              <w:jc w:val="center"/>
              <w:rPr>
                <w:ins w:id="88820" w:author="pete jones" w:date="2022-01-11T16:55:00Z"/>
                <w:rFonts w:ascii="Calibri" w:hAnsi="Calibri" w:cs="Calibri"/>
                <w:color w:val="000000"/>
                <w:sz w:val="22"/>
                <w:szCs w:val="22"/>
              </w:rPr>
            </w:pPr>
            <w:ins w:id="88821" w:author="pete jones" w:date="2022-01-11T16:55:00Z">
              <w:r w:rsidRPr="00587C9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1C220C0B" w14:textId="77777777" w:rsidR="00587C90" w:rsidRPr="00587C90" w:rsidRDefault="00587C90" w:rsidP="00587C90">
            <w:pPr>
              <w:spacing w:before="0" w:after="0" w:line="240" w:lineRule="auto"/>
              <w:jc w:val="center"/>
              <w:rPr>
                <w:ins w:id="88822" w:author="pete jones" w:date="2022-01-11T16:55:00Z"/>
                <w:rFonts w:ascii="Calibri" w:hAnsi="Calibri" w:cs="Calibri"/>
                <w:color w:val="000000"/>
                <w:sz w:val="22"/>
                <w:szCs w:val="22"/>
              </w:rPr>
            </w:pPr>
            <w:ins w:id="88823"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6134CA3A" w14:textId="77777777" w:rsidR="00587C90" w:rsidRPr="00587C90" w:rsidRDefault="00587C90" w:rsidP="00587C90">
            <w:pPr>
              <w:spacing w:before="0" w:after="0" w:line="240" w:lineRule="auto"/>
              <w:jc w:val="center"/>
              <w:rPr>
                <w:ins w:id="88824" w:author="pete jones" w:date="2022-01-11T16:55:00Z"/>
                <w:rFonts w:ascii="Calibri" w:hAnsi="Calibri" w:cs="Calibri"/>
                <w:color w:val="000000"/>
                <w:sz w:val="22"/>
                <w:szCs w:val="22"/>
              </w:rPr>
            </w:pPr>
            <w:ins w:id="88825"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413F07CF" w14:textId="77777777" w:rsidR="00587C90" w:rsidRPr="00587C90" w:rsidRDefault="00587C90" w:rsidP="00587C90">
            <w:pPr>
              <w:spacing w:before="0" w:after="0" w:line="240" w:lineRule="auto"/>
              <w:jc w:val="center"/>
              <w:rPr>
                <w:ins w:id="88826" w:author="pete jones" w:date="2022-01-11T16:55:00Z"/>
                <w:rFonts w:ascii="Calibri" w:hAnsi="Calibri" w:cs="Calibri"/>
                <w:color w:val="000000"/>
                <w:sz w:val="22"/>
                <w:szCs w:val="22"/>
              </w:rPr>
            </w:pPr>
            <w:ins w:id="88827"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2A1B69E4" w14:textId="77777777" w:rsidR="00587C90" w:rsidRPr="00587C90" w:rsidRDefault="00587C90" w:rsidP="00587C90">
            <w:pPr>
              <w:spacing w:before="0" w:after="0" w:line="240" w:lineRule="auto"/>
              <w:jc w:val="center"/>
              <w:rPr>
                <w:ins w:id="88828" w:author="pete jones" w:date="2022-01-11T16:55:00Z"/>
                <w:rFonts w:ascii="Calibri" w:hAnsi="Calibri" w:cs="Calibri"/>
                <w:color w:val="000000"/>
                <w:sz w:val="22"/>
                <w:szCs w:val="22"/>
              </w:rPr>
            </w:pPr>
            <w:ins w:id="88829"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78BA138F" w14:textId="77777777" w:rsidR="00587C90" w:rsidRPr="00587C90" w:rsidRDefault="00587C90" w:rsidP="00587C90">
            <w:pPr>
              <w:spacing w:before="0" w:after="0" w:line="240" w:lineRule="auto"/>
              <w:jc w:val="center"/>
              <w:rPr>
                <w:ins w:id="88830" w:author="pete jones" w:date="2022-01-11T16:55:00Z"/>
                <w:rFonts w:ascii="Calibri" w:hAnsi="Calibri" w:cs="Calibri"/>
                <w:color w:val="000000"/>
                <w:sz w:val="22"/>
                <w:szCs w:val="22"/>
              </w:rPr>
            </w:pPr>
            <w:ins w:id="8883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8D5CF2" w14:textId="77777777" w:rsidR="00587C90" w:rsidRPr="00587C90" w:rsidRDefault="00587C90" w:rsidP="00587C90">
            <w:pPr>
              <w:spacing w:before="0" w:after="0" w:line="240" w:lineRule="auto"/>
              <w:jc w:val="center"/>
              <w:rPr>
                <w:ins w:id="88832" w:author="pete jones" w:date="2022-01-11T16:55:00Z"/>
                <w:rFonts w:ascii="Calibri" w:hAnsi="Calibri" w:cs="Calibri"/>
                <w:color w:val="000000"/>
                <w:sz w:val="22"/>
                <w:szCs w:val="22"/>
              </w:rPr>
            </w:pPr>
            <w:ins w:id="8883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337D76" w14:textId="77777777" w:rsidR="00587C90" w:rsidRPr="00587C90" w:rsidRDefault="00587C90" w:rsidP="00587C90">
            <w:pPr>
              <w:spacing w:before="0" w:after="0" w:line="240" w:lineRule="auto"/>
              <w:jc w:val="center"/>
              <w:rPr>
                <w:ins w:id="88834" w:author="pete jones" w:date="2022-01-11T16:55:00Z"/>
                <w:rFonts w:ascii="Calibri" w:hAnsi="Calibri" w:cs="Calibri"/>
                <w:color w:val="000000"/>
                <w:sz w:val="22"/>
                <w:szCs w:val="22"/>
              </w:rPr>
            </w:pPr>
            <w:ins w:id="8883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6117FF" w14:textId="77777777" w:rsidR="00587C90" w:rsidRPr="00587C90" w:rsidRDefault="00587C90" w:rsidP="00587C90">
            <w:pPr>
              <w:spacing w:before="0" w:after="0" w:line="240" w:lineRule="auto"/>
              <w:jc w:val="center"/>
              <w:rPr>
                <w:ins w:id="88836" w:author="pete jones" w:date="2022-01-11T16:55:00Z"/>
                <w:rFonts w:ascii="Calibri" w:hAnsi="Calibri" w:cs="Calibri"/>
                <w:color w:val="000000"/>
                <w:sz w:val="22"/>
                <w:szCs w:val="22"/>
              </w:rPr>
            </w:pPr>
            <w:ins w:id="8883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E25C7D" w14:textId="77777777" w:rsidR="00587C90" w:rsidRPr="00587C90" w:rsidRDefault="00587C90" w:rsidP="00587C90">
            <w:pPr>
              <w:spacing w:before="0" w:after="0" w:line="240" w:lineRule="auto"/>
              <w:jc w:val="center"/>
              <w:rPr>
                <w:ins w:id="88838" w:author="pete jones" w:date="2022-01-11T16:55:00Z"/>
                <w:rFonts w:ascii="Calibri" w:hAnsi="Calibri" w:cs="Calibri"/>
                <w:color w:val="000000"/>
                <w:sz w:val="22"/>
                <w:szCs w:val="22"/>
              </w:rPr>
            </w:pPr>
            <w:ins w:id="8883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0312DC" w14:textId="77777777" w:rsidR="00587C90" w:rsidRPr="00587C90" w:rsidRDefault="00587C90" w:rsidP="00587C90">
            <w:pPr>
              <w:spacing w:before="0" w:after="0" w:line="240" w:lineRule="auto"/>
              <w:jc w:val="center"/>
              <w:rPr>
                <w:ins w:id="88840" w:author="pete jones" w:date="2022-01-11T16:55:00Z"/>
                <w:rFonts w:ascii="Calibri" w:hAnsi="Calibri" w:cs="Calibri"/>
                <w:color w:val="000000"/>
                <w:sz w:val="22"/>
                <w:szCs w:val="22"/>
              </w:rPr>
            </w:pPr>
            <w:ins w:id="88841"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FF747AE" w14:textId="77777777" w:rsidR="00587C90" w:rsidRPr="00587C90" w:rsidRDefault="00587C90" w:rsidP="00587C90">
            <w:pPr>
              <w:spacing w:before="0" w:after="0" w:line="240" w:lineRule="auto"/>
              <w:jc w:val="center"/>
              <w:rPr>
                <w:ins w:id="88842" w:author="pete jones" w:date="2022-01-11T16:55:00Z"/>
                <w:rFonts w:ascii="Calibri" w:hAnsi="Calibri" w:cs="Calibri"/>
                <w:color w:val="000000"/>
                <w:sz w:val="22"/>
                <w:szCs w:val="22"/>
              </w:rPr>
            </w:pPr>
            <w:ins w:id="88843" w:author="pete jones" w:date="2022-01-11T16:55:00Z">
              <w:r w:rsidRPr="00587C90">
                <w:rPr>
                  <w:rFonts w:ascii="Calibri" w:hAnsi="Calibri" w:cs="Calibri"/>
                  <w:color w:val="000000"/>
                  <w:sz w:val="22"/>
                  <w:szCs w:val="22"/>
                </w:rPr>
                <w:t> </w:t>
              </w:r>
            </w:ins>
          </w:p>
        </w:tc>
      </w:tr>
      <w:tr w:rsidR="00587C90" w:rsidRPr="00587C90" w14:paraId="3370A5E2" w14:textId="77777777" w:rsidTr="00587C90">
        <w:trPr>
          <w:trHeight w:val="300"/>
          <w:ins w:id="88844"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190B547" w14:textId="77777777" w:rsidR="00587C90" w:rsidRPr="00587C90" w:rsidRDefault="00587C90" w:rsidP="00587C90">
            <w:pPr>
              <w:spacing w:before="0" w:after="0" w:line="240" w:lineRule="auto"/>
              <w:jc w:val="center"/>
              <w:rPr>
                <w:ins w:id="88845" w:author="pete jones" w:date="2022-01-11T16:55:00Z"/>
                <w:rFonts w:ascii="Calibri" w:hAnsi="Calibri" w:cs="Calibri"/>
                <w:color w:val="000000"/>
                <w:sz w:val="22"/>
                <w:szCs w:val="22"/>
              </w:rPr>
            </w:pPr>
            <w:ins w:id="88846" w:author="pete jones" w:date="2022-01-11T16:55:00Z">
              <w:r w:rsidRPr="00587C9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7876811" w14:textId="77777777" w:rsidR="00587C90" w:rsidRPr="00587C90" w:rsidRDefault="00587C90" w:rsidP="00587C90">
            <w:pPr>
              <w:spacing w:before="0" w:after="0" w:line="240" w:lineRule="auto"/>
              <w:jc w:val="left"/>
              <w:rPr>
                <w:ins w:id="88847" w:author="pete jones" w:date="2022-01-11T16:55:00Z"/>
                <w:rFonts w:ascii="Calibri" w:hAnsi="Calibri" w:cs="Calibri"/>
                <w:color w:val="000000"/>
                <w:sz w:val="22"/>
                <w:szCs w:val="22"/>
              </w:rPr>
            </w:pPr>
            <w:ins w:id="88848" w:author="pete jones" w:date="2022-01-11T16:55:00Z">
              <w:r w:rsidRPr="00587C90">
                <w:rPr>
                  <w:rFonts w:ascii="Calibri" w:hAnsi="Calibri" w:cs="Calibri"/>
                  <w:color w:val="000000"/>
                  <w:sz w:val="22"/>
                  <w:szCs w:val="22"/>
                </w:rPr>
                <w:t>Engineering Mathematics</w:t>
              </w:r>
            </w:ins>
          </w:p>
        </w:tc>
        <w:tc>
          <w:tcPr>
            <w:tcW w:w="409" w:type="dxa"/>
            <w:tcBorders>
              <w:top w:val="nil"/>
              <w:left w:val="nil"/>
              <w:bottom w:val="single" w:sz="4" w:space="0" w:color="auto"/>
              <w:right w:val="single" w:sz="4" w:space="0" w:color="auto"/>
            </w:tcBorders>
            <w:shd w:val="clear" w:color="auto" w:fill="auto"/>
            <w:noWrap/>
            <w:vAlign w:val="bottom"/>
            <w:hideMark/>
          </w:tcPr>
          <w:p w14:paraId="00B03703" w14:textId="77777777" w:rsidR="00587C90" w:rsidRPr="00587C90" w:rsidRDefault="00587C90" w:rsidP="00587C90">
            <w:pPr>
              <w:spacing w:before="0" w:after="0" w:line="240" w:lineRule="auto"/>
              <w:jc w:val="center"/>
              <w:rPr>
                <w:ins w:id="88849" w:author="pete jones" w:date="2022-01-11T16:55:00Z"/>
                <w:rFonts w:ascii="Calibri" w:hAnsi="Calibri" w:cs="Calibri"/>
                <w:color w:val="000000"/>
                <w:sz w:val="22"/>
                <w:szCs w:val="22"/>
              </w:rPr>
            </w:pPr>
            <w:ins w:id="88850" w:author="pete jones" w:date="2022-01-11T16:55:00Z">
              <w:r w:rsidRPr="00587C90">
                <w:rPr>
                  <w:rFonts w:ascii="Calibri" w:hAnsi="Calibri" w:cs="Calibri"/>
                  <w:color w:val="000000"/>
                  <w:sz w:val="22"/>
                  <w:szCs w:val="22"/>
                </w:rPr>
                <w:t>M</w:t>
              </w:r>
            </w:ins>
          </w:p>
        </w:tc>
        <w:tc>
          <w:tcPr>
            <w:tcW w:w="401" w:type="dxa"/>
            <w:tcBorders>
              <w:top w:val="nil"/>
              <w:left w:val="nil"/>
              <w:bottom w:val="single" w:sz="4" w:space="0" w:color="auto"/>
              <w:right w:val="single" w:sz="4" w:space="0" w:color="auto"/>
            </w:tcBorders>
            <w:shd w:val="clear" w:color="auto" w:fill="auto"/>
            <w:noWrap/>
            <w:vAlign w:val="bottom"/>
            <w:hideMark/>
          </w:tcPr>
          <w:p w14:paraId="033B119C" w14:textId="77777777" w:rsidR="00587C90" w:rsidRPr="00587C90" w:rsidRDefault="00587C90" w:rsidP="00587C90">
            <w:pPr>
              <w:spacing w:before="0" w:after="0" w:line="240" w:lineRule="auto"/>
              <w:jc w:val="center"/>
              <w:rPr>
                <w:ins w:id="88851" w:author="pete jones" w:date="2022-01-11T16:55:00Z"/>
                <w:rFonts w:ascii="Calibri" w:hAnsi="Calibri" w:cs="Calibri"/>
                <w:color w:val="000000"/>
                <w:sz w:val="22"/>
                <w:szCs w:val="22"/>
              </w:rPr>
            </w:pPr>
            <w:ins w:id="88852"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0C1F44E6" w14:textId="77777777" w:rsidR="00587C90" w:rsidRPr="00587C90" w:rsidRDefault="00587C90" w:rsidP="00587C90">
            <w:pPr>
              <w:spacing w:before="0" w:after="0" w:line="240" w:lineRule="auto"/>
              <w:jc w:val="center"/>
              <w:rPr>
                <w:ins w:id="88853" w:author="pete jones" w:date="2022-01-11T16:55:00Z"/>
                <w:rFonts w:ascii="Calibri" w:hAnsi="Calibri" w:cs="Calibri"/>
                <w:color w:val="000000"/>
                <w:sz w:val="22"/>
                <w:szCs w:val="22"/>
              </w:rPr>
            </w:pPr>
            <w:ins w:id="88854"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26A2E583" w14:textId="77777777" w:rsidR="00587C90" w:rsidRPr="00587C90" w:rsidRDefault="00587C90" w:rsidP="00587C90">
            <w:pPr>
              <w:spacing w:before="0" w:after="0" w:line="240" w:lineRule="auto"/>
              <w:jc w:val="center"/>
              <w:rPr>
                <w:ins w:id="88855" w:author="pete jones" w:date="2022-01-11T16:55:00Z"/>
                <w:rFonts w:ascii="Calibri" w:hAnsi="Calibri" w:cs="Calibri"/>
                <w:color w:val="000000"/>
                <w:sz w:val="22"/>
                <w:szCs w:val="22"/>
              </w:rPr>
            </w:pPr>
            <w:ins w:id="88856"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524B9566" w14:textId="77777777" w:rsidR="00587C90" w:rsidRPr="00587C90" w:rsidRDefault="00587C90" w:rsidP="00587C90">
            <w:pPr>
              <w:spacing w:before="0" w:after="0" w:line="240" w:lineRule="auto"/>
              <w:jc w:val="center"/>
              <w:rPr>
                <w:ins w:id="88857" w:author="pete jones" w:date="2022-01-11T16:55:00Z"/>
                <w:rFonts w:ascii="Calibri" w:hAnsi="Calibri" w:cs="Calibri"/>
                <w:color w:val="000000"/>
                <w:sz w:val="22"/>
                <w:szCs w:val="22"/>
              </w:rPr>
            </w:pPr>
            <w:ins w:id="88858"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38AF3D60" w14:textId="77777777" w:rsidR="00587C90" w:rsidRPr="00587C90" w:rsidRDefault="00587C90" w:rsidP="00587C90">
            <w:pPr>
              <w:spacing w:before="0" w:after="0" w:line="240" w:lineRule="auto"/>
              <w:jc w:val="center"/>
              <w:rPr>
                <w:ins w:id="88859" w:author="pete jones" w:date="2022-01-11T16:55:00Z"/>
                <w:rFonts w:ascii="Calibri" w:hAnsi="Calibri" w:cs="Calibri"/>
                <w:color w:val="000000"/>
                <w:sz w:val="22"/>
                <w:szCs w:val="22"/>
              </w:rPr>
            </w:pPr>
            <w:ins w:id="8886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D2651E" w14:textId="77777777" w:rsidR="00587C90" w:rsidRPr="00587C90" w:rsidRDefault="00587C90" w:rsidP="00587C90">
            <w:pPr>
              <w:spacing w:before="0" w:after="0" w:line="240" w:lineRule="auto"/>
              <w:jc w:val="center"/>
              <w:rPr>
                <w:ins w:id="88861" w:author="pete jones" w:date="2022-01-11T16:55:00Z"/>
                <w:rFonts w:ascii="Calibri" w:hAnsi="Calibri" w:cs="Calibri"/>
                <w:color w:val="000000"/>
                <w:sz w:val="22"/>
                <w:szCs w:val="22"/>
              </w:rPr>
            </w:pPr>
            <w:ins w:id="8886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7DF02F" w14:textId="77777777" w:rsidR="00587C90" w:rsidRPr="00587C90" w:rsidRDefault="00587C90" w:rsidP="00587C90">
            <w:pPr>
              <w:spacing w:before="0" w:after="0" w:line="240" w:lineRule="auto"/>
              <w:jc w:val="center"/>
              <w:rPr>
                <w:ins w:id="88863" w:author="pete jones" w:date="2022-01-11T16:55:00Z"/>
                <w:rFonts w:ascii="Calibri" w:hAnsi="Calibri" w:cs="Calibri"/>
                <w:color w:val="000000"/>
                <w:sz w:val="22"/>
                <w:szCs w:val="22"/>
              </w:rPr>
            </w:pPr>
            <w:ins w:id="8886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74356E" w14:textId="77777777" w:rsidR="00587C90" w:rsidRPr="00587C90" w:rsidRDefault="00587C90" w:rsidP="00587C90">
            <w:pPr>
              <w:spacing w:before="0" w:after="0" w:line="240" w:lineRule="auto"/>
              <w:jc w:val="center"/>
              <w:rPr>
                <w:ins w:id="88865" w:author="pete jones" w:date="2022-01-11T16:55:00Z"/>
                <w:rFonts w:ascii="Calibri" w:hAnsi="Calibri" w:cs="Calibri"/>
                <w:color w:val="000000"/>
                <w:sz w:val="22"/>
                <w:szCs w:val="22"/>
              </w:rPr>
            </w:pPr>
            <w:ins w:id="8886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32AE8E" w14:textId="77777777" w:rsidR="00587C90" w:rsidRPr="00587C90" w:rsidRDefault="00587C90" w:rsidP="00587C90">
            <w:pPr>
              <w:spacing w:before="0" w:after="0" w:line="240" w:lineRule="auto"/>
              <w:jc w:val="center"/>
              <w:rPr>
                <w:ins w:id="88867" w:author="pete jones" w:date="2022-01-11T16:55:00Z"/>
                <w:rFonts w:ascii="Calibri" w:hAnsi="Calibri" w:cs="Calibri"/>
                <w:color w:val="000000"/>
                <w:sz w:val="22"/>
                <w:szCs w:val="22"/>
              </w:rPr>
            </w:pPr>
            <w:ins w:id="8886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5F3F26" w14:textId="77777777" w:rsidR="00587C90" w:rsidRPr="00587C90" w:rsidRDefault="00587C90" w:rsidP="00587C90">
            <w:pPr>
              <w:spacing w:before="0" w:after="0" w:line="240" w:lineRule="auto"/>
              <w:jc w:val="center"/>
              <w:rPr>
                <w:ins w:id="88869" w:author="pete jones" w:date="2022-01-11T16:55:00Z"/>
                <w:rFonts w:ascii="Calibri" w:hAnsi="Calibri" w:cs="Calibri"/>
                <w:color w:val="000000"/>
                <w:sz w:val="22"/>
                <w:szCs w:val="22"/>
              </w:rPr>
            </w:pPr>
            <w:ins w:id="88870"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A066C2D" w14:textId="77777777" w:rsidR="00587C90" w:rsidRPr="00587C90" w:rsidRDefault="00587C90" w:rsidP="00587C90">
            <w:pPr>
              <w:spacing w:before="0" w:after="0" w:line="240" w:lineRule="auto"/>
              <w:jc w:val="center"/>
              <w:rPr>
                <w:ins w:id="88871" w:author="pete jones" w:date="2022-01-11T16:55:00Z"/>
                <w:rFonts w:ascii="Calibri" w:hAnsi="Calibri" w:cs="Calibri"/>
                <w:color w:val="000000"/>
                <w:sz w:val="22"/>
                <w:szCs w:val="22"/>
              </w:rPr>
            </w:pPr>
            <w:ins w:id="88872" w:author="pete jones" w:date="2022-01-11T16:55:00Z">
              <w:r w:rsidRPr="00587C90">
                <w:rPr>
                  <w:rFonts w:ascii="Calibri" w:hAnsi="Calibri" w:cs="Calibri"/>
                  <w:color w:val="000000"/>
                  <w:sz w:val="22"/>
                  <w:szCs w:val="22"/>
                </w:rPr>
                <w:t> </w:t>
              </w:r>
            </w:ins>
          </w:p>
        </w:tc>
      </w:tr>
      <w:tr w:rsidR="00587C90" w:rsidRPr="00587C90" w14:paraId="096D304C" w14:textId="77777777" w:rsidTr="00587C90">
        <w:trPr>
          <w:trHeight w:val="300"/>
          <w:ins w:id="88873"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3989709" w14:textId="77777777" w:rsidR="00587C90" w:rsidRPr="00587C90" w:rsidRDefault="00587C90" w:rsidP="00587C90">
            <w:pPr>
              <w:spacing w:before="0" w:after="0" w:line="240" w:lineRule="auto"/>
              <w:jc w:val="center"/>
              <w:rPr>
                <w:ins w:id="88874" w:author="pete jones" w:date="2022-01-11T16:55:00Z"/>
                <w:rFonts w:ascii="Calibri" w:hAnsi="Calibri" w:cs="Calibri"/>
                <w:color w:val="000000"/>
                <w:sz w:val="22"/>
                <w:szCs w:val="22"/>
              </w:rPr>
            </w:pPr>
            <w:ins w:id="88875"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FE6F622" w14:textId="77777777" w:rsidR="00587C90" w:rsidRPr="00587C90" w:rsidRDefault="00587C90" w:rsidP="00587C90">
            <w:pPr>
              <w:spacing w:before="0" w:after="0" w:line="240" w:lineRule="auto"/>
              <w:jc w:val="left"/>
              <w:rPr>
                <w:ins w:id="88876" w:author="pete jones" w:date="2022-01-11T16:55:00Z"/>
                <w:rFonts w:ascii="Calibri" w:hAnsi="Calibri" w:cs="Calibri"/>
                <w:color w:val="000000"/>
                <w:sz w:val="22"/>
                <w:szCs w:val="22"/>
              </w:rPr>
            </w:pPr>
            <w:ins w:id="88877" w:author="pete jones" w:date="2022-01-11T16:55:00Z">
              <w:r w:rsidRPr="00587C90">
                <w:rPr>
                  <w:rFonts w:ascii="Calibri" w:hAnsi="Calibri" w:cs="Calibri"/>
                  <w:color w:val="000000"/>
                  <w:sz w:val="22"/>
                  <w:szCs w:val="22"/>
                </w:rPr>
                <w:t>Manufacturing and Engineering Materials</w:t>
              </w:r>
            </w:ins>
          </w:p>
        </w:tc>
        <w:tc>
          <w:tcPr>
            <w:tcW w:w="409" w:type="dxa"/>
            <w:tcBorders>
              <w:top w:val="nil"/>
              <w:left w:val="nil"/>
              <w:bottom w:val="single" w:sz="4" w:space="0" w:color="auto"/>
              <w:right w:val="single" w:sz="4" w:space="0" w:color="auto"/>
            </w:tcBorders>
            <w:shd w:val="clear" w:color="auto" w:fill="auto"/>
            <w:noWrap/>
            <w:vAlign w:val="bottom"/>
            <w:hideMark/>
          </w:tcPr>
          <w:p w14:paraId="2A7D433B" w14:textId="77777777" w:rsidR="00587C90" w:rsidRPr="00587C90" w:rsidRDefault="00587C90" w:rsidP="00587C90">
            <w:pPr>
              <w:spacing w:before="0" w:after="0" w:line="240" w:lineRule="auto"/>
              <w:jc w:val="center"/>
              <w:rPr>
                <w:ins w:id="88878" w:author="pete jones" w:date="2022-01-11T16:55:00Z"/>
                <w:rFonts w:ascii="Calibri" w:hAnsi="Calibri" w:cs="Calibri"/>
                <w:color w:val="000000"/>
                <w:sz w:val="22"/>
                <w:szCs w:val="22"/>
              </w:rPr>
            </w:pPr>
            <w:ins w:id="88879" w:author="pete jones" w:date="2022-01-11T16:55:00Z">
              <w:r w:rsidRPr="00587C9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2288EFD9" w14:textId="77777777" w:rsidR="00587C90" w:rsidRPr="00587C90" w:rsidRDefault="00587C90" w:rsidP="00587C90">
            <w:pPr>
              <w:spacing w:before="0" w:after="0" w:line="240" w:lineRule="auto"/>
              <w:jc w:val="center"/>
              <w:rPr>
                <w:ins w:id="88880" w:author="pete jones" w:date="2022-01-11T16:55:00Z"/>
                <w:rFonts w:ascii="Calibri" w:hAnsi="Calibri" w:cs="Calibri"/>
                <w:color w:val="000000"/>
                <w:sz w:val="22"/>
                <w:szCs w:val="22"/>
              </w:rPr>
            </w:pPr>
            <w:ins w:id="88881"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7A662142" w14:textId="77777777" w:rsidR="00587C90" w:rsidRPr="00587C90" w:rsidRDefault="00587C90" w:rsidP="00587C90">
            <w:pPr>
              <w:spacing w:before="0" w:after="0" w:line="240" w:lineRule="auto"/>
              <w:jc w:val="center"/>
              <w:rPr>
                <w:ins w:id="88882" w:author="pete jones" w:date="2022-01-11T16:55:00Z"/>
                <w:rFonts w:ascii="Calibri" w:hAnsi="Calibri" w:cs="Calibri"/>
                <w:color w:val="000000"/>
                <w:sz w:val="22"/>
                <w:szCs w:val="22"/>
              </w:rPr>
            </w:pPr>
            <w:ins w:id="88883"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3B16E17B" w14:textId="77777777" w:rsidR="00587C90" w:rsidRPr="00587C90" w:rsidRDefault="00587C90" w:rsidP="00587C90">
            <w:pPr>
              <w:spacing w:before="0" w:after="0" w:line="240" w:lineRule="auto"/>
              <w:jc w:val="center"/>
              <w:rPr>
                <w:ins w:id="88884" w:author="pete jones" w:date="2022-01-11T16:55:00Z"/>
                <w:rFonts w:ascii="Calibri" w:hAnsi="Calibri" w:cs="Calibri"/>
                <w:color w:val="000000"/>
                <w:sz w:val="22"/>
                <w:szCs w:val="22"/>
              </w:rPr>
            </w:pPr>
            <w:ins w:id="88885"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77D4F2F0" w14:textId="77777777" w:rsidR="00587C90" w:rsidRPr="00587C90" w:rsidRDefault="00587C90" w:rsidP="00587C90">
            <w:pPr>
              <w:spacing w:before="0" w:after="0" w:line="240" w:lineRule="auto"/>
              <w:jc w:val="center"/>
              <w:rPr>
                <w:ins w:id="88886" w:author="pete jones" w:date="2022-01-11T16:55:00Z"/>
                <w:rFonts w:ascii="Calibri" w:hAnsi="Calibri" w:cs="Calibri"/>
                <w:color w:val="000000"/>
                <w:sz w:val="22"/>
                <w:szCs w:val="22"/>
              </w:rPr>
            </w:pPr>
            <w:ins w:id="88887"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3F78D76D" w14:textId="77777777" w:rsidR="00587C90" w:rsidRPr="00587C90" w:rsidRDefault="00587C90" w:rsidP="00587C90">
            <w:pPr>
              <w:spacing w:before="0" w:after="0" w:line="240" w:lineRule="auto"/>
              <w:jc w:val="center"/>
              <w:rPr>
                <w:ins w:id="88888" w:author="pete jones" w:date="2022-01-11T16:55:00Z"/>
                <w:rFonts w:ascii="Calibri" w:hAnsi="Calibri" w:cs="Calibri"/>
                <w:color w:val="000000"/>
                <w:sz w:val="22"/>
                <w:szCs w:val="22"/>
              </w:rPr>
            </w:pPr>
            <w:ins w:id="8888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ED3C5A" w14:textId="77777777" w:rsidR="00587C90" w:rsidRPr="00587C90" w:rsidRDefault="00587C90" w:rsidP="00587C90">
            <w:pPr>
              <w:spacing w:before="0" w:after="0" w:line="240" w:lineRule="auto"/>
              <w:jc w:val="center"/>
              <w:rPr>
                <w:ins w:id="88890" w:author="pete jones" w:date="2022-01-11T16:55:00Z"/>
                <w:rFonts w:ascii="Calibri" w:hAnsi="Calibri" w:cs="Calibri"/>
                <w:color w:val="000000"/>
                <w:sz w:val="22"/>
                <w:szCs w:val="22"/>
              </w:rPr>
            </w:pPr>
            <w:ins w:id="8889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3114AC" w14:textId="77777777" w:rsidR="00587C90" w:rsidRPr="00587C90" w:rsidRDefault="00587C90" w:rsidP="00587C90">
            <w:pPr>
              <w:spacing w:before="0" w:after="0" w:line="240" w:lineRule="auto"/>
              <w:jc w:val="center"/>
              <w:rPr>
                <w:ins w:id="88892" w:author="pete jones" w:date="2022-01-11T16:55:00Z"/>
                <w:rFonts w:ascii="Calibri" w:hAnsi="Calibri" w:cs="Calibri"/>
                <w:color w:val="000000"/>
                <w:sz w:val="22"/>
                <w:szCs w:val="22"/>
              </w:rPr>
            </w:pPr>
            <w:ins w:id="8889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F2EB5E" w14:textId="77777777" w:rsidR="00587C90" w:rsidRPr="00587C90" w:rsidRDefault="00587C90" w:rsidP="00587C90">
            <w:pPr>
              <w:spacing w:before="0" w:after="0" w:line="240" w:lineRule="auto"/>
              <w:jc w:val="center"/>
              <w:rPr>
                <w:ins w:id="88894" w:author="pete jones" w:date="2022-01-11T16:55:00Z"/>
                <w:rFonts w:ascii="Calibri" w:hAnsi="Calibri" w:cs="Calibri"/>
                <w:color w:val="000000"/>
                <w:sz w:val="22"/>
                <w:szCs w:val="22"/>
              </w:rPr>
            </w:pPr>
            <w:ins w:id="8889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3C49AA" w14:textId="77777777" w:rsidR="00587C90" w:rsidRPr="00587C90" w:rsidRDefault="00587C90" w:rsidP="00587C90">
            <w:pPr>
              <w:spacing w:before="0" w:after="0" w:line="240" w:lineRule="auto"/>
              <w:jc w:val="center"/>
              <w:rPr>
                <w:ins w:id="88896" w:author="pete jones" w:date="2022-01-11T16:55:00Z"/>
                <w:rFonts w:ascii="Calibri" w:hAnsi="Calibri" w:cs="Calibri"/>
                <w:color w:val="000000"/>
                <w:sz w:val="22"/>
                <w:szCs w:val="22"/>
              </w:rPr>
            </w:pPr>
            <w:ins w:id="8889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E2FAC3" w14:textId="77777777" w:rsidR="00587C90" w:rsidRPr="00587C90" w:rsidRDefault="00587C90" w:rsidP="00587C90">
            <w:pPr>
              <w:spacing w:before="0" w:after="0" w:line="240" w:lineRule="auto"/>
              <w:jc w:val="center"/>
              <w:rPr>
                <w:ins w:id="88898" w:author="pete jones" w:date="2022-01-11T16:55:00Z"/>
                <w:rFonts w:ascii="Calibri" w:hAnsi="Calibri" w:cs="Calibri"/>
                <w:color w:val="000000"/>
                <w:sz w:val="22"/>
                <w:szCs w:val="22"/>
              </w:rPr>
            </w:pPr>
            <w:ins w:id="88899"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DBAFC47" w14:textId="77777777" w:rsidR="00587C90" w:rsidRPr="00587C90" w:rsidRDefault="00587C90" w:rsidP="00587C90">
            <w:pPr>
              <w:spacing w:before="0" w:after="0" w:line="240" w:lineRule="auto"/>
              <w:jc w:val="center"/>
              <w:rPr>
                <w:ins w:id="88900" w:author="pete jones" w:date="2022-01-11T16:55:00Z"/>
                <w:rFonts w:ascii="Calibri" w:hAnsi="Calibri" w:cs="Calibri"/>
                <w:color w:val="000000"/>
                <w:sz w:val="22"/>
                <w:szCs w:val="22"/>
              </w:rPr>
            </w:pPr>
            <w:ins w:id="88901" w:author="pete jones" w:date="2022-01-11T16:55:00Z">
              <w:r w:rsidRPr="00587C90">
                <w:rPr>
                  <w:rFonts w:ascii="Calibri" w:hAnsi="Calibri" w:cs="Calibri"/>
                  <w:color w:val="000000"/>
                  <w:sz w:val="22"/>
                  <w:szCs w:val="22"/>
                </w:rPr>
                <w:t> </w:t>
              </w:r>
            </w:ins>
          </w:p>
        </w:tc>
      </w:tr>
      <w:tr w:rsidR="00587C90" w:rsidRPr="00587C90" w14:paraId="16CDBC18" w14:textId="77777777" w:rsidTr="00587C90">
        <w:trPr>
          <w:trHeight w:val="300"/>
          <w:ins w:id="88902"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CE29ADE" w14:textId="77777777" w:rsidR="00587C90" w:rsidRPr="00587C90" w:rsidRDefault="00587C90" w:rsidP="00587C90">
            <w:pPr>
              <w:spacing w:before="0" w:after="0" w:line="240" w:lineRule="auto"/>
              <w:jc w:val="center"/>
              <w:rPr>
                <w:ins w:id="88903" w:author="pete jones" w:date="2022-01-11T16:55:00Z"/>
                <w:rFonts w:ascii="Calibri" w:hAnsi="Calibri" w:cs="Calibri"/>
                <w:color w:val="000000"/>
                <w:sz w:val="22"/>
                <w:szCs w:val="22"/>
              </w:rPr>
            </w:pPr>
            <w:ins w:id="88904"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C5C0685" w14:textId="77777777" w:rsidR="00587C90" w:rsidRPr="00587C90" w:rsidRDefault="00587C90" w:rsidP="00587C90">
            <w:pPr>
              <w:spacing w:before="0" w:after="0" w:line="240" w:lineRule="auto"/>
              <w:jc w:val="left"/>
              <w:rPr>
                <w:ins w:id="88905" w:author="pete jones" w:date="2022-01-11T16:55:00Z"/>
                <w:rFonts w:ascii="Calibri" w:hAnsi="Calibri" w:cs="Calibri"/>
                <w:color w:val="000000"/>
                <w:sz w:val="22"/>
                <w:szCs w:val="22"/>
              </w:rPr>
            </w:pPr>
            <w:ins w:id="88906" w:author="pete jones" w:date="2022-01-11T16:55:00Z">
              <w:r w:rsidRPr="00587C90">
                <w:rPr>
                  <w:rFonts w:ascii="Calibri" w:hAnsi="Calibri" w:cs="Calibri"/>
                  <w:color w:val="000000"/>
                  <w:sz w:val="22"/>
                  <w:szCs w:val="22"/>
                </w:rPr>
                <w:t>Stress and Dynamics</w:t>
              </w:r>
            </w:ins>
          </w:p>
        </w:tc>
        <w:tc>
          <w:tcPr>
            <w:tcW w:w="409" w:type="dxa"/>
            <w:tcBorders>
              <w:top w:val="nil"/>
              <w:left w:val="nil"/>
              <w:bottom w:val="single" w:sz="4" w:space="0" w:color="auto"/>
              <w:right w:val="single" w:sz="4" w:space="0" w:color="auto"/>
            </w:tcBorders>
            <w:shd w:val="clear" w:color="auto" w:fill="auto"/>
            <w:noWrap/>
            <w:vAlign w:val="bottom"/>
            <w:hideMark/>
          </w:tcPr>
          <w:p w14:paraId="51730E48" w14:textId="77777777" w:rsidR="00587C90" w:rsidRPr="00587C90" w:rsidRDefault="00587C90" w:rsidP="00587C90">
            <w:pPr>
              <w:spacing w:before="0" w:after="0" w:line="240" w:lineRule="auto"/>
              <w:jc w:val="center"/>
              <w:rPr>
                <w:ins w:id="88907" w:author="pete jones" w:date="2022-01-11T16:55:00Z"/>
                <w:rFonts w:ascii="Calibri" w:hAnsi="Calibri" w:cs="Calibri"/>
                <w:color w:val="000000"/>
                <w:sz w:val="22"/>
                <w:szCs w:val="22"/>
              </w:rPr>
            </w:pPr>
            <w:ins w:id="88908" w:author="pete jones" w:date="2022-01-11T16:55:00Z">
              <w:r w:rsidRPr="00587C9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45F7C48F" w14:textId="77777777" w:rsidR="00587C90" w:rsidRPr="00587C90" w:rsidRDefault="00587C90" w:rsidP="00587C90">
            <w:pPr>
              <w:spacing w:before="0" w:after="0" w:line="240" w:lineRule="auto"/>
              <w:jc w:val="center"/>
              <w:rPr>
                <w:ins w:id="88909" w:author="pete jones" w:date="2022-01-11T16:55:00Z"/>
                <w:rFonts w:ascii="Calibri" w:hAnsi="Calibri" w:cs="Calibri"/>
                <w:color w:val="000000"/>
                <w:sz w:val="22"/>
                <w:szCs w:val="22"/>
              </w:rPr>
            </w:pPr>
            <w:ins w:id="88910"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4D3C8B13" w14:textId="77777777" w:rsidR="00587C90" w:rsidRPr="00587C90" w:rsidRDefault="00587C90" w:rsidP="00587C90">
            <w:pPr>
              <w:spacing w:before="0" w:after="0" w:line="240" w:lineRule="auto"/>
              <w:jc w:val="center"/>
              <w:rPr>
                <w:ins w:id="88911" w:author="pete jones" w:date="2022-01-11T16:55:00Z"/>
                <w:rFonts w:ascii="Calibri" w:hAnsi="Calibri" w:cs="Calibri"/>
                <w:color w:val="000000"/>
                <w:sz w:val="22"/>
                <w:szCs w:val="22"/>
              </w:rPr>
            </w:pPr>
            <w:ins w:id="88912"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26B02BAD" w14:textId="77777777" w:rsidR="00587C90" w:rsidRPr="00587C90" w:rsidRDefault="00587C90" w:rsidP="00587C90">
            <w:pPr>
              <w:spacing w:before="0" w:after="0" w:line="240" w:lineRule="auto"/>
              <w:jc w:val="center"/>
              <w:rPr>
                <w:ins w:id="88913" w:author="pete jones" w:date="2022-01-11T16:55:00Z"/>
                <w:rFonts w:ascii="Calibri" w:hAnsi="Calibri" w:cs="Calibri"/>
                <w:color w:val="000000"/>
                <w:sz w:val="22"/>
                <w:szCs w:val="22"/>
              </w:rPr>
            </w:pPr>
            <w:ins w:id="88914"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4F88422C" w14:textId="77777777" w:rsidR="00587C90" w:rsidRPr="00587C90" w:rsidRDefault="00587C90" w:rsidP="00587C90">
            <w:pPr>
              <w:spacing w:before="0" w:after="0" w:line="240" w:lineRule="auto"/>
              <w:jc w:val="center"/>
              <w:rPr>
                <w:ins w:id="88915" w:author="pete jones" w:date="2022-01-11T16:55:00Z"/>
                <w:rFonts w:ascii="Calibri" w:hAnsi="Calibri" w:cs="Calibri"/>
                <w:color w:val="000000"/>
                <w:sz w:val="22"/>
                <w:szCs w:val="22"/>
              </w:rPr>
            </w:pPr>
            <w:ins w:id="88916"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395F5FE9" w14:textId="77777777" w:rsidR="00587C90" w:rsidRPr="00587C90" w:rsidRDefault="00587C90" w:rsidP="00587C90">
            <w:pPr>
              <w:spacing w:before="0" w:after="0" w:line="240" w:lineRule="auto"/>
              <w:jc w:val="center"/>
              <w:rPr>
                <w:ins w:id="88917" w:author="pete jones" w:date="2022-01-11T16:55:00Z"/>
                <w:rFonts w:ascii="Calibri" w:hAnsi="Calibri" w:cs="Calibri"/>
                <w:color w:val="000000"/>
                <w:sz w:val="22"/>
                <w:szCs w:val="22"/>
              </w:rPr>
            </w:pPr>
            <w:ins w:id="8891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EF43E4" w14:textId="77777777" w:rsidR="00587C90" w:rsidRPr="00587C90" w:rsidRDefault="00587C90" w:rsidP="00587C90">
            <w:pPr>
              <w:spacing w:before="0" w:after="0" w:line="240" w:lineRule="auto"/>
              <w:jc w:val="center"/>
              <w:rPr>
                <w:ins w:id="88919" w:author="pete jones" w:date="2022-01-11T16:55:00Z"/>
                <w:rFonts w:ascii="Calibri" w:hAnsi="Calibri" w:cs="Calibri"/>
                <w:color w:val="000000"/>
                <w:sz w:val="22"/>
                <w:szCs w:val="22"/>
              </w:rPr>
            </w:pPr>
            <w:ins w:id="8892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0C37ED" w14:textId="77777777" w:rsidR="00587C90" w:rsidRPr="00587C90" w:rsidRDefault="00587C90" w:rsidP="00587C90">
            <w:pPr>
              <w:spacing w:before="0" w:after="0" w:line="240" w:lineRule="auto"/>
              <w:jc w:val="center"/>
              <w:rPr>
                <w:ins w:id="88921" w:author="pete jones" w:date="2022-01-11T16:55:00Z"/>
                <w:rFonts w:ascii="Calibri" w:hAnsi="Calibri" w:cs="Calibri"/>
                <w:color w:val="000000"/>
                <w:sz w:val="22"/>
                <w:szCs w:val="22"/>
              </w:rPr>
            </w:pPr>
            <w:ins w:id="8892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CA5E7B" w14:textId="77777777" w:rsidR="00587C90" w:rsidRPr="00587C90" w:rsidRDefault="00587C90" w:rsidP="00587C90">
            <w:pPr>
              <w:spacing w:before="0" w:after="0" w:line="240" w:lineRule="auto"/>
              <w:jc w:val="center"/>
              <w:rPr>
                <w:ins w:id="88923" w:author="pete jones" w:date="2022-01-11T16:55:00Z"/>
                <w:rFonts w:ascii="Calibri" w:hAnsi="Calibri" w:cs="Calibri"/>
                <w:color w:val="000000"/>
                <w:sz w:val="22"/>
                <w:szCs w:val="22"/>
              </w:rPr>
            </w:pPr>
            <w:ins w:id="8892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977749" w14:textId="77777777" w:rsidR="00587C90" w:rsidRPr="00587C90" w:rsidRDefault="00587C90" w:rsidP="00587C90">
            <w:pPr>
              <w:spacing w:before="0" w:after="0" w:line="240" w:lineRule="auto"/>
              <w:jc w:val="center"/>
              <w:rPr>
                <w:ins w:id="88925" w:author="pete jones" w:date="2022-01-11T16:55:00Z"/>
                <w:rFonts w:ascii="Calibri" w:hAnsi="Calibri" w:cs="Calibri"/>
                <w:color w:val="000000"/>
                <w:sz w:val="22"/>
                <w:szCs w:val="22"/>
              </w:rPr>
            </w:pPr>
            <w:ins w:id="8892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C82D38" w14:textId="77777777" w:rsidR="00587C90" w:rsidRPr="00587C90" w:rsidRDefault="00587C90" w:rsidP="00587C90">
            <w:pPr>
              <w:spacing w:before="0" w:after="0" w:line="240" w:lineRule="auto"/>
              <w:jc w:val="center"/>
              <w:rPr>
                <w:ins w:id="88927" w:author="pete jones" w:date="2022-01-11T16:55:00Z"/>
                <w:rFonts w:ascii="Calibri" w:hAnsi="Calibri" w:cs="Calibri"/>
                <w:color w:val="000000"/>
                <w:sz w:val="22"/>
                <w:szCs w:val="22"/>
              </w:rPr>
            </w:pPr>
            <w:ins w:id="88928"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47BA74C" w14:textId="77777777" w:rsidR="00587C90" w:rsidRPr="00587C90" w:rsidRDefault="00587C90" w:rsidP="00587C90">
            <w:pPr>
              <w:spacing w:before="0" w:after="0" w:line="240" w:lineRule="auto"/>
              <w:jc w:val="center"/>
              <w:rPr>
                <w:ins w:id="88929" w:author="pete jones" w:date="2022-01-11T16:55:00Z"/>
                <w:rFonts w:ascii="Calibri" w:hAnsi="Calibri" w:cs="Calibri"/>
                <w:color w:val="000000"/>
                <w:sz w:val="22"/>
                <w:szCs w:val="22"/>
              </w:rPr>
            </w:pPr>
            <w:ins w:id="88930" w:author="pete jones" w:date="2022-01-11T16:55:00Z">
              <w:r w:rsidRPr="00587C90">
                <w:rPr>
                  <w:rFonts w:ascii="Calibri" w:hAnsi="Calibri" w:cs="Calibri"/>
                  <w:color w:val="000000"/>
                  <w:sz w:val="22"/>
                  <w:szCs w:val="22"/>
                </w:rPr>
                <w:t> </w:t>
              </w:r>
            </w:ins>
          </w:p>
        </w:tc>
      </w:tr>
      <w:tr w:rsidR="00587C90" w:rsidRPr="00587C90" w14:paraId="75895822" w14:textId="77777777" w:rsidTr="00587C90">
        <w:trPr>
          <w:trHeight w:val="300"/>
          <w:ins w:id="88931"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DB5A202" w14:textId="77777777" w:rsidR="00587C90" w:rsidRPr="00587C90" w:rsidRDefault="00587C90" w:rsidP="00587C90">
            <w:pPr>
              <w:spacing w:before="0" w:after="0" w:line="240" w:lineRule="auto"/>
              <w:jc w:val="center"/>
              <w:rPr>
                <w:ins w:id="88932" w:author="pete jones" w:date="2022-01-11T16:55:00Z"/>
                <w:rFonts w:ascii="Calibri" w:hAnsi="Calibri" w:cs="Calibri"/>
                <w:color w:val="000000"/>
                <w:sz w:val="22"/>
                <w:szCs w:val="22"/>
              </w:rPr>
            </w:pPr>
            <w:ins w:id="88933"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C1516E4" w14:textId="77777777" w:rsidR="00587C90" w:rsidRPr="00587C90" w:rsidRDefault="00587C90" w:rsidP="00587C90">
            <w:pPr>
              <w:spacing w:before="0" w:after="0" w:line="240" w:lineRule="auto"/>
              <w:jc w:val="left"/>
              <w:rPr>
                <w:ins w:id="88934" w:author="pete jones" w:date="2022-01-11T16:55:00Z"/>
                <w:rFonts w:ascii="Calibri" w:hAnsi="Calibri" w:cs="Calibri"/>
                <w:color w:val="000000"/>
                <w:sz w:val="22"/>
                <w:szCs w:val="22"/>
              </w:rPr>
            </w:pPr>
            <w:ins w:id="88935" w:author="pete jones" w:date="2022-01-11T16:55:00Z">
              <w:r w:rsidRPr="00587C90">
                <w:rPr>
                  <w:rFonts w:ascii="Calibri" w:hAnsi="Calibri" w:cs="Calibri"/>
                  <w:color w:val="000000"/>
                  <w:sz w:val="22"/>
                  <w:szCs w:val="22"/>
                </w:rPr>
                <w:t>Engineering Simulation</w:t>
              </w:r>
            </w:ins>
          </w:p>
        </w:tc>
        <w:tc>
          <w:tcPr>
            <w:tcW w:w="409" w:type="dxa"/>
            <w:tcBorders>
              <w:top w:val="nil"/>
              <w:left w:val="nil"/>
              <w:bottom w:val="single" w:sz="4" w:space="0" w:color="auto"/>
              <w:right w:val="single" w:sz="4" w:space="0" w:color="auto"/>
            </w:tcBorders>
            <w:shd w:val="clear" w:color="auto" w:fill="auto"/>
            <w:noWrap/>
            <w:vAlign w:val="bottom"/>
            <w:hideMark/>
          </w:tcPr>
          <w:p w14:paraId="001C25E3" w14:textId="77777777" w:rsidR="00587C90" w:rsidRPr="00587C90" w:rsidRDefault="00587C90" w:rsidP="00587C90">
            <w:pPr>
              <w:spacing w:before="0" w:after="0" w:line="240" w:lineRule="auto"/>
              <w:jc w:val="center"/>
              <w:rPr>
                <w:ins w:id="88936" w:author="pete jones" w:date="2022-01-11T16:55:00Z"/>
                <w:rFonts w:ascii="Calibri" w:hAnsi="Calibri" w:cs="Calibri"/>
                <w:color w:val="000000"/>
                <w:sz w:val="22"/>
                <w:szCs w:val="22"/>
              </w:rPr>
            </w:pPr>
            <w:ins w:id="88937" w:author="pete jones" w:date="2022-01-11T16:55:00Z">
              <w:r w:rsidRPr="00587C9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52E62F15" w14:textId="77777777" w:rsidR="00587C90" w:rsidRPr="00587C90" w:rsidRDefault="00587C90" w:rsidP="00587C90">
            <w:pPr>
              <w:spacing w:before="0" w:after="0" w:line="240" w:lineRule="auto"/>
              <w:jc w:val="center"/>
              <w:rPr>
                <w:ins w:id="88938" w:author="pete jones" w:date="2022-01-11T16:55:00Z"/>
                <w:rFonts w:ascii="Calibri" w:hAnsi="Calibri" w:cs="Calibri"/>
                <w:color w:val="000000"/>
                <w:sz w:val="22"/>
                <w:szCs w:val="22"/>
              </w:rPr>
            </w:pPr>
            <w:ins w:id="88939"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63A92C9E" w14:textId="77777777" w:rsidR="00587C90" w:rsidRPr="00587C90" w:rsidRDefault="00587C90" w:rsidP="00587C90">
            <w:pPr>
              <w:spacing w:before="0" w:after="0" w:line="240" w:lineRule="auto"/>
              <w:jc w:val="center"/>
              <w:rPr>
                <w:ins w:id="88940" w:author="pete jones" w:date="2022-01-11T16:55:00Z"/>
                <w:rFonts w:ascii="Calibri" w:hAnsi="Calibri" w:cs="Calibri"/>
                <w:color w:val="000000"/>
                <w:sz w:val="22"/>
                <w:szCs w:val="22"/>
              </w:rPr>
            </w:pPr>
            <w:ins w:id="88941"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6C219884" w14:textId="77777777" w:rsidR="00587C90" w:rsidRPr="00587C90" w:rsidRDefault="00587C90" w:rsidP="00587C90">
            <w:pPr>
              <w:spacing w:before="0" w:after="0" w:line="240" w:lineRule="auto"/>
              <w:jc w:val="center"/>
              <w:rPr>
                <w:ins w:id="88942" w:author="pete jones" w:date="2022-01-11T16:55:00Z"/>
                <w:rFonts w:ascii="Calibri" w:hAnsi="Calibri" w:cs="Calibri"/>
                <w:color w:val="000000"/>
                <w:sz w:val="22"/>
                <w:szCs w:val="22"/>
              </w:rPr>
            </w:pPr>
            <w:ins w:id="88943"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5FE4E81A" w14:textId="77777777" w:rsidR="00587C90" w:rsidRPr="00587C90" w:rsidRDefault="00587C90" w:rsidP="00587C90">
            <w:pPr>
              <w:spacing w:before="0" w:after="0" w:line="240" w:lineRule="auto"/>
              <w:jc w:val="center"/>
              <w:rPr>
                <w:ins w:id="88944" w:author="pete jones" w:date="2022-01-11T16:55:00Z"/>
                <w:rFonts w:ascii="Calibri" w:hAnsi="Calibri" w:cs="Calibri"/>
                <w:color w:val="000000"/>
                <w:sz w:val="22"/>
                <w:szCs w:val="22"/>
              </w:rPr>
            </w:pPr>
            <w:ins w:id="88945"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6BA919DD" w14:textId="77777777" w:rsidR="00587C90" w:rsidRPr="00587C90" w:rsidRDefault="00587C90" w:rsidP="00587C90">
            <w:pPr>
              <w:spacing w:before="0" w:after="0" w:line="240" w:lineRule="auto"/>
              <w:jc w:val="center"/>
              <w:rPr>
                <w:ins w:id="88946" w:author="pete jones" w:date="2022-01-11T16:55:00Z"/>
                <w:rFonts w:ascii="Calibri" w:hAnsi="Calibri" w:cs="Calibri"/>
                <w:color w:val="000000"/>
                <w:sz w:val="22"/>
                <w:szCs w:val="22"/>
              </w:rPr>
            </w:pPr>
            <w:ins w:id="8894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522D1E" w14:textId="77777777" w:rsidR="00587C90" w:rsidRPr="00587C90" w:rsidRDefault="00587C90" w:rsidP="00587C90">
            <w:pPr>
              <w:spacing w:before="0" w:after="0" w:line="240" w:lineRule="auto"/>
              <w:jc w:val="center"/>
              <w:rPr>
                <w:ins w:id="88948" w:author="pete jones" w:date="2022-01-11T16:55:00Z"/>
                <w:rFonts w:ascii="Calibri" w:hAnsi="Calibri" w:cs="Calibri"/>
                <w:color w:val="000000"/>
                <w:sz w:val="22"/>
                <w:szCs w:val="22"/>
              </w:rPr>
            </w:pPr>
            <w:ins w:id="8894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99BF39" w14:textId="77777777" w:rsidR="00587C90" w:rsidRPr="00587C90" w:rsidRDefault="00587C90" w:rsidP="00587C90">
            <w:pPr>
              <w:spacing w:before="0" w:after="0" w:line="240" w:lineRule="auto"/>
              <w:jc w:val="center"/>
              <w:rPr>
                <w:ins w:id="88950" w:author="pete jones" w:date="2022-01-11T16:55:00Z"/>
                <w:rFonts w:ascii="Calibri" w:hAnsi="Calibri" w:cs="Calibri"/>
                <w:color w:val="000000"/>
                <w:sz w:val="22"/>
                <w:szCs w:val="22"/>
              </w:rPr>
            </w:pPr>
            <w:ins w:id="8895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49DA0E" w14:textId="77777777" w:rsidR="00587C90" w:rsidRPr="00587C90" w:rsidRDefault="00587C90" w:rsidP="00587C90">
            <w:pPr>
              <w:spacing w:before="0" w:after="0" w:line="240" w:lineRule="auto"/>
              <w:jc w:val="center"/>
              <w:rPr>
                <w:ins w:id="88952" w:author="pete jones" w:date="2022-01-11T16:55:00Z"/>
                <w:rFonts w:ascii="Calibri" w:hAnsi="Calibri" w:cs="Calibri"/>
                <w:color w:val="000000"/>
                <w:sz w:val="22"/>
                <w:szCs w:val="22"/>
              </w:rPr>
            </w:pPr>
            <w:ins w:id="8895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3F1797" w14:textId="77777777" w:rsidR="00587C90" w:rsidRPr="00587C90" w:rsidRDefault="00587C90" w:rsidP="00587C90">
            <w:pPr>
              <w:spacing w:before="0" w:after="0" w:line="240" w:lineRule="auto"/>
              <w:jc w:val="center"/>
              <w:rPr>
                <w:ins w:id="88954" w:author="pete jones" w:date="2022-01-11T16:55:00Z"/>
                <w:rFonts w:ascii="Calibri" w:hAnsi="Calibri" w:cs="Calibri"/>
                <w:color w:val="000000"/>
                <w:sz w:val="22"/>
                <w:szCs w:val="22"/>
              </w:rPr>
            </w:pPr>
            <w:ins w:id="8895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78C0CA" w14:textId="77777777" w:rsidR="00587C90" w:rsidRPr="00587C90" w:rsidRDefault="00587C90" w:rsidP="00587C90">
            <w:pPr>
              <w:spacing w:before="0" w:after="0" w:line="240" w:lineRule="auto"/>
              <w:jc w:val="center"/>
              <w:rPr>
                <w:ins w:id="88956" w:author="pete jones" w:date="2022-01-11T16:55:00Z"/>
                <w:rFonts w:ascii="Calibri" w:hAnsi="Calibri" w:cs="Calibri"/>
                <w:color w:val="000000"/>
                <w:sz w:val="22"/>
                <w:szCs w:val="22"/>
              </w:rPr>
            </w:pPr>
            <w:ins w:id="88957"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388E36B" w14:textId="77777777" w:rsidR="00587C90" w:rsidRPr="00587C90" w:rsidRDefault="00587C90" w:rsidP="00587C90">
            <w:pPr>
              <w:spacing w:before="0" w:after="0" w:line="240" w:lineRule="auto"/>
              <w:jc w:val="center"/>
              <w:rPr>
                <w:ins w:id="88958" w:author="pete jones" w:date="2022-01-11T16:55:00Z"/>
                <w:rFonts w:ascii="Calibri" w:hAnsi="Calibri" w:cs="Calibri"/>
                <w:color w:val="000000"/>
                <w:sz w:val="22"/>
                <w:szCs w:val="22"/>
              </w:rPr>
            </w:pPr>
            <w:ins w:id="88959" w:author="pete jones" w:date="2022-01-11T16:55:00Z">
              <w:r w:rsidRPr="00587C90">
                <w:rPr>
                  <w:rFonts w:ascii="Calibri" w:hAnsi="Calibri" w:cs="Calibri"/>
                  <w:color w:val="000000"/>
                  <w:sz w:val="22"/>
                  <w:szCs w:val="22"/>
                </w:rPr>
                <w:t> </w:t>
              </w:r>
            </w:ins>
          </w:p>
        </w:tc>
      </w:tr>
      <w:tr w:rsidR="00587C90" w:rsidRPr="00587C90" w14:paraId="7EB0F631" w14:textId="77777777" w:rsidTr="00587C90">
        <w:trPr>
          <w:trHeight w:val="300"/>
          <w:ins w:id="88960"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1070F82" w14:textId="77777777" w:rsidR="00587C90" w:rsidRPr="00587C90" w:rsidRDefault="00587C90" w:rsidP="00587C90">
            <w:pPr>
              <w:spacing w:before="0" w:after="0" w:line="240" w:lineRule="auto"/>
              <w:jc w:val="center"/>
              <w:rPr>
                <w:ins w:id="88961" w:author="pete jones" w:date="2022-01-11T16:55:00Z"/>
                <w:rFonts w:ascii="Calibri" w:hAnsi="Calibri" w:cs="Calibri"/>
                <w:color w:val="000000"/>
                <w:sz w:val="22"/>
                <w:szCs w:val="22"/>
              </w:rPr>
            </w:pPr>
            <w:ins w:id="88962"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6EAAB24" w14:textId="77777777" w:rsidR="00587C90" w:rsidRPr="00587C90" w:rsidRDefault="00587C90" w:rsidP="00587C90">
            <w:pPr>
              <w:spacing w:before="0" w:after="0" w:line="240" w:lineRule="auto"/>
              <w:jc w:val="left"/>
              <w:rPr>
                <w:ins w:id="88963" w:author="pete jones" w:date="2022-01-11T16:55:00Z"/>
                <w:rFonts w:ascii="Calibri" w:hAnsi="Calibri" w:cs="Calibri"/>
                <w:color w:val="000000"/>
                <w:sz w:val="22"/>
                <w:szCs w:val="22"/>
              </w:rPr>
            </w:pPr>
            <w:ins w:id="88964" w:author="pete jones" w:date="2022-01-11T16:55:00Z">
              <w:r w:rsidRPr="00587C90">
                <w:rPr>
                  <w:rFonts w:ascii="Calibri" w:hAnsi="Calibri" w:cs="Calibri"/>
                  <w:color w:val="000000"/>
                  <w:sz w:val="22"/>
                  <w:szCs w:val="22"/>
                </w:rPr>
                <w:t>Fluids and Thermodynamics</w:t>
              </w:r>
            </w:ins>
          </w:p>
        </w:tc>
        <w:tc>
          <w:tcPr>
            <w:tcW w:w="409" w:type="dxa"/>
            <w:tcBorders>
              <w:top w:val="nil"/>
              <w:left w:val="nil"/>
              <w:bottom w:val="single" w:sz="4" w:space="0" w:color="auto"/>
              <w:right w:val="single" w:sz="4" w:space="0" w:color="auto"/>
            </w:tcBorders>
            <w:shd w:val="clear" w:color="auto" w:fill="auto"/>
            <w:noWrap/>
            <w:vAlign w:val="bottom"/>
            <w:hideMark/>
          </w:tcPr>
          <w:p w14:paraId="23B477C5" w14:textId="77777777" w:rsidR="00587C90" w:rsidRPr="00587C90" w:rsidRDefault="00587C90" w:rsidP="00587C90">
            <w:pPr>
              <w:spacing w:before="0" w:after="0" w:line="240" w:lineRule="auto"/>
              <w:jc w:val="center"/>
              <w:rPr>
                <w:ins w:id="88965" w:author="pete jones" w:date="2022-01-11T16:55:00Z"/>
                <w:rFonts w:ascii="Calibri" w:hAnsi="Calibri" w:cs="Calibri"/>
                <w:color w:val="000000"/>
                <w:sz w:val="22"/>
                <w:szCs w:val="22"/>
              </w:rPr>
            </w:pPr>
            <w:ins w:id="88966" w:author="pete jones" w:date="2022-01-11T16:55:00Z">
              <w:r w:rsidRPr="00587C9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5D63856D" w14:textId="77777777" w:rsidR="00587C90" w:rsidRPr="00587C90" w:rsidRDefault="00587C90" w:rsidP="00587C90">
            <w:pPr>
              <w:spacing w:before="0" w:after="0" w:line="240" w:lineRule="auto"/>
              <w:jc w:val="center"/>
              <w:rPr>
                <w:ins w:id="88967" w:author="pete jones" w:date="2022-01-11T16:55:00Z"/>
                <w:rFonts w:ascii="Calibri" w:hAnsi="Calibri" w:cs="Calibri"/>
                <w:color w:val="000000"/>
                <w:sz w:val="22"/>
                <w:szCs w:val="22"/>
              </w:rPr>
            </w:pPr>
            <w:ins w:id="88968"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4E027DAA" w14:textId="77777777" w:rsidR="00587C90" w:rsidRPr="00587C90" w:rsidRDefault="00587C90" w:rsidP="00587C90">
            <w:pPr>
              <w:spacing w:before="0" w:after="0" w:line="240" w:lineRule="auto"/>
              <w:jc w:val="center"/>
              <w:rPr>
                <w:ins w:id="88969" w:author="pete jones" w:date="2022-01-11T16:55:00Z"/>
                <w:rFonts w:ascii="Calibri" w:hAnsi="Calibri" w:cs="Calibri"/>
                <w:color w:val="000000"/>
                <w:sz w:val="22"/>
                <w:szCs w:val="22"/>
              </w:rPr>
            </w:pPr>
            <w:ins w:id="88970" w:author="pete jones" w:date="2022-01-11T16:55:00Z">
              <w:r w:rsidRPr="00587C90">
                <w:rPr>
                  <w:rFonts w:ascii="Calibri" w:hAnsi="Calibri" w:cs="Calibri"/>
                  <w:color w:val="000000"/>
                  <w:sz w:val="22"/>
                  <w:szCs w:val="22"/>
                </w:rPr>
                <w:t>100</w:t>
              </w:r>
            </w:ins>
          </w:p>
        </w:tc>
        <w:tc>
          <w:tcPr>
            <w:tcW w:w="474" w:type="dxa"/>
            <w:tcBorders>
              <w:top w:val="nil"/>
              <w:left w:val="nil"/>
              <w:bottom w:val="single" w:sz="4" w:space="0" w:color="auto"/>
              <w:right w:val="single" w:sz="4" w:space="0" w:color="auto"/>
            </w:tcBorders>
            <w:shd w:val="clear" w:color="auto" w:fill="auto"/>
            <w:noWrap/>
            <w:vAlign w:val="bottom"/>
            <w:hideMark/>
          </w:tcPr>
          <w:p w14:paraId="509BBF25" w14:textId="77777777" w:rsidR="00587C90" w:rsidRPr="00587C90" w:rsidRDefault="00587C90" w:rsidP="00587C90">
            <w:pPr>
              <w:spacing w:before="0" w:after="0" w:line="240" w:lineRule="auto"/>
              <w:jc w:val="center"/>
              <w:rPr>
                <w:ins w:id="88971" w:author="pete jones" w:date="2022-01-11T16:55:00Z"/>
                <w:rFonts w:ascii="Calibri" w:hAnsi="Calibri" w:cs="Calibri"/>
                <w:color w:val="000000"/>
                <w:sz w:val="22"/>
                <w:szCs w:val="22"/>
              </w:rPr>
            </w:pPr>
            <w:ins w:id="88972"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0200C6DC" w14:textId="77777777" w:rsidR="00587C90" w:rsidRPr="00587C90" w:rsidRDefault="00587C90" w:rsidP="00587C90">
            <w:pPr>
              <w:spacing w:before="0" w:after="0" w:line="240" w:lineRule="auto"/>
              <w:jc w:val="center"/>
              <w:rPr>
                <w:ins w:id="88973" w:author="pete jones" w:date="2022-01-11T16:55:00Z"/>
                <w:rFonts w:ascii="Calibri" w:hAnsi="Calibri" w:cs="Calibri"/>
                <w:color w:val="000000"/>
                <w:sz w:val="22"/>
                <w:szCs w:val="22"/>
              </w:rPr>
            </w:pPr>
            <w:ins w:id="88974"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72D9A648" w14:textId="77777777" w:rsidR="00587C90" w:rsidRPr="00587C90" w:rsidRDefault="00587C90" w:rsidP="00587C90">
            <w:pPr>
              <w:spacing w:before="0" w:after="0" w:line="240" w:lineRule="auto"/>
              <w:jc w:val="center"/>
              <w:rPr>
                <w:ins w:id="88975" w:author="pete jones" w:date="2022-01-11T16:55:00Z"/>
                <w:rFonts w:ascii="Calibri" w:hAnsi="Calibri" w:cs="Calibri"/>
                <w:color w:val="000000"/>
                <w:sz w:val="22"/>
                <w:szCs w:val="22"/>
              </w:rPr>
            </w:pPr>
            <w:ins w:id="8897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CD197D" w14:textId="77777777" w:rsidR="00587C90" w:rsidRPr="00587C90" w:rsidRDefault="00587C90" w:rsidP="00587C90">
            <w:pPr>
              <w:spacing w:before="0" w:after="0" w:line="240" w:lineRule="auto"/>
              <w:jc w:val="center"/>
              <w:rPr>
                <w:ins w:id="88977" w:author="pete jones" w:date="2022-01-11T16:55:00Z"/>
                <w:rFonts w:ascii="Calibri" w:hAnsi="Calibri" w:cs="Calibri"/>
                <w:color w:val="000000"/>
                <w:sz w:val="22"/>
                <w:szCs w:val="22"/>
              </w:rPr>
            </w:pPr>
            <w:ins w:id="8897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57883C" w14:textId="77777777" w:rsidR="00587C90" w:rsidRPr="00587C90" w:rsidRDefault="00587C90" w:rsidP="00587C90">
            <w:pPr>
              <w:spacing w:before="0" w:after="0" w:line="240" w:lineRule="auto"/>
              <w:jc w:val="center"/>
              <w:rPr>
                <w:ins w:id="88979" w:author="pete jones" w:date="2022-01-11T16:55:00Z"/>
                <w:rFonts w:ascii="Calibri" w:hAnsi="Calibri" w:cs="Calibri"/>
                <w:color w:val="000000"/>
                <w:sz w:val="22"/>
                <w:szCs w:val="22"/>
              </w:rPr>
            </w:pPr>
            <w:ins w:id="8898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1225A4" w14:textId="77777777" w:rsidR="00587C90" w:rsidRPr="00587C90" w:rsidRDefault="00587C90" w:rsidP="00587C90">
            <w:pPr>
              <w:spacing w:before="0" w:after="0" w:line="240" w:lineRule="auto"/>
              <w:jc w:val="center"/>
              <w:rPr>
                <w:ins w:id="88981" w:author="pete jones" w:date="2022-01-11T16:55:00Z"/>
                <w:rFonts w:ascii="Calibri" w:hAnsi="Calibri" w:cs="Calibri"/>
                <w:color w:val="000000"/>
                <w:sz w:val="22"/>
                <w:szCs w:val="22"/>
              </w:rPr>
            </w:pPr>
            <w:ins w:id="8898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3AAEC4" w14:textId="77777777" w:rsidR="00587C90" w:rsidRPr="00587C90" w:rsidRDefault="00587C90" w:rsidP="00587C90">
            <w:pPr>
              <w:spacing w:before="0" w:after="0" w:line="240" w:lineRule="auto"/>
              <w:jc w:val="center"/>
              <w:rPr>
                <w:ins w:id="88983" w:author="pete jones" w:date="2022-01-11T16:55:00Z"/>
                <w:rFonts w:ascii="Calibri" w:hAnsi="Calibri" w:cs="Calibri"/>
                <w:color w:val="000000"/>
                <w:sz w:val="22"/>
                <w:szCs w:val="22"/>
              </w:rPr>
            </w:pPr>
            <w:ins w:id="8898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4F52CB" w14:textId="77777777" w:rsidR="00587C90" w:rsidRPr="00587C90" w:rsidRDefault="00587C90" w:rsidP="00587C90">
            <w:pPr>
              <w:spacing w:before="0" w:after="0" w:line="240" w:lineRule="auto"/>
              <w:jc w:val="center"/>
              <w:rPr>
                <w:ins w:id="88985" w:author="pete jones" w:date="2022-01-11T16:55:00Z"/>
                <w:rFonts w:ascii="Calibri" w:hAnsi="Calibri" w:cs="Calibri"/>
                <w:color w:val="000000"/>
                <w:sz w:val="22"/>
                <w:szCs w:val="22"/>
              </w:rPr>
            </w:pPr>
            <w:ins w:id="88986"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5281B6D" w14:textId="77777777" w:rsidR="00587C90" w:rsidRPr="00587C90" w:rsidRDefault="00587C90" w:rsidP="00587C90">
            <w:pPr>
              <w:spacing w:before="0" w:after="0" w:line="240" w:lineRule="auto"/>
              <w:jc w:val="center"/>
              <w:rPr>
                <w:ins w:id="88987" w:author="pete jones" w:date="2022-01-11T16:55:00Z"/>
                <w:rFonts w:ascii="Calibri" w:hAnsi="Calibri" w:cs="Calibri"/>
                <w:color w:val="000000"/>
                <w:sz w:val="22"/>
                <w:szCs w:val="22"/>
              </w:rPr>
            </w:pPr>
            <w:ins w:id="88988" w:author="pete jones" w:date="2022-01-11T16:55:00Z">
              <w:r w:rsidRPr="00587C90">
                <w:rPr>
                  <w:rFonts w:ascii="Calibri" w:hAnsi="Calibri" w:cs="Calibri"/>
                  <w:color w:val="000000"/>
                  <w:sz w:val="22"/>
                  <w:szCs w:val="22"/>
                </w:rPr>
                <w:t> </w:t>
              </w:r>
            </w:ins>
          </w:p>
        </w:tc>
      </w:tr>
      <w:tr w:rsidR="00587C90" w:rsidRPr="00587C90" w14:paraId="458CF1BF" w14:textId="77777777" w:rsidTr="00587C90">
        <w:trPr>
          <w:trHeight w:val="300"/>
          <w:ins w:id="88989"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5E1AE95" w14:textId="77777777" w:rsidR="00587C90" w:rsidRPr="00587C90" w:rsidRDefault="00587C90" w:rsidP="00587C90">
            <w:pPr>
              <w:spacing w:before="0" w:after="0" w:line="240" w:lineRule="auto"/>
              <w:jc w:val="center"/>
              <w:rPr>
                <w:ins w:id="88990" w:author="pete jones" w:date="2022-01-11T16:55:00Z"/>
                <w:rFonts w:ascii="Calibri" w:hAnsi="Calibri" w:cs="Calibri"/>
                <w:color w:val="000000"/>
                <w:sz w:val="22"/>
                <w:szCs w:val="22"/>
              </w:rPr>
            </w:pPr>
            <w:ins w:id="88991"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DF382D7" w14:textId="77777777" w:rsidR="00587C90" w:rsidRPr="00587C90" w:rsidRDefault="00587C90" w:rsidP="00587C90">
            <w:pPr>
              <w:spacing w:before="0" w:after="0" w:line="240" w:lineRule="auto"/>
              <w:jc w:val="left"/>
              <w:rPr>
                <w:ins w:id="88992" w:author="pete jones" w:date="2022-01-11T16:55:00Z"/>
                <w:rFonts w:ascii="Calibri" w:hAnsi="Calibri" w:cs="Calibri"/>
                <w:color w:val="000000"/>
                <w:sz w:val="22"/>
                <w:szCs w:val="22"/>
              </w:rPr>
            </w:pPr>
            <w:ins w:id="88993" w:author="pete jones" w:date="2022-01-11T16:55:00Z">
              <w:r w:rsidRPr="00587C90">
                <w:rPr>
                  <w:rFonts w:ascii="Calibri" w:hAnsi="Calibri" w:cs="Calibri"/>
                  <w:color w:val="000000"/>
                  <w:sz w:val="22"/>
                  <w:szCs w:val="22"/>
                </w:rPr>
                <w:t>Management and Commercialisation</w:t>
              </w:r>
            </w:ins>
          </w:p>
        </w:tc>
        <w:tc>
          <w:tcPr>
            <w:tcW w:w="409" w:type="dxa"/>
            <w:tcBorders>
              <w:top w:val="nil"/>
              <w:left w:val="nil"/>
              <w:bottom w:val="single" w:sz="4" w:space="0" w:color="auto"/>
              <w:right w:val="single" w:sz="4" w:space="0" w:color="auto"/>
            </w:tcBorders>
            <w:shd w:val="clear" w:color="auto" w:fill="auto"/>
            <w:noWrap/>
            <w:vAlign w:val="bottom"/>
            <w:hideMark/>
          </w:tcPr>
          <w:p w14:paraId="21EF3D7C" w14:textId="77777777" w:rsidR="00587C90" w:rsidRPr="00587C90" w:rsidRDefault="00587C90" w:rsidP="00587C90">
            <w:pPr>
              <w:spacing w:before="0" w:after="0" w:line="240" w:lineRule="auto"/>
              <w:jc w:val="center"/>
              <w:rPr>
                <w:ins w:id="88994" w:author="pete jones" w:date="2022-01-11T16:55:00Z"/>
                <w:rFonts w:ascii="Calibri" w:hAnsi="Calibri" w:cs="Calibri"/>
                <w:color w:val="000000"/>
                <w:sz w:val="22"/>
                <w:szCs w:val="22"/>
              </w:rPr>
            </w:pPr>
            <w:ins w:id="88995" w:author="pete jones" w:date="2022-01-11T16:55:00Z">
              <w:r w:rsidRPr="00587C90">
                <w:rPr>
                  <w:rFonts w:ascii="Calibri" w:hAnsi="Calibri" w:cs="Calibri"/>
                  <w:color w:val="000000"/>
                  <w:sz w:val="22"/>
                  <w:szCs w:val="22"/>
                </w:rPr>
                <w:t>O</w:t>
              </w:r>
            </w:ins>
          </w:p>
        </w:tc>
        <w:tc>
          <w:tcPr>
            <w:tcW w:w="401" w:type="dxa"/>
            <w:tcBorders>
              <w:top w:val="nil"/>
              <w:left w:val="nil"/>
              <w:bottom w:val="single" w:sz="4" w:space="0" w:color="auto"/>
              <w:right w:val="single" w:sz="4" w:space="0" w:color="auto"/>
            </w:tcBorders>
            <w:shd w:val="clear" w:color="auto" w:fill="auto"/>
            <w:noWrap/>
            <w:vAlign w:val="bottom"/>
            <w:hideMark/>
          </w:tcPr>
          <w:p w14:paraId="72168D8B" w14:textId="77777777" w:rsidR="00587C90" w:rsidRPr="00587C90" w:rsidRDefault="00587C90" w:rsidP="00587C90">
            <w:pPr>
              <w:spacing w:before="0" w:after="0" w:line="240" w:lineRule="auto"/>
              <w:jc w:val="center"/>
              <w:rPr>
                <w:ins w:id="88996" w:author="pete jones" w:date="2022-01-11T16:55:00Z"/>
                <w:rFonts w:ascii="Calibri" w:hAnsi="Calibri" w:cs="Calibri"/>
                <w:color w:val="000000"/>
                <w:sz w:val="22"/>
                <w:szCs w:val="22"/>
              </w:rPr>
            </w:pPr>
            <w:ins w:id="88997"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664102FB" w14:textId="77777777" w:rsidR="00587C90" w:rsidRPr="00587C90" w:rsidRDefault="00587C90" w:rsidP="00587C90">
            <w:pPr>
              <w:spacing w:before="0" w:after="0" w:line="240" w:lineRule="auto"/>
              <w:jc w:val="center"/>
              <w:rPr>
                <w:ins w:id="88998" w:author="pete jones" w:date="2022-01-11T16:55:00Z"/>
                <w:rFonts w:ascii="Calibri" w:hAnsi="Calibri" w:cs="Calibri"/>
                <w:color w:val="000000"/>
                <w:sz w:val="22"/>
                <w:szCs w:val="22"/>
              </w:rPr>
            </w:pPr>
            <w:ins w:id="88999"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671C5031" w14:textId="77777777" w:rsidR="00587C90" w:rsidRPr="00587C90" w:rsidRDefault="00587C90" w:rsidP="00587C90">
            <w:pPr>
              <w:spacing w:before="0" w:after="0" w:line="240" w:lineRule="auto"/>
              <w:jc w:val="center"/>
              <w:rPr>
                <w:ins w:id="89000" w:author="pete jones" w:date="2022-01-11T16:55:00Z"/>
                <w:rFonts w:ascii="Calibri" w:hAnsi="Calibri" w:cs="Calibri"/>
                <w:color w:val="000000"/>
                <w:sz w:val="22"/>
                <w:szCs w:val="22"/>
              </w:rPr>
            </w:pPr>
            <w:ins w:id="89001"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443D4F0D" w14:textId="77777777" w:rsidR="00587C90" w:rsidRPr="00587C90" w:rsidRDefault="00587C90" w:rsidP="00587C90">
            <w:pPr>
              <w:spacing w:before="0" w:after="0" w:line="240" w:lineRule="auto"/>
              <w:jc w:val="center"/>
              <w:rPr>
                <w:ins w:id="89002" w:author="pete jones" w:date="2022-01-11T16:55:00Z"/>
                <w:rFonts w:ascii="Calibri" w:hAnsi="Calibri" w:cs="Calibri"/>
                <w:color w:val="000000"/>
                <w:sz w:val="22"/>
                <w:szCs w:val="22"/>
              </w:rPr>
            </w:pPr>
            <w:ins w:id="89003"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7F0E8B19" w14:textId="77777777" w:rsidR="00587C90" w:rsidRPr="00587C90" w:rsidRDefault="00587C90" w:rsidP="00587C90">
            <w:pPr>
              <w:spacing w:before="0" w:after="0" w:line="240" w:lineRule="auto"/>
              <w:jc w:val="center"/>
              <w:rPr>
                <w:ins w:id="89004" w:author="pete jones" w:date="2022-01-11T16:55:00Z"/>
                <w:rFonts w:ascii="Calibri" w:hAnsi="Calibri" w:cs="Calibri"/>
                <w:color w:val="000000"/>
                <w:sz w:val="22"/>
                <w:szCs w:val="22"/>
              </w:rPr>
            </w:pPr>
            <w:ins w:id="8900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FB3511" w14:textId="77777777" w:rsidR="00587C90" w:rsidRPr="00587C90" w:rsidRDefault="00587C90" w:rsidP="00587C90">
            <w:pPr>
              <w:spacing w:before="0" w:after="0" w:line="240" w:lineRule="auto"/>
              <w:jc w:val="center"/>
              <w:rPr>
                <w:ins w:id="89006" w:author="pete jones" w:date="2022-01-11T16:55:00Z"/>
                <w:rFonts w:ascii="Calibri" w:hAnsi="Calibri" w:cs="Calibri"/>
                <w:color w:val="000000"/>
                <w:sz w:val="22"/>
                <w:szCs w:val="22"/>
              </w:rPr>
            </w:pPr>
            <w:ins w:id="8900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2FB81A" w14:textId="77777777" w:rsidR="00587C90" w:rsidRPr="00587C90" w:rsidRDefault="00587C90" w:rsidP="00587C90">
            <w:pPr>
              <w:spacing w:before="0" w:after="0" w:line="240" w:lineRule="auto"/>
              <w:jc w:val="center"/>
              <w:rPr>
                <w:ins w:id="89008" w:author="pete jones" w:date="2022-01-11T16:55:00Z"/>
                <w:rFonts w:ascii="Calibri" w:hAnsi="Calibri" w:cs="Calibri"/>
                <w:color w:val="000000"/>
                <w:sz w:val="22"/>
                <w:szCs w:val="22"/>
              </w:rPr>
            </w:pPr>
            <w:ins w:id="8900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B678B8" w14:textId="77777777" w:rsidR="00587C90" w:rsidRPr="00587C90" w:rsidRDefault="00587C90" w:rsidP="00587C90">
            <w:pPr>
              <w:spacing w:before="0" w:after="0" w:line="240" w:lineRule="auto"/>
              <w:jc w:val="center"/>
              <w:rPr>
                <w:ins w:id="89010" w:author="pete jones" w:date="2022-01-11T16:55:00Z"/>
                <w:rFonts w:ascii="Calibri" w:hAnsi="Calibri" w:cs="Calibri"/>
                <w:color w:val="000000"/>
                <w:sz w:val="22"/>
                <w:szCs w:val="22"/>
              </w:rPr>
            </w:pPr>
            <w:ins w:id="8901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41D1F4" w14:textId="77777777" w:rsidR="00587C90" w:rsidRPr="00587C90" w:rsidRDefault="00587C90" w:rsidP="00587C90">
            <w:pPr>
              <w:spacing w:before="0" w:after="0" w:line="240" w:lineRule="auto"/>
              <w:jc w:val="center"/>
              <w:rPr>
                <w:ins w:id="89012" w:author="pete jones" w:date="2022-01-11T16:55:00Z"/>
                <w:rFonts w:ascii="Calibri" w:hAnsi="Calibri" w:cs="Calibri"/>
                <w:color w:val="000000"/>
                <w:sz w:val="22"/>
                <w:szCs w:val="22"/>
              </w:rPr>
            </w:pPr>
            <w:ins w:id="8901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2076CC" w14:textId="77777777" w:rsidR="00587C90" w:rsidRPr="00587C90" w:rsidRDefault="00587C90" w:rsidP="00587C90">
            <w:pPr>
              <w:spacing w:before="0" w:after="0" w:line="240" w:lineRule="auto"/>
              <w:jc w:val="center"/>
              <w:rPr>
                <w:ins w:id="89014" w:author="pete jones" w:date="2022-01-11T16:55:00Z"/>
                <w:rFonts w:ascii="Calibri" w:hAnsi="Calibri" w:cs="Calibri"/>
                <w:color w:val="000000"/>
                <w:sz w:val="22"/>
                <w:szCs w:val="22"/>
              </w:rPr>
            </w:pPr>
            <w:ins w:id="89015"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F7A654B" w14:textId="77777777" w:rsidR="00587C90" w:rsidRPr="00587C90" w:rsidRDefault="00587C90" w:rsidP="00587C90">
            <w:pPr>
              <w:spacing w:before="0" w:after="0" w:line="240" w:lineRule="auto"/>
              <w:jc w:val="center"/>
              <w:rPr>
                <w:ins w:id="89016" w:author="pete jones" w:date="2022-01-11T16:55:00Z"/>
                <w:rFonts w:ascii="Calibri" w:hAnsi="Calibri" w:cs="Calibri"/>
                <w:color w:val="000000"/>
                <w:sz w:val="22"/>
                <w:szCs w:val="22"/>
              </w:rPr>
            </w:pPr>
            <w:ins w:id="89017" w:author="pete jones" w:date="2022-01-11T16:55:00Z">
              <w:r w:rsidRPr="00587C90">
                <w:rPr>
                  <w:rFonts w:ascii="Calibri" w:hAnsi="Calibri" w:cs="Calibri"/>
                  <w:color w:val="000000"/>
                  <w:sz w:val="22"/>
                  <w:szCs w:val="22"/>
                </w:rPr>
                <w:t> </w:t>
              </w:r>
            </w:ins>
          </w:p>
        </w:tc>
      </w:tr>
      <w:tr w:rsidR="00587C90" w:rsidRPr="00587C90" w14:paraId="5FC5C606" w14:textId="77777777" w:rsidTr="00587C90">
        <w:trPr>
          <w:trHeight w:val="300"/>
          <w:ins w:id="89018"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B22FDD5" w14:textId="77777777" w:rsidR="00587C90" w:rsidRPr="00587C90" w:rsidRDefault="00587C90" w:rsidP="00587C90">
            <w:pPr>
              <w:spacing w:before="0" w:after="0" w:line="240" w:lineRule="auto"/>
              <w:jc w:val="center"/>
              <w:rPr>
                <w:ins w:id="89019" w:author="pete jones" w:date="2022-01-11T16:55:00Z"/>
                <w:rFonts w:ascii="Calibri" w:hAnsi="Calibri" w:cs="Calibri"/>
                <w:color w:val="000000"/>
                <w:sz w:val="22"/>
                <w:szCs w:val="22"/>
              </w:rPr>
            </w:pPr>
            <w:ins w:id="89020" w:author="pete jones" w:date="2022-01-11T16:55:00Z">
              <w:r w:rsidRPr="00587C9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870BF3B" w14:textId="77777777" w:rsidR="00587C90" w:rsidRPr="00587C90" w:rsidRDefault="00587C90" w:rsidP="00587C90">
            <w:pPr>
              <w:spacing w:before="0" w:after="0" w:line="240" w:lineRule="auto"/>
              <w:jc w:val="left"/>
              <w:rPr>
                <w:ins w:id="89021" w:author="pete jones" w:date="2022-01-11T16:55:00Z"/>
                <w:rFonts w:ascii="Calibri" w:hAnsi="Calibri" w:cs="Calibri"/>
                <w:color w:val="000000"/>
                <w:sz w:val="22"/>
                <w:szCs w:val="22"/>
              </w:rPr>
            </w:pPr>
            <w:ins w:id="89022" w:author="pete jones" w:date="2022-01-11T16:55:00Z">
              <w:r w:rsidRPr="00587C90">
                <w:rPr>
                  <w:rFonts w:ascii="Calibri" w:hAnsi="Calibri" w:cs="Calibri"/>
                  <w:color w:val="000000"/>
                  <w:sz w:val="22"/>
                  <w:szCs w:val="22"/>
                </w:rPr>
                <w:t>Engineering Mathematics for Mechanical Systems Design</w:t>
              </w:r>
            </w:ins>
          </w:p>
        </w:tc>
        <w:tc>
          <w:tcPr>
            <w:tcW w:w="409" w:type="dxa"/>
            <w:tcBorders>
              <w:top w:val="nil"/>
              <w:left w:val="nil"/>
              <w:bottom w:val="single" w:sz="4" w:space="0" w:color="auto"/>
              <w:right w:val="single" w:sz="4" w:space="0" w:color="auto"/>
            </w:tcBorders>
            <w:shd w:val="clear" w:color="auto" w:fill="auto"/>
            <w:noWrap/>
            <w:vAlign w:val="bottom"/>
            <w:hideMark/>
          </w:tcPr>
          <w:p w14:paraId="3864EEA9" w14:textId="77777777" w:rsidR="00587C90" w:rsidRPr="00587C90" w:rsidRDefault="00587C90" w:rsidP="00587C90">
            <w:pPr>
              <w:spacing w:before="0" w:after="0" w:line="240" w:lineRule="auto"/>
              <w:jc w:val="center"/>
              <w:rPr>
                <w:ins w:id="89023" w:author="pete jones" w:date="2022-01-11T16:55:00Z"/>
                <w:rFonts w:ascii="Calibri" w:hAnsi="Calibri" w:cs="Calibri"/>
                <w:color w:val="000000"/>
                <w:sz w:val="22"/>
                <w:szCs w:val="22"/>
              </w:rPr>
            </w:pPr>
            <w:ins w:id="89024" w:author="pete jones" w:date="2022-01-11T16:55:00Z">
              <w:r w:rsidRPr="00587C90">
                <w:rPr>
                  <w:rFonts w:ascii="Calibri" w:hAnsi="Calibri" w:cs="Calibri"/>
                  <w:color w:val="000000"/>
                  <w:sz w:val="22"/>
                  <w:szCs w:val="22"/>
                </w:rPr>
                <w:t>M</w:t>
              </w:r>
            </w:ins>
          </w:p>
        </w:tc>
        <w:tc>
          <w:tcPr>
            <w:tcW w:w="401" w:type="dxa"/>
            <w:tcBorders>
              <w:top w:val="nil"/>
              <w:left w:val="nil"/>
              <w:bottom w:val="single" w:sz="4" w:space="0" w:color="auto"/>
              <w:right w:val="single" w:sz="4" w:space="0" w:color="auto"/>
            </w:tcBorders>
            <w:shd w:val="clear" w:color="auto" w:fill="auto"/>
            <w:noWrap/>
            <w:vAlign w:val="bottom"/>
            <w:hideMark/>
          </w:tcPr>
          <w:p w14:paraId="13249407" w14:textId="77777777" w:rsidR="00587C90" w:rsidRPr="00587C90" w:rsidRDefault="00587C90" w:rsidP="00587C90">
            <w:pPr>
              <w:spacing w:before="0" w:after="0" w:line="240" w:lineRule="auto"/>
              <w:jc w:val="center"/>
              <w:rPr>
                <w:ins w:id="89025" w:author="pete jones" w:date="2022-01-11T16:55:00Z"/>
                <w:rFonts w:ascii="Calibri" w:hAnsi="Calibri" w:cs="Calibri"/>
                <w:color w:val="000000"/>
                <w:sz w:val="22"/>
                <w:szCs w:val="22"/>
              </w:rPr>
            </w:pPr>
            <w:ins w:id="89026"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7D4F80B8" w14:textId="77777777" w:rsidR="00587C90" w:rsidRPr="00587C90" w:rsidRDefault="00587C90" w:rsidP="00587C90">
            <w:pPr>
              <w:spacing w:before="0" w:after="0" w:line="240" w:lineRule="auto"/>
              <w:jc w:val="center"/>
              <w:rPr>
                <w:ins w:id="89027" w:author="pete jones" w:date="2022-01-11T16:55:00Z"/>
                <w:rFonts w:ascii="Calibri" w:hAnsi="Calibri" w:cs="Calibri"/>
                <w:color w:val="000000"/>
                <w:sz w:val="22"/>
                <w:szCs w:val="22"/>
              </w:rPr>
            </w:pPr>
            <w:ins w:id="89028"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6E0A0B2D" w14:textId="77777777" w:rsidR="00587C90" w:rsidRPr="00587C90" w:rsidRDefault="00587C90" w:rsidP="00587C90">
            <w:pPr>
              <w:spacing w:before="0" w:after="0" w:line="240" w:lineRule="auto"/>
              <w:jc w:val="center"/>
              <w:rPr>
                <w:ins w:id="89029" w:author="pete jones" w:date="2022-01-11T16:55:00Z"/>
                <w:rFonts w:ascii="Calibri" w:hAnsi="Calibri" w:cs="Calibri"/>
                <w:color w:val="000000"/>
                <w:sz w:val="22"/>
                <w:szCs w:val="22"/>
              </w:rPr>
            </w:pPr>
            <w:ins w:id="89030"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125BB2C3" w14:textId="77777777" w:rsidR="00587C90" w:rsidRPr="00587C90" w:rsidRDefault="00587C90" w:rsidP="00587C90">
            <w:pPr>
              <w:spacing w:before="0" w:after="0" w:line="240" w:lineRule="auto"/>
              <w:jc w:val="center"/>
              <w:rPr>
                <w:ins w:id="89031" w:author="pete jones" w:date="2022-01-11T16:55:00Z"/>
                <w:rFonts w:ascii="Calibri" w:hAnsi="Calibri" w:cs="Calibri"/>
                <w:color w:val="000000"/>
                <w:sz w:val="22"/>
                <w:szCs w:val="22"/>
              </w:rPr>
            </w:pPr>
            <w:ins w:id="89032"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62E5AE97" w14:textId="77777777" w:rsidR="00587C90" w:rsidRPr="00587C90" w:rsidRDefault="00587C90" w:rsidP="00587C90">
            <w:pPr>
              <w:spacing w:before="0" w:after="0" w:line="240" w:lineRule="auto"/>
              <w:jc w:val="center"/>
              <w:rPr>
                <w:ins w:id="89033" w:author="pete jones" w:date="2022-01-11T16:55:00Z"/>
                <w:rFonts w:ascii="Calibri" w:hAnsi="Calibri" w:cs="Calibri"/>
                <w:color w:val="000000"/>
                <w:sz w:val="22"/>
                <w:szCs w:val="22"/>
              </w:rPr>
            </w:pPr>
            <w:ins w:id="8903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67C933" w14:textId="77777777" w:rsidR="00587C90" w:rsidRPr="00587C90" w:rsidRDefault="00587C90" w:rsidP="00587C90">
            <w:pPr>
              <w:spacing w:before="0" w:after="0" w:line="240" w:lineRule="auto"/>
              <w:jc w:val="center"/>
              <w:rPr>
                <w:ins w:id="89035" w:author="pete jones" w:date="2022-01-11T16:55:00Z"/>
                <w:rFonts w:ascii="Calibri" w:hAnsi="Calibri" w:cs="Calibri"/>
                <w:color w:val="000000"/>
                <w:sz w:val="22"/>
                <w:szCs w:val="22"/>
              </w:rPr>
            </w:pPr>
            <w:ins w:id="8903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9E640C" w14:textId="77777777" w:rsidR="00587C90" w:rsidRPr="00587C90" w:rsidRDefault="00587C90" w:rsidP="00587C90">
            <w:pPr>
              <w:spacing w:before="0" w:after="0" w:line="240" w:lineRule="auto"/>
              <w:jc w:val="center"/>
              <w:rPr>
                <w:ins w:id="89037" w:author="pete jones" w:date="2022-01-11T16:55:00Z"/>
                <w:rFonts w:ascii="Calibri" w:hAnsi="Calibri" w:cs="Calibri"/>
                <w:color w:val="000000"/>
                <w:sz w:val="22"/>
                <w:szCs w:val="22"/>
              </w:rPr>
            </w:pPr>
            <w:ins w:id="8903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70F4E0" w14:textId="77777777" w:rsidR="00587C90" w:rsidRPr="00587C90" w:rsidRDefault="00587C90" w:rsidP="00587C90">
            <w:pPr>
              <w:spacing w:before="0" w:after="0" w:line="240" w:lineRule="auto"/>
              <w:jc w:val="center"/>
              <w:rPr>
                <w:ins w:id="89039" w:author="pete jones" w:date="2022-01-11T16:55:00Z"/>
                <w:rFonts w:ascii="Calibri" w:hAnsi="Calibri" w:cs="Calibri"/>
                <w:color w:val="000000"/>
                <w:sz w:val="22"/>
                <w:szCs w:val="22"/>
              </w:rPr>
            </w:pPr>
            <w:ins w:id="8904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6F3162" w14:textId="77777777" w:rsidR="00587C90" w:rsidRPr="00587C90" w:rsidRDefault="00587C90" w:rsidP="00587C90">
            <w:pPr>
              <w:spacing w:before="0" w:after="0" w:line="240" w:lineRule="auto"/>
              <w:jc w:val="center"/>
              <w:rPr>
                <w:ins w:id="89041" w:author="pete jones" w:date="2022-01-11T16:55:00Z"/>
                <w:rFonts w:ascii="Calibri" w:hAnsi="Calibri" w:cs="Calibri"/>
                <w:color w:val="000000"/>
                <w:sz w:val="22"/>
                <w:szCs w:val="22"/>
              </w:rPr>
            </w:pPr>
            <w:ins w:id="8904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C647C1" w14:textId="77777777" w:rsidR="00587C90" w:rsidRPr="00587C90" w:rsidRDefault="00587C90" w:rsidP="00587C90">
            <w:pPr>
              <w:spacing w:before="0" w:after="0" w:line="240" w:lineRule="auto"/>
              <w:jc w:val="center"/>
              <w:rPr>
                <w:ins w:id="89043" w:author="pete jones" w:date="2022-01-11T16:55:00Z"/>
                <w:rFonts w:ascii="Calibri" w:hAnsi="Calibri" w:cs="Calibri"/>
                <w:color w:val="000000"/>
                <w:sz w:val="22"/>
                <w:szCs w:val="22"/>
              </w:rPr>
            </w:pPr>
            <w:ins w:id="89044"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8BB9812" w14:textId="77777777" w:rsidR="00587C90" w:rsidRPr="00587C90" w:rsidRDefault="00587C90" w:rsidP="00587C90">
            <w:pPr>
              <w:spacing w:before="0" w:after="0" w:line="240" w:lineRule="auto"/>
              <w:jc w:val="center"/>
              <w:rPr>
                <w:ins w:id="89045" w:author="pete jones" w:date="2022-01-11T16:55:00Z"/>
                <w:rFonts w:ascii="Calibri" w:hAnsi="Calibri" w:cs="Calibri"/>
                <w:color w:val="000000"/>
                <w:sz w:val="22"/>
                <w:szCs w:val="22"/>
              </w:rPr>
            </w:pPr>
            <w:ins w:id="89046" w:author="pete jones" w:date="2022-01-11T16:55:00Z">
              <w:r w:rsidRPr="00587C90">
                <w:rPr>
                  <w:rFonts w:ascii="Calibri" w:hAnsi="Calibri" w:cs="Calibri"/>
                  <w:color w:val="000000"/>
                  <w:sz w:val="22"/>
                  <w:szCs w:val="22"/>
                </w:rPr>
                <w:t> </w:t>
              </w:r>
            </w:ins>
          </w:p>
        </w:tc>
      </w:tr>
      <w:tr w:rsidR="00587C90" w:rsidRPr="00587C90" w14:paraId="7CF01568" w14:textId="77777777" w:rsidTr="00587C90">
        <w:trPr>
          <w:trHeight w:val="300"/>
          <w:ins w:id="89047"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14ACC11" w14:textId="77777777" w:rsidR="00587C90" w:rsidRPr="00587C90" w:rsidRDefault="00587C90" w:rsidP="00587C90">
            <w:pPr>
              <w:spacing w:before="0" w:after="0" w:line="240" w:lineRule="auto"/>
              <w:jc w:val="center"/>
              <w:rPr>
                <w:ins w:id="89048" w:author="pete jones" w:date="2022-01-11T16:55:00Z"/>
                <w:rFonts w:ascii="Calibri" w:hAnsi="Calibri" w:cs="Calibri"/>
                <w:color w:val="000000"/>
                <w:sz w:val="22"/>
                <w:szCs w:val="22"/>
              </w:rPr>
            </w:pPr>
            <w:ins w:id="89049"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D8373A0" w14:textId="77777777" w:rsidR="00587C90" w:rsidRPr="00587C90" w:rsidRDefault="00587C90" w:rsidP="00587C90">
            <w:pPr>
              <w:spacing w:before="0" w:after="0" w:line="240" w:lineRule="auto"/>
              <w:jc w:val="left"/>
              <w:rPr>
                <w:ins w:id="89050" w:author="pete jones" w:date="2022-01-11T16:55:00Z"/>
                <w:rFonts w:ascii="Calibri" w:hAnsi="Calibri" w:cs="Calibri"/>
                <w:color w:val="000000"/>
                <w:sz w:val="22"/>
                <w:szCs w:val="22"/>
              </w:rPr>
            </w:pPr>
            <w:ins w:id="89051" w:author="pete jones" w:date="2022-01-11T16:55:00Z">
              <w:r w:rsidRPr="00587C90">
                <w:rPr>
                  <w:rFonts w:ascii="Calibri" w:hAnsi="Calibri" w:cs="Calibri"/>
                  <w:color w:val="000000"/>
                  <w:sz w:val="22"/>
                  <w:szCs w:val="22"/>
                </w:rPr>
                <w:t>Engineering Project</w:t>
              </w:r>
            </w:ins>
          </w:p>
        </w:tc>
        <w:tc>
          <w:tcPr>
            <w:tcW w:w="409" w:type="dxa"/>
            <w:tcBorders>
              <w:top w:val="nil"/>
              <w:left w:val="nil"/>
              <w:bottom w:val="single" w:sz="4" w:space="0" w:color="auto"/>
              <w:right w:val="single" w:sz="4" w:space="0" w:color="auto"/>
            </w:tcBorders>
            <w:shd w:val="clear" w:color="auto" w:fill="auto"/>
            <w:noWrap/>
            <w:vAlign w:val="bottom"/>
            <w:hideMark/>
          </w:tcPr>
          <w:p w14:paraId="66F7BDF4" w14:textId="77777777" w:rsidR="00587C90" w:rsidRPr="00587C90" w:rsidRDefault="00587C90" w:rsidP="00587C90">
            <w:pPr>
              <w:spacing w:before="0" w:after="0" w:line="240" w:lineRule="auto"/>
              <w:jc w:val="center"/>
              <w:rPr>
                <w:ins w:id="89052" w:author="pete jones" w:date="2022-01-11T16:55:00Z"/>
                <w:rFonts w:ascii="Calibri" w:hAnsi="Calibri" w:cs="Calibri"/>
                <w:color w:val="000000"/>
                <w:sz w:val="22"/>
                <w:szCs w:val="22"/>
              </w:rPr>
            </w:pPr>
            <w:ins w:id="89053" w:author="pete jones" w:date="2022-01-11T16:55:00Z">
              <w:r w:rsidRPr="00587C90">
                <w:rPr>
                  <w:rFonts w:ascii="Calibri" w:hAnsi="Calibri" w:cs="Calibri"/>
                  <w:color w:val="000000"/>
                  <w:sz w:val="22"/>
                  <w:szCs w:val="22"/>
                </w:rPr>
                <w:t>O</w:t>
              </w:r>
            </w:ins>
          </w:p>
        </w:tc>
        <w:tc>
          <w:tcPr>
            <w:tcW w:w="401" w:type="dxa"/>
            <w:tcBorders>
              <w:top w:val="nil"/>
              <w:left w:val="nil"/>
              <w:bottom w:val="single" w:sz="4" w:space="0" w:color="auto"/>
              <w:right w:val="single" w:sz="4" w:space="0" w:color="auto"/>
            </w:tcBorders>
            <w:shd w:val="clear" w:color="auto" w:fill="auto"/>
            <w:noWrap/>
            <w:vAlign w:val="bottom"/>
            <w:hideMark/>
          </w:tcPr>
          <w:p w14:paraId="493F2B28" w14:textId="77777777" w:rsidR="00587C90" w:rsidRPr="00587C90" w:rsidRDefault="00587C90" w:rsidP="00587C90">
            <w:pPr>
              <w:spacing w:before="0" w:after="0" w:line="240" w:lineRule="auto"/>
              <w:jc w:val="center"/>
              <w:rPr>
                <w:ins w:id="89054" w:author="pete jones" w:date="2022-01-11T16:55:00Z"/>
                <w:rFonts w:ascii="Calibri" w:hAnsi="Calibri" w:cs="Calibri"/>
                <w:color w:val="000000"/>
                <w:sz w:val="22"/>
                <w:szCs w:val="22"/>
              </w:rPr>
            </w:pPr>
            <w:ins w:id="89055"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17677E7E" w14:textId="77777777" w:rsidR="00587C90" w:rsidRPr="00587C90" w:rsidRDefault="00587C90" w:rsidP="00587C90">
            <w:pPr>
              <w:spacing w:before="0" w:after="0" w:line="240" w:lineRule="auto"/>
              <w:jc w:val="center"/>
              <w:rPr>
                <w:ins w:id="89056" w:author="pete jones" w:date="2022-01-11T16:55:00Z"/>
                <w:rFonts w:ascii="Calibri" w:hAnsi="Calibri" w:cs="Calibri"/>
                <w:color w:val="000000"/>
                <w:sz w:val="22"/>
                <w:szCs w:val="22"/>
              </w:rPr>
            </w:pPr>
            <w:ins w:id="89057"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786C5CE5" w14:textId="77777777" w:rsidR="00587C90" w:rsidRPr="00587C90" w:rsidRDefault="00587C90" w:rsidP="00587C90">
            <w:pPr>
              <w:spacing w:before="0" w:after="0" w:line="240" w:lineRule="auto"/>
              <w:jc w:val="center"/>
              <w:rPr>
                <w:ins w:id="89058" w:author="pete jones" w:date="2022-01-11T16:55:00Z"/>
                <w:rFonts w:ascii="Calibri" w:hAnsi="Calibri" w:cs="Calibri"/>
                <w:color w:val="000000"/>
                <w:sz w:val="22"/>
                <w:szCs w:val="22"/>
              </w:rPr>
            </w:pPr>
            <w:ins w:id="89059"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7034B513" w14:textId="77777777" w:rsidR="00587C90" w:rsidRPr="00587C90" w:rsidRDefault="00587C90" w:rsidP="00587C90">
            <w:pPr>
              <w:spacing w:before="0" w:after="0" w:line="240" w:lineRule="auto"/>
              <w:jc w:val="center"/>
              <w:rPr>
                <w:ins w:id="89060" w:author="pete jones" w:date="2022-01-11T16:55:00Z"/>
                <w:rFonts w:ascii="Calibri" w:hAnsi="Calibri" w:cs="Calibri"/>
                <w:color w:val="000000"/>
                <w:sz w:val="22"/>
                <w:szCs w:val="22"/>
              </w:rPr>
            </w:pPr>
            <w:ins w:id="89061"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31138BB8" w14:textId="77777777" w:rsidR="00587C90" w:rsidRPr="00587C90" w:rsidRDefault="00587C90" w:rsidP="00587C90">
            <w:pPr>
              <w:spacing w:before="0" w:after="0" w:line="240" w:lineRule="auto"/>
              <w:jc w:val="center"/>
              <w:rPr>
                <w:ins w:id="89062" w:author="pete jones" w:date="2022-01-11T16:55:00Z"/>
                <w:rFonts w:ascii="Calibri" w:hAnsi="Calibri" w:cs="Calibri"/>
                <w:color w:val="000000"/>
                <w:sz w:val="22"/>
                <w:szCs w:val="22"/>
              </w:rPr>
            </w:pPr>
            <w:ins w:id="8906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E3E863" w14:textId="77777777" w:rsidR="00587C90" w:rsidRPr="00587C90" w:rsidRDefault="00587C90" w:rsidP="00587C90">
            <w:pPr>
              <w:spacing w:before="0" w:after="0" w:line="240" w:lineRule="auto"/>
              <w:jc w:val="center"/>
              <w:rPr>
                <w:ins w:id="89064" w:author="pete jones" w:date="2022-01-11T16:55:00Z"/>
                <w:rFonts w:ascii="Calibri" w:hAnsi="Calibri" w:cs="Calibri"/>
                <w:color w:val="000000"/>
                <w:sz w:val="22"/>
                <w:szCs w:val="22"/>
              </w:rPr>
            </w:pPr>
            <w:ins w:id="8906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56EFF0" w14:textId="77777777" w:rsidR="00587C90" w:rsidRPr="00587C90" w:rsidRDefault="00587C90" w:rsidP="00587C90">
            <w:pPr>
              <w:spacing w:before="0" w:after="0" w:line="240" w:lineRule="auto"/>
              <w:jc w:val="center"/>
              <w:rPr>
                <w:ins w:id="89066" w:author="pete jones" w:date="2022-01-11T16:55:00Z"/>
                <w:rFonts w:ascii="Calibri" w:hAnsi="Calibri" w:cs="Calibri"/>
                <w:color w:val="000000"/>
                <w:sz w:val="22"/>
                <w:szCs w:val="22"/>
              </w:rPr>
            </w:pPr>
            <w:ins w:id="8906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3F9916" w14:textId="77777777" w:rsidR="00587C90" w:rsidRPr="00587C90" w:rsidRDefault="00587C90" w:rsidP="00587C90">
            <w:pPr>
              <w:spacing w:before="0" w:after="0" w:line="240" w:lineRule="auto"/>
              <w:jc w:val="center"/>
              <w:rPr>
                <w:ins w:id="89068" w:author="pete jones" w:date="2022-01-11T16:55:00Z"/>
                <w:rFonts w:ascii="Calibri" w:hAnsi="Calibri" w:cs="Calibri"/>
                <w:color w:val="000000"/>
                <w:sz w:val="22"/>
                <w:szCs w:val="22"/>
              </w:rPr>
            </w:pPr>
            <w:ins w:id="8906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E0C518" w14:textId="77777777" w:rsidR="00587C90" w:rsidRPr="00587C90" w:rsidRDefault="00587C90" w:rsidP="00587C90">
            <w:pPr>
              <w:spacing w:before="0" w:after="0" w:line="240" w:lineRule="auto"/>
              <w:jc w:val="center"/>
              <w:rPr>
                <w:ins w:id="89070" w:author="pete jones" w:date="2022-01-11T16:55:00Z"/>
                <w:rFonts w:ascii="Calibri" w:hAnsi="Calibri" w:cs="Calibri"/>
                <w:color w:val="000000"/>
                <w:sz w:val="22"/>
                <w:szCs w:val="22"/>
              </w:rPr>
            </w:pPr>
            <w:ins w:id="8907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F61D56" w14:textId="77777777" w:rsidR="00587C90" w:rsidRPr="00587C90" w:rsidRDefault="00587C90" w:rsidP="00587C90">
            <w:pPr>
              <w:spacing w:before="0" w:after="0" w:line="240" w:lineRule="auto"/>
              <w:jc w:val="center"/>
              <w:rPr>
                <w:ins w:id="89072" w:author="pete jones" w:date="2022-01-11T16:55:00Z"/>
                <w:rFonts w:ascii="Calibri" w:hAnsi="Calibri" w:cs="Calibri"/>
                <w:color w:val="000000"/>
                <w:sz w:val="22"/>
                <w:szCs w:val="22"/>
              </w:rPr>
            </w:pPr>
            <w:ins w:id="89073"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0D02A35" w14:textId="77777777" w:rsidR="00587C90" w:rsidRPr="00587C90" w:rsidRDefault="00587C90" w:rsidP="00587C90">
            <w:pPr>
              <w:spacing w:before="0" w:after="0" w:line="240" w:lineRule="auto"/>
              <w:jc w:val="center"/>
              <w:rPr>
                <w:ins w:id="89074" w:author="pete jones" w:date="2022-01-11T16:55:00Z"/>
                <w:rFonts w:ascii="Calibri" w:hAnsi="Calibri" w:cs="Calibri"/>
                <w:color w:val="000000"/>
                <w:sz w:val="22"/>
                <w:szCs w:val="22"/>
              </w:rPr>
            </w:pPr>
            <w:ins w:id="89075" w:author="pete jones" w:date="2022-01-11T16:55:00Z">
              <w:r w:rsidRPr="00587C90">
                <w:rPr>
                  <w:rFonts w:ascii="Calibri" w:hAnsi="Calibri" w:cs="Calibri"/>
                  <w:color w:val="000000"/>
                  <w:sz w:val="22"/>
                  <w:szCs w:val="22"/>
                </w:rPr>
                <w:t> </w:t>
              </w:r>
            </w:ins>
          </w:p>
        </w:tc>
      </w:tr>
      <w:tr w:rsidR="00587C90" w:rsidRPr="00587C90" w14:paraId="11A59024" w14:textId="77777777" w:rsidTr="00587C90">
        <w:trPr>
          <w:trHeight w:val="300"/>
          <w:ins w:id="89076"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1723530" w14:textId="77777777" w:rsidR="00587C90" w:rsidRPr="00587C90" w:rsidRDefault="00587C90" w:rsidP="00587C90">
            <w:pPr>
              <w:spacing w:before="0" w:after="0" w:line="240" w:lineRule="auto"/>
              <w:jc w:val="center"/>
              <w:rPr>
                <w:ins w:id="89077" w:author="pete jones" w:date="2022-01-11T16:55:00Z"/>
                <w:rFonts w:ascii="Calibri" w:hAnsi="Calibri" w:cs="Calibri"/>
                <w:color w:val="000000"/>
                <w:sz w:val="22"/>
                <w:szCs w:val="22"/>
              </w:rPr>
            </w:pPr>
            <w:ins w:id="89078"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56F3666" w14:textId="77777777" w:rsidR="00587C90" w:rsidRPr="00587C90" w:rsidRDefault="00587C90" w:rsidP="00587C90">
            <w:pPr>
              <w:spacing w:before="0" w:after="0" w:line="240" w:lineRule="auto"/>
              <w:jc w:val="left"/>
              <w:rPr>
                <w:ins w:id="89079" w:author="pete jones" w:date="2022-01-11T16:55:00Z"/>
                <w:rFonts w:ascii="Calibri" w:hAnsi="Calibri" w:cs="Calibri"/>
                <w:color w:val="000000"/>
                <w:sz w:val="22"/>
                <w:szCs w:val="22"/>
              </w:rPr>
            </w:pPr>
            <w:ins w:id="89080" w:author="pete jones" w:date="2022-01-11T16:55:00Z">
              <w:r w:rsidRPr="00587C90">
                <w:rPr>
                  <w:rFonts w:ascii="Calibri" w:hAnsi="Calibri" w:cs="Calibri"/>
                  <w:color w:val="000000"/>
                  <w:sz w:val="22"/>
                  <w:szCs w:val="22"/>
                </w:rPr>
                <w:t>Thermofluids and Energy Conversion</w:t>
              </w:r>
            </w:ins>
          </w:p>
        </w:tc>
        <w:tc>
          <w:tcPr>
            <w:tcW w:w="409" w:type="dxa"/>
            <w:tcBorders>
              <w:top w:val="nil"/>
              <w:left w:val="nil"/>
              <w:bottom w:val="single" w:sz="4" w:space="0" w:color="auto"/>
              <w:right w:val="single" w:sz="4" w:space="0" w:color="auto"/>
            </w:tcBorders>
            <w:shd w:val="clear" w:color="auto" w:fill="auto"/>
            <w:noWrap/>
            <w:vAlign w:val="bottom"/>
            <w:hideMark/>
          </w:tcPr>
          <w:p w14:paraId="0686B73B" w14:textId="77777777" w:rsidR="00587C90" w:rsidRPr="00587C90" w:rsidRDefault="00587C90" w:rsidP="00587C90">
            <w:pPr>
              <w:spacing w:before="0" w:after="0" w:line="240" w:lineRule="auto"/>
              <w:jc w:val="center"/>
              <w:rPr>
                <w:ins w:id="89081" w:author="pete jones" w:date="2022-01-11T16:55:00Z"/>
                <w:rFonts w:ascii="Calibri" w:hAnsi="Calibri" w:cs="Calibri"/>
                <w:color w:val="000000"/>
                <w:sz w:val="22"/>
                <w:szCs w:val="22"/>
              </w:rPr>
            </w:pPr>
            <w:ins w:id="89082" w:author="pete jones" w:date="2022-01-11T16:55:00Z">
              <w:r w:rsidRPr="00587C9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7930138B" w14:textId="77777777" w:rsidR="00587C90" w:rsidRPr="00587C90" w:rsidRDefault="00587C90" w:rsidP="00587C90">
            <w:pPr>
              <w:spacing w:before="0" w:after="0" w:line="240" w:lineRule="auto"/>
              <w:jc w:val="center"/>
              <w:rPr>
                <w:ins w:id="89083" w:author="pete jones" w:date="2022-01-11T16:55:00Z"/>
                <w:rFonts w:ascii="Calibri" w:hAnsi="Calibri" w:cs="Calibri"/>
                <w:color w:val="000000"/>
                <w:sz w:val="22"/>
                <w:szCs w:val="22"/>
              </w:rPr>
            </w:pPr>
            <w:ins w:id="89084"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446AB5C7" w14:textId="77777777" w:rsidR="00587C90" w:rsidRPr="00587C90" w:rsidRDefault="00587C90" w:rsidP="00587C90">
            <w:pPr>
              <w:spacing w:before="0" w:after="0" w:line="240" w:lineRule="auto"/>
              <w:jc w:val="center"/>
              <w:rPr>
                <w:ins w:id="89085" w:author="pete jones" w:date="2022-01-11T16:55:00Z"/>
                <w:rFonts w:ascii="Calibri" w:hAnsi="Calibri" w:cs="Calibri"/>
                <w:color w:val="000000"/>
                <w:sz w:val="22"/>
                <w:szCs w:val="22"/>
              </w:rPr>
            </w:pPr>
            <w:ins w:id="89086" w:author="pete jones" w:date="2022-01-11T16:55:00Z">
              <w:r w:rsidRPr="00587C90">
                <w:rPr>
                  <w:rFonts w:ascii="Calibri" w:hAnsi="Calibri" w:cs="Calibri"/>
                  <w:color w:val="000000"/>
                  <w:sz w:val="22"/>
                  <w:szCs w:val="22"/>
                </w:rPr>
                <w:t>100</w:t>
              </w:r>
            </w:ins>
          </w:p>
        </w:tc>
        <w:tc>
          <w:tcPr>
            <w:tcW w:w="474" w:type="dxa"/>
            <w:tcBorders>
              <w:top w:val="nil"/>
              <w:left w:val="nil"/>
              <w:bottom w:val="single" w:sz="4" w:space="0" w:color="auto"/>
              <w:right w:val="single" w:sz="4" w:space="0" w:color="auto"/>
            </w:tcBorders>
            <w:shd w:val="clear" w:color="auto" w:fill="auto"/>
            <w:noWrap/>
            <w:vAlign w:val="bottom"/>
            <w:hideMark/>
          </w:tcPr>
          <w:p w14:paraId="4CCC7DEA" w14:textId="77777777" w:rsidR="00587C90" w:rsidRPr="00587C90" w:rsidRDefault="00587C90" w:rsidP="00587C90">
            <w:pPr>
              <w:spacing w:before="0" w:after="0" w:line="240" w:lineRule="auto"/>
              <w:jc w:val="center"/>
              <w:rPr>
                <w:ins w:id="89087" w:author="pete jones" w:date="2022-01-11T16:55:00Z"/>
                <w:rFonts w:ascii="Calibri" w:hAnsi="Calibri" w:cs="Calibri"/>
                <w:color w:val="000000"/>
                <w:sz w:val="22"/>
                <w:szCs w:val="22"/>
              </w:rPr>
            </w:pPr>
            <w:ins w:id="89088"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5C07660E" w14:textId="77777777" w:rsidR="00587C90" w:rsidRPr="00587C90" w:rsidRDefault="00587C90" w:rsidP="00587C90">
            <w:pPr>
              <w:spacing w:before="0" w:after="0" w:line="240" w:lineRule="auto"/>
              <w:jc w:val="center"/>
              <w:rPr>
                <w:ins w:id="89089" w:author="pete jones" w:date="2022-01-11T16:55:00Z"/>
                <w:rFonts w:ascii="Calibri" w:hAnsi="Calibri" w:cs="Calibri"/>
                <w:color w:val="000000"/>
                <w:sz w:val="22"/>
                <w:szCs w:val="22"/>
              </w:rPr>
            </w:pPr>
            <w:ins w:id="89090"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22E2FE14" w14:textId="77777777" w:rsidR="00587C90" w:rsidRPr="00587C90" w:rsidRDefault="00587C90" w:rsidP="00587C90">
            <w:pPr>
              <w:spacing w:before="0" w:after="0" w:line="240" w:lineRule="auto"/>
              <w:jc w:val="center"/>
              <w:rPr>
                <w:ins w:id="89091" w:author="pete jones" w:date="2022-01-11T16:55:00Z"/>
                <w:rFonts w:ascii="Calibri" w:hAnsi="Calibri" w:cs="Calibri"/>
                <w:color w:val="000000"/>
                <w:sz w:val="22"/>
                <w:szCs w:val="22"/>
              </w:rPr>
            </w:pPr>
            <w:ins w:id="8909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3A1AAE" w14:textId="77777777" w:rsidR="00587C90" w:rsidRPr="00587C90" w:rsidRDefault="00587C90" w:rsidP="00587C90">
            <w:pPr>
              <w:spacing w:before="0" w:after="0" w:line="240" w:lineRule="auto"/>
              <w:jc w:val="center"/>
              <w:rPr>
                <w:ins w:id="89093" w:author="pete jones" w:date="2022-01-11T16:55:00Z"/>
                <w:rFonts w:ascii="Calibri" w:hAnsi="Calibri" w:cs="Calibri"/>
                <w:color w:val="000000"/>
                <w:sz w:val="22"/>
                <w:szCs w:val="22"/>
              </w:rPr>
            </w:pPr>
            <w:ins w:id="8909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1E881C" w14:textId="77777777" w:rsidR="00587C90" w:rsidRPr="00587C90" w:rsidRDefault="00587C90" w:rsidP="00587C90">
            <w:pPr>
              <w:spacing w:before="0" w:after="0" w:line="240" w:lineRule="auto"/>
              <w:jc w:val="center"/>
              <w:rPr>
                <w:ins w:id="89095" w:author="pete jones" w:date="2022-01-11T16:55:00Z"/>
                <w:rFonts w:ascii="Calibri" w:hAnsi="Calibri" w:cs="Calibri"/>
                <w:color w:val="000000"/>
                <w:sz w:val="22"/>
                <w:szCs w:val="22"/>
              </w:rPr>
            </w:pPr>
            <w:ins w:id="8909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588099" w14:textId="77777777" w:rsidR="00587C90" w:rsidRPr="00587C90" w:rsidRDefault="00587C90" w:rsidP="00587C90">
            <w:pPr>
              <w:spacing w:before="0" w:after="0" w:line="240" w:lineRule="auto"/>
              <w:jc w:val="center"/>
              <w:rPr>
                <w:ins w:id="89097" w:author="pete jones" w:date="2022-01-11T16:55:00Z"/>
                <w:rFonts w:ascii="Calibri" w:hAnsi="Calibri" w:cs="Calibri"/>
                <w:color w:val="000000"/>
                <w:sz w:val="22"/>
                <w:szCs w:val="22"/>
              </w:rPr>
            </w:pPr>
            <w:ins w:id="8909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4A5309" w14:textId="77777777" w:rsidR="00587C90" w:rsidRPr="00587C90" w:rsidRDefault="00587C90" w:rsidP="00587C90">
            <w:pPr>
              <w:spacing w:before="0" w:after="0" w:line="240" w:lineRule="auto"/>
              <w:jc w:val="center"/>
              <w:rPr>
                <w:ins w:id="89099" w:author="pete jones" w:date="2022-01-11T16:55:00Z"/>
                <w:rFonts w:ascii="Calibri" w:hAnsi="Calibri" w:cs="Calibri"/>
                <w:color w:val="000000"/>
                <w:sz w:val="22"/>
                <w:szCs w:val="22"/>
              </w:rPr>
            </w:pPr>
            <w:ins w:id="8910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6057DC" w14:textId="77777777" w:rsidR="00587C90" w:rsidRPr="00587C90" w:rsidRDefault="00587C90" w:rsidP="00587C90">
            <w:pPr>
              <w:spacing w:before="0" w:after="0" w:line="240" w:lineRule="auto"/>
              <w:jc w:val="center"/>
              <w:rPr>
                <w:ins w:id="89101" w:author="pete jones" w:date="2022-01-11T16:55:00Z"/>
                <w:rFonts w:ascii="Calibri" w:hAnsi="Calibri" w:cs="Calibri"/>
                <w:color w:val="000000"/>
                <w:sz w:val="22"/>
                <w:szCs w:val="22"/>
              </w:rPr>
            </w:pPr>
            <w:ins w:id="89102"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A1779BA" w14:textId="77777777" w:rsidR="00587C90" w:rsidRPr="00587C90" w:rsidRDefault="00587C90" w:rsidP="00587C90">
            <w:pPr>
              <w:spacing w:before="0" w:after="0" w:line="240" w:lineRule="auto"/>
              <w:jc w:val="center"/>
              <w:rPr>
                <w:ins w:id="89103" w:author="pete jones" w:date="2022-01-11T16:55:00Z"/>
                <w:rFonts w:ascii="Calibri" w:hAnsi="Calibri" w:cs="Calibri"/>
                <w:color w:val="000000"/>
                <w:sz w:val="22"/>
                <w:szCs w:val="22"/>
              </w:rPr>
            </w:pPr>
            <w:ins w:id="89104" w:author="pete jones" w:date="2022-01-11T16:55:00Z">
              <w:r w:rsidRPr="00587C90">
                <w:rPr>
                  <w:rFonts w:ascii="Calibri" w:hAnsi="Calibri" w:cs="Calibri"/>
                  <w:color w:val="000000"/>
                  <w:sz w:val="22"/>
                  <w:szCs w:val="22"/>
                </w:rPr>
                <w:t> </w:t>
              </w:r>
            </w:ins>
          </w:p>
        </w:tc>
      </w:tr>
      <w:tr w:rsidR="00587C90" w:rsidRPr="00587C90" w14:paraId="5C692B07" w14:textId="77777777" w:rsidTr="00587C90">
        <w:trPr>
          <w:trHeight w:val="300"/>
          <w:ins w:id="89105"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7977811" w14:textId="77777777" w:rsidR="00587C90" w:rsidRPr="00587C90" w:rsidRDefault="00587C90" w:rsidP="00587C90">
            <w:pPr>
              <w:spacing w:before="0" w:after="0" w:line="240" w:lineRule="auto"/>
              <w:jc w:val="center"/>
              <w:rPr>
                <w:ins w:id="89106" w:author="pete jones" w:date="2022-01-11T16:55:00Z"/>
                <w:rFonts w:ascii="Calibri" w:hAnsi="Calibri" w:cs="Calibri"/>
                <w:color w:val="000000"/>
                <w:sz w:val="22"/>
                <w:szCs w:val="22"/>
              </w:rPr>
            </w:pPr>
            <w:ins w:id="89107"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8E5E67D" w14:textId="77777777" w:rsidR="00587C90" w:rsidRPr="00587C90" w:rsidRDefault="00587C90" w:rsidP="00587C90">
            <w:pPr>
              <w:spacing w:before="0" w:after="0" w:line="240" w:lineRule="auto"/>
              <w:jc w:val="left"/>
              <w:rPr>
                <w:ins w:id="89108" w:author="pete jones" w:date="2022-01-11T16:55:00Z"/>
                <w:rFonts w:ascii="Calibri" w:hAnsi="Calibri" w:cs="Calibri"/>
                <w:color w:val="000000"/>
                <w:sz w:val="22"/>
                <w:szCs w:val="22"/>
              </w:rPr>
            </w:pPr>
            <w:ins w:id="89109" w:author="pete jones" w:date="2022-01-11T16:55:00Z">
              <w:r w:rsidRPr="00587C90">
                <w:rPr>
                  <w:rFonts w:ascii="Calibri" w:hAnsi="Calibri" w:cs="Calibri"/>
                  <w:color w:val="000000"/>
                  <w:sz w:val="22"/>
                  <w:szCs w:val="22"/>
                </w:rPr>
                <w:t>Business Development</w:t>
              </w:r>
            </w:ins>
          </w:p>
        </w:tc>
        <w:tc>
          <w:tcPr>
            <w:tcW w:w="409" w:type="dxa"/>
            <w:tcBorders>
              <w:top w:val="nil"/>
              <w:left w:val="nil"/>
              <w:bottom w:val="single" w:sz="4" w:space="0" w:color="auto"/>
              <w:right w:val="single" w:sz="4" w:space="0" w:color="auto"/>
            </w:tcBorders>
            <w:shd w:val="clear" w:color="auto" w:fill="auto"/>
            <w:noWrap/>
            <w:vAlign w:val="bottom"/>
            <w:hideMark/>
          </w:tcPr>
          <w:p w14:paraId="16C819BC" w14:textId="77777777" w:rsidR="00587C90" w:rsidRPr="00587C90" w:rsidRDefault="00587C90" w:rsidP="00587C90">
            <w:pPr>
              <w:spacing w:before="0" w:after="0" w:line="240" w:lineRule="auto"/>
              <w:jc w:val="center"/>
              <w:rPr>
                <w:ins w:id="89110" w:author="pete jones" w:date="2022-01-11T16:55:00Z"/>
                <w:rFonts w:ascii="Calibri" w:hAnsi="Calibri" w:cs="Calibri"/>
                <w:color w:val="000000"/>
                <w:sz w:val="22"/>
                <w:szCs w:val="22"/>
              </w:rPr>
            </w:pPr>
            <w:ins w:id="89111" w:author="pete jones" w:date="2022-01-11T16:55:00Z">
              <w:r w:rsidRPr="00587C90">
                <w:rPr>
                  <w:rFonts w:ascii="Calibri" w:hAnsi="Calibri" w:cs="Calibri"/>
                  <w:color w:val="000000"/>
                  <w:sz w:val="22"/>
                  <w:szCs w:val="22"/>
                </w:rPr>
                <w:t>O</w:t>
              </w:r>
            </w:ins>
          </w:p>
        </w:tc>
        <w:tc>
          <w:tcPr>
            <w:tcW w:w="401" w:type="dxa"/>
            <w:tcBorders>
              <w:top w:val="nil"/>
              <w:left w:val="nil"/>
              <w:bottom w:val="single" w:sz="4" w:space="0" w:color="auto"/>
              <w:right w:val="single" w:sz="4" w:space="0" w:color="auto"/>
            </w:tcBorders>
            <w:shd w:val="clear" w:color="auto" w:fill="auto"/>
            <w:noWrap/>
            <w:vAlign w:val="bottom"/>
            <w:hideMark/>
          </w:tcPr>
          <w:p w14:paraId="15901059" w14:textId="77777777" w:rsidR="00587C90" w:rsidRPr="00587C90" w:rsidRDefault="00587C90" w:rsidP="00587C90">
            <w:pPr>
              <w:spacing w:before="0" w:after="0" w:line="240" w:lineRule="auto"/>
              <w:jc w:val="center"/>
              <w:rPr>
                <w:ins w:id="89112" w:author="pete jones" w:date="2022-01-11T16:55:00Z"/>
                <w:rFonts w:ascii="Calibri" w:hAnsi="Calibri" w:cs="Calibri"/>
                <w:color w:val="000000"/>
                <w:sz w:val="22"/>
                <w:szCs w:val="22"/>
              </w:rPr>
            </w:pPr>
            <w:ins w:id="89113"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52CFF202" w14:textId="77777777" w:rsidR="00587C90" w:rsidRPr="00587C90" w:rsidRDefault="00587C90" w:rsidP="00587C90">
            <w:pPr>
              <w:spacing w:before="0" w:after="0" w:line="240" w:lineRule="auto"/>
              <w:jc w:val="center"/>
              <w:rPr>
                <w:ins w:id="89114" w:author="pete jones" w:date="2022-01-11T16:55:00Z"/>
                <w:rFonts w:ascii="Calibri" w:hAnsi="Calibri" w:cs="Calibri"/>
                <w:color w:val="000000"/>
                <w:sz w:val="22"/>
                <w:szCs w:val="22"/>
              </w:rPr>
            </w:pPr>
            <w:ins w:id="89115"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0E84221A" w14:textId="77777777" w:rsidR="00587C90" w:rsidRPr="00587C90" w:rsidRDefault="00587C90" w:rsidP="00587C90">
            <w:pPr>
              <w:spacing w:before="0" w:after="0" w:line="240" w:lineRule="auto"/>
              <w:jc w:val="center"/>
              <w:rPr>
                <w:ins w:id="89116" w:author="pete jones" w:date="2022-01-11T16:55:00Z"/>
                <w:rFonts w:ascii="Calibri" w:hAnsi="Calibri" w:cs="Calibri"/>
                <w:color w:val="000000"/>
                <w:sz w:val="22"/>
                <w:szCs w:val="22"/>
              </w:rPr>
            </w:pPr>
            <w:ins w:id="89117"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7E1CFE15" w14:textId="77777777" w:rsidR="00587C90" w:rsidRPr="00587C90" w:rsidRDefault="00587C90" w:rsidP="00587C90">
            <w:pPr>
              <w:spacing w:before="0" w:after="0" w:line="240" w:lineRule="auto"/>
              <w:jc w:val="center"/>
              <w:rPr>
                <w:ins w:id="89118" w:author="pete jones" w:date="2022-01-11T16:55:00Z"/>
                <w:rFonts w:ascii="Calibri" w:hAnsi="Calibri" w:cs="Calibri"/>
                <w:color w:val="000000"/>
                <w:sz w:val="22"/>
                <w:szCs w:val="22"/>
              </w:rPr>
            </w:pPr>
            <w:ins w:id="89119"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394C6623" w14:textId="77777777" w:rsidR="00587C90" w:rsidRPr="00587C90" w:rsidRDefault="00587C90" w:rsidP="00587C90">
            <w:pPr>
              <w:spacing w:before="0" w:after="0" w:line="240" w:lineRule="auto"/>
              <w:jc w:val="center"/>
              <w:rPr>
                <w:ins w:id="89120" w:author="pete jones" w:date="2022-01-11T16:55:00Z"/>
                <w:rFonts w:ascii="Calibri" w:hAnsi="Calibri" w:cs="Calibri"/>
                <w:color w:val="000000"/>
                <w:sz w:val="22"/>
                <w:szCs w:val="22"/>
              </w:rPr>
            </w:pPr>
            <w:ins w:id="8912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F725F4" w14:textId="77777777" w:rsidR="00587C90" w:rsidRPr="00587C90" w:rsidRDefault="00587C90" w:rsidP="00587C90">
            <w:pPr>
              <w:spacing w:before="0" w:after="0" w:line="240" w:lineRule="auto"/>
              <w:jc w:val="center"/>
              <w:rPr>
                <w:ins w:id="89122" w:author="pete jones" w:date="2022-01-11T16:55:00Z"/>
                <w:rFonts w:ascii="Calibri" w:hAnsi="Calibri" w:cs="Calibri"/>
                <w:color w:val="000000"/>
                <w:sz w:val="22"/>
                <w:szCs w:val="22"/>
              </w:rPr>
            </w:pPr>
            <w:ins w:id="8912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77E84B" w14:textId="77777777" w:rsidR="00587C90" w:rsidRPr="00587C90" w:rsidRDefault="00587C90" w:rsidP="00587C90">
            <w:pPr>
              <w:spacing w:before="0" w:after="0" w:line="240" w:lineRule="auto"/>
              <w:jc w:val="center"/>
              <w:rPr>
                <w:ins w:id="89124" w:author="pete jones" w:date="2022-01-11T16:55:00Z"/>
                <w:rFonts w:ascii="Calibri" w:hAnsi="Calibri" w:cs="Calibri"/>
                <w:color w:val="000000"/>
                <w:sz w:val="22"/>
                <w:szCs w:val="22"/>
              </w:rPr>
            </w:pPr>
            <w:ins w:id="8912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17593D" w14:textId="77777777" w:rsidR="00587C90" w:rsidRPr="00587C90" w:rsidRDefault="00587C90" w:rsidP="00587C90">
            <w:pPr>
              <w:spacing w:before="0" w:after="0" w:line="240" w:lineRule="auto"/>
              <w:jc w:val="center"/>
              <w:rPr>
                <w:ins w:id="89126" w:author="pete jones" w:date="2022-01-11T16:55:00Z"/>
                <w:rFonts w:ascii="Calibri" w:hAnsi="Calibri" w:cs="Calibri"/>
                <w:color w:val="000000"/>
                <w:sz w:val="22"/>
                <w:szCs w:val="22"/>
              </w:rPr>
            </w:pPr>
            <w:ins w:id="8912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C76AC1" w14:textId="77777777" w:rsidR="00587C90" w:rsidRPr="00587C90" w:rsidRDefault="00587C90" w:rsidP="00587C90">
            <w:pPr>
              <w:spacing w:before="0" w:after="0" w:line="240" w:lineRule="auto"/>
              <w:jc w:val="center"/>
              <w:rPr>
                <w:ins w:id="89128" w:author="pete jones" w:date="2022-01-11T16:55:00Z"/>
                <w:rFonts w:ascii="Calibri" w:hAnsi="Calibri" w:cs="Calibri"/>
                <w:color w:val="000000"/>
                <w:sz w:val="22"/>
                <w:szCs w:val="22"/>
              </w:rPr>
            </w:pPr>
            <w:ins w:id="8912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572FAC" w14:textId="77777777" w:rsidR="00587C90" w:rsidRPr="00587C90" w:rsidRDefault="00587C90" w:rsidP="00587C90">
            <w:pPr>
              <w:spacing w:before="0" w:after="0" w:line="240" w:lineRule="auto"/>
              <w:jc w:val="center"/>
              <w:rPr>
                <w:ins w:id="89130" w:author="pete jones" w:date="2022-01-11T16:55:00Z"/>
                <w:rFonts w:ascii="Calibri" w:hAnsi="Calibri" w:cs="Calibri"/>
                <w:color w:val="000000"/>
                <w:sz w:val="22"/>
                <w:szCs w:val="22"/>
              </w:rPr>
            </w:pPr>
            <w:ins w:id="89131"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BCCD736" w14:textId="77777777" w:rsidR="00587C90" w:rsidRPr="00587C90" w:rsidRDefault="00587C90" w:rsidP="00587C90">
            <w:pPr>
              <w:spacing w:before="0" w:after="0" w:line="240" w:lineRule="auto"/>
              <w:jc w:val="center"/>
              <w:rPr>
                <w:ins w:id="89132" w:author="pete jones" w:date="2022-01-11T16:55:00Z"/>
                <w:rFonts w:ascii="Calibri" w:hAnsi="Calibri" w:cs="Calibri"/>
                <w:color w:val="000000"/>
                <w:sz w:val="22"/>
                <w:szCs w:val="22"/>
              </w:rPr>
            </w:pPr>
            <w:ins w:id="89133" w:author="pete jones" w:date="2022-01-11T16:55:00Z">
              <w:r w:rsidRPr="00587C90">
                <w:rPr>
                  <w:rFonts w:ascii="Calibri" w:hAnsi="Calibri" w:cs="Calibri"/>
                  <w:color w:val="000000"/>
                  <w:sz w:val="22"/>
                  <w:szCs w:val="22"/>
                </w:rPr>
                <w:t> </w:t>
              </w:r>
            </w:ins>
          </w:p>
        </w:tc>
      </w:tr>
      <w:tr w:rsidR="00587C90" w:rsidRPr="00587C90" w14:paraId="5E322759" w14:textId="77777777" w:rsidTr="00587C90">
        <w:trPr>
          <w:trHeight w:val="300"/>
          <w:ins w:id="89134"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9A48169" w14:textId="77777777" w:rsidR="00587C90" w:rsidRPr="00587C90" w:rsidRDefault="00587C90" w:rsidP="00587C90">
            <w:pPr>
              <w:spacing w:before="0" w:after="0" w:line="240" w:lineRule="auto"/>
              <w:jc w:val="center"/>
              <w:rPr>
                <w:ins w:id="89135" w:author="pete jones" w:date="2022-01-11T16:55:00Z"/>
                <w:rFonts w:ascii="Calibri" w:hAnsi="Calibri" w:cs="Calibri"/>
                <w:color w:val="000000"/>
                <w:sz w:val="22"/>
                <w:szCs w:val="22"/>
              </w:rPr>
            </w:pPr>
            <w:ins w:id="89136"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7057921" w14:textId="77777777" w:rsidR="00587C90" w:rsidRPr="00587C90" w:rsidRDefault="00587C90" w:rsidP="00587C90">
            <w:pPr>
              <w:spacing w:before="0" w:after="0" w:line="240" w:lineRule="auto"/>
              <w:jc w:val="left"/>
              <w:rPr>
                <w:ins w:id="89137" w:author="pete jones" w:date="2022-01-11T16:55:00Z"/>
                <w:rFonts w:ascii="Calibri" w:hAnsi="Calibri" w:cs="Calibri"/>
                <w:color w:val="000000"/>
                <w:sz w:val="22"/>
                <w:szCs w:val="22"/>
              </w:rPr>
            </w:pPr>
            <w:ins w:id="89138" w:author="pete jones" w:date="2022-01-11T16:55:00Z">
              <w:r w:rsidRPr="00587C90">
                <w:rPr>
                  <w:rFonts w:ascii="Calibri" w:hAnsi="Calibri" w:cs="Calibri"/>
                  <w:color w:val="000000"/>
                  <w:sz w:val="22"/>
                  <w:szCs w:val="22"/>
                </w:rPr>
                <w:t>Advanced Stress and Vibration</w:t>
              </w:r>
            </w:ins>
          </w:p>
        </w:tc>
        <w:tc>
          <w:tcPr>
            <w:tcW w:w="409" w:type="dxa"/>
            <w:tcBorders>
              <w:top w:val="nil"/>
              <w:left w:val="nil"/>
              <w:bottom w:val="single" w:sz="4" w:space="0" w:color="auto"/>
              <w:right w:val="single" w:sz="4" w:space="0" w:color="auto"/>
            </w:tcBorders>
            <w:shd w:val="clear" w:color="auto" w:fill="auto"/>
            <w:noWrap/>
            <w:vAlign w:val="bottom"/>
            <w:hideMark/>
          </w:tcPr>
          <w:p w14:paraId="3804B49D" w14:textId="77777777" w:rsidR="00587C90" w:rsidRPr="00587C90" w:rsidRDefault="00587C90" w:rsidP="00587C90">
            <w:pPr>
              <w:spacing w:before="0" w:after="0" w:line="240" w:lineRule="auto"/>
              <w:jc w:val="center"/>
              <w:rPr>
                <w:ins w:id="89139" w:author="pete jones" w:date="2022-01-11T16:55:00Z"/>
                <w:rFonts w:ascii="Calibri" w:hAnsi="Calibri" w:cs="Calibri"/>
                <w:color w:val="000000"/>
                <w:sz w:val="22"/>
                <w:szCs w:val="22"/>
              </w:rPr>
            </w:pPr>
            <w:ins w:id="89140" w:author="pete jones" w:date="2022-01-11T16:55:00Z">
              <w:r w:rsidRPr="00587C9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2791CBC5" w14:textId="77777777" w:rsidR="00587C90" w:rsidRPr="00587C90" w:rsidRDefault="00587C90" w:rsidP="00587C90">
            <w:pPr>
              <w:spacing w:before="0" w:after="0" w:line="240" w:lineRule="auto"/>
              <w:jc w:val="center"/>
              <w:rPr>
                <w:ins w:id="89141" w:author="pete jones" w:date="2022-01-11T16:55:00Z"/>
                <w:rFonts w:ascii="Calibri" w:hAnsi="Calibri" w:cs="Calibri"/>
                <w:color w:val="000000"/>
                <w:sz w:val="22"/>
                <w:szCs w:val="22"/>
              </w:rPr>
            </w:pPr>
            <w:ins w:id="89142"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1F430B27" w14:textId="77777777" w:rsidR="00587C90" w:rsidRPr="00587C90" w:rsidRDefault="00587C90" w:rsidP="00587C90">
            <w:pPr>
              <w:spacing w:before="0" w:after="0" w:line="240" w:lineRule="auto"/>
              <w:jc w:val="center"/>
              <w:rPr>
                <w:ins w:id="89143" w:author="pete jones" w:date="2022-01-11T16:55:00Z"/>
                <w:rFonts w:ascii="Calibri" w:hAnsi="Calibri" w:cs="Calibri"/>
                <w:color w:val="000000"/>
                <w:sz w:val="22"/>
                <w:szCs w:val="22"/>
              </w:rPr>
            </w:pPr>
            <w:ins w:id="89144" w:author="pete jones" w:date="2022-01-11T16:55:00Z">
              <w:r w:rsidRPr="00587C90">
                <w:rPr>
                  <w:rFonts w:ascii="Calibri" w:hAnsi="Calibri" w:cs="Calibri"/>
                  <w:color w:val="000000"/>
                  <w:sz w:val="22"/>
                  <w:szCs w:val="22"/>
                </w:rPr>
                <w:t>100</w:t>
              </w:r>
            </w:ins>
          </w:p>
        </w:tc>
        <w:tc>
          <w:tcPr>
            <w:tcW w:w="474" w:type="dxa"/>
            <w:tcBorders>
              <w:top w:val="nil"/>
              <w:left w:val="nil"/>
              <w:bottom w:val="single" w:sz="4" w:space="0" w:color="auto"/>
              <w:right w:val="single" w:sz="4" w:space="0" w:color="auto"/>
            </w:tcBorders>
            <w:shd w:val="clear" w:color="auto" w:fill="auto"/>
            <w:noWrap/>
            <w:vAlign w:val="bottom"/>
            <w:hideMark/>
          </w:tcPr>
          <w:p w14:paraId="6A0F8EB0" w14:textId="77777777" w:rsidR="00587C90" w:rsidRPr="00587C90" w:rsidRDefault="00587C90" w:rsidP="00587C90">
            <w:pPr>
              <w:spacing w:before="0" w:after="0" w:line="240" w:lineRule="auto"/>
              <w:jc w:val="center"/>
              <w:rPr>
                <w:ins w:id="89145" w:author="pete jones" w:date="2022-01-11T16:55:00Z"/>
                <w:rFonts w:ascii="Calibri" w:hAnsi="Calibri" w:cs="Calibri"/>
                <w:color w:val="000000"/>
                <w:sz w:val="22"/>
                <w:szCs w:val="22"/>
              </w:rPr>
            </w:pPr>
            <w:ins w:id="89146"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71E1E6A0" w14:textId="77777777" w:rsidR="00587C90" w:rsidRPr="00587C90" w:rsidRDefault="00587C90" w:rsidP="00587C90">
            <w:pPr>
              <w:spacing w:before="0" w:after="0" w:line="240" w:lineRule="auto"/>
              <w:jc w:val="center"/>
              <w:rPr>
                <w:ins w:id="89147" w:author="pete jones" w:date="2022-01-11T16:55:00Z"/>
                <w:rFonts w:ascii="Calibri" w:hAnsi="Calibri" w:cs="Calibri"/>
                <w:color w:val="000000"/>
                <w:sz w:val="22"/>
                <w:szCs w:val="22"/>
              </w:rPr>
            </w:pPr>
            <w:ins w:id="89148"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02598F86" w14:textId="77777777" w:rsidR="00587C90" w:rsidRPr="00587C90" w:rsidRDefault="00587C90" w:rsidP="00587C90">
            <w:pPr>
              <w:spacing w:before="0" w:after="0" w:line="240" w:lineRule="auto"/>
              <w:jc w:val="center"/>
              <w:rPr>
                <w:ins w:id="89149" w:author="pete jones" w:date="2022-01-11T16:55:00Z"/>
                <w:rFonts w:ascii="Calibri" w:hAnsi="Calibri" w:cs="Calibri"/>
                <w:color w:val="000000"/>
                <w:sz w:val="22"/>
                <w:szCs w:val="22"/>
              </w:rPr>
            </w:pPr>
            <w:ins w:id="89150"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E3C3D9" w14:textId="77777777" w:rsidR="00587C90" w:rsidRPr="00587C90" w:rsidRDefault="00587C90" w:rsidP="00587C90">
            <w:pPr>
              <w:spacing w:before="0" w:after="0" w:line="240" w:lineRule="auto"/>
              <w:jc w:val="center"/>
              <w:rPr>
                <w:ins w:id="89151" w:author="pete jones" w:date="2022-01-11T16:55:00Z"/>
                <w:rFonts w:ascii="Calibri" w:hAnsi="Calibri" w:cs="Calibri"/>
                <w:color w:val="000000"/>
                <w:sz w:val="22"/>
                <w:szCs w:val="22"/>
              </w:rPr>
            </w:pPr>
            <w:ins w:id="89152"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DD3033" w14:textId="77777777" w:rsidR="00587C90" w:rsidRPr="00587C90" w:rsidRDefault="00587C90" w:rsidP="00587C90">
            <w:pPr>
              <w:spacing w:before="0" w:after="0" w:line="240" w:lineRule="auto"/>
              <w:jc w:val="center"/>
              <w:rPr>
                <w:ins w:id="89153" w:author="pete jones" w:date="2022-01-11T16:55:00Z"/>
                <w:rFonts w:ascii="Calibri" w:hAnsi="Calibri" w:cs="Calibri"/>
                <w:color w:val="000000"/>
                <w:sz w:val="22"/>
                <w:szCs w:val="22"/>
              </w:rPr>
            </w:pPr>
            <w:ins w:id="89154"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8F1999" w14:textId="77777777" w:rsidR="00587C90" w:rsidRPr="00587C90" w:rsidRDefault="00587C90" w:rsidP="00587C90">
            <w:pPr>
              <w:spacing w:before="0" w:after="0" w:line="240" w:lineRule="auto"/>
              <w:jc w:val="center"/>
              <w:rPr>
                <w:ins w:id="89155" w:author="pete jones" w:date="2022-01-11T16:55:00Z"/>
                <w:rFonts w:ascii="Calibri" w:hAnsi="Calibri" w:cs="Calibri"/>
                <w:color w:val="000000"/>
                <w:sz w:val="22"/>
                <w:szCs w:val="22"/>
              </w:rPr>
            </w:pPr>
            <w:ins w:id="89156"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D5F333" w14:textId="77777777" w:rsidR="00587C90" w:rsidRPr="00587C90" w:rsidRDefault="00587C90" w:rsidP="00587C90">
            <w:pPr>
              <w:spacing w:before="0" w:after="0" w:line="240" w:lineRule="auto"/>
              <w:jc w:val="center"/>
              <w:rPr>
                <w:ins w:id="89157" w:author="pete jones" w:date="2022-01-11T16:55:00Z"/>
                <w:rFonts w:ascii="Calibri" w:hAnsi="Calibri" w:cs="Calibri"/>
                <w:color w:val="000000"/>
                <w:sz w:val="22"/>
                <w:szCs w:val="22"/>
              </w:rPr>
            </w:pPr>
            <w:ins w:id="89158"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DFC598" w14:textId="77777777" w:rsidR="00587C90" w:rsidRPr="00587C90" w:rsidRDefault="00587C90" w:rsidP="00587C90">
            <w:pPr>
              <w:spacing w:before="0" w:after="0" w:line="240" w:lineRule="auto"/>
              <w:jc w:val="center"/>
              <w:rPr>
                <w:ins w:id="89159" w:author="pete jones" w:date="2022-01-11T16:55:00Z"/>
                <w:rFonts w:ascii="Calibri" w:hAnsi="Calibri" w:cs="Calibri"/>
                <w:color w:val="000000"/>
                <w:sz w:val="22"/>
                <w:szCs w:val="22"/>
              </w:rPr>
            </w:pPr>
            <w:ins w:id="89160"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DAC186F" w14:textId="77777777" w:rsidR="00587C90" w:rsidRPr="00587C90" w:rsidRDefault="00587C90" w:rsidP="00587C90">
            <w:pPr>
              <w:spacing w:before="0" w:after="0" w:line="240" w:lineRule="auto"/>
              <w:jc w:val="center"/>
              <w:rPr>
                <w:ins w:id="89161" w:author="pete jones" w:date="2022-01-11T16:55:00Z"/>
                <w:rFonts w:ascii="Calibri" w:hAnsi="Calibri" w:cs="Calibri"/>
                <w:color w:val="000000"/>
                <w:sz w:val="22"/>
                <w:szCs w:val="22"/>
              </w:rPr>
            </w:pPr>
            <w:ins w:id="89162" w:author="pete jones" w:date="2022-01-11T16:55:00Z">
              <w:r w:rsidRPr="00587C90">
                <w:rPr>
                  <w:rFonts w:ascii="Calibri" w:hAnsi="Calibri" w:cs="Calibri"/>
                  <w:color w:val="000000"/>
                  <w:sz w:val="22"/>
                  <w:szCs w:val="22"/>
                </w:rPr>
                <w:t> </w:t>
              </w:r>
            </w:ins>
          </w:p>
        </w:tc>
      </w:tr>
      <w:tr w:rsidR="00587C90" w:rsidRPr="00587C90" w14:paraId="2E60DC56" w14:textId="77777777" w:rsidTr="00587C90">
        <w:trPr>
          <w:trHeight w:val="300"/>
          <w:ins w:id="89163" w:author="pete jones" w:date="2022-01-11T16:5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51C770B" w14:textId="77777777" w:rsidR="00587C90" w:rsidRPr="00587C90" w:rsidRDefault="00587C90" w:rsidP="00587C90">
            <w:pPr>
              <w:spacing w:before="0" w:after="0" w:line="240" w:lineRule="auto"/>
              <w:jc w:val="center"/>
              <w:rPr>
                <w:ins w:id="89164" w:author="pete jones" w:date="2022-01-11T16:55:00Z"/>
                <w:rFonts w:ascii="Calibri" w:hAnsi="Calibri" w:cs="Calibri"/>
                <w:color w:val="000000"/>
                <w:sz w:val="22"/>
                <w:szCs w:val="22"/>
              </w:rPr>
            </w:pPr>
            <w:ins w:id="89165" w:author="pete jones" w:date="2022-01-11T16:55:00Z">
              <w:r w:rsidRPr="00587C9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00FC88B" w14:textId="77777777" w:rsidR="00587C90" w:rsidRPr="00587C90" w:rsidRDefault="00587C90" w:rsidP="00587C90">
            <w:pPr>
              <w:spacing w:before="0" w:after="0" w:line="240" w:lineRule="auto"/>
              <w:jc w:val="left"/>
              <w:rPr>
                <w:ins w:id="89166" w:author="pete jones" w:date="2022-01-11T16:55:00Z"/>
                <w:rFonts w:ascii="Calibri" w:hAnsi="Calibri" w:cs="Calibri"/>
                <w:color w:val="000000"/>
                <w:sz w:val="22"/>
                <w:szCs w:val="22"/>
              </w:rPr>
            </w:pPr>
            <w:ins w:id="89167" w:author="pete jones" w:date="2022-01-11T16:55:00Z">
              <w:r w:rsidRPr="00587C90">
                <w:rPr>
                  <w:rFonts w:ascii="Calibri" w:hAnsi="Calibri" w:cs="Calibri"/>
                  <w:color w:val="000000"/>
                  <w:sz w:val="22"/>
                  <w:szCs w:val="22"/>
                </w:rPr>
                <w:t>Computational Engineering</w:t>
              </w:r>
            </w:ins>
          </w:p>
        </w:tc>
        <w:tc>
          <w:tcPr>
            <w:tcW w:w="409" w:type="dxa"/>
            <w:tcBorders>
              <w:top w:val="nil"/>
              <w:left w:val="nil"/>
              <w:bottom w:val="single" w:sz="4" w:space="0" w:color="auto"/>
              <w:right w:val="single" w:sz="4" w:space="0" w:color="auto"/>
            </w:tcBorders>
            <w:shd w:val="clear" w:color="auto" w:fill="auto"/>
            <w:noWrap/>
            <w:vAlign w:val="bottom"/>
            <w:hideMark/>
          </w:tcPr>
          <w:p w14:paraId="288D7DC0" w14:textId="77777777" w:rsidR="00587C90" w:rsidRPr="00587C90" w:rsidRDefault="00587C90" w:rsidP="00587C90">
            <w:pPr>
              <w:spacing w:before="0" w:after="0" w:line="240" w:lineRule="auto"/>
              <w:jc w:val="center"/>
              <w:rPr>
                <w:ins w:id="89168" w:author="pete jones" w:date="2022-01-11T16:55:00Z"/>
                <w:rFonts w:ascii="Calibri" w:hAnsi="Calibri" w:cs="Calibri"/>
                <w:color w:val="000000"/>
                <w:sz w:val="22"/>
                <w:szCs w:val="22"/>
              </w:rPr>
            </w:pPr>
            <w:ins w:id="89169" w:author="pete jones" w:date="2022-01-11T16:55:00Z">
              <w:r w:rsidRPr="00587C90">
                <w:rPr>
                  <w:rFonts w:ascii="Calibri" w:hAnsi="Calibri" w:cs="Calibri"/>
                  <w:color w:val="000000"/>
                  <w:sz w:val="22"/>
                  <w:szCs w:val="22"/>
                </w:rPr>
                <w:t>M</w:t>
              </w:r>
            </w:ins>
          </w:p>
        </w:tc>
        <w:tc>
          <w:tcPr>
            <w:tcW w:w="401" w:type="dxa"/>
            <w:tcBorders>
              <w:top w:val="nil"/>
              <w:left w:val="nil"/>
              <w:bottom w:val="single" w:sz="4" w:space="0" w:color="auto"/>
              <w:right w:val="single" w:sz="4" w:space="0" w:color="auto"/>
            </w:tcBorders>
            <w:shd w:val="clear" w:color="auto" w:fill="auto"/>
            <w:noWrap/>
            <w:vAlign w:val="bottom"/>
            <w:hideMark/>
          </w:tcPr>
          <w:p w14:paraId="571DEEF6" w14:textId="77777777" w:rsidR="00587C90" w:rsidRPr="00587C90" w:rsidRDefault="00587C90" w:rsidP="00587C90">
            <w:pPr>
              <w:spacing w:before="0" w:after="0" w:line="240" w:lineRule="auto"/>
              <w:jc w:val="center"/>
              <w:rPr>
                <w:ins w:id="89170" w:author="pete jones" w:date="2022-01-11T16:55:00Z"/>
                <w:rFonts w:ascii="Calibri" w:hAnsi="Calibri" w:cs="Calibri"/>
                <w:color w:val="000000"/>
                <w:sz w:val="22"/>
                <w:szCs w:val="22"/>
              </w:rPr>
            </w:pPr>
            <w:ins w:id="89171" w:author="pete jones" w:date="2022-01-11T16:55:00Z">
              <w:r w:rsidRPr="00587C90">
                <w:rPr>
                  <w:rFonts w:ascii="Calibri" w:hAnsi="Calibri" w:cs="Calibri"/>
                  <w:color w:val="000000"/>
                  <w:sz w:val="22"/>
                  <w:szCs w:val="22"/>
                </w:rPr>
                <w:t>20</w:t>
              </w:r>
            </w:ins>
          </w:p>
        </w:tc>
        <w:tc>
          <w:tcPr>
            <w:tcW w:w="474" w:type="dxa"/>
            <w:tcBorders>
              <w:top w:val="nil"/>
              <w:left w:val="nil"/>
              <w:bottom w:val="single" w:sz="4" w:space="0" w:color="auto"/>
              <w:right w:val="single" w:sz="4" w:space="0" w:color="auto"/>
            </w:tcBorders>
            <w:shd w:val="clear" w:color="auto" w:fill="auto"/>
            <w:noWrap/>
            <w:vAlign w:val="bottom"/>
            <w:hideMark/>
          </w:tcPr>
          <w:p w14:paraId="326546C2" w14:textId="77777777" w:rsidR="00587C90" w:rsidRPr="00587C90" w:rsidRDefault="00587C90" w:rsidP="00587C90">
            <w:pPr>
              <w:spacing w:before="0" w:after="0" w:line="240" w:lineRule="auto"/>
              <w:jc w:val="center"/>
              <w:rPr>
                <w:ins w:id="89172" w:author="pete jones" w:date="2022-01-11T16:55:00Z"/>
                <w:rFonts w:ascii="Calibri" w:hAnsi="Calibri" w:cs="Calibri"/>
                <w:color w:val="000000"/>
                <w:sz w:val="22"/>
                <w:szCs w:val="22"/>
              </w:rPr>
            </w:pPr>
            <w:ins w:id="89173" w:author="pete jones" w:date="2022-01-11T16:55:00Z">
              <w:r w:rsidRPr="00587C9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72584FD3" w14:textId="77777777" w:rsidR="00587C90" w:rsidRPr="00587C90" w:rsidRDefault="00587C90" w:rsidP="00587C90">
            <w:pPr>
              <w:spacing w:before="0" w:after="0" w:line="240" w:lineRule="auto"/>
              <w:jc w:val="center"/>
              <w:rPr>
                <w:ins w:id="89174" w:author="pete jones" w:date="2022-01-11T16:55:00Z"/>
                <w:rFonts w:ascii="Calibri" w:hAnsi="Calibri" w:cs="Calibri"/>
                <w:color w:val="000000"/>
                <w:sz w:val="22"/>
                <w:szCs w:val="22"/>
              </w:rPr>
            </w:pPr>
            <w:ins w:id="89175" w:author="pete jones" w:date="2022-01-11T16:55:00Z">
              <w:r w:rsidRPr="00587C9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40FB3934" w14:textId="77777777" w:rsidR="00587C90" w:rsidRPr="00587C90" w:rsidRDefault="00587C90" w:rsidP="00587C90">
            <w:pPr>
              <w:spacing w:before="0" w:after="0" w:line="240" w:lineRule="auto"/>
              <w:jc w:val="center"/>
              <w:rPr>
                <w:ins w:id="89176" w:author="pete jones" w:date="2022-01-11T16:55:00Z"/>
                <w:rFonts w:ascii="Calibri" w:hAnsi="Calibri" w:cs="Calibri"/>
                <w:color w:val="000000"/>
                <w:sz w:val="22"/>
                <w:szCs w:val="22"/>
              </w:rPr>
            </w:pPr>
            <w:ins w:id="89177" w:author="pete jones" w:date="2022-01-11T16:55:00Z">
              <w:r w:rsidRPr="00587C9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00CE5AEF" w14:textId="77777777" w:rsidR="00587C90" w:rsidRPr="00587C90" w:rsidRDefault="00587C90" w:rsidP="00587C90">
            <w:pPr>
              <w:spacing w:before="0" w:after="0" w:line="240" w:lineRule="auto"/>
              <w:jc w:val="center"/>
              <w:rPr>
                <w:ins w:id="89178" w:author="pete jones" w:date="2022-01-11T16:55:00Z"/>
                <w:rFonts w:ascii="Calibri" w:hAnsi="Calibri" w:cs="Calibri"/>
                <w:color w:val="000000"/>
                <w:sz w:val="22"/>
                <w:szCs w:val="22"/>
              </w:rPr>
            </w:pPr>
            <w:ins w:id="89179"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832A8A" w14:textId="77777777" w:rsidR="00587C90" w:rsidRPr="00587C90" w:rsidRDefault="00587C90" w:rsidP="00587C90">
            <w:pPr>
              <w:spacing w:before="0" w:after="0" w:line="240" w:lineRule="auto"/>
              <w:jc w:val="center"/>
              <w:rPr>
                <w:ins w:id="89180" w:author="pete jones" w:date="2022-01-11T16:55:00Z"/>
                <w:rFonts w:ascii="Calibri" w:hAnsi="Calibri" w:cs="Calibri"/>
                <w:color w:val="000000"/>
                <w:sz w:val="22"/>
                <w:szCs w:val="22"/>
              </w:rPr>
            </w:pPr>
            <w:ins w:id="89181"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03ADF3" w14:textId="77777777" w:rsidR="00587C90" w:rsidRPr="00587C90" w:rsidRDefault="00587C90" w:rsidP="00587C90">
            <w:pPr>
              <w:spacing w:before="0" w:after="0" w:line="240" w:lineRule="auto"/>
              <w:jc w:val="center"/>
              <w:rPr>
                <w:ins w:id="89182" w:author="pete jones" w:date="2022-01-11T16:55:00Z"/>
                <w:rFonts w:ascii="Calibri" w:hAnsi="Calibri" w:cs="Calibri"/>
                <w:color w:val="000000"/>
                <w:sz w:val="22"/>
                <w:szCs w:val="22"/>
              </w:rPr>
            </w:pPr>
            <w:ins w:id="89183"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3522FF" w14:textId="77777777" w:rsidR="00587C90" w:rsidRPr="00587C90" w:rsidRDefault="00587C90" w:rsidP="00587C90">
            <w:pPr>
              <w:spacing w:before="0" w:after="0" w:line="240" w:lineRule="auto"/>
              <w:jc w:val="center"/>
              <w:rPr>
                <w:ins w:id="89184" w:author="pete jones" w:date="2022-01-11T16:55:00Z"/>
                <w:rFonts w:ascii="Calibri" w:hAnsi="Calibri" w:cs="Calibri"/>
                <w:color w:val="000000"/>
                <w:sz w:val="22"/>
                <w:szCs w:val="22"/>
              </w:rPr>
            </w:pPr>
            <w:ins w:id="89185"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8C7F61" w14:textId="77777777" w:rsidR="00587C90" w:rsidRPr="00587C90" w:rsidRDefault="00587C90" w:rsidP="00587C90">
            <w:pPr>
              <w:spacing w:before="0" w:after="0" w:line="240" w:lineRule="auto"/>
              <w:jc w:val="center"/>
              <w:rPr>
                <w:ins w:id="89186" w:author="pete jones" w:date="2022-01-11T16:55:00Z"/>
                <w:rFonts w:ascii="Calibri" w:hAnsi="Calibri" w:cs="Calibri"/>
                <w:color w:val="000000"/>
                <w:sz w:val="22"/>
                <w:szCs w:val="22"/>
              </w:rPr>
            </w:pPr>
            <w:ins w:id="89187" w:author="pete jones" w:date="2022-01-11T16:55:00Z">
              <w:r w:rsidRPr="00587C9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FF980F" w14:textId="77777777" w:rsidR="00587C90" w:rsidRPr="00587C90" w:rsidRDefault="00587C90" w:rsidP="00587C90">
            <w:pPr>
              <w:spacing w:before="0" w:after="0" w:line="240" w:lineRule="auto"/>
              <w:jc w:val="center"/>
              <w:rPr>
                <w:ins w:id="89188" w:author="pete jones" w:date="2022-01-11T16:55:00Z"/>
                <w:rFonts w:ascii="Calibri" w:hAnsi="Calibri" w:cs="Calibri"/>
                <w:color w:val="000000"/>
                <w:sz w:val="22"/>
                <w:szCs w:val="22"/>
              </w:rPr>
            </w:pPr>
            <w:ins w:id="89189" w:author="pete jones" w:date="2022-01-11T16:55:00Z">
              <w:r w:rsidRPr="00587C9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F795FE6" w14:textId="77777777" w:rsidR="00587C90" w:rsidRPr="00587C90" w:rsidRDefault="00587C90" w:rsidP="00587C90">
            <w:pPr>
              <w:spacing w:before="0" w:after="0" w:line="240" w:lineRule="auto"/>
              <w:jc w:val="center"/>
              <w:rPr>
                <w:ins w:id="89190" w:author="pete jones" w:date="2022-01-11T16:55:00Z"/>
                <w:rFonts w:ascii="Calibri" w:hAnsi="Calibri" w:cs="Calibri"/>
                <w:color w:val="000000"/>
                <w:sz w:val="22"/>
                <w:szCs w:val="22"/>
              </w:rPr>
            </w:pPr>
            <w:ins w:id="89191" w:author="pete jones" w:date="2022-01-11T16:55:00Z">
              <w:r w:rsidRPr="00587C90">
                <w:rPr>
                  <w:rFonts w:ascii="Calibri" w:hAnsi="Calibri" w:cs="Calibri"/>
                  <w:color w:val="000000"/>
                  <w:sz w:val="22"/>
                  <w:szCs w:val="22"/>
                </w:rPr>
                <w:t> </w:t>
              </w:r>
            </w:ins>
          </w:p>
        </w:tc>
      </w:tr>
    </w:tbl>
    <w:p w14:paraId="4FA1F5AE" w14:textId="74B9B683" w:rsidR="00587C90" w:rsidRDefault="00587C90" w:rsidP="00406988">
      <w:pPr>
        <w:jc w:val="left"/>
        <w:rPr>
          <w:ins w:id="89192" w:author="pete jones" w:date="2022-01-11T16:55:00Z"/>
        </w:rPr>
      </w:pPr>
    </w:p>
    <w:tbl>
      <w:tblPr>
        <w:tblW w:w="10690" w:type="dxa"/>
        <w:tblLook w:val="04A0" w:firstRow="1" w:lastRow="0" w:firstColumn="1" w:lastColumn="0" w:noHBand="0" w:noVBand="1"/>
      </w:tblPr>
      <w:tblGrid>
        <w:gridCol w:w="498"/>
        <w:gridCol w:w="5536"/>
        <w:gridCol w:w="498"/>
        <w:gridCol w:w="551"/>
        <w:gridCol w:w="498"/>
        <w:gridCol w:w="498"/>
        <w:gridCol w:w="498"/>
        <w:gridCol w:w="498"/>
        <w:gridCol w:w="498"/>
        <w:gridCol w:w="498"/>
        <w:gridCol w:w="498"/>
        <w:gridCol w:w="498"/>
        <w:gridCol w:w="498"/>
        <w:gridCol w:w="498"/>
      </w:tblGrid>
      <w:tr w:rsidR="00646540" w:rsidRPr="00646540" w14:paraId="2685CA93" w14:textId="77777777" w:rsidTr="00646540">
        <w:trPr>
          <w:trHeight w:val="300"/>
          <w:ins w:id="89193" w:author="pete jones" w:date="2022-01-11T16:56:00Z"/>
        </w:trPr>
        <w:tc>
          <w:tcPr>
            <w:tcW w:w="408" w:type="dxa"/>
            <w:tcBorders>
              <w:top w:val="nil"/>
              <w:left w:val="nil"/>
              <w:bottom w:val="nil"/>
              <w:right w:val="nil"/>
            </w:tcBorders>
            <w:shd w:val="clear" w:color="auto" w:fill="auto"/>
            <w:noWrap/>
            <w:vAlign w:val="center"/>
            <w:hideMark/>
          </w:tcPr>
          <w:p w14:paraId="1CD842A9" w14:textId="77777777" w:rsidR="00646540" w:rsidRPr="00646540" w:rsidRDefault="00646540" w:rsidP="00646540">
            <w:pPr>
              <w:spacing w:before="0" w:after="0" w:line="240" w:lineRule="auto"/>
              <w:jc w:val="left"/>
              <w:rPr>
                <w:ins w:id="89194" w:author="pete jones" w:date="2022-01-11T16:56: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F81FBED" w14:textId="77777777" w:rsidR="00646540" w:rsidRPr="00646540" w:rsidRDefault="00646540" w:rsidP="00646540">
            <w:pPr>
              <w:spacing w:before="0" w:after="0" w:line="240" w:lineRule="auto"/>
              <w:jc w:val="center"/>
              <w:rPr>
                <w:ins w:id="89195" w:author="pete jones" w:date="2022-01-11T16:56:00Z"/>
                <w:rFonts w:ascii="Calibri" w:hAnsi="Calibri" w:cs="Calibri"/>
                <w:b/>
                <w:bCs/>
                <w:color w:val="000000"/>
                <w:sz w:val="32"/>
                <w:szCs w:val="32"/>
              </w:rPr>
            </w:pPr>
            <w:ins w:id="89196" w:author="pete jones" w:date="2022-01-11T16:56:00Z">
              <w:r w:rsidRPr="00646540">
                <w:rPr>
                  <w:rFonts w:ascii="Calibri" w:hAnsi="Calibri" w:cs="Calibri"/>
                  <w:b/>
                  <w:bCs/>
                  <w:color w:val="000000"/>
                  <w:sz w:val="32"/>
                  <w:szCs w:val="32"/>
                </w:rPr>
                <w:t>Loughborough University</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8AA8539" w14:textId="77777777" w:rsidR="00646540" w:rsidRPr="00646540" w:rsidRDefault="00646540" w:rsidP="00646540">
            <w:pPr>
              <w:spacing w:before="0" w:after="0" w:line="240" w:lineRule="auto"/>
              <w:jc w:val="right"/>
              <w:rPr>
                <w:ins w:id="89197" w:author="pete jones" w:date="2022-01-11T16:56:00Z"/>
                <w:rFonts w:ascii="Calibri" w:hAnsi="Calibri" w:cs="Calibri"/>
                <w:color w:val="000000"/>
                <w:sz w:val="22"/>
                <w:szCs w:val="22"/>
              </w:rPr>
            </w:pPr>
            <w:ins w:id="89198" w:author="pete jones" w:date="2022-01-11T16:56:00Z">
              <w:r w:rsidRPr="0064654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0C5922E" w14:textId="77777777" w:rsidR="00646540" w:rsidRPr="00646540" w:rsidRDefault="00646540" w:rsidP="00646540">
            <w:pPr>
              <w:spacing w:before="0" w:after="0" w:line="240" w:lineRule="auto"/>
              <w:jc w:val="center"/>
              <w:rPr>
                <w:ins w:id="89199" w:author="pete jones" w:date="2022-01-11T16:56:00Z"/>
                <w:rFonts w:ascii="Calibri" w:hAnsi="Calibri" w:cs="Calibri"/>
                <w:color w:val="000000"/>
                <w:sz w:val="22"/>
                <w:szCs w:val="22"/>
              </w:rPr>
            </w:pPr>
            <w:ins w:id="89200" w:author="pete jones" w:date="2022-01-11T16:56:00Z">
              <w:r w:rsidRPr="00646540">
                <w:rPr>
                  <w:rFonts w:ascii="Calibri" w:hAnsi="Calibri" w:cs="Calibri"/>
                  <w:color w:val="000000"/>
                  <w:sz w:val="22"/>
                  <w:szCs w:val="22"/>
                </w:rPr>
                <w:t>7</w:t>
              </w:r>
            </w:ins>
          </w:p>
        </w:tc>
      </w:tr>
      <w:tr w:rsidR="00646540" w:rsidRPr="00646540" w14:paraId="061D3A04" w14:textId="77777777" w:rsidTr="00646540">
        <w:trPr>
          <w:trHeight w:val="315"/>
          <w:ins w:id="89201" w:author="pete jones" w:date="2022-01-11T16:56:00Z"/>
        </w:trPr>
        <w:tc>
          <w:tcPr>
            <w:tcW w:w="408" w:type="dxa"/>
            <w:tcBorders>
              <w:top w:val="nil"/>
              <w:left w:val="nil"/>
              <w:bottom w:val="nil"/>
              <w:right w:val="nil"/>
            </w:tcBorders>
            <w:shd w:val="clear" w:color="auto" w:fill="auto"/>
            <w:noWrap/>
            <w:vAlign w:val="center"/>
            <w:hideMark/>
          </w:tcPr>
          <w:p w14:paraId="75B93766" w14:textId="77777777" w:rsidR="00646540" w:rsidRPr="00646540" w:rsidRDefault="00646540" w:rsidP="00646540">
            <w:pPr>
              <w:spacing w:before="0" w:after="0" w:line="240" w:lineRule="auto"/>
              <w:jc w:val="center"/>
              <w:rPr>
                <w:ins w:id="89202" w:author="pete jones" w:date="2022-01-11T16:56: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5D8F47A1" w14:textId="77777777" w:rsidR="00646540" w:rsidRPr="00646540" w:rsidRDefault="00646540" w:rsidP="00646540">
            <w:pPr>
              <w:spacing w:before="0" w:after="0" w:line="240" w:lineRule="auto"/>
              <w:jc w:val="left"/>
              <w:rPr>
                <w:ins w:id="89203" w:author="pete jones" w:date="2022-01-11T16:56:00Z"/>
                <w:rFonts w:ascii="Calibri" w:hAnsi="Calibri" w:cs="Calibri"/>
                <w:b/>
                <w:bCs/>
                <w:color w:val="000000"/>
                <w:sz w:val="32"/>
                <w:szCs w:val="32"/>
              </w:rPr>
            </w:pPr>
          </w:p>
        </w:tc>
        <w:tc>
          <w:tcPr>
            <w:tcW w:w="256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5CBBC3D4" w14:textId="77777777" w:rsidR="00646540" w:rsidRPr="00646540" w:rsidRDefault="00646540" w:rsidP="00646540">
            <w:pPr>
              <w:spacing w:before="0" w:after="0" w:line="240" w:lineRule="auto"/>
              <w:jc w:val="right"/>
              <w:rPr>
                <w:ins w:id="89204" w:author="pete jones" w:date="2022-01-11T16:56:00Z"/>
                <w:rFonts w:ascii="Calibri" w:hAnsi="Calibri" w:cs="Calibri"/>
                <w:color w:val="000000"/>
                <w:sz w:val="22"/>
                <w:szCs w:val="22"/>
              </w:rPr>
            </w:pPr>
            <w:ins w:id="89205" w:author="pete jones" w:date="2022-01-11T16:56:00Z">
              <w:r w:rsidRPr="0064654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2A547BC7" w14:textId="77777777" w:rsidR="00646540" w:rsidRPr="00646540" w:rsidRDefault="00646540" w:rsidP="00646540">
            <w:pPr>
              <w:spacing w:before="0" w:after="0" w:line="240" w:lineRule="auto"/>
              <w:jc w:val="center"/>
              <w:rPr>
                <w:ins w:id="89206" w:author="pete jones" w:date="2022-01-11T16:56:00Z"/>
                <w:rFonts w:ascii="Calibri" w:hAnsi="Calibri" w:cs="Calibri"/>
                <w:color w:val="000000"/>
                <w:sz w:val="22"/>
                <w:szCs w:val="22"/>
              </w:rPr>
            </w:pPr>
            <w:ins w:id="89207" w:author="pete jones" w:date="2022-01-11T16:56:00Z">
              <w:r w:rsidRPr="00646540">
                <w:rPr>
                  <w:rFonts w:ascii="Calibri" w:hAnsi="Calibri" w:cs="Calibri"/>
                  <w:color w:val="000000"/>
                  <w:sz w:val="22"/>
                  <w:szCs w:val="22"/>
                </w:rPr>
                <w:t>19</w:t>
              </w:r>
            </w:ins>
          </w:p>
        </w:tc>
      </w:tr>
      <w:tr w:rsidR="00646540" w:rsidRPr="00646540" w14:paraId="21828A5D" w14:textId="77777777" w:rsidTr="00646540">
        <w:trPr>
          <w:trHeight w:val="315"/>
          <w:ins w:id="89208" w:author="pete jones" w:date="2022-01-11T16:56:00Z"/>
        </w:trPr>
        <w:tc>
          <w:tcPr>
            <w:tcW w:w="408" w:type="dxa"/>
            <w:tcBorders>
              <w:top w:val="nil"/>
              <w:left w:val="nil"/>
              <w:bottom w:val="nil"/>
              <w:right w:val="nil"/>
            </w:tcBorders>
            <w:shd w:val="clear" w:color="auto" w:fill="auto"/>
            <w:noWrap/>
            <w:vAlign w:val="center"/>
            <w:hideMark/>
          </w:tcPr>
          <w:p w14:paraId="2A477230" w14:textId="77777777" w:rsidR="00646540" w:rsidRPr="00646540" w:rsidRDefault="00646540" w:rsidP="00646540">
            <w:pPr>
              <w:spacing w:before="0" w:after="0" w:line="240" w:lineRule="auto"/>
              <w:jc w:val="center"/>
              <w:rPr>
                <w:ins w:id="89209" w:author="pete jones" w:date="2022-01-11T16:56: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1F460E6" w14:textId="77777777" w:rsidR="00646540" w:rsidRPr="00646540" w:rsidRDefault="00646540" w:rsidP="00646540">
            <w:pPr>
              <w:spacing w:before="0" w:after="0" w:line="240" w:lineRule="auto"/>
              <w:jc w:val="left"/>
              <w:rPr>
                <w:ins w:id="89210" w:author="pete jones" w:date="2022-01-11T16:56:00Z"/>
                <w:rFonts w:ascii="Calibri" w:hAnsi="Calibri" w:cs="Calibri"/>
                <w:b/>
                <w:bCs/>
                <w:color w:val="000000"/>
                <w:sz w:val="32"/>
                <w:szCs w:val="32"/>
              </w:rPr>
            </w:pPr>
          </w:p>
        </w:tc>
        <w:tc>
          <w:tcPr>
            <w:tcW w:w="4962"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673619A4" w14:textId="77777777" w:rsidR="00646540" w:rsidRPr="00646540" w:rsidRDefault="00646540" w:rsidP="00646540">
            <w:pPr>
              <w:spacing w:before="0" w:after="0" w:line="240" w:lineRule="auto"/>
              <w:jc w:val="center"/>
              <w:rPr>
                <w:ins w:id="89211" w:author="pete jones" w:date="2022-01-11T16:56:00Z"/>
                <w:rFonts w:ascii="Calibri" w:hAnsi="Calibri" w:cs="Calibri"/>
                <w:b/>
                <w:bCs/>
                <w:i/>
                <w:iCs/>
                <w:color w:val="000000"/>
                <w:sz w:val="22"/>
                <w:szCs w:val="22"/>
              </w:rPr>
            </w:pPr>
            <w:ins w:id="89212" w:author="pete jones" w:date="2022-01-11T16:56:00Z">
              <w:r w:rsidRPr="00646540">
                <w:rPr>
                  <w:rFonts w:ascii="Calibri" w:hAnsi="Calibri" w:cs="Calibri"/>
                  <w:b/>
                  <w:bCs/>
                  <w:i/>
                  <w:iCs/>
                  <w:color w:val="000000"/>
                  <w:sz w:val="22"/>
                  <w:szCs w:val="22"/>
                </w:rPr>
                <w:t>Acceptance Criteria</w:t>
              </w:r>
            </w:ins>
          </w:p>
        </w:tc>
      </w:tr>
      <w:tr w:rsidR="00646540" w:rsidRPr="00646540" w14:paraId="0506FA26" w14:textId="77777777" w:rsidTr="00646540">
        <w:trPr>
          <w:trHeight w:val="300"/>
          <w:ins w:id="89213" w:author="pete jones" w:date="2022-01-11T16:56:00Z"/>
        </w:trPr>
        <w:tc>
          <w:tcPr>
            <w:tcW w:w="408" w:type="dxa"/>
            <w:tcBorders>
              <w:top w:val="nil"/>
              <w:left w:val="nil"/>
              <w:bottom w:val="nil"/>
              <w:right w:val="nil"/>
            </w:tcBorders>
            <w:shd w:val="clear" w:color="auto" w:fill="auto"/>
            <w:noWrap/>
            <w:vAlign w:val="center"/>
            <w:hideMark/>
          </w:tcPr>
          <w:p w14:paraId="2802C6D6" w14:textId="77777777" w:rsidR="00646540" w:rsidRPr="00646540" w:rsidRDefault="00646540" w:rsidP="00646540">
            <w:pPr>
              <w:spacing w:before="0" w:after="0" w:line="240" w:lineRule="auto"/>
              <w:jc w:val="center"/>
              <w:rPr>
                <w:ins w:id="89214" w:author="pete jones" w:date="2022-01-11T16:56: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0D92CA4D" w14:textId="0A97A485" w:rsidR="00646540" w:rsidRPr="00646540" w:rsidRDefault="00646540" w:rsidP="00646540">
            <w:pPr>
              <w:spacing w:before="0" w:after="0" w:line="240" w:lineRule="auto"/>
              <w:jc w:val="left"/>
              <w:rPr>
                <w:ins w:id="89215" w:author="pete jones" w:date="2022-01-11T16:56:00Z"/>
                <w:rFonts w:ascii="Calibri" w:hAnsi="Calibri" w:cs="Calibri"/>
                <w:color w:val="000000"/>
                <w:sz w:val="22"/>
                <w:szCs w:val="22"/>
              </w:rPr>
            </w:pPr>
            <w:ins w:id="89216" w:author="pete jones" w:date="2022-01-11T16:56:00Z">
              <w:r w:rsidRPr="00646540">
                <w:rPr>
                  <w:rFonts w:ascii="Calibri" w:hAnsi="Calibri" w:cs="Calibri"/>
                  <w:color w:val="000000"/>
                  <w:sz w:val="22"/>
                  <w:szCs w:val="22"/>
                </w:rPr>
                <w:t xml:space="preserve">Estimated engineering intake 2018 (at 3%) of </w:t>
              </w:r>
            </w:ins>
            <w:ins w:id="89217" w:author="pete jones" w:date="2022-03-30T12:34:00Z">
              <w:r w:rsidR="00042512">
                <w:rPr>
                  <w:rFonts w:ascii="Calibri" w:hAnsi="Calibri" w:cs="Calibri"/>
                  <w:color w:val="000000"/>
                  <w:sz w:val="22"/>
                  <w:szCs w:val="22"/>
                </w:rPr>
                <w:t xml:space="preserve">the </w:t>
              </w:r>
            </w:ins>
            <w:ins w:id="89218" w:author="pete jones" w:date="2022-01-11T16:56:00Z">
              <w:r w:rsidRPr="00646540">
                <w:rPr>
                  <w:rFonts w:ascii="Calibri" w:hAnsi="Calibri" w:cs="Calibri"/>
                  <w:color w:val="000000"/>
                  <w:sz w:val="22"/>
                  <w:szCs w:val="22"/>
                </w:rPr>
                <w:t>total institute intake population</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367952F" w14:textId="77777777" w:rsidR="00646540" w:rsidRPr="00646540" w:rsidRDefault="00646540" w:rsidP="00646540">
            <w:pPr>
              <w:spacing w:before="0" w:after="0" w:line="240" w:lineRule="auto"/>
              <w:jc w:val="right"/>
              <w:rPr>
                <w:ins w:id="89219" w:author="pete jones" w:date="2022-01-11T16:56:00Z"/>
                <w:rFonts w:ascii="Calibri" w:hAnsi="Calibri" w:cs="Calibri"/>
                <w:color w:val="000000"/>
                <w:sz w:val="22"/>
                <w:szCs w:val="22"/>
              </w:rPr>
            </w:pPr>
            <w:ins w:id="89220" w:author="pete jones" w:date="2022-01-11T16:56:00Z">
              <w:r w:rsidRPr="0064654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7D3022B" w14:textId="77777777" w:rsidR="00646540" w:rsidRPr="00646540" w:rsidRDefault="00646540" w:rsidP="00646540">
            <w:pPr>
              <w:spacing w:before="0" w:after="0" w:line="240" w:lineRule="auto"/>
              <w:jc w:val="center"/>
              <w:rPr>
                <w:ins w:id="89221" w:author="pete jones" w:date="2022-01-11T16:56:00Z"/>
                <w:rFonts w:ascii="Calibri" w:hAnsi="Calibri" w:cs="Calibri"/>
                <w:color w:val="000000"/>
                <w:sz w:val="22"/>
                <w:szCs w:val="22"/>
              </w:rPr>
            </w:pPr>
            <w:ins w:id="89222" w:author="pete jones" w:date="2022-01-11T16:56:00Z">
              <w:r w:rsidRPr="00646540">
                <w:rPr>
                  <w:rFonts w:ascii="Calibri" w:hAnsi="Calibri" w:cs="Calibri"/>
                  <w:color w:val="000000"/>
                  <w:sz w:val="22"/>
                  <w:szCs w:val="22"/>
                </w:rPr>
                <w:t>AAB</w:t>
              </w:r>
            </w:ins>
          </w:p>
        </w:tc>
      </w:tr>
      <w:tr w:rsidR="00646540" w:rsidRPr="00646540" w14:paraId="014E0829" w14:textId="77777777" w:rsidTr="00646540">
        <w:trPr>
          <w:trHeight w:val="315"/>
          <w:ins w:id="89223" w:author="pete jones" w:date="2022-01-11T16:56:00Z"/>
        </w:trPr>
        <w:tc>
          <w:tcPr>
            <w:tcW w:w="408" w:type="dxa"/>
            <w:tcBorders>
              <w:top w:val="nil"/>
              <w:left w:val="nil"/>
              <w:bottom w:val="nil"/>
              <w:right w:val="nil"/>
            </w:tcBorders>
            <w:shd w:val="clear" w:color="auto" w:fill="auto"/>
            <w:noWrap/>
            <w:vAlign w:val="center"/>
            <w:hideMark/>
          </w:tcPr>
          <w:p w14:paraId="77B74510" w14:textId="77777777" w:rsidR="00646540" w:rsidRPr="00646540" w:rsidRDefault="00646540" w:rsidP="00646540">
            <w:pPr>
              <w:spacing w:before="0" w:after="0" w:line="240" w:lineRule="auto"/>
              <w:jc w:val="center"/>
              <w:rPr>
                <w:ins w:id="89224" w:author="pete jones" w:date="2022-01-11T16:56: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4CE17F08" w14:textId="77777777" w:rsidR="00646540" w:rsidRPr="00646540" w:rsidRDefault="00646540" w:rsidP="00646540">
            <w:pPr>
              <w:spacing w:before="0" w:after="0" w:line="240" w:lineRule="auto"/>
              <w:jc w:val="left"/>
              <w:rPr>
                <w:ins w:id="89225" w:author="pete jones" w:date="2022-01-11T16:56:00Z"/>
                <w:rFonts w:ascii="Calibri" w:hAnsi="Calibri" w:cs="Calibri"/>
                <w:color w:val="000000"/>
                <w:sz w:val="22"/>
                <w:szCs w:val="22"/>
              </w:rPr>
            </w:pPr>
          </w:p>
        </w:tc>
        <w:tc>
          <w:tcPr>
            <w:tcW w:w="2561" w:type="dxa"/>
            <w:gridSpan w:val="6"/>
            <w:tcBorders>
              <w:top w:val="single" w:sz="4" w:space="0" w:color="auto"/>
              <w:left w:val="nil"/>
              <w:bottom w:val="nil"/>
              <w:right w:val="single" w:sz="8" w:space="0" w:color="000000"/>
            </w:tcBorders>
            <w:shd w:val="clear" w:color="auto" w:fill="auto"/>
            <w:noWrap/>
            <w:vAlign w:val="center"/>
            <w:hideMark/>
          </w:tcPr>
          <w:p w14:paraId="01D33871" w14:textId="77777777" w:rsidR="00646540" w:rsidRPr="00646540" w:rsidRDefault="00646540" w:rsidP="00646540">
            <w:pPr>
              <w:spacing w:before="0" w:after="0" w:line="240" w:lineRule="auto"/>
              <w:jc w:val="right"/>
              <w:rPr>
                <w:ins w:id="89226" w:author="pete jones" w:date="2022-01-11T16:56:00Z"/>
                <w:rFonts w:ascii="Calibri" w:hAnsi="Calibri" w:cs="Calibri"/>
                <w:color w:val="000000"/>
                <w:sz w:val="22"/>
                <w:szCs w:val="22"/>
              </w:rPr>
            </w:pPr>
            <w:ins w:id="89227" w:author="pete jones" w:date="2022-01-11T16:56:00Z">
              <w:r w:rsidRPr="0064654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1F28F50F" w14:textId="77777777" w:rsidR="00646540" w:rsidRPr="00646540" w:rsidRDefault="00646540" w:rsidP="00646540">
            <w:pPr>
              <w:spacing w:before="0" w:after="0" w:line="240" w:lineRule="auto"/>
              <w:jc w:val="center"/>
              <w:rPr>
                <w:ins w:id="89228" w:author="pete jones" w:date="2022-01-11T16:56:00Z"/>
                <w:rFonts w:ascii="Calibri" w:hAnsi="Calibri" w:cs="Calibri"/>
                <w:color w:val="000000"/>
                <w:sz w:val="22"/>
                <w:szCs w:val="22"/>
              </w:rPr>
            </w:pPr>
            <w:ins w:id="89229" w:author="pete jones" w:date="2022-01-11T16:56:00Z">
              <w:r w:rsidRPr="00646540">
                <w:rPr>
                  <w:rFonts w:ascii="Calibri" w:hAnsi="Calibri" w:cs="Calibri"/>
                  <w:color w:val="000000"/>
                  <w:sz w:val="22"/>
                  <w:szCs w:val="22"/>
                </w:rPr>
                <w:t>D*DD + A at A-level maths</w:t>
              </w:r>
            </w:ins>
          </w:p>
        </w:tc>
      </w:tr>
      <w:tr w:rsidR="00646540" w:rsidRPr="00646540" w14:paraId="37B59897" w14:textId="77777777" w:rsidTr="00646540">
        <w:trPr>
          <w:trHeight w:val="315"/>
          <w:ins w:id="89230" w:author="pete jones" w:date="2022-01-11T16:56:00Z"/>
        </w:trPr>
        <w:tc>
          <w:tcPr>
            <w:tcW w:w="408" w:type="dxa"/>
            <w:tcBorders>
              <w:top w:val="nil"/>
              <w:left w:val="nil"/>
              <w:bottom w:val="nil"/>
              <w:right w:val="nil"/>
            </w:tcBorders>
            <w:shd w:val="clear" w:color="auto" w:fill="auto"/>
            <w:noWrap/>
            <w:vAlign w:val="center"/>
            <w:hideMark/>
          </w:tcPr>
          <w:p w14:paraId="299BD0DB" w14:textId="77777777" w:rsidR="00646540" w:rsidRPr="00646540" w:rsidRDefault="00646540" w:rsidP="00646540">
            <w:pPr>
              <w:spacing w:before="0" w:after="0" w:line="240" w:lineRule="auto"/>
              <w:jc w:val="center"/>
              <w:rPr>
                <w:ins w:id="89231" w:author="pete jones" w:date="2022-01-11T16:56: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59A831BB" w14:textId="77777777" w:rsidR="00646540" w:rsidRPr="00646540" w:rsidRDefault="00646540" w:rsidP="00646540">
            <w:pPr>
              <w:spacing w:before="0" w:after="0" w:line="240" w:lineRule="auto"/>
              <w:jc w:val="center"/>
              <w:rPr>
                <w:ins w:id="89232" w:author="pete jones" w:date="2022-01-11T16:56:00Z"/>
                <w:rFonts w:ascii="Calibri" w:hAnsi="Calibri" w:cs="Calibri"/>
                <w:b/>
                <w:bCs/>
                <w:color w:val="000000"/>
              </w:rPr>
            </w:pPr>
            <w:ins w:id="89233" w:author="pete jones" w:date="2022-01-11T16:56:00Z">
              <w:r w:rsidRPr="00646540">
                <w:rPr>
                  <w:rFonts w:ascii="Calibri" w:hAnsi="Calibri" w:cs="Calibri"/>
                  <w:b/>
                  <w:bCs/>
                  <w:color w:val="000000"/>
                </w:rPr>
                <w:t>122</w:t>
              </w:r>
            </w:ins>
          </w:p>
        </w:tc>
        <w:tc>
          <w:tcPr>
            <w:tcW w:w="2561"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488C5EA" w14:textId="77777777" w:rsidR="00646540" w:rsidRPr="00646540" w:rsidRDefault="00646540" w:rsidP="00646540">
            <w:pPr>
              <w:spacing w:before="0" w:after="0" w:line="240" w:lineRule="auto"/>
              <w:jc w:val="right"/>
              <w:rPr>
                <w:ins w:id="89234" w:author="pete jones" w:date="2022-01-11T16:56:00Z"/>
                <w:rFonts w:ascii="Calibri" w:hAnsi="Calibri" w:cs="Calibri"/>
                <w:color w:val="000000"/>
                <w:sz w:val="22"/>
                <w:szCs w:val="22"/>
              </w:rPr>
            </w:pPr>
            <w:ins w:id="89235" w:author="pete jones" w:date="2022-01-11T16:56:00Z">
              <w:r w:rsidRPr="0064654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E1D5E40" w14:textId="77777777" w:rsidR="00646540" w:rsidRPr="00646540" w:rsidRDefault="00646540" w:rsidP="00646540">
            <w:pPr>
              <w:spacing w:before="0" w:after="0" w:line="240" w:lineRule="auto"/>
              <w:jc w:val="center"/>
              <w:rPr>
                <w:ins w:id="89236" w:author="pete jones" w:date="2022-01-11T16:56:00Z"/>
                <w:rFonts w:ascii="Calibri" w:hAnsi="Calibri" w:cs="Calibri"/>
                <w:color w:val="000000"/>
                <w:sz w:val="22"/>
                <w:szCs w:val="22"/>
              </w:rPr>
            </w:pPr>
            <w:ins w:id="89237" w:author="pete jones" w:date="2022-01-11T16:56:00Z">
              <w:r w:rsidRPr="00646540">
                <w:rPr>
                  <w:rFonts w:ascii="Calibri" w:hAnsi="Calibri" w:cs="Calibri"/>
                  <w:color w:val="000000"/>
                  <w:sz w:val="22"/>
                  <w:szCs w:val="22"/>
                </w:rPr>
                <w:t>128 - 200</w:t>
              </w:r>
            </w:ins>
          </w:p>
        </w:tc>
      </w:tr>
      <w:tr w:rsidR="00646540" w:rsidRPr="00646540" w14:paraId="4F3626CC" w14:textId="77777777" w:rsidTr="00646540">
        <w:trPr>
          <w:trHeight w:val="315"/>
          <w:ins w:id="89238" w:author="pete jones" w:date="2022-01-11T16:56:00Z"/>
        </w:trPr>
        <w:tc>
          <w:tcPr>
            <w:tcW w:w="408" w:type="dxa"/>
            <w:tcBorders>
              <w:top w:val="nil"/>
              <w:left w:val="nil"/>
              <w:bottom w:val="nil"/>
              <w:right w:val="nil"/>
            </w:tcBorders>
            <w:shd w:val="clear" w:color="auto" w:fill="auto"/>
            <w:noWrap/>
            <w:vAlign w:val="center"/>
            <w:hideMark/>
          </w:tcPr>
          <w:p w14:paraId="4CAB9C71" w14:textId="77777777" w:rsidR="00646540" w:rsidRPr="00646540" w:rsidRDefault="00646540" w:rsidP="00646540">
            <w:pPr>
              <w:spacing w:before="0" w:after="0" w:line="240" w:lineRule="auto"/>
              <w:jc w:val="center"/>
              <w:rPr>
                <w:ins w:id="89239" w:author="pete jones" w:date="2022-01-11T16:56: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6E9D6EBE" w14:textId="132C410B" w:rsidR="00646540" w:rsidRPr="00646540" w:rsidRDefault="00646540" w:rsidP="00646540">
            <w:pPr>
              <w:spacing w:before="0" w:after="0" w:line="240" w:lineRule="auto"/>
              <w:jc w:val="left"/>
              <w:rPr>
                <w:ins w:id="89240" w:author="pete jones" w:date="2022-01-11T16:56:00Z"/>
                <w:rFonts w:ascii="Calibri" w:hAnsi="Calibri" w:cs="Calibri"/>
                <w:color w:val="000000"/>
                <w:sz w:val="22"/>
                <w:szCs w:val="22"/>
              </w:rPr>
            </w:pPr>
            <w:ins w:id="89241" w:author="pete jones" w:date="2022-01-11T16:56:00Z">
              <w:r w:rsidRPr="00646540">
                <w:rPr>
                  <w:rFonts w:ascii="Calibri" w:hAnsi="Calibri" w:cs="Calibri"/>
                  <w:noProof/>
                  <w:color w:val="000000"/>
                  <w:sz w:val="22"/>
                  <w:szCs w:val="22"/>
                </w:rPr>
                <w:drawing>
                  <wp:anchor distT="0" distB="0" distL="114300" distR="114300" simplePos="0" relativeHeight="251727872" behindDoc="0" locked="0" layoutInCell="1" allowOverlap="1" wp14:anchorId="1BE4352A" wp14:editId="4CE1C46D">
                    <wp:simplePos x="0" y="0"/>
                    <wp:positionH relativeFrom="column">
                      <wp:posOffset>0</wp:posOffset>
                    </wp:positionH>
                    <wp:positionV relativeFrom="paragraph">
                      <wp:posOffset>171450</wp:posOffset>
                    </wp:positionV>
                    <wp:extent cx="2524125" cy="923925"/>
                    <wp:effectExtent l="0" t="0" r="9525" b="9525"/>
                    <wp:wrapNone/>
                    <wp:docPr id="345253044" name="Chart 345253044">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7"/>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646540" w:rsidRPr="00646540" w14:paraId="464FBCDB" w14:textId="77777777">
              <w:trPr>
                <w:trHeight w:val="315"/>
                <w:tblCellSpacing w:w="0" w:type="dxa"/>
                <w:ins w:id="89242" w:author="pete jones" w:date="2022-01-11T16:56: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8AE6B1B" w14:textId="77777777" w:rsidR="00646540" w:rsidRPr="00646540" w:rsidRDefault="00646540" w:rsidP="00646540">
                  <w:pPr>
                    <w:spacing w:before="0" w:after="0" w:line="240" w:lineRule="auto"/>
                    <w:jc w:val="left"/>
                    <w:rPr>
                      <w:ins w:id="89243" w:author="pete jones" w:date="2022-01-11T16:56:00Z"/>
                      <w:rFonts w:ascii="Calibri" w:hAnsi="Calibri" w:cs="Calibri"/>
                      <w:b/>
                      <w:bCs/>
                      <w:i/>
                      <w:iCs/>
                      <w:color w:val="000000"/>
                      <w:sz w:val="22"/>
                      <w:szCs w:val="22"/>
                    </w:rPr>
                  </w:pPr>
                  <w:ins w:id="89244" w:author="pete jones" w:date="2022-01-11T16:56:00Z">
                    <w:r w:rsidRPr="00646540">
                      <w:rPr>
                        <w:rFonts w:ascii="Calibri" w:hAnsi="Calibri" w:cs="Calibri"/>
                        <w:b/>
                        <w:bCs/>
                        <w:i/>
                        <w:iCs/>
                        <w:color w:val="000000"/>
                        <w:sz w:val="22"/>
                        <w:szCs w:val="22"/>
                      </w:rPr>
                      <w:t>Type of module category</w:t>
                    </w:r>
                  </w:ins>
                </w:p>
              </w:tc>
            </w:tr>
          </w:tbl>
          <w:p w14:paraId="7C0CF36C" w14:textId="77777777" w:rsidR="00646540" w:rsidRPr="00646540" w:rsidRDefault="00646540" w:rsidP="00646540">
            <w:pPr>
              <w:spacing w:before="0" w:after="0" w:line="240" w:lineRule="auto"/>
              <w:jc w:val="left"/>
              <w:rPr>
                <w:ins w:id="89245" w:author="pete jones" w:date="2022-01-11T16:56:00Z"/>
                <w:rFonts w:ascii="Calibri" w:hAnsi="Calibri" w:cs="Calibri"/>
                <w:color w:val="000000"/>
                <w:sz w:val="22"/>
                <w:szCs w:val="22"/>
              </w:rPr>
            </w:pPr>
          </w:p>
        </w:tc>
        <w:tc>
          <w:tcPr>
            <w:tcW w:w="419" w:type="dxa"/>
            <w:tcBorders>
              <w:top w:val="nil"/>
              <w:left w:val="nil"/>
              <w:bottom w:val="nil"/>
              <w:right w:val="single" w:sz="8" w:space="0" w:color="auto"/>
            </w:tcBorders>
            <w:shd w:val="clear" w:color="auto" w:fill="auto"/>
            <w:noWrap/>
            <w:vAlign w:val="center"/>
            <w:hideMark/>
          </w:tcPr>
          <w:p w14:paraId="17E37C95" w14:textId="77777777" w:rsidR="00646540" w:rsidRPr="00646540" w:rsidRDefault="00646540" w:rsidP="00646540">
            <w:pPr>
              <w:spacing w:before="0" w:after="0" w:line="240" w:lineRule="auto"/>
              <w:jc w:val="right"/>
              <w:rPr>
                <w:ins w:id="89246" w:author="pete jones" w:date="2022-01-11T16:56:00Z"/>
                <w:rFonts w:ascii="Calibri" w:hAnsi="Calibri" w:cs="Calibri"/>
                <w:color w:val="000000"/>
                <w:sz w:val="22"/>
                <w:szCs w:val="22"/>
              </w:rPr>
            </w:pPr>
            <w:ins w:id="89247" w:author="pete jones" w:date="2022-01-11T16:56:00Z">
              <w:r w:rsidRPr="00646540">
                <w:rPr>
                  <w:rFonts w:ascii="Calibri" w:hAnsi="Calibri" w:cs="Calibri"/>
                  <w:color w:val="000000"/>
                  <w:sz w:val="22"/>
                  <w:szCs w:val="22"/>
                </w:rPr>
                <w:t> </w:t>
              </w:r>
            </w:ins>
          </w:p>
        </w:tc>
        <w:tc>
          <w:tcPr>
            <w:tcW w:w="487" w:type="dxa"/>
            <w:tcBorders>
              <w:top w:val="nil"/>
              <w:left w:val="nil"/>
              <w:bottom w:val="nil"/>
              <w:right w:val="nil"/>
            </w:tcBorders>
            <w:shd w:val="clear" w:color="auto" w:fill="auto"/>
            <w:noWrap/>
            <w:vAlign w:val="center"/>
            <w:hideMark/>
          </w:tcPr>
          <w:p w14:paraId="0D2F2DD5" w14:textId="77777777" w:rsidR="00646540" w:rsidRPr="00646540" w:rsidRDefault="00646540" w:rsidP="00646540">
            <w:pPr>
              <w:spacing w:before="0" w:after="0" w:line="240" w:lineRule="auto"/>
              <w:jc w:val="right"/>
              <w:rPr>
                <w:ins w:id="89248" w:author="pete jones" w:date="2022-01-11T16:56: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65FE05B7" w14:textId="77777777" w:rsidR="00646540" w:rsidRPr="00646540" w:rsidRDefault="00646540" w:rsidP="00646540">
            <w:pPr>
              <w:spacing w:before="0" w:after="0" w:line="240" w:lineRule="auto"/>
              <w:jc w:val="left"/>
              <w:rPr>
                <w:ins w:id="89249" w:author="pete jones" w:date="2022-01-11T16:56: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5D2E264E" w14:textId="77777777" w:rsidR="00646540" w:rsidRPr="00646540" w:rsidRDefault="00646540" w:rsidP="00646540">
            <w:pPr>
              <w:spacing w:before="0" w:after="0" w:line="240" w:lineRule="auto"/>
              <w:jc w:val="left"/>
              <w:rPr>
                <w:ins w:id="89250" w:author="pete jones" w:date="2022-01-11T16:56: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4E805C98" w14:textId="77777777" w:rsidR="00646540" w:rsidRPr="00646540" w:rsidRDefault="00646540" w:rsidP="00646540">
            <w:pPr>
              <w:spacing w:before="0" w:after="0" w:line="240" w:lineRule="auto"/>
              <w:jc w:val="left"/>
              <w:rPr>
                <w:ins w:id="89251" w:author="pete jones" w:date="2022-01-11T16:56: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2D6D2064" w14:textId="77777777" w:rsidR="00646540" w:rsidRPr="00646540" w:rsidRDefault="00646540" w:rsidP="00646540">
            <w:pPr>
              <w:spacing w:before="0" w:after="0" w:line="240" w:lineRule="auto"/>
              <w:jc w:val="left"/>
              <w:rPr>
                <w:ins w:id="89252"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E8068C1" w14:textId="77777777" w:rsidR="00646540" w:rsidRPr="00646540" w:rsidRDefault="00646540" w:rsidP="00646540">
            <w:pPr>
              <w:spacing w:before="0" w:after="0" w:line="240" w:lineRule="auto"/>
              <w:jc w:val="left"/>
              <w:rPr>
                <w:ins w:id="89253"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F3F9872" w14:textId="77777777" w:rsidR="00646540" w:rsidRPr="00646540" w:rsidRDefault="00646540" w:rsidP="00646540">
            <w:pPr>
              <w:spacing w:before="0" w:after="0" w:line="240" w:lineRule="auto"/>
              <w:jc w:val="center"/>
              <w:rPr>
                <w:ins w:id="89254"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5C80935" w14:textId="77777777" w:rsidR="00646540" w:rsidRPr="00646540" w:rsidRDefault="00646540" w:rsidP="00646540">
            <w:pPr>
              <w:spacing w:before="0" w:after="0" w:line="240" w:lineRule="auto"/>
              <w:jc w:val="center"/>
              <w:rPr>
                <w:ins w:id="89255"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6160E25" w14:textId="77777777" w:rsidR="00646540" w:rsidRPr="00646540" w:rsidRDefault="00646540" w:rsidP="00646540">
            <w:pPr>
              <w:spacing w:before="0" w:after="0" w:line="240" w:lineRule="auto"/>
              <w:jc w:val="center"/>
              <w:rPr>
                <w:ins w:id="89256"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7297DC1" w14:textId="77777777" w:rsidR="00646540" w:rsidRPr="00646540" w:rsidRDefault="00646540" w:rsidP="00646540">
            <w:pPr>
              <w:spacing w:before="0" w:after="0" w:line="240" w:lineRule="auto"/>
              <w:jc w:val="center"/>
              <w:rPr>
                <w:ins w:id="89257" w:author="pete jones" w:date="2022-01-11T16:56: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7DCA268F" w14:textId="77777777" w:rsidR="00646540" w:rsidRPr="00646540" w:rsidRDefault="00646540" w:rsidP="00646540">
            <w:pPr>
              <w:spacing w:before="0" w:after="0" w:line="240" w:lineRule="auto"/>
              <w:jc w:val="center"/>
              <w:rPr>
                <w:ins w:id="89258" w:author="pete jones" w:date="2022-01-11T16:56:00Z"/>
                <w:rFonts w:ascii="Times New Roman" w:hAnsi="Times New Roman" w:cs="Times New Roman"/>
                <w:sz w:val="20"/>
                <w:szCs w:val="20"/>
              </w:rPr>
            </w:pPr>
          </w:p>
        </w:tc>
      </w:tr>
      <w:tr w:rsidR="00646540" w:rsidRPr="00646540" w14:paraId="3E6089ED" w14:textId="77777777" w:rsidTr="00646540">
        <w:trPr>
          <w:trHeight w:val="315"/>
          <w:ins w:id="89259" w:author="pete jones" w:date="2022-01-11T16:56:00Z"/>
        </w:trPr>
        <w:tc>
          <w:tcPr>
            <w:tcW w:w="408" w:type="dxa"/>
            <w:tcBorders>
              <w:top w:val="nil"/>
              <w:left w:val="nil"/>
              <w:bottom w:val="nil"/>
              <w:right w:val="nil"/>
            </w:tcBorders>
            <w:shd w:val="clear" w:color="auto" w:fill="auto"/>
            <w:noWrap/>
            <w:vAlign w:val="center"/>
            <w:hideMark/>
          </w:tcPr>
          <w:p w14:paraId="6B7B3AD8" w14:textId="77777777" w:rsidR="00646540" w:rsidRPr="00646540" w:rsidRDefault="00646540" w:rsidP="00646540">
            <w:pPr>
              <w:spacing w:before="0" w:after="0" w:line="240" w:lineRule="auto"/>
              <w:jc w:val="center"/>
              <w:rPr>
                <w:ins w:id="89260" w:author="pete jones" w:date="2022-01-11T16:56: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718D6F65" w14:textId="77777777" w:rsidR="00646540" w:rsidRPr="00646540" w:rsidRDefault="00646540" w:rsidP="00646540">
            <w:pPr>
              <w:spacing w:before="0" w:after="0" w:line="240" w:lineRule="auto"/>
              <w:jc w:val="right"/>
              <w:rPr>
                <w:ins w:id="89261" w:author="pete jones" w:date="2022-01-11T16:56:00Z"/>
                <w:rFonts w:ascii="Calibri" w:hAnsi="Calibri" w:cs="Calibri"/>
                <w:sz w:val="22"/>
                <w:szCs w:val="22"/>
              </w:rPr>
            </w:pPr>
            <w:ins w:id="89262" w:author="pete jones" w:date="2022-01-11T16:56:00Z">
              <w:r w:rsidRPr="00646540">
                <w:rPr>
                  <w:rFonts w:ascii="Calibri" w:hAnsi="Calibri" w:cs="Calibri"/>
                  <w:sz w:val="22"/>
                  <w:szCs w:val="22"/>
                </w:rPr>
                <w:t>Maths</w:t>
              </w:r>
            </w:ins>
          </w:p>
        </w:tc>
        <w:tc>
          <w:tcPr>
            <w:tcW w:w="419" w:type="dxa"/>
            <w:tcBorders>
              <w:top w:val="single" w:sz="8" w:space="0" w:color="auto"/>
              <w:left w:val="nil"/>
              <w:bottom w:val="single" w:sz="4" w:space="0" w:color="auto"/>
              <w:right w:val="single" w:sz="8" w:space="0" w:color="auto"/>
            </w:tcBorders>
            <w:shd w:val="clear" w:color="auto" w:fill="auto"/>
            <w:noWrap/>
            <w:vAlign w:val="center"/>
            <w:hideMark/>
          </w:tcPr>
          <w:p w14:paraId="59F76A81" w14:textId="77777777" w:rsidR="00646540" w:rsidRPr="00646540" w:rsidRDefault="00646540" w:rsidP="00646540">
            <w:pPr>
              <w:spacing w:before="0" w:after="0" w:line="240" w:lineRule="auto"/>
              <w:jc w:val="center"/>
              <w:rPr>
                <w:ins w:id="89263" w:author="pete jones" w:date="2022-01-11T16:56:00Z"/>
                <w:rFonts w:ascii="Calibri" w:hAnsi="Calibri" w:cs="Calibri"/>
                <w:color w:val="000000"/>
                <w:sz w:val="22"/>
                <w:szCs w:val="22"/>
              </w:rPr>
            </w:pPr>
            <w:ins w:id="89264" w:author="pete jones" w:date="2022-01-11T16:56:00Z">
              <w:r w:rsidRPr="00646540">
                <w:rPr>
                  <w:rFonts w:ascii="Calibri" w:hAnsi="Calibri" w:cs="Calibri"/>
                  <w:color w:val="000000"/>
                  <w:sz w:val="22"/>
                  <w:szCs w:val="22"/>
                </w:rPr>
                <w:t>3</w:t>
              </w:r>
            </w:ins>
          </w:p>
        </w:tc>
        <w:tc>
          <w:tcPr>
            <w:tcW w:w="487" w:type="dxa"/>
            <w:tcBorders>
              <w:top w:val="nil"/>
              <w:left w:val="nil"/>
              <w:bottom w:val="nil"/>
              <w:right w:val="nil"/>
            </w:tcBorders>
            <w:shd w:val="clear" w:color="auto" w:fill="auto"/>
            <w:noWrap/>
            <w:vAlign w:val="center"/>
            <w:hideMark/>
          </w:tcPr>
          <w:p w14:paraId="03BDB79A" w14:textId="77777777" w:rsidR="00646540" w:rsidRPr="00646540" w:rsidRDefault="00646540" w:rsidP="00646540">
            <w:pPr>
              <w:spacing w:before="0" w:after="0" w:line="240" w:lineRule="auto"/>
              <w:jc w:val="center"/>
              <w:rPr>
                <w:ins w:id="89265" w:author="pete jones" w:date="2022-01-11T16:56: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20392F2B" w14:textId="77777777" w:rsidR="00646540" w:rsidRPr="00646540" w:rsidRDefault="00646540" w:rsidP="00646540">
            <w:pPr>
              <w:spacing w:before="0" w:after="0" w:line="240" w:lineRule="auto"/>
              <w:jc w:val="left"/>
              <w:rPr>
                <w:ins w:id="89266" w:author="pete jones" w:date="2022-01-11T16:56: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4CD33C24" w14:textId="77777777" w:rsidR="00646540" w:rsidRPr="00646540" w:rsidRDefault="00646540" w:rsidP="00646540">
            <w:pPr>
              <w:spacing w:before="0" w:after="0" w:line="240" w:lineRule="auto"/>
              <w:jc w:val="left"/>
              <w:rPr>
                <w:ins w:id="89267" w:author="pete jones" w:date="2022-01-11T16:56: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5EB721C5" w14:textId="77777777" w:rsidR="00646540" w:rsidRPr="00646540" w:rsidRDefault="00646540" w:rsidP="00646540">
            <w:pPr>
              <w:spacing w:before="0" w:after="0" w:line="240" w:lineRule="auto"/>
              <w:jc w:val="left"/>
              <w:rPr>
                <w:ins w:id="89268" w:author="pete jones" w:date="2022-01-11T16:56: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3297639A" w14:textId="77777777" w:rsidR="00646540" w:rsidRPr="00646540" w:rsidRDefault="00646540" w:rsidP="00646540">
            <w:pPr>
              <w:spacing w:before="0" w:after="0" w:line="240" w:lineRule="auto"/>
              <w:jc w:val="left"/>
              <w:rPr>
                <w:ins w:id="89269"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74D4C709" w14:textId="77777777" w:rsidR="00646540" w:rsidRPr="00646540" w:rsidRDefault="00646540" w:rsidP="00646540">
            <w:pPr>
              <w:spacing w:before="0" w:after="0" w:line="240" w:lineRule="auto"/>
              <w:jc w:val="left"/>
              <w:rPr>
                <w:ins w:id="89270"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21E49809" w14:textId="77777777" w:rsidR="00646540" w:rsidRPr="00646540" w:rsidRDefault="00646540" w:rsidP="00646540">
            <w:pPr>
              <w:spacing w:before="0" w:after="0" w:line="240" w:lineRule="auto"/>
              <w:jc w:val="left"/>
              <w:rPr>
                <w:ins w:id="89271"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9A95D2C" w14:textId="77777777" w:rsidR="00646540" w:rsidRPr="00646540" w:rsidRDefault="00646540" w:rsidP="00646540">
            <w:pPr>
              <w:spacing w:before="0" w:after="0" w:line="240" w:lineRule="auto"/>
              <w:jc w:val="left"/>
              <w:rPr>
                <w:ins w:id="89272"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1683AE6" w14:textId="77777777" w:rsidR="00646540" w:rsidRPr="00646540" w:rsidRDefault="00646540" w:rsidP="00646540">
            <w:pPr>
              <w:spacing w:before="0" w:after="0" w:line="240" w:lineRule="auto"/>
              <w:jc w:val="center"/>
              <w:rPr>
                <w:ins w:id="89273"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6A86232" w14:textId="77777777" w:rsidR="00646540" w:rsidRPr="00646540" w:rsidRDefault="00646540" w:rsidP="00646540">
            <w:pPr>
              <w:spacing w:before="0" w:after="0" w:line="240" w:lineRule="auto"/>
              <w:jc w:val="center"/>
              <w:rPr>
                <w:ins w:id="89274" w:author="pete jones" w:date="2022-01-11T16:56: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24CBED6F" w14:textId="77777777" w:rsidR="00646540" w:rsidRPr="00646540" w:rsidRDefault="00646540" w:rsidP="00646540">
            <w:pPr>
              <w:spacing w:before="0" w:after="0" w:line="240" w:lineRule="auto"/>
              <w:jc w:val="center"/>
              <w:rPr>
                <w:ins w:id="89275" w:author="pete jones" w:date="2022-01-11T16:56:00Z"/>
                <w:rFonts w:ascii="Times New Roman" w:hAnsi="Times New Roman" w:cs="Times New Roman"/>
                <w:sz w:val="20"/>
                <w:szCs w:val="20"/>
              </w:rPr>
            </w:pPr>
          </w:p>
        </w:tc>
      </w:tr>
      <w:tr w:rsidR="00646540" w:rsidRPr="00646540" w14:paraId="7ACCC63A" w14:textId="77777777" w:rsidTr="00646540">
        <w:trPr>
          <w:trHeight w:val="300"/>
          <w:ins w:id="89276" w:author="pete jones" w:date="2022-01-11T16:56:00Z"/>
        </w:trPr>
        <w:tc>
          <w:tcPr>
            <w:tcW w:w="408" w:type="dxa"/>
            <w:tcBorders>
              <w:top w:val="nil"/>
              <w:left w:val="nil"/>
              <w:bottom w:val="nil"/>
              <w:right w:val="nil"/>
            </w:tcBorders>
            <w:shd w:val="clear" w:color="auto" w:fill="auto"/>
            <w:noWrap/>
            <w:vAlign w:val="center"/>
            <w:hideMark/>
          </w:tcPr>
          <w:p w14:paraId="18981155" w14:textId="77777777" w:rsidR="00646540" w:rsidRPr="00646540" w:rsidRDefault="00646540" w:rsidP="00646540">
            <w:pPr>
              <w:spacing w:before="0" w:after="0" w:line="240" w:lineRule="auto"/>
              <w:jc w:val="center"/>
              <w:rPr>
                <w:ins w:id="89277" w:author="pete jones" w:date="2022-01-11T16:56: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CDDA141" w14:textId="77777777" w:rsidR="00646540" w:rsidRPr="00646540" w:rsidRDefault="00646540" w:rsidP="00646540">
            <w:pPr>
              <w:spacing w:before="0" w:after="0" w:line="240" w:lineRule="auto"/>
              <w:jc w:val="right"/>
              <w:rPr>
                <w:ins w:id="89278" w:author="pete jones" w:date="2022-01-11T16:56:00Z"/>
                <w:rFonts w:ascii="Calibri" w:hAnsi="Calibri" w:cs="Calibri"/>
                <w:sz w:val="22"/>
                <w:szCs w:val="22"/>
              </w:rPr>
            </w:pPr>
            <w:ins w:id="89279" w:author="pete jones" w:date="2022-01-11T16:56:00Z">
              <w:r w:rsidRPr="00646540">
                <w:rPr>
                  <w:rFonts w:ascii="Calibri" w:hAnsi="Calibri" w:cs="Calibri"/>
                  <w:sz w:val="22"/>
                  <w:szCs w:val="22"/>
                </w:rPr>
                <w:t>Science</w:t>
              </w:r>
            </w:ins>
          </w:p>
        </w:tc>
        <w:tc>
          <w:tcPr>
            <w:tcW w:w="419" w:type="dxa"/>
            <w:tcBorders>
              <w:top w:val="nil"/>
              <w:left w:val="nil"/>
              <w:bottom w:val="single" w:sz="4" w:space="0" w:color="auto"/>
              <w:right w:val="single" w:sz="8" w:space="0" w:color="auto"/>
            </w:tcBorders>
            <w:shd w:val="clear" w:color="auto" w:fill="auto"/>
            <w:noWrap/>
            <w:vAlign w:val="center"/>
            <w:hideMark/>
          </w:tcPr>
          <w:p w14:paraId="7D7FF701" w14:textId="77777777" w:rsidR="00646540" w:rsidRPr="00646540" w:rsidRDefault="00646540" w:rsidP="00646540">
            <w:pPr>
              <w:spacing w:before="0" w:after="0" w:line="240" w:lineRule="auto"/>
              <w:jc w:val="center"/>
              <w:rPr>
                <w:ins w:id="89280" w:author="pete jones" w:date="2022-01-11T16:56:00Z"/>
                <w:rFonts w:ascii="Calibri" w:hAnsi="Calibri" w:cs="Calibri"/>
                <w:color w:val="000000"/>
                <w:sz w:val="22"/>
                <w:szCs w:val="22"/>
              </w:rPr>
            </w:pPr>
            <w:ins w:id="89281" w:author="pete jones" w:date="2022-01-11T16:56:00Z">
              <w:r w:rsidRPr="00646540">
                <w:rPr>
                  <w:rFonts w:ascii="Calibri" w:hAnsi="Calibri" w:cs="Calibri"/>
                  <w:color w:val="000000"/>
                  <w:sz w:val="22"/>
                  <w:szCs w:val="22"/>
                </w:rPr>
                <w:t>16</w:t>
              </w:r>
            </w:ins>
          </w:p>
        </w:tc>
        <w:tc>
          <w:tcPr>
            <w:tcW w:w="487" w:type="dxa"/>
            <w:tcBorders>
              <w:top w:val="nil"/>
              <w:left w:val="nil"/>
              <w:bottom w:val="nil"/>
              <w:right w:val="nil"/>
            </w:tcBorders>
            <w:shd w:val="clear" w:color="auto" w:fill="auto"/>
            <w:noWrap/>
            <w:vAlign w:val="center"/>
            <w:hideMark/>
          </w:tcPr>
          <w:p w14:paraId="3133CAA4" w14:textId="77777777" w:rsidR="00646540" w:rsidRPr="00646540" w:rsidRDefault="00646540" w:rsidP="00646540">
            <w:pPr>
              <w:spacing w:before="0" w:after="0" w:line="240" w:lineRule="auto"/>
              <w:jc w:val="center"/>
              <w:rPr>
                <w:ins w:id="89282" w:author="pete jones" w:date="2022-01-11T16:56:00Z"/>
                <w:rFonts w:ascii="Calibri" w:hAnsi="Calibri" w:cs="Calibri"/>
                <w:color w:val="000000"/>
                <w:sz w:val="22"/>
                <w:szCs w:val="22"/>
              </w:rPr>
            </w:pPr>
          </w:p>
        </w:tc>
        <w:tc>
          <w:tcPr>
            <w:tcW w:w="419"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2AF1B0FF" w14:textId="77777777" w:rsidR="00646540" w:rsidRPr="00646540" w:rsidRDefault="00646540" w:rsidP="00646540">
            <w:pPr>
              <w:spacing w:before="0" w:after="0" w:line="240" w:lineRule="auto"/>
              <w:jc w:val="center"/>
              <w:rPr>
                <w:ins w:id="89283" w:author="pete jones" w:date="2022-01-11T16:56:00Z"/>
                <w:rFonts w:ascii="Calibri" w:hAnsi="Calibri" w:cs="Calibri"/>
                <w:color w:val="000000"/>
                <w:sz w:val="22"/>
                <w:szCs w:val="22"/>
              </w:rPr>
            </w:pPr>
            <w:ins w:id="89284" w:author="pete jones" w:date="2022-01-11T16:56:00Z">
              <w:r w:rsidRPr="00646540">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520020D" w14:textId="77777777" w:rsidR="00646540" w:rsidRPr="00646540" w:rsidRDefault="00646540" w:rsidP="00646540">
            <w:pPr>
              <w:spacing w:before="0" w:after="0" w:line="240" w:lineRule="auto"/>
              <w:jc w:val="center"/>
              <w:rPr>
                <w:ins w:id="89285" w:author="pete jones" w:date="2022-01-11T16:56:00Z"/>
                <w:rFonts w:ascii="Calibri" w:hAnsi="Calibri" w:cs="Calibri"/>
                <w:color w:val="000000"/>
                <w:sz w:val="22"/>
                <w:szCs w:val="22"/>
              </w:rPr>
            </w:pPr>
            <w:ins w:id="89286" w:author="pete jones" w:date="2022-01-11T16:56:00Z">
              <w:r w:rsidRPr="00646540">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7FB7748" w14:textId="77777777" w:rsidR="00646540" w:rsidRPr="00646540" w:rsidRDefault="00646540" w:rsidP="00646540">
            <w:pPr>
              <w:spacing w:before="0" w:after="0" w:line="240" w:lineRule="auto"/>
              <w:jc w:val="center"/>
              <w:rPr>
                <w:ins w:id="89287" w:author="pete jones" w:date="2022-01-11T16:56:00Z"/>
                <w:rFonts w:ascii="Calibri" w:hAnsi="Calibri" w:cs="Calibri"/>
                <w:color w:val="000000"/>
                <w:sz w:val="22"/>
                <w:szCs w:val="22"/>
              </w:rPr>
            </w:pPr>
            <w:ins w:id="89288" w:author="pete jones" w:date="2022-01-11T16:56:00Z">
              <w:r w:rsidRPr="00646540">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51BAE5E" w14:textId="77777777" w:rsidR="00646540" w:rsidRPr="00646540" w:rsidRDefault="00646540" w:rsidP="00646540">
            <w:pPr>
              <w:spacing w:before="0" w:after="0" w:line="240" w:lineRule="auto"/>
              <w:jc w:val="center"/>
              <w:rPr>
                <w:ins w:id="89289" w:author="pete jones" w:date="2022-01-11T16:56:00Z"/>
                <w:rFonts w:ascii="Calibri" w:hAnsi="Calibri" w:cs="Calibri"/>
                <w:color w:val="000000"/>
                <w:sz w:val="22"/>
                <w:szCs w:val="22"/>
              </w:rPr>
            </w:pPr>
            <w:ins w:id="89290" w:author="pete jones" w:date="2022-01-11T16:56: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1FD223E" w14:textId="77777777" w:rsidR="00646540" w:rsidRPr="00646540" w:rsidRDefault="00646540" w:rsidP="00646540">
            <w:pPr>
              <w:spacing w:before="0" w:after="0" w:line="240" w:lineRule="auto"/>
              <w:jc w:val="center"/>
              <w:rPr>
                <w:ins w:id="89291" w:author="pete jones" w:date="2022-01-11T16:56:00Z"/>
                <w:rFonts w:ascii="Calibri" w:hAnsi="Calibri" w:cs="Calibri"/>
                <w:color w:val="000000"/>
                <w:sz w:val="22"/>
                <w:szCs w:val="22"/>
              </w:rPr>
            </w:pPr>
            <w:ins w:id="89292" w:author="pete jones" w:date="2022-01-11T16:56: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717730D" w14:textId="77777777" w:rsidR="00646540" w:rsidRPr="00646540" w:rsidRDefault="00646540" w:rsidP="00646540">
            <w:pPr>
              <w:spacing w:before="0" w:after="0" w:line="240" w:lineRule="auto"/>
              <w:jc w:val="center"/>
              <w:rPr>
                <w:ins w:id="89293" w:author="pete jones" w:date="2022-01-11T16:56:00Z"/>
                <w:rFonts w:ascii="Calibri" w:hAnsi="Calibri" w:cs="Calibri"/>
                <w:color w:val="000000"/>
                <w:sz w:val="22"/>
                <w:szCs w:val="22"/>
              </w:rPr>
            </w:pPr>
            <w:ins w:id="89294" w:author="pete jones" w:date="2022-01-11T16:56: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9A57AFD" w14:textId="77777777" w:rsidR="00646540" w:rsidRPr="00646540" w:rsidRDefault="00646540" w:rsidP="00646540">
            <w:pPr>
              <w:spacing w:before="0" w:after="0" w:line="240" w:lineRule="auto"/>
              <w:jc w:val="center"/>
              <w:rPr>
                <w:ins w:id="89295" w:author="pete jones" w:date="2022-01-11T16:56:00Z"/>
                <w:rFonts w:ascii="Calibri" w:hAnsi="Calibri" w:cs="Calibri"/>
                <w:color w:val="000000"/>
                <w:sz w:val="22"/>
                <w:szCs w:val="22"/>
              </w:rPr>
            </w:pPr>
            <w:ins w:id="89296" w:author="pete jones" w:date="2022-01-11T16:56: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C6BF767" w14:textId="77777777" w:rsidR="00646540" w:rsidRPr="00646540" w:rsidRDefault="00646540" w:rsidP="00646540">
            <w:pPr>
              <w:spacing w:before="0" w:after="0" w:line="240" w:lineRule="auto"/>
              <w:jc w:val="center"/>
              <w:rPr>
                <w:ins w:id="89297" w:author="pete jones" w:date="2022-01-11T16:56:00Z"/>
                <w:rFonts w:ascii="Calibri" w:hAnsi="Calibri" w:cs="Calibri"/>
                <w:color w:val="000000"/>
                <w:sz w:val="22"/>
                <w:szCs w:val="22"/>
              </w:rPr>
            </w:pPr>
            <w:ins w:id="89298" w:author="pete jones" w:date="2022-01-11T16:56:00Z">
              <w:r w:rsidRPr="00646540">
                <w:rPr>
                  <w:rFonts w:ascii="Calibri" w:hAnsi="Calibri" w:cs="Calibri"/>
                  <w:color w:val="000000"/>
                  <w:sz w:val="22"/>
                  <w:szCs w:val="22"/>
                </w:rPr>
                <w:t>70%</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4FF0CCC" w14:textId="77777777" w:rsidR="00646540" w:rsidRPr="00646540" w:rsidRDefault="00646540" w:rsidP="00646540">
            <w:pPr>
              <w:spacing w:before="0" w:after="0" w:line="240" w:lineRule="auto"/>
              <w:jc w:val="center"/>
              <w:rPr>
                <w:ins w:id="89299" w:author="pete jones" w:date="2022-01-11T16:56:00Z"/>
                <w:rFonts w:ascii="Calibri" w:hAnsi="Calibri" w:cs="Calibri"/>
                <w:color w:val="000000"/>
                <w:sz w:val="22"/>
                <w:szCs w:val="22"/>
              </w:rPr>
            </w:pPr>
            <w:ins w:id="89300" w:author="pete jones" w:date="2022-01-11T16:56:00Z">
              <w:r w:rsidRPr="00646540">
                <w:rPr>
                  <w:rFonts w:ascii="Calibri" w:hAnsi="Calibri" w:cs="Calibri"/>
                  <w:color w:val="000000"/>
                  <w:sz w:val="22"/>
                  <w:szCs w:val="22"/>
                </w:rPr>
                <w:t> </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79ADAE8" w14:textId="77777777" w:rsidR="00646540" w:rsidRPr="00646540" w:rsidRDefault="00646540" w:rsidP="00646540">
            <w:pPr>
              <w:spacing w:before="0" w:after="0" w:line="240" w:lineRule="auto"/>
              <w:jc w:val="center"/>
              <w:rPr>
                <w:ins w:id="89301" w:author="pete jones" w:date="2022-01-11T16:56:00Z"/>
                <w:rFonts w:ascii="Calibri" w:hAnsi="Calibri" w:cs="Calibri"/>
                <w:color w:val="000000"/>
                <w:sz w:val="22"/>
                <w:szCs w:val="22"/>
              </w:rPr>
            </w:pPr>
            <w:ins w:id="89302" w:author="pete jones" w:date="2022-01-11T16:56:00Z">
              <w:r w:rsidRPr="00646540">
                <w:rPr>
                  <w:rFonts w:ascii="Calibri" w:hAnsi="Calibri" w:cs="Calibri"/>
                  <w:color w:val="000000"/>
                  <w:sz w:val="22"/>
                  <w:szCs w:val="22"/>
                </w:rPr>
                <w:t>30%</w:t>
              </w:r>
            </w:ins>
          </w:p>
        </w:tc>
      </w:tr>
      <w:tr w:rsidR="00646540" w:rsidRPr="00646540" w14:paraId="41D24EF7" w14:textId="77777777" w:rsidTr="00646540">
        <w:trPr>
          <w:trHeight w:val="315"/>
          <w:ins w:id="89303" w:author="pete jones" w:date="2022-01-11T16:56:00Z"/>
        </w:trPr>
        <w:tc>
          <w:tcPr>
            <w:tcW w:w="408" w:type="dxa"/>
            <w:tcBorders>
              <w:top w:val="nil"/>
              <w:left w:val="nil"/>
              <w:bottom w:val="nil"/>
              <w:right w:val="nil"/>
            </w:tcBorders>
            <w:shd w:val="clear" w:color="auto" w:fill="auto"/>
            <w:noWrap/>
            <w:vAlign w:val="center"/>
            <w:hideMark/>
          </w:tcPr>
          <w:p w14:paraId="1CDD9802" w14:textId="77777777" w:rsidR="00646540" w:rsidRPr="00646540" w:rsidRDefault="00646540" w:rsidP="00646540">
            <w:pPr>
              <w:spacing w:before="0" w:after="0" w:line="240" w:lineRule="auto"/>
              <w:jc w:val="center"/>
              <w:rPr>
                <w:ins w:id="89304" w:author="pete jones" w:date="2022-01-11T16:56:00Z"/>
                <w:rFonts w:ascii="Calibri" w:hAnsi="Calibri" w:cs="Calibri"/>
                <w:color w:val="FFFFFF"/>
                <w:sz w:val="22"/>
                <w:szCs w:val="22"/>
              </w:rPr>
            </w:pPr>
            <w:ins w:id="89305" w:author="pete jones" w:date="2022-01-11T16:56:00Z">
              <w:r w:rsidRPr="0064654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7C1D3ECB" w14:textId="77777777" w:rsidR="00646540" w:rsidRPr="00646540" w:rsidRDefault="00646540" w:rsidP="00646540">
            <w:pPr>
              <w:spacing w:before="0" w:after="0" w:line="240" w:lineRule="auto"/>
              <w:jc w:val="right"/>
              <w:rPr>
                <w:ins w:id="89306" w:author="pete jones" w:date="2022-01-11T16:56:00Z"/>
                <w:rFonts w:ascii="Calibri" w:hAnsi="Calibri" w:cs="Calibri"/>
                <w:sz w:val="22"/>
                <w:szCs w:val="22"/>
              </w:rPr>
            </w:pPr>
            <w:ins w:id="89307" w:author="pete jones" w:date="2022-01-11T16:56:00Z">
              <w:r w:rsidRPr="00646540">
                <w:rPr>
                  <w:rFonts w:ascii="Calibri" w:hAnsi="Calibri" w:cs="Calibri"/>
                  <w:sz w:val="22"/>
                  <w:szCs w:val="22"/>
                </w:rPr>
                <w:t>Technology</w:t>
              </w:r>
            </w:ins>
          </w:p>
        </w:tc>
        <w:tc>
          <w:tcPr>
            <w:tcW w:w="419" w:type="dxa"/>
            <w:tcBorders>
              <w:top w:val="nil"/>
              <w:left w:val="nil"/>
              <w:bottom w:val="single" w:sz="4" w:space="0" w:color="auto"/>
              <w:right w:val="single" w:sz="8" w:space="0" w:color="auto"/>
            </w:tcBorders>
            <w:shd w:val="clear" w:color="auto" w:fill="auto"/>
            <w:noWrap/>
            <w:vAlign w:val="bottom"/>
            <w:hideMark/>
          </w:tcPr>
          <w:p w14:paraId="08FEE92F" w14:textId="77777777" w:rsidR="00646540" w:rsidRPr="00646540" w:rsidRDefault="00646540" w:rsidP="00646540">
            <w:pPr>
              <w:spacing w:before="0" w:after="0" w:line="240" w:lineRule="auto"/>
              <w:jc w:val="center"/>
              <w:rPr>
                <w:ins w:id="89308" w:author="pete jones" w:date="2022-01-11T16:56:00Z"/>
                <w:rFonts w:ascii="Calibri" w:hAnsi="Calibri" w:cs="Calibri"/>
                <w:sz w:val="22"/>
                <w:szCs w:val="22"/>
              </w:rPr>
            </w:pPr>
            <w:ins w:id="89309" w:author="pete jones" w:date="2022-01-11T16:56:00Z">
              <w:r w:rsidRPr="00646540">
                <w:rPr>
                  <w:rFonts w:ascii="Calibri" w:hAnsi="Calibri" w:cs="Calibri"/>
                  <w:sz w:val="22"/>
                  <w:szCs w:val="22"/>
                </w:rPr>
                <w:t>15</w:t>
              </w:r>
            </w:ins>
          </w:p>
        </w:tc>
        <w:tc>
          <w:tcPr>
            <w:tcW w:w="487" w:type="dxa"/>
            <w:tcBorders>
              <w:top w:val="nil"/>
              <w:left w:val="nil"/>
              <w:bottom w:val="nil"/>
              <w:right w:val="nil"/>
            </w:tcBorders>
            <w:shd w:val="clear" w:color="auto" w:fill="auto"/>
            <w:noWrap/>
            <w:vAlign w:val="bottom"/>
            <w:hideMark/>
          </w:tcPr>
          <w:p w14:paraId="3644783B" w14:textId="77777777" w:rsidR="00646540" w:rsidRPr="00646540" w:rsidRDefault="00646540" w:rsidP="00646540">
            <w:pPr>
              <w:spacing w:before="0" w:after="0" w:line="240" w:lineRule="auto"/>
              <w:jc w:val="center"/>
              <w:rPr>
                <w:ins w:id="89310" w:author="pete jones" w:date="2022-01-11T16:56:00Z"/>
                <w:rFonts w:ascii="Calibri" w:hAnsi="Calibri" w:cs="Calibri"/>
                <w:color w:val="FFFFFF"/>
                <w:sz w:val="22"/>
                <w:szCs w:val="22"/>
              </w:rPr>
            </w:pPr>
            <w:ins w:id="89311" w:author="pete jones" w:date="2022-01-11T16:56:00Z">
              <w:r w:rsidRPr="00646540">
                <w:rPr>
                  <w:rFonts w:ascii="Calibri" w:hAnsi="Calibri" w:cs="Calibri"/>
                  <w:color w:val="FFFFFF"/>
                  <w:sz w:val="22"/>
                  <w:szCs w:val="22"/>
                </w:rPr>
                <w:t>12</w:t>
              </w:r>
            </w:ins>
          </w:p>
        </w:tc>
        <w:tc>
          <w:tcPr>
            <w:tcW w:w="419" w:type="dxa"/>
            <w:vMerge/>
            <w:tcBorders>
              <w:top w:val="single" w:sz="8" w:space="0" w:color="auto"/>
              <w:left w:val="single" w:sz="8" w:space="0" w:color="auto"/>
              <w:bottom w:val="single" w:sz="8" w:space="0" w:color="000000"/>
              <w:right w:val="single" w:sz="4" w:space="0" w:color="auto"/>
            </w:tcBorders>
            <w:vAlign w:val="center"/>
            <w:hideMark/>
          </w:tcPr>
          <w:p w14:paraId="7BC54632" w14:textId="77777777" w:rsidR="00646540" w:rsidRPr="00646540" w:rsidRDefault="00646540" w:rsidP="00646540">
            <w:pPr>
              <w:spacing w:before="0" w:after="0" w:line="240" w:lineRule="auto"/>
              <w:jc w:val="left"/>
              <w:rPr>
                <w:ins w:id="89312" w:author="pete jones" w:date="2022-01-11T16:56: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5A22F967" w14:textId="77777777" w:rsidR="00646540" w:rsidRPr="00646540" w:rsidRDefault="00646540" w:rsidP="00646540">
            <w:pPr>
              <w:spacing w:before="0" w:after="0" w:line="240" w:lineRule="auto"/>
              <w:jc w:val="left"/>
              <w:rPr>
                <w:ins w:id="89313" w:author="pete jones" w:date="2022-01-11T16:56: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0AC6CD65" w14:textId="77777777" w:rsidR="00646540" w:rsidRPr="00646540" w:rsidRDefault="00646540" w:rsidP="00646540">
            <w:pPr>
              <w:spacing w:before="0" w:after="0" w:line="240" w:lineRule="auto"/>
              <w:jc w:val="left"/>
              <w:rPr>
                <w:ins w:id="89314" w:author="pete jones" w:date="2022-01-11T16:56: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07C26187" w14:textId="77777777" w:rsidR="00646540" w:rsidRPr="00646540" w:rsidRDefault="00646540" w:rsidP="00646540">
            <w:pPr>
              <w:spacing w:before="0" w:after="0" w:line="240" w:lineRule="auto"/>
              <w:jc w:val="left"/>
              <w:rPr>
                <w:ins w:id="89315"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724369C" w14:textId="77777777" w:rsidR="00646540" w:rsidRPr="00646540" w:rsidRDefault="00646540" w:rsidP="00646540">
            <w:pPr>
              <w:spacing w:before="0" w:after="0" w:line="240" w:lineRule="auto"/>
              <w:jc w:val="left"/>
              <w:rPr>
                <w:ins w:id="89316"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34FCBD9" w14:textId="77777777" w:rsidR="00646540" w:rsidRPr="00646540" w:rsidRDefault="00646540" w:rsidP="00646540">
            <w:pPr>
              <w:spacing w:before="0" w:after="0" w:line="240" w:lineRule="auto"/>
              <w:jc w:val="left"/>
              <w:rPr>
                <w:ins w:id="89317"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74C211E" w14:textId="77777777" w:rsidR="00646540" w:rsidRPr="00646540" w:rsidRDefault="00646540" w:rsidP="00646540">
            <w:pPr>
              <w:spacing w:before="0" w:after="0" w:line="240" w:lineRule="auto"/>
              <w:jc w:val="left"/>
              <w:rPr>
                <w:ins w:id="89318"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E9F5B34" w14:textId="77777777" w:rsidR="00646540" w:rsidRPr="00646540" w:rsidRDefault="00646540" w:rsidP="00646540">
            <w:pPr>
              <w:spacing w:before="0" w:after="0" w:line="240" w:lineRule="auto"/>
              <w:jc w:val="left"/>
              <w:rPr>
                <w:ins w:id="89319"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27ADBE4" w14:textId="77777777" w:rsidR="00646540" w:rsidRPr="00646540" w:rsidRDefault="00646540" w:rsidP="00646540">
            <w:pPr>
              <w:spacing w:before="0" w:after="0" w:line="240" w:lineRule="auto"/>
              <w:jc w:val="left"/>
              <w:rPr>
                <w:ins w:id="89320" w:author="pete jones" w:date="2022-01-11T16:56: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7E52995C" w14:textId="77777777" w:rsidR="00646540" w:rsidRPr="00646540" w:rsidRDefault="00646540" w:rsidP="00646540">
            <w:pPr>
              <w:spacing w:before="0" w:after="0" w:line="240" w:lineRule="auto"/>
              <w:jc w:val="left"/>
              <w:rPr>
                <w:ins w:id="89321" w:author="pete jones" w:date="2022-01-11T16:56:00Z"/>
                <w:rFonts w:ascii="Calibri" w:hAnsi="Calibri" w:cs="Calibri"/>
                <w:color w:val="000000"/>
                <w:sz w:val="22"/>
                <w:szCs w:val="22"/>
              </w:rPr>
            </w:pPr>
          </w:p>
        </w:tc>
      </w:tr>
      <w:tr w:rsidR="00646540" w:rsidRPr="00646540" w14:paraId="0AC6ADF5" w14:textId="77777777" w:rsidTr="00646540">
        <w:trPr>
          <w:trHeight w:val="315"/>
          <w:ins w:id="89322" w:author="pete jones" w:date="2022-01-11T16:56:00Z"/>
        </w:trPr>
        <w:tc>
          <w:tcPr>
            <w:tcW w:w="408" w:type="dxa"/>
            <w:tcBorders>
              <w:top w:val="nil"/>
              <w:left w:val="nil"/>
              <w:bottom w:val="nil"/>
              <w:right w:val="nil"/>
            </w:tcBorders>
            <w:shd w:val="clear" w:color="auto" w:fill="auto"/>
            <w:noWrap/>
            <w:vAlign w:val="center"/>
            <w:hideMark/>
          </w:tcPr>
          <w:p w14:paraId="3C2C2CFA" w14:textId="77777777" w:rsidR="00646540" w:rsidRPr="00646540" w:rsidRDefault="00646540" w:rsidP="00646540">
            <w:pPr>
              <w:spacing w:before="0" w:after="0" w:line="240" w:lineRule="auto"/>
              <w:jc w:val="center"/>
              <w:rPr>
                <w:ins w:id="89323" w:author="pete jones" w:date="2022-01-11T16:56: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05C64518" w14:textId="77777777" w:rsidR="00646540" w:rsidRPr="00646540" w:rsidRDefault="00646540" w:rsidP="00646540">
            <w:pPr>
              <w:spacing w:before="0" w:after="0" w:line="240" w:lineRule="auto"/>
              <w:jc w:val="right"/>
              <w:rPr>
                <w:ins w:id="89324" w:author="pete jones" w:date="2022-01-11T16:56:00Z"/>
                <w:rFonts w:ascii="Calibri" w:hAnsi="Calibri" w:cs="Calibri"/>
                <w:sz w:val="22"/>
                <w:szCs w:val="22"/>
              </w:rPr>
            </w:pPr>
            <w:ins w:id="89325" w:author="pete jones" w:date="2022-01-11T16:56:00Z">
              <w:r w:rsidRPr="00646540">
                <w:rPr>
                  <w:rFonts w:ascii="Calibri" w:hAnsi="Calibri" w:cs="Calibri"/>
                  <w:sz w:val="22"/>
                  <w:szCs w:val="22"/>
                </w:rPr>
                <w:t>Other</w:t>
              </w:r>
            </w:ins>
          </w:p>
        </w:tc>
        <w:tc>
          <w:tcPr>
            <w:tcW w:w="419" w:type="dxa"/>
            <w:tcBorders>
              <w:top w:val="nil"/>
              <w:left w:val="nil"/>
              <w:bottom w:val="single" w:sz="8" w:space="0" w:color="auto"/>
              <w:right w:val="single" w:sz="8" w:space="0" w:color="auto"/>
            </w:tcBorders>
            <w:shd w:val="clear" w:color="auto" w:fill="auto"/>
            <w:noWrap/>
            <w:vAlign w:val="bottom"/>
            <w:hideMark/>
          </w:tcPr>
          <w:p w14:paraId="22556E21" w14:textId="77777777" w:rsidR="00646540" w:rsidRPr="00646540" w:rsidRDefault="00646540" w:rsidP="00646540">
            <w:pPr>
              <w:spacing w:before="0" w:after="0" w:line="240" w:lineRule="auto"/>
              <w:jc w:val="center"/>
              <w:rPr>
                <w:ins w:id="89326" w:author="pete jones" w:date="2022-01-11T16:56:00Z"/>
                <w:rFonts w:ascii="Calibri" w:hAnsi="Calibri" w:cs="Calibri"/>
                <w:sz w:val="22"/>
                <w:szCs w:val="22"/>
              </w:rPr>
            </w:pPr>
            <w:ins w:id="89327" w:author="pete jones" w:date="2022-01-11T16:56:00Z">
              <w:r w:rsidRPr="00646540">
                <w:rPr>
                  <w:rFonts w:ascii="Calibri" w:hAnsi="Calibri" w:cs="Calibri"/>
                  <w:sz w:val="22"/>
                  <w:szCs w:val="22"/>
                </w:rPr>
                <w:t>6</w:t>
              </w:r>
            </w:ins>
          </w:p>
        </w:tc>
        <w:tc>
          <w:tcPr>
            <w:tcW w:w="487" w:type="dxa"/>
            <w:tcBorders>
              <w:top w:val="nil"/>
              <w:left w:val="nil"/>
              <w:bottom w:val="nil"/>
              <w:right w:val="nil"/>
            </w:tcBorders>
            <w:shd w:val="clear" w:color="auto" w:fill="auto"/>
            <w:noWrap/>
            <w:vAlign w:val="bottom"/>
            <w:hideMark/>
          </w:tcPr>
          <w:p w14:paraId="426EBB9C" w14:textId="77777777" w:rsidR="00646540" w:rsidRPr="00646540" w:rsidRDefault="00646540" w:rsidP="00646540">
            <w:pPr>
              <w:spacing w:before="0" w:after="0" w:line="240" w:lineRule="auto"/>
              <w:jc w:val="center"/>
              <w:rPr>
                <w:ins w:id="89328" w:author="pete jones" w:date="2022-01-11T16:56:00Z"/>
                <w:rFonts w:ascii="Calibri" w:hAnsi="Calibri" w:cs="Calibri"/>
                <w:sz w:val="22"/>
                <w:szCs w:val="22"/>
              </w:rPr>
            </w:pPr>
          </w:p>
        </w:tc>
        <w:tc>
          <w:tcPr>
            <w:tcW w:w="419" w:type="dxa"/>
            <w:tcBorders>
              <w:top w:val="nil"/>
              <w:left w:val="nil"/>
              <w:bottom w:val="nil"/>
              <w:right w:val="nil"/>
            </w:tcBorders>
            <w:shd w:val="clear" w:color="auto" w:fill="auto"/>
            <w:noWrap/>
            <w:vAlign w:val="center"/>
            <w:hideMark/>
          </w:tcPr>
          <w:p w14:paraId="2D201E6C" w14:textId="77777777" w:rsidR="00646540" w:rsidRPr="00646540" w:rsidRDefault="00646540" w:rsidP="00646540">
            <w:pPr>
              <w:spacing w:before="0" w:after="0" w:line="240" w:lineRule="auto"/>
              <w:jc w:val="right"/>
              <w:rPr>
                <w:ins w:id="89329" w:author="pete jones" w:date="2022-01-11T16:56:00Z"/>
                <w:rFonts w:ascii="Calibri" w:hAnsi="Calibri" w:cs="Calibri"/>
                <w:color w:val="FFFFFF"/>
                <w:sz w:val="22"/>
                <w:szCs w:val="22"/>
              </w:rPr>
            </w:pPr>
            <w:ins w:id="89330" w:author="pete jones" w:date="2022-01-11T16:56:00Z">
              <w:r w:rsidRPr="00646540">
                <w:rPr>
                  <w:rFonts w:ascii="Calibri" w:hAnsi="Calibri" w:cs="Calibri"/>
                  <w:color w:val="FFFFFF"/>
                  <w:sz w:val="22"/>
                  <w:szCs w:val="22"/>
                </w:rPr>
                <w:t>14</w:t>
              </w:r>
            </w:ins>
          </w:p>
        </w:tc>
        <w:tc>
          <w:tcPr>
            <w:tcW w:w="412" w:type="dxa"/>
            <w:tcBorders>
              <w:top w:val="nil"/>
              <w:left w:val="nil"/>
              <w:bottom w:val="nil"/>
              <w:right w:val="nil"/>
            </w:tcBorders>
            <w:shd w:val="clear" w:color="auto" w:fill="auto"/>
            <w:noWrap/>
            <w:vAlign w:val="center"/>
            <w:hideMark/>
          </w:tcPr>
          <w:p w14:paraId="443BEB67" w14:textId="77777777" w:rsidR="00646540" w:rsidRPr="00646540" w:rsidRDefault="00646540" w:rsidP="00646540">
            <w:pPr>
              <w:spacing w:before="0" w:after="0" w:line="240" w:lineRule="auto"/>
              <w:jc w:val="right"/>
              <w:rPr>
                <w:ins w:id="89331" w:author="pete jones" w:date="2022-01-11T16:56:00Z"/>
                <w:rFonts w:ascii="Calibri" w:hAnsi="Calibri" w:cs="Calibri"/>
                <w:color w:val="FFFFFF"/>
                <w:sz w:val="22"/>
                <w:szCs w:val="22"/>
              </w:rPr>
            </w:pPr>
            <w:ins w:id="89332" w:author="pete jones" w:date="2022-01-11T16:56:00Z">
              <w:r w:rsidRPr="00646540">
                <w:rPr>
                  <w:rFonts w:ascii="Calibri" w:hAnsi="Calibri" w:cs="Calibri"/>
                  <w:color w:val="FFFFFF"/>
                  <w:sz w:val="22"/>
                  <w:szCs w:val="22"/>
                </w:rPr>
                <w:t>15</w:t>
              </w:r>
            </w:ins>
          </w:p>
        </w:tc>
        <w:tc>
          <w:tcPr>
            <w:tcW w:w="412" w:type="dxa"/>
            <w:tcBorders>
              <w:top w:val="nil"/>
              <w:left w:val="nil"/>
              <w:bottom w:val="nil"/>
              <w:right w:val="nil"/>
            </w:tcBorders>
            <w:shd w:val="clear" w:color="auto" w:fill="auto"/>
            <w:noWrap/>
            <w:vAlign w:val="center"/>
            <w:hideMark/>
          </w:tcPr>
          <w:p w14:paraId="49C2A3E9" w14:textId="77777777" w:rsidR="00646540" w:rsidRPr="00646540" w:rsidRDefault="00646540" w:rsidP="00646540">
            <w:pPr>
              <w:spacing w:before="0" w:after="0" w:line="240" w:lineRule="auto"/>
              <w:jc w:val="right"/>
              <w:rPr>
                <w:ins w:id="89333" w:author="pete jones" w:date="2022-01-11T16:56:00Z"/>
                <w:rFonts w:ascii="Calibri" w:hAnsi="Calibri" w:cs="Calibri"/>
                <w:color w:val="FFFFFF"/>
                <w:sz w:val="22"/>
                <w:szCs w:val="22"/>
              </w:rPr>
            </w:pPr>
            <w:ins w:id="89334" w:author="pete jones" w:date="2022-01-11T16:56:00Z">
              <w:r w:rsidRPr="00646540">
                <w:rPr>
                  <w:rFonts w:ascii="Calibri" w:hAnsi="Calibri" w:cs="Calibri"/>
                  <w:color w:val="FFFFFF"/>
                  <w:sz w:val="22"/>
                  <w:szCs w:val="22"/>
                </w:rPr>
                <w:t>16</w:t>
              </w:r>
            </w:ins>
          </w:p>
        </w:tc>
        <w:tc>
          <w:tcPr>
            <w:tcW w:w="412" w:type="dxa"/>
            <w:tcBorders>
              <w:top w:val="nil"/>
              <w:left w:val="nil"/>
              <w:bottom w:val="nil"/>
              <w:right w:val="nil"/>
            </w:tcBorders>
            <w:shd w:val="clear" w:color="auto" w:fill="auto"/>
            <w:noWrap/>
            <w:vAlign w:val="center"/>
            <w:hideMark/>
          </w:tcPr>
          <w:p w14:paraId="4B170526" w14:textId="77777777" w:rsidR="00646540" w:rsidRPr="00646540" w:rsidRDefault="00646540" w:rsidP="00646540">
            <w:pPr>
              <w:spacing w:before="0" w:after="0" w:line="240" w:lineRule="auto"/>
              <w:jc w:val="right"/>
              <w:rPr>
                <w:ins w:id="89335" w:author="pete jones" w:date="2022-01-11T16:56:00Z"/>
                <w:rFonts w:ascii="Calibri" w:hAnsi="Calibri" w:cs="Calibri"/>
                <w:color w:val="FFFFFF"/>
                <w:sz w:val="22"/>
                <w:szCs w:val="22"/>
              </w:rPr>
            </w:pPr>
            <w:ins w:id="89336" w:author="pete jones" w:date="2022-01-11T16:56:00Z">
              <w:r w:rsidRPr="0064654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4D2D6509" w14:textId="77777777" w:rsidR="00646540" w:rsidRPr="00646540" w:rsidRDefault="00646540" w:rsidP="00646540">
            <w:pPr>
              <w:spacing w:before="0" w:after="0" w:line="240" w:lineRule="auto"/>
              <w:jc w:val="right"/>
              <w:rPr>
                <w:ins w:id="89337" w:author="pete jones" w:date="2022-01-11T16:56:00Z"/>
                <w:rFonts w:ascii="Calibri" w:hAnsi="Calibri" w:cs="Calibri"/>
                <w:color w:val="FFFFFF"/>
                <w:sz w:val="22"/>
                <w:szCs w:val="22"/>
              </w:rPr>
            </w:pPr>
            <w:ins w:id="89338" w:author="pete jones" w:date="2022-01-11T16:56:00Z">
              <w:r w:rsidRPr="0064654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6189E921" w14:textId="77777777" w:rsidR="00646540" w:rsidRPr="00646540" w:rsidRDefault="00646540" w:rsidP="00646540">
            <w:pPr>
              <w:spacing w:before="0" w:after="0" w:line="240" w:lineRule="auto"/>
              <w:jc w:val="right"/>
              <w:rPr>
                <w:ins w:id="89339" w:author="pete jones" w:date="2022-01-11T16:56:00Z"/>
                <w:rFonts w:ascii="Calibri" w:hAnsi="Calibri" w:cs="Calibri"/>
                <w:color w:val="FFFFFF"/>
                <w:sz w:val="22"/>
                <w:szCs w:val="22"/>
              </w:rPr>
            </w:pPr>
            <w:ins w:id="89340" w:author="pete jones" w:date="2022-01-11T16:56:00Z">
              <w:r w:rsidRPr="0064654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02C16F2F" w14:textId="77777777" w:rsidR="00646540" w:rsidRPr="00646540" w:rsidRDefault="00646540" w:rsidP="00646540">
            <w:pPr>
              <w:spacing w:before="0" w:after="0" w:line="240" w:lineRule="auto"/>
              <w:jc w:val="right"/>
              <w:rPr>
                <w:ins w:id="89341" w:author="pete jones" w:date="2022-01-11T16:56:00Z"/>
                <w:rFonts w:ascii="Calibri" w:hAnsi="Calibri" w:cs="Calibri"/>
                <w:color w:val="FFFFFF"/>
                <w:sz w:val="22"/>
                <w:szCs w:val="22"/>
              </w:rPr>
            </w:pPr>
            <w:ins w:id="89342" w:author="pete jones" w:date="2022-01-11T16:56:00Z">
              <w:r w:rsidRPr="0064654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51D30988" w14:textId="77777777" w:rsidR="00646540" w:rsidRPr="00646540" w:rsidRDefault="00646540" w:rsidP="00646540">
            <w:pPr>
              <w:spacing w:before="0" w:after="0" w:line="240" w:lineRule="auto"/>
              <w:jc w:val="right"/>
              <w:rPr>
                <w:ins w:id="89343" w:author="pete jones" w:date="2022-01-11T16:56:00Z"/>
                <w:rFonts w:ascii="Calibri" w:hAnsi="Calibri" w:cs="Calibri"/>
                <w:color w:val="FFFFFF"/>
                <w:sz w:val="22"/>
                <w:szCs w:val="22"/>
              </w:rPr>
            </w:pPr>
            <w:ins w:id="89344" w:author="pete jones" w:date="2022-01-11T16:56:00Z">
              <w:r w:rsidRPr="0064654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28218DBD" w14:textId="77777777" w:rsidR="00646540" w:rsidRPr="00646540" w:rsidRDefault="00646540" w:rsidP="00646540">
            <w:pPr>
              <w:spacing w:before="0" w:after="0" w:line="240" w:lineRule="auto"/>
              <w:jc w:val="right"/>
              <w:rPr>
                <w:ins w:id="89345" w:author="pete jones" w:date="2022-01-11T16:56:00Z"/>
                <w:rFonts w:ascii="Calibri" w:hAnsi="Calibri" w:cs="Calibri"/>
                <w:color w:val="FFFFFF"/>
                <w:sz w:val="22"/>
                <w:szCs w:val="22"/>
              </w:rPr>
            </w:pPr>
            <w:ins w:id="89346" w:author="pete jones" w:date="2022-01-11T16:56:00Z">
              <w:r w:rsidRPr="0064654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2A474249" w14:textId="77777777" w:rsidR="00646540" w:rsidRPr="00646540" w:rsidRDefault="00646540" w:rsidP="00646540">
            <w:pPr>
              <w:spacing w:before="0" w:after="0" w:line="240" w:lineRule="auto"/>
              <w:jc w:val="right"/>
              <w:rPr>
                <w:ins w:id="89347" w:author="pete jones" w:date="2022-01-11T16:56:00Z"/>
                <w:rFonts w:ascii="Calibri" w:hAnsi="Calibri" w:cs="Calibri"/>
                <w:color w:val="FFFFFF"/>
                <w:sz w:val="22"/>
                <w:szCs w:val="22"/>
              </w:rPr>
            </w:pPr>
            <w:ins w:id="89348" w:author="pete jones" w:date="2022-01-11T16:56:00Z">
              <w:r w:rsidRPr="00646540">
                <w:rPr>
                  <w:rFonts w:ascii="Calibri" w:hAnsi="Calibri" w:cs="Calibri"/>
                  <w:color w:val="FFFFFF"/>
                  <w:sz w:val="22"/>
                  <w:szCs w:val="22"/>
                </w:rPr>
                <w:t>23</w:t>
              </w:r>
            </w:ins>
          </w:p>
        </w:tc>
      </w:tr>
      <w:tr w:rsidR="00646540" w:rsidRPr="00646540" w14:paraId="7BFF123A" w14:textId="77777777" w:rsidTr="00646540">
        <w:trPr>
          <w:trHeight w:val="315"/>
          <w:ins w:id="89349" w:author="pete jones" w:date="2022-01-11T16:56:00Z"/>
        </w:trPr>
        <w:tc>
          <w:tcPr>
            <w:tcW w:w="408" w:type="dxa"/>
            <w:tcBorders>
              <w:top w:val="nil"/>
              <w:left w:val="nil"/>
              <w:bottom w:val="nil"/>
              <w:right w:val="nil"/>
            </w:tcBorders>
            <w:shd w:val="clear" w:color="auto" w:fill="auto"/>
            <w:noWrap/>
            <w:vAlign w:val="center"/>
            <w:hideMark/>
          </w:tcPr>
          <w:p w14:paraId="030C55C4" w14:textId="77777777" w:rsidR="00646540" w:rsidRPr="00646540" w:rsidRDefault="00646540" w:rsidP="00646540">
            <w:pPr>
              <w:spacing w:before="0" w:after="0" w:line="240" w:lineRule="auto"/>
              <w:jc w:val="center"/>
              <w:rPr>
                <w:ins w:id="89350" w:author="pete jones" w:date="2022-01-11T16:56:00Z"/>
                <w:rFonts w:ascii="Calibri" w:hAnsi="Calibri" w:cs="Calibri"/>
                <w:color w:val="FFFFFF"/>
                <w:sz w:val="22"/>
                <w:szCs w:val="22"/>
              </w:rPr>
            </w:pPr>
            <w:ins w:id="89351" w:author="pete jones" w:date="2022-01-11T16:56:00Z">
              <w:r w:rsidRPr="0064654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0B42F7CE" w14:textId="77777777" w:rsidR="00646540" w:rsidRPr="00646540" w:rsidRDefault="00646540" w:rsidP="00646540">
            <w:pPr>
              <w:spacing w:before="0" w:after="0" w:line="240" w:lineRule="auto"/>
              <w:jc w:val="right"/>
              <w:rPr>
                <w:ins w:id="89352" w:author="pete jones" w:date="2022-01-11T16:56:00Z"/>
                <w:rFonts w:ascii="Calibri" w:hAnsi="Calibri" w:cs="Calibri"/>
                <w:color w:val="FFFFFF"/>
                <w:sz w:val="22"/>
                <w:szCs w:val="22"/>
              </w:rPr>
            </w:pPr>
            <w:ins w:id="89353" w:author="pete jones" w:date="2022-01-11T16:56:00Z">
              <w:r w:rsidRPr="00646540">
                <w:rPr>
                  <w:rFonts w:ascii="Calibri" w:hAnsi="Calibri" w:cs="Calibri"/>
                  <w:color w:val="FFFFFF"/>
                  <w:sz w:val="22"/>
                  <w:szCs w:val="22"/>
                </w:rPr>
                <w:t>5</w:t>
              </w:r>
            </w:ins>
          </w:p>
        </w:tc>
        <w:tc>
          <w:tcPr>
            <w:tcW w:w="419" w:type="dxa"/>
            <w:tcBorders>
              <w:top w:val="nil"/>
              <w:left w:val="nil"/>
              <w:bottom w:val="nil"/>
              <w:right w:val="nil"/>
            </w:tcBorders>
            <w:shd w:val="clear" w:color="auto" w:fill="auto"/>
            <w:noWrap/>
            <w:vAlign w:val="bottom"/>
            <w:hideMark/>
          </w:tcPr>
          <w:p w14:paraId="232944C6" w14:textId="77777777" w:rsidR="00646540" w:rsidRPr="00646540" w:rsidRDefault="00646540" w:rsidP="00646540">
            <w:pPr>
              <w:spacing w:before="0" w:after="0" w:line="240" w:lineRule="auto"/>
              <w:jc w:val="center"/>
              <w:rPr>
                <w:ins w:id="89354" w:author="pete jones" w:date="2022-01-11T16:56:00Z"/>
                <w:rFonts w:ascii="Calibri" w:hAnsi="Calibri" w:cs="Calibri"/>
                <w:color w:val="FFFFFF"/>
                <w:sz w:val="22"/>
                <w:szCs w:val="22"/>
              </w:rPr>
            </w:pPr>
            <w:ins w:id="89355" w:author="pete jones" w:date="2022-01-11T16:56:00Z">
              <w:r w:rsidRPr="00646540">
                <w:rPr>
                  <w:rFonts w:ascii="Calibri" w:hAnsi="Calibri" w:cs="Calibri"/>
                  <w:color w:val="FFFFFF"/>
                  <w:sz w:val="22"/>
                  <w:szCs w:val="22"/>
                </w:rPr>
                <w:t>7</w:t>
              </w:r>
            </w:ins>
          </w:p>
        </w:tc>
        <w:tc>
          <w:tcPr>
            <w:tcW w:w="487" w:type="dxa"/>
            <w:tcBorders>
              <w:top w:val="nil"/>
              <w:left w:val="nil"/>
              <w:bottom w:val="nil"/>
              <w:right w:val="nil"/>
            </w:tcBorders>
            <w:shd w:val="clear" w:color="auto" w:fill="auto"/>
            <w:noWrap/>
            <w:vAlign w:val="bottom"/>
            <w:hideMark/>
          </w:tcPr>
          <w:p w14:paraId="01402D7A" w14:textId="77777777" w:rsidR="00646540" w:rsidRPr="00646540" w:rsidRDefault="00646540" w:rsidP="00646540">
            <w:pPr>
              <w:spacing w:before="0" w:after="0" w:line="240" w:lineRule="auto"/>
              <w:jc w:val="center"/>
              <w:rPr>
                <w:ins w:id="89356" w:author="pete jones" w:date="2022-01-11T16:56:00Z"/>
                <w:rFonts w:ascii="Calibri" w:hAnsi="Calibri" w:cs="Calibri"/>
                <w:color w:val="FFFFFF"/>
                <w:sz w:val="22"/>
                <w:szCs w:val="22"/>
              </w:rPr>
            </w:pPr>
            <w:ins w:id="89357" w:author="pete jones" w:date="2022-01-11T16:56:00Z">
              <w:r w:rsidRPr="00646540">
                <w:rPr>
                  <w:rFonts w:ascii="Calibri" w:hAnsi="Calibri" w:cs="Calibri"/>
                  <w:color w:val="FFFFFF"/>
                  <w:sz w:val="22"/>
                  <w:szCs w:val="22"/>
                </w:rPr>
                <w:t>13</w:t>
              </w:r>
            </w:ins>
          </w:p>
        </w:tc>
        <w:tc>
          <w:tcPr>
            <w:tcW w:w="4056"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61D457A" w14:textId="77777777" w:rsidR="00646540" w:rsidRPr="00646540" w:rsidRDefault="00646540" w:rsidP="00646540">
            <w:pPr>
              <w:spacing w:before="0" w:after="0" w:line="240" w:lineRule="auto"/>
              <w:jc w:val="center"/>
              <w:rPr>
                <w:ins w:id="89358" w:author="pete jones" w:date="2022-01-11T16:56:00Z"/>
                <w:rFonts w:ascii="Calibri" w:hAnsi="Calibri" w:cs="Calibri"/>
                <w:sz w:val="22"/>
                <w:szCs w:val="22"/>
              </w:rPr>
            </w:pPr>
            <w:ins w:id="89359" w:author="pete jones" w:date="2022-01-11T16:56:00Z">
              <w:r w:rsidRPr="00646540">
                <w:rPr>
                  <w:rFonts w:ascii="Calibri" w:hAnsi="Calibri" w:cs="Calibri"/>
                  <w:sz w:val="22"/>
                  <w:szCs w:val="22"/>
                </w:rPr>
                <w:t>By %</w:t>
              </w:r>
            </w:ins>
          </w:p>
        </w:tc>
      </w:tr>
      <w:tr w:rsidR="00646540" w:rsidRPr="00646540" w14:paraId="4D346550" w14:textId="77777777" w:rsidTr="00646540">
        <w:trPr>
          <w:trHeight w:val="1920"/>
          <w:ins w:id="89360" w:author="pete jones" w:date="2022-01-11T16:56: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036B31E9" w14:textId="77777777" w:rsidR="00646540" w:rsidRPr="00646540" w:rsidRDefault="00646540" w:rsidP="00646540">
            <w:pPr>
              <w:spacing w:before="0" w:after="0" w:line="240" w:lineRule="auto"/>
              <w:jc w:val="center"/>
              <w:rPr>
                <w:ins w:id="89361" w:author="pete jones" w:date="2022-01-11T16:56:00Z"/>
                <w:rFonts w:ascii="Calibri" w:hAnsi="Calibri" w:cs="Calibri"/>
                <w:b/>
                <w:bCs/>
                <w:color w:val="000000"/>
                <w:sz w:val="22"/>
                <w:szCs w:val="22"/>
              </w:rPr>
            </w:pPr>
            <w:ins w:id="89362" w:author="pete jones" w:date="2022-01-11T16:56:00Z">
              <w:r w:rsidRPr="00646540">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42666E6B" w14:textId="77777777" w:rsidR="00646540" w:rsidRPr="00646540" w:rsidRDefault="00646540" w:rsidP="00646540">
            <w:pPr>
              <w:spacing w:before="0" w:after="0" w:line="240" w:lineRule="auto"/>
              <w:jc w:val="center"/>
              <w:rPr>
                <w:ins w:id="89363" w:author="pete jones" w:date="2022-01-11T16:56:00Z"/>
                <w:rFonts w:ascii="Calibri" w:hAnsi="Calibri" w:cs="Calibri"/>
                <w:b/>
                <w:bCs/>
                <w:color w:val="000000"/>
                <w:sz w:val="22"/>
                <w:szCs w:val="22"/>
              </w:rPr>
            </w:pPr>
            <w:ins w:id="89364" w:author="pete jones" w:date="2022-01-11T16:56:00Z">
              <w:r w:rsidRPr="00646540">
                <w:rPr>
                  <w:rFonts w:ascii="Calibri" w:hAnsi="Calibri" w:cs="Calibri"/>
                  <w:b/>
                  <w:bCs/>
                  <w:color w:val="000000"/>
                  <w:sz w:val="22"/>
                  <w:szCs w:val="22"/>
                </w:rPr>
                <w:t>Modules</w:t>
              </w:r>
            </w:ins>
          </w:p>
        </w:tc>
        <w:tc>
          <w:tcPr>
            <w:tcW w:w="419"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EA6D03E" w14:textId="77777777" w:rsidR="00646540" w:rsidRPr="00646540" w:rsidRDefault="00646540" w:rsidP="00646540">
            <w:pPr>
              <w:spacing w:before="0" w:after="0" w:line="240" w:lineRule="auto"/>
              <w:jc w:val="center"/>
              <w:rPr>
                <w:ins w:id="89365" w:author="pete jones" w:date="2022-01-11T16:56:00Z"/>
                <w:rFonts w:ascii="Calibri" w:hAnsi="Calibri" w:cs="Calibri"/>
                <w:b/>
                <w:bCs/>
                <w:color w:val="000000"/>
                <w:sz w:val="22"/>
                <w:szCs w:val="22"/>
              </w:rPr>
            </w:pPr>
            <w:ins w:id="89366" w:author="pete jones" w:date="2022-01-11T16:56:00Z">
              <w:r w:rsidRPr="00646540">
                <w:rPr>
                  <w:rFonts w:ascii="Calibri" w:hAnsi="Calibri" w:cs="Calibri"/>
                  <w:b/>
                  <w:bCs/>
                  <w:color w:val="000000"/>
                  <w:sz w:val="22"/>
                  <w:szCs w:val="22"/>
                </w:rPr>
                <w:t>TYPE of Module</w:t>
              </w:r>
            </w:ins>
          </w:p>
        </w:tc>
        <w:tc>
          <w:tcPr>
            <w:tcW w:w="487"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108FBE68" w14:textId="77777777" w:rsidR="00646540" w:rsidRPr="00646540" w:rsidRDefault="00646540" w:rsidP="00646540">
            <w:pPr>
              <w:spacing w:before="0" w:after="0" w:line="240" w:lineRule="auto"/>
              <w:jc w:val="center"/>
              <w:rPr>
                <w:ins w:id="89367" w:author="pete jones" w:date="2022-01-11T16:56:00Z"/>
                <w:rFonts w:ascii="Calibri" w:hAnsi="Calibri" w:cs="Calibri"/>
                <w:b/>
                <w:bCs/>
                <w:color w:val="000000"/>
                <w:sz w:val="22"/>
                <w:szCs w:val="22"/>
              </w:rPr>
            </w:pPr>
            <w:ins w:id="89368" w:author="pete jones" w:date="2022-01-11T16:56:00Z">
              <w:r w:rsidRPr="00646540">
                <w:rPr>
                  <w:rFonts w:ascii="Calibri" w:hAnsi="Calibri" w:cs="Calibri"/>
                  <w:b/>
                  <w:bCs/>
                  <w:color w:val="000000"/>
                  <w:sz w:val="22"/>
                  <w:szCs w:val="22"/>
                </w:rPr>
                <w:t>Credit</w:t>
              </w:r>
            </w:ins>
          </w:p>
        </w:tc>
        <w:tc>
          <w:tcPr>
            <w:tcW w:w="419" w:type="dxa"/>
            <w:tcBorders>
              <w:top w:val="nil"/>
              <w:left w:val="nil"/>
              <w:bottom w:val="single" w:sz="8" w:space="0" w:color="auto"/>
              <w:right w:val="single" w:sz="4" w:space="0" w:color="auto"/>
            </w:tcBorders>
            <w:shd w:val="clear" w:color="auto" w:fill="auto"/>
            <w:noWrap/>
            <w:textDirection w:val="btLr"/>
            <w:vAlign w:val="center"/>
            <w:hideMark/>
          </w:tcPr>
          <w:p w14:paraId="75885433" w14:textId="77777777" w:rsidR="00646540" w:rsidRPr="00646540" w:rsidRDefault="00646540" w:rsidP="00646540">
            <w:pPr>
              <w:spacing w:before="0" w:after="0" w:line="240" w:lineRule="auto"/>
              <w:jc w:val="center"/>
              <w:rPr>
                <w:ins w:id="89369" w:author="pete jones" w:date="2022-01-11T16:56:00Z"/>
                <w:rFonts w:ascii="Calibri" w:hAnsi="Calibri" w:cs="Calibri"/>
                <w:b/>
                <w:bCs/>
                <w:color w:val="000000"/>
                <w:sz w:val="22"/>
                <w:szCs w:val="22"/>
              </w:rPr>
            </w:pPr>
            <w:ins w:id="89370" w:author="pete jones" w:date="2022-01-11T16:56:00Z">
              <w:r w:rsidRPr="00646540">
                <w:rPr>
                  <w:rFonts w:ascii="Calibri" w:hAnsi="Calibri" w:cs="Calibri"/>
                  <w:b/>
                  <w:bCs/>
                  <w:color w:val="000000"/>
                  <w:sz w:val="22"/>
                  <w:szCs w:val="22"/>
                </w:rPr>
                <w:t>Exam</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0A13201E" w14:textId="77777777" w:rsidR="00646540" w:rsidRPr="00646540" w:rsidRDefault="00646540" w:rsidP="00646540">
            <w:pPr>
              <w:spacing w:before="0" w:after="0" w:line="240" w:lineRule="auto"/>
              <w:jc w:val="center"/>
              <w:rPr>
                <w:ins w:id="89371" w:author="pete jones" w:date="2022-01-11T16:56:00Z"/>
                <w:rFonts w:ascii="Calibri" w:hAnsi="Calibri" w:cs="Calibri"/>
                <w:b/>
                <w:bCs/>
                <w:color w:val="000000"/>
                <w:sz w:val="22"/>
                <w:szCs w:val="22"/>
              </w:rPr>
            </w:pPr>
            <w:ins w:id="89372" w:author="pete jones" w:date="2022-01-11T16:56:00Z">
              <w:r w:rsidRPr="00646540">
                <w:rPr>
                  <w:rFonts w:ascii="Calibri" w:hAnsi="Calibri" w:cs="Calibri"/>
                  <w:b/>
                  <w:bCs/>
                  <w:color w:val="000000"/>
                  <w:sz w:val="22"/>
                  <w:szCs w:val="22"/>
                </w:rPr>
                <w:t>Assign</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1AC3CE7B" w14:textId="77777777" w:rsidR="00646540" w:rsidRPr="00646540" w:rsidRDefault="00646540" w:rsidP="00646540">
            <w:pPr>
              <w:spacing w:before="0" w:after="0" w:line="240" w:lineRule="auto"/>
              <w:jc w:val="center"/>
              <w:rPr>
                <w:ins w:id="89373" w:author="pete jones" w:date="2022-01-11T16:56:00Z"/>
                <w:rFonts w:ascii="Calibri" w:hAnsi="Calibri" w:cs="Calibri"/>
                <w:b/>
                <w:bCs/>
                <w:color w:val="000000"/>
                <w:sz w:val="22"/>
                <w:szCs w:val="22"/>
              </w:rPr>
            </w:pPr>
            <w:ins w:id="89374" w:author="pete jones" w:date="2022-01-11T16:56:00Z">
              <w:r w:rsidRPr="00646540">
                <w:rPr>
                  <w:rFonts w:ascii="Calibri" w:hAnsi="Calibri" w:cs="Calibri"/>
                  <w:b/>
                  <w:bCs/>
                  <w:color w:val="000000"/>
                  <w:sz w:val="22"/>
                  <w:szCs w:val="22"/>
                </w:rPr>
                <w:t>Oral</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64D50545" w14:textId="77777777" w:rsidR="00646540" w:rsidRPr="00646540" w:rsidRDefault="00646540" w:rsidP="00646540">
            <w:pPr>
              <w:spacing w:before="0" w:after="0" w:line="240" w:lineRule="auto"/>
              <w:jc w:val="center"/>
              <w:rPr>
                <w:ins w:id="89375" w:author="pete jones" w:date="2022-01-11T16:56:00Z"/>
                <w:rFonts w:ascii="Calibri" w:hAnsi="Calibri" w:cs="Calibri"/>
                <w:b/>
                <w:bCs/>
                <w:color w:val="000000"/>
                <w:sz w:val="22"/>
                <w:szCs w:val="22"/>
              </w:rPr>
            </w:pPr>
            <w:ins w:id="89376" w:author="pete jones" w:date="2022-01-11T16:56:00Z">
              <w:r w:rsidRPr="0064654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B3817EF" w14:textId="77777777" w:rsidR="00646540" w:rsidRPr="00646540" w:rsidRDefault="00646540" w:rsidP="00646540">
            <w:pPr>
              <w:spacing w:before="0" w:after="0" w:line="240" w:lineRule="auto"/>
              <w:jc w:val="center"/>
              <w:rPr>
                <w:ins w:id="89377" w:author="pete jones" w:date="2022-01-11T16:56:00Z"/>
                <w:rFonts w:ascii="Calibri" w:hAnsi="Calibri" w:cs="Calibri"/>
                <w:b/>
                <w:bCs/>
                <w:color w:val="000000"/>
                <w:sz w:val="22"/>
                <w:szCs w:val="22"/>
              </w:rPr>
            </w:pPr>
            <w:ins w:id="89378" w:author="pete jones" w:date="2022-01-11T16:56:00Z">
              <w:r w:rsidRPr="0064654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1FB0CEF" w14:textId="77777777" w:rsidR="00646540" w:rsidRPr="00646540" w:rsidRDefault="00646540" w:rsidP="00646540">
            <w:pPr>
              <w:spacing w:before="0" w:after="0" w:line="240" w:lineRule="auto"/>
              <w:jc w:val="center"/>
              <w:rPr>
                <w:ins w:id="89379" w:author="pete jones" w:date="2022-01-11T16:56:00Z"/>
                <w:rFonts w:ascii="Calibri" w:hAnsi="Calibri" w:cs="Calibri"/>
                <w:b/>
                <w:bCs/>
                <w:color w:val="000000"/>
                <w:sz w:val="22"/>
                <w:szCs w:val="22"/>
              </w:rPr>
            </w:pPr>
            <w:ins w:id="89380" w:author="pete jones" w:date="2022-01-11T16:56:00Z">
              <w:r w:rsidRPr="0064654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72BEFE2" w14:textId="77777777" w:rsidR="00646540" w:rsidRPr="00646540" w:rsidRDefault="00646540" w:rsidP="00646540">
            <w:pPr>
              <w:spacing w:before="0" w:after="0" w:line="240" w:lineRule="auto"/>
              <w:jc w:val="center"/>
              <w:rPr>
                <w:ins w:id="89381" w:author="pete jones" w:date="2022-01-11T16:56:00Z"/>
                <w:rFonts w:ascii="Calibri" w:hAnsi="Calibri" w:cs="Calibri"/>
                <w:b/>
                <w:bCs/>
                <w:color w:val="000000"/>
                <w:sz w:val="22"/>
                <w:szCs w:val="22"/>
              </w:rPr>
            </w:pPr>
            <w:ins w:id="89382" w:author="pete jones" w:date="2022-01-11T16:56:00Z">
              <w:r w:rsidRPr="0064654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B9EA0BF" w14:textId="77777777" w:rsidR="00646540" w:rsidRPr="00646540" w:rsidRDefault="00646540" w:rsidP="00646540">
            <w:pPr>
              <w:spacing w:before="0" w:after="0" w:line="240" w:lineRule="auto"/>
              <w:jc w:val="center"/>
              <w:rPr>
                <w:ins w:id="89383" w:author="pete jones" w:date="2022-01-11T16:56:00Z"/>
                <w:rFonts w:ascii="Calibri" w:hAnsi="Calibri" w:cs="Calibri"/>
                <w:b/>
                <w:bCs/>
                <w:color w:val="000000"/>
                <w:sz w:val="22"/>
                <w:szCs w:val="22"/>
              </w:rPr>
            </w:pPr>
            <w:ins w:id="89384" w:author="pete jones" w:date="2022-01-11T16:56:00Z">
              <w:r w:rsidRPr="0064654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F898B97" w14:textId="77777777" w:rsidR="00646540" w:rsidRPr="00646540" w:rsidRDefault="00646540" w:rsidP="00646540">
            <w:pPr>
              <w:spacing w:before="0" w:after="0" w:line="240" w:lineRule="auto"/>
              <w:jc w:val="center"/>
              <w:rPr>
                <w:ins w:id="89385" w:author="pete jones" w:date="2022-01-11T16:56:00Z"/>
                <w:rFonts w:ascii="Calibri" w:hAnsi="Calibri" w:cs="Calibri"/>
                <w:b/>
                <w:bCs/>
                <w:color w:val="000000"/>
                <w:sz w:val="22"/>
                <w:szCs w:val="22"/>
              </w:rPr>
            </w:pPr>
            <w:ins w:id="89386" w:author="pete jones" w:date="2022-01-11T16:56:00Z">
              <w:r w:rsidRPr="0064654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4ABCEF47" w14:textId="77777777" w:rsidR="00646540" w:rsidRPr="00646540" w:rsidRDefault="00646540" w:rsidP="00646540">
            <w:pPr>
              <w:spacing w:before="0" w:after="0" w:line="240" w:lineRule="auto"/>
              <w:jc w:val="center"/>
              <w:rPr>
                <w:ins w:id="89387" w:author="pete jones" w:date="2022-01-11T16:56:00Z"/>
                <w:rFonts w:ascii="Calibri" w:hAnsi="Calibri" w:cs="Calibri"/>
                <w:b/>
                <w:bCs/>
                <w:color w:val="000000"/>
                <w:sz w:val="22"/>
                <w:szCs w:val="22"/>
              </w:rPr>
            </w:pPr>
            <w:ins w:id="89388" w:author="pete jones" w:date="2022-01-11T16:56:00Z">
              <w:r w:rsidRPr="00646540">
                <w:rPr>
                  <w:rFonts w:ascii="Calibri" w:hAnsi="Calibri" w:cs="Calibri"/>
                  <w:b/>
                  <w:bCs/>
                  <w:color w:val="000000"/>
                  <w:sz w:val="22"/>
                  <w:szCs w:val="22"/>
                </w:rPr>
                <w:t>Coursework</w:t>
              </w:r>
            </w:ins>
          </w:p>
        </w:tc>
      </w:tr>
      <w:tr w:rsidR="00646540" w:rsidRPr="00646540" w14:paraId="4515DE86" w14:textId="77777777" w:rsidTr="00646540">
        <w:trPr>
          <w:trHeight w:val="300"/>
          <w:ins w:id="89389" w:author="pete jones" w:date="2022-01-11T16:56: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E1F84D4" w14:textId="77777777" w:rsidR="00646540" w:rsidRPr="00646540" w:rsidRDefault="00646540" w:rsidP="00646540">
            <w:pPr>
              <w:spacing w:before="0" w:after="0" w:line="240" w:lineRule="auto"/>
              <w:jc w:val="center"/>
              <w:rPr>
                <w:ins w:id="89390" w:author="pete jones" w:date="2022-01-11T16:56:00Z"/>
                <w:rFonts w:ascii="Calibri" w:hAnsi="Calibri" w:cs="Calibri"/>
                <w:color w:val="000000"/>
                <w:sz w:val="22"/>
                <w:szCs w:val="22"/>
              </w:rPr>
            </w:pPr>
            <w:ins w:id="89391"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A379FE4" w14:textId="77777777" w:rsidR="00646540" w:rsidRPr="00646540" w:rsidRDefault="00646540" w:rsidP="00646540">
            <w:pPr>
              <w:spacing w:before="0" w:after="0" w:line="240" w:lineRule="auto"/>
              <w:jc w:val="left"/>
              <w:rPr>
                <w:ins w:id="89392" w:author="pete jones" w:date="2022-01-11T16:56:00Z"/>
                <w:rFonts w:ascii="Calibri" w:hAnsi="Calibri" w:cs="Calibri"/>
                <w:color w:val="000000"/>
                <w:sz w:val="22"/>
                <w:szCs w:val="22"/>
              </w:rPr>
            </w:pPr>
            <w:ins w:id="89393" w:author="pete jones" w:date="2022-01-11T16:56:00Z">
              <w:r w:rsidRPr="00646540">
                <w:rPr>
                  <w:rFonts w:ascii="Calibri" w:hAnsi="Calibri" w:cs="Calibri"/>
                  <w:color w:val="000000"/>
                  <w:sz w:val="22"/>
                  <w:szCs w:val="22"/>
                </w:rPr>
                <w:t>Mathematics for Mechanical Engineering</w:t>
              </w:r>
            </w:ins>
          </w:p>
        </w:tc>
        <w:tc>
          <w:tcPr>
            <w:tcW w:w="419" w:type="dxa"/>
            <w:tcBorders>
              <w:top w:val="nil"/>
              <w:left w:val="nil"/>
              <w:bottom w:val="single" w:sz="4" w:space="0" w:color="auto"/>
              <w:right w:val="single" w:sz="4" w:space="0" w:color="auto"/>
            </w:tcBorders>
            <w:shd w:val="clear" w:color="auto" w:fill="auto"/>
            <w:noWrap/>
            <w:vAlign w:val="bottom"/>
            <w:hideMark/>
          </w:tcPr>
          <w:p w14:paraId="52FDD6CD" w14:textId="77777777" w:rsidR="00646540" w:rsidRPr="00646540" w:rsidRDefault="00646540" w:rsidP="00646540">
            <w:pPr>
              <w:spacing w:before="0" w:after="0" w:line="240" w:lineRule="auto"/>
              <w:jc w:val="center"/>
              <w:rPr>
                <w:ins w:id="89394" w:author="pete jones" w:date="2022-01-11T16:56:00Z"/>
                <w:rFonts w:ascii="Calibri" w:hAnsi="Calibri" w:cs="Calibri"/>
                <w:color w:val="000000"/>
                <w:sz w:val="22"/>
                <w:szCs w:val="22"/>
              </w:rPr>
            </w:pPr>
            <w:ins w:id="89395" w:author="pete jones" w:date="2022-01-11T16:56:00Z">
              <w:r w:rsidRPr="00646540">
                <w:rPr>
                  <w:rFonts w:ascii="Calibri" w:hAnsi="Calibri" w:cs="Calibri"/>
                  <w:color w:val="000000"/>
                  <w:sz w:val="22"/>
                  <w:szCs w:val="22"/>
                </w:rPr>
                <w:t>M</w:t>
              </w:r>
            </w:ins>
          </w:p>
        </w:tc>
        <w:tc>
          <w:tcPr>
            <w:tcW w:w="487" w:type="dxa"/>
            <w:tcBorders>
              <w:top w:val="nil"/>
              <w:left w:val="nil"/>
              <w:bottom w:val="single" w:sz="4" w:space="0" w:color="auto"/>
              <w:right w:val="single" w:sz="4" w:space="0" w:color="auto"/>
            </w:tcBorders>
            <w:shd w:val="clear" w:color="auto" w:fill="auto"/>
            <w:noWrap/>
            <w:vAlign w:val="bottom"/>
            <w:hideMark/>
          </w:tcPr>
          <w:p w14:paraId="6F2662AB" w14:textId="77777777" w:rsidR="00646540" w:rsidRPr="00646540" w:rsidRDefault="00646540" w:rsidP="00646540">
            <w:pPr>
              <w:spacing w:before="0" w:after="0" w:line="240" w:lineRule="auto"/>
              <w:jc w:val="center"/>
              <w:rPr>
                <w:ins w:id="89396" w:author="pete jones" w:date="2022-01-11T16:56:00Z"/>
                <w:rFonts w:ascii="Calibri" w:hAnsi="Calibri" w:cs="Calibri"/>
                <w:color w:val="000000"/>
                <w:sz w:val="22"/>
                <w:szCs w:val="22"/>
              </w:rPr>
            </w:pPr>
            <w:ins w:id="89397"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2EA41F0D" w14:textId="77777777" w:rsidR="00646540" w:rsidRPr="00646540" w:rsidRDefault="00646540" w:rsidP="00646540">
            <w:pPr>
              <w:spacing w:before="0" w:after="0" w:line="240" w:lineRule="auto"/>
              <w:jc w:val="center"/>
              <w:rPr>
                <w:ins w:id="89398" w:author="pete jones" w:date="2022-01-11T16:56:00Z"/>
                <w:rFonts w:ascii="Calibri" w:hAnsi="Calibri" w:cs="Calibri"/>
                <w:color w:val="000000"/>
                <w:sz w:val="22"/>
                <w:szCs w:val="22"/>
              </w:rPr>
            </w:pPr>
            <w:ins w:id="8939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94802F9" w14:textId="77777777" w:rsidR="00646540" w:rsidRPr="00646540" w:rsidRDefault="00646540" w:rsidP="00646540">
            <w:pPr>
              <w:spacing w:before="0" w:after="0" w:line="240" w:lineRule="auto"/>
              <w:jc w:val="center"/>
              <w:rPr>
                <w:ins w:id="89400" w:author="pete jones" w:date="2022-01-11T16:56:00Z"/>
                <w:rFonts w:ascii="Calibri" w:hAnsi="Calibri" w:cs="Calibri"/>
                <w:color w:val="000000"/>
                <w:sz w:val="22"/>
                <w:szCs w:val="22"/>
              </w:rPr>
            </w:pPr>
            <w:ins w:id="8940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AA6EEB7" w14:textId="77777777" w:rsidR="00646540" w:rsidRPr="00646540" w:rsidRDefault="00646540" w:rsidP="00646540">
            <w:pPr>
              <w:spacing w:before="0" w:after="0" w:line="240" w:lineRule="auto"/>
              <w:jc w:val="center"/>
              <w:rPr>
                <w:ins w:id="89402" w:author="pete jones" w:date="2022-01-11T16:56:00Z"/>
                <w:rFonts w:ascii="Calibri" w:hAnsi="Calibri" w:cs="Calibri"/>
                <w:color w:val="000000"/>
                <w:sz w:val="22"/>
                <w:szCs w:val="22"/>
              </w:rPr>
            </w:pPr>
            <w:ins w:id="8940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120974E" w14:textId="77777777" w:rsidR="00646540" w:rsidRPr="00646540" w:rsidRDefault="00646540" w:rsidP="00646540">
            <w:pPr>
              <w:spacing w:before="0" w:after="0" w:line="240" w:lineRule="auto"/>
              <w:jc w:val="center"/>
              <w:rPr>
                <w:ins w:id="89404" w:author="pete jones" w:date="2022-01-11T16:56:00Z"/>
                <w:rFonts w:ascii="Calibri" w:hAnsi="Calibri" w:cs="Calibri"/>
                <w:color w:val="000000"/>
                <w:sz w:val="22"/>
                <w:szCs w:val="22"/>
              </w:rPr>
            </w:pPr>
            <w:ins w:id="8940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59675A" w14:textId="77777777" w:rsidR="00646540" w:rsidRPr="00646540" w:rsidRDefault="00646540" w:rsidP="00646540">
            <w:pPr>
              <w:spacing w:before="0" w:after="0" w:line="240" w:lineRule="auto"/>
              <w:jc w:val="center"/>
              <w:rPr>
                <w:ins w:id="89406" w:author="pete jones" w:date="2022-01-11T16:56:00Z"/>
                <w:rFonts w:ascii="Calibri" w:hAnsi="Calibri" w:cs="Calibri"/>
                <w:color w:val="000000"/>
                <w:sz w:val="22"/>
                <w:szCs w:val="22"/>
              </w:rPr>
            </w:pPr>
            <w:ins w:id="8940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DE9D44" w14:textId="77777777" w:rsidR="00646540" w:rsidRPr="00646540" w:rsidRDefault="00646540" w:rsidP="00646540">
            <w:pPr>
              <w:spacing w:before="0" w:after="0" w:line="240" w:lineRule="auto"/>
              <w:jc w:val="center"/>
              <w:rPr>
                <w:ins w:id="89408" w:author="pete jones" w:date="2022-01-11T16:56:00Z"/>
                <w:rFonts w:ascii="Calibri" w:hAnsi="Calibri" w:cs="Calibri"/>
                <w:color w:val="000000"/>
                <w:sz w:val="22"/>
                <w:szCs w:val="22"/>
              </w:rPr>
            </w:pPr>
            <w:ins w:id="8940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443509" w14:textId="77777777" w:rsidR="00646540" w:rsidRPr="00646540" w:rsidRDefault="00646540" w:rsidP="00646540">
            <w:pPr>
              <w:spacing w:before="0" w:after="0" w:line="240" w:lineRule="auto"/>
              <w:jc w:val="center"/>
              <w:rPr>
                <w:ins w:id="89410" w:author="pete jones" w:date="2022-01-11T16:56:00Z"/>
                <w:rFonts w:ascii="Calibri" w:hAnsi="Calibri" w:cs="Calibri"/>
                <w:color w:val="000000"/>
                <w:sz w:val="22"/>
                <w:szCs w:val="22"/>
              </w:rPr>
            </w:pPr>
            <w:ins w:id="8941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B37383" w14:textId="77777777" w:rsidR="00646540" w:rsidRPr="00646540" w:rsidRDefault="00646540" w:rsidP="00646540">
            <w:pPr>
              <w:spacing w:before="0" w:after="0" w:line="240" w:lineRule="auto"/>
              <w:jc w:val="center"/>
              <w:rPr>
                <w:ins w:id="89412" w:author="pete jones" w:date="2022-01-11T16:56:00Z"/>
                <w:rFonts w:ascii="Calibri" w:hAnsi="Calibri" w:cs="Calibri"/>
                <w:color w:val="000000"/>
                <w:sz w:val="22"/>
                <w:szCs w:val="22"/>
              </w:rPr>
            </w:pPr>
            <w:ins w:id="8941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6328E1" w14:textId="77777777" w:rsidR="00646540" w:rsidRPr="00646540" w:rsidRDefault="00646540" w:rsidP="00646540">
            <w:pPr>
              <w:spacing w:before="0" w:after="0" w:line="240" w:lineRule="auto"/>
              <w:jc w:val="center"/>
              <w:rPr>
                <w:ins w:id="89414" w:author="pete jones" w:date="2022-01-11T16:56:00Z"/>
                <w:rFonts w:ascii="Calibri" w:hAnsi="Calibri" w:cs="Calibri"/>
                <w:color w:val="000000"/>
                <w:sz w:val="22"/>
                <w:szCs w:val="22"/>
              </w:rPr>
            </w:pPr>
            <w:ins w:id="89415"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A2413BC" w14:textId="77777777" w:rsidR="00646540" w:rsidRPr="00646540" w:rsidRDefault="00646540" w:rsidP="00646540">
            <w:pPr>
              <w:spacing w:before="0" w:after="0" w:line="240" w:lineRule="auto"/>
              <w:jc w:val="center"/>
              <w:rPr>
                <w:ins w:id="89416" w:author="pete jones" w:date="2022-01-11T16:56:00Z"/>
                <w:rFonts w:ascii="Calibri" w:hAnsi="Calibri" w:cs="Calibri"/>
                <w:color w:val="000000"/>
                <w:sz w:val="22"/>
                <w:szCs w:val="22"/>
              </w:rPr>
            </w:pPr>
            <w:ins w:id="89417" w:author="pete jones" w:date="2022-01-11T16:56:00Z">
              <w:r w:rsidRPr="00646540">
                <w:rPr>
                  <w:rFonts w:ascii="Calibri" w:hAnsi="Calibri" w:cs="Calibri"/>
                  <w:color w:val="000000"/>
                  <w:sz w:val="22"/>
                  <w:szCs w:val="22"/>
                </w:rPr>
                <w:t> </w:t>
              </w:r>
            </w:ins>
          </w:p>
        </w:tc>
      </w:tr>
      <w:tr w:rsidR="00646540" w:rsidRPr="00646540" w14:paraId="0C1DBA91" w14:textId="77777777" w:rsidTr="00646540">
        <w:trPr>
          <w:trHeight w:val="300"/>
          <w:ins w:id="89418"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306A29A" w14:textId="77777777" w:rsidR="00646540" w:rsidRPr="00646540" w:rsidRDefault="00646540" w:rsidP="00646540">
            <w:pPr>
              <w:spacing w:before="0" w:after="0" w:line="240" w:lineRule="auto"/>
              <w:jc w:val="center"/>
              <w:rPr>
                <w:ins w:id="89419" w:author="pete jones" w:date="2022-01-11T16:56:00Z"/>
                <w:rFonts w:ascii="Calibri" w:hAnsi="Calibri" w:cs="Calibri"/>
                <w:color w:val="000000"/>
                <w:sz w:val="22"/>
                <w:szCs w:val="22"/>
              </w:rPr>
            </w:pPr>
            <w:ins w:id="89420"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098EBAC" w14:textId="77777777" w:rsidR="00646540" w:rsidRPr="00646540" w:rsidRDefault="00646540" w:rsidP="00646540">
            <w:pPr>
              <w:spacing w:before="0" w:after="0" w:line="240" w:lineRule="auto"/>
              <w:jc w:val="left"/>
              <w:rPr>
                <w:ins w:id="89421" w:author="pete jones" w:date="2022-01-11T16:56:00Z"/>
                <w:rFonts w:ascii="Calibri" w:hAnsi="Calibri" w:cs="Calibri"/>
                <w:color w:val="000000"/>
                <w:sz w:val="22"/>
                <w:szCs w:val="22"/>
              </w:rPr>
            </w:pPr>
            <w:ins w:id="89422" w:author="pete jones" w:date="2022-01-11T16:56:00Z">
              <w:r w:rsidRPr="00646540">
                <w:rPr>
                  <w:rFonts w:ascii="Calibri" w:hAnsi="Calibri" w:cs="Calibri"/>
                  <w:color w:val="000000"/>
                  <w:sz w:val="22"/>
                  <w:szCs w:val="22"/>
                </w:rPr>
                <w:t>Statics and Dynamics</w:t>
              </w:r>
            </w:ins>
          </w:p>
        </w:tc>
        <w:tc>
          <w:tcPr>
            <w:tcW w:w="419" w:type="dxa"/>
            <w:tcBorders>
              <w:top w:val="nil"/>
              <w:left w:val="nil"/>
              <w:bottom w:val="single" w:sz="4" w:space="0" w:color="auto"/>
              <w:right w:val="single" w:sz="4" w:space="0" w:color="auto"/>
            </w:tcBorders>
            <w:shd w:val="clear" w:color="auto" w:fill="auto"/>
            <w:noWrap/>
            <w:vAlign w:val="bottom"/>
            <w:hideMark/>
          </w:tcPr>
          <w:p w14:paraId="65961DE4" w14:textId="77777777" w:rsidR="00646540" w:rsidRPr="00646540" w:rsidRDefault="00646540" w:rsidP="00646540">
            <w:pPr>
              <w:spacing w:before="0" w:after="0" w:line="240" w:lineRule="auto"/>
              <w:jc w:val="center"/>
              <w:rPr>
                <w:ins w:id="89423" w:author="pete jones" w:date="2022-01-11T16:56:00Z"/>
                <w:rFonts w:ascii="Calibri" w:hAnsi="Calibri" w:cs="Calibri"/>
                <w:color w:val="000000"/>
                <w:sz w:val="22"/>
                <w:szCs w:val="22"/>
              </w:rPr>
            </w:pPr>
            <w:ins w:id="89424"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4B05B00F" w14:textId="77777777" w:rsidR="00646540" w:rsidRPr="00646540" w:rsidRDefault="00646540" w:rsidP="00646540">
            <w:pPr>
              <w:spacing w:before="0" w:after="0" w:line="240" w:lineRule="auto"/>
              <w:jc w:val="center"/>
              <w:rPr>
                <w:ins w:id="89425" w:author="pete jones" w:date="2022-01-11T16:56:00Z"/>
                <w:rFonts w:ascii="Calibri" w:hAnsi="Calibri" w:cs="Calibri"/>
                <w:color w:val="000000"/>
                <w:sz w:val="22"/>
                <w:szCs w:val="22"/>
              </w:rPr>
            </w:pPr>
            <w:ins w:id="89426"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34400F6F" w14:textId="77777777" w:rsidR="00646540" w:rsidRPr="00646540" w:rsidRDefault="00646540" w:rsidP="00646540">
            <w:pPr>
              <w:spacing w:before="0" w:after="0" w:line="240" w:lineRule="auto"/>
              <w:jc w:val="center"/>
              <w:rPr>
                <w:ins w:id="89427" w:author="pete jones" w:date="2022-01-11T16:56:00Z"/>
                <w:rFonts w:ascii="Calibri" w:hAnsi="Calibri" w:cs="Calibri"/>
                <w:color w:val="000000"/>
                <w:sz w:val="22"/>
                <w:szCs w:val="22"/>
              </w:rPr>
            </w:pPr>
            <w:ins w:id="8942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89CE2F4" w14:textId="77777777" w:rsidR="00646540" w:rsidRPr="00646540" w:rsidRDefault="00646540" w:rsidP="00646540">
            <w:pPr>
              <w:spacing w:before="0" w:after="0" w:line="240" w:lineRule="auto"/>
              <w:jc w:val="center"/>
              <w:rPr>
                <w:ins w:id="89429" w:author="pete jones" w:date="2022-01-11T16:56:00Z"/>
                <w:rFonts w:ascii="Calibri" w:hAnsi="Calibri" w:cs="Calibri"/>
                <w:color w:val="000000"/>
                <w:sz w:val="22"/>
                <w:szCs w:val="22"/>
              </w:rPr>
            </w:pPr>
            <w:ins w:id="8943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5BB6502" w14:textId="77777777" w:rsidR="00646540" w:rsidRPr="00646540" w:rsidRDefault="00646540" w:rsidP="00646540">
            <w:pPr>
              <w:spacing w:before="0" w:after="0" w:line="240" w:lineRule="auto"/>
              <w:jc w:val="center"/>
              <w:rPr>
                <w:ins w:id="89431" w:author="pete jones" w:date="2022-01-11T16:56:00Z"/>
                <w:rFonts w:ascii="Calibri" w:hAnsi="Calibri" w:cs="Calibri"/>
                <w:color w:val="000000"/>
                <w:sz w:val="22"/>
                <w:szCs w:val="22"/>
              </w:rPr>
            </w:pPr>
            <w:ins w:id="8943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11EEAAD" w14:textId="77777777" w:rsidR="00646540" w:rsidRPr="00646540" w:rsidRDefault="00646540" w:rsidP="00646540">
            <w:pPr>
              <w:spacing w:before="0" w:after="0" w:line="240" w:lineRule="auto"/>
              <w:jc w:val="center"/>
              <w:rPr>
                <w:ins w:id="89433" w:author="pete jones" w:date="2022-01-11T16:56:00Z"/>
                <w:rFonts w:ascii="Calibri" w:hAnsi="Calibri" w:cs="Calibri"/>
                <w:color w:val="000000"/>
                <w:sz w:val="22"/>
                <w:szCs w:val="22"/>
              </w:rPr>
            </w:pPr>
            <w:ins w:id="8943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1DA65E" w14:textId="77777777" w:rsidR="00646540" w:rsidRPr="00646540" w:rsidRDefault="00646540" w:rsidP="00646540">
            <w:pPr>
              <w:spacing w:before="0" w:after="0" w:line="240" w:lineRule="auto"/>
              <w:jc w:val="center"/>
              <w:rPr>
                <w:ins w:id="89435" w:author="pete jones" w:date="2022-01-11T16:56:00Z"/>
                <w:rFonts w:ascii="Calibri" w:hAnsi="Calibri" w:cs="Calibri"/>
                <w:color w:val="000000"/>
                <w:sz w:val="22"/>
                <w:szCs w:val="22"/>
              </w:rPr>
            </w:pPr>
            <w:ins w:id="8943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8454D8" w14:textId="77777777" w:rsidR="00646540" w:rsidRPr="00646540" w:rsidRDefault="00646540" w:rsidP="00646540">
            <w:pPr>
              <w:spacing w:before="0" w:after="0" w:line="240" w:lineRule="auto"/>
              <w:jc w:val="center"/>
              <w:rPr>
                <w:ins w:id="89437" w:author="pete jones" w:date="2022-01-11T16:56:00Z"/>
                <w:rFonts w:ascii="Calibri" w:hAnsi="Calibri" w:cs="Calibri"/>
                <w:color w:val="000000"/>
                <w:sz w:val="22"/>
                <w:szCs w:val="22"/>
              </w:rPr>
            </w:pPr>
            <w:ins w:id="8943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B79D24" w14:textId="77777777" w:rsidR="00646540" w:rsidRPr="00646540" w:rsidRDefault="00646540" w:rsidP="00646540">
            <w:pPr>
              <w:spacing w:before="0" w:after="0" w:line="240" w:lineRule="auto"/>
              <w:jc w:val="center"/>
              <w:rPr>
                <w:ins w:id="89439" w:author="pete jones" w:date="2022-01-11T16:56:00Z"/>
                <w:rFonts w:ascii="Calibri" w:hAnsi="Calibri" w:cs="Calibri"/>
                <w:color w:val="000000"/>
                <w:sz w:val="22"/>
                <w:szCs w:val="22"/>
              </w:rPr>
            </w:pPr>
            <w:ins w:id="8944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142A2B" w14:textId="77777777" w:rsidR="00646540" w:rsidRPr="00646540" w:rsidRDefault="00646540" w:rsidP="00646540">
            <w:pPr>
              <w:spacing w:before="0" w:after="0" w:line="240" w:lineRule="auto"/>
              <w:jc w:val="center"/>
              <w:rPr>
                <w:ins w:id="89441" w:author="pete jones" w:date="2022-01-11T16:56:00Z"/>
                <w:rFonts w:ascii="Calibri" w:hAnsi="Calibri" w:cs="Calibri"/>
                <w:color w:val="000000"/>
                <w:sz w:val="22"/>
                <w:szCs w:val="22"/>
              </w:rPr>
            </w:pPr>
            <w:ins w:id="8944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A2A762" w14:textId="77777777" w:rsidR="00646540" w:rsidRPr="00646540" w:rsidRDefault="00646540" w:rsidP="00646540">
            <w:pPr>
              <w:spacing w:before="0" w:after="0" w:line="240" w:lineRule="auto"/>
              <w:jc w:val="center"/>
              <w:rPr>
                <w:ins w:id="89443" w:author="pete jones" w:date="2022-01-11T16:56:00Z"/>
                <w:rFonts w:ascii="Calibri" w:hAnsi="Calibri" w:cs="Calibri"/>
                <w:color w:val="000000"/>
                <w:sz w:val="22"/>
                <w:szCs w:val="22"/>
              </w:rPr>
            </w:pPr>
            <w:ins w:id="89444"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AFC4CDF" w14:textId="77777777" w:rsidR="00646540" w:rsidRPr="00646540" w:rsidRDefault="00646540" w:rsidP="00646540">
            <w:pPr>
              <w:spacing w:before="0" w:after="0" w:line="240" w:lineRule="auto"/>
              <w:jc w:val="center"/>
              <w:rPr>
                <w:ins w:id="89445" w:author="pete jones" w:date="2022-01-11T16:56:00Z"/>
                <w:rFonts w:ascii="Calibri" w:hAnsi="Calibri" w:cs="Calibri"/>
                <w:color w:val="000000"/>
                <w:sz w:val="22"/>
                <w:szCs w:val="22"/>
              </w:rPr>
            </w:pPr>
            <w:ins w:id="89446" w:author="pete jones" w:date="2022-01-11T16:56:00Z">
              <w:r w:rsidRPr="00646540">
                <w:rPr>
                  <w:rFonts w:ascii="Calibri" w:hAnsi="Calibri" w:cs="Calibri"/>
                  <w:color w:val="000000"/>
                  <w:sz w:val="22"/>
                  <w:szCs w:val="22"/>
                </w:rPr>
                <w:t> </w:t>
              </w:r>
            </w:ins>
          </w:p>
        </w:tc>
      </w:tr>
      <w:tr w:rsidR="00646540" w:rsidRPr="00646540" w14:paraId="14FAE1E2" w14:textId="77777777" w:rsidTr="00646540">
        <w:trPr>
          <w:trHeight w:val="300"/>
          <w:ins w:id="89447"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B8AFEF3" w14:textId="77777777" w:rsidR="00646540" w:rsidRPr="00646540" w:rsidRDefault="00646540" w:rsidP="00646540">
            <w:pPr>
              <w:spacing w:before="0" w:after="0" w:line="240" w:lineRule="auto"/>
              <w:jc w:val="center"/>
              <w:rPr>
                <w:ins w:id="89448" w:author="pete jones" w:date="2022-01-11T16:56:00Z"/>
                <w:rFonts w:ascii="Calibri" w:hAnsi="Calibri" w:cs="Calibri"/>
                <w:color w:val="000000"/>
                <w:sz w:val="22"/>
                <w:szCs w:val="22"/>
              </w:rPr>
            </w:pPr>
            <w:ins w:id="89449"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E63ABE9" w14:textId="77777777" w:rsidR="00646540" w:rsidRPr="00646540" w:rsidRDefault="00646540" w:rsidP="00646540">
            <w:pPr>
              <w:spacing w:before="0" w:after="0" w:line="240" w:lineRule="auto"/>
              <w:jc w:val="left"/>
              <w:rPr>
                <w:ins w:id="89450" w:author="pete jones" w:date="2022-01-11T16:56:00Z"/>
                <w:rFonts w:ascii="Calibri" w:hAnsi="Calibri" w:cs="Calibri"/>
                <w:color w:val="000000"/>
                <w:sz w:val="22"/>
                <w:szCs w:val="22"/>
              </w:rPr>
            </w:pPr>
            <w:ins w:id="89451" w:author="pete jones" w:date="2022-01-11T16:56:00Z">
              <w:r w:rsidRPr="00646540">
                <w:rPr>
                  <w:rFonts w:ascii="Calibri" w:hAnsi="Calibri" w:cs="Calibri"/>
                  <w:color w:val="000000"/>
                  <w:sz w:val="22"/>
                  <w:szCs w:val="22"/>
                </w:rPr>
                <w:t>Engineering Principles and Professional Skills</w:t>
              </w:r>
            </w:ins>
          </w:p>
        </w:tc>
        <w:tc>
          <w:tcPr>
            <w:tcW w:w="419" w:type="dxa"/>
            <w:tcBorders>
              <w:top w:val="nil"/>
              <w:left w:val="nil"/>
              <w:bottom w:val="single" w:sz="4" w:space="0" w:color="auto"/>
              <w:right w:val="single" w:sz="4" w:space="0" w:color="auto"/>
            </w:tcBorders>
            <w:shd w:val="clear" w:color="auto" w:fill="auto"/>
            <w:noWrap/>
            <w:vAlign w:val="bottom"/>
            <w:hideMark/>
          </w:tcPr>
          <w:p w14:paraId="60C6D864" w14:textId="77777777" w:rsidR="00646540" w:rsidRPr="00646540" w:rsidRDefault="00646540" w:rsidP="00646540">
            <w:pPr>
              <w:spacing w:before="0" w:after="0" w:line="240" w:lineRule="auto"/>
              <w:jc w:val="center"/>
              <w:rPr>
                <w:ins w:id="89452" w:author="pete jones" w:date="2022-01-11T16:56:00Z"/>
                <w:rFonts w:ascii="Calibri" w:hAnsi="Calibri" w:cs="Calibri"/>
                <w:color w:val="000000"/>
                <w:sz w:val="22"/>
                <w:szCs w:val="22"/>
              </w:rPr>
            </w:pPr>
            <w:ins w:id="89453"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476870DC" w14:textId="77777777" w:rsidR="00646540" w:rsidRPr="00646540" w:rsidRDefault="00646540" w:rsidP="00646540">
            <w:pPr>
              <w:spacing w:before="0" w:after="0" w:line="240" w:lineRule="auto"/>
              <w:jc w:val="center"/>
              <w:rPr>
                <w:ins w:id="89454" w:author="pete jones" w:date="2022-01-11T16:56:00Z"/>
                <w:rFonts w:ascii="Calibri" w:hAnsi="Calibri" w:cs="Calibri"/>
                <w:color w:val="000000"/>
                <w:sz w:val="22"/>
                <w:szCs w:val="22"/>
              </w:rPr>
            </w:pPr>
            <w:ins w:id="89455"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0CBE7D6B" w14:textId="77777777" w:rsidR="00646540" w:rsidRPr="00646540" w:rsidRDefault="00646540" w:rsidP="00646540">
            <w:pPr>
              <w:spacing w:before="0" w:after="0" w:line="240" w:lineRule="auto"/>
              <w:jc w:val="center"/>
              <w:rPr>
                <w:ins w:id="89456" w:author="pete jones" w:date="2022-01-11T16:56:00Z"/>
                <w:rFonts w:ascii="Calibri" w:hAnsi="Calibri" w:cs="Calibri"/>
                <w:color w:val="000000"/>
                <w:sz w:val="22"/>
                <w:szCs w:val="22"/>
              </w:rPr>
            </w:pPr>
            <w:ins w:id="8945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2DE2F04" w14:textId="77777777" w:rsidR="00646540" w:rsidRPr="00646540" w:rsidRDefault="00646540" w:rsidP="00646540">
            <w:pPr>
              <w:spacing w:before="0" w:after="0" w:line="240" w:lineRule="auto"/>
              <w:jc w:val="center"/>
              <w:rPr>
                <w:ins w:id="89458" w:author="pete jones" w:date="2022-01-11T16:56:00Z"/>
                <w:rFonts w:ascii="Calibri" w:hAnsi="Calibri" w:cs="Calibri"/>
                <w:color w:val="000000"/>
                <w:sz w:val="22"/>
                <w:szCs w:val="22"/>
              </w:rPr>
            </w:pPr>
            <w:ins w:id="8945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0BE6853" w14:textId="77777777" w:rsidR="00646540" w:rsidRPr="00646540" w:rsidRDefault="00646540" w:rsidP="00646540">
            <w:pPr>
              <w:spacing w:before="0" w:after="0" w:line="240" w:lineRule="auto"/>
              <w:jc w:val="center"/>
              <w:rPr>
                <w:ins w:id="89460" w:author="pete jones" w:date="2022-01-11T16:56:00Z"/>
                <w:rFonts w:ascii="Calibri" w:hAnsi="Calibri" w:cs="Calibri"/>
                <w:color w:val="000000"/>
                <w:sz w:val="22"/>
                <w:szCs w:val="22"/>
              </w:rPr>
            </w:pPr>
            <w:ins w:id="8946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3B4F0A7" w14:textId="77777777" w:rsidR="00646540" w:rsidRPr="00646540" w:rsidRDefault="00646540" w:rsidP="00646540">
            <w:pPr>
              <w:spacing w:before="0" w:after="0" w:line="240" w:lineRule="auto"/>
              <w:jc w:val="center"/>
              <w:rPr>
                <w:ins w:id="89462" w:author="pete jones" w:date="2022-01-11T16:56:00Z"/>
                <w:rFonts w:ascii="Calibri" w:hAnsi="Calibri" w:cs="Calibri"/>
                <w:color w:val="000000"/>
                <w:sz w:val="22"/>
                <w:szCs w:val="22"/>
              </w:rPr>
            </w:pPr>
            <w:ins w:id="8946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80FF80" w14:textId="77777777" w:rsidR="00646540" w:rsidRPr="00646540" w:rsidRDefault="00646540" w:rsidP="00646540">
            <w:pPr>
              <w:spacing w:before="0" w:after="0" w:line="240" w:lineRule="auto"/>
              <w:jc w:val="center"/>
              <w:rPr>
                <w:ins w:id="89464" w:author="pete jones" w:date="2022-01-11T16:56:00Z"/>
                <w:rFonts w:ascii="Calibri" w:hAnsi="Calibri" w:cs="Calibri"/>
                <w:color w:val="000000"/>
                <w:sz w:val="22"/>
                <w:szCs w:val="22"/>
              </w:rPr>
            </w:pPr>
            <w:ins w:id="8946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D69A41" w14:textId="77777777" w:rsidR="00646540" w:rsidRPr="00646540" w:rsidRDefault="00646540" w:rsidP="00646540">
            <w:pPr>
              <w:spacing w:before="0" w:after="0" w:line="240" w:lineRule="auto"/>
              <w:jc w:val="center"/>
              <w:rPr>
                <w:ins w:id="89466" w:author="pete jones" w:date="2022-01-11T16:56:00Z"/>
                <w:rFonts w:ascii="Calibri" w:hAnsi="Calibri" w:cs="Calibri"/>
                <w:color w:val="000000"/>
                <w:sz w:val="22"/>
                <w:szCs w:val="22"/>
              </w:rPr>
            </w:pPr>
            <w:ins w:id="8946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E897C3" w14:textId="77777777" w:rsidR="00646540" w:rsidRPr="00646540" w:rsidRDefault="00646540" w:rsidP="00646540">
            <w:pPr>
              <w:spacing w:before="0" w:after="0" w:line="240" w:lineRule="auto"/>
              <w:jc w:val="center"/>
              <w:rPr>
                <w:ins w:id="89468" w:author="pete jones" w:date="2022-01-11T16:56:00Z"/>
                <w:rFonts w:ascii="Calibri" w:hAnsi="Calibri" w:cs="Calibri"/>
                <w:color w:val="000000"/>
                <w:sz w:val="22"/>
                <w:szCs w:val="22"/>
              </w:rPr>
            </w:pPr>
            <w:ins w:id="8946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13001D" w14:textId="77777777" w:rsidR="00646540" w:rsidRPr="00646540" w:rsidRDefault="00646540" w:rsidP="00646540">
            <w:pPr>
              <w:spacing w:before="0" w:after="0" w:line="240" w:lineRule="auto"/>
              <w:jc w:val="center"/>
              <w:rPr>
                <w:ins w:id="89470" w:author="pete jones" w:date="2022-01-11T16:56:00Z"/>
                <w:rFonts w:ascii="Calibri" w:hAnsi="Calibri" w:cs="Calibri"/>
                <w:color w:val="000000"/>
                <w:sz w:val="22"/>
                <w:szCs w:val="22"/>
              </w:rPr>
            </w:pPr>
            <w:ins w:id="8947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F81E11" w14:textId="77777777" w:rsidR="00646540" w:rsidRPr="00646540" w:rsidRDefault="00646540" w:rsidP="00646540">
            <w:pPr>
              <w:spacing w:before="0" w:after="0" w:line="240" w:lineRule="auto"/>
              <w:jc w:val="center"/>
              <w:rPr>
                <w:ins w:id="89472" w:author="pete jones" w:date="2022-01-11T16:56:00Z"/>
                <w:rFonts w:ascii="Calibri" w:hAnsi="Calibri" w:cs="Calibri"/>
                <w:color w:val="000000"/>
                <w:sz w:val="22"/>
                <w:szCs w:val="22"/>
              </w:rPr>
            </w:pPr>
            <w:ins w:id="89473"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7A66199" w14:textId="77777777" w:rsidR="00646540" w:rsidRPr="00646540" w:rsidRDefault="00646540" w:rsidP="00646540">
            <w:pPr>
              <w:spacing w:before="0" w:after="0" w:line="240" w:lineRule="auto"/>
              <w:jc w:val="center"/>
              <w:rPr>
                <w:ins w:id="89474" w:author="pete jones" w:date="2022-01-11T16:56:00Z"/>
                <w:rFonts w:ascii="Calibri" w:hAnsi="Calibri" w:cs="Calibri"/>
                <w:color w:val="000000"/>
                <w:sz w:val="22"/>
                <w:szCs w:val="22"/>
              </w:rPr>
            </w:pPr>
            <w:ins w:id="89475" w:author="pete jones" w:date="2022-01-11T16:56:00Z">
              <w:r w:rsidRPr="00646540">
                <w:rPr>
                  <w:rFonts w:ascii="Calibri" w:hAnsi="Calibri" w:cs="Calibri"/>
                  <w:color w:val="000000"/>
                  <w:sz w:val="22"/>
                  <w:szCs w:val="22"/>
                </w:rPr>
                <w:t> </w:t>
              </w:r>
            </w:ins>
          </w:p>
        </w:tc>
      </w:tr>
      <w:tr w:rsidR="00646540" w:rsidRPr="00646540" w14:paraId="08004B4C" w14:textId="77777777" w:rsidTr="00646540">
        <w:trPr>
          <w:trHeight w:val="300"/>
          <w:ins w:id="89476"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7B85086" w14:textId="77777777" w:rsidR="00646540" w:rsidRPr="00646540" w:rsidRDefault="00646540" w:rsidP="00646540">
            <w:pPr>
              <w:spacing w:before="0" w:after="0" w:line="240" w:lineRule="auto"/>
              <w:jc w:val="center"/>
              <w:rPr>
                <w:ins w:id="89477" w:author="pete jones" w:date="2022-01-11T16:56:00Z"/>
                <w:rFonts w:ascii="Calibri" w:hAnsi="Calibri" w:cs="Calibri"/>
                <w:color w:val="000000"/>
                <w:sz w:val="22"/>
                <w:szCs w:val="22"/>
              </w:rPr>
            </w:pPr>
            <w:ins w:id="89478"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4F61212" w14:textId="77777777" w:rsidR="00646540" w:rsidRPr="00646540" w:rsidRDefault="00646540" w:rsidP="00646540">
            <w:pPr>
              <w:spacing w:before="0" w:after="0" w:line="240" w:lineRule="auto"/>
              <w:jc w:val="left"/>
              <w:rPr>
                <w:ins w:id="89479" w:author="pete jones" w:date="2022-01-11T16:56:00Z"/>
                <w:rFonts w:ascii="Calibri" w:hAnsi="Calibri" w:cs="Calibri"/>
                <w:color w:val="000000"/>
                <w:sz w:val="22"/>
                <w:szCs w:val="22"/>
              </w:rPr>
            </w:pPr>
            <w:ins w:id="89480" w:author="pete jones" w:date="2022-01-11T16:56:00Z">
              <w:r w:rsidRPr="00646540">
                <w:rPr>
                  <w:rFonts w:ascii="Calibri" w:hAnsi="Calibri" w:cs="Calibri"/>
                  <w:color w:val="000000"/>
                  <w:sz w:val="22"/>
                  <w:szCs w:val="22"/>
                </w:rPr>
                <w:t>Materials and Manufacturing Processes</w:t>
              </w:r>
            </w:ins>
          </w:p>
        </w:tc>
        <w:tc>
          <w:tcPr>
            <w:tcW w:w="419" w:type="dxa"/>
            <w:tcBorders>
              <w:top w:val="nil"/>
              <w:left w:val="nil"/>
              <w:bottom w:val="single" w:sz="4" w:space="0" w:color="auto"/>
              <w:right w:val="single" w:sz="4" w:space="0" w:color="auto"/>
            </w:tcBorders>
            <w:shd w:val="clear" w:color="auto" w:fill="auto"/>
            <w:noWrap/>
            <w:vAlign w:val="bottom"/>
            <w:hideMark/>
          </w:tcPr>
          <w:p w14:paraId="1F20443D" w14:textId="77777777" w:rsidR="00646540" w:rsidRPr="00646540" w:rsidRDefault="00646540" w:rsidP="00646540">
            <w:pPr>
              <w:spacing w:before="0" w:after="0" w:line="240" w:lineRule="auto"/>
              <w:jc w:val="center"/>
              <w:rPr>
                <w:ins w:id="89481" w:author="pete jones" w:date="2022-01-11T16:56:00Z"/>
                <w:rFonts w:ascii="Calibri" w:hAnsi="Calibri" w:cs="Calibri"/>
                <w:color w:val="000000"/>
                <w:sz w:val="22"/>
                <w:szCs w:val="22"/>
              </w:rPr>
            </w:pPr>
            <w:ins w:id="89482"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33E689D7" w14:textId="77777777" w:rsidR="00646540" w:rsidRPr="00646540" w:rsidRDefault="00646540" w:rsidP="00646540">
            <w:pPr>
              <w:spacing w:before="0" w:after="0" w:line="240" w:lineRule="auto"/>
              <w:jc w:val="center"/>
              <w:rPr>
                <w:ins w:id="89483" w:author="pete jones" w:date="2022-01-11T16:56:00Z"/>
                <w:rFonts w:ascii="Calibri" w:hAnsi="Calibri" w:cs="Calibri"/>
                <w:color w:val="000000"/>
                <w:sz w:val="22"/>
                <w:szCs w:val="22"/>
              </w:rPr>
            </w:pPr>
            <w:ins w:id="89484"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2E42C0FE" w14:textId="77777777" w:rsidR="00646540" w:rsidRPr="00646540" w:rsidRDefault="00646540" w:rsidP="00646540">
            <w:pPr>
              <w:spacing w:before="0" w:after="0" w:line="240" w:lineRule="auto"/>
              <w:jc w:val="center"/>
              <w:rPr>
                <w:ins w:id="89485" w:author="pete jones" w:date="2022-01-11T16:56:00Z"/>
                <w:rFonts w:ascii="Calibri" w:hAnsi="Calibri" w:cs="Calibri"/>
                <w:color w:val="000000"/>
                <w:sz w:val="22"/>
                <w:szCs w:val="22"/>
              </w:rPr>
            </w:pPr>
            <w:ins w:id="8948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1F2997A" w14:textId="77777777" w:rsidR="00646540" w:rsidRPr="00646540" w:rsidRDefault="00646540" w:rsidP="00646540">
            <w:pPr>
              <w:spacing w:before="0" w:after="0" w:line="240" w:lineRule="auto"/>
              <w:jc w:val="center"/>
              <w:rPr>
                <w:ins w:id="89487" w:author="pete jones" w:date="2022-01-11T16:56:00Z"/>
                <w:rFonts w:ascii="Calibri" w:hAnsi="Calibri" w:cs="Calibri"/>
                <w:color w:val="000000"/>
                <w:sz w:val="22"/>
                <w:szCs w:val="22"/>
              </w:rPr>
            </w:pPr>
            <w:ins w:id="8948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2F6C8EA" w14:textId="77777777" w:rsidR="00646540" w:rsidRPr="00646540" w:rsidRDefault="00646540" w:rsidP="00646540">
            <w:pPr>
              <w:spacing w:before="0" w:after="0" w:line="240" w:lineRule="auto"/>
              <w:jc w:val="center"/>
              <w:rPr>
                <w:ins w:id="89489" w:author="pete jones" w:date="2022-01-11T16:56:00Z"/>
                <w:rFonts w:ascii="Calibri" w:hAnsi="Calibri" w:cs="Calibri"/>
                <w:color w:val="000000"/>
                <w:sz w:val="22"/>
                <w:szCs w:val="22"/>
              </w:rPr>
            </w:pPr>
            <w:ins w:id="8949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086B2EB" w14:textId="77777777" w:rsidR="00646540" w:rsidRPr="00646540" w:rsidRDefault="00646540" w:rsidP="00646540">
            <w:pPr>
              <w:spacing w:before="0" w:after="0" w:line="240" w:lineRule="auto"/>
              <w:jc w:val="center"/>
              <w:rPr>
                <w:ins w:id="89491" w:author="pete jones" w:date="2022-01-11T16:56:00Z"/>
                <w:rFonts w:ascii="Calibri" w:hAnsi="Calibri" w:cs="Calibri"/>
                <w:color w:val="000000"/>
                <w:sz w:val="22"/>
                <w:szCs w:val="22"/>
              </w:rPr>
            </w:pPr>
            <w:ins w:id="8949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8AA927" w14:textId="77777777" w:rsidR="00646540" w:rsidRPr="00646540" w:rsidRDefault="00646540" w:rsidP="00646540">
            <w:pPr>
              <w:spacing w:before="0" w:after="0" w:line="240" w:lineRule="auto"/>
              <w:jc w:val="center"/>
              <w:rPr>
                <w:ins w:id="89493" w:author="pete jones" w:date="2022-01-11T16:56:00Z"/>
                <w:rFonts w:ascii="Calibri" w:hAnsi="Calibri" w:cs="Calibri"/>
                <w:color w:val="000000"/>
                <w:sz w:val="22"/>
                <w:szCs w:val="22"/>
              </w:rPr>
            </w:pPr>
            <w:ins w:id="8949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881774" w14:textId="77777777" w:rsidR="00646540" w:rsidRPr="00646540" w:rsidRDefault="00646540" w:rsidP="00646540">
            <w:pPr>
              <w:spacing w:before="0" w:after="0" w:line="240" w:lineRule="auto"/>
              <w:jc w:val="center"/>
              <w:rPr>
                <w:ins w:id="89495" w:author="pete jones" w:date="2022-01-11T16:56:00Z"/>
                <w:rFonts w:ascii="Calibri" w:hAnsi="Calibri" w:cs="Calibri"/>
                <w:color w:val="000000"/>
                <w:sz w:val="22"/>
                <w:szCs w:val="22"/>
              </w:rPr>
            </w:pPr>
            <w:ins w:id="8949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F8B8A0" w14:textId="77777777" w:rsidR="00646540" w:rsidRPr="00646540" w:rsidRDefault="00646540" w:rsidP="00646540">
            <w:pPr>
              <w:spacing w:before="0" w:after="0" w:line="240" w:lineRule="auto"/>
              <w:jc w:val="center"/>
              <w:rPr>
                <w:ins w:id="89497" w:author="pete jones" w:date="2022-01-11T16:56:00Z"/>
                <w:rFonts w:ascii="Calibri" w:hAnsi="Calibri" w:cs="Calibri"/>
                <w:color w:val="000000"/>
                <w:sz w:val="22"/>
                <w:szCs w:val="22"/>
              </w:rPr>
            </w:pPr>
            <w:ins w:id="8949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CF92CA" w14:textId="77777777" w:rsidR="00646540" w:rsidRPr="00646540" w:rsidRDefault="00646540" w:rsidP="00646540">
            <w:pPr>
              <w:spacing w:before="0" w:after="0" w:line="240" w:lineRule="auto"/>
              <w:jc w:val="center"/>
              <w:rPr>
                <w:ins w:id="89499" w:author="pete jones" w:date="2022-01-11T16:56:00Z"/>
                <w:rFonts w:ascii="Calibri" w:hAnsi="Calibri" w:cs="Calibri"/>
                <w:color w:val="000000"/>
                <w:sz w:val="22"/>
                <w:szCs w:val="22"/>
              </w:rPr>
            </w:pPr>
            <w:ins w:id="8950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3F1FDC" w14:textId="77777777" w:rsidR="00646540" w:rsidRPr="00646540" w:rsidRDefault="00646540" w:rsidP="00646540">
            <w:pPr>
              <w:spacing w:before="0" w:after="0" w:line="240" w:lineRule="auto"/>
              <w:jc w:val="center"/>
              <w:rPr>
                <w:ins w:id="89501" w:author="pete jones" w:date="2022-01-11T16:56:00Z"/>
                <w:rFonts w:ascii="Calibri" w:hAnsi="Calibri" w:cs="Calibri"/>
                <w:color w:val="000000"/>
                <w:sz w:val="22"/>
                <w:szCs w:val="22"/>
              </w:rPr>
            </w:pPr>
            <w:ins w:id="89502"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DB5F18C" w14:textId="77777777" w:rsidR="00646540" w:rsidRPr="00646540" w:rsidRDefault="00646540" w:rsidP="00646540">
            <w:pPr>
              <w:spacing w:before="0" w:after="0" w:line="240" w:lineRule="auto"/>
              <w:jc w:val="center"/>
              <w:rPr>
                <w:ins w:id="89503" w:author="pete jones" w:date="2022-01-11T16:56:00Z"/>
                <w:rFonts w:ascii="Calibri" w:hAnsi="Calibri" w:cs="Calibri"/>
                <w:color w:val="000000"/>
                <w:sz w:val="22"/>
                <w:szCs w:val="22"/>
              </w:rPr>
            </w:pPr>
            <w:ins w:id="89504" w:author="pete jones" w:date="2022-01-11T16:56:00Z">
              <w:r w:rsidRPr="00646540">
                <w:rPr>
                  <w:rFonts w:ascii="Calibri" w:hAnsi="Calibri" w:cs="Calibri"/>
                  <w:color w:val="000000"/>
                  <w:sz w:val="22"/>
                  <w:szCs w:val="22"/>
                </w:rPr>
                <w:t> </w:t>
              </w:r>
            </w:ins>
          </w:p>
        </w:tc>
      </w:tr>
      <w:tr w:rsidR="00646540" w:rsidRPr="00646540" w14:paraId="4DDDB2C8" w14:textId="77777777" w:rsidTr="00646540">
        <w:trPr>
          <w:trHeight w:val="300"/>
          <w:ins w:id="89505"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E55685F" w14:textId="77777777" w:rsidR="00646540" w:rsidRPr="00646540" w:rsidRDefault="00646540" w:rsidP="00646540">
            <w:pPr>
              <w:spacing w:before="0" w:after="0" w:line="240" w:lineRule="auto"/>
              <w:jc w:val="center"/>
              <w:rPr>
                <w:ins w:id="89506" w:author="pete jones" w:date="2022-01-11T16:56:00Z"/>
                <w:rFonts w:ascii="Calibri" w:hAnsi="Calibri" w:cs="Calibri"/>
                <w:color w:val="000000"/>
                <w:sz w:val="22"/>
                <w:szCs w:val="22"/>
              </w:rPr>
            </w:pPr>
            <w:ins w:id="89507"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D91BC1B" w14:textId="77777777" w:rsidR="00646540" w:rsidRPr="00646540" w:rsidRDefault="00646540" w:rsidP="00646540">
            <w:pPr>
              <w:spacing w:before="0" w:after="0" w:line="240" w:lineRule="auto"/>
              <w:jc w:val="left"/>
              <w:rPr>
                <w:ins w:id="89508" w:author="pete jones" w:date="2022-01-11T16:56:00Z"/>
                <w:rFonts w:ascii="Calibri" w:hAnsi="Calibri" w:cs="Calibri"/>
                <w:color w:val="000000"/>
                <w:sz w:val="22"/>
                <w:szCs w:val="22"/>
              </w:rPr>
            </w:pPr>
            <w:ins w:id="89509" w:author="pete jones" w:date="2022-01-11T16:56:00Z">
              <w:r w:rsidRPr="00646540">
                <w:rPr>
                  <w:rFonts w:ascii="Calibri" w:hAnsi="Calibri" w:cs="Calibri"/>
                  <w:color w:val="000000"/>
                  <w:sz w:val="22"/>
                  <w:szCs w:val="22"/>
                </w:rPr>
                <w:t>Thermodynamics and Fluid Mechanics</w:t>
              </w:r>
            </w:ins>
          </w:p>
        </w:tc>
        <w:tc>
          <w:tcPr>
            <w:tcW w:w="419" w:type="dxa"/>
            <w:tcBorders>
              <w:top w:val="nil"/>
              <w:left w:val="nil"/>
              <w:bottom w:val="single" w:sz="4" w:space="0" w:color="auto"/>
              <w:right w:val="single" w:sz="4" w:space="0" w:color="auto"/>
            </w:tcBorders>
            <w:shd w:val="clear" w:color="auto" w:fill="auto"/>
            <w:noWrap/>
            <w:vAlign w:val="bottom"/>
            <w:hideMark/>
          </w:tcPr>
          <w:p w14:paraId="5AEA4F78" w14:textId="77777777" w:rsidR="00646540" w:rsidRPr="00646540" w:rsidRDefault="00646540" w:rsidP="00646540">
            <w:pPr>
              <w:spacing w:before="0" w:after="0" w:line="240" w:lineRule="auto"/>
              <w:jc w:val="center"/>
              <w:rPr>
                <w:ins w:id="89510" w:author="pete jones" w:date="2022-01-11T16:56:00Z"/>
                <w:rFonts w:ascii="Calibri" w:hAnsi="Calibri" w:cs="Calibri"/>
                <w:color w:val="000000"/>
                <w:sz w:val="22"/>
                <w:szCs w:val="22"/>
              </w:rPr>
            </w:pPr>
            <w:ins w:id="89511"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69F78B94" w14:textId="77777777" w:rsidR="00646540" w:rsidRPr="00646540" w:rsidRDefault="00646540" w:rsidP="00646540">
            <w:pPr>
              <w:spacing w:before="0" w:after="0" w:line="240" w:lineRule="auto"/>
              <w:jc w:val="center"/>
              <w:rPr>
                <w:ins w:id="89512" w:author="pete jones" w:date="2022-01-11T16:56:00Z"/>
                <w:rFonts w:ascii="Calibri" w:hAnsi="Calibri" w:cs="Calibri"/>
                <w:color w:val="000000"/>
                <w:sz w:val="22"/>
                <w:szCs w:val="22"/>
              </w:rPr>
            </w:pPr>
            <w:ins w:id="89513"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58B29690" w14:textId="77777777" w:rsidR="00646540" w:rsidRPr="00646540" w:rsidRDefault="00646540" w:rsidP="00646540">
            <w:pPr>
              <w:spacing w:before="0" w:after="0" w:line="240" w:lineRule="auto"/>
              <w:jc w:val="center"/>
              <w:rPr>
                <w:ins w:id="89514" w:author="pete jones" w:date="2022-01-11T16:56:00Z"/>
                <w:rFonts w:ascii="Calibri" w:hAnsi="Calibri" w:cs="Calibri"/>
                <w:color w:val="000000"/>
                <w:sz w:val="22"/>
                <w:szCs w:val="22"/>
              </w:rPr>
            </w:pPr>
            <w:ins w:id="8951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646FE6F" w14:textId="77777777" w:rsidR="00646540" w:rsidRPr="00646540" w:rsidRDefault="00646540" w:rsidP="00646540">
            <w:pPr>
              <w:spacing w:before="0" w:after="0" w:line="240" w:lineRule="auto"/>
              <w:jc w:val="center"/>
              <w:rPr>
                <w:ins w:id="89516" w:author="pete jones" w:date="2022-01-11T16:56:00Z"/>
                <w:rFonts w:ascii="Calibri" w:hAnsi="Calibri" w:cs="Calibri"/>
                <w:color w:val="000000"/>
                <w:sz w:val="22"/>
                <w:szCs w:val="22"/>
              </w:rPr>
            </w:pPr>
            <w:ins w:id="8951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C9BC648" w14:textId="77777777" w:rsidR="00646540" w:rsidRPr="00646540" w:rsidRDefault="00646540" w:rsidP="00646540">
            <w:pPr>
              <w:spacing w:before="0" w:after="0" w:line="240" w:lineRule="auto"/>
              <w:jc w:val="center"/>
              <w:rPr>
                <w:ins w:id="89518" w:author="pete jones" w:date="2022-01-11T16:56:00Z"/>
                <w:rFonts w:ascii="Calibri" w:hAnsi="Calibri" w:cs="Calibri"/>
                <w:color w:val="000000"/>
                <w:sz w:val="22"/>
                <w:szCs w:val="22"/>
              </w:rPr>
            </w:pPr>
            <w:ins w:id="8951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F12AFD0" w14:textId="77777777" w:rsidR="00646540" w:rsidRPr="00646540" w:rsidRDefault="00646540" w:rsidP="00646540">
            <w:pPr>
              <w:spacing w:before="0" w:after="0" w:line="240" w:lineRule="auto"/>
              <w:jc w:val="center"/>
              <w:rPr>
                <w:ins w:id="89520" w:author="pete jones" w:date="2022-01-11T16:56:00Z"/>
                <w:rFonts w:ascii="Calibri" w:hAnsi="Calibri" w:cs="Calibri"/>
                <w:color w:val="000000"/>
                <w:sz w:val="22"/>
                <w:szCs w:val="22"/>
              </w:rPr>
            </w:pPr>
            <w:ins w:id="8952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EFC1EA" w14:textId="77777777" w:rsidR="00646540" w:rsidRPr="00646540" w:rsidRDefault="00646540" w:rsidP="00646540">
            <w:pPr>
              <w:spacing w:before="0" w:after="0" w:line="240" w:lineRule="auto"/>
              <w:jc w:val="center"/>
              <w:rPr>
                <w:ins w:id="89522" w:author="pete jones" w:date="2022-01-11T16:56:00Z"/>
                <w:rFonts w:ascii="Calibri" w:hAnsi="Calibri" w:cs="Calibri"/>
                <w:color w:val="000000"/>
                <w:sz w:val="22"/>
                <w:szCs w:val="22"/>
              </w:rPr>
            </w:pPr>
            <w:ins w:id="8952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EEF185" w14:textId="77777777" w:rsidR="00646540" w:rsidRPr="00646540" w:rsidRDefault="00646540" w:rsidP="00646540">
            <w:pPr>
              <w:spacing w:before="0" w:after="0" w:line="240" w:lineRule="auto"/>
              <w:jc w:val="center"/>
              <w:rPr>
                <w:ins w:id="89524" w:author="pete jones" w:date="2022-01-11T16:56:00Z"/>
                <w:rFonts w:ascii="Calibri" w:hAnsi="Calibri" w:cs="Calibri"/>
                <w:color w:val="000000"/>
                <w:sz w:val="22"/>
                <w:szCs w:val="22"/>
              </w:rPr>
            </w:pPr>
            <w:ins w:id="8952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B4480B" w14:textId="77777777" w:rsidR="00646540" w:rsidRPr="00646540" w:rsidRDefault="00646540" w:rsidP="00646540">
            <w:pPr>
              <w:spacing w:before="0" w:after="0" w:line="240" w:lineRule="auto"/>
              <w:jc w:val="center"/>
              <w:rPr>
                <w:ins w:id="89526" w:author="pete jones" w:date="2022-01-11T16:56:00Z"/>
                <w:rFonts w:ascii="Calibri" w:hAnsi="Calibri" w:cs="Calibri"/>
                <w:color w:val="000000"/>
                <w:sz w:val="22"/>
                <w:szCs w:val="22"/>
              </w:rPr>
            </w:pPr>
            <w:ins w:id="8952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3CA7D6" w14:textId="77777777" w:rsidR="00646540" w:rsidRPr="00646540" w:rsidRDefault="00646540" w:rsidP="00646540">
            <w:pPr>
              <w:spacing w:before="0" w:after="0" w:line="240" w:lineRule="auto"/>
              <w:jc w:val="center"/>
              <w:rPr>
                <w:ins w:id="89528" w:author="pete jones" w:date="2022-01-11T16:56:00Z"/>
                <w:rFonts w:ascii="Calibri" w:hAnsi="Calibri" w:cs="Calibri"/>
                <w:color w:val="000000"/>
                <w:sz w:val="22"/>
                <w:szCs w:val="22"/>
              </w:rPr>
            </w:pPr>
            <w:ins w:id="8952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FF8E6A" w14:textId="77777777" w:rsidR="00646540" w:rsidRPr="00646540" w:rsidRDefault="00646540" w:rsidP="00646540">
            <w:pPr>
              <w:spacing w:before="0" w:after="0" w:line="240" w:lineRule="auto"/>
              <w:jc w:val="center"/>
              <w:rPr>
                <w:ins w:id="89530" w:author="pete jones" w:date="2022-01-11T16:56:00Z"/>
                <w:rFonts w:ascii="Calibri" w:hAnsi="Calibri" w:cs="Calibri"/>
                <w:color w:val="000000"/>
                <w:sz w:val="22"/>
                <w:szCs w:val="22"/>
              </w:rPr>
            </w:pPr>
            <w:ins w:id="89531"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20751E5" w14:textId="77777777" w:rsidR="00646540" w:rsidRPr="00646540" w:rsidRDefault="00646540" w:rsidP="00646540">
            <w:pPr>
              <w:spacing w:before="0" w:after="0" w:line="240" w:lineRule="auto"/>
              <w:jc w:val="center"/>
              <w:rPr>
                <w:ins w:id="89532" w:author="pete jones" w:date="2022-01-11T16:56:00Z"/>
                <w:rFonts w:ascii="Calibri" w:hAnsi="Calibri" w:cs="Calibri"/>
                <w:color w:val="000000"/>
                <w:sz w:val="22"/>
                <w:szCs w:val="22"/>
              </w:rPr>
            </w:pPr>
            <w:ins w:id="89533" w:author="pete jones" w:date="2022-01-11T16:56:00Z">
              <w:r w:rsidRPr="00646540">
                <w:rPr>
                  <w:rFonts w:ascii="Calibri" w:hAnsi="Calibri" w:cs="Calibri"/>
                  <w:color w:val="000000"/>
                  <w:sz w:val="22"/>
                  <w:szCs w:val="22"/>
                </w:rPr>
                <w:t> </w:t>
              </w:r>
            </w:ins>
          </w:p>
        </w:tc>
      </w:tr>
      <w:tr w:rsidR="00646540" w:rsidRPr="00646540" w14:paraId="5CEE7E17" w14:textId="77777777" w:rsidTr="00646540">
        <w:trPr>
          <w:trHeight w:val="300"/>
          <w:ins w:id="89534"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D206E69" w14:textId="77777777" w:rsidR="00646540" w:rsidRPr="00646540" w:rsidRDefault="00646540" w:rsidP="00646540">
            <w:pPr>
              <w:spacing w:before="0" w:after="0" w:line="240" w:lineRule="auto"/>
              <w:jc w:val="center"/>
              <w:rPr>
                <w:ins w:id="89535" w:author="pete jones" w:date="2022-01-11T16:56:00Z"/>
                <w:rFonts w:ascii="Calibri" w:hAnsi="Calibri" w:cs="Calibri"/>
                <w:color w:val="000000"/>
                <w:sz w:val="22"/>
                <w:szCs w:val="22"/>
              </w:rPr>
            </w:pPr>
            <w:ins w:id="89536"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0387E1F" w14:textId="77777777" w:rsidR="00646540" w:rsidRPr="00646540" w:rsidRDefault="00646540" w:rsidP="00646540">
            <w:pPr>
              <w:spacing w:before="0" w:after="0" w:line="240" w:lineRule="auto"/>
              <w:jc w:val="left"/>
              <w:rPr>
                <w:ins w:id="89537" w:author="pete jones" w:date="2022-01-11T16:56:00Z"/>
                <w:rFonts w:ascii="Calibri" w:hAnsi="Calibri" w:cs="Calibri"/>
                <w:color w:val="000000"/>
                <w:sz w:val="22"/>
                <w:szCs w:val="22"/>
              </w:rPr>
            </w:pPr>
            <w:ins w:id="89538" w:author="pete jones" w:date="2022-01-11T16:56:00Z">
              <w:r w:rsidRPr="00646540">
                <w:rPr>
                  <w:rFonts w:ascii="Calibri" w:hAnsi="Calibri" w:cs="Calibri"/>
                  <w:color w:val="000000"/>
                  <w:sz w:val="22"/>
                  <w:szCs w:val="22"/>
                </w:rPr>
                <w:t>Electronic Systems for Mechanical Engineers</w:t>
              </w:r>
            </w:ins>
          </w:p>
        </w:tc>
        <w:tc>
          <w:tcPr>
            <w:tcW w:w="419" w:type="dxa"/>
            <w:tcBorders>
              <w:top w:val="nil"/>
              <w:left w:val="nil"/>
              <w:bottom w:val="single" w:sz="4" w:space="0" w:color="auto"/>
              <w:right w:val="single" w:sz="4" w:space="0" w:color="auto"/>
            </w:tcBorders>
            <w:shd w:val="clear" w:color="auto" w:fill="auto"/>
            <w:noWrap/>
            <w:vAlign w:val="bottom"/>
            <w:hideMark/>
          </w:tcPr>
          <w:p w14:paraId="424B4C25" w14:textId="77777777" w:rsidR="00646540" w:rsidRPr="00646540" w:rsidRDefault="00646540" w:rsidP="00646540">
            <w:pPr>
              <w:spacing w:before="0" w:after="0" w:line="240" w:lineRule="auto"/>
              <w:jc w:val="center"/>
              <w:rPr>
                <w:ins w:id="89539" w:author="pete jones" w:date="2022-01-11T16:56:00Z"/>
                <w:rFonts w:ascii="Calibri" w:hAnsi="Calibri" w:cs="Calibri"/>
                <w:color w:val="000000"/>
                <w:sz w:val="22"/>
                <w:szCs w:val="22"/>
              </w:rPr>
            </w:pPr>
            <w:ins w:id="89540"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5DB4FC09" w14:textId="77777777" w:rsidR="00646540" w:rsidRPr="00646540" w:rsidRDefault="00646540" w:rsidP="00646540">
            <w:pPr>
              <w:spacing w:before="0" w:after="0" w:line="240" w:lineRule="auto"/>
              <w:jc w:val="center"/>
              <w:rPr>
                <w:ins w:id="89541" w:author="pete jones" w:date="2022-01-11T16:56:00Z"/>
                <w:rFonts w:ascii="Calibri" w:hAnsi="Calibri" w:cs="Calibri"/>
                <w:color w:val="000000"/>
                <w:sz w:val="22"/>
                <w:szCs w:val="22"/>
              </w:rPr>
            </w:pPr>
            <w:ins w:id="89542"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0335C1E3" w14:textId="77777777" w:rsidR="00646540" w:rsidRPr="00646540" w:rsidRDefault="00646540" w:rsidP="00646540">
            <w:pPr>
              <w:spacing w:before="0" w:after="0" w:line="240" w:lineRule="auto"/>
              <w:jc w:val="center"/>
              <w:rPr>
                <w:ins w:id="89543" w:author="pete jones" w:date="2022-01-11T16:56:00Z"/>
                <w:rFonts w:ascii="Calibri" w:hAnsi="Calibri" w:cs="Calibri"/>
                <w:color w:val="000000"/>
                <w:sz w:val="22"/>
                <w:szCs w:val="22"/>
              </w:rPr>
            </w:pPr>
            <w:ins w:id="8954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05BC20F" w14:textId="77777777" w:rsidR="00646540" w:rsidRPr="00646540" w:rsidRDefault="00646540" w:rsidP="00646540">
            <w:pPr>
              <w:spacing w:before="0" w:after="0" w:line="240" w:lineRule="auto"/>
              <w:jc w:val="center"/>
              <w:rPr>
                <w:ins w:id="89545" w:author="pete jones" w:date="2022-01-11T16:56:00Z"/>
                <w:rFonts w:ascii="Calibri" w:hAnsi="Calibri" w:cs="Calibri"/>
                <w:color w:val="000000"/>
                <w:sz w:val="22"/>
                <w:szCs w:val="22"/>
              </w:rPr>
            </w:pPr>
            <w:ins w:id="8954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B3093D1" w14:textId="77777777" w:rsidR="00646540" w:rsidRPr="00646540" w:rsidRDefault="00646540" w:rsidP="00646540">
            <w:pPr>
              <w:spacing w:before="0" w:after="0" w:line="240" w:lineRule="auto"/>
              <w:jc w:val="center"/>
              <w:rPr>
                <w:ins w:id="89547" w:author="pete jones" w:date="2022-01-11T16:56:00Z"/>
                <w:rFonts w:ascii="Calibri" w:hAnsi="Calibri" w:cs="Calibri"/>
                <w:color w:val="000000"/>
                <w:sz w:val="22"/>
                <w:szCs w:val="22"/>
              </w:rPr>
            </w:pPr>
            <w:ins w:id="8954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1A385A7" w14:textId="77777777" w:rsidR="00646540" w:rsidRPr="00646540" w:rsidRDefault="00646540" w:rsidP="00646540">
            <w:pPr>
              <w:spacing w:before="0" w:after="0" w:line="240" w:lineRule="auto"/>
              <w:jc w:val="center"/>
              <w:rPr>
                <w:ins w:id="89549" w:author="pete jones" w:date="2022-01-11T16:56:00Z"/>
                <w:rFonts w:ascii="Calibri" w:hAnsi="Calibri" w:cs="Calibri"/>
                <w:color w:val="000000"/>
                <w:sz w:val="22"/>
                <w:szCs w:val="22"/>
              </w:rPr>
            </w:pPr>
            <w:ins w:id="8955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4B3181" w14:textId="77777777" w:rsidR="00646540" w:rsidRPr="00646540" w:rsidRDefault="00646540" w:rsidP="00646540">
            <w:pPr>
              <w:spacing w:before="0" w:after="0" w:line="240" w:lineRule="auto"/>
              <w:jc w:val="center"/>
              <w:rPr>
                <w:ins w:id="89551" w:author="pete jones" w:date="2022-01-11T16:56:00Z"/>
                <w:rFonts w:ascii="Calibri" w:hAnsi="Calibri" w:cs="Calibri"/>
                <w:color w:val="000000"/>
                <w:sz w:val="22"/>
                <w:szCs w:val="22"/>
              </w:rPr>
            </w:pPr>
            <w:ins w:id="8955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B719E7" w14:textId="77777777" w:rsidR="00646540" w:rsidRPr="00646540" w:rsidRDefault="00646540" w:rsidP="00646540">
            <w:pPr>
              <w:spacing w:before="0" w:after="0" w:line="240" w:lineRule="auto"/>
              <w:jc w:val="center"/>
              <w:rPr>
                <w:ins w:id="89553" w:author="pete jones" w:date="2022-01-11T16:56:00Z"/>
                <w:rFonts w:ascii="Calibri" w:hAnsi="Calibri" w:cs="Calibri"/>
                <w:color w:val="000000"/>
                <w:sz w:val="22"/>
                <w:szCs w:val="22"/>
              </w:rPr>
            </w:pPr>
            <w:ins w:id="8955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6965F1" w14:textId="77777777" w:rsidR="00646540" w:rsidRPr="00646540" w:rsidRDefault="00646540" w:rsidP="00646540">
            <w:pPr>
              <w:spacing w:before="0" w:after="0" w:line="240" w:lineRule="auto"/>
              <w:jc w:val="center"/>
              <w:rPr>
                <w:ins w:id="89555" w:author="pete jones" w:date="2022-01-11T16:56:00Z"/>
                <w:rFonts w:ascii="Calibri" w:hAnsi="Calibri" w:cs="Calibri"/>
                <w:color w:val="000000"/>
                <w:sz w:val="22"/>
                <w:szCs w:val="22"/>
              </w:rPr>
            </w:pPr>
            <w:ins w:id="8955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78C325" w14:textId="77777777" w:rsidR="00646540" w:rsidRPr="00646540" w:rsidRDefault="00646540" w:rsidP="00646540">
            <w:pPr>
              <w:spacing w:before="0" w:after="0" w:line="240" w:lineRule="auto"/>
              <w:jc w:val="center"/>
              <w:rPr>
                <w:ins w:id="89557" w:author="pete jones" w:date="2022-01-11T16:56:00Z"/>
                <w:rFonts w:ascii="Calibri" w:hAnsi="Calibri" w:cs="Calibri"/>
                <w:color w:val="000000"/>
                <w:sz w:val="22"/>
                <w:szCs w:val="22"/>
              </w:rPr>
            </w:pPr>
            <w:ins w:id="8955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E307D4" w14:textId="77777777" w:rsidR="00646540" w:rsidRPr="00646540" w:rsidRDefault="00646540" w:rsidP="00646540">
            <w:pPr>
              <w:spacing w:before="0" w:after="0" w:line="240" w:lineRule="auto"/>
              <w:jc w:val="center"/>
              <w:rPr>
                <w:ins w:id="89559" w:author="pete jones" w:date="2022-01-11T16:56:00Z"/>
                <w:rFonts w:ascii="Calibri" w:hAnsi="Calibri" w:cs="Calibri"/>
                <w:color w:val="000000"/>
                <w:sz w:val="22"/>
                <w:szCs w:val="22"/>
              </w:rPr>
            </w:pPr>
            <w:ins w:id="89560"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8B0425B" w14:textId="77777777" w:rsidR="00646540" w:rsidRPr="00646540" w:rsidRDefault="00646540" w:rsidP="00646540">
            <w:pPr>
              <w:spacing w:before="0" w:after="0" w:line="240" w:lineRule="auto"/>
              <w:jc w:val="center"/>
              <w:rPr>
                <w:ins w:id="89561" w:author="pete jones" w:date="2022-01-11T16:56:00Z"/>
                <w:rFonts w:ascii="Calibri" w:hAnsi="Calibri" w:cs="Calibri"/>
                <w:color w:val="000000"/>
                <w:sz w:val="22"/>
                <w:szCs w:val="22"/>
              </w:rPr>
            </w:pPr>
            <w:ins w:id="89562" w:author="pete jones" w:date="2022-01-11T16:56:00Z">
              <w:r w:rsidRPr="00646540">
                <w:rPr>
                  <w:rFonts w:ascii="Calibri" w:hAnsi="Calibri" w:cs="Calibri"/>
                  <w:color w:val="000000"/>
                  <w:sz w:val="22"/>
                  <w:szCs w:val="22"/>
                </w:rPr>
                <w:t> </w:t>
              </w:r>
            </w:ins>
          </w:p>
        </w:tc>
      </w:tr>
      <w:tr w:rsidR="00646540" w:rsidRPr="00646540" w14:paraId="558C725D" w14:textId="77777777" w:rsidTr="00646540">
        <w:trPr>
          <w:trHeight w:val="300"/>
          <w:ins w:id="89563"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4681AD0" w14:textId="77777777" w:rsidR="00646540" w:rsidRPr="00646540" w:rsidRDefault="00646540" w:rsidP="00646540">
            <w:pPr>
              <w:spacing w:before="0" w:after="0" w:line="240" w:lineRule="auto"/>
              <w:jc w:val="center"/>
              <w:rPr>
                <w:ins w:id="89564" w:author="pete jones" w:date="2022-01-11T16:56:00Z"/>
                <w:rFonts w:ascii="Calibri" w:hAnsi="Calibri" w:cs="Calibri"/>
                <w:color w:val="000000"/>
                <w:sz w:val="22"/>
                <w:szCs w:val="22"/>
              </w:rPr>
            </w:pPr>
            <w:ins w:id="89565"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8D96AF6" w14:textId="77777777" w:rsidR="00646540" w:rsidRPr="00646540" w:rsidRDefault="00646540" w:rsidP="00646540">
            <w:pPr>
              <w:spacing w:before="0" w:after="0" w:line="240" w:lineRule="auto"/>
              <w:jc w:val="left"/>
              <w:rPr>
                <w:ins w:id="89566" w:author="pete jones" w:date="2022-01-11T16:56:00Z"/>
                <w:rFonts w:ascii="Calibri" w:hAnsi="Calibri" w:cs="Calibri"/>
                <w:color w:val="000000"/>
                <w:sz w:val="22"/>
                <w:szCs w:val="22"/>
              </w:rPr>
            </w:pPr>
            <w:ins w:id="89567" w:author="pete jones" w:date="2022-01-11T16:56:00Z">
              <w:r w:rsidRPr="00646540">
                <w:rPr>
                  <w:rFonts w:ascii="Calibri" w:hAnsi="Calibri" w:cs="Calibri"/>
                  <w:color w:val="000000"/>
                  <w:sz w:val="22"/>
                  <w:szCs w:val="22"/>
                </w:rPr>
                <w:t>Mechanics of Materials</w:t>
              </w:r>
            </w:ins>
          </w:p>
        </w:tc>
        <w:tc>
          <w:tcPr>
            <w:tcW w:w="419" w:type="dxa"/>
            <w:tcBorders>
              <w:top w:val="nil"/>
              <w:left w:val="nil"/>
              <w:bottom w:val="single" w:sz="4" w:space="0" w:color="auto"/>
              <w:right w:val="single" w:sz="4" w:space="0" w:color="auto"/>
            </w:tcBorders>
            <w:shd w:val="clear" w:color="auto" w:fill="auto"/>
            <w:noWrap/>
            <w:vAlign w:val="bottom"/>
            <w:hideMark/>
          </w:tcPr>
          <w:p w14:paraId="77E9518E" w14:textId="77777777" w:rsidR="00646540" w:rsidRPr="00646540" w:rsidRDefault="00646540" w:rsidP="00646540">
            <w:pPr>
              <w:spacing w:before="0" w:after="0" w:line="240" w:lineRule="auto"/>
              <w:jc w:val="center"/>
              <w:rPr>
                <w:ins w:id="89568" w:author="pete jones" w:date="2022-01-11T16:56:00Z"/>
                <w:rFonts w:ascii="Calibri" w:hAnsi="Calibri" w:cs="Calibri"/>
                <w:color w:val="000000"/>
                <w:sz w:val="22"/>
                <w:szCs w:val="22"/>
              </w:rPr>
            </w:pPr>
            <w:ins w:id="89569"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4CEAADE5" w14:textId="77777777" w:rsidR="00646540" w:rsidRPr="00646540" w:rsidRDefault="00646540" w:rsidP="00646540">
            <w:pPr>
              <w:spacing w:before="0" w:after="0" w:line="240" w:lineRule="auto"/>
              <w:jc w:val="center"/>
              <w:rPr>
                <w:ins w:id="89570" w:author="pete jones" w:date="2022-01-11T16:56:00Z"/>
                <w:rFonts w:ascii="Calibri" w:hAnsi="Calibri" w:cs="Calibri"/>
                <w:color w:val="000000"/>
                <w:sz w:val="22"/>
                <w:szCs w:val="22"/>
              </w:rPr>
            </w:pPr>
            <w:ins w:id="89571"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621E0707" w14:textId="77777777" w:rsidR="00646540" w:rsidRPr="00646540" w:rsidRDefault="00646540" w:rsidP="00646540">
            <w:pPr>
              <w:spacing w:before="0" w:after="0" w:line="240" w:lineRule="auto"/>
              <w:jc w:val="center"/>
              <w:rPr>
                <w:ins w:id="89572" w:author="pete jones" w:date="2022-01-11T16:56:00Z"/>
                <w:rFonts w:ascii="Calibri" w:hAnsi="Calibri" w:cs="Calibri"/>
                <w:color w:val="000000"/>
                <w:sz w:val="22"/>
                <w:szCs w:val="22"/>
              </w:rPr>
            </w:pPr>
            <w:ins w:id="8957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5007368" w14:textId="77777777" w:rsidR="00646540" w:rsidRPr="00646540" w:rsidRDefault="00646540" w:rsidP="00646540">
            <w:pPr>
              <w:spacing w:before="0" w:after="0" w:line="240" w:lineRule="auto"/>
              <w:jc w:val="center"/>
              <w:rPr>
                <w:ins w:id="89574" w:author="pete jones" w:date="2022-01-11T16:56:00Z"/>
                <w:rFonts w:ascii="Calibri" w:hAnsi="Calibri" w:cs="Calibri"/>
                <w:color w:val="000000"/>
                <w:sz w:val="22"/>
                <w:szCs w:val="22"/>
              </w:rPr>
            </w:pPr>
            <w:ins w:id="8957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D582AC7" w14:textId="77777777" w:rsidR="00646540" w:rsidRPr="00646540" w:rsidRDefault="00646540" w:rsidP="00646540">
            <w:pPr>
              <w:spacing w:before="0" w:after="0" w:line="240" w:lineRule="auto"/>
              <w:jc w:val="center"/>
              <w:rPr>
                <w:ins w:id="89576" w:author="pete jones" w:date="2022-01-11T16:56:00Z"/>
                <w:rFonts w:ascii="Calibri" w:hAnsi="Calibri" w:cs="Calibri"/>
                <w:color w:val="000000"/>
                <w:sz w:val="22"/>
                <w:szCs w:val="22"/>
              </w:rPr>
            </w:pPr>
            <w:ins w:id="8957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A6E17DD" w14:textId="77777777" w:rsidR="00646540" w:rsidRPr="00646540" w:rsidRDefault="00646540" w:rsidP="00646540">
            <w:pPr>
              <w:spacing w:before="0" w:after="0" w:line="240" w:lineRule="auto"/>
              <w:jc w:val="center"/>
              <w:rPr>
                <w:ins w:id="89578" w:author="pete jones" w:date="2022-01-11T16:56:00Z"/>
                <w:rFonts w:ascii="Calibri" w:hAnsi="Calibri" w:cs="Calibri"/>
                <w:color w:val="000000"/>
                <w:sz w:val="22"/>
                <w:szCs w:val="22"/>
              </w:rPr>
            </w:pPr>
            <w:ins w:id="8957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9677FE" w14:textId="77777777" w:rsidR="00646540" w:rsidRPr="00646540" w:rsidRDefault="00646540" w:rsidP="00646540">
            <w:pPr>
              <w:spacing w:before="0" w:after="0" w:line="240" w:lineRule="auto"/>
              <w:jc w:val="center"/>
              <w:rPr>
                <w:ins w:id="89580" w:author="pete jones" w:date="2022-01-11T16:56:00Z"/>
                <w:rFonts w:ascii="Calibri" w:hAnsi="Calibri" w:cs="Calibri"/>
                <w:color w:val="000000"/>
                <w:sz w:val="22"/>
                <w:szCs w:val="22"/>
              </w:rPr>
            </w:pPr>
            <w:ins w:id="8958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8604AB" w14:textId="77777777" w:rsidR="00646540" w:rsidRPr="00646540" w:rsidRDefault="00646540" w:rsidP="00646540">
            <w:pPr>
              <w:spacing w:before="0" w:after="0" w:line="240" w:lineRule="auto"/>
              <w:jc w:val="center"/>
              <w:rPr>
                <w:ins w:id="89582" w:author="pete jones" w:date="2022-01-11T16:56:00Z"/>
                <w:rFonts w:ascii="Calibri" w:hAnsi="Calibri" w:cs="Calibri"/>
                <w:color w:val="000000"/>
                <w:sz w:val="22"/>
                <w:szCs w:val="22"/>
              </w:rPr>
            </w:pPr>
            <w:ins w:id="8958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6DF334" w14:textId="77777777" w:rsidR="00646540" w:rsidRPr="00646540" w:rsidRDefault="00646540" w:rsidP="00646540">
            <w:pPr>
              <w:spacing w:before="0" w:after="0" w:line="240" w:lineRule="auto"/>
              <w:jc w:val="center"/>
              <w:rPr>
                <w:ins w:id="89584" w:author="pete jones" w:date="2022-01-11T16:56:00Z"/>
                <w:rFonts w:ascii="Calibri" w:hAnsi="Calibri" w:cs="Calibri"/>
                <w:color w:val="000000"/>
                <w:sz w:val="22"/>
                <w:szCs w:val="22"/>
              </w:rPr>
            </w:pPr>
            <w:ins w:id="8958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17FEFD" w14:textId="77777777" w:rsidR="00646540" w:rsidRPr="00646540" w:rsidRDefault="00646540" w:rsidP="00646540">
            <w:pPr>
              <w:spacing w:before="0" w:after="0" w:line="240" w:lineRule="auto"/>
              <w:jc w:val="center"/>
              <w:rPr>
                <w:ins w:id="89586" w:author="pete jones" w:date="2022-01-11T16:56:00Z"/>
                <w:rFonts w:ascii="Calibri" w:hAnsi="Calibri" w:cs="Calibri"/>
                <w:color w:val="000000"/>
                <w:sz w:val="22"/>
                <w:szCs w:val="22"/>
              </w:rPr>
            </w:pPr>
            <w:ins w:id="8958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9DF55F" w14:textId="77777777" w:rsidR="00646540" w:rsidRPr="00646540" w:rsidRDefault="00646540" w:rsidP="00646540">
            <w:pPr>
              <w:spacing w:before="0" w:after="0" w:line="240" w:lineRule="auto"/>
              <w:jc w:val="center"/>
              <w:rPr>
                <w:ins w:id="89588" w:author="pete jones" w:date="2022-01-11T16:56:00Z"/>
                <w:rFonts w:ascii="Calibri" w:hAnsi="Calibri" w:cs="Calibri"/>
                <w:color w:val="000000"/>
                <w:sz w:val="22"/>
                <w:szCs w:val="22"/>
              </w:rPr>
            </w:pPr>
            <w:ins w:id="89589"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DDAFF98" w14:textId="77777777" w:rsidR="00646540" w:rsidRPr="00646540" w:rsidRDefault="00646540" w:rsidP="00646540">
            <w:pPr>
              <w:spacing w:before="0" w:after="0" w:line="240" w:lineRule="auto"/>
              <w:jc w:val="center"/>
              <w:rPr>
                <w:ins w:id="89590" w:author="pete jones" w:date="2022-01-11T16:56:00Z"/>
                <w:rFonts w:ascii="Calibri" w:hAnsi="Calibri" w:cs="Calibri"/>
                <w:color w:val="000000"/>
                <w:sz w:val="22"/>
                <w:szCs w:val="22"/>
              </w:rPr>
            </w:pPr>
            <w:ins w:id="89591" w:author="pete jones" w:date="2022-01-11T16:56:00Z">
              <w:r w:rsidRPr="00646540">
                <w:rPr>
                  <w:rFonts w:ascii="Calibri" w:hAnsi="Calibri" w:cs="Calibri"/>
                  <w:color w:val="000000"/>
                  <w:sz w:val="22"/>
                  <w:szCs w:val="22"/>
                </w:rPr>
                <w:t> </w:t>
              </w:r>
            </w:ins>
          </w:p>
        </w:tc>
      </w:tr>
      <w:tr w:rsidR="00646540" w:rsidRPr="00646540" w14:paraId="246472B0" w14:textId="77777777" w:rsidTr="00646540">
        <w:trPr>
          <w:trHeight w:val="300"/>
          <w:ins w:id="89592"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80C3547" w14:textId="77777777" w:rsidR="00646540" w:rsidRPr="00646540" w:rsidRDefault="00646540" w:rsidP="00646540">
            <w:pPr>
              <w:spacing w:before="0" w:after="0" w:line="240" w:lineRule="auto"/>
              <w:jc w:val="center"/>
              <w:rPr>
                <w:ins w:id="89593" w:author="pete jones" w:date="2022-01-11T16:56:00Z"/>
                <w:rFonts w:ascii="Calibri" w:hAnsi="Calibri" w:cs="Calibri"/>
                <w:color w:val="000000"/>
                <w:sz w:val="22"/>
                <w:szCs w:val="22"/>
              </w:rPr>
            </w:pPr>
            <w:ins w:id="89594"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7648FF3" w14:textId="77777777" w:rsidR="00646540" w:rsidRPr="00646540" w:rsidRDefault="00646540" w:rsidP="00646540">
            <w:pPr>
              <w:spacing w:before="0" w:after="0" w:line="240" w:lineRule="auto"/>
              <w:jc w:val="left"/>
              <w:rPr>
                <w:ins w:id="89595" w:author="pete jones" w:date="2022-01-11T16:56:00Z"/>
                <w:rFonts w:ascii="Calibri" w:hAnsi="Calibri" w:cs="Calibri"/>
                <w:color w:val="000000"/>
                <w:sz w:val="22"/>
                <w:szCs w:val="22"/>
              </w:rPr>
            </w:pPr>
            <w:ins w:id="89596" w:author="pete jones" w:date="2022-01-11T16:56:00Z">
              <w:r w:rsidRPr="00646540">
                <w:rPr>
                  <w:rFonts w:ascii="Calibri" w:hAnsi="Calibri" w:cs="Calibri"/>
                  <w:color w:val="000000"/>
                  <w:sz w:val="22"/>
                  <w:szCs w:val="22"/>
                </w:rPr>
                <w:t>Yr1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47F34F18" w14:textId="77777777" w:rsidR="00646540" w:rsidRPr="00646540" w:rsidRDefault="00646540" w:rsidP="00646540">
            <w:pPr>
              <w:spacing w:before="0" w:after="0" w:line="240" w:lineRule="auto"/>
              <w:jc w:val="center"/>
              <w:rPr>
                <w:ins w:id="89597" w:author="pete jones" w:date="2022-01-11T16:56:00Z"/>
                <w:rFonts w:ascii="Calibri" w:hAnsi="Calibri" w:cs="Calibri"/>
                <w:color w:val="000000"/>
                <w:sz w:val="22"/>
                <w:szCs w:val="22"/>
              </w:rPr>
            </w:pPr>
            <w:ins w:id="89598" w:author="pete jones" w:date="2022-01-11T16:56: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5C2E222F" w14:textId="77777777" w:rsidR="00646540" w:rsidRPr="00646540" w:rsidRDefault="00646540" w:rsidP="00646540">
            <w:pPr>
              <w:spacing w:before="0" w:after="0" w:line="240" w:lineRule="auto"/>
              <w:jc w:val="center"/>
              <w:rPr>
                <w:ins w:id="89599" w:author="pete jones" w:date="2022-01-11T16:56:00Z"/>
                <w:rFonts w:ascii="Calibri" w:hAnsi="Calibri" w:cs="Calibri"/>
                <w:color w:val="000000"/>
                <w:sz w:val="22"/>
                <w:szCs w:val="22"/>
              </w:rPr>
            </w:pPr>
            <w:ins w:id="89600" w:author="pete jones" w:date="2022-01-11T16:56:00Z">
              <w:r w:rsidRPr="00646540">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70E25670" w14:textId="77777777" w:rsidR="00646540" w:rsidRPr="00646540" w:rsidRDefault="00646540" w:rsidP="00646540">
            <w:pPr>
              <w:spacing w:before="0" w:after="0" w:line="240" w:lineRule="auto"/>
              <w:jc w:val="center"/>
              <w:rPr>
                <w:ins w:id="89601" w:author="pete jones" w:date="2022-01-11T16:56:00Z"/>
                <w:rFonts w:ascii="Calibri" w:hAnsi="Calibri" w:cs="Calibri"/>
                <w:color w:val="000000"/>
                <w:sz w:val="22"/>
                <w:szCs w:val="22"/>
              </w:rPr>
            </w:pPr>
            <w:ins w:id="8960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61B0012" w14:textId="77777777" w:rsidR="00646540" w:rsidRPr="00646540" w:rsidRDefault="00646540" w:rsidP="00646540">
            <w:pPr>
              <w:spacing w:before="0" w:after="0" w:line="240" w:lineRule="auto"/>
              <w:jc w:val="center"/>
              <w:rPr>
                <w:ins w:id="89603" w:author="pete jones" w:date="2022-01-11T16:56:00Z"/>
                <w:rFonts w:ascii="Calibri" w:hAnsi="Calibri" w:cs="Calibri"/>
                <w:color w:val="000000"/>
                <w:sz w:val="22"/>
                <w:szCs w:val="22"/>
              </w:rPr>
            </w:pPr>
            <w:ins w:id="8960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4DE9645" w14:textId="77777777" w:rsidR="00646540" w:rsidRPr="00646540" w:rsidRDefault="00646540" w:rsidP="00646540">
            <w:pPr>
              <w:spacing w:before="0" w:after="0" w:line="240" w:lineRule="auto"/>
              <w:jc w:val="center"/>
              <w:rPr>
                <w:ins w:id="89605" w:author="pete jones" w:date="2022-01-11T16:56:00Z"/>
                <w:rFonts w:ascii="Calibri" w:hAnsi="Calibri" w:cs="Calibri"/>
                <w:color w:val="000000"/>
                <w:sz w:val="22"/>
                <w:szCs w:val="22"/>
              </w:rPr>
            </w:pPr>
            <w:ins w:id="8960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A37A5D7" w14:textId="77777777" w:rsidR="00646540" w:rsidRPr="00646540" w:rsidRDefault="00646540" w:rsidP="00646540">
            <w:pPr>
              <w:spacing w:before="0" w:after="0" w:line="240" w:lineRule="auto"/>
              <w:jc w:val="center"/>
              <w:rPr>
                <w:ins w:id="89607" w:author="pete jones" w:date="2022-01-11T16:56:00Z"/>
                <w:rFonts w:ascii="Calibri" w:hAnsi="Calibri" w:cs="Calibri"/>
                <w:color w:val="000000"/>
                <w:sz w:val="22"/>
                <w:szCs w:val="22"/>
              </w:rPr>
            </w:pPr>
            <w:ins w:id="8960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E1FB9A" w14:textId="77777777" w:rsidR="00646540" w:rsidRPr="00646540" w:rsidRDefault="00646540" w:rsidP="00646540">
            <w:pPr>
              <w:spacing w:before="0" w:after="0" w:line="240" w:lineRule="auto"/>
              <w:jc w:val="center"/>
              <w:rPr>
                <w:ins w:id="89609" w:author="pete jones" w:date="2022-01-11T16:56:00Z"/>
                <w:rFonts w:ascii="Calibri" w:hAnsi="Calibri" w:cs="Calibri"/>
                <w:color w:val="000000"/>
                <w:sz w:val="22"/>
                <w:szCs w:val="22"/>
              </w:rPr>
            </w:pPr>
            <w:ins w:id="8961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7E1C42" w14:textId="77777777" w:rsidR="00646540" w:rsidRPr="00646540" w:rsidRDefault="00646540" w:rsidP="00646540">
            <w:pPr>
              <w:spacing w:before="0" w:after="0" w:line="240" w:lineRule="auto"/>
              <w:jc w:val="center"/>
              <w:rPr>
                <w:ins w:id="89611" w:author="pete jones" w:date="2022-01-11T16:56:00Z"/>
                <w:rFonts w:ascii="Calibri" w:hAnsi="Calibri" w:cs="Calibri"/>
                <w:color w:val="000000"/>
                <w:sz w:val="22"/>
                <w:szCs w:val="22"/>
              </w:rPr>
            </w:pPr>
            <w:ins w:id="8961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0EFD99" w14:textId="77777777" w:rsidR="00646540" w:rsidRPr="00646540" w:rsidRDefault="00646540" w:rsidP="00646540">
            <w:pPr>
              <w:spacing w:before="0" w:after="0" w:line="240" w:lineRule="auto"/>
              <w:jc w:val="center"/>
              <w:rPr>
                <w:ins w:id="89613" w:author="pete jones" w:date="2022-01-11T16:56:00Z"/>
                <w:rFonts w:ascii="Calibri" w:hAnsi="Calibri" w:cs="Calibri"/>
                <w:color w:val="000000"/>
                <w:sz w:val="22"/>
                <w:szCs w:val="22"/>
              </w:rPr>
            </w:pPr>
            <w:ins w:id="8961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23A687" w14:textId="77777777" w:rsidR="00646540" w:rsidRPr="00646540" w:rsidRDefault="00646540" w:rsidP="00646540">
            <w:pPr>
              <w:spacing w:before="0" w:after="0" w:line="240" w:lineRule="auto"/>
              <w:jc w:val="center"/>
              <w:rPr>
                <w:ins w:id="89615" w:author="pete jones" w:date="2022-01-11T16:56:00Z"/>
                <w:rFonts w:ascii="Calibri" w:hAnsi="Calibri" w:cs="Calibri"/>
                <w:color w:val="000000"/>
                <w:sz w:val="22"/>
                <w:szCs w:val="22"/>
              </w:rPr>
            </w:pPr>
            <w:ins w:id="89616" w:author="pete jones" w:date="2022-01-11T16:56:00Z">
              <w:r w:rsidRPr="00646540">
                <w:rPr>
                  <w:rFonts w:ascii="Calibri" w:hAnsi="Calibri" w:cs="Calibri"/>
                  <w:color w:val="000000"/>
                  <w:sz w:val="22"/>
                  <w:szCs w:val="22"/>
                </w:rPr>
                <w:t>70</w:t>
              </w:r>
            </w:ins>
          </w:p>
        </w:tc>
        <w:tc>
          <w:tcPr>
            <w:tcW w:w="399" w:type="dxa"/>
            <w:tcBorders>
              <w:top w:val="nil"/>
              <w:left w:val="nil"/>
              <w:bottom w:val="single" w:sz="4" w:space="0" w:color="auto"/>
              <w:right w:val="single" w:sz="4" w:space="0" w:color="auto"/>
            </w:tcBorders>
            <w:shd w:val="clear" w:color="auto" w:fill="auto"/>
            <w:noWrap/>
            <w:vAlign w:val="bottom"/>
            <w:hideMark/>
          </w:tcPr>
          <w:p w14:paraId="68B881FA" w14:textId="77777777" w:rsidR="00646540" w:rsidRPr="00646540" w:rsidRDefault="00646540" w:rsidP="00646540">
            <w:pPr>
              <w:spacing w:before="0" w:after="0" w:line="240" w:lineRule="auto"/>
              <w:jc w:val="center"/>
              <w:rPr>
                <w:ins w:id="89617" w:author="pete jones" w:date="2022-01-11T16:56:00Z"/>
                <w:rFonts w:ascii="Calibri" w:hAnsi="Calibri" w:cs="Calibri"/>
                <w:color w:val="000000"/>
                <w:sz w:val="22"/>
                <w:szCs w:val="22"/>
              </w:rPr>
            </w:pPr>
            <w:ins w:id="89618"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95F3442" w14:textId="77777777" w:rsidR="00646540" w:rsidRPr="00646540" w:rsidRDefault="00646540" w:rsidP="00646540">
            <w:pPr>
              <w:spacing w:before="0" w:after="0" w:line="240" w:lineRule="auto"/>
              <w:jc w:val="center"/>
              <w:rPr>
                <w:ins w:id="89619" w:author="pete jones" w:date="2022-01-11T16:56:00Z"/>
                <w:rFonts w:ascii="Calibri" w:hAnsi="Calibri" w:cs="Calibri"/>
                <w:color w:val="000000"/>
                <w:sz w:val="22"/>
                <w:szCs w:val="22"/>
              </w:rPr>
            </w:pPr>
            <w:ins w:id="89620" w:author="pete jones" w:date="2022-01-11T16:56:00Z">
              <w:r w:rsidRPr="00646540">
                <w:rPr>
                  <w:rFonts w:ascii="Calibri" w:hAnsi="Calibri" w:cs="Calibri"/>
                  <w:color w:val="000000"/>
                  <w:sz w:val="22"/>
                  <w:szCs w:val="22"/>
                </w:rPr>
                <w:t>30</w:t>
              </w:r>
            </w:ins>
          </w:p>
        </w:tc>
      </w:tr>
      <w:tr w:rsidR="00646540" w:rsidRPr="00646540" w14:paraId="4B43CF64" w14:textId="77777777" w:rsidTr="00646540">
        <w:trPr>
          <w:trHeight w:val="300"/>
          <w:ins w:id="89621"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C9091F2" w14:textId="77777777" w:rsidR="00646540" w:rsidRPr="00646540" w:rsidRDefault="00646540" w:rsidP="00646540">
            <w:pPr>
              <w:spacing w:before="0" w:after="0" w:line="240" w:lineRule="auto"/>
              <w:jc w:val="center"/>
              <w:rPr>
                <w:ins w:id="89622" w:author="pete jones" w:date="2022-01-11T16:56:00Z"/>
                <w:rFonts w:ascii="Calibri" w:hAnsi="Calibri" w:cs="Calibri"/>
                <w:color w:val="000000"/>
                <w:sz w:val="22"/>
                <w:szCs w:val="22"/>
              </w:rPr>
            </w:pPr>
            <w:ins w:id="89623"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13BB9BF" w14:textId="77777777" w:rsidR="00646540" w:rsidRPr="00646540" w:rsidRDefault="00646540" w:rsidP="00646540">
            <w:pPr>
              <w:spacing w:before="0" w:after="0" w:line="240" w:lineRule="auto"/>
              <w:jc w:val="left"/>
              <w:rPr>
                <w:ins w:id="89624" w:author="pete jones" w:date="2022-01-11T16:56:00Z"/>
                <w:rFonts w:ascii="Calibri" w:hAnsi="Calibri" w:cs="Calibri"/>
                <w:color w:val="000000"/>
                <w:sz w:val="22"/>
                <w:szCs w:val="22"/>
              </w:rPr>
            </w:pPr>
            <w:ins w:id="89625" w:author="pete jones" w:date="2022-01-11T16:56:00Z">
              <w:r w:rsidRPr="00646540">
                <w:rPr>
                  <w:rFonts w:ascii="Calibri" w:hAnsi="Calibri" w:cs="Calibri"/>
                  <w:color w:val="000000"/>
                  <w:sz w:val="22"/>
                  <w:szCs w:val="22"/>
                </w:rPr>
                <w:t>Engineering Computation</w:t>
              </w:r>
            </w:ins>
          </w:p>
        </w:tc>
        <w:tc>
          <w:tcPr>
            <w:tcW w:w="419" w:type="dxa"/>
            <w:tcBorders>
              <w:top w:val="nil"/>
              <w:left w:val="nil"/>
              <w:bottom w:val="single" w:sz="4" w:space="0" w:color="auto"/>
              <w:right w:val="single" w:sz="4" w:space="0" w:color="auto"/>
            </w:tcBorders>
            <w:shd w:val="clear" w:color="auto" w:fill="auto"/>
            <w:noWrap/>
            <w:vAlign w:val="bottom"/>
            <w:hideMark/>
          </w:tcPr>
          <w:p w14:paraId="3B519D25" w14:textId="77777777" w:rsidR="00646540" w:rsidRPr="00646540" w:rsidRDefault="00646540" w:rsidP="00646540">
            <w:pPr>
              <w:spacing w:before="0" w:after="0" w:line="240" w:lineRule="auto"/>
              <w:jc w:val="center"/>
              <w:rPr>
                <w:ins w:id="89626" w:author="pete jones" w:date="2022-01-11T16:56:00Z"/>
                <w:rFonts w:ascii="Calibri" w:hAnsi="Calibri" w:cs="Calibri"/>
                <w:color w:val="000000"/>
                <w:sz w:val="22"/>
                <w:szCs w:val="22"/>
              </w:rPr>
            </w:pPr>
            <w:ins w:id="89627" w:author="pete jones" w:date="2022-01-11T16:56:00Z">
              <w:r w:rsidRPr="00646540">
                <w:rPr>
                  <w:rFonts w:ascii="Calibri" w:hAnsi="Calibri" w:cs="Calibri"/>
                  <w:color w:val="000000"/>
                  <w:sz w:val="22"/>
                  <w:szCs w:val="22"/>
                </w:rPr>
                <w:t>M</w:t>
              </w:r>
            </w:ins>
          </w:p>
        </w:tc>
        <w:tc>
          <w:tcPr>
            <w:tcW w:w="487" w:type="dxa"/>
            <w:tcBorders>
              <w:top w:val="nil"/>
              <w:left w:val="nil"/>
              <w:bottom w:val="single" w:sz="4" w:space="0" w:color="auto"/>
              <w:right w:val="single" w:sz="4" w:space="0" w:color="auto"/>
            </w:tcBorders>
            <w:shd w:val="clear" w:color="auto" w:fill="auto"/>
            <w:noWrap/>
            <w:vAlign w:val="bottom"/>
            <w:hideMark/>
          </w:tcPr>
          <w:p w14:paraId="4506563A" w14:textId="77777777" w:rsidR="00646540" w:rsidRPr="00646540" w:rsidRDefault="00646540" w:rsidP="00646540">
            <w:pPr>
              <w:spacing w:before="0" w:after="0" w:line="240" w:lineRule="auto"/>
              <w:jc w:val="center"/>
              <w:rPr>
                <w:ins w:id="89628" w:author="pete jones" w:date="2022-01-11T16:56:00Z"/>
                <w:rFonts w:ascii="Calibri" w:hAnsi="Calibri" w:cs="Calibri"/>
                <w:color w:val="000000"/>
                <w:sz w:val="22"/>
                <w:szCs w:val="22"/>
              </w:rPr>
            </w:pPr>
            <w:ins w:id="89629"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1F26DB58" w14:textId="77777777" w:rsidR="00646540" w:rsidRPr="00646540" w:rsidRDefault="00646540" w:rsidP="00646540">
            <w:pPr>
              <w:spacing w:before="0" w:after="0" w:line="240" w:lineRule="auto"/>
              <w:jc w:val="center"/>
              <w:rPr>
                <w:ins w:id="89630" w:author="pete jones" w:date="2022-01-11T16:56:00Z"/>
                <w:rFonts w:ascii="Calibri" w:hAnsi="Calibri" w:cs="Calibri"/>
                <w:color w:val="000000"/>
                <w:sz w:val="22"/>
                <w:szCs w:val="22"/>
              </w:rPr>
            </w:pPr>
            <w:ins w:id="8963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0B98481" w14:textId="77777777" w:rsidR="00646540" w:rsidRPr="00646540" w:rsidRDefault="00646540" w:rsidP="00646540">
            <w:pPr>
              <w:spacing w:before="0" w:after="0" w:line="240" w:lineRule="auto"/>
              <w:jc w:val="center"/>
              <w:rPr>
                <w:ins w:id="89632" w:author="pete jones" w:date="2022-01-11T16:56:00Z"/>
                <w:rFonts w:ascii="Calibri" w:hAnsi="Calibri" w:cs="Calibri"/>
                <w:color w:val="000000"/>
                <w:sz w:val="22"/>
                <w:szCs w:val="22"/>
              </w:rPr>
            </w:pPr>
            <w:ins w:id="8963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81D11EB" w14:textId="77777777" w:rsidR="00646540" w:rsidRPr="00646540" w:rsidRDefault="00646540" w:rsidP="00646540">
            <w:pPr>
              <w:spacing w:before="0" w:after="0" w:line="240" w:lineRule="auto"/>
              <w:jc w:val="center"/>
              <w:rPr>
                <w:ins w:id="89634" w:author="pete jones" w:date="2022-01-11T16:56:00Z"/>
                <w:rFonts w:ascii="Calibri" w:hAnsi="Calibri" w:cs="Calibri"/>
                <w:color w:val="000000"/>
                <w:sz w:val="22"/>
                <w:szCs w:val="22"/>
              </w:rPr>
            </w:pPr>
            <w:ins w:id="8963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E454207" w14:textId="77777777" w:rsidR="00646540" w:rsidRPr="00646540" w:rsidRDefault="00646540" w:rsidP="00646540">
            <w:pPr>
              <w:spacing w:before="0" w:after="0" w:line="240" w:lineRule="auto"/>
              <w:jc w:val="center"/>
              <w:rPr>
                <w:ins w:id="89636" w:author="pete jones" w:date="2022-01-11T16:56:00Z"/>
                <w:rFonts w:ascii="Calibri" w:hAnsi="Calibri" w:cs="Calibri"/>
                <w:color w:val="000000"/>
                <w:sz w:val="22"/>
                <w:szCs w:val="22"/>
              </w:rPr>
            </w:pPr>
            <w:ins w:id="8963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0308B1" w14:textId="77777777" w:rsidR="00646540" w:rsidRPr="00646540" w:rsidRDefault="00646540" w:rsidP="00646540">
            <w:pPr>
              <w:spacing w:before="0" w:after="0" w:line="240" w:lineRule="auto"/>
              <w:jc w:val="center"/>
              <w:rPr>
                <w:ins w:id="89638" w:author="pete jones" w:date="2022-01-11T16:56:00Z"/>
                <w:rFonts w:ascii="Calibri" w:hAnsi="Calibri" w:cs="Calibri"/>
                <w:color w:val="000000"/>
                <w:sz w:val="22"/>
                <w:szCs w:val="22"/>
              </w:rPr>
            </w:pPr>
            <w:ins w:id="8963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715BC5" w14:textId="77777777" w:rsidR="00646540" w:rsidRPr="00646540" w:rsidRDefault="00646540" w:rsidP="00646540">
            <w:pPr>
              <w:spacing w:before="0" w:after="0" w:line="240" w:lineRule="auto"/>
              <w:jc w:val="center"/>
              <w:rPr>
                <w:ins w:id="89640" w:author="pete jones" w:date="2022-01-11T16:56:00Z"/>
                <w:rFonts w:ascii="Calibri" w:hAnsi="Calibri" w:cs="Calibri"/>
                <w:color w:val="000000"/>
                <w:sz w:val="22"/>
                <w:szCs w:val="22"/>
              </w:rPr>
            </w:pPr>
            <w:ins w:id="8964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DA7CF2" w14:textId="77777777" w:rsidR="00646540" w:rsidRPr="00646540" w:rsidRDefault="00646540" w:rsidP="00646540">
            <w:pPr>
              <w:spacing w:before="0" w:after="0" w:line="240" w:lineRule="auto"/>
              <w:jc w:val="center"/>
              <w:rPr>
                <w:ins w:id="89642" w:author="pete jones" w:date="2022-01-11T16:56:00Z"/>
                <w:rFonts w:ascii="Calibri" w:hAnsi="Calibri" w:cs="Calibri"/>
                <w:color w:val="000000"/>
                <w:sz w:val="22"/>
                <w:szCs w:val="22"/>
              </w:rPr>
            </w:pPr>
            <w:ins w:id="8964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F80471" w14:textId="77777777" w:rsidR="00646540" w:rsidRPr="00646540" w:rsidRDefault="00646540" w:rsidP="00646540">
            <w:pPr>
              <w:spacing w:before="0" w:after="0" w:line="240" w:lineRule="auto"/>
              <w:jc w:val="center"/>
              <w:rPr>
                <w:ins w:id="89644" w:author="pete jones" w:date="2022-01-11T16:56:00Z"/>
                <w:rFonts w:ascii="Calibri" w:hAnsi="Calibri" w:cs="Calibri"/>
                <w:color w:val="000000"/>
                <w:sz w:val="22"/>
                <w:szCs w:val="22"/>
              </w:rPr>
            </w:pPr>
            <w:ins w:id="8964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CF2331" w14:textId="77777777" w:rsidR="00646540" w:rsidRPr="00646540" w:rsidRDefault="00646540" w:rsidP="00646540">
            <w:pPr>
              <w:spacing w:before="0" w:after="0" w:line="240" w:lineRule="auto"/>
              <w:jc w:val="center"/>
              <w:rPr>
                <w:ins w:id="89646" w:author="pete jones" w:date="2022-01-11T16:56:00Z"/>
                <w:rFonts w:ascii="Calibri" w:hAnsi="Calibri" w:cs="Calibri"/>
                <w:color w:val="000000"/>
                <w:sz w:val="22"/>
                <w:szCs w:val="22"/>
              </w:rPr>
            </w:pPr>
            <w:ins w:id="89647"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A85D4DD" w14:textId="77777777" w:rsidR="00646540" w:rsidRPr="00646540" w:rsidRDefault="00646540" w:rsidP="00646540">
            <w:pPr>
              <w:spacing w:before="0" w:after="0" w:line="240" w:lineRule="auto"/>
              <w:jc w:val="center"/>
              <w:rPr>
                <w:ins w:id="89648" w:author="pete jones" w:date="2022-01-11T16:56:00Z"/>
                <w:rFonts w:ascii="Calibri" w:hAnsi="Calibri" w:cs="Calibri"/>
                <w:color w:val="000000"/>
                <w:sz w:val="22"/>
                <w:szCs w:val="22"/>
              </w:rPr>
            </w:pPr>
            <w:ins w:id="89649" w:author="pete jones" w:date="2022-01-11T16:56:00Z">
              <w:r w:rsidRPr="00646540">
                <w:rPr>
                  <w:rFonts w:ascii="Calibri" w:hAnsi="Calibri" w:cs="Calibri"/>
                  <w:color w:val="000000"/>
                  <w:sz w:val="22"/>
                  <w:szCs w:val="22"/>
                </w:rPr>
                <w:t> </w:t>
              </w:r>
            </w:ins>
          </w:p>
        </w:tc>
      </w:tr>
      <w:tr w:rsidR="00646540" w:rsidRPr="00646540" w14:paraId="0688148C" w14:textId="77777777" w:rsidTr="00646540">
        <w:trPr>
          <w:trHeight w:val="300"/>
          <w:ins w:id="89650"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3781682" w14:textId="77777777" w:rsidR="00646540" w:rsidRPr="00646540" w:rsidRDefault="00646540" w:rsidP="00646540">
            <w:pPr>
              <w:spacing w:before="0" w:after="0" w:line="240" w:lineRule="auto"/>
              <w:jc w:val="center"/>
              <w:rPr>
                <w:ins w:id="89651" w:author="pete jones" w:date="2022-01-11T16:56:00Z"/>
                <w:rFonts w:ascii="Calibri" w:hAnsi="Calibri" w:cs="Calibri"/>
                <w:color w:val="000000"/>
                <w:sz w:val="22"/>
                <w:szCs w:val="22"/>
              </w:rPr>
            </w:pPr>
            <w:ins w:id="89652"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1043146" w14:textId="77777777" w:rsidR="00646540" w:rsidRPr="00646540" w:rsidRDefault="00646540" w:rsidP="00646540">
            <w:pPr>
              <w:spacing w:before="0" w:after="0" w:line="240" w:lineRule="auto"/>
              <w:jc w:val="left"/>
              <w:rPr>
                <w:ins w:id="89653" w:author="pete jones" w:date="2022-01-11T16:56:00Z"/>
                <w:rFonts w:ascii="Calibri" w:hAnsi="Calibri" w:cs="Calibri"/>
                <w:color w:val="000000"/>
                <w:sz w:val="22"/>
                <w:szCs w:val="22"/>
              </w:rPr>
            </w:pPr>
            <w:ins w:id="89654" w:author="pete jones" w:date="2022-01-11T16:56:00Z">
              <w:r w:rsidRPr="00646540">
                <w:rPr>
                  <w:rFonts w:ascii="Calibri" w:hAnsi="Calibri" w:cs="Calibri"/>
                  <w:color w:val="000000"/>
                  <w:sz w:val="22"/>
                  <w:szCs w:val="22"/>
                </w:rPr>
                <w:t>Application of Engineering Design: Industry Based Project</w:t>
              </w:r>
            </w:ins>
          </w:p>
        </w:tc>
        <w:tc>
          <w:tcPr>
            <w:tcW w:w="419" w:type="dxa"/>
            <w:tcBorders>
              <w:top w:val="nil"/>
              <w:left w:val="nil"/>
              <w:bottom w:val="single" w:sz="4" w:space="0" w:color="auto"/>
              <w:right w:val="single" w:sz="4" w:space="0" w:color="auto"/>
            </w:tcBorders>
            <w:shd w:val="clear" w:color="auto" w:fill="auto"/>
            <w:noWrap/>
            <w:vAlign w:val="bottom"/>
            <w:hideMark/>
          </w:tcPr>
          <w:p w14:paraId="08E31F2D" w14:textId="77777777" w:rsidR="00646540" w:rsidRPr="00646540" w:rsidRDefault="00646540" w:rsidP="00646540">
            <w:pPr>
              <w:spacing w:before="0" w:after="0" w:line="240" w:lineRule="auto"/>
              <w:jc w:val="center"/>
              <w:rPr>
                <w:ins w:id="89655" w:author="pete jones" w:date="2022-01-11T16:56:00Z"/>
                <w:rFonts w:ascii="Calibri" w:hAnsi="Calibri" w:cs="Calibri"/>
                <w:color w:val="000000"/>
                <w:sz w:val="22"/>
                <w:szCs w:val="22"/>
              </w:rPr>
            </w:pPr>
            <w:ins w:id="89656" w:author="pete jones" w:date="2022-01-11T16:56: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0C2FC589" w14:textId="77777777" w:rsidR="00646540" w:rsidRPr="00646540" w:rsidRDefault="00646540" w:rsidP="00646540">
            <w:pPr>
              <w:spacing w:before="0" w:after="0" w:line="240" w:lineRule="auto"/>
              <w:jc w:val="center"/>
              <w:rPr>
                <w:ins w:id="89657" w:author="pete jones" w:date="2022-01-11T16:56:00Z"/>
                <w:rFonts w:ascii="Calibri" w:hAnsi="Calibri" w:cs="Calibri"/>
                <w:color w:val="000000"/>
                <w:sz w:val="22"/>
                <w:szCs w:val="22"/>
              </w:rPr>
            </w:pPr>
            <w:ins w:id="89658"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1FB9D77D" w14:textId="77777777" w:rsidR="00646540" w:rsidRPr="00646540" w:rsidRDefault="00646540" w:rsidP="00646540">
            <w:pPr>
              <w:spacing w:before="0" w:after="0" w:line="240" w:lineRule="auto"/>
              <w:jc w:val="center"/>
              <w:rPr>
                <w:ins w:id="89659" w:author="pete jones" w:date="2022-01-11T16:56:00Z"/>
                <w:rFonts w:ascii="Calibri" w:hAnsi="Calibri" w:cs="Calibri"/>
                <w:color w:val="000000"/>
                <w:sz w:val="22"/>
                <w:szCs w:val="22"/>
              </w:rPr>
            </w:pPr>
            <w:ins w:id="8966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78C8B29" w14:textId="77777777" w:rsidR="00646540" w:rsidRPr="00646540" w:rsidRDefault="00646540" w:rsidP="00646540">
            <w:pPr>
              <w:spacing w:before="0" w:after="0" w:line="240" w:lineRule="auto"/>
              <w:jc w:val="center"/>
              <w:rPr>
                <w:ins w:id="89661" w:author="pete jones" w:date="2022-01-11T16:56:00Z"/>
                <w:rFonts w:ascii="Calibri" w:hAnsi="Calibri" w:cs="Calibri"/>
                <w:color w:val="000000"/>
                <w:sz w:val="22"/>
                <w:szCs w:val="22"/>
              </w:rPr>
            </w:pPr>
            <w:ins w:id="8966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5C378F1" w14:textId="77777777" w:rsidR="00646540" w:rsidRPr="00646540" w:rsidRDefault="00646540" w:rsidP="00646540">
            <w:pPr>
              <w:spacing w:before="0" w:after="0" w:line="240" w:lineRule="auto"/>
              <w:jc w:val="center"/>
              <w:rPr>
                <w:ins w:id="89663" w:author="pete jones" w:date="2022-01-11T16:56:00Z"/>
                <w:rFonts w:ascii="Calibri" w:hAnsi="Calibri" w:cs="Calibri"/>
                <w:color w:val="000000"/>
                <w:sz w:val="22"/>
                <w:szCs w:val="22"/>
              </w:rPr>
            </w:pPr>
            <w:ins w:id="8966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7036F3F" w14:textId="77777777" w:rsidR="00646540" w:rsidRPr="00646540" w:rsidRDefault="00646540" w:rsidP="00646540">
            <w:pPr>
              <w:spacing w:before="0" w:after="0" w:line="240" w:lineRule="auto"/>
              <w:jc w:val="center"/>
              <w:rPr>
                <w:ins w:id="89665" w:author="pete jones" w:date="2022-01-11T16:56:00Z"/>
                <w:rFonts w:ascii="Calibri" w:hAnsi="Calibri" w:cs="Calibri"/>
                <w:color w:val="000000"/>
                <w:sz w:val="22"/>
                <w:szCs w:val="22"/>
              </w:rPr>
            </w:pPr>
            <w:ins w:id="8966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CF987B" w14:textId="77777777" w:rsidR="00646540" w:rsidRPr="00646540" w:rsidRDefault="00646540" w:rsidP="00646540">
            <w:pPr>
              <w:spacing w:before="0" w:after="0" w:line="240" w:lineRule="auto"/>
              <w:jc w:val="center"/>
              <w:rPr>
                <w:ins w:id="89667" w:author="pete jones" w:date="2022-01-11T16:56:00Z"/>
                <w:rFonts w:ascii="Calibri" w:hAnsi="Calibri" w:cs="Calibri"/>
                <w:color w:val="000000"/>
                <w:sz w:val="22"/>
                <w:szCs w:val="22"/>
              </w:rPr>
            </w:pPr>
            <w:ins w:id="8966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19834B" w14:textId="77777777" w:rsidR="00646540" w:rsidRPr="00646540" w:rsidRDefault="00646540" w:rsidP="00646540">
            <w:pPr>
              <w:spacing w:before="0" w:after="0" w:line="240" w:lineRule="auto"/>
              <w:jc w:val="center"/>
              <w:rPr>
                <w:ins w:id="89669" w:author="pete jones" w:date="2022-01-11T16:56:00Z"/>
                <w:rFonts w:ascii="Calibri" w:hAnsi="Calibri" w:cs="Calibri"/>
                <w:color w:val="000000"/>
                <w:sz w:val="22"/>
                <w:szCs w:val="22"/>
              </w:rPr>
            </w:pPr>
            <w:ins w:id="8967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CEC191" w14:textId="77777777" w:rsidR="00646540" w:rsidRPr="00646540" w:rsidRDefault="00646540" w:rsidP="00646540">
            <w:pPr>
              <w:spacing w:before="0" w:after="0" w:line="240" w:lineRule="auto"/>
              <w:jc w:val="center"/>
              <w:rPr>
                <w:ins w:id="89671" w:author="pete jones" w:date="2022-01-11T16:56:00Z"/>
                <w:rFonts w:ascii="Calibri" w:hAnsi="Calibri" w:cs="Calibri"/>
                <w:color w:val="000000"/>
                <w:sz w:val="22"/>
                <w:szCs w:val="22"/>
              </w:rPr>
            </w:pPr>
            <w:ins w:id="8967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E4B21C" w14:textId="77777777" w:rsidR="00646540" w:rsidRPr="00646540" w:rsidRDefault="00646540" w:rsidP="00646540">
            <w:pPr>
              <w:spacing w:before="0" w:after="0" w:line="240" w:lineRule="auto"/>
              <w:jc w:val="center"/>
              <w:rPr>
                <w:ins w:id="89673" w:author="pete jones" w:date="2022-01-11T16:56:00Z"/>
                <w:rFonts w:ascii="Calibri" w:hAnsi="Calibri" w:cs="Calibri"/>
                <w:color w:val="000000"/>
                <w:sz w:val="22"/>
                <w:szCs w:val="22"/>
              </w:rPr>
            </w:pPr>
            <w:ins w:id="8967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91E598" w14:textId="77777777" w:rsidR="00646540" w:rsidRPr="00646540" w:rsidRDefault="00646540" w:rsidP="00646540">
            <w:pPr>
              <w:spacing w:before="0" w:after="0" w:line="240" w:lineRule="auto"/>
              <w:jc w:val="center"/>
              <w:rPr>
                <w:ins w:id="89675" w:author="pete jones" w:date="2022-01-11T16:56:00Z"/>
                <w:rFonts w:ascii="Calibri" w:hAnsi="Calibri" w:cs="Calibri"/>
                <w:color w:val="000000"/>
                <w:sz w:val="22"/>
                <w:szCs w:val="22"/>
              </w:rPr>
            </w:pPr>
            <w:ins w:id="89676"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B21B0CA" w14:textId="77777777" w:rsidR="00646540" w:rsidRPr="00646540" w:rsidRDefault="00646540" w:rsidP="00646540">
            <w:pPr>
              <w:spacing w:before="0" w:after="0" w:line="240" w:lineRule="auto"/>
              <w:jc w:val="center"/>
              <w:rPr>
                <w:ins w:id="89677" w:author="pete jones" w:date="2022-01-11T16:56:00Z"/>
                <w:rFonts w:ascii="Calibri" w:hAnsi="Calibri" w:cs="Calibri"/>
                <w:color w:val="000000"/>
                <w:sz w:val="22"/>
                <w:szCs w:val="22"/>
              </w:rPr>
            </w:pPr>
            <w:ins w:id="89678" w:author="pete jones" w:date="2022-01-11T16:56:00Z">
              <w:r w:rsidRPr="00646540">
                <w:rPr>
                  <w:rFonts w:ascii="Calibri" w:hAnsi="Calibri" w:cs="Calibri"/>
                  <w:color w:val="000000"/>
                  <w:sz w:val="22"/>
                  <w:szCs w:val="22"/>
                </w:rPr>
                <w:t> </w:t>
              </w:r>
            </w:ins>
          </w:p>
        </w:tc>
      </w:tr>
      <w:tr w:rsidR="00646540" w:rsidRPr="00646540" w14:paraId="6F6CD9C5" w14:textId="77777777" w:rsidTr="00646540">
        <w:trPr>
          <w:trHeight w:val="300"/>
          <w:ins w:id="89679"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D88E659" w14:textId="77777777" w:rsidR="00646540" w:rsidRPr="00646540" w:rsidRDefault="00646540" w:rsidP="00646540">
            <w:pPr>
              <w:spacing w:before="0" w:after="0" w:line="240" w:lineRule="auto"/>
              <w:jc w:val="center"/>
              <w:rPr>
                <w:ins w:id="89680" w:author="pete jones" w:date="2022-01-11T16:56:00Z"/>
                <w:rFonts w:ascii="Calibri" w:hAnsi="Calibri" w:cs="Calibri"/>
                <w:color w:val="000000"/>
                <w:sz w:val="22"/>
                <w:szCs w:val="22"/>
              </w:rPr>
            </w:pPr>
            <w:ins w:id="89681"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7F9B39A" w14:textId="77777777" w:rsidR="00646540" w:rsidRPr="00646540" w:rsidRDefault="00646540" w:rsidP="00646540">
            <w:pPr>
              <w:spacing w:before="0" w:after="0" w:line="240" w:lineRule="auto"/>
              <w:jc w:val="left"/>
              <w:rPr>
                <w:ins w:id="89682" w:author="pete jones" w:date="2022-01-11T16:56:00Z"/>
                <w:rFonts w:ascii="Calibri" w:hAnsi="Calibri" w:cs="Calibri"/>
                <w:color w:val="000000"/>
                <w:sz w:val="22"/>
                <w:szCs w:val="22"/>
              </w:rPr>
            </w:pPr>
            <w:ins w:id="89683" w:author="pete jones" w:date="2022-01-11T16:56:00Z">
              <w:r w:rsidRPr="00646540">
                <w:rPr>
                  <w:rFonts w:ascii="Calibri" w:hAnsi="Calibri" w:cs="Calibri"/>
                  <w:color w:val="000000"/>
                  <w:sz w:val="22"/>
                  <w:szCs w:val="22"/>
                </w:rPr>
                <w:t>Mathematics for Mechanical Engineering 3</w:t>
              </w:r>
            </w:ins>
          </w:p>
        </w:tc>
        <w:tc>
          <w:tcPr>
            <w:tcW w:w="419" w:type="dxa"/>
            <w:tcBorders>
              <w:top w:val="nil"/>
              <w:left w:val="nil"/>
              <w:bottom w:val="single" w:sz="4" w:space="0" w:color="auto"/>
              <w:right w:val="single" w:sz="4" w:space="0" w:color="auto"/>
            </w:tcBorders>
            <w:shd w:val="clear" w:color="auto" w:fill="auto"/>
            <w:noWrap/>
            <w:vAlign w:val="bottom"/>
            <w:hideMark/>
          </w:tcPr>
          <w:p w14:paraId="416C21E4" w14:textId="77777777" w:rsidR="00646540" w:rsidRPr="00646540" w:rsidRDefault="00646540" w:rsidP="00646540">
            <w:pPr>
              <w:spacing w:before="0" w:after="0" w:line="240" w:lineRule="auto"/>
              <w:jc w:val="center"/>
              <w:rPr>
                <w:ins w:id="89684" w:author="pete jones" w:date="2022-01-11T16:56:00Z"/>
                <w:rFonts w:ascii="Calibri" w:hAnsi="Calibri" w:cs="Calibri"/>
                <w:color w:val="000000"/>
                <w:sz w:val="22"/>
                <w:szCs w:val="22"/>
              </w:rPr>
            </w:pPr>
            <w:ins w:id="89685" w:author="pete jones" w:date="2022-01-11T16:56:00Z">
              <w:r w:rsidRPr="00646540">
                <w:rPr>
                  <w:rFonts w:ascii="Calibri" w:hAnsi="Calibri" w:cs="Calibri"/>
                  <w:color w:val="000000"/>
                  <w:sz w:val="22"/>
                  <w:szCs w:val="22"/>
                </w:rPr>
                <w:t>M</w:t>
              </w:r>
            </w:ins>
          </w:p>
        </w:tc>
        <w:tc>
          <w:tcPr>
            <w:tcW w:w="487" w:type="dxa"/>
            <w:tcBorders>
              <w:top w:val="nil"/>
              <w:left w:val="nil"/>
              <w:bottom w:val="single" w:sz="4" w:space="0" w:color="auto"/>
              <w:right w:val="single" w:sz="4" w:space="0" w:color="auto"/>
            </w:tcBorders>
            <w:shd w:val="clear" w:color="auto" w:fill="auto"/>
            <w:noWrap/>
            <w:vAlign w:val="bottom"/>
            <w:hideMark/>
          </w:tcPr>
          <w:p w14:paraId="6C5D06E9" w14:textId="77777777" w:rsidR="00646540" w:rsidRPr="00646540" w:rsidRDefault="00646540" w:rsidP="00646540">
            <w:pPr>
              <w:spacing w:before="0" w:after="0" w:line="240" w:lineRule="auto"/>
              <w:jc w:val="center"/>
              <w:rPr>
                <w:ins w:id="89686" w:author="pete jones" w:date="2022-01-11T16:56:00Z"/>
                <w:rFonts w:ascii="Calibri" w:hAnsi="Calibri" w:cs="Calibri"/>
                <w:color w:val="000000"/>
                <w:sz w:val="22"/>
                <w:szCs w:val="22"/>
              </w:rPr>
            </w:pPr>
            <w:ins w:id="89687"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47DF05BD" w14:textId="77777777" w:rsidR="00646540" w:rsidRPr="00646540" w:rsidRDefault="00646540" w:rsidP="00646540">
            <w:pPr>
              <w:spacing w:before="0" w:after="0" w:line="240" w:lineRule="auto"/>
              <w:jc w:val="center"/>
              <w:rPr>
                <w:ins w:id="89688" w:author="pete jones" w:date="2022-01-11T16:56:00Z"/>
                <w:rFonts w:ascii="Calibri" w:hAnsi="Calibri" w:cs="Calibri"/>
                <w:color w:val="000000"/>
                <w:sz w:val="22"/>
                <w:szCs w:val="22"/>
              </w:rPr>
            </w:pPr>
            <w:ins w:id="8968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1EC0F7B" w14:textId="77777777" w:rsidR="00646540" w:rsidRPr="00646540" w:rsidRDefault="00646540" w:rsidP="00646540">
            <w:pPr>
              <w:spacing w:before="0" w:after="0" w:line="240" w:lineRule="auto"/>
              <w:jc w:val="center"/>
              <w:rPr>
                <w:ins w:id="89690" w:author="pete jones" w:date="2022-01-11T16:56:00Z"/>
                <w:rFonts w:ascii="Calibri" w:hAnsi="Calibri" w:cs="Calibri"/>
                <w:color w:val="000000"/>
                <w:sz w:val="22"/>
                <w:szCs w:val="22"/>
              </w:rPr>
            </w:pPr>
            <w:ins w:id="8969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81ACA22" w14:textId="77777777" w:rsidR="00646540" w:rsidRPr="00646540" w:rsidRDefault="00646540" w:rsidP="00646540">
            <w:pPr>
              <w:spacing w:before="0" w:after="0" w:line="240" w:lineRule="auto"/>
              <w:jc w:val="center"/>
              <w:rPr>
                <w:ins w:id="89692" w:author="pete jones" w:date="2022-01-11T16:56:00Z"/>
                <w:rFonts w:ascii="Calibri" w:hAnsi="Calibri" w:cs="Calibri"/>
                <w:color w:val="000000"/>
                <w:sz w:val="22"/>
                <w:szCs w:val="22"/>
              </w:rPr>
            </w:pPr>
            <w:ins w:id="8969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6C95C22" w14:textId="77777777" w:rsidR="00646540" w:rsidRPr="00646540" w:rsidRDefault="00646540" w:rsidP="00646540">
            <w:pPr>
              <w:spacing w:before="0" w:after="0" w:line="240" w:lineRule="auto"/>
              <w:jc w:val="center"/>
              <w:rPr>
                <w:ins w:id="89694" w:author="pete jones" w:date="2022-01-11T16:56:00Z"/>
                <w:rFonts w:ascii="Calibri" w:hAnsi="Calibri" w:cs="Calibri"/>
                <w:color w:val="000000"/>
                <w:sz w:val="22"/>
                <w:szCs w:val="22"/>
              </w:rPr>
            </w:pPr>
            <w:ins w:id="8969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E05FC3" w14:textId="77777777" w:rsidR="00646540" w:rsidRPr="00646540" w:rsidRDefault="00646540" w:rsidP="00646540">
            <w:pPr>
              <w:spacing w:before="0" w:after="0" w:line="240" w:lineRule="auto"/>
              <w:jc w:val="center"/>
              <w:rPr>
                <w:ins w:id="89696" w:author="pete jones" w:date="2022-01-11T16:56:00Z"/>
                <w:rFonts w:ascii="Calibri" w:hAnsi="Calibri" w:cs="Calibri"/>
                <w:color w:val="000000"/>
                <w:sz w:val="22"/>
                <w:szCs w:val="22"/>
              </w:rPr>
            </w:pPr>
            <w:ins w:id="8969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C6ACC2" w14:textId="77777777" w:rsidR="00646540" w:rsidRPr="00646540" w:rsidRDefault="00646540" w:rsidP="00646540">
            <w:pPr>
              <w:spacing w:before="0" w:after="0" w:line="240" w:lineRule="auto"/>
              <w:jc w:val="center"/>
              <w:rPr>
                <w:ins w:id="89698" w:author="pete jones" w:date="2022-01-11T16:56:00Z"/>
                <w:rFonts w:ascii="Calibri" w:hAnsi="Calibri" w:cs="Calibri"/>
                <w:color w:val="000000"/>
                <w:sz w:val="22"/>
                <w:szCs w:val="22"/>
              </w:rPr>
            </w:pPr>
            <w:ins w:id="8969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DE5E0D" w14:textId="77777777" w:rsidR="00646540" w:rsidRPr="00646540" w:rsidRDefault="00646540" w:rsidP="00646540">
            <w:pPr>
              <w:spacing w:before="0" w:after="0" w:line="240" w:lineRule="auto"/>
              <w:jc w:val="center"/>
              <w:rPr>
                <w:ins w:id="89700" w:author="pete jones" w:date="2022-01-11T16:56:00Z"/>
                <w:rFonts w:ascii="Calibri" w:hAnsi="Calibri" w:cs="Calibri"/>
                <w:color w:val="000000"/>
                <w:sz w:val="22"/>
                <w:szCs w:val="22"/>
              </w:rPr>
            </w:pPr>
            <w:ins w:id="8970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CAEED2" w14:textId="77777777" w:rsidR="00646540" w:rsidRPr="00646540" w:rsidRDefault="00646540" w:rsidP="00646540">
            <w:pPr>
              <w:spacing w:before="0" w:after="0" w:line="240" w:lineRule="auto"/>
              <w:jc w:val="center"/>
              <w:rPr>
                <w:ins w:id="89702" w:author="pete jones" w:date="2022-01-11T16:56:00Z"/>
                <w:rFonts w:ascii="Calibri" w:hAnsi="Calibri" w:cs="Calibri"/>
                <w:color w:val="000000"/>
                <w:sz w:val="22"/>
                <w:szCs w:val="22"/>
              </w:rPr>
            </w:pPr>
            <w:ins w:id="8970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389674" w14:textId="77777777" w:rsidR="00646540" w:rsidRPr="00646540" w:rsidRDefault="00646540" w:rsidP="00646540">
            <w:pPr>
              <w:spacing w:before="0" w:after="0" w:line="240" w:lineRule="auto"/>
              <w:jc w:val="center"/>
              <w:rPr>
                <w:ins w:id="89704" w:author="pete jones" w:date="2022-01-11T16:56:00Z"/>
                <w:rFonts w:ascii="Calibri" w:hAnsi="Calibri" w:cs="Calibri"/>
                <w:color w:val="000000"/>
                <w:sz w:val="22"/>
                <w:szCs w:val="22"/>
              </w:rPr>
            </w:pPr>
            <w:ins w:id="89705"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9F0A168" w14:textId="77777777" w:rsidR="00646540" w:rsidRPr="00646540" w:rsidRDefault="00646540" w:rsidP="00646540">
            <w:pPr>
              <w:spacing w:before="0" w:after="0" w:line="240" w:lineRule="auto"/>
              <w:jc w:val="center"/>
              <w:rPr>
                <w:ins w:id="89706" w:author="pete jones" w:date="2022-01-11T16:56:00Z"/>
                <w:rFonts w:ascii="Calibri" w:hAnsi="Calibri" w:cs="Calibri"/>
                <w:color w:val="000000"/>
                <w:sz w:val="22"/>
                <w:szCs w:val="22"/>
              </w:rPr>
            </w:pPr>
            <w:ins w:id="89707" w:author="pete jones" w:date="2022-01-11T16:56:00Z">
              <w:r w:rsidRPr="00646540">
                <w:rPr>
                  <w:rFonts w:ascii="Calibri" w:hAnsi="Calibri" w:cs="Calibri"/>
                  <w:color w:val="000000"/>
                  <w:sz w:val="22"/>
                  <w:szCs w:val="22"/>
                </w:rPr>
                <w:t> </w:t>
              </w:r>
            </w:ins>
          </w:p>
        </w:tc>
      </w:tr>
      <w:tr w:rsidR="00646540" w:rsidRPr="00646540" w14:paraId="7C2D8E11" w14:textId="77777777" w:rsidTr="00646540">
        <w:trPr>
          <w:trHeight w:val="300"/>
          <w:ins w:id="89708"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DEB43F9" w14:textId="77777777" w:rsidR="00646540" w:rsidRPr="00646540" w:rsidRDefault="00646540" w:rsidP="00646540">
            <w:pPr>
              <w:spacing w:before="0" w:after="0" w:line="240" w:lineRule="auto"/>
              <w:jc w:val="center"/>
              <w:rPr>
                <w:ins w:id="89709" w:author="pete jones" w:date="2022-01-11T16:56:00Z"/>
                <w:rFonts w:ascii="Calibri" w:hAnsi="Calibri" w:cs="Calibri"/>
                <w:color w:val="000000"/>
                <w:sz w:val="22"/>
                <w:szCs w:val="22"/>
              </w:rPr>
            </w:pPr>
            <w:ins w:id="89710"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59B789C" w14:textId="77777777" w:rsidR="00646540" w:rsidRPr="00646540" w:rsidRDefault="00646540" w:rsidP="00646540">
            <w:pPr>
              <w:spacing w:before="0" w:after="0" w:line="240" w:lineRule="auto"/>
              <w:jc w:val="left"/>
              <w:rPr>
                <w:ins w:id="89711" w:author="pete jones" w:date="2022-01-11T16:56:00Z"/>
                <w:rFonts w:ascii="Calibri" w:hAnsi="Calibri" w:cs="Calibri"/>
                <w:color w:val="000000"/>
                <w:sz w:val="22"/>
                <w:szCs w:val="22"/>
              </w:rPr>
            </w:pPr>
            <w:ins w:id="89712" w:author="pete jones" w:date="2022-01-11T16:56:00Z">
              <w:r w:rsidRPr="00646540">
                <w:rPr>
                  <w:rFonts w:ascii="Calibri" w:hAnsi="Calibri" w:cs="Calibri"/>
                  <w:color w:val="000000"/>
                  <w:sz w:val="22"/>
                  <w:szCs w:val="22"/>
                </w:rPr>
                <w:t>Mechanics of Materials 2</w:t>
              </w:r>
            </w:ins>
          </w:p>
        </w:tc>
        <w:tc>
          <w:tcPr>
            <w:tcW w:w="419" w:type="dxa"/>
            <w:tcBorders>
              <w:top w:val="nil"/>
              <w:left w:val="nil"/>
              <w:bottom w:val="single" w:sz="4" w:space="0" w:color="auto"/>
              <w:right w:val="single" w:sz="4" w:space="0" w:color="auto"/>
            </w:tcBorders>
            <w:shd w:val="clear" w:color="auto" w:fill="auto"/>
            <w:noWrap/>
            <w:vAlign w:val="bottom"/>
            <w:hideMark/>
          </w:tcPr>
          <w:p w14:paraId="386EA149" w14:textId="77777777" w:rsidR="00646540" w:rsidRPr="00646540" w:rsidRDefault="00646540" w:rsidP="00646540">
            <w:pPr>
              <w:spacing w:before="0" w:after="0" w:line="240" w:lineRule="auto"/>
              <w:jc w:val="center"/>
              <w:rPr>
                <w:ins w:id="89713" w:author="pete jones" w:date="2022-01-11T16:56:00Z"/>
                <w:rFonts w:ascii="Calibri" w:hAnsi="Calibri" w:cs="Calibri"/>
                <w:color w:val="000000"/>
                <w:sz w:val="22"/>
                <w:szCs w:val="22"/>
              </w:rPr>
            </w:pPr>
            <w:ins w:id="89714"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072E323C" w14:textId="77777777" w:rsidR="00646540" w:rsidRPr="00646540" w:rsidRDefault="00646540" w:rsidP="00646540">
            <w:pPr>
              <w:spacing w:before="0" w:after="0" w:line="240" w:lineRule="auto"/>
              <w:jc w:val="center"/>
              <w:rPr>
                <w:ins w:id="89715" w:author="pete jones" w:date="2022-01-11T16:56:00Z"/>
                <w:rFonts w:ascii="Calibri" w:hAnsi="Calibri" w:cs="Calibri"/>
                <w:color w:val="000000"/>
                <w:sz w:val="22"/>
                <w:szCs w:val="22"/>
              </w:rPr>
            </w:pPr>
            <w:ins w:id="89716"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1249CA91" w14:textId="77777777" w:rsidR="00646540" w:rsidRPr="00646540" w:rsidRDefault="00646540" w:rsidP="00646540">
            <w:pPr>
              <w:spacing w:before="0" w:after="0" w:line="240" w:lineRule="auto"/>
              <w:jc w:val="center"/>
              <w:rPr>
                <w:ins w:id="89717" w:author="pete jones" w:date="2022-01-11T16:56:00Z"/>
                <w:rFonts w:ascii="Calibri" w:hAnsi="Calibri" w:cs="Calibri"/>
                <w:color w:val="000000"/>
                <w:sz w:val="22"/>
                <w:szCs w:val="22"/>
              </w:rPr>
            </w:pPr>
            <w:ins w:id="8971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3ECDAF1" w14:textId="77777777" w:rsidR="00646540" w:rsidRPr="00646540" w:rsidRDefault="00646540" w:rsidP="00646540">
            <w:pPr>
              <w:spacing w:before="0" w:after="0" w:line="240" w:lineRule="auto"/>
              <w:jc w:val="center"/>
              <w:rPr>
                <w:ins w:id="89719" w:author="pete jones" w:date="2022-01-11T16:56:00Z"/>
                <w:rFonts w:ascii="Calibri" w:hAnsi="Calibri" w:cs="Calibri"/>
                <w:color w:val="000000"/>
                <w:sz w:val="22"/>
                <w:szCs w:val="22"/>
              </w:rPr>
            </w:pPr>
            <w:ins w:id="8972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0982738" w14:textId="77777777" w:rsidR="00646540" w:rsidRPr="00646540" w:rsidRDefault="00646540" w:rsidP="00646540">
            <w:pPr>
              <w:spacing w:before="0" w:after="0" w:line="240" w:lineRule="auto"/>
              <w:jc w:val="center"/>
              <w:rPr>
                <w:ins w:id="89721" w:author="pete jones" w:date="2022-01-11T16:56:00Z"/>
                <w:rFonts w:ascii="Calibri" w:hAnsi="Calibri" w:cs="Calibri"/>
                <w:color w:val="000000"/>
                <w:sz w:val="22"/>
                <w:szCs w:val="22"/>
              </w:rPr>
            </w:pPr>
            <w:ins w:id="8972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82556C1" w14:textId="77777777" w:rsidR="00646540" w:rsidRPr="00646540" w:rsidRDefault="00646540" w:rsidP="00646540">
            <w:pPr>
              <w:spacing w:before="0" w:after="0" w:line="240" w:lineRule="auto"/>
              <w:jc w:val="center"/>
              <w:rPr>
                <w:ins w:id="89723" w:author="pete jones" w:date="2022-01-11T16:56:00Z"/>
                <w:rFonts w:ascii="Calibri" w:hAnsi="Calibri" w:cs="Calibri"/>
                <w:color w:val="000000"/>
                <w:sz w:val="22"/>
                <w:szCs w:val="22"/>
              </w:rPr>
            </w:pPr>
            <w:ins w:id="8972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7DE190" w14:textId="77777777" w:rsidR="00646540" w:rsidRPr="00646540" w:rsidRDefault="00646540" w:rsidP="00646540">
            <w:pPr>
              <w:spacing w:before="0" w:after="0" w:line="240" w:lineRule="auto"/>
              <w:jc w:val="center"/>
              <w:rPr>
                <w:ins w:id="89725" w:author="pete jones" w:date="2022-01-11T16:56:00Z"/>
                <w:rFonts w:ascii="Calibri" w:hAnsi="Calibri" w:cs="Calibri"/>
                <w:color w:val="000000"/>
                <w:sz w:val="22"/>
                <w:szCs w:val="22"/>
              </w:rPr>
            </w:pPr>
            <w:ins w:id="8972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4314AC" w14:textId="77777777" w:rsidR="00646540" w:rsidRPr="00646540" w:rsidRDefault="00646540" w:rsidP="00646540">
            <w:pPr>
              <w:spacing w:before="0" w:after="0" w:line="240" w:lineRule="auto"/>
              <w:jc w:val="center"/>
              <w:rPr>
                <w:ins w:id="89727" w:author="pete jones" w:date="2022-01-11T16:56:00Z"/>
                <w:rFonts w:ascii="Calibri" w:hAnsi="Calibri" w:cs="Calibri"/>
                <w:color w:val="000000"/>
                <w:sz w:val="22"/>
                <w:szCs w:val="22"/>
              </w:rPr>
            </w:pPr>
            <w:ins w:id="8972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7CEFA2" w14:textId="77777777" w:rsidR="00646540" w:rsidRPr="00646540" w:rsidRDefault="00646540" w:rsidP="00646540">
            <w:pPr>
              <w:spacing w:before="0" w:after="0" w:line="240" w:lineRule="auto"/>
              <w:jc w:val="center"/>
              <w:rPr>
                <w:ins w:id="89729" w:author="pete jones" w:date="2022-01-11T16:56:00Z"/>
                <w:rFonts w:ascii="Calibri" w:hAnsi="Calibri" w:cs="Calibri"/>
                <w:color w:val="000000"/>
                <w:sz w:val="22"/>
                <w:szCs w:val="22"/>
              </w:rPr>
            </w:pPr>
            <w:ins w:id="8973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02224C" w14:textId="77777777" w:rsidR="00646540" w:rsidRPr="00646540" w:rsidRDefault="00646540" w:rsidP="00646540">
            <w:pPr>
              <w:spacing w:before="0" w:after="0" w:line="240" w:lineRule="auto"/>
              <w:jc w:val="center"/>
              <w:rPr>
                <w:ins w:id="89731" w:author="pete jones" w:date="2022-01-11T16:56:00Z"/>
                <w:rFonts w:ascii="Calibri" w:hAnsi="Calibri" w:cs="Calibri"/>
                <w:color w:val="000000"/>
                <w:sz w:val="22"/>
                <w:szCs w:val="22"/>
              </w:rPr>
            </w:pPr>
            <w:ins w:id="8973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EA8E9C" w14:textId="77777777" w:rsidR="00646540" w:rsidRPr="00646540" w:rsidRDefault="00646540" w:rsidP="00646540">
            <w:pPr>
              <w:spacing w:before="0" w:after="0" w:line="240" w:lineRule="auto"/>
              <w:jc w:val="center"/>
              <w:rPr>
                <w:ins w:id="89733" w:author="pete jones" w:date="2022-01-11T16:56:00Z"/>
                <w:rFonts w:ascii="Calibri" w:hAnsi="Calibri" w:cs="Calibri"/>
                <w:color w:val="000000"/>
                <w:sz w:val="22"/>
                <w:szCs w:val="22"/>
              </w:rPr>
            </w:pPr>
            <w:ins w:id="89734"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06DB7B6" w14:textId="77777777" w:rsidR="00646540" w:rsidRPr="00646540" w:rsidRDefault="00646540" w:rsidP="00646540">
            <w:pPr>
              <w:spacing w:before="0" w:after="0" w:line="240" w:lineRule="auto"/>
              <w:jc w:val="center"/>
              <w:rPr>
                <w:ins w:id="89735" w:author="pete jones" w:date="2022-01-11T16:56:00Z"/>
                <w:rFonts w:ascii="Calibri" w:hAnsi="Calibri" w:cs="Calibri"/>
                <w:color w:val="000000"/>
                <w:sz w:val="22"/>
                <w:szCs w:val="22"/>
              </w:rPr>
            </w:pPr>
            <w:ins w:id="89736" w:author="pete jones" w:date="2022-01-11T16:56:00Z">
              <w:r w:rsidRPr="00646540">
                <w:rPr>
                  <w:rFonts w:ascii="Calibri" w:hAnsi="Calibri" w:cs="Calibri"/>
                  <w:color w:val="000000"/>
                  <w:sz w:val="22"/>
                  <w:szCs w:val="22"/>
                </w:rPr>
                <w:t> </w:t>
              </w:r>
            </w:ins>
          </w:p>
        </w:tc>
      </w:tr>
      <w:tr w:rsidR="00646540" w:rsidRPr="00646540" w14:paraId="186BBC2F" w14:textId="77777777" w:rsidTr="00646540">
        <w:trPr>
          <w:trHeight w:val="300"/>
          <w:ins w:id="89737"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AB010EB" w14:textId="77777777" w:rsidR="00646540" w:rsidRPr="00646540" w:rsidRDefault="00646540" w:rsidP="00646540">
            <w:pPr>
              <w:spacing w:before="0" w:after="0" w:line="240" w:lineRule="auto"/>
              <w:jc w:val="center"/>
              <w:rPr>
                <w:ins w:id="89738" w:author="pete jones" w:date="2022-01-11T16:56:00Z"/>
                <w:rFonts w:ascii="Calibri" w:hAnsi="Calibri" w:cs="Calibri"/>
                <w:color w:val="000000"/>
                <w:sz w:val="22"/>
                <w:szCs w:val="22"/>
              </w:rPr>
            </w:pPr>
            <w:ins w:id="89739"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F85F331" w14:textId="77777777" w:rsidR="00646540" w:rsidRPr="00646540" w:rsidRDefault="00646540" w:rsidP="00646540">
            <w:pPr>
              <w:spacing w:before="0" w:after="0" w:line="240" w:lineRule="auto"/>
              <w:jc w:val="left"/>
              <w:rPr>
                <w:ins w:id="89740" w:author="pete jones" w:date="2022-01-11T16:56:00Z"/>
                <w:rFonts w:ascii="Calibri" w:hAnsi="Calibri" w:cs="Calibri"/>
                <w:color w:val="000000"/>
                <w:sz w:val="22"/>
                <w:szCs w:val="22"/>
              </w:rPr>
            </w:pPr>
            <w:ins w:id="89741" w:author="pete jones" w:date="2022-01-11T16:56:00Z">
              <w:r w:rsidRPr="00646540">
                <w:rPr>
                  <w:rFonts w:ascii="Calibri" w:hAnsi="Calibri" w:cs="Calibri"/>
                  <w:color w:val="000000"/>
                  <w:sz w:val="22"/>
                  <w:szCs w:val="22"/>
                </w:rPr>
                <w:t>Engineering Dynamics 2</w:t>
              </w:r>
            </w:ins>
          </w:p>
        </w:tc>
        <w:tc>
          <w:tcPr>
            <w:tcW w:w="419" w:type="dxa"/>
            <w:tcBorders>
              <w:top w:val="nil"/>
              <w:left w:val="nil"/>
              <w:bottom w:val="single" w:sz="4" w:space="0" w:color="auto"/>
              <w:right w:val="single" w:sz="4" w:space="0" w:color="auto"/>
            </w:tcBorders>
            <w:shd w:val="clear" w:color="auto" w:fill="auto"/>
            <w:noWrap/>
            <w:vAlign w:val="bottom"/>
            <w:hideMark/>
          </w:tcPr>
          <w:p w14:paraId="60CF8753" w14:textId="77777777" w:rsidR="00646540" w:rsidRPr="00646540" w:rsidRDefault="00646540" w:rsidP="00646540">
            <w:pPr>
              <w:spacing w:before="0" w:after="0" w:line="240" w:lineRule="auto"/>
              <w:jc w:val="center"/>
              <w:rPr>
                <w:ins w:id="89742" w:author="pete jones" w:date="2022-01-11T16:56:00Z"/>
                <w:rFonts w:ascii="Calibri" w:hAnsi="Calibri" w:cs="Calibri"/>
                <w:color w:val="000000"/>
                <w:sz w:val="22"/>
                <w:szCs w:val="22"/>
              </w:rPr>
            </w:pPr>
            <w:ins w:id="89743"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148763E8" w14:textId="77777777" w:rsidR="00646540" w:rsidRPr="00646540" w:rsidRDefault="00646540" w:rsidP="00646540">
            <w:pPr>
              <w:spacing w:before="0" w:after="0" w:line="240" w:lineRule="auto"/>
              <w:jc w:val="center"/>
              <w:rPr>
                <w:ins w:id="89744" w:author="pete jones" w:date="2022-01-11T16:56:00Z"/>
                <w:rFonts w:ascii="Calibri" w:hAnsi="Calibri" w:cs="Calibri"/>
                <w:color w:val="000000"/>
                <w:sz w:val="22"/>
                <w:szCs w:val="22"/>
              </w:rPr>
            </w:pPr>
            <w:ins w:id="89745"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29106C36" w14:textId="77777777" w:rsidR="00646540" w:rsidRPr="00646540" w:rsidRDefault="00646540" w:rsidP="00646540">
            <w:pPr>
              <w:spacing w:before="0" w:after="0" w:line="240" w:lineRule="auto"/>
              <w:jc w:val="center"/>
              <w:rPr>
                <w:ins w:id="89746" w:author="pete jones" w:date="2022-01-11T16:56:00Z"/>
                <w:rFonts w:ascii="Calibri" w:hAnsi="Calibri" w:cs="Calibri"/>
                <w:color w:val="000000"/>
                <w:sz w:val="22"/>
                <w:szCs w:val="22"/>
              </w:rPr>
            </w:pPr>
            <w:ins w:id="8974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6141E8B" w14:textId="77777777" w:rsidR="00646540" w:rsidRPr="00646540" w:rsidRDefault="00646540" w:rsidP="00646540">
            <w:pPr>
              <w:spacing w:before="0" w:after="0" w:line="240" w:lineRule="auto"/>
              <w:jc w:val="center"/>
              <w:rPr>
                <w:ins w:id="89748" w:author="pete jones" w:date="2022-01-11T16:56:00Z"/>
                <w:rFonts w:ascii="Calibri" w:hAnsi="Calibri" w:cs="Calibri"/>
                <w:color w:val="000000"/>
                <w:sz w:val="22"/>
                <w:szCs w:val="22"/>
              </w:rPr>
            </w:pPr>
            <w:ins w:id="8974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CE4ACE9" w14:textId="77777777" w:rsidR="00646540" w:rsidRPr="00646540" w:rsidRDefault="00646540" w:rsidP="00646540">
            <w:pPr>
              <w:spacing w:before="0" w:after="0" w:line="240" w:lineRule="auto"/>
              <w:jc w:val="center"/>
              <w:rPr>
                <w:ins w:id="89750" w:author="pete jones" w:date="2022-01-11T16:56:00Z"/>
                <w:rFonts w:ascii="Calibri" w:hAnsi="Calibri" w:cs="Calibri"/>
                <w:color w:val="000000"/>
                <w:sz w:val="22"/>
                <w:szCs w:val="22"/>
              </w:rPr>
            </w:pPr>
            <w:ins w:id="8975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BCA4E91" w14:textId="77777777" w:rsidR="00646540" w:rsidRPr="00646540" w:rsidRDefault="00646540" w:rsidP="00646540">
            <w:pPr>
              <w:spacing w:before="0" w:after="0" w:line="240" w:lineRule="auto"/>
              <w:jc w:val="center"/>
              <w:rPr>
                <w:ins w:id="89752" w:author="pete jones" w:date="2022-01-11T16:56:00Z"/>
                <w:rFonts w:ascii="Calibri" w:hAnsi="Calibri" w:cs="Calibri"/>
                <w:color w:val="000000"/>
                <w:sz w:val="22"/>
                <w:szCs w:val="22"/>
              </w:rPr>
            </w:pPr>
            <w:ins w:id="8975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350E7B" w14:textId="77777777" w:rsidR="00646540" w:rsidRPr="00646540" w:rsidRDefault="00646540" w:rsidP="00646540">
            <w:pPr>
              <w:spacing w:before="0" w:after="0" w:line="240" w:lineRule="auto"/>
              <w:jc w:val="center"/>
              <w:rPr>
                <w:ins w:id="89754" w:author="pete jones" w:date="2022-01-11T16:56:00Z"/>
                <w:rFonts w:ascii="Calibri" w:hAnsi="Calibri" w:cs="Calibri"/>
                <w:color w:val="000000"/>
                <w:sz w:val="22"/>
                <w:szCs w:val="22"/>
              </w:rPr>
            </w:pPr>
            <w:ins w:id="8975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795D9F" w14:textId="77777777" w:rsidR="00646540" w:rsidRPr="00646540" w:rsidRDefault="00646540" w:rsidP="00646540">
            <w:pPr>
              <w:spacing w:before="0" w:after="0" w:line="240" w:lineRule="auto"/>
              <w:jc w:val="center"/>
              <w:rPr>
                <w:ins w:id="89756" w:author="pete jones" w:date="2022-01-11T16:56:00Z"/>
                <w:rFonts w:ascii="Calibri" w:hAnsi="Calibri" w:cs="Calibri"/>
                <w:color w:val="000000"/>
                <w:sz w:val="22"/>
                <w:szCs w:val="22"/>
              </w:rPr>
            </w:pPr>
            <w:ins w:id="8975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098DE7" w14:textId="77777777" w:rsidR="00646540" w:rsidRPr="00646540" w:rsidRDefault="00646540" w:rsidP="00646540">
            <w:pPr>
              <w:spacing w:before="0" w:after="0" w:line="240" w:lineRule="auto"/>
              <w:jc w:val="center"/>
              <w:rPr>
                <w:ins w:id="89758" w:author="pete jones" w:date="2022-01-11T16:56:00Z"/>
                <w:rFonts w:ascii="Calibri" w:hAnsi="Calibri" w:cs="Calibri"/>
                <w:color w:val="000000"/>
                <w:sz w:val="22"/>
                <w:szCs w:val="22"/>
              </w:rPr>
            </w:pPr>
            <w:ins w:id="8975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95BB66" w14:textId="77777777" w:rsidR="00646540" w:rsidRPr="00646540" w:rsidRDefault="00646540" w:rsidP="00646540">
            <w:pPr>
              <w:spacing w:before="0" w:after="0" w:line="240" w:lineRule="auto"/>
              <w:jc w:val="center"/>
              <w:rPr>
                <w:ins w:id="89760" w:author="pete jones" w:date="2022-01-11T16:56:00Z"/>
                <w:rFonts w:ascii="Calibri" w:hAnsi="Calibri" w:cs="Calibri"/>
                <w:color w:val="000000"/>
                <w:sz w:val="22"/>
                <w:szCs w:val="22"/>
              </w:rPr>
            </w:pPr>
            <w:ins w:id="8976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4301C9" w14:textId="77777777" w:rsidR="00646540" w:rsidRPr="00646540" w:rsidRDefault="00646540" w:rsidP="00646540">
            <w:pPr>
              <w:spacing w:before="0" w:after="0" w:line="240" w:lineRule="auto"/>
              <w:jc w:val="center"/>
              <w:rPr>
                <w:ins w:id="89762" w:author="pete jones" w:date="2022-01-11T16:56:00Z"/>
                <w:rFonts w:ascii="Calibri" w:hAnsi="Calibri" w:cs="Calibri"/>
                <w:color w:val="000000"/>
                <w:sz w:val="22"/>
                <w:szCs w:val="22"/>
              </w:rPr>
            </w:pPr>
            <w:ins w:id="89763"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9A84BAC" w14:textId="77777777" w:rsidR="00646540" w:rsidRPr="00646540" w:rsidRDefault="00646540" w:rsidP="00646540">
            <w:pPr>
              <w:spacing w:before="0" w:after="0" w:line="240" w:lineRule="auto"/>
              <w:jc w:val="center"/>
              <w:rPr>
                <w:ins w:id="89764" w:author="pete jones" w:date="2022-01-11T16:56:00Z"/>
                <w:rFonts w:ascii="Calibri" w:hAnsi="Calibri" w:cs="Calibri"/>
                <w:color w:val="000000"/>
                <w:sz w:val="22"/>
                <w:szCs w:val="22"/>
              </w:rPr>
            </w:pPr>
            <w:ins w:id="89765" w:author="pete jones" w:date="2022-01-11T16:56:00Z">
              <w:r w:rsidRPr="00646540">
                <w:rPr>
                  <w:rFonts w:ascii="Calibri" w:hAnsi="Calibri" w:cs="Calibri"/>
                  <w:color w:val="000000"/>
                  <w:sz w:val="22"/>
                  <w:szCs w:val="22"/>
                </w:rPr>
                <w:t> </w:t>
              </w:r>
            </w:ins>
          </w:p>
        </w:tc>
      </w:tr>
      <w:tr w:rsidR="00646540" w:rsidRPr="00646540" w14:paraId="6BE457C4" w14:textId="77777777" w:rsidTr="00646540">
        <w:trPr>
          <w:trHeight w:val="300"/>
          <w:ins w:id="89766"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81F217A" w14:textId="77777777" w:rsidR="00646540" w:rsidRPr="00646540" w:rsidRDefault="00646540" w:rsidP="00646540">
            <w:pPr>
              <w:spacing w:before="0" w:after="0" w:line="240" w:lineRule="auto"/>
              <w:jc w:val="center"/>
              <w:rPr>
                <w:ins w:id="89767" w:author="pete jones" w:date="2022-01-11T16:56:00Z"/>
                <w:rFonts w:ascii="Calibri" w:hAnsi="Calibri" w:cs="Calibri"/>
                <w:color w:val="000000"/>
                <w:sz w:val="22"/>
                <w:szCs w:val="22"/>
              </w:rPr>
            </w:pPr>
            <w:ins w:id="89768"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D542D52" w14:textId="77777777" w:rsidR="00646540" w:rsidRPr="00646540" w:rsidRDefault="00646540" w:rsidP="00646540">
            <w:pPr>
              <w:spacing w:before="0" w:after="0" w:line="240" w:lineRule="auto"/>
              <w:jc w:val="left"/>
              <w:rPr>
                <w:ins w:id="89769" w:author="pete jones" w:date="2022-01-11T16:56:00Z"/>
                <w:rFonts w:ascii="Calibri" w:hAnsi="Calibri" w:cs="Calibri"/>
                <w:color w:val="000000"/>
                <w:sz w:val="22"/>
                <w:szCs w:val="22"/>
              </w:rPr>
            </w:pPr>
            <w:ins w:id="89770" w:author="pete jones" w:date="2022-01-11T16:56:00Z">
              <w:r w:rsidRPr="00646540">
                <w:rPr>
                  <w:rFonts w:ascii="Calibri" w:hAnsi="Calibri" w:cs="Calibri"/>
                  <w:color w:val="000000"/>
                  <w:sz w:val="22"/>
                  <w:szCs w:val="22"/>
                </w:rPr>
                <w:t>Control Engineering</w:t>
              </w:r>
            </w:ins>
          </w:p>
        </w:tc>
        <w:tc>
          <w:tcPr>
            <w:tcW w:w="419" w:type="dxa"/>
            <w:tcBorders>
              <w:top w:val="nil"/>
              <w:left w:val="nil"/>
              <w:bottom w:val="single" w:sz="4" w:space="0" w:color="auto"/>
              <w:right w:val="single" w:sz="4" w:space="0" w:color="auto"/>
            </w:tcBorders>
            <w:shd w:val="clear" w:color="auto" w:fill="auto"/>
            <w:noWrap/>
            <w:vAlign w:val="bottom"/>
            <w:hideMark/>
          </w:tcPr>
          <w:p w14:paraId="015B8121" w14:textId="77777777" w:rsidR="00646540" w:rsidRPr="00646540" w:rsidRDefault="00646540" w:rsidP="00646540">
            <w:pPr>
              <w:spacing w:before="0" w:after="0" w:line="240" w:lineRule="auto"/>
              <w:jc w:val="center"/>
              <w:rPr>
                <w:ins w:id="89771" w:author="pete jones" w:date="2022-01-11T16:56:00Z"/>
                <w:rFonts w:ascii="Calibri" w:hAnsi="Calibri" w:cs="Calibri"/>
                <w:color w:val="000000"/>
                <w:sz w:val="22"/>
                <w:szCs w:val="22"/>
              </w:rPr>
            </w:pPr>
            <w:ins w:id="89772"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2E757667" w14:textId="77777777" w:rsidR="00646540" w:rsidRPr="00646540" w:rsidRDefault="00646540" w:rsidP="00646540">
            <w:pPr>
              <w:spacing w:before="0" w:after="0" w:line="240" w:lineRule="auto"/>
              <w:jc w:val="center"/>
              <w:rPr>
                <w:ins w:id="89773" w:author="pete jones" w:date="2022-01-11T16:56:00Z"/>
                <w:rFonts w:ascii="Calibri" w:hAnsi="Calibri" w:cs="Calibri"/>
                <w:color w:val="000000"/>
                <w:sz w:val="22"/>
                <w:szCs w:val="22"/>
              </w:rPr>
            </w:pPr>
            <w:ins w:id="89774"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6B4C15B9" w14:textId="77777777" w:rsidR="00646540" w:rsidRPr="00646540" w:rsidRDefault="00646540" w:rsidP="00646540">
            <w:pPr>
              <w:spacing w:before="0" w:after="0" w:line="240" w:lineRule="auto"/>
              <w:jc w:val="center"/>
              <w:rPr>
                <w:ins w:id="89775" w:author="pete jones" w:date="2022-01-11T16:56:00Z"/>
                <w:rFonts w:ascii="Calibri" w:hAnsi="Calibri" w:cs="Calibri"/>
                <w:color w:val="000000"/>
                <w:sz w:val="22"/>
                <w:szCs w:val="22"/>
              </w:rPr>
            </w:pPr>
            <w:ins w:id="8977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0EA4A69" w14:textId="77777777" w:rsidR="00646540" w:rsidRPr="00646540" w:rsidRDefault="00646540" w:rsidP="00646540">
            <w:pPr>
              <w:spacing w:before="0" w:after="0" w:line="240" w:lineRule="auto"/>
              <w:jc w:val="center"/>
              <w:rPr>
                <w:ins w:id="89777" w:author="pete jones" w:date="2022-01-11T16:56:00Z"/>
                <w:rFonts w:ascii="Calibri" w:hAnsi="Calibri" w:cs="Calibri"/>
                <w:color w:val="000000"/>
                <w:sz w:val="22"/>
                <w:szCs w:val="22"/>
              </w:rPr>
            </w:pPr>
            <w:ins w:id="8977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7358B78" w14:textId="77777777" w:rsidR="00646540" w:rsidRPr="00646540" w:rsidRDefault="00646540" w:rsidP="00646540">
            <w:pPr>
              <w:spacing w:before="0" w:after="0" w:line="240" w:lineRule="auto"/>
              <w:jc w:val="center"/>
              <w:rPr>
                <w:ins w:id="89779" w:author="pete jones" w:date="2022-01-11T16:56:00Z"/>
                <w:rFonts w:ascii="Calibri" w:hAnsi="Calibri" w:cs="Calibri"/>
                <w:color w:val="000000"/>
                <w:sz w:val="22"/>
                <w:szCs w:val="22"/>
              </w:rPr>
            </w:pPr>
            <w:ins w:id="8978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C342E97" w14:textId="77777777" w:rsidR="00646540" w:rsidRPr="00646540" w:rsidRDefault="00646540" w:rsidP="00646540">
            <w:pPr>
              <w:spacing w:before="0" w:after="0" w:line="240" w:lineRule="auto"/>
              <w:jc w:val="center"/>
              <w:rPr>
                <w:ins w:id="89781" w:author="pete jones" w:date="2022-01-11T16:56:00Z"/>
                <w:rFonts w:ascii="Calibri" w:hAnsi="Calibri" w:cs="Calibri"/>
                <w:color w:val="000000"/>
                <w:sz w:val="22"/>
                <w:szCs w:val="22"/>
              </w:rPr>
            </w:pPr>
            <w:ins w:id="8978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EC594D" w14:textId="77777777" w:rsidR="00646540" w:rsidRPr="00646540" w:rsidRDefault="00646540" w:rsidP="00646540">
            <w:pPr>
              <w:spacing w:before="0" w:after="0" w:line="240" w:lineRule="auto"/>
              <w:jc w:val="center"/>
              <w:rPr>
                <w:ins w:id="89783" w:author="pete jones" w:date="2022-01-11T16:56:00Z"/>
                <w:rFonts w:ascii="Calibri" w:hAnsi="Calibri" w:cs="Calibri"/>
                <w:color w:val="000000"/>
                <w:sz w:val="22"/>
                <w:szCs w:val="22"/>
              </w:rPr>
            </w:pPr>
            <w:ins w:id="8978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2AE852" w14:textId="77777777" w:rsidR="00646540" w:rsidRPr="00646540" w:rsidRDefault="00646540" w:rsidP="00646540">
            <w:pPr>
              <w:spacing w:before="0" w:after="0" w:line="240" w:lineRule="auto"/>
              <w:jc w:val="center"/>
              <w:rPr>
                <w:ins w:id="89785" w:author="pete jones" w:date="2022-01-11T16:56:00Z"/>
                <w:rFonts w:ascii="Calibri" w:hAnsi="Calibri" w:cs="Calibri"/>
                <w:color w:val="000000"/>
                <w:sz w:val="22"/>
                <w:szCs w:val="22"/>
              </w:rPr>
            </w:pPr>
            <w:ins w:id="8978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1F4350" w14:textId="77777777" w:rsidR="00646540" w:rsidRPr="00646540" w:rsidRDefault="00646540" w:rsidP="00646540">
            <w:pPr>
              <w:spacing w:before="0" w:after="0" w:line="240" w:lineRule="auto"/>
              <w:jc w:val="center"/>
              <w:rPr>
                <w:ins w:id="89787" w:author="pete jones" w:date="2022-01-11T16:56:00Z"/>
                <w:rFonts w:ascii="Calibri" w:hAnsi="Calibri" w:cs="Calibri"/>
                <w:color w:val="000000"/>
                <w:sz w:val="22"/>
                <w:szCs w:val="22"/>
              </w:rPr>
            </w:pPr>
            <w:ins w:id="8978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6656BD" w14:textId="77777777" w:rsidR="00646540" w:rsidRPr="00646540" w:rsidRDefault="00646540" w:rsidP="00646540">
            <w:pPr>
              <w:spacing w:before="0" w:after="0" w:line="240" w:lineRule="auto"/>
              <w:jc w:val="center"/>
              <w:rPr>
                <w:ins w:id="89789" w:author="pete jones" w:date="2022-01-11T16:56:00Z"/>
                <w:rFonts w:ascii="Calibri" w:hAnsi="Calibri" w:cs="Calibri"/>
                <w:color w:val="000000"/>
                <w:sz w:val="22"/>
                <w:szCs w:val="22"/>
              </w:rPr>
            </w:pPr>
            <w:ins w:id="8979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1A621B" w14:textId="77777777" w:rsidR="00646540" w:rsidRPr="00646540" w:rsidRDefault="00646540" w:rsidP="00646540">
            <w:pPr>
              <w:spacing w:before="0" w:after="0" w:line="240" w:lineRule="auto"/>
              <w:jc w:val="center"/>
              <w:rPr>
                <w:ins w:id="89791" w:author="pete jones" w:date="2022-01-11T16:56:00Z"/>
                <w:rFonts w:ascii="Calibri" w:hAnsi="Calibri" w:cs="Calibri"/>
                <w:color w:val="000000"/>
                <w:sz w:val="22"/>
                <w:szCs w:val="22"/>
              </w:rPr>
            </w:pPr>
            <w:ins w:id="89792"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3290A8" w14:textId="77777777" w:rsidR="00646540" w:rsidRPr="00646540" w:rsidRDefault="00646540" w:rsidP="00646540">
            <w:pPr>
              <w:spacing w:before="0" w:after="0" w:line="240" w:lineRule="auto"/>
              <w:jc w:val="center"/>
              <w:rPr>
                <w:ins w:id="89793" w:author="pete jones" w:date="2022-01-11T16:56:00Z"/>
                <w:rFonts w:ascii="Calibri" w:hAnsi="Calibri" w:cs="Calibri"/>
                <w:color w:val="000000"/>
                <w:sz w:val="22"/>
                <w:szCs w:val="22"/>
              </w:rPr>
            </w:pPr>
            <w:ins w:id="89794" w:author="pete jones" w:date="2022-01-11T16:56:00Z">
              <w:r w:rsidRPr="00646540">
                <w:rPr>
                  <w:rFonts w:ascii="Calibri" w:hAnsi="Calibri" w:cs="Calibri"/>
                  <w:color w:val="000000"/>
                  <w:sz w:val="22"/>
                  <w:szCs w:val="22"/>
                </w:rPr>
                <w:t> </w:t>
              </w:r>
            </w:ins>
          </w:p>
        </w:tc>
      </w:tr>
      <w:tr w:rsidR="00646540" w:rsidRPr="00646540" w14:paraId="49275E21" w14:textId="77777777" w:rsidTr="00646540">
        <w:trPr>
          <w:trHeight w:val="300"/>
          <w:ins w:id="89795"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207F922" w14:textId="77777777" w:rsidR="00646540" w:rsidRPr="00646540" w:rsidRDefault="00646540" w:rsidP="00646540">
            <w:pPr>
              <w:spacing w:before="0" w:after="0" w:line="240" w:lineRule="auto"/>
              <w:jc w:val="center"/>
              <w:rPr>
                <w:ins w:id="89796" w:author="pete jones" w:date="2022-01-11T16:56:00Z"/>
                <w:rFonts w:ascii="Calibri" w:hAnsi="Calibri" w:cs="Calibri"/>
                <w:color w:val="000000"/>
                <w:sz w:val="22"/>
                <w:szCs w:val="22"/>
              </w:rPr>
            </w:pPr>
            <w:ins w:id="89797"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6ED5BCC" w14:textId="77777777" w:rsidR="00646540" w:rsidRPr="00646540" w:rsidRDefault="00646540" w:rsidP="00646540">
            <w:pPr>
              <w:spacing w:before="0" w:after="0" w:line="240" w:lineRule="auto"/>
              <w:jc w:val="left"/>
              <w:rPr>
                <w:ins w:id="89798" w:author="pete jones" w:date="2022-01-11T16:56:00Z"/>
                <w:rFonts w:ascii="Calibri" w:hAnsi="Calibri" w:cs="Calibri"/>
                <w:color w:val="000000"/>
                <w:sz w:val="22"/>
                <w:szCs w:val="22"/>
              </w:rPr>
            </w:pPr>
            <w:ins w:id="89799" w:author="pete jones" w:date="2022-01-11T16:56:00Z">
              <w:r w:rsidRPr="00646540">
                <w:rPr>
                  <w:rFonts w:ascii="Calibri" w:hAnsi="Calibri" w:cs="Calibri"/>
                  <w:color w:val="000000"/>
                  <w:sz w:val="22"/>
                  <w:szCs w:val="22"/>
                </w:rPr>
                <w:t>Thermodynamics 2</w:t>
              </w:r>
            </w:ins>
          </w:p>
        </w:tc>
        <w:tc>
          <w:tcPr>
            <w:tcW w:w="419" w:type="dxa"/>
            <w:tcBorders>
              <w:top w:val="nil"/>
              <w:left w:val="nil"/>
              <w:bottom w:val="single" w:sz="4" w:space="0" w:color="auto"/>
              <w:right w:val="single" w:sz="4" w:space="0" w:color="auto"/>
            </w:tcBorders>
            <w:shd w:val="clear" w:color="auto" w:fill="auto"/>
            <w:noWrap/>
            <w:vAlign w:val="bottom"/>
            <w:hideMark/>
          </w:tcPr>
          <w:p w14:paraId="0AE7A822" w14:textId="77777777" w:rsidR="00646540" w:rsidRPr="00646540" w:rsidRDefault="00646540" w:rsidP="00646540">
            <w:pPr>
              <w:spacing w:before="0" w:after="0" w:line="240" w:lineRule="auto"/>
              <w:jc w:val="center"/>
              <w:rPr>
                <w:ins w:id="89800" w:author="pete jones" w:date="2022-01-11T16:56:00Z"/>
                <w:rFonts w:ascii="Calibri" w:hAnsi="Calibri" w:cs="Calibri"/>
                <w:color w:val="000000"/>
                <w:sz w:val="22"/>
                <w:szCs w:val="22"/>
              </w:rPr>
            </w:pPr>
            <w:ins w:id="89801"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7429E01D" w14:textId="77777777" w:rsidR="00646540" w:rsidRPr="00646540" w:rsidRDefault="00646540" w:rsidP="00646540">
            <w:pPr>
              <w:spacing w:before="0" w:after="0" w:line="240" w:lineRule="auto"/>
              <w:jc w:val="center"/>
              <w:rPr>
                <w:ins w:id="89802" w:author="pete jones" w:date="2022-01-11T16:56:00Z"/>
                <w:rFonts w:ascii="Calibri" w:hAnsi="Calibri" w:cs="Calibri"/>
                <w:color w:val="000000"/>
                <w:sz w:val="22"/>
                <w:szCs w:val="22"/>
              </w:rPr>
            </w:pPr>
            <w:ins w:id="89803"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0587A87B" w14:textId="77777777" w:rsidR="00646540" w:rsidRPr="00646540" w:rsidRDefault="00646540" w:rsidP="00646540">
            <w:pPr>
              <w:spacing w:before="0" w:after="0" w:line="240" w:lineRule="auto"/>
              <w:jc w:val="center"/>
              <w:rPr>
                <w:ins w:id="89804" w:author="pete jones" w:date="2022-01-11T16:56:00Z"/>
                <w:rFonts w:ascii="Calibri" w:hAnsi="Calibri" w:cs="Calibri"/>
                <w:color w:val="000000"/>
                <w:sz w:val="22"/>
                <w:szCs w:val="22"/>
              </w:rPr>
            </w:pPr>
            <w:ins w:id="8980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057388C" w14:textId="77777777" w:rsidR="00646540" w:rsidRPr="00646540" w:rsidRDefault="00646540" w:rsidP="00646540">
            <w:pPr>
              <w:spacing w:before="0" w:after="0" w:line="240" w:lineRule="auto"/>
              <w:jc w:val="center"/>
              <w:rPr>
                <w:ins w:id="89806" w:author="pete jones" w:date="2022-01-11T16:56:00Z"/>
                <w:rFonts w:ascii="Calibri" w:hAnsi="Calibri" w:cs="Calibri"/>
                <w:color w:val="000000"/>
                <w:sz w:val="22"/>
                <w:szCs w:val="22"/>
              </w:rPr>
            </w:pPr>
            <w:ins w:id="8980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D211FBC" w14:textId="77777777" w:rsidR="00646540" w:rsidRPr="00646540" w:rsidRDefault="00646540" w:rsidP="00646540">
            <w:pPr>
              <w:spacing w:before="0" w:after="0" w:line="240" w:lineRule="auto"/>
              <w:jc w:val="center"/>
              <w:rPr>
                <w:ins w:id="89808" w:author="pete jones" w:date="2022-01-11T16:56:00Z"/>
                <w:rFonts w:ascii="Calibri" w:hAnsi="Calibri" w:cs="Calibri"/>
                <w:color w:val="000000"/>
                <w:sz w:val="22"/>
                <w:szCs w:val="22"/>
              </w:rPr>
            </w:pPr>
            <w:ins w:id="8980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ACB5713" w14:textId="77777777" w:rsidR="00646540" w:rsidRPr="00646540" w:rsidRDefault="00646540" w:rsidP="00646540">
            <w:pPr>
              <w:spacing w:before="0" w:after="0" w:line="240" w:lineRule="auto"/>
              <w:jc w:val="center"/>
              <w:rPr>
                <w:ins w:id="89810" w:author="pete jones" w:date="2022-01-11T16:56:00Z"/>
                <w:rFonts w:ascii="Calibri" w:hAnsi="Calibri" w:cs="Calibri"/>
                <w:color w:val="000000"/>
                <w:sz w:val="22"/>
                <w:szCs w:val="22"/>
              </w:rPr>
            </w:pPr>
            <w:ins w:id="8981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D83D68" w14:textId="77777777" w:rsidR="00646540" w:rsidRPr="00646540" w:rsidRDefault="00646540" w:rsidP="00646540">
            <w:pPr>
              <w:spacing w:before="0" w:after="0" w:line="240" w:lineRule="auto"/>
              <w:jc w:val="center"/>
              <w:rPr>
                <w:ins w:id="89812" w:author="pete jones" w:date="2022-01-11T16:56:00Z"/>
                <w:rFonts w:ascii="Calibri" w:hAnsi="Calibri" w:cs="Calibri"/>
                <w:color w:val="000000"/>
                <w:sz w:val="22"/>
                <w:szCs w:val="22"/>
              </w:rPr>
            </w:pPr>
            <w:ins w:id="8981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B89FE3" w14:textId="77777777" w:rsidR="00646540" w:rsidRPr="00646540" w:rsidRDefault="00646540" w:rsidP="00646540">
            <w:pPr>
              <w:spacing w:before="0" w:after="0" w:line="240" w:lineRule="auto"/>
              <w:jc w:val="center"/>
              <w:rPr>
                <w:ins w:id="89814" w:author="pete jones" w:date="2022-01-11T16:56:00Z"/>
                <w:rFonts w:ascii="Calibri" w:hAnsi="Calibri" w:cs="Calibri"/>
                <w:color w:val="000000"/>
                <w:sz w:val="22"/>
                <w:szCs w:val="22"/>
              </w:rPr>
            </w:pPr>
            <w:ins w:id="8981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DAB0E4" w14:textId="77777777" w:rsidR="00646540" w:rsidRPr="00646540" w:rsidRDefault="00646540" w:rsidP="00646540">
            <w:pPr>
              <w:spacing w:before="0" w:after="0" w:line="240" w:lineRule="auto"/>
              <w:jc w:val="center"/>
              <w:rPr>
                <w:ins w:id="89816" w:author="pete jones" w:date="2022-01-11T16:56:00Z"/>
                <w:rFonts w:ascii="Calibri" w:hAnsi="Calibri" w:cs="Calibri"/>
                <w:color w:val="000000"/>
                <w:sz w:val="22"/>
                <w:szCs w:val="22"/>
              </w:rPr>
            </w:pPr>
            <w:ins w:id="8981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C0E41C" w14:textId="77777777" w:rsidR="00646540" w:rsidRPr="00646540" w:rsidRDefault="00646540" w:rsidP="00646540">
            <w:pPr>
              <w:spacing w:before="0" w:after="0" w:line="240" w:lineRule="auto"/>
              <w:jc w:val="center"/>
              <w:rPr>
                <w:ins w:id="89818" w:author="pete jones" w:date="2022-01-11T16:56:00Z"/>
                <w:rFonts w:ascii="Calibri" w:hAnsi="Calibri" w:cs="Calibri"/>
                <w:color w:val="000000"/>
                <w:sz w:val="22"/>
                <w:szCs w:val="22"/>
              </w:rPr>
            </w:pPr>
            <w:ins w:id="8981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FBD25F" w14:textId="77777777" w:rsidR="00646540" w:rsidRPr="00646540" w:rsidRDefault="00646540" w:rsidP="00646540">
            <w:pPr>
              <w:spacing w:before="0" w:after="0" w:line="240" w:lineRule="auto"/>
              <w:jc w:val="center"/>
              <w:rPr>
                <w:ins w:id="89820" w:author="pete jones" w:date="2022-01-11T16:56:00Z"/>
                <w:rFonts w:ascii="Calibri" w:hAnsi="Calibri" w:cs="Calibri"/>
                <w:color w:val="000000"/>
                <w:sz w:val="22"/>
                <w:szCs w:val="22"/>
              </w:rPr>
            </w:pPr>
            <w:ins w:id="89821"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DC27C4D" w14:textId="77777777" w:rsidR="00646540" w:rsidRPr="00646540" w:rsidRDefault="00646540" w:rsidP="00646540">
            <w:pPr>
              <w:spacing w:before="0" w:after="0" w:line="240" w:lineRule="auto"/>
              <w:jc w:val="center"/>
              <w:rPr>
                <w:ins w:id="89822" w:author="pete jones" w:date="2022-01-11T16:56:00Z"/>
                <w:rFonts w:ascii="Calibri" w:hAnsi="Calibri" w:cs="Calibri"/>
                <w:color w:val="000000"/>
                <w:sz w:val="22"/>
                <w:szCs w:val="22"/>
              </w:rPr>
            </w:pPr>
            <w:ins w:id="89823" w:author="pete jones" w:date="2022-01-11T16:56:00Z">
              <w:r w:rsidRPr="00646540">
                <w:rPr>
                  <w:rFonts w:ascii="Calibri" w:hAnsi="Calibri" w:cs="Calibri"/>
                  <w:color w:val="000000"/>
                  <w:sz w:val="22"/>
                  <w:szCs w:val="22"/>
                </w:rPr>
                <w:t> </w:t>
              </w:r>
            </w:ins>
          </w:p>
        </w:tc>
      </w:tr>
      <w:tr w:rsidR="00646540" w:rsidRPr="00646540" w14:paraId="4DF9B5A8" w14:textId="77777777" w:rsidTr="00646540">
        <w:trPr>
          <w:trHeight w:val="300"/>
          <w:ins w:id="89824"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652EEC2" w14:textId="77777777" w:rsidR="00646540" w:rsidRPr="00646540" w:rsidRDefault="00646540" w:rsidP="00646540">
            <w:pPr>
              <w:spacing w:before="0" w:after="0" w:line="240" w:lineRule="auto"/>
              <w:jc w:val="center"/>
              <w:rPr>
                <w:ins w:id="89825" w:author="pete jones" w:date="2022-01-11T16:56:00Z"/>
                <w:rFonts w:ascii="Calibri" w:hAnsi="Calibri" w:cs="Calibri"/>
                <w:color w:val="000000"/>
                <w:sz w:val="22"/>
                <w:szCs w:val="22"/>
              </w:rPr>
            </w:pPr>
            <w:ins w:id="89826"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69E48FE" w14:textId="77777777" w:rsidR="00646540" w:rsidRPr="00646540" w:rsidRDefault="00646540" w:rsidP="00646540">
            <w:pPr>
              <w:spacing w:before="0" w:after="0" w:line="240" w:lineRule="auto"/>
              <w:jc w:val="left"/>
              <w:rPr>
                <w:ins w:id="89827" w:author="pete jones" w:date="2022-01-11T16:56:00Z"/>
                <w:rFonts w:ascii="Calibri" w:hAnsi="Calibri" w:cs="Calibri"/>
                <w:color w:val="000000"/>
                <w:sz w:val="22"/>
                <w:szCs w:val="22"/>
              </w:rPr>
            </w:pPr>
            <w:ins w:id="89828" w:author="pete jones" w:date="2022-01-11T16:56:00Z">
              <w:r w:rsidRPr="00646540">
                <w:rPr>
                  <w:rFonts w:ascii="Calibri" w:hAnsi="Calibri" w:cs="Calibri"/>
                  <w:color w:val="000000"/>
                  <w:sz w:val="22"/>
                  <w:szCs w:val="22"/>
                </w:rPr>
                <w:t>Electrical Power and Machines</w:t>
              </w:r>
            </w:ins>
          </w:p>
        </w:tc>
        <w:tc>
          <w:tcPr>
            <w:tcW w:w="419" w:type="dxa"/>
            <w:tcBorders>
              <w:top w:val="nil"/>
              <w:left w:val="nil"/>
              <w:bottom w:val="single" w:sz="4" w:space="0" w:color="auto"/>
              <w:right w:val="single" w:sz="4" w:space="0" w:color="auto"/>
            </w:tcBorders>
            <w:shd w:val="clear" w:color="auto" w:fill="auto"/>
            <w:noWrap/>
            <w:vAlign w:val="bottom"/>
            <w:hideMark/>
          </w:tcPr>
          <w:p w14:paraId="7162FACF" w14:textId="77777777" w:rsidR="00646540" w:rsidRPr="00646540" w:rsidRDefault="00646540" w:rsidP="00646540">
            <w:pPr>
              <w:spacing w:before="0" w:after="0" w:line="240" w:lineRule="auto"/>
              <w:jc w:val="center"/>
              <w:rPr>
                <w:ins w:id="89829" w:author="pete jones" w:date="2022-01-11T16:56:00Z"/>
                <w:rFonts w:ascii="Calibri" w:hAnsi="Calibri" w:cs="Calibri"/>
                <w:color w:val="000000"/>
                <w:sz w:val="22"/>
                <w:szCs w:val="22"/>
              </w:rPr>
            </w:pPr>
            <w:ins w:id="89830"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7D3CBC6D" w14:textId="77777777" w:rsidR="00646540" w:rsidRPr="00646540" w:rsidRDefault="00646540" w:rsidP="00646540">
            <w:pPr>
              <w:spacing w:before="0" w:after="0" w:line="240" w:lineRule="auto"/>
              <w:jc w:val="center"/>
              <w:rPr>
                <w:ins w:id="89831" w:author="pete jones" w:date="2022-01-11T16:56:00Z"/>
                <w:rFonts w:ascii="Calibri" w:hAnsi="Calibri" w:cs="Calibri"/>
                <w:color w:val="000000"/>
                <w:sz w:val="22"/>
                <w:szCs w:val="22"/>
              </w:rPr>
            </w:pPr>
            <w:ins w:id="89832"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1E158AB9" w14:textId="77777777" w:rsidR="00646540" w:rsidRPr="00646540" w:rsidRDefault="00646540" w:rsidP="00646540">
            <w:pPr>
              <w:spacing w:before="0" w:after="0" w:line="240" w:lineRule="auto"/>
              <w:jc w:val="center"/>
              <w:rPr>
                <w:ins w:id="89833" w:author="pete jones" w:date="2022-01-11T16:56:00Z"/>
                <w:rFonts w:ascii="Calibri" w:hAnsi="Calibri" w:cs="Calibri"/>
                <w:color w:val="000000"/>
                <w:sz w:val="22"/>
                <w:szCs w:val="22"/>
              </w:rPr>
            </w:pPr>
            <w:ins w:id="8983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B77AF0D" w14:textId="77777777" w:rsidR="00646540" w:rsidRPr="00646540" w:rsidRDefault="00646540" w:rsidP="00646540">
            <w:pPr>
              <w:spacing w:before="0" w:after="0" w:line="240" w:lineRule="auto"/>
              <w:jc w:val="center"/>
              <w:rPr>
                <w:ins w:id="89835" w:author="pete jones" w:date="2022-01-11T16:56:00Z"/>
                <w:rFonts w:ascii="Calibri" w:hAnsi="Calibri" w:cs="Calibri"/>
                <w:color w:val="000000"/>
                <w:sz w:val="22"/>
                <w:szCs w:val="22"/>
              </w:rPr>
            </w:pPr>
            <w:ins w:id="8983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9836960" w14:textId="77777777" w:rsidR="00646540" w:rsidRPr="00646540" w:rsidRDefault="00646540" w:rsidP="00646540">
            <w:pPr>
              <w:spacing w:before="0" w:after="0" w:line="240" w:lineRule="auto"/>
              <w:jc w:val="center"/>
              <w:rPr>
                <w:ins w:id="89837" w:author="pete jones" w:date="2022-01-11T16:56:00Z"/>
                <w:rFonts w:ascii="Calibri" w:hAnsi="Calibri" w:cs="Calibri"/>
                <w:color w:val="000000"/>
                <w:sz w:val="22"/>
                <w:szCs w:val="22"/>
              </w:rPr>
            </w:pPr>
            <w:ins w:id="8983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16E780B" w14:textId="77777777" w:rsidR="00646540" w:rsidRPr="00646540" w:rsidRDefault="00646540" w:rsidP="00646540">
            <w:pPr>
              <w:spacing w:before="0" w:after="0" w:line="240" w:lineRule="auto"/>
              <w:jc w:val="center"/>
              <w:rPr>
                <w:ins w:id="89839" w:author="pete jones" w:date="2022-01-11T16:56:00Z"/>
                <w:rFonts w:ascii="Calibri" w:hAnsi="Calibri" w:cs="Calibri"/>
                <w:color w:val="000000"/>
                <w:sz w:val="22"/>
                <w:szCs w:val="22"/>
              </w:rPr>
            </w:pPr>
            <w:ins w:id="8984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0014B0" w14:textId="77777777" w:rsidR="00646540" w:rsidRPr="00646540" w:rsidRDefault="00646540" w:rsidP="00646540">
            <w:pPr>
              <w:spacing w:before="0" w:after="0" w:line="240" w:lineRule="auto"/>
              <w:jc w:val="center"/>
              <w:rPr>
                <w:ins w:id="89841" w:author="pete jones" w:date="2022-01-11T16:56:00Z"/>
                <w:rFonts w:ascii="Calibri" w:hAnsi="Calibri" w:cs="Calibri"/>
                <w:color w:val="000000"/>
                <w:sz w:val="22"/>
                <w:szCs w:val="22"/>
              </w:rPr>
            </w:pPr>
            <w:ins w:id="8984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2683D9" w14:textId="77777777" w:rsidR="00646540" w:rsidRPr="00646540" w:rsidRDefault="00646540" w:rsidP="00646540">
            <w:pPr>
              <w:spacing w:before="0" w:after="0" w:line="240" w:lineRule="auto"/>
              <w:jc w:val="center"/>
              <w:rPr>
                <w:ins w:id="89843" w:author="pete jones" w:date="2022-01-11T16:56:00Z"/>
                <w:rFonts w:ascii="Calibri" w:hAnsi="Calibri" w:cs="Calibri"/>
                <w:color w:val="000000"/>
                <w:sz w:val="22"/>
                <w:szCs w:val="22"/>
              </w:rPr>
            </w:pPr>
            <w:ins w:id="8984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9CE27D" w14:textId="77777777" w:rsidR="00646540" w:rsidRPr="00646540" w:rsidRDefault="00646540" w:rsidP="00646540">
            <w:pPr>
              <w:spacing w:before="0" w:after="0" w:line="240" w:lineRule="auto"/>
              <w:jc w:val="center"/>
              <w:rPr>
                <w:ins w:id="89845" w:author="pete jones" w:date="2022-01-11T16:56:00Z"/>
                <w:rFonts w:ascii="Calibri" w:hAnsi="Calibri" w:cs="Calibri"/>
                <w:color w:val="000000"/>
                <w:sz w:val="22"/>
                <w:szCs w:val="22"/>
              </w:rPr>
            </w:pPr>
            <w:ins w:id="8984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A9BA43" w14:textId="77777777" w:rsidR="00646540" w:rsidRPr="00646540" w:rsidRDefault="00646540" w:rsidP="00646540">
            <w:pPr>
              <w:spacing w:before="0" w:after="0" w:line="240" w:lineRule="auto"/>
              <w:jc w:val="center"/>
              <w:rPr>
                <w:ins w:id="89847" w:author="pete jones" w:date="2022-01-11T16:56:00Z"/>
                <w:rFonts w:ascii="Calibri" w:hAnsi="Calibri" w:cs="Calibri"/>
                <w:color w:val="000000"/>
                <w:sz w:val="22"/>
                <w:szCs w:val="22"/>
              </w:rPr>
            </w:pPr>
            <w:ins w:id="8984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5B88EA" w14:textId="77777777" w:rsidR="00646540" w:rsidRPr="00646540" w:rsidRDefault="00646540" w:rsidP="00646540">
            <w:pPr>
              <w:spacing w:before="0" w:after="0" w:line="240" w:lineRule="auto"/>
              <w:jc w:val="center"/>
              <w:rPr>
                <w:ins w:id="89849" w:author="pete jones" w:date="2022-01-11T16:56:00Z"/>
                <w:rFonts w:ascii="Calibri" w:hAnsi="Calibri" w:cs="Calibri"/>
                <w:color w:val="000000"/>
                <w:sz w:val="22"/>
                <w:szCs w:val="22"/>
              </w:rPr>
            </w:pPr>
            <w:ins w:id="89850"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5A0340D" w14:textId="77777777" w:rsidR="00646540" w:rsidRPr="00646540" w:rsidRDefault="00646540" w:rsidP="00646540">
            <w:pPr>
              <w:spacing w:before="0" w:after="0" w:line="240" w:lineRule="auto"/>
              <w:jc w:val="center"/>
              <w:rPr>
                <w:ins w:id="89851" w:author="pete jones" w:date="2022-01-11T16:56:00Z"/>
                <w:rFonts w:ascii="Calibri" w:hAnsi="Calibri" w:cs="Calibri"/>
                <w:color w:val="000000"/>
                <w:sz w:val="22"/>
                <w:szCs w:val="22"/>
              </w:rPr>
            </w:pPr>
            <w:ins w:id="89852" w:author="pete jones" w:date="2022-01-11T16:56:00Z">
              <w:r w:rsidRPr="00646540">
                <w:rPr>
                  <w:rFonts w:ascii="Calibri" w:hAnsi="Calibri" w:cs="Calibri"/>
                  <w:color w:val="000000"/>
                  <w:sz w:val="22"/>
                  <w:szCs w:val="22"/>
                </w:rPr>
                <w:t> </w:t>
              </w:r>
            </w:ins>
          </w:p>
        </w:tc>
      </w:tr>
      <w:tr w:rsidR="00646540" w:rsidRPr="00646540" w14:paraId="71634D48" w14:textId="77777777" w:rsidTr="00646540">
        <w:trPr>
          <w:trHeight w:val="300"/>
          <w:ins w:id="89853"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FBACD30" w14:textId="77777777" w:rsidR="00646540" w:rsidRPr="00646540" w:rsidRDefault="00646540" w:rsidP="00646540">
            <w:pPr>
              <w:spacing w:before="0" w:after="0" w:line="240" w:lineRule="auto"/>
              <w:jc w:val="center"/>
              <w:rPr>
                <w:ins w:id="89854" w:author="pete jones" w:date="2022-01-11T16:56:00Z"/>
                <w:rFonts w:ascii="Calibri" w:hAnsi="Calibri" w:cs="Calibri"/>
                <w:color w:val="000000"/>
                <w:sz w:val="22"/>
                <w:szCs w:val="22"/>
              </w:rPr>
            </w:pPr>
            <w:ins w:id="89855"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C5E9E81" w14:textId="77777777" w:rsidR="00646540" w:rsidRPr="00646540" w:rsidRDefault="00646540" w:rsidP="00646540">
            <w:pPr>
              <w:spacing w:before="0" w:after="0" w:line="240" w:lineRule="auto"/>
              <w:jc w:val="left"/>
              <w:rPr>
                <w:ins w:id="89856" w:author="pete jones" w:date="2022-01-11T16:56:00Z"/>
                <w:rFonts w:ascii="Calibri" w:hAnsi="Calibri" w:cs="Calibri"/>
                <w:color w:val="000000"/>
                <w:sz w:val="22"/>
                <w:szCs w:val="22"/>
              </w:rPr>
            </w:pPr>
            <w:ins w:id="89857" w:author="pete jones" w:date="2022-01-11T16:56:00Z">
              <w:r w:rsidRPr="00646540">
                <w:rPr>
                  <w:rFonts w:ascii="Calibri" w:hAnsi="Calibri" w:cs="Calibri"/>
                  <w:color w:val="000000"/>
                  <w:sz w:val="22"/>
                  <w:szCs w:val="22"/>
                </w:rPr>
                <w:t>Design of Machine Elements</w:t>
              </w:r>
            </w:ins>
          </w:p>
        </w:tc>
        <w:tc>
          <w:tcPr>
            <w:tcW w:w="419" w:type="dxa"/>
            <w:tcBorders>
              <w:top w:val="nil"/>
              <w:left w:val="nil"/>
              <w:bottom w:val="single" w:sz="4" w:space="0" w:color="auto"/>
              <w:right w:val="single" w:sz="4" w:space="0" w:color="auto"/>
            </w:tcBorders>
            <w:shd w:val="clear" w:color="auto" w:fill="auto"/>
            <w:noWrap/>
            <w:vAlign w:val="bottom"/>
            <w:hideMark/>
          </w:tcPr>
          <w:p w14:paraId="14F37C47" w14:textId="77777777" w:rsidR="00646540" w:rsidRPr="00646540" w:rsidRDefault="00646540" w:rsidP="00646540">
            <w:pPr>
              <w:spacing w:before="0" w:after="0" w:line="240" w:lineRule="auto"/>
              <w:jc w:val="center"/>
              <w:rPr>
                <w:ins w:id="89858" w:author="pete jones" w:date="2022-01-11T16:56:00Z"/>
                <w:rFonts w:ascii="Calibri" w:hAnsi="Calibri" w:cs="Calibri"/>
                <w:color w:val="000000"/>
                <w:sz w:val="22"/>
                <w:szCs w:val="22"/>
              </w:rPr>
            </w:pPr>
            <w:ins w:id="89859"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5BF37939" w14:textId="77777777" w:rsidR="00646540" w:rsidRPr="00646540" w:rsidRDefault="00646540" w:rsidP="00646540">
            <w:pPr>
              <w:spacing w:before="0" w:after="0" w:line="240" w:lineRule="auto"/>
              <w:jc w:val="center"/>
              <w:rPr>
                <w:ins w:id="89860" w:author="pete jones" w:date="2022-01-11T16:56:00Z"/>
                <w:rFonts w:ascii="Calibri" w:hAnsi="Calibri" w:cs="Calibri"/>
                <w:color w:val="000000"/>
                <w:sz w:val="22"/>
                <w:szCs w:val="22"/>
              </w:rPr>
            </w:pPr>
            <w:ins w:id="89861"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267E59D9" w14:textId="77777777" w:rsidR="00646540" w:rsidRPr="00646540" w:rsidRDefault="00646540" w:rsidP="00646540">
            <w:pPr>
              <w:spacing w:before="0" w:after="0" w:line="240" w:lineRule="auto"/>
              <w:jc w:val="center"/>
              <w:rPr>
                <w:ins w:id="89862" w:author="pete jones" w:date="2022-01-11T16:56:00Z"/>
                <w:rFonts w:ascii="Calibri" w:hAnsi="Calibri" w:cs="Calibri"/>
                <w:color w:val="000000"/>
                <w:sz w:val="22"/>
                <w:szCs w:val="22"/>
              </w:rPr>
            </w:pPr>
            <w:ins w:id="8986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849A103" w14:textId="77777777" w:rsidR="00646540" w:rsidRPr="00646540" w:rsidRDefault="00646540" w:rsidP="00646540">
            <w:pPr>
              <w:spacing w:before="0" w:after="0" w:line="240" w:lineRule="auto"/>
              <w:jc w:val="center"/>
              <w:rPr>
                <w:ins w:id="89864" w:author="pete jones" w:date="2022-01-11T16:56:00Z"/>
                <w:rFonts w:ascii="Calibri" w:hAnsi="Calibri" w:cs="Calibri"/>
                <w:color w:val="000000"/>
                <w:sz w:val="22"/>
                <w:szCs w:val="22"/>
              </w:rPr>
            </w:pPr>
            <w:ins w:id="8986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BB2DF5C" w14:textId="77777777" w:rsidR="00646540" w:rsidRPr="00646540" w:rsidRDefault="00646540" w:rsidP="00646540">
            <w:pPr>
              <w:spacing w:before="0" w:after="0" w:line="240" w:lineRule="auto"/>
              <w:jc w:val="center"/>
              <w:rPr>
                <w:ins w:id="89866" w:author="pete jones" w:date="2022-01-11T16:56:00Z"/>
                <w:rFonts w:ascii="Calibri" w:hAnsi="Calibri" w:cs="Calibri"/>
                <w:color w:val="000000"/>
                <w:sz w:val="22"/>
                <w:szCs w:val="22"/>
              </w:rPr>
            </w:pPr>
            <w:ins w:id="8986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82F9C25" w14:textId="77777777" w:rsidR="00646540" w:rsidRPr="00646540" w:rsidRDefault="00646540" w:rsidP="00646540">
            <w:pPr>
              <w:spacing w:before="0" w:after="0" w:line="240" w:lineRule="auto"/>
              <w:jc w:val="center"/>
              <w:rPr>
                <w:ins w:id="89868" w:author="pete jones" w:date="2022-01-11T16:56:00Z"/>
                <w:rFonts w:ascii="Calibri" w:hAnsi="Calibri" w:cs="Calibri"/>
                <w:color w:val="000000"/>
                <w:sz w:val="22"/>
                <w:szCs w:val="22"/>
              </w:rPr>
            </w:pPr>
            <w:ins w:id="8986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861B79" w14:textId="77777777" w:rsidR="00646540" w:rsidRPr="00646540" w:rsidRDefault="00646540" w:rsidP="00646540">
            <w:pPr>
              <w:spacing w:before="0" w:after="0" w:line="240" w:lineRule="auto"/>
              <w:jc w:val="center"/>
              <w:rPr>
                <w:ins w:id="89870" w:author="pete jones" w:date="2022-01-11T16:56:00Z"/>
                <w:rFonts w:ascii="Calibri" w:hAnsi="Calibri" w:cs="Calibri"/>
                <w:color w:val="000000"/>
                <w:sz w:val="22"/>
                <w:szCs w:val="22"/>
              </w:rPr>
            </w:pPr>
            <w:ins w:id="8987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D8B73D" w14:textId="77777777" w:rsidR="00646540" w:rsidRPr="00646540" w:rsidRDefault="00646540" w:rsidP="00646540">
            <w:pPr>
              <w:spacing w:before="0" w:after="0" w:line="240" w:lineRule="auto"/>
              <w:jc w:val="center"/>
              <w:rPr>
                <w:ins w:id="89872" w:author="pete jones" w:date="2022-01-11T16:56:00Z"/>
                <w:rFonts w:ascii="Calibri" w:hAnsi="Calibri" w:cs="Calibri"/>
                <w:color w:val="000000"/>
                <w:sz w:val="22"/>
                <w:szCs w:val="22"/>
              </w:rPr>
            </w:pPr>
            <w:ins w:id="8987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FA878A" w14:textId="77777777" w:rsidR="00646540" w:rsidRPr="00646540" w:rsidRDefault="00646540" w:rsidP="00646540">
            <w:pPr>
              <w:spacing w:before="0" w:after="0" w:line="240" w:lineRule="auto"/>
              <w:jc w:val="center"/>
              <w:rPr>
                <w:ins w:id="89874" w:author="pete jones" w:date="2022-01-11T16:56:00Z"/>
                <w:rFonts w:ascii="Calibri" w:hAnsi="Calibri" w:cs="Calibri"/>
                <w:color w:val="000000"/>
                <w:sz w:val="22"/>
                <w:szCs w:val="22"/>
              </w:rPr>
            </w:pPr>
            <w:ins w:id="8987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2E6D95" w14:textId="77777777" w:rsidR="00646540" w:rsidRPr="00646540" w:rsidRDefault="00646540" w:rsidP="00646540">
            <w:pPr>
              <w:spacing w:before="0" w:after="0" w:line="240" w:lineRule="auto"/>
              <w:jc w:val="center"/>
              <w:rPr>
                <w:ins w:id="89876" w:author="pete jones" w:date="2022-01-11T16:56:00Z"/>
                <w:rFonts w:ascii="Calibri" w:hAnsi="Calibri" w:cs="Calibri"/>
                <w:color w:val="000000"/>
                <w:sz w:val="22"/>
                <w:szCs w:val="22"/>
              </w:rPr>
            </w:pPr>
            <w:ins w:id="8987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2ECCAA" w14:textId="77777777" w:rsidR="00646540" w:rsidRPr="00646540" w:rsidRDefault="00646540" w:rsidP="00646540">
            <w:pPr>
              <w:spacing w:before="0" w:after="0" w:line="240" w:lineRule="auto"/>
              <w:jc w:val="center"/>
              <w:rPr>
                <w:ins w:id="89878" w:author="pete jones" w:date="2022-01-11T16:56:00Z"/>
                <w:rFonts w:ascii="Calibri" w:hAnsi="Calibri" w:cs="Calibri"/>
                <w:color w:val="000000"/>
                <w:sz w:val="22"/>
                <w:szCs w:val="22"/>
              </w:rPr>
            </w:pPr>
            <w:ins w:id="89879"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C6E5FF0" w14:textId="77777777" w:rsidR="00646540" w:rsidRPr="00646540" w:rsidRDefault="00646540" w:rsidP="00646540">
            <w:pPr>
              <w:spacing w:before="0" w:after="0" w:line="240" w:lineRule="auto"/>
              <w:jc w:val="center"/>
              <w:rPr>
                <w:ins w:id="89880" w:author="pete jones" w:date="2022-01-11T16:56:00Z"/>
                <w:rFonts w:ascii="Calibri" w:hAnsi="Calibri" w:cs="Calibri"/>
                <w:color w:val="000000"/>
                <w:sz w:val="22"/>
                <w:szCs w:val="22"/>
              </w:rPr>
            </w:pPr>
            <w:ins w:id="89881" w:author="pete jones" w:date="2022-01-11T16:56:00Z">
              <w:r w:rsidRPr="00646540">
                <w:rPr>
                  <w:rFonts w:ascii="Calibri" w:hAnsi="Calibri" w:cs="Calibri"/>
                  <w:color w:val="000000"/>
                  <w:sz w:val="22"/>
                  <w:szCs w:val="22"/>
                </w:rPr>
                <w:t> </w:t>
              </w:r>
            </w:ins>
          </w:p>
        </w:tc>
      </w:tr>
      <w:tr w:rsidR="00646540" w:rsidRPr="00646540" w14:paraId="198658CA" w14:textId="77777777" w:rsidTr="00646540">
        <w:trPr>
          <w:trHeight w:val="300"/>
          <w:ins w:id="89882"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998ADDC" w14:textId="77777777" w:rsidR="00646540" w:rsidRPr="00646540" w:rsidRDefault="00646540" w:rsidP="00646540">
            <w:pPr>
              <w:spacing w:before="0" w:after="0" w:line="240" w:lineRule="auto"/>
              <w:jc w:val="center"/>
              <w:rPr>
                <w:ins w:id="89883" w:author="pete jones" w:date="2022-01-11T16:56:00Z"/>
                <w:rFonts w:ascii="Calibri" w:hAnsi="Calibri" w:cs="Calibri"/>
                <w:color w:val="000000"/>
                <w:sz w:val="22"/>
                <w:szCs w:val="22"/>
              </w:rPr>
            </w:pPr>
            <w:ins w:id="89884"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1527736" w14:textId="72317A55" w:rsidR="00646540" w:rsidRPr="00646540" w:rsidRDefault="00646540" w:rsidP="00646540">
            <w:pPr>
              <w:spacing w:before="0" w:after="0" w:line="240" w:lineRule="auto"/>
              <w:jc w:val="left"/>
              <w:rPr>
                <w:ins w:id="89885" w:author="pete jones" w:date="2022-01-11T16:56:00Z"/>
                <w:rFonts w:ascii="Calibri" w:hAnsi="Calibri" w:cs="Calibri"/>
                <w:color w:val="000000"/>
                <w:sz w:val="22"/>
                <w:szCs w:val="22"/>
              </w:rPr>
            </w:pPr>
            <w:ins w:id="89886" w:author="pete jones" w:date="2022-01-11T16:56:00Z">
              <w:r w:rsidRPr="00646540">
                <w:rPr>
                  <w:rFonts w:ascii="Calibri" w:hAnsi="Calibri" w:cs="Calibri"/>
                  <w:color w:val="000000"/>
                  <w:sz w:val="22"/>
                  <w:szCs w:val="22"/>
                </w:rPr>
                <w:t>Computer</w:t>
              </w:r>
            </w:ins>
            <w:ins w:id="89887" w:author="pete jones" w:date="2022-03-30T12:34:00Z">
              <w:r w:rsidR="00042512">
                <w:rPr>
                  <w:rFonts w:ascii="Calibri" w:hAnsi="Calibri" w:cs="Calibri"/>
                  <w:color w:val="000000"/>
                  <w:sz w:val="22"/>
                  <w:szCs w:val="22"/>
                </w:rPr>
                <w:t>-</w:t>
              </w:r>
            </w:ins>
            <w:ins w:id="89888" w:author="pete jones" w:date="2022-01-11T16:56:00Z">
              <w:r w:rsidRPr="00646540">
                <w:rPr>
                  <w:rFonts w:ascii="Calibri" w:hAnsi="Calibri" w:cs="Calibri"/>
                  <w:color w:val="000000"/>
                  <w:sz w:val="22"/>
                  <w:szCs w:val="22"/>
                </w:rPr>
                <w:t>Aided Design Manufacture and Test (CADMAT)</w:t>
              </w:r>
            </w:ins>
          </w:p>
        </w:tc>
        <w:tc>
          <w:tcPr>
            <w:tcW w:w="419" w:type="dxa"/>
            <w:tcBorders>
              <w:top w:val="nil"/>
              <w:left w:val="nil"/>
              <w:bottom w:val="single" w:sz="4" w:space="0" w:color="auto"/>
              <w:right w:val="single" w:sz="4" w:space="0" w:color="auto"/>
            </w:tcBorders>
            <w:shd w:val="clear" w:color="auto" w:fill="auto"/>
            <w:noWrap/>
            <w:vAlign w:val="bottom"/>
            <w:hideMark/>
          </w:tcPr>
          <w:p w14:paraId="13B4257E" w14:textId="77777777" w:rsidR="00646540" w:rsidRPr="00646540" w:rsidRDefault="00646540" w:rsidP="00646540">
            <w:pPr>
              <w:spacing w:before="0" w:after="0" w:line="240" w:lineRule="auto"/>
              <w:jc w:val="center"/>
              <w:rPr>
                <w:ins w:id="89889" w:author="pete jones" w:date="2022-01-11T16:56:00Z"/>
                <w:rFonts w:ascii="Calibri" w:hAnsi="Calibri" w:cs="Calibri"/>
                <w:color w:val="000000"/>
                <w:sz w:val="22"/>
                <w:szCs w:val="22"/>
              </w:rPr>
            </w:pPr>
            <w:ins w:id="89890"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010F0235" w14:textId="77777777" w:rsidR="00646540" w:rsidRPr="00646540" w:rsidRDefault="00646540" w:rsidP="00646540">
            <w:pPr>
              <w:spacing w:before="0" w:after="0" w:line="240" w:lineRule="auto"/>
              <w:jc w:val="center"/>
              <w:rPr>
                <w:ins w:id="89891" w:author="pete jones" w:date="2022-01-11T16:56:00Z"/>
                <w:rFonts w:ascii="Calibri" w:hAnsi="Calibri" w:cs="Calibri"/>
                <w:color w:val="000000"/>
                <w:sz w:val="22"/>
                <w:szCs w:val="22"/>
              </w:rPr>
            </w:pPr>
            <w:ins w:id="89892"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37D45DE8" w14:textId="77777777" w:rsidR="00646540" w:rsidRPr="00646540" w:rsidRDefault="00646540" w:rsidP="00646540">
            <w:pPr>
              <w:spacing w:before="0" w:after="0" w:line="240" w:lineRule="auto"/>
              <w:jc w:val="center"/>
              <w:rPr>
                <w:ins w:id="89893" w:author="pete jones" w:date="2022-01-11T16:56:00Z"/>
                <w:rFonts w:ascii="Calibri" w:hAnsi="Calibri" w:cs="Calibri"/>
                <w:color w:val="000000"/>
                <w:sz w:val="22"/>
                <w:szCs w:val="22"/>
              </w:rPr>
            </w:pPr>
            <w:ins w:id="8989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9235F07" w14:textId="77777777" w:rsidR="00646540" w:rsidRPr="00646540" w:rsidRDefault="00646540" w:rsidP="00646540">
            <w:pPr>
              <w:spacing w:before="0" w:after="0" w:line="240" w:lineRule="auto"/>
              <w:jc w:val="center"/>
              <w:rPr>
                <w:ins w:id="89895" w:author="pete jones" w:date="2022-01-11T16:56:00Z"/>
                <w:rFonts w:ascii="Calibri" w:hAnsi="Calibri" w:cs="Calibri"/>
                <w:color w:val="000000"/>
                <w:sz w:val="22"/>
                <w:szCs w:val="22"/>
              </w:rPr>
            </w:pPr>
            <w:ins w:id="8989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D017B5E" w14:textId="77777777" w:rsidR="00646540" w:rsidRPr="00646540" w:rsidRDefault="00646540" w:rsidP="00646540">
            <w:pPr>
              <w:spacing w:before="0" w:after="0" w:line="240" w:lineRule="auto"/>
              <w:jc w:val="center"/>
              <w:rPr>
                <w:ins w:id="89897" w:author="pete jones" w:date="2022-01-11T16:56:00Z"/>
                <w:rFonts w:ascii="Calibri" w:hAnsi="Calibri" w:cs="Calibri"/>
                <w:color w:val="000000"/>
                <w:sz w:val="22"/>
                <w:szCs w:val="22"/>
              </w:rPr>
            </w:pPr>
            <w:ins w:id="8989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CE6873D" w14:textId="77777777" w:rsidR="00646540" w:rsidRPr="00646540" w:rsidRDefault="00646540" w:rsidP="00646540">
            <w:pPr>
              <w:spacing w:before="0" w:after="0" w:line="240" w:lineRule="auto"/>
              <w:jc w:val="center"/>
              <w:rPr>
                <w:ins w:id="89899" w:author="pete jones" w:date="2022-01-11T16:56:00Z"/>
                <w:rFonts w:ascii="Calibri" w:hAnsi="Calibri" w:cs="Calibri"/>
                <w:color w:val="000000"/>
                <w:sz w:val="22"/>
                <w:szCs w:val="22"/>
              </w:rPr>
            </w:pPr>
            <w:ins w:id="8990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DEEA95" w14:textId="77777777" w:rsidR="00646540" w:rsidRPr="00646540" w:rsidRDefault="00646540" w:rsidP="00646540">
            <w:pPr>
              <w:spacing w:before="0" w:after="0" w:line="240" w:lineRule="auto"/>
              <w:jc w:val="center"/>
              <w:rPr>
                <w:ins w:id="89901" w:author="pete jones" w:date="2022-01-11T16:56:00Z"/>
                <w:rFonts w:ascii="Calibri" w:hAnsi="Calibri" w:cs="Calibri"/>
                <w:color w:val="000000"/>
                <w:sz w:val="22"/>
                <w:szCs w:val="22"/>
              </w:rPr>
            </w:pPr>
            <w:ins w:id="8990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DA0B2E" w14:textId="77777777" w:rsidR="00646540" w:rsidRPr="00646540" w:rsidRDefault="00646540" w:rsidP="00646540">
            <w:pPr>
              <w:spacing w:before="0" w:after="0" w:line="240" w:lineRule="auto"/>
              <w:jc w:val="center"/>
              <w:rPr>
                <w:ins w:id="89903" w:author="pete jones" w:date="2022-01-11T16:56:00Z"/>
                <w:rFonts w:ascii="Calibri" w:hAnsi="Calibri" w:cs="Calibri"/>
                <w:color w:val="000000"/>
                <w:sz w:val="22"/>
                <w:szCs w:val="22"/>
              </w:rPr>
            </w:pPr>
            <w:ins w:id="8990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EBAE45" w14:textId="77777777" w:rsidR="00646540" w:rsidRPr="00646540" w:rsidRDefault="00646540" w:rsidP="00646540">
            <w:pPr>
              <w:spacing w:before="0" w:after="0" w:line="240" w:lineRule="auto"/>
              <w:jc w:val="center"/>
              <w:rPr>
                <w:ins w:id="89905" w:author="pete jones" w:date="2022-01-11T16:56:00Z"/>
                <w:rFonts w:ascii="Calibri" w:hAnsi="Calibri" w:cs="Calibri"/>
                <w:color w:val="000000"/>
                <w:sz w:val="22"/>
                <w:szCs w:val="22"/>
              </w:rPr>
            </w:pPr>
            <w:ins w:id="8990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894D47" w14:textId="77777777" w:rsidR="00646540" w:rsidRPr="00646540" w:rsidRDefault="00646540" w:rsidP="00646540">
            <w:pPr>
              <w:spacing w:before="0" w:after="0" w:line="240" w:lineRule="auto"/>
              <w:jc w:val="center"/>
              <w:rPr>
                <w:ins w:id="89907" w:author="pete jones" w:date="2022-01-11T16:56:00Z"/>
                <w:rFonts w:ascii="Calibri" w:hAnsi="Calibri" w:cs="Calibri"/>
                <w:color w:val="000000"/>
                <w:sz w:val="22"/>
                <w:szCs w:val="22"/>
              </w:rPr>
            </w:pPr>
            <w:ins w:id="8990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66902E" w14:textId="77777777" w:rsidR="00646540" w:rsidRPr="00646540" w:rsidRDefault="00646540" w:rsidP="00646540">
            <w:pPr>
              <w:spacing w:before="0" w:after="0" w:line="240" w:lineRule="auto"/>
              <w:jc w:val="center"/>
              <w:rPr>
                <w:ins w:id="89909" w:author="pete jones" w:date="2022-01-11T16:56:00Z"/>
                <w:rFonts w:ascii="Calibri" w:hAnsi="Calibri" w:cs="Calibri"/>
                <w:color w:val="000000"/>
                <w:sz w:val="22"/>
                <w:szCs w:val="22"/>
              </w:rPr>
            </w:pPr>
            <w:ins w:id="89910"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AB62A6C" w14:textId="77777777" w:rsidR="00646540" w:rsidRPr="00646540" w:rsidRDefault="00646540" w:rsidP="00646540">
            <w:pPr>
              <w:spacing w:before="0" w:after="0" w:line="240" w:lineRule="auto"/>
              <w:jc w:val="center"/>
              <w:rPr>
                <w:ins w:id="89911" w:author="pete jones" w:date="2022-01-11T16:56:00Z"/>
                <w:rFonts w:ascii="Calibri" w:hAnsi="Calibri" w:cs="Calibri"/>
                <w:color w:val="000000"/>
                <w:sz w:val="22"/>
                <w:szCs w:val="22"/>
              </w:rPr>
            </w:pPr>
            <w:ins w:id="89912" w:author="pete jones" w:date="2022-01-11T16:56:00Z">
              <w:r w:rsidRPr="00646540">
                <w:rPr>
                  <w:rFonts w:ascii="Calibri" w:hAnsi="Calibri" w:cs="Calibri"/>
                  <w:color w:val="000000"/>
                  <w:sz w:val="22"/>
                  <w:szCs w:val="22"/>
                </w:rPr>
                <w:t> </w:t>
              </w:r>
            </w:ins>
          </w:p>
        </w:tc>
      </w:tr>
      <w:tr w:rsidR="00646540" w:rsidRPr="00646540" w14:paraId="468DEE32" w14:textId="77777777" w:rsidTr="00646540">
        <w:trPr>
          <w:trHeight w:val="300"/>
          <w:ins w:id="89913"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208F1E8" w14:textId="77777777" w:rsidR="00646540" w:rsidRPr="00646540" w:rsidRDefault="00646540" w:rsidP="00646540">
            <w:pPr>
              <w:spacing w:before="0" w:after="0" w:line="240" w:lineRule="auto"/>
              <w:jc w:val="center"/>
              <w:rPr>
                <w:ins w:id="89914" w:author="pete jones" w:date="2022-01-11T16:56:00Z"/>
                <w:rFonts w:ascii="Calibri" w:hAnsi="Calibri" w:cs="Calibri"/>
                <w:color w:val="000000"/>
                <w:sz w:val="22"/>
                <w:szCs w:val="22"/>
              </w:rPr>
            </w:pPr>
            <w:ins w:id="89915"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C3537C9" w14:textId="77777777" w:rsidR="00646540" w:rsidRPr="00646540" w:rsidRDefault="00646540" w:rsidP="00646540">
            <w:pPr>
              <w:spacing w:before="0" w:after="0" w:line="240" w:lineRule="auto"/>
              <w:jc w:val="left"/>
              <w:rPr>
                <w:ins w:id="89916" w:author="pete jones" w:date="2022-01-11T16:56:00Z"/>
                <w:rFonts w:ascii="Calibri" w:hAnsi="Calibri" w:cs="Calibri"/>
                <w:color w:val="000000"/>
                <w:sz w:val="22"/>
                <w:szCs w:val="22"/>
              </w:rPr>
            </w:pPr>
            <w:ins w:id="89917" w:author="pete jones" w:date="2022-01-11T16:56:00Z">
              <w:r w:rsidRPr="00646540">
                <w:rPr>
                  <w:rFonts w:ascii="Calibri" w:hAnsi="Calibri" w:cs="Calibri"/>
                  <w:color w:val="000000"/>
                  <w:sz w:val="22"/>
                  <w:szCs w:val="22"/>
                </w:rPr>
                <w:t>Heat Transfer</w:t>
              </w:r>
            </w:ins>
          </w:p>
        </w:tc>
        <w:tc>
          <w:tcPr>
            <w:tcW w:w="419" w:type="dxa"/>
            <w:tcBorders>
              <w:top w:val="nil"/>
              <w:left w:val="nil"/>
              <w:bottom w:val="single" w:sz="4" w:space="0" w:color="auto"/>
              <w:right w:val="single" w:sz="4" w:space="0" w:color="auto"/>
            </w:tcBorders>
            <w:shd w:val="clear" w:color="auto" w:fill="auto"/>
            <w:noWrap/>
            <w:vAlign w:val="bottom"/>
            <w:hideMark/>
          </w:tcPr>
          <w:p w14:paraId="60A9E013" w14:textId="77777777" w:rsidR="00646540" w:rsidRPr="00646540" w:rsidRDefault="00646540" w:rsidP="00646540">
            <w:pPr>
              <w:spacing w:before="0" w:after="0" w:line="240" w:lineRule="auto"/>
              <w:jc w:val="center"/>
              <w:rPr>
                <w:ins w:id="89918" w:author="pete jones" w:date="2022-01-11T16:56:00Z"/>
                <w:rFonts w:ascii="Calibri" w:hAnsi="Calibri" w:cs="Calibri"/>
                <w:color w:val="000000"/>
                <w:sz w:val="22"/>
                <w:szCs w:val="22"/>
              </w:rPr>
            </w:pPr>
            <w:ins w:id="89919"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700632BC" w14:textId="77777777" w:rsidR="00646540" w:rsidRPr="00646540" w:rsidRDefault="00646540" w:rsidP="00646540">
            <w:pPr>
              <w:spacing w:before="0" w:after="0" w:line="240" w:lineRule="auto"/>
              <w:jc w:val="center"/>
              <w:rPr>
                <w:ins w:id="89920" w:author="pete jones" w:date="2022-01-11T16:56:00Z"/>
                <w:rFonts w:ascii="Calibri" w:hAnsi="Calibri" w:cs="Calibri"/>
                <w:color w:val="000000"/>
                <w:sz w:val="22"/>
                <w:szCs w:val="22"/>
              </w:rPr>
            </w:pPr>
            <w:ins w:id="89921"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38D53D79" w14:textId="77777777" w:rsidR="00646540" w:rsidRPr="00646540" w:rsidRDefault="00646540" w:rsidP="00646540">
            <w:pPr>
              <w:spacing w:before="0" w:after="0" w:line="240" w:lineRule="auto"/>
              <w:jc w:val="center"/>
              <w:rPr>
                <w:ins w:id="89922" w:author="pete jones" w:date="2022-01-11T16:56:00Z"/>
                <w:rFonts w:ascii="Calibri" w:hAnsi="Calibri" w:cs="Calibri"/>
                <w:color w:val="000000"/>
                <w:sz w:val="22"/>
                <w:szCs w:val="22"/>
              </w:rPr>
            </w:pPr>
            <w:ins w:id="8992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7A42971" w14:textId="77777777" w:rsidR="00646540" w:rsidRPr="00646540" w:rsidRDefault="00646540" w:rsidP="00646540">
            <w:pPr>
              <w:spacing w:before="0" w:after="0" w:line="240" w:lineRule="auto"/>
              <w:jc w:val="center"/>
              <w:rPr>
                <w:ins w:id="89924" w:author="pete jones" w:date="2022-01-11T16:56:00Z"/>
                <w:rFonts w:ascii="Calibri" w:hAnsi="Calibri" w:cs="Calibri"/>
                <w:color w:val="000000"/>
                <w:sz w:val="22"/>
                <w:szCs w:val="22"/>
              </w:rPr>
            </w:pPr>
            <w:ins w:id="8992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FD6AFC4" w14:textId="77777777" w:rsidR="00646540" w:rsidRPr="00646540" w:rsidRDefault="00646540" w:rsidP="00646540">
            <w:pPr>
              <w:spacing w:before="0" w:after="0" w:line="240" w:lineRule="auto"/>
              <w:jc w:val="center"/>
              <w:rPr>
                <w:ins w:id="89926" w:author="pete jones" w:date="2022-01-11T16:56:00Z"/>
                <w:rFonts w:ascii="Calibri" w:hAnsi="Calibri" w:cs="Calibri"/>
                <w:color w:val="000000"/>
                <w:sz w:val="22"/>
                <w:szCs w:val="22"/>
              </w:rPr>
            </w:pPr>
            <w:ins w:id="8992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A21B245" w14:textId="77777777" w:rsidR="00646540" w:rsidRPr="00646540" w:rsidRDefault="00646540" w:rsidP="00646540">
            <w:pPr>
              <w:spacing w:before="0" w:after="0" w:line="240" w:lineRule="auto"/>
              <w:jc w:val="center"/>
              <w:rPr>
                <w:ins w:id="89928" w:author="pete jones" w:date="2022-01-11T16:56:00Z"/>
                <w:rFonts w:ascii="Calibri" w:hAnsi="Calibri" w:cs="Calibri"/>
                <w:color w:val="000000"/>
                <w:sz w:val="22"/>
                <w:szCs w:val="22"/>
              </w:rPr>
            </w:pPr>
            <w:ins w:id="8992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C0C028" w14:textId="77777777" w:rsidR="00646540" w:rsidRPr="00646540" w:rsidRDefault="00646540" w:rsidP="00646540">
            <w:pPr>
              <w:spacing w:before="0" w:after="0" w:line="240" w:lineRule="auto"/>
              <w:jc w:val="center"/>
              <w:rPr>
                <w:ins w:id="89930" w:author="pete jones" w:date="2022-01-11T16:56:00Z"/>
                <w:rFonts w:ascii="Calibri" w:hAnsi="Calibri" w:cs="Calibri"/>
                <w:color w:val="000000"/>
                <w:sz w:val="22"/>
                <w:szCs w:val="22"/>
              </w:rPr>
            </w:pPr>
            <w:ins w:id="8993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989620" w14:textId="77777777" w:rsidR="00646540" w:rsidRPr="00646540" w:rsidRDefault="00646540" w:rsidP="00646540">
            <w:pPr>
              <w:spacing w:before="0" w:after="0" w:line="240" w:lineRule="auto"/>
              <w:jc w:val="center"/>
              <w:rPr>
                <w:ins w:id="89932" w:author="pete jones" w:date="2022-01-11T16:56:00Z"/>
                <w:rFonts w:ascii="Calibri" w:hAnsi="Calibri" w:cs="Calibri"/>
                <w:color w:val="000000"/>
                <w:sz w:val="22"/>
                <w:szCs w:val="22"/>
              </w:rPr>
            </w:pPr>
            <w:ins w:id="8993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C40A11" w14:textId="77777777" w:rsidR="00646540" w:rsidRPr="00646540" w:rsidRDefault="00646540" w:rsidP="00646540">
            <w:pPr>
              <w:spacing w:before="0" w:after="0" w:line="240" w:lineRule="auto"/>
              <w:jc w:val="center"/>
              <w:rPr>
                <w:ins w:id="89934" w:author="pete jones" w:date="2022-01-11T16:56:00Z"/>
                <w:rFonts w:ascii="Calibri" w:hAnsi="Calibri" w:cs="Calibri"/>
                <w:color w:val="000000"/>
                <w:sz w:val="22"/>
                <w:szCs w:val="22"/>
              </w:rPr>
            </w:pPr>
            <w:ins w:id="8993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C2E9BF" w14:textId="77777777" w:rsidR="00646540" w:rsidRPr="00646540" w:rsidRDefault="00646540" w:rsidP="00646540">
            <w:pPr>
              <w:spacing w:before="0" w:after="0" w:line="240" w:lineRule="auto"/>
              <w:jc w:val="center"/>
              <w:rPr>
                <w:ins w:id="89936" w:author="pete jones" w:date="2022-01-11T16:56:00Z"/>
                <w:rFonts w:ascii="Calibri" w:hAnsi="Calibri" w:cs="Calibri"/>
                <w:color w:val="000000"/>
                <w:sz w:val="22"/>
                <w:szCs w:val="22"/>
              </w:rPr>
            </w:pPr>
            <w:ins w:id="8993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8E1E60" w14:textId="77777777" w:rsidR="00646540" w:rsidRPr="00646540" w:rsidRDefault="00646540" w:rsidP="00646540">
            <w:pPr>
              <w:spacing w:before="0" w:after="0" w:line="240" w:lineRule="auto"/>
              <w:jc w:val="center"/>
              <w:rPr>
                <w:ins w:id="89938" w:author="pete jones" w:date="2022-01-11T16:56:00Z"/>
                <w:rFonts w:ascii="Calibri" w:hAnsi="Calibri" w:cs="Calibri"/>
                <w:color w:val="000000"/>
                <w:sz w:val="22"/>
                <w:szCs w:val="22"/>
              </w:rPr>
            </w:pPr>
            <w:ins w:id="89939"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430287D" w14:textId="77777777" w:rsidR="00646540" w:rsidRPr="00646540" w:rsidRDefault="00646540" w:rsidP="00646540">
            <w:pPr>
              <w:spacing w:before="0" w:after="0" w:line="240" w:lineRule="auto"/>
              <w:jc w:val="center"/>
              <w:rPr>
                <w:ins w:id="89940" w:author="pete jones" w:date="2022-01-11T16:56:00Z"/>
                <w:rFonts w:ascii="Calibri" w:hAnsi="Calibri" w:cs="Calibri"/>
                <w:color w:val="000000"/>
                <w:sz w:val="22"/>
                <w:szCs w:val="22"/>
              </w:rPr>
            </w:pPr>
            <w:ins w:id="89941" w:author="pete jones" w:date="2022-01-11T16:56:00Z">
              <w:r w:rsidRPr="00646540">
                <w:rPr>
                  <w:rFonts w:ascii="Calibri" w:hAnsi="Calibri" w:cs="Calibri"/>
                  <w:color w:val="000000"/>
                  <w:sz w:val="22"/>
                  <w:szCs w:val="22"/>
                </w:rPr>
                <w:t> </w:t>
              </w:r>
            </w:ins>
          </w:p>
        </w:tc>
      </w:tr>
      <w:tr w:rsidR="00646540" w:rsidRPr="00646540" w14:paraId="65E5E2C6" w14:textId="77777777" w:rsidTr="00646540">
        <w:trPr>
          <w:trHeight w:val="300"/>
          <w:ins w:id="89942"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DF7C323" w14:textId="77777777" w:rsidR="00646540" w:rsidRPr="00646540" w:rsidRDefault="00646540" w:rsidP="00646540">
            <w:pPr>
              <w:spacing w:before="0" w:after="0" w:line="240" w:lineRule="auto"/>
              <w:jc w:val="center"/>
              <w:rPr>
                <w:ins w:id="89943" w:author="pete jones" w:date="2022-01-11T16:56:00Z"/>
                <w:rFonts w:ascii="Calibri" w:hAnsi="Calibri" w:cs="Calibri"/>
                <w:color w:val="000000"/>
                <w:sz w:val="22"/>
                <w:szCs w:val="22"/>
              </w:rPr>
            </w:pPr>
            <w:ins w:id="89944"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50600CA" w14:textId="77777777" w:rsidR="00646540" w:rsidRPr="00646540" w:rsidRDefault="00646540" w:rsidP="00646540">
            <w:pPr>
              <w:spacing w:before="0" w:after="0" w:line="240" w:lineRule="auto"/>
              <w:jc w:val="left"/>
              <w:rPr>
                <w:ins w:id="89945" w:author="pete jones" w:date="2022-01-11T16:56:00Z"/>
                <w:rFonts w:ascii="Calibri" w:hAnsi="Calibri" w:cs="Calibri"/>
                <w:color w:val="000000"/>
                <w:sz w:val="22"/>
                <w:szCs w:val="22"/>
              </w:rPr>
            </w:pPr>
            <w:ins w:id="89946" w:author="pete jones" w:date="2022-01-11T16:56:00Z">
              <w:r w:rsidRPr="00646540">
                <w:rPr>
                  <w:rFonts w:ascii="Calibri" w:hAnsi="Calibri" w:cs="Calibri"/>
                  <w:color w:val="000000"/>
                  <w:sz w:val="22"/>
                  <w:szCs w:val="22"/>
                </w:rPr>
                <w:t>Fluid Mechanics 2</w:t>
              </w:r>
            </w:ins>
          </w:p>
        </w:tc>
        <w:tc>
          <w:tcPr>
            <w:tcW w:w="419" w:type="dxa"/>
            <w:tcBorders>
              <w:top w:val="nil"/>
              <w:left w:val="nil"/>
              <w:bottom w:val="single" w:sz="4" w:space="0" w:color="auto"/>
              <w:right w:val="single" w:sz="4" w:space="0" w:color="auto"/>
            </w:tcBorders>
            <w:shd w:val="clear" w:color="auto" w:fill="auto"/>
            <w:noWrap/>
            <w:vAlign w:val="bottom"/>
            <w:hideMark/>
          </w:tcPr>
          <w:p w14:paraId="42590E83" w14:textId="77777777" w:rsidR="00646540" w:rsidRPr="00646540" w:rsidRDefault="00646540" w:rsidP="00646540">
            <w:pPr>
              <w:spacing w:before="0" w:after="0" w:line="240" w:lineRule="auto"/>
              <w:jc w:val="center"/>
              <w:rPr>
                <w:ins w:id="89947" w:author="pete jones" w:date="2022-01-11T16:56:00Z"/>
                <w:rFonts w:ascii="Calibri" w:hAnsi="Calibri" w:cs="Calibri"/>
                <w:color w:val="000000"/>
                <w:sz w:val="22"/>
                <w:szCs w:val="22"/>
              </w:rPr>
            </w:pPr>
            <w:ins w:id="89948"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6D8E9C37" w14:textId="77777777" w:rsidR="00646540" w:rsidRPr="00646540" w:rsidRDefault="00646540" w:rsidP="00646540">
            <w:pPr>
              <w:spacing w:before="0" w:after="0" w:line="240" w:lineRule="auto"/>
              <w:jc w:val="center"/>
              <w:rPr>
                <w:ins w:id="89949" w:author="pete jones" w:date="2022-01-11T16:56:00Z"/>
                <w:rFonts w:ascii="Calibri" w:hAnsi="Calibri" w:cs="Calibri"/>
                <w:color w:val="000000"/>
                <w:sz w:val="22"/>
                <w:szCs w:val="22"/>
              </w:rPr>
            </w:pPr>
            <w:ins w:id="89950"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130BE803" w14:textId="77777777" w:rsidR="00646540" w:rsidRPr="00646540" w:rsidRDefault="00646540" w:rsidP="00646540">
            <w:pPr>
              <w:spacing w:before="0" w:after="0" w:line="240" w:lineRule="auto"/>
              <w:jc w:val="center"/>
              <w:rPr>
                <w:ins w:id="89951" w:author="pete jones" w:date="2022-01-11T16:56:00Z"/>
                <w:rFonts w:ascii="Calibri" w:hAnsi="Calibri" w:cs="Calibri"/>
                <w:color w:val="000000"/>
                <w:sz w:val="22"/>
                <w:szCs w:val="22"/>
              </w:rPr>
            </w:pPr>
            <w:ins w:id="8995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AD082A5" w14:textId="77777777" w:rsidR="00646540" w:rsidRPr="00646540" w:rsidRDefault="00646540" w:rsidP="00646540">
            <w:pPr>
              <w:spacing w:before="0" w:after="0" w:line="240" w:lineRule="auto"/>
              <w:jc w:val="center"/>
              <w:rPr>
                <w:ins w:id="89953" w:author="pete jones" w:date="2022-01-11T16:56:00Z"/>
                <w:rFonts w:ascii="Calibri" w:hAnsi="Calibri" w:cs="Calibri"/>
                <w:color w:val="000000"/>
                <w:sz w:val="22"/>
                <w:szCs w:val="22"/>
              </w:rPr>
            </w:pPr>
            <w:ins w:id="8995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C30DFB0" w14:textId="77777777" w:rsidR="00646540" w:rsidRPr="00646540" w:rsidRDefault="00646540" w:rsidP="00646540">
            <w:pPr>
              <w:spacing w:before="0" w:after="0" w:line="240" w:lineRule="auto"/>
              <w:jc w:val="center"/>
              <w:rPr>
                <w:ins w:id="89955" w:author="pete jones" w:date="2022-01-11T16:56:00Z"/>
                <w:rFonts w:ascii="Calibri" w:hAnsi="Calibri" w:cs="Calibri"/>
                <w:color w:val="000000"/>
                <w:sz w:val="22"/>
                <w:szCs w:val="22"/>
              </w:rPr>
            </w:pPr>
            <w:ins w:id="8995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A02446B" w14:textId="77777777" w:rsidR="00646540" w:rsidRPr="00646540" w:rsidRDefault="00646540" w:rsidP="00646540">
            <w:pPr>
              <w:spacing w:before="0" w:after="0" w:line="240" w:lineRule="auto"/>
              <w:jc w:val="center"/>
              <w:rPr>
                <w:ins w:id="89957" w:author="pete jones" w:date="2022-01-11T16:56:00Z"/>
                <w:rFonts w:ascii="Calibri" w:hAnsi="Calibri" w:cs="Calibri"/>
                <w:color w:val="000000"/>
                <w:sz w:val="22"/>
                <w:szCs w:val="22"/>
              </w:rPr>
            </w:pPr>
            <w:ins w:id="8995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07A2C7" w14:textId="77777777" w:rsidR="00646540" w:rsidRPr="00646540" w:rsidRDefault="00646540" w:rsidP="00646540">
            <w:pPr>
              <w:spacing w:before="0" w:after="0" w:line="240" w:lineRule="auto"/>
              <w:jc w:val="center"/>
              <w:rPr>
                <w:ins w:id="89959" w:author="pete jones" w:date="2022-01-11T16:56:00Z"/>
                <w:rFonts w:ascii="Calibri" w:hAnsi="Calibri" w:cs="Calibri"/>
                <w:color w:val="000000"/>
                <w:sz w:val="22"/>
                <w:szCs w:val="22"/>
              </w:rPr>
            </w:pPr>
            <w:ins w:id="8996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FC60F8" w14:textId="77777777" w:rsidR="00646540" w:rsidRPr="00646540" w:rsidRDefault="00646540" w:rsidP="00646540">
            <w:pPr>
              <w:spacing w:before="0" w:after="0" w:line="240" w:lineRule="auto"/>
              <w:jc w:val="center"/>
              <w:rPr>
                <w:ins w:id="89961" w:author="pete jones" w:date="2022-01-11T16:56:00Z"/>
                <w:rFonts w:ascii="Calibri" w:hAnsi="Calibri" w:cs="Calibri"/>
                <w:color w:val="000000"/>
                <w:sz w:val="22"/>
                <w:szCs w:val="22"/>
              </w:rPr>
            </w:pPr>
            <w:ins w:id="8996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20D82B" w14:textId="77777777" w:rsidR="00646540" w:rsidRPr="00646540" w:rsidRDefault="00646540" w:rsidP="00646540">
            <w:pPr>
              <w:spacing w:before="0" w:after="0" w:line="240" w:lineRule="auto"/>
              <w:jc w:val="center"/>
              <w:rPr>
                <w:ins w:id="89963" w:author="pete jones" w:date="2022-01-11T16:56:00Z"/>
                <w:rFonts w:ascii="Calibri" w:hAnsi="Calibri" w:cs="Calibri"/>
                <w:color w:val="000000"/>
                <w:sz w:val="22"/>
                <w:szCs w:val="22"/>
              </w:rPr>
            </w:pPr>
            <w:ins w:id="8996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11CDCD" w14:textId="77777777" w:rsidR="00646540" w:rsidRPr="00646540" w:rsidRDefault="00646540" w:rsidP="00646540">
            <w:pPr>
              <w:spacing w:before="0" w:after="0" w:line="240" w:lineRule="auto"/>
              <w:jc w:val="center"/>
              <w:rPr>
                <w:ins w:id="89965" w:author="pete jones" w:date="2022-01-11T16:56:00Z"/>
                <w:rFonts w:ascii="Calibri" w:hAnsi="Calibri" w:cs="Calibri"/>
                <w:color w:val="000000"/>
                <w:sz w:val="22"/>
                <w:szCs w:val="22"/>
              </w:rPr>
            </w:pPr>
            <w:ins w:id="8996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1105C4" w14:textId="77777777" w:rsidR="00646540" w:rsidRPr="00646540" w:rsidRDefault="00646540" w:rsidP="00646540">
            <w:pPr>
              <w:spacing w:before="0" w:after="0" w:line="240" w:lineRule="auto"/>
              <w:jc w:val="center"/>
              <w:rPr>
                <w:ins w:id="89967" w:author="pete jones" w:date="2022-01-11T16:56:00Z"/>
                <w:rFonts w:ascii="Calibri" w:hAnsi="Calibri" w:cs="Calibri"/>
                <w:color w:val="000000"/>
                <w:sz w:val="22"/>
                <w:szCs w:val="22"/>
              </w:rPr>
            </w:pPr>
            <w:ins w:id="89968"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917174E" w14:textId="77777777" w:rsidR="00646540" w:rsidRPr="00646540" w:rsidRDefault="00646540" w:rsidP="00646540">
            <w:pPr>
              <w:spacing w:before="0" w:after="0" w:line="240" w:lineRule="auto"/>
              <w:jc w:val="center"/>
              <w:rPr>
                <w:ins w:id="89969" w:author="pete jones" w:date="2022-01-11T16:56:00Z"/>
                <w:rFonts w:ascii="Calibri" w:hAnsi="Calibri" w:cs="Calibri"/>
                <w:color w:val="000000"/>
                <w:sz w:val="22"/>
                <w:szCs w:val="22"/>
              </w:rPr>
            </w:pPr>
            <w:ins w:id="89970" w:author="pete jones" w:date="2022-01-11T16:56:00Z">
              <w:r w:rsidRPr="00646540">
                <w:rPr>
                  <w:rFonts w:ascii="Calibri" w:hAnsi="Calibri" w:cs="Calibri"/>
                  <w:color w:val="000000"/>
                  <w:sz w:val="22"/>
                  <w:szCs w:val="22"/>
                </w:rPr>
                <w:t> </w:t>
              </w:r>
            </w:ins>
          </w:p>
        </w:tc>
      </w:tr>
      <w:tr w:rsidR="00646540" w:rsidRPr="00646540" w14:paraId="06E60D5B" w14:textId="77777777" w:rsidTr="00646540">
        <w:trPr>
          <w:trHeight w:val="300"/>
          <w:ins w:id="89971"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F39C529" w14:textId="77777777" w:rsidR="00646540" w:rsidRPr="00646540" w:rsidRDefault="00646540" w:rsidP="00646540">
            <w:pPr>
              <w:spacing w:before="0" w:after="0" w:line="240" w:lineRule="auto"/>
              <w:jc w:val="center"/>
              <w:rPr>
                <w:ins w:id="89972" w:author="pete jones" w:date="2022-01-11T16:56:00Z"/>
                <w:rFonts w:ascii="Calibri" w:hAnsi="Calibri" w:cs="Calibri"/>
                <w:color w:val="000000"/>
                <w:sz w:val="22"/>
                <w:szCs w:val="22"/>
              </w:rPr>
            </w:pPr>
            <w:ins w:id="89973" w:author="pete jones" w:date="2022-01-11T16:56:00Z">
              <w:r w:rsidRPr="00646540">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vAlign w:val="bottom"/>
            <w:hideMark/>
          </w:tcPr>
          <w:p w14:paraId="264D79B5" w14:textId="77777777" w:rsidR="00646540" w:rsidRPr="00646540" w:rsidRDefault="00646540" w:rsidP="00646540">
            <w:pPr>
              <w:spacing w:before="0" w:after="0" w:line="240" w:lineRule="auto"/>
              <w:jc w:val="left"/>
              <w:rPr>
                <w:ins w:id="89974" w:author="pete jones" w:date="2022-01-11T16:56:00Z"/>
                <w:rFonts w:ascii="Calibri" w:hAnsi="Calibri" w:cs="Calibri"/>
                <w:color w:val="000000"/>
                <w:sz w:val="22"/>
                <w:szCs w:val="22"/>
              </w:rPr>
            </w:pPr>
            <w:ins w:id="89975" w:author="pete jones" w:date="2022-01-11T16:56:00Z">
              <w:r w:rsidRPr="00646540">
                <w:rPr>
                  <w:rFonts w:ascii="Calibri" w:hAnsi="Calibri" w:cs="Calibri"/>
                  <w:color w:val="000000"/>
                  <w:sz w:val="22"/>
                  <w:szCs w:val="22"/>
                </w:rPr>
                <w:t>Yr2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0542D6FF" w14:textId="77777777" w:rsidR="00646540" w:rsidRPr="00646540" w:rsidRDefault="00646540" w:rsidP="00646540">
            <w:pPr>
              <w:spacing w:before="0" w:after="0" w:line="240" w:lineRule="auto"/>
              <w:jc w:val="center"/>
              <w:rPr>
                <w:ins w:id="89976" w:author="pete jones" w:date="2022-01-11T16:56:00Z"/>
                <w:rFonts w:ascii="Calibri" w:hAnsi="Calibri" w:cs="Calibri"/>
                <w:color w:val="000000"/>
                <w:sz w:val="22"/>
                <w:szCs w:val="22"/>
              </w:rPr>
            </w:pPr>
            <w:ins w:id="89977" w:author="pete jones" w:date="2022-01-11T16:56: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703E97A0" w14:textId="77777777" w:rsidR="00646540" w:rsidRPr="00646540" w:rsidRDefault="00646540" w:rsidP="00646540">
            <w:pPr>
              <w:spacing w:before="0" w:after="0" w:line="240" w:lineRule="auto"/>
              <w:jc w:val="center"/>
              <w:rPr>
                <w:ins w:id="89978" w:author="pete jones" w:date="2022-01-11T16:56:00Z"/>
                <w:rFonts w:ascii="Calibri" w:hAnsi="Calibri" w:cs="Calibri"/>
                <w:color w:val="000000"/>
                <w:sz w:val="22"/>
                <w:szCs w:val="22"/>
              </w:rPr>
            </w:pPr>
            <w:ins w:id="89979" w:author="pete jones" w:date="2022-01-11T16:56:00Z">
              <w:r w:rsidRPr="00646540">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2C4BCEA9" w14:textId="77777777" w:rsidR="00646540" w:rsidRPr="00646540" w:rsidRDefault="00646540" w:rsidP="00646540">
            <w:pPr>
              <w:spacing w:before="0" w:after="0" w:line="240" w:lineRule="auto"/>
              <w:jc w:val="center"/>
              <w:rPr>
                <w:ins w:id="89980" w:author="pete jones" w:date="2022-01-11T16:56:00Z"/>
                <w:rFonts w:ascii="Calibri" w:hAnsi="Calibri" w:cs="Calibri"/>
                <w:color w:val="000000"/>
                <w:sz w:val="22"/>
                <w:szCs w:val="22"/>
              </w:rPr>
            </w:pPr>
            <w:ins w:id="8998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343F4D8" w14:textId="77777777" w:rsidR="00646540" w:rsidRPr="00646540" w:rsidRDefault="00646540" w:rsidP="00646540">
            <w:pPr>
              <w:spacing w:before="0" w:after="0" w:line="240" w:lineRule="auto"/>
              <w:jc w:val="center"/>
              <w:rPr>
                <w:ins w:id="89982" w:author="pete jones" w:date="2022-01-11T16:56:00Z"/>
                <w:rFonts w:ascii="Calibri" w:hAnsi="Calibri" w:cs="Calibri"/>
                <w:color w:val="000000"/>
                <w:sz w:val="22"/>
                <w:szCs w:val="22"/>
              </w:rPr>
            </w:pPr>
            <w:ins w:id="8998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114FF4D" w14:textId="77777777" w:rsidR="00646540" w:rsidRPr="00646540" w:rsidRDefault="00646540" w:rsidP="00646540">
            <w:pPr>
              <w:spacing w:before="0" w:after="0" w:line="240" w:lineRule="auto"/>
              <w:jc w:val="center"/>
              <w:rPr>
                <w:ins w:id="89984" w:author="pete jones" w:date="2022-01-11T16:56:00Z"/>
                <w:rFonts w:ascii="Calibri" w:hAnsi="Calibri" w:cs="Calibri"/>
                <w:color w:val="000000"/>
                <w:sz w:val="22"/>
                <w:szCs w:val="22"/>
              </w:rPr>
            </w:pPr>
            <w:ins w:id="8998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D92F820" w14:textId="77777777" w:rsidR="00646540" w:rsidRPr="00646540" w:rsidRDefault="00646540" w:rsidP="00646540">
            <w:pPr>
              <w:spacing w:before="0" w:after="0" w:line="240" w:lineRule="auto"/>
              <w:jc w:val="center"/>
              <w:rPr>
                <w:ins w:id="89986" w:author="pete jones" w:date="2022-01-11T16:56:00Z"/>
                <w:rFonts w:ascii="Calibri" w:hAnsi="Calibri" w:cs="Calibri"/>
                <w:color w:val="000000"/>
                <w:sz w:val="22"/>
                <w:szCs w:val="22"/>
              </w:rPr>
            </w:pPr>
            <w:ins w:id="8998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45C495" w14:textId="77777777" w:rsidR="00646540" w:rsidRPr="00646540" w:rsidRDefault="00646540" w:rsidP="00646540">
            <w:pPr>
              <w:spacing w:before="0" w:after="0" w:line="240" w:lineRule="auto"/>
              <w:jc w:val="center"/>
              <w:rPr>
                <w:ins w:id="89988" w:author="pete jones" w:date="2022-01-11T16:56:00Z"/>
                <w:rFonts w:ascii="Calibri" w:hAnsi="Calibri" w:cs="Calibri"/>
                <w:color w:val="000000"/>
                <w:sz w:val="22"/>
                <w:szCs w:val="22"/>
              </w:rPr>
            </w:pPr>
            <w:ins w:id="8998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9363C5" w14:textId="77777777" w:rsidR="00646540" w:rsidRPr="00646540" w:rsidRDefault="00646540" w:rsidP="00646540">
            <w:pPr>
              <w:spacing w:before="0" w:after="0" w:line="240" w:lineRule="auto"/>
              <w:jc w:val="center"/>
              <w:rPr>
                <w:ins w:id="89990" w:author="pete jones" w:date="2022-01-11T16:56:00Z"/>
                <w:rFonts w:ascii="Calibri" w:hAnsi="Calibri" w:cs="Calibri"/>
                <w:color w:val="000000"/>
                <w:sz w:val="22"/>
                <w:szCs w:val="22"/>
              </w:rPr>
            </w:pPr>
            <w:ins w:id="8999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6735AA" w14:textId="77777777" w:rsidR="00646540" w:rsidRPr="00646540" w:rsidRDefault="00646540" w:rsidP="00646540">
            <w:pPr>
              <w:spacing w:before="0" w:after="0" w:line="240" w:lineRule="auto"/>
              <w:jc w:val="center"/>
              <w:rPr>
                <w:ins w:id="89992" w:author="pete jones" w:date="2022-01-11T16:56:00Z"/>
                <w:rFonts w:ascii="Calibri" w:hAnsi="Calibri" w:cs="Calibri"/>
                <w:color w:val="000000"/>
                <w:sz w:val="22"/>
                <w:szCs w:val="22"/>
              </w:rPr>
            </w:pPr>
            <w:ins w:id="8999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827DF8" w14:textId="77777777" w:rsidR="00646540" w:rsidRPr="00646540" w:rsidRDefault="00646540" w:rsidP="00646540">
            <w:pPr>
              <w:spacing w:before="0" w:after="0" w:line="240" w:lineRule="auto"/>
              <w:jc w:val="center"/>
              <w:rPr>
                <w:ins w:id="89994" w:author="pete jones" w:date="2022-01-11T16:56:00Z"/>
                <w:rFonts w:ascii="Calibri" w:hAnsi="Calibri" w:cs="Calibri"/>
                <w:color w:val="000000"/>
                <w:sz w:val="22"/>
                <w:szCs w:val="22"/>
              </w:rPr>
            </w:pPr>
            <w:ins w:id="89995" w:author="pete jones" w:date="2022-01-11T16:56:00Z">
              <w:r w:rsidRPr="00646540">
                <w:rPr>
                  <w:rFonts w:ascii="Calibri" w:hAnsi="Calibri" w:cs="Calibri"/>
                  <w:color w:val="000000"/>
                  <w:sz w:val="22"/>
                  <w:szCs w:val="22"/>
                </w:rPr>
                <w:t>70</w:t>
              </w:r>
            </w:ins>
          </w:p>
        </w:tc>
        <w:tc>
          <w:tcPr>
            <w:tcW w:w="399" w:type="dxa"/>
            <w:tcBorders>
              <w:top w:val="nil"/>
              <w:left w:val="nil"/>
              <w:bottom w:val="single" w:sz="4" w:space="0" w:color="auto"/>
              <w:right w:val="single" w:sz="4" w:space="0" w:color="auto"/>
            </w:tcBorders>
            <w:shd w:val="clear" w:color="auto" w:fill="auto"/>
            <w:noWrap/>
            <w:vAlign w:val="bottom"/>
            <w:hideMark/>
          </w:tcPr>
          <w:p w14:paraId="51276A4F" w14:textId="77777777" w:rsidR="00646540" w:rsidRPr="00646540" w:rsidRDefault="00646540" w:rsidP="00646540">
            <w:pPr>
              <w:spacing w:before="0" w:after="0" w:line="240" w:lineRule="auto"/>
              <w:jc w:val="center"/>
              <w:rPr>
                <w:ins w:id="89996" w:author="pete jones" w:date="2022-01-11T16:56:00Z"/>
                <w:rFonts w:ascii="Calibri" w:hAnsi="Calibri" w:cs="Calibri"/>
                <w:color w:val="000000"/>
                <w:sz w:val="22"/>
                <w:szCs w:val="22"/>
              </w:rPr>
            </w:pPr>
            <w:ins w:id="89997"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0264305" w14:textId="77777777" w:rsidR="00646540" w:rsidRPr="00646540" w:rsidRDefault="00646540" w:rsidP="00646540">
            <w:pPr>
              <w:spacing w:before="0" w:after="0" w:line="240" w:lineRule="auto"/>
              <w:jc w:val="center"/>
              <w:rPr>
                <w:ins w:id="89998" w:author="pete jones" w:date="2022-01-11T16:56:00Z"/>
                <w:rFonts w:ascii="Calibri" w:hAnsi="Calibri" w:cs="Calibri"/>
                <w:color w:val="000000"/>
                <w:sz w:val="22"/>
                <w:szCs w:val="22"/>
              </w:rPr>
            </w:pPr>
            <w:ins w:id="89999" w:author="pete jones" w:date="2022-01-11T16:56:00Z">
              <w:r w:rsidRPr="00646540">
                <w:rPr>
                  <w:rFonts w:ascii="Calibri" w:hAnsi="Calibri" w:cs="Calibri"/>
                  <w:color w:val="000000"/>
                  <w:sz w:val="22"/>
                  <w:szCs w:val="22"/>
                </w:rPr>
                <w:t>30</w:t>
              </w:r>
            </w:ins>
          </w:p>
        </w:tc>
      </w:tr>
      <w:tr w:rsidR="00646540" w:rsidRPr="00646540" w14:paraId="6AE179E3" w14:textId="77777777" w:rsidTr="00646540">
        <w:trPr>
          <w:trHeight w:val="300"/>
          <w:ins w:id="90000"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29B1D52" w14:textId="77777777" w:rsidR="00646540" w:rsidRPr="00646540" w:rsidRDefault="00646540" w:rsidP="00646540">
            <w:pPr>
              <w:spacing w:before="0" w:after="0" w:line="240" w:lineRule="auto"/>
              <w:jc w:val="center"/>
              <w:rPr>
                <w:ins w:id="90001" w:author="pete jones" w:date="2022-01-11T16:56:00Z"/>
                <w:rFonts w:ascii="Calibri" w:hAnsi="Calibri" w:cs="Calibri"/>
                <w:color w:val="000000"/>
                <w:sz w:val="22"/>
                <w:szCs w:val="22"/>
              </w:rPr>
            </w:pPr>
            <w:ins w:id="90002"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3C0B4A5" w14:textId="77777777" w:rsidR="00646540" w:rsidRPr="00646540" w:rsidRDefault="00646540" w:rsidP="00646540">
            <w:pPr>
              <w:spacing w:before="0" w:after="0" w:line="240" w:lineRule="auto"/>
              <w:jc w:val="left"/>
              <w:rPr>
                <w:ins w:id="90003" w:author="pete jones" w:date="2022-01-11T16:56:00Z"/>
                <w:rFonts w:ascii="Calibri" w:hAnsi="Calibri" w:cs="Calibri"/>
                <w:color w:val="000000"/>
                <w:sz w:val="22"/>
                <w:szCs w:val="22"/>
              </w:rPr>
            </w:pPr>
            <w:ins w:id="90004" w:author="pete jones" w:date="2022-01-11T16:56:00Z">
              <w:r w:rsidRPr="00646540">
                <w:rPr>
                  <w:rFonts w:ascii="Calibri" w:hAnsi="Calibri" w:cs="Calibri"/>
                  <w:color w:val="000000"/>
                  <w:sz w:val="22"/>
                  <w:szCs w:val="22"/>
                </w:rPr>
                <w:t>Individual Project</w:t>
              </w:r>
            </w:ins>
          </w:p>
        </w:tc>
        <w:tc>
          <w:tcPr>
            <w:tcW w:w="419" w:type="dxa"/>
            <w:tcBorders>
              <w:top w:val="nil"/>
              <w:left w:val="nil"/>
              <w:bottom w:val="single" w:sz="4" w:space="0" w:color="auto"/>
              <w:right w:val="single" w:sz="4" w:space="0" w:color="auto"/>
            </w:tcBorders>
            <w:shd w:val="clear" w:color="auto" w:fill="auto"/>
            <w:noWrap/>
            <w:vAlign w:val="bottom"/>
            <w:hideMark/>
          </w:tcPr>
          <w:p w14:paraId="22DF0053" w14:textId="77777777" w:rsidR="00646540" w:rsidRPr="00646540" w:rsidRDefault="00646540" w:rsidP="00646540">
            <w:pPr>
              <w:spacing w:before="0" w:after="0" w:line="240" w:lineRule="auto"/>
              <w:jc w:val="center"/>
              <w:rPr>
                <w:ins w:id="90005" w:author="pete jones" w:date="2022-01-11T16:56:00Z"/>
                <w:rFonts w:ascii="Calibri" w:hAnsi="Calibri" w:cs="Calibri"/>
                <w:color w:val="000000"/>
                <w:sz w:val="22"/>
                <w:szCs w:val="22"/>
              </w:rPr>
            </w:pPr>
            <w:ins w:id="90006" w:author="pete jones" w:date="2022-01-11T16:56: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601C3695" w14:textId="77777777" w:rsidR="00646540" w:rsidRPr="00646540" w:rsidRDefault="00646540" w:rsidP="00646540">
            <w:pPr>
              <w:spacing w:before="0" w:after="0" w:line="240" w:lineRule="auto"/>
              <w:jc w:val="center"/>
              <w:rPr>
                <w:ins w:id="90007" w:author="pete jones" w:date="2022-01-11T16:56:00Z"/>
                <w:rFonts w:ascii="Calibri" w:hAnsi="Calibri" w:cs="Calibri"/>
                <w:color w:val="000000"/>
                <w:sz w:val="22"/>
                <w:szCs w:val="22"/>
              </w:rPr>
            </w:pPr>
            <w:ins w:id="90008"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3566E871" w14:textId="77777777" w:rsidR="00646540" w:rsidRPr="00646540" w:rsidRDefault="00646540" w:rsidP="00646540">
            <w:pPr>
              <w:spacing w:before="0" w:after="0" w:line="240" w:lineRule="auto"/>
              <w:jc w:val="center"/>
              <w:rPr>
                <w:ins w:id="90009" w:author="pete jones" w:date="2022-01-11T16:56:00Z"/>
                <w:rFonts w:ascii="Calibri" w:hAnsi="Calibri" w:cs="Calibri"/>
                <w:color w:val="000000"/>
                <w:sz w:val="22"/>
                <w:szCs w:val="22"/>
              </w:rPr>
            </w:pPr>
            <w:ins w:id="9001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7F0099F" w14:textId="77777777" w:rsidR="00646540" w:rsidRPr="00646540" w:rsidRDefault="00646540" w:rsidP="00646540">
            <w:pPr>
              <w:spacing w:before="0" w:after="0" w:line="240" w:lineRule="auto"/>
              <w:jc w:val="center"/>
              <w:rPr>
                <w:ins w:id="90011" w:author="pete jones" w:date="2022-01-11T16:56:00Z"/>
                <w:rFonts w:ascii="Calibri" w:hAnsi="Calibri" w:cs="Calibri"/>
                <w:color w:val="000000"/>
                <w:sz w:val="22"/>
                <w:szCs w:val="22"/>
              </w:rPr>
            </w:pPr>
            <w:ins w:id="9001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EADF90B" w14:textId="77777777" w:rsidR="00646540" w:rsidRPr="00646540" w:rsidRDefault="00646540" w:rsidP="00646540">
            <w:pPr>
              <w:spacing w:before="0" w:after="0" w:line="240" w:lineRule="auto"/>
              <w:jc w:val="center"/>
              <w:rPr>
                <w:ins w:id="90013" w:author="pete jones" w:date="2022-01-11T16:56:00Z"/>
                <w:rFonts w:ascii="Calibri" w:hAnsi="Calibri" w:cs="Calibri"/>
                <w:color w:val="000000"/>
                <w:sz w:val="22"/>
                <w:szCs w:val="22"/>
              </w:rPr>
            </w:pPr>
            <w:ins w:id="9001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338047F" w14:textId="77777777" w:rsidR="00646540" w:rsidRPr="00646540" w:rsidRDefault="00646540" w:rsidP="00646540">
            <w:pPr>
              <w:spacing w:before="0" w:after="0" w:line="240" w:lineRule="auto"/>
              <w:jc w:val="center"/>
              <w:rPr>
                <w:ins w:id="90015" w:author="pete jones" w:date="2022-01-11T16:56:00Z"/>
                <w:rFonts w:ascii="Calibri" w:hAnsi="Calibri" w:cs="Calibri"/>
                <w:color w:val="000000"/>
                <w:sz w:val="22"/>
                <w:szCs w:val="22"/>
              </w:rPr>
            </w:pPr>
            <w:ins w:id="9001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114C63" w14:textId="77777777" w:rsidR="00646540" w:rsidRPr="00646540" w:rsidRDefault="00646540" w:rsidP="00646540">
            <w:pPr>
              <w:spacing w:before="0" w:after="0" w:line="240" w:lineRule="auto"/>
              <w:jc w:val="center"/>
              <w:rPr>
                <w:ins w:id="90017" w:author="pete jones" w:date="2022-01-11T16:56:00Z"/>
                <w:rFonts w:ascii="Calibri" w:hAnsi="Calibri" w:cs="Calibri"/>
                <w:color w:val="000000"/>
                <w:sz w:val="22"/>
                <w:szCs w:val="22"/>
              </w:rPr>
            </w:pPr>
            <w:ins w:id="9001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AC3A0B" w14:textId="77777777" w:rsidR="00646540" w:rsidRPr="00646540" w:rsidRDefault="00646540" w:rsidP="00646540">
            <w:pPr>
              <w:spacing w:before="0" w:after="0" w:line="240" w:lineRule="auto"/>
              <w:jc w:val="center"/>
              <w:rPr>
                <w:ins w:id="90019" w:author="pete jones" w:date="2022-01-11T16:56:00Z"/>
                <w:rFonts w:ascii="Calibri" w:hAnsi="Calibri" w:cs="Calibri"/>
                <w:color w:val="000000"/>
                <w:sz w:val="22"/>
                <w:szCs w:val="22"/>
              </w:rPr>
            </w:pPr>
            <w:ins w:id="9002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3BAE29" w14:textId="77777777" w:rsidR="00646540" w:rsidRPr="00646540" w:rsidRDefault="00646540" w:rsidP="00646540">
            <w:pPr>
              <w:spacing w:before="0" w:after="0" w:line="240" w:lineRule="auto"/>
              <w:jc w:val="center"/>
              <w:rPr>
                <w:ins w:id="90021" w:author="pete jones" w:date="2022-01-11T16:56:00Z"/>
                <w:rFonts w:ascii="Calibri" w:hAnsi="Calibri" w:cs="Calibri"/>
                <w:color w:val="000000"/>
                <w:sz w:val="22"/>
                <w:szCs w:val="22"/>
              </w:rPr>
            </w:pPr>
            <w:ins w:id="9002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951F88" w14:textId="77777777" w:rsidR="00646540" w:rsidRPr="00646540" w:rsidRDefault="00646540" w:rsidP="00646540">
            <w:pPr>
              <w:spacing w:before="0" w:after="0" w:line="240" w:lineRule="auto"/>
              <w:jc w:val="center"/>
              <w:rPr>
                <w:ins w:id="90023" w:author="pete jones" w:date="2022-01-11T16:56:00Z"/>
                <w:rFonts w:ascii="Calibri" w:hAnsi="Calibri" w:cs="Calibri"/>
                <w:color w:val="000000"/>
                <w:sz w:val="22"/>
                <w:szCs w:val="22"/>
              </w:rPr>
            </w:pPr>
            <w:ins w:id="9002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E76691" w14:textId="77777777" w:rsidR="00646540" w:rsidRPr="00646540" w:rsidRDefault="00646540" w:rsidP="00646540">
            <w:pPr>
              <w:spacing w:before="0" w:after="0" w:line="240" w:lineRule="auto"/>
              <w:jc w:val="center"/>
              <w:rPr>
                <w:ins w:id="90025" w:author="pete jones" w:date="2022-01-11T16:56:00Z"/>
                <w:rFonts w:ascii="Calibri" w:hAnsi="Calibri" w:cs="Calibri"/>
                <w:color w:val="000000"/>
                <w:sz w:val="22"/>
                <w:szCs w:val="22"/>
              </w:rPr>
            </w:pPr>
            <w:ins w:id="90026"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A56B16C" w14:textId="77777777" w:rsidR="00646540" w:rsidRPr="00646540" w:rsidRDefault="00646540" w:rsidP="00646540">
            <w:pPr>
              <w:spacing w:before="0" w:after="0" w:line="240" w:lineRule="auto"/>
              <w:jc w:val="center"/>
              <w:rPr>
                <w:ins w:id="90027" w:author="pete jones" w:date="2022-01-11T16:56:00Z"/>
                <w:rFonts w:ascii="Calibri" w:hAnsi="Calibri" w:cs="Calibri"/>
                <w:color w:val="000000"/>
                <w:sz w:val="22"/>
                <w:szCs w:val="22"/>
              </w:rPr>
            </w:pPr>
            <w:ins w:id="90028" w:author="pete jones" w:date="2022-01-11T16:56:00Z">
              <w:r w:rsidRPr="00646540">
                <w:rPr>
                  <w:rFonts w:ascii="Calibri" w:hAnsi="Calibri" w:cs="Calibri"/>
                  <w:color w:val="000000"/>
                  <w:sz w:val="22"/>
                  <w:szCs w:val="22"/>
                </w:rPr>
                <w:t> </w:t>
              </w:r>
            </w:ins>
          </w:p>
        </w:tc>
      </w:tr>
      <w:tr w:rsidR="00646540" w:rsidRPr="00646540" w14:paraId="0D142BB2" w14:textId="77777777" w:rsidTr="00646540">
        <w:trPr>
          <w:trHeight w:val="300"/>
          <w:ins w:id="90029"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70DEAD4" w14:textId="77777777" w:rsidR="00646540" w:rsidRPr="00646540" w:rsidRDefault="00646540" w:rsidP="00646540">
            <w:pPr>
              <w:spacing w:before="0" w:after="0" w:line="240" w:lineRule="auto"/>
              <w:jc w:val="center"/>
              <w:rPr>
                <w:ins w:id="90030" w:author="pete jones" w:date="2022-01-11T16:56:00Z"/>
                <w:rFonts w:ascii="Calibri" w:hAnsi="Calibri" w:cs="Calibri"/>
                <w:color w:val="000000"/>
                <w:sz w:val="22"/>
                <w:szCs w:val="22"/>
              </w:rPr>
            </w:pPr>
            <w:ins w:id="90031"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BF6C07A" w14:textId="77777777" w:rsidR="00646540" w:rsidRPr="00646540" w:rsidRDefault="00646540" w:rsidP="00646540">
            <w:pPr>
              <w:spacing w:before="0" w:after="0" w:line="240" w:lineRule="auto"/>
              <w:jc w:val="left"/>
              <w:rPr>
                <w:ins w:id="90032" w:author="pete jones" w:date="2022-01-11T16:56:00Z"/>
                <w:rFonts w:ascii="Calibri" w:hAnsi="Calibri" w:cs="Calibri"/>
                <w:color w:val="000000"/>
                <w:sz w:val="22"/>
                <w:szCs w:val="22"/>
              </w:rPr>
            </w:pPr>
            <w:ins w:id="90033" w:author="pete jones" w:date="2022-01-11T16:56:00Z">
              <w:r w:rsidRPr="00646540">
                <w:rPr>
                  <w:rFonts w:ascii="Calibri" w:hAnsi="Calibri" w:cs="Calibri"/>
                  <w:color w:val="000000"/>
                  <w:sz w:val="22"/>
                  <w:szCs w:val="22"/>
                </w:rPr>
                <w:t>Engineering Management: Finance, Law and Quality</w:t>
              </w:r>
            </w:ins>
          </w:p>
        </w:tc>
        <w:tc>
          <w:tcPr>
            <w:tcW w:w="419" w:type="dxa"/>
            <w:tcBorders>
              <w:top w:val="nil"/>
              <w:left w:val="nil"/>
              <w:bottom w:val="single" w:sz="4" w:space="0" w:color="auto"/>
              <w:right w:val="single" w:sz="4" w:space="0" w:color="auto"/>
            </w:tcBorders>
            <w:shd w:val="clear" w:color="auto" w:fill="auto"/>
            <w:noWrap/>
            <w:vAlign w:val="bottom"/>
            <w:hideMark/>
          </w:tcPr>
          <w:p w14:paraId="6442CCA7" w14:textId="77777777" w:rsidR="00646540" w:rsidRPr="00646540" w:rsidRDefault="00646540" w:rsidP="00646540">
            <w:pPr>
              <w:spacing w:before="0" w:after="0" w:line="240" w:lineRule="auto"/>
              <w:jc w:val="center"/>
              <w:rPr>
                <w:ins w:id="90034" w:author="pete jones" w:date="2022-01-11T16:56:00Z"/>
                <w:rFonts w:ascii="Calibri" w:hAnsi="Calibri" w:cs="Calibri"/>
                <w:color w:val="000000"/>
                <w:sz w:val="22"/>
                <w:szCs w:val="22"/>
              </w:rPr>
            </w:pPr>
            <w:ins w:id="90035" w:author="pete jones" w:date="2022-01-11T16:56: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71B215AE" w14:textId="77777777" w:rsidR="00646540" w:rsidRPr="00646540" w:rsidRDefault="00646540" w:rsidP="00646540">
            <w:pPr>
              <w:spacing w:before="0" w:after="0" w:line="240" w:lineRule="auto"/>
              <w:jc w:val="center"/>
              <w:rPr>
                <w:ins w:id="90036" w:author="pete jones" w:date="2022-01-11T16:56:00Z"/>
                <w:rFonts w:ascii="Calibri" w:hAnsi="Calibri" w:cs="Calibri"/>
                <w:color w:val="000000"/>
                <w:sz w:val="22"/>
                <w:szCs w:val="22"/>
              </w:rPr>
            </w:pPr>
            <w:ins w:id="90037"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57F6AD72" w14:textId="77777777" w:rsidR="00646540" w:rsidRPr="00646540" w:rsidRDefault="00646540" w:rsidP="00646540">
            <w:pPr>
              <w:spacing w:before="0" w:after="0" w:line="240" w:lineRule="auto"/>
              <w:jc w:val="center"/>
              <w:rPr>
                <w:ins w:id="90038" w:author="pete jones" w:date="2022-01-11T16:56:00Z"/>
                <w:rFonts w:ascii="Calibri" w:hAnsi="Calibri" w:cs="Calibri"/>
                <w:color w:val="000000"/>
                <w:sz w:val="22"/>
                <w:szCs w:val="22"/>
              </w:rPr>
            </w:pPr>
            <w:ins w:id="9003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D68C45C" w14:textId="77777777" w:rsidR="00646540" w:rsidRPr="00646540" w:rsidRDefault="00646540" w:rsidP="00646540">
            <w:pPr>
              <w:spacing w:before="0" w:after="0" w:line="240" w:lineRule="auto"/>
              <w:jc w:val="center"/>
              <w:rPr>
                <w:ins w:id="90040" w:author="pete jones" w:date="2022-01-11T16:56:00Z"/>
                <w:rFonts w:ascii="Calibri" w:hAnsi="Calibri" w:cs="Calibri"/>
                <w:color w:val="000000"/>
                <w:sz w:val="22"/>
                <w:szCs w:val="22"/>
              </w:rPr>
            </w:pPr>
            <w:ins w:id="9004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741BE03" w14:textId="77777777" w:rsidR="00646540" w:rsidRPr="00646540" w:rsidRDefault="00646540" w:rsidP="00646540">
            <w:pPr>
              <w:spacing w:before="0" w:after="0" w:line="240" w:lineRule="auto"/>
              <w:jc w:val="center"/>
              <w:rPr>
                <w:ins w:id="90042" w:author="pete jones" w:date="2022-01-11T16:56:00Z"/>
                <w:rFonts w:ascii="Calibri" w:hAnsi="Calibri" w:cs="Calibri"/>
                <w:color w:val="000000"/>
                <w:sz w:val="22"/>
                <w:szCs w:val="22"/>
              </w:rPr>
            </w:pPr>
            <w:ins w:id="9004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0234299" w14:textId="77777777" w:rsidR="00646540" w:rsidRPr="00646540" w:rsidRDefault="00646540" w:rsidP="00646540">
            <w:pPr>
              <w:spacing w:before="0" w:after="0" w:line="240" w:lineRule="auto"/>
              <w:jc w:val="center"/>
              <w:rPr>
                <w:ins w:id="90044" w:author="pete jones" w:date="2022-01-11T16:56:00Z"/>
                <w:rFonts w:ascii="Calibri" w:hAnsi="Calibri" w:cs="Calibri"/>
                <w:color w:val="000000"/>
                <w:sz w:val="22"/>
                <w:szCs w:val="22"/>
              </w:rPr>
            </w:pPr>
            <w:ins w:id="9004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BEA254" w14:textId="77777777" w:rsidR="00646540" w:rsidRPr="00646540" w:rsidRDefault="00646540" w:rsidP="00646540">
            <w:pPr>
              <w:spacing w:before="0" w:after="0" w:line="240" w:lineRule="auto"/>
              <w:jc w:val="center"/>
              <w:rPr>
                <w:ins w:id="90046" w:author="pete jones" w:date="2022-01-11T16:56:00Z"/>
                <w:rFonts w:ascii="Calibri" w:hAnsi="Calibri" w:cs="Calibri"/>
                <w:color w:val="000000"/>
                <w:sz w:val="22"/>
                <w:szCs w:val="22"/>
              </w:rPr>
            </w:pPr>
            <w:ins w:id="9004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663394" w14:textId="77777777" w:rsidR="00646540" w:rsidRPr="00646540" w:rsidRDefault="00646540" w:rsidP="00646540">
            <w:pPr>
              <w:spacing w:before="0" w:after="0" w:line="240" w:lineRule="auto"/>
              <w:jc w:val="center"/>
              <w:rPr>
                <w:ins w:id="90048" w:author="pete jones" w:date="2022-01-11T16:56:00Z"/>
                <w:rFonts w:ascii="Calibri" w:hAnsi="Calibri" w:cs="Calibri"/>
                <w:color w:val="000000"/>
                <w:sz w:val="22"/>
                <w:szCs w:val="22"/>
              </w:rPr>
            </w:pPr>
            <w:ins w:id="9004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D57E0C" w14:textId="77777777" w:rsidR="00646540" w:rsidRPr="00646540" w:rsidRDefault="00646540" w:rsidP="00646540">
            <w:pPr>
              <w:spacing w:before="0" w:after="0" w:line="240" w:lineRule="auto"/>
              <w:jc w:val="center"/>
              <w:rPr>
                <w:ins w:id="90050" w:author="pete jones" w:date="2022-01-11T16:56:00Z"/>
                <w:rFonts w:ascii="Calibri" w:hAnsi="Calibri" w:cs="Calibri"/>
                <w:color w:val="000000"/>
                <w:sz w:val="22"/>
                <w:szCs w:val="22"/>
              </w:rPr>
            </w:pPr>
            <w:ins w:id="9005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515E91" w14:textId="77777777" w:rsidR="00646540" w:rsidRPr="00646540" w:rsidRDefault="00646540" w:rsidP="00646540">
            <w:pPr>
              <w:spacing w:before="0" w:after="0" w:line="240" w:lineRule="auto"/>
              <w:jc w:val="center"/>
              <w:rPr>
                <w:ins w:id="90052" w:author="pete jones" w:date="2022-01-11T16:56:00Z"/>
                <w:rFonts w:ascii="Calibri" w:hAnsi="Calibri" w:cs="Calibri"/>
                <w:color w:val="000000"/>
                <w:sz w:val="22"/>
                <w:szCs w:val="22"/>
              </w:rPr>
            </w:pPr>
            <w:ins w:id="9005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A589BD" w14:textId="77777777" w:rsidR="00646540" w:rsidRPr="00646540" w:rsidRDefault="00646540" w:rsidP="00646540">
            <w:pPr>
              <w:spacing w:before="0" w:after="0" w:line="240" w:lineRule="auto"/>
              <w:jc w:val="center"/>
              <w:rPr>
                <w:ins w:id="90054" w:author="pete jones" w:date="2022-01-11T16:56:00Z"/>
                <w:rFonts w:ascii="Calibri" w:hAnsi="Calibri" w:cs="Calibri"/>
                <w:color w:val="000000"/>
                <w:sz w:val="22"/>
                <w:szCs w:val="22"/>
              </w:rPr>
            </w:pPr>
            <w:ins w:id="90055"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0A1DFD0" w14:textId="77777777" w:rsidR="00646540" w:rsidRPr="00646540" w:rsidRDefault="00646540" w:rsidP="00646540">
            <w:pPr>
              <w:spacing w:before="0" w:after="0" w:line="240" w:lineRule="auto"/>
              <w:jc w:val="center"/>
              <w:rPr>
                <w:ins w:id="90056" w:author="pete jones" w:date="2022-01-11T16:56:00Z"/>
                <w:rFonts w:ascii="Calibri" w:hAnsi="Calibri" w:cs="Calibri"/>
                <w:color w:val="000000"/>
                <w:sz w:val="22"/>
                <w:szCs w:val="22"/>
              </w:rPr>
            </w:pPr>
            <w:ins w:id="90057" w:author="pete jones" w:date="2022-01-11T16:56:00Z">
              <w:r w:rsidRPr="00646540">
                <w:rPr>
                  <w:rFonts w:ascii="Calibri" w:hAnsi="Calibri" w:cs="Calibri"/>
                  <w:color w:val="000000"/>
                  <w:sz w:val="22"/>
                  <w:szCs w:val="22"/>
                </w:rPr>
                <w:t> </w:t>
              </w:r>
            </w:ins>
          </w:p>
        </w:tc>
      </w:tr>
      <w:tr w:rsidR="00646540" w:rsidRPr="00646540" w14:paraId="06408274" w14:textId="77777777" w:rsidTr="00646540">
        <w:trPr>
          <w:trHeight w:val="300"/>
          <w:ins w:id="90058"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9DD0C53" w14:textId="77777777" w:rsidR="00646540" w:rsidRPr="00646540" w:rsidRDefault="00646540" w:rsidP="00646540">
            <w:pPr>
              <w:spacing w:before="0" w:after="0" w:line="240" w:lineRule="auto"/>
              <w:jc w:val="center"/>
              <w:rPr>
                <w:ins w:id="90059" w:author="pete jones" w:date="2022-01-11T16:56:00Z"/>
                <w:rFonts w:ascii="Calibri" w:hAnsi="Calibri" w:cs="Calibri"/>
                <w:color w:val="000000"/>
                <w:sz w:val="22"/>
                <w:szCs w:val="22"/>
              </w:rPr>
            </w:pPr>
            <w:ins w:id="90060"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02EC2FE" w14:textId="77777777" w:rsidR="00646540" w:rsidRPr="00646540" w:rsidRDefault="00646540" w:rsidP="00646540">
            <w:pPr>
              <w:spacing w:before="0" w:after="0" w:line="240" w:lineRule="auto"/>
              <w:jc w:val="left"/>
              <w:rPr>
                <w:ins w:id="90061" w:author="pete jones" w:date="2022-01-11T16:56:00Z"/>
                <w:rFonts w:ascii="Calibri" w:hAnsi="Calibri" w:cs="Calibri"/>
                <w:color w:val="000000"/>
                <w:sz w:val="22"/>
                <w:szCs w:val="22"/>
              </w:rPr>
            </w:pPr>
            <w:ins w:id="90062" w:author="pete jones" w:date="2022-01-11T16:56:00Z">
              <w:r w:rsidRPr="00646540">
                <w:rPr>
                  <w:rFonts w:ascii="Calibri" w:hAnsi="Calibri" w:cs="Calibri"/>
                  <w:color w:val="000000"/>
                  <w:sz w:val="22"/>
                  <w:szCs w:val="22"/>
                </w:rPr>
                <w:t>Applied Engineering Design &amp; Analysis</w:t>
              </w:r>
            </w:ins>
          </w:p>
        </w:tc>
        <w:tc>
          <w:tcPr>
            <w:tcW w:w="419" w:type="dxa"/>
            <w:tcBorders>
              <w:top w:val="nil"/>
              <w:left w:val="nil"/>
              <w:bottom w:val="single" w:sz="4" w:space="0" w:color="auto"/>
              <w:right w:val="single" w:sz="4" w:space="0" w:color="auto"/>
            </w:tcBorders>
            <w:shd w:val="clear" w:color="auto" w:fill="auto"/>
            <w:noWrap/>
            <w:vAlign w:val="bottom"/>
            <w:hideMark/>
          </w:tcPr>
          <w:p w14:paraId="6CFB40E5" w14:textId="77777777" w:rsidR="00646540" w:rsidRPr="00646540" w:rsidRDefault="00646540" w:rsidP="00646540">
            <w:pPr>
              <w:spacing w:before="0" w:after="0" w:line="240" w:lineRule="auto"/>
              <w:jc w:val="center"/>
              <w:rPr>
                <w:ins w:id="90063" w:author="pete jones" w:date="2022-01-11T16:56:00Z"/>
                <w:rFonts w:ascii="Calibri" w:hAnsi="Calibri" w:cs="Calibri"/>
                <w:color w:val="000000"/>
                <w:sz w:val="22"/>
                <w:szCs w:val="22"/>
              </w:rPr>
            </w:pPr>
            <w:ins w:id="90064"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7DF57AFD" w14:textId="77777777" w:rsidR="00646540" w:rsidRPr="00646540" w:rsidRDefault="00646540" w:rsidP="00646540">
            <w:pPr>
              <w:spacing w:before="0" w:after="0" w:line="240" w:lineRule="auto"/>
              <w:jc w:val="center"/>
              <w:rPr>
                <w:ins w:id="90065" w:author="pete jones" w:date="2022-01-11T16:56:00Z"/>
                <w:rFonts w:ascii="Calibri" w:hAnsi="Calibri" w:cs="Calibri"/>
                <w:color w:val="000000"/>
                <w:sz w:val="22"/>
                <w:szCs w:val="22"/>
              </w:rPr>
            </w:pPr>
            <w:ins w:id="90066"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4D7C2808" w14:textId="77777777" w:rsidR="00646540" w:rsidRPr="00646540" w:rsidRDefault="00646540" w:rsidP="00646540">
            <w:pPr>
              <w:spacing w:before="0" w:after="0" w:line="240" w:lineRule="auto"/>
              <w:jc w:val="center"/>
              <w:rPr>
                <w:ins w:id="90067" w:author="pete jones" w:date="2022-01-11T16:56:00Z"/>
                <w:rFonts w:ascii="Calibri" w:hAnsi="Calibri" w:cs="Calibri"/>
                <w:color w:val="000000"/>
                <w:sz w:val="22"/>
                <w:szCs w:val="22"/>
              </w:rPr>
            </w:pPr>
            <w:ins w:id="9006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F1898F1" w14:textId="77777777" w:rsidR="00646540" w:rsidRPr="00646540" w:rsidRDefault="00646540" w:rsidP="00646540">
            <w:pPr>
              <w:spacing w:before="0" w:after="0" w:line="240" w:lineRule="auto"/>
              <w:jc w:val="center"/>
              <w:rPr>
                <w:ins w:id="90069" w:author="pete jones" w:date="2022-01-11T16:56:00Z"/>
                <w:rFonts w:ascii="Calibri" w:hAnsi="Calibri" w:cs="Calibri"/>
                <w:color w:val="000000"/>
                <w:sz w:val="22"/>
                <w:szCs w:val="22"/>
              </w:rPr>
            </w:pPr>
            <w:ins w:id="9007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DB02DD1" w14:textId="77777777" w:rsidR="00646540" w:rsidRPr="00646540" w:rsidRDefault="00646540" w:rsidP="00646540">
            <w:pPr>
              <w:spacing w:before="0" w:after="0" w:line="240" w:lineRule="auto"/>
              <w:jc w:val="center"/>
              <w:rPr>
                <w:ins w:id="90071" w:author="pete jones" w:date="2022-01-11T16:56:00Z"/>
                <w:rFonts w:ascii="Calibri" w:hAnsi="Calibri" w:cs="Calibri"/>
                <w:color w:val="000000"/>
                <w:sz w:val="22"/>
                <w:szCs w:val="22"/>
              </w:rPr>
            </w:pPr>
            <w:ins w:id="9007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ADA83B7" w14:textId="77777777" w:rsidR="00646540" w:rsidRPr="00646540" w:rsidRDefault="00646540" w:rsidP="00646540">
            <w:pPr>
              <w:spacing w:before="0" w:after="0" w:line="240" w:lineRule="auto"/>
              <w:jc w:val="center"/>
              <w:rPr>
                <w:ins w:id="90073" w:author="pete jones" w:date="2022-01-11T16:56:00Z"/>
                <w:rFonts w:ascii="Calibri" w:hAnsi="Calibri" w:cs="Calibri"/>
                <w:color w:val="000000"/>
                <w:sz w:val="22"/>
                <w:szCs w:val="22"/>
              </w:rPr>
            </w:pPr>
            <w:ins w:id="9007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FBE6B0" w14:textId="77777777" w:rsidR="00646540" w:rsidRPr="00646540" w:rsidRDefault="00646540" w:rsidP="00646540">
            <w:pPr>
              <w:spacing w:before="0" w:after="0" w:line="240" w:lineRule="auto"/>
              <w:jc w:val="center"/>
              <w:rPr>
                <w:ins w:id="90075" w:author="pete jones" w:date="2022-01-11T16:56:00Z"/>
                <w:rFonts w:ascii="Calibri" w:hAnsi="Calibri" w:cs="Calibri"/>
                <w:color w:val="000000"/>
                <w:sz w:val="22"/>
                <w:szCs w:val="22"/>
              </w:rPr>
            </w:pPr>
            <w:ins w:id="9007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CDB44B" w14:textId="77777777" w:rsidR="00646540" w:rsidRPr="00646540" w:rsidRDefault="00646540" w:rsidP="00646540">
            <w:pPr>
              <w:spacing w:before="0" w:after="0" w:line="240" w:lineRule="auto"/>
              <w:jc w:val="center"/>
              <w:rPr>
                <w:ins w:id="90077" w:author="pete jones" w:date="2022-01-11T16:56:00Z"/>
                <w:rFonts w:ascii="Calibri" w:hAnsi="Calibri" w:cs="Calibri"/>
                <w:color w:val="000000"/>
                <w:sz w:val="22"/>
                <w:szCs w:val="22"/>
              </w:rPr>
            </w:pPr>
            <w:ins w:id="9007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8A9096" w14:textId="77777777" w:rsidR="00646540" w:rsidRPr="00646540" w:rsidRDefault="00646540" w:rsidP="00646540">
            <w:pPr>
              <w:spacing w:before="0" w:after="0" w:line="240" w:lineRule="auto"/>
              <w:jc w:val="center"/>
              <w:rPr>
                <w:ins w:id="90079" w:author="pete jones" w:date="2022-01-11T16:56:00Z"/>
                <w:rFonts w:ascii="Calibri" w:hAnsi="Calibri" w:cs="Calibri"/>
                <w:color w:val="000000"/>
                <w:sz w:val="22"/>
                <w:szCs w:val="22"/>
              </w:rPr>
            </w:pPr>
            <w:ins w:id="9008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D9C78D" w14:textId="77777777" w:rsidR="00646540" w:rsidRPr="00646540" w:rsidRDefault="00646540" w:rsidP="00646540">
            <w:pPr>
              <w:spacing w:before="0" w:after="0" w:line="240" w:lineRule="auto"/>
              <w:jc w:val="center"/>
              <w:rPr>
                <w:ins w:id="90081" w:author="pete jones" w:date="2022-01-11T16:56:00Z"/>
                <w:rFonts w:ascii="Calibri" w:hAnsi="Calibri" w:cs="Calibri"/>
                <w:color w:val="000000"/>
                <w:sz w:val="22"/>
                <w:szCs w:val="22"/>
              </w:rPr>
            </w:pPr>
            <w:ins w:id="9008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C925D8" w14:textId="77777777" w:rsidR="00646540" w:rsidRPr="00646540" w:rsidRDefault="00646540" w:rsidP="00646540">
            <w:pPr>
              <w:spacing w:before="0" w:after="0" w:line="240" w:lineRule="auto"/>
              <w:jc w:val="center"/>
              <w:rPr>
                <w:ins w:id="90083" w:author="pete jones" w:date="2022-01-11T16:56:00Z"/>
                <w:rFonts w:ascii="Calibri" w:hAnsi="Calibri" w:cs="Calibri"/>
                <w:color w:val="000000"/>
                <w:sz w:val="22"/>
                <w:szCs w:val="22"/>
              </w:rPr>
            </w:pPr>
            <w:ins w:id="90084"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5BD9D17" w14:textId="77777777" w:rsidR="00646540" w:rsidRPr="00646540" w:rsidRDefault="00646540" w:rsidP="00646540">
            <w:pPr>
              <w:spacing w:before="0" w:after="0" w:line="240" w:lineRule="auto"/>
              <w:jc w:val="center"/>
              <w:rPr>
                <w:ins w:id="90085" w:author="pete jones" w:date="2022-01-11T16:56:00Z"/>
                <w:rFonts w:ascii="Calibri" w:hAnsi="Calibri" w:cs="Calibri"/>
                <w:color w:val="000000"/>
                <w:sz w:val="22"/>
                <w:szCs w:val="22"/>
              </w:rPr>
            </w:pPr>
            <w:ins w:id="90086" w:author="pete jones" w:date="2022-01-11T16:56:00Z">
              <w:r w:rsidRPr="00646540">
                <w:rPr>
                  <w:rFonts w:ascii="Calibri" w:hAnsi="Calibri" w:cs="Calibri"/>
                  <w:color w:val="000000"/>
                  <w:sz w:val="22"/>
                  <w:szCs w:val="22"/>
                </w:rPr>
                <w:t> </w:t>
              </w:r>
            </w:ins>
          </w:p>
        </w:tc>
      </w:tr>
      <w:tr w:rsidR="00646540" w:rsidRPr="00646540" w14:paraId="03219885" w14:textId="77777777" w:rsidTr="00646540">
        <w:trPr>
          <w:trHeight w:val="300"/>
          <w:ins w:id="90087"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3D962CC" w14:textId="77777777" w:rsidR="00646540" w:rsidRPr="00646540" w:rsidRDefault="00646540" w:rsidP="00646540">
            <w:pPr>
              <w:spacing w:before="0" w:after="0" w:line="240" w:lineRule="auto"/>
              <w:jc w:val="center"/>
              <w:rPr>
                <w:ins w:id="90088" w:author="pete jones" w:date="2022-01-11T16:56:00Z"/>
                <w:rFonts w:ascii="Calibri" w:hAnsi="Calibri" w:cs="Calibri"/>
                <w:color w:val="000000"/>
                <w:sz w:val="22"/>
                <w:szCs w:val="22"/>
              </w:rPr>
            </w:pPr>
            <w:ins w:id="90089"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5B010F6" w14:textId="77777777" w:rsidR="00646540" w:rsidRPr="00646540" w:rsidRDefault="00646540" w:rsidP="00646540">
            <w:pPr>
              <w:spacing w:before="0" w:after="0" w:line="240" w:lineRule="auto"/>
              <w:jc w:val="left"/>
              <w:rPr>
                <w:ins w:id="90090" w:author="pete jones" w:date="2022-01-11T16:56:00Z"/>
                <w:rFonts w:ascii="Calibri" w:hAnsi="Calibri" w:cs="Calibri"/>
                <w:color w:val="000000"/>
                <w:sz w:val="22"/>
                <w:szCs w:val="22"/>
              </w:rPr>
            </w:pPr>
            <w:ins w:id="90091" w:author="pete jones" w:date="2022-01-11T16:56:00Z">
              <w:r w:rsidRPr="00646540">
                <w:rPr>
                  <w:rFonts w:ascii="Calibri" w:hAnsi="Calibri" w:cs="Calibri"/>
                  <w:color w:val="000000"/>
                  <w:sz w:val="22"/>
                  <w:szCs w:val="22"/>
                </w:rPr>
                <w:t>OPTIONS</w:t>
              </w:r>
            </w:ins>
          </w:p>
        </w:tc>
        <w:tc>
          <w:tcPr>
            <w:tcW w:w="419" w:type="dxa"/>
            <w:tcBorders>
              <w:top w:val="nil"/>
              <w:left w:val="nil"/>
              <w:bottom w:val="single" w:sz="4" w:space="0" w:color="auto"/>
              <w:right w:val="single" w:sz="4" w:space="0" w:color="auto"/>
            </w:tcBorders>
            <w:shd w:val="clear" w:color="auto" w:fill="auto"/>
            <w:noWrap/>
            <w:vAlign w:val="bottom"/>
            <w:hideMark/>
          </w:tcPr>
          <w:p w14:paraId="7E879A16" w14:textId="77777777" w:rsidR="00646540" w:rsidRPr="00646540" w:rsidRDefault="00646540" w:rsidP="00646540">
            <w:pPr>
              <w:spacing w:before="0" w:after="0" w:line="240" w:lineRule="auto"/>
              <w:jc w:val="center"/>
              <w:rPr>
                <w:ins w:id="90092" w:author="pete jones" w:date="2022-01-11T16:56:00Z"/>
                <w:rFonts w:ascii="Calibri" w:hAnsi="Calibri" w:cs="Calibri"/>
                <w:color w:val="000000"/>
                <w:sz w:val="22"/>
                <w:szCs w:val="22"/>
              </w:rPr>
            </w:pPr>
            <w:ins w:id="90093" w:author="pete jones" w:date="2022-01-11T16:56: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332F2D69" w14:textId="77777777" w:rsidR="00646540" w:rsidRPr="00646540" w:rsidRDefault="00646540" w:rsidP="00646540">
            <w:pPr>
              <w:spacing w:before="0" w:after="0" w:line="240" w:lineRule="auto"/>
              <w:jc w:val="center"/>
              <w:rPr>
                <w:ins w:id="90094" w:author="pete jones" w:date="2022-01-11T16:56:00Z"/>
                <w:rFonts w:ascii="Calibri" w:hAnsi="Calibri" w:cs="Calibri"/>
                <w:color w:val="000000"/>
                <w:sz w:val="22"/>
                <w:szCs w:val="22"/>
              </w:rPr>
            </w:pPr>
            <w:ins w:id="90095"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33EDF2E2" w14:textId="77777777" w:rsidR="00646540" w:rsidRPr="00646540" w:rsidRDefault="00646540" w:rsidP="00646540">
            <w:pPr>
              <w:spacing w:before="0" w:after="0" w:line="240" w:lineRule="auto"/>
              <w:jc w:val="center"/>
              <w:rPr>
                <w:ins w:id="90096" w:author="pete jones" w:date="2022-01-11T16:56:00Z"/>
                <w:rFonts w:ascii="Calibri" w:hAnsi="Calibri" w:cs="Calibri"/>
                <w:color w:val="000000"/>
                <w:sz w:val="22"/>
                <w:szCs w:val="22"/>
              </w:rPr>
            </w:pPr>
            <w:ins w:id="9009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A8B847E" w14:textId="77777777" w:rsidR="00646540" w:rsidRPr="00646540" w:rsidRDefault="00646540" w:rsidP="00646540">
            <w:pPr>
              <w:spacing w:before="0" w:after="0" w:line="240" w:lineRule="auto"/>
              <w:jc w:val="center"/>
              <w:rPr>
                <w:ins w:id="90098" w:author="pete jones" w:date="2022-01-11T16:56:00Z"/>
                <w:rFonts w:ascii="Calibri" w:hAnsi="Calibri" w:cs="Calibri"/>
                <w:color w:val="000000"/>
                <w:sz w:val="22"/>
                <w:szCs w:val="22"/>
              </w:rPr>
            </w:pPr>
            <w:ins w:id="9009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566BF0C" w14:textId="77777777" w:rsidR="00646540" w:rsidRPr="00646540" w:rsidRDefault="00646540" w:rsidP="00646540">
            <w:pPr>
              <w:spacing w:before="0" w:after="0" w:line="240" w:lineRule="auto"/>
              <w:jc w:val="center"/>
              <w:rPr>
                <w:ins w:id="90100" w:author="pete jones" w:date="2022-01-11T16:56:00Z"/>
                <w:rFonts w:ascii="Calibri" w:hAnsi="Calibri" w:cs="Calibri"/>
                <w:color w:val="000000"/>
                <w:sz w:val="22"/>
                <w:szCs w:val="22"/>
              </w:rPr>
            </w:pPr>
            <w:ins w:id="9010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1BC1111" w14:textId="77777777" w:rsidR="00646540" w:rsidRPr="00646540" w:rsidRDefault="00646540" w:rsidP="00646540">
            <w:pPr>
              <w:spacing w:before="0" w:after="0" w:line="240" w:lineRule="auto"/>
              <w:jc w:val="center"/>
              <w:rPr>
                <w:ins w:id="90102" w:author="pete jones" w:date="2022-01-11T16:56:00Z"/>
                <w:rFonts w:ascii="Calibri" w:hAnsi="Calibri" w:cs="Calibri"/>
                <w:color w:val="000000"/>
                <w:sz w:val="22"/>
                <w:szCs w:val="22"/>
              </w:rPr>
            </w:pPr>
            <w:ins w:id="9010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E78D9F" w14:textId="77777777" w:rsidR="00646540" w:rsidRPr="00646540" w:rsidRDefault="00646540" w:rsidP="00646540">
            <w:pPr>
              <w:spacing w:before="0" w:after="0" w:line="240" w:lineRule="auto"/>
              <w:jc w:val="center"/>
              <w:rPr>
                <w:ins w:id="90104" w:author="pete jones" w:date="2022-01-11T16:56:00Z"/>
                <w:rFonts w:ascii="Calibri" w:hAnsi="Calibri" w:cs="Calibri"/>
                <w:color w:val="000000"/>
                <w:sz w:val="22"/>
                <w:szCs w:val="22"/>
              </w:rPr>
            </w:pPr>
            <w:ins w:id="9010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30DB70" w14:textId="77777777" w:rsidR="00646540" w:rsidRPr="00646540" w:rsidRDefault="00646540" w:rsidP="00646540">
            <w:pPr>
              <w:spacing w:before="0" w:after="0" w:line="240" w:lineRule="auto"/>
              <w:jc w:val="center"/>
              <w:rPr>
                <w:ins w:id="90106" w:author="pete jones" w:date="2022-01-11T16:56:00Z"/>
                <w:rFonts w:ascii="Calibri" w:hAnsi="Calibri" w:cs="Calibri"/>
                <w:color w:val="000000"/>
                <w:sz w:val="22"/>
                <w:szCs w:val="22"/>
              </w:rPr>
            </w:pPr>
            <w:ins w:id="9010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5F26E4" w14:textId="77777777" w:rsidR="00646540" w:rsidRPr="00646540" w:rsidRDefault="00646540" w:rsidP="00646540">
            <w:pPr>
              <w:spacing w:before="0" w:after="0" w:line="240" w:lineRule="auto"/>
              <w:jc w:val="center"/>
              <w:rPr>
                <w:ins w:id="90108" w:author="pete jones" w:date="2022-01-11T16:56:00Z"/>
                <w:rFonts w:ascii="Calibri" w:hAnsi="Calibri" w:cs="Calibri"/>
                <w:color w:val="000000"/>
                <w:sz w:val="22"/>
                <w:szCs w:val="22"/>
              </w:rPr>
            </w:pPr>
            <w:ins w:id="9010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63AC15" w14:textId="77777777" w:rsidR="00646540" w:rsidRPr="00646540" w:rsidRDefault="00646540" w:rsidP="00646540">
            <w:pPr>
              <w:spacing w:before="0" w:after="0" w:line="240" w:lineRule="auto"/>
              <w:jc w:val="center"/>
              <w:rPr>
                <w:ins w:id="90110" w:author="pete jones" w:date="2022-01-11T16:56:00Z"/>
                <w:rFonts w:ascii="Calibri" w:hAnsi="Calibri" w:cs="Calibri"/>
                <w:color w:val="000000"/>
                <w:sz w:val="22"/>
                <w:szCs w:val="22"/>
              </w:rPr>
            </w:pPr>
            <w:ins w:id="9011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CD5E65" w14:textId="77777777" w:rsidR="00646540" w:rsidRPr="00646540" w:rsidRDefault="00646540" w:rsidP="00646540">
            <w:pPr>
              <w:spacing w:before="0" w:after="0" w:line="240" w:lineRule="auto"/>
              <w:jc w:val="center"/>
              <w:rPr>
                <w:ins w:id="90112" w:author="pete jones" w:date="2022-01-11T16:56:00Z"/>
                <w:rFonts w:ascii="Calibri" w:hAnsi="Calibri" w:cs="Calibri"/>
                <w:color w:val="000000"/>
                <w:sz w:val="22"/>
                <w:szCs w:val="22"/>
              </w:rPr>
            </w:pPr>
            <w:ins w:id="90113"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5AB2E72" w14:textId="77777777" w:rsidR="00646540" w:rsidRPr="00646540" w:rsidRDefault="00646540" w:rsidP="00646540">
            <w:pPr>
              <w:spacing w:before="0" w:after="0" w:line="240" w:lineRule="auto"/>
              <w:jc w:val="center"/>
              <w:rPr>
                <w:ins w:id="90114" w:author="pete jones" w:date="2022-01-11T16:56:00Z"/>
                <w:rFonts w:ascii="Calibri" w:hAnsi="Calibri" w:cs="Calibri"/>
                <w:color w:val="000000"/>
                <w:sz w:val="22"/>
                <w:szCs w:val="22"/>
              </w:rPr>
            </w:pPr>
            <w:ins w:id="90115" w:author="pete jones" w:date="2022-01-11T16:56:00Z">
              <w:r w:rsidRPr="00646540">
                <w:rPr>
                  <w:rFonts w:ascii="Calibri" w:hAnsi="Calibri" w:cs="Calibri"/>
                  <w:color w:val="000000"/>
                  <w:sz w:val="22"/>
                  <w:szCs w:val="22"/>
                </w:rPr>
                <w:t> </w:t>
              </w:r>
            </w:ins>
          </w:p>
        </w:tc>
      </w:tr>
      <w:tr w:rsidR="00646540" w:rsidRPr="00646540" w14:paraId="654B2A52" w14:textId="77777777" w:rsidTr="00646540">
        <w:trPr>
          <w:trHeight w:val="300"/>
          <w:ins w:id="90116"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AE4D645" w14:textId="77777777" w:rsidR="00646540" w:rsidRPr="00646540" w:rsidRDefault="00646540" w:rsidP="00646540">
            <w:pPr>
              <w:spacing w:before="0" w:after="0" w:line="240" w:lineRule="auto"/>
              <w:jc w:val="center"/>
              <w:rPr>
                <w:ins w:id="90117" w:author="pete jones" w:date="2022-01-11T16:56:00Z"/>
                <w:rFonts w:ascii="Calibri" w:hAnsi="Calibri" w:cs="Calibri"/>
                <w:color w:val="000000"/>
                <w:sz w:val="22"/>
                <w:szCs w:val="22"/>
              </w:rPr>
            </w:pPr>
            <w:ins w:id="90118"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7FCF87F" w14:textId="77777777" w:rsidR="00646540" w:rsidRPr="00646540" w:rsidRDefault="00646540" w:rsidP="00646540">
            <w:pPr>
              <w:spacing w:before="0" w:after="0" w:line="240" w:lineRule="auto"/>
              <w:jc w:val="left"/>
              <w:rPr>
                <w:ins w:id="90119" w:author="pete jones" w:date="2022-01-11T16:56:00Z"/>
                <w:rFonts w:ascii="Calibri" w:hAnsi="Calibri" w:cs="Calibri"/>
                <w:color w:val="000000"/>
                <w:sz w:val="22"/>
                <w:szCs w:val="22"/>
              </w:rPr>
            </w:pPr>
            <w:ins w:id="90120" w:author="pete jones" w:date="2022-01-11T16:56:00Z">
              <w:r w:rsidRPr="00646540">
                <w:rPr>
                  <w:rFonts w:ascii="Calibri" w:hAnsi="Calibri" w:cs="Calibri"/>
                  <w:color w:val="000000"/>
                  <w:sz w:val="22"/>
                  <w:szCs w:val="22"/>
                </w:rPr>
                <w:t>Advanced Heat Transfer</w:t>
              </w:r>
            </w:ins>
          </w:p>
        </w:tc>
        <w:tc>
          <w:tcPr>
            <w:tcW w:w="419" w:type="dxa"/>
            <w:tcBorders>
              <w:top w:val="nil"/>
              <w:left w:val="nil"/>
              <w:bottom w:val="single" w:sz="4" w:space="0" w:color="auto"/>
              <w:right w:val="single" w:sz="4" w:space="0" w:color="auto"/>
            </w:tcBorders>
            <w:shd w:val="clear" w:color="auto" w:fill="auto"/>
            <w:noWrap/>
            <w:vAlign w:val="bottom"/>
            <w:hideMark/>
          </w:tcPr>
          <w:p w14:paraId="3ED61267" w14:textId="77777777" w:rsidR="00646540" w:rsidRPr="00646540" w:rsidRDefault="00646540" w:rsidP="00646540">
            <w:pPr>
              <w:spacing w:before="0" w:after="0" w:line="240" w:lineRule="auto"/>
              <w:jc w:val="center"/>
              <w:rPr>
                <w:ins w:id="90121" w:author="pete jones" w:date="2022-01-11T16:56:00Z"/>
                <w:rFonts w:ascii="Calibri" w:hAnsi="Calibri" w:cs="Calibri"/>
                <w:color w:val="000000"/>
                <w:sz w:val="22"/>
                <w:szCs w:val="22"/>
              </w:rPr>
            </w:pPr>
            <w:ins w:id="90122"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358CD368" w14:textId="77777777" w:rsidR="00646540" w:rsidRPr="00646540" w:rsidRDefault="00646540" w:rsidP="00646540">
            <w:pPr>
              <w:spacing w:before="0" w:after="0" w:line="240" w:lineRule="auto"/>
              <w:jc w:val="center"/>
              <w:rPr>
                <w:ins w:id="90123" w:author="pete jones" w:date="2022-01-11T16:56:00Z"/>
                <w:rFonts w:ascii="Calibri" w:hAnsi="Calibri" w:cs="Calibri"/>
                <w:color w:val="000000"/>
                <w:sz w:val="22"/>
                <w:szCs w:val="22"/>
              </w:rPr>
            </w:pPr>
            <w:ins w:id="90124"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76971C63" w14:textId="77777777" w:rsidR="00646540" w:rsidRPr="00646540" w:rsidRDefault="00646540" w:rsidP="00646540">
            <w:pPr>
              <w:spacing w:before="0" w:after="0" w:line="240" w:lineRule="auto"/>
              <w:jc w:val="center"/>
              <w:rPr>
                <w:ins w:id="90125" w:author="pete jones" w:date="2022-01-11T16:56:00Z"/>
                <w:rFonts w:ascii="Calibri" w:hAnsi="Calibri" w:cs="Calibri"/>
                <w:color w:val="000000"/>
                <w:sz w:val="22"/>
                <w:szCs w:val="22"/>
              </w:rPr>
            </w:pPr>
            <w:ins w:id="9012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E28F97A" w14:textId="77777777" w:rsidR="00646540" w:rsidRPr="00646540" w:rsidRDefault="00646540" w:rsidP="00646540">
            <w:pPr>
              <w:spacing w:before="0" w:after="0" w:line="240" w:lineRule="auto"/>
              <w:jc w:val="center"/>
              <w:rPr>
                <w:ins w:id="90127" w:author="pete jones" w:date="2022-01-11T16:56:00Z"/>
                <w:rFonts w:ascii="Calibri" w:hAnsi="Calibri" w:cs="Calibri"/>
                <w:color w:val="000000"/>
                <w:sz w:val="22"/>
                <w:szCs w:val="22"/>
              </w:rPr>
            </w:pPr>
            <w:ins w:id="9012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4F78C5F" w14:textId="77777777" w:rsidR="00646540" w:rsidRPr="00646540" w:rsidRDefault="00646540" w:rsidP="00646540">
            <w:pPr>
              <w:spacing w:before="0" w:after="0" w:line="240" w:lineRule="auto"/>
              <w:jc w:val="center"/>
              <w:rPr>
                <w:ins w:id="90129" w:author="pete jones" w:date="2022-01-11T16:56:00Z"/>
                <w:rFonts w:ascii="Calibri" w:hAnsi="Calibri" w:cs="Calibri"/>
                <w:color w:val="000000"/>
                <w:sz w:val="22"/>
                <w:szCs w:val="22"/>
              </w:rPr>
            </w:pPr>
            <w:ins w:id="9013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7D0E430" w14:textId="77777777" w:rsidR="00646540" w:rsidRPr="00646540" w:rsidRDefault="00646540" w:rsidP="00646540">
            <w:pPr>
              <w:spacing w:before="0" w:after="0" w:line="240" w:lineRule="auto"/>
              <w:jc w:val="center"/>
              <w:rPr>
                <w:ins w:id="90131" w:author="pete jones" w:date="2022-01-11T16:56:00Z"/>
                <w:rFonts w:ascii="Calibri" w:hAnsi="Calibri" w:cs="Calibri"/>
                <w:color w:val="000000"/>
                <w:sz w:val="22"/>
                <w:szCs w:val="22"/>
              </w:rPr>
            </w:pPr>
            <w:ins w:id="9013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CEF0D0" w14:textId="77777777" w:rsidR="00646540" w:rsidRPr="00646540" w:rsidRDefault="00646540" w:rsidP="00646540">
            <w:pPr>
              <w:spacing w:before="0" w:after="0" w:line="240" w:lineRule="auto"/>
              <w:jc w:val="center"/>
              <w:rPr>
                <w:ins w:id="90133" w:author="pete jones" w:date="2022-01-11T16:56:00Z"/>
                <w:rFonts w:ascii="Calibri" w:hAnsi="Calibri" w:cs="Calibri"/>
                <w:color w:val="000000"/>
                <w:sz w:val="22"/>
                <w:szCs w:val="22"/>
              </w:rPr>
            </w:pPr>
            <w:ins w:id="9013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F91A34" w14:textId="77777777" w:rsidR="00646540" w:rsidRPr="00646540" w:rsidRDefault="00646540" w:rsidP="00646540">
            <w:pPr>
              <w:spacing w:before="0" w:after="0" w:line="240" w:lineRule="auto"/>
              <w:jc w:val="center"/>
              <w:rPr>
                <w:ins w:id="90135" w:author="pete jones" w:date="2022-01-11T16:56:00Z"/>
                <w:rFonts w:ascii="Calibri" w:hAnsi="Calibri" w:cs="Calibri"/>
                <w:color w:val="000000"/>
                <w:sz w:val="22"/>
                <w:szCs w:val="22"/>
              </w:rPr>
            </w:pPr>
            <w:ins w:id="9013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6F110A" w14:textId="77777777" w:rsidR="00646540" w:rsidRPr="00646540" w:rsidRDefault="00646540" w:rsidP="00646540">
            <w:pPr>
              <w:spacing w:before="0" w:after="0" w:line="240" w:lineRule="auto"/>
              <w:jc w:val="center"/>
              <w:rPr>
                <w:ins w:id="90137" w:author="pete jones" w:date="2022-01-11T16:56:00Z"/>
                <w:rFonts w:ascii="Calibri" w:hAnsi="Calibri" w:cs="Calibri"/>
                <w:color w:val="000000"/>
                <w:sz w:val="22"/>
                <w:szCs w:val="22"/>
              </w:rPr>
            </w:pPr>
            <w:ins w:id="9013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ED5F6F" w14:textId="77777777" w:rsidR="00646540" w:rsidRPr="00646540" w:rsidRDefault="00646540" w:rsidP="00646540">
            <w:pPr>
              <w:spacing w:before="0" w:after="0" w:line="240" w:lineRule="auto"/>
              <w:jc w:val="center"/>
              <w:rPr>
                <w:ins w:id="90139" w:author="pete jones" w:date="2022-01-11T16:56:00Z"/>
                <w:rFonts w:ascii="Calibri" w:hAnsi="Calibri" w:cs="Calibri"/>
                <w:color w:val="000000"/>
                <w:sz w:val="22"/>
                <w:szCs w:val="22"/>
              </w:rPr>
            </w:pPr>
            <w:ins w:id="9014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730501" w14:textId="77777777" w:rsidR="00646540" w:rsidRPr="00646540" w:rsidRDefault="00646540" w:rsidP="00646540">
            <w:pPr>
              <w:spacing w:before="0" w:after="0" w:line="240" w:lineRule="auto"/>
              <w:jc w:val="center"/>
              <w:rPr>
                <w:ins w:id="90141" w:author="pete jones" w:date="2022-01-11T16:56:00Z"/>
                <w:rFonts w:ascii="Calibri" w:hAnsi="Calibri" w:cs="Calibri"/>
                <w:color w:val="000000"/>
                <w:sz w:val="22"/>
                <w:szCs w:val="22"/>
              </w:rPr>
            </w:pPr>
            <w:ins w:id="90142"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93F5D8" w14:textId="77777777" w:rsidR="00646540" w:rsidRPr="00646540" w:rsidRDefault="00646540" w:rsidP="00646540">
            <w:pPr>
              <w:spacing w:before="0" w:after="0" w:line="240" w:lineRule="auto"/>
              <w:jc w:val="center"/>
              <w:rPr>
                <w:ins w:id="90143" w:author="pete jones" w:date="2022-01-11T16:56:00Z"/>
                <w:rFonts w:ascii="Calibri" w:hAnsi="Calibri" w:cs="Calibri"/>
                <w:color w:val="000000"/>
                <w:sz w:val="22"/>
                <w:szCs w:val="22"/>
              </w:rPr>
            </w:pPr>
            <w:ins w:id="90144" w:author="pete jones" w:date="2022-01-11T16:56:00Z">
              <w:r w:rsidRPr="00646540">
                <w:rPr>
                  <w:rFonts w:ascii="Calibri" w:hAnsi="Calibri" w:cs="Calibri"/>
                  <w:color w:val="000000"/>
                  <w:sz w:val="22"/>
                  <w:szCs w:val="22"/>
                </w:rPr>
                <w:t> </w:t>
              </w:r>
            </w:ins>
          </w:p>
        </w:tc>
      </w:tr>
      <w:tr w:rsidR="00646540" w:rsidRPr="00646540" w14:paraId="37526205" w14:textId="77777777" w:rsidTr="00646540">
        <w:trPr>
          <w:trHeight w:val="300"/>
          <w:ins w:id="90145"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FA3773D" w14:textId="77777777" w:rsidR="00646540" w:rsidRPr="00646540" w:rsidRDefault="00646540" w:rsidP="00646540">
            <w:pPr>
              <w:spacing w:before="0" w:after="0" w:line="240" w:lineRule="auto"/>
              <w:jc w:val="center"/>
              <w:rPr>
                <w:ins w:id="90146" w:author="pete jones" w:date="2022-01-11T16:56:00Z"/>
                <w:rFonts w:ascii="Calibri" w:hAnsi="Calibri" w:cs="Calibri"/>
                <w:color w:val="000000"/>
                <w:sz w:val="22"/>
                <w:szCs w:val="22"/>
              </w:rPr>
            </w:pPr>
            <w:ins w:id="90147"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D2224C6" w14:textId="77777777" w:rsidR="00646540" w:rsidRPr="00646540" w:rsidRDefault="00646540" w:rsidP="00646540">
            <w:pPr>
              <w:spacing w:before="0" w:after="0" w:line="240" w:lineRule="auto"/>
              <w:jc w:val="left"/>
              <w:rPr>
                <w:ins w:id="90148" w:author="pete jones" w:date="2022-01-11T16:56:00Z"/>
                <w:rFonts w:ascii="Calibri" w:hAnsi="Calibri" w:cs="Calibri"/>
                <w:color w:val="000000"/>
                <w:sz w:val="22"/>
                <w:szCs w:val="22"/>
              </w:rPr>
            </w:pPr>
            <w:ins w:id="90149" w:author="pete jones" w:date="2022-01-11T16:56:00Z">
              <w:r w:rsidRPr="00646540">
                <w:rPr>
                  <w:rFonts w:ascii="Calibri" w:hAnsi="Calibri" w:cs="Calibri"/>
                  <w:color w:val="000000"/>
                  <w:sz w:val="22"/>
                  <w:szCs w:val="22"/>
                </w:rPr>
                <w:t>Energy Systems Analysis</w:t>
              </w:r>
            </w:ins>
          </w:p>
        </w:tc>
        <w:tc>
          <w:tcPr>
            <w:tcW w:w="419" w:type="dxa"/>
            <w:tcBorders>
              <w:top w:val="nil"/>
              <w:left w:val="nil"/>
              <w:bottom w:val="single" w:sz="4" w:space="0" w:color="auto"/>
              <w:right w:val="single" w:sz="4" w:space="0" w:color="auto"/>
            </w:tcBorders>
            <w:shd w:val="clear" w:color="auto" w:fill="auto"/>
            <w:noWrap/>
            <w:vAlign w:val="bottom"/>
            <w:hideMark/>
          </w:tcPr>
          <w:p w14:paraId="71E96996" w14:textId="77777777" w:rsidR="00646540" w:rsidRPr="00646540" w:rsidRDefault="00646540" w:rsidP="00646540">
            <w:pPr>
              <w:spacing w:before="0" w:after="0" w:line="240" w:lineRule="auto"/>
              <w:jc w:val="center"/>
              <w:rPr>
                <w:ins w:id="90150" w:author="pete jones" w:date="2022-01-11T16:56:00Z"/>
                <w:rFonts w:ascii="Calibri" w:hAnsi="Calibri" w:cs="Calibri"/>
                <w:color w:val="000000"/>
                <w:sz w:val="22"/>
                <w:szCs w:val="22"/>
              </w:rPr>
            </w:pPr>
            <w:ins w:id="90151"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22849F66" w14:textId="77777777" w:rsidR="00646540" w:rsidRPr="00646540" w:rsidRDefault="00646540" w:rsidP="00646540">
            <w:pPr>
              <w:spacing w:before="0" w:after="0" w:line="240" w:lineRule="auto"/>
              <w:jc w:val="center"/>
              <w:rPr>
                <w:ins w:id="90152" w:author="pete jones" w:date="2022-01-11T16:56:00Z"/>
                <w:rFonts w:ascii="Calibri" w:hAnsi="Calibri" w:cs="Calibri"/>
                <w:color w:val="000000"/>
                <w:sz w:val="22"/>
                <w:szCs w:val="22"/>
              </w:rPr>
            </w:pPr>
            <w:ins w:id="90153"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54E3C1ED" w14:textId="77777777" w:rsidR="00646540" w:rsidRPr="00646540" w:rsidRDefault="00646540" w:rsidP="00646540">
            <w:pPr>
              <w:spacing w:before="0" w:after="0" w:line="240" w:lineRule="auto"/>
              <w:jc w:val="center"/>
              <w:rPr>
                <w:ins w:id="90154" w:author="pete jones" w:date="2022-01-11T16:56:00Z"/>
                <w:rFonts w:ascii="Calibri" w:hAnsi="Calibri" w:cs="Calibri"/>
                <w:color w:val="000000"/>
                <w:sz w:val="22"/>
                <w:szCs w:val="22"/>
              </w:rPr>
            </w:pPr>
            <w:ins w:id="9015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09391F1" w14:textId="77777777" w:rsidR="00646540" w:rsidRPr="00646540" w:rsidRDefault="00646540" w:rsidP="00646540">
            <w:pPr>
              <w:spacing w:before="0" w:after="0" w:line="240" w:lineRule="auto"/>
              <w:jc w:val="center"/>
              <w:rPr>
                <w:ins w:id="90156" w:author="pete jones" w:date="2022-01-11T16:56:00Z"/>
                <w:rFonts w:ascii="Calibri" w:hAnsi="Calibri" w:cs="Calibri"/>
                <w:color w:val="000000"/>
                <w:sz w:val="22"/>
                <w:szCs w:val="22"/>
              </w:rPr>
            </w:pPr>
            <w:ins w:id="9015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8529327" w14:textId="77777777" w:rsidR="00646540" w:rsidRPr="00646540" w:rsidRDefault="00646540" w:rsidP="00646540">
            <w:pPr>
              <w:spacing w:before="0" w:after="0" w:line="240" w:lineRule="auto"/>
              <w:jc w:val="center"/>
              <w:rPr>
                <w:ins w:id="90158" w:author="pete jones" w:date="2022-01-11T16:56:00Z"/>
                <w:rFonts w:ascii="Calibri" w:hAnsi="Calibri" w:cs="Calibri"/>
                <w:color w:val="000000"/>
                <w:sz w:val="22"/>
                <w:szCs w:val="22"/>
              </w:rPr>
            </w:pPr>
            <w:ins w:id="9015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2E43FBF" w14:textId="77777777" w:rsidR="00646540" w:rsidRPr="00646540" w:rsidRDefault="00646540" w:rsidP="00646540">
            <w:pPr>
              <w:spacing w:before="0" w:after="0" w:line="240" w:lineRule="auto"/>
              <w:jc w:val="center"/>
              <w:rPr>
                <w:ins w:id="90160" w:author="pete jones" w:date="2022-01-11T16:56:00Z"/>
                <w:rFonts w:ascii="Calibri" w:hAnsi="Calibri" w:cs="Calibri"/>
                <w:color w:val="000000"/>
                <w:sz w:val="22"/>
                <w:szCs w:val="22"/>
              </w:rPr>
            </w:pPr>
            <w:ins w:id="9016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6E5089" w14:textId="77777777" w:rsidR="00646540" w:rsidRPr="00646540" w:rsidRDefault="00646540" w:rsidP="00646540">
            <w:pPr>
              <w:spacing w:before="0" w:after="0" w:line="240" w:lineRule="auto"/>
              <w:jc w:val="center"/>
              <w:rPr>
                <w:ins w:id="90162" w:author="pete jones" w:date="2022-01-11T16:56:00Z"/>
                <w:rFonts w:ascii="Calibri" w:hAnsi="Calibri" w:cs="Calibri"/>
                <w:color w:val="000000"/>
                <w:sz w:val="22"/>
                <w:szCs w:val="22"/>
              </w:rPr>
            </w:pPr>
            <w:ins w:id="9016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1482EA" w14:textId="77777777" w:rsidR="00646540" w:rsidRPr="00646540" w:rsidRDefault="00646540" w:rsidP="00646540">
            <w:pPr>
              <w:spacing w:before="0" w:after="0" w:line="240" w:lineRule="auto"/>
              <w:jc w:val="center"/>
              <w:rPr>
                <w:ins w:id="90164" w:author="pete jones" w:date="2022-01-11T16:56:00Z"/>
                <w:rFonts w:ascii="Calibri" w:hAnsi="Calibri" w:cs="Calibri"/>
                <w:color w:val="000000"/>
                <w:sz w:val="22"/>
                <w:szCs w:val="22"/>
              </w:rPr>
            </w:pPr>
            <w:ins w:id="9016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EF4178" w14:textId="77777777" w:rsidR="00646540" w:rsidRPr="00646540" w:rsidRDefault="00646540" w:rsidP="00646540">
            <w:pPr>
              <w:spacing w:before="0" w:after="0" w:line="240" w:lineRule="auto"/>
              <w:jc w:val="center"/>
              <w:rPr>
                <w:ins w:id="90166" w:author="pete jones" w:date="2022-01-11T16:56:00Z"/>
                <w:rFonts w:ascii="Calibri" w:hAnsi="Calibri" w:cs="Calibri"/>
                <w:color w:val="000000"/>
                <w:sz w:val="22"/>
                <w:szCs w:val="22"/>
              </w:rPr>
            </w:pPr>
            <w:ins w:id="9016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AF792E" w14:textId="77777777" w:rsidR="00646540" w:rsidRPr="00646540" w:rsidRDefault="00646540" w:rsidP="00646540">
            <w:pPr>
              <w:spacing w:before="0" w:after="0" w:line="240" w:lineRule="auto"/>
              <w:jc w:val="center"/>
              <w:rPr>
                <w:ins w:id="90168" w:author="pete jones" w:date="2022-01-11T16:56:00Z"/>
                <w:rFonts w:ascii="Calibri" w:hAnsi="Calibri" w:cs="Calibri"/>
                <w:color w:val="000000"/>
                <w:sz w:val="22"/>
                <w:szCs w:val="22"/>
              </w:rPr>
            </w:pPr>
            <w:ins w:id="9016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C8925C" w14:textId="77777777" w:rsidR="00646540" w:rsidRPr="00646540" w:rsidRDefault="00646540" w:rsidP="00646540">
            <w:pPr>
              <w:spacing w:before="0" w:after="0" w:line="240" w:lineRule="auto"/>
              <w:jc w:val="center"/>
              <w:rPr>
                <w:ins w:id="90170" w:author="pete jones" w:date="2022-01-11T16:56:00Z"/>
                <w:rFonts w:ascii="Calibri" w:hAnsi="Calibri" w:cs="Calibri"/>
                <w:color w:val="000000"/>
                <w:sz w:val="22"/>
                <w:szCs w:val="22"/>
              </w:rPr>
            </w:pPr>
            <w:ins w:id="90171"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DA3932F" w14:textId="77777777" w:rsidR="00646540" w:rsidRPr="00646540" w:rsidRDefault="00646540" w:rsidP="00646540">
            <w:pPr>
              <w:spacing w:before="0" w:after="0" w:line="240" w:lineRule="auto"/>
              <w:jc w:val="center"/>
              <w:rPr>
                <w:ins w:id="90172" w:author="pete jones" w:date="2022-01-11T16:56:00Z"/>
                <w:rFonts w:ascii="Calibri" w:hAnsi="Calibri" w:cs="Calibri"/>
                <w:color w:val="000000"/>
                <w:sz w:val="22"/>
                <w:szCs w:val="22"/>
              </w:rPr>
            </w:pPr>
            <w:ins w:id="90173" w:author="pete jones" w:date="2022-01-11T16:56:00Z">
              <w:r w:rsidRPr="00646540">
                <w:rPr>
                  <w:rFonts w:ascii="Calibri" w:hAnsi="Calibri" w:cs="Calibri"/>
                  <w:color w:val="000000"/>
                  <w:sz w:val="22"/>
                  <w:szCs w:val="22"/>
                </w:rPr>
                <w:t> </w:t>
              </w:r>
            </w:ins>
          </w:p>
        </w:tc>
      </w:tr>
      <w:tr w:rsidR="00646540" w:rsidRPr="00646540" w14:paraId="1D6E692A" w14:textId="77777777" w:rsidTr="00646540">
        <w:trPr>
          <w:trHeight w:val="300"/>
          <w:ins w:id="90174"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E871BAD" w14:textId="77777777" w:rsidR="00646540" w:rsidRPr="00646540" w:rsidRDefault="00646540" w:rsidP="00646540">
            <w:pPr>
              <w:spacing w:before="0" w:after="0" w:line="240" w:lineRule="auto"/>
              <w:jc w:val="center"/>
              <w:rPr>
                <w:ins w:id="90175" w:author="pete jones" w:date="2022-01-11T16:56:00Z"/>
                <w:rFonts w:ascii="Calibri" w:hAnsi="Calibri" w:cs="Calibri"/>
                <w:color w:val="000000"/>
                <w:sz w:val="22"/>
                <w:szCs w:val="22"/>
              </w:rPr>
            </w:pPr>
            <w:ins w:id="90176"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03DAF16" w14:textId="77777777" w:rsidR="00646540" w:rsidRPr="00646540" w:rsidRDefault="00646540" w:rsidP="00646540">
            <w:pPr>
              <w:spacing w:before="0" w:after="0" w:line="240" w:lineRule="auto"/>
              <w:jc w:val="left"/>
              <w:rPr>
                <w:ins w:id="90177" w:author="pete jones" w:date="2022-01-11T16:56:00Z"/>
                <w:rFonts w:ascii="Calibri" w:hAnsi="Calibri" w:cs="Calibri"/>
                <w:color w:val="000000"/>
                <w:sz w:val="22"/>
                <w:szCs w:val="22"/>
              </w:rPr>
            </w:pPr>
            <w:ins w:id="90178" w:author="pete jones" w:date="2022-01-11T16:56:00Z">
              <w:r w:rsidRPr="00646540">
                <w:rPr>
                  <w:rFonts w:ascii="Calibri" w:hAnsi="Calibri" w:cs="Calibri"/>
                  <w:color w:val="000000"/>
                  <w:sz w:val="22"/>
                  <w:szCs w:val="22"/>
                </w:rPr>
                <w:t>Laser Materials Processing</w:t>
              </w:r>
            </w:ins>
          </w:p>
        </w:tc>
        <w:tc>
          <w:tcPr>
            <w:tcW w:w="419" w:type="dxa"/>
            <w:tcBorders>
              <w:top w:val="nil"/>
              <w:left w:val="nil"/>
              <w:bottom w:val="single" w:sz="4" w:space="0" w:color="auto"/>
              <w:right w:val="single" w:sz="4" w:space="0" w:color="auto"/>
            </w:tcBorders>
            <w:shd w:val="clear" w:color="auto" w:fill="auto"/>
            <w:noWrap/>
            <w:vAlign w:val="bottom"/>
            <w:hideMark/>
          </w:tcPr>
          <w:p w14:paraId="6972C6EA" w14:textId="77777777" w:rsidR="00646540" w:rsidRPr="00646540" w:rsidRDefault="00646540" w:rsidP="00646540">
            <w:pPr>
              <w:spacing w:before="0" w:after="0" w:line="240" w:lineRule="auto"/>
              <w:jc w:val="center"/>
              <w:rPr>
                <w:ins w:id="90179" w:author="pete jones" w:date="2022-01-11T16:56:00Z"/>
                <w:rFonts w:ascii="Calibri" w:hAnsi="Calibri" w:cs="Calibri"/>
                <w:color w:val="000000"/>
                <w:sz w:val="22"/>
                <w:szCs w:val="22"/>
              </w:rPr>
            </w:pPr>
            <w:ins w:id="90180"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7345FCBC" w14:textId="77777777" w:rsidR="00646540" w:rsidRPr="00646540" w:rsidRDefault="00646540" w:rsidP="00646540">
            <w:pPr>
              <w:spacing w:before="0" w:after="0" w:line="240" w:lineRule="auto"/>
              <w:jc w:val="center"/>
              <w:rPr>
                <w:ins w:id="90181" w:author="pete jones" w:date="2022-01-11T16:56:00Z"/>
                <w:rFonts w:ascii="Calibri" w:hAnsi="Calibri" w:cs="Calibri"/>
                <w:color w:val="000000"/>
                <w:sz w:val="22"/>
                <w:szCs w:val="22"/>
              </w:rPr>
            </w:pPr>
            <w:ins w:id="90182"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5EFDB08E" w14:textId="77777777" w:rsidR="00646540" w:rsidRPr="00646540" w:rsidRDefault="00646540" w:rsidP="00646540">
            <w:pPr>
              <w:spacing w:before="0" w:after="0" w:line="240" w:lineRule="auto"/>
              <w:jc w:val="center"/>
              <w:rPr>
                <w:ins w:id="90183" w:author="pete jones" w:date="2022-01-11T16:56:00Z"/>
                <w:rFonts w:ascii="Calibri" w:hAnsi="Calibri" w:cs="Calibri"/>
                <w:color w:val="000000"/>
                <w:sz w:val="22"/>
                <w:szCs w:val="22"/>
              </w:rPr>
            </w:pPr>
            <w:ins w:id="9018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56B25F5" w14:textId="77777777" w:rsidR="00646540" w:rsidRPr="00646540" w:rsidRDefault="00646540" w:rsidP="00646540">
            <w:pPr>
              <w:spacing w:before="0" w:after="0" w:line="240" w:lineRule="auto"/>
              <w:jc w:val="center"/>
              <w:rPr>
                <w:ins w:id="90185" w:author="pete jones" w:date="2022-01-11T16:56:00Z"/>
                <w:rFonts w:ascii="Calibri" w:hAnsi="Calibri" w:cs="Calibri"/>
                <w:color w:val="000000"/>
                <w:sz w:val="22"/>
                <w:szCs w:val="22"/>
              </w:rPr>
            </w:pPr>
            <w:ins w:id="9018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A9BF0D6" w14:textId="77777777" w:rsidR="00646540" w:rsidRPr="00646540" w:rsidRDefault="00646540" w:rsidP="00646540">
            <w:pPr>
              <w:spacing w:before="0" w:after="0" w:line="240" w:lineRule="auto"/>
              <w:jc w:val="center"/>
              <w:rPr>
                <w:ins w:id="90187" w:author="pete jones" w:date="2022-01-11T16:56:00Z"/>
                <w:rFonts w:ascii="Calibri" w:hAnsi="Calibri" w:cs="Calibri"/>
                <w:color w:val="000000"/>
                <w:sz w:val="22"/>
                <w:szCs w:val="22"/>
              </w:rPr>
            </w:pPr>
            <w:ins w:id="9018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B730A80" w14:textId="77777777" w:rsidR="00646540" w:rsidRPr="00646540" w:rsidRDefault="00646540" w:rsidP="00646540">
            <w:pPr>
              <w:spacing w:before="0" w:after="0" w:line="240" w:lineRule="auto"/>
              <w:jc w:val="center"/>
              <w:rPr>
                <w:ins w:id="90189" w:author="pete jones" w:date="2022-01-11T16:56:00Z"/>
                <w:rFonts w:ascii="Calibri" w:hAnsi="Calibri" w:cs="Calibri"/>
                <w:color w:val="000000"/>
                <w:sz w:val="22"/>
                <w:szCs w:val="22"/>
              </w:rPr>
            </w:pPr>
            <w:ins w:id="9019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669249" w14:textId="77777777" w:rsidR="00646540" w:rsidRPr="00646540" w:rsidRDefault="00646540" w:rsidP="00646540">
            <w:pPr>
              <w:spacing w:before="0" w:after="0" w:line="240" w:lineRule="auto"/>
              <w:jc w:val="center"/>
              <w:rPr>
                <w:ins w:id="90191" w:author="pete jones" w:date="2022-01-11T16:56:00Z"/>
                <w:rFonts w:ascii="Calibri" w:hAnsi="Calibri" w:cs="Calibri"/>
                <w:color w:val="000000"/>
                <w:sz w:val="22"/>
                <w:szCs w:val="22"/>
              </w:rPr>
            </w:pPr>
            <w:ins w:id="9019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06E6CB" w14:textId="77777777" w:rsidR="00646540" w:rsidRPr="00646540" w:rsidRDefault="00646540" w:rsidP="00646540">
            <w:pPr>
              <w:spacing w:before="0" w:after="0" w:line="240" w:lineRule="auto"/>
              <w:jc w:val="center"/>
              <w:rPr>
                <w:ins w:id="90193" w:author="pete jones" w:date="2022-01-11T16:56:00Z"/>
                <w:rFonts w:ascii="Calibri" w:hAnsi="Calibri" w:cs="Calibri"/>
                <w:color w:val="000000"/>
                <w:sz w:val="22"/>
                <w:szCs w:val="22"/>
              </w:rPr>
            </w:pPr>
            <w:ins w:id="9019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D0BF48" w14:textId="77777777" w:rsidR="00646540" w:rsidRPr="00646540" w:rsidRDefault="00646540" w:rsidP="00646540">
            <w:pPr>
              <w:spacing w:before="0" w:after="0" w:line="240" w:lineRule="auto"/>
              <w:jc w:val="center"/>
              <w:rPr>
                <w:ins w:id="90195" w:author="pete jones" w:date="2022-01-11T16:56:00Z"/>
                <w:rFonts w:ascii="Calibri" w:hAnsi="Calibri" w:cs="Calibri"/>
                <w:color w:val="000000"/>
                <w:sz w:val="22"/>
                <w:szCs w:val="22"/>
              </w:rPr>
            </w:pPr>
            <w:ins w:id="9019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46F637" w14:textId="77777777" w:rsidR="00646540" w:rsidRPr="00646540" w:rsidRDefault="00646540" w:rsidP="00646540">
            <w:pPr>
              <w:spacing w:before="0" w:after="0" w:line="240" w:lineRule="auto"/>
              <w:jc w:val="center"/>
              <w:rPr>
                <w:ins w:id="90197" w:author="pete jones" w:date="2022-01-11T16:56:00Z"/>
                <w:rFonts w:ascii="Calibri" w:hAnsi="Calibri" w:cs="Calibri"/>
                <w:color w:val="000000"/>
                <w:sz w:val="22"/>
                <w:szCs w:val="22"/>
              </w:rPr>
            </w:pPr>
            <w:ins w:id="9019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605348" w14:textId="77777777" w:rsidR="00646540" w:rsidRPr="00646540" w:rsidRDefault="00646540" w:rsidP="00646540">
            <w:pPr>
              <w:spacing w:before="0" w:after="0" w:line="240" w:lineRule="auto"/>
              <w:jc w:val="center"/>
              <w:rPr>
                <w:ins w:id="90199" w:author="pete jones" w:date="2022-01-11T16:56:00Z"/>
                <w:rFonts w:ascii="Calibri" w:hAnsi="Calibri" w:cs="Calibri"/>
                <w:color w:val="000000"/>
                <w:sz w:val="22"/>
                <w:szCs w:val="22"/>
              </w:rPr>
            </w:pPr>
            <w:ins w:id="90200"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267A695" w14:textId="77777777" w:rsidR="00646540" w:rsidRPr="00646540" w:rsidRDefault="00646540" w:rsidP="00646540">
            <w:pPr>
              <w:spacing w:before="0" w:after="0" w:line="240" w:lineRule="auto"/>
              <w:jc w:val="center"/>
              <w:rPr>
                <w:ins w:id="90201" w:author="pete jones" w:date="2022-01-11T16:56:00Z"/>
                <w:rFonts w:ascii="Calibri" w:hAnsi="Calibri" w:cs="Calibri"/>
                <w:color w:val="000000"/>
                <w:sz w:val="22"/>
                <w:szCs w:val="22"/>
              </w:rPr>
            </w:pPr>
            <w:ins w:id="90202" w:author="pete jones" w:date="2022-01-11T16:56:00Z">
              <w:r w:rsidRPr="00646540">
                <w:rPr>
                  <w:rFonts w:ascii="Calibri" w:hAnsi="Calibri" w:cs="Calibri"/>
                  <w:color w:val="000000"/>
                  <w:sz w:val="22"/>
                  <w:szCs w:val="22"/>
                </w:rPr>
                <w:t> </w:t>
              </w:r>
            </w:ins>
          </w:p>
        </w:tc>
      </w:tr>
      <w:tr w:rsidR="00646540" w:rsidRPr="00646540" w14:paraId="52B15095" w14:textId="77777777" w:rsidTr="00646540">
        <w:trPr>
          <w:trHeight w:val="300"/>
          <w:ins w:id="90203"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FC52B3A" w14:textId="77777777" w:rsidR="00646540" w:rsidRPr="00646540" w:rsidRDefault="00646540" w:rsidP="00646540">
            <w:pPr>
              <w:spacing w:before="0" w:after="0" w:line="240" w:lineRule="auto"/>
              <w:jc w:val="center"/>
              <w:rPr>
                <w:ins w:id="90204" w:author="pete jones" w:date="2022-01-11T16:56:00Z"/>
                <w:rFonts w:ascii="Calibri" w:hAnsi="Calibri" w:cs="Calibri"/>
                <w:color w:val="000000"/>
                <w:sz w:val="22"/>
                <w:szCs w:val="22"/>
              </w:rPr>
            </w:pPr>
            <w:ins w:id="90205"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A182809" w14:textId="77777777" w:rsidR="00646540" w:rsidRPr="00646540" w:rsidRDefault="00646540" w:rsidP="00646540">
            <w:pPr>
              <w:spacing w:before="0" w:after="0" w:line="240" w:lineRule="auto"/>
              <w:jc w:val="left"/>
              <w:rPr>
                <w:ins w:id="90206" w:author="pete jones" w:date="2022-01-11T16:56:00Z"/>
                <w:rFonts w:ascii="Calibri" w:hAnsi="Calibri" w:cs="Calibri"/>
                <w:color w:val="000000"/>
                <w:sz w:val="22"/>
                <w:szCs w:val="22"/>
              </w:rPr>
            </w:pPr>
            <w:ins w:id="90207" w:author="pete jones" w:date="2022-01-11T16:56:00Z">
              <w:r w:rsidRPr="00646540">
                <w:rPr>
                  <w:rFonts w:ascii="Calibri" w:hAnsi="Calibri" w:cs="Calibri"/>
                  <w:color w:val="000000"/>
                  <w:sz w:val="22"/>
                  <w:szCs w:val="22"/>
                </w:rPr>
                <w:t>Robotics and Control</w:t>
              </w:r>
            </w:ins>
          </w:p>
        </w:tc>
        <w:tc>
          <w:tcPr>
            <w:tcW w:w="419" w:type="dxa"/>
            <w:tcBorders>
              <w:top w:val="nil"/>
              <w:left w:val="nil"/>
              <w:bottom w:val="single" w:sz="4" w:space="0" w:color="auto"/>
              <w:right w:val="single" w:sz="4" w:space="0" w:color="auto"/>
            </w:tcBorders>
            <w:shd w:val="clear" w:color="auto" w:fill="auto"/>
            <w:noWrap/>
            <w:vAlign w:val="bottom"/>
            <w:hideMark/>
          </w:tcPr>
          <w:p w14:paraId="4BC4C48D" w14:textId="77777777" w:rsidR="00646540" w:rsidRPr="00646540" w:rsidRDefault="00646540" w:rsidP="00646540">
            <w:pPr>
              <w:spacing w:before="0" w:after="0" w:line="240" w:lineRule="auto"/>
              <w:jc w:val="center"/>
              <w:rPr>
                <w:ins w:id="90208" w:author="pete jones" w:date="2022-01-11T16:56:00Z"/>
                <w:rFonts w:ascii="Calibri" w:hAnsi="Calibri" w:cs="Calibri"/>
                <w:color w:val="000000"/>
                <w:sz w:val="22"/>
                <w:szCs w:val="22"/>
              </w:rPr>
            </w:pPr>
            <w:ins w:id="90209"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56B5228C" w14:textId="77777777" w:rsidR="00646540" w:rsidRPr="00646540" w:rsidRDefault="00646540" w:rsidP="00646540">
            <w:pPr>
              <w:spacing w:before="0" w:after="0" w:line="240" w:lineRule="auto"/>
              <w:jc w:val="center"/>
              <w:rPr>
                <w:ins w:id="90210" w:author="pete jones" w:date="2022-01-11T16:56:00Z"/>
                <w:rFonts w:ascii="Calibri" w:hAnsi="Calibri" w:cs="Calibri"/>
                <w:color w:val="000000"/>
                <w:sz w:val="22"/>
                <w:szCs w:val="22"/>
              </w:rPr>
            </w:pPr>
            <w:ins w:id="90211"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7DFB4014" w14:textId="77777777" w:rsidR="00646540" w:rsidRPr="00646540" w:rsidRDefault="00646540" w:rsidP="00646540">
            <w:pPr>
              <w:spacing w:before="0" w:after="0" w:line="240" w:lineRule="auto"/>
              <w:jc w:val="center"/>
              <w:rPr>
                <w:ins w:id="90212" w:author="pete jones" w:date="2022-01-11T16:56:00Z"/>
                <w:rFonts w:ascii="Calibri" w:hAnsi="Calibri" w:cs="Calibri"/>
                <w:color w:val="000000"/>
                <w:sz w:val="22"/>
                <w:szCs w:val="22"/>
              </w:rPr>
            </w:pPr>
            <w:ins w:id="9021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AD63CB2" w14:textId="77777777" w:rsidR="00646540" w:rsidRPr="00646540" w:rsidRDefault="00646540" w:rsidP="00646540">
            <w:pPr>
              <w:spacing w:before="0" w:after="0" w:line="240" w:lineRule="auto"/>
              <w:jc w:val="center"/>
              <w:rPr>
                <w:ins w:id="90214" w:author="pete jones" w:date="2022-01-11T16:56:00Z"/>
                <w:rFonts w:ascii="Calibri" w:hAnsi="Calibri" w:cs="Calibri"/>
                <w:color w:val="000000"/>
                <w:sz w:val="22"/>
                <w:szCs w:val="22"/>
              </w:rPr>
            </w:pPr>
            <w:ins w:id="9021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7E35533" w14:textId="77777777" w:rsidR="00646540" w:rsidRPr="00646540" w:rsidRDefault="00646540" w:rsidP="00646540">
            <w:pPr>
              <w:spacing w:before="0" w:after="0" w:line="240" w:lineRule="auto"/>
              <w:jc w:val="center"/>
              <w:rPr>
                <w:ins w:id="90216" w:author="pete jones" w:date="2022-01-11T16:56:00Z"/>
                <w:rFonts w:ascii="Calibri" w:hAnsi="Calibri" w:cs="Calibri"/>
                <w:color w:val="000000"/>
                <w:sz w:val="22"/>
                <w:szCs w:val="22"/>
              </w:rPr>
            </w:pPr>
            <w:ins w:id="9021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7486BE1" w14:textId="77777777" w:rsidR="00646540" w:rsidRPr="00646540" w:rsidRDefault="00646540" w:rsidP="00646540">
            <w:pPr>
              <w:spacing w:before="0" w:after="0" w:line="240" w:lineRule="auto"/>
              <w:jc w:val="center"/>
              <w:rPr>
                <w:ins w:id="90218" w:author="pete jones" w:date="2022-01-11T16:56:00Z"/>
                <w:rFonts w:ascii="Calibri" w:hAnsi="Calibri" w:cs="Calibri"/>
                <w:color w:val="000000"/>
                <w:sz w:val="22"/>
                <w:szCs w:val="22"/>
              </w:rPr>
            </w:pPr>
            <w:ins w:id="9021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5F755F" w14:textId="77777777" w:rsidR="00646540" w:rsidRPr="00646540" w:rsidRDefault="00646540" w:rsidP="00646540">
            <w:pPr>
              <w:spacing w:before="0" w:after="0" w:line="240" w:lineRule="auto"/>
              <w:jc w:val="center"/>
              <w:rPr>
                <w:ins w:id="90220" w:author="pete jones" w:date="2022-01-11T16:56:00Z"/>
                <w:rFonts w:ascii="Calibri" w:hAnsi="Calibri" w:cs="Calibri"/>
                <w:color w:val="000000"/>
                <w:sz w:val="22"/>
                <w:szCs w:val="22"/>
              </w:rPr>
            </w:pPr>
            <w:ins w:id="9022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26A729" w14:textId="77777777" w:rsidR="00646540" w:rsidRPr="00646540" w:rsidRDefault="00646540" w:rsidP="00646540">
            <w:pPr>
              <w:spacing w:before="0" w:after="0" w:line="240" w:lineRule="auto"/>
              <w:jc w:val="center"/>
              <w:rPr>
                <w:ins w:id="90222" w:author="pete jones" w:date="2022-01-11T16:56:00Z"/>
                <w:rFonts w:ascii="Calibri" w:hAnsi="Calibri" w:cs="Calibri"/>
                <w:color w:val="000000"/>
                <w:sz w:val="22"/>
                <w:szCs w:val="22"/>
              </w:rPr>
            </w:pPr>
            <w:ins w:id="9022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E7AE14" w14:textId="77777777" w:rsidR="00646540" w:rsidRPr="00646540" w:rsidRDefault="00646540" w:rsidP="00646540">
            <w:pPr>
              <w:spacing w:before="0" w:after="0" w:line="240" w:lineRule="auto"/>
              <w:jc w:val="center"/>
              <w:rPr>
                <w:ins w:id="90224" w:author="pete jones" w:date="2022-01-11T16:56:00Z"/>
                <w:rFonts w:ascii="Calibri" w:hAnsi="Calibri" w:cs="Calibri"/>
                <w:color w:val="000000"/>
                <w:sz w:val="22"/>
                <w:szCs w:val="22"/>
              </w:rPr>
            </w:pPr>
            <w:ins w:id="9022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0E1B78" w14:textId="77777777" w:rsidR="00646540" w:rsidRPr="00646540" w:rsidRDefault="00646540" w:rsidP="00646540">
            <w:pPr>
              <w:spacing w:before="0" w:after="0" w:line="240" w:lineRule="auto"/>
              <w:jc w:val="center"/>
              <w:rPr>
                <w:ins w:id="90226" w:author="pete jones" w:date="2022-01-11T16:56:00Z"/>
                <w:rFonts w:ascii="Calibri" w:hAnsi="Calibri" w:cs="Calibri"/>
                <w:color w:val="000000"/>
                <w:sz w:val="22"/>
                <w:szCs w:val="22"/>
              </w:rPr>
            </w:pPr>
            <w:ins w:id="9022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409B25" w14:textId="77777777" w:rsidR="00646540" w:rsidRPr="00646540" w:rsidRDefault="00646540" w:rsidP="00646540">
            <w:pPr>
              <w:spacing w:before="0" w:after="0" w:line="240" w:lineRule="auto"/>
              <w:jc w:val="center"/>
              <w:rPr>
                <w:ins w:id="90228" w:author="pete jones" w:date="2022-01-11T16:56:00Z"/>
                <w:rFonts w:ascii="Calibri" w:hAnsi="Calibri" w:cs="Calibri"/>
                <w:color w:val="000000"/>
                <w:sz w:val="22"/>
                <w:szCs w:val="22"/>
              </w:rPr>
            </w:pPr>
            <w:ins w:id="90229"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E8C9808" w14:textId="77777777" w:rsidR="00646540" w:rsidRPr="00646540" w:rsidRDefault="00646540" w:rsidP="00646540">
            <w:pPr>
              <w:spacing w:before="0" w:after="0" w:line="240" w:lineRule="auto"/>
              <w:jc w:val="center"/>
              <w:rPr>
                <w:ins w:id="90230" w:author="pete jones" w:date="2022-01-11T16:56:00Z"/>
                <w:rFonts w:ascii="Calibri" w:hAnsi="Calibri" w:cs="Calibri"/>
                <w:color w:val="000000"/>
                <w:sz w:val="22"/>
                <w:szCs w:val="22"/>
              </w:rPr>
            </w:pPr>
            <w:ins w:id="90231" w:author="pete jones" w:date="2022-01-11T16:56:00Z">
              <w:r w:rsidRPr="00646540">
                <w:rPr>
                  <w:rFonts w:ascii="Calibri" w:hAnsi="Calibri" w:cs="Calibri"/>
                  <w:color w:val="000000"/>
                  <w:sz w:val="22"/>
                  <w:szCs w:val="22"/>
                </w:rPr>
                <w:t> </w:t>
              </w:r>
            </w:ins>
          </w:p>
        </w:tc>
      </w:tr>
      <w:tr w:rsidR="00646540" w:rsidRPr="00646540" w14:paraId="04D3E74E" w14:textId="77777777" w:rsidTr="00646540">
        <w:trPr>
          <w:trHeight w:val="300"/>
          <w:ins w:id="90232"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76D509F" w14:textId="77777777" w:rsidR="00646540" w:rsidRPr="00646540" w:rsidRDefault="00646540" w:rsidP="00646540">
            <w:pPr>
              <w:spacing w:before="0" w:after="0" w:line="240" w:lineRule="auto"/>
              <w:jc w:val="center"/>
              <w:rPr>
                <w:ins w:id="90233" w:author="pete jones" w:date="2022-01-11T16:56:00Z"/>
                <w:rFonts w:ascii="Calibri" w:hAnsi="Calibri" w:cs="Calibri"/>
                <w:color w:val="000000"/>
                <w:sz w:val="22"/>
                <w:szCs w:val="22"/>
              </w:rPr>
            </w:pPr>
            <w:ins w:id="90234"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7BAE490" w14:textId="77777777" w:rsidR="00646540" w:rsidRPr="00646540" w:rsidRDefault="00646540" w:rsidP="00646540">
            <w:pPr>
              <w:spacing w:before="0" w:after="0" w:line="240" w:lineRule="auto"/>
              <w:jc w:val="left"/>
              <w:rPr>
                <w:ins w:id="90235" w:author="pete jones" w:date="2022-01-11T16:56:00Z"/>
                <w:rFonts w:ascii="Calibri" w:hAnsi="Calibri" w:cs="Calibri"/>
                <w:color w:val="000000"/>
                <w:sz w:val="22"/>
                <w:szCs w:val="22"/>
              </w:rPr>
            </w:pPr>
            <w:ins w:id="90236" w:author="pete jones" w:date="2022-01-11T16:56:00Z">
              <w:r w:rsidRPr="00646540">
                <w:rPr>
                  <w:rFonts w:ascii="Calibri" w:hAnsi="Calibri" w:cs="Calibri"/>
                  <w:color w:val="000000"/>
                  <w:sz w:val="22"/>
                  <w:szCs w:val="22"/>
                </w:rPr>
                <w:t>Contact Mechanics: Tribology</w:t>
              </w:r>
            </w:ins>
          </w:p>
        </w:tc>
        <w:tc>
          <w:tcPr>
            <w:tcW w:w="419" w:type="dxa"/>
            <w:tcBorders>
              <w:top w:val="nil"/>
              <w:left w:val="nil"/>
              <w:bottom w:val="single" w:sz="4" w:space="0" w:color="auto"/>
              <w:right w:val="single" w:sz="4" w:space="0" w:color="auto"/>
            </w:tcBorders>
            <w:shd w:val="clear" w:color="auto" w:fill="auto"/>
            <w:noWrap/>
            <w:vAlign w:val="bottom"/>
            <w:hideMark/>
          </w:tcPr>
          <w:p w14:paraId="17DF4B72" w14:textId="77777777" w:rsidR="00646540" w:rsidRPr="00646540" w:rsidRDefault="00646540" w:rsidP="00646540">
            <w:pPr>
              <w:spacing w:before="0" w:after="0" w:line="240" w:lineRule="auto"/>
              <w:jc w:val="center"/>
              <w:rPr>
                <w:ins w:id="90237" w:author="pete jones" w:date="2022-01-11T16:56:00Z"/>
                <w:rFonts w:ascii="Calibri" w:hAnsi="Calibri" w:cs="Calibri"/>
                <w:color w:val="000000"/>
                <w:sz w:val="22"/>
                <w:szCs w:val="22"/>
              </w:rPr>
            </w:pPr>
            <w:ins w:id="90238"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6C5E13CD" w14:textId="77777777" w:rsidR="00646540" w:rsidRPr="00646540" w:rsidRDefault="00646540" w:rsidP="00646540">
            <w:pPr>
              <w:spacing w:before="0" w:after="0" w:line="240" w:lineRule="auto"/>
              <w:jc w:val="center"/>
              <w:rPr>
                <w:ins w:id="90239" w:author="pete jones" w:date="2022-01-11T16:56:00Z"/>
                <w:rFonts w:ascii="Calibri" w:hAnsi="Calibri" w:cs="Calibri"/>
                <w:color w:val="000000"/>
                <w:sz w:val="22"/>
                <w:szCs w:val="22"/>
              </w:rPr>
            </w:pPr>
            <w:ins w:id="90240"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702A92EF" w14:textId="77777777" w:rsidR="00646540" w:rsidRPr="00646540" w:rsidRDefault="00646540" w:rsidP="00646540">
            <w:pPr>
              <w:spacing w:before="0" w:after="0" w:line="240" w:lineRule="auto"/>
              <w:jc w:val="center"/>
              <w:rPr>
                <w:ins w:id="90241" w:author="pete jones" w:date="2022-01-11T16:56:00Z"/>
                <w:rFonts w:ascii="Calibri" w:hAnsi="Calibri" w:cs="Calibri"/>
                <w:color w:val="000000"/>
                <w:sz w:val="22"/>
                <w:szCs w:val="22"/>
              </w:rPr>
            </w:pPr>
            <w:ins w:id="9024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C53D795" w14:textId="77777777" w:rsidR="00646540" w:rsidRPr="00646540" w:rsidRDefault="00646540" w:rsidP="00646540">
            <w:pPr>
              <w:spacing w:before="0" w:after="0" w:line="240" w:lineRule="auto"/>
              <w:jc w:val="center"/>
              <w:rPr>
                <w:ins w:id="90243" w:author="pete jones" w:date="2022-01-11T16:56:00Z"/>
                <w:rFonts w:ascii="Calibri" w:hAnsi="Calibri" w:cs="Calibri"/>
                <w:color w:val="000000"/>
                <w:sz w:val="22"/>
                <w:szCs w:val="22"/>
              </w:rPr>
            </w:pPr>
            <w:ins w:id="9024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782333E" w14:textId="77777777" w:rsidR="00646540" w:rsidRPr="00646540" w:rsidRDefault="00646540" w:rsidP="00646540">
            <w:pPr>
              <w:spacing w:before="0" w:after="0" w:line="240" w:lineRule="auto"/>
              <w:jc w:val="center"/>
              <w:rPr>
                <w:ins w:id="90245" w:author="pete jones" w:date="2022-01-11T16:56:00Z"/>
                <w:rFonts w:ascii="Calibri" w:hAnsi="Calibri" w:cs="Calibri"/>
                <w:color w:val="000000"/>
                <w:sz w:val="22"/>
                <w:szCs w:val="22"/>
              </w:rPr>
            </w:pPr>
            <w:ins w:id="9024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8F48945" w14:textId="77777777" w:rsidR="00646540" w:rsidRPr="00646540" w:rsidRDefault="00646540" w:rsidP="00646540">
            <w:pPr>
              <w:spacing w:before="0" w:after="0" w:line="240" w:lineRule="auto"/>
              <w:jc w:val="center"/>
              <w:rPr>
                <w:ins w:id="90247" w:author="pete jones" w:date="2022-01-11T16:56:00Z"/>
                <w:rFonts w:ascii="Calibri" w:hAnsi="Calibri" w:cs="Calibri"/>
                <w:color w:val="000000"/>
                <w:sz w:val="22"/>
                <w:szCs w:val="22"/>
              </w:rPr>
            </w:pPr>
            <w:ins w:id="9024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42FB4C" w14:textId="77777777" w:rsidR="00646540" w:rsidRPr="00646540" w:rsidRDefault="00646540" w:rsidP="00646540">
            <w:pPr>
              <w:spacing w:before="0" w:after="0" w:line="240" w:lineRule="auto"/>
              <w:jc w:val="center"/>
              <w:rPr>
                <w:ins w:id="90249" w:author="pete jones" w:date="2022-01-11T16:56:00Z"/>
                <w:rFonts w:ascii="Calibri" w:hAnsi="Calibri" w:cs="Calibri"/>
                <w:color w:val="000000"/>
                <w:sz w:val="22"/>
                <w:szCs w:val="22"/>
              </w:rPr>
            </w:pPr>
            <w:ins w:id="9025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AF8DA4" w14:textId="77777777" w:rsidR="00646540" w:rsidRPr="00646540" w:rsidRDefault="00646540" w:rsidP="00646540">
            <w:pPr>
              <w:spacing w:before="0" w:after="0" w:line="240" w:lineRule="auto"/>
              <w:jc w:val="center"/>
              <w:rPr>
                <w:ins w:id="90251" w:author="pete jones" w:date="2022-01-11T16:56:00Z"/>
                <w:rFonts w:ascii="Calibri" w:hAnsi="Calibri" w:cs="Calibri"/>
                <w:color w:val="000000"/>
                <w:sz w:val="22"/>
                <w:szCs w:val="22"/>
              </w:rPr>
            </w:pPr>
            <w:ins w:id="9025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D9B029" w14:textId="77777777" w:rsidR="00646540" w:rsidRPr="00646540" w:rsidRDefault="00646540" w:rsidP="00646540">
            <w:pPr>
              <w:spacing w:before="0" w:after="0" w:line="240" w:lineRule="auto"/>
              <w:jc w:val="center"/>
              <w:rPr>
                <w:ins w:id="90253" w:author="pete jones" w:date="2022-01-11T16:56:00Z"/>
                <w:rFonts w:ascii="Calibri" w:hAnsi="Calibri" w:cs="Calibri"/>
                <w:color w:val="000000"/>
                <w:sz w:val="22"/>
                <w:szCs w:val="22"/>
              </w:rPr>
            </w:pPr>
            <w:ins w:id="9025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47D7CF" w14:textId="77777777" w:rsidR="00646540" w:rsidRPr="00646540" w:rsidRDefault="00646540" w:rsidP="00646540">
            <w:pPr>
              <w:spacing w:before="0" w:after="0" w:line="240" w:lineRule="auto"/>
              <w:jc w:val="center"/>
              <w:rPr>
                <w:ins w:id="90255" w:author="pete jones" w:date="2022-01-11T16:56:00Z"/>
                <w:rFonts w:ascii="Calibri" w:hAnsi="Calibri" w:cs="Calibri"/>
                <w:color w:val="000000"/>
                <w:sz w:val="22"/>
                <w:szCs w:val="22"/>
              </w:rPr>
            </w:pPr>
            <w:ins w:id="9025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2EDB8A" w14:textId="77777777" w:rsidR="00646540" w:rsidRPr="00646540" w:rsidRDefault="00646540" w:rsidP="00646540">
            <w:pPr>
              <w:spacing w:before="0" w:after="0" w:line="240" w:lineRule="auto"/>
              <w:jc w:val="center"/>
              <w:rPr>
                <w:ins w:id="90257" w:author="pete jones" w:date="2022-01-11T16:56:00Z"/>
                <w:rFonts w:ascii="Calibri" w:hAnsi="Calibri" w:cs="Calibri"/>
                <w:color w:val="000000"/>
                <w:sz w:val="22"/>
                <w:szCs w:val="22"/>
              </w:rPr>
            </w:pPr>
            <w:ins w:id="90258"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6A937F0" w14:textId="77777777" w:rsidR="00646540" w:rsidRPr="00646540" w:rsidRDefault="00646540" w:rsidP="00646540">
            <w:pPr>
              <w:spacing w:before="0" w:after="0" w:line="240" w:lineRule="auto"/>
              <w:jc w:val="center"/>
              <w:rPr>
                <w:ins w:id="90259" w:author="pete jones" w:date="2022-01-11T16:56:00Z"/>
                <w:rFonts w:ascii="Calibri" w:hAnsi="Calibri" w:cs="Calibri"/>
                <w:color w:val="000000"/>
                <w:sz w:val="22"/>
                <w:szCs w:val="22"/>
              </w:rPr>
            </w:pPr>
            <w:ins w:id="90260" w:author="pete jones" w:date="2022-01-11T16:56:00Z">
              <w:r w:rsidRPr="00646540">
                <w:rPr>
                  <w:rFonts w:ascii="Calibri" w:hAnsi="Calibri" w:cs="Calibri"/>
                  <w:color w:val="000000"/>
                  <w:sz w:val="22"/>
                  <w:szCs w:val="22"/>
                </w:rPr>
                <w:t> </w:t>
              </w:r>
            </w:ins>
          </w:p>
        </w:tc>
      </w:tr>
      <w:tr w:rsidR="00646540" w:rsidRPr="00646540" w14:paraId="39D4049F" w14:textId="77777777" w:rsidTr="00646540">
        <w:trPr>
          <w:trHeight w:val="300"/>
          <w:ins w:id="90261"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05D4B24" w14:textId="77777777" w:rsidR="00646540" w:rsidRPr="00646540" w:rsidRDefault="00646540" w:rsidP="00646540">
            <w:pPr>
              <w:spacing w:before="0" w:after="0" w:line="240" w:lineRule="auto"/>
              <w:jc w:val="center"/>
              <w:rPr>
                <w:ins w:id="90262" w:author="pete jones" w:date="2022-01-11T16:56:00Z"/>
                <w:rFonts w:ascii="Calibri" w:hAnsi="Calibri" w:cs="Calibri"/>
                <w:color w:val="000000"/>
                <w:sz w:val="22"/>
                <w:szCs w:val="22"/>
              </w:rPr>
            </w:pPr>
            <w:ins w:id="90263"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6187993" w14:textId="77777777" w:rsidR="00646540" w:rsidRPr="00646540" w:rsidRDefault="00646540" w:rsidP="00646540">
            <w:pPr>
              <w:spacing w:before="0" w:after="0" w:line="240" w:lineRule="auto"/>
              <w:jc w:val="left"/>
              <w:rPr>
                <w:ins w:id="90264" w:author="pete jones" w:date="2022-01-11T16:56:00Z"/>
                <w:rFonts w:ascii="Calibri" w:hAnsi="Calibri" w:cs="Calibri"/>
                <w:color w:val="000000"/>
                <w:sz w:val="22"/>
                <w:szCs w:val="22"/>
              </w:rPr>
            </w:pPr>
            <w:ins w:id="90265" w:author="pete jones" w:date="2022-01-11T16:56:00Z">
              <w:r w:rsidRPr="00646540">
                <w:rPr>
                  <w:rFonts w:ascii="Calibri" w:hAnsi="Calibri" w:cs="Calibri"/>
                  <w:color w:val="000000"/>
                  <w:sz w:val="22"/>
                  <w:szCs w:val="22"/>
                </w:rPr>
                <w:t>Computer Control and Instrumentation</w:t>
              </w:r>
            </w:ins>
          </w:p>
        </w:tc>
        <w:tc>
          <w:tcPr>
            <w:tcW w:w="419" w:type="dxa"/>
            <w:tcBorders>
              <w:top w:val="nil"/>
              <w:left w:val="nil"/>
              <w:bottom w:val="single" w:sz="4" w:space="0" w:color="auto"/>
              <w:right w:val="single" w:sz="4" w:space="0" w:color="auto"/>
            </w:tcBorders>
            <w:shd w:val="clear" w:color="auto" w:fill="auto"/>
            <w:noWrap/>
            <w:vAlign w:val="bottom"/>
            <w:hideMark/>
          </w:tcPr>
          <w:p w14:paraId="13FCB98C" w14:textId="77777777" w:rsidR="00646540" w:rsidRPr="00646540" w:rsidRDefault="00646540" w:rsidP="00646540">
            <w:pPr>
              <w:spacing w:before="0" w:after="0" w:line="240" w:lineRule="auto"/>
              <w:jc w:val="center"/>
              <w:rPr>
                <w:ins w:id="90266" w:author="pete jones" w:date="2022-01-11T16:56:00Z"/>
                <w:rFonts w:ascii="Calibri" w:hAnsi="Calibri" w:cs="Calibri"/>
                <w:color w:val="000000"/>
                <w:sz w:val="22"/>
                <w:szCs w:val="22"/>
              </w:rPr>
            </w:pPr>
            <w:ins w:id="90267"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6166EBBA" w14:textId="77777777" w:rsidR="00646540" w:rsidRPr="00646540" w:rsidRDefault="00646540" w:rsidP="00646540">
            <w:pPr>
              <w:spacing w:before="0" w:after="0" w:line="240" w:lineRule="auto"/>
              <w:jc w:val="center"/>
              <w:rPr>
                <w:ins w:id="90268" w:author="pete jones" w:date="2022-01-11T16:56:00Z"/>
                <w:rFonts w:ascii="Calibri" w:hAnsi="Calibri" w:cs="Calibri"/>
                <w:color w:val="000000"/>
                <w:sz w:val="22"/>
                <w:szCs w:val="22"/>
              </w:rPr>
            </w:pPr>
            <w:ins w:id="90269"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446E1D6E" w14:textId="77777777" w:rsidR="00646540" w:rsidRPr="00646540" w:rsidRDefault="00646540" w:rsidP="00646540">
            <w:pPr>
              <w:spacing w:before="0" w:after="0" w:line="240" w:lineRule="auto"/>
              <w:jc w:val="center"/>
              <w:rPr>
                <w:ins w:id="90270" w:author="pete jones" w:date="2022-01-11T16:56:00Z"/>
                <w:rFonts w:ascii="Calibri" w:hAnsi="Calibri" w:cs="Calibri"/>
                <w:color w:val="000000"/>
                <w:sz w:val="22"/>
                <w:szCs w:val="22"/>
              </w:rPr>
            </w:pPr>
            <w:ins w:id="9027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F6BDD27" w14:textId="77777777" w:rsidR="00646540" w:rsidRPr="00646540" w:rsidRDefault="00646540" w:rsidP="00646540">
            <w:pPr>
              <w:spacing w:before="0" w:after="0" w:line="240" w:lineRule="auto"/>
              <w:jc w:val="center"/>
              <w:rPr>
                <w:ins w:id="90272" w:author="pete jones" w:date="2022-01-11T16:56:00Z"/>
                <w:rFonts w:ascii="Calibri" w:hAnsi="Calibri" w:cs="Calibri"/>
                <w:color w:val="000000"/>
                <w:sz w:val="22"/>
                <w:szCs w:val="22"/>
              </w:rPr>
            </w:pPr>
            <w:ins w:id="9027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80FF2FD" w14:textId="77777777" w:rsidR="00646540" w:rsidRPr="00646540" w:rsidRDefault="00646540" w:rsidP="00646540">
            <w:pPr>
              <w:spacing w:before="0" w:after="0" w:line="240" w:lineRule="auto"/>
              <w:jc w:val="center"/>
              <w:rPr>
                <w:ins w:id="90274" w:author="pete jones" w:date="2022-01-11T16:56:00Z"/>
                <w:rFonts w:ascii="Calibri" w:hAnsi="Calibri" w:cs="Calibri"/>
                <w:color w:val="000000"/>
                <w:sz w:val="22"/>
                <w:szCs w:val="22"/>
              </w:rPr>
            </w:pPr>
            <w:ins w:id="9027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6E9BB3D" w14:textId="77777777" w:rsidR="00646540" w:rsidRPr="00646540" w:rsidRDefault="00646540" w:rsidP="00646540">
            <w:pPr>
              <w:spacing w:before="0" w:after="0" w:line="240" w:lineRule="auto"/>
              <w:jc w:val="center"/>
              <w:rPr>
                <w:ins w:id="90276" w:author="pete jones" w:date="2022-01-11T16:56:00Z"/>
                <w:rFonts w:ascii="Calibri" w:hAnsi="Calibri" w:cs="Calibri"/>
                <w:color w:val="000000"/>
                <w:sz w:val="22"/>
                <w:szCs w:val="22"/>
              </w:rPr>
            </w:pPr>
            <w:ins w:id="9027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C0D938" w14:textId="77777777" w:rsidR="00646540" w:rsidRPr="00646540" w:rsidRDefault="00646540" w:rsidP="00646540">
            <w:pPr>
              <w:spacing w:before="0" w:after="0" w:line="240" w:lineRule="auto"/>
              <w:jc w:val="center"/>
              <w:rPr>
                <w:ins w:id="90278" w:author="pete jones" w:date="2022-01-11T16:56:00Z"/>
                <w:rFonts w:ascii="Calibri" w:hAnsi="Calibri" w:cs="Calibri"/>
                <w:color w:val="000000"/>
                <w:sz w:val="22"/>
                <w:szCs w:val="22"/>
              </w:rPr>
            </w:pPr>
            <w:ins w:id="9027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5A0CD0" w14:textId="77777777" w:rsidR="00646540" w:rsidRPr="00646540" w:rsidRDefault="00646540" w:rsidP="00646540">
            <w:pPr>
              <w:spacing w:before="0" w:after="0" w:line="240" w:lineRule="auto"/>
              <w:jc w:val="center"/>
              <w:rPr>
                <w:ins w:id="90280" w:author="pete jones" w:date="2022-01-11T16:56:00Z"/>
                <w:rFonts w:ascii="Calibri" w:hAnsi="Calibri" w:cs="Calibri"/>
                <w:color w:val="000000"/>
                <w:sz w:val="22"/>
                <w:szCs w:val="22"/>
              </w:rPr>
            </w:pPr>
            <w:ins w:id="9028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AA6EBD" w14:textId="77777777" w:rsidR="00646540" w:rsidRPr="00646540" w:rsidRDefault="00646540" w:rsidP="00646540">
            <w:pPr>
              <w:spacing w:before="0" w:after="0" w:line="240" w:lineRule="auto"/>
              <w:jc w:val="center"/>
              <w:rPr>
                <w:ins w:id="90282" w:author="pete jones" w:date="2022-01-11T16:56:00Z"/>
                <w:rFonts w:ascii="Calibri" w:hAnsi="Calibri" w:cs="Calibri"/>
                <w:color w:val="000000"/>
                <w:sz w:val="22"/>
                <w:szCs w:val="22"/>
              </w:rPr>
            </w:pPr>
            <w:ins w:id="9028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672712" w14:textId="77777777" w:rsidR="00646540" w:rsidRPr="00646540" w:rsidRDefault="00646540" w:rsidP="00646540">
            <w:pPr>
              <w:spacing w:before="0" w:after="0" w:line="240" w:lineRule="auto"/>
              <w:jc w:val="center"/>
              <w:rPr>
                <w:ins w:id="90284" w:author="pete jones" w:date="2022-01-11T16:56:00Z"/>
                <w:rFonts w:ascii="Calibri" w:hAnsi="Calibri" w:cs="Calibri"/>
                <w:color w:val="000000"/>
                <w:sz w:val="22"/>
                <w:szCs w:val="22"/>
              </w:rPr>
            </w:pPr>
            <w:ins w:id="9028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52B248" w14:textId="77777777" w:rsidR="00646540" w:rsidRPr="00646540" w:rsidRDefault="00646540" w:rsidP="00646540">
            <w:pPr>
              <w:spacing w:before="0" w:after="0" w:line="240" w:lineRule="auto"/>
              <w:jc w:val="center"/>
              <w:rPr>
                <w:ins w:id="90286" w:author="pete jones" w:date="2022-01-11T16:56:00Z"/>
                <w:rFonts w:ascii="Calibri" w:hAnsi="Calibri" w:cs="Calibri"/>
                <w:color w:val="000000"/>
                <w:sz w:val="22"/>
                <w:szCs w:val="22"/>
              </w:rPr>
            </w:pPr>
            <w:ins w:id="90287"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D8E5EB4" w14:textId="77777777" w:rsidR="00646540" w:rsidRPr="00646540" w:rsidRDefault="00646540" w:rsidP="00646540">
            <w:pPr>
              <w:spacing w:before="0" w:after="0" w:line="240" w:lineRule="auto"/>
              <w:jc w:val="center"/>
              <w:rPr>
                <w:ins w:id="90288" w:author="pete jones" w:date="2022-01-11T16:56:00Z"/>
                <w:rFonts w:ascii="Calibri" w:hAnsi="Calibri" w:cs="Calibri"/>
                <w:color w:val="000000"/>
                <w:sz w:val="22"/>
                <w:szCs w:val="22"/>
              </w:rPr>
            </w:pPr>
            <w:ins w:id="90289" w:author="pete jones" w:date="2022-01-11T16:56:00Z">
              <w:r w:rsidRPr="00646540">
                <w:rPr>
                  <w:rFonts w:ascii="Calibri" w:hAnsi="Calibri" w:cs="Calibri"/>
                  <w:color w:val="000000"/>
                  <w:sz w:val="22"/>
                  <w:szCs w:val="22"/>
                </w:rPr>
                <w:t> </w:t>
              </w:r>
            </w:ins>
          </w:p>
        </w:tc>
      </w:tr>
      <w:tr w:rsidR="00646540" w:rsidRPr="00646540" w14:paraId="74B3B913" w14:textId="77777777" w:rsidTr="00646540">
        <w:trPr>
          <w:trHeight w:val="300"/>
          <w:ins w:id="90290"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5C20A73" w14:textId="77777777" w:rsidR="00646540" w:rsidRPr="00646540" w:rsidRDefault="00646540" w:rsidP="00646540">
            <w:pPr>
              <w:spacing w:before="0" w:after="0" w:line="240" w:lineRule="auto"/>
              <w:jc w:val="center"/>
              <w:rPr>
                <w:ins w:id="90291" w:author="pete jones" w:date="2022-01-11T16:56:00Z"/>
                <w:rFonts w:ascii="Calibri" w:hAnsi="Calibri" w:cs="Calibri"/>
                <w:color w:val="000000"/>
                <w:sz w:val="22"/>
                <w:szCs w:val="22"/>
              </w:rPr>
            </w:pPr>
            <w:ins w:id="90292"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017AA94" w14:textId="77777777" w:rsidR="00646540" w:rsidRPr="00646540" w:rsidRDefault="00646540" w:rsidP="00646540">
            <w:pPr>
              <w:spacing w:before="0" w:after="0" w:line="240" w:lineRule="auto"/>
              <w:jc w:val="left"/>
              <w:rPr>
                <w:ins w:id="90293" w:author="pete jones" w:date="2022-01-11T16:56:00Z"/>
                <w:rFonts w:ascii="Calibri" w:hAnsi="Calibri" w:cs="Calibri"/>
                <w:color w:val="000000"/>
                <w:sz w:val="22"/>
                <w:szCs w:val="22"/>
              </w:rPr>
            </w:pPr>
            <w:ins w:id="90294" w:author="pete jones" w:date="2022-01-11T16:56:00Z">
              <w:r w:rsidRPr="00646540">
                <w:rPr>
                  <w:rFonts w:ascii="Calibri" w:hAnsi="Calibri" w:cs="Calibri"/>
                  <w:color w:val="000000"/>
                  <w:sz w:val="22"/>
                  <w:szCs w:val="22"/>
                </w:rPr>
                <w:t>Sustainable Engineering</w:t>
              </w:r>
            </w:ins>
          </w:p>
        </w:tc>
        <w:tc>
          <w:tcPr>
            <w:tcW w:w="419" w:type="dxa"/>
            <w:tcBorders>
              <w:top w:val="nil"/>
              <w:left w:val="nil"/>
              <w:bottom w:val="single" w:sz="4" w:space="0" w:color="auto"/>
              <w:right w:val="single" w:sz="4" w:space="0" w:color="auto"/>
            </w:tcBorders>
            <w:shd w:val="clear" w:color="auto" w:fill="auto"/>
            <w:noWrap/>
            <w:vAlign w:val="bottom"/>
            <w:hideMark/>
          </w:tcPr>
          <w:p w14:paraId="36F7D093" w14:textId="77777777" w:rsidR="00646540" w:rsidRPr="00646540" w:rsidRDefault="00646540" w:rsidP="00646540">
            <w:pPr>
              <w:spacing w:before="0" w:after="0" w:line="240" w:lineRule="auto"/>
              <w:jc w:val="center"/>
              <w:rPr>
                <w:ins w:id="90295" w:author="pete jones" w:date="2022-01-11T16:56:00Z"/>
                <w:rFonts w:ascii="Calibri" w:hAnsi="Calibri" w:cs="Calibri"/>
                <w:color w:val="000000"/>
                <w:sz w:val="22"/>
                <w:szCs w:val="22"/>
              </w:rPr>
            </w:pPr>
            <w:ins w:id="90296" w:author="pete jones" w:date="2022-01-11T16:56: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5C0964F4" w14:textId="77777777" w:rsidR="00646540" w:rsidRPr="00646540" w:rsidRDefault="00646540" w:rsidP="00646540">
            <w:pPr>
              <w:spacing w:before="0" w:after="0" w:line="240" w:lineRule="auto"/>
              <w:jc w:val="center"/>
              <w:rPr>
                <w:ins w:id="90297" w:author="pete jones" w:date="2022-01-11T16:56:00Z"/>
                <w:rFonts w:ascii="Calibri" w:hAnsi="Calibri" w:cs="Calibri"/>
                <w:color w:val="000000"/>
                <w:sz w:val="22"/>
                <w:szCs w:val="22"/>
              </w:rPr>
            </w:pPr>
            <w:ins w:id="90298"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6F72BE67" w14:textId="77777777" w:rsidR="00646540" w:rsidRPr="00646540" w:rsidRDefault="00646540" w:rsidP="00646540">
            <w:pPr>
              <w:spacing w:before="0" w:after="0" w:line="240" w:lineRule="auto"/>
              <w:jc w:val="center"/>
              <w:rPr>
                <w:ins w:id="90299" w:author="pete jones" w:date="2022-01-11T16:56:00Z"/>
                <w:rFonts w:ascii="Calibri" w:hAnsi="Calibri" w:cs="Calibri"/>
                <w:color w:val="000000"/>
                <w:sz w:val="22"/>
                <w:szCs w:val="22"/>
              </w:rPr>
            </w:pPr>
            <w:ins w:id="9030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FFF667D" w14:textId="77777777" w:rsidR="00646540" w:rsidRPr="00646540" w:rsidRDefault="00646540" w:rsidP="00646540">
            <w:pPr>
              <w:spacing w:before="0" w:after="0" w:line="240" w:lineRule="auto"/>
              <w:jc w:val="center"/>
              <w:rPr>
                <w:ins w:id="90301" w:author="pete jones" w:date="2022-01-11T16:56:00Z"/>
                <w:rFonts w:ascii="Calibri" w:hAnsi="Calibri" w:cs="Calibri"/>
                <w:color w:val="000000"/>
                <w:sz w:val="22"/>
                <w:szCs w:val="22"/>
              </w:rPr>
            </w:pPr>
            <w:ins w:id="9030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40B80A2" w14:textId="77777777" w:rsidR="00646540" w:rsidRPr="00646540" w:rsidRDefault="00646540" w:rsidP="00646540">
            <w:pPr>
              <w:spacing w:before="0" w:after="0" w:line="240" w:lineRule="auto"/>
              <w:jc w:val="center"/>
              <w:rPr>
                <w:ins w:id="90303" w:author="pete jones" w:date="2022-01-11T16:56:00Z"/>
                <w:rFonts w:ascii="Calibri" w:hAnsi="Calibri" w:cs="Calibri"/>
                <w:color w:val="000000"/>
                <w:sz w:val="22"/>
                <w:szCs w:val="22"/>
              </w:rPr>
            </w:pPr>
            <w:ins w:id="9030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8529BAB" w14:textId="77777777" w:rsidR="00646540" w:rsidRPr="00646540" w:rsidRDefault="00646540" w:rsidP="00646540">
            <w:pPr>
              <w:spacing w:before="0" w:after="0" w:line="240" w:lineRule="auto"/>
              <w:jc w:val="center"/>
              <w:rPr>
                <w:ins w:id="90305" w:author="pete jones" w:date="2022-01-11T16:56:00Z"/>
                <w:rFonts w:ascii="Calibri" w:hAnsi="Calibri" w:cs="Calibri"/>
                <w:color w:val="000000"/>
                <w:sz w:val="22"/>
                <w:szCs w:val="22"/>
              </w:rPr>
            </w:pPr>
            <w:ins w:id="9030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2AE0A3" w14:textId="77777777" w:rsidR="00646540" w:rsidRPr="00646540" w:rsidRDefault="00646540" w:rsidP="00646540">
            <w:pPr>
              <w:spacing w:before="0" w:after="0" w:line="240" w:lineRule="auto"/>
              <w:jc w:val="center"/>
              <w:rPr>
                <w:ins w:id="90307" w:author="pete jones" w:date="2022-01-11T16:56:00Z"/>
                <w:rFonts w:ascii="Calibri" w:hAnsi="Calibri" w:cs="Calibri"/>
                <w:color w:val="000000"/>
                <w:sz w:val="22"/>
                <w:szCs w:val="22"/>
              </w:rPr>
            </w:pPr>
            <w:ins w:id="9030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F8AE2C" w14:textId="77777777" w:rsidR="00646540" w:rsidRPr="00646540" w:rsidRDefault="00646540" w:rsidP="00646540">
            <w:pPr>
              <w:spacing w:before="0" w:after="0" w:line="240" w:lineRule="auto"/>
              <w:jc w:val="center"/>
              <w:rPr>
                <w:ins w:id="90309" w:author="pete jones" w:date="2022-01-11T16:56:00Z"/>
                <w:rFonts w:ascii="Calibri" w:hAnsi="Calibri" w:cs="Calibri"/>
                <w:color w:val="000000"/>
                <w:sz w:val="22"/>
                <w:szCs w:val="22"/>
              </w:rPr>
            </w:pPr>
            <w:ins w:id="9031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3EA979" w14:textId="77777777" w:rsidR="00646540" w:rsidRPr="00646540" w:rsidRDefault="00646540" w:rsidP="00646540">
            <w:pPr>
              <w:spacing w:before="0" w:after="0" w:line="240" w:lineRule="auto"/>
              <w:jc w:val="center"/>
              <w:rPr>
                <w:ins w:id="90311" w:author="pete jones" w:date="2022-01-11T16:56:00Z"/>
                <w:rFonts w:ascii="Calibri" w:hAnsi="Calibri" w:cs="Calibri"/>
                <w:color w:val="000000"/>
                <w:sz w:val="22"/>
                <w:szCs w:val="22"/>
              </w:rPr>
            </w:pPr>
            <w:ins w:id="9031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F8587A" w14:textId="77777777" w:rsidR="00646540" w:rsidRPr="00646540" w:rsidRDefault="00646540" w:rsidP="00646540">
            <w:pPr>
              <w:spacing w:before="0" w:after="0" w:line="240" w:lineRule="auto"/>
              <w:jc w:val="center"/>
              <w:rPr>
                <w:ins w:id="90313" w:author="pete jones" w:date="2022-01-11T16:56:00Z"/>
                <w:rFonts w:ascii="Calibri" w:hAnsi="Calibri" w:cs="Calibri"/>
                <w:color w:val="000000"/>
                <w:sz w:val="22"/>
                <w:szCs w:val="22"/>
              </w:rPr>
            </w:pPr>
            <w:ins w:id="9031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673223" w14:textId="77777777" w:rsidR="00646540" w:rsidRPr="00646540" w:rsidRDefault="00646540" w:rsidP="00646540">
            <w:pPr>
              <w:spacing w:before="0" w:after="0" w:line="240" w:lineRule="auto"/>
              <w:jc w:val="center"/>
              <w:rPr>
                <w:ins w:id="90315" w:author="pete jones" w:date="2022-01-11T16:56:00Z"/>
                <w:rFonts w:ascii="Calibri" w:hAnsi="Calibri" w:cs="Calibri"/>
                <w:color w:val="000000"/>
                <w:sz w:val="22"/>
                <w:szCs w:val="22"/>
              </w:rPr>
            </w:pPr>
            <w:ins w:id="90316"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FFB3F2E" w14:textId="77777777" w:rsidR="00646540" w:rsidRPr="00646540" w:rsidRDefault="00646540" w:rsidP="00646540">
            <w:pPr>
              <w:spacing w:before="0" w:after="0" w:line="240" w:lineRule="auto"/>
              <w:jc w:val="center"/>
              <w:rPr>
                <w:ins w:id="90317" w:author="pete jones" w:date="2022-01-11T16:56:00Z"/>
                <w:rFonts w:ascii="Calibri" w:hAnsi="Calibri" w:cs="Calibri"/>
                <w:color w:val="000000"/>
                <w:sz w:val="22"/>
                <w:szCs w:val="22"/>
              </w:rPr>
            </w:pPr>
            <w:ins w:id="90318" w:author="pete jones" w:date="2022-01-11T16:56:00Z">
              <w:r w:rsidRPr="00646540">
                <w:rPr>
                  <w:rFonts w:ascii="Calibri" w:hAnsi="Calibri" w:cs="Calibri"/>
                  <w:color w:val="000000"/>
                  <w:sz w:val="22"/>
                  <w:szCs w:val="22"/>
                </w:rPr>
                <w:t> </w:t>
              </w:r>
            </w:ins>
          </w:p>
        </w:tc>
      </w:tr>
      <w:tr w:rsidR="00646540" w:rsidRPr="00646540" w14:paraId="62B60369" w14:textId="77777777" w:rsidTr="00646540">
        <w:trPr>
          <w:trHeight w:val="300"/>
          <w:ins w:id="90319"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DD0074A" w14:textId="77777777" w:rsidR="00646540" w:rsidRPr="00646540" w:rsidRDefault="00646540" w:rsidP="00646540">
            <w:pPr>
              <w:spacing w:before="0" w:after="0" w:line="240" w:lineRule="auto"/>
              <w:jc w:val="center"/>
              <w:rPr>
                <w:ins w:id="90320" w:author="pete jones" w:date="2022-01-11T16:56:00Z"/>
                <w:rFonts w:ascii="Calibri" w:hAnsi="Calibri" w:cs="Calibri"/>
                <w:color w:val="000000"/>
                <w:sz w:val="22"/>
                <w:szCs w:val="22"/>
              </w:rPr>
            </w:pPr>
            <w:ins w:id="90321"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0B45F40" w14:textId="77777777" w:rsidR="00646540" w:rsidRPr="00646540" w:rsidRDefault="00646540" w:rsidP="00646540">
            <w:pPr>
              <w:spacing w:before="0" w:after="0" w:line="240" w:lineRule="auto"/>
              <w:jc w:val="left"/>
              <w:rPr>
                <w:ins w:id="90322" w:author="pete jones" w:date="2022-01-11T16:56:00Z"/>
                <w:rFonts w:ascii="Calibri" w:hAnsi="Calibri" w:cs="Calibri"/>
                <w:color w:val="000000"/>
                <w:sz w:val="22"/>
                <w:szCs w:val="22"/>
              </w:rPr>
            </w:pPr>
            <w:ins w:id="90323" w:author="pete jones" w:date="2022-01-11T16:56:00Z">
              <w:r w:rsidRPr="00646540">
                <w:rPr>
                  <w:rFonts w:ascii="Calibri" w:hAnsi="Calibri" w:cs="Calibri"/>
                  <w:color w:val="000000"/>
                  <w:sz w:val="22"/>
                  <w:szCs w:val="22"/>
                </w:rPr>
                <w:t>Additive Manufacturing for Product Development</w:t>
              </w:r>
            </w:ins>
          </w:p>
        </w:tc>
        <w:tc>
          <w:tcPr>
            <w:tcW w:w="419" w:type="dxa"/>
            <w:tcBorders>
              <w:top w:val="nil"/>
              <w:left w:val="nil"/>
              <w:bottom w:val="single" w:sz="4" w:space="0" w:color="auto"/>
              <w:right w:val="single" w:sz="4" w:space="0" w:color="auto"/>
            </w:tcBorders>
            <w:shd w:val="clear" w:color="auto" w:fill="auto"/>
            <w:noWrap/>
            <w:vAlign w:val="bottom"/>
            <w:hideMark/>
          </w:tcPr>
          <w:p w14:paraId="42B6EB06" w14:textId="77777777" w:rsidR="00646540" w:rsidRPr="00646540" w:rsidRDefault="00646540" w:rsidP="00646540">
            <w:pPr>
              <w:spacing w:before="0" w:after="0" w:line="240" w:lineRule="auto"/>
              <w:jc w:val="center"/>
              <w:rPr>
                <w:ins w:id="90324" w:author="pete jones" w:date="2022-01-11T16:56:00Z"/>
                <w:rFonts w:ascii="Calibri" w:hAnsi="Calibri" w:cs="Calibri"/>
                <w:color w:val="000000"/>
                <w:sz w:val="22"/>
                <w:szCs w:val="22"/>
              </w:rPr>
            </w:pPr>
            <w:ins w:id="90325"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7E6317AC" w14:textId="77777777" w:rsidR="00646540" w:rsidRPr="00646540" w:rsidRDefault="00646540" w:rsidP="00646540">
            <w:pPr>
              <w:spacing w:before="0" w:after="0" w:line="240" w:lineRule="auto"/>
              <w:jc w:val="center"/>
              <w:rPr>
                <w:ins w:id="90326" w:author="pete jones" w:date="2022-01-11T16:56:00Z"/>
                <w:rFonts w:ascii="Calibri" w:hAnsi="Calibri" w:cs="Calibri"/>
                <w:color w:val="000000"/>
                <w:sz w:val="22"/>
                <w:szCs w:val="22"/>
              </w:rPr>
            </w:pPr>
            <w:ins w:id="90327"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3A90212A" w14:textId="77777777" w:rsidR="00646540" w:rsidRPr="00646540" w:rsidRDefault="00646540" w:rsidP="00646540">
            <w:pPr>
              <w:spacing w:before="0" w:after="0" w:line="240" w:lineRule="auto"/>
              <w:jc w:val="center"/>
              <w:rPr>
                <w:ins w:id="90328" w:author="pete jones" w:date="2022-01-11T16:56:00Z"/>
                <w:rFonts w:ascii="Calibri" w:hAnsi="Calibri" w:cs="Calibri"/>
                <w:color w:val="000000"/>
                <w:sz w:val="22"/>
                <w:szCs w:val="22"/>
              </w:rPr>
            </w:pPr>
            <w:ins w:id="9032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6550F84" w14:textId="77777777" w:rsidR="00646540" w:rsidRPr="00646540" w:rsidRDefault="00646540" w:rsidP="00646540">
            <w:pPr>
              <w:spacing w:before="0" w:after="0" w:line="240" w:lineRule="auto"/>
              <w:jc w:val="center"/>
              <w:rPr>
                <w:ins w:id="90330" w:author="pete jones" w:date="2022-01-11T16:56:00Z"/>
                <w:rFonts w:ascii="Calibri" w:hAnsi="Calibri" w:cs="Calibri"/>
                <w:color w:val="000000"/>
                <w:sz w:val="22"/>
                <w:szCs w:val="22"/>
              </w:rPr>
            </w:pPr>
            <w:ins w:id="9033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8410AD4" w14:textId="77777777" w:rsidR="00646540" w:rsidRPr="00646540" w:rsidRDefault="00646540" w:rsidP="00646540">
            <w:pPr>
              <w:spacing w:before="0" w:after="0" w:line="240" w:lineRule="auto"/>
              <w:jc w:val="center"/>
              <w:rPr>
                <w:ins w:id="90332" w:author="pete jones" w:date="2022-01-11T16:56:00Z"/>
                <w:rFonts w:ascii="Calibri" w:hAnsi="Calibri" w:cs="Calibri"/>
                <w:color w:val="000000"/>
                <w:sz w:val="22"/>
                <w:szCs w:val="22"/>
              </w:rPr>
            </w:pPr>
            <w:ins w:id="9033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249329F" w14:textId="77777777" w:rsidR="00646540" w:rsidRPr="00646540" w:rsidRDefault="00646540" w:rsidP="00646540">
            <w:pPr>
              <w:spacing w:before="0" w:after="0" w:line="240" w:lineRule="auto"/>
              <w:jc w:val="center"/>
              <w:rPr>
                <w:ins w:id="90334" w:author="pete jones" w:date="2022-01-11T16:56:00Z"/>
                <w:rFonts w:ascii="Calibri" w:hAnsi="Calibri" w:cs="Calibri"/>
                <w:color w:val="000000"/>
                <w:sz w:val="22"/>
                <w:szCs w:val="22"/>
              </w:rPr>
            </w:pPr>
            <w:ins w:id="9033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27BBCD" w14:textId="77777777" w:rsidR="00646540" w:rsidRPr="00646540" w:rsidRDefault="00646540" w:rsidP="00646540">
            <w:pPr>
              <w:spacing w:before="0" w:after="0" w:line="240" w:lineRule="auto"/>
              <w:jc w:val="center"/>
              <w:rPr>
                <w:ins w:id="90336" w:author="pete jones" w:date="2022-01-11T16:56:00Z"/>
                <w:rFonts w:ascii="Calibri" w:hAnsi="Calibri" w:cs="Calibri"/>
                <w:color w:val="000000"/>
                <w:sz w:val="22"/>
                <w:szCs w:val="22"/>
              </w:rPr>
            </w:pPr>
            <w:ins w:id="9033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5C909A" w14:textId="77777777" w:rsidR="00646540" w:rsidRPr="00646540" w:rsidRDefault="00646540" w:rsidP="00646540">
            <w:pPr>
              <w:spacing w:before="0" w:after="0" w:line="240" w:lineRule="auto"/>
              <w:jc w:val="center"/>
              <w:rPr>
                <w:ins w:id="90338" w:author="pete jones" w:date="2022-01-11T16:56:00Z"/>
                <w:rFonts w:ascii="Calibri" w:hAnsi="Calibri" w:cs="Calibri"/>
                <w:color w:val="000000"/>
                <w:sz w:val="22"/>
                <w:szCs w:val="22"/>
              </w:rPr>
            </w:pPr>
            <w:ins w:id="9033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24285A" w14:textId="77777777" w:rsidR="00646540" w:rsidRPr="00646540" w:rsidRDefault="00646540" w:rsidP="00646540">
            <w:pPr>
              <w:spacing w:before="0" w:after="0" w:line="240" w:lineRule="auto"/>
              <w:jc w:val="center"/>
              <w:rPr>
                <w:ins w:id="90340" w:author="pete jones" w:date="2022-01-11T16:56:00Z"/>
                <w:rFonts w:ascii="Calibri" w:hAnsi="Calibri" w:cs="Calibri"/>
                <w:color w:val="000000"/>
                <w:sz w:val="22"/>
                <w:szCs w:val="22"/>
              </w:rPr>
            </w:pPr>
            <w:ins w:id="9034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2CFEAE" w14:textId="77777777" w:rsidR="00646540" w:rsidRPr="00646540" w:rsidRDefault="00646540" w:rsidP="00646540">
            <w:pPr>
              <w:spacing w:before="0" w:after="0" w:line="240" w:lineRule="auto"/>
              <w:jc w:val="center"/>
              <w:rPr>
                <w:ins w:id="90342" w:author="pete jones" w:date="2022-01-11T16:56:00Z"/>
                <w:rFonts w:ascii="Calibri" w:hAnsi="Calibri" w:cs="Calibri"/>
                <w:color w:val="000000"/>
                <w:sz w:val="22"/>
                <w:szCs w:val="22"/>
              </w:rPr>
            </w:pPr>
            <w:ins w:id="9034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3327F5" w14:textId="77777777" w:rsidR="00646540" w:rsidRPr="00646540" w:rsidRDefault="00646540" w:rsidP="00646540">
            <w:pPr>
              <w:spacing w:before="0" w:after="0" w:line="240" w:lineRule="auto"/>
              <w:jc w:val="center"/>
              <w:rPr>
                <w:ins w:id="90344" w:author="pete jones" w:date="2022-01-11T16:56:00Z"/>
                <w:rFonts w:ascii="Calibri" w:hAnsi="Calibri" w:cs="Calibri"/>
                <w:color w:val="000000"/>
                <w:sz w:val="22"/>
                <w:szCs w:val="22"/>
              </w:rPr>
            </w:pPr>
            <w:ins w:id="90345"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A90DE89" w14:textId="77777777" w:rsidR="00646540" w:rsidRPr="00646540" w:rsidRDefault="00646540" w:rsidP="00646540">
            <w:pPr>
              <w:spacing w:before="0" w:after="0" w:line="240" w:lineRule="auto"/>
              <w:jc w:val="center"/>
              <w:rPr>
                <w:ins w:id="90346" w:author="pete jones" w:date="2022-01-11T16:56:00Z"/>
                <w:rFonts w:ascii="Calibri" w:hAnsi="Calibri" w:cs="Calibri"/>
                <w:color w:val="000000"/>
                <w:sz w:val="22"/>
                <w:szCs w:val="22"/>
              </w:rPr>
            </w:pPr>
            <w:ins w:id="90347" w:author="pete jones" w:date="2022-01-11T16:56:00Z">
              <w:r w:rsidRPr="00646540">
                <w:rPr>
                  <w:rFonts w:ascii="Calibri" w:hAnsi="Calibri" w:cs="Calibri"/>
                  <w:color w:val="000000"/>
                  <w:sz w:val="22"/>
                  <w:szCs w:val="22"/>
                </w:rPr>
                <w:t> </w:t>
              </w:r>
            </w:ins>
          </w:p>
        </w:tc>
      </w:tr>
      <w:tr w:rsidR="00646540" w:rsidRPr="00646540" w14:paraId="61CCD001" w14:textId="77777777" w:rsidTr="00646540">
        <w:trPr>
          <w:trHeight w:val="300"/>
          <w:ins w:id="90348"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BADC495" w14:textId="77777777" w:rsidR="00646540" w:rsidRPr="00646540" w:rsidRDefault="00646540" w:rsidP="00646540">
            <w:pPr>
              <w:spacing w:before="0" w:after="0" w:line="240" w:lineRule="auto"/>
              <w:jc w:val="center"/>
              <w:rPr>
                <w:ins w:id="90349" w:author="pete jones" w:date="2022-01-11T16:56:00Z"/>
                <w:rFonts w:ascii="Calibri" w:hAnsi="Calibri" w:cs="Calibri"/>
                <w:color w:val="000000"/>
                <w:sz w:val="22"/>
                <w:szCs w:val="22"/>
              </w:rPr>
            </w:pPr>
            <w:ins w:id="90350"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45B887B" w14:textId="77777777" w:rsidR="00646540" w:rsidRPr="00646540" w:rsidRDefault="00646540" w:rsidP="00646540">
            <w:pPr>
              <w:spacing w:before="0" w:after="0" w:line="240" w:lineRule="auto"/>
              <w:jc w:val="left"/>
              <w:rPr>
                <w:ins w:id="90351" w:author="pete jones" w:date="2022-01-11T16:56:00Z"/>
                <w:rFonts w:ascii="Calibri" w:hAnsi="Calibri" w:cs="Calibri"/>
                <w:color w:val="000000"/>
                <w:sz w:val="22"/>
                <w:szCs w:val="22"/>
              </w:rPr>
            </w:pPr>
            <w:ins w:id="90352" w:author="pete jones" w:date="2022-01-11T16:56:00Z">
              <w:r w:rsidRPr="00646540">
                <w:rPr>
                  <w:rFonts w:ascii="Calibri" w:hAnsi="Calibri" w:cs="Calibri"/>
                  <w:color w:val="000000"/>
                  <w:sz w:val="22"/>
                  <w:szCs w:val="22"/>
                </w:rPr>
                <w:t>Finite Element Analysis</w:t>
              </w:r>
            </w:ins>
          </w:p>
        </w:tc>
        <w:tc>
          <w:tcPr>
            <w:tcW w:w="419" w:type="dxa"/>
            <w:tcBorders>
              <w:top w:val="nil"/>
              <w:left w:val="nil"/>
              <w:bottom w:val="single" w:sz="4" w:space="0" w:color="auto"/>
              <w:right w:val="single" w:sz="4" w:space="0" w:color="auto"/>
            </w:tcBorders>
            <w:shd w:val="clear" w:color="auto" w:fill="auto"/>
            <w:noWrap/>
            <w:vAlign w:val="bottom"/>
            <w:hideMark/>
          </w:tcPr>
          <w:p w14:paraId="568FB65E" w14:textId="77777777" w:rsidR="00646540" w:rsidRPr="00646540" w:rsidRDefault="00646540" w:rsidP="00646540">
            <w:pPr>
              <w:spacing w:before="0" w:after="0" w:line="240" w:lineRule="auto"/>
              <w:jc w:val="center"/>
              <w:rPr>
                <w:ins w:id="90353" w:author="pete jones" w:date="2022-01-11T16:56:00Z"/>
                <w:rFonts w:ascii="Calibri" w:hAnsi="Calibri" w:cs="Calibri"/>
                <w:color w:val="000000"/>
                <w:sz w:val="22"/>
                <w:szCs w:val="22"/>
              </w:rPr>
            </w:pPr>
            <w:ins w:id="90354"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62540C43" w14:textId="77777777" w:rsidR="00646540" w:rsidRPr="00646540" w:rsidRDefault="00646540" w:rsidP="00646540">
            <w:pPr>
              <w:spacing w:before="0" w:after="0" w:line="240" w:lineRule="auto"/>
              <w:jc w:val="center"/>
              <w:rPr>
                <w:ins w:id="90355" w:author="pete jones" w:date="2022-01-11T16:56:00Z"/>
                <w:rFonts w:ascii="Calibri" w:hAnsi="Calibri" w:cs="Calibri"/>
                <w:color w:val="000000"/>
                <w:sz w:val="22"/>
                <w:szCs w:val="22"/>
              </w:rPr>
            </w:pPr>
            <w:ins w:id="90356"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4D67578E" w14:textId="77777777" w:rsidR="00646540" w:rsidRPr="00646540" w:rsidRDefault="00646540" w:rsidP="00646540">
            <w:pPr>
              <w:spacing w:before="0" w:after="0" w:line="240" w:lineRule="auto"/>
              <w:jc w:val="center"/>
              <w:rPr>
                <w:ins w:id="90357" w:author="pete jones" w:date="2022-01-11T16:56:00Z"/>
                <w:rFonts w:ascii="Calibri" w:hAnsi="Calibri" w:cs="Calibri"/>
                <w:color w:val="000000"/>
                <w:sz w:val="22"/>
                <w:szCs w:val="22"/>
              </w:rPr>
            </w:pPr>
            <w:ins w:id="9035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096CE09" w14:textId="77777777" w:rsidR="00646540" w:rsidRPr="00646540" w:rsidRDefault="00646540" w:rsidP="00646540">
            <w:pPr>
              <w:spacing w:before="0" w:after="0" w:line="240" w:lineRule="auto"/>
              <w:jc w:val="center"/>
              <w:rPr>
                <w:ins w:id="90359" w:author="pete jones" w:date="2022-01-11T16:56:00Z"/>
                <w:rFonts w:ascii="Calibri" w:hAnsi="Calibri" w:cs="Calibri"/>
                <w:color w:val="000000"/>
                <w:sz w:val="22"/>
                <w:szCs w:val="22"/>
              </w:rPr>
            </w:pPr>
            <w:ins w:id="9036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46AF4E2" w14:textId="77777777" w:rsidR="00646540" w:rsidRPr="00646540" w:rsidRDefault="00646540" w:rsidP="00646540">
            <w:pPr>
              <w:spacing w:before="0" w:after="0" w:line="240" w:lineRule="auto"/>
              <w:jc w:val="center"/>
              <w:rPr>
                <w:ins w:id="90361" w:author="pete jones" w:date="2022-01-11T16:56:00Z"/>
                <w:rFonts w:ascii="Calibri" w:hAnsi="Calibri" w:cs="Calibri"/>
                <w:color w:val="000000"/>
                <w:sz w:val="22"/>
                <w:szCs w:val="22"/>
              </w:rPr>
            </w:pPr>
            <w:ins w:id="9036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6412BC4" w14:textId="77777777" w:rsidR="00646540" w:rsidRPr="00646540" w:rsidRDefault="00646540" w:rsidP="00646540">
            <w:pPr>
              <w:spacing w:before="0" w:after="0" w:line="240" w:lineRule="auto"/>
              <w:jc w:val="center"/>
              <w:rPr>
                <w:ins w:id="90363" w:author="pete jones" w:date="2022-01-11T16:56:00Z"/>
                <w:rFonts w:ascii="Calibri" w:hAnsi="Calibri" w:cs="Calibri"/>
                <w:color w:val="000000"/>
                <w:sz w:val="22"/>
                <w:szCs w:val="22"/>
              </w:rPr>
            </w:pPr>
            <w:ins w:id="9036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38B161" w14:textId="77777777" w:rsidR="00646540" w:rsidRPr="00646540" w:rsidRDefault="00646540" w:rsidP="00646540">
            <w:pPr>
              <w:spacing w:before="0" w:after="0" w:line="240" w:lineRule="auto"/>
              <w:jc w:val="center"/>
              <w:rPr>
                <w:ins w:id="90365" w:author="pete jones" w:date="2022-01-11T16:56:00Z"/>
                <w:rFonts w:ascii="Calibri" w:hAnsi="Calibri" w:cs="Calibri"/>
                <w:color w:val="000000"/>
                <w:sz w:val="22"/>
                <w:szCs w:val="22"/>
              </w:rPr>
            </w:pPr>
            <w:ins w:id="9036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F9B266" w14:textId="77777777" w:rsidR="00646540" w:rsidRPr="00646540" w:rsidRDefault="00646540" w:rsidP="00646540">
            <w:pPr>
              <w:spacing w:before="0" w:after="0" w:line="240" w:lineRule="auto"/>
              <w:jc w:val="center"/>
              <w:rPr>
                <w:ins w:id="90367" w:author="pete jones" w:date="2022-01-11T16:56:00Z"/>
                <w:rFonts w:ascii="Calibri" w:hAnsi="Calibri" w:cs="Calibri"/>
                <w:color w:val="000000"/>
                <w:sz w:val="22"/>
                <w:szCs w:val="22"/>
              </w:rPr>
            </w:pPr>
            <w:ins w:id="9036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3DDCEE" w14:textId="77777777" w:rsidR="00646540" w:rsidRPr="00646540" w:rsidRDefault="00646540" w:rsidP="00646540">
            <w:pPr>
              <w:spacing w:before="0" w:after="0" w:line="240" w:lineRule="auto"/>
              <w:jc w:val="center"/>
              <w:rPr>
                <w:ins w:id="90369" w:author="pete jones" w:date="2022-01-11T16:56:00Z"/>
                <w:rFonts w:ascii="Calibri" w:hAnsi="Calibri" w:cs="Calibri"/>
                <w:color w:val="000000"/>
                <w:sz w:val="22"/>
                <w:szCs w:val="22"/>
              </w:rPr>
            </w:pPr>
            <w:ins w:id="9037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516331" w14:textId="77777777" w:rsidR="00646540" w:rsidRPr="00646540" w:rsidRDefault="00646540" w:rsidP="00646540">
            <w:pPr>
              <w:spacing w:before="0" w:after="0" w:line="240" w:lineRule="auto"/>
              <w:jc w:val="center"/>
              <w:rPr>
                <w:ins w:id="90371" w:author="pete jones" w:date="2022-01-11T16:56:00Z"/>
                <w:rFonts w:ascii="Calibri" w:hAnsi="Calibri" w:cs="Calibri"/>
                <w:color w:val="000000"/>
                <w:sz w:val="22"/>
                <w:szCs w:val="22"/>
              </w:rPr>
            </w:pPr>
            <w:ins w:id="9037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570247" w14:textId="77777777" w:rsidR="00646540" w:rsidRPr="00646540" w:rsidRDefault="00646540" w:rsidP="00646540">
            <w:pPr>
              <w:spacing w:before="0" w:after="0" w:line="240" w:lineRule="auto"/>
              <w:jc w:val="center"/>
              <w:rPr>
                <w:ins w:id="90373" w:author="pete jones" w:date="2022-01-11T16:56:00Z"/>
                <w:rFonts w:ascii="Calibri" w:hAnsi="Calibri" w:cs="Calibri"/>
                <w:color w:val="000000"/>
                <w:sz w:val="22"/>
                <w:szCs w:val="22"/>
              </w:rPr>
            </w:pPr>
            <w:ins w:id="90374"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DFF2F78" w14:textId="77777777" w:rsidR="00646540" w:rsidRPr="00646540" w:rsidRDefault="00646540" w:rsidP="00646540">
            <w:pPr>
              <w:spacing w:before="0" w:after="0" w:line="240" w:lineRule="auto"/>
              <w:jc w:val="center"/>
              <w:rPr>
                <w:ins w:id="90375" w:author="pete jones" w:date="2022-01-11T16:56:00Z"/>
                <w:rFonts w:ascii="Calibri" w:hAnsi="Calibri" w:cs="Calibri"/>
                <w:color w:val="000000"/>
                <w:sz w:val="22"/>
                <w:szCs w:val="22"/>
              </w:rPr>
            </w:pPr>
            <w:ins w:id="90376" w:author="pete jones" w:date="2022-01-11T16:56:00Z">
              <w:r w:rsidRPr="00646540">
                <w:rPr>
                  <w:rFonts w:ascii="Calibri" w:hAnsi="Calibri" w:cs="Calibri"/>
                  <w:color w:val="000000"/>
                  <w:sz w:val="22"/>
                  <w:szCs w:val="22"/>
                </w:rPr>
                <w:t> </w:t>
              </w:r>
            </w:ins>
          </w:p>
        </w:tc>
      </w:tr>
      <w:tr w:rsidR="00646540" w:rsidRPr="00646540" w14:paraId="72AC0E92" w14:textId="77777777" w:rsidTr="00646540">
        <w:trPr>
          <w:trHeight w:val="300"/>
          <w:ins w:id="90377"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954A629" w14:textId="77777777" w:rsidR="00646540" w:rsidRPr="00646540" w:rsidRDefault="00646540" w:rsidP="00646540">
            <w:pPr>
              <w:spacing w:before="0" w:after="0" w:line="240" w:lineRule="auto"/>
              <w:jc w:val="center"/>
              <w:rPr>
                <w:ins w:id="90378" w:author="pete jones" w:date="2022-01-11T16:56:00Z"/>
                <w:rFonts w:ascii="Calibri" w:hAnsi="Calibri" w:cs="Calibri"/>
                <w:color w:val="000000"/>
                <w:sz w:val="22"/>
                <w:szCs w:val="22"/>
              </w:rPr>
            </w:pPr>
            <w:ins w:id="90379"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F7726AC" w14:textId="77777777" w:rsidR="00646540" w:rsidRPr="00646540" w:rsidRDefault="00646540" w:rsidP="00646540">
            <w:pPr>
              <w:spacing w:before="0" w:after="0" w:line="240" w:lineRule="auto"/>
              <w:jc w:val="left"/>
              <w:rPr>
                <w:ins w:id="90380" w:author="pete jones" w:date="2022-01-11T16:56:00Z"/>
                <w:rFonts w:ascii="Calibri" w:hAnsi="Calibri" w:cs="Calibri"/>
                <w:color w:val="000000"/>
                <w:sz w:val="22"/>
                <w:szCs w:val="22"/>
              </w:rPr>
            </w:pPr>
            <w:ins w:id="90381" w:author="pete jones" w:date="2022-01-11T16:56:00Z">
              <w:r w:rsidRPr="00646540">
                <w:rPr>
                  <w:rFonts w:ascii="Calibri" w:hAnsi="Calibri" w:cs="Calibri"/>
                  <w:color w:val="000000"/>
                  <w:sz w:val="22"/>
                  <w:szCs w:val="22"/>
                </w:rPr>
                <w:t>Computational Fluid Dynamics I</w:t>
              </w:r>
            </w:ins>
          </w:p>
        </w:tc>
        <w:tc>
          <w:tcPr>
            <w:tcW w:w="419" w:type="dxa"/>
            <w:tcBorders>
              <w:top w:val="nil"/>
              <w:left w:val="nil"/>
              <w:bottom w:val="single" w:sz="4" w:space="0" w:color="auto"/>
              <w:right w:val="single" w:sz="4" w:space="0" w:color="auto"/>
            </w:tcBorders>
            <w:shd w:val="clear" w:color="auto" w:fill="auto"/>
            <w:noWrap/>
            <w:vAlign w:val="bottom"/>
            <w:hideMark/>
          </w:tcPr>
          <w:p w14:paraId="69135BAA" w14:textId="77777777" w:rsidR="00646540" w:rsidRPr="00646540" w:rsidRDefault="00646540" w:rsidP="00646540">
            <w:pPr>
              <w:spacing w:before="0" w:after="0" w:line="240" w:lineRule="auto"/>
              <w:jc w:val="center"/>
              <w:rPr>
                <w:ins w:id="90382" w:author="pete jones" w:date="2022-01-11T16:56:00Z"/>
                <w:rFonts w:ascii="Calibri" w:hAnsi="Calibri" w:cs="Calibri"/>
                <w:color w:val="000000"/>
                <w:sz w:val="22"/>
                <w:szCs w:val="22"/>
              </w:rPr>
            </w:pPr>
            <w:ins w:id="90383"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26B07807" w14:textId="77777777" w:rsidR="00646540" w:rsidRPr="00646540" w:rsidRDefault="00646540" w:rsidP="00646540">
            <w:pPr>
              <w:spacing w:before="0" w:after="0" w:line="240" w:lineRule="auto"/>
              <w:jc w:val="center"/>
              <w:rPr>
                <w:ins w:id="90384" w:author="pete jones" w:date="2022-01-11T16:56:00Z"/>
                <w:rFonts w:ascii="Calibri" w:hAnsi="Calibri" w:cs="Calibri"/>
                <w:color w:val="000000"/>
                <w:sz w:val="22"/>
                <w:szCs w:val="22"/>
              </w:rPr>
            </w:pPr>
            <w:ins w:id="90385"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5AF97444" w14:textId="77777777" w:rsidR="00646540" w:rsidRPr="00646540" w:rsidRDefault="00646540" w:rsidP="00646540">
            <w:pPr>
              <w:spacing w:before="0" w:after="0" w:line="240" w:lineRule="auto"/>
              <w:jc w:val="center"/>
              <w:rPr>
                <w:ins w:id="90386" w:author="pete jones" w:date="2022-01-11T16:56:00Z"/>
                <w:rFonts w:ascii="Calibri" w:hAnsi="Calibri" w:cs="Calibri"/>
                <w:color w:val="000000"/>
                <w:sz w:val="22"/>
                <w:szCs w:val="22"/>
              </w:rPr>
            </w:pPr>
            <w:ins w:id="9038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EEE38BC" w14:textId="77777777" w:rsidR="00646540" w:rsidRPr="00646540" w:rsidRDefault="00646540" w:rsidP="00646540">
            <w:pPr>
              <w:spacing w:before="0" w:after="0" w:line="240" w:lineRule="auto"/>
              <w:jc w:val="center"/>
              <w:rPr>
                <w:ins w:id="90388" w:author="pete jones" w:date="2022-01-11T16:56:00Z"/>
                <w:rFonts w:ascii="Calibri" w:hAnsi="Calibri" w:cs="Calibri"/>
                <w:color w:val="000000"/>
                <w:sz w:val="22"/>
                <w:szCs w:val="22"/>
              </w:rPr>
            </w:pPr>
            <w:ins w:id="9038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4034A95" w14:textId="77777777" w:rsidR="00646540" w:rsidRPr="00646540" w:rsidRDefault="00646540" w:rsidP="00646540">
            <w:pPr>
              <w:spacing w:before="0" w:after="0" w:line="240" w:lineRule="auto"/>
              <w:jc w:val="center"/>
              <w:rPr>
                <w:ins w:id="90390" w:author="pete jones" w:date="2022-01-11T16:56:00Z"/>
                <w:rFonts w:ascii="Calibri" w:hAnsi="Calibri" w:cs="Calibri"/>
                <w:color w:val="000000"/>
                <w:sz w:val="22"/>
                <w:szCs w:val="22"/>
              </w:rPr>
            </w:pPr>
            <w:ins w:id="9039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D50F825" w14:textId="77777777" w:rsidR="00646540" w:rsidRPr="00646540" w:rsidRDefault="00646540" w:rsidP="00646540">
            <w:pPr>
              <w:spacing w:before="0" w:after="0" w:line="240" w:lineRule="auto"/>
              <w:jc w:val="center"/>
              <w:rPr>
                <w:ins w:id="90392" w:author="pete jones" w:date="2022-01-11T16:56:00Z"/>
                <w:rFonts w:ascii="Calibri" w:hAnsi="Calibri" w:cs="Calibri"/>
                <w:color w:val="000000"/>
                <w:sz w:val="22"/>
                <w:szCs w:val="22"/>
              </w:rPr>
            </w:pPr>
            <w:ins w:id="9039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4C57E3" w14:textId="77777777" w:rsidR="00646540" w:rsidRPr="00646540" w:rsidRDefault="00646540" w:rsidP="00646540">
            <w:pPr>
              <w:spacing w:before="0" w:after="0" w:line="240" w:lineRule="auto"/>
              <w:jc w:val="center"/>
              <w:rPr>
                <w:ins w:id="90394" w:author="pete jones" w:date="2022-01-11T16:56:00Z"/>
                <w:rFonts w:ascii="Calibri" w:hAnsi="Calibri" w:cs="Calibri"/>
                <w:color w:val="000000"/>
                <w:sz w:val="22"/>
                <w:szCs w:val="22"/>
              </w:rPr>
            </w:pPr>
            <w:ins w:id="9039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D4A55C" w14:textId="77777777" w:rsidR="00646540" w:rsidRPr="00646540" w:rsidRDefault="00646540" w:rsidP="00646540">
            <w:pPr>
              <w:spacing w:before="0" w:after="0" w:line="240" w:lineRule="auto"/>
              <w:jc w:val="center"/>
              <w:rPr>
                <w:ins w:id="90396" w:author="pete jones" w:date="2022-01-11T16:56:00Z"/>
                <w:rFonts w:ascii="Calibri" w:hAnsi="Calibri" w:cs="Calibri"/>
                <w:color w:val="000000"/>
                <w:sz w:val="22"/>
                <w:szCs w:val="22"/>
              </w:rPr>
            </w:pPr>
            <w:ins w:id="9039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D8AB0B" w14:textId="77777777" w:rsidR="00646540" w:rsidRPr="00646540" w:rsidRDefault="00646540" w:rsidP="00646540">
            <w:pPr>
              <w:spacing w:before="0" w:after="0" w:line="240" w:lineRule="auto"/>
              <w:jc w:val="center"/>
              <w:rPr>
                <w:ins w:id="90398" w:author="pete jones" w:date="2022-01-11T16:56:00Z"/>
                <w:rFonts w:ascii="Calibri" w:hAnsi="Calibri" w:cs="Calibri"/>
                <w:color w:val="000000"/>
                <w:sz w:val="22"/>
                <w:szCs w:val="22"/>
              </w:rPr>
            </w:pPr>
            <w:ins w:id="9039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2678B3" w14:textId="77777777" w:rsidR="00646540" w:rsidRPr="00646540" w:rsidRDefault="00646540" w:rsidP="00646540">
            <w:pPr>
              <w:spacing w:before="0" w:after="0" w:line="240" w:lineRule="auto"/>
              <w:jc w:val="center"/>
              <w:rPr>
                <w:ins w:id="90400" w:author="pete jones" w:date="2022-01-11T16:56:00Z"/>
                <w:rFonts w:ascii="Calibri" w:hAnsi="Calibri" w:cs="Calibri"/>
                <w:color w:val="000000"/>
                <w:sz w:val="22"/>
                <w:szCs w:val="22"/>
              </w:rPr>
            </w:pPr>
            <w:ins w:id="9040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F12B3F" w14:textId="77777777" w:rsidR="00646540" w:rsidRPr="00646540" w:rsidRDefault="00646540" w:rsidP="00646540">
            <w:pPr>
              <w:spacing w:before="0" w:after="0" w:line="240" w:lineRule="auto"/>
              <w:jc w:val="center"/>
              <w:rPr>
                <w:ins w:id="90402" w:author="pete jones" w:date="2022-01-11T16:56:00Z"/>
                <w:rFonts w:ascii="Calibri" w:hAnsi="Calibri" w:cs="Calibri"/>
                <w:color w:val="000000"/>
                <w:sz w:val="22"/>
                <w:szCs w:val="22"/>
              </w:rPr>
            </w:pPr>
            <w:ins w:id="90403"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14B68C" w14:textId="77777777" w:rsidR="00646540" w:rsidRPr="00646540" w:rsidRDefault="00646540" w:rsidP="00646540">
            <w:pPr>
              <w:spacing w:before="0" w:after="0" w:line="240" w:lineRule="auto"/>
              <w:jc w:val="center"/>
              <w:rPr>
                <w:ins w:id="90404" w:author="pete jones" w:date="2022-01-11T16:56:00Z"/>
                <w:rFonts w:ascii="Calibri" w:hAnsi="Calibri" w:cs="Calibri"/>
                <w:color w:val="000000"/>
                <w:sz w:val="22"/>
                <w:szCs w:val="22"/>
              </w:rPr>
            </w:pPr>
            <w:ins w:id="90405" w:author="pete jones" w:date="2022-01-11T16:56:00Z">
              <w:r w:rsidRPr="00646540">
                <w:rPr>
                  <w:rFonts w:ascii="Calibri" w:hAnsi="Calibri" w:cs="Calibri"/>
                  <w:color w:val="000000"/>
                  <w:sz w:val="22"/>
                  <w:szCs w:val="22"/>
                </w:rPr>
                <w:t> </w:t>
              </w:r>
            </w:ins>
          </w:p>
        </w:tc>
      </w:tr>
      <w:tr w:rsidR="00646540" w:rsidRPr="00646540" w14:paraId="51681254" w14:textId="77777777" w:rsidTr="00646540">
        <w:trPr>
          <w:trHeight w:val="300"/>
          <w:ins w:id="90406"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DB7DE97" w14:textId="77777777" w:rsidR="00646540" w:rsidRPr="00646540" w:rsidRDefault="00646540" w:rsidP="00646540">
            <w:pPr>
              <w:spacing w:before="0" w:after="0" w:line="240" w:lineRule="auto"/>
              <w:jc w:val="center"/>
              <w:rPr>
                <w:ins w:id="90407" w:author="pete jones" w:date="2022-01-11T16:56:00Z"/>
                <w:rFonts w:ascii="Calibri" w:hAnsi="Calibri" w:cs="Calibri"/>
                <w:color w:val="000000"/>
                <w:sz w:val="22"/>
                <w:szCs w:val="22"/>
              </w:rPr>
            </w:pPr>
            <w:ins w:id="90408"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1E321E5" w14:textId="77777777" w:rsidR="00646540" w:rsidRPr="00646540" w:rsidRDefault="00646540" w:rsidP="00646540">
            <w:pPr>
              <w:spacing w:before="0" w:after="0" w:line="240" w:lineRule="auto"/>
              <w:jc w:val="left"/>
              <w:rPr>
                <w:ins w:id="90409" w:author="pete jones" w:date="2022-01-11T16:56:00Z"/>
                <w:rFonts w:ascii="Calibri" w:hAnsi="Calibri" w:cs="Calibri"/>
                <w:color w:val="000000"/>
                <w:sz w:val="22"/>
                <w:szCs w:val="22"/>
              </w:rPr>
            </w:pPr>
            <w:ins w:id="90410" w:author="pete jones" w:date="2022-01-11T16:56:00Z">
              <w:r w:rsidRPr="00646540">
                <w:rPr>
                  <w:rFonts w:ascii="Calibri" w:hAnsi="Calibri" w:cs="Calibri"/>
                  <w:color w:val="000000"/>
                  <w:sz w:val="22"/>
                  <w:szCs w:val="22"/>
                </w:rPr>
                <w:t>Vibration and Noise</w:t>
              </w:r>
            </w:ins>
          </w:p>
        </w:tc>
        <w:tc>
          <w:tcPr>
            <w:tcW w:w="419" w:type="dxa"/>
            <w:tcBorders>
              <w:top w:val="nil"/>
              <w:left w:val="nil"/>
              <w:bottom w:val="single" w:sz="4" w:space="0" w:color="auto"/>
              <w:right w:val="single" w:sz="4" w:space="0" w:color="auto"/>
            </w:tcBorders>
            <w:shd w:val="clear" w:color="auto" w:fill="auto"/>
            <w:noWrap/>
            <w:vAlign w:val="bottom"/>
            <w:hideMark/>
          </w:tcPr>
          <w:p w14:paraId="21981C45" w14:textId="77777777" w:rsidR="00646540" w:rsidRPr="00646540" w:rsidRDefault="00646540" w:rsidP="00646540">
            <w:pPr>
              <w:spacing w:before="0" w:after="0" w:line="240" w:lineRule="auto"/>
              <w:jc w:val="center"/>
              <w:rPr>
                <w:ins w:id="90411" w:author="pete jones" w:date="2022-01-11T16:56:00Z"/>
                <w:rFonts w:ascii="Calibri" w:hAnsi="Calibri" w:cs="Calibri"/>
                <w:color w:val="000000"/>
                <w:sz w:val="22"/>
                <w:szCs w:val="22"/>
              </w:rPr>
            </w:pPr>
            <w:ins w:id="90412"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638140E1" w14:textId="77777777" w:rsidR="00646540" w:rsidRPr="00646540" w:rsidRDefault="00646540" w:rsidP="00646540">
            <w:pPr>
              <w:spacing w:before="0" w:after="0" w:line="240" w:lineRule="auto"/>
              <w:jc w:val="center"/>
              <w:rPr>
                <w:ins w:id="90413" w:author="pete jones" w:date="2022-01-11T16:56:00Z"/>
                <w:rFonts w:ascii="Calibri" w:hAnsi="Calibri" w:cs="Calibri"/>
                <w:color w:val="000000"/>
                <w:sz w:val="22"/>
                <w:szCs w:val="22"/>
              </w:rPr>
            </w:pPr>
            <w:ins w:id="90414"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70A2F251" w14:textId="77777777" w:rsidR="00646540" w:rsidRPr="00646540" w:rsidRDefault="00646540" w:rsidP="00646540">
            <w:pPr>
              <w:spacing w:before="0" w:after="0" w:line="240" w:lineRule="auto"/>
              <w:jc w:val="center"/>
              <w:rPr>
                <w:ins w:id="90415" w:author="pete jones" w:date="2022-01-11T16:56:00Z"/>
                <w:rFonts w:ascii="Calibri" w:hAnsi="Calibri" w:cs="Calibri"/>
                <w:color w:val="000000"/>
                <w:sz w:val="22"/>
                <w:szCs w:val="22"/>
              </w:rPr>
            </w:pPr>
            <w:ins w:id="9041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63713EC" w14:textId="77777777" w:rsidR="00646540" w:rsidRPr="00646540" w:rsidRDefault="00646540" w:rsidP="00646540">
            <w:pPr>
              <w:spacing w:before="0" w:after="0" w:line="240" w:lineRule="auto"/>
              <w:jc w:val="center"/>
              <w:rPr>
                <w:ins w:id="90417" w:author="pete jones" w:date="2022-01-11T16:56:00Z"/>
                <w:rFonts w:ascii="Calibri" w:hAnsi="Calibri" w:cs="Calibri"/>
                <w:color w:val="000000"/>
                <w:sz w:val="22"/>
                <w:szCs w:val="22"/>
              </w:rPr>
            </w:pPr>
            <w:ins w:id="9041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A04205E" w14:textId="77777777" w:rsidR="00646540" w:rsidRPr="00646540" w:rsidRDefault="00646540" w:rsidP="00646540">
            <w:pPr>
              <w:spacing w:before="0" w:after="0" w:line="240" w:lineRule="auto"/>
              <w:jc w:val="center"/>
              <w:rPr>
                <w:ins w:id="90419" w:author="pete jones" w:date="2022-01-11T16:56:00Z"/>
                <w:rFonts w:ascii="Calibri" w:hAnsi="Calibri" w:cs="Calibri"/>
                <w:color w:val="000000"/>
                <w:sz w:val="22"/>
                <w:szCs w:val="22"/>
              </w:rPr>
            </w:pPr>
            <w:ins w:id="9042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B5ABBF9" w14:textId="77777777" w:rsidR="00646540" w:rsidRPr="00646540" w:rsidRDefault="00646540" w:rsidP="00646540">
            <w:pPr>
              <w:spacing w:before="0" w:after="0" w:line="240" w:lineRule="auto"/>
              <w:jc w:val="center"/>
              <w:rPr>
                <w:ins w:id="90421" w:author="pete jones" w:date="2022-01-11T16:56:00Z"/>
                <w:rFonts w:ascii="Calibri" w:hAnsi="Calibri" w:cs="Calibri"/>
                <w:color w:val="000000"/>
                <w:sz w:val="22"/>
                <w:szCs w:val="22"/>
              </w:rPr>
            </w:pPr>
            <w:ins w:id="9042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EA02D2" w14:textId="77777777" w:rsidR="00646540" w:rsidRPr="00646540" w:rsidRDefault="00646540" w:rsidP="00646540">
            <w:pPr>
              <w:spacing w:before="0" w:after="0" w:line="240" w:lineRule="auto"/>
              <w:jc w:val="center"/>
              <w:rPr>
                <w:ins w:id="90423" w:author="pete jones" w:date="2022-01-11T16:56:00Z"/>
                <w:rFonts w:ascii="Calibri" w:hAnsi="Calibri" w:cs="Calibri"/>
                <w:color w:val="000000"/>
                <w:sz w:val="22"/>
                <w:szCs w:val="22"/>
              </w:rPr>
            </w:pPr>
            <w:ins w:id="9042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7AF114" w14:textId="77777777" w:rsidR="00646540" w:rsidRPr="00646540" w:rsidRDefault="00646540" w:rsidP="00646540">
            <w:pPr>
              <w:spacing w:before="0" w:after="0" w:line="240" w:lineRule="auto"/>
              <w:jc w:val="center"/>
              <w:rPr>
                <w:ins w:id="90425" w:author="pete jones" w:date="2022-01-11T16:56:00Z"/>
                <w:rFonts w:ascii="Calibri" w:hAnsi="Calibri" w:cs="Calibri"/>
                <w:color w:val="000000"/>
                <w:sz w:val="22"/>
                <w:szCs w:val="22"/>
              </w:rPr>
            </w:pPr>
            <w:ins w:id="9042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7F6E59" w14:textId="77777777" w:rsidR="00646540" w:rsidRPr="00646540" w:rsidRDefault="00646540" w:rsidP="00646540">
            <w:pPr>
              <w:spacing w:before="0" w:after="0" w:line="240" w:lineRule="auto"/>
              <w:jc w:val="center"/>
              <w:rPr>
                <w:ins w:id="90427" w:author="pete jones" w:date="2022-01-11T16:56:00Z"/>
                <w:rFonts w:ascii="Calibri" w:hAnsi="Calibri" w:cs="Calibri"/>
                <w:color w:val="000000"/>
                <w:sz w:val="22"/>
                <w:szCs w:val="22"/>
              </w:rPr>
            </w:pPr>
            <w:ins w:id="9042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B91D41" w14:textId="77777777" w:rsidR="00646540" w:rsidRPr="00646540" w:rsidRDefault="00646540" w:rsidP="00646540">
            <w:pPr>
              <w:spacing w:before="0" w:after="0" w:line="240" w:lineRule="auto"/>
              <w:jc w:val="center"/>
              <w:rPr>
                <w:ins w:id="90429" w:author="pete jones" w:date="2022-01-11T16:56:00Z"/>
                <w:rFonts w:ascii="Calibri" w:hAnsi="Calibri" w:cs="Calibri"/>
                <w:color w:val="000000"/>
                <w:sz w:val="22"/>
                <w:szCs w:val="22"/>
              </w:rPr>
            </w:pPr>
            <w:ins w:id="9043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A4270D" w14:textId="77777777" w:rsidR="00646540" w:rsidRPr="00646540" w:rsidRDefault="00646540" w:rsidP="00646540">
            <w:pPr>
              <w:spacing w:before="0" w:after="0" w:line="240" w:lineRule="auto"/>
              <w:jc w:val="center"/>
              <w:rPr>
                <w:ins w:id="90431" w:author="pete jones" w:date="2022-01-11T16:56:00Z"/>
                <w:rFonts w:ascii="Calibri" w:hAnsi="Calibri" w:cs="Calibri"/>
                <w:color w:val="000000"/>
                <w:sz w:val="22"/>
                <w:szCs w:val="22"/>
              </w:rPr>
            </w:pPr>
            <w:ins w:id="90432"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7AC86F" w14:textId="77777777" w:rsidR="00646540" w:rsidRPr="00646540" w:rsidRDefault="00646540" w:rsidP="00646540">
            <w:pPr>
              <w:spacing w:before="0" w:after="0" w:line="240" w:lineRule="auto"/>
              <w:jc w:val="center"/>
              <w:rPr>
                <w:ins w:id="90433" w:author="pete jones" w:date="2022-01-11T16:56:00Z"/>
                <w:rFonts w:ascii="Calibri" w:hAnsi="Calibri" w:cs="Calibri"/>
                <w:color w:val="000000"/>
                <w:sz w:val="22"/>
                <w:szCs w:val="22"/>
              </w:rPr>
            </w:pPr>
            <w:ins w:id="90434" w:author="pete jones" w:date="2022-01-11T16:56:00Z">
              <w:r w:rsidRPr="00646540">
                <w:rPr>
                  <w:rFonts w:ascii="Calibri" w:hAnsi="Calibri" w:cs="Calibri"/>
                  <w:color w:val="000000"/>
                  <w:sz w:val="22"/>
                  <w:szCs w:val="22"/>
                </w:rPr>
                <w:t> </w:t>
              </w:r>
            </w:ins>
          </w:p>
        </w:tc>
      </w:tr>
      <w:tr w:rsidR="00646540" w:rsidRPr="00646540" w14:paraId="324CD523" w14:textId="77777777" w:rsidTr="00646540">
        <w:trPr>
          <w:trHeight w:val="300"/>
          <w:ins w:id="90435"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0940FB6" w14:textId="77777777" w:rsidR="00646540" w:rsidRPr="00646540" w:rsidRDefault="00646540" w:rsidP="00646540">
            <w:pPr>
              <w:spacing w:before="0" w:after="0" w:line="240" w:lineRule="auto"/>
              <w:jc w:val="center"/>
              <w:rPr>
                <w:ins w:id="90436" w:author="pete jones" w:date="2022-01-11T16:56:00Z"/>
                <w:rFonts w:ascii="Calibri" w:hAnsi="Calibri" w:cs="Calibri"/>
                <w:color w:val="000000"/>
                <w:sz w:val="22"/>
                <w:szCs w:val="22"/>
              </w:rPr>
            </w:pPr>
            <w:ins w:id="90437"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B2B81DF" w14:textId="77777777" w:rsidR="00646540" w:rsidRPr="00646540" w:rsidRDefault="00646540" w:rsidP="00646540">
            <w:pPr>
              <w:spacing w:before="0" w:after="0" w:line="240" w:lineRule="auto"/>
              <w:jc w:val="left"/>
              <w:rPr>
                <w:ins w:id="90438" w:author="pete jones" w:date="2022-01-11T16:56:00Z"/>
                <w:rFonts w:ascii="Calibri" w:hAnsi="Calibri" w:cs="Calibri"/>
                <w:color w:val="000000"/>
                <w:sz w:val="22"/>
                <w:szCs w:val="22"/>
              </w:rPr>
            </w:pPr>
            <w:ins w:id="90439" w:author="pete jones" w:date="2022-01-11T16:56:00Z">
              <w:r w:rsidRPr="00646540">
                <w:rPr>
                  <w:rFonts w:ascii="Calibri" w:hAnsi="Calibri" w:cs="Calibri"/>
                  <w:color w:val="000000"/>
                  <w:sz w:val="22"/>
                  <w:szCs w:val="22"/>
                </w:rPr>
                <w:t>Kinematics and Dynamics of Machinery</w:t>
              </w:r>
            </w:ins>
          </w:p>
        </w:tc>
        <w:tc>
          <w:tcPr>
            <w:tcW w:w="419" w:type="dxa"/>
            <w:tcBorders>
              <w:top w:val="nil"/>
              <w:left w:val="nil"/>
              <w:bottom w:val="single" w:sz="4" w:space="0" w:color="auto"/>
              <w:right w:val="single" w:sz="4" w:space="0" w:color="auto"/>
            </w:tcBorders>
            <w:shd w:val="clear" w:color="auto" w:fill="auto"/>
            <w:noWrap/>
            <w:vAlign w:val="bottom"/>
            <w:hideMark/>
          </w:tcPr>
          <w:p w14:paraId="7F223029" w14:textId="77777777" w:rsidR="00646540" w:rsidRPr="00646540" w:rsidRDefault="00646540" w:rsidP="00646540">
            <w:pPr>
              <w:spacing w:before="0" w:after="0" w:line="240" w:lineRule="auto"/>
              <w:jc w:val="center"/>
              <w:rPr>
                <w:ins w:id="90440" w:author="pete jones" w:date="2022-01-11T16:56:00Z"/>
                <w:rFonts w:ascii="Calibri" w:hAnsi="Calibri" w:cs="Calibri"/>
                <w:color w:val="000000"/>
                <w:sz w:val="22"/>
                <w:szCs w:val="22"/>
              </w:rPr>
            </w:pPr>
            <w:ins w:id="90441"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5D9E8150" w14:textId="77777777" w:rsidR="00646540" w:rsidRPr="00646540" w:rsidRDefault="00646540" w:rsidP="00646540">
            <w:pPr>
              <w:spacing w:before="0" w:after="0" w:line="240" w:lineRule="auto"/>
              <w:jc w:val="center"/>
              <w:rPr>
                <w:ins w:id="90442" w:author="pete jones" w:date="2022-01-11T16:56:00Z"/>
                <w:rFonts w:ascii="Calibri" w:hAnsi="Calibri" w:cs="Calibri"/>
                <w:color w:val="000000"/>
                <w:sz w:val="22"/>
                <w:szCs w:val="22"/>
              </w:rPr>
            </w:pPr>
            <w:ins w:id="90443"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24D3D3F9" w14:textId="77777777" w:rsidR="00646540" w:rsidRPr="00646540" w:rsidRDefault="00646540" w:rsidP="00646540">
            <w:pPr>
              <w:spacing w:before="0" w:after="0" w:line="240" w:lineRule="auto"/>
              <w:jc w:val="center"/>
              <w:rPr>
                <w:ins w:id="90444" w:author="pete jones" w:date="2022-01-11T16:56:00Z"/>
                <w:rFonts w:ascii="Calibri" w:hAnsi="Calibri" w:cs="Calibri"/>
                <w:color w:val="000000"/>
                <w:sz w:val="22"/>
                <w:szCs w:val="22"/>
              </w:rPr>
            </w:pPr>
            <w:ins w:id="9044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D77BF3C" w14:textId="77777777" w:rsidR="00646540" w:rsidRPr="00646540" w:rsidRDefault="00646540" w:rsidP="00646540">
            <w:pPr>
              <w:spacing w:before="0" w:after="0" w:line="240" w:lineRule="auto"/>
              <w:jc w:val="center"/>
              <w:rPr>
                <w:ins w:id="90446" w:author="pete jones" w:date="2022-01-11T16:56:00Z"/>
                <w:rFonts w:ascii="Calibri" w:hAnsi="Calibri" w:cs="Calibri"/>
                <w:color w:val="000000"/>
                <w:sz w:val="22"/>
                <w:szCs w:val="22"/>
              </w:rPr>
            </w:pPr>
            <w:ins w:id="9044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5F06173" w14:textId="77777777" w:rsidR="00646540" w:rsidRPr="00646540" w:rsidRDefault="00646540" w:rsidP="00646540">
            <w:pPr>
              <w:spacing w:before="0" w:after="0" w:line="240" w:lineRule="auto"/>
              <w:jc w:val="center"/>
              <w:rPr>
                <w:ins w:id="90448" w:author="pete jones" w:date="2022-01-11T16:56:00Z"/>
                <w:rFonts w:ascii="Calibri" w:hAnsi="Calibri" w:cs="Calibri"/>
                <w:color w:val="000000"/>
                <w:sz w:val="22"/>
                <w:szCs w:val="22"/>
              </w:rPr>
            </w:pPr>
            <w:ins w:id="9044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1D74DF9" w14:textId="77777777" w:rsidR="00646540" w:rsidRPr="00646540" w:rsidRDefault="00646540" w:rsidP="00646540">
            <w:pPr>
              <w:spacing w:before="0" w:after="0" w:line="240" w:lineRule="auto"/>
              <w:jc w:val="center"/>
              <w:rPr>
                <w:ins w:id="90450" w:author="pete jones" w:date="2022-01-11T16:56:00Z"/>
                <w:rFonts w:ascii="Calibri" w:hAnsi="Calibri" w:cs="Calibri"/>
                <w:color w:val="000000"/>
                <w:sz w:val="22"/>
                <w:szCs w:val="22"/>
              </w:rPr>
            </w:pPr>
            <w:ins w:id="9045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D71118" w14:textId="77777777" w:rsidR="00646540" w:rsidRPr="00646540" w:rsidRDefault="00646540" w:rsidP="00646540">
            <w:pPr>
              <w:spacing w:before="0" w:after="0" w:line="240" w:lineRule="auto"/>
              <w:jc w:val="center"/>
              <w:rPr>
                <w:ins w:id="90452" w:author="pete jones" w:date="2022-01-11T16:56:00Z"/>
                <w:rFonts w:ascii="Calibri" w:hAnsi="Calibri" w:cs="Calibri"/>
                <w:color w:val="000000"/>
                <w:sz w:val="22"/>
                <w:szCs w:val="22"/>
              </w:rPr>
            </w:pPr>
            <w:ins w:id="9045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B76BB5" w14:textId="77777777" w:rsidR="00646540" w:rsidRPr="00646540" w:rsidRDefault="00646540" w:rsidP="00646540">
            <w:pPr>
              <w:spacing w:before="0" w:after="0" w:line="240" w:lineRule="auto"/>
              <w:jc w:val="center"/>
              <w:rPr>
                <w:ins w:id="90454" w:author="pete jones" w:date="2022-01-11T16:56:00Z"/>
                <w:rFonts w:ascii="Calibri" w:hAnsi="Calibri" w:cs="Calibri"/>
                <w:color w:val="000000"/>
                <w:sz w:val="22"/>
                <w:szCs w:val="22"/>
              </w:rPr>
            </w:pPr>
            <w:ins w:id="9045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ABDC1E" w14:textId="77777777" w:rsidR="00646540" w:rsidRPr="00646540" w:rsidRDefault="00646540" w:rsidP="00646540">
            <w:pPr>
              <w:spacing w:before="0" w:after="0" w:line="240" w:lineRule="auto"/>
              <w:jc w:val="center"/>
              <w:rPr>
                <w:ins w:id="90456" w:author="pete jones" w:date="2022-01-11T16:56:00Z"/>
                <w:rFonts w:ascii="Calibri" w:hAnsi="Calibri" w:cs="Calibri"/>
                <w:color w:val="000000"/>
                <w:sz w:val="22"/>
                <w:szCs w:val="22"/>
              </w:rPr>
            </w:pPr>
            <w:ins w:id="9045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282AD0" w14:textId="77777777" w:rsidR="00646540" w:rsidRPr="00646540" w:rsidRDefault="00646540" w:rsidP="00646540">
            <w:pPr>
              <w:spacing w:before="0" w:after="0" w:line="240" w:lineRule="auto"/>
              <w:jc w:val="center"/>
              <w:rPr>
                <w:ins w:id="90458" w:author="pete jones" w:date="2022-01-11T16:56:00Z"/>
                <w:rFonts w:ascii="Calibri" w:hAnsi="Calibri" w:cs="Calibri"/>
                <w:color w:val="000000"/>
                <w:sz w:val="22"/>
                <w:szCs w:val="22"/>
              </w:rPr>
            </w:pPr>
            <w:ins w:id="9045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FF4514" w14:textId="77777777" w:rsidR="00646540" w:rsidRPr="00646540" w:rsidRDefault="00646540" w:rsidP="00646540">
            <w:pPr>
              <w:spacing w:before="0" w:after="0" w:line="240" w:lineRule="auto"/>
              <w:jc w:val="center"/>
              <w:rPr>
                <w:ins w:id="90460" w:author="pete jones" w:date="2022-01-11T16:56:00Z"/>
                <w:rFonts w:ascii="Calibri" w:hAnsi="Calibri" w:cs="Calibri"/>
                <w:color w:val="000000"/>
                <w:sz w:val="22"/>
                <w:szCs w:val="22"/>
              </w:rPr>
            </w:pPr>
            <w:ins w:id="90461"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209F019" w14:textId="77777777" w:rsidR="00646540" w:rsidRPr="00646540" w:rsidRDefault="00646540" w:rsidP="00646540">
            <w:pPr>
              <w:spacing w:before="0" w:after="0" w:line="240" w:lineRule="auto"/>
              <w:jc w:val="center"/>
              <w:rPr>
                <w:ins w:id="90462" w:author="pete jones" w:date="2022-01-11T16:56:00Z"/>
                <w:rFonts w:ascii="Calibri" w:hAnsi="Calibri" w:cs="Calibri"/>
                <w:color w:val="000000"/>
                <w:sz w:val="22"/>
                <w:szCs w:val="22"/>
              </w:rPr>
            </w:pPr>
            <w:ins w:id="90463" w:author="pete jones" w:date="2022-01-11T16:56:00Z">
              <w:r w:rsidRPr="00646540">
                <w:rPr>
                  <w:rFonts w:ascii="Calibri" w:hAnsi="Calibri" w:cs="Calibri"/>
                  <w:color w:val="000000"/>
                  <w:sz w:val="22"/>
                  <w:szCs w:val="22"/>
                </w:rPr>
                <w:t> </w:t>
              </w:r>
            </w:ins>
          </w:p>
        </w:tc>
      </w:tr>
      <w:tr w:rsidR="00646540" w:rsidRPr="00646540" w14:paraId="7BB0F034" w14:textId="77777777" w:rsidTr="00646540">
        <w:trPr>
          <w:trHeight w:val="300"/>
          <w:ins w:id="90464"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8996253" w14:textId="77777777" w:rsidR="00646540" w:rsidRPr="00646540" w:rsidRDefault="00646540" w:rsidP="00646540">
            <w:pPr>
              <w:spacing w:before="0" w:after="0" w:line="240" w:lineRule="auto"/>
              <w:jc w:val="center"/>
              <w:rPr>
                <w:ins w:id="90465" w:author="pete jones" w:date="2022-01-11T16:56:00Z"/>
                <w:rFonts w:ascii="Calibri" w:hAnsi="Calibri" w:cs="Calibri"/>
                <w:color w:val="000000"/>
                <w:sz w:val="22"/>
                <w:szCs w:val="22"/>
              </w:rPr>
            </w:pPr>
            <w:ins w:id="90466"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F5DF659" w14:textId="7B7F2914" w:rsidR="00646540" w:rsidRPr="00646540" w:rsidRDefault="00646540" w:rsidP="00646540">
            <w:pPr>
              <w:spacing w:before="0" w:after="0" w:line="240" w:lineRule="auto"/>
              <w:jc w:val="left"/>
              <w:rPr>
                <w:ins w:id="90467" w:author="pete jones" w:date="2022-01-11T16:56:00Z"/>
                <w:rFonts w:ascii="Calibri" w:hAnsi="Calibri" w:cs="Calibri"/>
                <w:color w:val="000000"/>
                <w:sz w:val="22"/>
                <w:szCs w:val="22"/>
              </w:rPr>
            </w:pPr>
            <w:ins w:id="90468" w:author="pete jones" w:date="2022-01-11T16:56:00Z">
              <w:r w:rsidRPr="00646540">
                <w:rPr>
                  <w:rFonts w:ascii="Calibri" w:hAnsi="Calibri" w:cs="Calibri"/>
                  <w:color w:val="000000"/>
                  <w:sz w:val="22"/>
                  <w:szCs w:val="22"/>
                </w:rPr>
                <w:t>Computer</w:t>
              </w:r>
            </w:ins>
            <w:ins w:id="90469" w:author="pete jones" w:date="2022-03-30T12:34:00Z">
              <w:r w:rsidR="00042512">
                <w:rPr>
                  <w:rFonts w:ascii="Calibri" w:hAnsi="Calibri" w:cs="Calibri"/>
                  <w:color w:val="000000"/>
                  <w:sz w:val="22"/>
                  <w:szCs w:val="22"/>
                </w:rPr>
                <w:t>-</w:t>
              </w:r>
            </w:ins>
            <w:ins w:id="90470" w:author="pete jones" w:date="2022-01-11T16:56:00Z">
              <w:r w:rsidRPr="00646540">
                <w:rPr>
                  <w:rFonts w:ascii="Calibri" w:hAnsi="Calibri" w:cs="Calibri"/>
                  <w:color w:val="000000"/>
                  <w:sz w:val="22"/>
                  <w:szCs w:val="22"/>
                </w:rPr>
                <w:t>Aided Engineering</w:t>
              </w:r>
            </w:ins>
          </w:p>
        </w:tc>
        <w:tc>
          <w:tcPr>
            <w:tcW w:w="419" w:type="dxa"/>
            <w:tcBorders>
              <w:top w:val="nil"/>
              <w:left w:val="nil"/>
              <w:bottom w:val="single" w:sz="4" w:space="0" w:color="auto"/>
              <w:right w:val="single" w:sz="4" w:space="0" w:color="auto"/>
            </w:tcBorders>
            <w:shd w:val="clear" w:color="auto" w:fill="auto"/>
            <w:noWrap/>
            <w:vAlign w:val="bottom"/>
            <w:hideMark/>
          </w:tcPr>
          <w:p w14:paraId="12C09943" w14:textId="77777777" w:rsidR="00646540" w:rsidRPr="00646540" w:rsidRDefault="00646540" w:rsidP="00646540">
            <w:pPr>
              <w:spacing w:before="0" w:after="0" w:line="240" w:lineRule="auto"/>
              <w:jc w:val="center"/>
              <w:rPr>
                <w:ins w:id="90471" w:author="pete jones" w:date="2022-01-11T16:56:00Z"/>
                <w:rFonts w:ascii="Calibri" w:hAnsi="Calibri" w:cs="Calibri"/>
                <w:color w:val="000000"/>
                <w:sz w:val="22"/>
                <w:szCs w:val="22"/>
              </w:rPr>
            </w:pPr>
            <w:ins w:id="90472" w:author="pete jones" w:date="2022-01-11T16:56: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01C46C85" w14:textId="77777777" w:rsidR="00646540" w:rsidRPr="00646540" w:rsidRDefault="00646540" w:rsidP="00646540">
            <w:pPr>
              <w:spacing w:before="0" w:after="0" w:line="240" w:lineRule="auto"/>
              <w:jc w:val="center"/>
              <w:rPr>
                <w:ins w:id="90473" w:author="pete jones" w:date="2022-01-11T16:56:00Z"/>
                <w:rFonts w:ascii="Calibri" w:hAnsi="Calibri" w:cs="Calibri"/>
                <w:color w:val="000000"/>
                <w:sz w:val="22"/>
                <w:szCs w:val="22"/>
              </w:rPr>
            </w:pPr>
            <w:ins w:id="90474"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6783E13D" w14:textId="77777777" w:rsidR="00646540" w:rsidRPr="00646540" w:rsidRDefault="00646540" w:rsidP="00646540">
            <w:pPr>
              <w:spacing w:before="0" w:after="0" w:line="240" w:lineRule="auto"/>
              <w:jc w:val="center"/>
              <w:rPr>
                <w:ins w:id="90475" w:author="pete jones" w:date="2022-01-11T16:56:00Z"/>
                <w:rFonts w:ascii="Calibri" w:hAnsi="Calibri" w:cs="Calibri"/>
                <w:color w:val="000000"/>
                <w:sz w:val="22"/>
                <w:szCs w:val="22"/>
              </w:rPr>
            </w:pPr>
            <w:ins w:id="9047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964C079" w14:textId="77777777" w:rsidR="00646540" w:rsidRPr="00646540" w:rsidRDefault="00646540" w:rsidP="00646540">
            <w:pPr>
              <w:spacing w:before="0" w:after="0" w:line="240" w:lineRule="auto"/>
              <w:jc w:val="center"/>
              <w:rPr>
                <w:ins w:id="90477" w:author="pete jones" w:date="2022-01-11T16:56:00Z"/>
                <w:rFonts w:ascii="Calibri" w:hAnsi="Calibri" w:cs="Calibri"/>
                <w:color w:val="000000"/>
                <w:sz w:val="22"/>
                <w:szCs w:val="22"/>
              </w:rPr>
            </w:pPr>
            <w:ins w:id="9047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938AE3C" w14:textId="77777777" w:rsidR="00646540" w:rsidRPr="00646540" w:rsidRDefault="00646540" w:rsidP="00646540">
            <w:pPr>
              <w:spacing w:before="0" w:after="0" w:line="240" w:lineRule="auto"/>
              <w:jc w:val="center"/>
              <w:rPr>
                <w:ins w:id="90479" w:author="pete jones" w:date="2022-01-11T16:56:00Z"/>
                <w:rFonts w:ascii="Calibri" w:hAnsi="Calibri" w:cs="Calibri"/>
                <w:color w:val="000000"/>
                <w:sz w:val="22"/>
                <w:szCs w:val="22"/>
              </w:rPr>
            </w:pPr>
            <w:ins w:id="9048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E810A30" w14:textId="77777777" w:rsidR="00646540" w:rsidRPr="00646540" w:rsidRDefault="00646540" w:rsidP="00646540">
            <w:pPr>
              <w:spacing w:before="0" w:after="0" w:line="240" w:lineRule="auto"/>
              <w:jc w:val="center"/>
              <w:rPr>
                <w:ins w:id="90481" w:author="pete jones" w:date="2022-01-11T16:56:00Z"/>
                <w:rFonts w:ascii="Calibri" w:hAnsi="Calibri" w:cs="Calibri"/>
                <w:color w:val="000000"/>
                <w:sz w:val="22"/>
                <w:szCs w:val="22"/>
              </w:rPr>
            </w:pPr>
            <w:ins w:id="9048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70BDD6" w14:textId="77777777" w:rsidR="00646540" w:rsidRPr="00646540" w:rsidRDefault="00646540" w:rsidP="00646540">
            <w:pPr>
              <w:spacing w:before="0" w:after="0" w:line="240" w:lineRule="auto"/>
              <w:jc w:val="center"/>
              <w:rPr>
                <w:ins w:id="90483" w:author="pete jones" w:date="2022-01-11T16:56:00Z"/>
                <w:rFonts w:ascii="Calibri" w:hAnsi="Calibri" w:cs="Calibri"/>
                <w:color w:val="000000"/>
                <w:sz w:val="22"/>
                <w:szCs w:val="22"/>
              </w:rPr>
            </w:pPr>
            <w:ins w:id="9048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2F91E2" w14:textId="77777777" w:rsidR="00646540" w:rsidRPr="00646540" w:rsidRDefault="00646540" w:rsidP="00646540">
            <w:pPr>
              <w:spacing w:before="0" w:after="0" w:line="240" w:lineRule="auto"/>
              <w:jc w:val="center"/>
              <w:rPr>
                <w:ins w:id="90485" w:author="pete jones" w:date="2022-01-11T16:56:00Z"/>
                <w:rFonts w:ascii="Calibri" w:hAnsi="Calibri" w:cs="Calibri"/>
                <w:color w:val="000000"/>
                <w:sz w:val="22"/>
                <w:szCs w:val="22"/>
              </w:rPr>
            </w:pPr>
            <w:ins w:id="9048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FC6E74" w14:textId="77777777" w:rsidR="00646540" w:rsidRPr="00646540" w:rsidRDefault="00646540" w:rsidP="00646540">
            <w:pPr>
              <w:spacing w:before="0" w:after="0" w:line="240" w:lineRule="auto"/>
              <w:jc w:val="center"/>
              <w:rPr>
                <w:ins w:id="90487" w:author="pete jones" w:date="2022-01-11T16:56:00Z"/>
                <w:rFonts w:ascii="Calibri" w:hAnsi="Calibri" w:cs="Calibri"/>
                <w:color w:val="000000"/>
                <w:sz w:val="22"/>
                <w:szCs w:val="22"/>
              </w:rPr>
            </w:pPr>
            <w:ins w:id="9048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2652CC" w14:textId="77777777" w:rsidR="00646540" w:rsidRPr="00646540" w:rsidRDefault="00646540" w:rsidP="00646540">
            <w:pPr>
              <w:spacing w:before="0" w:after="0" w:line="240" w:lineRule="auto"/>
              <w:jc w:val="center"/>
              <w:rPr>
                <w:ins w:id="90489" w:author="pete jones" w:date="2022-01-11T16:56:00Z"/>
                <w:rFonts w:ascii="Calibri" w:hAnsi="Calibri" w:cs="Calibri"/>
                <w:color w:val="000000"/>
                <w:sz w:val="22"/>
                <w:szCs w:val="22"/>
              </w:rPr>
            </w:pPr>
            <w:ins w:id="9049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434348" w14:textId="77777777" w:rsidR="00646540" w:rsidRPr="00646540" w:rsidRDefault="00646540" w:rsidP="00646540">
            <w:pPr>
              <w:spacing w:before="0" w:after="0" w:line="240" w:lineRule="auto"/>
              <w:jc w:val="center"/>
              <w:rPr>
                <w:ins w:id="90491" w:author="pete jones" w:date="2022-01-11T16:56:00Z"/>
                <w:rFonts w:ascii="Calibri" w:hAnsi="Calibri" w:cs="Calibri"/>
                <w:color w:val="000000"/>
                <w:sz w:val="22"/>
                <w:szCs w:val="22"/>
              </w:rPr>
            </w:pPr>
            <w:ins w:id="90492"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D7925EF" w14:textId="77777777" w:rsidR="00646540" w:rsidRPr="00646540" w:rsidRDefault="00646540" w:rsidP="00646540">
            <w:pPr>
              <w:spacing w:before="0" w:after="0" w:line="240" w:lineRule="auto"/>
              <w:jc w:val="center"/>
              <w:rPr>
                <w:ins w:id="90493" w:author="pete jones" w:date="2022-01-11T16:56:00Z"/>
                <w:rFonts w:ascii="Calibri" w:hAnsi="Calibri" w:cs="Calibri"/>
                <w:color w:val="000000"/>
                <w:sz w:val="22"/>
                <w:szCs w:val="22"/>
              </w:rPr>
            </w:pPr>
            <w:ins w:id="90494" w:author="pete jones" w:date="2022-01-11T16:56:00Z">
              <w:r w:rsidRPr="00646540">
                <w:rPr>
                  <w:rFonts w:ascii="Calibri" w:hAnsi="Calibri" w:cs="Calibri"/>
                  <w:color w:val="000000"/>
                  <w:sz w:val="22"/>
                  <w:szCs w:val="22"/>
                </w:rPr>
                <w:t> </w:t>
              </w:r>
            </w:ins>
          </w:p>
        </w:tc>
      </w:tr>
      <w:tr w:rsidR="00646540" w:rsidRPr="00646540" w14:paraId="498433EA" w14:textId="77777777" w:rsidTr="00646540">
        <w:trPr>
          <w:trHeight w:val="300"/>
          <w:ins w:id="90495"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DFBE570" w14:textId="77777777" w:rsidR="00646540" w:rsidRPr="00646540" w:rsidRDefault="00646540" w:rsidP="00646540">
            <w:pPr>
              <w:spacing w:before="0" w:after="0" w:line="240" w:lineRule="auto"/>
              <w:jc w:val="center"/>
              <w:rPr>
                <w:ins w:id="90496" w:author="pete jones" w:date="2022-01-11T16:56:00Z"/>
                <w:rFonts w:ascii="Calibri" w:hAnsi="Calibri" w:cs="Calibri"/>
                <w:color w:val="000000"/>
                <w:sz w:val="22"/>
                <w:szCs w:val="22"/>
              </w:rPr>
            </w:pPr>
            <w:ins w:id="90497"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39DDEEA" w14:textId="77777777" w:rsidR="00646540" w:rsidRPr="00646540" w:rsidRDefault="00646540" w:rsidP="00646540">
            <w:pPr>
              <w:spacing w:before="0" w:after="0" w:line="240" w:lineRule="auto"/>
              <w:jc w:val="left"/>
              <w:rPr>
                <w:ins w:id="90498" w:author="pete jones" w:date="2022-01-11T16:56:00Z"/>
                <w:rFonts w:ascii="Calibri" w:hAnsi="Calibri" w:cs="Calibri"/>
                <w:color w:val="000000"/>
                <w:sz w:val="22"/>
                <w:szCs w:val="22"/>
              </w:rPr>
            </w:pPr>
            <w:ins w:id="90499" w:author="pete jones" w:date="2022-01-11T16:56:00Z">
              <w:r w:rsidRPr="00646540">
                <w:rPr>
                  <w:rFonts w:ascii="Calibri" w:hAnsi="Calibri" w:cs="Calibri"/>
                  <w:color w:val="000000"/>
                  <w:sz w:val="22"/>
                  <w:szCs w:val="22"/>
                </w:rPr>
                <w:t>Ballistics and Rocket Propulsion</w:t>
              </w:r>
            </w:ins>
          </w:p>
        </w:tc>
        <w:tc>
          <w:tcPr>
            <w:tcW w:w="419" w:type="dxa"/>
            <w:tcBorders>
              <w:top w:val="nil"/>
              <w:left w:val="nil"/>
              <w:bottom w:val="single" w:sz="4" w:space="0" w:color="auto"/>
              <w:right w:val="single" w:sz="4" w:space="0" w:color="auto"/>
            </w:tcBorders>
            <w:shd w:val="clear" w:color="auto" w:fill="auto"/>
            <w:noWrap/>
            <w:vAlign w:val="bottom"/>
            <w:hideMark/>
          </w:tcPr>
          <w:p w14:paraId="6A7DA00E" w14:textId="77777777" w:rsidR="00646540" w:rsidRPr="00646540" w:rsidRDefault="00646540" w:rsidP="00646540">
            <w:pPr>
              <w:spacing w:before="0" w:after="0" w:line="240" w:lineRule="auto"/>
              <w:jc w:val="center"/>
              <w:rPr>
                <w:ins w:id="90500" w:author="pete jones" w:date="2022-01-11T16:56:00Z"/>
                <w:rFonts w:ascii="Calibri" w:hAnsi="Calibri" w:cs="Calibri"/>
                <w:color w:val="000000"/>
                <w:sz w:val="22"/>
                <w:szCs w:val="22"/>
              </w:rPr>
            </w:pPr>
            <w:ins w:id="90501" w:author="pete jones" w:date="2022-01-11T16:56: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70722C40" w14:textId="77777777" w:rsidR="00646540" w:rsidRPr="00646540" w:rsidRDefault="00646540" w:rsidP="00646540">
            <w:pPr>
              <w:spacing w:before="0" w:after="0" w:line="240" w:lineRule="auto"/>
              <w:jc w:val="center"/>
              <w:rPr>
                <w:ins w:id="90502" w:author="pete jones" w:date="2022-01-11T16:56:00Z"/>
                <w:rFonts w:ascii="Calibri" w:hAnsi="Calibri" w:cs="Calibri"/>
                <w:color w:val="000000"/>
                <w:sz w:val="22"/>
                <w:szCs w:val="22"/>
              </w:rPr>
            </w:pPr>
            <w:ins w:id="90503"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6718740E" w14:textId="77777777" w:rsidR="00646540" w:rsidRPr="00646540" w:rsidRDefault="00646540" w:rsidP="00646540">
            <w:pPr>
              <w:spacing w:before="0" w:after="0" w:line="240" w:lineRule="auto"/>
              <w:jc w:val="center"/>
              <w:rPr>
                <w:ins w:id="90504" w:author="pete jones" w:date="2022-01-11T16:56:00Z"/>
                <w:rFonts w:ascii="Calibri" w:hAnsi="Calibri" w:cs="Calibri"/>
                <w:color w:val="000000"/>
                <w:sz w:val="22"/>
                <w:szCs w:val="22"/>
              </w:rPr>
            </w:pPr>
            <w:ins w:id="9050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0293100" w14:textId="77777777" w:rsidR="00646540" w:rsidRPr="00646540" w:rsidRDefault="00646540" w:rsidP="00646540">
            <w:pPr>
              <w:spacing w:before="0" w:after="0" w:line="240" w:lineRule="auto"/>
              <w:jc w:val="center"/>
              <w:rPr>
                <w:ins w:id="90506" w:author="pete jones" w:date="2022-01-11T16:56:00Z"/>
                <w:rFonts w:ascii="Calibri" w:hAnsi="Calibri" w:cs="Calibri"/>
                <w:color w:val="000000"/>
                <w:sz w:val="22"/>
                <w:szCs w:val="22"/>
              </w:rPr>
            </w:pPr>
            <w:ins w:id="9050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749A6C4" w14:textId="77777777" w:rsidR="00646540" w:rsidRPr="00646540" w:rsidRDefault="00646540" w:rsidP="00646540">
            <w:pPr>
              <w:spacing w:before="0" w:after="0" w:line="240" w:lineRule="auto"/>
              <w:jc w:val="center"/>
              <w:rPr>
                <w:ins w:id="90508" w:author="pete jones" w:date="2022-01-11T16:56:00Z"/>
                <w:rFonts w:ascii="Calibri" w:hAnsi="Calibri" w:cs="Calibri"/>
                <w:color w:val="000000"/>
                <w:sz w:val="22"/>
                <w:szCs w:val="22"/>
              </w:rPr>
            </w:pPr>
            <w:ins w:id="90509"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F8F77E9" w14:textId="77777777" w:rsidR="00646540" w:rsidRPr="00646540" w:rsidRDefault="00646540" w:rsidP="00646540">
            <w:pPr>
              <w:spacing w:before="0" w:after="0" w:line="240" w:lineRule="auto"/>
              <w:jc w:val="center"/>
              <w:rPr>
                <w:ins w:id="90510" w:author="pete jones" w:date="2022-01-11T16:56:00Z"/>
                <w:rFonts w:ascii="Calibri" w:hAnsi="Calibri" w:cs="Calibri"/>
                <w:color w:val="000000"/>
                <w:sz w:val="22"/>
                <w:szCs w:val="22"/>
              </w:rPr>
            </w:pPr>
            <w:ins w:id="9051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F7DCCA" w14:textId="77777777" w:rsidR="00646540" w:rsidRPr="00646540" w:rsidRDefault="00646540" w:rsidP="00646540">
            <w:pPr>
              <w:spacing w:before="0" w:after="0" w:line="240" w:lineRule="auto"/>
              <w:jc w:val="center"/>
              <w:rPr>
                <w:ins w:id="90512" w:author="pete jones" w:date="2022-01-11T16:56:00Z"/>
                <w:rFonts w:ascii="Calibri" w:hAnsi="Calibri" w:cs="Calibri"/>
                <w:color w:val="000000"/>
                <w:sz w:val="22"/>
                <w:szCs w:val="22"/>
              </w:rPr>
            </w:pPr>
            <w:ins w:id="9051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DE259A" w14:textId="77777777" w:rsidR="00646540" w:rsidRPr="00646540" w:rsidRDefault="00646540" w:rsidP="00646540">
            <w:pPr>
              <w:spacing w:before="0" w:after="0" w:line="240" w:lineRule="auto"/>
              <w:jc w:val="center"/>
              <w:rPr>
                <w:ins w:id="90514" w:author="pete jones" w:date="2022-01-11T16:56:00Z"/>
                <w:rFonts w:ascii="Calibri" w:hAnsi="Calibri" w:cs="Calibri"/>
                <w:color w:val="000000"/>
                <w:sz w:val="22"/>
                <w:szCs w:val="22"/>
              </w:rPr>
            </w:pPr>
            <w:ins w:id="9051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552DDB" w14:textId="77777777" w:rsidR="00646540" w:rsidRPr="00646540" w:rsidRDefault="00646540" w:rsidP="00646540">
            <w:pPr>
              <w:spacing w:before="0" w:after="0" w:line="240" w:lineRule="auto"/>
              <w:jc w:val="center"/>
              <w:rPr>
                <w:ins w:id="90516" w:author="pete jones" w:date="2022-01-11T16:56:00Z"/>
                <w:rFonts w:ascii="Calibri" w:hAnsi="Calibri" w:cs="Calibri"/>
                <w:color w:val="000000"/>
                <w:sz w:val="22"/>
                <w:szCs w:val="22"/>
              </w:rPr>
            </w:pPr>
            <w:ins w:id="9051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CD0B24" w14:textId="77777777" w:rsidR="00646540" w:rsidRPr="00646540" w:rsidRDefault="00646540" w:rsidP="00646540">
            <w:pPr>
              <w:spacing w:before="0" w:after="0" w:line="240" w:lineRule="auto"/>
              <w:jc w:val="center"/>
              <w:rPr>
                <w:ins w:id="90518" w:author="pete jones" w:date="2022-01-11T16:56:00Z"/>
                <w:rFonts w:ascii="Calibri" w:hAnsi="Calibri" w:cs="Calibri"/>
                <w:color w:val="000000"/>
                <w:sz w:val="22"/>
                <w:szCs w:val="22"/>
              </w:rPr>
            </w:pPr>
            <w:ins w:id="9051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314316" w14:textId="77777777" w:rsidR="00646540" w:rsidRPr="00646540" w:rsidRDefault="00646540" w:rsidP="00646540">
            <w:pPr>
              <w:spacing w:before="0" w:after="0" w:line="240" w:lineRule="auto"/>
              <w:jc w:val="center"/>
              <w:rPr>
                <w:ins w:id="90520" w:author="pete jones" w:date="2022-01-11T16:56:00Z"/>
                <w:rFonts w:ascii="Calibri" w:hAnsi="Calibri" w:cs="Calibri"/>
                <w:color w:val="000000"/>
                <w:sz w:val="22"/>
                <w:szCs w:val="22"/>
              </w:rPr>
            </w:pPr>
            <w:ins w:id="90521"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CE7891F" w14:textId="77777777" w:rsidR="00646540" w:rsidRPr="00646540" w:rsidRDefault="00646540" w:rsidP="00646540">
            <w:pPr>
              <w:spacing w:before="0" w:after="0" w:line="240" w:lineRule="auto"/>
              <w:jc w:val="center"/>
              <w:rPr>
                <w:ins w:id="90522" w:author="pete jones" w:date="2022-01-11T16:56:00Z"/>
                <w:rFonts w:ascii="Calibri" w:hAnsi="Calibri" w:cs="Calibri"/>
                <w:color w:val="000000"/>
                <w:sz w:val="22"/>
                <w:szCs w:val="22"/>
              </w:rPr>
            </w:pPr>
            <w:ins w:id="90523" w:author="pete jones" w:date="2022-01-11T16:56:00Z">
              <w:r w:rsidRPr="00646540">
                <w:rPr>
                  <w:rFonts w:ascii="Calibri" w:hAnsi="Calibri" w:cs="Calibri"/>
                  <w:color w:val="000000"/>
                  <w:sz w:val="22"/>
                  <w:szCs w:val="22"/>
                </w:rPr>
                <w:t> </w:t>
              </w:r>
            </w:ins>
          </w:p>
        </w:tc>
      </w:tr>
      <w:tr w:rsidR="00646540" w:rsidRPr="00646540" w14:paraId="3A9699AC" w14:textId="77777777" w:rsidTr="00646540">
        <w:trPr>
          <w:trHeight w:val="300"/>
          <w:ins w:id="90524"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FC8870D" w14:textId="77777777" w:rsidR="00646540" w:rsidRPr="00646540" w:rsidRDefault="00646540" w:rsidP="00646540">
            <w:pPr>
              <w:spacing w:before="0" w:after="0" w:line="240" w:lineRule="auto"/>
              <w:jc w:val="center"/>
              <w:rPr>
                <w:ins w:id="90525" w:author="pete jones" w:date="2022-01-11T16:56:00Z"/>
                <w:rFonts w:ascii="Calibri" w:hAnsi="Calibri" w:cs="Calibri"/>
                <w:color w:val="000000"/>
                <w:sz w:val="22"/>
                <w:szCs w:val="22"/>
              </w:rPr>
            </w:pPr>
            <w:ins w:id="90526"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AF1DEE7" w14:textId="77777777" w:rsidR="00646540" w:rsidRPr="00646540" w:rsidRDefault="00646540" w:rsidP="00646540">
            <w:pPr>
              <w:spacing w:before="0" w:after="0" w:line="240" w:lineRule="auto"/>
              <w:jc w:val="left"/>
              <w:rPr>
                <w:ins w:id="90527" w:author="pete jones" w:date="2022-01-11T16:56:00Z"/>
                <w:rFonts w:ascii="Calibri" w:hAnsi="Calibri" w:cs="Calibri"/>
                <w:color w:val="000000"/>
                <w:sz w:val="22"/>
                <w:szCs w:val="22"/>
              </w:rPr>
            </w:pPr>
            <w:ins w:id="90528" w:author="pete jones" w:date="2022-01-11T16:56:00Z">
              <w:r w:rsidRPr="00646540">
                <w:rPr>
                  <w:rFonts w:ascii="Calibri" w:hAnsi="Calibri" w:cs="Calibri"/>
                  <w:color w:val="000000"/>
                  <w:sz w:val="22"/>
                  <w:szCs w:val="22"/>
                </w:rPr>
                <w:t>Fracture and Failure</w:t>
              </w:r>
            </w:ins>
          </w:p>
        </w:tc>
        <w:tc>
          <w:tcPr>
            <w:tcW w:w="419" w:type="dxa"/>
            <w:tcBorders>
              <w:top w:val="nil"/>
              <w:left w:val="nil"/>
              <w:bottom w:val="single" w:sz="4" w:space="0" w:color="auto"/>
              <w:right w:val="single" w:sz="4" w:space="0" w:color="auto"/>
            </w:tcBorders>
            <w:shd w:val="clear" w:color="auto" w:fill="auto"/>
            <w:noWrap/>
            <w:vAlign w:val="bottom"/>
            <w:hideMark/>
          </w:tcPr>
          <w:p w14:paraId="2C013463" w14:textId="77777777" w:rsidR="00646540" w:rsidRPr="00646540" w:rsidRDefault="00646540" w:rsidP="00646540">
            <w:pPr>
              <w:spacing w:before="0" w:after="0" w:line="240" w:lineRule="auto"/>
              <w:jc w:val="center"/>
              <w:rPr>
                <w:ins w:id="90529" w:author="pete jones" w:date="2022-01-11T16:56:00Z"/>
                <w:rFonts w:ascii="Calibri" w:hAnsi="Calibri" w:cs="Calibri"/>
                <w:color w:val="000000"/>
                <w:sz w:val="22"/>
                <w:szCs w:val="22"/>
              </w:rPr>
            </w:pPr>
            <w:ins w:id="90530"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4543862B" w14:textId="77777777" w:rsidR="00646540" w:rsidRPr="00646540" w:rsidRDefault="00646540" w:rsidP="00646540">
            <w:pPr>
              <w:spacing w:before="0" w:after="0" w:line="240" w:lineRule="auto"/>
              <w:jc w:val="center"/>
              <w:rPr>
                <w:ins w:id="90531" w:author="pete jones" w:date="2022-01-11T16:56:00Z"/>
                <w:rFonts w:ascii="Calibri" w:hAnsi="Calibri" w:cs="Calibri"/>
                <w:color w:val="000000"/>
                <w:sz w:val="22"/>
                <w:szCs w:val="22"/>
              </w:rPr>
            </w:pPr>
            <w:ins w:id="90532"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4A7EEF0B" w14:textId="77777777" w:rsidR="00646540" w:rsidRPr="00646540" w:rsidRDefault="00646540" w:rsidP="00646540">
            <w:pPr>
              <w:spacing w:before="0" w:after="0" w:line="240" w:lineRule="auto"/>
              <w:jc w:val="center"/>
              <w:rPr>
                <w:ins w:id="90533" w:author="pete jones" w:date="2022-01-11T16:56:00Z"/>
                <w:rFonts w:ascii="Calibri" w:hAnsi="Calibri" w:cs="Calibri"/>
                <w:color w:val="000000"/>
                <w:sz w:val="22"/>
                <w:szCs w:val="22"/>
              </w:rPr>
            </w:pPr>
            <w:ins w:id="9053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2A56785" w14:textId="77777777" w:rsidR="00646540" w:rsidRPr="00646540" w:rsidRDefault="00646540" w:rsidP="00646540">
            <w:pPr>
              <w:spacing w:before="0" w:after="0" w:line="240" w:lineRule="auto"/>
              <w:jc w:val="center"/>
              <w:rPr>
                <w:ins w:id="90535" w:author="pete jones" w:date="2022-01-11T16:56:00Z"/>
                <w:rFonts w:ascii="Calibri" w:hAnsi="Calibri" w:cs="Calibri"/>
                <w:color w:val="000000"/>
                <w:sz w:val="22"/>
                <w:szCs w:val="22"/>
              </w:rPr>
            </w:pPr>
            <w:ins w:id="9053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E8109B9" w14:textId="77777777" w:rsidR="00646540" w:rsidRPr="00646540" w:rsidRDefault="00646540" w:rsidP="00646540">
            <w:pPr>
              <w:spacing w:before="0" w:after="0" w:line="240" w:lineRule="auto"/>
              <w:jc w:val="center"/>
              <w:rPr>
                <w:ins w:id="90537" w:author="pete jones" w:date="2022-01-11T16:56:00Z"/>
                <w:rFonts w:ascii="Calibri" w:hAnsi="Calibri" w:cs="Calibri"/>
                <w:color w:val="000000"/>
                <w:sz w:val="22"/>
                <w:szCs w:val="22"/>
              </w:rPr>
            </w:pPr>
            <w:ins w:id="90538"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75EBEB9" w14:textId="77777777" w:rsidR="00646540" w:rsidRPr="00646540" w:rsidRDefault="00646540" w:rsidP="00646540">
            <w:pPr>
              <w:spacing w:before="0" w:after="0" w:line="240" w:lineRule="auto"/>
              <w:jc w:val="center"/>
              <w:rPr>
                <w:ins w:id="90539" w:author="pete jones" w:date="2022-01-11T16:56:00Z"/>
                <w:rFonts w:ascii="Calibri" w:hAnsi="Calibri" w:cs="Calibri"/>
                <w:color w:val="000000"/>
                <w:sz w:val="22"/>
                <w:szCs w:val="22"/>
              </w:rPr>
            </w:pPr>
            <w:ins w:id="9054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C798BF" w14:textId="77777777" w:rsidR="00646540" w:rsidRPr="00646540" w:rsidRDefault="00646540" w:rsidP="00646540">
            <w:pPr>
              <w:spacing w:before="0" w:after="0" w:line="240" w:lineRule="auto"/>
              <w:jc w:val="center"/>
              <w:rPr>
                <w:ins w:id="90541" w:author="pete jones" w:date="2022-01-11T16:56:00Z"/>
                <w:rFonts w:ascii="Calibri" w:hAnsi="Calibri" w:cs="Calibri"/>
                <w:color w:val="000000"/>
                <w:sz w:val="22"/>
                <w:szCs w:val="22"/>
              </w:rPr>
            </w:pPr>
            <w:ins w:id="9054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3BB38C" w14:textId="77777777" w:rsidR="00646540" w:rsidRPr="00646540" w:rsidRDefault="00646540" w:rsidP="00646540">
            <w:pPr>
              <w:spacing w:before="0" w:after="0" w:line="240" w:lineRule="auto"/>
              <w:jc w:val="center"/>
              <w:rPr>
                <w:ins w:id="90543" w:author="pete jones" w:date="2022-01-11T16:56:00Z"/>
                <w:rFonts w:ascii="Calibri" w:hAnsi="Calibri" w:cs="Calibri"/>
                <w:color w:val="000000"/>
                <w:sz w:val="22"/>
                <w:szCs w:val="22"/>
              </w:rPr>
            </w:pPr>
            <w:ins w:id="9054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63EBBC" w14:textId="77777777" w:rsidR="00646540" w:rsidRPr="00646540" w:rsidRDefault="00646540" w:rsidP="00646540">
            <w:pPr>
              <w:spacing w:before="0" w:after="0" w:line="240" w:lineRule="auto"/>
              <w:jc w:val="center"/>
              <w:rPr>
                <w:ins w:id="90545" w:author="pete jones" w:date="2022-01-11T16:56:00Z"/>
                <w:rFonts w:ascii="Calibri" w:hAnsi="Calibri" w:cs="Calibri"/>
                <w:color w:val="000000"/>
                <w:sz w:val="22"/>
                <w:szCs w:val="22"/>
              </w:rPr>
            </w:pPr>
            <w:ins w:id="9054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575805" w14:textId="77777777" w:rsidR="00646540" w:rsidRPr="00646540" w:rsidRDefault="00646540" w:rsidP="00646540">
            <w:pPr>
              <w:spacing w:before="0" w:after="0" w:line="240" w:lineRule="auto"/>
              <w:jc w:val="center"/>
              <w:rPr>
                <w:ins w:id="90547" w:author="pete jones" w:date="2022-01-11T16:56:00Z"/>
                <w:rFonts w:ascii="Calibri" w:hAnsi="Calibri" w:cs="Calibri"/>
                <w:color w:val="000000"/>
                <w:sz w:val="22"/>
                <w:szCs w:val="22"/>
              </w:rPr>
            </w:pPr>
            <w:ins w:id="9054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D8B805" w14:textId="77777777" w:rsidR="00646540" w:rsidRPr="00646540" w:rsidRDefault="00646540" w:rsidP="00646540">
            <w:pPr>
              <w:spacing w:before="0" w:after="0" w:line="240" w:lineRule="auto"/>
              <w:jc w:val="center"/>
              <w:rPr>
                <w:ins w:id="90549" w:author="pete jones" w:date="2022-01-11T16:56:00Z"/>
                <w:rFonts w:ascii="Calibri" w:hAnsi="Calibri" w:cs="Calibri"/>
                <w:color w:val="000000"/>
                <w:sz w:val="22"/>
                <w:szCs w:val="22"/>
              </w:rPr>
            </w:pPr>
            <w:ins w:id="90550"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3186990" w14:textId="77777777" w:rsidR="00646540" w:rsidRPr="00646540" w:rsidRDefault="00646540" w:rsidP="00646540">
            <w:pPr>
              <w:spacing w:before="0" w:after="0" w:line="240" w:lineRule="auto"/>
              <w:jc w:val="center"/>
              <w:rPr>
                <w:ins w:id="90551" w:author="pete jones" w:date="2022-01-11T16:56:00Z"/>
                <w:rFonts w:ascii="Calibri" w:hAnsi="Calibri" w:cs="Calibri"/>
                <w:color w:val="000000"/>
                <w:sz w:val="22"/>
                <w:szCs w:val="22"/>
              </w:rPr>
            </w:pPr>
            <w:ins w:id="90552" w:author="pete jones" w:date="2022-01-11T16:56:00Z">
              <w:r w:rsidRPr="00646540">
                <w:rPr>
                  <w:rFonts w:ascii="Calibri" w:hAnsi="Calibri" w:cs="Calibri"/>
                  <w:color w:val="000000"/>
                  <w:sz w:val="22"/>
                  <w:szCs w:val="22"/>
                </w:rPr>
                <w:t> </w:t>
              </w:r>
            </w:ins>
          </w:p>
        </w:tc>
      </w:tr>
      <w:tr w:rsidR="00646540" w:rsidRPr="00646540" w14:paraId="51E99A46" w14:textId="77777777" w:rsidTr="00646540">
        <w:trPr>
          <w:trHeight w:val="300"/>
          <w:ins w:id="90553"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E922597" w14:textId="77777777" w:rsidR="00646540" w:rsidRPr="00646540" w:rsidRDefault="00646540" w:rsidP="00646540">
            <w:pPr>
              <w:spacing w:before="0" w:after="0" w:line="240" w:lineRule="auto"/>
              <w:jc w:val="center"/>
              <w:rPr>
                <w:ins w:id="90554" w:author="pete jones" w:date="2022-01-11T16:56:00Z"/>
                <w:rFonts w:ascii="Calibri" w:hAnsi="Calibri" w:cs="Calibri"/>
                <w:color w:val="000000"/>
                <w:sz w:val="22"/>
                <w:szCs w:val="22"/>
              </w:rPr>
            </w:pPr>
            <w:ins w:id="90555"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7B8DDFD" w14:textId="77777777" w:rsidR="00646540" w:rsidRPr="00646540" w:rsidRDefault="00646540" w:rsidP="00646540">
            <w:pPr>
              <w:spacing w:before="0" w:after="0" w:line="240" w:lineRule="auto"/>
              <w:jc w:val="left"/>
              <w:rPr>
                <w:ins w:id="90556" w:author="pete jones" w:date="2022-01-11T16:56:00Z"/>
                <w:rFonts w:ascii="Calibri" w:hAnsi="Calibri" w:cs="Calibri"/>
                <w:color w:val="000000"/>
                <w:sz w:val="22"/>
                <w:szCs w:val="22"/>
              </w:rPr>
            </w:pPr>
            <w:ins w:id="90557" w:author="pete jones" w:date="2022-01-11T16:56:00Z">
              <w:r w:rsidRPr="00646540">
                <w:rPr>
                  <w:rFonts w:ascii="Calibri" w:hAnsi="Calibri" w:cs="Calibri"/>
                  <w:color w:val="000000"/>
                  <w:sz w:val="22"/>
                  <w:szCs w:val="22"/>
                </w:rPr>
                <w:t>Polymer Engineering - Processing and Manufacture</w:t>
              </w:r>
            </w:ins>
          </w:p>
        </w:tc>
        <w:tc>
          <w:tcPr>
            <w:tcW w:w="419" w:type="dxa"/>
            <w:tcBorders>
              <w:top w:val="nil"/>
              <w:left w:val="nil"/>
              <w:bottom w:val="single" w:sz="4" w:space="0" w:color="auto"/>
              <w:right w:val="single" w:sz="4" w:space="0" w:color="auto"/>
            </w:tcBorders>
            <w:shd w:val="clear" w:color="auto" w:fill="auto"/>
            <w:noWrap/>
            <w:vAlign w:val="bottom"/>
            <w:hideMark/>
          </w:tcPr>
          <w:p w14:paraId="5A28D500" w14:textId="77777777" w:rsidR="00646540" w:rsidRPr="00646540" w:rsidRDefault="00646540" w:rsidP="00646540">
            <w:pPr>
              <w:spacing w:before="0" w:after="0" w:line="240" w:lineRule="auto"/>
              <w:jc w:val="center"/>
              <w:rPr>
                <w:ins w:id="90558" w:author="pete jones" w:date="2022-01-11T16:56:00Z"/>
                <w:rFonts w:ascii="Calibri" w:hAnsi="Calibri" w:cs="Calibri"/>
                <w:color w:val="000000"/>
                <w:sz w:val="22"/>
                <w:szCs w:val="22"/>
              </w:rPr>
            </w:pPr>
            <w:ins w:id="90559"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6B8053A3" w14:textId="77777777" w:rsidR="00646540" w:rsidRPr="00646540" w:rsidRDefault="00646540" w:rsidP="00646540">
            <w:pPr>
              <w:spacing w:before="0" w:after="0" w:line="240" w:lineRule="auto"/>
              <w:jc w:val="center"/>
              <w:rPr>
                <w:ins w:id="90560" w:author="pete jones" w:date="2022-01-11T16:56:00Z"/>
                <w:rFonts w:ascii="Calibri" w:hAnsi="Calibri" w:cs="Calibri"/>
                <w:color w:val="000000"/>
                <w:sz w:val="22"/>
                <w:szCs w:val="22"/>
              </w:rPr>
            </w:pPr>
            <w:ins w:id="90561"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351590F9" w14:textId="77777777" w:rsidR="00646540" w:rsidRPr="00646540" w:rsidRDefault="00646540" w:rsidP="00646540">
            <w:pPr>
              <w:spacing w:before="0" w:after="0" w:line="240" w:lineRule="auto"/>
              <w:jc w:val="center"/>
              <w:rPr>
                <w:ins w:id="90562" w:author="pete jones" w:date="2022-01-11T16:56:00Z"/>
                <w:rFonts w:ascii="Calibri" w:hAnsi="Calibri" w:cs="Calibri"/>
                <w:color w:val="000000"/>
                <w:sz w:val="22"/>
                <w:szCs w:val="22"/>
              </w:rPr>
            </w:pPr>
            <w:ins w:id="9056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7676492" w14:textId="77777777" w:rsidR="00646540" w:rsidRPr="00646540" w:rsidRDefault="00646540" w:rsidP="00646540">
            <w:pPr>
              <w:spacing w:before="0" w:after="0" w:line="240" w:lineRule="auto"/>
              <w:jc w:val="center"/>
              <w:rPr>
                <w:ins w:id="90564" w:author="pete jones" w:date="2022-01-11T16:56:00Z"/>
                <w:rFonts w:ascii="Calibri" w:hAnsi="Calibri" w:cs="Calibri"/>
                <w:color w:val="000000"/>
                <w:sz w:val="22"/>
                <w:szCs w:val="22"/>
              </w:rPr>
            </w:pPr>
            <w:ins w:id="9056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489ECC8" w14:textId="77777777" w:rsidR="00646540" w:rsidRPr="00646540" w:rsidRDefault="00646540" w:rsidP="00646540">
            <w:pPr>
              <w:spacing w:before="0" w:after="0" w:line="240" w:lineRule="auto"/>
              <w:jc w:val="center"/>
              <w:rPr>
                <w:ins w:id="90566" w:author="pete jones" w:date="2022-01-11T16:56:00Z"/>
                <w:rFonts w:ascii="Calibri" w:hAnsi="Calibri" w:cs="Calibri"/>
                <w:color w:val="000000"/>
                <w:sz w:val="22"/>
                <w:szCs w:val="22"/>
              </w:rPr>
            </w:pPr>
            <w:ins w:id="90567"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A4DBA40" w14:textId="77777777" w:rsidR="00646540" w:rsidRPr="00646540" w:rsidRDefault="00646540" w:rsidP="00646540">
            <w:pPr>
              <w:spacing w:before="0" w:after="0" w:line="240" w:lineRule="auto"/>
              <w:jc w:val="center"/>
              <w:rPr>
                <w:ins w:id="90568" w:author="pete jones" w:date="2022-01-11T16:56:00Z"/>
                <w:rFonts w:ascii="Calibri" w:hAnsi="Calibri" w:cs="Calibri"/>
                <w:color w:val="000000"/>
                <w:sz w:val="22"/>
                <w:szCs w:val="22"/>
              </w:rPr>
            </w:pPr>
            <w:ins w:id="9056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EF245B" w14:textId="77777777" w:rsidR="00646540" w:rsidRPr="00646540" w:rsidRDefault="00646540" w:rsidP="00646540">
            <w:pPr>
              <w:spacing w:before="0" w:after="0" w:line="240" w:lineRule="auto"/>
              <w:jc w:val="center"/>
              <w:rPr>
                <w:ins w:id="90570" w:author="pete jones" w:date="2022-01-11T16:56:00Z"/>
                <w:rFonts w:ascii="Calibri" w:hAnsi="Calibri" w:cs="Calibri"/>
                <w:color w:val="000000"/>
                <w:sz w:val="22"/>
                <w:szCs w:val="22"/>
              </w:rPr>
            </w:pPr>
            <w:ins w:id="9057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52A19B" w14:textId="77777777" w:rsidR="00646540" w:rsidRPr="00646540" w:rsidRDefault="00646540" w:rsidP="00646540">
            <w:pPr>
              <w:spacing w:before="0" w:after="0" w:line="240" w:lineRule="auto"/>
              <w:jc w:val="center"/>
              <w:rPr>
                <w:ins w:id="90572" w:author="pete jones" w:date="2022-01-11T16:56:00Z"/>
                <w:rFonts w:ascii="Calibri" w:hAnsi="Calibri" w:cs="Calibri"/>
                <w:color w:val="000000"/>
                <w:sz w:val="22"/>
                <w:szCs w:val="22"/>
              </w:rPr>
            </w:pPr>
            <w:ins w:id="9057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0E9C63" w14:textId="77777777" w:rsidR="00646540" w:rsidRPr="00646540" w:rsidRDefault="00646540" w:rsidP="00646540">
            <w:pPr>
              <w:spacing w:before="0" w:after="0" w:line="240" w:lineRule="auto"/>
              <w:jc w:val="center"/>
              <w:rPr>
                <w:ins w:id="90574" w:author="pete jones" w:date="2022-01-11T16:56:00Z"/>
                <w:rFonts w:ascii="Calibri" w:hAnsi="Calibri" w:cs="Calibri"/>
                <w:color w:val="000000"/>
                <w:sz w:val="22"/>
                <w:szCs w:val="22"/>
              </w:rPr>
            </w:pPr>
            <w:ins w:id="9057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925D27" w14:textId="77777777" w:rsidR="00646540" w:rsidRPr="00646540" w:rsidRDefault="00646540" w:rsidP="00646540">
            <w:pPr>
              <w:spacing w:before="0" w:after="0" w:line="240" w:lineRule="auto"/>
              <w:jc w:val="center"/>
              <w:rPr>
                <w:ins w:id="90576" w:author="pete jones" w:date="2022-01-11T16:56:00Z"/>
                <w:rFonts w:ascii="Calibri" w:hAnsi="Calibri" w:cs="Calibri"/>
                <w:color w:val="000000"/>
                <w:sz w:val="22"/>
                <w:szCs w:val="22"/>
              </w:rPr>
            </w:pPr>
            <w:ins w:id="9057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0C7D2F" w14:textId="77777777" w:rsidR="00646540" w:rsidRPr="00646540" w:rsidRDefault="00646540" w:rsidP="00646540">
            <w:pPr>
              <w:spacing w:before="0" w:after="0" w:line="240" w:lineRule="auto"/>
              <w:jc w:val="center"/>
              <w:rPr>
                <w:ins w:id="90578" w:author="pete jones" w:date="2022-01-11T16:56:00Z"/>
                <w:rFonts w:ascii="Calibri" w:hAnsi="Calibri" w:cs="Calibri"/>
                <w:color w:val="000000"/>
                <w:sz w:val="22"/>
                <w:szCs w:val="22"/>
              </w:rPr>
            </w:pPr>
            <w:ins w:id="90579"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B2B29A6" w14:textId="77777777" w:rsidR="00646540" w:rsidRPr="00646540" w:rsidRDefault="00646540" w:rsidP="00646540">
            <w:pPr>
              <w:spacing w:before="0" w:after="0" w:line="240" w:lineRule="auto"/>
              <w:jc w:val="center"/>
              <w:rPr>
                <w:ins w:id="90580" w:author="pete jones" w:date="2022-01-11T16:56:00Z"/>
                <w:rFonts w:ascii="Calibri" w:hAnsi="Calibri" w:cs="Calibri"/>
                <w:color w:val="000000"/>
                <w:sz w:val="22"/>
                <w:szCs w:val="22"/>
              </w:rPr>
            </w:pPr>
            <w:ins w:id="90581" w:author="pete jones" w:date="2022-01-11T16:56:00Z">
              <w:r w:rsidRPr="00646540">
                <w:rPr>
                  <w:rFonts w:ascii="Calibri" w:hAnsi="Calibri" w:cs="Calibri"/>
                  <w:color w:val="000000"/>
                  <w:sz w:val="22"/>
                  <w:szCs w:val="22"/>
                </w:rPr>
                <w:t> </w:t>
              </w:r>
            </w:ins>
          </w:p>
        </w:tc>
      </w:tr>
      <w:tr w:rsidR="00646540" w:rsidRPr="00646540" w14:paraId="1C8DB2B8" w14:textId="77777777" w:rsidTr="00646540">
        <w:trPr>
          <w:trHeight w:val="300"/>
          <w:ins w:id="90582"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9D04886" w14:textId="77777777" w:rsidR="00646540" w:rsidRPr="00646540" w:rsidRDefault="00646540" w:rsidP="00646540">
            <w:pPr>
              <w:spacing w:before="0" w:after="0" w:line="240" w:lineRule="auto"/>
              <w:jc w:val="center"/>
              <w:rPr>
                <w:ins w:id="90583" w:author="pete jones" w:date="2022-01-11T16:56:00Z"/>
                <w:rFonts w:ascii="Calibri" w:hAnsi="Calibri" w:cs="Calibri"/>
                <w:color w:val="000000"/>
                <w:sz w:val="22"/>
                <w:szCs w:val="22"/>
              </w:rPr>
            </w:pPr>
            <w:ins w:id="90584"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67AEF09" w14:textId="77777777" w:rsidR="00646540" w:rsidRPr="00646540" w:rsidRDefault="00646540" w:rsidP="00646540">
            <w:pPr>
              <w:spacing w:before="0" w:after="0" w:line="240" w:lineRule="auto"/>
              <w:jc w:val="left"/>
              <w:rPr>
                <w:ins w:id="90585" w:author="pete jones" w:date="2022-01-11T16:56:00Z"/>
                <w:rFonts w:ascii="Calibri" w:hAnsi="Calibri" w:cs="Calibri"/>
                <w:color w:val="000000"/>
                <w:sz w:val="22"/>
                <w:szCs w:val="22"/>
              </w:rPr>
            </w:pPr>
            <w:ins w:id="90586" w:author="pete jones" w:date="2022-01-11T16:56:00Z">
              <w:r w:rsidRPr="00646540">
                <w:rPr>
                  <w:rFonts w:ascii="Calibri" w:hAnsi="Calibri" w:cs="Calibri"/>
                  <w:color w:val="000000"/>
                  <w:sz w:val="22"/>
                  <w:szCs w:val="22"/>
                </w:rPr>
                <w:t>Materials in Service</w:t>
              </w:r>
            </w:ins>
          </w:p>
        </w:tc>
        <w:tc>
          <w:tcPr>
            <w:tcW w:w="419" w:type="dxa"/>
            <w:tcBorders>
              <w:top w:val="nil"/>
              <w:left w:val="nil"/>
              <w:bottom w:val="single" w:sz="4" w:space="0" w:color="auto"/>
              <w:right w:val="single" w:sz="4" w:space="0" w:color="auto"/>
            </w:tcBorders>
            <w:shd w:val="clear" w:color="auto" w:fill="auto"/>
            <w:noWrap/>
            <w:vAlign w:val="bottom"/>
            <w:hideMark/>
          </w:tcPr>
          <w:p w14:paraId="0530E226" w14:textId="77777777" w:rsidR="00646540" w:rsidRPr="00646540" w:rsidRDefault="00646540" w:rsidP="00646540">
            <w:pPr>
              <w:spacing w:before="0" w:after="0" w:line="240" w:lineRule="auto"/>
              <w:jc w:val="center"/>
              <w:rPr>
                <w:ins w:id="90587" w:author="pete jones" w:date="2022-01-11T16:56:00Z"/>
                <w:rFonts w:ascii="Calibri" w:hAnsi="Calibri" w:cs="Calibri"/>
                <w:color w:val="000000"/>
                <w:sz w:val="22"/>
                <w:szCs w:val="22"/>
              </w:rPr>
            </w:pPr>
            <w:ins w:id="90588" w:author="pete jones" w:date="2022-01-11T16:56: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3F606FEC" w14:textId="77777777" w:rsidR="00646540" w:rsidRPr="00646540" w:rsidRDefault="00646540" w:rsidP="00646540">
            <w:pPr>
              <w:spacing w:before="0" w:after="0" w:line="240" w:lineRule="auto"/>
              <w:jc w:val="center"/>
              <w:rPr>
                <w:ins w:id="90589" w:author="pete jones" w:date="2022-01-11T16:56:00Z"/>
                <w:rFonts w:ascii="Calibri" w:hAnsi="Calibri" w:cs="Calibri"/>
                <w:color w:val="000000"/>
                <w:sz w:val="22"/>
                <w:szCs w:val="22"/>
              </w:rPr>
            </w:pPr>
            <w:ins w:id="90590"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71B27956" w14:textId="77777777" w:rsidR="00646540" w:rsidRPr="00646540" w:rsidRDefault="00646540" w:rsidP="00646540">
            <w:pPr>
              <w:spacing w:before="0" w:after="0" w:line="240" w:lineRule="auto"/>
              <w:jc w:val="center"/>
              <w:rPr>
                <w:ins w:id="90591" w:author="pete jones" w:date="2022-01-11T16:56:00Z"/>
                <w:rFonts w:ascii="Calibri" w:hAnsi="Calibri" w:cs="Calibri"/>
                <w:color w:val="000000"/>
                <w:sz w:val="22"/>
                <w:szCs w:val="22"/>
              </w:rPr>
            </w:pPr>
            <w:ins w:id="9059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6E5D8D1" w14:textId="77777777" w:rsidR="00646540" w:rsidRPr="00646540" w:rsidRDefault="00646540" w:rsidP="00646540">
            <w:pPr>
              <w:spacing w:before="0" w:after="0" w:line="240" w:lineRule="auto"/>
              <w:jc w:val="center"/>
              <w:rPr>
                <w:ins w:id="90593" w:author="pete jones" w:date="2022-01-11T16:56:00Z"/>
                <w:rFonts w:ascii="Calibri" w:hAnsi="Calibri" w:cs="Calibri"/>
                <w:color w:val="000000"/>
                <w:sz w:val="22"/>
                <w:szCs w:val="22"/>
              </w:rPr>
            </w:pPr>
            <w:ins w:id="9059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ABBBE71" w14:textId="77777777" w:rsidR="00646540" w:rsidRPr="00646540" w:rsidRDefault="00646540" w:rsidP="00646540">
            <w:pPr>
              <w:spacing w:before="0" w:after="0" w:line="240" w:lineRule="auto"/>
              <w:jc w:val="center"/>
              <w:rPr>
                <w:ins w:id="90595" w:author="pete jones" w:date="2022-01-11T16:56:00Z"/>
                <w:rFonts w:ascii="Calibri" w:hAnsi="Calibri" w:cs="Calibri"/>
                <w:color w:val="000000"/>
                <w:sz w:val="22"/>
                <w:szCs w:val="22"/>
              </w:rPr>
            </w:pPr>
            <w:ins w:id="90596"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F85B9D6" w14:textId="77777777" w:rsidR="00646540" w:rsidRPr="00646540" w:rsidRDefault="00646540" w:rsidP="00646540">
            <w:pPr>
              <w:spacing w:before="0" w:after="0" w:line="240" w:lineRule="auto"/>
              <w:jc w:val="center"/>
              <w:rPr>
                <w:ins w:id="90597" w:author="pete jones" w:date="2022-01-11T16:56:00Z"/>
                <w:rFonts w:ascii="Calibri" w:hAnsi="Calibri" w:cs="Calibri"/>
                <w:color w:val="000000"/>
                <w:sz w:val="22"/>
                <w:szCs w:val="22"/>
              </w:rPr>
            </w:pPr>
            <w:ins w:id="9059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3716D7" w14:textId="77777777" w:rsidR="00646540" w:rsidRPr="00646540" w:rsidRDefault="00646540" w:rsidP="00646540">
            <w:pPr>
              <w:spacing w:before="0" w:after="0" w:line="240" w:lineRule="auto"/>
              <w:jc w:val="center"/>
              <w:rPr>
                <w:ins w:id="90599" w:author="pete jones" w:date="2022-01-11T16:56:00Z"/>
                <w:rFonts w:ascii="Calibri" w:hAnsi="Calibri" w:cs="Calibri"/>
                <w:color w:val="000000"/>
                <w:sz w:val="22"/>
                <w:szCs w:val="22"/>
              </w:rPr>
            </w:pPr>
            <w:ins w:id="9060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74169D" w14:textId="77777777" w:rsidR="00646540" w:rsidRPr="00646540" w:rsidRDefault="00646540" w:rsidP="00646540">
            <w:pPr>
              <w:spacing w:before="0" w:after="0" w:line="240" w:lineRule="auto"/>
              <w:jc w:val="center"/>
              <w:rPr>
                <w:ins w:id="90601" w:author="pete jones" w:date="2022-01-11T16:56:00Z"/>
                <w:rFonts w:ascii="Calibri" w:hAnsi="Calibri" w:cs="Calibri"/>
                <w:color w:val="000000"/>
                <w:sz w:val="22"/>
                <w:szCs w:val="22"/>
              </w:rPr>
            </w:pPr>
            <w:ins w:id="9060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945D13" w14:textId="77777777" w:rsidR="00646540" w:rsidRPr="00646540" w:rsidRDefault="00646540" w:rsidP="00646540">
            <w:pPr>
              <w:spacing w:before="0" w:after="0" w:line="240" w:lineRule="auto"/>
              <w:jc w:val="center"/>
              <w:rPr>
                <w:ins w:id="90603" w:author="pete jones" w:date="2022-01-11T16:56:00Z"/>
                <w:rFonts w:ascii="Calibri" w:hAnsi="Calibri" w:cs="Calibri"/>
                <w:color w:val="000000"/>
                <w:sz w:val="22"/>
                <w:szCs w:val="22"/>
              </w:rPr>
            </w:pPr>
            <w:ins w:id="9060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C38C27" w14:textId="77777777" w:rsidR="00646540" w:rsidRPr="00646540" w:rsidRDefault="00646540" w:rsidP="00646540">
            <w:pPr>
              <w:spacing w:before="0" w:after="0" w:line="240" w:lineRule="auto"/>
              <w:jc w:val="center"/>
              <w:rPr>
                <w:ins w:id="90605" w:author="pete jones" w:date="2022-01-11T16:56:00Z"/>
                <w:rFonts w:ascii="Calibri" w:hAnsi="Calibri" w:cs="Calibri"/>
                <w:color w:val="000000"/>
                <w:sz w:val="22"/>
                <w:szCs w:val="22"/>
              </w:rPr>
            </w:pPr>
            <w:ins w:id="9060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E47D60" w14:textId="77777777" w:rsidR="00646540" w:rsidRPr="00646540" w:rsidRDefault="00646540" w:rsidP="00646540">
            <w:pPr>
              <w:spacing w:before="0" w:after="0" w:line="240" w:lineRule="auto"/>
              <w:jc w:val="center"/>
              <w:rPr>
                <w:ins w:id="90607" w:author="pete jones" w:date="2022-01-11T16:56:00Z"/>
                <w:rFonts w:ascii="Calibri" w:hAnsi="Calibri" w:cs="Calibri"/>
                <w:color w:val="000000"/>
                <w:sz w:val="22"/>
                <w:szCs w:val="22"/>
              </w:rPr>
            </w:pPr>
            <w:ins w:id="90608"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AAA911D" w14:textId="77777777" w:rsidR="00646540" w:rsidRPr="00646540" w:rsidRDefault="00646540" w:rsidP="00646540">
            <w:pPr>
              <w:spacing w:before="0" w:after="0" w:line="240" w:lineRule="auto"/>
              <w:jc w:val="center"/>
              <w:rPr>
                <w:ins w:id="90609" w:author="pete jones" w:date="2022-01-11T16:56:00Z"/>
                <w:rFonts w:ascii="Calibri" w:hAnsi="Calibri" w:cs="Calibri"/>
                <w:color w:val="000000"/>
                <w:sz w:val="22"/>
                <w:szCs w:val="22"/>
              </w:rPr>
            </w:pPr>
            <w:ins w:id="90610" w:author="pete jones" w:date="2022-01-11T16:56:00Z">
              <w:r w:rsidRPr="00646540">
                <w:rPr>
                  <w:rFonts w:ascii="Calibri" w:hAnsi="Calibri" w:cs="Calibri"/>
                  <w:color w:val="000000"/>
                  <w:sz w:val="22"/>
                  <w:szCs w:val="22"/>
                </w:rPr>
                <w:t> </w:t>
              </w:r>
            </w:ins>
          </w:p>
        </w:tc>
      </w:tr>
      <w:tr w:rsidR="00646540" w:rsidRPr="00646540" w14:paraId="66F062F4" w14:textId="77777777" w:rsidTr="00646540">
        <w:trPr>
          <w:trHeight w:val="300"/>
          <w:ins w:id="90611"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30E04A1" w14:textId="77777777" w:rsidR="00646540" w:rsidRPr="00646540" w:rsidRDefault="00646540" w:rsidP="00646540">
            <w:pPr>
              <w:spacing w:before="0" w:after="0" w:line="240" w:lineRule="auto"/>
              <w:jc w:val="center"/>
              <w:rPr>
                <w:ins w:id="90612" w:author="pete jones" w:date="2022-01-11T16:56:00Z"/>
                <w:rFonts w:ascii="Calibri" w:hAnsi="Calibri" w:cs="Calibri"/>
                <w:color w:val="000000"/>
                <w:sz w:val="22"/>
                <w:szCs w:val="22"/>
              </w:rPr>
            </w:pPr>
            <w:ins w:id="90613"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BD4486A" w14:textId="77777777" w:rsidR="00646540" w:rsidRPr="00646540" w:rsidRDefault="00646540" w:rsidP="00646540">
            <w:pPr>
              <w:spacing w:before="0" w:after="0" w:line="240" w:lineRule="auto"/>
              <w:jc w:val="left"/>
              <w:rPr>
                <w:ins w:id="90614" w:author="pete jones" w:date="2022-01-11T16:56:00Z"/>
                <w:rFonts w:ascii="Calibri" w:hAnsi="Calibri" w:cs="Calibri"/>
                <w:color w:val="000000"/>
                <w:sz w:val="22"/>
                <w:szCs w:val="22"/>
              </w:rPr>
            </w:pPr>
            <w:ins w:id="90615" w:author="pete jones" w:date="2022-01-11T16:56:00Z">
              <w:r w:rsidRPr="00646540">
                <w:rPr>
                  <w:rFonts w:ascii="Calibri" w:hAnsi="Calibri" w:cs="Calibri"/>
                  <w:color w:val="000000"/>
                  <w:sz w:val="22"/>
                  <w:szCs w:val="22"/>
                </w:rPr>
                <w:t>Industrial Machine Vision</w:t>
              </w:r>
            </w:ins>
          </w:p>
        </w:tc>
        <w:tc>
          <w:tcPr>
            <w:tcW w:w="419" w:type="dxa"/>
            <w:tcBorders>
              <w:top w:val="nil"/>
              <w:left w:val="nil"/>
              <w:bottom w:val="single" w:sz="4" w:space="0" w:color="auto"/>
              <w:right w:val="single" w:sz="4" w:space="0" w:color="auto"/>
            </w:tcBorders>
            <w:shd w:val="clear" w:color="auto" w:fill="auto"/>
            <w:noWrap/>
            <w:vAlign w:val="bottom"/>
            <w:hideMark/>
          </w:tcPr>
          <w:p w14:paraId="29EADFA1" w14:textId="77777777" w:rsidR="00646540" w:rsidRPr="00646540" w:rsidRDefault="00646540" w:rsidP="00646540">
            <w:pPr>
              <w:spacing w:before="0" w:after="0" w:line="240" w:lineRule="auto"/>
              <w:jc w:val="center"/>
              <w:rPr>
                <w:ins w:id="90616" w:author="pete jones" w:date="2022-01-11T16:56:00Z"/>
                <w:rFonts w:ascii="Calibri" w:hAnsi="Calibri" w:cs="Calibri"/>
                <w:color w:val="000000"/>
                <w:sz w:val="22"/>
                <w:szCs w:val="22"/>
              </w:rPr>
            </w:pPr>
            <w:ins w:id="90617" w:author="pete jones" w:date="2022-01-11T16:56: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3291FB28" w14:textId="77777777" w:rsidR="00646540" w:rsidRPr="00646540" w:rsidRDefault="00646540" w:rsidP="00646540">
            <w:pPr>
              <w:spacing w:before="0" w:after="0" w:line="240" w:lineRule="auto"/>
              <w:jc w:val="center"/>
              <w:rPr>
                <w:ins w:id="90618" w:author="pete jones" w:date="2022-01-11T16:56:00Z"/>
                <w:rFonts w:ascii="Calibri" w:hAnsi="Calibri" w:cs="Calibri"/>
                <w:color w:val="000000"/>
                <w:sz w:val="22"/>
                <w:szCs w:val="22"/>
              </w:rPr>
            </w:pPr>
            <w:ins w:id="90619" w:author="pete jones" w:date="2022-01-11T16:56:00Z">
              <w:r w:rsidRPr="00646540">
                <w:rPr>
                  <w:rFonts w:ascii="Calibri" w:hAnsi="Calibri" w:cs="Calibri"/>
                  <w:color w:val="000000"/>
                  <w:sz w:val="22"/>
                  <w:szCs w:val="22"/>
                </w:rPr>
                <w:t> </w:t>
              </w:r>
            </w:ins>
          </w:p>
        </w:tc>
        <w:tc>
          <w:tcPr>
            <w:tcW w:w="419" w:type="dxa"/>
            <w:tcBorders>
              <w:top w:val="nil"/>
              <w:left w:val="nil"/>
              <w:bottom w:val="single" w:sz="4" w:space="0" w:color="auto"/>
              <w:right w:val="single" w:sz="4" w:space="0" w:color="auto"/>
            </w:tcBorders>
            <w:shd w:val="clear" w:color="auto" w:fill="auto"/>
            <w:noWrap/>
            <w:vAlign w:val="bottom"/>
            <w:hideMark/>
          </w:tcPr>
          <w:p w14:paraId="255CF4F1" w14:textId="77777777" w:rsidR="00646540" w:rsidRPr="00646540" w:rsidRDefault="00646540" w:rsidP="00646540">
            <w:pPr>
              <w:spacing w:before="0" w:after="0" w:line="240" w:lineRule="auto"/>
              <w:jc w:val="center"/>
              <w:rPr>
                <w:ins w:id="90620" w:author="pete jones" w:date="2022-01-11T16:56:00Z"/>
                <w:rFonts w:ascii="Calibri" w:hAnsi="Calibri" w:cs="Calibri"/>
                <w:color w:val="000000"/>
                <w:sz w:val="22"/>
                <w:szCs w:val="22"/>
              </w:rPr>
            </w:pPr>
            <w:ins w:id="90621"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A2D78FF" w14:textId="77777777" w:rsidR="00646540" w:rsidRPr="00646540" w:rsidRDefault="00646540" w:rsidP="00646540">
            <w:pPr>
              <w:spacing w:before="0" w:after="0" w:line="240" w:lineRule="auto"/>
              <w:jc w:val="center"/>
              <w:rPr>
                <w:ins w:id="90622" w:author="pete jones" w:date="2022-01-11T16:56:00Z"/>
                <w:rFonts w:ascii="Calibri" w:hAnsi="Calibri" w:cs="Calibri"/>
                <w:color w:val="000000"/>
                <w:sz w:val="22"/>
                <w:szCs w:val="22"/>
              </w:rPr>
            </w:pPr>
            <w:ins w:id="90623"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D87B85C" w14:textId="77777777" w:rsidR="00646540" w:rsidRPr="00646540" w:rsidRDefault="00646540" w:rsidP="00646540">
            <w:pPr>
              <w:spacing w:before="0" w:after="0" w:line="240" w:lineRule="auto"/>
              <w:jc w:val="center"/>
              <w:rPr>
                <w:ins w:id="90624" w:author="pete jones" w:date="2022-01-11T16:56:00Z"/>
                <w:rFonts w:ascii="Calibri" w:hAnsi="Calibri" w:cs="Calibri"/>
                <w:color w:val="000000"/>
                <w:sz w:val="22"/>
                <w:szCs w:val="22"/>
              </w:rPr>
            </w:pPr>
            <w:ins w:id="90625"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AB886A7" w14:textId="77777777" w:rsidR="00646540" w:rsidRPr="00646540" w:rsidRDefault="00646540" w:rsidP="00646540">
            <w:pPr>
              <w:spacing w:before="0" w:after="0" w:line="240" w:lineRule="auto"/>
              <w:jc w:val="center"/>
              <w:rPr>
                <w:ins w:id="90626" w:author="pete jones" w:date="2022-01-11T16:56:00Z"/>
                <w:rFonts w:ascii="Calibri" w:hAnsi="Calibri" w:cs="Calibri"/>
                <w:color w:val="000000"/>
                <w:sz w:val="22"/>
                <w:szCs w:val="22"/>
              </w:rPr>
            </w:pPr>
            <w:ins w:id="9062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12775B" w14:textId="77777777" w:rsidR="00646540" w:rsidRPr="00646540" w:rsidRDefault="00646540" w:rsidP="00646540">
            <w:pPr>
              <w:spacing w:before="0" w:after="0" w:line="240" w:lineRule="auto"/>
              <w:jc w:val="center"/>
              <w:rPr>
                <w:ins w:id="90628" w:author="pete jones" w:date="2022-01-11T16:56:00Z"/>
                <w:rFonts w:ascii="Calibri" w:hAnsi="Calibri" w:cs="Calibri"/>
                <w:color w:val="000000"/>
                <w:sz w:val="22"/>
                <w:szCs w:val="22"/>
              </w:rPr>
            </w:pPr>
            <w:ins w:id="9062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79AADC" w14:textId="77777777" w:rsidR="00646540" w:rsidRPr="00646540" w:rsidRDefault="00646540" w:rsidP="00646540">
            <w:pPr>
              <w:spacing w:before="0" w:after="0" w:line="240" w:lineRule="auto"/>
              <w:jc w:val="center"/>
              <w:rPr>
                <w:ins w:id="90630" w:author="pete jones" w:date="2022-01-11T16:56:00Z"/>
                <w:rFonts w:ascii="Calibri" w:hAnsi="Calibri" w:cs="Calibri"/>
                <w:color w:val="000000"/>
                <w:sz w:val="22"/>
                <w:szCs w:val="22"/>
              </w:rPr>
            </w:pPr>
            <w:ins w:id="9063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9C9ABB" w14:textId="77777777" w:rsidR="00646540" w:rsidRPr="00646540" w:rsidRDefault="00646540" w:rsidP="00646540">
            <w:pPr>
              <w:spacing w:before="0" w:after="0" w:line="240" w:lineRule="auto"/>
              <w:jc w:val="center"/>
              <w:rPr>
                <w:ins w:id="90632" w:author="pete jones" w:date="2022-01-11T16:56:00Z"/>
                <w:rFonts w:ascii="Calibri" w:hAnsi="Calibri" w:cs="Calibri"/>
                <w:color w:val="000000"/>
                <w:sz w:val="22"/>
                <w:szCs w:val="22"/>
              </w:rPr>
            </w:pPr>
            <w:ins w:id="9063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E8C57B" w14:textId="77777777" w:rsidR="00646540" w:rsidRPr="00646540" w:rsidRDefault="00646540" w:rsidP="00646540">
            <w:pPr>
              <w:spacing w:before="0" w:after="0" w:line="240" w:lineRule="auto"/>
              <w:jc w:val="center"/>
              <w:rPr>
                <w:ins w:id="90634" w:author="pete jones" w:date="2022-01-11T16:56:00Z"/>
                <w:rFonts w:ascii="Calibri" w:hAnsi="Calibri" w:cs="Calibri"/>
                <w:color w:val="000000"/>
                <w:sz w:val="22"/>
                <w:szCs w:val="22"/>
              </w:rPr>
            </w:pPr>
            <w:ins w:id="9063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ECFFCF" w14:textId="77777777" w:rsidR="00646540" w:rsidRPr="00646540" w:rsidRDefault="00646540" w:rsidP="00646540">
            <w:pPr>
              <w:spacing w:before="0" w:after="0" w:line="240" w:lineRule="auto"/>
              <w:jc w:val="center"/>
              <w:rPr>
                <w:ins w:id="90636" w:author="pete jones" w:date="2022-01-11T16:56:00Z"/>
                <w:rFonts w:ascii="Calibri" w:hAnsi="Calibri" w:cs="Calibri"/>
                <w:color w:val="000000"/>
                <w:sz w:val="22"/>
                <w:szCs w:val="22"/>
              </w:rPr>
            </w:pPr>
            <w:ins w:id="90637"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E1E996B" w14:textId="77777777" w:rsidR="00646540" w:rsidRPr="00646540" w:rsidRDefault="00646540" w:rsidP="00646540">
            <w:pPr>
              <w:spacing w:before="0" w:after="0" w:line="240" w:lineRule="auto"/>
              <w:jc w:val="center"/>
              <w:rPr>
                <w:ins w:id="90638" w:author="pete jones" w:date="2022-01-11T16:56:00Z"/>
                <w:rFonts w:ascii="Calibri" w:hAnsi="Calibri" w:cs="Calibri"/>
                <w:color w:val="000000"/>
                <w:sz w:val="22"/>
                <w:szCs w:val="22"/>
              </w:rPr>
            </w:pPr>
            <w:ins w:id="90639" w:author="pete jones" w:date="2022-01-11T16:56:00Z">
              <w:r w:rsidRPr="00646540">
                <w:rPr>
                  <w:rFonts w:ascii="Calibri" w:hAnsi="Calibri" w:cs="Calibri"/>
                  <w:color w:val="000000"/>
                  <w:sz w:val="22"/>
                  <w:szCs w:val="22"/>
                </w:rPr>
                <w:t> </w:t>
              </w:r>
            </w:ins>
          </w:p>
        </w:tc>
      </w:tr>
      <w:tr w:rsidR="00646540" w:rsidRPr="00646540" w14:paraId="5991B3DE" w14:textId="77777777" w:rsidTr="00646540">
        <w:trPr>
          <w:trHeight w:val="300"/>
          <w:ins w:id="90640" w:author="pete jones" w:date="2022-01-11T16:56: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F11169D" w14:textId="77777777" w:rsidR="00646540" w:rsidRPr="00646540" w:rsidRDefault="00646540" w:rsidP="00646540">
            <w:pPr>
              <w:spacing w:before="0" w:after="0" w:line="240" w:lineRule="auto"/>
              <w:jc w:val="center"/>
              <w:rPr>
                <w:ins w:id="90641" w:author="pete jones" w:date="2022-01-11T16:56:00Z"/>
                <w:rFonts w:ascii="Calibri" w:hAnsi="Calibri" w:cs="Calibri"/>
                <w:color w:val="000000"/>
                <w:sz w:val="22"/>
                <w:szCs w:val="22"/>
              </w:rPr>
            </w:pPr>
            <w:ins w:id="90642"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D9D550F" w14:textId="77777777" w:rsidR="00646540" w:rsidRPr="00646540" w:rsidRDefault="00646540" w:rsidP="00646540">
            <w:pPr>
              <w:spacing w:before="0" w:after="0" w:line="240" w:lineRule="auto"/>
              <w:jc w:val="left"/>
              <w:rPr>
                <w:ins w:id="90643" w:author="pete jones" w:date="2022-01-11T16:56:00Z"/>
                <w:rFonts w:ascii="Calibri" w:hAnsi="Calibri" w:cs="Calibri"/>
                <w:color w:val="000000"/>
                <w:sz w:val="22"/>
                <w:szCs w:val="22"/>
              </w:rPr>
            </w:pPr>
            <w:ins w:id="90644" w:author="pete jones" w:date="2022-01-11T16:56:00Z">
              <w:r w:rsidRPr="00646540">
                <w:rPr>
                  <w:rFonts w:ascii="Calibri" w:hAnsi="Calibri" w:cs="Calibri"/>
                  <w:color w:val="000000"/>
                  <w:sz w:val="22"/>
                  <w:szCs w:val="22"/>
                </w:rPr>
                <w:t>Yr3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57D4F9FD" w14:textId="77777777" w:rsidR="00646540" w:rsidRPr="00646540" w:rsidRDefault="00646540" w:rsidP="00646540">
            <w:pPr>
              <w:spacing w:before="0" w:after="0" w:line="240" w:lineRule="auto"/>
              <w:jc w:val="center"/>
              <w:rPr>
                <w:ins w:id="90645" w:author="pete jones" w:date="2022-01-11T16:56:00Z"/>
                <w:rFonts w:ascii="Calibri" w:hAnsi="Calibri" w:cs="Calibri"/>
                <w:color w:val="000000"/>
                <w:sz w:val="22"/>
                <w:szCs w:val="22"/>
              </w:rPr>
            </w:pPr>
            <w:ins w:id="90646" w:author="pete jones" w:date="2022-01-11T16:56: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20873B13" w14:textId="77777777" w:rsidR="00646540" w:rsidRPr="00646540" w:rsidRDefault="00646540" w:rsidP="00646540">
            <w:pPr>
              <w:spacing w:before="0" w:after="0" w:line="240" w:lineRule="auto"/>
              <w:jc w:val="center"/>
              <w:rPr>
                <w:ins w:id="90647" w:author="pete jones" w:date="2022-01-11T16:56:00Z"/>
                <w:rFonts w:ascii="Calibri" w:hAnsi="Calibri" w:cs="Calibri"/>
                <w:color w:val="000000"/>
                <w:sz w:val="22"/>
                <w:szCs w:val="22"/>
              </w:rPr>
            </w:pPr>
            <w:ins w:id="90648" w:author="pete jones" w:date="2022-01-11T16:56:00Z">
              <w:r w:rsidRPr="00646540">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7EF20B69" w14:textId="77777777" w:rsidR="00646540" w:rsidRPr="00646540" w:rsidRDefault="00646540" w:rsidP="00646540">
            <w:pPr>
              <w:spacing w:before="0" w:after="0" w:line="240" w:lineRule="auto"/>
              <w:jc w:val="center"/>
              <w:rPr>
                <w:ins w:id="90649" w:author="pete jones" w:date="2022-01-11T16:56:00Z"/>
                <w:rFonts w:ascii="Calibri" w:hAnsi="Calibri" w:cs="Calibri"/>
                <w:color w:val="000000"/>
                <w:sz w:val="22"/>
                <w:szCs w:val="22"/>
              </w:rPr>
            </w:pPr>
            <w:ins w:id="90650"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6ACAE3C" w14:textId="77777777" w:rsidR="00646540" w:rsidRPr="00646540" w:rsidRDefault="00646540" w:rsidP="00646540">
            <w:pPr>
              <w:spacing w:before="0" w:after="0" w:line="240" w:lineRule="auto"/>
              <w:jc w:val="center"/>
              <w:rPr>
                <w:ins w:id="90651" w:author="pete jones" w:date="2022-01-11T16:56:00Z"/>
                <w:rFonts w:ascii="Calibri" w:hAnsi="Calibri" w:cs="Calibri"/>
                <w:color w:val="000000"/>
                <w:sz w:val="22"/>
                <w:szCs w:val="22"/>
              </w:rPr>
            </w:pPr>
            <w:ins w:id="90652"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9A50DA3" w14:textId="77777777" w:rsidR="00646540" w:rsidRPr="00646540" w:rsidRDefault="00646540" w:rsidP="00646540">
            <w:pPr>
              <w:spacing w:before="0" w:after="0" w:line="240" w:lineRule="auto"/>
              <w:jc w:val="center"/>
              <w:rPr>
                <w:ins w:id="90653" w:author="pete jones" w:date="2022-01-11T16:56:00Z"/>
                <w:rFonts w:ascii="Calibri" w:hAnsi="Calibri" w:cs="Calibri"/>
                <w:color w:val="000000"/>
                <w:sz w:val="22"/>
                <w:szCs w:val="22"/>
              </w:rPr>
            </w:pPr>
            <w:ins w:id="90654" w:author="pete jones" w:date="2022-01-11T16:56: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C08F7E3" w14:textId="77777777" w:rsidR="00646540" w:rsidRPr="00646540" w:rsidRDefault="00646540" w:rsidP="00646540">
            <w:pPr>
              <w:spacing w:before="0" w:after="0" w:line="240" w:lineRule="auto"/>
              <w:jc w:val="center"/>
              <w:rPr>
                <w:ins w:id="90655" w:author="pete jones" w:date="2022-01-11T16:56:00Z"/>
                <w:rFonts w:ascii="Calibri" w:hAnsi="Calibri" w:cs="Calibri"/>
                <w:color w:val="000000"/>
                <w:sz w:val="22"/>
                <w:szCs w:val="22"/>
              </w:rPr>
            </w:pPr>
            <w:ins w:id="9065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1A98DA" w14:textId="77777777" w:rsidR="00646540" w:rsidRPr="00646540" w:rsidRDefault="00646540" w:rsidP="00646540">
            <w:pPr>
              <w:spacing w:before="0" w:after="0" w:line="240" w:lineRule="auto"/>
              <w:jc w:val="center"/>
              <w:rPr>
                <w:ins w:id="90657" w:author="pete jones" w:date="2022-01-11T16:56:00Z"/>
                <w:rFonts w:ascii="Calibri" w:hAnsi="Calibri" w:cs="Calibri"/>
                <w:color w:val="000000"/>
                <w:sz w:val="22"/>
                <w:szCs w:val="22"/>
              </w:rPr>
            </w:pPr>
            <w:ins w:id="9065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66D7C9" w14:textId="77777777" w:rsidR="00646540" w:rsidRPr="00646540" w:rsidRDefault="00646540" w:rsidP="00646540">
            <w:pPr>
              <w:spacing w:before="0" w:after="0" w:line="240" w:lineRule="auto"/>
              <w:jc w:val="center"/>
              <w:rPr>
                <w:ins w:id="90659" w:author="pete jones" w:date="2022-01-11T16:56:00Z"/>
                <w:rFonts w:ascii="Calibri" w:hAnsi="Calibri" w:cs="Calibri"/>
                <w:color w:val="000000"/>
                <w:sz w:val="22"/>
                <w:szCs w:val="22"/>
              </w:rPr>
            </w:pPr>
            <w:ins w:id="9066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7105C5" w14:textId="77777777" w:rsidR="00646540" w:rsidRPr="00646540" w:rsidRDefault="00646540" w:rsidP="00646540">
            <w:pPr>
              <w:spacing w:before="0" w:after="0" w:line="240" w:lineRule="auto"/>
              <w:jc w:val="center"/>
              <w:rPr>
                <w:ins w:id="90661" w:author="pete jones" w:date="2022-01-11T16:56:00Z"/>
                <w:rFonts w:ascii="Calibri" w:hAnsi="Calibri" w:cs="Calibri"/>
                <w:color w:val="000000"/>
                <w:sz w:val="22"/>
                <w:szCs w:val="22"/>
              </w:rPr>
            </w:pPr>
            <w:ins w:id="9066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F748E8" w14:textId="77777777" w:rsidR="00646540" w:rsidRPr="00646540" w:rsidRDefault="00646540" w:rsidP="00646540">
            <w:pPr>
              <w:spacing w:before="0" w:after="0" w:line="240" w:lineRule="auto"/>
              <w:jc w:val="center"/>
              <w:rPr>
                <w:ins w:id="90663" w:author="pete jones" w:date="2022-01-11T16:56:00Z"/>
                <w:rFonts w:ascii="Calibri" w:hAnsi="Calibri" w:cs="Calibri"/>
                <w:color w:val="000000"/>
                <w:sz w:val="22"/>
                <w:szCs w:val="22"/>
              </w:rPr>
            </w:pPr>
            <w:ins w:id="90664" w:author="pete jones" w:date="2022-01-11T16:56:00Z">
              <w:r w:rsidRPr="00646540">
                <w:rPr>
                  <w:rFonts w:ascii="Calibri" w:hAnsi="Calibri" w:cs="Calibri"/>
                  <w:color w:val="000000"/>
                  <w:sz w:val="22"/>
                  <w:szCs w:val="22"/>
                </w:rPr>
                <w:t>70</w:t>
              </w:r>
            </w:ins>
          </w:p>
        </w:tc>
        <w:tc>
          <w:tcPr>
            <w:tcW w:w="399" w:type="dxa"/>
            <w:tcBorders>
              <w:top w:val="nil"/>
              <w:left w:val="nil"/>
              <w:bottom w:val="single" w:sz="4" w:space="0" w:color="auto"/>
              <w:right w:val="single" w:sz="4" w:space="0" w:color="auto"/>
            </w:tcBorders>
            <w:shd w:val="clear" w:color="auto" w:fill="auto"/>
            <w:noWrap/>
            <w:vAlign w:val="bottom"/>
            <w:hideMark/>
          </w:tcPr>
          <w:p w14:paraId="71B4CD50" w14:textId="77777777" w:rsidR="00646540" w:rsidRPr="00646540" w:rsidRDefault="00646540" w:rsidP="00646540">
            <w:pPr>
              <w:spacing w:before="0" w:after="0" w:line="240" w:lineRule="auto"/>
              <w:jc w:val="center"/>
              <w:rPr>
                <w:ins w:id="90665" w:author="pete jones" w:date="2022-01-11T16:56:00Z"/>
                <w:rFonts w:ascii="Calibri" w:hAnsi="Calibri" w:cs="Calibri"/>
                <w:color w:val="000000"/>
                <w:sz w:val="22"/>
                <w:szCs w:val="22"/>
              </w:rPr>
            </w:pPr>
            <w:ins w:id="90666"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0355885" w14:textId="77777777" w:rsidR="00646540" w:rsidRPr="00646540" w:rsidRDefault="00646540" w:rsidP="00646540">
            <w:pPr>
              <w:spacing w:before="0" w:after="0" w:line="240" w:lineRule="auto"/>
              <w:jc w:val="center"/>
              <w:rPr>
                <w:ins w:id="90667" w:author="pete jones" w:date="2022-01-11T16:56:00Z"/>
                <w:rFonts w:ascii="Calibri" w:hAnsi="Calibri" w:cs="Calibri"/>
                <w:color w:val="000000"/>
                <w:sz w:val="22"/>
                <w:szCs w:val="22"/>
              </w:rPr>
            </w:pPr>
            <w:ins w:id="90668" w:author="pete jones" w:date="2022-01-11T16:56:00Z">
              <w:r w:rsidRPr="00646540">
                <w:rPr>
                  <w:rFonts w:ascii="Calibri" w:hAnsi="Calibri" w:cs="Calibri"/>
                  <w:color w:val="000000"/>
                  <w:sz w:val="22"/>
                  <w:szCs w:val="22"/>
                </w:rPr>
                <w:t>30</w:t>
              </w:r>
            </w:ins>
          </w:p>
        </w:tc>
      </w:tr>
    </w:tbl>
    <w:p w14:paraId="139BAC77" w14:textId="21FA5857" w:rsidR="00587C90" w:rsidRDefault="00587C90" w:rsidP="00406988">
      <w:pPr>
        <w:jc w:val="left"/>
        <w:rPr>
          <w:ins w:id="90669" w:author="pete jones" w:date="2022-01-11T16:56:00Z"/>
        </w:rPr>
      </w:pPr>
    </w:p>
    <w:p w14:paraId="1C1BD527" w14:textId="77777777" w:rsidR="00646540" w:rsidRDefault="00646540" w:rsidP="00406988">
      <w:pPr>
        <w:jc w:val="left"/>
        <w:rPr>
          <w:ins w:id="90670" w:author="pete jones" w:date="2022-01-11T16:56: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646540" w:rsidRPr="00646540" w14:paraId="6A3E929F" w14:textId="77777777" w:rsidTr="00646540">
        <w:trPr>
          <w:trHeight w:val="300"/>
          <w:ins w:id="90671" w:author="pete jones" w:date="2022-01-11T16:56:00Z"/>
        </w:trPr>
        <w:tc>
          <w:tcPr>
            <w:tcW w:w="400" w:type="dxa"/>
            <w:tcBorders>
              <w:top w:val="nil"/>
              <w:left w:val="nil"/>
              <w:bottom w:val="nil"/>
              <w:right w:val="nil"/>
            </w:tcBorders>
            <w:shd w:val="clear" w:color="auto" w:fill="auto"/>
            <w:noWrap/>
            <w:vAlign w:val="center"/>
            <w:hideMark/>
          </w:tcPr>
          <w:p w14:paraId="4E6D06BC" w14:textId="77777777" w:rsidR="00646540" w:rsidRPr="00646540" w:rsidRDefault="00646540" w:rsidP="00646540">
            <w:pPr>
              <w:spacing w:before="0" w:after="0" w:line="240" w:lineRule="auto"/>
              <w:jc w:val="left"/>
              <w:rPr>
                <w:ins w:id="90672" w:author="pete jones" w:date="2022-01-11T16:56: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7A837F5" w14:textId="77777777" w:rsidR="00646540" w:rsidRPr="00646540" w:rsidRDefault="00646540" w:rsidP="00646540">
            <w:pPr>
              <w:spacing w:before="0" w:after="0" w:line="240" w:lineRule="auto"/>
              <w:jc w:val="center"/>
              <w:rPr>
                <w:ins w:id="90673" w:author="pete jones" w:date="2022-01-11T16:56:00Z"/>
                <w:rFonts w:ascii="Calibri" w:hAnsi="Calibri" w:cs="Calibri"/>
                <w:b/>
                <w:bCs/>
                <w:color w:val="000000"/>
                <w:sz w:val="32"/>
                <w:szCs w:val="32"/>
              </w:rPr>
            </w:pPr>
            <w:ins w:id="90674" w:author="pete jones" w:date="2022-01-11T16:56:00Z">
              <w:r w:rsidRPr="00646540">
                <w:rPr>
                  <w:rFonts w:ascii="Calibri" w:hAnsi="Calibri" w:cs="Calibri"/>
                  <w:b/>
                  <w:bCs/>
                  <w:color w:val="000000"/>
                  <w:sz w:val="32"/>
                  <w:szCs w:val="32"/>
                </w:rPr>
                <w:t>Brunel University Lond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B778DCB" w14:textId="77777777" w:rsidR="00646540" w:rsidRPr="00646540" w:rsidRDefault="00646540" w:rsidP="00646540">
            <w:pPr>
              <w:spacing w:before="0" w:after="0" w:line="240" w:lineRule="auto"/>
              <w:jc w:val="right"/>
              <w:rPr>
                <w:ins w:id="90675" w:author="pete jones" w:date="2022-01-11T16:56:00Z"/>
                <w:rFonts w:ascii="Calibri" w:hAnsi="Calibri" w:cs="Calibri"/>
                <w:color w:val="000000"/>
                <w:sz w:val="22"/>
                <w:szCs w:val="22"/>
              </w:rPr>
            </w:pPr>
            <w:ins w:id="90676" w:author="pete jones" w:date="2022-01-11T16:56:00Z">
              <w:r w:rsidRPr="0064654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4876BC7" w14:textId="77777777" w:rsidR="00646540" w:rsidRPr="00646540" w:rsidRDefault="00646540" w:rsidP="00646540">
            <w:pPr>
              <w:spacing w:before="0" w:after="0" w:line="240" w:lineRule="auto"/>
              <w:jc w:val="center"/>
              <w:rPr>
                <w:ins w:id="90677" w:author="pete jones" w:date="2022-01-11T16:56:00Z"/>
                <w:rFonts w:ascii="Calibri" w:hAnsi="Calibri" w:cs="Calibri"/>
                <w:color w:val="000000"/>
                <w:sz w:val="22"/>
                <w:szCs w:val="22"/>
              </w:rPr>
            </w:pPr>
            <w:ins w:id="90678" w:author="pete jones" w:date="2022-01-11T16:56:00Z">
              <w:r w:rsidRPr="00646540">
                <w:rPr>
                  <w:rFonts w:ascii="Calibri" w:hAnsi="Calibri" w:cs="Calibri"/>
                  <w:color w:val="000000"/>
                  <w:sz w:val="22"/>
                  <w:szCs w:val="22"/>
                </w:rPr>
                <w:t>62</w:t>
              </w:r>
            </w:ins>
          </w:p>
        </w:tc>
      </w:tr>
      <w:tr w:rsidR="00646540" w:rsidRPr="00646540" w14:paraId="10C727E4" w14:textId="77777777" w:rsidTr="00646540">
        <w:trPr>
          <w:trHeight w:val="315"/>
          <w:ins w:id="90679" w:author="pete jones" w:date="2022-01-11T16:56:00Z"/>
        </w:trPr>
        <w:tc>
          <w:tcPr>
            <w:tcW w:w="400" w:type="dxa"/>
            <w:tcBorders>
              <w:top w:val="nil"/>
              <w:left w:val="nil"/>
              <w:bottom w:val="nil"/>
              <w:right w:val="nil"/>
            </w:tcBorders>
            <w:shd w:val="clear" w:color="auto" w:fill="auto"/>
            <w:noWrap/>
            <w:vAlign w:val="center"/>
            <w:hideMark/>
          </w:tcPr>
          <w:p w14:paraId="7D8BDC16" w14:textId="77777777" w:rsidR="00646540" w:rsidRPr="00646540" w:rsidRDefault="00646540" w:rsidP="00646540">
            <w:pPr>
              <w:spacing w:before="0" w:after="0" w:line="240" w:lineRule="auto"/>
              <w:jc w:val="center"/>
              <w:rPr>
                <w:ins w:id="90680" w:author="pete jones" w:date="2022-01-11T16:56: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798741A2" w14:textId="77777777" w:rsidR="00646540" w:rsidRPr="00646540" w:rsidRDefault="00646540" w:rsidP="00646540">
            <w:pPr>
              <w:spacing w:before="0" w:after="0" w:line="240" w:lineRule="auto"/>
              <w:jc w:val="left"/>
              <w:rPr>
                <w:ins w:id="90681" w:author="pete jones" w:date="2022-01-11T16:56: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54EDD79D" w14:textId="77777777" w:rsidR="00646540" w:rsidRPr="00646540" w:rsidRDefault="00646540" w:rsidP="00646540">
            <w:pPr>
              <w:spacing w:before="0" w:after="0" w:line="240" w:lineRule="auto"/>
              <w:jc w:val="right"/>
              <w:rPr>
                <w:ins w:id="90682" w:author="pete jones" w:date="2022-01-11T16:56:00Z"/>
                <w:rFonts w:ascii="Calibri" w:hAnsi="Calibri" w:cs="Calibri"/>
                <w:color w:val="000000"/>
                <w:sz w:val="22"/>
                <w:szCs w:val="22"/>
              </w:rPr>
            </w:pPr>
            <w:ins w:id="90683" w:author="pete jones" w:date="2022-01-11T16:56:00Z">
              <w:r w:rsidRPr="0064654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4375944D" w14:textId="77777777" w:rsidR="00646540" w:rsidRPr="00646540" w:rsidRDefault="00646540" w:rsidP="00646540">
            <w:pPr>
              <w:spacing w:before="0" w:after="0" w:line="240" w:lineRule="auto"/>
              <w:jc w:val="center"/>
              <w:rPr>
                <w:ins w:id="90684" w:author="pete jones" w:date="2022-01-11T16:56:00Z"/>
                <w:rFonts w:ascii="Calibri" w:hAnsi="Calibri" w:cs="Calibri"/>
                <w:color w:val="000000"/>
                <w:sz w:val="22"/>
                <w:szCs w:val="22"/>
              </w:rPr>
            </w:pPr>
            <w:ins w:id="90685" w:author="pete jones" w:date="2022-01-11T16:56:00Z">
              <w:r w:rsidRPr="00646540">
                <w:rPr>
                  <w:rFonts w:ascii="Calibri" w:hAnsi="Calibri" w:cs="Calibri"/>
                  <w:color w:val="000000"/>
                  <w:sz w:val="22"/>
                  <w:szCs w:val="22"/>
                </w:rPr>
                <w:t>34</w:t>
              </w:r>
            </w:ins>
          </w:p>
        </w:tc>
      </w:tr>
      <w:tr w:rsidR="00646540" w:rsidRPr="00646540" w14:paraId="5C9156E1" w14:textId="77777777" w:rsidTr="00646540">
        <w:trPr>
          <w:trHeight w:val="315"/>
          <w:ins w:id="90686" w:author="pete jones" w:date="2022-01-11T16:56:00Z"/>
        </w:trPr>
        <w:tc>
          <w:tcPr>
            <w:tcW w:w="400" w:type="dxa"/>
            <w:tcBorders>
              <w:top w:val="nil"/>
              <w:left w:val="nil"/>
              <w:bottom w:val="nil"/>
              <w:right w:val="nil"/>
            </w:tcBorders>
            <w:shd w:val="clear" w:color="auto" w:fill="auto"/>
            <w:noWrap/>
            <w:vAlign w:val="center"/>
            <w:hideMark/>
          </w:tcPr>
          <w:p w14:paraId="4352081B" w14:textId="77777777" w:rsidR="00646540" w:rsidRPr="00646540" w:rsidRDefault="00646540" w:rsidP="00646540">
            <w:pPr>
              <w:spacing w:before="0" w:after="0" w:line="240" w:lineRule="auto"/>
              <w:jc w:val="center"/>
              <w:rPr>
                <w:ins w:id="90687" w:author="pete jones" w:date="2022-01-11T16:56: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D0DC914" w14:textId="77777777" w:rsidR="00646540" w:rsidRPr="00646540" w:rsidRDefault="00646540" w:rsidP="00646540">
            <w:pPr>
              <w:spacing w:before="0" w:after="0" w:line="240" w:lineRule="auto"/>
              <w:jc w:val="left"/>
              <w:rPr>
                <w:ins w:id="90688" w:author="pete jones" w:date="2022-01-11T16:56: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54E7D2DD" w14:textId="77777777" w:rsidR="00646540" w:rsidRPr="00646540" w:rsidRDefault="00646540" w:rsidP="00646540">
            <w:pPr>
              <w:spacing w:before="0" w:after="0" w:line="240" w:lineRule="auto"/>
              <w:jc w:val="center"/>
              <w:rPr>
                <w:ins w:id="90689" w:author="pete jones" w:date="2022-01-11T16:56:00Z"/>
                <w:rFonts w:ascii="Calibri" w:hAnsi="Calibri" w:cs="Calibri"/>
                <w:b/>
                <w:bCs/>
                <w:i/>
                <w:iCs/>
                <w:color w:val="000000"/>
                <w:sz w:val="22"/>
                <w:szCs w:val="22"/>
              </w:rPr>
            </w:pPr>
            <w:ins w:id="90690" w:author="pete jones" w:date="2022-01-11T16:56:00Z">
              <w:r w:rsidRPr="00646540">
                <w:rPr>
                  <w:rFonts w:ascii="Calibri" w:hAnsi="Calibri" w:cs="Calibri"/>
                  <w:b/>
                  <w:bCs/>
                  <w:i/>
                  <w:iCs/>
                  <w:color w:val="000000"/>
                  <w:sz w:val="22"/>
                  <w:szCs w:val="22"/>
                </w:rPr>
                <w:t>Acceptance Criteria</w:t>
              </w:r>
            </w:ins>
          </w:p>
        </w:tc>
      </w:tr>
      <w:tr w:rsidR="00646540" w:rsidRPr="00646540" w14:paraId="24CC11B7" w14:textId="77777777" w:rsidTr="00646540">
        <w:trPr>
          <w:trHeight w:val="300"/>
          <w:ins w:id="90691" w:author="pete jones" w:date="2022-01-11T16:56:00Z"/>
        </w:trPr>
        <w:tc>
          <w:tcPr>
            <w:tcW w:w="400" w:type="dxa"/>
            <w:tcBorders>
              <w:top w:val="nil"/>
              <w:left w:val="nil"/>
              <w:bottom w:val="nil"/>
              <w:right w:val="nil"/>
            </w:tcBorders>
            <w:shd w:val="clear" w:color="auto" w:fill="auto"/>
            <w:noWrap/>
            <w:vAlign w:val="center"/>
            <w:hideMark/>
          </w:tcPr>
          <w:p w14:paraId="4EBED379" w14:textId="77777777" w:rsidR="00646540" w:rsidRPr="00646540" w:rsidRDefault="00646540" w:rsidP="00646540">
            <w:pPr>
              <w:spacing w:before="0" w:after="0" w:line="240" w:lineRule="auto"/>
              <w:jc w:val="center"/>
              <w:rPr>
                <w:ins w:id="90692" w:author="pete jones" w:date="2022-01-11T16:56: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09C3ABB7" w14:textId="5857E837" w:rsidR="00646540" w:rsidRPr="00646540" w:rsidRDefault="00646540" w:rsidP="00646540">
            <w:pPr>
              <w:spacing w:before="0" w:after="0" w:line="240" w:lineRule="auto"/>
              <w:jc w:val="left"/>
              <w:rPr>
                <w:ins w:id="90693" w:author="pete jones" w:date="2022-01-11T16:56:00Z"/>
                <w:rFonts w:ascii="Calibri" w:hAnsi="Calibri" w:cs="Calibri"/>
                <w:color w:val="000000"/>
                <w:sz w:val="22"/>
                <w:szCs w:val="22"/>
              </w:rPr>
            </w:pPr>
            <w:ins w:id="90694" w:author="pete jones" w:date="2022-01-11T16:56:00Z">
              <w:r w:rsidRPr="00646540">
                <w:rPr>
                  <w:rFonts w:ascii="Calibri" w:hAnsi="Calibri" w:cs="Calibri"/>
                  <w:color w:val="000000"/>
                  <w:sz w:val="22"/>
                  <w:szCs w:val="22"/>
                </w:rPr>
                <w:t xml:space="preserve">Estimated engineering intake 2018 (at 3%) of </w:t>
              </w:r>
            </w:ins>
            <w:ins w:id="90695" w:author="pete jones" w:date="2022-03-30T12:34:00Z">
              <w:r w:rsidR="00042512">
                <w:rPr>
                  <w:rFonts w:ascii="Calibri" w:hAnsi="Calibri" w:cs="Calibri"/>
                  <w:color w:val="000000"/>
                  <w:sz w:val="22"/>
                  <w:szCs w:val="22"/>
                </w:rPr>
                <w:t xml:space="preserve">the </w:t>
              </w:r>
            </w:ins>
            <w:ins w:id="90696" w:author="pete jones" w:date="2022-01-11T16:56:00Z">
              <w:r w:rsidRPr="00646540">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29F4E65" w14:textId="77777777" w:rsidR="00646540" w:rsidRPr="00646540" w:rsidRDefault="00646540" w:rsidP="00646540">
            <w:pPr>
              <w:spacing w:before="0" w:after="0" w:line="240" w:lineRule="auto"/>
              <w:jc w:val="right"/>
              <w:rPr>
                <w:ins w:id="90697" w:author="pete jones" w:date="2022-01-11T16:56:00Z"/>
                <w:rFonts w:ascii="Calibri" w:hAnsi="Calibri" w:cs="Calibri"/>
                <w:color w:val="000000"/>
                <w:sz w:val="22"/>
                <w:szCs w:val="22"/>
              </w:rPr>
            </w:pPr>
            <w:ins w:id="90698" w:author="pete jones" w:date="2022-01-11T16:56:00Z">
              <w:r w:rsidRPr="0064654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48F3409" w14:textId="77777777" w:rsidR="00646540" w:rsidRPr="00646540" w:rsidRDefault="00646540" w:rsidP="00646540">
            <w:pPr>
              <w:spacing w:before="0" w:after="0" w:line="240" w:lineRule="auto"/>
              <w:jc w:val="center"/>
              <w:rPr>
                <w:ins w:id="90699" w:author="pete jones" w:date="2022-01-11T16:56:00Z"/>
                <w:rFonts w:ascii="Calibri" w:hAnsi="Calibri" w:cs="Calibri"/>
                <w:color w:val="000000"/>
                <w:sz w:val="22"/>
                <w:szCs w:val="22"/>
              </w:rPr>
            </w:pPr>
            <w:ins w:id="90700" w:author="pete jones" w:date="2022-01-11T16:56:00Z">
              <w:r w:rsidRPr="00646540">
                <w:rPr>
                  <w:rFonts w:ascii="Calibri" w:hAnsi="Calibri" w:cs="Calibri"/>
                  <w:color w:val="000000"/>
                  <w:sz w:val="22"/>
                  <w:szCs w:val="22"/>
                </w:rPr>
                <w:t>ABB</w:t>
              </w:r>
            </w:ins>
          </w:p>
        </w:tc>
      </w:tr>
      <w:tr w:rsidR="00646540" w:rsidRPr="00646540" w14:paraId="438B18BD" w14:textId="77777777" w:rsidTr="00646540">
        <w:trPr>
          <w:trHeight w:val="315"/>
          <w:ins w:id="90701" w:author="pete jones" w:date="2022-01-11T16:56:00Z"/>
        </w:trPr>
        <w:tc>
          <w:tcPr>
            <w:tcW w:w="400" w:type="dxa"/>
            <w:tcBorders>
              <w:top w:val="nil"/>
              <w:left w:val="nil"/>
              <w:bottom w:val="nil"/>
              <w:right w:val="nil"/>
            </w:tcBorders>
            <w:shd w:val="clear" w:color="auto" w:fill="auto"/>
            <w:noWrap/>
            <w:vAlign w:val="center"/>
            <w:hideMark/>
          </w:tcPr>
          <w:p w14:paraId="43D06828" w14:textId="77777777" w:rsidR="00646540" w:rsidRPr="00646540" w:rsidRDefault="00646540" w:rsidP="00646540">
            <w:pPr>
              <w:spacing w:before="0" w:after="0" w:line="240" w:lineRule="auto"/>
              <w:jc w:val="center"/>
              <w:rPr>
                <w:ins w:id="90702" w:author="pete jones" w:date="2022-01-11T16:56: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2D3895BB" w14:textId="77777777" w:rsidR="00646540" w:rsidRPr="00646540" w:rsidRDefault="00646540" w:rsidP="00646540">
            <w:pPr>
              <w:spacing w:before="0" w:after="0" w:line="240" w:lineRule="auto"/>
              <w:jc w:val="left"/>
              <w:rPr>
                <w:ins w:id="90703" w:author="pete jones" w:date="2022-01-11T16:56: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6ED5008C" w14:textId="77777777" w:rsidR="00646540" w:rsidRPr="00646540" w:rsidRDefault="00646540" w:rsidP="00646540">
            <w:pPr>
              <w:spacing w:before="0" w:after="0" w:line="240" w:lineRule="auto"/>
              <w:jc w:val="right"/>
              <w:rPr>
                <w:ins w:id="90704" w:author="pete jones" w:date="2022-01-11T16:56:00Z"/>
                <w:rFonts w:ascii="Calibri" w:hAnsi="Calibri" w:cs="Calibri"/>
                <w:color w:val="000000"/>
                <w:sz w:val="22"/>
                <w:szCs w:val="22"/>
              </w:rPr>
            </w:pPr>
            <w:ins w:id="90705" w:author="pete jones" w:date="2022-01-11T16:56:00Z">
              <w:r w:rsidRPr="0064654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7C82DDFC" w14:textId="77777777" w:rsidR="00646540" w:rsidRPr="00646540" w:rsidRDefault="00646540" w:rsidP="00646540">
            <w:pPr>
              <w:spacing w:before="0" w:after="0" w:line="240" w:lineRule="auto"/>
              <w:jc w:val="center"/>
              <w:rPr>
                <w:ins w:id="90706" w:author="pete jones" w:date="2022-01-11T16:56:00Z"/>
                <w:rFonts w:ascii="Calibri" w:hAnsi="Calibri" w:cs="Calibri"/>
                <w:color w:val="000000"/>
                <w:sz w:val="22"/>
                <w:szCs w:val="22"/>
              </w:rPr>
            </w:pPr>
            <w:ins w:id="90707" w:author="pete jones" w:date="2022-01-11T16:56:00Z">
              <w:r w:rsidRPr="00646540">
                <w:rPr>
                  <w:rFonts w:ascii="Calibri" w:hAnsi="Calibri" w:cs="Calibri"/>
                  <w:color w:val="000000"/>
                  <w:sz w:val="22"/>
                  <w:szCs w:val="22"/>
                </w:rPr>
                <w:t>DDM</w:t>
              </w:r>
            </w:ins>
          </w:p>
        </w:tc>
      </w:tr>
      <w:tr w:rsidR="00646540" w:rsidRPr="00646540" w14:paraId="337E6B28" w14:textId="77777777" w:rsidTr="00646540">
        <w:trPr>
          <w:trHeight w:val="315"/>
          <w:ins w:id="90708" w:author="pete jones" w:date="2022-01-11T16:56:00Z"/>
        </w:trPr>
        <w:tc>
          <w:tcPr>
            <w:tcW w:w="400" w:type="dxa"/>
            <w:tcBorders>
              <w:top w:val="nil"/>
              <w:left w:val="nil"/>
              <w:bottom w:val="nil"/>
              <w:right w:val="nil"/>
            </w:tcBorders>
            <w:shd w:val="clear" w:color="auto" w:fill="auto"/>
            <w:noWrap/>
            <w:vAlign w:val="center"/>
            <w:hideMark/>
          </w:tcPr>
          <w:p w14:paraId="4A40DECE" w14:textId="77777777" w:rsidR="00646540" w:rsidRPr="00646540" w:rsidRDefault="00646540" w:rsidP="00646540">
            <w:pPr>
              <w:spacing w:before="0" w:after="0" w:line="240" w:lineRule="auto"/>
              <w:jc w:val="center"/>
              <w:rPr>
                <w:ins w:id="90709" w:author="pete jones" w:date="2022-01-11T16:56: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35B05E00" w14:textId="77777777" w:rsidR="00646540" w:rsidRPr="00646540" w:rsidRDefault="00646540" w:rsidP="00646540">
            <w:pPr>
              <w:spacing w:before="0" w:after="0" w:line="240" w:lineRule="auto"/>
              <w:jc w:val="center"/>
              <w:rPr>
                <w:ins w:id="90710" w:author="pete jones" w:date="2022-01-11T16:56:00Z"/>
                <w:rFonts w:ascii="Calibri" w:hAnsi="Calibri" w:cs="Calibri"/>
                <w:b/>
                <w:bCs/>
                <w:color w:val="000000"/>
              </w:rPr>
            </w:pPr>
            <w:ins w:id="90711" w:author="pete jones" w:date="2022-01-11T16:56:00Z">
              <w:r w:rsidRPr="00646540">
                <w:rPr>
                  <w:rFonts w:ascii="Calibri" w:hAnsi="Calibri" w:cs="Calibri"/>
                  <w:b/>
                  <w:bCs/>
                  <w:color w:val="000000"/>
                </w:rPr>
                <w:t>118</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A1305AF" w14:textId="77777777" w:rsidR="00646540" w:rsidRPr="00646540" w:rsidRDefault="00646540" w:rsidP="00646540">
            <w:pPr>
              <w:spacing w:before="0" w:after="0" w:line="240" w:lineRule="auto"/>
              <w:jc w:val="right"/>
              <w:rPr>
                <w:ins w:id="90712" w:author="pete jones" w:date="2022-01-11T16:56:00Z"/>
                <w:rFonts w:ascii="Calibri" w:hAnsi="Calibri" w:cs="Calibri"/>
                <w:color w:val="000000"/>
                <w:sz w:val="22"/>
                <w:szCs w:val="22"/>
              </w:rPr>
            </w:pPr>
            <w:ins w:id="90713" w:author="pete jones" w:date="2022-01-11T16:56:00Z">
              <w:r w:rsidRPr="0064654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56CDE2B0" w14:textId="77777777" w:rsidR="00646540" w:rsidRPr="00646540" w:rsidRDefault="00646540" w:rsidP="00646540">
            <w:pPr>
              <w:spacing w:before="0" w:after="0" w:line="240" w:lineRule="auto"/>
              <w:jc w:val="center"/>
              <w:rPr>
                <w:ins w:id="90714" w:author="pete jones" w:date="2022-01-11T16:56:00Z"/>
                <w:rFonts w:ascii="Calibri" w:hAnsi="Calibri" w:cs="Calibri"/>
                <w:color w:val="000000"/>
                <w:sz w:val="22"/>
                <w:szCs w:val="22"/>
              </w:rPr>
            </w:pPr>
            <w:ins w:id="90715" w:author="pete jones" w:date="2022-01-11T16:56:00Z">
              <w:r w:rsidRPr="00646540">
                <w:rPr>
                  <w:rFonts w:ascii="Calibri" w:hAnsi="Calibri" w:cs="Calibri"/>
                  <w:color w:val="000000"/>
                  <w:sz w:val="22"/>
                  <w:szCs w:val="22"/>
                </w:rPr>
                <w:t>128</w:t>
              </w:r>
            </w:ins>
          </w:p>
        </w:tc>
      </w:tr>
      <w:tr w:rsidR="00646540" w:rsidRPr="00646540" w14:paraId="619BC453" w14:textId="77777777" w:rsidTr="00646540">
        <w:trPr>
          <w:trHeight w:val="315"/>
          <w:ins w:id="90716" w:author="pete jones" w:date="2022-01-11T16:56:00Z"/>
        </w:trPr>
        <w:tc>
          <w:tcPr>
            <w:tcW w:w="400" w:type="dxa"/>
            <w:tcBorders>
              <w:top w:val="nil"/>
              <w:left w:val="nil"/>
              <w:bottom w:val="nil"/>
              <w:right w:val="nil"/>
            </w:tcBorders>
            <w:shd w:val="clear" w:color="auto" w:fill="auto"/>
            <w:noWrap/>
            <w:vAlign w:val="center"/>
            <w:hideMark/>
          </w:tcPr>
          <w:p w14:paraId="13E1A29E" w14:textId="77777777" w:rsidR="00646540" w:rsidRPr="00646540" w:rsidRDefault="00646540" w:rsidP="00646540">
            <w:pPr>
              <w:spacing w:before="0" w:after="0" w:line="240" w:lineRule="auto"/>
              <w:jc w:val="center"/>
              <w:rPr>
                <w:ins w:id="90717" w:author="pete jones" w:date="2022-01-11T16:56: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52284D02" w14:textId="451717D6" w:rsidR="00646540" w:rsidRPr="00646540" w:rsidRDefault="00646540" w:rsidP="00646540">
            <w:pPr>
              <w:spacing w:before="0" w:after="0" w:line="240" w:lineRule="auto"/>
              <w:jc w:val="left"/>
              <w:rPr>
                <w:ins w:id="90718" w:author="pete jones" w:date="2022-01-11T16:56:00Z"/>
                <w:rFonts w:ascii="Calibri" w:hAnsi="Calibri" w:cs="Calibri"/>
                <w:color w:val="000000"/>
                <w:sz w:val="22"/>
                <w:szCs w:val="22"/>
              </w:rPr>
            </w:pPr>
            <w:ins w:id="90719" w:author="pete jones" w:date="2022-01-11T16:56:00Z">
              <w:r w:rsidRPr="00646540">
                <w:rPr>
                  <w:rFonts w:ascii="Calibri" w:hAnsi="Calibri" w:cs="Calibri"/>
                  <w:noProof/>
                  <w:color w:val="000000"/>
                  <w:sz w:val="22"/>
                  <w:szCs w:val="22"/>
                </w:rPr>
                <w:drawing>
                  <wp:anchor distT="0" distB="0" distL="114300" distR="114300" simplePos="0" relativeHeight="251729920" behindDoc="0" locked="0" layoutInCell="1" allowOverlap="1" wp14:anchorId="60483D85" wp14:editId="0C397101">
                    <wp:simplePos x="0" y="0"/>
                    <wp:positionH relativeFrom="column">
                      <wp:posOffset>0</wp:posOffset>
                    </wp:positionH>
                    <wp:positionV relativeFrom="paragraph">
                      <wp:posOffset>171450</wp:posOffset>
                    </wp:positionV>
                    <wp:extent cx="2524125" cy="923925"/>
                    <wp:effectExtent l="0" t="0" r="9525" b="9525"/>
                    <wp:wrapNone/>
                    <wp:docPr id="345253045" name="Chart 345253045">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646540" w:rsidRPr="00646540" w14:paraId="1692404B" w14:textId="77777777">
              <w:trPr>
                <w:trHeight w:val="315"/>
                <w:tblCellSpacing w:w="0" w:type="dxa"/>
                <w:ins w:id="90720" w:author="pete jones" w:date="2022-01-11T16:56: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F1F15BF" w14:textId="77777777" w:rsidR="00646540" w:rsidRPr="00646540" w:rsidRDefault="00646540" w:rsidP="00646540">
                  <w:pPr>
                    <w:spacing w:before="0" w:after="0" w:line="240" w:lineRule="auto"/>
                    <w:jc w:val="left"/>
                    <w:rPr>
                      <w:ins w:id="90721" w:author="pete jones" w:date="2022-01-11T16:56:00Z"/>
                      <w:rFonts w:ascii="Calibri" w:hAnsi="Calibri" w:cs="Calibri"/>
                      <w:b/>
                      <w:bCs/>
                      <w:i/>
                      <w:iCs/>
                      <w:color w:val="000000"/>
                      <w:sz w:val="22"/>
                      <w:szCs w:val="22"/>
                    </w:rPr>
                  </w:pPr>
                  <w:ins w:id="90722" w:author="pete jones" w:date="2022-01-11T16:56:00Z">
                    <w:r w:rsidRPr="00646540">
                      <w:rPr>
                        <w:rFonts w:ascii="Calibri" w:hAnsi="Calibri" w:cs="Calibri"/>
                        <w:b/>
                        <w:bCs/>
                        <w:i/>
                        <w:iCs/>
                        <w:color w:val="000000"/>
                        <w:sz w:val="22"/>
                        <w:szCs w:val="22"/>
                      </w:rPr>
                      <w:t>Type of module category</w:t>
                    </w:r>
                  </w:ins>
                </w:p>
              </w:tc>
            </w:tr>
          </w:tbl>
          <w:p w14:paraId="03B93320" w14:textId="77777777" w:rsidR="00646540" w:rsidRPr="00646540" w:rsidRDefault="00646540" w:rsidP="00646540">
            <w:pPr>
              <w:spacing w:before="0" w:after="0" w:line="240" w:lineRule="auto"/>
              <w:jc w:val="left"/>
              <w:rPr>
                <w:ins w:id="90723" w:author="pete jones" w:date="2022-01-11T16:56: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72EAF6BD" w14:textId="77777777" w:rsidR="00646540" w:rsidRPr="00646540" w:rsidRDefault="00646540" w:rsidP="00646540">
            <w:pPr>
              <w:spacing w:before="0" w:after="0" w:line="240" w:lineRule="auto"/>
              <w:jc w:val="right"/>
              <w:rPr>
                <w:ins w:id="90724" w:author="pete jones" w:date="2022-01-11T16:56:00Z"/>
                <w:rFonts w:ascii="Calibri" w:hAnsi="Calibri" w:cs="Calibri"/>
                <w:color w:val="000000"/>
                <w:sz w:val="22"/>
                <w:szCs w:val="22"/>
              </w:rPr>
            </w:pPr>
            <w:ins w:id="90725" w:author="pete jones" w:date="2022-01-11T16:56:00Z">
              <w:r w:rsidRPr="00646540">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3B089FA1" w14:textId="77777777" w:rsidR="00646540" w:rsidRPr="00646540" w:rsidRDefault="00646540" w:rsidP="00646540">
            <w:pPr>
              <w:spacing w:before="0" w:after="0" w:line="240" w:lineRule="auto"/>
              <w:jc w:val="right"/>
              <w:rPr>
                <w:ins w:id="90726" w:author="pete jones" w:date="2022-01-11T16:56: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54E0BDC7" w14:textId="77777777" w:rsidR="00646540" w:rsidRPr="00646540" w:rsidRDefault="00646540" w:rsidP="00646540">
            <w:pPr>
              <w:spacing w:before="0" w:after="0" w:line="240" w:lineRule="auto"/>
              <w:jc w:val="left"/>
              <w:rPr>
                <w:ins w:id="90727" w:author="pete jones" w:date="2022-01-11T16:5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4CDD5069" w14:textId="77777777" w:rsidR="00646540" w:rsidRPr="00646540" w:rsidRDefault="00646540" w:rsidP="00646540">
            <w:pPr>
              <w:spacing w:before="0" w:after="0" w:line="240" w:lineRule="auto"/>
              <w:jc w:val="left"/>
              <w:rPr>
                <w:ins w:id="90728" w:author="pete jones" w:date="2022-01-11T16:5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162B32B" w14:textId="77777777" w:rsidR="00646540" w:rsidRPr="00646540" w:rsidRDefault="00646540" w:rsidP="00646540">
            <w:pPr>
              <w:spacing w:before="0" w:after="0" w:line="240" w:lineRule="auto"/>
              <w:jc w:val="left"/>
              <w:rPr>
                <w:ins w:id="90729" w:author="pete jones" w:date="2022-01-11T16:5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22806F76" w14:textId="77777777" w:rsidR="00646540" w:rsidRPr="00646540" w:rsidRDefault="00646540" w:rsidP="00646540">
            <w:pPr>
              <w:spacing w:before="0" w:after="0" w:line="240" w:lineRule="auto"/>
              <w:jc w:val="left"/>
              <w:rPr>
                <w:ins w:id="90730"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440B87E" w14:textId="77777777" w:rsidR="00646540" w:rsidRPr="00646540" w:rsidRDefault="00646540" w:rsidP="00646540">
            <w:pPr>
              <w:spacing w:before="0" w:after="0" w:line="240" w:lineRule="auto"/>
              <w:jc w:val="left"/>
              <w:rPr>
                <w:ins w:id="90731"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1F27D36" w14:textId="77777777" w:rsidR="00646540" w:rsidRPr="00646540" w:rsidRDefault="00646540" w:rsidP="00646540">
            <w:pPr>
              <w:spacing w:before="0" w:after="0" w:line="240" w:lineRule="auto"/>
              <w:jc w:val="center"/>
              <w:rPr>
                <w:ins w:id="90732"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EBA4660" w14:textId="77777777" w:rsidR="00646540" w:rsidRPr="00646540" w:rsidRDefault="00646540" w:rsidP="00646540">
            <w:pPr>
              <w:spacing w:before="0" w:after="0" w:line="240" w:lineRule="auto"/>
              <w:jc w:val="center"/>
              <w:rPr>
                <w:ins w:id="90733"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B2AAED7" w14:textId="77777777" w:rsidR="00646540" w:rsidRPr="00646540" w:rsidRDefault="00646540" w:rsidP="00646540">
            <w:pPr>
              <w:spacing w:before="0" w:after="0" w:line="240" w:lineRule="auto"/>
              <w:jc w:val="center"/>
              <w:rPr>
                <w:ins w:id="90734"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F821909" w14:textId="77777777" w:rsidR="00646540" w:rsidRPr="00646540" w:rsidRDefault="00646540" w:rsidP="00646540">
            <w:pPr>
              <w:spacing w:before="0" w:after="0" w:line="240" w:lineRule="auto"/>
              <w:jc w:val="center"/>
              <w:rPr>
                <w:ins w:id="90735" w:author="pete jones" w:date="2022-01-11T16:56: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3D07718B" w14:textId="77777777" w:rsidR="00646540" w:rsidRPr="00646540" w:rsidRDefault="00646540" w:rsidP="00646540">
            <w:pPr>
              <w:spacing w:before="0" w:after="0" w:line="240" w:lineRule="auto"/>
              <w:jc w:val="center"/>
              <w:rPr>
                <w:ins w:id="90736" w:author="pete jones" w:date="2022-01-11T16:56:00Z"/>
                <w:rFonts w:ascii="Times New Roman" w:hAnsi="Times New Roman" w:cs="Times New Roman"/>
                <w:sz w:val="20"/>
                <w:szCs w:val="20"/>
              </w:rPr>
            </w:pPr>
          </w:p>
        </w:tc>
      </w:tr>
      <w:tr w:rsidR="00646540" w:rsidRPr="00646540" w14:paraId="00009E70" w14:textId="77777777" w:rsidTr="00646540">
        <w:trPr>
          <w:trHeight w:val="315"/>
          <w:ins w:id="90737" w:author="pete jones" w:date="2022-01-11T16:56:00Z"/>
        </w:trPr>
        <w:tc>
          <w:tcPr>
            <w:tcW w:w="400" w:type="dxa"/>
            <w:tcBorders>
              <w:top w:val="nil"/>
              <w:left w:val="nil"/>
              <w:bottom w:val="nil"/>
              <w:right w:val="nil"/>
            </w:tcBorders>
            <w:shd w:val="clear" w:color="auto" w:fill="auto"/>
            <w:noWrap/>
            <w:vAlign w:val="center"/>
            <w:hideMark/>
          </w:tcPr>
          <w:p w14:paraId="2FC79465" w14:textId="77777777" w:rsidR="00646540" w:rsidRPr="00646540" w:rsidRDefault="00646540" w:rsidP="00646540">
            <w:pPr>
              <w:spacing w:before="0" w:after="0" w:line="240" w:lineRule="auto"/>
              <w:jc w:val="center"/>
              <w:rPr>
                <w:ins w:id="90738" w:author="pete jones" w:date="2022-01-11T16:56: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694C448" w14:textId="77777777" w:rsidR="00646540" w:rsidRPr="00646540" w:rsidRDefault="00646540" w:rsidP="00646540">
            <w:pPr>
              <w:spacing w:before="0" w:after="0" w:line="240" w:lineRule="auto"/>
              <w:jc w:val="right"/>
              <w:rPr>
                <w:ins w:id="90739" w:author="pete jones" w:date="2022-01-11T16:56:00Z"/>
                <w:rFonts w:ascii="Calibri" w:hAnsi="Calibri" w:cs="Calibri"/>
                <w:sz w:val="22"/>
                <w:szCs w:val="22"/>
              </w:rPr>
            </w:pPr>
            <w:ins w:id="90740" w:author="pete jones" w:date="2022-01-11T16:56:00Z">
              <w:r w:rsidRPr="00646540">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643AAC9C" w14:textId="77777777" w:rsidR="00646540" w:rsidRPr="00646540" w:rsidRDefault="00646540" w:rsidP="00646540">
            <w:pPr>
              <w:spacing w:before="0" w:after="0" w:line="240" w:lineRule="auto"/>
              <w:jc w:val="center"/>
              <w:rPr>
                <w:ins w:id="90741" w:author="pete jones" w:date="2022-01-11T16:56:00Z"/>
                <w:rFonts w:ascii="Calibri" w:hAnsi="Calibri" w:cs="Calibri"/>
                <w:color w:val="000000"/>
                <w:sz w:val="22"/>
                <w:szCs w:val="22"/>
              </w:rPr>
            </w:pPr>
            <w:ins w:id="90742" w:author="pete jones" w:date="2022-01-11T16:56:00Z">
              <w:r w:rsidRPr="00646540">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39FCCE30" w14:textId="77777777" w:rsidR="00646540" w:rsidRPr="00646540" w:rsidRDefault="00646540" w:rsidP="00646540">
            <w:pPr>
              <w:spacing w:before="0" w:after="0" w:line="240" w:lineRule="auto"/>
              <w:jc w:val="center"/>
              <w:rPr>
                <w:ins w:id="90743" w:author="pete jones" w:date="2022-01-11T16:56: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327EE865" w14:textId="77777777" w:rsidR="00646540" w:rsidRPr="00646540" w:rsidRDefault="00646540" w:rsidP="00646540">
            <w:pPr>
              <w:spacing w:before="0" w:after="0" w:line="240" w:lineRule="auto"/>
              <w:jc w:val="left"/>
              <w:rPr>
                <w:ins w:id="90744" w:author="pete jones" w:date="2022-01-11T16:5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49A6462E" w14:textId="77777777" w:rsidR="00646540" w:rsidRPr="00646540" w:rsidRDefault="00646540" w:rsidP="00646540">
            <w:pPr>
              <w:spacing w:before="0" w:after="0" w:line="240" w:lineRule="auto"/>
              <w:jc w:val="left"/>
              <w:rPr>
                <w:ins w:id="90745" w:author="pete jones" w:date="2022-01-11T16:5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0ADF243D" w14:textId="77777777" w:rsidR="00646540" w:rsidRPr="00646540" w:rsidRDefault="00646540" w:rsidP="00646540">
            <w:pPr>
              <w:spacing w:before="0" w:after="0" w:line="240" w:lineRule="auto"/>
              <w:jc w:val="left"/>
              <w:rPr>
                <w:ins w:id="90746" w:author="pete jones" w:date="2022-01-11T16:5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D7DDD40" w14:textId="77777777" w:rsidR="00646540" w:rsidRPr="00646540" w:rsidRDefault="00646540" w:rsidP="00646540">
            <w:pPr>
              <w:spacing w:before="0" w:after="0" w:line="240" w:lineRule="auto"/>
              <w:jc w:val="left"/>
              <w:rPr>
                <w:ins w:id="90747"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509DB6B7" w14:textId="77777777" w:rsidR="00646540" w:rsidRPr="00646540" w:rsidRDefault="00646540" w:rsidP="00646540">
            <w:pPr>
              <w:spacing w:before="0" w:after="0" w:line="240" w:lineRule="auto"/>
              <w:jc w:val="left"/>
              <w:rPr>
                <w:ins w:id="90748"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4D777BD9" w14:textId="77777777" w:rsidR="00646540" w:rsidRPr="00646540" w:rsidRDefault="00646540" w:rsidP="00646540">
            <w:pPr>
              <w:spacing w:before="0" w:after="0" w:line="240" w:lineRule="auto"/>
              <w:jc w:val="left"/>
              <w:rPr>
                <w:ins w:id="90749"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BD706D9" w14:textId="77777777" w:rsidR="00646540" w:rsidRPr="00646540" w:rsidRDefault="00646540" w:rsidP="00646540">
            <w:pPr>
              <w:spacing w:before="0" w:after="0" w:line="240" w:lineRule="auto"/>
              <w:jc w:val="left"/>
              <w:rPr>
                <w:ins w:id="90750"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32EBCEE" w14:textId="77777777" w:rsidR="00646540" w:rsidRPr="00646540" w:rsidRDefault="00646540" w:rsidP="00646540">
            <w:pPr>
              <w:spacing w:before="0" w:after="0" w:line="240" w:lineRule="auto"/>
              <w:jc w:val="center"/>
              <w:rPr>
                <w:ins w:id="90751" w:author="pete jones" w:date="2022-01-11T16:5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312A0F2" w14:textId="77777777" w:rsidR="00646540" w:rsidRPr="00646540" w:rsidRDefault="00646540" w:rsidP="00646540">
            <w:pPr>
              <w:spacing w:before="0" w:after="0" w:line="240" w:lineRule="auto"/>
              <w:jc w:val="center"/>
              <w:rPr>
                <w:ins w:id="90752" w:author="pete jones" w:date="2022-01-11T16:56: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CB53D61" w14:textId="77777777" w:rsidR="00646540" w:rsidRPr="00646540" w:rsidRDefault="00646540" w:rsidP="00646540">
            <w:pPr>
              <w:spacing w:before="0" w:after="0" w:line="240" w:lineRule="auto"/>
              <w:jc w:val="center"/>
              <w:rPr>
                <w:ins w:id="90753" w:author="pete jones" w:date="2022-01-11T16:56:00Z"/>
                <w:rFonts w:ascii="Times New Roman" w:hAnsi="Times New Roman" w:cs="Times New Roman"/>
                <w:sz w:val="20"/>
                <w:szCs w:val="20"/>
              </w:rPr>
            </w:pPr>
          </w:p>
        </w:tc>
      </w:tr>
      <w:tr w:rsidR="00646540" w:rsidRPr="00646540" w14:paraId="3483A03E" w14:textId="77777777" w:rsidTr="00646540">
        <w:trPr>
          <w:trHeight w:val="300"/>
          <w:ins w:id="90754" w:author="pete jones" w:date="2022-01-11T16:56:00Z"/>
        </w:trPr>
        <w:tc>
          <w:tcPr>
            <w:tcW w:w="400" w:type="dxa"/>
            <w:tcBorders>
              <w:top w:val="nil"/>
              <w:left w:val="nil"/>
              <w:bottom w:val="nil"/>
              <w:right w:val="nil"/>
            </w:tcBorders>
            <w:shd w:val="clear" w:color="auto" w:fill="auto"/>
            <w:noWrap/>
            <w:vAlign w:val="center"/>
            <w:hideMark/>
          </w:tcPr>
          <w:p w14:paraId="32CAED41" w14:textId="77777777" w:rsidR="00646540" w:rsidRPr="00646540" w:rsidRDefault="00646540" w:rsidP="00646540">
            <w:pPr>
              <w:spacing w:before="0" w:after="0" w:line="240" w:lineRule="auto"/>
              <w:jc w:val="center"/>
              <w:rPr>
                <w:ins w:id="90755" w:author="pete jones" w:date="2022-01-11T16:56: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2DFCA3CB" w14:textId="77777777" w:rsidR="00646540" w:rsidRPr="00646540" w:rsidRDefault="00646540" w:rsidP="00646540">
            <w:pPr>
              <w:spacing w:before="0" w:after="0" w:line="240" w:lineRule="auto"/>
              <w:jc w:val="right"/>
              <w:rPr>
                <w:ins w:id="90756" w:author="pete jones" w:date="2022-01-11T16:56:00Z"/>
                <w:rFonts w:ascii="Calibri" w:hAnsi="Calibri" w:cs="Calibri"/>
                <w:sz w:val="22"/>
                <w:szCs w:val="22"/>
              </w:rPr>
            </w:pPr>
            <w:ins w:id="90757" w:author="pete jones" w:date="2022-01-11T16:56:00Z">
              <w:r w:rsidRPr="00646540">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50246774" w14:textId="77777777" w:rsidR="00646540" w:rsidRPr="00646540" w:rsidRDefault="00646540" w:rsidP="00646540">
            <w:pPr>
              <w:spacing w:before="0" w:after="0" w:line="240" w:lineRule="auto"/>
              <w:jc w:val="center"/>
              <w:rPr>
                <w:ins w:id="90758" w:author="pete jones" w:date="2022-01-11T16:56:00Z"/>
                <w:rFonts w:ascii="Calibri" w:hAnsi="Calibri" w:cs="Calibri"/>
                <w:color w:val="000000"/>
                <w:sz w:val="22"/>
                <w:szCs w:val="22"/>
              </w:rPr>
            </w:pPr>
            <w:ins w:id="90759" w:author="pete jones" w:date="2022-01-11T16:56:00Z">
              <w:r w:rsidRPr="00646540">
                <w:rPr>
                  <w:rFonts w:ascii="Calibri" w:hAnsi="Calibri" w:cs="Calibri"/>
                  <w:color w:val="000000"/>
                  <w:sz w:val="22"/>
                  <w:szCs w:val="22"/>
                </w:rPr>
                <w:t>11</w:t>
              </w:r>
            </w:ins>
          </w:p>
        </w:tc>
        <w:tc>
          <w:tcPr>
            <w:tcW w:w="424" w:type="dxa"/>
            <w:tcBorders>
              <w:top w:val="nil"/>
              <w:left w:val="nil"/>
              <w:bottom w:val="nil"/>
              <w:right w:val="nil"/>
            </w:tcBorders>
            <w:shd w:val="clear" w:color="auto" w:fill="auto"/>
            <w:noWrap/>
            <w:vAlign w:val="center"/>
            <w:hideMark/>
          </w:tcPr>
          <w:p w14:paraId="1FA1BCA3" w14:textId="77777777" w:rsidR="00646540" w:rsidRPr="00646540" w:rsidRDefault="00646540" w:rsidP="00646540">
            <w:pPr>
              <w:spacing w:before="0" w:after="0" w:line="240" w:lineRule="auto"/>
              <w:jc w:val="center"/>
              <w:rPr>
                <w:ins w:id="90760" w:author="pete jones" w:date="2022-01-11T16:56: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1ACE777C" w14:textId="77777777" w:rsidR="00646540" w:rsidRPr="00646540" w:rsidRDefault="00646540" w:rsidP="00646540">
            <w:pPr>
              <w:spacing w:before="0" w:after="0" w:line="240" w:lineRule="auto"/>
              <w:jc w:val="center"/>
              <w:rPr>
                <w:ins w:id="90761" w:author="pete jones" w:date="2022-01-11T16:56:00Z"/>
                <w:rFonts w:ascii="Calibri" w:hAnsi="Calibri" w:cs="Calibri"/>
                <w:color w:val="000000"/>
                <w:sz w:val="22"/>
                <w:szCs w:val="22"/>
              </w:rPr>
            </w:pPr>
            <w:ins w:id="90762" w:author="pete jones" w:date="2022-01-11T16:56: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DCA8159" w14:textId="77777777" w:rsidR="00646540" w:rsidRPr="00646540" w:rsidRDefault="00646540" w:rsidP="00646540">
            <w:pPr>
              <w:spacing w:before="0" w:after="0" w:line="240" w:lineRule="auto"/>
              <w:jc w:val="center"/>
              <w:rPr>
                <w:ins w:id="90763" w:author="pete jones" w:date="2022-01-11T16:56:00Z"/>
                <w:rFonts w:ascii="Calibri" w:hAnsi="Calibri" w:cs="Calibri"/>
                <w:color w:val="000000"/>
                <w:sz w:val="22"/>
                <w:szCs w:val="22"/>
              </w:rPr>
            </w:pPr>
            <w:ins w:id="90764" w:author="pete jones" w:date="2022-01-11T16:56: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CD1211A" w14:textId="77777777" w:rsidR="00646540" w:rsidRPr="00646540" w:rsidRDefault="00646540" w:rsidP="00646540">
            <w:pPr>
              <w:spacing w:before="0" w:after="0" w:line="240" w:lineRule="auto"/>
              <w:jc w:val="center"/>
              <w:rPr>
                <w:ins w:id="90765" w:author="pete jones" w:date="2022-01-11T16:56:00Z"/>
                <w:rFonts w:ascii="Calibri" w:hAnsi="Calibri" w:cs="Calibri"/>
                <w:color w:val="000000"/>
                <w:sz w:val="22"/>
                <w:szCs w:val="22"/>
              </w:rPr>
            </w:pPr>
            <w:ins w:id="90766" w:author="pete jones" w:date="2022-01-11T16:56: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DEFC054" w14:textId="77777777" w:rsidR="00646540" w:rsidRPr="00646540" w:rsidRDefault="00646540" w:rsidP="00646540">
            <w:pPr>
              <w:spacing w:before="0" w:after="0" w:line="240" w:lineRule="auto"/>
              <w:jc w:val="center"/>
              <w:rPr>
                <w:ins w:id="90767" w:author="pete jones" w:date="2022-01-11T16:56:00Z"/>
                <w:rFonts w:ascii="Calibri" w:hAnsi="Calibri" w:cs="Calibri"/>
                <w:color w:val="000000"/>
                <w:sz w:val="22"/>
                <w:szCs w:val="22"/>
              </w:rPr>
            </w:pPr>
            <w:ins w:id="90768" w:author="pete jones" w:date="2022-01-11T16:56: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1B24735" w14:textId="77777777" w:rsidR="00646540" w:rsidRPr="00646540" w:rsidRDefault="00646540" w:rsidP="00646540">
            <w:pPr>
              <w:spacing w:before="0" w:after="0" w:line="240" w:lineRule="auto"/>
              <w:jc w:val="center"/>
              <w:rPr>
                <w:ins w:id="90769" w:author="pete jones" w:date="2022-01-11T16:56:00Z"/>
                <w:rFonts w:ascii="Calibri" w:hAnsi="Calibri" w:cs="Calibri"/>
                <w:color w:val="000000"/>
                <w:sz w:val="22"/>
                <w:szCs w:val="22"/>
              </w:rPr>
            </w:pPr>
            <w:ins w:id="90770" w:author="pete jones" w:date="2022-01-11T16:56: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F629D49" w14:textId="77777777" w:rsidR="00646540" w:rsidRPr="00646540" w:rsidRDefault="00646540" w:rsidP="00646540">
            <w:pPr>
              <w:spacing w:before="0" w:after="0" w:line="240" w:lineRule="auto"/>
              <w:jc w:val="center"/>
              <w:rPr>
                <w:ins w:id="90771" w:author="pete jones" w:date="2022-01-11T16:56:00Z"/>
                <w:rFonts w:ascii="Calibri" w:hAnsi="Calibri" w:cs="Calibri"/>
                <w:color w:val="000000"/>
                <w:sz w:val="22"/>
                <w:szCs w:val="22"/>
              </w:rPr>
            </w:pPr>
            <w:ins w:id="90772" w:author="pete jones" w:date="2022-01-11T16:56: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538DBFA" w14:textId="77777777" w:rsidR="00646540" w:rsidRPr="00646540" w:rsidRDefault="00646540" w:rsidP="00646540">
            <w:pPr>
              <w:spacing w:before="0" w:after="0" w:line="240" w:lineRule="auto"/>
              <w:jc w:val="center"/>
              <w:rPr>
                <w:ins w:id="90773" w:author="pete jones" w:date="2022-01-11T16:56:00Z"/>
                <w:rFonts w:ascii="Calibri" w:hAnsi="Calibri" w:cs="Calibri"/>
                <w:color w:val="000000"/>
                <w:sz w:val="22"/>
                <w:szCs w:val="22"/>
              </w:rPr>
            </w:pPr>
            <w:ins w:id="90774" w:author="pete jones" w:date="2022-01-11T16:56: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15BD339" w14:textId="77777777" w:rsidR="00646540" w:rsidRPr="00646540" w:rsidRDefault="00646540" w:rsidP="00646540">
            <w:pPr>
              <w:spacing w:before="0" w:after="0" w:line="240" w:lineRule="auto"/>
              <w:jc w:val="center"/>
              <w:rPr>
                <w:ins w:id="90775" w:author="pete jones" w:date="2022-01-11T16:56:00Z"/>
                <w:rFonts w:ascii="Calibri" w:hAnsi="Calibri" w:cs="Calibri"/>
                <w:color w:val="000000"/>
                <w:sz w:val="22"/>
                <w:szCs w:val="22"/>
              </w:rPr>
            </w:pPr>
            <w:ins w:id="90776" w:author="pete jones" w:date="2022-01-11T16:56: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AC2FD89" w14:textId="77777777" w:rsidR="00646540" w:rsidRPr="00646540" w:rsidRDefault="00646540" w:rsidP="00646540">
            <w:pPr>
              <w:spacing w:before="0" w:after="0" w:line="240" w:lineRule="auto"/>
              <w:jc w:val="center"/>
              <w:rPr>
                <w:ins w:id="90777" w:author="pete jones" w:date="2022-01-11T16:56:00Z"/>
                <w:rFonts w:ascii="Calibri" w:hAnsi="Calibri" w:cs="Calibri"/>
                <w:color w:val="000000"/>
                <w:sz w:val="22"/>
                <w:szCs w:val="22"/>
              </w:rPr>
            </w:pPr>
            <w:ins w:id="90778" w:author="pete jones" w:date="2022-01-11T16:56:00Z">
              <w:r w:rsidRPr="00646540">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58543B8" w14:textId="77777777" w:rsidR="00646540" w:rsidRPr="00646540" w:rsidRDefault="00646540" w:rsidP="00646540">
            <w:pPr>
              <w:spacing w:before="0" w:after="0" w:line="240" w:lineRule="auto"/>
              <w:jc w:val="center"/>
              <w:rPr>
                <w:ins w:id="90779" w:author="pete jones" w:date="2022-01-11T16:56:00Z"/>
                <w:rFonts w:ascii="Calibri" w:hAnsi="Calibri" w:cs="Calibri"/>
                <w:color w:val="000000"/>
                <w:sz w:val="22"/>
                <w:szCs w:val="22"/>
              </w:rPr>
            </w:pPr>
            <w:ins w:id="90780" w:author="pete jones" w:date="2022-01-11T16:56:00Z">
              <w:r w:rsidRPr="00646540">
                <w:rPr>
                  <w:rFonts w:ascii="Calibri" w:hAnsi="Calibri" w:cs="Calibri"/>
                  <w:color w:val="000000"/>
                  <w:sz w:val="22"/>
                  <w:szCs w:val="22"/>
                </w:rPr>
                <w:t>N/A</w:t>
              </w:r>
            </w:ins>
          </w:p>
        </w:tc>
      </w:tr>
      <w:tr w:rsidR="00646540" w:rsidRPr="00646540" w14:paraId="7D1F4920" w14:textId="77777777" w:rsidTr="00646540">
        <w:trPr>
          <w:trHeight w:val="315"/>
          <w:ins w:id="90781" w:author="pete jones" w:date="2022-01-11T16:56:00Z"/>
        </w:trPr>
        <w:tc>
          <w:tcPr>
            <w:tcW w:w="400" w:type="dxa"/>
            <w:tcBorders>
              <w:top w:val="nil"/>
              <w:left w:val="nil"/>
              <w:bottom w:val="nil"/>
              <w:right w:val="nil"/>
            </w:tcBorders>
            <w:shd w:val="clear" w:color="auto" w:fill="auto"/>
            <w:noWrap/>
            <w:vAlign w:val="center"/>
            <w:hideMark/>
          </w:tcPr>
          <w:p w14:paraId="38A73F6B" w14:textId="77777777" w:rsidR="00646540" w:rsidRPr="00646540" w:rsidRDefault="00646540" w:rsidP="00646540">
            <w:pPr>
              <w:spacing w:before="0" w:after="0" w:line="240" w:lineRule="auto"/>
              <w:jc w:val="center"/>
              <w:rPr>
                <w:ins w:id="90782" w:author="pete jones" w:date="2022-01-11T16:56:00Z"/>
                <w:rFonts w:ascii="Calibri" w:hAnsi="Calibri" w:cs="Calibri"/>
                <w:color w:val="FFFFFF"/>
                <w:sz w:val="22"/>
                <w:szCs w:val="22"/>
              </w:rPr>
            </w:pPr>
            <w:ins w:id="90783" w:author="pete jones" w:date="2022-01-11T16:56:00Z">
              <w:r w:rsidRPr="0064654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0338BDFF" w14:textId="77777777" w:rsidR="00646540" w:rsidRPr="00646540" w:rsidRDefault="00646540" w:rsidP="00646540">
            <w:pPr>
              <w:spacing w:before="0" w:after="0" w:line="240" w:lineRule="auto"/>
              <w:jc w:val="right"/>
              <w:rPr>
                <w:ins w:id="90784" w:author="pete jones" w:date="2022-01-11T16:56:00Z"/>
                <w:rFonts w:ascii="Calibri" w:hAnsi="Calibri" w:cs="Calibri"/>
                <w:sz w:val="22"/>
                <w:szCs w:val="22"/>
              </w:rPr>
            </w:pPr>
            <w:ins w:id="90785" w:author="pete jones" w:date="2022-01-11T16:56:00Z">
              <w:r w:rsidRPr="00646540">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32DD961C" w14:textId="77777777" w:rsidR="00646540" w:rsidRPr="00646540" w:rsidRDefault="00646540" w:rsidP="00646540">
            <w:pPr>
              <w:spacing w:before="0" w:after="0" w:line="240" w:lineRule="auto"/>
              <w:jc w:val="center"/>
              <w:rPr>
                <w:ins w:id="90786" w:author="pete jones" w:date="2022-01-11T16:56:00Z"/>
                <w:rFonts w:ascii="Calibri" w:hAnsi="Calibri" w:cs="Calibri"/>
                <w:sz w:val="22"/>
                <w:szCs w:val="22"/>
              </w:rPr>
            </w:pPr>
            <w:ins w:id="90787" w:author="pete jones" w:date="2022-01-11T16:56:00Z">
              <w:r w:rsidRPr="00646540">
                <w:rPr>
                  <w:rFonts w:ascii="Calibri" w:hAnsi="Calibri" w:cs="Calibri"/>
                  <w:sz w:val="22"/>
                  <w:szCs w:val="22"/>
                </w:rPr>
                <w:t>3</w:t>
              </w:r>
            </w:ins>
          </w:p>
        </w:tc>
        <w:tc>
          <w:tcPr>
            <w:tcW w:w="424" w:type="dxa"/>
            <w:tcBorders>
              <w:top w:val="nil"/>
              <w:left w:val="nil"/>
              <w:bottom w:val="nil"/>
              <w:right w:val="nil"/>
            </w:tcBorders>
            <w:shd w:val="clear" w:color="auto" w:fill="auto"/>
            <w:noWrap/>
            <w:vAlign w:val="bottom"/>
            <w:hideMark/>
          </w:tcPr>
          <w:p w14:paraId="79D48C08" w14:textId="77777777" w:rsidR="00646540" w:rsidRPr="00646540" w:rsidRDefault="00646540" w:rsidP="00646540">
            <w:pPr>
              <w:spacing w:before="0" w:after="0" w:line="240" w:lineRule="auto"/>
              <w:jc w:val="center"/>
              <w:rPr>
                <w:ins w:id="90788" w:author="pete jones" w:date="2022-01-11T16:56:00Z"/>
                <w:rFonts w:ascii="Calibri" w:hAnsi="Calibri" w:cs="Calibri"/>
                <w:color w:val="FFFFFF"/>
                <w:sz w:val="22"/>
                <w:szCs w:val="22"/>
              </w:rPr>
            </w:pPr>
            <w:ins w:id="90789" w:author="pete jones" w:date="2022-01-11T16:56:00Z">
              <w:r w:rsidRPr="00646540">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6A0D1A45" w14:textId="77777777" w:rsidR="00646540" w:rsidRPr="00646540" w:rsidRDefault="00646540" w:rsidP="00646540">
            <w:pPr>
              <w:spacing w:before="0" w:after="0" w:line="240" w:lineRule="auto"/>
              <w:jc w:val="left"/>
              <w:rPr>
                <w:ins w:id="90790" w:author="pete jones" w:date="2022-01-11T16:56: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3B5C394" w14:textId="77777777" w:rsidR="00646540" w:rsidRPr="00646540" w:rsidRDefault="00646540" w:rsidP="00646540">
            <w:pPr>
              <w:spacing w:before="0" w:after="0" w:line="240" w:lineRule="auto"/>
              <w:jc w:val="left"/>
              <w:rPr>
                <w:ins w:id="90791" w:author="pete jones" w:date="2022-01-11T16:56: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F1CB791" w14:textId="77777777" w:rsidR="00646540" w:rsidRPr="00646540" w:rsidRDefault="00646540" w:rsidP="00646540">
            <w:pPr>
              <w:spacing w:before="0" w:after="0" w:line="240" w:lineRule="auto"/>
              <w:jc w:val="left"/>
              <w:rPr>
                <w:ins w:id="90792" w:author="pete jones" w:date="2022-01-11T16:56: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4BBB155C" w14:textId="77777777" w:rsidR="00646540" w:rsidRPr="00646540" w:rsidRDefault="00646540" w:rsidP="00646540">
            <w:pPr>
              <w:spacing w:before="0" w:after="0" w:line="240" w:lineRule="auto"/>
              <w:jc w:val="left"/>
              <w:rPr>
                <w:ins w:id="90793"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32F4289" w14:textId="77777777" w:rsidR="00646540" w:rsidRPr="00646540" w:rsidRDefault="00646540" w:rsidP="00646540">
            <w:pPr>
              <w:spacing w:before="0" w:after="0" w:line="240" w:lineRule="auto"/>
              <w:jc w:val="left"/>
              <w:rPr>
                <w:ins w:id="90794"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71872FD" w14:textId="77777777" w:rsidR="00646540" w:rsidRPr="00646540" w:rsidRDefault="00646540" w:rsidP="00646540">
            <w:pPr>
              <w:spacing w:before="0" w:after="0" w:line="240" w:lineRule="auto"/>
              <w:jc w:val="left"/>
              <w:rPr>
                <w:ins w:id="90795"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00018FE" w14:textId="77777777" w:rsidR="00646540" w:rsidRPr="00646540" w:rsidRDefault="00646540" w:rsidP="00646540">
            <w:pPr>
              <w:spacing w:before="0" w:after="0" w:line="240" w:lineRule="auto"/>
              <w:jc w:val="left"/>
              <w:rPr>
                <w:ins w:id="90796"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ECBB43F" w14:textId="77777777" w:rsidR="00646540" w:rsidRPr="00646540" w:rsidRDefault="00646540" w:rsidP="00646540">
            <w:pPr>
              <w:spacing w:before="0" w:after="0" w:line="240" w:lineRule="auto"/>
              <w:jc w:val="left"/>
              <w:rPr>
                <w:ins w:id="90797" w:author="pete jones" w:date="2022-01-11T16:5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7CEA4FB" w14:textId="77777777" w:rsidR="00646540" w:rsidRPr="00646540" w:rsidRDefault="00646540" w:rsidP="00646540">
            <w:pPr>
              <w:spacing w:before="0" w:after="0" w:line="240" w:lineRule="auto"/>
              <w:jc w:val="left"/>
              <w:rPr>
                <w:ins w:id="90798" w:author="pete jones" w:date="2022-01-11T16:56: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4D9C380E" w14:textId="77777777" w:rsidR="00646540" w:rsidRPr="00646540" w:rsidRDefault="00646540" w:rsidP="00646540">
            <w:pPr>
              <w:spacing w:before="0" w:after="0" w:line="240" w:lineRule="auto"/>
              <w:jc w:val="left"/>
              <w:rPr>
                <w:ins w:id="90799" w:author="pete jones" w:date="2022-01-11T16:56:00Z"/>
                <w:rFonts w:ascii="Calibri" w:hAnsi="Calibri" w:cs="Calibri"/>
                <w:color w:val="000000"/>
                <w:sz w:val="22"/>
                <w:szCs w:val="22"/>
              </w:rPr>
            </w:pPr>
          </w:p>
        </w:tc>
      </w:tr>
      <w:tr w:rsidR="00646540" w:rsidRPr="00646540" w14:paraId="787C1BCA" w14:textId="77777777" w:rsidTr="00646540">
        <w:trPr>
          <w:trHeight w:val="315"/>
          <w:ins w:id="90800" w:author="pete jones" w:date="2022-01-11T16:56:00Z"/>
        </w:trPr>
        <w:tc>
          <w:tcPr>
            <w:tcW w:w="400" w:type="dxa"/>
            <w:tcBorders>
              <w:top w:val="nil"/>
              <w:left w:val="nil"/>
              <w:bottom w:val="nil"/>
              <w:right w:val="nil"/>
            </w:tcBorders>
            <w:shd w:val="clear" w:color="auto" w:fill="auto"/>
            <w:noWrap/>
            <w:vAlign w:val="center"/>
            <w:hideMark/>
          </w:tcPr>
          <w:p w14:paraId="34453AE0" w14:textId="77777777" w:rsidR="00646540" w:rsidRPr="00646540" w:rsidRDefault="00646540" w:rsidP="00646540">
            <w:pPr>
              <w:spacing w:before="0" w:after="0" w:line="240" w:lineRule="auto"/>
              <w:jc w:val="center"/>
              <w:rPr>
                <w:ins w:id="90801" w:author="pete jones" w:date="2022-01-11T16:56: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5EF06CBA" w14:textId="77777777" w:rsidR="00646540" w:rsidRPr="00646540" w:rsidRDefault="00646540" w:rsidP="00646540">
            <w:pPr>
              <w:spacing w:before="0" w:after="0" w:line="240" w:lineRule="auto"/>
              <w:jc w:val="right"/>
              <w:rPr>
                <w:ins w:id="90802" w:author="pete jones" w:date="2022-01-11T16:56:00Z"/>
                <w:rFonts w:ascii="Calibri" w:hAnsi="Calibri" w:cs="Calibri"/>
                <w:sz w:val="22"/>
                <w:szCs w:val="22"/>
              </w:rPr>
            </w:pPr>
            <w:ins w:id="90803" w:author="pete jones" w:date="2022-01-11T16:56:00Z">
              <w:r w:rsidRPr="00646540">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4888151B" w14:textId="77777777" w:rsidR="00646540" w:rsidRPr="00646540" w:rsidRDefault="00646540" w:rsidP="00646540">
            <w:pPr>
              <w:spacing w:before="0" w:after="0" w:line="240" w:lineRule="auto"/>
              <w:jc w:val="center"/>
              <w:rPr>
                <w:ins w:id="90804" w:author="pete jones" w:date="2022-01-11T16:56:00Z"/>
                <w:rFonts w:ascii="Calibri" w:hAnsi="Calibri" w:cs="Calibri"/>
                <w:sz w:val="22"/>
                <w:szCs w:val="22"/>
              </w:rPr>
            </w:pPr>
            <w:ins w:id="90805" w:author="pete jones" w:date="2022-01-11T16:56:00Z">
              <w:r w:rsidRPr="00646540">
                <w:rPr>
                  <w:rFonts w:ascii="Calibri" w:hAnsi="Calibri" w:cs="Calibri"/>
                  <w:sz w:val="22"/>
                  <w:szCs w:val="22"/>
                </w:rPr>
                <w:t>5</w:t>
              </w:r>
            </w:ins>
          </w:p>
        </w:tc>
        <w:tc>
          <w:tcPr>
            <w:tcW w:w="424" w:type="dxa"/>
            <w:tcBorders>
              <w:top w:val="nil"/>
              <w:left w:val="nil"/>
              <w:bottom w:val="nil"/>
              <w:right w:val="nil"/>
            </w:tcBorders>
            <w:shd w:val="clear" w:color="auto" w:fill="auto"/>
            <w:noWrap/>
            <w:vAlign w:val="bottom"/>
            <w:hideMark/>
          </w:tcPr>
          <w:p w14:paraId="279E781D" w14:textId="77777777" w:rsidR="00646540" w:rsidRPr="00646540" w:rsidRDefault="00646540" w:rsidP="00646540">
            <w:pPr>
              <w:spacing w:before="0" w:after="0" w:line="240" w:lineRule="auto"/>
              <w:jc w:val="center"/>
              <w:rPr>
                <w:ins w:id="90806" w:author="pete jones" w:date="2022-01-11T16:56: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0572B912" w14:textId="77777777" w:rsidR="00646540" w:rsidRPr="00646540" w:rsidRDefault="00646540" w:rsidP="00646540">
            <w:pPr>
              <w:spacing w:before="0" w:after="0" w:line="240" w:lineRule="auto"/>
              <w:jc w:val="right"/>
              <w:rPr>
                <w:ins w:id="90807" w:author="pete jones" w:date="2022-01-11T16:56:00Z"/>
                <w:rFonts w:ascii="Calibri" w:hAnsi="Calibri" w:cs="Calibri"/>
                <w:color w:val="FFFFFF"/>
                <w:sz w:val="22"/>
                <w:szCs w:val="22"/>
              </w:rPr>
            </w:pPr>
            <w:ins w:id="90808" w:author="pete jones" w:date="2022-01-11T16:56:00Z">
              <w:r w:rsidRPr="00646540">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1D32946C" w14:textId="77777777" w:rsidR="00646540" w:rsidRPr="00646540" w:rsidRDefault="00646540" w:rsidP="00646540">
            <w:pPr>
              <w:spacing w:before="0" w:after="0" w:line="240" w:lineRule="auto"/>
              <w:jc w:val="right"/>
              <w:rPr>
                <w:ins w:id="90809" w:author="pete jones" w:date="2022-01-11T16:56:00Z"/>
                <w:rFonts w:ascii="Calibri" w:hAnsi="Calibri" w:cs="Calibri"/>
                <w:color w:val="FFFFFF"/>
                <w:sz w:val="22"/>
                <w:szCs w:val="22"/>
              </w:rPr>
            </w:pPr>
            <w:ins w:id="90810" w:author="pete jones" w:date="2022-01-11T16:56:00Z">
              <w:r w:rsidRPr="00646540">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3874C582" w14:textId="77777777" w:rsidR="00646540" w:rsidRPr="00646540" w:rsidRDefault="00646540" w:rsidP="00646540">
            <w:pPr>
              <w:spacing w:before="0" w:after="0" w:line="240" w:lineRule="auto"/>
              <w:jc w:val="right"/>
              <w:rPr>
                <w:ins w:id="90811" w:author="pete jones" w:date="2022-01-11T16:56:00Z"/>
                <w:rFonts w:ascii="Calibri" w:hAnsi="Calibri" w:cs="Calibri"/>
                <w:color w:val="FFFFFF"/>
                <w:sz w:val="22"/>
                <w:szCs w:val="22"/>
              </w:rPr>
            </w:pPr>
            <w:ins w:id="90812" w:author="pete jones" w:date="2022-01-11T16:56:00Z">
              <w:r w:rsidRPr="00646540">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72C9D0A2" w14:textId="77777777" w:rsidR="00646540" w:rsidRPr="00646540" w:rsidRDefault="00646540" w:rsidP="00646540">
            <w:pPr>
              <w:spacing w:before="0" w:after="0" w:line="240" w:lineRule="auto"/>
              <w:jc w:val="right"/>
              <w:rPr>
                <w:ins w:id="90813" w:author="pete jones" w:date="2022-01-11T16:56:00Z"/>
                <w:rFonts w:ascii="Calibri" w:hAnsi="Calibri" w:cs="Calibri"/>
                <w:color w:val="FFFFFF"/>
                <w:sz w:val="22"/>
                <w:szCs w:val="22"/>
              </w:rPr>
            </w:pPr>
            <w:ins w:id="90814" w:author="pete jones" w:date="2022-01-11T16:56:00Z">
              <w:r w:rsidRPr="0064654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4355D0D6" w14:textId="77777777" w:rsidR="00646540" w:rsidRPr="00646540" w:rsidRDefault="00646540" w:rsidP="00646540">
            <w:pPr>
              <w:spacing w:before="0" w:after="0" w:line="240" w:lineRule="auto"/>
              <w:jc w:val="right"/>
              <w:rPr>
                <w:ins w:id="90815" w:author="pete jones" w:date="2022-01-11T16:56:00Z"/>
                <w:rFonts w:ascii="Calibri" w:hAnsi="Calibri" w:cs="Calibri"/>
                <w:color w:val="FFFFFF"/>
                <w:sz w:val="22"/>
                <w:szCs w:val="22"/>
              </w:rPr>
            </w:pPr>
            <w:ins w:id="90816" w:author="pete jones" w:date="2022-01-11T16:56:00Z">
              <w:r w:rsidRPr="0064654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4E39707E" w14:textId="77777777" w:rsidR="00646540" w:rsidRPr="00646540" w:rsidRDefault="00646540" w:rsidP="00646540">
            <w:pPr>
              <w:spacing w:before="0" w:after="0" w:line="240" w:lineRule="auto"/>
              <w:jc w:val="right"/>
              <w:rPr>
                <w:ins w:id="90817" w:author="pete jones" w:date="2022-01-11T16:56:00Z"/>
                <w:rFonts w:ascii="Calibri" w:hAnsi="Calibri" w:cs="Calibri"/>
                <w:color w:val="FFFFFF"/>
                <w:sz w:val="22"/>
                <w:szCs w:val="22"/>
              </w:rPr>
            </w:pPr>
            <w:ins w:id="90818" w:author="pete jones" w:date="2022-01-11T16:56:00Z">
              <w:r w:rsidRPr="0064654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0C9D67F2" w14:textId="77777777" w:rsidR="00646540" w:rsidRPr="00646540" w:rsidRDefault="00646540" w:rsidP="00646540">
            <w:pPr>
              <w:spacing w:before="0" w:after="0" w:line="240" w:lineRule="auto"/>
              <w:jc w:val="right"/>
              <w:rPr>
                <w:ins w:id="90819" w:author="pete jones" w:date="2022-01-11T16:56:00Z"/>
                <w:rFonts w:ascii="Calibri" w:hAnsi="Calibri" w:cs="Calibri"/>
                <w:color w:val="FFFFFF"/>
                <w:sz w:val="22"/>
                <w:szCs w:val="22"/>
              </w:rPr>
            </w:pPr>
            <w:ins w:id="90820" w:author="pete jones" w:date="2022-01-11T16:56:00Z">
              <w:r w:rsidRPr="0064654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0DA95E0C" w14:textId="77777777" w:rsidR="00646540" w:rsidRPr="00646540" w:rsidRDefault="00646540" w:rsidP="00646540">
            <w:pPr>
              <w:spacing w:before="0" w:after="0" w:line="240" w:lineRule="auto"/>
              <w:jc w:val="right"/>
              <w:rPr>
                <w:ins w:id="90821" w:author="pete jones" w:date="2022-01-11T16:56:00Z"/>
                <w:rFonts w:ascii="Calibri" w:hAnsi="Calibri" w:cs="Calibri"/>
                <w:color w:val="FFFFFF"/>
                <w:sz w:val="22"/>
                <w:szCs w:val="22"/>
              </w:rPr>
            </w:pPr>
            <w:ins w:id="90822" w:author="pete jones" w:date="2022-01-11T16:56:00Z">
              <w:r w:rsidRPr="0064654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3589AF80" w14:textId="77777777" w:rsidR="00646540" w:rsidRPr="00646540" w:rsidRDefault="00646540" w:rsidP="00646540">
            <w:pPr>
              <w:spacing w:before="0" w:after="0" w:line="240" w:lineRule="auto"/>
              <w:jc w:val="right"/>
              <w:rPr>
                <w:ins w:id="90823" w:author="pete jones" w:date="2022-01-11T16:56:00Z"/>
                <w:rFonts w:ascii="Calibri" w:hAnsi="Calibri" w:cs="Calibri"/>
                <w:color w:val="FFFFFF"/>
                <w:sz w:val="22"/>
                <w:szCs w:val="22"/>
              </w:rPr>
            </w:pPr>
            <w:ins w:id="90824" w:author="pete jones" w:date="2022-01-11T16:56:00Z">
              <w:r w:rsidRPr="0064654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7E1EA3BA" w14:textId="77777777" w:rsidR="00646540" w:rsidRPr="00646540" w:rsidRDefault="00646540" w:rsidP="00646540">
            <w:pPr>
              <w:spacing w:before="0" w:after="0" w:line="240" w:lineRule="auto"/>
              <w:jc w:val="right"/>
              <w:rPr>
                <w:ins w:id="90825" w:author="pete jones" w:date="2022-01-11T16:56:00Z"/>
                <w:rFonts w:ascii="Calibri" w:hAnsi="Calibri" w:cs="Calibri"/>
                <w:color w:val="FFFFFF"/>
                <w:sz w:val="22"/>
                <w:szCs w:val="22"/>
              </w:rPr>
            </w:pPr>
            <w:ins w:id="90826" w:author="pete jones" w:date="2022-01-11T16:56:00Z">
              <w:r w:rsidRPr="00646540">
                <w:rPr>
                  <w:rFonts w:ascii="Calibri" w:hAnsi="Calibri" w:cs="Calibri"/>
                  <w:color w:val="FFFFFF"/>
                  <w:sz w:val="22"/>
                  <w:szCs w:val="22"/>
                </w:rPr>
                <w:t>23</w:t>
              </w:r>
            </w:ins>
          </w:p>
        </w:tc>
      </w:tr>
      <w:tr w:rsidR="00646540" w:rsidRPr="00646540" w14:paraId="2D2BC91D" w14:textId="77777777" w:rsidTr="00646540">
        <w:trPr>
          <w:trHeight w:val="315"/>
          <w:ins w:id="90827" w:author="pete jones" w:date="2022-01-11T16:56:00Z"/>
        </w:trPr>
        <w:tc>
          <w:tcPr>
            <w:tcW w:w="400" w:type="dxa"/>
            <w:tcBorders>
              <w:top w:val="nil"/>
              <w:left w:val="nil"/>
              <w:bottom w:val="nil"/>
              <w:right w:val="nil"/>
            </w:tcBorders>
            <w:shd w:val="clear" w:color="auto" w:fill="auto"/>
            <w:noWrap/>
            <w:vAlign w:val="center"/>
            <w:hideMark/>
          </w:tcPr>
          <w:p w14:paraId="4C431316" w14:textId="77777777" w:rsidR="00646540" w:rsidRPr="00646540" w:rsidRDefault="00646540" w:rsidP="00646540">
            <w:pPr>
              <w:spacing w:before="0" w:after="0" w:line="240" w:lineRule="auto"/>
              <w:jc w:val="center"/>
              <w:rPr>
                <w:ins w:id="90828" w:author="pete jones" w:date="2022-01-11T16:56:00Z"/>
                <w:rFonts w:ascii="Calibri" w:hAnsi="Calibri" w:cs="Calibri"/>
                <w:color w:val="FFFFFF"/>
                <w:sz w:val="22"/>
                <w:szCs w:val="22"/>
              </w:rPr>
            </w:pPr>
            <w:ins w:id="90829" w:author="pete jones" w:date="2022-01-11T16:56:00Z">
              <w:r w:rsidRPr="0064654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444012D3" w14:textId="77777777" w:rsidR="00646540" w:rsidRPr="00646540" w:rsidRDefault="00646540" w:rsidP="00646540">
            <w:pPr>
              <w:spacing w:before="0" w:after="0" w:line="240" w:lineRule="auto"/>
              <w:jc w:val="right"/>
              <w:rPr>
                <w:ins w:id="90830" w:author="pete jones" w:date="2022-01-11T16:56:00Z"/>
                <w:rFonts w:ascii="Calibri" w:hAnsi="Calibri" w:cs="Calibri"/>
                <w:color w:val="FFFFFF"/>
                <w:sz w:val="22"/>
                <w:szCs w:val="22"/>
              </w:rPr>
            </w:pPr>
            <w:ins w:id="90831" w:author="pete jones" w:date="2022-01-11T16:56:00Z">
              <w:r w:rsidRPr="00646540">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691F0EB4" w14:textId="77777777" w:rsidR="00646540" w:rsidRPr="00646540" w:rsidRDefault="00646540" w:rsidP="00646540">
            <w:pPr>
              <w:spacing w:before="0" w:after="0" w:line="240" w:lineRule="auto"/>
              <w:jc w:val="center"/>
              <w:rPr>
                <w:ins w:id="90832" w:author="pete jones" w:date="2022-01-11T16:56:00Z"/>
                <w:rFonts w:ascii="Calibri" w:hAnsi="Calibri" w:cs="Calibri"/>
                <w:color w:val="FFFFFF"/>
                <w:sz w:val="22"/>
                <w:szCs w:val="22"/>
              </w:rPr>
            </w:pPr>
            <w:ins w:id="90833" w:author="pete jones" w:date="2022-01-11T16:56:00Z">
              <w:r w:rsidRPr="00646540">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6783F85D" w14:textId="77777777" w:rsidR="00646540" w:rsidRPr="00646540" w:rsidRDefault="00646540" w:rsidP="00646540">
            <w:pPr>
              <w:spacing w:before="0" w:after="0" w:line="240" w:lineRule="auto"/>
              <w:jc w:val="center"/>
              <w:rPr>
                <w:ins w:id="90834" w:author="pete jones" w:date="2022-01-11T16:56:00Z"/>
                <w:rFonts w:ascii="Calibri" w:hAnsi="Calibri" w:cs="Calibri"/>
                <w:color w:val="FFFFFF"/>
                <w:sz w:val="22"/>
                <w:szCs w:val="22"/>
              </w:rPr>
            </w:pPr>
            <w:ins w:id="90835" w:author="pete jones" w:date="2022-01-11T16:56:00Z">
              <w:r w:rsidRPr="00646540">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CDBF3FB" w14:textId="77777777" w:rsidR="00646540" w:rsidRPr="00646540" w:rsidRDefault="00646540" w:rsidP="00646540">
            <w:pPr>
              <w:spacing w:before="0" w:after="0" w:line="240" w:lineRule="auto"/>
              <w:jc w:val="center"/>
              <w:rPr>
                <w:ins w:id="90836" w:author="pete jones" w:date="2022-01-11T16:56:00Z"/>
                <w:rFonts w:ascii="Calibri" w:hAnsi="Calibri" w:cs="Calibri"/>
                <w:sz w:val="22"/>
                <w:szCs w:val="22"/>
              </w:rPr>
            </w:pPr>
            <w:ins w:id="90837" w:author="pete jones" w:date="2022-01-11T16:56:00Z">
              <w:r w:rsidRPr="00646540">
                <w:rPr>
                  <w:rFonts w:ascii="Calibri" w:hAnsi="Calibri" w:cs="Calibri"/>
                  <w:sz w:val="22"/>
                  <w:szCs w:val="22"/>
                </w:rPr>
                <w:t>By %</w:t>
              </w:r>
            </w:ins>
          </w:p>
        </w:tc>
      </w:tr>
      <w:tr w:rsidR="00646540" w:rsidRPr="00646540" w14:paraId="3D4557E8" w14:textId="77777777" w:rsidTr="00646540">
        <w:trPr>
          <w:trHeight w:val="1920"/>
          <w:ins w:id="90838" w:author="pete jones" w:date="2022-01-11T16:56: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03CF2AB7" w14:textId="77777777" w:rsidR="00646540" w:rsidRPr="00646540" w:rsidRDefault="00646540" w:rsidP="00646540">
            <w:pPr>
              <w:spacing w:before="0" w:after="0" w:line="240" w:lineRule="auto"/>
              <w:jc w:val="center"/>
              <w:rPr>
                <w:ins w:id="90839" w:author="pete jones" w:date="2022-01-11T16:56:00Z"/>
                <w:rFonts w:ascii="Calibri" w:hAnsi="Calibri" w:cs="Calibri"/>
                <w:b/>
                <w:bCs/>
                <w:color w:val="000000"/>
                <w:sz w:val="22"/>
                <w:szCs w:val="22"/>
              </w:rPr>
            </w:pPr>
            <w:ins w:id="90840" w:author="pete jones" w:date="2022-01-11T16:56:00Z">
              <w:r w:rsidRPr="00646540">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3DA66567" w14:textId="77777777" w:rsidR="00646540" w:rsidRPr="00646540" w:rsidRDefault="00646540" w:rsidP="00646540">
            <w:pPr>
              <w:spacing w:before="0" w:after="0" w:line="240" w:lineRule="auto"/>
              <w:jc w:val="center"/>
              <w:rPr>
                <w:ins w:id="90841" w:author="pete jones" w:date="2022-01-11T16:56:00Z"/>
                <w:rFonts w:ascii="Calibri" w:hAnsi="Calibri" w:cs="Calibri"/>
                <w:b/>
                <w:bCs/>
                <w:color w:val="000000"/>
                <w:sz w:val="22"/>
                <w:szCs w:val="22"/>
              </w:rPr>
            </w:pPr>
            <w:ins w:id="90842" w:author="pete jones" w:date="2022-01-11T16:56:00Z">
              <w:r w:rsidRPr="00646540">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38CFFBA" w14:textId="77777777" w:rsidR="00646540" w:rsidRPr="00646540" w:rsidRDefault="00646540" w:rsidP="00646540">
            <w:pPr>
              <w:spacing w:before="0" w:after="0" w:line="240" w:lineRule="auto"/>
              <w:jc w:val="center"/>
              <w:rPr>
                <w:ins w:id="90843" w:author="pete jones" w:date="2022-01-11T16:56:00Z"/>
                <w:rFonts w:ascii="Calibri" w:hAnsi="Calibri" w:cs="Calibri"/>
                <w:b/>
                <w:bCs/>
                <w:color w:val="000000"/>
                <w:sz w:val="22"/>
                <w:szCs w:val="22"/>
              </w:rPr>
            </w:pPr>
            <w:ins w:id="90844" w:author="pete jones" w:date="2022-01-11T16:56:00Z">
              <w:r w:rsidRPr="00646540">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433B5E35" w14:textId="77777777" w:rsidR="00646540" w:rsidRPr="00646540" w:rsidRDefault="00646540" w:rsidP="00646540">
            <w:pPr>
              <w:spacing w:before="0" w:after="0" w:line="240" w:lineRule="auto"/>
              <w:jc w:val="center"/>
              <w:rPr>
                <w:ins w:id="90845" w:author="pete jones" w:date="2022-01-11T16:56:00Z"/>
                <w:rFonts w:ascii="Calibri" w:hAnsi="Calibri" w:cs="Calibri"/>
                <w:b/>
                <w:bCs/>
                <w:color w:val="000000"/>
                <w:sz w:val="22"/>
                <w:szCs w:val="22"/>
              </w:rPr>
            </w:pPr>
            <w:ins w:id="90846" w:author="pete jones" w:date="2022-01-11T16:56:00Z">
              <w:r w:rsidRPr="00646540">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5799F6B6" w14:textId="77777777" w:rsidR="00646540" w:rsidRPr="00646540" w:rsidRDefault="00646540" w:rsidP="00646540">
            <w:pPr>
              <w:spacing w:before="0" w:after="0" w:line="240" w:lineRule="auto"/>
              <w:jc w:val="center"/>
              <w:rPr>
                <w:ins w:id="90847" w:author="pete jones" w:date="2022-01-11T16:56:00Z"/>
                <w:rFonts w:ascii="Calibri" w:hAnsi="Calibri" w:cs="Calibri"/>
                <w:b/>
                <w:bCs/>
                <w:color w:val="000000"/>
                <w:sz w:val="22"/>
                <w:szCs w:val="22"/>
              </w:rPr>
            </w:pPr>
            <w:ins w:id="90848" w:author="pete jones" w:date="2022-01-11T16:56:00Z">
              <w:r w:rsidRPr="00646540">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489A8DB1" w14:textId="77777777" w:rsidR="00646540" w:rsidRPr="00646540" w:rsidRDefault="00646540" w:rsidP="00646540">
            <w:pPr>
              <w:spacing w:before="0" w:after="0" w:line="240" w:lineRule="auto"/>
              <w:jc w:val="center"/>
              <w:rPr>
                <w:ins w:id="90849" w:author="pete jones" w:date="2022-01-11T16:56:00Z"/>
                <w:rFonts w:ascii="Calibri" w:hAnsi="Calibri" w:cs="Calibri"/>
                <w:b/>
                <w:bCs/>
                <w:color w:val="000000"/>
                <w:sz w:val="22"/>
                <w:szCs w:val="22"/>
              </w:rPr>
            </w:pPr>
            <w:ins w:id="90850" w:author="pete jones" w:date="2022-01-11T16:56:00Z">
              <w:r w:rsidRPr="00646540">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6C3A9684" w14:textId="77777777" w:rsidR="00646540" w:rsidRPr="00646540" w:rsidRDefault="00646540" w:rsidP="00646540">
            <w:pPr>
              <w:spacing w:before="0" w:after="0" w:line="240" w:lineRule="auto"/>
              <w:jc w:val="center"/>
              <w:rPr>
                <w:ins w:id="90851" w:author="pete jones" w:date="2022-01-11T16:56:00Z"/>
                <w:rFonts w:ascii="Calibri" w:hAnsi="Calibri" w:cs="Calibri"/>
                <w:b/>
                <w:bCs/>
                <w:color w:val="000000"/>
                <w:sz w:val="22"/>
                <w:szCs w:val="22"/>
              </w:rPr>
            </w:pPr>
            <w:ins w:id="90852" w:author="pete jones" w:date="2022-01-11T16:56:00Z">
              <w:r w:rsidRPr="00646540">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1EAD3047" w14:textId="77777777" w:rsidR="00646540" w:rsidRPr="00646540" w:rsidRDefault="00646540" w:rsidP="00646540">
            <w:pPr>
              <w:spacing w:before="0" w:after="0" w:line="240" w:lineRule="auto"/>
              <w:jc w:val="center"/>
              <w:rPr>
                <w:ins w:id="90853" w:author="pete jones" w:date="2022-01-11T16:56:00Z"/>
                <w:rFonts w:ascii="Calibri" w:hAnsi="Calibri" w:cs="Calibri"/>
                <w:b/>
                <w:bCs/>
                <w:color w:val="000000"/>
                <w:sz w:val="22"/>
                <w:szCs w:val="22"/>
              </w:rPr>
            </w:pPr>
            <w:ins w:id="90854" w:author="pete jones" w:date="2022-01-11T16:56:00Z">
              <w:r w:rsidRPr="0064654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521E40A" w14:textId="77777777" w:rsidR="00646540" w:rsidRPr="00646540" w:rsidRDefault="00646540" w:rsidP="00646540">
            <w:pPr>
              <w:spacing w:before="0" w:after="0" w:line="240" w:lineRule="auto"/>
              <w:jc w:val="center"/>
              <w:rPr>
                <w:ins w:id="90855" w:author="pete jones" w:date="2022-01-11T16:56:00Z"/>
                <w:rFonts w:ascii="Calibri" w:hAnsi="Calibri" w:cs="Calibri"/>
                <w:b/>
                <w:bCs/>
                <w:color w:val="000000"/>
                <w:sz w:val="22"/>
                <w:szCs w:val="22"/>
              </w:rPr>
            </w:pPr>
            <w:ins w:id="90856" w:author="pete jones" w:date="2022-01-11T16:56:00Z">
              <w:r w:rsidRPr="0064654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0364214" w14:textId="77777777" w:rsidR="00646540" w:rsidRPr="00646540" w:rsidRDefault="00646540" w:rsidP="00646540">
            <w:pPr>
              <w:spacing w:before="0" w:after="0" w:line="240" w:lineRule="auto"/>
              <w:jc w:val="center"/>
              <w:rPr>
                <w:ins w:id="90857" w:author="pete jones" w:date="2022-01-11T16:56:00Z"/>
                <w:rFonts w:ascii="Calibri" w:hAnsi="Calibri" w:cs="Calibri"/>
                <w:b/>
                <w:bCs/>
                <w:color w:val="000000"/>
                <w:sz w:val="22"/>
                <w:szCs w:val="22"/>
              </w:rPr>
            </w:pPr>
            <w:ins w:id="90858" w:author="pete jones" w:date="2022-01-11T16:56:00Z">
              <w:r w:rsidRPr="0064654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C91C937" w14:textId="77777777" w:rsidR="00646540" w:rsidRPr="00646540" w:rsidRDefault="00646540" w:rsidP="00646540">
            <w:pPr>
              <w:spacing w:before="0" w:after="0" w:line="240" w:lineRule="auto"/>
              <w:jc w:val="center"/>
              <w:rPr>
                <w:ins w:id="90859" w:author="pete jones" w:date="2022-01-11T16:56:00Z"/>
                <w:rFonts w:ascii="Calibri" w:hAnsi="Calibri" w:cs="Calibri"/>
                <w:b/>
                <w:bCs/>
                <w:color w:val="000000"/>
                <w:sz w:val="22"/>
                <w:szCs w:val="22"/>
              </w:rPr>
            </w:pPr>
            <w:ins w:id="90860" w:author="pete jones" w:date="2022-01-11T16:56:00Z">
              <w:r w:rsidRPr="0064654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FE1158D" w14:textId="77777777" w:rsidR="00646540" w:rsidRPr="00646540" w:rsidRDefault="00646540" w:rsidP="00646540">
            <w:pPr>
              <w:spacing w:before="0" w:after="0" w:line="240" w:lineRule="auto"/>
              <w:jc w:val="center"/>
              <w:rPr>
                <w:ins w:id="90861" w:author="pete jones" w:date="2022-01-11T16:56:00Z"/>
                <w:rFonts w:ascii="Calibri" w:hAnsi="Calibri" w:cs="Calibri"/>
                <w:b/>
                <w:bCs/>
                <w:color w:val="000000"/>
                <w:sz w:val="22"/>
                <w:szCs w:val="22"/>
              </w:rPr>
            </w:pPr>
            <w:ins w:id="90862" w:author="pete jones" w:date="2022-01-11T16:56:00Z">
              <w:r w:rsidRPr="0064654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904A282" w14:textId="77777777" w:rsidR="00646540" w:rsidRPr="00646540" w:rsidRDefault="00646540" w:rsidP="00646540">
            <w:pPr>
              <w:spacing w:before="0" w:after="0" w:line="240" w:lineRule="auto"/>
              <w:jc w:val="center"/>
              <w:rPr>
                <w:ins w:id="90863" w:author="pete jones" w:date="2022-01-11T16:56:00Z"/>
                <w:rFonts w:ascii="Calibri" w:hAnsi="Calibri" w:cs="Calibri"/>
                <w:b/>
                <w:bCs/>
                <w:color w:val="000000"/>
                <w:sz w:val="22"/>
                <w:szCs w:val="22"/>
              </w:rPr>
            </w:pPr>
            <w:ins w:id="90864" w:author="pete jones" w:date="2022-01-11T16:56:00Z">
              <w:r w:rsidRPr="0064654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31DB1870" w14:textId="77777777" w:rsidR="00646540" w:rsidRPr="00646540" w:rsidRDefault="00646540" w:rsidP="00646540">
            <w:pPr>
              <w:spacing w:before="0" w:after="0" w:line="240" w:lineRule="auto"/>
              <w:jc w:val="center"/>
              <w:rPr>
                <w:ins w:id="90865" w:author="pete jones" w:date="2022-01-11T16:56:00Z"/>
                <w:rFonts w:ascii="Calibri" w:hAnsi="Calibri" w:cs="Calibri"/>
                <w:b/>
                <w:bCs/>
                <w:color w:val="000000"/>
                <w:sz w:val="22"/>
                <w:szCs w:val="22"/>
              </w:rPr>
            </w:pPr>
            <w:ins w:id="90866" w:author="pete jones" w:date="2022-01-11T16:56:00Z">
              <w:r w:rsidRPr="00646540">
                <w:rPr>
                  <w:rFonts w:ascii="Calibri" w:hAnsi="Calibri" w:cs="Calibri"/>
                  <w:b/>
                  <w:bCs/>
                  <w:color w:val="000000"/>
                  <w:sz w:val="22"/>
                  <w:szCs w:val="22"/>
                </w:rPr>
                <w:t>Coursework</w:t>
              </w:r>
            </w:ins>
          </w:p>
        </w:tc>
      </w:tr>
      <w:tr w:rsidR="00646540" w:rsidRPr="00646540" w14:paraId="4302D3C1" w14:textId="77777777" w:rsidTr="00646540">
        <w:trPr>
          <w:trHeight w:val="300"/>
          <w:ins w:id="90867" w:author="pete jones" w:date="2022-01-11T16:56: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84A233E" w14:textId="77777777" w:rsidR="00646540" w:rsidRPr="00646540" w:rsidRDefault="00646540" w:rsidP="00646540">
            <w:pPr>
              <w:spacing w:before="0" w:after="0" w:line="240" w:lineRule="auto"/>
              <w:jc w:val="center"/>
              <w:rPr>
                <w:ins w:id="90868" w:author="pete jones" w:date="2022-01-11T16:56:00Z"/>
                <w:rFonts w:ascii="Calibri" w:hAnsi="Calibri" w:cs="Calibri"/>
                <w:color w:val="000000"/>
                <w:sz w:val="22"/>
                <w:szCs w:val="22"/>
              </w:rPr>
            </w:pPr>
            <w:ins w:id="90869"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F36D1B2" w14:textId="77777777" w:rsidR="00646540" w:rsidRPr="00646540" w:rsidRDefault="00646540" w:rsidP="00646540">
            <w:pPr>
              <w:spacing w:before="0" w:after="0" w:line="240" w:lineRule="auto"/>
              <w:jc w:val="left"/>
              <w:rPr>
                <w:ins w:id="90870" w:author="pete jones" w:date="2022-01-11T16:56:00Z"/>
                <w:rFonts w:ascii="Calibri" w:hAnsi="Calibri" w:cs="Calibri"/>
                <w:color w:val="000000"/>
                <w:sz w:val="22"/>
                <w:szCs w:val="22"/>
              </w:rPr>
            </w:pPr>
            <w:ins w:id="90871" w:author="pete jones" w:date="2022-01-11T16:56:00Z">
              <w:r w:rsidRPr="00646540">
                <w:rPr>
                  <w:rFonts w:ascii="Calibri" w:hAnsi="Calibri" w:cs="Calibri"/>
                  <w:color w:val="000000"/>
                  <w:sz w:val="22"/>
                  <w:szCs w:val="22"/>
                </w:rPr>
                <w:t>BE1601 - Engineering Mathematics and Programming</w:t>
              </w:r>
            </w:ins>
          </w:p>
        </w:tc>
        <w:tc>
          <w:tcPr>
            <w:tcW w:w="432" w:type="dxa"/>
            <w:tcBorders>
              <w:top w:val="nil"/>
              <w:left w:val="nil"/>
              <w:bottom w:val="single" w:sz="4" w:space="0" w:color="auto"/>
              <w:right w:val="single" w:sz="4" w:space="0" w:color="auto"/>
            </w:tcBorders>
            <w:shd w:val="clear" w:color="auto" w:fill="auto"/>
            <w:noWrap/>
            <w:vAlign w:val="bottom"/>
            <w:hideMark/>
          </w:tcPr>
          <w:p w14:paraId="35178124" w14:textId="77777777" w:rsidR="00646540" w:rsidRPr="00646540" w:rsidRDefault="00646540" w:rsidP="00646540">
            <w:pPr>
              <w:spacing w:before="0" w:after="0" w:line="240" w:lineRule="auto"/>
              <w:jc w:val="center"/>
              <w:rPr>
                <w:ins w:id="90872" w:author="pete jones" w:date="2022-01-11T16:56:00Z"/>
                <w:rFonts w:ascii="Calibri" w:hAnsi="Calibri" w:cs="Calibri"/>
                <w:color w:val="000000"/>
                <w:sz w:val="22"/>
                <w:szCs w:val="22"/>
              </w:rPr>
            </w:pPr>
            <w:ins w:id="90873" w:author="pete jones" w:date="2022-01-11T16:56: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61C215FF" w14:textId="77777777" w:rsidR="00646540" w:rsidRPr="00646540" w:rsidRDefault="00646540" w:rsidP="00646540">
            <w:pPr>
              <w:spacing w:before="0" w:after="0" w:line="240" w:lineRule="auto"/>
              <w:jc w:val="center"/>
              <w:rPr>
                <w:ins w:id="90874" w:author="pete jones" w:date="2022-01-11T16:56:00Z"/>
                <w:rFonts w:ascii="Calibri" w:hAnsi="Calibri" w:cs="Calibri"/>
                <w:color w:val="000000"/>
                <w:sz w:val="22"/>
                <w:szCs w:val="22"/>
              </w:rPr>
            </w:pPr>
            <w:ins w:id="90875" w:author="pete jones" w:date="2022-01-11T16:56: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DD2C242" w14:textId="77777777" w:rsidR="00646540" w:rsidRPr="00646540" w:rsidRDefault="00646540" w:rsidP="00646540">
            <w:pPr>
              <w:spacing w:before="0" w:after="0" w:line="240" w:lineRule="auto"/>
              <w:jc w:val="center"/>
              <w:rPr>
                <w:ins w:id="90876" w:author="pete jones" w:date="2022-01-11T16:56:00Z"/>
                <w:rFonts w:ascii="Calibri" w:hAnsi="Calibri" w:cs="Calibri"/>
                <w:color w:val="000000"/>
                <w:sz w:val="22"/>
                <w:szCs w:val="22"/>
              </w:rPr>
            </w:pPr>
            <w:ins w:id="90877"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9734A06" w14:textId="77777777" w:rsidR="00646540" w:rsidRPr="00646540" w:rsidRDefault="00646540" w:rsidP="00646540">
            <w:pPr>
              <w:spacing w:before="0" w:after="0" w:line="240" w:lineRule="auto"/>
              <w:jc w:val="center"/>
              <w:rPr>
                <w:ins w:id="90878" w:author="pete jones" w:date="2022-01-11T16:56:00Z"/>
                <w:rFonts w:ascii="Calibri" w:hAnsi="Calibri" w:cs="Calibri"/>
                <w:color w:val="000000"/>
                <w:sz w:val="22"/>
                <w:szCs w:val="22"/>
              </w:rPr>
            </w:pPr>
            <w:ins w:id="90879"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EB9F52" w14:textId="77777777" w:rsidR="00646540" w:rsidRPr="00646540" w:rsidRDefault="00646540" w:rsidP="00646540">
            <w:pPr>
              <w:spacing w:before="0" w:after="0" w:line="240" w:lineRule="auto"/>
              <w:jc w:val="center"/>
              <w:rPr>
                <w:ins w:id="90880" w:author="pete jones" w:date="2022-01-11T16:56:00Z"/>
                <w:rFonts w:ascii="Calibri" w:hAnsi="Calibri" w:cs="Calibri"/>
                <w:color w:val="000000"/>
                <w:sz w:val="22"/>
                <w:szCs w:val="22"/>
              </w:rPr>
            </w:pPr>
            <w:ins w:id="90881"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4BF024" w14:textId="77777777" w:rsidR="00646540" w:rsidRPr="00646540" w:rsidRDefault="00646540" w:rsidP="00646540">
            <w:pPr>
              <w:spacing w:before="0" w:after="0" w:line="240" w:lineRule="auto"/>
              <w:jc w:val="center"/>
              <w:rPr>
                <w:ins w:id="90882" w:author="pete jones" w:date="2022-01-11T16:56:00Z"/>
                <w:rFonts w:ascii="Calibri" w:hAnsi="Calibri" w:cs="Calibri"/>
                <w:color w:val="000000"/>
                <w:sz w:val="22"/>
                <w:szCs w:val="22"/>
              </w:rPr>
            </w:pPr>
            <w:ins w:id="9088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488FBD" w14:textId="77777777" w:rsidR="00646540" w:rsidRPr="00646540" w:rsidRDefault="00646540" w:rsidP="00646540">
            <w:pPr>
              <w:spacing w:before="0" w:after="0" w:line="240" w:lineRule="auto"/>
              <w:jc w:val="center"/>
              <w:rPr>
                <w:ins w:id="90884" w:author="pete jones" w:date="2022-01-11T16:56:00Z"/>
                <w:rFonts w:ascii="Calibri" w:hAnsi="Calibri" w:cs="Calibri"/>
                <w:color w:val="000000"/>
                <w:sz w:val="22"/>
                <w:szCs w:val="22"/>
              </w:rPr>
            </w:pPr>
            <w:ins w:id="9088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BF0679" w14:textId="77777777" w:rsidR="00646540" w:rsidRPr="00646540" w:rsidRDefault="00646540" w:rsidP="00646540">
            <w:pPr>
              <w:spacing w:before="0" w:after="0" w:line="240" w:lineRule="auto"/>
              <w:jc w:val="center"/>
              <w:rPr>
                <w:ins w:id="90886" w:author="pete jones" w:date="2022-01-11T16:56:00Z"/>
                <w:rFonts w:ascii="Calibri" w:hAnsi="Calibri" w:cs="Calibri"/>
                <w:color w:val="000000"/>
                <w:sz w:val="22"/>
                <w:szCs w:val="22"/>
              </w:rPr>
            </w:pPr>
            <w:ins w:id="9088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682E5E" w14:textId="77777777" w:rsidR="00646540" w:rsidRPr="00646540" w:rsidRDefault="00646540" w:rsidP="00646540">
            <w:pPr>
              <w:spacing w:before="0" w:after="0" w:line="240" w:lineRule="auto"/>
              <w:jc w:val="center"/>
              <w:rPr>
                <w:ins w:id="90888" w:author="pete jones" w:date="2022-01-11T16:56:00Z"/>
                <w:rFonts w:ascii="Calibri" w:hAnsi="Calibri" w:cs="Calibri"/>
                <w:color w:val="000000"/>
                <w:sz w:val="22"/>
                <w:szCs w:val="22"/>
              </w:rPr>
            </w:pPr>
            <w:ins w:id="9088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C7A0E4" w14:textId="77777777" w:rsidR="00646540" w:rsidRPr="00646540" w:rsidRDefault="00646540" w:rsidP="00646540">
            <w:pPr>
              <w:spacing w:before="0" w:after="0" w:line="240" w:lineRule="auto"/>
              <w:jc w:val="center"/>
              <w:rPr>
                <w:ins w:id="90890" w:author="pete jones" w:date="2022-01-11T16:56:00Z"/>
                <w:rFonts w:ascii="Calibri" w:hAnsi="Calibri" w:cs="Calibri"/>
                <w:color w:val="000000"/>
                <w:sz w:val="22"/>
                <w:szCs w:val="22"/>
              </w:rPr>
            </w:pPr>
            <w:ins w:id="9089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743561" w14:textId="77777777" w:rsidR="00646540" w:rsidRPr="00646540" w:rsidRDefault="00646540" w:rsidP="00646540">
            <w:pPr>
              <w:spacing w:before="0" w:after="0" w:line="240" w:lineRule="auto"/>
              <w:jc w:val="center"/>
              <w:rPr>
                <w:ins w:id="90892" w:author="pete jones" w:date="2022-01-11T16:56:00Z"/>
                <w:rFonts w:ascii="Calibri" w:hAnsi="Calibri" w:cs="Calibri"/>
                <w:color w:val="000000"/>
                <w:sz w:val="22"/>
                <w:szCs w:val="22"/>
              </w:rPr>
            </w:pPr>
            <w:ins w:id="90893"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A3088F4" w14:textId="77777777" w:rsidR="00646540" w:rsidRPr="00646540" w:rsidRDefault="00646540" w:rsidP="00646540">
            <w:pPr>
              <w:spacing w:before="0" w:after="0" w:line="240" w:lineRule="auto"/>
              <w:jc w:val="center"/>
              <w:rPr>
                <w:ins w:id="90894" w:author="pete jones" w:date="2022-01-11T16:56:00Z"/>
                <w:rFonts w:ascii="Calibri" w:hAnsi="Calibri" w:cs="Calibri"/>
                <w:color w:val="000000"/>
                <w:sz w:val="22"/>
                <w:szCs w:val="22"/>
              </w:rPr>
            </w:pPr>
            <w:ins w:id="90895" w:author="pete jones" w:date="2022-01-11T16:56:00Z">
              <w:r w:rsidRPr="00646540">
                <w:rPr>
                  <w:rFonts w:ascii="Calibri" w:hAnsi="Calibri" w:cs="Calibri"/>
                  <w:color w:val="000000"/>
                  <w:sz w:val="22"/>
                  <w:szCs w:val="22"/>
                </w:rPr>
                <w:t> </w:t>
              </w:r>
            </w:ins>
          </w:p>
        </w:tc>
      </w:tr>
      <w:tr w:rsidR="00646540" w:rsidRPr="00646540" w14:paraId="5A5BAD66" w14:textId="77777777" w:rsidTr="00646540">
        <w:trPr>
          <w:trHeight w:val="300"/>
          <w:ins w:id="90896"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E826828" w14:textId="77777777" w:rsidR="00646540" w:rsidRPr="00646540" w:rsidRDefault="00646540" w:rsidP="00646540">
            <w:pPr>
              <w:spacing w:before="0" w:after="0" w:line="240" w:lineRule="auto"/>
              <w:jc w:val="center"/>
              <w:rPr>
                <w:ins w:id="90897" w:author="pete jones" w:date="2022-01-11T16:56:00Z"/>
                <w:rFonts w:ascii="Calibri" w:hAnsi="Calibri" w:cs="Calibri"/>
                <w:color w:val="000000"/>
                <w:sz w:val="22"/>
                <w:szCs w:val="22"/>
              </w:rPr>
            </w:pPr>
            <w:ins w:id="90898"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BE2A697" w14:textId="77777777" w:rsidR="00646540" w:rsidRPr="00646540" w:rsidRDefault="00646540" w:rsidP="00646540">
            <w:pPr>
              <w:spacing w:before="0" w:after="0" w:line="240" w:lineRule="auto"/>
              <w:jc w:val="left"/>
              <w:rPr>
                <w:ins w:id="90899" w:author="pete jones" w:date="2022-01-11T16:56:00Z"/>
                <w:rFonts w:ascii="Calibri" w:hAnsi="Calibri" w:cs="Calibri"/>
                <w:color w:val="000000"/>
                <w:sz w:val="22"/>
                <w:szCs w:val="22"/>
              </w:rPr>
            </w:pPr>
            <w:ins w:id="90900" w:author="pete jones" w:date="2022-01-11T16:56:00Z">
              <w:r w:rsidRPr="00646540">
                <w:rPr>
                  <w:rFonts w:ascii="Calibri" w:hAnsi="Calibri" w:cs="Calibri"/>
                  <w:color w:val="000000"/>
                  <w:sz w:val="22"/>
                  <w:szCs w:val="22"/>
                </w:rPr>
                <w:t>BE1602 - Engineering Practice</w:t>
              </w:r>
            </w:ins>
          </w:p>
        </w:tc>
        <w:tc>
          <w:tcPr>
            <w:tcW w:w="432" w:type="dxa"/>
            <w:tcBorders>
              <w:top w:val="nil"/>
              <w:left w:val="nil"/>
              <w:bottom w:val="single" w:sz="4" w:space="0" w:color="auto"/>
              <w:right w:val="single" w:sz="4" w:space="0" w:color="auto"/>
            </w:tcBorders>
            <w:shd w:val="clear" w:color="auto" w:fill="auto"/>
            <w:noWrap/>
            <w:vAlign w:val="bottom"/>
            <w:hideMark/>
          </w:tcPr>
          <w:p w14:paraId="511DC373" w14:textId="77777777" w:rsidR="00646540" w:rsidRPr="00646540" w:rsidRDefault="00646540" w:rsidP="00646540">
            <w:pPr>
              <w:spacing w:before="0" w:after="0" w:line="240" w:lineRule="auto"/>
              <w:jc w:val="center"/>
              <w:rPr>
                <w:ins w:id="90901" w:author="pete jones" w:date="2022-01-11T16:56:00Z"/>
                <w:rFonts w:ascii="Calibri" w:hAnsi="Calibri" w:cs="Calibri"/>
                <w:color w:val="000000"/>
                <w:sz w:val="22"/>
                <w:szCs w:val="22"/>
              </w:rPr>
            </w:pPr>
            <w:ins w:id="90902"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DDFEF63" w14:textId="77777777" w:rsidR="00646540" w:rsidRPr="00646540" w:rsidRDefault="00646540" w:rsidP="00646540">
            <w:pPr>
              <w:spacing w:before="0" w:after="0" w:line="240" w:lineRule="auto"/>
              <w:jc w:val="center"/>
              <w:rPr>
                <w:ins w:id="90903" w:author="pete jones" w:date="2022-01-11T16:56:00Z"/>
                <w:rFonts w:ascii="Calibri" w:hAnsi="Calibri" w:cs="Calibri"/>
                <w:color w:val="000000"/>
                <w:sz w:val="22"/>
                <w:szCs w:val="22"/>
              </w:rPr>
            </w:pPr>
            <w:ins w:id="90904" w:author="pete jones" w:date="2022-01-11T16:56: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2EF964A" w14:textId="77777777" w:rsidR="00646540" w:rsidRPr="00646540" w:rsidRDefault="00646540" w:rsidP="00646540">
            <w:pPr>
              <w:spacing w:before="0" w:after="0" w:line="240" w:lineRule="auto"/>
              <w:jc w:val="center"/>
              <w:rPr>
                <w:ins w:id="90905" w:author="pete jones" w:date="2022-01-11T16:56:00Z"/>
                <w:rFonts w:ascii="Calibri" w:hAnsi="Calibri" w:cs="Calibri"/>
                <w:color w:val="000000"/>
                <w:sz w:val="22"/>
                <w:szCs w:val="22"/>
              </w:rPr>
            </w:pPr>
            <w:ins w:id="90906"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6548F6" w14:textId="77777777" w:rsidR="00646540" w:rsidRPr="00646540" w:rsidRDefault="00646540" w:rsidP="00646540">
            <w:pPr>
              <w:spacing w:before="0" w:after="0" w:line="240" w:lineRule="auto"/>
              <w:jc w:val="center"/>
              <w:rPr>
                <w:ins w:id="90907" w:author="pete jones" w:date="2022-01-11T16:56:00Z"/>
                <w:rFonts w:ascii="Calibri" w:hAnsi="Calibri" w:cs="Calibri"/>
                <w:color w:val="000000"/>
                <w:sz w:val="22"/>
                <w:szCs w:val="22"/>
              </w:rPr>
            </w:pPr>
            <w:ins w:id="90908"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ACC210" w14:textId="77777777" w:rsidR="00646540" w:rsidRPr="00646540" w:rsidRDefault="00646540" w:rsidP="00646540">
            <w:pPr>
              <w:spacing w:before="0" w:after="0" w:line="240" w:lineRule="auto"/>
              <w:jc w:val="center"/>
              <w:rPr>
                <w:ins w:id="90909" w:author="pete jones" w:date="2022-01-11T16:56:00Z"/>
                <w:rFonts w:ascii="Calibri" w:hAnsi="Calibri" w:cs="Calibri"/>
                <w:color w:val="000000"/>
                <w:sz w:val="22"/>
                <w:szCs w:val="22"/>
              </w:rPr>
            </w:pPr>
            <w:ins w:id="90910"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9D983D" w14:textId="77777777" w:rsidR="00646540" w:rsidRPr="00646540" w:rsidRDefault="00646540" w:rsidP="00646540">
            <w:pPr>
              <w:spacing w:before="0" w:after="0" w:line="240" w:lineRule="auto"/>
              <w:jc w:val="center"/>
              <w:rPr>
                <w:ins w:id="90911" w:author="pete jones" w:date="2022-01-11T16:56:00Z"/>
                <w:rFonts w:ascii="Calibri" w:hAnsi="Calibri" w:cs="Calibri"/>
                <w:color w:val="000000"/>
                <w:sz w:val="22"/>
                <w:szCs w:val="22"/>
              </w:rPr>
            </w:pPr>
            <w:ins w:id="9091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E60705" w14:textId="77777777" w:rsidR="00646540" w:rsidRPr="00646540" w:rsidRDefault="00646540" w:rsidP="00646540">
            <w:pPr>
              <w:spacing w:before="0" w:after="0" w:line="240" w:lineRule="auto"/>
              <w:jc w:val="center"/>
              <w:rPr>
                <w:ins w:id="90913" w:author="pete jones" w:date="2022-01-11T16:56:00Z"/>
                <w:rFonts w:ascii="Calibri" w:hAnsi="Calibri" w:cs="Calibri"/>
                <w:color w:val="000000"/>
                <w:sz w:val="22"/>
                <w:szCs w:val="22"/>
              </w:rPr>
            </w:pPr>
            <w:ins w:id="9091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A820C3" w14:textId="77777777" w:rsidR="00646540" w:rsidRPr="00646540" w:rsidRDefault="00646540" w:rsidP="00646540">
            <w:pPr>
              <w:spacing w:before="0" w:after="0" w:line="240" w:lineRule="auto"/>
              <w:jc w:val="center"/>
              <w:rPr>
                <w:ins w:id="90915" w:author="pete jones" w:date="2022-01-11T16:56:00Z"/>
                <w:rFonts w:ascii="Calibri" w:hAnsi="Calibri" w:cs="Calibri"/>
                <w:color w:val="000000"/>
                <w:sz w:val="22"/>
                <w:szCs w:val="22"/>
              </w:rPr>
            </w:pPr>
            <w:ins w:id="9091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FD996F" w14:textId="77777777" w:rsidR="00646540" w:rsidRPr="00646540" w:rsidRDefault="00646540" w:rsidP="00646540">
            <w:pPr>
              <w:spacing w:before="0" w:after="0" w:line="240" w:lineRule="auto"/>
              <w:jc w:val="center"/>
              <w:rPr>
                <w:ins w:id="90917" w:author="pete jones" w:date="2022-01-11T16:56:00Z"/>
                <w:rFonts w:ascii="Calibri" w:hAnsi="Calibri" w:cs="Calibri"/>
                <w:color w:val="000000"/>
                <w:sz w:val="22"/>
                <w:szCs w:val="22"/>
              </w:rPr>
            </w:pPr>
            <w:ins w:id="9091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F3DA77" w14:textId="77777777" w:rsidR="00646540" w:rsidRPr="00646540" w:rsidRDefault="00646540" w:rsidP="00646540">
            <w:pPr>
              <w:spacing w:before="0" w:after="0" w:line="240" w:lineRule="auto"/>
              <w:jc w:val="center"/>
              <w:rPr>
                <w:ins w:id="90919" w:author="pete jones" w:date="2022-01-11T16:56:00Z"/>
                <w:rFonts w:ascii="Calibri" w:hAnsi="Calibri" w:cs="Calibri"/>
                <w:color w:val="000000"/>
                <w:sz w:val="22"/>
                <w:szCs w:val="22"/>
              </w:rPr>
            </w:pPr>
            <w:ins w:id="9092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10E856" w14:textId="77777777" w:rsidR="00646540" w:rsidRPr="00646540" w:rsidRDefault="00646540" w:rsidP="00646540">
            <w:pPr>
              <w:spacing w:before="0" w:after="0" w:line="240" w:lineRule="auto"/>
              <w:jc w:val="center"/>
              <w:rPr>
                <w:ins w:id="90921" w:author="pete jones" w:date="2022-01-11T16:56:00Z"/>
                <w:rFonts w:ascii="Calibri" w:hAnsi="Calibri" w:cs="Calibri"/>
                <w:color w:val="000000"/>
                <w:sz w:val="22"/>
                <w:szCs w:val="22"/>
              </w:rPr>
            </w:pPr>
            <w:ins w:id="90922"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DAE14AB" w14:textId="77777777" w:rsidR="00646540" w:rsidRPr="00646540" w:rsidRDefault="00646540" w:rsidP="00646540">
            <w:pPr>
              <w:spacing w:before="0" w:after="0" w:line="240" w:lineRule="auto"/>
              <w:jc w:val="center"/>
              <w:rPr>
                <w:ins w:id="90923" w:author="pete jones" w:date="2022-01-11T16:56:00Z"/>
                <w:rFonts w:ascii="Calibri" w:hAnsi="Calibri" w:cs="Calibri"/>
                <w:color w:val="000000"/>
                <w:sz w:val="22"/>
                <w:szCs w:val="22"/>
              </w:rPr>
            </w:pPr>
            <w:ins w:id="90924" w:author="pete jones" w:date="2022-01-11T16:56:00Z">
              <w:r w:rsidRPr="00646540">
                <w:rPr>
                  <w:rFonts w:ascii="Calibri" w:hAnsi="Calibri" w:cs="Calibri"/>
                  <w:color w:val="000000"/>
                  <w:sz w:val="22"/>
                  <w:szCs w:val="22"/>
                </w:rPr>
                <w:t> </w:t>
              </w:r>
            </w:ins>
          </w:p>
        </w:tc>
      </w:tr>
      <w:tr w:rsidR="00646540" w:rsidRPr="00646540" w14:paraId="32ED4195" w14:textId="77777777" w:rsidTr="00646540">
        <w:trPr>
          <w:trHeight w:val="300"/>
          <w:ins w:id="90925"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A1814A0" w14:textId="77777777" w:rsidR="00646540" w:rsidRPr="00646540" w:rsidRDefault="00646540" w:rsidP="00646540">
            <w:pPr>
              <w:spacing w:before="0" w:after="0" w:line="240" w:lineRule="auto"/>
              <w:jc w:val="center"/>
              <w:rPr>
                <w:ins w:id="90926" w:author="pete jones" w:date="2022-01-11T16:56:00Z"/>
                <w:rFonts w:ascii="Calibri" w:hAnsi="Calibri" w:cs="Calibri"/>
                <w:color w:val="000000"/>
                <w:sz w:val="22"/>
                <w:szCs w:val="22"/>
              </w:rPr>
            </w:pPr>
            <w:ins w:id="90927"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8DBE72F" w14:textId="77777777" w:rsidR="00646540" w:rsidRPr="00646540" w:rsidRDefault="00646540" w:rsidP="00646540">
            <w:pPr>
              <w:spacing w:before="0" w:after="0" w:line="240" w:lineRule="auto"/>
              <w:jc w:val="left"/>
              <w:rPr>
                <w:ins w:id="90928" w:author="pete jones" w:date="2022-01-11T16:56:00Z"/>
                <w:rFonts w:ascii="Calibri" w:hAnsi="Calibri" w:cs="Calibri"/>
                <w:color w:val="000000"/>
                <w:sz w:val="22"/>
                <w:szCs w:val="22"/>
              </w:rPr>
            </w:pPr>
            <w:ins w:id="90929" w:author="pete jones" w:date="2022-01-11T16:56:00Z">
              <w:r w:rsidRPr="00646540">
                <w:rPr>
                  <w:rFonts w:ascii="Calibri" w:hAnsi="Calibri" w:cs="Calibri"/>
                  <w:color w:val="000000"/>
                  <w:sz w:val="22"/>
                  <w:szCs w:val="22"/>
                </w:rPr>
                <w:t>BE1603 - Engineering Systems and Energy</w:t>
              </w:r>
            </w:ins>
          </w:p>
        </w:tc>
        <w:tc>
          <w:tcPr>
            <w:tcW w:w="432" w:type="dxa"/>
            <w:tcBorders>
              <w:top w:val="nil"/>
              <w:left w:val="nil"/>
              <w:bottom w:val="single" w:sz="4" w:space="0" w:color="auto"/>
              <w:right w:val="single" w:sz="4" w:space="0" w:color="auto"/>
            </w:tcBorders>
            <w:shd w:val="clear" w:color="auto" w:fill="auto"/>
            <w:noWrap/>
            <w:vAlign w:val="bottom"/>
            <w:hideMark/>
          </w:tcPr>
          <w:p w14:paraId="0740E499" w14:textId="77777777" w:rsidR="00646540" w:rsidRPr="00646540" w:rsidRDefault="00646540" w:rsidP="00646540">
            <w:pPr>
              <w:spacing w:before="0" w:after="0" w:line="240" w:lineRule="auto"/>
              <w:jc w:val="center"/>
              <w:rPr>
                <w:ins w:id="90930" w:author="pete jones" w:date="2022-01-11T16:56:00Z"/>
                <w:rFonts w:ascii="Calibri" w:hAnsi="Calibri" w:cs="Calibri"/>
                <w:color w:val="000000"/>
                <w:sz w:val="22"/>
                <w:szCs w:val="22"/>
              </w:rPr>
            </w:pPr>
            <w:ins w:id="90931"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F8E71FC" w14:textId="77777777" w:rsidR="00646540" w:rsidRPr="00646540" w:rsidRDefault="00646540" w:rsidP="00646540">
            <w:pPr>
              <w:spacing w:before="0" w:after="0" w:line="240" w:lineRule="auto"/>
              <w:jc w:val="center"/>
              <w:rPr>
                <w:ins w:id="90932" w:author="pete jones" w:date="2022-01-11T16:56:00Z"/>
                <w:rFonts w:ascii="Calibri" w:hAnsi="Calibri" w:cs="Calibri"/>
                <w:color w:val="000000"/>
                <w:sz w:val="22"/>
                <w:szCs w:val="22"/>
              </w:rPr>
            </w:pPr>
            <w:ins w:id="90933" w:author="pete jones" w:date="2022-01-11T16:56:00Z">
              <w:r w:rsidRPr="00646540">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76B7B76C" w14:textId="77777777" w:rsidR="00646540" w:rsidRPr="00646540" w:rsidRDefault="00646540" w:rsidP="00646540">
            <w:pPr>
              <w:spacing w:before="0" w:after="0" w:line="240" w:lineRule="auto"/>
              <w:jc w:val="center"/>
              <w:rPr>
                <w:ins w:id="90934" w:author="pete jones" w:date="2022-01-11T16:56:00Z"/>
                <w:rFonts w:ascii="Calibri" w:hAnsi="Calibri" w:cs="Calibri"/>
                <w:color w:val="000000"/>
                <w:sz w:val="22"/>
                <w:szCs w:val="22"/>
              </w:rPr>
            </w:pPr>
            <w:ins w:id="90935"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049323" w14:textId="77777777" w:rsidR="00646540" w:rsidRPr="00646540" w:rsidRDefault="00646540" w:rsidP="00646540">
            <w:pPr>
              <w:spacing w:before="0" w:after="0" w:line="240" w:lineRule="auto"/>
              <w:jc w:val="center"/>
              <w:rPr>
                <w:ins w:id="90936" w:author="pete jones" w:date="2022-01-11T16:56:00Z"/>
                <w:rFonts w:ascii="Calibri" w:hAnsi="Calibri" w:cs="Calibri"/>
                <w:color w:val="000000"/>
                <w:sz w:val="22"/>
                <w:szCs w:val="22"/>
              </w:rPr>
            </w:pPr>
            <w:ins w:id="90937"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8D6495" w14:textId="77777777" w:rsidR="00646540" w:rsidRPr="00646540" w:rsidRDefault="00646540" w:rsidP="00646540">
            <w:pPr>
              <w:spacing w:before="0" w:after="0" w:line="240" w:lineRule="auto"/>
              <w:jc w:val="center"/>
              <w:rPr>
                <w:ins w:id="90938" w:author="pete jones" w:date="2022-01-11T16:56:00Z"/>
                <w:rFonts w:ascii="Calibri" w:hAnsi="Calibri" w:cs="Calibri"/>
                <w:color w:val="000000"/>
                <w:sz w:val="22"/>
                <w:szCs w:val="22"/>
              </w:rPr>
            </w:pPr>
            <w:ins w:id="90939"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6586AD0" w14:textId="77777777" w:rsidR="00646540" w:rsidRPr="00646540" w:rsidRDefault="00646540" w:rsidP="00646540">
            <w:pPr>
              <w:spacing w:before="0" w:after="0" w:line="240" w:lineRule="auto"/>
              <w:jc w:val="center"/>
              <w:rPr>
                <w:ins w:id="90940" w:author="pete jones" w:date="2022-01-11T16:56:00Z"/>
                <w:rFonts w:ascii="Calibri" w:hAnsi="Calibri" w:cs="Calibri"/>
                <w:color w:val="000000"/>
                <w:sz w:val="22"/>
                <w:szCs w:val="22"/>
              </w:rPr>
            </w:pPr>
            <w:ins w:id="9094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06AC3B" w14:textId="77777777" w:rsidR="00646540" w:rsidRPr="00646540" w:rsidRDefault="00646540" w:rsidP="00646540">
            <w:pPr>
              <w:spacing w:before="0" w:after="0" w:line="240" w:lineRule="auto"/>
              <w:jc w:val="center"/>
              <w:rPr>
                <w:ins w:id="90942" w:author="pete jones" w:date="2022-01-11T16:56:00Z"/>
                <w:rFonts w:ascii="Calibri" w:hAnsi="Calibri" w:cs="Calibri"/>
                <w:color w:val="000000"/>
                <w:sz w:val="22"/>
                <w:szCs w:val="22"/>
              </w:rPr>
            </w:pPr>
            <w:ins w:id="9094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0A1CA3" w14:textId="77777777" w:rsidR="00646540" w:rsidRPr="00646540" w:rsidRDefault="00646540" w:rsidP="00646540">
            <w:pPr>
              <w:spacing w:before="0" w:after="0" w:line="240" w:lineRule="auto"/>
              <w:jc w:val="center"/>
              <w:rPr>
                <w:ins w:id="90944" w:author="pete jones" w:date="2022-01-11T16:56:00Z"/>
                <w:rFonts w:ascii="Calibri" w:hAnsi="Calibri" w:cs="Calibri"/>
                <w:color w:val="000000"/>
                <w:sz w:val="22"/>
                <w:szCs w:val="22"/>
              </w:rPr>
            </w:pPr>
            <w:ins w:id="9094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F984D0" w14:textId="77777777" w:rsidR="00646540" w:rsidRPr="00646540" w:rsidRDefault="00646540" w:rsidP="00646540">
            <w:pPr>
              <w:spacing w:before="0" w:after="0" w:line="240" w:lineRule="auto"/>
              <w:jc w:val="center"/>
              <w:rPr>
                <w:ins w:id="90946" w:author="pete jones" w:date="2022-01-11T16:56:00Z"/>
                <w:rFonts w:ascii="Calibri" w:hAnsi="Calibri" w:cs="Calibri"/>
                <w:color w:val="000000"/>
                <w:sz w:val="22"/>
                <w:szCs w:val="22"/>
              </w:rPr>
            </w:pPr>
            <w:ins w:id="9094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68F31C" w14:textId="77777777" w:rsidR="00646540" w:rsidRPr="00646540" w:rsidRDefault="00646540" w:rsidP="00646540">
            <w:pPr>
              <w:spacing w:before="0" w:after="0" w:line="240" w:lineRule="auto"/>
              <w:jc w:val="center"/>
              <w:rPr>
                <w:ins w:id="90948" w:author="pete jones" w:date="2022-01-11T16:56:00Z"/>
                <w:rFonts w:ascii="Calibri" w:hAnsi="Calibri" w:cs="Calibri"/>
                <w:color w:val="000000"/>
                <w:sz w:val="22"/>
                <w:szCs w:val="22"/>
              </w:rPr>
            </w:pPr>
            <w:ins w:id="9094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4340F5" w14:textId="77777777" w:rsidR="00646540" w:rsidRPr="00646540" w:rsidRDefault="00646540" w:rsidP="00646540">
            <w:pPr>
              <w:spacing w:before="0" w:after="0" w:line="240" w:lineRule="auto"/>
              <w:jc w:val="center"/>
              <w:rPr>
                <w:ins w:id="90950" w:author="pete jones" w:date="2022-01-11T16:56:00Z"/>
                <w:rFonts w:ascii="Calibri" w:hAnsi="Calibri" w:cs="Calibri"/>
                <w:color w:val="000000"/>
                <w:sz w:val="22"/>
                <w:szCs w:val="22"/>
              </w:rPr>
            </w:pPr>
            <w:ins w:id="90951"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D1FAAEE" w14:textId="77777777" w:rsidR="00646540" w:rsidRPr="00646540" w:rsidRDefault="00646540" w:rsidP="00646540">
            <w:pPr>
              <w:spacing w:before="0" w:after="0" w:line="240" w:lineRule="auto"/>
              <w:jc w:val="center"/>
              <w:rPr>
                <w:ins w:id="90952" w:author="pete jones" w:date="2022-01-11T16:56:00Z"/>
                <w:rFonts w:ascii="Calibri" w:hAnsi="Calibri" w:cs="Calibri"/>
                <w:color w:val="000000"/>
                <w:sz w:val="22"/>
                <w:szCs w:val="22"/>
              </w:rPr>
            </w:pPr>
            <w:ins w:id="90953" w:author="pete jones" w:date="2022-01-11T16:56:00Z">
              <w:r w:rsidRPr="00646540">
                <w:rPr>
                  <w:rFonts w:ascii="Calibri" w:hAnsi="Calibri" w:cs="Calibri"/>
                  <w:color w:val="000000"/>
                  <w:sz w:val="22"/>
                  <w:szCs w:val="22"/>
                </w:rPr>
                <w:t> </w:t>
              </w:r>
            </w:ins>
          </w:p>
        </w:tc>
      </w:tr>
      <w:tr w:rsidR="00646540" w:rsidRPr="00646540" w14:paraId="4129CA5B" w14:textId="77777777" w:rsidTr="00646540">
        <w:trPr>
          <w:trHeight w:val="300"/>
          <w:ins w:id="90954"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2F9B1CB" w14:textId="77777777" w:rsidR="00646540" w:rsidRPr="00646540" w:rsidRDefault="00646540" w:rsidP="00646540">
            <w:pPr>
              <w:spacing w:before="0" w:after="0" w:line="240" w:lineRule="auto"/>
              <w:jc w:val="center"/>
              <w:rPr>
                <w:ins w:id="90955" w:author="pete jones" w:date="2022-01-11T16:56:00Z"/>
                <w:rFonts w:ascii="Calibri" w:hAnsi="Calibri" w:cs="Calibri"/>
                <w:color w:val="000000"/>
                <w:sz w:val="22"/>
                <w:szCs w:val="22"/>
              </w:rPr>
            </w:pPr>
            <w:ins w:id="90956"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0268938" w14:textId="77777777" w:rsidR="00646540" w:rsidRPr="00646540" w:rsidRDefault="00646540" w:rsidP="00646540">
            <w:pPr>
              <w:spacing w:before="0" w:after="0" w:line="240" w:lineRule="auto"/>
              <w:jc w:val="left"/>
              <w:rPr>
                <w:ins w:id="90957" w:author="pete jones" w:date="2022-01-11T16:56:00Z"/>
                <w:rFonts w:ascii="Calibri" w:hAnsi="Calibri" w:cs="Calibri"/>
                <w:color w:val="000000"/>
                <w:sz w:val="22"/>
                <w:szCs w:val="22"/>
              </w:rPr>
            </w:pPr>
            <w:ins w:id="90958" w:author="pete jones" w:date="2022-01-11T16:56:00Z">
              <w:r w:rsidRPr="00646540">
                <w:rPr>
                  <w:rFonts w:ascii="Calibri" w:hAnsi="Calibri" w:cs="Calibri"/>
                  <w:color w:val="000000"/>
                  <w:sz w:val="22"/>
                  <w:szCs w:val="22"/>
                </w:rPr>
                <w:t>BE1604 - Engineering Mechanics and Materials I</w:t>
              </w:r>
            </w:ins>
          </w:p>
        </w:tc>
        <w:tc>
          <w:tcPr>
            <w:tcW w:w="432" w:type="dxa"/>
            <w:tcBorders>
              <w:top w:val="nil"/>
              <w:left w:val="nil"/>
              <w:bottom w:val="single" w:sz="4" w:space="0" w:color="auto"/>
              <w:right w:val="single" w:sz="4" w:space="0" w:color="auto"/>
            </w:tcBorders>
            <w:shd w:val="clear" w:color="auto" w:fill="auto"/>
            <w:noWrap/>
            <w:vAlign w:val="bottom"/>
            <w:hideMark/>
          </w:tcPr>
          <w:p w14:paraId="716B0654" w14:textId="77777777" w:rsidR="00646540" w:rsidRPr="00646540" w:rsidRDefault="00646540" w:rsidP="00646540">
            <w:pPr>
              <w:spacing w:before="0" w:after="0" w:line="240" w:lineRule="auto"/>
              <w:jc w:val="center"/>
              <w:rPr>
                <w:ins w:id="90959" w:author="pete jones" w:date="2022-01-11T16:56:00Z"/>
                <w:rFonts w:ascii="Calibri" w:hAnsi="Calibri" w:cs="Calibri"/>
                <w:color w:val="000000"/>
                <w:sz w:val="22"/>
                <w:szCs w:val="22"/>
              </w:rPr>
            </w:pPr>
            <w:ins w:id="90960"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1DEAE51" w14:textId="77777777" w:rsidR="00646540" w:rsidRPr="00646540" w:rsidRDefault="00646540" w:rsidP="00646540">
            <w:pPr>
              <w:spacing w:before="0" w:after="0" w:line="240" w:lineRule="auto"/>
              <w:jc w:val="center"/>
              <w:rPr>
                <w:ins w:id="90961" w:author="pete jones" w:date="2022-01-11T16:56:00Z"/>
                <w:rFonts w:ascii="Calibri" w:hAnsi="Calibri" w:cs="Calibri"/>
                <w:color w:val="000000"/>
                <w:sz w:val="22"/>
                <w:szCs w:val="22"/>
              </w:rPr>
            </w:pPr>
            <w:ins w:id="90962"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46D21F2F" w14:textId="77777777" w:rsidR="00646540" w:rsidRPr="00646540" w:rsidRDefault="00646540" w:rsidP="00646540">
            <w:pPr>
              <w:spacing w:before="0" w:after="0" w:line="240" w:lineRule="auto"/>
              <w:jc w:val="center"/>
              <w:rPr>
                <w:ins w:id="90963" w:author="pete jones" w:date="2022-01-11T16:56:00Z"/>
                <w:rFonts w:ascii="Calibri" w:hAnsi="Calibri" w:cs="Calibri"/>
                <w:color w:val="000000"/>
                <w:sz w:val="22"/>
                <w:szCs w:val="22"/>
              </w:rPr>
            </w:pPr>
            <w:ins w:id="90964"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032C0A" w14:textId="77777777" w:rsidR="00646540" w:rsidRPr="00646540" w:rsidRDefault="00646540" w:rsidP="00646540">
            <w:pPr>
              <w:spacing w:before="0" w:after="0" w:line="240" w:lineRule="auto"/>
              <w:jc w:val="center"/>
              <w:rPr>
                <w:ins w:id="90965" w:author="pete jones" w:date="2022-01-11T16:56:00Z"/>
                <w:rFonts w:ascii="Calibri" w:hAnsi="Calibri" w:cs="Calibri"/>
                <w:color w:val="000000"/>
                <w:sz w:val="22"/>
                <w:szCs w:val="22"/>
              </w:rPr>
            </w:pPr>
            <w:ins w:id="90966"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BD2691" w14:textId="77777777" w:rsidR="00646540" w:rsidRPr="00646540" w:rsidRDefault="00646540" w:rsidP="00646540">
            <w:pPr>
              <w:spacing w:before="0" w:after="0" w:line="240" w:lineRule="auto"/>
              <w:jc w:val="center"/>
              <w:rPr>
                <w:ins w:id="90967" w:author="pete jones" w:date="2022-01-11T16:56:00Z"/>
                <w:rFonts w:ascii="Calibri" w:hAnsi="Calibri" w:cs="Calibri"/>
                <w:color w:val="000000"/>
                <w:sz w:val="22"/>
                <w:szCs w:val="22"/>
              </w:rPr>
            </w:pPr>
            <w:ins w:id="90968"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7D6596" w14:textId="77777777" w:rsidR="00646540" w:rsidRPr="00646540" w:rsidRDefault="00646540" w:rsidP="00646540">
            <w:pPr>
              <w:spacing w:before="0" w:after="0" w:line="240" w:lineRule="auto"/>
              <w:jc w:val="center"/>
              <w:rPr>
                <w:ins w:id="90969" w:author="pete jones" w:date="2022-01-11T16:56:00Z"/>
                <w:rFonts w:ascii="Calibri" w:hAnsi="Calibri" w:cs="Calibri"/>
                <w:color w:val="000000"/>
                <w:sz w:val="22"/>
                <w:szCs w:val="22"/>
              </w:rPr>
            </w:pPr>
            <w:ins w:id="9097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AF0E52" w14:textId="77777777" w:rsidR="00646540" w:rsidRPr="00646540" w:rsidRDefault="00646540" w:rsidP="00646540">
            <w:pPr>
              <w:spacing w:before="0" w:after="0" w:line="240" w:lineRule="auto"/>
              <w:jc w:val="center"/>
              <w:rPr>
                <w:ins w:id="90971" w:author="pete jones" w:date="2022-01-11T16:56:00Z"/>
                <w:rFonts w:ascii="Calibri" w:hAnsi="Calibri" w:cs="Calibri"/>
                <w:color w:val="000000"/>
                <w:sz w:val="22"/>
                <w:szCs w:val="22"/>
              </w:rPr>
            </w:pPr>
            <w:ins w:id="9097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C5501C" w14:textId="77777777" w:rsidR="00646540" w:rsidRPr="00646540" w:rsidRDefault="00646540" w:rsidP="00646540">
            <w:pPr>
              <w:spacing w:before="0" w:after="0" w:line="240" w:lineRule="auto"/>
              <w:jc w:val="center"/>
              <w:rPr>
                <w:ins w:id="90973" w:author="pete jones" w:date="2022-01-11T16:56:00Z"/>
                <w:rFonts w:ascii="Calibri" w:hAnsi="Calibri" w:cs="Calibri"/>
                <w:color w:val="000000"/>
                <w:sz w:val="22"/>
                <w:szCs w:val="22"/>
              </w:rPr>
            </w:pPr>
            <w:ins w:id="9097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9F0070" w14:textId="77777777" w:rsidR="00646540" w:rsidRPr="00646540" w:rsidRDefault="00646540" w:rsidP="00646540">
            <w:pPr>
              <w:spacing w:before="0" w:after="0" w:line="240" w:lineRule="auto"/>
              <w:jc w:val="center"/>
              <w:rPr>
                <w:ins w:id="90975" w:author="pete jones" w:date="2022-01-11T16:56:00Z"/>
                <w:rFonts w:ascii="Calibri" w:hAnsi="Calibri" w:cs="Calibri"/>
                <w:color w:val="000000"/>
                <w:sz w:val="22"/>
                <w:szCs w:val="22"/>
              </w:rPr>
            </w:pPr>
            <w:ins w:id="9097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E0A05A" w14:textId="77777777" w:rsidR="00646540" w:rsidRPr="00646540" w:rsidRDefault="00646540" w:rsidP="00646540">
            <w:pPr>
              <w:spacing w:before="0" w:after="0" w:line="240" w:lineRule="auto"/>
              <w:jc w:val="center"/>
              <w:rPr>
                <w:ins w:id="90977" w:author="pete jones" w:date="2022-01-11T16:56:00Z"/>
                <w:rFonts w:ascii="Calibri" w:hAnsi="Calibri" w:cs="Calibri"/>
                <w:color w:val="000000"/>
                <w:sz w:val="22"/>
                <w:szCs w:val="22"/>
              </w:rPr>
            </w:pPr>
            <w:ins w:id="9097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748A77" w14:textId="77777777" w:rsidR="00646540" w:rsidRPr="00646540" w:rsidRDefault="00646540" w:rsidP="00646540">
            <w:pPr>
              <w:spacing w:before="0" w:after="0" w:line="240" w:lineRule="auto"/>
              <w:jc w:val="center"/>
              <w:rPr>
                <w:ins w:id="90979" w:author="pete jones" w:date="2022-01-11T16:56:00Z"/>
                <w:rFonts w:ascii="Calibri" w:hAnsi="Calibri" w:cs="Calibri"/>
                <w:color w:val="000000"/>
                <w:sz w:val="22"/>
                <w:szCs w:val="22"/>
              </w:rPr>
            </w:pPr>
            <w:ins w:id="90980"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BF0D50A" w14:textId="77777777" w:rsidR="00646540" w:rsidRPr="00646540" w:rsidRDefault="00646540" w:rsidP="00646540">
            <w:pPr>
              <w:spacing w:before="0" w:after="0" w:line="240" w:lineRule="auto"/>
              <w:jc w:val="center"/>
              <w:rPr>
                <w:ins w:id="90981" w:author="pete jones" w:date="2022-01-11T16:56:00Z"/>
                <w:rFonts w:ascii="Calibri" w:hAnsi="Calibri" w:cs="Calibri"/>
                <w:color w:val="000000"/>
                <w:sz w:val="22"/>
                <w:szCs w:val="22"/>
              </w:rPr>
            </w:pPr>
            <w:ins w:id="90982" w:author="pete jones" w:date="2022-01-11T16:56:00Z">
              <w:r w:rsidRPr="00646540">
                <w:rPr>
                  <w:rFonts w:ascii="Calibri" w:hAnsi="Calibri" w:cs="Calibri"/>
                  <w:color w:val="000000"/>
                  <w:sz w:val="22"/>
                  <w:szCs w:val="22"/>
                </w:rPr>
                <w:t> </w:t>
              </w:r>
            </w:ins>
          </w:p>
        </w:tc>
      </w:tr>
      <w:tr w:rsidR="00646540" w:rsidRPr="00646540" w14:paraId="6F2150F9" w14:textId="77777777" w:rsidTr="00646540">
        <w:trPr>
          <w:trHeight w:val="300"/>
          <w:ins w:id="90983"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B44EA35" w14:textId="77777777" w:rsidR="00646540" w:rsidRPr="00646540" w:rsidRDefault="00646540" w:rsidP="00646540">
            <w:pPr>
              <w:spacing w:before="0" w:after="0" w:line="240" w:lineRule="auto"/>
              <w:jc w:val="center"/>
              <w:rPr>
                <w:ins w:id="90984" w:author="pete jones" w:date="2022-01-11T16:56:00Z"/>
                <w:rFonts w:ascii="Calibri" w:hAnsi="Calibri" w:cs="Calibri"/>
                <w:color w:val="000000"/>
                <w:sz w:val="22"/>
                <w:szCs w:val="22"/>
              </w:rPr>
            </w:pPr>
            <w:ins w:id="90985"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DD9FBB3" w14:textId="77777777" w:rsidR="00646540" w:rsidRPr="00646540" w:rsidRDefault="00646540" w:rsidP="00646540">
            <w:pPr>
              <w:spacing w:before="0" w:after="0" w:line="240" w:lineRule="auto"/>
              <w:jc w:val="left"/>
              <w:rPr>
                <w:ins w:id="90986" w:author="pete jones" w:date="2022-01-11T16:56:00Z"/>
                <w:rFonts w:ascii="Calibri" w:hAnsi="Calibri" w:cs="Calibri"/>
                <w:color w:val="000000"/>
                <w:sz w:val="22"/>
                <w:szCs w:val="22"/>
              </w:rPr>
            </w:pPr>
            <w:ins w:id="90987" w:author="pete jones" w:date="2022-01-11T16:56:00Z">
              <w:r w:rsidRPr="00646540">
                <w:rPr>
                  <w:rFonts w:ascii="Calibri" w:hAnsi="Calibri" w:cs="Calibri"/>
                  <w:color w:val="000000"/>
                  <w:sz w:val="22"/>
                  <w:szCs w:val="22"/>
                </w:rPr>
                <w:t>BE1606 - Engineering Mechanics and Materials II</w:t>
              </w:r>
            </w:ins>
          </w:p>
        </w:tc>
        <w:tc>
          <w:tcPr>
            <w:tcW w:w="432" w:type="dxa"/>
            <w:tcBorders>
              <w:top w:val="nil"/>
              <w:left w:val="nil"/>
              <w:bottom w:val="single" w:sz="4" w:space="0" w:color="auto"/>
              <w:right w:val="single" w:sz="4" w:space="0" w:color="auto"/>
            </w:tcBorders>
            <w:shd w:val="clear" w:color="auto" w:fill="auto"/>
            <w:noWrap/>
            <w:vAlign w:val="bottom"/>
            <w:hideMark/>
          </w:tcPr>
          <w:p w14:paraId="4E99D306" w14:textId="77777777" w:rsidR="00646540" w:rsidRPr="00646540" w:rsidRDefault="00646540" w:rsidP="00646540">
            <w:pPr>
              <w:spacing w:before="0" w:after="0" w:line="240" w:lineRule="auto"/>
              <w:jc w:val="center"/>
              <w:rPr>
                <w:ins w:id="90988" w:author="pete jones" w:date="2022-01-11T16:56:00Z"/>
                <w:rFonts w:ascii="Calibri" w:hAnsi="Calibri" w:cs="Calibri"/>
                <w:color w:val="000000"/>
                <w:sz w:val="22"/>
                <w:szCs w:val="22"/>
              </w:rPr>
            </w:pPr>
            <w:ins w:id="90989"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E417494" w14:textId="77777777" w:rsidR="00646540" w:rsidRPr="00646540" w:rsidRDefault="00646540" w:rsidP="00646540">
            <w:pPr>
              <w:spacing w:before="0" w:after="0" w:line="240" w:lineRule="auto"/>
              <w:jc w:val="center"/>
              <w:rPr>
                <w:ins w:id="90990" w:author="pete jones" w:date="2022-01-11T16:56:00Z"/>
                <w:rFonts w:ascii="Calibri" w:hAnsi="Calibri" w:cs="Calibri"/>
                <w:color w:val="000000"/>
                <w:sz w:val="22"/>
                <w:szCs w:val="22"/>
              </w:rPr>
            </w:pPr>
            <w:ins w:id="90991"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30224515" w14:textId="77777777" w:rsidR="00646540" w:rsidRPr="00646540" w:rsidRDefault="00646540" w:rsidP="00646540">
            <w:pPr>
              <w:spacing w:before="0" w:after="0" w:line="240" w:lineRule="auto"/>
              <w:jc w:val="center"/>
              <w:rPr>
                <w:ins w:id="90992" w:author="pete jones" w:date="2022-01-11T16:56:00Z"/>
                <w:rFonts w:ascii="Calibri" w:hAnsi="Calibri" w:cs="Calibri"/>
                <w:color w:val="000000"/>
                <w:sz w:val="22"/>
                <w:szCs w:val="22"/>
              </w:rPr>
            </w:pPr>
            <w:ins w:id="90993"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C0FF16" w14:textId="77777777" w:rsidR="00646540" w:rsidRPr="00646540" w:rsidRDefault="00646540" w:rsidP="00646540">
            <w:pPr>
              <w:spacing w:before="0" w:after="0" w:line="240" w:lineRule="auto"/>
              <w:jc w:val="center"/>
              <w:rPr>
                <w:ins w:id="90994" w:author="pete jones" w:date="2022-01-11T16:56:00Z"/>
                <w:rFonts w:ascii="Calibri" w:hAnsi="Calibri" w:cs="Calibri"/>
                <w:color w:val="000000"/>
                <w:sz w:val="22"/>
                <w:szCs w:val="22"/>
              </w:rPr>
            </w:pPr>
            <w:ins w:id="90995"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006BB44" w14:textId="77777777" w:rsidR="00646540" w:rsidRPr="00646540" w:rsidRDefault="00646540" w:rsidP="00646540">
            <w:pPr>
              <w:spacing w:before="0" w:after="0" w:line="240" w:lineRule="auto"/>
              <w:jc w:val="center"/>
              <w:rPr>
                <w:ins w:id="90996" w:author="pete jones" w:date="2022-01-11T16:56:00Z"/>
                <w:rFonts w:ascii="Calibri" w:hAnsi="Calibri" w:cs="Calibri"/>
                <w:color w:val="000000"/>
                <w:sz w:val="22"/>
                <w:szCs w:val="22"/>
              </w:rPr>
            </w:pPr>
            <w:ins w:id="90997"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4B1C75" w14:textId="77777777" w:rsidR="00646540" w:rsidRPr="00646540" w:rsidRDefault="00646540" w:rsidP="00646540">
            <w:pPr>
              <w:spacing w:before="0" w:after="0" w:line="240" w:lineRule="auto"/>
              <w:jc w:val="center"/>
              <w:rPr>
                <w:ins w:id="90998" w:author="pete jones" w:date="2022-01-11T16:56:00Z"/>
                <w:rFonts w:ascii="Calibri" w:hAnsi="Calibri" w:cs="Calibri"/>
                <w:color w:val="000000"/>
                <w:sz w:val="22"/>
                <w:szCs w:val="22"/>
              </w:rPr>
            </w:pPr>
            <w:ins w:id="9099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8F9EE7" w14:textId="77777777" w:rsidR="00646540" w:rsidRPr="00646540" w:rsidRDefault="00646540" w:rsidP="00646540">
            <w:pPr>
              <w:spacing w:before="0" w:after="0" w:line="240" w:lineRule="auto"/>
              <w:jc w:val="center"/>
              <w:rPr>
                <w:ins w:id="91000" w:author="pete jones" w:date="2022-01-11T16:56:00Z"/>
                <w:rFonts w:ascii="Calibri" w:hAnsi="Calibri" w:cs="Calibri"/>
                <w:color w:val="000000"/>
                <w:sz w:val="22"/>
                <w:szCs w:val="22"/>
              </w:rPr>
            </w:pPr>
            <w:ins w:id="9100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CFDB10" w14:textId="77777777" w:rsidR="00646540" w:rsidRPr="00646540" w:rsidRDefault="00646540" w:rsidP="00646540">
            <w:pPr>
              <w:spacing w:before="0" w:after="0" w:line="240" w:lineRule="auto"/>
              <w:jc w:val="center"/>
              <w:rPr>
                <w:ins w:id="91002" w:author="pete jones" w:date="2022-01-11T16:56:00Z"/>
                <w:rFonts w:ascii="Calibri" w:hAnsi="Calibri" w:cs="Calibri"/>
                <w:color w:val="000000"/>
                <w:sz w:val="22"/>
                <w:szCs w:val="22"/>
              </w:rPr>
            </w:pPr>
            <w:ins w:id="9100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13B1CF" w14:textId="77777777" w:rsidR="00646540" w:rsidRPr="00646540" w:rsidRDefault="00646540" w:rsidP="00646540">
            <w:pPr>
              <w:spacing w:before="0" w:after="0" w:line="240" w:lineRule="auto"/>
              <w:jc w:val="center"/>
              <w:rPr>
                <w:ins w:id="91004" w:author="pete jones" w:date="2022-01-11T16:56:00Z"/>
                <w:rFonts w:ascii="Calibri" w:hAnsi="Calibri" w:cs="Calibri"/>
                <w:color w:val="000000"/>
                <w:sz w:val="22"/>
                <w:szCs w:val="22"/>
              </w:rPr>
            </w:pPr>
            <w:ins w:id="9100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990022" w14:textId="77777777" w:rsidR="00646540" w:rsidRPr="00646540" w:rsidRDefault="00646540" w:rsidP="00646540">
            <w:pPr>
              <w:spacing w:before="0" w:after="0" w:line="240" w:lineRule="auto"/>
              <w:jc w:val="center"/>
              <w:rPr>
                <w:ins w:id="91006" w:author="pete jones" w:date="2022-01-11T16:56:00Z"/>
                <w:rFonts w:ascii="Calibri" w:hAnsi="Calibri" w:cs="Calibri"/>
                <w:color w:val="000000"/>
                <w:sz w:val="22"/>
                <w:szCs w:val="22"/>
              </w:rPr>
            </w:pPr>
            <w:ins w:id="9100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A6D918" w14:textId="77777777" w:rsidR="00646540" w:rsidRPr="00646540" w:rsidRDefault="00646540" w:rsidP="00646540">
            <w:pPr>
              <w:spacing w:before="0" w:after="0" w:line="240" w:lineRule="auto"/>
              <w:jc w:val="center"/>
              <w:rPr>
                <w:ins w:id="91008" w:author="pete jones" w:date="2022-01-11T16:56:00Z"/>
                <w:rFonts w:ascii="Calibri" w:hAnsi="Calibri" w:cs="Calibri"/>
                <w:color w:val="000000"/>
                <w:sz w:val="22"/>
                <w:szCs w:val="22"/>
              </w:rPr>
            </w:pPr>
            <w:ins w:id="91009"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7E31ECC" w14:textId="77777777" w:rsidR="00646540" w:rsidRPr="00646540" w:rsidRDefault="00646540" w:rsidP="00646540">
            <w:pPr>
              <w:spacing w:before="0" w:after="0" w:line="240" w:lineRule="auto"/>
              <w:jc w:val="center"/>
              <w:rPr>
                <w:ins w:id="91010" w:author="pete jones" w:date="2022-01-11T16:56:00Z"/>
                <w:rFonts w:ascii="Calibri" w:hAnsi="Calibri" w:cs="Calibri"/>
                <w:color w:val="000000"/>
                <w:sz w:val="22"/>
                <w:szCs w:val="22"/>
              </w:rPr>
            </w:pPr>
            <w:ins w:id="91011" w:author="pete jones" w:date="2022-01-11T16:56:00Z">
              <w:r w:rsidRPr="00646540">
                <w:rPr>
                  <w:rFonts w:ascii="Calibri" w:hAnsi="Calibri" w:cs="Calibri"/>
                  <w:color w:val="000000"/>
                  <w:sz w:val="22"/>
                  <w:szCs w:val="22"/>
                </w:rPr>
                <w:t> </w:t>
              </w:r>
            </w:ins>
          </w:p>
        </w:tc>
      </w:tr>
      <w:tr w:rsidR="00646540" w:rsidRPr="00646540" w14:paraId="13B4E6B9" w14:textId="77777777" w:rsidTr="00646540">
        <w:trPr>
          <w:trHeight w:val="300"/>
          <w:ins w:id="91012"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C2C4AA1" w14:textId="77777777" w:rsidR="00646540" w:rsidRPr="00646540" w:rsidRDefault="00646540" w:rsidP="00646540">
            <w:pPr>
              <w:spacing w:before="0" w:after="0" w:line="240" w:lineRule="auto"/>
              <w:jc w:val="center"/>
              <w:rPr>
                <w:ins w:id="91013" w:author="pete jones" w:date="2022-01-11T16:56:00Z"/>
                <w:rFonts w:ascii="Calibri" w:hAnsi="Calibri" w:cs="Calibri"/>
                <w:color w:val="000000"/>
                <w:sz w:val="22"/>
                <w:szCs w:val="22"/>
              </w:rPr>
            </w:pPr>
            <w:ins w:id="91014" w:author="pete jones" w:date="2022-01-11T16:56: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A37EB29" w14:textId="77777777" w:rsidR="00646540" w:rsidRPr="00646540" w:rsidRDefault="00646540" w:rsidP="00646540">
            <w:pPr>
              <w:spacing w:before="0" w:after="0" w:line="240" w:lineRule="auto"/>
              <w:jc w:val="left"/>
              <w:rPr>
                <w:ins w:id="91015" w:author="pete jones" w:date="2022-01-11T16:56:00Z"/>
                <w:rFonts w:ascii="Calibri" w:hAnsi="Calibri" w:cs="Calibri"/>
                <w:color w:val="000000"/>
                <w:sz w:val="22"/>
                <w:szCs w:val="22"/>
              </w:rPr>
            </w:pPr>
            <w:ins w:id="91016" w:author="pete jones" w:date="2022-01-11T16:56:00Z">
              <w:r w:rsidRPr="00646540">
                <w:rPr>
                  <w:rFonts w:ascii="Calibri" w:hAnsi="Calibri" w:cs="Calibri"/>
                  <w:color w:val="000000"/>
                  <w:sz w:val="22"/>
                  <w:szCs w:val="22"/>
                </w:rPr>
                <w:t>ME1620 - Mechanical Engineering Science</w:t>
              </w:r>
            </w:ins>
          </w:p>
        </w:tc>
        <w:tc>
          <w:tcPr>
            <w:tcW w:w="432" w:type="dxa"/>
            <w:tcBorders>
              <w:top w:val="nil"/>
              <w:left w:val="nil"/>
              <w:bottom w:val="single" w:sz="4" w:space="0" w:color="auto"/>
              <w:right w:val="single" w:sz="4" w:space="0" w:color="auto"/>
            </w:tcBorders>
            <w:shd w:val="clear" w:color="auto" w:fill="auto"/>
            <w:noWrap/>
            <w:vAlign w:val="bottom"/>
            <w:hideMark/>
          </w:tcPr>
          <w:p w14:paraId="4E457AA8" w14:textId="77777777" w:rsidR="00646540" w:rsidRPr="00646540" w:rsidRDefault="00646540" w:rsidP="00646540">
            <w:pPr>
              <w:spacing w:before="0" w:after="0" w:line="240" w:lineRule="auto"/>
              <w:jc w:val="center"/>
              <w:rPr>
                <w:ins w:id="91017" w:author="pete jones" w:date="2022-01-11T16:56:00Z"/>
                <w:rFonts w:ascii="Calibri" w:hAnsi="Calibri" w:cs="Calibri"/>
                <w:color w:val="000000"/>
                <w:sz w:val="22"/>
                <w:szCs w:val="22"/>
              </w:rPr>
            </w:pPr>
            <w:ins w:id="91018"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A7F551F" w14:textId="77777777" w:rsidR="00646540" w:rsidRPr="00646540" w:rsidRDefault="00646540" w:rsidP="00646540">
            <w:pPr>
              <w:spacing w:before="0" w:after="0" w:line="240" w:lineRule="auto"/>
              <w:jc w:val="center"/>
              <w:rPr>
                <w:ins w:id="91019" w:author="pete jones" w:date="2022-01-11T16:56:00Z"/>
                <w:rFonts w:ascii="Calibri" w:hAnsi="Calibri" w:cs="Calibri"/>
                <w:color w:val="000000"/>
                <w:sz w:val="22"/>
                <w:szCs w:val="22"/>
              </w:rPr>
            </w:pPr>
            <w:ins w:id="91020" w:author="pete jones" w:date="2022-01-11T16:56: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1F17B26" w14:textId="77777777" w:rsidR="00646540" w:rsidRPr="00646540" w:rsidRDefault="00646540" w:rsidP="00646540">
            <w:pPr>
              <w:spacing w:before="0" w:after="0" w:line="240" w:lineRule="auto"/>
              <w:jc w:val="center"/>
              <w:rPr>
                <w:ins w:id="91021" w:author="pete jones" w:date="2022-01-11T16:56:00Z"/>
                <w:rFonts w:ascii="Calibri" w:hAnsi="Calibri" w:cs="Calibri"/>
                <w:color w:val="000000"/>
                <w:sz w:val="22"/>
                <w:szCs w:val="22"/>
              </w:rPr>
            </w:pPr>
            <w:ins w:id="91022"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0E486F" w14:textId="77777777" w:rsidR="00646540" w:rsidRPr="00646540" w:rsidRDefault="00646540" w:rsidP="00646540">
            <w:pPr>
              <w:spacing w:before="0" w:after="0" w:line="240" w:lineRule="auto"/>
              <w:jc w:val="center"/>
              <w:rPr>
                <w:ins w:id="91023" w:author="pete jones" w:date="2022-01-11T16:56:00Z"/>
                <w:rFonts w:ascii="Calibri" w:hAnsi="Calibri" w:cs="Calibri"/>
                <w:color w:val="000000"/>
                <w:sz w:val="22"/>
                <w:szCs w:val="22"/>
              </w:rPr>
            </w:pPr>
            <w:ins w:id="91024"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FD85D2" w14:textId="77777777" w:rsidR="00646540" w:rsidRPr="00646540" w:rsidRDefault="00646540" w:rsidP="00646540">
            <w:pPr>
              <w:spacing w:before="0" w:after="0" w:line="240" w:lineRule="auto"/>
              <w:jc w:val="center"/>
              <w:rPr>
                <w:ins w:id="91025" w:author="pete jones" w:date="2022-01-11T16:56:00Z"/>
                <w:rFonts w:ascii="Calibri" w:hAnsi="Calibri" w:cs="Calibri"/>
                <w:color w:val="000000"/>
                <w:sz w:val="22"/>
                <w:szCs w:val="22"/>
              </w:rPr>
            </w:pPr>
            <w:ins w:id="91026"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03854E" w14:textId="77777777" w:rsidR="00646540" w:rsidRPr="00646540" w:rsidRDefault="00646540" w:rsidP="00646540">
            <w:pPr>
              <w:spacing w:before="0" w:after="0" w:line="240" w:lineRule="auto"/>
              <w:jc w:val="center"/>
              <w:rPr>
                <w:ins w:id="91027" w:author="pete jones" w:date="2022-01-11T16:56:00Z"/>
                <w:rFonts w:ascii="Calibri" w:hAnsi="Calibri" w:cs="Calibri"/>
                <w:color w:val="000000"/>
                <w:sz w:val="22"/>
                <w:szCs w:val="22"/>
              </w:rPr>
            </w:pPr>
            <w:ins w:id="9102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1DEE23" w14:textId="77777777" w:rsidR="00646540" w:rsidRPr="00646540" w:rsidRDefault="00646540" w:rsidP="00646540">
            <w:pPr>
              <w:spacing w:before="0" w:after="0" w:line="240" w:lineRule="auto"/>
              <w:jc w:val="center"/>
              <w:rPr>
                <w:ins w:id="91029" w:author="pete jones" w:date="2022-01-11T16:56:00Z"/>
                <w:rFonts w:ascii="Calibri" w:hAnsi="Calibri" w:cs="Calibri"/>
                <w:color w:val="000000"/>
                <w:sz w:val="22"/>
                <w:szCs w:val="22"/>
              </w:rPr>
            </w:pPr>
            <w:ins w:id="9103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455E4D" w14:textId="77777777" w:rsidR="00646540" w:rsidRPr="00646540" w:rsidRDefault="00646540" w:rsidP="00646540">
            <w:pPr>
              <w:spacing w:before="0" w:after="0" w:line="240" w:lineRule="auto"/>
              <w:jc w:val="center"/>
              <w:rPr>
                <w:ins w:id="91031" w:author="pete jones" w:date="2022-01-11T16:56:00Z"/>
                <w:rFonts w:ascii="Calibri" w:hAnsi="Calibri" w:cs="Calibri"/>
                <w:color w:val="000000"/>
                <w:sz w:val="22"/>
                <w:szCs w:val="22"/>
              </w:rPr>
            </w:pPr>
            <w:ins w:id="9103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3F828C" w14:textId="77777777" w:rsidR="00646540" w:rsidRPr="00646540" w:rsidRDefault="00646540" w:rsidP="00646540">
            <w:pPr>
              <w:spacing w:before="0" w:after="0" w:line="240" w:lineRule="auto"/>
              <w:jc w:val="center"/>
              <w:rPr>
                <w:ins w:id="91033" w:author="pete jones" w:date="2022-01-11T16:56:00Z"/>
                <w:rFonts w:ascii="Calibri" w:hAnsi="Calibri" w:cs="Calibri"/>
                <w:color w:val="000000"/>
                <w:sz w:val="22"/>
                <w:szCs w:val="22"/>
              </w:rPr>
            </w:pPr>
            <w:ins w:id="9103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7FEEC7" w14:textId="77777777" w:rsidR="00646540" w:rsidRPr="00646540" w:rsidRDefault="00646540" w:rsidP="00646540">
            <w:pPr>
              <w:spacing w:before="0" w:after="0" w:line="240" w:lineRule="auto"/>
              <w:jc w:val="center"/>
              <w:rPr>
                <w:ins w:id="91035" w:author="pete jones" w:date="2022-01-11T16:56:00Z"/>
                <w:rFonts w:ascii="Calibri" w:hAnsi="Calibri" w:cs="Calibri"/>
                <w:color w:val="000000"/>
                <w:sz w:val="22"/>
                <w:szCs w:val="22"/>
              </w:rPr>
            </w:pPr>
            <w:ins w:id="9103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F831CB" w14:textId="77777777" w:rsidR="00646540" w:rsidRPr="00646540" w:rsidRDefault="00646540" w:rsidP="00646540">
            <w:pPr>
              <w:spacing w:before="0" w:after="0" w:line="240" w:lineRule="auto"/>
              <w:jc w:val="center"/>
              <w:rPr>
                <w:ins w:id="91037" w:author="pete jones" w:date="2022-01-11T16:56:00Z"/>
                <w:rFonts w:ascii="Calibri" w:hAnsi="Calibri" w:cs="Calibri"/>
                <w:color w:val="000000"/>
                <w:sz w:val="22"/>
                <w:szCs w:val="22"/>
              </w:rPr>
            </w:pPr>
            <w:ins w:id="91038"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9B08FE" w14:textId="77777777" w:rsidR="00646540" w:rsidRPr="00646540" w:rsidRDefault="00646540" w:rsidP="00646540">
            <w:pPr>
              <w:spacing w:before="0" w:after="0" w:line="240" w:lineRule="auto"/>
              <w:jc w:val="center"/>
              <w:rPr>
                <w:ins w:id="91039" w:author="pete jones" w:date="2022-01-11T16:56:00Z"/>
                <w:rFonts w:ascii="Calibri" w:hAnsi="Calibri" w:cs="Calibri"/>
                <w:color w:val="000000"/>
                <w:sz w:val="22"/>
                <w:szCs w:val="22"/>
              </w:rPr>
            </w:pPr>
            <w:ins w:id="91040" w:author="pete jones" w:date="2022-01-11T16:56:00Z">
              <w:r w:rsidRPr="00646540">
                <w:rPr>
                  <w:rFonts w:ascii="Calibri" w:hAnsi="Calibri" w:cs="Calibri"/>
                  <w:color w:val="000000"/>
                  <w:sz w:val="22"/>
                  <w:szCs w:val="22"/>
                </w:rPr>
                <w:t> </w:t>
              </w:r>
            </w:ins>
          </w:p>
        </w:tc>
      </w:tr>
      <w:tr w:rsidR="00646540" w:rsidRPr="00646540" w14:paraId="5AA52F19" w14:textId="77777777" w:rsidTr="00646540">
        <w:trPr>
          <w:trHeight w:val="300"/>
          <w:ins w:id="91041"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E03F0A5" w14:textId="77777777" w:rsidR="00646540" w:rsidRPr="00646540" w:rsidRDefault="00646540" w:rsidP="00646540">
            <w:pPr>
              <w:spacing w:before="0" w:after="0" w:line="240" w:lineRule="auto"/>
              <w:jc w:val="center"/>
              <w:rPr>
                <w:ins w:id="91042" w:author="pete jones" w:date="2022-01-11T16:56:00Z"/>
                <w:rFonts w:ascii="Calibri" w:hAnsi="Calibri" w:cs="Calibri"/>
                <w:color w:val="000000"/>
                <w:sz w:val="22"/>
                <w:szCs w:val="22"/>
              </w:rPr>
            </w:pPr>
            <w:ins w:id="91043"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833AE94" w14:textId="77777777" w:rsidR="00646540" w:rsidRPr="00646540" w:rsidRDefault="00646540" w:rsidP="00646540">
            <w:pPr>
              <w:spacing w:before="0" w:after="0" w:line="240" w:lineRule="auto"/>
              <w:jc w:val="left"/>
              <w:rPr>
                <w:ins w:id="91044" w:author="pete jones" w:date="2022-01-11T16:56:00Z"/>
                <w:rFonts w:ascii="Calibri" w:hAnsi="Calibri" w:cs="Calibri"/>
                <w:color w:val="000000"/>
                <w:sz w:val="22"/>
                <w:szCs w:val="22"/>
              </w:rPr>
            </w:pPr>
            <w:ins w:id="91045" w:author="pete jones" w:date="2022-01-11T16:56:00Z">
              <w:r w:rsidRPr="00646540">
                <w:rPr>
                  <w:rFonts w:ascii="Calibri" w:hAnsi="Calibri" w:cs="Calibri"/>
                  <w:color w:val="000000"/>
                  <w:sz w:val="22"/>
                  <w:szCs w:val="22"/>
                </w:rPr>
                <w:t>ME2617 - Dynamics of Machines</w:t>
              </w:r>
            </w:ins>
          </w:p>
        </w:tc>
        <w:tc>
          <w:tcPr>
            <w:tcW w:w="432" w:type="dxa"/>
            <w:tcBorders>
              <w:top w:val="nil"/>
              <w:left w:val="nil"/>
              <w:bottom w:val="single" w:sz="4" w:space="0" w:color="auto"/>
              <w:right w:val="single" w:sz="4" w:space="0" w:color="auto"/>
            </w:tcBorders>
            <w:shd w:val="clear" w:color="auto" w:fill="auto"/>
            <w:noWrap/>
            <w:vAlign w:val="bottom"/>
            <w:hideMark/>
          </w:tcPr>
          <w:p w14:paraId="11BD25EE" w14:textId="77777777" w:rsidR="00646540" w:rsidRPr="00646540" w:rsidRDefault="00646540" w:rsidP="00646540">
            <w:pPr>
              <w:spacing w:before="0" w:after="0" w:line="240" w:lineRule="auto"/>
              <w:jc w:val="center"/>
              <w:rPr>
                <w:ins w:id="91046" w:author="pete jones" w:date="2022-01-11T16:56:00Z"/>
                <w:rFonts w:ascii="Calibri" w:hAnsi="Calibri" w:cs="Calibri"/>
                <w:color w:val="000000"/>
                <w:sz w:val="22"/>
                <w:szCs w:val="22"/>
              </w:rPr>
            </w:pPr>
            <w:ins w:id="91047"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064DDDA" w14:textId="77777777" w:rsidR="00646540" w:rsidRPr="00646540" w:rsidRDefault="00646540" w:rsidP="00646540">
            <w:pPr>
              <w:spacing w:before="0" w:after="0" w:line="240" w:lineRule="auto"/>
              <w:jc w:val="center"/>
              <w:rPr>
                <w:ins w:id="91048" w:author="pete jones" w:date="2022-01-11T16:56:00Z"/>
                <w:rFonts w:ascii="Calibri" w:hAnsi="Calibri" w:cs="Calibri"/>
                <w:color w:val="000000"/>
                <w:sz w:val="22"/>
                <w:szCs w:val="22"/>
              </w:rPr>
            </w:pPr>
            <w:ins w:id="91049"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589FA51F" w14:textId="77777777" w:rsidR="00646540" w:rsidRPr="00646540" w:rsidRDefault="00646540" w:rsidP="00646540">
            <w:pPr>
              <w:spacing w:before="0" w:after="0" w:line="240" w:lineRule="auto"/>
              <w:jc w:val="center"/>
              <w:rPr>
                <w:ins w:id="91050" w:author="pete jones" w:date="2022-01-11T16:56:00Z"/>
                <w:rFonts w:ascii="Calibri" w:hAnsi="Calibri" w:cs="Calibri"/>
                <w:color w:val="000000"/>
                <w:sz w:val="22"/>
                <w:szCs w:val="22"/>
              </w:rPr>
            </w:pPr>
            <w:ins w:id="91051"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F8E878D" w14:textId="77777777" w:rsidR="00646540" w:rsidRPr="00646540" w:rsidRDefault="00646540" w:rsidP="00646540">
            <w:pPr>
              <w:spacing w:before="0" w:after="0" w:line="240" w:lineRule="auto"/>
              <w:jc w:val="center"/>
              <w:rPr>
                <w:ins w:id="91052" w:author="pete jones" w:date="2022-01-11T16:56:00Z"/>
                <w:rFonts w:ascii="Calibri" w:hAnsi="Calibri" w:cs="Calibri"/>
                <w:color w:val="000000"/>
                <w:sz w:val="22"/>
                <w:szCs w:val="22"/>
              </w:rPr>
            </w:pPr>
            <w:ins w:id="91053"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F31EA4" w14:textId="77777777" w:rsidR="00646540" w:rsidRPr="00646540" w:rsidRDefault="00646540" w:rsidP="00646540">
            <w:pPr>
              <w:spacing w:before="0" w:after="0" w:line="240" w:lineRule="auto"/>
              <w:jc w:val="center"/>
              <w:rPr>
                <w:ins w:id="91054" w:author="pete jones" w:date="2022-01-11T16:56:00Z"/>
                <w:rFonts w:ascii="Calibri" w:hAnsi="Calibri" w:cs="Calibri"/>
                <w:color w:val="000000"/>
                <w:sz w:val="22"/>
                <w:szCs w:val="22"/>
              </w:rPr>
            </w:pPr>
            <w:ins w:id="91055"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EB3B25" w14:textId="77777777" w:rsidR="00646540" w:rsidRPr="00646540" w:rsidRDefault="00646540" w:rsidP="00646540">
            <w:pPr>
              <w:spacing w:before="0" w:after="0" w:line="240" w:lineRule="auto"/>
              <w:jc w:val="center"/>
              <w:rPr>
                <w:ins w:id="91056" w:author="pete jones" w:date="2022-01-11T16:56:00Z"/>
                <w:rFonts w:ascii="Calibri" w:hAnsi="Calibri" w:cs="Calibri"/>
                <w:color w:val="000000"/>
                <w:sz w:val="22"/>
                <w:szCs w:val="22"/>
              </w:rPr>
            </w:pPr>
            <w:ins w:id="9105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48AB72" w14:textId="77777777" w:rsidR="00646540" w:rsidRPr="00646540" w:rsidRDefault="00646540" w:rsidP="00646540">
            <w:pPr>
              <w:spacing w:before="0" w:after="0" w:line="240" w:lineRule="auto"/>
              <w:jc w:val="center"/>
              <w:rPr>
                <w:ins w:id="91058" w:author="pete jones" w:date="2022-01-11T16:56:00Z"/>
                <w:rFonts w:ascii="Calibri" w:hAnsi="Calibri" w:cs="Calibri"/>
                <w:color w:val="000000"/>
                <w:sz w:val="22"/>
                <w:szCs w:val="22"/>
              </w:rPr>
            </w:pPr>
            <w:ins w:id="9105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E60650" w14:textId="77777777" w:rsidR="00646540" w:rsidRPr="00646540" w:rsidRDefault="00646540" w:rsidP="00646540">
            <w:pPr>
              <w:spacing w:before="0" w:after="0" w:line="240" w:lineRule="auto"/>
              <w:jc w:val="center"/>
              <w:rPr>
                <w:ins w:id="91060" w:author="pete jones" w:date="2022-01-11T16:56:00Z"/>
                <w:rFonts w:ascii="Calibri" w:hAnsi="Calibri" w:cs="Calibri"/>
                <w:color w:val="000000"/>
                <w:sz w:val="22"/>
                <w:szCs w:val="22"/>
              </w:rPr>
            </w:pPr>
            <w:ins w:id="9106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8CF2FE" w14:textId="77777777" w:rsidR="00646540" w:rsidRPr="00646540" w:rsidRDefault="00646540" w:rsidP="00646540">
            <w:pPr>
              <w:spacing w:before="0" w:after="0" w:line="240" w:lineRule="auto"/>
              <w:jc w:val="center"/>
              <w:rPr>
                <w:ins w:id="91062" w:author="pete jones" w:date="2022-01-11T16:56:00Z"/>
                <w:rFonts w:ascii="Calibri" w:hAnsi="Calibri" w:cs="Calibri"/>
                <w:color w:val="000000"/>
                <w:sz w:val="22"/>
                <w:szCs w:val="22"/>
              </w:rPr>
            </w:pPr>
            <w:ins w:id="9106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52E27F" w14:textId="77777777" w:rsidR="00646540" w:rsidRPr="00646540" w:rsidRDefault="00646540" w:rsidP="00646540">
            <w:pPr>
              <w:spacing w:before="0" w:after="0" w:line="240" w:lineRule="auto"/>
              <w:jc w:val="center"/>
              <w:rPr>
                <w:ins w:id="91064" w:author="pete jones" w:date="2022-01-11T16:56:00Z"/>
                <w:rFonts w:ascii="Calibri" w:hAnsi="Calibri" w:cs="Calibri"/>
                <w:color w:val="000000"/>
                <w:sz w:val="22"/>
                <w:szCs w:val="22"/>
              </w:rPr>
            </w:pPr>
            <w:ins w:id="9106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C81561" w14:textId="77777777" w:rsidR="00646540" w:rsidRPr="00646540" w:rsidRDefault="00646540" w:rsidP="00646540">
            <w:pPr>
              <w:spacing w:before="0" w:after="0" w:line="240" w:lineRule="auto"/>
              <w:jc w:val="center"/>
              <w:rPr>
                <w:ins w:id="91066" w:author="pete jones" w:date="2022-01-11T16:56:00Z"/>
                <w:rFonts w:ascii="Calibri" w:hAnsi="Calibri" w:cs="Calibri"/>
                <w:color w:val="000000"/>
                <w:sz w:val="22"/>
                <w:szCs w:val="22"/>
              </w:rPr>
            </w:pPr>
            <w:ins w:id="91067"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8E8EBA7" w14:textId="77777777" w:rsidR="00646540" w:rsidRPr="00646540" w:rsidRDefault="00646540" w:rsidP="00646540">
            <w:pPr>
              <w:spacing w:before="0" w:after="0" w:line="240" w:lineRule="auto"/>
              <w:jc w:val="center"/>
              <w:rPr>
                <w:ins w:id="91068" w:author="pete jones" w:date="2022-01-11T16:56:00Z"/>
                <w:rFonts w:ascii="Calibri" w:hAnsi="Calibri" w:cs="Calibri"/>
                <w:color w:val="000000"/>
                <w:sz w:val="22"/>
                <w:szCs w:val="22"/>
              </w:rPr>
            </w:pPr>
            <w:ins w:id="91069" w:author="pete jones" w:date="2022-01-11T16:56:00Z">
              <w:r w:rsidRPr="00646540">
                <w:rPr>
                  <w:rFonts w:ascii="Calibri" w:hAnsi="Calibri" w:cs="Calibri"/>
                  <w:color w:val="000000"/>
                  <w:sz w:val="22"/>
                  <w:szCs w:val="22"/>
                </w:rPr>
                <w:t> </w:t>
              </w:r>
            </w:ins>
          </w:p>
        </w:tc>
      </w:tr>
      <w:tr w:rsidR="00646540" w:rsidRPr="00646540" w14:paraId="5E8F79C7" w14:textId="77777777" w:rsidTr="00646540">
        <w:trPr>
          <w:trHeight w:val="300"/>
          <w:ins w:id="91070"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E0CAC39" w14:textId="77777777" w:rsidR="00646540" w:rsidRPr="00646540" w:rsidRDefault="00646540" w:rsidP="00646540">
            <w:pPr>
              <w:spacing w:before="0" w:after="0" w:line="240" w:lineRule="auto"/>
              <w:jc w:val="center"/>
              <w:rPr>
                <w:ins w:id="91071" w:author="pete jones" w:date="2022-01-11T16:56:00Z"/>
                <w:rFonts w:ascii="Calibri" w:hAnsi="Calibri" w:cs="Calibri"/>
                <w:color w:val="000000"/>
                <w:sz w:val="22"/>
                <w:szCs w:val="22"/>
              </w:rPr>
            </w:pPr>
            <w:ins w:id="91072"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737CDE4" w14:textId="77777777" w:rsidR="00646540" w:rsidRPr="00646540" w:rsidRDefault="00646540" w:rsidP="00646540">
            <w:pPr>
              <w:spacing w:before="0" w:after="0" w:line="240" w:lineRule="auto"/>
              <w:jc w:val="left"/>
              <w:rPr>
                <w:ins w:id="91073" w:author="pete jones" w:date="2022-01-11T16:56:00Z"/>
                <w:rFonts w:ascii="Calibri" w:hAnsi="Calibri" w:cs="Calibri"/>
                <w:color w:val="000000"/>
                <w:sz w:val="22"/>
                <w:szCs w:val="22"/>
              </w:rPr>
            </w:pPr>
            <w:ins w:id="91074" w:author="pete jones" w:date="2022-01-11T16:56:00Z">
              <w:r w:rsidRPr="00646540">
                <w:rPr>
                  <w:rFonts w:ascii="Calibri" w:hAnsi="Calibri" w:cs="Calibri"/>
                  <w:color w:val="000000"/>
                  <w:sz w:val="22"/>
                  <w:szCs w:val="22"/>
                </w:rPr>
                <w:t>ME2611 - Design Process for Machine Elements, Manufacturing Processes, Materials and CAD</w:t>
              </w:r>
            </w:ins>
          </w:p>
        </w:tc>
        <w:tc>
          <w:tcPr>
            <w:tcW w:w="432" w:type="dxa"/>
            <w:tcBorders>
              <w:top w:val="nil"/>
              <w:left w:val="nil"/>
              <w:bottom w:val="single" w:sz="4" w:space="0" w:color="auto"/>
              <w:right w:val="single" w:sz="4" w:space="0" w:color="auto"/>
            </w:tcBorders>
            <w:shd w:val="clear" w:color="auto" w:fill="auto"/>
            <w:noWrap/>
            <w:vAlign w:val="bottom"/>
            <w:hideMark/>
          </w:tcPr>
          <w:p w14:paraId="52E26CBC" w14:textId="77777777" w:rsidR="00646540" w:rsidRPr="00646540" w:rsidRDefault="00646540" w:rsidP="00646540">
            <w:pPr>
              <w:spacing w:before="0" w:after="0" w:line="240" w:lineRule="auto"/>
              <w:jc w:val="center"/>
              <w:rPr>
                <w:ins w:id="91075" w:author="pete jones" w:date="2022-01-11T16:56:00Z"/>
                <w:rFonts w:ascii="Calibri" w:hAnsi="Calibri" w:cs="Calibri"/>
                <w:color w:val="000000"/>
                <w:sz w:val="22"/>
                <w:szCs w:val="22"/>
              </w:rPr>
            </w:pPr>
            <w:ins w:id="91076" w:author="pete jones" w:date="2022-01-11T16:56: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3723805" w14:textId="77777777" w:rsidR="00646540" w:rsidRPr="00646540" w:rsidRDefault="00646540" w:rsidP="00646540">
            <w:pPr>
              <w:spacing w:before="0" w:after="0" w:line="240" w:lineRule="auto"/>
              <w:jc w:val="center"/>
              <w:rPr>
                <w:ins w:id="91077" w:author="pete jones" w:date="2022-01-11T16:56:00Z"/>
                <w:rFonts w:ascii="Calibri" w:hAnsi="Calibri" w:cs="Calibri"/>
                <w:color w:val="000000"/>
                <w:sz w:val="22"/>
                <w:szCs w:val="22"/>
              </w:rPr>
            </w:pPr>
            <w:ins w:id="91078"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5FDBFBD8" w14:textId="77777777" w:rsidR="00646540" w:rsidRPr="00646540" w:rsidRDefault="00646540" w:rsidP="00646540">
            <w:pPr>
              <w:spacing w:before="0" w:after="0" w:line="240" w:lineRule="auto"/>
              <w:jc w:val="center"/>
              <w:rPr>
                <w:ins w:id="91079" w:author="pete jones" w:date="2022-01-11T16:56:00Z"/>
                <w:rFonts w:ascii="Calibri" w:hAnsi="Calibri" w:cs="Calibri"/>
                <w:color w:val="000000"/>
                <w:sz w:val="22"/>
                <w:szCs w:val="22"/>
              </w:rPr>
            </w:pPr>
            <w:ins w:id="91080"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5597A1E" w14:textId="77777777" w:rsidR="00646540" w:rsidRPr="00646540" w:rsidRDefault="00646540" w:rsidP="00646540">
            <w:pPr>
              <w:spacing w:before="0" w:after="0" w:line="240" w:lineRule="auto"/>
              <w:jc w:val="center"/>
              <w:rPr>
                <w:ins w:id="91081" w:author="pete jones" w:date="2022-01-11T16:56:00Z"/>
                <w:rFonts w:ascii="Calibri" w:hAnsi="Calibri" w:cs="Calibri"/>
                <w:color w:val="000000"/>
                <w:sz w:val="22"/>
                <w:szCs w:val="22"/>
              </w:rPr>
            </w:pPr>
            <w:ins w:id="91082"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AE92EA" w14:textId="77777777" w:rsidR="00646540" w:rsidRPr="00646540" w:rsidRDefault="00646540" w:rsidP="00646540">
            <w:pPr>
              <w:spacing w:before="0" w:after="0" w:line="240" w:lineRule="auto"/>
              <w:jc w:val="center"/>
              <w:rPr>
                <w:ins w:id="91083" w:author="pete jones" w:date="2022-01-11T16:56:00Z"/>
                <w:rFonts w:ascii="Calibri" w:hAnsi="Calibri" w:cs="Calibri"/>
                <w:color w:val="000000"/>
                <w:sz w:val="22"/>
                <w:szCs w:val="22"/>
              </w:rPr>
            </w:pPr>
            <w:ins w:id="91084"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46CF75" w14:textId="77777777" w:rsidR="00646540" w:rsidRPr="00646540" w:rsidRDefault="00646540" w:rsidP="00646540">
            <w:pPr>
              <w:spacing w:before="0" w:after="0" w:line="240" w:lineRule="auto"/>
              <w:jc w:val="center"/>
              <w:rPr>
                <w:ins w:id="91085" w:author="pete jones" w:date="2022-01-11T16:56:00Z"/>
                <w:rFonts w:ascii="Calibri" w:hAnsi="Calibri" w:cs="Calibri"/>
                <w:color w:val="000000"/>
                <w:sz w:val="22"/>
                <w:szCs w:val="22"/>
              </w:rPr>
            </w:pPr>
            <w:ins w:id="9108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919B0A" w14:textId="77777777" w:rsidR="00646540" w:rsidRPr="00646540" w:rsidRDefault="00646540" w:rsidP="00646540">
            <w:pPr>
              <w:spacing w:before="0" w:after="0" w:line="240" w:lineRule="auto"/>
              <w:jc w:val="center"/>
              <w:rPr>
                <w:ins w:id="91087" w:author="pete jones" w:date="2022-01-11T16:56:00Z"/>
                <w:rFonts w:ascii="Calibri" w:hAnsi="Calibri" w:cs="Calibri"/>
                <w:color w:val="000000"/>
                <w:sz w:val="22"/>
                <w:szCs w:val="22"/>
              </w:rPr>
            </w:pPr>
            <w:ins w:id="9108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F598CF" w14:textId="77777777" w:rsidR="00646540" w:rsidRPr="00646540" w:rsidRDefault="00646540" w:rsidP="00646540">
            <w:pPr>
              <w:spacing w:before="0" w:after="0" w:line="240" w:lineRule="auto"/>
              <w:jc w:val="center"/>
              <w:rPr>
                <w:ins w:id="91089" w:author="pete jones" w:date="2022-01-11T16:56:00Z"/>
                <w:rFonts w:ascii="Calibri" w:hAnsi="Calibri" w:cs="Calibri"/>
                <w:color w:val="000000"/>
                <w:sz w:val="22"/>
                <w:szCs w:val="22"/>
              </w:rPr>
            </w:pPr>
            <w:ins w:id="9109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F436A9" w14:textId="77777777" w:rsidR="00646540" w:rsidRPr="00646540" w:rsidRDefault="00646540" w:rsidP="00646540">
            <w:pPr>
              <w:spacing w:before="0" w:after="0" w:line="240" w:lineRule="auto"/>
              <w:jc w:val="center"/>
              <w:rPr>
                <w:ins w:id="91091" w:author="pete jones" w:date="2022-01-11T16:56:00Z"/>
                <w:rFonts w:ascii="Calibri" w:hAnsi="Calibri" w:cs="Calibri"/>
                <w:color w:val="000000"/>
                <w:sz w:val="22"/>
                <w:szCs w:val="22"/>
              </w:rPr>
            </w:pPr>
            <w:ins w:id="9109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E1B5CE" w14:textId="77777777" w:rsidR="00646540" w:rsidRPr="00646540" w:rsidRDefault="00646540" w:rsidP="00646540">
            <w:pPr>
              <w:spacing w:before="0" w:after="0" w:line="240" w:lineRule="auto"/>
              <w:jc w:val="center"/>
              <w:rPr>
                <w:ins w:id="91093" w:author="pete jones" w:date="2022-01-11T16:56:00Z"/>
                <w:rFonts w:ascii="Calibri" w:hAnsi="Calibri" w:cs="Calibri"/>
                <w:color w:val="000000"/>
                <w:sz w:val="22"/>
                <w:szCs w:val="22"/>
              </w:rPr>
            </w:pPr>
            <w:ins w:id="9109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087375" w14:textId="77777777" w:rsidR="00646540" w:rsidRPr="00646540" w:rsidRDefault="00646540" w:rsidP="00646540">
            <w:pPr>
              <w:spacing w:before="0" w:after="0" w:line="240" w:lineRule="auto"/>
              <w:jc w:val="center"/>
              <w:rPr>
                <w:ins w:id="91095" w:author="pete jones" w:date="2022-01-11T16:56:00Z"/>
                <w:rFonts w:ascii="Calibri" w:hAnsi="Calibri" w:cs="Calibri"/>
                <w:color w:val="000000"/>
                <w:sz w:val="22"/>
                <w:szCs w:val="22"/>
              </w:rPr>
            </w:pPr>
            <w:ins w:id="91096"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7421E42" w14:textId="77777777" w:rsidR="00646540" w:rsidRPr="00646540" w:rsidRDefault="00646540" w:rsidP="00646540">
            <w:pPr>
              <w:spacing w:before="0" w:after="0" w:line="240" w:lineRule="auto"/>
              <w:jc w:val="center"/>
              <w:rPr>
                <w:ins w:id="91097" w:author="pete jones" w:date="2022-01-11T16:56:00Z"/>
                <w:rFonts w:ascii="Calibri" w:hAnsi="Calibri" w:cs="Calibri"/>
                <w:color w:val="000000"/>
                <w:sz w:val="22"/>
                <w:szCs w:val="22"/>
              </w:rPr>
            </w:pPr>
            <w:ins w:id="91098" w:author="pete jones" w:date="2022-01-11T16:56:00Z">
              <w:r w:rsidRPr="00646540">
                <w:rPr>
                  <w:rFonts w:ascii="Calibri" w:hAnsi="Calibri" w:cs="Calibri"/>
                  <w:color w:val="000000"/>
                  <w:sz w:val="22"/>
                  <w:szCs w:val="22"/>
                </w:rPr>
                <w:t> </w:t>
              </w:r>
            </w:ins>
          </w:p>
        </w:tc>
      </w:tr>
      <w:tr w:rsidR="00646540" w:rsidRPr="00646540" w14:paraId="3728D46B" w14:textId="77777777" w:rsidTr="00646540">
        <w:trPr>
          <w:trHeight w:val="300"/>
          <w:ins w:id="91099"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13FC326" w14:textId="77777777" w:rsidR="00646540" w:rsidRPr="00646540" w:rsidRDefault="00646540" w:rsidP="00646540">
            <w:pPr>
              <w:spacing w:before="0" w:after="0" w:line="240" w:lineRule="auto"/>
              <w:jc w:val="center"/>
              <w:rPr>
                <w:ins w:id="91100" w:author="pete jones" w:date="2022-01-11T16:56:00Z"/>
                <w:rFonts w:ascii="Calibri" w:hAnsi="Calibri" w:cs="Calibri"/>
                <w:color w:val="000000"/>
                <w:sz w:val="22"/>
                <w:szCs w:val="22"/>
              </w:rPr>
            </w:pPr>
            <w:ins w:id="91101" w:author="pete jones" w:date="2022-01-11T16:56:00Z">
              <w:r w:rsidRPr="00646540">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vAlign w:val="bottom"/>
            <w:hideMark/>
          </w:tcPr>
          <w:p w14:paraId="462E6C4F" w14:textId="77777777" w:rsidR="00646540" w:rsidRPr="00646540" w:rsidRDefault="00646540" w:rsidP="00646540">
            <w:pPr>
              <w:spacing w:before="0" w:after="0" w:line="240" w:lineRule="auto"/>
              <w:jc w:val="left"/>
              <w:rPr>
                <w:ins w:id="91102" w:author="pete jones" w:date="2022-01-11T16:56:00Z"/>
                <w:rFonts w:ascii="Calibri" w:hAnsi="Calibri" w:cs="Calibri"/>
                <w:color w:val="000000"/>
                <w:sz w:val="22"/>
                <w:szCs w:val="22"/>
              </w:rPr>
            </w:pPr>
            <w:ins w:id="91103" w:author="pete jones" w:date="2022-01-11T16:56:00Z">
              <w:r w:rsidRPr="00646540">
                <w:rPr>
                  <w:rFonts w:ascii="Calibri" w:hAnsi="Calibri" w:cs="Calibri"/>
                  <w:color w:val="000000"/>
                  <w:sz w:val="22"/>
                  <w:szCs w:val="22"/>
                </w:rPr>
                <w:t>ME2610 - Engineering Mathematics and Programming</w:t>
              </w:r>
            </w:ins>
          </w:p>
        </w:tc>
        <w:tc>
          <w:tcPr>
            <w:tcW w:w="432" w:type="dxa"/>
            <w:tcBorders>
              <w:top w:val="nil"/>
              <w:left w:val="nil"/>
              <w:bottom w:val="single" w:sz="4" w:space="0" w:color="auto"/>
              <w:right w:val="single" w:sz="4" w:space="0" w:color="auto"/>
            </w:tcBorders>
            <w:shd w:val="clear" w:color="auto" w:fill="auto"/>
            <w:noWrap/>
            <w:vAlign w:val="bottom"/>
            <w:hideMark/>
          </w:tcPr>
          <w:p w14:paraId="7DFDF4ED" w14:textId="77777777" w:rsidR="00646540" w:rsidRPr="00646540" w:rsidRDefault="00646540" w:rsidP="00646540">
            <w:pPr>
              <w:spacing w:before="0" w:after="0" w:line="240" w:lineRule="auto"/>
              <w:jc w:val="center"/>
              <w:rPr>
                <w:ins w:id="91104" w:author="pete jones" w:date="2022-01-11T16:56:00Z"/>
                <w:rFonts w:ascii="Calibri" w:hAnsi="Calibri" w:cs="Calibri"/>
                <w:color w:val="000000"/>
                <w:sz w:val="22"/>
                <w:szCs w:val="22"/>
              </w:rPr>
            </w:pPr>
            <w:ins w:id="91105" w:author="pete jones" w:date="2022-01-11T16:56: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12AA2D53" w14:textId="77777777" w:rsidR="00646540" w:rsidRPr="00646540" w:rsidRDefault="00646540" w:rsidP="00646540">
            <w:pPr>
              <w:spacing w:before="0" w:after="0" w:line="240" w:lineRule="auto"/>
              <w:jc w:val="center"/>
              <w:rPr>
                <w:ins w:id="91106" w:author="pete jones" w:date="2022-01-11T16:56:00Z"/>
                <w:rFonts w:ascii="Calibri" w:hAnsi="Calibri" w:cs="Calibri"/>
                <w:color w:val="000000"/>
                <w:sz w:val="22"/>
                <w:szCs w:val="22"/>
              </w:rPr>
            </w:pPr>
            <w:ins w:id="91107"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25997B22" w14:textId="77777777" w:rsidR="00646540" w:rsidRPr="00646540" w:rsidRDefault="00646540" w:rsidP="00646540">
            <w:pPr>
              <w:spacing w:before="0" w:after="0" w:line="240" w:lineRule="auto"/>
              <w:jc w:val="center"/>
              <w:rPr>
                <w:ins w:id="91108" w:author="pete jones" w:date="2022-01-11T16:56:00Z"/>
                <w:rFonts w:ascii="Calibri" w:hAnsi="Calibri" w:cs="Calibri"/>
                <w:color w:val="000000"/>
                <w:sz w:val="22"/>
                <w:szCs w:val="22"/>
              </w:rPr>
            </w:pPr>
            <w:ins w:id="91109"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1580C0" w14:textId="77777777" w:rsidR="00646540" w:rsidRPr="00646540" w:rsidRDefault="00646540" w:rsidP="00646540">
            <w:pPr>
              <w:spacing w:before="0" w:after="0" w:line="240" w:lineRule="auto"/>
              <w:jc w:val="center"/>
              <w:rPr>
                <w:ins w:id="91110" w:author="pete jones" w:date="2022-01-11T16:56:00Z"/>
                <w:rFonts w:ascii="Calibri" w:hAnsi="Calibri" w:cs="Calibri"/>
                <w:color w:val="000000"/>
                <w:sz w:val="22"/>
                <w:szCs w:val="22"/>
              </w:rPr>
            </w:pPr>
            <w:ins w:id="91111"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F8FE79" w14:textId="77777777" w:rsidR="00646540" w:rsidRPr="00646540" w:rsidRDefault="00646540" w:rsidP="00646540">
            <w:pPr>
              <w:spacing w:before="0" w:after="0" w:line="240" w:lineRule="auto"/>
              <w:jc w:val="center"/>
              <w:rPr>
                <w:ins w:id="91112" w:author="pete jones" w:date="2022-01-11T16:56:00Z"/>
                <w:rFonts w:ascii="Calibri" w:hAnsi="Calibri" w:cs="Calibri"/>
                <w:color w:val="000000"/>
                <w:sz w:val="22"/>
                <w:szCs w:val="22"/>
              </w:rPr>
            </w:pPr>
            <w:ins w:id="91113"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E472EB0" w14:textId="77777777" w:rsidR="00646540" w:rsidRPr="00646540" w:rsidRDefault="00646540" w:rsidP="00646540">
            <w:pPr>
              <w:spacing w:before="0" w:after="0" w:line="240" w:lineRule="auto"/>
              <w:jc w:val="center"/>
              <w:rPr>
                <w:ins w:id="91114" w:author="pete jones" w:date="2022-01-11T16:56:00Z"/>
                <w:rFonts w:ascii="Calibri" w:hAnsi="Calibri" w:cs="Calibri"/>
                <w:color w:val="000000"/>
                <w:sz w:val="22"/>
                <w:szCs w:val="22"/>
              </w:rPr>
            </w:pPr>
            <w:ins w:id="9111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D701C3" w14:textId="77777777" w:rsidR="00646540" w:rsidRPr="00646540" w:rsidRDefault="00646540" w:rsidP="00646540">
            <w:pPr>
              <w:spacing w:before="0" w:after="0" w:line="240" w:lineRule="auto"/>
              <w:jc w:val="center"/>
              <w:rPr>
                <w:ins w:id="91116" w:author="pete jones" w:date="2022-01-11T16:56:00Z"/>
                <w:rFonts w:ascii="Calibri" w:hAnsi="Calibri" w:cs="Calibri"/>
                <w:color w:val="000000"/>
                <w:sz w:val="22"/>
                <w:szCs w:val="22"/>
              </w:rPr>
            </w:pPr>
            <w:ins w:id="9111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6B5800" w14:textId="77777777" w:rsidR="00646540" w:rsidRPr="00646540" w:rsidRDefault="00646540" w:rsidP="00646540">
            <w:pPr>
              <w:spacing w:before="0" w:after="0" w:line="240" w:lineRule="auto"/>
              <w:jc w:val="center"/>
              <w:rPr>
                <w:ins w:id="91118" w:author="pete jones" w:date="2022-01-11T16:56:00Z"/>
                <w:rFonts w:ascii="Calibri" w:hAnsi="Calibri" w:cs="Calibri"/>
                <w:color w:val="000000"/>
                <w:sz w:val="22"/>
                <w:szCs w:val="22"/>
              </w:rPr>
            </w:pPr>
            <w:ins w:id="9111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1BE0BF" w14:textId="77777777" w:rsidR="00646540" w:rsidRPr="00646540" w:rsidRDefault="00646540" w:rsidP="00646540">
            <w:pPr>
              <w:spacing w:before="0" w:after="0" w:line="240" w:lineRule="auto"/>
              <w:jc w:val="center"/>
              <w:rPr>
                <w:ins w:id="91120" w:author="pete jones" w:date="2022-01-11T16:56:00Z"/>
                <w:rFonts w:ascii="Calibri" w:hAnsi="Calibri" w:cs="Calibri"/>
                <w:color w:val="000000"/>
                <w:sz w:val="22"/>
                <w:szCs w:val="22"/>
              </w:rPr>
            </w:pPr>
            <w:ins w:id="9112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89FD0A" w14:textId="77777777" w:rsidR="00646540" w:rsidRPr="00646540" w:rsidRDefault="00646540" w:rsidP="00646540">
            <w:pPr>
              <w:spacing w:before="0" w:after="0" w:line="240" w:lineRule="auto"/>
              <w:jc w:val="center"/>
              <w:rPr>
                <w:ins w:id="91122" w:author="pete jones" w:date="2022-01-11T16:56:00Z"/>
                <w:rFonts w:ascii="Calibri" w:hAnsi="Calibri" w:cs="Calibri"/>
                <w:color w:val="000000"/>
                <w:sz w:val="22"/>
                <w:szCs w:val="22"/>
              </w:rPr>
            </w:pPr>
            <w:ins w:id="9112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BD5A01" w14:textId="77777777" w:rsidR="00646540" w:rsidRPr="00646540" w:rsidRDefault="00646540" w:rsidP="00646540">
            <w:pPr>
              <w:spacing w:before="0" w:after="0" w:line="240" w:lineRule="auto"/>
              <w:jc w:val="center"/>
              <w:rPr>
                <w:ins w:id="91124" w:author="pete jones" w:date="2022-01-11T16:56:00Z"/>
                <w:rFonts w:ascii="Calibri" w:hAnsi="Calibri" w:cs="Calibri"/>
                <w:color w:val="000000"/>
                <w:sz w:val="22"/>
                <w:szCs w:val="22"/>
              </w:rPr>
            </w:pPr>
            <w:ins w:id="91125"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2328519" w14:textId="77777777" w:rsidR="00646540" w:rsidRPr="00646540" w:rsidRDefault="00646540" w:rsidP="00646540">
            <w:pPr>
              <w:spacing w:before="0" w:after="0" w:line="240" w:lineRule="auto"/>
              <w:jc w:val="center"/>
              <w:rPr>
                <w:ins w:id="91126" w:author="pete jones" w:date="2022-01-11T16:56:00Z"/>
                <w:rFonts w:ascii="Calibri" w:hAnsi="Calibri" w:cs="Calibri"/>
                <w:color w:val="000000"/>
                <w:sz w:val="22"/>
                <w:szCs w:val="22"/>
              </w:rPr>
            </w:pPr>
            <w:ins w:id="91127" w:author="pete jones" w:date="2022-01-11T16:56:00Z">
              <w:r w:rsidRPr="00646540">
                <w:rPr>
                  <w:rFonts w:ascii="Calibri" w:hAnsi="Calibri" w:cs="Calibri"/>
                  <w:color w:val="000000"/>
                  <w:sz w:val="22"/>
                  <w:szCs w:val="22"/>
                </w:rPr>
                <w:t> </w:t>
              </w:r>
            </w:ins>
          </w:p>
        </w:tc>
      </w:tr>
      <w:tr w:rsidR="00646540" w:rsidRPr="00646540" w14:paraId="3BE702E7" w14:textId="77777777" w:rsidTr="00646540">
        <w:trPr>
          <w:trHeight w:val="300"/>
          <w:ins w:id="91128"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469D986" w14:textId="77777777" w:rsidR="00646540" w:rsidRPr="00646540" w:rsidRDefault="00646540" w:rsidP="00646540">
            <w:pPr>
              <w:spacing w:before="0" w:after="0" w:line="240" w:lineRule="auto"/>
              <w:jc w:val="center"/>
              <w:rPr>
                <w:ins w:id="91129" w:author="pete jones" w:date="2022-01-11T16:56:00Z"/>
                <w:rFonts w:ascii="Calibri" w:hAnsi="Calibri" w:cs="Calibri"/>
                <w:color w:val="000000"/>
                <w:sz w:val="22"/>
                <w:szCs w:val="22"/>
              </w:rPr>
            </w:pPr>
            <w:ins w:id="91130"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BCABC8D" w14:textId="77777777" w:rsidR="00646540" w:rsidRPr="00646540" w:rsidRDefault="00646540" w:rsidP="00646540">
            <w:pPr>
              <w:spacing w:before="0" w:after="0" w:line="240" w:lineRule="auto"/>
              <w:jc w:val="left"/>
              <w:rPr>
                <w:ins w:id="91131" w:author="pete jones" w:date="2022-01-11T16:56:00Z"/>
                <w:rFonts w:ascii="Calibri" w:hAnsi="Calibri" w:cs="Calibri"/>
                <w:color w:val="000000"/>
                <w:sz w:val="22"/>
                <w:szCs w:val="22"/>
              </w:rPr>
            </w:pPr>
            <w:ins w:id="91132" w:author="pete jones" w:date="2022-01-11T16:56:00Z">
              <w:r w:rsidRPr="00646540">
                <w:rPr>
                  <w:rFonts w:ascii="Calibri" w:hAnsi="Calibri" w:cs="Calibri"/>
                  <w:color w:val="000000"/>
                  <w:sz w:val="22"/>
                  <w:szCs w:val="22"/>
                </w:rPr>
                <w:t>ME2612 - Engineering Business</w:t>
              </w:r>
            </w:ins>
          </w:p>
        </w:tc>
        <w:tc>
          <w:tcPr>
            <w:tcW w:w="432" w:type="dxa"/>
            <w:tcBorders>
              <w:top w:val="nil"/>
              <w:left w:val="nil"/>
              <w:bottom w:val="single" w:sz="4" w:space="0" w:color="auto"/>
              <w:right w:val="single" w:sz="4" w:space="0" w:color="auto"/>
            </w:tcBorders>
            <w:shd w:val="clear" w:color="auto" w:fill="auto"/>
            <w:noWrap/>
            <w:vAlign w:val="bottom"/>
            <w:hideMark/>
          </w:tcPr>
          <w:p w14:paraId="0BB04305" w14:textId="77777777" w:rsidR="00646540" w:rsidRPr="00646540" w:rsidRDefault="00646540" w:rsidP="00646540">
            <w:pPr>
              <w:spacing w:before="0" w:after="0" w:line="240" w:lineRule="auto"/>
              <w:jc w:val="center"/>
              <w:rPr>
                <w:ins w:id="91133" w:author="pete jones" w:date="2022-01-11T16:56:00Z"/>
                <w:rFonts w:ascii="Calibri" w:hAnsi="Calibri" w:cs="Calibri"/>
                <w:color w:val="000000"/>
                <w:sz w:val="22"/>
                <w:szCs w:val="22"/>
              </w:rPr>
            </w:pPr>
            <w:ins w:id="91134" w:author="pete jones" w:date="2022-01-11T16:56: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407C979" w14:textId="77777777" w:rsidR="00646540" w:rsidRPr="00646540" w:rsidRDefault="00646540" w:rsidP="00646540">
            <w:pPr>
              <w:spacing w:before="0" w:after="0" w:line="240" w:lineRule="auto"/>
              <w:jc w:val="center"/>
              <w:rPr>
                <w:ins w:id="91135" w:author="pete jones" w:date="2022-01-11T16:56:00Z"/>
                <w:rFonts w:ascii="Calibri" w:hAnsi="Calibri" w:cs="Calibri"/>
                <w:color w:val="000000"/>
                <w:sz w:val="22"/>
                <w:szCs w:val="22"/>
              </w:rPr>
            </w:pPr>
            <w:ins w:id="91136"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39C8D257" w14:textId="77777777" w:rsidR="00646540" w:rsidRPr="00646540" w:rsidRDefault="00646540" w:rsidP="00646540">
            <w:pPr>
              <w:spacing w:before="0" w:after="0" w:line="240" w:lineRule="auto"/>
              <w:jc w:val="center"/>
              <w:rPr>
                <w:ins w:id="91137" w:author="pete jones" w:date="2022-01-11T16:56:00Z"/>
                <w:rFonts w:ascii="Calibri" w:hAnsi="Calibri" w:cs="Calibri"/>
                <w:color w:val="000000"/>
                <w:sz w:val="22"/>
                <w:szCs w:val="22"/>
              </w:rPr>
            </w:pPr>
            <w:ins w:id="91138"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3A33F6" w14:textId="77777777" w:rsidR="00646540" w:rsidRPr="00646540" w:rsidRDefault="00646540" w:rsidP="00646540">
            <w:pPr>
              <w:spacing w:before="0" w:after="0" w:line="240" w:lineRule="auto"/>
              <w:jc w:val="center"/>
              <w:rPr>
                <w:ins w:id="91139" w:author="pete jones" w:date="2022-01-11T16:56:00Z"/>
                <w:rFonts w:ascii="Calibri" w:hAnsi="Calibri" w:cs="Calibri"/>
                <w:color w:val="000000"/>
                <w:sz w:val="22"/>
                <w:szCs w:val="22"/>
              </w:rPr>
            </w:pPr>
            <w:ins w:id="91140"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E854D6" w14:textId="77777777" w:rsidR="00646540" w:rsidRPr="00646540" w:rsidRDefault="00646540" w:rsidP="00646540">
            <w:pPr>
              <w:spacing w:before="0" w:after="0" w:line="240" w:lineRule="auto"/>
              <w:jc w:val="center"/>
              <w:rPr>
                <w:ins w:id="91141" w:author="pete jones" w:date="2022-01-11T16:56:00Z"/>
                <w:rFonts w:ascii="Calibri" w:hAnsi="Calibri" w:cs="Calibri"/>
                <w:color w:val="000000"/>
                <w:sz w:val="22"/>
                <w:szCs w:val="22"/>
              </w:rPr>
            </w:pPr>
            <w:ins w:id="91142"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0B61DF" w14:textId="77777777" w:rsidR="00646540" w:rsidRPr="00646540" w:rsidRDefault="00646540" w:rsidP="00646540">
            <w:pPr>
              <w:spacing w:before="0" w:after="0" w:line="240" w:lineRule="auto"/>
              <w:jc w:val="center"/>
              <w:rPr>
                <w:ins w:id="91143" w:author="pete jones" w:date="2022-01-11T16:56:00Z"/>
                <w:rFonts w:ascii="Calibri" w:hAnsi="Calibri" w:cs="Calibri"/>
                <w:color w:val="000000"/>
                <w:sz w:val="22"/>
                <w:szCs w:val="22"/>
              </w:rPr>
            </w:pPr>
            <w:ins w:id="9114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B67078" w14:textId="77777777" w:rsidR="00646540" w:rsidRPr="00646540" w:rsidRDefault="00646540" w:rsidP="00646540">
            <w:pPr>
              <w:spacing w:before="0" w:after="0" w:line="240" w:lineRule="auto"/>
              <w:jc w:val="center"/>
              <w:rPr>
                <w:ins w:id="91145" w:author="pete jones" w:date="2022-01-11T16:56:00Z"/>
                <w:rFonts w:ascii="Calibri" w:hAnsi="Calibri" w:cs="Calibri"/>
                <w:color w:val="000000"/>
                <w:sz w:val="22"/>
                <w:szCs w:val="22"/>
              </w:rPr>
            </w:pPr>
            <w:ins w:id="9114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0577DE" w14:textId="77777777" w:rsidR="00646540" w:rsidRPr="00646540" w:rsidRDefault="00646540" w:rsidP="00646540">
            <w:pPr>
              <w:spacing w:before="0" w:after="0" w:line="240" w:lineRule="auto"/>
              <w:jc w:val="center"/>
              <w:rPr>
                <w:ins w:id="91147" w:author="pete jones" w:date="2022-01-11T16:56:00Z"/>
                <w:rFonts w:ascii="Calibri" w:hAnsi="Calibri" w:cs="Calibri"/>
                <w:color w:val="000000"/>
                <w:sz w:val="22"/>
                <w:szCs w:val="22"/>
              </w:rPr>
            </w:pPr>
            <w:ins w:id="9114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D47C68" w14:textId="77777777" w:rsidR="00646540" w:rsidRPr="00646540" w:rsidRDefault="00646540" w:rsidP="00646540">
            <w:pPr>
              <w:spacing w:before="0" w:after="0" w:line="240" w:lineRule="auto"/>
              <w:jc w:val="center"/>
              <w:rPr>
                <w:ins w:id="91149" w:author="pete jones" w:date="2022-01-11T16:56:00Z"/>
                <w:rFonts w:ascii="Calibri" w:hAnsi="Calibri" w:cs="Calibri"/>
                <w:color w:val="000000"/>
                <w:sz w:val="22"/>
                <w:szCs w:val="22"/>
              </w:rPr>
            </w:pPr>
            <w:ins w:id="9115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B565E4" w14:textId="77777777" w:rsidR="00646540" w:rsidRPr="00646540" w:rsidRDefault="00646540" w:rsidP="00646540">
            <w:pPr>
              <w:spacing w:before="0" w:after="0" w:line="240" w:lineRule="auto"/>
              <w:jc w:val="center"/>
              <w:rPr>
                <w:ins w:id="91151" w:author="pete jones" w:date="2022-01-11T16:56:00Z"/>
                <w:rFonts w:ascii="Calibri" w:hAnsi="Calibri" w:cs="Calibri"/>
                <w:color w:val="000000"/>
                <w:sz w:val="22"/>
                <w:szCs w:val="22"/>
              </w:rPr>
            </w:pPr>
            <w:ins w:id="9115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12B9F0" w14:textId="77777777" w:rsidR="00646540" w:rsidRPr="00646540" w:rsidRDefault="00646540" w:rsidP="00646540">
            <w:pPr>
              <w:spacing w:before="0" w:after="0" w:line="240" w:lineRule="auto"/>
              <w:jc w:val="center"/>
              <w:rPr>
                <w:ins w:id="91153" w:author="pete jones" w:date="2022-01-11T16:56:00Z"/>
                <w:rFonts w:ascii="Calibri" w:hAnsi="Calibri" w:cs="Calibri"/>
                <w:color w:val="000000"/>
                <w:sz w:val="22"/>
                <w:szCs w:val="22"/>
              </w:rPr>
            </w:pPr>
            <w:ins w:id="91154"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740B6B" w14:textId="77777777" w:rsidR="00646540" w:rsidRPr="00646540" w:rsidRDefault="00646540" w:rsidP="00646540">
            <w:pPr>
              <w:spacing w:before="0" w:after="0" w:line="240" w:lineRule="auto"/>
              <w:jc w:val="center"/>
              <w:rPr>
                <w:ins w:id="91155" w:author="pete jones" w:date="2022-01-11T16:56:00Z"/>
                <w:rFonts w:ascii="Calibri" w:hAnsi="Calibri" w:cs="Calibri"/>
                <w:color w:val="000000"/>
                <w:sz w:val="22"/>
                <w:szCs w:val="22"/>
              </w:rPr>
            </w:pPr>
            <w:ins w:id="91156" w:author="pete jones" w:date="2022-01-11T16:56:00Z">
              <w:r w:rsidRPr="00646540">
                <w:rPr>
                  <w:rFonts w:ascii="Calibri" w:hAnsi="Calibri" w:cs="Calibri"/>
                  <w:color w:val="000000"/>
                  <w:sz w:val="22"/>
                  <w:szCs w:val="22"/>
                </w:rPr>
                <w:t> </w:t>
              </w:r>
            </w:ins>
          </w:p>
        </w:tc>
      </w:tr>
      <w:tr w:rsidR="00646540" w:rsidRPr="00646540" w14:paraId="5BF5BFD3" w14:textId="77777777" w:rsidTr="00646540">
        <w:trPr>
          <w:trHeight w:val="300"/>
          <w:ins w:id="91157"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8673B80" w14:textId="77777777" w:rsidR="00646540" w:rsidRPr="00646540" w:rsidRDefault="00646540" w:rsidP="00646540">
            <w:pPr>
              <w:spacing w:before="0" w:after="0" w:line="240" w:lineRule="auto"/>
              <w:jc w:val="center"/>
              <w:rPr>
                <w:ins w:id="91158" w:author="pete jones" w:date="2022-01-11T16:56:00Z"/>
                <w:rFonts w:ascii="Calibri" w:hAnsi="Calibri" w:cs="Calibri"/>
                <w:color w:val="000000"/>
                <w:sz w:val="22"/>
                <w:szCs w:val="22"/>
              </w:rPr>
            </w:pPr>
            <w:ins w:id="91159"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B626057" w14:textId="77777777" w:rsidR="00646540" w:rsidRPr="00646540" w:rsidRDefault="00646540" w:rsidP="00646540">
            <w:pPr>
              <w:spacing w:before="0" w:after="0" w:line="240" w:lineRule="auto"/>
              <w:jc w:val="left"/>
              <w:rPr>
                <w:ins w:id="91160" w:author="pete jones" w:date="2022-01-11T16:56:00Z"/>
                <w:rFonts w:ascii="Calibri" w:hAnsi="Calibri" w:cs="Calibri"/>
                <w:color w:val="000000"/>
                <w:sz w:val="22"/>
                <w:szCs w:val="22"/>
              </w:rPr>
            </w:pPr>
            <w:ins w:id="91161" w:author="pete jones" w:date="2022-01-11T16:56:00Z">
              <w:r w:rsidRPr="00646540">
                <w:rPr>
                  <w:rFonts w:ascii="Calibri" w:hAnsi="Calibri" w:cs="Calibri"/>
                  <w:color w:val="000000"/>
                  <w:sz w:val="22"/>
                  <w:szCs w:val="22"/>
                </w:rPr>
                <w:t>ME2615 - Elements of Engineering Design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28169DFB" w14:textId="77777777" w:rsidR="00646540" w:rsidRPr="00646540" w:rsidRDefault="00646540" w:rsidP="00646540">
            <w:pPr>
              <w:spacing w:before="0" w:after="0" w:line="240" w:lineRule="auto"/>
              <w:jc w:val="center"/>
              <w:rPr>
                <w:ins w:id="91162" w:author="pete jones" w:date="2022-01-11T16:56:00Z"/>
                <w:rFonts w:ascii="Calibri" w:hAnsi="Calibri" w:cs="Calibri"/>
                <w:color w:val="000000"/>
                <w:sz w:val="22"/>
                <w:szCs w:val="22"/>
              </w:rPr>
            </w:pPr>
            <w:ins w:id="91163" w:author="pete jones" w:date="2022-01-11T16:56: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6B77EC1" w14:textId="77777777" w:rsidR="00646540" w:rsidRPr="00646540" w:rsidRDefault="00646540" w:rsidP="00646540">
            <w:pPr>
              <w:spacing w:before="0" w:after="0" w:line="240" w:lineRule="auto"/>
              <w:jc w:val="center"/>
              <w:rPr>
                <w:ins w:id="91164" w:author="pete jones" w:date="2022-01-11T16:56:00Z"/>
                <w:rFonts w:ascii="Calibri" w:hAnsi="Calibri" w:cs="Calibri"/>
                <w:color w:val="000000"/>
                <w:sz w:val="22"/>
                <w:szCs w:val="22"/>
              </w:rPr>
            </w:pPr>
            <w:ins w:id="91165"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48865A0D" w14:textId="77777777" w:rsidR="00646540" w:rsidRPr="00646540" w:rsidRDefault="00646540" w:rsidP="00646540">
            <w:pPr>
              <w:spacing w:before="0" w:after="0" w:line="240" w:lineRule="auto"/>
              <w:jc w:val="center"/>
              <w:rPr>
                <w:ins w:id="91166" w:author="pete jones" w:date="2022-01-11T16:56:00Z"/>
                <w:rFonts w:ascii="Calibri" w:hAnsi="Calibri" w:cs="Calibri"/>
                <w:color w:val="000000"/>
                <w:sz w:val="22"/>
                <w:szCs w:val="22"/>
              </w:rPr>
            </w:pPr>
            <w:ins w:id="91167"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5397771" w14:textId="77777777" w:rsidR="00646540" w:rsidRPr="00646540" w:rsidRDefault="00646540" w:rsidP="00646540">
            <w:pPr>
              <w:spacing w:before="0" w:after="0" w:line="240" w:lineRule="auto"/>
              <w:jc w:val="center"/>
              <w:rPr>
                <w:ins w:id="91168" w:author="pete jones" w:date="2022-01-11T16:56:00Z"/>
                <w:rFonts w:ascii="Calibri" w:hAnsi="Calibri" w:cs="Calibri"/>
                <w:color w:val="000000"/>
                <w:sz w:val="22"/>
                <w:szCs w:val="22"/>
              </w:rPr>
            </w:pPr>
            <w:ins w:id="91169"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A81845" w14:textId="77777777" w:rsidR="00646540" w:rsidRPr="00646540" w:rsidRDefault="00646540" w:rsidP="00646540">
            <w:pPr>
              <w:spacing w:before="0" w:after="0" w:line="240" w:lineRule="auto"/>
              <w:jc w:val="center"/>
              <w:rPr>
                <w:ins w:id="91170" w:author="pete jones" w:date="2022-01-11T16:56:00Z"/>
                <w:rFonts w:ascii="Calibri" w:hAnsi="Calibri" w:cs="Calibri"/>
                <w:color w:val="000000"/>
                <w:sz w:val="22"/>
                <w:szCs w:val="22"/>
              </w:rPr>
            </w:pPr>
            <w:ins w:id="91171"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B7F054" w14:textId="77777777" w:rsidR="00646540" w:rsidRPr="00646540" w:rsidRDefault="00646540" w:rsidP="00646540">
            <w:pPr>
              <w:spacing w:before="0" w:after="0" w:line="240" w:lineRule="auto"/>
              <w:jc w:val="center"/>
              <w:rPr>
                <w:ins w:id="91172" w:author="pete jones" w:date="2022-01-11T16:56:00Z"/>
                <w:rFonts w:ascii="Calibri" w:hAnsi="Calibri" w:cs="Calibri"/>
                <w:color w:val="000000"/>
                <w:sz w:val="22"/>
                <w:szCs w:val="22"/>
              </w:rPr>
            </w:pPr>
            <w:ins w:id="9117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8B7127" w14:textId="77777777" w:rsidR="00646540" w:rsidRPr="00646540" w:rsidRDefault="00646540" w:rsidP="00646540">
            <w:pPr>
              <w:spacing w:before="0" w:after="0" w:line="240" w:lineRule="auto"/>
              <w:jc w:val="center"/>
              <w:rPr>
                <w:ins w:id="91174" w:author="pete jones" w:date="2022-01-11T16:56:00Z"/>
                <w:rFonts w:ascii="Calibri" w:hAnsi="Calibri" w:cs="Calibri"/>
                <w:color w:val="000000"/>
                <w:sz w:val="22"/>
                <w:szCs w:val="22"/>
              </w:rPr>
            </w:pPr>
            <w:ins w:id="9117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80A636" w14:textId="77777777" w:rsidR="00646540" w:rsidRPr="00646540" w:rsidRDefault="00646540" w:rsidP="00646540">
            <w:pPr>
              <w:spacing w:before="0" w:after="0" w:line="240" w:lineRule="auto"/>
              <w:jc w:val="center"/>
              <w:rPr>
                <w:ins w:id="91176" w:author="pete jones" w:date="2022-01-11T16:56:00Z"/>
                <w:rFonts w:ascii="Calibri" w:hAnsi="Calibri" w:cs="Calibri"/>
                <w:color w:val="000000"/>
                <w:sz w:val="22"/>
                <w:szCs w:val="22"/>
              </w:rPr>
            </w:pPr>
            <w:ins w:id="9117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750C36" w14:textId="77777777" w:rsidR="00646540" w:rsidRPr="00646540" w:rsidRDefault="00646540" w:rsidP="00646540">
            <w:pPr>
              <w:spacing w:before="0" w:after="0" w:line="240" w:lineRule="auto"/>
              <w:jc w:val="center"/>
              <w:rPr>
                <w:ins w:id="91178" w:author="pete jones" w:date="2022-01-11T16:56:00Z"/>
                <w:rFonts w:ascii="Calibri" w:hAnsi="Calibri" w:cs="Calibri"/>
                <w:color w:val="000000"/>
                <w:sz w:val="22"/>
                <w:szCs w:val="22"/>
              </w:rPr>
            </w:pPr>
            <w:ins w:id="9117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6215A3" w14:textId="77777777" w:rsidR="00646540" w:rsidRPr="00646540" w:rsidRDefault="00646540" w:rsidP="00646540">
            <w:pPr>
              <w:spacing w:before="0" w:after="0" w:line="240" w:lineRule="auto"/>
              <w:jc w:val="center"/>
              <w:rPr>
                <w:ins w:id="91180" w:author="pete jones" w:date="2022-01-11T16:56:00Z"/>
                <w:rFonts w:ascii="Calibri" w:hAnsi="Calibri" w:cs="Calibri"/>
                <w:color w:val="000000"/>
                <w:sz w:val="22"/>
                <w:szCs w:val="22"/>
              </w:rPr>
            </w:pPr>
            <w:ins w:id="9118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E4D386" w14:textId="77777777" w:rsidR="00646540" w:rsidRPr="00646540" w:rsidRDefault="00646540" w:rsidP="00646540">
            <w:pPr>
              <w:spacing w:before="0" w:after="0" w:line="240" w:lineRule="auto"/>
              <w:jc w:val="center"/>
              <w:rPr>
                <w:ins w:id="91182" w:author="pete jones" w:date="2022-01-11T16:56:00Z"/>
                <w:rFonts w:ascii="Calibri" w:hAnsi="Calibri" w:cs="Calibri"/>
                <w:color w:val="000000"/>
                <w:sz w:val="22"/>
                <w:szCs w:val="22"/>
              </w:rPr>
            </w:pPr>
            <w:ins w:id="91183"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F939631" w14:textId="77777777" w:rsidR="00646540" w:rsidRPr="00646540" w:rsidRDefault="00646540" w:rsidP="00646540">
            <w:pPr>
              <w:spacing w:before="0" w:after="0" w:line="240" w:lineRule="auto"/>
              <w:jc w:val="center"/>
              <w:rPr>
                <w:ins w:id="91184" w:author="pete jones" w:date="2022-01-11T16:56:00Z"/>
                <w:rFonts w:ascii="Calibri" w:hAnsi="Calibri" w:cs="Calibri"/>
                <w:color w:val="000000"/>
                <w:sz w:val="22"/>
                <w:szCs w:val="22"/>
              </w:rPr>
            </w:pPr>
            <w:ins w:id="91185" w:author="pete jones" w:date="2022-01-11T16:56:00Z">
              <w:r w:rsidRPr="00646540">
                <w:rPr>
                  <w:rFonts w:ascii="Calibri" w:hAnsi="Calibri" w:cs="Calibri"/>
                  <w:color w:val="000000"/>
                  <w:sz w:val="22"/>
                  <w:szCs w:val="22"/>
                </w:rPr>
                <w:t> </w:t>
              </w:r>
            </w:ins>
          </w:p>
        </w:tc>
      </w:tr>
      <w:tr w:rsidR="00646540" w:rsidRPr="00646540" w14:paraId="0FEBFBB1" w14:textId="77777777" w:rsidTr="00646540">
        <w:trPr>
          <w:trHeight w:val="300"/>
          <w:ins w:id="91186"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DCCDC63" w14:textId="77777777" w:rsidR="00646540" w:rsidRPr="00646540" w:rsidRDefault="00646540" w:rsidP="00646540">
            <w:pPr>
              <w:spacing w:before="0" w:after="0" w:line="240" w:lineRule="auto"/>
              <w:jc w:val="center"/>
              <w:rPr>
                <w:ins w:id="91187" w:author="pete jones" w:date="2022-01-11T16:56:00Z"/>
                <w:rFonts w:ascii="Calibri" w:hAnsi="Calibri" w:cs="Calibri"/>
                <w:color w:val="000000"/>
                <w:sz w:val="22"/>
                <w:szCs w:val="22"/>
              </w:rPr>
            </w:pPr>
            <w:ins w:id="91188"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72FC0E5" w14:textId="77777777" w:rsidR="00646540" w:rsidRPr="00646540" w:rsidRDefault="00646540" w:rsidP="00646540">
            <w:pPr>
              <w:spacing w:before="0" w:after="0" w:line="240" w:lineRule="auto"/>
              <w:jc w:val="left"/>
              <w:rPr>
                <w:ins w:id="91189" w:author="pete jones" w:date="2022-01-11T16:56:00Z"/>
                <w:rFonts w:ascii="Calibri" w:hAnsi="Calibri" w:cs="Calibri"/>
                <w:color w:val="000000"/>
                <w:sz w:val="22"/>
                <w:szCs w:val="22"/>
              </w:rPr>
            </w:pPr>
            <w:ins w:id="91190" w:author="pete jones" w:date="2022-01-11T16:56:00Z">
              <w:r w:rsidRPr="00646540">
                <w:rPr>
                  <w:rFonts w:ascii="Calibri" w:hAnsi="Calibri" w:cs="Calibri"/>
                  <w:color w:val="000000"/>
                  <w:sz w:val="22"/>
                  <w:szCs w:val="22"/>
                </w:rPr>
                <w:t>ME2613 - Flui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3E07DFA4" w14:textId="77777777" w:rsidR="00646540" w:rsidRPr="00646540" w:rsidRDefault="00646540" w:rsidP="00646540">
            <w:pPr>
              <w:spacing w:before="0" w:after="0" w:line="240" w:lineRule="auto"/>
              <w:jc w:val="center"/>
              <w:rPr>
                <w:ins w:id="91191" w:author="pete jones" w:date="2022-01-11T16:56:00Z"/>
                <w:rFonts w:ascii="Calibri" w:hAnsi="Calibri" w:cs="Calibri"/>
                <w:color w:val="000000"/>
                <w:sz w:val="22"/>
                <w:szCs w:val="22"/>
              </w:rPr>
            </w:pPr>
            <w:ins w:id="91192"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F1B773C" w14:textId="77777777" w:rsidR="00646540" w:rsidRPr="00646540" w:rsidRDefault="00646540" w:rsidP="00646540">
            <w:pPr>
              <w:spacing w:before="0" w:after="0" w:line="240" w:lineRule="auto"/>
              <w:jc w:val="center"/>
              <w:rPr>
                <w:ins w:id="91193" w:author="pete jones" w:date="2022-01-11T16:56:00Z"/>
                <w:rFonts w:ascii="Calibri" w:hAnsi="Calibri" w:cs="Calibri"/>
                <w:color w:val="000000"/>
                <w:sz w:val="22"/>
                <w:szCs w:val="22"/>
              </w:rPr>
            </w:pPr>
            <w:ins w:id="91194"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6BBA1EC6" w14:textId="77777777" w:rsidR="00646540" w:rsidRPr="00646540" w:rsidRDefault="00646540" w:rsidP="00646540">
            <w:pPr>
              <w:spacing w:before="0" w:after="0" w:line="240" w:lineRule="auto"/>
              <w:jc w:val="center"/>
              <w:rPr>
                <w:ins w:id="91195" w:author="pete jones" w:date="2022-01-11T16:56:00Z"/>
                <w:rFonts w:ascii="Calibri" w:hAnsi="Calibri" w:cs="Calibri"/>
                <w:color w:val="000000"/>
                <w:sz w:val="22"/>
                <w:szCs w:val="22"/>
              </w:rPr>
            </w:pPr>
            <w:ins w:id="91196"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3B73EF" w14:textId="77777777" w:rsidR="00646540" w:rsidRPr="00646540" w:rsidRDefault="00646540" w:rsidP="00646540">
            <w:pPr>
              <w:spacing w:before="0" w:after="0" w:line="240" w:lineRule="auto"/>
              <w:jc w:val="center"/>
              <w:rPr>
                <w:ins w:id="91197" w:author="pete jones" w:date="2022-01-11T16:56:00Z"/>
                <w:rFonts w:ascii="Calibri" w:hAnsi="Calibri" w:cs="Calibri"/>
                <w:color w:val="000000"/>
                <w:sz w:val="22"/>
                <w:szCs w:val="22"/>
              </w:rPr>
            </w:pPr>
            <w:ins w:id="91198"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DB8825" w14:textId="77777777" w:rsidR="00646540" w:rsidRPr="00646540" w:rsidRDefault="00646540" w:rsidP="00646540">
            <w:pPr>
              <w:spacing w:before="0" w:after="0" w:line="240" w:lineRule="auto"/>
              <w:jc w:val="center"/>
              <w:rPr>
                <w:ins w:id="91199" w:author="pete jones" w:date="2022-01-11T16:56:00Z"/>
                <w:rFonts w:ascii="Calibri" w:hAnsi="Calibri" w:cs="Calibri"/>
                <w:color w:val="000000"/>
                <w:sz w:val="22"/>
                <w:szCs w:val="22"/>
              </w:rPr>
            </w:pPr>
            <w:ins w:id="91200"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02B1A1" w14:textId="77777777" w:rsidR="00646540" w:rsidRPr="00646540" w:rsidRDefault="00646540" w:rsidP="00646540">
            <w:pPr>
              <w:spacing w:before="0" w:after="0" w:line="240" w:lineRule="auto"/>
              <w:jc w:val="center"/>
              <w:rPr>
                <w:ins w:id="91201" w:author="pete jones" w:date="2022-01-11T16:56:00Z"/>
                <w:rFonts w:ascii="Calibri" w:hAnsi="Calibri" w:cs="Calibri"/>
                <w:color w:val="000000"/>
                <w:sz w:val="22"/>
                <w:szCs w:val="22"/>
              </w:rPr>
            </w:pPr>
            <w:ins w:id="9120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65648D" w14:textId="77777777" w:rsidR="00646540" w:rsidRPr="00646540" w:rsidRDefault="00646540" w:rsidP="00646540">
            <w:pPr>
              <w:spacing w:before="0" w:after="0" w:line="240" w:lineRule="auto"/>
              <w:jc w:val="center"/>
              <w:rPr>
                <w:ins w:id="91203" w:author="pete jones" w:date="2022-01-11T16:56:00Z"/>
                <w:rFonts w:ascii="Calibri" w:hAnsi="Calibri" w:cs="Calibri"/>
                <w:color w:val="000000"/>
                <w:sz w:val="22"/>
                <w:szCs w:val="22"/>
              </w:rPr>
            </w:pPr>
            <w:ins w:id="9120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CF40C1" w14:textId="77777777" w:rsidR="00646540" w:rsidRPr="00646540" w:rsidRDefault="00646540" w:rsidP="00646540">
            <w:pPr>
              <w:spacing w:before="0" w:after="0" w:line="240" w:lineRule="auto"/>
              <w:jc w:val="center"/>
              <w:rPr>
                <w:ins w:id="91205" w:author="pete jones" w:date="2022-01-11T16:56:00Z"/>
                <w:rFonts w:ascii="Calibri" w:hAnsi="Calibri" w:cs="Calibri"/>
                <w:color w:val="000000"/>
                <w:sz w:val="22"/>
                <w:szCs w:val="22"/>
              </w:rPr>
            </w:pPr>
            <w:ins w:id="9120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F3E32F" w14:textId="77777777" w:rsidR="00646540" w:rsidRPr="00646540" w:rsidRDefault="00646540" w:rsidP="00646540">
            <w:pPr>
              <w:spacing w:before="0" w:after="0" w:line="240" w:lineRule="auto"/>
              <w:jc w:val="center"/>
              <w:rPr>
                <w:ins w:id="91207" w:author="pete jones" w:date="2022-01-11T16:56:00Z"/>
                <w:rFonts w:ascii="Calibri" w:hAnsi="Calibri" w:cs="Calibri"/>
                <w:color w:val="000000"/>
                <w:sz w:val="22"/>
                <w:szCs w:val="22"/>
              </w:rPr>
            </w:pPr>
            <w:ins w:id="9120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5F6F53" w14:textId="77777777" w:rsidR="00646540" w:rsidRPr="00646540" w:rsidRDefault="00646540" w:rsidP="00646540">
            <w:pPr>
              <w:spacing w:before="0" w:after="0" w:line="240" w:lineRule="auto"/>
              <w:jc w:val="center"/>
              <w:rPr>
                <w:ins w:id="91209" w:author="pete jones" w:date="2022-01-11T16:56:00Z"/>
                <w:rFonts w:ascii="Calibri" w:hAnsi="Calibri" w:cs="Calibri"/>
                <w:color w:val="000000"/>
                <w:sz w:val="22"/>
                <w:szCs w:val="22"/>
              </w:rPr>
            </w:pPr>
            <w:ins w:id="9121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3E702F" w14:textId="77777777" w:rsidR="00646540" w:rsidRPr="00646540" w:rsidRDefault="00646540" w:rsidP="00646540">
            <w:pPr>
              <w:spacing w:before="0" w:after="0" w:line="240" w:lineRule="auto"/>
              <w:jc w:val="center"/>
              <w:rPr>
                <w:ins w:id="91211" w:author="pete jones" w:date="2022-01-11T16:56:00Z"/>
                <w:rFonts w:ascii="Calibri" w:hAnsi="Calibri" w:cs="Calibri"/>
                <w:color w:val="000000"/>
                <w:sz w:val="22"/>
                <w:szCs w:val="22"/>
              </w:rPr>
            </w:pPr>
            <w:ins w:id="91212"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629B49" w14:textId="77777777" w:rsidR="00646540" w:rsidRPr="00646540" w:rsidRDefault="00646540" w:rsidP="00646540">
            <w:pPr>
              <w:spacing w:before="0" w:after="0" w:line="240" w:lineRule="auto"/>
              <w:jc w:val="center"/>
              <w:rPr>
                <w:ins w:id="91213" w:author="pete jones" w:date="2022-01-11T16:56:00Z"/>
                <w:rFonts w:ascii="Calibri" w:hAnsi="Calibri" w:cs="Calibri"/>
                <w:color w:val="000000"/>
                <w:sz w:val="22"/>
                <w:szCs w:val="22"/>
              </w:rPr>
            </w:pPr>
            <w:ins w:id="91214" w:author="pete jones" w:date="2022-01-11T16:56:00Z">
              <w:r w:rsidRPr="00646540">
                <w:rPr>
                  <w:rFonts w:ascii="Calibri" w:hAnsi="Calibri" w:cs="Calibri"/>
                  <w:color w:val="000000"/>
                  <w:sz w:val="22"/>
                  <w:szCs w:val="22"/>
                </w:rPr>
                <w:t> </w:t>
              </w:r>
            </w:ins>
          </w:p>
        </w:tc>
      </w:tr>
      <w:tr w:rsidR="00646540" w:rsidRPr="00646540" w14:paraId="7CB7DC75" w14:textId="77777777" w:rsidTr="00646540">
        <w:trPr>
          <w:trHeight w:val="300"/>
          <w:ins w:id="91215"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B23634E" w14:textId="77777777" w:rsidR="00646540" w:rsidRPr="00646540" w:rsidRDefault="00646540" w:rsidP="00646540">
            <w:pPr>
              <w:spacing w:before="0" w:after="0" w:line="240" w:lineRule="auto"/>
              <w:jc w:val="center"/>
              <w:rPr>
                <w:ins w:id="91216" w:author="pete jones" w:date="2022-01-11T16:56:00Z"/>
                <w:rFonts w:ascii="Calibri" w:hAnsi="Calibri" w:cs="Calibri"/>
                <w:color w:val="000000"/>
                <w:sz w:val="22"/>
                <w:szCs w:val="22"/>
              </w:rPr>
            </w:pPr>
            <w:ins w:id="91217"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7A59568" w14:textId="77777777" w:rsidR="00646540" w:rsidRPr="00646540" w:rsidRDefault="00646540" w:rsidP="00646540">
            <w:pPr>
              <w:spacing w:before="0" w:after="0" w:line="240" w:lineRule="auto"/>
              <w:jc w:val="left"/>
              <w:rPr>
                <w:ins w:id="91218" w:author="pete jones" w:date="2022-01-11T16:56:00Z"/>
                <w:rFonts w:ascii="Calibri" w:hAnsi="Calibri" w:cs="Calibri"/>
                <w:color w:val="000000"/>
                <w:sz w:val="22"/>
                <w:szCs w:val="22"/>
              </w:rPr>
            </w:pPr>
            <w:ins w:id="91219" w:author="pete jones" w:date="2022-01-11T16:56:00Z">
              <w:r w:rsidRPr="00646540">
                <w:rPr>
                  <w:rFonts w:ascii="Calibri" w:hAnsi="Calibri" w:cs="Calibri"/>
                  <w:color w:val="000000"/>
                  <w:sz w:val="22"/>
                  <w:szCs w:val="22"/>
                </w:rPr>
                <w:t>ME2614 - Solid Mechanics and Introduction to FEA</w:t>
              </w:r>
            </w:ins>
          </w:p>
        </w:tc>
        <w:tc>
          <w:tcPr>
            <w:tcW w:w="432" w:type="dxa"/>
            <w:tcBorders>
              <w:top w:val="nil"/>
              <w:left w:val="nil"/>
              <w:bottom w:val="single" w:sz="4" w:space="0" w:color="auto"/>
              <w:right w:val="single" w:sz="4" w:space="0" w:color="auto"/>
            </w:tcBorders>
            <w:shd w:val="clear" w:color="auto" w:fill="auto"/>
            <w:noWrap/>
            <w:vAlign w:val="bottom"/>
            <w:hideMark/>
          </w:tcPr>
          <w:p w14:paraId="36618A2D" w14:textId="77777777" w:rsidR="00646540" w:rsidRPr="00646540" w:rsidRDefault="00646540" w:rsidP="00646540">
            <w:pPr>
              <w:spacing w:before="0" w:after="0" w:line="240" w:lineRule="auto"/>
              <w:jc w:val="center"/>
              <w:rPr>
                <w:ins w:id="91220" w:author="pete jones" w:date="2022-01-11T16:56:00Z"/>
                <w:rFonts w:ascii="Calibri" w:hAnsi="Calibri" w:cs="Calibri"/>
                <w:color w:val="000000"/>
                <w:sz w:val="22"/>
                <w:szCs w:val="22"/>
              </w:rPr>
            </w:pPr>
            <w:ins w:id="91221"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6FEC08E" w14:textId="77777777" w:rsidR="00646540" w:rsidRPr="00646540" w:rsidRDefault="00646540" w:rsidP="00646540">
            <w:pPr>
              <w:spacing w:before="0" w:after="0" w:line="240" w:lineRule="auto"/>
              <w:jc w:val="center"/>
              <w:rPr>
                <w:ins w:id="91222" w:author="pete jones" w:date="2022-01-11T16:56:00Z"/>
                <w:rFonts w:ascii="Calibri" w:hAnsi="Calibri" w:cs="Calibri"/>
                <w:color w:val="000000"/>
                <w:sz w:val="22"/>
                <w:szCs w:val="22"/>
              </w:rPr>
            </w:pPr>
            <w:ins w:id="91223"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062DEA1F" w14:textId="77777777" w:rsidR="00646540" w:rsidRPr="00646540" w:rsidRDefault="00646540" w:rsidP="00646540">
            <w:pPr>
              <w:spacing w:before="0" w:after="0" w:line="240" w:lineRule="auto"/>
              <w:jc w:val="center"/>
              <w:rPr>
                <w:ins w:id="91224" w:author="pete jones" w:date="2022-01-11T16:56:00Z"/>
                <w:rFonts w:ascii="Calibri" w:hAnsi="Calibri" w:cs="Calibri"/>
                <w:color w:val="000000"/>
                <w:sz w:val="22"/>
                <w:szCs w:val="22"/>
              </w:rPr>
            </w:pPr>
            <w:ins w:id="91225"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7B5545" w14:textId="77777777" w:rsidR="00646540" w:rsidRPr="00646540" w:rsidRDefault="00646540" w:rsidP="00646540">
            <w:pPr>
              <w:spacing w:before="0" w:after="0" w:line="240" w:lineRule="auto"/>
              <w:jc w:val="center"/>
              <w:rPr>
                <w:ins w:id="91226" w:author="pete jones" w:date="2022-01-11T16:56:00Z"/>
                <w:rFonts w:ascii="Calibri" w:hAnsi="Calibri" w:cs="Calibri"/>
                <w:color w:val="000000"/>
                <w:sz w:val="22"/>
                <w:szCs w:val="22"/>
              </w:rPr>
            </w:pPr>
            <w:ins w:id="91227"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82FFC6" w14:textId="77777777" w:rsidR="00646540" w:rsidRPr="00646540" w:rsidRDefault="00646540" w:rsidP="00646540">
            <w:pPr>
              <w:spacing w:before="0" w:after="0" w:line="240" w:lineRule="auto"/>
              <w:jc w:val="center"/>
              <w:rPr>
                <w:ins w:id="91228" w:author="pete jones" w:date="2022-01-11T16:56:00Z"/>
                <w:rFonts w:ascii="Calibri" w:hAnsi="Calibri" w:cs="Calibri"/>
                <w:color w:val="000000"/>
                <w:sz w:val="22"/>
                <w:szCs w:val="22"/>
              </w:rPr>
            </w:pPr>
            <w:ins w:id="91229"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9B2240" w14:textId="77777777" w:rsidR="00646540" w:rsidRPr="00646540" w:rsidRDefault="00646540" w:rsidP="00646540">
            <w:pPr>
              <w:spacing w:before="0" w:after="0" w:line="240" w:lineRule="auto"/>
              <w:jc w:val="center"/>
              <w:rPr>
                <w:ins w:id="91230" w:author="pete jones" w:date="2022-01-11T16:56:00Z"/>
                <w:rFonts w:ascii="Calibri" w:hAnsi="Calibri" w:cs="Calibri"/>
                <w:color w:val="000000"/>
                <w:sz w:val="22"/>
                <w:szCs w:val="22"/>
              </w:rPr>
            </w:pPr>
            <w:ins w:id="9123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7DCA7D" w14:textId="77777777" w:rsidR="00646540" w:rsidRPr="00646540" w:rsidRDefault="00646540" w:rsidP="00646540">
            <w:pPr>
              <w:spacing w:before="0" w:after="0" w:line="240" w:lineRule="auto"/>
              <w:jc w:val="center"/>
              <w:rPr>
                <w:ins w:id="91232" w:author="pete jones" w:date="2022-01-11T16:56:00Z"/>
                <w:rFonts w:ascii="Calibri" w:hAnsi="Calibri" w:cs="Calibri"/>
                <w:color w:val="000000"/>
                <w:sz w:val="22"/>
                <w:szCs w:val="22"/>
              </w:rPr>
            </w:pPr>
            <w:ins w:id="9123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CE040F" w14:textId="77777777" w:rsidR="00646540" w:rsidRPr="00646540" w:rsidRDefault="00646540" w:rsidP="00646540">
            <w:pPr>
              <w:spacing w:before="0" w:after="0" w:line="240" w:lineRule="auto"/>
              <w:jc w:val="center"/>
              <w:rPr>
                <w:ins w:id="91234" w:author="pete jones" w:date="2022-01-11T16:56:00Z"/>
                <w:rFonts w:ascii="Calibri" w:hAnsi="Calibri" w:cs="Calibri"/>
                <w:color w:val="000000"/>
                <w:sz w:val="22"/>
                <w:szCs w:val="22"/>
              </w:rPr>
            </w:pPr>
            <w:ins w:id="9123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7EADCF" w14:textId="77777777" w:rsidR="00646540" w:rsidRPr="00646540" w:rsidRDefault="00646540" w:rsidP="00646540">
            <w:pPr>
              <w:spacing w:before="0" w:after="0" w:line="240" w:lineRule="auto"/>
              <w:jc w:val="center"/>
              <w:rPr>
                <w:ins w:id="91236" w:author="pete jones" w:date="2022-01-11T16:56:00Z"/>
                <w:rFonts w:ascii="Calibri" w:hAnsi="Calibri" w:cs="Calibri"/>
                <w:color w:val="000000"/>
                <w:sz w:val="22"/>
                <w:szCs w:val="22"/>
              </w:rPr>
            </w:pPr>
            <w:ins w:id="9123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DEA981" w14:textId="77777777" w:rsidR="00646540" w:rsidRPr="00646540" w:rsidRDefault="00646540" w:rsidP="00646540">
            <w:pPr>
              <w:spacing w:before="0" w:after="0" w:line="240" w:lineRule="auto"/>
              <w:jc w:val="center"/>
              <w:rPr>
                <w:ins w:id="91238" w:author="pete jones" w:date="2022-01-11T16:56:00Z"/>
                <w:rFonts w:ascii="Calibri" w:hAnsi="Calibri" w:cs="Calibri"/>
                <w:color w:val="000000"/>
                <w:sz w:val="22"/>
                <w:szCs w:val="22"/>
              </w:rPr>
            </w:pPr>
            <w:ins w:id="9123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198265" w14:textId="77777777" w:rsidR="00646540" w:rsidRPr="00646540" w:rsidRDefault="00646540" w:rsidP="00646540">
            <w:pPr>
              <w:spacing w:before="0" w:after="0" w:line="240" w:lineRule="auto"/>
              <w:jc w:val="center"/>
              <w:rPr>
                <w:ins w:id="91240" w:author="pete jones" w:date="2022-01-11T16:56:00Z"/>
                <w:rFonts w:ascii="Calibri" w:hAnsi="Calibri" w:cs="Calibri"/>
                <w:color w:val="000000"/>
                <w:sz w:val="22"/>
                <w:szCs w:val="22"/>
              </w:rPr>
            </w:pPr>
            <w:ins w:id="91241"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4AC2FF0" w14:textId="77777777" w:rsidR="00646540" w:rsidRPr="00646540" w:rsidRDefault="00646540" w:rsidP="00646540">
            <w:pPr>
              <w:spacing w:before="0" w:after="0" w:line="240" w:lineRule="auto"/>
              <w:jc w:val="center"/>
              <w:rPr>
                <w:ins w:id="91242" w:author="pete jones" w:date="2022-01-11T16:56:00Z"/>
                <w:rFonts w:ascii="Calibri" w:hAnsi="Calibri" w:cs="Calibri"/>
                <w:color w:val="000000"/>
                <w:sz w:val="22"/>
                <w:szCs w:val="22"/>
              </w:rPr>
            </w:pPr>
            <w:ins w:id="91243" w:author="pete jones" w:date="2022-01-11T16:56:00Z">
              <w:r w:rsidRPr="00646540">
                <w:rPr>
                  <w:rFonts w:ascii="Calibri" w:hAnsi="Calibri" w:cs="Calibri"/>
                  <w:color w:val="000000"/>
                  <w:sz w:val="22"/>
                  <w:szCs w:val="22"/>
                </w:rPr>
                <w:t> </w:t>
              </w:r>
            </w:ins>
          </w:p>
        </w:tc>
      </w:tr>
      <w:tr w:rsidR="00646540" w:rsidRPr="00646540" w14:paraId="589507F2" w14:textId="77777777" w:rsidTr="00646540">
        <w:trPr>
          <w:trHeight w:val="300"/>
          <w:ins w:id="91244"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4915F47" w14:textId="77777777" w:rsidR="00646540" w:rsidRPr="00646540" w:rsidRDefault="00646540" w:rsidP="00646540">
            <w:pPr>
              <w:spacing w:before="0" w:after="0" w:line="240" w:lineRule="auto"/>
              <w:jc w:val="center"/>
              <w:rPr>
                <w:ins w:id="91245" w:author="pete jones" w:date="2022-01-11T16:56:00Z"/>
                <w:rFonts w:ascii="Calibri" w:hAnsi="Calibri" w:cs="Calibri"/>
                <w:color w:val="000000"/>
                <w:sz w:val="22"/>
                <w:szCs w:val="22"/>
              </w:rPr>
            </w:pPr>
            <w:ins w:id="91246" w:author="pete jones" w:date="2022-01-11T16:56: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800FA7D" w14:textId="77777777" w:rsidR="00646540" w:rsidRPr="00646540" w:rsidRDefault="00646540" w:rsidP="00646540">
            <w:pPr>
              <w:spacing w:before="0" w:after="0" w:line="240" w:lineRule="auto"/>
              <w:jc w:val="left"/>
              <w:rPr>
                <w:ins w:id="91247" w:author="pete jones" w:date="2022-01-11T16:56:00Z"/>
                <w:rFonts w:ascii="Calibri" w:hAnsi="Calibri" w:cs="Calibri"/>
                <w:color w:val="000000"/>
                <w:sz w:val="22"/>
                <w:szCs w:val="22"/>
              </w:rPr>
            </w:pPr>
            <w:ins w:id="91248" w:author="pete jones" w:date="2022-01-11T16:56:00Z">
              <w:r w:rsidRPr="00646540">
                <w:rPr>
                  <w:rFonts w:ascii="Calibri" w:hAnsi="Calibri" w:cs="Calibri"/>
                  <w:color w:val="000000"/>
                  <w:sz w:val="22"/>
                  <w:szCs w:val="22"/>
                </w:rPr>
                <w:t>ME2616 - Thermodynamics and Heat Transfer</w:t>
              </w:r>
            </w:ins>
          </w:p>
        </w:tc>
        <w:tc>
          <w:tcPr>
            <w:tcW w:w="432" w:type="dxa"/>
            <w:tcBorders>
              <w:top w:val="nil"/>
              <w:left w:val="nil"/>
              <w:bottom w:val="single" w:sz="4" w:space="0" w:color="auto"/>
              <w:right w:val="single" w:sz="4" w:space="0" w:color="auto"/>
            </w:tcBorders>
            <w:shd w:val="clear" w:color="auto" w:fill="auto"/>
            <w:noWrap/>
            <w:vAlign w:val="bottom"/>
            <w:hideMark/>
          </w:tcPr>
          <w:p w14:paraId="68966320" w14:textId="77777777" w:rsidR="00646540" w:rsidRPr="00646540" w:rsidRDefault="00646540" w:rsidP="00646540">
            <w:pPr>
              <w:spacing w:before="0" w:after="0" w:line="240" w:lineRule="auto"/>
              <w:jc w:val="center"/>
              <w:rPr>
                <w:ins w:id="91249" w:author="pete jones" w:date="2022-01-11T16:56:00Z"/>
                <w:rFonts w:ascii="Calibri" w:hAnsi="Calibri" w:cs="Calibri"/>
                <w:color w:val="000000"/>
                <w:sz w:val="22"/>
                <w:szCs w:val="22"/>
              </w:rPr>
            </w:pPr>
            <w:ins w:id="91250"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C65BB08" w14:textId="77777777" w:rsidR="00646540" w:rsidRPr="00646540" w:rsidRDefault="00646540" w:rsidP="00646540">
            <w:pPr>
              <w:spacing w:before="0" w:after="0" w:line="240" w:lineRule="auto"/>
              <w:jc w:val="center"/>
              <w:rPr>
                <w:ins w:id="91251" w:author="pete jones" w:date="2022-01-11T16:56:00Z"/>
                <w:rFonts w:ascii="Calibri" w:hAnsi="Calibri" w:cs="Calibri"/>
                <w:color w:val="000000"/>
                <w:sz w:val="22"/>
                <w:szCs w:val="22"/>
              </w:rPr>
            </w:pPr>
            <w:ins w:id="91252"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15C51E24" w14:textId="77777777" w:rsidR="00646540" w:rsidRPr="00646540" w:rsidRDefault="00646540" w:rsidP="00646540">
            <w:pPr>
              <w:spacing w:before="0" w:after="0" w:line="240" w:lineRule="auto"/>
              <w:jc w:val="center"/>
              <w:rPr>
                <w:ins w:id="91253" w:author="pete jones" w:date="2022-01-11T16:56:00Z"/>
                <w:rFonts w:ascii="Calibri" w:hAnsi="Calibri" w:cs="Calibri"/>
                <w:color w:val="000000"/>
                <w:sz w:val="22"/>
                <w:szCs w:val="22"/>
              </w:rPr>
            </w:pPr>
            <w:ins w:id="91254"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2204D9" w14:textId="77777777" w:rsidR="00646540" w:rsidRPr="00646540" w:rsidRDefault="00646540" w:rsidP="00646540">
            <w:pPr>
              <w:spacing w:before="0" w:after="0" w:line="240" w:lineRule="auto"/>
              <w:jc w:val="center"/>
              <w:rPr>
                <w:ins w:id="91255" w:author="pete jones" w:date="2022-01-11T16:56:00Z"/>
                <w:rFonts w:ascii="Calibri" w:hAnsi="Calibri" w:cs="Calibri"/>
                <w:color w:val="000000"/>
                <w:sz w:val="22"/>
                <w:szCs w:val="22"/>
              </w:rPr>
            </w:pPr>
            <w:ins w:id="91256"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20D466" w14:textId="77777777" w:rsidR="00646540" w:rsidRPr="00646540" w:rsidRDefault="00646540" w:rsidP="00646540">
            <w:pPr>
              <w:spacing w:before="0" w:after="0" w:line="240" w:lineRule="auto"/>
              <w:jc w:val="center"/>
              <w:rPr>
                <w:ins w:id="91257" w:author="pete jones" w:date="2022-01-11T16:56:00Z"/>
                <w:rFonts w:ascii="Calibri" w:hAnsi="Calibri" w:cs="Calibri"/>
                <w:color w:val="000000"/>
                <w:sz w:val="22"/>
                <w:szCs w:val="22"/>
              </w:rPr>
            </w:pPr>
            <w:ins w:id="91258"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080FF2E" w14:textId="77777777" w:rsidR="00646540" w:rsidRPr="00646540" w:rsidRDefault="00646540" w:rsidP="00646540">
            <w:pPr>
              <w:spacing w:before="0" w:after="0" w:line="240" w:lineRule="auto"/>
              <w:jc w:val="center"/>
              <w:rPr>
                <w:ins w:id="91259" w:author="pete jones" w:date="2022-01-11T16:56:00Z"/>
                <w:rFonts w:ascii="Calibri" w:hAnsi="Calibri" w:cs="Calibri"/>
                <w:color w:val="000000"/>
                <w:sz w:val="22"/>
                <w:szCs w:val="22"/>
              </w:rPr>
            </w:pPr>
            <w:ins w:id="9126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CA7568" w14:textId="77777777" w:rsidR="00646540" w:rsidRPr="00646540" w:rsidRDefault="00646540" w:rsidP="00646540">
            <w:pPr>
              <w:spacing w:before="0" w:after="0" w:line="240" w:lineRule="auto"/>
              <w:jc w:val="center"/>
              <w:rPr>
                <w:ins w:id="91261" w:author="pete jones" w:date="2022-01-11T16:56:00Z"/>
                <w:rFonts w:ascii="Calibri" w:hAnsi="Calibri" w:cs="Calibri"/>
                <w:color w:val="000000"/>
                <w:sz w:val="22"/>
                <w:szCs w:val="22"/>
              </w:rPr>
            </w:pPr>
            <w:ins w:id="9126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06EDA0" w14:textId="77777777" w:rsidR="00646540" w:rsidRPr="00646540" w:rsidRDefault="00646540" w:rsidP="00646540">
            <w:pPr>
              <w:spacing w:before="0" w:after="0" w:line="240" w:lineRule="auto"/>
              <w:jc w:val="center"/>
              <w:rPr>
                <w:ins w:id="91263" w:author="pete jones" w:date="2022-01-11T16:56:00Z"/>
                <w:rFonts w:ascii="Calibri" w:hAnsi="Calibri" w:cs="Calibri"/>
                <w:color w:val="000000"/>
                <w:sz w:val="22"/>
                <w:szCs w:val="22"/>
              </w:rPr>
            </w:pPr>
            <w:ins w:id="9126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D6DA9C" w14:textId="77777777" w:rsidR="00646540" w:rsidRPr="00646540" w:rsidRDefault="00646540" w:rsidP="00646540">
            <w:pPr>
              <w:spacing w:before="0" w:after="0" w:line="240" w:lineRule="auto"/>
              <w:jc w:val="center"/>
              <w:rPr>
                <w:ins w:id="91265" w:author="pete jones" w:date="2022-01-11T16:56:00Z"/>
                <w:rFonts w:ascii="Calibri" w:hAnsi="Calibri" w:cs="Calibri"/>
                <w:color w:val="000000"/>
                <w:sz w:val="22"/>
                <w:szCs w:val="22"/>
              </w:rPr>
            </w:pPr>
            <w:ins w:id="9126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8D5116" w14:textId="77777777" w:rsidR="00646540" w:rsidRPr="00646540" w:rsidRDefault="00646540" w:rsidP="00646540">
            <w:pPr>
              <w:spacing w:before="0" w:after="0" w:line="240" w:lineRule="auto"/>
              <w:jc w:val="center"/>
              <w:rPr>
                <w:ins w:id="91267" w:author="pete jones" w:date="2022-01-11T16:56:00Z"/>
                <w:rFonts w:ascii="Calibri" w:hAnsi="Calibri" w:cs="Calibri"/>
                <w:color w:val="000000"/>
                <w:sz w:val="22"/>
                <w:szCs w:val="22"/>
              </w:rPr>
            </w:pPr>
            <w:ins w:id="9126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6C9E98" w14:textId="77777777" w:rsidR="00646540" w:rsidRPr="00646540" w:rsidRDefault="00646540" w:rsidP="00646540">
            <w:pPr>
              <w:spacing w:before="0" w:after="0" w:line="240" w:lineRule="auto"/>
              <w:jc w:val="center"/>
              <w:rPr>
                <w:ins w:id="91269" w:author="pete jones" w:date="2022-01-11T16:56:00Z"/>
                <w:rFonts w:ascii="Calibri" w:hAnsi="Calibri" w:cs="Calibri"/>
                <w:color w:val="000000"/>
                <w:sz w:val="22"/>
                <w:szCs w:val="22"/>
              </w:rPr>
            </w:pPr>
            <w:ins w:id="91270"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80D12BF" w14:textId="77777777" w:rsidR="00646540" w:rsidRPr="00646540" w:rsidRDefault="00646540" w:rsidP="00646540">
            <w:pPr>
              <w:spacing w:before="0" w:after="0" w:line="240" w:lineRule="auto"/>
              <w:jc w:val="center"/>
              <w:rPr>
                <w:ins w:id="91271" w:author="pete jones" w:date="2022-01-11T16:56:00Z"/>
                <w:rFonts w:ascii="Calibri" w:hAnsi="Calibri" w:cs="Calibri"/>
                <w:color w:val="000000"/>
                <w:sz w:val="22"/>
                <w:szCs w:val="22"/>
              </w:rPr>
            </w:pPr>
            <w:ins w:id="91272" w:author="pete jones" w:date="2022-01-11T16:56:00Z">
              <w:r w:rsidRPr="00646540">
                <w:rPr>
                  <w:rFonts w:ascii="Calibri" w:hAnsi="Calibri" w:cs="Calibri"/>
                  <w:color w:val="000000"/>
                  <w:sz w:val="22"/>
                  <w:szCs w:val="22"/>
                </w:rPr>
                <w:t> </w:t>
              </w:r>
            </w:ins>
          </w:p>
        </w:tc>
      </w:tr>
      <w:tr w:rsidR="00646540" w:rsidRPr="00646540" w14:paraId="0A68ADCF" w14:textId="77777777" w:rsidTr="00646540">
        <w:trPr>
          <w:trHeight w:val="300"/>
          <w:ins w:id="91273"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85EB198" w14:textId="77777777" w:rsidR="00646540" w:rsidRPr="00646540" w:rsidRDefault="00646540" w:rsidP="00646540">
            <w:pPr>
              <w:spacing w:before="0" w:after="0" w:line="240" w:lineRule="auto"/>
              <w:jc w:val="center"/>
              <w:rPr>
                <w:ins w:id="91274" w:author="pete jones" w:date="2022-01-11T16:56:00Z"/>
                <w:rFonts w:ascii="Calibri" w:hAnsi="Calibri" w:cs="Calibri"/>
                <w:color w:val="000000"/>
                <w:sz w:val="22"/>
                <w:szCs w:val="22"/>
              </w:rPr>
            </w:pPr>
            <w:ins w:id="91275"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3CFF687" w14:textId="77777777" w:rsidR="00646540" w:rsidRPr="00646540" w:rsidRDefault="00646540" w:rsidP="00646540">
            <w:pPr>
              <w:spacing w:before="0" w:after="0" w:line="240" w:lineRule="auto"/>
              <w:jc w:val="left"/>
              <w:rPr>
                <w:ins w:id="91276" w:author="pete jones" w:date="2022-01-11T16:56:00Z"/>
                <w:rFonts w:ascii="Calibri" w:hAnsi="Calibri" w:cs="Calibri"/>
                <w:color w:val="000000"/>
                <w:sz w:val="22"/>
                <w:szCs w:val="22"/>
              </w:rPr>
            </w:pPr>
            <w:ins w:id="91277" w:author="pete jones" w:date="2022-01-11T16:56:00Z">
              <w:r w:rsidRPr="00646540">
                <w:rPr>
                  <w:rFonts w:ascii="Calibri" w:hAnsi="Calibri" w:cs="Calibri"/>
                  <w:color w:val="000000"/>
                  <w:sz w:val="22"/>
                  <w:szCs w:val="22"/>
                </w:rPr>
                <w:t>ME3621 - Applied Flui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2C315882" w14:textId="77777777" w:rsidR="00646540" w:rsidRPr="00646540" w:rsidRDefault="00646540" w:rsidP="00646540">
            <w:pPr>
              <w:spacing w:before="0" w:after="0" w:line="240" w:lineRule="auto"/>
              <w:jc w:val="center"/>
              <w:rPr>
                <w:ins w:id="91278" w:author="pete jones" w:date="2022-01-11T16:56:00Z"/>
                <w:rFonts w:ascii="Calibri" w:hAnsi="Calibri" w:cs="Calibri"/>
                <w:color w:val="000000"/>
                <w:sz w:val="22"/>
                <w:szCs w:val="22"/>
              </w:rPr>
            </w:pPr>
            <w:ins w:id="91279"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C1D474B" w14:textId="77777777" w:rsidR="00646540" w:rsidRPr="00646540" w:rsidRDefault="00646540" w:rsidP="00646540">
            <w:pPr>
              <w:spacing w:before="0" w:after="0" w:line="240" w:lineRule="auto"/>
              <w:jc w:val="center"/>
              <w:rPr>
                <w:ins w:id="91280" w:author="pete jones" w:date="2022-01-11T16:56:00Z"/>
                <w:rFonts w:ascii="Calibri" w:hAnsi="Calibri" w:cs="Calibri"/>
                <w:color w:val="000000"/>
                <w:sz w:val="22"/>
                <w:szCs w:val="22"/>
              </w:rPr>
            </w:pPr>
            <w:ins w:id="91281"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0A4500CF" w14:textId="77777777" w:rsidR="00646540" w:rsidRPr="00646540" w:rsidRDefault="00646540" w:rsidP="00646540">
            <w:pPr>
              <w:spacing w:before="0" w:after="0" w:line="240" w:lineRule="auto"/>
              <w:jc w:val="center"/>
              <w:rPr>
                <w:ins w:id="91282" w:author="pete jones" w:date="2022-01-11T16:56:00Z"/>
                <w:rFonts w:ascii="Calibri" w:hAnsi="Calibri" w:cs="Calibri"/>
                <w:color w:val="000000"/>
                <w:sz w:val="22"/>
                <w:szCs w:val="22"/>
              </w:rPr>
            </w:pPr>
            <w:ins w:id="91283"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3CC2B8" w14:textId="77777777" w:rsidR="00646540" w:rsidRPr="00646540" w:rsidRDefault="00646540" w:rsidP="00646540">
            <w:pPr>
              <w:spacing w:before="0" w:after="0" w:line="240" w:lineRule="auto"/>
              <w:jc w:val="center"/>
              <w:rPr>
                <w:ins w:id="91284" w:author="pete jones" w:date="2022-01-11T16:56:00Z"/>
                <w:rFonts w:ascii="Calibri" w:hAnsi="Calibri" w:cs="Calibri"/>
                <w:color w:val="000000"/>
                <w:sz w:val="22"/>
                <w:szCs w:val="22"/>
              </w:rPr>
            </w:pPr>
            <w:ins w:id="91285"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06C530" w14:textId="77777777" w:rsidR="00646540" w:rsidRPr="00646540" w:rsidRDefault="00646540" w:rsidP="00646540">
            <w:pPr>
              <w:spacing w:before="0" w:after="0" w:line="240" w:lineRule="auto"/>
              <w:jc w:val="center"/>
              <w:rPr>
                <w:ins w:id="91286" w:author="pete jones" w:date="2022-01-11T16:56:00Z"/>
                <w:rFonts w:ascii="Calibri" w:hAnsi="Calibri" w:cs="Calibri"/>
                <w:color w:val="000000"/>
                <w:sz w:val="22"/>
                <w:szCs w:val="22"/>
              </w:rPr>
            </w:pPr>
            <w:ins w:id="91287"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C7B30D" w14:textId="77777777" w:rsidR="00646540" w:rsidRPr="00646540" w:rsidRDefault="00646540" w:rsidP="00646540">
            <w:pPr>
              <w:spacing w:before="0" w:after="0" w:line="240" w:lineRule="auto"/>
              <w:jc w:val="center"/>
              <w:rPr>
                <w:ins w:id="91288" w:author="pete jones" w:date="2022-01-11T16:56:00Z"/>
                <w:rFonts w:ascii="Calibri" w:hAnsi="Calibri" w:cs="Calibri"/>
                <w:color w:val="000000"/>
                <w:sz w:val="22"/>
                <w:szCs w:val="22"/>
              </w:rPr>
            </w:pPr>
            <w:ins w:id="9128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2CFA3A" w14:textId="77777777" w:rsidR="00646540" w:rsidRPr="00646540" w:rsidRDefault="00646540" w:rsidP="00646540">
            <w:pPr>
              <w:spacing w:before="0" w:after="0" w:line="240" w:lineRule="auto"/>
              <w:jc w:val="center"/>
              <w:rPr>
                <w:ins w:id="91290" w:author="pete jones" w:date="2022-01-11T16:56:00Z"/>
                <w:rFonts w:ascii="Calibri" w:hAnsi="Calibri" w:cs="Calibri"/>
                <w:color w:val="000000"/>
                <w:sz w:val="22"/>
                <w:szCs w:val="22"/>
              </w:rPr>
            </w:pPr>
            <w:ins w:id="9129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884A54" w14:textId="77777777" w:rsidR="00646540" w:rsidRPr="00646540" w:rsidRDefault="00646540" w:rsidP="00646540">
            <w:pPr>
              <w:spacing w:before="0" w:after="0" w:line="240" w:lineRule="auto"/>
              <w:jc w:val="center"/>
              <w:rPr>
                <w:ins w:id="91292" w:author="pete jones" w:date="2022-01-11T16:56:00Z"/>
                <w:rFonts w:ascii="Calibri" w:hAnsi="Calibri" w:cs="Calibri"/>
                <w:color w:val="000000"/>
                <w:sz w:val="22"/>
                <w:szCs w:val="22"/>
              </w:rPr>
            </w:pPr>
            <w:ins w:id="9129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984863" w14:textId="77777777" w:rsidR="00646540" w:rsidRPr="00646540" w:rsidRDefault="00646540" w:rsidP="00646540">
            <w:pPr>
              <w:spacing w:before="0" w:after="0" w:line="240" w:lineRule="auto"/>
              <w:jc w:val="center"/>
              <w:rPr>
                <w:ins w:id="91294" w:author="pete jones" w:date="2022-01-11T16:56:00Z"/>
                <w:rFonts w:ascii="Calibri" w:hAnsi="Calibri" w:cs="Calibri"/>
                <w:color w:val="000000"/>
                <w:sz w:val="22"/>
                <w:szCs w:val="22"/>
              </w:rPr>
            </w:pPr>
            <w:ins w:id="9129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81DEFEF" w14:textId="77777777" w:rsidR="00646540" w:rsidRPr="00646540" w:rsidRDefault="00646540" w:rsidP="00646540">
            <w:pPr>
              <w:spacing w:before="0" w:after="0" w:line="240" w:lineRule="auto"/>
              <w:jc w:val="center"/>
              <w:rPr>
                <w:ins w:id="91296" w:author="pete jones" w:date="2022-01-11T16:56:00Z"/>
                <w:rFonts w:ascii="Calibri" w:hAnsi="Calibri" w:cs="Calibri"/>
                <w:color w:val="000000"/>
                <w:sz w:val="22"/>
                <w:szCs w:val="22"/>
              </w:rPr>
            </w:pPr>
            <w:ins w:id="9129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8A61F1" w14:textId="77777777" w:rsidR="00646540" w:rsidRPr="00646540" w:rsidRDefault="00646540" w:rsidP="00646540">
            <w:pPr>
              <w:spacing w:before="0" w:after="0" w:line="240" w:lineRule="auto"/>
              <w:jc w:val="center"/>
              <w:rPr>
                <w:ins w:id="91298" w:author="pete jones" w:date="2022-01-11T16:56:00Z"/>
                <w:rFonts w:ascii="Calibri" w:hAnsi="Calibri" w:cs="Calibri"/>
                <w:color w:val="000000"/>
                <w:sz w:val="22"/>
                <w:szCs w:val="22"/>
              </w:rPr>
            </w:pPr>
            <w:ins w:id="91299"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ADC2448" w14:textId="77777777" w:rsidR="00646540" w:rsidRPr="00646540" w:rsidRDefault="00646540" w:rsidP="00646540">
            <w:pPr>
              <w:spacing w:before="0" w:after="0" w:line="240" w:lineRule="auto"/>
              <w:jc w:val="center"/>
              <w:rPr>
                <w:ins w:id="91300" w:author="pete jones" w:date="2022-01-11T16:56:00Z"/>
                <w:rFonts w:ascii="Calibri" w:hAnsi="Calibri" w:cs="Calibri"/>
                <w:color w:val="000000"/>
                <w:sz w:val="22"/>
                <w:szCs w:val="22"/>
              </w:rPr>
            </w:pPr>
            <w:ins w:id="91301" w:author="pete jones" w:date="2022-01-11T16:56:00Z">
              <w:r w:rsidRPr="00646540">
                <w:rPr>
                  <w:rFonts w:ascii="Calibri" w:hAnsi="Calibri" w:cs="Calibri"/>
                  <w:color w:val="000000"/>
                  <w:sz w:val="22"/>
                  <w:szCs w:val="22"/>
                </w:rPr>
                <w:t> </w:t>
              </w:r>
            </w:ins>
          </w:p>
        </w:tc>
      </w:tr>
      <w:tr w:rsidR="00646540" w:rsidRPr="00646540" w14:paraId="7F6B601C" w14:textId="77777777" w:rsidTr="00646540">
        <w:trPr>
          <w:trHeight w:val="300"/>
          <w:ins w:id="91302"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CE094E5" w14:textId="77777777" w:rsidR="00646540" w:rsidRPr="00646540" w:rsidRDefault="00646540" w:rsidP="00646540">
            <w:pPr>
              <w:spacing w:before="0" w:after="0" w:line="240" w:lineRule="auto"/>
              <w:jc w:val="center"/>
              <w:rPr>
                <w:ins w:id="91303" w:author="pete jones" w:date="2022-01-11T16:56:00Z"/>
                <w:rFonts w:ascii="Calibri" w:hAnsi="Calibri" w:cs="Calibri"/>
                <w:color w:val="000000"/>
                <w:sz w:val="22"/>
                <w:szCs w:val="22"/>
              </w:rPr>
            </w:pPr>
            <w:ins w:id="91304"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EBD05F4" w14:textId="77777777" w:rsidR="00646540" w:rsidRPr="00646540" w:rsidRDefault="00646540" w:rsidP="00646540">
            <w:pPr>
              <w:spacing w:before="0" w:after="0" w:line="240" w:lineRule="auto"/>
              <w:jc w:val="left"/>
              <w:rPr>
                <w:ins w:id="91305" w:author="pete jones" w:date="2022-01-11T16:56:00Z"/>
                <w:rFonts w:ascii="Calibri" w:hAnsi="Calibri" w:cs="Calibri"/>
                <w:color w:val="000000"/>
                <w:sz w:val="22"/>
                <w:szCs w:val="22"/>
              </w:rPr>
            </w:pPr>
            <w:ins w:id="91306" w:author="pete jones" w:date="2022-01-11T16:56:00Z">
              <w:r w:rsidRPr="00646540">
                <w:rPr>
                  <w:rFonts w:ascii="Calibri" w:hAnsi="Calibri" w:cs="Calibri"/>
                  <w:color w:val="000000"/>
                  <w:sz w:val="22"/>
                  <w:szCs w:val="22"/>
                </w:rPr>
                <w:t>ME3623 - Design of Engineering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349A7015" w14:textId="77777777" w:rsidR="00646540" w:rsidRPr="00646540" w:rsidRDefault="00646540" w:rsidP="00646540">
            <w:pPr>
              <w:spacing w:before="0" w:after="0" w:line="240" w:lineRule="auto"/>
              <w:jc w:val="center"/>
              <w:rPr>
                <w:ins w:id="91307" w:author="pete jones" w:date="2022-01-11T16:56:00Z"/>
                <w:rFonts w:ascii="Calibri" w:hAnsi="Calibri" w:cs="Calibri"/>
                <w:color w:val="000000"/>
                <w:sz w:val="22"/>
                <w:szCs w:val="22"/>
              </w:rPr>
            </w:pPr>
            <w:ins w:id="91308" w:author="pete jones" w:date="2022-01-11T16:56: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3CA94A5" w14:textId="77777777" w:rsidR="00646540" w:rsidRPr="00646540" w:rsidRDefault="00646540" w:rsidP="00646540">
            <w:pPr>
              <w:spacing w:before="0" w:after="0" w:line="240" w:lineRule="auto"/>
              <w:jc w:val="center"/>
              <w:rPr>
                <w:ins w:id="91309" w:author="pete jones" w:date="2022-01-11T16:56:00Z"/>
                <w:rFonts w:ascii="Calibri" w:hAnsi="Calibri" w:cs="Calibri"/>
                <w:color w:val="000000"/>
                <w:sz w:val="22"/>
                <w:szCs w:val="22"/>
              </w:rPr>
            </w:pPr>
            <w:ins w:id="91310"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2DB54E91" w14:textId="77777777" w:rsidR="00646540" w:rsidRPr="00646540" w:rsidRDefault="00646540" w:rsidP="00646540">
            <w:pPr>
              <w:spacing w:before="0" w:after="0" w:line="240" w:lineRule="auto"/>
              <w:jc w:val="center"/>
              <w:rPr>
                <w:ins w:id="91311" w:author="pete jones" w:date="2022-01-11T16:56:00Z"/>
                <w:rFonts w:ascii="Calibri" w:hAnsi="Calibri" w:cs="Calibri"/>
                <w:color w:val="000000"/>
                <w:sz w:val="22"/>
                <w:szCs w:val="22"/>
              </w:rPr>
            </w:pPr>
            <w:ins w:id="91312"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F93D53D" w14:textId="77777777" w:rsidR="00646540" w:rsidRPr="00646540" w:rsidRDefault="00646540" w:rsidP="00646540">
            <w:pPr>
              <w:spacing w:before="0" w:after="0" w:line="240" w:lineRule="auto"/>
              <w:jc w:val="center"/>
              <w:rPr>
                <w:ins w:id="91313" w:author="pete jones" w:date="2022-01-11T16:56:00Z"/>
                <w:rFonts w:ascii="Calibri" w:hAnsi="Calibri" w:cs="Calibri"/>
                <w:color w:val="000000"/>
                <w:sz w:val="22"/>
                <w:szCs w:val="22"/>
              </w:rPr>
            </w:pPr>
            <w:ins w:id="91314"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68405B" w14:textId="77777777" w:rsidR="00646540" w:rsidRPr="00646540" w:rsidRDefault="00646540" w:rsidP="00646540">
            <w:pPr>
              <w:spacing w:before="0" w:after="0" w:line="240" w:lineRule="auto"/>
              <w:jc w:val="center"/>
              <w:rPr>
                <w:ins w:id="91315" w:author="pete jones" w:date="2022-01-11T16:56:00Z"/>
                <w:rFonts w:ascii="Calibri" w:hAnsi="Calibri" w:cs="Calibri"/>
                <w:color w:val="000000"/>
                <w:sz w:val="22"/>
                <w:szCs w:val="22"/>
              </w:rPr>
            </w:pPr>
            <w:ins w:id="91316"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79A992" w14:textId="77777777" w:rsidR="00646540" w:rsidRPr="00646540" w:rsidRDefault="00646540" w:rsidP="00646540">
            <w:pPr>
              <w:spacing w:before="0" w:after="0" w:line="240" w:lineRule="auto"/>
              <w:jc w:val="center"/>
              <w:rPr>
                <w:ins w:id="91317" w:author="pete jones" w:date="2022-01-11T16:56:00Z"/>
                <w:rFonts w:ascii="Calibri" w:hAnsi="Calibri" w:cs="Calibri"/>
                <w:color w:val="000000"/>
                <w:sz w:val="22"/>
                <w:szCs w:val="22"/>
              </w:rPr>
            </w:pPr>
            <w:ins w:id="9131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6AF697" w14:textId="77777777" w:rsidR="00646540" w:rsidRPr="00646540" w:rsidRDefault="00646540" w:rsidP="00646540">
            <w:pPr>
              <w:spacing w:before="0" w:after="0" w:line="240" w:lineRule="auto"/>
              <w:jc w:val="center"/>
              <w:rPr>
                <w:ins w:id="91319" w:author="pete jones" w:date="2022-01-11T16:56:00Z"/>
                <w:rFonts w:ascii="Calibri" w:hAnsi="Calibri" w:cs="Calibri"/>
                <w:color w:val="000000"/>
                <w:sz w:val="22"/>
                <w:szCs w:val="22"/>
              </w:rPr>
            </w:pPr>
            <w:ins w:id="9132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82F3AC" w14:textId="77777777" w:rsidR="00646540" w:rsidRPr="00646540" w:rsidRDefault="00646540" w:rsidP="00646540">
            <w:pPr>
              <w:spacing w:before="0" w:after="0" w:line="240" w:lineRule="auto"/>
              <w:jc w:val="center"/>
              <w:rPr>
                <w:ins w:id="91321" w:author="pete jones" w:date="2022-01-11T16:56:00Z"/>
                <w:rFonts w:ascii="Calibri" w:hAnsi="Calibri" w:cs="Calibri"/>
                <w:color w:val="000000"/>
                <w:sz w:val="22"/>
                <w:szCs w:val="22"/>
              </w:rPr>
            </w:pPr>
            <w:ins w:id="9132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CAC7C7" w14:textId="77777777" w:rsidR="00646540" w:rsidRPr="00646540" w:rsidRDefault="00646540" w:rsidP="00646540">
            <w:pPr>
              <w:spacing w:before="0" w:after="0" w:line="240" w:lineRule="auto"/>
              <w:jc w:val="center"/>
              <w:rPr>
                <w:ins w:id="91323" w:author="pete jones" w:date="2022-01-11T16:56:00Z"/>
                <w:rFonts w:ascii="Calibri" w:hAnsi="Calibri" w:cs="Calibri"/>
                <w:color w:val="000000"/>
                <w:sz w:val="22"/>
                <w:szCs w:val="22"/>
              </w:rPr>
            </w:pPr>
            <w:ins w:id="9132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5F0345" w14:textId="77777777" w:rsidR="00646540" w:rsidRPr="00646540" w:rsidRDefault="00646540" w:rsidP="00646540">
            <w:pPr>
              <w:spacing w:before="0" w:after="0" w:line="240" w:lineRule="auto"/>
              <w:jc w:val="center"/>
              <w:rPr>
                <w:ins w:id="91325" w:author="pete jones" w:date="2022-01-11T16:56:00Z"/>
                <w:rFonts w:ascii="Calibri" w:hAnsi="Calibri" w:cs="Calibri"/>
                <w:color w:val="000000"/>
                <w:sz w:val="22"/>
                <w:szCs w:val="22"/>
              </w:rPr>
            </w:pPr>
            <w:ins w:id="9132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0D5013" w14:textId="77777777" w:rsidR="00646540" w:rsidRPr="00646540" w:rsidRDefault="00646540" w:rsidP="00646540">
            <w:pPr>
              <w:spacing w:before="0" w:after="0" w:line="240" w:lineRule="auto"/>
              <w:jc w:val="center"/>
              <w:rPr>
                <w:ins w:id="91327" w:author="pete jones" w:date="2022-01-11T16:56:00Z"/>
                <w:rFonts w:ascii="Calibri" w:hAnsi="Calibri" w:cs="Calibri"/>
                <w:color w:val="000000"/>
                <w:sz w:val="22"/>
                <w:szCs w:val="22"/>
              </w:rPr>
            </w:pPr>
            <w:ins w:id="91328"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4C5B2DC" w14:textId="77777777" w:rsidR="00646540" w:rsidRPr="00646540" w:rsidRDefault="00646540" w:rsidP="00646540">
            <w:pPr>
              <w:spacing w:before="0" w:after="0" w:line="240" w:lineRule="auto"/>
              <w:jc w:val="center"/>
              <w:rPr>
                <w:ins w:id="91329" w:author="pete jones" w:date="2022-01-11T16:56:00Z"/>
                <w:rFonts w:ascii="Calibri" w:hAnsi="Calibri" w:cs="Calibri"/>
                <w:color w:val="000000"/>
                <w:sz w:val="22"/>
                <w:szCs w:val="22"/>
              </w:rPr>
            </w:pPr>
            <w:ins w:id="91330" w:author="pete jones" w:date="2022-01-11T16:56:00Z">
              <w:r w:rsidRPr="00646540">
                <w:rPr>
                  <w:rFonts w:ascii="Calibri" w:hAnsi="Calibri" w:cs="Calibri"/>
                  <w:color w:val="000000"/>
                  <w:sz w:val="22"/>
                  <w:szCs w:val="22"/>
                </w:rPr>
                <w:t> </w:t>
              </w:r>
            </w:ins>
          </w:p>
        </w:tc>
      </w:tr>
      <w:tr w:rsidR="00646540" w:rsidRPr="00646540" w14:paraId="0D4C71CC" w14:textId="77777777" w:rsidTr="00646540">
        <w:trPr>
          <w:trHeight w:val="300"/>
          <w:ins w:id="91331"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553093B" w14:textId="77777777" w:rsidR="00646540" w:rsidRPr="00646540" w:rsidRDefault="00646540" w:rsidP="00646540">
            <w:pPr>
              <w:spacing w:before="0" w:after="0" w:line="240" w:lineRule="auto"/>
              <w:jc w:val="center"/>
              <w:rPr>
                <w:ins w:id="91332" w:author="pete jones" w:date="2022-01-11T16:56:00Z"/>
                <w:rFonts w:ascii="Calibri" w:hAnsi="Calibri" w:cs="Calibri"/>
                <w:color w:val="000000"/>
                <w:sz w:val="22"/>
                <w:szCs w:val="22"/>
              </w:rPr>
            </w:pPr>
            <w:ins w:id="91333"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D960E66" w14:textId="77777777" w:rsidR="00646540" w:rsidRPr="00646540" w:rsidRDefault="00646540" w:rsidP="00646540">
            <w:pPr>
              <w:spacing w:before="0" w:after="0" w:line="240" w:lineRule="auto"/>
              <w:jc w:val="left"/>
              <w:rPr>
                <w:ins w:id="91334" w:author="pete jones" w:date="2022-01-11T16:56:00Z"/>
                <w:rFonts w:ascii="Calibri" w:hAnsi="Calibri" w:cs="Calibri"/>
                <w:color w:val="000000"/>
                <w:sz w:val="22"/>
                <w:szCs w:val="22"/>
              </w:rPr>
            </w:pPr>
            <w:ins w:id="91335" w:author="pete jones" w:date="2022-01-11T16:56:00Z">
              <w:r w:rsidRPr="00646540">
                <w:rPr>
                  <w:rFonts w:ascii="Calibri" w:hAnsi="Calibri" w:cs="Calibri"/>
                  <w:color w:val="000000"/>
                  <w:sz w:val="22"/>
                  <w:szCs w:val="22"/>
                </w:rPr>
                <w:t>ME3624 - Intro to AI Applications in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30B34376" w14:textId="77777777" w:rsidR="00646540" w:rsidRPr="00646540" w:rsidRDefault="00646540" w:rsidP="00646540">
            <w:pPr>
              <w:spacing w:before="0" w:after="0" w:line="240" w:lineRule="auto"/>
              <w:jc w:val="center"/>
              <w:rPr>
                <w:ins w:id="91336" w:author="pete jones" w:date="2022-01-11T16:56:00Z"/>
                <w:rFonts w:ascii="Calibri" w:hAnsi="Calibri" w:cs="Calibri"/>
                <w:color w:val="000000"/>
                <w:sz w:val="22"/>
                <w:szCs w:val="22"/>
              </w:rPr>
            </w:pPr>
            <w:ins w:id="91337" w:author="pete jones" w:date="2022-01-11T16:56: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82FC8A0" w14:textId="77777777" w:rsidR="00646540" w:rsidRPr="00646540" w:rsidRDefault="00646540" w:rsidP="00646540">
            <w:pPr>
              <w:spacing w:before="0" w:after="0" w:line="240" w:lineRule="auto"/>
              <w:jc w:val="center"/>
              <w:rPr>
                <w:ins w:id="91338" w:author="pete jones" w:date="2022-01-11T16:56:00Z"/>
                <w:rFonts w:ascii="Calibri" w:hAnsi="Calibri" w:cs="Calibri"/>
                <w:color w:val="000000"/>
                <w:sz w:val="22"/>
                <w:szCs w:val="22"/>
              </w:rPr>
            </w:pPr>
            <w:ins w:id="91339"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0C309C43" w14:textId="77777777" w:rsidR="00646540" w:rsidRPr="00646540" w:rsidRDefault="00646540" w:rsidP="00646540">
            <w:pPr>
              <w:spacing w:before="0" w:after="0" w:line="240" w:lineRule="auto"/>
              <w:jc w:val="center"/>
              <w:rPr>
                <w:ins w:id="91340" w:author="pete jones" w:date="2022-01-11T16:56:00Z"/>
                <w:rFonts w:ascii="Calibri" w:hAnsi="Calibri" w:cs="Calibri"/>
                <w:color w:val="000000"/>
                <w:sz w:val="22"/>
                <w:szCs w:val="22"/>
              </w:rPr>
            </w:pPr>
            <w:ins w:id="91341"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E76CAA" w14:textId="77777777" w:rsidR="00646540" w:rsidRPr="00646540" w:rsidRDefault="00646540" w:rsidP="00646540">
            <w:pPr>
              <w:spacing w:before="0" w:after="0" w:line="240" w:lineRule="auto"/>
              <w:jc w:val="center"/>
              <w:rPr>
                <w:ins w:id="91342" w:author="pete jones" w:date="2022-01-11T16:56:00Z"/>
                <w:rFonts w:ascii="Calibri" w:hAnsi="Calibri" w:cs="Calibri"/>
                <w:color w:val="000000"/>
                <w:sz w:val="22"/>
                <w:szCs w:val="22"/>
              </w:rPr>
            </w:pPr>
            <w:ins w:id="91343"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4083AF" w14:textId="77777777" w:rsidR="00646540" w:rsidRPr="00646540" w:rsidRDefault="00646540" w:rsidP="00646540">
            <w:pPr>
              <w:spacing w:before="0" w:after="0" w:line="240" w:lineRule="auto"/>
              <w:jc w:val="center"/>
              <w:rPr>
                <w:ins w:id="91344" w:author="pete jones" w:date="2022-01-11T16:56:00Z"/>
                <w:rFonts w:ascii="Calibri" w:hAnsi="Calibri" w:cs="Calibri"/>
                <w:color w:val="000000"/>
                <w:sz w:val="22"/>
                <w:szCs w:val="22"/>
              </w:rPr>
            </w:pPr>
            <w:ins w:id="91345"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08A6D1" w14:textId="77777777" w:rsidR="00646540" w:rsidRPr="00646540" w:rsidRDefault="00646540" w:rsidP="00646540">
            <w:pPr>
              <w:spacing w:before="0" w:after="0" w:line="240" w:lineRule="auto"/>
              <w:jc w:val="center"/>
              <w:rPr>
                <w:ins w:id="91346" w:author="pete jones" w:date="2022-01-11T16:56:00Z"/>
                <w:rFonts w:ascii="Calibri" w:hAnsi="Calibri" w:cs="Calibri"/>
                <w:color w:val="000000"/>
                <w:sz w:val="22"/>
                <w:szCs w:val="22"/>
              </w:rPr>
            </w:pPr>
            <w:ins w:id="9134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F47C63" w14:textId="77777777" w:rsidR="00646540" w:rsidRPr="00646540" w:rsidRDefault="00646540" w:rsidP="00646540">
            <w:pPr>
              <w:spacing w:before="0" w:after="0" w:line="240" w:lineRule="auto"/>
              <w:jc w:val="center"/>
              <w:rPr>
                <w:ins w:id="91348" w:author="pete jones" w:date="2022-01-11T16:56:00Z"/>
                <w:rFonts w:ascii="Calibri" w:hAnsi="Calibri" w:cs="Calibri"/>
                <w:color w:val="000000"/>
                <w:sz w:val="22"/>
                <w:szCs w:val="22"/>
              </w:rPr>
            </w:pPr>
            <w:ins w:id="9134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54C15A" w14:textId="77777777" w:rsidR="00646540" w:rsidRPr="00646540" w:rsidRDefault="00646540" w:rsidP="00646540">
            <w:pPr>
              <w:spacing w:before="0" w:after="0" w:line="240" w:lineRule="auto"/>
              <w:jc w:val="center"/>
              <w:rPr>
                <w:ins w:id="91350" w:author="pete jones" w:date="2022-01-11T16:56:00Z"/>
                <w:rFonts w:ascii="Calibri" w:hAnsi="Calibri" w:cs="Calibri"/>
                <w:color w:val="000000"/>
                <w:sz w:val="22"/>
                <w:szCs w:val="22"/>
              </w:rPr>
            </w:pPr>
            <w:ins w:id="9135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8A55F0" w14:textId="77777777" w:rsidR="00646540" w:rsidRPr="00646540" w:rsidRDefault="00646540" w:rsidP="00646540">
            <w:pPr>
              <w:spacing w:before="0" w:after="0" w:line="240" w:lineRule="auto"/>
              <w:jc w:val="center"/>
              <w:rPr>
                <w:ins w:id="91352" w:author="pete jones" w:date="2022-01-11T16:56:00Z"/>
                <w:rFonts w:ascii="Calibri" w:hAnsi="Calibri" w:cs="Calibri"/>
                <w:color w:val="000000"/>
                <w:sz w:val="22"/>
                <w:szCs w:val="22"/>
              </w:rPr>
            </w:pPr>
            <w:ins w:id="9135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0FB387" w14:textId="77777777" w:rsidR="00646540" w:rsidRPr="00646540" w:rsidRDefault="00646540" w:rsidP="00646540">
            <w:pPr>
              <w:spacing w:before="0" w:after="0" w:line="240" w:lineRule="auto"/>
              <w:jc w:val="center"/>
              <w:rPr>
                <w:ins w:id="91354" w:author="pete jones" w:date="2022-01-11T16:56:00Z"/>
                <w:rFonts w:ascii="Calibri" w:hAnsi="Calibri" w:cs="Calibri"/>
                <w:color w:val="000000"/>
                <w:sz w:val="22"/>
                <w:szCs w:val="22"/>
              </w:rPr>
            </w:pPr>
            <w:ins w:id="9135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6705A2" w14:textId="77777777" w:rsidR="00646540" w:rsidRPr="00646540" w:rsidRDefault="00646540" w:rsidP="00646540">
            <w:pPr>
              <w:spacing w:before="0" w:after="0" w:line="240" w:lineRule="auto"/>
              <w:jc w:val="center"/>
              <w:rPr>
                <w:ins w:id="91356" w:author="pete jones" w:date="2022-01-11T16:56:00Z"/>
                <w:rFonts w:ascii="Calibri" w:hAnsi="Calibri" w:cs="Calibri"/>
                <w:color w:val="000000"/>
                <w:sz w:val="22"/>
                <w:szCs w:val="22"/>
              </w:rPr>
            </w:pPr>
            <w:ins w:id="91357"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64FC530" w14:textId="77777777" w:rsidR="00646540" w:rsidRPr="00646540" w:rsidRDefault="00646540" w:rsidP="00646540">
            <w:pPr>
              <w:spacing w:before="0" w:after="0" w:line="240" w:lineRule="auto"/>
              <w:jc w:val="center"/>
              <w:rPr>
                <w:ins w:id="91358" w:author="pete jones" w:date="2022-01-11T16:56:00Z"/>
                <w:rFonts w:ascii="Calibri" w:hAnsi="Calibri" w:cs="Calibri"/>
                <w:color w:val="000000"/>
                <w:sz w:val="22"/>
                <w:szCs w:val="22"/>
              </w:rPr>
            </w:pPr>
            <w:ins w:id="91359" w:author="pete jones" w:date="2022-01-11T16:56:00Z">
              <w:r w:rsidRPr="00646540">
                <w:rPr>
                  <w:rFonts w:ascii="Calibri" w:hAnsi="Calibri" w:cs="Calibri"/>
                  <w:color w:val="000000"/>
                  <w:sz w:val="22"/>
                  <w:szCs w:val="22"/>
                </w:rPr>
                <w:t> </w:t>
              </w:r>
            </w:ins>
          </w:p>
        </w:tc>
      </w:tr>
      <w:tr w:rsidR="00646540" w:rsidRPr="00646540" w14:paraId="4B145BC3" w14:textId="77777777" w:rsidTr="00646540">
        <w:trPr>
          <w:trHeight w:val="300"/>
          <w:ins w:id="91360"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8B64ACB" w14:textId="77777777" w:rsidR="00646540" w:rsidRPr="00646540" w:rsidRDefault="00646540" w:rsidP="00646540">
            <w:pPr>
              <w:spacing w:before="0" w:after="0" w:line="240" w:lineRule="auto"/>
              <w:jc w:val="center"/>
              <w:rPr>
                <w:ins w:id="91361" w:author="pete jones" w:date="2022-01-11T16:56:00Z"/>
                <w:rFonts w:ascii="Calibri" w:hAnsi="Calibri" w:cs="Calibri"/>
                <w:color w:val="000000"/>
                <w:sz w:val="22"/>
                <w:szCs w:val="22"/>
              </w:rPr>
            </w:pPr>
            <w:ins w:id="91362"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460239E" w14:textId="77777777" w:rsidR="00646540" w:rsidRPr="00646540" w:rsidRDefault="00646540" w:rsidP="00646540">
            <w:pPr>
              <w:spacing w:before="0" w:after="0" w:line="240" w:lineRule="auto"/>
              <w:jc w:val="left"/>
              <w:rPr>
                <w:ins w:id="91363" w:author="pete jones" w:date="2022-01-11T16:56:00Z"/>
                <w:rFonts w:ascii="Calibri" w:hAnsi="Calibri" w:cs="Calibri"/>
                <w:color w:val="000000"/>
                <w:sz w:val="22"/>
                <w:szCs w:val="22"/>
              </w:rPr>
            </w:pPr>
            <w:ins w:id="91364" w:author="pete jones" w:date="2022-01-11T16:56:00Z">
              <w:r w:rsidRPr="00646540">
                <w:rPr>
                  <w:rFonts w:ascii="Calibri" w:hAnsi="Calibri" w:cs="Calibri"/>
                  <w:color w:val="000000"/>
                  <w:sz w:val="22"/>
                  <w:szCs w:val="22"/>
                </w:rPr>
                <w:t>ME3618 - Mechatronics and Contro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47431E05" w14:textId="77777777" w:rsidR="00646540" w:rsidRPr="00646540" w:rsidRDefault="00646540" w:rsidP="00646540">
            <w:pPr>
              <w:spacing w:before="0" w:after="0" w:line="240" w:lineRule="auto"/>
              <w:jc w:val="center"/>
              <w:rPr>
                <w:ins w:id="91365" w:author="pete jones" w:date="2022-01-11T16:56:00Z"/>
                <w:rFonts w:ascii="Calibri" w:hAnsi="Calibri" w:cs="Calibri"/>
                <w:color w:val="000000"/>
                <w:sz w:val="22"/>
                <w:szCs w:val="22"/>
              </w:rPr>
            </w:pPr>
            <w:ins w:id="91366" w:author="pete jones" w:date="2022-01-11T16:56: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4E37370" w14:textId="77777777" w:rsidR="00646540" w:rsidRPr="00646540" w:rsidRDefault="00646540" w:rsidP="00646540">
            <w:pPr>
              <w:spacing w:before="0" w:after="0" w:line="240" w:lineRule="auto"/>
              <w:jc w:val="center"/>
              <w:rPr>
                <w:ins w:id="91367" w:author="pete jones" w:date="2022-01-11T16:56:00Z"/>
                <w:rFonts w:ascii="Calibri" w:hAnsi="Calibri" w:cs="Calibri"/>
                <w:color w:val="000000"/>
                <w:sz w:val="22"/>
                <w:szCs w:val="22"/>
              </w:rPr>
            </w:pPr>
            <w:ins w:id="91368"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54D096C8" w14:textId="77777777" w:rsidR="00646540" w:rsidRPr="00646540" w:rsidRDefault="00646540" w:rsidP="00646540">
            <w:pPr>
              <w:spacing w:before="0" w:after="0" w:line="240" w:lineRule="auto"/>
              <w:jc w:val="center"/>
              <w:rPr>
                <w:ins w:id="91369" w:author="pete jones" w:date="2022-01-11T16:56:00Z"/>
                <w:rFonts w:ascii="Calibri" w:hAnsi="Calibri" w:cs="Calibri"/>
                <w:color w:val="000000"/>
                <w:sz w:val="22"/>
                <w:szCs w:val="22"/>
              </w:rPr>
            </w:pPr>
            <w:ins w:id="91370"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13563AD" w14:textId="77777777" w:rsidR="00646540" w:rsidRPr="00646540" w:rsidRDefault="00646540" w:rsidP="00646540">
            <w:pPr>
              <w:spacing w:before="0" w:after="0" w:line="240" w:lineRule="auto"/>
              <w:jc w:val="center"/>
              <w:rPr>
                <w:ins w:id="91371" w:author="pete jones" w:date="2022-01-11T16:56:00Z"/>
                <w:rFonts w:ascii="Calibri" w:hAnsi="Calibri" w:cs="Calibri"/>
                <w:color w:val="000000"/>
                <w:sz w:val="22"/>
                <w:szCs w:val="22"/>
              </w:rPr>
            </w:pPr>
            <w:ins w:id="91372"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3DC8B3" w14:textId="77777777" w:rsidR="00646540" w:rsidRPr="00646540" w:rsidRDefault="00646540" w:rsidP="00646540">
            <w:pPr>
              <w:spacing w:before="0" w:after="0" w:line="240" w:lineRule="auto"/>
              <w:jc w:val="center"/>
              <w:rPr>
                <w:ins w:id="91373" w:author="pete jones" w:date="2022-01-11T16:56:00Z"/>
                <w:rFonts w:ascii="Calibri" w:hAnsi="Calibri" w:cs="Calibri"/>
                <w:color w:val="000000"/>
                <w:sz w:val="22"/>
                <w:szCs w:val="22"/>
              </w:rPr>
            </w:pPr>
            <w:ins w:id="91374"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496799" w14:textId="77777777" w:rsidR="00646540" w:rsidRPr="00646540" w:rsidRDefault="00646540" w:rsidP="00646540">
            <w:pPr>
              <w:spacing w:before="0" w:after="0" w:line="240" w:lineRule="auto"/>
              <w:jc w:val="center"/>
              <w:rPr>
                <w:ins w:id="91375" w:author="pete jones" w:date="2022-01-11T16:56:00Z"/>
                <w:rFonts w:ascii="Calibri" w:hAnsi="Calibri" w:cs="Calibri"/>
                <w:color w:val="000000"/>
                <w:sz w:val="22"/>
                <w:szCs w:val="22"/>
              </w:rPr>
            </w:pPr>
            <w:ins w:id="9137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1839FC" w14:textId="77777777" w:rsidR="00646540" w:rsidRPr="00646540" w:rsidRDefault="00646540" w:rsidP="00646540">
            <w:pPr>
              <w:spacing w:before="0" w:after="0" w:line="240" w:lineRule="auto"/>
              <w:jc w:val="center"/>
              <w:rPr>
                <w:ins w:id="91377" w:author="pete jones" w:date="2022-01-11T16:56:00Z"/>
                <w:rFonts w:ascii="Calibri" w:hAnsi="Calibri" w:cs="Calibri"/>
                <w:color w:val="000000"/>
                <w:sz w:val="22"/>
                <w:szCs w:val="22"/>
              </w:rPr>
            </w:pPr>
            <w:ins w:id="9137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757DD8" w14:textId="77777777" w:rsidR="00646540" w:rsidRPr="00646540" w:rsidRDefault="00646540" w:rsidP="00646540">
            <w:pPr>
              <w:spacing w:before="0" w:after="0" w:line="240" w:lineRule="auto"/>
              <w:jc w:val="center"/>
              <w:rPr>
                <w:ins w:id="91379" w:author="pete jones" w:date="2022-01-11T16:56:00Z"/>
                <w:rFonts w:ascii="Calibri" w:hAnsi="Calibri" w:cs="Calibri"/>
                <w:color w:val="000000"/>
                <w:sz w:val="22"/>
                <w:szCs w:val="22"/>
              </w:rPr>
            </w:pPr>
            <w:ins w:id="9138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69A6B3" w14:textId="77777777" w:rsidR="00646540" w:rsidRPr="00646540" w:rsidRDefault="00646540" w:rsidP="00646540">
            <w:pPr>
              <w:spacing w:before="0" w:after="0" w:line="240" w:lineRule="auto"/>
              <w:jc w:val="center"/>
              <w:rPr>
                <w:ins w:id="91381" w:author="pete jones" w:date="2022-01-11T16:56:00Z"/>
                <w:rFonts w:ascii="Calibri" w:hAnsi="Calibri" w:cs="Calibri"/>
                <w:color w:val="000000"/>
                <w:sz w:val="22"/>
                <w:szCs w:val="22"/>
              </w:rPr>
            </w:pPr>
            <w:ins w:id="9138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2D1C10" w14:textId="77777777" w:rsidR="00646540" w:rsidRPr="00646540" w:rsidRDefault="00646540" w:rsidP="00646540">
            <w:pPr>
              <w:spacing w:before="0" w:after="0" w:line="240" w:lineRule="auto"/>
              <w:jc w:val="center"/>
              <w:rPr>
                <w:ins w:id="91383" w:author="pete jones" w:date="2022-01-11T16:56:00Z"/>
                <w:rFonts w:ascii="Calibri" w:hAnsi="Calibri" w:cs="Calibri"/>
                <w:color w:val="000000"/>
                <w:sz w:val="22"/>
                <w:szCs w:val="22"/>
              </w:rPr>
            </w:pPr>
            <w:ins w:id="9138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9A4F07" w14:textId="77777777" w:rsidR="00646540" w:rsidRPr="00646540" w:rsidRDefault="00646540" w:rsidP="00646540">
            <w:pPr>
              <w:spacing w:before="0" w:after="0" w:line="240" w:lineRule="auto"/>
              <w:jc w:val="center"/>
              <w:rPr>
                <w:ins w:id="91385" w:author="pete jones" w:date="2022-01-11T16:56:00Z"/>
                <w:rFonts w:ascii="Calibri" w:hAnsi="Calibri" w:cs="Calibri"/>
                <w:color w:val="000000"/>
                <w:sz w:val="22"/>
                <w:szCs w:val="22"/>
              </w:rPr>
            </w:pPr>
            <w:ins w:id="91386"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9D6A8BE" w14:textId="77777777" w:rsidR="00646540" w:rsidRPr="00646540" w:rsidRDefault="00646540" w:rsidP="00646540">
            <w:pPr>
              <w:spacing w:before="0" w:after="0" w:line="240" w:lineRule="auto"/>
              <w:jc w:val="center"/>
              <w:rPr>
                <w:ins w:id="91387" w:author="pete jones" w:date="2022-01-11T16:56:00Z"/>
                <w:rFonts w:ascii="Calibri" w:hAnsi="Calibri" w:cs="Calibri"/>
                <w:color w:val="000000"/>
                <w:sz w:val="22"/>
                <w:szCs w:val="22"/>
              </w:rPr>
            </w:pPr>
            <w:ins w:id="91388" w:author="pete jones" w:date="2022-01-11T16:56:00Z">
              <w:r w:rsidRPr="00646540">
                <w:rPr>
                  <w:rFonts w:ascii="Calibri" w:hAnsi="Calibri" w:cs="Calibri"/>
                  <w:color w:val="000000"/>
                  <w:sz w:val="22"/>
                  <w:szCs w:val="22"/>
                </w:rPr>
                <w:t> </w:t>
              </w:r>
            </w:ins>
          </w:p>
        </w:tc>
      </w:tr>
      <w:tr w:rsidR="00646540" w:rsidRPr="00646540" w14:paraId="1FBFF8F6" w14:textId="77777777" w:rsidTr="00646540">
        <w:trPr>
          <w:trHeight w:val="300"/>
          <w:ins w:id="91389"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7112067" w14:textId="77777777" w:rsidR="00646540" w:rsidRPr="00646540" w:rsidRDefault="00646540" w:rsidP="00646540">
            <w:pPr>
              <w:spacing w:before="0" w:after="0" w:line="240" w:lineRule="auto"/>
              <w:jc w:val="center"/>
              <w:rPr>
                <w:ins w:id="91390" w:author="pete jones" w:date="2022-01-11T16:56:00Z"/>
                <w:rFonts w:ascii="Calibri" w:hAnsi="Calibri" w:cs="Calibri"/>
                <w:color w:val="000000"/>
                <w:sz w:val="22"/>
                <w:szCs w:val="22"/>
              </w:rPr>
            </w:pPr>
            <w:ins w:id="91391"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7150416" w14:textId="77777777" w:rsidR="00646540" w:rsidRPr="00646540" w:rsidRDefault="00646540" w:rsidP="00646540">
            <w:pPr>
              <w:spacing w:before="0" w:after="0" w:line="240" w:lineRule="auto"/>
              <w:jc w:val="left"/>
              <w:rPr>
                <w:ins w:id="91392" w:author="pete jones" w:date="2022-01-11T16:56:00Z"/>
                <w:rFonts w:ascii="Calibri" w:hAnsi="Calibri" w:cs="Calibri"/>
                <w:color w:val="000000"/>
                <w:sz w:val="22"/>
                <w:szCs w:val="22"/>
              </w:rPr>
            </w:pPr>
            <w:ins w:id="91393" w:author="pete jones" w:date="2022-01-11T16:56:00Z">
              <w:r w:rsidRPr="00646540">
                <w:rPr>
                  <w:rFonts w:ascii="Calibri" w:hAnsi="Calibri" w:cs="Calibri"/>
                  <w:color w:val="000000"/>
                  <w:sz w:val="22"/>
                  <w:szCs w:val="22"/>
                </w:rPr>
                <w:t>ME3622 - Mechanical Engineering Structures</w:t>
              </w:r>
            </w:ins>
          </w:p>
        </w:tc>
        <w:tc>
          <w:tcPr>
            <w:tcW w:w="432" w:type="dxa"/>
            <w:tcBorders>
              <w:top w:val="nil"/>
              <w:left w:val="nil"/>
              <w:bottom w:val="single" w:sz="4" w:space="0" w:color="auto"/>
              <w:right w:val="single" w:sz="4" w:space="0" w:color="auto"/>
            </w:tcBorders>
            <w:shd w:val="clear" w:color="auto" w:fill="auto"/>
            <w:noWrap/>
            <w:vAlign w:val="bottom"/>
            <w:hideMark/>
          </w:tcPr>
          <w:p w14:paraId="1C4A6C5A" w14:textId="77777777" w:rsidR="00646540" w:rsidRPr="00646540" w:rsidRDefault="00646540" w:rsidP="00646540">
            <w:pPr>
              <w:spacing w:before="0" w:after="0" w:line="240" w:lineRule="auto"/>
              <w:jc w:val="center"/>
              <w:rPr>
                <w:ins w:id="91394" w:author="pete jones" w:date="2022-01-11T16:56:00Z"/>
                <w:rFonts w:ascii="Calibri" w:hAnsi="Calibri" w:cs="Calibri"/>
                <w:color w:val="000000"/>
                <w:sz w:val="22"/>
                <w:szCs w:val="22"/>
              </w:rPr>
            </w:pPr>
            <w:ins w:id="91395" w:author="pete jones" w:date="2022-01-11T16:56: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E2B808D" w14:textId="77777777" w:rsidR="00646540" w:rsidRPr="00646540" w:rsidRDefault="00646540" w:rsidP="00646540">
            <w:pPr>
              <w:spacing w:before="0" w:after="0" w:line="240" w:lineRule="auto"/>
              <w:jc w:val="center"/>
              <w:rPr>
                <w:ins w:id="91396" w:author="pete jones" w:date="2022-01-11T16:56:00Z"/>
                <w:rFonts w:ascii="Calibri" w:hAnsi="Calibri" w:cs="Calibri"/>
                <w:color w:val="000000"/>
                <w:sz w:val="22"/>
                <w:szCs w:val="22"/>
              </w:rPr>
            </w:pPr>
            <w:ins w:id="91397"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15EF827C" w14:textId="77777777" w:rsidR="00646540" w:rsidRPr="00646540" w:rsidRDefault="00646540" w:rsidP="00646540">
            <w:pPr>
              <w:spacing w:before="0" w:after="0" w:line="240" w:lineRule="auto"/>
              <w:jc w:val="center"/>
              <w:rPr>
                <w:ins w:id="91398" w:author="pete jones" w:date="2022-01-11T16:56:00Z"/>
                <w:rFonts w:ascii="Calibri" w:hAnsi="Calibri" w:cs="Calibri"/>
                <w:color w:val="000000"/>
                <w:sz w:val="22"/>
                <w:szCs w:val="22"/>
              </w:rPr>
            </w:pPr>
            <w:ins w:id="91399"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6D79D5" w14:textId="77777777" w:rsidR="00646540" w:rsidRPr="00646540" w:rsidRDefault="00646540" w:rsidP="00646540">
            <w:pPr>
              <w:spacing w:before="0" w:after="0" w:line="240" w:lineRule="auto"/>
              <w:jc w:val="center"/>
              <w:rPr>
                <w:ins w:id="91400" w:author="pete jones" w:date="2022-01-11T16:56:00Z"/>
                <w:rFonts w:ascii="Calibri" w:hAnsi="Calibri" w:cs="Calibri"/>
                <w:color w:val="000000"/>
                <w:sz w:val="22"/>
                <w:szCs w:val="22"/>
              </w:rPr>
            </w:pPr>
            <w:ins w:id="91401"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E7AF5B" w14:textId="77777777" w:rsidR="00646540" w:rsidRPr="00646540" w:rsidRDefault="00646540" w:rsidP="00646540">
            <w:pPr>
              <w:spacing w:before="0" w:after="0" w:line="240" w:lineRule="auto"/>
              <w:jc w:val="center"/>
              <w:rPr>
                <w:ins w:id="91402" w:author="pete jones" w:date="2022-01-11T16:56:00Z"/>
                <w:rFonts w:ascii="Calibri" w:hAnsi="Calibri" w:cs="Calibri"/>
                <w:color w:val="000000"/>
                <w:sz w:val="22"/>
                <w:szCs w:val="22"/>
              </w:rPr>
            </w:pPr>
            <w:ins w:id="91403"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3EFAC5" w14:textId="77777777" w:rsidR="00646540" w:rsidRPr="00646540" w:rsidRDefault="00646540" w:rsidP="00646540">
            <w:pPr>
              <w:spacing w:before="0" w:after="0" w:line="240" w:lineRule="auto"/>
              <w:jc w:val="center"/>
              <w:rPr>
                <w:ins w:id="91404" w:author="pete jones" w:date="2022-01-11T16:56:00Z"/>
                <w:rFonts w:ascii="Calibri" w:hAnsi="Calibri" w:cs="Calibri"/>
                <w:color w:val="000000"/>
                <w:sz w:val="22"/>
                <w:szCs w:val="22"/>
              </w:rPr>
            </w:pPr>
            <w:ins w:id="9140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2720B2" w14:textId="77777777" w:rsidR="00646540" w:rsidRPr="00646540" w:rsidRDefault="00646540" w:rsidP="00646540">
            <w:pPr>
              <w:spacing w:before="0" w:after="0" w:line="240" w:lineRule="auto"/>
              <w:jc w:val="center"/>
              <w:rPr>
                <w:ins w:id="91406" w:author="pete jones" w:date="2022-01-11T16:56:00Z"/>
                <w:rFonts w:ascii="Calibri" w:hAnsi="Calibri" w:cs="Calibri"/>
                <w:color w:val="000000"/>
                <w:sz w:val="22"/>
                <w:szCs w:val="22"/>
              </w:rPr>
            </w:pPr>
            <w:ins w:id="9140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1E314B" w14:textId="77777777" w:rsidR="00646540" w:rsidRPr="00646540" w:rsidRDefault="00646540" w:rsidP="00646540">
            <w:pPr>
              <w:spacing w:before="0" w:after="0" w:line="240" w:lineRule="auto"/>
              <w:jc w:val="center"/>
              <w:rPr>
                <w:ins w:id="91408" w:author="pete jones" w:date="2022-01-11T16:56:00Z"/>
                <w:rFonts w:ascii="Calibri" w:hAnsi="Calibri" w:cs="Calibri"/>
                <w:color w:val="000000"/>
                <w:sz w:val="22"/>
                <w:szCs w:val="22"/>
              </w:rPr>
            </w:pPr>
            <w:ins w:id="9140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55E1EA" w14:textId="77777777" w:rsidR="00646540" w:rsidRPr="00646540" w:rsidRDefault="00646540" w:rsidP="00646540">
            <w:pPr>
              <w:spacing w:before="0" w:after="0" w:line="240" w:lineRule="auto"/>
              <w:jc w:val="center"/>
              <w:rPr>
                <w:ins w:id="91410" w:author="pete jones" w:date="2022-01-11T16:56:00Z"/>
                <w:rFonts w:ascii="Calibri" w:hAnsi="Calibri" w:cs="Calibri"/>
                <w:color w:val="000000"/>
                <w:sz w:val="22"/>
                <w:szCs w:val="22"/>
              </w:rPr>
            </w:pPr>
            <w:ins w:id="9141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C8956B" w14:textId="77777777" w:rsidR="00646540" w:rsidRPr="00646540" w:rsidRDefault="00646540" w:rsidP="00646540">
            <w:pPr>
              <w:spacing w:before="0" w:after="0" w:line="240" w:lineRule="auto"/>
              <w:jc w:val="center"/>
              <w:rPr>
                <w:ins w:id="91412" w:author="pete jones" w:date="2022-01-11T16:56:00Z"/>
                <w:rFonts w:ascii="Calibri" w:hAnsi="Calibri" w:cs="Calibri"/>
                <w:color w:val="000000"/>
                <w:sz w:val="22"/>
                <w:szCs w:val="22"/>
              </w:rPr>
            </w:pPr>
            <w:ins w:id="9141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18E152" w14:textId="77777777" w:rsidR="00646540" w:rsidRPr="00646540" w:rsidRDefault="00646540" w:rsidP="00646540">
            <w:pPr>
              <w:spacing w:before="0" w:after="0" w:line="240" w:lineRule="auto"/>
              <w:jc w:val="center"/>
              <w:rPr>
                <w:ins w:id="91414" w:author="pete jones" w:date="2022-01-11T16:56:00Z"/>
                <w:rFonts w:ascii="Calibri" w:hAnsi="Calibri" w:cs="Calibri"/>
                <w:color w:val="000000"/>
                <w:sz w:val="22"/>
                <w:szCs w:val="22"/>
              </w:rPr>
            </w:pPr>
            <w:ins w:id="91415"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988CA26" w14:textId="77777777" w:rsidR="00646540" w:rsidRPr="00646540" w:rsidRDefault="00646540" w:rsidP="00646540">
            <w:pPr>
              <w:spacing w:before="0" w:after="0" w:line="240" w:lineRule="auto"/>
              <w:jc w:val="center"/>
              <w:rPr>
                <w:ins w:id="91416" w:author="pete jones" w:date="2022-01-11T16:56:00Z"/>
                <w:rFonts w:ascii="Calibri" w:hAnsi="Calibri" w:cs="Calibri"/>
                <w:color w:val="000000"/>
                <w:sz w:val="22"/>
                <w:szCs w:val="22"/>
              </w:rPr>
            </w:pPr>
            <w:ins w:id="91417" w:author="pete jones" w:date="2022-01-11T16:56:00Z">
              <w:r w:rsidRPr="00646540">
                <w:rPr>
                  <w:rFonts w:ascii="Calibri" w:hAnsi="Calibri" w:cs="Calibri"/>
                  <w:color w:val="000000"/>
                  <w:sz w:val="22"/>
                  <w:szCs w:val="22"/>
                </w:rPr>
                <w:t> </w:t>
              </w:r>
            </w:ins>
          </w:p>
        </w:tc>
      </w:tr>
      <w:tr w:rsidR="00646540" w:rsidRPr="00646540" w14:paraId="57DC8632" w14:textId="77777777" w:rsidTr="00646540">
        <w:trPr>
          <w:trHeight w:val="300"/>
          <w:ins w:id="91418"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2BEB116" w14:textId="77777777" w:rsidR="00646540" w:rsidRPr="00646540" w:rsidRDefault="00646540" w:rsidP="00646540">
            <w:pPr>
              <w:spacing w:before="0" w:after="0" w:line="240" w:lineRule="auto"/>
              <w:jc w:val="center"/>
              <w:rPr>
                <w:ins w:id="91419" w:author="pete jones" w:date="2022-01-11T16:56:00Z"/>
                <w:rFonts w:ascii="Calibri" w:hAnsi="Calibri" w:cs="Calibri"/>
                <w:color w:val="000000"/>
                <w:sz w:val="22"/>
                <w:szCs w:val="22"/>
              </w:rPr>
            </w:pPr>
            <w:ins w:id="91420"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89C69EB" w14:textId="77777777" w:rsidR="00646540" w:rsidRPr="00646540" w:rsidRDefault="00646540" w:rsidP="00646540">
            <w:pPr>
              <w:spacing w:before="0" w:after="0" w:line="240" w:lineRule="auto"/>
              <w:jc w:val="left"/>
              <w:rPr>
                <w:ins w:id="91421" w:author="pete jones" w:date="2022-01-11T16:56:00Z"/>
                <w:rFonts w:ascii="Calibri" w:hAnsi="Calibri" w:cs="Calibri"/>
                <w:color w:val="000000"/>
                <w:sz w:val="22"/>
                <w:szCs w:val="22"/>
              </w:rPr>
            </w:pPr>
            <w:ins w:id="91422" w:author="pete jones" w:date="2022-01-11T16:56:00Z">
              <w:r w:rsidRPr="00646540">
                <w:rPr>
                  <w:rFonts w:ascii="Calibri" w:hAnsi="Calibri" w:cs="Calibri"/>
                  <w:color w:val="000000"/>
                  <w:sz w:val="22"/>
                  <w:szCs w:val="22"/>
                </w:rPr>
                <w:t>ME3620 - Major Individual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73981670" w14:textId="77777777" w:rsidR="00646540" w:rsidRPr="00646540" w:rsidRDefault="00646540" w:rsidP="00646540">
            <w:pPr>
              <w:spacing w:before="0" w:after="0" w:line="240" w:lineRule="auto"/>
              <w:jc w:val="center"/>
              <w:rPr>
                <w:ins w:id="91423" w:author="pete jones" w:date="2022-01-11T16:56:00Z"/>
                <w:rFonts w:ascii="Calibri" w:hAnsi="Calibri" w:cs="Calibri"/>
                <w:color w:val="000000"/>
                <w:sz w:val="22"/>
                <w:szCs w:val="22"/>
              </w:rPr>
            </w:pPr>
            <w:ins w:id="91424" w:author="pete jones" w:date="2022-01-11T16:56: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CA1BE20" w14:textId="77777777" w:rsidR="00646540" w:rsidRPr="00646540" w:rsidRDefault="00646540" w:rsidP="00646540">
            <w:pPr>
              <w:spacing w:before="0" w:after="0" w:line="240" w:lineRule="auto"/>
              <w:jc w:val="center"/>
              <w:rPr>
                <w:ins w:id="91425" w:author="pete jones" w:date="2022-01-11T16:56:00Z"/>
                <w:rFonts w:ascii="Calibri" w:hAnsi="Calibri" w:cs="Calibri"/>
                <w:color w:val="000000"/>
                <w:sz w:val="22"/>
                <w:szCs w:val="22"/>
              </w:rPr>
            </w:pPr>
            <w:ins w:id="91426" w:author="pete jones" w:date="2022-01-11T16:56:00Z">
              <w:r w:rsidRPr="00646540">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540799C8" w14:textId="77777777" w:rsidR="00646540" w:rsidRPr="00646540" w:rsidRDefault="00646540" w:rsidP="00646540">
            <w:pPr>
              <w:spacing w:before="0" w:after="0" w:line="240" w:lineRule="auto"/>
              <w:jc w:val="center"/>
              <w:rPr>
                <w:ins w:id="91427" w:author="pete jones" w:date="2022-01-11T16:56:00Z"/>
                <w:rFonts w:ascii="Calibri" w:hAnsi="Calibri" w:cs="Calibri"/>
                <w:color w:val="000000"/>
                <w:sz w:val="22"/>
                <w:szCs w:val="22"/>
              </w:rPr>
            </w:pPr>
            <w:ins w:id="91428"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A3646C" w14:textId="77777777" w:rsidR="00646540" w:rsidRPr="00646540" w:rsidRDefault="00646540" w:rsidP="00646540">
            <w:pPr>
              <w:spacing w:before="0" w:after="0" w:line="240" w:lineRule="auto"/>
              <w:jc w:val="center"/>
              <w:rPr>
                <w:ins w:id="91429" w:author="pete jones" w:date="2022-01-11T16:56:00Z"/>
                <w:rFonts w:ascii="Calibri" w:hAnsi="Calibri" w:cs="Calibri"/>
                <w:color w:val="000000"/>
                <w:sz w:val="22"/>
                <w:szCs w:val="22"/>
              </w:rPr>
            </w:pPr>
            <w:ins w:id="91430"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506A1D" w14:textId="77777777" w:rsidR="00646540" w:rsidRPr="00646540" w:rsidRDefault="00646540" w:rsidP="00646540">
            <w:pPr>
              <w:spacing w:before="0" w:after="0" w:line="240" w:lineRule="auto"/>
              <w:jc w:val="center"/>
              <w:rPr>
                <w:ins w:id="91431" w:author="pete jones" w:date="2022-01-11T16:56:00Z"/>
                <w:rFonts w:ascii="Calibri" w:hAnsi="Calibri" w:cs="Calibri"/>
                <w:color w:val="000000"/>
                <w:sz w:val="22"/>
                <w:szCs w:val="22"/>
              </w:rPr>
            </w:pPr>
            <w:ins w:id="91432"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039D12" w14:textId="77777777" w:rsidR="00646540" w:rsidRPr="00646540" w:rsidRDefault="00646540" w:rsidP="00646540">
            <w:pPr>
              <w:spacing w:before="0" w:after="0" w:line="240" w:lineRule="auto"/>
              <w:jc w:val="center"/>
              <w:rPr>
                <w:ins w:id="91433" w:author="pete jones" w:date="2022-01-11T16:56:00Z"/>
                <w:rFonts w:ascii="Calibri" w:hAnsi="Calibri" w:cs="Calibri"/>
                <w:color w:val="000000"/>
                <w:sz w:val="22"/>
                <w:szCs w:val="22"/>
              </w:rPr>
            </w:pPr>
            <w:ins w:id="91434"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ADA0C5" w14:textId="77777777" w:rsidR="00646540" w:rsidRPr="00646540" w:rsidRDefault="00646540" w:rsidP="00646540">
            <w:pPr>
              <w:spacing w:before="0" w:after="0" w:line="240" w:lineRule="auto"/>
              <w:jc w:val="center"/>
              <w:rPr>
                <w:ins w:id="91435" w:author="pete jones" w:date="2022-01-11T16:56:00Z"/>
                <w:rFonts w:ascii="Calibri" w:hAnsi="Calibri" w:cs="Calibri"/>
                <w:color w:val="000000"/>
                <w:sz w:val="22"/>
                <w:szCs w:val="22"/>
              </w:rPr>
            </w:pPr>
            <w:ins w:id="91436"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FD6841" w14:textId="77777777" w:rsidR="00646540" w:rsidRPr="00646540" w:rsidRDefault="00646540" w:rsidP="00646540">
            <w:pPr>
              <w:spacing w:before="0" w:after="0" w:line="240" w:lineRule="auto"/>
              <w:jc w:val="center"/>
              <w:rPr>
                <w:ins w:id="91437" w:author="pete jones" w:date="2022-01-11T16:56:00Z"/>
                <w:rFonts w:ascii="Calibri" w:hAnsi="Calibri" w:cs="Calibri"/>
                <w:color w:val="000000"/>
                <w:sz w:val="22"/>
                <w:szCs w:val="22"/>
              </w:rPr>
            </w:pPr>
            <w:ins w:id="91438"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95526B" w14:textId="77777777" w:rsidR="00646540" w:rsidRPr="00646540" w:rsidRDefault="00646540" w:rsidP="00646540">
            <w:pPr>
              <w:spacing w:before="0" w:after="0" w:line="240" w:lineRule="auto"/>
              <w:jc w:val="center"/>
              <w:rPr>
                <w:ins w:id="91439" w:author="pete jones" w:date="2022-01-11T16:56:00Z"/>
                <w:rFonts w:ascii="Calibri" w:hAnsi="Calibri" w:cs="Calibri"/>
                <w:color w:val="000000"/>
                <w:sz w:val="22"/>
                <w:szCs w:val="22"/>
              </w:rPr>
            </w:pPr>
            <w:ins w:id="91440"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878D51" w14:textId="77777777" w:rsidR="00646540" w:rsidRPr="00646540" w:rsidRDefault="00646540" w:rsidP="00646540">
            <w:pPr>
              <w:spacing w:before="0" w:after="0" w:line="240" w:lineRule="auto"/>
              <w:jc w:val="center"/>
              <w:rPr>
                <w:ins w:id="91441" w:author="pete jones" w:date="2022-01-11T16:56:00Z"/>
                <w:rFonts w:ascii="Calibri" w:hAnsi="Calibri" w:cs="Calibri"/>
                <w:color w:val="000000"/>
                <w:sz w:val="22"/>
                <w:szCs w:val="22"/>
              </w:rPr>
            </w:pPr>
            <w:ins w:id="91442"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4529FA" w14:textId="77777777" w:rsidR="00646540" w:rsidRPr="00646540" w:rsidRDefault="00646540" w:rsidP="00646540">
            <w:pPr>
              <w:spacing w:before="0" w:after="0" w:line="240" w:lineRule="auto"/>
              <w:jc w:val="center"/>
              <w:rPr>
                <w:ins w:id="91443" w:author="pete jones" w:date="2022-01-11T16:56:00Z"/>
                <w:rFonts w:ascii="Calibri" w:hAnsi="Calibri" w:cs="Calibri"/>
                <w:color w:val="000000"/>
                <w:sz w:val="22"/>
                <w:szCs w:val="22"/>
              </w:rPr>
            </w:pPr>
            <w:ins w:id="91444"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B683596" w14:textId="77777777" w:rsidR="00646540" w:rsidRPr="00646540" w:rsidRDefault="00646540" w:rsidP="00646540">
            <w:pPr>
              <w:spacing w:before="0" w:after="0" w:line="240" w:lineRule="auto"/>
              <w:jc w:val="center"/>
              <w:rPr>
                <w:ins w:id="91445" w:author="pete jones" w:date="2022-01-11T16:56:00Z"/>
                <w:rFonts w:ascii="Calibri" w:hAnsi="Calibri" w:cs="Calibri"/>
                <w:color w:val="000000"/>
                <w:sz w:val="22"/>
                <w:szCs w:val="22"/>
              </w:rPr>
            </w:pPr>
            <w:ins w:id="91446" w:author="pete jones" w:date="2022-01-11T16:56:00Z">
              <w:r w:rsidRPr="00646540">
                <w:rPr>
                  <w:rFonts w:ascii="Calibri" w:hAnsi="Calibri" w:cs="Calibri"/>
                  <w:color w:val="000000"/>
                  <w:sz w:val="22"/>
                  <w:szCs w:val="22"/>
                </w:rPr>
                <w:t> </w:t>
              </w:r>
            </w:ins>
          </w:p>
        </w:tc>
      </w:tr>
      <w:tr w:rsidR="00646540" w:rsidRPr="00646540" w14:paraId="79983BF7" w14:textId="77777777" w:rsidTr="00646540">
        <w:trPr>
          <w:trHeight w:val="300"/>
          <w:ins w:id="91447" w:author="pete jones" w:date="2022-01-11T16:5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21509AD" w14:textId="77777777" w:rsidR="00646540" w:rsidRPr="00646540" w:rsidRDefault="00646540" w:rsidP="00646540">
            <w:pPr>
              <w:spacing w:before="0" w:after="0" w:line="240" w:lineRule="auto"/>
              <w:jc w:val="center"/>
              <w:rPr>
                <w:ins w:id="91448" w:author="pete jones" w:date="2022-01-11T16:56:00Z"/>
                <w:rFonts w:ascii="Calibri" w:hAnsi="Calibri" w:cs="Calibri"/>
                <w:color w:val="000000"/>
                <w:sz w:val="22"/>
                <w:szCs w:val="22"/>
              </w:rPr>
            </w:pPr>
            <w:ins w:id="91449" w:author="pete jones" w:date="2022-01-11T16:56: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C20FFB3" w14:textId="77777777" w:rsidR="00646540" w:rsidRPr="00646540" w:rsidRDefault="00646540" w:rsidP="00646540">
            <w:pPr>
              <w:spacing w:before="0" w:after="0" w:line="240" w:lineRule="auto"/>
              <w:jc w:val="left"/>
              <w:rPr>
                <w:ins w:id="91450" w:author="pete jones" w:date="2022-01-11T16:56:00Z"/>
                <w:rFonts w:ascii="Calibri" w:hAnsi="Calibri" w:cs="Calibri"/>
                <w:color w:val="000000"/>
                <w:sz w:val="22"/>
                <w:szCs w:val="22"/>
              </w:rPr>
            </w:pPr>
            <w:ins w:id="91451" w:author="pete jones" w:date="2022-01-11T16:56:00Z">
              <w:r w:rsidRPr="00646540">
                <w:rPr>
                  <w:rFonts w:ascii="Calibri" w:hAnsi="Calibri" w:cs="Calibri"/>
                  <w:color w:val="000000"/>
                  <w:sz w:val="22"/>
                  <w:szCs w:val="22"/>
                </w:rPr>
                <w:t>ME3619 - Sustainable Engineering Management and Practice</w:t>
              </w:r>
            </w:ins>
          </w:p>
        </w:tc>
        <w:tc>
          <w:tcPr>
            <w:tcW w:w="432" w:type="dxa"/>
            <w:tcBorders>
              <w:top w:val="nil"/>
              <w:left w:val="nil"/>
              <w:bottom w:val="single" w:sz="4" w:space="0" w:color="auto"/>
              <w:right w:val="single" w:sz="4" w:space="0" w:color="auto"/>
            </w:tcBorders>
            <w:shd w:val="clear" w:color="auto" w:fill="auto"/>
            <w:noWrap/>
            <w:vAlign w:val="bottom"/>
            <w:hideMark/>
          </w:tcPr>
          <w:p w14:paraId="58FE454D" w14:textId="77777777" w:rsidR="00646540" w:rsidRPr="00646540" w:rsidRDefault="00646540" w:rsidP="00646540">
            <w:pPr>
              <w:spacing w:before="0" w:after="0" w:line="240" w:lineRule="auto"/>
              <w:jc w:val="center"/>
              <w:rPr>
                <w:ins w:id="91452" w:author="pete jones" w:date="2022-01-11T16:56:00Z"/>
                <w:rFonts w:ascii="Calibri" w:hAnsi="Calibri" w:cs="Calibri"/>
                <w:color w:val="000000"/>
                <w:sz w:val="22"/>
                <w:szCs w:val="22"/>
              </w:rPr>
            </w:pPr>
            <w:ins w:id="91453" w:author="pete jones" w:date="2022-01-11T16:56: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DB57B8F" w14:textId="77777777" w:rsidR="00646540" w:rsidRPr="00646540" w:rsidRDefault="00646540" w:rsidP="00646540">
            <w:pPr>
              <w:spacing w:before="0" w:after="0" w:line="240" w:lineRule="auto"/>
              <w:jc w:val="center"/>
              <w:rPr>
                <w:ins w:id="91454" w:author="pete jones" w:date="2022-01-11T16:56:00Z"/>
                <w:rFonts w:ascii="Calibri" w:hAnsi="Calibri" w:cs="Calibri"/>
                <w:color w:val="000000"/>
                <w:sz w:val="22"/>
                <w:szCs w:val="22"/>
              </w:rPr>
            </w:pPr>
            <w:ins w:id="91455" w:author="pete jones" w:date="2022-01-11T16:56:00Z">
              <w:r w:rsidRPr="00646540">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2651D599" w14:textId="77777777" w:rsidR="00646540" w:rsidRPr="00646540" w:rsidRDefault="00646540" w:rsidP="00646540">
            <w:pPr>
              <w:spacing w:before="0" w:after="0" w:line="240" w:lineRule="auto"/>
              <w:jc w:val="center"/>
              <w:rPr>
                <w:ins w:id="91456" w:author="pete jones" w:date="2022-01-11T16:56:00Z"/>
                <w:rFonts w:ascii="Calibri" w:hAnsi="Calibri" w:cs="Calibri"/>
                <w:color w:val="000000"/>
                <w:sz w:val="22"/>
                <w:szCs w:val="22"/>
              </w:rPr>
            </w:pPr>
            <w:ins w:id="91457"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7C0E59" w14:textId="77777777" w:rsidR="00646540" w:rsidRPr="00646540" w:rsidRDefault="00646540" w:rsidP="00646540">
            <w:pPr>
              <w:spacing w:before="0" w:after="0" w:line="240" w:lineRule="auto"/>
              <w:jc w:val="center"/>
              <w:rPr>
                <w:ins w:id="91458" w:author="pete jones" w:date="2022-01-11T16:56:00Z"/>
                <w:rFonts w:ascii="Calibri" w:hAnsi="Calibri" w:cs="Calibri"/>
                <w:color w:val="000000"/>
                <w:sz w:val="22"/>
                <w:szCs w:val="22"/>
              </w:rPr>
            </w:pPr>
            <w:ins w:id="91459"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3F35EA" w14:textId="77777777" w:rsidR="00646540" w:rsidRPr="00646540" w:rsidRDefault="00646540" w:rsidP="00646540">
            <w:pPr>
              <w:spacing w:before="0" w:after="0" w:line="240" w:lineRule="auto"/>
              <w:jc w:val="center"/>
              <w:rPr>
                <w:ins w:id="91460" w:author="pete jones" w:date="2022-01-11T16:56:00Z"/>
                <w:rFonts w:ascii="Calibri" w:hAnsi="Calibri" w:cs="Calibri"/>
                <w:color w:val="000000"/>
                <w:sz w:val="22"/>
                <w:szCs w:val="22"/>
              </w:rPr>
            </w:pPr>
            <w:ins w:id="91461" w:author="pete jones" w:date="2022-01-11T16:56: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0413B8" w14:textId="77777777" w:rsidR="00646540" w:rsidRPr="00646540" w:rsidRDefault="00646540" w:rsidP="00646540">
            <w:pPr>
              <w:spacing w:before="0" w:after="0" w:line="240" w:lineRule="auto"/>
              <w:jc w:val="center"/>
              <w:rPr>
                <w:ins w:id="91462" w:author="pete jones" w:date="2022-01-11T16:56:00Z"/>
                <w:rFonts w:ascii="Calibri" w:hAnsi="Calibri" w:cs="Calibri"/>
                <w:color w:val="000000"/>
                <w:sz w:val="22"/>
                <w:szCs w:val="22"/>
              </w:rPr>
            </w:pPr>
            <w:ins w:id="91463"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755F26" w14:textId="77777777" w:rsidR="00646540" w:rsidRPr="00646540" w:rsidRDefault="00646540" w:rsidP="00646540">
            <w:pPr>
              <w:spacing w:before="0" w:after="0" w:line="240" w:lineRule="auto"/>
              <w:jc w:val="center"/>
              <w:rPr>
                <w:ins w:id="91464" w:author="pete jones" w:date="2022-01-11T16:56:00Z"/>
                <w:rFonts w:ascii="Calibri" w:hAnsi="Calibri" w:cs="Calibri"/>
                <w:color w:val="000000"/>
                <w:sz w:val="22"/>
                <w:szCs w:val="22"/>
              </w:rPr>
            </w:pPr>
            <w:ins w:id="91465"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CFFE76" w14:textId="77777777" w:rsidR="00646540" w:rsidRPr="00646540" w:rsidRDefault="00646540" w:rsidP="00646540">
            <w:pPr>
              <w:spacing w:before="0" w:after="0" w:line="240" w:lineRule="auto"/>
              <w:jc w:val="center"/>
              <w:rPr>
                <w:ins w:id="91466" w:author="pete jones" w:date="2022-01-11T16:56:00Z"/>
                <w:rFonts w:ascii="Calibri" w:hAnsi="Calibri" w:cs="Calibri"/>
                <w:color w:val="000000"/>
                <w:sz w:val="22"/>
                <w:szCs w:val="22"/>
              </w:rPr>
            </w:pPr>
            <w:ins w:id="91467"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61BD8C" w14:textId="77777777" w:rsidR="00646540" w:rsidRPr="00646540" w:rsidRDefault="00646540" w:rsidP="00646540">
            <w:pPr>
              <w:spacing w:before="0" w:after="0" w:line="240" w:lineRule="auto"/>
              <w:jc w:val="center"/>
              <w:rPr>
                <w:ins w:id="91468" w:author="pete jones" w:date="2022-01-11T16:56:00Z"/>
                <w:rFonts w:ascii="Calibri" w:hAnsi="Calibri" w:cs="Calibri"/>
                <w:color w:val="000000"/>
                <w:sz w:val="22"/>
                <w:szCs w:val="22"/>
              </w:rPr>
            </w:pPr>
            <w:ins w:id="91469"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B1850B" w14:textId="77777777" w:rsidR="00646540" w:rsidRPr="00646540" w:rsidRDefault="00646540" w:rsidP="00646540">
            <w:pPr>
              <w:spacing w:before="0" w:after="0" w:line="240" w:lineRule="auto"/>
              <w:jc w:val="center"/>
              <w:rPr>
                <w:ins w:id="91470" w:author="pete jones" w:date="2022-01-11T16:56:00Z"/>
                <w:rFonts w:ascii="Calibri" w:hAnsi="Calibri" w:cs="Calibri"/>
                <w:color w:val="000000"/>
                <w:sz w:val="22"/>
                <w:szCs w:val="22"/>
              </w:rPr>
            </w:pPr>
            <w:ins w:id="91471" w:author="pete jones" w:date="2022-01-11T16:56: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49C106" w14:textId="77777777" w:rsidR="00646540" w:rsidRPr="00646540" w:rsidRDefault="00646540" w:rsidP="00646540">
            <w:pPr>
              <w:spacing w:before="0" w:after="0" w:line="240" w:lineRule="auto"/>
              <w:jc w:val="center"/>
              <w:rPr>
                <w:ins w:id="91472" w:author="pete jones" w:date="2022-01-11T16:56:00Z"/>
                <w:rFonts w:ascii="Calibri" w:hAnsi="Calibri" w:cs="Calibri"/>
                <w:color w:val="000000"/>
                <w:sz w:val="22"/>
                <w:szCs w:val="22"/>
              </w:rPr>
            </w:pPr>
            <w:ins w:id="91473" w:author="pete jones" w:date="2022-01-11T16:56: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D7EEEB4" w14:textId="77777777" w:rsidR="00646540" w:rsidRPr="00646540" w:rsidRDefault="00646540" w:rsidP="00646540">
            <w:pPr>
              <w:spacing w:before="0" w:after="0" w:line="240" w:lineRule="auto"/>
              <w:jc w:val="center"/>
              <w:rPr>
                <w:ins w:id="91474" w:author="pete jones" w:date="2022-01-11T16:56:00Z"/>
                <w:rFonts w:ascii="Calibri" w:hAnsi="Calibri" w:cs="Calibri"/>
                <w:color w:val="000000"/>
                <w:sz w:val="22"/>
                <w:szCs w:val="22"/>
              </w:rPr>
            </w:pPr>
            <w:ins w:id="91475" w:author="pete jones" w:date="2022-01-11T16:56:00Z">
              <w:r w:rsidRPr="00646540">
                <w:rPr>
                  <w:rFonts w:ascii="Calibri" w:hAnsi="Calibri" w:cs="Calibri"/>
                  <w:color w:val="000000"/>
                  <w:sz w:val="22"/>
                  <w:szCs w:val="22"/>
                </w:rPr>
                <w:t> </w:t>
              </w:r>
            </w:ins>
          </w:p>
        </w:tc>
      </w:tr>
    </w:tbl>
    <w:p w14:paraId="49E28AA5" w14:textId="72CD00F2" w:rsidR="00646540" w:rsidRDefault="00646540" w:rsidP="00406988">
      <w:pPr>
        <w:jc w:val="left"/>
        <w:rPr>
          <w:ins w:id="91476" w:author="pete jones" w:date="2022-01-11T16:56: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646540" w:rsidRPr="00646540" w14:paraId="4081F0CD" w14:textId="77777777" w:rsidTr="00646540">
        <w:trPr>
          <w:trHeight w:val="300"/>
          <w:ins w:id="91477" w:author="pete jones" w:date="2022-01-11T16:57:00Z"/>
        </w:trPr>
        <w:tc>
          <w:tcPr>
            <w:tcW w:w="400" w:type="dxa"/>
            <w:tcBorders>
              <w:top w:val="nil"/>
              <w:left w:val="nil"/>
              <w:bottom w:val="nil"/>
              <w:right w:val="nil"/>
            </w:tcBorders>
            <w:shd w:val="clear" w:color="auto" w:fill="auto"/>
            <w:noWrap/>
            <w:vAlign w:val="center"/>
            <w:hideMark/>
          </w:tcPr>
          <w:p w14:paraId="69A54A59" w14:textId="77777777" w:rsidR="00646540" w:rsidRPr="00646540" w:rsidRDefault="00646540" w:rsidP="00646540">
            <w:pPr>
              <w:spacing w:before="0" w:after="0" w:line="240" w:lineRule="auto"/>
              <w:jc w:val="left"/>
              <w:rPr>
                <w:ins w:id="91478" w:author="pete jones" w:date="2022-01-11T16:57: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52215FF" w14:textId="77777777" w:rsidR="00646540" w:rsidRPr="00646540" w:rsidRDefault="00646540" w:rsidP="00646540">
            <w:pPr>
              <w:spacing w:before="0" w:after="0" w:line="240" w:lineRule="auto"/>
              <w:jc w:val="center"/>
              <w:rPr>
                <w:ins w:id="91479" w:author="pete jones" w:date="2022-01-11T16:57:00Z"/>
                <w:rFonts w:ascii="Calibri" w:hAnsi="Calibri" w:cs="Calibri"/>
                <w:b/>
                <w:bCs/>
                <w:color w:val="000000"/>
                <w:sz w:val="32"/>
                <w:szCs w:val="32"/>
              </w:rPr>
            </w:pPr>
            <w:ins w:id="91480" w:author="pete jones" w:date="2022-01-11T16:57:00Z">
              <w:r w:rsidRPr="00646540">
                <w:rPr>
                  <w:rFonts w:ascii="Calibri" w:hAnsi="Calibri" w:cs="Calibri"/>
                  <w:b/>
                  <w:bCs/>
                  <w:color w:val="000000"/>
                  <w:sz w:val="32"/>
                  <w:szCs w:val="32"/>
                </w:rPr>
                <w:t>The University of Northampt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7B28D10" w14:textId="77777777" w:rsidR="00646540" w:rsidRPr="00646540" w:rsidRDefault="00646540" w:rsidP="00646540">
            <w:pPr>
              <w:spacing w:before="0" w:after="0" w:line="240" w:lineRule="auto"/>
              <w:jc w:val="right"/>
              <w:rPr>
                <w:ins w:id="91481" w:author="pete jones" w:date="2022-01-11T16:57:00Z"/>
                <w:rFonts w:ascii="Calibri" w:hAnsi="Calibri" w:cs="Calibri"/>
                <w:color w:val="000000"/>
                <w:sz w:val="22"/>
                <w:szCs w:val="22"/>
              </w:rPr>
            </w:pPr>
            <w:ins w:id="91482" w:author="pete jones" w:date="2022-01-11T16:57:00Z">
              <w:r w:rsidRPr="0064654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7DA65D8" w14:textId="77777777" w:rsidR="00646540" w:rsidRPr="00646540" w:rsidRDefault="00646540" w:rsidP="00646540">
            <w:pPr>
              <w:spacing w:before="0" w:after="0" w:line="240" w:lineRule="auto"/>
              <w:jc w:val="center"/>
              <w:rPr>
                <w:ins w:id="91483" w:author="pete jones" w:date="2022-01-11T16:57:00Z"/>
                <w:rFonts w:ascii="Calibri" w:hAnsi="Calibri" w:cs="Calibri"/>
                <w:color w:val="000000"/>
                <w:sz w:val="22"/>
                <w:szCs w:val="22"/>
              </w:rPr>
            </w:pPr>
            <w:ins w:id="91484" w:author="pete jones" w:date="2022-01-11T16:57:00Z">
              <w:r w:rsidRPr="00646540">
                <w:rPr>
                  <w:rFonts w:ascii="Calibri" w:hAnsi="Calibri" w:cs="Calibri"/>
                  <w:color w:val="000000"/>
                  <w:sz w:val="22"/>
                  <w:szCs w:val="22"/>
                </w:rPr>
                <w:t>90</w:t>
              </w:r>
            </w:ins>
          </w:p>
        </w:tc>
      </w:tr>
      <w:tr w:rsidR="00646540" w:rsidRPr="00646540" w14:paraId="679B19C9" w14:textId="77777777" w:rsidTr="00646540">
        <w:trPr>
          <w:trHeight w:val="315"/>
          <w:ins w:id="91485" w:author="pete jones" w:date="2022-01-11T16:57:00Z"/>
        </w:trPr>
        <w:tc>
          <w:tcPr>
            <w:tcW w:w="400" w:type="dxa"/>
            <w:tcBorders>
              <w:top w:val="nil"/>
              <w:left w:val="nil"/>
              <w:bottom w:val="nil"/>
              <w:right w:val="nil"/>
            </w:tcBorders>
            <w:shd w:val="clear" w:color="auto" w:fill="auto"/>
            <w:noWrap/>
            <w:vAlign w:val="center"/>
            <w:hideMark/>
          </w:tcPr>
          <w:p w14:paraId="53FFC070" w14:textId="77777777" w:rsidR="00646540" w:rsidRPr="00646540" w:rsidRDefault="00646540" w:rsidP="00646540">
            <w:pPr>
              <w:spacing w:before="0" w:after="0" w:line="240" w:lineRule="auto"/>
              <w:jc w:val="center"/>
              <w:rPr>
                <w:ins w:id="91486" w:author="pete jones" w:date="2022-01-11T16:5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5866BF8" w14:textId="77777777" w:rsidR="00646540" w:rsidRPr="00646540" w:rsidRDefault="00646540" w:rsidP="00646540">
            <w:pPr>
              <w:spacing w:before="0" w:after="0" w:line="240" w:lineRule="auto"/>
              <w:jc w:val="left"/>
              <w:rPr>
                <w:ins w:id="91487" w:author="pete jones" w:date="2022-01-11T16:57: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0E8D66B" w14:textId="77777777" w:rsidR="00646540" w:rsidRPr="00646540" w:rsidRDefault="00646540" w:rsidP="00646540">
            <w:pPr>
              <w:spacing w:before="0" w:after="0" w:line="240" w:lineRule="auto"/>
              <w:jc w:val="right"/>
              <w:rPr>
                <w:ins w:id="91488" w:author="pete jones" w:date="2022-01-11T16:57:00Z"/>
                <w:rFonts w:ascii="Calibri" w:hAnsi="Calibri" w:cs="Calibri"/>
                <w:color w:val="000000"/>
                <w:sz w:val="22"/>
                <w:szCs w:val="22"/>
              </w:rPr>
            </w:pPr>
            <w:ins w:id="91489" w:author="pete jones" w:date="2022-01-11T16:57:00Z">
              <w:r w:rsidRPr="0064654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5F76B218" w14:textId="77777777" w:rsidR="00646540" w:rsidRPr="00646540" w:rsidRDefault="00646540" w:rsidP="00646540">
            <w:pPr>
              <w:spacing w:before="0" w:after="0" w:line="240" w:lineRule="auto"/>
              <w:jc w:val="center"/>
              <w:rPr>
                <w:ins w:id="91490" w:author="pete jones" w:date="2022-01-11T16:57:00Z"/>
                <w:rFonts w:ascii="Calibri" w:hAnsi="Calibri" w:cs="Calibri"/>
                <w:color w:val="000000"/>
                <w:sz w:val="22"/>
                <w:szCs w:val="22"/>
              </w:rPr>
            </w:pPr>
            <w:ins w:id="91491" w:author="pete jones" w:date="2022-01-11T16:57:00Z">
              <w:r w:rsidRPr="00646540">
                <w:rPr>
                  <w:rFonts w:ascii="Calibri" w:hAnsi="Calibri" w:cs="Calibri"/>
                  <w:color w:val="000000"/>
                  <w:sz w:val="22"/>
                  <w:szCs w:val="22"/>
                </w:rPr>
                <w:t>Not Listed</w:t>
              </w:r>
            </w:ins>
          </w:p>
        </w:tc>
      </w:tr>
      <w:tr w:rsidR="00646540" w:rsidRPr="00646540" w14:paraId="6A9507CA" w14:textId="77777777" w:rsidTr="00646540">
        <w:trPr>
          <w:trHeight w:val="315"/>
          <w:ins w:id="91492" w:author="pete jones" w:date="2022-01-11T16:57:00Z"/>
        </w:trPr>
        <w:tc>
          <w:tcPr>
            <w:tcW w:w="400" w:type="dxa"/>
            <w:tcBorders>
              <w:top w:val="nil"/>
              <w:left w:val="nil"/>
              <w:bottom w:val="nil"/>
              <w:right w:val="nil"/>
            </w:tcBorders>
            <w:shd w:val="clear" w:color="auto" w:fill="auto"/>
            <w:noWrap/>
            <w:vAlign w:val="center"/>
            <w:hideMark/>
          </w:tcPr>
          <w:p w14:paraId="44391068" w14:textId="77777777" w:rsidR="00646540" w:rsidRPr="00646540" w:rsidRDefault="00646540" w:rsidP="00646540">
            <w:pPr>
              <w:spacing w:before="0" w:after="0" w:line="240" w:lineRule="auto"/>
              <w:jc w:val="center"/>
              <w:rPr>
                <w:ins w:id="91493" w:author="pete jones" w:date="2022-01-11T16:5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5C373E32" w14:textId="77777777" w:rsidR="00646540" w:rsidRPr="00646540" w:rsidRDefault="00646540" w:rsidP="00646540">
            <w:pPr>
              <w:spacing w:before="0" w:after="0" w:line="240" w:lineRule="auto"/>
              <w:jc w:val="left"/>
              <w:rPr>
                <w:ins w:id="91494" w:author="pete jones" w:date="2022-01-11T16:57: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4E59EAE4" w14:textId="77777777" w:rsidR="00646540" w:rsidRPr="00646540" w:rsidRDefault="00646540" w:rsidP="00646540">
            <w:pPr>
              <w:spacing w:before="0" w:after="0" w:line="240" w:lineRule="auto"/>
              <w:jc w:val="center"/>
              <w:rPr>
                <w:ins w:id="91495" w:author="pete jones" w:date="2022-01-11T16:57:00Z"/>
                <w:rFonts w:ascii="Calibri" w:hAnsi="Calibri" w:cs="Calibri"/>
                <w:b/>
                <w:bCs/>
                <w:i/>
                <w:iCs/>
                <w:color w:val="000000"/>
                <w:sz w:val="22"/>
                <w:szCs w:val="22"/>
              </w:rPr>
            </w:pPr>
            <w:ins w:id="91496" w:author="pete jones" w:date="2022-01-11T16:57:00Z">
              <w:r w:rsidRPr="00646540">
                <w:rPr>
                  <w:rFonts w:ascii="Calibri" w:hAnsi="Calibri" w:cs="Calibri"/>
                  <w:b/>
                  <w:bCs/>
                  <w:i/>
                  <w:iCs/>
                  <w:color w:val="000000"/>
                  <w:sz w:val="22"/>
                  <w:szCs w:val="22"/>
                </w:rPr>
                <w:t>Acceptance Criteria</w:t>
              </w:r>
            </w:ins>
          </w:p>
        </w:tc>
      </w:tr>
      <w:tr w:rsidR="00646540" w:rsidRPr="00646540" w14:paraId="2B70A0E9" w14:textId="77777777" w:rsidTr="00646540">
        <w:trPr>
          <w:trHeight w:val="300"/>
          <w:ins w:id="91497" w:author="pete jones" w:date="2022-01-11T16:57:00Z"/>
        </w:trPr>
        <w:tc>
          <w:tcPr>
            <w:tcW w:w="400" w:type="dxa"/>
            <w:tcBorders>
              <w:top w:val="nil"/>
              <w:left w:val="nil"/>
              <w:bottom w:val="nil"/>
              <w:right w:val="nil"/>
            </w:tcBorders>
            <w:shd w:val="clear" w:color="auto" w:fill="auto"/>
            <w:noWrap/>
            <w:vAlign w:val="center"/>
            <w:hideMark/>
          </w:tcPr>
          <w:p w14:paraId="7258BDDA" w14:textId="77777777" w:rsidR="00646540" w:rsidRPr="00646540" w:rsidRDefault="00646540" w:rsidP="00646540">
            <w:pPr>
              <w:spacing w:before="0" w:after="0" w:line="240" w:lineRule="auto"/>
              <w:jc w:val="center"/>
              <w:rPr>
                <w:ins w:id="91498" w:author="pete jones" w:date="2022-01-11T16:57: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51783C7F" w14:textId="3F745AE0" w:rsidR="00646540" w:rsidRPr="00646540" w:rsidRDefault="00646540" w:rsidP="00646540">
            <w:pPr>
              <w:spacing w:before="0" w:after="0" w:line="240" w:lineRule="auto"/>
              <w:jc w:val="left"/>
              <w:rPr>
                <w:ins w:id="91499" w:author="pete jones" w:date="2022-01-11T16:57:00Z"/>
                <w:rFonts w:ascii="Calibri" w:hAnsi="Calibri" w:cs="Calibri"/>
                <w:color w:val="000000"/>
                <w:sz w:val="22"/>
                <w:szCs w:val="22"/>
              </w:rPr>
            </w:pPr>
            <w:ins w:id="91500" w:author="pete jones" w:date="2022-01-11T16:57:00Z">
              <w:r w:rsidRPr="00646540">
                <w:rPr>
                  <w:rFonts w:ascii="Calibri" w:hAnsi="Calibri" w:cs="Calibri"/>
                  <w:color w:val="000000"/>
                  <w:sz w:val="22"/>
                  <w:szCs w:val="22"/>
                </w:rPr>
                <w:t xml:space="preserve">Estimated engineering intake 2018 (at 3%) of </w:t>
              </w:r>
            </w:ins>
            <w:ins w:id="91501" w:author="pete jones" w:date="2022-03-30T12:34:00Z">
              <w:r w:rsidR="00042512">
                <w:rPr>
                  <w:rFonts w:ascii="Calibri" w:hAnsi="Calibri" w:cs="Calibri"/>
                  <w:color w:val="000000"/>
                  <w:sz w:val="22"/>
                  <w:szCs w:val="22"/>
                </w:rPr>
                <w:t xml:space="preserve">the </w:t>
              </w:r>
            </w:ins>
            <w:ins w:id="91502" w:author="pete jones" w:date="2022-01-11T16:57:00Z">
              <w:r w:rsidRPr="00646540">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CB5A7FC" w14:textId="77777777" w:rsidR="00646540" w:rsidRPr="00646540" w:rsidRDefault="00646540" w:rsidP="00646540">
            <w:pPr>
              <w:spacing w:before="0" w:after="0" w:line="240" w:lineRule="auto"/>
              <w:jc w:val="right"/>
              <w:rPr>
                <w:ins w:id="91503" w:author="pete jones" w:date="2022-01-11T16:57:00Z"/>
                <w:rFonts w:ascii="Calibri" w:hAnsi="Calibri" w:cs="Calibri"/>
                <w:color w:val="000000"/>
                <w:sz w:val="22"/>
                <w:szCs w:val="22"/>
              </w:rPr>
            </w:pPr>
            <w:ins w:id="91504" w:author="pete jones" w:date="2022-01-11T16:57:00Z">
              <w:r w:rsidRPr="0064654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FFA2BD7" w14:textId="77777777" w:rsidR="00646540" w:rsidRPr="00646540" w:rsidRDefault="00646540" w:rsidP="00646540">
            <w:pPr>
              <w:spacing w:before="0" w:after="0" w:line="240" w:lineRule="auto"/>
              <w:jc w:val="center"/>
              <w:rPr>
                <w:ins w:id="91505" w:author="pete jones" w:date="2022-01-11T16:57:00Z"/>
                <w:rFonts w:ascii="Calibri" w:hAnsi="Calibri" w:cs="Calibri"/>
                <w:color w:val="000000"/>
                <w:sz w:val="22"/>
                <w:szCs w:val="22"/>
              </w:rPr>
            </w:pPr>
            <w:ins w:id="91506" w:author="pete jones" w:date="2022-01-11T16:57:00Z">
              <w:r w:rsidRPr="00646540">
                <w:rPr>
                  <w:rFonts w:ascii="Calibri" w:hAnsi="Calibri" w:cs="Calibri"/>
                  <w:color w:val="000000"/>
                  <w:sz w:val="22"/>
                  <w:szCs w:val="22"/>
                </w:rPr>
                <w:t> </w:t>
              </w:r>
            </w:ins>
          </w:p>
        </w:tc>
      </w:tr>
      <w:tr w:rsidR="00646540" w:rsidRPr="00646540" w14:paraId="07A18F12" w14:textId="77777777" w:rsidTr="00646540">
        <w:trPr>
          <w:trHeight w:val="315"/>
          <w:ins w:id="91507" w:author="pete jones" w:date="2022-01-11T16:57:00Z"/>
        </w:trPr>
        <w:tc>
          <w:tcPr>
            <w:tcW w:w="400" w:type="dxa"/>
            <w:tcBorders>
              <w:top w:val="nil"/>
              <w:left w:val="nil"/>
              <w:bottom w:val="nil"/>
              <w:right w:val="nil"/>
            </w:tcBorders>
            <w:shd w:val="clear" w:color="auto" w:fill="auto"/>
            <w:noWrap/>
            <w:vAlign w:val="center"/>
            <w:hideMark/>
          </w:tcPr>
          <w:p w14:paraId="1AD9E144" w14:textId="77777777" w:rsidR="00646540" w:rsidRPr="00646540" w:rsidRDefault="00646540" w:rsidP="00646540">
            <w:pPr>
              <w:spacing w:before="0" w:after="0" w:line="240" w:lineRule="auto"/>
              <w:jc w:val="center"/>
              <w:rPr>
                <w:ins w:id="91508" w:author="pete jones" w:date="2022-01-11T16:57: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33A3A048" w14:textId="77777777" w:rsidR="00646540" w:rsidRPr="00646540" w:rsidRDefault="00646540" w:rsidP="00646540">
            <w:pPr>
              <w:spacing w:before="0" w:after="0" w:line="240" w:lineRule="auto"/>
              <w:jc w:val="left"/>
              <w:rPr>
                <w:ins w:id="91509" w:author="pete jones" w:date="2022-01-11T16:57: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2748B4F0" w14:textId="77777777" w:rsidR="00646540" w:rsidRPr="00646540" w:rsidRDefault="00646540" w:rsidP="00646540">
            <w:pPr>
              <w:spacing w:before="0" w:after="0" w:line="240" w:lineRule="auto"/>
              <w:jc w:val="right"/>
              <w:rPr>
                <w:ins w:id="91510" w:author="pete jones" w:date="2022-01-11T16:57:00Z"/>
                <w:rFonts w:ascii="Calibri" w:hAnsi="Calibri" w:cs="Calibri"/>
                <w:color w:val="000000"/>
                <w:sz w:val="22"/>
                <w:szCs w:val="22"/>
              </w:rPr>
            </w:pPr>
            <w:ins w:id="91511" w:author="pete jones" w:date="2022-01-11T16:57:00Z">
              <w:r w:rsidRPr="0064654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2B52194E" w14:textId="77777777" w:rsidR="00646540" w:rsidRPr="00646540" w:rsidRDefault="00646540" w:rsidP="00646540">
            <w:pPr>
              <w:spacing w:before="0" w:after="0" w:line="240" w:lineRule="auto"/>
              <w:jc w:val="center"/>
              <w:rPr>
                <w:ins w:id="91512" w:author="pete jones" w:date="2022-01-11T16:57:00Z"/>
                <w:rFonts w:ascii="Calibri" w:hAnsi="Calibri" w:cs="Calibri"/>
                <w:color w:val="000000"/>
                <w:sz w:val="22"/>
                <w:szCs w:val="22"/>
              </w:rPr>
            </w:pPr>
            <w:ins w:id="91513" w:author="pete jones" w:date="2022-01-11T16:57:00Z">
              <w:r w:rsidRPr="00646540">
                <w:rPr>
                  <w:rFonts w:ascii="Calibri" w:hAnsi="Calibri" w:cs="Calibri"/>
                  <w:color w:val="000000"/>
                  <w:sz w:val="22"/>
                  <w:szCs w:val="22"/>
                </w:rPr>
                <w:t> </w:t>
              </w:r>
            </w:ins>
          </w:p>
        </w:tc>
      </w:tr>
      <w:tr w:rsidR="00646540" w:rsidRPr="00646540" w14:paraId="6E952CC7" w14:textId="77777777" w:rsidTr="00646540">
        <w:trPr>
          <w:trHeight w:val="315"/>
          <w:ins w:id="91514" w:author="pete jones" w:date="2022-01-11T16:57:00Z"/>
        </w:trPr>
        <w:tc>
          <w:tcPr>
            <w:tcW w:w="400" w:type="dxa"/>
            <w:tcBorders>
              <w:top w:val="nil"/>
              <w:left w:val="nil"/>
              <w:bottom w:val="nil"/>
              <w:right w:val="nil"/>
            </w:tcBorders>
            <w:shd w:val="clear" w:color="auto" w:fill="auto"/>
            <w:noWrap/>
            <w:vAlign w:val="center"/>
            <w:hideMark/>
          </w:tcPr>
          <w:p w14:paraId="5BFA4ED3" w14:textId="77777777" w:rsidR="00646540" w:rsidRPr="00646540" w:rsidRDefault="00646540" w:rsidP="00646540">
            <w:pPr>
              <w:spacing w:before="0" w:after="0" w:line="240" w:lineRule="auto"/>
              <w:jc w:val="center"/>
              <w:rPr>
                <w:ins w:id="91515" w:author="pete jones" w:date="2022-01-11T16:57: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2CAED1B7" w14:textId="77777777" w:rsidR="00646540" w:rsidRPr="00646540" w:rsidRDefault="00646540" w:rsidP="00646540">
            <w:pPr>
              <w:spacing w:before="0" w:after="0" w:line="240" w:lineRule="auto"/>
              <w:jc w:val="center"/>
              <w:rPr>
                <w:ins w:id="91516" w:author="pete jones" w:date="2022-01-11T16:57:00Z"/>
                <w:rFonts w:ascii="Calibri" w:hAnsi="Calibri" w:cs="Calibri"/>
                <w:b/>
                <w:bCs/>
                <w:color w:val="000000"/>
              </w:rPr>
            </w:pPr>
            <w:ins w:id="91517" w:author="pete jones" w:date="2022-01-11T16:57:00Z">
              <w:r w:rsidRPr="00646540">
                <w:rPr>
                  <w:rFonts w:ascii="Calibri" w:hAnsi="Calibri" w:cs="Calibri"/>
                  <w:b/>
                  <w:bCs/>
                  <w:color w:val="000000"/>
                </w:rPr>
                <w:t>111</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9B023E2" w14:textId="77777777" w:rsidR="00646540" w:rsidRPr="00646540" w:rsidRDefault="00646540" w:rsidP="00646540">
            <w:pPr>
              <w:spacing w:before="0" w:after="0" w:line="240" w:lineRule="auto"/>
              <w:jc w:val="right"/>
              <w:rPr>
                <w:ins w:id="91518" w:author="pete jones" w:date="2022-01-11T16:57:00Z"/>
                <w:rFonts w:ascii="Calibri" w:hAnsi="Calibri" w:cs="Calibri"/>
                <w:color w:val="000000"/>
                <w:sz w:val="22"/>
                <w:szCs w:val="22"/>
              </w:rPr>
            </w:pPr>
            <w:ins w:id="91519" w:author="pete jones" w:date="2022-01-11T16:57:00Z">
              <w:r w:rsidRPr="0064654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055D7D1B" w14:textId="77777777" w:rsidR="00646540" w:rsidRPr="00646540" w:rsidRDefault="00646540" w:rsidP="00646540">
            <w:pPr>
              <w:spacing w:before="0" w:after="0" w:line="240" w:lineRule="auto"/>
              <w:jc w:val="center"/>
              <w:rPr>
                <w:ins w:id="91520" w:author="pete jones" w:date="2022-01-11T16:57:00Z"/>
                <w:rFonts w:ascii="Calibri" w:hAnsi="Calibri" w:cs="Calibri"/>
                <w:color w:val="000000"/>
                <w:sz w:val="22"/>
                <w:szCs w:val="22"/>
              </w:rPr>
            </w:pPr>
            <w:ins w:id="91521" w:author="pete jones" w:date="2022-01-11T16:57:00Z">
              <w:r w:rsidRPr="00646540">
                <w:rPr>
                  <w:rFonts w:ascii="Calibri" w:hAnsi="Calibri" w:cs="Calibri"/>
                  <w:color w:val="000000"/>
                  <w:sz w:val="22"/>
                  <w:szCs w:val="22"/>
                </w:rPr>
                <w:t> </w:t>
              </w:r>
            </w:ins>
          </w:p>
        </w:tc>
      </w:tr>
      <w:tr w:rsidR="00646540" w:rsidRPr="00646540" w14:paraId="54896018" w14:textId="77777777" w:rsidTr="00646540">
        <w:trPr>
          <w:trHeight w:val="315"/>
          <w:ins w:id="91522" w:author="pete jones" w:date="2022-01-11T16:57:00Z"/>
        </w:trPr>
        <w:tc>
          <w:tcPr>
            <w:tcW w:w="400" w:type="dxa"/>
            <w:tcBorders>
              <w:top w:val="nil"/>
              <w:left w:val="nil"/>
              <w:bottom w:val="nil"/>
              <w:right w:val="nil"/>
            </w:tcBorders>
            <w:shd w:val="clear" w:color="auto" w:fill="auto"/>
            <w:noWrap/>
            <w:vAlign w:val="center"/>
            <w:hideMark/>
          </w:tcPr>
          <w:p w14:paraId="6BE3C26E" w14:textId="77777777" w:rsidR="00646540" w:rsidRPr="00646540" w:rsidRDefault="00646540" w:rsidP="00646540">
            <w:pPr>
              <w:spacing w:before="0" w:after="0" w:line="240" w:lineRule="auto"/>
              <w:jc w:val="center"/>
              <w:rPr>
                <w:ins w:id="91523" w:author="pete jones" w:date="2022-01-11T16:57: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1BA6E4C8" w14:textId="4EF1EC67" w:rsidR="00646540" w:rsidRPr="00646540" w:rsidRDefault="00646540" w:rsidP="00646540">
            <w:pPr>
              <w:spacing w:before="0" w:after="0" w:line="240" w:lineRule="auto"/>
              <w:jc w:val="left"/>
              <w:rPr>
                <w:ins w:id="91524" w:author="pete jones" w:date="2022-01-11T16:57:00Z"/>
                <w:rFonts w:ascii="Calibri" w:hAnsi="Calibri" w:cs="Calibri"/>
                <w:color w:val="000000"/>
                <w:sz w:val="22"/>
                <w:szCs w:val="22"/>
              </w:rPr>
            </w:pPr>
            <w:ins w:id="91525" w:author="pete jones" w:date="2022-01-11T16:57:00Z">
              <w:r w:rsidRPr="00646540">
                <w:rPr>
                  <w:rFonts w:ascii="Calibri" w:hAnsi="Calibri" w:cs="Calibri"/>
                  <w:noProof/>
                  <w:color w:val="000000"/>
                  <w:sz w:val="22"/>
                  <w:szCs w:val="22"/>
                </w:rPr>
                <w:drawing>
                  <wp:anchor distT="0" distB="0" distL="114300" distR="114300" simplePos="0" relativeHeight="251731968" behindDoc="0" locked="0" layoutInCell="1" allowOverlap="1" wp14:anchorId="537C7BC6" wp14:editId="12B0D9F4">
                    <wp:simplePos x="0" y="0"/>
                    <wp:positionH relativeFrom="column">
                      <wp:posOffset>0</wp:posOffset>
                    </wp:positionH>
                    <wp:positionV relativeFrom="paragraph">
                      <wp:posOffset>171450</wp:posOffset>
                    </wp:positionV>
                    <wp:extent cx="2524125" cy="923925"/>
                    <wp:effectExtent l="0" t="0" r="9525" b="9525"/>
                    <wp:wrapNone/>
                    <wp:docPr id="345253046" name="Chart 345253046">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646540" w:rsidRPr="00646540" w14:paraId="5B31BF16" w14:textId="77777777">
              <w:trPr>
                <w:trHeight w:val="315"/>
                <w:tblCellSpacing w:w="0" w:type="dxa"/>
                <w:ins w:id="91526" w:author="pete jones" w:date="2022-01-11T16:57: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CA39901" w14:textId="77777777" w:rsidR="00646540" w:rsidRPr="00646540" w:rsidRDefault="00646540" w:rsidP="00646540">
                  <w:pPr>
                    <w:spacing w:before="0" w:after="0" w:line="240" w:lineRule="auto"/>
                    <w:jc w:val="left"/>
                    <w:rPr>
                      <w:ins w:id="91527" w:author="pete jones" w:date="2022-01-11T16:57:00Z"/>
                      <w:rFonts w:ascii="Calibri" w:hAnsi="Calibri" w:cs="Calibri"/>
                      <w:b/>
                      <w:bCs/>
                      <w:i/>
                      <w:iCs/>
                      <w:color w:val="000000"/>
                      <w:sz w:val="22"/>
                      <w:szCs w:val="22"/>
                    </w:rPr>
                  </w:pPr>
                  <w:ins w:id="91528" w:author="pete jones" w:date="2022-01-11T16:57:00Z">
                    <w:r w:rsidRPr="00646540">
                      <w:rPr>
                        <w:rFonts w:ascii="Calibri" w:hAnsi="Calibri" w:cs="Calibri"/>
                        <w:b/>
                        <w:bCs/>
                        <w:i/>
                        <w:iCs/>
                        <w:color w:val="000000"/>
                        <w:sz w:val="22"/>
                        <w:szCs w:val="22"/>
                      </w:rPr>
                      <w:t>Type of module category</w:t>
                    </w:r>
                  </w:ins>
                </w:p>
              </w:tc>
            </w:tr>
          </w:tbl>
          <w:p w14:paraId="1E7C956C" w14:textId="77777777" w:rsidR="00646540" w:rsidRPr="00646540" w:rsidRDefault="00646540" w:rsidP="00646540">
            <w:pPr>
              <w:spacing w:before="0" w:after="0" w:line="240" w:lineRule="auto"/>
              <w:jc w:val="left"/>
              <w:rPr>
                <w:ins w:id="91529" w:author="pete jones" w:date="2022-01-11T16:57: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2C7D0F53" w14:textId="77777777" w:rsidR="00646540" w:rsidRPr="00646540" w:rsidRDefault="00646540" w:rsidP="00646540">
            <w:pPr>
              <w:spacing w:before="0" w:after="0" w:line="240" w:lineRule="auto"/>
              <w:jc w:val="right"/>
              <w:rPr>
                <w:ins w:id="91530" w:author="pete jones" w:date="2022-01-11T16:57:00Z"/>
                <w:rFonts w:ascii="Calibri" w:hAnsi="Calibri" w:cs="Calibri"/>
                <w:color w:val="000000"/>
                <w:sz w:val="22"/>
                <w:szCs w:val="22"/>
              </w:rPr>
            </w:pPr>
            <w:ins w:id="91531" w:author="pete jones" w:date="2022-01-11T16:57:00Z">
              <w:r w:rsidRPr="00646540">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54C1BABE" w14:textId="77777777" w:rsidR="00646540" w:rsidRPr="00646540" w:rsidRDefault="00646540" w:rsidP="00646540">
            <w:pPr>
              <w:spacing w:before="0" w:after="0" w:line="240" w:lineRule="auto"/>
              <w:jc w:val="right"/>
              <w:rPr>
                <w:ins w:id="91532" w:author="pete jones" w:date="2022-01-11T16:57: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2725F1D4" w14:textId="77777777" w:rsidR="00646540" w:rsidRPr="00646540" w:rsidRDefault="00646540" w:rsidP="00646540">
            <w:pPr>
              <w:spacing w:before="0" w:after="0" w:line="240" w:lineRule="auto"/>
              <w:jc w:val="left"/>
              <w:rPr>
                <w:ins w:id="91533" w:author="pete jones" w:date="2022-01-11T16:5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5BB0D95" w14:textId="77777777" w:rsidR="00646540" w:rsidRPr="00646540" w:rsidRDefault="00646540" w:rsidP="00646540">
            <w:pPr>
              <w:spacing w:before="0" w:after="0" w:line="240" w:lineRule="auto"/>
              <w:jc w:val="left"/>
              <w:rPr>
                <w:ins w:id="91534" w:author="pete jones" w:date="2022-01-11T16:5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404F67B" w14:textId="77777777" w:rsidR="00646540" w:rsidRPr="00646540" w:rsidRDefault="00646540" w:rsidP="00646540">
            <w:pPr>
              <w:spacing w:before="0" w:after="0" w:line="240" w:lineRule="auto"/>
              <w:jc w:val="left"/>
              <w:rPr>
                <w:ins w:id="91535" w:author="pete jones" w:date="2022-01-11T16:5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D708F24" w14:textId="77777777" w:rsidR="00646540" w:rsidRPr="00646540" w:rsidRDefault="00646540" w:rsidP="00646540">
            <w:pPr>
              <w:spacing w:before="0" w:after="0" w:line="240" w:lineRule="auto"/>
              <w:jc w:val="left"/>
              <w:rPr>
                <w:ins w:id="91536"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2305CB4" w14:textId="77777777" w:rsidR="00646540" w:rsidRPr="00646540" w:rsidRDefault="00646540" w:rsidP="00646540">
            <w:pPr>
              <w:spacing w:before="0" w:after="0" w:line="240" w:lineRule="auto"/>
              <w:jc w:val="left"/>
              <w:rPr>
                <w:ins w:id="91537"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4612C59" w14:textId="77777777" w:rsidR="00646540" w:rsidRPr="00646540" w:rsidRDefault="00646540" w:rsidP="00646540">
            <w:pPr>
              <w:spacing w:before="0" w:after="0" w:line="240" w:lineRule="auto"/>
              <w:jc w:val="center"/>
              <w:rPr>
                <w:ins w:id="91538"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EEF2CB1" w14:textId="77777777" w:rsidR="00646540" w:rsidRPr="00646540" w:rsidRDefault="00646540" w:rsidP="00646540">
            <w:pPr>
              <w:spacing w:before="0" w:after="0" w:line="240" w:lineRule="auto"/>
              <w:jc w:val="center"/>
              <w:rPr>
                <w:ins w:id="91539"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89284C0" w14:textId="77777777" w:rsidR="00646540" w:rsidRPr="00646540" w:rsidRDefault="00646540" w:rsidP="00646540">
            <w:pPr>
              <w:spacing w:before="0" w:after="0" w:line="240" w:lineRule="auto"/>
              <w:jc w:val="center"/>
              <w:rPr>
                <w:ins w:id="91540"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7FB9CBA" w14:textId="77777777" w:rsidR="00646540" w:rsidRPr="00646540" w:rsidRDefault="00646540" w:rsidP="00646540">
            <w:pPr>
              <w:spacing w:before="0" w:after="0" w:line="240" w:lineRule="auto"/>
              <w:jc w:val="center"/>
              <w:rPr>
                <w:ins w:id="91541" w:author="pete jones" w:date="2022-01-11T16:5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3AB889C0" w14:textId="77777777" w:rsidR="00646540" w:rsidRPr="00646540" w:rsidRDefault="00646540" w:rsidP="00646540">
            <w:pPr>
              <w:spacing w:before="0" w:after="0" w:line="240" w:lineRule="auto"/>
              <w:jc w:val="center"/>
              <w:rPr>
                <w:ins w:id="91542" w:author="pete jones" w:date="2022-01-11T16:57:00Z"/>
                <w:rFonts w:ascii="Times New Roman" w:hAnsi="Times New Roman" w:cs="Times New Roman"/>
                <w:sz w:val="20"/>
                <w:szCs w:val="20"/>
              </w:rPr>
            </w:pPr>
          </w:p>
        </w:tc>
      </w:tr>
      <w:tr w:rsidR="00646540" w:rsidRPr="00646540" w14:paraId="1D5E6087" w14:textId="77777777" w:rsidTr="00646540">
        <w:trPr>
          <w:trHeight w:val="315"/>
          <w:ins w:id="91543" w:author="pete jones" w:date="2022-01-11T16:57:00Z"/>
        </w:trPr>
        <w:tc>
          <w:tcPr>
            <w:tcW w:w="400" w:type="dxa"/>
            <w:tcBorders>
              <w:top w:val="nil"/>
              <w:left w:val="nil"/>
              <w:bottom w:val="nil"/>
              <w:right w:val="nil"/>
            </w:tcBorders>
            <w:shd w:val="clear" w:color="auto" w:fill="auto"/>
            <w:noWrap/>
            <w:vAlign w:val="center"/>
            <w:hideMark/>
          </w:tcPr>
          <w:p w14:paraId="35384E4A" w14:textId="77777777" w:rsidR="00646540" w:rsidRPr="00646540" w:rsidRDefault="00646540" w:rsidP="00646540">
            <w:pPr>
              <w:spacing w:before="0" w:after="0" w:line="240" w:lineRule="auto"/>
              <w:jc w:val="center"/>
              <w:rPr>
                <w:ins w:id="91544" w:author="pete jones" w:date="2022-01-11T16:5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4C2030FE" w14:textId="77777777" w:rsidR="00646540" w:rsidRPr="00646540" w:rsidRDefault="00646540" w:rsidP="00646540">
            <w:pPr>
              <w:spacing w:before="0" w:after="0" w:line="240" w:lineRule="auto"/>
              <w:jc w:val="right"/>
              <w:rPr>
                <w:ins w:id="91545" w:author="pete jones" w:date="2022-01-11T16:57:00Z"/>
                <w:rFonts w:ascii="Calibri" w:hAnsi="Calibri" w:cs="Calibri"/>
                <w:sz w:val="22"/>
                <w:szCs w:val="22"/>
              </w:rPr>
            </w:pPr>
            <w:ins w:id="91546" w:author="pete jones" w:date="2022-01-11T16:57:00Z">
              <w:r w:rsidRPr="00646540">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0A045E63" w14:textId="77777777" w:rsidR="00646540" w:rsidRPr="00646540" w:rsidRDefault="00646540" w:rsidP="00646540">
            <w:pPr>
              <w:spacing w:before="0" w:after="0" w:line="240" w:lineRule="auto"/>
              <w:jc w:val="center"/>
              <w:rPr>
                <w:ins w:id="91547" w:author="pete jones" w:date="2022-01-11T16:57:00Z"/>
                <w:rFonts w:ascii="Calibri" w:hAnsi="Calibri" w:cs="Calibri"/>
                <w:color w:val="000000"/>
                <w:sz w:val="22"/>
                <w:szCs w:val="22"/>
              </w:rPr>
            </w:pPr>
            <w:ins w:id="91548" w:author="pete jones" w:date="2022-01-11T16:57:00Z">
              <w:r w:rsidRPr="00646540">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64A5B4D5" w14:textId="77777777" w:rsidR="00646540" w:rsidRPr="00646540" w:rsidRDefault="00646540" w:rsidP="00646540">
            <w:pPr>
              <w:spacing w:before="0" w:after="0" w:line="240" w:lineRule="auto"/>
              <w:jc w:val="center"/>
              <w:rPr>
                <w:ins w:id="91549" w:author="pete jones" w:date="2022-01-11T16:57: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44174A69" w14:textId="77777777" w:rsidR="00646540" w:rsidRPr="00646540" w:rsidRDefault="00646540" w:rsidP="00646540">
            <w:pPr>
              <w:spacing w:before="0" w:after="0" w:line="240" w:lineRule="auto"/>
              <w:jc w:val="left"/>
              <w:rPr>
                <w:ins w:id="91550" w:author="pete jones" w:date="2022-01-11T16:5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4C8E81B9" w14:textId="77777777" w:rsidR="00646540" w:rsidRPr="00646540" w:rsidRDefault="00646540" w:rsidP="00646540">
            <w:pPr>
              <w:spacing w:before="0" w:after="0" w:line="240" w:lineRule="auto"/>
              <w:jc w:val="left"/>
              <w:rPr>
                <w:ins w:id="91551" w:author="pete jones" w:date="2022-01-11T16:5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2137F69" w14:textId="77777777" w:rsidR="00646540" w:rsidRPr="00646540" w:rsidRDefault="00646540" w:rsidP="00646540">
            <w:pPr>
              <w:spacing w:before="0" w:after="0" w:line="240" w:lineRule="auto"/>
              <w:jc w:val="left"/>
              <w:rPr>
                <w:ins w:id="91552" w:author="pete jones" w:date="2022-01-11T16:57: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10B9386" w14:textId="77777777" w:rsidR="00646540" w:rsidRPr="00646540" w:rsidRDefault="00646540" w:rsidP="00646540">
            <w:pPr>
              <w:spacing w:before="0" w:after="0" w:line="240" w:lineRule="auto"/>
              <w:jc w:val="left"/>
              <w:rPr>
                <w:ins w:id="91553"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04272DE3" w14:textId="77777777" w:rsidR="00646540" w:rsidRPr="00646540" w:rsidRDefault="00646540" w:rsidP="00646540">
            <w:pPr>
              <w:spacing w:before="0" w:after="0" w:line="240" w:lineRule="auto"/>
              <w:jc w:val="left"/>
              <w:rPr>
                <w:ins w:id="91554"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E180566" w14:textId="77777777" w:rsidR="00646540" w:rsidRPr="00646540" w:rsidRDefault="00646540" w:rsidP="00646540">
            <w:pPr>
              <w:spacing w:before="0" w:after="0" w:line="240" w:lineRule="auto"/>
              <w:jc w:val="left"/>
              <w:rPr>
                <w:ins w:id="91555"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A941324" w14:textId="77777777" w:rsidR="00646540" w:rsidRPr="00646540" w:rsidRDefault="00646540" w:rsidP="00646540">
            <w:pPr>
              <w:spacing w:before="0" w:after="0" w:line="240" w:lineRule="auto"/>
              <w:jc w:val="left"/>
              <w:rPr>
                <w:ins w:id="91556"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DAF13F0" w14:textId="77777777" w:rsidR="00646540" w:rsidRPr="00646540" w:rsidRDefault="00646540" w:rsidP="00646540">
            <w:pPr>
              <w:spacing w:before="0" w:after="0" w:line="240" w:lineRule="auto"/>
              <w:jc w:val="center"/>
              <w:rPr>
                <w:ins w:id="91557"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09C9916" w14:textId="77777777" w:rsidR="00646540" w:rsidRPr="00646540" w:rsidRDefault="00646540" w:rsidP="00646540">
            <w:pPr>
              <w:spacing w:before="0" w:after="0" w:line="240" w:lineRule="auto"/>
              <w:jc w:val="center"/>
              <w:rPr>
                <w:ins w:id="91558" w:author="pete jones" w:date="2022-01-11T16:5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2A98BA0" w14:textId="77777777" w:rsidR="00646540" w:rsidRPr="00646540" w:rsidRDefault="00646540" w:rsidP="00646540">
            <w:pPr>
              <w:spacing w:before="0" w:after="0" w:line="240" w:lineRule="auto"/>
              <w:jc w:val="center"/>
              <w:rPr>
                <w:ins w:id="91559" w:author="pete jones" w:date="2022-01-11T16:57:00Z"/>
                <w:rFonts w:ascii="Times New Roman" w:hAnsi="Times New Roman" w:cs="Times New Roman"/>
                <w:sz w:val="20"/>
                <w:szCs w:val="20"/>
              </w:rPr>
            </w:pPr>
          </w:p>
        </w:tc>
      </w:tr>
      <w:tr w:rsidR="00646540" w:rsidRPr="00646540" w14:paraId="5717B8B7" w14:textId="77777777" w:rsidTr="00646540">
        <w:trPr>
          <w:trHeight w:val="300"/>
          <w:ins w:id="91560" w:author="pete jones" w:date="2022-01-11T16:57:00Z"/>
        </w:trPr>
        <w:tc>
          <w:tcPr>
            <w:tcW w:w="400" w:type="dxa"/>
            <w:tcBorders>
              <w:top w:val="nil"/>
              <w:left w:val="nil"/>
              <w:bottom w:val="nil"/>
              <w:right w:val="nil"/>
            </w:tcBorders>
            <w:shd w:val="clear" w:color="auto" w:fill="auto"/>
            <w:noWrap/>
            <w:vAlign w:val="center"/>
            <w:hideMark/>
          </w:tcPr>
          <w:p w14:paraId="48A9E7FE" w14:textId="77777777" w:rsidR="00646540" w:rsidRPr="00646540" w:rsidRDefault="00646540" w:rsidP="00646540">
            <w:pPr>
              <w:spacing w:before="0" w:after="0" w:line="240" w:lineRule="auto"/>
              <w:jc w:val="center"/>
              <w:rPr>
                <w:ins w:id="91561" w:author="pete jones" w:date="2022-01-11T16:5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935EA05" w14:textId="77777777" w:rsidR="00646540" w:rsidRPr="00646540" w:rsidRDefault="00646540" w:rsidP="00646540">
            <w:pPr>
              <w:spacing w:before="0" w:after="0" w:line="240" w:lineRule="auto"/>
              <w:jc w:val="right"/>
              <w:rPr>
                <w:ins w:id="91562" w:author="pete jones" w:date="2022-01-11T16:57:00Z"/>
                <w:rFonts w:ascii="Calibri" w:hAnsi="Calibri" w:cs="Calibri"/>
                <w:sz w:val="22"/>
                <w:szCs w:val="22"/>
              </w:rPr>
            </w:pPr>
            <w:ins w:id="91563" w:author="pete jones" w:date="2022-01-11T16:57:00Z">
              <w:r w:rsidRPr="00646540">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645F8720" w14:textId="77777777" w:rsidR="00646540" w:rsidRPr="00646540" w:rsidRDefault="00646540" w:rsidP="00646540">
            <w:pPr>
              <w:spacing w:before="0" w:after="0" w:line="240" w:lineRule="auto"/>
              <w:jc w:val="center"/>
              <w:rPr>
                <w:ins w:id="91564" w:author="pete jones" w:date="2022-01-11T16:57:00Z"/>
                <w:rFonts w:ascii="Calibri" w:hAnsi="Calibri" w:cs="Calibri"/>
                <w:color w:val="000000"/>
                <w:sz w:val="22"/>
                <w:szCs w:val="22"/>
              </w:rPr>
            </w:pPr>
            <w:ins w:id="91565" w:author="pete jones" w:date="2022-01-11T16:57:00Z">
              <w:r w:rsidRPr="00646540">
                <w:rPr>
                  <w:rFonts w:ascii="Calibri" w:hAnsi="Calibri" w:cs="Calibri"/>
                  <w:color w:val="000000"/>
                  <w:sz w:val="22"/>
                  <w:szCs w:val="22"/>
                </w:rPr>
                <w:t>7</w:t>
              </w:r>
            </w:ins>
          </w:p>
        </w:tc>
        <w:tc>
          <w:tcPr>
            <w:tcW w:w="424" w:type="dxa"/>
            <w:tcBorders>
              <w:top w:val="nil"/>
              <w:left w:val="nil"/>
              <w:bottom w:val="nil"/>
              <w:right w:val="nil"/>
            </w:tcBorders>
            <w:shd w:val="clear" w:color="auto" w:fill="auto"/>
            <w:noWrap/>
            <w:vAlign w:val="center"/>
            <w:hideMark/>
          </w:tcPr>
          <w:p w14:paraId="3FCFB124" w14:textId="77777777" w:rsidR="00646540" w:rsidRPr="00646540" w:rsidRDefault="00646540" w:rsidP="00646540">
            <w:pPr>
              <w:spacing w:before="0" w:after="0" w:line="240" w:lineRule="auto"/>
              <w:jc w:val="center"/>
              <w:rPr>
                <w:ins w:id="91566" w:author="pete jones" w:date="2022-01-11T16:57: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1DCB75BE" w14:textId="77777777" w:rsidR="00646540" w:rsidRPr="00646540" w:rsidRDefault="00646540" w:rsidP="00646540">
            <w:pPr>
              <w:spacing w:before="0" w:after="0" w:line="240" w:lineRule="auto"/>
              <w:jc w:val="center"/>
              <w:rPr>
                <w:ins w:id="91567" w:author="pete jones" w:date="2022-01-11T16:57:00Z"/>
                <w:rFonts w:ascii="Calibri" w:hAnsi="Calibri" w:cs="Calibri"/>
                <w:color w:val="000000"/>
                <w:sz w:val="22"/>
                <w:szCs w:val="22"/>
              </w:rPr>
            </w:pPr>
            <w:ins w:id="91568" w:author="pete jones" w:date="2022-01-11T16:57: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170AE53" w14:textId="77777777" w:rsidR="00646540" w:rsidRPr="00646540" w:rsidRDefault="00646540" w:rsidP="00646540">
            <w:pPr>
              <w:spacing w:before="0" w:after="0" w:line="240" w:lineRule="auto"/>
              <w:jc w:val="center"/>
              <w:rPr>
                <w:ins w:id="91569" w:author="pete jones" w:date="2022-01-11T16:57:00Z"/>
                <w:rFonts w:ascii="Calibri" w:hAnsi="Calibri" w:cs="Calibri"/>
                <w:color w:val="000000"/>
                <w:sz w:val="22"/>
                <w:szCs w:val="22"/>
              </w:rPr>
            </w:pPr>
            <w:ins w:id="91570" w:author="pete jones" w:date="2022-01-11T16:57: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ADC77BF" w14:textId="77777777" w:rsidR="00646540" w:rsidRPr="00646540" w:rsidRDefault="00646540" w:rsidP="00646540">
            <w:pPr>
              <w:spacing w:before="0" w:after="0" w:line="240" w:lineRule="auto"/>
              <w:jc w:val="center"/>
              <w:rPr>
                <w:ins w:id="91571" w:author="pete jones" w:date="2022-01-11T16:57:00Z"/>
                <w:rFonts w:ascii="Calibri" w:hAnsi="Calibri" w:cs="Calibri"/>
                <w:color w:val="000000"/>
                <w:sz w:val="22"/>
                <w:szCs w:val="22"/>
              </w:rPr>
            </w:pPr>
            <w:ins w:id="91572" w:author="pete jones" w:date="2022-01-11T16:57: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6EAD32B" w14:textId="77777777" w:rsidR="00646540" w:rsidRPr="00646540" w:rsidRDefault="00646540" w:rsidP="00646540">
            <w:pPr>
              <w:spacing w:before="0" w:after="0" w:line="240" w:lineRule="auto"/>
              <w:jc w:val="center"/>
              <w:rPr>
                <w:ins w:id="91573" w:author="pete jones" w:date="2022-01-11T16:57:00Z"/>
                <w:rFonts w:ascii="Calibri" w:hAnsi="Calibri" w:cs="Calibri"/>
                <w:color w:val="000000"/>
                <w:sz w:val="22"/>
                <w:szCs w:val="22"/>
              </w:rPr>
            </w:pPr>
            <w:ins w:id="91574" w:author="pete jones" w:date="2022-01-11T16:57: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9B41155" w14:textId="77777777" w:rsidR="00646540" w:rsidRPr="00646540" w:rsidRDefault="00646540" w:rsidP="00646540">
            <w:pPr>
              <w:spacing w:before="0" w:after="0" w:line="240" w:lineRule="auto"/>
              <w:jc w:val="center"/>
              <w:rPr>
                <w:ins w:id="91575" w:author="pete jones" w:date="2022-01-11T16:57:00Z"/>
                <w:rFonts w:ascii="Calibri" w:hAnsi="Calibri" w:cs="Calibri"/>
                <w:color w:val="000000"/>
                <w:sz w:val="22"/>
                <w:szCs w:val="22"/>
              </w:rPr>
            </w:pPr>
            <w:ins w:id="91576" w:author="pete jones" w:date="2022-01-11T16:57: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C09B554" w14:textId="77777777" w:rsidR="00646540" w:rsidRPr="00646540" w:rsidRDefault="00646540" w:rsidP="00646540">
            <w:pPr>
              <w:spacing w:before="0" w:after="0" w:line="240" w:lineRule="auto"/>
              <w:jc w:val="center"/>
              <w:rPr>
                <w:ins w:id="91577" w:author="pete jones" w:date="2022-01-11T16:57:00Z"/>
                <w:rFonts w:ascii="Calibri" w:hAnsi="Calibri" w:cs="Calibri"/>
                <w:color w:val="000000"/>
                <w:sz w:val="22"/>
                <w:szCs w:val="22"/>
              </w:rPr>
            </w:pPr>
            <w:ins w:id="91578" w:author="pete jones" w:date="2022-01-11T16:57: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B7E5459" w14:textId="77777777" w:rsidR="00646540" w:rsidRPr="00646540" w:rsidRDefault="00646540" w:rsidP="00646540">
            <w:pPr>
              <w:spacing w:before="0" w:after="0" w:line="240" w:lineRule="auto"/>
              <w:jc w:val="center"/>
              <w:rPr>
                <w:ins w:id="91579" w:author="pete jones" w:date="2022-01-11T16:57:00Z"/>
                <w:rFonts w:ascii="Calibri" w:hAnsi="Calibri" w:cs="Calibri"/>
                <w:color w:val="000000"/>
                <w:sz w:val="22"/>
                <w:szCs w:val="22"/>
              </w:rPr>
            </w:pPr>
            <w:ins w:id="91580" w:author="pete jones" w:date="2022-01-11T16:57: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876A57C" w14:textId="77777777" w:rsidR="00646540" w:rsidRPr="00646540" w:rsidRDefault="00646540" w:rsidP="00646540">
            <w:pPr>
              <w:spacing w:before="0" w:after="0" w:line="240" w:lineRule="auto"/>
              <w:jc w:val="center"/>
              <w:rPr>
                <w:ins w:id="91581" w:author="pete jones" w:date="2022-01-11T16:57:00Z"/>
                <w:rFonts w:ascii="Calibri" w:hAnsi="Calibri" w:cs="Calibri"/>
                <w:color w:val="000000"/>
                <w:sz w:val="22"/>
                <w:szCs w:val="22"/>
              </w:rPr>
            </w:pPr>
            <w:ins w:id="91582" w:author="pete jones" w:date="2022-01-11T16:57: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AB76701" w14:textId="77777777" w:rsidR="00646540" w:rsidRPr="00646540" w:rsidRDefault="00646540" w:rsidP="00646540">
            <w:pPr>
              <w:spacing w:before="0" w:after="0" w:line="240" w:lineRule="auto"/>
              <w:jc w:val="center"/>
              <w:rPr>
                <w:ins w:id="91583" w:author="pete jones" w:date="2022-01-11T16:57:00Z"/>
                <w:rFonts w:ascii="Calibri" w:hAnsi="Calibri" w:cs="Calibri"/>
                <w:color w:val="000000"/>
                <w:sz w:val="22"/>
                <w:szCs w:val="22"/>
              </w:rPr>
            </w:pPr>
            <w:ins w:id="91584" w:author="pete jones" w:date="2022-01-11T16:57:00Z">
              <w:r w:rsidRPr="00646540">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8F76CDA" w14:textId="77777777" w:rsidR="00646540" w:rsidRPr="00646540" w:rsidRDefault="00646540" w:rsidP="00646540">
            <w:pPr>
              <w:spacing w:before="0" w:after="0" w:line="240" w:lineRule="auto"/>
              <w:jc w:val="center"/>
              <w:rPr>
                <w:ins w:id="91585" w:author="pete jones" w:date="2022-01-11T16:57:00Z"/>
                <w:rFonts w:ascii="Calibri" w:hAnsi="Calibri" w:cs="Calibri"/>
                <w:color w:val="000000"/>
                <w:sz w:val="22"/>
                <w:szCs w:val="22"/>
              </w:rPr>
            </w:pPr>
            <w:ins w:id="91586" w:author="pete jones" w:date="2022-01-11T16:57:00Z">
              <w:r w:rsidRPr="00646540">
                <w:rPr>
                  <w:rFonts w:ascii="Calibri" w:hAnsi="Calibri" w:cs="Calibri"/>
                  <w:color w:val="000000"/>
                  <w:sz w:val="22"/>
                  <w:szCs w:val="22"/>
                </w:rPr>
                <w:t>N/A</w:t>
              </w:r>
            </w:ins>
          </w:p>
        </w:tc>
      </w:tr>
      <w:tr w:rsidR="00646540" w:rsidRPr="00646540" w14:paraId="01AFF6E3" w14:textId="77777777" w:rsidTr="00646540">
        <w:trPr>
          <w:trHeight w:val="315"/>
          <w:ins w:id="91587" w:author="pete jones" w:date="2022-01-11T16:57:00Z"/>
        </w:trPr>
        <w:tc>
          <w:tcPr>
            <w:tcW w:w="400" w:type="dxa"/>
            <w:tcBorders>
              <w:top w:val="nil"/>
              <w:left w:val="nil"/>
              <w:bottom w:val="nil"/>
              <w:right w:val="nil"/>
            </w:tcBorders>
            <w:shd w:val="clear" w:color="auto" w:fill="auto"/>
            <w:noWrap/>
            <w:vAlign w:val="center"/>
            <w:hideMark/>
          </w:tcPr>
          <w:p w14:paraId="4416364C" w14:textId="77777777" w:rsidR="00646540" w:rsidRPr="00646540" w:rsidRDefault="00646540" w:rsidP="00646540">
            <w:pPr>
              <w:spacing w:before="0" w:after="0" w:line="240" w:lineRule="auto"/>
              <w:jc w:val="center"/>
              <w:rPr>
                <w:ins w:id="91588" w:author="pete jones" w:date="2022-01-11T16:57:00Z"/>
                <w:rFonts w:ascii="Calibri" w:hAnsi="Calibri" w:cs="Calibri"/>
                <w:color w:val="FFFFFF"/>
                <w:sz w:val="22"/>
                <w:szCs w:val="22"/>
              </w:rPr>
            </w:pPr>
            <w:ins w:id="91589" w:author="pete jones" w:date="2022-01-11T16:57:00Z">
              <w:r w:rsidRPr="0064654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232DD814" w14:textId="77777777" w:rsidR="00646540" w:rsidRPr="00646540" w:rsidRDefault="00646540" w:rsidP="00646540">
            <w:pPr>
              <w:spacing w:before="0" w:after="0" w:line="240" w:lineRule="auto"/>
              <w:jc w:val="right"/>
              <w:rPr>
                <w:ins w:id="91590" w:author="pete jones" w:date="2022-01-11T16:57:00Z"/>
                <w:rFonts w:ascii="Calibri" w:hAnsi="Calibri" w:cs="Calibri"/>
                <w:sz w:val="22"/>
                <w:szCs w:val="22"/>
              </w:rPr>
            </w:pPr>
            <w:ins w:id="91591" w:author="pete jones" w:date="2022-01-11T16:57:00Z">
              <w:r w:rsidRPr="00646540">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30C74245" w14:textId="77777777" w:rsidR="00646540" w:rsidRPr="00646540" w:rsidRDefault="00646540" w:rsidP="00646540">
            <w:pPr>
              <w:spacing w:before="0" w:after="0" w:line="240" w:lineRule="auto"/>
              <w:jc w:val="center"/>
              <w:rPr>
                <w:ins w:id="91592" w:author="pete jones" w:date="2022-01-11T16:57:00Z"/>
                <w:rFonts w:ascii="Calibri" w:hAnsi="Calibri" w:cs="Calibri"/>
                <w:sz w:val="22"/>
                <w:szCs w:val="22"/>
              </w:rPr>
            </w:pPr>
            <w:ins w:id="91593" w:author="pete jones" w:date="2022-01-11T16:57:00Z">
              <w:r w:rsidRPr="00646540">
                <w:rPr>
                  <w:rFonts w:ascii="Calibri" w:hAnsi="Calibri" w:cs="Calibri"/>
                  <w:sz w:val="22"/>
                  <w:szCs w:val="22"/>
                </w:rPr>
                <w:t>2</w:t>
              </w:r>
            </w:ins>
          </w:p>
        </w:tc>
        <w:tc>
          <w:tcPr>
            <w:tcW w:w="424" w:type="dxa"/>
            <w:tcBorders>
              <w:top w:val="nil"/>
              <w:left w:val="nil"/>
              <w:bottom w:val="nil"/>
              <w:right w:val="nil"/>
            </w:tcBorders>
            <w:shd w:val="clear" w:color="auto" w:fill="auto"/>
            <w:noWrap/>
            <w:vAlign w:val="bottom"/>
            <w:hideMark/>
          </w:tcPr>
          <w:p w14:paraId="67462416" w14:textId="77777777" w:rsidR="00646540" w:rsidRPr="00646540" w:rsidRDefault="00646540" w:rsidP="00646540">
            <w:pPr>
              <w:spacing w:before="0" w:after="0" w:line="240" w:lineRule="auto"/>
              <w:jc w:val="center"/>
              <w:rPr>
                <w:ins w:id="91594" w:author="pete jones" w:date="2022-01-11T16:57:00Z"/>
                <w:rFonts w:ascii="Calibri" w:hAnsi="Calibri" w:cs="Calibri"/>
                <w:color w:val="FFFFFF"/>
                <w:sz w:val="22"/>
                <w:szCs w:val="22"/>
              </w:rPr>
            </w:pPr>
            <w:ins w:id="91595" w:author="pete jones" w:date="2022-01-11T16:57:00Z">
              <w:r w:rsidRPr="00646540">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08E343BA" w14:textId="77777777" w:rsidR="00646540" w:rsidRPr="00646540" w:rsidRDefault="00646540" w:rsidP="00646540">
            <w:pPr>
              <w:spacing w:before="0" w:after="0" w:line="240" w:lineRule="auto"/>
              <w:jc w:val="left"/>
              <w:rPr>
                <w:ins w:id="91596" w:author="pete jones" w:date="2022-01-11T16:5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1A9E0FC" w14:textId="77777777" w:rsidR="00646540" w:rsidRPr="00646540" w:rsidRDefault="00646540" w:rsidP="00646540">
            <w:pPr>
              <w:spacing w:before="0" w:after="0" w:line="240" w:lineRule="auto"/>
              <w:jc w:val="left"/>
              <w:rPr>
                <w:ins w:id="91597" w:author="pete jones" w:date="2022-01-11T16:5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D28CFAE" w14:textId="77777777" w:rsidR="00646540" w:rsidRPr="00646540" w:rsidRDefault="00646540" w:rsidP="00646540">
            <w:pPr>
              <w:spacing w:before="0" w:after="0" w:line="240" w:lineRule="auto"/>
              <w:jc w:val="left"/>
              <w:rPr>
                <w:ins w:id="91598" w:author="pete jones" w:date="2022-01-11T16:57: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1B41F86" w14:textId="77777777" w:rsidR="00646540" w:rsidRPr="00646540" w:rsidRDefault="00646540" w:rsidP="00646540">
            <w:pPr>
              <w:spacing w:before="0" w:after="0" w:line="240" w:lineRule="auto"/>
              <w:jc w:val="left"/>
              <w:rPr>
                <w:ins w:id="91599"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62A454C" w14:textId="77777777" w:rsidR="00646540" w:rsidRPr="00646540" w:rsidRDefault="00646540" w:rsidP="00646540">
            <w:pPr>
              <w:spacing w:before="0" w:after="0" w:line="240" w:lineRule="auto"/>
              <w:jc w:val="left"/>
              <w:rPr>
                <w:ins w:id="91600"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EB16AD9" w14:textId="77777777" w:rsidR="00646540" w:rsidRPr="00646540" w:rsidRDefault="00646540" w:rsidP="00646540">
            <w:pPr>
              <w:spacing w:before="0" w:after="0" w:line="240" w:lineRule="auto"/>
              <w:jc w:val="left"/>
              <w:rPr>
                <w:ins w:id="91601"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75CD26F" w14:textId="77777777" w:rsidR="00646540" w:rsidRPr="00646540" w:rsidRDefault="00646540" w:rsidP="00646540">
            <w:pPr>
              <w:spacing w:before="0" w:after="0" w:line="240" w:lineRule="auto"/>
              <w:jc w:val="left"/>
              <w:rPr>
                <w:ins w:id="91602"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F01D0BA" w14:textId="77777777" w:rsidR="00646540" w:rsidRPr="00646540" w:rsidRDefault="00646540" w:rsidP="00646540">
            <w:pPr>
              <w:spacing w:before="0" w:after="0" w:line="240" w:lineRule="auto"/>
              <w:jc w:val="left"/>
              <w:rPr>
                <w:ins w:id="91603"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3B158B2" w14:textId="77777777" w:rsidR="00646540" w:rsidRPr="00646540" w:rsidRDefault="00646540" w:rsidP="00646540">
            <w:pPr>
              <w:spacing w:before="0" w:after="0" w:line="240" w:lineRule="auto"/>
              <w:jc w:val="left"/>
              <w:rPr>
                <w:ins w:id="91604" w:author="pete jones" w:date="2022-01-11T16:57: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35A47883" w14:textId="77777777" w:rsidR="00646540" w:rsidRPr="00646540" w:rsidRDefault="00646540" w:rsidP="00646540">
            <w:pPr>
              <w:spacing w:before="0" w:after="0" w:line="240" w:lineRule="auto"/>
              <w:jc w:val="left"/>
              <w:rPr>
                <w:ins w:id="91605" w:author="pete jones" w:date="2022-01-11T16:57:00Z"/>
                <w:rFonts w:ascii="Calibri" w:hAnsi="Calibri" w:cs="Calibri"/>
                <w:color w:val="000000"/>
                <w:sz w:val="22"/>
                <w:szCs w:val="22"/>
              </w:rPr>
            </w:pPr>
          </w:p>
        </w:tc>
      </w:tr>
      <w:tr w:rsidR="00646540" w:rsidRPr="00646540" w14:paraId="194E849D" w14:textId="77777777" w:rsidTr="00646540">
        <w:trPr>
          <w:trHeight w:val="315"/>
          <w:ins w:id="91606" w:author="pete jones" w:date="2022-01-11T16:57:00Z"/>
        </w:trPr>
        <w:tc>
          <w:tcPr>
            <w:tcW w:w="400" w:type="dxa"/>
            <w:tcBorders>
              <w:top w:val="nil"/>
              <w:left w:val="nil"/>
              <w:bottom w:val="nil"/>
              <w:right w:val="nil"/>
            </w:tcBorders>
            <w:shd w:val="clear" w:color="auto" w:fill="auto"/>
            <w:noWrap/>
            <w:vAlign w:val="center"/>
            <w:hideMark/>
          </w:tcPr>
          <w:p w14:paraId="569F05E8" w14:textId="77777777" w:rsidR="00646540" w:rsidRPr="00646540" w:rsidRDefault="00646540" w:rsidP="00646540">
            <w:pPr>
              <w:spacing w:before="0" w:after="0" w:line="240" w:lineRule="auto"/>
              <w:jc w:val="center"/>
              <w:rPr>
                <w:ins w:id="91607" w:author="pete jones" w:date="2022-01-11T16:57: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DB26BE7" w14:textId="77777777" w:rsidR="00646540" w:rsidRPr="00646540" w:rsidRDefault="00646540" w:rsidP="00646540">
            <w:pPr>
              <w:spacing w:before="0" w:after="0" w:line="240" w:lineRule="auto"/>
              <w:jc w:val="right"/>
              <w:rPr>
                <w:ins w:id="91608" w:author="pete jones" w:date="2022-01-11T16:57:00Z"/>
                <w:rFonts w:ascii="Calibri" w:hAnsi="Calibri" w:cs="Calibri"/>
                <w:sz w:val="22"/>
                <w:szCs w:val="22"/>
              </w:rPr>
            </w:pPr>
            <w:ins w:id="91609" w:author="pete jones" w:date="2022-01-11T16:57:00Z">
              <w:r w:rsidRPr="00646540">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30E24680" w14:textId="77777777" w:rsidR="00646540" w:rsidRPr="00646540" w:rsidRDefault="00646540" w:rsidP="00646540">
            <w:pPr>
              <w:spacing w:before="0" w:after="0" w:line="240" w:lineRule="auto"/>
              <w:jc w:val="center"/>
              <w:rPr>
                <w:ins w:id="91610" w:author="pete jones" w:date="2022-01-11T16:57:00Z"/>
                <w:rFonts w:ascii="Calibri" w:hAnsi="Calibri" w:cs="Calibri"/>
                <w:sz w:val="22"/>
                <w:szCs w:val="22"/>
              </w:rPr>
            </w:pPr>
            <w:ins w:id="91611" w:author="pete jones" w:date="2022-01-11T16:57:00Z">
              <w:r w:rsidRPr="00646540">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73B75E36" w14:textId="77777777" w:rsidR="00646540" w:rsidRPr="00646540" w:rsidRDefault="00646540" w:rsidP="00646540">
            <w:pPr>
              <w:spacing w:before="0" w:after="0" w:line="240" w:lineRule="auto"/>
              <w:jc w:val="center"/>
              <w:rPr>
                <w:ins w:id="91612" w:author="pete jones" w:date="2022-01-11T16:57: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5CA622EB" w14:textId="77777777" w:rsidR="00646540" w:rsidRPr="00646540" w:rsidRDefault="00646540" w:rsidP="00646540">
            <w:pPr>
              <w:spacing w:before="0" w:after="0" w:line="240" w:lineRule="auto"/>
              <w:jc w:val="right"/>
              <w:rPr>
                <w:ins w:id="91613" w:author="pete jones" w:date="2022-01-11T16:57:00Z"/>
                <w:rFonts w:ascii="Calibri" w:hAnsi="Calibri" w:cs="Calibri"/>
                <w:color w:val="FFFFFF"/>
                <w:sz w:val="22"/>
                <w:szCs w:val="22"/>
              </w:rPr>
            </w:pPr>
            <w:ins w:id="91614" w:author="pete jones" w:date="2022-01-11T16:57:00Z">
              <w:r w:rsidRPr="00646540">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6C968163" w14:textId="77777777" w:rsidR="00646540" w:rsidRPr="00646540" w:rsidRDefault="00646540" w:rsidP="00646540">
            <w:pPr>
              <w:spacing w:before="0" w:after="0" w:line="240" w:lineRule="auto"/>
              <w:jc w:val="right"/>
              <w:rPr>
                <w:ins w:id="91615" w:author="pete jones" w:date="2022-01-11T16:57:00Z"/>
                <w:rFonts w:ascii="Calibri" w:hAnsi="Calibri" w:cs="Calibri"/>
                <w:color w:val="FFFFFF"/>
                <w:sz w:val="22"/>
                <w:szCs w:val="22"/>
              </w:rPr>
            </w:pPr>
            <w:ins w:id="91616" w:author="pete jones" w:date="2022-01-11T16:57:00Z">
              <w:r w:rsidRPr="00646540">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64EEA202" w14:textId="77777777" w:rsidR="00646540" w:rsidRPr="00646540" w:rsidRDefault="00646540" w:rsidP="00646540">
            <w:pPr>
              <w:spacing w:before="0" w:after="0" w:line="240" w:lineRule="auto"/>
              <w:jc w:val="right"/>
              <w:rPr>
                <w:ins w:id="91617" w:author="pete jones" w:date="2022-01-11T16:57:00Z"/>
                <w:rFonts w:ascii="Calibri" w:hAnsi="Calibri" w:cs="Calibri"/>
                <w:color w:val="FFFFFF"/>
                <w:sz w:val="22"/>
                <w:szCs w:val="22"/>
              </w:rPr>
            </w:pPr>
            <w:ins w:id="91618" w:author="pete jones" w:date="2022-01-11T16:57:00Z">
              <w:r w:rsidRPr="00646540">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31CA080F" w14:textId="77777777" w:rsidR="00646540" w:rsidRPr="00646540" w:rsidRDefault="00646540" w:rsidP="00646540">
            <w:pPr>
              <w:spacing w:before="0" w:after="0" w:line="240" w:lineRule="auto"/>
              <w:jc w:val="right"/>
              <w:rPr>
                <w:ins w:id="91619" w:author="pete jones" w:date="2022-01-11T16:57:00Z"/>
                <w:rFonts w:ascii="Calibri" w:hAnsi="Calibri" w:cs="Calibri"/>
                <w:color w:val="FFFFFF"/>
                <w:sz w:val="22"/>
                <w:szCs w:val="22"/>
              </w:rPr>
            </w:pPr>
            <w:ins w:id="91620" w:author="pete jones" w:date="2022-01-11T16:57:00Z">
              <w:r w:rsidRPr="0064654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2EA3FF6B" w14:textId="77777777" w:rsidR="00646540" w:rsidRPr="00646540" w:rsidRDefault="00646540" w:rsidP="00646540">
            <w:pPr>
              <w:spacing w:before="0" w:after="0" w:line="240" w:lineRule="auto"/>
              <w:jc w:val="right"/>
              <w:rPr>
                <w:ins w:id="91621" w:author="pete jones" w:date="2022-01-11T16:57:00Z"/>
                <w:rFonts w:ascii="Calibri" w:hAnsi="Calibri" w:cs="Calibri"/>
                <w:color w:val="FFFFFF"/>
                <w:sz w:val="22"/>
                <w:szCs w:val="22"/>
              </w:rPr>
            </w:pPr>
            <w:ins w:id="91622" w:author="pete jones" w:date="2022-01-11T16:57:00Z">
              <w:r w:rsidRPr="0064654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648A68C9" w14:textId="77777777" w:rsidR="00646540" w:rsidRPr="00646540" w:rsidRDefault="00646540" w:rsidP="00646540">
            <w:pPr>
              <w:spacing w:before="0" w:after="0" w:line="240" w:lineRule="auto"/>
              <w:jc w:val="right"/>
              <w:rPr>
                <w:ins w:id="91623" w:author="pete jones" w:date="2022-01-11T16:57:00Z"/>
                <w:rFonts w:ascii="Calibri" w:hAnsi="Calibri" w:cs="Calibri"/>
                <w:color w:val="FFFFFF"/>
                <w:sz w:val="22"/>
                <w:szCs w:val="22"/>
              </w:rPr>
            </w:pPr>
            <w:ins w:id="91624" w:author="pete jones" w:date="2022-01-11T16:57:00Z">
              <w:r w:rsidRPr="0064654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2CE2DAB6" w14:textId="77777777" w:rsidR="00646540" w:rsidRPr="00646540" w:rsidRDefault="00646540" w:rsidP="00646540">
            <w:pPr>
              <w:spacing w:before="0" w:after="0" w:line="240" w:lineRule="auto"/>
              <w:jc w:val="right"/>
              <w:rPr>
                <w:ins w:id="91625" w:author="pete jones" w:date="2022-01-11T16:57:00Z"/>
                <w:rFonts w:ascii="Calibri" w:hAnsi="Calibri" w:cs="Calibri"/>
                <w:color w:val="FFFFFF"/>
                <w:sz w:val="22"/>
                <w:szCs w:val="22"/>
              </w:rPr>
            </w:pPr>
            <w:ins w:id="91626" w:author="pete jones" w:date="2022-01-11T16:57:00Z">
              <w:r w:rsidRPr="0064654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15ED3CFB" w14:textId="77777777" w:rsidR="00646540" w:rsidRPr="00646540" w:rsidRDefault="00646540" w:rsidP="00646540">
            <w:pPr>
              <w:spacing w:before="0" w:after="0" w:line="240" w:lineRule="auto"/>
              <w:jc w:val="right"/>
              <w:rPr>
                <w:ins w:id="91627" w:author="pete jones" w:date="2022-01-11T16:57:00Z"/>
                <w:rFonts w:ascii="Calibri" w:hAnsi="Calibri" w:cs="Calibri"/>
                <w:color w:val="FFFFFF"/>
                <w:sz w:val="22"/>
                <w:szCs w:val="22"/>
              </w:rPr>
            </w:pPr>
            <w:ins w:id="91628" w:author="pete jones" w:date="2022-01-11T16:57:00Z">
              <w:r w:rsidRPr="0064654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494919E3" w14:textId="77777777" w:rsidR="00646540" w:rsidRPr="00646540" w:rsidRDefault="00646540" w:rsidP="00646540">
            <w:pPr>
              <w:spacing w:before="0" w:after="0" w:line="240" w:lineRule="auto"/>
              <w:jc w:val="right"/>
              <w:rPr>
                <w:ins w:id="91629" w:author="pete jones" w:date="2022-01-11T16:57:00Z"/>
                <w:rFonts w:ascii="Calibri" w:hAnsi="Calibri" w:cs="Calibri"/>
                <w:color w:val="FFFFFF"/>
                <w:sz w:val="22"/>
                <w:szCs w:val="22"/>
              </w:rPr>
            </w:pPr>
            <w:ins w:id="91630" w:author="pete jones" w:date="2022-01-11T16:57:00Z">
              <w:r w:rsidRPr="0064654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1472F5DB" w14:textId="77777777" w:rsidR="00646540" w:rsidRPr="00646540" w:rsidRDefault="00646540" w:rsidP="00646540">
            <w:pPr>
              <w:spacing w:before="0" w:after="0" w:line="240" w:lineRule="auto"/>
              <w:jc w:val="right"/>
              <w:rPr>
                <w:ins w:id="91631" w:author="pete jones" w:date="2022-01-11T16:57:00Z"/>
                <w:rFonts w:ascii="Calibri" w:hAnsi="Calibri" w:cs="Calibri"/>
                <w:color w:val="FFFFFF"/>
                <w:sz w:val="22"/>
                <w:szCs w:val="22"/>
              </w:rPr>
            </w:pPr>
            <w:ins w:id="91632" w:author="pete jones" w:date="2022-01-11T16:57:00Z">
              <w:r w:rsidRPr="00646540">
                <w:rPr>
                  <w:rFonts w:ascii="Calibri" w:hAnsi="Calibri" w:cs="Calibri"/>
                  <w:color w:val="FFFFFF"/>
                  <w:sz w:val="22"/>
                  <w:szCs w:val="22"/>
                </w:rPr>
                <w:t>23</w:t>
              </w:r>
            </w:ins>
          </w:p>
        </w:tc>
      </w:tr>
      <w:tr w:rsidR="00646540" w:rsidRPr="00646540" w14:paraId="2420CC99" w14:textId="77777777" w:rsidTr="00646540">
        <w:trPr>
          <w:trHeight w:val="315"/>
          <w:ins w:id="91633" w:author="pete jones" w:date="2022-01-11T16:57:00Z"/>
        </w:trPr>
        <w:tc>
          <w:tcPr>
            <w:tcW w:w="400" w:type="dxa"/>
            <w:tcBorders>
              <w:top w:val="nil"/>
              <w:left w:val="nil"/>
              <w:bottom w:val="nil"/>
              <w:right w:val="nil"/>
            </w:tcBorders>
            <w:shd w:val="clear" w:color="auto" w:fill="auto"/>
            <w:noWrap/>
            <w:vAlign w:val="center"/>
            <w:hideMark/>
          </w:tcPr>
          <w:p w14:paraId="74423B65" w14:textId="77777777" w:rsidR="00646540" w:rsidRPr="00646540" w:rsidRDefault="00646540" w:rsidP="00646540">
            <w:pPr>
              <w:spacing w:before="0" w:after="0" w:line="240" w:lineRule="auto"/>
              <w:jc w:val="center"/>
              <w:rPr>
                <w:ins w:id="91634" w:author="pete jones" w:date="2022-01-11T16:57:00Z"/>
                <w:rFonts w:ascii="Calibri" w:hAnsi="Calibri" w:cs="Calibri"/>
                <w:color w:val="FFFFFF"/>
                <w:sz w:val="22"/>
                <w:szCs w:val="22"/>
              </w:rPr>
            </w:pPr>
            <w:ins w:id="91635" w:author="pete jones" w:date="2022-01-11T16:57:00Z">
              <w:r w:rsidRPr="00646540">
                <w:rPr>
                  <w:rFonts w:ascii="Calibri" w:hAnsi="Calibri" w:cs="Calibri"/>
                  <w:color w:val="FFFFFF"/>
                  <w:sz w:val="22"/>
                  <w:szCs w:val="22"/>
                </w:rPr>
                <w:lastRenderedPageBreak/>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BED9305" w14:textId="77777777" w:rsidR="00646540" w:rsidRPr="00646540" w:rsidRDefault="00646540" w:rsidP="00646540">
            <w:pPr>
              <w:spacing w:before="0" w:after="0" w:line="240" w:lineRule="auto"/>
              <w:jc w:val="right"/>
              <w:rPr>
                <w:ins w:id="91636" w:author="pete jones" w:date="2022-01-11T16:57:00Z"/>
                <w:rFonts w:ascii="Calibri" w:hAnsi="Calibri" w:cs="Calibri"/>
                <w:color w:val="FFFFFF"/>
                <w:sz w:val="22"/>
                <w:szCs w:val="22"/>
              </w:rPr>
            </w:pPr>
            <w:ins w:id="91637" w:author="pete jones" w:date="2022-01-11T16:57:00Z">
              <w:r w:rsidRPr="00646540">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542DEE13" w14:textId="77777777" w:rsidR="00646540" w:rsidRPr="00646540" w:rsidRDefault="00646540" w:rsidP="00646540">
            <w:pPr>
              <w:spacing w:before="0" w:after="0" w:line="240" w:lineRule="auto"/>
              <w:jc w:val="center"/>
              <w:rPr>
                <w:ins w:id="91638" w:author="pete jones" w:date="2022-01-11T16:57:00Z"/>
                <w:rFonts w:ascii="Calibri" w:hAnsi="Calibri" w:cs="Calibri"/>
                <w:color w:val="FFFFFF"/>
                <w:sz w:val="22"/>
                <w:szCs w:val="22"/>
              </w:rPr>
            </w:pPr>
            <w:ins w:id="91639" w:author="pete jones" w:date="2022-01-11T16:57:00Z">
              <w:r w:rsidRPr="00646540">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01131EC8" w14:textId="77777777" w:rsidR="00646540" w:rsidRPr="00646540" w:rsidRDefault="00646540" w:rsidP="00646540">
            <w:pPr>
              <w:spacing w:before="0" w:after="0" w:line="240" w:lineRule="auto"/>
              <w:jc w:val="center"/>
              <w:rPr>
                <w:ins w:id="91640" w:author="pete jones" w:date="2022-01-11T16:57:00Z"/>
                <w:rFonts w:ascii="Calibri" w:hAnsi="Calibri" w:cs="Calibri"/>
                <w:color w:val="FFFFFF"/>
                <w:sz w:val="22"/>
                <w:szCs w:val="22"/>
              </w:rPr>
            </w:pPr>
            <w:ins w:id="91641" w:author="pete jones" w:date="2022-01-11T16:57:00Z">
              <w:r w:rsidRPr="00646540">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59083E5" w14:textId="77777777" w:rsidR="00646540" w:rsidRPr="00646540" w:rsidRDefault="00646540" w:rsidP="00646540">
            <w:pPr>
              <w:spacing w:before="0" w:after="0" w:line="240" w:lineRule="auto"/>
              <w:jc w:val="center"/>
              <w:rPr>
                <w:ins w:id="91642" w:author="pete jones" w:date="2022-01-11T16:57:00Z"/>
                <w:rFonts w:ascii="Calibri" w:hAnsi="Calibri" w:cs="Calibri"/>
                <w:sz w:val="22"/>
                <w:szCs w:val="22"/>
              </w:rPr>
            </w:pPr>
            <w:ins w:id="91643" w:author="pete jones" w:date="2022-01-11T16:57:00Z">
              <w:r w:rsidRPr="00646540">
                <w:rPr>
                  <w:rFonts w:ascii="Calibri" w:hAnsi="Calibri" w:cs="Calibri"/>
                  <w:sz w:val="22"/>
                  <w:szCs w:val="22"/>
                </w:rPr>
                <w:t>By %</w:t>
              </w:r>
            </w:ins>
          </w:p>
        </w:tc>
      </w:tr>
      <w:tr w:rsidR="00646540" w:rsidRPr="00646540" w14:paraId="0221FCFF" w14:textId="77777777" w:rsidTr="00646540">
        <w:trPr>
          <w:trHeight w:val="1920"/>
          <w:ins w:id="91644" w:author="pete jones" w:date="2022-01-11T16:57: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1955D7CF" w14:textId="77777777" w:rsidR="00646540" w:rsidRPr="00646540" w:rsidRDefault="00646540" w:rsidP="00646540">
            <w:pPr>
              <w:spacing w:before="0" w:after="0" w:line="240" w:lineRule="auto"/>
              <w:jc w:val="center"/>
              <w:rPr>
                <w:ins w:id="91645" w:author="pete jones" w:date="2022-01-11T16:57:00Z"/>
                <w:rFonts w:ascii="Calibri" w:hAnsi="Calibri" w:cs="Calibri"/>
                <w:b/>
                <w:bCs/>
                <w:color w:val="000000"/>
                <w:sz w:val="22"/>
                <w:szCs w:val="22"/>
              </w:rPr>
            </w:pPr>
            <w:ins w:id="91646" w:author="pete jones" w:date="2022-01-11T16:57:00Z">
              <w:r w:rsidRPr="00646540">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0D44EBF5" w14:textId="77777777" w:rsidR="00646540" w:rsidRPr="00646540" w:rsidRDefault="00646540" w:rsidP="00646540">
            <w:pPr>
              <w:spacing w:before="0" w:after="0" w:line="240" w:lineRule="auto"/>
              <w:jc w:val="center"/>
              <w:rPr>
                <w:ins w:id="91647" w:author="pete jones" w:date="2022-01-11T16:57:00Z"/>
                <w:rFonts w:ascii="Calibri" w:hAnsi="Calibri" w:cs="Calibri"/>
                <w:b/>
                <w:bCs/>
                <w:color w:val="000000"/>
                <w:sz w:val="22"/>
                <w:szCs w:val="22"/>
              </w:rPr>
            </w:pPr>
            <w:ins w:id="91648" w:author="pete jones" w:date="2022-01-11T16:57:00Z">
              <w:r w:rsidRPr="00646540">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281CBB9F" w14:textId="77777777" w:rsidR="00646540" w:rsidRPr="00646540" w:rsidRDefault="00646540" w:rsidP="00646540">
            <w:pPr>
              <w:spacing w:before="0" w:after="0" w:line="240" w:lineRule="auto"/>
              <w:jc w:val="center"/>
              <w:rPr>
                <w:ins w:id="91649" w:author="pete jones" w:date="2022-01-11T16:57:00Z"/>
                <w:rFonts w:ascii="Calibri" w:hAnsi="Calibri" w:cs="Calibri"/>
                <w:b/>
                <w:bCs/>
                <w:color w:val="000000"/>
                <w:sz w:val="22"/>
                <w:szCs w:val="22"/>
              </w:rPr>
            </w:pPr>
            <w:ins w:id="91650" w:author="pete jones" w:date="2022-01-11T16:57:00Z">
              <w:r w:rsidRPr="00646540">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71567D47" w14:textId="77777777" w:rsidR="00646540" w:rsidRPr="00646540" w:rsidRDefault="00646540" w:rsidP="00646540">
            <w:pPr>
              <w:spacing w:before="0" w:after="0" w:line="240" w:lineRule="auto"/>
              <w:jc w:val="center"/>
              <w:rPr>
                <w:ins w:id="91651" w:author="pete jones" w:date="2022-01-11T16:57:00Z"/>
                <w:rFonts w:ascii="Calibri" w:hAnsi="Calibri" w:cs="Calibri"/>
                <w:b/>
                <w:bCs/>
                <w:color w:val="000000"/>
                <w:sz w:val="22"/>
                <w:szCs w:val="22"/>
              </w:rPr>
            </w:pPr>
            <w:ins w:id="91652" w:author="pete jones" w:date="2022-01-11T16:57:00Z">
              <w:r w:rsidRPr="00646540">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1E1107AE" w14:textId="77777777" w:rsidR="00646540" w:rsidRPr="00646540" w:rsidRDefault="00646540" w:rsidP="00646540">
            <w:pPr>
              <w:spacing w:before="0" w:after="0" w:line="240" w:lineRule="auto"/>
              <w:jc w:val="center"/>
              <w:rPr>
                <w:ins w:id="91653" w:author="pete jones" w:date="2022-01-11T16:57:00Z"/>
                <w:rFonts w:ascii="Calibri" w:hAnsi="Calibri" w:cs="Calibri"/>
                <w:b/>
                <w:bCs/>
                <w:color w:val="000000"/>
                <w:sz w:val="22"/>
                <w:szCs w:val="22"/>
              </w:rPr>
            </w:pPr>
            <w:ins w:id="91654" w:author="pete jones" w:date="2022-01-11T16:57:00Z">
              <w:r w:rsidRPr="00646540">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E604D7E" w14:textId="77777777" w:rsidR="00646540" w:rsidRPr="00646540" w:rsidRDefault="00646540" w:rsidP="00646540">
            <w:pPr>
              <w:spacing w:before="0" w:after="0" w:line="240" w:lineRule="auto"/>
              <w:jc w:val="center"/>
              <w:rPr>
                <w:ins w:id="91655" w:author="pete jones" w:date="2022-01-11T16:57:00Z"/>
                <w:rFonts w:ascii="Calibri" w:hAnsi="Calibri" w:cs="Calibri"/>
                <w:b/>
                <w:bCs/>
                <w:color w:val="000000"/>
                <w:sz w:val="22"/>
                <w:szCs w:val="22"/>
              </w:rPr>
            </w:pPr>
            <w:ins w:id="91656" w:author="pete jones" w:date="2022-01-11T16:57:00Z">
              <w:r w:rsidRPr="00646540">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1F89A5DB" w14:textId="77777777" w:rsidR="00646540" w:rsidRPr="00646540" w:rsidRDefault="00646540" w:rsidP="00646540">
            <w:pPr>
              <w:spacing w:before="0" w:after="0" w:line="240" w:lineRule="auto"/>
              <w:jc w:val="center"/>
              <w:rPr>
                <w:ins w:id="91657" w:author="pete jones" w:date="2022-01-11T16:57:00Z"/>
                <w:rFonts w:ascii="Calibri" w:hAnsi="Calibri" w:cs="Calibri"/>
                <w:b/>
                <w:bCs/>
                <w:color w:val="000000"/>
                <w:sz w:val="22"/>
                <w:szCs w:val="22"/>
              </w:rPr>
            </w:pPr>
            <w:ins w:id="91658" w:author="pete jones" w:date="2022-01-11T16:57:00Z">
              <w:r w:rsidRPr="00646540">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EAC762E" w14:textId="77777777" w:rsidR="00646540" w:rsidRPr="00646540" w:rsidRDefault="00646540" w:rsidP="00646540">
            <w:pPr>
              <w:spacing w:before="0" w:after="0" w:line="240" w:lineRule="auto"/>
              <w:jc w:val="center"/>
              <w:rPr>
                <w:ins w:id="91659" w:author="pete jones" w:date="2022-01-11T16:57:00Z"/>
                <w:rFonts w:ascii="Calibri" w:hAnsi="Calibri" w:cs="Calibri"/>
                <w:b/>
                <w:bCs/>
                <w:color w:val="000000"/>
                <w:sz w:val="22"/>
                <w:szCs w:val="22"/>
              </w:rPr>
            </w:pPr>
            <w:ins w:id="91660" w:author="pete jones" w:date="2022-01-11T16:57:00Z">
              <w:r w:rsidRPr="0064654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93EC8AF" w14:textId="77777777" w:rsidR="00646540" w:rsidRPr="00646540" w:rsidRDefault="00646540" w:rsidP="00646540">
            <w:pPr>
              <w:spacing w:before="0" w:after="0" w:line="240" w:lineRule="auto"/>
              <w:jc w:val="center"/>
              <w:rPr>
                <w:ins w:id="91661" w:author="pete jones" w:date="2022-01-11T16:57:00Z"/>
                <w:rFonts w:ascii="Calibri" w:hAnsi="Calibri" w:cs="Calibri"/>
                <w:b/>
                <w:bCs/>
                <w:color w:val="000000"/>
                <w:sz w:val="22"/>
                <w:szCs w:val="22"/>
              </w:rPr>
            </w:pPr>
            <w:ins w:id="91662" w:author="pete jones" w:date="2022-01-11T16:57:00Z">
              <w:r w:rsidRPr="0064654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8A5B2B9" w14:textId="77777777" w:rsidR="00646540" w:rsidRPr="00646540" w:rsidRDefault="00646540" w:rsidP="00646540">
            <w:pPr>
              <w:spacing w:before="0" w:after="0" w:line="240" w:lineRule="auto"/>
              <w:jc w:val="center"/>
              <w:rPr>
                <w:ins w:id="91663" w:author="pete jones" w:date="2022-01-11T16:57:00Z"/>
                <w:rFonts w:ascii="Calibri" w:hAnsi="Calibri" w:cs="Calibri"/>
                <w:b/>
                <w:bCs/>
                <w:color w:val="000000"/>
                <w:sz w:val="22"/>
                <w:szCs w:val="22"/>
              </w:rPr>
            </w:pPr>
            <w:ins w:id="91664" w:author="pete jones" w:date="2022-01-11T16:57:00Z">
              <w:r w:rsidRPr="0064654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7C6322E" w14:textId="77777777" w:rsidR="00646540" w:rsidRPr="00646540" w:rsidRDefault="00646540" w:rsidP="00646540">
            <w:pPr>
              <w:spacing w:before="0" w:after="0" w:line="240" w:lineRule="auto"/>
              <w:jc w:val="center"/>
              <w:rPr>
                <w:ins w:id="91665" w:author="pete jones" w:date="2022-01-11T16:57:00Z"/>
                <w:rFonts w:ascii="Calibri" w:hAnsi="Calibri" w:cs="Calibri"/>
                <w:b/>
                <w:bCs/>
                <w:color w:val="000000"/>
                <w:sz w:val="22"/>
                <w:szCs w:val="22"/>
              </w:rPr>
            </w:pPr>
            <w:ins w:id="91666" w:author="pete jones" w:date="2022-01-11T16:57:00Z">
              <w:r w:rsidRPr="0064654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97FF9C9" w14:textId="77777777" w:rsidR="00646540" w:rsidRPr="00646540" w:rsidRDefault="00646540" w:rsidP="00646540">
            <w:pPr>
              <w:spacing w:before="0" w:after="0" w:line="240" w:lineRule="auto"/>
              <w:jc w:val="center"/>
              <w:rPr>
                <w:ins w:id="91667" w:author="pete jones" w:date="2022-01-11T16:57:00Z"/>
                <w:rFonts w:ascii="Calibri" w:hAnsi="Calibri" w:cs="Calibri"/>
                <w:b/>
                <w:bCs/>
                <w:color w:val="000000"/>
                <w:sz w:val="22"/>
                <w:szCs w:val="22"/>
              </w:rPr>
            </w:pPr>
            <w:ins w:id="91668" w:author="pete jones" w:date="2022-01-11T16:57:00Z">
              <w:r w:rsidRPr="0064654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D9E5D26" w14:textId="77777777" w:rsidR="00646540" w:rsidRPr="00646540" w:rsidRDefault="00646540" w:rsidP="00646540">
            <w:pPr>
              <w:spacing w:before="0" w:after="0" w:line="240" w:lineRule="auto"/>
              <w:jc w:val="center"/>
              <w:rPr>
                <w:ins w:id="91669" w:author="pete jones" w:date="2022-01-11T16:57:00Z"/>
                <w:rFonts w:ascii="Calibri" w:hAnsi="Calibri" w:cs="Calibri"/>
                <w:b/>
                <w:bCs/>
                <w:color w:val="000000"/>
                <w:sz w:val="22"/>
                <w:szCs w:val="22"/>
              </w:rPr>
            </w:pPr>
            <w:ins w:id="91670" w:author="pete jones" w:date="2022-01-11T16:57:00Z">
              <w:r w:rsidRPr="0064654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1F685F70" w14:textId="77777777" w:rsidR="00646540" w:rsidRPr="00646540" w:rsidRDefault="00646540" w:rsidP="00646540">
            <w:pPr>
              <w:spacing w:before="0" w:after="0" w:line="240" w:lineRule="auto"/>
              <w:jc w:val="center"/>
              <w:rPr>
                <w:ins w:id="91671" w:author="pete jones" w:date="2022-01-11T16:57:00Z"/>
                <w:rFonts w:ascii="Calibri" w:hAnsi="Calibri" w:cs="Calibri"/>
                <w:b/>
                <w:bCs/>
                <w:color w:val="000000"/>
                <w:sz w:val="22"/>
                <w:szCs w:val="22"/>
              </w:rPr>
            </w:pPr>
            <w:ins w:id="91672" w:author="pete jones" w:date="2022-01-11T16:57:00Z">
              <w:r w:rsidRPr="00646540">
                <w:rPr>
                  <w:rFonts w:ascii="Calibri" w:hAnsi="Calibri" w:cs="Calibri"/>
                  <w:b/>
                  <w:bCs/>
                  <w:color w:val="000000"/>
                  <w:sz w:val="22"/>
                  <w:szCs w:val="22"/>
                </w:rPr>
                <w:t>Coursework</w:t>
              </w:r>
            </w:ins>
          </w:p>
        </w:tc>
      </w:tr>
      <w:tr w:rsidR="00646540" w:rsidRPr="00646540" w14:paraId="3F637031" w14:textId="77777777" w:rsidTr="00646540">
        <w:trPr>
          <w:trHeight w:val="300"/>
          <w:ins w:id="91673" w:author="pete jones" w:date="2022-01-11T16:57: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F363AD" w14:textId="77777777" w:rsidR="00646540" w:rsidRPr="00646540" w:rsidRDefault="00646540" w:rsidP="00646540">
            <w:pPr>
              <w:spacing w:before="0" w:after="0" w:line="240" w:lineRule="auto"/>
              <w:jc w:val="center"/>
              <w:rPr>
                <w:ins w:id="91674" w:author="pete jones" w:date="2022-01-11T16:57:00Z"/>
                <w:rFonts w:ascii="Calibri" w:hAnsi="Calibri" w:cs="Calibri"/>
                <w:color w:val="000000"/>
                <w:sz w:val="22"/>
                <w:szCs w:val="22"/>
              </w:rPr>
            </w:pPr>
            <w:ins w:id="91675"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043E806" w14:textId="77777777" w:rsidR="00646540" w:rsidRPr="00646540" w:rsidRDefault="00646540" w:rsidP="00646540">
            <w:pPr>
              <w:spacing w:before="0" w:after="0" w:line="240" w:lineRule="auto"/>
              <w:jc w:val="left"/>
              <w:rPr>
                <w:ins w:id="91676" w:author="pete jones" w:date="2022-01-11T16:57:00Z"/>
                <w:rFonts w:ascii="Calibri" w:hAnsi="Calibri" w:cs="Calibri"/>
                <w:color w:val="000000"/>
                <w:sz w:val="22"/>
                <w:szCs w:val="22"/>
              </w:rPr>
            </w:pPr>
            <w:ins w:id="91677" w:author="pete jones" w:date="2022-01-11T16:57:00Z">
              <w:r w:rsidRPr="00646540">
                <w:rPr>
                  <w:rFonts w:ascii="Calibri" w:hAnsi="Calibri" w:cs="Calibri"/>
                  <w:color w:val="000000"/>
                  <w:sz w:val="22"/>
                  <w:szCs w:val="22"/>
                </w:rPr>
                <w:t>Introduction to Engineering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5829089E" w14:textId="77777777" w:rsidR="00646540" w:rsidRPr="00646540" w:rsidRDefault="00646540" w:rsidP="00646540">
            <w:pPr>
              <w:spacing w:before="0" w:after="0" w:line="240" w:lineRule="auto"/>
              <w:jc w:val="center"/>
              <w:rPr>
                <w:ins w:id="91678" w:author="pete jones" w:date="2022-01-11T16:57:00Z"/>
                <w:rFonts w:ascii="Calibri" w:hAnsi="Calibri" w:cs="Calibri"/>
                <w:color w:val="000000"/>
                <w:sz w:val="22"/>
                <w:szCs w:val="22"/>
              </w:rPr>
            </w:pPr>
            <w:ins w:id="91679" w:author="pete jones" w:date="2022-01-11T16:57: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93C7874" w14:textId="77777777" w:rsidR="00646540" w:rsidRPr="00646540" w:rsidRDefault="00646540" w:rsidP="00646540">
            <w:pPr>
              <w:spacing w:before="0" w:after="0" w:line="240" w:lineRule="auto"/>
              <w:jc w:val="center"/>
              <w:rPr>
                <w:ins w:id="91680" w:author="pete jones" w:date="2022-01-11T16:57:00Z"/>
                <w:rFonts w:ascii="Calibri" w:hAnsi="Calibri" w:cs="Calibri"/>
                <w:color w:val="000000"/>
                <w:sz w:val="22"/>
                <w:szCs w:val="22"/>
              </w:rPr>
            </w:pPr>
            <w:ins w:id="91681"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FE5D8EC" w14:textId="77777777" w:rsidR="00646540" w:rsidRPr="00646540" w:rsidRDefault="00646540" w:rsidP="00646540">
            <w:pPr>
              <w:spacing w:before="0" w:after="0" w:line="240" w:lineRule="auto"/>
              <w:jc w:val="center"/>
              <w:rPr>
                <w:ins w:id="91682" w:author="pete jones" w:date="2022-01-11T16:57:00Z"/>
                <w:rFonts w:ascii="Calibri" w:hAnsi="Calibri" w:cs="Calibri"/>
                <w:color w:val="000000"/>
                <w:sz w:val="22"/>
                <w:szCs w:val="22"/>
              </w:rPr>
            </w:pPr>
            <w:ins w:id="91683"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BFCD53" w14:textId="77777777" w:rsidR="00646540" w:rsidRPr="00646540" w:rsidRDefault="00646540" w:rsidP="00646540">
            <w:pPr>
              <w:spacing w:before="0" w:after="0" w:line="240" w:lineRule="auto"/>
              <w:jc w:val="center"/>
              <w:rPr>
                <w:ins w:id="91684" w:author="pete jones" w:date="2022-01-11T16:57:00Z"/>
                <w:rFonts w:ascii="Calibri" w:hAnsi="Calibri" w:cs="Calibri"/>
                <w:color w:val="000000"/>
                <w:sz w:val="22"/>
                <w:szCs w:val="22"/>
              </w:rPr>
            </w:pPr>
            <w:ins w:id="91685"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C3498BB" w14:textId="77777777" w:rsidR="00646540" w:rsidRPr="00646540" w:rsidRDefault="00646540" w:rsidP="00646540">
            <w:pPr>
              <w:spacing w:before="0" w:after="0" w:line="240" w:lineRule="auto"/>
              <w:jc w:val="center"/>
              <w:rPr>
                <w:ins w:id="91686" w:author="pete jones" w:date="2022-01-11T16:57:00Z"/>
                <w:rFonts w:ascii="Calibri" w:hAnsi="Calibri" w:cs="Calibri"/>
                <w:color w:val="000000"/>
                <w:sz w:val="22"/>
                <w:szCs w:val="22"/>
              </w:rPr>
            </w:pPr>
            <w:ins w:id="91687"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D424E3" w14:textId="77777777" w:rsidR="00646540" w:rsidRPr="00646540" w:rsidRDefault="00646540" w:rsidP="00646540">
            <w:pPr>
              <w:spacing w:before="0" w:after="0" w:line="240" w:lineRule="auto"/>
              <w:jc w:val="center"/>
              <w:rPr>
                <w:ins w:id="91688" w:author="pete jones" w:date="2022-01-11T16:57:00Z"/>
                <w:rFonts w:ascii="Calibri" w:hAnsi="Calibri" w:cs="Calibri"/>
                <w:color w:val="000000"/>
                <w:sz w:val="22"/>
                <w:szCs w:val="22"/>
              </w:rPr>
            </w:pPr>
            <w:ins w:id="9168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97E1F9" w14:textId="77777777" w:rsidR="00646540" w:rsidRPr="00646540" w:rsidRDefault="00646540" w:rsidP="00646540">
            <w:pPr>
              <w:spacing w:before="0" w:after="0" w:line="240" w:lineRule="auto"/>
              <w:jc w:val="center"/>
              <w:rPr>
                <w:ins w:id="91690" w:author="pete jones" w:date="2022-01-11T16:57:00Z"/>
                <w:rFonts w:ascii="Calibri" w:hAnsi="Calibri" w:cs="Calibri"/>
                <w:color w:val="000000"/>
                <w:sz w:val="22"/>
                <w:szCs w:val="22"/>
              </w:rPr>
            </w:pPr>
            <w:ins w:id="9169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C4C833" w14:textId="77777777" w:rsidR="00646540" w:rsidRPr="00646540" w:rsidRDefault="00646540" w:rsidP="00646540">
            <w:pPr>
              <w:spacing w:before="0" w:after="0" w:line="240" w:lineRule="auto"/>
              <w:jc w:val="center"/>
              <w:rPr>
                <w:ins w:id="91692" w:author="pete jones" w:date="2022-01-11T16:57:00Z"/>
                <w:rFonts w:ascii="Calibri" w:hAnsi="Calibri" w:cs="Calibri"/>
                <w:color w:val="000000"/>
                <w:sz w:val="22"/>
                <w:szCs w:val="22"/>
              </w:rPr>
            </w:pPr>
            <w:ins w:id="9169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4135F4" w14:textId="77777777" w:rsidR="00646540" w:rsidRPr="00646540" w:rsidRDefault="00646540" w:rsidP="00646540">
            <w:pPr>
              <w:spacing w:before="0" w:after="0" w:line="240" w:lineRule="auto"/>
              <w:jc w:val="center"/>
              <w:rPr>
                <w:ins w:id="91694" w:author="pete jones" w:date="2022-01-11T16:57:00Z"/>
                <w:rFonts w:ascii="Calibri" w:hAnsi="Calibri" w:cs="Calibri"/>
                <w:color w:val="000000"/>
                <w:sz w:val="22"/>
                <w:szCs w:val="22"/>
              </w:rPr>
            </w:pPr>
            <w:ins w:id="9169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BF9AEC" w14:textId="77777777" w:rsidR="00646540" w:rsidRPr="00646540" w:rsidRDefault="00646540" w:rsidP="00646540">
            <w:pPr>
              <w:spacing w:before="0" w:after="0" w:line="240" w:lineRule="auto"/>
              <w:jc w:val="center"/>
              <w:rPr>
                <w:ins w:id="91696" w:author="pete jones" w:date="2022-01-11T16:57:00Z"/>
                <w:rFonts w:ascii="Calibri" w:hAnsi="Calibri" w:cs="Calibri"/>
                <w:color w:val="000000"/>
                <w:sz w:val="22"/>
                <w:szCs w:val="22"/>
              </w:rPr>
            </w:pPr>
            <w:ins w:id="9169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A71BF1" w14:textId="77777777" w:rsidR="00646540" w:rsidRPr="00646540" w:rsidRDefault="00646540" w:rsidP="00646540">
            <w:pPr>
              <w:spacing w:before="0" w:after="0" w:line="240" w:lineRule="auto"/>
              <w:jc w:val="center"/>
              <w:rPr>
                <w:ins w:id="91698" w:author="pete jones" w:date="2022-01-11T16:57:00Z"/>
                <w:rFonts w:ascii="Calibri" w:hAnsi="Calibri" w:cs="Calibri"/>
                <w:color w:val="000000"/>
                <w:sz w:val="22"/>
                <w:szCs w:val="22"/>
              </w:rPr>
            </w:pPr>
            <w:ins w:id="91699"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0E7959D" w14:textId="77777777" w:rsidR="00646540" w:rsidRPr="00646540" w:rsidRDefault="00646540" w:rsidP="00646540">
            <w:pPr>
              <w:spacing w:before="0" w:after="0" w:line="240" w:lineRule="auto"/>
              <w:jc w:val="center"/>
              <w:rPr>
                <w:ins w:id="91700" w:author="pete jones" w:date="2022-01-11T16:57:00Z"/>
                <w:rFonts w:ascii="Calibri" w:hAnsi="Calibri" w:cs="Calibri"/>
                <w:color w:val="000000"/>
                <w:sz w:val="22"/>
                <w:szCs w:val="22"/>
              </w:rPr>
            </w:pPr>
            <w:ins w:id="91701" w:author="pete jones" w:date="2022-01-11T16:57:00Z">
              <w:r w:rsidRPr="00646540">
                <w:rPr>
                  <w:rFonts w:ascii="Calibri" w:hAnsi="Calibri" w:cs="Calibri"/>
                  <w:color w:val="000000"/>
                  <w:sz w:val="22"/>
                  <w:szCs w:val="22"/>
                </w:rPr>
                <w:t> </w:t>
              </w:r>
            </w:ins>
          </w:p>
        </w:tc>
      </w:tr>
      <w:tr w:rsidR="00646540" w:rsidRPr="00646540" w14:paraId="544506C3" w14:textId="77777777" w:rsidTr="00646540">
        <w:trPr>
          <w:trHeight w:val="300"/>
          <w:ins w:id="91702"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4D3DE91" w14:textId="77777777" w:rsidR="00646540" w:rsidRPr="00646540" w:rsidRDefault="00646540" w:rsidP="00646540">
            <w:pPr>
              <w:spacing w:before="0" w:after="0" w:line="240" w:lineRule="auto"/>
              <w:jc w:val="center"/>
              <w:rPr>
                <w:ins w:id="91703" w:author="pete jones" w:date="2022-01-11T16:57:00Z"/>
                <w:rFonts w:ascii="Calibri" w:hAnsi="Calibri" w:cs="Calibri"/>
                <w:color w:val="000000"/>
                <w:sz w:val="22"/>
                <w:szCs w:val="22"/>
              </w:rPr>
            </w:pPr>
            <w:ins w:id="91704"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F0E478E" w14:textId="77777777" w:rsidR="00646540" w:rsidRPr="00646540" w:rsidRDefault="00646540" w:rsidP="00646540">
            <w:pPr>
              <w:spacing w:before="0" w:after="0" w:line="240" w:lineRule="auto"/>
              <w:jc w:val="left"/>
              <w:rPr>
                <w:ins w:id="91705" w:author="pete jones" w:date="2022-01-11T16:57:00Z"/>
                <w:rFonts w:ascii="Calibri" w:hAnsi="Calibri" w:cs="Calibri"/>
                <w:color w:val="000000"/>
                <w:sz w:val="22"/>
                <w:szCs w:val="22"/>
              </w:rPr>
            </w:pPr>
            <w:ins w:id="91706" w:author="pete jones" w:date="2022-01-11T16:57:00Z">
              <w:r w:rsidRPr="00646540">
                <w:rPr>
                  <w:rFonts w:ascii="Calibri" w:hAnsi="Calibri" w:cs="Calibri"/>
                  <w:color w:val="000000"/>
                  <w:sz w:val="22"/>
                  <w:szCs w:val="22"/>
                </w:rPr>
                <w:t>Materials Science</w:t>
              </w:r>
            </w:ins>
          </w:p>
        </w:tc>
        <w:tc>
          <w:tcPr>
            <w:tcW w:w="432" w:type="dxa"/>
            <w:tcBorders>
              <w:top w:val="nil"/>
              <w:left w:val="nil"/>
              <w:bottom w:val="single" w:sz="4" w:space="0" w:color="auto"/>
              <w:right w:val="single" w:sz="4" w:space="0" w:color="auto"/>
            </w:tcBorders>
            <w:shd w:val="clear" w:color="auto" w:fill="auto"/>
            <w:noWrap/>
            <w:vAlign w:val="bottom"/>
            <w:hideMark/>
          </w:tcPr>
          <w:p w14:paraId="51DBD51F" w14:textId="77777777" w:rsidR="00646540" w:rsidRPr="00646540" w:rsidRDefault="00646540" w:rsidP="00646540">
            <w:pPr>
              <w:spacing w:before="0" w:after="0" w:line="240" w:lineRule="auto"/>
              <w:jc w:val="center"/>
              <w:rPr>
                <w:ins w:id="91707" w:author="pete jones" w:date="2022-01-11T16:57:00Z"/>
                <w:rFonts w:ascii="Calibri" w:hAnsi="Calibri" w:cs="Calibri"/>
                <w:color w:val="000000"/>
                <w:sz w:val="22"/>
                <w:szCs w:val="22"/>
              </w:rPr>
            </w:pPr>
            <w:ins w:id="91708" w:author="pete jones" w:date="2022-01-11T16:57: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98BEB7D" w14:textId="77777777" w:rsidR="00646540" w:rsidRPr="00646540" w:rsidRDefault="00646540" w:rsidP="00646540">
            <w:pPr>
              <w:spacing w:before="0" w:after="0" w:line="240" w:lineRule="auto"/>
              <w:jc w:val="center"/>
              <w:rPr>
                <w:ins w:id="91709" w:author="pete jones" w:date="2022-01-11T16:57:00Z"/>
                <w:rFonts w:ascii="Calibri" w:hAnsi="Calibri" w:cs="Calibri"/>
                <w:color w:val="000000"/>
                <w:sz w:val="22"/>
                <w:szCs w:val="22"/>
              </w:rPr>
            </w:pPr>
            <w:ins w:id="91710"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7D60377" w14:textId="77777777" w:rsidR="00646540" w:rsidRPr="00646540" w:rsidRDefault="00646540" w:rsidP="00646540">
            <w:pPr>
              <w:spacing w:before="0" w:after="0" w:line="240" w:lineRule="auto"/>
              <w:jc w:val="center"/>
              <w:rPr>
                <w:ins w:id="91711" w:author="pete jones" w:date="2022-01-11T16:57:00Z"/>
                <w:rFonts w:ascii="Calibri" w:hAnsi="Calibri" w:cs="Calibri"/>
                <w:color w:val="000000"/>
                <w:sz w:val="22"/>
                <w:szCs w:val="22"/>
              </w:rPr>
            </w:pPr>
            <w:ins w:id="91712"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4F92D2" w14:textId="77777777" w:rsidR="00646540" w:rsidRPr="00646540" w:rsidRDefault="00646540" w:rsidP="00646540">
            <w:pPr>
              <w:spacing w:before="0" w:after="0" w:line="240" w:lineRule="auto"/>
              <w:jc w:val="center"/>
              <w:rPr>
                <w:ins w:id="91713" w:author="pete jones" w:date="2022-01-11T16:57:00Z"/>
                <w:rFonts w:ascii="Calibri" w:hAnsi="Calibri" w:cs="Calibri"/>
                <w:color w:val="000000"/>
                <w:sz w:val="22"/>
                <w:szCs w:val="22"/>
              </w:rPr>
            </w:pPr>
            <w:ins w:id="91714"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C04AAB" w14:textId="77777777" w:rsidR="00646540" w:rsidRPr="00646540" w:rsidRDefault="00646540" w:rsidP="00646540">
            <w:pPr>
              <w:spacing w:before="0" w:after="0" w:line="240" w:lineRule="auto"/>
              <w:jc w:val="center"/>
              <w:rPr>
                <w:ins w:id="91715" w:author="pete jones" w:date="2022-01-11T16:57:00Z"/>
                <w:rFonts w:ascii="Calibri" w:hAnsi="Calibri" w:cs="Calibri"/>
                <w:color w:val="000000"/>
                <w:sz w:val="22"/>
                <w:szCs w:val="22"/>
              </w:rPr>
            </w:pPr>
            <w:ins w:id="91716"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FD6DCA" w14:textId="77777777" w:rsidR="00646540" w:rsidRPr="00646540" w:rsidRDefault="00646540" w:rsidP="00646540">
            <w:pPr>
              <w:spacing w:before="0" w:after="0" w:line="240" w:lineRule="auto"/>
              <w:jc w:val="center"/>
              <w:rPr>
                <w:ins w:id="91717" w:author="pete jones" w:date="2022-01-11T16:57:00Z"/>
                <w:rFonts w:ascii="Calibri" w:hAnsi="Calibri" w:cs="Calibri"/>
                <w:color w:val="000000"/>
                <w:sz w:val="22"/>
                <w:szCs w:val="22"/>
              </w:rPr>
            </w:pPr>
            <w:ins w:id="9171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69DF43" w14:textId="77777777" w:rsidR="00646540" w:rsidRPr="00646540" w:rsidRDefault="00646540" w:rsidP="00646540">
            <w:pPr>
              <w:spacing w:before="0" w:after="0" w:line="240" w:lineRule="auto"/>
              <w:jc w:val="center"/>
              <w:rPr>
                <w:ins w:id="91719" w:author="pete jones" w:date="2022-01-11T16:57:00Z"/>
                <w:rFonts w:ascii="Calibri" w:hAnsi="Calibri" w:cs="Calibri"/>
                <w:color w:val="000000"/>
                <w:sz w:val="22"/>
                <w:szCs w:val="22"/>
              </w:rPr>
            </w:pPr>
            <w:ins w:id="9172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A6D0FF" w14:textId="77777777" w:rsidR="00646540" w:rsidRPr="00646540" w:rsidRDefault="00646540" w:rsidP="00646540">
            <w:pPr>
              <w:spacing w:before="0" w:after="0" w:line="240" w:lineRule="auto"/>
              <w:jc w:val="center"/>
              <w:rPr>
                <w:ins w:id="91721" w:author="pete jones" w:date="2022-01-11T16:57:00Z"/>
                <w:rFonts w:ascii="Calibri" w:hAnsi="Calibri" w:cs="Calibri"/>
                <w:color w:val="000000"/>
                <w:sz w:val="22"/>
                <w:szCs w:val="22"/>
              </w:rPr>
            </w:pPr>
            <w:ins w:id="9172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ACC7AA" w14:textId="77777777" w:rsidR="00646540" w:rsidRPr="00646540" w:rsidRDefault="00646540" w:rsidP="00646540">
            <w:pPr>
              <w:spacing w:before="0" w:after="0" w:line="240" w:lineRule="auto"/>
              <w:jc w:val="center"/>
              <w:rPr>
                <w:ins w:id="91723" w:author="pete jones" w:date="2022-01-11T16:57:00Z"/>
                <w:rFonts w:ascii="Calibri" w:hAnsi="Calibri" w:cs="Calibri"/>
                <w:color w:val="000000"/>
                <w:sz w:val="22"/>
                <w:szCs w:val="22"/>
              </w:rPr>
            </w:pPr>
            <w:ins w:id="9172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749681" w14:textId="77777777" w:rsidR="00646540" w:rsidRPr="00646540" w:rsidRDefault="00646540" w:rsidP="00646540">
            <w:pPr>
              <w:spacing w:before="0" w:after="0" w:line="240" w:lineRule="auto"/>
              <w:jc w:val="center"/>
              <w:rPr>
                <w:ins w:id="91725" w:author="pete jones" w:date="2022-01-11T16:57:00Z"/>
                <w:rFonts w:ascii="Calibri" w:hAnsi="Calibri" w:cs="Calibri"/>
                <w:color w:val="000000"/>
                <w:sz w:val="22"/>
                <w:szCs w:val="22"/>
              </w:rPr>
            </w:pPr>
            <w:ins w:id="9172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BEB338" w14:textId="77777777" w:rsidR="00646540" w:rsidRPr="00646540" w:rsidRDefault="00646540" w:rsidP="00646540">
            <w:pPr>
              <w:spacing w:before="0" w:after="0" w:line="240" w:lineRule="auto"/>
              <w:jc w:val="center"/>
              <w:rPr>
                <w:ins w:id="91727" w:author="pete jones" w:date="2022-01-11T16:57:00Z"/>
                <w:rFonts w:ascii="Calibri" w:hAnsi="Calibri" w:cs="Calibri"/>
                <w:color w:val="000000"/>
                <w:sz w:val="22"/>
                <w:szCs w:val="22"/>
              </w:rPr>
            </w:pPr>
            <w:ins w:id="91728"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5EE5BCF" w14:textId="77777777" w:rsidR="00646540" w:rsidRPr="00646540" w:rsidRDefault="00646540" w:rsidP="00646540">
            <w:pPr>
              <w:spacing w:before="0" w:after="0" w:line="240" w:lineRule="auto"/>
              <w:jc w:val="center"/>
              <w:rPr>
                <w:ins w:id="91729" w:author="pete jones" w:date="2022-01-11T16:57:00Z"/>
                <w:rFonts w:ascii="Calibri" w:hAnsi="Calibri" w:cs="Calibri"/>
                <w:color w:val="000000"/>
                <w:sz w:val="22"/>
                <w:szCs w:val="22"/>
              </w:rPr>
            </w:pPr>
            <w:ins w:id="91730" w:author="pete jones" w:date="2022-01-11T16:57:00Z">
              <w:r w:rsidRPr="00646540">
                <w:rPr>
                  <w:rFonts w:ascii="Calibri" w:hAnsi="Calibri" w:cs="Calibri"/>
                  <w:color w:val="000000"/>
                  <w:sz w:val="22"/>
                  <w:szCs w:val="22"/>
                </w:rPr>
                <w:t> </w:t>
              </w:r>
            </w:ins>
          </w:p>
        </w:tc>
      </w:tr>
      <w:tr w:rsidR="00646540" w:rsidRPr="00646540" w14:paraId="01A1F03B" w14:textId="77777777" w:rsidTr="00646540">
        <w:trPr>
          <w:trHeight w:val="300"/>
          <w:ins w:id="91731"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7215CB3" w14:textId="77777777" w:rsidR="00646540" w:rsidRPr="00646540" w:rsidRDefault="00646540" w:rsidP="00646540">
            <w:pPr>
              <w:spacing w:before="0" w:after="0" w:line="240" w:lineRule="auto"/>
              <w:jc w:val="center"/>
              <w:rPr>
                <w:ins w:id="91732" w:author="pete jones" w:date="2022-01-11T16:57:00Z"/>
                <w:rFonts w:ascii="Calibri" w:hAnsi="Calibri" w:cs="Calibri"/>
                <w:color w:val="000000"/>
                <w:sz w:val="22"/>
                <w:szCs w:val="22"/>
              </w:rPr>
            </w:pPr>
            <w:ins w:id="91733"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5EE3484" w14:textId="77777777" w:rsidR="00646540" w:rsidRPr="00646540" w:rsidRDefault="00646540" w:rsidP="00646540">
            <w:pPr>
              <w:spacing w:before="0" w:after="0" w:line="240" w:lineRule="auto"/>
              <w:jc w:val="left"/>
              <w:rPr>
                <w:ins w:id="91734" w:author="pete jones" w:date="2022-01-11T16:57:00Z"/>
                <w:rFonts w:ascii="Calibri" w:hAnsi="Calibri" w:cs="Calibri"/>
                <w:color w:val="000000"/>
                <w:sz w:val="22"/>
                <w:szCs w:val="22"/>
              </w:rPr>
            </w:pPr>
            <w:ins w:id="91735" w:author="pete jones" w:date="2022-01-11T16:57:00Z">
              <w:r w:rsidRPr="00646540">
                <w:rPr>
                  <w:rFonts w:ascii="Calibri" w:hAnsi="Calibri" w:cs="Calibri"/>
                  <w:color w:val="000000"/>
                  <w:sz w:val="22"/>
                  <w:szCs w:val="22"/>
                </w:rPr>
                <w:t>Engineering Industry Practice</w:t>
              </w:r>
            </w:ins>
          </w:p>
        </w:tc>
        <w:tc>
          <w:tcPr>
            <w:tcW w:w="432" w:type="dxa"/>
            <w:tcBorders>
              <w:top w:val="nil"/>
              <w:left w:val="nil"/>
              <w:bottom w:val="single" w:sz="4" w:space="0" w:color="auto"/>
              <w:right w:val="single" w:sz="4" w:space="0" w:color="auto"/>
            </w:tcBorders>
            <w:shd w:val="clear" w:color="auto" w:fill="auto"/>
            <w:noWrap/>
            <w:vAlign w:val="bottom"/>
            <w:hideMark/>
          </w:tcPr>
          <w:p w14:paraId="2E617E9A" w14:textId="77777777" w:rsidR="00646540" w:rsidRPr="00646540" w:rsidRDefault="00646540" w:rsidP="00646540">
            <w:pPr>
              <w:spacing w:before="0" w:after="0" w:line="240" w:lineRule="auto"/>
              <w:jc w:val="center"/>
              <w:rPr>
                <w:ins w:id="91736" w:author="pete jones" w:date="2022-01-11T16:57:00Z"/>
                <w:rFonts w:ascii="Calibri" w:hAnsi="Calibri" w:cs="Calibri"/>
                <w:color w:val="000000"/>
                <w:sz w:val="22"/>
                <w:szCs w:val="22"/>
              </w:rPr>
            </w:pPr>
            <w:ins w:id="91737" w:author="pete jones" w:date="2022-01-11T16:57: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D429AD5" w14:textId="77777777" w:rsidR="00646540" w:rsidRPr="00646540" w:rsidRDefault="00646540" w:rsidP="00646540">
            <w:pPr>
              <w:spacing w:before="0" w:after="0" w:line="240" w:lineRule="auto"/>
              <w:jc w:val="center"/>
              <w:rPr>
                <w:ins w:id="91738" w:author="pete jones" w:date="2022-01-11T16:57:00Z"/>
                <w:rFonts w:ascii="Calibri" w:hAnsi="Calibri" w:cs="Calibri"/>
                <w:color w:val="000000"/>
                <w:sz w:val="22"/>
                <w:szCs w:val="22"/>
              </w:rPr>
            </w:pPr>
            <w:ins w:id="91739"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F3AC2C2" w14:textId="77777777" w:rsidR="00646540" w:rsidRPr="00646540" w:rsidRDefault="00646540" w:rsidP="00646540">
            <w:pPr>
              <w:spacing w:before="0" w:after="0" w:line="240" w:lineRule="auto"/>
              <w:jc w:val="center"/>
              <w:rPr>
                <w:ins w:id="91740" w:author="pete jones" w:date="2022-01-11T16:57:00Z"/>
                <w:rFonts w:ascii="Calibri" w:hAnsi="Calibri" w:cs="Calibri"/>
                <w:color w:val="000000"/>
                <w:sz w:val="22"/>
                <w:szCs w:val="22"/>
              </w:rPr>
            </w:pPr>
            <w:ins w:id="91741"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C4E5D2C" w14:textId="77777777" w:rsidR="00646540" w:rsidRPr="00646540" w:rsidRDefault="00646540" w:rsidP="00646540">
            <w:pPr>
              <w:spacing w:before="0" w:after="0" w:line="240" w:lineRule="auto"/>
              <w:jc w:val="center"/>
              <w:rPr>
                <w:ins w:id="91742" w:author="pete jones" w:date="2022-01-11T16:57:00Z"/>
                <w:rFonts w:ascii="Calibri" w:hAnsi="Calibri" w:cs="Calibri"/>
                <w:color w:val="000000"/>
                <w:sz w:val="22"/>
                <w:szCs w:val="22"/>
              </w:rPr>
            </w:pPr>
            <w:ins w:id="91743"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55952E0" w14:textId="77777777" w:rsidR="00646540" w:rsidRPr="00646540" w:rsidRDefault="00646540" w:rsidP="00646540">
            <w:pPr>
              <w:spacing w:before="0" w:after="0" w:line="240" w:lineRule="auto"/>
              <w:jc w:val="center"/>
              <w:rPr>
                <w:ins w:id="91744" w:author="pete jones" w:date="2022-01-11T16:57:00Z"/>
                <w:rFonts w:ascii="Calibri" w:hAnsi="Calibri" w:cs="Calibri"/>
                <w:color w:val="000000"/>
                <w:sz w:val="22"/>
                <w:szCs w:val="22"/>
              </w:rPr>
            </w:pPr>
            <w:ins w:id="91745"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CD38D0" w14:textId="77777777" w:rsidR="00646540" w:rsidRPr="00646540" w:rsidRDefault="00646540" w:rsidP="00646540">
            <w:pPr>
              <w:spacing w:before="0" w:after="0" w:line="240" w:lineRule="auto"/>
              <w:jc w:val="center"/>
              <w:rPr>
                <w:ins w:id="91746" w:author="pete jones" w:date="2022-01-11T16:57:00Z"/>
                <w:rFonts w:ascii="Calibri" w:hAnsi="Calibri" w:cs="Calibri"/>
                <w:color w:val="000000"/>
                <w:sz w:val="22"/>
                <w:szCs w:val="22"/>
              </w:rPr>
            </w:pPr>
            <w:ins w:id="9174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094A73" w14:textId="77777777" w:rsidR="00646540" w:rsidRPr="00646540" w:rsidRDefault="00646540" w:rsidP="00646540">
            <w:pPr>
              <w:spacing w:before="0" w:after="0" w:line="240" w:lineRule="auto"/>
              <w:jc w:val="center"/>
              <w:rPr>
                <w:ins w:id="91748" w:author="pete jones" w:date="2022-01-11T16:57:00Z"/>
                <w:rFonts w:ascii="Calibri" w:hAnsi="Calibri" w:cs="Calibri"/>
                <w:color w:val="000000"/>
                <w:sz w:val="22"/>
                <w:szCs w:val="22"/>
              </w:rPr>
            </w:pPr>
            <w:ins w:id="9174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79CAD0" w14:textId="77777777" w:rsidR="00646540" w:rsidRPr="00646540" w:rsidRDefault="00646540" w:rsidP="00646540">
            <w:pPr>
              <w:spacing w:before="0" w:after="0" w:line="240" w:lineRule="auto"/>
              <w:jc w:val="center"/>
              <w:rPr>
                <w:ins w:id="91750" w:author="pete jones" w:date="2022-01-11T16:57:00Z"/>
                <w:rFonts w:ascii="Calibri" w:hAnsi="Calibri" w:cs="Calibri"/>
                <w:color w:val="000000"/>
                <w:sz w:val="22"/>
                <w:szCs w:val="22"/>
              </w:rPr>
            </w:pPr>
            <w:ins w:id="9175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664769" w14:textId="77777777" w:rsidR="00646540" w:rsidRPr="00646540" w:rsidRDefault="00646540" w:rsidP="00646540">
            <w:pPr>
              <w:spacing w:before="0" w:after="0" w:line="240" w:lineRule="auto"/>
              <w:jc w:val="center"/>
              <w:rPr>
                <w:ins w:id="91752" w:author="pete jones" w:date="2022-01-11T16:57:00Z"/>
                <w:rFonts w:ascii="Calibri" w:hAnsi="Calibri" w:cs="Calibri"/>
                <w:color w:val="000000"/>
                <w:sz w:val="22"/>
                <w:szCs w:val="22"/>
              </w:rPr>
            </w:pPr>
            <w:ins w:id="9175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CE4351" w14:textId="77777777" w:rsidR="00646540" w:rsidRPr="00646540" w:rsidRDefault="00646540" w:rsidP="00646540">
            <w:pPr>
              <w:spacing w:before="0" w:after="0" w:line="240" w:lineRule="auto"/>
              <w:jc w:val="center"/>
              <w:rPr>
                <w:ins w:id="91754" w:author="pete jones" w:date="2022-01-11T16:57:00Z"/>
                <w:rFonts w:ascii="Calibri" w:hAnsi="Calibri" w:cs="Calibri"/>
                <w:color w:val="000000"/>
                <w:sz w:val="22"/>
                <w:szCs w:val="22"/>
              </w:rPr>
            </w:pPr>
            <w:ins w:id="9175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F9286F" w14:textId="77777777" w:rsidR="00646540" w:rsidRPr="00646540" w:rsidRDefault="00646540" w:rsidP="00646540">
            <w:pPr>
              <w:spacing w:before="0" w:after="0" w:line="240" w:lineRule="auto"/>
              <w:jc w:val="center"/>
              <w:rPr>
                <w:ins w:id="91756" w:author="pete jones" w:date="2022-01-11T16:57:00Z"/>
                <w:rFonts w:ascii="Calibri" w:hAnsi="Calibri" w:cs="Calibri"/>
                <w:color w:val="000000"/>
                <w:sz w:val="22"/>
                <w:szCs w:val="22"/>
              </w:rPr>
            </w:pPr>
            <w:ins w:id="91757"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90F209" w14:textId="77777777" w:rsidR="00646540" w:rsidRPr="00646540" w:rsidRDefault="00646540" w:rsidP="00646540">
            <w:pPr>
              <w:spacing w:before="0" w:after="0" w:line="240" w:lineRule="auto"/>
              <w:jc w:val="center"/>
              <w:rPr>
                <w:ins w:id="91758" w:author="pete jones" w:date="2022-01-11T16:57:00Z"/>
                <w:rFonts w:ascii="Calibri" w:hAnsi="Calibri" w:cs="Calibri"/>
                <w:color w:val="000000"/>
                <w:sz w:val="22"/>
                <w:szCs w:val="22"/>
              </w:rPr>
            </w:pPr>
            <w:ins w:id="91759" w:author="pete jones" w:date="2022-01-11T16:57:00Z">
              <w:r w:rsidRPr="00646540">
                <w:rPr>
                  <w:rFonts w:ascii="Calibri" w:hAnsi="Calibri" w:cs="Calibri"/>
                  <w:color w:val="000000"/>
                  <w:sz w:val="22"/>
                  <w:szCs w:val="22"/>
                </w:rPr>
                <w:t> </w:t>
              </w:r>
            </w:ins>
          </w:p>
        </w:tc>
      </w:tr>
      <w:tr w:rsidR="00646540" w:rsidRPr="00646540" w14:paraId="66B41A4B" w14:textId="77777777" w:rsidTr="00646540">
        <w:trPr>
          <w:trHeight w:val="300"/>
          <w:ins w:id="91760"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C89BA4F" w14:textId="77777777" w:rsidR="00646540" w:rsidRPr="00646540" w:rsidRDefault="00646540" w:rsidP="00646540">
            <w:pPr>
              <w:spacing w:before="0" w:after="0" w:line="240" w:lineRule="auto"/>
              <w:jc w:val="center"/>
              <w:rPr>
                <w:ins w:id="91761" w:author="pete jones" w:date="2022-01-11T16:57:00Z"/>
                <w:rFonts w:ascii="Calibri" w:hAnsi="Calibri" w:cs="Calibri"/>
                <w:color w:val="000000"/>
                <w:sz w:val="22"/>
                <w:szCs w:val="22"/>
              </w:rPr>
            </w:pPr>
            <w:ins w:id="91762"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ABD4F5B" w14:textId="77777777" w:rsidR="00646540" w:rsidRPr="00646540" w:rsidRDefault="00646540" w:rsidP="00646540">
            <w:pPr>
              <w:spacing w:before="0" w:after="0" w:line="240" w:lineRule="auto"/>
              <w:jc w:val="left"/>
              <w:rPr>
                <w:ins w:id="91763" w:author="pete jones" w:date="2022-01-11T16:57:00Z"/>
                <w:rFonts w:ascii="Calibri" w:hAnsi="Calibri" w:cs="Calibri"/>
                <w:color w:val="000000"/>
                <w:sz w:val="22"/>
                <w:szCs w:val="22"/>
              </w:rPr>
            </w:pPr>
            <w:ins w:id="91764" w:author="pete jones" w:date="2022-01-11T16:57:00Z">
              <w:r w:rsidRPr="00646540">
                <w:rPr>
                  <w:rFonts w:ascii="Calibri" w:hAnsi="Calibri" w:cs="Calibri"/>
                  <w:color w:val="000000"/>
                  <w:sz w:val="22"/>
                  <w:szCs w:val="22"/>
                </w:rPr>
                <w:t>Thermo-Fluid and Mechanical Principles</w:t>
              </w:r>
            </w:ins>
          </w:p>
        </w:tc>
        <w:tc>
          <w:tcPr>
            <w:tcW w:w="432" w:type="dxa"/>
            <w:tcBorders>
              <w:top w:val="nil"/>
              <w:left w:val="nil"/>
              <w:bottom w:val="single" w:sz="4" w:space="0" w:color="auto"/>
              <w:right w:val="single" w:sz="4" w:space="0" w:color="auto"/>
            </w:tcBorders>
            <w:shd w:val="clear" w:color="auto" w:fill="auto"/>
            <w:noWrap/>
            <w:vAlign w:val="bottom"/>
            <w:hideMark/>
          </w:tcPr>
          <w:p w14:paraId="1B9A0F28" w14:textId="77777777" w:rsidR="00646540" w:rsidRPr="00646540" w:rsidRDefault="00646540" w:rsidP="00646540">
            <w:pPr>
              <w:spacing w:before="0" w:after="0" w:line="240" w:lineRule="auto"/>
              <w:jc w:val="center"/>
              <w:rPr>
                <w:ins w:id="91765" w:author="pete jones" w:date="2022-01-11T16:57:00Z"/>
                <w:rFonts w:ascii="Calibri" w:hAnsi="Calibri" w:cs="Calibri"/>
                <w:color w:val="000000"/>
                <w:sz w:val="22"/>
                <w:szCs w:val="22"/>
              </w:rPr>
            </w:pPr>
            <w:ins w:id="91766" w:author="pete jones" w:date="2022-01-11T16:57: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04434BF" w14:textId="77777777" w:rsidR="00646540" w:rsidRPr="00646540" w:rsidRDefault="00646540" w:rsidP="00646540">
            <w:pPr>
              <w:spacing w:before="0" w:after="0" w:line="240" w:lineRule="auto"/>
              <w:jc w:val="center"/>
              <w:rPr>
                <w:ins w:id="91767" w:author="pete jones" w:date="2022-01-11T16:57:00Z"/>
                <w:rFonts w:ascii="Calibri" w:hAnsi="Calibri" w:cs="Calibri"/>
                <w:color w:val="000000"/>
                <w:sz w:val="22"/>
                <w:szCs w:val="22"/>
              </w:rPr>
            </w:pPr>
            <w:ins w:id="91768"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3A8343D" w14:textId="77777777" w:rsidR="00646540" w:rsidRPr="00646540" w:rsidRDefault="00646540" w:rsidP="00646540">
            <w:pPr>
              <w:spacing w:before="0" w:after="0" w:line="240" w:lineRule="auto"/>
              <w:jc w:val="center"/>
              <w:rPr>
                <w:ins w:id="91769" w:author="pete jones" w:date="2022-01-11T16:57:00Z"/>
                <w:rFonts w:ascii="Calibri" w:hAnsi="Calibri" w:cs="Calibri"/>
                <w:color w:val="000000"/>
                <w:sz w:val="22"/>
                <w:szCs w:val="22"/>
              </w:rPr>
            </w:pPr>
            <w:ins w:id="91770"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6E8F27B" w14:textId="77777777" w:rsidR="00646540" w:rsidRPr="00646540" w:rsidRDefault="00646540" w:rsidP="00646540">
            <w:pPr>
              <w:spacing w:before="0" w:after="0" w:line="240" w:lineRule="auto"/>
              <w:jc w:val="center"/>
              <w:rPr>
                <w:ins w:id="91771" w:author="pete jones" w:date="2022-01-11T16:57:00Z"/>
                <w:rFonts w:ascii="Calibri" w:hAnsi="Calibri" w:cs="Calibri"/>
                <w:color w:val="000000"/>
                <w:sz w:val="22"/>
                <w:szCs w:val="22"/>
              </w:rPr>
            </w:pPr>
            <w:ins w:id="91772"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1AB5D9B" w14:textId="77777777" w:rsidR="00646540" w:rsidRPr="00646540" w:rsidRDefault="00646540" w:rsidP="00646540">
            <w:pPr>
              <w:spacing w:before="0" w:after="0" w:line="240" w:lineRule="auto"/>
              <w:jc w:val="center"/>
              <w:rPr>
                <w:ins w:id="91773" w:author="pete jones" w:date="2022-01-11T16:57:00Z"/>
                <w:rFonts w:ascii="Calibri" w:hAnsi="Calibri" w:cs="Calibri"/>
                <w:color w:val="000000"/>
                <w:sz w:val="22"/>
                <w:szCs w:val="22"/>
              </w:rPr>
            </w:pPr>
            <w:ins w:id="91774"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32E625" w14:textId="77777777" w:rsidR="00646540" w:rsidRPr="00646540" w:rsidRDefault="00646540" w:rsidP="00646540">
            <w:pPr>
              <w:spacing w:before="0" w:after="0" w:line="240" w:lineRule="auto"/>
              <w:jc w:val="center"/>
              <w:rPr>
                <w:ins w:id="91775" w:author="pete jones" w:date="2022-01-11T16:57:00Z"/>
                <w:rFonts w:ascii="Calibri" w:hAnsi="Calibri" w:cs="Calibri"/>
                <w:color w:val="000000"/>
                <w:sz w:val="22"/>
                <w:szCs w:val="22"/>
              </w:rPr>
            </w:pPr>
            <w:ins w:id="9177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B3BCF5" w14:textId="77777777" w:rsidR="00646540" w:rsidRPr="00646540" w:rsidRDefault="00646540" w:rsidP="00646540">
            <w:pPr>
              <w:spacing w:before="0" w:after="0" w:line="240" w:lineRule="auto"/>
              <w:jc w:val="center"/>
              <w:rPr>
                <w:ins w:id="91777" w:author="pete jones" w:date="2022-01-11T16:57:00Z"/>
                <w:rFonts w:ascii="Calibri" w:hAnsi="Calibri" w:cs="Calibri"/>
                <w:color w:val="000000"/>
                <w:sz w:val="22"/>
                <w:szCs w:val="22"/>
              </w:rPr>
            </w:pPr>
            <w:ins w:id="9177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64E097" w14:textId="77777777" w:rsidR="00646540" w:rsidRPr="00646540" w:rsidRDefault="00646540" w:rsidP="00646540">
            <w:pPr>
              <w:spacing w:before="0" w:after="0" w:line="240" w:lineRule="auto"/>
              <w:jc w:val="center"/>
              <w:rPr>
                <w:ins w:id="91779" w:author="pete jones" w:date="2022-01-11T16:57:00Z"/>
                <w:rFonts w:ascii="Calibri" w:hAnsi="Calibri" w:cs="Calibri"/>
                <w:color w:val="000000"/>
                <w:sz w:val="22"/>
                <w:szCs w:val="22"/>
              </w:rPr>
            </w:pPr>
            <w:ins w:id="9178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08D5AD" w14:textId="77777777" w:rsidR="00646540" w:rsidRPr="00646540" w:rsidRDefault="00646540" w:rsidP="00646540">
            <w:pPr>
              <w:spacing w:before="0" w:after="0" w:line="240" w:lineRule="auto"/>
              <w:jc w:val="center"/>
              <w:rPr>
                <w:ins w:id="91781" w:author="pete jones" w:date="2022-01-11T16:57:00Z"/>
                <w:rFonts w:ascii="Calibri" w:hAnsi="Calibri" w:cs="Calibri"/>
                <w:color w:val="000000"/>
                <w:sz w:val="22"/>
                <w:szCs w:val="22"/>
              </w:rPr>
            </w:pPr>
            <w:ins w:id="9178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FA1901" w14:textId="77777777" w:rsidR="00646540" w:rsidRPr="00646540" w:rsidRDefault="00646540" w:rsidP="00646540">
            <w:pPr>
              <w:spacing w:before="0" w:after="0" w:line="240" w:lineRule="auto"/>
              <w:jc w:val="center"/>
              <w:rPr>
                <w:ins w:id="91783" w:author="pete jones" w:date="2022-01-11T16:57:00Z"/>
                <w:rFonts w:ascii="Calibri" w:hAnsi="Calibri" w:cs="Calibri"/>
                <w:color w:val="000000"/>
                <w:sz w:val="22"/>
                <w:szCs w:val="22"/>
              </w:rPr>
            </w:pPr>
            <w:ins w:id="9178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9DF5F5" w14:textId="77777777" w:rsidR="00646540" w:rsidRPr="00646540" w:rsidRDefault="00646540" w:rsidP="00646540">
            <w:pPr>
              <w:spacing w:before="0" w:after="0" w:line="240" w:lineRule="auto"/>
              <w:jc w:val="center"/>
              <w:rPr>
                <w:ins w:id="91785" w:author="pete jones" w:date="2022-01-11T16:57:00Z"/>
                <w:rFonts w:ascii="Calibri" w:hAnsi="Calibri" w:cs="Calibri"/>
                <w:color w:val="000000"/>
                <w:sz w:val="22"/>
                <w:szCs w:val="22"/>
              </w:rPr>
            </w:pPr>
            <w:ins w:id="91786"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8F1937D" w14:textId="77777777" w:rsidR="00646540" w:rsidRPr="00646540" w:rsidRDefault="00646540" w:rsidP="00646540">
            <w:pPr>
              <w:spacing w:before="0" w:after="0" w:line="240" w:lineRule="auto"/>
              <w:jc w:val="center"/>
              <w:rPr>
                <w:ins w:id="91787" w:author="pete jones" w:date="2022-01-11T16:57:00Z"/>
                <w:rFonts w:ascii="Calibri" w:hAnsi="Calibri" w:cs="Calibri"/>
                <w:color w:val="000000"/>
                <w:sz w:val="22"/>
                <w:szCs w:val="22"/>
              </w:rPr>
            </w:pPr>
            <w:ins w:id="91788" w:author="pete jones" w:date="2022-01-11T16:57:00Z">
              <w:r w:rsidRPr="00646540">
                <w:rPr>
                  <w:rFonts w:ascii="Calibri" w:hAnsi="Calibri" w:cs="Calibri"/>
                  <w:color w:val="000000"/>
                  <w:sz w:val="22"/>
                  <w:szCs w:val="22"/>
                </w:rPr>
                <w:t> </w:t>
              </w:r>
            </w:ins>
          </w:p>
        </w:tc>
      </w:tr>
      <w:tr w:rsidR="00646540" w:rsidRPr="00646540" w14:paraId="43802734" w14:textId="77777777" w:rsidTr="00646540">
        <w:trPr>
          <w:trHeight w:val="300"/>
          <w:ins w:id="91789"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661A110" w14:textId="77777777" w:rsidR="00646540" w:rsidRPr="00646540" w:rsidRDefault="00646540" w:rsidP="00646540">
            <w:pPr>
              <w:spacing w:before="0" w:after="0" w:line="240" w:lineRule="auto"/>
              <w:jc w:val="center"/>
              <w:rPr>
                <w:ins w:id="91790" w:author="pete jones" w:date="2022-01-11T16:57:00Z"/>
                <w:rFonts w:ascii="Calibri" w:hAnsi="Calibri" w:cs="Calibri"/>
                <w:color w:val="000000"/>
                <w:sz w:val="22"/>
                <w:szCs w:val="22"/>
              </w:rPr>
            </w:pPr>
            <w:ins w:id="91791"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A6CB949" w14:textId="77777777" w:rsidR="00646540" w:rsidRPr="00646540" w:rsidRDefault="00646540" w:rsidP="00646540">
            <w:pPr>
              <w:spacing w:before="0" w:after="0" w:line="240" w:lineRule="auto"/>
              <w:jc w:val="left"/>
              <w:rPr>
                <w:ins w:id="91792" w:author="pete jones" w:date="2022-01-11T16:57:00Z"/>
                <w:rFonts w:ascii="Calibri" w:hAnsi="Calibri" w:cs="Calibri"/>
                <w:color w:val="000000"/>
                <w:sz w:val="22"/>
                <w:szCs w:val="22"/>
              </w:rPr>
            </w:pPr>
            <w:ins w:id="91793" w:author="pete jones" w:date="2022-01-11T16:57:00Z">
              <w:r w:rsidRPr="00646540">
                <w:rPr>
                  <w:rFonts w:ascii="Calibri" w:hAnsi="Calibri" w:cs="Calibri"/>
                  <w:color w:val="000000"/>
                  <w:sz w:val="22"/>
                  <w:szCs w:val="22"/>
                </w:rPr>
                <w:t>Electrical and Electronic Principles</w:t>
              </w:r>
            </w:ins>
          </w:p>
        </w:tc>
        <w:tc>
          <w:tcPr>
            <w:tcW w:w="432" w:type="dxa"/>
            <w:tcBorders>
              <w:top w:val="nil"/>
              <w:left w:val="nil"/>
              <w:bottom w:val="single" w:sz="4" w:space="0" w:color="auto"/>
              <w:right w:val="single" w:sz="4" w:space="0" w:color="auto"/>
            </w:tcBorders>
            <w:shd w:val="clear" w:color="auto" w:fill="auto"/>
            <w:noWrap/>
            <w:vAlign w:val="bottom"/>
            <w:hideMark/>
          </w:tcPr>
          <w:p w14:paraId="080CCA2A" w14:textId="77777777" w:rsidR="00646540" w:rsidRPr="00646540" w:rsidRDefault="00646540" w:rsidP="00646540">
            <w:pPr>
              <w:spacing w:before="0" w:after="0" w:line="240" w:lineRule="auto"/>
              <w:jc w:val="center"/>
              <w:rPr>
                <w:ins w:id="91794" w:author="pete jones" w:date="2022-01-11T16:57:00Z"/>
                <w:rFonts w:ascii="Calibri" w:hAnsi="Calibri" w:cs="Calibri"/>
                <w:color w:val="000000"/>
                <w:sz w:val="22"/>
                <w:szCs w:val="22"/>
              </w:rPr>
            </w:pPr>
            <w:ins w:id="91795" w:author="pete jones" w:date="2022-01-11T16:57: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DB459EA" w14:textId="77777777" w:rsidR="00646540" w:rsidRPr="00646540" w:rsidRDefault="00646540" w:rsidP="00646540">
            <w:pPr>
              <w:spacing w:before="0" w:after="0" w:line="240" w:lineRule="auto"/>
              <w:jc w:val="center"/>
              <w:rPr>
                <w:ins w:id="91796" w:author="pete jones" w:date="2022-01-11T16:57:00Z"/>
                <w:rFonts w:ascii="Calibri" w:hAnsi="Calibri" w:cs="Calibri"/>
                <w:color w:val="000000"/>
                <w:sz w:val="22"/>
                <w:szCs w:val="22"/>
              </w:rPr>
            </w:pPr>
            <w:ins w:id="91797"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AEA49BD" w14:textId="77777777" w:rsidR="00646540" w:rsidRPr="00646540" w:rsidRDefault="00646540" w:rsidP="00646540">
            <w:pPr>
              <w:spacing w:before="0" w:after="0" w:line="240" w:lineRule="auto"/>
              <w:jc w:val="center"/>
              <w:rPr>
                <w:ins w:id="91798" w:author="pete jones" w:date="2022-01-11T16:57:00Z"/>
                <w:rFonts w:ascii="Calibri" w:hAnsi="Calibri" w:cs="Calibri"/>
                <w:color w:val="000000"/>
                <w:sz w:val="22"/>
                <w:szCs w:val="22"/>
              </w:rPr>
            </w:pPr>
            <w:ins w:id="91799"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91BA882" w14:textId="77777777" w:rsidR="00646540" w:rsidRPr="00646540" w:rsidRDefault="00646540" w:rsidP="00646540">
            <w:pPr>
              <w:spacing w:before="0" w:after="0" w:line="240" w:lineRule="auto"/>
              <w:jc w:val="center"/>
              <w:rPr>
                <w:ins w:id="91800" w:author="pete jones" w:date="2022-01-11T16:57:00Z"/>
                <w:rFonts w:ascii="Calibri" w:hAnsi="Calibri" w:cs="Calibri"/>
                <w:color w:val="000000"/>
                <w:sz w:val="22"/>
                <w:szCs w:val="22"/>
              </w:rPr>
            </w:pPr>
            <w:ins w:id="91801"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1C5CB1" w14:textId="77777777" w:rsidR="00646540" w:rsidRPr="00646540" w:rsidRDefault="00646540" w:rsidP="00646540">
            <w:pPr>
              <w:spacing w:before="0" w:after="0" w:line="240" w:lineRule="auto"/>
              <w:jc w:val="center"/>
              <w:rPr>
                <w:ins w:id="91802" w:author="pete jones" w:date="2022-01-11T16:57:00Z"/>
                <w:rFonts w:ascii="Calibri" w:hAnsi="Calibri" w:cs="Calibri"/>
                <w:color w:val="000000"/>
                <w:sz w:val="22"/>
                <w:szCs w:val="22"/>
              </w:rPr>
            </w:pPr>
            <w:ins w:id="91803"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1CC77E" w14:textId="77777777" w:rsidR="00646540" w:rsidRPr="00646540" w:rsidRDefault="00646540" w:rsidP="00646540">
            <w:pPr>
              <w:spacing w:before="0" w:after="0" w:line="240" w:lineRule="auto"/>
              <w:jc w:val="center"/>
              <w:rPr>
                <w:ins w:id="91804" w:author="pete jones" w:date="2022-01-11T16:57:00Z"/>
                <w:rFonts w:ascii="Calibri" w:hAnsi="Calibri" w:cs="Calibri"/>
                <w:color w:val="000000"/>
                <w:sz w:val="22"/>
                <w:szCs w:val="22"/>
              </w:rPr>
            </w:pPr>
            <w:ins w:id="9180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1E1AC5" w14:textId="77777777" w:rsidR="00646540" w:rsidRPr="00646540" w:rsidRDefault="00646540" w:rsidP="00646540">
            <w:pPr>
              <w:spacing w:before="0" w:after="0" w:line="240" w:lineRule="auto"/>
              <w:jc w:val="center"/>
              <w:rPr>
                <w:ins w:id="91806" w:author="pete jones" w:date="2022-01-11T16:57:00Z"/>
                <w:rFonts w:ascii="Calibri" w:hAnsi="Calibri" w:cs="Calibri"/>
                <w:color w:val="000000"/>
                <w:sz w:val="22"/>
                <w:szCs w:val="22"/>
              </w:rPr>
            </w:pPr>
            <w:ins w:id="9180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F5C3EB" w14:textId="77777777" w:rsidR="00646540" w:rsidRPr="00646540" w:rsidRDefault="00646540" w:rsidP="00646540">
            <w:pPr>
              <w:spacing w:before="0" w:after="0" w:line="240" w:lineRule="auto"/>
              <w:jc w:val="center"/>
              <w:rPr>
                <w:ins w:id="91808" w:author="pete jones" w:date="2022-01-11T16:57:00Z"/>
                <w:rFonts w:ascii="Calibri" w:hAnsi="Calibri" w:cs="Calibri"/>
                <w:color w:val="000000"/>
                <w:sz w:val="22"/>
                <w:szCs w:val="22"/>
              </w:rPr>
            </w:pPr>
            <w:ins w:id="9180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69EBBC" w14:textId="77777777" w:rsidR="00646540" w:rsidRPr="00646540" w:rsidRDefault="00646540" w:rsidP="00646540">
            <w:pPr>
              <w:spacing w:before="0" w:after="0" w:line="240" w:lineRule="auto"/>
              <w:jc w:val="center"/>
              <w:rPr>
                <w:ins w:id="91810" w:author="pete jones" w:date="2022-01-11T16:57:00Z"/>
                <w:rFonts w:ascii="Calibri" w:hAnsi="Calibri" w:cs="Calibri"/>
                <w:color w:val="000000"/>
                <w:sz w:val="22"/>
                <w:szCs w:val="22"/>
              </w:rPr>
            </w:pPr>
            <w:ins w:id="9181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854B36" w14:textId="77777777" w:rsidR="00646540" w:rsidRPr="00646540" w:rsidRDefault="00646540" w:rsidP="00646540">
            <w:pPr>
              <w:spacing w:before="0" w:after="0" w:line="240" w:lineRule="auto"/>
              <w:jc w:val="center"/>
              <w:rPr>
                <w:ins w:id="91812" w:author="pete jones" w:date="2022-01-11T16:57:00Z"/>
                <w:rFonts w:ascii="Calibri" w:hAnsi="Calibri" w:cs="Calibri"/>
                <w:color w:val="000000"/>
                <w:sz w:val="22"/>
                <w:szCs w:val="22"/>
              </w:rPr>
            </w:pPr>
            <w:ins w:id="9181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A32E21" w14:textId="77777777" w:rsidR="00646540" w:rsidRPr="00646540" w:rsidRDefault="00646540" w:rsidP="00646540">
            <w:pPr>
              <w:spacing w:before="0" w:after="0" w:line="240" w:lineRule="auto"/>
              <w:jc w:val="center"/>
              <w:rPr>
                <w:ins w:id="91814" w:author="pete jones" w:date="2022-01-11T16:57:00Z"/>
                <w:rFonts w:ascii="Calibri" w:hAnsi="Calibri" w:cs="Calibri"/>
                <w:color w:val="000000"/>
                <w:sz w:val="22"/>
                <w:szCs w:val="22"/>
              </w:rPr>
            </w:pPr>
            <w:ins w:id="91815"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2DAE30" w14:textId="77777777" w:rsidR="00646540" w:rsidRPr="00646540" w:rsidRDefault="00646540" w:rsidP="00646540">
            <w:pPr>
              <w:spacing w:before="0" w:after="0" w:line="240" w:lineRule="auto"/>
              <w:jc w:val="center"/>
              <w:rPr>
                <w:ins w:id="91816" w:author="pete jones" w:date="2022-01-11T16:57:00Z"/>
                <w:rFonts w:ascii="Calibri" w:hAnsi="Calibri" w:cs="Calibri"/>
                <w:color w:val="000000"/>
                <w:sz w:val="22"/>
                <w:szCs w:val="22"/>
              </w:rPr>
            </w:pPr>
            <w:ins w:id="91817" w:author="pete jones" w:date="2022-01-11T16:57:00Z">
              <w:r w:rsidRPr="00646540">
                <w:rPr>
                  <w:rFonts w:ascii="Calibri" w:hAnsi="Calibri" w:cs="Calibri"/>
                  <w:color w:val="000000"/>
                  <w:sz w:val="22"/>
                  <w:szCs w:val="22"/>
                </w:rPr>
                <w:t> </w:t>
              </w:r>
            </w:ins>
          </w:p>
        </w:tc>
      </w:tr>
      <w:tr w:rsidR="00646540" w:rsidRPr="00646540" w14:paraId="00F493D8" w14:textId="77777777" w:rsidTr="00646540">
        <w:trPr>
          <w:trHeight w:val="300"/>
          <w:ins w:id="91818"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66CBF79" w14:textId="77777777" w:rsidR="00646540" w:rsidRPr="00646540" w:rsidRDefault="00646540" w:rsidP="00646540">
            <w:pPr>
              <w:spacing w:before="0" w:after="0" w:line="240" w:lineRule="auto"/>
              <w:jc w:val="center"/>
              <w:rPr>
                <w:ins w:id="91819" w:author="pete jones" w:date="2022-01-11T16:57:00Z"/>
                <w:rFonts w:ascii="Calibri" w:hAnsi="Calibri" w:cs="Calibri"/>
                <w:color w:val="000000"/>
                <w:sz w:val="22"/>
                <w:szCs w:val="22"/>
              </w:rPr>
            </w:pPr>
            <w:ins w:id="91820"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4FA46AC" w14:textId="77777777" w:rsidR="00646540" w:rsidRPr="00646540" w:rsidRDefault="00646540" w:rsidP="00646540">
            <w:pPr>
              <w:spacing w:before="0" w:after="0" w:line="240" w:lineRule="auto"/>
              <w:jc w:val="left"/>
              <w:rPr>
                <w:ins w:id="91821" w:author="pete jones" w:date="2022-01-11T16:57:00Z"/>
                <w:rFonts w:ascii="Calibri" w:hAnsi="Calibri" w:cs="Calibri"/>
                <w:color w:val="000000"/>
                <w:sz w:val="22"/>
                <w:szCs w:val="22"/>
              </w:rPr>
            </w:pPr>
            <w:ins w:id="91822" w:author="pete jones" w:date="2022-01-11T16:57:00Z">
              <w:r w:rsidRPr="00646540">
                <w:rPr>
                  <w:rFonts w:ascii="Calibri" w:hAnsi="Calibri" w:cs="Calibri"/>
                  <w:color w:val="000000"/>
                  <w:sz w:val="22"/>
                  <w:szCs w:val="22"/>
                </w:rPr>
                <w:t>Mathematics for Engineers</w:t>
              </w:r>
            </w:ins>
          </w:p>
        </w:tc>
        <w:tc>
          <w:tcPr>
            <w:tcW w:w="432" w:type="dxa"/>
            <w:tcBorders>
              <w:top w:val="nil"/>
              <w:left w:val="nil"/>
              <w:bottom w:val="single" w:sz="4" w:space="0" w:color="auto"/>
              <w:right w:val="single" w:sz="4" w:space="0" w:color="auto"/>
            </w:tcBorders>
            <w:shd w:val="clear" w:color="auto" w:fill="auto"/>
            <w:noWrap/>
            <w:vAlign w:val="bottom"/>
            <w:hideMark/>
          </w:tcPr>
          <w:p w14:paraId="0075F36E" w14:textId="77777777" w:rsidR="00646540" w:rsidRPr="00646540" w:rsidRDefault="00646540" w:rsidP="00646540">
            <w:pPr>
              <w:spacing w:before="0" w:after="0" w:line="240" w:lineRule="auto"/>
              <w:jc w:val="center"/>
              <w:rPr>
                <w:ins w:id="91823" w:author="pete jones" w:date="2022-01-11T16:57:00Z"/>
                <w:rFonts w:ascii="Calibri" w:hAnsi="Calibri" w:cs="Calibri"/>
                <w:color w:val="000000"/>
                <w:sz w:val="22"/>
                <w:szCs w:val="22"/>
              </w:rPr>
            </w:pPr>
            <w:ins w:id="91824" w:author="pete jones" w:date="2022-01-11T16:57: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48086641" w14:textId="77777777" w:rsidR="00646540" w:rsidRPr="00646540" w:rsidRDefault="00646540" w:rsidP="00646540">
            <w:pPr>
              <w:spacing w:before="0" w:after="0" w:line="240" w:lineRule="auto"/>
              <w:jc w:val="center"/>
              <w:rPr>
                <w:ins w:id="91825" w:author="pete jones" w:date="2022-01-11T16:57:00Z"/>
                <w:rFonts w:ascii="Calibri" w:hAnsi="Calibri" w:cs="Calibri"/>
                <w:color w:val="000000"/>
                <w:sz w:val="22"/>
                <w:szCs w:val="22"/>
              </w:rPr>
            </w:pPr>
            <w:ins w:id="91826"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547944C" w14:textId="77777777" w:rsidR="00646540" w:rsidRPr="00646540" w:rsidRDefault="00646540" w:rsidP="00646540">
            <w:pPr>
              <w:spacing w:before="0" w:after="0" w:line="240" w:lineRule="auto"/>
              <w:jc w:val="center"/>
              <w:rPr>
                <w:ins w:id="91827" w:author="pete jones" w:date="2022-01-11T16:57:00Z"/>
                <w:rFonts w:ascii="Calibri" w:hAnsi="Calibri" w:cs="Calibri"/>
                <w:color w:val="000000"/>
                <w:sz w:val="22"/>
                <w:szCs w:val="22"/>
              </w:rPr>
            </w:pPr>
            <w:ins w:id="91828"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10EDE5" w14:textId="77777777" w:rsidR="00646540" w:rsidRPr="00646540" w:rsidRDefault="00646540" w:rsidP="00646540">
            <w:pPr>
              <w:spacing w:before="0" w:after="0" w:line="240" w:lineRule="auto"/>
              <w:jc w:val="center"/>
              <w:rPr>
                <w:ins w:id="91829" w:author="pete jones" w:date="2022-01-11T16:57:00Z"/>
                <w:rFonts w:ascii="Calibri" w:hAnsi="Calibri" w:cs="Calibri"/>
                <w:color w:val="000000"/>
                <w:sz w:val="22"/>
                <w:szCs w:val="22"/>
              </w:rPr>
            </w:pPr>
            <w:ins w:id="91830"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832C33" w14:textId="77777777" w:rsidR="00646540" w:rsidRPr="00646540" w:rsidRDefault="00646540" w:rsidP="00646540">
            <w:pPr>
              <w:spacing w:before="0" w:after="0" w:line="240" w:lineRule="auto"/>
              <w:jc w:val="center"/>
              <w:rPr>
                <w:ins w:id="91831" w:author="pete jones" w:date="2022-01-11T16:57:00Z"/>
                <w:rFonts w:ascii="Calibri" w:hAnsi="Calibri" w:cs="Calibri"/>
                <w:color w:val="000000"/>
                <w:sz w:val="22"/>
                <w:szCs w:val="22"/>
              </w:rPr>
            </w:pPr>
            <w:ins w:id="91832"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43A1B5" w14:textId="77777777" w:rsidR="00646540" w:rsidRPr="00646540" w:rsidRDefault="00646540" w:rsidP="00646540">
            <w:pPr>
              <w:spacing w:before="0" w:after="0" w:line="240" w:lineRule="auto"/>
              <w:jc w:val="center"/>
              <w:rPr>
                <w:ins w:id="91833" w:author="pete jones" w:date="2022-01-11T16:57:00Z"/>
                <w:rFonts w:ascii="Calibri" w:hAnsi="Calibri" w:cs="Calibri"/>
                <w:color w:val="000000"/>
                <w:sz w:val="22"/>
                <w:szCs w:val="22"/>
              </w:rPr>
            </w:pPr>
            <w:ins w:id="9183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9F55ED" w14:textId="77777777" w:rsidR="00646540" w:rsidRPr="00646540" w:rsidRDefault="00646540" w:rsidP="00646540">
            <w:pPr>
              <w:spacing w:before="0" w:after="0" w:line="240" w:lineRule="auto"/>
              <w:jc w:val="center"/>
              <w:rPr>
                <w:ins w:id="91835" w:author="pete jones" w:date="2022-01-11T16:57:00Z"/>
                <w:rFonts w:ascii="Calibri" w:hAnsi="Calibri" w:cs="Calibri"/>
                <w:color w:val="000000"/>
                <w:sz w:val="22"/>
                <w:szCs w:val="22"/>
              </w:rPr>
            </w:pPr>
            <w:ins w:id="9183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B02F46" w14:textId="77777777" w:rsidR="00646540" w:rsidRPr="00646540" w:rsidRDefault="00646540" w:rsidP="00646540">
            <w:pPr>
              <w:spacing w:before="0" w:after="0" w:line="240" w:lineRule="auto"/>
              <w:jc w:val="center"/>
              <w:rPr>
                <w:ins w:id="91837" w:author="pete jones" w:date="2022-01-11T16:57:00Z"/>
                <w:rFonts w:ascii="Calibri" w:hAnsi="Calibri" w:cs="Calibri"/>
                <w:color w:val="000000"/>
                <w:sz w:val="22"/>
                <w:szCs w:val="22"/>
              </w:rPr>
            </w:pPr>
            <w:ins w:id="9183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1289E3" w14:textId="77777777" w:rsidR="00646540" w:rsidRPr="00646540" w:rsidRDefault="00646540" w:rsidP="00646540">
            <w:pPr>
              <w:spacing w:before="0" w:after="0" w:line="240" w:lineRule="auto"/>
              <w:jc w:val="center"/>
              <w:rPr>
                <w:ins w:id="91839" w:author="pete jones" w:date="2022-01-11T16:57:00Z"/>
                <w:rFonts w:ascii="Calibri" w:hAnsi="Calibri" w:cs="Calibri"/>
                <w:color w:val="000000"/>
                <w:sz w:val="22"/>
                <w:szCs w:val="22"/>
              </w:rPr>
            </w:pPr>
            <w:ins w:id="9184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40B43D" w14:textId="77777777" w:rsidR="00646540" w:rsidRPr="00646540" w:rsidRDefault="00646540" w:rsidP="00646540">
            <w:pPr>
              <w:spacing w:before="0" w:after="0" w:line="240" w:lineRule="auto"/>
              <w:jc w:val="center"/>
              <w:rPr>
                <w:ins w:id="91841" w:author="pete jones" w:date="2022-01-11T16:57:00Z"/>
                <w:rFonts w:ascii="Calibri" w:hAnsi="Calibri" w:cs="Calibri"/>
                <w:color w:val="000000"/>
                <w:sz w:val="22"/>
                <w:szCs w:val="22"/>
              </w:rPr>
            </w:pPr>
            <w:ins w:id="9184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4F5BDB" w14:textId="77777777" w:rsidR="00646540" w:rsidRPr="00646540" w:rsidRDefault="00646540" w:rsidP="00646540">
            <w:pPr>
              <w:spacing w:before="0" w:after="0" w:line="240" w:lineRule="auto"/>
              <w:jc w:val="center"/>
              <w:rPr>
                <w:ins w:id="91843" w:author="pete jones" w:date="2022-01-11T16:57:00Z"/>
                <w:rFonts w:ascii="Calibri" w:hAnsi="Calibri" w:cs="Calibri"/>
                <w:color w:val="000000"/>
                <w:sz w:val="22"/>
                <w:szCs w:val="22"/>
              </w:rPr>
            </w:pPr>
            <w:ins w:id="91844"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D83B647" w14:textId="77777777" w:rsidR="00646540" w:rsidRPr="00646540" w:rsidRDefault="00646540" w:rsidP="00646540">
            <w:pPr>
              <w:spacing w:before="0" w:after="0" w:line="240" w:lineRule="auto"/>
              <w:jc w:val="center"/>
              <w:rPr>
                <w:ins w:id="91845" w:author="pete jones" w:date="2022-01-11T16:57:00Z"/>
                <w:rFonts w:ascii="Calibri" w:hAnsi="Calibri" w:cs="Calibri"/>
                <w:color w:val="000000"/>
                <w:sz w:val="22"/>
                <w:szCs w:val="22"/>
              </w:rPr>
            </w:pPr>
            <w:ins w:id="91846" w:author="pete jones" w:date="2022-01-11T16:57:00Z">
              <w:r w:rsidRPr="00646540">
                <w:rPr>
                  <w:rFonts w:ascii="Calibri" w:hAnsi="Calibri" w:cs="Calibri"/>
                  <w:color w:val="000000"/>
                  <w:sz w:val="22"/>
                  <w:szCs w:val="22"/>
                </w:rPr>
                <w:t> </w:t>
              </w:r>
            </w:ins>
          </w:p>
        </w:tc>
      </w:tr>
      <w:tr w:rsidR="00646540" w:rsidRPr="00646540" w14:paraId="069E617C" w14:textId="77777777" w:rsidTr="00646540">
        <w:trPr>
          <w:trHeight w:val="300"/>
          <w:ins w:id="91847"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1D874F9" w14:textId="77777777" w:rsidR="00646540" w:rsidRPr="00646540" w:rsidRDefault="00646540" w:rsidP="00646540">
            <w:pPr>
              <w:spacing w:before="0" w:after="0" w:line="240" w:lineRule="auto"/>
              <w:jc w:val="center"/>
              <w:rPr>
                <w:ins w:id="91848" w:author="pete jones" w:date="2022-01-11T16:57:00Z"/>
                <w:rFonts w:ascii="Calibri" w:hAnsi="Calibri" w:cs="Calibri"/>
                <w:color w:val="000000"/>
                <w:sz w:val="22"/>
                <w:szCs w:val="22"/>
              </w:rPr>
            </w:pPr>
            <w:ins w:id="91849"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80C5471" w14:textId="77777777" w:rsidR="00646540" w:rsidRPr="00646540" w:rsidRDefault="00646540" w:rsidP="00646540">
            <w:pPr>
              <w:spacing w:before="0" w:after="0" w:line="240" w:lineRule="auto"/>
              <w:jc w:val="left"/>
              <w:rPr>
                <w:ins w:id="91850" w:author="pete jones" w:date="2022-01-11T16:57:00Z"/>
                <w:rFonts w:ascii="Calibri" w:hAnsi="Calibri" w:cs="Calibri"/>
                <w:color w:val="000000"/>
                <w:sz w:val="22"/>
                <w:szCs w:val="22"/>
              </w:rPr>
            </w:pPr>
            <w:ins w:id="91851" w:author="pete jones" w:date="2022-01-11T16:57:00Z">
              <w:r w:rsidRPr="00646540">
                <w:rPr>
                  <w:rFonts w:ascii="Calibri" w:hAnsi="Calibri" w:cs="Calibri"/>
                  <w:color w:val="000000"/>
                  <w:sz w:val="22"/>
                  <w:szCs w:val="22"/>
                </w:rPr>
                <w:t>Engineering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7C104C23" w14:textId="77777777" w:rsidR="00646540" w:rsidRPr="00646540" w:rsidRDefault="00646540" w:rsidP="00646540">
            <w:pPr>
              <w:spacing w:before="0" w:after="0" w:line="240" w:lineRule="auto"/>
              <w:jc w:val="center"/>
              <w:rPr>
                <w:ins w:id="91852" w:author="pete jones" w:date="2022-01-11T16:57:00Z"/>
                <w:rFonts w:ascii="Calibri" w:hAnsi="Calibri" w:cs="Calibri"/>
                <w:color w:val="000000"/>
                <w:sz w:val="22"/>
                <w:szCs w:val="22"/>
              </w:rPr>
            </w:pPr>
            <w:ins w:id="91853" w:author="pete jones" w:date="2022-01-11T16:57: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845D9CC" w14:textId="77777777" w:rsidR="00646540" w:rsidRPr="00646540" w:rsidRDefault="00646540" w:rsidP="00646540">
            <w:pPr>
              <w:spacing w:before="0" w:after="0" w:line="240" w:lineRule="auto"/>
              <w:jc w:val="center"/>
              <w:rPr>
                <w:ins w:id="91854" w:author="pete jones" w:date="2022-01-11T16:57:00Z"/>
                <w:rFonts w:ascii="Calibri" w:hAnsi="Calibri" w:cs="Calibri"/>
                <w:color w:val="000000"/>
                <w:sz w:val="22"/>
                <w:szCs w:val="22"/>
              </w:rPr>
            </w:pPr>
            <w:ins w:id="91855"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AC11CFC" w14:textId="77777777" w:rsidR="00646540" w:rsidRPr="00646540" w:rsidRDefault="00646540" w:rsidP="00646540">
            <w:pPr>
              <w:spacing w:before="0" w:after="0" w:line="240" w:lineRule="auto"/>
              <w:jc w:val="center"/>
              <w:rPr>
                <w:ins w:id="91856" w:author="pete jones" w:date="2022-01-11T16:57:00Z"/>
                <w:rFonts w:ascii="Calibri" w:hAnsi="Calibri" w:cs="Calibri"/>
                <w:color w:val="000000"/>
                <w:sz w:val="22"/>
                <w:szCs w:val="22"/>
              </w:rPr>
            </w:pPr>
            <w:ins w:id="91857"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81BA06" w14:textId="77777777" w:rsidR="00646540" w:rsidRPr="00646540" w:rsidRDefault="00646540" w:rsidP="00646540">
            <w:pPr>
              <w:spacing w:before="0" w:after="0" w:line="240" w:lineRule="auto"/>
              <w:jc w:val="center"/>
              <w:rPr>
                <w:ins w:id="91858" w:author="pete jones" w:date="2022-01-11T16:57:00Z"/>
                <w:rFonts w:ascii="Calibri" w:hAnsi="Calibri" w:cs="Calibri"/>
                <w:color w:val="000000"/>
                <w:sz w:val="22"/>
                <w:szCs w:val="22"/>
              </w:rPr>
            </w:pPr>
            <w:ins w:id="91859"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CA6727" w14:textId="77777777" w:rsidR="00646540" w:rsidRPr="00646540" w:rsidRDefault="00646540" w:rsidP="00646540">
            <w:pPr>
              <w:spacing w:before="0" w:after="0" w:line="240" w:lineRule="auto"/>
              <w:jc w:val="center"/>
              <w:rPr>
                <w:ins w:id="91860" w:author="pete jones" w:date="2022-01-11T16:57:00Z"/>
                <w:rFonts w:ascii="Calibri" w:hAnsi="Calibri" w:cs="Calibri"/>
                <w:color w:val="000000"/>
                <w:sz w:val="22"/>
                <w:szCs w:val="22"/>
              </w:rPr>
            </w:pPr>
            <w:ins w:id="91861"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E3F719" w14:textId="77777777" w:rsidR="00646540" w:rsidRPr="00646540" w:rsidRDefault="00646540" w:rsidP="00646540">
            <w:pPr>
              <w:spacing w:before="0" w:after="0" w:line="240" w:lineRule="auto"/>
              <w:jc w:val="center"/>
              <w:rPr>
                <w:ins w:id="91862" w:author="pete jones" w:date="2022-01-11T16:57:00Z"/>
                <w:rFonts w:ascii="Calibri" w:hAnsi="Calibri" w:cs="Calibri"/>
                <w:color w:val="000000"/>
                <w:sz w:val="22"/>
                <w:szCs w:val="22"/>
              </w:rPr>
            </w:pPr>
            <w:ins w:id="9186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8B28D6" w14:textId="77777777" w:rsidR="00646540" w:rsidRPr="00646540" w:rsidRDefault="00646540" w:rsidP="00646540">
            <w:pPr>
              <w:spacing w:before="0" w:after="0" w:line="240" w:lineRule="auto"/>
              <w:jc w:val="center"/>
              <w:rPr>
                <w:ins w:id="91864" w:author="pete jones" w:date="2022-01-11T16:57:00Z"/>
                <w:rFonts w:ascii="Calibri" w:hAnsi="Calibri" w:cs="Calibri"/>
                <w:color w:val="000000"/>
                <w:sz w:val="22"/>
                <w:szCs w:val="22"/>
              </w:rPr>
            </w:pPr>
            <w:ins w:id="9186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AA80C6" w14:textId="77777777" w:rsidR="00646540" w:rsidRPr="00646540" w:rsidRDefault="00646540" w:rsidP="00646540">
            <w:pPr>
              <w:spacing w:before="0" w:after="0" w:line="240" w:lineRule="auto"/>
              <w:jc w:val="center"/>
              <w:rPr>
                <w:ins w:id="91866" w:author="pete jones" w:date="2022-01-11T16:57:00Z"/>
                <w:rFonts w:ascii="Calibri" w:hAnsi="Calibri" w:cs="Calibri"/>
                <w:color w:val="000000"/>
                <w:sz w:val="22"/>
                <w:szCs w:val="22"/>
              </w:rPr>
            </w:pPr>
            <w:ins w:id="9186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1AD60B" w14:textId="77777777" w:rsidR="00646540" w:rsidRPr="00646540" w:rsidRDefault="00646540" w:rsidP="00646540">
            <w:pPr>
              <w:spacing w:before="0" w:after="0" w:line="240" w:lineRule="auto"/>
              <w:jc w:val="center"/>
              <w:rPr>
                <w:ins w:id="91868" w:author="pete jones" w:date="2022-01-11T16:57:00Z"/>
                <w:rFonts w:ascii="Calibri" w:hAnsi="Calibri" w:cs="Calibri"/>
                <w:color w:val="000000"/>
                <w:sz w:val="22"/>
                <w:szCs w:val="22"/>
              </w:rPr>
            </w:pPr>
            <w:ins w:id="9186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921A9E" w14:textId="77777777" w:rsidR="00646540" w:rsidRPr="00646540" w:rsidRDefault="00646540" w:rsidP="00646540">
            <w:pPr>
              <w:spacing w:before="0" w:after="0" w:line="240" w:lineRule="auto"/>
              <w:jc w:val="center"/>
              <w:rPr>
                <w:ins w:id="91870" w:author="pete jones" w:date="2022-01-11T16:57:00Z"/>
                <w:rFonts w:ascii="Calibri" w:hAnsi="Calibri" w:cs="Calibri"/>
                <w:color w:val="000000"/>
                <w:sz w:val="22"/>
                <w:szCs w:val="22"/>
              </w:rPr>
            </w:pPr>
            <w:ins w:id="9187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140933" w14:textId="77777777" w:rsidR="00646540" w:rsidRPr="00646540" w:rsidRDefault="00646540" w:rsidP="00646540">
            <w:pPr>
              <w:spacing w:before="0" w:after="0" w:line="240" w:lineRule="auto"/>
              <w:jc w:val="center"/>
              <w:rPr>
                <w:ins w:id="91872" w:author="pete jones" w:date="2022-01-11T16:57:00Z"/>
                <w:rFonts w:ascii="Calibri" w:hAnsi="Calibri" w:cs="Calibri"/>
                <w:color w:val="000000"/>
                <w:sz w:val="22"/>
                <w:szCs w:val="22"/>
              </w:rPr>
            </w:pPr>
            <w:ins w:id="91873"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7B1AF49" w14:textId="77777777" w:rsidR="00646540" w:rsidRPr="00646540" w:rsidRDefault="00646540" w:rsidP="00646540">
            <w:pPr>
              <w:spacing w:before="0" w:after="0" w:line="240" w:lineRule="auto"/>
              <w:jc w:val="center"/>
              <w:rPr>
                <w:ins w:id="91874" w:author="pete jones" w:date="2022-01-11T16:57:00Z"/>
                <w:rFonts w:ascii="Calibri" w:hAnsi="Calibri" w:cs="Calibri"/>
                <w:color w:val="000000"/>
                <w:sz w:val="22"/>
                <w:szCs w:val="22"/>
              </w:rPr>
            </w:pPr>
            <w:ins w:id="91875" w:author="pete jones" w:date="2022-01-11T16:57:00Z">
              <w:r w:rsidRPr="00646540">
                <w:rPr>
                  <w:rFonts w:ascii="Calibri" w:hAnsi="Calibri" w:cs="Calibri"/>
                  <w:color w:val="000000"/>
                  <w:sz w:val="22"/>
                  <w:szCs w:val="22"/>
                </w:rPr>
                <w:t> </w:t>
              </w:r>
            </w:ins>
          </w:p>
        </w:tc>
      </w:tr>
      <w:tr w:rsidR="00646540" w:rsidRPr="00646540" w14:paraId="7EAD7D15" w14:textId="77777777" w:rsidTr="00646540">
        <w:trPr>
          <w:trHeight w:val="300"/>
          <w:ins w:id="91876"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50E7CFC" w14:textId="77777777" w:rsidR="00646540" w:rsidRPr="00646540" w:rsidRDefault="00646540" w:rsidP="00646540">
            <w:pPr>
              <w:spacing w:before="0" w:after="0" w:line="240" w:lineRule="auto"/>
              <w:jc w:val="center"/>
              <w:rPr>
                <w:ins w:id="91877" w:author="pete jones" w:date="2022-01-11T16:57:00Z"/>
                <w:rFonts w:ascii="Calibri" w:hAnsi="Calibri" w:cs="Calibri"/>
                <w:color w:val="000000"/>
                <w:sz w:val="22"/>
                <w:szCs w:val="22"/>
              </w:rPr>
            </w:pPr>
            <w:ins w:id="91878"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7DD8619" w14:textId="77777777" w:rsidR="00646540" w:rsidRPr="00646540" w:rsidRDefault="00646540" w:rsidP="00646540">
            <w:pPr>
              <w:spacing w:before="0" w:after="0" w:line="240" w:lineRule="auto"/>
              <w:jc w:val="left"/>
              <w:rPr>
                <w:ins w:id="91879" w:author="pete jones" w:date="2022-01-11T16:57:00Z"/>
                <w:rFonts w:ascii="Calibri" w:hAnsi="Calibri" w:cs="Calibri"/>
                <w:color w:val="000000"/>
                <w:sz w:val="22"/>
                <w:szCs w:val="22"/>
              </w:rPr>
            </w:pPr>
            <w:ins w:id="91880" w:author="pete jones" w:date="2022-01-11T16:57:00Z">
              <w:r w:rsidRPr="00646540">
                <w:rPr>
                  <w:rFonts w:ascii="Calibri" w:hAnsi="Calibri" w:cs="Calibri"/>
                  <w:color w:val="000000"/>
                  <w:sz w:val="22"/>
                  <w:szCs w:val="22"/>
                </w:rPr>
                <w:t>Advanced Mathematics for Engineers</w:t>
              </w:r>
            </w:ins>
          </w:p>
        </w:tc>
        <w:tc>
          <w:tcPr>
            <w:tcW w:w="432" w:type="dxa"/>
            <w:tcBorders>
              <w:top w:val="nil"/>
              <w:left w:val="nil"/>
              <w:bottom w:val="single" w:sz="4" w:space="0" w:color="auto"/>
              <w:right w:val="single" w:sz="4" w:space="0" w:color="auto"/>
            </w:tcBorders>
            <w:shd w:val="clear" w:color="auto" w:fill="auto"/>
            <w:noWrap/>
            <w:vAlign w:val="bottom"/>
            <w:hideMark/>
          </w:tcPr>
          <w:p w14:paraId="286E298D" w14:textId="77777777" w:rsidR="00646540" w:rsidRPr="00646540" w:rsidRDefault="00646540" w:rsidP="00646540">
            <w:pPr>
              <w:spacing w:before="0" w:after="0" w:line="240" w:lineRule="auto"/>
              <w:jc w:val="center"/>
              <w:rPr>
                <w:ins w:id="91881" w:author="pete jones" w:date="2022-01-11T16:57:00Z"/>
                <w:rFonts w:ascii="Calibri" w:hAnsi="Calibri" w:cs="Calibri"/>
                <w:color w:val="000000"/>
                <w:sz w:val="22"/>
                <w:szCs w:val="22"/>
              </w:rPr>
            </w:pPr>
            <w:ins w:id="91882" w:author="pete jones" w:date="2022-01-11T16:57: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53CD01B" w14:textId="77777777" w:rsidR="00646540" w:rsidRPr="00646540" w:rsidRDefault="00646540" w:rsidP="00646540">
            <w:pPr>
              <w:spacing w:before="0" w:after="0" w:line="240" w:lineRule="auto"/>
              <w:jc w:val="center"/>
              <w:rPr>
                <w:ins w:id="91883" w:author="pete jones" w:date="2022-01-11T16:57:00Z"/>
                <w:rFonts w:ascii="Calibri" w:hAnsi="Calibri" w:cs="Calibri"/>
                <w:color w:val="000000"/>
                <w:sz w:val="22"/>
                <w:szCs w:val="22"/>
              </w:rPr>
            </w:pPr>
            <w:ins w:id="91884"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9085308" w14:textId="77777777" w:rsidR="00646540" w:rsidRPr="00646540" w:rsidRDefault="00646540" w:rsidP="00646540">
            <w:pPr>
              <w:spacing w:before="0" w:after="0" w:line="240" w:lineRule="auto"/>
              <w:jc w:val="center"/>
              <w:rPr>
                <w:ins w:id="91885" w:author="pete jones" w:date="2022-01-11T16:57:00Z"/>
                <w:rFonts w:ascii="Calibri" w:hAnsi="Calibri" w:cs="Calibri"/>
                <w:color w:val="000000"/>
                <w:sz w:val="22"/>
                <w:szCs w:val="22"/>
              </w:rPr>
            </w:pPr>
            <w:ins w:id="91886"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662EBA" w14:textId="77777777" w:rsidR="00646540" w:rsidRPr="00646540" w:rsidRDefault="00646540" w:rsidP="00646540">
            <w:pPr>
              <w:spacing w:before="0" w:after="0" w:line="240" w:lineRule="auto"/>
              <w:jc w:val="center"/>
              <w:rPr>
                <w:ins w:id="91887" w:author="pete jones" w:date="2022-01-11T16:57:00Z"/>
                <w:rFonts w:ascii="Calibri" w:hAnsi="Calibri" w:cs="Calibri"/>
                <w:color w:val="000000"/>
                <w:sz w:val="22"/>
                <w:szCs w:val="22"/>
              </w:rPr>
            </w:pPr>
            <w:ins w:id="91888"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E1B60B9" w14:textId="77777777" w:rsidR="00646540" w:rsidRPr="00646540" w:rsidRDefault="00646540" w:rsidP="00646540">
            <w:pPr>
              <w:spacing w:before="0" w:after="0" w:line="240" w:lineRule="auto"/>
              <w:jc w:val="center"/>
              <w:rPr>
                <w:ins w:id="91889" w:author="pete jones" w:date="2022-01-11T16:57:00Z"/>
                <w:rFonts w:ascii="Calibri" w:hAnsi="Calibri" w:cs="Calibri"/>
                <w:color w:val="000000"/>
                <w:sz w:val="22"/>
                <w:szCs w:val="22"/>
              </w:rPr>
            </w:pPr>
            <w:ins w:id="91890"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5A7A2B" w14:textId="77777777" w:rsidR="00646540" w:rsidRPr="00646540" w:rsidRDefault="00646540" w:rsidP="00646540">
            <w:pPr>
              <w:spacing w:before="0" w:after="0" w:line="240" w:lineRule="auto"/>
              <w:jc w:val="center"/>
              <w:rPr>
                <w:ins w:id="91891" w:author="pete jones" w:date="2022-01-11T16:57:00Z"/>
                <w:rFonts w:ascii="Calibri" w:hAnsi="Calibri" w:cs="Calibri"/>
                <w:color w:val="000000"/>
                <w:sz w:val="22"/>
                <w:szCs w:val="22"/>
              </w:rPr>
            </w:pPr>
            <w:ins w:id="9189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0D78BF" w14:textId="77777777" w:rsidR="00646540" w:rsidRPr="00646540" w:rsidRDefault="00646540" w:rsidP="00646540">
            <w:pPr>
              <w:spacing w:before="0" w:after="0" w:line="240" w:lineRule="auto"/>
              <w:jc w:val="center"/>
              <w:rPr>
                <w:ins w:id="91893" w:author="pete jones" w:date="2022-01-11T16:57:00Z"/>
                <w:rFonts w:ascii="Calibri" w:hAnsi="Calibri" w:cs="Calibri"/>
                <w:color w:val="000000"/>
                <w:sz w:val="22"/>
                <w:szCs w:val="22"/>
              </w:rPr>
            </w:pPr>
            <w:ins w:id="9189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DE08EA" w14:textId="77777777" w:rsidR="00646540" w:rsidRPr="00646540" w:rsidRDefault="00646540" w:rsidP="00646540">
            <w:pPr>
              <w:spacing w:before="0" w:after="0" w:line="240" w:lineRule="auto"/>
              <w:jc w:val="center"/>
              <w:rPr>
                <w:ins w:id="91895" w:author="pete jones" w:date="2022-01-11T16:57:00Z"/>
                <w:rFonts w:ascii="Calibri" w:hAnsi="Calibri" w:cs="Calibri"/>
                <w:color w:val="000000"/>
                <w:sz w:val="22"/>
                <w:szCs w:val="22"/>
              </w:rPr>
            </w:pPr>
            <w:ins w:id="9189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089E19" w14:textId="77777777" w:rsidR="00646540" w:rsidRPr="00646540" w:rsidRDefault="00646540" w:rsidP="00646540">
            <w:pPr>
              <w:spacing w:before="0" w:after="0" w:line="240" w:lineRule="auto"/>
              <w:jc w:val="center"/>
              <w:rPr>
                <w:ins w:id="91897" w:author="pete jones" w:date="2022-01-11T16:57:00Z"/>
                <w:rFonts w:ascii="Calibri" w:hAnsi="Calibri" w:cs="Calibri"/>
                <w:color w:val="000000"/>
                <w:sz w:val="22"/>
                <w:szCs w:val="22"/>
              </w:rPr>
            </w:pPr>
            <w:ins w:id="9189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A5FB8D" w14:textId="77777777" w:rsidR="00646540" w:rsidRPr="00646540" w:rsidRDefault="00646540" w:rsidP="00646540">
            <w:pPr>
              <w:spacing w:before="0" w:after="0" w:line="240" w:lineRule="auto"/>
              <w:jc w:val="center"/>
              <w:rPr>
                <w:ins w:id="91899" w:author="pete jones" w:date="2022-01-11T16:57:00Z"/>
                <w:rFonts w:ascii="Calibri" w:hAnsi="Calibri" w:cs="Calibri"/>
                <w:color w:val="000000"/>
                <w:sz w:val="22"/>
                <w:szCs w:val="22"/>
              </w:rPr>
            </w:pPr>
            <w:ins w:id="9190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B01B39" w14:textId="77777777" w:rsidR="00646540" w:rsidRPr="00646540" w:rsidRDefault="00646540" w:rsidP="00646540">
            <w:pPr>
              <w:spacing w:before="0" w:after="0" w:line="240" w:lineRule="auto"/>
              <w:jc w:val="center"/>
              <w:rPr>
                <w:ins w:id="91901" w:author="pete jones" w:date="2022-01-11T16:57:00Z"/>
                <w:rFonts w:ascii="Calibri" w:hAnsi="Calibri" w:cs="Calibri"/>
                <w:color w:val="000000"/>
                <w:sz w:val="22"/>
                <w:szCs w:val="22"/>
              </w:rPr>
            </w:pPr>
            <w:ins w:id="91902"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7115317" w14:textId="77777777" w:rsidR="00646540" w:rsidRPr="00646540" w:rsidRDefault="00646540" w:rsidP="00646540">
            <w:pPr>
              <w:spacing w:before="0" w:after="0" w:line="240" w:lineRule="auto"/>
              <w:jc w:val="center"/>
              <w:rPr>
                <w:ins w:id="91903" w:author="pete jones" w:date="2022-01-11T16:57:00Z"/>
                <w:rFonts w:ascii="Calibri" w:hAnsi="Calibri" w:cs="Calibri"/>
                <w:color w:val="000000"/>
                <w:sz w:val="22"/>
                <w:szCs w:val="22"/>
              </w:rPr>
            </w:pPr>
            <w:ins w:id="91904" w:author="pete jones" w:date="2022-01-11T16:57:00Z">
              <w:r w:rsidRPr="00646540">
                <w:rPr>
                  <w:rFonts w:ascii="Calibri" w:hAnsi="Calibri" w:cs="Calibri"/>
                  <w:color w:val="000000"/>
                  <w:sz w:val="22"/>
                  <w:szCs w:val="22"/>
                </w:rPr>
                <w:t> </w:t>
              </w:r>
            </w:ins>
          </w:p>
        </w:tc>
      </w:tr>
      <w:tr w:rsidR="00646540" w:rsidRPr="00646540" w14:paraId="2C10D61D" w14:textId="77777777" w:rsidTr="00646540">
        <w:trPr>
          <w:trHeight w:val="300"/>
          <w:ins w:id="91905"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0A485C3" w14:textId="77777777" w:rsidR="00646540" w:rsidRPr="00646540" w:rsidRDefault="00646540" w:rsidP="00646540">
            <w:pPr>
              <w:spacing w:before="0" w:after="0" w:line="240" w:lineRule="auto"/>
              <w:jc w:val="center"/>
              <w:rPr>
                <w:ins w:id="91906" w:author="pete jones" w:date="2022-01-11T16:57:00Z"/>
                <w:rFonts w:ascii="Calibri" w:hAnsi="Calibri" w:cs="Calibri"/>
                <w:color w:val="000000"/>
                <w:sz w:val="22"/>
                <w:szCs w:val="22"/>
              </w:rPr>
            </w:pPr>
            <w:ins w:id="91907"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2AC82DA" w14:textId="77777777" w:rsidR="00646540" w:rsidRPr="00646540" w:rsidRDefault="00646540" w:rsidP="00646540">
            <w:pPr>
              <w:spacing w:before="0" w:after="0" w:line="240" w:lineRule="auto"/>
              <w:jc w:val="left"/>
              <w:rPr>
                <w:ins w:id="91908" w:author="pete jones" w:date="2022-01-11T16:57:00Z"/>
                <w:rFonts w:ascii="Calibri" w:hAnsi="Calibri" w:cs="Calibri"/>
                <w:color w:val="000000"/>
                <w:sz w:val="22"/>
                <w:szCs w:val="22"/>
              </w:rPr>
            </w:pPr>
            <w:ins w:id="91909" w:author="pete jones" w:date="2022-01-11T16:57:00Z">
              <w:r w:rsidRPr="00646540">
                <w:rPr>
                  <w:rFonts w:ascii="Calibri" w:hAnsi="Calibri" w:cs="Calibri"/>
                  <w:color w:val="000000"/>
                  <w:sz w:val="22"/>
                  <w:szCs w:val="22"/>
                </w:rPr>
                <w:t>Industrial Appreciation</w:t>
              </w:r>
            </w:ins>
          </w:p>
        </w:tc>
        <w:tc>
          <w:tcPr>
            <w:tcW w:w="432" w:type="dxa"/>
            <w:tcBorders>
              <w:top w:val="nil"/>
              <w:left w:val="nil"/>
              <w:bottom w:val="single" w:sz="4" w:space="0" w:color="auto"/>
              <w:right w:val="single" w:sz="4" w:space="0" w:color="auto"/>
            </w:tcBorders>
            <w:shd w:val="clear" w:color="auto" w:fill="auto"/>
            <w:noWrap/>
            <w:vAlign w:val="bottom"/>
            <w:hideMark/>
          </w:tcPr>
          <w:p w14:paraId="4F24A615" w14:textId="77777777" w:rsidR="00646540" w:rsidRPr="00646540" w:rsidRDefault="00646540" w:rsidP="00646540">
            <w:pPr>
              <w:spacing w:before="0" w:after="0" w:line="240" w:lineRule="auto"/>
              <w:jc w:val="center"/>
              <w:rPr>
                <w:ins w:id="91910" w:author="pete jones" w:date="2022-01-11T16:57:00Z"/>
                <w:rFonts w:ascii="Calibri" w:hAnsi="Calibri" w:cs="Calibri"/>
                <w:color w:val="000000"/>
                <w:sz w:val="22"/>
                <w:szCs w:val="22"/>
              </w:rPr>
            </w:pPr>
            <w:ins w:id="91911" w:author="pete jones" w:date="2022-01-11T16:57: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C045902" w14:textId="77777777" w:rsidR="00646540" w:rsidRPr="00646540" w:rsidRDefault="00646540" w:rsidP="00646540">
            <w:pPr>
              <w:spacing w:before="0" w:after="0" w:line="240" w:lineRule="auto"/>
              <w:jc w:val="center"/>
              <w:rPr>
                <w:ins w:id="91912" w:author="pete jones" w:date="2022-01-11T16:57:00Z"/>
                <w:rFonts w:ascii="Calibri" w:hAnsi="Calibri" w:cs="Calibri"/>
                <w:color w:val="000000"/>
                <w:sz w:val="22"/>
                <w:szCs w:val="22"/>
              </w:rPr>
            </w:pPr>
            <w:ins w:id="91913"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DD77259" w14:textId="77777777" w:rsidR="00646540" w:rsidRPr="00646540" w:rsidRDefault="00646540" w:rsidP="00646540">
            <w:pPr>
              <w:spacing w:before="0" w:after="0" w:line="240" w:lineRule="auto"/>
              <w:jc w:val="center"/>
              <w:rPr>
                <w:ins w:id="91914" w:author="pete jones" w:date="2022-01-11T16:57:00Z"/>
                <w:rFonts w:ascii="Calibri" w:hAnsi="Calibri" w:cs="Calibri"/>
                <w:color w:val="000000"/>
                <w:sz w:val="22"/>
                <w:szCs w:val="22"/>
              </w:rPr>
            </w:pPr>
            <w:ins w:id="91915"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4AAB42" w14:textId="77777777" w:rsidR="00646540" w:rsidRPr="00646540" w:rsidRDefault="00646540" w:rsidP="00646540">
            <w:pPr>
              <w:spacing w:before="0" w:after="0" w:line="240" w:lineRule="auto"/>
              <w:jc w:val="center"/>
              <w:rPr>
                <w:ins w:id="91916" w:author="pete jones" w:date="2022-01-11T16:57:00Z"/>
                <w:rFonts w:ascii="Calibri" w:hAnsi="Calibri" w:cs="Calibri"/>
                <w:color w:val="000000"/>
                <w:sz w:val="22"/>
                <w:szCs w:val="22"/>
              </w:rPr>
            </w:pPr>
            <w:ins w:id="91917"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98BE2C" w14:textId="77777777" w:rsidR="00646540" w:rsidRPr="00646540" w:rsidRDefault="00646540" w:rsidP="00646540">
            <w:pPr>
              <w:spacing w:before="0" w:after="0" w:line="240" w:lineRule="auto"/>
              <w:jc w:val="center"/>
              <w:rPr>
                <w:ins w:id="91918" w:author="pete jones" w:date="2022-01-11T16:57:00Z"/>
                <w:rFonts w:ascii="Calibri" w:hAnsi="Calibri" w:cs="Calibri"/>
                <w:color w:val="000000"/>
                <w:sz w:val="22"/>
                <w:szCs w:val="22"/>
              </w:rPr>
            </w:pPr>
            <w:ins w:id="91919"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C4647F" w14:textId="77777777" w:rsidR="00646540" w:rsidRPr="00646540" w:rsidRDefault="00646540" w:rsidP="00646540">
            <w:pPr>
              <w:spacing w:before="0" w:after="0" w:line="240" w:lineRule="auto"/>
              <w:jc w:val="center"/>
              <w:rPr>
                <w:ins w:id="91920" w:author="pete jones" w:date="2022-01-11T16:57:00Z"/>
                <w:rFonts w:ascii="Calibri" w:hAnsi="Calibri" w:cs="Calibri"/>
                <w:color w:val="000000"/>
                <w:sz w:val="22"/>
                <w:szCs w:val="22"/>
              </w:rPr>
            </w:pPr>
            <w:ins w:id="9192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500CB1" w14:textId="77777777" w:rsidR="00646540" w:rsidRPr="00646540" w:rsidRDefault="00646540" w:rsidP="00646540">
            <w:pPr>
              <w:spacing w:before="0" w:after="0" w:line="240" w:lineRule="auto"/>
              <w:jc w:val="center"/>
              <w:rPr>
                <w:ins w:id="91922" w:author="pete jones" w:date="2022-01-11T16:57:00Z"/>
                <w:rFonts w:ascii="Calibri" w:hAnsi="Calibri" w:cs="Calibri"/>
                <w:color w:val="000000"/>
                <w:sz w:val="22"/>
                <w:szCs w:val="22"/>
              </w:rPr>
            </w:pPr>
            <w:ins w:id="9192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03B0C1" w14:textId="77777777" w:rsidR="00646540" w:rsidRPr="00646540" w:rsidRDefault="00646540" w:rsidP="00646540">
            <w:pPr>
              <w:spacing w:before="0" w:after="0" w:line="240" w:lineRule="auto"/>
              <w:jc w:val="center"/>
              <w:rPr>
                <w:ins w:id="91924" w:author="pete jones" w:date="2022-01-11T16:57:00Z"/>
                <w:rFonts w:ascii="Calibri" w:hAnsi="Calibri" w:cs="Calibri"/>
                <w:color w:val="000000"/>
                <w:sz w:val="22"/>
                <w:szCs w:val="22"/>
              </w:rPr>
            </w:pPr>
            <w:ins w:id="9192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A09669" w14:textId="77777777" w:rsidR="00646540" w:rsidRPr="00646540" w:rsidRDefault="00646540" w:rsidP="00646540">
            <w:pPr>
              <w:spacing w:before="0" w:after="0" w:line="240" w:lineRule="auto"/>
              <w:jc w:val="center"/>
              <w:rPr>
                <w:ins w:id="91926" w:author="pete jones" w:date="2022-01-11T16:57:00Z"/>
                <w:rFonts w:ascii="Calibri" w:hAnsi="Calibri" w:cs="Calibri"/>
                <w:color w:val="000000"/>
                <w:sz w:val="22"/>
                <w:szCs w:val="22"/>
              </w:rPr>
            </w:pPr>
            <w:ins w:id="9192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B6F9C2" w14:textId="77777777" w:rsidR="00646540" w:rsidRPr="00646540" w:rsidRDefault="00646540" w:rsidP="00646540">
            <w:pPr>
              <w:spacing w:before="0" w:after="0" w:line="240" w:lineRule="auto"/>
              <w:jc w:val="center"/>
              <w:rPr>
                <w:ins w:id="91928" w:author="pete jones" w:date="2022-01-11T16:57:00Z"/>
                <w:rFonts w:ascii="Calibri" w:hAnsi="Calibri" w:cs="Calibri"/>
                <w:color w:val="000000"/>
                <w:sz w:val="22"/>
                <w:szCs w:val="22"/>
              </w:rPr>
            </w:pPr>
            <w:ins w:id="9192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9874FC" w14:textId="77777777" w:rsidR="00646540" w:rsidRPr="00646540" w:rsidRDefault="00646540" w:rsidP="00646540">
            <w:pPr>
              <w:spacing w:before="0" w:after="0" w:line="240" w:lineRule="auto"/>
              <w:jc w:val="center"/>
              <w:rPr>
                <w:ins w:id="91930" w:author="pete jones" w:date="2022-01-11T16:57:00Z"/>
                <w:rFonts w:ascii="Calibri" w:hAnsi="Calibri" w:cs="Calibri"/>
                <w:color w:val="000000"/>
                <w:sz w:val="22"/>
                <w:szCs w:val="22"/>
              </w:rPr>
            </w:pPr>
            <w:ins w:id="91931"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DCC922D" w14:textId="77777777" w:rsidR="00646540" w:rsidRPr="00646540" w:rsidRDefault="00646540" w:rsidP="00646540">
            <w:pPr>
              <w:spacing w:before="0" w:after="0" w:line="240" w:lineRule="auto"/>
              <w:jc w:val="center"/>
              <w:rPr>
                <w:ins w:id="91932" w:author="pete jones" w:date="2022-01-11T16:57:00Z"/>
                <w:rFonts w:ascii="Calibri" w:hAnsi="Calibri" w:cs="Calibri"/>
                <w:color w:val="000000"/>
                <w:sz w:val="22"/>
                <w:szCs w:val="22"/>
              </w:rPr>
            </w:pPr>
            <w:ins w:id="91933" w:author="pete jones" w:date="2022-01-11T16:57:00Z">
              <w:r w:rsidRPr="00646540">
                <w:rPr>
                  <w:rFonts w:ascii="Calibri" w:hAnsi="Calibri" w:cs="Calibri"/>
                  <w:color w:val="000000"/>
                  <w:sz w:val="22"/>
                  <w:szCs w:val="22"/>
                </w:rPr>
                <w:t> </w:t>
              </w:r>
            </w:ins>
          </w:p>
        </w:tc>
      </w:tr>
      <w:tr w:rsidR="00646540" w:rsidRPr="00646540" w14:paraId="32B12467" w14:textId="77777777" w:rsidTr="00646540">
        <w:trPr>
          <w:trHeight w:val="300"/>
          <w:ins w:id="91934"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CF2E37D" w14:textId="77777777" w:rsidR="00646540" w:rsidRPr="00646540" w:rsidRDefault="00646540" w:rsidP="00646540">
            <w:pPr>
              <w:spacing w:before="0" w:after="0" w:line="240" w:lineRule="auto"/>
              <w:jc w:val="center"/>
              <w:rPr>
                <w:ins w:id="91935" w:author="pete jones" w:date="2022-01-11T16:57:00Z"/>
                <w:rFonts w:ascii="Calibri" w:hAnsi="Calibri" w:cs="Calibri"/>
                <w:color w:val="000000"/>
                <w:sz w:val="22"/>
                <w:szCs w:val="22"/>
              </w:rPr>
            </w:pPr>
            <w:ins w:id="91936"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D0DFACB" w14:textId="77777777" w:rsidR="00646540" w:rsidRPr="00646540" w:rsidRDefault="00646540" w:rsidP="00646540">
            <w:pPr>
              <w:spacing w:before="0" w:after="0" w:line="240" w:lineRule="auto"/>
              <w:jc w:val="left"/>
              <w:rPr>
                <w:ins w:id="91937" w:author="pete jones" w:date="2022-01-11T16:57:00Z"/>
                <w:rFonts w:ascii="Calibri" w:hAnsi="Calibri" w:cs="Calibri"/>
                <w:color w:val="000000"/>
                <w:sz w:val="22"/>
                <w:szCs w:val="22"/>
              </w:rPr>
            </w:pPr>
            <w:ins w:id="91938" w:author="pete jones" w:date="2022-01-11T16:57:00Z">
              <w:r w:rsidRPr="00646540">
                <w:rPr>
                  <w:rFonts w:ascii="Calibri" w:hAnsi="Calibri" w:cs="Calibri"/>
                  <w:color w:val="000000"/>
                  <w:sz w:val="22"/>
                  <w:szCs w:val="22"/>
                </w:rPr>
                <w:t>Control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0C5B030F" w14:textId="77777777" w:rsidR="00646540" w:rsidRPr="00646540" w:rsidRDefault="00646540" w:rsidP="00646540">
            <w:pPr>
              <w:spacing w:before="0" w:after="0" w:line="240" w:lineRule="auto"/>
              <w:jc w:val="center"/>
              <w:rPr>
                <w:ins w:id="91939" w:author="pete jones" w:date="2022-01-11T16:57:00Z"/>
                <w:rFonts w:ascii="Calibri" w:hAnsi="Calibri" w:cs="Calibri"/>
                <w:color w:val="000000"/>
                <w:sz w:val="22"/>
                <w:szCs w:val="22"/>
              </w:rPr>
            </w:pPr>
            <w:ins w:id="91940" w:author="pete jones" w:date="2022-01-11T16:57: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A910A9A" w14:textId="77777777" w:rsidR="00646540" w:rsidRPr="00646540" w:rsidRDefault="00646540" w:rsidP="00646540">
            <w:pPr>
              <w:spacing w:before="0" w:after="0" w:line="240" w:lineRule="auto"/>
              <w:jc w:val="center"/>
              <w:rPr>
                <w:ins w:id="91941" w:author="pete jones" w:date="2022-01-11T16:57:00Z"/>
                <w:rFonts w:ascii="Calibri" w:hAnsi="Calibri" w:cs="Calibri"/>
                <w:color w:val="000000"/>
                <w:sz w:val="22"/>
                <w:szCs w:val="22"/>
              </w:rPr>
            </w:pPr>
            <w:ins w:id="91942"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950799B" w14:textId="77777777" w:rsidR="00646540" w:rsidRPr="00646540" w:rsidRDefault="00646540" w:rsidP="00646540">
            <w:pPr>
              <w:spacing w:before="0" w:after="0" w:line="240" w:lineRule="auto"/>
              <w:jc w:val="center"/>
              <w:rPr>
                <w:ins w:id="91943" w:author="pete jones" w:date="2022-01-11T16:57:00Z"/>
                <w:rFonts w:ascii="Calibri" w:hAnsi="Calibri" w:cs="Calibri"/>
                <w:color w:val="000000"/>
                <w:sz w:val="22"/>
                <w:szCs w:val="22"/>
              </w:rPr>
            </w:pPr>
            <w:ins w:id="91944"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5609F9" w14:textId="77777777" w:rsidR="00646540" w:rsidRPr="00646540" w:rsidRDefault="00646540" w:rsidP="00646540">
            <w:pPr>
              <w:spacing w:before="0" w:after="0" w:line="240" w:lineRule="auto"/>
              <w:jc w:val="center"/>
              <w:rPr>
                <w:ins w:id="91945" w:author="pete jones" w:date="2022-01-11T16:57:00Z"/>
                <w:rFonts w:ascii="Calibri" w:hAnsi="Calibri" w:cs="Calibri"/>
                <w:color w:val="000000"/>
                <w:sz w:val="22"/>
                <w:szCs w:val="22"/>
              </w:rPr>
            </w:pPr>
            <w:ins w:id="91946"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C9670F" w14:textId="77777777" w:rsidR="00646540" w:rsidRPr="00646540" w:rsidRDefault="00646540" w:rsidP="00646540">
            <w:pPr>
              <w:spacing w:before="0" w:after="0" w:line="240" w:lineRule="auto"/>
              <w:jc w:val="center"/>
              <w:rPr>
                <w:ins w:id="91947" w:author="pete jones" w:date="2022-01-11T16:57:00Z"/>
                <w:rFonts w:ascii="Calibri" w:hAnsi="Calibri" w:cs="Calibri"/>
                <w:color w:val="000000"/>
                <w:sz w:val="22"/>
                <w:szCs w:val="22"/>
              </w:rPr>
            </w:pPr>
            <w:ins w:id="91948"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835682" w14:textId="77777777" w:rsidR="00646540" w:rsidRPr="00646540" w:rsidRDefault="00646540" w:rsidP="00646540">
            <w:pPr>
              <w:spacing w:before="0" w:after="0" w:line="240" w:lineRule="auto"/>
              <w:jc w:val="center"/>
              <w:rPr>
                <w:ins w:id="91949" w:author="pete jones" w:date="2022-01-11T16:57:00Z"/>
                <w:rFonts w:ascii="Calibri" w:hAnsi="Calibri" w:cs="Calibri"/>
                <w:color w:val="000000"/>
                <w:sz w:val="22"/>
                <w:szCs w:val="22"/>
              </w:rPr>
            </w:pPr>
            <w:ins w:id="9195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9A8B92" w14:textId="77777777" w:rsidR="00646540" w:rsidRPr="00646540" w:rsidRDefault="00646540" w:rsidP="00646540">
            <w:pPr>
              <w:spacing w:before="0" w:after="0" w:line="240" w:lineRule="auto"/>
              <w:jc w:val="center"/>
              <w:rPr>
                <w:ins w:id="91951" w:author="pete jones" w:date="2022-01-11T16:57:00Z"/>
                <w:rFonts w:ascii="Calibri" w:hAnsi="Calibri" w:cs="Calibri"/>
                <w:color w:val="000000"/>
                <w:sz w:val="22"/>
                <w:szCs w:val="22"/>
              </w:rPr>
            </w:pPr>
            <w:ins w:id="9195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E951C7" w14:textId="77777777" w:rsidR="00646540" w:rsidRPr="00646540" w:rsidRDefault="00646540" w:rsidP="00646540">
            <w:pPr>
              <w:spacing w:before="0" w:after="0" w:line="240" w:lineRule="auto"/>
              <w:jc w:val="center"/>
              <w:rPr>
                <w:ins w:id="91953" w:author="pete jones" w:date="2022-01-11T16:57:00Z"/>
                <w:rFonts w:ascii="Calibri" w:hAnsi="Calibri" w:cs="Calibri"/>
                <w:color w:val="000000"/>
                <w:sz w:val="22"/>
                <w:szCs w:val="22"/>
              </w:rPr>
            </w:pPr>
            <w:ins w:id="9195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F3354E" w14:textId="77777777" w:rsidR="00646540" w:rsidRPr="00646540" w:rsidRDefault="00646540" w:rsidP="00646540">
            <w:pPr>
              <w:spacing w:before="0" w:after="0" w:line="240" w:lineRule="auto"/>
              <w:jc w:val="center"/>
              <w:rPr>
                <w:ins w:id="91955" w:author="pete jones" w:date="2022-01-11T16:57:00Z"/>
                <w:rFonts w:ascii="Calibri" w:hAnsi="Calibri" w:cs="Calibri"/>
                <w:color w:val="000000"/>
                <w:sz w:val="22"/>
                <w:szCs w:val="22"/>
              </w:rPr>
            </w:pPr>
            <w:ins w:id="9195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50CE7A" w14:textId="77777777" w:rsidR="00646540" w:rsidRPr="00646540" w:rsidRDefault="00646540" w:rsidP="00646540">
            <w:pPr>
              <w:spacing w:before="0" w:after="0" w:line="240" w:lineRule="auto"/>
              <w:jc w:val="center"/>
              <w:rPr>
                <w:ins w:id="91957" w:author="pete jones" w:date="2022-01-11T16:57:00Z"/>
                <w:rFonts w:ascii="Calibri" w:hAnsi="Calibri" w:cs="Calibri"/>
                <w:color w:val="000000"/>
                <w:sz w:val="22"/>
                <w:szCs w:val="22"/>
              </w:rPr>
            </w:pPr>
            <w:ins w:id="9195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0DC955" w14:textId="77777777" w:rsidR="00646540" w:rsidRPr="00646540" w:rsidRDefault="00646540" w:rsidP="00646540">
            <w:pPr>
              <w:spacing w:before="0" w:after="0" w:line="240" w:lineRule="auto"/>
              <w:jc w:val="center"/>
              <w:rPr>
                <w:ins w:id="91959" w:author="pete jones" w:date="2022-01-11T16:57:00Z"/>
                <w:rFonts w:ascii="Calibri" w:hAnsi="Calibri" w:cs="Calibri"/>
                <w:color w:val="000000"/>
                <w:sz w:val="22"/>
                <w:szCs w:val="22"/>
              </w:rPr>
            </w:pPr>
            <w:ins w:id="91960"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3F17F66" w14:textId="77777777" w:rsidR="00646540" w:rsidRPr="00646540" w:rsidRDefault="00646540" w:rsidP="00646540">
            <w:pPr>
              <w:spacing w:before="0" w:after="0" w:line="240" w:lineRule="auto"/>
              <w:jc w:val="center"/>
              <w:rPr>
                <w:ins w:id="91961" w:author="pete jones" w:date="2022-01-11T16:57:00Z"/>
                <w:rFonts w:ascii="Calibri" w:hAnsi="Calibri" w:cs="Calibri"/>
                <w:color w:val="000000"/>
                <w:sz w:val="22"/>
                <w:szCs w:val="22"/>
              </w:rPr>
            </w:pPr>
            <w:ins w:id="91962" w:author="pete jones" w:date="2022-01-11T16:57:00Z">
              <w:r w:rsidRPr="00646540">
                <w:rPr>
                  <w:rFonts w:ascii="Calibri" w:hAnsi="Calibri" w:cs="Calibri"/>
                  <w:color w:val="000000"/>
                  <w:sz w:val="22"/>
                  <w:szCs w:val="22"/>
                </w:rPr>
                <w:t> </w:t>
              </w:r>
            </w:ins>
          </w:p>
        </w:tc>
      </w:tr>
      <w:tr w:rsidR="00646540" w:rsidRPr="00646540" w14:paraId="70179958" w14:textId="77777777" w:rsidTr="00646540">
        <w:trPr>
          <w:trHeight w:val="300"/>
          <w:ins w:id="91963"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0CE4DAC" w14:textId="77777777" w:rsidR="00646540" w:rsidRPr="00646540" w:rsidRDefault="00646540" w:rsidP="00646540">
            <w:pPr>
              <w:spacing w:before="0" w:after="0" w:line="240" w:lineRule="auto"/>
              <w:jc w:val="center"/>
              <w:rPr>
                <w:ins w:id="91964" w:author="pete jones" w:date="2022-01-11T16:57:00Z"/>
                <w:rFonts w:ascii="Calibri" w:hAnsi="Calibri" w:cs="Calibri"/>
                <w:color w:val="000000"/>
                <w:sz w:val="22"/>
                <w:szCs w:val="22"/>
              </w:rPr>
            </w:pPr>
            <w:ins w:id="91965"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586998D" w14:textId="77777777" w:rsidR="00646540" w:rsidRPr="00646540" w:rsidRDefault="00646540" w:rsidP="00646540">
            <w:pPr>
              <w:spacing w:before="0" w:after="0" w:line="240" w:lineRule="auto"/>
              <w:jc w:val="left"/>
              <w:rPr>
                <w:ins w:id="91966" w:author="pete jones" w:date="2022-01-11T16:57:00Z"/>
                <w:rFonts w:ascii="Calibri" w:hAnsi="Calibri" w:cs="Calibri"/>
                <w:color w:val="000000"/>
                <w:sz w:val="22"/>
                <w:szCs w:val="22"/>
              </w:rPr>
            </w:pPr>
            <w:ins w:id="91967" w:author="pete jones" w:date="2022-01-11T16:57:00Z">
              <w:r w:rsidRPr="00646540">
                <w:rPr>
                  <w:rFonts w:ascii="Calibri" w:hAnsi="Calibri" w:cs="Calibri"/>
                  <w:color w:val="000000"/>
                  <w:sz w:val="22"/>
                  <w:szCs w:val="22"/>
                </w:rPr>
                <w:t>Soli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67BD766F" w14:textId="77777777" w:rsidR="00646540" w:rsidRPr="00646540" w:rsidRDefault="00646540" w:rsidP="00646540">
            <w:pPr>
              <w:spacing w:before="0" w:after="0" w:line="240" w:lineRule="auto"/>
              <w:jc w:val="center"/>
              <w:rPr>
                <w:ins w:id="91968" w:author="pete jones" w:date="2022-01-11T16:57:00Z"/>
                <w:rFonts w:ascii="Calibri" w:hAnsi="Calibri" w:cs="Calibri"/>
                <w:color w:val="000000"/>
                <w:sz w:val="22"/>
                <w:szCs w:val="22"/>
              </w:rPr>
            </w:pPr>
            <w:ins w:id="91969" w:author="pete jones" w:date="2022-01-11T16:57: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A7573B6" w14:textId="77777777" w:rsidR="00646540" w:rsidRPr="00646540" w:rsidRDefault="00646540" w:rsidP="00646540">
            <w:pPr>
              <w:spacing w:before="0" w:after="0" w:line="240" w:lineRule="auto"/>
              <w:jc w:val="center"/>
              <w:rPr>
                <w:ins w:id="91970" w:author="pete jones" w:date="2022-01-11T16:57:00Z"/>
                <w:rFonts w:ascii="Calibri" w:hAnsi="Calibri" w:cs="Calibri"/>
                <w:color w:val="000000"/>
                <w:sz w:val="22"/>
                <w:szCs w:val="22"/>
              </w:rPr>
            </w:pPr>
            <w:ins w:id="91971"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6E502D5" w14:textId="77777777" w:rsidR="00646540" w:rsidRPr="00646540" w:rsidRDefault="00646540" w:rsidP="00646540">
            <w:pPr>
              <w:spacing w:before="0" w:after="0" w:line="240" w:lineRule="auto"/>
              <w:jc w:val="center"/>
              <w:rPr>
                <w:ins w:id="91972" w:author="pete jones" w:date="2022-01-11T16:57:00Z"/>
                <w:rFonts w:ascii="Calibri" w:hAnsi="Calibri" w:cs="Calibri"/>
                <w:color w:val="000000"/>
                <w:sz w:val="22"/>
                <w:szCs w:val="22"/>
              </w:rPr>
            </w:pPr>
            <w:ins w:id="91973"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AA6692" w14:textId="77777777" w:rsidR="00646540" w:rsidRPr="00646540" w:rsidRDefault="00646540" w:rsidP="00646540">
            <w:pPr>
              <w:spacing w:before="0" w:after="0" w:line="240" w:lineRule="auto"/>
              <w:jc w:val="center"/>
              <w:rPr>
                <w:ins w:id="91974" w:author="pete jones" w:date="2022-01-11T16:57:00Z"/>
                <w:rFonts w:ascii="Calibri" w:hAnsi="Calibri" w:cs="Calibri"/>
                <w:color w:val="000000"/>
                <w:sz w:val="22"/>
                <w:szCs w:val="22"/>
              </w:rPr>
            </w:pPr>
            <w:ins w:id="91975"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2DA390" w14:textId="77777777" w:rsidR="00646540" w:rsidRPr="00646540" w:rsidRDefault="00646540" w:rsidP="00646540">
            <w:pPr>
              <w:spacing w:before="0" w:after="0" w:line="240" w:lineRule="auto"/>
              <w:jc w:val="center"/>
              <w:rPr>
                <w:ins w:id="91976" w:author="pete jones" w:date="2022-01-11T16:57:00Z"/>
                <w:rFonts w:ascii="Calibri" w:hAnsi="Calibri" w:cs="Calibri"/>
                <w:color w:val="000000"/>
                <w:sz w:val="22"/>
                <w:szCs w:val="22"/>
              </w:rPr>
            </w:pPr>
            <w:ins w:id="91977"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E8B1D0" w14:textId="77777777" w:rsidR="00646540" w:rsidRPr="00646540" w:rsidRDefault="00646540" w:rsidP="00646540">
            <w:pPr>
              <w:spacing w:before="0" w:after="0" w:line="240" w:lineRule="auto"/>
              <w:jc w:val="center"/>
              <w:rPr>
                <w:ins w:id="91978" w:author="pete jones" w:date="2022-01-11T16:57:00Z"/>
                <w:rFonts w:ascii="Calibri" w:hAnsi="Calibri" w:cs="Calibri"/>
                <w:color w:val="000000"/>
                <w:sz w:val="22"/>
                <w:szCs w:val="22"/>
              </w:rPr>
            </w:pPr>
            <w:ins w:id="9197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FA64FB" w14:textId="77777777" w:rsidR="00646540" w:rsidRPr="00646540" w:rsidRDefault="00646540" w:rsidP="00646540">
            <w:pPr>
              <w:spacing w:before="0" w:after="0" w:line="240" w:lineRule="auto"/>
              <w:jc w:val="center"/>
              <w:rPr>
                <w:ins w:id="91980" w:author="pete jones" w:date="2022-01-11T16:57:00Z"/>
                <w:rFonts w:ascii="Calibri" w:hAnsi="Calibri" w:cs="Calibri"/>
                <w:color w:val="000000"/>
                <w:sz w:val="22"/>
                <w:szCs w:val="22"/>
              </w:rPr>
            </w:pPr>
            <w:ins w:id="9198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00EB05" w14:textId="77777777" w:rsidR="00646540" w:rsidRPr="00646540" w:rsidRDefault="00646540" w:rsidP="00646540">
            <w:pPr>
              <w:spacing w:before="0" w:after="0" w:line="240" w:lineRule="auto"/>
              <w:jc w:val="center"/>
              <w:rPr>
                <w:ins w:id="91982" w:author="pete jones" w:date="2022-01-11T16:57:00Z"/>
                <w:rFonts w:ascii="Calibri" w:hAnsi="Calibri" w:cs="Calibri"/>
                <w:color w:val="000000"/>
                <w:sz w:val="22"/>
                <w:szCs w:val="22"/>
              </w:rPr>
            </w:pPr>
            <w:ins w:id="9198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44DFC8" w14:textId="77777777" w:rsidR="00646540" w:rsidRPr="00646540" w:rsidRDefault="00646540" w:rsidP="00646540">
            <w:pPr>
              <w:spacing w:before="0" w:after="0" w:line="240" w:lineRule="auto"/>
              <w:jc w:val="center"/>
              <w:rPr>
                <w:ins w:id="91984" w:author="pete jones" w:date="2022-01-11T16:57:00Z"/>
                <w:rFonts w:ascii="Calibri" w:hAnsi="Calibri" w:cs="Calibri"/>
                <w:color w:val="000000"/>
                <w:sz w:val="22"/>
                <w:szCs w:val="22"/>
              </w:rPr>
            </w:pPr>
            <w:ins w:id="9198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49C1A4" w14:textId="77777777" w:rsidR="00646540" w:rsidRPr="00646540" w:rsidRDefault="00646540" w:rsidP="00646540">
            <w:pPr>
              <w:spacing w:before="0" w:after="0" w:line="240" w:lineRule="auto"/>
              <w:jc w:val="center"/>
              <w:rPr>
                <w:ins w:id="91986" w:author="pete jones" w:date="2022-01-11T16:57:00Z"/>
                <w:rFonts w:ascii="Calibri" w:hAnsi="Calibri" w:cs="Calibri"/>
                <w:color w:val="000000"/>
                <w:sz w:val="22"/>
                <w:szCs w:val="22"/>
              </w:rPr>
            </w:pPr>
            <w:ins w:id="9198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967D14" w14:textId="77777777" w:rsidR="00646540" w:rsidRPr="00646540" w:rsidRDefault="00646540" w:rsidP="00646540">
            <w:pPr>
              <w:spacing w:before="0" w:after="0" w:line="240" w:lineRule="auto"/>
              <w:jc w:val="center"/>
              <w:rPr>
                <w:ins w:id="91988" w:author="pete jones" w:date="2022-01-11T16:57:00Z"/>
                <w:rFonts w:ascii="Calibri" w:hAnsi="Calibri" w:cs="Calibri"/>
                <w:color w:val="000000"/>
                <w:sz w:val="22"/>
                <w:szCs w:val="22"/>
              </w:rPr>
            </w:pPr>
            <w:ins w:id="91989"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8495390" w14:textId="77777777" w:rsidR="00646540" w:rsidRPr="00646540" w:rsidRDefault="00646540" w:rsidP="00646540">
            <w:pPr>
              <w:spacing w:before="0" w:after="0" w:line="240" w:lineRule="auto"/>
              <w:jc w:val="center"/>
              <w:rPr>
                <w:ins w:id="91990" w:author="pete jones" w:date="2022-01-11T16:57:00Z"/>
                <w:rFonts w:ascii="Calibri" w:hAnsi="Calibri" w:cs="Calibri"/>
                <w:color w:val="000000"/>
                <w:sz w:val="22"/>
                <w:szCs w:val="22"/>
              </w:rPr>
            </w:pPr>
            <w:ins w:id="91991" w:author="pete jones" w:date="2022-01-11T16:57:00Z">
              <w:r w:rsidRPr="00646540">
                <w:rPr>
                  <w:rFonts w:ascii="Calibri" w:hAnsi="Calibri" w:cs="Calibri"/>
                  <w:color w:val="000000"/>
                  <w:sz w:val="22"/>
                  <w:szCs w:val="22"/>
                </w:rPr>
                <w:t> </w:t>
              </w:r>
            </w:ins>
          </w:p>
        </w:tc>
      </w:tr>
      <w:tr w:rsidR="00646540" w:rsidRPr="00646540" w14:paraId="297690C4" w14:textId="77777777" w:rsidTr="00646540">
        <w:trPr>
          <w:trHeight w:val="300"/>
          <w:ins w:id="91992"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462C399" w14:textId="77777777" w:rsidR="00646540" w:rsidRPr="00646540" w:rsidRDefault="00646540" w:rsidP="00646540">
            <w:pPr>
              <w:spacing w:before="0" w:after="0" w:line="240" w:lineRule="auto"/>
              <w:jc w:val="center"/>
              <w:rPr>
                <w:ins w:id="91993" w:author="pete jones" w:date="2022-01-11T16:57:00Z"/>
                <w:rFonts w:ascii="Calibri" w:hAnsi="Calibri" w:cs="Calibri"/>
                <w:color w:val="000000"/>
                <w:sz w:val="22"/>
                <w:szCs w:val="22"/>
              </w:rPr>
            </w:pPr>
            <w:ins w:id="91994"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BF69D85" w14:textId="77777777" w:rsidR="00646540" w:rsidRPr="00646540" w:rsidRDefault="00646540" w:rsidP="00646540">
            <w:pPr>
              <w:spacing w:before="0" w:after="0" w:line="240" w:lineRule="auto"/>
              <w:jc w:val="left"/>
              <w:rPr>
                <w:ins w:id="91995" w:author="pete jones" w:date="2022-01-11T16:57:00Z"/>
                <w:rFonts w:ascii="Calibri" w:hAnsi="Calibri" w:cs="Calibri"/>
                <w:color w:val="000000"/>
                <w:sz w:val="22"/>
                <w:szCs w:val="22"/>
              </w:rPr>
            </w:pPr>
            <w:ins w:id="91996" w:author="pete jones" w:date="2022-01-11T16:57:00Z">
              <w:r w:rsidRPr="00646540">
                <w:rPr>
                  <w:rFonts w:ascii="Calibri" w:hAnsi="Calibri" w:cs="Calibri"/>
                  <w:color w:val="000000"/>
                  <w:sz w:val="22"/>
                  <w:szCs w:val="22"/>
                </w:rPr>
                <w:t>Advanced Thermo-Fluids</w:t>
              </w:r>
            </w:ins>
          </w:p>
        </w:tc>
        <w:tc>
          <w:tcPr>
            <w:tcW w:w="432" w:type="dxa"/>
            <w:tcBorders>
              <w:top w:val="nil"/>
              <w:left w:val="nil"/>
              <w:bottom w:val="single" w:sz="4" w:space="0" w:color="auto"/>
              <w:right w:val="single" w:sz="4" w:space="0" w:color="auto"/>
            </w:tcBorders>
            <w:shd w:val="clear" w:color="auto" w:fill="auto"/>
            <w:noWrap/>
            <w:vAlign w:val="bottom"/>
            <w:hideMark/>
          </w:tcPr>
          <w:p w14:paraId="6F05E875" w14:textId="77777777" w:rsidR="00646540" w:rsidRPr="00646540" w:rsidRDefault="00646540" w:rsidP="00646540">
            <w:pPr>
              <w:spacing w:before="0" w:after="0" w:line="240" w:lineRule="auto"/>
              <w:jc w:val="center"/>
              <w:rPr>
                <w:ins w:id="91997" w:author="pete jones" w:date="2022-01-11T16:57:00Z"/>
                <w:rFonts w:ascii="Calibri" w:hAnsi="Calibri" w:cs="Calibri"/>
                <w:color w:val="000000"/>
                <w:sz w:val="22"/>
                <w:szCs w:val="22"/>
              </w:rPr>
            </w:pPr>
            <w:ins w:id="91998" w:author="pete jones" w:date="2022-01-11T16:57: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0B3B522" w14:textId="77777777" w:rsidR="00646540" w:rsidRPr="00646540" w:rsidRDefault="00646540" w:rsidP="00646540">
            <w:pPr>
              <w:spacing w:before="0" w:after="0" w:line="240" w:lineRule="auto"/>
              <w:jc w:val="center"/>
              <w:rPr>
                <w:ins w:id="91999" w:author="pete jones" w:date="2022-01-11T16:57:00Z"/>
                <w:rFonts w:ascii="Calibri" w:hAnsi="Calibri" w:cs="Calibri"/>
                <w:color w:val="000000"/>
                <w:sz w:val="22"/>
                <w:szCs w:val="22"/>
              </w:rPr>
            </w:pPr>
            <w:ins w:id="92000"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938B118" w14:textId="77777777" w:rsidR="00646540" w:rsidRPr="00646540" w:rsidRDefault="00646540" w:rsidP="00646540">
            <w:pPr>
              <w:spacing w:before="0" w:after="0" w:line="240" w:lineRule="auto"/>
              <w:jc w:val="center"/>
              <w:rPr>
                <w:ins w:id="92001" w:author="pete jones" w:date="2022-01-11T16:57:00Z"/>
                <w:rFonts w:ascii="Calibri" w:hAnsi="Calibri" w:cs="Calibri"/>
                <w:color w:val="000000"/>
                <w:sz w:val="22"/>
                <w:szCs w:val="22"/>
              </w:rPr>
            </w:pPr>
            <w:ins w:id="92002"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EEB418" w14:textId="77777777" w:rsidR="00646540" w:rsidRPr="00646540" w:rsidRDefault="00646540" w:rsidP="00646540">
            <w:pPr>
              <w:spacing w:before="0" w:after="0" w:line="240" w:lineRule="auto"/>
              <w:jc w:val="center"/>
              <w:rPr>
                <w:ins w:id="92003" w:author="pete jones" w:date="2022-01-11T16:57:00Z"/>
                <w:rFonts w:ascii="Calibri" w:hAnsi="Calibri" w:cs="Calibri"/>
                <w:color w:val="000000"/>
                <w:sz w:val="22"/>
                <w:szCs w:val="22"/>
              </w:rPr>
            </w:pPr>
            <w:ins w:id="92004"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7FD669" w14:textId="77777777" w:rsidR="00646540" w:rsidRPr="00646540" w:rsidRDefault="00646540" w:rsidP="00646540">
            <w:pPr>
              <w:spacing w:before="0" w:after="0" w:line="240" w:lineRule="auto"/>
              <w:jc w:val="center"/>
              <w:rPr>
                <w:ins w:id="92005" w:author="pete jones" w:date="2022-01-11T16:57:00Z"/>
                <w:rFonts w:ascii="Calibri" w:hAnsi="Calibri" w:cs="Calibri"/>
                <w:color w:val="000000"/>
                <w:sz w:val="22"/>
                <w:szCs w:val="22"/>
              </w:rPr>
            </w:pPr>
            <w:ins w:id="92006"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513DE1" w14:textId="77777777" w:rsidR="00646540" w:rsidRPr="00646540" w:rsidRDefault="00646540" w:rsidP="00646540">
            <w:pPr>
              <w:spacing w:before="0" w:after="0" w:line="240" w:lineRule="auto"/>
              <w:jc w:val="center"/>
              <w:rPr>
                <w:ins w:id="92007" w:author="pete jones" w:date="2022-01-11T16:57:00Z"/>
                <w:rFonts w:ascii="Calibri" w:hAnsi="Calibri" w:cs="Calibri"/>
                <w:color w:val="000000"/>
                <w:sz w:val="22"/>
                <w:szCs w:val="22"/>
              </w:rPr>
            </w:pPr>
            <w:ins w:id="9200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BFC25E" w14:textId="77777777" w:rsidR="00646540" w:rsidRPr="00646540" w:rsidRDefault="00646540" w:rsidP="00646540">
            <w:pPr>
              <w:spacing w:before="0" w:after="0" w:line="240" w:lineRule="auto"/>
              <w:jc w:val="center"/>
              <w:rPr>
                <w:ins w:id="92009" w:author="pete jones" w:date="2022-01-11T16:57:00Z"/>
                <w:rFonts w:ascii="Calibri" w:hAnsi="Calibri" w:cs="Calibri"/>
                <w:color w:val="000000"/>
                <w:sz w:val="22"/>
                <w:szCs w:val="22"/>
              </w:rPr>
            </w:pPr>
            <w:ins w:id="9201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9083FD" w14:textId="77777777" w:rsidR="00646540" w:rsidRPr="00646540" w:rsidRDefault="00646540" w:rsidP="00646540">
            <w:pPr>
              <w:spacing w:before="0" w:after="0" w:line="240" w:lineRule="auto"/>
              <w:jc w:val="center"/>
              <w:rPr>
                <w:ins w:id="92011" w:author="pete jones" w:date="2022-01-11T16:57:00Z"/>
                <w:rFonts w:ascii="Calibri" w:hAnsi="Calibri" w:cs="Calibri"/>
                <w:color w:val="000000"/>
                <w:sz w:val="22"/>
                <w:szCs w:val="22"/>
              </w:rPr>
            </w:pPr>
            <w:ins w:id="9201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2453B4" w14:textId="77777777" w:rsidR="00646540" w:rsidRPr="00646540" w:rsidRDefault="00646540" w:rsidP="00646540">
            <w:pPr>
              <w:spacing w:before="0" w:after="0" w:line="240" w:lineRule="auto"/>
              <w:jc w:val="center"/>
              <w:rPr>
                <w:ins w:id="92013" w:author="pete jones" w:date="2022-01-11T16:57:00Z"/>
                <w:rFonts w:ascii="Calibri" w:hAnsi="Calibri" w:cs="Calibri"/>
                <w:color w:val="000000"/>
                <w:sz w:val="22"/>
                <w:szCs w:val="22"/>
              </w:rPr>
            </w:pPr>
            <w:ins w:id="9201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AC1595" w14:textId="77777777" w:rsidR="00646540" w:rsidRPr="00646540" w:rsidRDefault="00646540" w:rsidP="00646540">
            <w:pPr>
              <w:spacing w:before="0" w:after="0" w:line="240" w:lineRule="auto"/>
              <w:jc w:val="center"/>
              <w:rPr>
                <w:ins w:id="92015" w:author="pete jones" w:date="2022-01-11T16:57:00Z"/>
                <w:rFonts w:ascii="Calibri" w:hAnsi="Calibri" w:cs="Calibri"/>
                <w:color w:val="000000"/>
                <w:sz w:val="22"/>
                <w:szCs w:val="22"/>
              </w:rPr>
            </w:pPr>
            <w:ins w:id="9201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C4ABE7" w14:textId="77777777" w:rsidR="00646540" w:rsidRPr="00646540" w:rsidRDefault="00646540" w:rsidP="00646540">
            <w:pPr>
              <w:spacing w:before="0" w:after="0" w:line="240" w:lineRule="auto"/>
              <w:jc w:val="center"/>
              <w:rPr>
                <w:ins w:id="92017" w:author="pete jones" w:date="2022-01-11T16:57:00Z"/>
                <w:rFonts w:ascii="Calibri" w:hAnsi="Calibri" w:cs="Calibri"/>
                <w:color w:val="000000"/>
                <w:sz w:val="22"/>
                <w:szCs w:val="22"/>
              </w:rPr>
            </w:pPr>
            <w:ins w:id="92018"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E038E4A" w14:textId="77777777" w:rsidR="00646540" w:rsidRPr="00646540" w:rsidRDefault="00646540" w:rsidP="00646540">
            <w:pPr>
              <w:spacing w:before="0" w:after="0" w:line="240" w:lineRule="auto"/>
              <w:jc w:val="center"/>
              <w:rPr>
                <w:ins w:id="92019" w:author="pete jones" w:date="2022-01-11T16:57:00Z"/>
                <w:rFonts w:ascii="Calibri" w:hAnsi="Calibri" w:cs="Calibri"/>
                <w:color w:val="000000"/>
                <w:sz w:val="22"/>
                <w:szCs w:val="22"/>
              </w:rPr>
            </w:pPr>
            <w:ins w:id="92020" w:author="pete jones" w:date="2022-01-11T16:57:00Z">
              <w:r w:rsidRPr="00646540">
                <w:rPr>
                  <w:rFonts w:ascii="Calibri" w:hAnsi="Calibri" w:cs="Calibri"/>
                  <w:color w:val="000000"/>
                  <w:sz w:val="22"/>
                  <w:szCs w:val="22"/>
                </w:rPr>
                <w:t> </w:t>
              </w:r>
            </w:ins>
          </w:p>
        </w:tc>
      </w:tr>
      <w:tr w:rsidR="00646540" w:rsidRPr="00646540" w14:paraId="34403BB5" w14:textId="77777777" w:rsidTr="00646540">
        <w:trPr>
          <w:trHeight w:val="300"/>
          <w:ins w:id="92021"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49C678D" w14:textId="77777777" w:rsidR="00646540" w:rsidRPr="00646540" w:rsidRDefault="00646540" w:rsidP="00646540">
            <w:pPr>
              <w:spacing w:before="0" w:after="0" w:line="240" w:lineRule="auto"/>
              <w:jc w:val="center"/>
              <w:rPr>
                <w:ins w:id="92022" w:author="pete jones" w:date="2022-01-11T16:57:00Z"/>
                <w:rFonts w:ascii="Calibri" w:hAnsi="Calibri" w:cs="Calibri"/>
                <w:color w:val="000000"/>
                <w:sz w:val="22"/>
                <w:szCs w:val="22"/>
              </w:rPr>
            </w:pPr>
            <w:ins w:id="92023"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F3D567A" w14:textId="77777777" w:rsidR="00646540" w:rsidRPr="00646540" w:rsidRDefault="00646540" w:rsidP="00646540">
            <w:pPr>
              <w:spacing w:before="0" w:after="0" w:line="240" w:lineRule="auto"/>
              <w:jc w:val="left"/>
              <w:rPr>
                <w:ins w:id="92024" w:author="pete jones" w:date="2022-01-11T16:57:00Z"/>
                <w:rFonts w:ascii="Calibri" w:hAnsi="Calibri" w:cs="Calibri"/>
                <w:color w:val="000000"/>
                <w:sz w:val="22"/>
                <w:szCs w:val="22"/>
              </w:rPr>
            </w:pPr>
            <w:ins w:id="92025" w:author="pete jones" w:date="2022-01-11T16:57:00Z">
              <w:r w:rsidRPr="00646540">
                <w:rPr>
                  <w:rFonts w:ascii="Calibri" w:hAnsi="Calibri" w:cs="Calibri"/>
                  <w:color w:val="000000"/>
                  <w:sz w:val="22"/>
                  <w:szCs w:val="22"/>
                </w:rPr>
                <w:t>Lean Manufacturing and Quality Applications</w:t>
              </w:r>
            </w:ins>
          </w:p>
        </w:tc>
        <w:tc>
          <w:tcPr>
            <w:tcW w:w="432" w:type="dxa"/>
            <w:tcBorders>
              <w:top w:val="nil"/>
              <w:left w:val="nil"/>
              <w:bottom w:val="single" w:sz="4" w:space="0" w:color="auto"/>
              <w:right w:val="single" w:sz="4" w:space="0" w:color="auto"/>
            </w:tcBorders>
            <w:shd w:val="clear" w:color="auto" w:fill="auto"/>
            <w:noWrap/>
            <w:vAlign w:val="bottom"/>
            <w:hideMark/>
          </w:tcPr>
          <w:p w14:paraId="2F2B6063" w14:textId="77777777" w:rsidR="00646540" w:rsidRPr="00646540" w:rsidRDefault="00646540" w:rsidP="00646540">
            <w:pPr>
              <w:spacing w:before="0" w:after="0" w:line="240" w:lineRule="auto"/>
              <w:jc w:val="center"/>
              <w:rPr>
                <w:ins w:id="92026" w:author="pete jones" w:date="2022-01-11T16:57:00Z"/>
                <w:rFonts w:ascii="Calibri" w:hAnsi="Calibri" w:cs="Calibri"/>
                <w:color w:val="000000"/>
                <w:sz w:val="22"/>
                <w:szCs w:val="22"/>
              </w:rPr>
            </w:pPr>
            <w:ins w:id="92027" w:author="pete jones" w:date="2022-01-11T16:57: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E1D762E" w14:textId="77777777" w:rsidR="00646540" w:rsidRPr="00646540" w:rsidRDefault="00646540" w:rsidP="00646540">
            <w:pPr>
              <w:spacing w:before="0" w:after="0" w:line="240" w:lineRule="auto"/>
              <w:jc w:val="center"/>
              <w:rPr>
                <w:ins w:id="92028" w:author="pete jones" w:date="2022-01-11T16:57:00Z"/>
                <w:rFonts w:ascii="Calibri" w:hAnsi="Calibri" w:cs="Calibri"/>
                <w:color w:val="000000"/>
                <w:sz w:val="22"/>
                <w:szCs w:val="22"/>
              </w:rPr>
            </w:pPr>
            <w:ins w:id="92029"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B4B8FBD" w14:textId="77777777" w:rsidR="00646540" w:rsidRPr="00646540" w:rsidRDefault="00646540" w:rsidP="00646540">
            <w:pPr>
              <w:spacing w:before="0" w:after="0" w:line="240" w:lineRule="auto"/>
              <w:jc w:val="center"/>
              <w:rPr>
                <w:ins w:id="92030" w:author="pete jones" w:date="2022-01-11T16:57:00Z"/>
                <w:rFonts w:ascii="Calibri" w:hAnsi="Calibri" w:cs="Calibri"/>
                <w:color w:val="000000"/>
                <w:sz w:val="22"/>
                <w:szCs w:val="22"/>
              </w:rPr>
            </w:pPr>
            <w:ins w:id="92031"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D61502" w14:textId="77777777" w:rsidR="00646540" w:rsidRPr="00646540" w:rsidRDefault="00646540" w:rsidP="00646540">
            <w:pPr>
              <w:spacing w:before="0" w:after="0" w:line="240" w:lineRule="auto"/>
              <w:jc w:val="center"/>
              <w:rPr>
                <w:ins w:id="92032" w:author="pete jones" w:date="2022-01-11T16:57:00Z"/>
                <w:rFonts w:ascii="Calibri" w:hAnsi="Calibri" w:cs="Calibri"/>
                <w:color w:val="000000"/>
                <w:sz w:val="22"/>
                <w:szCs w:val="22"/>
              </w:rPr>
            </w:pPr>
            <w:ins w:id="92033"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F0D548" w14:textId="77777777" w:rsidR="00646540" w:rsidRPr="00646540" w:rsidRDefault="00646540" w:rsidP="00646540">
            <w:pPr>
              <w:spacing w:before="0" w:after="0" w:line="240" w:lineRule="auto"/>
              <w:jc w:val="center"/>
              <w:rPr>
                <w:ins w:id="92034" w:author="pete jones" w:date="2022-01-11T16:57:00Z"/>
                <w:rFonts w:ascii="Calibri" w:hAnsi="Calibri" w:cs="Calibri"/>
                <w:color w:val="000000"/>
                <w:sz w:val="22"/>
                <w:szCs w:val="22"/>
              </w:rPr>
            </w:pPr>
            <w:ins w:id="92035"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32DFAF" w14:textId="77777777" w:rsidR="00646540" w:rsidRPr="00646540" w:rsidRDefault="00646540" w:rsidP="00646540">
            <w:pPr>
              <w:spacing w:before="0" w:after="0" w:line="240" w:lineRule="auto"/>
              <w:jc w:val="center"/>
              <w:rPr>
                <w:ins w:id="92036" w:author="pete jones" w:date="2022-01-11T16:57:00Z"/>
                <w:rFonts w:ascii="Calibri" w:hAnsi="Calibri" w:cs="Calibri"/>
                <w:color w:val="000000"/>
                <w:sz w:val="22"/>
                <w:szCs w:val="22"/>
              </w:rPr>
            </w:pPr>
            <w:ins w:id="9203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BBFCB7" w14:textId="77777777" w:rsidR="00646540" w:rsidRPr="00646540" w:rsidRDefault="00646540" w:rsidP="00646540">
            <w:pPr>
              <w:spacing w:before="0" w:after="0" w:line="240" w:lineRule="auto"/>
              <w:jc w:val="center"/>
              <w:rPr>
                <w:ins w:id="92038" w:author="pete jones" w:date="2022-01-11T16:57:00Z"/>
                <w:rFonts w:ascii="Calibri" w:hAnsi="Calibri" w:cs="Calibri"/>
                <w:color w:val="000000"/>
                <w:sz w:val="22"/>
                <w:szCs w:val="22"/>
              </w:rPr>
            </w:pPr>
            <w:ins w:id="9203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DABE8B" w14:textId="77777777" w:rsidR="00646540" w:rsidRPr="00646540" w:rsidRDefault="00646540" w:rsidP="00646540">
            <w:pPr>
              <w:spacing w:before="0" w:after="0" w:line="240" w:lineRule="auto"/>
              <w:jc w:val="center"/>
              <w:rPr>
                <w:ins w:id="92040" w:author="pete jones" w:date="2022-01-11T16:57:00Z"/>
                <w:rFonts w:ascii="Calibri" w:hAnsi="Calibri" w:cs="Calibri"/>
                <w:color w:val="000000"/>
                <w:sz w:val="22"/>
                <w:szCs w:val="22"/>
              </w:rPr>
            </w:pPr>
            <w:ins w:id="9204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CC931A" w14:textId="77777777" w:rsidR="00646540" w:rsidRPr="00646540" w:rsidRDefault="00646540" w:rsidP="00646540">
            <w:pPr>
              <w:spacing w:before="0" w:after="0" w:line="240" w:lineRule="auto"/>
              <w:jc w:val="center"/>
              <w:rPr>
                <w:ins w:id="92042" w:author="pete jones" w:date="2022-01-11T16:57:00Z"/>
                <w:rFonts w:ascii="Calibri" w:hAnsi="Calibri" w:cs="Calibri"/>
                <w:color w:val="000000"/>
                <w:sz w:val="22"/>
                <w:szCs w:val="22"/>
              </w:rPr>
            </w:pPr>
            <w:ins w:id="9204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344245" w14:textId="77777777" w:rsidR="00646540" w:rsidRPr="00646540" w:rsidRDefault="00646540" w:rsidP="00646540">
            <w:pPr>
              <w:spacing w:before="0" w:after="0" w:line="240" w:lineRule="auto"/>
              <w:jc w:val="center"/>
              <w:rPr>
                <w:ins w:id="92044" w:author="pete jones" w:date="2022-01-11T16:57:00Z"/>
                <w:rFonts w:ascii="Calibri" w:hAnsi="Calibri" w:cs="Calibri"/>
                <w:color w:val="000000"/>
                <w:sz w:val="22"/>
                <w:szCs w:val="22"/>
              </w:rPr>
            </w:pPr>
            <w:ins w:id="9204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DF2FED" w14:textId="77777777" w:rsidR="00646540" w:rsidRPr="00646540" w:rsidRDefault="00646540" w:rsidP="00646540">
            <w:pPr>
              <w:spacing w:before="0" w:after="0" w:line="240" w:lineRule="auto"/>
              <w:jc w:val="center"/>
              <w:rPr>
                <w:ins w:id="92046" w:author="pete jones" w:date="2022-01-11T16:57:00Z"/>
                <w:rFonts w:ascii="Calibri" w:hAnsi="Calibri" w:cs="Calibri"/>
                <w:color w:val="000000"/>
                <w:sz w:val="22"/>
                <w:szCs w:val="22"/>
              </w:rPr>
            </w:pPr>
            <w:ins w:id="92047"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63E6F4A" w14:textId="77777777" w:rsidR="00646540" w:rsidRPr="00646540" w:rsidRDefault="00646540" w:rsidP="00646540">
            <w:pPr>
              <w:spacing w:before="0" w:after="0" w:line="240" w:lineRule="auto"/>
              <w:jc w:val="center"/>
              <w:rPr>
                <w:ins w:id="92048" w:author="pete jones" w:date="2022-01-11T16:57:00Z"/>
                <w:rFonts w:ascii="Calibri" w:hAnsi="Calibri" w:cs="Calibri"/>
                <w:color w:val="000000"/>
                <w:sz w:val="22"/>
                <w:szCs w:val="22"/>
              </w:rPr>
            </w:pPr>
            <w:ins w:id="92049" w:author="pete jones" w:date="2022-01-11T16:57:00Z">
              <w:r w:rsidRPr="00646540">
                <w:rPr>
                  <w:rFonts w:ascii="Calibri" w:hAnsi="Calibri" w:cs="Calibri"/>
                  <w:color w:val="000000"/>
                  <w:sz w:val="22"/>
                  <w:szCs w:val="22"/>
                </w:rPr>
                <w:t> </w:t>
              </w:r>
            </w:ins>
          </w:p>
        </w:tc>
      </w:tr>
      <w:tr w:rsidR="00646540" w:rsidRPr="00646540" w14:paraId="5B72699D" w14:textId="77777777" w:rsidTr="00646540">
        <w:trPr>
          <w:trHeight w:val="300"/>
          <w:ins w:id="92050"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F3F4FB8" w14:textId="77777777" w:rsidR="00646540" w:rsidRPr="00646540" w:rsidRDefault="00646540" w:rsidP="00646540">
            <w:pPr>
              <w:spacing w:before="0" w:after="0" w:line="240" w:lineRule="auto"/>
              <w:jc w:val="center"/>
              <w:rPr>
                <w:ins w:id="92051" w:author="pete jones" w:date="2022-01-11T16:57:00Z"/>
                <w:rFonts w:ascii="Calibri" w:hAnsi="Calibri" w:cs="Calibri"/>
                <w:color w:val="000000"/>
                <w:sz w:val="22"/>
                <w:szCs w:val="22"/>
              </w:rPr>
            </w:pPr>
            <w:ins w:id="92052"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AE20BD3" w14:textId="77777777" w:rsidR="00646540" w:rsidRPr="00646540" w:rsidRDefault="00646540" w:rsidP="00646540">
            <w:pPr>
              <w:spacing w:before="0" w:after="0" w:line="240" w:lineRule="auto"/>
              <w:jc w:val="left"/>
              <w:rPr>
                <w:ins w:id="92053" w:author="pete jones" w:date="2022-01-11T16:57:00Z"/>
                <w:rFonts w:ascii="Calibri" w:hAnsi="Calibri" w:cs="Calibri"/>
                <w:color w:val="000000"/>
                <w:sz w:val="22"/>
                <w:szCs w:val="22"/>
              </w:rPr>
            </w:pPr>
            <w:ins w:id="92054" w:author="pete jones" w:date="2022-01-11T16:57:00Z">
              <w:r w:rsidRPr="00646540">
                <w:rPr>
                  <w:rFonts w:ascii="Calibri" w:hAnsi="Calibri" w:cs="Calibri"/>
                  <w:color w:val="000000"/>
                  <w:sz w:val="22"/>
                  <w:szCs w:val="22"/>
                </w:rPr>
                <w:t>Machines and Mechanisms</w:t>
              </w:r>
            </w:ins>
          </w:p>
        </w:tc>
        <w:tc>
          <w:tcPr>
            <w:tcW w:w="432" w:type="dxa"/>
            <w:tcBorders>
              <w:top w:val="nil"/>
              <w:left w:val="nil"/>
              <w:bottom w:val="single" w:sz="4" w:space="0" w:color="auto"/>
              <w:right w:val="single" w:sz="4" w:space="0" w:color="auto"/>
            </w:tcBorders>
            <w:shd w:val="clear" w:color="auto" w:fill="auto"/>
            <w:noWrap/>
            <w:vAlign w:val="bottom"/>
            <w:hideMark/>
          </w:tcPr>
          <w:p w14:paraId="2CEC9085" w14:textId="77777777" w:rsidR="00646540" w:rsidRPr="00646540" w:rsidRDefault="00646540" w:rsidP="00646540">
            <w:pPr>
              <w:spacing w:before="0" w:after="0" w:line="240" w:lineRule="auto"/>
              <w:jc w:val="center"/>
              <w:rPr>
                <w:ins w:id="92055" w:author="pete jones" w:date="2022-01-11T16:57:00Z"/>
                <w:rFonts w:ascii="Calibri" w:hAnsi="Calibri" w:cs="Calibri"/>
                <w:color w:val="000000"/>
                <w:sz w:val="22"/>
                <w:szCs w:val="22"/>
              </w:rPr>
            </w:pPr>
            <w:ins w:id="92056" w:author="pete jones" w:date="2022-01-11T16:57: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A710341" w14:textId="77777777" w:rsidR="00646540" w:rsidRPr="00646540" w:rsidRDefault="00646540" w:rsidP="00646540">
            <w:pPr>
              <w:spacing w:before="0" w:after="0" w:line="240" w:lineRule="auto"/>
              <w:jc w:val="center"/>
              <w:rPr>
                <w:ins w:id="92057" w:author="pete jones" w:date="2022-01-11T16:57:00Z"/>
                <w:rFonts w:ascii="Calibri" w:hAnsi="Calibri" w:cs="Calibri"/>
                <w:color w:val="000000"/>
                <w:sz w:val="22"/>
                <w:szCs w:val="22"/>
              </w:rPr>
            </w:pPr>
            <w:ins w:id="92058"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C968C49" w14:textId="77777777" w:rsidR="00646540" w:rsidRPr="00646540" w:rsidRDefault="00646540" w:rsidP="00646540">
            <w:pPr>
              <w:spacing w:before="0" w:after="0" w:line="240" w:lineRule="auto"/>
              <w:jc w:val="center"/>
              <w:rPr>
                <w:ins w:id="92059" w:author="pete jones" w:date="2022-01-11T16:57:00Z"/>
                <w:rFonts w:ascii="Calibri" w:hAnsi="Calibri" w:cs="Calibri"/>
                <w:color w:val="000000"/>
                <w:sz w:val="22"/>
                <w:szCs w:val="22"/>
              </w:rPr>
            </w:pPr>
            <w:ins w:id="92060"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90A4C9" w14:textId="77777777" w:rsidR="00646540" w:rsidRPr="00646540" w:rsidRDefault="00646540" w:rsidP="00646540">
            <w:pPr>
              <w:spacing w:before="0" w:after="0" w:line="240" w:lineRule="auto"/>
              <w:jc w:val="center"/>
              <w:rPr>
                <w:ins w:id="92061" w:author="pete jones" w:date="2022-01-11T16:57:00Z"/>
                <w:rFonts w:ascii="Calibri" w:hAnsi="Calibri" w:cs="Calibri"/>
                <w:color w:val="000000"/>
                <w:sz w:val="22"/>
                <w:szCs w:val="22"/>
              </w:rPr>
            </w:pPr>
            <w:ins w:id="92062"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0E8BD0" w14:textId="77777777" w:rsidR="00646540" w:rsidRPr="00646540" w:rsidRDefault="00646540" w:rsidP="00646540">
            <w:pPr>
              <w:spacing w:before="0" w:after="0" w:line="240" w:lineRule="auto"/>
              <w:jc w:val="center"/>
              <w:rPr>
                <w:ins w:id="92063" w:author="pete jones" w:date="2022-01-11T16:57:00Z"/>
                <w:rFonts w:ascii="Calibri" w:hAnsi="Calibri" w:cs="Calibri"/>
                <w:color w:val="000000"/>
                <w:sz w:val="22"/>
                <w:szCs w:val="22"/>
              </w:rPr>
            </w:pPr>
            <w:ins w:id="92064"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166767" w14:textId="77777777" w:rsidR="00646540" w:rsidRPr="00646540" w:rsidRDefault="00646540" w:rsidP="00646540">
            <w:pPr>
              <w:spacing w:before="0" w:after="0" w:line="240" w:lineRule="auto"/>
              <w:jc w:val="center"/>
              <w:rPr>
                <w:ins w:id="92065" w:author="pete jones" w:date="2022-01-11T16:57:00Z"/>
                <w:rFonts w:ascii="Calibri" w:hAnsi="Calibri" w:cs="Calibri"/>
                <w:color w:val="000000"/>
                <w:sz w:val="22"/>
                <w:szCs w:val="22"/>
              </w:rPr>
            </w:pPr>
            <w:ins w:id="9206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89C724" w14:textId="77777777" w:rsidR="00646540" w:rsidRPr="00646540" w:rsidRDefault="00646540" w:rsidP="00646540">
            <w:pPr>
              <w:spacing w:before="0" w:after="0" w:line="240" w:lineRule="auto"/>
              <w:jc w:val="center"/>
              <w:rPr>
                <w:ins w:id="92067" w:author="pete jones" w:date="2022-01-11T16:57:00Z"/>
                <w:rFonts w:ascii="Calibri" w:hAnsi="Calibri" w:cs="Calibri"/>
                <w:color w:val="000000"/>
                <w:sz w:val="22"/>
                <w:szCs w:val="22"/>
              </w:rPr>
            </w:pPr>
            <w:ins w:id="9206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A9790F" w14:textId="77777777" w:rsidR="00646540" w:rsidRPr="00646540" w:rsidRDefault="00646540" w:rsidP="00646540">
            <w:pPr>
              <w:spacing w:before="0" w:after="0" w:line="240" w:lineRule="auto"/>
              <w:jc w:val="center"/>
              <w:rPr>
                <w:ins w:id="92069" w:author="pete jones" w:date="2022-01-11T16:57:00Z"/>
                <w:rFonts w:ascii="Calibri" w:hAnsi="Calibri" w:cs="Calibri"/>
                <w:color w:val="000000"/>
                <w:sz w:val="22"/>
                <w:szCs w:val="22"/>
              </w:rPr>
            </w:pPr>
            <w:ins w:id="9207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960B24" w14:textId="77777777" w:rsidR="00646540" w:rsidRPr="00646540" w:rsidRDefault="00646540" w:rsidP="00646540">
            <w:pPr>
              <w:spacing w:before="0" w:after="0" w:line="240" w:lineRule="auto"/>
              <w:jc w:val="center"/>
              <w:rPr>
                <w:ins w:id="92071" w:author="pete jones" w:date="2022-01-11T16:57:00Z"/>
                <w:rFonts w:ascii="Calibri" w:hAnsi="Calibri" w:cs="Calibri"/>
                <w:color w:val="000000"/>
                <w:sz w:val="22"/>
                <w:szCs w:val="22"/>
              </w:rPr>
            </w:pPr>
            <w:ins w:id="9207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3643FD" w14:textId="77777777" w:rsidR="00646540" w:rsidRPr="00646540" w:rsidRDefault="00646540" w:rsidP="00646540">
            <w:pPr>
              <w:spacing w:before="0" w:after="0" w:line="240" w:lineRule="auto"/>
              <w:jc w:val="center"/>
              <w:rPr>
                <w:ins w:id="92073" w:author="pete jones" w:date="2022-01-11T16:57:00Z"/>
                <w:rFonts w:ascii="Calibri" w:hAnsi="Calibri" w:cs="Calibri"/>
                <w:color w:val="000000"/>
                <w:sz w:val="22"/>
                <w:szCs w:val="22"/>
              </w:rPr>
            </w:pPr>
            <w:ins w:id="9207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DB0791" w14:textId="77777777" w:rsidR="00646540" w:rsidRPr="00646540" w:rsidRDefault="00646540" w:rsidP="00646540">
            <w:pPr>
              <w:spacing w:before="0" w:after="0" w:line="240" w:lineRule="auto"/>
              <w:jc w:val="center"/>
              <w:rPr>
                <w:ins w:id="92075" w:author="pete jones" w:date="2022-01-11T16:57:00Z"/>
                <w:rFonts w:ascii="Calibri" w:hAnsi="Calibri" w:cs="Calibri"/>
                <w:color w:val="000000"/>
                <w:sz w:val="22"/>
                <w:szCs w:val="22"/>
              </w:rPr>
            </w:pPr>
            <w:ins w:id="92076"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5BE2A88" w14:textId="77777777" w:rsidR="00646540" w:rsidRPr="00646540" w:rsidRDefault="00646540" w:rsidP="00646540">
            <w:pPr>
              <w:spacing w:before="0" w:after="0" w:line="240" w:lineRule="auto"/>
              <w:jc w:val="center"/>
              <w:rPr>
                <w:ins w:id="92077" w:author="pete jones" w:date="2022-01-11T16:57:00Z"/>
                <w:rFonts w:ascii="Calibri" w:hAnsi="Calibri" w:cs="Calibri"/>
                <w:color w:val="000000"/>
                <w:sz w:val="22"/>
                <w:szCs w:val="22"/>
              </w:rPr>
            </w:pPr>
            <w:ins w:id="92078" w:author="pete jones" w:date="2022-01-11T16:57:00Z">
              <w:r w:rsidRPr="00646540">
                <w:rPr>
                  <w:rFonts w:ascii="Calibri" w:hAnsi="Calibri" w:cs="Calibri"/>
                  <w:color w:val="000000"/>
                  <w:sz w:val="22"/>
                  <w:szCs w:val="22"/>
                </w:rPr>
                <w:t> </w:t>
              </w:r>
            </w:ins>
          </w:p>
        </w:tc>
      </w:tr>
      <w:tr w:rsidR="00646540" w:rsidRPr="00646540" w14:paraId="4CAA6B4C" w14:textId="77777777" w:rsidTr="00646540">
        <w:trPr>
          <w:trHeight w:val="300"/>
          <w:ins w:id="92079"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F4A8D71" w14:textId="77777777" w:rsidR="00646540" w:rsidRPr="00646540" w:rsidRDefault="00646540" w:rsidP="00646540">
            <w:pPr>
              <w:spacing w:before="0" w:after="0" w:line="240" w:lineRule="auto"/>
              <w:jc w:val="center"/>
              <w:rPr>
                <w:ins w:id="92080" w:author="pete jones" w:date="2022-01-11T16:57:00Z"/>
                <w:rFonts w:ascii="Calibri" w:hAnsi="Calibri" w:cs="Calibri"/>
                <w:color w:val="000000"/>
                <w:sz w:val="22"/>
                <w:szCs w:val="22"/>
              </w:rPr>
            </w:pPr>
            <w:ins w:id="92081"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A2106FB" w14:textId="77777777" w:rsidR="00646540" w:rsidRPr="00646540" w:rsidRDefault="00646540" w:rsidP="00646540">
            <w:pPr>
              <w:spacing w:before="0" w:after="0" w:line="240" w:lineRule="auto"/>
              <w:jc w:val="left"/>
              <w:rPr>
                <w:ins w:id="92082" w:author="pete jones" w:date="2022-01-11T16:57:00Z"/>
                <w:rFonts w:ascii="Calibri" w:hAnsi="Calibri" w:cs="Calibri"/>
                <w:color w:val="000000"/>
                <w:sz w:val="22"/>
                <w:szCs w:val="22"/>
              </w:rPr>
            </w:pPr>
            <w:ins w:id="92083" w:author="pete jones" w:date="2022-01-11T16:57:00Z">
              <w:r w:rsidRPr="00646540">
                <w:rPr>
                  <w:rFonts w:ascii="Calibri" w:hAnsi="Calibri" w:cs="Calibri"/>
                  <w:color w:val="000000"/>
                  <w:sz w:val="22"/>
                  <w:szCs w:val="22"/>
                </w:rPr>
                <w:t>Computational Flui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6015D0B4" w14:textId="77777777" w:rsidR="00646540" w:rsidRPr="00646540" w:rsidRDefault="00646540" w:rsidP="00646540">
            <w:pPr>
              <w:spacing w:before="0" w:after="0" w:line="240" w:lineRule="auto"/>
              <w:jc w:val="center"/>
              <w:rPr>
                <w:ins w:id="92084" w:author="pete jones" w:date="2022-01-11T16:57:00Z"/>
                <w:rFonts w:ascii="Calibri" w:hAnsi="Calibri" w:cs="Calibri"/>
                <w:color w:val="000000"/>
                <w:sz w:val="22"/>
                <w:szCs w:val="22"/>
              </w:rPr>
            </w:pPr>
            <w:ins w:id="92085" w:author="pete jones" w:date="2022-01-11T16:57: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FF47D9B" w14:textId="77777777" w:rsidR="00646540" w:rsidRPr="00646540" w:rsidRDefault="00646540" w:rsidP="00646540">
            <w:pPr>
              <w:spacing w:before="0" w:after="0" w:line="240" w:lineRule="auto"/>
              <w:jc w:val="center"/>
              <w:rPr>
                <w:ins w:id="92086" w:author="pete jones" w:date="2022-01-11T16:57:00Z"/>
                <w:rFonts w:ascii="Calibri" w:hAnsi="Calibri" w:cs="Calibri"/>
                <w:color w:val="000000"/>
                <w:sz w:val="22"/>
                <w:szCs w:val="22"/>
              </w:rPr>
            </w:pPr>
            <w:ins w:id="92087"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21837296" w14:textId="77777777" w:rsidR="00646540" w:rsidRPr="00646540" w:rsidRDefault="00646540" w:rsidP="00646540">
            <w:pPr>
              <w:spacing w:before="0" w:after="0" w:line="240" w:lineRule="auto"/>
              <w:jc w:val="center"/>
              <w:rPr>
                <w:ins w:id="92088" w:author="pete jones" w:date="2022-01-11T16:57:00Z"/>
                <w:rFonts w:ascii="Calibri" w:hAnsi="Calibri" w:cs="Calibri"/>
                <w:color w:val="000000"/>
                <w:sz w:val="22"/>
                <w:szCs w:val="22"/>
              </w:rPr>
            </w:pPr>
            <w:ins w:id="92089"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CF9EB6" w14:textId="77777777" w:rsidR="00646540" w:rsidRPr="00646540" w:rsidRDefault="00646540" w:rsidP="00646540">
            <w:pPr>
              <w:spacing w:before="0" w:after="0" w:line="240" w:lineRule="auto"/>
              <w:jc w:val="center"/>
              <w:rPr>
                <w:ins w:id="92090" w:author="pete jones" w:date="2022-01-11T16:57:00Z"/>
                <w:rFonts w:ascii="Calibri" w:hAnsi="Calibri" w:cs="Calibri"/>
                <w:color w:val="000000"/>
                <w:sz w:val="22"/>
                <w:szCs w:val="22"/>
              </w:rPr>
            </w:pPr>
            <w:ins w:id="92091"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088B21" w14:textId="77777777" w:rsidR="00646540" w:rsidRPr="00646540" w:rsidRDefault="00646540" w:rsidP="00646540">
            <w:pPr>
              <w:spacing w:before="0" w:after="0" w:line="240" w:lineRule="auto"/>
              <w:jc w:val="center"/>
              <w:rPr>
                <w:ins w:id="92092" w:author="pete jones" w:date="2022-01-11T16:57:00Z"/>
                <w:rFonts w:ascii="Calibri" w:hAnsi="Calibri" w:cs="Calibri"/>
                <w:color w:val="000000"/>
                <w:sz w:val="22"/>
                <w:szCs w:val="22"/>
              </w:rPr>
            </w:pPr>
            <w:ins w:id="92093"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CE30C0" w14:textId="77777777" w:rsidR="00646540" w:rsidRPr="00646540" w:rsidRDefault="00646540" w:rsidP="00646540">
            <w:pPr>
              <w:spacing w:before="0" w:after="0" w:line="240" w:lineRule="auto"/>
              <w:jc w:val="center"/>
              <w:rPr>
                <w:ins w:id="92094" w:author="pete jones" w:date="2022-01-11T16:57:00Z"/>
                <w:rFonts w:ascii="Calibri" w:hAnsi="Calibri" w:cs="Calibri"/>
                <w:color w:val="000000"/>
                <w:sz w:val="22"/>
                <w:szCs w:val="22"/>
              </w:rPr>
            </w:pPr>
            <w:ins w:id="9209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3125B2" w14:textId="77777777" w:rsidR="00646540" w:rsidRPr="00646540" w:rsidRDefault="00646540" w:rsidP="00646540">
            <w:pPr>
              <w:spacing w:before="0" w:after="0" w:line="240" w:lineRule="auto"/>
              <w:jc w:val="center"/>
              <w:rPr>
                <w:ins w:id="92096" w:author="pete jones" w:date="2022-01-11T16:57:00Z"/>
                <w:rFonts w:ascii="Calibri" w:hAnsi="Calibri" w:cs="Calibri"/>
                <w:color w:val="000000"/>
                <w:sz w:val="22"/>
                <w:szCs w:val="22"/>
              </w:rPr>
            </w:pPr>
            <w:ins w:id="9209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7FDF60" w14:textId="77777777" w:rsidR="00646540" w:rsidRPr="00646540" w:rsidRDefault="00646540" w:rsidP="00646540">
            <w:pPr>
              <w:spacing w:before="0" w:after="0" w:line="240" w:lineRule="auto"/>
              <w:jc w:val="center"/>
              <w:rPr>
                <w:ins w:id="92098" w:author="pete jones" w:date="2022-01-11T16:57:00Z"/>
                <w:rFonts w:ascii="Calibri" w:hAnsi="Calibri" w:cs="Calibri"/>
                <w:color w:val="000000"/>
                <w:sz w:val="22"/>
                <w:szCs w:val="22"/>
              </w:rPr>
            </w:pPr>
            <w:ins w:id="9209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A94B2E" w14:textId="77777777" w:rsidR="00646540" w:rsidRPr="00646540" w:rsidRDefault="00646540" w:rsidP="00646540">
            <w:pPr>
              <w:spacing w:before="0" w:after="0" w:line="240" w:lineRule="auto"/>
              <w:jc w:val="center"/>
              <w:rPr>
                <w:ins w:id="92100" w:author="pete jones" w:date="2022-01-11T16:57:00Z"/>
                <w:rFonts w:ascii="Calibri" w:hAnsi="Calibri" w:cs="Calibri"/>
                <w:color w:val="000000"/>
                <w:sz w:val="22"/>
                <w:szCs w:val="22"/>
              </w:rPr>
            </w:pPr>
            <w:ins w:id="9210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B5ED5D" w14:textId="77777777" w:rsidR="00646540" w:rsidRPr="00646540" w:rsidRDefault="00646540" w:rsidP="00646540">
            <w:pPr>
              <w:spacing w:before="0" w:after="0" w:line="240" w:lineRule="auto"/>
              <w:jc w:val="center"/>
              <w:rPr>
                <w:ins w:id="92102" w:author="pete jones" w:date="2022-01-11T16:57:00Z"/>
                <w:rFonts w:ascii="Calibri" w:hAnsi="Calibri" w:cs="Calibri"/>
                <w:color w:val="000000"/>
                <w:sz w:val="22"/>
                <w:szCs w:val="22"/>
              </w:rPr>
            </w:pPr>
            <w:ins w:id="9210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5FF7D5" w14:textId="77777777" w:rsidR="00646540" w:rsidRPr="00646540" w:rsidRDefault="00646540" w:rsidP="00646540">
            <w:pPr>
              <w:spacing w:before="0" w:after="0" w:line="240" w:lineRule="auto"/>
              <w:jc w:val="center"/>
              <w:rPr>
                <w:ins w:id="92104" w:author="pete jones" w:date="2022-01-11T16:57:00Z"/>
                <w:rFonts w:ascii="Calibri" w:hAnsi="Calibri" w:cs="Calibri"/>
                <w:color w:val="000000"/>
                <w:sz w:val="22"/>
                <w:szCs w:val="22"/>
              </w:rPr>
            </w:pPr>
            <w:ins w:id="92105"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B3615A" w14:textId="77777777" w:rsidR="00646540" w:rsidRPr="00646540" w:rsidRDefault="00646540" w:rsidP="00646540">
            <w:pPr>
              <w:spacing w:before="0" w:after="0" w:line="240" w:lineRule="auto"/>
              <w:jc w:val="center"/>
              <w:rPr>
                <w:ins w:id="92106" w:author="pete jones" w:date="2022-01-11T16:57:00Z"/>
                <w:rFonts w:ascii="Calibri" w:hAnsi="Calibri" w:cs="Calibri"/>
                <w:color w:val="000000"/>
                <w:sz w:val="22"/>
                <w:szCs w:val="22"/>
              </w:rPr>
            </w:pPr>
            <w:ins w:id="92107" w:author="pete jones" w:date="2022-01-11T16:57:00Z">
              <w:r w:rsidRPr="00646540">
                <w:rPr>
                  <w:rFonts w:ascii="Calibri" w:hAnsi="Calibri" w:cs="Calibri"/>
                  <w:color w:val="000000"/>
                  <w:sz w:val="22"/>
                  <w:szCs w:val="22"/>
                </w:rPr>
                <w:t> </w:t>
              </w:r>
            </w:ins>
          </w:p>
        </w:tc>
      </w:tr>
      <w:tr w:rsidR="00646540" w:rsidRPr="00646540" w14:paraId="42607C4D" w14:textId="77777777" w:rsidTr="00646540">
        <w:trPr>
          <w:trHeight w:val="300"/>
          <w:ins w:id="92108"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0E325E4" w14:textId="77777777" w:rsidR="00646540" w:rsidRPr="00646540" w:rsidRDefault="00646540" w:rsidP="00646540">
            <w:pPr>
              <w:spacing w:before="0" w:after="0" w:line="240" w:lineRule="auto"/>
              <w:jc w:val="center"/>
              <w:rPr>
                <w:ins w:id="92109" w:author="pete jones" w:date="2022-01-11T16:57:00Z"/>
                <w:rFonts w:ascii="Calibri" w:hAnsi="Calibri" w:cs="Calibri"/>
                <w:color w:val="000000"/>
                <w:sz w:val="22"/>
                <w:szCs w:val="22"/>
              </w:rPr>
            </w:pPr>
            <w:ins w:id="92110"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5316927" w14:textId="77777777" w:rsidR="00646540" w:rsidRPr="00646540" w:rsidRDefault="00646540" w:rsidP="00646540">
            <w:pPr>
              <w:spacing w:before="0" w:after="0" w:line="240" w:lineRule="auto"/>
              <w:jc w:val="left"/>
              <w:rPr>
                <w:ins w:id="92111" w:author="pete jones" w:date="2022-01-11T16:57:00Z"/>
                <w:rFonts w:ascii="Calibri" w:hAnsi="Calibri" w:cs="Calibri"/>
                <w:color w:val="000000"/>
                <w:sz w:val="22"/>
                <w:szCs w:val="22"/>
              </w:rPr>
            </w:pPr>
            <w:ins w:id="92112" w:author="pete jones" w:date="2022-01-11T16:57:00Z">
              <w:r w:rsidRPr="00646540">
                <w:rPr>
                  <w:rFonts w:ascii="Calibri" w:hAnsi="Calibri" w:cs="Calibri"/>
                  <w:color w:val="000000"/>
                  <w:sz w:val="22"/>
                  <w:szCs w:val="22"/>
                </w:rPr>
                <w:t>Heat Transfer</w:t>
              </w:r>
            </w:ins>
          </w:p>
        </w:tc>
        <w:tc>
          <w:tcPr>
            <w:tcW w:w="432" w:type="dxa"/>
            <w:tcBorders>
              <w:top w:val="nil"/>
              <w:left w:val="nil"/>
              <w:bottom w:val="single" w:sz="4" w:space="0" w:color="auto"/>
              <w:right w:val="single" w:sz="4" w:space="0" w:color="auto"/>
            </w:tcBorders>
            <w:shd w:val="clear" w:color="auto" w:fill="auto"/>
            <w:noWrap/>
            <w:vAlign w:val="bottom"/>
            <w:hideMark/>
          </w:tcPr>
          <w:p w14:paraId="339BE864" w14:textId="77777777" w:rsidR="00646540" w:rsidRPr="00646540" w:rsidRDefault="00646540" w:rsidP="00646540">
            <w:pPr>
              <w:spacing w:before="0" w:after="0" w:line="240" w:lineRule="auto"/>
              <w:jc w:val="center"/>
              <w:rPr>
                <w:ins w:id="92113" w:author="pete jones" w:date="2022-01-11T16:57:00Z"/>
                <w:rFonts w:ascii="Calibri" w:hAnsi="Calibri" w:cs="Calibri"/>
                <w:color w:val="000000"/>
                <w:sz w:val="22"/>
                <w:szCs w:val="22"/>
              </w:rPr>
            </w:pPr>
            <w:ins w:id="92114" w:author="pete jones" w:date="2022-01-11T16:57: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F2F1B64" w14:textId="77777777" w:rsidR="00646540" w:rsidRPr="00646540" w:rsidRDefault="00646540" w:rsidP="00646540">
            <w:pPr>
              <w:spacing w:before="0" w:after="0" w:line="240" w:lineRule="auto"/>
              <w:jc w:val="center"/>
              <w:rPr>
                <w:ins w:id="92115" w:author="pete jones" w:date="2022-01-11T16:57:00Z"/>
                <w:rFonts w:ascii="Calibri" w:hAnsi="Calibri" w:cs="Calibri"/>
                <w:color w:val="000000"/>
                <w:sz w:val="22"/>
                <w:szCs w:val="22"/>
              </w:rPr>
            </w:pPr>
            <w:ins w:id="92116" w:author="pete jones" w:date="2022-01-11T16:57:00Z">
              <w:r w:rsidRPr="00646540">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D3ACE14" w14:textId="77777777" w:rsidR="00646540" w:rsidRPr="00646540" w:rsidRDefault="00646540" w:rsidP="00646540">
            <w:pPr>
              <w:spacing w:before="0" w:after="0" w:line="240" w:lineRule="auto"/>
              <w:jc w:val="center"/>
              <w:rPr>
                <w:ins w:id="92117" w:author="pete jones" w:date="2022-01-11T16:57:00Z"/>
                <w:rFonts w:ascii="Calibri" w:hAnsi="Calibri" w:cs="Calibri"/>
                <w:color w:val="000000"/>
                <w:sz w:val="22"/>
                <w:szCs w:val="22"/>
              </w:rPr>
            </w:pPr>
            <w:ins w:id="92118"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00ADC1" w14:textId="77777777" w:rsidR="00646540" w:rsidRPr="00646540" w:rsidRDefault="00646540" w:rsidP="00646540">
            <w:pPr>
              <w:spacing w:before="0" w:after="0" w:line="240" w:lineRule="auto"/>
              <w:jc w:val="center"/>
              <w:rPr>
                <w:ins w:id="92119" w:author="pete jones" w:date="2022-01-11T16:57:00Z"/>
                <w:rFonts w:ascii="Calibri" w:hAnsi="Calibri" w:cs="Calibri"/>
                <w:color w:val="000000"/>
                <w:sz w:val="22"/>
                <w:szCs w:val="22"/>
              </w:rPr>
            </w:pPr>
            <w:ins w:id="92120"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16B2D0" w14:textId="77777777" w:rsidR="00646540" w:rsidRPr="00646540" w:rsidRDefault="00646540" w:rsidP="00646540">
            <w:pPr>
              <w:spacing w:before="0" w:after="0" w:line="240" w:lineRule="auto"/>
              <w:jc w:val="center"/>
              <w:rPr>
                <w:ins w:id="92121" w:author="pete jones" w:date="2022-01-11T16:57:00Z"/>
                <w:rFonts w:ascii="Calibri" w:hAnsi="Calibri" w:cs="Calibri"/>
                <w:color w:val="000000"/>
                <w:sz w:val="22"/>
                <w:szCs w:val="22"/>
              </w:rPr>
            </w:pPr>
            <w:ins w:id="92122"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D6860B" w14:textId="77777777" w:rsidR="00646540" w:rsidRPr="00646540" w:rsidRDefault="00646540" w:rsidP="00646540">
            <w:pPr>
              <w:spacing w:before="0" w:after="0" w:line="240" w:lineRule="auto"/>
              <w:jc w:val="center"/>
              <w:rPr>
                <w:ins w:id="92123" w:author="pete jones" w:date="2022-01-11T16:57:00Z"/>
                <w:rFonts w:ascii="Calibri" w:hAnsi="Calibri" w:cs="Calibri"/>
                <w:color w:val="000000"/>
                <w:sz w:val="22"/>
                <w:szCs w:val="22"/>
              </w:rPr>
            </w:pPr>
            <w:ins w:id="9212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E11B7B" w14:textId="77777777" w:rsidR="00646540" w:rsidRPr="00646540" w:rsidRDefault="00646540" w:rsidP="00646540">
            <w:pPr>
              <w:spacing w:before="0" w:after="0" w:line="240" w:lineRule="auto"/>
              <w:jc w:val="center"/>
              <w:rPr>
                <w:ins w:id="92125" w:author="pete jones" w:date="2022-01-11T16:57:00Z"/>
                <w:rFonts w:ascii="Calibri" w:hAnsi="Calibri" w:cs="Calibri"/>
                <w:color w:val="000000"/>
                <w:sz w:val="22"/>
                <w:szCs w:val="22"/>
              </w:rPr>
            </w:pPr>
            <w:ins w:id="9212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E7FC1A" w14:textId="77777777" w:rsidR="00646540" w:rsidRPr="00646540" w:rsidRDefault="00646540" w:rsidP="00646540">
            <w:pPr>
              <w:spacing w:before="0" w:after="0" w:line="240" w:lineRule="auto"/>
              <w:jc w:val="center"/>
              <w:rPr>
                <w:ins w:id="92127" w:author="pete jones" w:date="2022-01-11T16:57:00Z"/>
                <w:rFonts w:ascii="Calibri" w:hAnsi="Calibri" w:cs="Calibri"/>
                <w:color w:val="000000"/>
                <w:sz w:val="22"/>
                <w:szCs w:val="22"/>
              </w:rPr>
            </w:pPr>
            <w:ins w:id="9212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BF30AF" w14:textId="77777777" w:rsidR="00646540" w:rsidRPr="00646540" w:rsidRDefault="00646540" w:rsidP="00646540">
            <w:pPr>
              <w:spacing w:before="0" w:after="0" w:line="240" w:lineRule="auto"/>
              <w:jc w:val="center"/>
              <w:rPr>
                <w:ins w:id="92129" w:author="pete jones" w:date="2022-01-11T16:57:00Z"/>
                <w:rFonts w:ascii="Calibri" w:hAnsi="Calibri" w:cs="Calibri"/>
                <w:color w:val="000000"/>
                <w:sz w:val="22"/>
                <w:szCs w:val="22"/>
              </w:rPr>
            </w:pPr>
            <w:ins w:id="9213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BB8F1A" w14:textId="77777777" w:rsidR="00646540" w:rsidRPr="00646540" w:rsidRDefault="00646540" w:rsidP="00646540">
            <w:pPr>
              <w:spacing w:before="0" w:after="0" w:line="240" w:lineRule="auto"/>
              <w:jc w:val="center"/>
              <w:rPr>
                <w:ins w:id="92131" w:author="pete jones" w:date="2022-01-11T16:57:00Z"/>
                <w:rFonts w:ascii="Calibri" w:hAnsi="Calibri" w:cs="Calibri"/>
                <w:color w:val="000000"/>
                <w:sz w:val="22"/>
                <w:szCs w:val="22"/>
              </w:rPr>
            </w:pPr>
            <w:ins w:id="9213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6DB701" w14:textId="77777777" w:rsidR="00646540" w:rsidRPr="00646540" w:rsidRDefault="00646540" w:rsidP="00646540">
            <w:pPr>
              <w:spacing w:before="0" w:after="0" w:line="240" w:lineRule="auto"/>
              <w:jc w:val="center"/>
              <w:rPr>
                <w:ins w:id="92133" w:author="pete jones" w:date="2022-01-11T16:57:00Z"/>
                <w:rFonts w:ascii="Calibri" w:hAnsi="Calibri" w:cs="Calibri"/>
                <w:color w:val="000000"/>
                <w:sz w:val="22"/>
                <w:szCs w:val="22"/>
              </w:rPr>
            </w:pPr>
            <w:ins w:id="92134"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512840B" w14:textId="77777777" w:rsidR="00646540" w:rsidRPr="00646540" w:rsidRDefault="00646540" w:rsidP="00646540">
            <w:pPr>
              <w:spacing w:before="0" w:after="0" w:line="240" w:lineRule="auto"/>
              <w:jc w:val="center"/>
              <w:rPr>
                <w:ins w:id="92135" w:author="pete jones" w:date="2022-01-11T16:57:00Z"/>
                <w:rFonts w:ascii="Calibri" w:hAnsi="Calibri" w:cs="Calibri"/>
                <w:color w:val="000000"/>
                <w:sz w:val="22"/>
                <w:szCs w:val="22"/>
              </w:rPr>
            </w:pPr>
            <w:ins w:id="92136" w:author="pete jones" w:date="2022-01-11T16:57:00Z">
              <w:r w:rsidRPr="00646540">
                <w:rPr>
                  <w:rFonts w:ascii="Calibri" w:hAnsi="Calibri" w:cs="Calibri"/>
                  <w:color w:val="000000"/>
                  <w:sz w:val="22"/>
                  <w:szCs w:val="22"/>
                </w:rPr>
                <w:t> </w:t>
              </w:r>
            </w:ins>
          </w:p>
        </w:tc>
      </w:tr>
      <w:tr w:rsidR="00646540" w:rsidRPr="00646540" w14:paraId="53FBC0DA" w14:textId="77777777" w:rsidTr="00646540">
        <w:trPr>
          <w:trHeight w:val="300"/>
          <w:ins w:id="92137" w:author="pete jones" w:date="2022-01-11T16:57: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A8D7BCE" w14:textId="77777777" w:rsidR="00646540" w:rsidRPr="00646540" w:rsidRDefault="00646540" w:rsidP="00646540">
            <w:pPr>
              <w:spacing w:before="0" w:after="0" w:line="240" w:lineRule="auto"/>
              <w:jc w:val="center"/>
              <w:rPr>
                <w:ins w:id="92138" w:author="pete jones" w:date="2022-01-11T16:57:00Z"/>
                <w:rFonts w:ascii="Calibri" w:hAnsi="Calibri" w:cs="Calibri"/>
                <w:color w:val="000000"/>
                <w:sz w:val="22"/>
                <w:szCs w:val="22"/>
              </w:rPr>
            </w:pPr>
            <w:ins w:id="92139"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0D33B8A" w14:textId="77777777" w:rsidR="00646540" w:rsidRPr="00646540" w:rsidRDefault="00646540" w:rsidP="00646540">
            <w:pPr>
              <w:spacing w:before="0" w:after="0" w:line="240" w:lineRule="auto"/>
              <w:jc w:val="left"/>
              <w:rPr>
                <w:ins w:id="92140" w:author="pete jones" w:date="2022-01-11T16:57:00Z"/>
                <w:rFonts w:ascii="Calibri" w:hAnsi="Calibri" w:cs="Calibri"/>
                <w:color w:val="000000"/>
                <w:sz w:val="22"/>
                <w:szCs w:val="22"/>
              </w:rPr>
            </w:pPr>
            <w:ins w:id="92141" w:author="pete jones" w:date="2022-01-11T16:57:00Z">
              <w:r w:rsidRPr="00646540">
                <w:rPr>
                  <w:rFonts w:ascii="Calibri" w:hAnsi="Calibri" w:cs="Calibri"/>
                  <w:color w:val="000000"/>
                  <w:sz w:val="22"/>
                  <w:szCs w:val="22"/>
                </w:rPr>
                <w:t>Engineering Project (40 Credits)</w:t>
              </w:r>
            </w:ins>
          </w:p>
        </w:tc>
        <w:tc>
          <w:tcPr>
            <w:tcW w:w="432" w:type="dxa"/>
            <w:tcBorders>
              <w:top w:val="nil"/>
              <w:left w:val="nil"/>
              <w:bottom w:val="single" w:sz="4" w:space="0" w:color="auto"/>
              <w:right w:val="single" w:sz="4" w:space="0" w:color="auto"/>
            </w:tcBorders>
            <w:shd w:val="clear" w:color="auto" w:fill="auto"/>
            <w:noWrap/>
            <w:vAlign w:val="bottom"/>
            <w:hideMark/>
          </w:tcPr>
          <w:p w14:paraId="72A015B1" w14:textId="77777777" w:rsidR="00646540" w:rsidRPr="00646540" w:rsidRDefault="00646540" w:rsidP="00646540">
            <w:pPr>
              <w:spacing w:before="0" w:after="0" w:line="240" w:lineRule="auto"/>
              <w:jc w:val="center"/>
              <w:rPr>
                <w:ins w:id="92142" w:author="pete jones" w:date="2022-01-11T16:57:00Z"/>
                <w:rFonts w:ascii="Calibri" w:hAnsi="Calibri" w:cs="Calibri"/>
                <w:color w:val="000000"/>
                <w:sz w:val="22"/>
                <w:szCs w:val="22"/>
              </w:rPr>
            </w:pPr>
            <w:ins w:id="92143" w:author="pete jones" w:date="2022-01-11T16:57: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26D0B2F" w14:textId="77777777" w:rsidR="00646540" w:rsidRPr="00646540" w:rsidRDefault="00646540" w:rsidP="00646540">
            <w:pPr>
              <w:spacing w:before="0" w:after="0" w:line="240" w:lineRule="auto"/>
              <w:jc w:val="center"/>
              <w:rPr>
                <w:ins w:id="92144" w:author="pete jones" w:date="2022-01-11T16:57:00Z"/>
                <w:rFonts w:ascii="Calibri" w:hAnsi="Calibri" w:cs="Calibri"/>
                <w:color w:val="000000"/>
                <w:sz w:val="22"/>
                <w:szCs w:val="22"/>
              </w:rPr>
            </w:pPr>
            <w:ins w:id="92145" w:author="pete jones" w:date="2022-01-11T16:57:00Z">
              <w:r w:rsidRPr="00646540">
                <w:rPr>
                  <w:rFonts w:ascii="Calibri" w:hAnsi="Calibri" w:cs="Calibri"/>
                  <w:color w:val="000000"/>
                  <w:sz w:val="22"/>
                  <w:szCs w:val="22"/>
                </w:rPr>
                <w:t>40</w:t>
              </w:r>
            </w:ins>
          </w:p>
        </w:tc>
        <w:tc>
          <w:tcPr>
            <w:tcW w:w="432" w:type="dxa"/>
            <w:tcBorders>
              <w:top w:val="nil"/>
              <w:left w:val="nil"/>
              <w:bottom w:val="single" w:sz="4" w:space="0" w:color="auto"/>
              <w:right w:val="single" w:sz="4" w:space="0" w:color="auto"/>
            </w:tcBorders>
            <w:shd w:val="clear" w:color="auto" w:fill="auto"/>
            <w:noWrap/>
            <w:vAlign w:val="bottom"/>
            <w:hideMark/>
          </w:tcPr>
          <w:p w14:paraId="2C52C27F" w14:textId="77777777" w:rsidR="00646540" w:rsidRPr="00646540" w:rsidRDefault="00646540" w:rsidP="00646540">
            <w:pPr>
              <w:spacing w:before="0" w:after="0" w:line="240" w:lineRule="auto"/>
              <w:jc w:val="center"/>
              <w:rPr>
                <w:ins w:id="92146" w:author="pete jones" w:date="2022-01-11T16:57:00Z"/>
                <w:rFonts w:ascii="Calibri" w:hAnsi="Calibri" w:cs="Calibri"/>
                <w:color w:val="000000"/>
                <w:sz w:val="22"/>
                <w:szCs w:val="22"/>
              </w:rPr>
            </w:pPr>
            <w:ins w:id="92147"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FC535C" w14:textId="77777777" w:rsidR="00646540" w:rsidRPr="00646540" w:rsidRDefault="00646540" w:rsidP="00646540">
            <w:pPr>
              <w:spacing w:before="0" w:after="0" w:line="240" w:lineRule="auto"/>
              <w:jc w:val="center"/>
              <w:rPr>
                <w:ins w:id="92148" w:author="pete jones" w:date="2022-01-11T16:57:00Z"/>
                <w:rFonts w:ascii="Calibri" w:hAnsi="Calibri" w:cs="Calibri"/>
                <w:color w:val="000000"/>
                <w:sz w:val="22"/>
                <w:szCs w:val="22"/>
              </w:rPr>
            </w:pPr>
            <w:ins w:id="92149"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16DD5E" w14:textId="77777777" w:rsidR="00646540" w:rsidRPr="00646540" w:rsidRDefault="00646540" w:rsidP="00646540">
            <w:pPr>
              <w:spacing w:before="0" w:after="0" w:line="240" w:lineRule="auto"/>
              <w:jc w:val="center"/>
              <w:rPr>
                <w:ins w:id="92150" w:author="pete jones" w:date="2022-01-11T16:57:00Z"/>
                <w:rFonts w:ascii="Calibri" w:hAnsi="Calibri" w:cs="Calibri"/>
                <w:color w:val="000000"/>
                <w:sz w:val="22"/>
                <w:szCs w:val="22"/>
              </w:rPr>
            </w:pPr>
            <w:ins w:id="92151" w:author="pete jones" w:date="2022-01-11T16:57: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373D30" w14:textId="77777777" w:rsidR="00646540" w:rsidRPr="00646540" w:rsidRDefault="00646540" w:rsidP="00646540">
            <w:pPr>
              <w:spacing w:before="0" w:after="0" w:line="240" w:lineRule="auto"/>
              <w:jc w:val="center"/>
              <w:rPr>
                <w:ins w:id="92152" w:author="pete jones" w:date="2022-01-11T16:57:00Z"/>
                <w:rFonts w:ascii="Calibri" w:hAnsi="Calibri" w:cs="Calibri"/>
                <w:color w:val="000000"/>
                <w:sz w:val="22"/>
                <w:szCs w:val="22"/>
              </w:rPr>
            </w:pPr>
            <w:ins w:id="9215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330C57" w14:textId="77777777" w:rsidR="00646540" w:rsidRPr="00646540" w:rsidRDefault="00646540" w:rsidP="00646540">
            <w:pPr>
              <w:spacing w:before="0" w:after="0" w:line="240" w:lineRule="auto"/>
              <w:jc w:val="center"/>
              <w:rPr>
                <w:ins w:id="92154" w:author="pete jones" w:date="2022-01-11T16:57:00Z"/>
                <w:rFonts w:ascii="Calibri" w:hAnsi="Calibri" w:cs="Calibri"/>
                <w:color w:val="000000"/>
                <w:sz w:val="22"/>
                <w:szCs w:val="22"/>
              </w:rPr>
            </w:pPr>
            <w:ins w:id="9215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6D3E65" w14:textId="77777777" w:rsidR="00646540" w:rsidRPr="00646540" w:rsidRDefault="00646540" w:rsidP="00646540">
            <w:pPr>
              <w:spacing w:before="0" w:after="0" w:line="240" w:lineRule="auto"/>
              <w:jc w:val="center"/>
              <w:rPr>
                <w:ins w:id="92156" w:author="pete jones" w:date="2022-01-11T16:57:00Z"/>
                <w:rFonts w:ascii="Calibri" w:hAnsi="Calibri" w:cs="Calibri"/>
                <w:color w:val="000000"/>
                <w:sz w:val="22"/>
                <w:szCs w:val="22"/>
              </w:rPr>
            </w:pPr>
            <w:ins w:id="9215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FF8BE6" w14:textId="77777777" w:rsidR="00646540" w:rsidRPr="00646540" w:rsidRDefault="00646540" w:rsidP="00646540">
            <w:pPr>
              <w:spacing w:before="0" w:after="0" w:line="240" w:lineRule="auto"/>
              <w:jc w:val="center"/>
              <w:rPr>
                <w:ins w:id="92158" w:author="pete jones" w:date="2022-01-11T16:57:00Z"/>
                <w:rFonts w:ascii="Calibri" w:hAnsi="Calibri" w:cs="Calibri"/>
                <w:color w:val="000000"/>
                <w:sz w:val="22"/>
                <w:szCs w:val="22"/>
              </w:rPr>
            </w:pPr>
            <w:ins w:id="9215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A6BCEA" w14:textId="77777777" w:rsidR="00646540" w:rsidRPr="00646540" w:rsidRDefault="00646540" w:rsidP="00646540">
            <w:pPr>
              <w:spacing w:before="0" w:after="0" w:line="240" w:lineRule="auto"/>
              <w:jc w:val="center"/>
              <w:rPr>
                <w:ins w:id="92160" w:author="pete jones" w:date="2022-01-11T16:57:00Z"/>
                <w:rFonts w:ascii="Calibri" w:hAnsi="Calibri" w:cs="Calibri"/>
                <w:color w:val="000000"/>
                <w:sz w:val="22"/>
                <w:szCs w:val="22"/>
              </w:rPr>
            </w:pPr>
            <w:ins w:id="9216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AA25FE" w14:textId="77777777" w:rsidR="00646540" w:rsidRPr="00646540" w:rsidRDefault="00646540" w:rsidP="00646540">
            <w:pPr>
              <w:spacing w:before="0" w:after="0" w:line="240" w:lineRule="auto"/>
              <w:jc w:val="center"/>
              <w:rPr>
                <w:ins w:id="92162" w:author="pete jones" w:date="2022-01-11T16:57:00Z"/>
                <w:rFonts w:ascii="Calibri" w:hAnsi="Calibri" w:cs="Calibri"/>
                <w:color w:val="000000"/>
                <w:sz w:val="22"/>
                <w:szCs w:val="22"/>
              </w:rPr>
            </w:pPr>
            <w:ins w:id="92163"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F80319A" w14:textId="77777777" w:rsidR="00646540" w:rsidRPr="00646540" w:rsidRDefault="00646540" w:rsidP="00646540">
            <w:pPr>
              <w:spacing w:before="0" w:after="0" w:line="240" w:lineRule="auto"/>
              <w:jc w:val="center"/>
              <w:rPr>
                <w:ins w:id="92164" w:author="pete jones" w:date="2022-01-11T16:57:00Z"/>
                <w:rFonts w:ascii="Calibri" w:hAnsi="Calibri" w:cs="Calibri"/>
                <w:color w:val="000000"/>
                <w:sz w:val="22"/>
                <w:szCs w:val="22"/>
              </w:rPr>
            </w:pPr>
            <w:ins w:id="92165" w:author="pete jones" w:date="2022-01-11T16:57:00Z">
              <w:r w:rsidRPr="00646540">
                <w:rPr>
                  <w:rFonts w:ascii="Calibri" w:hAnsi="Calibri" w:cs="Calibri"/>
                  <w:color w:val="000000"/>
                  <w:sz w:val="22"/>
                  <w:szCs w:val="22"/>
                </w:rPr>
                <w:t> </w:t>
              </w:r>
            </w:ins>
          </w:p>
        </w:tc>
      </w:tr>
    </w:tbl>
    <w:p w14:paraId="3DAA4491" w14:textId="6972F92B" w:rsidR="00646540" w:rsidRDefault="00646540" w:rsidP="00406988">
      <w:pPr>
        <w:jc w:val="left"/>
        <w:rPr>
          <w:ins w:id="92166" w:author="pete jones" w:date="2022-01-11T16:57:00Z"/>
        </w:rPr>
      </w:pPr>
    </w:p>
    <w:p w14:paraId="7ACDE612" w14:textId="77777777" w:rsidR="00646540" w:rsidRDefault="00646540" w:rsidP="00406988">
      <w:pPr>
        <w:jc w:val="left"/>
        <w:rPr>
          <w:ins w:id="92167" w:author="pete jones" w:date="2022-01-11T16:57:00Z"/>
        </w:rPr>
      </w:pPr>
    </w:p>
    <w:tbl>
      <w:tblPr>
        <w:tblW w:w="10690" w:type="dxa"/>
        <w:tblLook w:val="04A0" w:firstRow="1" w:lastRow="0" w:firstColumn="1" w:lastColumn="0" w:noHBand="0" w:noVBand="1"/>
      </w:tblPr>
      <w:tblGrid>
        <w:gridCol w:w="498"/>
        <w:gridCol w:w="5536"/>
        <w:gridCol w:w="498"/>
        <w:gridCol w:w="498"/>
        <w:gridCol w:w="498"/>
        <w:gridCol w:w="551"/>
        <w:gridCol w:w="498"/>
        <w:gridCol w:w="498"/>
        <w:gridCol w:w="498"/>
        <w:gridCol w:w="498"/>
        <w:gridCol w:w="498"/>
        <w:gridCol w:w="498"/>
        <w:gridCol w:w="498"/>
        <w:gridCol w:w="498"/>
      </w:tblGrid>
      <w:tr w:rsidR="00646540" w:rsidRPr="00646540" w14:paraId="42DCD650" w14:textId="77777777" w:rsidTr="00646540">
        <w:trPr>
          <w:trHeight w:val="300"/>
          <w:ins w:id="92168" w:author="pete jones" w:date="2022-01-11T16:57:00Z"/>
        </w:trPr>
        <w:tc>
          <w:tcPr>
            <w:tcW w:w="408" w:type="dxa"/>
            <w:tcBorders>
              <w:top w:val="nil"/>
              <w:left w:val="nil"/>
              <w:bottom w:val="nil"/>
              <w:right w:val="nil"/>
            </w:tcBorders>
            <w:shd w:val="clear" w:color="auto" w:fill="auto"/>
            <w:noWrap/>
            <w:vAlign w:val="center"/>
            <w:hideMark/>
          </w:tcPr>
          <w:p w14:paraId="1403A6D6" w14:textId="77777777" w:rsidR="00646540" w:rsidRPr="00646540" w:rsidRDefault="00646540" w:rsidP="00646540">
            <w:pPr>
              <w:spacing w:before="0" w:after="0" w:line="240" w:lineRule="auto"/>
              <w:jc w:val="left"/>
              <w:rPr>
                <w:ins w:id="92169" w:author="pete jones" w:date="2022-01-11T16:57: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B241730" w14:textId="77777777" w:rsidR="00646540" w:rsidRPr="00646540" w:rsidRDefault="00646540" w:rsidP="00646540">
            <w:pPr>
              <w:spacing w:before="0" w:after="0" w:line="240" w:lineRule="auto"/>
              <w:jc w:val="center"/>
              <w:rPr>
                <w:ins w:id="92170" w:author="pete jones" w:date="2022-01-11T16:57:00Z"/>
                <w:rFonts w:ascii="Calibri" w:hAnsi="Calibri" w:cs="Calibri"/>
                <w:b/>
                <w:bCs/>
                <w:color w:val="000000"/>
                <w:sz w:val="32"/>
                <w:szCs w:val="32"/>
              </w:rPr>
            </w:pPr>
            <w:ins w:id="92171" w:author="pete jones" w:date="2022-01-11T16:57:00Z">
              <w:r w:rsidRPr="00646540">
                <w:rPr>
                  <w:rFonts w:ascii="Calibri" w:hAnsi="Calibri" w:cs="Calibri"/>
                  <w:b/>
                  <w:bCs/>
                  <w:color w:val="000000"/>
                  <w:sz w:val="32"/>
                  <w:szCs w:val="32"/>
                </w:rPr>
                <w:t>London South Bank University</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29A7629" w14:textId="77777777" w:rsidR="00646540" w:rsidRPr="00646540" w:rsidRDefault="00646540" w:rsidP="00646540">
            <w:pPr>
              <w:spacing w:before="0" w:after="0" w:line="240" w:lineRule="auto"/>
              <w:jc w:val="right"/>
              <w:rPr>
                <w:ins w:id="92172" w:author="pete jones" w:date="2022-01-11T16:57:00Z"/>
                <w:rFonts w:ascii="Calibri" w:hAnsi="Calibri" w:cs="Calibri"/>
                <w:color w:val="000000"/>
                <w:sz w:val="22"/>
                <w:szCs w:val="22"/>
              </w:rPr>
            </w:pPr>
            <w:ins w:id="92173" w:author="pete jones" w:date="2022-01-11T16:57:00Z">
              <w:r w:rsidRPr="0064654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AB3E81F" w14:textId="77777777" w:rsidR="00646540" w:rsidRPr="00646540" w:rsidRDefault="00646540" w:rsidP="00646540">
            <w:pPr>
              <w:spacing w:before="0" w:after="0" w:line="240" w:lineRule="auto"/>
              <w:jc w:val="center"/>
              <w:rPr>
                <w:ins w:id="92174" w:author="pete jones" w:date="2022-01-11T16:57:00Z"/>
                <w:rFonts w:ascii="Calibri" w:hAnsi="Calibri" w:cs="Calibri"/>
                <w:color w:val="000000"/>
                <w:sz w:val="22"/>
                <w:szCs w:val="22"/>
              </w:rPr>
            </w:pPr>
            <w:ins w:id="92175" w:author="pete jones" w:date="2022-01-11T16:57:00Z">
              <w:r w:rsidRPr="00646540">
                <w:rPr>
                  <w:rFonts w:ascii="Calibri" w:hAnsi="Calibri" w:cs="Calibri"/>
                  <w:color w:val="000000"/>
                  <w:sz w:val="22"/>
                  <w:szCs w:val="22"/>
                </w:rPr>
                <w:t>108</w:t>
              </w:r>
            </w:ins>
          </w:p>
        </w:tc>
      </w:tr>
      <w:tr w:rsidR="00646540" w:rsidRPr="00646540" w14:paraId="3CBA6E15" w14:textId="77777777" w:rsidTr="00646540">
        <w:trPr>
          <w:trHeight w:val="315"/>
          <w:ins w:id="92176" w:author="pete jones" w:date="2022-01-11T16:57:00Z"/>
        </w:trPr>
        <w:tc>
          <w:tcPr>
            <w:tcW w:w="408" w:type="dxa"/>
            <w:tcBorders>
              <w:top w:val="nil"/>
              <w:left w:val="nil"/>
              <w:bottom w:val="nil"/>
              <w:right w:val="nil"/>
            </w:tcBorders>
            <w:shd w:val="clear" w:color="auto" w:fill="auto"/>
            <w:noWrap/>
            <w:vAlign w:val="center"/>
            <w:hideMark/>
          </w:tcPr>
          <w:p w14:paraId="2D1687DE" w14:textId="77777777" w:rsidR="00646540" w:rsidRPr="00646540" w:rsidRDefault="00646540" w:rsidP="00646540">
            <w:pPr>
              <w:spacing w:before="0" w:after="0" w:line="240" w:lineRule="auto"/>
              <w:jc w:val="center"/>
              <w:rPr>
                <w:ins w:id="92177" w:author="pete jones" w:date="2022-01-11T16:5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54670A17" w14:textId="77777777" w:rsidR="00646540" w:rsidRPr="00646540" w:rsidRDefault="00646540" w:rsidP="00646540">
            <w:pPr>
              <w:spacing w:before="0" w:after="0" w:line="240" w:lineRule="auto"/>
              <w:jc w:val="left"/>
              <w:rPr>
                <w:ins w:id="92178" w:author="pete jones" w:date="2022-01-11T16:57:00Z"/>
                <w:rFonts w:ascii="Calibri" w:hAnsi="Calibri" w:cs="Calibri"/>
                <w:b/>
                <w:bCs/>
                <w:color w:val="000000"/>
                <w:sz w:val="32"/>
                <w:szCs w:val="32"/>
              </w:rPr>
            </w:pPr>
          </w:p>
        </w:tc>
        <w:tc>
          <w:tcPr>
            <w:tcW w:w="256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FFB0846" w14:textId="77777777" w:rsidR="00646540" w:rsidRPr="00646540" w:rsidRDefault="00646540" w:rsidP="00646540">
            <w:pPr>
              <w:spacing w:before="0" w:after="0" w:line="240" w:lineRule="auto"/>
              <w:jc w:val="right"/>
              <w:rPr>
                <w:ins w:id="92179" w:author="pete jones" w:date="2022-01-11T16:57:00Z"/>
                <w:rFonts w:ascii="Calibri" w:hAnsi="Calibri" w:cs="Calibri"/>
                <w:color w:val="000000"/>
                <w:sz w:val="22"/>
                <w:szCs w:val="22"/>
              </w:rPr>
            </w:pPr>
            <w:ins w:id="92180" w:author="pete jones" w:date="2022-01-11T16:57:00Z">
              <w:r w:rsidRPr="0064654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2C7918D5" w14:textId="77777777" w:rsidR="00646540" w:rsidRPr="00646540" w:rsidRDefault="00646540" w:rsidP="00646540">
            <w:pPr>
              <w:spacing w:before="0" w:after="0" w:line="240" w:lineRule="auto"/>
              <w:jc w:val="center"/>
              <w:rPr>
                <w:ins w:id="92181" w:author="pete jones" w:date="2022-01-11T16:57:00Z"/>
                <w:rFonts w:ascii="Calibri" w:hAnsi="Calibri" w:cs="Calibri"/>
                <w:color w:val="000000"/>
                <w:sz w:val="22"/>
                <w:szCs w:val="22"/>
              </w:rPr>
            </w:pPr>
            <w:ins w:id="92182" w:author="pete jones" w:date="2022-01-11T16:57:00Z">
              <w:r w:rsidRPr="00646540">
                <w:rPr>
                  <w:rFonts w:ascii="Calibri" w:hAnsi="Calibri" w:cs="Calibri"/>
                  <w:color w:val="000000"/>
                  <w:sz w:val="22"/>
                  <w:szCs w:val="22"/>
                </w:rPr>
                <w:t>31</w:t>
              </w:r>
            </w:ins>
          </w:p>
        </w:tc>
      </w:tr>
      <w:tr w:rsidR="00646540" w:rsidRPr="00646540" w14:paraId="050C20E2" w14:textId="77777777" w:rsidTr="00646540">
        <w:trPr>
          <w:trHeight w:val="315"/>
          <w:ins w:id="92183" w:author="pete jones" w:date="2022-01-11T16:57:00Z"/>
        </w:trPr>
        <w:tc>
          <w:tcPr>
            <w:tcW w:w="408" w:type="dxa"/>
            <w:tcBorders>
              <w:top w:val="nil"/>
              <w:left w:val="nil"/>
              <w:bottom w:val="nil"/>
              <w:right w:val="nil"/>
            </w:tcBorders>
            <w:shd w:val="clear" w:color="auto" w:fill="auto"/>
            <w:noWrap/>
            <w:vAlign w:val="center"/>
            <w:hideMark/>
          </w:tcPr>
          <w:p w14:paraId="571DF923" w14:textId="77777777" w:rsidR="00646540" w:rsidRPr="00646540" w:rsidRDefault="00646540" w:rsidP="00646540">
            <w:pPr>
              <w:spacing w:before="0" w:after="0" w:line="240" w:lineRule="auto"/>
              <w:jc w:val="center"/>
              <w:rPr>
                <w:ins w:id="92184" w:author="pete jones" w:date="2022-01-11T16:57: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3EBA7EE" w14:textId="77777777" w:rsidR="00646540" w:rsidRPr="00646540" w:rsidRDefault="00646540" w:rsidP="00646540">
            <w:pPr>
              <w:spacing w:before="0" w:after="0" w:line="240" w:lineRule="auto"/>
              <w:jc w:val="left"/>
              <w:rPr>
                <w:ins w:id="92185" w:author="pete jones" w:date="2022-01-11T16:57:00Z"/>
                <w:rFonts w:ascii="Calibri" w:hAnsi="Calibri" w:cs="Calibri"/>
                <w:b/>
                <w:bCs/>
                <w:color w:val="000000"/>
                <w:sz w:val="32"/>
                <w:szCs w:val="32"/>
              </w:rPr>
            </w:pPr>
          </w:p>
        </w:tc>
        <w:tc>
          <w:tcPr>
            <w:tcW w:w="4962"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729624BB" w14:textId="77777777" w:rsidR="00646540" w:rsidRPr="00646540" w:rsidRDefault="00646540" w:rsidP="00646540">
            <w:pPr>
              <w:spacing w:before="0" w:after="0" w:line="240" w:lineRule="auto"/>
              <w:jc w:val="center"/>
              <w:rPr>
                <w:ins w:id="92186" w:author="pete jones" w:date="2022-01-11T16:57:00Z"/>
                <w:rFonts w:ascii="Calibri" w:hAnsi="Calibri" w:cs="Calibri"/>
                <w:b/>
                <w:bCs/>
                <w:i/>
                <w:iCs/>
                <w:color w:val="000000"/>
                <w:sz w:val="22"/>
                <w:szCs w:val="22"/>
              </w:rPr>
            </w:pPr>
            <w:ins w:id="92187" w:author="pete jones" w:date="2022-01-11T16:57:00Z">
              <w:r w:rsidRPr="00646540">
                <w:rPr>
                  <w:rFonts w:ascii="Calibri" w:hAnsi="Calibri" w:cs="Calibri"/>
                  <w:b/>
                  <w:bCs/>
                  <w:i/>
                  <w:iCs/>
                  <w:color w:val="000000"/>
                  <w:sz w:val="22"/>
                  <w:szCs w:val="22"/>
                </w:rPr>
                <w:t>Acceptance Criteria</w:t>
              </w:r>
            </w:ins>
          </w:p>
        </w:tc>
      </w:tr>
      <w:tr w:rsidR="00646540" w:rsidRPr="00646540" w14:paraId="0E20385C" w14:textId="77777777" w:rsidTr="00646540">
        <w:trPr>
          <w:trHeight w:val="300"/>
          <w:ins w:id="92188" w:author="pete jones" w:date="2022-01-11T16:57:00Z"/>
        </w:trPr>
        <w:tc>
          <w:tcPr>
            <w:tcW w:w="408" w:type="dxa"/>
            <w:tcBorders>
              <w:top w:val="nil"/>
              <w:left w:val="nil"/>
              <w:bottom w:val="nil"/>
              <w:right w:val="nil"/>
            </w:tcBorders>
            <w:shd w:val="clear" w:color="auto" w:fill="auto"/>
            <w:noWrap/>
            <w:vAlign w:val="center"/>
            <w:hideMark/>
          </w:tcPr>
          <w:p w14:paraId="3D5636D3" w14:textId="77777777" w:rsidR="00646540" w:rsidRPr="00646540" w:rsidRDefault="00646540" w:rsidP="00646540">
            <w:pPr>
              <w:spacing w:before="0" w:after="0" w:line="240" w:lineRule="auto"/>
              <w:jc w:val="center"/>
              <w:rPr>
                <w:ins w:id="92189" w:author="pete jones" w:date="2022-01-11T16:57: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2F820363" w14:textId="6DCF157E" w:rsidR="00646540" w:rsidRPr="00646540" w:rsidRDefault="00646540" w:rsidP="00646540">
            <w:pPr>
              <w:spacing w:before="0" w:after="0" w:line="240" w:lineRule="auto"/>
              <w:jc w:val="left"/>
              <w:rPr>
                <w:ins w:id="92190" w:author="pete jones" w:date="2022-01-11T16:57:00Z"/>
                <w:rFonts w:ascii="Calibri" w:hAnsi="Calibri" w:cs="Calibri"/>
                <w:color w:val="000000"/>
                <w:sz w:val="22"/>
                <w:szCs w:val="22"/>
              </w:rPr>
            </w:pPr>
            <w:ins w:id="92191" w:author="pete jones" w:date="2022-01-11T16:57:00Z">
              <w:r w:rsidRPr="00646540">
                <w:rPr>
                  <w:rFonts w:ascii="Calibri" w:hAnsi="Calibri" w:cs="Calibri"/>
                  <w:color w:val="000000"/>
                  <w:sz w:val="22"/>
                  <w:szCs w:val="22"/>
                </w:rPr>
                <w:t xml:space="preserve">Estimated engineering intake 2018 (at 3%) of </w:t>
              </w:r>
            </w:ins>
            <w:ins w:id="92192" w:author="pete jones" w:date="2022-03-30T12:34:00Z">
              <w:r w:rsidR="00042512">
                <w:rPr>
                  <w:rFonts w:ascii="Calibri" w:hAnsi="Calibri" w:cs="Calibri"/>
                  <w:color w:val="000000"/>
                  <w:sz w:val="22"/>
                  <w:szCs w:val="22"/>
                </w:rPr>
                <w:t xml:space="preserve">the </w:t>
              </w:r>
            </w:ins>
            <w:ins w:id="92193" w:author="pete jones" w:date="2022-01-11T16:57:00Z">
              <w:r w:rsidRPr="00646540">
                <w:rPr>
                  <w:rFonts w:ascii="Calibri" w:hAnsi="Calibri" w:cs="Calibri"/>
                  <w:color w:val="000000"/>
                  <w:sz w:val="22"/>
                  <w:szCs w:val="22"/>
                </w:rPr>
                <w:t>total institute intake population</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9C8B26D" w14:textId="77777777" w:rsidR="00646540" w:rsidRPr="00646540" w:rsidRDefault="00646540" w:rsidP="00646540">
            <w:pPr>
              <w:spacing w:before="0" w:after="0" w:line="240" w:lineRule="auto"/>
              <w:jc w:val="right"/>
              <w:rPr>
                <w:ins w:id="92194" w:author="pete jones" w:date="2022-01-11T16:57:00Z"/>
                <w:rFonts w:ascii="Calibri" w:hAnsi="Calibri" w:cs="Calibri"/>
                <w:color w:val="000000"/>
                <w:sz w:val="22"/>
                <w:szCs w:val="22"/>
              </w:rPr>
            </w:pPr>
            <w:ins w:id="92195" w:author="pete jones" w:date="2022-01-11T16:57:00Z">
              <w:r w:rsidRPr="0064654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371C1B0" w14:textId="77777777" w:rsidR="00646540" w:rsidRPr="00646540" w:rsidRDefault="00646540" w:rsidP="00646540">
            <w:pPr>
              <w:spacing w:before="0" w:after="0" w:line="240" w:lineRule="auto"/>
              <w:jc w:val="center"/>
              <w:rPr>
                <w:ins w:id="92196" w:author="pete jones" w:date="2022-01-11T16:57:00Z"/>
                <w:rFonts w:ascii="Calibri" w:hAnsi="Calibri" w:cs="Calibri"/>
                <w:color w:val="000000"/>
                <w:sz w:val="22"/>
                <w:szCs w:val="22"/>
              </w:rPr>
            </w:pPr>
            <w:ins w:id="92197" w:author="pete jones" w:date="2022-01-11T16:57:00Z">
              <w:r w:rsidRPr="00646540">
                <w:rPr>
                  <w:rFonts w:ascii="Calibri" w:hAnsi="Calibri" w:cs="Calibri"/>
                  <w:color w:val="000000"/>
                  <w:sz w:val="22"/>
                  <w:szCs w:val="22"/>
                </w:rPr>
                <w:t>BBB</w:t>
              </w:r>
            </w:ins>
          </w:p>
        </w:tc>
      </w:tr>
      <w:tr w:rsidR="00646540" w:rsidRPr="00646540" w14:paraId="611A534B" w14:textId="77777777" w:rsidTr="00646540">
        <w:trPr>
          <w:trHeight w:val="315"/>
          <w:ins w:id="92198" w:author="pete jones" w:date="2022-01-11T16:57:00Z"/>
        </w:trPr>
        <w:tc>
          <w:tcPr>
            <w:tcW w:w="408" w:type="dxa"/>
            <w:tcBorders>
              <w:top w:val="nil"/>
              <w:left w:val="nil"/>
              <w:bottom w:val="nil"/>
              <w:right w:val="nil"/>
            </w:tcBorders>
            <w:shd w:val="clear" w:color="auto" w:fill="auto"/>
            <w:noWrap/>
            <w:vAlign w:val="center"/>
            <w:hideMark/>
          </w:tcPr>
          <w:p w14:paraId="051ED67A" w14:textId="77777777" w:rsidR="00646540" w:rsidRPr="00646540" w:rsidRDefault="00646540" w:rsidP="00646540">
            <w:pPr>
              <w:spacing w:before="0" w:after="0" w:line="240" w:lineRule="auto"/>
              <w:jc w:val="center"/>
              <w:rPr>
                <w:ins w:id="92199" w:author="pete jones" w:date="2022-01-11T16:57: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0B16AA84" w14:textId="77777777" w:rsidR="00646540" w:rsidRPr="00646540" w:rsidRDefault="00646540" w:rsidP="00646540">
            <w:pPr>
              <w:spacing w:before="0" w:after="0" w:line="240" w:lineRule="auto"/>
              <w:jc w:val="left"/>
              <w:rPr>
                <w:ins w:id="92200" w:author="pete jones" w:date="2022-01-11T16:57:00Z"/>
                <w:rFonts w:ascii="Calibri" w:hAnsi="Calibri" w:cs="Calibri"/>
                <w:color w:val="000000"/>
                <w:sz w:val="22"/>
                <w:szCs w:val="22"/>
              </w:rPr>
            </w:pPr>
          </w:p>
        </w:tc>
        <w:tc>
          <w:tcPr>
            <w:tcW w:w="2561" w:type="dxa"/>
            <w:gridSpan w:val="6"/>
            <w:tcBorders>
              <w:top w:val="single" w:sz="4" w:space="0" w:color="auto"/>
              <w:left w:val="nil"/>
              <w:bottom w:val="nil"/>
              <w:right w:val="single" w:sz="8" w:space="0" w:color="000000"/>
            </w:tcBorders>
            <w:shd w:val="clear" w:color="auto" w:fill="auto"/>
            <w:noWrap/>
            <w:vAlign w:val="center"/>
            <w:hideMark/>
          </w:tcPr>
          <w:p w14:paraId="7F983329" w14:textId="77777777" w:rsidR="00646540" w:rsidRPr="00646540" w:rsidRDefault="00646540" w:rsidP="00646540">
            <w:pPr>
              <w:spacing w:before="0" w:after="0" w:line="240" w:lineRule="auto"/>
              <w:jc w:val="right"/>
              <w:rPr>
                <w:ins w:id="92201" w:author="pete jones" w:date="2022-01-11T16:57:00Z"/>
                <w:rFonts w:ascii="Calibri" w:hAnsi="Calibri" w:cs="Calibri"/>
                <w:color w:val="000000"/>
                <w:sz w:val="22"/>
                <w:szCs w:val="22"/>
              </w:rPr>
            </w:pPr>
            <w:ins w:id="92202" w:author="pete jones" w:date="2022-01-11T16:57:00Z">
              <w:r w:rsidRPr="0064654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0CEFA85B" w14:textId="77777777" w:rsidR="00646540" w:rsidRPr="00646540" w:rsidRDefault="00646540" w:rsidP="00646540">
            <w:pPr>
              <w:spacing w:before="0" w:after="0" w:line="240" w:lineRule="auto"/>
              <w:jc w:val="center"/>
              <w:rPr>
                <w:ins w:id="92203" w:author="pete jones" w:date="2022-01-11T16:57:00Z"/>
                <w:rFonts w:ascii="Calibri" w:hAnsi="Calibri" w:cs="Calibri"/>
                <w:color w:val="000000"/>
                <w:sz w:val="22"/>
                <w:szCs w:val="22"/>
              </w:rPr>
            </w:pPr>
            <w:ins w:id="92204" w:author="pete jones" w:date="2022-01-11T16:57:00Z">
              <w:r w:rsidRPr="00646540">
                <w:rPr>
                  <w:rFonts w:ascii="Calibri" w:hAnsi="Calibri" w:cs="Calibri"/>
                  <w:color w:val="000000"/>
                  <w:sz w:val="22"/>
                  <w:szCs w:val="22"/>
                </w:rPr>
                <w:t>DMM</w:t>
              </w:r>
            </w:ins>
          </w:p>
        </w:tc>
      </w:tr>
      <w:tr w:rsidR="00646540" w:rsidRPr="00646540" w14:paraId="3E64E1DF" w14:textId="77777777" w:rsidTr="00646540">
        <w:trPr>
          <w:trHeight w:val="315"/>
          <w:ins w:id="92205" w:author="pete jones" w:date="2022-01-11T16:57:00Z"/>
        </w:trPr>
        <w:tc>
          <w:tcPr>
            <w:tcW w:w="408" w:type="dxa"/>
            <w:tcBorders>
              <w:top w:val="nil"/>
              <w:left w:val="nil"/>
              <w:bottom w:val="nil"/>
              <w:right w:val="nil"/>
            </w:tcBorders>
            <w:shd w:val="clear" w:color="auto" w:fill="auto"/>
            <w:noWrap/>
            <w:vAlign w:val="center"/>
            <w:hideMark/>
          </w:tcPr>
          <w:p w14:paraId="49FA52D7" w14:textId="77777777" w:rsidR="00646540" w:rsidRPr="00646540" w:rsidRDefault="00646540" w:rsidP="00646540">
            <w:pPr>
              <w:spacing w:before="0" w:after="0" w:line="240" w:lineRule="auto"/>
              <w:jc w:val="center"/>
              <w:rPr>
                <w:ins w:id="92206" w:author="pete jones" w:date="2022-01-11T16:57: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2348DFD8" w14:textId="77777777" w:rsidR="00646540" w:rsidRPr="00646540" w:rsidRDefault="00646540" w:rsidP="00646540">
            <w:pPr>
              <w:spacing w:before="0" w:after="0" w:line="240" w:lineRule="auto"/>
              <w:jc w:val="center"/>
              <w:rPr>
                <w:ins w:id="92207" w:author="pete jones" w:date="2022-01-11T16:57:00Z"/>
                <w:rFonts w:ascii="Calibri" w:hAnsi="Calibri" w:cs="Calibri"/>
                <w:b/>
                <w:bCs/>
                <w:color w:val="000000"/>
              </w:rPr>
            </w:pPr>
            <w:ins w:id="92208" w:author="pete jones" w:date="2022-01-11T16:57:00Z">
              <w:r w:rsidRPr="00646540">
                <w:rPr>
                  <w:rFonts w:ascii="Calibri" w:hAnsi="Calibri" w:cs="Calibri"/>
                  <w:b/>
                  <w:bCs/>
                  <w:color w:val="000000"/>
                </w:rPr>
                <w:t>108</w:t>
              </w:r>
            </w:ins>
          </w:p>
        </w:tc>
        <w:tc>
          <w:tcPr>
            <w:tcW w:w="2561"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DC01DDD" w14:textId="77777777" w:rsidR="00646540" w:rsidRPr="00646540" w:rsidRDefault="00646540" w:rsidP="00646540">
            <w:pPr>
              <w:spacing w:before="0" w:after="0" w:line="240" w:lineRule="auto"/>
              <w:jc w:val="right"/>
              <w:rPr>
                <w:ins w:id="92209" w:author="pete jones" w:date="2022-01-11T16:57:00Z"/>
                <w:rFonts w:ascii="Calibri" w:hAnsi="Calibri" w:cs="Calibri"/>
                <w:color w:val="000000"/>
                <w:sz w:val="22"/>
                <w:szCs w:val="22"/>
              </w:rPr>
            </w:pPr>
            <w:ins w:id="92210" w:author="pete jones" w:date="2022-01-11T16:57:00Z">
              <w:r w:rsidRPr="0064654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0E466A33" w14:textId="77777777" w:rsidR="00646540" w:rsidRPr="00646540" w:rsidRDefault="00646540" w:rsidP="00646540">
            <w:pPr>
              <w:spacing w:before="0" w:after="0" w:line="240" w:lineRule="auto"/>
              <w:jc w:val="center"/>
              <w:rPr>
                <w:ins w:id="92211" w:author="pete jones" w:date="2022-01-11T16:57:00Z"/>
                <w:rFonts w:ascii="Calibri" w:hAnsi="Calibri" w:cs="Calibri"/>
                <w:color w:val="000000"/>
                <w:sz w:val="22"/>
                <w:szCs w:val="22"/>
              </w:rPr>
            </w:pPr>
            <w:ins w:id="92212" w:author="pete jones" w:date="2022-01-11T16:57:00Z">
              <w:r w:rsidRPr="00646540">
                <w:rPr>
                  <w:rFonts w:ascii="Calibri" w:hAnsi="Calibri" w:cs="Calibri"/>
                  <w:color w:val="000000"/>
                  <w:sz w:val="22"/>
                  <w:szCs w:val="22"/>
                </w:rPr>
                <w:t>120 - 128</w:t>
              </w:r>
            </w:ins>
          </w:p>
        </w:tc>
      </w:tr>
      <w:tr w:rsidR="00646540" w:rsidRPr="00646540" w14:paraId="5823EFF1" w14:textId="77777777" w:rsidTr="00646540">
        <w:trPr>
          <w:trHeight w:val="315"/>
          <w:ins w:id="92213" w:author="pete jones" w:date="2022-01-11T16:57:00Z"/>
        </w:trPr>
        <w:tc>
          <w:tcPr>
            <w:tcW w:w="408" w:type="dxa"/>
            <w:tcBorders>
              <w:top w:val="nil"/>
              <w:left w:val="nil"/>
              <w:bottom w:val="nil"/>
              <w:right w:val="nil"/>
            </w:tcBorders>
            <w:shd w:val="clear" w:color="auto" w:fill="auto"/>
            <w:noWrap/>
            <w:vAlign w:val="center"/>
            <w:hideMark/>
          </w:tcPr>
          <w:p w14:paraId="3F39FC75" w14:textId="77777777" w:rsidR="00646540" w:rsidRPr="00646540" w:rsidRDefault="00646540" w:rsidP="00646540">
            <w:pPr>
              <w:spacing w:before="0" w:after="0" w:line="240" w:lineRule="auto"/>
              <w:jc w:val="center"/>
              <w:rPr>
                <w:ins w:id="92214" w:author="pete jones" w:date="2022-01-11T16:57: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2E96E32E" w14:textId="62B589C3" w:rsidR="00646540" w:rsidRPr="00646540" w:rsidRDefault="00646540" w:rsidP="00646540">
            <w:pPr>
              <w:spacing w:before="0" w:after="0" w:line="240" w:lineRule="auto"/>
              <w:jc w:val="left"/>
              <w:rPr>
                <w:ins w:id="92215" w:author="pete jones" w:date="2022-01-11T16:57:00Z"/>
                <w:rFonts w:ascii="Calibri" w:hAnsi="Calibri" w:cs="Calibri"/>
                <w:color w:val="000000"/>
                <w:sz w:val="22"/>
                <w:szCs w:val="22"/>
              </w:rPr>
            </w:pPr>
            <w:ins w:id="92216" w:author="pete jones" w:date="2022-01-11T16:57:00Z">
              <w:r w:rsidRPr="00646540">
                <w:rPr>
                  <w:rFonts w:ascii="Calibri" w:hAnsi="Calibri" w:cs="Calibri"/>
                  <w:noProof/>
                  <w:color w:val="000000"/>
                  <w:sz w:val="22"/>
                  <w:szCs w:val="22"/>
                </w:rPr>
                <w:drawing>
                  <wp:anchor distT="0" distB="0" distL="114300" distR="114300" simplePos="0" relativeHeight="251734016" behindDoc="0" locked="0" layoutInCell="1" allowOverlap="1" wp14:anchorId="18F1EC51" wp14:editId="25A62E06">
                    <wp:simplePos x="0" y="0"/>
                    <wp:positionH relativeFrom="column">
                      <wp:posOffset>0</wp:posOffset>
                    </wp:positionH>
                    <wp:positionV relativeFrom="paragraph">
                      <wp:posOffset>171450</wp:posOffset>
                    </wp:positionV>
                    <wp:extent cx="2524125" cy="923925"/>
                    <wp:effectExtent l="0" t="0" r="9525" b="9525"/>
                    <wp:wrapNone/>
                    <wp:docPr id="345253047" name="Chart 345253047">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0"/>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646540" w:rsidRPr="00646540" w14:paraId="34F90643" w14:textId="77777777">
              <w:trPr>
                <w:trHeight w:val="315"/>
                <w:tblCellSpacing w:w="0" w:type="dxa"/>
                <w:ins w:id="92217" w:author="pete jones" w:date="2022-01-11T16:57: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D962AE8" w14:textId="77777777" w:rsidR="00646540" w:rsidRPr="00646540" w:rsidRDefault="00646540" w:rsidP="00646540">
                  <w:pPr>
                    <w:spacing w:before="0" w:after="0" w:line="240" w:lineRule="auto"/>
                    <w:jc w:val="left"/>
                    <w:rPr>
                      <w:ins w:id="92218" w:author="pete jones" w:date="2022-01-11T16:57:00Z"/>
                      <w:rFonts w:ascii="Calibri" w:hAnsi="Calibri" w:cs="Calibri"/>
                      <w:b/>
                      <w:bCs/>
                      <w:i/>
                      <w:iCs/>
                      <w:color w:val="000000"/>
                      <w:sz w:val="22"/>
                      <w:szCs w:val="22"/>
                    </w:rPr>
                  </w:pPr>
                  <w:ins w:id="92219" w:author="pete jones" w:date="2022-01-11T16:57:00Z">
                    <w:r w:rsidRPr="00646540">
                      <w:rPr>
                        <w:rFonts w:ascii="Calibri" w:hAnsi="Calibri" w:cs="Calibri"/>
                        <w:b/>
                        <w:bCs/>
                        <w:i/>
                        <w:iCs/>
                        <w:color w:val="000000"/>
                        <w:sz w:val="22"/>
                        <w:szCs w:val="22"/>
                      </w:rPr>
                      <w:t>Type of module category</w:t>
                    </w:r>
                  </w:ins>
                </w:p>
              </w:tc>
            </w:tr>
          </w:tbl>
          <w:p w14:paraId="5071F51B" w14:textId="77777777" w:rsidR="00646540" w:rsidRPr="00646540" w:rsidRDefault="00646540" w:rsidP="00646540">
            <w:pPr>
              <w:spacing w:before="0" w:after="0" w:line="240" w:lineRule="auto"/>
              <w:jc w:val="left"/>
              <w:rPr>
                <w:ins w:id="92220" w:author="pete jones" w:date="2022-01-11T16:57:00Z"/>
                <w:rFonts w:ascii="Calibri" w:hAnsi="Calibri" w:cs="Calibri"/>
                <w:color w:val="000000"/>
                <w:sz w:val="22"/>
                <w:szCs w:val="22"/>
              </w:rPr>
            </w:pPr>
          </w:p>
        </w:tc>
        <w:tc>
          <w:tcPr>
            <w:tcW w:w="419" w:type="dxa"/>
            <w:tcBorders>
              <w:top w:val="nil"/>
              <w:left w:val="nil"/>
              <w:bottom w:val="nil"/>
              <w:right w:val="single" w:sz="8" w:space="0" w:color="auto"/>
            </w:tcBorders>
            <w:shd w:val="clear" w:color="auto" w:fill="auto"/>
            <w:noWrap/>
            <w:vAlign w:val="center"/>
            <w:hideMark/>
          </w:tcPr>
          <w:p w14:paraId="3ED4F290" w14:textId="77777777" w:rsidR="00646540" w:rsidRPr="00646540" w:rsidRDefault="00646540" w:rsidP="00646540">
            <w:pPr>
              <w:spacing w:before="0" w:after="0" w:line="240" w:lineRule="auto"/>
              <w:jc w:val="right"/>
              <w:rPr>
                <w:ins w:id="92221" w:author="pete jones" w:date="2022-01-11T16:57:00Z"/>
                <w:rFonts w:ascii="Calibri" w:hAnsi="Calibri" w:cs="Calibri"/>
                <w:color w:val="000000"/>
                <w:sz w:val="22"/>
                <w:szCs w:val="22"/>
              </w:rPr>
            </w:pPr>
            <w:ins w:id="92222" w:author="pete jones" w:date="2022-01-11T16:57:00Z">
              <w:r w:rsidRPr="00646540">
                <w:rPr>
                  <w:rFonts w:ascii="Calibri" w:hAnsi="Calibri" w:cs="Calibri"/>
                  <w:color w:val="000000"/>
                  <w:sz w:val="22"/>
                  <w:szCs w:val="22"/>
                </w:rPr>
                <w:t> </w:t>
              </w:r>
            </w:ins>
          </w:p>
        </w:tc>
        <w:tc>
          <w:tcPr>
            <w:tcW w:w="412" w:type="dxa"/>
            <w:tcBorders>
              <w:top w:val="nil"/>
              <w:left w:val="nil"/>
              <w:bottom w:val="nil"/>
              <w:right w:val="nil"/>
            </w:tcBorders>
            <w:shd w:val="clear" w:color="auto" w:fill="auto"/>
            <w:noWrap/>
            <w:vAlign w:val="center"/>
            <w:hideMark/>
          </w:tcPr>
          <w:p w14:paraId="0A6A4B6B" w14:textId="77777777" w:rsidR="00646540" w:rsidRPr="00646540" w:rsidRDefault="00646540" w:rsidP="00646540">
            <w:pPr>
              <w:spacing w:before="0" w:after="0" w:line="240" w:lineRule="auto"/>
              <w:jc w:val="right"/>
              <w:rPr>
                <w:ins w:id="92223" w:author="pete jones" w:date="2022-01-11T16:57: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2ADBF7D4" w14:textId="77777777" w:rsidR="00646540" w:rsidRPr="00646540" w:rsidRDefault="00646540" w:rsidP="00646540">
            <w:pPr>
              <w:spacing w:before="0" w:after="0" w:line="240" w:lineRule="auto"/>
              <w:jc w:val="left"/>
              <w:rPr>
                <w:ins w:id="92224" w:author="pete jones" w:date="2022-01-11T16:57:00Z"/>
                <w:rFonts w:ascii="Times New Roman" w:hAnsi="Times New Roman" w:cs="Times New Roman"/>
                <w:sz w:val="20"/>
                <w:szCs w:val="20"/>
              </w:rPr>
            </w:pPr>
          </w:p>
        </w:tc>
        <w:tc>
          <w:tcPr>
            <w:tcW w:w="487" w:type="dxa"/>
            <w:tcBorders>
              <w:top w:val="nil"/>
              <w:left w:val="nil"/>
              <w:bottom w:val="nil"/>
              <w:right w:val="nil"/>
            </w:tcBorders>
            <w:shd w:val="clear" w:color="auto" w:fill="auto"/>
            <w:noWrap/>
            <w:vAlign w:val="center"/>
            <w:hideMark/>
          </w:tcPr>
          <w:p w14:paraId="53BF3D15" w14:textId="77777777" w:rsidR="00646540" w:rsidRPr="00646540" w:rsidRDefault="00646540" w:rsidP="00646540">
            <w:pPr>
              <w:spacing w:before="0" w:after="0" w:line="240" w:lineRule="auto"/>
              <w:jc w:val="left"/>
              <w:rPr>
                <w:ins w:id="92225" w:author="pete jones" w:date="2022-01-11T16:5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6A9729E4" w14:textId="77777777" w:rsidR="00646540" w:rsidRPr="00646540" w:rsidRDefault="00646540" w:rsidP="00646540">
            <w:pPr>
              <w:spacing w:before="0" w:after="0" w:line="240" w:lineRule="auto"/>
              <w:jc w:val="left"/>
              <w:rPr>
                <w:ins w:id="92226" w:author="pete jones" w:date="2022-01-11T16:5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442EF2CF" w14:textId="77777777" w:rsidR="00646540" w:rsidRPr="00646540" w:rsidRDefault="00646540" w:rsidP="00646540">
            <w:pPr>
              <w:spacing w:before="0" w:after="0" w:line="240" w:lineRule="auto"/>
              <w:jc w:val="left"/>
              <w:rPr>
                <w:ins w:id="92227"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825C704" w14:textId="77777777" w:rsidR="00646540" w:rsidRPr="00646540" w:rsidRDefault="00646540" w:rsidP="00646540">
            <w:pPr>
              <w:spacing w:before="0" w:after="0" w:line="240" w:lineRule="auto"/>
              <w:jc w:val="left"/>
              <w:rPr>
                <w:ins w:id="92228"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C50B9CC" w14:textId="77777777" w:rsidR="00646540" w:rsidRPr="00646540" w:rsidRDefault="00646540" w:rsidP="00646540">
            <w:pPr>
              <w:spacing w:before="0" w:after="0" w:line="240" w:lineRule="auto"/>
              <w:jc w:val="center"/>
              <w:rPr>
                <w:ins w:id="92229"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FF49CAD" w14:textId="77777777" w:rsidR="00646540" w:rsidRPr="00646540" w:rsidRDefault="00646540" w:rsidP="00646540">
            <w:pPr>
              <w:spacing w:before="0" w:after="0" w:line="240" w:lineRule="auto"/>
              <w:jc w:val="center"/>
              <w:rPr>
                <w:ins w:id="92230"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62B8352" w14:textId="77777777" w:rsidR="00646540" w:rsidRPr="00646540" w:rsidRDefault="00646540" w:rsidP="00646540">
            <w:pPr>
              <w:spacing w:before="0" w:after="0" w:line="240" w:lineRule="auto"/>
              <w:jc w:val="center"/>
              <w:rPr>
                <w:ins w:id="92231"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E59BEFA" w14:textId="77777777" w:rsidR="00646540" w:rsidRPr="00646540" w:rsidRDefault="00646540" w:rsidP="00646540">
            <w:pPr>
              <w:spacing w:before="0" w:after="0" w:line="240" w:lineRule="auto"/>
              <w:jc w:val="center"/>
              <w:rPr>
                <w:ins w:id="92232" w:author="pete jones" w:date="2022-01-11T16:5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44003CA9" w14:textId="77777777" w:rsidR="00646540" w:rsidRPr="00646540" w:rsidRDefault="00646540" w:rsidP="00646540">
            <w:pPr>
              <w:spacing w:before="0" w:after="0" w:line="240" w:lineRule="auto"/>
              <w:jc w:val="center"/>
              <w:rPr>
                <w:ins w:id="92233" w:author="pete jones" w:date="2022-01-11T16:57:00Z"/>
                <w:rFonts w:ascii="Times New Roman" w:hAnsi="Times New Roman" w:cs="Times New Roman"/>
                <w:sz w:val="20"/>
                <w:szCs w:val="20"/>
              </w:rPr>
            </w:pPr>
          </w:p>
        </w:tc>
      </w:tr>
      <w:tr w:rsidR="00646540" w:rsidRPr="00646540" w14:paraId="0CB980ED" w14:textId="77777777" w:rsidTr="00646540">
        <w:trPr>
          <w:trHeight w:val="315"/>
          <w:ins w:id="92234" w:author="pete jones" w:date="2022-01-11T16:57:00Z"/>
        </w:trPr>
        <w:tc>
          <w:tcPr>
            <w:tcW w:w="408" w:type="dxa"/>
            <w:tcBorders>
              <w:top w:val="nil"/>
              <w:left w:val="nil"/>
              <w:bottom w:val="nil"/>
              <w:right w:val="nil"/>
            </w:tcBorders>
            <w:shd w:val="clear" w:color="auto" w:fill="auto"/>
            <w:noWrap/>
            <w:vAlign w:val="center"/>
            <w:hideMark/>
          </w:tcPr>
          <w:p w14:paraId="75B8D481" w14:textId="77777777" w:rsidR="00646540" w:rsidRPr="00646540" w:rsidRDefault="00646540" w:rsidP="00646540">
            <w:pPr>
              <w:spacing w:before="0" w:after="0" w:line="240" w:lineRule="auto"/>
              <w:jc w:val="center"/>
              <w:rPr>
                <w:ins w:id="92235" w:author="pete jones" w:date="2022-01-11T16:5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4EBD3E8A" w14:textId="77777777" w:rsidR="00646540" w:rsidRPr="00646540" w:rsidRDefault="00646540" w:rsidP="00646540">
            <w:pPr>
              <w:spacing w:before="0" w:after="0" w:line="240" w:lineRule="auto"/>
              <w:jc w:val="right"/>
              <w:rPr>
                <w:ins w:id="92236" w:author="pete jones" w:date="2022-01-11T16:57:00Z"/>
                <w:rFonts w:ascii="Calibri" w:hAnsi="Calibri" w:cs="Calibri"/>
                <w:sz w:val="22"/>
                <w:szCs w:val="22"/>
              </w:rPr>
            </w:pPr>
            <w:ins w:id="92237" w:author="pete jones" w:date="2022-01-11T16:57:00Z">
              <w:r w:rsidRPr="00646540">
                <w:rPr>
                  <w:rFonts w:ascii="Calibri" w:hAnsi="Calibri" w:cs="Calibri"/>
                  <w:sz w:val="22"/>
                  <w:szCs w:val="22"/>
                </w:rPr>
                <w:t>Maths</w:t>
              </w:r>
            </w:ins>
          </w:p>
        </w:tc>
        <w:tc>
          <w:tcPr>
            <w:tcW w:w="419" w:type="dxa"/>
            <w:tcBorders>
              <w:top w:val="single" w:sz="8" w:space="0" w:color="auto"/>
              <w:left w:val="nil"/>
              <w:bottom w:val="single" w:sz="4" w:space="0" w:color="auto"/>
              <w:right w:val="single" w:sz="8" w:space="0" w:color="auto"/>
            </w:tcBorders>
            <w:shd w:val="clear" w:color="auto" w:fill="auto"/>
            <w:noWrap/>
            <w:vAlign w:val="center"/>
            <w:hideMark/>
          </w:tcPr>
          <w:p w14:paraId="4D1520B4" w14:textId="77777777" w:rsidR="00646540" w:rsidRPr="00646540" w:rsidRDefault="00646540" w:rsidP="00646540">
            <w:pPr>
              <w:spacing w:before="0" w:after="0" w:line="240" w:lineRule="auto"/>
              <w:jc w:val="center"/>
              <w:rPr>
                <w:ins w:id="92238" w:author="pete jones" w:date="2022-01-11T16:57:00Z"/>
                <w:rFonts w:ascii="Calibri" w:hAnsi="Calibri" w:cs="Calibri"/>
                <w:color w:val="000000"/>
                <w:sz w:val="22"/>
                <w:szCs w:val="22"/>
              </w:rPr>
            </w:pPr>
            <w:ins w:id="92239" w:author="pete jones" w:date="2022-01-11T16:57:00Z">
              <w:r w:rsidRPr="00646540">
                <w:rPr>
                  <w:rFonts w:ascii="Calibri" w:hAnsi="Calibri" w:cs="Calibri"/>
                  <w:color w:val="000000"/>
                  <w:sz w:val="22"/>
                  <w:szCs w:val="22"/>
                </w:rPr>
                <w:t>2</w:t>
              </w:r>
            </w:ins>
          </w:p>
        </w:tc>
        <w:tc>
          <w:tcPr>
            <w:tcW w:w="412" w:type="dxa"/>
            <w:tcBorders>
              <w:top w:val="nil"/>
              <w:left w:val="nil"/>
              <w:bottom w:val="nil"/>
              <w:right w:val="nil"/>
            </w:tcBorders>
            <w:shd w:val="clear" w:color="auto" w:fill="auto"/>
            <w:noWrap/>
            <w:vAlign w:val="center"/>
            <w:hideMark/>
          </w:tcPr>
          <w:p w14:paraId="3E947ACC" w14:textId="77777777" w:rsidR="00646540" w:rsidRPr="00646540" w:rsidRDefault="00646540" w:rsidP="00646540">
            <w:pPr>
              <w:spacing w:before="0" w:after="0" w:line="240" w:lineRule="auto"/>
              <w:jc w:val="center"/>
              <w:rPr>
                <w:ins w:id="92240" w:author="pete jones" w:date="2022-01-11T16:57: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6137C30B" w14:textId="77777777" w:rsidR="00646540" w:rsidRPr="00646540" w:rsidRDefault="00646540" w:rsidP="00646540">
            <w:pPr>
              <w:spacing w:before="0" w:after="0" w:line="240" w:lineRule="auto"/>
              <w:jc w:val="left"/>
              <w:rPr>
                <w:ins w:id="92241" w:author="pete jones" w:date="2022-01-11T16:57:00Z"/>
                <w:rFonts w:ascii="Times New Roman" w:hAnsi="Times New Roman" w:cs="Times New Roman"/>
                <w:sz w:val="20"/>
                <w:szCs w:val="20"/>
              </w:rPr>
            </w:pPr>
          </w:p>
        </w:tc>
        <w:tc>
          <w:tcPr>
            <w:tcW w:w="487" w:type="dxa"/>
            <w:tcBorders>
              <w:top w:val="nil"/>
              <w:left w:val="nil"/>
              <w:bottom w:val="nil"/>
              <w:right w:val="nil"/>
            </w:tcBorders>
            <w:shd w:val="clear" w:color="auto" w:fill="auto"/>
            <w:noWrap/>
            <w:vAlign w:val="center"/>
            <w:hideMark/>
          </w:tcPr>
          <w:p w14:paraId="33425C28" w14:textId="77777777" w:rsidR="00646540" w:rsidRPr="00646540" w:rsidRDefault="00646540" w:rsidP="00646540">
            <w:pPr>
              <w:spacing w:before="0" w:after="0" w:line="240" w:lineRule="auto"/>
              <w:jc w:val="left"/>
              <w:rPr>
                <w:ins w:id="92242" w:author="pete jones" w:date="2022-01-11T16:5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13D6383C" w14:textId="77777777" w:rsidR="00646540" w:rsidRPr="00646540" w:rsidRDefault="00646540" w:rsidP="00646540">
            <w:pPr>
              <w:spacing w:before="0" w:after="0" w:line="240" w:lineRule="auto"/>
              <w:jc w:val="left"/>
              <w:rPr>
                <w:ins w:id="92243" w:author="pete jones" w:date="2022-01-11T16:57: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1C381723" w14:textId="77777777" w:rsidR="00646540" w:rsidRPr="00646540" w:rsidRDefault="00646540" w:rsidP="00646540">
            <w:pPr>
              <w:spacing w:before="0" w:after="0" w:line="240" w:lineRule="auto"/>
              <w:jc w:val="left"/>
              <w:rPr>
                <w:ins w:id="92244"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2EDC5C2D" w14:textId="77777777" w:rsidR="00646540" w:rsidRPr="00646540" w:rsidRDefault="00646540" w:rsidP="00646540">
            <w:pPr>
              <w:spacing w:before="0" w:after="0" w:line="240" w:lineRule="auto"/>
              <w:jc w:val="left"/>
              <w:rPr>
                <w:ins w:id="92245"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56C9089B" w14:textId="77777777" w:rsidR="00646540" w:rsidRPr="00646540" w:rsidRDefault="00646540" w:rsidP="00646540">
            <w:pPr>
              <w:spacing w:before="0" w:after="0" w:line="240" w:lineRule="auto"/>
              <w:jc w:val="left"/>
              <w:rPr>
                <w:ins w:id="92246"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95C0F7A" w14:textId="77777777" w:rsidR="00646540" w:rsidRPr="00646540" w:rsidRDefault="00646540" w:rsidP="00646540">
            <w:pPr>
              <w:spacing w:before="0" w:after="0" w:line="240" w:lineRule="auto"/>
              <w:jc w:val="left"/>
              <w:rPr>
                <w:ins w:id="92247"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BCAAE1C" w14:textId="77777777" w:rsidR="00646540" w:rsidRPr="00646540" w:rsidRDefault="00646540" w:rsidP="00646540">
            <w:pPr>
              <w:spacing w:before="0" w:after="0" w:line="240" w:lineRule="auto"/>
              <w:jc w:val="center"/>
              <w:rPr>
                <w:ins w:id="92248" w:author="pete jones" w:date="2022-01-11T16:57: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9864C81" w14:textId="77777777" w:rsidR="00646540" w:rsidRPr="00646540" w:rsidRDefault="00646540" w:rsidP="00646540">
            <w:pPr>
              <w:spacing w:before="0" w:after="0" w:line="240" w:lineRule="auto"/>
              <w:jc w:val="center"/>
              <w:rPr>
                <w:ins w:id="92249" w:author="pete jones" w:date="2022-01-11T16:57: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0031ACA9" w14:textId="77777777" w:rsidR="00646540" w:rsidRPr="00646540" w:rsidRDefault="00646540" w:rsidP="00646540">
            <w:pPr>
              <w:spacing w:before="0" w:after="0" w:line="240" w:lineRule="auto"/>
              <w:jc w:val="center"/>
              <w:rPr>
                <w:ins w:id="92250" w:author="pete jones" w:date="2022-01-11T16:57:00Z"/>
                <w:rFonts w:ascii="Times New Roman" w:hAnsi="Times New Roman" w:cs="Times New Roman"/>
                <w:sz w:val="20"/>
                <w:szCs w:val="20"/>
              </w:rPr>
            </w:pPr>
          </w:p>
        </w:tc>
      </w:tr>
      <w:tr w:rsidR="00646540" w:rsidRPr="00646540" w14:paraId="0FE16069" w14:textId="77777777" w:rsidTr="00646540">
        <w:trPr>
          <w:trHeight w:val="300"/>
          <w:ins w:id="92251" w:author="pete jones" w:date="2022-01-11T16:57:00Z"/>
        </w:trPr>
        <w:tc>
          <w:tcPr>
            <w:tcW w:w="408" w:type="dxa"/>
            <w:tcBorders>
              <w:top w:val="nil"/>
              <w:left w:val="nil"/>
              <w:bottom w:val="nil"/>
              <w:right w:val="nil"/>
            </w:tcBorders>
            <w:shd w:val="clear" w:color="auto" w:fill="auto"/>
            <w:noWrap/>
            <w:vAlign w:val="center"/>
            <w:hideMark/>
          </w:tcPr>
          <w:p w14:paraId="4393BA0C" w14:textId="77777777" w:rsidR="00646540" w:rsidRPr="00646540" w:rsidRDefault="00646540" w:rsidP="00646540">
            <w:pPr>
              <w:spacing w:before="0" w:after="0" w:line="240" w:lineRule="auto"/>
              <w:jc w:val="center"/>
              <w:rPr>
                <w:ins w:id="92252" w:author="pete jones" w:date="2022-01-11T16:57: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5553E30" w14:textId="77777777" w:rsidR="00646540" w:rsidRPr="00646540" w:rsidRDefault="00646540" w:rsidP="00646540">
            <w:pPr>
              <w:spacing w:before="0" w:after="0" w:line="240" w:lineRule="auto"/>
              <w:jc w:val="right"/>
              <w:rPr>
                <w:ins w:id="92253" w:author="pete jones" w:date="2022-01-11T16:57:00Z"/>
                <w:rFonts w:ascii="Calibri" w:hAnsi="Calibri" w:cs="Calibri"/>
                <w:sz w:val="22"/>
                <w:szCs w:val="22"/>
              </w:rPr>
            </w:pPr>
            <w:ins w:id="92254" w:author="pete jones" w:date="2022-01-11T16:57:00Z">
              <w:r w:rsidRPr="00646540">
                <w:rPr>
                  <w:rFonts w:ascii="Calibri" w:hAnsi="Calibri" w:cs="Calibri"/>
                  <w:sz w:val="22"/>
                  <w:szCs w:val="22"/>
                </w:rPr>
                <w:t>Science</w:t>
              </w:r>
            </w:ins>
          </w:p>
        </w:tc>
        <w:tc>
          <w:tcPr>
            <w:tcW w:w="419" w:type="dxa"/>
            <w:tcBorders>
              <w:top w:val="nil"/>
              <w:left w:val="nil"/>
              <w:bottom w:val="single" w:sz="4" w:space="0" w:color="auto"/>
              <w:right w:val="single" w:sz="8" w:space="0" w:color="auto"/>
            </w:tcBorders>
            <w:shd w:val="clear" w:color="auto" w:fill="auto"/>
            <w:noWrap/>
            <w:vAlign w:val="center"/>
            <w:hideMark/>
          </w:tcPr>
          <w:p w14:paraId="023F67D8" w14:textId="77777777" w:rsidR="00646540" w:rsidRPr="00646540" w:rsidRDefault="00646540" w:rsidP="00646540">
            <w:pPr>
              <w:spacing w:before="0" w:after="0" w:line="240" w:lineRule="auto"/>
              <w:jc w:val="center"/>
              <w:rPr>
                <w:ins w:id="92255" w:author="pete jones" w:date="2022-01-11T16:57:00Z"/>
                <w:rFonts w:ascii="Calibri" w:hAnsi="Calibri" w:cs="Calibri"/>
                <w:color w:val="000000"/>
                <w:sz w:val="22"/>
                <w:szCs w:val="22"/>
              </w:rPr>
            </w:pPr>
            <w:ins w:id="92256" w:author="pete jones" w:date="2022-01-11T16:57:00Z">
              <w:r w:rsidRPr="00646540">
                <w:rPr>
                  <w:rFonts w:ascii="Calibri" w:hAnsi="Calibri" w:cs="Calibri"/>
                  <w:color w:val="000000"/>
                  <w:sz w:val="22"/>
                  <w:szCs w:val="22"/>
                </w:rPr>
                <w:t>8</w:t>
              </w:r>
            </w:ins>
          </w:p>
        </w:tc>
        <w:tc>
          <w:tcPr>
            <w:tcW w:w="412" w:type="dxa"/>
            <w:tcBorders>
              <w:top w:val="nil"/>
              <w:left w:val="nil"/>
              <w:bottom w:val="nil"/>
              <w:right w:val="nil"/>
            </w:tcBorders>
            <w:shd w:val="clear" w:color="auto" w:fill="auto"/>
            <w:noWrap/>
            <w:vAlign w:val="center"/>
            <w:hideMark/>
          </w:tcPr>
          <w:p w14:paraId="557F89FB" w14:textId="77777777" w:rsidR="00646540" w:rsidRPr="00646540" w:rsidRDefault="00646540" w:rsidP="00646540">
            <w:pPr>
              <w:spacing w:before="0" w:after="0" w:line="240" w:lineRule="auto"/>
              <w:jc w:val="center"/>
              <w:rPr>
                <w:ins w:id="92257" w:author="pete jones" w:date="2022-01-11T16:57:00Z"/>
                <w:rFonts w:ascii="Calibri" w:hAnsi="Calibri" w:cs="Calibri"/>
                <w:color w:val="000000"/>
                <w:sz w:val="22"/>
                <w:szCs w:val="22"/>
              </w:rPr>
            </w:pPr>
          </w:p>
        </w:tc>
        <w:tc>
          <w:tcPr>
            <w:tcW w:w="419"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18DD4B17" w14:textId="77777777" w:rsidR="00646540" w:rsidRPr="00646540" w:rsidRDefault="00646540" w:rsidP="00646540">
            <w:pPr>
              <w:spacing w:before="0" w:after="0" w:line="240" w:lineRule="auto"/>
              <w:jc w:val="center"/>
              <w:rPr>
                <w:ins w:id="92258" w:author="pete jones" w:date="2022-01-11T16:57:00Z"/>
                <w:rFonts w:ascii="Calibri" w:hAnsi="Calibri" w:cs="Calibri"/>
                <w:color w:val="000000"/>
                <w:sz w:val="22"/>
                <w:szCs w:val="22"/>
              </w:rPr>
            </w:pPr>
            <w:ins w:id="92259" w:author="pete jones" w:date="2022-01-11T16:57:00Z">
              <w:r w:rsidRPr="00646540">
                <w:rPr>
                  <w:rFonts w:ascii="Calibri" w:hAnsi="Calibri" w:cs="Calibri"/>
                  <w:color w:val="000000"/>
                  <w:sz w:val="22"/>
                  <w:szCs w:val="22"/>
                </w:rPr>
                <w:t>41%</w:t>
              </w:r>
            </w:ins>
          </w:p>
        </w:tc>
        <w:tc>
          <w:tcPr>
            <w:tcW w:w="487"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C9660DB" w14:textId="77777777" w:rsidR="00646540" w:rsidRPr="00646540" w:rsidRDefault="00646540" w:rsidP="00646540">
            <w:pPr>
              <w:spacing w:before="0" w:after="0" w:line="240" w:lineRule="auto"/>
              <w:jc w:val="center"/>
              <w:rPr>
                <w:ins w:id="92260" w:author="pete jones" w:date="2022-01-11T16:57:00Z"/>
                <w:rFonts w:ascii="Calibri" w:hAnsi="Calibri" w:cs="Calibri"/>
                <w:color w:val="000000"/>
                <w:sz w:val="22"/>
                <w:szCs w:val="22"/>
              </w:rPr>
            </w:pPr>
            <w:ins w:id="92261" w:author="pete jones" w:date="2022-01-11T16:57:00Z">
              <w:r w:rsidRPr="00646540">
                <w:rPr>
                  <w:rFonts w:ascii="Calibri" w:hAnsi="Calibri" w:cs="Calibri"/>
                  <w:color w:val="000000"/>
                  <w:sz w:val="22"/>
                  <w:szCs w:val="22"/>
                </w:rPr>
                <w:t>59%</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00EB7E8" w14:textId="77777777" w:rsidR="00646540" w:rsidRPr="00646540" w:rsidRDefault="00646540" w:rsidP="00646540">
            <w:pPr>
              <w:spacing w:before="0" w:after="0" w:line="240" w:lineRule="auto"/>
              <w:jc w:val="center"/>
              <w:rPr>
                <w:ins w:id="92262" w:author="pete jones" w:date="2022-01-11T16:57:00Z"/>
                <w:rFonts w:ascii="Calibri" w:hAnsi="Calibri" w:cs="Calibri"/>
                <w:color w:val="000000"/>
                <w:sz w:val="22"/>
                <w:szCs w:val="22"/>
              </w:rPr>
            </w:pPr>
            <w:ins w:id="92263" w:author="pete jones" w:date="2022-01-11T16:57:00Z">
              <w:r w:rsidRPr="00646540">
                <w:rPr>
                  <w:rFonts w:ascii="Calibri" w:hAnsi="Calibri" w:cs="Calibri"/>
                  <w:color w:val="000000"/>
                  <w:sz w:val="22"/>
                  <w:szCs w:val="22"/>
                </w:rPr>
                <w:t> </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FB20CFB" w14:textId="77777777" w:rsidR="00646540" w:rsidRPr="00646540" w:rsidRDefault="00646540" w:rsidP="00646540">
            <w:pPr>
              <w:spacing w:before="0" w:after="0" w:line="240" w:lineRule="auto"/>
              <w:jc w:val="center"/>
              <w:rPr>
                <w:ins w:id="92264" w:author="pete jones" w:date="2022-01-11T16:57:00Z"/>
                <w:rFonts w:ascii="Calibri" w:hAnsi="Calibri" w:cs="Calibri"/>
                <w:color w:val="000000"/>
                <w:sz w:val="22"/>
                <w:szCs w:val="22"/>
              </w:rPr>
            </w:pPr>
            <w:ins w:id="92265" w:author="pete jones" w:date="2022-01-11T16:57: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CA8E0E3" w14:textId="77777777" w:rsidR="00646540" w:rsidRPr="00646540" w:rsidRDefault="00646540" w:rsidP="00646540">
            <w:pPr>
              <w:spacing w:before="0" w:after="0" w:line="240" w:lineRule="auto"/>
              <w:jc w:val="center"/>
              <w:rPr>
                <w:ins w:id="92266" w:author="pete jones" w:date="2022-01-11T16:57:00Z"/>
                <w:rFonts w:ascii="Calibri" w:hAnsi="Calibri" w:cs="Calibri"/>
                <w:color w:val="000000"/>
                <w:sz w:val="22"/>
                <w:szCs w:val="22"/>
              </w:rPr>
            </w:pPr>
            <w:ins w:id="92267" w:author="pete jones" w:date="2022-01-11T16:57: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5C826ED" w14:textId="77777777" w:rsidR="00646540" w:rsidRPr="00646540" w:rsidRDefault="00646540" w:rsidP="00646540">
            <w:pPr>
              <w:spacing w:before="0" w:after="0" w:line="240" w:lineRule="auto"/>
              <w:jc w:val="center"/>
              <w:rPr>
                <w:ins w:id="92268" w:author="pete jones" w:date="2022-01-11T16:57:00Z"/>
                <w:rFonts w:ascii="Calibri" w:hAnsi="Calibri" w:cs="Calibri"/>
                <w:color w:val="000000"/>
                <w:sz w:val="22"/>
                <w:szCs w:val="22"/>
              </w:rPr>
            </w:pPr>
            <w:ins w:id="92269" w:author="pete jones" w:date="2022-01-11T16:57: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A8A305B" w14:textId="77777777" w:rsidR="00646540" w:rsidRPr="00646540" w:rsidRDefault="00646540" w:rsidP="00646540">
            <w:pPr>
              <w:spacing w:before="0" w:after="0" w:line="240" w:lineRule="auto"/>
              <w:jc w:val="center"/>
              <w:rPr>
                <w:ins w:id="92270" w:author="pete jones" w:date="2022-01-11T16:57:00Z"/>
                <w:rFonts w:ascii="Calibri" w:hAnsi="Calibri" w:cs="Calibri"/>
                <w:color w:val="000000"/>
                <w:sz w:val="22"/>
                <w:szCs w:val="22"/>
              </w:rPr>
            </w:pPr>
            <w:ins w:id="92271" w:author="pete jones" w:date="2022-01-11T16:57: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26E003B" w14:textId="77777777" w:rsidR="00646540" w:rsidRPr="00646540" w:rsidRDefault="00646540" w:rsidP="00646540">
            <w:pPr>
              <w:spacing w:before="0" w:after="0" w:line="240" w:lineRule="auto"/>
              <w:jc w:val="center"/>
              <w:rPr>
                <w:ins w:id="92272" w:author="pete jones" w:date="2022-01-11T16:57:00Z"/>
                <w:rFonts w:ascii="Calibri" w:hAnsi="Calibri" w:cs="Calibri"/>
                <w:color w:val="000000"/>
                <w:sz w:val="22"/>
                <w:szCs w:val="22"/>
              </w:rPr>
            </w:pPr>
            <w:ins w:id="92273" w:author="pete jones" w:date="2022-01-11T16:57: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10BA3DC" w14:textId="77777777" w:rsidR="00646540" w:rsidRPr="00646540" w:rsidRDefault="00646540" w:rsidP="00646540">
            <w:pPr>
              <w:spacing w:before="0" w:after="0" w:line="240" w:lineRule="auto"/>
              <w:jc w:val="center"/>
              <w:rPr>
                <w:ins w:id="92274" w:author="pete jones" w:date="2022-01-11T16:57:00Z"/>
                <w:rFonts w:ascii="Calibri" w:hAnsi="Calibri" w:cs="Calibri"/>
                <w:color w:val="000000"/>
                <w:sz w:val="22"/>
                <w:szCs w:val="22"/>
              </w:rPr>
            </w:pPr>
            <w:ins w:id="92275" w:author="pete jones" w:date="2022-01-11T16:57:00Z">
              <w:r w:rsidRPr="00646540">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69A133F" w14:textId="77777777" w:rsidR="00646540" w:rsidRPr="00646540" w:rsidRDefault="00646540" w:rsidP="00646540">
            <w:pPr>
              <w:spacing w:before="0" w:after="0" w:line="240" w:lineRule="auto"/>
              <w:jc w:val="center"/>
              <w:rPr>
                <w:ins w:id="92276" w:author="pete jones" w:date="2022-01-11T16:57:00Z"/>
                <w:rFonts w:ascii="Calibri" w:hAnsi="Calibri" w:cs="Calibri"/>
                <w:color w:val="000000"/>
                <w:sz w:val="22"/>
                <w:szCs w:val="22"/>
              </w:rPr>
            </w:pPr>
            <w:ins w:id="92277" w:author="pete jones" w:date="2022-01-11T16:57:00Z">
              <w:r w:rsidRPr="00646540">
                <w:rPr>
                  <w:rFonts w:ascii="Calibri" w:hAnsi="Calibri" w:cs="Calibri"/>
                  <w:color w:val="000000"/>
                  <w:sz w:val="22"/>
                  <w:szCs w:val="22"/>
                </w:rPr>
                <w:t>N/A</w:t>
              </w:r>
            </w:ins>
          </w:p>
        </w:tc>
      </w:tr>
      <w:tr w:rsidR="00646540" w:rsidRPr="00646540" w14:paraId="39179719" w14:textId="77777777" w:rsidTr="00646540">
        <w:trPr>
          <w:trHeight w:val="315"/>
          <w:ins w:id="92278" w:author="pete jones" w:date="2022-01-11T16:57:00Z"/>
        </w:trPr>
        <w:tc>
          <w:tcPr>
            <w:tcW w:w="408" w:type="dxa"/>
            <w:tcBorders>
              <w:top w:val="nil"/>
              <w:left w:val="nil"/>
              <w:bottom w:val="nil"/>
              <w:right w:val="nil"/>
            </w:tcBorders>
            <w:shd w:val="clear" w:color="auto" w:fill="auto"/>
            <w:noWrap/>
            <w:vAlign w:val="center"/>
            <w:hideMark/>
          </w:tcPr>
          <w:p w14:paraId="543C4DD2" w14:textId="77777777" w:rsidR="00646540" w:rsidRPr="00646540" w:rsidRDefault="00646540" w:rsidP="00646540">
            <w:pPr>
              <w:spacing w:before="0" w:after="0" w:line="240" w:lineRule="auto"/>
              <w:jc w:val="center"/>
              <w:rPr>
                <w:ins w:id="92279" w:author="pete jones" w:date="2022-01-11T16:57:00Z"/>
                <w:rFonts w:ascii="Calibri" w:hAnsi="Calibri" w:cs="Calibri"/>
                <w:color w:val="FFFFFF"/>
                <w:sz w:val="22"/>
                <w:szCs w:val="22"/>
              </w:rPr>
            </w:pPr>
            <w:ins w:id="92280" w:author="pete jones" w:date="2022-01-11T16:57:00Z">
              <w:r w:rsidRPr="0064654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28825B8A" w14:textId="77777777" w:rsidR="00646540" w:rsidRPr="00646540" w:rsidRDefault="00646540" w:rsidP="00646540">
            <w:pPr>
              <w:spacing w:before="0" w:after="0" w:line="240" w:lineRule="auto"/>
              <w:jc w:val="right"/>
              <w:rPr>
                <w:ins w:id="92281" w:author="pete jones" w:date="2022-01-11T16:57:00Z"/>
                <w:rFonts w:ascii="Calibri" w:hAnsi="Calibri" w:cs="Calibri"/>
                <w:sz w:val="22"/>
                <w:szCs w:val="22"/>
              </w:rPr>
            </w:pPr>
            <w:ins w:id="92282" w:author="pete jones" w:date="2022-01-11T16:57:00Z">
              <w:r w:rsidRPr="00646540">
                <w:rPr>
                  <w:rFonts w:ascii="Calibri" w:hAnsi="Calibri" w:cs="Calibri"/>
                  <w:sz w:val="22"/>
                  <w:szCs w:val="22"/>
                </w:rPr>
                <w:t>Technology</w:t>
              </w:r>
            </w:ins>
          </w:p>
        </w:tc>
        <w:tc>
          <w:tcPr>
            <w:tcW w:w="419" w:type="dxa"/>
            <w:tcBorders>
              <w:top w:val="nil"/>
              <w:left w:val="nil"/>
              <w:bottom w:val="single" w:sz="4" w:space="0" w:color="auto"/>
              <w:right w:val="single" w:sz="8" w:space="0" w:color="auto"/>
            </w:tcBorders>
            <w:shd w:val="clear" w:color="auto" w:fill="auto"/>
            <w:noWrap/>
            <w:vAlign w:val="bottom"/>
            <w:hideMark/>
          </w:tcPr>
          <w:p w14:paraId="2BFE8657" w14:textId="77777777" w:rsidR="00646540" w:rsidRPr="00646540" w:rsidRDefault="00646540" w:rsidP="00646540">
            <w:pPr>
              <w:spacing w:before="0" w:after="0" w:line="240" w:lineRule="auto"/>
              <w:jc w:val="center"/>
              <w:rPr>
                <w:ins w:id="92283" w:author="pete jones" w:date="2022-01-11T16:57:00Z"/>
                <w:rFonts w:ascii="Calibri" w:hAnsi="Calibri" w:cs="Calibri"/>
                <w:sz w:val="22"/>
                <w:szCs w:val="22"/>
              </w:rPr>
            </w:pPr>
            <w:ins w:id="92284" w:author="pete jones" w:date="2022-01-11T16:57:00Z">
              <w:r w:rsidRPr="00646540">
                <w:rPr>
                  <w:rFonts w:ascii="Calibri" w:hAnsi="Calibri" w:cs="Calibri"/>
                  <w:sz w:val="22"/>
                  <w:szCs w:val="22"/>
                </w:rPr>
                <w:t>2</w:t>
              </w:r>
            </w:ins>
          </w:p>
        </w:tc>
        <w:tc>
          <w:tcPr>
            <w:tcW w:w="412" w:type="dxa"/>
            <w:tcBorders>
              <w:top w:val="nil"/>
              <w:left w:val="nil"/>
              <w:bottom w:val="nil"/>
              <w:right w:val="nil"/>
            </w:tcBorders>
            <w:shd w:val="clear" w:color="auto" w:fill="auto"/>
            <w:noWrap/>
            <w:vAlign w:val="bottom"/>
            <w:hideMark/>
          </w:tcPr>
          <w:p w14:paraId="5E747CD6" w14:textId="77777777" w:rsidR="00646540" w:rsidRPr="00646540" w:rsidRDefault="00646540" w:rsidP="00646540">
            <w:pPr>
              <w:spacing w:before="0" w:after="0" w:line="240" w:lineRule="auto"/>
              <w:jc w:val="center"/>
              <w:rPr>
                <w:ins w:id="92285" w:author="pete jones" w:date="2022-01-11T16:57:00Z"/>
                <w:rFonts w:ascii="Calibri" w:hAnsi="Calibri" w:cs="Calibri"/>
                <w:color w:val="FFFFFF"/>
                <w:sz w:val="22"/>
                <w:szCs w:val="22"/>
              </w:rPr>
            </w:pPr>
            <w:ins w:id="92286" w:author="pete jones" w:date="2022-01-11T16:57:00Z">
              <w:r w:rsidRPr="00646540">
                <w:rPr>
                  <w:rFonts w:ascii="Calibri" w:hAnsi="Calibri" w:cs="Calibri"/>
                  <w:color w:val="FFFFFF"/>
                  <w:sz w:val="22"/>
                  <w:szCs w:val="22"/>
                </w:rPr>
                <w:t>12</w:t>
              </w:r>
            </w:ins>
          </w:p>
        </w:tc>
        <w:tc>
          <w:tcPr>
            <w:tcW w:w="419" w:type="dxa"/>
            <w:vMerge/>
            <w:tcBorders>
              <w:top w:val="single" w:sz="8" w:space="0" w:color="auto"/>
              <w:left w:val="single" w:sz="8" w:space="0" w:color="auto"/>
              <w:bottom w:val="single" w:sz="8" w:space="0" w:color="000000"/>
              <w:right w:val="single" w:sz="4" w:space="0" w:color="auto"/>
            </w:tcBorders>
            <w:vAlign w:val="center"/>
            <w:hideMark/>
          </w:tcPr>
          <w:p w14:paraId="35E617A7" w14:textId="77777777" w:rsidR="00646540" w:rsidRPr="00646540" w:rsidRDefault="00646540" w:rsidP="00646540">
            <w:pPr>
              <w:spacing w:before="0" w:after="0" w:line="240" w:lineRule="auto"/>
              <w:jc w:val="left"/>
              <w:rPr>
                <w:ins w:id="92287" w:author="pete jones" w:date="2022-01-11T16:57:00Z"/>
                <w:rFonts w:ascii="Calibri" w:hAnsi="Calibri" w:cs="Calibri"/>
                <w:color w:val="000000"/>
                <w:sz w:val="22"/>
                <w:szCs w:val="22"/>
              </w:rPr>
            </w:pPr>
          </w:p>
        </w:tc>
        <w:tc>
          <w:tcPr>
            <w:tcW w:w="487" w:type="dxa"/>
            <w:vMerge/>
            <w:tcBorders>
              <w:top w:val="single" w:sz="8" w:space="0" w:color="auto"/>
              <w:left w:val="single" w:sz="4" w:space="0" w:color="auto"/>
              <w:bottom w:val="single" w:sz="8" w:space="0" w:color="000000"/>
              <w:right w:val="single" w:sz="4" w:space="0" w:color="auto"/>
            </w:tcBorders>
            <w:vAlign w:val="center"/>
            <w:hideMark/>
          </w:tcPr>
          <w:p w14:paraId="57262973" w14:textId="77777777" w:rsidR="00646540" w:rsidRPr="00646540" w:rsidRDefault="00646540" w:rsidP="00646540">
            <w:pPr>
              <w:spacing w:before="0" w:after="0" w:line="240" w:lineRule="auto"/>
              <w:jc w:val="left"/>
              <w:rPr>
                <w:ins w:id="92288" w:author="pete jones" w:date="2022-01-11T16:57: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6E10FB10" w14:textId="77777777" w:rsidR="00646540" w:rsidRPr="00646540" w:rsidRDefault="00646540" w:rsidP="00646540">
            <w:pPr>
              <w:spacing w:before="0" w:after="0" w:line="240" w:lineRule="auto"/>
              <w:jc w:val="left"/>
              <w:rPr>
                <w:ins w:id="92289" w:author="pete jones" w:date="2022-01-11T16:57: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1C7C904C" w14:textId="77777777" w:rsidR="00646540" w:rsidRPr="00646540" w:rsidRDefault="00646540" w:rsidP="00646540">
            <w:pPr>
              <w:spacing w:before="0" w:after="0" w:line="240" w:lineRule="auto"/>
              <w:jc w:val="left"/>
              <w:rPr>
                <w:ins w:id="92290"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1B87445" w14:textId="77777777" w:rsidR="00646540" w:rsidRPr="00646540" w:rsidRDefault="00646540" w:rsidP="00646540">
            <w:pPr>
              <w:spacing w:before="0" w:after="0" w:line="240" w:lineRule="auto"/>
              <w:jc w:val="left"/>
              <w:rPr>
                <w:ins w:id="92291"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C5171E7" w14:textId="77777777" w:rsidR="00646540" w:rsidRPr="00646540" w:rsidRDefault="00646540" w:rsidP="00646540">
            <w:pPr>
              <w:spacing w:before="0" w:after="0" w:line="240" w:lineRule="auto"/>
              <w:jc w:val="left"/>
              <w:rPr>
                <w:ins w:id="92292"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B8B880D" w14:textId="77777777" w:rsidR="00646540" w:rsidRPr="00646540" w:rsidRDefault="00646540" w:rsidP="00646540">
            <w:pPr>
              <w:spacing w:before="0" w:after="0" w:line="240" w:lineRule="auto"/>
              <w:jc w:val="left"/>
              <w:rPr>
                <w:ins w:id="92293"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2EF5275" w14:textId="77777777" w:rsidR="00646540" w:rsidRPr="00646540" w:rsidRDefault="00646540" w:rsidP="00646540">
            <w:pPr>
              <w:spacing w:before="0" w:after="0" w:line="240" w:lineRule="auto"/>
              <w:jc w:val="left"/>
              <w:rPr>
                <w:ins w:id="92294" w:author="pete jones" w:date="2022-01-11T16:57: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23B3689" w14:textId="77777777" w:rsidR="00646540" w:rsidRPr="00646540" w:rsidRDefault="00646540" w:rsidP="00646540">
            <w:pPr>
              <w:spacing w:before="0" w:after="0" w:line="240" w:lineRule="auto"/>
              <w:jc w:val="left"/>
              <w:rPr>
                <w:ins w:id="92295" w:author="pete jones" w:date="2022-01-11T16:57: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04A7EC0E" w14:textId="77777777" w:rsidR="00646540" w:rsidRPr="00646540" w:rsidRDefault="00646540" w:rsidP="00646540">
            <w:pPr>
              <w:spacing w:before="0" w:after="0" w:line="240" w:lineRule="auto"/>
              <w:jc w:val="left"/>
              <w:rPr>
                <w:ins w:id="92296" w:author="pete jones" w:date="2022-01-11T16:57:00Z"/>
                <w:rFonts w:ascii="Calibri" w:hAnsi="Calibri" w:cs="Calibri"/>
                <w:color w:val="000000"/>
                <w:sz w:val="22"/>
                <w:szCs w:val="22"/>
              </w:rPr>
            </w:pPr>
          </w:p>
        </w:tc>
      </w:tr>
      <w:tr w:rsidR="00646540" w:rsidRPr="00646540" w14:paraId="6E5C6F9E" w14:textId="77777777" w:rsidTr="00646540">
        <w:trPr>
          <w:trHeight w:val="315"/>
          <w:ins w:id="92297" w:author="pete jones" w:date="2022-01-11T16:57:00Z"/>
        </w:trPr>
        <w:tc>
          <w:tcPr>
            <w:tcW w:w="408" w:type="dxa"/>
            <w:tcBorders>
              <w:top w:val="nil"/>
              <w:left w:val="nil"/>
              <w:bottom w:val="nil"/>
              <w:right w:val="nil"/>
            </w:tcBorders>
            <w:shd w:val="clear" w:color="auto" w:fill="auto"/>
            <w:noWrap/>
            <w:vAlign w:val="center"/>
            <w:hideMark/>
          </w:tcPr>
          <w:p w14:paraId="590C74E5" w14:textId="77777777" w:rsidR="00646540" w:rsidRPr="00646540" w:rsidRDefault="00646540" w:rsidP="00646540">
            <w:pPr>
              <w:spacing w:before="0" w:after="0" w:line="240" w:lineRule="auto"/>
              <w:jc w:val="center"/>
              <w:rPr>
                <w:ins w:id="92298" w:author="pete jones" w:date="2022-01-11T16:57: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4DED54B9" w14:textId="77777777" w:rsidR="00646540" w:rsidRPr="00646540" w:rsidRDefault="00646540" w:rsidP="00646540">
            <w:pPr>
              <w:spacing w:before="0" w:after="0" w:line="240" w:lineRule="auto"/>
              <w:jc w:val="right"/>
              <w:rPr>
                <w:ins w:id="92299" w:author="pete jones" w:date="2022-01-11T16:57:00Z"/>
                <w:rFonts w:ascii="Calibri" w:hAnsi="Calibri" w:cs="Calibri"/>
                <w:sz w:val="22"/>
                <w:szCs w:val="22"/>
              </w:rPr>
            </w:pPr>
            <w:ins w:id="92300" w:author="pete jones" w:date="2022-01-11T16:57:00Z">
              <w:r w:rsidRPr="00646540">
                <w:rPr>
                  <w:rFonts w:ascii="Calibri" w:hAnsi="Calibri" w:cs="Calibri"/>
                  <w:sz w:val="22"/>
                  <w:szCs w:val="22"/>
                </w:rPr>
                <w:t>Other</w:t>
              </w:r>
            </w:ins>
          </w:p>
        </w:tc>
        <w:tc>
          <w:tcPr>
            <w:tcW w:w="419" w:type="dxa"/>
            <w:tcBorders>
              <w:top w:val="nil"/>
              <w:left w:val="nil"/>
              <w:bottom w:val="single" w:sz="8" w:space="0" w:color="auto"/>
              <w:right w:val="single" w:sz="8" w:space="0" w:color="auto"/>
            </w:tcBorders>
            <w:shd w:val="clear" w:color="auto" w:fill="auto"/>
            <w:noWrap/>
            <w:vAlign w:val="bottom"/>
            <w:hideMark/>
          </w:tcPr>
          <w:p w14:paraId="24D82DC0" w14:textId="77777777" w:rsidR="00646540" w:rsidRPr="00646540" w:rsidRDefault="00646540" w:rsidP="00646540">
            <w:pPr>
              <w:spacing w:before="0" w:after="0" w:line="240" w:lineRule="auto"/>
              <w:jc w:val="center"/>
              <w:rPr>
                <w:ins w:id="92301" w:author="pete jones" w:date="2022-01-11T16:57:00Z"/>
                <w:rFonts w:ascii="Calibri" w:hAnsi="Calibri" w:cs="Calibri"/>
                <w:sz w:val="22"/>
                <w:szCs w:val="22"/>
              </w:rPr>
            </w:pPr>
            <w:ins w:id="92302" w:author="pete jones" w:date="2022-01-11T16:57:00Z">
              <w:r w:rsidRPr="00646540">
                <w:rPr>
                  <w:rFonts w:ascii="Calibri" w:hAnsi="Calibri" w:cs="Calibri"/>
                  <w:sz w:val="22"/>
                  <w:szCs w:val="22"/>
                </w:rPr>
                <w:t>5</w:t>
              </w:r>
            </w:ins>
          </w:p>
        </w:tc>
        <w:tc>
          <w:tcPr>
            <w:tcW w:w="412" w:type="dxa"/>
            <w:tcBorders>
              <w:top w:val="nil"/>
              <w:left w:val="nil"/>
              <w:bottom w:val="nil"/>
              <w:right w:val="nil"/>
            </w:tcBorders>
            <w:shd w:val="clear" w:color="auto" w:fill="auto"/>
            <w:noWrap/>
            <w:vAlign w:val="bottom"/>
            <w:hideMark/>
          </w:tcPr>
          <w:p w14:paraId="145FF1D9" w14:textId="77777777" w:rsidR="00646540" w:rsidRPr="00646540" w:rsidRDefault="00646540" w:rsidP="00646540">
            <w:pPr>
              <w:spacing w:before="0" w:after="0" w:line="240" w:lineRule="auto"/>
              <w:jc w:val="center"/>
              <w:rPr>
                <w:ins w:id="92303" w:author="pete jones" w:date="2022-01-11T16:57:00Z"/>
                <w:rFonts w:ascii="Calibri" w:hAnsi="Calibri" w:cs="Calibri"/>
                <w:sz w:val="22"/>
                <w:szCs w:val="22"/>
              </w:rPr>
            </w:pPr>
          </w:p>
        </w:tc>
        <w:tc>
          <w:tcPr>
            <w:tcW w:w="419" w:type="dxa"/>
            <w:tcBorders>
              <w:top w:val="nil"/>
              <w:left w:val="nil"/>
              <w:bottom w:val="nil"/>
              <w:right w:val="nil"/>
            </w:tcBorders>
            <w:shd w:val="clear" w:color="auto" w:fill="auto"/>
            <w:noWrap/>
            <w:vAlign w:val="center"/>
            <w:hideMark/>
          </w:tcPr>
          <w:p w14:paraId="3FCDD62B" w14:textId="77777777" w:rsidR="00646540" w:rsidRPr="00646540" w:rsidRDefault="00646540" w:rsidP="00646540">
            <w:pPr>
              <w:spacing w:before="0" w:after="0" w:line="240" w:lineRule="auto"/>
              <w:jc w:val="right"/>
              <w:rPr>
                <w:ins w:id="92304" w:author="pete jones" w:date="2022-01-11T16:57:00Z"/>
                <w:rFonts w:ascii="Calibri" w:hAnsi="Calibri" w:cs="Calibri"/>
                <w:color w:val="FFFFFF"/>
                <w:sz w:val="22"/>
                <w:szCs w:val="22"/>
              </w:rPr>
            </w:pPr>
            <w:ins w:id="92305" w:author="pete jones" w:date="2022-01-11T16:57:00Z">
              <w:r w:rsidRPr="00646540">
                <w:rPr>
                  <w:rFonts w:ascii="Calibri" w:hAnsi="Calibri" w:cs="Calibri"/>
                  <w:color w:val="FFFFFF"/>
                  <w:sz w:val="22"/>
                  <w:szCs w:val="22"/>
                </w:rPr>
                <w:t>14</w:t>
              </w:r>
            </w:ins>
          </w:p>
        </w:tc>
        <w:tc>
          <w:tcPr>
            <w:tcW w:w="487" w:type="dxa"/>
            <w:tcBorders>
              <w:top w:val="nil"/>
              <w:left w:val="nil"/>
              <w:bottom w:val="nil"/>
              <w:right w:val="nil"/>
            </w:tcBorders>
            <w:shd w:val="clear" w:color="auto" w:fill="auto"/>
            <w:noWrap/>
            <w:vAlign w:val="center"/>
            <w:hideMark/>
          </w:tcPr>
          <w:p w14:paraId="569DFC46" w14:textId="77777777" w:rsidR="00646540" w:rsidRPr="00646540" w:rsidRDefault="00646540" w:rsidP="00646540">
            <w:pPr>
              <w:spacing w:before="0" w:after="0" w:line="240" w:lineRule="auto"/>
              <w:jc w:val="right"/>
              <w:rPr>
                <w:ins w:id="92306" w:author="pete jones" w:date="2022-01-11T16:57:00Z"/>
                <w:rFonts w:ascii="Calibri" w:hAnsi="Calibri" w:cs="Calibri"/>
                <w:color w:val="FFFFFF"/>
                <w:sz w:val="22"/>
                <w:szCs w:val="22"/>
              </w:rPr>
            </w:pPr>
            <w:ins w:id="92307" w:author="pete jones" w:date="2022-01-11T16:57:00Z">
              <w:r w:rsidRPr="00646540">
                <w:rPr>
                  <w:rFonts w:ascii="Calibri" w:hAnsi="Calibri" w:cs="Calibri"/>
                  <w:color w:val="FFFFFF"/>
                  <w:sz w:val="22"/>
                  <w:szCs w:val="22"/>
                </w:rPr>
                <w:t>15</w:t>
              </w:r>
            </w:ins>
          </w:p>
        </w:tc>
        <w:tc>
          <w:tcPr>
            <w:tcW w:w="412" w:type="dxa"/>
            <w:tcBorders>
              <w:top w:val="nil"/>
              <w:left w:val="nil"/>
              <w:bottom w:val="nil"/>
              <w:right w:val="nil"/>
            </w:tcBorders>
            <w:shd w:val="clear" w:color="auto" w:fill="auto"/>
            <w:noWrap/>
            <w:vAlign w:val="center"/>
            <w:hideMark/>
          </w:tcPr>
          <w:p w14:paraId="05E3DC4E" w14:textId="77777777" w:rsidR="00646540" w:rsidRPr="00646540" w:rsidRDefault="00646540" w:rsidP="00646540">
            <w:pPr>
              <w:spacing w:before="0" w:after="0" w:line="240" w:lineRule="auto"/>
              <w:jc w:val="right"/>
              <w:rPr>
                <w:ins w:id="92308" w:author="pete jones" w:date="2022-01-11T16:57:00Z"/>
                <w:rFonts w:ascii="Calibri" w:hAnsi="Calibri" w:cs="Calibri"/>
                <w:color w:val="FFFFFF"/>
                <w:sz w:val="22"/>
                <w:szCs w:val="22"/>
              </w:rPr>
            </w:pPr>
            <w:ins w:id="92309" w:author="pete jones" w:date="2022-01-11T16:57:00Z">
              <w:r w:rsidRPr="00646540">
                <w:rPr>
                  <w:rFonts w:ascii="Calibri" w:hAnsi="Calibri" w:cs="Calibri"/>
                  <w:color w:val="FFFFFF"/>
                  <w:sz w:val="22"/>
                  <w:szCs w:val="22"/>
                </w:rPr>
                <w:t>16</w:t>
              </w:r>
            </w:ins>
          </w:p>
        </w:tc>
        <w:tc>
          <w:tcPr>
            <w:tcW w:w="412" w:type="dxa"/>
            <w:tcBorders>
              <w:top w:val="nil"/>
              <w:left w:val="nil"/>
              <w:bottom w:val="nil"/>
              <w:right w:val="nil"/>
            </w:tcBorders>
            <w:shd w:val="clear" w:color="auto" w:fill="auto"/>
            <w:noWrap/>
            <w:vAlign w:val="center"/>
            <w:hideMark/>
          </w:tcPr>
          <w:p w14:paraId="11874BC5" w14:textId="77777777" w:rsidR="00646540" w:rsidRPr="00646540" w:rsidRDefault="00646540" w:rsidP="00646540">
            <w:pPr>
              <w:spacing w:before="0" w:after="0" w:line="240" w:lineRule="auto"/>
              <w:jc w:val="right"/>
              <w:rPr>
                <w:ins w:id="92310" w:author="pete jones" w:date="2022-01-11T16:57:00Z"/>
                <w:rFonts w:ascii="Calibri" w:hAnsi="Calibri" w:cs="Calibri"/>
                <w:color w:val="FFFFFF"/>
                <w:sz w:val="22"/>
                <w:szCs w:val="22"/>
              </w:rPr>
            </w:pPr>
            <w:ins w:id="92311" w:author="pete jones" w:date="2022-01-11T16:57:00Z">
              <w:r w:rsidRPr="0064654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0E727739" w14:textId="77777777" w:rsidR="00646540" w:rsidRPr="00646540" w:rsidRDefault="00646540" w:rsidP="00646540">
            <w:pPr>
              <w:spacing w:before="0" w:after="0" w:line="240" w:lineRule="auto"/>
              <w:jc w:val="right"/>
              <w:rPr>
                <w:ins w:id="92312" w:author="pete jones" w:date="2022-01-11T16:57:00Z"/>
                <w:rFonts w:ascii="Calibri" w:hAnsi="Calibri" w:cs="Calibri"/>
                <w:color w:val="FFFFFF"/>
                <w:sz w:val="22"/>
                <w:szCs w:val="22"/>
              </w:rPr>
            </w:pPr>
            <w:ins w:id="92313" w:author="pete jones" w:date="2022-01-11T16:57:00Z">
              <w:r w:rsidRPr="0064654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58547117" w14:textId="77777777" w:rsidR="00646540" w:rsidRPr="00646540" w:rsidRDefault="00646540" w:rsidP="00646540">
            <w:pPr>
              <w:spacing w:before="0" w:after="0" w:line="240" w:lineRule="auto"/>
              <w:jc w:val="right"/>
              <w:rPr>
                <w:ins w:id="92314" w:author="pete jones" w:date="2022-01-11T16:57:00Z"/>
                <w:rFonts w:ascii="Calibri" w:hAnsi="Calibri" w:cs="Calibri"/>
                <w:color w:val="FFFFFF"/>
                <w:sz w:val="22"/>
                <w:szCs w:val="22"/>
              </w:rPr>
            </w:pPr>
            <w:ins w:id="92315" w:author="pete jones" w:date="2022-01-11T16:57:00Z">
              <w:r w:rsidRPr="0064654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3A835FB7" w14:textId="77777777" w:rsidR="00646540" w:rsidRPr="00646540" w:rsidRDefault="00646540" w:rsidP="00646540">
            <w:pPr>
              <w:spacing w:before="0" w:after="0" w:line="240" w:lineRule="auto"/>
              <w:jc w:val="right"/>
              <w:rPr>
                <w:ins w:id="92316" w:author="pete jones" w:date="2022-01-11T16:57:00Z"/>
                <w:rFonts w:ascii="Calibri" w:hAnsi="Calibri" w:cs="Calibri"/>
                <w:color w:val="FFFFFF"/>
                <w:sz w:val="22"/>
                <w:szCs w:val="22"/>
              </w:rPr>
            </w:pPr>
            <w:ins w:id="92317" w:author="pete jones" w:date="2022-01-11T16:57:00Z">
              <w:r w:rsidRPr="0064654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5CFBB995" w14:textId="77777777" w:rsidR="00646540" w:rsidRPr="00646540" w:rsidRDefault="00646540" w:rsidP="00646540">
            <w:pPr>
              <w:spacing w:before="0" w:after="0" w:line="240" w:lineRule="auto"/>
              <w:jc w:val="right"/>
              <w:rPr>
                <w:ins w:id="92318" w:author="pete jones" w:date="2022-01-11T16:57:00Z"/>
                <w:rFonts w:ascii="Calibri" w:hAnsi="Calibri" w:cs="Calibri"/>
                <w:color w:val="FFFFFF"/>
                <w:sz w:val="22"/>
                <w:szCs w:val="22"/>
              </w:rPr>
            </w:pPr>
            <w:ins w:id="92319" w:author="pete jones" w:date="2022-01-11T16:57:00Z">
              <w:r w:rsidRPr="0064654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400B7B9F" w14:textId="77777777" w:rsidR="00646540" w:rsidRPr="00646540" w:rsidRDefault="00646540" w:rsidP="00646540">
            <w:pPr>
              <w:spacing w:before="0" w:after="0" w:line="240" w:lineRule="auto"/>
              <w:jc w:val="right"/>
              <w:rPr>
                <w:ins w:id="92320" w:author="pete jones" w:date="2022-01-11T16:57:00Z"/>
                <w:rFonts w:ascii="Calibri" w:hAnsi="Calibri" w:cs="Calibri"/>
                <w:color w:val="FFFFFF"/>
                <w:sz w:val="22"/>
                <w:szCs w:val="22"/>
              </w:rPr>
            </w:pPr>
            <w:ins w:id="92321" w:author="pete jones" w:date="2022-01-11T16:57:00Z">
              <w:r w:rsidRPr="0064654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13924B38" w14:textId="77777777" w:rsidR="00646540" w:rsidRPr="00646540" w:rsidRDefault="00646540" w:rsidP="00646540">
            <w:pPr>
              <w:spacing w:before="0" w:after="0" w:line="240" w:lineRule="auto"/>
              <w:jc w:val="right"/>
              <w:rPr>
                <w:ins w:id="92322" w:author="pete jones" w:date="2022-01-11T16:57:00Z"/>
                <w:rFonts w:ascii="Calibri" w:hAnsi="Calibri" w:cs="Calibri"/>
                <w:color w:val="FFFFFF"/>
                <w:sz w:val="22"/>
                <w:szCs w:val="22"/>
              </w:rPr>
            </w:pPr>
            <w:ins w:id="92323" w:author="pete jones" w:date="2022-01-11T16:57:00Z">
              <w:r w:rsidRPr="00646540">
                <w:rPr>
                  <w:rFonts w:ascii="Calibri" w:hAnsi="Calibri" w:cs="Calibri"/>
                  <w:color w:val="FFFFFF"/>
                  <w:sz w:val="22"/>
                  <w:szCs w:val="22"/>
                </w:rPr>
                <w:t>23</w:t>
              </w:r>
            </w:ins>
          </w:p>
        </w:tc>
      </w:tr>
      <w:tr w:rsidR="00646540" w:rsidRPr="00646540" w14:paraId="1A3DBD74" w14:textId="77777777" w:rsidTr="00646540">
        <w:trPr>
          <w:trHeight w:val="315"/>
          <w:ins w:id="92324" w:author="pete jones" w:date="2022-01-11T16:57:00Z"/>
        </w:trPr>
        <w:tc>
          <w:tcPr>
            <w:tcW w:w="408" w:type="dxa"/>
            <w:tcBorders>
              <w:top w:val="nil"/>
              <w:left w:val="nil"/>
              <w:bottom w:val="nil"/>
              <w:right w:val="nil"/>
            </w:tcBorders>
            <w:shd w:val="clear" w:color="auto" w:fill="auto"/>
            <w:noWrap/>
            <w:vAlign w:val="center"/>
            <w:hideMark/>
          </w:tcPr>
          <w:p w14:paraId="6B32FD27" w14:textId="77777777" w:rsidR="00646540" w:rsidRPr="00646540" w:rsidRDefault="00646540" w:rsidP="00646540">
            <w:pPr>
              <w:spacing w:before="0" w:after="0" w:line="240" w:lineRule="auto"/>
              <w:jc w:val="center"/>
              <w:rPr>
                <w:ins w:id="92325" w:author="pete jones" w:date="2022-01-11T16:57:00Z"/>
                <w:rFonts w:ascii="Calibri" w:hAnsi="Calibri" w:cs="Calibri"/>
                <w:color w:val="FFFFFF"/>
                <w:sz w:val="22"/>
                <w:szCs w:val="22"/>
              </w:rPr>
            </w:pPr>
            <w:ins w:id="92326" w:author="pete jones" w:date="2022-01-11T16:57:00Z">
              <w:r w:rsidRPr="0064654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1E26ABA5" w14:textId="77777777" w:rsidR="00646540" w:rsidRPr="00646540" w:rsidRDefault="00646540" w:rsidP="00646540">
            <w:pPr>
              <w:spacing w:before="0" w:after="0" w:line="240" w:lineRule="auto"/>
              <w:jc w:val="right"/>
              <w:rPr>
                <w:ins w:id="92327" w:author="pete jones" w:date="2022-01-11T16:57:00Z"/>
                <w:rFonts w:ascii="Calibri" w:hAnsi="Calibri" w:cs="Calibri"/>
                <w:color w:val="FFFFFF"/>
                <w:sz w:val="22"/>
                <w:szCs w:val="22"/>
              </w:rPr>
            </w:pPr>
            <w:ins w:id="92328" w:author="pete jones" w:date="2022-01-11T16:57:00Z">
              <w:r w:rsidRPr="00646540">
                <w:rPr>
                  <w:rFonts w:ascii="Calibri" w:hAnsi="Calibri" w:cs="Calibri"/>
                  <w:color w:val="FFFFFF"/>
                  <w:sz w:val="22"/>
                  <w:szCs w:val="22"/>
                </w:rPr>
                <w:t>5</w:t>
              </w:r>
            </w:ins>
          </w:p>
        </w:tc>
        <w:tc>
          <w:tcPr>
            <w:tcW w:w="419" w:type="dxa"/>
            <w:tcBorders>
              <w:top w:val="nil"/>
              <w:left w:val="nil"/>
              <w:bottom w:val="nil"/>
              <w:right w:val="nil"/>
            </w:tcBorders>
            <w:shd w:val="clear" w:color="auto" w:fill="auto"/>
            <w:noWrap/>
            <w:vAlign w:val="bottom"/>
            <w:hideMark/>
          </w:tcPr>
          <w:p w14:paraId="4C9390C3" w14:textId="77777777" w:rsidR="00646540" w:rsidRPr="00646540" w:rsidRDefault="00646540" w:rsidP="00646540">
            <w:pPr>
              <w:spacing w:before="0" w:after="0" w:line="240" w:lineRule="auto"/>
              <w:jc w:val="center"/>
              <w:rPr>
                <w:ins w:id="92329" w:author="pete jones" w:date="2022-01-11T16:57:00Z"/>
                <w:rFonts w:ascii="Calibri" w:hAnsi="Calibri" w:cs="Calibri"/>
                <w:color w:val="FFFFFF"/>
                <w:sz w:val="22"/>
                <w:szCs w:val="22"/>
              </w:rPr>
            </w:pPr>
            <w:ins w:id="92330" w:author="pete jones" w:date="2022-01-11T16:57:00Z">
              <w:r w:rsidRPr="00646540">
                <w:rPr>
                  <w:rFonts w:ascii="Calibri" w:hAnsi="Calibri" w:cs="Calibri"/>
                  <w:color w:val="FFFFFF"/>
                  <w:sz w:val="22"/>
                  <w:szCs w:val="22"/>
                </w:rPr>
                <w:t>7</w:t>
              </w:r>
            </w:ins>
          </w:p>
        </w:tc>
        <w:tc>
          <w:tcPr>
            <w:tcW w:w="412" w:type="dxa"/>
            <w:tcBorders>
              <w:top w:val="nil"/>
              <w:left w:val="nil"/>
              <w:bottom w:val="nil"/>
              <w:right w:val="nil"/>
            </w:tcBorders>
            <w:shd w:val="clear" w:color="auto" w:fill="auto"/>
            <w:noWrap/>
            <w:vAlign w:val="bottom"/>
            <w:hideMark/>
          </w:tcPr>
          <w:p w14:paraId="54256F0B" w14:textId="77777777" w:rsidR="00646540" w:rsidRPr="00646540" w:rsidRDefault="00646540" w:rsidP="00646540">
            <w:pPr>
              <w:spacing w:before="0" w:after="0" w:line="240" w:lineRule="auto"/>
              <w:jc w:val="center"/>
              <w:rPr>
                <w:ins w:id="92331" w:author="pete jones" w:date="2022-01-11T16:57:00Z"/>
                <w:rFonts w:ascii="Calibri" w:hAnsi="Calibri" w:cs="Calibri"/>
                <w:color w:val="FFFFFF"/>
                <w:sz w:val="22"/>
                <w:szCs w:val="22"/>
              </w:rPr>
            </w:pPr>
            <w:ins w:id="92332" w:author="pete jones" w:date="2022-01-11T16:57:00Z">
              <w:r w:rsidRPr="00646540">
                <w:rPr>
                  <w:rFonts w:ascii="Calibri" w:hAnsi="Calibri" w:cs="Calibri"/>
                  <w:color w:val="FFFFFF"/>
                  <w:sz w:val="22"/>
                  <w:szCs w:val="22"/>
                </w:rPr>
                <w:t>13</w:t>
              </w:r>
            </w:ins>
          </w:p>
        </w:tc>
        <w:tc>
          <w:tcPr>
            <w:tcW w:w="4131"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B21C98B" w14:textId="77777777" w:rsidR="00646540" w:rsidRPr="00646540" w:rsidRDefault="00646540" w:rsidP="00646540">
            <w:pPr>
              <w:spacing w:before="0" w:after="0" w:line="240" w:lineRule="auto"/>
              <w:jc w:val="center"/>
              <w:rPr>
                <w:ins w:id="92333" w:author="pete jones" w:date="2022-01-11T16:57:00Z"/>
                <w:rFonts w:ascii="Calibri" w:hAnsi="Calibri" w:cs="Calibri"/>
                <w:sz w:val="22"/>
                <w:szCs w:val="22"/>
              </w:rPr>
            </w:pPr>
            <w:ins w:id="92334" w:author="pete jones" w:date="2022-01-11T16:57:00Z">
              <w:r w:rsidRPr="00646540">
                <w:rPr>
                  <w:rFonts w:ascii="Calibri" w:hAnsi="Calibri" w:cs="Calibri"/>
                  <w:sz w:val="22"/>
                  <w:szCs w:val="22"/>
                </w:rPr>
                <w:t>By %</w:t>
              </w:r>
            </w:ins>
          </w:p>
        </w:tc>
      </w:tr>
      <w:tr w:rsidR="00646540" w:rsidRPr="00646540" w14:paraId="2DF7FC21" w14:textId="77777777" w:rsidTr="00646540">
        <w:trPr>
          <w:trHeight w:val="1920"/>
          <w:ins w:id="92335" w:author="pete jones" w:date="2022-01-11T16:57: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4D99CA74" w14:textId="77777777" w:rsidR="00646540" w:rsidRPr="00646540" w:rsidRDefault="00646540" w:rsidP="00646540">
            <w:pPr>
              <w:spacing w:before="0" w:after="0" w:line="240" w:lineRule="auto"/>
              <w:jc w:val="center"/>
              <w:rPr>
                <w:ins w:id="92336" w:author="pete jones" w:date="2022-01-11T16:57:00Z"/>
                <w:rFonts w:ascii="Calibri" w:hAnsi="Calibri" w:cs="Calibri"/>
                <w:b/>
                <w:bCs/>
                <w:color w:val="000000"/>
                <w:sz w:val="22"/>
                <w:szCs w:val="22"/>
              </w:rPr>
            </w:pPr>
            <w:ins w:id="92337" w:author="pete jones" w:date="2022-01-11T16:57:00Z">
              <w:r w:rsidRPr="00646540">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1FF8B0A4" w14:textId="77777777" w:rsidR="00646540" w:rsidRPr="00646540" w:rsidRDefault="00646540" w:rsidP="00646540">
            <w:pPr>
              <w:spacing w:before="0" w:after="0" w:line="240" w:lineRule="auto"/>
              <w:jc w:val="center"/>
              <w:rPr>
                <w:ins w:id="92338" w:author="pete jones" w:date="2022-01-11T16:57:00Z"/>
                <w:rFonts w:ascii="Calibri" w:hAnsi="Calibri" w:cs="Calibri"/>
                <w:b/>
                <w:bCs/>
                <w:color w:val="000000"/>
                <w:sz w:val="22"/>
                <w:szCs w:val="22"/>
              </w:rPr>
            </w:pPr>
            <w:ins w:id="92339" w:author="pete jones" w:date="2022-01-11T16:57:00Z">
              <w:r w:rsidRPr="00646540">
                <w:rPr>
                  <w:rFonts w:ascii="Calibri" w:hAnsi="Calibri" w:cs="Calibri"/>
                  <w:b/>
                  <w:bCs/>
                  <w:color w:val="000000"/>
                  <w:sz w:val="22"/>
                  <w:szCs w:val="22"/>
                </w:rPr>
                <w:t>Modules</w:t>
              </w:r>
            </w:ins>
          </w:p>
        </w:tc>
        <w:tc>
          <w:tcPr>
            <w:tcW w:w="419"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229D37A8" w14:textId="77777777" w:rsidR="00646540" w:rsidRPr="00646540" w:rsidRDefault="00646540" w:rsidP="00646540">
            <w:pPr>
              <w:spacing w:before="0" w:after="0" w:line="240" w:lineRule="auto"/>
              <w:jc w:val="center"/>
              <w:rPr>
                <w:ins w:id="92340" w:author="pete jones" w:date="2022-01-11T16:57:00Z"/>
                <w:rFonts w:ascii="Calibri" w:hAnsi="Calibri" w:cs="Calibri"/>
                <w:b/>
                <w:bCs/>
                <w:color w:val="000000"/>
                <w:sz w:val="22"/>
                <w:szCs w:val="22"/>
              </w:rPr>
            </w:pPr>
            <w:ins w:id="92341" w:author="pete jones" w:date="2022-01-11T16:57:00Z">
              <w:r w:rsidRPr="00646540">
                <w:rPr>
                  <w:rFonts w:ascii="Calibri" w:hAnsi="Calibri" w:cs="Calibri"/>
                  <w:b/>
                  <w:bCs/>
                  <w:color w:val="000000"/>
                  <w:sz w:val="22"/>
                  <w:szCs w:val="22"/>
                </w:rPr>
                <w:t>TYPE of Module</w:t>
              </w:r>
            </w:ins>
          </w:p>
        </w:tc>
        <w:tc>
          <w:tcPr>
            <w:tcW w:w="41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046CE4BA" w14:textId="77777777" w:rsidR="00646540" w:rsidRPr="00646540" w:rsidRDefault="00646540" w:rsidP="00646540">
            <w:pPr>
              <w:spacing w:before="0" w:after="0" w:line="240" w:lineRule="auto"/>
              <w:jc w:val="center"/>
              <w:rPr>
                <w:ins w:id="92342" w:author="pete jones" w:date="2022-01-11T16:57:00Z"/>
                <w:rFonts w:ascii="Calibri" w:hAnsi="Calibri" w:cs="Calibri"/>
                <w:b/>
                <w:bCs/>
                <w:color w:val="000000"/>
                <w:sz w:val="22"/>
                <w:szCs w:val="22"/>
              </w:rPr>
            </w:pPr>
            <w:ins w:id="92343" w:author="pete jones" w:date="2022-01-11T16:57:00Z">
              <w:r w:rsidRPr="00646540">
                <w:rPr>
                  <w:rFonts w:ascii="Calibri" w:hAnsi="Calibri" w:cs="Calibri"/>
                  <w:b/>
                  <w:bCs/>
                  <w:color w:val="000000"/>
                  <w:sz w:val="22"/>
                  <w:szCs w:val="22"/>
                </w:rPr>
                <w:t>Credit</w:t>
              </w:r>
            </w:ins>
          </w:p>
        </w:tc>
        <w:tc>
          <w:tcPr>
            <w:tcW w:w="419" w:type="dxa"/>
            <w:tcBorders>
              <w:top w:val="nil"/>
              <w:left w:val="nil"/>
              <w:bottom w:val="single" w:sz="8" w:space="0" w:color="auto"/>
              <w:right w:val="single" w:sz="4" w:space="0" w:color="auto"/>
            </w:tcBorders>
            <w:shd w:val="clear" w:color="auto" w:fill="auto"/>
            <w:noWrap/>
            <w:textDirection w:val="btLr"/>
            <w:vAlign w:val="center"/>
            <w:hideMark/>
          </w:tcPr>
          <w:p w14:paraId="608F6BFD" w14:textId="77777777" w:rsidR="00646540" w:rsidRPr="00646540" w:rsidRDefault="00646540" w:rsidP="00646540">
            <w:pPr>
              <w:spacing w:before="0" w:after="0" w:line="240" w:lineRule="auto"/>
              <w:jc w:val="center"/>
              <w:rPr>
                <w:ins w:id="92344" w:author="pete jones" w:date="2022-01-11T16:57:00Z"/>
                <w:rFonts w:ascii="Calibri" w:hAnsi="Calibri" w:cs="Calibri"/>
                <w:b/>
                <w:bCs/>
                <w:color w:val="000000"/>
                <w:sz w:val="22"/>
                <w:szCs w:val="22"/>
              </w:rPr>
            </w:pPr>
            <w:ins w:id="92345" w:author="pete jones" w:date="2022-01-11T16:57:00Z">
              <w:r w:rsidRPr="00646540">
                <w:rPr>
                  <w:rFonts w:ascii="Calibri" w:hAnsi="Calibri" w:cs="Calibri"/>
                  <w:b/>
                  <w:bCs/>
                  <w:color w:val="000000"/>
                  <w:sz w:val="22"/>
                  <w:szCs w:val="22"/>
                </w:rPr>
                <w:t>Exam</w:t>
              </w:r>
            </w:ins>
          </w:p>
        </w:tc>
        <w:tc>
          <w:tcPr>
            <w:tcW w:w="487" w:type="dxa"/>
            <w:tcBorders>
              <w:top w:val="nil"/>
              <w:left w:val="nil"/>
              <w:bottom w:val="single" w:sz="8" w:space="0" w:color="auto"/>
              <w:right w:val="single" w:sz="4" w:space="0" w:color="auto"/>
            </w:tcBorders>
            <w:shd w:val="clear" w:color="auto" w:fill="auto"/>
            <w:noWrap/>
            <w:textDirection w:val="btLr"/>
            <w:vAlign w:val="center"/>
            <w:hideMark/>
          </w:tcPr>
          <w:p w14:paraId="792EC07E" w14:textId="77777777" w:rsidR="00646540" w:rsidRPr="00646540" w:rsidRDefault="00646540" w:rsidP="00646540">
            <w:pPr>
              <w:spacing w:before="0" w:after="0" w:line="240" w:lineRule="auto"/>
              <w:jc w:val="center"/>
              <w:rPr>
                <w:ins w:id="92346" w:author="pete jones" w:date="2022-01-11T16:57:00Z"/>
                <w:rFonts w:ascii="Calibri" w:hAnsi="Calibri" w:cs="Calibri"/>
                <w:b/>
                <w:bCs/>
                <w:color w:val="000000"/>
                <w:sz w:val="22"/>
                <w:szCs w:val="22"/>
              </w:rPr>
            </w:pPr>
            <w:ins w:id="92347" w:author="pete jones" w:date="2022-01-11T16:57:00Z">
              <w:r w:rsidRPr="00646540">
                <w:rPr>
                  <w:rFonts w:ascii="Calibri" w:hAnsi="Calibri" w:cs="Calibri"/>
                  <w:b/>
                  <w:bCs/>
                  <w:color w:val="000000"/>
                  <w:sz w:val="22"/>
                  <w:szCs w:val="22"/>
                </w:rPr>
                <w:t>Assign</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119B9E15" w14:textId="77777777" w:rsidR="00646540" w:rsidRPr="00646540" w:rsidRDefault="00646540" w:rsidP="00646540">
            <w:pPr>
              <w:spacing w:before="0" w:after="0" w:line="240" w:lineRule="auto"/>
              <w:jc w:val="center"/>
              <w:rPr>
                <w:ins w:id="92348" w:author="pete jones" w:date="2022-01-11T16:57:00Z"/>
                <w:rFonts w:ascii="Calibri" w:hAnsi="Calibri" w:cs="Calibri"/>
                <w:b/>
                <w:bCs/>
                <w:color w:val="000000"/>
                <w:sz w:val="22"/>
                <w:szCs w:val="22"/>
              </w:rPr>
            </w:pPr>
            <w:ins w:id="92349" w:author="pete jones" w:date="2022-01-11T16:57:00Z">
              <w:r w:rsidRPr="00646540">
                <w:rPr>
                  <w:rFonts w:ascii="Calibri" w:hAnsi="Calibri" w:cs="Calibri"/>
                  <w:b/>
                  <w:bCs/>
                  <w:color w:val="000000"/>
                  <w:sz w:val="22"/>
                  <w:szCs w:val="22"/>
                </w:rPr>
                <w:t>Oral</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1A0C4C4B" w14:textId="77777777" w:rsidR="00646540" w:rsidRPr="00646540" w:rsidRDefault="00646540" w:rsidP="00646540">
            <w:pPr>
              <w:spacing w:before="0" w:after="0" w:line="240" w:lineRule="auto"/>
              <w:jc w:val="center"/>
              <w:rPr>
                <w:ins w:id="92350" w:author="pete jones" w:date="2022-01-11T16:57:00Z"/>
                <w:rFonts w:ascii="Calibri" w:hAnsi="Calibri" w:cs="Calibri"/>
                <w:b/>
                <w:bCs/>
                <w:color w:val="000000"/>
                <w:sz w:val="22"/>
                <w:szCs w:val="22"/>
              </w:rPr>
            </w:pPr>
            <w:ins w:id="92351" w:author="pete jones" w:date="2022-01-11T16:57:00Z">
              <w:r w:rsidRPr="0064654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4D7A9B8" w14:textId="77777777" w:rsidR="00646540" w:rsidRPr="00646540" w:rsidRDefault="00646540" w:rsidP="00646540">
            <w:pPr>
              <w:spacing w:before="0" w:after="0" w:line="240" w:lineRule="auto"/>
              <w:jc w:val="center"/>
              <w:rPr>
                <w:ins w:id="92352" w:author="pete jones" w:date="2022-01-11T16:57:00Z"/>
                <w:rFonts w:ascii="Calibri" w:hAnsi="Calibri" w:cs="Calibri"/>
                <w:b/>
                <w:bCs/>
                <w:color w:val="000000"/>
                <w:sz w:val="22"/>
                <w:szCs w:val="22"/>
              </w:rPr>
            </w:pPr>
            <w:ins w:id="92353" w:author="pete jones" w:date="2022-01-11T16:57:00Z">
              <w:r w:rsidRPr="0064654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096D4D4" w14:textId="77777777" w:rsidR="00646540" w:rsidRPr="00646540" w:rsidRDefault="00646540" w:rsidP="00646540">
            <w:pPr>
              <w:spacing w:before="0" w:after="0" w:line="240" w:lineRule="auto"/>
              <w:jc w:val="center"/>
              <w:rPr>
                <w:ins w:id="92354" w:author="pete jones" w:date="2022-01-11T16:57:00Z"/>
                <w:rFonts w:ascii="Calibri" w:hAnsi="Calibri" w:cs="Calibri"/>
                <w:b/>
                <w:bCs/>
                <w:color w:val="000000"/>
                <w:sz w:val="22"/>
                <w:szCs w:val="22"/>
              </w:rPr>
            </w:pPr>
            <w:ins w:id="92355" w:author="pete jones" w:date="2022-01-11T16:57:00Z">
              <w:r w:rsidRPr="0064654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56FB2D0" w14:textId="77777777" w:rsidR="00646540" w:rsidRPr="00646540" w:rsidRDefault="00646540" w:rsidP="00646540">
            <w:pPr>
              <w:spacing w:before="0" w:after="0" w:line="240" w:lineRule="auto"/>
              <w:jc w:val="center"/>
              <w:rPr>
                <w:ins w:id="92356" w:author="pete jones" w:date="2022-01-11T16:57:00Z"/>
                <w:rFonts w:ascii="Calibri" w:hAnsi="Calibri" w:cs="Calibri"/>
                <w:b/>
                <w:bCs/>
                <w:color w:val="000000"/>
                <w:sz w:val="22"/>
                <w:szCs w:val="22"/>
              </w:rPr>
            </w:pPr>
            <w:ins w:id="92357" w:author="pete jones" w:date="2022-01-11T16:57:00Z">
              <w:r w:rsidRPr="0064654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92BC1AF" w14:textId="77777777" w:rsidR="00646540" w:rsidRPr="00646540" w:rsidRDefault="00646540" w:rsidP="00646540">
            <w:pPr>
              <w:spacing w:before="0" w:after="0" w:line="240" w:lineRule="auto"/>
              <w:jc w:val="center"/>
              <w:rPr>
                <w:ins w:id="92358" w:author="pete jones" w:date="2022-01-11T16:57:00Z"/>
                <w:rFonts w:ascii="Calibri" w:hAnsi="Calibri" w:cs="Calibri"/>
                <w:b/>
                <w:bCs/>
                <w:color w:val="000000"/>
                <w:sz w:val="22"/>
                <w:szCs w:val="22"/>
              </w:rPr>
            </w:pPr>
            <w:ins w:id="92359" w:author="pete jones" w:date="2022-01-11T16:57:00Z">
              <w:r w:rsidRPr="0064654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EB2349B" w14:textId="77777777" w:rsidR="00646540" w:rsidRPr="00646540" w:rsidRDefault="00646540" w:rsidP="00646540">
            <w:pPr>
              <w:spacing w:before="0" w:after="0" w:line="240" w:lineRule="auto"/>
              <w:jc w:val="center"/>
              <w:rPr>
                <w:ins w:id="92360" w:author="pete jones" w:date="2022-01-11T16:57:00Z"/>
                <w:rFonts w:ascii="Calibri" w:hAnsi="Calibri" w:cs="Calibri"/>
                <w:b/>
                <w:bCs/>
                <w:color w:val="000000"/>
                <w:sz w:val="22"/>
                <w:szCs w:val="22"/>
              </w:rPr>
            </w:pPr>
            <w:ins w:id="92361" w:author="pete jones" w:date="2022-01-11T16:57:00Z">
              <w:r w:rsidRPr="0064654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15991CF1" w14:textId="77777777" w:rsidR="00646540" w:rsidRPr="00646540" w:rsidRDefault="00646540" w:rsidP="00646540">
            <w:pPr>
              <w:spacing w:before="0" w:after="0" w:line="240" w:lineRule="auto"/>
              <w:jc w:val="center"/>
              <w:rPr>
                <w:ins w:id="92362" w:author="pete jones" w:date="2022-01-11T16:57:00Z"/>
                <w:rFonts w:ascii="Calibri" w:hAnsi="Calibri" w:cs="Calibri"/>
                <w:b/>
                <w:bCs/>
                <w:color w:val="000000"/>
                <w:sz w:val="22"/>
                <w:szCs w:val="22"/>
              </w:rPr>
            </w:pPr>
            <w:ins w:id="92363" w:author="pete jones" w:date="2022-01-11T16:57:00Z">
              <w:r w:rsidRPr="00646540">
                <w:rPr>
                  <w:rFonts w:ascii="Calibri" w:hAnsi="Calibri" w:cs="Calibri"/>
                  <w:b/>
                  <w:bCs/>
                  <w:color w:val="000000"/>
                  <w:sz w:val="22"/>
                  <w:szCs w:val="22"/>
                </w:rPr>
                <w:t>Coursework</w:t>
              </w:r>
            </w:ins>
          </w:p>
        </w:tc>
      </w:tr>
      <w:tr w:rsidR="00646540" w:rsidRPr="00646540" w14:paraId="44D2E48C" w14:textId="77777777" w:rsidTr="00646540">
        <w:trPr>
          <w:trHeight w:val="300"/>
          <w:ins w:id="92364" w:author="pete jones" w:date="2022-01-11T16:57: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D9048C5" w14:textId="77777777" w:rsidR="00646540" w:rsidRPr="00646540" w:rsidRDefault="00646540" w:rsidP="00646540">
            <w:pPr>
              <w:spacing w:before="0" w:after="0" w:line="240" w:lineRule="auto"/>
              <w:jc w:val="center"/>
              <w:rPr>
                <w:ins w:id="92365" w:author="pete jones" w:date="2022-01-11T16:57:00Z"/>
                <w:rFonts w:ascii="Calibri" w:hAnsi="Calibri" w:cs="Calibri"/>
                <w:color w:val="000000"/>
                <w:sz w:val="22"/>
                <w:szCs w:val="22"/>
              </w:rPr>
            </w:pPr>
            <w:ins w:id="92366"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3446BAF" w14:textId="77777777" w:rsidR="00646540" w:rsidRPr="00646540" w:rsidRDefault="00646540" w:rsidP="00646540">
            <w:pPr>
              <w:spacing w:before="0" w:after="0" w:line="240" w:lineRule="auto"/>
              <w:jc w:val="left"/>
              <w:rPr>
                <w:ins w:id="92367" w:author="pete jones" w:date="2022-01-11T16:57:00Z"/>
                <w:rFonts w:ascii="Calibri" w:hAnsi="Calibri" w:cs="Calibri"/>
                <w:color w:val="000000"/>
                <w:sz w:val="22"/>
                <w:szCs w:val="22"/>
              </w:rPr>
            </w:pPr>
            <w:ins w:id="92368" w:author="pete jones" w:date="2022-01-11T16:57:00Z">
              <w:r w:rsidRPr="00646540">
                <w:rPr>
                  <w:rFonts w:ascii="Calibri" w:hAnsi="Calibri" w:cs="Calibri"/>
                  <w:color w:val="000000"/>
                  <w:sz w:val="22"/>
                  <w:szCs w:val="22"/>
                </w:rPr>
                <w:t>Engineering mathematics and modelling</w:t>
              </w:r>
            </w:ins>
          </w:p>
        </w:tc>
        <w:tc>
          <w:tcPr>
            <w:tcW w:w="419" w:type="dxa"/>
            <w:tcBorders>
              <w:top w:val="nil"/>
              <w:left w:val="nil"/>
              <w:bottom w:val="single" w:sz="4" w:space="0" w:color="auto"/>
              <w:right w:val="single" w:sz="4" w:space="0" w:color="auto"/>
            </w:tcBorders>
            <w:shd w:val="clear" w:color="auto" w:fill="auto"/>
            <w:noWrap/>
            <w:vAlign w:val="bottom"/>
            <w:hideMark/>
          </w:tcPr>
          <w:p w14:paraId="32E3E24E" w14:textId="77777777" w:rsidR="00646540" w:rsidRPr="00646540" w:rsidRDefault="00646540" w:rsidP="00646540">
            <w:pPr>
              <w:spacing w:before="0" w:after="0" w:line="240" w:lineRule="auto"/>
              <w:jc w:val="center"/>
              <w:rPr>
                <w:ins w:id="92369" w:author="pete jones" w:date="2022-01-11T16:57:00Z"/>
                <w:rFonts w:ascii="Calibri" w:hAnsi="Calibri" w:cs="Calibri"/>
                <w:color w:val="000000"/>
                <w:sz w:val="22"/>
                <w:szCs w:val="22"/>
              </w:rPr>
            </w:pPr>
            <w:ins w:id="92370" w:author="pete jones" w:date="2022-01-11T16:57:00Z">
              <w:r w:rsidRPr="00646540">
                <w:rPr>
                  <w:rFonts w:ascii="Calibri" w:hAnsi="Calibri" w:cs="Calibri"/>
                  <w:color w:val="000000"/>
                  <w:sz w:val="22"/>
                  <w:szCs w:val="22"/>
                </w:rPr>
                <w:t>M</w:t>
              </w:r>
            </w:ins>
          </w:p>
        </w:tc>
        <w:tc>
          <w:tcPr>
            <w:tcW w:w="412" w:type="dxa"/>
            <w:tcBorders>
              <w:top w:val="nil"/>
              <w:left w:val="nil"/>
              <w:bottom w:val="single" w:sz="4" w:space="0" w:color="auto"/>
              <w:right w:val="single" w:sz="4" w:space="0" w:color="auto"/>
            </w:tcBorders>
            <w:shd w:val="clear" w:color="auto" w:fill="auto"/>
            <w:noWrap/>
            <w:vAlign w:val="bottom"/>
            <w:hideMark/>
          </w:tcPr>
          <w:p w14:paraId="6B6D99FB" w14:textId="77777777" w:rsidR="00646540" w:rsidRPr="00646540" w:rsidRDefault="00646540" w:rsidP="00646540">
            <w:pPr>
              <w:spacing w:before="0" w:after="0" w:line="240" w:lineRule="auto"/>
              <w:jc w:val="center"/>
              <w:rPr>
                <w:ins w:id="92371" w:author="pete jones" w:date="2022-01-11T16:57:00Z"/>
                <w:rFonts w:ascii="Calibri" w:hAnsi="Calibri" w:cs="Calibri"/>
                <w:color w:val="000000"/>
                <w:sz w:val="22"/>
                <w:szCs w:val="22"/>
              </w:rPr>
            </w:pPr>
            <w:ins w:id="92372"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66B9359B" w14:textId="77777777" w:rsidR="00646540" w:rsidRPr="00646540" w:rsidRDefault="00646540" w:rsidP="00646540">
            <w:pPr>
              <w:spacing w:before="0" w:after="0" w:line="240" w:lineRule="auto"/>
              <w:jc w:val="center"/>
              <w:rPr>
                <w:ins w:id="92373" w:author="pete jones" w:date="2022-01-11T16:57:00Z"/>
                <w:rFonts w:ascii="Calibri" w:hAnsi="Calibri" w:cs="Calibri"/>
                <w:color w:val="000000"/>
                <w:sz w:val="22"/>
                <w:szCs w:val="22"/>
              </w:rPr>
            </w:pPr>
            <w:ins w:id="92374" w:author="pete jones" w:date="2022-01-11T16:57:00Z">
              <w:r w:rsidRPr="00646540">
                <w:rPr>
                  <w:rFonts w:ascii="Calibri" w:hAnsi="Calibri" w:cs="Calibri"/>
                  <w:color w:val="000000"/>
                  <w:sz w:val="22"/>
                  <w:szCs w:val="22"/>
                </w:rPr>
                <w:t>50</w:t>
              </w:r>
            </w:ins>
          </w:p>
        </w:tc>
        <w:tc>
          <w:tcPr>
            <w:tcW w:w="487" w:type="dxa"/>
            <w:tcBorders>
              <w:top w:val="nil"/>
              <w:left w:val="nil"/>
              <w:bottom w:val="single" w:sz="4" w:space="0" w:color="auto"/>
              <w:right w:val="single" w:sz="4" w:space="0" w:color="auto"/>
            </w:tcBorders>
            <w:shd w:val="clear" w:color="auto" w:fill="auto"/>
            <w:noWrap/>
            <w:vAlign w:val="bottom"/>
            <w:hideMark/>
          </w:tcPr>
          <w:p w14:paraId="6A4A6C39" w14:textId="77777777" w:rsidR="00646540" w:rsidRPr="00646540" w:rsidRDefault="00646540" w:rsidP="00646540">
            <w:pPr>
              <w:spacing w:before="0" w:after="0" w:line="240" w:lineRule="auto"/>
              <w:jc w:val="center"/>
              <w:rPr>
                <w:ins w:id="92375" w:author="pete jones" w:date="2022-01-11T16:57:00Z"/>
                <w:rFonts w:ascii="Calibri" w:hAnsi="Calibri" w:cs="Calibri"/>
                <w:color w:val="000000"/>
                <w:sz w:val="22"/>
                <w:szCs w:val="22"/>
              </w:rPr>
            </w:pPr>
            <w:ins w:id="92376" w:author="pete jones" w:date="2022-01-11T16:57:00Z">
              <w:r w:rsidRPr="00646540">
                <w:rPr>
                  <w:rFonts w:ascii="Calibri" w:hAnsi="Calibri" w:cs="Calibri"/>
                  <w:color w:val="000000"/>
                  <w:sz w:val="22"/>
                  <w:szCs w:val="22"/>
                </w:rPr>
                <w:t>50</w:t>
              </w:r>
            </w:ins>
          </w:p>
        </w:tc>
        <w:tc>
          <w:tcPr>
            <w:tcW w:w="412" w:type="dxa"/>
            <w:tcBorders>
              <w:top w:val="nil"/>
              <w:left w:val="nil"/>
              <w:bottom w:val="single" w:sz="4" w:space="0" w:color="auto"/>
              <w:right w:val="single" w:sz="4" w:space="0" w:color="auto"/>
            </w:tcBorders>
            <w:shd w:val="clear" w:color="auto" w:fill="auto"/>
            <w:noWrap/>
            <w:vAlign w:val="bottom"/>
            <w:hideMark/>
          </w:tcPr>
          <w:p w14:paraId="4426BCA5" w14:textId="77777777" w:rsidR="00646540" w:rsidRPr="00646540" w:rsidRDefault="00646540" w:rsidP="00646540">
            <w:pPr>
              <w:spacing w:before="0" w:after="0" w:line="240" w:lineRule="auto"/>
              <w:jc w:val="center"/>
              <w:rPr>
                <w:ins w:id="92377" w:author="pete jones" w:date="2022-01-11T16:57:00Z"/>
                <w:rFonts w:ascii="Calibri" w:hAnsi="Calibri" w:cs="Calibri"/>
                <w:color w:val="000000"/>
                <w:sz w:val="22"/>
                <w:szCs w:val="22"/>
              </w:rPr>
            </w:pPr>
            <w:ins w:id="92378"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D1FDC09" w14:textId="77777777" w:rsidR="00646540" w:rsidRPr="00646540" w:rsidRDefault="00646540" w:rsidP="00646540">
            <w:pPr>
              <w:spacing w:before="0" w:after="0" w:line="240" w:lineRule="auto"/>
              <w:jc w:val="center"/>
              <w:rPr>
                <w:ins w:id="92379" w:author="pete jones" w:date="2022-01-11T16:57:00Z"/>
                <w:rFonts w:ascii="Calibri" w:hAnsi="Calibri" w:cs="Calibri"/>
                <w:color w:val="000000"/>
                <w:sz w:val="22"/>
                <w:szCs w:val="22"/>
              </w:rPr>
            </w:pPr>
            <w:ins w:id="9238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4913CB" w14:textId="77777777" w:rsidR="00646540" w:rsidRPr="00646540" w:rsidRDefault="00646540" w:rsidP="00646540">
            <w:pPr>
              <w:spacing w:before="0" w:after="0" w:line="240" w:lineRule="auto"/>
              <w:jc w:val="center"/>
              <w:rPr>
                <w:ins w:id="92381" w:author="pete jones" w:date="2022-01-11T16:57:00Z"/>
                <w:rFonts w:ascii="Calibri" w:hAnsi="Calibri" w:cs="Calibri"/>
                <w:color w:val="000000"/>
                <w:sz w:val="22"/>
                <w:szCs w:val="22"/>
              </w:rPr>
            </w:pPr>
            <w:ins w:id="9238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893A60" w14:textId="77777777" w:rsidR="00646540" w:rsidRPr="00646540" w:rsidRDefault="00646540" w:rsidP="00646540">
            <w:pPr>
              <w:spacing w:before="0" w:after="0" w:line="240" w:lineRule="auto"/>
              <w:jc w:val="center"/>
              <w:rPr>
                <w:ins w:id="92383" w:author="pete jones" w:date="2022-01-11T16:57:00Z"/>
                <w:rFonts w:ascii="Calibri" w:hAnsi="Calibri" w:cs="Calibri"/>
                <w:color w:val="000000"/>
                <w:sz w:val="22"/>
                <w:szCs w:val="22"/>
              </w:rPr>
            </w:pPr>
            <w:ins w:id="9238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91305D" w14:textId="77777777" w:rsidR="00646540" w:rsidRPr="00646540" w:rsidRDefault="00646540" w:rsidP="00646540">
            <w:pPr>
              <w:spacing w:before="0" w:after="0" w:line="240" w:lineRule="auto"/>
              <w:jc w:val="center"/>
              <w:rPr>
                <w:ins w:id="92385" w:author="pete jones" w:date="2022-01-11T16:57:00Z"/>
                <w:rFonts w:ascii="Calibri" w:hAnsi="Calibri" w:cs="Calibri"/>
                <w:color w:val="000000"/>
                <w:sz w:val="22"/>
                <w:szCs w:val="22"/>
              </w:rPr>
            </w:pPr>
            <w:ins w:id="9238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F96888" w14:textId="77777777" w:rsidR="00646540" w:rsidRPr="00646540" w:rsidRDefault="00646540" w:rsidP="00646540">
            <w:pPr>
              <w:spacing w:before="0" w:after="0" w:line="240" w:lineRule="auto"/>
              <w:jc w:val="center"/>
              <w:rPr>
                <w:ins w:id="92387" w:author="pete jones" w:date="2022-01-11T16:57:00Z"/>
                <w:rFonts w:ascii="Calibri" w:hAnsi="Calibri" w:cs="Calibri"/>
                <w:color w:val="000000"/>
                <w:sz w:val="22"/>
                <w:szCs w:val="22"/>
              </w:rPr>
            </w:pPr>
            <w:ins w:id="9238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2BEFE9" w14:textId="77777777" w:rsidR="00646540" w:rsidRPr="00646540" w:rsidRDefault="00646540" w:rsidP="00646540">
            <w:pPr>
              <w:spacing w:before="0" w:after="0" w:line="240" w:lineRule="auto"/>
              <w:jc w:val="center"/>
              <w:rPr>
                <w:ins w:id="92389" w:author="pete jones" w:date="2022-01-11T16:57:00Z"/>
                <w:rFonts w:ascii="Calibri" w:hAnsi="Calibri" w:cs="Calibri"/>
                <w:color w:val="000000"/>
                <w:sz w:val="22"/>
                <w:szCs w:val="22"/>
              </w:rPr>
            </w:pPr>
            <w:ins w:id="92390"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29FBAEE" w14:textId="77777777" w:rsidR="00646540" w:rsidRPr="00646540" w:rsidRDefault="00646540" w:rsidP="00646540">
            <w:pPr>
              <w:spacing w:before="0" w:after="0" w:line="240" w:lineRule="auto"/>
              <w:jc w:val="center"/>
              <w:rPr>
                <w:ins w:id="92391" w:author="pete jones" w:date="2022-01-11T16:57:00Z"/>
                <w:rFonts w:ascii="Calibri" w:hAnsi="Calibri" w:cs="Calibri"/>
                <w:color w:val="000000"/>
                <w:sz w:val="22"/>
                <w:szCs w:val="22"/>
              </w:rPr>
            </w:pPr>
            <w:ins w:id="92392" w:author="pete jones" w:date="2022-01-11T16:57:00Z">
              <w:r w:rsidRPr="00646540">
                <w:rPr>
                  <w:rFonts w:ascii="Calibri" w:hAnsi="Calibri" w:cs="Calibri"/>
                  <w:color w:val="000000"/>
                  <w:sz w:val="22"/>
                  <w:szCs w:val="22"/>
                </w:rPr>
                <w:t> </w:t>
              </w:r>
            </w:ins>
          </w:p>
        </w:tc>
      </w:tr>
      <w:tr w:rsidR="00646540" w:rsidRPr="00646540" w14:paraId="58E2B050" w14:textId="77777777" w:rsidTr="00646540">
        <w:trPr>
          <w:trHeight w:val="300"/>
          <w:ins w:id="92393"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996AF84" w14:textId="77777777" w:rsidR="00646540" w:rsidRPr="00646540" w:rsidRDefault="00646540" w:rsidP="00646540">
            <w:pPr>
              <w:spacing w:before="0" w:after="0" w:line="240" w:lineRule="auto"/>
              <w:jc w:val="center"/>
              <w:rPr>
                <w:ins w:id="92394" w:author="pete jones" w:date="2022-01-11T16:57:00Z"/>
                <w:rFonts w:ascii="Calibri" w:hAnsi="Calibri" w:cs="Calibri"/>
                <w:color w:val="000000"/>
                <w:sz w:val="22"/>
                <w:szCs w:val="22"/>
              </w:rPr>
            </w:pPr>
            <w:ins w:id="92395"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4D857EF" w14:textId="77777777" w:rsidR="00646540" w:rsidRPr="00646540" w:rsidRDefault="00646540" w:rsidP="00646540">
            <w:pPr>
              <w:spacing w:before="0" w:after="0" w:line="240" w:lineRule="auto"/>
              <w:jc w:val="left"/>
              <w:rPr>
                <w:ins w:id="92396" w:author="pete jones" w:date="2022-01-11T16:57:00Z"/>
                <w:rFonts w:ascii="Calibri" w:hAnsi="Calibri" w:cs="Calibri"/>
                <w:color w:val="000000"/>
                <w:sz w:val="22"/>
                <w:szCs w:val="22"/>
              </w:rPr>
            </w:pPr>
            <w:ins w:id="92397" w:author="pete jones" w:date="2022-01-11T16:57:00Z">
              <w:r w:rsidRPr="00646540">
                <w:rPr>
                  <w:rFonts w:ascii="Calibri" w:hAnsi="Calibri" w:cs="Calibri"/>
                  <w:color w:val="000000"/>
                  <w:sz w:val="22"/>
                  <w:szCs w:val="22"/>
                </w:rPr>
                <w:t>Solid Mechanics and Materials</w:t>
              </w:r>
            </w:ins>
          </w:p>
        </w:tc>
        <w:tc>
          <w:tcPr>
            <w:tcW w:w="419" w:type="dxa"/>
            <w:tcBorders>
              <w:top w:val="nil"/>
              <w:left w:val="nil"/>
              <w:bottom w:val="single" w:sz="4" w:space="0" w:color="auto"/>
              <w:right w:val="single" w:sz="4" w:space="0" w:color="auto"/>
            </w:tcBorders>
            <w:shd w:val="clear" w:color="auto" w:fill="auto"/>
            <w:noWrap/>
            <w:vAlign w:val="bottom"/>
            <w:hideMark/>
          </w:tcPr>
          <w:p w14:paraId="0AB244C5" w14:textId="77777777" w:rsidR="00646540" w:rsidRPr="00646540" w:rsidRDefault="00646540" w:rsidP="00646540">
            <w:pPr>
              <w:spacing w:before="0" w:after="0" w:line="240" w:lineRule="auto"/>
              <w:jc w:val="center"/>
              <w:rPr>
                <w:ins w:id="92398" w:author="pete jones" w:date="2022-01-11T16:57:00Z"/>
                <w:rFonts w:ascii="Calibri" w:hAnsi="Calibri" w:cs="Calibri"/>
                <w:color w:val="000000"/>
                <w:sz w:val="22"/>
                <w:szCs w:val="22"/>
              </w:rPr>
            </w:pPr>
            <w:ins w:id="92399" w:author="pete jones" w:date="2022-01-11T16:57:00Z">
              <w:r w:rsidRPr="00646540">
                <w:rPr>
                  <w:rFonts w:ascii="Calibri" w:hAnsi="Calibri" w:cs="Calibri"/>
                  <w:color w:val="000000"/>
                  <w:sz w:val="22"/>
                  <w:szCs w:val="22"/>
                </w:rPr>
                <w:t>S</w:t>
              </w:r>
            </w:ins>
          </w:p>
        </w:tc>
        <w:tc>
          <w:tcPr>
            <w:tcW w:w="412" w:type="dxa"/>
            <w:tcBorders>
              <w:top w:val="nil"/>
              <w:left w:val="nil"/>
              <w:bottom w:val="single" w:sz="4" w:space="0" w:color="auto"/>
              <w:right w:val="single" w:sz="4" w:space="0" w:color="auto"/>
            </w:tcBorders>
            <w:shd w:val="clear" w:color="auto" w:fill="auto"/>
            <w:noWrap/>
            <w:vAlign w:val="bottom"/>
            <w:hideMark/>
          </w:tcPr>
          <w:p w14:paraId="7404DDFB" w14:textId="77777777" w:rsidR="00646540" w:rsidRPr="00646540" w:rsidRDefault="00646540" w:rsidP="00646540">
            <w:pPr>
              <w:spacing w:before="0" w:after="0" w:line="240" w:lineRule="auto"/>
              <w:jc w:val="center"/>
              <w:rPr>
                <w:ins w:id="92400" w:author="pete jones" w:date="2022-01-11T16:57:00Z"/>
                <w:rFonts w:ascii="Calibri" w:hAnsi="Calibri" w:cs="Calibri"/>
                <w:color w:val="000000"/>
                <w:sz w:val="22"/>
                <w:szCs w:val="22"/>
              </w:rPr>
            </w:pPr>
            <w:ins w:id="92401"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79C4CAA9" w14:textId="77777777" w:rsidR="00646540" w:rsidRPr="00646540" w:rsidRDefault="00646540" w:rsidP="00646540">
            <w:pPr>
              <w:spacing w:before="0" w:after="0" w:line="240" w:lineRule="auto"/>
              <w:jc w:val="center"/>
              <w:rPr>
                <w:ins w:id="92402" w:author="pete jones" w:date="2022-01-11T16:57:00Z"/>
                <w:rFonts w:ascii="Calibri" w:hAnsi="Calibri" w:cs="Calibri"/>
                <w:color w:val="000000"/>
                <w:sz w:val="22"/>
                <w:szCs w:val="22"/>
              </w:rPr>
            </w:pPr>
            <w:ins w:id="92403" w:author="pete jones" w:date="2022-01-11T16:57:00Z">
              <w:r w:rsidRPr="00646540">
                <w:rPr>
                  <w:rFonts w:ascii="Calibri" w:hAnsi="Calibri" w:cs="Calibri"/>
                  <w:color w:val="000000"/>
                  <w:sz w:val="22"/>
                  <w:szCs w:val="22"/>
                </w:rPr>
                <w:t>50</w:t>
              </w:r>
            </w:ins>
          </w:p>
        </w:tc>
        <w:tc>
          <w:tcPr>
            <w:tcW w:w="487" w:type="dxa"/>
            <w:tcBorders>
              <w:top w:val="nil"/>
              <w:left w:val="nil"/>
              <w:bottom w:val="single" w:sz="4" w:space="0" w:color="auto"/>
              <w:right w:val="single" w:sz="4" w:space="0" w:color="auto"/>
            </w:tcBorders>
            <w:shd w:val="clear" w:color="auto" w:fill="auto"/>
            <w:noWrap/>
            <w:vAlign w:val="bottom"/>
            <w:hideMark/>
          </w:tcPr>
          <w:p w14:paraId="0D9FA591" w14:textId="77777777" w:rsidR="00646540" w:rsidRPr="00646540" w:rsidRDefault="00646540" w:rsidP="00646540">
            <w:pPr>
              <w:spacing w:before="0" w:after="0" w:line="240" w:lineRule="auto"/>
              <w:jc w:val="center"/>
              <w:rPr>
                <w:ins w:id="92404" w:author="pete jones" w:date="2022-01-11T16:57:00Z"/>
                <w:rFonts w:ascii="Calibri" w:hAnsi="Calibri" w:cs="Calibri"/>
                <w:color w:val="000000"/>
                <w:sz w:val="22"/>
                <w:szCs w:val="22"/>
              </w:rPr>
            </w:pPr>
            <w:ins w:id="92405" w:author="pete jones" w:date="2022-01-11T16:57:00Z">
              <w:r w:rsidRPr="00646540">
                <w:rPr>
                  <w:rFonts w:ascii="Calibri" w:hAnsi="Calibri" w:cs="Calibri"/>
                  <w:color w:val="000000"/>
                  <w:sz w:val="22"/>
                  <w:szCs w:val="22"/>
                </w:rPr>
                <w:t>50</w:t>
              </w:r>
            </w:ins>
          </w:p>
        </w:tc>
        <w:tc>
          <w:tcPr>
            <w:tcW w:w="412" w:type="dxa"/>
            <w:tcBorders>
              <w:top w:val="nil"/>
              <w:left w:val="nil"/>
              <w:bottom w:val="single" w:sz="4" w:space="0" w:color="auto"/>
              <w:right w:val="single" w:sz="4" w:space="0" w:color="auto"/>
            </w:tcBorders>
            <w:shd w:val="clear" w:color="auto" w:fill="auto"/>
            <w:noWrap/>
            <w:vAlign w:val="bottom"/>
            <w:hideMark/>
          </w:tcPr>
          <w:p w14:paraId="409F5C01" w14:textId="77777777" w:rsidR="00646540" w:rsidRPr="00646540" w:rsidRDefault="00646540" w:rsidP="00646540">
            <w:pPr>
              <w:spacing w:before="0" w:after="0" w:line="240" w:lineRule="auto"/>
              <w:jc w:val="center"/>
              <w:rPr>
                <w:ins w:id="92406" w:author="pete jones" w:date="2022-01-11T16:57:00Z"/>
                <w:rFonts w:ascii="Calibri" w:hAnsi="Calibri" w:cs="Calibri"/>
                <w:color w:val="000000"/>
                <w:sz w:val="22"/>
                <w:szCs w:val="22"/>
              </w:rPr>
            </w:pPr>
            <w:ins w:id="92407"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C997246" w14:textId="77777777" w:rsidR="00646540" w:rsidRPr="00646540" w:rsidRDefault="00646540" w:rsidP="00646540">
            <w:pPr>
              <w:spacing w:before="0" w:after="0" w:line="240" w:lineRule="auto"/>
              <w:jc w:val="center"/>
              <w:rPr>
                <w:ins w:id="92408" w:author="pete jones" w:date="2022-01-11T16:57:00Z"/>
                <w:rFonts w:ascii="Calibri" w:hAnsi="Calibri" w:cs="Calibri"/>
                <w:color w:val="000000"/>
                <w:sz w:val="22"/>
                <w:szCs w:val="22"/>
              </w:rPr>
            </w:pPr>
            <w:ins w:id="9240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C1AE16" w14:textId="77777777" w:rsidR="00646540" w:rsidRPr="00646540" w:rsidRDefault="00646540" w:rsidP="00646540">
            <w:pPr>
              <w:spacing w:before="0" w:after="0" w:line="240" w:lineRule="auto"/>
              <w:jc w:val="center"/>
              <w:rPr>
                <w:ins w:id="92410" w:author="pete jones" w:date="2022-01-11T16:57:00Z"/>
                <w:rFonts w:ascii="Calibri" w:hAnsi="Calibri" w:cs="Calibri"/>
                <w:color w:val="000000"/>
                <w:sz w:val="22"/>
                <w:szCs w:val="22"/>
              </w:rPr>
            </w:pPr>
            <w:ins w:id="9241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4066D8" w14:textId="77777777" w:rsidR="00646540" w:rsidRPr="00646540" w:rsidRDefault="00646540" w:rsidP="00646540">
            <w:pPr>
              <w:spacing w:before="0" w:after="0" w:line="240" w:lineRule="auto"/>
              <w:jc w:val="center"/>
              <w:rPr>
                <w:ins w:id="92412" w:author="pete jones" w:date="2022-01-11T16:57:00Z"/>
                <w:rFonts w:ascii="Calibri" w:hAnsi="Calibri" w:cs="Calibri"/>
                <w:color w:val="000000"/>
                <w:sz w:val="22"/>
                <w:szCs w:val="22"/>
              </w:rPr>
            </w:pPr>
            <w:ins w:id="9241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B6590B" w14:textId="77777777" w:rsidR="00646540" w:rsidRPr="00646540" w:rsidRDefault="00646540" w:rsidP="00646540">
            <w:pPr>
              <w:spacing w:before="0" w:after="0" w:line="240" w:lineRule="auto"/>
              <w:jc w:val="center"/>
              <w:rPr>
                <w:ins w:id="92414" w:author="pete jones" w:date="2022-01-11T16:57:00Z"/>
                <w:rFonts w:ascii="Calibri" w:hAnsi="Calibri" w:cs="Calibri"/>
                <w:color w:val="000000"/>
                <w:sz w:val="22"/>
                <w:szCs w:val="22"/>
              </w:rPr>
            </w:pPr>
            <w:ins w:id="9241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82B60A" w14:textId="77777777" w:rsidR="00646540" w:rsidRPr="00646540" w:rsidRDefault="00646540" w:rsidP="00646540">
            <w:pPr>
              <w:spacing w:before="0" w:after="0" w:line="240" w:lineRule="auto"/>
              <w:jc w:val="center"/>
              <w:rPr>
                <w:ins w:id="92416" w:author="pete jones" w:date="2022-01-11T16:57:00Z"/>
                <w:rFonts w:ascii="Calibri" w:hAnsi="Calibri" w:cs="Calibri"/>
                <w:color w:val="000000"/>
                <w:sz w:val="22"/>
                <w:szCs w:val="22"/>
              </w:rPr>
            </w:pPr>
            <w:ins w:id="9241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8E7C91" w14:textId="77777777" w:rsidR="00646540" w:rsidRPr="00646540" w:rsidRDefault="00646540" w:rsidP="00646540">
            <w:pPr>
              <w:spacing w:before="0" w:after="0" w:line="240" w:lineRule="auto"/>
              <w:jc w:val="center"/>
              <w:rPr>
                <w:ins w:id="92418" w:author="pete jones" w:date="2022-01-11T16:57:00Z"/>
                <w:rFonts w:ascii="Calibri" w:hAnsi="Calibri" w:cs="Calibri"/>
                <w:color w:val="000000"/>
                <w:sz w:val="22"/>
                <w:szCs w:val="22"/>
              </w:rPr>
            </w:pPr>
            <w:ins w:id="92419"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74DA5E9" w14:textId="77777777" w:rsidR="00646540" w:rsidRPr="00646540" w:rsidRDefault="00646540" w:rsidP="00646540">
            <w:pPr>
              <w:spacing w:before="0" w:after="0" w:line="240" w:lineRule="auto"/>
              <w:jc w:val="center"/>
              <w:rPr>
                <w:ins w:id="92420" w:author="pete jones" w:date="2022-01-11T16:57:00Z"/>
                <w:rFonts w:ascii="Calibri" w:hAnsi="Calibri" w:cs="Calibri"/>
                <w:color w:val="000000"/>
                <w:sz w:val="22"/>
                <w:szCs w:val="22"/>
              </w:rPr>
            </w:pPr>
            <w:ins w:id="92421" w:author="pete jones" w:date="2022-01-11T16:57:00Z">
              <w:r w:rsidRPr="00646540">
                <w:rPr>
                  <w:rFonts w:ascii="Calibri" w:hAnsi="Calibri" w:cs="Calibri"/>
                  <w:color w:val="000000"/>
                  <w:sz w:val="22"/>
                  <w:szCs w:val="22"/>
                </w:rPr>
                <w:t> </w:t>
              </w:r>
            </w:ins>
          </w:p>
        </w:tc>
      </w:tr>
      <w:tr w:rsidR="00646540" w:rsidRPr="00646540" w14:paraId="40B31FF0" w14:textId="77777777" w:rsidTr="00646540">
        <w:trPr>
          <w:trHeight w:val="300"/>
          <w:ins w:id="92422"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B92D0A5" w14:textId="77777777" w:rsidR="00646540" w:rsidRPr="00646540" w:rsidRDefault="00646540" w:rsidP="00646540">
            <w:pPr>
              <w:spacing w:before="0" w:after="0" w:line="240" w:lineRule="auto"/>
              <w:jc w:val="center"/>
              <w:rPr>
                <w:ins w:id="92423" w:author="pete jones" w:date="2022-01-11T16:57:00Z"/>
                <w:rFonts w:ascii="Calibri" w:hAnsi="Calibri" w:cs="Calibri"/>
                <w:color w:val="000000"/>
                <w:sz w:val="22"/>
                <w:szCs w:val="22"/>
              </w:rPr>
            </w:pPr>
            <w:ins w:id="92424"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A5B0CC8" w14:textId="77777777" w:rsidR="00646540" w:rsidRPr="00646540" w:rsidRDefault="00646540" w:rsidP="00646540">
            <w:pPr>
              <w:spacing w:before="0" w:after="0" w:line="240" w:lineRule="auto"/>
              <w:jc w:val="left"/>
              <w:rPr>
                <w:ins w:id="92425" w:author="pete jones" w:date="2022-01-11T16:57:00Z"/>
                <w:rFonts w:ascii="Calibri" w:hAnsi="Calibri" w:cs="Calibri"/>
                <w:color w:val="000000"/>
                <w:sz w:val="22"/>
                <w:szCs w:val="22"/>
              </w:rPr>
            </w:pPr>
            <w:ins w:id="92426" w:author="pete jones" w:date="2022-01-11T16:57:00Z">
              <w:r w:rsidRPr="00646540">
                <w:rPr>
                  <w:rFonts w:ascii="Calibri" w:hAnsi="Calibri" w:cs="Calibri"/>
                  <w:color w:val="000000"/>
                  <w:sz w:val="22"/>
                  <w:szCs w:val="22"/>
                </w:rPr>
                <w:t>Fluid Mechanics and Thermodynamics</w:t>
              </w:r>
            </w:ins>
          </w:p>
        </w:tc>
        <w:tc>
          <w:tcPr>
            <w:tcW w:w="419" w:type="dxa"/>
            <w:tcBorders>
              <w:top w:val="nil"/>
              <w:left w:val="nil"/>
              <w:bottom w:val="single" w:sz="4" w:space="0" w:color="auto"/>
              <w:right w:val="single" w:sz="4" w:space="0" w:color="auto"/>
            </w:tcBorders>
            <w:shd w:val="clear" w:color="auto" w:fill="auto"/>
            <w:noWrap/>
            <w:vAlign w:val="bottom"/>
            <w:hideMark/>
          </w:tcPr>
          <w:p w14:paraId="32060908" w14:textId="77777777" w:rsidR="00646540" w:rsidRPr="00646540" w:rsidRDefault="00646540" w:rsidP="00646540">
            <w:pPr>
              <w:spacing w:before="0" w:after="0" w:line="240" w:lineRule="auto"/>
              <w:jc w:val="center"/>
              <w:rPr>
                <w:ins w:id="92427" w:author="pete jones" w:date="2022-01-11T16:57:00Z"/>
                <w:rFonts w:ascii="Calibri" w:hAnsi="Calibri" w:cs="Calibri"/>
                <w:color w:val="000000"/>
                <w:sz w:val="22"/>
                <w:szCs w:val="22"/>
              </w:rPr>
            </w:pPr>
            <w:ins w:id="92428" w:author="pete jones" w:date="2022-01-11T16:57:00Z">
              <w:r w:rsidRPr="00646540">
                <w:rPr>
                  <w:rFonts w:ascii="Calibri" w:hAnsi="Calibri" w:cs="Calibri"/>
                  <w:color w:val="000000"/>
                  <w:sz w:val="22"/>
                  <w:szCs w:val="22"/>
                </w:rPr>
                <w:t>S</w:t>
              </w:r>
            </w:ins>
          </w:p>
        </w:tc>
        <w:tc>
          <w:tcPr>
            <w:tcW w:w="412" w:type="dxa"/>
            <w:tcBorders>
              <w:top w:val="nil"/>
              <w:left w:val="nil"/>
              <w:bottom w:val="single" w:sz="4" w:space="0" w:color="auto"/>
              <w:right w:val="single" w:sz="4" w:space="0" w:color="auto"/>
            </w:tcBorders>
            <w:shd w:val="clear" w:color="auto" w:fill="auto"/>
            <w:noWrap/>
            <w:vAlign w:val="bottom"/>
            <w:hideMark/>
          </w:tcPr>
          <w:p w14:paraId="2C955079" w14:textId="77777777" w:rsidR="00646540" w:rsidRPr="00646540" w:rsidRDefault="00646540" w:rsidP="00646540">
            <w:pPr>
              <w:spacing w:before="0" w:after="0" w:line="240" w:lineRule="auto"/>
              <w:jc w:val="center"/>
              <w:rPr>
                <w:ins w:id="92429" w:author="pete jones" w:date="2022-01-11T16:57:00Z"/>
                <w:rFonts w:ascii="Calibri" w:hAnsi="Calibri" w:cs="Calibri"/>
                <w:color w:val="000000"/>
                <w:sz w:val="22"/>
                <w:szCs w:val="22"/>
              </w:rPr>
            </w:pPr>
            <w:ins w:id="92430"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773D0041" w14:textId="77777777" w:rsidR="00646540" w:rsidRPr="00646540" w:rsidRDefault="00646540" w:rsidP="00646540">
            <w:pPr>
              <w:spacing w:before="0" w:after="0" w:line="240" w:lineRule="auto"/>
              <w:jc w:val="center"/>
              <w:rPr>
                <w:ins w:id="92431" w:author="pete jones" w:date="2022-01-11T16:57:00Z"/>
                <w:rFonts w:ascii="Calibri" w:hAnsi="Calibri" w:cs="Calibri"/>
                <w:color w:val="000000"/>
                <w:sz w:val="22"/>
                <w:szCs w:val="22"/>
              </w:rPr>
            </w:pPr>
            <w:ins w:id="92432" w:author="pete jones" w:date="2022-01-11T16:57:00Z">
              <w:r w:rsidRPr="00646540">
                <w:rPr>
                  <w:rFonts w:ascii="Calibri" w:hAnsi="Calibri" w:cs="Calibri"/>
                  <w:color w:val="000000"/>
                  <w:sz w:val="22"/>
                  <w:szCs w:val="22"/>
                </w:rPr>
                <w:t>70</w:t>
              </w:r>
            </w:ins>
          </w:p>
        </w:tc>
        <w:tc>
          <w:tcPr>
            <w:tcW w:w="487" w:type="dxa"/>
            <w:tcBorders>
              <w:top w:val="nil"/>
              <w:left w:val="nil"/>
              <w:bottom w:val="single" w:sz="4" w:space="0" w:color="auto"/>
              <w:right w:val="single" w:sz="4" w:space="0" w:color="auto"/>
            </w:tcBorders>
            <w:shd w:val="clear" w:color="auto" w:fill="auto"/>
            <w:noWrap/>
            <w:vAlign w:val="bottom"/>
            <w:hideMark/>
          </w:tcPr>
          <w:p w14:paraId="7A3FB6B2" w14:textId="77777777" w:rsidR="00646540" w:rsidRPr="00646540" w:rsidRDefault="00646540" w:rsidP="00646540">
            <w:pPr>
              <w:spacing w:before="0" w:after="0" w:line="240" w:lineRule="auto"/>
              <w:jc w:val="center"/>
              <w:rPr>
                <w:ins w:id="92433" w:author="pete jones" w:date="2022-01-11T16:57:00Z"/>
                <w:rFonts w:ascii="Calibri" w:hAnsi="Calibri" w:cs="Calibri"/>
                <w:color w:val="000000"/>
                <w:sz w:val="22"/>
                <w:szCs w:val="22"/>
              </w:rPr>
            </w:pPr>
            <w:ins w:id="92434" w:author="pete jones" w:date="2022-01-11T16:57:00Z">
              <w:r w:rsidRPr="00646540">
                <w:rPr>
                  <w:rFonts w:ascii="Calibri" w:hAnsi="Calibri" w:cs="Calibri"/>
                  <w:color w:val="000000"/>
                  <w:sz w:val="22"/>
                  <w:szCs w:val="22"/>
                </w:rPr>
                <w:t>30</w:t>
              </w:r>
            </w:ins>
          </w:p>
        </w:tc>
        <w:tc>
          <w:tcPr>
            <w:tcW w:w="412" w:type="dxa"/>
            <w:tcBorders>
              <w:top w:val="nil"/>
              <w:left w:val="nil"/>
              <w:bottom w:val="single" w:sz="4" w:space="0" w:color="auto"/>
              <w:right w:val="single" w:sz="4" w:space="0" w:color="auto"/>
            </w:tcBorders>
            <w:shd w:val="clear" w:color="auto" w:fill="auto"/>
            <w:noWrap/>
            <w:vAlign w:val="bottom"/>
            <w:hideMark/>
          </w:tcPr>
          <w:p w14:paraId="7950B8E1" w14:textId="77777777" w:rsidR="00646540" w:rsidRPr="00646540" w:rsidRDefault="00646540" w:rsidP="00646540">
            <w:pPr>
              <w:spacing w:before="0" w:after="0" w:line="240" w:lineRule="auto"/>
              <w:jc w:val="center"/>
              <w:rPr>
                <w:ins w:id="92435" w:author="pete jones" w:date="2022-01-11T16:57:00Z"/>
                <w:rFonts w:ascii="Calibri" w:hAnsi="Calibri" w:cs="Calibri"/>
                <w:color w:val="000000"/>
                <w:sz w:val="22"/>
                <w:szCs w:val="22"/>
              </w:rPr>
            </w:pPr>
            <w:ins w:id="92436"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8D1976F" w14:textId="77777777" w:rsidR="00646540" w:rsidRPr="00646540" w:rsidRDefault="00646540" w:rsidP="00646540">
            <w:pPr>
              <w:spacing w:before="0" w:after="0" w:line="240" w:lineRule="auto"/>
              <w:jc w:val="center"/>
              <w:rPr>
                <w:ins w:id="92437" w:author="pete jones" w:date="2022-01-11T16:57:00Z"/>
                <w:rFonts w:ascii="Calibri" w:hAnsi="Calibri" w:cs="Calibri"/>
                <w:color w:val="000000"/>
                <w:sz w:val="22"/>
                <w:szCs w:val="22"/>
              </w:rPr>
            </w:pPr>
            <w:ins w:id="9243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AB555E" w14:textId="77777777" w:rsidR="00646540" w:rsidRPr="00646540" w:rsidRDefault="00646540" w:rsidP="00646540">
            <w:pPr>
              <w:spacing w:before="0" w:after="0" w:line="240" w:lineRule="auto"/>
              <w:jc w:val="center"/>
              <w:rPr>
                <w:ins w:id="92439" w:author="pete jones" w:date="2022-01-11T16:57:00Z"/>
                <w:rFonts w:ascii="Calibri" w:hAnsi="Calibri" w:cs="Calibri"/>
                <w:color w:val="000000"/>
                <w:sz w:val="22"/>
                <w:szCs w:val="22"/>
              </w:rPr>
            </w:pPr>
            <w:ins w:id="9244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F6BB09" w14:textId="77777777" w:rsidR="00646540" w:rsidRPr="00646540" w:rsidRDefault="00646540" w:rsidP="00646540">
            <w:pPr>
              <w:spacing w:before="0" w:after="0" w:line="240" w:lineRule="auto"/>
              <w:jc w:val="center"/>
              <w:rPr>
                <w:ins w:id="92441" w:author="pete jones" w:date="2022-01-11T16:57:00Z"/>
                <w:rFonts w:ascii="Calibri" w:hAnsi="Calibri" w:cs="Calibri"/>
                <w:color w:val="000000"/>
                <w:sz w:val="22"/>
                <w:szCs w:val="22"/>
              </w:rPr>
            </w:pPr>
            <w:ins w:id="9244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72117B" w14:textId="77777777" w:rsidR="00646540" w:rsidRPr="00646540" w:rsidRDefault="00646540" w:rsidP="00646540">
            <w:pPr>
              <w:spacing w:before="0" w:after="0" w:line="240" w:lineRule="auto"/>
              <w:jc w:val="center"/>
              <w:rPr>
                <w:ins w:id="92443" w:author="pete jones" w:date="2022-01-11T16:57:00Z"/>
                <w:rFonts w:ascii="Calibri" w:hAnsi="Calibri" w:cs="Calibri"/>
                <w:color w:val="000000"/>
                <w:sz w:val="22"/>
                <w:szCs w:val="22"/>
              </w:rPr>
            </w:pPr>
            <w:ins w:id="9244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153A8D" w14:textId="77777777" w:rsidR="00646540" w:rsidRPr="00646540" w:rsidRDefault="00646540" w:rsidP="00646540">
            <w:pPr>
              <w:spacing w:before="0" w:after="0" w:line="240" w:lineRule="auto"/>
              <w:jc w:val="center"/>
              <w:rPr>
                <w:ins w:id="92445" w:author="pete jones" w:date="2022-01-11T16:57:00Z"/>
                <w:rFonts w:ascii="Calibri" w:hAnsi="Calibri" w:cs="Calibri"/>
                <w:color w:val="000000"/>
                <w:sz w:val="22"/>
                <w:szCs w:val="22"/>
              </w:rPr>
            </w:pPr>
            <w:ins w:id="9244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742D22" w14:textId="77777777" w:rsidR="00646540" w:rsidRPr="00646540" w:rsidRDefault="00646540" w:rsidP="00646540">
            <w:pPr>
              <w:spacing w:before="0" w:after="0" w:line="240" w:lineRule="auto"/>
              <w:jc w:val="center"/>
              <w:rPr>
                <w:ins w:id="92447" w:author="pete jones" w:date="2022-01-11T16:57:00Z"/>
                <w:rFonts w:ascii="Calibri" w:hAnsi="Calibri" w:cs="Calibri"/>
                <w:color w:val="000000"/>
                <w:sz w:val="22"/>
                <w:szCs w:val="22"/>
              </w:rPr>
            </w:pPr>
            <w:ins w:id="92448"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DF45023" w14:textId="77777777" w:rsidR="00646540" w:rsidRPr="00646540" w:rsidRDefault="00646540" w:rsidP="00646540">
            <w:pPr>
              <w:spacing w:before="0" w:after="0" w:line="240" w:lineRule="auto"/>
              <w:jc w:val="center"/>
              <w:rPr>
                <w:ins w:id="92449" w:author="pete jones" w:date="2022-01-11T16:57:00Z"/>
                <w:rFonts w:ascii="Calibri" w:hAnsi="Calibri" w:cs="Calibri"/>
                <w:color w:val="000000"/>
                <w:sz w:val="22"/>
                <w:szCs w:val="22"/>
              </w:rPr>
            </w:pPr>
            <w:ins w:id="92450" w:author="pete jones" w:date="2022-01-11T16:57:00Z">
              <w:r w:rsidRPr="00646540">
                <w:rPr>
                  <w:rFonts w:ascii="Calibri" w:hAnsi="Calibri" w:cs="Calibri"/>
                  <w:color w:val="000000"/>
                  <w:sz w:val="22"/>
                  <w:szCs w:val="22"/>
                </w:rPr>
                <w:t> </w:t>
              </w:r>
            </w:ins>
          </w:p>
        </w:tc>
      </w:tr>
      <w:tr w:rsidR="00646540" w:rsidRPr="00646540" w14:paraId="4F78BDE6" w14:textId="77777777" w:rsidTr="00646540">
        <w:trPr>
          <w:trHeight w:val="300"/>
          <w:ins w:id="92451"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2DD1022" w14:textId="77777777" w:rsidR="00646540" w:rsidRPr="00646540" w:rsidRDefault="00646540" w:rsidP="00646540">
            <w:pPr>
              <w:spacing w:before="0" w:after="0" w:line="240" w:lineRule="auto"/>
              <w:jc w:val="center"/>
              <w:rPr>
                <w:ins w:id="92452" w:author="pete jones" w:date="2022-01-11T16:57:00Z"/>
                <w:rFonts w:ascii="Calibri" w:hAnsi="Calibri" w:cs="Calibri"/>
                <w:color w:val="000000"/>
                <w:sz w:val="22"/>
                <w:szCs w:val="22"/>
              </w:rPr>
            </w:pPr>
            <w:ins w:id="92453"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5C0A8F0" w14:textId="77777777" w:rsidR="00646540" w:rsidRPr="00646540" w:rsidRDefault="00646540" w:rsidP="00646540">
            <w:pPr>
              <w:spacing w:before="0" w:after="0" w:line="240" w:lineRule="auto"/>
              <w:jc w:val="left"/>
              <w:rPr>
                <w:ins w:id="92454" w:author="pete jones" w:date="2022-01-11T16:57:00Z"/>
                <w:rFonts w:ascii="Calibri" w:hAnsi="Calibri" w:cs="Calibri"/>
                <w:color w:val="000000"/>
                <w:sz w:val="22"/>
                <w:szCs w:val="22"/>
              </w:rPr>
            </w:pPr>
            <w:ins w:id="92455" w:author="pete jones" w:date="2022-01-11T16:57:00Z">
              <w:r w:rsidRPr="00646540">
                <w:rPr>
                  <w:rFonts w:ascii="Calibri" w:hAnsi="Calibri" w:cs="Calibri"/>
                  <w:color w:val="000000"/>
                  <w:sz w:val="22"/>
                  <w:szCs w:val="22"/>
                </w:rPr>
                <w:t>Electrical Circuit Analysis</w:t>
              </w:r>
            </w:ins>
          </w:p>
        </w:tc>
        <w:tc>
          <w:tcPr>
            <w:tcW w:w="419" w:type="dxa"/>
            <w:tcBorders>
              <w:top w:val="nil"/>
              <w:left w:val="nil"/>
              <w:bottom w:val="single" w:sz="4" w:space="0" w:color="auto"/>
              <w:right w:val="single" w:sz="4" w:space="0" w:color="auto"/>
            </w:tcBorders>
            <w:shd w:val="clear" w:color="auto" w:fill="auto"/>
            <w:noWrap/>
            <w:vAlign w:val="bottom"/>
            <w:hideMark/>
          </w:tcPr>
          <w:p w14:paraId="2B1DEF0F" w14:textId="77777777" w:rsidR="00646540" w:rsidRPr="00646540" w:rsidRDefault="00646540" w:rsidP="00646540">
            <w:pPr>
              <w:spacing w:before="0" w:after="0" w:line="240" w:lineRule="auto"/>
              <w:jc w:val="center"/>
              <w:rPr>
                <w:ins w:id="92456" w:author="pete jones" w:date="2022-01-11T16:57:00Z"/>
                <w:rFonts w:ascii="Calibri" w:hAnsi="Calibri" w:cs="Calibri"/>
                <w:color w:val="000000"/>
                <w:sz w:val="22"/>
                <w:szCs w:val="22"/>
              </w:rPr>
            </w:pPr>
            <w:ins w:id="92457" w:author="pete jones" w:date="2022-01-11T16:57:00Z">
              <w:r w:rsidRPr="00646540">
                <w:rPr>
                  <w:rFonts w:ascii="Calibri" w:hAnsi="Calibri" w:cs="Calibri"/>
                  <w:color w:val="000000"/>
                  <w:sz w:val="22"/>
                  <w:szCs w:val="22"/>
                </w:rPr>
                <w:t>S</w:t>
              </w:r>
            </w:ins>
          </w:p>
        </w:tc>
        <w:tc>
          <w:tcPr>
            <w:tcW w:w="412" w:type="dxa"/>
            <w:tcBorders>
              <w:top w:val="nil"/>
              <w:left w:val="nil"/>
              <w:bottom w:val="single" w:sz="4" w:space="0" w:color="auto"/>
              <w:right w:val="single" w:sz="4" w:space="0" w:color="auto"/>
            </w:tcBorders>
            <w:shd w:val="clear" w:color="auto" w:fill="auto"/>
            <w:noWrap/>
            <w:vAlign w:val="bottom"/>
            <w:hideMark/>
          </w:tcPr>
          <w:p w14:paraId="3668CD32" w14:textId="77777777" w:rsidR="00646540" w:rsidRPr="00646540" w:rsidRDefault="00646540" w:rsidP="00646540">
            <w:pPr>
              <w:spacing w:before="0" w:after="0" w:line="240" w:lineRule="auto"/>
              <w:jc w:val="center"/>
              <w:rPr>
                <w:ins w:id="92458" w:author="pete jones" w:date="2022-01-11T16:57:00Z"/>
                <w:rFonts w:ascii="Calibri" w:hAnsi="Calibri" w:cs="Calibri"/>
                <w:color w:val="000000"/>
                <w:sz w:val="22"/>
                <w:szCs w:val="22"/>
              </w:rPr>
            </w:pPr>
            <w:ins w:id="92459"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6D94BA39" w14:textId="77777777" w:rsidR="00646540" w:rsidRPr="00646540" w:rsidRDefault="00646540" w:rsidP="00646540">
            <w:pPr>
              <w:spacing w:before="0" w:after="0" w:line="240" w:lineRule="auto"/>
              <w:jc w:val="center"/>
              <w:rPr>
                <w:ins w:id="92460" w:author="pete jones" w:date="2022-01-11T16:57:00Z"/>
                <w:rFonts w:ascii="Calibri" w:hAnsi="Calibri" w:cs="Calibri"/>
                <w:color w:val="000000"/>
                <w:sz w:val="22"/>
                <w:szCs w:val="22"/>
              </w:rPr>
            </w:pPr>
            <w:ins w:id="92461" w:author="pete jones" w:date="2022-01-11T16:57:00Z">
              <w:r w:rsidRPr="00646540">
                <w:rPr>
                  <w:rFonts w:ascii="Calibri" w:hAnsi="Calibri" w:cs="Calibri"/>
                  <w:color w:val="000000"/>
                  <w:sz w:val="22"/>
                  <w:szCs w:val="22"/>
                </w:rPr>
                <w:t>50</w:t>
              </w:r>
            </w:ins>
          </w:p>
        </w:tc>
        <w:tc>
          <w:tcPr>
            <w:tcW w:w="487" w:type="dxa"/>
            <w:tcBorders>
              <w:top w:val="nil"/>
              <w:left w:val="nil"/>
              <w:bottom w:val="single" w:sz="4" w:space="0" w:color="auto"/>
              <w:right w:val="single" w:sz="4" w:space="0" w:color="auto"/>
            </w:tcBorders>
            <w:shd w:val="clear" w:color="auto" w:fill="auto"/>
            <w:noWrap/>
            <w:vAlign w:val="bottom"/>
            <w:hideMark/>
          </w:tcPr>
          <w:p w14:paraId="7DB90C59" w14:textId="77777777" w:rsidR="00646540" w:rsidRPr="00646540" w:rsidRDefault="00646540" w:rsidP="00646540">
            <w:pPr>
              <w:spacing w:before="0" w:after="0" w:line="240" w:lineRule="auto"/>
              <w:jc w:val="center"/>
              <w:rPr>
                <w:ins w:id="92462" w:author="pete jones" w:date="2022-01-11T16:57:00Z"/>
                <w:rFonts w:ascii="Calibri" w:hAnsi="Calibri" w:cs="Calibri"/>
                <w:color w:val="000000"/>
                <w:sz w:val="22"/>
                <w:szCs w:val="22"/>
              </w:rPr>
            </w:pPr>
            <w:ins w:id="92463" w:author="pete jones" w:date="2022-01-11T16:57:00Z">
              <w:r w:rsidRPr="00646540">
                <w:rPr>
                  <w:rFonts w:ascii="Calibri" w:hAnsi="Calibri" w:cs="Calibri"/>
                  <w:color w:val="000000"/>
                  <w:sz w:val="22"/>
                  <w:szCs w:val="22"/>
                </w:rPr>
                <w:t>50</w:t>
              </w:r>
            </w:ins>
          </w:p>
        </w:tc>
        <w:tc>
          <w:tcPr>
            <w:tcW w:w="412" w:type="dxa"/>
            <w:tcBorders>
              <w:top w:val="nil"/>
              <w:left w:val="nil"/>
              <w:bottom w:val="single" w:sz="4" w:space="0" w:color="auto"/>
              <w:right w:val="single" w:sz="4" w:space="0" w:color="auto"/>
            </w:tcBorders>
            <w:shd w:val="clear" w:color="auto" w:fill="auto"/>
            <w:noWrap/>
            <w:vAlign w:val="bottom"/>
            <w:hideMark/>
          </w:tcPr>
          <w:p w14:paraId="3F1BA50C" w14:textId="77777777" w:rsidR="00646540" w:rsidRPr="00646540" w:rsidRDefault="00646540" w:rsidP="00646540">
            <w:pPr>
              <w:spacing w:before="0" w:after="0" w:line="240" w:lineRule="auto"/>
              <w:jc w:val="center"/>
              <w:rPr>
                <w:ins w:id="92464" w:author="pete jones" w:date="2022-01-11T16:57:00Z"/>
                <w:rFonts w:ascii="Calibri" w:hAnsi="Calibri" w:cs="Calibri"/>
                <w:color w:val="000000"/>
                <w:sz w:val="22"/>
                <w:szCs w:val="22"/>
              </w:rPr>
            </w:pPr>
            <w:ins w:id="92465"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2979ACC" w14:textId="77777777" w:rsidR="00646540" w:rsidRPr="00646540" w:rsidRDefault="00646540" w:rsidP="00646540">
            <w:pPr>
              <w:spacing w:before="0" w:after="0" w:line="240" w:lineRule="auto"/>
              <w:jc w:val="center"/>
              <w:rPr>
                <w:ins w:id="92466" w:author="pete jones" w:date="2022-01-11T16:57:00Z"/>
                <w:rFonts w:ascii="Calibri" w:hAnsi="Calibri" w:cs="Calibri"/>
                <w:color w:val="000000"/>
                <w:sz w:val="22"/>
                <w:szCs w:val="22"/>
              </w:rPr>
            </w:pPr>
            <w:ins w:id="9246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1A4AFE" w14:textId="77777777" w:rsidR="00646540" w:rsidRPr="00646540" w:rsidRDefault="00646540" w:rsidP="00646540">
            <w:pPr>
              <w:spacing w:before="0" w:after="0" w:line="240" w:lineRule="auto"/>
              <w:jc w:val="center"/>
              <w:rPr>
                <w:ins w:id="92468" w:author="pete jones" w:date="2022-01-11T16:57:00Z"/>
                <w:rFonts w:ascii="Calibri" w:hAnsi="Calibri" w:cs="Calibri"/>
                <w:color w:val="000000"/>
                <w:sz w:val="22"/>
                <w:szCs w:val="22"/>
              </w:rPr>
            </w:pPr>
            <w:ins w:id="9246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BBC5AB" w14:textId="77777777" w:rsidR="00646540" w:rsidRPr="00646540" w:rsidRDefault="00646540" w:rsidP="00646540">
            <w:pPr>
              <w:spacing w:before="0" w:after="0" w:line="240" w:lineRule="auto"/>
              <w:jc w:val="center"/>
              <w:rPr>
                <w:ins w:id="92470" w:author="pete jones" w:date="2022-01-11T16:57:00Z"/>
                <w:rFonts w:ascii="Calibri" w:hAnsi="Calibri" w:cs="Calibri"/>
                <w:color w:val="000000"/>
                <w:sz w:val="22"/>
                <w:szCs w:val="22"/>
              </w:rPr>
            </w:pPr>
            <w:ins w:id="9247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9B1155" w14:textId="77777777" w:rsidR="00646540" w:rsidRPr="00646540" w:rsidRDefault="00646540" w:rsidP="00646540">
            <w:pPr>
              <w:spacing w:before="0" w:after="0" w:line="240" w:lineRule="auto"/>
              <w:jc w:val="center"/>
              <w:rPr>
                <w:ins w:id="92472" w:author="pete jones" w:date="2022-01-11T16:57:00Z"/>
                <w:rFonts w:ascii="Calibri" w:hAnsi="Calibri" w:cs="Calibri"/>
                <w:color w:val="000000"/>
                <w:sz w:val="22"/>
                <w:szCs w:val="22"/>
              </w:rPr>
            </w:pPr>
            <w:ins w:id="9247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F4A60B" w14:textId="77777777" w:rsidR="00646540" w:rsidRPr="00646540" w:rsidRDefault="00646540" w:rsidP="00646540">
            <w:pPr>
              <w:spacing w:before="0" w:after="0" w:line="240" w:lineRule="auto"/>
              <w:jc w:val="center"/>
              <w:rPr>
                <w:ins w:id="92474" w:author="pete jones" w:date="2022-01-11T16:57:00Z"/>
                <w:rFonts w:ascii="Calibri" w:hAnsi="Calibri" w:cs="Calibri"/>
                <w:color w:val="000000"/>
                <w:sz w:val="22"/>
                <w:szCs w:val="22"/>
              </w:rPr>
            </w:pPr>
            <w:ins w:id="9247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92EEBC" w14:textId="77777777" w:rsidR="00646540" w:rsidRPr="00646540" w:rsidRDefault="00646540" w:rsidP="00646540">
            <w:pPr>
              <w:spacing w:before="0" w:after="0" w:line="240" w:lineRule="auto"/>
              <w:jc w:val="center"/>
              <w:rPr>
                <w:ins w:id="92476" w:author="pete jones" w:date="2022-01-11T16:57:00Z"/>
                <w:rFonts w:ascii="Calibri" w:hAnsi="Calibri" w:cs="Calibri"/>
                <w:color w:val="000000"/>
                <w:sz w:val="22"/>
                <w:szCs w:val="22"/>
              </w:rPr>
            </w:pPr>
            <w:ins w:id="92477"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CDD43A3" w14:textId="77777777" w:rsidR="00646540" w:rsidRPr="00646540" w:rsidRDefault="00646540" w:rsidP="00646540">
            <w:pPr>
              <w:spacing w:before="0" w:after="0" w:line="240" w:lineRule="auto"/>
              <w:jc w:val="center"/>
              <w:rPr>
                <w:ins w:id="92478" w:author="pete jones" w:date="2022-01-11T16:57:00Z"/>
                <w:rFonts w:ascii="Calibri" w:hAnsi="Calibri" w:cs="Calibri"/>
                <w:color w:val="000000"/>
                <w:sz w:val="22"/>
                <w:szCs w:val="22"/>
              </w:rPr>
            </w:pPr>
            <w:ins w:id="92479" w:author="pete jones" w:date="2022-01-11T16:57:00Z">
              <w:r w:rsidRPr="00646540">
                <w:rPr>
                  <w:rFonts w:ascii="Calibri" w:hAnsi="Calibri" w:cs="Calibri"/>
                  <w:color w:val="000000"/>
                  <w:sz w:val="22"/>
                  <w:szCs w:val="22"/>
                </w:rPr>
                <w:t> </w:t>
              </w:r>
            </w:ins>
          </w:p>
        </w:tc>
      </w:tr>
      <w:tr w:rsidR="00646540" w:rsidRPr="00646540" w14:paraId="47B9093B" w14:textId="77777777" w:rsidTr="00646540">
        <w:trPr>
          <w:trHeight w:val="300"/>
          <w:ins w:id="92480"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61A0555" w14:textId="77777777" w:rsidR="00646540" w:rsidRPr="00646540" w:rsidRDefault="00646540" w:rsidP="00646540">
            <w:pPr>
              <w:spacing w:before="0" w:after="0" w:line="240" w:lineRule="auto"/>
              <w:jc w:val="center"/>
              <w:rPr>
                <w:ins w:id="92481" w:author="pete jones" w:date="2022-01-11T16:57:00Z"/>
                <w:rFonts w:ascii="Calibri" w:hAnsi="Calibri" w:cs="Calibri"/>
                <w:color w:val="000000"/>
                <w:sz w:val="22"/>
                <w:szCs w:val="22"/>
              </w:rPr>
            </w:pPr>
            <w:ins w:id="92482"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F4B737C" w14:textId="77777777" w:rsidR="00646540" w:rsidRPr="00646540" w:rsidRDefault="00646540" w:rsidP="00646540">
            <w:pPr>
              <w:spacing w:before="0" w:after="0" w:line="240" w:lineRule="auto"/>
              <w:jc w:val="left"/>
              <w:rPr>
                <w:ins w:id="92483" w:author="pete jones" w:date="2022-01-11T16:57:00Z"/>
                <w:rFonts w:ascii="Calibri" w:hAnsi="Calibri" w:cs="Calibri"/>
                <w:color w:val="000000"/>
                <w:sz w:val="22"/>
                <w:szCs w:val="22"/>
              </w:rPr>
            </w:pPr>
            <w:ins w:id="92484" w:author="pete jones" w:date="2022-01-11T16:57:00Z">
              <w:r w:rsidRPr="00646540">
                <w:rPr>
                  <w:rFonts w:ascii="Calibri" w:hAnsi="Calibri" w:cs="Calibri"/>
                  <w:color w:val="000000"/>
                  <w:sz w:val="22"/>
                  <w:szCs w:val="22"/>
                </w:rPr>
                <w:t>Design and Practice</w:t>
              </w:r>
            </w:ins>
          </w:p>
        </w:tc>
        <w:tc>
          <w:tcPr>
            <w:tcW w:w="419" w:type="dxa"/>
            <w:tcBorders>
              <w:top w:val="nil"/>
              <w:left w:val="nil"/>
              <w:bottom w:val="single" w:sz="4" w:space="0" w:color="auto"/>
              <w:right w:val="single" w:sz="4" w:space="0" w:color="auto"/>
            </w:tcBorders>
            <w:shd w:val="clear" w:color="auto" w:fill="auto"/>
            <w:noWrap/>
            <w:vAlign w:val="bottom"/>
            <w:hideMark/>
          </w:tcPr>
          <w:p w14:paraId="5C9A1B36" w14:textId="77777777" w:rsidR="00646540" w:rsidRPr="00646540" w:rsidRDefault="00646540" w:rsidP="00646540">
            <w:pPr>
              <w:spacing w:before="0" w:after="0" w:line="240" w:lineRule="auto"/>
              <w:jc w:val="center"/>
              <w:rPr>
                <w:ins w:id="92485" w:author="pete jones" w:date="2022-01-11T16:57:00Z"/>
                <w:rFonts w:ascii="Calibri" w:hAnsi="Calibri" w:cs="Calibri"/>
                <w:color w:val="000000"/>
                <w:sz w:val="22"/>
                <w:szCs w:val="22"/>
              </w:rPr>
            </w:pPr>
            <w:ins w:id="92486" w:author="pete jones" w:date="2022-01-11T16:57:00Z">
              <w:r w:rsidRPr="00646540">
                <w:rPr>
                  <w:rFonts w:ascii="Calibri" w:hAnsi="Calibri" w:cs="Calibri"/>
                  <w:color w:val="000000"/>
                  <w:sz w:val="22"/>
                  <w:szCs w:val="22"/>
                </w:rPr>
                <w:t>O</w:t>
              </w:r>
            </w:ins>
          </w:p>
        </w:tc>
        <w:tc>
          <w:tcPr>
            <w:tcW w:w="412" w:type="dxa"/>
            <w:tcBorders>
              <w:top w:val="nil"/>
              <w:left w:val="nil"/>
              <w:bottom w:val="single" w:sz="4" w:space="0" w:color="auto"/>
              <w:right w:val="single" w:sz="4" w:space="0" w:color="auto"/>
            </w:tcBorders>
            <w:shd w:val="clear" w:color="auto" w:fill="auto"/>
            <w:noWrap/>
            <w:vAlign w:val="bottom"/>
            <w:hideMark/>
          </w:tcPr>
          <w:p w14:paraId="1F12C52E" w14:textId="77777777" w:rsidR="00646540" w:rsidRPr="00646540" w:rsidRDefault="00646540" w:rsidP="00646540">
            <w:pPr>
              <w:spacing w:before="0" w:after="0" w:line="240" w:lineRule="auto"/>
              <w:jc w:val="center"/>
              <w:rPr>
                <w:ins w:id="92487" w:author="pete jones" w:date="2022-01-11T16:57:00Z"/>
                <w:rFonts w:ascii="Calibri" w:hAnsi="Calibri" w:cs="Calibri"/>
                <w:color w:val="000000"/>
                <w:sz w:val="22"/>
                <w:szCs w:val="22"/>
              </w:rPr>
            </w:pPr>
            <w:ins w:id="92488"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E233208" w14:textId="77777777" w:rsidR="00646540" w:rsidRPr="00646540" w:rsidRDefault="00646540" w:rsidP="00646540">
            <w:pPr>
              <w:spacing w:before="0" w:after="0" w:line="240" w:lineRule="auto"/>
              <w:jc w:val="center"/>
              <w:rPr>
                <w:ins w:id="92489" w:author="pete jones" w:date="2022-01-11T16:57:00Z"/>
                <w:rFonts w:ascii="Calibri" w:hAnsi="Calibri" w:cs="Calibri"/>
                <w:color w:val="000000"/>
                <w:sz w:val="22"/>
                <w:szCs w:val="22"/>
              </w:rPr>
            </w:pPr>
            <w:ins w:id="92490" w:author="pete jones" w:date="2022-01-11T16:57: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174318DA" w14:textId="77777777" w:rsidR="00646540" w:rsidRPr="00646540" w:rsidRDefault="00646540" w:rsidP="00646540">
            <w:pPr>
              <w:spacing w:before="0" w:after="0" w:line="240" w:lineRule="auto"/>
              <w:jc w:val="center"/>
              <w:rPr>
                <w:ins w:id="92491" w:author="pete jones" w:date="2022-01-11T16:57:00Z"/>
                <w:rFonts w:ascii="Calibri" w:hAnsi="Calibri" w:cs="Calibri"/>
                <w:color w:val="000000"/>
                <w:sz w:val="22"/>
                <w:szCs w:val="22"/>
              </w:rPr>
            </w:pPr>
            <w:ins w:id="92492" w:author="pete jones" w:date="2022-01-11T16:57:00Z">
              <w:r w:rsidRPr="00646540">
                <w:rPr>
                  <w:rFonts w:ascii="Calibri" w:hAnsi="Calibri" w:cs="Calibri"/>
                  <w:color w:val="000000"/>
                  <w:sz w:val="22"/>
                  <w:szCs w:val="22"/>
                </w:rPr>
                <w:t>100</w:t>
              </w:r>
            </w:ins>
          </w:p>
        </w:tc>
        <w:tc>
          <w:tcPr>
            <w:tcW w:w="412" w:type="dxa"/>
            <w:tcBorders>
              <w:top w:val="nil"/>
              <w:left w:val="nil"/>
              <w:bottom w:val="single" w:sz="4" w:space="0" w:color="auto"/>
              <w:right w:val="single" w:sz="4" w:space="0" w:color="auto"/>
            </w:tcBorders>
            <w:shd w:val="clear" w:color="auto" w:fill="auto"/>
            <w:noWrap/>
            <w:vAlign w:val="bottom"/>
            <w:hideMark/>
          </w:tcPr>
          <w:p w14:paraId="041D22AA" w14:textId="77777777" w:rsidR="00646540" w:rsidRPr="00646540" w:rsidRDefault="00646540" w:rsidP="00646540">
            <w:pPr>
              <w:spacing w:before="0" w:after="0" w:line="240" w:lineRule="auto"/>
              <w:jc w:val="center"/>
              <w:rPr>
                <w:ins w:id="92493" w:author="pete jones" w:date="2022-01-11T16:57:00Z"/>
                <w:rFonts w:ascii="Calibri" w:hAnsi="Calibri" w:cs="Calibri"/>
                <w:color w:val="000000"/>
                <w:sz w:val="22"/>
                <w:szCs w:val="22"/>
              </w:rPr>
            </w:pPr>
            <w:ins w:id="92494"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CC78176" w14:textId="77777777" w:rsidR="00646540" w:rsidRPr="00646540" w:rsidRDefault="00646540" w:rsidP="00646540">
            <w:pPr>
              <w:spacing w:before="0" w:after="0" w:line="240" w:lineRule="auto"/>
              <w:jc w:val="center"/>
              <w:rPr>
                <w:ins w:id="92495" w:author="pete jones" w:date="2022-01-11T16:57:00Z"/>
                <w:rFonts w:ascii="Calibri" w:hAnsi="Calibri" w:cs="Calibri"/>
                <w:color w:val="000000"/>
                <w:sz w:val="22"/>
                <w:szCs w:val="22"/>
              </w:rPr>
            </w:pPr>
            <w:ins w:id="9249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BE846D" w14:textId="77777777" w:rsidR="00646540" w:rsidRPr="00646540" w:rsidRDefault="00646540" w:rsidP="00646540">
            <w:pPr>
              <w:spacing w:before="0" w:after="0" w:line="240" w:lineRule="auto"/>
              <w:jc w:val="center"/>
              <w:rPr>
                <w:ins w:id="92497" w:author="pete jones" w:date="2022-01-11T16:57:00Z"/>
                <w:rFonts w:ascii="Calibri" w:hAnsi="Calibri" w:cs="Calibri"/>
                <w:color w:val="000000"/>
                <w:sz w:val="22"/>
                <w:szCs w:val="22"/>
              </w:rPr>
            </w:pPr>
            <w:ins w:id="9249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EB2D79" w14:textId="77777777" w:rsidR="00646540" w:rsidRPr="00646540" w:rsidRDefault="00646540" w:rsidP="00646540">
            <w:pPr>
              <w:spacing w:before="0" w:after="0" w:line="240" w:lineRule="auto"/>
              <w:jc w:val="center"/>
              <w:rPr>
                <w:ins w:id="92499" w:author="pete jones" w:date="2022-01-11T16:57:00Z"/>
                <w:rFonts w:ascii="Calibri" w:hAnsi="Calibri" w:cs="Calibri"/>
                <w:color w:val="000000"/>
                <w:sz w:val="22"/>
                <w:szCs w:val="22"/>
              </w:rPr>
            </w:pPr>
            <w:ins w:id="9250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3C8008" w14:textId="77777777" w:rsidR="00646540" w:rsidRPr="00646540" w:rsidRDefault="00646540" w:rsidP="00646540">
            <w:pPr>
              <w:spacing w:before="0" w:after="0" w:line="240" w:lineRule="auto"/>
              <w:jc w:val="center"/>
              <w:rPr>
                <w:ins w:id="92501" w:author="pete jones" w:date="2022-01-11T16:57:00Z"/>
                <w:rFonts w:ascii="Calibri" w:hAnsi="Calibri" w:cs="Calibri"/>
                <w:color w:val="000000"/>
                <w:sz w:val="22"/>
                <w:szCs w:val="22"/>
              </w:rPr>
            </w:pPr>
            <w:ins w:id="9250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087D29" w14:textId="77777777" w:rsidR="00646540" w:rsidRPr="00646540" w:rsidRDefault="00646540" w:rsidP="00646540">
            <w:pPr>
              <w:spacing w:before="0" w:after="0" w:line="240" w:lineRule="auto"/>
              <w:jc w:val="center"/>
              <w:rPr>
                <w:ins w:id="92503" w:author="pete jones" w:date="2022-01-11T16:57:00Z"/>
                <w:rFonts w:ascii="Calibri" w:hAnsi="Calibri" w:cs="Calibri"/>
                <w:color w:val="000000"/>
                <w:sz w:val="22"/>
                <w:szCs w:val="22"/>
              </w:rPr>
            </w:pPr>
            <w:ins w:id="9250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B667F4" w14:textId="77777777" w:rsidR="00646540" w:rsidRPr="00646540" w:rsidRDefault="00646540" w:rsidP="00646540">
            <w:pPr>
              <w:spacing w:before="0" w:after="0" w:line="240" w:lineRule="auto"/>
              <w:jc w:val="center"/>
              <w:rPr>
                <w:ins w:id="92505" w:author="pete jones" w:date="2022-01-11T16:57:00Z"/>
                <w:rFonts w:ascii="Calibri" w:hAnsi="Calibri" w:cs="Calibri"/>
                <w:color w:val="000000"/>
                <w:sz w:val="22"/>
                <w:szCs w:val="22"/>
              </w:rPr>
            </w:pPr>
            <w:ins w:id="92506"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CBF0894" w14:textId="77777777" w:rsidR="00646540" w:rsidRPr="00646540" w:rsidRDefault="00646540" w:rsidP="00646540">
            <w:pPr>
              <w:spacing w:before="0" w:after="0" w:line="240" w:lineRule="auto"/>
              <w:jc w:val="center"/>
              <w:rPr>
                <w:ins w:id="92507" w:author="pete jones" w:date="2022-01-11T16:57:00Z"/>
                <w:rFonts w:ascii="Calibri" w:hAnsi="Calibri" w:cs="Calibri"/>
                <w:color w:val="000000"/>
                <w:sz w:val="22"/>
                <w:szCs w:val="22"/>
              </w:rPr>
            </w:pPr>
            <w:ins w:id="92508" w:author="pete jones" w:date="2022-01-11T16:57:00Z">
              <w:r w:rsidRPr="00646540">
                <w:rPr>
                  <w:rFonts w:ascii="Calibri" w:hAnsi="Calibri" w:cs="Calibri"/>
                  <w:color w:val="000000"/>
                  <w:sz w:val="22"/>
                  <w:szCs w:val="22"/>
                </w:rPr>
                <w:t> </w:t>
              </w:r>
            </w:ins>
          </w:p>
        </w:tc>
      </w:tr>
      <w:tr w:rsidR="00646540" w:rsidRPr="00646540" w14:paraId="771E112D" w14:textId="77777777" w:rsidTr="00646540">
        <w:trPr>
          <w:trHeight w:val="300"/>
          <w:ins w:id="92509"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0A3F2D4" w14:textId="77777777" w:rsidR="00646540" w:rsidRPr="00646540" w:rsidRDefault="00646540" w:rsidP="00646540">
            <w:pPr>
              <w:spacing w:before="0" w:after="0" w:line="240" w:lineRule="auto"/>
              <w:jc w:val="center"/>
              <w:rPr>
                <w:ins w:id="92510" w:author="pete jones" w:date="2022-01-11T16:57:00Z"/>
                <w:rFonts w:ascii="Calibri" w:hAnsi="Calibri" w:cs="Calibri"/>
                <w:color w:val="000000"/>
                <w:sz w:val="22"/>
                <w:szCs w:val="22"/>
              </w:rPr>
            </w:pPr>
            <w:ins w:id="92511" w:author="pete jones" w:date="2022-01-11T16:57: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CA7730D" w14:textId="77777777" w:rsidR="00646540" w:rsidRPr="00646540" w:rsidRDefault="00646540" w:rsidP="00646540">
            <w:pPr>
              <w:spacing w:before="0" w:after="0" w:line="240" w:lineRule="auto"/>
              <w:jc w:val="left"/>
              <w:rPr>
                <w:ins w:id="92512" w:author="pete jones" w:date="2022-01-11T16:57:00Z"/>
                <w:rFonts w:ascii="Calibri" w:hAnsi="Calibri" w:cs="Calibri"/>
                <w:color w:val="000000"/>
                <w:sz w:val="22"/>
                <w:szCs w:val="22"/>
              </w:rPr>
            </w:pPr>
            <w:ins w:id="92513" w:author="pete jones" w:date="2022-01-11T16:57:00Z">
              <w:r w:rsidRPr="00646540">
                <w:rPr>
                  <w:rFonts w:ascii="Calibri" w:hAnsi="Calibri" w:cs="Calibri"/>
                  <w:color w:val="000000"/>
                  <w:sz w:val="22"/>
                  <w:szCs w:val="22"/>
                </w:rPr>
                <w:t>Object Oriented Programming C++</w:t>
              </w:r>
            </w:ins>
          </w:p>
        </w:tc>
        <w:tc>
          <w:tcPr>
            <w:tcW w:w="419" w:type="dxa"/>
            <w:tcBorders>
              <w:top w:val="nil"/>
              <w:left w:val="nil"/>
              <w:bottom w:val="single" w:sz="4" w:space="0" w:color="auto"/>
              <w:right w:val="single" w:sz="4" w:space="0" w:color="auto"/>
            </w:tcBorders>
            <w:shd w:val="clear" w:color="auto" w:fill="auto"/>
            <w:noWrap/>
            <w:vAlign w:val="bottom"/>
            <w:hideMark/>
          </w:tcPr>
          <w:p w14:paraId="4EF590DD" w14:textId="77777777" w:rsidR="00646540" w:rsidRPr="00646540" w:rsidRDefault="00646540" w:rsidP="00646540">
            <w:pPr>
              <w:spacing w:before="0" w:after="0" w:line="240" w:lineRule="auto"/>
              <w:jc w:val="center"/>
              <w:rPr>
                <w:ins w:id="92514" w:author="pete jones" w:date="2022-01-11T16:57:00Z"/>
                <w:rFonts w:ascii="Calibri" w:hAnsi="Calibri" w:cs="Calibri"/>
                <w:color w:val="000000"/>
                <w:sz w:val="22"/>
                <w:szCs w:val="22"/>
              </w:rPr>
            </w:pPr>
            <w:ins w:id="92515" w:author="pete jones" w:date="2022-01-11T16:57:00Z">
              <w:r w:rsidRPr="00646540">
                <w:rPr>
                  <w:rFonts w:ascii="Calibri" w:hAnsi="Calibri" w:cs="Calibri"/>
                  <w:color w:val="000000"/>
                  <w:sz w:val="22"/>
                  <w:szCs w:val="22"/>
                </w:rPr>
                <w:t>O</w:t>
              </w:r>
            </w:ins>
          </w:p>
        </w:tc>
        <w:tc>
          <w:tcPr>
            <w:tcW w:w="412" w:type="dxa"/>
            <w:tcBorders>
              <w:top w:val="nil"/>
              <w:left w:val="nil"/>
              <w:bottom w:val="single" w:sz="4" w:space="0" w:color="auto"/>
              <w:right w:val="single" w:sz="4" w:space="0" w:color="auto"/>
            </w:tcBorders>
            <w:shd w:val="clear" w:color="auto" w:fill="auto"/>
            <w:noWrap/>
            <w:vAlign w:val="bottom"/>
            <w:hideMark/>
          </w:tcPr>
          <w:p w14:paraId="3DC351A4" w14:textId="77777777" w:rsidR="00646540" w:rsidRPr="00646540" w:rsidRDefault="00646540" w:rsidP="00646540">
            <w:pPr>
              <w:spacing w:before="0" w:after="0" w:line="240" w:lineRule="auto"/>
              <w:jc w:val="center"/>
              <w:rPr>
                <w:ins w:id="92516" w:author="pete jones" w:date="2022-01-11T16:57:00Z"/>
                <w:rFonts w:ascii="Calibri" w:hAnsi="Calibri" w:cs="Calibri"/>
                <w:color w:val="000000"/>
                <w:sz w:val="22"/>
                <w:szCs w:val="22"/>
              </w:rPr>
            </w:pPr>
            <w:ins w:id="92517"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091FD4E0" w14:textId="77777777" w:rsidR="00646540" w:rsidRPr="00646540" w:rsidRDefault="00646540" w:rsidP="00646540">
            <w:pPr>
              <w:spacing w:before="0" w:after="0" w:line="240" w:lineRule="auto"/>
              <w:jc w:val="center"/>
              <w:rPr>
                <w:ins w:id="92518" w:author="pete jones" w:date="2022-01-11T16:57:00Z"/>
                <w:rFonts w:ascii="Calibri" w:hAnsi="Calibri" w:cs="Calibri"/>
                <w:color w:val="000000"/>
                <w:sz w:val="22"/>
                <w:szCs w:val="22"/>
              </w:rPr>
            </w:pPr>
            <w:ins w:id="92519" w:author="pete jones" w:date="2022-01-11T16:57: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2536561D" w14:textId="77777777" w:rsidR="00646540" w:rsidRPr="00646540" w:rsidRDefault="00646540" w:rsidP="00646540">
            <w:pPr>
              <w:spacing w:before="0" w:after="0" w:line="240" w:lineRule="auto"/>
              <w:jc w:val="center"/>
              <w:rPr>
                <w:ins w:id="92520" w:author="pete jones" w:date="2022-01-11T16:57:00Z"/>
                <w:rFonts w:ascii="Calibri" w:hAnsi="Calibri" w:cs="Calibri"/>
                <w:color w:val="000000"/>
                <w:sz w:val="22"/>
                <w:szCs w:val="22"/>
              </w:rPr>
            </w:pPr>
            <w:ins w:id="92521" w:author="pete jones" w:date="2022-01-11T16:57:00Z">
              <w:r w:rsidRPr="00646540">
                <w:rPr>
                  <w:rFonts w:ascii="Calibri" w:hAnsi="Calibri" w:cs="Calibri"/>
                  <w:color w:val="000000"/>
                  <w:sz w:val="22"/>
                  <w:szCs w:val="22"/>
                </w:rPr>
                <w:t>100</w:t>
              </w:r>
            </w:ins>
          </w:p>
        </w:tc>
        <w:tc>
          <w:tcPr>
            <w:tcW w:w="412" w:type="dxa"/>
            <w:tcBorders>
              <w:top w:val="nil"/>
              <w:left w:val="nil"/>
              <w:bottom w:val="single" w:sz="4" w:space="0" w:color="auto"/>
              <w:right w:val="single" w:sz="4" w:space="0" w:color="auto"/>
            </w:tcBorders>
            <w:shd w:val="clear" w:color="auto" w:fill="auto"/>
            <w:noWrap/>
            <w:vAlign w:val="bottom"/>
            <w:hideMark/>
          </w:tcPr>
          <w:p w14:paraId="30926DFA" w14:textId="77777777" w:rsidR="00646540" w:rsidRPr="00646540" w:rsidRDefault="00646540" w:rsidP="00646540">
            <w:pPr>
              <w:spacing w:before="0" w:after="0" w:line="240" w:lineRule="auto"/>
              <w:jc w:val="center"/>
              <w:rPr>
                <w:ins w:id="92522" w:author="pete jones" w:date="2022-01-11T16:57:00Z"/>
                <w:rFonts w:ascii="Calibri" w:hAnsi="Calibri" w:cs="Calibri"/>
                <w:color w:val="000000"/>
                <w:sz w:val="22"/>
                <w:szCs w:val="22"/>
              </w:rPr>
            </w:pPr>
            <w:ins w:id="92523"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C91E8AF" w14:textId="77777777" w:rsidR="00646540" w:rsidRPr="00646540" w:rsidRDefault="00646540" w:rsidP="00646540">
            <w:pPr>
              <w:spacing w:before="0" w:after="0" w:line="240" w:lineRule="auto"/>
              <w:jc w:val="center"/>
              <w:rPr>
                <w:ins w:id="92524" w:author="pete jones" w:date="2022-01-11T16:57:00Z"/>
                <w:rFonts w:ascii="Calibri" w:hAnsi="Calibri" w:cs="Calibri"/>
                <w:color w:val="000000"/>
                <w:sz w:val="22"/>
                <w:szCs w:val="22"/>
              </w:rPr>
            </w:pPr>
            <w:ins w:id="9252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986BC0" w14:textId="77777777" w:rsidR="00646540" w:rsidRPr="00646540" w:rsidRDefault="00646540" w:rsidP="00646540">
            <w:pPr>
              <w:spacing w:before="0" w:after="0" w:line="240" w:lineRule="auto"/>
              <w:jc w:val="center"/>
              <w:rPr>
                <w:ins w:id="92526" w:author="pete jones" w:date="2022-01-11T16:57:00Z"/>
                <w:rFonts w:ascii="Calibri" w:hAnsi="Calibri" w:cs="Calibri"/>
                <w:color w:val="000000"/>
                <w:sz w:val="22"/>
                <w:szCs w:val="22"/>
              </w:rPr>
            </w:pPr>
            <w:ins w:id="9252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6A670F" w14:textId="77777777" w:rsidR="00646540" w:rsidRPr="00646540" w:rsidRDefault="00646540" w:rsidP="00646540">
            <w:pPr>
              <w:spacing w:before="0" w:after="0" w:line="240" w:lineRule="auto"/>
              <w:jc w:val="center"/>
              <w:rPr>
                <w:ins w:id="92528" w:author="pete jones" w:date="2022-01-11T16:57:00Z"/>
                <w:rFonts w:ascii="Calibri" w:hAnsi="Calibri" w:cs="Calibri"/>
                <w:color w:val="000000"/>
                <w:sz w:val="22"/>
                <w:szCs w:val="22"/>
              </w:rPr>
            </w:pPr>
            <w:ins w:id="9252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00A123" w14:textId="77777777" w:rsidR="00646540" w:rsidRPr="00646540" w:rsidRDefault="00646540" w:rsidP="00646540">
            <w:pPr>
              <w:spacing w:before="0" w:after="0" w:line="240" w:lineRule="auto"/>
              <w:jc w:val="center"/>
              <w:rPr>
                <w:ins w:id="92530" w:author="pete jones" w:date="2022-01-11T16:57:00Z"/>
                <w:rFonts w:ascii="Calibri" w:hAnsi="Calibri" w:cs="Calibri"/>
                <w:color w:val="000000"/>
                <w:sz w:val="22"/>
                <w:szCs w:val="22"/>
              </w:rPr>
            </w:pPr>
            <w:ins w:id="9253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328AC5" w14:textId="77777777" w:rsidR="00646540" w:rsidRPr="00646540" w:rsidRDefault="00646540" w:rsidP="00646540">
            <w:pPr>
              <w:spacing w:before="0" w:after="0" w:line="240" w:lineRule="auto"/>
              <w:jc w:val="center"/>
              <w:rPr>
                <w:ins w:id="92532" w:author="pete jones" w:date="2022-01-11T16:57:00Z"/>
                <w:rFonts w:ascii="Calibri" w:hAnsi="Calibri" w:cs="Calibri"/>
                <w:color w:val="000000"/>
                <w:sz w:val="22"/>
                <w:szCs w:val="22"/>
              </w:rPr>
            </w:pPr>
            <w:ins w:id="9253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024CE1" w14:textId="77777777" w:rsidR="00646540" w:rsidRPr="00646540" w:rsidRDefault="00646540" w:rsidP="00646540">
            <w:pPr>
              <w:spacing w:before="0" w:after="0" w:line="240" w:lineRule="auto"/>
              <w:jc w:val="center"/>
              <w:rPr>
                <w:ins w:id="92534" w:author="pete jones" w:date="2022-01-11T16:57:00Z"/>
                <w:rFonts w:ascii="Calibri" w:hAnsi="Calibri" w:cs="Calibri"/>
                <w:color w:val="000000"/>
                <w:sz w:val="22"/>
                <w:szCs w:val="22"/>
              </w:rPr>
            </w:pPr>
            <w:ins w:id="92535"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B4C3F1D" w14:textId="77777777" w:rsidR="00646540" w:rsidRPr="00646540" w:rsidRDefault="00646540" w:rsidP="00646540">
            <w:pPr>
              <w:spacing w:before="0" w:after="0" w:line="240" w:lineRule="auto"/>
              <w:jc w:val="center"/>
              <w:rPr>
                <w:ins w:id="92536" w:author="pete jones" w:date="2022-01-11T16:57:00Z"/>
                <w:rFonts w:ascii="Calibri" w:hAnsi="Calibri" w:cs="Calibri"/>
                <w:color w:val="000000"/>
                <w:sz w:val="22"/>
                <w:szCs w:val="22"/>
              </w:rPr>
            </w:pPr>
            <w:ins w:id="92537" w:author="pete jones" w:date="2022-01-11T16:57:00Z">
              <w:r w:rsidRPr="00646540">
                <w:rPr>
                  <w:rFonts w:ascii="Calibri" w:hAnsi="Calibri" w:cs="Calibri"/>
                  <w:color w:val="000000"/>
                  <w:sz w:val="22"/>
                  <w:szCs w:val="22"/>
                </w:rPr>
                <w:t> </w:t>
              </w:r>
            </w:ins>
          </w:p>
        </w:tc>
      </w:tr>
      <w:tr w:rsidR="00646540" w:rsidRPr="00646540" w14:paraId="706B5A31" w14:textId="77777777" w:rsidTr="00646540">
        <w:trPr>
          <w:trHeight w:val="300"/>
          <w:ins w:id="92538"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785DCCA" w14:textId="77777777" w:rsidR="00646540" w:rsidRPr="00646540" w:rsidRDefault="00646540" w:rsidP="00646540">
            <w:pPr>
              <w:spacing w:before="0" w:after="0" w:line="240" w:lineRule="auto"/>
              <w:jc w:val="center"/>
              <w:rPr>
                <w:ins w:id="92539" w:author="pete jones" w:date="2022-01-11T16:57:00Z"/>
                <w:rFonts w:ascii="Calibri" w:hAnsi="Calibri" w:cs="Calibri"/>
                <w:color w:val="000000"/>
                <w:sz w:val="22"/>
                <w:szCs w:val="22"/>
              </w:rPr>
            </w:pPr>
            <w:ins w:id="92540"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5740B86" w14:textId="77777777" w:rsidR="00646540" w:rsidRPr="00646540" w:rsidRDefault="00646540" w:rsidP="00646540">
            <w:pPr>
              <w:spacing w:before="0" w:after="0" w:line="240" w:lineRule="auto"/>
              <w:jc w:val="left"/>
              <w:rPr>
                <w:ins w:id="92541" w:author="pete jones" w:date="2022-01-11T16:57:00Z"/>
                <w:rFonts w:ascii="Calibri" w:hAnsi="Calibri" w:cs="Calibri"/>
                <w:color w:val="000000"/>
                <w:sz w:val="22"/>
                <w:szCs w:val="22"/>
              </w:rPr>
            </w:pPr>
            <w:ins w:id="92542" w:author="pete jones" w:date="2022-01-11T16:57:00Z">
              <w:r w:rsidRPr="00646540">
                <w:rPr>
                  <w:rFonts w:ascii="Calibri" w:hAnsi="Calibri" w:cs="Calibri"/>
                  <w:color w:val="000000"/>
                  <w:sz w:val="22"/>
                  <w:szCs w:val="22"/>
                </w:rPr>
                <w:t>Advanced engineering mathematics and modelling</w:t>
              </w:r>
            </w:ins>
          </w:p>
        </w:tc>
        <w:tc>
          <w:tcPr>
            <w:tcW w:w="419" w:type="dxa"/>
            <w:tcBorders>
              <w:top w:val="nil"/>
              <w:left w:val="nil"/>
              <w:bottom w:val="single" w:sz="4" w:space="0" w:color="auto"/>
              <w:right w:val="single" w:sz="4" w:space="0" w:color="auto"/>
            </w:tcBorders>
            <w:shd w:val="clear" w:color="auto" w:fill="auto"/>
            <w:noWrap/>
            <w:vAlign w:val="bottom"/>
            <w:hideMark/>
          </w:tcPr>
          <w:p w14:paraId="0FEADADD" w14:textId="77777777" w:rsidR="00646540" w:rsidRPr="00646540" w:rsidRDefault="00646540" w:rsidP="00646540">
            <w:pPr>
              <w:spacing w:before="0" w:after="0" w:line="240" w:lineRule="auto"/>
              <w:jc w:val="center"/>
              <w:rPr>
                <w:ins w:id="92543" w:author="pete jones" w:date="2022-01-11T16:57:00Z"/>
                <w:rFonts w:ascii="Calibri" w:hAnsi="Calibri" w:cs="Calibri"/>
                <w:color w:val="000000"/>
                <w:sz w:val="22"/>
                <w:szCs w:val="22"/>
              </w:rPr>
            </w:pPr>
            <w:ins w:id="92544" w:author="pete jones" w:date="2022-01-11T16:57:00Z">
              <w:r w:rsidRPr="00646540">
                <w:rPr>
                  <w:rFonts w:ascii="Calibri" w:hAnsi="Calibri" w:cs="Calibri"/>
                  <w:color w:val="000000"/>
                  <w:sz w:val="22"/>
                  <w:szCs w:val="22"/>
                </w:rPr>
                <w:t>M</w:t>
              </w:r>
            </w:ins>
          </w:p>
        </w:tc>
        <w:tc>
          <w:tcPr>
            <w:tcW w:w="412" w:type="dxa"/>
            <w:tcBorders>
              <w:top w:val="nil"/>
              <w:left w:val="nil"/>
              <w:bottom w:val="single" w:sz="4" w:space="0" w:color="auto"/>
              <w:right w:val="single" w:sz="4" w:space="0" w:color="auto"/>
            </w:tcBorders>
            <w:shd w:val="clear" w:color="auto" w:fill="auto"/>
            <w:noWrap/>
            <w:vAlign w:val="bottom"/>
            <w:hideMark/>
          </w:tcPr>
          <w:p w14:paraId="3FDB1931" w14:textId="77777777" w:rsidR="00646540" w:rsidRPr="00646540" w:rsidRDefault="00646540" w:rsidP="00646540">
            <w:pPr>
              <w:spacing w:before="0" w:after="0" w:line="240" w:lineRule="auto"/>
              <w:jc w:val="center"/>
              <w:rPr>
                <w:ins w:id="92545" w:author="pete jones" w:date="2022-01-11T16:57:00Z"/>
                <w:rFonts w:ascii="Calibri" w:hAnsi="Calibri" w:cs="Calibri"/>
                <w:color w:val="000000"/>
                <w:sz w:val="22"/>
                <w:szCs w:val="22"/>
              </w:rPr>
            </w:pPr>
            <w:ins w:id="92546"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53623C86" w14:textId="77777777" w:rsidR="00646540" w:rsidRPr="00646540" w:rsidRDefault="00646540" w:rsidP="00646540">
            <w:pPr>
              <w:spacing w:before="0" w:after="0" w:line="240" w:lineRule="auto"/>
              <w:jc w:val="center"/>
              <w:rPr>
                <w:ins w:id="92547" w:author="pete jones" w:date="2022-01-11T16:57:00Z"/>
                <w:rFonts w:ascii="Calibri" w:hAnsi="Calibri" w:cs="Calibri"/>
                <w:color w:val="000000"/>
                <w:sz w:val="22"/>
                <w:szCs w:val="22"/>
              </w:rPr>
            </w:pPr>
            <w:ins w:id="92548" w:author="pete jones" w:date="2022-01-11T16:57:00Z">
              <w:r w:rsidRPr="00646540">
                <w:rPr>
                  <w:rFonts w:ascii="Calibri" w:hAnsi="Calibri" w:cs="Calibri"/>
                  <w:color w:val="000000"/>
                  <w:sz w:val="22"/>
                  <w:szCs w:val="22"/>
                </w:rPr>
                <w:t>50</w:t>
              </w:r>
            </w:ins>
          </w:p>
        </w:tc>
        <w:tc>
          <w:tcPr>
            <w:tcW w:w="487" w:type="dxa"/>
            <w:tcBorders>
              <w:top w:val="nil"/>
              <w:left w:val="nil"/>
              <w:bottom w:val="single" w:sz="4" w:space="0" w:color="auto"/>
              <w:right w:val="single" w:sz="4" w:space="0" w:color="auto"/>
            </w:tcBorders>
            <w:shd w:val="clear" w:color="auto" w:fill="auto"/>
            <w:noWrap/>
            <w:vAlign w:val="bottom"/>
            <w:hideMark/>
          </w:tcPr>
          <w:p w14:paraId="7AB8C4B5" w14:textId="77777777" w:rsidR="00646540" w:rsidRPr="00646540" w:rsidRDefault="00646540" w:rsidP="00646540">
            <w:pPr>
              <w:spacing w:before="0" w:after="0" w:line="240" w:lineRule="auto"/>
              <w:jc w:val="center"/>
              <w:rPr>
                <w:ins w:id="92549" w:author="pete jones" w:date="2022-01-11T16:57:00Z"/>
                <w:rFonts w:ascii="Calibri" w:hAnsi="Calibri" w:cs="Calibri"/>
                <w:color w:val="000000"/>
                <w:sz w:val="22"/>
                <w:szCs w:val="22"/>
              </w:rPr>
            </w:pPr>
            <w:ins w:id="92550" w:author="pete jones" w:date="2022-01-11T16:57:00Z">
              <w:r w:rsidRPr="00646540">
                <w:rPr>
                  <w:rFonts w:ascii="Calibri" w:hAnsi="Calibri" w:cs="Calibri"/>
                  <w:color w:val="000000"/>
                  <w:sz w:val="22"/>
                  <w:szCs w:val="22"/>
                </w:rPr>
                <w:t>50</w:t>
              </w:r>
            </w:ins>
          </w:p>
        </w:tc>
        <w:tc>
          <w:tcPr>
            <w:tcW w:w="412" w:type="dxa"/>
            <w:tcBorders>
              <w:top w:val="nil"/>
              <w:left w:val="nil"/>
              <w:bottom w:val="single" w:sz="4" w:space="0" w:color="auto"/>
              <w:right w:val="single" w:sz="4" w:space="0" w:color="auto"/>
            </w:tcBorders>
            <w:shd w:val="clear" w:color="auto" w:fill="auto"/>
            <w:noWrap/>
            <w:vAlign w:val="bottom"/>
            <w:hideMark/>
          </w:tcPr>
          <w:p w14:paraId="1D5F4067" w14:textId="77777777" w:rsidR="00646540" w:rsidRPr="00646540" w:rsidRDefault="00646540" w:rsidP="00646540">
            <w:pPr>
              <w:spacing w:before="0" w:after="0" w:line="240" w:lineRule="auto"/>
              <w:jc w:val="center"/>
              <w:rPr>
                <w:ins w:id="92551" w:author="pete jones" w:date="2022-01-11T16:57:00Z"/>
                <w:rFonts w:ascii="Calibri" w:hAnsi="Calibri" w:cs="Calibri"/>
                <w:color w:val="000000"/>
                <w:sz w:val="22"/>
                <w:szCs w:val="22"/>
              </w:rPr>
            </w:pPr>
            <w:ins w:id="92552"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A367194" w14:textId="77777777" w:rsidR="00646540" w:rsidRPr="00646540" w:rsidRDefault="00646540" w:rsidP="00646540">
            <w:pPr>
              <w:spacing w:before="0" w:after="0" w:line="240" w:lineRule="auto"/>
              <w:jc w:val="center"/>
              <w:rPr>
                <w:ins w:id="92553" w:author="pete jones" w:date="2022-01-11T16:57:00Z"/>
                <w:rFonts w:ascii="Calibri" w:hAnsi="Calibri" w:cs="Calibri"/>
                <w:color w:val="000000"/>
                <w:sz w:val="22"/>
                <w:szCs w:val="22"/>
              </w:rPr>
            </w:pPr>
            <w:ins w:id="9255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B02384" w14:textId="77777777" w:rsidR="00646540" w:rsidRPr="00646540" w:rsidRDefault="00646540" w:rsidP="00646540">
            <w:pPr>
              <w:spacing w:before="0" w:after="0" w:line="240" w:lineRule="auto"/>
              <w:jc w:val="center"/>
              <w:rPr>
                <w:ins w:id="92555" w:author="pete jones" w:date="2022-01-11T16:57:00Z"/>
                <w:rFonts w:ascii="Calibri" w:hAnsi="Calibri" w:cs="Calibri"/>
                <w:color w:val="000000"/>
                <w:sz w:val="22"/>
                <w:szCs w:val="22"/>
              </w:rPr>
            </w:pPr>
            <w:ins w:id="9255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4F563F" w14:textId="77777777" w:rsidR="00646540" w:rsidRPr="00646540" w:rsidRDefault="00646540" w:rsidP="00646540">
            <w:pPr>
              <w:spacing w:before="0" w:after="0" w:line="240" w:lineRule="auto"/>
              <w:jc w:val="center"/>
              <w:rPr>
                <w:ins w:id="92557" w:author="pete jones" w:date="2022-01-11T16:57:00Z"/>
                <w:rFonts w:ascii="Calibri" w:hAnsi="Calibri" w:cs="Calibri"/>
                <w:color w:val="000000"/>
                <w:sz w:val="22"/>
                <w:szCs w:val="22"/>
              </w:rPr>
            </w:pPr>
            <w:ins w:id="9255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AC79D1" w14:textId="77777777" w:rsidR="00646540" w:rsidRPr="00646540" w:rsidRDefault="00646540" w:rsidP="00646540">
            <w:pPr>
              <w:spacing w:before="0" w:after="0" w:line="240" w:lineRule="auto"/>
              <w:jc w:val="center"/>
              <w:rPr>
                <w:ins w:id="92559" w:author="pete jones" w:date="2022-01-11T16:57:00Z"/>
                <w:rFonts w:ascii="Calibri" w:hAnsi="Calibri" w:cs="Calibri"/>
                <w:color w:val="000000"/>
                <w:sz w:val="22"/>
                <w:szCs w:val="22"/>
              </w:rPr>
            </w:pPr>
            <w:ins w:id="9256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CA12FB" w14:textId="77777777" w:rsidR="00646540" w:rsidRPr="00646540" w:rsidRDefault="00646540" w:rsidP="00646540">
            <w:pPr>
              <w:spacing w:before="0" w:after="0" w:line="240" w:lineRule="auto"/>
              <w:jc w:val="center"/>
              <w:rPr>
                <w:ins w:id="92561" w:author="pete jones" w:date="2022-01-11T16:57:00Z"/>
                <w:rFonts w:ascii="Calibri" w:hAnsi="Calibri" w:cs="Calibri"/>
                <w:color w:val="000000"/>
                <w:sz w:val="22"/>
                <w:szCs w:val="22"/>
              </w:rPr>
            </w:pPr>
            <w:ins w:id="9256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46E8AB" w14:textId="77777777" w:rsidR="00646540" w:rsidRPr="00646540" w:rsidRDefault="00646540" w:rsidP="00646540">
            <w:pPr>
              <w:spacing w:before="0" w:after="0" w:line="240" w:lineRule="auto"/>
              <w:jc w:val="center"/>
              <w:rPr>
                <w:ins w:id="92563" w:author="pete jones" w:date="2022-01-11T16:57:00Z"/>
                <w:rFonts w:ascii="Calibri" w:hAnsi="Calibri" w:cs="Calibri"/>
                <w:color w:val="000000"/>
                <w:sz w:val="22"/>
                <w:szCs w:val="22"/>
              </w:rPr>
            </w:pPr>
            <w:ins w:id="92564"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458DEE2" w14:textId="77777777" w:rsidR="00646540" w:rsidRPr="00646540" w:rsidRDefault="00646540" w:rsidP="00646540">
            <w:pPr>
              <w:spacing w:before="0" w:after="0" w:line="240" w:lineRule="auto"/>
              <w:jc w:val="center"/>
              <w:rPr>
                <w:ins w:id="92565" w:author="pete jones" w:date="2022-01-11T16:57:00Z"/>
                <w:rFonts w:ascii="Calibri" w:hAnsi="Calibri" w:cs="Calibri"/>
                <w:color w:val="000000"/>
                <w:sz w:val="22"/>
                <w:szCs w:val="22"/>
              </w:rPr>
            </w:pPr>
            <w:ins w:id="92566" w:author="pete jones" w:date="2022-01-11T16:57:00Z">
              <w:r w:rsidRPr="00646540">
                <w:rPr>
                  <w:rFonts w:ascii="Calibri" w:hAnsi="Calibri" w:cs="Calibri"/>
                  <w:color w:val="000000"/>
                  <w:sz w:val="22"/>
                  <w:szCs w:val="22"/>
                </w:rPr>
                <w:t> </w:t>
              </w:r>
            </w:ins>
          </w:p>
        </w:tc>
      </w:tr>
      <w:tr w:rsidR="00646540" w:rsidRPr="00646540" w14:paraId="02B16B96" w14:textId="77777777" w:rsidTr="00646540">
        <w:trPr>
          <w:trHeight w:val="300"/>
          <w:ins w:id="92567"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16FFEB0" w14:textId="77777777" w:rsidR="00646540" w:rsidRPr="00646540" w:rsidRDefault="00646540" w:rsidP="00646540">
            <w:pPr>
              <w:spacing w:before="0" w:after="0" w:line="240" w:lineRule="auto"/>
              <w:jc w:val="center"/>
              <w:rPr>
                <w:ins w:id="92568" w:author="pete jones" w:date="2022-01-11T16:57:00Z"/>
                <w:rFonts w:ascii="Calibri" w:hAnsi="Calibri" w:cs="Calibri"/>
                <w:color w:val="000000"/>
                <w:sz w:val="22"/>
                <w:szCs w:val="22"/>
              </w:rPr>
            </w:pPr>
            <w:ins w:id="92569"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08A8D91" w14:textId="77777777" w:rsidR="00646540" w:rsidRPr="00646540" w:rsidRDefault="00646540" w:rsidP="00646540">
            <w:pPr>
              <w:spacing w:before="0" w:after="0" w:line="240" w:lineRule="auto"/>
              <w:jc w:val="left"/>
              <w:rPr>
                <w:ins w:id="92570" w:author="pete jones" w:date="2022-01-11T16:57:00Z"/>
                <w:rFonts w:ascii="Calibri" w:hAnsi="Calibri" w:cs="Calibri"/>
                <w:color w:val="000000"/>
                <w:sz w:val="22"/>
                <w:szCs w:val="22"/>
              </w:rPr>
            </w:pPr>
            <w:ins w:id="92571" w:author="pete jones" w:date="2022-01-11T16:57:00Z">
              <w:r w:rsidRPr="00646540">
                <w:rPr>
                  <w:rFonts w:ascii="Calibri" w:hAnsi="Calibri" w:cs="Calibri"/>
                  <w:color w:val="000000"/>
                  <w:sz w:val="22"/>
                  <w:szCs w:val="22"/>
                </w:rPr>
                <w:t>Engineering design</w:t>
              </w:r>
            </w:ins>
          </w:p>
        </w:tc>
        <w:tc>
          <w:tcPr>
            <w:tcW w:w="419" w:type="dxa"/>
            <w:tcBorders>
              <w:top w:val="nil"/>
              <w:left w:val="nil"/>
              <w:bottom w:val="single" w:sz="4" w:space="0" w:color="auto"/>
              <w:right w:val="single" w:sz="4" w:space="0" w:color="auto"/>
            </w:tcBorders>
            <w:shd w:val="clear" w:color="auto" w:fill="auto"/>
            <w:noWrap/>
            <w:vAlign w:val="bottom"/>
            <w:hideMark/>
          </w:tcPr>
          <w:p w14:paraId="7E65AF2A" w14:textId="77777777" w:rsidR="00646540" w:rsidRPr="00646540" w:rsidRDefault="00646540" w:rsidP="00646540">
            <w:pPr>
              <w:spacing w:before="0" w:after="0" w:line="240" w:lineRule="auto"/>
              <w:jc w:val="center"/>
              <w:rPr>
                <w:ins w:id="92572" w:author="pete jones" w:date="2022-01-11T16:57:00Z"/>
                <w:rFonts w:ascii="Calibri" w:hAnsi="Calibri" w:cs="Calibri"/>
                <w:color w:val="000000"/>
                <w:sz w:val="22"/>
                <w:szCs w:val="22"/>
              </w:rPr>
            </w:pPr>
            <w:ins w:id="92573" w:author="pete jones" w:date="2022-01-11T16:57:00Z">
              <w:r w:rsidRPr="00646540">
                <w:rPr>
                  <w:rFonts w:ascii="Calibri" w:hAnsi="Calibri" w:cs="Calibri"/>
                  <w:color w:val="000000"/>
                  <w:sz w:val="22"/>
                  <w:szCs w:val="22"/>
                </w:rPr>
                <w:t>O</w:t>
              </w:r>
            </w:ins>
          </w:p>
        </w:tc>
        <w:tc>
          <w:tcPr>
            <w:tcW w:w="412" w:type="dxa"/>
            <w:tcBorders>
              <w:top w:val="nil"/>
              <w:left w:val="nil"/>
              <w:bottom w:val="single" w:sz="4" w:space="0" w:color="auto"/>
              <w:right w:val="single" w:sz="4" w:space="0" w:color="auto"/>
            </w:tcBorders>
            <w:shd w:val="clear" w:color="auto" w:fill="auto"/>
            <w:noWrap/>
            <w:vAlign w:val="bottom"/>
            <w:hideMark/>
          </w:tcPr>
          <w:p w14:paraId="1DFDE701" w14:textId="77777777" w:rsidR="00646540" w:rsidRPr="00646540" w:rsidRDefault="00646540" w:rsidP="00646540">
            <w:pPr>
              <w:spacing w:before="0" w:after="0" w:line="240" w:lineRule="auto"/>
              <w:jc w:val="center"/>
              <w:rPr>
                <w:ins w:id="92574" w:author="pete jones" w:date="2022-01-11T16:57:00Z"/>
                <w:rFonts w:ascii="Calibri" w:hAnsi="Calibri" w:cs="Calibri"/>
                <w:color w:val="000000"/>
                <w:sz w:val="22"/>
                <w:szCs w:val="22"/>
              </w:rPr>
            </w:pPr>
            <w:ins w:id="92575"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3093D7DF" w14:textId="77777777" w:rsidR="00646540" w:rsidRPr="00646540" w:rsidRDefault="00646540" w:rsidP="00646540">
            <w:pPr>
              <w:spacing w:before="0" w:after="0" w:line="240" w:lineRule="auto"/>
              <w:jc w:val="center"/>
              <w:rPr>
                <w:ins w:id="92576" w:author="pete jones" w:date="2022-01-11T16:57:00Z"/>
                <w:rFonts w:ascii="Calibri" w:hAnsi="Calibri" w:cs="Calibri"/>
                <w:color w:val="000000"/>
                <w:sz w:val="22"/>
                <w:szCs w:val="22"/>
              </w:rPr>
            </w:pPr>
            <w:ins w:id="92577" w:author="pete jones" w:date="2022-01-11T16:57: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32CD5CEE" w14:textId="77777777" w:rsidR="00646540" w:rsidRPr="00646540" w:rsidRDefault="00646540" w:rsidP="00646540">
            <w:pPr>
              <w:spacing w:before="0" w:after="0" w:line="240" w:lineRule="auto"/>
              <w:jc w:val="center"/>
              <w:rPr>
                <w:ins w:id="92578" w:author="pete jones" w:date="2022-01-11T16:57:00Z"/>
                <w:rFonts w:ascii="Calibri" w:hAnsi="Calibri" w:cs="Calibri"/>
                <w:color w:val="000000"/>
                <w:sz w:val="22"/>
                <w:szCs w:val="22"/>
              </w:rPr>
            </w:pPr>
            <w:ins w:id="92579" w:author="pete jones" w:date="2022-01-11T16:57:00Z">
              <w:r w:rsidRPr="00646540">
                <w:rPr>
                  <w:rFonts w:ascii="Calibri" w:hAnsi="Calibri" w:cs="Calibri"/>
                  <w:color w:val="000000"/>
                  <w:sz w:val="22"/>
                  <w:szCs w:val="22"/>
                </w:rPr>
                <w:t>100</w:t>
              </w:r>
            </w:ins>
          </w:p>
        </w:tc>
        <w:tc>
          <w:tcPr>
            <w:tcW w:w="412" w:type="dxa"/>
            <w:tcBorders>
              <w:top w:val="nil"/>
              <w:left w:val="nil"/>
              <w:bottom w:val="single" w:sz="4" w:space="0" w:color="auto"/>
              <w:right w:val="single" w:sz="4" w:space="0" w:color="auto"/>
            </w:tcBorders>
            <w:shd w:val="clear" w:color="auto" w:fill="auto"/>
            <w:noWrap/>
            <w:vAlign w:val="bottom"/>
            <w:hideMark/>
          </w:tcPr>
          <w:p w14:paraId="0B72E4EA" w14:textId="77777777" w:rsidR="00646540" w:rsidRPr="00646540" w:rsidRDefault="00646540" w:rsidP="00646540">
            <w:pPr>
              <w:spacing w:before="0" w:after="0" w:line="240" w:lineRule="auto"/>
              <w:jc w:val="center"/>
              <w:rPr>
                <w:ins w:id="92580" w:author="pete jones" w:date="2022-01-11T16:57:00Z"/>
                <w:rFonts w:ascii="Calibri" w:hAnsi="Calibri" w:cs="Calibri"/>
                <w:color w:val="000000"/>
                <w:sz w:val="22"/>
                <w:szCs w:val="22"/>
              </w:rPr>
            </w:pPr>
            <w:ins w:id="92581"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1C49F4D" w14:textId="77777777" w:rsidR="00646540" w:rsidRPr="00646540" w:rsidRDefault="00646540" w:rsidP="00646540">
            <w:pPr>
              <w:spacing w:before="0" w:after="0" w:line="240" w:lineRule="auto"/>
              <w:jc w:val="center"/>
              <w:rPr>
                <w:ins w:id="92582" w:author="pete jones" w:date="2022-01-11T16:57:00Z"/>
                <w:rFonts w:ascii="Calibri" w:hAnsi="Calibri" w:cs="Calibri"/>
                <w:color w:val="000000"/>
                <w:sz w:val="22"/>
                <w:szCs w:val="22"/>
              </w:rPr>
            </w:pPr>
            <w:ins w:id="9258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2032F2" w14:textId="77777777" w:rsidR="00646540" w:rsidRPr="00646540" w:rsidRDefault="00646540" w:rsidP="00646540">
            <w:pPr>
              <w:spacing w:before="0" w:after="0" w:line="240" w:lineRule="auto"/>
              <w:jc w:val="center"/>
              <w:rPr>
                <w:ins w:id="92584" w:author="pete jones" w:date="2022-01-11T16:57:00Z"/>
                <w:rFonts w:ascii="Calibri" w:hAnsi="Calibri" w:cs="Calibri"/>
                <w:color w:val="000000"/>
                <w:sz w:val="22"/>
                <w:szCs w:val="22"/>
              </w:rPr>
            </w:pPr>
            <w:ins w:id="9258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4F7649" w14:textId="77777777" w:rsidR="00646540" w:rsidRPr="00646540" w:rsidRDefault="00646540" w:rsidP="00646540">
            <w:pPr>
              <w:spacing w:before="0" w:after="0" w:line="240" w:lineRule="auto"/>
              <w:jc w:val="center"/>
              <w:rPr>
                <w:ins w:id="92586" w:author="pete jones" w:date="2022-01-11T16:57:00Z"/>
                <w:rFonts w:ascii="Calibri" w:hAnsi="Calibri" w:cs="Calibri"/>
                <w:color w:val="000000"/>
                <w:sz w:val="22"/>
                <w:szCs w:val="22"/>
              </w:rPr>
            </w:pPr>
            <w:ins w:id="9258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79987A" w14:textId="77777777" w:rsidR="00646540" w:rsidRPr="00646540" w:rsidRDefault="00646540" w:rsidP="00646540">
            <w:pPr>
              <w:spacing w:before="0" w:after="0" w:line="240" w:lineRule="auto"/>
              <w:jc w:val="center"/>
              <w:rPr>
                <w:ins w:id="92588" w:author="pete jones" w:date="2022-01-11T16:57:00Z"/>
                <w:rFonts w:ascii="Calibri" w:hAnsi="Calibri" w:cs="Calibri"/>
                <w:color w:val="000000"/>
                <w:sz w:val="22"/>
                <w:szCs w:val="22"/>
              </w:rPr>
            </w:pPr>
            <w:ins w:id="9258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DB3E83" w14:textId="77777777" w:rsidR="00646540" w:rsidRPr="00646540" w:rsidRDefault="00646540" w:rsidP="00646540">
            <w:pPr>
              <w:spacing w:before="0" w:after="0" w:line="240" w:lineRule="auto"/>
              <w:jc w:val="center"/>
              <w:rPr>
                <w:ins w:id="92590" w:author="pete jones" w:date="2022-01-11T16:57:00Z"/>
                <w:rFonts w:ascii="Calibri" w:hAnsi="Calibri" w:cs="Calibri"/>
                <w:color w:val="000000"/>
                <w:sz w:val="22"/>
                <w:szCs w:val="22"/>
              </w:rPr>
            </w:pPr>
            <w:ins w:id="9259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F9F84A" w14:textId="77777777" w:rsidR="00646540" w:rsidRPr="00646540" w:rsidRDefault="00646540" w:rsidP="00646540">
            <w:pPr>
              <w:spacing w:before="0" w:after="0" w:line="240" w:lineRule="auto"/>
              <w:jc w:val="center"/>
              <w:rPr>
                <w:ins w:id="92592" w:author="pete jones" w:date="2022-01-11T16:57:00Z"/>
                <w:rFonts w:ascii="Calibri" w:hAnsi="Calibri" w:cs="Calibri"/>
                <w:color w:val="000000"/>
                <w:sz w:val="22"/>
                <w:szCs w:val="22"/>
              </w:rPr>
            </w:pPr>
            <w:ins w:id="92593"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CB6FA69" w14:textId="77777777" w:rsidR="00646540" w:rsidRPr="00646540" w:rsidRDefault="00646540" w:rsidP="00646540">
            <w:pPr>
              <w:spacing w:before="0" w:after="0" w:line="240" w:lineRule="auto"/>
              <w:jc w:val="center"/>
              <w:rPr>
                <w:ins w:id="92594" w:author="pete jones" w:date="2022-01-11T16:57:00Z"/>
                <w:rFonts w:ascii="Calibri" w:hAnsi="Calibri" w:cs="Calibri"/>
                <w:color w:val="000000"/>
                <w:sz w:val="22"/>
                <w:szCs w:val="22"/>
              </w:rPr>
            </w:pPr>
            <w:ins w:id="92595" w:author="pete jones" w:date="2022-01-11T16:57:00Z">
              <w:r w:rsidRPr="00646540">
                <w:rPr>
                  <w:rFonts w:ascii="Calibri" w:hAnsi="Calibri" w:cs="Calibri"/>
                  <w:color w:val="000000"/>
                  <w:sz w:val="22"/>
                  <w:szCs w:val="22"/>
                </w:rPr>
                <w:t> </w:t>
              </w:r>
            </w:ins>
          </w:p>
        </w:tc>
      </w:tr>
      <w:tr w:rsidR="00646540" w:rsidRPr="00646540" w14:paraId="78D58FE4" w14:textId="77777777" w:rsidTr="00646540">
        <w:trPr>
          <w:trHeight w:val="300"/>
          <w:ins w:id="92596"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B78FA02" w14:textId="77777777" w:rsidR="00646540" w:rsidRPr="00646540" w:rsidRDefault="00646540" w:rsidP="00646540">
            <w:pPr>
              <w:spacing w:before="0" w:after="0" w:line="240" w:lineRule="auto"/>
              <w:jc w:val="center"/>
              <w:rPr>
                <w:ins w:id="92597" w:author="pete jones" w:date="2022-01-11T16:57:00Z"/>
                <w:rFonts w:ascii="Calibri" w:hAnsi="Calibri" w:cs="Calibri"/>
                <w:color w:val="000000"/>
                <w:sz w:val="22"/>
                <w:szCs w:val="22"/>
              </w:rPr>
            </w:pPr>
            <w:ins w:id="92598"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B1C187D" w14:textId="77777777" w:rsidR="00646540" w:rsidRPr="00646540" w:rsidRDefault="00646540" w:rsidP="00646540">
            <w:pPr>
              <w:spacing w:before="0" w:after="0" w:line="240" w:lineRule="auto"/>
              <w:jc w:val="left"/>
              <w:rPr>
                <w:ins w:id="92599" w:author="pete jones" w:date="2022-01-11T16:57:00Z"/>
                <w:rFonts w:ascii="Calibri" w:hAnsi="Calibri" w:cs="Calibri"/>
                <w:color w:val="000000"/>
                <w:sz w:val="22"/>
                <w:szCs w:val="22"/>
              </w:rPr>
            </w:pPr>
            <w:ins w:id="92600" w:author="pete jones" w:date="2022-01-11T16:57:00Z">
              <w:r w:rsidRPr="00646540">
                <w:rPr>
                  <w:rFonts w:ascii="Calibri" w:hAnsi="Calibri" w:cs="Calibri"/>
                  <w:color w:val="000000"/>
                  <w:sz w:val="22"/>
                  <w:szCs w:val="22"/>
                </w:rPr>
                <w:t>Solid mechanics and FEA</w:t>
              </w:r>
            </w:ins>
          </w:p>
        </w:tc>
        <w:tc>
          <w:tcPr>
            <w:tcW w:w="419" w:type="dxa"/>
            <w:tcBorders>
              <w:top w:val="nil"/>
              <w:left w:val="nil"/>
              <w:bottom w:val="single" w:sz="4" w:space="0" w:color="auto"/>
              <w:right w:val="single" w:sz="4" w:space="0" w:color="auto"/>
            </w:tcBorders>
            <w:shd w:val="clear" w:color="auto" w:fill="auto"/>
            <w:noWrap/>
            <w:vAlign w:val="bottom"/>
            <w:hideMark/>
          </w:tcPr>
          <w:p w14:paraId="1FE44443" w14:textId="77777777" w:rsidR="00646540" w:rsidRPr="00646540" w:rsidRDefault="00646540" w:rsidP="00646540">
            <w:pPr>
              <w:spacing w:before="0" w:after="0" w:line="240" w:lineRule="auto"/>
              <w:jc w:val="center"/>
              <w:rPr>
                <w:ins w:id="92601" w:author="pete jones" w:date="2022-01-11T16:57:00Z"/>
                <w:rFonts w:ascii="Calibri" w:hAnsi="Calibri" w:cs="Calibri"/>
                <w:color w:val="000000"/>
                <w:sz w:val="22"/>
                <w:szCs w:val="22"/>
              </w:rPr>
            </w:pPr>
            <w:ins w:id="92602" w:author="pete jones" w:date="2022-01-11T16:57:00Z">
              <w:r w:rsidRPr="00646540">
                <w:rPr>
                  <w:rFonts w:ascii="Calibri" w:hAnsi="Calibri" w:cs="Calibri"/>
                  <w:color w:val="000000"/>
                  <w:sz w:val="22"/>
                  <w:szCs w:val="22"/>
                </w:rPr>
                <w:t>S</w:t>
              </w:r>
            </w:ins>
          </w:p>
        </w:tc>
        <w:tc>
          <w:tcPr>
            <w:tcW w:w="412" w:type="dxa"/>
            <w:tcBorders>
              <w:top w:val="nil"/>
              <w:left w:val="nil"/>
              <w:bottom w:val="single" w:sz="4" w:space="0" w:color="auto"/>
              <w:right w:val="single" w:sz="4" w:space="0" w:color="auto"/>
            </w:tcBorders>
            <w:shd w:val="clear" w:color="auto" w:fill="auto"/>
            <w:noWrap/>
            <w:vAlign w:val="bottom"/>
            <w:hideMark/>
          </w:tcPr>
          <w:p w14:paraId="131B7172" w14:textId="77777777" w:rsidR="00646540" w:rsidRPr="00646540" w:rsidRDefault="00646540" w:rsidP="00646540">
            <w:pPr>
              <w:spacing w:before="0" w:after="0" w:line="240" w:lineRule="auto"/>
              <w:jc w:val="center"/>
              <w:rPr>
                <w:ins w:id="92603" w:author="pete jones" w:date="2022-01-11T16:57:00Z"/>
                <w:rFonts w:ascii="Calibri" w:hAnsi="Calibri" w:cs="Calibri"/>
                <w:color w:val="000000"/>
                <w:sz w:val="22"/>
                <w:szCs w:val="22"/>
              </w:rPr>
            </w:pPr>
            <w:ins w:id="92604"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1EDBD13F" w14:textId="77777777" w:rsidR="00646540" w:rsidRPr="00646540" w:rsidRDefault="00646540" w:rsidP="00646540">
            <w:pPr>
              <w:spacing w:before="0" w:after="0" w:line="240" w:lineRule="auto"/>
              <w:jc w:val="center"/>
              <w:rPr>
                <w:ins w:id="92605" w:author="pete jones" w:date="2022-01-11T16:57:00Z"/>
                <w:rFonts w:ascii="Calibri" w:hAnsi="Calibri" w:cs="Calibri"/>
                <w:color w:val="000000"/>
                <w:sz w:val="22"/>
                <w:szCs w:val="22"/>
              </w:rPr>
            </w:pPr>
            <w:ins w:id="92606" w:author="pete jones" w:date="2022-01-11T16:57:00Z">
              <w:r w:rsidRPr="00646540">
                <w:rPr>
                  <w:rFonts w:ascii="Calibri" w:hAnsi="Calibri" w:cs="Calibri"/>
                  <w:color w:val="000000"/>
                  <w:sz w:val="22"/>
                  <w:szCs w:val="22"/>
                </w:rPr>
                <w:t>70</w:t>
              </w:r>
            </w:ins>
          </w:p>
        </w:tc>
        <w:tc>
          <w:tcPr>
            <w:tcW w:w="487" w:type="dxa"/>
            <w:tcBorders>
              <w:top w:val="nil"/>
              <w:left w:val="nil"/>
              <w:bottom w:val="single" w:sz="4" w:space="0" w:color="auto"/>
              <w:right w:val="single" w:sz="4" w:space="0" w:color="auto"/>
            </w:tcBorders>
            <w:shd w:val="clear" w:color="auto" w:fill="auto"/>
            <w:noWrap/>
            <w:vAlign w:val="bottom"/>
            <w:hideMark/>
          </w:tcPr>
          <w:p w14:paraId="71F72584" w14:textId="77777777" w:rsidR="00646540" w:rsidRPr="00646540" w:rsidRDefault="00646540" w:rsidP="00646540">
            <w:pPr>
              <w:spacing w:before="0" w:after="0" w:line="240" w:lineRule="auto"/>
              <w:jc w:val="center"/>
              <w:rPr>
                <w:ins w:id="92607" w:author="pete jones" w:date="2022-01-11T16:57:00Z"/>
                <w:rFonts w:ascii="Calibri" w:hAnsi="Calibri" w:cs="Calibri"/>
                <w:color w:val="000000"/>
                <w:sz w:val="22"/>
                <w:szCs w:val="22"/>
              </w:rPr>
            </w:pPr>
            <w:ins w:id="92608" w:author="pete jones" w:date="2022-01-11T16:57:00Z">
              <w:r w:rsidRPr="00646540">
                <w:rPr>
                  <w:rFonts w:ascii="Calibri" w:hAnsi="Calibri" w:cs="Calibri"/>
                  <w:color w:val="000000"/>
                  <w:sz w:val="22"/>
                  <w:szCs w:val="22"/>
                </w:rPr>
                <w:t>30</w:t>
              </w:r>
            </w:ins>
          </w:p>
        </w:tc>
        <w:tc>
          <w:tcPr>
            <w:tcW w:w="412" w:type="dxa"/>
            <w:tcBorders>
              <w:top w:val="nil"/>
              <w:left w:val="nil"/>
              <w:bottom w:val="single" w:sz="4" w:space="0" w:color="auto"/>
              <w:right w:val="single" w:sz="4" w:space="0" w:color="auto"/>
            </w:tcBorders>
            <w:shd w:val="clear" w:color="auto" w:fill="auto"/>
            <w:noWrap/>
            <w:vAlign w:val="bottom"/>
            <w:hideMark/>
          </w:tcPr>
          <w:p w14:paraId="31672BAB" w14:textId="77777777" w:rsidR="00646540" w:rsidRPr="00646540" w:rsidRDefault="00646540" w:rsidP="00646540">
            <w:pPr>
              <w:spacing w:before="0" w:after="0" w:line="240" w:lineRule="auto"/>
              <w:jc w:val="center"/>
              <w:rPr>
                <w:ins w:id="92609" w:author="pete jones" w:date="2022-01-11T16:57:00Z"/>
                <w:rFonts w:ascii="Calibri" w:hAnsi="Calibri" w:cs="Calibri"/>
                <w:color w:val="000000"/>
                <w:sz w:val="22"/>
                <w:szCs w:val="22"/>
              </w:rPr>
            </w:pPr>
            <w:ins w:id="92610"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E031C8E" w14:textId="77777777" w:rsidR="00646540" w:rsidRPr="00646540" w:rsidRDefault="00646540" w:rsidP="00646540">
            <w:pPr>
              <w:spacing w:before="0" w:after="0" w:line="240" w:lineRule="auto"/>
              <w:jc w:val="center"/>
              <w:rPr>
                <w:ins w:id="92611" w:author="pete jones" w:date="2022-01-11T16:57:00Z"/>
                <w:rFonts w:ascii="Calibri" w:hAnsi="Calibri" w:cs="Calibri"/>
                <w:color w:val="000000"/>
                <w:sz w:val="22"/>
                <w:szCs w:val="22"/>
              </w:rPr>
            </w:pPr>
            <w:ins w:id="9261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6B60D5" w14:textId="77777777" w:rsidR="00646540" w:rsidRPr="00646540" w:rsidRDefault="00646540" w:rsidP="00646540">
            <w:pPr>
              <w:spacing w:before="0" w:after="0" w:line="240" w:lineRule="auto"/>
              <w:jc w:val="center"/>
              <w:rPr>
                <w:ins w:id="92613" w:author="pete jones" w:date="2022-01-11T16:57:00Z"/>
                <w:rFonts w:ascii="Calibri" w:hAnsi="Calibri" w:cs="Calibri"/>
                <w:color w:val="000000"/>
                <w:sz w:val="22"/>
                <w:szCs w:val="22"/>
              </w:rPr>
            </w:pPr>
            <w:ins w:id="9261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6E9EC7" w14:textId="77777777" w:rsidR="00646540" w:rsidRPr="00646540" w:rsidRDefault="00646540" w:rsidP="00646540">
            <w:pPr>
              <w:spacing w:before="0" w:after="0" w:line="240" w:lineRule="auto"/>
              <w:jc w:val="center"/>
              <w:rPr>
                <w:ins w:id="92615" w:author="pete jones" w:date="2022-01-11T16:57:00Z"/>
                <w:rFonts w:ascii="Calibri" w:hAnsi="Calibri" w:cs="Calibri"/>
                <w:color w:val="000000"/>
                <w:sz w:val="22"/>
                <w:szCs w:val="22"/>
              </w:rPr>
            </w:pPr>
            <w:ins w:id="9261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CDF223" w14:textId="77777777" w:rsidR="00646540" w:rsidRPr="00646540" w:rsidRDefault="00646540" w:rsidP="00646540">
            <w:pPr>
              <w:spacing w:before="0" w:after="0" w:line="240" w:lineRule="auto"/>
              <w:jc w:val="center"/>
              <w:rPr>
                <w:ins w:id="92617" w:author="pete jones" w:date="2022-01-11T16:57:00Z"/>
                <w:rFonts w:ascii="Calibri" w:hAnsi="Calibri" w:cs="Calibri"/>
                <w:color w:val="000000"/>
                <w:sz w:val="22"/>
                <w:szCs w:val="22"/>
              </w:rPr>
            </w:pPr>
            <w:ins w:id="9261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CF0B40" w14:textId="77777777" w:rsidR="00646540" w:rsidRPr="00646540" w:rsidRDefault="00646540" w:rsidP="00646540">
            <w:pPr>
              <w:spacing w:before="0" w:after="0" w:line="240" w:lineRule="auto"/>
              <w:jc w:val="center"/>
              <w:rPr>
                <w:ins w:id="92619" w:author="pete jones" w:date="2022-01-11T16:57:00Z"/>
                <w:rFonts w:ascii="Calibri" w:hAnsi="Calibri" w:cs="Calibri"/>
                <w:color w:val="000000"/>
                <w:sz w:val="22"/>
                <w:szCs w:val="22"/>
              </w:rPr>
            </w:pPr>
            <w:ins w:id="9262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EF4442" w14:textId="77777777" w:rsidR="00646540" w:rsidRPr="00646540" w:rsidRDefault="00646540" w:rsidP="00646540">
            <w:pPr>
              <w:spacing w:before="0" w:after="0" w:line="240" w:lineRule="auto"/>
              <w:jc w:val="center"/>
              <w:rPr>
                <w:ins w:id="92621" w:author="pete jones" w:date="2022-01-11T16:57:00Z"/>
                <w:rFonts w:ascii="Calibri" w:hAnsi="Calibri" w:cs="Calibri"/>
                <w:color w:val="000000"/>
                <w:sz w:val="22"/>
                <w:szCs w:val="22"/>
              </w:rPr>
            </w:pPr>
            <w:ins w:id="92622"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1A5FAE" w14:textId="77777777" w:rsidR="00646540" w:rsidRPr="00646540" w:rsidRDefault="00646540" w:rsidP="00646540">
            <w:pPr>
              <w:spacing w:before="0" w:after="0" w:line="240" w:lineRule="auto"/>
              <w:jc w:val="center"/>
              <w:rPr>
                <w:ins w:id="92623" w:author="pete jones" w:date="2022-01-11T16:57:00Z"/>
                <w:rFonts w:ascii="Calibri" w:hAnsi="Calibri" w:cs="Calibri"/>
                <w:color w:val="000000"/>
                <w:sz w:val="22"/>
                <w:szCs w:val="22"/>
              </w:rPr>
            </w:pPr>
            <w:ins w:id="92624" w:author="pete jones" w:date="2022-01-11T16:57:00Z">
              <w:r w:rsidRPr="00646540">
                <w:rPr>
                  <w:rFonts w:ascii="Calibri" w:hAnsi="Calibri" w:cs="Calibri"/>
                  <w:color w:val="000000"/>
                  <w:sz w:val="22"/>
                  <w:szCs w:val="22"/>
                </w:rPr>
                <w:t> </w:t>
              </w:r>
            </w:ins>
          </w:p>
        </w:tc>
      </w:tr>
      <w:tr w:rsidR="00646540" w:rsidRPr="00646540" w14:paraId="33F5DF71" w14:textId="77777777" w:rsidTr="00646540">
        <w:trPr>
          <w:trHeight w:val="300"/>
          <w:ins w:id="92625"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3FE1D6F" w14:textId="77777777" w:rsidR="00646540" w:rsidRPr="00646540" w:rsidRDefault="00646540" w:rsidP="00646540">
            <w:pPr>
              <w:spacing w:before="0" w:after="0" w:line="240" w:lineRule="auto"/>
              <w:jc w:val="center"/>
              <w:rPr>
                <w:ins w:id="92626" w:author="pete jones" w:date="2022-01-11T16:57:00Z"/>
                <w:rFonts w:ascii="Calibri" w:hAnsi="Calibri" w:cs="Calibri"/>
                <w:color w:val="000000"/>
                <w:sz w:val="22"/>
                <w:szCs w:val="22"/>
              </w:rPr>
            </w:pPr>
            <w:ins w:id="92627" w:author="pete jones" w:date="2022-01-11T16:57:00Z">
              <w:r w:rsidRPr="00646540">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vAlign w:val="bottom"/>
            <w:hideMark/>
          </w:tcPr>
          <w:p w14:paraId="36BBEBB0" w14:textId="77777777" w:rsidR="00646540" w:rsidRPr="00646540" w:rsidRDefault="00646540" w:rsidP="00646540">
            <w:pPr>
              <w:spacing w:before="0" w:after="0" w:line="240" w:lineRule="auto"/>
              <w:jc w:val="left"/>
              <w:rPr>
                <w:ins w:id="92628" w:author="pete jones" w:date="2022-01-11T16:57:00Z"/>
                <w:rFonts w:ascii="Calibri" w:hAnsi="Calibri" w:cs="Calibri"/>
                <w:color w:val="000000"/>
                <w:sz w:val="22"/>
                <w:szCs w:val="22"/>
              </w:rPr>
            </w:pPr>
            <w:ins w:id="92629" w:author="pete jones" w:date="2022-01-11T16:57:00Z">
              <w:r w:rsidRPr="00646540">
                <w:rPr>
                  <w:rFonts w:ascii="Calibri" w:hAnsi="Calibri" w:cs="Calibri"/>
                  <w:color w:val="000000"/>
                  <w:sz w:val="22"/>
                  <w:szCs w:val="22"/>
                </w:rPr>
                <w:t>Dynamics and control</w:t>
              </w:r>
            </w:ins>
          </w:p>
        </w:tc>
        <w:tc>
          <w:tcPr>
            <w:tcW w:w="419" w:type="dxa"/>
            <w:tcBorders>
              <w:top w:val="nil"/>
              <w:left w:val="nil"/>
              <w:bottom w:val="single" w:sz="4" w:space="0" w:color="auto"/>
              <w:right w:val="single" w:sz="4" w:space="0" w:color="auto"/>
            </w:tcBorders>
            <w:shd w:val="clear" w:color="auto" w:fill="auto"/>
            <w:noWrap/>
            <w:vAlign w:val="bottom"/>
            <w:hideMark/>
          </w:tcPr>
          <w:p w14:paraId="624D99E6" w14:textId="77777777" w:rsidR="00646540" w:rsidRPr="00646540" w:rsidRDefault="00646540" w:rsidP="00646540">
            <w:pPr>
              <w:spacing w:before="0" w:after="0" w:line="240" w:lineRule="auto"/>
              <w:jc w:val="center"/>
              <w:rPr>
                <w:ins w:id="92630" w:author="pete jones" w:date="2022-01-11T16:57:00Z"/>
                <w:rFonts w:ascii="Calibri" w:hAnsi="Calibri" w:cs="Calibri"/>
                <w:color w:val="000000"/>
                <w:sz w:val="22"/>
                <w:szCs w:val="22"/>
              </w:rPr>
            </w:pPr>
            <w:ins w:id="92631" w:author="pete jones" w:date="2022-01-11T16:57:00Z">
              <w:r w:rsidRPr="00646540">
                <w:rPr>
                  <w:rFonts w:ascii="Calibri" w:hAnsi="Calibri" w:cs="Calibri"/>
                  <w:color w:val="000000"/>
                  <w:sz w:val="22"/>
                  <w:szCs w:val="22"/>
                </w:rPr>
                <w:t>S</w:t>
              </w:r>
            </w:ins>
          </w:p>
        </w:tc>
        <w:tc>
          <w:tcPr>
            <w:tcW w:w="412" w:type="dxa"/>
            <w:tcBorders>
              <w:top w:val="nil"/>
              <w:left w:val="nil"/>
              <w:bottom w:val="single" w:sz="4" w:space="0" w:color="auto"/>
              <w:right w:val="single" w:sz="4" w:space="0" w:color="auto"/>
            </w:tcBorders>
            <w:shd w:val="clear" w:color="auto" w:fill="auto"/>
            <w:noWrap/>
            <w:vAlign w:val="bottom"/>
            <w:hideMark/>
          </w:tcPr>
          <w:p w14:paraId="5615FA06" w14:textId="77777777" w:rsidR="00646540" w:rsidRPr="00646540" w:rsidRDefault="00646540" w:rsidP="00646540">
            <w:pPr>
              <w:spacing w:before="0" w:after="0" w:line="240" w:lineRule="auto"/>
              <w:jc w:val="center"/>
              <w:rPr>
                <w:ins w:id="92632" w:author="pete jones" w:date="2022-01-11T16:57:00Z"/>
                <w:rFonts w:ascii="Calibri" w:hAnsi="Calibri" w:cs="Calibri"/>
                <w:color w:val="000000"/>
                <w:sz w:val="22"/>
                <w:szCs w:val="22"/>
              </w:rPr>
            </w:pPr>
            <w:ins w:id="92633"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425A07B" w14:textId="77777777" w:rsidR="00646540" w:rsidRPr="00646540" w:rsidRDefault="00646540" w:rsidP="00646540">
            <w:pPr>
              <w:spacing w:before="0" w:after="0" w:line="240" w:lineRule="auto"/>
              <w:jc w:val="center"/>
              <w:rPr>
                <w:ins w:id="92634" w:author="pete jones" w:date="2022-01-11T16:57:00Z"/>
                <w:rFonts w:ascii="Calibri" w:hAnsi="Calibri" w:cs="Calibri"/>
                <w:color w:val="000000"/>
                <w:sz w:val="22"/>
                <w:szCs w:val="22"/>
              </w:rPr>
            </w:pPr>
            <w:ins w:id="92635" w:author="pete jones" w:date="2022-01-11T16:57:00Z">
              <w:r w:rsidRPr="00646540">
                <w:rPr>
                  <w:rFonts w:ascii="Calibri" w:hAnsi="Calibri" w:cs="Calibri"/>
                  <w:color w:val="000000"/>
                  <w:sz w:val="22"/>
                  <w:szCs w:val="22"/>
                </w:rPr>
                <w:t>70</w:t>
              </w:r>
            </w:ins>
          </w:p>
        </w:tc>
        <w:tc>
          <w:tcPr>
            <w:tcW w:w="487" w:type="dxa"/>
            <w:tcBorders>
              <w:top w:val="nil"/>
              <w:left w:val="nil"/>
              <w:bottom w:val="single" w:sz="4" w:space="0" w:color="auto"/>
              <w:right w:val="single" w:sz="4" w:space="0" w:color="auto"/>
            </w:tcBorders>
            <w:shd w:val="clear" w:color="auto" w:fill="auto"/>
            <w:noWrap/>
            <w:vAlign w:val="bottom"/>
            <w:hideMark/>
          </w:tcPr>
          <w:p w14:paraId="528A6287" w14:textId="77777777" w:rsidR="00646540" w:rsidRPr="00646540" w:rsidRDefault="00646540" w:rsidP="00646540">
            <w:pPr>
              <w:spacing w:before="0" w:after="0" w:line="240" w:lineRule="auto"/>
              <w:jc w:val="center"/>
              <w:rPr>
                <w:ins w:id="92636" w:author="pete jones" w:date="2022-01-11T16:57:00Z"/>
                <w:rFonts w:ascii="Calibri" w:hAnsi="Calibri" w:cs="Calibri"/>
                <w:color w:val="000000"/>
                <w:sz w:val="22"/>
                <w:szCs w:val="22"/>
              </w:rPr>
            </w:pPr>
            <w:ins w:id="92637" w:author="pete jones" w:date="2022-01-11T16:57:00Z">
              <w:r w:rsidRPr="00646540">
                <w:rPr>
                  <w:rFonts w:ascii="Calibri" w:hAnsi="Calibri" w:cs="Calibri"/>
                  <w:color w:val="000000"/>
                  <w:sz w:val="22"/>
                  <w:szCs w:val="22"/>
                </w:rPr>
                <w:t>30</w:t>
              </w:r>
            </w:ins>
          </w:p>
        </w:tc>
        <w:tc>
          <w:tcPr>
            <w:tcW w:w="412" w:type="dxa"/>
            <w:tcBorders>
              <w:top w:val="nil"/>
              <w:left w:val="nil"/>
              <w:bottom w:val="single" w:sz="4" w:space="0" w:color="auto"/>
              <w:right w:val="single" w:sz="4" w:space="0" w:color="auto"/>
            </w:tcBorders>
            <w:shd w:val="clear" w:color="auto" w:fill="auto"/>
            <w:noWrap/>
            <w:vAlign w:val="bottom"/>
            <w:hideMark/>
          </w:tcPr>
          <w:p w14:paraId="21F2B8B3" w14:textId="77777777" w:rsidR="00646540" w:rsidRPr="00646540" w:rsidRDefault="00646540" w:rsidP="00646540">
            <w:pPr>
              <w:spacing w:before="0" w:after="0" w:line="240" w:lineRule="auto"/>
              <w:jc w:val="center"/>
              <w:rPr>
                <w:ins w:id="92638" w:author="pete jones" w:date="2022-01-11T16:57:00Z"/>
                <w:rFonts w:ascii="Calibri" w:hAnsi="Calibri" w:cs="Calibri"/>
                <w:color w:val="000000"/>
                <w:sz w:val="22"/>
                <w:szCs w:val="22"/>
              </w:rPr>
            </w:pPr>
            <w:ins w:id="92639"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7A474D4" w14:textId="77777777" w:rsidR="00646540" w:rsidRPr="00646540" w:rsidRDefault="00646540" w:rsidP="00646540">
            <w:pPr>
              <w:spacing w:before="0" w:after="0" w:line="240" w:lineRule="auto"/>
              <w:jc w:val="center"/>
              <w:rPr>
                <w:ins w:id="92640" w:author="pete jones" w:date="2022-01-11T16:57:00Z"/>
                <w:rFonts w:ascii="Calibri" w:hAnsi="Calibri" w:cs="Calibri"/>
                <w:color w:val="000000"/>
                <w:sz w:val="22"/>
                <w:szCs w:val="22"/>
              </w:rPr>
            </w:pPr>
            <w:ins w:id="9264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22E5FE" w14:textId="77777777" w:rsidR="00646540" w:rsidRPr="00646540" w:rsidRDefault="00646540" w:rsidP="00646540">
            <w:pPr>
              <w:spacing w:before="0" w:after="0" w:line="240" w:lineRule="auto"/>
              <w:jc w:val="center"/>
              <w:rPr>
                <w:ins w:id="92642" w:author="pete jones" w:date="2022-01-11T16:57:00Z"/>
                <w:rFonts w:ascii="Calibri" w:hAnsi="Calibri" w:cs="Calibri"/>
                <w:color w:val="000000"/>
                <w:sz w:val="22"/>
                <w:szCs w:val="22"/>
              </w:rPr>
            </w:pPr>
            <w:ins w:id="9264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DE4095" w14:textId="77777777" w:rsidR="00646540" w:rsidRPr="00646540" w:rsidRDefault="00646540" w:rsidP="00646540">
            <w:pPr>
              <w:spacing w:before="0" w:after="0" w:line="240" w:lineRule="auto"/>
              <w:jc w:val="center"/>
              <w:rPr>
                <w:ins w:id="92644" w:author="pete jones" w:date="2022-01-11T16:57:00Z"/>
                <w:rFonts w:ascii="Calibri" w:hAnsi="Calibri" w:cs="Calibri"/>
                <w:color w:val="000000"/>
                <w:sz w:val="22"/>
                <w:szCs w:val="22"/>
              </w:rPr>
            </w:pPr>
            <w:ins w:id="9264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60389E" w14:textId="77777777" w:rsidR="00646540" w:rsidRPr="00646540" w:rsidRDefault="00646540" w:rsidP="00646540">
            <w:pPr>
              <w:spacing w:before="0" w:after="0" w:line="240" w:lineRule="auto"/>
              <w:jc w:val="center"/>
              <w:rPr>
                <w:ins w:id="92646" w:author="pete jones" w:date="2022-01-11T16:57:00Z"/>
                <w:rFonts w:ascii="Calibri" w:hAnsi="Calibri" w:cs="Calibri"/>
                <w:color w:val="000000"/>
                <w:sz w:val="22"/>
                <w:szCs w:val="22"/>
              </w:rPr>
            </w:pPr>
            <w:ins w:id="9264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68F0D8" w14:textId="77777777" w:rsidR="00646540" w:rsidRPr="00646540" w:rsidRDefault="00646540" w:rsidP="00646540">
            <w:pPr>
              <w:spacing w:before="0" w:after="0" w:line="240" w:lineRule="auto"/>
              <w:jc w:val="center"/>
              <w:rPr>
                <w:ins w:id="92648" w:author="pete jones" w:date="2022-01-11T16:57:00Z"/>
                <w:rFonts w:ascii="Calibri" w:hAnsi="Calibri" w:cs="Calibri"/>
                <w:color w:val="000000"/>
                <w:sz w:val="22"/>
                <w:szCs w:val="22"/>
              </w:rPr>
            </w:pPr>
            <w:ins w:id="9264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EC7A72" w14:textId="77777777" w:rsidR="00646540" w:rsidRPr="00646540" w:rsidRDefault="00646540" w:rsidP="00646540">
            <w:pPr>
              <w:spacing w:before="0" w:after="0" w:line="240" w:lineRule="auto"/>
              <w:jc w:val="center"/>
              <w:rPr>
                <w:ins w:id="92650" w:author="pete jones" w:date="2022-01-11T16:57:00Z"/>
                <w:rFonts w:ascii="Calibri" w:hAnsi="Calibri" w:cs="Calibri"/>
                <w:color w:val="000000"/>
                <w:sz w:val="22"/>
                <w:szCs w:val="22"/>
              </w:rPr>
            </w:pPr>
            <w:ins w:id="92651"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6221114" w14:textId="77777777" w:rsidR="00646540" w:rsidRPr="00646540" w:rsidRDefault="00646540" w:rsidP="00646540">
            <w:pPr>
              <w:spacing w:before="0" w:after="0" w:line="240" w:lineRule="auto"/>
              <w:jc w:val="center"/>
              <w:rPr>
                <w:ins w:id="92652" w:author="pete jones" w:date="2022-01-11T16:57:00Z"/>
                <w:rFonts w:ascii="Calibri" w:hAnsi="Calibri" w:cs="Calibri"/>
                <w:color w:val="000000"/>
                <w:sz w:val="22"/>
                <w:szCs w:val="22"/>
              </w:rPr>
            </w:pPr>
            <w:ins w:id="92653" w:author="pete jones" w:date="2022-01-11T16:57:00Z">
              <w:r w:rsidRPr="00646540">
                <w:rPr>
                  <w:rFonts w:ascii="Calibri" w:hAnsi="Calibri" w:cs="Calibri"/>
                  <w:color w:val="000000"/>
                  <w:sz w:val="22"/>
                  <w:szCs w:val="22"/>
                </w:rPr>
                <w:t> </w:t>
              </w:r>
            </w:ins>
          </w:p>
        </w:tc>
      </w:tr>
      <w:tr w:rsidR="00646540" w:rsidRPr="00646540" w14:paraId="4B0C9ED1" w14:textId="77777777" w:rsidTr="00646540">
        <w:trPr>
          <w:trHeight w:val="300"/>
          <w:ins w:id="92654"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A89CE36" w14:textId="77777777" w:rsidR="00646540" w:rsidRPr="00646540" w:rsidRDefault="00646540" w:rsidP="00646540">
            <w:pPr>
              <w:spacing w:before="0" w:after="0" w:line="240" w:lineRule="auto"/>
              <w:jc w:val="center"/>
              <w:rPr>
                <w:ins w:id="92655" w:author="pete jones" w:date="2022-01-11T16:57:00Z"/>
                <w:rFonts w:ascii="Calibri" w:hAnsi="Calibri" w:cs="Calibri"/>
                <w:color w:val="000000"/>
                <w:sz w:val="22"/>
                <w:szCs w:val="22"/>
              </w:rPr>
            </w:pPr>
            <w:ins w:id="92656"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3B8D77E" w14:textId="77777777" w:rsidR="00646540" w:rsidRPr="00646540" w:rsidRDefault="00646540" w:rsidP="00646540">
            <w:pPr>
              <w:spacing w:before="0" w:after="0" w:line="240" w:lineRule="auto"/>
              <w:jc w:val="left"/>
              <w:rPr>
                <w:ins w:id="92657" w:author="pete jones" w:date="2022-01-11T16:57:00Z"/>
                <w:rFonts w:ascii="Calibri" w:hAnsi="Calibri" w:cs="Calibri"/>
                <w:color w:val="000000"/>
                <w:sz w:val="22"/>
                <w:szCs w:val="22"/>
              </w:rPr>
            </w:pPr>
            <w:ins w:id="92658" w:author="pete jones" w:date="2022-01-11T16:57:00Z">
              <w:r w:rsidRPr="00646540">
                <w:rPr>
                  <w:rFonts w:ascii="Calibri" w:hAnsi="Calibri" w:cs="Calibri"/>
                  <w:color w:val="000000"/>
                  <w:sz w:val="22"/>
                  <w:szCs w:val="22"/>
                </w:rPr>
                <w:t>Thermofluids and sustainable energy</w:t>
              </w:r>
            </w:ins>
          </w:p>
        </w:tc>
        <w:tc>
          <w:tcPr>
            <w:tcW w:w="419" w:type="dxa"/>
            <w:tcBorders>
              <w:top w:val="nil"/>
              <w:left w:val="nil"/>
              <w:bottom w:val="single" w:sz="4" w:space="0" w:color="auto"/>
              <w:right w:val="single" w:sz="4" w:space="0" w:color="auto"/>
            </w:tcBorders>
            <w:shd w:val="clear" w:color="auto" w:fill="auto"/>
            <w:noWrap/>
            <w:vAlign w:val="bottom"/>
            <w:hideMark/>
          </w:tcPr>
          <w:p w14:paraId="352FC993" w14:textId="77777777" w:rsidR="00646540" w:rsidRPr="00646540" w:rsidRDefault="00646540" w:rsidP="00646540">
            <w:pPr>
              <w:spacing w:before="0" w:after="0" w:line="240" w:lineRule="auto"/>
              <w:jc w:val="center"/>
              <w:rPr>
                <w:ins w:id="92659" w:author="pete jones" w:date="2022-01-11T16:57:00Z"/>
                <w:rFonts w:ascii="Calibri" w:hAnsi="Calibri" w:cs="Calibri"/>
                <w:color w:val="000000"/>
                <w:sz w:val="22"/>
                <w:szCs w:val="22"/>
              </w:rPr>
            </w:pPr>
            <w:ins w:id="92660" w:author="pete jones" w:date="2022-01-11T16:57:00Z">
              <w:r w:rsidRPr="00646540">
                <w:rPr>
                  <w:rFonts w:ascii="Calibri" w:hAnsi="Calibri" w:cs="Calibri"/>
                  <w:color w:val="000000"/>
                  <w:sz w:val="22"/>
                  <w:szCs w:val="22"/>
                </w:rPr>
                <w:t>S</w:t>
              </w:r>
            </w:ins>
          </w:p>
        </w:tc>
        <w:tc>
          <w:tcPr>
            <w:tcW w:w="412" w:type="dxa"/>
            <w:tcBorders>
              <w:top w:val="nil"/>
              <w:left w:val="nil"/>
              <w:bottom w:val="single" w:sz="4" w:space="0" w:color="auto"/>
              <w:right w:val="single" w:sz="4" w:space="0" w:color="auto"/>
            </w:tcBorders>
            <w:shd w:val="clear" w:color="auto" w:fill="auto"/>
            <w:noWrap/>
            <w:vAlign w:val="bottom"/>
            <w:hideMark/>
          </w:tcPr>
          <w:p w14:paraId="0554ED37" w14:textId="77777777" w:rsidR="00646540" w:rsidRPr="00646540" w:rsidRDefault="00646540" w:rsidP="00646540">
            <w:pPr>
              <w:spacing w:before="0" w:after="0" w:line="240" w:lineRule="auto"/>
              <w:jc w:val="center"/>
              <w:rPr>
                <w:ins w:id="92661" w:author="pete jones" w:date="2022-01-11T16:57:00Z"/>
                <w:rFonts w:ascii="Calibri" w:hAnsi="Calibri" w:cs="Calibri"/>
                <w:color w:val="000000"/>
                <w:sz w:val="22"/>
                <w:szCs w:val="22"/>
              </w:rPr>
            </w:pPr>
            <w:ins w:id="92662"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61CFE2B" w14:textId="77777777" w:rsidR="00646540" w:rsidRPr="00646540" w:rsidRDefault="00646540" w:rsidP="00646540">
            <w:pPr>
              <w:spacing w:before="0" w:after="0" w:line="240" w:lineRule="auto"/>
              <w:jc w:val="center"/>
              <w:rPr>
                <w:ins w:id="92663" w:author="pete jones" w:date="2022-01-11T16:57:00Z"/>
                <w:rFonts w:ascii="Calibri" w:hAnsi="Calibri" w:cs="Calibri"/>
                <w:color w:val="000000"/>
                <w:sz w:val="22"/>
                <w:szCs w:val="22"/>
              </w:rPr>
            </w:pPr>
            <w:ins w:id="92664" w:author="pete jones" w:date="2022-01-11T16:57:00Z">
              <w:r w:rsidRPr="00646540">
                <w:rPr>
                  <w:rFonts w:ascii="Calibri" w:hAnsi="Calibri" w:cs="Calibri"/>
                  <w:color w:val="000000"/>
                  <w:sz w:val="22"/>
                  <w:szCs w:val="22"/>
                </w:rPr>
                <w:t>50</w:t>
              </w:r>
            </w:ins>
          </w:p>
        </w:tc>
        <w:tc>
          <w:tcPr>
            <w:tcW w:w="487" w:type="dxa"/>
            <w:tcBorders>
              <w:top w:val="nil"/>
              <w:left w:val="nil"/>
              <w:bottom w:val="single" w:sz="4" w:space="0" w:color="auto"/>
              <w:right w:val="single" w:sz="4" w:space="0" w:color="auto"/>
            </w:tcBorders>
            <w:shd w:val="clear" w:color="auto" w:fill="auto"/>
            <w:noWrap/>
            <w:vAlign w:val="bottom"/>
            <w:hideMark/>
          </w:tcPr>
          <w:p w14:paraId="414F9163" w14:textId="77777777" w:rsidR="00646540" w:rsidRPr="00646540" w:rsidRDefault="00646540" w:rsidP="00646540">
            <w:pPr>
              <w:spacing w:before="0" w:after="0" w:line="240" w:lineRule="auto"/>
              <w:jc w:val="center"/>
              <w:rPr>
                <w:ins w:id="92665" w:author="pete jones" w:date="2022-01-11T16:57:00Z"/>
                <w:rFonts w:ascii="Calibri" w:hAnsi="Calibri" w:cs="Calibri"/>
                <w:color w:val="000000"/>
                <w:sz w:val="22"/>
                <w:szCs w:val="22"/>
              </w:rPr>
            </w:pPr>
            <w:ins w:id="92666" w:author="pete jones" w:date="2022-01-11T16:57:00Z">
              <w:r w:rsidRPr="00646540">
                <w:rPr>
                  <w:rFonts w:ascii="Calibri" w:hAnsi="Calibri" w:cs="Calibri"/>
                  <w:color w:val="000000"/>
                  <w:sz w:val="22"/>
                  <w:szCs w:val="22"/>
                </w:rPr>
                <w:t>50</w:t>
              </w:r>
            </w:ins>
          </w:p>
        </w:tc>
        <w:tc>
          <w:tcPr>
            <w:tcW w:w="412" w:type="dxa"/>
            <w:tcBorders>
              <w:top w:val="nil"/>
              <w:left w:val="nil"/>
              <w:bottom w:val="single" w:sz="4" w:space="0" w:color="auto"/>
              <w:right w:val="single" w:sz="4" w:space="0" w:color="auto"/>
            </w:tcBorders>
            <w:shd w:val="clear" w:color="auto" w:fill="auto"/>
            <w:noWrap/>
            <w:vAlign w:val="bottom"/>
            <w:hideMark/>
          </w:tcPr>
          <w:p w14:paraId="24894DAC" w14:textId="77777777" w:rsidR="00646540" w:rsidRPr="00646540" w:rsidRDefault="00646540" w:rsidP="00646540">
            <w:pPr>
              <w:spacing w:before="0" w:after="0" w:line="240" w:lineRule="auto"/>
              <w:jc w:val="center"/>
              <w:rPr>
                <w:ins w:id="92667" w:author="pete jones" w:date="2022-01-11T16:57:00Z"/>
                <w:rFonts w:ascii="Calibri" w:hAnsi="Calibri" w:cs="Calibri"/>
                <w:color w:val="000000"/>
                <w:sz w:val="22"/>
                <w:szCs w:val="22"/>
              </w:rPr>
            </w:pPr>
            <w:ins w:id="92668"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27576A2" w14:textId="77777777" w:rsidR="00646540" w:rsidRPr="00646540" w:rsidRDefault="00646540" w:rsidP="00646540">
            <w:pPr>
              <w:spacing w:before="0" w:after="0" w:line="240" w:lineRule="auto"/>
              <w:jc w:val="center"/>
              <w:rPr>
                <w:ins w:id="92669" w:author="pete jones" w:date="2022-01-11T16:57:00Z"/>
                <w:rFonts w:ascii="Calibri" w:hAnsi="Calibri" w:cs="Calibri"/>
                <w:color w:val="000000"/>
                <w:sz w:val="22"/>
                <w:szCs w:val="22"/>
              </w:rPr>
            </w:pPr>
            <w:ins w:id="9267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54F2B4" w14:textId="77777777" w:rsidR="00646540" w:rsidRPr="00646540" w:rsidRDefault="00646540" w:rsidP="00646540">
            <w:pPr>
              <w:spacing w:before="0" w:after="0" w:line="240" w:lineRule="auto"/>
              <w:jc w:val="center"/>
              <w:rPr>
                <w:ins w:id="92671" w:author="pete jones" w:date="2022-01-11T16:57:00Z"/>
                <w:rFonts w:ascii="Calibri" w:hAnsi="Calibri" w:cs="Calibri"/>
                <w:color w:val="000000"/>
                <w:sz w:val="22"/>
                <w:szCs w:val="22"/>
              </w:rPr>
            </w:pPr>
            <w:ins w:id="9267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EFB2AA" w14:textId="77777777" w:rsidR="00646540" w:rsidRPr="00646540" w:rsidRDefault="00646540" w:rsidP="00646540">
            <w:pPr>
              <w:spacing w:before="0" w:after="0" w:line="240" w:lineRule="auto"/>
              <w:jc w:val="center"/>
              <w:rPr>
                <w:ins w:id="92673" w:author="pete jones" w:date="2022-01-11T16:57:00Z"/>
                <w:rFonts w:ascii="Calibri" w:hAnsi="Calibri" w:cs="Calibri"/>
                <w:color w:val="000000"/>
                <w:sz w:val="22"/>
                <w:szCs w:val="22"/>
              </w:rPr>
            </w:pPr>
            <w:ins w:id="9267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A60457" w14:textId="77777777" w:rsidR="00646540" w:rsidRPr="00646540" w:rsidRDefault="00646540" w:rsidP="00646540">
            <w:pPr>
              <w:spacing w:before="0" w:after="0" w:line="240" w:lineRule="auto"/>
              <w:jc w:val="center"/>
              <w:rPr>
                <w:ins w:id="92675" w:author="pete jones" w:date="2022-01-11T16:57:00Z"/>
                <w:rFonts w:ascii="Calibri" w:hAnsi="Calibri" w:cs="Calibri"/>
                <w:color w:val="000000"/>
                <w:sz w:val="22"/>
                <w:szCs w:val="22"/>
              </w:rPr>
            </w:pPr>
            <w:ins w:id="9267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015C9D" w14:textId="77777777" w:rsidR="00646540" w:rsidRPr="00646540" w:rsidRDefault="00646540" w:rsidP="00646540">
            <w:pPr>
              <w:spacing w:before="0" w:after="0" w:line="240" w:lineRule="auto"/>
              <w:jc w:val="center"/>
              <w:rPr>
                <w:ins w:id="92677" w:author="pete jones" w:date="2022-01-11T16:57:00Z"/>
                <w:rFonts w:ascii="Calibri" w:hAnsi="Calibri" w:cs="Calibri"/>
                <w:color w:val="000000"/>
                <w:sz w:val="22"/>
                <w:szCs w:val="22"/>
              </w:rPr>
            </w:pPr>
            <w:ins w:id="9267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4AD92A" w14:textId="77777777" w:rsidR="00646540" w:rsidRPr="00646540" w:rsidRDefault="00646540" w:rsidP="00646540">
            <w:pPr>
              <w:spacing w:before="0" w:after="0" w:line="240" w:lineRule="auto"/>
              <w:jc w:val="center"/>
              <w:rPr>
                <w:ins w:id="92679" w:author="pete jones" w:date="2022-01-11T16:57:00Z"/>
                <w:rFonts w:ascii="Calibri" w:hAnsi="Calibri" w:cs="Calibri"/>
                <w:color w:val="000000"/>
                <w:sz w:val="22"/>
                <w:szCs w:val="22"/>
              </w:rPr>
            </w:pPr>
            <w:ins w:id="92680"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779E9D6" w14:textId="77777777" w:rsidR="00646540" w:rsidRPr="00646540" w:rsidRDefault="00646540" w:rsidP="00646540">
            <w:pPr>
              <w:spacing w:before="0" w:after="0" w:line="240" w:lineRule="auto"/>
              <w:jc w:val="center"/>
              <w:rPr>
                <w:ins w:id="92681" w:author="pete jones" w:date="2022-01-11T16:57:00Z"/>
                <w:rFonts w:ascii="Calibri" w:hAnsi="Calibri" w:cs="Calibri"/>
                <w:color w:val="000000"/>
                <w:sz w:val="22"/>
                <w:szCs w:val="22"/>
              </w:rPr>
            </w:pPr>
            <w:ins w:id="92682" w:author="pete jones" w:date="2022-01-11T16:57:00Z">
              <w:r w:rsidRPr="00646540">
                <w:rPr>
                  <w:rFonts w:ascii="Calibri" w:hAnsi="Calibri" w:cs="Calibri"/>
                  <w:color w:val="000000"/>
                  <w:sz w:val="22"/>
                  <w:szCs w:val="22"/>
                </w:rPr>
                <w:t> </w:t>
              </w:r>
            </w:ins>
          </w:p>
        </w:tc>
      </w:tr>
      <w:tr w:rsidR="00646540" w:rsidRPr="00646540" w14:paraId="13A6D87E" w14:textId="77777777" w:rsidTr="00646540">
        <w:trPr>
          <w:trHeight w:val="300"/>
          <w:ins w:id="92683"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E359D3B" w14:textId="77777777" w:rsidR="00646540" w:rsidRPr="00646540" w:rsidRDefault="00646540" w:rsidP="00646540">
            <w:pPr>
              <w:spacing w:before="0" w:after="0" w:line="240" w:lineRule="auto"/>
              <w:jc w:val="center"/>
              <w:rPr>
                <w:ins w:id="92684" w:author="pete jones" w:date="2022-01-11T16:57:00Z"/>
                <w:rFonts w:ascii="Calibri" w:hAnsi="Calibri" w:cs="Calibri"/>
                <w:color w:val="000000"/>
                <w:sz w:val="22"/>
                <w:szCs w:val="22"/>
              </w:rPr>
            </w:pPr>
            <w:ins w:id="92685" w:author="pete jones" w:date="2022-01-11T16:57: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9DDAA17" w14:textId="77777777" w:rsidR="00646540" w:rsidRPr="00646540" w:rsidRDefault="00646540" w:rsidP="00646540">
            <w:pPr>
              <w:spacing w:before="0" w:after="0" w:line="240" w:lineRule="auto"/>
              <w:jc w:val="left"/>
              <w:rPr>
                <w:ins w:id="92686" w:author="pete jones" w:date="2022-01-11T16:57:00Z"/>
                <w:rFonts w:ascii="Calibri" w:hAnsi="Calibri" w:cs="Calibri"/>
                <w:color w:val="000000"/>
                <w:sz w:val="22"/>
                <w:szCs w:val="22"/>
              </w:rPr>
            </w:pPr>
            <w:ins w:id="92687" w:author="pete jones" w:date="2022-01-11T16:57:00Z">
              <w:r w:rsidRPr="00646540">
                <w:rPr>
                  <w:rFonts w:ascii="Calibri" w:hAnsi="Calibri" w:cs="Calibri"/>
                  <w:color w:val="000000"/>
                  <w:sz w:val="22"/>
                  <w:szCs w:val="22"/>
                </w:rPr>
                <w:t>Machine drives and mechatronics</w:t>
              </w:r>
            </w:ins>
          </w:p>
        </w:tc>
        <w:tc>
          <w:tcPr>
            <w:tcW w:w="419" w:type="dxa"/>
            <w:tcBorders>
              <w:top w:val="nil"/>
              <w:left w:val="nil"/>
              <w:bottom w:val="single" w:sz="4" w:space="0" w:color="auto"/>
              <w:right w:val="single" w:sz="4" w:space="0" w:color="auto"/>
            </w:tcBorders>
            <w:shd w:val="clear" w:color="auto" w:fill="auto"/>
            <w:noWrap/>
            <w:vAlign w:val="bottom"/>
            <w:hideMark/>
          </w:tcPr>
          <w:p w14:paraId="37D2FD09" w14:textId="77777777" w:rsidR="00646540" w:rsidRPr="00646540" w:rsidRDefault="00646540" w:rsidP="00646540">
            <w:pPr>
              <w:spacing w:before="0" w:after="0" w:line="240" w:lineRule="auto"/>
              <w:jc w:val="center"/>
              <w:rPr>
                <w:ins w:id="92688" w:author="pete jones" w:date="2022-01-11T16:57:00Z"/>
                <w:rFonts w:ascii="Calibri" w:hAnsi="Calibri" w:cs="Calibri"/>
                <w:color w:val="000000"/>
                <w:sz w:val="22"/>
                <w:szCs w:val="22"/>
              </w:rPr>
            </w:pPr>
            <w:ins w:id="92689" w:author="pete jones" w:date="2022-01-11T16:57:00Z">
              <w:r w:rsidRPr="00646540">
                <w:rPr>
                  <w:rFonts w:ascii="Calibri" w:hAnsi="Calibri" w:cs="Calibri"/>
                  <w:color w:val="000000"/>
                  <w:sz w:val="22"/>
                  <w:szCs w:val="22"/>
                </w:rPr>
                <w:t>T</w:t>
              </w:r>
            </w:ins>
          </w:p>
        </w:tc>
        <w:tc>
          <w:tcPr>
            <w:tcW w:w="412" w:type="dxa"/>
            <w:tcBorders>
              <w:top w:val="nil"/>
              <w:left w:val="nil"/>
              <w:bottom w:val="single" w:sz="4" w:space="0" w:color="auto"/>
              <w:right w:val="single" w:sz="4" w:space="0" w:color="auto"/>
            </w:tcBorders>
            <w:shd w:val="clear" w:color="auto" w:fill="auto"/>
            <w:noWrap/>
            <w:vAlign w:val="bottom"/>
            <w:hideMark/>
          </w:tcPr>
          <w:p w14:paraId="34422374" w14:textId="77777777" w:rsidR="00646540" w:rsidRPr="00646540" w:rsidRDefault="00646540" w:rsidP="00646540">
            <w:pPr>
              <w:spacing w:before="0" w:after="0" w:line="240" w:lineRule="auto"/>
              <w:jc w:val="center"/>
              <w:rPr>
                <w:ins w:id="92690" w:author="pete jones" w:date="2022-01-11T16:57:00Z"/>
                <w:rFonts w:ascii="Calibri" w:hAnsi="Calibri" w:cs="Calibri"/>
                <w:color w:val="000000"/>
                <w:sz w:val="22"/>
                <w:szCs w:val="22"/>
              </w:rPr>
            </w:pPr>
            <w:ins w:id="92691"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6856E32B" w14:textId="77777777" w:rsidR="00646540" w:rsidRPr="00646540" w:rsidRDefault="00646540" w:rsidP="00646540">
            <w:pPr>
              <w:spacing w:before="0" w:after="0" w:line="240" w:lineRule="auto"/>
              <w:jc w:val="center"/>
              <w:rPr>
                <w:ins w:id="92692" w:author="pete jones" w:date="2022-01-11T16:57:00Z"/>
                <w:rFonts w:ascii="Calibri" w:hAnsi="Calibri" w:cs="Calibri"/>
                <w:color w:val="000000"/>
                <w:sz w:val="22"/>
                <w:szCs w:val="22"/>
              </w:rPr>
            </w:pPr>
            <w:ins w:id="92693" w:author="pete jones" w:date="2022-01-11T16:57:00Z">
              <w:r w:rsidRPr="00646540">
                <w:rPr>
                  <w:rFonts w:ascii="Calibri" w:hAnsi="Calibri" w:cs="Calibri"/>
                  <w:color w:val="000000"/>
                  <w:sz w:val="22"/>
                  <w:szCs w:val="22"/>
                </w:rPr>
                <w:t>70</w:t>
              </w:r>
            </w:ins>
          </w:p>
        </w:tc>
        <w:tc>
          <w:tcPr>
            <w:tcW w:w="487" w:type="dxa"/>
            <w:tcBorders>
              <w:top w:val="nil"/>
              <w:left w:val="nil"/>
              <w:bottom w:val="single" w:sz="4" w:space="0" w:color="auto"/>
              <w:right w:val="single" w:sz="4" w:space="0" w:color="auto"/>
            </w:tcBorders>
            <w:shd w:val="clear" w:color="auto" w:fill="auto"/>
            <w:noWrap/>
            <w:vAlign w:val="bottom"/>
            <w:hideMark/>
          </w:tcPr>
          <w:p w14:paraId="6855D424" w14:textId="77777777" w:rsidR="00646540" w:rsidRPr="00646540" w:rsidRDefault="00646540" w:rsidP="00646540">
            <w:pPr>
              <w:spacing w:before="0" w:after="0" w:line="240" w:lineRule="auto"/>
              <w:jc w:val="center"/>
              <w:rPr>
                <w:ins w:id="92694" w:author="pete jones" w:date="2022-01-11T16:57:00Z"/>
                <w:rFonts w:ascii="Calibri" w:hAnsi="Calibri" w:cs="Calibri"/>
                <w:color w:val="000000"/>
                <w:sz w:val="22"/>
                <w:szCs w:val="22"/>
              </w:rPr>
            </w:pPr>
            <w:ins w:id="92695" w:author="pete jones" w:date="2022-01-11T16:57:00Z">
              <w:r w:rsidRPr="00646540">
                <w:rPr>
                  <w:rFonts w:ascii="Calibri" w:hAnsi="Calibri" w:cs="Calibri"/>
                  <w:color w:val="000000"/>
                  <w:sz w:val="22"/>
                  <w:szCs w:val="22"/>
                </w:rPr>
                <w:t>30</w:t>
              </w:r>
            </w:ins>
          </w:p>
        </w:tc>
        <w:tc>
          <w:tcPr>
            <w:tcW w:w="412" w:type="dxa"/>
            <w:tcBorders>
              <w:top w:val="nil"/>
              <w:left w:val="nil"/>
              <w:bottom w:val="single" w:sz="4" w:space="0" w:color="auto"/>
              <w:right w:val="single" w:sz="4" w:space="0" w:color="auto"/>
            </w:tcBorders>
            <w:shd w:val="clear" w:color="auto" w:fill="auto"/>
            <w:noWrap/>
            <w:vAlign w:val="bottom"/>
            <w:hideMark/>
          </w:tcPr>
          <w:p w14:paraId="3FB85C05" w14:textId="77777777" w:rsidR="00646540" w:rsidRPr="00646540" w:rsidRDefault="00646540" w:rsidP="00646540">
            <w:pPr>
              <w:spacing w:before="0" w:after="0" w:line="240" w:lineRule="auto"/>
              <w:jc w:val="center"/>
              <w:rPr>
                <w:ins w:id="92696" w:author="pete jones" w:date="2022-01-11T16:57:00Z"/>
                <w:rFonts w:ascii="Calibri" w:hAnsi="Calibri" w:cs="Calibri"/>
                <w:color w:val="000000"/>
                <w:sz w:val="22"/>
                <w:szCs w:val="22"/>
              </w:rPr>
            </w:pPr>
            <w:ins w:id="92697"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EAEF7B9" w14:textId="77777777" w:rsidR="00646540" w:rsidRPr="00646540" w:rsidRDefault="00646540" w:rsidP="00646540">
            <w:pPr>
              <w:spacing w:before="0" w:after="0" w:line="240" w:lineRule="auto"/>
              <w:jc w:val="center"/>
              <w:rPr>
                <w:ins w:id="92698" w:author="pete jones" w:date="2022-01-11T16:57:00Z"/>
                <w:rFonts w:ascii="Calibri" w:hAnsi="Calibri" w:cs="Calibri"/>
                <w:color w:val="000000"/>
                <w:sz w:val="22"/>
                <w:szCs w:val="22"/>
              </w:rPr>
            </w:pPr>
            <w:ins w:id="9269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6227C2" w14:textId="77777777" w:rsidR="00646540" w:rsidRPr="00646540" w:rsidRDefault="00646540" w:rsidP="00646540">
            <w:pPr>
              <w:spacing w:before="0" w:after="0" w:line="240" w:lineRule="auto"/>
              <w:jc w:val="center"/>
              <w:rPr>
                <w:ins w:id="92700" w:author="pete jones" w:date="2022-01-11T16:57:00Z"/>
                <w:rFonts w:ascii="Calibri" w:hAnsi="Calibri" w:cs="Calibri"/>
                <w:color w:val="000000"/>
                <w:sz w:val="22"/>
                <w:szCs w:val="22"/>
              </w:rPr>
            </w:pPr>
            <w:ins w:id="9270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9C161F" w14:textId="77777777" w:rsidR="00646540" w:rsidRPr="00646540" w:rsidRDefault="00646540" w:rsidP="00646540">
            <w:pPr>
              <w:spacing w:before="0" w:after="0" w:line="240" w:lineRule="auto"/>
              <w:jc w:val="center"/>
              <w:rPr>
                <w:ins w:id="92702" w:author="pete jones" w:date="2022-01-11T16:57:00Z"/>
                <w:rFonts w:ascii="Calibri" w:hAnsi="Calibri" w:cs="Calibri"/>
                <w:color w:val="000000"/>
                <w:sz w:val="22"/>
                <w:szCs w:val="22"/>
              </w:rPr>
            </w:pPr>
            <w:ins w:id="9270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09522B" w14:textId="77777777" w:rsidR="00646540" w:rsidRPr="00646540" w:rsidRDefault="00646540" w:rsidP="00646540">
            <w:pPr>
              <w:spacing w:before="0" w:after="0" w:line="240" w:lineRule="auto"/>
              <w:jc w:val="center"/>
              <w:rPr>
                <w:ins w:id="92704" w:author="pete jones" w:date="2022-01-11T16:57:00Z"/>
                <w:rFonts w:ascii="Calibri" w:hAnsi="Calibri" w:cs="Calibri"/>
                <w:color w:val="000000"/>
                <w:sz w:val="22"/>
                <w:szCs w:val="22"/>
              </w:rPr>
            </w:pPr>
            <w:ins w:id="9270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A20A39" w14:textId="77777777" w:rsidR="00646540" w:rsidRPr="00646540" w:rsidRDefault="00646540" w:rsidP="00646540">
            <w:pPr>
              <w:spacing w:before="0" w:after="0" w:line="240" w:lineRule="auto"/>
              <w:jc w:val="center"/>
              <w:rPr>
                <w:ins w:id="92706" w:author="pete jones" w:date="2022-01-11T16:57:00Z"/>
                <w:rFonts w:ascii="Calibri" w:hAnsi="Calibri" w:cs="Calibri"/>
                <w:color w:val="000000"/>
                <w:sz w:val="22"/>
                <w:szCs w:val="22"/>
              </w:rPr>
            </w:pPr>
            <w:ins w:id="9270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6EF4F0" w14:textId="77777777" w:rsidR="00646540" w:rsidRPr="00646540" w:rsidRDefault="00646540" w:rsidP="00646540">
            <w:pPr>
              <w:spacing w:before="0" w:after="0" w:line="240" w:lineRule="auto"/>
              <w:jc w:val="center"/>
              <w:rPr>
                <w:ins w:id="92708" w:author="pete jones" w:date="2022-01-11T16:57:00Z"/>
                <w:rFonts w:ascii="Calibri" w:hAnsi="Calibri" w:cs="Calibri"/>
                <w:color w:val="000000"/>
                <w:sz w:val="22"/>
                <w:szCs w:val="22"/>
              </w:rPr>
            </w:pPr>
            <w:ins w:id="92709"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2B778EC" w14:textId="77777777" w:rsidR="00646540" w:rsidRPr="00646540" w:rsidRDefault="00646540" w:rsidP="00646540">
            <w:pPr>
              <w:spacing w:before="0" w:after="0" w:line="240" w:lineRule="auto"/>
              <w:jc w:val="center"/>
              <w:rPr>
                <w:ins w:id="92710" w:author="pete jones" w:date="2022-01-11T16:57:00Z"/>
                <w:rFonts w:ascii="Calibri" w:hAnsi="Calibri" w:cs="Calibri"/>
                <w:color w:val="000000"/>
                <w:sz w:val="22"/>
                <w:szCs w:val="22"/>
              </w:rPr>
            </w:pPr>
            <w:ins w:id="92711" w:author="pete jones" w:date="2022-01-11T16:57:00Z">
              <w:r w:rsidRPr="00646540">
                <w:rPr>
                  <w:rFonts w:ascii="Calibri" w:hAnsi="Calibri" w:cs="Calibri"/>
                  <w:color w:val="000000"/>
                  <w:sz w:val="22"/>
                  <w:szCs w:val="22"/>
                </w:rPr>
                <w:t> </w:t>
              </w:r>
            </w:ins>
          </w:p>
        </w:tc>
      </w:tr>
      <w:tr w:rsidR="00646540" w:rsidRPr="00646540" w14:paraId="18139588" w14:textId="77777777" w:rsidTr="00646540">
        <w:trPr>
          <w:trHeight w:val="300"/>
          <w:ins w:id="92712"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2CC1CB0" w14:textId="77777777" w:rsidR="00646540" w:rsidRPr="00646540" w:rsidRDefault="00646540" w:rsidP="00646540">
            <w:pPr>
              <w:spacing w:before="0" w:after="0" w:line="240" w:lineRule="auto"/>
              <w:jc w:val="center"/>
              <w:rPr>
                <w:ins w:id="92713" w:author="pete jones" w:date="2022-01-11T16:57:00Z"/>
                <w:rFonts w:ascii="Calibri" w:hAnsi="Calibri" w:cs="Calibri"/>
                <w:color w:val="000000"/>
                <w:sz w:val="22"/>
                <w:szCs w:val="22"/>
              </w:rPr>
            </w:pPr>
            <w:ins w:id="92714"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B754747" w14:textId="77777777" w:rsidR="00646540" w:rsidRPr="00646540" w:rsidRDefault="00646540" w:rsidP="00646540">
            <w:pPr>
              <w:spacing w:before="0" w:after="0" w:line="240" w:lineRule="auto"/>
              <w:jc w:val="left"/>
              <w:rPr>
                <w:ins w:id="92715" w:author="pete jones" w:date="2022-01-11T16:57:00Z"/>
                <w:rFonts w:ascii="Calibri" w:hAnsi="Calibri" w:cs="Calibri"/>
                <w:color w:val="000000"/>
                <w:sz w:val="22"/>
                <w:szCs w:val="22"/>
              </w:rPr>
            </w:pPr>
            <w:ins w:id="92716" w:author="pete jones" w:date="2022-01-11T16:57:00Z">
              <w:r w:rsidRPr="00646540">
                <w:rPr>
                  <w:rFonts w:ascii="Calibri" w:hAnsi="Calibri" w:cs="Calibri"/>
                  <w:color w:val="000000"/>
                  <w:sz w:val="22"/>
                  <w:szCs w:val="22"/>
                </w:rPr>
                <w:t>Manufacturing systems and materials technologies</w:t>
              </w:r>
            </w:ins>
          </w:p>
        </w:tc>
        <w:tc>
          <w:tcPr>
            <w:tcW w:w="419" w:type="dxa"/>
            <w:tcBorders>
              <w:top w:val="nil"/>
              <w:left w:val="nil"/>
              <w:bottom w:val="single" w:sz="4" w:space="0" w:color="auto"/>
              <w:right w:val="single" w:sz="4" w:space="0" w:color="auto"/>
            </w:tcBorders>
            <w:shd w:val="clear" w:color="auto" w:fill="auto"/>
            <w:noWrap/>
            <w:vAlign w:val="bottom"/>
            <w:hideMark/>
          </w:tcPr>
          <w:p w14:paraId="0D3C699B" w14:textId="77777777" w:rsidR="00646540" w:rsidRPr="00646540" w:rsidRDefault="00646540" w:rsidP="00646540">
            <w:pPr>
              <w:spacing w:before="0" w:after="0" w:line="240" w:lineRule="auto"/>
              <w:jc w:val="center"/>
              <w:rPr>
                <w:ins w:id="92717" w:author="pete jones" w:date="2022-01-11T16:57:00Z"/>
                <w:rFonts w:ascii="Calibri" w:hAnsi="Calibri" w:cs="Calibri"/>
                <w:color w:val="000000"/>
                <w:sz w:val="22"/>
                <w:szCs w:val="22"/>
              </w:rPr>
            </w:pPr>
            <w:ins w:id="92718" w:author="pete jones" w:date="2022-01-11T16:57:00Z">
              <w:r w:rsidRPr="00646540">
                <w:rPr>
                  <w:rFonts w:ascii="Calibri" w:hAnsi="Calibri" w:cs="Calibri"/>
                  <w:color w:val="000000"/>
                  <w:sz w:val="22"/>
                  <w:szCs w:val="22"/>
                </w:rPr>
                <w:t>T</w:t>
              </w:r>
            </w:ins>
          </w:p>
        </w:tc>
        <w:tc>
          <w:tcPr>
            <w:tcW w:w="412" w:type="dxa"/>
            <w:tcBorders>
              <w:top w:val="nil"/>
              <w:left w:val="nil"/>
              <w:bottom w:val="single" w:sz="4" w:space="0" w:color="auto"/>
              <w:right w:val="single" w:sz="4" w:space="0" w:color="auto"/>
            </w:tcBorders>
            <w:shd w:val="clear" w:color="auto" w:fill="auto"/>
            <w:noWrap/>
            <w:vAlign w:val="bottom"/>
            <w:hideMark/>
          </w:tcPr>
          <w:p w14:paraId="61AC1E9F" w14:textId="77777777" w:rsidR="00646540" w:rsidRPr="00646540" w:rsidRDefault="00646540" w:rsidP="00646540">
            <w:pPr>
              <w:spacing w:before="0" w:after="0" w:line="240" w:lineRule="auto"/>
              <w:jc w:val="center"/>
              <w:rPr>
                <w:ins w:id="92719" w:author="pete jones" w:date="2022-01-11T16:57:00Z"/>
                <w:rFonts w:ascii="Calibri" w:hAnsi="Calibri" w:cs="Calibri"/>
                <w:color w:val="000000"/>
                <w:sz w:val="22"/>
                <w:szCs w:val="22"/>
              </w:rPr>
            </w:pPr>
            <w:ins w:id="92720"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31FA643" w14:textId="77777777" w:rsidR="00646540" w:rsidRPr="00646540" w:rsidRDefault="00646540" w:rsidP="00646540">
            <w:pPr>
              <w:spacing w:before="0" w:after="0" w:line="240" w:lineRule="auto"/>
              <w:jc w:val="center"/>
              <w:rPr>
                <w:ins w:id="92721" w:author="pete jones" w:date="2022-01-11T16:57:00Z"/>
                <w:rFonts w:ascii="Calibri" w:hAnsi="Calibri" w:cs="Calibri"/>
                <w:color w:val="000000"/>
                <w:sz w:val="22"/>
                <w:szCs w:val="22"/>
              </w:rPr>
            </w:pPr>
            <w:ins w:id="92722" w:author="pete jones" w:date="2022-01-11T16:57:00Z">
              <w:r w:rsidRPr="00646540">
                <w:rPr>
                  <w:rFonts w:ascii="Calibri" w:hAnsi="Calibri" w:cs="Calibri"/>
                  <w:color w:val="000000"/>
                  <w:sz w:val="22"/>
                  <w:szCs w:val="22"/>
                </w:rPr>
                <w:t>70</w:t>
              </w:r>
            </w:ins>
          </w:p>
        </w:tc>
        <w:tc>
          <w:tcPr>
            <w:tcW w:w="487" w:type="dxa"/>
            <w:tcBorders>
              <w:top w:val="nil"/>
              <w:left w:val="nil"/>
              <w:bottom w:val="single" w:sz="4" w:space="0" w:color="auto"/>
              <w:right w:val="single" w:sz="4" w:space="0" w:color="auto"/>
            </w:tcBorders>
            <w:shd w:val="clear" w:color="auto" w:fill="auto"/>
            <w:noWrap/>
            <w:vAlign w:val="bottom"/>
            <w:hideMark/>
          </w:tcPr>
          <w:p w14:paraId="103A0C6B" w14:textId="77777777" w:rsidR="00646540" w:rsidRPr="00646540" w:rsidRDefault="00646540" w:rsidP="00646540">
            <w:pPr>
              <w:spacing w:before="0" w:after="0" w:line="240" w:lineRule="auto"/>
              <w:jc w:val="center"/>
              <w:rPr>
                <w:ins w:id="92723" w:author="pete jones" w:date="2022-01-11T16:57:00Z"/>
                <w:rFonts w:ascii="Calibri" w:hAnsi="Calibri" w:cs="Calibri"/>
                <w:color w:val="000000"/>
                <w:sz w:val="22"/>
                <w:szCs w:val="22"/>
              </w:rPr>
            </w:pPr>
            <w:ins w:id="92724" w:author="pete jones" w:date="2022-01-11T16:57:00Z">
              <w:r w:rsidRPr="00646540">
                <w:rPr>
                  <w:rFonts w:ascii="Calibri" w:hAnsi="Calibri" w:cs="Calibri"/>
                  <w:color w:val="000000"/>
                  <w:sz w:val="22"/>
                  <w:szCs w:val="22"/>
                </w:rPr>
                <w:t>30</w:t>
              </w:r>
            </w:ins>
          </w:p>
        </w:tc>
        <w:tc>
          <w:tcPr>
            <w:tcW w:w="412" w:type="dxa"/>
            <w:tcBorders>
              <w:top w:val="nil"/>
              <w:left w:val="nil"/>
              <w:bottom w:val="single" w:sz="4" w:space="0" w:color="auto"/>
              <w:right w:val="single" w:sz="4" w:space="0" w:color="auto"/>
            </w:tcBorders>
            <w:shd w:val="clear" w:color="auto" w:fill="auto"/>
            <w:noWrap/>
            <w:vAlign w:val="bottom"/>
            <w:hideMark/>
          </w:tcPr>
          <w:p w14:paraId="1DFB2191" w14:textId="77777777" w:rsidR="00646540" w:rsidRPr="00646540" w:rsidRDefault="00646540" w:rsidP="00646540">
            <w:pPr>
              <w:spacing w:before="0" w:after="0" w:line="240" w:lineRule="auto"/>
              <w:jc w:val="center"/>
              <w:rPr>
                <w:ins w:id="92725" w:author="pete jones" w:date="2022-01-11T16:57:00Z"/>
                <w:rFonts w:ascii="Calibri" w:hAnsi="Calibri" w:cs="Calibri"/>
                <w:color w:val="000000"/>
                <w:sz w:val="22"/>
                <w:szCs w:val="22"/>
              </w:rPr>
            </w:pPr>
            <w:ins w:id="92726"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6437019" w14:textId="77777777" w:rsidR="00646540" w:rsidRPr="00646540" w:rsidRDefault="00646540" w:rsidP="00646540">
            <w:pPr>
              <w:spacing w:before="0" w:after="0" w:line="240" w:lineRule="auto"/>
              <w:jc w:val="center"/>
              <w:rPr>
                <w:ins w:id="92727" w:author="pete jones" w:date="2022-01-11T16:57:00Z"/>
                <w:rFonts w:ascii="Calibri" w:hAnsi="Calibri" w:cs="Calibri"/>
                <w:color w:val="000000"/>
                <w:sz w:val="22"/>
                <w:szCs w:val="22"/>
              </w:rPr>
            </w:pPr>
            <w:ins w:id="9272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30404E" w14:textId="77777777" w:rsidR="00646540" w:rsidRPr="00646540" w:rsidRDefault="00646540" w:rsidP="00646540">
            <w:pPr>
              <w:spacing w:before="0" w:after="0" w:line="240" w:lineRule="auto"/>
              <w:jc w:val="center"/>
              <w:rPr>
                <w:ins w:id="92729" w:author="pete jones" w:date="2022-01-11T16:57:00Z"/>
                <w:rFonts w:ascii="Calibri" w:hAnsi="Calibri" w:cs="Calibri"/>
                <w:color w:val="000000"/>
                <w:sz w:val="22"/>
                <w:szCs w:val="22"/>
              </w:rPr>
            </w:pPr>
            <w:ins w:id="9273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1FC647" w14:textId="77777777" w:rsidR="00646540" w:rsidRPr="00646540" w:rsidRDefault="00646540" w:rsidP="00646540">
            <w:pPr>
              <w:spacing w:before="0" w:after="0" w:line="240" w:lineRule="auto"/>
              <w:jc w:val="center"/>
              <w:rPr>
                <w:ins w:id="92731" w:author="pete jones" w:date="2022-01-11T16:57:00Z"/>
                <w:rFonts w:ascii="Calibri" w:hAnsi="Calibri" w:cs="Calibri"/>
                <w:color w:val="000000"/>
                <w:sz w:val="22"/>
                <w:szCs w:val="22"/>
              </w:rPr>
            </w:pPr>
            <w:ins w:id="9273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0678BE" w14:textId="77777777" w:rsidR="00646540" w:rsidRPr="00646540" w:rsidRDefault="00646540" w:rsidP="00646540">
            <w:pPr>
              <w:spacing w:before="0" w:after="0" w:line="240" w:lineRule="auto"/>
              <w:jc w:val="center"/>
              <w:rPr>
                <w:ins w:id="92733" w:author="pete jones" w:date="2022-01-11T16:57:00Z"/>
                <w:rFonts w:ascii="Calibri" w:hAnsi="Calibri" w:cs="Calibri"/>
                <w:color w:val="000000"/>
                <w:sz w:val="22"/>
                <w:szCs w:val="22"/>
              </w:rPr>
            </w:pPr>
            <w:ins w:id="9273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5300E3" w14:textId="77777777" w:rsidR="00646540" w:rsidRPr="00646540" w:rsidRDefault="00646540" w:rsidP="00646540">
            <w:pPr>
              <w:spacing w:before="0" w:after="0" w:line="240" w:lineRule="auto"/>
              <w:jc w:val="center"/>
              <w:rPr>
                <w:ins w:id="92735" w:author="pete jones" w:date="2022-01-11T16:57:00Z"/>
                <w:rFonts w:ascii="Calibri" w:hAnsi="Calibri" w:cs="Calibri"/>
                <w:color w:val="000000"/>
                <w:sz w:val="22"/>
                <w:szCs w:val="22"/>
              </w:rPr>
            </w:pPr>
            <w:ins w:id="9273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560BEF" w14:textId="77777777" w:rsidR="00646540" w:rsidRPr="00646540" w:rsidRDefault="00646540" w:rsidP="00646540">
            <w:pPr>
              <w:spacing w:before="0" w:after="0" w:line="240" w:lineRule="auto"/>
              <w:jc w:val="center"/>
              <w:rPr>
                <w:ins w:id="92737" w:author="pete jones" w:date="2022-01-11T16:57:00Z"/>
                <w:rFonts w:ascii="Calibri" w:hAnsi="Calibri" w:cs="Calibri"/>
                <w:color w:val="000000"/>
                <w:sz w:val="22"/>
                <w:szCs w:val="22"/>
              </w:rPr>
            </w:pPr>
            <w:ins w:id="92738"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A14B93F" w14:textId="77777777" w:rsidR="00646540" w:rsidRPr="00646540" w:rsidRDefault="00646540" w:rsidP="00646540">
            <w:pPr>
              <w:spacing w:before="0" w:after="0" w:line="240" w:lineRule="auto"/>
              <w:jc w:val="center"/>
              <w:rPr>
                <w:ins w:id="92739" w:author="pete jones" w:date="2022-01-11T16:57:00Z"/>
                <w:rFonts w:ascii="Calibri" w:hAnsi="Calibri" w:cs="Calibri"/>
                <w:color w:val="000000"/>
                <w:sz w:val="22"/>
                <w:szCs w:val="22"/>
              </w:rPr>
            </w:pPr>
            <w:ins w:id="92740" w:author="pete jones" w:date="2022-01-11T16:57:00Z">
              <w:r w:rsidRPr="00646540">
                <w:rPr>
                  <w:rFonts w:ascii="Calibri" w:hAnsi="Calibri" w:cs="Calibri"/>
                  <w:color w:val="000000"/>
                  <w:sz w:val="22"/>
                  <w:szCs w:val="22"/>
                </w:rPr>
                <w:t> </w:t>
              </w:r>
            </w:ins>
          </w:p>
        </w:tc>
      </w:tr>
      <w:tr w:rsidR="00646540" w:rsidRPr="00646540" w14:paraId="1CD94C31" w14:textId="77777777" w:rsidTr="00646540">
        <w:trPr>
          <w:trHeight w:val="300"/>
          <w:ins w:id="92741"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25C4E9C" w14:textId="77777777" w:rsidR="00646540" w:rsidRPr="00646540" w:rsidRDefault="00646540" w:rsidP="00646540">
            <w:pPr>
              <w:spacing w:before="0" w:after="0" w:line="240" w:lineRule="auto"/>
              <w:jc w:val="center"/>
              <w:rPr>
                <w:ins w:id="92742" w:author="pete jones" w:date="2022-01-11T16:57:00Z"/>
                <w:rFonts w:ascii="Calibri" w:hAnsi="Calibri" w:cs="Calibri"/>
                <w:color w:val="000000"/>
                <w:sz w:val="22"/>
                <w:szCs w:val="22"/>
              </w:rPr>
            </w:pPr>
            <w:ins w:id="92743"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A408618" w14:textId="77777777" w:rsidR="00646540" w:rsidRPr="00646540" w:rsidRDefault="00646540" w:rsidP="00646540">
            <w:pPr>
              <w:spacing w:before="0" w:after="0" w:line="240" w:lineRule="auto"/>
              <w:jc w:val="left"/>
              <w:rPr>
                <w:ins w:id="92744" w:author="pete jones" w:date="2022-01-11T16:57:00Z"/>
                <w:rFonts w:ascii="Calibri" w:hAnsi="Calibri" w:cs="Calibri"/>
                <w:color w:val="000000"/>
                <w:sz w:val="22"/>
                <w:szCs w:val="22"/>
              </w:rPr>
            </w:pPr>
            <w:ins w:id="92745" w:author="pete jones" w:date="2022-01-11T16:57:00Z">
              <w:r w:rsidRPr="00646540">
                <w:rPr>
                  <w:rFonts w:ascii="Calibri" w:hAnsi="Calibri" w:cs="Calibri"/>
                  <w:color w:val="000000"/>
                  <w:sz w:val="22"/>
                  <w:szCs w:val="22"/>
                </w:rPr>
                <w:t>Dynamics and systems modelling</w:t>
              </w:r>
            </w:ins>
          </w:p>
        </w:tc>
        <w:tc>
          <w:tcPr>
            <w:tcW w:w="419" w:type="dxa"/>
            <w:tcBorders>
              <w:top w:val="nil"/>
              <w:left w:val="nil"/>
              <w:bottom w:val="single" w:sz="4" w:space="0" w:color="auto"/>
              <w:right w:val="single" w:sz="4" w:space="0" w:color="auto"/>
            </w:tcBorders>
            <w:shd w:val="clear" w:color="auto" w:fill="auto"/>
            <w:noWrap/>
            <w:vAlign w:val="bottom"/>
            <w:hideMark/>
          </w:tcPr>
          <w:p w14:paraId="4865353D" w14:textId="77777777" w:rsidR="00646540" w:rsidRPr="00646540" w:rsidRDefault="00646540" w:rsidP="00646540">
            <w:pPr>
              <w:spacing w:before="0" w:after="0" w:line="240" w:lineRule="auto"/>
              <w:jc w:val="center"/>
              <w:rPr>
                <w:ins w:id="92746" w:author="pete jones" w:date="2022-01-11T16:57:00Z"/>
                <w:rFonts w:ascii="Calibri" w:hAnsi="Calibri" w:cs="Calibri"/>
                <w:color w:val="000000"/>
                <w:sz w:val="22"/>
                <w:szCs w:val="22"/>
              </w:rPr>
            </w:pPr>
            <w:ins w:id="92747" w:author="pete jones" w:date="2022-01-11T16:57:00Z">
              <w:r w:rsidRPr="00646540">
                <w:rPr>
                  <w:rFonts w:ascii="Calibri" w:hAnsi="Calibri" w:cs="Calibri"/>
                  <w:color w:val="000000"/>
                  <w:sz w:val="22"/>
                  <w:szCs w:val="22"/>
                </w:rPr>
                <w:t>S</w:t>
              </w:r>
            </w:ins>
          </w:p>
        </w:tc>
        <w:tc>
          <w:tcPr>
            <w:tcW w:w="412" w:type="dxa"/>
            <w:tcBorders>
              <w:top w:val="nil"/>
              <w:left w:val="nil"/>
              <w:bottom w:val="single" w:sz="4" w:space="0" w:color="auto"/>
              <w:right w:val="single" w:sz="4" w:space="0" w:color="auto"/>
            </w:tcBorders>
            <w:shd w:val="clear" w:color="auto" w:fill="auto"/>
            <w:noWrap/>
            <w:vAlign w:val="bottom"/>
            <w:hideMark/>
          </w:tcPr>
          <w:p w14:paraId="6DB83BED" w14:textId="77777777" w:rsidR="00646540" w:rsidRPr="00646540" w:rsidRDefault="00646540" w:rsidP="00646540">
            <w:pPr>
              <w:spacing w:before="0" w:after="0" w:line="240" w:lineRule="auto"/>
              <w:jc w:val="center"/>
              <w:rPr>
                <w:ins w:id="92748" w:author="pete jones" w:date="2022-01-11T16:57:00Z"/>
                <w:rFonts w:ascii="Calibri" w:hAnsi="Calibri" w:cs="Calibri"/>
                <w:color w:val="000000"/>
                <w:sz w:val="22"/>
                <w:szCs w:val="22"/>
              </w:rPr>
            </w:pPr>
            <w:ins w:id="92749"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4FDFD9F9" w14:textId="77777777" w:rsidR="00646540" w:rsidRPr="00646540" w:rsidRDefault="00646540" w:rsidP="00646540">
            <w:pPr>
              <w:spacing w:before="0" w:after="0" w:line="240" w:lineRule="auto"/>
              <w:jc w:val="center"/>
              <w:rPr>
                <w:ins w:id="92750" w:author="pete jones" w:date="2022-01-11T16:57:00Z"/>
                <w:rFonts w:ascii="Calibri" w:hAnsi="Calibri" w:cs="Calibri"/>
                <w:color w:val="000000"/>
                <w:sz w:val="22"/>
                <w:szCs w:val="22"/>
              </w:rPr>
            </w:pPr>
            <w:ins w:id="92751" w:author="pete jones" w:date="2022-01-11T16:57:00Z">
              <w:r w:rsidRPr="00646540">
                <w:rPr>
                  <w:rFonts w:ascii="Calibri" w:hAnsi="Calibri" w:cs="Calibri"/>
                  <w:color w:val="000000"/>
                  <w:sz w:val="22"/>
                  <w:szCs w:val="22"/>
                </w:rPr>
                <w:t>70</w:t>
              </w:r>
            </w:ins>
          </w:p>
        </w:tc>
        <w:tc>
          <w:tcPr>
            <w:tcW w:w="487" w:type="dxa"/>
            <w:tcBorders>
              <w:top w:val="nil"/>
              <w:left w:val="nil"/>
              <w:bottom w:val="single" w:sz="4" w:space="0" w:color="auto"/>
              <w:right w:val="single" w:sz="4" w:space="0" w:color="auto"/>
            </w:tcBorders>
            <w:shd w:val="clear" w:color="auto" w:fill="auto"/>
            <w:noWrap/>
            <w:vAlign w:val="bottom"/>
            <w:hideMark/>
          </w:tcPr>
          <w:p w14:paraId="59BA0E6E" w14:textId="77777777" w:rsidR="00646540" w:rsidRPr="00646540" w:rsidRDefault="00646540" w:rsidP="00646540">
            <w:pPr>
              <w:spacing w:before="0" w:after="0" w:line="240" w:lineRule="auto"/>
              <w:jc w:val="center"/>
              <w:rPr>
                <w:ins w:id="92752" w:author="pete jones" w:date="2022-01-11T16:57:00Z"/>
                <w:rFonts w:ascii="Calibri" w:hAnsi="Calibri" w:cs="Calibri"/>
                <w:color w:val="000000"/>
                <w:sz w:val="22"/>
                <w:szCs w:val="22"/>
              </w:rPr>
            </w:pPr>
            <w:ins w:id="92753" w:author="pete jones" w:date="2022-01-11T16:57:00Z">
              <w:r w:rsidRPr="00646540">
                <w:rPr>
                  <w:rFonts w:ascii="Calibri" w:hAnsi="Calibri" w:cs="Calibri"/>
                  <w:color w:val="000000"/>
                  <w:sz w:val="22"/>
                  <w:szCs w:val="22"/>
                </w:rPr>
                <w:t>30</w:t>
              </w:r>
            </w:ins>
          </w:p>
        </w:tc>
        <w:tc>
          <w:tcPr>
            <w:tcW w:w="412" w:type="dxa"/>
            <w:tcBorders>
              <w:top w:val="nil"/>
              <w:left w:val="nil"/>
              <w:bottom w:val="single" w:sz="4" w:space="0" w:color="auto"/>
              <w:right w:val="single" w:sz="4" w:space="0" w:color="auto"/>
            </w:tcBorders>
            <w:shd w:val="clear" w:color="auto" w:fill="auto"/>
            <w:noWrap/>
            <w:vAlign w:val="bottom"/>
            <w:hideMark/>
          </w:tcPr>
          <w:p w14:paraId="51C87E28" w14:textId="77777777" w:rsidR="00646540" w:rsidRPr="00646540" w:rsidRDefault="00646540" w:rsidP="00646540">
            <w:pPr>
              <w:spacing w:before="0" w:after="0" w:line="240" w:lineRule="auto"/>
              <w:jc w:val="center"/>
              <w:rPr>
                <w:ins w:id="92754" w:author="pete jones" w:date="2022-01-11T16:57:00Z"/>
                <w:rFonts w:ascii="Calibri" w:hAnsi="Calibri" w:cs="Calibri"/>
                <w:color w:val="000000"/>
                <w:sz w:val="22"/>
                <w:szCs w:val="22"/>
              </w:rPr>
            </w:pPr>
            <w:ins w:id="92755"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39CA976" w14:textId="77777777" w:rsidR="00646540" w:rsidRPr="00646540" w:rsidRDefault="00646540" w:rsidP="00646540">
            <w:pPr>
              <w:spacing w:before="0" w:after="0" w:line="240" w:lineRule="auto"/>
              <w:jc w:val="center"/>
              <w:rPr>
                <w:ins w:id="92756" w:author="pete jones" w:date="2022-01-11T16:57:00Z"/>
                <w:rFonts w:ascii="Calibri" w:hAnsi="Calibri" w:cs="Calibri"/>
                <w:color w:val="000000"/>
                <w:sz w:val="22"/>
                <w:szCs w:val="22"/>
              </w:rPr>
            </w:pPr>
            <w:ins w:id="9275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1DE10A" w14:textId="77777777" w:rsidR="00646540" w:rsidRPr="00646540" w:rsidRDefault="00646540" w:rsidP="00646540">
            <w:pPr>
              <w:spacing w:before="0" w:after="0" w:line="240" w:lineRule="auto"/>
              <w:jc w:val="center"/>
              <w:rPr>
                <w:ins w:id="92758" w:author="pete jones" w:date="2022-01-11T16:57:00Z"/>
                <w:rFonts w:ascii="Calibri" w:hAnsi="Calibri" w:cs="Calibri"/>
                <w:color w:val="000000"/>
                <w:sz w:val="22"/>
                <w:szCs w:val="22"/>
              </w:rPr>
            </w:pPr>
            <w:ins w:id="9275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4F4049" w14:textId="77777777" w:rsidR="00646540" w:rsidRPr="00646540" w:rsidRDefault="00646540" w:rsidP="00646540">
            <w:pPr>
              <w:spacing w:before="0" w:after="0" w:line="240" w:lineRule="auto"/>
              <w:jc w:val="center"/>
              <w:rPr>
                <w:ins w:id="92760" w:author="pete jones" w:date="2022-01-11T16:57:00Z"/>
                <w:rFonts w:ascii="Calibri" w:hAnsi="Calibri" w:cs="Calibri"/>
                <w:color w:val="000000"/>
                <w:sz w:val="22"/>
                <w:szCs w:val="22"/>
              </w:rPr>
            </w:pPr>
            <w:ins w:id="9276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61E989" w14:textId="77777777" w:rsidR="00646540" w:rsidRPr="00646540" w:rsidRDefault="00646540" w:rsidP="00646540">
            <w:pPr>
              <w:spacing w:before="0" w:after="0" w:line="240" w:lineRule="auto"/>
              <w:jc w:val="center"/>
              <w:rPr>
                <w:ins w:id="92762" w:author="pete jones" w:date="2022-01-11T16:57:00Z"/>
                <w:rFonts w:ascii="Calibri" w:hAnsi="Calibri" w:cs="Calibri"/>
                <w:color w:val="000000"/>
                <w:sz w:val="22"/>
                <w:szCs w:val="22"/>
              </w:rPr>
            </w:pPr>
            <w:ins w:id="9276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4935BD" w14:textId="77777777" w:rsidR="00646540" w:rsidRPr="00646540" w:rsidRDefault="00646540" w:rsidP="00646540">
            <w:pPr>
              <w:spacing w:before="0" w:after="0" w:line="240" w:lineRule="auto"/>
              <w:jc w:val="center"/>
              <w:rPr>
                <w:ins w:id="92764" w:author="pete jones" w:date="2022-01-11T16:57:00Z"/>
                <w:rFonts w:ascii="Calibri" w:hAnsi="Calibri" w:cs="Calibri"/>
                <w:color w:val="000000"/>
                <w:sz w:val="22"/>
                <w:szCs w:val="22"/>
              </w:rPr>
            </w:pPr>
            <w:ins w:id="9276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9F6F00" w14:textId="77777777" w:rsidR="00646540" w:rsidRPr="00646540" w:rsidRDefault="00646540" w:rsidP="00646540">
            <w:pPr>
              <w:spacing w:before="0" w:after="0" w:line="240" w:lineRule="auto"/>
              <w:jc w:val="center"/>
              <w:rPr>
                <w:ins w:id="92766" w:author="pete jones" w:date="2022-01-11T16:57:00Z"/>
                <w:rFonts w:ascii="Calibri" w:hAnsi="Calibri" w:cs="Calibri"/>
                <w:color w:val="000000"/>
                <w:sz w:val="22"/>
                <w:szCs w:val="22"/>
              </w:rPr>
            </w:pPr>
            <w:ins w:id="92767"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D721695" w14:textId="77777777" w:rsidR="00646540" w:rsidRPr="00646540" w:rsidRDefault="00646540" w:rsidP="00646540">
            <w:pPr>
              <w:spacing w:before="0" w:after="0" w:line="240" w:lineRule="auto"/>
              <w:jc w:val="center"/>
              <w:rPr>
                <w:ins w:id="92768" w:author="pete jones" w:date="2022-01-11T16:57:00Z"/>
                <w:rFonts w:ascii="Calibri" w:hAnsi="Calibri" w:cs="Calibri"/>
                <w:color w:val="000000"/>
                <w:sz w:val="22"/>
                <w:szCs w:val="22"/>
              </w:rPr>
            </w:pPr>
            <w:ins w:id="92769" w:author="pete jones" w:date="2022-01-11T16:57:00Z">
              <w:r w:rsidRPr="00646540">
                <w:rPr>
                  <w:rFonts w:ascii="Calibri" w:hAnsi="Calibri" w:cs="Calibri"/>
                  <w:color w:val="000000"/>
                  <w:sz w:val="22"/>
                  <w:szCs w:val="22"/>
                </w:rPr>
                <w:t> </w:t>
              </w:r>
            </w:ins>
          </w:p>
        </w:tc>
      </w:tr>
      <w:tr w:rsidR="00646540" w:rsidRPr="00646540" w14:paraId="0F2E42CF" w14:textId="77777777" w:rsidTr="00646540">
        <w:trPr>
          <w:trHeight w:val="300"/>
          <w:ins w:id="92770"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74CA33B" w14:textId="77777777" w:rsidR="00646540" w:rsidRPr="00646540" w:rsidRDefault="00646540" w:rsidP="00646540">
            <w:pPr>
              <w:spacing w:before="0" w:after="0" w:line="240" w:lineRule="auto"/>
              <w:jc w:val="center"/>
              <w:rPr>
                <w:ins w:id="92771" w:author="pete jones" w:date="2022-01-11T16:57:00Z"/>
                <w:rFonts w:ascii="Calibri" w:hAnsi="Calibri" w:cs="Calibri"/>
                <w:color w:val="000000"/>
                <w:sz w:val="22"/>
                <w:szCs w:val="22"/>
              </w:rPr>
            </w:pPr>
            <w:ins w:id="92772"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21EE773" w14:textId="77777777" w:rsidR="00646540" w:rsidRPr="00646540" w:rsidRDefault="00646540" w:rsidP="00646540">
            <w:pPr>
              <w:spacing w:before="0" w:after="0" w:line="240" w:lineRule="auto"/>
              <w:jc w:val="left"/>
              <w:rPr>
                <w:ins w:id="92773" w:author="pete jones" w:date="2022-01-11T16:57:00Z"/>
                <w:rFonts w:ascii="Calibri" w:hAnsi="Calibri" w:cs="Calibri"/>
                <w:color w:val="000000"/>
                <w:sz w:val="22"/>
                <w:szCs w:val="22"/>
              </w:rPr>
            </w:pPr>
            <w:ins w:id="92774" w:author="pete jones" w:date="2022-01-11T16:57:00Z">
              <w:r w:rsidRPr="00646540">
                <w:rPr>
                  <w:rFonts w:ascii="Calibri" w:hAnsi="Calibri" w:cs="Calibri"/>
                  <w:color w:val="000000"/>
                  <w:sz w:val="22"/>
                  <w:szCs w:val="22"/>
                </w:rPr>
                <w:t>Innovation and enterprise</w:t>
              </w:r>
            </w:ins>
          </w:p>
        </w:tc>
        <w:tc>
          <w:tcPr>
            <w:tcW w:w="419" w:type="dxa"/>
            <w:tcBorders>
              <w:top w:val="nil"/>
              <w:left w:val="nil"/>
              <w:bottom w:val="single" w:sz="4" w:space="0" w:color="auto"/>
              <w:right w:val="single" w:sz="4" w:space="0" w:color="auto"/>
            </w:tcBorders>
            <w:shd w:val="clear" w:color="auto" w:fill="auto"/>
            <w:noWrap/>
            <w:vAlign w:val="bottom"/>
            <w:hideMark/>
          </w:tcPr>
          <w:p w14:paraId="66A1F886" w14:textId="77777777" w:rsidR="00646540" w:rsidRPr="00646540" w:rsidRDefault="00646540" w:rsidP="00646540">
            <w:pPr>
              <w:spacing w:before="0" w:after="0" w:line="240" w:lineRule="auto"/>
              <w:jc w:val="center"/>
              <w:rPr>
                <w:ins w:id="92775" w:author="pete jones" w:date="2022-01-11T16:57:00Z"/>
                <w:rFonts w:ascii="Calibri" w:hAnsi="Calibri" w:cs="Calibri"/>
                <w:color w:val="000000"/>
                <w:sz w:val="22"/>
                <w:szCs w:val="22"/>
              </w:rPr>
            </w:pPr>
            <w:ins w:id="92776" w:author="pete jones" w:date="2022-01-11T16:57:00Z">
              <w:r w:rsidRPr="00646540">
                <w:rPr>
                  <w:rFonts w:ascii="Calibri" w:hAnsi="Calibri" w:cs="Calibri"/>
                  <w:color w:val="000000"/>
                  <w:sz w:val="22"/>
                  <w:szCs w:val="22"/>
                </w:rPr>
                <w:t>O</w:t>
              </w:r>
            </w:ins>
          </w:p>
        </w:tc>
        <w:tc>
          <w:tcPr>
            <w:tcW w:w="412" w:type="dxa"/>
            <w:tcBorders>
              <w:top w:val="nil"/>
              <w:left w:val="nil"/>
              <w:bottom w:val="single" w:sz="4" w:space="0" w:color="auto"/>
              <w:right w:val="single" w:sz="4" w:space="0" w:color="auto"/>
            </w:tcBorders>
            <w:shd w:val="clear" w:color="auto" w:fill="auto"/>
            <w:noWrap/>
            <w:vAlign w:val="bottom"/>
            <w:hideMark/>
          </w:tcPr>
          <w:p w14:paraId="6EC80D09" w14:textId="77777777" w:rsidR="00646540" w:rsidRPr="00646540" w:rsidRDefault="00646540" w:rsidP="00646540">
            <w:pPr>
              <w:spacing w:before="0" w:after="0" w:line="240" w:lineRule="auto"/>
              <w:jc w:val="center"/>
              <w:rPr>
                <w:ins w:id="92777" w:author="pete jones" w:date="2022-01-11T16:57:00Z"/>
                <w:rFonts w:ascii="Calibri" w:hAnsi="Calibri" w:cs="Calibri"/>
                <w:color w:val="000000"/>
                <w:sz w:val="22"/>
                <w:szCs w:val="22"/>
              </w:rPr>
            </w:pPr>
            <w:ins w:id="92778"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0BA902BE" w14:textId="77777777" w:rsidR="00646540" w:rsidRPr="00646540" w:rsidRDefault="00646540" w:rsidP="00646540">
            <w:pPr>
              <w:spacing w:before="0" w:after="0" w:line="240" w:lineRule="auto"/>
              <w:jc w:val="center"/>
              <w:rPr>
                <w:ins w:id="92779" w:author="pete jones" w:date="2022-01-11T16:57:00Z"/>
                <w:rFonts w:ascii="Calibri" w:hAnsi="Calibri" w:cs="Calibri"/>
                <w:color w:val="000000"/>
                <w:sz w:val="22"/>
                <w:szCs w:val="22"/>
              </w:rPr>
            </w:pPr>
            <w:ins w:id="92780" w:author="pete jones" w:date="2022-01-11T16:57: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6DDAD8DC" w14:textId="77777777" w:rsidR="00646540" w:rsidRPr="00646540" w:rsidRDefault="00646540" w:rsidP="00646540">
            <w:pPr>
              <w:spacing w:before="0" w:after="0" w:line="240" w:lineRule="auto"/>
              <w:jc w:val="center"/>
              <w:rPr>
                <w:ins w:id="92781" w:author="pete jones" w:date="2022-01-11T16:57:00Z"/>
                <w:rFonts w:ascii="Calibri" w:hAnsi="Calibri" w:cs="Calibri"/>
                <w:color w:val="000000"/>
                <w:sz w:val="22"/>
                <w:szCs w:val="22"/>
              </w:rPr>
            </w:pPr>
            <w:ins w:id="92782" w:author="pete jones" w:date="2022-01-11T16:57:00Z">
              <w:r w:rsidRPr="00646540">
                <w:rPr>
                  <w:rFonts w:ascii="Calibri" w:hAnsi="Calibri" w:cs="Calibri"/>
                  <w:color w:val="000000"/>
                  <w:sz w:val="22"/>
                  <w:szCs w:val="22"/>
                </w:rPr>
                <w:t>100</w:t>
              </w:r>
            </w:ins>
          </w:p>
        </w:tc>
        <w:tc>
          <w:tcPr>
            <w:tcW w:w="412" w:type="dxa"/>
            <w:tcBorders>
              <w:top w:val="nil"/>
              <w:left w:val="nil"/>
              <w:bottom w:val="single" w:sz="4" w:space="0" w:color="auto"/>
              <w:right w:val="single" w:sz="4" w:space="0" w:color="auto"/>
            </w:tcBorders>
            <w:shd w:val="clear" w:color="auto" w:fill="auto"/>
            <w:noWrap/>
            <w:vAlign w:val="bottom"/>
            <w:hideMark/>
          </w:tcPr>
          <w:p w14:paraId="7FBE65B5" w14:textId="77777777" w:rsidR="00646540" w:rsidRPr="00646540" w:rsidRDefault="00646540" w:rsidP="00646540">
            <w:pPr>
              <w:spacing w:before="0" w:after="0" w:line="240" w:lineRule="auto"/>
              <w:jc w:val="center"/>
              <w:rPr>
                <w:ins w:id="92783" w:author="pete jones" w:date="2022-01-11T16:57:00Z"/>
                <w:rFonts w:ascii="Calibri" w:hAnsi="Calibri" w:cs="Calibri"/>
                <w:color w:val="000000"/>
                <w:sz w:val="22"/>
                <w:szCs w:val="22"/>
              </w:rPr>
            </w:pPr>
            <w:ins w:id="92784"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650BF46" w14:textId="77777777" w:rsidR="00646540" w:rsidRPr="00646540" w:rsidRDefault="00646540" w:rsidP="00646540">
            <w:pPr>
              <w:spacing w:before="0" w:after="0" w:line="240" w:lineRule="auto"/>
              <w:jc w:val="center"/>
              <w:rPr>
                <w:ins w:id="92785" w:author="pete jones" w:date="2022-01-11T16:57:00Z"/>
                <w:rFonts w:ascii="Calibri" w:hAnsi="Calibri" w:cs="Calibri"/>
                <w:color w:val="000000"/>
                <w:sz w:val="22"/>
                <w:szCs w:val="22"/>
              </w:rPr>
            </w:pPr>
            <w:ins w:id="9278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C6B746" w14:textId="77777777" w:rsidR="00646540" w:rsidRPr="00646540" w:rsidRDefault="00646540" w:rsidP="00646540">
            <w:pPr>
              <w:spacing w:before="0" w:after="0" w:line="240" w:lineRule="auto"/>
              <w:jc w:val="center"/>
              <w:rPr>
                <w:ins w:id="92787" w:author="pete jones" w:date="2022-01-11T16:57:00Z"/>
                <w:rFonts w:ascii="Calibri" w:hAnsi="Calibri" w:cs="Calibri"/>
                <w:color w:val="000000"/>
                <w:sz w:val="22"/>
                <w:szCs w:val="22"/>
              </w:rPr>
            </w:pPr>
            <w:ins w:id="9278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71BFE9" w14:textId="77777777" w:rsidR="00646540" w:rsidRPr="00646540" w:rsidRDefault="00646540" w:rsidP="00646540">
            <w:pPr>
              <w:spacing w:before="0" w:after="0" w:line="240" w:lineRule="auto"/>
              <w:jc w:val="center"/>
              <w:rPr>
                <w:ins w:id="92789" w:author="pete jones" w:date="2022-01-11T16:57:00Z"/>
                <w:rFonts w:ascii="Calibri" w:hAnsi="Calibri" w:cs="Calibri"/>
                <w:color w:val="000000"/>
                <w:sz w:val="22"/>
                <w:szCs w:val="22"/>
              </w:rPr>
            </w:pPr>
            <w:ins w:id="9279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DC326C" w14:textId="77777777" w:rsidR="00646540" w:rsidRPr="00646540" w:rsidRDefault="00646540" w:rsidP="00646540">
            <w:pPr>
              <w:spacing w:before="0" w:after="0" w:line="240" w:lineRule="auto"/>
              <w:jc w:val="center"/>
              <w:rPr>
                <w:ins w:id="92791" w:author="pete jones" w:date="2022-01-11T16:57:00Z"/>
                <w:rFonts w:ascii="Calibri" w:hAnsi="Calibri" w:cs="Calibri"/>
                <w:color w:val="000000"/>
                <w:sz w:val="22"/>
                <w:szCs w:val="22"/>
              </w:rPr>
            </w:pPr>
            <w:ins w:id="9279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873ED7" w14:textId="77777777" w:rsidR="00646540" w:rsidRPr="00646540" w:rsidRDefault="00646540" w:rsidP="00646540">
            <w:pPr>
              <w:spacing w:before="0" w:after="0" w:line="240" w:lineRule="auto"/>
              <w:jc w:val="center"/>
              <w:rPr>
                <w:ins w:id="92793" w:author="pete jones" w:date="2022-01-11T16:57:00Z"/>
                <w:rFonts w:ascii="Calibri" w:hAnsi="Calibri" w:cs="Calibri"/>
                <w:color w:val="000000"/>
                <w:sz w:val="22"/>
                <w:szCs w:val="22"/>
              </w:rPr>
            </w:pPr>
            <w:ins w:id="9279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827D45" w14:textId="77777777" w:rsidR="00646540" w:rsidRPr="00646540" w:rsidRDefault="00646540" w:rsidP="00646540">
            <w:pPr>
              <w:spacing w:before="0" w:after="0" w:line="240" w:lineRule="auto"/>
              <w:jc w:val="center"/>
              <w:rPr>
                <w:ins w:id="92795" w:author="pete jones" w:date="2022-01-11T16:57:00Z"/>
                <w:rFonts w:ascii="Calibri" w:hAnsi="Calibri" w:cs="Calibri"/>
                <w:color w:val="000000"/>
                <w:sz w:val="22"/>
                <w:szCs w:val="22"/>
              </w:rPr>
            </w:pPr>
            <w:ins w:id="92796"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00C9EA0" w14:textId="77777777" w:rsidR="00646540" w:rsidRPr="00646540" w:rsidRDefault="00646540" w:rsidP="00646540">
            <w:pPr>
              <w:spacing w:before="0" w:after="0" w:line="240" w:lineRule="auto"/>
              <w:jc w:val="center"/>
              <w:rPr>
                <w:ins w:id="92797" w:author="pete jones" w:date="2022-01-11T16:57:00Z"/>
                <w:rFonts w:ascii="Calibri" w:hAnsi="Calibri" w:cs="Calibri"/>
                <w:color w:val="000000"/>
                <w:sz w:val="22"/>
                <w:szCs w:val="22"/>
              </w:rPr>
            </w:pPr>
            <w:ins w:id="92798" w:author="pete jones" w:date="2022-01-11T16:57:00Z">
              <w:r w:rsidRPr="00646540">
                <w:rPr>
                  <w:rFonts w:ascii="Calibri" w:hAnsi="Calibri" w:cs="Calibri"/>
                  <w:color w:val="000000"/>
                  <w:sz w:val="22"/>
                  <w:szCs w:val="22"/>
                </w:rPr>
                <w:t> </w:t>
              </w:r>
            </w:ins>
          </w:p>
        </w:tc>
      </w:tr>
      <w:tr w:rsidR="00646540" w:rsidRPr="00646540" w14:paraId="54660DEE" w14:textId="77777777" w:rsidTr="00646540">
        <w:trPr>
          <w:trHeight w:val="300"/>
          <w:ins w:id="92799"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CC5BB23" w14:textId="77777777" w:rsidR="00646540" w:rsidRPr="00646540" w:rsidRDefault="00646540" w:rsidP="00646540">
            <w:pPr>
              <w:spacing w:before="0" w:after="0" w:line="240" w:lineRule="auto"/>
              <w:jc w:val="center"/>
              <w:rPr>
                <w:ins w:id="92800" w:author="pete jones" w:date="2022-01-11T16:57:00Z"/>
                <w:rFonts w:ascii="Calibri" w:hAnsi="Calibri" w:cs="Calibri"/>
                <w:color w:val="000000"/>
                <w:sz w:val="22"/>
                <w:szCs w:val="22"/>
              </w:rPr>
            </w:pPr>
            <w:ins w:id="92801"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8A939E8" w14:textId="77777777" w:rsidR="00646540" w:rsidRPr="00646540" w:rsidRDefault="00646540" w:rsidP="00646540">
            <w:pPr>
              <w:spacing w:before="0" w:after="0" w:line="240" w:lineRule="auto"/>
              <w:jc w:val="left"/>
              <w:rPr>
                <w:ins w:id="92802" w:author="pete jones" w:date="2022-01-11T16:57:00Z"/>
                <w:rFonts w:ascii="Calibri" w:hAnsi="Calibri" w:cs="Calibri"/>
                <w:color w:val="000000"/>
                <w:sz w:val="22"/>
                <w:szCs w:val="22"/>
              </w:rPr>
            </w:pPr>
            <w:ins w:id="92803" w:author="pete jones" w:date="2022-01-11T16:57:00Z">
              <w:r w:rsidRPr="00646540">
                <w:rPr>
                  <w:rFonts w:ascii="Calibri" w:hAnsi="Calibri" w:cs="Calibri"/>
                  <w:color w:val="000000"/>
                  <w:sz w:val="22"/>
                  <w:szCs w:val="22"/>
                </w:rPr>
                <w:t>Thermofluids and Turbomachinery</w:t>
              </w:r>
            </w:ins>
          </w:p>
        </w:tc>
        <w:tc>
          <w:tcPr>
            <w:tcW w:w="419" w:type="dxa"/>
            <w:tcBorders>
              <w:top w:val="nil"/>
              <w:left w:val="nil"/>
              <w:bottom w:val="single" w:sz="4" w:space="0" w:color="auto"/>
              <w:right w:val="single" w:sz="4" w:space="0" w:color="auto"/>
            </w:tcBorders>
            <w:shd w:val="clear" w:color="auto" w:fill="auto"/>
            <w:noWrap/>
            <w:vAlign w:val="bottom"/>
            <w:hideMark/>
          </w:tcPr>
          <w:p w14:paraId="1F1F4D6E" w14:textId="77777777" w:rsidR="00646540" w:rsidRPr="00646540" w:rsidRDefault="00646540" w:rsidP="00646540">
            <w:pPr>
              <w:spacing w:before="0" w:after="0" w:line="240" w:lineRule="auto"/>
              <w:jc w:val="center"/>
              <w:rPr>
                <w:ins w:id="92804" w:author="pete jones" w:date="2022-01-11T16:57:00Z"/>
                <w:rFonts w:ascii="Calibri" w:hAnsi="Calibri" w:cs="Calibri"/>
                <w:color w:val="000000"/>
                <w:sz w:val="22"/>
                <w:szCs w:val="22"/>
              </w:rPr>
            </w:pPr>
            <w:ins w:id="92805" w:author="pete jones" w:date="2022-01-11T16:57:00Z">
              <w:r w:rsidRPr="00646540">
                <w:rPr>
                  <w:rFonts w:ascii="Calibri" w:hAnsi="Calibri" w:cs="Calibri"/>
                  <w:color w:val="000000"/>
                  <w:sz w:val="22"/>
                  <w:szCs w:val="22"/>
                </w:rPr>
                <w:t>S</w:t>
              </w:r>
            </w:ins>
          </w:p>
        </w:tc>
        <w:tc>
          <w:tcPr>
            <w:tcW w:w="412" w:type="dxa"/>
            <w:tcBorders>
              <w:top w:val="nil"/>
              <w:left w:val="nil"/>
              <w:bottom w:val="single" w:sz="4" w:space="0" w:color="auto"/>
              <w:right w:val="single" w:sz="4" w:space="0" w:color="auto"/>
            </w:tcBorders>
            <w:shd w:val="clear" w:color="auto" w:fill="auto"/>
            <w:noWrap/>
            <w:vAlign w:val="bottom"/>
            <w:hideMark/>
          </w:tcPr>
          <w:p w14:paraId="0EEA27C4" w14:textId="77777777" w:rsidR="00646540" w:rsidRPr="00646540" w:rsidRDefault="00646540" w:rsidP="00646540">
            <w:pPr>
              <w:spacing w:before="0" w:after="0" w:line="240" w:lineRule="auto"/>
              <w:jc w:val="center"/>
              <w:rPr>
                <w:ins w:id="92806" w:author="pete jones" w:date="2022-01-11T16:57:00Z"/>
                <w:rFonts w:ascii="Calibri" w:hAnsi="Calibri" w:cs="Calibri"/>
                <w:color w:val="000000"/>
                <w:sz w:val="22"/>
                <w:szCs w:val="22"/>
              </w:rPr>
            </w:pPr>
            <w:ins w:id="92807" w:author="pete jones" w:date="2022-01-11T16:57: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48044386" w14:textId="77777777" w:rsidR="00646540" w:rsidRPr="00646540" w:rsidRDefault="00646540" w:rsidP="00646540">
            <w:pPr>
              <w:spacing w:before="0" w:after="0" w:line="240" w:lineRule="auto"/>
              <w:jc w:val="center"/>
              <w:rPr>
                <w:ins w:id="92808" w:author="pete jones" w:date="2022-01-11T16:57:00Z"/>
                <w:rFonts w:ascii="Calibri" w:hAnsi="Calibri" w:cs="Calibri"/>
                <w:color w:val="000000"/>
                <w:sz w:val="22"/>
                <w:szCs w:val="22"/>
              </w:rPr>
            </w:pPr>
            <w:ins w:id="92809" w:author="pete jones" w:date="2022-01-11T16:57:00Z">
              <w:r w:rsidRPr="00646540">
                <w:rPr>
                  <w:rFonts w:ascii="Calibri" w:hAnsi="Calibri" w:cs="Calibri"/>
                  <w:color w:val="000000"/>
                  <w:sz w:val="22"/>
                  <w:szCs w:val="22"/>
                </w:rPr>
                <w:t>70</w:t>
              </w:r>
            </w:ins>
          </w:p>
        </w:tc>
        <w:tc>
          <w:tcPr>
            <w:tcW w:w="487" w:type="dxa"/>
            <w:tcBorders>
              <w:top w:val="nil"/>
              <w:left w:val="nil"/>
              <w:bottom w:val="single" w:sz="4" w:space="0" w:color="auto"/>
              <w:right w:val="single" w:sz="4" w:space="0" w:color="auto"/>
            </w:tcBorders>
            <w:shd w:val="clear" w:color="auto" w:fill="auto"/>
            <w:noWrap/>
            <w:vAlign w:val="bottom"/>
            <w:hideMark/>
          </w:tcPr>
          <w:p w14:paraId="669F43CB" w14:textId="77777777" w:rsidR="00646540" w:rsidRPr="00646540" w:rsidRDefault="00646540" w:rsidP="00646540">
            <w:pPr>
              <w:spacing w:before="0" w:after="0" w:line="240" w:lineRule="auto"/>
              <w:jc w:val="center"/>
              <w:rPr>
                <w:ins w:id="92810" w:author="pete jones" w:date="2022-01-11T16:57:00Z"/>
                <w:rFonts w:ascii="Calibri" w:hAnsi="Calibri" w:cs="Calibri"/>
                <w:color w:val="000000"/>
                <w:sz w:val="22"/>
                <w:szCs w:val="22"/>
              </w:rPr>
            </w:pPr>
            <w:ins w:id="92811" w:author="pete jones" w:date="2022-01-11T16:57:00Z">
              <w:r w:rsidRPr="00646540">
                <w:rPr>
                  <w:rFonts w:ascii="Calibri" w:hAnsi="Calibri" w:cs="Calibri"/>
                  <w:color w:val="000000"/>
                  <w:sz w:val="22"/>
                  <w:szCs w:val="22"/>
                </w:rPr>
                <w:t>30</w:t>
              </w:r>
            </w:ins>
          </w:p>
        </w:tc>
        <w:tc>
          <w:tcPr>
            <w:tcW w:w="412" w:type="dxa"/>
            <w:tcBorders>
              <w:top w:val="nil"/>
              <w:left w:val="nil"/>
              <w:bottom w:val="single" w:sz="4" w:space="0" w:color="auto"/>
              <w:right w:val="single" w:sz="4" w:space="0" w:color="auto"/>
            </w:tcBorders>
            <w:shd w:val="clear" w:color="auto" w:fill="auto"/>
            <w:noWrap/>
            <w:vAlign w:val="bottom"/>
            <w:hideMark/>
          </w:tcPr>
          <w:p w14:paraId="06F8B3F7" w14:textId="77777777" w:rsidR="00646540" w:rsidRPr="00646540" w:rsidRDefault="00646540" w:rsidP="00646540">
            <w:pPr>
              <w:spacing w:before="0" w:after="0" w:line="240" w:lineRule="auto"/>
              <w:jc w:val="center"/>
              <w:rPr>
                <w:ins w:id="92812" w:author="pete jones" w:date="2022-01-11T16:57:00Z"/>
                <w:rFonts w:ascii="Calibri" w:hAnsi="Calibri" w:cs="Calibri"/>
                <w:color w:val="000000"/>
                <w:sz w:val="22"/>
                <w:szCs w:val="22"/>
              </w:rPr>
            </w:pPr>
            <w:ins w:id="92813"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E1CCFD1" w14:textId="77777777" w:rsidR="00646540" w:rsidRPr="00646540" w:rsidRDefault="00646540" w:rsidP="00646540">
            <w:pPr>
              <w:spacing w:before="0" w:after="0" w:line="240" w:lineRule="auto"/>
              <w:jc w:val="center"/>
              <w:rPr>
                <w:ins w:id="92814" w:author="pete jones" w:date="2022-01-11T16:57:00Z"/>
                <w:rFonts w:ascii="Calibri" w:hAnsi="Calibri" w:cs="Calibri"/>
                <w:color w:val="000000"/>
                <w:sz w:val="22"/>
                <w:szCs w:val="22"/>
              </w:rPr>
            </w:pPr>
            <w:ins w:id="92815"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5D4A8A" w14:textId="77777777" w:rsidR="00646540" w:rsidRPr="00646540" w:rsidRDefault="00646540" w:rsidP="00646540">
            <w:pPr>
              <w:spacing w:before="0" w:after="0" w:line="240" w:lineRule="auto"/>
              <w:jc w:val="center"/>
              <w:rPr>
                <w:ins w:id="92816" w:author="pete jones" w:date="2022-01-11T16:57:00Z"/>
                <w:rFonts w:ascii="Calibri" w:hAnsi="Calibri" w:cs="Calibri"/>
                <w:color w:val="000000"/>
                <w:sz w:val="22"/>
                <w:szCs w:val="22"/>
              </w:rPr>
            </w:pPr>
            <w:ins w:id="92817"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0139CB" w14:textId="77777777" w:rsidR="00646540" w:rsidRPr="00646540" w:rsidRDefault="00646540" w:rsidP="00646540">
            <w:pPr>
              <w:spacing w:before="0" w:after="0" w:line="240" w:lineRule="auto"/>
              <w:jc w:val="center"/>
              <w:rPr>
                <w:ins w:id="92818" w:author="pete jones" w:date="2022-01-11T16:57:00Z"/>
                <w:rFonts w:ascii="Calibri" w:hAnsi="Calibri" w:cs="Calibri"/>
                <w:color w:val="000000"/>
                <w:sz w:val="22"/>
                <w:szCs w:val="22"/>
              </w:rPr>
            </w:pPr>
            <w:ins w:id="92819"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12FA49" w14:textId="77777777" w:rsidR="00646540" w:rsidRPr="00646540" w:rsidRDefault="00646540" w:rsidP="00646540">
            <w:pPr>
              <w:spacing w:before="0" w:after="0" w:line="240" w:lineRule="auto"/>
              <w:jc w:val="center"/>
              <w:rPr>
                <w:ins w:id="92820" w:author="pete jones" w:date="2022-01-11T16:57:00Z"/>
                <w:rFonts w:ascii="Calibri" w:hAnsi="Calibri" w:cs="Calibri"/>
                <w:color w:val="000000"/>
                <w:sz w:val="22"/>
                <w:szCs w:val="22"/>
              </w:rPr>
            </w:pPr>
            <w:ins w:id="92821"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18B5B0" w14:textId="77777777" w:rsidR="00646540" w:rsidRPr="00646540" w:rsidRDefault="00646540" w:rsidP="00646540">
            <w:pPr>
              <w:spacing w:before="0" w:after="0" w:line="240" w:lineRule="auto"/>
              <w:jc w:val="center"/>
              <w:rPr>
                <w:ins w:id="92822" w:author="pete jones" w:date="2022-01-11T16:57:00Z"/>
                <w:rFonts w:ascii="Calibri" w:hAnsi="Calibri" w:cs="Calibri"/>
                <w:color w:val="000000"/>
                <w:sz w:val="22"/>
                <w:szCs w:val="22"/>
              </w:rPr>
            </w:pPr>
            <w:ins w:id="92823"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FEDB62" w14:textId="77777777" w:rsidR="00646540" w:rsidRPr="00646540" w:rsidRDefault="00646540" w:rsidP="00646540">
            <w:pPr>
              <w:spacing w:before="0" w:after="0" w:line="240" w:lineRule="auto"/>
              <w:jc w:val="center"/>
              <w:rPr>
                <w:ins w:id="92824" w:author="pete jones" w:date="2022-01-11T16:57:00Z"/>
                <w:rFonts w:ascii="Calibri" w:hAnsi="Calibri" w:cs="Calibri"/>
                <w:color w:val="000000"/>
                <w:sz w:val="22"/>
                <w:szCs w:val="22"/>
              </w:rPr>
            </w:pPr>
            <w:ins w:id="92825"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F330C27" w14:textId="77777777" w:rsidR="00646540" w:rsidRPr="00646540" w:rsidRDefault="00646540" w:rsidP="00646540">
            <w:pPr>
              <w:spacing w:before="0" w:after="0" w:line="240" w:lineRule="auto"/>
              <w:jc w:val="center"/>
              <w:rPr>
                <w:ins w:id="92826" w:author="pete jones" w:date="2022-01-11T16:57:00Z"/>
                <w:rFonts w:ascii="Calibri" w:hAnsi="Calibri" w:cs="Calibri"/>
                <w:color w:val="000000"/>
                <w:sz w:val="22"/>
                <w:szCs w:val="22"/>
              </w:rPr>
            </w:pPr>
            <w:ins w:id="92827" w:author="pete jones" w:date="2022-01-11T16:57:00Z">
              <w:r w:rsidRPr="00646540">
                <w:rPr>
                  <w:rFonts w:ascii="Calibri" w:hAnsi="Calibri" w:cs="Calibri"/>
                  <w:color w:val="000000"/>
                  <w:sz w:val="22"/>
                  <w:szCs w:val="22"/>
                </w:rPr>
                <w:t> </w:t>
              </w:r>
            </w:ins>
          </w:p>
        </w:tc>
      </w:tr>
      <w:tr w:rsidR="00646540" w:rsidRPr="00646540" w14:paraId="7224D2FF" w14:textId="77777777" w:rsidTr="00646540">
        <w:trPr>
          <w:trHeight w:val="300"/>
          <w:ins w:id="92828" w:author="pete jones" w:date="2022-01-11T16:57: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A315487" w14:textId="77777777" w:rsidR="00646540" w:rsidRPr="00646540" w:rsidRDefault="00646540" w:rsidP="00646540">
            <w:pPr>
              <w:spacing w:before="0" w:after="0" w:line="240" w:lineRule="auto"/>
              <w:jc w:val="center"/>
              <w:rPr>
                <w:ins w:id="92829" w:author="pete jones" w:date="2022-01-11T16:57:00Z"/>
                <w:rFonts w:ascii="Calibri" w:hAnsi="Calibri" w:cs="Calibri"/>
                <w:color w:val="000000"/>
                <w:sz w:val="22"/>
                <w:szCs w:val="22"/>
              </w:rPr>
            </w:pPr>
            <w:ins w:id="92830" w:author="pete jones" w:date="2022-01-11T16:57: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1849C8F" w14:textId="77777777" w:rsidR="00646540" w:rsidRPr="00646540" w:rsidRDefault="00646540" w:rsidP="00646540">
            <w:pPr>
              <w:spacing w:before="0" w:after="0" w:line="240" w:lineRule="auto"/>
              <w:jc w:val="left"/>
              <w:rPr>
                <w:ins w:id="92831" w:author="pete jones" w:date="2022-01-11T16:57:00Z"/>
                <w:rFonts w:ascii="Calibri" w:hAnsi="Calibri" w:cs="Calibri"/>
                <w:color w:val="000000"/>
                <w:sz w:val="22"/>
                <w:szCs w:val="22"/>
              </w:rPr>
            </w:pPr>
            <w:ins w:id="92832" w:author="pete jones" w:date="2022-01-11T16:57:00Z">
              <w:r w:rsidRPr="00646540">
                <w:rPr>
                  <w:rFonts w:ascii="Calibri" w:hAnsi="Calibri" w:cs="Calibri"/>
                  <w:color w:val="000000"/>
                  <w:sz w:val="22"/>
                  <w:szCs w:val="22"/>
                </w:rPr>
                <w:t>Individual project</w:t>
              </w:r>
            </w:ins>
          </w:p>
        </w:tc>
        <w:tc>
          <w:tcPr>
            <w:tcW w:w="419" w:type="dxa"/>
            <w:tcBorders>
              <w:top w:val="nil"/>
              <w:left w:val="nil"/>
              <w:bottom w:val="single" w:sz="4" w:space="0" w:color="auto"/>
              <w:right w:val="single" w:sz="4" w:space="0" w:color="auto"/>
            </w:tcBorders>
            <w:shd w:val="clear" w:color="auto" w:fill="auto"/>
            <w:noWrap/>
            <w:vAlign w:val="bottom"/>
            <w:hideMark/>
          </w:tcPr>
          <w:p w14:paraId="5776C16F" w14:textId="77777777" w:rsidR="00646540" w:rsidRPr="00646540" w:rsidRDefault="00646540" w:rsidP="00646540">
            <w:pPr>
              <w:spacing w:before="0" w:after="0" w:line="240" w:lineRule="auto"/>
              <w:jc w:val="center"/>
              <w:rPr>
                <w:ins w:id="92833" w:author="pete jones" w:date="2022-01-11T16:57:00Z"/>
                <w:rFonts w:ascii="Calibri" w:hAnsi="Calibri" w:cs="Calibri"/>
                <w:color w:val="000000"/>
                <w:sz w:val="22"/>
                <w:szCs w:val="22"/>
              </w:rPr>
            </w:pPr>
            <w:ins w:id="92834" w:author="pete jones" w:date="2022-01-11T16:57:00Z">
              <w:r w:rsidRPr="00646540">
                <w:rPr>
                  <w:rFonts w:ascii="Calibri" w:hAnsi="Calibri" w:cs="Calibri"/>
                  <w:color w:val="000000"/>
                  <w:sz w:val="22"/>
                  <w:szCs w:val="22"/>
                </w:rPr>
                <w:t>O</w:t>
              </w:r>
            </w:ins>
          </w:p>
        </w:tc>
        <w:tc>
          <w:tcPr>
            <w:tcW w:w="412" w:type="dxa"/>
            <w:tcBorders>
              <w:top w:val="nil"/>
              <w:left w:val="nil"/>
              <w:bottom w:val="single" w:sz="4" w:space="0" w:color="auto"/>
              <w:right w:val="single" w:sz="4" w:space="0" w:color="auto"/>
            </w:tcBorders>
            <w:shd w:val="clear" w:color="auto" w:fill="auto"/>
            <w:noWrap/>
            <w:vAlign w:val="bottom"/>
            <w:hideMark/>
          </w:tcPr>
          <w:p w14:paraId="01E7B4F8" w14:textId="77777777" w:rsidR="00646540" w:rsidRPr="00646540" w:rsidRDefault="00646540" w:rsidP="00646540">
            <w:pPr>
              <w:spacing w:before="0" w:after="0" w:line="240" w:lineRule="auto"/>
              <w:jc w:val="center"/>
              <w:rPr>
                <w:ins w:id="92835" w:author="pete jones" w:date="2022-01-11T16:57:00Z"/>
                <w:rFonts w:ascii="Calibri" w:hAnsi="Calibri" w:cs="Calibri"/>
                <w:color w:val="000000"/>
                <w:sz w:val="22"/>
                <w:szCs w:val="22"/>
              </w:rPr>
            </w:pPr>
            <w:ins w:id="92836" w:author="pete jones" w:date="2022-01-11T16:57:00Z">
              <w:r w:rsidRPr="00646540">
                <w:rPr>
                  <w:rFonts w:ascii="Calibri" w:hAnsi="Calibri" w:cs="Calibri"/>
                  <w:color w:val="000000"/>
                  <w:sz w:val="22"/>
                  <w:szCs w:val="22"/>
                </w:rPr>
                <w:t>40</w:t>
              </w:r>
            </w:ins>
          </w:p>
        </w:tc>
        <w:tc>
          <w:tcPr>
            <w:tcW w:w="419" w:type="dxa"/>
            <w:tcBorders>
              <w:top w:val="nil"/>
              <w:left w:val="nil"/>
              <w:bottom w:val="single" w:sz="4" w:space="0" w:color="auto"/>
              <w:right w:val="single" w:sz="4" w:space="0" w:color="auto"/>
            </w:tcBorders>
            <w:shd w:val="clear" w:color="auto" w:fill="auto"/>
            <w:noWrap/>
            <w:vAlign w:val="bottom"/>
            <w:hideMark/>
          </w:tcPr>
          <w:p w14:paraId="31162D6A" w14:textId="77777777" w:rsidR="00646540" w:rsidRPr="00646540" w:rsidRDefault="00646540" w:rsidP="00646540">
            <w:pPr>
              <w:spacing w:before="0" w:after="0" w:line="240" w:lineRule="auto"/>
              <w:jc w:val="center"/>
              <w:rPr>
                <w:ins w:id="92837" w:author="pete jones" w:date="2022-01-11T16:57:00Z"/>
                <w:rFonts w:ascii="Calibri" w:hAnsi="Calibri" w:cs="Calibri"/>
                <w:color w:val="000000"/>
                <w:sz w:val="22"/>
                <w:szCs w:val="22"/>
              </w:rPr>
            </w:pPr>
            <w:ins w:id="92838" w:author="pete jones" w:date="2022-01-11T16:57: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3AD91281" w14:textId="77777777" w:rsidR="00646540" w:rsidRPr="00646540" w:rsidRDefault="00646540" w:rsidP="00646540">
            <w:pPr>
              <w:spacing w:before="0" w:after="0" w:line="240" w:lineRule="auto"/>
              <w:jc w:val="center"/>
              <w:rPr>
                <w:ins w:id="92839" w:author="pete jones" w:date="2022-01-11T16:57:00Z"/>
                <w:rFonts w:ascii="Calibri" w:hAnsi="Calibri" w:cs="Calibri"/>
                <w:color w:val="000000"/>
                <w:sz w:val="22"/>
                <w:szCs w:val="22"/>
              </w:rPr>
            </w:pPr>
            <w:ins w:id="92840" w:author="pete jones" w:date="2022-01-11T16:57:00Z">
              <w:r w:rsidRPr="00646540">
                <w:rPr>
                  <w:rFonts w:ascii="Calibri" w:hAnsi="Calibri" w:cs="Calibri"/>
                  <w:color w:val="000000"/>
                  <w:sz w:val="22"/>
                  <w:szCs w:val="22"/>
                </w:rPr>
                <w:t>100</w:t>
              </w:r>
            </w:ins>
          </w:p>
        </w:tc>
        <w:tc>
          <w:tcPr>
            <w:tcW w:w="412" w:type="dxa"/>
            <w:tcBorders>
              <w:top w:val="nil"/>
              <w:left w:val="nil"/>
              <w:bottom w:val="single" w:sz="4" w:space="0" w:color="auto"/>
              <w:right w:val="single" w:sz="4" w:space="0" w:color="auto"/>
            </w:tcBorders>
            <w:shd w:val="clear" w:color="auto" w:fill="auto"/>
            <w:noWrap/>
            <w:vAlign w:val="bottom"/>
            <w:hideMark/>
          </w:tcPr>
          <w:p w14:paraId="34A7A4EC" w14:textId="77777777" w:rsidR="00646540" w:rsidRPr="00646540" w:rsidRDefault="00646540" w:rsidP="00646540">
            <w:pPr>
              <w:spacing w:before="0" w:after="0" w:line="240" w:lineRule="auto"/>
              <w:jc w:val="center"/>
              <w:rPr>
                <w:ins w:id="92841" w:author="pete jones" w:date="2022-01-11T16:57:00Z"/>
                <w:rFonts w:ascii="Calibri" w:hAnsi="Calibri" w:cs="Calibri"/>
                <w:color w:val="000000"/>
                <w:sz w:val="22"/>
                <w:szCs w:val="22"/>
              </w:rPr>
            </w:pPr>
            <w:ins w:id="92842" w:author="pete jones" w:date="2022-01-11T16:57: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E6EC535" w14:textId="77777777" w:rsidR="00646540" w:rsidRPr="00646540" w:rsidRDefault="00646540" w:rsidP="00646540">
            <w:pPr>
              <w:spacing w:before="0" w:after="0" w:line="240" w:lineRule="auto"/>
              <w:jc w:val="center"/>
              <w:rPr>
                <w:ins w:id="92843" w:author="pete jones" w:date="2022-01-11T16:57:00Z"/>
                <w:rFonts w:ascii="Calibri" w:hAnsi="Calibri" w:cs="Calibri"/>
                <w:color w:val="000000"/>
                <w:sz w:val="22"/>
                <w:szCs w:val="22"/>
              </w:rPr>
            </w:pPr>
            <w:ins w:id="92844"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904312" w14:textId="77777777" w:rsidR="00646540" w:rsidRPr="00646540" w:rsidRDefault="00646540" w:rsidP="00646540">
            <w:pPr>
              <w:spacing w:before="0" w:after="0" w:line="240" w:lineRule="auto"/>
              <w:jc w:val="center"/>
              <w:rPr>
                <w:ins w:id="92845" w:author="pete jones" w:date="2022-01-11T16:57:00Z"/>
                <w:rFonts w:ascii="Calibri" w:hAnsi="Calibri" w:cs="Calibri"/>
                <w:color w:val="000000"/>
                <w:sz w:val="22"/>
                <w:szCs w:val="22"/>
              </w:rPr>
            </w:pPr>
            <w:ins w:id="92846"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69C196" w14:textId="77777777" w:rsidR="00646540" w:rsidRPr="00646540" w:rsidRDefault="00646540" w:rsidP="00646540">
            <w:pPr>
              <w:spacing w:before="0" w:after="0" w:line="240" w:lineRule="auto"/>
              <w:jc w:val="center"/>
              <w:rPr>
                <w:ins w:id="92847" w:author="pete jones" w:date="2022-01-11T16:57:00Z"/>
                <w:rFonts w:ascii="Calibri" w:hAnsi="Calibri" w:cs="Calibri"/>
                <w:color w:val="000000"/>
                <w:sz w:val="22"/>
                <w:szCs w:val="22"/>
              </w:rPr>
            </w:pPr>
            <w:ins w:id="92848"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346C3D" w14:textId="77777777" w:rsidR="00646540" w:rsidRPr="00646540" w:rsidRDefault="00646540" w:rsidP="00646540">
            <w:pPr>
              <w:spacing w:before="0" w:after="0" w:line="240" w:lineRule="auto"/>
              <w:jc w:val="center"/>
              <w:rPr>
                <w:ins w:id="92849" w:author="pete jones" w:date="2022-01-11T16:57:00Z"/>
                <w:rFonts w:ascii="Calibri" w:hAnsi="Calibri" w:cs="Calibri"/>
                <w:color w:val="000000"/>
                <w:sz w:val="22"/>
                <w:szCs w:val="22"/>
              </w:rPr>
            </w:pPr>
            <w:ins w:id="92850"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292458" w14:textId="77777777" w:rsidR="00646540" w:rsidRPr="00646540" w:rsidRDefault="00646540" w:rsidP="00646540">
            <w:pPr>
              <w:spacing w:before="0" w:after="0" w:line="240" w:lineRule="auto"/>
              <w:jc w:val="center"/>
              <w:rPr>
                <w:ins w:id="92851" w:author="pete jones" w:date="2022-01-11T16:57:00Z"/>
                <w:rFonts w:ascii="Calibri" w:hAnsi="Calibri" w:cs="Calibri"/>
                <w:color w:val="000000"/>
                <w:sz w:val="22"/>
                <w:szCs w:val="22"/>
              </w:rPr>
            </w:pPr>
            <w:ins w:id="92852" w:author="pete jones" w:date="2022-01-11T16:57: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64290D" w14:textId="77777777" w:rsidR="00646540" w:rsidRPr="00646540" w:rsidRDefault="00646540" w:rsidP="00646540">
            <w:pPr>
              <w:spacing w:before="0" w:after="0" w:line="240" w:lineRule="auto"/>
              <w:jc w:val="center"/>
              <w:rPr>
                <w:ins w:id="92853" w:author="pete jones" w:date="2022-01-11T16:57:00Z"/>
                <w:rFonts w:ascii="Calibri" w:hAnsi="Calibri" w:cs="Calibri"/>
                <w:color w:val="000000"/>
                <w:sz w:val="22"/>
                <w:szCs w:val="22"/>
              </w:rPr>
            </w:pPr>
            <w:ins w:id="92854" w:author="pete jones" w:date="2022-01-11T16:57: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3878C79" w14:textId="77777777" w:rsidR="00646540" w:rsidRPr="00646540" w:rsidRDefault="00646540" w:rsidP="00646540">
            <w:pPr>
              <w:spacing w:before="0" w:after="0" w:line="240" w:lineRule="auto"/>
              <w:jc w:val="center"/>
              <w:rPr>
                <w:ins w:id="92855" w:author="pete jones" w:date="2022-01-11T16:57:00Z"/>
                <w:rFonts w:ascii="Calibri" w:hAnsi="Calibri" w:cs="Calibri"/>
                <w:color w:val="000000"/>
                <w:sz w:val="22"/>
                <w:szCs w:val="22"/>
              </w:rPr>
            </w:pPr>
            <w:ins w:id="92856" w:author="pete jones" w:date="2022-01-11T16:57:00Z">
              <w:r w:rsidRPr="00646540">
                <w:rPr>
                  <w:rFonts w:ascii="Calibri" w:hAnsi="Calibri" w:cs="Calibri"/>
                  <w:color w:val="000000"/>
                  <w:sz w:val="22"/>
                  <w:szCs w:val="22"/>
                </w:rPr>
                <w:t> </w:t>
              </w:r>
            </w:ins>
          </w:p>
        </w:tc>
      </w:tr>
    </w:tbl>
    <w:p w14:paraId="540813A3" w14:textId="48003F9E" w:rsidR="00646540" w:rsidRDefault="00646540" w:rsidP="00406988">
      <w:pPr>
        <w:jc w:val="left"/>
        <w:rPr>
          <w:ins w:id="92857" w:author="pete jones" w:date="2022-01-11T16:57:00Z"/>
        </w:rPr>
      </w:pPr>
    </w:p>
    <w:tbl>
      <w:tblPr>
        <w:tblW w:w="10689"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646540" w:rsidRPr="00646540" w14:paraId="1CE4A950" w14:textId="77777777" w:rsidTr="00646540">
        <w:trPr>
          <w:trHeight w:val="300"/>
          <w:ins w:id="92858" w:author="pete jones" w:date="2022-01-11T16:58:00Z"/>
        </w:trPr>
        <w:tc>
          <w:tcPr>
            <w:tcW w:w="408" w:type="dxa"/>
            <w:tcBorders>
              <w:top w:val="nil"/>
              <w:left w:val="nil"/>
              <w:bottom w:val="nil"/>
              <w:right w:val="nil"/>
            </w:tcBorders>
            <w:shd w:val="clear" w:color="auto" w:fill="auto"/>
            <w:noWrap/>
            <w:vAlign w:val="center"/>
            <w:hideMark/>
          </w:tcPr>
          <w:p w14:paraId="6B1F8ED9" w14:textId="77777777" w:rsidR="00646540" w:rsidRPr="00646540" w:rsidRDefault="00646540" w:rsidP="00646540">
            <w:pPr>
              <w:spacing w:before="0" w:after="0" w:line="240" w:lineRule="auto"/>
              <w:jc w:val="left"/>
              <w:rPr>
                <w:ins w:id="92859" w:author="pete jones" w:date="2022-01-11T16:58: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4B816D7" w14:textId="77777777" w:rsidR="00646540" w:rsidRPr="00646540" w:rsidRDefault="00646540" w:rsidP="00646540">
            <w:pPr>
              <w:spacing w:before="0" w:after="0" w:line="240" w:lineRule="auto"/>
              <w:jc w:val="center"/>
              <w:rPr>
                <w:ins w:id="92860" w:author="pete jones" w:date="2022-01-11T16:58:00Z"/>
                <w:rFonts w:ascii="Calibri" w:hAnsi="Calibri" w:cs="Calibri"/>
                <w:b/>
                <w:bCs/>
                <w:color w:val="000000"/>
                <w:sz w:val="32"/>
                <w:szCs w:val="32"/>
              </w:rPr>
            </w:pPr>
            <w:ins w:id="92861" w:author="pete jones" w:date="2022-01-11T16:58:00Z">
              <w:r w:rsidRPr="00646540">
                <w:rPr>
                  <w:rFonts w:ascii="Calibri" w:hAnsi="Calibri" w:cs="Calibri"/>
                  <w:b/>
                  <w:bCs/>
                  <w:color w:val="000000"/>
                  <w:sz w:val="32"/>
                  <w:szCs w:val="32"/>
                </w:rPr>
                <w:t>The University of Strathclyde</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5510143" w14:textId="77777777" w:rsidR="00646540" w:rsidRPr="00646540" w:rsidRDefault="00646540" w:rsidP="00646540">
            <w:pPr>
              <w:spacing w:before="0" w:after="0" w:line="240" w:lineRule="auto"/>
              <w:jc w:val="right"/>
              <w:rPr>
                <w:ins w:id="92862" w:author="pete jones" w:date="2022-01-11T16:58:00Z"/>
                <w:rFonts w:ascii="Calibri" w:hAnsi="Calibri" w:cs="Calibri"/>
                <w:color w:val="000000"/>
                <w:sz w:val="22"/>
                <w:szCs w:val="22"/>
              </w:rPr>
            </w:pPr>
            <w:ins w:id="92863" w:author="pete jones" w:date="2022-01-11T16:58:00Z">
              <w:r w:rsidRPr="0064654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FAA21EF" w14:textId="77777777" w:rsidR="00646540" w:rsidRPr="00646540" w:rsidRDefault="00646540" w:rsidP="00646540">
            <w:pPr>
              <w:spacing w:before="0" w:after="0" w:line="240" w:lineRule="auto"/>
              <w:jc w:val="center"/>
              <w:rPr>
                <w:ins w:id="92864" w:author="pete jones" w:date="2022-01-11T16:58:00Z"/>
                <w:rFonts w:ascii="Calibri" w:hAnsi="Calibri" w:cs="Calibri"/>
                <w:color w:val="000000"/>
                <w:sz w:val="22"/>
                <w:szCs w:val="22"/>
              </w:rPr>
            </w:pPr>
            <w:ins w:id="92865" w:author="pete jones" w:date="2022-01-11T16:58:00Z">
              <w:r w:rsidRPr="00646540">
                <w:rPr>
                  <w:rFonts w:ascii="Calibri" w:hAnsi="Calibri" w:cs="Calibri"/>
                  <w:color w:val="000000"/>
                  <w:sz w:val="22"/>
                  <w:szCs w:val="22"/>
                </w:rPr>
                <w:t>30</w:t>
              </w:r>
            </w:ins>
          </w:p>
        </w:tc>
      </w:tr>
      <w:tr w:rsidR="00646540" w:rsidRPr="00646540" w14:paraId="6081C567" w14:textId="77777777" w:rsidTr="00646540">
        <w:trPr>
          <w:trHeight w:val="315"/>
          <w:ins w:id="92866" w:author="pete jones" w:date="2022-01-11T16:58:00Z"/>
        </w:trPr>
        <w:tc>
          <w:tcPr>
            <w:tcW w:w="408" w:type="dxa"/>
            <w:tcBorders>
              <w:top w:val="nil"/>
              <w:left w:val="nil"/>
              <w:bottom w:val="nil"/>
              <w:right w:val="nil"/>
            </w:tcBorders>
            <w:shd w:val="clear" w:color="auto" w:fill="auto"/>
            <w:noWrap/>
            <w:vAlign w:val="center"/>
            <w:hideMark/>
          </w:tcPr>
          <w:p w14:paraId="0B403397" w14:textId="77777777" w:rsidR="00646540" w:rsidRPr="00646540" w:rsidRDefault="00646540" w:rsidP="00646540">
            <w:pPr>
              <w:spacing w:before="0" w:after="0" w:line="240" w:lineRule="auto"/>
              <w:jc w:val="center"/>
              <w:rPr>
                <w:ins w:id="92867" w:author="pete jones" w:date="2022-01-11T16:5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907CCF2" w14:textId="77777777" w:rsidR="00646540" w:rsidRPr="00646540" w:rsidRDefault="00646540" w:rsidP="00646540">
            <w:pPr>
              <w:spacing w:before="0" w:after="0" w:line="240" w:lineRule="auto"/>
              <w:jc w:val="left"/>
              <w:rPr>
                <w:ins w:id="92868" w:author="pete jones" w:date="2022-01-11T16:58: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7B4E3661" w14:textId="77777777" w:rsidR="00646540" w:rsidRPr="00646540" w:rsidRDefault="00646540" w:rsidP="00646540">
            <w:pPr>
              <w:spacing w:before="0" w:after="0" w:line="240" w:lineRule="auto"/>
              <w:jc w:val="right"/>
              <w:rPr>
                <w:ins w:id="92869" w:author="pete jones" w:date="2022-01-11T16:58:00Z"/>
                <w:rFonts w:ascii="Calibri" w:hAnsi="Calibri" w:cs="Calibri"/>
                <w:color w:val="000000"/>
                <w:sz w:val="22"/>
                <w:szCs w:val="22"/>
              </w:rPr>
            </w:pPr>
            <w:ins w:id="92870" w:author="pete jones" w:date="2022-01-11T16:58:00Z">
              <w:r w:rsidRPr="0064654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289189C" w14:textId="77777777" w:rsidR="00646540" w:rsidRPr="00646540" w:rsidRDefault="00646540" w:rsidP="00646540">
            <w:pPr>
              <w:spacing w:before="0" w:after="0" w:line="240" w:lineRule="auto"/>
              <w:jc w:val="center"/>
              <w:rPr>
                <w:ins w:id="92871" w:author="pete jones" w:date="2022-01-11T16:58:00Z"/>
                <w:rFonts w:ascii="Calibri" w:hAnsi="Calibri" w:cs="Calibri"/>
                <w:color w:val="000000"/>
                <w:sz w:val="22"/>
                <w:szCs w:val="22"/>
              </w:rPr>
            </w:pPr>
            <w:ins w:id="92872" w:author="pete jones" w:date="2022-01-11T16:58:00Z">
              <w:r w:rsidRPr="00646540">
                <w:rPr>
                  <w:rFonts w:ascii="Calibri" w:hAnsi="Calibri" w:cs="Calibri"/>
                  <w:color w:val="000000"/>
                  <w:sz w:val="22"/>
                  <w:szCs w:val="22"/>
                </w:rPr>
                <w:t>6</w:t>
              </w:r>
            </w:ins>
          </w:p>
        </w:tc>
      </w:tr>
      <w:tr w:rsidR="00646540" w:rsidRPr="00646540" w14:paraId="351A48B0" w14:textId="77777777" w:rsidTr="00646540">
        <w:trPr>
          <w:trHeight w:val="315"/>
          <w:ins w:id="92873" w:author="pete jones" w:date="2022-01-11T16:58:00Z"/>
        </w:trPr>
        <w:tc>
          <w:tcPr>
            <w:tcW w:w="408" w:type="dxa"/>
            <w:tcBorders>
              <w:top w:val="nil"/>
              <w:left w:val="nil"/>
              <w:bottom w:val="nil"/>
              <w:right w:val="nil"/>
            </w:tcBorders>
            <w:shd w:val="clear" w:color="auto" w:fill="auto"/>
            <w:noWrap/>
            <w:vAlign w:val="center"/>
            <w:hideMark/>
          </w:tcPr>
          <w:p w14:paraId="6D7EEB1E" w14:textId="77777777" w:rsidR="00646540" w:rsidRPr="00646540" w:rsidRDefault="00646540" w:rsidP="00646540">
            <w:pPr>
              <w:spacing w:before="0" w:after="0" w:line="240" w:lineRule="auto"/>
              <w:jc w:val="center"/>
              <w:rPr>
                <w:ins w:id="92874" w:author="pete jones" w:date="2022-01-11T16:5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90EC18E" w14:textId="77777777" w:rsidR="00646540" w:rsidRPr="00646540" w:rsidRDefault="00646540" w:rsidP="00646540">
            <w:pPr>
              <w:spacing w:before="0" w:after="0" w:line="240" w:lineRule="auto"/>
              <w:jc w:val="left"/>
              <w:rPr>
                <w:ins w:id="92875" w:author="pete jones" w:date="2022-01-11T16:58: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06242E8B" w14:textId="77777777" w:rsidR="00646540" w:rsidRPr="00646540" w:rsidRDefault="00646540" w:rsidP="00646540">
            <w:pPr>
              <w:spacing w:before="0" w:after="0" w:line="240" w:lineRule="auto"/>
              <w:jc w:val="center"/>
              <w:rPr>
                <w:ins w:id="92876" w:author="pete jones" w:date="2022-01-11T16:58:00Z"/>
                <w:rFonts w:ascii="Calibri" w:hAnsi="Calibri" w:cs="Calibri"/>
                <w:b/>
                <w:bCs/>
                <w:i/>
                <w:iCs/>
                <w:color w:val="000000"/>
                <w:sz w:val="22"/>
                <w:szCs w:val="22"/>
              </w:rPr>
            </w:pPr>
            <w:ins w:id="92877" w:author="pete jones" w:date="2022-01-11T16:58:00Z">
              <w:r w:rsidRPr="00646540">
                <w:rPr>
                  <w:rFonts w:ascii="Calibri" w:hAnsi="Calibri" w:cs="Calibri"/>
                  <w:b/>
                  <w:bCs/>
                  <w:i/>
                  <w:iCs/>
                  <w:color w:val="000000"/>
                  <w:sz w:val="22"/>
                  <w:szCs w:val="22"/>
                </w:rPr>
                <w:t>Acceptance Criteria</w:t>
              </w:r>
            </w:ins>
          </w:p>
        </w:tc>
      </w:tr>
      <w:tr w:rsidR="00646540" w:rsidRPr="00646540" w14:paraId="1587904C" w14:textId="77777777" w:rsidTr="00646540">
        <w:trPr>
          <w:trHeight w:val="300"/>
          <w:ins w:id="92878" w:author="pete jones" w:date="2022-01-11T16:58:00Z"/>
        </w:trPr>
        <w:tc>
          <w:tcPr>
            <w:tcW w:w="408" w:type="dxa"/>
            <w:tcBorders>
              <w:top w:val="nil"/>
              <w:left w:val="nil"/>
              <w:bottom w:val="nil"/>
              <w:right w:val="nil"/>
            </w:tcBorders>
            <w:shd w:val="clear" w:color="auto" w:fill="auto"/>
            <w:noWrap/>
            <w:vAlign w:val="center"/>
            <w:hideMark/>
          </w:tcPr>
          <w:p w14:paraId="4C6358A3" w14:textId="77777777" w:rsidR="00646540" w:rsidRPr="00646540" w:rsidRDefault="00646540" w:rsidP="00646540">
            <w:pPr>
              <w:spacing w:before="0" w:after="0" w:line="240" w:lineRule="auto"/>
              <w:jc w:val="center"/>
              <w:rPr>
                <w:ins w:id="92879" w:author="pete jones" w:date="2022-01-11T16:58: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1A4C30BF" w14:textId="3C7885F9" w:rsidR="00646540" w:rsidRPr="00646540" w:rsidRDefault="00646540" w:rsidP="00646540">
            <w:pPr>
              <w:spacing w:before="0" w:after="0" w:line="240" w:lineRule="auto"/>
              <w:jc w:val="left"/>
              <w:rPr>
                <w:ins w:id="92880" w:author="pete jones" w:date="2022-01-11T16:58:00Z"/>
                <w:rFonts w:ascii="Calibri" w:hAnsi="Calibri" w:cs="Calibri"/>
                <w:color w:val="000000"/>
                <w:sz w:val="22"/>
                <w:szCs w:val="22"/>
              </w:rPr>
            </w:pPr>
            <w:ins w:id="92881" w:author="pete jones" w:date="2022-01-11T16:58:00Z">
              <w:r w:rsidRPr="00646540">
                <w:rPr>
                  <w:rFonts w:ascii="Calibri" w:hAnsi="Calibri" w:cs="Calibri"/>
                  <w:color w:val="000000"/>
                  <w:sz w:val="22"/>
                  <w:szCs w:val="22"/>
                </w:rPr>
                <w:t xml:space="preserve">Estimated engineering intake 2018 (at 3%) of </w:t>
              </w:r>
            </w:ins>
            <w:ins w:id="92882" w:author="pete jones" w:date="2022-03-30T12:34:00Z">
              <w:r w:rsidR="00042512">
                <w:rPr>
                  <w:rFonts w:ascii="Calibri" w:hAnsi="Calibri" w:cs="Calibri"/>
                  <w:color w:val="000000"/>
                  <w:sz w:val="22"/>
                  <w:szCs w:val="22"/>
                </w:rPr>
                <w:t xml:space="preserve">the </w:t>
              </w:r>
            </w:ins>
            <w:ins w:id="92883" w:author="pete jones" w:date="2022-01-11T16:58:00Z">
              <w:r w:rsidRPr="00646540">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7F6C675" w14:textId="77777777" w:rsidR="00646540" w:rsidRPr="00646540" w:rsidRDefault="00646540" w:rsidP="00646540">
            <w:pPr>
              <w:spacing w:before="0" w:after="0" w:line="240" w:lineRule="auto"/>
              <w:jc w:val="right"/>
              <w:rPr>
                <w:ins w:id="92884" w:author="pete jones" w:date="2022-01-11T16:58:00Z"/>
                <w:rFonts w:ascii="Calibri" w:hAnsi="Calibri" w:cs="Calibri"/>
                <w:color w:val="000000"/>
                <w:sz w:val="22"/>
                <w:szCs w:val="22"/>
              </w:rPr>
            </w:pPr>
            <w:ins w:id="92885" w:author="pete jones" w:date="2022-01-11T16:58:00Z">
              <w:r w:rsidRPr="0064654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12863C0" w14:textId="77777777" w:rsidR="00646540" w:rsidRPr="00646540" w:rsidRDefault="00646540" w:rsidP="00646540">
            <w:pPr>
              <w:spacing w:before="0" w:after="0" w:line="240" w:lineRule="auto"/>
              <w:jc w:val="center"/>
              <w:rPr>
                <w:ins w:id="92886" w:author="pete jones" w:date="2022-01-11T16:58:00Z"/>
                <w:rFonts w:ascii="Calibri" w:hAnsi="Calibri" w:cs="Calibri"/>
                <w:color w:val="000000"/>
                <w:sz w:val="22"/>
                <w:szCs w:val="22"/>
              </w:rPr>
            </w:pPr>
            <w:ins w:id="92887" w:author="pete jones" w:date="2022-01-11T16:58:00Z">
              <w:r w:rsidRPr="00646540">
                <w:rPr>
                  <w:rFonts w:ascii="Calibri" w:hAnsi="Calibri" w:cs="Calibri"/>
                  <w:color w:val="000000"/>
                  <w:sz w:val="22"/>
                  <w:szCs w:val="22"/>
                </w:rPr>
                <w:t> </w:t>
              </w:r>
            </w:ins>
          </w:p>
        </w:tc>
      </w:tr>
      <w:tr w:rsidR="00646540" w:rsidRPr="00646540" w14:paraId="4E8D4EA8" w14:textId="77777777" w:rsidTr="00646540">
        <w:trPr>
          <w:trHeight w:val="315"/>
          <w:ins w:id="92888" w:author="pete jones" w:date="2022-01-11T16:58:00Z"/>
        </w:trPr>
        <w:tc>
          <w:tcPr>
            <w:tcW w:w="408" w:type="dxa"/>
            <w:tcBorders>
              <w:top w:val="nil"/>
              <w:left w:val="nil"/>
              <w:bottom w:val="nil"/>
              <w:right w:val="nil"/>
            </w:tcBorders>
            <w:shd w:val="clear" w:color="auto" w:fill="auto"/>
            <w:noWrap/>
            <w:vAlign w:val="center"/>
            <w:hideMark/>
          </w:tcPr>
          <w:p w14:paraId="0CB77B65" w14:textId="77777777" w:rsidR="00646540" w:rsidRPr="00646540" w:rsidRDefault="00646540" w:rsidP="00646540">
            <w:pPr>
              <w:spacing w:before="0" w:after="0" w:line="240" w:lineRule="auto"/>
              <w:jc w:val="center"/>
              <w:rPr>
                <w:ins w:id="92889" w:author="pete jones" w:date="2022-01-11T16:58: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7605859D" w14:textId="77777777" w:rsidR="00646540" w:rsidRPr="00646540" w:rsidRDefault="00646540" w:rsidP="00646540">
            <w:pPr>
              <w:spacing w:before="0" w:after="0" w:line="240" w:lineRule="auto"/>
              <w:jc w:val="left"/>
              <w:rPr>
                <w:ins w:id="92890" w:author="pete jones" w:date="2022-01-11T16:58: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4CE3D384" w14:textId="77777777" w:rsidR="00646540" w:rsidRPr="00646540" w:rsidRDefault="00646540" w:rsidP="00646540">
            <w:pPr>
              <w:spacing w:before="0" w:after="0" w:line="240" w:lineRule="auto"/>
              <w:jc w:val="right"/>
              <w:rPr>
                <w:ins w:id="92891" w:author="pete jones" w:date="2022-01-11T16:58:00Z"/>
                <w:rFonts w:ascii="Calibri" w:hAnsi="Calibri" w:cs="Calibri"/>
                <w:color w:val="000000"/>
                <w:sz w:val="22"/>
                <w:szCs w:val="22"/>
              </w:rPr>
            </w:pPr>
            <w:ins w:id="92892" w:author="pete jones" w:date="2022-01-11T16:58:00Z">
              <w:r w:rsidRPr="0064654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5B3655FA" w14:textId="77777777" w:rsidR="00646540" w:rsidRPr="00646540" w:rsidRDefault="00646540" w:rsidP="00646540">
            <w:pPr>
              <w:spacing w:before="0" w:after="0" w:line="240" w:lineRule="auto"/>
              <w:jc w:val="center"/>
              <w:rPr>
                <w:ins w:id="92893" w:author="pete jones" w:date="2022-01-11T16:58:00Z"/>
                <w:rFonts w:ascii="Calibri" w:hAnsi="Calibri" w:cs="Calibri"/>
                <w:color w:val="000000"/>
                <w:sz w:val="22"/>
                <w:szCs w:val="22"/>
              </w:rPr>
            </w:pPr>
            <w:ins w:id="92894" w:author="pete jones" w:date="2022-01-11T16:58:00Z">
              <w:r w:rsidRPr="00646540">
                <w:rPr>
                  <w:rFonts w:ascii="Calibri" w:hAnsi="Calibri" w:cs="Calibri"/>
                  <w:color w:val="000000"/>
                  <w:sz w:val="22"/>
                  <w:szCs w:val="22"/>
                </w:rPr>
                <w:t> </w:t>
              </w:r>
            </w:ins>
          </w:p>
        </w:tc>
      </w:tr>
      <w:tr w:rsidR="00646540" w:rsidRPr="00646540" w14:paraId="63002F41" w14:textId="77777777" w:rsidTr="00646540">
        <w:trPr>
          <w:trHeight w:val="315"/>
          <w:ins w:id="92895" w:author="pete jones" w:date="2022-01-11T16:58:00Z"/>
        </w:trPr>
        <w:tc>
          <w:tcPr>
            <w:tcW w:w="408" w:type="dxa"/>
            <w:tcBorders>
              <w:top w:val="nil"/>
              <w:left w:val="nil"/>
              <w:bottom w:val="nil"/>
              <w:right w:val="nil"/>
            </w:tcBorders>
            <w:shd w:val="clear" w:color="auto" w:fill="auto"/>
            <w:noWrap/>
            <w:vAlign w:val="center"/>
            <w:hideMark/>
          </w:tcPr>
          <w:p w14:paraId="1E0F6005" w14:textId="77777777" w:rsidR="00646540" w:rsidRPr="00646540" w:rsidRDefault="00646540" w:rsidP="00646540">
            <w:pPr>
              <w:spacing w:before="0" w:after="0" w:line="240" w:lineRule="auto"/>
              <w:jc w:val="center"/>
              <w:rPr>
                <w:ins w:id="92896" w:author="pete jones" w:date="2022-01-11T16:58: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4EE36340" w14:textId="77777777" w:rsidR="00646540" w:rsidRPr="00646540" w:rsidRDefault="00646540" w:rsidP="00646540">
            <w:pPr>
              <w:spacing w:before="0" w:after="0" w:line="240" w:lineRule="auto"/>
              <w:jc w:val="center"/>
              <w:rPr>
                <w:ins w:id="92897" w:author="pete jones" w:date="2022-01-11T16:58:00Z"/>
                <w:rFonts w:ascii="Calibri" w:hAnsi="Calibri" w:cs="Calibri"/>
                <w:b/>
                <w:bCs/>
                <w:color w:val="000000"/>
              </w:rPr>
            </w:pPr>
            <w:ins w:id="92898" w:author="pete jones" w:date="2022-01-11T16:58:00Z">
              <w:r w:rsidRPr="00646540">
                <w:rPr>
                  <w:rFonts w:ascii="Calibri" w:hAnsi="Calibri" w:cs="Calibri"/>
                  <w:b/>
                  <w:bCs/>
                  <w:color w:val="000000"/>
                </w:rPr>
                <w:t>108</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4637A60" w14:textId="77777777" w:rsidR="00646540" w:rsidRPr="00646540" w:rsidRDefault="00646540" w:rsidP="00646540">
            <w:pPr>
              <w:spacing w:before="0" w:after="0" w:line="240" w:lineRule="auto"/>
              <w:jc w:val="right"/>
              <w:rPr>
                <w:ins w:id="92899" w:author="pete jones" w:date="2022-01-11T16:58:00Z"/>
                <w:rFonts w:ascii="Calibri" w:hAnsi="Calibri" w:cs="Calibri"/>
                <w:color w:val="000000"/>
                <w:sz w:val="22"/>
                <w:szCs w:val="22"/>
              </w:rPr>
            </w:pPr>
            <w:ins w:id="92900" w:author="pete jones" w:date="2022-01-11T16:58:00Z">
              <w:r w:rsidRPr="0064654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775A6C78" w14:textId="77777777" w:rsidR="00646540" w:rsidRPr="00646540" w:rsidRDefault="00646540" w:rsidP="00646540">
            <w:pPr>
              <w:spacing w:before="0" w:after="0" w:line="240" w:lineRule="auto"/>
              <w:jc w:val="center"/>
              <w:rPr>
                <w:ins w:id="92901" w:author="pete jones" w:date="2022-01-11T16:58:00Z"/>
                <w:rFonts w:ascii="Calibri" w:hAnsi="Calibri" w:cs="Calibri"/>
                <w:color w:val="000000"/>
                <w:sz w:val="22"/>
                <w:szCs w:val="22"/>
              </w:rPr>
            </w:pPr>
            <w:ins w:id="92902" w:author="pete jones" w:date="2022-01-11T16:58:00Z">
              <w:r w:rsidRPr="00646540">
                <w:rPr>
                  <w:rFonts w:ascii="Calibri" w:hAnsi="Calibri" w:cs="Calibri"/>
                  <w:color w:val="000000"/>
                  <w:sz w:val="22"/>
                  <w:szCs w:val="22"/>
                </w:rPr>
                <w:t> </w:t>
              </w:r>
            </w:ins>
          </w:p>
        </w:tc>
      </w:tr>
      <w:tr w:rsidR="00646540" w:rsidRPr="00646540" w14:paraId="66E40B9A" w14:textId="77777777" w:rsidTr="00646540">
        <w:trPr>
          <w:trHeight w:val="315"/>
          <w:ins w:id="92903" w:author="pete jones" w:date="2022-01-11T16:58:00Z"/>
        </w:trPr>
        <w:tc>
          <w:tcPr>
            <w:tcW w:w="408" w:type="dxa"/>
            <w:tcBorders>
              <w:top w:val="nil"/>
              <w:left w:val="nil"/>
              <w:bottom w:val="nil"/>
              <w:right w:val="nil"/>
            </w:tcBorders>
            <w:shd w:val="clear" w:color="auto" w:fill="auto"/>
            <w:noWrap/>
            <w:vAlign w:val="center"/>
            <w:hideMark/>
          </w:tcPr>
          <w:p w14:paraId="1921AD9A" w14:textId="77777777" w:rsidR="00646540" w:rsidRPr="00646540" w:rsidRDefault="00646540" w:rsidP="00646540">
            <w:pPr>
              <w:spacing w:before="0" w:after="0" w:line="240" w:lineRule="auto"/>
              <w:jc w:val="center"/>
              <w:rPr>
                <w:ins w:id="92904" w:author="pete jones" w:date="2022-01-11T16:58: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3C0DB062" w14:textId="3ED1C0BA" w:rsidR="00646540" w:rsidRPr="00646540" w:rsidRDefault="00646540" w:rsidP="00646540">
            <w:pPr>
              <w:spacing w:before="0" w:after="0" w:line="240" w:lineRule="auto"/>
              <w:jc w:val="left"/>
              <w:rPr>
                <w:ins w:id="92905" w:author="pete jones" w:date="2022-01-11T16:58:00Z"/>
                <w:rFonts w:ascii="Calibri" w:hAnsi="Calibri" w:cs="Calibri"/>
                <w:color w:val="000000"/>
                <w:sz w:val="22"/>
                <w:szCs w:val="22"/>
              </w:rPr>
            </w:pPr>
            <w:ins w:id="92906" w:author="pete jones" w:date="2022-01-11T16:58:00Z">
              <w:r w:rsidRPr="00646540">
                <w:rPr>
                  <w:rFonts w:ascii="Calibri" w:hAnsi="Calibri" w:cs="Calibri"/>
                  <w:noProof/>
                  <w:color w:val="000000"/>
                  <w:sz w:val="22"/>
                  <w:szCs w:val="22"/>
                </w:rPr>
                <w:drawing>
                  <wp:anchor distT="0" distB="0" distL="114300" distR="114300" simplePos="0" relativeHeight="251736064" behindDoc="0" locked="0" layoutInCell="1" allowOverlap="1" wp14:anchorId="7D52C369" wp14:editId="7340617C">
                    <wp:simplePos x="0" y="0"/>
                    <wp:positionH relativeFrom="column">
                      <wp:posOffset>0</wp:posOffset>
                    </wp:positionH>
                    <wp:positionV relativeFrom="paragraph">
                      <wp:posOffset>171450</wp:posOffset>
                    </wp:positionV>
                    <wp:extent cx="2524125" cy="923925"/>
                    <wp:effectExtent l="0" t="0" r="9525" b="9525"/>
                    <wp:wrapNone/>
                    <wp:docPr id="345253048" name="Chart 345253048">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1"/>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646540" w:rsidRPr="00646540" w14:paraId="19215862" w14:textId="77777777">
              <w:trPr>
                <w:trHeight w:val="315"/>
                <w:tblCellSpacing w:w="0" w:type="dxa"/>
                <w:ins w:id="92907" w:author="pete jones" w:date="2022-01-11T16:58: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434655B" w14:textId="77777777" w:rsidR="00646540" w:rsidRPr="00646540" w:rsidRDefault="00646540" w:rsidP="00646540">
                  <w:pPr>
                    <w:spacing w:before="0" w:after="0" w:line="240" w:lineRule="auto"/>
                    <w:jc w:val="left"/>
                    <w:rPr>
                      <w:ins w:id="92908" w:author="pete jones" w:date="2022-01-11T16:58:00Z"/>
                      <w:rFonts w:ascii="Calibri" w:hAnsi="Calibri" w:cs="Calibri"/>
                      <w:b/>
                      <w:bCs/>
                      <w:i/>
                      <w:iCs/>
                      <w:color w:val="000000"/>
                      <w:sz w:val="22"/>
                      <w:szCs w:val="22"/>
                    </w:rPr>
                  </w:pPr>
                  <w:ins w:id="92909" w:author="pete jones" w:date="2022-01-11T16:58:00Z">
                    <w:r w:rsidRPr="00646540">
                      <w:rPr>
                        <w:rFonts w:ascii="Calibri" w:hAnsi="Calibri" w:cs="Calibri"/>
                        <w:b/>
                        <w:bCs/>
                        <w:i/>
                        <w:iCs/>
                        <w:color w:val="000000"/>
                        <w:sz w:val="22"/>
                        <w:szCs w:val="22"/>
                      </w:rPr>
                      <w:t>Type of module category</w:t>
                    </w:r>
                  </w:ins>
                </w:p>
              </w:tc>
            </w:tr>
          </w:tbl>
          <w:p w14:paraId="2F48790D" w14:textId="77777777" w:rsidR="00646540" w:rsidRPr="00646540" w:rsidRDefault="00646540" w:rsidP="00646540">
            <w:pPr>
              <w:spacing w:before="0" w:after="0" w:line="240" w:lineRule="auto"/>
              <w:jc w:val="left"/>
              <w:rPr>
                <w:ins w:id="92910" w:author="pete jones" w:date="2022-01-11T16:58: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0A58AC36" w14:textId="77777777" w:rsidR="00646540" w:rsidRPr="00646540" w:rsidRDefault="00646540" w:rsidP="00646540">
            <w:pPr>
              <w:spacing w:before="0" w:after="0" w:line="240" w:lineRule="auto"/>
              <w:jc w:val="right"/>
              <w:rPr>
                <w:ins w:id="92911" w:author="pete jones" w:date="2022-01-11T16:58:00Z"/>
                <w:rFonts w:ascii="Calibri" w:hAnsi="Calibri" w:cs="Calibri"/>
                <w:color w:val="000000"/>
                <w:sz w:val="22"/>
                <w:szCs w:val="22"/>
              </w:rPr>
            </w:pPr>
            <w:ins w:id="92912" w:author="pete jones" w:date="2022-01-11T16:58:00Z">
              <w:r w:rsidRPr="00646540">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06D347D9" w14:textId="77777777" w:rsidR="00646540" w:rsidRPr="00646540" w:rsidRDefault="00646540" w:rsidP="00646540">
            <w:pPr>
              <w:spacing w:before="0" w:after="0" w:line="240" w:lineRule="auto"/>
              <w:jc w:val="right"/>
              <w:rPr>
                <w:ins w:id="92913" w:author="pete jones" w:date="2022-01-11T16:58: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7277F418" w14:textId="77777777" w:rsidR="00646540" w:rsidRPr="00646540" w:rsidRDefault="00646540" w:rsidP="00646540">
            <w:pPr>
              <w:spacing w:before="0" w:after="0" w:line="240" w:lineRule="auto"/>
              <w:jc w:val="left"/>
              <w:rPr>
                <w:ins w:id="92914"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EDC399F" w14:textId="77777777" w:rsidR="00646540" w:rsidRPr="00646540" w:rsidRDefault="00646540" w:rsidP="00646540">
            <w:pPr>
              <w:spacing w:before="0" w:after="0" w:line="240" w:lineRule="auto"/>
              <w:jc w:val="left"/>
              <w:rPr>
                <w:ins w:id="92915"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19B812B" w14:textId="77777777" w:rsidR="00646540" w:rsidRPr="00646540" w:rsidRDefault="00646540" w:rsidP="00646540">
            <w:pPr>
              <w:spacing w:before="0" w:after="0" w:line="240" w:lineRule="auto"/>
              <w:jc w:val="left"/>
              <w:rPr>
                <w:ins w:id="92916"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25B74AEE" w14:textId="77777777" w:rsidR="00646540" w:rsidRPr="00646540" w:rsidRDefault="00646540" w:rsidP="00646540">
            <w:pPr>
              <w:spacing w:before="0" w:after="0" w:line="240" w:lineRule="auto"/>
              <w:jc w:val="left"/>
              <w:rPr>
                <w:ins w:id="92917"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3C24D0E" w14:textId="77777777" w:rsidR="00646540" w:rsidRPr="00646540" w:rsidRDefault="00646540" w:rsidP="00646540">
            <w:pPr>
              <w:spacing w:before="0" w:after="0" w:line="240" w:lineRule="auto"/>
              <w:jc w:val="left"/>
              <w:rPr>
                <w:ins w:id="92918"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012B53A" w14:textId="77777777" w:rsidR="00646540" w:rsidRPr="00646540" w:rsidRDefault="00646540" w:rsidP="00646540">
            <w:pPr>
              <w:spacing w:before="0" w:after="0" w:line="240" w:lineRule="auto"/>
              <w:jc w:val="center"/>
              <w:rPr>
                <w:ins w:id="92919"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8BF532D" w14:textId="77777777" w:rsidR="00646540" w:rsidRPr="00646540" w:rsidRDefault="00646540" w:rsidP="00646540">
            <w:pPr>
              <w:spacing w:before="0" w:after="0" w:line="240" w:lineRule="auto"/>
              <w:jc w:val="center"/>
              <w:rPr>
                <w:ins w:id="92920"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EE6CEC5" w14:textId="77777777" w:rsidR="00646540" w:rsidRPr="00646540" w:rsidRDefault="00646540" w:rsidP="00646540">
            <w:pPr>
              <w:spacing w:before="0" w:after="0" w:line="240" w:lineRule="auto"/>
              <w:jc w:val="center"/>
              <w:rPr>
                <w:ins w:id="92921"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7974B49" w14:textId="77777777" w:rsidR="00646540" w:rsidRPr="00646540" w:rsidRDefault="00646540" w:rsidP="00646540">
            <w:pPr>
              <w:spacing w:before="0" w:after="0" w:line="240" w:lineRule="auto"/>
              <w:jc w:val="center"/>
              <w:rPr>
                <w:ins w:id="92922" w:author="pete jones" w:date="2022-01-11T16:5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23002B0" w14:textId="77777777" w:rsidR="00646540" w:rsidRPr="00646540" w:rsidRDefault="00646540" w:rsidP="00646540">
            <w:pPr>
              <w:spacing w:before="0" w:after="0" w:line="240" w:lineRule="auto"/>
              <w:jc w:val="center"/>
              <w:rPr>
                <w:ins w:id="92923" w:author="pete jones" w:date="2022-01-11T16:58:00Z"/>
                <w:rFonts w:ascii="Times New Roman" w:hAnsi="Times New Roman" w:cs="Times New Roman"/>
                <w:sz w:val="20"/>
                <w:szCs w:val="20"/>
              </w:rPr>
            </w:pPr>
          </w:p>
        </w:tc>
      </w:tr>
      <w:tr w:rsidR="00646540" w:rsidRPr="00646540" w14:paraId="52126686" w14:textId="77777777" w:rsidTr="00646540">
        <w:trPr>
          <w:trHeight w:val="315"/>
          <w:ins w:id="92924" w:author="pete jones" w:date="2022-01-11T16:58:00Z"/>
        </w:trPr>
        <w:tc>
          <w:tcPr>
            <w:tcW w:w="408" w:type="dxa"/>
            <w:tcBorders>
              <w:top w:val="nil"/>
              <w:left w:val="nil"/>
              <w:bottom w:val="nil"/>
              <w:right w:val="nil"/>
            </w:tcBorders>
            <w:shd w:val="clear" w:color="auto" w:fill="auto"/>
            <w:noWrap/>
            <w:vAlign w:val="center"/>
            <w:hideMark/>
          </w:tcPr>
          <w:p w14:paraId="559E01D7" w14:textId="77777777" w:rsidR="00646540" w:rsidRPr="00646540" w:rsidRDefault="00646540" w:rsidP="00646540">
            <w:pPr>
              <w:spacing w:before="0" w:after="0" w:line="240" w:lineRule="auto"/>
              <w:jc w:val="center"/>
              <w:rPr>
                <w:ins w:id="92925" w:author="pete jones" w:date="2022-01-11T16:5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29B9685A" w14:textId="77777777" w:rsidR="00646540" w:rsidRPr="00646540" w:rsidRDefault="00646540" w:rsidP="00646540">
            <w:pPr>
              <w:spacing w:before="0" w:after="0" w:line="240" w:lineRule="auto"/>
              <w:jc w:val="right"/>
              <w:rPr>
                <w:ins w:id="92926" w:author="pete jones" w:date="2022-01-11T16:58:00Z"/>
                <w:rFonts w:ascii="Calibri" w:hAnsi="Calibri" w:cs="Calibri"/>
                <w:sz w:val="22"/>
                <w:szCs w:val="22"/>
              </w:rPr>
            </w:pPr>
            <w:ins w:id="92927" w:author="pete jones" w:date="2022-01-11T16:58:00Z">
              <w:r w:rsidRPr="00646540">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48E516F7" w14:textId="77777777" w:rsidR="00646540" w:rsidRPr="00646540" w:rsidRDefault="00646540" w:rsidP="00646540">
            <w:pPr>
              <w:spacing w:before="0" w:after="0" w:line="240" w:lineRule="auto"/>
              <w:jc w:val="center"/>
              <w:rPr>
                <w:ins w:id="92928" w:author="pete jones" w:date="2022-01-11T16:58:00Z"/>
                <w:rFonts w:ascii="Calibri" w:hAnsi="Calibri" w:cs="Calibri"/>
                <w:color w:val="000000"/>
                <w:sz w:val="22"/>
                <w:szCs w:val="22"/>
              </w:rPr>
            </w:pPr>
            <w:ins w:id="92929" w:author="pete jones" w:date="2022-01-11T16:58:00Z">
              <w:r w:rsidRPr="00646540">
                <w:rPr>
                  <w:rFonts w:ascii="Calibri" w:hAnsi="Calibri" w:cs="Calibri"/>
                  <w:color w:val="000000"/>
                  <w:sz w:val="22"/>
                  <w:szCs w:val="22"/>
                </w:rPr>
                <w:t>4</w:t>
              </w:r>
            </w:ins>
          </w:p>
        </w:tc>
        <w:tc>
          <w:tcPr>
            <w:tcW w:w="424" w:type="dxa"/>
            <w:tcBorders>
              <w:top w:val="nil"/>
              <w:left w:val="nil"/>
              <w:bottom w:val="nil"/>
              <w:right w:val="nil"/>
            </w:tcBorders>
            <w:shd w:val="clear" w:color="auto" w:fill="auto"/>
            <w:noWrap/>
            <w:vAlign w:val="center"/>
            <w:hideMark/>
          </w:tcPr>
          <w:p w14:paraId="17AEEC82" w14:textId="77777777" w:rsidR="00646540" w:rsidRPr="00646540" w:rsidRDefault="00646540" w:rsidP="00646540">
            <w:pPr>
              <w:spacing w:before="0" w:after="0" w:line="240" w:lineRule="auto"/>
              <w:jc w:val="center"/>
              <w:rPr>
                <w:ins w:id="92930" w:author="pete jones" w:date="2022-01-11T16:58: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2CB3E47C" w14:textId="77777777" w:rsidR="00646540" w:rsidRPr="00646540" w:rsidRDefault="00646540" w:rsidP="00646540">
            <w:pPr>
              <w:spacing w:before="0" w:after="0" w:line="240" w:lineRule="auto"/>
              <w:jc w:val="left"/>
              <w:rPr>
                <w:ins w:id="92931"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C5137CD" w14:textId="77777777" w:rsidR="00646540" w:rsidRPr="00646540" w:rsidRDefault="00646540" w:rsidP="00646540">
            <w:pPr>
              <w:spacing w:before="0" w:after="0" w:line="240" w:lineRule="auto"/>
              <w:jc w:val="left"/>
              <w:rPr>
                <w:ins w:id="92932"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2D66347" w14:textId="77777777" w:rsidR="00646540" w:rsidRPr="00646540" w:rsidRDefault="00646540" w:rsidP="00646540">
            <w:pPr>
              <w:spacing w:before="0" w:after="0" w:line="240" w:lineRule="auto"/>
              <w:jc w:val="left"/>
              <w:rPr>
                <w:ins w:id="92933"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5AB704A" w14:textId="77777777" w:rsidR="00646540" w:rsidRPr="00646540" w:rsidRDefault="00646540" w:rsidP="00646540">
            <w:pPr>
              <w:spacing w:before="0" w:after="0" w:line="240" w:lineRule="auto"/>
              <w:jc w:val="left"/>
              <w:rPr>
                <w:ins w:id="92934"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CFF8406" w14:textId="77777777" w:rsidR="00646540" w:rsidRPr="00646540" w:rsidRDefault="00646540" w:rsidP="00646540">
            <w:pPr>
              <w:spacing w:before="0" w:after="0" w:line="240" w:lineRule="auto"/>
              <w:jc w:val="left"/>
              <w:rPr>
                <w:ins w:id="92935"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2178BC6A" w14:textId="77777777" w:rsidR="00646540" w:rsidRPr="00646540" w:rsidRDefault="00646540" w:rsidP="00646540">
            <w:pPr>
              <w:spacing w:before="0" w:after="0" w:line="240" w:lineRule="auto"/>
              <w:jc w:val="left"/>
              <w:rPr>
                <w:ins w:id="92936"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FE0E714" w14:textId="77777777" w:rsidR="00646540" w:rsidRPr="00646540" w:rsidRDefault="00646540" w:rsidP="00646540">
            <w:pPr>
              <w:spacing w:before="0" w:after="0" w:line="240" w:lineRule="auto"/>
              <w:jc w:val="left"/>
              <w:rPr>
                <w:ins w:id="92937"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20DC96C" w14:textId="77777777" w:rsidR="00646540" w:rsidRPr="00646540" w:rsidRDefault="00646540" w:rsidP="00646540">
            <w:pPr>
              <w:spacing w:before="0" w:after="0" w:line="240" w:lineRule="auto"/>
              <w:jc w:val="center"/>
              <w:rPr>
                <w:ins w:id="92938"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5F5284C" w14:textId="77777777" w:rsidR="00646540" w:rsidRPr="00646540" w:rsidRDefault="00646540" w:rsidP="00646540">
            <w:pPr>
              <w:spacing w:before="0" w:after="0" w:line="240" w:lineRule="auto"/>
              <w:jc w:val="center"/>
              <w:rPr>
                <w:ins w:id="92939" w:author="pete jones" w:date="2022-01-11T16:5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917D34F" w14:textId="77777777" w:rsidR="00646540" w:rsidRPr="00646540" w:rsidRDefault="00646540" w:rsidP="00646540">
            <w:pPr>
              <w:spacing w:before="0" w:after="0" w:line="240" w:lineRule="auto"/>
              <w:jc w:val="center"/>
              <w:rPr>
                <w:ins w:id="92940" w:author="pete jones" w:date="2022-01-11T16:58:00Z"/>
                <w:rFonts w:ascii="Times New Roman" w:hAnsi="Times New Roman" w:cs="Times New Roman"/>
                <w:sz w:val="20"/>
                <w:szCs w:val="20"/>
              </w:rPr>
            </w:pPr>
          </w:p>
        </w:tc>
      </w:tr>
      <w:tr w:rsidR="00646540" w:rsidRPr="00646540" w14:paraId="40886ABA" w14:textId="77777777" w:rsidTr="00646540">
        <w:trPr>
          <w:trHeight w:val="300"/>
          <w:ins w:id="92941" w:author="pete jones" w:date="2022-01-11T16:58:00Z"/>
        </w:trPr>
        <w:tc>
          <w:tcPr>
            <w:tcW w:w="408" w:type="dxa"/>
            <w:tcBorders>
              <w:top w:val="nil"/>
              <w:left w:val="nil"/>
              <w:bottom w:val="nil"/>
              <w:right w:val="nil"/>
            </w:tcBorders>
            <w:shd w:val="clear" w:color="auto" w:fill="auto"/>
            <w:noWrap/>
            <w:vAlign w:val="center"/>
            <w:hideMark/>
          </w:tcPr>
          <w:p w14:paraId="26F400F1" w14:textId="77777777" w:rsidR="00646540" w:rsidRPr="00646540" w:rsidRDefault="00646540" w:rsidP="00646540">
            <w:pPr>
              <w:spacing w:before="0" w:after="0" w:line="240" w:lineRule="auto"/>
              <w:jc w:val="center"/>
              <w:rPr>
                <w:ins w:id="92942" w:author="pete jones" w:date="2022-01-11T16:5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79D4E45B" w14:textId="77777777" w:rsidR="00646540" w:rsidRPr="00646540" w:rsidRDefault="00646540" w:rsidP="00646540">
            <w:pPr>
              <w:spacing w:before="0" w:after="0" w:line="240" w:lineRule="auto"/>
              <w:jc w:val="right"/>
              <w:rPr>
                <w:ins w:id="92943" w:author="pete jones" w:date="2022-01-11T16:58:00Z"/>
                <w:rFonts w:ascii="Calibri" w:hAnsi="Calibri" w:cs="Calibri"/>
                <w:sz w:val="22"/>
                <w:szCs w:val="22"/>
              </w:rPr>
            </w:pPr>
            <w:ins w:id="92944" w:author="pete jones" w:date="2022-01-11T16:58:00Z">
              <w:r w:rsidRPr="00646540">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774969D8" w14:textId="77777777" w:rsidR="00646540" w:rsidRPr="00646540" w:rsidRDefault="00646540" w:rsidP="00646540">
            <w:pPr>
              <w:spacing w:before="0" w:after="0" w:line="240" w:lineRule="auto"/>
              <w:jc w:val="center"/>
              <w:rPr>
                <w:ins w:id="92945" w:author="pete jones" w:date="2022-01-11T16:58:00Z"/>
                <w:rFonts w:ascii="Calibri" w:hAnsi="Calibri" w:cs="Calibri"/>
                <w:color w:val="000000"/>
                <w:sz w:val="22"/>
                <w:szCs w:val="22"/>
              </w:rPr>
            </w:pPr>
            <w:ins w:id="92946" w:author="pete jones" w:date="2022-01-11T16:58:00Z">
              <w:r w:rsidRPr="00646540">
                <w:rPr>
                  <w:rFonts w:ascii="Calibri" w:hAnsi="Calibri" w:cs="Calibri"/>
                  <w:color w:val="000000"/>
                  <w:sz w:val="22"/>
                  <w:szCs w:val="22"/>
                </w:rPr>
                <w:t>10</w:t>
              </w:r>
            </w:ins>
          </w:p>
        </w:tc>
        <w:tc>
          <w:tcPr>
            <w:tcW w:w="424" w:type="dxa"/>
            <w:tcBorders>
              <w:top w:val="nil"/>
              <w:left w:val="nil"/>
              <w:bottom w:val="nil"/>
              <w:right w:val="nil"/>
            </w:tcBorders>
            <w:shd w:val="clear" w:color="auto" w:fill="auto"/>
            <w:noWrap/>
            <w:vAlign w:val="center"/>
            <w:hideMark/>
          </w:tcPr>
          <w:p w14:paraId="566E8E29" w14:textId="77777777" w:rsidR="00646540" w:rsidRPr="00646540" w:rsidRDefault="00646540" w:rsidP="00646540">
            <w:pPr>
              <w:spacing w:before="0" w:after="0" w:line="240" w:lineRule="auto"/>
              <w:jc w:val="center"/>
              <w:rPr>
                <w:ins w:id="92947" w:author="pete jones" w:date="2022-01-11T16:58: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6A509D20" w14:textId="77777777" w:rsidR="00646540" w:rsidRPr="00646540" w:rsidRDefault="00646540" w:rsidP="00646540">
            <w:pPr>
              <w:spacing w:before="0" w:after="0" w:line="240" w:lineRule="auto"/>
              <w:jc w:val="center"/>
              <w:rPr>
                <w:ins w:id="92948" w:author="pete jones" w:date="2022-01-11T16:58:00Z"/>
                <w:rFonts w:ascii="Calibri" w:hAnsi="Calibri" w:cs="Calibri"/>
                <w:color w:val="000000"/>
                <w:sz w:val="22"/>
                <w:szCs w:val="22"/>
              </w:rPr>
            </w:pPr>
            <w:ins w:id="92949" w:author="pete jones" w:date="2022-01-11T16:58: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1A8B37C" w14:textId="77777777" w:rsidR="00646540" w:rsidRPr="00646540" w:rsidRDefault="00646540" w:rsidP="00646540">
            <w:pPr>
              <w:spacing w:before="0" w:after="0" w:line="240" w:lineRule="auto"/>
              <w:jc w:val="center"/>
              <w:rPr>
                <w:ins w:id="92950" w:author="pete jones" w:date="2022-01-11T16:58:00Z"/>
                <w:rFonts w:ascii="Calibri" w:hAnsi="Calibri" w:cs="Calibri"/>
                <w:color w:val="000000"/>
                <w:sz w:val="22"/>
                <w:szCs w:val="22"/>
              </w:rPr>
            </w:pPr>
            <w:ins w:id="92951" w:author="pete jones" w:date="2022-01-11T16:58: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FFA743D" w14:textId="77777777" w:rsidR="00646540" w:rsidRPr="00646540" w:rsidRDefault="00646540" w:rsidP="00646540">
            <w:pPr>
              <w:spacing w:before="0" w:after="0" w:line="240" w:lineRule="auto"/>
              <w:jc w:val="center"/>
              <w:rPr>
                <w:ins w:id="92952" w:author="pete jones" w:date="2022-01-11T16:58:00Z"/>
                <w:rFonts w:ascii="Calibri" w:hAnsi="Calibri" w:cs="Calibri"/>
                <w:color w:val="000000"/>
                <w:sz w:val="22"/>
                <w:szCs w:val="22"/>
              </w:rPr>
            </w:pPr>
            <w:ins w:id="92953" w:author="pete jones" w:date="2022-01-11T16:58: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64A19FC" w14:textId="77777777" w:rsidR="00646540" w:rsidRPr="00646540" w:rsidRDefault="00646540" w:rsidP="00646540">
            <w:pPr>
              <w:spacing w:before="0" w:after="0" w:line="240" w:lineRule="auto"/>
              <w:jc w:val="center"/>
              <w:rPr>
                <w:ins w:id="92954" w:author="pete jones" w:date="2022-01-11T16:58:00Z"/>
                <w:rFonts w:ascii="Calibri" w:hAnsi="Calibri" w:cs="Calibri"/>
                <w:color w:val="000000"/>
                <w:sz w:val="22"/>
                <w:szCs w:val="22"/>
              </w:rPr>
            </w:pPr>
            <w:ins w:id="92955" w:author="pete jones" w:date="2022-01-11T16:58: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3D39982" w14:textId="77777777" w:rsidR="00646540" w:rsidRPr="00646540" w:rsidRDefault="00646540" w:rsidP="00646540">
            <w:pPr>
              <w:spacing w:before="0" w:after="0" w:line="240" w:lineRule="auto"/>
              <w:jc w:val="center"/>
              <w:rPr>
                <w:ins w:id="92956" w:author="pete jones" w:date="2022-01-11T16:58:00Z"/>
                <w:rFonts w:ascii="Calibri" w:hAnsi="Calibri" w:cs="Calibri"/>
                <w:color w:val="000000"/>
                <w:sz w:val="22"/>
                <w:szCs w:val="22"/>
              </w:rPr>
            </w:pPr>
            <w:ins w:id="92957" w:author="pete jones" w:date="2022-01-11T16:58: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7B4FC92" w14:textId="77777777" w:rsidR="00646540" w:rsidRPr="00646540" w:rsidRDefault="00646540" w:rsidP="00646540">
            <w:pPr>
              <w:spacing w:before="0" w:after="0" w:line="240" w:lineRule="auto"/>
              <w:jc w:val="center"/>
              <w:rPr>
                <w:ins w:id="92958" w:author="pete jones" w:date="2022-01-11T16:58:00Z"/>
                <w:rFonts w:ascii="Calibri" w:hAnsi="Calibri" w:cs="Calibri"/>
                <w:color w:val="000000"/>
                <w:sz w:val="22"/>
                <w:szCs w:val="22"/>
              </w:rPr>
            </w:pPr>
            <w:ins w:id="92959" w:author="pete jones" w:date="2022-01-11T16:58: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54A5FE7" w14:textId="77777777" w:rsidR="00646540" w:rsidRPr="00646540" w:rsidRDefault="00646540" w:rsidP="00646540">
            <w:pPr>
              <w:spacing w:before="0" w:after="0" w:line="240" w:lineRule="auto"/>
              <w:jc w:val="center"/>
              <w:rPr>
                <w:ins w:id="92960" w:author="pete jones" w:date="2022-01-11T16:58:00Z"/>
                <w:rFonts w:ascii="Calibri" w:hAnsi="Calibri" w:cs="Calibri"/>
                <w:color w:val="000000"/>
                <w:sz w:val="22"/>
                <w:szCs w:val="22"/>
              </w:rPr>
            </w:pPr>
            <w:ins w:id="92961" w:author="pete jones" w:date="2022-01-11T16:58: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14E0C4A" w14:textId="77777777" w:rsidR="00646540" w:rsidRPr="00646540" w:rsidRDefault="00646540" w:rsidP="00646540">
            <w:pPr>
              <w:spacing w:before="0" w:after="0" w:line="240" w:lineRule="auto"/>
              <w:jc w:val="center"/>
              <w:rPr>
                <w:ins w:id="92962" w:author="pete jones" w:date="2022-01-11T16:58:00Z"/>
                <w:rFonts w:ascii="Calibri" w:hAnsi="Calibri" w:cs="Calibri"/>
                <w:color w:val="000000"/>
                <w:sz w:val="22"/>
                <w:szCs w:val="22"/>
              </w:rPr>
            </w:pPr>
            <w:ins w:id="92963" w:author="pete jones" w:date="2022-01-11T16:58: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A3A57F5" w14:textId="77777777" w:rsidR="00646540" w:rsidRPr="00646540" w:rsidRDefault="00646540" w:rsidP="00646540">
            <w:pPr>
              <w:spacing w:before="0" w:after="0" w:line="240" w:lineRule="auto"/>
              <w:jc w:val="center"/>
              <w:rPr>
                <w:ins w:id="92964" w:author="pete jones" w:date="2022-01-11T16:58:00Z"/>
                <w:rFonts w:ascii="Calibri" w:hAnsi="Calibri" w:cs="Calibri"/>
                <w:color w:val="000000"/>
                <w:sz w:val="22"/>
                <w:szCs w:val="22"/>
              </w:rPr>
            </w:pPr>
            <w:ins w:id="92965" w:author="pete jones" w:date="2022-01-11T16:58:00Z">
              <w:r w:rsidRPr="00646540">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B4D537B" w14:textId="77777777" w:rsidR="00646540" w:rsidRPr="00646540" w:rsidRDefault="00646540" w:rsidP="00646540">
            <w:pPr>
              <w:spacing w:before="0" w:after="0" w:line="240" w:lineRule="auto"/>
              <w:jc w:val="center"/>
              <w:rPr>
                <w:ins w:id="92966" w:author="pete jones" w:date="2022-01-11T16:58:00Z"/>
                <w:rFonts w:ascii="Calibri" w:hAnsi="Calibri" w:cs="Calibri"/>
                <w:color w:val="000000"/>
                <w:sz w:val="22"/>
                <w:szCs w:val="22"/>
              </w:rPr>
            </w:pPr>
            <w:ins w:id="92967" w:author="pete jones" w:date="2022-01-11T16:58:00Z">
              <w:r w:rsidRPr="00646540">
                <w:rPr>
                  <w:rFonts w:ascii="Calibri" w:hAnsi="Calibri" w:cs="Calibri"/>
                  <w:color w:val="000000"/>
                  <w:sz w:val="22"/>
                  <w:szCs w:val="22"/>
                </w:rPr>
                <w:t>N/A</w:t>
              </w:r>
            </w:ins>
          </w:p>
        </w:tc>
      </w:tr>
      <w:tr w:rsidR="00646540" w:rsidRPr="00646540" w14:paraId="147F8301" w14:textId="77777777" w:rsidTr="00646540">
        <w:trPr>
          <w:trHeight w:val="315"/>
          <w:ins w:id="92968" w:author="pete jones" w:date="2022-01-11T16:58:00Z"/>
        </w:trPr>
        <w:tc>
          <w:tcPr>
            <w:tcW w:w="408" w:type="dxa"/>
            <w:tcBorders>
              <w:top w:val="nil"/>
              <w:left w:val="nil"/>
              <w:bottom w:val="nil"/>
              <w:right w:val="nil"/>
            </w:tcBorders>
            <w:shd w:val="clear" w:color="auto" w:fill="auto"/>
            <w:noWrap/>
            <w:vAlign w:val="center"/>
            <w:hideMark/>
          </w:tcPr>
          <w:p w14:paraId="4C7341A1" w14:textId="77777777" w:rsidR="00646540" w:rsidRPr="00646540" w:rsidRDefault="00646540" w:rsidP="00646540">
            <w:pPr>
              <w:spacing w:before="0" w:after="0" w:line="240" w:lineRule="auto"/>
              <w:jc w:val="center"/>
              <w:rPr>
                <w:ins w:id="92969" w:author="pete jones" w:date="2022-01-11T16:58:00Z"/>
                <w:rFonts w:ascii="Calibri" w:hAnsi="Calibri" w:cs="Calibri"/>
                <w:color w:val="FFFFFF"/>
                <w:sz w:val="22"/>
                <w:szCs w:val="22"/>
              </w:rPr>
            </w:pPr>
            <w:ins w:id="92970" w:author="pete jones" w:date="2022-01-11T16:58:00Z">
              <w:r w:rsidRPr="0064654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7CA99214" w14:textId="77777777" w:rsidR="00646540" w:rsidRPr="00646540" w:rsidRDefault="00646540" w:rsidP="00646540">
            <w:pPr>
              <w:spacing w:before="0" w:after="0" w:line="240" w:lineRule="auto"/>
              <w:jc w:val="right"/>
              <w:rPr>
                <w:ins w:id="92971" w:author="pete jones" w:date="2022-01-11T16:58:00Z"/>
                <w:rFonts w:ascii="Calibri" w:hAnsi="Calibri" w:cs="Calibri"/>
                <w:sz w:val="22"/>
                <w:szCs w:val="22"/>
              </w:rPr>
            </w:pPr>
            <w:ins w:id="92972" w:author="pete jones" w:date="2022-01-11T16:58:00Z">
              <w:r w:rsidRPr="00646540">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10560C3E" w14:textId="77777777" w:rsidR="00646540" w:rsidRPr="00646540" w:rsidRDefault="00646540" w:rsidP="00646540">
            <w:pPr>
              <w:spacing w:before="0" w:after="0" w:line="240" w:lineRule="auto"/>
              <w:jc w:val="center"/>
              <w:rPr>
                <w:ins w:id="92973" w:author="pete jones" w:date="2022-01-11T16:58:00Z"/>
                <w:rFonts w:ascii="Calibri" w:hAnsi="Calibri" w:cs="Calibri"/>
                <w:sz w:val="22"/>
                <w:szCs w:val="22"/>
              </w:rPr>
            </w:pPr>
            <w:ins w:id="92974" w:author="pete jones" w:date="2022-01-11T16:58:00Z">
              <w:r w:rsidRPr="00646540">
                <w:rPr>
                  <w:rFonts w:ascii="Calibri" w:hAnsi="Calibri" w:cs="Calibri"/>
                  <w:sz w:val="22"/>
                  <w:szCs w:val="22"/>
                </w:rPr>
                <w:t>2</w:t>
              </w:r>
            </w:ins>
          </w:p>
        </w:tc>
        <w:tc>
          <w:tcPr>
            <w:tcW w:w="424" w:type="dxa"/>
            <w:tcBorders>
              <w:top w:val="nil"/>
              <w:left w:val="nil"/>
              <w:bottom w:val="nil"/>
              <w:right w:val="nil"/>
            </w:tcBorders>
            <w:shd w:val="clear" w:color="auto" w:fill="auto"/>
            <w:noWrap/>
            <w:vAlign w:val="bottom"/>
            <w:hideMark/>
          </w:tcPr>
          <w:p w14:paraId="50206D7B" w14:textId="77777777" w:rsidR="00646540" w:rsidRPr="00646540" w:rsidRDefault="00646540" w:rsidP="00646540">
            <w:pPr>
              <w:spacing w:before="0" w:after="0" w:line="240" w:lineRule="auto"/>
              <w:jc w:val="center"/>
              <w:rPr>
                <w:ins w:id="92975" w:author="pete jones" w:date="2022-01-11T16:58:00Z"/>
                <w:rFonts w:ascii="Calibri" w:hAnsi="Calibri" w:cs="Calibri"/>
                <w:color w:val="FFFFFF"/>
                <w:sz w:val="22"/>
                <w:szCs w:val="22"/>
              </w:rPr>
            </w:pPr>
            <w:ins w:id="92976" w:author="pete jones" w:date="2022-01-11T16:58:00Z">
              <w:r w:rsidRPr="00646540">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0714E20D" w14:textId="77777777" w:rsidR="00646540" w:rsidRPr="00646540" w:rsidRDefault="00646540" w:rsidP="00646540">
            <w:pPr>
              <w:spacing w:before="0" w:after="0" w:line="240" w:lineRule="auto"/>
              <w:jc w:val="left"/>
              <w:rPr>
                <w:ins w:id="92977" w:author="pete jones" w:date="2022-01-11T16:5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4730C272" w14:textId="77777777" w:rsidR="00646540" w:rsidRPr="00646540" w:rsidRDefault="00646540" w:rsidP="00646540">
            <w:pPr>
              <w:spacing w:before="0" w:after="0" w:line="240" w:lineRule="auto"/>
              <w:jc w:val="left"/>
              <w:rPr>
                <w:ins w:id="92978" w:author="pete jones" w:date="2022-01-11T16:5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4A07252" w14:textId="77777777" w:rsidR="00646540" w:rsidRPr="00646540" w:rsidRDefault="00646540" w:rsidP="00646540">
            <w:pPr>
              <w:spacing w:before="0" w:after="0" w:line="240" w:lineRule="auto"/>
              <w:jc w:val="left"/>
              <w:rPr>
                <w:ins w:id="92979" w:author="pete jones" w:date="2022-01-11T16:5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A4E84A4" w14:textId="77777777" w:rsidR="00646540" w:rsidRPr="00646540" w:rsidRDefault="00646540" w:rsidP="00646540">
            <w:pPr>
              <w:spacing w:before="0" w:after="0" w:line="240" w:lineRule="auto"/>
              <w:jc w:val="left"/>
              <w:rPr>
                <w:ins w:id="92980"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1433AAF" w14:textId="77777777" w:rsidR="00646540" w:rsidRPr="00646540" w:rsidRDefault="00646540" w:rsidP="00646540">
            <w:pPr>
              <w:spacing w:before="0" w:after="0" w:line="240" w:lineRule="auto"/>
              <w:jc w:val="left"/>
              <w:rPr>
                <w:ins w:id="92981"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B2EFA68" w14:textId="77777777" w:rsidR="00646540" w:rsidRPr="00646540" w:rsidRDefault="00646540" w:rsidP="00646540">
            <w:pPr>
              <w:spacing w:before="0" w:after="0" w:line="240" w:lineRule="auto"/>
              <w:jc w:val="left"/>
              <w:rPr>
                <w:ins w:id="92982"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4492F6A" w14:textId="77777777" w:rsidR="00646540" w:rsidRPr="00646540" w:rsidRDefault="00646540" w:rsidP="00646540">
            <w:pPr>
              <w:spacing w:before="0" w:after="0" w:line="240" w:lineRule="auto"/>
              <w:jc w:val="left"/>
              <w:rPr>
                <w:ins w:id="92983"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6ACCD5D" w14:textId="77777777" w:rsidR="00646540" w:rsidRPr="00646540" w:rsidRDefault="00646540" w:rsidP="00646540">
            <w:pPr>
              <w:spacing w:before="0" w:after="0" w:line="240" w:lineRule="auto"/>
              <w:jc w:val="left"/>
              <w:rPr>
                <w:ins w:id="92984"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E4F2E6E" w14:textId="77777777" w:rsidR="00646540" w:rsidRPr="00646540" w:rsidRDefault="00646540" w:rsidP="00646540">
            <w:pPr>
              <w:spacing w:before="0" w:after="0" w:line="240" w:lineRule="auto"/>
              <w:jc w:val="left"/>
              <w:rPr>
                <w:ins w:id="92985" w:author="pete jones" w:date="2022-01-11T16:58: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4EB518A6" w14:textId="77777777" w:rsidR="00646540" w:rsidRPr="00646540" w:rsidRDefault="00646540" w:rsidP="00646540">
            <w:pPr>
              <w:spacing w:before="0" w:after="0" w:line="240" w:lineRule="auto"/>
              <w:jc w:val="left"/>
              <w:rPr>
                <w:ins w:id="92986" w:author="pete jones" w:date="2022-01-11T16:58:00Z"/>
                <w:rFonts w:ascii="Calibri" w:hAnsi="Calibri" w:cs="Calibri"/>
                <w:color w:val="000000"/>
                <w:sz w:val="22"/>
                <w:szCs w:val="22"/>
              </w:rPr>
            </w:pPr>
          </w:p>
        </w:tc>
      </w:tr>
      <w:tr w:rsidR="00646540" w:rsidRPr="00646540" w14:paraId="6D16ED96" w14:textId="77777777" w:rsidTr="00646540">
        <w:trPr>
          <w:trHeight w:val="315"/>
          <w:ins w:id="92987" w:author="pete jones" w:date="2022-01-11T16:58:00Z"/>
        </w:trPr>
        <w:tc>
          <w:tcPr>
            <w:tcW w:w="408" w:type="dxa"/>
            <w:tcBorders>
              <w:top w:val="nil"/>
              <w:left w:val="nil"/>
              <w:bottom w:val="nil"/>
              <w:right w:val="nil"/>
            </w:tcBorders>
            <w:shd w:val="clear" w:color="auto" w:fill="auto"/>
            <w:noWrap/>
            <w:vAlign w:val="center"/>
            <w:hideMark/>
          </w:tcPr>
          <w:p w14:paraId="7AD18A03" w14:textId="77777777" w:rsidR="00646540" w:rsidRPr="00646540" w:rsidRDefault="00646540" w:rsidP="00646540">
            <w:pPr>
              <w:spacing w:before="0" w:after="0" w:line="240" w:lineRule="auto"/>
              <w:jc w:val="center"/>
              <w:rPr>
                <w:ins w:id="92988" w:author="pete jones" w:date="2022-01-11T16:58: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53A88E53" w14:textId="77777777" w:rsidR="00646540" w:rsidRPr="00646540" w:rsidRDefault="00646540" w:rsidP="00646540">
            <w:pPr>
              <w:spacing w:before="0" w:after="0" w:line="240" w:lineRule="auto"/>
              <w:jc w:val="right"/>
              <w:rPr>
                <w:ins w:id="92989" w:author="pete jones" w:date="2022-01-11T16:58:00Z"/>
                <w:rFonts w:ascii="Calibri" w:hAnsi="Calibri" w:cs="Calibri"/>
                <w:sz w:val="22"/>
                <w:szCs w:val="22"/>
              </w:rPr>
            </w:pPr>
            <w:ins w:id="92990" w:author="pete jones" w:date="2022-01-11T16:58:00Z">
              <w:r w:rsidRPr="00646540">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0468DC19" w14:textId="77777777" w:rsidR="00646540" w:rsidRPr="00646540" w:rsidRDefault="00646540" w:rsidP="00646540">
            <w:pPr>
              <w:spacing w:before="0" w:after="0" w:line="240" w:lineRule="auto"/>
              <w:jc w:val="center"/>
              <w:rPr>
                <w:ins w:id="92991" w:author="pete jones" w:date="2022-01-11T16:58:00Z"/>
                <w:rFonts w:ascii="Calibri" w:hAnsi="Calibri" w:cs="Calibri"/>
                <w:sz w:val="22"/>
                <w:szCs w:val="22"/>
              </w:rPr>
            </w:pPr>
            <w:ins w:id="92992" w:author="pete jones" w:date="2022-01-11T16:58:00Z">
              <w:r w:rsidRPr="00646540">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45D06BAC" w14:textId="77777777" w:rsidR="00646540" w:rsidRPr="00646540" w:rsidRDefault="00646540" w:rsidP="00646540">
            <w:pPr>
              <w:spacing w:before="0" w:after="0" w:line="240" w:lineRule="auto"/>
              <w:jc w:val="center"/>
              <w:rPr>
                <w:ins w:id="92993" w:author="pete jones" w:date="2022-01-11T16:58: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67BF6EFD" w14:textId="77777777" w:rsidR="00646540" w:rsidRPr="00646540" w:rsidRDefault="00646540" w:rsidP="00646540">
            <w:pPr>
              <w:spacing w:before="0" w:after="0" w:line="240" w:lineRule="auto"/>
              <w:jc w:val="right"/>
              <w:rPr>
                <w:ins w:id="92994" w:author="pete jones" w:date="2022-01-11T16:58:00Z"/>
                <w:rFonts w:ascii="Calibri" w:hAnsi="Calibri" w:cs="Calibri"/>
                <w:color w:val="FFFFFF"/>
                <w:sz w:val="22"/>
                <w:szCs w:val="22"/>
              </w:rPr>
            </w:pPr>
            <w:ins w:id="92995" w:author="pete jones" w:date="2022-01-11T16:58:00Z">
              <w:r w:rsidRPr="00646540">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3611C105" w14:textId="77777777" w:rsidR="00646540" w:rsidRPr="00646540" w:rsidRDefault="00646540" w:rsidP="00646540">
            <w:pPr>
              <w:spacing w:before="0" w:after="0" w:line="240" w:lineRule="auto"/>
              <w:jc w:val="right"/>
              <w:rPr>
                <w:ins w:id="92996" w:author="pete jones" w:date="2022-01-11T16:58:00Z"/>
                <w:rFonts w:ascii="Calibri" w:hAnsi="Calibri" w:cs="Calibri"/>
                <w:color w:val="FFFFFF"/>
                <w:sz w:val="22"/>
                <w:szCs w:val="22"/>
              </w:rPr>
            </w:pPr>
            <w:ins w:id="92997" w:author="pete jones" w:date="2022-01-11T16:58:00Z">
              <w:r w:rsidRPr="00646540">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62269FE0" w14:textId="77777777" w:rsidR="00646540" w:rsidRPr="00646540" w:rsidRDefault="00646540" w:rsidP="00646540">
            <w:pPr>
              <w:spacing w:before="0" w:after="0" w:line="240" w:lineRule="auto"/>
              <w:jc w:val="right"/>
              <w:rPr>
                <w:ins w:id="92998" w:author="pete jones" w:date="2022-01-11T16:58:00Z"/>
                <w:rFonts w:ascii="Calibri" w:hAnsi="Calibri" w:cs="Calibri"/>
                <w:color w:val="FFFFFF"/>
                <w:sz w:val="22"/>
                <w:szCs w:val="22"/>
              </w:rPr>
            </w:pPr>
            <w:ins w:id="92999" w:author="pete jones" w:date="2022-01-11T16:58:00Z">
              <w:r w:rsidRPr="00646540">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7ED04404" w14:textId="77777777" w:rsidR="00646540" w:rsidRPr="00646540" w:rsidRDefault="00646540" w:rsidP="00646540">
            <w:pPr>
              <w:spacing w:before="0" w:after="0" w:line="240" w:lineRule="auto"/>
              <w:jc w:val="right"/>
              <w:rPr>
                <w:ins w:id="93000" w:author="pete jones" w:date="2022-01-11T16:58:00Z"/>
                <w:rFonts w:ascii="Calibri" w:hAnsi="Calibri" w:cs="Calibri"/>
                <w:color w:val="FFFFFF"/>
                <w:sz w:val="22"/>
                <w:szCs w:val="22"/>
              </w:rPr>
            </w:pPr>
            <w:ins w:id="93001" w:author="pete jones" w:date="2022-01-11T16:58:00Z">
              <w:r w:rsidRPr="0064654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16CE4005" w14:textId="77777777" w:rsidR="00646540" w:rsidRPr="00646540" w:rsidRDefault="00646540" w:rsidP="00646540">
            <w:pPr>
              <w:spacing w:before="0" w:after="0" w:line="240" w:lineRule="auto"/>
              <w:jc w:val="right"/>
              <w:rPr>
                <w:ins w:id="93002" w:author="pete jones" w:date="2022-01-11T16:58:00Z"/>
                <w:rFonts w:ascii="Calibri" w:hAnsi="Calibri" w:cs="Calibri"/>
                <w:color w:val="FFFFFF"/>
                <w:sz w:val="22"/>
                <w:szCs w:val="22"/>
              </w:rPr>
            </w:pPr>
            <w:ins w:id="93003" w:author="pete jones" w:date="2022-01-11T16:58:00Z">
              <w:r w:rsidRPr="0064654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017ACF52" w14:textId="77777777" w:rsidR="00646540" w:rsidRPr="00646540" w:rsidRDefault="00646540" w:rsidP="00646540">
            <w:pPr>
              <w:spacing w:before="0" w:after="0" w:line="240" w:lineRule="auto"/>
              <w:jc w:val="right"/>
              <w:rPr>
                <w:ins w:id="93004" w:author="pete jones" w:date="2022-01-11T16:58:00Z"/>
                <w:rFonts w:ascii="Calibri" w:hAnsi="Calibri" w:cs="Calibri"/>
                <w:color w:val="FFFFFF"/>
                <w:sz w:val="22"/>
                <w:szCs w:val="22"/>
              </w:rPr>
            </w:pPr>
            <w:ins w:id="93005" w:author="pete jones" w:date="2022-01-11T16:58:00Z">
              <w:r w:rsidRPr="0064654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5F70258C" w14:textId="77777777" w:rsidR="00646540" w:rsidRPr="00646540" w:rsidRDefault="00646540" w:rsidP="00646540">
            <w:pPr>
              <w:spacing w:before="0" w:after="0" w:line="240" w:lineRule="auto"/>
              <w:jc w:val="right"/>
              <w:rPr>
                <w:ins w:id="93006" w:author="pete jones" w:date="2022-01-11T16:58:00Z"/>
                <w:rFonts w:ascii="Calibri" w:hAnsi="Calibri" w:cs="Calibri"/>
                <w:color w:val="FFFFFF"/>
                <w:sz w:val="22"/>
                <w:szCs w:val="22"/>
              </w:rPr>
            </w:pPr>
            <w:ins w:id="93007" w:author="pete jones" w:date="2022-01-11T16:58:00Z">
              <w:r w:rsidRPr="0064654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6C5D64DE" w14:textId="77777777" w:rsidR="00646540" w:rsidRPr="00646540" w:rsidRDefault="00646540" w:rsidP="00646540">
            <w:pPr>
              <w:spacing w:before="0" w:after="0" w:line="240" w:lineRule="auto"/>
              <w:jc w:val="right"/>
              <w:rPr>
                <w:ins w:id="93008" w:author="pete jones" w:date="2022-01-11T16:58:00Z"/>
                <w:rFonts w:ascii="Calibri" w:hAnsi="Calibri" w:cs="Calibri"/>
                <w:color w:val="FFFFFF"/>
                <w:sz w:val="22"/>
                <w:szCs w:val="22"/>
              </w:rPr>
            </w:pPr>
            <w:ins w:id="93009" w:author="pete jones" w:date="2022-01-11T16:58:00Z">
              <w:r w:rsidRPr="0064654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55F38B5D" w14:textId="77777777" w:rsidR="00646540" w:rsidRPr="00646540" w:rsidRDefault="00646540" w:rsidP="00646540">
            <w:pPr>
              <w:spacing w:before="0" w:after="0" w:line="240" w:lineRule="auto"/>
              <w:jc w:val="right"/>
              <w:rPr>
                <w:ins w:id="93010" w:author="pete jones" w:date="2022-01-11T16:58:00Z"/>
                <w:rFonts w:ascii="Calibri" w:hAnsi="Calibri" w:cs="Calibri"/>
                <w:color w:val="FFFFFF"/>
                <w:sz w:val="22"/>
                <w:szCs w:val="22"/>
              </w:rPr>
            </w:pPr>
            <w:ins w:id="93011" w:author="pete jones" w:date="2022-01-11T16:58:00Z">
              <w:r w:rsidRPr="0064654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7B364C38" w14:textId="77777777" w:rsidR="00646540" w:rsidRPr="00646540" w:rsidRDefault="00646540" w:rsidP="00646540">
            <w:pPr>
              <w:spacing w:before="0" w:after="0" w:line="240" w:lineRule="auto"/>
              <w:jc w:val="right"/>
              <w:rPr>
                <w:ins w:id="93012" w:author="pete jones" w:date="2022-01-11T16:58:00Z"/>
                <w:rFonts w:ascii="Calibri" w:hAnsi="Calibri" w:cs="Calibri"/>
                <w:color w:val="FFFFFF"/>
                <w:sz w:val="22"/>
                <w:szCs w:val="22"/>
              </w:rPr>
            </w:pPr>
            <w:ins w:id="93013" w:author="pete jones" w:date="2022-01-11T16:58:00Z">
              <w:r w:rsidRPr="00646540">
                <w:rPr>
                  <w:rFonts w:ascii="Calibri" w:hAnsi="Calibri" w:cs="Calibri"/>
                  <w:color w:val="FFFFFF"/>
                  <w:sz w:val="22"/>
                  <w:szCs w:val="22"/>
                </w:rPr>
                <w:t>23</w:t>
              </w:r>
            </w:ins>
          </w:p>
        </w:tc>
      </w:tr>
      <w:tr w:rsidR="00646540" w:rsidRPr="00646540" w14:paraId="502B4C05" w14:textId="77777777" w:rsidTr="00646540">
        <w:trPr>
          <w:trHeight w:val="315"/>
          <w:ins w:id="93014" w:author="pete jones" w:date="2022-01-11T16:58:00Z"/>
        </w:trPr>
        <w:tc>
          <w:tcPr>
            <w:tcW w:w="408" w:type="dxa"/>
            <w:tcBorders>
              <w:top w:val="nil"/>
              <w:left w:val="nil"/>
              <w:bottom w:val="nil"/>
              <w:right w:val="nil"/>
            </w:tcBorders>
            <w:shd w:val="clear" w:color="auto" w:fill="auto"/>
            <w:noWrap/>
            <w:vAlign w:val="center"/>
            <w:hideMark/>
          </w:tcPr>
          <w:p w14:paraId="23A58D67" w14:textId="77777777" w:rsidR="00646540" w:rsidRPr="00646540" w:rsidRDefault="00646540" w:rsidP="00646540">
            <w:pPr>
              <w:spacing w:before="0" w:after="0" w:line="240" w:lineRule="auto"/>
              <w:jc w:val="center"/>
              <w:rPr>
                <w:ins w:id="93015" w:author="pete jones" w:date="2022-01-11T16:58:00Z"/>
                <w:rFonts w:ascii="Calibri" w:hAnsi="Calibri" w:cs="Calibri"/>
                <w:color w:val="FFFFFF"/>
                <w:sz w:val="22"/>
                <w:szCs w:val="22"/>
              </w:rPr>
            </w:pPr>
            <w:ins w:id="93016" w:author="pete jones" w:date="2022-01-11T16:58:00Z">
              <w:r w:rsidRPr="0064654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12E7047" w14:textId="77777777" w:rsidR="00646540" w:rsidRPr="00646540" w:rsidRDefault="00646540" w:rsidP="00646540">
            <w:pPr>
              <w:spacing w:before="0" w:after="0" w:line="240" w:lineRule="auto"/>
              <w:jc w:val="right"/>
              <w:rPr>
                <w:ins w:id="93017" w:author="pete jones" w:date="2022-01-11T16:58:00Z"/>
                <w:rFonts w:ascii="Calibri" w:hAnsi="Calibri" w:cs="Calibri"/>
                <w:color w:val="FFFFFF"/>
                <w:sz w:val="22"/>
                <w:szCs w:val="22"/>
              </w:rPr>
            </w:pPr>
            <w:ins w:id="93018" w:author="pete jones" w:date="2022-01-11T16:58:00Z">
              <w:r w:rsidRPr="00646540">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0D960EB1" w14:textId="77777777" w:rsidR="00646540" w:rsidRPr="00646540" w:rsidRDefault="00646540" w:rsidP="00646540">
            <w:pPr>
              <w:spacing w:before="0" w:after="0" w:line="240" w:lineRule="auto"/>
              <w:jc w:val="center"/>
              <w:rPr>
                <w:ins w:id="93019" w:author="pete jones" w:date="2022-01-11T16:58:00Z"/>
                <w:rFonts w:ascii="Calibri" w:hAnsi="Calibri" w:cs="Calibri"/>
                <w:color w:val="FFFFFF"/>
                <w:sz w:val="22"/>
                <w:szCs w:val="22"/>
              </w:rPr>
            </w:pPr>
            <w:ins w:id="93020" w:author="pete jones" w:date="2022-01-11T16:58:00Z">
              <w:r w:rsidRPr="00646540">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50BE46EF" w14:textId="77777777" w:rsidR="00646540" w:rsidRPr="00646540" w:rsidRDefault="00646540" w:rsidP="00646540">
            <w:pPr>
              <w:spacing w:before="0" w:after="0" w:line="240" w:lineRule="auto"/>
              <w:jc w:val="center"/>
              <w:rPr>
                <w:ins w:id="93021" w:author="pete jones" w:date="2022-01-11T16:58:00Z"/>
                <w:rFonts w:ascii="Calibri" w:hAnsi="Calibri" w:cs="Calibri"/>
                <w:color w:val="FFFFFF"/>
                <w:sz w:val="22"/>
                <w:szCs w:val="22"/>
              </w:rPr>
            </w:pPr>
            <w:ins w:id="93022" w:author="pete jones" w:date="2022-01-11T16:58:00Z">
              <w:r w:rsidRPr="00646540">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EB4263A" w14:textId="77777777" w:rsidR="00646540" w:rsidRPr="00646540" w:rsidRDefault="00646540" w:rsidP="00646540">
            <w:pPr>
              <w:spacing w:before="0" w:after="0" w:line="240" w:lineRule="auto"/>
              <w:jc w:val="center"/>
              <w:rPr>
                <w:ins w:id="93023" w:author="pete jones" w:date="2022-01-11T16:58:00Z"/>
                <w:rFonts w:ascii="Calibri" w:hAnsi="Calibri" w:cs="Calibri"/>
                <w:sz w:val="22"/>
                <w:szCs w:val="22"/>
              </w:rPr>
            </w:pPr>
            <w:ins w:id="93024" w:author="pete jones" w:date="2022-01-11T16:58:00Z">
              <w:r w:rsidRPr="00646540">
                <w:rPr>
                  <w:rFonts w:ascii="Calibri" w:hAnsi="Calibri" w:cs="Calibri"/>
                  <w:sz w:val="22"/>
                  <w:szCs w:val="22"/>
                </w:rPr>
                <w:t>By %</w:t>
              </w:r>
            </w:ins>
          </w:p>
        </w:tc>
      </w:tr>
      <w:tr w:rsidR="00646540" w:rsidRPr="00646540" w14:paraId="4F7B4C40" w14:textId="77777777" w:rsidTr="00646540">
        <w:trPr>
          <w:trHeight w:val="1920"/>
          <w:ins w:id="93025" w:author="pete jones" w:date="2022-01-11T16:58: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28104A90" w14:textId="77777777" w:rsidR="00646540" w:rsidRPr="00646540" w:rsidRDefault="00646540" w:rsidP="00646540">
            <w:pPr>
              <w:spacing w:before="0" w:after="0" w:line="240" w:lineRule="auto"/>
              <w:jc w:val="center"/>
              <w:rPr>
                <w:ins w:id="93026" w:author="pete jones" w:date="2022-01-11T16:58:00Z"/>
                <w:rFonts w:ascii="Calibri" w:hAnsi="Calibri" w:cs="Calibri"/>
                <w:b/>
                <w:bCs/>
                <w:color w:val="000000"/>
                <w:sz w:val="22"/>
                <w:szCs w:val="22"/>
              </w:rPr>
            </w:pPr>
            <w:ins w:id="93027" w:author="pete jones" w:date="2022-01-11T16:58:00Z">
              <w:r w:rsidRPr="00646540">
                <w:rPr>
                  <w:rFonts w:ascii="Calibri" w:hAnsi="Calibri" w:cs="Calibri"/>
                  <w:b/>
                  <w:bCs/>
                  <w:color w:val="000000"/>
                  <w:sz w:val="22"/>
                  <w:szCs w:val="22"/>
                </w:rPr>
                <w:lastRenderedPageBreak/>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14093BA0" w14:textId="77777777" w:rsidR="00646540" w:rsidRPr="00646540" w:rsidRDefault="00646540" w:rsidP="00646540">
            <w:pPr>
              <w:spacing w:before="0" w:after="0" w:line="240" w:lineRule="auto"/>
              <w:jc w:val="center"/>
              <w:rPr>
                <w:ins w:id="93028" w:author="pete jones" w:date="2022-01-11T16:58:00Z"/>
                <w:rFonts w:ascii="Calibri" w:hAnsi="Calibri" w:cs="Calibri"/>
                <w:b/>
                <w:bCs/>
                <w:color w:val="000000"/>
                <w:sz w:val="22"/>
                <w:szCs w:val="22"/>
              </w:rPr>
            </w:pPr>
            <w:ins w:id="93029" w:author="pete jones" w:date="2022-01-11T16:58:00Z">
              <w:r w:rsidRPr="00646540">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41411D46" w14:textId="77777777" w:rsidR="00646540" w:rsidRPr="00646540" w:rsidRDefault="00646540" w:rsidP="00646540">
            <w:pPr>
              <w:spacing w:before="0" w:after="0" w:line="240" w:lineRule="auto"/>
              <w:jc w:val="center"/>
              <w:rPr>
                <w:ins w:id="93030" w:author="pete jones" w:date="2022-01-11T16:58:00Z"/>
                <w:rFonts w:ascii="Calibri" w:hAnsi="Calibri" w:cs="Calibri"/>
                <w:b/>
                <w:bCs/>
                <w:color w:val="000000"/>
                <w:sz w:val="22"/>
                <w:szCs w:val="22"/>
              </w:rPr>
            </w:pPr>
            <w:ins w:id="93031" w:author="pete jones" w:date="2022-01-11T16:58:00Z">
              <w:r w:rsidRPr="00646540">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7A0CF073" w14:textId="77777777" w:rsidR="00646540" w:rsidRPr="00646540" w:rsidRDefault="00646540" w:rsidP="00646540">
            <w:pPr>
              <w:spacing w:before="0" w:after="0" w:line="240" w:lineRule="auto"/>
              <w:jc w:val="center"/>
              <w:rPr>
                <w:ins w:id="93032" w:author="pete jones" w:date="2022-01-11T16:58:00Z"/>
                <w:rFonts w:ascii="Calibri" w:hAnsi="Calibri" w:cs="Calibri"/>
                <w:b/>
                <w:bCs/>
                <w:color w:val="000000"/>
                <w:sz w:val="22"/>
                <w:szCs w:val="22"/>
              </w:rPr>
            </w:pPr>
            <w:ins w:id="93033" w:author="pete jones" w:date="2022-01-11T16:58:00Z">
              <w:r w:rsidRPr="00646540">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5D716CCD" w14:textId="77777777" w:rsidR="00646540" w:rsidRPr="00646540" w:rsidRDefault="00646540" w:rsidP="00646540">
            <w:pPr>
              <w:spacing w:before="0" w:after="0" w:line="240" w:lineRule="auto"/>
              <w:jc w:val="center"/>
              <w:rPr>
                <w:ins w:id="93034" w:author="pete jones" w:date="2022-01-11T16:58:00Z"/>
                <w:rFonts w:ascii="Calibri" w:hAnsi="Calibri" w:cs="Calibri"/>
                <w:b/>
                <w:bCs/>
                <w:color w:val="000000"/>
                <w:sz w:val="22"/>
                <w:szCs w:val="22"/>
              </w:rPr>
            </w:pPr>
            <w:ins w:id="93035" w:author="pete jones" w:date="2022-01-11T16:58:00Z">
              <w:r w:rsidRPr="00646540">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6367EC95" w14:textId="77777777" w:rsidR="00646540" w:rsidRPr="00646540" w:rsidRDefault="00646540" w:rsidP="00646540">
            <w:pPr>
              <w:spacing w:before="0" w:after="0" w:line="240" w:lineRule="auto"/>
              <w:jc w:val="center"/>
              <w:rPr>
                <w:ins w:id="93036" w:author="pete jones" w:date="2022-01-11T16:58:00Z"/>
                <w:rFonts w:ascii="Calibri" w:hAnsi="Calibri" w:cs="Calibri"/>
                <w:b/>
                <w:bCs/>
                <w:color w:val="000000"/>
                <w:sz w:val="22"/>
                <w:szCs w:val="22"/>
              </w:rPr>
            </w:pPr>
            <w:ins w:id="93037" w:author="pete jones" w:date="2022-01-11T16:58:00Z">
              <w:r w:rsidRPr="00646540">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24EBF07D" w14:textId="77777777" w:rsidR="00646540" w:rsidRPr="00646540" w:rsidRDefault="00646540" w:rsidP="00646540">
            <w:pPr>
              <w:spacing w:before="0" w:after="0" w:line="240" w:lineRule="auto"/>
              <w:jc w:val="center"/>
              <w:rPr>
                <w:ins w:id="93038" w:author="pete jones" w:date="2022-01-11T16:58:00Z"/>
                <w:rFonts w:ascii="Calibri" w:hAnsi="Calibri" w:cs="Calibri"/>
                <w:b/>
                <w:bCs/>
                <w:color w:val="000000"/>
                <w:sz w:val="22"/>
                <w:szCs w:val="22"/>
              </w:rPr>
            </w:pPr>
            <w:ins w:id="93039" w:author="pete jones" w:date="2022-01-11T16:58:00Z">
              <w:r w:rsidRPr="00646540">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A75B585" w14:textId="77777777" w:rsidR="00646540" w:rsidRPr="00646540" w:rsidRDefault="00646540" w:rsidP="00646540">
            <w:pPr>
              <w:spacing w:before="0" w:after="0" w:line="240" w:lineRule="auto"/>
              <w:jc w:val="center"/>
              <w:rPr>
                <w:ins w:id="93040" w:author="pete jones" w:date="2022-01-11T16:58:00Z"/>
                <w:rFonts w:ascii="Calibri" w:hAnsi="Calibri" w:cs="Calibri"/>
                <w:b/>
                <w:bCs/>
                <w:color w:val="000000"/>
                <w:sz w:val="22"/>
                <w:szCs w:val="22"/>
              </w:rPr>
            </w:pPr>
            <w:ins w:id="93041" w:author="pete jones" w:date="2022-01-11T16:58:00Z">
              <w:r w:rsidRPr="0064654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0C15514" w14:textId="77777777" w:rsidR="00646540" w:rsidRPr="00646540" w:rsidRDefault="00646540" w:rsidP="00646540">
            <w:pPr>
              <w:spacing w:before="0" w:after="0" w:line="240" w:lineRule="auto"/>
              <w:jc w:val="center"/>
              <w:rPr>
                <w:ins w:id="93042" w:author="pete jones" w:date="2022-01-11T16:58:00Z"/>
                <w:rFonts w:ascii="Calibri" w:hAnsi="Calibri" w:cs="Calibri"/>
                <w:b/>
                <w:bCs/>
                <w:color w:val="000000"/>
                <w:sz w:val="22"/>
                <w:szCs w:val="22"/>
              </w:rPr>
            </w:pPr>
            <w:ins w:id="93043" w:author="pete jones" w:date="2022-01-11T16:58:00Z">
              <w:r w:rsidRPr="0064654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3E9CF15" w14:textId="77777777" w:rsidR="00646540" w:rsidRPr="00646540" w:rsidRDefault="00646540" w:rsidP="00646540">
            <w:pPr>
              <w:spacing w:before="0" w:after="0" w:line="240" w:lineRule="auto"/>
              <w:jc w:val="center"/>
              <w:rPr>
                <w:ins w:id="93044" w:author="pete jones" w:date="2022-01-11T16:58:00Z"/>
                <w:rFonts w:ascii="Calibri" w:hAnsi="Calibri" w:cs="Calibri"/>
                <w:b/>
                <w:bCs/>
                <w:color w:val="000000"/>
                <w:sz w:val="22"/>
                <w:szCs w:val="22"/>
              </w:rPr>
            </w:pPr>
            <w:ins w:id="93045" w:author="pete jones" w:date="2022-01-11T16:58:00Z">
              <w:r w:rsidRPr="0064654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BBA4B44" w14:textId="77777777" w:rsidR="00646540" w:rsidRPr="00646540" w:rsidRDefault="00646540" w:rsidP="00646540">
            <w:pPr>
              <w:spacing w:before="0" w:after="0" w:line="240" w:lineRule="auto"/>
              <w:jc w:val="center"/>
              <w:rPr>
                <w:ins w:id="93046" w:author="pete jones" w:date="2022-01-11T16:58:00Z"/>
                <w:rFonts w:ascii="Calibri" w:hAnsi="Calibri" w:cs="Calibri"/>
                <w:b/>
                <w:bCs/>
                <w:color w:val="000000"/>
                <w:sz w:val="22"/>
                <w:szCs w:val="22"/>
              </w:rPr>
            </w:pPr>
            <w:ins w:id="93047" w:author="pete jones" w:date="2022-01-11T16:58:00Z">
              <w:r w:rsidRPr="0064654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4E66C9B" w14:textId="77777777" w:rsidR="00646540" w:rsidRPr="00646540" w:rsidRDefault="00646540" w:rsidP="00646540">
            <w:pPr>
              <w:spacing w:before="0" w:after="0" w:line="240" w:lineRule="auto"/>
              <w:jc w:val="center"/>
              <w:rPr>
                <w:ins w:id="93048" w:author="pete jones" w:date="2022-01-11T16:58:00Z"/>
                <w:rFonts w:ascii="Calibri" w:hAnsi="Calibri" w:cs="Calibri"/>
                <w:b/>
                <w:bCs/>
                <w:color w:val="000000"/>
                <w:sz w:val="22"/>
                <w:szCs w:val="22"/>
              </w:rPr>
            </w:pPr>
            <w:ins w:id="93049" w:author="pete jones" w:date="2022-01-11T16:58:00Z">
              <w:r w:rsidRPr="0064654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6E16EB7" w14:textId="77777777" w:rsidR="00646540" w:rsidRPr="00646540" w:rsidRDefault="00646540" w:rsidP="00646540">
            <w:pPr>
              <w:spacing w:before="0" w:after="0" w:line="240" w:lineRule="auto"/>
              <w:jc w:val="center"/>
              <w:rPr>
                <w:ins w:id="93050" w:author="pete jones" w:date="2022-01-11T16:58:00Z"/>
                <w:rFonts w:ascii="Calibri" w:hAnsi="Calibri" w:cs="Calibri"/>
                <w:b/>
                <w:bCs/>
                <w:color w:val="000000"/>
                <w:sz w:val="22"/>
                <w:szCs w:val="22"/>
              </w:rPr>
            </w:pPr>
            <w:ins w:id="93051" w:author="pete jones" w:date="2022-01-11T16:58:00Z">
              <w:r w:rsidRPr="0064654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41615EB6" w14:textId="77777777" w:rsidR="00646540" w:rsidRPr="00646540" w:rsidRDefault="00646540" w:rsidP="00646540">
            <w:pPr>
              <w:spacing w:before="0" w:after="0" w:line="240" w:lineRule="auto"/>
              <w:jc w:val="center"/>
              <w:rPr>
                <w:ins w:id="93052" w:author="pete jones" w:date="2022-01-11T16:58:00Z"/>
                <w:rFonts w:ascii="Calibri" w:hAnsi="Calibri" w:cs="Calibri"/>
                <w:b/>
                <w:bCs/>
                <w:color w:val="000000"/>
                <w:sz w:val="22"/>
                <w:szCs w:val="22"/>
              </w:rPr>
            </w:pPr>
            <w:ins w:id="93053" w:author="pete jones" w:date="2022-01-11T16:58:00Z">
              <w:r w:rsidRPr="00646540">
                <w:rPr>
                  <w:rFonts w:ascii="Calibri" w:hAnsi="Calibri" w:cs="Calibri"/>
                  <w:b/>
                  <w:bCs/>
                  <w:color w:val="000000"/>
                  <w:sz w:val="22"/>
                  <w:szCs w:val="22"/>
                </w:rPr>
                <w:t>Coursework</w:t>
              </w:r>
            </w:ins>
          </w:p>
        </w:tc>
      </w:tr>
      <w:tr w:rsidR="00646540" w:rsidRPr="00646540" w14:paraId="2D141607" w14:textId="77777777" w:rsidTr="00646540">
        <w:trPr>
          <w:trHeight w:val="300"/>
          <w:ins w:id="93054" w:author="pete jones" w:date="2022-01-11T16:58: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8290ED0" w14:textId="77777777" w:rsidR="00646540" w:rsidRPr="00646540" w:rsidRDefault="00646540" w:rsidP="00646540">
            <w:pPr>
              <w:spacing w:before="0" w:after="0" w:line="240" w:lineRule="auto"/>
              <w:jc w:val="center"/>
              <w:rPr>
                <w:ins w:id="93055" w:author="pete jones" w:date="2022-01-11T16:58:00Z"/>
                <w:rFonts w:ascii="Calibri" w:hAnsi="Calibri" w:cs="Calibri"/>
                <w:color w:val="000000"/>
                <w:sz w:val="22"/>
                <w:szCs w:val="22"/>
              </w:rPr>
            </w:pPr>
            <w:ins w:id="93056"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A2A1A0D" w14:textId="77777777" w:rsidR="00646540" w:rsidRPr="00646540" w:rsidRDefault="00646540" w:rsidP="00646540">
            <w:pPr>
              <w:spacing w:before="0" w:after="0" w:line="240" w:lineRule="auto"/>
              <w:jc w:val="left"/>
              <w:rPr>
                <w:ins w:id="93057" w:author="pete jones" w:date="2022-01-11T16:58:00Z"/>
                <w:rFonts w:ascii="Calibri" w:hAnsi="Calibri" w:cs="Calibri"/>
                <w:color w:val="000000"/>
                <w:sz w:val="22"/>
                <w:szCs w:val="22"/>
              </w:rPr>
            </w:pPr>
            <w:ins w:id="93058" w:author="pete jones" w:date="2022-01-11T16:58:00Z">
              <w:r w:rsidRPr="00646540">
                <w:rPr>
                  <w:rFonts w:ascii="Calibri" w:hAnsi="Calibri" w:cs="Calibri"/>
                  <w:color w:val="000000"/>
                  <w:sz w:val="22"/>
                  <w:szCs w:val="22"/>
                </w:rPr>
                <w:t>Engineering Mechanics 1</w:t>
              </w:r>
            </w:ins>
          </w:p>
        </w:tc>
        <w:tc>
          <w:tcPr>
            <w:tcW w:w="432" w:type="dxa"/>
            <w:tcBorders>
              <w:top w:val="nil"/>
              <w:left w:val="nil"/>
              <w:bottom w:val="single" w:sz="4" w:space="0" w:color="auto"/>
              <w:right w:val="single" w:sz="4" w:space="0" w:color="auto"/>
            </w:tcBorders>
            <w:shd w:val="clear" w:color="auto" w:fill="auto"/>
            <w:noWrap/>
            <w:vAlign w:val="bottom"/>
            <w:hideMark/>
          </w:tcPr>
          <w:p w14:paraId="6C36526A" w14:textId="77777777" w:rsidR="00646540" w:rsidRPr="00646540" w:rsidRDefault="00646540" w:rsidP="00646540">
            <w:pPr>
              <w:spacing w:before="0" w:after="0" w:line="240" w:lineRule="auto"/>
              <w:jc w:val="center"/>
              <w:rPr>
                <w:ins w:id="93059" w:author="pete jones" w:date="2022-01-11T16:58:00Z"/>
                <w:rFonts w:ascii="Calibri" w:hAnsi="Calibri" w:cs="Calibri"/>
                <w:color w:val="000000"/>
                <w:sz w:val="22"/>
                <w:szCs w:val="22"/>
              </w:rPr>
            </w:pPr>
            <w:ins w:id="93060"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B04A9B6" w14:textId="77777777" w:rsidR="00646540" w:rsidRPr="00646540" w:rsidRDefault="00646540" w:rsidP="00646540">
            <w:pPr>
              <w:spacing w:before="0" w:after="0" w:line="240" w:lineRule="auto"/>
              <w:jc w:val="center"/>
              <w:rPr>
                <w:ins w:id="93061" w:author="pete jones" w:date="2022-01-11T16:58:00Z"/>
                <w:rFonts w:ascii="Calibri" w:hAnsi="Calibri" w:cs="Calibri"/>
                <w:color w:val="000000"/>
                <w:sz w:val="22"/>
                <w:szCs w:val="22"/>
              </w:rPr>
            </w:pPr>
            <w:ins w:id="93062"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CEF9909" w14:textId="77777777" w:rsidR="00646540" w:rsidRPr="00646540" w:rsidRDefault="00646540" w:rsidP="00646540">
            <w:pPr>
              <w:spacing w:before="0" w:after="0" w:line="240" w:lineRule="auto"/>
              <w:jc w:val="center"/>
              <w:rPr>
                <w:ins w:id="93063" w:author="pete jones" w:date="2022-01-11T16:58:00Z"/>
                <w:rFonts w:ascii="Calibri" w:hAnsi="Calibri" w:cs="Calibri"/>
                <w:color w:val="000000"/>
                <w:sz w:val="22"/>
                <w:szCs w:val="22"/>
              </w:rPr>
            </w:pPr>
            <w:ins w:id="9306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CEDA18" w14:textId="77777777" w:rsidR="00646540" w:rsidRPr="00646540" w:rsidRDefault="00646540" w:rsidP="00646540">
            <w:pPr>
              <w:spacing w:before="0" w:after="0" w:line="240" w:lineRule="auto"/>
              <w:jc w:val="center"/>
              <w:rPr>
                <w:ins w:id="93065" w:author="pete jones" w:date="2022-01-11T16:58:00Z"/>
                <w:rFonts w:ascii="Calibri" w:hAnsi="Calibri" w:cs="Calibri"/>
                <w:color w:val="000000"/>
                <w:sz w:val="22"/>
                <w:szCs w:val="22"/>
              </w:rPr>
            </w:pPr>
            <w:ins w:id="9306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918CE2" w14:textId="77777777" w:rsidR="00646540" w:rsidRPr="00646540" w:rsidRDefault="00646540" w:rsidP="00646540">
            <w:pPr>
              <w:spacing w:before="0" w:after="0" w:line="240" w:lineRule="auto"/>
              <w:jc w:val="center"/>
              <w:rPr>
                <w:ins w:id="93067" w:author="pete jones" w:date="2022-01-11T16:58:00Z"/>
                <w:rFonts w:ascii="Calibri" w:hAnsi="Calibri" w:cs="Calibri"/>
                <w:color w:val="000000"/>
                <w:sz w:val="22"/>
                <w:szCs w:val="22"/>
              </w:rPr>
            </w:pPr>
            <w:ins w:id="9306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D67C7D" w14:textId="77777777" w:rsidR="00646540" w:rsidRPr="00646540" w:rsidRDefault="00646540" w:rsidP="00646540">
            <w:pPr>
              <w:spacing w:before="0" w:after="0" w:line="240" w:lineRule="auto"/>
              <w:jc w:val="center"/>
              <w:rPr>
                <w:ins w:id="93069" w:author="pete jones" w:date="2022-01-11T16:58:00Z"/>
                <w:rFonts w:ascii="Calibri" w:hAnsi="Calibri" w:cs="Calibri"/>
                <w:color w:val="000000"/>
                <w:sz w:val="22"/>
                <w:szCs w:val="22"/>
              </w:rPr>
            </w:pPr>
            <w:ins w:id="9307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729EB3" w14:textId="77777777" w:rsidR="00646540" w:rsidRPr="00646540" w:rsidRDefault="00646540" w:rsidP="00646540">
            <w:pPr>
              <w:spacing w:before="0" w:after="0" w:line="240" w:lineRule="auto"/>
              <w:jc w:val="center"/>
              <w:rPr>
                <w:ins w:id="93071" w:author="pete jones" w:date="2022-01-11T16:58:00Z"/>
                <w:rFonts w:ascii="Calibri" w:hAnsi="Calibri" w:cs="Calibri"/>
                <w:color w:val="000000"/>
                <w:sz w:val="22"/>
                <w:szCs w:val="22"/>
              </w:rPr>
            </w:pPr>
            <w:ins w:id="9307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3F2A51" w14:textId="77777777" w:rsidR="00646540" w:rsidRPr="00646540" w:rsidRDefault="00646540" w:rsidP="00646540">
            <w:pPr>
              <w:spacing w:before="0" w:after="0" w:line="240" w:lineRule="auto"/>
              <w:jc w:val="center"/>
              <w:rPr>
                <w:ins w:id="93073" w:author="pete jones" w:date="2022-01-11T16:58:00Z"/>
                <w:rFonts w:ascii="Calibri" w:hAnsi="Calibri" w:cs="Calibri"/>
                <w:color w:val="000000"/>
                <w:sz w:val="22"/>
                <w:szCs w:val="22"/>
              </w:rPr>
            </w:pPr>
            <w:ins w:id="9307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4757D7" w14:textId="77777777" w:rsidR="00646540" w:rsidRPr="00646540" w:rsidRDefault="00646540" w:rsidP="00646540">
            <w:pPr>
              <w:spacing w:before="0" w:after="0" w:line="240" w:lineRule="auto"/>
              <w:jc w:val="center"/>
              <w:rPr>
                <w:ins w:id="93075" w:author="pete jones" w:date="2022-01-11T16:58:00Z"/>
                <w:rFonts w:ascii="Calibri" w:hAnsi="Calibri" w:cs="Calibri"/>
                <w:color w:val="000000"/>
                <w:sz w:val="22"/>
                <w:szCs w:val="22"/>
              </w:rPr>
            </w:pPr>
            <w:ins w:id="9307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01BAF6" w14:textId="77777777" w:rsidR="00646540" w:rsidRPr="00646540" w:rsidRDefault="00646540" w:rsidP="00646540">
            <w:pPr>
              <w:spacing w:before="0" w:after="0" w:line="240" w:lineRule="auto"/>
              <w:jc w:val="center"/>
              <w:rPr>
                <w:ins w:id="93077" w:author="pete jones" w:date="2022-01-11T16:58:00Z"/>
                <w:rFonts w:ascii="Calibri" w:hAnsi="Calibri" w:cs="Calibri"/>
                <w:color w:val="000000"/>
                <w:sz w:val="22"/>
                <w:szCs w:val="22"/>
              </w:rPr>
            </w:pPr>
            <w:ins w:id="9307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6E198D" w14:textId="77777777" w:rsidR="00646540" w:rsidRPr="00646540" w:rsidRDefault="00646540" w:rsidP="00646540">
            <w:pPr>
              <w:spacing w:before="0" w:after="0" w:line="240" w:lineRule="auto"/>
              <w:jc w:val="center"/>
              <w:rPr>
                <w:ins w:id="93079" w:author="pete jones" w:date="2022-01-11T16:58:00Z"/>
                <w:rFonts w:ascii="Calibri" w:hAnsi="Calibri" w:cs="Calibri"/>
                <w:color w:val="000000"/>
                <w:sz w:val="22"/>
                <w:szCs w:val="22"/>
              </w:rPr>
            </w:pPr>
            <w:ins w:id="93080"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ED71A2D" w14:textId="77777777" w:rsidR="00646540" w:rsidRPr="00646540" w:rsidRDefault="00646540" w:rsidP="00646540">
            <w:pPr>
              <w:spacing w:before="0" w:after="0" w:line="240" w:lineRule="auto"/>
              <w:jc w:val="center"/>
              <w:rPr>
                <w:ins w:id="93081" w:author="pete jones" w:date="2022-01-11T16:58:00Z"/>
                <w:rFonts w:ascii="Calibri" w:hAnsi="Calibri" w:cs="Calibri"/>
                <w:color w:val="000000"/>
                <w:sz w:val="22"/>
                <w:szCs w:val="22"/>
              </w:rPr>
            </w:pPr>
            <w:ins w:id="93082" w:author="pete jones" w:date="2022-01-11T16:58:00Z">
              <w:r w:rsidRPr="00646540">
                <w:rPr>
                  <w:rFonts w:ascii="Calibri" w:hAnsi="Calibri" w:cs="Calibri"/>
                  <w:color w:val="000000"/>
                  <w:sz w:val="22"/>
                  <w:szCs w:val="22"/>
                </w:rPr>
                <w:t> </w:t>
              </w:r>
            </w:ins>
          </w:p>
        </w:tc>
      </w:tr>
      <w:tr w:rsidR="00646540" w:rsidRPr="00646540" w14:paraId="65ED9CFD" w14:textId="77777777" w:rsidTr="00646540">
        <w:trPr>
          <w:trHeight w:val="300"/>
          <w:ins w:id="93083"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69DD0AC" w14:textId="77777777" w:rsidR="00646540" w:rsidRPr="00646540" w:rsidRDefault="00646540" w:rsidP="00646540">
            <w:pPr>
              <w:spacing w:before="0" w:after="0" w:line="240" w:lineRule="auto"/>
              <w:jc w:val="center"/>
              <w:rPr>
                <w:ins w:id="93084" w:author="pete jones" w:date="2022-01-11T16:58:00Z"/>
                <w:rFonts w:ascii="Calibri" w:hAnsi="Calibri" w:cs="Calibri"/>
                <w:color w:val="000000"/>
                <w:sz w:val="22"/>
                <w:szCs w:val="22"/>
              </w:rPr>
            </w:pPr>
            <w:ins w:id="93085"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F5B574A" w14:textId="77777777" w:rsidR="00646540" w:rsidRPr="00646540" w:rsidRDefault="00646540" w:rsidP="00646540">
            <w:pPr>
              <w:spacing w:before="0" w:after="0" w:line="240" w:lineRule="auto"/>
              <w:jc w:val="left"/>
              <w:rPr>
                <w:ins w:id="93086" w:author="pete jones" w:date="2022-01-11T16:58:00Z"/>
                <w:rFonts w:ascii="Calibri" w:hAnsi="Calibri" w:cs="Calibri"/>
                <w:color w:val="000000"/>
                <w:sz w:val="22"/>
                <w:szCs w:val="22"/>
              </w:rPr>
            </w:pPr>
            <w:ins w:id="93087" w:author="pete jones" w:date="2022-01-11T16:58:00Z">
              <w:r w:rsidRPr="00646540">
                <w:rPr>
                  <w:rFonts w:ascii="Calibri" w:hAnsi="Calibri" w:cs="Calibri"/>
                  <w:color w:val="000000"/>
                  <w:sz w:val="22"/>
                  <w:szCs w:val="22"/>
                </w:rPr>
                <w:t>Electrical Circuits</w:t>
              </w:r>
            </w:ins>
          </w:p>
        </w:tc>
        <w:tc>
          <w:tcPr>
            <w:tcW w:w="432" w:type="dxa"/>
            <w:tcBorders>
              <w:top w:val="nil"/>
              <w:left w:val="nil"/>
              <w:bottom w:val="single" w:sz="4" w:space="0" w:color="auto"/>
              <w:right w:val="single" w:sz="4" w:space="0" w:color="auto"/>
            </w:tcBorders>
            <w:shd w:val="clear" w:color="auto" w:fill="auto"/>
            <w:noWrap/>
            <w:vAlign w:val="bottom"/>
            <w:hideMark/>
          </w:tcPr>
          <w:p w14:paraId="0E306EA7" w14:textId="77777777" w:rsidR="00646540" w:rsidRPr="00646540" w:rsidRDefault="00646540" w:rsidP="00646540">
            <w:pPr>
              <w:spacing w:before="0" w:after="0" w:line="240" w:lineRule="auto"/>
              <w:jc w:val="center"/>
              <w:rPr>
                <w:ins w:id="93088" w:author="pete jones" w:date="2022-01-11T16:58:00Z"/>
                <w:rFonts w:ascii="Calibri" w:hAnsi="Calibri" w:cs="Calibri"/>
                <w:color w:val="000000"/>
                <w:sz w:val="22"/>
                <w:szCs w:val="22"/>
              </w:rPr>
            </w:pPr>
            <w:ins w:id="93089"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311BC0E" w14:textId="77777777" w:rsidR="00646540" w:rsidRPr="00646540" w:rsidRDefault="00646540" w:rsidP="00646540">
            <w:pPr>
              <w:spacing w:before="0" w:after="0" w:line="240" w:lineRule="auto"/>
              <w:jc w:val="center"/>
              <w:rPr>
                <w:ins w:id="93090" w:author="pete jones" w:date="2022-01-11T16:58:00Z"/>
                <w:rFonts w:ascii="Calibri" w:hAnsi="Calibri" w:cs="Calibri"/>
                <w:color w:val="000000"/>
                <w:sz w:val="22"/>
                <w:szCs w:val="22"/>
              </w:rPr>
            </w:pPr>
            <w:ins w:id="93091"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A68588E" w14:textId="77777777" w:rsidR="00646540" w:rsidRPr="00646540" w:rsidRDefault="00646540" w:rsidP="00646540">
            <w:pPr>
              <w:spacing w:before="0" w:after="0" w:line="240" w:lineRule="auto"/>
              <w:jc w:val="center"/>
              <w:rPr>
                <w:ins w:id="93092" w:author="pete jones" w:date="2022-01-11T16:58:00Z"/>
                <w:rFonts w:ascii="Calibri" w:hAnsi="Calibri" w:cs="Calibri"/>
                <w:color w:val="000000"/>
                <w:sz w:val="22"/>
                <w:szCs w:val="22"/>
              </w:rPr>
            </w:pPr>
            <w:ins w:id="9309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019EF9D" w14:textId="77777777" w:rsidR="00646540" w:rsidRPr="00646540" w:rsidRDefault="00646540" w:rsidP="00646540">
            <w:pPr>
              <w:spacing w:before="0" w:after="0" w:line="240" w:lineRule="auto"/>
              <w:jc w:val="center"/>
              <w:rPr>
                <w:ins w:id="93094" w:author="pete jones" w:date="2022-01-11T16:58:00Z"/>
                <w:rFonts w:ascii="Calibri" w:hAnsi="Calibri" w:cs="Calibri"/>
                <w:color w:val="000000"/>
                <w:sz w:val="22"/>
                <w:szCs w:val="22"/>
              </w:rPr>
            </w:pPr>
            <w:ins w:id="9309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0A446F" w14:textId="77777777" w:rsidR="00646540" w:rsidRPr="00646540" w:rsidRDefault="00646540" w:rsidP="00646540">
            <w:pPr>
              <w:spacing w:before="0" w:after="0" w:line="240" w:lineRule="auto"/>
              <w:jc w:val="center"/>
              <w:rPr>
                <w:ins w:id="93096" w:author="pete jones" w:date="2022-01-11T16:58:00Z"/>
                <w:rFonts w:ascii="Calibri" w:hAnsi="Calibri" w:cs="Calibri"/>
                <w:color w:val="000000"/>
                <w:sz w:val="22"/>
                <w:szCs w:val="22"/>
              </w:rPr>
            </w:pPr>
            <w:ins w:id="9309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AF02D77" w14:textId="77777777" w:rsidR="00646540" w:rsidRPr="00646540" w:rsidRDefault="00646540" w:rsidP="00646540">
            <w:pPr>
              <w:spacing w:before="0" w:after="0" w:line="240" w:lineRule="auto"/>
              <w:jc w:val="center"/>
              <w:rPr>
                <w:ins w:id="93098" w:author="pete jones" w:date="2022-01-11T16:58:00Z"/>
                <w:rFonts w:ascii="Calibri" w:hAnsi="Calibri" w:cs="Calibri"/>
                <w:color w:val="000000"/>
                <w:sz w:val="22"/>
                <w:szCs w:val="22"/>
              </w:rPr>
            </w:pPr>
            <w:ins w:id="9309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0D1195" w14:textId="77777777" w:rsidR="00646540" w:rsidRPr="00646540" w:rsidRDefault="00646540" w:rsidP="00646540">
            <w:pPr>
              <w:spacing w:before="0" w:after="0" w:line="240" w:lineRule="auto"/>
              <w:jc w:val="center"/>
              <w:rPr>
                <w:ins w:id="93100" w:author="pete jones" w:date="2022-01-11T16:58:00Z"/>
                <w:rFonts w:ascii="Calibri" w:hAnsi="Calibri" w:cs="Calibri"/>
                <w:color w:val="000000"/>
                <w:sz w:val="22"/>
                <w:szCs w:val="22"/>
              </w:rPr>
            </w:pPr>
            <w:ins w:id="9310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687BC9" w14:textId="77777777" w:rsidR="00646540" w:rsidRPr="00646540" w:rsidRDefault="00646540" w:rsidP="00646540">
            <w:pPr>
              <w:spacing w:before="0" w:after="0" w:line="240" w:lineRule="auto"/>
              <w:jc w:val="center"/>
              <w:rPr>
                <w:ins w:id="93102" w:author="pete jones" w:date="2022-01-11T16:58:00Z"/>
                <w:rFonts w:ascii="Calibri" w:hAnsi="Calibri" w:cs="Calibri"/>
                <w:color w:val="000000"/>
                <w:sz w:val="22"/>
                <w:szCs w:val="22"/>
              </w:rPr>
            </w:pPr>
            <w:ins w:id="9310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61B533" w14:textId="77777777" w:rsidR="00646540" w:rsidRPr="00646540" w:rsidRDefault="00646540" w:rsidP="00646540">
            <w:pPr>
              <w:spacing w:before="0" w:after="0" w:line="240" w:lineRule="auto"/>
              <w:jc w:val="center"/>
              <w:rPr>
                <w:ins w:id="93104" w:author="pete jones" w:date="2022-01-11T16:58:00Z"/>
                <w:rFonts w:ascii="Calibri" w:hAnsi="Calibri" w:cs="Calibri"/>
                <w:color w:val="000000"/>
                <w:sz w:val="22"/>
                <w:szCs w:val="22"/>
              </w:rPr>
            </w:pPr>
            <w:ins w:id="9310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711D94" w14:textId="77777777" w:rsidR="00646540" w:rsidRPr="00646540" w:rsidRDefault="00646540" w:rsidP="00646540">
            <w:pPr>
              <w:spacing w:before="0" w:after="0" w:line="240" w:lineRule="auto"/>
              <w:jc w:val="center"/>
              <w:rPr>
                <w:ins w:id="93106" w:author="pete jones" w:date="2022-01-11T16:58:00Z"/>
                <w:rFonts w:ascii="Calibri" w:hAnsi="Calibri" w:cs="Calibri"/>
                <w:color w:val="000000"/>
                <w:sz w:val="22"/>
                <w:szCs w:val="22"/>
              </w:rPr>
            </w:pPr>
            <w:ins w:id="9310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886525" w14:textId="77777777" w:rsidR="00646540" w:rsidRPr="00646540" w:rsidRDefault="00646540" w:rsidP="00646540">
            <w:pPr>
              <w:spacing w:before="0" w:after="0" w:line="240" w:lineRule="auto"/>
              <w:jc w:val="center"/>
              <w:rPr>
                <w:ins w:id="93108" w:author="pete jones" w:date="2022-01-11T16:58:00Z"/>
                <w:rFonts w:ascii="Calibri" w:hAnsi="Calibri" w:cs="Calibri"/>
                <w:color w:val="000000"/>
                <w:sz w:val="22"/>
                <w:szCs w:val="22"/>
              </w:rPr>
            </w:pPr>
            <w:ins w:id="93109"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69D26FD" w14:textId="77777777" w:rsidR="00646540" w:rsidRPr="00646540" w:rsidRDefault="00646540" w:rsidP="00646540">
            <w:pPr>
              <w:spacing w:before="0" w:after="0" w:line="240" w:lineRule="auto"/>
              <w:jc w:val="center"/>
              <w:rPr>
                <w:ins w:id="93110" w:author="pete jones" w:date="2022-01-11T16:58:00Z"/>
                <w:rFonts w:ascii="Calibri" w:hAnsi="Calibri" w:cs="Calibri"/>
                <w:color w:val="000000"/>
                <w:sz w:val="22"/>
                <w:szCs w:val="22"/>
              </w:rPr>
            </w:pPr>
            <w:ins w:id="93111" w:author="pete jones" w:date="2022-01-11T16:58:00Z">
              <w:r w:rsidRPr="00646540">
                <w:rPr>
                  <w:rFonts w:ascii="Calibri" w:hAnsi="Calibri" w:cs="Calibri"/>
                  <w:color w:val="000000"/>
                  <w:sz w:val="22"/>
                  <w:szCs w:val="22"/>
                </w:rPr>
                <w:t> </w:t>
              </w:r>
            </w:ins>
          </w:p>
        </w:tc>
      </w:tr>
      <w:tr w:rsidR="00646540" w:rsidRPr="00646540" w14:paraId="76456EA8" w14:textId="77777777" w:rsidTr="00646540">
        <w:trPr>
          <w:trHeight w:val="300"/>
          <w:ins w:id="93112"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7AC7105" w14:textId="77777777" w:rsidR="00646540" w:rsidRPr="00646540" w:rsidRDefault="00646540" w:rsidP="00646540">
            <w:pPr>
              <w:spacing w:before="0" w:after="0" w:line="240" w:lineRule="auto"/>
              <w:jc w:val="center"/>
              <w:rPr>
                <w:ins w:id="93113" w:author="pete jones" w:date="2022-01-11T16:58:00Z"/>
                <w:rFonts w:ascii="Calibri" w:hAnsi="Calibri" w:cs="Calibri"/>
                <w:color w:val="000000"/>
                <w:sz w:val="22"/>
                <w:szCs w:val="22"/>
              </w:rPr>
            </w:pPr>
            <w:ins w:id="93114"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D78C839" w14:textId="77777777" w:rsidR="00646540" w:rsidRPr="00646540" w:rsidRDefault="00646540" w:rsidP="00646540">
            <w:pPr>
              <w:spacing w:before="0" w:after="0" w:line="240" w:lineRule="auto"/>
              <w:jc w:val="left"/>
              <w:rPr>
                <w:ins w:id="93115" w:author="pete jones" w:date="2022-01-11T16:58:00Z"/>
                <w:rFonts w:ascii="Calibri" w:hAnsi="Calibri" w:cs="Calibri"/>
                <w:color w:val="000000"/>
                <w:sz w:val="22"/>
                <w:szCs w:val="22"/>
              </w:rPr>
            </w:pPr>
            <w:ins w:id="93116" w:author="pete jones" w:date="2022-01-11T16:58:00Z">
              <w:r w:rsidRPr="00646540">
                <w:rPr>
                  <w:rFonts w:ascii="Calibri" w:hAnsi="Calibri" w:cs="Calibri"/>
                  <w:color w:val="000000"/>
                  <w:sz w:val="22"/>
                  <w:szCs w:val="22"/>
                </w:rPr>
                <w:t>Heat &amp; Flow 1</w:t>
              </w:r>
            </w:ins>
          </w:p>
        </w:tc>
        <w:tc>
          <w:tcPr>
            <w:tcW w:w="432" w:type="dxa"/>
            <w:tcBorders>
              <w:top w:val="nil"/>
              <w:left w:val="nil"/>
              <w:bottom w:val="single" w:sz="4" w:space="0" w:color="auto"/>
              <w:right w:val="single" w:sz="4" w:space="0" w:color="auto"/>
            </w:tcBorders>
            <w:shd w:val="clear" w:color="auto" w:fill="auto"/>
            <w:noWrap/>
            <w:vAlign w:val="bottom"/>
            <w:hideMark/>
          </w:tcPr>
          <w:p w14:paraId="7DA612C3" w14:textId="77777777" w:rsidR="00646540" w:rsidRPr="00646540" w:rsidRDefault="00646540" w:rsidP="00646540">
            <w:pPr>
              <w:spacing w:before="0" w:after="0" w:line="240" w:lineRule="auto"/>
              <w:jc w:val="center"/>
              <w:rPr>
                <w:ins w:id="93117" w:author="pete jones" w:date="2022-01-11T16:58:00Z"/>
                <w:rFonts w:ascii="Calibri" w:hAnsi="Calibri" w:cs="Calibri"/>
                <w:color w:val="000000"/>
                <w:sz w:val="22"/>
                <w:szCs w:val="22"/>
              </w:rPr>
            </w:pPr>
            <w:ins w:id="93118"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72ABDCC" w14:textId="77777777" w:rsidR="00646540" w:rsidRPr="00646540" w:rsidRDefault="00646540" w:rsidP="00646540">
            <w:pPr>
              <w:spacing w:before="0" w:after="0" w:line="240" w:lineRule="auto"/>
              <w:jc w:val="center"/>
              <w:rPr>
                <w:ins w:id="93119" w:author="pete jones" w:date="2022-01-11T16:58:00Z"/>
                <w:rFonts w:ascii="Calibri" w:hAnsi="Calibri" w:cs="Calibri"/>
                <w:color w:val="000000"/>
                <w:sz w:val="22"/>
                <w:szCs w:val="22"/>
              </w:rPr>
            </w:pPr>
            <w:ins w:id="93120"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DC017CB" w14:textId="77777777" w:rsidR="00646540" w:rsidRPr="00646540" w:rsidRDefault="00646540" w:rsidP="00646540">
            <w:pPr>
              <w:spacing w:before="0" w:after="0" w:line="240" w:lineRule="auto"/>
              <w:jc w:val="center"/>
              <w:rPr>
                <w:ins w:id="93121" w:author="pete jones" w:date="2022-01-11T16:58:00Z"/>
                <w:rFonts w:ascii="Calibri" w:hAnsi="Calibri" w:cs="Calibri"/>
                <w:color w:val="000000"/>
                <w:sz w:val="22"/>
                <w:szCs w:val="22"/>
              </w:rPr>
            </w:pPr>
            <w:ins w:id="9312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5DBB08" w14:textId="77777777" w:rsidR="00646540" w:rsidRPr="00646540" w:rsidRDefault="00646540" w:rsidP="00646540">
            <w:pPr>
              <w:spacing w:before="0" w:after="0" w:line="240" w:lineRule="auto"/>
              <w:jc w:val="center"/>
              <w:rPr>
                <w:ins w:id="93123" w:author="pete jones" w:date="2022-01-11T16:58:00Z"/>
                <w:rFonts w:ascii="Calibri" w:hAnsi="Calibri" w:cs="Calibri"/>
                <w:color w:val="000000"/>
                <w:sz w:val="22"/>
                <w:szCs w:val="22"/>
              </w:rPr>
            </w:pPr>
            <w:ins w:id="9312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DD1E84" w14:textId="77777777" w:rsidR="00646540" w:rsidRPr="00646540" w:rsidRDefault="00646540" w:rsidP="00646540">
            <w:pPr>
              <w:spacing w:before="0" w:after="0" w:line="240" w:lineRule="auto"/>
              <w:jc w:val="center"/>
              <w:rPr>
                <w:ins w:id="93125" w:author="pete jones" w:date="2022-01-11T16:58:00Z"/>
                <w:rFonts w:ascii="Calibri" w:hAnsi="Calibri" w:cs="Calibri"/>
                <w:color w:val="000000"/>
                <w:sz w:val="22"/>
                <w:szCs w:val="22"/>
              </w:rPr>
            </w:pPr>
            <w:ins w:id="9312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E86421" w14:textId="77777777" w:rsidR="00646540" w:rsidRPr="00646540" w:rsidRDefault="00646540" w:rsidP="00646540">
            <w:pPr>
              <w:spacing w:before="0" w:after="0" w:line="240" w:lineRule="auto"/>
              <w:jc w:val="center"/>
              <w:rPr>
                <w:ins w:id="93127" w:author="pete jones" w:date="2022-01-11T16:58:00Z"/>
                <w:rFonts w:ascii="Calibri" w:hAnsi="Calibri" w:cs="Calibri"/>
                <w:color w:val="000000"/>
                <w:sz w:val="22"/>
                <w:szCs w:val="22"/>
              </w:rPr>
            </w:pPr>
            <w:ins w:id="9312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5605FA" w14:textId="77777777" w:rsidR="00646540" w:rsidRPr="00646540" w:rsidRDefault="00646540" w:rsidP="00646540">
            <w:pPr>
              <w:spacing w:before="0" w:after="0" w:line="240" w:lineRule="auto"/>
              <w:jc w:val="center"/>
              <w:rPr>
                <w:ins w:id="93129" w:author="pete jones" w:date="2022-01-11T16:58:00Z"/>
                <w:rFonts w:ascii="Calibri" w:hAnsi="Calibri" w:cs="Calibri"/>
                <w:color w:val="000000"/>
                <w:sz w:val="22"/>
                <w:szCs w:val="22"/>
              </w:rPr>
            </w:pPr>
            <w:ins w:id="9313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30264F" w14:textId="77777777" w:rsidR="00646540" w:rsidRPr="00646540" w:rsidRDefault="00646540" w:rsidP="00646540">
            <w:pPr>
              <w:spacing w:before="0" w:after="0" w:line="240" w:lineRule="auto"/>
              <w:jc w:val="center"/>
              <w:rPr>
                <w:ins w:id="93131" w:author="pete jones" w:date="2022-01-11T16:58:00Z"/>
                <w:rFonts w:ascii="Calibri" w:hAnsi="Calibri" w:cs="Calibri"/>
                <w:color w:val="000000"/>
                <w:sz w:val="22"/>
                <w:szCs w:val="22"/>
              </w:rPr>
            </w:pPr>
            <w:ins w:id="9313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3A5A0C" w14:textId="77777777" w:rsidR="00646540" w:rsidRPr="00646540" w:rsidRDefault="00646540" w:rsidP="00646540">
            <w:pPr>
              <w:spacing w:before="0" w:after="0" w:line="240" w:lineRule="auto"/>
              <w:jc w:val="center"/>
              <w:rPr>
                <w:ins w:id="93133" w:author="pete jones" w:date="2022-01-11T16:58:00Z"/>
                <w:rFonts w:ascii="Calibri" w:hAnsi="Calibri" w:cs="Calibri"/>
                <w:color w:val="000000"/>
                <w:sz w:val="22"/>
                <w:szCs w:val="22"/>
              </w:rPr>
            </w:pPr>
            <w:ins w:id="9313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9D64CA" w14:textId="77777777" w:rsidR="00646540" w:rsidRPr="00646540" w:rsidRDefault="00646540" w:rsidP="00646540">
            <w:pPr>
              <w:spacing w:before="0" w:after="0" w:line="240" w:lineRule="auto"/>
              <w:jc w:val="center"/>
              <w:rPr>
                <w:ins w:id="93135" w:author="pete jones" w:date="2022-01-11T16:58:00Z"/>
                <w:rFonts w:ascii="Calibri" w:hAnsi="Calibri" w:cs="Calibri"/>
                <w:color w:val="000000"/>
                <w:sz w:val="22"/>
                <w:szCs w:val="22"/>
              </w:rPr>
            </w:pPr>
            <w:ins w:id="9313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30587A" w14:textId="77777777" w:rsidR="00646540" w:rsidRPr="00646540" w:rsidRDefault="00646540" w:rsidP="00646540">
            <w:pPr>
              <w:spacing w:before="0" w:after="0" w:line="240" w:lineRule="auto"/>
              <w:jc w:val="center"/>
              <w:rPr>
                <w:ins w:id="93137" w:author="pete jones" w:date="2022-01-11T16:58:00Z"/>
                <w:rFonts w:ascii="Calibri" w:hAnsi="Calibri" w:cs="Calibri"/>
                <w:color w:val="000000"/>
                <w:sz w:val="22"/>
                <w:szCs w:val="22"/>
              </w:rPr>
            </w:pPr>
            <w:ins w:id="93138"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6BEF18C" w14:textId="77777777" w:rsidR="00646540" w:rsidRPr="00646540" w:rsidRDefault="00646540" w:rsidP="00646540">
            <w:pPr>
              <w:spacing w:before="0" w:after="0" w:line="240" w:lineRule="auto"/>
              <w:jc w:val="center"/>
              <w:rPr>
                <w:ins w:id="93139" w:author="pete jones" w:date="2022-01-11T16:58:00Z"/>
                <w:rFonts w:ascii="Calibri" w:hAnsi="Calibri" w:cs="Calibri"/>
                <w:color w:val="000000"/>
                <w:sz w:val="22"/>
                <w:szCs w:val="22"/>
              </w:rPr>
            </w:pPr>
            <w:ins w:id="93140" w:author="pete jones" w:date="2022-01-11T16:58:00Z">
              <w:r w:rsidRPr="00646540">
                <w:rPr>
                  <w:rFonts w:ascii="Calibri" w:hAnsi="Calibri" w:cs="Calibri"/>
                  <w:color w:val="000000"/>
                  <w:sz w:val="22"/>
                  <w:szCs w:val="22"/>
                </w:rPr>
                <w:t> </w:t>
              </w:r>
            </w:ins>
          </w:p>
        </w:tc>
      </w:tr>
      <w:tr w:rsidR="00646540" w:rsidRPr="00646540" w14:paraId="0F832946" w14:textId="77777777" w:rsidTr="00646540">
        <w:trPr>
          <w:trHeight w:val="300"/>
          <w:ins w:id="93141"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0B32B53" w14:textId="77777777" w:rsidR="00646540" w:rsidRPr="00646540" w:rsidRDefault="00646540" w:rsidP="00646540">
            <w:pPr>
              <w:spacing w:before="0" w:after="0" w:line="240" w:lineRule="auto"/>
              <w:jc w:val="center"/>
              <w:rPr>
                <w:ins w:id="93142" w:author="pete jones" w:date="2022-01-11T16:58:00Z"/>
                <w:rFonts w:ascii="Calibri" w:hAnsi="Calibri" w:cs="Calibri"/>
                <w:color w:val="000000"/>
                <w:sz w:val="22"/>
                <w:szCs w:val="22"/>
              </w:rPr>
            </w:pPr>
            <w:ins w:id="93143"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491F893" w14:textId="77777777" w:rsidR="00646540" w:rsidRPr="00646540" w:rsidRDefault="00646540" w:rsidP="00646540">
            <w:pPr>
              <w:spacing w:before="0" w:after="0" w:line="240" w:lineRule="auto"/>
              <w:jc w:val="left"/>
              <w:rPr>
                <w:ins w:id="93144" w:author="pete jones" w:date="2022-01-11T16:58:00Z"/>
                <w:rFonts w:ascii="Calibri" w:hAnsi="Calibri" w:cs="Calibri"/>
                <w:color w:val="000000"/>
                <w:sz w:val="22"/>
                <w:szCs w:val="22"/>
              </w:rPr>
            </w:pPr>
            <w:ins w:id="93145" w:author="pete jones" w:date="2022-01-11T16:58:00Z">
              <w:r w:rsidRPr="00646540">
                <w:rPr>
                  <w:rFonts w:ascii="Calibri" w:hAnsi="Calibri" w:cs="Calibri"/>
                  <w:color w:val="000000"/>
                  <w:sz w:val="22"/>
                  <w:szCs w:val="22"/>
                </w:rPr>
                <w:t>Mechanical Engineering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7EFA0F0B" w14:textId="77777777" w:rsidR="00646540" w:rsidRPr="00646540" w:rsidRDefault="00646540" w:rsidP="00646540">
            <w:pPr>
              <w:spacing w:before="0" w:after="0" w:line="240" w:lineRule="auto"/>
              <w:jc w:val="center"/>
              <w:rPr>
                <w:ins w:id="93146" w:author="pete jones" w:date="2022-01-11T16:58:00Z"/>
                <w:rFonts w:ascii="Calibri" w:hAnsi="Calibri" w:cs="Calibri"/>
                <w:color w:val="000000"/>
                <w:sz w:val="22"/>
                <w:szCs w:val="22"/>
              </w:rPr>
            </w:pPr>
            <w:ins w:id="93147" w:author="pete jones" w:date="2022-01-11T16:58: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A200B8F" w14:textId="77777777" w:rsidR="00646540" w:rsidRPr="00646540" w:rsidRDefault="00646540" w:rsidP="00646540">
            <w:pPr>
              <w:spacing w:before="0" w:after="0" w:line="240" w:lineRule="auto"/>
              <w:jc w:val="center"/>
              <w:rPr>
                <w:ins w:id="93148" w:author="pete jones" w:date="2022-01-11T16:58:00Z"/>
                <w:rFonts w:ascii="Calibri" w:hAnsi="Calibri" w:cs="Calibri"/>
                <w:color w:val="000000"/>
                <w:sz w:val="22"/>
                <w:szCs w:val="22"/>
              </w:rPr>
            </w:pPr>
            <w:ins w:id="93149"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A6862D0" w14:textId="77777777" w:rsidR="00646540" w:rsidRPr="00646540" w:rsidRDefault="00646540" w:rsidP="00646540">
            <w:pPr>
              <w:spacing w:before="0" w:after="0" w:line="240" w:lineRule="auto"/>
              <w:jc w:val="center"/>
              <w:rPr>
                <w:ins w:id="93150" w:author="pete jones" w:date="2022-01-11T16:58:00Z"/>
                <w:rFonts w:ascii="Calibri" w:hAnsi="Calibri" w:cs="Calibri"/>
                <w:color w:val="000000"/>
                <w:sz w:val="22"/>
                <w:szCs w:val="22"/>
              </w:rPr>
            </w:pPr>
            <w:ins w:id="9315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A394B0" w14:textId="77777777" w:rsidR="00646540" w:rsidRPr="00646540" w:rsidRDefault="00646540" w:rsidP="00646540">
            <w:pPr>
              <w:spacing w:before="0" w:after="0" w:line="240" w:lineRule="auto"/>
              <w:jc w:val="center"/>
              <w:rPr>
                <w:ins w:id="93152" w:author="pete jones" w:date="2022-01-11T16:58:00Z"/>
                <w:rFonts w:ascii="Calibri" w:hAnsi="Calibri" w:cs="Calibri"/>
                <w:color w:val="000000"/>
                <w:sz w:val="22"/>
                <w:szCs w:val="22"/>
              </w:rPr>
            </w:pPr>
            <w:ins w:id="9315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8BF695" w14:textId="77777777" w:rsidR="00646540" w:rsidRPr="00646540" w:rsidRDefault="00646540" w:rsidP="00646540">
            <w:pPr>
              <w:spacing w:before="0" w:after="0" w:line="240" w:lineRule="auto"/>
              <w:jc w:val="center"/>
              <w:rPr>
                <w:ins w:id="93154" w:author="pete jones" w:date="2022-01-11T16:58:00Z"/>
                <w:rFonts w:ascii="Calibri" w:hAnsi="Calibri" w:cs="Calibri"/>
                <w:color w:val="000000"/>
                <w:sz w:val="22"/>
                <w:szCs w:val="22"/>
              </w:rPr>
            </w:pPr>
            <w:ins w:id="9315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37F9961" w14:textId="77777777" w:rsidR="00646540" w:rsidRPr="00646540" w:rsidRDefault="00646540" w:rsidP="00646540">
            <w:pPr>
              <w:spacing w:before="0" w:after="0" w:line="240" w:lineRule="auto"/>
              <w:jc w:val="center"/>
              <w:rPr>
                <w:ins w:id="93156" w:author="pete jones" w:date="2022-01-11T16:58:00Z"/>
                <w:rFonts w:ascii="Calibri" w:hAnsi="Calibri" w:cs="Calibri"/>
                <w:color w:val="000000"/>
                <w:sz w:val="22"/>
                <w:szCs w:val="22"/>
              </w:rPr>
            </w:pPr>
            <w:ins w:id="9315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2C03C5" w14:textId="77777777" w:rsidR="00646540" w:rsidRPr="00646540" w:rsidRDefault="00646540" w:rsidP="00646540">
            <w:pPr>
              <w:spacing w:before="0" w:after="0" w:line="240" w:lineRule="auto"/>
              <w:jc w:val="center"/>
              <w:rPr>
                <w:ins w:id="93158" w:author="pete jones" w:date="2022-01-11T16:58:00Z"/>
                <w:rFonts w:ascii="Calibri" w:hAnsi="Calibri" w:cs="Calibri"/>
                <w:color w:val="000000"/>
                <w:sz w:val="22"/>
                <w:szCs w:val="22"/>
              </w:rPr>
            </w:pPr>
            <w:ins w:id="9315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9954D7" w14:textId="77777777" w:rsidR="00646540" w:rsidRPr="00646540" w:rsidRDefault="00646540" w:rsidP="00646540">
            <w:pPr>
              <w:spacing w:before="0" w:after="0" w:line="240" w:lineRule="auto"/>
              <w:jc w:val="center"/>
              <w:rPr>
                <w:ins w:id="93160" w:author="pete jones" w:date="2022-01-11T16:58:00Z"/>
                <w:rFonts w:ascii="Calibri" w:hAnsi="Calibri" w:cs="Calibri"/>
                <w:color w:val="000000"/>
                <w:sz w:val="22"/>
                <w:szCs w:val="22"/>
              </w:rPr>
            </w:pPr>
            <w:ins w:id="9316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587F64" w14:textId="77777777" w:rsidR="00646540" w:rsidRPr="00646540" w:rsidRDefault="00646540" w:rsidP="00646540">
            <w:pPr>
              <w:spacing w:before="0" w:after="0" w:line="240" w:lineRule="auto"/>
              <w:jc w:val="center"/>
              <w:rPr>
                <w:ins w:id="93162" w:author="pete jones" w:date="2022-01-11T16:58:00Z"/>
                <w:rFonts w:ascii="Calibri" w:hAnsi="Calibri" w:cs="Calibri"/>
                <w:color w:val="000000"/>
                <w:sz w:val="22"/>
                <w:szCs w:val="22"/>
              </w:rPr>
            </w:pPr>
            <w:ins w:id="9316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1C0905" w14:textId="77777777" w:rsidR="00646540" w:rsidRPr="00646540" w:rsidRDefault="00646540" w:rsidP="00646540">
            <w:pPr>
              <w:spacing w:before="0" w:after="0" w:line="240" w:lineRule="auto"/>
              <w:jc w:val="center"/>
              <w:rPr>
                <w:ins w:id="93164" w:author="pete jones" w:date="2022-01-11T16:58:00Z"/>
                <w:rFonts w:ascii="Calibri" w:hAnsi="Calibri" w:cs="Calibri"/>
                <w:color w:val="000000"/>
                <w:sz w:val="22"/>
                <w:szCs w:val="22"/>
              </w:rPr>
            </w:pPr>
            <w:ins w:id="9316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92ACFA" w14:textId="77777777" w:rsidR="00646540" w:rsidRPr="00646540" w:rsidRDefault="00646540" w:rsidP="00646540">
            <w:pPr>
              <w:spacing w:before="0" w:after="0" w:line="240" w:lineRule="auto"/>
              <w:jc w:val="center"/>
              <w:rPr>
                <w:ins w:id="93166" w:author="pete jones" w:date="2022-01-11T16:58:00Z"/>
                <w:rFonts w:ascii="Calibri" w:hAnsi="Calibri" w:cs="Calibri"/>
                <w:color w:val="000000"/>
                <w:sz w:val="22"/>
                <w:szCs w:val="22"/>
              </w:rPr>
            </w:pPr>
            <w:ins w:id="93167"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302DA72" w14:textId="77777777" w:rsidR="00646540" w:rsidRPr="00646540" w:rsidRDefault="00646540" w:rsidP="00646540">
            <w:pPr>
              <w:spacing w:before="0" w:after="0" w:line="240" w:lineRule="auto"/>
              <w:jc w:val="center"/>
              <w:rPr>
                <w:ins w:id="93168" w:author="pete jones" w:date="2022-01-11T16:58:00Z"/>
                <w:rFonts w:ascii="Calibri" w:hAnsi="Calibri" w:cs="Calibri"/>
                <w:color w:val="000000"/>
                <w:sz w:val="22"/>
                <w:szCs w:val="22"/>
              </w:rPr>
            </w:pPr>
            <w:ins w:id="93169" w:author="pete jones" w:date="2022-01-11T16:58:00Z">
              <w:r w:rsidRPr="00646540">
                <w:rPr>
                  <w:rFonts w:ascii="Calibri" w:hAnsi="Calibri" w:cs="Calibri"/>
                  <w:color w:val="000000"/>
                  <w:sz w:val="22"/>
                  <w:szCs w:val="22"/>
                </w:rPr>
                <w:t> </w:t>
              </w:r>
            </w:ins>
          </w:p>
        </w:tc>
      </w:tr>
      <w:tr w:rsidR="00646540" w:rsidRPr="00646540" w14:paraId="5785B2E2" w14:textId="77777777" w:rsidTr="00646540">
        <w:trPr>
          <w:trHeight w:val="300"/>
          <w:ins w:id="93170"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5D31E73" w14:textId="77777777" w:rsidR="00646540" w:rsidRPr="00646540" w:rsidRDefault="00646540" w:rsidP="00646540">
            <w:pPr>
              <w:spacing w:before="0" w:after="0" w:line="240" w:lineRule="auto"/>
              <w:jc w:val="center"/>
              <w:rPr>
                <w:ins w:id="93171" w:author="pete jones" w:date="2022-01-11T16:58:00Z"/>
                <w:rFonts w:ascii="Calibri" w:hAnsi="Calibri" w:cs="Calibri"/>
                <w:color w:val="000000"/>
                <w:sz w:val="22"/>
                <w:szCs w:val="22"/>
              </w:rPr>
            </w:pPr>
            <w:ins w:id="93172"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F43E835" w14:textId="77777777" w:rsidR="00646540" w:rsidRPr="00646540" w:rsidRDefault="00646540" w:rsidP="00646540">
            <w:pPr>
              <w:spacing w:before="0" w:after="0" w:line="240" w:lineRule="auto"/>
              <w:jc w:val="left"/>
              <w:rPr>
                <w:ins w:id="93173" w:author="pete jones" w:date="2022-01-11T16:58:00Z"/>
                <w:rFonts w:ascii="Calibri" w:hAnsi="Calibri" w:cs="Calibri"/>
                <w:color w:val="000000"/>
                <w:sz w:val="22"/>
                <w:szCs w:val="22"/>
              </w:rPr>
            </w:pPr>
            <w:ins w:id="93174" w:author="pete jones" w:date="2022-01-11T16:58:00Z">
              <w:r w:rsidRPr="00646540">
                <w:rPr>
                  <w:rFonts w:ascii="Calibri" w:hAnsi="Calibri" w:cs="Calibri"/>
                  <w:color w:val="000000"/>
                  <w:sz w:val="22"/>
                  <w:szCs w:val="22"/>
                </w:rPr>
                <w:t>Experimental &amp; Laboratory Skills</w:t>
              </w:r>
            </w:ins>
          </w:p>
        </w:tc>
        <w:tc>
          <w:tcPr>
            <w:tcW w:w="432" w:type="dxa"/>
            <w:tcBorders>
              <w:top w:val="nil"/>
              <w:left w:val="nil"/>
              <w:bottom w:val="single" w:sz="4" w:space="0" w:color="auto"/>
              <w:right w:val="single" w:sz="4" w:space="0" w:color="auto"/>
            </w:tcBorders>
            <w:shd w:val="clear" w:color="auto" w:fill="auto"/>
            <w:noWrap/>
            <w:vAlign w:val="bottom"/>
            <w:hideMark/>
          </w:tcPr>
          <w:p w14:paraId="6B302F90" w14:textId="77777777" w:rsidR="00646540" w:rsidRPr="00646540" w:rsidRDefault="00646540" w:rsidP="00646540">
            <w:pPr>
              <w:spacing w:before="0" w:after="0" w:line="240" w:lineRule="auto"/>
              <w:jc w:val="center"/>
              <w:rPr>
                <w:ins w:id="93175" w:author="pete jones" w:date="2022-01-11T16:58:00Z"/>
                <w:rFonts w:ascii="Calibri" w:hAnsi="Calibri" w:cs="Calibri"/>
                <w:color w:val="000000"/>
                <w:sz w:val="22"/>
                <w:szCs w:val="22"/>
              </w:rPr>
            </w:pPr>
            <w:ins w:id="93176"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29DA053" w14:textId="77777777" w:rsidR="00646540" w:rsidRPr="00646540" w:rsidRDefault="00646540" w:rsidP="00646540">
            <w:pPr>
              <w:spacing w:before="0" w:after="0" w:line="240" w:lineRule="auto"/>
              <w:jc w:val="center"/>
              <w:rPr>
                <w:ins w:id="93177" w:author="pete jones" w:date="2022-01-11T16:58:00Z"/>
                <w:rFonts w:ascii="Calibri" w:hAnsi="Calibri" w:cs="Calibri"/>
                <w:color w:val="000000"/>
                <w:sz w:val="22"/>
                <w:szCs w:val="22"/>
              </w:rPr>
            </w:pPr>
            <w:ins w:id="93178"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41C511D" w14:textId="77777777" w:rsidR="00646540" w:rsidRPr="00646540" w:rsidRDefault="00646540" w:rsidP="00646540">
            <w:pPr>
              <w:spacing w:before="0" w:after="0" w:line="240" w:lineRule="auto"/>
              <w:jc w:val="center"/>
              <w:rPr>
                <w:ins w:id="93179" w:author="pete jones" w:date="2022-01-11T16:58:00Z"/>
                <w:rFonts w:ascii="Calibri" w:hAnsi="Calibri" w:cs="Calibri"/>
                <w:color w:val="000000"/>
                <w:sz w:val="22"/>
                <w:szCs w:val="22"/>
              </w:rPr>
            </w:pPr>
            <w:ins w:id="9318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60B1E2" w14:textId="77777777" w:rsidR="00646540" w:rsidRPr="00646540" w:rsidRDefault="00646540" w:rsidP="00646540">
            <w:pPr>
              <w:spacing w:before="0" w:after="0" w:line="240" w:lineRule="auto"/>
              <w:jc w:val="center"/>
              <w:rPr>
                <w:ins w:id="93181" w:author="pete jones" w:date="2022-01-11T16:58:00Z"/>
                <w:rFonts w:ascii="Calibri" w:hAnsi="Calibri" w:cs="Calibri"/>
                <w:color w:val="000000"/>
                <w:sz w:val="22"/>
                <w:szCs w:val="22"/>
              </w:rPr>
            </w:pPr>
            <w:ins w:id="9318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94F79A" w14:textId="77777777" w:rsidR="00646540" w:rsidRPr="00646540" w:rsidRDefault="00646540" w:rsidP="00646540">
            <w:pPr>
              <w:spacing w:before="0" w:after="0" w:line="240" w:lineRule="auto"/>
              <w:jc w:val="center"/>
              <w:rPr>
                <w:ins w:id="93183" w:author="pete jones" w:date="2022-01-11T16:58:00Z"/>
                <w:rFonts w:ascii="Calibri" w:hAnsi="Calibri" w:cs="Calibri"/>
                <w:color w:val="000000"/>
                <w:sz w:val="22"/>
                <w:szCs w:val="22"/>
              </w:rPr>
            </w:pPr>
            <w:ins w:id="9318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EBBA3D" w14:textId="77777777" w:rsidR="00646540" w:rsidRPr="00646540" w:rsidRDefault="00646540" w:rsidP="00646540">
            <w:pPr>
              <w:spacing w:before="0" w:after="0" w:line="240" w:lineRule="auto"/>
              <w:jc w:val="center"/>
              <w:rPr>
                <w:ins w:id="93185" w:author="pete jones" w:date="2022-01-11T16:58:00Z"/>
                <w:rFonts w:ascii="Calibri" w:hAnsi="Calibri" w:cs="Calibri"/>
                <w:color w:val="000000"/>
                <w:sz w:val="22"/>
                <w:szCs w:val="22"/>
              </w:rPr>
            </w:pPr>
            <w:ins w:id="9318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54BA8F" w14:textId="77777777" w:rsidR="00646540" w:rsidRPr="00646540" w:rsidRDefault="00646540" w:rsidP="00646540">
            <w:pPr>
              <w:spacing w:before="0" w:after="0" w:line="240" w:lineRule="auto"/>
              <w:jc w:val="center"/>
              <w:rPr>
                <w:ins w:id="93187" w:author="pete jones" w:date="2022-01-11T16:58:00Z"/>
                <w:rFonts w:ascii="Calibri" w:hAnsi="Calibri" w:cs="Calibri"/>
                <w:color w:val="000000"/>
                <w:sz w:val="22"/>
                <w:szCs w:val="22"/>
              </w:rPr>
            </w:pPr>
            <w:ins w:id="9318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85D84B" w14:textId="77777777" w:rsidR="00646540" w:rsidRPr="00646540" w:rsidRDefault="00646540" w:rsidP="00646540">
            <w:pPr>
              <w:spacing w:before="0" w:after="0" w:line="240" w:lineRule="auto"/>
              <w:jc w:val="center"/>
              <w:rPr>
                <w:ins w:id="93189" w:author="pete jones" w:date="2022-01-11T16:58:00Z"/>
                <w:rFonts w:ascii="Calibri" w:hAnsi="Calibri" w:cs="Calibri"/>
                <w:color w:val="000000"/>
                <w:sz w:val="22"/>
                <w:szCs w:val="22"/>
              </w:rPr>
            </w:pPr>
            <w:ins w:id="9319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C76EA4" w14:textId="77777777" w:rsidR="00646540" w:rsidRPr="00646540" w:rsidRDefault="00646540" w:rsidP="00646540">
            <w:pPr>
              <w:spacing w:before="0" w:after="0" w:line="240" w:lineRule="auto"/>
              <w:jc w:val="center"/>
              <w:rPr>
                <w:ins w:id="93191" w:author="pete jones" w:date="2022-01-11T16:58:00Z"/>
                <w:rFonts w:ascii="Calibri" w:hAnsi="Calibri" w:cs="Calibri"/>
                <w:color w:val="000000"/>
                <w:sz w:val="22"/>
                <w:szCs w:val="22"/>
              </w:rPr>
            </w:pPr>
            <w:ins w:id="9319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EC68AA" w14:textId="77777777" w:rsidR="00646540" w:rsidRPr="00646540" w:rsidRDefault="00646540" w:rsidP="00646540">
            <w:pPr>
              <w:spacing w:before="0" w:after="0" w:line="240" w:lineRule="auto"/>
              <w:jc w:val="center"/>
              <w:rPr>
                <w:ins w:id="93193" w:author="pete jones" w:date="2022-01-11T16:58:00Z"/>
                <w:rFonts w:ascii="Calibri" w:hAnsi="Calibri" w:cs="Calibri"/>
                <w:color w:val="000000"/>
                <w:sz w:val="22"/>
                <w:szCs w:val="22"/>
              </w:rPr>
            </w:pPr>
            <w:ins w:id="9319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78087D" w14:textId="77777777" w:rsidR="00646540" w:rsidRPr="00646540" w:rsidRDefault="00646540" w:rsidP="00646540">
            <w:pPr>
              <w:spacing w:before="0" w:after="0" w:line="240" w:lineRule="auto"/>
              <w:jc w:val="center"/>
              <w:rPr>
                <w:ins w:id="93195" w:author="pete jones" w:date="2022-01-11T16:58:00Z"/>
                <w:rFonts w:ascii="Calibri" w:hAnsi="Calibri" w:cs="Calibri"/>
                <w:color w:val="000000"/>
                <w:sz w:val="22"/>
                <w:szCs w:val="22"/>
              </w:rPr>
            </w:pPr>
            <w:ins w:id="93196"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EEA8F3C" w14:textId="77777777" w:rsidR="00646540" w:rsidRPr="00646540" w:rsidRDefault="00646540" w:rsidP="00646540">
            <w:pPr>
              <w:spacing w:before="0" w:after="0" w:line="240" w:lineRule="auto"/>
              <w:jc w:val="center"/>
              <w:rPr>
                <w:ins w:id="93197" w:author="pete jones" w:date="2022-01-11T16:58:00Z"/>
                <w:rFonts w:ascii="Calibri" w:hAnsi="Calibri" w:cs="Calibri"/>
                <w:color w:val="000000"/>
                <w:sz w:val="22"/>
                <w:szCs w:val="22"/>
              </w:rPr>
            </w:pPr>
            <w:ins w:id="93198" w:author="pete jones" w:date="2022-01-11T16:58:00Z">
              <w:r w:rsidRPr="00646540">
                <w:rPr>
                  <w:rFonts w:ascii="Calibri" w:hAnsi="Calibri" w:cs="Calibri"/>
                  <w:color w:val="000000"/>
                  <w:sz w:val="22"/>
                  <w:szCs w:val="22"/>
                </w:rPr>
                <w:t> </w:t>
              </w:r>
            </w:ins>
          </w:p>
        </w:tc>
      </w:tr>
      <w:tr w:rsidR="00646540" w:rsidRPr="00646540" w14:paraId="2E314558" w14:textId="77777777" w:rsidTr="00646540">
        <w:trPr>
          <w:trHeight w:val="300"/>
          <w:ins w:id="93199"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F2C69E2" w14:textId="77777777" w:rsidR="00646540" w:rsidRPr="00646540" w:rsidRDefault="00646540" w:rsidP="00646540">
            <w:pPr>
              <w:spacing w:before="0" w:after="0" w:line="240" w:lineRule="auto"/>
              <w:jc w:val="center"/>
              <w:rPr>
                <w:ins w:id="93200" w:author="pete jones" w:date="2022-01-11T16:58:00Z"/>
                <w:rFonts w:ascii="Calibri" w:hAnsi="Calibri" w:cs="Calibri"/>
                <w:color w:val="000000"/>
                <w:sz w:val="22"/>
                <w:szCs w:val="22"/>
              </w:rPr>
            </w:pPr>
            <w:ins w:id="93201"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5E6DE84" w14:textId="77777777" w:rsidR="00646540" w:rsidRPr="00646540" w:rsidRDefault="00646540" w:rsidP="00646540">
            <w:pPr>
              <w:spacing w:before="0" w:after="0" w:line="240" w:lineRule="auto"/>
              <w:jc w:val="left"/>
              <w:rPr>
                <w:ins w:id="93202" w:author="pete jones" w:date="2022-01-11T16:58:00Z"/>
                <w:rFonts w:ascii="Calibri" w:hAnsi="Calibri" w:cs="Calibri"/>
                <w:color w:val="000000"/>
                <w:sz w:val="22"/>
                <w:szCs w:val="22"/>
              </w:rPr>
            </w:pPr>
            <w:ins w:id="93203" w:author="pete jones" w:date="2022-01-11T16:58:00Z">
              <w:r w:rsidRPr="00646540">
                <w:rPr>
                  <w:rFonts w:ascii="Calibri" w:hAnsi="Calibri" w:cs="Calibri"/>
                  <w:color w:val="000000"/>
                  <w:sz w:val="22"/>
                  <w:szCs w:val="22"/>
                </w:rPr>
                <w:t>Engineering Analysis &amp; Numerical Methods</w:t>
              </w:r>
            </w:ins>
          </w:p>
        </w:tc>
        <w:tc>
          <w:tcPr>
            <w:tcW w:w="432" w:type="dxa"/>
            <w:tcBorders>
              <w:top w:val="nil"/>
              <w:left w:val="nil"/>
              <w:bottom w:val="single" w:sz="4" w:space="0" w:color="auto"/>
              <w:right w:val="single" w:sz="4" w:space="0" w:color="auto"/>
            </w:tcBorders>
            <w:shd w:val="clear" w:color="auto" w:fill="auto"/>
            <w:noWrap/>
            <w:vAlign w:val="bottom"/>
            <w:hideMark/>
          </w:tcPr>
          <w:p w14:paraId="24F33882" w14:textId="77777777" w:rsidR="00646540" w:rsidRPr="00646540" w:rsidRDefault="00646540" w:rsidP="00646540">
            <w:pPr>
              <w:spacing w:before="0" w:after="0" w:line="240" w:lineRule="auto"/>
              <w:jc w:val="center"/>
              <w:rPr>
                <w:ins w:id="93204" w:author="pete jones" w:date="2022-01-11T16:58:00Z"/>
                <w:rFonts w:ascii="Calibri" w:hAnsi="Calibri" w:cs="Calibri"/>
                <w:color w:val="000000"/>
                <w:sz w:val="22"/>
                <w:szCs w:val="22"/>
              </w:rPr>
            </w:pPr>
            <w:ins w:id="93205" w:author="pete jones" w:date="2022-01-11T16:58: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1CBA2CD" w14:textId="77777777" w:rsidR="00646540" w:rsidRPr="00646540" w:rsidRDefault="00646540" w:rsidP="00646540">
            <w:pPr>
              <w:spacing w:before="0" w:after="0" w:line="240" w:lineRule="auto"/>
              <w:jc w:val="center"/>
              <w:rPr>
                <w:ins w:id="93206" w:author="pete jones" w:date="2022-01-11T16:58:00Z"/>
                <w:rFonts w:ascii="Calibri" w:hAnsi="Calibri" w:cs="Calibri"/>
                <w:color w:val="000000"/>
                <w:sz w:val="22"/>
                <w:szCs w:val="22"/>
              </w:rPr>
            </w:pPr>
            <w:ins w:id="93207"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C316891" w14:textId="77777777" w:rsidR="00646540" w:rsidRPr="00646540" w:rsidRDefault="00646540" w:rsidP="00646540">
            <w:pPr>
              <w:spacing w:before="0" w:after="0" w:line="240" w:lineRule="auto"/>
              <w:jc w:val="center"/>
              <w:rPr>
                <w:ins w:id="93208" w:author="pete jones" w:date="2022-01-11T16:58:00Z"/>
                <w:rFonts w:ascii="Calibri" w:hAnsi="Calibri" w:cs="Calibri"/>
                <w:color w:val="000000"/>
                <w:sz w:val="22"/>
                <w:szCs w:val="22"/>
              </w:rPr>
            </w:pPr>
            <w:ins w:id="9320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855134" w14:textId="77777777" w:rsidR="00646540" w:rsidRPr="00646540" w:rsidRDefault="00646540" w:rsidP="00646540">
            <w:pPr>
              <w:spacing w:before="0" w:after="0" w:line="240" w:lineRule="auto"/>
              <w:jc w:val="center"/>
              <w:rPr>
                <w:ins w:id="93210" w:author="pete jones" w:date="2022-01-11T16:58:00Z"/>
                <w:rFonts w:ascii="Calibri" w:hAnsi="Calibri" w:cs="Calibri"/>
                <w:color w:val="000000"/>
                <w:sz w:val="22"/>
                <w:szCs w:val="22"/>
              </w:rPr>
            </w:pPr>
            <w:ins w:id="9321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88F927" w14:textId="77777777" w:rsidR="00646540" w:rsidRPr="00646540" w:rsidRDefault="00646540" w:rsidP="00646540">
            <w:pPr>
              <w:spacing w:before="0" w:after="0" w:line="240" w:lineRule="auto"/>
              <w:jc w:val="center"/>
              <w:rPr>
                <w:ins w:id="93212" w:author="pete jones" w:date="2022-01-11T16:58:00Z"/>
                <w:rFonts w:ascii="Calibri" w:hAnsi="Calibri" w:cs="Calibri"/>
                <w:color w:val="000000"/>
                <w:sz w:val="22"/>
                <w:szCs w:val="22"/>
              </w:rPr>
            </w:pPr>
            <w:ins w:id="9321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0CB2F06" w14:textId="77777777" w:rsidR="00646540" w:rsidRPr="00646540" w:rsidRDefault="00646540" w:rsidP="00646540">
            <w:pPr>
              <w:spacing w:before="0" w:after="0" w:line="240" w:lineRule="auto"/>
              <w:jc w:val="center"/>
              <w:rPr>
                <w:ins w:id="93214" w:author="pete jones" w:date="2022-01-11T16:58:00Z"/>
                <w:rFonts w:ascii="Calibri" w:hAnsi="Calibri" w:cs="Calibri"/>
                <w:color w:val="000000"/>
                <w:sz w:val="22"/>
                <w:szCs w:val="22"/>
              </w:rPr>
            </w:pPr>
            <w:ins w:id="9321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D7DB8F" w14:textId="77777777" w:rsidR="00646540" w:rsidRPr="00646540" w:rsidRDefault="00646540" w:rsidP="00646540">
            <w:pPr>
              <w:spacing w:before="0" w:after="0" w:line="240" w:lineRule="auto"/>
              <w:jc w:val="center"/>
              <w:rPr>
                <w:ins w:id="93216" w:author="pete jones" w:date="2022-01-11T16:58:00Z"/>
                <w:rFonts w:ascii="Calibri" w:hAnsi="Calibri" w:cs="Calibri"/>
                <w:color w:val="000000"/>
                <w:sz w:val="22"/>
                <w:szCs w:val="22"/>
              </w:rPr>
            </w:pPr>
            <w:ins w:id="9321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0EE9C0" w14:textId="77777777" w:rsidR="00646540" w:rsidRPr="00646540" w:rsidRDefault="00646540" w:rsidP="00646540">
            <w:pPr>
              <w:spacing w:before="0" w:after="0" w:line="240" w:lineRule="auto"/>
              <w:jc w:val="center"/>
              <w:rPr>
                <w:ins w:id="93218" w:author="pete jones" w:date="2022-01-11T16:58:00Z"/>
                <w:rFonts w:ascii="Calibri" w:hAnsi="Calibri" w:cs="Calibri"/>
                <w:color w:val="000000"/>
                <w:sz w:val="22"/>
                <w:szCs w:val="22"/>
              </w:rPr>
            </w:pPr>
            <w:ins w:id="9321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2A1457" w14:textId="77777777" w:rsidR="00646540" w:rsidRPr="00646540" w:rsidRDefault="00646540" w:rsidP="00646540">
            <w:pPr>
              <w:spacing w:before="0" w:after="0" w:line="240" w:lineRule="auto"/>
              <w:jc w:val="center"/>
              <w:rPr>
                <w:ins w:id="93220" w:author="pete jones" w:date="2022-01-11T16:58:00Z"/>
                <w:rFonts w:ascii="Calibri" w:hAnsi="Calibri" w:cs="Calibri"/>
                <w:color w:val="000000"/>
                <w:sz w:val="22"/>
                <w:szCs w:val="22"/>
              </w:rPr>
            </w:pPr>
            <w:ins w:id="9322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5AF9D0" w14:textId="77777777" w:rsidR="00646540" w:rsidRPr="00646540" w:rsidRDefault="00646540" w:rsidP="00646540">
            <w:pPr>
              <w:spacing w:before="0" w:after="0" w:line="240" w:lineRule="auto"/>
              <w:jc w:val="center"/>
              <w:rPr>
                <w:ins w:id="93222" w:author="pete jones" w:date="2022-01-11T16:58:00Z"/>
                <w:rFonts w:ascii="Calibri" w:hAnsi="Calibri" w:cs="Calibri"/>
                <w:color w:val="000000"/>
                <w:sz w:val="22"/>
                <w:szCs w:val="22"/>
              </w:rPr>
            </w:pPr>
            <w:ins w:id="9322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2E80D8" w14:textId="77777777" w:rsidR="00646540" w:rsidRPr="00646540" w:rsidRDefault="00646540" w:rsidP="00646540">
            <w:pPr>
              <w:spacing w:before="0" w:after="0" w:line="240" w:lineRule="auto"/>
              <w:jc w:val="center"/>
              <w:rPr>
                <w:ins w:id="93224" w:author="pete jones" w:date="2022-01-11T16:58:00Z"/>
                <w:rFonts w:ascii="Calibri" w:hAnsi="Calibri" w:cs="Calibri"/>
                <w:color w:val="000000"/>
                <w:sz w:val="22"/>
                <w:szCs w:val="22"/>
              </w:rPr>
            </w:pPr>
            <w:ins w:id="93225"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D11C7F7" w14:textId="77777777" w:rsidR="00646540" w:rsidRPr="00646540" w:rsidRDefault="00646540" w:rsidP="00646540">
            <w:pPr>
              <w:spacing w:before="0" w:after="0" w:line="240" w:lineRule="auto"/>
              <w:jc w:val="center"/>
              <w:rPr>
                <w:ins w:id="93226" w:author="pete jones" w:date="2022-01-11T16:58:00Z"/>
                <w:rFonts w:ascii="Calibri" w:hAnsi="Calibri" w:cs="Calibri"/>
                <w:color w:val="000000"/>
                <w:sz w:val="22"/>
                <w:szCs w:val="22"/>
              </w:rPr>
            </w:pPr>
            <w:ins w:id="93227" w:author="pete jones" w:date="2022-01-11T16:58:00Z">
              <w:r w:rsidRPr="00646540">
                <w:rPr>
                  <w:rFonts w:ascii="Calibri" w:hAnsi="Calibri" w:cs="Calibri"/>
                  <w:color w:val="000000"/>
                  <w:sz w:val="22"/>
                  <w:szCs w:val="22"/>
                </w:rPr>
                <w:t> </w:t>
              </w:r>
            </w:ins>
          </w:p>
        </w:tc>
      </w:tr>
      <w:tr w:rsidR="00646540" w:rsidRPr="00646540" w14:paraId="472C5144" w14:textId="77777777" w:rsidTr="00646540">
        <w:trPr>
          <w:trHeight w:val="300"/>
          <w:ins w:id="93228"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33E0920" w14:textId="77777777" w:rsidR="00646540" w:rsidRPr="00646540" w:rsidRDefault="00646540" w:rsidP="00646540">
            <w:pPr>
              <w:spacing w:before="0" w:after="0" w:line="240" w:lineRule="auto"/>
              <w:jc w:val="center"/>
              <w:rPr>
                <w:ins w:id="93229" w:author="pete jones" w:date="2022-01-11T16:58:00Z"/>
                <w:rFonts w:ascii="Calibri" w:hAnsi="Calibri" w:cs="Calibri"/>
                <w:color w:val="000000"/>
                <w:sz w:val="22"/>
                <w:szCs w:val="22"/>
              </w:rPr>
            </w:pPr>
            <w:ins w:id="93230"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DF0E764" w14:textId="77777777" w:rsidR="00646540" w:rsidRPr="00646540" w:rsidRDefault="00646540" w:rsidP="00646540">
            <w:pPr>
              <w:spacing w:before="0" w:after="0" w:line="240" w:lineRule="auto"/>
              <w:jc w:val="left"/>
              <w:rPr>
                <w:ins w:id="93231" w:author="pete jones" w:date="2022-01-11T16:58:00Z"/>
                <w:rFonts w:ascii="Calibri" w:hAnsi="Calibri" w:cs="Calibri"/>
                <w:color w:val="000000"/>
                <w:sz w:val="22"/>
                <w:szCs w:val="22"/>
              </w:rPr>
            </w:pPr>
            <w:ins w:id="93232" w:author="pete jones" w:date="2022-01-11T16:58:00Z">
              <w:r w:rsidRPr="00646540">
                <w:rPr>
                  <w:rFonts w:ascii="Calibri" w:hAnsi="Calibri" w:cs="Calibri"/>
                  <w:color w:val="000000"/>
                  <w:sz w:val="22"/>
                  <w:szCs w:val="22"/>
                </w:rPr>
                <w:t>Mathematics 1M</w:t>
              </w:r>
            </w:ins>
          </w:p>
        </w:tc>
        <w:tc>
          <w:tcPr>
            <w:tcW w:w="432" w:type="dxa"/>
            <w:tcBorders>
              <w:top w:val="nil"/>
              <w:left w:val="nil"/>
              <w:bottom w:val="single" w:sz="4" w:space="0" w:color="auto"/>
              <w:right w:val="single" w:sz="4" w:space="0" w:color="auto"/>
            </w:tcBorders>
            <w:shd w:val="clear" w:color="auto" w:fill="auto"/>
            <w:noWrap/>
            <w:vAlign w:val="bottom"/>
            <w:hideMark/>
          </w:tcPr>
          <w:p w14:paraId="4DE9CE34" w14:textId="77777777" w:rsidR="00646540" w:rsidRPr="00646540" w:rsidRDefault="00646540" w:rsidP="00646540">
            <w:pPr>
              <w:spacing w:before="0" w:after="0" w:line="240" w:lineRule="auto"/>
              <w:jc w:val="center"/>
              <w:rPr>
                <w:ins w:id="93233" w:author="pete jones" w:date="2022-01-11T16:58:00Z"/>
                <w:rFonts w:ascii="Calibri" w:hAnsi="Calibri" w:cs="Calibri"/>
                <w:color w:val="000000"/>
                <w:sz w:val="22"/>
                <w:szCs w:val="22"/>
              </w:rPr>
            </w:pPr>
            <w:ins w:id="93234" w:author="pete jones" w:date="2022-01-11T16:58: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1D9889DE" w14:textId="77777777" w:rsidR="00646540" w:rsidRPr="00646540" w:rsidRDefault="00646540" w:rsidP="00646540">
            <w:pPr>
              <w:spacing w:before="0" w:after="0" w:line="240" w:lineRule="auto"/>
              <w:jc w:val="center"/>
              <w:rPr>
                <w:ins w:id="93235" w:author="pete jones" w:date="2022-01-11T16:58:00Z"/>
                <w:rFonts w:ascii="Calibri" w:hAnsi="Calibri" w:cs="Calibri"/>
                <w:color w:val="000000"/>
                <w:sz w:val="22"/>
                <w:szCs w:val="22"/>
              </w:rPr>
            </w:pPr>
            <w:ins w:id="93236"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FEDCF7A" w14:textId="77777777" w:rsidR="00646540" w:rsidRPr="00646540" w:rsidRDefault="00646540" w:rsidP="00646540">
            <w:pPr>
              <w:spacing w:before="0" w:after="0" w:line="240" w:lineRule="auto"/>
              <w:jc w:val="center"/>
              <w:rPr>
                <w:ins w:id="93237" w:author="pete jones" w:date="2022-01-11T16:58:00Z"/>
                <w:rFonts w:ascii="Calibri" w:hAnsi="Calibri" w:cs="Calibri"/>
                <w:color w:val="000000"/>
                <w:sz w:val="22"/>
                <w:szCs w:val="22"/>
              </w:rPr>
            </w:pPr>
            <w:ins w:id="9323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13D869C" w14:textId="77777777" w:rsidR="00646540" w:rsidRPr="00646540" w:rsidRDefault="00646540" w:rsidP="00646540">
            <w:pPr>
              <w:spacing w:before="0" w:after="0" w:line="240" w:lineRule="auto"/>
              <w:jc w:val="center"/>
              <w:rPr>
                <w:ins w:id="93239" w:author="pete jones" w:date="2022-01-11T16:58:00Z"/>
                <w:rFonts w:ascii="Calibri" w:hAnsi="Calibri" w:cs="Calibri"/>
                <w:color w:val="000000"/>
                <w:sz w:val="22"/>
                <w:szCs w:val="22"/>
              </w:rPr>
            </w:pPr>
            <w:ins w:id="9324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062024A" w14:textId="77777777" w:rsidR="00646540" w:rsidRPr="00646540" w:rsidRDefault="00646540" w:rsidP="00646540">
            <w:pPr>
              <w:spacing w:before="0" w:after="0" w:line="240" w:lineRule="auto"/>
              <w:jc w:val="center"/>
              <w:rPr>
                <w:ins w:id="93241" w:author="pete jones" w:date="2022-01-11T16:58:00Z"/>
                <w:rFonts w:ascii="Calibri" w:hAnsi="Calibri" w:cs="Calibri"/>
                <w:color w:val="000000"/>
                <w:sz w:val="22"/>
                <w:szCs w:val="22"/>
              </w:rPr>
            </w:pPr>
            <w:ins w:id="9324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FE8EC7" w14:textId="77777777" w:rsidR="00646540" w:rsidRPr="00646540" w:rsidRDefault="00646540" w:rsidP="00646540">
            <w:pPr>
              <w:spacing w:before="0" w:after="0" w:line="240" w:lineRule="auto"/>
              <w:jc w:val="center"/>
              <w:rPr>
                <w:ins w:id="93243" w:author="pete jones" w:date="2022-01-11T16:58:00Z"/>
                <w:rFonts w:ascii="Calibri" w:hAnsi="Calibri" w:cs="Calibri"/>
                <w:color w:val="000000"/>
                <w:sz w:val="22"/>
                <w:szCs w:val="22"/>
              </w:rPr>
            </w:pPr>
            <w:ins w:id="9324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B81D1E" w14:textId="77777777" w:rsidR="00646540" w:rsidRPr="00646540" w:rsidRDefault="00646540" w:rsidP="00646540">
            <w:pPr>
              <w:spacing w:before="0" w:after="0" w:line="240" w:lineRule="auto"/>
              <w:jc w:val="center"/>
              <w:rPr>
                <w:ins w:id="93245" w:author="pete jones" w:date="2022-01-11T16:58:00Z"/>
                <w:rFonts w:ascii="Calibri" w:hAnsi="Calibri" w:cs="Calibri"/>
                <w:color w:val="000000"/>
                <w:sz w:val="22"/>
                <w:szCs w:val="22"/>
              </w:rPr>
            </w:pPr>
            <w:ins w:id="9324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41E3E9" w14:textId="77777777" w:rsidR="00646540" w:rsidRPr="00646540" w:rsidRDefault="00646540" w:rsidP="00646540">
            <w:pPr>
              <w:spacing w:before="0" w:after="0" w:line="240" w:lineRule="auto"/>
              <w:jc w:val="center"/>
              <w:rPr>
                <w:ins w:id="93247" w:author="pete jones" w:date="2022-01-11T16:58:00Z"/>
                <w:rFonts w:ascii="Calibri" w:hAnsi="Calibri" w:cs="Calibri"/>
                <w:color w:val="000000"/>
                <w:sz w:val="22"/>
                <w:szCs w:val="22"/>
              </w:rPr>
            </w:pPr>
            <w:ins w:id="9324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D13D94" w14:textId="77777777" w:rsidR="00646540" w:rsidRPr="00646540" w:rsidRDefault="00646540" w:rsidP="00646540">
            <w:pPr>
              <w:spacing w:before="0" w:after="0" w:line="240" w:lineRule="auto"/>
              <w:jc w:val="center"/>
              <w:rPr>
                <w:ins w:id="93249" w:author="pete jones" w:date="2022-01-11T16:58:00Z"/>
                <w:rFonts w:ascii="Calibri" w:hAnsi="Calibri" w:cs="Calibri"/>
                <w:color w:val="000000"/>
                <w:sz w:val="22"/>
                <w:szCs w:val="22"/>
              </w:rPr>
            </w:pPr>
            <w:ins w:id="9325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34521A" w14:textId="77777777" w:rsidR="00646540" w:rsidRPr="00646540" w:rsidRDefault="00646540" w:rsidP="00646540">
            <w:pPr>
              <w:spacing w:before="0" w:after="0" w:line="240" w:lineRule="auto"/>
              <w:jc w:val="center"/>
              <w:rPr>
                <w:ins w:id="93251" w:author="pete jones" w:date="2022-01-11T16:58:00Z"/>
                <w:rFonts w:ascii="Calibri" w:hAnsi="Calibri" w:cs="Calibri"/>
                <w:color w:val="000000"/>
                <w:sz w:val="22"/>
                <w:szCs w:val="22"/>
              </w:rPr>
            </w:pPr>
            <w:ins w:id="9325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3E622B" w14:textId="77777777" w:rsidR="00646540" w:rsidRPr="00646540" w:rsidRDefault="00646540" w:rsidP="00646540">
            <w:pPr>
              <w:spacing w:before="0" w:after="0" w:line="240" w:lineRule="auto"/>
              <w:jc w:val="center"/>
              <w:rPr>
                <w:ins w:id="93253" w:author="pete jones" w:date="2022-01-11T16:58:00Z"/>
                <w:rFonts w:ascii="Calibri" w:hAnsi="Calibri" w:cs="Calibri"/>
                <w:color w:val="000000"/>
                <w:sz w:val="22"/>
                <w:szCs w:val="22"/>
              </w:rPr>
            </w:pPr>
            <w:ins w:id="93254"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2490AB4" w14:textId="77777777" w:rsidR="00646540" w:rsidRPr="00646540" w:rsidRDefault="00646540" w:rsidP="00646540">
            <w:pPr>
              <w:spacing w:before="0" w:after="0" w:line="240" w:lineRule="auto"/>
              <w:jc w:val="center"/>
              <w:rPr>
                <w:ins w:id="93255" w:author="pete jones" w:date="2022-01-11T16:58:00Z"/>
                <w:rFonts w:ascii="Calibri" w:hAnsi="Calibri" w:cs="Calibri"/>
                <w:color w:val="000000"/>
                <w:sz w:val="22"/>
                <w:szCs w:val="22"/>
              </w:rPr>
            </w:pPr>
            <w:ins w:id="93256" w:author="pete jones" w:date="2022-01-11T16:58:00Z">
              <w:r w:rsidRPr="00646540">
                <w:rPr>
                  <w:rFonts w:ascii="Calibri" w:hAnsi="Calibri" w:cs="Calibri"/>
                  <w:color w:val="000000"/>
                  <w:sz w:val="22"/>
                  <w:szCs w:val="22"/>
                </w:rPr>
                <w:t> </w:t>
              </w:r>
            </w:ins>
          </w:p>
        </w:tc>
      </w:tr>
      <w:tr w:rsidR="00646540" w:rsidRPr="00646540" w14:paraId="4BDF5D15" w14:textId="77777777" w:rsidTr="00646540">
        <w:trPr>
          <w:trHeight w:val="300"/>
          <w:ins w:id="93257"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A366830" w14:textId="77777777" w:rsidR="00646540" w:rsidRPr="00646540" w:rsidRDefault="00646540" w:rsidP="00646540">
            <w:pPr>
              <w:spacing w:before="0" w:after="0" w:line="240" w:lineRule="auto"/>
              <w:jc w:val="center"/>
              <w:rPr>
                <w:ins w:id="93258" w:author="pete jones" w:date="2022-01-11T16:58:00Z"/>
                <w:rFonts w:ascii="Calibri" w:hAnsi="Calibri" w:cs="Calibri"/>
                <w:color w:val="000000"/>
                <w:sz w:val="22"/>
                <w:szCs w:val="22"/>
              </w:rPr>
            </w:pPr>
            <w:ins w:id="93259"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447B2AE" w14:textId="77777777" w:rsidR="00646540" w:rsidRPr="00646540" w:rsidRDefault="00646540" w:rsidP="00646540">
            <w:pPr>
              <w:spacing w:before="0" w:after="0" w:line="240" w:lineRule="auto"/>
              <w:jc w:val="left"/>
              <w:rPr>
                <w:ins w:id="93260" w:author="pete jones" w:date="2022-01-11T16:58:00Z"/>
                <w:rFonts w:ascii="Calibri" w:hAnsi="Calibri" w:cs="Calibri"/>
                <w:color w:val="000000"/>
                <w:sz w:val="22"/>
                <w:szCs w:val="22"/>
              </w:rPr>
            </w:pPr>
            <w:ins w:id="93261" w:author="pete jones" w:date="2022-01-11T16:58:00Z">
              <w:r w:rsidRPr="00646540">
                <w:rPr>
                  <w:rFonts w:ascii="Calibri" w:hAnsi="Calibri" w:cs="Calibri"/>
                  <w:color w:val="000000"/>
                  <w:sz w:val="22"/>
                  <w:szCs w:val="22"/>
                </w:rPr>
                <w:t>Engineering Mechanics 2</w:t>
              </w:r>
            </w:ins>
          </w:p>
        </w:tc>
        <w:tc>
          <w:tcPr>
            <w:tcW w:w="432" w:type="dxa"/>
            <w:tcBorders>
              <w:top w:val="nil"/>
              <w:left w:val="nil"/>
              <w:bottom w:val="single" w:sz="4" w:space="0" w:color="auto"/>
              <w:right w:val="single" w:sz="4" w:space="0" w:color="auto"/>
            </w:tcBorders>
            <w:shd w:val="clear" w:color="auto" w:fill="auto"/>
            <w:noWrap/>
            <w:vAlign w:val="bottom"/>
            <w:hideMark/>
          </w:tcPr>
          <w:p w14:paraId="2D9EB4B9" w14:textId="77777777" w:rsidR="00646540" w:rsidRPr="00646540" w:rsidRDefault="00646540" w:rsidP="00646540">
            <w:pPr>
              <w:spacing w:before="0" w:after="0" w:line="240" w:lineRule="auto"/>
              <w:jc w:val="center"/>
              <w:rPr>
                <w:ins w:id="93262" w:author="pete jones" w:date="2022-01-11T16:58:00Z"/>
                <w:rFonts w:ascii="Calibri" w:hAnsi="Calibri" w:cs="Calibri"/>
                <w:color w:val="000000"/>
                <w:sz w:val="22"/>
                <w:szCs w:val="22"/>
              </w:rPr>
            </w:pPr>
            <w:ins w:id="93263"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C87EC2F" w14:textId="77777777" w:rsidR="00646540" w:rsidRPr="00646540" w:rsidRDefault="00646540" w:rsidP="00646540">
            <w:pPr>
              <w:spacing w:before="0" w:after="0" w:line="240" w:lineRule="auto"/>
              <w:jc w:val="center"/>
              <w:rPr>
                <w:ins w:id="93264" w:author="pete jones" w:date="2022-01-11T16:58:00Z"/>
                <w:rFonts w:ascii="Calibri" w:hAnsi="Calibri" w:cs="Calibri"/>
                <w:color w:val="000000"/>
                <w:sz w:val="22"/>
                <w:szCs w:val="22"/>
              </w:rPr>
            </w:pPr>
            <w:ins w:id="93265"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57C8BC9" w14:textId="77777777" w:rsidR="00646540" w:rsidRPr="00646540" w:rsidRDefault="00646540" w:rsidP="00646540">
            <w:pPr>
              <w:spacing w:before="0" w:after="0" w:line="240" w:lineRule="auto"/>
              <w:jc w:val="center"/>
              <w:rPr>
                <w:ins w:id="93266" w:author="pete jones" w:date="2022-01-11T16:58:00Z"/>
                <w:rFonts w:ascii="Calibri" w:hAnsi="Calibri" w:cs="Calibri"/>
                <w:color w:val="000000"/>
                <w:sz w:val="22"/>
                <w:szCs w:val="22"/>
              </w:rPr>
            </w:pPr>
            <w:ins w:id="9326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0B6726" w14:textId="77777777" w:rsidR="00646540" w:rsidRPr="00646540" w:rsidRDefault="00646540" w:rsidP="00646540">
            <w:pPr>
              <w:spacing w:before="0" w:after="0" w:line="240" w:lineRule="auto"/>
              <w:jc w:val="center"/>
              <w:rPr>
                <w:ins w:id="93268" w:author="pete jones" w:date="2022-01-11T16:58:00Z"/>
                <w:rFonts w:ascii="Calibri" w:hAnsi="Calibri" w:cs="Calibri"/>
                <w:color w:val="000000"/>
                <w:sz w:val="22"/>
                <w:szCs w:val="22"/>
              </w:rPr>
            </w:pPr>
            <w:ins w:id="9326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810170" w14:textId="77777777" w:rsidR="00646540" w:rsidRPr="00646540" w:rsidRDefault="00646540" w:rsidP="00646540">
            <w:pPr>
              <w:spacing w:before="0" w:after="0" w:line="240" w:lineRule="auto"/>
              <w:jc w:val="center"/>
              <w:rPr>
                <w:ins w:id="93270" w:author="pete jones" w:date="2022-01-11T16:58:00Z"/>
                <w:rFonts w:ascii="Calibri" w:hAnsi="Calibri" w:cs="Calibri"/>
                <w:color w:val="000000"/>
                <w:sz w:val="22"/>
                <w:szCs w:val="22"/>
              </w:rPr>
            </w:pPr>
            <w:ins w:id="9327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20D6FF" w14:textId="77777777" w:rsidR="00646540" w:rsidRPr="00646540" w:rsidRDefault="00646540" w:rsidP="00646540">
            <w:pPr>
              <w:spacing w:before="0" w:after="0" w:line="240" w:lineRule="auto"/>
              <w:jc w:val="center"/>
              <w:rPr>
                <w:ins w:id="93272" w:author="pete jones" w:date="2022-01-11T16:58:00Z"/>
                <w:rFonts w:ascii="Calibri" w:hAnsi="Calibri" w:cs="Calibri"/>
                <w:color w:val="000000"/>
                <w:sz w:val="22"/>
                <w:szCs w:val="22"/>
              </w:rPr>
            </w:pPr>
            <w:ins w:id="9327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E495AE" w14:textId="77777777" w:rsidR="00646540" w:rsidRPr="00646540" w:rsidRDefault="00646540" w:rsidP="00646540">
            <w:pPr>
              <w:spacing w:before="0" w:after="0" w:line="240" w:lineRule="auto"/>
              <w:jc w:val="center"/>
              <w:rPr>
                <w:ins w:id="93274" w:author="pete jones" w:date="2022-01-11T16:58:00Z"/>
                <w:rFonts w:ascii="Calibri" w:hAnsi="Calibri" w:cs="Calibri"/>
                <w:color w:val="000000"/>
                <w:sz w:val="22"/>
                <w:szCs w:val="22"/>
              </w:rPr>
            </w:pPr>
            <w:ins w:id="9327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4F1205" w14:textId="77777777" w:rsidR="00646540" w:rsidRPr="00646540" w:rsidRDefault="00646540" w:rsidP="00646540">
            <w:pPr>
              <w:spacing w:before="0" w:after="0" w:line="240" w:lineRule="auto"/>
              <w:jc w:val="center"/>
              <w:rPr>
                <w:ins w:id="93276" w:author="pete jones" w:date="2022-01-11T16:58:00Z"/>
                <w:rFonts w:ascii="Calibri" w:hAnsi="Calibri" w:cs="Calibri"/>
                <w:color w:val="000000"/>
                <w:sz w:val="22"/>
                <w:szCs w:val="22"/>
              </w:rPr>
            </w:pPr>
            <w:ins w:id="9327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73338B" w14:textId="77777777" w:rsidR="00646540" w:rsidRPr="00646540" w:rsidRDefault="00646540" w:rsidP="00646540">
            <w:pPr>
              <w:spacing w:before="0" w:after="0" w:line="240" w:lineRule="auto"/>
              <w:jc w:val="center"/>
              <w:rPr>
                <w:ins w:id="93278" w:author="pete jones" w:date="2022-01-11T16:58:00Z"/>
                <w:rFonts w:ascii="Calibri" w:hAnsi="Calibri" w:cs="Calibri"/>
                <w:color w:val="000000"/>
                <w:sz w:val="22"/>
                <w:szCs w:val="22"/>
              </w:rPr>
            </w:pPr>
            <w:ins w:id="9327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8D1A49" w14:textId="77777777" w:rsidR="00646540" w:rsidRPr="00646540" w:rsidRDefault="00646540" w:rsidP="00646540">
            <w:pPr>
              <w:spacing w:before="0" w:after="0" w:line="240" w:lineRule="auto"/>
              <w:jc w:val="center"/>
              <w:rPr>
                <w:ins w:id="93280" w:author="pete jones" w:date="2022-01-11T16:58:00Z"/>
                <w:rFonts w:ascii="Calibri" w:hAnsi="Calibri" w:cs="Calibri"/>
                <w:color w:val="000000"/>
                <w:sz w:val="22"/>
                <w:szCs w:val="22"/>
              </w:rPr>
            </w:pPr>
            <w:ins w:id="9328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36449A" w14:textId="77777777" w:rsidR="00646540" w:rsidRPr="00646540" w:rsidRDefault="00646540" w:rsidP="00646540">
            <w:pPr>
              <w:spacing w:before="0" w:after="0" w:line="240" w:lineRule="auto"/>
              <w:jc w:val="center"/>
              <w:rPr>
                <w:ins w:id="93282" w:author="pete jones" w:date="2022-01-11T16:58:00Z"/>
                <w:rFonts w:ascii="Calibri" w:hAnsi="Calibri" w:cs="Calibri"/>
                <w:color w:val="000000"/>
                <w:sz w:val="22"/>
                <w:szCs w:val="22"/>
              </w:rPr>
            </w:pPr>
            <w:ins w:id="93283"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EF298DE" w14:textId="77777777" w:rsidR="00646540" w:rsidRPr="00646540" w:rsidRDefault="00646540" w:rsidP="00646540">
            <w:pPr>
              <w:spacing w:before="0" w:after="0" w:line="240" w:lineRule="auto"/>
              <w:jc w:val="center"/>
              <w:rPr>
                <w:ins w:id="93284" w:author="pete jones" w:date="2022-01-11T16:58:00Z"/>
                <w:rFonts w:ascii="Calibri" w:hAnsi="Calibri" w:cs="Calibri"/>
                <w:color w:val="000000"/>
                <w:sz w:val="22"/>
                <w:szCs w:val="22"/>
              </w:rPr>
            </w:pPr>
            <w:ins w:id="93285" w:author="pete jones" w:date="2022-01-11T16:58:00Z">
              <w:r w:rsidRPr="00646540">
                <w:rPr>
                  <w:rFonts w:ascii="Calibri" w:hAnsi="Calibri" w:cs="Calibri"/>
                  <w:color w:val="000000"/>
                  <w:sz w:val="22"/>
                  <w:szCs w:val="22"/>
                </w:rPr>
                <w:t> </w:t>
              </w:r>
            </w:ins>
          </w:p>
        </w:tc>
      </w:tr>
      <w:tr w:rsidR="00646540" w:rsidRPr="00646540" w14:paraId="30E4D889" w14:textId="77777777" w:rsidTr="00646540">
        <w:trPr>
          <w:trHeight w:val="300"/>
          <w:ins w:id="93286"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302BFB3" w14:textId="77777777" w:rsidR="00646540" w:rsidRPr="00646540" w:rsidRDefault="00646540" w:rsidP="00646540">
            <w:pPr>
              <w:spacing w:before="0" w:after="0" w:line="240" w:lineRule="auto"/>
              <w:jc w:val="center"/>
              <w:rPr>
                <w:ins w:id="93287" w:author="pete jones" w:date="2022-01-11T16:58:00Z"/>
                <w:rFonts w:ascii="Calibri" w:hAnsi="Calibri" w:cs="Calibri"/>
                <w:color w:val="000000"/>
                <w:sz w:val="22"/>
                <w:szCs w:val="22"/>
              </w:rPr>
            </w:pPr>
            <w:ins w:id="93288"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B812466" w14:textId="77777777" w:rsidR="00646540" w:rsidRPr="00646540" w:rsidRDefault="00646540" w:rsidP="00646540">
            <w:pPr>
              <w:spacing w:before="0" w:after="0" w:line="240" w:lineRule="auto"/>
              <w:jc w:val="left"/>
              <w:rPr>
                <w:ins w:id="93289" w:author="pete jones" w:date="2022-01-11T16:58:00Z"/>
                <w:rFonts w:ascii="Calibri" w:hAnsi="Calibri" w:cs="Calibri"/>
                <w:color w:val="000000"/>
                <w:sz w:val="22"/>
                <w:szCs w:val="22"/>
              </w:rPr>
            </w:pPr>
            <w:ins w:id="93290" w:author="pete jones" w:date="2022-01-11T16:58:00Z">
              <w:r w:rsidRPr="00646540">
                <w:rPr>
                  <w:rFonts w:ascii="Calibri" w:hAnsi="Calibri" w:cs="Calibri"/>
                  <w:color w:val="000000"/>
                  <w:sz w:val="22"/>
                  <w:szCs w:val="22"/>
                </w:rPr>
                <w:t>Professional Studies</w:t>
              </w:r>
            </w:ins>
          </w:p>
        </w:tc>
        <w:tc>
          <w:tcPr>
            <w:tcW w:w="432" w:type="dxa"/>
            <w:tcBorders>
              <w:top w:val="nil"/>
              <w:left w:val="nil"/>
              <w:bottom w:val="single" w:sz="4" w:space="0" w:color="auto"/>
              <w:right w:val="single" w:sz="4" w:space="0" w:color="auto"/>
            </w:tcBorders>
            <w:shd w:val="clear" w:color="auto" w:fill="auto"/>
            <w:noWrap/>
            <w:vAlign w:val="bottom"/>
            <w:hideMark/>
          </w:tcPr>
          <w:p w14:paraId="145E25E3" w14:textId="77777777" w:rsidR="00646540" w:rsidRPr="00646540" w:rsidRDefault="00646540" w:rsidP="00646540">
            <w:pPr>
              <w:spacing w:before="0" w:after="0" w:line="240" w:lineRule="auto"/>
              <w:jc w:val="center"/>
              <w:rPr>
                <w:ins w:id="93291" w:author="pete jones" w:date="2022-01-11T16:58:00Z"/>
                <w:rFonts w:ascii="Calibri" w:hAnsi="Calibri" w:cs="Calibri"/>
                <w:color w:val="000000"/>
                <w:sz w:val="22"/>
                <w:szCs w:val="22"/>
              </w:rPr>
            </w:pPr>
            <w:ins w:id="93292" w:author="pete jones" w:date="2022-01-11T16:58: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AE03E38" w14:textId="77777777" w:rsidR="00646540" w:rsidRPr="00646540" w:rsidRDefault="00646540" w:rsidP="00646540">
            <w:pPr>
              <w:spacing w:before="0" w:after="0" w:line="240" w:lineRule="auto"/>
              <w:jc w:val="center"/>
              <w:rPr>
                <w:ins w:id="93293" w:author="pete jones" w:date="2022-01-11T16:58:00Z"/>
                <w:rFonts w:ascii="Calibri" w:hAnsi="Calibri" w:cs="Calibri"/>
                <w:color w:val="000000"/>
                <w:sz w:val="22"/>
                <w:szCs w:val="22"/>
              </w:rPr>
            </w:pPr>
            <w:ins w:id="93294"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7BFD27F" w14:textId="77777777" w:rsidR="00646540" w:rsidRPr="00646540" w:rsidRDefault="00646540" w:rsidP="00646540">
            <w:pPr>
              <w:spacing w:before="0" w:after="0" w:line="240" w:lineRule="auto"/>
              <w:jc w:val="center"/>
              <w:rPr>
                <w:ins w:id="93295" w:author="pete jones" w:date="2022-01-11T16:58:00Z"/>
                <w:rFonts w:ascii="Calibri" w:hAnsi="Calibri" w:cs="Calibri"/>
                <w:color w:val="000000"/>
                <w:sz w:val="22"/>
                <w:szCs w:val="22"/>
              </w:rPr>
            </w:pPr>
            <w:ins w:id="9329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FB1831" w14:textId="77777777" w:rsidR="00646540" w:rsidRPr="00646540" w:rsidRDefault="00646540" w:rsidP="00646540">
            <w:pPr>
              <w:spacing w:before="0" w:after="0" w:line="240" w:lineRule="auto"/>
              <w:jc w:val="center"/>
              <w:rPr>
                <w:ins w:id="93297" w:author="pete jones" w:date="2022-01-11T16:58:00Z"/>
                <w:rFonts w:ascii="Calibri" w:hAnsi="Calibri" w:cs="Calibri"/>
                <w:color w:val="000000"/>
                <w:sz w:val="22"/>
                <w:szCs w:val="22"/>
              </w:rPr>
            </w:pPr>
            <w:ins w:id="9329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DC09A3" w14:textId="77777777" w:rsidR="00646540" w:rsidRPr="00646540" w:rsidRDefault="00646540" w:rsidP="00646540">
            <w:pPr>
              <w:spacing w:before="0" w:after="0" w:line="240" w:lineRule="auto"/>
              <w:jc w:val="center"/>
              <w:rPr>
                <w:ins w:id="93299" w:author="pete jones" w:date="2022-01-11T16:58:00Z"/>
                <w:rFonts w:ascii="Calibri" w:hAnsi="Calibri" w:cs="Calibri"/>
                <w:color w:val="000000"/>
                <w:sz w:val="22"/>
                <w:szCs w:val="22"/>
              </w:rPr>
            </w:pPr>
            <w:ins w:id="9330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6A7308" w14:textId="77777777" w:rsidR="00646540" w:rsidRPr="00646540" w:rsidRDefault="00646540" w:rsidP="00646540">
            <w:pPr>
              <w:spacing w:before="0" w:after="0" w:line="240" w:lineRule="auto"/>
              <w:jc w:val="center"/>
              <w:rPr>
                <w:ins w:id="93301" w:author="pete jones" w:date="2022-01-11T16:58:00Z"/>
                <w:rFonts w:ascii="Calibri" w:hAnsi="Calibri" w:cs="Calibri"/>
                <w:color w:val="000000"/>
                <w:sz w:val="22"/>
                <w:szCs w:val="22"/>
              </w:rPr>
            </w:pPr>
            <w:ins w:id="9330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CBB1F5" w14:textId="77777777" w:rsidR="00646540" w:rsidRPr="00646540" w:rsidRDefault="00646540" w:rsidP="00646540">
            <w:pPr>
              <w:spacing w:before="0" w:after="0" w:line="240" w:lineRule="auto"/>
              <w:jc w:val="center"/>
              <w:rPr>
                <w:ins w:id="93303" w:author="pete jones" w:date="2022-01-11T16:58:00Z"/>
                <w:rFonts w:ascii="Calibri" w:hAnsi="Calibri" w:cs="Calibri"/>
                <w:color w:val="000000"/>
                <w:sz w:val="22"/>
                <w:szCs w:val="22"/>
              </w:rPr>
            </w:pPr>
            <w:ins w:id="9330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76B263" w14:textId="77777777" w:rsidR="00646540" w:rsidRPr="00646540" w:rsidRDefault="00646540" w:rsidP="00646540">
            <w:pPr>
              <w:spacing w:before="0" w:after="0" w:line="240" w:lineRule="auto"/>
              <w:jc w:val="center"/>
              <w:rPr>
                <w:ins w:id="93305" w:author="pete jones" w:date="2022-01-11T16:58:00Z"/>
                <w:rFonts w:ascii="Calibri" w:hAnsi="Calibri" w:cs="Calibri"/>
                <w:color w:val="000000"/>
                <w:sz w:val="22"/>
                <w:szCs w:val="22"/>
              </w:rPr>
            </w:pPr>
            <w:ins w:id="9330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A64427" w14:textId="77777777" w:rsidR="00646540" w:rsidRPr="00646540" w:rsidRDefault="00646540" w:rsidP="00646540">
            <w:pPr>
              <w:spacing w:before="0" w:after="0" w:line="240" w:lineRule="auto"/>
              <w:jc w:val="center"/>
              <w:rPr>
                <w:ins w:id="93307" w:author="pete jones" w:date="2022-01-11T16:58:00Z"/>
                <w:rFonts w:ascii="Calibri" w:hAnsi="Calibri" w:cs="Calibri"/>
                <w:color w:val="000000"/>
                <w:sz w:val="22"/>
                <w:szCs w:val="22"/>
              </w:rPr>
            </w:pPr>
            <w:ins w:id="9330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914AE2" w14:textId="77777777" w:rsidR="00646540" w:rsidRPr="00646540" w:rsidRDefault="00646540" w:rsidP="00646540">
            <w:pPr>
              <w:spacing w:before="0" w:after="0" w:line="240" w:lineRule="auto"/>
              <w:jc w:val="center"/>
              <w:rPr>
                <w:ins w:id="93309" w:author="pete jones" w:date="2022-01-11T16:58:00Z"/>
                <w:rFonts w:ascii="Calibri" w:hAnsi="Calibri" w:cs="Calibri"/>
                <w:color w:val="000000"/>
                <w:sz w:val="22"/>
                <w:szCs w:val="22"/>
              </w:rPr>
            </w:pPr>
            <w:ins w:id="9331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F29B37" w14:textId="77777777" w:rsidR="00646540" w:rsidRPr="00646540" w:rsidRDefault="00646540" w:rsidP="00646540">
            <w:pPr>
              <w:spacing w:before="0" w:after="0" w:line="240" w:lineRule="auto"/>
              <w:jc w:val="center"/>
              <w:rPr>
                <w:ins w:id="93311" w:author="pete jones" w:date="2022-01-11T16:58:00Z"/>
                <w:rFonts w:ascii="Calibri" w:hAnsi="Calibri" w:cs="Calibri"/>
                <w:color w:val="000000"/>
                <w:sz w:val="22"/>
                <w:szCs w:val="22"/>
              </w:rPr>
            </w:pPr>
            <w:ins w:id="93312"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D397907" w14:textId="77777777" w:rsidR="00646540" w:rsidRPr="00646540" w:rsidRDefault="00646540" w:rsidP="00646540">
            <w:pPr>
              <w:spacing w:before="0" w:after="0" w:line="240" w:lineRule="auto"/>
              <w:jc w:val="center"/>
              <w:rPr>
                <w:ins w:id="93313" w:author="pete jones" w:date="2022-01-11T16:58:00Z"/>
                <w:rFonts w:ascii="Calibri" w:hAnsi="Calibri" w:cs="Calibri"/>
                <w:color w:val="000000"/>
                <w:sz w:val="22"/>
                <w:szCs w:val="22"/>
              </w:rPr>
            </w:pPr>
            <w:ins w:id="93314" w:author="pete jones" w:date="2022-01-11T16:58:00Z">
              <w:r w:rsidRPr="00646540">
                <w:rPr>
                  <w:rFonts w:ascii="Calibri" w:hAnsi="Calibri" w:cs="Calibri"/>
                  <w:color w:val="000000"/>
                  <w:sz w:val="22"/>
                  <w:szCs w:val="22"/>
                </w:rPr>
                <w:t> </w:t>
              </w:r>
            </w:ins>
          </w:p>
        </w:tc>
      </w:tr>
      <w:tr w:rsidR="00646540" w:rsidRPr="00646540" w14:paraId="08E8F69A" w14:textId="77777777" w:rsidTr="00646540">
        <w:trPr>
          <w:trHeight w:val="300"/>
          <w:ins w:id="93315"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653D530" w14:textId="77777777" w:rsidR="00646540" w:rsidRPr="00646540" w:rsidRDefault="00646540" w:rsidP="00646540">
            <w:pPr>
              <w:spacing w:before="0" w:after="0" w:line="240" w:lineRule="auto"/>
              <w:jc w:val="center"/>
              <w:rPr>
                <w:ins w:id="93316" w:author="pete jones" w:date="2022-01-11T16:58:00Z"/>
                <w:rFonts w:ascii="Calibri" w:hAnsi="Calibri" w:cs="Calibri"/>
                <w:color w:val="000000"/>
                <w:sz w:val="22"/>
                <w:szCs w:val="22"/>
              </w:rPr>
            </w:pPr>
            <w:ins w:id="93317"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9266EF9" w14:textId="77777777" w:rsidR="00646540" w:rsidRPr="00646540" w:rsidRDefault="00646540" w:rsidP="00646540">
            <w:pPr>
              <w:spacing w:before="0" w:after="0" w:line="240" w:lineRule="auto"/>
              <w:jc w:val="left"/>
              <w:rPr>
                <w:ins w:id="93318" w:author="pete jones" w:date="2022-01-11T16:58:00Z"/>
                <w:rFonts w:ascii="Calibri" w:hAnsi="Calibri" w:cs="Calibri"/>
                <w:color w:val="000000"/>
                <w:sz w:val="22"/>
                <w:szCs w:val="22"/>
              </w:rPr>
            </w:pPr>
            <w:ins w:id="93319" w:author="pete jones" w:date="2022-01-11T16:58:00Z">
              <w:r w:rsidRPr="00646540">
                <w:rPr>
                  <w:rFonts w:ascii="Calibri" w:hAnsi="Calibri" w:cs="Calibri"/>
                  <w:color w:val="000000"/>
                  <w:sz w:val="22"/>
                  <w:szCs w:val="22"/>
                </w:rPr>
                <w:t>Electrical Machines &amp;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027C2CD0" w14:textId="77777777" w:rsidR="00646540" w:rsidRPr="00646540" w:rsidRDefault="00646540" w:rsidP="00646540">
            <w:pPr>
              <w:spacing w:before="0" w:after="0" w:line="240" w:lineRule="auto"/>
              <w:jc w:val="center"/>
              <w:rPr>
                <w:ins w:id="93320" w:author="pete jones" w:date="2022-01-11T16:58:00Z"/>
                <w:rFonts w:ascii="Calibri" w:hAnsi="Calibri" w:cs="Calibri"/>
                <w:color w:val="000000"/>
                <w:sz w:val="22"/>
                <w:szCs w:val="22"/>
              </w:rPr>
            </w:pPr>
            <w:ins w:id="93321"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0CFDFAE" w14:textId="77777777" w:rsidR="00646540" w:rsidRPr="00646540" w:rsidRDefault="00646540" w:rsidP="00646540">
            <w:pPr>
              <w:spacing w:before="0" w:after="0" w:line="240" w:lineRule="auto"/>
              <w:jc w:val="center"/>
              <w:rPr>
                <w:ins w:id="93322" w:author="pete jones" w:date="2022-01-11T16:58:00Z"/>
                <w:rFonts w:ascii="Calibri" w:hAnsi="Calibri" w:cs="Calibri"/>
                <w:color w:val="000000"/>
                <w:sz w:val="22"/>
                <w:szCs w:val="22"/>
              </w:rPr>
            </w:pPr>
            <w:ins w:id="93323"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1C51849" w14:textId="77777777" w:rsidR="00646540" w:rsidRPr="00646540" w:rsidRDefault="00646540" w:rsidP="00646540">
            <w:pPr>
              <w:spacing w:before="0" w:after="0" w:line="240" w:lineRule="auto"/>
              <w:jc w:val="center"/>
              <w:rPr>
                <w:ins w:id="93324" w:author="pete jones" w:date="2022-01-11T16:58:00Z"/>
                <w:rFonts w:ascii="Calibri" w:hAnsi="Calibri" w:cs="Calibri"/>
                <w:color w:val="000000"/>
                <w:sz w:val="22"/>
                <w:szCs w:val="22"/>
              </w:rPr>
            </w:pPr>
            <w:ins w:id="9332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41A607" w14:textId="77777777" w:rsidR="00646540" w:rsidRPr="00646540" w:rsidRDefault="00646540" w:rsidP="00646540">
            <w:pPr>
              <w:spacing w:before="0" w:after="0" w:line="240" w:lineRule="auto"/>
              <w:jc w:val="center"/>
              <w:rPr>
                <w:ins w:id="93326" w:author="pete jones" w:date="2022-01-11T16:58:00Z"/>
                <w:rFonts w:ascii="Calibri" w:hAnsi="Calibri" w:cs="Calibri"/>
                <w:color w:val="000000"/>
                <w:sz w:val="22"/>
                <w:szCs w:val="22"/>
              </w:rPr>
            </w:pPr>
            <w:ins w:id="9332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E8B179C" w14:textId="77777777" w:rsidR="00646540" w:rsidRPr="00646540" w:rsidRDefault="00646540" w:rsidP="00646540">
            <w:pPr>
              <w:spacing w:before="0" w:after="0" w:line="240" w:lineRule="auto"/>
              <w:jc w:val="center"/>
              <w:rPr>
                <w:ins w:id="93328" w:author="pete jones" w:date="2022-01-11T16:58:00Z"/>
                <w:rFonts w:ascii="Calibri" w:hAnsi="Calibri" w:cs="Calibri"/>
                <w:color w:val="000000"/>
                <w:sz w:val="22"/>
                <w:szCs w:val="22"/>
              </w:rPr>
            </w:pPr>
            <w:ins w:id="9332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1596EE" w14:textId="77777777" w:rsidR="00646540" w:rsidRPr="00646540" w:rsidRDefault="00646540" w:rsidP="00646540">
            <w:pPr>
              <w:spacing w:before="0" w:after="0" w:line="240" w:lineRule="auto"/>
              <w:jc w:val="center"/>
              <w:rPr>
                <w:ins w:id="93330" w:author="pete jones" w:date="2022-01-11T16:58:00Z"/>
                <w:rFonts w:ascii="Calibri" w:hAnsi="Calibri" w:cs="Calibri"/>
                <w:color w:val="000000"/>
                <w:sz w:val="22"/>
                <w:szCs w:val="22"/>
              </w:rPr>
            </w:pPr>
            <w:ins w:id="9333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4C31CE" w14:textId="77777777" w:rsidR="00646540" w:rsidRPr="00646540" w:rsidRDefault="00646540" w:rsidP="00646540">
            <w:pPr>
              <w:spacing w:before="0" w:after="0" w:line="240" w:lineRule="auto"/>
              <w:jc w:val="center"/>
              <w:rPr>
                <w:ins w:id="93332" w:author="pete jones" w:date="2022-01-11T16:58:00Z"/>
                <w:rFonts w:ascii="Calibri" w:hAnsi="Calibri" w:cs="Calibri"/>
                <w:color w:val="000000"/>
                <w:sz w:val="22"/>
                <w:szCs w:val="22"/>
              </w:rPr>
            </w:pPr>
            <w:ins w:id="9333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1F83BB" w14:textId="77777777" w:rsidR="00646540" w:rsidRPr="00646540" w:rsidRDefault="00646540" w:rsidP="00646540">
            <w:pPr>
              <w:spacing w:before="0" w:after="0" w:line="240" w:lineRule="auto"/>
              <w:jc w:val="center"/>
              <w:rPr>
                <w:ins w:id="93334" w:author="pete jones" w:date="2022-01-11T16:58:00Z"/>
                <w:rFonts w:ascii="Calibri" w:hAnsi="Calibri" w:cs="Calibri"/>
                <w:color w:val="000000"/>
                <w:sz w:val="22"/>
                <w:szCs w:val="22"/>
              </w:rPr>
            </w:pPr>
            <w:ins w:id="9333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0D52E2" w14:textId="77777777" w:rsidR="00646540" w:rsidRPr="00646540" w:rsidRDefault="00646540" w:rsidP="00646540">
            <w:pPr>
              <w:spacing w:before="0" w:after="0" w:line="240" w:lineRule="auto"/>
              <w:jc w:val="center"/>
              <w:rPr>
                <w:ins w:id="93336" w:author="pete jones" w:date="2022-01-11T16:58:00Z"/>
                <w:rFonts w:ascii="Calibri" w:hAnsi="Calibri" w:cs="Calibri"/>
                <w:color w:val="000000"/>
                <w:sz w:val="22"/>
                <w:szCs w:val="22"/>
              </w:rPr>
            </w:pPr>
            <w:ins w:id="9333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31798C" w14:textId="77777777" w:rsidR="00646540" w:rsidRPr="00646540" w:rsidRDefault="00646540" w:rsidP="00646540">
            <w:pPr>
              <w:spacing w:before="0" w:after="0" w:line="240" w:lineRule="auto"/>
              <w:jc w:val="center"/>
              <w:rPr>
                <w:ins w:id="93338" w:author="pete jones" w:date="2022-01-11T16:58:00Z"/>
                <w:rFonts w:ascii="Calibri" w:hAnsi="Calibri" w:cs="Calibri"/>
                <w:color w:val="000000"/>
                <w:sz w:val="22"/>
                <w:szCs w:val="22"/>
              </w:rPr>
            </w:pPr>
            <w:ins w:id="9333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10DAB6" w14:textId="77777777" w:rsidR="00646540" w:rsidRPr="00646540" w:rsidRDefault="00646540" w:rsidP="00646540">
            <w:pPr>
              <w:spacing w:before="0" w:after="0" w:line="240" w:lineRule="auto"/>
              <w:jc w:val="center"/>
              <w:rPr>
                <w:ins w:id="93340" w:author="pete jones" w:date="2022-01-11T16:58:00Z"/>
                <w:rFonts w:ascii="Calibri" w:hAnsi="Calibri" w:cs="Calibri"/>
                <w:color w:val="000000"/>
                <w:sz w:val="22"/>
                <w:szCs w:val="22"/>
              </w:rPr>
            </w:pPr>
            <w:ins w:id="93341"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2A32C58" w14:textId="77777777" w:rsidR="00646540" w:rsidRPr="00646540" w:rsidRDefault="00646540" w:rsidP="00646540">
            <w:pPr>
              <w:spacing w:before="0" w:after="0" w:line="240" w:lineRule="auto"/>
              <w:jc w:val="center"/>
              <w:rPr>
                <w:ins w:id="93342" w:author="pete jones" w:date="2022-01-11T16:58:00Z"/>
                <w:rFonts w:ascii="Calibri" w:hAnsi="Calibri" w:cs="Calibri"/>
                <w:color w:val="000000"/>
                <w:sz w:val="22"/>
                <w:szCs w:val="22"/>
              </w:rPr>
            </w:pPr>
            <w:ins w:id="93343" w:author="pete jones" w:date="2022-01-11T16:58:00Z">
              <w:r w:rsidRPr="00646540">
                <w:rPr>
                  <w:rFonts w:ascii="Calibri" w:hAnsi="Calibri" w:cs="Calibri"/>
                  <w:color w:val="000000"/>
                  <w:sz w:val="22"/>
                  <w:szCs w:val="22"/>
                </w:rPr>
                <w:t> </w:t>
              </w:r>
            </w:ins>
          </w:p>
        </w:tc>
      </w:tr>
      <w:tr w:rsidR="00646540" w:rsidRPr="00646540" w14:paraId="5E055F84" w14:textId="77777777" w:rsidTr="00646540">
        <w:trPr>
          <w:trHeight w:val="300"/>
          <w:ins w:id="93344"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C49221F" w14:textId="77777777" w:rsidR="00646540" w:rsidRPr="00646540" w:rsidRDefault="00646540" w:rsidP="00646540">
            <w:pPr>
              <w:spacing w:before="0" w:after="0" w:line="240" w:lineRule="auto"/>
              <w:jc w:val="center"/>
              <w:rPr>
                <w:ins w:id="93345" w:author="pete jones" w:date="2022-01-11T16:58:00Z"/>
                <w:rFonts w:ascii="Calibri" w:hAnsi="Calibri" w:cs="Calibri"/>
                <w:color w:val="000000"/>
                <w:sz w:val="22"/>
                <w:szCs w:val="22"/>
              </w:rPr>
            </w:pPr>
            <w:ins w:id="93346"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CAEF799" w14:textId="77777777" w:rsidR="00646540" w:rsidRPr="00646540" w:rsidRDefault="00646540" w:rsidP="00646540">
            <w:pPr>
              <w:spacing w:before="0" w:after="0" w:line="240" w:lineRule="auto"/>
              <w:jc w:val="left"/>
              <w:rPr>
                <w:ins w:id="93347" w:author="pete jones" w:date="2022-01-11T16:58:00Z"/>
                <w:rFonts w:ascii="Calibri" w:hAnsi="Calibri" w:cs="Calibri"/>
                <w:color w:val="000000"/>
                <w:sz w:val="22"/>
                <w:szCs w:val="22"/>
              </w:rPr>
            </w:pPr>
            <w:ins w:id="93348" w:author="pete jones" w:date="2022-01-11T16:58:00Z">
              <w:r w:rsidRPr="00646540">
                <w:rPr>
                  <w:rFonts w:ascii="Calibri" w:hAnsi="Calibri" w:cs="Calibri"/>
                  <w:color w:val="000000"/>
                  <w:sz w:val="22"/>
                  <w:szCs w:val="22"/>
                </w:rPr>
                <w:t>Heat &amp; Flow 2</w:t>
              </w:r>
            </w:ins>
          </w:p>
        </w:tc>
        <w:tc>
          <w:tcPr>
            <w:tcW w:w="432" w:type="dxa"/>
            <w:tcBorders>
              <w:top w:val="nil"/>
              <w:left w:val="nil"/>
              <w:bottom w:val="single" w:sz="4" w:space="0" w:color="auto"/>
              <w:right w:val="single" w:sz="4" w:space="0" w:color="auto"/>
            </w:tcBorders>
            <w:shd w:val="clear" w:color="auto" w:fill="auto"/>
            <w:noWrap/>
            <w:vAlign w:val="bottom"/>
            <w:hideMark/>
          </w:tcPr>
          <w:p w14:paraId="6F5D77A1" w14:textId="77777777" w:rsidR="00646540" w:rsidRPr="00646540" w:rsidRDefault="00646540" w:rsidP="00646540">
            <w:pPr>
              <w:spacing w:before="0" w:after="0" w:line="240" w:lineRule="auto"/>
              <w:jc w:val="center"/>
              <w:rPr>
                <w:ins w:id="93349" w:author="pete jones" w:date="2022-01-11T16:58:00Z"/>
                <w:rFonts w:ascii="Calibri" w:hAnsi="Calibri" w:cs="Calibri"/>
                <w:color w:val="000000"/>
                <w:sz w:val="22"/>
                <w:szCs w:val="22"/>
              </w:rPr>
            </w:pPr>
            <w:ins w:id="93350"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FC34D87" w14:textId="77777777" w:rsidR="00646540" w:rsidRPr="00646540" w:rsidRDefault="00646540" w:rsidP="00646540">
            <w:pPr>
              <w:spacing w:before="0" w:after="0" w:line="240" w:lineRule="auto"/>
              <w:jc w:val="center"/>
              <w:rPr>
                <w:ins w:id="93351" w:author="pete jones" w:date="2022-01-11T16:58:00Z"/>
                <w:rFonts w:ascii="Calibri" w:hAnsi="Calibri" w:cs="Calibri"/>
                <w:color w:val="000000"/>
                <w:sz w:val="22"/>
                <w:szCs w:val="22"/>
              </w:rPr>
            </w:pPr>
            <w:ins w:id="93352"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2821F91" w14:textId="77777777" w:rsidR="00646540" w:rsidRPr="00646540" w:rsidRDefault="00646540" w:rsidP="00646540">
            <w:pPr>
              <w:spacing w:before="0" w:after="0" w:line="240" w:lineRule="auto"/>
              <w:jc w:val="center"/>
              <w:rPr>
                <w:ins w:id="93353" w:author="pete jones" w:date="2022-01-11T16:58:00Z"/>
                <w:rFonts w:ascii="Calibri" w:hAnsi="Calibri" w:cs="Calibri"/>
                <w:color w:val="000000"/>
                <w:sz w:val="22"/>
                <w:szCs w:val="22"/>
              </w:rPr>
            </w:pPr>
            <w:ins w:id="9335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01CA54" w14:textId="77777777" w:rsidR="00646540" w:rsidRPr="00646540" w:rsidRDefault="00646540" w:rsidP="00646540">
            <w:pPr>
              <w:spacing w:before="0" w:after="0" w:line="240" w:lineRule="auto"/>
              <w:jc w:val="center"/>
              <w:rPr>
                <w:ins w:id="93355" w:author="pete jones" w:date="2022-01-11T16:58:00Z"/>
                <w:rFonts w:ascii="Calibri" w:hAnsi="Calibri" w:cs="Calibri"/>
                <w:color w:val="000000"/>
                <w:sz w:val="22"/>
                <w:szCs w:val="22"/>
              </w:rPr>
            </w:pPr>
            <w:ins w:id="9335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BBCB62" w14:textId="77777777" w:rsidR="00646540" w:rsidRPr="00646540" w:rsidRDefault="00646540" w:rsidP="00646540">
            <w:pPr>
              <w:spacing w:before="0" w:after="0" w:line="240" w:lineRule="auto"/>
              <w:jc w:val="center"/>
              <w:rPr>
                <w:ins w:id="93357" w:author="pete jones" w:date="2022-01-11T16:58:00Z"/>
                <w:rFonts w:ascii="Calibri" w:hAnsi="Calibri" w:cs="Calibri"/>
                <w:color w:val="000000"/>
                <w:sz w:val="22"/>
                <w:szCs w:val="22"/>
              </w:rPr>
            </w:pPr>
            <w:ins w:id="9335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766AC1" w14:textId="77777777" w:rsidR="00646540" w:rsidRPr="00646540" w:rsidRDefault="00646540" w:rsidP="00646540">
            <w:pPr>
              <w:spacing w:before="0" w:after="0" w:line="240" w:lineRule="auto"/>
              <w:jc w:val="center"/>
              <w:rPr>
                <w:ins w:id="93359" w:author="pete jones" w:date="2022-01-11T16:58:00Z"/>
                <w:rFonts w:ascii="Calibri" w:hAnsi="Calibri" w:cs="Calibri"/>
                <w:color w:val="000000"/>
                <w:sz w:val="22"/>
                <w:szCs w:val="22"/>
              </w:rPr>
            </w:pPr>
            <w:ins w:id="9336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EA6D91" w14:textId="77777777" w:rsidR="00646540" w:rsidRPr="00646540" w:rsidRDefault="00646540" w:rsidP="00646540">
            <w:pPr>
              <w:spacing w:before="0" w:after="0" w:line="240" w:lineRule="auto"/>
              <w:jc w:val="center"/>
              <w:rPr>
                <w:ins w:id="93361" w:author="pete jones" w:date="2022-01-11T16:58:00Z"/>
                <w:rFonts w:ascii="Calibri" w:hAnsi="Calibri" w:cs="Calibri"/>
                <w:color w:val="000000"/>
                <w:sz w:val="22"/>
                <w:szCs w:val="22"/>
              </w:rPr>
            </w:pPr>
            <w:ins w:id="9336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7A2C77" w14:textId="77777777" w:rsidR="00646540" w:rsidRPr="00646540" w:rsidRDefault="00646540" w:rsidP="00646540">
            <w:pPr>
              <w:spacing w:before="0" w:after="0" w:line="240" w:lineRule="auto"/>
              <w:jc w:val="center"/>
              <w:rPr>
                <w:ins w:id="93363" w:author="pete jones" w:date="2022-01-11T16:58:00Z"/>
                <w:rFonts w:ascii="Calibri" w:hAnsi="Calibri" w:cs="Calibri"/>
                <w:color w:val="000000"/>
                <w:sz w:val="22"/>
                <w:szCs w:val="22"/>
              </w:rPr>
            </w:pPr>
            <w:ins w:id="9336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08B470" w14:textId="77777777" w:rsidR="00646540" w:rsidRPr="00646540" w:rsidRDefault="00646540" w:rsidP="00646540">
            <w:pPr>
              <w:spacing w:before="0" w:after="0" w:line="240" w:lineRule="auto"/>
              <w:jc w:val="center"/>
              <w:rPr>
                <w:ins w:id="93365" w:author="pete jones" w:date="2022-01-11T16:58:00Z"/>
                <w:rFonts w:ascii="Calibri" w:hAnsi="Calibri" w:cs="Calibri"/>
                <w:color w:val="000000"/>
                <w:sz w:val="22"/>
                <w:szCs w:val="22"/>
              </w:rPr>
            </w:pPr>
            <w:ins w:id="9336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FEF30B" w14:textId="77777777" w:rsidR="00646540" w:rsidRPr="00646540" w:rsidRDefault="00646540" w:rsidP="00646540">
            <w:pPr>
              <w:spacing w:before="0" w:after="0" w:line="240" w:lineRule="auto"/>
              <w:jc w:val="center"/>
              <w:rPr>
                <w:ins w:id="93367" w:author="pete jones" w:date="2022-01-11T16:58:00Z"/>
                <w:rFonts w:ascii="Calibri" w:hAnsi="Calibri" w:cs="Calibri"/>
                <w:color w:val="000000"/>
                <w:sz w:val="22"/>
                <w:szCs w:val="22"/>
              </w:rPr>
            </w:pPr>
            <w:ins w:id="9336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BEDC56" w14:textId="77777777" w:rsidR="00646540" w:rsidRPr="00646540" w:rsidRDefault="00646540" w:rsidP="00646540">
            <w:pPr>
              <w:spacing w:before="0" w:after="0" w:line="240" w:lineRule="auto"/>
              <w:jc w:val="center"/>
              <w:rPr>
                <w:ins w:id="93369" w:author="pete jones" w:date="2022-01-11T16:58:00Z"/>
                <w:rFonts w:ascii="Calibri" w:hAnsi="Calibri" w:cs="Calibri"/>
                <w:color w:val="000000"/>
                <w:sz w:val="22"/>
                <w:szCs w:val="22"/>
              </w:rPr>
            </w:pPr>
            <w:ins w:id="93370"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A17CC4C" w14:textId="77777777" w:rsidR="00646540" w:rsidRPr="00646540" w:rsidRDefault="00646540" w:rsidP="00646540">
            <w:pPr>
              <w:spacing w:before="0" w:after="0" w:line="240" w:lineRule="auto"/>
              <w:jc w:val="center"/>
              <w:rPr>
                <w:ins w:id="93371" w:author="pete jones" w:date="2022-01-11T16:58:00Z"/>
                <w:rFonts w:ascii="Calibri" w:hAnsi="Calibri" w:cs="Calibri"/>
                <w:color w:val="000000"/>
                <w:sz w:val="22"/>
                <w:szCs w:val="22"/>
              </w:rPr>
            </w:pPr>
            <w:ins w:id="93372" w:author="pete jones" w:date="2022-01-11T16:58:00Z">
              <w:r w:rsidRPr="00646540">
                <w:rPr>
                  <w:rFonts w:ascii="Calibri" w:hAnsi="Calibri" w:cs="Calibri"/>
                  <w:color w:val="000000"/>
                  <w:sz w:val="22"/>
                  <w:szCs w:val="22"/>
                </w:rPr>
                <w:t> </w:t>
              </w:r>
            </w:ins>
          </w:p>
        </w:tc>
      </w:tr>
      <w:tr w:rsidR="00646540" w:rsidRPr="00646540" w14:paraId="158A3C59" w14:textId="77777777" w:rsidTr="00646540">
        <w:trPr>
          <w:trHeight w:val="300"/>
          <w:ins w:id="93373"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F2E37FA" w14:textId="77777777" w:rsidR="00646540" w:rsidRPr="00646540" w:rsidRDefault="00646540" w:rsidP="00646540">
            <w:pPr>
              <w:spacing w:before="0" w:after="0" w:line="240" w:lineRule="auto"/>
              <w:jc w:val="center"/>
              <w:rPr>
                <w:ins w:id="93374" w:author="pete jones" w:date="2022-01-11T16:58:00Z"/>
                <w:rFonts w:ascii="Calibri" w:hAnsi="Calibri" w:cs="Calibri"/>
                <w:color w:val="000000"/>
                <w:sz w:val="22"/>
                <w:szCs w:val="22"/>
              </w:rPr>
            </w:pPr>
            <w:ins w:id="93375"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B26304F" w14:textId="77777777" w:rsidR="00646540" w:rsidRPr="00646540" w:rsidRDefault="00646540" w:rsidP="00646540">
            <w:pPr>
              <w:spacing w:before="0" w:after="0" w:line="240" w:lineRule="auto"/>
              <w:jc w:val="left"/>
              <w:rPr>
                <w:ins w:id="93376" w:author="pete jones" w:date="2022-01-11T16:58:00Z"/>
                <w:rFonts w:ascii="Calibri" w:hAnsi="Calibri" w:cs="Calibri"/>
                <w:color w:val="000000"/>
                <w:sz w:val="22"/>
                <w:szCs w:val="22"/>
              </w:rPr>
            </w:pPr>
            <w:ins w:id="93377" w:author="pete jones" w:date="2022-01-11T16:58:00Z">
              <w:r w:rsidRPr="00646540">
                <w:rPr>
                  <w:rFonts w:ascii="Calibri" w:hAnsi="Calibri" w:cs="Calibri"/>
                  <w:color w:val="000000"/>
                  <w:sz w:val="22"/>
                  <w:szCs w:val="22"/>
                </w:rPr>
                <w:t>Mathematical Modelling &amp;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03183346" w14:textId="77777777" w:rsidR="00646540" w:rsidRPr="00646540" w:rsidRDefault="00646540" w:rsidP="00646540">
            <w:pPr>
              <w:spacing w:before="0" w:after="0" w:line="240" w:lineRule="auto"/>
              <w:jc w:val="center"/>
              <w:rPr>
                <w:ins w:id="93378" w:author="pete jones" w:date="2022-01-11T16:58:00Z"/>
                <w:rFonts w:ascii="Calibri" w:hAnsi="Calibri" w:cs="Calibri"/>
                <w:color w:val="000000"/>
                <w:sz w:val="22"/>
                <w:szCs w:val="22"/>
              </w:rPr>
            </w:pPr>
            <w:ins w:id="93379" w:author="pete jones" w:date="2022-01-11T16:58: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5273BF8C" w14:textId="77777777" w:rsidR="00646540" w:rsidRPr="00646540" w:rsidRDefault="00646540" w:rsidP="00646540">
            <w:pPr>
              <w:spacing w:before="0" w:after="0" w:line="240" w:lineRule="auto"/>
              <w:jc w:val="center"/>
              <w:rPr>
                <w:ins w:id="93380" w:author="pete jones" w:date="2022-01-11T16:58:00Z"/>
                <w:rFonts w:ascii="Calibri" w:hAnsi="Calibri" w:cs="Calibri"/>
                <w:color w:val="000000"/>
                <w:sz w:val="22"/>
                <w:szCs w:val="22"/>
              </w:rPr>
            </w:pPr>
            <w:ins w:id="93381"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D8843C4" w14:textId="77777777" w:rsidR="00646540" w:rsidRPr="00646540" w:rsidRDefault="00646540" w:rsidP="00646540">
            <w:pPr>
              <w:spacing w:before="0" w:after="0" w:line="240" w:lineRule="auto"/>
              <w:jc w:val="center"/>
              <w:rPr>
                <w:ins w:id="93382" w:author="pete jones" w:date="2022-01-11T16:58:00Z"/>
                <w:rFonts w:ascii="Calibri" w:hAnsi="Calibri" w:cs="Calibri"/>
                <w:color w:val="000000"/>
                <w:sz w:val="22"/>
                <w:szCs w:val="22"/>
              </w:rPr>
            </w:pPr>
            <w:ins w:id="9338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9C81E2" w14:textId="77777777" w:rsidR="00646540" w:rsidRPr="00646540" w:rsidRDefault="00646540" w:rsidP="00646540">
            <w:pPr>
              <w:spacing w:before="0" w:after="0" w:line="240" w:lineRule="auto"/>
              <w:jc w:val="center"/>
              <w:rPr>
                <w:ins w:id="93384" w:author="pete jones" w:date="2022-01-11T16:58:00Z"/>
                <w:rFonts w:ascii="Calibri" w:hAnsi="Calibri" w:cs="Calibri"/>
                <w:color w:val="000000"/>
                <w:sz w:val="22"/>
                <w:szCs w:val="22"/>
              </w:rPr>
            </w:pPr>
            <w:ins w:id="9338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2F801D" w14:textId="77777777" w:rsidR="00646540" w:rsidRPr="00646540" w:rsidRDefault="00646540" w:rsidP="00646540">
            <w:pPr>
              <w:spacing w:before="0" w:after="0" w:line="240" w:lineRule="auto"/>
              <w:jc w:val="center"/>
              <w:rPr>
                <w:ins w:id="93386" w:author="pete jones" w:date="2022-01-11T16:58:00Z"/>
                <w:rFonts w:ascii="Calibri" w:hAnsi="Calibri" w:cs="Calibri"/>
                <w:color w:val="000000"/>
                <w:sz w:val="22"/>
                <w:szCs w:val="22"/>
              </w:rPr>
            </w:pPr>
            <w:ins w:id="9338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52972E" w14:textId="77777777" w:rsidR="00646540" w:rsidRPr="00646540" w:rsidRDefault="00646540" w:rsidP="00646540">
            <w:pPr>
              <w:spacing w:before="0" w:after="0" w:line="240" w:lineRule="auto"/>
              <w:jc w:val="center"/>
              <w:rPr>
                <w:ins w:id="93388" w:author="pete jones" w:date="2022-01-11T16:58:00Z"/>
                <w:rFonts w:ascii="Calibri" w:hAnsi="Calibri" w:cs="Calibri"/>
                <w:color w:val="000000"/>
                <w:sz w:val="22"/>
                <w:szCs w:val="22"/>
              </w:rPr>
            </w:pPr>
            <w:ins w:id="9338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7E6D7E" w14:textId="77777777" w:rsidR="00646540" w:rsidRPr="00646540" w:rsidRDefault="00646540" w:rsidP="00646540">
            <w:pPr>
              <w:spacing w:before="0" w:after="0" w:line="240" w:lineRule="auto"/>
              <w:jc w:val="center"/>
              <w:rPr>
                <w:ins w:id="93390" w:author="pete jones" w:date="2022-01-11T16:58:00Z"/>
                <w:rFonts w:ascii="Calibri" w:hAnsi="Calibri" w:cs="Calibri"/>
                <w:color w:val="000000"/>
                <w:sz w:val="22"/>
                <w:szCs w:val="22"/>
              </w:rPr>
            </w:pPr>
            <w:ins w:id="9339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3B53F1" w14:textId="77777777" w:rsidR="00646540" w:rsidRPr="00646540" w:rsidRDefault="00646540" w:rsidP="00646540">
            <w:pPr>
              <w:spacing w:before="0" w:after="0" w:line="240" w:lineRule="auto"/>
              <w:jc w:val="center"/>
              <w:rPr>
                <w:ins w:id="93392" w:author="pete jones" w:date="2022-01-11T16:58:00Z"/>
                <w:rFonts w:ascii="Calibri" w:hAnsi="Calibri" w:cs="Calibri"/>
                <w:color w:val="000000"/>
                <w:sz w:val="22"/>
                <w:szCs w:val="22"/>
              </w:rPr>
            </w:pPr>
            <w:ins w:id="9339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0FFDDF" w14:textId="77777777" w:rsidR="00646540" w:rsidRPr="00646540" w:rsidRDefault="00646540" w:rsidP="00646540">
            <w:pPr>
              <w:spacing w:before="0" w:after="0" w:line="240" w:lineRule="auto"/>
              <w:jc w:val="center"/>
              <w:rPr>
                <w:ins w:id="93394" w:author="pete jones" w:date="2022-01-11T16:58:00Z"/>
                <w:rFonts w:ascii="Calibri" w:hAnsi="Calibri" w:cs="Calibri"/>
                <w:color w:val="000000"/>
                <w:sz w:val="22"/>
                <w:szCs w:val="22"/>
              </w:rPr>
            </w:pPr>
            <w:ins w:id="9339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8B2C21" w14:textId="77777777" w:rsidR="00646540" w:rsidRPr="00646540" w:rsidRDefault="00646540" w:rsidP="00646540">
            <w:pPr>
              <w:spacing w:before="0" w:after="0" w:line="240" w:lineRule="auto"/>
              <w:jc w:val="center"/>
              <w:rPr>
                <w:ins w:id="93396" w:author="pete jones" w:date="2022-01-11T16:58:00Z"/>
                <w:rFonts w:ascii="Calibri" w:hAnsi="Calibri" w:cs="Calibri"/>
                <w:color w:val="000000"/>
                <w:sz w:val="22"/>
                <w:szCs w:val="22"/>
              </w:rPr>
            </w:pPr>
            <w:ins w:id="9339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28B8D7" w14:textId="77777777" w:rsidR="00646540" w:rsidRPr="00646540" w:rsidRDefault="00646540" w:rsidP="00646540">
            <w:pPr>
              <w:spacing w:before="0" w:after="0" w:line="240" w:lineRule="auto"/>
              <w:jc w:val="center"/>
              <w:rPr>
                <w:ins w:id="93398" w:author="pete jones" w:date="2022-01-11T16:58:00Z"/>
                <w:rFonts w:ascii="Calibri" w:hAnsi="Calibri" w:cs="Calibri"/>
                <w:color w:val="000000"/>
                <w:sz w:val="22"/>
                <w:szCs w:val="22"/>
              </w:rPr>
            </w:pPr>
            <w:ins w:id="93399"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547FB8D" w14:textId="77777777" w:rsidR="00646540" w:rsidRPr="00646540" w:rsidRDefault="00646540" w:rsidP="00646540">
            <w:pPr>
              <w:spacing w:before="0" w:after="0" w:line="240" w:lineRule="auto"/>
              <w:jc w:val="center"/>
              <w:rPr>
                <w:ins w:id="93400" w:author="pete jones" w:date="2022-01-11T16:58:00Z"/>
                <w:rFonts w:ascii="Calibri" w:hAnsi="Calibri" w:cs="Calibri"/>
                <w:color w:val="000000"/>
                <w:sz w:val="22"/>
                <w:szCs w:val="22"/>
              </w:rPr>
            </w:pPr>
            <w:ins w:id="93401" w:author="pete jones" w:date="2022-01-11T16:58:00Z">
              <w:r w:rsidRPr="00646540">
                <w:rPr>
                  <w:rFonts w:ascii="Calibri" w:hAnsi="Calibri" w:cs="Calibri"/>
                  <w:color w:val="000000"/>
                  <w:sz w:val="22"/>
                  <w:szCs w:val="22"/>
                </w:rPr>
                <w:t> </w:t>
              </w:r>
            </w:ins>
          </w:p>
        </w:tc>
      </w:tr>
      <w:tr w:rsidR="00646540" w:rsidRPr="00646540" w14:paraId="38CD992B" w14:textId="77777777" w:rsidTr="00646540">
        <w:trPr>
          <w:trHeight w:val="300"/>
          <w:ins w:id="93402"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339D9ED" w14:textId="77777777" w:rsidR="00646540" w:rsidRPr="00646540" w:rsidRDefault="00646540" w:rsidP="00646540">
            <w:pPr>
              <w:spacing w:before="0" w:after="0" w:line="240" w:lineRule="auto"/>
              <w:jc w:val="center"/>
              <w:rPr>
                <w:ins w:id="93403" w:author="pete jones" w:date="2022-01-11T16:58:00Z"/>
                <w:rFonts w:ascii="Calibri" w:hAnsi="Calibri" w:cs="Calibri"/>
                <w:color w:val="000000"/>
                <w:sz w:val="22"/>
                <w:szCs w:val="22"/>
              </w:rPr>
            </w:pPr>
            <w:ins w:id="93404"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D6A50C3" w14:textId="77777777" w:rsidR="00646540" w:rsidRPr="00646540" w:rsidRDefault="00646540" w:rsidP="00646540">
            <w:pPr>
              <w:spacing w:before="0" w:after="0" w:line="240" w:lineRule="auto"/>
              <w:jc w:val="left"/>
              <w:rPr>
                <w:ins w:id="93405" w:author="pete jones" w:date="2022-01-11T16:58:00Z"/>
                <w:rFonts w:ascii="Calibri" w:hAnsi="Calibri" w:cs="Calibri"/>
                <w:color w:val="000000"/>
                <w:sz w:val="22"/>
                <w:szCs w:val="22"/>
              </w:rPr>
            </w:pPr>
            <w:ins w:id="93406" w:author="pete jones" w:date="2022-01-11T16:58:00Z">
              <w:r w:rsidRPr="00646540">
                <w:rPr>
                  <w:rFonts w:ascii="Calibri" w:hAnsi="Calibri" w:cs="Calibri"/>
                  <w:color w:val="000000"/>
                  <w:sz w:val="22"/>
                  <w:szCs w:val="22"/>
                </w:rPr>
                <w:t>Materials Engineering &amp;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42A8FF76" w14:textId="77777777" w:rsidR="00646540" w:rsidRPr="00646540" w:rsidRDefault="00646540" w:rsidP="00646540">
            <w:pPr>
              <w:spacing w:before="0" w:after="0" w:line="240" w:lineRule="auto"/>
              <w:jc w:val="center"/>
              <w:rPr>
                <w:ins w:id="93407" w:author="pete jones" w:date="2022-01-11T16:58:00Z"/>
                <w:rFonts w:ascii="Calibri" w:hAnsi="Calibri" w:cs="Calibri"/>
                <w:color w:val="000000"/>
                <w:sz w:val="22"/>
                <w:szCs w:val="22"/>
              </w:rPr>
            </w:pPr>
            <w:ins w:id="93408"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85D3BAA" w14:textId="77777777" w:rsidR="00646540" w:rsidRPr="00646540" w:rsidRDefault="00646540" w:rsidP="00646540">
            <w:pPr>
              <w:spacing w:before="0" w:after="0" w:line="240" w:lineRule="auto"/>
              <w:jc w:val="center"/>
              <w:rPr>
                <w:ins w:id="93409" w:author="pete jones" w:date="2022-01-11T16:58:00Z"/>
                <w:rFonts w:ascii="Calibri" w:hAnsi="Calibri" w:cs="Calibri"/>
                <w:color w:val="000000"/>
                <w:sz w:val="22"/>
                <w:szCs w:val="22"/>
              </w:rPr>
            </w:pPr>
            <w:ins w:id="93410"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BC6D4E1" w14:textId="77777777" w:rsidR="00646540" w:rsidRPr="00646540" w:rsidRDefault="00646540" w:rsidP="00646540">
            <w:pPr>
              <w:spacing w:before="0" w:after="0" w:line="240" w:lineRule="auto"/>
              <w:jc w:val="center"/>
              <w:rPr>
                <w:ins w:id="93411" w:author="pete jones" w:date="2022-01-11T16:58:00Z"/>
                <w:rFonts w:ascii="Calibri" w:hAnsi="Calibri" w:cs="Calibri"/>
                <w:color w:val="000000"/>
                <w:sz w:val="22"/>
                <w:szCs w:val="22"/>
              </w:rPr>
            </w:pPr>
            <w:ins w:id="9341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E199B2" w14:textId="77777777" w:rsidR="00646540" w:rsidRPr="00646540" w:rsidRDefault="00646540" w:rsidP="00646540">
            <w:pPr>
              <w:spacing w:before="0" w:after="0" w:line="240" w:lineRule="auto"/>
              <w:jc w:val="center"/>
              <w:rPr>
                <w:ins w:id="93413" w:author="pete jones" w:date="2022-01-11T16:58:00Z"/>
                <w:rFonts w:ascii="Calibri" w:hAnsi="Calibri" w:cs="Calibri"/>
                <w:color w:val="000000"/>
                <w:sz w:val="22"/>
                <w:szCs w:val="22"/>
              </w:rPr>
            </w:pPr>
            <w:ins w:id="9341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AD23952" w14:textId="77777777" w:rsidR="00646540" w:rsidRPr="00646540" w:rsidRDefault="00646540" w:rsidP="00646540">
            <w:pPr>
              <w:spacing w:before="0" w:after="0" w:line="240" w:lineRule="auto"/>
              <w:jc w:val="center"/>
              <w:rPr>
                <w:ins w:id="93415" w:author="pete jones" w:date="2022-01-11T16:58:00Z"/>
                <w:rFonts w:ascii="Calibri" w:hAnsi="Calibri" w:cs="Calibri"/>
                <w:color w:val="000000"/>
                <w:sz w:val="22"/>
                <w:szCs w:val="22"/>
              </w:rPr>
            </w:pPr>
            <w:ins w:id="9341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DEE0224" w14:textId="77777777" w:rsidR="00646540" w:rsidRPr="00646540" w:rsidRDefault="00646540" w:rsidP="00646540">
            <w:pPr>
              <w:spacing w:before="0" w:after="0" w:line="240" w:lineRule="auto"/>
              <w:jc w:val="center"/>
              <w:rPr>
                <w:ins w:id="93417" w:author="pete jones" w:date="2022-01-11T16:58:00Z"/>
                <w:rFonts w:ascii="Calibri" w:hAnsi="Calibri" w:cs="Calibri"/>
                <w:color w:val="000000"/>
                <w:sz w:val="22"/>
                <w:szCs w:val="22"/>
              </w:rPr>
            </w:pPr>
            <w:ins w:id="9341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D4E297" w14:textId="77777777" w:rsidR="00646540" w:rsidRPr="00646540" w:rsidRDefault="00646540" w:rsidP="00646540">
            <w:pPr>
              <w:spacing w:before="0" w:after="0" w:line="240" w:lineRule="auto"/>
              <w:jc w:val="center"/>
              <w:rPr>
                <w:ins w:id="93419" w:author="pete jones" w:date="2022-01-11T16:58:00Z"/>
                <w:rFonts w:ascii="Calibri" w:hAnsi="Calibri" w:cs="Calibri"/>
                <w:color w:val="000000"/>
                <w:sz w:val="22"/>
                <w:szCs w:val="22"/>
              </w:rPr>
            </w:pPr>
            <w:ins w:id="9342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058795" w14:textId="77777777" w:rsidR="00646540" w:rsidRPr="00646540" w:rsidRDefault="00646540" w:rsidP="00646540">
            <w:pPr>
              <w:spacing w:before="0" w:after="0" w:line="240" w:lineRule="auto"/>
              <w:jc w:val="center"/>
              <w:rPr>
                <w:ins w:id="93421" w:author="pete jones" w:date="2022-01-11T16:58:00Z"/>
                <w:rFonts w:ascii="Calibri" w:hAnsi="Calibri" w:cs="Calibri"/>
                <w:color w:val="000000"/>
                <w:sz w:val="22"/>
                <w:szCs w:val="22"/>
              </w:rPr>
            </w:pPr>
            <w:ins w:id="9342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2F38F7" w14:textId="77777777" w:rsidR="00646540" w:rsidRPr="00646540" w:rsidRDefault="00646540" w:rsidP="00646540">
            <w:pPr>
              <w:spacing w:before="0" w:after="0" w:line="240" w:lineRule="auto"/>
              <w:jc w:val="center"/>
              <w:rPr>
                <w:ins w:id="93423" w:author="pete jones" w:date="2022-01-11T16:58:00Z"/>
                <w:rFonts w:ascii="Calibri" w:hAnsi="Calibri" w:cs="Calibri"/>
                <w:color w:val="000000"/>
                <w:sz w:val="22"/>
                <w:szCs w:val="22"/>
              </w:rPr>
            </w:pPr>
            <w:ins w:id="9342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A953C5" w14:textId="77777777" w:rsidR="00646540" w:rsidRPr="00646540" w:rsidRDefault="00646540" w:rsidP="00646540">
            <w:pPr>
              <w:spacing w:before="0" w:after="0" w:line="240" w:lineRule="auto"/>
              <w:jc w:val="center"/>
              <w:rPr>
                <w:ins w:id="93425" w:author="pete jones" w:date="2022-01-11T16:58:00Z"/>
                <w:rFonts w:ascii="Calibri" w:hAnsi="Calibri" w:cs="Calibri"/>
                <w:color w:val="000000"/>
                <w:sz w:val="22"/>
                <w:szCs w:val="22"/>
              </w:rPr>
            </w:pPr>
            <w:ins w:id="9342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FF5F99" w14:textId="77777777" w:rsidR="00646540" w:rsidRPr="00646540" w:rsidRDefault="00646540" w:rsidP="00646540">
            <w:pPr>
              <w:spacing w:before="0" w:after="0" w:line="240" w:lineRule="auto"/>
              <w:jc w:val="center"/>
              <w:rPr>
                <w:ins w:id="93427" w:author="pete jones" w:date="2022-01-11T16:58:00Z"/>
                <w:rFonts w:ascii="Calibri" w:hAnsi="Calibri" w:cs="Calibri"/>
                <w:color w:val="000000"/>
                <w:sz w:val="22"/>
                <w:szCs w:val="22"/>
              </w:rPr>
            </w:pPr>
            <w:ins w:id="93428"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3031871" w14:textId="77777777" w:rsidR="00646540" w:rsidRPr="00646540" w:rsidRDefault="00646540" w:rsidP="00646540">
            <w:pPr>
              <w:spacing w:before="0" w:after="0" w:line="240" w:lineRule="auto"/>
              <w:jc w:val="center"/>
              <w:rPr>
                <w:ins w:id="93429" w:author="pete jones" w:date="2022-01-11T16:58:00Z"/>
                <w:rFonts w:ascii="Calibri" w:hAnsi="Calibri" w:cs="Calibri"/>
                <w:color w:val="000000"/>
                <w:sz w:val="22"/>
                <w:szCs w:val="22"/>
              </w:rPr>
            </w:pPr>
            <w:ins w:id="93430" w:author="pete jones" w:date="2022-01-11T16:58:00Z">
              <w:r w:rsidRPr="00646540">
                <w:rPr>
                  <w:rFonts w:ascii="Calibri" w:hAnsi="Calibri" w:cs="Calibri"/>
                  <w:color w:val="000000"/>
                  <w:sz w:val="22"/>
                  <w:szCs w:val="22"/>
                </w:rPr>
                <w:t> </w:t>
              </w:r>
            </w:ins>
          </w:p>
        </w:tc>
      </w:tr>
      <w:tr w:rsidR="00646540" w:rsidRPr="00646540" w14:paraId="34D3D313" w14:textId="77777777" w:rsidTr="00646540">
        <w:trPr>
          <w:trHeight w:val="300"/>
          <w:ins w:id="93431"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279D299" w14:textId="77777777" w:rsidR="00646540" w:rsidRPr="00646540" w:rsidRDefault="00646540" w:rsidP="00646540">
            <w:pPr>
              <w:spacing w:before="0" w:after="0" w:line="240" w:lineRule="auto"/>
              <w:jc w:val="center"/>
              <w:rPr>
                <w:ins w:id="93432" w:author="pete jones" w:date="2022-01-11T16:58:00Z"/>
                <w:rFonts w:ascii="Calibri" w:hAnsi="Calibri" w:cs="Calibri"/>
                <w:color w:val="000000"/>
                <w:sz w:val="22"/>
                <w:szCs w:val="22"/>
              </w:rPr>
            </w:pPr>
            <w:ins w:id="93433"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6911877" w14:textId="77777777" w:rsidR="00646540" w:rsidRPr="00646540" w:rsidRDefault="00646540" w:rsidP="00646540">
            <w:pPr>
              <w:spacing w:before="0" w:after="0" w:line="240" w:lineRule="auto"/>
              <w:jc w:val="left"/>
              <w:rPr>
                <w:ins w:id="93434" w:author="pete jones" w:date="2022-01-11T16:58:00Z"/>
                <w:rFonts w:ascii="Calibri" w:hAnsi="Calibri" w:cs="Calibri"/>
                <w:color w:val="000000"/>
                <w:sz w:val="22"/>
                <w:szCs w:val="22"/>
              </w:rPr>
            </w:pPr>
            <w:ins w:id="93435" w:author="pete jones" w:date="2022-01-11T16:58:00Z">
              <w:r w:rsidRPr="00646540">
                <w:rPr>
                  <w:rFonts w:ascii="Calibri" w:hAnsi="Calibri" w:cs="Calibri"/>
                  <w:color w:val="000000"/>
                  <w:sz w:val="22"/>
                  <w:szCs w:val="22"/>
                </w:rPr>
                <w:t>Mechanical Engineering Design 2</w:t>
              </w:r>
            </w:ins>
          </w:p>
        </w:tc>
        <w:tc>
          <w:tcPr>
            <w:tcW w:w="432" w:type="dxa"/>
            <w:tcBorders>
              <w:top w:val="nil"/>
              <w:left w:val="nil"/>
              <w:bottom w:val="single" w:sz="4" w:space="0" w:color="auto"/>
              <w:right w:val="single" w:sz="4" w:space="0" w:color="auto"/>
            </w:tcBorders>
            <w:shd w:val="clear" w:color="auto" w:fill="auto"/>
            <w:noWrap/>
            <w:vAlign w:val="bottom"/>
            <w:hideMark/>
          </w:tcPr>
          <w:p w14:paraId="176461C1" w14:textId="77777777" w:rsidR="00646540" w:rsidRPr="00646540" w:rsidRDefault="00646540" w:rsidP="00646540">
            <w:pPr>
              <w:spacing w:before="0" w:after="0" w:line="240" w:lineRule="auto"/>
              <w:jc w:val="center"/>
              <w:rPr>
                <w:ins w:id="93436" w:author="pete jones" w:date="2022-01-11T16:58:00Z"/>
                <w:rFonts w:ascii="Calibri" w:hAnsi="Calibri" w:cs="Calibri"/>
                <w:color w:val="000000"/>
                <w:sz w:val="22"/>
                <w:szCs w:val="22"/>
              </w:rPr>
            </w:pPr>
            <w:ins w:id="93437" w:author="pete jones" w:date="2022-01-11T16:58: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106D866" w14:textId="77777777" w:rsidR="00646540" w:rsidRPr="00646540" w:rsidRDefault="00646540" w:rsidP="00646540">
            <w:pPr>
              <w:spacing w:before="0" w:after="0" w:line="240" w:lineRule="auto"/>
              <w:jc w:val="center"/>
              <w:rPr>
                <w:ins w:id="93438" w:author="pete jones" w:date="2022-01-11T16:58:00Z"/>
                <w:rFonts w:ascii="Calibri" w:hAnsi="Calibri" w:cs="Calibri"/>
                <w:color w:val="000000"/>
                <w:sz w:val="22"/>
                <w:szCs w:val="22"/>
              </w:rPr>
            </w:pPr>
            <w:ins w:id="93439"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EA865C4" w14:textId="77777777" w:rsidR="00646540" w:rsidRPr="00646540" w:rsidRDefault="00646540" w:rsidP="00646540">
            <w:pPr>
              <w:spacing w:before="0" w:after="0" w:line="240" w:lineRule="auto"/>
              <w:jc w:val="center"/>
              <w:rPr>
                <w:ins w:id="93440" w:author="pete jones" w:date="2022-01-11T16:58:00Z"/>
                <w:rFonts w:ascii="Calibri" w:hAnsi="Calibri" w:cs="Calibri"/>
                <w:color w:val="000000"/>
                <w:sz w:val="22"/>
                <w:szCs w:val="22"/>
              </w:rPr>
            </w:pPr>
            <w:ins w:id="9344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D55108F" w14:textId="77777777" w:rsidR="00646540" w:rsidRPr="00646540" w:rsidRDefault="00646540" w:rsidP="00646540">
            <w:pPr>
              <w:spacing w:before="0" w:after="0" w:line="240" w:lineRule="auto"/>
              <w:jc w:val="center"/>
              <w:rPr>
                <w:ins w:id="93442" w:author="pete jones" w:date="2022-01-11T16:58:00Z"/>
                <w:rFonts w:ascii="Calibri" w:hAnsi="Calibri" w:cs="Calibri"/>
                <w:color w:val="000000"/>
                <w:sz w:val="22"/>
                <w:szCs w:val="22"/>
              </w:rPr>
            </w:pPr>
            <w:ins w:id="9344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36902CE" w14:textId="77777777" w:rsidR="00646540" w:rsidRPr="00646540" w:rsidRDefault="00646540" w:rsidP="00646540">
            <w:pPr>
              <w:spacing w:before="0" w:after="0" w:line="240" w:lineRule="auto"/>
              <w:jc w:val="center"/>
              <w:rPr>
                <w:ins w:id="93444" w:author="pete jones" w:date="2022-01-11T16:58:00Z"/>
                <w:rFonts w:ascii="Calibri" w:hAnsi="Calibri" w:cs="Calibri"/>
                <w:color w:val="000000"/>
                <w:sz w:val="22"/>
                <w:szCs w:val="22"/>
              </w:rPr>
            </w:pPr>
            <w:ins w:id="9344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E9D9644" w14:textId="77777777" w:rsidR="00646540" w:rsidRPr="00646540" w:rsidRDefault="00646540" w:rsidP="00646540">
            <w:pPr>
              <w:spacing w:before="0" w:after="0" w:line="240" w:lineRule="auto"/>
              <w:jc w:val="center"/>
              <w:rPr>
                <w:ins w:id="93446" w:author="pete jones" w:date="2022-01-11T16:58:00Z"/>
                <w:rFonts w:ascii="Calibri" w:hAnsi="Calibri" w:cs="Calibri"/>
                <w:color w:val="000000"/>
                <w:sz w:val="22"/>
                <w:szCs w:val="22"/>
              </w:rPr>
            </w:pPr>
            <w:ins w:id="9344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9A8B18" w14:textId="77777777" w:rsidR="00646540" w:rsidRPr="00646540" w:rsidRDefault="00646540" w:rsidP="00646540">
            <w:pPr>
              <w:spacing w:before="0" w:after="0" w:line="240" w:lineRule="auto"/>
              <w:jc w:val="center"/>
              <w:rPr>
                <w:ins w:id="93448" w:author="pete jones" w:date="2022-01-11T16:58:00Z"/>
                <w:rFonts w:ascii="Calibri" w:hAnsi="Calibri" w:cs="Calibri"/>
                <w:color w:val="000000"/>
                <w:sz w:val="22"/>
                <w:szCs w:val="22"/>
              </w:rPr>
            </w:pPr>
            <w:ins w:id="9344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D6C9C5" w14:textId="77777777" w:rsidR="00646540" w:rsidRPr="00646540" w:rsidRDefault="00646540" w:rsidP="00646540">
            <w:pPr>
              <w:spacing w:before="0" w:after="0" w:line="240" w:lineRule="auto"/>
              <w:jc w:val="center"/>
              <w:rPr>
                <w:ins w:id="93450" w:author="pete jones" w:date="2022-01-11T16:58:00Z"/>
                <w:rFonts w:ascii="Calibri" w:hAnsi="Calibri" w:cs="Calibri"/>
                <w:color w:val="000000"/>
                <w:sz w:val="22"/>
                <w:szCs w:val="22"/>
              </w:rPr>
            </w:pPr>
            <w:ins w:id="9345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07714C" w14:textId="77777777" w:rsidR="00646540" w:rsidRPr="00646540" w:rsidRDefault="00646540" w:rsidP="00646540">
            <w:pPr>
              <w:spacing w:before="0" w:after="0" w:line="240" w:lineRule="auto"/>
              <w:jc w:val="center"/>
              <w:rPr>
                <w:ins w:id="93452" w:author="pete jones" w:date="2022-01-11T16:58:00Z"/>
                <w:rFonts w:ascii="Calibri" w:hAnsi="Calibri" w:cs="Calibri"/>
                <w:color w:val="000000"/>
                <w:sz w:val="22"/>
                <w:szCs w:val="22"/>
              </w:rPr>
            </w:pPr>
            <w:ins w:id="9345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922535" w14:textId="77777777" w:rsidR="00646540" w:rsidRPr="00646540" w:rsidRDefault="00646540" w:rsidP="00646540">
            <w:pPr>
              <w:spacing w:before="0" w:after="0" w:line="240" w:lineRule="auto"/>
              <w:jc w:val="center"/>
              <w:rPr>
                <w:ins w:id="93454" w:author="pete jones" w:date="2022-01-11T16:58:00Z"/>
                <w:rFonts w:ascii="Calibri" w:hAnsi="Calibri" w:cs="Calibri"/>
                <w:color w:val="000000"/>
                <w:sz w:val="22"/>
                <w:szCs w:val="22"/>
              </w:rPr>
            </w:pPr>
            <w:ins w:id="9345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AA4FB9" w14:textId="77777777" w:rsidR="00646540" w:rsidRPr="00646540" w:rsidRDefault="00646540" w:rsidP="00646540">
            <w:pPr>
              <w:spacing w:before="0" w:after="0" w:line="240" w:lineRule="auto"/>
              <w:jc w:val="center"/>
              <w:rPr>
                <w:ins w:id="93456" w:author="pete jones" w:date="2022-01-11T16:58:00Z"/>
                <w:rFonts w:ascii="Calibri" w:hAnsi="Calibri" w:cs="Calibri"/>
                <w:color w:val="000000"/>
                <w:sz w:val="22"/>
                <w:szCs w:val="22"/>
              </w:rPr>
            </w:pPr>
            <w:ins w:id="93457"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5C15483" w14:textId="77777777" w:rsidR="00646540" w:rsidRPr="00646540" w:rsidRDefault="00646540" w:rsidP="00646540">
            <w:pPr>
              <w:spacing w:before="0" w:after="0" w:line="240" w:lineRule="auto"/>
              <w:jc w:val="center"/>
              <w:rPr>
                <w:ins w:id="93458" w:author="pete jones" w:date="2022-01-11T16:58:00Z"/>
                <w:rFonts w:ascii="Calibri" w:hAnsi="Calibri" w:cs="Calibri"/>
                <w:color w:val="000000"/>
                <w:sz w:val="22"/>
                <w:szCs w:val="22"/>
              </w:rPr>
            </w:pPr>
            <w:ins w:id="93459" w:author="pete jones" w:date="2022-01-11T16:58:00Z">
              <w:r w:rsidRPr="00646540">
                <w:rPr>
                  <w:rFonts w:ascii="Calibri" w:hAnsi="Calibri" w:cs="Calibri"/>
                  <w:color w:val="000000"/>
                  <w:sz w:val="22"/>
                  <w:szCs w:val="22"/>
                </w:rPr>
                <w:t> </w:t>
              </w:r>
            </w:ins>
          </w:p>
        </w:tc>
      </w:tr>
      <w:tr w:rsidR="00646540" w:rsidRPr="00646540" w14:paraId="788C0852" w14:textId="77777777" w:rsidTr="00646540">
        <w:trPr>
          <w:trHeight w:val="300"/>
          <w:ins w:id="93460"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D553D32" w14:textId="77777777" w:rsidR="00646540" w:rsidRPr="00646540" w:rsidRDefault="00646540" w:rsidP="00646540">
            <w:pPr>
              <w:spacing w:before="0" w:after="0" w:line="240" w:lineRule="auto"/>
              <w:jc w:val="center"/>
              <w:rPr>
                <w:ins w:id="93461" w:author="pete jones" w:date="2022-01-11T16:58:00Z"/>
                <w:rFonts w:ascii="Calibri" w:hAnsi="Calibri" w:cs="Calibri"/>
                <w:color w:val="000000"/>
                <w:sz w:val="22"/>
                <w:szCs w:val="22"/>
              </w:rPr>
            </w:pPr>
            <w:ins w:id="93462"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A1970F9" w14:textId="77777777" w:rsidR="00646540" w:rsidRPr="00646540" w:rsidRDefault="00646540" w:rsidP="00646540">
            <w:pPr>
              <w:spacing w:before="0" w:after="0" w:line="240" w:lineRule="auto"/>
              <w:jc w:val="left"/>
              <w:rPr>
                <w:ins w:id="93463" w:author="pete jones" w:date="2022-01-11T16:58:00Z"/>
                <w:rFonts w:ascii="Calibri" w:hAnsi="Calibri" w:cs="Calibri"/>
                <w:color w:val="000000"/>
                <w:sz w:val="22"/>
                <w:szCs w:val="22"/>
              </w:rPr>
            </w:pPr>
            <w:ins w:id="93464" w:author="pete jones" w:date="2022-01-11T16:58:00Z">
              <w:r w:rsidRPr="00646540">
                <w:rPr>
                  <w:rFonts w:ascii="Calibri" w:hAnsi="Calibri" w:cs="Calibri"/>
                  <w:color w:val="000000"/>
                  <w:sz w:val="22"/>
                  <w:szCs w:val="22"/>
                </w:rPr>
                <w:t>Structural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0D0FB0B7" w14:textId="77777777" w:rsidR="00646540" w:rsidRPr="00646540" w:rsidRDefault="00646540" w:rsidP="00646540">
            <w:pPr>
              <w:spacing w:before="0" w:after="0" w:line="240" w:lineRule="auto"/>
              <w:jc w:val="center"/>
              <w:rPr>
                <w:ins w:id="93465" w:author="pete jones" w:date="2022-01-11T16:58:00Z"/>
                <w:rFonts w:ascii="Calibri" w:hAnsi="Calibri" w:cs="Calibri"/>
                <w:color w:val="000000"/>
                <w:sz w:val="22"/>
                <w:szCs w:val="22"/>
              </w:rPr>
            </w:pPr>
            <w:ins w:id="93466"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DFB0F0F" w14:textId="77777777" w:rsidR="00646540" w:rsidRPr="00646540" w:rsidRDefault="00646540" w:rsidP="00646540">
            <w:pPr>
              <w:spacing w:before="0" w:after="0" w:line="240" w:lineRule="auto"/>
              <w:jc w:val="center"/>
              <w:rPr>
                <w:ins w:id="93467" w:author="pete jones" w:date="2022-01-11T16:58:00Z"/>
                <w:rFonts w:ascii="Calibri" w:hAnsi="Calibri" w:cs="Calibri"/>
                <w:color w:val="000000"/>
                <w:sz w:val="22"/>
                <w:szCs w:val="22"/>
              </w:rPr>
            </w:pPr>
            <w:ins w:id="93468"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37D7D3B" w14:textId="77777777" w:rsidR="00646540" w:rsidRPr="00646540" w:rsidRDefault="00646540" w:rsidP="00646540">
            <w:pPr>
              <w:spacing w:before="0" w:after="0" w:line="240" w:lineRule="auto"/>
              <w:jc w:val="center"/>
              <w:rPr>
                <w:ins w:id="93469" w:author="pete jones" w:date="2022-01-11T16:58:00Z"/>
                <w:rFonts w:ascii="Calibri" w:hAnsi="Calibri" w:cs="Calibri"/>
                <w:color w:val="000000"/>
                <w:sz w:val="22"/>
                <w:szCs w:val="22"/>
              </w:rPr>
            </w:pPr>
            <w:ins w:id="9347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039FE8C" w14:textId="77777777" w:rsidR="00646540" w:rsidRPr="00646540" w:rsidRDefault="00646540" w:rsidP="00646540">
            <w:pPr>
              <w:spacing w:before="0" w:after="0" w:line="240" w:lineRule="auto"/>
              <w:jc w:val="center"/>
              <w:rPr>
                <w:ins w:id="93471" w:author="pete jones" w:date="2022-01-11T16:58:00Z"/>
                <w:rFonts w:ascii="Calibri" w:hAnsi="Calibri" w:cs="Calibri"/>
                <w:color w:val="000000"/>
                <w:sz w:val="22"/>
                <w:szCs w:val="22"/>
              </w:rPr>
            </w:pPr>
            <w:ins w:id="9347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BE730F3" w14:textId="77777777" w:rsidR="00646540" w:rsidRPr="00646540" w:rsidRDefault="00646540" w:rsidP="00646540">
            <w:pPr>
              <w:spacing w:before="0" w:after="0" w:line="240" w:lineRule="auto"/>
              <w:jc w:val="center"/>
              <w:rPr>
                <w:ins w:id="93473" w:author="pete jones" w:date="2022-01-11T16:58:00Z"/>
                <w:rFonts w:ascii="Calibri" w:hAnsi="Calibri" w:cs="Calibri"/>
                <w:color w:val="000000"/>
                <w:sz w:val="22"/>
                <w:szCs w:val="22"/>
              </w:rPr>
            </w:pPr>
            <w:ins w:id="9347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4DD04A" w14:textId="77777777" w:rsidR="00646540" w:rsidRPr="00646540" w:rsidRDefault="00646540" w:rsidP="00646540">
            <w:pPr>
              <w:spacing w:before="0" w:after="0" w:line="240" w:lineRule="auto"/>
              <w:jc w:val="center"/>
              <w:rPr>
                <w:ins w:id="93475" w:author="pete jones" w:date="2022-01-11T16:58:00Z"/>
                <w:rFonts w:ascii="Calibri" w:hAnsi="Calibri" w:cs="Calibri"/>
                <w:color w:val="000000"/>
                <w:sz w:val="22"/>
                <w:szCs w:val="22"/>
              </w:rPr>
            </w:pPr>
            <w:ins w:id="9347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3C83F1" w14:textId="77777777" w:rsidR="00646540" w:rsidRPr="00646540" w:rsidRDefault="00646540" w:rsidP="00646540">
            <w:pPr>
              <w:spacing w:before="0" w:after="0" w:line="240" w:lineRule="auto"/>
              <w:jc w:val="center"/>
              <w:rPr>
                <w:ins w:id="93477" w:author="pete jones" w:date="2022-01-11T16:58:00Z"/>
                <w:rFonts w:ascii="Calibri" w:hAnsi="Calibri" w:cs="Calibri"/>
                <w:color w:val="000000"/>
                <w:sz w:val="22"/>
                <w:szCs w:val="22"/>
              </w:rPr>
            </w:pPr>
            <w:ins w:id="9347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9EA551" w14:textId="77777777" w:rsidR="00646540" w:rsidRPr="00646540" w:rsidRDefault="00646540" w:rsidP="00646540">
            <w:pPr>
              <w:spacing w:before="0" w:after="0" w:line="240" w:lineRule="auto"/>
              <w:jc w:val="center"/>
              <w:rPr>
                <w:ins w:id="93479" w:author="pete jones" w:date="2022-01-11T16:58:00Z"/>
                <w:rFonts w:ascii="Calibri" w:hAnsi="Calibri" w:cs="Calibri"/>
                <w:color w:val="000000"/>
                <w:sz w:val="22"/>
                <w:szCs w:val="22"/>
              </w:rPr>
            </w:pPr>
            <w:ins w:id="9348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38FC80" w14:textId="77777777" w:rsidR="00646540" w:rsidRPr="00646540" w:rsidRDefault="00646540" w:rsidP="00646540">
            <w:pPr>
              <w:spacing w:before="0" w:after="0" w:line="240" w:lineRule="auto"/>
              <w:jc w:val="center"/>
              <w:rPr>
                <w:ins w:id="93481" w:author="pete jones" w:date="2022-01-11T16:58:00Z"/>
                <w:rFonts w:ascii="Calibri" w:hAnsi="Calibri" w:cs="Calibri"/>
                <w:color w:val="000000"/>
                <w:sz w:val="22"/>
                <w:szCs w:val="22"/>
              </w:rPr>
            </w:pPr>
            <w:ins w:id="9348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3B9FCE" w14:textId="77777777" w:rsidR="00646540" w:rsidRPr="00646540" w:rsidRDefault="00646540" w:rsidP="00646540">
            <w:pPr>
              <w:spacing w:before="0" w:after="0" w:line="240" w:lineRule="auto"/>
              <w:jc w:val="center"/>
              <w:rPr>
                <w:ins w:id="93483" w:author="pete jones" w:date="2022-01-11T16:58:00Z"/>
                <w:rFonts w:ascii="Calibri" w:hAnsi="Calibri" w:cs="Calibri"/>
                <w:color w:val="000000"/>
                <w:sz w:val="22"/>
                <w:szCs w:val="22"/>
              </w:rPr>
            </w:pPr>
            <w:ins w:id="9348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6E6B7E" w14:textId="77777777" w:rsidR="00646540" w:rsidRPr="00646540" w:rsidRDefault="00646540" w:rsidP="00646540">
            <w:pPr>
              <w:spacing w:before="0" w:after="0" w:line="240" w:lineRule="auto"/>
              <w:jc w:val="center"/>
              <w:rPr>
                <w:ins w:id="93485" w:author="pete jones" w:date="2022-01-11T16:58:00Z"/>
                <w:rFonts w:ascii="Calibri" w:hAnsi="Calibri" w:cs="Calibri"/>
                <w:color w:val="000000"/>
                <w:sz w:val="22"/>
                <w:szCs w:val="22"/>
              </w:rPr>
            </w:pPr>
            <w:ins w:id="93486"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21E8974" w14:textId="77777777" w:rsidR="00646540" w:rsidRPr="00646540" w:rsidRDefault="00646540" w:rsidP="00646540">
            <w:pPr>
              <w:spacing w:before="0" w:after="0" w:line="240" w:lineRule="auto"/>
              <w:jc w:val="center"/>
              <w:rPr>
                <w:ins w:id="93487" w:author="pete jones" w:date="2022-01-11T16:58:00Z"/>
                <w:rFonts w:ascii="Calibri" w:hAnsi="Calibri" w:cs="Calibri"/>
                <w:color w:val="000000"/>
                <w:sz w:val="22"/>
                <w:szCs w:val="22"/>
              </w:rPr>
            </w:pPr>
            <w:ins w:id="93488" w:author="pete jones" w:date="2022-01-11T16:58:00Z">
              <w:r w:rsidRPr="00646540">
                <w:rPr>
                  <w:rFonts w:ascii="Calibri" w:hAnsi="Calibri" w:cs="Calibri"/>
                  <w:color w:val="000000"/>
                  <w:sz w:val="22"/>
                  <w:szCs w:val="22"/>
                </w:rPr>
                <w:t> </w:t>
              </w:r>
            </w:ins>
          </w:p>
        </w:tc>
      </w:tr>
      <w:tr w:rsidR="00646540" w:rsidRPr="00646540" w14:paraId="7BF575C9" w14:textId="77777777" w:rsidTr="00646540">
        <w:trPr>
          <w:trHeight w:val="300"/>
          <w:ins w:id="93489"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F28222F" w14:textId="77777777" w:rsidR="00646540" w:rsidRPr="00646540" w:rsidRDefault="00646540" w:rsidP="00646540">
            <w:pPr>
              <w:spacing w:before="0" w:after="0" w:line="240" w:lineRule="auto"/>
              <w:jc w:val="center"/>
              <w:rPr>
                <w:ins w:id="93490" w:author="pete jones" w:date="2022-01-11T16:58:00Z"/>
                <w:rFonts w:ascii="Calibri" w:hAnsi="Calibri" w:cs="Calibri"/>
                <w:color w:val="000000"/>
                <w:sz w:val="22"/>
                <w:szCs w:val="22"/>
              </w:rPr>
            </w:pPr>
            <w:ins w:id="93491"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1B42A3C" w14:textId="77777777" w:rsidR="00646540" w:rsidRPr="00646540" w:rsidRDefault="00646540" w:rsidP="00646540">
            <w:pPr>
              <w:spacing w:before="0" w:after="0" w:line="240" w:lineRule="auto"/>
              <w:jc w:val="left"/>
              <w:rPr>
                <w:ins w:id="93492" w:author="pete jones" w:date="2022-01-11T16:58:00Z"/>
                <w:rFonts w:ascii="Calibri" w:hAnsi="Calibri" w:cs="Calibri"/>
                <w:color w:val="000000"/>
                <w:sz w:val="22"/>
                <w:szCs w:val="22"/>
              </w:rPr>
            </w:pPr>
            <w:ins w:id="93493" w:author="pete jones" w:date="2022-01-11T16:58:00Z">
              <w:r w:rsidRPr="00646540">
                <w:rPr>
                  <w:rFonts w:ascii="Calibri" w:hAnsi="Calibri" w:cs="Calibri"/>
                  <w:color w:val="000000"/>
                  <w:sz w:val="22"/>
                  <w:szCs w:val="22"/>
                </w:rPr>
                <w:t>Dynamics &amp;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67C50C5F" w14:textId="77777777" w:rsidR="00646540" w:rsidRPr="00646540" w:rsidRDefault="00646540" w:rsidP="00646540">
            <w:pPr>
              <w:spacing w:before="0" w:after="0" w:line="240" w:lineRule="auto"/>
              <w:jc w:val="center"/>
              <w:rPr>
                <w:ins w:id="93494" w:author="pete jones" w:date="2022-01-11T16:58:00Z"/>
                <w:rFonts w:ascii="Calibri" w:hAnsi="Calibri" w:cs="Calibri"/>
                <w:color w:val="000000"/>
                <w:sz w:val="22"/>
                <w:szCs w:val="22"/>
              </w:rPr>
            </w:pPr>
            <w:ins w:id="93495"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D788AC8" w14:textId="77777777" w:rsidR="00646540" w:rsidRPr="00646540" w:rsidRDefault="00646540" w:rsidP="00646540">
            <w:pPr>
              <w:spacing w:before="0" w:after="0" w:line="240" w:lineRule="auto"/>
              <w:jc w:val="center"/>
              <w:rPr>
                <w:ins w:id="93496" w:author="pete jones" w:date="2022-01-11T16:58:00Z"/>
                <w:rFonts w:ascii="Calibri" w:hAnsi="Calibri" w:cs="Calibri"/>
                <w:color w:val="000000"/>
                <w:sz w:val="22"/>
                <w:szCs w:val="22"/>
              </w:rPr>
            </w:pPr>
            <w:ins w:id="93497"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470CE34" w14:textId="77777777" w:rsidR="00646540" w:rsidRPr="00646540" w:rsidRDefault="00646540" w:rsidP="00646540">
            <w:pPr>
              <w:spacing w:before="0" w:after="0" w:line="240" w:lineRule="auto"/>
              <w:jc w:val="center"/>
              <w:rPr>
                <w:ins w:id="93498" w:author="pete jones" w:date="2022-01-11T16:58:00Z"/>
                <w:rFonts w:ascii="Calibri" w:hAnsi="Calibri" w:cs="Calibri"/>
                <w:color w:val="000000"/>
                <w:sz w:val="22"/>
                <w:szCs w:val="22"/>
              </w:rPr>
            </w:pPr>
            <w:ins w:id="9349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A39FE5" w14:textId="77777777" w:rsidR="00646540" w:rsidRPr="00646540" w:rsidRDefault="00646540" w:rsidP="00646540">
            <w:pPr>
              <w:spacing w:before="0" w:after="0" w:line="240" w:lineRule="auto"/>
              <w:jc w:val="center"/>
              <w:rPr>
                <w:ins w:id="93500" w:author="pete jones" w:date="2022-01-11T16:58:00Z"/>
                <w:rFonts w:ascii="Calibri" w:hAnsi="Calibri" w:cs="Calibri"/>
                <w:color w:val="000000"/>
                <w:sz w:val="22"/>
                <w:szCs w:val="22"/>
              </w:rPr>
            </w:pPr>
            <w:ins w:id="9350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39E975" w14:textId="77777777" w:rsidR="00646540" w:rsidRPr="00646540" w:rsidRDefault="00646540" w:rsidP="00646540">
            <w:pPr>
              <w:spacing w:before="0" w:after="0" w:line="240" w:lineRule="auto"/>
              <w:jc w:val="center"/>
              <w:rPr>
                <w:ins w:id="93502" w:author="pete jones" w:date="2022-01-11T16:58:00Z"/>
                <w:rFonts w:ascii="Calibri" w:hAnsi="Calibri" w:cs="Calibri"/>
                <w:color w:val="000000"/>
                <w:sz w:val="22"/>
                <w:szCs w:val="22"/>
              </w:rPr>
            </w:pPr>
            <w:ins w:id="9350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BE2277" w14:textId="77777777" w:rsidR="00646540" w:rsidRPr="00646540" w:rsidRDefault="00646540" w:rsidP="00646540">
            <w:pPr>
              <w:spacing w:before="0" w:after="0" w:line="240" w:lineRule="auto"/>
              <w:jc w:val="center"/>
              <w:rPr>
                <w:ins w:id="93504" w:author="pete jones" w:date="2022-01-11T16:58:00Z"/>
                <w:rFonts w:ascii="Calibri" w:hAnsi="Calibri" w:cs="Calibri"/>
                <w:color w:val="000000"/>
                <w:sz w:val="22"/>
                <w:szCs w:val="22"/>
              </w:rPr>
            </w:pPr>
            <w:ins w:id="9350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3D1DD4" w14:textId="77777777" w:rsidR="00646540" w:rsidRPr="00646540" w:rsidRDefault="00646540" w:rsidP="00646540">
            <w:pPr>
              <w:spacing w:before="0" w:after="0" w:line="240" w:lineRule="auto"/>
              <w:jc w:val="center"/>
              <w:rPr>
                <w:ins w:id="93506" w:author="pete jones" w:date="2022-01-11T16:58:00Z"/>
                <w:rFonts w:ascii="Calibri" w:hAnsi="Calibri" w:cs="Calibri"/>
                <w:color w:val="000000"/>
                <w:sz w:val="22"/>
                <w:szCs w:val="22"/>
              </w:rPr>
            </w:pPr>
            <w:ins w:id="9350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AE0563" w14:textId="77777777" w:rsidR="00646540" w:rsidRPr="00646540" w:rsidRDefault="00646540" w:rsidP="00646540">
            <w:pPr>
              <w:spacing w:before="0" w:after="0" w:line="240" w:lineRule="auto"/>
              <w:jc w:val="center"/>
              <w:rPr>
                <w:ins w:id="93508" w:author="pete jones" w:date="2022-01-11T16:58:00Z"/>
                <w:rFonts w:ascii="Calibri" w:hAnsi="Calibri" w:cs="Calibri"/>
                <w:color w:val="000000"/>
                <w:sz w:val="22"/>
                <w:szCs w:val="22"/>
              </w:rPr>
            </w:pPr>
            <w:ins w:id="9350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1189B8" w14:textId="77777777" w:rsidR="00646540" w:rsidRPr="00646540" w:rsidRDefault="00646540" w:rsidP="00646540">
            <w:pPr>
              <w:spacing w:before="0" w:after="0" w:line="240" w:lineRule="auto"/>
              <w:jc w:val="center"/>
              <w:rPr>
                <w:ins w:id="93510" w:author="pete jones" w:date="2022-01-11T16:58:00Z"/>
                <w:rFonts w:ascii="Calibri" w:hAnsi="Calibri" w:cs="Calibri"/>
                <w:color w:val="000000"/>
                <w:sz w:val="22"/>
                <w:szCs w:val="22"/>
              </w:rPr>
            </w:pPr>
            <w:ins w:id="9351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DD411E" w14:textId="77777777" w:rsidR="00646540" w:rsidRPr="00646540" w:rsidRDefault="00646540" w:rsidP="00646540">
            <w:pPr>
              <w:spacing w:before="0" w:after="0" w:line="240" w:lineRule="auto"/>
              <w:jc w:val="center"/>
              <w:rPr>
                <w:ins w:id="93512" w:author="pete jones" w:date="2022-01-11T16:58:00Z"/>
                <w:rFonts w:ascii="Calibri" w:hAnsi="Calibri" w:cs="Calibri"/>
                <w:color w:val="000000"/>
                <w:sz w:val="22"/>
                <w:szCs w:val="22"/>
              </w:rPr>
            </w:pPr>
            <w:ins w:id="9351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17FD9B" w14:textId="77777777" w:rsidR="00646540" w:rsidRPr="00646540" w:rsidRDefault="00646540" w:rsidP="00646540">
            <w:pPr>
              <w:spacing w:before="0" w:after="0" w:line="240" w:lineRule="auto"/>
              <w:jc w:val="center"/>
              <w:rPr>
                <w:ins w:id="93514" w:author="pete jones" w:date="2022-01-11T16:58:00Z"/>
                <w:rFonts w:ascii="Calibri" w:hAnsi="Calibri" w:cs="Calibri"/>
                <w:color w:val="000000"/>
                <w:sz w:val="22"/>
                <w:szCs w:val="22"/>
              </w:rPr>
            </w:pPr>
            <w:ins w:id="93515"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E68F7C0" w14:textId="77777777" w:rsidR="00646540" w:rsidRPr="00646540" w:rsidRDefault="00646540" w:rsidP="00646540">
            <w:pPr>
              <w:spacing w:before="0" w:after="0" w:line="240" w:lineRule="auto"/>
              <w:jc w:val="center"/>
              <w:rPr>
                <w:ins w:id="93516" w:author="pete jones" w:date="2022-01-11T16:58:00Z"/>
                <w:rFonts w:ascii="Calibri" w:hAnsi="Calibri" w:cs="Calibri"/>
                <w:color w:val="000000"/>
                <w:sz w:val="22"/>
                <w:szCs w:val="22"/>
              </w:rPr>
            </w:pPr>
            <w:ins w:id="93517" w:author="pete jones" w:date="2022-01-11T16:58:00Z">
              <w:r w:rsidRPr="00646540">
                <w:rPr>
                  <w:rFonts w:ascii="Calibri" w:hAnsi="Calibri" w:cs="Calibri"/>
                  <w:color w:val="000000"/>
                  <w:sz w:val="22"/>
                  <w:szCs w:val="22"/>
                </w:rPr>
                <w:t> </w:t>
              </w:r>
            </w:ins>
          </w:p>
        </w:tc>
      </w:tr>
      <w:tr w:rsidR="00646540" w:rsidRPr="00646540" w14:paraId="55DB8965" w14:textId="77777777" w:rsidTr="00646540">
        <w:trPr>
          <w:trHeight w:val="300"/>
          <w:ins w:id="93518"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2B49596" w14:textId="77777777" w:rsidR="00646540" w:rsidRPr="00646540" w:rsidRDefault="00646540" w:rsidP="00646540">
            <w:pPr>
              <w:spacing w:before="0" w:after="0" w:line="240" w:lineRule="auto"/>
              <w:jc w:val="center"/>
              <w:rPr>
                <w:ins w:id="93519" w:author="pete jones" w:date="2022-01-11T16:58:00Z"/>
                <w:rFonts w:ascii="Calibri" w:hAnsi="Calibri" w:cs="Calibri"/>
                <w:color w:val="000000"/>
                <w:sz w:val="22"/>
                <w:szCs w:val="22"/>
              </w:rPr>
            </w:pPr>
            <w:ins w:id="93520"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4DB4ED2" w14:textId="77777777" w:rsidR="00646540" w:rsidRPr="00646540" w:rsidRDefault="00646540" w:rsidP="00646540">
            <w:pPr>
              <w:spacing w:before="0" w:after="0" w:line="240" w:lineRule="auto"/>
              <w:jc w:val="left"/>
              <w:rPr>
                <w:ins w:id="93521" w:author="pete jones" w:date="2022-01-11T16:58:00Z"/>
                <w:rFonts w:ascii="Calibri" w:hAnsi="Calibri" w:cs="Calibri"/>
                <w:color w:val="000000"/>
                <w:sz w:val="22"/>
                <w:szCs w:val="22"/>
              </w:rPr>
            </w:pPr>
            <w:ins w:id="93522" w:author="pete jones" w:date="2022-01-11T16:58:00Z">
              <w:r w:rsidRPr="00646540">
                <w:rPr>
                  <w:rFonts w:ascii="Calibri" w:hAnsi="Calibri" w:cs="Calibri"/>
                  <w:color w:val="000000"/>
                  <w:sz w:val="22"/>
                  <w:szCs w:val="22"/>
                </w:rPr>
                <w:t>Engineering Analysis III</w:t>
              </w:r>
            </w:ins>
          </w:p>
        </w:tc>
        <w:tc>
          <w:tcPr>
            <w:tcW w:w="432" w:type="dxa"/>
            <w:tcBorders>
              <w:top w:val="nil"/>
              <w:left w:val="nil"/>
              <w:bottom w:val="single" w:sz="4" w:space="0" w:color="auto"/>
              <w:right w:val="single" w:sz="4" w:space="0" w:color="auto"/>
            </w:tcBorders>
            <w:shd w:val="clear" w:color="auto" w:fill="auto"/>
            <w:noWrap/>
            <w:vAlign w:val="bottom"/>
            <w:hideMark/>
          </w:tcPr>
          <w:p w14:paraId="5C6B9206" w14:textId="77777777" w:rsidR="00646540" w:rsidRPr="00646540" w:rsidRDefault="00646540" w:rsidP="00646540">
            <w:pPr>
              <w:spacing w:before="0" w:after="0" w:line="240" w:lineRule="auto"/>
              <w:jc w:val="center"/>
              <w:rPr>
                <w:ins w:id="93523" w:author="pete jones" w:date="2022-01-11T16:58:00Z"/>
                <w:rFonts w:ascii="Calibri" w:hAnsi="Calibri" w:cs="Calibri"/>
                <w:color w:val="000000"/>
                <w:sz w:val="22"/>
                <w:szCs w:val="22"/>
              </w:rPr>
            </w:pPr>
            <w:ins w:id="93524" w:author="pete jones" w:date="2022-01-11T16:58: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5CDD1D0" w14:textId="77777777" w:rsidR="00646540" w:rsidRPr="00646540" w:rsidRDefault="00646540" w:rsidP="00646540">
            <w:pPr>
              <w:spacing w:before="0" w:after="0" w:line="240" w:lineRule="auto"/>
              <w:jc w:val="center"/>
              <w:rPr>
                <w:ins w:id="93525" w:author="pete jones" w:date="2022-01-11T16:58:00Z"/>
                <w:rFonts w:ascii="Calibri" w:hAnsi="Calibri" w:cs="Calibri"/>
                <w:color w:val="000000"/>
                <w:sz w:val="22"/>
                <w:szCs w:val="22"/>
              </w:rPr>
            </w:pPr>
            <w:ins w:id="93526"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3F6E609" w14:textId="77777777" w:rsidR="00646540" w:rsidRPr="00646540" w:rsidRDefault="00646540" w:rsidP="00646540">
            <w:pPr>
              <w:spacing w:before="0" w:after="0" w:line="240" w:lineRule="auto"/>
              <w:jc w:val="center"/>
              <w:rPr>
                <w:ins w:id="93527" w:author="pete jones" w:date="2022-01-11T16:58:00Z"/>
                <w:rFonts w:ascii="Calibri" w:hAnsi="Calibri" w:cs="Calibri"/>
                <w:color w:val="000000"/>
                <w:sz w:val="22"/>
                <w:szCs w:val="22"/>
              </w:rPr>
            </w:pPr>
            <w:ins w:id="9352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E3E06F" w14:textId="77777777" w:rsidR="00646540" w:rsidRPr="00646540" w:rsidRDefault="00646540" w:rsidP="00646540">
            <w:pPr>
              <w:spacing w:before="0" w:after="0" w:line="240" w:lineRule="auto"/>
              <w:jc w:val="center"/>
              <w:rPr>
                <w:ins w:id="93529" w:author="pete jones" w:date="2022-01-11T16:58:00Z"/>
                <w:rFonts w:ascii="Calibri" w:hAnsi="Calibri" w:cs="Calibri"/>
                <w:color w:val="000000"/>
                <w:sz w:val="22"/>
                <w:szCs w:val="22"/>
              </w:rPr>
            </w:pPr>
            <w:ins w:id="9353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25AAC8" w14:textId="77777777" w:rsidR="00646540" w:rsidRPr="00646540" w:rsidRDefault="00646540" w:rsidP="00646540">
            <w:pPr>
              <w:spacing w:before="0" w:after="0" w:line="240" w:lineRule="auto"/>
              <w:jc w:val="center"/>
              <w:rPr>
                <w:ins w:id="93531" w:author="pete jones" w:date="2022-01-11T16:58:00Z"/>
                <w:rFonts w:ascii="Calibri" w:hAnsi="Calibri" w:cs="Calibri"/>
                <w:color w:val="000000"/>
                <w:sz w:val="22"/>
                <w:szCs w:val="22"/>
              </w:rPr>
            </w:pPr>
            <w:ins w:id="9353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15BE28" w14:textId="77777777" w:rsidR="00646540" w:rsidRPr="00646540" w:rsidRDefault="00646540" w:rsidP="00646540">
            <w:pPr>
              <w:spacing w:before="0" w:after="0" w:line="240" w:lineRule="auto"/>
              <w:jc w:val="center"/>
              <w:rPr>
                <w:ins w:id="93533" w:author="pete jones" w:date="2022-01-11T16:58:00Z"/>
                <w:rFonts w:ascii="Calibri" w:hAnsi="Calibri" w:cs="Calibri"/>
                <w:color w:val="000000"/>
                <w:sz w:val="22"/>
                <w:szCs w:val="22"/>
              </w:rPr>
            </w:pPr>
            <w:ins w:id="9353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2CD5FA" w14:textId="77777777" w:rsidR="00646540" w:rsidRPr="00646540" w:rsidRDefault="00646540" w:rsidP="00646540">
            <w:pPr>
              <w:spacing w:before="0" w:after="0" w:line="240" w:lineRule="auto"/>
              <w:jc w:val="center"/>
              <w:rPr>
                <w:ins w:id="93535" w:author="pete jones" w:date="2022-01-11T16:58:00Z"/>
                <w:rFonts w:ascii="Calibri" w:hAnsi="Calibri" w:cs="Calibri"/>
                <w:color w:val="000000"/>
                <w:sz w:val="22"/>
                <w:szCs w:val="22"/>
              </w:rPr>
            </w:pPr>
            <w:ins w:id="9353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19C2AC" w14:textId="77777777" w:rsidR="00646540" w:rsidRPr="00646540" w:rsidRDefault="00646540" w:rsidP="00646540">
            <w:pPr>
              <w:spacing w:before="0" w:after="0" w:line="240" w:lineRule="auto"/>
              <w:jc w:val="center"/>
              <w:rPr>
                <w:ins w:id="93537" w:author="pete jones" w:date="2022-01-11T16:58:00Z"/>
                <w:rFonts w:ascii="Calibri" w:hAnsi="Calibri" w:cs="Calibri"/>
                <w:color w:val="000000"/>
                <w:sz w:val="22"/>
                <w:szCs w:val="22"/>
              </w:rPr>
            </w:pPr>
            <w:ins w:id="9353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4DF4DC" w14:textId="77777777" w:rsidR="00646540" w:rsidRPr="00646540" w:rsidRDefault="00646540" w:rsidP="00646540">
            <w:pPr>
              <w:spacing w:before="0" w:after="0" w:line="240" w:lineRule="auto"/>
              <w:jc w:val="center"/>
              <w:rPr>
                <w:ins w:id="93539" w:author="pete jones" w:date="2022-01-11T16:58:00Z"/>
                <w:rFonts w:ascii="Calibri" w:hAnsi="Calibri" w:cs="Calibri"/>
                <w:color w:val="000000"/>
                <w:sz w:val="22"/>
                <w:szCs w:val="22"/>
              </w:rPr>
            </w:pPr>
            <w:ins w:id="9354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B7747E" w14:textId="77777777" w:rsidR="00646540" w:rsidRPr="00646540" w:rsidRDefault="00646540" w:rsidP="00646540">
            <w:pPr>
              <w:spacing w:before="0" w:after="0" w:line="240" w:lineRule="auto"/>
              <w:jc w:val="center"/>
              <w:rPr>
                <w:ins w:id="93541" w:author="pete jones" w:date="2022-01-11T16:58:00Z"/>
                <w:rFonts w:ascii="Calibri" w:hAnsi="Calibri" w:cs="Calibri"/>
                <w:color w:val="000000"/>
                <w:sz w:val="22"/>
                <w:szCs w:val="22"/>
              </w:rPr>
            </w:pPr>
            <w:ins w:id="9354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FCC4B7" w14:textId="77777777" w:rsidR="00646540" w:rsidRPr="00646540" w:rsidRDefault="00646540" w:rsidP="00646540">
            <w:pPr>
              <w:spacing w:before="0" w:after="0" w:line="240" w:lineRule="auto"/>
              <w:jc w:val="center"/>
              <w:rPr>
                <w:ins w:id="93543" w:author="pete jones" w:date="2022-01-11T16:58:00Z"/>
                <w:rFonts w:ascii="Calibri" w:hAnsi="Calibri" w:cs="Calibri"/>
                <w:color w:val="000000"/>
                <w:sz w:val="22"/>
                <w:szCs w:val="22"/>
              </w:rPr>
            </w:pPr>
            <w:ins w:id="93544"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A136A22" w14:textId="77777777" w:rsidR="00646540" w:rsidRPr="00646540" w:rsidRDefault="00646540" w:rsidP="00646540">
            <w:pPr>
              <w:spacing w:before="0" w:after="0" w:line="240" w:lineRule="auto"/>
              <w:jc w:val="center"/>
              <w:rPr>
                <w:ins w:id="93545" w:author="pete jones" w:date="2022-01-11T16:58:00Z"/>
                <w:rFonts w:ascii="Calibri" w:hAnsi="Calibri" w:cs="Calibri"/>
                <w:color w:val="000000"/>
                <w:sz w:val="22"/>
                <w:szCs w:val="22"/>
              </w:rPr>
            </w:pPr>
            <w:ins w:id="93546" w:author="pete jones" w:date="2022-01-11T16:58:00Z">
              <w:r w:rsidRPr="00646540">
                <w:rPr>
                  <w:rFonts w:ascii="Calibri" w:hAnsi="Calibri" w:cs="Calibri"/>
                  <w:color w:val="000000"/>
                  <w:sz w:val="22"/>
                  <w:szCs w:val="22"/>
                </w:rPr>
                <w:t> </w:t>
              </w:r>
            </w:ins>
          </w:p>
        </w:tc>
      </w:tr>
      <w:tr w:rsidR="00646540" w:rsidRPr="00646540" w14:paraId="6C872401" w14:textId="77777777" w:rsidTr="00646540">
        <w:trPr>
          <w:trHeight w:val="300"/>
          <w:ins w:id="93547"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232C906" w14:textId="77777777" w:rsidR="00646540" w:rsidRPr="00646540" w:rsidRDefault="00646540" w:rsidP="00646540">
            <w:pPr>
              <w:spacing w:before="0" w:after="0" w:line="240" w:lineRule="auto"/>
              <w:jc w:val="center"/>
              <w:rPr>
                <w:ins w:id="93548" w:author="pete jones" w:date="2022-01-11T16:58:00Z"/>
                <w:rFonts w:ascii="Calibri" w:hAnsi="Calibri" w:cs="Calibri"/>
                <w:color w:val="000000"/>
                <w:sz w:val="22"/>
                <w:szCs w:val="22"/>
              </w:rPr>
            </w:pPr>
            <w:ins w:id="93549"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156C325" w14:textId="77777777" w:rsidR="00646540" w:rsidRPr="00646540" w:rsidRDefault="00646540" w:rsidP="00646540">
            <w:pPr>
              <w:spacing w:before="0" w:after="0" w:line="240" w:lineRule="auto"/>
              <w:jc w:val="left"/>
              <w:rPr>
                <w:ins w:id="93550" w:author="pete jones" w:date="2022-01-11T16:58:00Z"/>
                <w:rFonts w:ascii="Calibri" w:hAnsi="Calibri" w:cs="Calibri"/>
                <w:color w:val="000000"/>
                <w:sz w:val="22"/>
                <w:szCs w:val="22"/>
              </w:rPr>
            </w:pPr>
            <w:ins w:id="93551" w:author="pete jones" w:date="2022-01-11T16:58:00Z">
              <w:r w:rsidRPr="00646540">
                <w:rPr>
                  <w:rFonts w:ascii="Calibri" w:hAnsi="Calibri" w:cs="Calibri"/>
                  <w:color w:val="000000"/>
                  <w:sz w:val="22"/>
                  <w:szCs w:val="22"/>
                </w:rPr>
                <w:t>Heat &amp; Flow 3</w:t>
              </w:r>
            </w:ins>
          </w:p>
        </w:tc>
        <w:tc>
          <w:tcPr>
            <w:tcW w:w="432" w:type="dxa"/>
            <w:tcBorders>
              <w:top w:val="nil"/>
              <w:left w:val="nil"/>
              <w:bottom w:val="single" w:sz="4" w:space="0" w:color="auto"/>
              <w:right w:val="single" w:sz="4" w:space="0" w:color="auto"/>
            </w:tcBorders>
            <w:shd w:val="clear" w:color="auto" w:fill="auto"/>
            <w:noWrap/>
            <w:vAlign w:val="bottom"/>
            <w:hideMark/>
          </w:tcPr>
          <w:p w14:paraId="088945BA" w14:textId="77777777" w:rsidR="00646540" w:rsidRPr="00646540" w:rsidRDefault="00646540" w:rsidP="00646540">
            <w:pPr>
              <w:spacing w:before="0" w:after="0" w:line="240" w:lineRule="auto"/>
              <w:jc w:val="center"/>
              <w:rPr>
                <w:ins w:id="93552" w:author="pete jones" w:date="2022-01-11T16:58:00Z"/>
                <w:rFonts w:ascii="Calibri" w:hAnsi="Calibri" w:cs="Calibri"/>
                <w:color w:val="000000"/>
                <w:sz w:val="22"/>
                <w:szCs w:val="22"/>
              </w:rPr>
            </w:pPr>
            <w:ins w:id="93553"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5449789" w14:textId="77777777" w:rsidR="00646540" w:rsidRPr="00646540" w:rsidRDefault="00646540" w:rsidP="00646540">
            <w:pPr>
              <w:spacing w:before="0" w:after="0" w:line="240" w:lineRule="auto"/>
              <w:jc w:val="center"/>
              <w:rPr>
                <w:ins w:id="93554" w:author="pete jones" w:date="2022-01-11T16:58:00Z"/>
                <w:rFonts w:ascii="Calibri" w:hAnsi="Calibri" w:cs="Calibri"/>
                <w:color w:val="000000"/>
                <w:sz w:val="22"/>
                <w:szCs w:val="22"/>
              </w:rPr>
            </w:pPr>
            <w:ins w:id="93555"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37627A2" w14:textId="77777777" w:rsidR="00646540" w:rsidRPr="00646540" w:rsidRDefault="00646540" w:rsidP="00646540">
            <w:pPr>
              <w:spacing w:before="0" w:after="0" w:line="240" w:lineRule="auto"/>
              <w:jc w:val="center"/>
              <w:rPr>
                <w:ins w:id="93556" w:author="pete jones" w:date="2022-01-11T16:58:00Z"/>
                <w:rFonts w:ascii="Calibri" w:hAnsi="Calibri" w:cs="Calibri"/>
                <w:color w:val="000000"/>
                <w:sz w:val="22"/>
                <w:szCs w:val="22"/>
              </w:rPr>
            </w:pPr>
            <w:ins w:id="9355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DB228E" w14:textId="77777777" w:rsidR="00646540" w:rsidRPr="00646540" w:rsidRDefault="00646540" w:rsidP="00646540">
            <w:pPr>
              <w:spacing w:before="0" w:after="0" w:line="240" w:lineRule="auto"/>
              <w:jc w:val="center"/>
              <w:rPr>
                <w:ins w:id="93558" w:author="pete jones" w:date="2022-01-11T16:58:00Z"/>
                <w:rFonts w:ascii="Calibri" w:hAnsi="Calibri" w:cs="Calibri"/>
                <w:color w:val="000000"/>
                <w:sz w:val="22"/>
                <w:szCs w:val="22"/>
              </w:rPr>
            </w:pPr>
            <w:ins w:id="9355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FC97DF8" w14:textId="77777777" w:rsidR="00646540" w:rsidRPr="00646540" w:rsidRDefault="00646540" w:rsidP="00646540">
            <w:pPr>
              <w:spacing w:before="0" w:after="0" w:line="240" w:lineRule="auto"/>
              <w:jc w:val="center"/>
              <w:rPr>
                <w:ins w:id="93560" w:author="pete jones" w:date="2022-01-11T16:58:00Z"/>
                <w:rFonts w:ascii="Calibri" w:hAnsi="Calibri" w:cs="Calibri"/>
                <w:color w:val="000000"/>
                <w:sz w:val="22"/>
                <w:szCs w:val="22"/>
              </w:rPr>
            </w:pPr>
            <w:ins w:id="9356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F291DF" w14:textId="77777777" w:rsidR="00646540" w:rsidRPr="00646540" w:rsidRDefault="00646540" w:rsidP="00646540">
            <w:pPr>
              <w:spacing w:before="0" w:after="0" w:line="240" w:lineRule="auto"/>
              <w:jc w:val="center"/>
              <w:rPr>
                <w:ins w:id="93562" w:author="pete jones" w:date="2022-01-11T16:58:00Z"/>
                <w:rFonts w:ascii="Calibri" w:hAnsi="Calibri" w:cs="Calibri"/>
                <w:color w:val="000000"/>
                <w:sz w:val="22"/>
                <w:szCs w:val="22"/>
              </w:rPr>
            </w:pPr>
            <w:ins w:id="9356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D2FEBD" w14:textId="77777777" w:rsidR="00646540" w:rsidRPr="00646540" w:rsidRDefault="00646540" w:rsidP="00646540">
            <w:pPr>
              <w:spacing w:before="0" w:after="0" w:line="240" w:lineRule="auto"/>
              <w:jc w:val="center"/>
              <w:rPr>
                <w:ins w:id="93564" w:author="pete jones" w:date="2022-01-11T16:58:00Z"/>
                <w:rFonts w:ascii="Calibri" w:hAnsi="Calibri" w:cs="Calibri"/>
                <w:color w:val="000000"/>
                <w:sz w:val="22"/>
                <w:szCs w:val="22"/>
              </w:rPr>
            </w:pPr>
            <w:ins w:id="9356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8373B4" w14:textId="77777777" w:rsidR="00646540" w:rsidRPr="00646540" w:rsidRDefault="00646540" w:rsidP="00646540">
            <w:pPr>
              <w:spacing w:before="0" w:after="0" w:line="240" w:lineRule="auto"/>
              <w:jc w:val="center"/>
              <w:rPr>
                <w:ins w:id="93566" w:author="pete jones" w:date="2022-01-11T16:58:00Z"/>
                <w:rFonts w:ascii="Calibri" w:hAnsi="Calibri" w:cs="Calibri"/>
                <w:color w:val="000000"/>
                <w:sz w:val="22"/>
                <w:szCs w:val="22"/>
              </w:rPr>
            </w:pPr>
            <w:ins w:id="9356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FA681A" w14:textId="77777777" w:rsidR="00646540" w:rsidRPr="00646540" w:rsidRDefault="00646540" w:rsidP="00646540">
            <w:pPr>
              <w:spacing w:before="0" w:after="0" w:line="240" w:lineRule="auto"/>
              <w:jc w:val="center"/>
              <w:rPr>
                <w:ins w:id="93568" w:author="pete jones" w:date="2022-01-11T16:58:00Z"/>
                <w:rFonts w:ascii="Calibri" w:hAnsi="Calibri" w:cs="Calibri"/>
                <w:color w:val="000000"/>
                <w:sz w:val="22"/>
                <w:szCs w:val="22"/>
              </w:rPr>
            </w:pPr>
            <w:ins w:id="9356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7891A0" w14:textId="77777777" w:rsidR="00646540" w:rsidRPr="00646540" w:rsidRDefault="00646540" w:rsidP="00646540">
            <w:pPr>
              <w:spacing w:before="0" w:after="0" w:line="240" w:lineRule="auto"/>
              <w:jc w:val="center"/>
              <w:rPr>
                <w:ins w:id="93570" w:author="pete jones" w:date="2022-01-11T16:58:00Z"/>
                <w:rFonts w:ascii="Calibri" w:hAnsi="Calibri" w:cs="Calibri"/>
                <w:color w:val="000000"/>
                <w:sz w:val="22"/>
                <w:szCs w:val="22"/>
              </w:rPr>
            </w:pPr>
            <w:ins w:id="9357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777B58" w14:textId="77777777" w:rsidR="00646540" w:rsidRPr="00646540" w:rsidRDefault="00646540" w:rsidP="00646540">
            <w:pPr>
              <w:spacing w:before="0" w:after="0" w:line="240" w:lineRule="auto"/>
              <w:jc w:val="center"/>
              <w:rPr>
                <w:ins w:id="93572" w:author="pete jones" w:date="2022-01-11T16:58:00Z"/>
                <w:rFonts w:ascii="Calibri" w:hAnsi="Calibri" w:cs="Calibri"/>
                <w:color w:val="000000"/>
                <w:sz w:val="22"/>
                <w:szCs w:val="22"/>
              </w:rPr>
            </w:pPr>
            <w:ins w:id="93573"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CC3BF1A" w14:textId="77777777" w:rsidR="00646540" w:rsidRPr="00646540" w:rsidRDefault="00646540" w:rsidP="00646540">
            <w:pPr>
              <w:spacing w:before="0" w:after="0" w:line="240" w:lineRule="auto"/>
              <w:jc w:val="center"/>
              <w:rPr>
                <w:ins w:id="93574" w:author="pete jones" w:date="2022-01-11T16:58:00Z"/>
                <w:rFonts w:ascii="Calibri" w:hAnsi="Calibri" w:cs="Calibri"/>
                <w:color w:val="000000"/>
                <w:sz w:val="22"/>
                <w:szCs w:val="22"/>
              </w:rPr>
            </w:pPr>
            <w:ins w:id="93575" w:author="pete jones" w:date="2022-01-11T16:58:00Z">
              <w:r w:rsidRPr="00646540">
                <w:rPr>
                  <w:rFonts w:ascii="Calibri" w:hAnsi="Calibri" w:cs="Calibri"/>
                  <w:color w:val="000000"/>
                  <w:sz w:val="22"/>
                  <w:szCs w:val="22"/>
                </w:rPr>
                <w:t> </w:t>
              </w:r>
            </w:ins>
          </w:p>
        </w:tc>
      </w:tr>
      <w:tr w:rsidR="00646540" w:rsidRPr="00646540" w14:paraId="62B50FEB" w14:textId="77777777" w:rsidTr="00646540">
        <w:trPr>
          <w:trHeight w:val="300"/>
          <w:ins w:id="93576"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77D3938" w14:textId="77777777" w:rsidR="00646540" w:rsidRPr="00646540" w:rsidRDefault="00646540" w:rsidP="00646540">
            <w:pPr>
              <w:spacing w:before="0" w:after="0" w:line="240" w:lineRule="auto"/>
              <w:jc w:val="center"/>
              <w:rPr>
                <w:ins w:id="93577" w:author="pete jones" w:date="2022-01-11T16:58:00Z"/>
                <w:rFonts w:ascii="Calibri" w:hAnsi="Calibri" w:cs="Calibri"/>
                <w:color w:val="000000"/>
                <w:sz w:val="22"/>
                <w:szCs w:val="22"/>
              </w:rPr>
            </w:pPr>
            <w:ins w:id="93578"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A08E0C0" w14:textId="77777777" w:rsidR="00646540" w:rsidRPr="00646540" w:rsidRDefault="00646540" w:rsidP="00646540">
            <w:pPr>
              <w:spacing w:before="0" w:after="0" w:line="240" w:lineRule="auto"/>
              <w:jc w:val="left"/>
              <w:rPr>
                <w:ins w:id="93579" w:author="pete jones" w:date="2022-01-11T16:58:00Z"/>
                <w:rFonts w:ascii="Calibri" w:hAnsi="Calibri" w:cs="Calibri"/>
                <w:color w:val="000000"/>
                <w:sz w:val="22"/>
                <w:szCs w:val="22"/>
              </w:rPr>
            </w:pPr>
            <w:ins w:id="93580" w:author="pete jones" w:date="2022-01-11T16:58:00Z">
              <w:r w:rsidRPr="00646540">
                <w:rPr>
                  <w:rFonts w:ascii="Calibri" w:hAnsi="Calibri" w:cs="Calibri"/>
                  <w:color w:val="000000"/>
                  <w:sz w:val="22"/>
                  <w:szCs w:val="22"/>
                </w:rPr>
                <w:t>Strategic Analysis of Engineering Business Case Studies</w:t>
              </w:r>
            </w:ins>
          </w:p>
        </w:tc>
        <w:tc>
          <w:tcPr>
            <w:tcW w:w="432" w:type="dxa"/>
            <w:tcBorders>
              <w:top w:val="nil"/>
              <w:left w:val="nil"/>
              <w:bottom w:val="single" w:sz="4" w:space="0" w:color="auto"/>
              <w:right w:val="single" w:sz="4" w:space="0" w:color="auto"/>
            </w:tcBorders>
            <w:shd w:val="clear" w:color="auto" w:fill="auto"/>
            <w:noWrap/>
            <w:vAlign w:val="bottom"/>
            <w:hideMark/>
          </w:tcPr>
          <w:p w14:paraId="01A30390" w14:textId="77777777" w:rsidR="00646540" w:rsidRPr="00646540" w:rsidRDefault="00646540" w:rsidP="00646540">
            <w:pPr>
              <w:spacing w:before="0" w:after="0" w:line="240" w:lineRule="auto"/>
              <w:jc w:val="center"/>
              <w:rPr>
                <w:ins w:id="93581" w:author="pete jones" w:date="2022-01-11T16:58:00Z"/>
                <w:rFonts w:ascii="Calibri" w:hAnsi="Calibri" w:cs="Calibri"/>
                <w:color w:val="000000"/>
                <w:sz w:val="22"/>
                <w:szCs w:val="22"/>
              </w:rPr>
            </w:pPr>
            <w:ins w:id="93582" w:author="pete jones" w:date="2022-01-11T16:58: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5CC6EAC" w14:textId="77777777" w:rsidR="00646540" w:rsidRPr="00646540" w:rsidRDefault="00646540" w:rsidP="00646540">
            <w:pPr>
              <w:spacing w:before="0" w:after="0" w:line="240" w:lineRule="auto"/>
              <w:jc w:val="center"/>
              <w:rPr>
                <w:ins w:id="93583" w:author="pete jones" w:date="2022-01-11T16:58:00Z"/>
                <w:rFonts w:ascii="Calibri" w:hAnsi="Calibri" w:cs="Calibri"/>
                <w:color w:val="000000"/>
                <w:sz w:val="22"/>
                <w:szCs w:val="22"/>
              </w:rPr>
            </w:pPr>
            <w:ins w:id="93584"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EBEA1A3" w14:textId="77777777" w:rsidR="00646540" w:rsidRPr="00646540" w:rsidRDefault="00646540" w:rsidP="00646540">
            <w:pPr>
              <w:spacing w:before="0" w:after="0" w:line="240" w:lineRule="auto"/>
              <w:jc w:val="center"/>
              <w:rPr>
                <w:ins w:id="93585" w:author="pete jones" w:date="2022-01-11T16:58:00Z"/>
                <w:rFonts w:ascii="Calibri" w:hAnsi="Calibri" w:cs="Calibri"/>
                <w:color w:val="000000"/>
                <w:sz w:val="22"/>
                <w:szCs w:val="22"/>
              </w:rPr>
            </w:pPr>
            <w:ins w:id="9358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4BD7C3" w14:textId="77777777" w:rsidR="00646540" w:rsidRPr="00646540" w:rsidRDefault="00646540" w:rsidP="00646540">
            <w:pPr>
              <w:spacing w:before="0" w:after="0" w:line="240" w:lineRule="auto"/>
              <w:jc w:val="center"/>
              <w:rPr>
                <w:ins w:id="93587" w:author="pete jones" w:date="2022-01-11T16:58:00Z"/>
                <w:rFonts w:ascii="Calibri" w:hAnsi="Calibri" w:cs="Calibri"/>
                <w:color w:val="000000"/>
                <w:sz w:val="22"/>
                <w:szCs w:val="22"/>
              </w:rPr>
            </w:pPr>
            <w:ins w:id="9358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A11CE5" w14:textId="77777777" w:rsidR="00646540" w:rsidRPr="00646540" w:rsidRDefault="00646540" w:rsidP="00646540">
            <w:pPr>
              <w:spacing w:before="0" w:after="0" w:line="240" w:lineRule="auto"/>
              <w:jc w:val="center"/>
              <w:rPr>
                <w:ins w:id="93589" w:author="pete jones" w:date="2022-01-11T16:58:00Z"/>
                <w:rFonts w:ascii="Calibri" w:hAnsi="Calibri" w:cs="Calibri"/>
                <w:color w:val="000000"/>
                <w:sz w:val="22"/>
                <w:szCs w:val="22"/>
              </w:rPr>
            </w:pPr>
            <w:ins w:id="9359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DE5ADB" w14:textId="77777777" w:rsidR="00646540" w:rsidRPr="00646540" w:rsidRDefault="00646540" w:rsidP="00646540">
            <w:pPr>
              <w:spacing w:before="0" w:after="0" w:line="240" w:lineRule="auto"/>
              <w:jc w:val="center"/>
              <w:rPr>
                <w:ins w:id="93591" w:author="pete jones" w:date="2022-01-11T16:58:00Z"/>
                <w:rFonts w:ascii="Calibri" w:hAnsi="Calibri" w:cs="Calibri"/>
                <w:color w:val="000000"/>
                <w:sz w:val="22"/>
                <w:szCs w:val="22"/>
              </w:rPr>
            </w:pPr>
            <w:ins w:id="9359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5038FC" w14:textId="77777777" w:rsidR="00646540" w:rsidRPr="00646540" w:rsidRDefault="00646540" w:rsidP="00646540">
            <w:pPr>
              <w:spacing w:before="0" w:after="0" w:line="240" w:lineRule="auto"/>
              <w:jc w:val="center"/>
              <w:rPr>
                <w:ins w:id="93593" w:author="pete jones" w:date="2022-01-11T16:58:00Z"/>
                <w:rFonts w:ascii="Calibri" w:hAnsi="Calibri" w:cs="Calibri"/>
                <w:color w:val="000000"/>
                <w:sz w:val="22"/>
                <w:szCs w:val="22"/>
              </w:rPr>
            </w:pPr>
            <w:ins w:id="9359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A6E294" w14:textId="77777777" w:rsidR="00646540" w:rsidRPr="00646540" w:rsidRDefault="00646540" w:rsidP="00646540">
            <w:pPr>
              <w:spacing w:before="0" w:after="0" w:line="240" w:lineRule="auto"/>
              <w:jc w:val="center"/>
              <w:rPr>
                <w:ins w:id="93595" w:author="pete jones" w:date="2022-01-11T16:58:00Z"/>
                <w:rFonts w:ascii="Calibri" w:hAnsi="Calibri" w:cs="Calibri"/>
                <w:color w:val="000000"/>
                <w:sz w:val="22"/>
                <w:szCs w:val="22"/>
              </w:rPr>
            </w:pPr>
            <w:ins w:id="9359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4F2918" w14:textId="77777777" w:rsidR="00646540" w:rsidRPr="00646540" w:rsidRDefault="00646540" w:rsidP="00646540">
            <w:pPr>
              <w:spacing w:before="0" w:after="0" w:line="240" w:lineRule="auto"/>
              <w:jc w:val="center"/>
              <w:rPr>
                <w:ins w:id="93597" w:author="pete jones" w:date="2022-01-11T16:58:00Z"/>
                <w:rFonts w:ascii="Calibri" w:hAnsi="Calibri" w:cs="Calibri"/>
                <w:color w:val="000000"/>
                <w:sz w:val="22"/>
                <w:szCs w:val="22"/>
              </w:rPr>
            </w:pPr>
            <w:ins w:id="9359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E87C0D" w14:textId="77777777" w:rsidR="00646540" w:rsidRPr="00646540" w:rsidRDefault="00646540" w:rsidP="00646540">
            <w:pPr>
              <w:spacing w:before="0" w:after="0" w:line="240" w:lineRule="auto"/>
              <w:jc w:val="center"/>
              <w:rPr>
                <w:ins w:id="93599" w:author="pete jones" w:date="2022-01-11T16:58:00Z"/>
                <w:rFonts w:ascii="Calibri" w:hAnsi="Calibri" w:cs="Calibri"/>
                <w:color w:val="000000"/>
                <w:sz w:val="22"/>
                <w:szCs w:val="22"/>
              </w:rPr>
            </w:pPr>
            <w:ins w:id="9360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EBBBCA" w14:textId="77777777" w:rsidR="00646540" w:rsidRPr="00646540" w:rsidRDefault="00646540" w:rsidP="00646540">
            <w:pPr>
              <w:spacing w:before="0" w:after="0" w:line="240" w:lineRule="auto"/>
              <w:jc w:val="center"/>
              <w:rPr>
                <w:ins w:id="93601" w:author="pete jones" w:date="2022-01-11T16:58:00Z"/>
                <w:rFonts w:ascii="Calibri" w:hAnsi="Calibri" w:cs="Calibri"/>
                <w:color w:val="000000"/>
                <w:sz w:val="22"/>
                <w:szCs w:val="22"/>
              </w:rPr>
            </w:pPr>
            <w:ins w:id="93602"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5900FA5" w14:textId="77777777" w:rsidR="00646540" w:rsidRPr="00646540" w:rsidRDefault="00646540" w:rsidP="00646540">
            <w:pPr>
              <w:spacing w:before="0" w:after="0" w:line="240" w:lineRule="auto"/>
              <w:jc w:val="center"/>
              <w:rPr>
                <w:ins w:id="93603" w:author="pete jones" w:date="2022-01-11T16:58:00Z"/>
                <w:rFonts w:ascii="Calibri" w:hAnsi="Calibri" w:cs="Calibri"/>
                <w:color w:val="000000"/>
                <w:sz w:val="22"/>
                <w:szCs w:val="22"/>
              </w:rPr>
            </w:pPr>
            <w:ins w:id="93604" w:author="pete jones" w:date="2022-01-11T16:58:00Z">
              <w:r w:rsidRPr="00646540">
                <w:rPr>
                  <w:rFonts w:ascii="Calibri" w:hAnsi="Calibri" w:cs="Calibri"/>
                  <w:color w:val="000000"/>
                  <w:sz w:val="22"/>
                  <w:szCs w:val="22"/>
                </w:rPr>
                <w:t> </w:t>
              </w:r>
            </w:ins>
          </w:p>
        </w:tc>
      </w:tr>
      <w:tr w:rsidR="00646540" w:rsidRPr="00646540" w14:paraId="5A3144E7" w14:textId="77777777" w:rsidTr="00646540">
        <w:trPr>
          <w:trHeight w:val="300"/>
          <w:ins w:id="93605"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730A88D" w14:textId="77777777" w:rsidR="00646540" w:rsidRPr="00646540" w:rsidRDefault="00646540" w:rsidP="00646540">
            <w:pPr>
              <w:spacing w:before="0" w:after="0" w:line="240" w:lineRule="auto"/>
              <w:jc w:val="center"/>
              <w:rPr>
                <w:ins w:id="93606" w:author="pete jones" w:date="2022-01-11T16:58:00Z"/>
                <w:rFonts w:ascii="Calibri" w:hAnsi="Calibri" w:cs="Calibri"/>
                <w:color w:val="000000"/>
                <w:sz w:val="22"/>
                <w:szCs w:val="22"/>
              </w:rPr>
            </w:pPr>
            <w:ins w:id="93607"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0BEFE92" w14:textId="77777777" w:rsidR="00646540" w:rsidRPr="00646540" w:rsidRDefault="00646540" w:rsidP="00646540">
            <w:pPr>
              <w:spacing w:before="0" w:after="0" w:line="240" w:lineRule="auto"/>
              <w:jc w:val="left"/>
              <w:rPr>
                <w:ins w:id="93608" w:author="pete jones" w:date="2022-01-11T16:58:00Z"/>
                <w:rFonts w:ascii="Calibri" w:hAnsi="Calibri" w:cs="Calibri"/>
                <w:color w:val="000000"/>
                <w:sz w:val="22"/>
                <w:szCs w:val="22"/>
              </w:rPr>
            </w:pPr>
            <w:ins w:id="93609" w:author="pete jones" w:date="2022-01-11T16:58:00Z">
              <w:r w:rsidRPr="00646540">
                <w:rPr>
                  <w:rFonts w:ascii="Calibri" w:hAnsi="Calibri" w:cs="Calibri"/>
                  <w:color w:val="000000"/>
                  <w:sz w:val="22"/>
                  <w:szCs w:val="22"/>
                </w:rPr>
                <w:t>Engineering Ethics</w:t>
              </w:r>
            </w:ins>
          </w:p>
        </w:tc>
        <w:tc>
          <w:tcPr>
            <w:tcW w:w="432" w:type="dxa"/>
            <w:tcBorders>
              <w:top w:val="nil"/>
              <w:left w:val="nil"/>
              <w:bottom w:val="single" w:sz="4" w:space="0" w:color="auto"/>
              <w:right w:val="single" w:sz="4" w:space="0" w:color="auto"/>
            </w:tcBorders>
            <w:shd w:val="clear" w:color="auto" w:fill="auto"/>
            <w:noWrap/>
            <w:vAlign w:val="bottom"/>
            <w:hideMark/>
          </w:tcPr>
          <w:p w14:paraId="3A38D63F" w14:textId="77777777" w:rsidR="00646540" w:rsidRPr="00646540" w:rsidRDefault="00646540" w:rsidP="00646540">
            <w:pPr>
              <w:spacing w:before="0" w:after="0" w:line="240" w:lineRule="auto"/>
              <w:jc w:val="center"/>
              <w:rPr>
                <w:ins w:id="93610" w:author="pete jones" w:date="2022-01-11T16:58:00Z"/>
                <w:rFonts w:ascii="Calibri" w:hAnsi="Calibri" w:cs="Calibri"/>
                <w:color w:val="000000"/>
                <w:sz w:val="22"/>
                <w:szCs w:val="22"/>
              </w:rPr>
            </w:pPr>
            <w:ins w:id="93611" w:author="pete jones" w:date="2022-01-11T16:58: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17FF300" w14:textId="77777777" w:rsidR="00646540" w:rsidRPr="00646540" w:rsidRDefault="00646540" w:rsidP="00646540">
            <w:pPr>
              <w:spacing w:before="0" w:after="0" w:line="240" w:lineRule="auto"/>
              <w:jc w:val="center"/>
              <w:rPr>
                <w:ins w:id="93612" w:author="pete jones" w:date="2022-01-11T16:58:00Z"/>
                <w:rFonts w:ascii="Calibri" w:hAnsi="Calibri" w:cs="Calibri"/>
                <w:color w:val="000000"/>
                <w:sz w:val="22"/>
                <w:szCs w:val="22"/>
              </w:rPr>
            </w:pPr>
            <w:ins w:id="93613"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49A0A37" w14:textId="77777777" w:rsidR="00646540" w:rsidRPr="00646540" w:rsidRDefault="00646540" w:rsidP="00646540">
            <w:pPr>
              <w:spacing w:before="0" w:after="0" w:line="240" w:lineRule="auto"/>
              <w:jc w:val="center"/>
              <w:rPr>
                <w:ins w:id="93614" w:author="pete jones" w:date="2022-01-11T16:58:00Z"/>
                <w:rFonts w:ascii="Calibri" w:hAnsi="Calibri" w:cs="Calibri"/>
                <w:color w:val="000000"/>
                <w:sz w:val="22"/>
                <w:szCs w:val="22"/>
              </w:rPr>
            </w:pPr>
            <w:ins w:id="9361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8690D5" w14:textId="77777777" w:rsidR="00646540" w:rsidRPr="00646540" w:rsidRDefault="00646540" w:rsidP="00646540">
            <w:pPr>
              <w:spacing w:before="0" w:after="0" w:line="240" w:lineRule="auto"/>
              <w:jc w:val="center"/>
              <w:rPr>
                <w:ins w:id="93616" w:author="pete jones" w:date="2022-01-11T16:58:00Z"/>
                <w:rFonts w:ascii="Calibri" w:hAnsi="Calibri" w:cs="Calibri"/>
                <w:color w:val="000000"/>
                <w:sz w:val="22"/>
                <w:szCs w:val="22"/>
              </w:rPr>
            </w:pPr>
            <w:ins w:id="9361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6F25B3" w14:textId="77777777" w:rsidR="00646540" w:rsidRPr="00646540" w:rsidRDefault="00646540" w:rsidP="00646540">
            <w:pPr>
              <w:spacing w:before="0" w:after="0" w:line="240" w:lineRule="auto"/>
              <w:jc w:val="center"/>
              <w:rPr>
                <w:ins w:id="93618" w:author="pete jones" w:date="2022-01-11T16:58:00Z"/>
                <w:rFonts w:ascii="Calibri" w:hAnsi="Calibri" w:cs="Calibri"/>
                <w:color w:val="000000"/>
                <w:sz w:val="22"/>
                <w:szCs w:val="22"/>
              </w:rPr>
            </w:pPr>
            <w:ins w:id="9361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063AA3" w14:textId="77777777" w:rsidR="00646540" w:rsidRPr="00646540" w:rsidRDefault="00646540" w:rsidP="00646540">
            <w:pPr>
              <w:spacing w:before="0" w:after="0" w:line="240" w:lineRule="auto"/>
              <w:jc w:val="center"/>
              <w:rPr>
                <w:ins w:id="93620" w:author="pete jones" w:date="2022-01-11T16:58:00Z"/>
                <w:rFonts w:ascii="Calibri" w:hAnsi="Calibri" w:cs="Calibri"/>
                <w:color w:val="000000"/>
                <w:sz w:val="22"/>
                <w:szCs w:val="22"/>
              </w:rPr>
            </w:pPr>
            <w:ins w:id="9362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046DA9" w14:textId="77777777" w:rsidR="00646540" w:rsidRPr="00646540" w:rsidRDefault="00646540" w:rsidP="00646540">
            <w:pPr>
              <w:spacing w:before="0" w:after="0" w:line="240" w:lineRule="auto"/>
              <w:jc w:val="center"/>
              <w:rPr>
                <w:ins w:id="93622" w:author="pete jones" w:date="2022-01-11T16:58:00Z"/>
                <w:rFonts w:ascii="Calibri" w:hAnsi="Calibri" w:cs="Calibri"/>
                <w:color w:val="000000"/>
                <w:sz w:val="22"/>
                <w:szCs w:val="22"/>
              </w:rPr>
            </w:pPr>
            <w:ins w:id="9362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EFBC32" w14:textId="77777777" w:rsidR="00646540" w:rsidRPr="00646540" w:rsidRDefault="00646540" w:rsidP="00646540">
            <w:pPr>
              <w:spacing w:before="0" w:after="0" w:line="240" w:lineRule="auto"/>
              <w:jc w:val="center"/>
              <w:rPr>
                <w:ins w:id="93624" w:author="pete jones" w:date="2022-01-11T16:58:00Z"/>
                <w:rFonts w:ascii="Calibri" w:hAnsi="Calibri" w:cs="Calibri"/>
                <w:color w:val="000000"/>
                <w:sz w:val="22"/>
                <w:szCs w:val="22"/>
              </w:rPr>
            </w:pPr>
            <w:ins w:id="9362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138ECD" w14:textId="77777777" w:rsidR="00646540" w:rsidRPr="00646540" w:rsidRDefault="00646540" w:rsidP="00646540">
            <w:pPr>
              <w:spacing w:before="0" w:after="0" w:line="240" w:lineRule="auto"/>
              <w:jc w:val="center"/>
              <w:rPr>
                <w:ins w:id="93626" w:author="pete jones" w:date="2022-01-11T16:58:00Z"/>
                <w:rFonts w:ascii="Calibri" w:hAnsi="Calibri" w:cs="Calibri"/>
                <w:color w:val="000000"/>
                <w:sz w:val="22"/>
                <w:szCs w:val="22"/>
              </w:rPr>
            </w:pPr>
            <w:ins w:id="9362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5A10A2" w14:textId="77777777" w:rsidR="00646540" w:rsidRPr="00646540" w:rsidRDefault="00646540" w:rsidP="00646540">
            <w:pPr>
              <w:spacing w:before="0" w:after="0" w:line="240" w:lineRule="auto"/>
              <w:jc w:val="center"/>
              <w:rPr>
                <w:ins w:id="93628" w:author="pete jones" w:date="2022-01-11T16:58:00Z"/>
                <w:rFonts w:ascii="Calibri" w:hAnsi="Calibri" w:cs="Calibri"/>
                <w:color w:val="000000"/>
                <w:sz w:val="22"/>
                <w:szCs w:val="22"/>
              </w:rPr>
            </w:pPr>
            <w:ins w:id="9362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3CFF99" w14:textId="77777777" w:rsidR="00646540" w:rsidRPr="00646540" w:rsidRDefault="00646540" w:rsidP="00646540">
            <w:pPr>
              <w:spacing w:before="0" w:after="0" w:line="240" w:lineRule="auto"/>
              <w:jc w:val="center"/>
              <w:rPr>
                <w:ins w:id="93630" w:author="pete jones" w:date="2022-01-11T16:58:00Z"/>
                <w:rFonts w:ascii="Calibri" w:hAnsi="Calibri" w:cs="Calibri"/>
                <w:color w:val="000000"/>
                <w:sz w:val="22"/>
                <w:szCs w:val="22"/>
              </w:rPr>
            </w:pPr>
            <w:ins w:id="93631"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8268E63" w14:textId="77777777" w:rsidR="00646540" w:rsidRPr="00646540" w:rsidRDefault="00646540" w:rsidP="00646540">
            <w:pPr>
              <w:spacing w:before="0" w:after="0" w:line="240" w:lineRule="auto"/>
              <w:jc w:val="center"/>
              <w:rPr>
                <w:ins w:id="93632" w:author="pete jones" w:date="2022-01-11T16:58:00Z"/>
                <w:rFonts w:ascii="Calibri" w:hAnsi="Calibri" w:cs="Calibri"/>
                <w:color w:val="000000"/>
                <w:sz w:val="22"/>
                <w:szCs w:val="22"/>
              </w:rPr>
            </w:pPr>
            <w:ins w:id="93633" w:author="pete jones" w:date="2022-01-11T16:58:00Z">
              <w:r w:rsidRPr="00646540">
                <w:rPr>
                  <w:rFonts w:ascii="Calibri" w:hAnsi="Calibri" w:cs="Calibri"/>
                  <w:color w:val="000000"/>
                  <w:sz w:val="22"/>
                  <w:szCs w:val="22"/>
                </w:rPr>
                <w:t> </w:t>
              </w:r>
            </w:ins>
          </w:p>
        </w:tc>
      </w:tr>
      <w:tr w:rsidR="00646540" w:rsidRPr="00646540" w14:paraId="7DB31EE7" w14:textId="77777777" w:rsidTr="00646540">
        <w:trPr>
          <w:trHeight w:val="300"/>
          <w:ins w:id="93634"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F2D4310" w14:textId="77777777" w:rsidR="00646540" w:rsidRPr="00646540" w:rsidRDefault="00646540" w:rsidP="00646540">
            <w:pPr>
              <w:spacing w:before="0" w:after="0" w:line="240" w:lineRule="auto"/>
              <w:jc w:val="center"/>
              <w:rPr>
                <w:ins w:id="93635" w:author="pete jones" w:date="2022-01-11T16:58:00Z"/>
                <w:rFonts w:ascii="Calibri" w:hAnsi="Calibri" w:cs="Calibri"/>
                <w:color w:val="000000"/>
                <w:sz w:val="22"/>
                <w:szCs w:val="22"/>
              </w:rPr>
            </w:pPr>
            <w:ins w:id="93636"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6727AED" w14:textId="77777777" w:rsidR="00646540" w:rsidRPr="00646540" w:rsidRDefault="00646540" w:rsidP="00646540">
            <w:pPr>
              <w:spacing w:before="0" w:after="0" w:line="240" w:lineRule="auto"/>
              <w:jc w:val="left"/>
              <w:rPr>
                <w:ins w:id="93637" w:author="pete jones" w:date="2022-01-11T16:58:00Z"/>
                <w:rFonts w:ascii="Calibri" w:hAnsi="Calibri" w:cs="Calibri"/>
                <w:color w:val="000000"/>
                <w:sz w:val="22"/>
                <w:szCs w:val="22"/>
              </w:rPr>
            </w:pPr>
            <w:ins w:id="93638" w:author="pete jones" w:date="2022-01-11T16:58:00Z">
              <w:r w:rsidRPr="00646540">
                <w:rPr>
                  <w:rFonts w:ascii="Calibri" w:hAnsi="Calibri" w:cs="Calibri"/>
                  <w:color w:val="000000"/>
                  <w:sz w:val="22"/>
                  <w:szCs w:val="22"/>
                </w:rPr>
                <w:t>Mechanical Engineering Design 3A</w:t>
              </w:r>
            </w:ins>
          </w:p>
        </w:tc>
        <w:tc>
          <w:tcPr>
            <w:tcW w:w="432" w:type="dxa"/>
            <w:tcBorders>
              <w:top w:val="nil"/>
              <w:left w:val="nil"/>
              <w:bottom w:val="single" w:sz="4" w:space="0" w:color="auto"/>
              <w:right w:val="single" w:sz="4" w:space="0" w:color="auto"/>
            </w:tcBorders>
            <w:shd w:val="clear" w:color="auto" w:fill="auto"/>
            <w:noWrap/>
            <w:vAlign w:val="bottom"/>
            <w:hideMark/>
          </w:tcPr>
          <w:p w14:paraId="20E2C631" w14:textId="77777777" w:rsidR="00646540" w:rsidRPr="00646540" w:rsidRDefault="00646540" w:rsidP="00646540">
            <w:pPr>
              <w:spacing w:before="0" w:after="0" w:line="240" w:lineRule="auto"/>
              <w:jc w:val="center"/>
              <w:rPr>
                <w:ins w:id="93639" w:author="pete jones" w:date="2022-01-11T16:58:00Z"/>
                <w:rFonts w:ascii="Calibri" w:hAnsi="Calibri" w:cs="Calibri"/>
                <w:color w:val="000000"/>
                <w:sz w:val="22"/>
                <w:szCs w:val="22"/>
              </w:rPr>
            </w:pPr>
            <w:ins w:id="93640" w:author="pete jones" w:date="2022-01-11T16:58: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6DA1573" w14:textId="77777777" w:rsidR="00646540" w:rsidRPr="00646540" w:rsidRDefault="00646540" w:rsidP="00646540">
            <w:pPr>
              <w:spacing w:before="0" w:after="0" w:line="240" w:lineRule="auto"/>
              <w:jc w:val="center"/>
              <w:rPr>
                <w:ins w:id="93641" w:author="pete jones" w:date="2022-01-11T16:58:00Z"/>
                <w:rFonts w:ascii="Calibri" w:hAnsi="Calibri" w:cs="Calibri"/>
                <w:color w:val="000000"/>
                <w:sz w:val="22"/>
                <w:szCs w:val="22"/>
              </w:rPr>
            </w:pPr>
            <w:ins w:id="93642"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775B9D6" w14:textId="77777777" w:rsidR="00646540" w:rsidRPr="00646540" w:rsidRDefault="00646540" w:rsidP="00646540">
            <w:pPr>
              <w:spacing w:before="0" w:after="0" w:line="240" w:lineRule="auto"/>
              <w:jc w:val="center"/>
              <w:rPr>
                <w:ins w:id="93643" w:author="pete jones" w:date="2022-01-11T16:58:00Z"/>
                <w:rFonts w:ascii="Calibri" w:hAnsi="Calibri" w:cs="Calibri"/>
                <w:color w:val="000000"/>
                <w:sz w:val="22"/>
                <w:szCs w:val="22"/>
              </w:rPr>
            </w:pPr>
            <w:ins w:id="9364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673783" w14:textId="77777777" w:rsidR="00646540" w:rsidRPr="00646540" w:rsidRDefault="00646540" w:rsidP="00646540">
            <w:pPr>
              <w:spacing w:before="0" w:after="0" w:line="240" w:lineRule="auto"/>
              <w:jc w:val="center"/>
              <w:rPr>
                <w:ins w:id="93645" w:author="pete jones" w:date="2022-01-11T16:58:00Z"/>
                <w:rFonts w:ascii="Calibri" w:hAnsi="Calibri" w:cs="Calibri"/>
                <w:color w:val="000000"/>
                <w:sz w:val="22"/>
                <w:szCs w:val="22"/>
              </w:rPr>
            </w:pPr>
            <w:ins w:id="9364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C95E3A" w14:textId="77777777" w:rsidR="00646540" w:rsidRPr="00646540" w:rsidRDefault="00646540" w:rsidP="00646540">
            <w:pPr>
              <w:spacing w:before="0" w:after="0" w:line="240" w:lineRule="auto"/>
              <w:jc w:val="center"/>
              <w:rPr>
                <w:ins w:id="93647" w:author="pete jones" w:date="2022-01-11T16:58:00Z"/>
                <w:rFonts w:ascii="Calibri" w:hAnsi="Calibri" w:cs="Calibri"/>
                <w:color w:val="000000"/>
                <w:sz w:val="22"/>
                <w:szCs w:val="22"/>
              </w:rPr>
            </w:pPr>
            <w:ins w:id="9364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C30B568" w14:textId="77777777" w:rsidR="00646540" w:rsidRPr="00646540" w:rsidRDefault="00646540" w:rsidP="00646540">
            <w:pPr>
              <w:spacing w:before="0" w:after="0" w:line="240" w:lineRule="auto"/>
              <w:jc w:val="center"/>
              <w:rPr>
                <w:ins w:id="93649" w:author="pete jones" w:date="2022-01-11T16:58:00Z"/>
                <w:rFonts w:ascii="Calibri" w:hAnsi="Calibri" w:cs="Calibri"/>
                <w:color w:val="000000"/>
                <w:sz w:val="22"/>
                <w:szCs w:val="22"/>
              </w:rPr>
            </w:pPr>
            <w:ins w:id="9365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AC2490" w14:textId="77777777" w:rsidR="00646540" w:rsidRPr="00646540" w:rsidRDefault="00646540" w:rsidP="00646540">
            <w:pPr>
              <w:spacing w:before="0" w:after="0" w:line="240" w:lineRule="auto"/>
              <w:jc w:val="center"/>
              <w:rPr>
                <w:ins w:id="93651" w:author="pete jones" w:date="2022-01-11T16:58:00Z"/>
                <w:rFonts w:ascii="Calibri" w:hAnsi="Calibri" w:cs="Calibri"/>
                <w:color w:val="000000"/>
                <w:sz w:val="22"/>
                <w:szCs w:val="22"/>
              </w:rPr>
            </w:pPr>
            <w:ins w:id="9365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034A40" w14:textId="77777777" w:rsidR="00646540" w:rsidRPr="00646540" w:rsidRDefault="00646540" w:rsidP="00646540">
            <w:pPr>
              <w:spacing w:before="0" w:after="0" w:line="240" w:lineRule="auto"/>
              <w:jc w:val="center"/>
              <w:rPr>
                <w:ins w:id="93653" w:author="pete jones" w:date="2022-01-11T16:58:00Z"/>
                <w:rFonts w:ascii="Calibri" w:hAnsi="Calibri" w:cs="Calibri"/>
                <w:color w:val="000000"/>
                <w:sz w:val="22"/>
                <w:szCs w:val="22"/>
              </w:rPr>
            </w:pPr>
            <w:ins w:id="9365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448451" w14:textId="77777777" w:rsidR="00646540" w:rsidRPr="00646540" w:rsidRDefault="00646540" w:rsidP="00646540">
            <w:pPr>
              <w:spacing w:before="0" w:after="0" w:line="240" w:lineRule="auto"/>
              <w:jc w:val="center"/>
              <w:rPr>
                <w:ins w:id="93655" w:author="pete jones" w:date="2022-01-11T16:58:00Z"/>
                <w:rFonts w:ascii="Calibri" w:hAnsi="Calibri" w:cs="Calibri"/>
                <w:color w:val="000000"/>
                <w:sz w:val="22"/>
                <w:szCs w:val="22"/>
              </w:rPr>
            </w:pPr>
            <w:ins w:id="9365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94F60F" w14:textId="77777777" w:rsidR="00646540" w:rsidRPr="00646540" w:rsidRDefault="00646540" w:rsidP="00646540">
            <w:pPr>
              <w:spacing w:before="0" w:after="0" w:line="240" w:lineRule="auto"/>
              <w:jc w:val="center"/>
              <w:rPr>
                <w:ins w:id="93657" w:author="pete jones" w:date="2022-01-11T16:58:00Z"/>
                <w:rFonts w:ascii="Calibri" w:hAnsi="Calibri" w:cs="Calibri"/>
                <w:color w:val="000000"/>
                <w:sz w:val="22"/>
                <w:szCs w:val="22"/>
              </w:rPr>
            </w:pPr>
            <w:ins w:id="9365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B0871A" w14:textId="77777777" w:rsidR="00646540" w:rsidRPr="00646540" w:rsidRDefault="00646540" w:rsidP="00646540">
            <w:pPr>
              <w:spacing w:before="0" w:after="0" w:line="240" w:lineRule="auto"/>
              <w:jc w:val="center"/>
              <w:rPr>
                <w:ins w:id="93659" w:author="pete jones" w:date="2022-01-11T16:58:00Z"/>
                <w:rFonts w:ascii="Calibri" w:hAnsi="Calibri" w:cs="Calibri"/>
                <w:color w:val="000000"/>
                <w:sz w:val="22"/>
                <w:szCs w:val="22"/>
              </w:rPr>
            </w:pPr>
            <w:ins w:id="93660"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A3BA845" w14:textId="77777777" w:rsidR="00646540" w:rsidRPr="00646540" w:rsidRDefault="00646540" w:rsidP="00646540">
            <w:pPr>
              <w:spacing w:before="0" w:after="0" w:line="240" w:lineRule="auto"/>
              <w:jc w:val="center"/>
              <w:rPr>
                <w:ins w:id="93661" w:author="pete jones" w:date="2022-01-11T16:58:00Z"/>
                <w:rFonts w:ascii="Calibri" w:hAnsi="Calibri" w:cs="Calibri"/>
                <w:color w:val="000000"/>
                <w:sz w:val="22"/>
                <w:szCs w:val="22"/>
              </w:rPr>
            </w:pPr>
            <w:ins w:id="93662" w:author="pete jones" w:date="2022-01-11T16:58:00Z">
              <w:r w:rsidRPr="00646540">
                <w:rPr>
                  <w:rFonts w:ascii="Calibri" w:hAnsi="Calibri" w:cs="Calibri"/>
                  <w:color w:val="000000"/>
                  <w:sz w:val="22"/>
                  <w:szCs w:val="22"/>
                </w:rPr>
                <w:t> </w:t>
              </w:r>
            </w:ins>
          </w:p>
        </w:tc>
      </w:tr>
      <w:tr w:rsidR="00646540" w:rsidRPr="00646540" w14:paraId="22BE0CBD" w14:textId="77777777" w:rsidTr="00646540">
        <w:trPr>
          <w:trHeight w:val="300"/>
          <w:ins w:id="93663"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BB57AD4" w14:textId="77777777" w:rsidR="00646540" w:rsidRPr="00646540" w:rsidRDefault="00646540" w:rsidP="00646540">
            <w:pPr>
              <w:spacing w:before="0" w:after="0" w:line="240" w:lineRule="auto"/>
              <w:jc w:val="center"/>
              <w:rPr>
                <w:ins w:id="93664" w:author="pete jones" w:date="2022-01-11T16:58:00Z"/>
                <w:rFonts w:ascii="Calibri" w:hAnsi="Calibri" w:cs="Calibri"/>
                <w:color w:val="000000"/>
                <w:sz w:val="22"/>
                <w:szCs w:val="22"/>
              </w:rPr>
            </w:pPr>
            <w:ins w:id="93665"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C35FB0B" w14:textId="77777777" w:rsidR="00646540" w:rsidRPr="00646540" w:rsidRDefault="00646540" w:rsidP="00646540">
            <w:pPr>
              <w:spacing w:before="0" w:after="0" w:line="240" w:lineRule="auto"/>
              <w:jc w:val="left"/>
              <w:rPr>
                <w:ins w:id="93666" w:author="pete jones" w:date="2022-01-11T16:58:00Z"/>
                <w:rFonts w:ascii="Calibri" w:hAnsi="Calibri" w:cs="Calibri"/>
                <w:color w:val="000000"/>
                <w:sz w:val="22"/>
                <w:szCs w:val="22"/>
              </w:rPr>
            </w:pPr>
            <w:ins w:id="93667" w:author="pete jones" w:date="2022-01-11T16:58:00Z">
              <w:r w:rsidRPr="00646540">
                <w:rPr>
                  <w:rFonts w:ascii="Calibri" w:hAnsi="Calibri" w:cs="Calibri"/>
                  <w:color w:val="000000"/>
                  <w:sz w:val="22"/>
                  <w:szCs w:val="22"/>
                </w:rPr>
                <w:t>Mechanical Design 3B</w:t>
              </w:r>
            </w:ins>
          </w:p>
        </w:tc>
        <w:tc>
          <w:tcPr>
            <w:tcW w:w="432" w:type="dxa"/>
            <w:tcBorders>
              <w:top w:val="nil"/>
              <w:left w:val="nil"/>
              <w:bottom w:val="single" w:sz="4" w:space="0" w:color="auto"/>
              <w:right w:val="single" w:sz="4" w:space="0" w:color="auto"/>
            </w:tcBorders>
            <w:shd w:val="clear" w:color="auto" w:fill="auto"/>
            <w:noWrap/>
            <w:vAlign w:val="bottom"/>
            <w:hideMark/>
          </w:tcPr>
          <w:p w14:paraId="1DECC1A5" w14:textId="77777777" w:rsidR="00646540" w:rsidRPr="00646540" w:rsidRDefault="00646540" w:rsidP="00646540">
            <w:pPr>
              <w:spacing w:before="0" w:after="0" w:line="240" w:lineRule="auto"/>
              <w:jc w:val="center"/>
              <w:rPr>
                <w:ins w:id="93668" w:author="pete jones" w:date="2022-01-11T16:58:00Z"/>
                <w:rFonts w:ascii="Calibri" w:hAnsi="Calibri" w:cs="Calibri"/>
                <w:color w:val="000000"/>
                <w:sz w:val="22"/>
                <w:szCs w:val="22"/>
              </w:rPr>
            </w:pPr>
            <w:ins w:id="93669"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ECD98F5" w14:textId="77777777" w:rsidR="00646540" w:rsidRPr="00646540" w:rsidRDefault="00646540" w:rsidP="00646540">
            <w:pPr>
              <w:spacing w:before="0" w:after="0" w:line="240" w:lineRule="auto"/>
              <w:jc w:val="center"/>
              <w:rPr>
                <w:ins w:id="93670" w:author="pete jones" w:date="2022-01-11T16:58:00Z"/>
                <w:rFonts w:ascii="Calibri" w:hAnsi="Calibri" w:cs="Calibri"/>
                <w:color w:val="000000"/>
                <w:sz w:val="22"/>
                <w:szCs w:val="22"/>
              </w:rPr>
            </w:pPr>
            <w:ins w:id="93671"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071A374" w14:textId="77777777" w:rsidR="00646540" w:rsidRPr="00646540" w:rsidRDefault="00646540" w:rsidP="00646540">
            <w:pPr>
              <w:spacing w:before="0" w:after="0" w:line="240" w:lineRule="auto"/>
              <w:jc w:val="center"/>
              <w:rPr>
                <w:ins w:id="93672" w:author="pete jones" w:date="2022-01-11T16:58:00Z"/>
                <w:rFonts w:ascii="Calibri" w:hAnsi="Calibri" w:cs="Calibri"/>
                <w:color w:val="000000"/>
                <w:sz w:val="22"/>
                <w:szCs w:val="22"/>
              </w:rPr>
            </w:pPr>
            <w:ins w:id="9367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29878AD" w14:textId="77777777" w:rsidR="00646540" w:rsidRPr="00646540" w:rsidRDefault="00646540" w:rsidP="00646540">
            <w:pPr>
              <w:spacing w:before="0" w:after="0" w:line="240" w:lineRule="auto"/>
              <w:jc w:val="center"/>
              <w:rPr>
                <w:ins w:id="93674" w:author="pete jones" w:date="2022-01-11T16:58:00Z"/>
                <w:rFonts w:ascii="Calibri" w:hAnsi="Calibri" w:cs="Calibri"/>
                <w:color w:val="000000"/>
                <w:sz w:val="22"/>
                <w:szCs w:val="22"/>
              </w:rPr>
            </w:pPr>
            <w:ins w:id="9367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5A4F07" w14:textId="77777777" w:rsidR="00646540" w:rsidRPr="00646540" w:rsidRDefault="00646540" w:rsidP="00646540">
            <w:pPr>
              <w:spacing w:before="0" w:after="0" w:line="240" w:lineRule="auto"/>
              <w:jc w:val="center"/>
              <w:rPr>
                <w:ins w:id="93676" w:author="pete jones" w:date="2022-01-11T16:58:00Z"/>
                <w:rFonts w:ascii="Calibri" w:hAnsi="Calibri" w:cs="Calibri"/>
                <w:color w:val="000000"/>
                <w:sz w:val="22"/>
                <w:szCs w:val="22"/>
              </w:rPr>
            </w:pPr>
            <w:ins w:id="9367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9692A4" w14:textId="77777777" w:rsidR="00646540" w:rsidRPr="00646540" w:rsidRDefault="00646540" w:rsidP="00646540">
            <w:pPr>
              <w:spacing w:before="0" w:after="0" w:line="240" w:lineRule="auto"/>
              <w:jc w:val="center"/>
              <w:rPr>
                <w:ins w:id="93678" w:author="pete jones" w:date="2022-01-11T16:58:00Z"/>
                <w:rFonts w:ascii="Calibri" w:hAnsi="Calibri" w:cs="Calibri"/>
                <w:color w:val="000000"/>
                <w:sz w:val="22"/>
                <w:szCs w:val="22"/>
              </w:rPr>
            </w:pPr>
            <w:ins w:id="9367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8461E9" w14:textId="77777777" w:rsidR="00646540" w:rsidRPr="00646540" w:rsidRDefault="00646540" w:rsidP="00646540">
            <w:pPr>
              <w:spacing w:before="0" w:after="0" w:line="240" w:lineRule="auto"/>
              <w:jc w:val="center"/>
              <w:rPr>
                <w:ins w:id="93680" w:author="pete jones" w:date="2022-01-11T16:58:00Z"/>
                <w:rFonts w:ascii="Calibri" w:hAnsi="Calibri" w:cs="Calibri"/>
                <w:color w:val="000000"/>
                <w:sz w:val="22"/>
                <w:szCs w:val="22"/>
              </w:rPr>
            </w:pPr>
            <w:ins w:id="9368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AD1AA9" w14:textId="77777777" w:rsidR="00646540" w:rsidRPr="00646540" w:rsidRDefault="00646540" w:rsidP="00646540">
            <w:pPr>
              <w:spacing w:before="0" w:after="0" w:line="240" w:lineRule="auto"/>
              <w:jc w:val="center"/>
              <w:rPr>
                <w:ins w:id="93682" w:author="pete jones" w:date="2022-01-11T16:58:00Z"/>
                <w:rFonts w:ascii="Calibri" w:hAnsi="Calibri" w:cs="Calibri"/>
                <w:color w:val="000000"/>
                <w:sz w:val="22"/>
                <w:szCs w:val="22"/>
              </w:rPr>
            </w:pPr>
            <w:ins w:id="9368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E49858" w14:textId="77777777" w:rsidR="00646540" w:rsidRPr="00646540" w:rsidRDefault="00646540" w:rsidP="00646540">
            <w:pPr>
              <w:spacing w:before="0" w:after="0" w:line="240" w:lineRule="auto"/>
              <w:jc w:val="center"/>
              <w:rPr>
                <w:ins w:id="93684" w:author="pete jones" w:date="2022-01-11T16:58:00Z"/>
                <w:rFonts w:ascii="Calibri" w:hAnsi="Calibri" w:cs="Calibri"/>
                <w:color w:val="000000"/>
                <w:sz w:val="22"/>
                <w:szCs w:val="22"/>
              </w:rPr>
            </w:pPr>
            <w:ins w:id="9368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B51E5E" w14:textId="77777777" w:rsidR="00646540" w:rsidRPr="00646540" w:rsidRDefault="00646540" w:rsidP="00646540">
            <w:pPr>
              <w:spacing w:before="0" w:after="0" w:line="240" w:lineRule="auto"/>
              <w:jc w:val="center"/>
              <w:rPr>
                <w:ins w:id="93686" w:author="pete jones" w:date="2022-01-11T16:58:00Z"/>
                <w:rFonts w:ascii="Calibri" w:hAnsi="Calibri" w:cs="Calibri"/>
                <w:color w:val="000000"/>
                <w:sz w:val="22"/>
                <w:szCs w:val="22"/>
              </w:rPr>
            </w:pPr>
            <w:ins w:id="9368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5AD10A" w14:textId="77777777" w:rsidR="00646540" w:rsidRPr="00646540" w:rsidRDefault="00646540" w:rsidP="00646540">
            <w:pPr>
              <w:spacing w:before="0" w:after="0" w:line="240" w:lineRule="auto"/>
              <w:jc w:val="center"/>
              <w:rPr>
                <w:ins w:id="93688" w:author="pete jones" w:date="2022-01-11T16:58:00Z"/>
                <w:rFonts w:ascii="Calibri" w:hAnsi="Calibri" w:cs="Calibri"/>
                <w:color w:val="000000"/>
                <w:sz w:val="22"/>
                <w:szCs w:val="22"/>
              </w:rPr>
            </w:pPr>
            <w:ins w:id="93689"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E12651D" w14:textId="77777777" w:rsidR="00646540" w:rsidRPr="00646540" w:rsidRDefault="00646540" w:rsidP="00646540">
            <w:pPr>
              <w:spacing w:before="0" w:after="0" w:line="240" w:lineRule="auto"/>
              <w:jc w:val="center"/>
              <w:rPr>
                <w:ins w:id="93690" w:author="pete jones" w:date="2022-01-11T16:58:00Z"/>
                <w:rFonts w:ascii="Calibri" w:hAnsi="Calibri" w:cs="Calibri"/>
                <w:color w:val="000000"/>
                <w:sz w:val="22"/>
                <w:szCs w:val="22"/>
              </w:rPr>
            </w:pPr>
            <w:ins w:id="93691" w:author="pete jones" w:date="2022-01-11T16:58:00Z">
              <w:r w:rsidRPr="00646540">
                <w:rPr>
                  <w:rFonts w:ascii="Calibri" w:hAnsi="Calibri" w:cs="Calibri"/>
                  <w:color w:val="000000"/>
                  <w:sz w:val="22"/>
                  <w:szCs w:val="22"/>
                </w:rPr>
                <w:t> </w:t>
              </w:r>
            </w:ins>
          </w:p>
        </w:tc>
      </w:tr>
    </w:tbl>
    <w:p w14:paraId="4C956CA2" w14:textId="0FDB76F1" w:rsidR="00646540" w:rsidRDefault="00646540" w:rsidP="00406988">
      <w:pPr>
        <w:jc w:val="left"/>
        <w:rPr>
          <w:ins w:id="93692" w:author="pete jones" w:date="2022-01-11T16:58:00Z"/>
        </w:rPr>
      </w:pPr>
    </w:p>
    <w:tbl>
      <w:tblPr>
        <w:tblW w:w="10682" w:type="dxa"/>
        <w:tblLook w:val="04A0" w:firstRow="1" w:lastRow="0" w:firstColumn="1" w:lastColumn="0" w:noHBand="0" w:noVBand="1"/>
      </w:tblPr>
      <w:tblGrid>
        <w:gridCol w:w="498"/>
        <w:gridCol w:w="5536"/>
        <w:gridCol w:w="498"/>
        <w:gridCol w:w="551"/>
        <w:gridCol w:w="498"/>
        <w:gridCol w:w="498"/>
        <w:gridCol w:w="498"/>
        <w:gridCol w:w="498"/>
        <w:gridCol w:w="498"/>
        <w:gridCol w:w="498"/>
        <w:gridCol w:w="498"/>
        <w:gridCol w:w="498"/>
        <w:gridCol w:w="498"/>
        <w:gridCol w:w="498"/>
      </w:tblGrid>
      <w:tr w:rsidR="00646540" w:rsidRPr="00646540" w14:paraId="4DFD665A" w14:textId="77777777" w:rsidTr="00646540">
        <w:trPr>
          <w:trHeight w:val="300"/>
          <w:ins w:id="93693" w:author="pete jones" w:date="2022-01-11T16:58:00Z"/>
        </w:trPr>
        <w:tc>
          <w:tcPr>
            <w:tcW w:w="400" w:type="dxa"/>
            <w:tcBorders>
              <w:top w:val="nil"/>
              <w:left w:val="nil"/>
              <w:bottom w:val="nil"/>
              <w:right w:val="nil"/>
            </w:tcBorders>
            <w:shd w:val="clear" w:color="auto" w:fill="auto"/>
            <w:noWrap/>
            <w:vAlign w:val="center"/>
            <w:hideMark/>
          </w:tcPr>
          <w:p w14:paraId="61F4DC04" w14:textId="77777777" w:rsidR="00646540" w:rsidRPr="00646540" w:rsidRDefault="00646540" w:rsidP="00646540">
            <w:pPr>
              <w:spacing w:before="0" w:after="0" w:line="240" w:lineRule="auto"/>
              <w:jc w:val="left"/>
              <w:rPr>
                <w:ins w:id="93694" w:author="pete jones" w:date="2022-01-11T16:58: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9A9619E" w14:textId="77777777" w:rsidR="00646540" w:rsidRPr="00646540" w:rsidRDefault="00646540" w:rsidP="00646540">
            <w:pPr>
              <w:spacing w:before="0" w:after="0" w:line="240" w:lineRule="auto"/>
              <w:jc w:val="center"/>
              <w:rPr>
                <w:ins w:id="93695" w:author="pete jones" w:date="2022-01-11T16:58:00Z"/>
                <w:rFonts w:ascii="Calibri" w:hAnsi="Calibri" w:cs="Calibri"/>
                <w:b/>
                <w:bCs/>
                <w:color w:val="000000"/>
                <w:sz w:val="32"/>
                <w:szCs w:val="32"/>
              </w:rPr>
            </w:pPr>
            <w:ins w:id="93696" w:author="pete jones" w:date="2022-01-11T16:58:00Z">
              <w:r w:rsidRPr="00646540">
                <w:rPr>
                  <w:rFonts w:ascii="Calibri" w:hAnsi="Calibri" w:cs="Calibri"/>
                  <w:b/>
                  <w:bCs/>
                  <w:color w:val="000000"/>
                  <w:sz w:val="32"/>
                  <w:szCs w:val="32"/>
                </w:rPr>
                <w:t>City, University of London</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212ADE9" w14:textId="77777777" w:rsidR="00646540" w:rsidRPr="00646540" w:rsidRDefault="00646540" w:rsidP="00646540">
            <w:pPr>
              <w:spacing w:before="0" w:after="0" w:line="240" w:lineRule="auto"/>
              <w:jc w:val="right"/>
              <w:rPr>
                <w:ins w:id="93697" w:author="pete jones" w:date="2022-01-11T16:58:00Z"/>
                <w:rFonts w:ascii="Calibri" w:hAnsi="Calibri" w:cs="Calibri"/>
                <w:color w:val="000000"/>
                <w:sz w:val="22"/>
                <w:szCs w:val="22"/>
              </w:rPr>
            </w:pPr>
            <w:ins w:id="93698" w:author="pete jones" w:date="2022-01-11T16:58:00Z">
              <w:r w:rsidRPr="0064654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1A6905F" w14:textId="77777777" w:rsidR="00646540" w:rsidRPr="00646540" w:rsidRDefault="00646540" w:rsidP="00646540">
            <w:pPr>
              <w:spacing w:before="0" w:after="0" w:line="240" w:lineRule="auto"/>
              <w:jc w:val="center"/>
              <w:rPr>
                <w:ins w:id="93699" w:author="pete jones" w:date="2022-01-11T16:58:00Z"/>
                <w:rFonts w:ascii="Calibri" w:hAnsi="Calibri" w:cs="Calibri"/>
                <w:color w:val="000000"/>
                <w:sz w:val="22"/>
                <w:szCs w:val="22"/>
              </w:rPr>
            </w:pPr>
            <w:ins w:id="93700" w:author="pete jones" w:date="2022-01-11T16:58:00Z">
              <w:r w:rsidRPr="00646540">
                <w:rPr>
                  <w:rFonts w:ascii="Calibri" w:hAnsi="Calibri" w:cs="Calibri"/>
                  <w:color w:val="000000"/>
                  <w:sz w:val="22"/>
                  <w:szCs w:val="22"/>
                </w:rPr>
                <w:t>54</w:t>
              </w:r>
            </w:ins>
          </w:p>
        </w:tc>
      </w:tr>
      <w:tr w:rsidR="00646540" w:rsidRPr="00646540" w14:paraId="1349CE54" w14:textId="77777777" w:rsidTr="00646540">
        <w:trPr>
          <w:trHeight w:val="315"/>
          <w:ins w:id="93701" w:author="pete jones" w:date="2022-01-11T16:58:00Z"/>
        </w:trPr>
        <w:tc>
          <w:tcPr>
            <w:tcW w:w="400" w:type="dxa"/>
            <w:tcBorders>
              <w:top w:val="nil"/>
              <w:left w:val="nil"/>
              <w:bottom w:val="nil"/>
              <w:right w:val="nil"/>
            </w:tcBorders>
            <w:shd w:val="clear" w:color="auto" w:fill="auto"/>
            <w:noWrap/>
            <w:vAlign w:val="center"/>
            <w:hideMark/>
          </w:tcPr>
          <w:p w14:paraId="0D4C5C5F" w14:textId="77777777" w:rsidR="00646540" w:rsidRPr="00646540" w:rsidRDefault="00646540" w:rsidP="00646540">
            <w:pPr>
              <w:spacing w:before="0" w:after="0" w:line="240" w:lineRule="auto"/>
              <w:jc w:val="center"/>
              <w:rPr>
                <w:ins w:id="93702" w:author="pete jones" w:date="2022-01-11T16:5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45805B8A" w14:textId="77777777" w:rsidR="00646540" w:rsidRPr="00646540" w:rsidRDefault="00646540" w:rsidP="00646540">
            <w:pPr>
              <w:spacing w:before="0" w:after="0" w:line="240" w:lineRule="auto"/>
              <w:jc w:val="left"/>
              <w:rPr>
                <w:ins w:id="93703" w:author="pete jones" w:date="2022-01-11T16:58:00Z"/>
                <w:rFonts w:ascii="Calibri" w:hAnsi="Calibri" w:cs="Calibri"/>
                <w:b/>
                <w:bCs/>
                <w:color w:val="000000"/>
                <w:sz w:val="32"/>
                <w:szCs w:val="32"/>
              </w:rPr>
            </w:pPr>
          </w:p>
        </w:tc>
        <w:tc>
          <w:tcPr>
            <w:tcW w:w="256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8448B5B" w14:textId="77777777" w:rsidR="00646540" w:rsidRPr="00646540" w:rsidRDefault="00646540" w:rsidP="00646540">
            <w:pPr>
              <w:spacing w:before="0" w:after="0" w:line="240" w:lineRule="auto"/>
              <w:jc w:val="right"/>
              <w:rPr>
                <w:ins w:id="93704" w:author="pete jones" w:date="2022-01-11T16:58:00Z"/>
                <w:rFonts w:ascii="Calibri" w:hAnsi="Calibri" w:cs="Calibri"/>
                <w:color w:val="000000"/>
                <w:sz w:val="22"/>
                <w:szCs w:val="22"/>
              </w:rPr>
            </w:pPr>
            <w:ins w:id="93705" w:author="pete jones" w:date="2022-01-11T16:58:00Z">
              <w:r w:rsidRPr="0064654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28A3142D" w14:textId="77777777" w:rsidR="00646540" w:rsidRPr="00646540" w:rsidRDefault="00646540" w:rsidP="00646540">
            <w:pPr>
              <w:spacing w:before="0" w:after="0" w:line="240" w:lineRule="auto"/>
              <w:jc w:val="center"/>
              <w:rPr>
                <w:ins w:id="93706" w:author="pete jones" w:date="2022-01-11T16:58:00Z"/>
                <w:rFonts w:ascii="Calibri" w:hAnsi="Calibri" w:cs="Calibri"/>
                <w:color w:val="000000"/>
                <w:sz w:val="22"/>
                <w:szCs w:val="22"/>
              </w:rPr>
            </w:pPr>
            <w:ins w:id="93707" w:author="pete jones" w:date="2022-01-11T16:58:00Z">
              <w:r w:rsidRPr="00646540">
                <w:rPr>
                  <w:rFonts w:ascii="Calibri" w:hAnsi="Calibri" w:cs="Calibri"/>
                  <w:color w:val="000000"/>
                  <w:sz w:val="22"/>
                  <w:szCs w:val="22"/>
                </w:rPr>
                <w:t>59</w:t>
              </w:r>
            </w:ins>
          </w:p>
        </w:tc>
      </w:tr>
      <w:tr w:rsidR="00646540" w:rsidRPr="00646540" w14:paraId="6AFCBE9E" w14:textId="77777777" w:rsidTr="00646540">
        <w:trPr>
          <w:trHeight w:val="315"/>
          <w:ins w:id="93708" w:author="pete jones" w:date="2022-01-11T16:58:00Z"/>
        </w:trPr>
        <w:tc>
          <w:tcPr>
            <w:tcW w:w="400" w:type="dxa"/>
            <w:tcBorders>
              <w:top w:val="nil"/>
              <w:left w:val="nil"/>
              <w:bottom w:val="nil"/>
              <w:right w:val="nil"/>
            </w:tcBorders>
            <w:shd w:val="clear" w:color="auto" w:fill="auto"/>
            <w:noWrap/>
            <w:vAlign w:val="center"/>
            <w:hideMark/>
          </w:tcPr>
          <w:p w14:paraId="117D270A" w14:textId="77777777" w:rsidR="00646540" w:rsidRPr="00646540" w:rsidRDefault="00646540" w:rsidP="00646540">
            <w:pPr>
              <w:spacing w:before="0" w:after="0" w:line="240" w:lineRule="auto"/>
              <w:jc w:val="center"/>
              <w:rPr>
                <w:ins w:id="93709" w:author="pete jones" w:date="2022-01-11T16:5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094F58CB" w14:textId="77777777" w:rsidR="00646540" w:rsidRPr="00646540" w:rsidRDefault="00646540" w:rsidP="00646540">
            <w:pPr>
              <w:spacing w:before="0" w:after="0" w:line="240" w:lineRule="auto"/>
              <w:jc w:val="left"/>
              <w:rPr>
                <w:ins w:id="93710" w:author="pete jones" w:date="2022-01-11T16:58:00Z"/>
                <w:rFonts w:ascii="Calibri" w:hAnsi="Calibri" w:cs="Calibri"/>
                <w:b/>
                <w:bCs/>
                <w:color w:val="000000"/>
                <w:sz w:val="32"/>
                <w:szCs w:val="32"/>
              </w:rPr>
            </w:pPr>
          </w:p>
        </w:tc>
        <w:tc>
          <w:tcPr>
            <w:tcW w:w="4962"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440E1307" w14:textId="77777777" w:rsidR="00646540" w:rsidRPr="00646540" w:rsidRDefault="00646540" w:rsidP="00646540">
            <w:pPr>
              <w:spacing w:before="0" w:after="0" w:line="240" w:lineRule="auto"/>
              <w:jc w:val="center"/>
              <w:rPr>
                <w:ins w:id="93711" w:author="pete jones" w:date="2022-01-11T16:58:00Z"/>
                <w:rFonts w:ascii="Calibri" w:hAnsi="Calibri" w:cs="Calibri"/>
                <w:b/>
                <w:bCs/>
                <w:i/>
                <w:iCs/>
                <w:color w:val="000000"/>
                <w:sz w:val="22"/>
                <w:szCs w:val="22"/>
              </w:rPr>
            </w:pPr>
            <w:ins w:id="93712" w:author="pete jones" w:date="2022-01-11T16:58:00Z">
              <w:r w:rsidRPr="00646540">
                <w:rPr>
                  <w:rFonts w:ascii="Calibri" w:hAnsi="Calibri" w:cs="Calibri"/>
                  <w:b/>
                  <w:bCs/>
                  <w:i/>
                  <w:iCs/>
                  <w:color w:val="000000"/>
                  <w:sz w:val="22"/>
                  <w:szCs w:val="22"/>
                </w:rPr>
                <w:t>Acceptance Criteria</w:t>
              </w:r>
            </w:ins>
          </w:p>
        </w:tc>
      </w:tr>
      <w:tr w:rsidR="00646540" w:rsidRPr="00646540" w14:paraId="45B74E41" w14:textId="77777777" w:rsidTr="00646540">
        <w:trPr>
          <w:trHeight w:val="300"/>
          <w:ins w:id="93713" w:author="pete jones" w:date="2022-01-11T16:58:00Z"/>
        </w:trPr>
        <w:tc>
          <w:tcPr>
            <w:tcW w:w="400" w:type="dxa"/>
            <w:tcBorders>
              <w:top w:val="nil"/>
              <w:left w:val="nil"/>
              <w:bottom w:val="nil"/>
              <w:right w:val="nil"/>
            </w:tcBorders>
            <w:shd w:val="clear" w:color="auto" w:fill="auto"/>
            <w:noWrap/>
            <w:vAlign w:val="center"/>
            <w:hideMark/>
          </w:tcPr>
          <w:p w14:paraId="7D29B3BF" w14:textId="77777777" w:rsidR="00646540" w:rsidRPr="00646540" w:rsidRDefault="00646540" w:rsidP="00646540">
            <w:pPr>
              <w:spacing w:before="0" w:after="0" w:line="240" w:lineRule="auto"/>
              <w:jc w:val="center"/>
              <w:rPr>
                <w:ins w:id="93714" w:author="pete jones" w:date="2022-01-11T16:58: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43E1AC6F" w14:textId="76B87D64" w:rsidR="00646540" w:rsidRPr="00646540" w:rsidRDefault="00646540" w:rsidP="00646540">
            <w:pPr>
              <w:spacing w:before="0" w:after="0" w:line="240" w:lineRule="auto"/>
              <w:jc w:val="left"/>
              <w:rPr>
                <w:ins w:id="93715" w:author="pete jones" w:date="2022-01-11T16:58:00Z"/>
                <w:rFonts w:ascii="Calibri" w:hAnsi="Calibri" w:cs="Calibri"/>
                <w:color w:val="000000"/>
                <w:sz w:val="22"/>
                <w:szCs w:val="22"/>
              </w:rPr>
            </w:pPr>
            <w:ins w:id="93716" w:author="pete jones" w:date="2022-01-11T16:58:00Z">
              <w:r w:rsidRPr="00646540">
                <w:rPr>
                  <w:rFonts w:ascii="Calibri" w:hAnsi="Calibri" w:cs="Calibri"/>
                  <w:color w:val="000000"/>
                  <w:sz w:val="22"/>
                  <w:szCs w:val="22"/>
                </w:rPr>
                <w:t xml:space="preserve">Estimated engineering intake 2018 (at 3%) of </w:t>
              </w:r>
            </w:ins>
            <w:ins w:id="93717" w:author="pete jones" w:date="2022-03-30T12:34:00Z">
              <w:r w:rsidR="00042512">
                <w:rPr>
                  <w:rFonts w:ascii="Calibri" w:hAnsi="Calibri" w:cs="Calibri"/>
                  <w:color w:val="000000"/>
                  <w:sz w:val="22"/>
                  <w:szCs w:val="22"/>
                </w:rPr>
                <w:t xml:space="preserve">the </w:t>
              </w:r>
            </w:ins>
            <w:ins w:id="93718" w:author="pete jones" w:date="2022-01-11T16:58:00Z">
              <w:r w:rsidRPr="00646540">
                <w:rPr>
                  <w:rFonts w:ascii="Calibri" w:hAnsi="Calibri" w:cs="Calibri"/>
                  <w:color w:val="000000"/>
                  <w:sz w:val="22"/>
                  <w:szCs w:val="22"/>
                </w:rPr>
                <w:t>total institute intake population</w:t>
              </w:r>
            </w:ins>
          </w:p>
        </w:tc>
        <w:tc>
          <w:tcPr>
            <w:tcW w:w="256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3A0F684" w14:textId="77777777" w:rsidR="00646540" w:rsidRPr="00646540" w:rsidRDefault="00646540" w:rsidP="00646540">
            <w:pPr>
              <w:spacing w:before="0" w:after="0" w:line="240" w:lineRule="auto"/>
              <w:jc w:val="right"/>
              <w:rPr>
                <w:ins w:id="93719" w:author="pete jones" w:date="2022-01-11T16:58:00Z"/>
                <w:rFonts w:ascii="Calibri" w:hAnsi="Calibri" w:cs="Calibri"/>
                <w:color w:val="000000"/>
                <w:sz w:val="22"/>
                <w:szCs w:val="22"/>
              </w:rPr>
            </w:pPr>
            <w:ins w:id="93720" w:author="pete jones" w:date="2022-01-11T16:58:00Z">
              <w:r w:rsidRPr="0064654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11DF7C7" w14:textId="77777777" w:rsidR="00646540" w:rsidRPr="00646540" w:rsidRDefault="00646540" w:rsidP="00646540">
            <w:pPr>
              <w:spacing w:before="0" w:after="0" w:line="240" w:lineRule="auto"/>
              <w:jc w:val="center"/>
              <w:rPr>
                <w:ins w:id="93721" w:author="pete jones" w:date="2022-01-11T16:58:00Z"/>
                <w:rFonts w:ascii="Calibri" w:hAnsi="Calibri" w:cs="Calibri"/>
                <w:color w:val="000000"/>
                <w:sz w:val="22"/>
                <w:szCs w:val="22"/>
              </w:rPr>
            </w:pPr>
            <w:ins w:id="93722" w:author="pete jones" w:date="2022-01-11T16:58:00Z">
              <w:r w:rsidRPr="00646540">
                <w:rPr>
                  <w:rFonts w:ascii="Calibri" w:hAnsi="Calibri" w:cs="Calibri"/>
                  <w:color w:val="000000"/>
                  <w:sz w:val="22"/>
                  <w:szCs w:val="22"/>
                </w:rPr>
                <w:t>BBB</w:t>
              </w:r>
            </w:ins>
          </w:p>
        </w:tc>
      </w:tr>
      <w:tr w:rsidR="00646540" w:rsidRPr="00646540" w14:paraId="6E60A28A" w14:textId="77777777" w:rsidTr="00646540">
        <w:trPr>
          <w:trHeight w:val="315"/>
          <w:ins w:id="93723" w:author="pete jones" w:date="2022-01-11T16:58:00Z"/>
        </w:trPr>
        <w:tc>
          <w:tcPr>
            <w:tcW w:w="400" w:type="dxa"/>
            <w:tcBorders>
              <w:top w:val="nil"/>
              <w:left w:val="nil"/>
              <w:bottom w:val="nil"/>
              <w:right w:val="nil"/>
            </w:tcBorders>
            <w:shd w:val="clear" w:color="auto" w:fill="auto"/>
            <w:noWrap/>
            <w:vAlign w:val="center"/>
            <w:hideMark/>
          </w:tcPr>
          <w:p w14:paraId="2441FFF6" w14:textId="77777777" w:rsidR="00646540" w:rsidRPr="00646540" w:rsidRDefault="00646540" w:rsidP="00646540">
            <w:pPr>
              <w:spacing w:before="0" w:after="0" w:line="240" w:lineRule="auto"/>
              <w:jc w:val="center"/>
              <w:rPr>
                <w:ins w:id="93724" w:author="pete jones" w:date="2022-01-11T16:58: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13054CDF" w14:textId="77777777" w:rsidR="00646540" w:rsidRPr="00646540" w:rsidRDefault="00646540" w:rsidP="00646540">
            <w:pPr>
              <w:spacing w:before="0" w:after="0" w:line="240" w:lineRule="auto"/>
              <w:jc w:val="left"/>
              <w:rPr>
                <w:ins w:id="93725" w:author="pete jones" w:date="2022-01-11T16:58:00Z"/>
                <w:rFonts w:ascii="Calibri" w:hAnsi="Calibri" w:cs="Calibri"/>
                <w:color w:val="000000"/>
                <w:sz w:val="22"/>
                <w:szCs w:val="22"/>
              </w:rPr>
            </w:pPr>
          </w:p>
        </w:tc>
        <w:tc>
          <w:tcPr>
            <w:tcW w:w="2561" w:type="dxa"/>
            <w:gridSpan w:val="6"/>
            <w:tcBorders>
              <w:top w:val="single" w:sz="4" w:space="0" w:color="auto"/>
              <w:left w:val="nil"/>
              <w:bottom w:val="nil"/>
              <w:right w:val="single" w:sz="8" w:space="0" w:color="000000"/>
            </w:tcBorders>
            <w:shd w:val="clear" w:color="auto" w:fill="auto"/>
            <w:noWrap/>
            <w:vAlign w:val="center"/>
            <w:hideMark/>
          </w:tcPr>
          <w:p w14:paraId="4D62CBF2" w14:textId="77777777" w:rsidR="00646540" w:rsidRPr="00646540" w:rsidRDefault="00646540" w:rsidP="00646540">
            <w:pPr>
              <w:spacing w:before="0" w:after="0" w:line="240" w:lineRule="auto"/>
              <w:jc w:val="right"/>
              <w:rPr>
                <w:ins w:id="93726" w:author="pete jones" w:date="2022-01-11T16:58:00Z"/>
                <w:rFonts w:ascii="Calibri" w:hAnsi="Calibri" w:cs="Calibri"/>
                <w:color w:val="000000"/>
                <w:sz w:val="22"/>
                <w:szCs w:val="22"/>
              </w:rPr>
            </w:pPr>
            <w:ins w:id="93727" w:author="pete jones" w:date="2022-01-11T16:58:00Z">
              <w:r w:rsidRPr="0064654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6236E0F3" w14:textId="1EAF60AA" w:rsidR="00646540" w:rsidRPr="00646540" w:rsidRDefault="00646540" w:rsidP="00646540">
            <w:pPr>
              <w:spacing w:before="0" w:after="0" w:line="240" w:lineRule="auto"/>
              <w:jc w:val="center"/>
              <w:rPr>
                <w:ins w:id="93728" w:author="pete jones" w:date="2022-01-11T16:58:00Z"/>
                <w:rFonts w:ascii="Calibri" w:hAnsi="Calibri" w:cs="Calibri"/>
                <w:color w:val="000000"/>
                <w:sz w:val="22"/>
                <w:szCs w:val="22"/>
              </w:rPr>
            </w:pPr>
            <w:ins w:id="93729" w:author="pete jones" w:date="2022-01-11T16:58:00Z">
              <w:r w:rsidRPr="00646540">
                <w:rPr>
                  <w:rFonts w:ascii="Calibri" w:hAnsi="Calibri" w:cs="Calibri"/>
                  <w:color w:val="000000"/>
                  <w:sz w:val="22"/>
                  <w:szCs w:val="22"/>
                </w:rPr>
                <w:t>D*DD</w:t>
              </w:r>
              <w:r w:rsidRPr="00646540">
                <w:rPr>
                  <w:rFonts w:ascii="Calibri" w:hAnsi="Calibri" w:cs="Calibri"/>
                  <w:color w:val="000000"/>
                  <w:sz w:val="22"/>
                  <w:szCs w:val="22"/>
                </w:rPr>
                <w:br/>
                <w:t>B - A</w:t>
              </w:r>
            </w:ins>
            <w:ins w:id="93730" w:author="pete jones" w:date="2022-03-30T12:34:00Z">
              <w:r w:rsidR="00042512">
                <w:rPr>
                  <w:rFonts w:ascii="Calibri" w:hAnsi="Calibri" w:cs="Calibri"/>
                  <w:color w:val="000000"/>
                  <w:sz w:val="22"/>
                  <w:szCs w:val="22"/>
                </w:rPr>
                <w:t xml:space="preserve"> </w:t>
              </w:r>
            </w:ins>
            <w:ins w:id="93731" w:author="pete jones" w:date="2022-01-11T16:58:00Z">
              <w:r w:rsidRPr="00646540">
                <w:rPr>
                  <w:rFonts w:ascii="Calibri" w:hAnsi="Calibri" w:cs="Calibri"/>
                  <w:color w:val="000000"/>
                  <w:sz w:val="22"/>
                  <w:szCs w:val="22"/>
                </w:rPr>
                <w:t>level maths</w:t>
              </w:r>
            </w:ins>
          </w:p>
        </w:tc>
      </w:tr>
      <w:tr w:rsidR="00646540" w:rsidRPr="00646540" w14:paraId="42A6BFF2" w14:textId="77777777" w:rsidTr="00646540">
        <w:trPr>
          <w:trHeight w:val="315"/>
          <w:ins w:id="93732" w:author="pete jones" w:date="2022-01-11T16:58:00Z"/>
        </w:trPr>
        <w:tc>
          <w:tcPr>
            <w:tcW w:w="400" w:type="dxa"/>
            <w:tcBorders>
              <w:top w:val="nil"/>
              <w:left w:val="nil"/>
              <w:bottom w:val="nil"/>
              <w:right w:val="nil"/>
            </w:tcBorders>
            <w:shd w:val="clear" w:color="auto" w:fill="auto"/>
            <w:noWrap/>
            <w:vAlign w:val="center"/>
            <w:hideMark/>
          </w:tcPr>
          <w:p w14:paraId="0C48874A" w14:textId="77777777" w:rsidR="00646540" w:rsidRPr="00646540" w:rsidRDefault="00646540" w:rsidP="00646540">
            <w:pPr>
              <w:spacing w:before="0" w:after="0" w:line="240" w:lineRule="auto"/>
              <w:jc w:val="center"/>
              <w:rPr>
                <w:ins w:id="93733" w:author="pete jones" w:date="2022-01-11T16:58: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557ADECC" w14:textId="77777777" w:rsidR="00646540" w:rsidRPr="00646540" w:rsidRDefault="00646540" w:rsidP="00646540">
            <w:pPr>
              <w:spacing w:before="0" w:after="0" w:line="240" w:lineRule="auto"/>
              <w:jc w:val="center"/>
              <w:rPr>
                <w:ins w:id="93734" w:author="pete jones" w:date="2022-01-11T16:58:00Z"/>
                <w:rFonts w:ascii="Calibri" w:hAnsi="Calibri" w:cs="Calibri"/>
                <w:b/>
                <w:bCs/>
                <w:color w:val="000000"/>
              </w:rPr>
            </w:pPr>
            <w:ins w:id="93735" w:author="pete jones" w:date="2022-01-11T16:58:00Z">
              <w:r w:rsidRPr="00646540">
                <w:rPr>
                  <w:rFonts w:ascii="Calibri" w:hAnsi="Calibri" w:cs="Calibri"/>
                  <w:b/>
                  <w:bCs/>
                  <w:color w:val="000000"/>
                </w:rPr>
                <w:t>107</w:t>
              </w:r>
            </w:ins>
          </w:p>
        </w:tc>
        <w:tc>
          <w:tcPr>
            <w:tcW w:w="2561"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C22BCC" w14:textId="77777777" w:rsidR="00646540" w:rsidRPr="00646540" w:rsidRDefault="00646540" w:rsidP="00646540">
            <w:pPr>
              <w:spacing w:before="0" w:after="0" w:line="240" w:lineRule="auto"/>
              <w:jc w:val="right"/>
              <w:rPr>
                <w:ins w:id="93736" w:author="pete jones" w:date="2022-01-11T16:58:00Z"/>
                <w:rFonts w:ascii="Calibri" w:hAnsi="Calibri" w:cs="Calibri"/>
                <w:color w:val="000000"/>
                <w:sz w:val="22"/>
                <w:szCs w:val="22"/>
              </w:rPr>
            </w:pPr>
            <w:ins w:id="93737" w:author="pete jones" w:date="2022-01-11T16:58:00Z">
              <w:r w:rsidRPr="0064654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65171C54" w14:textId="77777777" w:rsidR="00646540" w:rsidRPr="00646540" w:rsidRDefault="00646540" w:rsidP="00646540">
            <w:pPr>
              <w:spacing w:before="0" w:after="0" w:line="240" w:lineRule="auto"/>
              <w:jc w:val="center"/>
              <w:rPr>
                <w:ins w:id="93738" w:author="pete jones" w:date="2022-01-11T16:58:00Z"/>
                <w:rFonts w:ascii="Calibri" w:hAnsi="Calibri" w:cs="Calibri"/>
                <w:color w:val="000000"/>
                <w:sz w:val="22"/>
                <w:szCs w:val="22"/>
              </w:rPr>
            </w:pPr>
            <w:ins w:id="93739" w:author="pete jones" w:date="2022-01-11T16:58:00Z">
              <w:r w:rsidRPr="00646540">
                <w:rPr>
                  <w:rFonts w:ascii="Calibri" w:hAnsi="Calibri" w:cs="Calibri"/>
                  <w:color w:val="000000"/>
                  <w:sz w:val="22"/>
                  <w:szCs w:val="22"/>
                </w:rPr>
                <w:t>120 - 160</w:t>
              </w:r>
            </w:ins>
          </w:p>
        </w:tc>
      </w:tr>
      <w:tr w:rsidR="00646540" w:rsidRPr="00646540" w14:paraId="272F2638" w14:textId="77777777" w:rsidTr="00646540">
        <w:trPr>
          <w:trHeight w:val="315"/>
          <w:ins w:id="93740" w:author="pete jones" w:date="2022-01-11T16:58:00Z"/>
        </w:trPr>
        <w:tc>
          <w:tcPr>
            <w:tcW w:w="400" w:type="dxa"/>
            <w:tcBorders>
              <w:top w:val="nil"/>
              <w:left w:val="nil"/>
              <w:bottom w:val="nil"/>
              <w:right w:val="nil"/>
            </w:tcBorders>
            <w:shd w:val="clear" w:color="auto" w:fill="auto"/>
            <w:noWrap/>
            <w:vAlign w:val="center"/>
            <w:hideMark/>
          </w:tcPr>
          <w:p w14:paraId="121E834E" w14:textId="77777777" w:rsidR="00646540" w:rsidRPr="00646540" w:rsidRDefault="00646540" w:rsidP="00646540">
            <w:pPr>
              <w:spacing w:before="0" w:after="0" w:line="240" w:lineRule="auto"/>
              <w:jc w:val="center"/>
              <w:rPr>
                <w:ins w:id="93741" w:author="pete jones" w:date="2022-01-11T16:58: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379FF964" w14:textId="4D320370" w:rsidR="00646540" w:rsidRPr="00646540" w:rsidRDefault="00646540" w:rsidP="00646540">
            <w:pPr>
              <w:spacing w:before="0" w:after="0" w:line="240" w:lineRule="auto"/>
              <w:jc w:val="left"/>
              <w:rPr>
                <w:ins w:id="93742" w:author="pete jones" w:date="2022-01-11T16:58:00Z"/>
                <w:rFonts w:ascii="Calibri" w:hAnsi="Calibri" w:cs="Calibri"/>
                <w:color w:val="000000"/>
                <w:sz w:val="22"/>
                <w:szCs w:val="22"/>
              </w:rPr>
            </w:pPr>
            <w:ins w:id="93743" w:author="pete jones" w:date="2022-01-11T16:58:00Z">
              <w:r w:rsidRPr="00646540">
                <w:rPr>
                  <w:rFonts w:ascii="Calibri" w:hAnsi="Calibri" w:cs="Calibri"/>
                  <w:noProof/>
                  <w:color w:val="000000"/>
                  <w:sz w:val="22"/>
                  <w:szCs w:val="22"/>
                </w:rPr>
                <w:drawing>
                  <wp:anchor distT="0" distB="0" distL="114300" distR="114300" simplePos="0" relativeHeight="251738112" behindDoc="0" locked="0" layoutInCell="1" allowOverlap="1" wp14:anchorId="361BC22C" wp14:editId="07E8D2ED">
                    <wp:simplePos x="0" y="0"/>
                    <wp:positionH relativeFrom="column">
                      <wp:posOffset>0</wp:posOffset>
                    </wp:positionH>
                    <wp:positionV relativeFrom="paragraph">
                      <wp:posOffset>171450</wp:posOffset>
                    </wp:positionV>
                    <wp:extent cx="2524125" cy="923925"/>
                    <wp:effectExtent l="0" t="0" r="9525" b="9525"/>
                    <wp:wrapNone/>
                    <wp:docPr id="345253049" name="Chart 345253049">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2"/>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646540" w:rsidRPr="00646540" w14:paraId="20922E44" w14:textId="77777777">
              <w:trPr>
                <w:trHeight w:val="315"/>
                <w:tblCellSpacing w:w="0" w:type="dxa"/>
                <w:ins w:id="93744" w:author="pete jones" w:date="2022-01-11T16:58: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F2F31B2" w14:textId="77777777" w:rsidR="00646540" w:rsidRPr="00646540" w:rsidRDefault="00646540" w:rsidP="00646540">
                  <w:pPr>
                    <w:spacing w:before="0" w:after="0" w:line="240" w:lineRule="auto"/>
                    <w:jc w:val="left"/>
                    <w:rPr>
                      <w:ins w:id="93745" w:author="pete jones" w:date="2022-01-11T16:58:00Z"/>
                      <w:rFonts w:ascii="Calibri" w:hAnsi="Calibri" w:cs="Calibri"/>
                      <w:b/>
                      <w:bCs/>
                      <w:i/>
                      <w:iCs/>
                      <w:color w:val="000000"/>
                      <w:sz w:val="22"/>
                      <w:szCs w:val="22"/>
                    </w:rPr>
                  </w:pPr>
                  <w:ins w:id="93746" w:author="pete jones" w:date="2022-01-11T16:58:00Z">
                    <w:r w:rsidRPr="00646540">
                      <w:rPr>
                        <w:rFonts w:ascii="Calibri" w:hAnsi="Calibri" w:cs="Calibri"/>
                        <w:b/>
                        <w:bCs/>
                        <w:i/>
                        <w:iCs/>
                        <w:color w:val="000000"/>
                        <w:sz w:val="22"/>
                        <w:szCs w:val="22"/>
                      </w:rPr>
                      <w:t>Type of module category</w:t>
                    </w:r>
                  </w:ins>
                </w:p>
              </w:tc>
            </w:tr>
          </w:tbl>
          <w:p w14:paraId="2305ADD0" w14:textId="77777777" w:rsidR="00646540" w:rsidRPr="00646540" w:rsidRDefault="00646540" w:rsidP="00646540">
            <w:pPr>
              <w:spacing w:before="0" w:after="0" w:line="240" w:lineRule="auto"/>
              <w:jc w:val="left"/>
              <w:rPr>
                <w:ins w:id="93747" w:author="pete jones" w:date="2022-01-11T16:58:00Z"/>
                <w:rFonts w:ascii="Calibri" w:hAnsi="Calibri" w:cs="Calibri"/>
                <w:color w:val="000000"/>
                <w:sz w:val="22"/>
                <w:szCs w:val="22"/>
              </w:rPr>
            </w:pPr>
          </w:p>
        </w:tc>
        <w:tc>
          <w:tcPr>
            <w:tcW w:w="419" w:type="dxa"/>
            <w:tcBorders>
              <w:top w:val="nil"/>
              <w:left w:val="nil"/>
              <w:bottom w:val="nil"/>
              <w:right w:val="single" w:sz="8" w:space="0" w:color="auto"/>
            </w:tcBorders>
            <w:shd w:val="clear" w:color="auto" w:fill="auto"/>
            <w:noWrap/>
            <w:vAlign w:val="center"/>
            <w:hideMark/>
          </w:tcPr>
          <w:p w14:paraId="2BE9C680" w14:textId="77777777" w:rsidR="00646540" w:rsidRPr="00646540" w:rsidRDefault="00646540" w:rsidP="00646540">
            <w:pPr>
              <w:spacing w:before="0" w:after="0" w:line="240" w:lineRule="auto"/>
              <w:jc w:val="right"/>
              <w:rPr>
                <w:ins w:id="93748" w:author="pete jones" w:date="2022-01-11T16:58:00Z"/>
                <w:rFonts w:ascii="Calibri" w:hAnsi="Calibri" w:cs="Calibri"/>
                <w:color w:val="000000"/>
                <w:sz w:val="22"/>
                <w:szCs w:val="22"/>
              </w:rPr>
            </w:pPr>
            <w:ins w:id="93749" w:author="pete jones" w:date="2022-01-11T16:58:00Z">
              <w:r w:rsidRPr="00646540">
                <w:rPr>
                  <w:rFonts w:ascii="Calibri" w:hAnsi="Calibri" w:cs="Calibri"/>
                  <w:color w:val="000000"/>
                  <w:sz w:val="22"/>
                  <w:szCs w:val="22"/>
                </w:rPr>
                <w:t> </w:t>
              </w:r>
            </w:ins>
          </w:p>
        </w:tc>
        <w:tc>
          <w:tcPr>
            <w:tcW w:w="487" w:type="dxa"/>
            <w:tcBorders>
              <w:top w:val="nil"/>
              <w:left w:val="nil"/>
              <w:bottom w:val="nil"/>
              <w:right w:val="nil"/>
            </w:tcBorders>
            <w:shd w:val="clear" w:color="auto" w:fill="auto"/>
            <w:noWrap/>
            <w:vAlign w:val="center"/>
            <w:hideMark/>
          </w:tcPr>
          <w:p w14:paraId="4270F058" w14:textId="77777777" w:rsidR="00646540" w:rsidRPr="00646540" w:rsidRDefault="00646540" w:rsidP="00646540">
            <w:pPr>
              <w:spacing w:before="0" w:after="0" w:line="240" w:lineRule="auto"/>
              <w:jc w:val="right"/>
              <w:rPr>
                <w:ins w:id="93750" w:author="pete jones" w:date="2022-01-11T16:58: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01C143A1" w14:textId="77777777" w:rsidR="00646540" w:rsidRPr="00646540" w:rsidRDefault="00646540" w:rsidP="00646540">
            <w:pPr>
              <w:spacing w:before="0" w:after="0" w:line="240" w:lineRule="auto"/>
              <w:jc w:val="left"/>
              <w:rPr>
                <w:ins w:id="93751" w:author="pete jones" w:date="2022-01-11T16:58: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6E4C1AED" w14:textId="77777777" w:rsidR="00646540" w:rsidRPr="00646540" w:rsidRDefault="00646540" w:rsidP="00646540">
            <w:pPr>
              <w:spacing w:before="0" w:after="0" w:line="240" w:lineRule="auto"/>
              <w:jc w:val="left"/>
              <w:rPr>
                <w:ins w:id="93752" w:author="pete jones" w:date="2022-01-11T16:58: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78B1F314" w14:textId="77777777" w:rsidR="00646540" w:rsidRPr="00646540" w:rsidRDefault="00646540" w:rsidP="00646540">
            <w:pPr>
              <w:spacing w:before="0" w:after="0" w:line="240" w:lineRule="auto"/>
              <w:jc w:val="left"/>
              <w:rPr>
                <w:ins w:id="93753" w:author="pete jones" w:date="2022-01-11T16:58: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5DC73648" w14:textId="77777777" w:rsidR="00646540" w:rsidRPr="00646540" w:rsidRDefault="00646540" w:rsidP="00646540">
            <w:pPr>
              <w:spacing w:before="0" w:after="0" w:line="240" w:lineRule="auto"/>
              <w:jc w:val="left"/>
              <w:rPr>
                <w:ins w:id="93754"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E7A5746" w14:textId="77777777" w:rsidR="00646540" w:rsidRPr="00646540" w:rsidRDefault="00646540" w:rsidP="00646540">
            <w:pPr>
              <w:spacing w:before="0" w:after="0" w:line="240" w:lineRule="auto"/>
              <w:jc w:val="left"/>
              <w:rPr>
                <w:ins w:id="93755"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6730094" w14:textId="77777777" w:rsidR="00646540" w:rsidRPr="00646540" w:rsidRDefault="00646540" w:rsidP="00646540">
            <w:pPr>
              <w:spacing w:before="0" w:after="0" w:line="240" w:lineRule="auto"/>
              <w:jc w:val="center"/>
              <w:rPr>
                <w:ins w:id="93756"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4EA1A0A" w14:textId="77777777" w:rsidR="00646540" w:rsidRPr="00646540" w:rsidRDefault="00646540" w:rsidP="00646540">
            <w:pPr>
              <w:spacing w:before="0" w:after="0" w:line="240" w:lineRule="auto"/>
              <w:jc w:val="center"/>
              <w:rPr>
                <w:ins w:id="93757"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3F5B73F" w14:textId="77777777" w:rsidR="00646540" w:rsidRPr="00646540" w:rsidRDefault="00646540" w:rsidP="00646540">
            <w:pPr>
              <w:spacing w:before="0" w:after="0" w:line="240" w:lineRule="auto"/>
              <w:jc w:val="center"/>
              <w:rPr>
                <w:ins w:id="93758"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483958C" w14:textId="77777777" w:rsidR="00646540" w:rsidRPr="00646540" w:rsidRDefault="00646540" w:rsidP="00646540">
            <w:pPr>
              <w:spacing w:before="0" w:after="0" w:line="240" w:lineRule="auto"/>
              <w:jc w:val="center"/>
              <w:rPr>
                <w:ins w:id="93759" w:author="pete jones" w:date="2022-01-11T16:5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570CF566" w14:textId="77777777" w:rsidR="00646540" w:rsidRPr="00646540" w:rsidRDefault="00646540" w:rsidP="00646540">
            <w:pPr>
              <w:spacing w:before="0" w:after="0" w:line="240" w:lineRule="auto"/>
              <w:jc w:val="center"/>
              <w:rPr>
                <w:ins w:id="93760" w:author="pete jones" w:date="2022-01-11T16:58:00Z"/>
                <w:rFonts w:ascii="Times New Roman" w:hAnsi="Times New Roman" w:cs="Times New Roman"/>
                <w:sz w:val="20"/>
                <w:szCs w:val="20"/>
              </w:rPr>
            </w:pPr>
          </w:p>
        </w:tc>
      </w:tr>
      <w:tr w:rsidR="00646540" w:rsidRPr="00646540" w14:paraId="10A94F57" w14:textId="77777777" w:rsidTr="00646540">
        <w:trPr>
          <w:trHeight w:val="315"/>
          <w:ins w:id="93761" w:author="pete jones" w:date="2022-01-11T16:58:00Z"/>
        </w:trPr>
        <w:tc>
          <w:tcPr>
            <w:tcW w:w="400" w:type="dxa"/>
            <w:tcBorders>
              <w:top w:val="nil"/>
              <w:left w:val="nil"/>
              <w:bottom w:val="nil"/>
              <w:right w:val="nil"/>
            </w:tcBorders>
            <w:shd w:val="clear" w:color="auto" w:fill="auto"/>
            <w:noWrap/>
            <w:vAlign w:val="center"/>
            <w:hideMark/>
          </w:tcPr>
          <w:p w14:paraId="56D9F5DA" w14:textId="77777777" w:rsidR="00646540" w:rsidRPr="00646540" w:rsidRDefault="00646540" w:rsidP="00646540">
            <w:pPr>
              <w:spacing w:before="0" w:after="0" w:line="240" w:lineRule="auto"/>
              <w:jc w:val="center"/>
              <w:rPr>
                <w:ins w:id="93762" w:author="pete jones" w:date="2022-01-11T16:5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02B99F4A" w14:textId="77777777" w:rsidR="00646540" w:rsidRPr="00646540" w:rsidRDefault="00646540" w:rsidP="00646540">
            <w:pPr>
              <w:spacing w:before="0" w:after="0" w:line="240" w:lineRule="auto"/>
              <w:jc w:val="right"/>
              <w:rPr>
                <w:ins w:id="93763" w:author="pete jones" w:date="2022-01-11T16:58:00Z"/>
                <w:rFonts w:ascii="Calibri" w:hAnsi="Calibri" w:cs="Calibri"/>
                <w:sz w:val="22"/>
                <w:szCs w:val="22"/>
              </w:rPr>
            </w:pPr>
            <w:ins w:id="93764" w:author="pete jones" w:date="2022-01-11T16:58:00Z">
              <w:r w:rsidRPr="00646540">
                <w:rPr>
                  <w:rFonts w:ascii="Calibri" w:hAnsi="Calibri" w:cs="Calibri"/>
                  <w:sz w:val="22"/>
                  <w:szCs w:val="22"/>
                </w:rPr>
                <w:t>Maths</w:t>
              </w:r>
            </w:ins>
          </w:p>
        </w:tc>
        <w:tc>
          <w:tcPr>
            <w:tcW w:w="419" w:type="dxa"/>
            <w:tcBorders>
              <w:top w:val="single" w:sz="8" w:space="0" w:color="auto"/>
              <w:left w:val="nil"/>
              <w:bottom w:val="single" w:sz="4" w:space="0" w:color="auto"/>
              <w:right w:val="single" w:sz="8" w:space="0" w:color="auto"/>
            </w:tcBorders>
            <w:shd w:val="clear" w:color="auto" w:fill="auto"/>
            <w:noWrap/>
            <w:vAlign w:val="center"/>
            <w:hideMark/>
          </w:tcPr>
          <w:p w14:paraId="26208D5C" w14:textId="77777777" w:rsidR="00646540" w:rsidRPr="00646540" w:rsidRDefault="00646540" w:rsidP="00646540">
            <w:pPr>
              <w:spacing w:before="0" w:after="0" w:line="240" w:lineRule="auto"/>
              <w:jc w:val="center"/>
              <w:rPr>
                <w:ins w:id="93765" w:author="pete jones" w:date="2022-01-11T16:58:00Z"/>
                <w:rFonts w:ascii="Calibri" w:hAnsi="Calibri" w:cs="Calibri"/>
                <w:color w:val="000000"/>
                <w:sz w:val="22"/>
                <w:szCs w:val="22"/>
              </w:rPr>
            </w:pPr>
            <w:ins w:id="93766" w:author="pete jones" w:date="2022-01-11T16:58:00Z">
              <w:r w:rsidRPr="00646540">
                <w:rPr>
                  <w:rFonts w:ascii="Calibri" w:hAnsi="Calibri" w:cs="Calibri"/>
                  <w:color w:val="000000"/>
                  <w:sz w:val="22"/>
                  <w:szCs w:val="22"/>
                </w:rPr>
                <w:t>2</w:t>
              </w:r>
            </w:ins>
          </w:p>
        </w:tc>
        <w:tc>
          <w:tcPr>
            <w:tcW w:w="487" w:type="dxa"/>
            <w:tcBorders>
              <w:top w:val="nil"/>
              <w:left w:val="nil"/>
              <w:bottom w:val="nil"/>
              <w:right w:val="nil"/>
            </w:tcBorders>
            <w:shd w:val="clear" w:color="auto" w:fill="auto"/>
            <w:noWrap/>
            <w:vAlign w:val="center"/>
            <w:hideMark/>
          </w:tcPr>
          <w:p w14:paraId="49DBD419" w14:textId="77777777" w:rsidR="00646540" w:rsidRPr="00646540" w:rsidRDefault="00646540" w:rsidP="00646540">
            <w:pPr>
              <w:spacing w:before="0" w:after="0" w:line="240" w:lineRule="auto"/>
              <w:jc w:val="center"/>
              <w:rPr>
                <w:ins w:id="93767" w:author="pete jones" w:date="2022-01-11T16:58:00Z"/>
                <w:rFonts w:ascii="Calibri" w:hAnsi="Calibri" w:cs="Calibri"/>
                <w:color w:val="000000"/>
                <w:sz w:val="22"/>
                <w:szCs w:val="22"/>
              </w:rPr>
            </w:pPr>
          </w:p>
        </w:tc>
        <w:tc>
          <w:tcPr>
            <w:tcW w:w="419" w:type="dxa"/>
            <w:tcBorders>
              <w:top w:val="nil"/>
              <w:left w:val="nil"/>
              <w:bottom w:val="nil"/>
              <w:right w:val="nil"/>
            </w:tcBorders>
            <w:shd w:val="clear" w:color="auto" w:fill="auto"/>
            <w:noWrap/>
            <w:vAlign w:val="center"/>
            <w:hideMark/>
          </w:tcPr>
          <w:p w14:paraId="11648D1D" w14:textId="77777777" w:rsidR="00646540" w:rsidRPr="00646540" w:rsidRDefault="00646540" w:rsidP="00646540">
            <w:pPr>
              <w:spacing w:before="0" w:after="0" w:line="240" w:lineRule="auto"/>
              <w:jc w:val="left"/>
              <w:rPr>
                <w:ins w:id="93768" w:author="pete jones" w:date="2022-01-11T16:58: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center"/>
            <w:hideMark/>
          </w:tcPr>
          <w:p w14:paraId="598656B1" w14:textId="77777777" w:rsidR="00646540" w:rsidRPr="00646540" w:rsidRDefault="00646540" w:rsidP="00646540">
            <w:pPr>
              <w:spacing w:before="0" w:after="0" w:line="240" w:lineRule="auto"/>
              <w:jc w:val="left"/>
              <w:rPr>
                <w:ins w:id="93769" w:author="pete jones" w:date="2022-01-11T16:58: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11B8B73E" w14:textId="77777777" w:rsidR="00646540" w:rsidRPr="00646540" w:rsidRDefault="00646540" w:rsidP="00646540">
            <w:pPr>
              <w:spacing w:before="0" w:after="0" w:line="240" w:lineRule="auto"/>
              <w:jc w:val="left"/>
              <w:rPr>
                <w:ins w:id="93770" w:author="pete jones" w:date="2022-01-11T16:58:00Z"/>
                <w:rFonts w:ascii="Times New Roman" w:hAnsi="Times New Roman" w:cs="Times New Roman"/>
                <w:sz w:val="20"/>
                <w:szCs w:val="20"/>
              </w:rPr>
            </w:pPr>
          </w:p>
        </w:tc>
        <w:tc>
          <w:tcPr>
            <w:tcW w:w="412" w:type="dxa"/>
            <w:tcBorders>
              <w:top w:val="nil"/>
              <w:left w:val="nil"/>
              <w:bottom w:val="nil"/>
              <w:right w:val="nil"/>
            </w:tcBorders>
            <w:shd w:val="clear" w:color="auto" w:fill="auto"/>
            <w:noWrap/>
            <w:vAlign w:val="bottom"/>
            <w:hideMark/>
          </w:tcPr>
          <w:p w14:paraId="765A916C" w14:textId="77777777" w:rsidR="00646540" w:rsidRPr="00646540" w:rsidRDefault="00646540" w:rsidP="00646540">
            <w:pPr>
              <w:spacing w:before="0" w:after="0" w:line="240" w:lineRule="auto"/>
              <w:jc w:val="left"/>
              <w:rPr>
                <w:ins w:id="93771"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0B89DC84" w14:textId="77777777" w:rsidR="00646540" w:rsidRPr="00646540" w:rsidRDefault="00646540" w:rsidP="00646540">
            <w:pPr>
              <w:spacing w:before="0" w:after="0" w:line="240" w:lineRule="auto"/>
              <w:jc w:val="left"/>
              <w:rPr>
                <w:ins w:id="93772"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42DD663B" w14:textId="77777777" w:rsidR="00646540" w:rsidRPr="00646540" w:rsidRDefault="00646540" w:rsidP="00646540">
            <w:pPr>
              <w:spacing w:before="0" w:after="0" w:line="240" w:lineRule="auto"/>
              <w:jc w:val="left"/>
              <w:rPr>
                <w:ins w:id="93773"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2A7BAB4" w14:textId="77777777" w:rsidR="00646540" w:rsidRPr="00646540" w:rsidRDefault="00646540" w:rsidP="00646540">
            <w:pPr>
              <w:spacing w:before="0" w:after="0" w:line="240" w:lineRule="auto"/>
              <w:jc w:val="left"/>
              <w:rPr>
                <w:ins w:id="93774"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7B259FE" w14:textId="77777777" w:rsidR="00646540" w:rsidRPr="00646540" w:rsidRDefault="00646540" w:rsidP="00646540">
            <w:pPr>
              <w:spacing w:before="0" w:after="0" w:line="240" w:lineRule="auto"/>
              <w:jc w:val="center"/>
              <w:rPr>
                <w:ins w:id="93775"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0332D81" w14:textId="77777777" w:rsidR="00646540" w:rsidRPr="00646540" w:rsidRDefault="00646540" w:rsidP="00646540">
            <w:pPr>
              <w:spacing w:before="0" w:after="0" w:line="240" w:lineRule="auto"/>
              <w:jc w:val="center"/>
              <w:rPr>
                <w:ins w:id="93776" w:author="pete jones" w:date="2022-01-11T16:5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56658B99" w14:textId="77777777" w:rsidR="00646540" w:rsidRPr="00646540" w:rsidRDefault="00646540" w:rsidP="00646540">
            <w:pPr>
              <w:spacing w:before="0" w:after="0" w:line="240" w:lineRule="auto"/>
              <w:jc w:val="center"/>
              <w:rPr>
                <w:ins w:id="93777" w:author="pete jones" w:date="2022-01-11T16:58:00Z"/>
                <w:rFonts w:ascii="Times New Roman" w:hAnsi="Times New Roman" w:cs="Times New Roman"/>
                <w:sz w:val="20"/>
                <w:szCs w:val="20"/>
              </w:rPr>
            </w:pPr>
          </w:p>
        </w:tc>
      </w:tr>
      <w:tr w:rsidR="00646540" w:rsidRPr="00646540" w14:paraId="42B3400E" w14:textId="77777777" w:rsidTr="00646540">
        <w:trPr>
          <w:trHeight w:val="300"/>
          <w:ins w:id="93778" w:author="pete jones" w:date="2022-01-11T16:58:00Z"/>
        </w:trPr>
        <w:tc>
          <w:tcPr>
            <w:tcW w:w="400" w:type="dxa"/>
            <w:tcBorders>
              <w:top w:val="nil"/>
              <w:left w:val="nil"/>
              <w:bottom w:val="nil"/>
              <w:right w:val="nil"/>
            </w:tcBorders>
            <w:shd w:val="clear" w:color="auto" w:fill="auto"/>
            <w:noWrap/>
            <w:vAlign w:val="center"/>
            <w:hideMark/>
          </w:tcPr>
          <w:p w14:paraId="4A557F84" w14:textId="77777777" w:rsidR="00646540" w:rsidRPr="00646540" w:rsidRDefault="00646540" w:rsidP="00646540">
            <w:pPr>
              <w:spacing w:before="0" w:after="0" w:line="240" w:lineRule="auto"/>
              <w:jc w:val="center"/>
              <w:rPr>
                <w:ins w:id="93779" w:author="pete jones" w:date="2022-01-11T16:5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4D09CCA9" w14:textId="77777777" w:rsidR="00646540" w:rsidRPr="00646540" w:rsidRDefault="00646540" w:rsidP="00646540">
            <w:pPr>
              <w:spacing w:before="0" w:after="0" w:line="240" w:lineRule="auto"/>
              <w:jc w:val="right"/>
              <w:rPr>
                <w:ins w:id="93780" w:author="pete jones" w:date="2022-01-11T16:58:00Z"/>
                <w:rFonts w:ascii="Calibri" w:hAnsi="Calibri" w:cs="Calibri"/>
                <w:sz w:val="22"/>
                <w:szCs w:val="22"/>
              </w:rPr>
            </w:pPr>
            <w:ins w:id="93781" w:author="pete jones" w:date="2022-01-11T16:58:00Z">
              <w:r w:rsidRPr="00646540">
                <w:rPr>
                  <w:rFonts w:ascii="Calibri" w:hAnsi="Calibri" w:cs="Calibri"/>
                  <w:sz w:val="22"/>
                  <w:szCs w:val="22"/>
                </w:rPr>
                <w:t>Science</w:t>
              </w:r>
            </w:ins>
          </w:p>
        </w:tc>
        <w:tc>
          <w:tcPr>
            <w:tcW w:w="419" w:type="dxa"/>
            <w:tcBorders>
              <w:top w:val="nil"/>
              <w:left w:val="nil"/>
              <w:bottom w:val="single" w:sz="4" w:space="0" w:color="auto"/>
              <w:right w:val="single" w:sz="8" w:space="0" w:color="auto"/>
            </w:tcBorders>
            <w:shd w:val="clear" w:color="auto" w:fill="auto"/>
            <w:noWrap/>
            <w:vAlign w:val="center"/>
            <w:hideMark/>
          </w:tcPr>
          <w:p w14:paraId="0BFD43D8" w14:textId="77777777" w:rsidR="00646540" w:rsidRPr="00646540" w:rsidRDefault="00646540" w:rsidP="00646540">
            <w:pPr>
              <w:spacing w:before="0" w:after="0" w:line="240" w:lineRule="auto"/>
              <w:jc w:val="center"/>
              <w:rPr>
                <w:ins w:id="93782" w:author="pete jones" w:date="2022-01-11T16:58:00Z"/>
                <w:rFonts w:ascii="Calibri" w:hAnsi="Calibri" w:cs="Calibri"/>
                <w:color w:val="000000"/>
                <w:sz w:val="22"/>
                <w:szCs w:val="22"/>
              </w:rPr>
            </w:pPr>
            <w:ins w:id="93783" w:author="pete jones" w:date="2022-01-11T16:58:00Z">
              <w:r w:rsidRPr="00646540">
                <w:rPr>
                  <w:rFonts w:ascii="Calibri" w:hAnsi="Calibri" w:cs="Calibri"/>
                  <w:color w:val="000000"/>
                  <w:sz w:val="22"/>
                  <w:szCs w:val="22"/>
                </w:rPr>
                <w:t>9</w:t>
              </w:r>
            </w:ins>
          </w:p>
        </w:tc>
        <w:tc>
          <w:tcPr>
            <w:tcW w:w="487" w:type="dxa"/>
            <w:tcBorders>
              <w:top w:val="nil"/>
              <w:left w:val="nil"/>
              <w:bottom w:val="nil"/>
              <w:right w:val="nil"/>
            </w:tcBorders>
            <w:shd w:val="clear" w:color="auto" w:fill="auto"/>
            <w:noWrap/>
            <w:vAlign w:val="center"/>
            <w:hideMark/>
          </w:tcPr>
          <w:p w14:paraId="0E205DC9" w14:textId="77777777" w:rsidR="00646540" w:rsidRPr="00646540" w:rsidRDefault="00646540" w:rsidP="00646540">
            <w:pPr>
              <w:spacing w:before="0" w:after="0" w:line="240" w:lineRule="auto"/>
              <w:jc w:val="center"/>
              <w:rPr>
                <w:ins w:id="93784" w:author="pete jones" w:date="2022-01-11T16:58:00Z"/>
                <w:rFonts w:ascii="Calibri" w:hAnsi="Calibri" w:cs="Calibri"/>
                <w:color w:val="000000"/>
                <w:sz w:val="22"/>
                <w:szCs w:val="22"/>
              </w:rPr>
            </w:pPr>
          </w:p>
        </w:tc>
        <w:tc>
          <w:tcPr>
            <w:tcW w:w="419"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ABA90DC" w14:textId="77777777" w:rsidR="00646540" w:rsidRPr="00646540" w:rsidRDefault="00646540" w:rsidP="00646540">
            <w:pPr>
              <w:spacing w:before="0" w:after="0" w:line="240" w:lineRule="auto"/>
              <w:jc w:val="center"/>
              <w:rPr>
                <w:ins w:id="93785" w:author="pete jones" w:date="2022-01-11T16:58:00Z"/>
                <w:rFonts w:ascii="Calibri" w:hAnsi="Calibri" w:cs="Calibri"/>
                <w:color w:val="000000"/>
                <w:sz w:val="22"/>
                <w:szCs w:val="22"/>
              </w:rPr>
            </w:pPr>
            <w:ins w:id="93786" w:author="pete jones" w:date="2022-01-11T16:58:00Z">
              <w:r w:rsidRPr="00646540">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253FB2D" w14:textId="77777777" w:rsidR="00646540" w:rsidRPr="00646540" w:rsidRDefault="00646540" w:rsidP="00646540">
            <w:pPr>
              <w:spacing w:before="0" w:after="0" w:line="240" w:lineRule="auto"/>
              <w:jc w:val="center"/>
              <w:rPr>
                <w:ins w:id="93787" w:author="pete jones" w:date="2022-01-11T16:58:00Z"/>
                <w:rFonts w:ascii="Calibri" w:hAnsi="Calibri" w:cs="Calibri"/>
                <w:color w:val="000000"/>
                <w:sz w:val="22"/>
                <w:szCs w:val="22"/>
              </w:rPr>
            </w:pPr>
            <w:ins w:id="93788" w:author="pete jones" w:date="2022-01-11T16:58:00Z">
              <w:r w:rsidRPr="00646540">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AD7AA1D" w14:textId="77777777" w:rsidR="00646540" w:rsidRPr="00646540" w:rsidRDefault="00646540" w:rsidP="00646540">
            <w:pPr>
              <w:spacing w:before="0" w:after="0" w:line="240" w:lineRule="auto"/>
              <w:jc w:val="center"/>
              <w:rPr>
                <w:ins w:id="93789" w:author="pete jones" w:date="2022-01-11T16:58:00Z"/>
                <w:rFonts w:ascii="Calibri" w:hAnsi="Calibri" w:cs="Calibri"/>
                <w:color w:val="000000"/>
                <w:sz w:val="22"/>
                <w:szCs w:val="22"/>
              </w:rPr>
            </w:pPr>
            <w:ins w:id="93790" w:author="pete jones" w:date="2022-01-11T16:58:00Z">
              <w:r w:rsidRPr="00646540">
                <w:rPr>
                  <w:rFonts w:ascii="Calibri" w:hAnsi="Calibri" w:cs="Calibri"/>
                  <w:color w:val="000000"/>
                  <w:sz w:val="22"/>
                  <w:szCs w:val="22"/>
                </w:rPr>
                <w:t>N/A</w:t>
              </w:r>
            </w:ins>
          </w:p>
        </w:tc>
        <w:tc>
          <w:tcPr>
            <w:tcW w:w="412"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EA6004A" w14:textId="77777777" w:rsidR="00646540" w:rsidRPr="00646540" w:rsidRDefault="00646540" w:rsidP="00646540">
            <w:pPr>
              <w:spacing w:before="0" w:after="0" w:line="240" w:lineRule="auto"/>
              <w:jc w:val="center"/>
              <w:rPr>
                <w:ins w:id="93791" w:author="pete jones" w:date="2022-01-11T16:58:00Z"/>
                <w:rFonts w:ascii="Calibri" w:hAnsi="Calibri" w:cs="Calibri"/>
                <w:color w:val="000000"/>
                <w:sz w:val="22"/>
                <w:szCs w:val="22"/>
              </w:rPr>
            </w:pPr>
            <w:ins w:id="93792" w:author="pete jones" w:date="2022-01-11T16:58: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165E3FB" w14:textId="77777777" w:rsidR="00646540" w:rsidRPr="00646540" w:rsidRDefault="00646540" w:rsidP="00646540">
            <w:pPr>
              <w:spacing w:before="0" w:after="0" w:line="240" w:lineRule="auto"/>
              <w:jc w:val="center"/>
              <w:rPr>
                <w:ins w:id="93793" w:author="pete jones" w:date="2022-01-11T16:58:00Z"/>
                <w:rFonts w:ascii="Calibri" w:hAnsi="Calibri" w:cs="Calibri"/>
                <w:color w:val="000000"/>
                <w:sz w:val="22"/>
                <w:szCs w:val="22"/>
              </w:rPr>
            </w:pPr>
            <w:ins w:id="93794" w:author="pete jones" w:date="2022-01-11T16:58: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CE810DE" w14:textId="77777777" w:rsidR="00646540" w:rsidRPr="00646540" w:rsidRDefault="00646540" w:rsidP="00646540">
            <w:pPr>
              <w:spacing w:before="0" w:after="0" w:line="240" w:lineRule="auto"/>
              <w:jc w:val="center"/>
              <w:rPr>
                <w:ins w:id="93795" w:author="pete jones" w:date="2022-01-11T16:58:00Z"/>
                <w:rFonts w:ascii="Calibri" w:hAnsi="Calibri" w:cs="Calibri"/>
                <w:color w:val="000000"/>
                <w:sz w:val="22"/>
                <w:szCs w:val="22"/>
              </w:rPr>
            </w:pPr>
            <w:ins w:id="93796" w:author="pete jones" w:date="2022-01-11T16:58: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DDBD1B8" w14:textId="77777777" w:rsidR="00646540" w:rsidRPr="00646540" w:rsidRDefault="00646540" w:rsidP="00646540">
            <w:pPr>
              <w:spacing w:before="0" w:after="0" w:line="240" w:lineRule="auto"/>
              <w:jc w:val="center"/>
              <w:rPr>
                <w:ins w:id="93797" w:author="pete jones" w:date="2022-01-11T16:58:00Z"/>
                <w:rFonts w:ascii="Calibri" w:hAnsi="Calibri" w:cs="Calibri"/>
                <w:color w:val="000000"/>
                <w:sz w:val="22"/>
                <w:szCs w:val="22"/>
              </w:rPr>
            </w:pPr>
            <w:ins w:id="93798" w:author="pete jones" w:date="2022-01-11T16:58: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50934BE" w14:textId="77777777" w:rsidR="00646540" w:rsidRPr="00646540" w:rsidRDefault="00646540" w:rsidP="00646540">
            <w:pPr>
              <w:spacing w:before="0" w:after="0" w:line="240" w:lineRule="auto"/>
              <w:jc w:val="center"/>
              <w:rPr>
                <w:ins w:id="93799" w:author="pete jones" w:date="2022-01-11T16:58:00Z"/>
                <w:rFonts w:ascii="Calibri" w:hAnsi="Calibri" w:cs="Calibri"/>
                <w:color w:val="000000"/>
                <w:sz w:val="22"/>
                <w:szCs w:val="22"/>
              </w:rPr>
            </w:pPr>
            <w:ins w:id="93800" w:author="pete jones" w:date="2022-01-11T16:58:00Z">
              <w:r w:rsidRPr="00646540">
                <w:rPr>
                  <w:rFonts w:ascii="Calibri" w:hAnsi="Calibri" w:cs="Calibri"/>
                  <w:color w:val="000000"/>
                  <w:sz w:val="22"/>
                  <w:szCs w:val="22"/>
                </w:rPr>
                <w:t>55%</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D394002" w14:textId="77777777" w:rsidR="00646540" w:rsidRPr="00646540" w:rsidRDefault="00646540" w:rsidP="00646540">
            <w:pPr>
              <w:spacing w:before="0" w:after="0" w:line="240" w:lineRule="auto"/>
              <w:jc w:val="center"/>
              <w:rPr>
                <w:ins w:id="93801" w:author="pete jones" w:date="2022-01-11T16:58:00Z"/>
                <w:rFonts w:ascii="Calibri" w:hAnsi="Calibri" w:cs="Calibri"/>
                <w:color w:val="000000"/>
                <w:sz w:val="22"/>
                <w:szCs w:val="22"/>
              </w:rPr>
            </w:pPr>
            <w:ins w:id="93802" w:author="pete jones" w:date="2022-01-11T16:58:00Z">
              <w:r w:rsidRPr="00646540">
                <w:rPr>
                  <w:rFonts w:ascii="Calibri" w:hAnsi="Calibri" w:cs="Calibri"/>
                  <w:color w:val="000000"/>
                  <w:sz w:val="22"/>
                  <w:szCs w:val="22"/>
                </w:rPr>
                <w:t> </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8593E2D" w14:textId="77777777" w:rsidR="00646540" w:rsidRPr="00646540" w:rsidRDefault="00646540" w:rsidP="00646540">
            <w:pPr>
              <w:spacing w:before="0" w:after="0" w:line="240" w:lineRule="auto"/>
              <w:jc w:val="center"/>
              <w:rPr>
                <w:ins w:id="93803" w:author="pete jones" w:date="2022-01-11T16:58:00Z"/>
                <w:rFonts w:ascii="Calibri" w:hAnsi="Calibri" w:cs="Calibri"/>
                <w:color w:val="000000"/>
                <w:sz w:val="22"/>
                <w:szCs w:val="22"/>
              </w:rPr>
            </w:pPr>
            <w:ins w:id="93804" w:author="pete jones" w:date="2022-01-11T16:58:00Z">
              <w:r w:rsidRPr="00646540">
                <w:rPr>
                  <w:rFonts w:ascii="Calibri" w:hAnsi="Calibri" w:cs="Calibri"/>
                  <w:color w:val="000000"/>
                  <w:sz w:val="22"/>
                  <w:szCs w:val="22"/>
                </w:rPr>
                <w:t>45%</w:t>
              </w:r>
            </w:ins>
          </w:p>
        </w:tc>
      </w:tr>
      <w:tr w:rsidR="00646540" w:rsidRPr="00646540" w14:paraId="52897C6D" w14:textId="77777777" w:rsidTr="00646540">
        <w:trPr>
          <w:trHeight w:val="315"/>
          <w:ins w:id="93805" w:author="pete jones" w:date="2022-01-11T16:58:00Z"/>
        </w:trPr>
        <w:tc>
          <w:tcPr>
            <w:tcW w:w="400" w:type="dxa"/>
            <w:tcBorders>
              <w:top w:val="nil"/>
              <w:left w:val="nil"/>
              <w:bottom w:val="nil"/>
              <w:right w:val="nil"/>
            </w:tcBorders>
            <w:shd w:val="clear" w:color="auto" w:fill="auto"/>
            <w:noWrap/>
            <w:vAlign w:val="center"/>
            <w:hideMark/>
          </w:tcPr>
          <w:p w14:paraId="71AD2EA7" w14:textId="77777777" w:rsidR="00646540" w:rsidRPr="00646540" w:rsidRDefault="00646540" w:rsidP="00646540">
            <w:pPr>
              <w:spacing w:before="0" w:after="0" w:line="240" w:lineRule="auto"/>
              <w:jc w:val="center"/>
              <w:rPr>
                <w:ins w:id="93806" w:author="pete jones" w:date="2022-01-11T16:58:00Z"/>
                <w:rFonts w:ascii="Calibri" w:hAnsi="Calibri" w:cs="Calibri"/>
                <w:color w:val="FFFFFF"/>
                <w:sz w:val="22"/>
                <w:szCs w:val="22"/>
              </w:rPr>
            </w:pPr>
            <w:ins w:id="93807" w:author="pete jones" w:date="2022-01-11T16:58:00Z">
              <w:r w:rsidRPr="0064654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1BE3A725" w14:textId="77777777" w:rsidR="00646540" w:rsidRPr="00646540" w:rsidRDefault="00646540" w:rsidP="00646540">
            <w:pPr>
              <w:spacing w:before="0" w:after="0" w:line="240" w:lineRule="auto"/>
              <w:jc w:val="right"/>
              <w:rPr>
                <w:ins w:id="93808" w:author="pete jones" w:date="2022-01-11T16:58:00Z"/>
                <w:rFonts w:ascii="Calibri" w:hAnsi="Calibri" w:cs="Calibri"/>
                <w:sz w:val="22"/>
                <w:szCs w:val="22"/>
              </w:rPr>
            </w:pPr>
            <w:ins w:id="93809" w:author="pete jones" w:date="2022-01-11T16:58:00Z">
              <w:r w:rsidRPr="00646540">
                <w:rPr>
                  <w:rFonts w:ascii="Calibri" w:hAnsi="Calibri" w:cs="Calibri"/>
                  <w:sz w:val="22"/>
                  <w:szCs w:val="22"/>
                </w:rPr>
                <w:t>Technology</w:t>
              </w:r>
            </w:ins>
          </w:p>
        </w:tc>
        <w:tc>
          <w:tcPr>
            <w:tcW w:w="419" w:type="dxa"/>
            <w:tcBorders>
              <w:top w:val="nil"/>
              <w:left w:val="nil"/>
              <w:bottom w:val="single" w:sz="4" w:space="0" w:color="auto"/>
              <w:right w:val="single" w:sz="8" w:space="0" w:color="auto"/>
            </w:tcBorders>
            <w:shd w:val="clear" w:color="auto" w:fill="auto"/>
            <w:noWrap/>
            <w:vAlign w:val="bottom"/>
            <w:hideMark/>
          </w:tcPr>
          <w:p w14:paraId="078FEE44" w14:textId="77777777" w:rsidR="00646540" w:rsidRPr="00646540" w:rsidRDefault="00646540" w:rsidP="00646540">
            <w:pPr>
              <w:spacing w:before="0" w:after="0" w:line="240" w:lineRule="auto"/>
              <w:jc w:val="center"/>
              <w:rPr>
                <w:ins w:id="93810" w:author="pete jones" w:date="2022-01-11T16:58:00Z"/>
                <w:rFonts w:ascii="Calibri" w:hAnsi="Calibri" w:cs="Calibri"/>
                <w:sz w:val="22"/>
                <w:szCs w:val="22"/>
              </w:rPr>
            </w:pPr>
            <w:ins w:id="93811" w:author="pete jones" w:date="2022-01-11T16:58:00Z">
              <w:r w:rsidRPr="00646540">
                <w:rPr>
                  <w:rFonts w:ascii="Calibri" w:hAnsi="Calibri" w:cs="Calibri"/>
                  <w:sz w:val="22"/>
                  <w:szCs w:val="22"/>
                </w:rPr>
                <w:t>2</w:t>
              </w:r>
            </w:ins>
          </w:p>
        </w:tc>
        <w:tc>
          <w:tcPr>
            <w:tcW w:w="487" w:type="dxa"/>
            <w:tcBorders>
              <w:top w:val="nil"/>
              <w:left w:val="nil"/>
              <w:bottom w:val="nil"/>
              <w:right w:val="nil"/>
            </w:tcBorders>
            <w:shd w:val="clear" w:color="auto" w:fill="auto"/>
            <w:noWrap/>
            <w:vAlign w:val="bottom"/>
            <w:hideMark/>
          </w:tcPr>
          <w:p w14:paraId="37B4668B" w14:textId="77777777" w:rsidR="00646540" w:rsidRPr="00646540" w:rsidRDefault="00646540" w:rsidP="00646540">
            <w:pPr>
              <w:spacing w:before="0" w:after="0" w:line="240" w:lineRule="auto"/>
              <w:jc w:val="center"/>
              <w:rPr>
                <w:ins w:id="93812" w:author="pete jones" w:date="2022-01-11T16:58:00Z"/>
                <w:rFonts w:ascii="Calibri" w:hAnsi="Calibri" w:cs="Calibri"/>
                <w:color w:val="FFFFFF"/>
                <w:sz w:val="22"/>
                <w:szCs w:val="22"/>
              </w:rPr>
            </w:pPr>
            <w:ins w:id="93813" w:author="pete jones" w:date="2022-01-11T16:58:00Z">
              <w:r w:rsidRPr="00646540">
                <w:rPr>
                  <w:rFonts w:ascii="Calibri" w:hAnsi="Calibri" w:cs="Calibri"/>
                  <w:color w:val="FFFFFF"/>
                  <w:sz w:val="22"/>
                  <w:szCs w:val="22"/>
                </w:rPr>
                <w:t>12</w:t>
              </w:r>
            </w:ins>
          </w:p>
        </w:tc>
        <w:tc>
          <w:tcPr>
            <w:tcW w:w="419" w:type="dxa"/>
            <w:vMerge/>
            <w:tcBorders>
              <w:top w:val="single" w:sz="8" w:space="0" w:color="auto"/>
              <w:left w:val="single" w:sz="8" w:space="0" w:color="auto"/>
              <w:bottom w:val="single" w:sz="8" w:space="0" w:color="000000"/>
              <w:right w:val="single" w:sz="4" w:space="0" w:color="auto"/>
            </w:tcBorders>
            <w:vAlign w:val="center"/>
            <w:hideMark/>
          </w:tcPr>
          <w:p w14:paraId="1ECEB30C" w14:textId="77777777" w:rsidR="00646540" w:rsidRPr="00646540" w:rsidRDefault="00646540" w:rsidP="00646540">
            <w:pPr>
              <w:spacing w:before="0" w:after="0" w:line="240" w:lineRule="auto"/>
              <w:jc w:val="left"/>
              <w:rPr>
                <w:ins w:id="93814" w:author="pete jones" w:date="2022-01-11T16:58: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7AB790F2" w14:textId="77777777" w:rsidR="00646540" w:rsidRPr="00646540" w:rsidRDefault="00646540" w:rsidP="00646540">
            <w:pPr>
              <w:spacing w:before="0" w:after="0" w:line="240" w:lineRule="auto"/>
              <w:jc w:val="left"/>
              <w:rPr>
                <w:ins w:id="93815" w:author="pete jones" w:date="2022-01-11T16:58: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6F409FF4" w14:textId="77777777" w:rsidR="00646540" w:rsidRPr="00646540" w:rsidRDefault="00646540" w:rsidP="00646540">
            <w:pPr>
              <w:spacing w:before="0" w:after="0" w:line="240" w:lineRule="auto"/>
              <w:jc w:val="left"/>
              <w:rPr>
                <w:ins w:id="93816" w:author="pete jones" w:date="2022-01-11T16:58:00Z"/>
                <w:rFonts w:ascii="Calibri" w:hAnsi="Calibri" w:cs="Calibri"/>
                <w:color w:val="000000"/>
                <w:sz w:val="22"/>
                <w:szCs w:val="22"/>
              </w:rPr>
            </w:pPr>
          </w:p>
        </w:tc>
        <w:tc>
          <w:tcPr>
            <w:tcW w:w="412" w:type="dxa"/>
            <w:vMerge/>
            <w:tcBorders>
              <w:top w:val="single" w:sz="8" w:space="0" w:color="auto"/>
              <w:left w:val="single" w:sz="4" w:space="0" w:color="auto"/>
              <w:bottom w:val="single" w:sz="8" w:space="0" w:color="000000"/>
              <w:right w:val="single" w:sz="4" w:space="0" w:color="auto"/>
            </w:tcBorders>
            <w:vAlign w:val="center"/>
            <w:hideMark/>
          </w:tcPr>
          <w:p w14:paraId="1D454037" w14:textId="77777777" w:rsidR="00646540" w:rsidRPr="00646540" w:rsidRDefault="00646540" w:rsidP="00646540">
            <w:pPr>
              <w:spacing w:before="0" w:after="0" w:line="240" w:lineRule="auto"/>
              <w:jc w:val="left"/>
              <w:rPr>
                <w:ins w:id="93817"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4BD391A" w14:textId="77777777" w:rsidR="00646540" w:rsidRPr="00646540" w:rsidRDefault="00646540" w:rsidP="00646540">
            <w:pPr>
              <w:spacing w:before="0" w:after="0" w:line="240" w:lineRule="auto"/>
              <w:jc w:val="left"/>
              <w:rPr>
                <w:ins w:id="93818"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A4459FB" w14:textId="77777777" w:rsidR="00646540" w:rsidRPr="00646540" w:rsidRDefault="00646540" w:rsidP="00646540">
            <w:pPr>
              <w:spacing w:before="0" w:after="0" w:line="240" w:lineRule="auto"/>
              <w:jc w:val="left"/>
              <w:rPr>
                <w:ins w:id="93819"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B3CF395" w14:textId="77777777" w:rsidR="00646540" w:rsidRPr="00646540" w:rsidRDefault="00646540" w:rsidP="00646540">
            <w:pPr>
              <w:spacing w:before="0" w:after="0" w:line="240" w:lineRule="auto"/>
              <w:jc w:val="left"/>
              <w:rPr>
                <w:ins w:id="93820"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C598F91" w14:textId="77777777" w:rsidR="00646540" w:rsidRPr="00646540" w:rsidRDefault="00646540" w:rsidP="00646540">
            <w:pPr>
              <w:spacing w:before="0" w:after="0" w:line="240" w:lineRule="auto"/>
              <w:jc w:val="left"/>
              <w:rPr>
                <w:ins w:id="93821"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2E591DB" w14:textId="77777777" w:rsidR="00646540" w:rsidRPr="00646540" w:rsidRDefault="00646540" w:rsidP="00646540">
            <w:pPr>
              <w:spacing w:before="0" w:after="0" w:line="240" w:lineRule="auto"/>
              <w:jc w:val="left"/>
              <w:rPr>
                <w:ins w:id="93822" w:author="pete jones" w:date="2022-01-11T16:58: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5C1952C7" w14:textId="77777777" w:rsidR="00646540" w:rsidRPr="00646540" w:rsidRDefault="00646540" w:rsidP="00646540">
            <w:pPr>
              <w:spacing w:before="0" w:after="0" w:line="240" w:lineRule="auto"/>
              <w:jc w:val="left"/>
              <w:rPr>
                <w:ins w:id="93823" w:author="pete jones" w:date="2022-01-11T16:58:00Z"/>
                <w:rFonts w:ascii="Calibri" w:hAnsi="Calibri" w:cs="Calibri"/>
                <w:color w:val="000000"/>
                <w:sz w:val="22"/>
                <w:szCs w:val="22"/>
              </w:rPr>
            </w:pPr>
          </w:p>
        </w:tc>
      </w:tr>
      <w:tr w:rsidR="00646540" w:rsidRPr="00646540" w14:paraId="35AF011C" w14:textId="77777777" w:rsidTr="00646540">
        <w:trPr>
          <w:trHeight w:val="315"/>
          <w:ins w:id="93824" w:author="pete jones" w:date="2022-01-11T16:58:00Z"/>
        </w:trPr>
        <w:tc>
          <w:tcPr>
            <w:tcW w:w="400" w:type="dxa"/>
            <w:tcBorders>
              <w:top w:val="nil"/>
              <w:left w:val="nil"/>
              <w:bottom w:val="nil"/>
              <w:right w:val="nil"/>
            </w:tcBorders>
            <w:shd w:val="clear" w:color="auto" w:fill="auto"/>
            <w:noWrap/>
            <w:vAlign w:val="center"/>
            <w:hideMark/>
          </w:tcPr>
          <w:p w14:paraId="7F773D28" w14:textId="77777777" w:rsidR="00646540" w:rsidRPr="00646540" w:rsidRDefault="00646540" w:rsidP="00646540">
            <w:pPr>
              <w:spacing w:before="0" w:after="0" w:line="240" w:lineRule="auto"/>
              <w:jc w:val="center"/>
              <w:rPr>
                <w:ins w:id="93825" w:author="pete jones" w:date="2022-01-11T16:58: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1C722663" w14:textId="77777777" w:rsidR="00646540" w:rsidRPr="00646540" w:rsidRDefault="00646540" w:rsidP="00646540">
            <w:pPr>
              <w:spacing w:before="0" w:after="0" w:line="240" w:lineRule="auto"/>
              <w:jc w:val="right"/>
              <w:rPr>
                <w:ins w:id="93826" w:author="pete jones" w:date="2022-01-11T16:58:00Z"/>
                <w:rFonts w:ascii="Calibri" w:hAnsi="Calibri" w:cs="Calibri"/>
                <w:sz w:val="22"/>
                <w:szCs w:val="22"/>
              </w:rPr>
            </w:pPr>
            <w:ins w:id="93827" w:author="pete jones" w:date="2022-01-11T16:58:00Z">
              <w:r w:rsidRPr="00646540">
                <w:rPr>
                  <w:rFonts w:ascii="Calibri" w:hAnsi="Calibri" w:cs="Calibri"/>
                  <w:sz w:val="22"/>
                  <w:szCs w:val="22"/>
                </w:rPr>
                <w:t>Other</w:t>
              </w:r>
            </w:ins>
          </w:p>
        </w:tc>
        <w:tc>
          <w:tcPr>
            <w:tcW w:w="419" w:type="dxa"/>
            <w:tcBorders>
              <w:top w:val="nil"/>
              <w:left w:val="nil"/>
              <w:bottom w:val="single" w:sz="8" w:space="0" w:color="auto"/>
              <w:right w:val="single" w:sz="8" w:space="0" w:color="auto"/>
            </w:tcBorders>
            <w:shd w:val="clear" w:color="auto" w:fill="auto"/>
            <w:noWrap/>
            <w:vAlign w:val="bottom"/>
            <w:hideMark/>
          </w:tcPr>
          <w:p w14:paraId="62376B5F" w14:textId="77777777" w:rsidR="00646540" w:rsidRPr="00646540" w:rsidRDefault="00646540" w:rsidP="00646540">
            <w:pPr>
              <w:spacing w:before="0" w:after="0" w:line="240" w:lineRule="auto"/>
              <w:jc w:val="center"/>
              <w:rPr>
                <w:ins w:id="93828" w:author="pete jones" w:date="2022-01-11T16:58:00Z"/>
                <w:rFonts w:ascii="Calibri" w:hAnsi="Calibri" w:cs="Calibri"/>
                <w:sz w:val="22"/>
                <w:szCs w:val="22"/>
              </w:rPr>
            </w:pPr>
            <w:ins w:id="93829" w:author="pete jones" w:date="2022-01-11T16:58:00Z">
              <w:r w:rsidRPr="00646540">
                <w:rPr>
                  <w:rFonts w:ascii="Calibri" w:hAnsi="Calibri" w:cs="Calibri"/>
                  <w:sz w:val="22"/>
                  <w:szCs w:val="22"/>
                </w:rPr>
                <w:t>5</w:t>
              </w:r>
            </w:ins>
          </w:p>
        </w:tc>
        <w:tc>
          <w:tcPr>
            <w:tcW w:w="487" w:type="dxa"/>
            <w:tcBorders>
              <w:top w:val="nil"/>
              <w:left w:val="nil"/>
              <w:bottom w:val="nil"/>
              <w:right w:val="nil"/>
            </w:tcBorders>
            <w:shd w:val="clear" w:color="auto" w:fill="auto"/>
            <w:noWrap/>
            <w:vAlign w:val="bottom"/>
            <w:hideMark/>
          </w:tcPr>
          <w:p w14:paraId="031EF953" w14:textId="77777777" w:rsidR="00646540" w:rsidRPr="00646540" w:rsidRDefault="00646540" w:rsidP="00646540">
            <w:pPr>
              <w:spacing w:before="0" w:after="0" w:line="240" w:lineRule="auto"/>
              <w:jc w:val="center"/>
              <w:rPr>
                <w:ins w:id="93830" w:author="pete jones" w:date="2022-01-11T16:58:00Z"/>
                <w:rFonts w:ascii="Calibri" w:hAnsi="Calibri" w:cs="Calibri"/>
                <w:sz w:val="22"/>
                <w:szCs w:val="22"/>
              </w:rPr>
            </w:pPr>
          </w:p>
        </w:tc>
        <w:tc>
          <w:tcPr>
            <w:tcW w:w="419" w:type="dxa"/>
            <w:tcBorders>
              <w:top w:val="nil"/>
              <w:left w:val="nil"/>
              <w:bottom w:val="nil"/>
              <w:right w:val="nil"/>
            </w:tcBorders>
            <w:shd w:val="clear" w:color="auto" w:fill="auto"/>
            <w:noWrap/>
            <w:vAlign w:val="center"/>
            <w:hideMark/>
          </w:tcPr>
          <w:p w14:paraId="564FA883" w14:textId="77777777" w:rsidR="00646540" w:rsidRPr="00646540" w:rsidRDefault="00646540" w:rsidP="00646540">
            <w:pPr>
              <w:spacing w:before="0" w:after="0" w:line="240" w:lineRule="auto"/>
              <w:jc w:val="right"/>
              <w:rPr>
                <w:ins w:id="93831" w:author="pete jones" w:date="2022-01-11T16:58:00Z"/>
                <w:rFonts w:ascii="Calibri" w:hAnsi="Calibri" w:cs="Calibri"/>
                <w:color w:val="FFFFFF"/>
                <w:sz w:val="22"/>
                <w:szCs w:val="22"/>
              </w:rPr>
            </w:pPr>
            <w:ins w:id="93832" w:author="pete jones" w:date="2022-01-11T16:58:00Z">
              <w:r w:rsidRPr="00646540">
                <w:rPr>
                  <w:rFonts w:ascii="Calibri" w:hAnsi="Calibri" w:cs="Calibri"/>
                  <w:color w:val="FFFFFF"/>
                  <w:sz w:val="22"/>
                  <w:szCs w:val="22"/>
                </w:rPr>
                <w:t>14</w:t>
              </w:r>
            </w:ins>
          </w:p>
        </w:tc>
        <w:tc>
          <w:tcPr>
            <w:tcW w:w="412" w:type="dxa"/>
            <w:tcBorders>
              <w:top w:val="nil"/>
              <w:left w:val="nil"/>
              <w:bottom w:val="nil"/>
              <w:right w:val="nil"/>
            </w:tcBorders>
            <w:shd w:val="clear" w:color="auto" w:fill="auto"/>
            <w:noWrap/>
            <w:vAlign w:val="center"/>
            <w:hideMark/>
          </w:tcPr>
          <w:p w14:paraId="49008EBF" w14:textId="77777777" w:rsidR="00646540" w:rsidRPr="00646540" w:rsidRDefault="00646540" w:rsidP="00646540">
            <w:pPr>
              <w:spacing w:before="0" w:after="0" w:line="240" w:lineRule="auto"/>
              <w:jc w:val="right"/>
              <w:rPr>
                <w:ins w:id="93833" w:author="pete jones" w:date="2022-01-11T16:58:00Z"/>
                <w:rFonts w:ascii="Calibri" w:hAnsi="Calibri" w:cs="Calibri"/>
                <w:color w:val="FFFFFF"/>
                <w:sz w:val="22"/>
                <w:szCs w:val="22"/>
              </w:rPr>
            </w:pPr>
            <w:ins w:id="93834" w:author="pete jones" w:date="2022-01-11T16:58:00Z">
              <w:r w:rsidRPr="00646540">
                <w:rPr>
                  <w:rFonts w:ascii="Calibri" w:hAnsi="Calibri" w:cs="Calibri"/>
                  <w:color w:val="FFFFFF"/>
                  <w:sz w:val="22"/>
                  <w:szCs w:val="22"/>
                </w:rPr>
                <w:t>15</w:t>
              </w:r>
            </w:ins>
          </w:p>
        </w:tc>
        <w:tc>
          <w:tcPr>
            <w:tcW w:w="412" w:type="dxa"/>
            <w:tcBorders>
              <w:top w:val="nil"/>
              <w:left w:val="nil"/>
              <w:bottom w:val="nil"/>
              <w:right w:val="nil"/>
            </w:tcBorders>
            <w:shd w:val="clear" w:color="auto" w:fill="auto"/>
            <w:noWrap/>
            <w:vAlign w:val="center"/>
            <w:hideMark/>
          </w:tcPr>
          <w:p w14:paraId="3571081C" w14:textId="77777777" w:rsidR="00646540" w:rsidRPr="00646540" w:rsidRDefault="00646540" w:rsidP="00646540">
            <w:pPr>
              <w:spacing w:before="0" w:after="0" w:line="240" w:lineRule="auto"/>
              <w:jc w:val="right"/>
              <w:rPr>
                <w:ins w:id="93835" w:author="pete jones" w:date="2022-01-11T16:58:00Z"/>
                <w:rFonts w:ascii="Calibri" w:hAnsi="Calibri" w:cs="Calibri"/>
                <w:color w:val="FFFFFF"/>
                <w:sz w:val="22"/>
                <w:szCs w:val="22"/>
              </w:rPr>
            </w:pPr>
            <w:ins w:id="93836" w:author="pete jones" w:date="2022-01-11T16:58:00Z">
              <w:r w:rsidRPr="00646540">
                <w:rPr>
                  <w:rFonts w:ascii="Calibri" w:hAnsi="Calibri" w:cs="Calibri"/>
                  <w:color w:val="FFFFFF"/>
                  <w:sz w:val="22"/>
                  <w:szCs w:val="22"/>
                </w:rPr>
                <w:t>16</w:t>
              </w:r>
            </w:ins>
          </w:p>
        </w:tc>
        <w:tc>
          <w:tcPr>
            <w:tcW w:w="412" w:type="dxa"/>
            <w:tcBorders>
              <w:top w:val="nil"/>
              <w:left w:val="nil"/>
              <w:bottom w:val="nil"/>
              <w:right w:val="nil"/>
            </w:tcBorders>
            <w:shd w:val="clear" w:color="auto" w:fill="auto"/>
            <w:noWrap/>
            <w:vAlign w:val="center"/>
            <w:hideMark/>
          </w:tcPr>
          <w:p w14:paraId="4C50E207" w14:textId="77777777" w:rsidR="00646540" w:rsidRPr="00646540" w:rsidRDefault="00646540" w:rsidP="00646540">
            <w:pPr>
              <w:spacing w:before="0" w:after="0" w:line="240" w:lineRule="auto"/>
              <w:jc w:val="right"/>
              <w:rPr>
                <w:ins w:id="93837" w:author="pete jones" w:date="2022-01-11T16:58:00Z"/>
                <w:rFonts w:ascii="Calibri" w:hAnsi="Calibri" w:cs="Calibri"/>
                <w:color w:val="FFFFFF"/>
                <w:sz w:val="22"/>
                <w:szCs w:val="22"/>
              </w:rPr>
            </w:pPr>
            <w:ins w:id="93838" w:author="pete jones" w:date="2022-01-11T16:58:00Z">
              <w:r w:rsidRPr="0064654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55FC07CD" w14:textId="77777777" w:rsidR="00646540" w:rsidRPr="00646540" w:rsidRDefault="00646540" w:rsidP="00646540">
            <w:pPr>
              <w:spacing w:before="0" w:after="0" w:line="240" w:lineRule="auto"/>
              <w:jc w:val="right"/>
              <w:rPr>
                <w:ins w:id="93839" w:author="pete jones" w:date="2022-01-11T16:58:00Z"/>
                <w:rFonts w:ascii="Calibri" w:hAnsi="Calibri" w:cs="Calibri"/>
                <w:color w:val="FFFFFF"/>
                <w:sz w:val="22"/>
                <w:szCs w:val="22"/>
              </w:rPr>
            </w:pPr>
            <w:ins w:id="93840" w:author="pete jones" w:date="2022-01-11T16:58:00Z">
              <w:r w:rsidRPr="0064654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40C41478" w14:textId="77777777" w:rsidR="00646540" w:rsidRPr="00646540" w:rsidRDefault="00646540" w:rsidP="00646540">
            <w:pPr>
              <w:spacing w:before="0" w:after="0" w:line="240" w:lineRule="auto"/>
              <w:jc w:val="right"/>
              <w:rPr>
                <w:ins w:id="93841" w:author="pete jones" w:date="2022-01-11T16:58:00Z"/>
                <w:rFonts w:ascii="Calibri" w:hAnsi="Calibri" w:cs="Calibri"/>
                <w:color w:val="FFFFFF"/>
                <w:sz w:val="22"/>
                <w:szCs w:val="22"/>
              </w:rPr>
            </w:pPr>
            <w:ins w:id="93842" w:author="pete jones" w:date="2022-01-11T16:58:00Z">
              <w:r w:rsidRPr="0064654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3D5226FF" w14:textId="77777777" w:rsidR="00646540" w:rsidRPr="00646540" w:rsidRDefault="00646540" w:rsidP="00646540">
            <w:pPr>
              <w:spacing w:before="0" w:after="0" w:line="240" w:lineRule="auto"/>
              <w:jc w:val="right"/>
              <w:rPr>
                <w:ins w:id="93843" w:author="pete jones" w:date="2022-01-11T16:58:00Z"/>
                <w:rFonts w:ascii="Calibri" w:hAnsi="Calibri" w:cs="Calibri"/>
                <w:color w:val="FFFFFF"/>
                <w:sz w:val="22"/>
                <w:szCs w:val="22"/>
              </w:rPr>
            </w:pPr>
            <w:ins w:id="93844" w:author="pete jones" w:date="2022-01-11T16:58:00Z">
              <w:r w:rsidRPr="0064654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13AED197" w14:textId="77777777" w:rsidR="00646540" w:rsidRPr="00646540" w:rsidRDefault="00646540" w:rsidP="00646540">
            <w:pPr>
              <w:spacing w:before="0" w:after="0" w:line="240" w:lineRule="auto"/>
              <w:jc w:val="right"/>
              <w:rPr>
                <w:ins w:id="93845" w:author="pete jones" w:date="2022-01-11T16:58:00Z"/>
                <w:rFonts w:ascii="Calibri" w:hAnsi="Calibri" w:cs="Calibri"/>
                <w:color w:val="FFFFFF"/>
                <w:sz w:val="22"/>
                <w:szCs w:val="22"/>
              </w:rPr>
            </w:pPr>
            <w:ins w:id="93846" w:author="pete jones" w:date="2022-01-11T16:58:00Z">
              <w:r w:rsidRPr="0064654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34AB563D" w14:textId="77777777" w:rsidR="00646540" w:rsidRPr="00646540" w:rsidRDefault="00646540" w:rsidP="00646540">
            <w:pPr>
              <w:spacing w:before="0" w:after="0" w:line="240" w:lineRule="auto"/>
              <w:jc w:val="right"/>
              <w:rPr>
                <w:ins w:id="93847" w:author="pete jones" w:date="2022-01-11T16:58:00Z"/>
                <w:rFonts w:ascii="Calibri" w:hAnsi="Calibri" w:cs="Calibri"/>
                <w:color w:val="FFFFFF"/>
                <w:sz w:val="22"/>
                <w:szCs w:val="22"/>
              </w:rPr>
            </w:pPr>
            <w:ins w:id="93848" w:author="pete jones" w:date="2022-01-11T16:58:00Z">
              <w:r w:rsidRPr="0064654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2C182778" w14:textId="77777777" w:rsidR="00646540" w:rsidRPr="00646540" w:rsidRDefault="00646540" w:rsidP="00646540">
            <w:pPr>
              <w:spacing w:before="0" w:after="0" w:line="240" w:lineRule="auto"/>
              <w:jc w:val="right"/>
              <w:rPr>
                <w:ins w:id="93849" w:author="pete jones" w:date="2022-01-11T16:58:00Z"/>
                <w:rFonts w:ascii="Calibri" w:hAnsi="Calibri" w:cs="Calibri"/>
                <w:color w:val="FFFFFF"/>
                <w:sz w:val="22"/>
                <w:szCs w:val="22"/>
              </w:rPr>
            </w:pPr>
            <w:ins w:id="93850" w:author="pete jones" w:date="2022-01-11T16:58:00Z">
              <w:r w:rsidRPr="00646540">
                <w:rPr>
                  <w:rFonts w:ascii="Calibri" w:hAnsi="Calibri" w:cs="Calibri"/>
                  <w:color w:val="FFFFFF"/>
                  <w:sz w:val="22"/>
                  <w:szCs w:val="22"/>
                </w:rPr>
                <w:t>23</w:t>
              </w:r>
            </w:ins>
          </w:p>
        </w:tc>
      </w:tr>
      <w:tr w:rsidR="00646540" w:rsidRPr="00646540" w14:paraId="1BAA047A" w14:textId="77777777" w:rsidTr="00646540">
        <w:trPr>
          <w:trHeight w:val="315"/>
          <w:ins w:id="93851" w:author="pete jones" w:date="2022-01-11T16:58:00Z"/>
        </w:trPr>
        <w:tc>
          <w:tcPr>
            <w:tcW w:w="400" w:type="dxa"/>
            <w:tcBorders>
              <w:top w:val="nil"/>
              <w:left w:val="nil"/>
              <w:bottom w:val="nil"/>
              <w:right w:val="nil"/>
            </w:tcBorders>
            <w:shd w:val="clear" w:color="auto" w:fill="auto"/>
            <w:noWrap/>
            <w:vAlign w:val="center"/>
            <w:hideMark/>
          </w:tcPr>
          <w:p w14:paraId="15CA52D6" w14:textId="77777777" w:rsidR="00646540" w:rsidRPr="00646540" w:rsidRDefault="00646540" w:rsidP="00646540">
            <w:pPr>
              <w:spacing w:before="0" w:after="0" w:line="240" w:lineRule="auto"/>
              <w:jc w:val="center"/>
              <w:rPr>
                <w:ins w:id="93852" w:author="pete jones" w:date="2022-01-11T16:58:00Z"/>
                <w:rFonts w:ascii="Calibri" w:hAnsi="Calibri" w:cs="Calibri"/>
                <w:color w:val="FFFFFF"/>
                <w:sz w:val="22"/>
                <w:szCs w:val="22"/>
              </w:rPr>
            </w:pPr>
            <w:ins w:id="93853" w:author="pete jones" w:date="2022-01-11T16:58:00Z">
              <w:r w:rsidRPr="0064654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0DD8900C" w14:textId="77777777" w:rsidR="00646540" w:rsidRPr="00646540" w:rsidRDefault="00646540" w:rsidP="00646540">
            <w:pPr>
              <w:spacing w:before="0" w:after="0" w:line="240" w:lineRule="auto"/>
              <w:jc w:val="right"/>
              <w:rPr>
                <w:ins w:id="93854" w:author="pete jones" w:date="2022-01-11T16:58:00Z"/>
                <w:rFonts w:ascii="Calibri" w:hAnsi="Calibri" w:cs="Calibri"/>
                <w:color w:val="FFFFFF"/>
                <w:sz w:val="22"/>
                <w:szCs w:val="22"/>
              </w:rPr>
            </w:pPr>
            <w:ins w:id="93855" w:author="pete jones" w:date="2022-01-11T16:58:00Z">
              <w:r w:rsidRPr="00646540">
                <w:rPr>
                  <w:rFonts w:ascii="Calibri" w:hAnsi="Calibri" w:cs="Calibri"/>
                  <w:color w:val="FFFFFF"/>
                  <w:sz w:val="22"/>
                  <w:szCs w:val="22"/>
                </w:rPr>
                <w:t>5</w:t>
              </w:r>
            </w:ins>
          </w:p>
        </w:tc>
        <w:tc>
          <w:tcPr>
            <w:tcW w:w="419" w:type="dxa"/>
            <w:tcBorders>
              <w:top w:val="nil"/>
              <w:left w:val="nil"/>
              <w:bottom w:val="nil"/>
              <w:right w:val="nil"/>
            </w:tcBorders>
            <w:shd w:val="clear" w:color="auto" w:fill="auto"/>
            <w:noWrap/>
            <w:vAlign w:val="bottom"/>
            <w:hideMark/>
          </w:tcPr>
          <w:p w14:paraId="481AC798" w14:textId="77777777" w:rsidR="00646540" w:rsidRPr="00646540" w:rsidRDefault="00646540" w:rsidP="00646540">
            <w:pPr>
              <w:spacing w:before="0" w:after="0" w:line="240" w:lineRule="auto"/>
              <w:jc w:val="center"/>
              <w:rPr>
                <w:ins w:id="93856" w:author="pete jones" w:date="2022-01-11T16:58:00Z"/>
                <w:rFonts w:ascii="Calibri" w:hAnsi="Calibri" w:cs="Calibri"/>
                <w:color w:val="FFFFFF"/>
                <w:sz w:val="22"/>
                <w:szCs w:val="22"/>
              </w:rPr>
            </w:pPr>
            <w:ins w:id="93857" w:author="pete jones" w:date="2022-01-11T16:58:00Z">
              <w:r w:rsidRPr="00646540">
                <w:rPr>
                  <w:rFonts w:ascii="Calibri" w:hAnsi="Calibri" w:cs="Calibri"/>
                  <w:color w:val="FFFFFF"/>
                  <w:sz w:val="22"/>
                  <w:szCs w:val="22"/>
                </w:rPr>
                <w:t>7</w:t>
              </w:r>
            </w:ins>
          </w:p>
        </w:tc>
        <w:tc>
          <w:tcPr>
            <w:tcW w:w="487" w:type="dxa"/>
            <w:tcBorders>
              <w:top w:val="nil"/>
              <w:left w:val="nil"/>
              <w:bottom w:val="nil"/>
              <w:right w:val="nil"/>
            </w:tcBorders>
            <w:shd w:val="clear" w:color="auto" w:fill="auto"/>
            <w:noWrap/>
            <w:vAlign w:val="bottom"/>
            <w:hideMark/>
          </w:tcPr>
          <w:p w14:paraId="4667E4A4" w14:textId="77777777" w:rsidR="00646540" w:rsidRPr="00646540" w:rsidRDefault="00646540" w:rsidP="00646540">
            <w:pPr>
              <w:spacing w:before="0" w:after="0" w:line="240" w:lineRule="auto"/>
              <w:jc w:val="center"/>
              <w:rPr>
                <w:ins w:id="93858" w:author="pete jones" w:date="2022-01-11T16:58:00Z"/>
                <w:rFonts w:ascii="Calibri" w:hAnsi="Calibri" w:cs="Calibri"/>
                <w:color w:val="FFFFFF"/>
                <w:sz w:val="22"/>
                <w:szCs w:val="22"/>
              </w:rPr>
            </w:pPr>
            <w:ins w:id="93859" w:author="pete jones" w:date="2022-01-11T16:58:00Z">
              <w:r w:rsidRPr="00646540">
                <w:rPr>
                  <w:rFonts w:ascii="Calibri" w:hAnsi="Calibri" w:cs="Calibri"/>
                  <w:color w:val="FFFFFF"/>
                  <w:sz w:val="22"/>
                  <w:szCs w:val="22"/>
                </w:rPr>
                <w:t>13</w:t>
              </w:r>
            </w:ins>
          </w:p>
        </w:tc>
        <w:tc>
          <w:tcPr>
            <w:tcW w:w="4056"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ABB39ED" w14:textId="77777777" w:rsidR="00646540" w:rsidRPr="00646540" w:rsidRDefault="00646540" w:rsidP="00646540">
            <w:pPr>
              <w:spacing w:before="0" w:after="0" w:line="240" w:lineRule="auto"/>
              <w:jc w:val="center"/>
              <w:rPr>
                <w:ins w:id="93860" w:author="pete jones" w:date="2022-01-11T16:58:00Z"/>
                <w:rFonts w:ascii="Calibri" w:hAnsi="Calibri" w:cs="Calibri"/>
                <w:sz w:val="22"/>
                <w:szCs w:val="22"/>
              </w:rPr>
            </w:pPr>
            <w:ins w:id="93861" w:author="pete jones" w:date="2022-01-11T16:58:00Z">
              <w:r w:rsidRPr="00646540">
                <w:rPr>
                  <w:rFonts w:ascii="Calibri" w:hAnsi="Calibri" w:cs="Calibri"/>
                  <w:sz w:val="22"/>
                  <w:szCs w:val="22"/>
                </w:rPr>
                <w:t>By %</w:t>
              </w:r>
            </w:ins>
          </w:p>
        </w:tc>
      </w:tr>
      <w:tr w:rsidR="00646540" w:rsidRPr="00646540" w14:paraId="21F86928" w14:textId="77777777" w:rsidTr="00646540">
        <w:trPr>
          <w:trHeight w:val="1920"/>
          <w:ins w:id="93862" w:author="pete jones" w:date="2022-01-11T16:58: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647A8BD1" w14:textId="77777777" w:rsidR="00646540" w:rsidRPr="00646540" w:rsidRDefault="00646540" w:rsidP="00646540">
            <w:pPr>
              <w:spacing w:before="0" w:after="0" w:line="240" w:lineRule="auto"/>
              <w:jc w:val="center"/>
              <w:rPr>
                <w:ins w:id="93863" w:author="pete jones" w:date="2022-01-11T16:58:00Z"/>
                <w:rFonts w:ascii="Calibri" w:hAnsi="Calibri" w:cs="Calibri"/>
                <w:b/>
                <w:bCs/>
                <w:color w:val="000000"/>
                <w:sz w:val="22"/>
                <w:szCs w:val="22"/>
              </w:rPr>
            </w:pPr>
            <w:ins w:id="93864" w:author="pete jones" w:date="2022-01-11T16:58:00Z">
              <w:r w:rsidRPr="00646540">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4C52C66A" w14:textId="77777777" w:rsidR="00646540" w:rsidRPr="00646540" w:rsidRDefault="00646540" w:rsidP="00646540">
            <w:pPr>
              <w:spacing w:before="0" w:after="0" w:line="240" w:lineRule="auto"/>
              <w:jc w:val="center"/>
              <w:rPr>
                <w:ins w:id="93865" w:author="pete jones" w:date="2022-01-11T16:58:00Z"/>
                <w:rFonts w:ascii="Calibri" w:hAnsi="Calibri" w:cs="Calibri"/>
                <w:b/>
                <w:bCs/>
                <w:color w:val="000000"/>
                <w:sz w:val="22"/>
                <w:szCs w:val="22"/>
              </w:rPr>
            </w:pPr>
            <w:ins w:id="93866" w:author="pete jones" w:date="2022-01-11T16:58:00Z">
              <w:r w:rsidRPr="00646540">
                <w:rPr>
                  <w:rFonts w:ascii="Calibri" w:hAnsi="Calibri" w:cs="Calibri"/>
                  <w:b/>
                  <w:bCs/>
                  <w:color w:val="000000"/>
                  <w:sz w:val="22"/>
                  <w:szCs w:val="22"/>
                </w:rPr>
                <w:t>Modules</w:t>
              </w:r>
            </w:ins>
          </w:p>
        </w:tc>
        <w:tc>
          <w:tcPr>
            <w:tcW w:w="419"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1E92A328" w14:textId="77777777" w:rsidR="00646540" w:rsidRPr="00646540" w:rsidRDefault="00646540" w:rsidP="00646540">
            <w:pPr>
              <w:spacing w:before="0" w:after="0" w:line="240" w:lineRule="auto"/>
              <w:jc w:val="center"/>
              <w:rPr>
                <w:ins w:id="93867" w:author="pete jones" w:date="2022-01-11T16:58:00Z"/>
                <w:rFonts w:ascii="Calibri" w:hAnsi="Calibri" w:cs="Calibri"/>
                <w:b/>
                <w:bCs/>
                <w:color w:val="000000"/>
                <w:sz w:val="22"/>
                <w:szCs w:val="22"/>
              </w:rPr>
            </w:pPr>
            <w:ins w:id="93868" w:author="pete jones" w:date="2022-01-11T16:58:00Z">
              <w:r w:rsidRPr="00646540">
                <w:rPr>
                  <w:rFonts w:ascii="Calibri" w:hAnsi="Calibri" w:cs="Calibri"/>
                  <w:b/>
                  <w:bCs/>
                  <w:color w:val="000000"/>
                  <w:sz w:val="22"/>
                  <w:szCs w:val="22"/>
                </w:rPr>
                <w:t>TYPE of Module</w:t>
              </w:r>
            </w:ins>
          </w:p>
        </w:tc>
        <w:tc>
          <w:tcPr>
            <w:tcW w:w="487"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7A89F66A" w14:textId="77777777" w:rsidR="00646540" w:rsidRPr="00646540" w:rsidRDefault="00646540" w:rsidP="00646540">
            <w:pPr>
              <w:spacing w:before="0" w:after="0" w:line="240" w:lineRule="auto"/>
              <w:jc w:val="center"/>
              <w:rPr>
                <w:ins w:id="93869" w:author="pete jones" w:date="2022-01-11T16:58:00Z"/>
                <w:rFonts w:ascii="Calibri" w:hAnsi="Calibri" w:cs="Calibri"/>
                <w:b/>
                <w:bCs/>
                <w:color w:val="000000"/>
                <w:sz w:val="22"/>
                <w:szCs w:val="22"/>
              </w:rPr>
            </w:pPr>
            <w:ins w:id="93870" w:author="pete jones" w:date="2022-01-11T16:58:00Z">
              <w:r w:rsidRPr="00646540">
                <w:rPr>
                  <w:rFonts w:ascii="Calibri" w:hAnsi="Calibri" w:cs="Calibri"/>
                  <w:b/>
                  <w:bCs/>
                  <w:color w:val="000000"/>
                  <w:sz w:val="22"/>
                  <w:szCs w:val="22"/>
                </w:rPr>
                <w:t>Credit</w:t>
              </w:r>
            </w:ins>
          </w:p>
        </w:tc>
        <w:tc>
          <w:tcPr>
            <w:tcW w:w="419" w:type="dxa"/>
            <w:tcBorders>
              <w:top w:val="nil"/>
              <w:left w:val="nil"/>
              <w:bottom w:val="single" w:sz="8" w:space="0" w:color="auto"/>
              <w:right w:val="single" w:sz="4" w:space="0" w:color="auto"/>
            </w:tcBorders>
            <w:shd w:val="clear" w:color="auto" w:fill="auto"/>
            <w:noWrap/>
            <w:textDirection w:val="btLr"/>
            <w:vAlign w:val="center"/>
            <w:hideMark/>
          </w:tcPr>
          <w:p w14:paraId="19BF4C40" w14:textId="77777777" w:rsidR="00646540" w:rsidRPr="00646540" w:rsidRDefault="00646540" w:rsidP="00646540">
            <w:pPr>
              <w:spacing w:before="0" w:after="0" w:line="240" w:lineRule="auto"/>
              <w:jc w:val="center"/>
              <w:rPr>
                <w:ins w:id="93871" w:author="pete jones" w:date="2022-01-11T16:58:00Z"/>
                <w:rFonts w:ascii="Calibri" w:hAnsi="Calibri" w:cs="Calibri"/>
                <w:b/>
                <w:bCs/>
                <w:color w:val="000000"/>
                <w:sz w:val="22"/>
                <w:szCs w:val="22"/>
              </w:rPr>
            </w:pPr>
            <w:ins w:id="93872" w:author="pete jones" w:date="2022-01-11T16:58:00Z">
              <w:r w:rsidRPr="00646540">
                <w:rPr>
                  <w:rFonts w:ascii="Calibri" w:hAnsi="Calibri" w:cs="Calibri"/>
                  <w:b/>
                  <w:bCs/>
                  <w:color w:val="000000"/>
                  <w:sz w:val="22"/>
                  <w:szCs w:val="22"/>
                </w:rPr>
                <w:t>Exam</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5ADD03F2" w14:textId="77777777" w:rsidR="00646540" w:rsidRPr="00646540" w:rsidRDefault="00646540" w:rsidP="00646540">
            <w:pPr>
              <w:spacing w:before="0" w:after="0" w:line="240" w:lineRule="auto"/>
              <w:jc w:val="center"/>
              <w:rPr>
                <w:ins w:id="93873" w:author="pete jones" w:date="2022-01-11T16:58:00Z"/>
                <w:rFonts w:ascii="Calibri" w:hAnsi="Calibri" w:cs="Calibri"/>
                <w:b/>
                <w:bCs/>
                <w:color w:val="000000"/>
                <w:sz w:val="22"/>
                <w:szCs w:val="22"/>
              </w:rPr>
            </w:pPr>
            <w:ins w:id="93874" w:author="pete jones" w:date="2022-01-11T16:58:00Z">
              <w:r w:rsidRPr="00646540">
                <w:rPr>
                  <w:rFonts w:ascii="Calibri" w:hAnsi="Calibri" w:cs="Calibri"/>
                  <w:b/>
                  <w:bCs/>
                  <w:color w:val="000000"/>
                  <w:sz w:val="22"/>
                  <w:szCs w:val="22"/>
                </w:rPr>
                <w:t>Assign</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6BED4CCD" w14:textId="77777777" w:rsidR="00646540" w:rsidRPr="00646540" w:rsidRDefault="00646540" w:rsidP="00646540">
            <w:pPr>
              <w:spacing w:before="0" w:after="0" w:line="240" w:lineRule="auto"/>
              <w:jc w:val="center"/>
              <w:rPr>
                <w:ins w:id="93875" w:author="pete jones" w:date="2022-01-11T16:58:00Z"/>
                <w:rFonts w:ascii="Calibri" w:hAnsi="Calibri" w:cs="Calibri"/>
                <w:b/>
                <w:bCs/>
                <w:color w:val="000000"/>
                <w:sz w:val="22"/>
                <w:szCs w:val="22"/>
              </w:rPr>
            </w:pPr>
            <w:ins w:id="93876" w:author="pete jones" w:date="2022-01-11T16:58:00Z">
              <w:r w:rsidRPr="00646540">
                <w:rPr>
                  <w:rFonts w:ascii="Calibri" w:hAnsi="Calibri" w:cs="Calibri"/>
                  <w:b/>
                  <w:bCs/>
                  <w:color w:val="000000"/>
                  <w:sz w:val="22"/>
                  <w:szCs w:val="22"/>
                </w:rPr>
                <w:t>Oral</w:t>
              </w:r>
            </w:ins>
          </w:p>
        </w:tc>
        <w:tc>
          <w:tcPr>
            <w:tcW w:w="412" w:type="dxa"/>
            <w:tcBorders>
              <w:top w:val="nil"/>
              <w:left w:val="nil"/>
              <w:bottom w:val="single" w:sz="8" w:space="0" w:color="auto"/>
              <w:right w:val="single" w:sz="4" w:space="0" w:color="auto"/>
            </w:tcBorders>
            <w:shd w:val="clear" w:color="auto" w:fill="auto"/>
            <w:noWrap/>
            <w:textDirection w:val="btLr"/>
            <w:vAlign w:val="center"/>
            <w:hideMark/>
          </w:tcPr>
          <w:p w14:paraId="09A85846" w14:textId="77777777" w:rsidR="00646540" w:rsidRPr="00646540" w:rsidRDefault="00646540" w:rsidP="00646540">
            <w:pPr>
              <w:spacing w:before="0" w:after="0" w:line="240" w:lineRule="auto"/>
              <w:jc w:val="center"/>
              <w:rPr>
                <w:ins w:id="93877" w:author="pete jones" w:date="2022-01-11T16:58:00Z"/>
                <w:rFonts w:ascii="Calibri" w:hAnsi="Calibri" w:cs="Calibri"/>
                <w:b/>
                <w:bCs/>
                <w:color w:val="000000"/>
                <w:sz w:val="22"/>
                <w:szCs w:val="22"/>
              </w:rPr>
            </w:pPr>
            <w:ins w:id="93878" w:author="pete jones" w:date="2022-01-11T16:58:00Z">
              <w:r w:rsidRPr="0064654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A4F3C64" w14:textId="77777777" w:rsidR="00646540" w:rsidRPr="00646540" w:rsidRDefault="00646540" w:rsidP="00646540">
            <w:pPr>
              <w:spacing w:before="0" w:after="0" w:line="240" w:lineRule="auto"/>
              <w:jc w:val="center"/>
              <w:rPr>
                <w:ins w:id="93879" w:author="pete jones" w:date="2022-01-11T16:58:00Z"/>
                <w:rFonts w:ascii="Calibri" w:hAnsi="Calibri" w:cs="Calibri"/>
                <w:b/>
                <w:bCs/>
                <w:color w:val="000000"/>
                <w:sz w:val="22"/>
                <w:szCs w:val="22"/>
              </w:rPr>
            </w:pPr>
            <w:ins w:id="93880" w:author="pete jones" w:date="2022-01-11T16:58:00Z">
              <w:r w:rsidRPr="0064654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CCC7C53" w14:textId="77777777" w:rsidR="00646540" w:rsidRPr="00646540" w:rsidRDefault="00646540" w:rsidP="00646540">
            <w:pPr>
              <w:spacing w:before="0" w:after="0" w:line="240" w:lineRule="auto"/>
              <w:jc w:val="center"/>
              <w:rPr>
                <w:ins w:id="93881" w:author="pete jones" w:date="2022-01-11T16:58:00Z"/>
                <w:rFonts w:ascii="Calibri" w:hAnsi="Calibri" w:cs="Calibri"/>
                <w:b/>
                <w:bCs/>
                <w:color w:val="000000"/>
                <w:sz w:val="22"/>
                <w:szCs w:val="22"/>
              </w:rPr>
            </w:pPr>
            <w:ins w:id="93882" w:author="pete jones" w:date="2022-01-11T16:58:00Z">
              <w:r w:rsidRPr="0064654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BCA7E99" w14:textId="77777777" w:rsidR="00646540" w:rsidRPr="00646540" w:rsidRDefault="00646540" w:rsidP="00646540">
            <w:pPr>
              <w:spacing w:before="0" w:after="0" w:line="240" w:lineRule="auto"/>
              <w:jc w:val="center"/>
              <w:rPr>
                <w:ins w:id="93883" w:author="pete jones" w:date="2022-01-11T16:58:00Z"/>
                <w:rFonts w:ascii="Calibri" w:hAnsi="Calibri" w:cs="Calibri"/>
                <w:b/>
                <w:bCs/>
                <w:color w:val="000000"/>
                <w:sz w:val="22"/>
                <w:szCs w:val="22"/>
              </w:rPr>
            </w:pPr>
            <w:ins w:id="93884" w:author="pete jones" w:date="2022-01-11T16:58:00Z">
              <w:r w:rsidRPr="0064654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267BCED" w14:textId="77777777" w:rsidR="00646540" w:rsidRPr="00646540" w:rsidRDefault="00646540" w:rsidP="00646540">
            <w:pPr>
              <w:spacing w:before="0" w:after="0" w:line="240" w:lineRule="auto"/>
              <w:jc w:val="center"/>
              <w:rPr>
                <w:ins w:id="93885" w:author="pete jones" w:date="2022-01-11T16:58:00Z"/>
                <w:rFonts w:ascii="Calibri" w:hAnsi="Calibri" w:cs="Calibri"/>
                <w:b/>
                <w:bCs/>
                <w:color w:val="000000"/>
                <w:sz w:val="22"/>
                <w:szCs w:val="22"/>
              </w:rPr>
            </w:pPr>
            <w:ins w:id="93886" w:author="pete jones" w:date="2022-01-11T16:58:00Z">
              <w:r w:rsidRPr="0064654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0C7A7FE" w14:textId="77777777" w:rsidR="00646540" w:rsidRPr="00646540" w:rsidRDefault="00646540" w:rsidP="00646540">
            <w:pPr>
              <w:spacing w:before="0" w:after="0" w:line="240" w:lineRule="auto"/>
              <w:jc w:val="center"/>
              <w:rPr>
                <w:ins w:id="93887" w:author="pete jones" w:date="2022-01-11T16:58:00Z"/>
                <w:rFonts w:ascii="Calibri" w:hAnsi="Calibri" w:cs="Calibri"/>
                <w:b/>
                <w:bCs/>
                <w:color w:val="000000"/>
                <w:sz w:val="22"/>
                <w:szCs w:val="22"/>
              </w:rPr>
            </w:pPr>
            <w:ins w:id="93888" w:author="pete jones" w:date="2022-01-11T16:58:00Z">
              <w:r w:rsidRPr="0064654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0684713A" w14:textId="77777777" w:rsidR="00646540" w:rsidRPr="00646540" w:rsidRDefault="00646540" w:rsidP="00646540">
            <w:pPr>
              <w:spacing w:before="0" w:after="0" w:line="240" w:lineRule="auto"/>
              <w:jc w:val="center"/>
              <w:rPr>
                <w:ins w:id="93889" w:author="pete jones" w:date="2022-01-11T16:58:00Z"/>
                <w:rFonts w:ascii="Calibri" w:hAnsi="Calibri" w:cs="Calibri"/>
                <w:b/>
                <w:bCs/>
                <w:color w:val="000000"/>
                <w:sz w:val="22"/>
                <w:szCs w:val="22"/>
              </w:rPr>
            </w:pPr>
            <w:ins w:id="93890" w:author="pete jones" w:date="2022-01-11T16:58:00Z">
              <w:r w:rsidRPr="00646540">
                <w:rPr>
                  <w:rFonts w:ascii="Calibri" w:hAnsi="Calibri" w:cs="Calibri"/>
                  <w:b/>
                  <w:bCs/>
                  <w:color w:val="000000"/>
                  <w:sz w:val="22"/>
                  <w:szCs w:val="22"/>
                </w:rPr>
                <w:t>Coursework</w:t>
              </w:r>
            </w:ins>
          </w:p>
        </w:tc>
      </w:tr>
      <w:tr w:rsidR="00646540" w:rsidRPr="00646540" w14:paraId="0CAEE032" w14:textId="77777777" w:rsidTr="00646540">
        <w:trPr>
          <w:trHeight w:val="300"/>
          <w:ins w:id="93891" w:author="pete jones" w:date="2022-01-11T16:58: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1E6F383" w14:textId="77777777" w:rsidR="00646540" w:rsidRPr="00646540" w:rsidRDefault="00646540" w:rsidP="00646540">
            <w:pPr>
              <w:spacing w:before="0" w:after="0" w:line="240" w:lineRule="auto"/>
              <w:jc w:val="center"/>
              <w:rPr>
                <w:ins w:id="93892" w:author="pete jones" w:date="2022-01-11T16:58:00Z"/>
                <w:rFonts w:ascii="Calibri" w:hAnsi="Calibri" w:cs="Calibri"/>
                <w:color w:val="000000"/>
                <w:sz w:val="22"/>
                <w:szCs w:val="22"/>
              </w:rPr>
            </w:pPr>
            <w:ins w:id="93893"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418CA30" w14:textId="77777777" w:rsidR="00646540" w:rsidRPr="00646540" w:rsidRDefault="00646540" w:rsidP="00646540">
            <w:pPr>
              <w:spacing w:before="0" w:after="0" w:line="240" w:lineRule="auto"/>
              <w:jc w:val="left"/>
              <w:rPr>
                <w:ins w:id="93894" w:author="pete jones" w:date="2022-01-11T16:58:00Z"/>
                <w:rFonts w:ascii="Calibri" w:hAnsi="Calibri" w:cs="Calibri"/>
                <w:color w:val="000000"/>
                <w:sz w:val="22"/>
                <w:szCs w:val="22"/>
              </w:rPr>
            </w:pPr>
            <w:ins w:id="93895" w:author="pete jones" w:date="2022-01-11T16:58:00Z">
              <w:r w:rsidRPr="00646540">
                <w:rPr>
                  <w:rFonts w:ascii="Calibri" w:hAnsi="Calibri" w:cs="Calibri"/>
                  <w:color w:val="000000"/>
                  <w:sz w:val="22"/>
                  <w:szCs w:val="22"/>
                </w:rPr>
                <w:t>Mathematics I</w:t>
              </w:r>
            </w:ins>
          </w:p>
        </w:tc>
        <w:tc>
          <w:tcPr>
            <w:tcW w:w="419" w:type="dxa"/>
            <w:tcBorders>
              <w:top w:val="nil"/>
              <w:left w:val="nil"/>
              <w:bottom w:val="single" w:sz="4" w:space="0" w:color="auto"/>
              <w:right w:val="single" w:sz="4" w:space="0" w:color="auto"/>
            </w:tcBorders>
            <w:shd w:val="clear" w:color="auto" w:fill="auto"/>
            <w:noWrap/>
            <w:vAlign w:val="bottom"/>
            <w:hideMark/>
          </w:tcPr>
          <w:p w14:paraId="66114A48" w14:textId="77777777" w:rsidR="00646540" w:rsidRPr="00646540" w:rsidRDefault="00646540" w:rsidP="00646540">
            <w:pPr>
              <w:spacing w:before="0" w:after="0" w:line="240" w:lineRule="auto"/>
              <w:jc w:val="center"/>
              <w:rPr>
                <w:ins w:id="93896" w:author="pete jones" w:date="2022-01-11T16:58:00Z"/>
                <w:rFonts w:ascii="Calibri" w:hAnsi="Calibri" w:cs="Calibri"/>
                <w:color w:val="000000"/>
                <w:sz w:val="22"/>
                <w:szCs w:val="22"/>
              </w:rPr>
            </w:pPr>
            <w:ins w:id="93897" w:author="pete jones" w:date="2022-01-11T16:58:00Z">
              <w:r w:rsidRPr="00646540">
                <w:rPr>
                  <w:rFonts w:ascii="Calibri" w:hAnsi="Calibri" w:cs="Calibri"/>
                  <w:color w:val="000000"/>
                  <w:sz w:val="22"/>
                  <w:szCs w:val="22"/>
                </w:rPr>
                <w:t>M</w:t>
              </w:r>
            </w:ins>
          </w:p>
        </w:tc>
        <w:tc>
          <w:tcPr>
            <w:tcW w:w="487" w:type="dxa"/>
            <w:tcBorders>
              <w:top w:val="nil"/>
              <w:left w:val="nil"/>
              <w:bottom w:val="single" w:sz="4" w:space="0" w:color="auto"/>
              <w:right w:val="single" w:sz="4" w:space="0" w:color="auto"/>
            </w:tcBorders>
            <w:shd w:val="clear" w:color="auto" w:fill="auto"/>
            <w:noWrap/>
            <w:vAlign w:val="bottom"/>
            <w:hideMark/>
          </w:tcPr>
          <w:p w14:paraId="405BAADC" w14:textId="77777777" w:rsidR="00646540" w:rsidRPr="00646540" w:rsidRDefault="00646540" w:rsidP="00646540">
            <w:pPr>
              <w:spacing w:before="0" w:after="0" w:line="240" w:lineRule="auto"/>
              <w:jc w:val="center"/>
              <w:rPr>
                <w:ins w:id="93898" w:author="pete jones" w:date="2022-01-11T16:58:00Z"/>
                <w:rFonts w:ascii="Calibri" w:hAnsi="Calibri" w:cs="Calibri"/>
                <w:color w:val="000000"/>
                <w:sz w:val="22"/>
                <w:szCs w:val="22"/>
              </w:rPr>
            </w:pPr>
            <w:ins w:id="93899"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17B699AF" w14:textId="77777777" w:rsidR="00646540" w:rsidRPr="00646540" w:rsidRDefault="00646540" w:rsidP="00646540">
            <w:pPr>
              <w:spacing w:before="0" w:after="0" w:line="240" w:lineRule="auto"/>
              <w:jc w:val="center"/>
              <w:rPr>
                <w:ins w:id="93900" w:author="pete jones" w:date="2022-01-11T16:58:00Z"/>
                <w:rFonts w:ascii="Calibri" w:hAnsi="Calibri" w:cs="Calibri"/>
                <w:color w:val="000000"/>
                <w:sz w:val="22"/>
                <w:szCs w:val="22"/>
              </w:rPr>
            </w:pPr>
            <w:ins w:id="93901"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332874B" w14:textId="77777777" w:rsidR="00646540" w:rsidRPr="00646540" w:rsidRDefault="00646540" w:rsidP="00646540">
            <w:pPr>
              <w:spacing w:before="0" w:after="0" w:line="240" w:lineRule="auto"/>
              <w:jc w:val="center"/>
              <w:rPr>
                <w:ins w:id="93902" w:author="pete jones" w:date="2022-01-11T16:58:00Z"/>
                <w:rFonts w:ascii="Calibri" w:hAnsi="Calibri" w:cs="Calibri"/>
                <w:color w:val="000000"/>
                <w:sz w:val="22"/>
                <w:szCs w:val="22"/>
              </w:rPr>
            </w:pPr>
            <w:ins w:id="93903"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47D3557" w14:textId="77777777" w:rsidR="00646540" w:rsidRPr="00646540" w:rsidRDefault="00646540" w:rsidP="00646540">
            <w:pPr>
              <w:spacing w:before="0" w:after="0" w:line="240" w:lineRule="auto"/>
              <w:jc w:val="center"/>
              <w:rPr>
                <w:ins w:id="93904" w:author="pete jones" w:date="2022-01-11T16:58:00Z"/>
                <w:rFonts w:ascii="Calibri" w:hAnsi="Calibri" w:cs="Calibri"/>
                <w:color w:val="000000"/>
                <w:sz w:val="22"/>
                <w:szCs w:val="22"/>
              </w:rPr>
            </w:pPr>
            <w:ins w:id="93905"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274366D" w14:textId="77777777" w:rsidR="00646540" w:rsidRPr="00646540" w:rsidRDefault="00646540" w:rsidP="00646540">
            <w:pPr>
              <w:spacing w:before="0" w:after="0" w:line="240" w:lineRule="auto"/>
              <w:jc w:val="center"/>
              <w:rPr>
                <w:ins w:id="93906" w:author="pete jones" w:date="2022-01-11T16:58:00Z"/>
                <w:rFonts w:ascii="Calibri" w:hAnsi="Calibri" w:cs="Calibri"/>
                <w:color w:val="000000"/>
                <w:sz w:val="22"/>
                <w:szCs w:val="22"/>
              </w:rPr>
            </w:pPr>
            <w:ins w:id="9390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58DC0D" w14:textId="77777777" w:rsidR="00646540" w:rsidRPr="00646540" w:rsidRDefault="00646540" w:rsidP="00646540">
            <w:pPr>
              <w:spacing w:before="0" w:after="0" w:line="240" w:lineRule="auto"/>
              <w:jc w:val="center"/>
              <w:rPr>
                <w:ins w:id="93908" w:author="pete jones" w:date="2022-01-11T16:58:00Z"/>
                <w:rFonts w:ascii="Calibri" w:hAnsi="Calibri" w:cs="Calibri"/>
                <w:color w:val="000000"/>
                <w:sz w:val="22"/>
                <w:szCs w:val="22"/>
              </w:rPr>
            </w:pPr>
            <w:ins w:id="9390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FE9A24" w14:textId="77777777" w:rsidR="00646540" w:rsidRPr="00646540" w:rsidRDefault="00646540" w:rsidP="00646540">
            <w:pPr>
              <w:spacing w:before="0" w:after="0" w:line="240" w:lineRule="auto"/>
              <w:jc w:val="center"/>
              <w:rPr>
                <w:ins w:id="93910" w:author="pete jones" w:date="2022-01-11T16:58:00Z"/>
                <w:rFonts w:ascii="Calibri" w:hAnsi="Calibri" w:cs="Calibri"/>
                <w:color w:val="000000"/>
                <w:sz w:val="22"/>
                <w:szCs w:val="22"/>
              </w:rPr>
            </w:pPr>
            <w:ins w:id="9391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6C327D" w14:textId="77777777" w:rsidR="00646540" w:rsidRPr="00646540" w:rsidRDefault="00646540" w:rsidP="00646540">
            <w:pPr>
              <w:spacing w:before="0" w:after="0" w:line="240" w:lineRule="auto"/>
              <w:jc w:val="center"/>
              <w:rPr>
                <w:ins w:id="93912" w:author="pete jones" w:date="2022-01-11T16:58:00Z"/>
                <w:rFonts w:ascii="Calibri" w:hAnsi="Calibri" w:cs="Calibri"/>
                <w:color w:val="000000"/>
                <w:sz w:val="22"/>
                <w:szCs w:val="22"/>
              </w:rPr>
            </w:pPr>
            <w:ins w:id="9391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D9D653" w14:textId="77777777" w:rsidR="00646540" w:rsidRPr="00646540" w:rsidRDefault="00646540" w:rsidP="00646540">
            <w:pPr>
              <w:spacing w:before="0" w:after="0" w:line="240" w:lineRule="auto"/>
              <w:jc w:val="center"/>
              <w:rPr>
                <w:ins w:id="93914" w:author="pete jones" w:date="2022-01-11T16:58:00Z"/>
                <w:rFonts w:ascii="Calibri" w:hAnsi="Calibri" w:cs="Calibri"/>
                <w:color w:val="000000"/>
                <w:sz w:val="22"/>
                <w:szCs w:val="22"/>
              </w:rPr>
            </w:pPr>
            <w:ins w:id="9391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00242A" w14:textId="77777777" w:rsidR="00646540" w:rsidRPr="00646540" w:rsidRDefault="00646540" w:rsidP="00646540">
            <w:pPr>
              <w:spacing w:before="0" w:after="0" w:line="240" w:lineRule="auto"/>
              <w:jc w:val="center"/>
              <w:rPr>
                <w:ins w:id="93916" w:author="pete jones" w:date="2022-01-11T16:58:00Z"/>
                <w:rFonts w:ascii="Calibri" w:hAnsi="Calibri" w:cs="Calibri"/>
                <w:color w:val="000000"/>
                <w:sz w:val="22"/>
                <w:szCs w:val="22"/>
              </w:rPr>
            </w:pPr>
            <w:ins w:id="93917"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1783C51" w14:textId="77777777" w:rsidR="00646540" w:rsidRPr="00646540" w:rsidRDefault="00646540" w:rsidP="00646540">
            <w:pPr>
              <w:spacing w:before="0" w:after="0" w:line="240" w:lineRule="auto"/>
              <w:jc w:val="center"/>
              <w:rPr>
                <w:ins w:id="93918" w:author="pete jones" w:date="2022-01-11T16:58:00Z"/>
                <w:rFonts w:ascii="Calibri" w:hAnsi="Calibri" w:cs="Calibri"/>
                <w:color w:val="000000"/>
                <w:sz w:val="22"/>
                <w:szCs w:val="22"/>
              </w:rPr>
            </w:pPr>
            <w:ins w:id="93919" w:author="pete jones" w:date="2022-01-11T16:58:00Z">
              <w:r w:rsidRPr="00646540">
                <w:rPr>
                  <w:rFonts w:ascii="Calibri" w:hAnsi="Calibri" w:cs="Calibri"/>
                  <w:color w:val="000000"/>
                  <w:sz w:val="22"/>
                  <w:szCs w:val="22"/>
                </w:rPr>
                <w:t> </w:t>
              </w:r>
            </w:ins>
          </w:p>
        </w:tc>
      </w:tr>
      <w:tr w:rsidR="00646540" w:rsidRPr="00646540" w14:paraId="3AE3E3D5" w14:textId="77777777" w:rsidTr="00646540">
        <w:trPr>
          <w:trHeight w:val="300"/>
          <w:ins w:id="93920"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BDB9FCE" w14:textId="77777777" w:rsidR="00646540" w:rsidRPr="00646540" w:rsidRDefault="00646540" w:rsidP="00646540">
            <w:pPr>
              <w:spacing w:before="0" w:after="0" w:line="240" w:lineRule="auto"/>
              <w:jc w:val="center"/>
              <w:rPr>
                <w:ins w:id="93921" w:author="pete jones" w:date="2022-01-11T16:58:00Z"/>
                <w:rFonts w:ascii="Calibri" w:hAnsi="Calibri" w:cs="Calibri"/>
                <w:color w:val="000000"/>
                <w:sz w:val="22"/>
                <w:szCs w:val="22"/>
              </w:rPr>
            </w:pPr>
            <w:ins w:id="93922"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38E59CF" w14:textId="77777777" w:rsidR="00646540" w:rsidRPr="00646540" w:rsidRDefault="00646540" w:rsidP="00646540">
            <w:pPr>
              <w:spacing w:before="0" w:after="0" w:line="240" w:lineRule="auto"/>
              <w:jc w:val="left"/>
              <w:rPr>
                <w:ins w:id="93923" w:author="pete jones" w:date="2022-01-11T16:58:00Z"/>
                <w:rFonts w:ascii="Calibri" w:hAnsi="Calibri" w:cs="Calibri"/>
                <w:color w:val="000000"/>
                <w:sz w:val="22"/>
                <w:szCs w:val="22"/>
              </w:rPr>
            </w:pPr>
            <w:ins w:id="93924" w:author="pete jones" w:date="2022-01-11T16:58:00Z">
              <w:r w:rsidRPr="00646540">
                <w:rPr>
                  <w:rFonts w:ascii="Calibri" w:hAnsi="Calibri" w:cs="Calibri"/>
                  <w:color w:val="000000"/>
                  <w:sz w:val="22"/>
                  <w:szCs w:val="22"/>
                </w:rPr>
                <w:t>Engineering Science</w:t>
              </w:r>
            </w:ins>
          </w:p>
        </w:tc>
        <w:tc>
          <w:tcPr>
            <w:tcW w:w="419" w:type="dxa"/>
            <w:tcBorders>
              <w:top w:val="nil"/>
              <w:left w:val="nil"/>
              <w:bottom w:val="single" w:sz="4" w:space="0" w:color="auto"/>
              <w:right w:val="single" w:sz="4" w:space="0" w:color="auto"/>
            </w:tcBorders>
            <w:shd w:val="clear" w:color="auto" w:fill="auto"/>
            <w:noWrap/>
            <w:vAlign w:val="bottom"/>
            <w:hideMark/>
          </w:tcPr>
          <w:p w14:paraId="271827FA" w14:textId="77777777" w:rsidR="00646540" w:rsidRPr="00646540" w:rsidRDefault="00646540" w:rsidP="00646540">
            <w:pPr>
              <w:spacing w:before="0" w:after="0" w:line="240" w:lineRule="auto"/>
              <w:jc w:val="center"/>
              <w:rPr>
                <w:ins w:id="93925" w:author="pete jones" w:date="2022-01-11T16:58:00Z"/>
                <w:rFonts w:ascii="Calibri" w:hAnsi="Calibri" w:cs="Calibri"/>
                <w:color w:val="000000"/>
                <w:sz w:val="22"/>
                <w:szCs w:val="22"/>
              </w:rPr>
            </w:pPr>
            <w:ins w:id="93926" w:author="pete jones" w:date="2022-01-11T16:58: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64C26A20" w14:textId="77777777" w:rsidR="00646540" w:rsidRPr="00646540" w:rsidRDefault="00646540" w:rsidP="00646540">
            <w:pPr>
              <w:spacing w:before="0" w:after="0" w:line="240" w:lineRule="auto"/>
              <w:jc w:val="center"/>
              <w:rPr>
                <w:ins w:id="93927" w:author="pete jones" w:date="2022-01-11T16:58:00Z"/>
                <w:rFonts w:ascii="Calibri" w:hAnsi="Calibri" w:cs="Calibri"/>
                <w:color w:val="000000"/>
                <w:sz w:val="22"/>
                <w:szCs w:val="22"/>
              </w:rPr>
            </w:pPr>
            <w:ins w:id="93928"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116E3255" w14:textId="77777777" w:rsidR="00646540" w:rsidRPr="00646540" w:rsidRDefault="00646540" w:rsidP="00646540">
            <w:pPr>
              <w:spacing w:before="0" w:after="0" w:line="240" w:lineRule="auto"/>
              <w:jc w:val="center"/>
              <w:rPr>
                <w:ins w:id="93929" w:author="pete jones" w:date="2022-01-11T16:58:00Z"/>
                <w:rFonts w:ascii="Calibri" w:hAnsi="Calibri" w:cs="Calibri"/>
                <w:color w:val="000000"/>
                <w:sz w:val="22"/>
                <w:szCs w:val="22"/>
              </w:rPr>
            </w:pPr>
            <w:ins w:id="93930"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B8D9F26" w14:textId="77777777" w:rsidR="00646540" w:rsidRPr="00646540" w:rsidRDefault="00646540" w:rsidP="00646540">
            <w:pPr>
              <w:spacing w:before="0" w:after="0" w:line="240" w:lineRule="auto"/>
              <w:jc w:val="center"/>
              <w:rPr>
                <w:ins w:id="93931" w:author="pete jones" w:date="2022-01-11T16:58:00Z"/>
                <w:rFonts w:ascii="Calibri" w:hAnsi="Calibri" w:cs="Calibri"/>
                <w:color w:val="000000"/>
                <w:sz w:val="22"/>
                <w:szCs w:val="22"/>
              </w:rPr>
            </w:pPr>
            <w:ins w:id="93932"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31F5E75" w14:textId="77777777" w:rsidR="00646540" w:rsidRPr="00646540" w:rsidRDefault="00646540" w:rsidP="00646540">
            <w:pPr>
              <w:spacing w:before="0" w:after="0" w:line="240" w:lineRule="auto"/>
              <w:jc w:val="center"/>
              <w:rPr>
                <w:ins w:id="93933" w:author="pete jones" w:date="2022-01-11T16:58:00Z"/>
                <w:rFonts w:ascii="Calibri" w:hAnsi="Calibri" w:cs="Calibri"/>
                <w:color w:val="000000"/>
                <w:sz w:val="22"/>
                <w:szCs w:val="22"/>
              </w:rPr>
            </w:pPr>
            <w:ins w:id="93934"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5776654" w14:textId="77777777" w:rsidR="00646540" w:rsidRPr="00646540" w:rsidRDefault="00646540" w:rsidP="00646540">
            <w:pPr>
              <w:spacing w:before="0" w:after="0" w:line="240" w:lineRule="auto"/>
              <w:jc w:val="center"/>
              <w:rPr>
                <w:ins w:id="93935" w:author="pete jones" w:date="2022-01-11T16:58:00Z"/>
                <w:rFonts w:ascii="Calibri" w:hAnsi="Calibri" w:cs="Calibri"/>
                <w:color w:val="000000"/>
                <w:sz w:val="22"/>
                <w:szCs w:val="22"/>
              </w:rPr>
            </w:pPr>
            <w:ins w:id="9393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9D645B" w14:textId="77777777" w:rsidR="00646540" w:rsidRPr="00646540" w:rsidRDefault="00646540" w:rsidP="00646540">
            <w:pPr>
              <w:spacing w:before="0" w:after="0" w:line="240" w:lineRule="auto"/>
              <w:jc w:val="center"/>
              <w:rPr>
                <w:ins w:id="93937" w:author="pete jones" w:date="2022-01-11T16:58:00Z"/>
                <w:rFonts w:ascii="Calibri" w:hAnsi="Calibri" w:cs="Calibri"/>
                <w:color w:val="000000"/>
                <w:sz w:val="22"/>
                <w:szCs w:val="22"/>
              </w:rPr>
            </w:pPr>
            <w:ins w:id="9393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1FC79B" w14:textId="77777777" w:rsidR="00646540" w:rsidRPr="00646540" w:rsidRDefault="00646540" w:rsidP="00646540">
            <w:pPr>
              <w:spacing w:before="0" w:after="0" w:line="240" w:lineRule="auto"/>
              <w:jc w:val="center"/>
              <w:rPr>
                <w:ins w:id="93939" w:author="pete jones" w:date="2022-01-11T16:58:00Z"/>
                <w:rFonts w:ascii="Calibri" w:hAnsi="Calibri" w:cs="Calibri"/>
                <w:color w:val="000000"/>
                <w:sz w:val="22"/>
                <w:szCs w:val="22"/>
              </w:rPr>
            </w:pPr>
            <w:ins w:id="9394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396943" w14:textId="77777777" w:rsidR="00646540" w:rsidRPr="00646540" w:rsidRDefault="00646540" w:rsidP="00646540">
            <w:pPr>
              <w:spacing w:before="0" w:after="0" w:line="240" w:lineRule="auto"/>
              <w:jc w:val="center"/>
              <w:rPr>
                <w:ins w:id="93941" w:author="pete jones" w:date="2022-01-11T16:58:00Z"/>
                <w:rFonts w:ascii="Calibri" w:hAnsi="Calibri" w:cs="Calibri"/>
                <w:color w:val="000000"/>
                <w:sz w:val="22"/>
                <w:szCs w:val="22"/>
              </w:rPr>
            </w:pPr>
            <w:ins w:id="9394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88152C" w14:textId="77777777" w:rsidR="00646540" w:rsidRPr="00646540" w:rsidRDefault="00646540" w:rsidP="00646540">
            <w:pPr>
              <w:spacing w:before="0" w:after="0" w:line="240" w:lineRule="auto"/>
              <w:jc w:val="center"/>
              <w:rPr>
                <w:ins w:id="93943" w:author="pete jones" w:date="2022-01-11T16:58:00Z"/>
                <w:rFonts w:ascii="Calibri" w:hAnsi="Calibri" w:cs="Calibri"/>
                <w:color w:val="000000"/>
                <w:sz w:val="22"/>
                <w:szCs w:val="22"/>
              </w:rPr>
            </w:pPr>
            <w:ins w:id="9394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A0E6C4" w14:textId="77777777" w:rsidR="00646540" w:rsidRPr="00646540" w:rsidRDefault="00646540" w:rsidP="00646540">
            <w:pPr>
              <w:spacing w:before="0" w:after="0" w:line="240" w:lineRule="auto"/>
              <w:jc w:val="center"/>
              <w:rPr>
                <w:ins w:id="93945" w:author="pete jones" w:date="2022-01-11T16:58:00Z"/>
                <w:rFonts w:ascii="Calibri" w:hAnsi="Calibri" w:cs="Calibri"/>
                <w:color w:val="000000"/>
                <w:sz w:val="22"/>
                <w:szCs w:val="22"/>
              </w:rPr>
            </w:pPr>
            <w:ins w:id="93946"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EC1C65F" w14:textId="77777777" w:rsidR="00646540" w:rsidRPr="00646540" w:rsidRDefault="00646540" w:rsidP="00646540">
            <w:pPr>
              <w:spacing w:before="0" w:after="0" w:line="240" w:lineRule="auto"/>
              <w:jc w:val="center"/>
              <w:rPr>
                <w:ins w:id="93947" w:author="pete jones" w:date="2022-01-11T16:58:00Z"/>
                <w:rFonts w:ascii="Calibri" w:hAnsi="Calibri" w:cs="Calibri"/>
                <w:color w:val="000000"/>
                <w:sz w:val="22"/>
                <w:szCs w:val="22"/>
              </w:rPr>
            </w:pPr>
            <w:ins w:id="93948" w:author="pete jones" w:date="2022-01-11T16:58:00Z">
              <w:r w:rsidRPr="00646540">
                <w:rPr>
                  <w:rFonts w:ascii="Calibri" w:hAnsi="Calibri" w:cs="Calibri"/>
                  <w:color w:val="000000"/>
                  <w:sz w:val="22"/>
                  <w:szCs w:val="22"/>
                </w:rPr>
                <w:t> </w:t>
              </w:r>
            </w:ins>
          </w:p>
        </w:tc>
      </w:tr>
      <w:tr w:rsidR="00646540" w:rsidRPr="00646540" w14:paraId="3421AD02" w14:textId="77777777" w:rsidTr="00646540">
        <w:trPr>
          <w:trHeight w:val="300"/>
          <w:ins w:id="93949"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3A83A7E" w14:textId="77777777" w:rsidR="00646540" w:rsidRPr="00646540" w:rsidRDefault="00646540" w:rsidP="00646540">
            <w:pPr>
              <w:spacing w:before="0" w:after="0" w:line="240" w:lineRule="auto"/>
              <w:jc w:val="center"/>
              <w:rPr>
                <w:ins w:id="93950" w:author="pete jones" w:date="2022-01-11T16:58:00Z"/>
                <w:rFonts w:ascii="Calibri" w:hAnsi="Calibri" w:cs="Calibri"/>
                <w:color w:val="000000"/>
                <w:sz w:val="22"/>
                <w:szCs w:val="22"/>
              </w:rPr>
            </w:pPr>
            <w:ins w:id="93951"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7D8E4FD" w14:textId="77777777" w:rsidR="00646540" w:rsidRPr="00646540" w:rsidRDefault="00646540" w:rsidP="00646540">
            <w:pPr>
              <w:spacing w:before="0" w:after="0" w:line="240" w:lineRule="auto"/>
              <w:jc w:val="left"/>
              <w:rPr>
                <w:ins w:id="93952" w:author="pete jones" w:date="2022-01-11T16:58:00Z"/>
                <w:rFonts w:ascii="Calibri" w:hAnsi="Calibri" w:cs="Calibri"/>
                <w:color w:val="000000"/>
                <w:sz w:val="22"/>
                <w:szCs w:val="22"/>
              </w:rPr>
            </w:pPr>
            <w:ins w:id="93953" w:author="pete jones" w:date="2022-01-11T16:58:00Z">
              <w:r w:rsidRPr="00646540">
                <w:rPr>
                  <w:rFonts w:ascii="Calibri" w:hAnsi="Calibri" w:cs="Calibri"/>
                  <w:color w:val="000000"/>
                  <w:sz w:val="22"/>
                  <w:szCs w:val="22"/>
                </w:rPr>
                <w:t>Fluid Mechanics and Thermodynamics I</w:t>
              </w:r>
            </w:ins>
          </w:p>
        </w:tc>
        <w:tc>
          <w:tcPr>
            <w:tcW w:w="419" w:type="dxa"/>
            <w:tcBorders>
              <w:top w:val="nil"/>
              <w:left w:val="nil"/>
              <w:bottom w:val="single" w:sz="4" w:space="0" w:color="auto"/>
              <w:right w:val="single" w:sz="4" w:space="0" w:color="auto"/>
            </w:tcBorders>
            <w:shd w:val="clear" w:color="auto" w:fill="auto"/>
            <w:noWrap/>
            <w:vAlign w:val="bottom"/>
            <w:hideMark/>
          </w:tcPr>
          <w:p w14:paraId="56D5A95B" w14:textId="77777777" w:rsidR="00646540" w:rsidRPr="00646540" w:rsidRDefault="00646540" w:rsidP="00646540">
            <w:pPr>
              <w:spacing w:before="0" w:after="0" w:line="240" w:lineRule="auto"/>
              <w:jc w:val="center"/>
              <w:rPr>
                <w:ins w:id="93954" w:author="pete jones" w:date="2022-01-11T16:58:00Z"/>
                <w:rFonts w:ascii="Calibri" w:hAnsi="Calibri" w:cs="Calibri"/>
                <w:color w:val="000000"/>
                <w:sz w:val="22"/>
                <w:szCs w:val="22"/>
              </w:rPr>
            </w:pPr>
            <w:ins w:id="93955" w:author="pete jones" w:date="2022-01-11T16:58: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5DCEF42E" w14:textId="77777777" w:rsidR="00646540" w:rsidRPr="00646540" w:rsidRDefault="00646540" w:rsidP="00646540">
            <w:pPr>
              <w:spacing w:before="0" w:after="0" w:line="240" w:lineRule="auto"/>
              <w:jc w:val="center"/>
              <w:rPr>
                <w:ins w:id="93956" w:author="pete jones" w:date="2022-01-11T16:58:00Z"/>
                <w:rFonts w:ascii="Calibri" w:hAnsi="Calibri" w:cs="Calibri"/>
                <w:color w:val="000000"/>
                <w:sz w:val="22"/>
                <w:szCs w:val="22"/>
              </w:rPr>
            </w:pPr>
            <w:ins w:id="93957"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677A66AB" w14:textId="77777777" w:rsidR="00646540" w:rsidRPr="00646540" w:rsidRDefault="00646540" w:rsidP="00646540">
            <w:pPr>
              <w:spacing w:before="0" w:after="0" w:line="240" w:lineRule="auto"/>
              <w:jc w:val="center"/>
              <w:rPr>
                <w:ins w:id="93958" w:author="pete jones" w:date="2022-01-11T16:58:00Z"/>
                <w:rFonts w:ascii="Calibri" w:hAnsi="Calibri" w:cs="Calibri"/>
                <w:color w:val="000000"/>
                <w:sz w:val="22"/>
                <w:szCs w:val="22"/>
              </w:rPr>
            </w:pPr>
            <w:ins w:id="93959"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DC1A5C8" w14:textId="77777777" w:rsidR="00646540" w:rsidRPr="00646540" w:rsidRDefault="00646540" w:rsidP="00646540">
            <w:pPr>
              <w:spacing w:before="0" w:after="0" w:line="240" w:lineRule="auto"/>
              <w:jc w:val="center"/>
              <w:rPr>
                <w:ins w:id="93960" w:author="pete jones" w:date="2022-01-11T16:58:00Z"/>
                <w:rFonts w:ascii="Calibri" w:hAnsi="Calibri" w:cs="Calibri"/>
                <w:color w:val="000000"/>
                <w:sz w:val="22"/>
                <w:szCs w:val="22"/>
              </w:rPr>
            </w:pPr>
            <w:ins w:id="93961"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901C691" w14:textId="77777777" w:rsidR="00646540" w:rsidRPr="00646540" w:rsidRDefault="00646540" w:rsidP="00646540">
            <w:pPr>
              <w:spacing w:before="0" w:after="0" w:line="240" w:lineRule="auto"/>
              <w:jc w:val="center"/>
              <w:rPr>
                <w:ins w:id="93962" w:author="pete jones" w:date="2022-01-11T16:58:00Z"/>
                <w:rFonts w:ascii="Calibri" w:hAnsi="Calibri" w:cs="Calibri"/>
                <w:color w:val="000000"/>
                <w:sz w:val="22"/>
                <w:szCs w:val="22"/>
              </w:rPr>
            </w:pPr>
            <w:ins w:id="93963"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42B8B83" w14:textId="77777777" w:rsidR="00646540" w:rsidRPr="00646540" w:rsidRDefault="00646540" w:rsidP="00646540">
            <w:pPr>
              <w:spacing w:before="0" w:after="0" w:line="240" w:lineRule="auto"/>
              <w:jc w:val="center"/>
              <w:rPr>
                <w:ins w:id="93964" w:author="pete jones" w:date="2022-01-11T16:58:00Z"/>
                <w:rFonts w:ascii="Calibri" w:hAnsi="Calibri" w:cs="Calibri"/>
                <w:color w:val="000000"/>
                <w:sz w:val="22"/>
                <w:szCs w:val="22"/>
              </w:rPr>
            </w:pPr>
            <w:ins w:id="9396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93C41C" w14:textId="77777777" w:rsidR="00646540" w:rsidRPr="00646540" w:rsidRDefault="00646540" w:rsidP="00646540">
            <w:pPr>
              <w:spacing w:before="0" w:after="0" w:line="240" w:lineRule="auto"/>
              <w:jc w:val="center"/>
              <w:rPr>
                <w:ins w:id="93966" w:author="pete jones" w:date="2022-01-11T16:58:00Z"/>
                <w:rFonts w:ascii="Calibri" w:hAnsi="Calibri" w:cs="Calibri"/>
                <w:color w:val="000000"/>
                <w:sz w:val="22"/>
                <w:szCs w:val="22"/>
              </w:rPr>
            </w:pPr>
            <w:ins w:id="9396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D71D64" w14:textId="77777777" w:rsidR="00646540" w:rsidRPr="00646540" w:rsidRDefault="00646540" w:rsidP="00646540">
            <w:pPr>
              <w:spacing w:before="0" w:after="0" w:line="240" w:lineRule="auto"/>
              <w:jc w:val="center"/>
              <w:rPr>
                <w:ins w:id="93968" w:author="pete jones" w:date="2022-01-11T16:58:00Z"/>
                <w:rFonts w:ascii="Calibri" w:hAnsi="Calibri" w:cs="Calibri"/>
                <w:color w:val="000000"/>
                <w:sz w:val="22"/>
                <w:szCs w:val="22"/>
              </w:rPr>
            </w:pPr>
            <w:ins w:id="9396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8F8083" w14:textId="77777777" w:rsidR="00646540" w:rsidRPr="00646540" w:rsidRDefault="00646540" w:rsidP="00646540">
            <w:pPr>
              <w:spacing w:before="0" w:after="0" w:line="240" w:lineRule="auto"/>
              <w:jc w:val="center"/>
              <w:rPr>
                <w:ins w:id="93970" w:author="pete jones" w:date="2022-01-11T16:58:00Z"/>
                <w:rFonts w:ascii="Calibri" w:hAnsi="Calibri" w:cs="Calibri"/>
                <w:color w:val="000000"/>
                <w:sz w:val="22"/>
                <w:szCs w:val="22"/>
              </w:rPr>
            </w:pPr>
            <w:ins w:id="9397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41ECBF" w14:textId="77777777" w:rsidR="00646540" w:rsidRPr="00646540" w:rsidRDefault="00646540" w:rsidP="00646540">
            <w:pPr>
              <w:spacing w:before="0" w:after="0" w:line="240" w:lineRule="auto"/>
              <w:jc w:val="center"/>
              <w:rPr>
                <w:ins w:id="93972" w:author="pete jones" w:date="2022-01-11T16:58:00Z"/>
                <w:rFonts w:ascii="Calibri" w:hAnsi="Calibri" w:cs="Calibri"/>
                <w:color w:val="000000"/>
                <w:sz w:val="22"/>
                <w:szCs w:val="22"/>
              </w:rPr>
            </w:pPr>
            <w:ins w:id="9397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2415FB" w14:textId="77777777" w:rsidR="00646540" w:rsidRPr="00646540" w:rsidRDefault="00646540" w:rsidP="00646540">
            <w:pPr>
              <w:spacing w:before="0" w:after="0" w:line="240" w:lineRule="auto"/>
              <w:jc w:val="center"/>
              <w:rPr>
                <w:ins w:id="93974" w:author="pete jones" w:date="2022-01-11T16:58:00Z"/>
                <w:rFonts w:ascii="Calibri" w:hAnsi="Calibri" w:cs="Calibri"/>
                <w:color w:val="000000"/>
                <w:sz w:val="22"/>
                <w:szCs w:val="22"/>
              </w:rPr>
            </w:pPr>
            <w:ins w:id="93975"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E6C19AC" w14:textId="77777777" w:rsidR="00646540" w:rsidRPr="00646540" w:rsidRDefault="00646540" w:rsidP="00646540">
            <w:pPr>
              <w:spacing w:before="0" w:after="0" w:line="240" w:lineRule="auto"/>
              <w:jc w:val="center"/>
              <w:rPr>
                <w:ins w:id="93976" w:author="pete jones" w:date="2022-01-11T16:58:00Z"/>
                <w:rFonts w:ascii="Calibri" w:hAnsi="Calibri" w:cs="Calibri"/>
                <w:color w:val="000000"/>
                <w:sz w:val="22"/>
                <w:szCs w:val="22"/>
              </w:rPr>
            </w:pPr>
            <w:ins w:id="93977" w:author="pete jones" w:date="2022-01-11T16:58:00Z">
              <w:r w:rsidRPr="00646540">
                <w:rPr>
                  <w:rFonts w:ascii="Calibri" w:hAnsi="Calibri" w:cs="Calibri"/>
                  <w:color w:val="000000"/>
                  <w:sz w:val="22"/>
                  <w:szCs w:val="22"/>
                </w:rPr>
                <w:t> </w:t>
              </w:r>
            </w:ins>
          </w:p>
        </w:tc>
      </w:tr>
      <w:tr w:rsidR="00646540" w:rsidRPr="00646540" w14:paraId="2D8EBEF6" w14:textId="77777777" w:rsidTr="00646540">
        <w:trPr>
          <w:trHeight w:val="300"/>
          <w:ins w:id="93978"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AF6F12F" w14:textId="77777777" w:rsidR="00646540" w:rsidRPr="00646540" w:rsidRDefault="00646540" w:rsidP="00646540">
            <w:pPr>
              <w:spacing w:before="0" w:after="0" w:line="240" w:lineRule="auto"/>
              <w:jc w:val="center"/>
              <w:rPr>
                <w:ins w:id="93979" w:author="pete jones" w:date="2022-01-11T16:58:00Z"/>
                <w:rFonts w:ascii="Calibri" w:hAnsi="Calibri" w:cs="Calibri"/>
                <w:color w:val="000000"/>
                <w:sz w:val="22"/>
                <w:szCs w:val="22"/>
              </w:rPr>
            </w:pPr>
            <w:ins w:id="93980"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E8F482E" w14:textId="77777777" w:rsidR="00646540" w:rsidRPr="00646540" w:rsidRDefault="00646540" w:rsidP="00646540">
            <w:pPr>
              <w:spacing w:before="0" w:after="0" w:line="240" w:lineRule="auto"/>
              <w:jc w:val="left"/>
              <w:rPr>
                <w:ins w:id="93981" w:author="pete jones" w:date="2022-01-11T16:58:00Z"/>
                <w:rFonts w:ascii="Calibri" w:hAnsi="Calibri" w:cs="Calibri"/>
                <w:color w:val="000000"/>
                <w:sz w:val="22"/>
                <w:szCs w:val="22"/>
              </w:rPr>
            </w:pPr>
            <w:ins w:id="93982" w:author="pete jones" w:date="2022-01-11T16:58:00Z">
              <w:r w:rsidRPr="00646540">
                <w:rPr>
                  <w:rFonts w:ascii="Calibri" w:hAnsi="Calibri" w:cs="Calibri"/>
                  <w:color w:val="000000"/>
                  <w:sz w:val="22"/>
                  <w:szCs w:val="22"/>
                </w:rPr>
                <w:t>Solid Mechanics</w:t>
              </w:r>
            </w:ins>
          </w:p>
        </w:tc>
        <w:tc>
          <w:tcPr>
            <w:tcW w:w="419" w:type="dxa"/>
            <w:tcBorders>
              <w:top w:val="nil"/>
              <w:left w:val="nil"/>
              <w:bottom w:val="single" w:sz="4" w:space="0" w:color="auto"/>
              <w:right w:val="single" w:sz="4" w:space="0" w:color="auto"/>
            </w:tcBorders>
            <w:shd w:val="clear" w:color="auto" w:fill="auto"/>
            <w:noWrap/>
            <w:vAlign w:val="bottom"/>
            <w:hideMark/>
          </w:tcPr>
          <w:p w14:paraId="19D0D7B8" w14:textId="77777777" w:rsidR="00646540" w:rsidRPr="00646540" w:rsidRDefault="00646540" w:rsidP="00646540">
            <w:pPr>
              <w:spacing w:before="0" w:after="0" w:line="240" w:lineRule="auto"/>
              <w:jc w:val="center"/>
              <w:rPr>
                <w:ins w:id="93983" w:author="pete jones" w:date="2022-01-11T16:58:00Z"/>
                <w:rFonts w:ascii="Calibri" w:hAnsi="Calibri" w:cs="Calibri"/>
                <w:color w:val="000000"/>
                <w:sz w:val="22"/>
                <w:szCs w:val="22"/>
              </w:rPr>
            </w:pPr>
            <w:ins w:id="93984" w:author="pete jones" w:date="2022-01-11T16:58: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7BF05A7F" w14:textId="77777777" w:rsidR="00646540" w:rsidRPr="00646540" w:rsidRDefault="00646540" w:rsidP="00646540">
            <w:pPr>
              <w:spacing w:before="0" w:after="0" w:line="240" w:lineRule="auto"/>
              <w:jc w:val="center"/>
              <w:rPr>
                <w:ins w:id="93985" w:author="pete jones" w:date="2022-01-11T16:58:00Z"/>
                <w:rFonts w:ascii="Calibri" w:hAnsi="Calibri" w:cs="Calibri"/>
                <w:color w:val="000000"/>
                <w:sz w:val="22"/>
                <w:szCs w:val="22"/>
              </w:rPr>
            </w:pPr>
            <w:ins w:id="93986"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4ECCC43B" w14:textId="77777777" w:rsidR="00646540" w:rsidRPr="00646540" w:rsidRDefault="00646540" w:rsidP="00646540">
            <w:pPr>
              <w:spacing w:before="0" w:after="0" w:line="240" w:lineRule="auto"/>
              <w:jc w:val="center"/>
              <w:rPr>
                <w:ins w:id="93987" w:author="pete jones" w:date="2022-01-11T16:58:00Z"/>
                <w:rFonts w:ascii="Calibri" w:hAnsi="Calibri" w:cs="Calibri"/>
                <w:color w:val="000000"/>
                <w:sz w:val="22"/>
                <w:szCs w:val="22"/>
              </w:rPr>
            </w:pPr>
            <w:ins w:id="93988"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090DC49" w14:textId="77777777" w:rsidR="00646540" w:rsidRPr="00646540" w:rsidRDefault="00646540" w:rsidP="00646540">
            <w:pPr>
              <w:spacing w:before="0" w:after="0" w:line="240" w:lineRule="auto"/>
              <w:jc w:val="center"/>
              <w:rPr>
                <w:ins w:id="93989" w:author="pete jones" w:date="2022-01-11T16:58:00Z"/>
                <w:rFonts w:ascii="Calibri" w:hAnsi="Calibri" w:cs="Calibri"/>
                <w:color w:val="000000"/>
                <w:sz w:val="22"/>
                <w:szCs w:val="22"/>
              </w:rPr>
            </w:pPr>
            <w:ins w:id="93990"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05F8F9E" w14:textId="77777777" w:rsidR="00646540" w:rsidRPr="00646540" w:rsidRDefault="00646540" w:rsidP="00646540">
            <w:pPr>
              <w:spacing w:before="0" w:after="0" w:line="240" w:lineRule="auto"/>
              <w:jc w:val="center"/>
              <w:rPr>
                <w:ins w:id="93991" w:author="pete jones" w:date="2022-01-11T16:58:00Z"/>
                <w:rFonts w:ascii="Calibri" w:hAnsi="Calibri" w:cs="Calibri"/>
                <w:color w:val="000000"/>
                <w:sz w:val="22"/>
                <w:szCs w:val="22"/>
              </w:rPr>
            </w:pPr>
            <w:ins w:id="93992"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D159BF5" w14:textId="77777777" w:rsidR="00646540" w:rsidRPr="00646540" w:rsidRDefault="00646540" w:rsidP="00646540">
            <w:pPr>
              <w:spacing w:before="0" w:after="0" w:line="240" w:lineRule="auto"/>
              <w:jc w:val="center"/>
              <w:rPr>
                <w:ins w:id="93993" w:author="pete jones" w:date="2022-01-11T16:58:00Z"/>
                <w:rFonts w:ascii="Calibri" w:hAnsi="Calibri" w:cs="Calibri"/>
                <w:color w:val="000000"/>
                <w:sz w:val="22"/>
                <w:szCs w:val="22"/>
              </w:rPr>
            </w:pPr>
            <w:ins w:id="9399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0CCDB5" w14:textId="77777777" w:rsidR="00646540" w:rsidRPr="00646540" w:rsidRDefault="00646540" w:rsidP="00646540">
            <w:pPr>
              <w:spacing w:before="0" w:after="0" w:line="240" w:lineRule="auto"/>
              <w:jc w:val="center"/>
              <w:rPr>
                <w:ins w:id="93995" w:author="pete jones" w:date="2022-01-11T16:58:00Z"/>
                <w:rFonts w:ascii="Calibri" w:hAnsi="Calibri" w:cs="Calibri"/>
                <w:color w:val="000000"/>
                <w:sz w:val="22"/>
                <w:szCs w:val="22"/>
              </w:rPr>
            </w:pPr>
            <w:ins w:id="9399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3C9270" w14:textId="77777777" w:rsidR="00646540" w:rsidRPr="00646540" w:rsidRDefault="00646540" w:rsidP="00646540">
            <w:pPr>
              <w:spacing w:before="0" w:after="0" w:line="240" w:lineRule="auto"/>
              <w:jc w:val="center"/>
              <w:rPr>
                <w:ins w:id="93997" w:author="pete jones" w:date="2022-01-11T16:58:00Z"/>
                <w:rFonts w:ascii="Calibri" w:hAnsi="Calibri" w:cs="Calibri"/>
                <w:color w:val="000000"/>
                <w:sz w:val="22"/>
                <w:szCs w:val="22"/>
              </w:rPr>
            </w:pPr>
            <w:ins w:id="9399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CAABEE" w14:textId="77777777" w:rsidR="00646540" w:rsidRPr="00646540" w:rsidRDefault="00646540" w:rsidP="00646540">
            <w:pPr>
              <w:spacing w:before="0" w:after="0" w:line="240" w:lineRule="auto"/>
              <w:jc w:val="center"/>
              <w:rPr>
                <w:ins w:id="93999" w:author="pete jones" w:date="2022-01-11T16:58:00Z"/>
                <w:rFonts w:ascii="Calibri" w:hAnsi="Calibri" w:cs="Calibri"/>
                <w:color w:val="000000"/>
                <w:sz w:val="22"/>
                <w:szCs w:val="22"/>
              </w:rPr>
            </w:pPr>
            <w:ins w:id="9400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3289C0" w14:textId="77777777" w:rsidR="00646540" w:rsidRPr="00646540" w:rsidRDefault="00646540" w:rsidP="00646540">
            <w:pPr>
              <w:spacing w:before="0" w:after="0" w:line="240" w:lineRule="auto"/>
              <w:jc w:val="center"/>
              <w:rPr>
                <w:ins w:id="94001" w:author="pete jones" w:date="2022-01-11T16:58:00Z"/>
                <w:rFonts w:ascii="Calibri" w:hAnsi="Calibri" w:cs="Calibri"/>
                <w:color w:val="000000"/>
                <w:sz w:val="22"/>
                <w:szCs w:val="22"/>
              </w:rPr>
            </w:pPr>
            <w:ins w:id="9400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DB5EBE" w14:textId="77777777" w:rsidR="00646540" w:rsidRPr="00646540" w:rsidRDefault="00646540" w:rsidP="00646540">
            <w:pPr>
              <w:spacing w:before="0" w:after="0" w:line="240" w:lineRule="auto"/>
              <w:jc w:val="center"/>
              <w:rPr>
                <w:ins w:id="94003" w:author="pete jones" w:date="2022-01-11T16:58:00Z"/>
                <w:rFonts w:ascii="Calibri" w:hAnsi="Calibri" w:cs="Calibri"/>
                <w:color w:val="000000"/>
                <w:sz w:val="22"/>
                <w:szCs w:val="22"/>
              </w:rPr>
            </w:pPr>
            <w:ins w:id="94004"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CE909E" w14:textId="77777777" w:rsidR="00646540" w:rsidRPr="00646540" w:rsidRDefault="00646540" w:rsidP="00646540">
            <w:pPr>
              <w:spacing w:before="0" w:after="0" w:line="240" w:lineRule="auto"/>
              <w:jc w:val="center"/>
              <w:rPr>
                <w:ins w:id="94005" w:author="pete jones" w:date="2022-01-11T16:58:00Z"/>
                <w:rFonts w:ascii="Calibri" w:hAnsi="Calibri" w:cs="Calibri"/>
                <w:color w:val="000000"/>
                <w:sz w:val="22"/>
                <w:szCs w:val="22"/>
              </w:rPr>
            </w:pPr>
            <w:ins w:id="94006" w:author="pete jones" w:date="2022-01-11T16:58:00Z">
              <w:r w:rsidRPr="00646540">
                <w:rPr>
                  <w:rFonts w:ascii="Calibri" w:hAnsi="Calibri" w:cs="Calibri"/>
                  <w:color w:val="000000"/>
                  <w:sz w:val="22"/>
                  <w:szCs w:val="22"/>
                </w:rPr>
                <w:t> </w:t>
              </w:r>
            </w:ins>
          </w:p>
        </w:tc>
      </w:tr>
      <w:tr w:rsidR="00646540" w:rsidRPr="00646540" w14:paraId="28316828" w14:textId="77777777" w:rsidTr="00646540">
        <w:trPr>
          <w:trHeight w:val="300"/>
          <w:ins w:id="94007"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840BABB" w14:textId="77777777" w:rsidR="00646540" w:rsidRPr="00646540" w:rsidRDefault="00646540" w:rsidP="00646540">
            <w:pPr>
              <w:spacing w:before="0" w:after="0" w:line="240" w:lineRule="auto"/>
              <w:jc w:val="center"/>
              <w:rPr>
                <w:ins w:id="94008" w:author="pete jones" w:date="2022-01-11T16:58:00Z"/>
                <w:rFonts w:ascii="Calibri" w:hAnsi="Calibri" w:cs="Calibri"/>
                <w:color w:val="000000"/>
                <w:sz w:val="22"/>
                <w:szCs w:val="22"/>
              </w:rPr>
            </w:pPr>
            <w:ins w:id="94009"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6489032" w14:textId="77777777" w:rsidR="00646540" w:rsidRPr="00646540" w:rsidRDefault="00646540" w:rsidP="00646540">
            <w:pPr>
              <w:spacing w:before="0" w:after="0" w:line="240" w:lineRule="auto"/>
              <w:jc w:val="left"/>
              <w:rPr>
                <w:ins w:id="94010" w:author="pete jones" w:date="2022-01-11T16:58:00Z"/>
                <w:rFonts w:ascii="Calibri" w:hAnsi="Calibri" w:cs="Calibri"/>
                <w:color w:val="000000"/>
                <w:sz w:val="22"/>
                <w:szCs w:val="22"/>
              </w:rPr>
            </w:pPr>
            <w:ins w:id="94011" w:author="pete jones" w:date="2022-01-11T16:58:00Z">
              <w:r w:rsidRPr="00646540">
                <w:rPr>
                  <w:rFonts w:ascii="Calibri" w:hAnsi="Calibri" w:cs="Calibri"/>
                  <w:color w:val="000000"/>
                  <w:sz w:val="22"/>
                  <w:szCs w:val="22"/>
                </w:rPr>
                <w:t>Electronics</w:t>
              </w:r>
            </w:ins>
          </w:p>
        </w:tc>
        <w:tc>
          <w:tcPr>
            <w:tcW w:w="419" w:type="dxa"/>
            <w:tcBorders>
              <w:top w:val="nil"/>
              <w:left w:val="nil"/>
              <w:bottom w:val="single" w:sz="4" w:space="0" w:color="auto"/>
              <w:right w:val="single" w:sz="4" w:space="0" w:color="auto"/>
            </w:tcBorders>
            <w:shd w:val="clear" w:color="auto" w:fill="auto"/>
            <w:noWrap/>
            <w:vAlign w:val="bottom"/>
            <w:hideMark/>
          </w:tcPr>
          <w:p w14:paraId="68D09618" w14:textId="77777777" w:rsidR="00646540" w:rsidRPr="00646540" w:rsidRDefault="00646540" w:rsidP="00646540">
            <w:pPr>
              <w:spacing w:before="0" w:after="0" w:line="240" w:lineRule="auto"/>
              <w:jc w:val="center"/>
              <w:rPr>
                <w:ins w:id="94012" w:author="pete jones" w:date="2022-01-11T16:58:00Z"/>
                <w:rFonts w:ascii="Calibri" w:hAnsi="Calibri" w:cs="Calibri"/>
                <w:color w:val="000000"/>
                <w:sz w:val="22"/>
                <w:szCs w:val="22"/>
              </w:rPr>
            </w:pPr>
            <w:ins w:id="94013" w:author="pete jones" w:date="2022-01-11T16:58: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251AFEF2" w14:textId="77777777" w:rsidR="00646540" w:rsidRPr="00646540" w:rsidRDefault="00646540" w:rsidP="00646540">
            <w:pPr>
              <w:spacing w:before="0" w:after="0" w:line="240" w:lineRule="auto"/>
              <w:jc w:val="center"/>
              <w:rPr>
                <w:ins w:id="94014" w:author="pete jones" w:date="2022-01-11T16:58:00Z"/>
                <w:rFonts w:ascii="Calibri" w:hAnsi="Calibri" w:cs="Calibri"/>
                <w:color w:val="000000"/>
                <w:sz w:val="22"/>
                <w:szCs w:val="22"/>
              </w:rPr>
            </w:pPr>
            <w:ins w:id="94015"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17B356CB" w14:textId="77777777" w:rsidR="00646540" w:rsidRPr="00646540" w:rsidRDefault="00646540" w:rsidP="00646540">
            <w:pPr>
              <w:spacing w:before="0" w:after="0" w:line="240" w:lineRule="auto"/>
              <w:jc w:val="center"/>
              <w:rPr>
                <w:ins w:id="94016" w:author="pete jones" w:date="2022-01-11T16:58:00Z"/>
                <w:rFonts w:ascii="Calibri" w:hAnsi="Calibri" w:cs="Calibri"/>
                <w:color w:val="000000"/>
                <w:sz w:val="22"/>
                <w:szCs w:val="22"/>
              </w:rPr>
            </w:pPr>
            <w:ins w:id="94017"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6156B28" w14:textId="77777777" w:rsidR="00646540" w:rsidRPr="00646540" w:rsidRDefault="00646540" w:rsidP="00646540">
            <w:pPr>
              <w:spacing w:before="0" w:after="0" w:line="240" w:lineRule="auto"/>
              <w:jc w:val="center"/>
              <w:rPr>
                <w:ins w:id="94018" w:author="pete jones" w:date="2022-01-11T16:58:00Z"/>
                <w:rFonts w:ascii="Calibri" w:hAnsi="Calibri" w:cs="Calibri"/>
                <w:color w:val="000000"/>
                <w:sz w:val="22"/>
                <w:szCs w:val="22"/>
              </w:rPr>
            </w:pPr>
            <w:ins w:id="94019"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EBCCD54" w14:textId="77777777" w:rsidR="00646540" w:rsidRPr="00646540" w:rsidRDefault="00646540" w:rsidP="00646540">
            <w:pPr>
              <w:spacing w:before="0" w:after="0" w:line="240" w:lineRule="auto"/>
              <w:jc w:val="center"/>
              <w:rPr>
                <w:ins w:id="94020" w:author="pete jones" w:date="2022-01-11T16:58:00Z"/>
                <w:rFonts w:ascii="Calibri" w:hAnsi="Calibri" w:cs="Calibri"/>
                <w:color w:val="000000"/>
                <w:sz w:val="22"/>
                <w:szCs w:val="22"/>
              </w:rPr>
            </w:pPr>
            <w:ins w:id="94021"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C1DC34A" w14:textId="77777777" w:rsidR="00646540" w:rsidRPr="00646540" w:rsidRDefault="00646540" w:rsidP="00646540">
            <w:pPr>
              <w:spacing w:before="0" w:after="0" w:line="240" w:lineRule="auto"/>
              <w:jc w:val="center"/>
              <w:rPr>
                <w:ins w:id="94022" w:author="pete jones" w:date="2022-01-11T16:58:00Z"/>
                <w:rFonts w:ascii="Calibri" w:hAnsi="Calibri" w:cs="Calibri"/>
                <w:color w:val="000000"/>
                <w:sz w:val="22"/>
                <w:szCs w:val="22"/>
              </w:rPr>
            </w:pPr>
            <w:ins w:id="9402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D9DB6E" w14:textId="77777777" w:rsidR="00646540" w:rsidRPr="00646540" w:rsidRDefault="00646540" w:rsidP="00646540">
            <w:pPr>
              <w:spacing w:before="0" w:after="0" w:line="240" w:lineRule="auto"/>
              <w:jc w:val="center"/>
              <w:rPr>
                <w:ins w:id="94024" w:author="pete jones" w:date="2022-01-11T16:58:00Z"/>
                <w:rFonts w:ascii="Calibri" w:hAnsi="Calibri" w:cs="Calibri"/>
                <w:color w:val="000000"/>
                <w:sz w:val="22"/>
                <w:szCs w:val="22"/>
              </w:rPr>
            </w:pPr>
            <w:ins w:id="9402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C3D403" w14:textId="77777777" w:rsidR="00646540" w:rsidRPr="00646540" w:rsidRDefault="00646540" w:rsidP="00646540">
            <w:pPr>
              <w:spacing w:before="0" w:after="0" w:line="240" w:lineRule="auto"/>
              <w:jc w:val="center"/>
              <w:rPr>
                <w:ins w:id="94026" w:author="pete jones" w:date="2022-01-11T16:58:00Z"/>
                <w:rFonts w:ascii="Calibri" w:hAnsi="Calibri" w:cs="Calibri"/>
                <w:color w:val="000000"/>
                <w:sz w:val="22"/>
                <w:szCs w:val="22"/>
              </w:rPr>
            </w:pPr>
            <w:ins w:id="9402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A97B1D" w14:textId="77777777" w:rsidR="00646540" w:rsidRPr="00646540" w:rsidRDefault="00646540" w:rsidP="00646540">
            <w:pPr>
              <w:spacing w:before="0" w:after="0" w:line="240" w:lineRule="auto"/>
              <w:jc w:val="center"/>
              <w:rPr>
                <w:ins w:id="94028" w:author="pete jones" w:date="2022-01-11T16:58:00Z"/>
                <w:rFonts w:ascii="Calibri" w:hAnsi="Calibri" w:cs="Calibri"/>
                <w:color w:val="000000"/>
                <w:sz w:val="22"/>
                <w:szCs w:val="22"/>
              </w:rPr>
            </w:pPr>
            <w:ins w:id="9402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E4E37A" w14:textId="77777777" w:rsidR="00646540" w:rsidRPr="00646540" w:rsidRDefault="00646540" w:rsidP="00646540">
            <w:pPr>
              <w:spacing w:before="0" w:after="0" w:line="240" w:lineRule="auto"/>
              <w:jc w:val="center"/>
              <w:rPr>
                <w:ins w:id="94030" w:author="pete jones" w:date="2022-01-11T16:58:00Z"/>
                <w:rFonts w:ascii="Calibri" w:hAnsi="Calibri" w:cs="Calibri"/>
                <w:color w:val="000000"/>
                <w:sz w:val="22"/>
                <w:szCs w:val="22"/>
              </w:rPr>
            </w:pPr>
            <w:ins w:id="9403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F76DED" w14:textId="77777777" w:rsidR="00646540" w:rsidRPr="00646540" w:rsidRDefault="00646540" w:rsidP="00646540">
            <w:pPr>
              <w:spacing w:before="0" w:after="0" w:line="240" w:lineRule="auto"/>
              <w:jc w:val="center"/>
              <w:rPr>
                <w:ins w:id="94032" w:author="pete jones" w:date="2022-01-11T16:58:00Z"/>
                <w:rFonts w:ascii="Calibri" w:hAnsi="Calibri" w:cs="Calibri"/>
                <w:color w:val="000000"/>
                <w:sz w:val="22"/>
                <w:szCs w:val="22"/>
              </w:rPr>
            </w:pPr>
            <w:ins w:id="94033"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540F631" w14:textId="77777777" w:rsidR="00646540" w:rsidRPr="00646540" w:rsidRDefault="00646540" w:rsidP="00646540">
            <w:pPr>
              <w:spacing w:before="0" w:after="0" w:line="240" w:lineRule="auto"/>
              <w:jc w:val="center"/>
              <w:rPr>
                <w:ins w:id="94034" w:author="pete jones" w:date="2022-01-11T16:58:00Z"/>
                <w:rFonts w:ascii="Calibri" w:hAnsi="Calibri" w:cs="Calibri"/>
                <w:color w:val="000000"/>
                <w:sz w:val="22"/>
                <w:szCs w:val="22"/>
              </w:rPr>
            </w:pPr>
            <w:ins w:id="94035" w:author="pete jones" w:date="2022-01-11T16:58:00Z">
              <w:r w:rsidRPr="00646540">
                <w:rPr>
                  <w:rFonts w:ascii="Calibri" w:hAnsi="Calibri" w:cs="Calibri"/>
                  <w:color w:val="000000"/>
                  <w:sz w:val="22"/>
                  <w:szCs w:val="22"/>
                </w:rPr>
                <w:t> </w:t>
              </w:r>
            </w:ins>
          </w:p>
        </w:tc>
      </w:tr>
      <w:tr w:rsidR="00646540" w:rsidRPr="00646540" w14:paraId="2FAE0E00" w14:textId="77777777" w:rsidTr="00646540">
        <w:trPr>
          <w:trHeight w:val="300"/>
          <w:ins w:id="94036"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A757C69" w14:textId="77777777" w:rsidR="00646540" w:rsidRPr="00646540" w:rsidRDefault="00646540" w:rsidP="00646540">
            <w:pPr>
              <w:spacing w:before="0" w:after="0" w:line="240" w:lineRule="auto"/>
              <w:jc w:val="center"/>
              <w:rPr>
                <w:ins w:id="94037" w:author="pete jones" w:date="2022-01-11T16:58:00Z"/>
                <w:rFonts w:ascii="Calibri" w:hAnsi="Calibri" w:cs="Calibri"/>
                <w:color w:val="000000"/>
                <w:sz w:val="22"/>
                <w:szCs w:val="22"/>
              </w:rPr>
            </w:pPr>
            <w:ins w:id="94038"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8326C42" w14:textId="77777777" w:rsidR="00646540" w:rsidRPr="00646540" w:rsidRDefault="00646540" w:rsidP="00646540">
            <w:pPr>
              <w:spacing w:before="0" w:after="0" w:line="240" w:lineRule="auto"/>
              <w:jc w:val="left"/>
              <w:rPr>
                <w:ins w:id="94039" w:author="pete jones" w:date="2022-01-11T16:58:00Z"/>
                <w:rFonts w:ascii="Calibri" w:hAnsi="Calibri" w:cs="Calibri"/>
                <w:color w:val="000000"/>
                <w:sz w:val="22"/>
                <w:szCs w:val="22"/>
              </w:rPr>
            </w:pPr>
            <w:ins w:id="94040" w:author="pete jones" w:date="2022-01-11T16:58:00Z">
              <w:r w:rsidRPr="00646540">
                <w:rPr>
                  <w:rFonts w:ascii="Calibri" w:hAnsi="Calibri" w:cs="Calibri"/>
                  <w:color w:val="000000"/>
                  <w:sz w:val="22"/>
                  <w:szCs w:val="22"/>
                </w:rPr>
                <w:t>Design I</w:t>
              </w:r>
            </w:ins>
          </w:p>
        </w:tc>
        <w:tc>
          <w:tcPr>
            <w:tcW w:w="419" w:type="dxa"/>
            <w:tcBorders>
              <w:top w:val="nil"/>
              <w:left w:val="nil"/>
              <w:bottom w:val="single" w:sz="4" w:space="0" w:color="auto"/>
              <w:right w:val="single" w:sz="4" w:space="0" w:color="auto"/>
            </w:tcBorders>
            <w:shd w:val="clear" w:color="auto" w:fill="auto"/>
            <w:noWrap/>
            <w:vAlign w:val="bottom"/>
            <w:hideMark/>
          </w:tcPr>
          <w:p w14:paraId="21700EF3" w14:textId="77777777" w:rsidR="00646540" w:rsidRPr="00646540" w:rsidRDefault="00646540" w:rsidP="00646540">
            <w:pPr>
              <w:spacing w:before="0" w:after="0" w:line="240" w:lineRule="auto"/>
              <w:jc w:val="center"/>
              <w:rPr>
                <w:ins w:id="94041" w:author="pete jones" w:date="2022-01-11T16:58:00Z"/>
                <w:rFonts w:ascii="Calibri" w:hAnsi="Calibri" w:cs="Calibri"/>
                <w:color w:val="000000"/>
                <w:sz w:val="22"/>
                <w:szCs w:val="22"/>
              </w:rPr>
            </w:pPr>
            <w:ins w:id="94042" w:author="pete jones" w:date="2022-01-11T16:58: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62FA3420" w14:textId="77777777" w:rsidR="00646540" w:rsidRPr="00646540" w:rsidRDefault="00646540" w:rsidP="00646540">
            <w:pPr>
              <w:spacing w:before="0" w:after="0" w:line="240" w:lineRule="auto"/>
              <w:jc w:val="center"/>
              <w:rPr>
                <w:ins w:id="94043" w:author="pete jones" w:date="2022-01-11T16:58:00Z"/>
                <w:rFonts w:ascii="Calibri" w:hAnsi="Calibri" w:cs="Calibri"/>
                <w:color w:val="000000"/>
                <w:sz w:val="22"/>
                <w:szCs w:val="22"/>
              </w:rPr>
            </w:pPr>
            <w:ins w:id="94044"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33AEA424" w14:textId="77777777" w:rsidR="00646540" w:rsidRPr="00646540" w:rsidRDefault="00646540" w:rsidP="00646540">
            <w:pPr>
              <w:spacing w:before="0" w:after="0" w:line="240" w:lineRule="auto"/>
              <w:jc w:val="center"/>
              <w:rPr>
                <w:ins w:id="94045" w:author="pete jones" w:date="2022-01-11T16:58:00Z"/>
                <w:rFonts w:ascii="Calibri" w:hAnsi="Calibri" w:cs="Calibri"/>
                <w:color w:val="000000"/>
                <w:sz w:val="22"/>
                <w:szCs w:val="22"/>
              </w:rPr>
            </w:pPr>
            <w:ins w:id="94046"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DDBBDDD" w14:textId="77777777" w:rsidR="00646540" w:rsidRPr="00646540" w:rsidRDefault="00646540" w:rsidP="00646540">
            <w:pPr>
              <w:spacing w:before="0" w:after="0" w:line="240" w:lineRule="auto"/>
              <w:jc w:val="center"/>
              <w:rPr>
                <w:ins w:id="94047" w:author="pete jones" w:date="2022-01-11T16:58:00Z"/>
                <w:rFonts w:ascii="Calibri" w:hAnsi="Calibri" w:cs="Calibri"/>
                <w:color w:val="000000"/>
                <w:sz w:val="22"/>
                <w:szCs w:val="22"/>
              </w:rPr>
            </w:pPr>
            <w:ins w:id="94048"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20F9763" w14:textId="77777777" w:rsidR="00646540" w:rsidRPr="00646540" w:rsidRDefault="00646540" w:rsidP="00646540">
            <w:pPr>
              <w:spacing w:before="0" w:after="0" w:line="240" w:lineRule="auto"/>
              <w:jc w:val="center"/>
              <w:rPr>
                <w:ins w:id="94049" w:author="pete jones" w:date="2022-01-11T16:58:00Z"/>
                <w:rFonts w:ascii="Calibri" w:hAnsi="Calibri" w:cs="Calibri"/>
                <w:color w:val="000000"/>
                <w:sz w:val="22"/>
                <w:szCs w:val="22"/>
              </w:rPr>
            </w:pPr>
            <w:ins w:id="94050"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B2F6B1C" w14:textId="77777777" w:rsidR="00646540" w:rsidRPr="00646540" w:rsidRDefault="00646540" w:rsidP="00646540">
            <w:pPr>
              <w:spacing w:before="0" w:after="0" w:line="240" w:lineRule="auto"/>
              <w:jc w:val="center"/>
              <w:rPr>
                <w:ins w:id="94051" w:author="pete jones" w:date="2022-01-11T16:58:00Z"/>
                <w:rFonts w:ascii="Calibri" w:hAnsi="Calibri" w:cs="Calibri"/>
                <w:color w:val="000000"/>
                <w:sz w:val="22"/>
                <w:szCs w:val="22"/>
              </w:rPr>
            </w:pPr>
            <w:ins w:id="9405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2CE937" w14:textId="77777777" w:rsidR="00646540" w:rsidRPr="00646540" w:rsidRDefault="00646540" w:rsidP="00646540">
            <w:pPr>
              <w:spacing w:before="0" w:after="0" w:line="240" w:lineRule="auto"/>
              <w:jc w:val="center"/>
              <w:rPr>
                <w:ins w:id="94053" w:author="pete jones" w:date="2022-01-11T16:58:00Z"/>
                <w:rFonts w:ascii="Calibri" w:hAnsi="Calibri" w:cs="Calibri"/>
                <w:color w:val="000000"/>
                <w:sz w:val="22"/>
                <w:szCs w:val="22"/>
              </w:rPr>
            </w:pPr>
            <w:ins w:id="9405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FBBDDF" w14:textId="77777777" w:rsidR="00646540" w:rsidRPr="00646540" w:rsidRDefault="00646540" w:rsidP="00646540">
            <w:pPr>
              <w:spacing w:before="0" w:after="0" w:line="240" w:lineRule="auto"/>
              <w:jc w:val="center"/>
              <w:rPr>
                <w:ins w:id="94055" w:author="pete jones" w:date="2022-01-11T16:58:00Z"/>
                <w:rFonts w:ascii="Calibri" w:hAnsi="Calibri" w:cs="Calibri"/>
                <w:color w:val="000000"/>
                <w:sz w:val="22"/>
                <w:szCs w:val="22"/>
              </w:rPr>
            </w:pPr>
            <w:ins w:id="9405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AFD426" w14:textId="77777777" w:rsidR="00646540" w:rsidRPr="00646540" w:rsidRDefault="00646540" w:rsidP="00646540">
            <w:pPr>
              <w:spacing w:before="0" w:after="0" w:line="240" w:lineRule="auto"/>
              <w:jc w:val="center"/>
              <w:rPr>
                <w:ins w:id="94057" w:author="pete jones" w:date="2022-01-11T16:58:00Z"/>
                <w:rFonts w:ascii="Calibri" w:hAnsi="Calibri" w:cs="Calibri"/>
                <w:color w:val="000000"/>
                <w:sz w:val="22"/>
                <w:szCs w:val="22"/>
              </w:rPr>
            </w:pPr>
            <w:ins w:id="9405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6AA239" w14:textId="77777777" w:rsidR="00646540" w:rsidRPr="00646540" w:rsidRDefault="00646540" w:rsidP="00646540">
            <w:pPr>
              <w:spacing w:before="0" w:after="0" w:line="240" w:lineRule="auto"/>
              <w:jc w:val="center"/>
              <w:rPr>
                <w:ins w:id="94059" w:author="pete jones" w:date="2022-01-11T16:58:00Z"/>
                <w:rFonts w:ascii="Calibri" w:hAnsi="Calibri" w:cs="Calibri"/>
                <w:color w:val="000000"/>
                <w:sz w:val="22"/>
                <w:szCs w:val="22"/>
              </w:rPr>
            </w:pPr>
            <w:ins w:id="9406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DE5E9E" w14:textId="77777777" w:rsidR="00646540" w:rsidRPr="00646540" w:rsidRDefault="00646540" w:rsidP="00646540">
            <w:pPr>
              <w:spacing w:before="0" w:after="0" w:line="240" w:lineRule="auto"/>
              <w:jc w:val="center"/>
              <w:rPr>
                <w:ins w:id="94061" w:author="pete jones" w:date="2022-01-11T16:58:00Z"/>
                <w:rFonts w:ascii="Calibri" w:hAnsi="Calibri" w:cs="Calibri"/>
                <w:color w:val="000000"/>
                <w:sz w:val="22"/>
                <w:szCs w:val="22"/>
              </w:rPr>
            </w:pPr>
            <w:ins w:id="94062"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CE09B2E" w14:textId="77777777" w:rsidR="00646540" w:rsidRPr="00646540" w:rsidRDefault="00646540" w:rsidP="00646540">
            <w:pPr>
              <w:spacing w:before="0" w:after="0" w:line="240" w:lineRule="auto"/>
              <w:jc w:val="center"/>
              <w:rPr>
                <w:ins w:id="94063" w:author="pete jones" w:date="2022-01-11T16:58:00Z"/>
                <w:rFonts w:ascii="Calibri" w:hAnsi="Calibri" w:cs="Calibri"/>
                <w:color w:val="000000"/>
                <w:sz w:val="22"/>
                <w:szCs w:val="22"/>
              </w:rPr>
            </w:pPr>
            <w:ins w:id="94064" w:author="pete jones" w:date="2022-01-11T16:58:00Z">
              <w:r w:rsidRPr="00646540">
                <w:rPr>
                  <w:rFonts w:ascii="Calibri" w:hAnsi="Calibri" w:cs="Calibri"/>
                  <w:color w:val="000000"/>
                  <w:sz w:val="22"/>
                  <w:szCs w:val="22"/>
                </w:rPr>
                <w:t> </w:t>
              </w:r>
            </w:ins>
          </w:p>
        </w:tc>
      </w:tr>
      <w:tr w:rsidR="00646540" w:rsidRPr="00646540" w14:paraId="2D525832" w14:textId="77777777" w:rsidTr="00646540">
        <w:trPr>
          <w:trHeight w:val="300"/>
          <w:ins w:id="94065"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35BEB1E" w14:textId="77777777" w:rsidR="00646540" w:rsidRPr="00646540" w:rsidRDefault="00646540" w:rsidP="00646540">
            <w:pPr>
              <w:spacing w:before="0" w:after="0" w:line="240" w:lineRule="auto"/>
              <w:jc w:val="center"/>
              <w:rPr>
                <w:ins w:id="94066" w:author="pete jones" w:date="2022-01-11T16:58:00Z"/>
                <w:rFonts w:ascii="Calibri" w:hAnsi="Calibri" w:cs="Calibri"/>
                <w:color w:val="000000"/>
                <w:sz w:val="22"/>
                <w:szCs w:val="22"/>
              </w:rPr>
            </w:pPr>
            <w:ins w:id="94067" w:author="pete jones" w:date="2022-01-11T16:58:00Z">
              <w:r w:rsidRPr="00646540">
                <w:rPr>
                  <w:rFonts w:ascii="Calibri" w:hAnsi="Calibri" w:cs="Calibri"/>
                  <w:color w:val="000000"/>
                  <w:sz w:val="22"/>
                  <w:szCs w:val="22"/>
                </w:rPr>
                <w:lastRenderedPageBreak/>
                <w:t>4</w:t>
              </w:r>
            </w:ins>
          </w:p>
        </w:tc>
        <w:tc>
          <w:tcPr>
            <w:tcW w:w="5320" w:type="dxa"/>
            <w:tcBorders>
              <w:top w:val="nil"/>
              <w:left w:val="nil"/>
              <w:bottom w:val="single" w:sz="4" w:space="0" w:color="auto"/>
              <w:right w:val="single" w:sz="8" w:space="0" w:color="auto"/>
            </w:tcBorders>
            <w:shd w:val="clear" w:color="auto" w:fill="auto"/>
            <w:vAlign w:val="bottom"/>
            <w:hideMark/>
          </w:tcPr>
          <w:p w14:paraId="3857C4ED" w14:textId="77777777" w:rsidR="00646540" w:rsidRPr="00646540" w:rsidRDefault="00646540" w:rsidP="00646540">
            <w:pPr>
              <w:spacing w:before="0" w:after="0" w:line="240" w:lineRule="auto"/>
              <w:jc w:val="left"/>
              <w:rPr>
                <w:ins w:id="94068" w:author="pete jones" w:date="2022-01-11T16:58:00Z"/>
                <w:rFonts w:ascii="Calibri" w:hAnsi="Calibri" w:cs="Calibri"/>
                <w:color w:val="000000"/>
                <w:sz w:val="22"/>
                <w:szCs w:val="22"/>
              </w:rPr>
            </w:pPr>
            <w:ins w:id="94069" w:author="pete jones" w:date="2022-01-11T16:58:00Z">
              <w:r w:rsidRPr="00646540">
                <w:rPr>
                  <w:rFonts w:ascii="Calibri" w:hAnsi="Calibri" w:cs="Calibri"/>
                  <w:color w:val="000000"/>
                  <w:sz w:val="22"/>
                  <w:szCs w:val="22"/>
                </w:rPr>
                <w:t>Personal &amp; Professional Development (5 credits)</w:t>
              </w:r>
            </w:ins>
          </w:p>
        </w:tc>
        <w:tc>
          <w:tcPr>
            <w:tcW w:w="419" w:type="dxa"/>
            <w:tcBorders>
              <w:top w:val="nil"/>
              <w:left w:val="nil"/>
              <w:bottom w:val="single" w:sz="4" w:space="0" w:color="auto"/>
              <w:right w:val="single" w:sz="4" w:space="0" w:color="auto"/>
            </w:tcBorders>
            <w:shd w:val="clear" w:color="auto" w:fill="auto"/>
            <w:noWrap/>
            <w:vAlign w:val="bottom"/>
            <w:hideMark/>
          </w:tcPr>
          <w:p w14:paraId="1A2A8893" w14:textId="77777777" w:rsidR="00646540" w:rsidRPr="00646540" w:rsidRDefault="00646540" w:rsidP="00646540">
            <w:pPr>
              <w:spacing w:before="0" w:after="0" w:line="240" w:lineRule="auto"/>
              <w:jc w:val="center"/>
              <w:rPr>
                <w:ins w:id="94070" w:author="pete jones" w:date="2022-01-11T16:58:00Z"/>
                <w:rFonts w:ascii="Calibri" w:hAnsi="Calibri" w:cs="Calibri"/>
                <w:color w:val="000000"/>
                <w:sz w:val="22"/>
                <w:szCs w:val="22"/>
              </w:rPr>
            </w:pPr>
            <w:ins w:id="94071" w:author="pete jones" w:date="2022-01-11T16:58: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6CC62606" w14:textId="77777777" w:rsidR="00646540" w:rsidRPr="00646540" w:rsidRDefault="00646540" w:rsidP="00646540">
            <w:pPr>
              <w:spacing w:before="0" w:after="0" w:line="240" w:lineRule="auto"/>
              <w:jc w:val="center"/>
              <w:rPr>
                <w:ins w:id="94072" w:author="pete jones" w:date="2022-01-11T16:58:00Z"/>
                <w:rFonts w:ascii="Calibri" w:hAnsi="Calibri" w:cs="Calibri"/>
                <w:color w:val="000000"/>
                <w:sz w:val="22"/>
                <w:szCs w:val="22"/>
              </w:rPr>
            </w:pPr>
            <w:ins w:id="94073" w:author="pete jones" w:date="2022-01-11T16:58:00Z">
              <w:r w:rsidRPr="00646540">
                <w:rPr>
                  <w:rFonts w:ascii="Calibri" w:hAnsi="Calibri" w:cs="Calibri"/>
                  <w:color w:val="000000"/>
                  <w:sz w:val="22"/>
                  <w:szCs w:val="22"/>
                </w:rPr>
                <w:t>5</w:t>
              </w:r>
            </w:ins>
          </w:p>
        </w:tc>
        <w:tc>
          <w:tcPr>
            <w:tcW w:w="419" w:type="dxa"/>
            <w:tcBorders>
              <w:top w:val="nil"/>
              <w:left w:val="nil"/>
              <w:bottom w:val="single" w:sz="4" w:space="0" w:color="auto"/>
              <w:right w:val="single" w:sz="4" w:space="0" w:color="auto"/>
            </w:tcBorders>
            <w:shd w:val="clear" w:color="auto" w:fill="auto"/>
            <w:noWrap/>
            <w:vAlign w:val="bottom"/>
            <w:hideMark/>
          </w:tcPr>
          <w:p w14:paraId="08AD9DFB" w14:textId="77777777" w:rsidR="00646540" w:rsidRPr="00646540" w:rsidRDefault="00646540" w:rsidP="00646540">
            <w:pPr>
              <w:spacing w:before="0" w:after="0" w:line="240" w:lineRule="auto"/>
              <w:jc w:val="center"/>
              <w:rPr>
                <w:ins w:id="94074" w:author="pete jones" w:date="2022-01-11T16:58:00Z"/>
                <w:rFonts w:ascii="Calibri" w:hAnsi="Calibri" w:cs="Calibri"/>
                <w:color w:val="000000"/>
                <w:sz w:val="22"/>
                <w:szCs w:val="22"/>
              </w:rPr>
            </w:pPr>
            <w:ins w:id="94075"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7926BF2" w14:textId="77777777" w:rsidR="00646540" w:rsidRPr="00646540" w:rsidRDefault="00646540" w:rsidP="00646540">
            <w:pPr>
              <w:spacing w:before="0" w:after="0" w:line="240" w:lineRule="auto"/>
              <w:jc w:val="center"/>
              <w:rPr>
                <w:ins w:id="94076" w:author="pete jones" w:date="2022-01-11T16:58:00Z"/>
                <w:rFonts w:ascii="Calibri" w:hAnsi="Calibri" w:cs="Calibri"/>
                <w:color w:val="000000"/>
                <w:sz w:val="22"/>
                <w:szCs w:val="22"/>
              </w:rPr>
            </w:pPr>
            <w:ins w:id="94077"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743DA83" w14:textId="77777777" w:rsidR="00646540" w:rsidRPr="00646540" w:rsidRDefault="00646540" w:rsidP="00646540">
            <w:pPr>
              <w:spacing w:before="0" w:after="0" w:line="240" w:lineRule="auto"/>
              <w:jc w:val="center"/>
              <w:rPr>
                <w:ins w:id="94078" w:author="pete jones" w:date="2022-01-11T16:58:00Z"/>
                <w:rFonts w:ascii="Calibri" w:hAnsi="Calibri" w:cs="Calibri"/>
                <w:color w:val="000000"/>
                <w:sz w:val="22"/>
                <w:szCs w:val="22"/>
              </w:rPr>
            </w:pPr>
            <w:ins w:id="94079"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122A4E4" w14:textId="77777777" w:rsidR="00646540" w:rsidRPr="00646540" w:rsidRDefault="00646540" w:rsidP="00646540">
            <w:pPr>
              <w:spacing w:before="0" w:after="0" w:line="240" w:lineRule="auto"/>
              <w:jc w:val="center"/>
              <w:rPr>
                <w:ins w:id="94080" w:author="pete jones" w:date="2022-01-11T16:58:00Z"/>
                <w:rFonts w:ascii="Calibri" w:hAnsi="Calibri" w:cs="Calibri"/>
                <w:color w:val="000000"/>
                <w:sz w:val="22"/>
                <w:szCs w:val="22"/>
              </w:rPr>
            </w:pPr>
            <w:ins w:id="9408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1C7560" w14:textId="77777777" w:rsidR="00646540" w:rsidRPr="00646540" w:rsidRDefault="00646540" w:rsidP="00646540">
            <w:pPr>
              <w:spacing w:before="0" w:after="0" w:line="240" w:lineRule="auto"/>
              <w:jc w:val="center"/>
              <w:rPr>
                <w:ins w:id="94082" w:author="pete jones" w:date="2022-01-11T16:58:00Z"/>
                <w:rFonts w:ascii="Calibri" w:hAnsi="Calibri" w:cs="Calibri"/>
                <w:color w:val="000000"/>
                <w:sz w:val="22"/>
                <w:szCs w:val="22"/>
              </w:rPr>
            </w:pPr>
            <w:ins w:id="9408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CFC6B4" w14:textId="77777777" w:rsidR="00646540" w:rsidRPr="00646540" w:rsidRDefault="00646540" w:rsidP="00646540">
            <w:pPr>
              <w:spacing w:before="0" w:after="0" w:line="240" w:lineRule="auto"/>
              <w:jc w:val="center"/>
              <w:rPr>
                <w:ins w:id="94084" w:author="pete jones" w:date="2022-01-11T16:58:00Z"/>
                <w:rFonts w:ascii="Calibri" w:hAnsi="Calibri" w:cs="Calibri"/>
                <w:color w:val="000000"/>
                <w:sz w:val="22"/>
                <w:szCs w:val="22"/>
              </w:rPr>
            </w:pPr>
            <w:ins w:id="9408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06D7A2" w14:textId="77777777" w:rsidR="00646540" w:rsidRPr="00646540" w:rsidRDefault="00646540" w:rsidP="00646540">
            <w:pPr>
              <w:spacing w:before="0" w:after="0" w:line="240" w:lineRule="auto"/>
              <w:jc w:val="center"/>
              <w:rPr>
                <w:ins w:id="94086" w:author="pete jones" w:date="2022-01-11T16:58:00Z"/>
                <w:rFonts w:ascii="Calibri" w:hAnsi="Calibri" w:cs="Calibri"/>
                <w:color w:val="000000"/>
                <w:sz w:val="22"/>
                <w:szCs w:val="22"/>
              </w:rPr>
            </w:pPr>
            <w:ins w:id="9408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8B3F6F" w14:textId="77777777" w:rsidR="00646540" w:rsidRPr="00646540" w:rsidRDefault="00646540" w:rsidP="00646540">
            <w:pPr>
              <w:spacing w:before="0" w:after="0" w:line="240" w:lineRule="auto"/>
              <w:jc w:val="center"/>
              <w:rPr>
                <w:ins w:id="94088" w:author="pete jones" w:date="2022-01-11T16:58:00Z"/>
                <w:rFonts w:ascii="Calibri" w:hAnsi="Calibri" w:cs="Calibri"/>
                <w:color w:val="000000"/>
                <w:sz w:val="22"/>
                <w:szCs w:val="22"/>
              </w:rPr>
            </w:pPr>
            <w:ins w:id="9408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0D8082" w14:textId="77777777" w:rsidR="00646540" w:rsidRPr="00646540" w:rsidRDefault="00646540" w:rsidP="00646540">
            <w:pPr>
              <w:spacing w:before="0" w:after="0" w:line="240" w:lineRule="auto"/>
              <w:jc w:val="center"/>
              <w:rPr>
                <w:ins w:id="94090" w:author="pete jones" w:date="2022-01-11T16:58:00Z"/>
                <w:rFonts w:ascii="Calibri" w:hAnsi="Calibri" w:cs="Calibri"/>
                <w:color w:val="000000"/>
                <w:sz w:val="22"/>
                <w:szCs w:val="22"/>
              </w:rPr>
            </w:pPr>
            <w:ins w:id="94091"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807C662" w14:textId="77777777" w:rsidR="00646540" w:rsidRPr="00646540" w:rsidRDefault="00646540" w:rsidP="00646540">
            <w:pPr>
              <w:spacing w:before="0" w:after="0" w:line="240" w:lineRule="auto"/>
              <w:jc w:val="center"/>
              <w:rPr>
                <w:ins w:id="94092" w:author="pete jones" w:date="2022-01-11T16:58:00Z"/>
                <w:rFonts w:ascii="Calibri" w:hAnsi="Calibri" w:cs="Calibri"/>
                <w:color w:val="000000"/>
                <w:sz w:val="22"/>
                <w:szCs w:val="22"/>
              </w:rPr>
            </w:pPr>
            <w:ins w:id="94093" w:author="pete jones" w:date="2022-01-11T16:58:00Z">
              <w:r w:rsidRPr="00646540">
                <w:rPr>
                  <w:rFonts w:ascii="Calibri" w:hAnsi="Calibri" w:cs="Calibri"/>
                  <w:color w:val="000000"/>
                  <w:sz w:val="22"/>
                  <w:szCs w:val="22"/>
                </w:rPr>
                <w:t> </w:t>
              </w:r>
            </w:ins>
          </w:p>
        </w:tc>
      </w:tr>
      <w:tr w:rsidR="00646540" w:rsidRPr="00646540" w14:paraId="10250D29" w14:textId="77777777" w:rsidTr="00646540">
        <w:trPr>
          <w:trHeight w:val="300"/>
          <w:ins w:id="94094"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B0E51A7" w14:textId="77777777" w:rsidR="00646540" w:rsidRPr="00646540" w:rsidRDefault="00646540" w:rsidP="00646540">
            <w:pPr>
              <w:spacing w:before="0" w:after="0" w:line="240" w:lineRule="auto"/>
              <w:jc w:val="center"/>
              <w:rPr>
                <w:ins w:id="94095" w:author="pete jones" w:date="2022-01-11T16:58:00Z"/>
                <w:rFonts w:ascii="Calibri" w:hAnsi="Calibri" w:cs="Calibri"/>
                <w:color w:val="000000"/>
                <w:sz w:val="22"/>
                <w:szCs w:val="22"/>
              </w:rPr>
            </w:pPr>
            <w:ins w:id="94096"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F5F4530" w14:textId="77777777" w:rsidR="00646540" w:rsidRPr="00646540" w:rsidRDefault="00646540" w:rsidP="00646540">
            <w:pPr>
              <w:spacing w:before="0" w:after="0" w:line="240" w:lineRule="auto"/>
              <w:jc w:val="left"/>
              <w:rPr>
                <w:ins w:id="94097" w:author="pete jones" w:date="2022-01-11T16:58:00Z"/>
                <w:rFonts w:ascii="Calibri" w:hAnsi="Calibri" w:cs="Calibri"/>
                <w:color w:val="000000"/>
                <w:sz w:val="22"/>
                <w:szCs w:val="22"/>
              </w:rPr>
            </w:pPr>
            <w:ins w:id="94098" w:author="pete jones" w:date="2022-01-11T16:58:00Z">
              <w:r w:rsidRPr="00646540">
                <w:rPr>
                  <w:rFonts w:ascii="Calibri" w:hAnsi="Calibri" w:cs="Calibri"/>
                  <w:color w:val="000000"/>
                  <w:sz w:val="22"/>
                  <w:szCs w:val="22"/>
                </w:rPr>
                <w:t>Yr1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04EE3442" w14:textId="77777777" w:rsidR="00646540" w:rsidRPr="00646540" w:rsidRDefault="00646540" w:rsidP="00646540">
            <w:pPr>
              <w:spacing w:before="0" w:after="0" w:line="240" w:lineRule="auto"/>
              <w:jc w:val="center"/>
              <w:rPr>
                <w:ins w:id="94099" w:author="pete jones" w:date="2022-01-11T16:58:00Z"/>
                <w:rFonts w:ascii="Calibri" w:hAnsi="Calibri" w:cs="Calibri"/>
                <w:color w:val="000000"/>
                <w:sz w:val="22"/>
                <w:szCs w:val="22"/>
              </w:rPr>
            </w:pPr>
            <w:ins w:id="94100" w:author="pete jones" w:date="2022-01-11T16:58: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41577828" w14:textId="77777777" w:rsidR="00646540" w:rsidRPr="00646540" w:rsidRDefault="00646540" w:rsidP="00646540">
            <w:pPr>
              <w:spacing w:before="0" w:after="0" w:line="240" w:lineRule="auto"/>
              <w:jc w:val="center"/>
              <w:rPr>
                <w:ins w:id="94101" w:author="pete jones" w:date="2022-01-11T16:58:00Z"/>
                <w:rFonts w:ascii="Calibri" w:hAnsi="Calibri" w:cs="Calibri"/>
                <w:color w:val="000000"/>
                <w:sz w:val="22"/>
                <w:szCs w:val="22"/>
              </w:rPr>
            </w:pPr>
            <w:ins w:id="94102" w:author="pete jones" w:date="2022-01-11T16:58:00Z">
              <w:r w:rsidRPr="00646540">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53A96880" w14:textId="77777777" w:rsidR="00646540" w:rsidRPr="00646540" w:rsidRDefault="00646540" w:rsidP="00646540">
            <w:pPr>
              <w:spacing w:before="0" w:after="0" w:line="240" w:lineRule="auto"/>
              <w:jc w:val="center"/>
              <w:rPr>
                <w:ins w:id="94103" w:author="pete jones" w:date="2022-01-11T16:58:00Z"/>
                <w:rFonts w:ascii="Calibri" w:hAnsi="Calibri" w:cs="Calibri"/>
                <w:color w:val="000000"/>
                <w:sz w:val="22"/>
                <w:szCs w:val="22"/>
              </w:rPr>
            </w:pPr>
            <w:ins w:id="94104"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51AEBC4" w14:textId="77777777" w:rsidR="00646540" w:rsidRPr="00646540" w:rsidRDefault="00646540" w:rsidP="00646540">
            <w:pPr>
              <w:spacing w:before="0" w:after="0" w:line="240" w:lineRule="auto"/>
              <w:jc w:val="center"/>
              <w:rPr>
                <w:ins w:id="94105" w:author="pete jones" w:date="2022-01-11T16:58:00Z"/>
                <w:rFonts w:ascii="Calibri" w:hAnsi="Calibri" w:cs="Calibri"/>
                <w:color w:val="000000"/>
                <w:sz w:val="22"/>
                <w:szCs w:val="22"/>
              </w:rPr>
            </w:pPr>
            <w:ins w:id="94106"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4D37BF2" w14:textId="77777777" w:rsidR="00646540" w:rsidRPr="00646540" w:rsidRDefault="00646540" w:rsidP="00646540">
            <w:pPr>
              <w:spacing w:before="0" w:after="0" w:line="240" w:lineRule="auto"/>
              <w:jc w:val="center"/>
              <w:rPr>
                <w:ins w:id="94107" w:author="pete jones" w:date="2022-01-11T16:58:00Z"/>
                <w:rFonts w:ascii="Calibri" w:hAnsi="Calibri" w:cs="Calibri"/>
                <w:color w:val="000000"/>
                <w:sz w:val="22"/>
                <w:szCs w:val="22"/>
              </w:rPr>
            </w:pPr>
            <w:ins w:id="94108"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046C02B" w14:textId="77777777" w:rsidR="00646540" w:rsidRPr="00646540" w:rsidRDefault="00646540" w:rsidP="00646540">
            <w:pPr>
              <w:spacing w:before="0" w:after="0" w:line="240" w:lineRule="auto"/>
              <w:jc w:val="center"/>
              <w:rPr>
                <w:ins w:id="94109" w:author="pete jones" w:date="2022-01-11T16:58:00Z"/>
                <w:rFonts w:ascii="Calibri" w:hAnsi="Calibri" w:cs="Calibri"/>
                <w:color w:val="000000"/>
                <w:sz w:val="22"/>
                <w:szCs w:val="22"/>
              </w:rPr>
            </w:pPr>
            <w:ins w:id="9411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46EF84" w14:textId="77777777" w:rsidR="00646540" w:rsidRPr="00646540" w:rsidRDefault="00646540" w:rsidP="00646540">
            <w:pPr>
              <w:spacing w:before="0" w:after="0" w:line="240" w:lineRule="auto"/>
              <w:jc w:val="center"/>
              <w:rPr>
                <w:ins w:id="94111" w:author="pete jones" w:date="2022-01-11T16:58:00Z"/>
                <w:rFonts w:ascii="Calibri" w:hAnsi="Calibri" w:cs="Calibri"/>
                <w:color w:val="000000"/>
                <w:sz w:val="22"/>
                <w:szCs w:val="22"/>
              </w:rPr>
            </w:pPr>
            <w:ins w:id="9411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5F4FC8" w14:textId="77777777" w:rsidR="00646540" w:rsidRPr="00646540" w:rsidRDefault="00646540" w:rsidP="00646540">
            <w:pPr>
              <w:spacing w:before="0" w:after="0" w:line="240" w:lineRule="auto"/>
              <w:jc w:val="center"/>
              <w:rPr>
                <w:ins w:id="94113" w:author="pete jones" w:date="2022-01-11T16:58:00Z"/>
                <w:rFonts w:ascii="Calibri" w:hAnsi="Calibri" w:cs="Calibri"/>
                <w:color w:val="000000"/>
                <w:sz w:val="22"/>
                <w:szCs w:val="22"/>
              </w:rPr>
            </w:pPr>
            <w:ins w:id="9411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84614F" w14:textId="77777777" w:rsidR="00646540" w:rsidRPr="00646540" w:rsidRDefault="00646540" w:rsidP="00646540">
            <w:pPr>
              <w:spacing w:before="0" w:after="0" w:line="240" w:lineRule="auto"/>
              <w:jc w:val="center"/>
              <w:rPr>
                <w:ins w:id="94115" w:author="pete jones" w:date="2022-01-11T16:58:00Z"/>
                <w:rFonts w:ascii="Calibri" w:hAnsi="Calibri" w:cs="Calibri"/>
                <w:color w:val="000000"/>
                <w:sz w:val="22"/>
                <w:szCs w:val="22"/>
              </w:rPr>
            </w:pPr>
            <w:ins w:id="9411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95C946" w14:textId="77777777" w:rsidR="00646540" w:rsidRPr="00646540" w:rsidRDefault="00646540" w:rsidP="00646540">
            <w:pPr>
              <w:spacing w:before="0" w:after="0" w:line="240" w:lineRule="auto"/>
              <w:jc w:val="center"/>
              <w:rPr>
                <w:ins w:id="94117" w:author="pete jones" w:date="2022-01-11T16:58:00Z"/>
                <w:rFonts w:ascii="Calibri" w:hAnsi="Calibri" w:cs="Calibri"/>
                <w:color w:val="000000"/>
                <w:sz w:val="22"/>
                <w:szCs w:val="22"/>
              </w:rPr>
            </w:pPr>
            <w:ins w:id="94118" w:author="pete jones" w:date="2022-01-11T16:58:00Z">
              <w:r w:rsidRPr="00646540">
                <w:rPr>
                  <w:rFonts w:ascii="Calibri" w:hAnsi="Calibri" w:cs="Calibri"/>
                  <w:color w:val="000000"/>
                  <w:sz w:val="22"/>
                  <w:szCs w:val="22"/>
                </w:rPr>
                <w:t>61</w:t>
              </w:r>
            </w:ins>
          </w:p>
        </w:tc>
        <w:tc>
          <w:tcPr>
            <w:tcW w:w="399" w:type="dxa"/>
            <w:tcBorders>
              <w:top w:val="nil"/>
              <w:left w:val="nil"/>
              <w:bottom w:val="single" w:sz="4" w:space="0" w:color="auto"/>
              <w:right w:val="single" w:sz="4" w:space="0" w:color="auto"/>
            </w:tcBorders>
            <w:shd w:val="clear" w:color="auto" w:fill="auto"/>
            <w:noWrap/>
            <w:vAlign w:val="bottom"/>
            <w:hideMark/>
          </w:tcPr>
          <w:p w14:paraId="16575767" w14:textId="77777777" w:rsidR="00646540" w:rsidRPr="00646540" w:rsidRDefault="00646540" w:rsidP="00646540">
            <w:pPr>
              <w:spacing w:before="0" w:after="0" w:line="240" w:lineRule="auto"/>
              <w:jc w:val="center"/>
              <w:rPr>
                <w:ins w:id="94119" w:author="pete jones" w:date="2022-01-11T16:58:00Z"/>
                <w:rFonts w:ascii="Calibri" w:hAnsi="Calibri" w:cs="Calibri"/>
                <w:color w:val="000000"/>
                <w:sz w:val="22"/>
                <w:szCs w:val="22"/>
              </w:rPr>
            </w:pPr>
            <w:ins w:id="94120"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FC0BD25" w14:textId="77777777" w:rsidR="00646540" w:rsidRPr="00646540" w:rsidRDefault="00646540" w:rsidP="00646540">
            <w:pPr>
              <w:spacing w:before="0" w:after="0" w:line="240" w:lineRule="auto"/>
              <w:jc w:val="center"/>
              <w:rPr>
                <w:ins w:id="94121" w:author="pete jones" w:date="2022-01-11T16:58:00Z"/>
                <w:rFonts w:ascii="Calibri" w:hAnsi="Calibri" w:cs="Calibri"/>
                <w:color w:val="000000"/>
                <w:sz w:val="22"/>
                <w:szCs w:val="22"/>
              </w:rPr>
            </w:pPr>
            <w:ins w:id="94122" w:author="pete jones" w:date="2022-01-11T16:58:00Z">
              <w:r w:rsidRPr="00646540">
                <w:rPr>
                  <w:rFonts w:ascii="Calibri" w:hAnsi="Calibri" w:cs="Calibri"/>
                  <w:color w:val="000000"/>
                  <w:sz w:val="22"/>
                  <w:szCs w:val="22"/>
                </w:rPr>
                <w:t>39</w:t>
              </w:r>
            </w:ins>
          </w:p>
        </w:tc>
      </w:tr>
      <w:tr w:rsidR="00646540" w:rsidRPr="00646540" w14:paraId="23BEF811" w14:textId="77777777" w:rsidTr="00646540">
        <w:trPr>
          <w:trHeight w:val="300"/>
          <w:ins w:id="94123"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87693C4" w14:textId="77777777" w:rsidR="00646540" w:rsidRPr="00646540" w:rsidRDefault="00646540" w:rsidP="00646540">
            <w:pPr>
              <w:spacing w:before="0" w:after="0" w:line="240" w:lineRule="auto"/>
              <w:jc w:val="center"/>
              <w:rPr>
                <w:ins w:id="94124" w:author="pete jones" w:date="2022-01-11T16:58:00Z"/>
                <w:rFonts w:ascii="Calibri" w:hAnsi="Calibri" w:cs="Calibri"/>
                <w:color w:val="000000"/>
                <w:sz w:val="22"/>
                <w:szCs w:val="22"/>
              </w:rPr>
            </w:pPr>
            <w:ins w:id="94125"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80FB70B" w14:textId="77777777" w:rsidR="00646540" w:rsidRPr="00646540" w:rsidRDefault="00646540" w:rsidP="00646540">
            <w:pPr>
              <w:spacing w:before="0" w:after="0" w:line="240" w:lineRule="auto"/>
              <w:jc w:val="left"/>
              <w:rPr>
                <w:ins w:id="94126" w:author="pete jones" w:date="2022-01-11T16:58:00Z"/>
                <w:rFonts w:ascii="Calibri" w:hAnsi="Calibri" w:cs="Calibri"/>
                <w:color w:val="000000"/>
                <w:sz w:val="22"/>
                <w:szCs w:val="22"/>
              </w:rPr>
            </w:pPr>
            <w:ins w:id="94127" w:author="pete jones" w:date="2022-01-11T16:58:00Z">
              <w:r w:rsidRPr="00646540">
                <w:rPr>
                  <w:rFonts w:ascii="Calibri" w:hAnsi="Calibri" w:cs="Calibri"/>
                  <w:color w:val="000000"/>
                  <w:sz w:val="22"/>
                  <w:szCs w:val="22"/>
                </w:rPr>
                <w:t>Mathematics II</w:t>
              </w:r>
            </w:ins>
          </w:p>
        </w:tc>
        <w:tc>
          <w:tcPr>
            <w:tcW w:w="419" w:type="dxa"/>
            <w:tcBorders>
              <w:top w:val="nil"/>
              <w:left w:val="nil"/>
              <w:bottom w:val="single" w:sz="4" w:space="0" w:color="auto"/>
              <w:right w:val="single" w:sz="4" w:space="0" w:color="auto"/>
            </w:tcBorders>
            <w:shd w:val="clear" w:color="auto" w:fill="auto"/>
            <w:noWrap/>
            <w:vAlign w:val="bottom"/>
            <w:hideMark/>
          </w:tcPr>
          <w:p w14:paraId="0DEE101E" w14:textId="77777777" w:rsidR="00646540" w:rsidRPr="00646540" w:rsidRDefault="00646540" w:rsidP="00646540">
            <w:pPr>
              <w:spacing w:before="0" w:after="0" w:line="240" w:lineRule="auto"/>
              <w:jc w:val="center"/>
              <w:rPr>
                <w:ins w:id="94128" w:author="pete jones" w:date="2022-01-11T16:58:00Z"/>
                <w:rFonts w:ascii="Calibri" w:hAnsi="Calibri" w:cs="Calibri"/>
                <w:color w:val="000000"/>
                <w:sz w:val="22"/>
                <w:szCs w:val="22"/>
              </w:rPr>
            </w:pPr>
            <w:ins w:id="94129" w:author="pete jones" w:date="2022-01-11T16:58:00Z">
              <w:r w:rsidRPr="00646540">
                <w:rPr>
                  <w:rFonts w:ascii="Calibri" w:hAnsi="Calibri" w:cs="Calibri"/>
                  <w:color w:val="000000"/>
                  <w:sz w:val="22"/>
                  <w:szCs w:val="22"/>
                </w:rPr>
                <w:t>M</w:t>
              </w:r>
            </w:ins>
          </w:p>
        </w:tc>
        <w:tc>
          <w:tcPr>
            <w:tcW w:w="487" w:type="dxa"/>
            <w:tcBorders>
              <w:top w:val="nil"/>
              <w:left w:val="nil"/>
              <w:bottom w:val="single" w:sz="4" w:space="0" w:color="auto"/>
              <w:right w:val="single" w:sz="4" w:space="0" w:color="auto"/>
            </w:tcBorders>
            <w:shd w:val="clear" w:color="auto" w:fill="auto"/>
            <w:noWrap/>
            <w:vAlign w:val="bottom"/>
            <w:hideMark/>
          </w:tcPr>
          <w:p w14:paraId="00ED10C4" w14:textId="77777777" w:rsidR="00646540" w:rsidRPr="00646540" w:rsidRDefault="00646540" w:rsidP="00646540">
            <w:pPr>
              <w:spacing w:before="0" w:after="0" w:line="240" w:lineRule="auto"/>
              <w:jc w:val="center"/>
              <w:rPr>
                <w:ins w:id="94130" w:author="pete jones" w:date="2022-01-11T16:58:00Z"/>
                <w:rFonts w:ascii="Calibri" w:hAnsi="Calibri" w:cs="Calibri"/>
                <w:color w:val="000000"/>
                <w:sz w:val="22"/>
                <w:szCs w:val="22"/>
              </w:rPr>
            </w:pPr>
            <w:ins w:id="94131"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21A8D5B8" w14:textId="77777777" w:rsidR="00646540" w:rsidRPr="00646540" w:rsidRDefault="00646540" w:rsidP="00646540">
            <w:pPr>
              <w:spacing w:before="0" w:after="0" w:line="240" w:lineRule="auto"/>
              <w:jc w:val="center"/>
              <w:rPr>
                <w:ins w:id="94132" w:author="pete jones" w:date="2022-01-11T16:58:00Z"/>
                <w:rFonts w:ascii="Calibri" w:hAnsi="Calibri" w:cs="Calibri"/>
                <w:color w:val="000000"/>
                <w:sz w:val="22"/>
                <w:szCs w:val="22"/>
              </w:rPr>
            </w:pPr>
            <w:ins w:id="94133"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51BB541" w14:textId="77777777" w:rsidR="00646540" w:rsidRPr="00646540" w:rsidRDefault="00646540" w:rsidP="00646540">
            <w:pPr>
              <w:spacing w:before="0" w:after="0" w:line="240" w:lineRule="auto"/>
              <w:jc w:val="center"/>
              <w:rPr>
                <w:ins w:id="94134" w:author="pete jones" w:date="2022-01-11T16:58:00Z"/>
                <w:rFonts w:ascii="Calibri" w:hAnsi="Calibri" w:cs="Calibri"/>
                <w:color w:val="000000"/>
                <w:sz w:val="22"/>
                <w:szCs w:val="22"/>
              </w:rPr>
            </w:pPr>
            <w:ins w:id="94135"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30579E8" w14:textId="77777777" w:rsidR="00646540" w:rsidRPr="00646540" w:rsidRDefault="00646540" w:rsidP="00646540">
            <w:pPr>
              <w:spacing w:before="0" w:after="0" w:line="240" w:lineRule="auto"/>
              <w:jc w:val="center"/>
              <w:rPr>
                <w:ins w:id="94136" w:author="pete jones" w:date="2022-01-11T16:58:00Z"/>
                <w:rFonts w:ascii="Calibri" w:hAnsi="Calibri" w:cs="Calibri"/>
                <w:color w:val="000000"/>
                <w:sz w:val="22"/>
                <w:szCs w:val="22"/>
              </w:rPr>
            </w:pPr>
            <w:ins w:id="94137"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422A208" w14:textId="77777777" w:rsidR="00646540" w:rsidRPr="00646540" w:rsidRDefault="00646540" w:rsidP="00646540">
            <w:pPr>
              <w:spacing w:before="0" w:after="0" w:line="240" w:lineRule="auto"/>
              <w:jc w:val="center"/>
              <w:rPr>
                <w:ins w:id="94138" w:author="pete jones" w:date="2022-01-11T16:58:00Z"/>
                <w:rFonts w:ascii="Calibri" w:hAnsi="Calibri" w:cs="Calibri"/>
                <w:color w:val="000000"/>
                <w:sz w:val="22"/>
                <w:szCs w:val="22"/>
              </w:rPr>
            </w:pPr>
            <w:ins w:id="9413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AEE459" w14:textId="77777777" w:rsidR="00646540" w:rsidRPr="00646540" w:rsidRDefault="00646540" w:rsidP="00646540">
            <w:pPr>
              <w:spacing w:before="0" w:after="0" w:line="240" w:lineRule="auto"/>
              <w:jc w:val="center"/>
              <w:rPr>
                <w:ins w:id="94140" w:author="pete jones" w:date="2022-01-11T16:58:00Z"/>
                <w:rFonts w:ascii="Calibri" w:hAnsi="Calibri" w:cs="Calibri"/>
                <w:color w:val="000000"/>
                <w:sz w:val="22"/>
                <w:szCs w:val="22"/>
              </w:rPr>
            </w:pPr>
            <w:ins w:id="9414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7B0332" w14:textId="77777777" w:rsidR="00646540" w:rsidRPr="00646540" w:rsidRDefault="00646540" w:rsidP="00646540">
            <w:pPr>
              <w:spacing w:before="0" w:after="0" w:line="240" w:lineRule="auto"/>
              <w:jc w:val="center"/>
              <w:rPr>
                <w:ins w:id="94142" w:author="pete jones" w:date="2022-01-11T16:58:00Z"/>
                <w:rFonts w:ascii="Calibri" w:hAnsi="Calibri" w:cs="Calibri"/>
                <w:color w:val="000000"/>
                <w:sz w:val="22"/>
                <w:szCs w:val="22"/>
              </w:rPr>
            </w:pPr>
            <w:ins w:id="9414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367F57" w14:textId="77777777" w:rsidR="00646540" w:rsidRPr="00646540" w:rsidRDefault="00646540" w:rsidP="00646540">
            <w:pPr>
              <w:spacing w:before="0" w:after="0" w:line="240" w:lineRule="auto"/>
              <w:jc w:val="center"/>
              <w:rPr>
                <w:ins w:id="94144" w:author="pete jones" w:date="2022-01-11T16:58:00Z"/>
                <w:rFonts w:ascii="Calibri" w:hAnsi="Calibri" w:cs="Calibri"/>
                <w:color w:val="000000"/>
                <w:sz w:val="22"/>
                <w:szCs w:val="22"/>
              </w:rPr>
            </w:pPr>
            <w:ins w:id="9414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BFEED8" w14:textId="77777777" w:rsidR="00646540" w:rsidRPr="00646540" w:rsidRDefault="00646540" w:rsidP="00646540">
            <w:pPr>
              <w:spacing w:before="0" w:after="0" w:line="240" w:lineRule="auto"/>
              <w:jc w:val="center"/>
              <w:rPr>
                <w:ins w:id="94146" w:author="pete jones" w:date="2022-01-11T16:58:00Z"/>
                <w:rFonts w:ascii="Calibri" w:hAnsi="Calibri" w:cs="Calibri"/>
                <w:color w:val="000000"/>
                <w:sz w:val="22"/>
                <w:szCs w:val="22"/>
              </w:rPr>
            </w:pPr>
            <w:ins w:id="9414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3A9DD3" w14:textId="77777777" w:rsidR="00646540" w:rsidRPr="00646540" w:rsidRDefault="00646540" w:rsidP="00646540">
            <w:pPr>
              <w:spacing w:before="0" w:after="0" w:line="240" w:lineRule="auto"/>
              <w:jc w:val="center"/>
              <w:rPr>
                <w:ins w:id="94148" w:author="pete jones" w:date="2022-01-11T16:58:00Z"/>
                <w:rFonts w:ascii="Calibri" w:hAnsi="Calibri" w:cs="Calibri"/>
                <w:color w:val="000000"/>
                <w:sz w:val="22"/>
                <w:szCs w:val="22"/>
              </w:rPr>
            </w:pPr>
            <w:ins w:id="94149"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BC58653" w14:textId="77777777" w:rsidR="00646540" w:rsidRPr="00646540" w:rsidRDefault="00646540" w:rsidP="00646540">
            <w:pPr>
              <w:spacing w:before="0" w:after="0" w:line="240" w:lineRule="auto"/>
              <w:jc w:val="center"/>
              <w:rPr>
                <w:ins w:id="94150" w:author="pete jones" w:date="2022-01-11T16:58:00Z"/>
                <w:rFonts w:ascii="Calibri" w:hAnsi="Calibri" w:cs="Calibri"/>
                <w:color w:val="000000"/>
                <w:sz w:val="22"/>
                <w:szCs w:val="22"/>
              </w:rPr>
            </w:pPr>
            <w:ins w:id="94151" w:author="pete jones" w:date="2022-01-11T16:58:00Z">
              <w:r w:rsidRPr="00646540">
                <w:rPr>
                  <w:rFonts w:ascii="Calibri" w:hAnsi="Calibri" w:cs="Calibri"/>
                  <w:color w:val="000000"/>
                  <w:sz w:val="22"/>
                  <w:szCs w:val="22"/>
                </w:rPr>
                <w:t> </w:t>
              </w:r>
            </w:ins>
          </w:p>
        </w:tc>
      </w:tr>
      <w:tr w:rsidR="00646540" w:rsidRPr="00646540" w14:paraId="2CEC6EA5" w14:textId="77777777" w:rsidTr="00646540">
        <w:trPr>
          <w:trHeight w:val="300"/>
          <w:ins w:id="94152"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03F7CD0" w14:textId="77777777" w:rsidR="00646540" w:rsidRPr="00646540" w:rsidRDefault="00646540" w:rsidP="00646540">
            <w:pPr>
              <w:spacing w:before="0" w:after="0" w:line="240" w:lineRule="auto"/>
              <w:jc w:val="center"/>
              <w:rPr>
                <w:ins w:id="94153" w:author="pete jones" w:date="2022-01-11T16:58:00Z"/>
                <w:rFonts w:ascii="Calibri" w:hAnsi="Calibri" w:cs="Calibri"/>
                <w:color w:val="000000"/>
                <w:sz w:val="22"/>
                <w:szCs w:val="22"/>
              </w:rPr>
            </w:pPr>
            <w:ins w:id="94154"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EA43332" w14:textId="77777777" w:rsidR="00646540" w:rsidRPr="00646540" w:rsidRDefault="00646540" w:rsidP="00646540">
            <w:pPr>
              <w:spacing w:before="0" w:after="0" w:line="240" w:lineRule="auto"/>
              <w:jc w:val="left"/>
              <w:rPr>
                <w:ins w:id="94155" w:author="pete jones" w:date="2022-01-11T16:58:00Z"/>
                <w:rFonts w:ascii="Calibri" w:hAnsi="Calibri" w:cs="Calibri"/>
                <w:color w:val="000000"/>
                <w:sz w:val="22"/>
                <w:szCs w:val="22"/>
              </w:rPr>
            </w:pPr>
            <w:ins w:id="94156" w:author="pete jones" w:date="2022-01-11T16:58:00Z">
              <w:r w:rsidRPr="00646540">
                <w:rPr>
                  <w:rFonts w:ascii="Calibri" w:hAnsi="Calibri" w:cs="Calibri"/>
                  <w:color w:val="000000"/>
                  <w:sz w:val="22"/>
                  <w:szCs w:val="22"/>
                </w:rPr>
                <w:t>Fluid Mechanics and Thermodynamics II</w:t>
              </w:r>
            </w:ins>
          </w:p>
        </w:tc>
        <w:tc>
          <w:tcPr>
            <w:tcW w:w="419" w:type="dxa"/>
            <w:tcBorders>
              <w:top w:val="nil"/>
              <w:left w:val="nil"/>
              <w:bottom w:val="single" w:sz="4" w:space="0" w:color="auto"/>
              <w:right w:val="single" w:sz="4" w:space="0" w:color="auto"/>
            </w:tcBorders>
            <w:shd w:val="clear" w:color="auto" w:fill="auto"/>
            <w:noWrap/>
            <w:vAlign w:val="bottom"/>
            <w:hideMark/>
          </w:tcPr>
          <w:p w14:paraId="0C4CD3EB" w14:textId="77777777" w:rsidR="00646540" w:rsidRPr="00646540" w:rsidRDefault="00646540" w:rsidP="00646540">
            <w:pPr>
              <w:spacing w:before="0" w:after="0" w:line="240" w:lineRule="auto"/>
              <w:jc w:val="center"/>
              <w:rPr>
                <w:ins w:id="94157" w:author="pete jones" w:date="2022-01-11T16:58:00Z"/>
                <w:rFonts w:ascii="Calibri" w:hAnsi="Calibri" w:cs="Calibri"/>
                <w:color w:val="000000"/>
                <w:sz w:val="22"/>
                <w:szCs w:val="22"/>
              </w:rPr>
            </w:pPr>
            <w:ins w:id="94158" w:author="pete jones" w:date="2022-01-11T16:58: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7A6A8E2C" w14:textId="77777777" w:rsidR="00646540" w:rsidRPr="00646540" w:rsidRDefault="00646540" w:rsidP="00646540">
            <w:pPr>
              <w:spacing w:before="0" w:after="0" w:line="240" w:lineRule="auto"/>
              <w:jc w:val="center"/>
              <w:rPr>
                <w:ins w:id="94159" w:author="pete jones" w:date="2022-01-11T16:58:00Z"/>
                <w:rFonts w:ascii="Calibri" w:hAnsi="Calibri" w:cs="Calibri"/>
                <w:color w:val="000000"/>
                <w:sz w:val="22"/>
                <w:szCs w:val="22"/>
              </w:rPr>
            </w:pPr>
            <w:ins w:id="94160"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64DD29D7" w14:textId="77777777" w:rsidR="00646540" w:rsidRPr="00646540" w:rsidRDefault="00646540" w:rsidP="00646540">
            <w:pPr>
              <w:spacing w:before="0" w:after="0" w:line="240" w:lineRule="auto"/>
              <w:jc w:val="center"/>
              <w:rPr>
                <w:ins w:id="94161" w:author="pete jones" w:date="2022-01-11T16:58:00Z"/>
                <w:rFonts w:ascii="Calibri" w:hAnsi="Calibri" w:cs="Calibri"/>
                <w:color w:val="000000"/>
                <w:sz w:val="22"/>
                <w:szCs w:val="22"/>
              </w:rPr>
            </w:pPr>
            <w:ins w:id="94162"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39B00B0" w14:textId="77777777" w:rsidR="00646540" w:rsidRPr="00646540" w:rsidRDefault="00646540" w:rsidP="00646540">
            <w:pPr>
              <w:spacing w:before="0" w:after="0" w:line="240" w:lineRule="auto"/>
              <w:jc w:val="center"/>
              <w:rPr>
                <w:ins w:id="94163" w:author="pete jones" w:date="2022-01-11T16:58:00Z"/>
                <w:rFonts w:ascii="Calibri" w:hAnsi="Calibri" w:cs="Calibri"/>
                <w:color w:val="000000"/>
                <w:sz w:val="22"/>
                <w:szCs w:val="22"/>
              </w:rPr>
            </w:pPr>
            <w:ins w:id="94164"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C7622C6" w14:textId="77777777" w:rsidR="00646540" w:rsidRPr="00646540" w:rsidRDefault="00646540" w:rsidP="00646540">
            <w:pPr>
              <w:spacing w:before="0" w:after="0" w:line="240" w:lineRule="auto"/>
              <w:jc w:val="center"/>
              <w:rPr>
                <w:ins w:id="94165" w:author="pete jones" w:date="2022-01-11T16:58:00Z"/>
                <w:rFonts w:ascii="Calibri" w:hAnsi="Calibri" w:cs="Calibri"/>
                <w:color w:val="000000"/>
                <w:sz w:val="22"/>
                <w:szCs w:val="22"/>
              </w:rPr>
            </w:pPr>
            <w:ins w:id="94166"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B20E0AC" w14:textId="77777777" w:rsidR="00646540" w:rsidRPr="00646540" w:rsidRDefault="00646540" w:rsidP="00646540">
            <w:pPr>
              <w:spacing w:before="0" w:after="0" w:line="240" w:lineRule="auto"/>
              <w:jc w:val="center"/>
              <w:rPr>
                <w:ins w:id="94167" w:author="pete jones" w:date="2022-01-11T16:58:00Z"/>
                <w:rFonts w:ascii="Calibri" w:hAnsi="Calibri" w:cs="Calibri"/>
                <w:color w:val="000000"/>
                <w:sz w:val="22"/>
                <w:szCs w:val="22"/>
              </w:rPr>
            </w:pPr>
            <w:ins w:id="9416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57D8AF" w14:textId="77777777" w:rsidR="00646540" w:rsidRPr="00646540" w:rsidRDefault="00646540" w:rsidP="00646540">
            <w:pPr>
              <w:spacing w:before="0" w:after="0" w:line="240" w:lineRule="auto"/>
              <w:jc w:val="center"/>
              <w:rPr>
                <w:ins w:id="94169" w:author="pete jones" w:date="2022-01-11T16:58:00Z"/>
                <w:rFonts w:ascii="Calibri" w:hAnsi="Calibri" w:cs="Calibri"/>
                <w:color w:val="000000"/>
                <w:sz w:val="22"/>
                <w:szCs w:val="22"/>
              </w:rPr>
            </w:pPr>
            <w:ins w:id="9417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20A63C" w14:textId="77777777" w:rsidR="00646540" w:rsidRPr="00646540" w:rsidRDefault="00646540" w:rsidP="00646540">
            <w:pPr>
              <w:spacing w:before="0" w:after="0" w:line="240" w:lineRule="auto"/>
              <w:jc w:val="center"/>
              <w:rPr>
                <w:ins w:id="94171" w:author="pete jones" w:date="2022-01-11T16:58:00Z"/>
                <w:rFonts w:ascii="Calibri" w:hAnsi="Calibri" w:cs="Calibri"/>
                <w:color w:val="000000"/>
                <w:sz w:val="22"/>
                <w:szCs w:val="22"/>
              </w:rPr>
            </w:pPr>
            <w:ins w:id="9417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9644E1" w14:textId="77777777" w:rsidR="00646540" w:rsidRPr="00646540" w:rsidRDefault="00646540" w:rsidP="00646540">
            <w:pPr>
              <w:spacing w:before="0" w:after="0" w:line="240" w:lineRule="auto"/>
              <w:jc w:val="center"/>
              <w:rPr>
                <w:ins w:id="94173" w:author="pete jones" w:date="2022-01-11T16:58:00Z"/>
                <w:rFonts w:ascii="Calibri" w:hAnsi="Calibri" w:cs="Calibri"/>
                <w:color w:val="000000"/>
                <w:sz w:val="22"/>
                <w:szCs w:val="22"/>
              </w:rPr>
            </w:pPr>
            <w:ins w:id="9417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DD59F6" w14:textId="77777777" w:rsidR="00646540" w:rsidRPr="00646540" w:rsidRDefault="00646540" w:rsidP="00646540">
            <w:pPr>
              <w:spacing w:before="0" w:after="0" w:line="240" w:lineRule="auto"/>
              <w:jc w:val="center"/>
              <w:rPr>
                <w:ins w:id="94175" w:author="pete jones" w:date="2022-01-11T16:58:00Z"/>
                <w:rFonts w:ascii="Calibri" w:hAnsi="Calibri" w:cs="Calibri"/>
                <w:color w:val="000000"/>
                <w:sz w:val="22"/>
                <w:szCs w:val="22"/>
              </w:rPr>
            </w:pPr>
            <w:ins w:id="9417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D0ED43" w14:textId="77777777" w:rsidR="00646540" w:rsidRPr="00646540" w:rsidRDefault="00646540" w:rsidP="00646540">
            <w:pPr>
              <w:spacing w:before="0" w:after="0" w:line="240" w:lineRule="auto"/>
              <w:jc w:val="center"/>
              <w:rPr>
                <w:ins w:id="94177" w:author="pete jones" w:date="2022-01-11T16:58:00Z"/>
                <w:rFonts w:ascii="Calibri" w:hAnsi="Calibri" w:cs="Calibri"/>
                <w:color w:val="000000"/>
                <w:sz w:val="22"/>
                <w:szCs w:val="22"/>
              </w:rPr>
            </w:pPr>
            <w:ins w:id="94178"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A2AF457" w14:textId="77777777" w:rsidR="00646540" w:rsidRPr="00646540" w:rsidRDefault="00646540" w:rsidP="00646540">
            <w:pPr>
              <w:spacing w:before="0" w:after="0" w:line="240" w:lineRule="auto"/>
              <w:jc w:val="center"/>
              <w:rPr>
                <w:ins w:id="94179" w:author="pete jones" w:date="2022-01-11T16:58:00Z"/>
                <w:rFonts w:ascii="Calibri" w:hAnsi="Calibri" w:cs="Calibri"/>
                <w:color w:val="000000"/>
                <w:sz w:val="22"/>
                <w:szCs w:val="22"/>
              </w:rPr>
            </w:pPr>
            <w:ins w:id="94180" w:author="pete jones" w:date="2022-01-11T16:58:00Z">
              <w:r w:rsidRPr="00646540">
                <w:rPr>
                  <w:rFonts w:ascii="Calibri" w:hAnsi="Calibri" w:cs="Calibri"/>
                  <w:color w:val="000000"/>
                  <w:sz w:val="22"/>
                  <w:szCs w:val="22"/>
                </w:rPr>
                <w:t> </w:t>
              </w:r>
            </w:ins>
          </w:p>
        </w:tc>
      </w:tr>
      <w:tr w:rsidR="00646540" w:rsidRPr="00646540" w14:paraId="7269AB16" w14:textId="77777777" w:rsidTr="00646540">
        <w:trPr>
          <w:trHeight w:val="300"/>
          <w:ins w:id="94181"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55D7CE6" w14:textId="77777777" w:rsidR="00646540" w:rsidRPr="00646540" w:rsidRDefault="00646540" w:rsidP="00646540">
            <w:pPr>
              <w:spacing w:before="0" w:after="0" w:line="240" w:lineRule="auto"/>
              <w:jc w:val="center"/>
              <w:rPr>
                <w:ins w:id="94182" w:author="pete jones" w:date="2022-01-11T16:58:00Z"/>
                <w:rFonts w:ascii="Calibri" w:hAnsi="Calibri" w:cs="Calibri"/>
                <w:color w:val="000000"/>
                <w:sz w:val="22"/>
                <w:szCs w:val="22"/>
              </w:rPr>
            </w:pPr>
            <w:ins w:id="94183"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E8D2592" w14:textId="77777777" w:rsidR="00646540" w:rsidRPr="00646540" w:rsidRDefault="00646540" w:rsidP="00646540">
            <w:pPr>
              <w:spacing w:before="0" w:after="0" w:line="240" w:lineRule="auto"/>
              <w:jc w:val="left"/>
              <w:rPr>
                <w:ins w:id="94184" w:author="pete jones" w:date="2022-01-11T16:58:00Z"/>
                <w:rFonts w:ascii="Calibri" w:hAnsi="Calibri" w:cs="Calibri"/>
                <w:color w:val="000000"/>
                <w:sz w:val="22"/>
                <w:szCs w:val="22"/>
              </w:rPr>
            </w:pPr>
            <w:ins w:id="94185" w:author="pete jones" w:date="2022-01-11T16:58:00Z">
              <w:r w:rsidRPr="00646540">
                <w:rPr>
                  <w:rFonts w:ascii="Calibri" w:hAnsi="Calibri" w:cs="Calibri"/>
                  <w:color w:val="000000"/>
                  <w:sz w:val="22"/>
                  <w:szCs w:val="22"/>
                </w:rPr>
                <w:t>Structural Mechanics</w:t>
              </w:r>
            </w:ins>
          </w:p>
        </w:tc>
        <w:tc>
          <w:tcPr>
            <w:tcW w:w="419" w:type="dxa"/>
            <w:tcBorders>
              <w:top w:val="nil"/>
              <w:left w:val="nil"/>
              <w:bottom w:val="single" w:sz="4" w:space="0" w:color="auto"/>
              <w:right w:val="single" w:sz="4" w:space="0" w:color="auto"/>
            </w:tcBorders>
            <w:shd w:val="clear" w:color="auto" w:fill="auto"/>
            <w:noWrap/>
            <w:vAlign w:val="bottom"/>
            <w:hideMark/>
          </w:tcPr>
          <w:p w14:paraId="37E73DB6" w14:textId="77777777" w:rsidR="00646540" w:rsidRPr="00646540" w:rsidRDefault="00646540" w:rsidP="00646540">
            <w:pPr>
              <w:spacing w:before="0" w:after="0" w:line="240" w:lineRule="auto"/>
              <w:jc w:val="center"/>
              <w:rPr>
                <w:ins w:id="94186" w:author="pete jones" w:date="2022-01-11T16:58:00Z"/>
                <w:rFonts w:ascii="Calibri" w:hAnsi="Calibri" w:cs="Calibri"/>
                <w:color w:val="000000"/>
                <w:sz w:val="22"/>
                <w:szCs w:val="22"/>
              </w:rPr>
            </w:pPr>
            <w:ins w:id="94187" w:author="pete jones" w:date="2022-01-11T16:58: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3D3749B5" w14:textId="77777777" w:rsidR="00646540" w:rsidRPr="00646540" w:rsidRDefault="00646540" w:rsidP="00646540">
            <w:pPr>
              <w:spacing w:before="0" w:after="0" w:line="240" w:lineRule="auto"/>
              <w:jc w:val="center"/>
              <w:rPr>
                <w:ins w:id="94188" w:author="pete jones" w:date="2022-01-11T16:58:00Z"/>
                <w:rFonts w:ascii="Calibri" w:hAnsi="Calibri" w:cs="Calibri"/>
                <w:color w:val="000000"/>
                <w:sz w:val="22"/>
                <w:szCs w:val="22"/>
              </w:rPr>
            </w:pPr>
            <w:ins w:id="94189"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0D136F63" w14:textId="77777777" w:rsidR="00646540" w:rsidRPr="00646540" w:rsidRDefault="00646540" w:rsidP="00646540">
            <w:pPr>
              <w:spacing w:before="0" w:after="0" w:line="240" w:lineRule="auto"/>
              <w:jc w:val="center"/>
              <w:rPr>
                <w:ins w:id="94190" w:author="pete jones" w:date="2022-01-11T16:58:00Z"/>
                <w:rFonts w:ascii="Calibri" w:hAnsi="Calibri" w:cs="Calibri"/>
                <w:color w:val="000000"/>
                <w:sz w:val="22"/>
                <w:szCs w:val="22"/>
              </w:rPr>
            </w:pPr>
            <w:ins w:id="94191"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DA4D925" w14:textId="77777777" w:rsidR="00646540" w:rsidRPr="00646540" w:rsidRDefault="00646540" w:rsidP="00646540">
            <w:pPr>
              <w:spacing w:before="0" w:after="0" w:line="240" w:lineRule="auto"/>
              <w:jc w:val="center"/>
              <w:rPr>
                <w:ins w:id="94192" w:author="pete jones" w:date="2022-01-11T16:58:00Z"/>
                <w:rFonts w:ascii="Calibri" w:hAnsi="Calibri" w:cs="Calibri"/>
                <w:color w:val="000000"/>
                <w:sz w:val="22"/>
                <w:szCs w:val="22"/>
              </w:rPr>
            </w:pPr>
            <w:ins w:id="94193"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82B3269" w14:textId="77777777" w:rsidR="00646540" w:rsidRPr="00646540" w:rsidRDefault="00646540" w:rsidP="00646540">
            <w:pPr>
              <w:spacing w:before="0" w:after="0" w:line="240" w:lineRule="auto"/>
              <w:jc w:val="center"/>
              <w:rPr>
                <w:ins w:id="94194" w:author="pete jones" w:date="2022-01-11T16:58:00Z"/>
                <w:rFonts w:ascii="Calibri" w:hAnsi="Calibri" w:cs="Calibri"/>
                <w:color w:val="000000"/>
                <w:sz w:val="22"/>
                <w:szCs w:val="22"/>
              </w:rPr>
            </w:pPr>
            <w:ins w:id="94195"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C39DB69" w14:textId="77777777" w:rsidR="00646540" w:rsidRPr="00646540" w:rsidRDefault="00646540" w:rsidP="00646540">
            <w:pPr>
              <w:spacing w:before="0" w:after="0" w:line="240" w:lineRule="auto"/>
              <w:jc w:val="center"/>
              <w:rPr>
                <w:ins w:id="94196" w:author="pete jones" w:date="2022-01-11T16:58:00Z"/>
                <w:rFonts w:ascii="Calibri" w:hAnsi="Calibri" w:cs="Calibri"/>
                <w:color w:val="000000"/>
                <w:sz w:val="22"/>
                <w:szCs w:val="22"/>
              </w:rPr>
            </w:pPr>
            <w:ins w:id="9419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A308F6" w14:textId="77777777" w:rsidR="00646540" w:rsidRPr="00646540" w:rsidRDefault="00646540" w:rsidP="00646540">
            <w:pPr>
              <w:spacing w:before="0" w:after="0" w:line="240" w:lineRule="auto"/>
              <w:jc w:val="center"/>
              <w:rPr>
                <w:ins w:id="94198" w:author="pete jones" w:date="2022-01-11T16:58:00Z"/>
                <w:rFonts w:ascii="Calibri" w:hAnsi="Calibri" w:cs="Calibri"/>
                <w:color w:val="000000"/>
                <w:sz w:val="22"/>
                <w:szCs w:val="22"/>
              </w:rPr>
            </w:pPr>
            <w:ins w:id="9419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9B9997" w14:textId="77777777" w:rsidR="00646540" w:rsidRPr="00646540" w:rsidRDefault="00646540" w:rsidP="00646540">
            <w:pPr>
              <w:spacing w:before="0" w:after="0" w:line="240" w:lineRule="auto"/>
              <w:jc w:val="center"/>
              <w:rPr>
                <w:ins w:id="94200" w:author="pete jones" w:date="2022-01-11T16:58:00Z"/>
                <w:rFonts w:ascii="Calibri" w:hAnsi="Calibri" w:cs="Calibri"/>
                <w:color w:val="000000"/>
                <w:sz w:val="22"/>
                <w:szCs w:val="22"/>
              </w:rPr>
            </w:pPr>
            <w:ins w:id="9420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5FEFA1" w14:textId="77777777" w:rsidR="00646540" w:rsidRPr="00646540" w:rsidRDefault="00646540" w:rsidP="00646540">
            <w:pPr>
              <w:spacing w:before="0" w:after="0" w:line="240" w:lineRule="auto"/>
              <w:jc w:val="center"/>
              <w:rPr>
                <w:ins w:id="94202" w:author="pete jones" w:date="2022-01-11T16:58:00Z"/>
                <w:rFonts w:ascii="Calibri" w:hAnsi="Calibri" w:cs="Calibri"/>
                <w:color w:val="000000"/>
                <w:sz w:val="22"/>
                <w:szCs w:val="22"/>
              </w:rPr>
            </w:pPr>
            <w:ins w:id="9420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78A8B1" w14:textId="77777777" w:rsidR="00646540" w:rsidRPr="00646540" w:rsidRDefault="00646540" w:rsidP="00646540">
            <w:pPr>
              <w:spacing w:before="0" w:after="0" w:line="240" w:lineRule="auto"/>
              <w:jc w:val="center"/>
              <w:rPr>
                <w:ins w:id="94204" w:author="pete jones" w:date="2022-01-11T16:58:00Z"/>
                <w:rFonts w:ascii="Calibri" w:hAnsi="Calibri" w:cs="Calibri"/>
                <w:color w:val="000000"/>
                <w:sz w:val="22"/>
                <w:szCs w:val="22"/>
              </w:rPr>
            </w:pPr>
            <w:ins w:id="9420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EC406E" w14:textId="77777777" w:rsidR="00646540" w:rsidRPr="00646540" w:rsidRDefault="00646540" w:rsidP="00646540">
            <w:pPr>
              <w:spacing w:before="0" w:after="0" w:line="240" w:lineRule="auto"/>
              <w:jc w:val="center"/>
              <w:rPr>
                <w:ins w:id="94206" w:author="pete jones" w:date="2022-01-11T16:58:00Z"/>
                <w:rFonts w:ascii="Calibri" w:hAnsi="Calibri" w:cs="Calibri"/>
                <w:color w:val="000000"/>
                <w:sz w:val="22"/>
                <w:szCs w:val="22"/>
              </w:rPr>
            </w:pPr>
            <w:ins w:id="94207"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770834B" w14:textId="77777777" w:rsidR="00646540" w:rsidRPr="00646540" w:rsidRDefault="00646540" w:rsidP="00646540">
            <w:pPr>
              <w:spacing w:before="0" w:after="0" w:line="240" w:lineRule="auto"/>
              <w:jc w:val="center"/>
              <w:rPr>
                <w:ins w:id="94208" w:author="pete jones" w:date="2022-01-11T16:58:00Z"/>
                <w:rFonts w:ascii="Calibri" w:hAnsi="Calibri" w:cs="Calibri"/>
                <w:color w:val="000000"/>
                <w:sz w:val="22"/>
                <w:szCs w:val="22"/>
              </w:rPr>
            </w:pPr>
            <w:ins w:id="94209" w:author="pete jones" w:date="2022-01-11T16:58:00Z">
              <w:r w:rsidRPr="00646540">
                <w:rPr>
                  <w:rFonts w:ascii="Calibri" w:hAnsi="Calibri" w:cs="Calibri"/>
                  <w:color w:val="000000"/>
                  <w:sz w:val="22"/>
                  <w:szCs w:val="22"/>
                </w:rPr>
                <w:t> </w:t>
              </w:r>
            </w:ins>
          </w:p>
        </w:tc>
      </w:tr>
      <w:tr w:rsidR="00646540" w:rsidRPr="00646540" w14:paraId="1D08DE1F" w14:textId="77777777" w:rsidTr="00646540">
        <w:trPr>
          <w:trHeight w:val="300"/>
          <w:ins w:id="94210"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AD558D6" w14:textId="77777777" w:rsidR="00646540" w:rsidRPr="00646540" w:rsidRDefault="00646540" w:rsidP="00646540">
            <w:pPr>
              <w:spacing w:before="0" w:after="0" w:line="240" w:lineRule="auto"/>
              <w:jc w:val="center"/>
              <w:rPr>
                <w:ins w:id="94211" w:author="pete jones" w:date="2022-01-11T16:58:00Z"/>
                <w:rFonts w:ascii="Calibri" w:hAnsi="Calibri" w:cs="Calibri"/>
                <w:color w:val="000000"/>
                <w:sz w:val="22"/>
                <w:szCs w:val="22"/>
              </w:rPr>
            </w:pPr>
            <w:ins w:id="94212"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5BDEEAC" w14:textId="77777777" w:rsidR="00646540" w:rsidRPr="00646540" w:rsidRDefault="00646540" w:rsidP="00646540">
            <w:pPr>
              <w:spacing w:before="0" w:after="0" w:line="240" w:lineRule="auto"/>
              <w:jc w:val="left"/>
              <w:rPr>
                <w:ins w:id="94213" w:author="pete jones" w:date="2022-01-11T16:58:00Z"/>
                <w:rFonts w:ascii="Calibri" w:hAnsi="Calibri" w:cs="Calibri"/>
                <w:color w:val="000000"/>
                <w:sz w:val="22"/>
                <w:szCs w:val="22"/>
              </w:rPr>
            </w:pPr>
            <w:ins w:id="94214" w:author="pete jones" w:date="2022-01-11T16:58:00Z">
              <w:r w:rsidRPr="00646540">
                <w:rPr>
                  <w:rFonts w:ascii="Calibri" w:hAnsi="Calibri" w:cs="Calibri"/>
                  <w:color w:val="000000"/>
                  <w:sz w:val="22"/>
                  <w:szCs w:val="22"/>
                </w:rPr>
                <w:t>Mechatronics</w:t>
              </w:r>
            </w:ins>
          </w:p>
        </w:tc>
        <w:tc>
          <w:tcPr>
            <w:tcW w:w="419" w:type="dxa"/>
            <w:tcBorders>
              <w:top w:val="nil"/>
              <w:left w:val="nil"/>
              <w:bottom w:val="single" w:sz="4" w:space="0" w:color="auto"/>
              <w:right w:val="single" w:sz="4" w:space="0" w:color="auto"/>
            </w:tcBorders>
            <w:shd w:val="clear" w:color="auto" w:fill="auto"/>
            <w:noWrap/>
            <w:vAlign w:val="bottom"/>
            <w:hideMark/>
          </w:tcPr>
          <w:p w14:paraId="227A09AA" w14:textId="77777777" w:rsidR="00646540" w:rsidRPr="00646540" w:rsidRDefault="00646540" w:rsidP="00646540">
            <w:pPr>
              <w:spacing w:before="0" w:after="0" w:line="240" w:lineRule="auto"/>
              <w:jc w:val="center"/>
              <w:rPr>
                <w:ins w:id="94215" w:author="pete jones" w:date="2022-01-11T16:58:00Z"/>
                <w:rFonts w:ascii="Calibri" w:hAnsi="Calibri" w:cs="Calibri"/>
                <w:color w:val="000000"/>
                <w:sz w:val="22"/>
                <w:szCs w:val="22"/>
              </w:rPr>
            </w:pPr>
            <w:ins w:id="94216" w:author="pete jones" w:date="2022-01-11T16:58: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3ED175AE" w14:textId="77777777" w:rsidR="00646540" w:rsidRPr="00646540" w:rsidRDefault="00646540" w:rsidP="00646540">
            <w:pPr>
              <w:spacing w:before="0" w:after="0" w:line="240" w:lineRule="auto"/>
              <w:jc w:val="center"/>
              <w:rPr>
                <w:ins w:id="94217" w:author="pete jones" w:date="2022-01-11T16:58:00Z"/>
                <w:rFonts w:ascii="Calibri" w:hAnsi="Calibri" w:cs="Calibri"/>
                <w:color w:val="000000"/>
                <w:sz w:val="22"/>
                <w:szCs w:val="22"/>
              </w:rPr>
            </w:pPr>
            <w:ins w:id="94218"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049C7386" w14:textId="77777777" w:rsidR="00646540" w:rsidRPr="00646540" w:rsidRDefault="00646540" w:rsidP="00646540">
            <w:pPr>
              <w:spacing w:before="0" w:after="0" w:line="240" w:lineRule="auto"/>
              <w:jc w:val="center"/>
              <w:rPr>
                <w:ins w:id="94219" w:author="pete jones" w:date="2022-01-11T16:58:00Z"/>
                <w:rFonts w:ascii="Calibri" w:hAnsi="Calibri" w:cs="Calibri"/>
                <w:color w:val="000000"/>
                <w:sz w:val="22"/>
                <w:szCs w:val="22"/>
              </w:rPr>
            </w:pPr>
            <w:ins w:id="94220"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10890F5" w14:textId="77777777" w:rsidR="00646540" w:rsidRPr="00646540" w:rsidRDefault="00646540" w:rsidP="00646540">
            <w:pPr>
              <w:spacing w:before="0" w:after="0" w:line="240" w:lineRule="auto"/>
              <w:jc w:val="center"/>
              <w:rPr>
                <w:ins w:id="94221" w:author="pete jones" w:date="2022-01-11T16:58:00Z"/>
                <w:rFonts w:ascii="Calibri" w:hAnsi="Calibri" w:cs="Calibri"/>
                <w:color w:val="000000"/>
                <w:sz w:val="22"/>
                <w:szCs w:val="22"/>
              </w:rPr>
            </w:pPr>
            <w:ins w:id="94222"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0ADC019" w14:textId="77777777" w:rsidR="00646540" w:rsidRPr="00646540" w:rsidRDefault="00646540" w:rsidP="00646540">
            <w:pPr>
              <w:spacing w:before="0" w:after="0" w:line="240" w:lineRule="auto"/>
              <w:jc w:val="center"/>
              <w:rPr>
                <w:ins w:id="94223" w:author="pete jones" w:date="2022-01-11T16:58:00Z"/>
                <w:rFonts w:ascii="Calibri" w:hAnsi="Calibri" w:cs="Calibri"/>
                <w:color w:val="000000"/>
                <w:sz w:val="22"/>
                <w:szCs w:val="22"/>
              </w:rPr>
            </w:pPr>
            <w:ins w:id="94224"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4AF68A8" w14:textId="77777777" w:rsidR="00646540" w:rsidRPr="00646540" w:rsidRDefault="00646540" w:rsidP="00646540">
            <w:pPr>
              <w:spacing w:before="0" w:after="0" w:line="240" w:lineRule="auto"/>
              <w:jc w:val="center"/>
              <w:rPr>
                <w:ins w:id="94225" w:author="pete jones" w:date="2022-01-11T16:58:00Z"/>
                <w:rFonts w:ascii="Calibri" w:hAnsi="Calibri" w:cs="Calibri"/>
                <w:color w:val="000000"/>
                <w:sz w:val="22"/>
                <w:szCs w:val="22"/>
              </w:rPr>
            </w:pPr>
            <w:ins w:id="9422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4ED7B6" w14:textId="77777777" w:rsidR="00646540" w:rsidRPr="00646540" w:rsidRDefault="00646540" w:rsidP="00646540">
            <w:pPr>
              <w:spacing w:before="0" w:after="0" w:line="240" w:lineRule="auto"/>
              <w:jc w:val="center"/>
              <w:rPr>
                <w:ins w:id="94227" w:author="pete jones" w:date="2022-01-11T16:58:00Z"/>
                <w:rFonts w:ascii="Calibri" w:hAnsi="Calibri" w:cs="Calibri"/>
                <w:color w:val="000000"/>
                <w:sz w:val="22"/>
                <w:szCs w:val="22"/>
              </w:rPr>
            </w:pPr>
            <w:ins w:id="9422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B6436C" w14:textId="77777777" w:rsidR="00646540" w:rsidRPr="00646540" w:rsidRDefault="00646540" w:rsidP="00646540">
            <w:pPr>
              <w:spacing w:before="0" w:after="0" w:line="240" w:lineRule="auto"/>
              <w:jc w:val="center"/>
              <w:rPr>
                <w:ins w:id="94229" w:author="pete jones" w:date="2022-01-11T16:58:00Z"/>
                <w:rFonts w:ascii="Calibri" w:hAnsi="Calibri" w:cs="Calibri"/>
                <w:color w:val="000000"/>
                <w:sz w:val="22"/>
                <w:szCs w:val="22"/>
              </w:rPr>
            </w:pPr>
            <w:ins w:id="9423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456C10" w14:textId="77777777" w:rsidR="00646540" w:rsidRPr="00646540" w:rsidRDefault="00646540" w:rsidP="00646540">
            <w:pPr>
              <w:spacing w:before="0" w:after="0" w:line="240" w:lineRule="auto"/>
              <w:jc w:val="center"/>
              <w:rPr>
                <w:ins w:id="94231" w:author="pete jones" w:date="2022-01-11T16:58:00Z"/>
                <w:rFonts w:ascii="Calibri" w:hAnsi="Calibri" w:cs="Calibri"/>
                <w:color w:val="000000"/>
                <w:sz w:val="22"/>
                <w:szCs w:val="22"/>
              </w:rPr>
            </w:pPr>
            <w:ins w:id="9423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4F75E1" w14:textId="77777777" w:rsidR="00646540" w:rsidRPr="00646540" w:rsidRDefault="00646540" w:rsidP="00646540">
            <w:pPr>
              <w:spacing w:before="0" w:after="0" w:line="240" w:lineRule="auto"/>
              <w:jc w:val="center"/>
              <w:rPr>
                <w:ins w:id="94233" w:author="pete jones" w:date="2022-01-11T16:58:00Z"/>
                <w:rFonts w:ascii="Calibri" w:hAnsi="Calibri" w:cs="Calibri"/>
                <w:color w:val="000000"/>
                <w:sz w:val="22"/>
                <w:szCs w:val="22"/>
              </w:rPr>
            </w:pPr>
            <w:ins w:id="9423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6A314D" w14:textId="77777777" w:rsidR="00646540" w:rsidRPr="00646540" w:rsidRDefault="00646540" w:rsidP="00646540">
            <w:pPr>
              <w:spacing w:before="0" w:after="0" w:line="240" w:lineRule="auto"/>
              <w:jc w:val="center"/>
              <w:rPr>
                <w:ins w:id="94235" w:author="pete jones" w:date="2022-01-11T16:58:00Z"/>
                <w:rFonts w:ascii="Calibri" w:hAnsi="Calibri" w:cs="Calibri"/>
                <w:color w:val="000000"/>
                <w:sz w:val="22"/>
                <w:szCs w:val="22"/>
              </w:rPr>
            </w:pPr>
            <w:ins w:id="94236"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7F2147C" w14:textId="77777777" w:rsidR="00646540" w:rsidRPr="00646540" w:rsidRDefault="00646540" w:rsidP="00646540">
            <w:pPr>
              <w:spacing w:before="0" w:after="0" w:line="240" w:lineRule="auto"/>
              <w:jc w:val="center"/>
              <w:rPr>
                <w:ins w:id="94237" w:author="pete jones" w:date="2022-01-11T16:58:00Z"/>
                <w:rFonts w:ascii="Calibri" w:hAnsi="Calibri" w:cs="Calibri"/>
                <w:color w:val="000000"/>
                <w:sz w:val="22"/>
                <w:szCs w:val="22"/>
              </w:rPr>
            </w:pPr>
            <w:ins w:id="94238" w:author="pete jones" w:date="2022-01-11T16:58:00Z">
              <w:r w:rsidRPr="00646540">
                <w:rPr>
                  <w:rFonts w:ascii="Calibri" w:hAnsi="Calibri" w:cs="Calibri"/>
                  <w:color w:val="000000"/>
                  <w:sz w:val="22"/>
                  <w:szCs w:val="22"/>
                </w:rPr>
                <w:t> </w:t>
              </w:r>
            </w:ins>
          </w:p>
        </w:tc>
      </w:tr>
      <w:tr w:rsidR="00646540" w:rsidRPr="00646540" w14:paraId="693C612B" w14:textId="77777777" w:rsidTr="00646540">
        <w:trPr>
          <w:trHeight w:val="300"/>
          <w:ins w:id="94239"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83E1583" w14:textId="77777777" w:rsidR="00646540" w:rsidRPr="00646540" w:rsidRDefault="00646540" w:rsidP="00646540">
            <w:pPr>
              <w:spacing w:before="0" w:after="0" w:line="240" w:lineRule="auto"/>
              <w:jc w:val="center"/>
              <w:rPr>
                <w:ins w:id="94240" w:author="pete jones" w:date="2022-01-11T16:58:00Z"/>
                <w:rFonts w:ascii="Calibri" w:hAnsi="Calibri" w:cs="Calibri"/>
                <w:color w:val="000000"/>
                <w:sz w:val="22"/>
                <w:szCs w:val="22"/>
              </w:rPr>
            </w:pPr>
            <w:ins w:id="94241"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0CC4305" w14:textId="77777777" w:rsidR="00646540" w:rsidRPr="00646540" w:rsidRDefault="00646540" w:rsidP="00646540">
            <w:pPr>
              <w:spacing w:before="0" w:after="0" w:line="240" w:lineRule="auto"/>
              <w:jc w:val="left"/>
              <w:rPr>
                <w:ins w:id="94242" w:author="pete jones" w:date="2022-01-11T16:58:00Z"/>
                <w:rFonts w:ascii="Calibri" w:hAnsi="Calibri" w:cs="Calibri"/>
                <w:color w:val="000000"/>
                <w:sz w:val="22"/>
                <w:szCs w:val="22"/>
              </w:rPr>
            </w:pPr>
            <w:ins w:id="94243" w:author="pete jones" w:date="2022-01-11T16:58:00Z">
              <w:r w:rsidRPr="00646540">
                <w:rPr>
                  <w:rFonts w:ascii="Calibri" w:hAnsi="Calibri" w:cs="Calibri"/>
                  <w:color w:val="000000"/>
                  <w:sz w:val="22"/>
                  <w:szCs w:val="22"/>
                </w:rPr>
                <w:t>Measurement and Data</w:t>
              </w:r>
            </w:ins>
          </w:p>
        </w:tc>
        <w:tc>
          <w:tcPr>
            <w:tcW w:w="419" w:type="dxa"/>
            <w:tcBorders>
              <w:top w:val="nil"/>
              <w:left w:val="nil"/>
              <w:bottom w:val="single" w:sz="4" w:space="0" w:color="auto"/>
              <w:right w:val="single" w:sz="4" w:space="0" w:color="auto"/>
            </w:tcBorders>
            <w:shd w:val="clear" w:color="auto" w:fill="auto"/>
            <w:noWrap/>
            <w:vAlign w:val="bottom"/>
            <w:hideMark/>
          </w:tcPr>
          <w:p w14:paraId="3733D72E" w14:textId="77777777" w:rsidR="00646540" w:rsidRPr="00646540" w:rsidRDefault="00646540" w:rsidP="00646540">
            <w:pPr>
              <w:spacing w:before="0" w:after="0" w:line="240" w:lineRule="auto"/>
              <w:jc w:val="center"/>
              <w:rPr>
                <w:ins w:id="94244" w:author="pete jones" w:date="2022-01-11T16:58:00Z"/>
                <w:rFonts w:ascii="Calibri" w:hAnsi="Calibri" w:cs="Calibri"/>
                <w:color w:val="000000"/>
                <w:sz w:val="22"/>
                <w:szCs w:val="22"/>
              </w:rPr>
            </w:pPr>
            <w:ins w:id="94245" w:author="pete jones" w:date="2022-01-11T16:58:00Z">
              <w:r w:rsidRPr="00646540">
                <w:rPr>
                  <w:rFonts w:ascii="Calibri" w:hAnsi="Calibri" w:cs="Calibri"/>
                  <w:color w:val="000000"/>
                  <w:sz w:val="22"/>
                  <w:szCs w:val="22"/>
                </w:rPr>
                <w:t>T</w:t>
              </w:r>
            </w:ins>
          </w:p>
        </w:tc>
        <w:tc>
          <w:tcPr>
            <w:tcW w:w="487" w:type="dxa"/>
            <w:tcBorders>
              <w:top w:val="nil"/>
              <w:left w:val="nil"/>
              <w:bottom w:val="single" w:sz="4" w:space="0" w:color="auto"/>
              <w:right w:val="single" w:sz="4" w:space="0" w:color="auto"/>
            </w:tcBorders>
            <w:shd w:val="clear" w:color="auto" w:fill="auto"/>
            <w:noWrap/>
            <w:vAlign w:val="bottom"/>
            <w:hideMark/>
          </w:tcPr>
          <w:p w14:paraId="5AD2DAAC" w14:textId="77777777" w:rsidR="00646540" w:rsidRPr="00646540" w:rsidRDefault="00646540" w:rsidP="00646540">
            <w:pPr>
              <w:spacing w:before="0" w:after="0" w:line="240" w:lineRule="auto"/>
              <w:jc w:val="center"/>
              <w:rPr>
                <w:ins w:id="94246" w:author="pete jones" w:date="2022-01-11T16:58:00Z"/>
                <w:rFonts w:ascii="Calibri" w:hAnsi="Calibri" w:cs="Calibri"/>
                <w:color w:val="000000"/>
                <w:sz w:val="22"/>
                <w:szCs w:val="22"/>
              </w:rPr>
            </w:pPr>
            <w:ins w:id="94247"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661BF16B" w14:textId="77777777" w:rsidR="00646540" w:rsidRPr="00646540" w:rsidRDefault="00646540" w:rsidP="00646540">
            <w:pPr>
              <w:spacing w:before="0" w:after="0" w:line="240" w:lineRule="auto"/>
              <w:jc w:val="center"/>
              <w:rPr>
                <w:ins w:id="94248" w:author="pete jones" w:date="2022-01-11T16:58:00Z"/>
                <w:rFonts w:ascii="Calibri" w:hAnsi="Calibri" w:cs="Calibri"/>
                <w:color w:val="000000"/>
                <w:sz w:val="22"/>
                <w:szCs w:val="22"/>
              </w:rPr>
            </w:pPr>
            <w:ins w:id="94249"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9097627" w14:textId="77777777" w:rsidR="00646540" w:rsidRPr="00646540" w:rsidRDefault="00646540" w:rsidP="00646540">
            <w:pPr>
              <w:spacing w:before="0" w:after="0" w:line="240" w:lineRule="auto"/>
              <w:jc w:val="center"/>
              <w:rPr>
                <w:ins w:id="94250" w:author="pete jones" w:date="2022-01-11T16:58:00Z"/>
                <w:rFonts w:ascii="Calibri" w:hAnsi="Calibri" w:cs="Calibri"/>
                <w:color w:val="000000"/>
                <w:sz w:val="22"/>
                <w:szCs w:val="22"/>
              </w:rPr>
            </w:pPr>
            <w:ins w:id="94251"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5B069FAA" w14:textId="77777777" w:rsidR="00646540" w:rsidRPr="00646540" w:rsidRDefault="00646540" w:rsidP="00646540">
            <w:pPr>
              <w:spacing w:before="0" w:after="0" w:line="240" w:lineRule="auto"/>
              <w:jc w:val="center"/>
              <w:rPr>
                <w:ins w:id="94252" w:author="pete jones" w:date="2022-01-11T16:58:00Z"/>
                <w:rFonts w:ascii="Calibri" w:hAnsi="Calibri" w:cs="Calibri"/>
                <w:color w:val="000000"/>
                <w:sz w:val="22"/>
                <w:szCs w:val="22"/>
              </w:rPr>
            </w:pPr>
            <w:ins w:id="94253"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828335F" w14:textId="77777777" w:rsidR="00646540" w:rsidRPr="00646540" w:rsidRDefault="00646540" w:rsidP="00646540">
            <w:pPr>
              <w:spacing w:before="0" w:after="0" w:line="240" w:lineRule="auto"/>
              <w:jc w:val="center"/>
              <w:rPr>
                <w:ins w:id="94254" w:author="pete jones" w:date="2022-01-11T16:58:00Z"/>
                <w:rFonts w:ascii="Calibri" w:hAnsi="Calibri" w:cs="Calibri"/>
                <w:color w:val="000000"/>
                <w:sz w:val="22"/>
                <w:szCs w:val="22"/>
              </w:rPr>
            </w:pPr>
            <w:ins w:id="9425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478B98" w14:textId="77777777" w:rsidR="00646540" w:rsidRPr="00646540" w:rsidRDefault="00646540" w:rsidP="00646540">
            <w:pPr>
              <w:spacing w:before="0" w:after="0" w:line="240" w:lineRule="auto"/>
              <w:jc w:val="center"/>
              <w:rPr>
                <w:ins w:id="94256" w:author="pete jones" w:date="2022-01-11T16:58:00Z"/>
                <w:rFonts w:ascii="Calibri" w:hAnsi="Calibri" w:cs="Calibri"/>
                <w:color w:val="000000"/>
                <w:sz w:val="22"/>
                <w:szCs w:val="22"/>
              </w:rPr>
            </w:pPr>
            <w:ins w:id="9425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C31605" w14:textId="77777777" w:rsidR="00646540" w:rsidRPr="00646540" w:rsidRDefault="00646540" w:rsidP="00646540">
            <w:pPr>
              <w:spacing w:before="0" w:after="0" w:line="240" w:lineRule="auto"/>
              <w:jc w:val="center"/>
              <w:rPr>
                <w:ins w:id="94258" w:author="pete jones" w:date="2022-01-11T16:58:00Z"/>
                <w:rFonts w:ascii="Calibri" w:hAnsi="Calibri" w:cs="Calibri"/>
                <w:color w:val="000000"/>
                <w:sz w:val="22"/>
                <w:szCs w:val="22"/>
              </w:rPr>
            </w:pPr>
            <w:ins w:id="9425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308274" w14:textId="77777777" w:rsidR="00646540" w:rsidRPr="00646540" w:rsidRDefault="00646540" w:rsidP="00646540">
            <w:pPr>
              <w:spacing w:before="0" w:after="0" w:line="240" w:lineRule="auto"/>
              <w:jc w:val="center"/>
              <w:rPr>
                <w:ins w:id="94260" w:author="pete jones" w:date="2022-01-11T16:58:00Z"/>
                <w:rFonts w:ascii="Calibri" w:hAnsi="Calibri" w:cs="Calibri"/>
                <w:color w:val="000000"/>
                <w:sz w:val="22"/>
                <w:szCs w:val="22"/>
              </w:rPr>
            </w:pPr>
            <w:ins w:id="9426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095E4D" w14:textId="77777777" w:rsidR="00646540" w:rsidRPr="00646540" w:rsidRDefault="00646540" w:rsidP="00646540">
            <w:pPr>
              <w:spacing w:before="0" w:after="0" w:line="240" w:lineRule="auto"/>
              <w:jc w:val="center"/>
              <w:rPr>
                <w:ins w:id="94262" w:author="pete jones" w:date="2022-01-11T16:58:00Z"/>
                <w:rFonts w:ascii="Calibri" w:hAnsi="Calibri" w:cs="Calibri"/>
                <w:color w:val="000000"/>
                <w:sz w:val="22"/>
                <w:szCs w:val="22"/>
              </w:rPr>
            </w:pPr>
            <w:ins w:id="9426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7398B9" w14:textId="77777777" w:rsidR="00646540" w:rsidRPr="00646540" w:rsidRDefault="00646540" w:rsidP="00646540">
            <w:pPr>
              <w:spacing w:before="0" w:after="0" w:line="240" w:lineRule="auto"/>
              <w:jc w:val="center"/>
              <w:rPr>
                <w:ins w:id="94264" w:author="pete jones" w:date="2022-01-11T16:58:00Z"/>
                <w:rFonts w:ascii="Calibri" w:hAnsi="Calibri" w:cs="Calibri"/>
                <w:color w:val="000000"/>
                <w:sz w:val="22"/>
                <w:szCs w:val="22"/>
              </w:rPr>
            </w:pPr>
            <w:ins w:id="94265"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B6C8A5" w14:textId="77777777" w:rsidR="00646540" w:rsidRPr="00646540" w:rsidRDefault="00646540" w:rsidP="00646540">
            <w:pPr>
              <w:spacing w:before="0" w:after="0" w:line="240" w:lineRule="auto"/>
              <w:jc w:val="center"/>
              <w:rPr>
                <w:ins w:id="94266" w:author="pete jones" w:date="2022-01-11T16:58:00Z"/>
                <w:rFonts w:ascii="Calibri" w:hAnsi="Calibri" w:cs="Calibri"/>
                <w:color w:val="000000"/>
                <w:sz w:val="22"/>
                <w:szCs w:val="22"/>
              </w:rPr>
            </w:pPr>
            <w:ins w:id="94267" w:author="pete jones" w:date="2022-01-11T16:58:00Z">
              <w:r w:rsidRPr="00646540">
                <w:rPr>
                  <w:rFonts w:ascii="Calibri" w:hAnsi="Calibri" w:cs="Calibri"/>
                  <w:color w:val="000000"/>
                  <w:sz w:val="22"/>
                  <w:szCs w:val="22"/>
                </w:rPr>
                <w:t> </w:t>
              </w:r>
            </w:ins>
          </w:p>
        </w:tc>
      </w:tr>
      <w:tr w:rsidR="00646540" w:rsidRPr="00646540" w14:paraId="32461060" w14:textId="77777777" w:rsidTr="00646540">
        <w:trPr>
          <w:trHeight w:val="300"/>
          <w:ins w:id="94268"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C6898F2" w14:textId="77777777" w:rsidR="00646540" w:rsidRPr="00646540" w:rsidRDefault="00646540" w:rsidP="00646540">
            <w:pPr>
              <w:spacing w:before="0" w:after="0" w:line="240" w:lineRule="auto"/>
              <w:jc w:val="center"/>
              <w:rPr>
                <w:ins w:id="94269" w:author="pete jones" w:date="2022-01-11T16:58:00Z"/>
                <w:rFonts w:ascii="Calibri" w:hAnsi="Calibri" w:cs="Calibri"/>
                <w:color w:val="000000"/>
                <w:sz w:val="22"/>
                <w:szCs w:val="22"/>
              </w:rPr>
            </w:pPr>
            <w:ins w:id="94270"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3C04C16" w14:textId="77777777" w:rsidR="00646540" w:rsidRPr="00646540" w:rsidRDefault="00646540" w:rsidP="00646540">
            <w:pPr>
              <w:spacing w:before="0" w:after="0" w:line="240" w:lineRule="auto"/>
              <w:jc w:val="left"/>
              <w:rPr>
                <w:ins w:id="94271" w:author="pete jones" w:date="2022-01-11T16:58:00Z"/>
                <w:rFonts w:ascii="Calibri" w:hAnsi="Calibri" w:cs="Calibri"/>
                <w:color w:val="000000"/>
                <w:sz w:val="22"/>
                <w:szCs w:val="22"/>
              </w:rPr>
            </w:pPr>
            <w:ins w:id="94272" w:author="pete jones" w:date="2022-01-11T16:58:00Z">
              <w:r w:rsidRPr="00646540">
                <w:rPr>
                  <w:rFonts w:ascii="Calibri" w:hAnsi="Calibri" w:cs="Calibri"/>
                  <w:color w:val="000000"/>
                  <w:sz w:val="22"/>
                  <w:szCs w:val="22"/>
                </w:rPr>
                <w:t>Design II: Mechanical</w:t>
              </w:r>
            </w:ins>
          </w:p>
        </w:tc>
        <w:tc>
          <w:tcPr>
            <w:tcW w:w="419" w:type="dxa"/>
            <w:tcBorders>
              <w:top w:val="nil"/>
              <w:left w:val="nil"/>
              <w:bottom w:val="single" w:sz="4" w:space="0" w:color="auto"/>
              <w:right w:val="single" w:sz="4" w:space="0" w:color="auto"/>
            </w:tcBorders>
            <w:shd w:val="clear" w:color="auto" w:fill="auto"/>
            <w:noWrap/>
            <w:vAlign w:val="bottom"/>
            <w:hideMark/>
          </w:tcPr>
          <w:p w14:paraId="6333CF77" w14:textId="77777777" w:rsidR="00646540" w:rsidRPr="00646540" w:rsidRDefault="00646540" w:rsidP="00646540">
            <w:pPr>
              <w:spacing w:before="0" w:after="0" w:line="240" w:lineRule="auto"/>
              <w:jc w:val="center"/>
              <w:rPr>
                <w:ins w:id="94273" w:author="pete jones" w:date="2022-01-11T16:58:00Z"/>
                <w:rFonts w:ascii="Calibri" w:hAnsi="Calibri" w:cs="Calibri"/>
                <w:color w:val="000000"/>
                <w:sz w:val="22"/>
                <w:szCs w:val="22"/>
              </w:rPr>
            </w:pPr>
            <w:ins w:id="94274" w:author="pete jones" w:date="2022-01-11T16:58: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55AB0283" w14:textId="77777777" w:rsidR="00646540" w:rsidRPr="00646540" w:rsidRDefault="00646540" w:rsidP="00646540">
            <w:pPr>
              <w:spacing w:before="0" w:after="0" w:line="240" w:lineRule="auto"/>
              <w:jc w:val="center"/>
              <w:rPr>
                <w:ins w:id="94275" w:author="pete jones" w:date="2022-01-11T16:58:00Z"/>
                <w:rFonts w:ascii="Calibri" w:hAnsi="Calibri" w:cs="Calibri"/>
                <w:color w:val="000000"/>
                <w:sz w:val="22"/>
                <w:szCs w:val="22"/>
              </w:rPr>
            </w:pPr>
            <w:ins w:id="94276"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1C8C4637" w14:textId="77777777" w:rsidR="00646540" w:rsidRPr="00646540" w:rsidRDefault="00646540" w:rsidP="00646540">
            <w:pPr>
              <w:spacing w:before="0" w:after="0" w:line="240" w:lineRule="auto"/>
              <w:jc w:val="center"/>
              <w:rPr>
                <w:ins w:id="94277" w:author="pete jones" w:date="2022-01-11T16:58:00Z"/>
                <w:rFonts w:ascii="Calibri" w:hAnsi="Calibri" w:cs="Calibri"/>
                <w:color w:val="000000"/>
                <w:sz w:val="22"/>
                <w:szCs w:val="22"/>
              </w:rPr>
            </w:pPr>
            <w:ins w:id="94278"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C6E71AA" w14:textId="77777777" w:rsidR="00646540" w:rsidRPr="00646540" w:rsidRDefault="00646540" w:rsidP="00646540">
            <w:pPr>
              <w:spacing w:before="0" w:after="0" w:line="240" w:lineRule="auto"/>
              <w:jc w:val="center"/>
              <w:rPr>
                <w:ins w:id="94279" w:author="pete jones" w:date="2022-01-11T16:58:00Z"/>
                <w:rFonts w:ascii="Calibri" w:hAnsi="Calibri" w:cs="Calibri"/>
                <w:color w:val="000000"/>
                <w:sz w:val="22"/>
                <w:szCs w:val="22"/>
              </w:rPr>
            </w:pPr>
            <w:ins w:id="94280"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40B5DC0" w14:textId="77777777" w:rsidR="00646540" w:rsidRPr="00646540" w:rsidRDefault="00646540" w:rsidP="00646540">
            <w:pPr>
              <w:spacing w:before="0" w:after="0" w:line="240" w:lineRule="auto"/>
              <w:jc w:val="center"/>
              <w:rPr>
                <w:ins w:id="94281" w:author="pete jones" w:date="2022-01-11T16:58:00Z"/>
                <w:rFonts w:ascii="Calibri" w:hAnsi="Calibri" w:cs="Calibri"/>
                <w:color w:val="000000"/>
                <w:sz w:val="22"/>
                <w:szCs w:val="22"/>
              </w:rPr>
            </w:pPr>
            <w:ins w:id="94282"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318642C" w14:textId="77777777" w:rsidR="00646540" w:rsidRPr="00646540" w:rsidRDefault="00646540" w:rsidP="00646540">
            <w:pPr>
              <w:spacing w:before="0" w:after="0" w:line="240" w:lineRule="auto"/>
              <w:jc w:val="center"/>
              <w:rPr>
                <w:ins w:id="94283" w:author="pete jones" w:date="2022-01-11T16:58:00Z"/>
                <w:rFonts w:ascii="Calibri" w:hAnsi="Calibri" w:cs="Calibri"/>
                <w:color w:val="000000"/>
                <w:sz w:val="22"/>
                <w:szCs w:val="22"/>
              </w:rPr>
            </w:pPr>
            <w:ins w:id="9428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C7A228" w14:textId="77777777" w:rsidR="00646540" w:rsidRPr="00646540" w:rsidRDefault="00646540" w:rsidP="00646540">
            <w:pPr>
              <w:spacing w:before="0" w:after="0" w:line="240" w:lineRule="auto"/>
              <w:jc w:val="center"/>
              <w:rPr>
                <w:ins w:id="94285" w:author="pete jones" w:date="2022-01-11T16:58:00Z"/>
                <w:rFonts w:ascii="Calibri" w:hAnsi="Calibri" w:cs="Calibri"/>
                <w:color w:val="000000"/>
                <w:sz w:val="22"/>
                <w:szCs w:val="22"/>
              </w:rPr>
            </w:pPr>
            <w:ins w:id="9428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A4BEE2" w14:textId="77777777" w:rsidR="00646540" w:rsidRPr="00646540" w:rsidRDefault="00646540" w:rsidP="00646540">
            <w:pPr>
              <w:spacing w:before="0" w:after="0" w:line="240" w:lineRule="auto"/>
              <w:jc w:val="center"/>
              <w:rPr>
                <w:ins w:id="94287" w:author="pete jones" w:date="2022-01-11T16:58:00Z"/>
                <w:rFonts w:ascii="Calibri" w:hAnsi="Calibri" w:cs="Calibri"/>
                <w:color w:val="000000"/>
                <w:sz w:val="22"/>
                <w:szCs w:val="22"/>
              </w:rPr>
            </w:pPr>
            <w:ins w:id="9428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3BD996" w14:textId="77777777" w:rsidR="00646540" w:rsidRPr="00646540" w:rsidRDefault="00646540" w:rsidP="00646540">
            <w:pPr>
              <w:spacing w:before="0" w:after="0" w:line="240" w:lineRule="auto"/>
              <w:jc w:val="center"/>
              <w:rPr>
                <w:ins w:id="94289" w:author="pete jones" w:date="2022-01-11T16:58:00Z"/>
                <w:rFonts w:ascii="Calibri" w:hAnsi="Calibri" w:cs="Calibri"/>
                <w:color w:val="000000"/>
                <w:sz w:val="22"/>
                <w:szCs w:val="22"/>
              </w:rPr>
            </w:pPr>
            <w:ins w:id="9429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17487F" w14:textId="77777777" w:rsidR="00646540" w:rsidRPr="00646540" w:rsidRDefault="00646540" w:rsidP="00646540">
            <w:pPr>
              <w:spacing w:before="0" w:after="0" w:line="240" w:lineRule="auto"/>
              <w:jc w:val="center"/>
              <w:rPr>
                <w:ins w:id="94291" w:author="pete jones" w:date="2022-01-11T16:58:00Z"/>
                <w:rFonts w:ascii="Calibri" w:hAnsi="Calibri" w:cs="Calibri"/>
                <w:color w:val="000000"/>
                <w:sz w:val="22"/>
                <w:szCs w:val="22"/>
              </w:rPr>
            </w:pPr>
            <w:ins w:id="9429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453DD4" w14:textId="77777777" w:rsidR="00646540" w:rsidRPr="00646540" w:rsidRDefault="00646540" w:rsidP="00646540">
            <w:pPr>
              <w:spacing w:before="0" w:after="0" w:line="240" w:lineRule="auto"/>
              <w:jc w:val="center"/>
              <w:rPr>
                <w:ins w:id="94293" w:author="pete jones" w:date="2022-01-11T16:58:00Z"/>
                <w:rFonts w:ascii="Calibri" w:hAnsi="Calibri" w:cs="Calibri"/>
                <w:color w:val="000000"/>
                <w:sz w:val="22"/>
                <w:szCs w:val="22"/>
              </w:rPr>
            </w:pPr>
            <w:ins w:id="94294"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F61B414" w14:textId="77777777" w:rsidR="00646540" w:rsidRPr="00646540" w:rsidRDefault="00646540" w:rsidP="00646540">
            <w:pPr>
              <w:spacing w:before="0" w:after="0" w:line="240" w:lineRule="auto"/>
              <w:jc w:val="center"/>
              <w:rPr>
                <w:ins w:id="94295" w:author="pete jones" w:date="2022-01-11T16:58:00Z"/>
                <w:rFonts w:ascii="Calibri" w:hAnsi="Calibri" w:cs="Calibri"/>
                <w:color w:val="000000"/>
                <w:sz w:val="22"/>
                <w:szCs w:val="22"/>
              </w:rPr>
            </w:pPr>
            <w:ins w:id="94296" w:author="pete jones" w:date="2022-01-11T16:58:00Z">
              <w:r w:rsidRPr="00646540">
                <w:rPr>
                  <w:rFonts w:ascii="Calibri" w:hAnsi="Calibri" w:cs="Calibri"/>
                  <w:color w:val="000000"/>
                  <w:sz w:val="22"/>
                  <w:szCs w:val="22"/>
                </w:rPr>
                <w:t> </w:t>
              </w:r>
            </w:ins>
          </w:p>
        </w:tc>
      </w:tr>
      <w:tr w:rsidR="00646540" w:rsidRPr="00646540" w14:paraId="0092FB28" w14:textId="77777777" w:rsidTr="00646540">
        <w:trPr>
          <w:trHeight w:val="300"/>
          <w:ins w:id="94297"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4EEF3B0" w14:textId="77777777" w:rsidR="00646540" w:rsidRPr="00646540" w:rsidRDefault="00646540" w:rsidP="00646540">
            <w:pPr>
              <w:spacing w:before="0" w:after="0" w:line="240" w:lineRule="auto"/>
              <w:jc w:val="center"/>
              <w:rPr>
                <w:ins w:id="94298" w:author="pete jones" w:date="2022-01-11T16:58:00Z"/>
                <w:rFonts w:ascii="Calibri" w:hAnsi="Calibri" w:cs="Calibri"/>
                <w:color w:val="000000"/>
                <w:sz w:val="22"/>
                <w:szCs w:val="22"/>
              </w:rPr>
            </w:pPr>
            <w:ins w:id="94299"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E078559" w14:textId="77777777" w:rsidR="00646540" w:rsidRPr="00646540" w:rsidRDefault="00646540" w:rsidP="00646540">
            <w:pPr>
              <w:spacing w:before="0" w:after="0" w:line="240" w:lineRule="auto"/>
              <w:jc w:val="left"/>
              <w:rPr>
                <w:ins w:id="94300" w:author="pete jones" w:date="2022-01-11T16:58:00Z"/>
                <w:rFonts w:ascii="Calibri" w:hAnsi="Calibri" w:cs="Calibri"/>
                <w:color w:val="000000"/>
                <w:sz w:val="22"/>
                <w:szCs w:val="22"/>
              </w:rPr>
            </w:pPr>
            <w:ins w:id="94301" w:author="pete jones" w:date="2022-01-11T16:58:00Z">
              <w:r w:rsidRPr="00646540">
                <w:rPr>
                  <w:rFonts w:ascii="Calibri" w:hAnsi="Calibri" w:cs="Calibri"/>
                  <w:color w:val="000000"/>
                  <w:sz w:val="22"/>
                  <w:szCs w:val="22"/>
                </w:rPr>
                <w:t>Yr2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21937C14" w14:textId="77777777" w:rsidR="00646540" w:rsidRPr="00646540" w:rsidRDefault="00646540" w:rsidP="00646540">
            <w:pPr>
              <w:spacing w:before="0" w:after="0" w:line="240" w:lineRule="auto"/>
              <w:jc w:val="center"/>
              <w:rPr>
                <w:ins w:id="94302" w:author="pete jones" w:date="2022-01-11T16:58:00Z"/>
                <w:rFonts w:ascii="Calibri" w:hAnsi="Calibri" w:cs="Calibri"/>
                <w:color w:val="000000"/>
                <w:sz w:val="22"/>
                <w:szCs w:val="22"/>
              </w:rPr>
            </w:pPr>
            <w:ins w:id="94303" w:author="pete jones" w:date="2022-01-11T16:58: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320BCF74" w14:textId="77777777" w:rsidR="00646540" w:rsidRPr="00646540" w:rsidRDefault="00646540" w:rsidP="00646540">
            <w:pPr>
              <w:spacing w:before="0" w:after="0" w:line="240" w:lineRule="auto"/>
              <w:jc w:val="center"/>
              <w:rPr>
                <w:ins w:id="94304" w:author="pete jones" w:date="2022-01-11T16:58:00Z"/>
                <w:rFonts w:ascii="Calibri" w:hAnsi="Calibri" w:cs="Calibri"/>
                <w:color w:val="000000"/>
                <w:sz w:val="22"/>
                <w:szCs w:val="22"/>
              </w:rPr>
            </w:pPr>
            <w:ins w:id="94305" w:author="pete jones" w:date="2022-01-11T16:58:00Z">
              <w:r w:rsidRPr="00646540">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0A2253DC" w14:textId="77777777" w:rsidR="00646540" w:rsidRPr="00646540" w:rsidRDefault="00646540" w:rsidP="00646540">
            <w:pPr>
              <w:spacing w:before="0" w:after="0" w:line="240" w:lineRule="auto"/>
              <w:jc w:val="center"/>
              <w:rPr>
                <w:ins w:id="94306" w:author="pete jones" w:date="2022-01-11T16:58:00Z"/>
                <w:rFonts w:ascii="Calibri" w:hAnsi="Calibri" w:cs="Calibri"/>
                <w:color w:val="000000"/>
                <w:sz w:val="22"/>
                <w:szCs w:val="22"/>
              </w:rPr>
            </w:pPr>
            <w:ins w:id="94307"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1F7D3AB" w14:textId="77777777" w:rsidR="00646540" w:rsidRPr="00646540" w:rsidRDefault="00646540" w:rsidP="00646540">
            <w:pPr>
              <w:spacing w:before="0" w:after="0" w:line="240" w:lineRule="auto"/>
              <w:jc w:val="center"/>
              <w:rPr>
                <w:ins w:id="94308" w:author="pete jones" w:date="2022-01-11T16:58:00Z"/>
                <w:rFonts w:ascii="Calibri" w:hAnsi="Calibri" w:cs="Calibri"/>
                <w:color w:val="000000"/>
                <w:sz w:val="22"/>
                <w:szCs w:val="22"/>
              </w:rPr>
            </w:pPr>
            <w:ins w:id="94309"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B804286" w14:textId="77777777" w:rsidR="00646540" w:rsidRPr="00646540" w:rsidRDefault="00646540" w:rsidP="00646540">
            <w:pPr>
              <w:spacing w:before="0" w:after="0" w:line="240" w:lineRule="auto"/>
              <w:jc w:val="center"/>
              <w:rPr>
                <w:ins w:id="94310" w:author="pete jones" w:date="2022-01-11T16:58:00Z"/>
                <w:rFonts w:ascii="Calibri" w:hAnsi="Calibri" w:cs="Calibri"/>
                <w:color w:val="000000"/>
                <w:sz w:val="22"/>
                <w:szCs w:val="22"/>
              </w:rPr>
            </w:pPr>
            <w:ins w:id="94311"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285151B" w14:textId="77777777" w:rsidR="00646540" w:rsidRPr="00646540" w:rsidRDefault="00646540" w:rsidP="00646540">
            <w:pPr>
              <w:spacing w:before="0" w:after="0" w:line="240" w:lineRule="auto"/>
              <w:jc w:val="center"/>
              <w:rPr>
                <w:ins w:id="94312" w:author="pete jones" w:date="2022-01-11T16:58:00Z"/>
                <w:rFonts w:ascii="Calibri" w:hAnsi="Calibri" w:cs="Calibri"/>
                <w:color w:val="000000"/>
                <w:sz w:val="22"/>
                <w:szCs w:val="22"/>
              </w:rPr>
            </w:pPr>
            <w:ins w:id="9431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875B30" w14:textId="77777777" w:rsidR="00646540" w:rsidRPr="00646540" w:rsidRDefault="00646540" w:rsidP="00646540">
            <w:pPr>
              <w:spacing w:before="0" w:after="0" w:line="240" w:lineRule="auto"/>
              <w:jc w:val="center"/>
              <w:rPr>
                <w:ins w:id="94314" w:author="pete jones" w:date="2022-01-11T16:58:00Z"/>
                <w:rFonts w:ascii="Calibri" w:hAnsi="Calibri" w:cs="Calibri"/>
                <w:color w:val="000000"/>
                <w:sz w:val="22"/>
                <w:szCs w:val="22"/>
              </w:rPr>
            </w:pPr>
            <w:ins w:id="9431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C22AFD" w14:textId="77777777" w:rsidR="00646540" w:rsidRPr="00646540" w:rsidRDefault="00646540" w:rsidP="00646540">
            <w:pPr>
              <w:spacing w:before="0" w:after="0" w:line="240" w:lineRule="auto"/>
              <w:jc w:val="center"/>
              <w:rPr>
                <w:ins w:id="94316" w:author="pete jones" w:date="2022-01-11T16:58:00Z"/>
                <w:rFonts w:ascii="Calibri" w:hAnsi="Calibri" w:cs="Calibri"/>
                <w:color w:val="000000"/>
                <w:sz w:val="22"/>
                <w:szCs w:val="22"/>
              </w:rPr>
            </w:pPr>
            <w:ins w:id="9431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F801A1" w14:textId="77777777" w:rsidR="00646540" w:rsidRPr="00646540" w:rsidRDefault="00646540" w:rsidP="00646540">
            <w:pPr>
              <w:spacing w:before="0" w:after="0" w:line="240" w:lineRule="auto"/>
              <w:jc w:val="center"/>
              <w:rPr>
                <w:ins w:id="94318" w:author="pete jones" w:date="2022-01-11T16:58:00Z"/>
                <w:rFonts w:ascii="Calibri" w:hAnsi="Calibri" w:cs="Calibri"/>
                <w:color w:val="000000"/>
                <w:sz w:val="22"/>
                <w:szCs w:val="22"/>
              </w:rPr>
            </w:pPr>
            <w:ins w:id="9431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634F88" w14:textId="77777777" w:rsidR="00646540" w:rsidRPr="00646540" w:rsidRDefault="00646540" w:rsidP="00646540">
            <w:pPr>
              <w:spacing w:before="0" w:after="0" w:line="240" w:lineRule="auto"/>
              <w:jc w:val="center"/>
              <w:rPr>
                <w:ins w:id="94320" w:author="pete jones" w:date="2022-01-11T16:58:00Z"/>
                <w:rFonts w:ascii="Calibri" w:hAnsi="Calibri" w:cs="Calibri"/>
                <w:color w:val="000000"/>
                <w:sz w:val="22"/>
                <w:szCs w:val="22"/>
              </w:rPr>
            </w:pPr>
            <w:ins w:id="94321" w:author="pete jones" w:date="2022-01-11T16:58:00Z">
              <w:r w:rsidRPr="00646540">
                <w:rPr>
                  <w:rFonts w:ascii="Calibri" w:hAnsi="Calibri" w:cs="Calibri"/>
                  <w:color w:val="000000"/>
                  <w:sz w:val="22"/>
                  <w:szCs w:val="22"/>
                </w:rPr>
                <w:t>60</w:t>
              </w:r>
            </w:ins>
          </w:p>
        </w:tc>
        <w:tc>
          <w:tcPr>
            <w:tcW w:w="399" w:type="dxa"/>
            <w:tcBorders>
              <w:top w:val="nil"/>
              <w:left w:val="nil"/>
              <w:bottom w:val="single" w:sz="4" w:space="0" w:color="auto"/>
              <w:right w:val="single" w:sz="4" w:space="0" w:color="auto"/>
            </w:tcBorders>
            <w:shd w:val="clear" w:color="auto" w:fill="auto"/>
            <w:noWrap/>
            <w:vAlign w:val="bottom"/>
            <w:hideMark/>
          </w:tcPr>
          <w:p w14:paraId="2DEF10A4" w14:textId="77777777" w:rsidR="00646540" w:rsidRPr="00646540" w:rsidRDefault="00646540" w:rsidP="00646540">
            <w:pPr>
              <w:spacing w:before="0" w:after="0" w:line="240" w:lineRule="auto"/>
              <w:jc w:val="center"/>
              <w:rPr>
                <w:ins w:id="94322" w:author="pete jones" w:date="2022-01-11T16:58:00Z"/>
                <w:rFonts w:ascii="Calibri" w:hAnsi="Calibri" w:cs="Calibri"/>
                <w:color w:val="000000"/>
                <w:sz w:val="22"/>
                <w:szCs w:val="22"/>
              </w:rPr>
            </w:pPr>
            <w:ins w:id="94323"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75E1D33" w14:textId="77777777" w:rsidR="00646540" w:rsidRPr="00646540" w:rsidRDefault="00646540" w:rsidP="00646540">
            <w:pPr>
              <w:spacing w:before="0" w:after="0" w:line="240" w:lineRule="auto"/>
              <w:jc w:val="center"/>
              <w:rPr>
                <w:ins w:id="94324" w:author="pete jones" w:date="2022-01-11T16:58:00Z"/>
                <w:rFonts w:ascii="Calibri" w:hAnsi="Calibri" w:cs="Calibri"/>
                <w:color w:val="000000"/>
                <w:sz w:val="22"/>
                <w:szCs w:val="22"/>
              </w:rPr>
            </w:pPr>
            <w:ins w:id="94325" w:author="pete jones" w:date="2022-01-11T16:58:00Z">
              <w:r w:rsidRPr="00646540">
                <w:rPr>
                  <w:rFonts w:ascii="Calibri" w:hAnsi="Calibri" w:cs="Calibri"/>
                  <w:color w:val="000000"/>
                  <w:sz w:val="22"/>
                  <w:szCs w:val="22"/>
                </w:rPr>
                <w:t>40</w:t>
              </w:r>
            </w:ins>
          </w:p>
        </w:tc>
      </w:tr>
      <w:tr w:rsidR="00646540" w:rsidRPr="00646540" w14:paraId="487C6060" w14:textId="77777777" w:rsidTr="00646540">
        <w:trPr>
          <w:trHeight w:val="300"/>
          <w:ins w:id="94326"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1B9E7E7" w14:textId="77777777" w:rsidR="00646540" w:rsidRPr="00646540" w:rsidRDefault="00646540" w:rsidP="00646540">
            <w:pPr>
              <w:spacing w:before="0" w:after="0" w:line="240" w:lineRule="auto"/>
              <w:jc w:val="center"/>
              <w:rPr>
                <w:ins w:id="94327" w:author="pete jones" w:date="2022-01-11T16:58:00Z"/>
                <w:rFonts w:ascii="Calibri" w:hAnsi="Calibri" w:cs="Calibri"/>
                <w:color w:val="000000"/>
                <w:sz w:val="22"/>
                <w:szCs w:val="22"/>
              </w:rPr>
            </w:pPr>
            <w:ins w:id="94328"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4024F80" w14:textId="77777777" w:rsidR="00646540" w:rsidRPr="00646540" w:rsidRDefault="00646540" w:rsidP="00646540">
            <w:pPr>
              <w:spacing w:before="0" w:after="0" w:line="240" w:lineRule="auto"/>
              <w:jc w:val="left"/>
              <w:rPr>
                <w:ins w:id="94329" w:author="pete jones" w:date="2022-01-11T16:58:00Z"/>
                <w:rFonts w:ascii="Calibri" w:hAnsi="Calibri" w:cs="Calibri"/>
                <w:color w:val="000000"/>
                <w:sz w:val="22"/>
                <w:szCs w:val="22"/>
              </w:rPr>
            </w:pPr>
            <w:ins w:id="94330" w:author="pete jones" w:date="2022-01-11T16:58:00Z">
              <w:r w:rsidRPr="00646540">
                <w:rPr>
                  <w:rFonts w:ascii="Calibri" w:hAnsi="Calibri" w:cs="Calibri"/>
                  <w:color w:val="000000"/>
                  <w:sz w:val="22"/>
                  <w:szCs w:val="22"/>
                </w:rPr>
                <w:t>Analysis of Structures and Materials</w:t>
              </w:r>
            </w:ins>
          </w:p>
        </w:tc>
        <w:tc>
          <w:tcPr>
            <w:tcW w:w="419" w:type="dxa"/>
            <w:tcBorders>
              <w:top w:val="nil"/>
              <w:left w:val="nil"/>
              <w:bottom w:val="single" w:sz="4" w:space="0" w:color="auto"/>
              <w:right w:val="single" w:sz="4" w:space="0" w:color="auto"/>
            </w:tcBorders>
            <w:shd w:val="clear" w:color="auto" w:fill="auto"/>
            <w:noWrap/>
            <w:vAlign w:val="bottom"/>
            <w:hideMark/>
          </w:tcPr>
          <w:p w14:paraId="17B0CAE4" w14:textId="77777777" w:rsidR="00646540" w:rsidRPr="00646540" w:rsidRDefault="00646540" w:rsidP="00646540">
            <w:pPr>
              <w:spacing w:before="0" w:after="0" w:line="240" w:lineRule="auto"/>
              <w:jc w:val="center"/>
              <w:rPr>
                <w:ins w:id="94331" w:author="pete jones" w:date="2022-01-11T16:58:00Z"/>
                <w:rFonts w:ascii="Calibri" w:hAnsi="Calibri" w:cs="Calibri"/>
                <w:color w:val="000000"/>
                <w:sz w:val="22"/>
                <w:szCs w:val="22"/>
              </w:rPr>
            </w:pPr>
            <w:ins w:id="94332" w:author="pete jones" w:date="2022-01-11T16:58: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74643F8D" w14:textId="77777777" w:rsidR="00646540" w:rsidRPr="00646540" w:rsidRDefault="00646540" w:rsidP="00646540">
            <w:pPr>
              <w:spacing w:before="0" w:after="0" w:line="240" w:lineRule="auto"/>
              <w:jc w:val="center"/>
              <w:rPr>
                <w:ins w:id="94333" w:author="pete jones" w:date="2022-01-11T16:58:00Z"/>
                <w:rFonts w:ascii="Calibri" w:hAnsi="Calibri" w:cs="Calibri"/>
                <w:color w:val="000000"/>
                <w:sz w:val="22"/>
                <w:szCs w:val="22"/>
              </w:rPr>
            </w:pPr>
            <w:ins w:id="94334"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44E7034D" w14:textId="77777777" w:rsidR="00646540" w:rsidRPr="00646540" w:rsidRDefault="00646540" w:rsidP="00646540">
            <w:pPr>
              <w:spacing w:before="0" w:after="0" w:line="240" w:lineRule="auto"/>
              <w:jc w:val="center"/>
              <w:rPr>
                <w:ins w:id="94335" w:author="pete jones" w:date="2022-01-11T16:58:00Z"/>
                <w:rFonts w:ascii="Calibri" w:hAnsi="Calibri" w:cs="Calibri"/>
                <w:color w:val="000000"/>
                <w:sz w:val="22"/>
                <w:szCs w:val="22"/>
              </w:rPr>
            </w:pPr>
            <w:ins w:id="94336"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D767D35" w14:textId="77777777" w:rsidR="00646540" w:rsidRPr="00646540" w:rsidRDefault="00646540" w:rsidP="00646540">
            <w:pPr>
              <w:spacing w:before="0" w:after="0" w:line="240" w:lineRule="auto"/>
              <w:jc w:val="center"/>
              <w:rPr>
                <w:ins w:id="94337" w:author="pete jones" w:date="2022-01-11T16:58:00Z"/>
                <w:rFonts w:ascii="Calibri" w:hAnsi="Calibri" w:cs="Calibri"/>
                <w:color w:val="000000"/>
                <w:sz w:val="22"/>
                <w:szCs w:val="22"/>
              </w:rPr>
            </w:pPr>
            <w:ins w:id="94338"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75AE4B18" w14:textId="77777777" w:rsidR="00646540" w:rsidRPr="00646540" w:rsidRDefault="00646540" w:rsidP="00646540">
            <w:pPr>
              <w:spacing w:before="0" w:after="0" w:line="240" w:lineRule="auto"/>
              <w:jc w:val="center"/>
              <w:rPr>
                <w:ins w:id="94339" w:author="pete jones" w:date="2022-01-11T16:58:00Z"/>
                <w:rFonts w:ascii="Calibri" w:hAnsi="Calibri" w:cs="Calibri"/>
                <w:color w:val="000000"/>
                <w:sz w:val="22"/>
                <w:szCs w:val="22"/>
              </w:rPr>
            </w:pPr>
            <w:ins w:id="94340"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3A83C6D7" w14:textId="77777777" w:rsidR="00646540" w:rsidRPr="00646540" w:rsidRDefault="00646540" w:rsidP="00646540">
            <w:pPr>
              <w:spacing w:before="0" w:after="0" w:line="240" w:lineRule="auto"/>
              <w:jc w:val="center"/>
              <w:rPr>
                <w:ins w:id="94341" w:author="pete jones" w:date="2022-01-11T16:58:00Z"/>
                <w:rFonts w:ascii="Calibri" w:hAnsi="Calibri" w:cs="Calibri"/>
                <w:color w:val="000000"/>
                <w:sz w:val="22"/>
                <w:szCs w:val="22"/>
              </w:rPr>
            </w:pPr>
            <w:ins w:id="9434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6FE7F7" w14:textId="77777777" w:rsidR="00646540" w:rsidRPr="00646540" w:rsidRDefault="00646540" w:rsidP="00646540">
            <w:pPr>
              <w:spacing w:before="0" w:after="0" w:line="240" w:lineRule="auto"/>
              <w:jc w:val="center"/>
              <w:rPr>
                <w:ins w:id="94343" w:author="pete jones" w:date="2022-01-11T16:58:00Z"/>
                <w:rFonts w:ascii="Calibri" w:hAnsi="Calibri" w:cs="Calibri"/>
                <w:color w:val="000000"/>
                <w:sz w:val="22"/>
                <w:szCs w:val="22"/>
              </w:rPr>
            </w:pPr>
            <w:ins w:id="9434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22E1F9" w14:textId="77777777" w:rsidR="00646540" w:rsidRPr="00646540" w:rsidRDefault="00646540" w:rsidP="00646540">
            <w:pPr>
              <w:spacing w:before="0" w:after="0" w:line="240" w:lineRule="auto"/>
              <w:jc w:val="center"/>
              <w:rPr>
                <w:ins w:id="94345" w:author="pete jones" w:date="2022-01-11T16:58:00Z"/>
                <w:rFonts w:ascii="Calibri" w:hAnsi="Calibri" w:cs="Calibri"/>
                <w:color w:val="000000"/>
                <w:sz w:val="22"/>
                <w:szCs w:val="22"/>
              </w:rPr>
            </w:pPr>
            <w:ins w:id="9434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43CF06" w14:textId="77777777" w:rsidR="00646540" w:rsidRPr="00646540" w:rsidRDefault="00646540" w:rsidP="00646540">
            <w:pPr>
              <w:spacing w:before="0" w:after="0" w:line="240" w:lineRule="auto"/>
              <w:jc w:val="center"/>
              <w:rPr>
                <w:ins w:id="94347" w:author="pete jones" w:date="2022-01-11T16:58:00Z"/>
                <w:rFonts w:ascii="Calibri" w:hAnsi="Calibri" w:cs="Calibri"/>
                <w:color w:val="000000"/>
                <w:sz w:val="22"/>
                <w:szCs w:val="22"/>
              </w:rPr>
            </w:pPr>
            <w:ins w:id="9434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69CA2F" w14:textId="77777777" w:rsidR="00646540" w:rsidRPr="00646540" w:rsidRDefault="00646540" w:rsidP="00646540">
            <w:pPr>
              <w:spacing w:before="0" w:after="0" w:line="240" w:lineRule="auto"/>
              <w:jc w:val="center"/>
              <w:rPr>
                <w:ins w:id="94349" w:author="pete jones" w:date="2022-01-11T16:58:00Z"/>
                <w:rFonts w:ascii="Calibri" w:hAnsi="Calibri" w:cs="Calibri"/>
                <w:color w:val="000000"/>
                <w:sz w:val="22"/>
                <w:szCs w:val="22"/>
              </w:rPr>
            </w:pPr>
            <w:ins w:id="9435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7E3EF8" w14:textId="77777777" w:rsidR="00646540" w:rsidRPr="00646540" w:rsidRDefault="00646540" w:rsidP="00646540">
            <w:pPr>
              <w:spacing w:before="0" w:after="0" w:line="240" w:lineRule="auto"/>
              <w:jc w:val="center"/>
              <w:rPr>
                <w:ins w:id="94351" w:author="pete jones" w:date="2022-01-11T16:58:00Z"/>
                <w:rFonts w:ascii="Calibri" w:hAnsi="Calibri" w:cs="Calibri"/>
                <w:color w:val="000000"/>
                <w:sz w:val="22"/>
                <w:szCs w:val="22"/>
              </w:rPr>
            </w:pPr>
            <w:ins w:id="94352"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042A9E3" w14:textId="77777777" w:rsidR="00646540" w:rsidRPr="00646540" w:rsidRDefault="00646540" w:rsidP="00646540">
            <w:pPr>
              <w:spacing w:before="0" w:after="0" w:line="240" w:lineRule="auto"/>
              <w:jc w:val="center"/>
              <w:rPr>
                <w:ins w:id="94353" w:author="pete jones" w:date="2022-01-11T16:58:00Z"/>
                <w:rFonts w:ascii="Calibri" w:hAnsi="Calibri" w:cs="Calibri"/>
                <w:color w:val="000000"/>
                <w:sz w:val="22"/>
                <w:szCs w:val="22"/>
              </w:rPr>
            </w:pPr>
            <w:ins w:id="94354" w:author="pete jones" w:date="2022-01-11T16:58:00Z">
              <w:r w:rsidRPr="00646540">
                <w:rPr>
                  <w:rFonts w:ascii="Calibri" w:hAnsi="Calibri" w:cs="Calibri"/>
                  <w:color w:val="000000"/>
                  <w:sz w:val="22"/>
                  <w:szCs w:val="22"/>
                </w:rPr>
                <w:t> </w:t>
              </w:r>
            </w:ins>
          </w:p>
        </w:tc>
      </w:tr>
      <w:tr w:rsidR="00646540" w:rsidRPr="00646540" w14:paraId="4DCC5A25" w14:textId="77777777" w:rsidTr="00646540">
        <w:trPr>
          <w:trHeight w:val="300"/>
          <w:ins w:id="94355"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68A26E7" w14:textId="77777777" w:rsidR="00646540" w:rsidRPr="00646540" w:rsidRDefault="00646540" w:rsidP="00646540">
            <w:pPr>
              <w:spacing w:before="0" w:after="0" w:line="240" w:lineRule="auto"/>
              <w:jc w:val="center"/>
              <w:rPr>
                <w:ins w:id="94356" w:author="pete jones" w:date="2022-01-11T16:58:00Z"/>
                <w:rFonts w:ascii="Calibri" w:hAnsi="Calibri" w:cs="Calibri"/>
                <w:color w:val="000000"/>
                <w:sz w:val="22"/>
                <w:szCs w:val="22"/>
              </w:rPr>
            </w:pPr>
            <w:ins w:id="94357"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D035890" w14:textId="77777777" w:rsidR="00646540" w:rsidRPr="00646540" w:rsidRDefault="00646540" w:rsidP="00646540">
            <w:pPr>
              <w:spacing w:before="0" w:after="0" w:line="240" w:lineRule="auto"/>
              <w:jc w:val="left"/>
              <w:rPr>
                <w:ins w:id="94358" w:author="pete jones" w:date="2022-01-11T16:58:00Z"/>
                <w:rFonts w:ascii="Calibri" w:hAnsi="Calibri" w:cs="Calibri"/>
                <w:color w:val="000000"/>
                <w:sz w:val="22"/>
                <w:szCs w:val="22"/>
              </w:rPr>
            </w:pPr>
            <w:ins w:id="94359" w:author="pete jones" w:date="2022-01-11T16:58:00Z">
              <w:r w:rsidRPr="00646540">
                <w:rPr>
                  <w:rFonts w:ascii="Calibri" w:hAnsi="Calibri" w:cs="Calibri"/>
                  <w:color w:val="000000"/>
                  <w:sz w:val="22"/>
                  <w:szCs w:val="22"/>
                </w:rPr>
                <w:t>Fluid Mechanics &amp; Heat Transfer</w:t>
              </w:r>
            </w:ins>
          </w:p>
        </w:tc>
        <w:tc>
          <w:tcPr>
            <w:tcW w:w="419" w:type="dxa"/>
            <w:tcBorders>
              <w:top w:val="nil"/>
              <w:left w:val="nil"/>
              <w:bottom w:val="single" w:sz="4" w:space="0" w:color="auto"/>
              <w:right w:val="single" w:sz="4" w:space="0" w:color="auto"/>
            </w:tcBorders>
            <w:shd w:val="clear" w:color="auto" w:fill="auto"/>
            <w:noWrap/>
            <w:vAlign w:val="bottom"/>
            <w:hideMark/>
          </w:tcPr>
          <w:p w14:paraId="646974B0" w14:textId="77777777" w:rsidR="00646540" w:rsidRPr="00646540" w:rsidRDefault="00646540" w:rsidP="00646540">
            <w:pPr>
              <w:spacing w:before="0" w:after="0" w:line="240" w:lineRule="auto"/>
              <w:jc w:val="center"/>
              <w:rPr>
                <w:ins w:id="94360" w:author="pete jones" w:date="2022-01-11T16:58:00Z"/>
                <w:rFonts w:ascii="Calibri" w:hAnsi="Calibri" w:cs="Calibri"/>
                <w:color w:val="000000"/>
                <w:sz w:val="22"/>
                <w:szCs w:val="22"/>
              </w:rPr>
            </w:pPr>
            <w:ins w:id="94361" w:author="pete jones" w:date="2022-01-11T16:58: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3CAE5EC0" w14:textId="77777777" w:rsidR="00646540" w:rsidRPr="00646540" w:rsidRDefault="00646540" w:rsidP="00646540">
            <w:pPr>
              <w:spacing w:before="0" w:after="0" w:line="240" w:lineRule="auto"/>
              <w:jc w:val="center"/>
              <w:rPr>
                <w:ins w:id="94362" w:author="pete jones" w:date="2022-01-11T16:58:00Z"/>
                <w:rFonts w:ascii="Calibri" w:hAnsi="Calibri" w:cs="Calibri"/>
                <w:color w:val="000000"/>
                <w:sz w:val="22"/>
                <w:szCs w:val="22"/>
              </w:rPr>
            </w:pPr>
            <w:ins w:id="94363"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0875CB4A" w14:textId="77777777" w:rsidR="00646540" w:rsidRPr="00646540" w:rsidRDefault="00646540" w:rsidP="00646540">
            <w:pPr>
              <w:spacing w:before="0" w:after="0" w:line="240" w:lineRule="auto"/>
              <w:jc w:val="center"/>
              <w:rPr>
                <w:ins w:id="94364" w:author="pete jones" w:date="2022-01-11T16:58:00Z"/>
                <w:rFonts w:ascii="Calibri" w:hAnsi="Calibri" w:cs="Calibri"/>
                <w:color w:val="000000"/>
                <w:sz w:val="22"/>
                <w:szCs w:val="22"/>
              </w:rPr>
            </w:pPr>
            <w:ins w:id="94365"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A0479B3" w14:textId="77777777" w:rsidR="00646540" w:rsidRPr="00646540" w:rsidRDefault="00646540" w:rsidP="00646540">
            <w:pPr>
              <w:spacing w:before="0" w:after="0" w:line="240" w:lineRule="auto"/>
              <w:jc w:val="center"/>
              <w:rPr>
                <w:ins w:id="94366" w:author="pete jones" w:date="2022-01-11T16:58:00Z"/>
                <w:rFonts w:ascii="Calibri" w:hAnsi="Calibri" w:cs="Calibri"/>
                <w:color w:val="000000"/>
                <w:sz w:val="22"/>
                <w:szCs w:val="22"/>
              </w:rPr>
            </w:pPr>
            <w:ins w:id="94367"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8BD9B20" w14:textId="77777777" w:rsidR="00646540" w:rsidRPr="00646540" w:rsidRDefault="00646540" w:rsidP="00646540">
            <w:pPr>
              <w:spacing w:before="0" w:after="0" w:line="240" w:lineRule="auto"/>
              <w:jc w:val="center"/>
              <w:rPr>
                <w:ins w:id="94368" w:author="pete jones" w:date="2022-01-11T16:58:00Z"/>
                <w:rFonts w:ascii="Calibri" w:hAnsi="Calibri" w:cs="Calibri"/>
                <w:color w:val="000000"/>
                <w:sz w:val="22"/>
                <w:szCs w:val="22"/>
              </w:rPr>
            </w:pPr>
            <w:ins w:id="94369"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CF4DEF5" w14:textId="77777777" w:rsidR="00646540" w:rsidRPr="00646540" w:rsidRDefault="00646540" w:rsidP="00646540">
            <w:pPr>
              <w:spacing w:before="0" w:after="0" w:line="240" w:lineRule="auto"/>
              <w:jc w:val="center"/>
              <w:rPr>
                <w:ins w:id="94370" w:author="pete jones" w:date="2022-01-11T16:58:00Z"/>
                <w:rFonts w:ascii="Calibri" w:hAnsi="Calibri" w:cs="Calibri"/>
                <w:color w:val="000000"/>
                <w:sz w:val="22"/>
                <w:szCs w:val="22"/>
              </w:rPr>
            </w:pPr>
            <w:ins w:id="9437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1A5006" w14:textId="77777777" w:rsidR="00646540" w:rsidRPr="00646540" w:rsidRDefault="00646540" w:rsidP="00646540">
            <w:pPr>
              <w:spacing w:before="0" w:after="0" w:line="240" w:lineRule="auto"/>
              <w:jc w:val="center"/>
              <w:rPr>
                <w:ins w:id="94372" w:author="pete jones" w:date="2022-01-11T16:58:00Z"/>
                <w:rFonts w:ascii="Calibri" w:hAnsi="Calibri" w:cs="Calibri"/>
                <w:color w:val="000000"/>
                <w:sz w:val="22"/>
                <w:szCs w:val="22"/>
              </w:rPr>
            </w:pPr>
            <w:ins w:id="9437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7CA2C3" w14:textId="77777777" w:rsidR="00646540" w:rsidRPr="00646540" w:rsidRDefault="00646540" w:rsidP="00646540">
            <w:pPr>
              <w:spacing w:before="0" w:after="0" w:line="240" w:lineRule="auto"/>
              <w:jc w:val="center"/>
              <w:rPr>
                <w:ins w:id="94374" w:author="pete jones" w:date="2022-01-11T16:58:00Z"/>
                <w:rFonts w:ascii="Calibri" w:hAnsi="Calibri" w:cs="Calibri"/>
                <w:color w:val="000000"/>
                <w:sz w:val="22"/>
                <w:szCs w:val="22"/>
              </w:rPr>
            </w:pPr>
            <w:ins w:id="9437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7CEF9A" w14:textId="77777777" w:rsidR="00646540" w:rsidRPr="00646540" w:rsidRDefault="00646540" w:rsidP="00646540">
            <w:pPr>
              <w:spacing w:before="0" w:after="0" w:line="240" w:lineRule="auto"/>
              <w:jc w:val="center"/>
              <w:rPr>
                <w:ins w:id="94376" w:author="pete jones" w:date="2022-01-11T16:58:00Z"/>
                <w:rFonts w:ascii="Calibri" w:hAnsi="Calibri" w:cs="Calibri"/>
                <w:color w:val="000000"/>
                <w:sz w:val="22"/>
                <w:szCs w:val="22"/>
              </w:rPr>
            </w:pPr>
            <w:ins w:id="9437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00BBD8" w14:textId="77777777" w:rsidR="00646540" w:rsidRPr="00646540" w:rsidRDefault="00646540" w:rsidP="00646540">
            <w:pPr>
              <w:spacing w:before="0" w:after="0" w:line="240" w:lineRule="auto"/>
              <w:jc w:val="center"/>
              <w:rPr>
                <w:ins w:id="94378" w:author="pete jones" w:date="2022-01-11T16:58:00Z"/>
                <w:rFonts w:ascii="Calibri" w:hAnsi="Calibri" w:cs="Calibri"/>
                <w:color w:val="000000"/>
                <w:sz w:val="22"/>
                <w:szCs w:val="22"/>
              </w:rPr>
            </w:pPr>
            <w:ins w:id="9437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32F93A" w14:textId="77777777" w:rsidR="00646540" w:rsidRPr="00646540" w:rsidRDefault="00646540" w:rsidP="00646540">
            <w:pPr>
              <w:spacing w:before="0" w:after="0" w:line="240" w:lineRule="auto"/>
              <w:jc w:val="center"/>
              <w:rPr>
                <w:ins w:id="94380" w:author="pete jones" w:date="2022-01-11T16:58:00Z"/>
                <w:rFonts w:ascii="Calibri" w:hAnsi="Calibri" w:cs="Calibri"/>
                <w:color w:val="000000"/>
                <w:sz w:val="22"/>
                <w:szCs w:val="22"/>
              </w:rPr>
            </w:pPr>
            <w:ins w:id="94381"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9002E8" w14:textId="77777777" w:rsidR="00646540" w:rsidRPr="00646540" w:rsidRDefault="00646540" w:rsidP="00646540">
            <w:pPr>
              <w:spacing w:before="0" w:after="0" w:line="240" w:lineRule="auto"/>
              <w:jc w:val="center"/>
              <w:rPr>
                <w:ins w:id="94382" w:author="pete jones" w:date="2022-01-11T16:58:00Z"/>
                <w:rFonts w:ascii="Calibri" w:hAnsi="Calibri" w:cs="Calibri"/>
                <w:color w:val="000000"/>
                <w:sz w:val="22"/>
                <w:szCs w:val="22"/>
              </w:rPr>
            </w:pPr>
            <w:ins w:id="94383" w:author="pete jones" w:date="2022-01-11T16:58:00Z">
              <w:r w:rsidRPr="00646540">
                <w:rPr>
                  <w:rFonts w:ascii="Calibri" w:hAnsi="Calibri" w:cs="Calibri"/>
                  <w:color w:val="000000"/>
                  <w:sz w:val="22"/>
                  <w:szCs w:val="22"/>
                </w:rPr>
                <w:t> </w:t>
              </w:r>
            </w:ins>
          </w:p>
        </w:tc>
      </w:tr>
      <w:tr w:rsidR="00646540" w:rsidRPr="00646540" w14:paraId="2F042883" w14:textId="77777777" w:rsidTr="00646540">
        <w:trPr>
          <w:trHeight w:val="300"/>
          <w:ins w:id="94384"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3AB0B71" w14:textId="77777777" w:rsidR="00646540" w:rsidRPr="00646540" w:rsidRDefault="00646540" w:rsidP="00646540">
            <w:pPr>
              <w:spacing w:before="0" w:after="0" w:line="240" w:lineRule="auto"/>
              <w:jc w:val="center"/>
              <w:rPr>
                <w:ins w:id="94385" w:author="pete jones" w:date="2022-01-11T16:58:00Z"/>
                <w:rFonts w:ascii="Calibri" w:hAnsi="Calibri" w:cs="Calibri"/>
                <w:color w:val="000000"/>
                <w:sz w:val="22"/>
                <w:szCs w:val="22"/>
              </w:rPr>
            </w:pPr>
            <w:ins w:id="94386"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3E2CB43" w14:textId="77777777" w:rsidR="00646540" w:rsidRPr="00646540" w:rsidRDefault="00646540" w:rsidP="00646540">
            <w:pPr>
              <w:spacing w:before="0" w:after="0" w:line="240" w:lineRule="auto"/>
              <w:jc w:val="left"/>
              <w:rPr>
                <w:ins w:id="94387" w:author="pete jones" w:date="2022-01-11T16:58:00Z"/>
                <w:rFonts w:ascii="Calibri" w:hAnsi="Calibri" w:cs="Calibri"/>
                <w:color w:val="000000"/>
                <w:sz w:val="22"/>
                <w:szCs w:val="22"/>
              </w:rPr>
            </w:pPr>
            <w:ins w:id="94388" w:author="pete jones" w:date="2022-01-11T16:58:00Z">
              <w:r w:rsidRPr="00646540">
                <w:rPr>
                  <w:rFonts w:ascii="Calibri" w:hAnsi="Calibri" w:cs="Calibri"/>
                  <w:color w:val="000000"/>
                  <w:sz w:val="22"/>
                  <w:szCs w:val="22"/>
                </w:rPr>
                <w:t>Mechatronics and Control</w:t>
              </w:r>
            </w:ins>
          </w:p>
        </w:tc>
        <w:tc>
          <w:tcPr>
            <w:tcW w:w="419" w:type="dxa"/>
            <w:tcBorders>
              <w:top w:val="nil"/>
              <w:left w:val="nil"/>
              <w:bottom w:val="single" w:sz="4" w:space="0" w:color="auto"/>
              <w:right w:val="single" w:sz="4" w:space="0" w:color="auto"/>
            </w:tcBorders>
            <w:shd w:val="clear" w:color="auto" w:fill="auto"/>
            <w:noWrap/>
            <w:vAlign w:val="bottom"/>
            <w:hideMark/>
          </w:tcPr>
          <w:p w14:paraId="6E9CA1AE" w14:textId="77777777" w:rsidR="00646540" w:rsidRPr="00646540" w:rsidRDefault="00646540" w:rsidP="00646540">
            <w:pPr>
              <w:spacing w:before="0" w:after="0" w:line="240" w:lineRule="auto"/>
              <w:jc w:val="center"/>
              <w:rPr>
                <w:ins w:id="94389" w:author="pete jones" w:date="2022-01-11T16:58:00Z"/>
                <w:rFonts w:ascii="Calibri" w:hAnsi="Calibri" w:cs="Calibri"/>
                <w:color w:val="000000"/>
                <w:sz w:val="22"/>
                <w:szCs w:val="22"/>
              </w:rPr>
            </w:pPr>
            <w:ins w:id="94390" w:author="pete jones" w:date="2022-01-11T16:58:00Z">
              <w:r w:rsidRPr="00646540">
                <w:rPr>
                  <w:rFonts w:ascii="Calibri" w:hAnsi="Calibri" w:cs="Calibri"/>
                  <w:color w:val="000000"/>
                  <w:sz w:val="22"/>
                  <w:szCs w:val="22"/>
                </w:rPr>
                <w:t>S</w:t>
              </w:r>
            </w:ins>
          </w:p>
        </w:tc>
        <w:tc>
          <w:tcPr>
            <w:tcW w:w="487" w:type="dxa"/>
            <w:tcBorders>
              <w:top w:val="nil"/>
              <w:left w:val="nil"/>
              <w:bottom w:val="single" w:sz="4" w:space="0" w:color="auto"/>
              <w:right w:val="single" w:sz="4" w:space="0" w:color="auto"/>
            </w:tcBorders>
            <w:shd w:val="clear" w:color="auto" w:fill="auto"/>
            <w:noWrap/>
            <w:vAlign w:val="bottom"/>
            <w:hideMark/>
          </w:tcPr>
          <w:p w14:paraId="09F36FF9" w14:textId="77777777" w:rsidR="00646540" w:rsidRPr="00646540" w:rsidRDefault="00646540" w:rsidP="00646540">
            <w:pPr>
              <w:spacing w:before="0" w:after="0" w:line="240" w:lineRule="auto"/>
              <w:jc w:val="center"/>
              <w:rPr>
                <w:ins w:id="94391" w:author="pete jones" w:date="2022-01-11T16:58:00Z"/>
                <w:rFonts w:ascii="Calibri" w:hAnsi="Calibri" w:cs="Calibri"/>
                <w:color w:val="000000"/>
                <w:sz w:val="22"/>
                <w:szCs w:val="22"/>
              </w:rPr>
            </w:pPr>
            <w:ins w:id="94392"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5B1B5C54" w14:textId="77777777" w:rsidR="00646540" w:rsidRPr="00646540" w:rsidRDefault="00646540" w:rsidP="00646540">
            <w:pPr>
              <w:spacing w:before="0" w:after="0" w:line="240" w:lineRule="auto"/>
              <w:jc w:val="center"/>
              <w:rPr>
                <w:ins w:id="94393" w:author="pete jones" w:date="2022-01-11T16:58:00Z"/>
                <w:rFonts w:ascii="Calibri" w:hAnsi="Calibri" w:cs="Calibri"/>
                <w:color w:val="000000"/>
                <w:sz w:val="22"/>
                <w:szCs w:val="22"/>
              </w:rPr>
            </w:pPr>
            <w:ins w:id="94394"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3B1D72F" w14:textId="77777777" w:rsidR="00646540" w:rsidRPr="00646540" w:rsidRDefault="00646540" w:rsidP="00646540">
            <w:pPr>
              <w:spacing w:before="0" w:after="0" w:line="240" w:lineRule="auto"/>
              <w:jc w:val="center"/>
              <w:rPr>
                <w:ins w:id="94395" w:author="pete jones" w:date="2022-01-11T16:58:00Z"/>
                <w:rFonts w:ascii="Calibri" w:hAnsi="Calibri" w:cs="Calibri"/>
                <w:color w:val="000000"/>
                <w:sz w:val="22"/>
                <w:szCs w:val="22"/>
              </w:rPr>
            </w:pPr>
            <w:ins w:id="94396"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89909A8" w14:textId="77777777" w:rsidR="00646540" w:rsidRPr="00646540" w:rsidRDefault="00646540" w:rsidP="00646540">
            <w:pPr>
              <w:spacing w:before="0" w:after="0" w:line="240" w:lineRule="auto"/>
              <w:jc w:val="center"/>
              <w:rPr>
                <w:ins w:id="94397" w:author="pete jones" w:date="2022-01-11T16:58:00Z"/>
                <w:rFonts w:ascii="Calibri" w:hAnsi="Calibri" w:cs="Calibri"/>
                <w:color w:val="000000"/>
                <w:sz w:val="22"/>
                <w:szCs w:val="22"/>
              </w:rPr>
            </w:pPr>
            <w:ins w:id="94398"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21434DE" w14:textId="77777777" w:rsidR="00646540" w:rsidRPr="00646540" w:rsidRDefault="00646540" w:rsidP="00646540">
            <w:pPr>
              <w:spacing w:before="0" w:after="0" w:line="240" w:lineRule="auto"/>
              <w:jc w:val="center"/>
              <w:rPr>
                <w:ins w:id="94399" w:author="pete jones" w:date="2022-01-11T16:58:00Z"/>
                <w:rFonts w:ascii="Calibri" w:hAnsi="Calibri" w:cs="Calibri"/>
                <w:color w:val="000000"/>
                <w:sz w:val="22"/>
                <w:szCs w:val="22"/>
              </w:rPr>
            </w:pPr>
            <w:ins w:id="9440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3D0364" w14:textId="77777777" w:rsidR="00646540" w:rsidRPr="00646540" w:rsidRDefault="00646540" w:rsidP="00646540">
            <w:pPr>
              <w:spacing w:before="0" w:after="0" w:line="240" w:lineRule="auto"/>
              <w:jc w:val="center"/>
              <w:rPr>
                <w:ins w:id="94401" w:author="pete jones" w:date="2022-01-11T16:58:00Z"/>
                <w:rFonts w:ascii="Calibri" w:hAnsi="Calibri" w:cs="Calibri"/>
                <w:color w:val="000000"/>
                <w:sz w:val="22"/>
                <w:szCs w:val="22"/>
              </w:rPr>
            </w:pPr>
            <w:ins w:id="9440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B7C587" w14:textId="77777777" w:rsidR="00646540" w:rsidRPr="00646540" w:rsidRDefault="00646540" w:rsidP="00646540">
            <w:pPr>
              <w:spacing w:before="0" w:after="0" w:line="240" w:lineRule="auto"/>
              <w:jc w:val="center"/>
              <w:rPr>
                <w:ins w:id="94403" w:author="pete jones" w:date="2022-01-11T16:58:00Z"/>
                <w:rFonts w:ascii="Calibri" w:hAnsi="Calibri" w:cs="Calibri"/>
                <w:color w:val="000000"/>
                <w:sz w:val="22"/>
                <w:szCs w:val="22"/>
              </w:rPr>
            </w:pPr>
            <w:ins w:id="9440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21C0B6" w14:textId="77777777" w:rsidR="00646540" w:rsidRPr="00646540" w:rsidRDefault="00646540" w:rsidP="00646540">
            <w:pPr>
              <w:spacing w:before="0" w:after="0" w:line="240" w:lineRule="auto"/>
              <w:jc w:val="center"/>
              <w:rPr>
                <w:ins w:id="94405" w:author="pete jones" w:date="2022-01-11T16:58:00Z"/>
                <w:rFonts w:ascii="Calibri" w:hAnsi="Calibri" w:cs="Calibri"/>
                <w:color w:val="000000"/>
                <w:sz w:val="22"/>
                <w:szCs w:val="22"/>
              </w:rPr>
            </w:pPr>
            <w:ins w:id="9440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EAB28D" w14:textId="77777777" w:rsidR="00646540" w:rsidRPr="00646540" w:rsidRDefault="00646540" w:rsidP="00646540">
            <w:pPr>
              <w:spacing w:before="0" w:after="0" w:line="240" w:lineRule="auto"/>
              <w:jc w:val="center"/>
              <w:rPr>
                <w:ins w:id="94407" w:author="pete jones" w:date="2022-01-11T16:58:00Z"/>
                <w:rFonts w:ascii="Calibri" w:hAnsi="Calibri" w:cs="Calibri"/>
                <w:color w:val="000000"/>
                <w:sz w:val="22"/>
                <w:szCs w:val="22"/>
              </w:rPr>
            </w:pPr>
            <w:ins w:id="9440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D09A0C" w14:textId="77777777" w:rsidR="00646540" w:rsidRPr="00646540" w:rsidRDefault="00646540" w:rsidP="00646540">
            <w:pPr>
              <w:spacing w:before="0" w:after="0" w:line="240" w:lineRule="auto"/>
              <w:jc w:val="center"/>
              <w:rPr>
                <w:ins w:id="94409" w:author="pete jones" w:date="2022-01-11T16:58:00Z"/>
                <w:rFonts w:ascii="Calibri" w:hAnsi="Calibri" w:cs="Calibri"/>
                <w:color w:val="000000"/>
                <w:sz w:val="22"/>
                <w:szCs w:val="22"/>
              </w:rPr>
            </w:pPr>
            <w:ins w:id="94410"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B29B80" w14:textId="77777777" w:rsidR="00646540" w:rsidRPr="00646540" w:rsidRDefault="00646540" w:rsidP="00646540">
            <w:pPr>
              <w:spacing w:before="0" w:after="0" w:line="240" w:lineRule="auto"/>
              <w:jc w:val="center"/>
              <w:rPr>
                <w:ins w:id="94411" w:author="pete jones" w:date="2022-01-11T16:58:00Z"/>
                <w:rFonts w:ascii="Calibri" w:hAnsi="Calibri" w:cs="Calibri"/>
                <w:color w:val="000000"/>
                <w:sz w:val="22"/>
                <w:szCs w:val="22"/>
              </w:rPr>
            </w:pPr>
            <w:ins w:id="94412" w:author="pete jones" w:date="2022-01-11T16:58:00Z">
              <w:r w:rsidRPr="00646540">
                <w:rPr>
                  <w:rFonts w:ascii="Calibri" w:hAnsi="Calibri" w:cs="Calibri"/>
                  <w:color w:val="000000"/>
                  <w:sz w:val="22"/>
                  <w:szCs w:val="22"/>
                </w:rPr>
                <w:t> </w:t>
              </w:r>
            </w:ins>
          </w:p>
        </w:tc>
      </w:tr>
      <w:tr w:rsidR="00646540" w:rsidRPr="00646540" w14:paraId="34EC5737" w14:textId="77777777" w:rsidTr="00646540">
        <w:trPr>
          <w:trHeight w:val="300"/>
          <w:ins w:id="94413"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D92E71B" w14:textId="77777777" w:rsidR="00646540" w:rsidRPr="00646540" w:rsidRDefault="00646540" w:rsidP="00646540">
            <w:pPr>
              <w:spacing w:before="0" w:after="0" w:line="240" w:lineRule="auto"/>
              <w:jc w:val="center"/>
              <w:rPr>
                <w:ins w:id="94414" w:author="pete jones" w:date="2022-01-11T16:58:00Z"/>
                <w:rFonts w:ascii="Calibri" w:hAnsi="Calibri" w:cs="Calibri"/>
                <w:color w:val="000000"/>
                <w:sz w:val="22"/>
                <w:szCs w:val="22"/>
              </w:rPr>
            </w:pPr>
            <w:ins w:id="94415"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7B8D585" w14:textId="77777777" w:rsidR="00646540" w:rsidRPr="00646540" w:rsidRDefault="00646540" w:rsidP="00646540">
            <w:pPr>
              <w:spacing w:before="0" w:after="0" w:line="240" w:lineRule="auto"/>
              <w:jc w:val="left"/>
              <w:rPr>
                <w:ins w:id="94416" w:author="pete jones" w:date="2022-01-11T16:58:00Z"/>
                <w:rFonts w:ascii="Calibri" w:hAnsi="Calibri" w:cs="Calibri"/>
                <w:color w:val="000000"/>
                <w:sz w:val="22"/>
                <w:szCs w:val="22"/>
              </w:rPr>
            </w:pPr>
            <w:ins w:id="94417" w:author="pete jones" w:date="2022-01-11T16:58:00Z">
              <w:r w:rsidRPr="00646540">
                <w:rPr>
                  <w:rFonts w:ascii="Calibri" w:hAnsi="Calibri" w:cs="Calibri"/>
                  <w:color w:val="000000"/>
                  <w:sz w:val="22"/>
                  <w:szCs w:val="22"/>
                </w:rPr>
                <w:t>Engineering Management, Reliability and Quality</w:t>
              </w:r>
            </w:ins>
          </w:p>
        </w:tc>
        <w:tc>
          <w:tcPr>
            <w:tcW w:w="419" w:type="dxa"/>
            <w:tcBorders>
              <w:top w:val="nil"/>
              <w:left w:val="nil"/>
              <w:bottom w:val="single" w:sz="4" w:space="0" w:color="auto"/>
              <w:right w:val="single" w:sz="4" w:space="0" w:color="auto"/>
            </w:tcBorders>
            <w:shd w:val="clear" w:color="auto" w:fill="auto"/>
            <w:noWrap/>
            <w:vAlign w:val="bottom"/>
            <w:hideMark/>
          </w:tcPr>
          <w:p w14:paraId="28E41992" w14:textId="77777777" w:rsidR="00646540" w:rsidRPr="00646540" w:rsidRDefault="00646540" w:rsidP="00646540">
            <w:pPr>
              <w:spacing w:before="0" w:after="0" w:line="240" w:lineRule="auto"/>
              <w:jc w:val="center"/>
              <w:rPr>
                <w:ins w:id="94418" w:author="pete jones" w:date="2022-01-11T16:58:00Z"/>
                <w:rFonts w:ascii="Calibri" w:hAnsi="Calibri" w:cs="Calibri"/>
                <w:color w:val="000000"/>
                <w:sz w:val="22"/>
                <w:szCs w:val="22"/>
              </w:rPr>
            </w:pPr>
            <w:ins w:id="94419" w:author="pete jones" w:date="2022-01-11T16:58: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51B5D01A" w14:textId="77777777" w:rsidR="00646540" w:rsidRPr="00646540" w:rsidRDefault="00646540" w:rsidP="00646540">
            <w:pPr>
              <w:spacing w:before="0" w:after="0" w:line="240" w:lineRule="auto"/>
              <w:jc w:val="center"/>
              <w:rPr>
                <w:ins w:id="94420" w:author="pete jones" w:date="2022-01-11T16:58:00Z"/>
                <w:rFonts w:ascii="Calibri" w:hAnsi="Calibri" w:cs="Calibri"/>
                <w:color w:val="000000"/>
                <w:sz w:val="22"/>
                <w:szCs w:val="22"/>
              </w:rPr>
            </w:pPr>
            <w:ins w:id="94421" w:author="pete jones" w:date="2022-01-11T16:58:00Z">
              <w:r w:rsidRPr="00646540">
                <w:rPr>
                  <w:rFonts w:ascii="Calibri" w:hAnsi="Calibri" w:cs="Calibri"/>
                  <w:color w:val="000000"/>
                  <w:sz w:val="22"/>
                  <w:szCs w:val="22"/>
                </w:rPr>
                <w:t>20</w:t>
              </w:r>
            </w:ins>
          </w:p>
        </w:tc>
        <w:tc>
          <w:tcPr>
            <w:tcW w:w="419" w:type="dxa"/>
            <w:tcBorders>
              <w:top w:val="nil"/>
              <w:left w:val="nil"/>
              <w:bottom w:val="single" w:sz="4" w:space="0" w:color="auto"/>
              <w:right w:val="single" w:sz="4" w:space="0" w:color="auto"/>
            </w:tcBorders>
            <w:shd w:val="clear" w:color="auto" w:fill="auto"/>
            <w:noWrap/>
            <w:vAlign w:val="bottom"/>
            <w:hideMark/>
          </w:tcPr>
          <w:p w14:paraId="46FD5C06" w14:textId="77777777" w:rsidR="00646540" w:rsidRPr="00646540" w:rsidRDefault="00646540" w:rsidP="00646540">
            <w:pPr>
              <w:spacing w:before="0" w:after="0" w:line="240" w:lineRule="auto"/>
              <w:jc w:val="center"/>
              <w:rPr>
                <w:ins w:id="94422" w:author="pete jones" w:date="2022-01-11T16:58:00Z"/>
                <w:rFonts w:ascii="Calibri" w:hAnsi="Calibri" w:cs="Calibri"/>
                <w:color w:val="000000"/>
                <w:sz w:val="22"/>
                <w:szCs w:val="22"/>
              </w:rPr>
            </w:pPr>
            <w:ins w:id="94423"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00C01F36" w14:textId="77777777" w:rsidR="00646540" w:rsidRPr="00646540" w:rsidRDefault="00646540" w:rsidP="00646540">
            <w:pPr>
              <w:spacing w:before="0" w:after="0" w:line="240" w:lineRule="auto"/>
              <w:jc w:val="center"/>
              <w:rPr>
                <w:ins w:id="94424" w:author="pete jones" w:date="2022-01-11T16:58:00Z"/>
                <w:rFonts w:ascii="Calibri" w:hAnsi="Calibri" w:cs="Calibri"/>
                <w:color w:val="000000"/>
                <w:sz w:val="22"/>
                <w:szCs w:val="22"/>
              </w:rPr>
            </w:pPr>
            <w:ins w:id="94425"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57A039A" w14:textId="77777777" w:rsidR="00646540" w:rsidRPr="00646540" w:rsidRDefault="00646540" w:rsidP="00646540">
            <w:pPr>
              <w:spacing w:before="0" w:after="0" w:line="240" w:lineRule="auto"/>
              <w:jc w:val="center"/>
              <w:rPr>
                <w:ins w:id="94426" w:author="pete jones" w:date="2022-01-11T16:58:00Z"/>
                <w:rFonts w:ascii="Calibri" w:hAnsi="Calibri" w:cs="Calibri"/>
                <w:color w:val="000000"/>
                <w:sz w:val="22"/>
                <w:szCs w:val="22"/>
              </w:rPr>
            </w:pPr>
            <w:ins w:id="94427"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4E91280" w14:textId="77777777" w:rsidR="00646540" w:rsidRPr="00646540" w:rsidRDefault="00646540" w:rsidP="00646540">
            <w:pPr>
              <w:spacing w:before="0" w:after="0" w:line="240" w:lineRule="auto"/>
              <w:jc w:val="center"/>
              <w:rPr>
                <w:ins w:id="94428" w:author="pete jones" w:date="2022-01-11T16:58:00Z"/>
                <w:rFonts w:ascii="Calibri" w:hAnsi="Calibri" w:cs="Calibri"/>
                <w:color w:val="000000"/>
                <w:sz w:val="22"/>
                <w:szCs w:val="22"/>
              </w:rPr>
            </w:pPr>
            <w:ins w:id="9442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77787D" w14:textId="77777777" w:rsidR="00646540" w:rsidRPr="00646540" w:rsidRDefault="00646540" w:rsidP="00646540">
            <w:pPr>
              <w:spacing w:before="0" w:after="0" w:line="240" w:lineRule="auto"/>
              <w:jc w:val="center"/>
              <w:rPr>
                <w:ins w:id="94430" w:author="pete jones" w:date="2022-01-11T16:58:00Z"/>
                <w:rFonts w:ascii="Calibri" w:hAnsi="Calibri" w:cs="Calibri"/>
                <w:color w:val="000000"/>
                <w:sz w:val="22"/>
                <w:szCs w:val="22"/>
              </w:rPr>
            </w:pPr>
            <w:ins w:id="9443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5631E6" w14:textId="77777777" w:rsidR="00646540" w:rsidRPr="00646540" w:rsidRDefault="00646540" w:rsidP="00646540">
            <w:pPr>
              <w:spacing w:before="0" w:after="0" w:line="240" w:lineRule="auto"/>
              <w:jc w:val="center"/>
              <w:rPr>
                <w:ins w:id="94432" w:author="pete jones" w:date="2022-01-11T16:58:00Z"/>
                <w:rFonts w:ascii="Calibri" w:hAnsi="Calibri" w:cs="Calibri"/>
                <w:color w:val="000000"/>
                <w:sz w:val="22"/>
                <w:szCs w:val="22"/>
              </w:rPr>
            </w:pPr>
            <w:ins w:id="9443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C4F9E7" w14:textId="77777777" w:rsidR="00646540" w:rsidRPr="00646540" w:rsidRDefault="00646540" w:rsidP="00646540">
            <w:pPr>
              <w:spacing w:before="0" w:after="0" w:line="240" w:lineRule="auto"/>
              <w:jc w:val="center"/>
              <w:rPr>
                <w:ins w:id="94434" w:author="pete jones" w:date="2022-01-11T16:58:00Z"/>
                <w:rFonts w:ascii="Calibri" w:hAnsi="Calibri" w:cs="Calibri"/>
                <w:color w:val="000000"/>
                <w:sz w:val="22"/>
                <w:szCs w:val="22"/>
              </w:rPr>
            </w:pPr>
            <w:ins w:id="9443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B3F957" w14:textId="77777777" w:rsidR="00646540" w:rsidRPr="00646540" w:rsidRDefault="00646540" w:rsidP="00646540">
            <w:pPr>
              <w:spacing w:before="0" w:after="0" w:line="240" w:lineRule="auto"/>
              <w:jc w:val="center"/>
              <w:rPr>
                <w:ins w:id="94436" w:author="pete jones" w:date="2022-01-11T16:58:00Z"/>
                <w:rFonts w:ascii="Calibri" w:hAnsi="Calibri" w:cs="Calibri"/>
                <w:color w:val="000000"/>
                <w:sz w:val="22"/>
                <w:szCs w:val="22"/>
              </w:rPr>
            </w:pPr>
            <w:ins w:id="9443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718A7F" w14:textId="77777777" w:rsidR="00646540" w:rsidRPr="00646540" w:rsidRDefault="00646540" w:rsidP="00646540">
            <w:pPr>
              <w:spacing w:before="0" w:after="0" w:line="240" w:lineRule="auto"/>
              <w:jc w:val="center"/>
              <w:rPr>
                <w:ins w:id="94438" w:author="pete jones" w:date="2022-01-11T16:58:00Z"/>
                <w:rFonts w:ascii="Calibri" w:hAnsi="Calibri" w:cs="Calibri"/>
                <w:color w:val="000000"/>
                <w:sz w:val="22"/>
                <w:szCs w:val="22"/>
              </w:rPr>
            </w:pPr>
            <w:ins w:id="94439"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3DB08C5" w14:textId="77777777" w:rsidR="00646540" w:rsidRPr="00646540" w:rsidRDefault="00646540" w:rsidP="00646540">
            <w:pPr>
              <w:spacing w:before="0" w:after="0" w:line="240" w:lineRule="auto"/>
              <w:jc w:val="center"/>
              <w:rPr>
                <w:ins w:id="94440" w:author="pete jones" w:date="2022-01-11T16:58:00Z"/>
                <w:rFonts w:ascii="Calibri" w:hAnsi="Calibri" w:cs="Calibri"/>
                <w:color w:val="000000"/>
                <w:sz w:val="22"/>
                <w:szCs w:val="22"/>
              </w:rPr>
            </w:pPr>
            <w:ins w:id="94441" w:author="pete jones" w:date="2022-01-11T16:58:00Z">
              <w:r w:rsidRPr="00646540">
                <w:rPr>
                  <w:rFonts w:ascii="Calibri" w:hAnsi="Calibri" w:cs="Calibri"/>
                  <w:color w:val="000000"/>
                  <w:sz w:val="22"/>
                  <w:szCs w:val="22"/>
                </w:rPr>
                <w:t> </w:t>
              </w:r>
            </w:ins>
          </w:p>
        </w:tc>
      </w:tr>
      <w:tr w:rsidR="00646540" w:rsidRPr="00646540" w14:paraId="5CDC3CA6" w14:textId="77777777" w:rsidTr="00646540">
        <w:trPr>
          <w:trHeight w:val="300"/>
          <w:ins w:id="94442"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9DAB750" w14:textId="77777777" w:rsidR="00646540" w:rsidRPr="00646540" w:rsidRDefault="00646540" w:rsidP="00646540">
            <w:pPr>
              <w:spacing w:before="0" w:after="0" w:line="240" w:lineRule="auto"/>
              <w:jc w:val="center"/>
              <w:rPr>
                <w:ins w:id="94443" w:author="pete jones" w:date="2022-01-11T16:58:00Z"/>
                <w:rFonts w:ascii="Calibri" w:hAnsi="Calibri" w:cs="Calibri"/>
                <w:color w:val="000000"/>
                <w:sz w:val="22"/>
                <w:szCs w:val="22"/>
              </w:rPr>
            </w:pPr>
            <w:ins w:id="94444"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6B76C35" w14:textId="77777777" w:rsidR="00646540" w:rsidRPr="00646540" w:rsidRDefault="00646540" w:rsidP="00646540">
            <w:pPr>
              <w:spacing w:before="0" w:after="0" w:line="240" w:lineRule="auto"/>
              <w:jc w:val="left"/>
              <w:rPr>
                <w:ins w:id="94445" w:author="pete jones" w:date="2022-01-11T16:58:00Z"/>
                <w:rFonts w:ascii="Calibri" w:hAnsi="Calibri" w:cs="Calibri"/>
                <w:color w:val="000000"/>
                <w:sz w:val="22"/>
                <w:szCs w:val="22"/>
              </w:rPr>
            </w:pPr>
            <w:ins w:id="94446" w:author="pete jones" w:date="2022-01-11T16:58:00Z">
              <w:r w:rsidRPr="00646540">
                <w:rPr>
                  <w:rFonts w:ascii="Calibri" w:hAnsi="Calibri" w:cs="Calibri"/>
                  <w:color w:val="000000"/>
                  <w:sz w:val="22"/>
                  <w:szCs w:val="22"/>
                </w:rPr>
                <w:t>Individual Project and Design</w:t>
              </w:r>
            </w:ins>
          </w:p>
        </w:tc>
        <w:tc>
          <w:tcPr>
            <w:tcW w:w="419" w:type="dxa"/>
            <w:tcBorders>
              <w:top w:val="nil"/>
              <w:left w:val="nil"/>
              <w:bottom w:val="single" w:sz="4" w:space="0" w:color="auto"/>
              <w:right w:val="single" w:sz="4" w:space="0" w:color="auto"/>
            </w:tcBorders>
            <w:shd w:val="clear" w:color="auto" w:fill="auto"/>
            <w:noWrap/>
            <w:vAlign w:val="bottom"/>
            <w:hideMark/>
          </w:tcPr>
          <w:p w14:paraId="45BECF32" w14:textId="77777777" w:rsidR="00646540" w:rsidRPr="00646540" w:rsidRDefault="00646540" w:rsidP="00646540">
            <w:pPr>
              <w:spacing w:before="0" w:after="0" w:line="240" w:lineRule="auto"/>
              <w:jc w:val="center"/>
              <w:rPr>
                <w:ins w:id="94447" w:author="pete jones" w:date="2022-01-11T16:58:00Z"/>
                <w:rFonts w:ascii="Calibri" w:hAnsi="Calibri" w:cs="Calibri"/>
                <w:color w:val="000000"/>
                <w:sz w:val="22"/>
                <w:szCs w:val="22"/>
              </w:rPr>
            </w:pPr>
            <w:ins w:id="94448" w:author="pete jones" w:date="2022-01-11T16:58:00Z">
              <w:r w:rsidRPr="00646540">
                <w:rPr>
                  <w:rFonts w:ascii="Calibri" w:hAnsi="Calibri" w:cs="Calibri"/>
                  <w:color w:val="000000"/>
                  <w:sz w:val="22"/>
                  <w:szCs w:val="22"/>
                </w:rPr>
                <w:t>O</w:t>
              </w:r>
            </w:ins>
          </w:p>
        </w:tc>
        <w:tc>
          <w:tcPr>
            <w:tcW w:w="487" w:type="dxa"/>
            <w:tcBorders>
              <w:top w:val="nil"/>
              <w:left w:val="nil"/>
              <w:bottom w:val="single" w:sz="4" w:space="0" w:color="auto"/>
              <w:right w:val="single" w:sz="4" w:space="0" w:color="auto"/>
            </w:tcBorders>
            <w:shd w:val="clear" w:color="auto" w:fill="auto"/>
            <w:noWrap/>
            <w:vAlign w:val="bottom"/>
            <w:hideMark/>
          </w:tcPr>
          <w:p w14:paraId="441F95DE" w14:textId="77777777" w:rsidR="00646540" w:rsidRPr="00646540" w:rsidRDefault="00646540" w:rsidP="00646540">
            <w:pPr>
              <w:spacing w:before="0" w:after="0" w:line="240" w:lineRule="auto"/>
              <w:jc w:val="center"/>
              <w:rPr>
                <w:ins w:id="94449" w:author="pete jones" w:date="2022-01-11T16:58:00Z"/>
                <w:rFonts w:ascii="Calibri" w:hAnsi="Calibri" w:cs="Calibri"/>
                <w:color w:val="000000"/>
                <w:sz w:val="22"/>
                <w:szCs w:val="22"/>
              </w:rPr>
            </w:pPr>
            <w:ins w:id="94450" w:author="pete jones" w:date="2022-01-11T16:58:00Z">
              <w:r w:rsidRPr="00646540">
                <w:rPr>
                  <w:rFonts w:ascii="Calibri" w:hAnsi="Calibri" w:cs="Calibri"/>
                  <w:color w:val="000000"/>
                  <w:sz w:val="22"/>
                  <w:szCs w:val="22"/>
                </w:rPr>
                <w:t>40</w:t>
              </w:r>
            </w:ins>
          </w:p>
        </w:tc>
        <w:tc>
          <w:tcPr>
            <w:tcW w:w="419" w:type="dxa"/>
            <w:tcBorders>
              <w:top w:val="nil"/>
              <w:left w:val="nil"/>
              <w:bottom w:val="single" w:sz="4" w:space="0" w:color="auto"/>
              <w:right w:val="single" w:sz="4" w:space="0" w:color="auto"/>
            </w:tcBorders>
            <w:shd w:val="clear" w:color="auto" w:fill="auto"/>
            <w:noWrap/>
            <w:vAlign w:val="bottom"/>
            <w:hideMark/>
          </w:tcPr>
          <w:p w14:paraId="0AC54449" w14:textId="77777777" w:rsidR="00646540" w:rsidRPr="00646540" w:rsidRDefault="00646540" w:rsidP="00646540">
            <w:pPr>
              <w:spacing w:before="0" w:after="0" w:line="240" w:lineRule="auto"/>
              <w:jc w:val="center"/>
              <w:rPr>
                <w:ins w:id="94451" w:author="pete jones" w:date="2022-01-11T16:58:00Z"/>
                <w:rFonts w:ascii="Calibri" w:hAnsi="Calibri" w:cs="Calibri"/>
                <w:color w:val="000000"/>
                <w:sz w:val="22"/>
                <w:szCs w:val="22"/>
              </w:rPr>
            </w:pPr>
            <w:ins w:id="94452"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CD967CE" w14:textId="77777777" w:rsidR="00646540" w:rsidRPr="00646540" w:rsidRDefault="00646540" w:rsidP="00646540">
            <w:pPr>
              <w:spacing w:before="0" w:after="0" w:line="240" w:lineRule="auto"/>
              <w:jc w:val="center"/>
              <w:rPr>
                <w:ins w:id="94453" w:author="pete jones" w:date="2022-01-11T16:58:00Z"/>
                <w:rFonts w:ascii="Calibri" w:hAnsi="Calibri" w:cs="Calibri"/>
                <w:color w:val="000000"/>
                <w:sz w:val="22"/>
                <w:szCs w:val="22"/>
              </w:rPr>
            </w:pPr>
            <w:ins w:id="94454"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4B702805" w14:textId="77777777" w:rsidR="00646540" w:rsidRPr="00646540" w:rsidRDefault="00646540" w:rsidP="00646540">
            <w:pPr>
              <w:spacing w:before="0" w:after="0" w:line="240" w:lineRule="auto"/>
              <w:jc w:val="center"/>
              <w:rPr>
                <w:ins w:id="94455" w:author="pete jones" w:date="2022-01-11T16:58:00Z"/>
                <w:rFonts w:ascii="Calibri" w:hAnsi="Calibri" w:cs="Calibri"/>
                <w:color w:val="000000"/>
                <w:sz w:val="22"/>
                <w:szCs w:val="22"/>
              </w:rPr>
            </w:pPr>
            <w:ins w:id="94456"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28BC2E05" w14:textId="77777777" w:rsidR="00646540" w:rsidRPr="00646540" w:rsidRDefault="00646540" w:rsidP="00646540">
            <w:pPr>
              <w:spacing w:before="0" w:after="0" w:line="240" w:lineRule="auto"/>
              <w:jc w:val="center"/>
              <w:rPr>
                <w:ins w:id="94457" w:author="pete jones" w:date="2022-01-11T16:58:00Z"/>
                <w:rFonts w:ascii="Calibri" w:hAnsi="Calibri" w:cs="Calibri"/>
                <w:color w:val="000000"/>
                <w:sz w:val="22"/>
                <w:szCs w:val="22"/>
              </w:rPr>
            </w:pPr>
            <w:ins w:id="9445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3E465D" w14:textId="77777777" w:rsidR="00646540" w:rsidRPr="00646540" w:rsidRDefault="00646540" w:rsidP="00646540">
            <w:pPr>
              <w:spacing w:before="0" w:after="0" w:line="240" w:lineRule="auto"/>
              <w:jc w:val="center"/>
              <w:rPr>
                <w:ins w:id="94459" w:author="pete jones" w:date="2022-01-11T16:58:00Z"/>
                <w:rFonts w:ascii="Calibri" w:hAnsi="Calibri" w:cs="Calibri"/>
                <w:color w:val="000000"/>
                <w:sz w:val="22"/>
                <w:szCs w:val="22"/>
              </w:rPr>
            </w:pPr>
            <w:ins w:id="9446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1E41BE" w14:textId="77777777" w:rsidR="00646540" w:rsidRPr="00646540" w:rsidRDefault="00646540" w:rsidP="00646540">
            <w:pPr>
              <w:spacing w:before="0" w:after="0" w:line="240" w:lineRule="auto"/>
              <w:jc w:val="center"/>
              <w:rPr>
                <w:ins w:id="94461" w:author="pete jones" w:date="2022-01-11T16:58:00Z"/>
                <w:rFonts w:ascii="Calibri" w:hAnsi="Calibri" w:cs="Calibri"/>
                <w:color w:val="000000"/>
                <w:sz w:val="22"/>
                <w:szCs w:val="22"/>
              </w:rPr>
            </w:pPr>
            <w:ins w:id="9446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CCD556" w14:textId="77777777" w:rsidR="00646540" w:rsidRPr="00646540" w:rsidRDefault="00646540" w:rsidP="00646540">
            <w:pPr>
              <w:spacing w:before="0" w:after="0" w:line="240" w:lineRule="auto"/>
              <w:jc w:val="center"/>
              <w:rPr>
                <w:ins w:id="94463" w:author="pete jones" w:date="2022-01-11T16:58:00Z"/>
                <w:rFonts w:ascii="Calibri" w:hAnsi="Calibri" w:cs="Calibri"/>
                <w:color w:val="000000"/>
                <w:sz w:val="22"/>
                <w:szCs w:val="22"/>
              </w:rPr>
            </w:pPr>
            <w:ins w:id="9446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2130BE" w14:textId="77777777" w:rsidR="00646540" w:rsidRPr="00646540" w:rsidRDefault="00646540" w:rsidP="00646540">
            <w:pPr>
              <w:spacing w:before="0" w:after="0" w:line="240" w:lineRule="auto"/>
              <w:jc w:val="center"/>
              <w:rPr>
                <w:ins w:id="94465" w:author="pete jones" w:date="2022-01-11T16:58:00Z"/>
                <w:rFonts w:ascii="Calibri" w:hAnsi="Calibri" w:cs="Calibri"/>
                <w:color w:val="000000"/>
                <w:sz w:val="22"/>
                <w:szCs w:val="22"/>
              </w:rPr>
            </w:pPr>
            <w:ins w:id="9446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579D19" w14:textId="77777777" w:rsidR="00646540" w:rsidRPr="00646540" w:rsidRDefault="00646540" w:rsidP="00646540">
            <w:pPr>
              <w:spacing w:before="0" w:after="0" w:line="240" w:lineRule="auto"/>
              <w:jc w:val="center"/>
              <w:rPr>
                <w:ins w:id="94467" w:author="pete jones" w:date="2022-01-11T16:58:00Z"/>
                <w:rFonts w:ascii="Calibri" w:hAnsi="Calibri" w:cs="Calibri"/>
                <w:color w:val="000000"/>
                <w:sz w:val="22"/>
                <w:szCs w:val="22"/>
              </w:rPr>
            </w:pPr>
            <w:ins w:id="94468"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232AB23" w14:textId="77777777" w:rsidR="00646540" w:rsidRPr="00646540" w:rsidRDefault="00646540" w:rsidP="00646540">
            <w:pPr>
              <w:spacing w:before="0" w:after="0" w:line="240" w:lineRule="auto"/>
              <w:jc w:val="center"/>
              <w:rPr>
                <w:ins w:id="94469" w:author="pete jones" w:date="2022-01-11T16:58:00Z"/>
                <w:rFonts w:ascii="Calibri" w:hAnsi="Calibri" w:cs="Calibri"/>
                <w:color w:val="000000"/>
                <w:sz w:val="22"/>
                <w:szCs w:val="22"/>
              </w:rPr>
            </w:pPr>
            <w:ins w:id="94470" w:author="pete jones" w:date="2022-01-11T16:58:00Z">
              <w:r w:rsidRPr="00646540">
                <w:rPr>
                  <w:rFonts w:ascii="Calibri" w:hAnsi="Calibri" w:cs="Calibri"/>
                  <w:color w:val="000000"/>
                  <w:sz w:val="22"/>
                  <w:szCs w:val="22"/>
                </w:rPr>
                <w:t> </w:t>
              </w:r>
            </w:ins>
          </w:p>
        </w:tc>
      </w:tr>
      <w:tr w:rsidR="00646540" w:rsidRPr="00646540" w14:paraId="4E955658" w14:textId="77777777" w:rsidTr="00646540">
        <w:trPr>
          <w:trHeight w:val="300"/>
          <w:ins w:id="94471" w:author="pete jones" w:date="2022-01-11T16:58: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80F8B78" w14:textId="77777777" w:rsidR="00646540" w:rsidRPr="00646540" w:rsidRDefault="00646540" w:rsidP="00646540">
            <w:pPr>
              <w:spacing w:before="0" w:after="0" w:line="240" w:lineRule="auto"/>
              <w:jc w:val="center"/>
              <w:rPr>
                <w:ins w:id="94472" w:author="pete jones" w:date="2022-01-11T16:58:00Z"/>
                <w:rFonts w:ascii="Calibri" w:hAnsi="Calibri" w:cs="Calibri"/>
                <w:color w:val="000000"/>
                <w:sz w:val="22"/>
                <w:szCs w:val="22"/>
              </w:rPr>
            </w:pPr>
            <w:ins w:id="94473"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76621EE" w14:textId="77777777" w:rsidR="00646540" w:rsidRPr="00646540" w:rsidRDefault="00646540" w:rsidP="00646540">
            <w:pPr>
              <w:spacing w:before="0" w:after="0" w:line="240" w:lineRule="auto"/>
              <w:jc w:val="left"/>
              <w:rPr>
                <w:ins w:id="94474" w:author="pete jones" w:date="2022-01-11T16:58:00Z"/>
                <w:rFonts w:ascii="Calibri" w:hAnsi="Calibri" w:cs="Calibri"/>
                <w:color w:val="000000"/>
                <w:sz w:val="22"/>
                <w:szCs w:val="22"/>
              </w:rPr>
            </w:pPr>
            <w:ins w:id="94475" w:author="pete jones" w:date="2022-01-11T16:58:00Z">
              <w:r w:rsidRPr="00646540">
                <w:rPr>
                  <w:rFonts w:ascii="Calibri" w:hAnsi="Calibri" w:cs="Calibri"/>
                  <w:color w:val="000000"/>
                  <w:sz w:val="22"/>
                  <w:szCs w:val="22"/>
                </w:rPr>
                <w:t>Yr3 breakdown</w:t>
              </w:r>
            </w:ins>
          </w:p>
        </w:tc>
        <w:tc>
          <w:tcPr>
            <w:tcW w:w="419" w:type="dxa"/>
            <w:tcBorders>
              <w:top w:val="nil"/>
              <w:left w:val="nil"/>
              <w:bottom w:val="single" w:sz="4" w:space="0" w:color="auto"/>
              <w:right w:val="single" w:sz="4" w:space="0" w:color="auto"/>
            </w:tcBorders>
            <w:shd w:val="clear" w:color="auto" w:fill="auto"/>
            <w:noWrap/>
            <w:vAlign w:val="bottom"/>
            <w:hideMark/>
          </w:tcPr>
          <w:p w14:paraId="04308F2A" w14:textId="77777777" w:rsidR="00646540" w:rsidRPr="00646540" w:rsidRDefault="00646540" w:rsidP="00646540">
            <w:pPr>
              <w:spacing w:before="0" w:after="0" w:line="240" w:lineRule="auto"/>
              <w:jc w:val="center"/>
              <w:rPr>
                <w:ins w:id="94476" w:author="pete jones" w:date="2022-01-11T16:58:00Z"/>
                <w:rFonts w:ascii="Calibri" w:hAnsi="Calibri" w:cs="Calibri"/>
                <w:color w:val="000000"/>
                <w:sz w:val="22"/>
                <w:szCs w:val="22"/>
              </w:rPr>
            </w:pPr>
            <w:ins w:id="94477" w:author="pete jones" w:date="2022-01-11T16:58:00Z">
              <w:r w:rsidRPr="00646540">
                <w:rPr>
                  <w:rFonts w:ascii="Calibri" w:hAnsi="Calibri" w:cs="Calibri"/>
                  <w:color w:val="000000"/>
                  <w:sz w:val="22"/>
                  <w:szCs w:val="22"/>
                </w:rPr>
                <w:t> </w:t>
              </w:r>
            </w:ins>
          </w:p>
        </w:tc>
        <w:tc>
          <w:tcPr>
            <w:tcW w:w="487" w:type="dxa"/>
            <w:tcBorders>
              <w:top w:val="nil"/>
              <w:left w:val="nil"/>
              <w:bottom w:val="single" w:sz="4" w:space="0" w:color="auto"/>
              <w:right w:val="single" w:sz="4" w:space="0" w:color="auto"/>
            </w:tcBorders>
            <w:shd w:val="clear" w:color="auto" w:fill="auto"/>
            <w:noWrap/>
            <w:vAlign w:val="bottom"/>
            <w:hideMark/>
          </w:tcPr>
          <w:p w14:paraId="55F100B8" w14:textId="77777777" w:rsidR="00646540" w:rsidRPr="00646540" w:rsidRDefault="00646540" w:rsidP="00646540">
            <w:pPr>
              <w:spacing w:before="0" w:after="0" w:line="240" w:lineRule="auto"/>
              <w:jc w:val="center"/>
              <w:rPr>
                <w:ins w:id="94478" w:author="pete jones" w:date="2022-01-11T16:58:00Z"/>
                <w:rFonts w:ascii="Calibri" w:hAnsi="Calibri" w:cs="Calibri"/>
                <w:color w:val="000000"/>
                <w:sz w:val="22"/>
                <w:szCs w:val="22"/>
              </w:rPr>
            </w:pPr>
            <w:ins w:id="94479" w:author="pete jones" w:date="2022-01-11T16:58:00Z">
              <w:r w:rsidRPr="00646540">
                <w:rPr>
                  <w:rFonts w:ascii="Calibri" w:hAnsi="Calibri" w:cs="Calibri"/>
                  <w:color w:val="000000"/>
                  <w:sz w:val="22"/>
                  <w:szCs w:val="22"/>
                </w:rPr>
                <w:t>120</w:t>
              </w:r>
            </w:ins>
          </w:p>
        </w:tc>
        <w:tc>
          <w:tcPr>
            <w:tcW w:w="419" w:type="dxa"/>
            <w:tcBorders>
              <w:top w:val="nil"/>
              <w:left w:val="nil"/>
              <w:bottom w:val="single" w:sz="4" w:space="0" w:color="auto"/>
              <w:right w:val="single" w:sz="4" w:space="0" w:color="auto"/>
            </w:tcBorders>
            <w:shd w:val="clear" w:color="auto" w:fill="auto"/>
            <w:noWrap/>
            <w:vAlign w:val="bottom"/>
            <w:hideMark/>
          </w:tcPr>
          <w:p w14:paraId="19B5711B" w14:textId="77777777" w:rsidR="00646540" w:rsidRPr="00646540" w:rsidRDefault="00646540" w:rsidP="00646540">
            <w:pPr>
              <w:spacing w:before="0" w:after="0" w:line="240" w:lineRule="auto"/>
              <w:jc w:val="center"/>
              <w:rPr>
                <w:ins w:id="94480" w:author="pete jones" w:date="2022-01-11T16:58:00Z"/>
                <w:rFonts w:ascii="Calibri" w:hAnsi="Calibri" w:cs="Calibri"/>
                <w:color w:val="000000"/>
                <w:sz w:val="22"/>
                <w:szCs w:val="22"/>
              </w:rPr>
            </w:pPr>
            <w:ins w:id="94481"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0C0DF9D" w14:textId="77777777" w:rsidR="00646540" w:rsidRPr="00646540" w:rsidRDefault="00646540" w:rsidP="00646540">
            <w:pPr>
              <w:spacing w:before="0" w:after="0" w:line="240" w:lineRule="auto"/>
              <w:jc w:val="center"/>
              <w:rPr>
                <w:ins w:id="94482" w:author="pete jones" w:date="2022-01-11T16:58:00Z"/>
                <w:rFonts w:ascii="Calibri" w:hAnsi="Calibri" w:cs="Calibri"/>
                <w:color w:val="000000"/>
                <w:sz w:val="22"/>
                <w:szCs w:val="22"/>
              </w:rPr>
            </w:pPr>
            <w:ins w:id="94483"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624F7CD3" w14:textId="77777777" w:rsidR="00646540" w:rsidRPr="00646540" w:rsidRDefault="00646540" w:rsidP="00646540">
            <w:pPr>
              <w:spacing w:before="0" w:after="0" w:line="240" w:lineRule="auto"/>
              <w:jc w:val="center"/>
              <w:rPr>
                <w:ins w:id="94484" w:author="pete jones" w:date="2022-01-11T16:58:00Z"/>
                <w:rFonts w:ascii="Calibri" w:hAnsi="Calibri" w:cs="Calibri"/>
                <w:color w:val="000000"/>
                <w:sz w:val="22"/>
                <w:szCs w:val="22"/>
              </w:rPr>
            </w:pPr>
            <w:ins w:id="94485" w:author="pete jones" w:date="2022-01-11T16:58:00Z">
              <w:r w:rsidRPr="00646540">
                <w:rPr>
                  <w:rFonts w:ascii="Calibri" w:hAnsi="Calibri" w:cs="Calibri"/>
                  <w:color w:val="000000"/>
                  <w:sz w:val="22"/>
                  <w:szCs w:val="22"/>
                </w:rPr>
                <w:t> </w:t>
              </w:r>
            </w:ins>
          </w:p>
        </w:tc>
        <w:tc>
          <w:tcPr>
            <w:tcW w:w="412" w:type="dxa"/>
            <w:tcBorders>
              <w:top w:val="nil"/>
              <w:left w:val="nil"/>
              <w:bottom w:val="single" w:sz="4" w:space="0" w:color="auto"/>
              <w:right w:val="single" w:sz="4" w:space="0" w:color="auto"/>
            </w:tcBorders>
            <w:shd w:val="clear" w:color="auto" w:fill="auto"/>
            <w:noWrap/>
            <w:vAlign w:val="bottom"/>
            <w:hideMark/>
          </w:tcPr>
          <w:p w14:paraId="1E748EFC" w14:textId="77777777" w:rsidR="00646540" w:rsidRPr="00646540" w:rsidRDefault="00646540" w:rsidP="00646540">
            <w:pPr>
              <w:spacing w:before="0" w:after="0" w:line="240" w:lineRule="auto"/>
              <w:jc w:val="center"/>
              <w:rPr>
                <w:ins w:id="94486" w:author="pete jones" w:date="2022-01-11T16:58:00Z"/>
                <w:rFonts w:ascii="Calibri" w:hAnsi="Calibri" w:cs="Calibri"/>
                <w:color w:val="000000"/>
                <w:sz w:val="22"/>
                <w:szCs w:val="22"/>
              </w:rPr>
            </w:pPr>
            <w:ins w:id="9448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9E1556" w14:textId="77777777" w:rsidR="00646540" w:rsidRPr="00646540" w:rsidRDefault="00646540" w:rsidP="00646540">
            <w:pPr>
              <w:spacing w:before="0" w:after="0" w:line="240" w:lineRule="auto"/>
              <w:jc w:val="center"/>
              <w:rPr>
                <w:ins w:id="94488" w:author="pete jones" w:date="2022-01-11T16:58:00Z"/>
                <w:rFonts w:ascii="Calibri" w:hAnsi="Calibri" w:cs="Calibri"/>
                <w:color w:val="000000"/>
                <w:sz w:val="22"/>
                <w:szCs w:val="22"/>
              </w:rPr>
            </w:pPr>
            <w:ins w:id="9448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A5827F" w14:textId="77777777" w:rsidR="00646540" w:rsidRPr="00646540" w:rsidRDefault="00646540" w:rsidP="00646540">
            <w:pPr>
              <w:spacing w:before="0" w:after="0" w:line="240" w:lineRule="auto"/>
              <w:jc w:val="center"/>
              <w:rPr>
                <w:ins w:id="94490" w:author="pete jones" w:date="2022-01-11T16:58:00Z"/>
                <w:rFonts w:ascii="Calibri" w:hAnsi="Calibri" w:cs="Calibri"/>
                <w:color w:val="000000"/>
                <w:sz w:val="22"/>
                <w:szCs w:val="22"/>
              </w:rPr>
            </w:pPr>
            <w:ins w:id="9449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8C1E86" w14:textId="77777777" w:rsidR="00646540" w:rsidRPr="00646540" w:rsidRDefault="00646540" w:rsidP="00646540">
            <w:pPr>
              <w:spacing w:before="0" w:after="0" w:line="240" w:lineRule="auto"/>
              <w:jc w:val="center"/>
              <w:rPr>
                <w:ins w:id="94492" w:author="pete jones" w:date="2022-01-11T16:58:00Z"/>
                <w:rFonts w:ascii="Calibri" w:hAnsi="Calibri" w:cs="Calibri"/>
                <w:color w:val="000000"/>
                <w:sz w:val="22"/>
                <w:szCs w:val="22"/>
              </w:rPr>
            </w:pPr>
            <w:ins w:id="9449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7BD319" w14:textId="77777777" w:rsidR="00646540" w:rsidRPr="00646540" w:rsidRDefault="00646540" w:rsidP="00646540">
            <w:pPr>
              <w:spacing w:before="0" w:after="0" w:line="240" w:lineRule="auto"/>
              <w:jc w:val="center"/>
              <w:rPr>
                <w:ins w:id="94494" w:author="pete jones" w:date="2022-01-11T16:58:00Z"/>
                <w:rFonts w:ascii="Calibri" w:hAnsi="Calibri" w:cs="Calibri"/>
                <w:color w:val="000000"/>
                <w:sz w:val="22"/>
                <w:szCs w:val="22"/>
              </w:rPr>
            </w:pPr>
            <w:ins w:id="94495" w:author="pete jones" w:date="2022-01-11T16:58:00Z">
              <w:r w:rsidRPr="00646540">
                <w:rPr>
                  <w:rFonts w:ascii="Calibri" w:hAnsi="Calibri" w:cs="Calibri"/>
                  <w:color w:val="000000"/>
                  <w:sz w:val="22"/>
                  <w:szCs w:val="22"/>
                </w:rPr>
                <w:t>43</w:t>
              </w:r>
            </w:ins>
          </w:p>
        </w:tc>
        <w:tc>
          <w:tcPr>
            <w:tcW w:w="399" w:type="dxa"/>
            <w:tcBorders>
              <w:top w:val="nil"/>
              <w:left w:val="nil"/>
              <w:bottom w:val="single" w:sz="4" w:space="0" w:color="auto"/>
              <w:right w:val="single" w:sz="4" w:space="0" w:color="auto"/>
            </w:tcBorders>
            <w:shd w:val="clear" w:color="auto" w:fill="auto"/>
            <w:noWrap/>
            <w:vAlign w:val="bottom"/>
            <w:hideMark/>
          </w:tcPr>
          <w:p w14:paraId="325E2672" w14:textId="77777777" w:rsidR="00646540" w:rsidRPr="00646540" w:rsidRDefault="00646540" w:rsidP="00646540">
            <w:pPr>
              <w:spacing w:before="0" w:after="0" w:line="240" w:lineRule="auto"/>
              <w:jc w:val="center"/>
              <w:rPr>
                <w:ins w:id="94496" w:author="pete jones" w:date="2022-01-11T16:58:00Z"/>
                <w:rFonts w:ascii="Calibri" w:hAnsi="Calibri" w:cs="Calibri"/>
                <w:color w:val="000000"/>
                <w:sz w:val="22"/>
                <w:szCs w:val="22"/>
              </w:rPr>
            </w:pPr>
            <w:ins w:id="94497"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0F5BE60" w14:textId="77777777" w:rsidR="00646540" w:rsidRPr="00646540" w:rsidRDefault="00646540" w:rsidP="00646540">
            <w:pPr>
              <w:spacing w:before="0" w:after="0" w:line="240" w:lineRule="auto"/>
              <w:jc w:val="center"/>
              <w:rPr>
                <w:ins w:id="94498" w:author="pete jones" w:date="2022-01-11T16:58:00Z"/>
                <w:rFonts w:ascii="Calibri" w:hAnsi="Calibri" w:cs="Calibri"/>
                <w:color w:val="000000"/>
                <w:sz w:val="22"/>
                <w:szCs w:val="22"/>
              </w:rPr>
            </w:pPr>
            <w:ins w:id="94499" w:author="pete jones" w:date="2022-01-11T16:58:00Z">
              <w:r w:rsidRPr="00646540">
                <w:rPr>
                  <w:rFonts w:ascii="Calibri" w:hAnsi="Calibri" w:cs="Calibri"/>
                  <w:color w:val="000000"/>
                  <w:sz w:val="22"/>
                  <w:szCs w:val="22"/>
                </w:rPr>
                <w:t>57</w:t>
              </w:r>
            </w:ins>
          </w:p>
        </w:tc>
      </w:tr>
    </w:tbl>
    <w:p w14:paraId="716EA715" w14:textId="1BC7F270" w:rsidR="00646540" w:rsidRDefault="00646540" w:rsidP="00406988">
      <w:pPr>
        <w:jc w:val="left"/>
        <w:rPr>
          <w:ins w:id="94500" w:author="pete jones" w:date="2022-01-11T16:58:00Z"/>
        </w:rPr>
      </w:pPr>
    </w:p>
    <w:p w14:paraId="60AC7AB1" w14:textId="53EBC77E" w:rsidR="00646540" w:rsidRDefault="00646540" w:rsidP="00406988">
      <w:pPr>
        <w:jc w:val="left"/>
        <w:rPr>
          <w:ins w:id="94501" w:author="pete jones" w:date="2022-01-11T16:58:00Z"/>
        </w:rPr>
      </w:pPr>
    </w:p>
    <w:p w14:paraId="17511BE5" w14:textId="1DA7E1FB" w:rsidR="00646540" w:rsidRDefault="00646540" w:rsidP="00406988">
      <w:pPr>
        <w:jc w:val="left"/>
        <w:rPr>
          <w:ins w:id="94502" w:author="pete jones" w:date="2022-01-11T16:58:00Z"/>
        </w:rPr>
      </w:pPr>
    </w:p>
    <w:p w14:paraId="4C952017" w14:textId="0FFCFE41" w:rsidR="00646540" w:rsidRDefault="00646540" w:rsidP="00406988">
      <w:pPr>
        <w:jc w:val="left"/>
        <w:rPr>
          <w:ins w:id="94503" w:author="pete jones" w:date="2022-01-11T16:58:00Z"/>
        </w:rPr>
      </w:pPr>
    </w:p>
    <w:p w14:paraId="77B2CCAA" w14:textId="216299C9" w:rsidR="00646540" w:rsidRDefault="00646540" w:rsidP="00406988">
      <w:pPr>
        <w:jc w:val="left"/>
        <w:rPr>
          <w:ins w:id="94504" w:author="pete jones" w:date="2022-01-11T16:59:00Z"/>
        </w:rPr>
      </w:pPr>
    </w:p>
    <w:p w14:paraId="5EB26997" w14:textId="77777777" w:rsidR="00646540" w:rsidRDefault="00646540" w:rsidP="00406988">
      <w:pPr>
        <w:jc w:val="left"/>
        <w:rPr>
          <w:ins w:id="94505" w:author="pete jones" w:date="2022-01-11T16:58:00Z"/>
        </w:rPr>
      </w:pPr>
    </w:p>
    <w:tbl>
      <w:tblPr>
        <w:tblW w:w="10689"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646540" w:rsidRPr="00646540" w14:paraId="74B9CFE5" w14:textId="77777777" w:rsidTr="00646540">
        <w:trPr>
          <w:trHeight w:val="300"/>
          <w:ins w:id="94506" w:author="pete jones" w:date="2022-01-11T16:58:00Z"/>
        </w:trPr>
        <w:tc>
          <w:tcPr>
            <w:tcW w:w="408" w:type="dxa"/>
            <w:tcBorders>
              <w:top w:val="nil"/>
              <w:left w:val="nil"/>
              <w:bottom w:val="nil"/>
              <w:right w:val="nil"/>
            </w:tcBorders>
            <w:shd w:val="clear" w:color="auto" w:fill="auto"/>
            <w:noWrap/>
            <w:vAlign w:val="center"/>
            <w:hideMark/>
          </w:tcPr>
          <w:p w14:paraId="0ED0E068" w14:textId="77777777" w:rsidR="00646540" w:rsidRPr="00646540" w:rsidRDefault="00646540" w:rsidP="00646540">
            <w:pPr>
              <w:spacing w:before="0" w:after="0" w:line="240" w:lineRule="auto"/>
              <w:jc w:val="left"/>
              <w:rPr>
                <w:ins w:id="94507" w:author="pete jones" w:date="2022-01-11T16:58: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E3DA5A8" w14:textId="77777777" w:rsidR="00646540" w:rsidRPr="00646540" w:rsidRDefault="00646540" w:rsidP="00646540">
            <w:pPr>
              <w:spacing w:before="0" w:after="0" w:line="240" w:lineRule="auto"/>
              <w:jc w:val="center"/>
              <w:rPr>
                <w:ins w:id="94508" w:author="pete jones" w:date="2022-01-11T16:58:00Z"/>
                <w:rFonts w:ascii="Calibri" w:hAnsi="Calibri" w:cs="Calibri"/>
                <w:b/>
                <w:bCs/>
                <w:color w:val="000000"/>
                <w:sz w:val="32"/>
                <w:szCs w:val="32"/>
              </w:rPr>
            </w:pPr>
            <w:ins w:id="94509" w:author="pete jones" w:date="2022-01-11T16:58:00Z">
              <w:r w:rsidRPr="00646540">
                <w:rPr>
                  <w:rFonts w:ascii="Calibri" w:hAnsi="Calibri" w:cs="Calibri"/>
                  <w:b/>
                  <w:bCs/>
                  <w:color w:val="000000"/>
                  <w:sz w:val="32"/>
                  <w:szCs w:val="32"/>
                </w:rPr>
                <w:t>The University of Cambridge</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E0920DC" w14:textId="77777777" w:rsidR="00646540" w:rsidRPr="00646540" w:rsidRDefault="00646540" w:rsidP="00646540">
            <w:pPr>
              <w:spacing w:before="0" w:after="0" w:line="240" w:lineRule="auto"/>
              <w:jc w:val="right"/>
              <w:rPr>
                <w:ins w:id="94510" w:author="pete jones" w:date="2022-01-11T16:58:00Z"/>
                <w:rFonts w:ascii="Calibri" w:hAnsi="Calibri" w:cs="Calibri"/>
                <w:color w:val="000000"/>
                <w:sz w:val="22"/>
                <w:szCs w:val="22"/>
              </w:rPr>
            </w:pPr>
            <w:ins w:id="94511" w:author="pete jones" w:date="2022-01-11T16:58:00Z">
              <w:r w:rsidRPr="0064654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F3E5117" w14:textId="77777777" w:rsidR="00646540" w:rsidRPr="00646540" w:rsidRDefault="00646540" w:rsidP="00646540">
            <w:pPr>
              <w:spacing w:before="0" w:after="0" w:line="240" w:lineRule="auto"/>
              <w:jc w:val="center"/>
              <w:rPr>
                <w:ins w:id="94512" w:author="pete jones" w:date="2022-01-11T16:58:00Z"/>
                <w:rFonts w:ascii="Calibri" w:hAnsi="Calibri" w:cs="Calibri"/>
                <w:color w:val="000000"/>
                <w:sz w:val="22"/>
                <w:szCs w:val="22"/>
              </w:rPr>
            </w:pPr>
            <w:ins w:id="94513" w:author="pete jones" w:date="2022-01-11T16:58:00Z">
              <w:r w:rsidRPr="00646540">
                <w:rPr>
                  <w:rFonts w:ascii="Calibri" w:hAnsi="Calibri" w:cs="Calibri"/>
                  <w:color w:val="000000"/>
                  <w:sz w:val="22"/>
                  <w:szCs w:val="22"/>
                </w:rPr>
                <w:t>2</w:t>
              </w:r>
            </w:ins>
          </w:p>
        </w:tc>
      </w:tr>
      <w:tr w:rsidR="00646540" w:rsidRPr="00646540" w14:paraId="179EA127" w14:textId="77777777" w:rsidTr="00646540">
        <w:trPr>
          <w:trHeight w:val="315"/>
          <w:ins w:id="94514" w:author="pete jones" w:date="2022-01-11T16:58:00Z"/>
        </w:trPr>
        <w:tc>
          <w:tcPr>
            <w:tcW w:w="408" w:type="dxa"/>
            <w:tcBorders>
              <w:top w:val="nil"/>
              <w:left w:val="nil"/>
              <w:bottom w:val="nil"/>
              <w:right w:val="nil"/>
            </w:tcBorders>
            <w:shd w:val="clear" w:color="auto" w:fill="auto"/>
            <w:noWrap/>
            <w:vAlign w:val="center"/>
            <w:hideMark/>
          </w:tcPr>
          <w:p w14:paraId="17697DA7" w14:textId="77777777" w:rsidR="00646540" w:rsidRPr="00646540" w:rsidRDefault="00646540" w:rsidP="00646540">
            <w:pPr>
              <w:spacing w:before="0" w:after="0" w:line="240" w:lineRule="auto"/>
              <w:jc w:val="center"/>
              <w:rPr>
                <w:ins w:id="94515" w:author="pete jones" w:date="2022-01-11T16:5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45063414" w14:textId="77777777" w:rsidR="00646540" w:rsidRPr="00646540" w:rsidRDefault="00646540" w:rsidP="00646540">
            <w:pPr>
              <w:spacing w:before="0" w:after="0" w:line="240" w:lineRule="auto"/>
              <w:jc w:val="left"/>
              <w:rPr>
                <w:ins w:id="94516" w:author="pete jones" w:date="2022-01-11T16:58: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1A08B6E3" w14:textId="77777777" w:rsidR="00646540" w:rsidRPr="00646540" w:rsidRDefault="00646540" w:rsidP="00646540">
            <w:pPr>
              <w:spacing w:before="0" w:after="0" w:line="240" w:lineRule="auto"/>
              <w:jc w:val="right"/>
              <w:rPr>
                <w:ins w:id="94517" w:author="pete jones" w:date="2022-01-11T16:58:00Z"/>
                <w:rFonts w:ascii="Calibri" w:hAnsi="Calibri" w:cs="Calibri"/>
                <w:color w:val="000000"/>
                <w:sz w:val="22"/>
                <w:szCs w:val="22"/>
              </w:rPr>
            </w:pPr>
            <w:ins w:id="94518" w:author="pete jones" w:date="2022-01-11T16:58:00Z">
              <w:r w:rsidRPr="0064654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5B5CF137" w14:textId="77777777" w:rsidR="00646540" w:rsidRPr="00646540" w:rsidRDefault="00646540" w:rsidP="00646540">
            <w:pPr>
              <w:spacing w:before="0" w:after="0" w:line="240" w:lineRule="auto"/>
              <w:jc w:val="center"/>
              <w:rPr>
                <w:ins w:id="94519" w:author="pete jones" w:date="2022-01-11T16:58:00Z"/>
                <w:rFonts w:ascii="Calibri" w:hAnsi="Calibri" w:cs="Calibri"/>
                <w:color w:val="000000"/>
                <w:sz w:val="22"/>
                <w:szCs w:val="22"/>
              </w:rPr>
            </w:pPr>
            <w:ins w:id="94520" w:author="pete jones" w:date="2022-01-11T16:58:00Z">
              <w:r w:rsidRPr="00646540">
                <w:rPr>
                  <w:rFonts w:ascii="Calibri" w:hAnsi="Calibri" w:cs="Calibri"/>
                  <w:color w:val="000000"/>
                  <w:sz w:val="22"/>
                  <w:szCs w:val="22"/>
                </w:rPr>
                <w:t>1</w:t>
              </w:r>
            </w:ins>
          </w:p>
        </w:tc>
      </w:tr>
      <w:tr w:rsidR="00646540" w:rsidRPr="00646540" w14:paraId="2BA02324" w14:textId="77777777" w:rsidTr="00646540">
        <w:trPr>
          <w:trHeight w:val="315"/>
          <w:ins w:id="94521" w:author="pete jones" w:date="2022-01-11T16:58:00Z"/>
        </w:trPr>
        <w:tc>
          <w:tcPr>
            <w:tcW w:w="408" w:type="dxa"/>
            <w:tcBorders>
              <w:top w:val="nil"/>
              <w:left w:val="nil"/>
              <w:bottom w:val="nil"/>
              <w:right w:val="nil"/>
            </w:tcBorders>
            <w:shd w:val="clear" w:color="auto" w:fill="auto"/>
            <w:noWrap/>
            <w:vAlign w:val="center"/>
            <w:hideMark/>
          </w:tcPr>
          <w:p w14:paraId="3B99044C" w14:textId="77777777" w:rsidR="00646540" w:rsidRPr="00646540" w:rsidRDefault="00646540" w:rsidP="00646540">
            <w:pPr>
              <w:spacing w:before="0" w:after="0" w:line="240" w:lineRule="auto"/>
              <w:jc w:val="center"/>
              <w:rPr>
                <w:ins w:id="94522" w:author="pete jones" w:date="2022-01-11T16:58: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7846BB1C" w14:textId="77777777" w:rsidR="00646540" w:rsidRPr="00646540" w:rsidRDefault="00646540" w:rsidP="00646540">
            <w:pPr>
              <w:spacing w:before="0" w:after="0" w:line="240" w:lineRule="auto"/>
              <w:jc w:val="left"/>
              <w:rPr>
                <w:ins w:id="94523" w:author="pete jones" w:date="2022-01-11T16:58: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4C8529C4" w14:textId="77777777" w:rsidR="00646540" w:rsidRPr="00646540" w:rsidRDefault="00646540" w:rsidP="00646540">
            <w:pPr>
              <w:spacing w:before="0" w:after="0" w:line="240" w:lineRule="auto"/>
              <w:jc w:val="center"/>
              <w:rPr>
                <w:ins w:id="94524" w:author="pete jones" w:date="2022-01-11T16:58:00Z"/>
                <w:rFonts w:ascii="Calibri" w:hAnsi="Calibri" w:cs="Calibri"/>
                <w:b/>
                <w:bCs/>
                <w:i/>
                <w:iCs/>
                <w:color w:val="000000"/>
                <w:sz w:val="22"/>
                <w:szCs w:val="22"/>
              </w:rPr>
            </w:pPr>
            <w:ins w:id="94525" w:author="pete jones" w:date="2022-01-11T16:58:00Z">
              <w:r w:rsidRPr="00646540">
                <w:rPr>
                  <w:rFonts w:ascii="Calibri" w:hAnsi="Calibri" w:cs="Calibri"/>
                  <w:b/>
                  <w:bCs/>
                  <w:i/>
                  <w:iCs/>
                  <w:color w:val="000000"/>
                  <w:sz w:val="22"/>
                  <w:szCs w:val="22"/>
                </w:rPr>
                <w:t>Acceptance Criteria</w:t>
              </w:r>
            </w:ins>
          </w:p>
        </w:tc>
      </w:tr>
      <w:tr w:rsidR="00646540" w:rsidRPr="00646540" w14:paraId="484B9EE7" w14:textId="77777777" w:rsidTr="00646540">
        <w:trPr>
          <w:trHeight w:val="300"/>
          <w:ins w:id="94526" w:author="pete jones" w:date="2022-01-11T16:58:00Z"/>
        </w:trPr>
        <w:tc>
          <w:tcPr>
            <w:tcW w:w="408" w:type="dxa"/>
            <w:tcBorders>
              <w:top w:val="nil"/>
              <w:left w:val="nil"/>
              <w:bottom w:val="nil"/>
              <w:right w:val="nil"/>
            </w:tcBorders>
            <w:shd w:val="clear" w:color="auto" w:fill="auto"/>
            <w:noWrap/>
            <w:vAlign w:val="center"/>
            <w:hideMark/>
          </w:tcPr>
          <w:p w14:paraId="3970D4E0" w14:textId="77777777" w:rsidR="00646540" w:rsidRPr="00646540" w:rsidRDefault="00646540" w:rsidP="00646540">
            <w:pPr>
              <w:spacing w:before="0" w:after="0" w:line="240" w:lineRule="auto"/>
              <w:jc w:val="center"/>
              <w:rPr>
                <w:ins w:id="94527" w:author="pete jones" w:date="2022-01-11T16:58: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38A36314" w14:textId="491C0CA2" w:rsidR="00646540" w:rsidRPr="00646540" w:rsidRDefault="00646540" w:rsidP="00646540">
            <w:pPr>
              <w:spacing w:before="0" w:after="0" w:line="240" w:lineRule="auto"/>
              <w:jc w:val="left"/>
              <w:rPr>
                <w:ins w:id="94528" w:author="pete jones" w:date="2022-01-11T16:58:00Z"/>
                <w:rFonts w:ascii="Calibri" w:hAnsi="Calibri" w:cs="Calibri"/>
                <w:color w:val="000000"/>
                <w:sz w:val="22"/>
                <w:szCs w:val="22"/>
              </w:rPr>
            </w:pPr>
            <w:ins w:id="94529" w:author="pete jones" w:date="2022-01-11T16:58:00Z">
              <w:r w:rsidRPr="00646540">
                <w:rPr>
                  <w:rFonts w:ascii="Calibri" w:hAnsi="Calibri" w:cs="Calibri"/>
                  <w:color w:val="000000"/>
                  <w:sz w:val="22"/>
                  <w:szCs w:val="22"/>
                </w:rPr>
                <w:t xml:space="preserve">Estimated engineering intake 2018 (at 3%) of </w:t>
              </w:r>
            </w:ins>
            <w:ins w:id="94530" w:author="pete jones" w:date="2022-03-30T12:34:00Z">
              <w:r w:rsidR="00042512">
                <w:rPr>
                  <w:rFonts w:ascii="Calibri" w:hAnsi="Calibri" w:cs="Calibri"/>
                  <w:color w:val="000000"/>
                  <w:sz w:val="22"/>
                  <w:szCs w:val="22"/>
                </w:rPr>
                <w:t xml:space="preserve">the </w:t>
              </w:r>
            </w:ins>
            <w:ins w:id="94531" w:author="pete jones" w:date="2022-01-11T16:58:00Z">
              <w:r w:rsidRPr="00646540">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F1CB79A" w14:textId="77777777" w:rsidR="00646540" w:rsidRPr="00646540" w:rsidRDefault="00646540" w:rsidP="00646540">
            <w:pPr>
              <w:spacing w:before="0" w:after="0" w:line="240" w:lineRule="auto"/>
              <w:jc w:val="right"/>
              <w:rPr>
                <w:ins w:id="94532" w:author="pete jones" w:date="2022-01-11T16:58:00Z"/>
                <w:rFonts w:ascii="Calibri" w:hAnsi="Calibri" w:cs="Calibri"/>
                <w:color w:val="000000"/>
                <w:sz w:val="22"/>
                <w:szCs w:val="22"/>
              </w:rPr>
            </w:pPr>
            <w:ins w:id="94533" w:author="pete jones" w:date="2022-01-11T16:58:00Z">
              <w:r w:rsidRPr="0064654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BBC77C5" w14:textId="77777777" w:rsidR="00646540" w:rsidRPr="00646540" w:rsidRDefault="00646540" w:rsidP="00646540">
            <w:pPr>
              <w:spacing w:before="0" w:after="0" w:line="240" w:lineRule="auto"/>
              <w:jc w:val="center"/>
              <w:rPr>
                <w:ins w:id="94534" w:author="pete jones" w:date="2022-01-11T16:58:00Z"/>
                <w:rFonts w:ascii="Calibri" w:hAnsi="Calibri" w:cs="Calibri"/>
                <w:color w:val="000000"/>
                <w:sz w:val="22"/>
                <w:szCs w:val="22"/>
              </w:rPr>
            </w:pPr>
            <w:ins w:id="94535" w:author="pete jones" w:date="2022-01-11T16:58:00Z">
              <w:r w:rsidRPr="00646540">
                <w:rPr>
                  <w:rFonts w:ascii="Calibri" w:hAnsi="Calibri" w:cs="Calibri"/>
                  <w:color w:val="000000"/>
                  <w:sz w:val="22"/>
                  <w:szCs w:val="22"/>
                </w:rPr>
                <w:t>A*A*A</w:t>
              </w:r>
            </w:ins>
          </w:p>
        </w:tc>
      </w:tr>
      <w:tr w:rsidR="00646540" w:rsidRPr="00646540" w14:paraId="2365F5AD" w14:textId="77777777" w:rsidTr="00646540">
        <w:trPr>
          <w:trHeight w:val="315"/>
          <w:ins w:id="94536" w:author="pete jones" w:date="2022-01-11T16:58:00Z"/>
        </w:trPr>
        <w:tc>
          <w:tcPr>
            <w:tcW w:w="408" w:type="dxa"/>
            <w:tcBorders>
              <w:top w:val="nil"/>
              <w:left w:val="nil"/>
              <w:bottom w:val="nil"/>
              <w:right w:val="nil"/>
            </w:tcBorders>
            <w:shd w:val="clear" w:color="auto" w:fill="auto"/>
            <w:noWrap/>
            <w:vAlign w:val="center"/>
            <w:hideMark/>
          </w:tcPr>
          <w:p w14:paraId="181BD1B2" w14:textId="77777777" w:rsidR="00646540" w:rsidRPr="00646540" w:rsidRDefault="00646540" w:rsidP="00646540">
            <w:pPr>
              <w:spacing w:before="0" w:after="0" w:line="240" w:lineRule="auto"/>
              <w:jc w:val="center"/>
              <w:rPr>
                <w:ins w:id="94537" w:author="pete jones" w:date="2022-01-11T16:58: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7E4861F7" w14:textId="77777777" w:rsidR="00646540" w:rsidRPr="00646540" w:rsidRDefault="00646540" w:rsidP="00646540">
            <w:pPr>
              <w:spacing w:before="0" w:after="0" w:line="240" w:lineRule="auto"/>
              <w:jc w:val="left"/>
              <w:rPr>
                <w:ins w:id="94538" w:author="pete jones" w:date="2022-01-11T16:58: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39E34BCC" w14:textId="77777777" w:rsidR="00646540" w:rsidRPr="00646540" w:rsidRDefault="00646540" w:rsidP="00646540">
            <w:pPr>
              <w:spacing w:before="0" w:after="0" w:line="240" w:lineRule="auto"/>
              <w:jc w:val="right"/>
              <w:rPr>
                <w:ins w:id="94539" w:author="pete jones" w:date="2022-01-11T16:58:00Z"/>
                <w:rFonts w:ascii="Calibri" w:hAnsi="Calibri" w:cs="Calibri"/>
                <w:color w:val="000000"/>
                <w:sz w:val="22"/>
                <w:szCs w:val="22"/>
              </w:rPr>
            </w:pPr>
            <w:ins w:id="94540" w:author="pete jones" w:date="2022-01-11T16:58:00Z">
              <w:r w:rsidRPr="0064654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5FDFAFBE" w14:textId="77777777" w:rsidR="00646540" w:rsidRPr="00646540" w:rsidRDefault="00646540" w:rsidP="00646540">
            <w:pPr>
              <w:spacing w:before="0" w:after="0" w:line="240" w:lineRule="auto"/>
              <w:jc w:val="center"/>
              <w:rPr>
                <w:ins w:id="94541" w:author="pete jones" w:date="2022-01-11T16:58:00Z"/>
                <w:rFonts w:ascii="Calibri" w:hAnsi="Calibri" w:cs="Calibri"/>
                <w:color w:val="000000"/>
                <w:sz w:val="22"/>
                <w:szCs w:val="22"/>
              </w:rPr>
            </w:pPr>
            <w:ins w:id="94542" w:author="pete jones" w:date="2022-01-11T16:58:00Z">
              <w:r w:rsidRPr="00646540">
                <w:rPr>
                  <w:rFonts w:ascii="Calibri" w:hAnsi="Calibri" w:cs="Calibri"/>
                  <w:color w:val="000000"/>
                  <w:sz w:val="22"/>
                  <w:szCs w:val="22"/>
                </w:rPr>
                <w:t>N/A</w:t>
              </w:r>
            </w:ins>
          </w:p>
        </w:tc>
      </w:tr>
      <w:tr w:rsidR="00646540" w:rsidRPr="00646540" w14:paraId="7CFF33DC" w14:textId="77777777" w:rsidTr="00646540">
        <w:trPr>
          <w:trHeight w:val="315"/>
          <w:ins w:id="94543" w:author="pete jones" w:date="2022-01-11T16:58:00Z"/>
        </w:trPr>
        <w:tc>
          <w:tcPr>
            <w:tcW w:w="408" w:type="dxa"/>
            <w:tcBorders>
              <w:top w:val="nil"/>
              <w:left w:val="nil"/>
              <w:bottom w:val="nil"/>
              <w:right w:val="nil"/>
            </w:tcBorders>
            <w:shd w:val="clear" w:color="auto" w:fill="auto"/>
            <w:noWrap/>
            <w:vAlign w:val="center"/>
            <w:hideMark/>
          </w:tcPr>
          <w:p w14:paraId="198EA5AC" w14:textId="77777777" w:rsidR="00646540" w:rsidRPr="00646540" w:rsidRDefault="00646540" w:rsidP="00646540">
            <w:pPr>
              <w:spacing w:before="0" w:after="0" w:line="240" w:lineRule="auto"/>
              <w:jc w:val="center"/>
              <w:rPr>
                <w:ins w:id="94544" w:author="pete jones" w:date="2022-01-11T16:58: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10767754" w14:textId="77777777" w:rsidR="00646540" w:rsidRPr="00646540" w:rsidRDefault="00646540" w:rsidP="00646540">
            <w:pPr>
              <w:spacing w:before="0" w:after="0" w:line="240" w:lineRule="auto"/>
              <w:jc w:val="center"/>
              <w:rPr>
                <w:ins w:id="94545" w:author="pete jones" w:date="2022-01-11T16:58:00Z"/>
                <w:rFonts w:ascii="Calibri" w:hAnsi="Calibri" w:cs="Calibri"/>
                <w:b/>
                <w:bCs/>
                <w:color w:val="000000"/>
              </w:rPr>
            </w:pPr>
            <w:ins w:id="94546" w:author="pete jones" w:date="2022-01-11T16:58:00Z">
              <w:r w:rsidRPr="00646540">
                <w:rPr>
                  <w:rFonts w:ascii="Calibri" w:hAnsi="Calibri" w:cs="Calibri"/>
                  <w:b/>
                  <w:bCs/>
                  <w:color w:val="000000"/>
                </w:rPr>
                <w:t>103</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BCC7BB4" w14:textId="77777777" w:rsidR="00646540" w:rsidRPr="00646540" w:rsidRDefault="00646540" w:rsidP="00646540">
            <w:pPr>
              <w:spacing w:before="0" w:after="0" w:line="240" w:lineRule="auto"/>
              <w:jc w:val="right"/>
              <w:rPr>
                <w:ins w:id="94547" w:author="pete jones" w:date="2022-01-11T16:58:00Z"/>
                <w:rFonts w:ascii="Calibri" w:hAnsi="Calibri" w:cs="Calibri"/>
                <w:color w:val="000000"/>
                <w:sz w:val="22"/>
                <w:szCs w:val="22"/>
              </w:rPr>
            </w:pPr>
            <w:ins w:id="94548" w:author="pete jones" w:date="2022-01-11T16:58:00Z">
              <w:r w:rsidRPr="0064654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5EB265FB" w14:textId="77777777" w:rsidR="00646540" w:rsidRPr="00646540" w:rsidRDefault="00646540" w:rsidP="00646540">
            <w:pPr>
              <w:spacing w:before="0" w:after="0" w:line="240" w:lineRule="auto"/>
              <w:jc w:val="center"/>
              <w:rPr>
                <w:ins w:id="94549" w:author="pete jones" w:date="2022-01-11T16:58:00Z"/>
                <w:rFonts w:ascii="Calibri" w:hAnsi="Calibri" w:cs="Calibri"/>
                <w:color w:val="000000"/>
                <w:sz w:val="22"/>
                <w:szCs w:val="22"/>
              </w:rPr>
            </w:pPr>
            <w:ins w:id="94550" w:author="pete jones" w:date="2022-01-11T16:58:00Z">
              <w:r w:rsidRPr="00646540">
                <w:rPr>
                  <w:rFonts w:ascii="Calibri" w:hAnsi="Calibri" w:cs="Calibri"/>
                  <w:color w:val="000000"/>
                  <w:sz w:val="22"/>
                  <w:szCs w:val="22"/>
                </w:rPr>
                <w:t>160</w:t>
              </w:r>
            </w:ins>
          </w:p>
        </w:tc>
      </w:tr>
      <w:tr w:rsidR="00646540" w:rsidRPr="00646540" w14:paraId="1AB526F6" w14:textId="77777777" w:rsidTr="00646540">
        <w:trPr>
          <w:trHeight w:val="315"/>
          <w:ins w:id="94551" w:author="pete jones" w:date="2022-01-11T16:58:00Z"/>
        </w:trPr>
        <w:tc>
          <w:tcPr>
            <w:tcW w:w="408" w:type="dxa"/>
            <w:tcBorders>
              <w:top w:val="nil"/>
              <w:left w:val="nil"/>
              <w:bottom w:val="nil"/>
              <w:right w:val="nil"/>
            </w:tcBorders>
            <w:shd w:val="clear" w:color="auto" w:fill="auto"/>
            <w:noWrap/>
            <w:vAlign w:val="center"/>
            <w:hideMark/>
          </w:tcPr>
          <w:p w14:paraId="65756B6B" w14:textId="77777777" w:rsidR="00646540" w:rsidRPr="00646540" w:rsidRDefault="00646540" w:rsidP="00646540">
            <w:pPr>
              <w:spacing w:before="0" w:after="0" w:line="240" w:lineRule="auto"/>
              <w:jc w:val="center"/>
              <w:rPr>
                <w:ins w:id="94552" w:author="pete jones" w:date="2022-01-11T16:58: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64A6C24F" w14:textId="38A13701" w:rsidR="00646540" w:rsidRPr="00646540" w:rsidRDefault="00646540" w:rsidP="00646540">
            <w:pPr>
              <w:spacing w:before="0" w:after="0" w:line="240" w:lineRule="auto"/>
              <w:jc w:val="left"/>
              <w:rPr>
                <w:ins w:id="94553" w:author="pete jones" w:date="2022-01-11T16:58:00Z"/>
                <w:rFonts w:ascii="Calibri" w:hAnsi="Calibri" w:cs="Calibri"/>
                <w:color w:val="000000"/>
                <w:sz w:val="22"/>
                <w:szCs w:val="22"/>
              </w:rPr>
            </w:pPr>
            <w:ins w:id="94554" w:author="pete jones" w:date="2022-01-11T16:58:00Z">
              <w:r w:rsidRPr="00646540">
                <w:rPr>
                  <w:rFonts w:ascii="Calibri" w:hAnsi="Calibri" w:cs="Calibri"/>
                  <w:noProof/>
                  <w:color w:val="000000"/>
                  <w:sz w:val="22"/>
                  <w:szCs w:val="22"/>
                </w:rPr>
                <w:drawing>
                  <wp:anchor distT="0" distB="0" distL="114300" distR="114300" simplePos="0" relativeHeight="251740160" behindDoc="0" locked="0" layoutInCell="1" allowOverlap="1" wp14:anchorId="59D300C1" wp14:editId="09F091C3">
                    <wp:simplePos x="0" y="0"/>
                    <wp:positionH relativeFrom="column">
                      <wp:posOffset>0</wp:posOffset>
                    </wp:positionH>
                    <wp:positionV relativeFrom="paragraph">
                      <wp:posOffset>171450</wp:posOffset>
                    </wp:positionV>
                    <wp:extent cx="2524125" cy="923925"/>
                    <wp:effectExtent l="0" t="0" r="9525" b="9525"/>
                    <wp:wrapNone/>
                    <wp:docPr id="345253050" name="Chart 345253050">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3"/>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646540" w:rsidRPr="00646540" w14:paraId="00C351E7" w14:textId="77777777">
              <w:trPr>
                <w:trHeight w:val="315"/>
                <w:tblCellSpacing w:w="0" w:type="dxa"/>
                <w:ins w:id="94555" w:author="pete jones" w:date="2022-01-11T16:58: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C7933C1" w14:textId="77777777" w:rsidR="00646540" w:rsidRPr="00646540" w:rsidRDefault="00646540" w:rsidP="00646540">
                  <w:pPr>
                    <w:spacing w:before="0" w:after="0" w:line="240" w:lineRule="auto"/>
                    <w:jc w:val="left"/>
                    <w:rPr>
                      <w:ins w:id="94556" w:author="pete jones" w:date="2022-01-11T16:58:00Z"/>
                      <w:rFonts w:ascii="Calibri" w:hAnsi="Calibri" w:cs="Calibri"/>
                      <w:b/>
                      <w:bCs/>
                      <w:i/>
                      <w:iCs/>
                      <w:color w:val="000000"/>
                      <w:sz w:val="22"/>
                      <w:szCs w:val="22"/>
                    </w:rPr>
                  </w:pPr>
                  <w:ins w:id="94557" w:author="pete jones" w:date="2022-01-11T16:58:00Z">
                    <w:r w:rsidRPr="00646540">
                      <w:rPr>
                        <w:rFonts w:ascii="Calibri" w:hAnsi="Calibri" w:cs="Calibri"/>
                        <w:b/>
                        <w:bCs/>
                        <w:i/>
                        <w:iCs/>
                        <w:color w:val="000000"/>
                        <w:sz w:val="22"/>
                        <w:szCs w:val="22"/>
                      </w:rPr>
                      <w:t>Type of module category</w:t>
                    </w:r>
                  </w:ins>
                </w:p>
              </w:tc>
            </w:tr>
          </w:tbl>
          <w:p w14:paraId="6029B5DA" w14:textId="77777777" w:rsidR="00646540" w:rsidRPr="00646540" w:rsidRDefault="00646540" w:rsidP="00646540">
            <w:pPr>
              <w:spacing w:before="0" w:after="0" w:line="240" w:lineRule="auto"/>
              <w:jc w:val="left"/>
              <w:rPr>
                <w:ins w:id="94558" w:author="pete jones" w:date="2022-01-11T16:58: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3B32491C" w14:textId="77777777" w:rsidR="00646540" w:rsidRPr="00646540" w:rsidRDefault="00646540" w:rsidP="00646540">
            <w:pPr>
              <w:spacing w:before="0" w:after="0" w:line="240" w:lineRule="auto"/>
              <w:jc w:val="right"/>
              <w:rPr>
                <w:ins w:id="94559" w:author="pete jones" w:date="2022-01-11T16:58:00Z"/>
                <w:rFonts w:ascii="Calibri" w:hAnsi="Calibri" w:cs="Calibri"/>
                <w:color w:val="000000"/>
                <w:sz w:val="22"/>
                <w:szCs w:val="22"/>
              </w:rPr>
            </w:pPr>
            <w:ins w:id="94560" w:author="pete jones" w:date="2022-01-11T16:58:00Z">
              <w:r w:rsidRPr="00646540">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132B7F1B" w14:textId="77777777" w:rsidR="00646540" w:rsidRPr="00646540" w:rsidRDefault="00646540" w:rsidP="00646540">
            <w:pPr>
              <w:spacing w:before="0" w:after="0" w:line="240" w:lineRule="auto"/>
              <w:jc w:val="right"/>
              <w:rPr>
                <w:ins w:id="94561" w:author="pete jones" w:date="2022-01-11T16:58: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06B7F0AD" w14:textId="77777777" w:rsidR="00646540" w:rsidRPr="00646540" w:rsidRDefault="00646540" w:rsidP="00646540">
            <w:pPr>
              <w:spacing w:before="0" w:after="0" w:line="240" w:lineRule="auto"/>
              <w:jc w:val="left"/>
              <w:rPr>
                <w:ins w:id="94562"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5998C35C" w14:textId="77777777" w:rsidR="00646540" w:rsidRPr="00646540" w:rsidRDefault="00646540" w:rsidP="00646540">
            <w:pPr>
              <w:spacing w:before="0" w:after="0" w:line="240" w:lineRule="auto"/>
              <w:jc w:val="left"/>
              <w:rPr>
                <w:ins w:id="94563"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548B8832" w14:textId="77777777" w:rsidR="00646540" w:rsidRPr="00646540" w:rsidRDefault="00646540" w:rsidP="00646540">
            <w:pPr>
              <w:spacing w:before="0" w:after="0" w:line="240" w:lineRule="auto"/>
              <w:jc w:val="left"/>
              <w:rPr>
                <w:ins w:id="94564"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7F4D5F6" w14:textId="77777777" w:rsidR="00646540" w:rsidRPr="00646540" w:rsidRDefault="00646540" w:rsidP="00646540">
            <w:pPr>
              <w:spacing w:before="0" w:after="0" w:line="240" w:lineRule="auto"/>
              <w:jc w:val="left"/>
              <w:rPr>
                <w:ins w:id="94565"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6C0F224" w14:textId="77777777" w:rsidR="00646540" w:rsidRPr="00646540" w:rsidRDefault="00646540" w:rsidP="00646540">
            <w:pPr>
              <w:spacing w:before="0" w:after="0" w:line="240" w:lineRule="auto"/>
              <w:jc w:val="left"/>
              <w:rPr>
                <w:ins w:id="94566"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3163CA0" w14:textId="77777777" w:rsidR="00646540" w:rsidRPr="00646540" w:rsidRDefault="00646540" w:rsidP="00646540">
            <w:pPr>
              <w:spacing w:before="0" w:after="0" w:line="240" w:lineRule="auto"/>
              <w:jc w:val="center"/>
              <w:rPr>
                <w:ins w:id="94567"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7208F08" w14:textId="77777777" w:rsidR="00646540" w:rsidRPr="00646540" w:rsidRDefault="00646540" w:rsidP="00646540">
            <w:pPr>
              <w:spacing w:before="0" w:after="0" w:line="240" w:lineRule="auto"/>
              <w:jc w:val="center"/>
              <w:rPr>
                <w:ins w:id="94568"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71BF5A1" w14:textId="77777777" w:rsidR="00646540" w:rsidRPr="00646540" w:rsidRDefault="00646540" w:rsidP="00646540">
            <w:pPr>
              <w:spacing w:before="0" w:after="0" w:line="240" w:lineRule="auto"/>
              <w:jc w:val="center"/>
              <w:rPr>
                <w:ins w:id="94569"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6AB0585" w14:textId="77777777" w:rsidR="00646540" w:rsidRPr="00646540" w:rsidRDefault="00646540" w:rsidP="00646540">
            <w:pPr>
              <w:spacing w:before="0" w:after="0" w:line="240" w:lineRule="auto"/>
              <w:jc w:val="center"/>
              <w:rPr>
                <w:ins w:id="94570" w:author="pete jones" w:date="2022-01-11T16:5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39FF859A" w14:textId="77777777" w:rsidR="00646540" w:rsidRPr="00646540" w:rsidRDefault="00646540" w:rsidP="00646540">
            <w:pPr>
              <w:spacing w:before="0" w:after="0" w:line="240" w:lineRule="auto"/>
              <w:jc w:val="center"/>
              <w:rPr>
                <w:ins w:id="94571" w:author="pete jones" w:date="2022-01-11T16:58:00Z"/>
                <w:rFonts w:ascii="Times New Roman" w:hAnsi="Times New Roman" w:cs="Times New Roman"/>
                <w:sz w:val="20"/>
                <w:szCs w:val="20"/>
              </w:rPr>
            </w:pPr>
          </w:p>
        </w:tc>
      </w:tr>
      <w:tr w:rsidR="00646540" w:rsidRPr="00646540" w14:paraId="1EB77AE4" w14:textId="77777777" w:rsidTr="00646540">
        <w:trPr>
          <w:trHeight w:val="315"/>
          <w:ins w:id="94572" w:author="pete jones" w:date="2022-01-11T16:58:00Z"/>
        </w:trPr>
        <w:tc>
          <w:tcPr>
            <w:tcW w:w="408" w:type="dxa"/>
            <w:tcBorders>
              <w:top w:val="nil"/>
              <w:left w:val="nil"/>
              <w:bottom w:val="nil"/>
              <w:right w:val="nil"/>
            </w:tcBorders>
            <w:shd w:val="clear" w:color="auto" w:fill="auto"/>
            <w:noWrap/>
            <w:vAlign w:val="center"/>
            <w:hideMark/>
          </w:tcPr>
          <w:p w14:paraId="32A45FD1" w14:textId="77777777" w:rsidR="00646540" w:rsidRPr="00646540" w:rsidRDefault="00646540" w:rsidP="00646540">
            <w:pPr>
              <w:spacing w:before="0" w:after="0" w:line="240" w:lineRule="auto"/>
              <w:jc w:val="center"/>
              <w:rPr>
                <w:ins w:id="94573" w:author="pete jones" w:date="2022-01-11T16:5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66FCB475" w14:textId="77777777" w:rsidR="00646540" w:rsidRPr="00646540" w:rsidRDefault="00646540" w:rsidP="00646540">
            <w:pPr>
              <w:spacing w:before="0" w:after="0" w:line="240" w:lineRule="auto"/>
              <w:jc w:val="right"/>
              <w:rPr>
                <w:ins w:id="94574" w:author="pete jones" w:date="2022-01-11T16:58:00Z"/>
                <w:rFonts w:ascii="Calibri" w:hAnsi="Calibri" w:cs="Calibri"/>
                <w:sz w:val="22"/>
                <w:szCs w:val="22"/>
              </w:rPr>
            </w:pPr>
            <w:ins w:id="94575" w:author="pete jones" w:date="2022-01-11T16:58:00Z">
              <w:r w:rsidRPr="00646540">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07A3DD0D" w14:textId="77777777" w:rsidR="00646540" w:rsidRPr="00646540" w:rsidRDefault="00646540" w:rsidP="00646540">
            <w:pPr>
              <w:spacing w:before="0" w:after="0" w:line="240" w:lineRule="auto"/>
              <w:jc w:val="center"/>
              <w:rPr>
                <w:ins w:id="94576" w:author="pete jones" w:date="2022-01-11T16:58:00Z"/>
                <w:rFonts w:ascii="Calibri" w:hAnsi="Calibri" w:cs="Calibri"/>
                <w:color w:val="000000"/>
                <w:sz w:val="22"/>
                <w:szCs w:val="22"/>
              </w:rPr>
            </w:pPr>
            <w:ins w:id="94577" w:author="pete jones" w:date="2022-01-11T16:58:00Z">
              <w:r w:rsidRPr="00646540">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3463E875" w14:textId="77777777" w:rsidR="00646540" w:rsidRPr="00646540" w:rsidRDefault="00646540" w:rsidP="00646540">
            <w:pPr>
              <w:spacing w:before="0" w:after="0" w:line="240" w:lineRule="auto"/>
              <w:jc w:val="center"/>
              <w:rPr>
                <w:ins w:id="94578" w:author="pete jones" w:date="2022-01-11T16:58: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77D994D6" w14:textId="77777777" w:rsidR="00646540" w:rsidRPr="00646540" w:rsidRDefault="00646540" w:rsidP="00646540">
            <w:pPr>
              <w:spacing w:before="0" w:after="0" w:line="240" w:lineRule="auto"/>
              <w:jc w:val="left"/>
              <w:rPr>
                <w:ins w:id="94579"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12FC8C1" w14:textId="77777777" w:rsidR="00646540" w:rsidRPr="00646540" w:rsidRDefault="00646540" w:rsidP="00646540">
            <w:pPr>
              <w:spacing w:before="0" w:after="0" w:line="240" w:lineRule="auto"/>
              <w:jc w:val="left"/>
              <w:rPr>
                <w:ins w:id="94580"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51358D6C" w14:textId="77777777" w:rsidR="00646540" w:rsidRPr="00646540" w:rsidRDefault="00646540" w:rsidP="00646540">
            <w:pPr>
              <w:spacing w:before="0" w:after="0" w:line="240" w:lineRule="auto"/>
              <w:jc w:val="left"/>
              <w:rPr>
                <w:ins w:id="94581" w:author="pete jones" w:date="2022-01-11T16:58: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0E7F4513" w14:textId="77777777" w:rsidR="00646540" w:rsidRPr="00646540" w:rsidRDefault="00646540" w:rsidP="00646540">
            <w:pPr>
              <w:spacing w:before="0" w:after="0" w:line="240" w:lineRule="auto"/>
              <w:jc w:val="left"/>
              <w:rPr>
                <w:ins w:id="94582"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43899F67" w14:textId="77777777" w:rsidR="00646540" w:rsidRPr="00646540" w:rsidRDefault="00646540" w:rsidP="00646540">
            <w:pPr>
              <w:spacing w:before="0" w:after="0" w:line="240" w:lineRule="auto"/>
              <w:jc w:val="left"/>
              <w:rPr>
                <w:ins w:id="94583"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11B5006C" w14:textId="77777777" w:rsidR="00646540" w:rsidRPr="00646540" w:rsidRDefault="00646540" w:rsidP="00646540">
            <w:pPr>
              <w:spacing w:before="0" w:after="0" w:line="240" w:lineRule="auto"/>
              <w:jc w:val="left"/>
              <w:rPr>
                <w:ins w:id="94584"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7DDE614" w14:textId="77777777" w:rsidR="00646540" w:rsidRPr="00646540" w:rsidRDefault="00646540" w:rsidP="00646540">
            <w:pPr>
              <w:spacing w:before="0" w:after="0" w:line="240" w:lineRule="auto"/>
              <w:jc w:val="left"/>
              <w:rPr>
                <w:ins w:id="94585"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6D08BF8" w14:textId="77777777" w:rsidR="00646540" w:rsidRPr="00646540" w:rsidRDefault="00646540" w:rsidP="00646540">
            <w:pPr>
              <w:spacing w:before="0" w:after="0" w:line="240" w:lineRule="auto"/>
              <w:jc w:val="center"/>
              <w:rPr>
                <w:ins w:id="94586" w:author="pete jones" w:date="2022-01-11T16:58: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99688DA" w14:textId="77777777" w:rsidR="00646540" w:rsidRPr="00646540" w:rsidRDefault="00646540" w:rsidP="00646540">
            <w:pPr>
              <w:spacing w:before="0" w:after="0" w:line="240" w:lineRule="auto"/>
              <w:jc w:val="center"/>
              <w:rPr>
                <w:ins w:id="94587" w:author="pete jones" w:date="2022-01-11T16:58: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2F0CF248" w14:textId="77777777" w:rsidR="00646540" w:rsidRPr="00646540" w:rsidRDefault="00646540" w:rsidP="00646540">
            <w:pPr>
              <w:spacing w:before="0" w:after="0" w:line="240" w:lineRule="auto"/>
              <w:jc w:val="center"/>
              <w:rPr>
                <w:ins w:id="94588" w:author="pete jones" w:date="2022-01-11T16:58:00Z"/>
                <w:rFonts w:ascii="Times New Roman" w:hAnsi="Times New Roman" w:cs="Times New Roman"/>
                <w:sz w:val="20"/>
                <w:szCs w:val="20"/>
              </w:rPr>
            </w:pPr>
          </w:p>
        </w:tc>
      </w:tr>
      <w:tr w:rsidR="00646540" w:rsidRPr="00646540" w14:paraId="2D9719C0" w14:textId="77777777" w:rsidTr="00646540">
        <w:trPr>
          <w:trHeight w:val="300"/>
          <w:ins w:id="94589" w:author="pete jones" w:date="2022-01-11T16:58:00Z"/>
        </w:trPr>
        <w:tc>
          <w:tcPr>
            <w:tcW w:w="408" w:type="dxa"/>
            <w:tcBorders>
              <w:top w:val="nil"/>
              <w:left w:val="nil"/>
              <w:bottom w:val="nil"/>
              <w:right w:val="nil"/>
            </w:tcBorders>
            <w:shd w:val="clear" w:color="auto" w:fill="auto"/>
            <w:noWrap/>
            <w:vAlign w:val="center"/>
            <w:hideMark/>
          </w:tcPr>
          <w:p w14:paraId="7FF24248" w14:textId="77777777" w:rsidR="00646540" w:rsidRPr="00646540" w:rsidRDefault="00646540" w:rsidP="00646540">
            <w:pPr>
              <w:spacing w:before="0" w:after="0" w:line="240" w:lineRule="auto"/>
              <w:jc w:val="center"/>
              <w:rPr>
                <w:ins w:id="94590" w:author="pete jones" w:date="2022-01-11T16:58: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0BE5D2F9" w14:textId="77777777" w:rsidR="00646540" w:rsidRPr="00646540" w:rsidRDefault="00646540" w:rsidP="00646540">
            <w:pPr>
              <w:spacing w:before="0" w:after="0" w:line="240" w:lineRule="auto"/>
              <w:jc w:val="right"/>
              <w:rPr>
                <w:ins w:id="94591" w:author="pete jones" w:date="2022-01-11T16:58:00Z"/>
                <w:rFonts w:ascii="Calibri" w:hAnsi="Calibri" w:cs="Calibri"/>
                <w:sz w:val="22"/>
                <w:szCs w:val="22"/>
              </w:rPr>
            </w:pPr>
            <w:ins w:id="94592" w:author="pete jones" w:date="2022-01-11T16:58:00Z">
              <w:r w:rsidRPr="00646540">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0ADB5607" w14:textId="77777777" w:rsidR="00646540" w:rsidRPr="00646540" w:rsidRDefault="00646540" w:rsidP="00646540">
            <w:pPr>
              <w:spacing w:before="0" w:after="0" w:line="240" w:lineRule="auto"/>
              <w:jc w:val="center"/>
              <w:rPr>
                <w:ins w:id="94593" w:author="pete jones" w:date="2022-01-11T16:58:00Z"/>
                <w:rFonts w:ascii="Calibri" w:hAnsi="Calibri" w:cs="Calibri"/>
                <w:color w:val="000000"/>
                <w:sz w:val="22"/>
                <w:szCs w:val="22"/>
              </w:rPr>
            </w:pPr>
            <w:ins w:id="94594" w:author="pete jones" w:date="2022-01-11T16:58:00Z">
              <w:r w:rsidRPr="00646540">
                <w:rPr>
                  <w:rFonts w:ascii="Calibri" w:hAnsi="Calibri" w:cs="Calibri"/>
                  <w:color w:val="000000"/>
                  <w:sz w:val="22"/>
                  <w:szCs w:val="22"/>
                </w:rPr>
                <w:t>8</w:t>
              </w:r>
            </w:ins>
          </w:p>
        </w:tc>
        <w:tc>
          <w:tcPr>
            <w:tcW w:w="424" w:type="dxa"/>
            <w:tcBorders>
              <w:top w:val="nil"/>
              <w:left w:val="nil"/>
              <w:bottom w:val="nil"/>
              <w:right w:val="nil"/>
            </w:tcBorders>
            <w:shd w:val="clear" w:color="auto" w:fill="auto"/>
            <w:noWrap/>
            <w:vAlign w:val="center"/>
            <w:hideMark/>
          </w:tcPr>
          <w:p w14:paraId="1B800D88" w14:textId="77777777" w:rsidR="00646540" w:rsidRPr="00646540" w:rsidRDefault="00646540" w:rsidP="00646540">
            <w:pPr>
              <w:spacing w:before="0" w:after="0" w:line="240" w:lineRule="auto"/>
              <w:jc w:val="center"/>
              <w:rPr>
                <w:ins w:id="94595" w:author="pete jones" w:date="2022-01-11T16:58: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1A93DCB8" w14:textId="77777777" w:rsidR="00646540" w:rsidRPr="00646540" w:rsidRDefault="00646540" w:rsidP="00646540">
            <w:pPr>
              <w:spacing w:before="0" w:after="0" w:line="240" w:lineRule="auto"/>
              <w:jc w:val="center"/>
              <w:rPr>
                <w:ins w:id="94596" w:author="pete jones" w:date="2022-01-11T16:58:00Z"/>
                <w:rFonts w:ascii="Calibri" w:hAnsi="Calibri" w:cs="Calibri"/>
                <w:color w:val="000000"/>
                <w:sz w:val="22"/>
                <w:szCs w:val="22"/>
              </w:rPr>
            </w:pPr>
            <w:ins w:id="94597" w:author="pete jones" w:date="2022-01-11T16:58: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5874F2B" w14:textId="77777777" w:rsidR="00646540" w:rsidRPr="00646540" w:rsidRDefault="00646540" w:rsidP="00646540">
            <w:pPr>
              <w:spacing w:before="0" w:after="0" w:line="240" w:lineRule="auto"/>
              <w:jc w:val="center"/>
              <w:rPr>
                <w:ins w:id="94598" w:author="pete jones" w:date="2022-01-11T16:58:00Z"/>
                <w:rFonts w:ascii="Calibri" w:hAnsi="Calibri" w:cs="Calibri"/>
                <w:color w:val="000000"/>
                <w:sz w:val="22"/>
                <w:szCs w:val="22"/>
              </w:rPr>
            </w:pPr>
            <w:ins w:id="94599" w:author="pete jones" w:date="2022-01-11T16:58: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2F4F3AC" w14:textId="77777777" w:rsidR="00646540" w:rsidRPr="00646540" w:rsidRDefault="00646540" w:rsidP="00646540">
            <w:pPr>
              <w:spacing w:before="0" w:after="0" w:line="240" w:lineRule="auto"/>
              <w:jc w:val="center"/>
              <w:rPr>
                <w:ins w:id="94600" w:author="pete jones" w:date="2022-01-11T16:58:00Z"/>
                <w:rFonts w:ascii="Calibri" w:hAnsi="Calibri" w:cs="Calibri"/>
                <w:color w:val="000000"/>
                <w:sz w:val="22"/>
                <w:szCs w:val="22"/>
              </w:rPr>
            </w:pPr>
            <w:ins w:id="94601" w:author="pete jones" w:date="2022-01-11T16:58: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A34D92A" w14:textId="77777777" w:rsidR="00646540" w:rsidRPr="00646540" w:rsidRDefault="00646540" w:rsidP="00646540">
            <w:pPr>
              <w:spacing w:before="0" w:after="0" w:line="240" w:lineRule="auto"/>
              <w:jc w:val="center"/>
              <w:rPr>
                <w:ins w:id="94602" w:author="pete jones" w:date="2022-01-11T16:58:00Z"/>
                <w:rFonts w:ascii="Calibri" w:hAnsi="Calibri" w:cs="Calibri"/>
                <w:color w:val="000000"/>
                <w:sz w:val="22"/>
                <w:szCs w:val="22"/>
              </w:rPr>
            </w:pPr>
            <w:ins w:id="94603" w:author="pete jones" w:date="2022-01-11T16:58: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87BE544" w14:textId="77777777" w:rsidR="00646540" w:rsidRPr="00646540" w:rsidRDefault="00646540" w:rsidP="00646540">
            <w:pPr>
              <w:spacing w:before="0" w:after="0" w:line="240" w:lineRule="auto"/>
              <w:jc w:val="center"/>
              <w:rPr>
                <w:ins w:id="94604" w:author="pete jones" w:date="2022-01-11T16:58:00Z"/>
                <w:rFonts w:ascii="Calibri" w:hAnsi="Calibri" w:cs="Calibri"/>
                <w:color w:val="000000"/>
                <w:sz w:val="22"/>
                <w:szCs w:val="22"/>
              </w:rPr>
            </w:pPr>
            <w:ins w:id="94605" w:author="pete jones" w:date="2022-01-11T16:58: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41746B5" w14:textId="77777777" w:rsidR="00646540" w:rsidRPr="00646540" w:rsidRDefault="00646540" w:rsidP="00646540">
            <w:pPr>
              <w:spacing w:before="0" w:after="0" w:line="240" w:lineRule="auto"/>
              <w:jc w:val="center"/>
              <w:rPr>
                <w:ins w:id="94606" w:author="pete jones" w:date="2022-01-11T16:58:00Z"/>
                <w:rFonts w:ascii="Calibri" w:hAnsi="Calibri" w:cs="Calibri"/>
                <w:color w:val="000000"/>
                <w:sz w:val="22"/>
                <w:szCs w:val="22"/>
              </w:rPr>
            </w:pPr>
            <w:ins w:id="94607" w:author="pete jones" w:date="2022-01-11T16:58: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C0061E7" w14:textId="77777777" w:rsidR="00646540" w:rsidRPr="00646540" w:rsidRDefault="00646540" w:rsidP="00646540">
            <w:pPr>
              <w:spacing w:before="0" w:after="0" w:line="240" w:lineRule="auto"/>
              <w:jc w:val="center"/>
              <w:rPr>
                <w:ins w:id="94608" w:author="pete jones" w:date="2022-01-11T16:58:00Z"/>
                <w:rFonts w:ascii="Calibri" w:hAnsi="Calibri" w:cs="Calibri"/>
                <w:color w:val="000000"/>
                <w:sz w:val="22"/>
                <w:szCs w:val="22"/>
              </w:rPr>
            </w:pPr>
            <w:ins w:id="94609" w:author="pete jones" w:date="2022-01-11T16:58: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5B88DB8" w14:textId="77777777" w:rsidR="00646540" w:rsidRPr="00646540" w:rsidRDefault="00646540" w:rsidP="00646540">
            <w:pPr>
              <w:spacing w:before="0" w:after="0" w:line="240" w:lineRule="auto"/>
              <w:jc w:val="center"/>
              <w:rPr>
                <w:ins w:id="94610" w:author="pete jones" w:date="2022-01-11T16:58:00Z"/>
                <w:rFonts w:ascii="Calibri" w:hAnsi="Calibri" w:cs="Calibri"/>
                <w:color w:val="000000"/>
                <w:sz w:val="22"/>
                <w:szCs w:val="22"/>
              </w:rPr>
            </w:pPr>
            <w:ins w:id="94611" w:author="pete jones" w:date="2022-01-11T16:58: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421AB87" w14:textId="77777777" w:rsidR="00646540" w:rsidRPr="00646540" w:rsidRDefault="00646540" w:rsidP="00646540">
            <w:pPr>
              <w:spacing w:before="0" w:after="0" w:line="240" w:lineRule="auto"/>
              <w:jc w:val="center"/>
              <w:rPr>
                <w:ins w:id="94612" w:author="pete jones" w:date="2022-01-11T16:58:00Z"/>
                <w:rFonts w:ascii="Calibri" w:hAnsi="Calibri" w:cs="Calibri"/>
                <w:color w:val="000000"/>
                <w:sz w:val="22"/>
                <w:szCs w:val="22"/>
              </w:rPr>
            </w:pPr>
            <w:ins w:id="94613" w:author="pete jones" w:date="2022-01-11T16:58:00Z">
              <w:r w:rsidRPr="00646540">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ABE3229" w14:textId="77777777" w:rsidR="00646540" w:rsidRPr="00646540" w:rsidRDefault="00646540" w:rsidP="00646540">
            <w:pPr>
              <w:spacing w:before="0" w:after="0" w:line="240" w:lineRule="auto"/>
              <w:jc w:val="center"/>
              <w:rPr>
                <w:ins w:id="94614" w:author="pete jones" w:date="2022-01-11T16:58:00Z"/>
                <w:rFonts w:ascii="Calibri" w:hAnsi="Calibri" w:cs="Calibri"/>
                <w:color w:val="000000"/>
                <w:sz w:val="22"/>
                <w:szCs w:val="22"/>
              </w:rPr>
            </w:pPr>
            <w:ins w:id="94615" w:author="pete jones" w:date="2022-01-11T16:58:00Z">
              <w:r w:rsidRPr="00646540">
                <w:rPr>
                  <w:rFonts w:ascii="Calibri" w:hAnsi="Calibri" w:cs="Calibri"/>
                  <w:color w:val="000000"/>
                  <w:sz w:val="22"/>
                  <w:szCs w:val="22"/>
                </w:rPr>
                <w:t>N/A</w:t>
              </w:r>
            </w:ins>
          </w:p>
        </w:tc>
      </w:tr>
      <w:tr w:rsidR="00646540" w:rsidRPr="00646540" w14:paraId="5B2E90AE" w14:textId="77777777" w:rsidTr="00646540">
        <w:trPr>
          <w:trHeight w:val="315"/>
          <w:ins w:id="94616" w:author="pete jones" w:date="2022-01-11T16:58:00Z"/>
        </w:trPr>
        <w:tc>
          <w:tcPr>
            <w:tcW w:w="408" w:type="dxa"/>
            <w:tcBorders>
              <w:top w:val="nil"/>
              <w:left w:val="nil"/>
              <w:bottom w:val="nil"/>
              <w:right w:val="nil"/>
            </w:tcBorders>
            <w:shd w:val="clear" w:color="auto" w:fill="auto"/>
            <w:noWrap/>
            <w:vAlign w:val="center"/>
            <w:hideMark/>
          </w:tcPr>
          <w:p w14:paraId="18C39FD6" w14:textId="77777777" w:rsidR="00646540" w:rsidRPr="00646540" w:rsidRDefault="00646540" w:rsidP="00646540">
            <w:pPr>
              <w:spacing w:before="0" w:after="0" w:line="240" w:lineRule="auto"/>
              <w:jc w:val="center"/>
              <w:rPr>
                <w:ins w:id="94617" w:author="pete jones" w:date="2022-01-11T16:58:00Z"/>
                <w:rFonts w:ascii="Calibri" w:hAnsi="Calibri" w:cs="Calibri"/>
                <w:color w:val="FFFFFF"/>
                <w:sz w:val="22"/>
                <w:szCs w:val="22"/>
              </w:rPr>
            </w:pPr>
            <w:ins w:id="94618" w:author="pete jones" w:date="2022-01-11T16:58:00Z">
              <w:r w:rsidRPr="0064654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23D79A5A" w14:textId="77777777" w:rsidR="00646540" w:rsidRPr="00646540" w:rsidRDefault="00646540" w:rsidP="00646540">
            <w:pPr>
              <w:spacing w:before="0" w:after="0" w:line="240" w:lineRule="auto"/>
              <w:jc w:val="right"/>
              <w:rPr>
                <w:ins w:id="94619" w:author="pete jones" w:date="2022-01-11T16:58:00Z"/>
                <w:rFonts w:ascii="Calibri" w:hAnsi="Calibri" w:cs="Calibri"/>
                <w:sz w:val="22"/>
                <w:szCs w:val="22"/>
              </w:rPr>
            </w:pPr>
            <w:ins w:id="94620" w:author="pete jones" w:date="2022-01-11T16:58:00Z">
              <w:r w:rsidRPr="00646540">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21493EB9" w14:textId="77777777" w:rsidR="00646540" w:rsidRPr="00646540" w:rsidRDefault="00646540" w:rsidP="00646540">
            <w:pPr>
              <w:spacing w:before="0" w:after="0" w:line="240" w:lineRule="auto"/>
              <w:jc w:val="center"/>
              <w:rPr>
                <w:ins w:id="94621" w:author="pete jones" w:date="2022-01-11T16:58:00Z"/>
                <w:rFonts w:ascii="Calibri" w:hAnsi="Calibri" w:cs="Calibri"/>
                <w:sz w:val="22"/>
                <w:szCs w:val="22"/>
              </w:rPr>
            </w:pPr>
            <w:ins w:id="94622" w:author="pete jones" w:date="2022-01-11T16:58:00Z">
              <w:r w:rsidRPr="00646540">
                <w:rPr>
                  <w:rFonts w:ascii="Calibri" w:hAnsi="Calibri" w:cs="Calibri"/>
                  <w:sz w:val="22"/>
                  <w:szCs w:val="22"/>
                </w:rPr>
                <w:t>8</w:t>
              </w:r>
            </w:ins>
          </w:p>
        </w:tc>
        <w:tc>
          <w:tcPr>
            <w:tcW w:w="424" w:type="dxa"/>
            <w:tcBorders>
              <w:top w:val="nil"/>
              <w:left w:val="nil"/>
              <w:bottom w:val="nil"/>
              <w:right w:val="nil"/>
            </w:tcBorders>
            <w:shd w:val="clear" w:color="auto" w:fill="auto"/>
            <w:noWrap/>
            <w:vAlign w:val="bottom"/>
            <w:hideMark/>
          </w:tcPr>
          <w:p w14:paraId="11F7F263" w14:textId="77777777" w:rsidR="00646540" w:rsidRPr="00646540" w:rsidRDefault="00646540" w:rsidP="00646540">
            <w:pPr>
              <w:spacing w:before="0" w:after="0" w:line="240" w:lineRule="auto"/>
              <w:jc w:val="center"/>
              <w:rPr>
                <w:ins w:id="94623" w:author="pete jones" w:date="2022-01-11T16:58:00Z"/>
                <w:rFonts w:ascii="Calibri" w:hAnsi="Calibri" w:cs="Calibri"/>
                <w:color w:val="FFFFFF"/>
                <w:sz w:val="22"/>
                <w:szCs w:val="22"/>
              </w:rPr>
            </w:pPr>
            <w:ins w:id="94624" w:author="pete jones" w:date="2022-01-11T16:58:00Z">
              <w:r w:rsidRPr="00646540">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701A75C3" w14:textId="77777777" w:rsidR="00646540" w:rsidRPr="00646540" w:rsidRDefault="00646540" w:rsidP="00646540">
            <w:pPr>
              <w:spacing w:before="0" w:after="0" w:line="240" w:lineRule="auto"/>
              <w:jc w:val="left"/>
              <w:rPr>
                <w:ins w:id="94625" w:author="pete jones" w:date="2022-01-11T16:5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4224A3B7" w14:textId="77777777" w:rsidR="00646540" w:rsidRPr="00646540" w:rsidRDefault="00646540" w:rsidP="00646540">
            <w:pPr>
              <w:spacing w:before="0" w:after="0" w:line="240" w:lineRule="auto"/>
              <w:jc w:val="left"/>
              <w:rPr>
                <w:ins w:id="94626" w:author="pete jones" w:date="2022-01-11T16:5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2A97049" w14:textId="77777777" w:rsidR="00646540" w:rsidRPr="00646540" w:rsidRDefault="00646540" w:rsidP="00646540">
            <w:pPr>
              <w:spacing w:before="0" w:after="0" w:line="240" w:lineRule="auto"/>
              <w:jc w:val="left"/>
              <w:rPr>
                <w:ins w:id="94627" w:author="pete jones" w:date="2022-01-11T16:58: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9455AF8" w14:textId="77777777" w:rsidR="00646540" w:rsidRPr="00646540" w:rsidRDefault="00646540" w:rsidP="00646540">
            <w:pPr>
              <w:spacing w:before="0" w:after="0" w:line="240" w:lineRule="auto"/>
              <w:jc w:val="left"/>
              <w:rPr>
                <w:ins w:id="94628"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4BF8348" w14:textId="77777777" w:rsidR="00646540" w:rsidRPr="00646540" w:rsidRDefault="00646540" w:rsidP="00646540">
            <w:pPr>
              <w:spacing w:before="0" w:after="0" w:line="240" w:lineRule="auto"/>
              <w:jc w:val="left"/>
              <w:rPr>
                <w:ins w:id="94629"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21C3AED" w14:textId="77777777" w:rsidR="00646540" w:rsidRPr="00646540" w:rsidRDefault="00646540" w:rsidP="00646540">
            <w:pPr>
              <w:spacing w:before="0" w:after="0" w:line="240" w:lineRule="auto"/>
              <w:jc w:val="left"/>
              <w:rPr>
                <w:ins w:id="94630"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00D3A71" w14:textId="77777777" w:rsidR="00646540" w:rsidRPr="00646540" w:rsidRDefault="00646540" w:rsidP="00646540">
            <w:pPr>
              <w:spacing w:before="0" w:after="0" w:line="240" w:lineRule="auto"/>
              <w:jc w:val="left"/>
              <w:rPr>
                <w:ins w:id="94631"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687B833" w14:textId="77777777" w:rsidR="00646540" w:rsidRPr="00646540" w:rsidRDefault="00646540" w:rsidP="00646540">
            <w:pPr>
              <w:spacing w:before="0" w:after="0" w:line="240" w:lineRule="auto"/>
              <w:jc w:val="left"/>
              <w:rPr>
                <w:ins w:id="94632" w:author="pete jones" w:date="2022-01-11T16:58: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FB26161" w14:textId="77777777" w:rsidR="00646540" w:rsidRPr="00646540" w:rsidRDefault="00646540" w:rsidP="00646540">
            <w:pPr>
              <w:spacing w:before="0" w:after="0" w:line="240" w:lineRule="auto"/>
              <w:jc w:val="left"/>
              <w:rPr>
                <w:ins w:id="94633" w:author="pete jones" w:date="2022-01-11T16:58: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794EB2CE" w14:textId="77777777" w:rsidR="00646540" w:rsidRPr="00646540" w:rsidRDefault="00646540" w:rsidP="00646540">
            <w:pPr>
              <w:spacing w:before="0" w:after="0" w:line="240" w:lineRule="auto"/>
              <w:jc w:val="left"/>
              <w:rPr>
                <w:ins w:id="94634" w:author="pete jones" w:date="2022-01-11T16:58:00Z"/>
                <w:rFonts w:ascii="Calibri" w:hAnsi="Calibri" w:cs="Calibri"/>
                <w:color w:val="000000"/>
                <w:sz w:val="22"/>
                <w:szCs w:val="22"/>
              </w:rPr>
            </w:pPr>
          </w:p>
        </w:tc>
      </w:tr>
      <w:tr w:rsidR="00646540" w:rsidRPr="00646540" w14:paraId="4CD28CD3" w14:textId="77777777" w:rsidTr="00646540">
        <w:trPr>
          <w:trHeight w:val="315"/>
          <w:ins w:id="94635" w:author="pete jones" w:date="2022-01-11T16:58:00Z"/>
        </w:trPr>
        <w:tc>
          <w:tcPr>
            <w:tcW w:w="408" w:type="dxa"/>
            <w:tcBorders>
              <w:top w:val="nil"/>
              <w:left w:val="nil"/>
              <w:bottom w:val="nil"/>
              <w:right w:val="nil"/>
            </w:tcBorders>
            <w:shd w:val="clear" w:color="auto" w:fill="auto"/>
            <w:noWrap/>
            <w:vAlign w:val="center"/>
            <w:hideMark/>
          </w:tcPr>
          <w:p w14:paraId="24714931" w14:textId="77777777" w:rsidR="00646540" w:rsidRPr="00646540" w:rsidRDefault="00646540" w:rsidP="00646540">
            <w:pPr>
              <w:spacing w:before="0" w:after="0" w:line="240" w:lineRule="auto"/>
              <w:jc w:val="center"/>
              <w:rPr>
                <w:ins w:id="94636" w:author="pete jones" w:date="2022-01-11T16:58: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9119872" w14:textId="77777777" w:rsidR="00646540" w:rsidRPr="00646540" w:rsidRDefault="00646540" w:rsidP="00646540">
            <w:pPr>
              <w:spacing w:before="0" w:after="0" w:line="240" w:lineRule="auto"/>
              <w:jc w:val="right"/>
              <w:rPr>
                <w:ins w:id="94637" w:author="pete jones" w:date="2022-01-11T16:58:00Z"/>
                <w:rFonts w:ascii="Calibri" w:hAnsi="Calibri" w:cs="Calibri"/>
                <w:sz w:val="22"/>
                <w:szCs w:val="22"/>
              </w:rPr>
            </w:pPr>
            <w:ins w:id="94638" w:author="pete jones" w:date="2022-01-11T16:58:00Z">
              <w:r w:rsidRPr="00646540">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2312175F" w14:textId="77777777" w:rsidR="00646540" w:rsidRPr="00646540" w:rsidRDefault="00646540" w:rsidP="00646540">
            <w:pPr>
              <w:spacing w:before="0" w:after="0" w:line="240" w:lineRule="auto"/>
              <w:jc w:val="center"/>
              <w:rPr>
                <w:ins w:id="94639" w:author="pete jones" w:date="2022-01-11T16:58:00Z"/>
                <w:rFonts w:ascii="Calibri" w:hAnsi="Calibri" w:cs="Calibri"/>
                <w:sz w:val="22"/>
                <w:szCs w:val="22"/>
              </w:rPr>
            </w:pPr>
            <w:ins w:id="94640" w:author="pete jones" w:date="2022-01-11T16:58:00Z">
              <w:r w:rsidRPr="00646540">
                <w:rPr>
                  <w:rFonts w:ascii="Calibri" w:hAnsi="Calibri" w:cs="Calibri"/>
                  <w:sz w:val="22"/>
                  <w:szCs w:val="22"/>
                </w:rPr>
                <w:t>3</w:t>
              </w:r>
            </w:ins>
          </w:p>
        </w:tc>
        <w:tc>
          <w:tcPr>
            <w:tcW w:w="424" w:type="dxa"/>
            <w:tcBorders>
              <w:top w:val="nil"/>
              <w:left w:val="nil"/>
              <w:bottom w:val="nil"/>
              <w:right w:val="nil"/>
            </w:tcBorders>
            <w:shd w:val="clear" w:color="auto" w:fill="auto"/>
            <w:noWrap/>
            <w:vAlign w:val="bottom"/>
            <w:hideMark/>
          </w:tcPr>
          <w:p w14:paraId="081755B5" w14:textId="77777777" w:rsidR="00646540" w:rsidRPr="00646540" w:rsidRDefault="00646540" w:rsidP="00646540">
            <w:pPr>
              <w:spacing w:before="0" w:after="0" w:line="240" w:lineRule="auto"/>
              <w:jc w:val="center"/>
              <w:rPr>
                <w:ins w:id="94641" w:author="pete jones" w:date="2022-01-11T16:58: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023FAB18" w14:textId="77777777" w:rsidR="00646540" w:rsidRPr="00646540" w:rsidRDefault="00646540" w:rsidP="00646540">
            <w:pPr>
              <w:spacing w:before="0" w:after="0" w:line="240" w:lineRule="auto"/>
              <w:jc w:val="right"/>
              <w:rPr>
                <w:ins w:id="94642" w:author="pete jones" w:date="2022-01-11T16:58:00Z"/>
                <w:rFonts w:ascii="Calibri" w:hAnsi="Calibri" w:cs="Calibri"/>
                <w:color w:val="FFFFFF"/>
                <w:sz w:val="22"/>
                <w:szCs w:val="22"/>
              </w:rPr>
            </w:pPr>
            <w:ins w:id="94643" w:author="pete jones" w:date="2022-01-11T16:58:00Z">
              <w:r w:rsidRPr="00646540">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5F935CE2" w14:textId="77777777" w:rsidR="00646540" w:rsidRPr="00646540" w:rsidRDefault="00646540" w:rsidP="00646540">
            <w:pPr>
              <w:spacing w:before="0" w:after="0" w:line="240" w:lineRule="auto"/>
              <w:jc w:val="right"/>
              <w:rPr>
                <w:ins w:id="94644" w:author="pete jones" w:date="2022-01-11T16:58:00Z"/>
                <w:rFonts w:ascii="Calibri" w:hAnsi="Calibri" w:cs="Calibri"/>
                <w:color w:val="FFFFFF"/>
                <w:sz w:val="22"/>
                <w:szCs w:val="22"/>
              </w:rPr>
            </w:pPr>
            <w:ins w:id="94645" w:author="pete jones" w:date="2022-01-11T16:58:00Z">
              <w:r w:rsidRPr="00646540">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335F278A" w14:textId="77777777" w:rsidR="00646540" w:rsidRPr="00646540" w:rsidRDefault="00646540" w:rsidP="00646540">
            <w:pPr>
              <w:spacing w:before="0" w:after="0" w:line="240" w:lineRule="auto"/>
              <w:jc w:val="right"/>
              <w:rPr>
                <w:ins w:id="94646" w:author="pete jones" w:date="2022-01-11T16:58:00Z"/>
                <w:rFonts w:ascii="Calibri" w:hAnsi="Calibri" w:cs="Calibri"/>
                <w:color w:val="FFFFFF"/>
                <w:sz w:val="22"/>
                <w:szCs w:val="22"/>
              </w:rPr>
            </w:pPr>
            <w:ins w:id="94647" w:author="pete jones" w:date="2022-01-11T16:58:00Z">
              <w:r w:rsidRPr="00646540">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647CB704" w14:textId="77777777" w:rsidR="00646540" w:rsidRPr="00646540" w:rsidRDefault="00646540" w:rsidP="00646540">
            <w:pPr>
              <w:spacing w:before="0" w:after="0" w:line="240" w:lineRule="auto"/>
              <w:jc w:val="right"/>
              <w:rPr>
                <w:ins w:id="94648" w:author="pete jones" w:date="2022-01-11T16:58:00Z"/>
                <w:rFonts w:ascii="Calibri" w:hAnsi="Calibri" w:cs="Calibri"/>
                <w:color w:val="FFFFFF"/>
                <w:sz w:val="22"/>
                <w:szCs w:val="22"/>
              </w:rPr>
            </w:pPr>
            <w:ins w:id="94649" w:author="pete jones" w:date="2022-01-11T16:58:00Z">
              <w:r w:rsidRPr="0064654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1F860526" w14:textId="77777777" w:rsidR="00646540" w:rsidRPr="00646540" w:rsidRDefault="00646540" w:rsidP="00646540">
            <w:pPr>
              <w:spacing w:before="0" w:after="0" w:line="240" w:lineRule="auto"/>
              <w:jc w:val="right"/>
              <w:rPr>
                <w:ins w:id="94650" w:author="pete jones" w:date="2022-01-11T16:58:00Z"/>
                <w:rFonts w:ascii="Calibri" w:hAnsi="Calibri" w:cs="Calibri"/>
                <w:color w:val="FFFFFF"/>
                <w:sz w:val="22"/>
                <w:szCs w:val="22"/>
              </w:rPr>
            </w:pPr>
            <w:ins w:id="94651" w:author="pete jones" w:date="2022-01-11T16:58:00Z">
              <w:r w:rsidRPr="0064654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73803D79" w14:textId="77777777" w:rsidR="00646540" w:rsidRPr="00646540" w:rsidRDefault="00646540" w:rsidP="00646540">
            <w:pPr>
              <w:spacing w:before="0" w:after="0" w:line="240" w:lineRule="auto"/>
              <w:jc w:val="right"/>
              <w:rPr>
                <w:ins w:id="94652" w:author="pete jones" w:date="2022-01-11T16:58:00Z"/>
                <w:rFonts w:ascii="Calibri" w:hAnsi="Calibri" w:cs="Calibri"/>
                <w:color w:val="FFFFFF"/>
                <w:sz w:val="22"/>
                <w:szCs w:val="22"/>
              </w:rPr>
            </w:pPr>
            <w:ins w:id="94653" w:author="pete jones" w:date="2022-01-11T16:58:00Z">
              <w:r w:rsidRPr="0064654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19C32D6A" w14:textId="77777777" w:rsidR="00646540" w:rsidRPr="00646540" w:rsidRDefault="00646540" w:rsidP="00646540">
            <w:pPr>
              <w:spacing w:before="0" w:after="0" w:line="240" w:lineRule="auto"/>
              <w:jc w:val="right"/>
              <w:rPr>
                <w:ins w:id="94654" w:author="pete jones" w:date="2022-01-11T16:58:00Z"/>
                <w:rFonts w:ascii="Calibri" w:hAnsi="Calibri" w:cs="Calibri"/>
                <w:color w:val="FFFFFF"/>
                <w:sz w:val="22"/>
                <w:szCs w:val="22"/>
              </w:rPr>
            </w:pPr>
            <w:ins w:id="94655" w:author="pete jones" w:date="2022-01-11T16:58:00Z">
              <w:r w:rsidRPr="0064654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6FB2090E" w14:textId="77777777" w:rsidR="00646540" w:rsidRPr="00646540" w:rsidRDefault="00646540" w:rsidP="00646540">
            <w:pPr>
              <w:spacing w:before="0" w:after="0" w:line="240" w:lineRule="auto"/>
              <w:jc w:val="right"/>
              <w:rPr>
                <w:ins w:id="94656" w:author="pete jones" w:date="2022-01-11T16:58:00Z"/>
                <w:rFonts w:ascii="Calibri" w:hAnsi="Calibri" w:cs="Calibri"/>
                <w:color w:val="FFFFFF"/>
                <w:sz w:val="22"/>
                <w:szCs w:val="22"/>
              </w:rPr>
            </w:pPr>
            <w:ins w:id="94657" w:author="pete jones" w:date="2022-01-11T16:58:00Z">
              <w:r w:rsidRPr="0064654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1C125E37" w14:textId="77777777" w:rsidR="00646540" w:rsidRPr="00646540" w:rsidRDefault="00646540" w:rsidP="00646540">
            <w:pPr>
              <w:spacing w:before="0" w:after="0" w:line="240" w:lineRule="auto"/>
              <w:jc w:val="right"/>
              <w:rPr>
                <w:ins w:id="94658" w:author="pete jones" w:date="2022-01-11T16:58:00Z"/>
                <w:rFonts w:ascii="Calibri" w:hAnsi="Calibri" w:cs="Calibri"/>
                <w:color w:val="FFFFFF"/>
                <w:sz w:val="22"/>
                <w:szCs w:val="22"/>
              </w:rPr>
            </w:pPr>
            <w:ins w:id="94659" w:author="pete jones" w:date="2022-01-11T16:58:00Z">
              <w:r w:rsidRPr="0064654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07B52ED6" w14:textId="77777777" w:rsidR="00646540" w:rsidRPr="00646540" w:rsidRDefault="00646540" w:rsidP="00646540">
            <w:pPr>
              <w:spacing w:before="0" w:after="0" w:line="240" w:lineRule="auto"/>
              <w:jc w:val="right"/>
              <w:rPr>
                <w:ins w:id="94660" w:author="pete jones" w:date="2022-01-11T16:58:00Z"/>
                <w:rFonts w:ascii="Calibri" w:hAnsi="Calibri" w:cs="Calibri"/>
                <w:color w:val="FFFFFF"/>
                <w:sz w:val="22"/>
                <w:szCs w:val="22"/>
              </w:rPr>
            </w:pPr>
            <w:ins w:id="94661" w:author="pete jones" w:date="2022-01-11T16:58:00Z">
              <w:r w:rsidRPr="00646540">
                <w:rPr>
                  <w:rFonts w:ascii="Calibri" w:hAnsi="Calibri" w:cs="Calibri"/>
                  <w:color w:val="FFFFFF"/>
                  <w:sz w:val="22"/>
                  <w:szCs w:val="22"/>
                </w:rPr>
                <w:t>23</w:t>
              </w:r>
            </w:ins>
          </w:p>
        </w:tc>
      </w:tr>
      <w:tr w:rsidR="00646540" w:rsidRPr="00646540" w14:paraId="50A8B4C1" w14:textId="77777777" w:rsidTr="00646540">
        <w:trPr>
          <w:trHeight w:val="315"/>
          <w:ins w:id="94662" w:author="pete jones" w:date="2022-01-11T16:58:00Z"/>
        </w:trPr>
        <w:tc>
          <w:tcPr>
            <w:tcW w:w="408" w:type="dxa"/>
            <w:tcBorders>
              <w:top w:val="nil"/>
              <w:left w:val="nil"/>
              <w:bottom w:val="nil"/>
              <w:right w:val="nil"/>
            </w:tcBorders>
            <w:shd w:val="clear" w:color="auto" w:fill="auto"/>
            <w:noWrap/>
            <w:vAlign w:val="center"/>
            <w:hideMark/>
          </w:tcPr>
          <w:p w14:paraId="447166A0" w14:textId="77777777" w:rsidR="00646540" w:rsidRPr="00646540" w:rsidRDefault="00646540" w:rsidP="00646540">
            <w:pPr>
              <w:spacing w:before="0" w:after="0" w:line="240" w:lineRule="auto"/>
              <w:jc w:val="center"/>
              <w:rPr>
                <w:ins w:id="94663" w:author="pete jones" w:date="2022-01-11T16:58:00Z"/>
                <w:rFonts w:ascii="Calibri" w:hAnsi="Calibri" w:cs="Calibri"/>
                <w:color w:val="FFFFFF"/>
                <w:sz w:val="22"/>
                <w:szCs w:val="22"/>
              </w:rPr>
            </w:pPr>
            <w:ins w:id="94664" w:author="pete jones" w:date="2022-01-11T16:58:00Z">
              <w:r w:rsidRPr="0064654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4D7AD826" w14:textId="77777777" w:rsidR="00646540" w:rsidRPr="00646540" w:rsidRDefault="00646540" w:rsidP="00646540">
            <w:pPr>
              <w:spacing w:before="0" w:after="0" w:line="240" w:lineRule="auto"/>
              <w:jc w:val="right"/>
              <w:rPr>
                <w:ins w:id="94665" w:author="pete jones" w:date="2022-01-11T16:58:00Z"/>
                <w:rFonts w:ascii="Calibri" w:hAnsi="Calibri" w:cs="Calibri"/>
                <w:color w:val="FFFFFF"/>
                <w:sz w:val="22"/>
                <w:szCs w:val="22"/>
              </w:rPr>
            </w:pPr>
            <w:ins w:id="94666" w:author="pete jones" w:date="2022-01-11T16:58:00Z">
              <w:r w:rsidRPr="00646540">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7CC30357" w14:textId="77777777" w:rsidR="00646540" w:rsidRPr="00646540" w:rsidRDefault="00646540" w:rsidP="00646540">
            <w:pPr>
              <w:spacing w:before="0" w:after="0" w:line="240" w:lineRule="auto"/>
              <w:jc w:val="center"/>
              <w:rPr>
                <w:ins w:id="94667" w:author="pete jones" w:date="2022-01-11T16:58:00Z"/>
                <w:rFonts w:ascii="Calibri" w:hAnsi="Calibri" w:cs="Calibri"/>
                <w:color w:val="FFFFFF"/>
                <w:sz w:val="22"/>
                <w:szCs w:val="22"/>
              </w:rPr>
            </w:pPr>
            <w:ins w:id="94668" w:author="pete jones" w:date="2022-01-11T16:58:00Z">
              <w:r w:rsidRPr="00646540">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60642321" w14:textId="77777777" w:rsidR="00646540" w:rsidRPr="00646540" w:rsidRDefault="00646540" w:rsidP="00646540">
            <w:pPr>
              <w:spacing w:before="0" w:after="0" w:line="240" w:lineRule="auto"/>
              <w:jc w:val="center"/>
              <w:rPr>
                <w:ins w:id="94669" w:author="pete jones" w:date="2022-01-11T16:58:00Z"/>
                <w:rFonts w:ascii="Calibri" w:hAnsi="Calibri" w:cs="Calibri"/>
                <w:color w:val="FFFFFF"/>
                <w:sz w:val="22"/>
                <w:szCs w:val="22"/>
              </w:rPr>
            </w:pPr>
            <w:ins w:id="94670" w:author="pete jones" w:date="2022-01-11T16:58:00Z">
              <w:r w:rsidRPr="00646540">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CA49302" w14:textId="77777777" w:rsidR="00646540" w:rsidRPr="00646540" w:rsidRDefault="00646540" w:rsidP="00646540">
            <w:pPr>
              <w:spacing w:before="0" w:after="0" w:line="240" w:lineRule="auto"/>
              <w:jc w:val="center"/>
              <w:rPr>
                <w:ins w:id="94671" w:author="pete jones" w:date="2022-01-11T16:58:00Z"/>
                <w:rFonts w:ascii="Calibri" w:hAnsi="Calibri" w:cs="Calibri"/>
                <w:sz w:val="22"/>
                <w:szCs w:val="22"/>
              </w:rPr>
            </w:pPr>
            <w:ins w:id="94672" w:author="pete jones" w:date="2022-01-11T16:58:00Z">
              <w:r w:rsidRPr="00646540">
                <w:rPr>
                  <w:rFonts w:ascii="Calibri" w:hAnsi="Calibri" w:cs="Calibri"/>
                  <w:sz w:val="22"/>
                  <w:szCs w:val="22"/>
                </w:rPr>
                <w:t>By %</w:t>
              </w:r>
            </w:ins>
          </w:p>
        </w:tc>
      </w:tr>
      <w:tr w:rsidR="00646540" w:rsidRPr="00646540" w14:paraId="019D724A" w14:textId="77777777" w:rsidTr="00646540">
        <w:trPr>
          <w:trHeight w:val="1920"/>
          <w:ins w:id="94673" w:author="pete jones" w:date="2022-01-11T16:58: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732B21DB" w14:textId="77777777" w:rsidR="00646540" w:rsidRPr="00646540" w:rsidRDefault="00646540" w:rsidP="00646540">
            <w:pPr>
              <w:spacing w:before="0" w:after="0" w:line="240" w:lineRule="auto"/>
              <w:jc w:val="center"/>
              <w:rPr>
                <w:ins w:id="94674" w:author="pete jones" w:date="2022-01-11T16:58:00Z"/>
                <w:rFonts w:ascii="Calibri" w:hAnsi="Calibri" w:cs="Calibri"/>
                <w:b/>
                <w:bCs/>
                <w:color w:val="000000"/>
                <w:sz w:val="22"/>
                <w:szCs w:val="22"/>
              </w:rPr>
            </w:pPr>
            <w:ins w:id="94675" w:author="pete jones" w:date="2022-01-11T16:58:00Z">
              <w:r w:rsidRPr="00646540">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58BED547" w14:textId="77777777" w:rsidR="00646540" w:rsidRPr="00646540" w:rsidRDefault="00646540" w:rsidP="00646540">
            <w:pPr>
              <w:spacing w:before="0" w:after="0" w:line="240" w:lineRule="auto"/>
              <w:jc w:val="center"/>
              <w:rPr>
                <w:ins w:id="94676" w:author="pete jones" w:date="2022-01-11T16:58:00Z"/>
                <w:rFonts w:ascii="Calibri" w:hAnsi="Calibri" w:cs="Calibri"/>
                <w:b/>
                <w:bCs/>
                <w:color w:val="000000"/>
                <w:sz w:val="22"/>
                <w:szCs w:val="22"/>
              </w:rPr>
            </w:pPr>
            <w:ins w:id="94677" w:author="pete jones" w:date="2022-01-11T16:58:00Z">
              <w:r w:rsidRPr="00646540">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2C08F569" w14:textId="77777777" w:rsidR="00646540" w:rsidRPr="00646540" w:rsidRDefault="00646540" w:rsidP="00646540">
            <w:pPr>
              <w:spacing w:before="0" w:after="0" w:line="240" w:lineRule="auto"/>
              <w:jc w:val="center"/>
              <w:rPr>
                <w:ins w:id="94678" w:author="pete jones" w:date="2022-01-11T16:58:00Z"/>
                <w:rFonts w:ascii="Calibri" w:hAnsi="Calibri" w:cs="Calibri"/>
                <w:b/>
                <w:bCs/>
                <w:color w:val="000000"/>
                <w:sz w:val="22"/>
                <w:szCs w:val="22"/>
              </w:rPr>
            </w:pPr>
            <w:ins w:id="94679" w:author="pete jones" w:date="2022-01-11T16:58:00Z">
              <w:r w:rsidRPr="00646540">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EBB9735" w14:textId="77777777" w:rsidR="00646540" w:rsidRPr="00646540" w:rsidRDefault="00646540" w:rsidP="00646540">
            <w:pPr>
              <w:spacing w:before="0" w:after="0" w:line="240" w:lineRule="auto"/>
              <w:jc w:val="center"/>
              <w:rPr>
                <w:ins w:id="94680" w:author="pete jones" w:date="2022-01-11T16:58:00Z"/>
                <w:rFonts w:ascii="Calibri" w:hAnsi="Calibri" w:cs="Calibri"/>
                <w:b/>
                <w:bCs/>
                <w:color w:val="000000"/>
                <w:sz w:val="22"/>
                <w:szCs w:val="22"/>
              </w:rPr>
            </w:pPr>
            <w:ins w:id="94681" w:author="pete jones" w:date="2022-01-11T16:58:00Z">
              <w:r w:rsidRPr="00646540">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2DA4B2D5" w14:textId="77777777" w:rsidR="00646540" w:rsidRPr="00646540" w:rsidRDefault="00646540" w:rsidP="00646540">
            <w:pPr>
              <w:spacing w:before="0" w:after="0" w:line="240" w:lineRule="auto"/>
              <w:jc w:val="center"/>
              <w:rPr>
                <w:ins w:id="94682" w:author="pete jones" w:date="2022-01-11T16:58:00Z"/>
                <w:rFonts w:ascii="Calibri" w:hAnsi="Calibri" w:cs="Calibri"/>
                <w:b/>
                <w:bCs/>
                <w:color w:val="000000"/>
                <w:sz w:val="22"/>
                <w:szCs w:val="22"/>
              </w:rPr>
            </w:pPr>
            <w:ins w:id="94683" w:author="pete jones" w:date="2022-01-11T16:58:00Z">
              <w:r w:rsidRPr="00646540">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226D627B" w14:textId="77777777" w:rsidR="00646540" w:rsidRPr="00646540" w:rsidRDefault="00646540" w:rsidP="00646540">
            <w:pPr>
              <w:spacing w:before="0" w:after="0" w:line="240" w:lineRule="auto"/>
              <w:jc w:val="center"/>
              <w:rPr>
                <w:ins w:id="94684" w:author="pete jones" w:date="2022-01-11T16:58:00Z"/>
                <w:rFonts w:ascii="Calibri" w:hAnsi="Calibri" w:cs="Calibri"/>
                <w:b/>
                <w:bCs/>
                <w:color w:val="000000"/>
                <w:sz w:val="22"/>
                <w:szCs w:val="22"/>
              </w:rPr>
            </w:pPr>
            <w:ins w:id="94685" w:author="pete jones" w:date="2022-01-11T16:58:00Z">
              <w:r w:rsidRPr="00646540">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5967DF00" w14:textId="77777777" w:rsidR="00646540" w:rsidRPr="00646540" w:rsidRDefault="00646540" w:rsidP="00646540">
            <w:pPr>
              <w:spacing w:before="0" w:after="0" w:line="240" w:lineRule="auto"/>
              <w:jc w:val="center"/>
              <w:rPr>
                <w:ins w:id="94686" w:author="pete jones" w:date="2022-01-11T16:58:00Z"/>
                <w:rFonts w:ascii="Calibri" w:hAnsi="Calibri" w:cs="Calibri"/>
                <w:b/>
                <w:bCs/>
                <w:color w:val="000000"/>
                <w:sz w:val="22"/>
                <w:szCs w:val="22"/>
              </w:rPr>
            </w:pPr>
            <w:ins w:id="94687" w:author="pete jones" w:date="2022-01-11T16:58:00Z">
              <w:r w:rsidRPr="00646540">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0E2E66F" w14:textId="77777777" w:rsidR="00646540" w:rsidRPr="00646540" w:rsidRDefault="00646540" w:rsidP="00646540">
            <w:pPr>
              <w:spacing w:before="0" w:after="0" w:line="240" w:lineRule="auto"/>
              <w:jc w:val="center"/>
              <w:rPr>
                <w:ins w:id="94688" w:author="pete jones" w:date="2022-01-11T16:58:00Z"/>
                <w:rFonts w:ascii="Calibri" w:hAnsi="Calibri" w:cs="Calibri"/>
                <w:b/>
                <w:bCs/>
                <w:color w:val="000000"/>
                <w:sz w:val="22"/>
                <w:szCs w:val="22"/>
              </w:rPr>
            </w:pPr>
            <w:ins w:id="94689" w:author="pete jones" w:date="2022-01-11T16:58:00Z">
              <w:r w:rsidRPr="0064654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BAEE53A" w14:textId="77777777" w:rsidR="00646540" w:rsidRPr="00646540" w:rsidRDefault="00646540" w:rsidP="00646540">
            <w:pPr>
              <w:spacing w:before="0" w:after="0" w:line="240" w:lineRule="auto"/>
              <w:jc w:val="center"/>
              <w:rPr>
                <w:ins w:id="94690" w:author="pete jones" w:date="2022-01-11T16:58:00Z"/>
                <w:rFonts w:ascii="Calibri" w:hAnsi="Calibri" w:cs="Calibri"/>
                <w:b/>
                <w:bCs/>
                <w:color w:val="000000"/>
                <w:sz w:val="22"/>
                <w:szCs w:val="22"/>
              </w:rPr>
            </w:pPr>
            <w:ins w:id="94691" w:author="pete jones" w:date="2022-01-11T16:58:00Z">
              <w:r w:rsidRPr="0064654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F9C9EB1" w14:textId="77777777" w:rsidR="00646540" w:rsidRPr="00646540" w:rsidRDefault="00646540" w:rsidP="00646540">
            <w:pPr>
              <w:spacing w:before="0" w:after="0" w:line="240" w:lineRule="auto"/>
              <w:jc w:val="center"/>
              <w:rPr>
                <w:ins w:id="94692" w:author="pete jones" w:date="2022-01-11T16:58:00Z"/>
                <w:rFonts w:ascii="Calibri" w:hAnsi="Calibri" w:cs="Calibri"/>
                <w:b/>
                <w:bCs/>
                <w:color w:val="000000"/>
                <w:sz w:val="22"/>
                <w:szCs w:val="22"/>
              </w:rPr>
            </w:pPr>
            <w:ins w:id="94693" w:author="pete jones" w:date="2022-01-11T16:58:00Z">
              <w:r w:rsidRPr="0064654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680A941" w14:textId="77777777" w:rsidR="00646540" w:rsidRPr="00646540" w:rsidRDefault="00646540" w:rsidP="00646540">
            <w:pPr>
              <w:spacing w:before="0" w:after="0" w:line="240" w:lineRule="auto"/>
              <w:jc w:val="center"/>
              <w:rPr>
                <w:ins w:id="94694" w:author="pete jones" w:date="2022-01-11T16:58:00Z"/>
                <w:rFonts w:ascii="Calibri" w:hAnsi="Calibri" w:cs="Calibri"/>
                <w:b/>
                <w:bCs/>
                <w:color w:val="000000"/>
                <w:sz w:val="22"/>
                <w:szCs w:val="22"/>
              </w:rPr>
            </w:pPr>
            <w:ins w:id="94695" w:author="pete jones" w:date="2022-01-11T16:58:00Z">
              <w:r w:rsidRPr="0064654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0EA069B" w14:textId="77777777" w:rsidR="00646540" w:rsidRPr="00646540" w:rsidRDefault="00646540" w:rsidP="00646540">
            <w:pPr>
              <w:spacing w:before="0" w:after="0" w:line="240" w:lineRule="auto"/>
              <w:jc w:val="center"/>
              <w:rPr>
                <w:ins w:id="94696" w:author="pete jones" w:date="2022-01-11T16:58:00Z"/>
                <w:rFonts w:ascii="Calibri" w:hAnsi="Calibri" w:cs="Calibri"/>
                <w:b/>
                <w:bCs/>
                <w:color w:val="000000"/>
                <w:sz w:val="22"/>
                <w:szCs w:val="22"/>
              </w:rPr>
            </w:pPr>
            <w:ins w:id="94697" w:author="pete jones" w:date="2022-01-11T16:58:00Z">
              <w:r w:rsidRPr="0064654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D0C3E53" w14:textId="77777777" w:rsidR="00646540" w:rsidRPr="00646540" w:rsidRDefault="00646540" w:rsidP="00646540">
            <w:pPr>
              <w:spacing w:before="0" w:after="0" w:line="240" w:lineRule="auto"/>
              <w:jc w:val="center"/>
              <w:rPr>
                <w:ins w:id="94698" w:author="pete jones" w:date="2022-01-11T16:58:00Z"/>
                <w:rFonts w:ascii="Calibri" w:hAnsi="Calibri" w:cs="Calibri"/>
                <w:b/>
                <w:bCs/>
                <w:color w:val="000000"/>
                <w:sz w:val="22"/>
                <w:szCs w:val="22"/>
              </w:rPr>
            </w:pPr>
            <w:ins w:id="94699" w:author="pete jones" w:date="2022-01-11T16:58:00Z">
              <w:r w:rsidRPr="0064654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69BFE412" w14:textId="77777777" w:rsidR="00646540" w:rsidRPr="00646540" w:rsidRDefault="00646540" w:rsidP="00646540">
            <w:pPr>
              <w:spacing w:before="0" w:after="0" w:line="240" w:lineRule="auto"/>
              <w:jc w:val="center"/>
              <w:rPr>
                <w:ins w:id="94700" w:author="pete jones" w:date="2022-01-11T16:58:00Z"/>
                <w:rFonts w:ascii="Calibri" w:hAnsi="Calibri" w:cs="Calibri"/>
                <w:b/>
                <w:bCs/>
                <w:color w:val="000000"/>
                <w:sz w:val="22"/>
                <w:szCs w:val="22"/>
              </w:rPr>
            </w:pPr>
            <w:ins w:id="94701" w:author="pete jones" w:date="2022-01-11T16:58:00Z">
              <w:r w:rsidRPr="00646540">
                <w:rPr>
                  <w:rFonts w:ascii="Calibri" w:hAnsi="Calibri" w:cs="Calibri"/>
                  <w:b/>
                  <w:bCs/>
                  <w:color w:val="000000"/>
                  <w:sz w:val="22"/>
                  <w:szCs w:val="22"/>
                </w:rPr>
                <w:t>Coursework</w:t>
              </w:r>
            </w:ins>
          </w:p>
        </w:tc>
      </w:tr>
      <w:tr w:rsidR="00646540" w:rsidRPr="00646540" w14:paraId="5FFA015B" w14:textId="77777777" w:rsidTr="00646540">
        <w:trPr>
          <w:trHeight w:val="300"/>
          <w:ins w:id="94702" w:author="pete jones" w:date="2022-01-11T16:58: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0363C01" w14:textId="77777777" w:rsidR="00646540" w:rsidRPr="00646540" w:rsidRDefault="00646540" w:rsidP="00646540">
            <w:pPr>
              <w:spacing w:before="0" w:after="0" w:line="240" w:lineRule="auto"/>
              <w:jc w:val="center"/>
              <w:rPr>
                <w:ins w:id="94703" w:author="pete jones" w:date="2022-01-11T16:58:00Z"/>
                <w:rFonts w:ascii="Calibri" w:hAnsi="Calibri" w:cs="Calibri"/>
                <w:color w:val="000000"/>
                <w:sz w:val="22"/>
                <w:szCs w:val="22"/>
              </w:rPr>
            </w:pPr>
            <w:ins w:id="94704"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BA8B1E8" w14:textId="77777777" w:rsidR="00646540" w:rsidRPr="00646540" w:rsidRDefault="00646540" w:rsidP="00646540">
            <w:pPr>
              <w:spacing w:before="0" w:after="0" w:line="240" w:lineRule="auto"/>
              <w:jc w:val="left"/>
              <w:rPr>
                <w:ins w:id="94705" w:author="pete jones" w:date="2022-01-11T16:58:00Z"/>
                <w:rFonts w:ascii="Calibri" w:hAnsi="Calibri" w:cs="Calibri"/>
                <w:color w:val="000000"/>
                <w:sz w:val="22"/>
                <w:szCs w:val="22"/>
              </w:rPr>
            </w:pPr>
            <w:ins w:id="94706" w:author="pete jones" w:date="2022-01-11T16:58:00Z">
              <w:r w:rsidRPr="00646540">
                <w:rPr>
                  <w:rFonts w:ascii="Calibri" w:hAnsi="Calibri" w:cs="Calibri"/>
                  <w:color w:val="000000"/>
                  <w:sz w:val="22"/>
                  <w:szCs w:val="22"/>
                </w:rPr>
                <w:t>Mechanic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61BDD175" w14:textId="77777777" w:rsidR="00646540" w:rsidRPr="00646540" w:rsidRDefault="00646540" w:rsidP="00646540">
            <w:pPr>
              <w:spacing w:before="0" w:after="0" w:line="240" w:lineRule="auto"/>
              <w:jc w:val="center"/>
              <w:rPr>
                <w:ins w:id="94707" w:author="pete jones" w:date="2022-01-11T16:58:00Z"/>
                <w:rFonts w:ascii="Calibri" w:hAnsi="Calibri" w:cs="Calibri"/>
                <w:color w:val="000000"/>
                <w:sz w:val="22"/>
                <w:szCs w:val="22"/>
              </w:rPr>
            </w:pPr>
            <w:ins w:id="94708" w:author="pete jones" w:date="2022-01-11T16:58: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A19523A" w14:textId="77777777" w:rsidR="00646540" w:rsidRPr="00646540" w:rsidRDefault="00646540" w:rsidP="00646540">
            <w:pPr>
              <w:spacing w:before="0" w:after="0" w:line="240" w:lineRule="auto"/>
              <w:jc w:val="center"/>
              <w:rPr>
                <w:ins w:id="94709" w:author="pete jones" w:date="2022-01-11T16:58:00Z"/>
                <w:rFonts w:ascii="Calibri" w:hAnsi="Calibri" w:cs="Calibri"/>
                <w:color w:val="000000"/>
                <w:sz w:val="22"/>
                <w:szCs w:val="22"/>
              </w:rPr>
            </w:pPr>
            <w:ins w:id="94710"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8745FA0" w14:textId="77777777" w:rsidR="00646540" w:rsidRPr="00646540" w:rsidRDefault="00646540" w:rsidP="00646540">
            <w:pPr>
              <w:spacing w:before="0" w:after="0" w:line="240" w:lineRule="auto"/>
              <w:jc w:val="center"/>
              <w:rPr>
                <w:ins w:id="94711" w:author="pete jones" w:date="2022-01-11T16:58:00Z"/>
                <w:rFonts w:ascii="Calibri" w:hAnsi="Calibri" w:cs="Calibri"/>
                <w:color w:val="000000"/>
                <w:sz w:val="22"/>
                <w:szCs w:val="22"/>
              </w:rPr>
            </w:pPr>
            <w:ins w:id="9471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3854DD3" w14:textId="77777777" w:rsidR="00646540" w:rsidRPr="00646540" w:rsidRDefault="00646540" w:rsidP="00646540">
            <w:pPr>
              <w:spacing w:before="0" w:after="0" w:line="240" w:lineRule="auto"/>
              <w:jc w:val="center"/>
              <w:rPr>
                <w:ins w:id="94713" w:author="pete jones" w:date="2022-01-11T16:58:00Z"/>
                <w:rFonts w:ascii="Calibri" w:hAnsi="Calibri" w:cs="Calibri"/>
                <w:color w:val="000000"/>
                <w:sz w:val="22"/>
                <w:szCs w:val="22"/>
              </w:rPr>
            </w:pPr>
            <w:ins w:id="9471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07632F" w14:textId="77777777" w:rsidR="00646540" w:rsidRPr="00646540" w:rsidRDefault="00646540" w:rsidP="00646540">
            <w:pPr>
              <w:spacing w:before="0" w:after="0" w:line="240" w:lineRule="auto"/>
              <w:jc w:val="center"/>
              <w:rPr>
                <w:ins w:id="94715" w:author="pete jones" w:date="2022-01-11T16:58:00Z"/>
                <w:rFonts w:ascii="Calibri" w:hAnsi="Calibri" w:cs="Calibri"/>
                <w:color w:val="000000"/>
                <w:sz w:val="22"/>
                <w:szCs w:val="22"/>
              </w:rPr>
            </w:pPr>
            <w:ins w:id="9471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74B925" w14:textId="77777777" w:rsidR="00646540" w:rsidRPr="00646540" w:rsidRDefault="00646540" w:rsidP="00646540">
            <w:pPr>
              <w:spacing w:before="0" w:after="0" w:line="240" w:lineRule="auto"/>
              <w:jc w:val="center"/>
              <w:rPr>
                <w:ins w:id="94717" w:author="pete jones" w:date="2022-01-11T16:58:00Z"/>
                <w:rFonts w:ascii="Calibri" w:hAnsi="Calibri" w:cs="Calibri"/>
                <w:color w:val="000000"/>
                <w:sz w:val="22"/>
                <w:szCs w:val="22"/>
              </w:rPr>
            </w:pPr>
            <w:ins w:id="9471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EFADB0" w14:textId="77777777" w:rsidR="00646540" w:rsidRPr="00646540" w:rsidRDefault="00646540" w:rsidP="00646540">
            <w:pPr>
              <w:spacing w:before="0" w:after="0" w:line="240" w:lineRule="auto"/>
              <w:jc w:val="center"/>
              <w:rPr>
                <w:ins w:id="94719" w:author="pete jones" w:date="2022-01-11T16:58:00Z"/>
                <w:rFonts w:ascii="Calibri" w:hAnsi="Calibri" w:cs="Calibri"/>
                <w:color w:val="000000"/>
                <w:sz w:val="22"/>
                <w:szCs w:val="22"/>
              </w:rPr>
            </w:pPr>
            <w:ins w:id="9472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E70C56" w14:textId="77777777" w:rsidR="00646540" w:rsidRPr="00646540" w:rsidRDefault="00646540" w:rsidP="00646540">
            <w:pPr>
              <w:spacing w:before="0" w:after="0" w:line="240" w:lineRule="auto"/>
              <w:jc w:val="center"/>
              <w:rPr>
                <w:ins w:id="94721" w:author="pete jones" w:date="2022-01-11T16:58:00Z"/>
                <w:rFonts w:ascii="Calibri" w:hAnsi="Calibri" w:cs="Calibri"/>
                <w:color w:val="000000"/>
                <w:sz w:val="22"/>
                <w:szCs w:val="22"/>
              </w:rPr>
            </w:pPr>
            <w:ins w:id="9472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D0F916" w14:textId="77777777" w:rsidR="00646540" w:rsidRPr="00646540" w:rsidRDefault="00646540" w:rsidP="00646540">
            <w:pPr>
              <w:spacing w:before="0" w:after="0" w:line="240" w:lineRule="auto"/>
              <w:jc w:val="center"/>
              <w:rPr>
                <w:ins w:id="94723" w:author="pete jones" w:date="2022-01-11T16:58:00Z"/>
                <w:rFonts w:ascii="Calibri" w:hAnsi="Calibri" w:cs="Calibri"/>
                <w:color w:val="000000"/>
                <w:sz w:val="22"/>
                <w:szCs w:val="22"/>
              </w:rPr>
            </w:pPr>
            <w:ins w:id="9472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F0A385" w14:textId="77777777" w:rsidR="00646540" w:rsidRPr="00646540" w:rsidRDefault="00646540" w:rsidP="00646540">
            <w:pPr>
              <w:spacing w:before="0" w:after="0" w:line="240" w:lineRule="auto"/>
              <w:jc w:val="center"/>
              <w:rPr>
                <w:ins w:id="94725" w:author="pete jones" w:date="2022-01-11T16:58:00Z"/>
                <w:rFonts w:ascii="Calibri" w:hAnsi="Calibri" w:cs="Calibri"/>
                <w:color w:val="000000"/>
                <w:sz w:val="22"/>
                <w:szCs w:val="22"/>
              </w:rPr>
            </w:pPr>
            <w:ins w:id="9472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BE200C" w14:textId="77777777" w:rsidR="00646540" w:rsidRPr="00646540" w:rsidRDefault="00646540" w:rsidP="00646540">
            <w:pPr>
              <w:spacing w:before="0" w:after="0" w:line="240" w:lineRule="auto"/>
              <w:jc w:val="center"/>
              <w:rPr>
                <w:ins w:id="94727" w:author="pete jones" w:date="2022-01-11T16:58:00Z"/>
                <w:rFonts w:ascii="Calibri" w:hAnsi="Calibri" w:cs="Calibri"/>
                <w:color w:val="000000"/>
                <w:sz w:val="22"/>
                <w:szCs w:val="22"/>
              </w:rPr>
            </w:pPr>
            <w:ins w:id="94728"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EE05A6D" w14:textId="77777777" w:rsidR="00646540" w:rsidRPr="00646540" w:rsidRDefault="00646540" w:rsidP="00646540">
            <w:pPr>
              <w:spacing w:before="0" w:after="0" w:line="240" w:lineRule="auto"/>
              <w:jc w:val="center"/>
              <w:rPr>
                <w:ins w:id="94729" w:author="pete jones" w:date="2022-01-11T16:58:00Z"/>
                <w:rFonts w:ascii="Calibri" w:hAnsi="Calibri" w:cs="Calibri"/>
                <w:color w:val="000000"/>
                <w:sz w:val="22"/>
                <w:szCs w:val="22"/>
              </w:rPr>
            </w:pPr>
            <w:ins w:id="94730" w:author="pete jones" w:date="2022-01-11T16:58:00Z">
              <w:r w:rsidRPr="00646540">
                <w:rPr>
                  <w:rFonts w:ascii="Calibri" w:hAnsi="Calibri" w:cs="Calibri"/>
                  <w:color w:val="000000"/>
                  <w:sz w:val="22"/>
                  <w:szCs w:val="22"/>
                </w:rPr>
                <w:t> </w:t>
              </w:r>
            </w:ins>
          </w:p>
        </w:tc>
      </w:tr>
      <w:tr w:rsidR="00646540" w:rsidRPr="00646540" w14:paraId="2875D700" w14:textId="77777777" w:rsidTr="00646540">
        <w:trPr>
          <w:trHeight w:val="300"/>
          <w:ins w:id="94731"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512E045" w14:textId="77777777" w:rsidR="00646540" w:rsidRPr="00646540" w:rsidRDefault="00646540" w:rsidP="00646540">
            <w:pPr>
              <w:spacing w:before="0" w:after="0" w:line="240" w:lineRule="auto"/>
              <w:jc w:val="center"/>
              <w:rPr>
                <w:ins w:id="94732" w:author="pete jones" w:date="2022-01-11T16:58:00Z"/>
                <w:rFonts w:ascii="Calibri" w:hAnsi="Calibri" w:cs="Calibri"/>
                <w:color w:val="000000"/>
                <w:sz w:val="22"/>
                <w:szCs w:val="22"/>
              </w:rPr>
            </w:pPr>
            <w:ins w:id="94733"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032733D" w14:textId="77777777" w:rsidR="00646540" w:rsidRPr="00646540" w:rsidRDefault="00646540" w:rsidP="00646540">
            <w:pPr>
              <w:spacing w:before="0" w:after="0" w:line="240" w:lineRule="auto"/>
              <w:jc w:val="left"/>
              <w:rPr>
                <w:ins w:id="94734" w:author="pete jones" w:date="2022-01-11T16:58:00Z"/>
                <w:rFonts w:ascii="Calibri" w:hAnsi="Calibri" w:cs="Calibri"/>
                <w:color w:val="000000"/>
                <w:sz w:val="22"/>
                <w:szCs w:val="22"/>
              </w:rPr>
            </w:pPr>
            <w:ins w:id="94735" w:author="pete jones" w:date="2022-01-11T16:58:00Z">
              <w:r w:rsidRPr="00646540">
                <w:rPr>
                  <w:rFonts w:ascii="Calibri" w:hAnsi="Calibri" w:cs="Calibri"/>
                  <w:color w:val="000000"/>
                  <w:sz w:val="22"/>
                  <w:szCs w:val="22"/>
                </w:rPr>
                <w:t>Structures and 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7A7B992A" w14:textId="77777777" w:rsidR="00646540" w:rsidRPr="00646540" w:rsidRDefault="00646540" w:rsidP="00646540">
            <w:pPr>
              <w:spacing w:before="0" w:after="0" w:line="240" w:lineRule="auto"/>
              <w:jc w:val="center"/>
              <w:rPr>
                <w:ins w:id="94736" w:author="pete jones" w:date="2022-01-11T16:58:00Z"/>
                <w:rFonts w:ascii="Calibri" w:hAnsi="Calibri" w:cs="Calibri"/>
                <w:color w:val="000000"/>
                <w:sz w:val="22"/>
                <w:szCs w:val="22"/>
              </w:rPr>
            </w:pPr>
            <w:ins w:id="94737"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2AFCE53" w14:textId="77777777" w:rsidR="00646540" w:rsidRPr="00646540" w:rsidRDefault="00646540" w:rsidP="00646540">
            <w:pPr>
              <w:spacing w:before="0" w:after="0" w:line="240" w:lineRule="auto"/>
              <w:jc w:val="center"/>
              <w:rPr>
                <w:ins w:id="94738" w:author="pete jones" w:date="2022-01-11T16:58:00Z"/>
                <w:rFonts w:ascii="Calibri" w:hAnsi="Calibri" w:cs="Calibri"/>
                <w:color w:val="000000"/>
                <w:sz w:val="22"/>
                <w:szCs w:val="22"/>
              </w:rPr>
            </w:pPr>
            <w:ins w:id="94739"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D8B3FE9" w14:textId="77777777" w:rsidR="00646540" w:rsidRPr="00646540" w:rsidRDefault="00646540" w:rsidP="00646540">
            <w:pPr>
              <w:spacing w:before="0" w:after="0" w:line="240" w:lineRule="auto"/>
              <w:jc w:val="center"/>
              <w:rPr>
                <w:ins w:id="94740" w:author="pete jones" w:date="2022-01-11T16:58:00Z"/>
                <w:rFonts w:ascii="Calibri" w:hAnsi="Calibri" w:cs="Calibri"/>
                <w:color w:val="000000"/>
                <w:sz w:val="22"/>
                <w:szCs w:val="22"/>
              </w:rPr>
            </w:pPr>
            <w:ins w:id="9474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1FADED" w14:textId="77777777" w:rsidR="00646540" w:rsidRPr="00646540" w:rsidRDefault="00646540" w:rsidP="00646540">
            <w:pPr>
              <w:spacing w:before="0" w:after="0" w:line="240" w:lineRule="auto"/>
              <w:jc w:val="center"/>
              <w:rPr>
                <w:ins w:id="94742" w:author="pete jones" w:date="2022-01-11T16:58:00Z"/>
                <w:rFonts w:ascii="Calibri" w:hAnsi="Calibri" w:cs="Calibri"/>
                <w:color w:val="000000"/>
                <w:sz w:val="22"/>
                <w:szCs w:val="22"/>
              </w:rPr>
            </w:pPr>
            <w:ins w:id="9474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604699" w14:textId="77777777" w:rsidR="00646540" w:rsidRPr="00646540" w:rsidRDefault="00646540" w:rsidP="00646540">
            <w:pPr>
              <w:spacing w:before="0" w:after="0" w:line="240" w:lineRule="auto"/>
              <w:jc w:val="center"/>
              <w:rPr>
                <w:ins w:id="94744" w:author="pete jones" w:date="2022-01-11T16:58:00Z"/>
                <w:rFonts w:ascii="Calibri" w:hAnsi="Calibri" w:cs="Calibri"/>
                <w:color w:val="000000"/>
                <w:sz w:val="22"/>
                <w:szCs w:val="22"/>
              </w:rPr>
            </w:pPr>
            <w:ins w:id="9474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812BD5" w14:textId="77777777" w:rsidR="00646540" w:rsidRPr="00646540" w:rsidRDefault="00646540" w:rsidP="00646540">
            <w:pPr>
              <w:spacing w:before="0" w:after="0" w:line="240" w:lineRule="auto"/>
              <w:jc w:val="center"/>
              <w:rPr>
                <w:ins w:id="94746" w:author="pete jones" w:date="2022-01-11T16:58:00Z"/>
                <w:rFonts w:ascii="Calibri" w:hAnsi="Calibri" w:cs="Calibri"/>
                <w:color w:val="000000"/>
                <w:sz w:val="22"/>
                <w:szCs w:val="22"/>
              </w:rPr>
            </w:pPr>
            <w:ins w:id="9474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7B5276" w14:textId="77777777" w:rsidR="00646540" w:rsidRPr="00646540" w:rsidRDefault="00646540" w:rsidP="00646540">
            <w:pPr>
              <w:spacing w:before="0" w:after="0" w:line="240" w:lineRule="auto"/>
              <w:jc w:val="center"/>
              <w:rPr>
                <w:ins w:id="94748" w:author="pete jones" w:date="2022-01-11T16:58:00Z"/>
                <w:rFonts w:ascii="Calibri" w:hAnsi="Calibri" w:cs="Calibri"/>
                <w:color w:val="000000"/>
                <w:sz w:val="22"/>
                <w:szCs w:val="22"/>
              </w:rPr>
            </w:pPr>
            <w:ins w:id="9474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1748AA" w14:textId="77777777" w:rsidR="00646540" w:rsidRPr="00646540" w:rsidRDefault="00646540" w:rsidP="00646540">
            <w:pPr>
              <w:spacing w:before="0" w:after="0" w:line="240" w:lineRule="auto"/>
              <w:jc w:val="center"/>
              <w:rPr>
                <w:ins w:id="94750" w:author="pete jones" w:date="2022-01-11T16:58:00Z"/>
                <w:rFonts w:ascii="Calibri" w:hAnsi="Calibri" w:cs="Calibri"/>
                <w:color w:val="000000"/>
                <w:sz w:val="22"/>
                <w:szCs w:val="22"/>
              </w:rPr>
            </w:pPr>
            <w:ins w:id="9475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4B8CC1" w14:textId="77777777" w:rsidR="00646540" w:rsidRPr="00646540" w:rsidRDefault="00646540" w:rsidP="00646540">
            <w:pPr>
              <w:spacing w:before="0" w:after="0" w:line="240" w:lineRule="auto"/>
              <w:jc w:val="center"/>
              <w:rPr>
                <w:ins w:id="94752" w:author="pete jones" w:date="2022-01-11T16:58:00Z"/>
                <w:rFonts w:ascii="Calibri" w:hAnsi="Calibri" w:cs="Calibri"/>
                <w:color w:val="000000"/>
                <w:sz w:val="22"/>
                <w:szCs w:val="22"/>
              </w:rPr>
            </w:pPr>
            <w:ins w:id="9475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63B0A4" w14:textId="77777777" w:rsidR="00646540" w:rsidRPr="00646540" w:rsidRDefault="00646540" w:rsidP="00646540">
            <w:pPr>
              <w:spacing w:before="0" w:after="0" w:line="240" w:lineRule="auto"/>
              <w:jc w:val="center"/>
              <w:rPr>
                <w:ins w:id="94754" w:author="pete jones" w:date="2022-01-11T16:58:00Z"/>
                <w:rFonts w:ascii="Calibri" w:hAnsi="Calibri" w:cs="Calibri"/>
                <w:color w:val="000000"/>
                <w:sz w:val="22"/>
                <w:szCs w:val="22"/>
              </w:rPr>
            </w:pPr>
            <w:ins w:id="9475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7C460A" w14:textId="77777777" w:rsidR="00646540" w:rsidRPr="00646540" w:rsidRDefault="00646540" w:rsidP="00646540">
            <w:pPr>
              <w:spacing w:before="0" w:after="0" w:line="240" w:lineRule="auto"/>
              <w:jc w:val="center"/>
              <w:rPr>
                <w:ins w:id="94756" w:author="pete jones" w:date="2022-01-11T16:58:00Z"/>
                <w:rFonts w:ascii="Calibri" w:hAnsi="Calibri" w:cs="Calibri"/>
                <w:color w:val="000000"/>
                <w:sz w:val="22"/>
                <w:szCs w:val="22"/>
              </w:rPr>
            </w:pPr>
            <w:ins w:id="94757"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697CBE5" w14:textId="77777777" w:rsidR="00646540" w:rsidRPr="00646540" w:rsidRDefault="00646540" w:rsidP="00646540">
            <w:pPr>
              <w:spacing w:before="0" w:after="0" w:line="240" w:lineRule="auto"/>
              <w:jc w:val="center"/>
              <w:rPr>
                <w:ins w:id="94758" w:author="pete jones" w:date="2022-01-11T16:58:00Z"/>
                <w:rFonts w:ascii="Calibri" w:hAnsi="Calibri" w:cs="Calibri"/>
                <w:color w:val="000000"/>
                <w:sz w:val="22"/>
                <w:szCs w:val="22"/>
              </w:rPr>
            </w:pPr>
            <w:ins w:id="94759" w:author="pete jones" w:date="2022-01-11T16:58:00Z">
              <w:r w:rsidRPr="00646540">
                <w:rPr>
                  <w:rFonts w:ascii="Calibri" w:hAnsi="Calibri" w:cs="Calibri"/>
                  <w:color w:val="000000"/>
                  <w:sz w:val="22"/>
                  <w:szCs w:val="22"/>
                </w:rPr>
                <w:t> </w:t>
              </w:r>
            </w:ins>
          </w:p>
        </w:tc>
      </w:tr>
      <w:tr w:rsidR="00646540" w:rsidRPr="00646540" w14:paraId="0E49CB11" w14:textId="77777777" w:rsidTr="00646540">
        <w:trPr>
          <w:trHeight w:val="300"/>
          <w:ins w:id="94760"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BC5E76D" w14:textId="77777777" w:rsidR="00646540" w:rsidRPr="00646540" w:rsidRDefault="00646540" w:rsidP="00646540">
            <w:pPr>
              <w:spacing w:before="0" w:after="0" w:line="240" w:lineRule="auto"/>
              <w:jc w:val="center"/>
              <w:rPr>
                <w:ins w:id="94761" w:author="pete jones" w:date="2022-01-11T16:58:00Z"/>
                <w:rFonts w:ascii="Calibri" w:hAnsi="Calibri" w:cs="Calibri"/>
                <w:color w:val="000000"/>
                <w:sz w:val="22"/>
                <w:szCs w:val="22"/>
              </w:rPr>
            </w:pPr>
            <w:ins w:id="94762"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24C24EE" w14:textId="77777777" w:rsidR="00646540" w:rsidRPr="00646540" w:rsidRDefault="00646540" w:rsidP="00646540">
            <w:pPr>
              <w:spacing w:before="0" w:after="0" w:line="240" w:lineRule="auto"/>
              <w:jc w:val="left"/>
              <w:rPr>
                <w:ins w:id="94763" w:author="pete jones" w:date="2022-01-11T16:58:00Z"/>
                <w:rFonts w:ascii="Calibri" w:hAnsi="Calibri" w:cs="Calibri"/>
                <w:color w:val="000000"/>
                <w:sz w:val="22"/>
                <w:szCs w:val="22"/>
              </w:rPr>
            </w:pPr>
            <w:ins w:id="94764" w:author="pete jones" w:date="2022-01-11T16:58:00Z">
              <w:r w:rsidRPr="00646540">
                <w:rPr>
                  <w:rFonts w:ascii="Calibri" w:hAnsi="Calibri" w:cs="Calibri"/>
                  <w:color w:val="000000"/>
                  <w:sz w:val="22"/>
                  <w:szCs w:val="22"/>
                </w:rPr>
                <w:t>Electrical and Information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3E317A41" w14:textId="77777777" w:rsidR="00646540" w:rsidRPr="00646540" w:rsidRDefault="00646540" w:rsidP="00646540">
            <w:pPr>
              <w:spacing w:before="0" w:after="0" w:line="240" w:lineRule="auto"/>
              <w:jc w:val="center"/>
              <w:rPr>
                <w:ins w:id="94765" w:author="pete jones" w:date="2022-01-11T16:58:00Z"/>
                <w:rFonts w:ascii="Calibri" w:hAnsi="Calibri" w:cs="Calibri"/>
                <w:color w:val="000000"/>
                <w:sz w:val="22"/>
                <w:szCs w:val="22"/>
              </w:rPr>
            </w:pPr>
            <w:ins w:id="94766"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B2BE783" w14:textId="77777777" w:rsidR="00646540" w:rsidRPr="00646540" w:rsidRDefault="00646540" w:rsidP="00646540">
            <w:pPr>
              <w:spacing w:before="0" w:after="0" w:line="240" w:lineRule="auto"/>
              <w:jc w:val="center"/>
              <w:rPr>
                <w:ins w:id="94767" w:author="pete jones" w:date="2022-01-11T16:58:00Z"/>
                <w:rFonts w:ascii="Calibri" w:hAnsi="Calibri" w:cs="Calibri"/>
                <w:color w:val="000000"/>
                <w:sz w:val="22"/>
                <w:szCs w:val="22"/>
              </w:rPr>
            </w:pPr>
            <w:ins w:id="94768"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E5D332E" w14:textId="77777777" w:rsidR="00646540" w:rsidRPr="00646540" w:rsidRDefault="00646540" w:rsidP="00646540">
            <w:pPr>
              <w:spacing w:before="0" w:after="0" w:line="240" w:lineRule="auto"/>
              <w:jc w:val="center"/>
              <w:rPr>
                <w:ins w:id="94769" w:author="pete jones" w:date="2022-01-11T16:58:00Z"/>
                <w:rFonts w:ascii="Calibri" w:hAnsi="Calibri" w:cs="Calibri"/>
                <w:color w:val="000000"/>
                <w:sz w:val="22"/>
                <w:szCs w:val="22"/>
              </w:rPr>
            </w:pPr>
            <w:ins w:id="9477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813417" w14:textId="77777777" w:rsidR="00646540" w:rsidRPr="00646540" w:rsidRDefault="00646540" w:rsidP="00646540">
            <w:pPr>
              <w:spacing w:before="0" w:after="0" w:line="240" w:lineRule="auto"/>
              <w:jc w:val="center"/>
              <w:rPr>
                <w:ins w:id="94771" w:author="pete jones" w:date="2022-01-11T16:58:00Z"/>
                <w:rFonts w:ascii="Calibri" w:hAnsi="Calibri" w:cs="Calibri"/>
                <w:color w:val="000000"/>
                <w:sz w:val="22"/>
                <w:szCs w:val="22"/>
              </w:rPr>
            </w:pPr>
            <w:ins w:id="9477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FB84208" w14:textId="77777777" w:rsidR="00646540" w:rsidRPr="00646540" w:rsidRDefault="00646540" w:rsidP="00646540">
            <w:pPr>
              <w:spacing w:before="0" w:after="0" w:line="240" w:lineRule="auto"/>
              <w:jc w:val="center"/>
              <w:rPr>
                <w:ins w:id="94773" w:author="pete jones" w:date="2022-01-11T16:58:00Z"/>
                <w:rFonts w:ascii="Calibri" w:hAnsi="Calibri" w:cs="Calibri"/>
                <w:color w:val="000000"/>
                <w:sz w:val="22"/>
                <w:szCs w:val="22"/>
              </w:rPr>
            </w:pPr>
            <w:ins w:id="9477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AC9E10E" w14:textId="77777777" w:rsidR="00646540" w:rsidRPr="00646540" w:rsidRDefault="00646540" w:rsidP="00646540">
            <w:pPr>
              <w:spacing w:before="0" w:after="0" w:line="240" w:lineRule="auto"/>
              <w:jc w:val="center"/>
              <w:rPr>
                <w:ins w:id="94775" w:author="pete jones" w:date="2022-01-11T16:58:00Z"/>
                <w:rFonts w:ascii="Calibri" w:hAnsi="Calibri" w:cs="Calibri"/>
                <w:color w:val="000000"/>
                <w:sz w:val="22"/>
                <w:szCs w:val="22"/>
              </w:rPr>
            </w:pPr>
            <w:ins w:id="9477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CBC01C" w14:textId="77777777" w:rsidR="00646540" w:rsidRPr="00646540" w:rsidRDefault="00646540" w:rsidP="00646540">
            <w:pPr>
              <w:spacing w:before="0" w:after="0" w:line="240" w:lineRule="auto"/>
              <w:jc w:val="center"/>
              <w:rPr>
                <w:ins w:id="94777" w:author="pete jones" w:date="2022-01-11T16:58:00Z"/>
                <w:rFonts w:ascii="Calibri" w:hAnsi="Calibri" w:cs="Calibri"/>
                <w:color w:val="000000"/>
                <w:sz w:val="22"/>
                <w:szCs w:val="22"/>
              </w:rPr>
            </w:pPr>
            <w:ins w:id="9477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95CCE8" w14:textId="77777777" w:rsidR="00646540" w:rsidRPr="00646540" w:rsidRDefault="00646540" w:rsidP="00646540">
            <w:pPr>
              <w:spacing w:before="0" w:after="0" w:line="240" w:lineRule="auto"/>
              <w:jc w:val="center"/>
              <w:rPr>
                <w:ins w:id="94779" w:author="pete jones" w:date="2022-01-11T16:58:00Z"/>
                <w:rFonts w:ascii="Calibri" w:hAnsi="Calibri" w:cs="Calibri"/>
                <w:color w:val="000000"/>
                <w:sz w:val="22"/>
                <w:szCs w:val="22"/>
              </w:rPr>
            </w:pPr>
            <w:ins w:id="9478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E2DF36" w14:textId="77777777" w:rsidR="00646540" w:rsidRPr="00646540" w:rsidRDefault="00646540" w:rsidP="00646540">
            <w:pPr>
              <w:spacing w:before="0" w:after="0" w:line="240" w:lineRule="auto"/>
              <w:jc w:val="center"/>
              <w:rPr>
                <w:ins w:id="94781" w:author="pete jones" w:date="2022-01-11T16:58:00Z"/>
                <w:rFonts w:ascii="Calibri" w:hAnsi="Calibri" w:cs="Calibri"/>
                <w:color w:val="000000"/>
                <w:sz w:val="22"/>
                <w:szCs w:val="22"/>
              </w:rPr>
            </w:pPr>
            <w:ins w:id="9478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99E912" w14:textId="77777777" w:rsidR="00646540" w:rsidRPr="00646540" w:rsidRDefault="00646540" w:rsidP="00646540">
            <w:pPr>
              <w:spacing w:before="0" w:after="0" w:line="240" w:lineRule="auto"/>
              <w:jc w:val="center"/>
              <w:rPr>
                <w:ins w:id="94783" w:author="pete jones" w:date="2022-01-11T16:58:00Z"/>
                <w:rFonts w:ascii="Calibri" w:hAnsi="Calibri" w:cs="Calibri"/>
                <w:color w:val="000000"/>
                <w:sz w:val="22"/>
                <w:szCs w:val="22"/>
              </w:rPr>
            </w:pPr>
            <w:ins w:id="9478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8F11D5" w14:textId="77777777" w:rsidR="00646540" w:rsidRPr="00646540" w:rsidRDefault="00646540" w:rsidP="00646540">
            <w:pPr>
              <w:spacing w:before="0" w:after="0" w:line="240" w:lineRule="auto"/>
              <w:jc w:val="center"/>
              <w:rPr>
                <w:ins w:id="94785" w:author="pete jones" w:date="2022-01-11T16:58:00Z"/>
                <w:rFonts w:ascii="Calibri" w:hAnsi="Calibri" w:cs="Calibri"/>
                <w:color w:val="000000"/>
                <w:sz w:val="22"/>
                <w:szCs w:val="22"/>
              </w:rPr>
            </w:pPr>
            <w:ins w:id="94786"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1ABFE5C" w14:textId="77777777" w:rsidR="00646540" w:rsidRPr="00646540" w:rsidRDefault="00646540" w:rsidP="00646540">
            <w:pPr>
              <w:spacing w:before="0" w:after="0" w:line="240" w:lineRule="auto"/>
              <w:jc w:val="center"/>
              <w:rPr>
                <w:ins w:id="94787" w:author="pete jones" w:date="2022-01-11T16:58:00Z"/>
                <w:rFonts w:ascii="Calibri" w:hAnsi="Calibri" w:cs="Calibri"/>
                <w:color w:val="000000"/>
                <w:sz w:val="22"/>
                <w:szCs w:val="22"/>
              </w:rPr>
            </w:pPr>
            <w:ins w:id="94788" w:author="pete jones" w:date="2022-01-11T16:58:00Z">
              <w:r w:rsidRPr="00646540">
                <w:rPr>
                  <w:rFonts w:ascii="Calibri" w:hAnsi="Calibri" w:cs="Calibri"/>
                  <w:color w:val="000000"/>
                  <w:sz w:val="22"/>
                  <w:szCs w:val="22"/>
                </w:rPr>
                <w:t> </w:t>
              </w:r>
            </w:ins>
          </w:p>
        </w:tc>
      </w:tr>
      <w:tr w:rsidR="00646540" w:rsidRPr="00646540" w14:paraId="3A237B6B" w14:textId="77777777" w:rsidTr="00646540">
        <w:trPr>
          <w:trHeight w:val="300"/>
          <w:ins w:id="94789"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0001521" w14:textId="77777777" w:rsidR="00646540" w:rsidRPr="00646540" w:rsidRDefault="00646540" w:rsidP="00646540">
            <w:pPr>
              <w:spacing w:before="0" w:after="0" w:line="240" w:lineRule="auto"/>
              <w:jc w:val="center"/>
              <w:rPr>
                <w:ins w:id="94790" w:author="pete jones" w:date="2022-01-11T16:58:00Z"/>
                <w:rFonts w:ascii="Calibri" w:hAnsi="Calibri" w:cs="Calibri"/>
                <w:color w:val="000000"/>
                <w:sz w:val="22"/>
                <w:szCs w:val="22"/>
              </w:rPr>
            </w:pPr>
            <w:ins w:id="94791" w:author="pete jones" w:date="2022-01-11T16:58: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E37778A" w14:textId="77777777" w:rsidR="00646540" w:rsidRPr="00646540" w:rsidRDefault="00646540" w:rsidP="00646540">
            <w:pPr>
              <w:spacing w:before="0" w:after="0" w:line="240" w:lineRule="auto"/>
              <w:jc w:val="left"/>
              <w:rPr>
                <w:ins w:id="94792" w:author="pete jones" w:date="2022-01-11T16:58:00Z"/>
                <w:rFonts w:ascii="Calibri" w:hAnsi="Calibri" w:cs="Calibri"/>
                <w:color w:val="000000"/>
                <w:sz w:val="22"/>
                <w:szCs w:val="22"/>
              </w:rPr>
            </w:pPr>
            <w:ins w:id="94793" w:author="pete jones" w:date="2022-01-11T16:58:00Z">
              <w:r w:rsidRPr="00646540">
                <w:rPr>
                  <w:rFonts w:ascii="Calibri" w:hAnsi="Calibri" w:cs="Calibri"/>
                  <w:color w:val="000000"/>
                  <w:sz w:val="22"/>
                  <w:szCs w:val="22"/>
                </w:rPr>
                <w:t>Mathematical Methods</w:t>
              </w:r>
            </w:ins>
          </w:p>
        </w:tc>
        <w:tc>
          <w:tcPr>
            <w:tcW w:w="432" w:type="dxa"/>
            <w:tcBorders>
              <w:top w:val="nil"/>
              <w:left w:val="nil"/>
              <w:bottom w:val="single" w:sz="4" w:space="0" w:color="auto"/>
              <w:right w:val="single" w:sz="4" w:space="0" w:color="auto"/>
            </w:tcBorders>
            <w:shd w:val="clear" w:color="auto" w:fill="auto"/>
            <w:noWrap/>
            <w:vAlign w:val="bottom"/>
            <w:hideMark/>
          </w:tcPr>
          <w:p w14:paraId="10F1E032" w14:textId="77777777" w:rsidR="00646540" w:rsidRPr="00646540" w:rsidRDefault="00646540" w:rsidP="00646540">
            <w:pPr>
              <w:spacing w:before="0" w:after="0" w:line="240" w:lineRule="auto"/>
              <w:jc w:val="center"/>
              <w:rPr>
                <w:ins w:id="94794" w:author="pete jones" w:date="2022-01-11T16:58:00Z"/>
                <w:rFonts w:ascii="Calibri" w:hAnsi="Calibri" w:cs="Calibri"/>
                <w:color w:val="000000"/>
                <w:sz w:val="22"/>
                <w:szCs w:val="22"/>
              </w:rPr>
            </w:pPr>
            <w:ins w:id="94795" w:author="pete jones" w:date="2022-01-11T16:58: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A32A9B2" w14:textId="77777777" w:rsidR="00646540" w:rsidRPr="00646540" w:rsidRDefault="00646540" w:rsidP="00646540">
            <w:pPr>
              <w:spacing w:before="0" w:after="0" w:line="240" w:lineRule="auto"/>
              <w:jc w:val="center"/>
              <w:rPr>
                <w:ins w:id="94796" w:author="pete jones" w:date="2022-01-11T16:58:00Z"/>
                <w:rFonts w:ascii="Calibri" w:hAnsi="Calibri" w:cs="Calibri"/>
                <w:color w:val="000000"/>
                <w:sz w:val="22"/>
                <w:szCs w:val="22"/>
              </w:rPr>
            </w:pPr>
            <w:ins w:id="94797"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4A4C8BC" w14:textId="77777777" w:rsidR="00646540" w:rsidRPr="00646540" w:rsidRDefault="00646540" w:rsidP="00646540">
            <w:pPr>
              <w:spacing w:before="0" w:after="0" w:line="240" w:lineRule="auto"/>
              <w:jc w:val="center"/>
              <w:rPr>
                <w:ins w:id="94798" w:author="pete jones" w:date="2022-01-11T16:58:00Z"/>
                <w:rFonts w:ascii="Calibri" w:hAnsi="Calibri" w:cs="Calibri"/>
                <w:color w:val="000000"/>
                <w:sz w:val="22"/>
                <w:szCs w:val="22"/>
              </w:rPr>
            </w:pPr>
            <w:ins w:id="9479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B5C18A" w14:textId="77777777" w:rsidR="00646540" w:rsidRPr="00646540" w:rsidRDefault="00646540" w:rsidP="00646540">
            <w:pPr>
              <w:spacing w:before="0" w:after="0" w:line="240" w:lineRule="auto"/>
              <w:jc w:val="center"/>
              <w:rPr>
                <w:ins w:id="94800" w:author="pete jones" w:date="2022-01-11T16:58:00Z"/>
                <w:rFonts w:ascii="Calibri" w:hAnsi="Calibri" w:cs="Calibri"/>
                <w:color w:val="000000"/>
                <w:sz w:val="22"/>
                <w:szCs w:val="22"/>
              </w:rPr>
            </w:pPr>
            <w:ins w:id="9480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CEC50B" w14:textId="77777777" w:rsidR="00646540" w:rsidRPr="00646540" w:rsidRDefault="00646540" w:rsidP="00646540">
            <w:pPr>
              <w:spacing w:before="0" w:after="0" w:line="240" w:lineRule="auto"/>
              <w:jc w:val="center"/>
              <w:rPr>
                <w:ins w:id="94802" w:author="pete jones" w:date="2022-01-11T16:58:00Z"/>
                <w:rFonts w:ascii="Calibri" w:hAnsi="Calibri" w:cs="Calibri"/>
                <w:color w:val="000000"/>
                <w:sz w:val="22"/>
                <w:szCs w:val="22"/>
              </w:rPr>
            </w:pPr>
            <w:ins w:id="9480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69FEDB" w14:textId="77777777" w:rsidR="00646540" w:rsidRPr="00646540" w:rsidRDefault="00646540" w:rsidP="00646540">
            <w:pPr>
              <w:spacing w:before="0" w:after="0" w:line="240" w:lineRule="auto"/>
              <w:jc w:val="center"/>
              <w:rPr>
                <w:ins w:id="94804" w:author="pete jones" w:date="2022-01-11T16:58:00Z"/>
                <w:rFonts w:ascii="Calibri" w:hAnsi="Calibri" w:cs="Calibri"/>
                <w:color w:val="000000"/>
                <w:sz w:val="22"/>
                <w:szCs w:val="22"/>
              </w:rPr>
            </w:pPr>
            <w:ins w:id="9480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62D273" w14:textId="77777777" w:rsidR="00646540" w:rsidRPr="00646540" w:rsidRDefault="00646540" w:rsidP="00646540">
            <w:pPr>
              <w:spacing w:before="0" w:after="0" w:line="240" w:lineRule="auto"/>
              <w:jc w:val="center"/>
              <w:rPr>
                <w:ins w:id="94806" w:author="pete jones" w:date="2022-01-11T16:58:00Z"/>
                <w:rFonts w:ascii="Calibri" w:hAnsi="Calibri" w:cs="Calibri"/>
                <w:color w:val="000000"/>
                <w:sz w:val="22"/>
                <w:szCs w:val="22"/>
              </w:rPr>
            </w:pPr>
            <w:ins w:id="9480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307D24" w14:textId="77777777" w:rsidR="00646540" w:rsidRPr="00646540" w:rsidRDefault="00646540" w:rsidP="00646540">
            <w:pPr>
              <w:spacing w:before="0" w:after="0" w:line="240" w:lineRule="auto"/>
              <w:jc w:val="center"/>
              <w:rPr>
                <w:ins w:id="94808" w:author="pete jones" w:date="2022-01-11T16:58:00Z"/>
                <w:rFonts w:ascii="Calibri" w:hAnsi="Calibri" w:cs="Calibri"/>
                <w:color w:val="000000"/>
                <w:sz w:val="22"/>
                <w:szCs w:val="22"/>
              </w:rPr>
            </w:pPr>
            <w:ins w:id="9480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3D8F1E" w14:textId="77777777" w:rsidR="00646540" w:rsidRPr="00646540" w:rsidRDefault="00646540" w:rsidP="00646540">
            <w:pPr>
              <w:spacing w:before="0" w:after="0" w:line="240" w:lineRule="auto"/>
              <w:jc w:val="center"/>
              <w:rPr>
                <w:ins w:id="94810" w:author="pete jones" w:date="2022-01-11T16:58:00Z"/>
                <w:rFonts w:ascii="Calibri" w:hAnsi="Calibri" w:cs="Calibri"/>
                <w:color w:val="000000"/>
                <w:sz w:val="22"/>
                <w:szCs w:val="22"/>
              </w:rPr>
            </w:pPr>
            <w:ins w:id="9481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A83EDA" w14:textId="77777777" w:rsidR="00646540" w:rsidRPr="00646540" w:rsidRDefault="00646540" w:rsidP="00646540">
            <w:pPr>
              <w:spacing w:before="0" w:after="0" w:line="240" w:lineRule="auto"/>
              <w:jc w:val="center"/>
              <w:rPr>
                <w:ins w:id="94812" w:author="pete jones" w:date="2022-01-11T16:58:00Z"/>
                <w:rFonts w:ascii="Calibri" w:hAnsi="Calibri" w:cs="Calibri"/>
                <w:color w:val="000000"/>
                <w:sz w:val="22"/>
                <w:szCs w:val="22"/>
              </w:rPr>
            </w:pPr>
            <w:ins w:id="9481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7FF994" w14:textId="77777777" w:rsidR="00646540" w:rsidRPr="00646540" w:rsidRDefault="00646540" w:rsidP="00646540">
            <w:pPr>
              <w:spacing w:before="0" w:after="0" w:line="240" w:lineRule="auto"/>
              <w:jc w:val="center"/>
              <w:rPr>
                <w:ins w:id="94814" w:author="pete jones" w:date="2022-01-11T16:58:00Z"/>
                <w:rFonts w:ascii="Calibri" w:hAnsi="Calibri" w:cs="Calibri"/>
                <w:color w:val="000000"/>
                <w:sz w:val="22"/>
                <w:szCs w:val="22"/>
              </w:rPr>
            </w:pPr>
            <w:ins w:id="94815"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9966814" w14:textId="77777777" w:rsidR="00646540" w:rsidRPr="00646540" w:rsidRDefault="00646540" w:rsidP="00646540">
            <w:pPr>
              <w:spacing w:before="0" w:after="0" w:line="240" w:lineRule="auto"/>
              <w:jc w:val="center"/>
              <w:rPr>
                <w:ins w:id="94816" w:author="pete jones" w:date="2022-01-11T16:58:00Z"/>
                <w:rFonts w:ascii="Calibri" w:hAnsi="Calibri" w:cs="Calibri"/>
                <w:color w:val="000000"/>
                <w:sz w:val="22"/>
                <w:szCs w:val="22"/>
              </w:rPr>
            </w:pPr>
            <w:ins w:id="94817" w:author="pete jones" w:date="2022-01-11T16:58:00Z">
              <w:r w:rsidRPr="00646540">
                <w:rPr>
                  <w:rFonts w:ascii="Calibri" w:hAnsi="Calibri" w:cs="Calibri"/>
                  <w:color w:val="000000"/>
                  <w:sz w:val="22"/>
                  <w:szCs w:val="22"/>
                </w:rPr>
                <w:t> </w:t>
              </w:r>
            </w:ins>
          </w:p>
        </w:tc>
      </w:tr>
      <w:tr w:rsidR="00646540" w:rsidRPr="00646540" w14:paraId="1E73BC41" w14:textId="77777777" w:rsidTr="00646540">
        <w:trPr>
          <w:trHeight w:val="300"/>
          <w:ins w:id="94818"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E427B87" w14:textId="77777777" w:rsidR="00646540" w:rsidRPr="00646540" w:rsidRDefault="00646540" w:rsidP="00646540">
            <w:pPr>
              <w:spacing w:before="0" w:after="0" w:line="240" w:lineRule="auto"/>
              <w:jc w:val="center"/>
              <w:rPr>
                <w:ins w:id="94819" w:author="pete jones" w:date="2022-01-11T16:58:00Z"/>
                <w:rFonts w:ascii="Calibri" w:hAnsi="Calibri" w:cs="Calibri"/>
                <w:color w:val="000000"/>
                <w:sz w:val="22"/>
                <w:szCs w:val="22"/>
              </w:rPr>
            </w:pPr>
            <w:ins w:id="94820"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789EB12" w14:textId="77777777" w:rsidR="00646540" w:rsidRPr="00646540" w:rsidRDefault="00646540" w:rsidP="00646540">
            <w:pPr>
              <w:spacing w:before="0" w:after="0" w:line="240" w:lineRule="auto"/>
              <w:jc w:val="left"/>
              <w:rPr>
                <w:ins w:id="94821" w:author="pete jones" w:date="2022-01-11T16:58:00Z"/>
                <w:rFonts w:ascii="Calibri" w:hAnsi="Calibri" w:cs="Calibri"/>
                <w:color w:val="000000"/>
                <w:sz w:val="22"/>
                <w:szCs w:val="22"/>
              </w:rPr>
            </w:pPr>
            <w:ins w:id="94822" w:author="pete jones" w:date="2022-01-11T16:58:00Z">
              <w:r w:rsidRPr="00646540">
                <w:rPr>
                  <w:rFonts w:ascii="Calibri" w:hAnsi="Calibri" w:cs="Calibri"/>
                  <w:color w:val="000000"/>
                  <w:sz w:val="22"/>
                  <w:szCs w:val="22"/>
                </w:rPr>
                <w:t>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610BE349" w14:textId="77777777" w:rsidR="00646540" w:rsidRPr="00646540" w:rsidRDefault="00646540" w:rsidP="00646540">
            <w:pPr>
              <w:spacing w:before="0" w:after="0" w:line="240" w:lineRule="auto"/>
              <w:jc w:val="center"/>
              <w:rPr>
                <w:ins w:id="94823" w:author="pete jones" w:date="2022-01-11T16:58:00Z"/>
                <w:rFonts w:ascii="Calibri" w:hAnsi="Calibri" w:cs="Calibri"/>
                <w:color w:val="000000"/>
                <w:sz w:val="22"/>
                <w:szCs w:val="22"/>
              </w:rPr>
            </w:pPr>
            <w:ins w:id="94824"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01B47E1" w14:textId="77777777" w:rsidR="00646540" w:rsidRPr="00646540" w:rsidRDefault="00646540" w:rsidP="00646540">
            <w:pPr>
              <w:spacing w:before="0" w:after="0" w:line="240" w:lineRule="auto"/>
              <w:jc w:val="center"/>
              <w:rPr>
                <w:ins w:id="94825" w:author="pete jones" w:date="2022-01-11T16:58:00Z"/>
                <w:rFonts w:ascii="Calibri" w:hAnsi="Calibri" w:cs="Calibri"/>
                <w:color w:val="000000"/>
                <w:sz w:val="22"/>
                <w:szCs w:val="22"/>
              </w:rPr>
            </w:pPr>
            <w:ins w:id="94826"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1A14CD7" w14:textId="77777777" w:rsidR="00646540" w:rsidRPr="00646540" w:rsidRDefault="00646540" w:rsidP="00646540">
            <w:pPr>
              <w:spacing w:before="0" w:after="0" w:line="240" w:lineRule="auto"/>
              <w:jc w:val="center"/>
              <w:rPr>
                <w:ins w:id="94827" w:author="pete jones" w:date="2022-01-11T16:58:00Z"/>
                <w:rFonts w:ascii="Calibri" w:hAnsi="Calibri" w:cs="Calibri"/>
                <w:color w:val="000000"/>
                <w:sz w:val="22"/>
                <w:szCs w:val="22"/>
              </w:rPr>
            </w:pPr>
            <w:ins w:id="9482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0DC699" w14:textId="77777777" w:rsidR="00646540" w:rsidRPr="00646540" w:rsidRDefault="00646540" w:rsidP="00646540">
            <w:pPr>
              <w:spacing w:before="0" w:after="0" w:line="240" w:lineRule="auto"/>
              <w:jc w:val="center"/>
              <w:rPr>
                <w:ins w:id="94829" w:author="pete jones" w:date="2022-01-11T16:58:00Z"/>
                <w:rFonts w:ascii="Calibri" w:hAnsi="Calibri" w:cs="Calibri"/>
                <w:color w:val="000000"/>
                <w:sz w:val="22"/>
                <w:szCs w:val="22"/>
              </w:rPr>
            </w:pPr>
            <w:ins w:id="9483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88A40A" w14:textId="77777777" w:rsidR="00646540" w:rsidRPr="00646540" w:rsidRDefault="00646540" w:rsidP="00646540">
            <w:pPr>
              <w:spacing w:before="0" w:after="0" w:line="240" w:lineRule="auto"/>
              <w:jc w:val="center"/>
              <w:rPr>
                <w:ins w:id="94831" w:author="pete jones" w:date="2022-01-11T16:58:00Z"/>
                <w:rFonts w:ascii="Calibri" w:hAnsi="Calibri" w:cs="Calibri"/>
                <w:color w:val="000000"/>
                <w:sz w:val="22"/>
                <w:szCs w:val="22"/>
              </w:rPr>
            </w:pPr>
            <w:ins w:id="9483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09DFEA" w14:textId="77777777" w:rsidR="00646540" w:rsidRPr="00646540" w:rsidRDefault="00646540" w:rsidP="00646540">
            <w:pPr>
              <w:spacing w:before="0" w:after="0" w:line="240" w:lineRule="auto"/>
              <w:jc w:val="center"/>
              <w:rPr>
                <w:ins w:id="94833" w:author="pete jones" w:date="2022-01-11T16:58:00Z"/>
                <w:rFonts w:ascii="Calibri" w:hAnsi="Calibri" w:cs="Calibri"/>
                <w:color w:val="000000"/>
                <w:sz w:val="22"/>
                <w:szCs w:val="22"/>
              </w:rPr>
            </w:pPr>
            <w:ins w:id="9483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DFC409" w14:textId="77777777" w:rsidR="00646540" w:rsidRPr="00646540" w:rsidRDefault="00646540" w:rsidP="00646540">
            <w:pPr>
              <w:spacing w:before="0" w:after="0" w:line="240" w:lineRule="auto"/>
              <w:jc w:val="center"/>
              <w:rPr>
                <w:ins w:id="94835" w:author="pete jones" w:date="2022-01-11T16:58:00Z"/>
                <w:rFonts w:ascii="Calibri" w:hAnsi="Calibri" w:cs="Calibri"/>
                <w:color w:val="000000"/>
                <w:sz w:val="22"/>
                <w:szCs w:val="22"/>
              </w:rPr>
            </w:pPr>
            <w:ins w:id="9483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7077AC" w14:textId="77777777" w:rsidR="00646540" w:rsidRPr="00646540" w:rsidRDefault="00646540" w:rsidP="00646540">
            <w:pPr>
              <w:spacing w:before="0" w:after="0" w:line="240" w:lineRule="auto"/>
              <w:jc w:val="center"/>
              <w:rPr>
                <w:ins w:id="94837" w:author="pete jones" w:date="2022-01-11T16:58:00Z"/>
                <w:rFonts w:ascii="Calibri" w:hAnsi="Calibri" w:cs="Calibri"/>
                <w:color w:val="000000"/>
                <w:sz w:val="22"/>
                <w:szCs w:val="22"/>
              </w:rPr>
            </w:pPr>
            <w:ins w:id="9483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ABB243" w14:textId="77777777" w:rsidR="00646540" w:rsidRPr="00646540" w:rsidRDefault="00646540" w:rsidP="00646540">
            <w:pPr>
              <w:spacing w:before="0" w:after="0" w:line="240" w:lineRule="auto"/>
              <w:jc w:val="center"/>
              <w:rPr>
                <w:ins w:id="94839" w:author="pete jones" w:date="2022-01-11T16:58:00Z"/>
                <w:rFonts w:ascii="Calibri" w:hAnsi="Calibri" w:cs="Calibri"/>
                <w:color w:val="000000"/>
                <w:sz w:val="22"/>
                <w:szCs w:val="22"/>
              </w:rPr>
            </w:pPr>
            <w:ins w:id="9484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E297B2" w14:textId="77777777" w:rsidR="00646540" w:rsidRPr="00646540" w:rsidRDefault="00646540" w:rsidP="00646540">
            <w:pPr>
              <w:spacing w:before="0" w:after="0" w:line="240" w:lineRule="auto"/>
              <w:jc w:val="center"/>
              <w:rPr>
                <w:ins w:id="94841" w:author="pete jones" w:date="2022-01-11T16:58:00Z"/>
                <w:rFonts w:ascii="Calibri" w:hAnsi="Calibri" w:cs="Calibri"/>
                <w:color w:val="000000"/>
                <w:sz w:val="22"/>
                <w:szCs w:val="22"/>
              </w:rPr>
            </w:pPr>
            <w:ins w:id="9484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E25BF6" w14:textId="77777777" w:rsidR="00646540" w:rsidRPr="00646540" w:rsidRDefault="00646540" w:rsidP="00646540">
            <w:pPr>
              <w:spacing w:before="0" w:after="0" w:line="240" w:lineRule="auto"/>
              <w:jc w:val="center"/>
              <w:rPr>
                <w:ins w:id="94843" w:author="pete jones" w:date="2022-01-11T16:58:00Z"/>
                <w:rFonts w:ascii="Calibri" w:hAnsi="Calibri" w:cs="Calibri"/>
                <w:color w:val="000000"/>
                <w:sz w:val="22"/>
                <w:szCs w:val="22"/>
              </w:rPr>
            </w:pPr>
            <w:ins w:id="94844"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BEEAD1B" w14:textId="77777777" w:rsidR="00646540" w:rsidRPr="00646540" w:rsidRDefault="00646540" w:rsidP="00646540">
            <w:pPr>
              <w:spacing w:before="0" w:after="0" w:line="240" w:lineRule="auto"/>
              <w:jc w:val="center"/>
              <w:rPr>
                <w:ins w:id="94845" w:author="pete jones" w:date="2022-01-11T16:58:00Z"/>
                <w:rFonts w:ascii="Calibri" w:hAnsi="Calibri" w:cs="Calibri"/>
                <w:color w:val="000000"/>
                <w:sz w:val="22"/>
                <w:szCs w:val="22"/>
              </w:rPr>
            </w:pPr>
            <w:ins w:id="94846" w:author="pete jones" w:date="2022-01-11T16:58:00Z">
              <w:r w:rsidRPr="00646540">
                <w:rPr>
                  <w:rFonts w:ascii="Calibri" w:hAnsi="Calibri" w:cs="Calibri"/>
                  <w:color w:val="000000"/>
                  <w:sz w:val="22"/>
                  <w:szCs w:val="22"/>
                </w:rPr>
                <w:t> </w:t>
              </w:r>
            </w:ins>
          </w:p>
        </w:tc>
      </w:tr>
      <w:tr w:rsidR="00646540" w:rsidRPr="00646540" w14:paraId="6E7BDF1C" w14:textId="77777777" w:rsidTr="00646540">
        <w:trPr>
          <w:trHeight w:val="300"/>
          <w:ins w:id="94847"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909BC1D" w14:textId="77777777" w:rsidR="00646540" w:rsidRPr="00646540" w:rsidRDefault="00646540" w:rsidP="00646540">
            <w:pPr>
              <w:spacing w:before="0" w:after="0" w:line="240" w:lineRule="auto"/>
              <w:jc w:val="center"/>
              <w:rPr>
                <w:ins w:id="94848" w:author="pete jones" w:date="2022-01-11T16:58:00Z"/>
                <w:rFonts w:ascii="Calibri" w:hAnsi="Calibri" w:cs="Calibri"/>
                <w:color w:val="000000"/>
                <w:sz w:val="22"/>
                <w:szCs w:val="22"/>
              </w:rPr>
            </w:pPr>
            <w:ins w:id="94849"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5828EB5" w14:textId="77777777" w:rsidR="00646540" w:rsidRPr="00646540" w:rsidRDefault="00646540" w:rsidP="00646540">
            <w:pPr>
              <w:spacing w:before="0" w:after="0" w:line="240" w:lineRule="auto"/>
              <w:jc w:val="left"/>
              <w:rPr>
                <w:ins w:id="94850" w:author="pete jones" w:date="2022-01-11T16:58:00Z"/>
                <w:rFonts w:ascii="Calibri" w:hAnsi="Calibri" w:cs="Calibri"/>
                <w:color w:val="000000"/>
                <w:sz w:val="22"/>
                <w:szCs w:val="22"/>
              </w:rPr>
            </w:pPr>
            <w:ins w:id="94851" w:author="pete jones" w:date="2022-01-11T16:58:00Z">
              <w:r w:rsidRPr="00646540">
                <w:rPr>
                  <w:rFonts w:ascii="Calibri" w:hAnsi="Calibri" w:cs="Calibri"/>
                  <w:color w:val="000000"/>
                  <w:sz w:val="22"/>
                  <w:szCs w:val="22"/>
                </w:rPr>
                <w:t>Structures</w:t>
              </w:r>
            </w:ins>
          </w:p>
        </w:tc>
        <w:tc>
          <w:tcPr>
            <w:tcW w:w="432" w:type="dxa"/>
            <w:tcBorders>
              <w:top w:val="nil"/>
              <w:left w:val="nil"/>
              <w:bottom w:val="single" w:sz="4" w:space="0" w:color="auto"/>
              <w:right w:val="single" w:sz="4" w:space="0" w:color="auto"/>
            </w:tcBorders>
            <w:shd w:val="clear" w:color="auto" w:fill="auto"/>
            <w:noWrap/>
            <w:vAlign w:val="bottom"/>
            <w:hideMark/>
          </w:tcPr>
          <w:p w14:paraId="5CA99E5A" w14:textId="77777777" w:rsidR="00646540" w:rsidRPr="00646540" w:rsidRDefault="00646540" w:rsidP="00646540">
            <w:pPr>
              <w:spacing w:before="0" w:after="0" w:line="240" w:lineRule="auto"/>
              <w:jc w:val="center"/>
              <w:rPr>
                <w:ins w:id="94852" w:author="pete jones" w:date="2022-01-11T16:58:00Z"/>
                <w:rFonts w:ascii="Calibri" w:hAnsi="Calibri" w:cs="Calibri"/>
                <w:color w:val="000000"/>
                <w:sz w:val="22"/>
                <w:szCs w:val="22"/>
              </w:rPr>
            </w:pPr>
            <w:ins w:id="94853"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22CD269" w14:textId="77777777" w:rsidR="00646540" w:rsidRPr="00646540" w:rsidRDefault="00646540" w:rsidP="00646540">
            <w:pPr>
              <w:spacing w:before="0" w:after="0" w:line="240" w:lineRule="auto"/>
              <w:jc w:val="center"/>
              <w:rPr>
                <w:ins w:id="94854" w:author="pete jones" w:date="2022-01-11T16:58:00Z"/>
                <w:rFonts w:ascii="Calibri" w:hAnsi="Calibri" w:cs="Calibri"/>
                <w:color w:val="000000"/>
                <w:sz w:val="22"/>
                <w:szCs w:val="22"/>
              </w:rPr>
            </w:pPr>
            <w:ins w:id="94855"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C90FFAE" w14:textId="77777777" w:rsidR="00646540" w:rsidRPr="00646540" w:rsidRDefault="00646540" w:rsidP="00646540">
            <w:pPr>
              <w:spacing w:before="0" w:after="0" w:line="240" w:lineRule="auto"/>
              <w:jc w:val="center"/>
              <w:rPr>
                <w:ins w:id="94856" w:author="pete jones" w:date="2022-01-11T16:58:00Z"/>
                <w:rFonts w:ascii="Calibri" w:hAnsi="Calibri" w:cs="Calibri"/>
                <w:color w:val="000000"/>
                <w:sz w:val="22"/>
                <w:szCs w:val="22"/>
              </w:rPr>
            </w:pPr>
            <w:ins w:id="9485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1AD81AA" w14:textId="77777777" w:rsidR="00646540" w:rsidRPr="00646540" w:rsidRDefault="00646540" w:rsidP="00646540">
            <w:pPr>
              <w:spacing w:before="0" w:after="0" w:line="240" w:lineRule="auto"/>
              <w:jc w:val="center"/>
              <w:rPr>
                <w:ins w:id="94858" w:author="pete jones" w:date="2022-01-11T16:58:00Z"/>
                <w:rFonts w:ascii="Calibri" w:hAnsi="Calibri" w:cs="Calibri"/>
                <w:color w:val="000000"/>
                <w:sz w:val="22"/>
                <w:szCs w:val="22"/>
              </w:rPr>
            </w:pPr>
            <w:ins w:id="9485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542D3A" w14:textId="77777777" w:rsidR="00646540" w:rsidRPr="00646540" w:rsidRDefault="00646540" w:rsidP="00646540">
            <w:pPr>
              <w:spacing w:before="0" w:after="0" w:line="240" w:lineRule="auto"/>
              <w:jc w:val="center"/>
              <w:rPr>
                <w:ins w:id="94860" w:author="pete jones" w:date="2022-01-11T16:58:00Z"/>
                <w:rFonts w:ascii="Calibri" w:hAnsi="Calibri" w:cs="Calibri"/>
                <w:color w:val="000000"/>
                <w:sz w:val="22"/>
                <w:szCs w:val="22"/>
              </w:rPr>
            </w:pPr>
            <w:ins w:id="9486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57D512" w14:textId="77777777" w:rsidR="00646540" w:rsidRPr="00646540" w:rsidRDefault="00646540" w:rsidP="00646540">
            <w:pPr>
              <w:spacing w:before="0" w:after="0" w:line="240" w:lineRule="auto"/>
              <w:jc w:val="center"/>
              <w:rPr>
                <w:ins w:id="94862" w:author="pete jones" w:date="2022-01-11T16:58:00Z"/>
                <w:rFonts w:ascii="Calibri" w:hAnsi="Calibri" w:cs="Calibri"/>
                <w:color w:val="000000"/>
                <w:sz w:val="22"/>
                <w:szCs w:val="22"/>
              </w:rPr>
            </w:pPr>
            <w:ins w:id="9486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960CEC" w14:textId="77777777" w:rsidR="00646540" w:rsidRPr="00646540" w:rsidRDefault="00646540" w:rsidP="00646540">
            <w:pPr>
              <w:spacing w:before="0" w:after="0" w:line="240" w:lineRule="auto"/>
              <w:jc w:val="center"/>
              <w:rPr>
                <w:ins w:id="94864" w:author="pete jones" w:date="2022-01-11T16:58:00Z"/>
                <w:rFonts w:ascii="Calibri" w:hAnsi="Calibri" w:cs="Calibri"/>
                <w:color w:val="000000"/>
                <w:sz w:val="22"/>
                <w:szCs w:val="22"/>
              </w:rPr>
            </w:pPr>
            <w:ins w:id="9486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7A9D77" w14:textId="77777777" w:rsidR="00646540" w:rsidRPr="00646540" w:rsidRDefault="00646540" w:rsidP="00646540">
            <w:pPr>
              <w:spacing w:before="0" w:after="0" w:line="240" w:lineRule="auto"/>
              <w:jc w:val="center"/>
              <w:rPr>
                <w:ins w:id="94866" w:author="pete jones" w:date="2022-01-11T16:58:00Z"/>
                <w:rFonts w:ascii="Calibri" w:hAnsi="Calibri" w:cs="Calibri"/>
                <w:color w:val="000000"/>
                <w:sz w:val="22"/>
                <w:szCs w:val="22"/>
              </w:rPr>
            </w:pPr>
            <w:ins w:id="9486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F7AF13" w14:textId="77777777" w:rsidR="00646540" w:rsidRPr="00646540" w:rsidRDefault="00646540" w:rsidP="00646540">
            <w:pPr>
              <w:spacing w:before="0" w:after="0" w:line="240" w:lineRule="auto"/>
              <w:jc w:val="center"/>
              <w:rPr>
                <w:ins w:id="94868" w:author="pete jones" w:date="2022-01-11T16:58:00Z"/>
                <w:rFonts w:ascii="Calibri" w:hAnsi="Calibri" w:cs="Calibri"/>
                <w:color w:val="000000"/>
                <w:sz w:val="22"/>
                <w:szCs w:val="22"/>
              </w:rPr>
            </w:pPr>
            <w:ins w:id="9486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046BBA" w14:textId="77777777" w:rsidR="00646540" w:rsidRPr="00646540" w:rsidRDefault="00646540" w:rsidP="00646540">
            <w:pPr>
              <w:spacing w:before="0" w:after="0" w:line="240" w:lineRule="auto"/>
              <w:jc w:val="center"/>
              <w:rPr>
                <w:ins w:id="94870" w:author="pete jones" w:date="2022-01-11T16:58:00Z"/>
                <w:rFonts w:ascii="Calibri" w:hAnsi="Calibri" w:cs="Calibri"/>
                <w:color w:val="000000"/>
                <w:sz w:val="22"/>
                <w:szCs w:val="22"/>
              </w:rPr>
            </w:pPr>
            <w:ins w:id="9487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A5BA20" w14:textId="77777777" w:rsidR="00646540" w:rsidRPr="00646540" w:rsidRDefault="00646540" w:rsidP="00646540">
            <w:pPr>
              <w:spacing w:before="0" w:after="0" w:line="240" w:lineRule="auto"/>
              <w:jc w:val="center"/>
              <w:rPr>
                <w:ins w:id="94872" w:author="pete jones" w:date="2022-01-11T16:58:00Z"/>
                <w:rFonts w:ascii="Calibri" w:hAnsi="Calibri" w:cs="Calibri"/>
                <w:color w:val="000000"/>
                <w:sz w:val="22"/>
                <w:szCs w:val="22"/>
              </w:rPr>
            </w:pPr>
            <w:ins w:id="94873"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E24B9E" w14:textId="77777777" w:rsidR="00646540" w:rsidRPr="00646540" w:rsidRDefault="00646540" w:rsidP="00646540">
            <w:pPr>
              <w:spacing w:before="0" w:after="0" w:line="240" w:lineRule="auto"/>
              <w:jc w:val="center"/>
              <w:rPr>
                <w:ins w:id="94874" w:author="pete jones" w:date="2022-01-11T16:58:00Z"/>
                <w:rFonts w:ascii="Calibri" w:hAnsi="Calibri" w:cs="Calibri"/>
                <w:color w:val="000000"/>
                <w:sz w:val="22"/>
                <w:szCs w:val="22"/>
              </w:rPr>
            </w:pPr>
            <w:ins w:id="94875" w:author="pete jones" w:date="2022-01-11T16:58:00Z">
              <w:r w:rsidRPr="00646540">
                <w:rPr>
                  <w:rFonts w:ascii="Calibri" w:hAnsi="Calibri" w:cs="Calibri"/>
                  <w:color w:val="000000"/>
                  <w:sz w:val="22"/>
                  <w:szCs w:val="22"/>
                </w:rPr>
                <w:t> </w:t>
              </w:r>
            </w:ins>
          </w:p>
        </w:tc>
      </w:tr>
      <w:tr w:rsidR="00646540" w:rsidRPr="00646540" w14:paraId="5408FB60" w14:textId="77777777" w:rsidTr="00646540">
        <w:trPr>
          <w:trHeight w:val="300"/>
          <w:ins w:id="94876"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12B38F9" w14:textId="77777777" w:rsidR="00646540" w:rsidRPr="00646540" w:rsidRDefault="00646540" w:rsidP="00646540">
            <w:pPr>
              <w:spacing w:before="0" w:after="0" w:line="240" w:lineRule="auto"/>
              <w:jc w:val="center"/>
              <w:rPr>
                <w:ins w:id="94877" w:author="pete jones" w:date="2022-01-11T16:58:00Z"/>
                <w:rFonts w:ascii="Calibri" w:hAnsi="Calibri" w:cs="Calibri"/>
                <w:color w:val="000000"/>
                <w:sz w:val="22"/>
                <w:szCs w:val="22"/>
              </w:rPr>
            </w:pPr>
            <w:ins w:id="94878"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2356F6B" w14:textId="77777777" w:rsidR="00646540" w:rsidRPr="00646540" w:rsidRDefault="00646540" w:rsidP="00646540">
            <w:pPr>
              <w:spacing w:before="0" w:after="0" w:line="240" w:lineRule="auto"/>
              <w:jc w:val="left"/>
              <w:rPr>
                <w:ins w:id="94879" w:author="pete jones" w:date="2022-01-11T16:58:00Z"/>
                <w:rFonts w:ascii="Calibri" w:hAnsi="Calibri" w:cs="Calibri"/>
                <w:color w:val="000000"/>
                <w:sz w:val="22"/>
                <w:szCs w:val="22"/>
              </w:rPr>
            </w:pPr>
            <w:ins w:id="94880" w:author="pete jones" w:date="2022-01-11T16:58:00Z">
              <w:r w:rsidRPr="00646540">
                <w:rPr>
                  <w:rFonts w:ascii="Calibri" w:hAnsi="Calibri" w:cs="Calibri"/>
                  <w:color w:val="000000"/>
                  <w:sz w:val="22"/>
                  <w:szCs w:val="22"/>
                </w:rPr>
                <w:t>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27000FE0" w14:textId="77777777" w:rsidR="00646540" w:rsidRPr="00646540" w:rsidRDefault="00646540" w:rsidP="00646540">
            <w:pPr>
              <w:spacing w:before="0" w:after="0" w:line="240" w:lineRule="auto"/>
              <w:jc w:val="center"/>
              <w:rPr>
                <w:ins w:id="94881" w:author="pete jones" w:date="2022-01-11T16:58:00Z"/>
                <w:rFonts w:ascii="Calibri" w:hAnsi="Calibri" w:cs="Calibri"/>
                <w:color w:val="000000"/>
                <w:sz w:val="22"/>
                <w:szCs w:val="22"/>
              </w:rPr>
            </w:pPr>
            <w:ins w:id="94882"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86DBA19" w14:textId="77777777" w:rsidR="00646540" w:rsidRPr="00646540" w:rsidRDefault="00646540" w:rsidP="00646540">
            <w:pPr>
              <w:spacing w:before="0" w:after="0" w:line="240" w:lineRule="auto"/>
              <w:jc w:val="center"/>
              <w:rPr>
                <w:ins w:id="94883" w:author="pete jones" w:date="2022-01-11T16:58:00Z"/>
                <w:rFonts w:ascii="Calibri" w:hAnsi="Calibri" w:cs="Calibri"/>
                <w:color w:val="000000"/>
                <w:sz w:val="22"/>
                <w:szCs w:val="22"/>
              </w:rPr>
            </w:pPr>
            <w:ins w:id="94884"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48933FD" w14:textId="77777777" w:rsidR="00646540" w:rsidRPr="00646540" w:rsidRDefault="00646540" w:rsidP="00646540">
            <w:pPr>
              <w:spacing w:before="0" w:after="0" w:line="240" w:lineRule="auto"/>
              <w:jc w:val="center"/>
              <w:rPr>
                <w:ins w:id="94885" w:author="pete jones" w:date="2022-01-11T16:58:00Z"/>
                <w:rFonts w:ascii="Calibri" w:hAnsi="Calibri" w:cs="Calibri"/>
                <w:color w:val="000000"/>
                <w:sz w:val="22"/>
                <w:szCs w:val="22"/>
              </w:rPr>
            </w:pPr>
            <w:ins w:id="9488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9C41C3" w14:textId="77777777" w:rsidR="00646540" w:rsidRPr="00646540" w:rsidRDefault="00646540" w:rsidP="00646540">
            <w:pPr>
              <w:spacing w:before="0" w:after="0" w:line="240" w:lineRule="auto"/>
              <w:jc w:val="center"/>
              <w:rPr>
                <w:ins w:id="94887" w:author="pete jones" w:date="2022-01-11T16:58:00Z"/>
                <w:rFonts w:ascii="Calibri" w:hAnsi="Calibri" w:cs="Calibri"/>
                <w:color w:val="000000"/>
                <w:sz w:val="22"/>
                <w:szCs w:val="22"/>
              </w:rPr>
            </w:pPr>
            <w:ins w:id="9488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9388F2" w14:textId="77777777" w:rsidR="00646540" w:rsidRPr="00646540" w:rsidRDefault="00646540" w:rsidP="00646540">
            <w:pPr>
              <w:spacing w:before="0" w:after="0" w:line="240" w:lineRule="auto"/>
              <w:jc w:val="center"/>
              <w:rPr>
                <w:ins w:id="94889" w:author="pete jones" w:date="2022-01-11T16:58:00Z"/>
                <w:rFonts w:ascii="Calibri" w:hAnsi="Calibri" w:cs="Calibri"/>
                <w:color w:val="000000"/>
                <w:sz w:val="22"/>
                <w:szCs w:val="22"/>
              </w:rPr>
            </w:pPr>
            <w:ins w:id="9489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F95AC0" w14:textId="77777777" w:rsidR="00646540" w:rsidRPr="00646540" w:rsidRDefault="00646540" w:rsidP="00646540">
            <w:pPr>
              <w:spacing w:before="0" w:after="0" w:line="240" w:lineRule="auto"/>
              <w:jc w:val="center"/>
              <w:rPr>
                <w:ins w:id="94891" w:author="pete jones" w:date="2022-01-11T16:58:00Z"/>
                <w:rFonts w:ascii="Calibri" w:hAnsi="Calibri" w:cs="Calibri"/>
                <w:color w:val="000000"/>
                <w:sz w:val="22"/>
                <w:szCs w:val="22"/>
              </w:rPr>
            </w:pPr>
            <w:ins w:id="9489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1B1905" w14:textId="77777777" w:rsidR="00646540" w:rsidRPr="00646540" w:rsidRDefault="00646540" w:rsidP="00646540">
            <w:pPr>
              <w:spacing w:before="0" w:after="0" w:line="240" w:lineRule="auto"/>
              <w:jc w:val="center"/>
              <w:rPr>
                <w:ins w:id="94893" w:author="pete jones" w:date="2022-01-11T16:58:00Z"/>
                <w:rFonts w:ascii="Calibri" w:hAnsi="Calibri" w:cs="Calibri"/>
                <w:color w:val="000000"/>
                <w:sz w:val="22"/>
                <w:szCs w:val="22"/>
              </w:rPr>
            </w:pPr>
            <w:ins w:id="9489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9BA12C" w14:textId="77777777" w:rsidR="00646540" w:rsidRPr="00646540" w:rsidRDefault="00646540" w:rsidP="00646540">
            <w:pPr>
              <w:spacing w:before="0" w:after="0" w:line="240" w:lineRule="auto"/>
              <w:jc w:val="center"/>
              <w:rPr>
                <w:ins w:id="94895" w:author="pete jones" w:date="2022-01-11T16:58:00Z"/>
                <w:rFonts w:ascii="Calibri" w:hAnsi="Calibri" w:cs="Calibri"/>
                <w:color w:val="000000"/>
                <w:sz w:val="22"/>
                <w:szCs w:val="22"/>
              </w:rPr>
            </w:pPr>
            <w:ins w:id="9489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82CBFB" w14:textId="77777777" w:rsidR="00646540" w:rsidRPr="00646540" w:rsidRDefault="00646540" w:rsidP="00646540">
            <w:pPr>
              <w:spacing w:before="0" w:after="0" w:line="240" w:lineRule="auto"/>
              <w:jc w:val="center"/>
              <w:rPr>
                <w:ins w:id="94897" w:author="pete jones" w:date="2022-01-11T16:58:00Z"/>
                <w:rFonts w:ascii="Calibri" w:hAnsi="Calibri" w:cs="Calibri"/>
                <w:color w:val="000000"/>
                <w:sz w:val="22"/>
                <w:szCs w:val="22"/>
              </w:rPr>
            </w:pPr>
            <w:ins w:id="9489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D84276" w14:textId="77777777" w:rsidR="00646540" w:rsidRPr="00646540" w:rsidRDefault="00646540" w:rsidP="00646540">
            <w:pPr>
              <w:spacing w:before="0" w:after="0" w:line="240" w:lineRule="auto"/>
              <w:jc w:val="center"/>
              <w:rPr>
                <w:ins w:id="94899" w:author="pete jones" w:date="2022-01-11T16:58:00Z"/>
                <w:rFonts w:ascii="Calibri" w:hAnsi="Calibri" w:cs="Calibri"/>
                <w:color w:val="000000"/>
                <w:sz w:val="22"/>
                <w:szCs w:val="22"/>
              </w:rPr>
            </w:pPr>
            <w:ins w:id="9490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7A8062" w14:textId="77777777" w:rsidR="00646540" w:rsidRPr="00646540" w:rsidRDefault="00646540" w:rsidP="00646540">
            <w:pPr>
              <w:spacing w:before="0" w:after="0" w:line="240" w:lineRule="auto"/>
              <w:jc w:val="center"/>
              <w:rPr>
                <w:ins w:id="94901" w:author="pete jones" w:date="2022-01-11T16:58:00Z"/>
                <w:rFonts w:ascii="Calibri" w:hAnsi="Calibri" w:cs="Calibri"/>
                <w:color w:val="000000"/>
                <w:sz w:val="22"/>
                <w:szCs w:val="22"/>
              </w:rPr>
            </w:pPr>
            <w:ins w:id="94902"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E9C0F6F" w14:textId="77777777" w:rsidR="00646540" w:rsidRPr="00646540" w:rsidRDefault="00646540" w:rsidP="00646540">
            <w:pPr>
              <w:spacing w:before="0" w:after="0" w:line="240" w:lineRule="auto"/>
              <w:jc w:val="center"/>
              <w:rPr>
                <w:ins w:id="94903" w:author="pete jones" w:date="2022-01-11T16:58:00Z"/>
                <w:rFonts w:ascii="Calibri" w:hAnsi="Calibri" w:cs="Calibri"/>
                <w:color w:val="000000"/>
                <w:sz w:val="22"/>
                <w:szCs w:val="22"/>
              </w:rPr>
            </w:pPr>
            <w:ins w:id="94904" w:author="pete jones" w:date="2022-01-11T16:58:00Z">
              <w:r w:rsidRPr="00646540">
                <w:rPr>
                  <w:rFonts w:ascii="Calibri" w:hAnsi="Calibri" w:cs="Calibri"/>
                  <w:color w:val="000000"/>
                  <w:sz w:val="22"/>
                  <w:szCs w:val="22"/>
                </w:rPr>
                <w:t> </w:t>
              </w:r>
            </w:ins>
          </w:p>
        </w:tc>
      </w:tr>
      <w:tr w:rsidR="00646540" w:rsidRPr="00646540" w14:paraId="3A834781" w14:textId="77777777" w:rsidTr="00646540">
        <w:trPr>
          <w:trHeight w:val="300"/>
          <w:ins w:id="94905"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7A07AD9" w14:textId="77777777" w:rsidR="00646540" w:rsidRPr="00646540" w:rsidRDefault="00646540" w:rsidP="00646540">
            <w:pPr>
              <w:spacing w:before="0" w:after="0" w:line="240" w:lineRule="auto"/>
              <w:jc w:val="center"/>
              <w:rPr>
                <w:ins w:id="94906" w:author="pete jones" w:date="2022-01-11T16:58:00Z"/>
                <w:rFonts w:ascii="Calibri" w:hAnsi="Calibri" w:cs="Calibri"/>
                <w:color w:val="000000"/>
                <w:sz w:val="22"/>
                <w:szCs w:val="22"/>
              </w:rPr>
            </w:pPr>
            <w:ins w:id="94907"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295C307" w14:textId="77777777" w:rsidR="00646540" w:rsidRPr="00646540" w:rsidRDefault="00646540" w:rsidP="00646540">
            <w:pPr>
              <w:spacing w:before="0" w:after="0" w:line="240" w:lineRule="auto"/>
              <w:jc w:val="left"/>
              <w:rPr>
                <w:ins w:id="94908" w:author="pete jones" w:date="2022-01-11T16:58:00Z"/>
                <w:rFonts w:ascii="Calibri" w:hAnsi="Calibri" w:cs="Calibri"/>
                <w:color w:val="000000"/>
                <w:sz w:val="22"/>
                <w:szCs w:val="22"/>
              </w:rPr>
            </w:pPr>
            <w:ins w:id="94909" w:author="pete jones" w:date="2022-01-11T16:58:00Z">
              <w:r w:rsidRPr="00646540">
                <w:rPr>
                  <w:rFonts w:ascii="Calibri" w:hAnsi="Calibri" w:cs="Calibri"/>
                  <w:color w:val="000000"/>
                  <w:sz w:val="22"/>
                  <w:szCs w:val="22"/>
                </w:rPr>
                <w:t>Thermoflui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2667C879" w14:textId="77777777" w:rsidR="00646540" w:rsidRPr="00646540" w:rsidRDefault="00646540" w:rsidP="00646540">
            <w:pPr>
              <w:spacing w:before="0" w:after="0" w:line="240" w:lineRule="auto"/>
              <w:jc w:val="center"/>
              <w:rPr>
                <w:ins w:id="94910" w:author="pete jones" w:date="2022-01-11T16:58:00Z"/>
                <w:rFonts w:ascii="Calibri" w:hAnsi="Calibri" w:cs="Calibri"/>
                <w:color w:val="000000"/>
                <w:sz w:val="22"/>
                <w:szCs w:val="22"/>
              </w:rPr>
            </w:pPr>
            <w:ins w:id="94911"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6829721" w14:textId="77777777" w:rsidR="00646540" w:rsidRPr="00646540" w:rsidRDefault="00646540" w:rsidP="00646540">
            <w:pPr>
              <w:spacing w:before="0" w:after="0" w:line="240" w:lineRule="auto"/>
              <w:jc w:val="center"/>
              <w:rPr>
                <w:ins w:id="94912" w:author="pete jones" w:date="2022-01-11T16:58:00Z"/>
                <w:rFonts w:ascii="Calibri" w:hAnsi="Calibri" w:cs="Calibri"/>
                <w:color w:val="000000"/>
                <w:sz w:val="22"/>
                <w:szCs w:val="22"/>
              </w:rPr>
            </w:pPr>
            <w:ins w:id="94913"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AECD0A4" w14:textId="77777777" w:rsidR="00646540" w:rsidRPr="00646540" w:rsidRDefault="00646540" w:rsidP="00646540">
            <w:pPr>
              <w:spacing w:before="0" w:after="0" w:line="240" w:lineRule="auto"/>
              <w:jc w:val="center"/>
              <w:rPr>
                <w:ins w:id="94914" w:author="pete jones" w:date="2022-01-11T16:58:00Z"/>
                <w:rFonts w:ascii="Calibri" w:hAnsi="Calibri" w:cs="Calibri"/>
                <w:color w:val="000000"/>
                <w:sz w:val="22"/>
                <w:szCs w:val="22"/>
              </w:rPr>
            </w:pPr>
            <w:ins w:id="9491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0CDC99" w14:textId="77777777" w:rsidR="00646540" w:rsidRPr="00646540" w:rsidRDefault="00646540" w:rsidP="00646540">
            <w:pPr>
              <w:spacing w:before="0" w:after="0" w:line="240" w:lineRule="auto"/>
              <w:jc w:val="center"/>
              <w:rPr>
                <w:ins w:id="94916" w:author="pete jones" w:date="2022-01-11T16:58:00Z"/>
                <w:rFonts w:ascii="Calibri" w:hAnsi="Calibri" w:cs="Calibri"/>
                <w:color w:val="000000"/>
                <w:sz w:val="22"/>
                <w:szCs w:val="22"/>
              </w:rPr>
            </w:pPr>
            <w:ins w:id="9491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77BC31" w14:textId="77777777" w:rsidR="00646540" w:rsidRPr="00646540" w:rsidRDefault="00646540" w:rsidP="00646540">
            <w:pPr>
              <w:spacing w:before="0" w:after="0" w:line="240" w:lineRule="auto"/>
              <w:jc w:val="center"/>
              <w:rPr>
                <w:ins w:id="94918" w:author="pete jones" w:date="2022-01-11T16:58:00Z"/>
                <w:rFonts w:ascii="Calibri" w:hAnsi="Calibri" w:cs="Calibri"/>
                <w:color w:val="000000"/>
                <w:sz w:val="22"/>
                <w:szCs w:val="22"/>
              </w:rPr>
            </w:pPr>
            <w:ins w:id="9491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E7B58C6" w14:textId="77777777" w:rsidR="00646540" w:rsidRPr="00646540" w:rsidRDefault="00646540" w:rsidP="00646540">
            <w:pPr>
              <w:spacing w:before="0" w:after="0" w:line="240" w:lineRule="auto"/>
              <w:jc w:val="center"/>
              <w:rPr>
                <w:ins w:id="94920" w:author="pete jones" w:date="2022-01-11T16:58:00Z"/>
                <w:rFonts w:ascii="Calibri" w:hAnsi="Calibri" w:cs="Calibri"/>
                <w:color w:val="000000"/>
                <w:sz w:val="22"/>
                <w:szCs w:val="22"/>
              </w:rPr>
            </w:pPr>
            <w:ins w:id="9492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098DE0" w14:textId="77777777" w:rsidR="00646540" w:rsidRPr="00646540" w:rsidRDefault="00646540" w:rsidP="00646540">
            <w:pPr>
              <w:spacing w:before="0" w:after="0" w:line="240" w:lineRule="auto"/>
              <w:jc w:val="center"/>
              <w:rPr>
                <w:ins w:id="94922" w:author="pete jones" w:date="2022-01-11T16:58:00Z"/>
                <w:rFonts w:ascii="Calibri" w:hAnsi="Calibri" w:cs="Calibri"/>
                <w:color w:val="000000"/>
                <w:sz w:val="22"/>
                <w:szCs w:val="22"/>
              </w:rPr>
            </w:pPr>
            <w:ins w:id="9492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94C495" w14:textId="77777777" w:rsidR="00646540" w:rsidRPr="00646540" w:rsidRDefault="00646540" w:rsidP="00646540">
            <w:pPr>
              <w:spacing w:before="0" w:after="0" w:line="240" w:lineRule="auto"/>
              <w:jc w:val="center"/>
              <w:rPr>
                <w:ins w:id="94924" w:author="pete jones" w:date="2022-01-11T16:58:00Z"/>
                <w:rFonts w:ascii="Calibri" w:hAnsi="Calibri" w:cs="Calibri"/>
                <w:color w:val="000000"/>
                <w:sz w:val="22"/>
                <w:szCs w:val="22"/>
              </w:rPr>
            </w:pPr>
            <w:ins w:id="9492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466BC9" w14:textId="77777777" w:rsidR="00646540" w:rsidRPr="00646540" w:rsidRDefault="00646540" w:rsidP="00646540">
            <w:pPr>
              <w:spacing w:before="0" w:after="0" w:line="240" w:lineRule="auto"/>
              <w:jc w:val="center"/>
              <w:rPr>
                <w:ins w:id="94926" w:author="pete jones" w:date="2022-01-11T16:58:00Z"/>
                <w:rFonts w:ascii="Calibri" w:hAnsi="Calibri" w:cs="Calibri"/>
                <w:color w:val="000000"/>
                <w:sz w:val="22"/>
                <w:szCs w:val="22"/>
              </w:rPr>
            </w:pPr>
            <w:ins w:id="9492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A1C7D4" w14:textId="77777777" w:rsidR="00646540" w:rsidRPr="00646540" w:rsidRDefault="00646540" w:rsidP="00646540">
            <w:pPr>
              <w:spacing w:before="0" w:after="0" w:line="240" w:lineRule="auto"/>
              <w:jc w:val="center"/>
              <w:rPr>
                <w:ins w:id="94928" w:author="pete jones" w:date="2022-01-11T16:58:00Z"/>
                <w:rFonts w:ascii="Calibri" w:hAnsi="Calibri" w:cs="Calibri"/>
                <w:color w:val="000000"/>
                <w:sz w:val="22"/>
                <w:szCs w:val="22"/>
              </w:rPr>
            </w:pPr>
            <w:ins w:id="9492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7BC046" w14:textId="77777777" w:rsidR="00646540" w:rsidRPr="00646540" w:rsidRDefault="00646540" w:rsidP="00646540">
            <w:pPr>
              <w:spacing w:before="0" w:after="0" w:line="240" w:lineRule="auto"/>
              <w:jc w:val="center"/>
              <w:rPr>
                <w:ins w:id="94930" w:author="pete jones" w:date="2022-01-11T16:58:00Z"/>
                <w:rFonts w:ascii="Calibri" w:hAnsi="Calibri" w:cs="Calibri"/>
                <w:color w:val="000000"/>
                <w:sz w:val="22"/>
                <w:szCs w:val="22"/>
              </w:rPr>
            </w:pPr>
            <w:ins w:id="94931"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38BF001" w14:textId="77777777" w:rsidR="00646540" w:rsidRPr="00646540" w:rsidRDefault="00646540" w:rsidP="00646540">
            <w:pPr>
              <w:spacing w:before="0" w:after="0" w:line="240" w:lineRule="auto"/>
              <w:jc w:val="center"/>
              <w:rPr>
                <w:ins w:id="94932" w:author="pete jones" w:date="2022-01-11T16:58:00Z"/>
                <w:rFonts w:ascii="Calibri" w:hAnsi="Calibri" w:cs="Calibri"/>
                <w:color w:val="000000"/>
                <w:sz w:val="22"/>
                <w:szCs w:val="22"/>
              </w:rPr>
            </w:pPr>
            <w:ins w:id="94933" w:author="pete jones" w:date="2022-01-11T16:58:00Z">
              <w:r w:rsidRPr="00646540">
                <w:rPr>
                  <w:rFonts w:ascii="Calibri" w:hAnsi="Calibri" w:cs="Calibri"/>
                  <w:color w:val="000000"/>
                  <w:sz w:val="22"/>
                  <w:szCs w:val="22"/>
                </w:rPr>
                <w:t> </w:t>
              </w:r>
            </w:ins>
          </w:p>
        </w:tc>
      </w:tr>
      <w:tr w:rsidR="00646540" w:rsidRPr="00646540" w14:paraId="1A0BE99B" w14:textId="77777777" w:rsidTr="00646540">
        <w:trPr>
          <w:trHeight w:val="300"/>
          <w:ins w:id="94934"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95B0457" w14:textId="77777777" w:rsidR="00646540" w:rsidRPr="00646540" w:rsidRDefault="00646540" w:rsidP="00646540">
            <w:pPr>
              <w:spacing w:before="0" w:after="0" w:line="240" w:lineRule="auto"/>
              <w:jc w:val="center"/>
              <w:rPr>
                <w:ins w:id="94935" w:author="pete jones" w:date="2022-01-11T16:58:00Z"/>
                <w:rFonts w:ascii="Calibri" w:hAnsi="Calibri" w:cs="Calibri"/>
                <w:color w:val="000000"/>
                <w:sz w:val="22"/>
                <w:szCs w:val="22"/>
              </w:rPr>
            </w:pPr>
            <w:ins w:id="94936"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3C26DB4" w14:textId="77777777" w:rsidR="00646540" w:rsidRPr="00646540" w:rsidRDefault="00646540" w:rsidP="00646540">
            <w:pPr>
              <w:spacing w:before="0" w:after="0" w:line="240" w:lineRule="auto"/>
              <w:jc w:val="left"/>
              <w:rPr>
                <w:ins w:id="94937" w:author="pete jones" w:date="2022-01-11T16:58:00Z"/>
                <w:rFonts w:ascii="Calibri" w:hAnsi="Calibri" w:cs="Calibri"/>
                <w:color w:val="000000"/>
                <w:sz w:val="22"/>
                <w:szCs w:val="22"/>
              </w:rPr>
            </w:pPr>
            <w:ins w:id="94938" w:author="pete jones" w:date="2022-01-11T16:58:00Z">
              <w:r w:rsidRPr="00646540">
                <w:rPr>
                  <w:rFonts w:ascii="Calibri" w:hAnsi="Calibri" w:cs="Calibri"/>
                  <w:color w:val="000000"/>
                  <w:sz w:val="22"/>
                  <w:szCs w:val="22"/>
                </w:rPr>
                <w:t>Electric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24F73BAE" w14:textId="77777777" w:rsidR="00646540" w:rsidRPr="00646540" w:rsidRDefault="00646540" w:rsidP="00646540">
            <w:pPr>
              <w:spacing w:before="0" w:after="0" w:line="240" w:lineRule="auto"/>
              <w:jc w:val="center"/>
              <w:rPr>
                <w:ins w:id="94939" w:author="pete jones" w:date="2022-01-11T16:58:00Z"/>
                <w:rFonts w:ascii="Calibri" w:hAnsi="Calibri" w:cs="Calibri"/>
                <w:color w:val="000000"/>
                <w:sz w:val="22"/>
                <w:szCs w:val="22"/>
              </w:rPr>
            </w:pPr>
            <w:ins w:id="94940"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BB938E9" w14:textId="77777777" w:rsidR="00646540" w:rsidRPr="00646540" w:rsidRDefault="00646540" w:rsidP="00646540">
            <w:pPr>
              <w:spacing w:before="0" w:after="0" w:line="240" w:lineRule="auto"/>
              <w:jc w:val="center"/>
              <w:rPr>
                <w:ins w:id="94941" w:author="pete jones" w:date="2022-01-11T16:58:00Z"/>
                <w:rFonts w:ascii="Calibri" w:hAnsi="Calibri" w:cs="Calibri"/>
                <w:color w:val="000000"/>
                <w:sz w:val="22"/>
                <w:szCs w:val="22"/>
              </w:rPr>
            </w:pPr>
            <w:ins w:id="94942"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BC90D0C" w14:textId="77777777" w:rsidR="00646540" w:rsidRPr="00646540" w:rsidRDefault="00646540" w:rsidP="00646540">
            <w:pPr>
              <w:spacing w:before="0" w:after="0" w:line="240" w:lineRule="auto"/>
              <w:jc w:val="center"/>
              <w:rPr>
                <w:ins w:id="94943" w:author="pete jones" w:date="2022-01-11T16:58:00Z"/>
                <w:rFonts w:ascii="Calibri" w:hAnsi="Calibri" w:cs="Calibri"/>
                <w:color w:val="000000"/>
                <w:sz w:val="22"/>
                <w:szCs w:val="22"/>
              </w:rPr>
            </w:pPr>
            <w:ins w:id="9494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B066D5B" w14:textId="77777777" w:rsidR="00646540" w:rsidRPr="00646540" w:rsidRDefault="00646540" w:rsidP="00646540">
            <w:pPr>
              <w:spacing w:before="0" w:after="0" w:line="240" w:lineRule="auto"/>
              <w:jc w:val="center"/>
              <w:rPr>
                <w:ins w:id="94945" w:author="pete jones" w:date="2022-01-11T16:58:00Z"/>
                <w:rFonts w:ascii="Calibri" w:hAnsi="Calibri" w:cs="Calibri"/>
                <w:color w:val="000000"/>
                <w:sz w:val="22"/>
                <w:szCs w:val="22"/>
              </w:rPr>
            </w:pPr>
            <w:ins w:id="9494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9E40C2" w14:textId="77777777" w:rsidR="00646540" w:rsidRPr="00646540" w:rsidRDefault="00646540" w:rsidP="00646540">
            <w:pPr>
              <w:spacing w:before="0" w:after="0" w:line="240" w:lineRule="auto"/>
              <w:jc w:val="center"/>
              <w:rPr>
                <w:ins w:id="94947" w:author="pete jones" w:date="2022-01-11T16:58:00Z"/>
                <w:rFonts w:ascii="Calibri" w:hAnsi="Calibri" w:cs="Calibri"/>
                <w:color w:val="000000"/>
                <w:sz w:val="22"/>
                <w:szCs w:val="22"/>
              </w:rPr>
            </w:pPr>
            <w:ins w:id="9494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272055" w14:textId="77777777" w:rsidR="00646540" w:rsidRPr="00646540" w:rsidRDefault="00646540" w:rsidP="00646540">
            <w:pPr>
              <w:spacing w:before="0" w:after="0" w:line="240" w:lineRule="auto"/>
              <w:jc w:val="center"/>
              <w:rPr>
                <w:ins w:id="94949" w:author="pete jones" w:date="2022-01-11T16:58:00Z"/>
                <w:rFonts w:ascii="Calibri" w:hAnsi="Calibri" w:cs="Calibri"/>
                <w:color w:val="000000"/>
                <w:sz w:val="22"/>
                <w:szCs w:val="22"/>
              </w:rPr>
            </w:pPr>
            <w:ins w:id="9495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1005CB" w14:textId="77777777" w:rsidR="00646540" w:rsidRPr="00646540" w:rsidRDefault="00646540" w:rsidP="00646540">
            <w:pPr>
              <w:spacing w:before="0" w:after="0" w:line="240" w:lineRule="auto"/>
              <w:jc w:val="center"/>
              <w:rPr>
                <w:ins w:id="94951" w:author="pete jones" w:date="2022-01-11T16:58:00Z"/>
                <w:rFonts w:ascii="Calibri" w:hAnsi="Calibri" w:cs="Calibri"/>
                <w:color w:val="000000"/>
                <w:sz w:val="22"/>
                <w:szCs w:val="22"/>
              </w:rPr>
            </w:pPr>
            <w:ins w:id="9495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BAF6F7" w14:textId="77777777" w:rsidR="00646540" w:rsidRPr="00646540" w:rsidRDefault="00646540" w:rsidP="00646540">
            <w:pPr>
              <w:spacing w:before="0" w:after="0" w:line="240" w:lineRule="auto"/>
              <w:jc w:val="center"/>
              <w:rPr>
                <w:ins w:id="94953" w:author="pete jones" w:date="2022-01-11T16:58:00Z"/>
                <w:rFonts w:ascii="Calibri" w:hAnsi="Calibri" w:cs="Calibri"/>
                <w:color w:val="000000"/>
                <w:sz w:val="22"/>
                <w:szCs w:val="22"/>
              </w:rPr>
            </w:pPr>
            <w:ins w:id="9495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A140BF" w14:textId="77777777" w:rsidR="00646540" w:rsidRPr="00646540" w:rsidRDefault="00646540" w:rsidP="00646540">
            <w:pPr>
              <w:spacing w:before="0" w:after="0" w:line="240" w:lineRule="auto"/>
              <w:jc w:val="center"/>
              <w:rPr>
                <w:ins w:id="94955" w:author="pete jones" w:date="2022-01-11T16:58:00Z"/>
                <w:rFonts w:ascii="Calibri" w:hAnsi="Calibri" w:cs="Calibri"/>
                <w:color w:val="000000"/>
                <w:sz w:val="22"/>
                <w:szCs w:val="22"/>
              </w:rPr>
            </w:pPr>
            <w:ins w:id="9495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3D8FCA" w14:textId="77777777" w:rsidR="00646540" w:rsidRPr="00646540" w:rsidRDefault="00646540" w:rsidP="00646540">
            <w:pPr>
              <w:spacing w:before="0" w:after="0" w:line="240" w:lineRule="auto"/>
              <w:jc w:val="center"/>
              <w:rPr>
                <w:ins w:id="94957" w:author="pete jones" w:date="2022-01-11T16:58:00Z"/>
                <w:rFonts w:ascii="Calibri" w:hAnsi="Calibri" w:cs="Calibri"/>
                <w:color w:val="000000"/>
                <w:sz w:val="22"/>
                <w:szCs w:val="22"/>
              </w:rPr>
            </w:pPr>
            <w:ins w:id="9495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C21F42" w14:textId="77777777" w:rsidR="00646540" w:rsidRPr="00646540" w:rsidRDefault="00646540" w:rsidP="00646540">
            <w:pPr>
              <w:spacing w:before="0" w:after="0" w:line="240" w:lineRule="auto"/>
              <w:jc w:val="center"/>
              <w:rPr>
                <w:ins w:id="94959" w:author="pete jones" w:date="2022-01-11T16:58:00Z"/>
                <w:rFonts w:ascii="Calibri" w:hAnsi="Calibri" w:cs="Calibri"/>
                <w:color w:val="000000"/>
                <w:sz w:val="22"/>
                <w:szCs w:val="22"/>
              </w:rPr>
            </w:pPr>
            <w:ins w:id="94960"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9360FE1" w14:textId="77777777" w:rsidR="00646540" w:rsidRPr="00646540" w:rsidRDefault="00646540" w:rsidP="00646540">
            <w:pPr>
              <w:spacing w:before="0" w:after="0" w:line="240" w:lineRule="auto"/>
              <w:jc w:val="center"/>
              <w:rPr>
                <w:ins w:id="94961" w:author="pete jones" w:date="2022-01-11T16:58:00Z"/>
                <w:rFonts w:ascii="Calibri" w:hAnsi="Calibri" w:cs="Calibri"/>
                <w:color w:val="000000"/>
                <w:sz w:val="22"/>
                <w:szCs w:val="22"/>
              </w:rPr>
            </w:pPr>
            <w:ins w:id="94962" w:author="pete jones" w:date="2022-01-11T16:58:00Z">
              <w:r w:rsidRPr="00646540">
                <w:rPr>
                  <w:rFonts w:ascii="Calibri" w:hAnsi="Calibri" w:cs="Calibri"/>
                  <w:color w:val="000000"/>
                  <w:sz w:val="22"/>
                  <w:szCs w:val="22"/>
                </w:rPr>
                <w:t> </w:t>
              </w:r>
            </w:ins>
          </w:p>
        </w:tc>
      </w:tr>
      <w:tr w:rsidR="00646540" w:rsidRPr="00646540" w14:paraId="0B11D57F" w14:textId="77777777" w:rsidTr="00646540">
        <w:trPr>
          <w:trHeight w:val="300"/>
          <w:ins w:id="94963"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60DA1FE" w14:textId="77777777" w:rsidR="00646540" w:rsidRPr="00646540" w:rsidRDefault="00646540" w:rsidP="00646540">
            <w:pPr>
              <w:spacing w:before="0" w:after="0" w:line="240" w:lineRule="auto"/>
              <w:jc w:val="center"/>
              <w:rPr>
                <w:ins w:id="94964" w:author="pete jones" w:date="2022-01-11T16:58:00Z"/>
                <w:rFonts w:ascii="Calibri" w:hAnsi="Calibri" w:cs="Calibri"/>
                <w:color w:val="000000"/>
                <w:sz w:val="22"/>
                <w:szCs w:val="22"/>
              </w:rPr>
            </w:pPr>
            <w:ins w:id="94965" w:author="pete jones" w:date="2022-01-11T16:58:00Z">
              <w:r w:rsidRPr="00646540">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vAlign w:val="bottom"/>
            <w:hideMark/>
          </w:tcPr>
          <w:p w14:paraId="640C8070" w14:textId="77777777" w:rsidR="00646540" w:rsidRPr="00646540" w:rsidRDefault="00646540" w:rsidP="00646540">
            <w:pPr>
              <w:spacing w:before="0" w:after="0" w:line="240" w:lineRule="auto"/>
              <w:jc w:val="left"/>
              <w:rPr>
                <w:ins w:id="94966" w:author="pete jones" w:date="2022-01-11T16:58:00Z"/>
                <w:rFonts w:ascii="Calibri" w:hAnsi="Calibri" w:cs="Calibri"/>
                <w:color w:val="000000"/>
                <w:sz w:val="22"/>
                <w:szCs w:val="22"/>
              </w:rPr>
            </w:pPr>
            <w:ins w:id="94967" w:author="pete jones" w:date="2022-01-11T16:58:00Z">
              <w:r w:rsidRPr="00646540">
                <w:rPr>
                  <w:rFonts w:ascii="Calibri" w:hAnsi="Calibri" w:cs="Calibri"/>
                  <w:color w:val="000000"/>
                  <w:sz w:val="22"/>
                  <w:szCs w:val="22"/>
                </w:rPr>
                <w:t>Information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4EA8297F" w14:textId="77777777" w:rsidR="00646540" w:rsidRPr="00646540" w:rsidRDefault="00646540" w:rsidP="00646540">
            <w:pPr>
              <w:spacing w:before="0" w:after="0" w:line="240" w:lineRule="auto"/>
              <w:jc w:val="center"/>
              <w:rPr>
                <w:ins w:id="94968" w:author="pete jones" w:date="2022-01-11T16:58:00Z"/>
                <w:rFonts w:ascii="Calibri" w:hAnsi="Calibri" w:cs="Calibri"/>
                <w:color w:val="000000"/>
                <w:sz w:val="22"/>
                <w:szCs w:val="22"/>
              </w:rPr>
            </w:pPr>
            <w:ins w:id="94969"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44CBAB1" w14:textId="77777777" w:rsidR="00646540" w:rsidRPr="00646540" w:rsidRDefault="00646540" w:rsidP="00646540">
            <w:pPr>
              <w:spacing w:before="0" w:after="0" w:line="240" w:lineRule="auto"/>
              <w:jc w:val="center"/>
              <w:rPr>
                <w:ins w:id="94970" w:author="pete jones" w:date="2022-01-11T16:58:00Z"/>
                <w:rFonts w:ascii="Calibri" w:hAnsi="Calibri" w:cs="Calibri"/>
                <w:color w:val="000000"/>
                <w:sz w:val="22"/>
                <w:szCs w:val="22"/>
              </w:rPr>
            </w:pPr>
            <w:ins w:id="94971"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EA2CBB4" w14:textId="77777777" w:rsidR="00646540" w:rsidRPr="00646540" w:rsidRDefault="00646540" w:rsidP="00646540">
            <w:pPr>
              <w:spacing w:before="0" w:after="0" w:line="240" w:lineRule="auto"/>
              <w:jc w:val="center"/>
              <w:rPr>
                <w:ins w:id="94972" w:author="pete jones" w:date="2022-01-11T16:58:00Z"/>
                <w:rFonts w:ascii="Calibri" w:hAnsi="Calibri" w:cs="Calibri"/>
                <w:color w:val="000000"/>
                <w:sz w:val="22"/>
                <w:szCs w:val="22"/>
              </w:rPr>
            </w:pPr>
            <w:ins w:id="9497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6D8318" w14:textId="77777777" w:rsidR="00646540" w:rsidRPr="00646540" w:rsidRDefault="00646540" w:rsidP="00646540">
            <w:pPr>
              <w:spacing w:before="0" w:after="0" w:line="240" w:lineRule="auto"/>
              <w:jc w:val="center"/>
              <w:rPr>
                <w:ins w:id="94974" w:author="pete jones" w:date="2022-01-11T16:58:00Z"/>
                <w:rFonts w:ascii="Calibri" w:hAnsi="Calibri" w:cs="Calibri"/>
                <w:color w:val="000000"/>
                <w:sz w:val="22"/>
                <w:szCs w:val="22"/>
              </w:rPr>
            </w:pPr>
            <w:ins w:id="9497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4B0D3B" w14:textId="77777777" w:rsidR="00646540" w:rsidRPr="00646540" w:rsidRDefault="00646540" w:rsidP="00646540">
            <w:pPr>
              <w:spacing w:before="0" w:after="0" w:line="240" w:lineRule="auto"/>
              <w:jc w:val="center"/>
              <w:rPr>
                <w:ins w:id="94976" w:author="pete jones" w:date="2022-01-11T16:58:00Z"/>
                <w:rFonts w:ascii="Calibri" w:hAnsi="Calibri" w:cs="Calibri"/>
                <w:color w:val="000000"/>
                <w:sz w:val="22"/>
                <w:szCs w:val="22"/>
              </w:rPr>
            </w:pPr>
            <w:ins w:id="9497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475E49" w14:textId="77777777" w:rsidR="00646540" w:rsidRPr="00646540" w:rsidRDefault="00646540" w:rsidP="00646540">
            <w:pPr>
              <w:spacing w:before="0" w:after="0" w:line="240" w:lineRule="auto"/>
              <w:jc w:val="center"/>
              <w:rPr>
                <w:ins w:id="94978" w:author="pete jones" w:date="2022-01-11T16:58:00Z"/>
                <w:rFonts w:ascii="Calibri" w:hAnsi="Calibri" w:cs="Calibri"/>
                <w:color w:val="000000"/>
                <w:sz w:val="22"/>
                <w:szCs w:val="22"/>
              </w:rPr>
            </w:pPr>
            <w:ins w:id="9497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F8E5CB" w14:textId="77777777" w:rsidR="00646540" w:rsidRPr="00646540" w:rsidRDefault="00646540" w:rsidP="00646540">
            <w:pPr>
              <w:spacing w:before="0" w:after="0" w:line="240" w:lineRule="auto"/>
              <w:jc w:val="center"/>
              <w:rPr>
                <w:ins w:id="94980" w:author="pete jones" w:date="2022-01-11T16:58:00Z"/>
                <w:rFonts w:ascii="Calibri" w:hAnsi="Calibri" w:cs="Calibri"/>
                <w:color w:val="000000"/>
                <w:sz w:val="22"/>
                <w:szCs w:val="22"/>
              </w:rPr>
            </w:pPr>
            <w:ins w:id="9498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947D54" w14:textId="77777777" w:rsidR="00646540" w:rsidRPr="00646540" w:rsidRDefault="00646540" w:rsidP="00646540">
            <w:pPr>
              <w:spacing w:before="0" w:after="0" w:line="240" w:lineRule="auto"/>
              <w:jc w:val="center"/>
              <w:rPr>
                <w:ins w:id="94982" w:author="pete jones" w:date="2022-01-11T16:58:00Z"/>
                <w:rFonts w:ascii="Calibri" w:hAnsi="Calibri" w:cs="Calibri"/>
                <w:color w:val="000000"/>
                <w:sz w:val="22"/>
                <w:szCs w:val="22"/>
              </w:rPr>
            </w:pPr>
            <w:ins w:id="9498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98DE86" w14:textId="77777777" w:rsidR="00646540" w:rsidRPr="00646540" w:rsidRDefault="00646540" w:rsidP="00646540">
            <w:pPr>
              <w:spacing w:before="0" w:after="0" w:line="240" w:lineRule="auto"/>
              <w:jc w:val="center"/>
              <w:rPr>
                <w:ins w:id="94984" w:author="pete jones" w:date="2022-01-11T16:58:00Z"/>
                <w:rFonts w:ascii="Calibri" w:hAnsi="Calibri" w:cs="Calibri"/>
                <w:color w:val="000000"/>
                <w:sz w:val="22"/>
                <w:szCs w:val="22"/>
              </w:rPr>
            </w:pPr>
            <w:ins w:id="9498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9DA0CE" w14:textId="77777777" w:rsidR="00646540" w:rsidRPr="00646540" w:rsidRDefault="00646540" w:rsidP="00646540">
            <w:pPr>
              <w:spacing w:before="0" w:after="0" w:line="240" w:lineRule="auto"/>
              <w:jc w:val="center"/>
              <w:rPr>
                <w:ins w:id="94986" w:author="pete jones" w:date="2022-01-11T16:58:00Z"/>
                <w:rFonts w:ascii="Calibri" w:hAnsi="Calibri" w:cs="Calibri"/>
                <w:color w:val="000000"/>
                <w:sz w:val="22"/>
                <w:szCs w:val="22"/>
              </w:rPr>
            </w:pPr>
            <w:ins w:id="9498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2EEEDA" w14:textId="77777777" w:rsidR="00646540" w:rsidRPr="00646540" w:rsidRDefault="00646540" w:rsidP="00646540">
            <w:pPr>
              <w:spacing w:before="0" w:after="0" w:line="240" w:lineRule="auto"/>
              <w:jc w:val="center"/>
              <w:rPr>
                <w:ins w:id="94988" w:author="pete jones" w:date="2022-01-11T16:58:00Z"/>
                <w:rFonts w:ascii="Calibri" w:hAnsi="Calibri" w:cs="Calibri"/>
                <w:color w:val="000000"/>
                <w:sz w:val="22"/>
                <w:szCs w:val="22"/>
              </w:rPr>
            </w:pPr>
            <w:ins w:id="94989"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E8E103D" w14:textId="77777777" w:rsidR="00646540" w:rsidRPr="00646540" w:rsidRDefault="00646540" w:rsidP="00646540">
            <w:pPr>
              <w:spacing w:before="0" w:after="0" w:line="240" w:lineRule="auto"/>
              <w:jc w:val="center"/>
              <w:rPr>
                <w:ins w:id="94990" w:author="pete jones" w:date="2022-01-11T16:58:00Z"/>
                <w:rFonts w:ascii="Calibri" w:hAnsi="Calibri" w:cs="Calibri"/>
                <w:color w:val="000000"/>
                <w:sz w:val="22"/>
                <w:szCs w:val="22"/>
              </w:rPr>
            </w:pPr>
            <w:ins w:id="94991" w:author="pete jones" w:date="2022-01-11T16:58:00Z">
              <w:r w:rsidRPr="00646540">
                <w:rPr>
                  <w:rFonts w:ascii="Calibri" w:hAnsi="Calibri" w:cs="Calibri"/>
                  <w:color w:val="000000"/>
                  <w:sz w:val="22"/>
                  <w:szCs w:val="22"/>
                </w:rPr>
                <w:t> </w:t>
              </w:r>
            </w:ins>
          </w:p>
        </w:tc>
      </w:tr>
      <w:tr w:rsidR="00646540" w:rsidRPr="00646540" w14:paraId="1B6D1263" w14:textId="77777777" w:rsidTr="00646540">
        <w:trPr>
          <w:trHeight w:val="300"/>
          <w:ins w:id="94992"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6381ABD" w14:textId="77777777" w:rsidR="00646540" w:rsidRPr="00646540" w:rsidRDefault="00646540" w:rsidP="00646540">
            <w:pPr>
              <w:spacing w:before="0" w:after="0" w:line="240" w:lineRule="auto"/>
              <w:jc w:val="center"/>
              <w:rPr>
                <w:ins w:id="94993" w:author="pete jones" w:date="2022-01-11T16:58:00Z"/>
                <w:rFonts w:ascii="Calibri" w:hAnsi="Calibri" w:cs="Calibri"/>
                <w:color w:val="000000"/>
                <w:sz w:val="22"/>
                <w:szCs w:val="22"/>
              </w:rPr>
            </w:pPr>
            <w:ins w:id="94994"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166A7F0" w14:textId="77777777" w:rsidR="00646540" w:rsidRPr="00646540" w:rsidRDefault="00646540" w:rsidP="00646540">
            <w:pPr>
              <w:spacing w:before="0" w:after="0" w:line="240" w:lineRule="auto"/>
              <w:jc w:val="left"/>
              <w:rPr>
                <w:ins w:id="94995" w:author="pete jones" w:date="2022-01-11T16:58:00Z"/>
                <w:rFonts w:ascii="Calibri" w:hAnsi="Calibri" w:cs="Calibri"/>
                <w:color w:val="000000"/>
                <w:sz w:val="22"/>
                <w:szCs w:val="22"/>
              </w:rPr>
            </w:pPr>
            <w:ins w:id="94996" w:author="pete jones" w:date="2022-01-11T16:58:00Z">
              <w:r w:rsidRPr="00646540">
                <w:rPr>
                  <w:rFonts w:ascii="Calibri" w:hAnsi="Calibri" w:cs="Calibri"/>
                  <w:color w:val="000000"/>
                  <w:sz w:val="22"/>
                  <w:szCs w:val="22"/>
                </w:rPr>
                <w:t>Mathematical Methods</w:t>
              </w:r>
            </w:ins>
          </w:p>
        </w:tc>
        <w:tc>
          <w:tcPr>
            <w:tcW w:w="432" w:type="dxa"/>
            <w:tcBorders>
              <w:top w:val="nil"/>
              <w:left w:val="nil"/>
              <w:bottom w:val="single" w:sz="4" w:space="0" w:color="auto"/>
              <w:right w:val="single" w:sz="4" w:space="0" w:color="auto"/>
            </w:tcBorders>
            <w:shd w:val="clear" w:color="auto" w:fill="auto"/>
            <w:noWrap/>
            <w:vAlign w:val="bottom"/>
            <w:hideMark/>
          </w:tcPr>
          <w:p w14:paraId="0A4595E1" w14:textId="77777777" w:rsidR="00646540" w:rsidRPr="00646540" w:rsidRDefault="00646540" w:rsidP="00646540">
            <w:pPr>
              <w:spacing w:before="0" w:after="0" w:line="240" w:lineRule="auto"/>
              <w:jc w:val="center"/>
              <w:rPr>
                <w:ins w:id="94997" w:author="pete jones" w:date="2022-01-11T16:58:00Z"/>
                <w:rFonts w:ascii="Calibri" w:hAnsi="Calibri" w:cs="Calibri"/>
                <w:color w:val="000000"/>
                <w:sz w:val="22"/>
                <w:szCs w:val="22"/>
              </w:rPr>
            </w:pPr>
            <w:ins w:id="94998" w:author="pete jones" w:date="2022-01-11T16:58: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A939D99" w14:textId="77777777" w:rsidR="00646540" w:rsidRPr="00646540" w:rsidRDefault="00646540" w:rsidP="00646540">
            <w:pPr>
              <w:spacing w:before="0" w:after="0" w:line="240" w:lineRule="auto"/>
              <w:jc w:val="center"/>
              <w:rPr>
                <w:ins w:id="94999" w:author="pete jones" w:date="2022-01-11T16:58:00Z"/>
                <w:rFonts w:ascii="Calibri" w:hAnsi="Calibri" w:cs="Calibri"/>
                <w:color w:val="000000"/>
                <w:sz w:val="22"/>
                <w:szCs w:val="22"/>
              </w:rPr>
            </w:pPr>
            <w:ins w:id="95000"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C11CDA5" w14:textId="77777777" w:rsidR="00646540" w:rsidRPr="00646540" w:rsidRDefault="00646540" w:rsidP="00646540">
            <w:pPr>
              <w:spacing w:before="0" w:after="0" w:line="240" w:lineRule="auto"/>
              <w:jc w:val="center"/>
              <w:rPr>
                <w:ins w:id="95001" w:author="pete jones" w:date="2022-01-11T16:58:00Z"/>
                <w:rFonts w:ascii="Calibri" w:hAnsi="Calibri" w:cs="Calibri"/>
                <w:color w:val="000000"/>
                <w:sz w:val="22"/>
                <w:szCs w:val="22"/>
              </w:rPr>
            </w:pPr>
            <w:ins w:id="9500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0B35B1" w14:textId="77777777" w:rsidR="00646540" w:rsidRPr="00646540" w:rsidRDefault="00646540" w:rsidP="00646540">
            <w:pPr>
              <w:spacing w:before="0" w:after="0" w:line="240" w:lineRule="auto"/>
              <w:jc w:val="center"/>
              <w:rPr>
                <w:ins w:id="95003" w:author="pete jones" w:date="2022-01-11T16:58:00Z"/>
                <w:rFonts w:ascii="Calibri" w:hAnsi="Calibri" w:cs="Calibri"/>
                <w:color w:val="000000"/>
                <w:sz w:val="22"/>
                <w:szCs w:val="22"/>
              </w:rPr>
            </w:pPr>
            <w:ins w:id="9500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179FCB" w14:textId="77777777" w:rsidR="00646540" w:rsidRPr="00646540" w:rsidRDefault="00646540" w:rsidP="00646540">
            <w:pPr>
              <w:spacing w:before="0" w:after="0" w:line="240" w:lineRule="auto"/>
              <w:jc w:val="center"/>
              <w:rPr>
                <w:ins w:id="95005" w:author="pete jones" w:date="2022-01-11T16:58:00Z"/>
                <w:rFonts w:ascii="Calibri" w:hAnsi="Calibri" w:cs="Calibri"/>
                <w:color w:val="000000"/>
                <w:sz w:val="22"/>
                <w:szCs w:val="22"/>
              </w:rPr>
            </w:pPr>
            <w:ins w:id="9500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59F615" w14:textId="77777777" w:rsidR="00646540" w:rsidRPr="00646540" w:rsidRDefault="00646540" w:rsidP="00646540">
            <w:pPr>
              <w:spacing w:before="0" w:after="0" w:line="240" w:lineRule="auto"/>
              <w:jc w:val="center"/>
              <w:rPr>
                <w:ins w:id="95007" w:author="pete jones" w:date="2022-01-11T16:58:00Z"/>
                <w:rFonts w:ascii="Calibri" w:hAnsi="Calibri" w:cs="Calibri"/>
                <w:color w:val="000000"/>
                <w:sz w:val="22"/>
                <w:szCs w:val="22"/>
              </w:rPr>
            </w:pPr>
            <w:ins w:id="9500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42341B" w14:textId="77777777" w:rsidR="00646540" w:rsidRPr="00646540" w:rsidRDefault="00646540" w:rsidP="00646540">
            <w:pPr>
              <w:spacing w:before="0" w:after="0" w:line="240" w:lineRule="auto"/>
              <w:jc w:val="center"/>
              <w:rPr>
                <w:ins w:id="95009" w:author="pete jones" w:date="2022-01-11T16:58:00Z"/>
                <w:rFonts w:ascii="Calibri" w:hAnsi="Calibri" w:cs="Calibri"/>
                <w:color w:val="000000"/>
                <w:sz w:val="22"/>
                <w:szCs w:val="22"/>
              </w:rPr>
            </w:pPr>
            <w:ins w:id="9501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D5DDA7" w14:textId="77777777" w:rsidR="00646540" w:rsidRPr="00646540" w:rsidRDefault="00646540" w:rsidP="00646540">
            <w:pPr>
              <w:spacing w:before="0" w:after="0" w:line="240" w:lineRule="auto"/>
              <w:jc w:val="center"/>
              <w:rPr>
                <w:ins w:id="95011" w:author="pete jones" w:date="2022-01-11T16:58:00Z"/>
                <w:rFonts w:ascii="Calibri" w:hAnsi="Calibri" w:cs="Calibri"/>
                <w:color w:val="000000"/>
                <w:sz w:val="22"/>
                <w:szCs w:val="22"/>
              </w:rPr>
            </w:pPr>
            <w:ins w:id="9501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A53498" w14:textId="77777777" w:rsidR="00646540" w:rsidRPr="00646540" w:rsidRDefault="00646540" w:rsidP="00646540">
            <w:pPr>
              <w:spacing w:before="0" w:after="0" w:line="240" w:lineRule="auto"/>
              <w:jc w:val="center"/>
              <w:rPr>
                <w:ins w:id="95013" w:author="pete jones" w:date="2022-01-11T16:58:00Z"/>
                <w:rFonts w:ascii="Calibri" w:hAnsi="Calibri" w:cs="Calibri"/>
                <w:color w:val="000000"/>
                <w:sz w:val="22"/>
                <w:szCs w:val="22"/>
              </w:rPr>
            </w:pPr>
            <w:ins w:id="9501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DF9ED4" w14:textId="77777777" w:rsidR="00646540" w:rsidRPr="00646540" w:rsidRDefault="00646540" w:rsidP="00646540">
            <w:pPr>
              <w:spacing w:before="0" w:after="0" w:line="240" w:lineRule="auto"/>
              <w:jc w:val="center"/>
              <w:rPr>
                <w:ins w:id="95015" w:author="pete jones" w:date="2022-01-11T16:58:00Z"/>
                <w:rFonts w:ascii="Calibri" w:hAnsi="Calibri" w:cs="Calibri"/>
                <w:color w:val="000000"/>
                <w:sz w:val="22"/>
                <w:szCs w:val="22"/>
              </w:rPr>
            </w:pPr>
            <w:ins w:id="9501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DD35A2" w14:textId="77777777" w:rsidR="00646540" w:rsidRPr="00646540" w:rsidRDefault="00646540" w:rsidP="00646540">
            <w:pPr>
              <w:spacing w:before="0" w:after="0" w:line="240" w:lineRule="auto"/>
              <w:jc w:val="center"/>
              <w:rPr>
                <w:ins w:id="95017" w:author="pete jones" w:date="2022-01-11T16:58:00Z"/>
                <w:rFonts w:ascii="Calibri" w:hAnsi="Calibri" w:cs="Calibri"/>
                <w:color w:val="000000"/>
                <w:sz w:val="22"/>
                <w:szCs w:val="22"/>
              </w:rPr>
            </w:pPr>
            <w:ins w:id="95018"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95F6331" w14:textId="77777777" w:rsidR="00646540" w:rsidRPr="00646540" w:rsidRDefault="00646540" w:rsidP="00646540">
            <w:pPr>
              <w:spacing w:before="0" w:after="0" w:line="240" w:lineRule="auto"/>
              <w:jc w:val="center"/>
              <w:rPr>
                <w:ins w:id="95019" w:author="pete jones" w:date="2022-01-11T16:58:00Z"/>
                <w:rFonts w:ascii="Calibri" w:hAnsi="Calibri" w:cs="Calibri"/>
                <w:color w:val="000000"/>
                <w:sz w:val="22"/>
                <w:szCs w:val="22"/>
              </w:rPr>
            </w:pPr>
            <w:ins w:id="95020" w:author="pete jones" w:date="2022-01-11T16:58:00Z">
              <w:r w:rsidRPr="00646540">
                <w:rPr>
                  <w:rFonts w:ascii="Calibri" w:hAnsi="Calibri" w:cs="Calibri"/>
                  <w:color w:val="000000"/>
                  <w:sz w:val="22"/>
                  <w:szCs w:val="22"/>
                </w:rPr>
                <w:t> </w:t>
              </w:r>
            </w:ins>
          </w:p>
        </w:tc>
      </w:tr>
      <w:tr w:rsidR="00646540" w:rsidRPr="00646540" w14:paraId="2137C7B8" w14:textId="77777777" w:rsidTr="00646540">
        <w:trPr>
          <w:trHeight w:val="300"/>
          <w:ins w:id="95021"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26733A9" w14:textId="77777777" w:rsidR="00646540" w:rsidRPr="00646540" w:rsidRDefault="00646540" w:rsidP="00646540">
            <w:pPr>
              <w:spacing w:before="0" w:after="0" w:line="240" w:lineRule="auto"/>
              <w:jc w:val="center"/>
              <w:rPr>
                <w:ins w:id="95022" w:author="pete jones" w:date="2022-01-11T16:58:00Z"/>
                <w:rFonts w:ascii="Calibri" w:hAnsi="Calibri" w:cs="Calibri"/>
                <w:color w:val="000000"/>
                <w:sz w:val="22"/>
                <w:szCs w:val="22"/>
              </w:rPr>
            </w:pPr>
            <w:ins w:id="95023" w:author="pete jones" w:date="2022-01-11T16:58: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C35B01E" w14:textId="77777777" w:rsidR="00646540" w:rsidRPr="00646540" w:rsidRDefault="00646540" w:rsidP="00646540">
            <w:pPr>
              <w:spacing w:before="0" w:after="0" w:line="240" w:lineRule="auto"/>
              <w:jc w:val="left"/>
              <w:rPr>
                <w:ins w:id="95024" w:author="pete jones" w:date="2022-01-11T16:58:00Z"/>
                <w:rFonts w:ascii="Calibri" w:hAnsi="Calibri" w:cs="Calibri"/>
                <w:color w:val="000000"/>
                <w:sz w:val="22"/>
                <w:szCs w:val="22"/>
              </w:rPr>
            </w:pPr>
            <w:ins w:id="95025" w:author="pete jones" w:date="2022-01-11T16:58:00Z">
              <w:r w:rsidRPr="00646540">
                <w:rPr>
                  <w:rFonts w:ascii="Calibri" w:hAnsi="Calibri" w:cs="Calibri"/>
                  <w:color w:val="000000"/>
                  <w:sz w:val="22"/>
                  <w:szCs w:val="22"/>
                </w:rPr>
                <w:t>Business Economics</w:t>
              </w:r>
            </w:ins>
          </w:p>
        </w:tc>
        <w:tc>
          <w:tcPr>
            <w:tcW w:w="432" w:type="dxa"/>
            <w:tcBorders>
              <w:top w:val="nil"/>
              <w:left w:val="nil"/>
              <w:bottom w:val="single" w:sz="4" w:space="0" w:color="auto"/>
              <w:right w:val="single" w:sz="4" w:space="0" w:color="auto"/>
            </w:tcBorders>
            <w:shd w:val="clear" w:color="auto" w:fill="auto"/>
            <w:noWrap/>
            <w:vAlign w:val="bottom"/>
            <w:hideMark/>
          </w:tcPr>
          <w:p w14:paraId="02B21A96" w14:textId="77777777" w:rsidR="00646540" w:rsidRPr="00646540" w:rsidRDefault="00646540" w:rsidP="00646540">
            <w:pPr>
              <w:spacing w:before="0" w:after="0" w:line="240" w:lineRule="auto"/>
              <w:jc w:val="center"/>
              <w:rPr>
                <w:ins w:id="95026" w:author="pete jones" w:date="2022-01-11T16:58:00Z"/>
                <w:rFonts w:ascii="Calibri" w:hAnsi="Calibri" w:cs="Calibri"/>
                <w:color w:val="000000"/>
                <w:sz w:val="22"/>
                <w:szCs w:val="22"/>
              </w:rPr>
            </w:pPr>
            <w:ins w:id="95027" w:author="pete jones" w:date="2022-01-11T16:58: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5B29C00" w14:textId="77777777" w:rsidR="00646540" w:rsidRPr="00646540" w:rsidRDefault="00646540" w:rsidP="00646540">
            <w:pPr>
              <w:spacing w:before="0" w:after="0" w:line="240" w:lineRule="auto"/>
              <w:jc w:val="center"/>
              <w:rPr>
                <w:ins w:id="95028" w:author="pete jones" w:date="2022-01-11T16:58:00Z"/>
                <w:rFonts w:ascii="Calibri" w:hAnsi="Calibri" w:cs="Calibri"/>
                <w:color w:val="000000"/>
                <w:sz w:val="22"/>
                <w:szCs w:val="22"/>
              </w:rPr>
            </w:pPr>
            <w:ins w:id="95029"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01765A0" w14:textId="77777777" w:rsidR="00646540" w:rsidRPr="00646540" w:rsidRDefault="00646540" w:rsidP="00646540">
            <w:pPr>
              <w:spacing w:before="0" w:after="0" w:line="240" w:lineRule="auto"/>
              <w:jc w:val="center"/>
              <w:rPr>
                <w:ins w:id="95030" w:author="pete jones" w:date="2022-01-11T16:58:00Z"/>
                <w:rFonts w:ascii="Calibri" w:hAnsi="Calibri" w:cs="Calibri"/>
                <w:color w:val="000000"/>
                <w:sz w:val="22"/>
                <w:szCs w:val="22"/>
              </w:rPr>
            </w:pPr>
            <w:ins w:id="9503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A26962" w14:textId="77777777" w:rsidR="00646540" w:rsidRPr="00646540" w:rsidRDefault="00646540" w:rsidP="00646540">
            <w:pPr>
              <w:spacing w:before="0" w:after="0" w:line="240" w:lineRule="auto"/>
              <w:jc w:val="center"/>
              <w:rPr>
                <w:ins w:id="95032" w:author="pete jones" w:date="2022-01-11T16:58:00Z"/>
                <w:rFonts w:ascii="Calibri" w:hAnsi="Calibri" w:cs="Calibri"/>
                <w:color w:val="000000"/>
                <w:sz w:val="22"/>
                <w:szCs w:val="22"/>
              </w:rPr>
            </w:pPr>
            <w:ins w:id="9503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DB19D05" w14:textId="77777777" w:rsidR="00646540" w:rsidRPr="00646540" w:rsidRDefault="00646540" w:rsidP="00646540">
            <w:pPr>
              <w:spacing w:before="0" w:after="0" w:line="240" w:lineRule="auto"/>
              <w:jc w:val="center"/>
              <w:rPr>
                <w:ins w:id="95034" w:author="pete jones" w:date="2022-01-11T16:58:00Z"/>
                <w:rFonts w:ascii="Calibri" w:hAnsi="Calibri" w:cs="Calibri"/>
                <w:color w:val="000000"/>
                <w:sz w:val="22"/>
                <w:szCs w:val="22"/>
              </w:rPr>
            </w:pPr>
            <w:ins w:id="9503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E1A4CB" w14:textId="77777777" w:rsidR="00646540" w:rsidRPr="00646540" w:rsidRDefault="00646540" w:rsidP="00646540">
            <w:pPr>
              <w:spacing w:before="0" w:after="0" w:line="240" w:lineRule="auto"/>
              <w:jc w:val="center"/>
              <w:rPr>
                <w:ins w:id="95036" w:author="pete jones" w:date="2022-01-11T16:58:00Z"/>
                <w:rFonts w:ascii="Calibri" w:hAnsi="Calibri" w:cs="Calibri"/>
                <w:color w:val="000000"/>
                <w:sz w:val="22"/>
                <w:szCs w:val="22"/>
              </w:rPr>
            </w:pPr>
            <w:ins w:id="9503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7BC4FB" w14:textId="77777777" w:rsidR="00646540" w:rsidRPr="00646540" w:rsidRDefault="00646540" w:rsidP="00646540">
            <w:pPr>
              <w:spacing w:before="0" w:after="0" w:line="240" w:lineRule="auto"/>
              <w:jc w:val="center"/>
              <w:rPr>
                <w:ins w:id="95038" w:author="pete jones" w:date="2022-01-11T16:58:00Z"/>
                <w:rFonts w:ascii="Calibri" w:hAnsi="Calibri" w:cs="Calibri"/>
                <w:color w:val="000000"/>
                <w:sz w:val="22"/>
                <w:szCs w:val="22"/>
              </w:rPr>
            </w:pPr>
            <w:ins w:id="9503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40A4BA" w14:textId="77777777" w:rsidR="00646540" w:rsidRPr="00646540" w:rsidRDefault="00646540" w:rsidP="00646540">
            <w:pPr>
              <w:spacing w:before="0" w:after="0" w:line="240" w:lineRule="auto"/>
              <w:jc w:val="center"/>
              <w:rPr>
                <w:ins w:id="95040" w:author="pete jones" w:date="2022-01-11T16:58:00Z"/>
                <w:rFonts w:ascii="Calibri" w:hAnsi="Calibri" w:cs="Calibri"/>
                <w:color w:val="000000"/>
                <w:sz w:val="22"/>
                <w:szCs w:val="22"/>
              </w:rPr>
            </w:pPr>
            <w:ins w:id="9504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FC61B6" w14:textId="77777777" w:rsidR="00646540" w:rsidRPr="00646540" w:rsidRDefault="00646540" w:rsidP="00646540">
            <w:pPr>
              <w:spacing w:before="0" w:after="0" w:line="240" w:lineRule="auto"/>
              <w:jc w:val="center"/>
              <w:rPr>
                <w:ins w:id="95042" w:author="pete jones" w:date="2022-01-11T16:58:00Z"/>
                <w:rFonts w:ascii="Calibri" w:hAnsi="Calibri" w:cs="Calibri"/>
                <w:color w:val="000000"/>
                <w:sz w:val="22"/>
                <w:szCs w:val="22"/>
              </w:rPr>
            </w:pPr>
            <w:ins w:id="9504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3D83EC" w14:textId="77777777" w:rsidR="00646540" w:rsidRPr="00646540" w:rsidRDefault="00646540" w:rsidP="00646540">
            <w:pPr>
              <w:spacing w:before="0" w:after="0" w:line="240" w:lineRule="auto"/>
              <w:jc w:val="center"/>
              <w:rPr>
                <w:ins w:id="95044" w:author="pete jones" w:date="2022-01-11T16:58:00Z"/>
                <w:rFonts w:ascii="Calibri" w:hAnsi="Calibri" w:cs="Calibri"/>
                <w:color w:val="000000"/>
                <w:sz w:val="22"/>
                <w:szCs w:val="22"/>
              </w:rPr>
            </w:pPr>
            <w:ins w:id="9504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FAB181" w14:textId="77777777" w:rsidR="00646540" w:rsidRPr="00646540" w:rsidRDefault="00646540" w:rsidP="00646540">
            <w:pPr>
              <w:spacing w:before="0" w:after="0" w:line="240" w:lineRule="auto"/>
              <w:jc w:val="center"/>
              <w:rPr>
                <w:ins w:id="95046" w:author="pete jones" w:date="2022-01-11T16:58:00Z"/>
                <w:rFonts w:ascii="Calibri" w:hAnsi="Calibri" w:cs="Calibri"/>
                <w:color w:val="000000"/>
                <w:sz w:val="22"/>
                <w:szCs w:val="22"/>
              </w:rPr>
            </w:pPr>
            <w:ins w:id="95047"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C786141" w14:textId="77777777" w:rsidR="00646540" w:rsidRPr="00646540" w:rsidRDefault="00646540" w:rsidP="00646540">
            <w:pPr>
              <w:spacing w:before="0" w:after="0" w:line="240" w:lineRule="auto"/>
              <w:jc w:val="center"/>
              <w:rPr>
                <w:ins w:id="95048" w:author="pete jones" w:date="2022-01-11T16:58:00Z"/>
                <w:rFonts w:ascii="Calibri" w:hAnsi="Calibri" w:cs="Calibri"/>
                <w:color w:val="000000"/>
                <w:sz w:val="22"/>
                <w:szCs w:val="22"/>
              </w:rPr>
            </w:pPr>
            <w:ins w:id="95049" w:author="pete jones" w:date="2022-01-11T16:58:00Z">
              <w:r w:rsidRPr="00646540">
                <w:rPr>
                  <w:rFonts w:ascii="Calibri" w:hAnsi="Calibri" w:cs="Calibri"/>
                  <w:color w:val="000000"/>
                  <w:sz w:val="22"/>
                  <w:szCs w:val="22"/>
                </w:rPr>
                <w:t> </w:t>
              </w:r>
            </w:ins>
          </w:p>
        </w:tc>
      </w:tr>
      <w:tr w:rsidR="00646540" w:rsidRPr="00646540" w14:paraId="6B559D2B" w14:textId="77777777" w:rsidTr="00646540">
        <w:trPr>
          <w:trHeight w:val="300"/>
          <w:ins w:id="95050"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3F5994C" w14:textId="77777777" w:rsidR="00646540" w:rsidRPr="00646540" w:rsidRDefault="00646540" w:rsidP="00646540">
            <w:pPr>
              <w:spacing w:before="0" w:after="0" w:line="240" w:lineRule="auto"/>
              <w:jc w:val="center"/>
              <w:rPr>
                <w:ins w:id="95051" w:author="pete jones" w:date="2022-01-11T16:58:00Z"/>
                <w:rFonts w:ascii="Calibri" w:hAnsi="Calibri" w:cs="Calibri"/>
                <w:color w:val="000000"/>
                <w:sz w:val="22"/>
                <w:szCs w:val="22"/>
              </w:rPr>
            </w:pPr>
            <w:ins w:id="95052"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006EAB0" w14:textId="77777777" w:rsidR="00646540" w:rsidRPr="00646540" w:rsidRDefault="00646540" w:rsidP="00646540">
            <w:pPr>
              <w:spacing w:before="0" w:after="0" w:line="240" w:lineRule="auto"/>
              <w:jc w:val="left"/>
              <w:rPr>
                <w:ins w:id="95053" w:author="pete jones" w:date="2022-01-11T16:58:00Z"/>
                <w:rFonts w:ascii="Calibri" w:hAnsi="Calibri" w:cs="Calibri"/>
                <w:color w:val="000000"/>
                <w:sz w:val="22"/>
                <w:szCs w:val="22"/>
              </w:rPr>
            </w:pPr>
            <w:ins w:id="95054" w:author="pete jones" w:date="2022-01-11T16:58:00Z">
              <w:r w:rsidRPr="00646540">
                <w:rPr>
                  <w:rFonts w:ascii="Calibri" w:hAnsi="Calibri" w:cs="Calibri"/>
                  <w:color w:val="000000"/>
                  <w:sz w:val="22"/>
                  <w:szCs w:val="22"/>
                </w:rPr>
                <w:t>Aerospace and Aerotherm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14663DBA" w14:textId="77777777" w:rsidR="00646540" w:rsidRPr="00646540" w:rsidRDefault="00646540" w:rsidP="00646540">
            <w:pPr>
              <w:spacing w:before="0" w:after="0" w:line="240" w:lineRule="auto"/>
              <w:jc w:val="center"/>
              <w:rPr>
                <w:ins w:id="95055" w:author="pete jones" w:date="2022-01-11T16:58:00Z"/>
                <w:rFonts w:ascii="Calibri" w:hAnsi="Calibri" w:cs="Calibri"/>
                <w:color w:val="000000"/>
                <w:sz w:val="22"/>
                <w:szCs w:val="22"/>
              </w:rPr>
            </w:pPr>
            <w:ins w:id="95056"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15ACF9B" w14:textId="77777777" w:rsidR="00646540" w:rsidRPr="00646540" w:rsidRDefault="00646540" w:rsidP="00646540">
            <w:pPr>
              <w:spacing w:before="0" w:after="0" w:line="240" w:lineRule="auto"/>
              <w:jc w:val="center"/>
              <w:rPr>
                <w:ins w:id="95057" w:author="pete jones" w:date="2022-01-11T16:58:00Z"/>
                <w:rFonts w:ascii="Calibri" w:hAnsi="Calibri" w:cs="Calibri"/>
                <w:color w:val="000000"/>
                <w:sz w:val="22"/>
                <w:szCs w:val="22"/>
              </w:rPr>
            </w:pPr>
            <w:ins w:id="95058"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3DB2848" w14:textId="77777777" w:rsidR="00646540" w:rsidRPr="00646540" w:rsidRDefault="00646540" w:rsidP="00646540">
            <w:pPr>
              <w:spacing w:before="0" w:after="0" w:line="240" w:lineRule="auto"/>
              <w:jc w:val="center"/>
              <w:rPr>
                <w:ins w:id="95059" w:author="pete jones" w:date="2022-01-11T16:58:00Z"/>
                <w:rFonts w:ascii="Calibri" w:hAnsi="Calibri" w:cs="Calibri"/>
                <w:color w:val="000000"/>
                <w:sz w:val="22"/>
                <w:szCs w:val="22"/>
              </w:rPr>
            </w:pPr>
            <w:ins w:id="9506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A503C3" w14:textId="77777777" w:rsidR="00646540" w:rsidRPr="00646540" w:rsidRDefault="00646540" w:rsidP="00646540">
            <w:pPr>
              <w:spacing w:before="0" w:after="0" w:line="240" w:lineRule="auto"/>
              <w:jc w:val="center"/>
              <w:rPr>
                <w:ins w:id="95061" w:author="pete jones" w:date="2022-01-11T16:58:00Z"/>
                <w:rFonts w:ascii="Calibri" w:hAnsi="Calibri" w:cs="Calibri"/>
                <w:color w:val="000000"/>
                <w:sz w:val="22"/>
                <w:szCs w:val="22"/>
              </w:rPr>
            </w:pPr>
            <w:ins w:id="9506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8E0CC2" w14:textId="77777777" w:rsidR="00646540" w:rsidRPr="00646540" w:rsidRDefault="00646540" w:rsidP="00646540">
            <w:pPr>
              <w:spacing w:before="0" w:after="0" w:line="240" w:lineRule="auto"/>
              <w:jc w:val="center"/>
              <w:rPr>
                <w:ins w:id="95063" w:author="pete jones" w:date="2022-01-11T16:58:00Z"/>
                <w:rFonts w:ascii="Calibri" w:hAnsi="Calibri" w:cs="Calibri"/>
                <w:color w:val="000000"/>
                <w:sz w:val="22"/>
                <w:szCs w:val="22"/>
              </w:rPr>
            </w:pPr>
            <w:ins w:id="9506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8C3BCD" w14:textId="77777777" w:rsidR="00646540" w:rsidRPr="00646540" w:rsidRDefault="00646540" w:rsidP="00646540">
            <w:pPr>
              <w:spacing w:before="0" w:after="0" w:line="240" w:lineRule="auto"/>
              <w:jc w:val="center"/>
              <w:rPr>
                <w:ins w:id="95065" w:author="pete jones" w:date="2022-01-11T16:58:00Z"/>
                <w:rFonts w:ascii="Calibri" w:hAnsi="Calibri" w:cs="Calibri"/>
                <w:color w:val="000000"/>
                <w:sz w:val="22"/>
                <w:szCs w:val="22"/>
              </w:rPr>
            </w:pPr>
            <w:ins w:id="9506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DF12B2" w14:textId="77777777" w:rsidR="00646540" w:rsidRPr="00646540" w:rsidRDefault="00646540" w:rsidP="00646540">
            <w:pPr>
              <w:spacing w:before="0" w:after="0" w:line="240" w:lineRule="auto"/>
              <w:jc w:val="center"/>
              <w:rPr>
                <w:ins w:id="95067" w:author="pete jones" w:date="2022-01-11T16:58:00Z"/>
                <w:rFonts w:ascii="Calibri" w:hAnsi="Calibri" w:cs="Calibri"/>
                <w:color w:val="000000"/>
                <w:sz w:val="22"/>
                <w:szCs w:val="22"/>
              </w:rPr>
            </w:pPr>
            <w:ins w:id="9506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DD0DBA" w14:textId="77777777" w:rsidR="00646540" w:rsidRPr="00646540" w:rsidRDefault="00646540" w:rsidP="00646540">
            <w:pPr>
              <w:spacing w:before="0" w:after="0" w:line="240" w:lineRule="auto"/>
              <w:jc w:val="center"/>
              <w:rPr>
                <w:ins w:id="95069" w:author="pete jones" w:date="2022-01-11T16:58:00Z"/>
                <w:rFonts w:ascii="Calibri" w:hAnsi="Calibri" w:cs="Calibri"/>
                <w:color w:val="000000"/>
                <w:sz w:val="22"/>
                <w:szCs w:val="22"/>
              </w:rPr>
            </w:pPr>
            <w:ins w:id="9507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649B52" w14:textId="77777777" w:rsidR="00646540" w:rsidRPr="00646540" w:rsidRDefault="00646540" w:rsidP="00646540">
            <w:pPr>
              <w:spacing w:before="0" w:after="0" w:line="240" w:lineRule="auto"/>
              <w:jc w:val="center"/>
              <w:rPr>
                <w:ins w:id="95071" w:author="pete jones" w:date="2022-01-11T16:58:00Z"/>
                <w:rFonts w:ascii="Calibri" w:hAnsi="Calibri" w:cs="Calibri"/>
                <w:color w:val="000000"/>
                <w:sz w:val="22"/>
                <w:szCs w:val="22"/>
              </w:rPr>
            </w:pPr>
            <w:ins w:id="9507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A77148" w14:textId="77777777" w:rsidR="00646540" w:rsidRPr="00646540" w:rsidRDefault="00646540" w:rsidP="00646540">
            <w:pPr>
              <w:spacing w:before="0" w:after="0" w:line="240" w:lineRule="auto"/>
              <w:jc w:val="center"/>
              <w:rPr>
                <w:ins w:id="95073" w:author="pete jones" w:date="2022-01-11T16:58:00Z"/>
                <w:rFonts w:ascii="Calibri" w:hAnsi="Calibri" w:cs="Calibri"/>
                <w:color w:val="000000"/>
                <w:sz w:val="22"/>
                <w:szCs w:val="22"/>
              </w:rPr>
            </w:pPr>
            <w:ins w:id="9507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B19E7C" w14:textId="77777777" w:rsidR="00646540" w:rsidRPr="00646540" w:rsidRDefault="00646540" w:rsidP="00646540">
            <w:pPr>
              <w:spacing w:before="0" w:after="0" w:line="240" w:lineRule="auto"/>
              <w:jc w:val="center"/>
              <w:rPr>
                <w:ins w:id="95075" w:author="pete jones" w:date="2022-01-11T16:58:00Z"/>
                <w:rFonts w:ascii="Calibri" w:hAnsi="Calibri" w:cs="Calibri"/>
                <w:color w:val="000000"/>
                <w:sz w:val="22"/>
                <w:szCs w:val="22"/>
              </w:rPr>
            </w:pPr>
            <w:ins w:id="95076"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C19F840" w14:textId="77777777" w:rsidR="00646540" w:rsidRPr="00646540" w:rsidRDefault="00646540" w:rsidP="00646540">
            <w:pPr>
              <w:spacing w:before="0" w:after="0" w:line="240" w:lineRule="auto"/>
              <w:jc w:val="center"/>
              <w:rPr>
                <w:ins w:id="95077" w:author="pete jones" w:date="2022-01-11T16:58:00Z"/>
                <w:rFonts w:ascii="Calibri" w:hAnsi="Calibri" w:cs="Calibri"/>
                <w:color w:val="000000"/>
                <w:sz w:val="22"/>
                <w:szCs w:val="22"/>
              </w:rPr>
            </w:pPr>
            <w:ins w:id="95078" w:author="pete jones" w:date="2022-01-11T16:58:00Z">
              <w:r w:rsidRPr="00646540">
                <w:rPr>
                  <w:rFonts w:ascii="Calibri" w:hAnsi="Calibri" w:cs="Calibri"/>
                  <w:color w:val="000000"/>
                  <w:sz w:val="22"/>
                  <w:szCs w:val="22"/>
                </w:rPr>
                <w:t> </w:t>
              </w:r>
            </w:ins>
          </w:p>
        </w:tc>
      </w:tr>
      <w:tr w:rsidR="00646540" w:rsidRPr="00646540" w14:paraId="09819567" w14:textId="77777777" w:rsidTr="00646540">
        <w:trPr>
          <w:trHeight w:val="300"/>
          <w:ins w:id="95079"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E7B665E" w14:textId="77777777" w:rsidR="00646540" w:rsidRPr="00646540" w:rsidRDefault="00646540" w:rsidP="00646540">
            <w:pPr>
              <w:spacing w:before="0" w:after="0" w:line="240" w:lineRule="auto"/>
              <w:jc w:val="center"/>
              <w:rPr>
                <w:ins w:id="95080" w:author="pete jones" w:date="2022-01-11T16:58:00Z"/>
                <w:rFonts w:ascii="Calibri" w:hAnsi="Calibri" w:cs="Calibri"/>
                <w:color w:val="000000"/>
                <w:sz w:val="22"/>
                <w:szCs w:val="22"/>
              </w:rPr>
            </w:pPr>
            <w:ins w:id="95081"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F1305C7" w14:textId="77777777" w:rsidR="00646540" w:rsidRPr="00646540" w:rsidRDefault="00646540" w:rsidP="00646540">
            <w:pPr>
              <w:spacing w:before="0" w:after="0" w:line="240" w:lineRule="auto"/>
              <w:jc w:val="left"/>
              <w:rPr>
                <w:ins w:id="95082" w:author="pete jones" w:date="2022-01-11T16:58:00Z"/>
                <w:rFonts w:ascii="Calibri" w:hAnsi="Calibri" w:cs="Calibri"/>
                <w:color w:val="000000"/>
                <w:sz w:val="22"/>
                <w:szCs w:val="22"/>
              </w:rPr>
            </w:pPr>
            <w:ins w:id="95083" w:author="pete jones" w:date="2022-01-11T16:58:00Z">
              <w:r w:rsidRPr="00646540">
                <w:rPr>
                  <w:rFonts w:ascii="Calibri" w:hAnsi="Calibri" w:cs="Calibri"/>
                  <w:color w:val="000000"/>
                  <w:sz w:val="22"/>
                  <w:szCs w:val="22"/>
                </w:rPr>
                <w:t>Bio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47D19722" w14:textId="77777777" w:rsidR="00646540" w:rsidRPr="00646540" w:rsidRDefault="00646540" w:rsidP="00646540">
            <w:pPr>
              <w:spacing w:before="0" w:after="0" w:line="240" w:lineRule="auto"/>
              <w:jc w:val="center"/>
              <w:rPr>
                <w:ins w:id="95084" w:author="pete jones" w:date="2022-01-11T16:58:00Z"/>
                <w:rFonts w:ascii="Calibri" w:hAnsi="Calibri" w:cs="Calibri"/>
                <w:color w:val="000000"/>
                <w:sz w:val="22"/>
                <w:szCs w:val="22"/>
              </w:rPr>
            </w:pPr>
            <w:ins w:id="95085"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E9FC64C" w14:textId="77777777" w:rsidR="00646540" w:rsidRPr="00646540" w:rsidRDefault="00646540" w:rsidP="00646540">
            <w:pPr>
              <w:spacing w:before="0" w:after="0" w:line="240" w:lineRule="auto"/>
              <w:jc w:val="center"/>
              <w:rPr>
                <w:ins w:id="95086" w:author="pete jones" w:date="2022-01-11T16:58:00Z"/>
                <w:rFonts w:ascii="Calibri" w:hAnsi="Calibri" w:cs="Calibri"/>
                <w:color w:val="000000"/>
                <w:sz w:val="22"/>
                <w:szCs w:val="22"/>
              </w:rPr>
            </w:pPr>
            <w:ins w:id="95087"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2872E5E" w14:textId="77777777" w:rsidR="00646540" w:rsidRPr="00646540" w:rsidRDefault="00646540" w:rsidP="00646540">
            <w:pPr>
              <w:spacing w:before="0" w:after="0" w:line="240" w:lineRule="auto"/>
              <w:jc w:val="center"/>
              <w:rPr>
                <w:ins w:id="95088" w:author="pete jones" w:date="2022-01-11T16:58:00Z"/>
                <w:rFonts w:ascii="Calibri" w:hAnsi="Calibri" w:cs="Calibri"/>
                <w:color w:val="000000"/>
                <w:sz w:val="22"/>
                <w:szCs w:val="22"/>
              </w:rPr>
            </w:pPr>
            <w:ins w:id="9508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0AC767" w14:textId="77777777" w:rsidR="00646540" w:rsidRPr="00646540" w:rsidRDefault="00646540" w:rsidP="00646540">
            <w:pPr>
              <w:spacing w:before="0" w:after="0" w:line="240" w:lineRule="auto"/>
              <w:jc w:val="center"/>
              <w:rPr>
                <w:ins w:id="95090" w:author="pete jones" w:date="2022-01-11T16:58:00Z"/>
                <w:rFonts w:ascii="Calibri" w:hAnsi="Calibri" w:cs="Calibri"/>
                <w:color w:val="000000"/>
                <w:sz w:val="22"/>
                <w:szCs w:val="22"/>
              </w:rPr>
            </w:pPr>
            <w:ins w:id="9509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390B2E6" w14:textId="77777777" w:rsidR="00646540" w:rsidRPr="00646540" w:rsidRDefault="00646540" w:rsidP="00646540">
            <w:pPr>
              <w:spacing w:before="0" w:after="0" w:line="240" w:lineRule="auto"/>
              <w:jc w:val="center"/>
              <w:rPr>
                <w:ins w:id="95092" w:author="pete jones" w:date="2022-01-11T16:58:00Z"/>
                <w:rFonts w:ascii="Calibri" w:hAnsi="Calibri" w:cs="Calibri"/>
                <w:color w:val="000000"/>
                <w:sz w:val="22"/>
                <w:szCs w:val="22"/>
              </w:rPr>
            </w:pPr>
            <w:ins w:id="95093"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2C24C2" w14:textId="77777777" w:rsidR="00646540" w:rsidRPr="00646540" w:rsidRDefault="00646540" w:rsidP="00646540">
            <w:pPr>
              <w:spacing w:before="0" w:after="0" w:line="240" w:lineRule="auto"/>
              <w:jc w:val="center"/>
              <w:rPr>
                <w:ins w:id="95094" w:author="pete jones" w:date="2022-01-11T16:58:00Z"/>
                <w:rFonts w:ascii="Calibri" w:hAnsi="Calibri" w:cs="Calibri"/>
                <w:color w:val="000000"/>
                <w:sz w:val="22"/>
                <w:szCs w:val="22"/>
              </w:rPr>
            </w:pPr>
            <w:ins w:id="9509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8ADC0C" w14:textId="77777777" w:rsidR="00646540" w:rsidRPr="00646540" w:rsidRDefault="00646540" w:rsidP="00646540">
            <w:pPr>
              <w:spacing w:before="0" w:after="0" w:line="240" w:lineRule="auto"/>
              <w:jc w:val="center"/>
              <w:rPr>
                <w:ins w:id="95096" w:author="pete jones" w:date="2022-01-11T16:58:00Z"/>
                <w:rFonts w:ascii="Calibri" w:hAnsi="Calibri" w:cs="Calibri"/>
                <w:color w:val="000000"/>
                <w:sz w:val="22"/>
                <w:szCs w:val="22"/>
              </w:rPr>
            </w:pPr>
            <w:ins w:id="9509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28B3B2" w14:textId="77777777" w:rsidR="00646540" w:rsidRPr="00646540" w:rsidRDefault="00646540" w:rsidP="00646540">
            <w:pPr>
              <w:spacing w:before="0" w:after="0" w:line="240" w:lineRule="auto"/>
              <w:jc w:val="center"/>
              <w:rPr>
                <w:ins w:id="95098" w:author="pete jones" w:date="2022-01-11T16:58:00Z"/>
                <w:rFonts w:ascii="Calibri" w:hAnsi="Calibri" w:cs="Calibri"/>
                <w:color w:val="000000"/>
                <w:sz w:val="22"/>
                <w:szCs w:val="22"/>
              </w:rPr>
            </w:pPr>
            <w:ins w:id="9509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826665" w14:textId="77777777" w:rsidR="00646540" w:rsidRPr="00646540" w:rsidRDefault="00646540" w:rsidP="00646540">
            <w:pPr>
              <w:spacing w:before="0" w:after="0" w:line="240" w:lineRule="auto"/>
              <w:jc w:val="center"/>
              <w:rPr>
                <w:ins w:id="95100" w:author="pete jones" w:date="2022-01-11T16:58:00Z"/>
                <w:rFonts w:ascii="Calibri" w:hAnsi="Calibri" w:cs="Calibri"/>
                <w:color w:val="000000"/>
                <w:sz w:val="22"/>
                <w:szCs w:val="22"/>
              </w:rPr>
            </w:pPr>
            <w:ins w:id="9510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9EE30B" w14:textId="77777777" w:rsidR="00646540" w:rsidRPr="00646540" w:rsidRDefault="00646540" w:rsidP="00646540">
            <w:pPr>
              <w:spacing w:before="0" w:after="0" w:line="240" w:lineRule="auto"/>
              <w:jc w:val="center"/>
              <w:rPr>
                <w:ins w:id="95102" w:author="pete jones" w:date="2022-01-11T16:58:00Z"/>
                <w:rFonts w:ascii="Calibri" w:hAnsi="Calibri" w:cs="Calibri"/>
                <w:color w:val="000000"/>
                <w:sz w:val="22"/>
                <w:szCs w:val="22"/>
              </w:rPr>
            </w:pPr>
            <w:ins w:id="9510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78F93C" w14:textId="77777777" w:rsidR="00646540" w:rsidRPr="00646540" w:rsidRDefault="00646540" w:rsidP="00646540">
            <w:pPr>
              <w:spacing w:before="0" w:after="0" w:line="240" w:lineRule="auto"/>
              <w:jc w:val="center"/>
              <w:rPr>
                <w:ins w:id="95104" w:author="pete jones" w:date="2022-01-11T16:58:00Z"/>
                <w:rFonts w:ascii="Calibri" w:hAnsi="Calibri" w:cs="Calibri"/>
                <w:color w:val="000000"/>
                <w:sz w:val="22"/>
                <w:szCs w:val="22"/>
              </w:rPr>
            </w:pPr>
            <w:ins w:id="95105"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9FE3D46" w14:textId="77777777" w:rsidR="00646540" w:rsidRPr="00646540" w:rsidRDefault="00646540" w:rsidP="00646540">
            <w:pPr>
              <w:spacing w:before="0" w:after="0" w:line="240" w:lineRule="auto"/>
              <w:jc w:val="center"/>
              <w:rPr>
                <w:ins w:id="95106" w:author="pete jones" w:date="2022-01-11T16:58:00Z"/>
                <w:rFonts w:ascii="Calibri" w:hAnsi="Calibri" w:cs="Calibri"/>
                <w:color w:val="000000"/>
                <w:sz w:val="22"/>
                <w:szCs w:val="22"/>
              </w:rPr>
            </w:pPr>
            <w:ins w:id="95107" w:author="pete jones" w:date="2022-01-11T16:58:00Z">
              <w:r w:rsidRPr="00646540">
                <w:rPr>
                  <w:rFonts w:ascii="Calibri" w:hAnsi="Calibri" w:cs="Calibri"/>
                  <w:color w:val="000000"/>
                  <w:sz w:val="22"/>
                  <w:szCs w:val="22"/>
                </w:rPr>
                <w:t> </w:t>
              </w:r>
            </w:ins>
          </w:p>
        </w:tc>
      </w:tr>
      <w:tr w:rsidR="00646540" w:rsidRPr="00646540" w14:paraId="575E6744" w14:textId="77777777" w:rsidTr="00646540">
        <w:trPr>
          <w:trHeight w:val="300"/>
          <w:ins w:id="95108"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B4D4445" w14:textId="77777777" w:rsidR="00646540" w:rsidRPr="00646540" w:rsidRDefault="00646540" w:rsidP="00646540">
            <w:pPr>
              <w:spacing w:before="0" w:after="0" w:line="240" w:lineRule="auto"/>
              <w:jc w:val="center"/>
              <w:rPr>
                <w:ins w:id="95109" w:author="pete jones" w:date="2022-01-11T16:58:00Z"/>
                <w:rFonts w:ascii="Calibri" w:hAnsi="Calibri" w:cs="Calibri"/>
                <w:color w:val="000000"/>
                <w:sz w:val="22"/>
                <w:szCs w:val="22"/>
              </w:rPr>
            </w:pPr>
            <w:ins w:id="95110"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E40D937" w14:textId="77777777" w:rsidR="00646540" w:rsidRPr="00646540" w:rsidRDefault="00646540" w:rsidP="00646540">
            <w:pPr>
              <w:spacing w:before="0" w:after="0" w:line="240" w:lineRule="auto"/>
              <w:jc w:val="left"/>
              <w:rPr>
                <w:ins w:id="95111" w:author="pete jones" w:date="2022-01-11T16:58:00Z"/>
                <w:rFonts w:ascii="Calibri" w:hAnsi="Calibri" w:cs="Calibri"/>
                <w:color w:val="000000"/>
                <w:sz w:val="22"/>
                <w:szCs w:val="22"/>
              </w:rPr>
            </w:pPr>
            <w:ins w:id="95112" w:author="pete jones" w:date="2022-01-11T16:58:00Z">
              <w:r w:rsidRPr="00646540">
                <w:rPr>
                  <w:rFonts w:ascii="Calibri" w:hAnsi="Calibri" w:cs="Calibri"/>
                  <w:color w:val="000000"/>
                  <w:sz w:val="22"/>
                  <w:szCs w:val="22"/>
                </w:rPr>
                <w:t>Civil, Structural and Environment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48D9FE21" w14:textId="77777777" w:rsidR="00646540" w:rsidRPr="00646540" w:rsidRDefault="00646540" w:rsidP="00646540">
            <w:pPr>
              <w:spacing w:before="0" w:after="0" w:line="240" w:lineRule="auto"/>
              <w:jc w:val="center"/>
              <w:rPr>
                <w:ins w:id="95113" w:author="pete jones" w:date="2022-01-11T16:58:00Z"/>
                <w:rFonts w:ascii="Calibri" w:hAnsi="Calibri" w:cs="Calibri"/>
                <w:color w:val="000000"/>
                <w:sz w:val="22"/>
                <w:szCs w:val="22"/>
              </w:rPr>
            </w:pPr>
            <w:ins w:id="95114"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DF7083C" w14:textId="77777777" w:rsidR="00646540" w:rsidRPr="00646540" w:rsidRDefault="00646540" w:rsidP="00646540">
            <w:pPr>
              <w:spacing w:before="0" w:after="0" w:line="240" w:lineRule="auto"/>
              <w:jc w:val="center"/>
              <w:rPr>
                <w:ins w:id="95115" w:author="pete jones" w:date="2022-01-11T16:58:00Z"/>
                <w:rFonts w:ascii="Calibri" w:hAnsi="Calibri" w:cs="Calibri"/>
                <w:color w:val="000000"/>
                <w:sz w:val="22"/>
                <w:szCs w:val="22"/>
              </w:rPr>
            </w:pPr>
            <w:ins w:id="95116"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903D43E" w14:textId="77777777" w:rsidR="00646540" w:rsidRPr="00646540" w:rsidRDefault="00646540" w:rsidP="00646540">
            <w:pPr>
              <w:spacing w:before="0" w:after="0" w:line="240" w:lineRule="auto"/>
              <w:jc w:val="center"/>
              <w:rPr>
                <w:ins w:id="95117" w:author="pete jones" w:date="2022-01-11T16:58:00Z"/>
                <w:rFonts w:ascii="Calibri" w:hAnsi="Calibri" w:cs="Calibri"/>
                <w:color w:val="000000"/>
                <w:sz w:val="22"/>
                <w:szCs w:val="22"/>
              </w:rPr>
            </w:pPr>
            <w:ins w:id="9511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F21E78" w14:textId="77777777" w:rsidR="00646540" w:rsidRPr="00646540" w:rsidRDefault="00646540" w:rsidP="00646540">
            <w:pPr>
              <w:spacing w:before="0" w:after="0" w:line="240" w:lineRule="auto"/>
              <w:jc w:val="center"/>
              <w:rPr>
                <w:ins w:id="95119" w:author="pete jones" w:date="2022-01-11T16:58:00Z"/>
                <w:rFonts w:ascii="Calibri" w:hAnsi="Calibri" w:cs="Calibri"/>
                <w:color w:val="000000"/>
                <w:sz w:val="22"/>
                <w:szCs w:val="22"/>
              </w:rPr>
            </w:pPr>
            <w:ins w:id="9512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87DA86" w14:textId="77777777" w:rsidR="00646540" w:rsidRPr="00646540" w:rsidRDefault="00646540" w:rsidP="00646540">
            <w:pPr>
              <w:spacing w:before="0" w:after="0" w:line="240" w:lineRule="auto"/>
              <w:jc w:val="center"/>
              <w:rPr>
                <w:ins w:id="95121" w:author="pete jones" w:date="2022-01-11T16:58:00Z"/>
                <w:rFonts w:ascii="Calibri" w:hAnsi="Calibri" w:cs="Calibri"/>
                <w:color w:val="000000"/>
                <w:sz w:val="22"/>
                <w:szCs w:val="22"/>
              </w:rPr>
            </w:pPr>
            <w:ins w:id="95122"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D74D53" w14:textId="77777777" w:rsidR="00646540" w:rsidRPr="00646540" w:rsidRDefault="00646540" w:rsidP="00646540">
            <w:pPr>
              <w:spacing w:before="0" w:after="0" w:line="240" w:lineRule="auto"/>
              <w:jc w:val="center"/>
              <w:rPr>
                <w:ins w:id="95123" w:author="pete jones" w:date="2022-01-11T16:58:00Z"/>
                <w:rFonts w:ascii="Calibri" w:hAnsi="Calibri" w:cs="Calibri"/>
                <w:color w:val="000000"/>
                <w:sz w:val="22"/>
                <w:szCs w:val="22"/>
              </w:rPr>
            </w:pPr>
            <w:ins w:id="9512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BE52B9" w14:textId="77777777" w:rsidR="00646540" w:rsidRPr="00646540" w:rsidRDefault="00646540" w:rsidP="00646540">
            <w:pPr>
              <w:spacing w:before="0" w:after="0" w:line="240" w:lineRule="auto"/>
              <w:jc w:val="center"/>
              <w:rPr>
                <w:ins w:id="95125" w:author="pete jones" w:date="2022-01-11T16:58:00Z"/>
                <w:rFonts w:ascii="Calibri" w:hAnsi="Calibri" w:cs="Calibri"/>
                <w:color w:val="000000"/>
                <w:sz w:val="22"/>
                <w:szCs w:val="22"/>
              </w:rPr>
            </w:pPr>
            <w:ins w:id="9512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7880C9" w14:textId="77777777" w:rsidR="00646540" w:rsidRPr="00646540" w:rsidRDefault="00646540" w:rsidP="00646540">
            <w:pPr>
              <w:spacing w:before="0" w:after="0" w:line="240" w:lineRule="auto"/>
              <w:jc w:val="center"/>
              <w:rPr>
                <w:ins w:id="95127" w:author="pete jones" w:date="2022-01-11T16:58:00Z"/>
                <w:rFonts w:ascii="Calibri" w:hAnsi="Calibri" w:cs="Calibri"/>
                <w:color w:val="000000"/>
                <w:sz w:val="22"/>
                <w:szCs w:val="22"/>
              </w:rPr>
            </w:pPr>
            <w:ins w:id="9512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F18957" w14:textId="77777777" w:rsidR="00646540" w:rsidRPr="00646540" w:rsidRDefault="00646540" w:rsidP="00646540">
            <w:pPr>
              <w:spacing w:before="0" w:after="0" w:line="240" w:lineRule="auto"/>
              <w:jc w:val="center"/>
              <w:rPr>
                <w:ins w:id="95129" w:author="pete jones" w:date="2022-01-11T16:58:00Z"/>
                <w:rFonts w:ascii="Calibri" w:hAnsi="Calibri" w:cs="Calibri"/>
                <w:color w:val="000000"/>
                <w:sz w:val="22"/>
                <w:szCs w:val="22"/>
              </w:rPr>
            </w:pPr>
            <w:ins w:id="9513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2EC525" w14:textId="77777777" w:rsidR="00646540" w:rsidRPr="00646540" w:rsidRDefault="00646540" w:rsidP="00646540">
            <w:pPr>
              <w:spacing w:before="0" w:after="0" w:line="240" w:lineRule="auto"/>
              <w:jc w:val="center"/>
              <w:rPr>
                <w:ins w:id="95131" w:author="pete jones" w:date="2022-01-11T16:58:00Z"/>
                <w:rFonts w:ascii="Calibri" w:hAnsi="Calibri" w:cs="Calibri"/>
                <w:color w:val="000000"/>
                <w:sz w:val="22"/>
                <w:szCs w:val="22"/>
              </w:rPr>
            </w:pPr>
            <w:ins w:id="9513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4DDDB5" w14:textId="77777777" w:rsidR="00646540" w:rsidRPr="00646540" w:rsidRDefault="00646540" w:rsidP="00646540">
            <w:pPr>
              <w:spacing w:before="0" w:after="0" w:line="240" w:lineRule="auto"/>
              <w:jc w:val="center"/>
              <w:rPr>
                <w:ins w:id="95133" w:author="pete jones" w:date="2022-01-11T16:58:00Z"/>
                <w:rFonts w:ascii="Calibri" w:hAnsi="Calibri" w:cs="Calibri"/>
                <w:color w:val="000000"/>
                <w:sz w:val="22"/>
                <w:szCs w:val="22"/>
              </w:rPr>
            </w:pPr>
            <w:ins w:id="95134"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E3F243E" w14:textId="77777777" w:rsidR="00646540" w:rsidRPr="00646540" w:rsidRDefault="00646540" w:rsidP="00646540">
            <w:pPr>
              <w:spacing w:before="0" w:after="0" w:line="240" w:lineRule="auto"/>
              <w:jc w:val="center"/>
              <w:rPr>
                <w:ins w:id="95135" w:author="pete jones" w:date="2022-01-11T16:58:00Z"/>
                <w:rFonts w:ascii="Calibri" w:hAnsi="Calibri" w:cs="Calibri"/>
                <w:color w:val="000000"/>
                <w:sz w:val="22"/>
                <w:szCs w:val="22"/>
              </w:rPr>
            </w:pPr>
            <w:ins w:id="95136" w:author="pete jones" w:date="2022-01-11T16:58:00Z">
              <w:r w:rsidRPr="00646540">
                <w:rPr>
                  <w:rFonts w:ascii="Calibri" w:hAnsi="Calibri" w:cs="Calibri"/>
                  <w:color w:val="000000"/>
                  <w:sz w:val="22"/>
                  <w:szCs w:val="22"/>
                </w:rPr>
                <w:t> </w:t>
              </w:r>
            </w:ins>
          </w:p>
        </w:tc>
      </w:tr>
      <w:tr w:rsidR="00646540" w:rsidRPr="00646540" w14:paraId="2EC2D4D5" w14:textId="77777777" w:rsidTr="00646540">
        <w:trPr>
          <w:trHeight w:val="300"/>
          <w:ins w:id="95137"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BAC8893" w14:textId="77777777" w:rsidR="00646540" w:rsidRPr="00646540" w:rsidRDefault="00646540" w:rsidP="00646540">
            <w:pPr>
              <w:spacing w:before="0" w:after="0" w:line="240" w:lineRule="auto"/>
              <w:jc w:val="center"/>
              <w:rPr>
                <w:ins w:id="95138" w:author="pete jones" w:date="2022-01-11T16:58:00Z"/>
                <w:rFonts w:ascii="Calibri" w:hAnsi="Calibri" w:cs="Calibri"/>
                <w:color w:val="000000"/>
                <w:sz w:val="22"/>
                <w:szCs w:val="22"/>
              </w:rPr>
            </w:pPr>
            <w:ins w:id="95139"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5004653" w14:textId="77777777" w:rsidR="00646540" w:rsidRPr="00646540" w:rsidRDefault="00646540" w:rsidP="00646540">
            <w:pPr>
              <w:spacing w:before="0" w:after="0" w:line="240" w:lineRule="auto"/>
              <w:jc w:val="left"/>
              <w:rPr>
                <w:ins w:id="95140" w:author="pete jones" w:date="2022-01-11T16:58:00Z"/>
                <w:rFonts w:ascii="Calibri" w:hAnsi="Calibri" w:cs="Calibri"/>
                <w:color w:val="000000"/>
                <w:sz w:val="22"/>
                <w:szCs w:val="22"/>
              </w:rPr>
            </w:pPr>
            <w:ins w:id="95141" w:author="pete jones" w:date="2022-01-11T16:58:00Z">
              <w:r w:rsidRPr="00646540">
                <w:rPr>
                  <w:rFonts w:ascii="Calibri" w:hAnsi="Calibri" w:cs="Calibri"/>
                  <w:color w:val="000000"/>
                  <w:sz w:val="22"/>
                  <w:szCs w:val="22"/>
                </w:rPr>
                <w:t>Electrical and Electronic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7696863C" w14:textId="77777777" w:rsidR="00646540" w:rsidRPr="00646540" w:rsidRDefault="00646540" w:rsidP="00646540">
            <w:pPr>
              <w:spacing w:before="0" w:after="0" w:line="240" w:lineRule="auto"/>
              <w:jc w:val="center"/>
              <w:rPr>
                <w:ins w:id="95142" w:author="pete jones" w:date="2022-01-11T16:58:00Z"/>
                <w:rFonts w:ascii="Calibri" w:hAnsi="Calibri" w:cs="Calibri"/>
                <w:color w:val="000000"/>
                <w:sz w:val="22"/>
                <w:szCs w:val="22"/>
              </w:rPr>
            </w:pPr>
            <w:ins w:id="95143"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7A8B2D2" w14:textId="77777777" w:rsidR="00646540" w:rsidRPr="00646540" w:rsidRDefault="00646540" w:rsidP="00646540">
            <w:pPr>
              <w:spacing w:before="0" w:after="0" w:line="240" w:lineRule="auto"/>
              <w:jc w:val="center"/>
              <w:rPr>
                <w:ins w:id="95144" w:author="pete jones" w:date="2022-01-11T16:58:00Z"/>
                <w:rFonts w:ascii="Calibri" w:hAnsi="Calibri" w:cs="Calibri"/>
                <w:color w:val="000000"/>
                <w:sz w:val="22"/>
                <w:szCs w:val="22"/>
              </w:rPr>
            </w:pPr>
            <w:ins w:id="95145"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DE0E20D" w14:textId="77777777" w:rsidR="00646540" w:rsidRPr="00646540" w:rsidRDefault="00646540" w:rsidP="00646540">
            <w:pPr>
              <w:spacing w:before="0" w:after="0" w:line="240" w:lineRule="auto"/>
              <w:jc w:val="center"/>
              <w:rPr>
                <w:ins w:id="95146" w:author="pete jones" w:date="2022-01-11T16:58:00Z"/>
                <w:rFonts w:ascii="Calibri" w:hAnsi="Calibri" w:cs="Calibri"/>
                <w:color w:val="000000"/>
                <w:sz w:val="22"/>
                <w:szCs w:val="22"/>
              </w:rPr>
            </w:pPr>
            <w:ins w:id="9514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4CFCAA" w14:textId="77777777" w:rsidR="00646540" w:rsidRPr="00646540" w:rsidRDefault="00646540" w:rsidP="00646540">
            <w:pPr>
              <w:spacing w:before="0" w:after="0" w:line="240" w:lineRule="auto"/>
              <w:jc w:val="center"/>
              <w:rPr>
                <w:ins w:id="95148" w:author="pete jones" w:date="2022-01-11T16:58:00Z"/>
                <w:rFonts w:ascii="Calibri" w:hAnsi="Calibri" w:cs="Calibri"/>
                <w:color w:val="000000"/>
                <w:sz w:val="22"/>
                <w:szCs w:val="22"/>
              </w:rPr>
            </w:pPr>
            <w:ins w:id="9514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85EDFD" w14:textId="77777777" w:rsidR="00646540" w:rsidRPr="00646540" w:rsidRDefault="00646540" w:rsidP="00646540">
            <w:pPr>
              <w:spacing w:before="0" w:after="0" w:line="240" w:lineRule="auto"/>
              <w:jc w:val="center"/>
              <w:rPr>
                <w:ins w:id="95150" w:author="pete jones" w:date="2022-01-11T16:58:00Z"/>
                <w:rFonts w:ascii="Calibri" w:hAnsi="Calibri" w:cs="Calibri"/>
                <w:color w:val="000000"/>
                <w:sz w:val="22"/>
                <w:szCs w:val="22"/>
              </w:rPr>
            </w:pPr>
            <w:ins w:id="9515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07A96D" w14:textId="77777777" w:rsidR="00646540" w:rsidRPr="00646540" w:rsidRDefault="00646540" w:rsidP="00646540">
            <w:pPr>
              <w:spacing w:before="0" w:after="0" w:line="240" w:lineRule="auto"/>
              <w:jc w:val="center"/>
              <w:rPr>
                <w:ins w:id="95152" w:author="pete jones" w:date="2022-01-11T16:58:00Z"/>
                <w:rFonts w:ascii="Calibri" w:hAnsi="Calibri" w:cs="Calibri"/>
                <w:color w:val="000000"/>
                <w:sz w:val="22"/>
                <w:szCs w:val="22"/>
              </w:rPr>
            </w:pPr>
            <w:ins w:id="9515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FB7C02" w14:textId="77777777" w:rsidR="00646540" w:rsidRPr="00646540" w:rsidRDefault="00646540" w:rsidP="00646540">
            <w:pPr>
              <w:spacing w:before="0" w:after="0" w:line="240" w:lineRule="auto"/>
              <w:jc w:val="center"/>
              <w:rPr>
                <w:ins w:id="95154" w:author="pete jones" w:date="2022-01-11T16:58:00Z"/>
                <w:rFonts w:ascii="Calibri" w:hAnsi="Calibri" w:cs="Calibri"/>
                <w:color w:val="000000"/>
                <w:sz w:val="22"/>
                <w:szCs w:val="22"/>
              </w:rPr>
            </w:pPr>
            <w:ins w:id="9515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D14885" w14:textId="77777777" w:rsidR="00646540" w:rsidRPr="00646540" w:rsidRDefault="00646540" w:rsidP="00646540">
            <w:pPr>
              <w:spacing w:before="0" w:after="0" w:line="240" w:lineRule="auto"/>
              <w:jc w:val="center"/>
              <w:rPr>
                <w:ins w:id="95156" w:author="pete jones" w:date="2022-01-11T16:58:00Z"/>
                <w:rFonts w:ascii="Calibri" w:hAnsi="Calibri" w:cs="Calibri"/>
                <w:color w:val="000000"/>
                <w:sz w:val="22"/>
                <w:szCs w:val="22"/>
              </w:rPr>
            </w:pPr>
            <w:ins w:id="9515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D7F075" w14:textId="77777777" w:rsidR="00646540" w:rsidRPr="00646540" w:rsidRDefault="00646540" w:rsidP="00646540">
            <w:pPr>
              <w:spacing w:before="0" w:after="0" w:line="240" w:lineRule="auto"/>
              <w:jc w:val="center"/>
              <w:rPr>
                <w:ins w:id="95158" w:author="pete jones" w:date="2022-01-11T16:58:00Z"/>
                <w:rFonts w:ascii="Calibri" w:hAnsi="Calibri" w:cs="Calibri"/>
                <w:color w:val="000000"/>
                <w:sz w:val="22"/>
                <w:szCs w:val="22"/>
              </w:rPr>
            </w:pPr>
            <w:ins w:id="9515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307FB0" w14:textId="77777777" w:rsidR="00646540" w:rsidRPr="00646540" w:rsidRDefault="00646540" w:rsidP="00646540">
            <w:pPr>
              <w:spacing w:before="0" w:after="0" w:line="240" w:lineRule="auto"/>
              <w:jc w:val="center"/>
              <w:rPr>
                <w:ins w:id="95160" w:author="pete jones" w:date="2022-01-11T16:58:00Z"/>
                <w:rFonts w:ascii="Calibri" w:hAnsi="Calibri" w:cs="Calibri"/>
                <w:color w:val="000000"/>
                <w:sz w:val="22"/>
                <w:szCs w:val="22"/>
              </w:rPr>
            </w:pPr>
            <w:ins w:id="9516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9F4BD7" w14:textId="77777777" w:rsidR="00646540" w:rsidRPr="00646540" w:rsidRDefault="00646540" w:rsidP="00646540">
            <w:pPr>
              <w:spacing w:before="0" w:after="0" w:line="240" w:lineRule="auto"/>
              <w:jc w:val="center"/>
              <w:rPr>
                <w:ins w:id="95162" w:author="pete jones" w:date="2022-01-11T16:58:00Z"/>
                <w:rFonts w:ascii="Calibri" w:hAnsi="Calibri" w:cs="Calibri"/>
                <w:color w:val="000000"/>
                <w:sz w:val="22"/>
                <w:szCs w:val="22"/>
              </w:rPr>
            </w:pPr>
            <w:ins w:id="95163"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92D6D32" w14:textId="77777777" w:rsidR="00646540" w:rsidRPr="00646540" w:rsidRDefault="00646540" w:rsidP="00646540">
            <w:pPr>
              <w:spacing w:before="0" w:after="0" w:line="240" w:lineRule="auto"/>
              <w:jc w:val="center"/>
              <w:rPr>
                <w:ins w:id="95164" w:author="pete jones" w:date="2022-01-11T16:58:00Z"/>
                <w:rFonts w:ascii="Calibri" w:hAnsi="Calibri" w:cs="Calibri"/>
                <w:color w:val="000000"/>
                <w:sz w:val="22"/>
                <w:szCs w:val="22"/>
              </w:rPr>
            </w:pPr>
            <w:ins w:id="95165" w:author="pete jones" w:date="2022-01-11T16:58:00Z">
              <w:r w:rsidRPr="00646540">
                <w:rPr>
                  <w:rFonts w:ascii="Calibri" w:hAnsi="Calibri" w:cs="Calibri"/>
                  <w:color w:val="000000"/>
                  <w:sz w:val="22"/>
                  <w:szCs w:val="22"/>
                </w:rPr>
                <w:t> </w:t>
              </w:r>
            </w:ins>
          </w:p>
        </w:tc>
      </w:tr>
      <w:tr w:rsidR="00646540" w:rsidRPr="00646540" w14:paraId="75E70E88" w14:textId="77777777" w:rsidTr="00646540">
        <w:trPr>
          <w:trHeight w:val="300"/>
          <w:ins w:id="95166"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36BB5AA" w14:textId="77777777" w:rsidR="00646540" w:rsidRPr="00646540" w:rsidRDefault="00646540" w:rsidP="00646540">
            <w:pPr>
              <w:spacing w:before="0" w:after="0" w:line="240" w:lineRule="auto"/>
              <w:jc w:val="center"/>
              <w:rPr>
                <w:ins w:id="95167" w:author="pete jones" w:date="2022-01-11T16:58:00Z"/>
                <w:rFonts w:ascii="Calibri" w:hAnsi="Calibri" w:cs="Calibri"/>
                <w:color w:val="000000"/>
                <w:sz w:val="22"/>
                <w:szCs w:val="22"/>
              </w:rPr>
            </w:pPr>
            <w:ins w:id="95168"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624FCC5" w14:textId="77777777" w:rsidR="00646540" w:rsidRPr="00646540" w:rsidRDefault="00646540" w:rsidP="00646540">
            <w:pPr>
              <w:spacing w:before="0" w:after="0" w:line="240" w:lineRule="auto"/>
              <w:jc w:val="left"/>
              <w:rPr>
                <w:ins w:id="95169" w:author="pete jones" w:date="2022-01-11T16:58:00Z"/>
                <w:rFonts w:ascii="Calibri" w:hAnsi="Calibri" w:cs="Calibri"/>
                <w:color w:val="000000"/>
                <w:sz w:val="22"/>
                <w:szCs w:val="22"/>
              </w:rPr>
            </w:pPr>
            <w:ins w:id="95170" w:author="pete jones" w:date="2022-01-11T16:58:00Z">
              <w:r w:rsidRPr="00646540">
                <w:rPr>
                  <w:rFonts w:ascii="Calibri" w:hAnsi="Calibri" w:cs="Calibri"/>
                  <w:color w:val="000000"/>
                  <w:sz w:val="22"/>
                  <w:szCs w:val="22"/>
                </w:rPr>
                <w:t>Electrical and Information Sciences</w:t>
              </w:r>
            </w:ins>
          </w:p>
        </w:tc>
        <w:tc>
          <w:tcPr>
            <w:tcW w:w="432" w:type="dxa"/>
            <w:tcBorders>
              <w:top w:val="nil"/>
              <w:left w:val="nil"/>
              <w:bottom w:val="single" w:sz="4" w:space="0" w:color="auto"/>
              <w:right w:val="single" w:sz="4" w:space="0" w:color="auto"/>
            </w:tcBorders>
            <w:shd w:val="clear" w:color="auto" w:fill="auto"/>
            <w:noWrap/>
            <w:vAlign w:val="bottom"/>
            <w:hideMark/>
          </w:tcPr>
          <w:p w14:paraId="6401EC61" w14:textId="77777777" w:rsidR="00646540" w:rsidRPr="00646540" w:rsidRDefault="00646540" w:rsidP="00646540">
            <w:pPr>
              <w:spacing w:before="0" w:after="0" w:line="240" w:lineRule="auto"/>
              <w:jc w:val="center"/>
              <w:rPr>
                <w:ins w:id="95171" w:author="pete jones" w:date="2022-01-11T16:58:00Z"/>
                <w:rFonts w:ascii="Calibri" w:hAnsi="Calibri" w:cs="Calibri"/>
                <w:color w:val="000000"/>
                <w:sz w:val="22"/>
                <w:szCs w:val="22"/>
              </w:rPr>
            </w:pPr>
            <w:ins w:id="95172" w:author="pete jones" w:date="2022-01-11T16:58: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8D624C6" w14:textId="77777777" w:rsidR="00646540" w:rsidRPr="00646540" w:rsidRDefault="00646540" w:rsidP="00646540">
            <w:pPr>
              <w:spacing w:before="0" w:after="0" w:line="240" w:lineRule="auto"/>
              <w:jc w:val="center"/>
              <w:rPr>
                <w:ins w:id="95173" w:author="pete jones" w:date="2022-01-11T16:58:00Z"/>
                <w:rFonts w:ascii="Calibri" w:hAnsi="Calibri" w:cs="Calibri"/>
                <w:color w:val="000000"/>
                <w:sz w:val="22"/>
                <w:szCs w:val="22"/>
              </w:rPr>
            </w:pPr>
            <w:ins w:id="95174"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A4D8A1D" w14:textId="77777777" w:rsidR="00646540" w:rsidRPr="00646540" w:rsidRDefault="00646540" w:rsidP="00646540">
            <w:pPr>
              <w:spacing w:before="0" w:after="0" w:line="240" w:lineRule="auto"/>
              <w:jc w:val="center"/>
              <w:rPr>
                <w:ins w:id="95175" w:author="pete jones" w:date="2022-01-11T16:58:00Z"/>
                <w:rFonts w:ascii="Calibri" w:hAnsi="Calibri" w:cs="Calibri"/>
                <w:color w:val="000000"/>
                <w:sz w:val="22"/>
                <w:szCs w:val="22"/>
              </w:rPr>
            </w:pPr>
            <w:ins w:id="9517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BB82744" w14:textId="77777777" w:rsidR="00646540" w:rsidRPr="00646540" w:rsidRDefault="00646540" w:rsidP="00646540">
            <w:pPr>
              <w:spacing w:before="0" w:after="0" w:line="240" w:lineRule="auto"/>
              <w:jc w:val="center"/>
              <w:rPr>
                <w:ins w:id="95177" w:author="pete jones" w:date="2022-01-11T16:58:00Z"/>
                <w:rFonts w:ascii="Calibri" w:hAnsi="Calibri" w:cs="Calibri"/>
                <w:color w:val="000000"/>
                <w:sz w:val="22"/>
                <w:szCs w:val="22"/>
              </w:rPr>
            </w:pPr>
            <w:ins w:id="9517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C74667" w14:textId="77777777" w:rsidR="00646540" w:rsidRPr="00646540" w:rsidRDefault="00646540" w:rsidP="00646540">
            <w:pPr>
              <w:spacing w:before="0" w:after="0" w:line="240" w:lineRule="auto"/>
              <w:jc w:val="center"/>
              <w:rPr>
                <w:ins w:id="95179" w:author="pete jones" w:date="2022-01-11T16:58:00Z"/>
                <w:rFonts w:ascii="Calibri" w:hAnsi="Calibri" w:cs="Calibri"/>
                <w:color w:val="000000"/>
                <w:sz w:val="22"/>
                <w:szCs w:val="22"/>
              </w:rPr>
            </w:pPr>
            <w:ins w:id="9518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E4AA11" w14:textId="77777777" w:rsidR="00646540" w:rsidRPr="00646540" w:rsidRDefault="00646540" w:rsidP="00646540">
            <w:pPr>
              <w:spacing w:before="0" w:after="0" w:line="240" w:lineRule="auto"/>
              <w:jc w:val="center"/>
              <w:rPr>
                <w:ins w:id="95181" w:author="pete jones" w:date="2022-01-11T16:58:00Z"/>
                <w:rFonts w:ascii="Calibri" w:hAnsi="Calibri" w:cs="Calibri"/>
                <w:color w:val="000000"/>
                <w:sz w:val="22"/>
                <w:szCs w:val="22"/>
              </w:rPr>
            </w:pPr>
            <w:ins w:id="9518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5D4768" w14:textId="77777777" w:rsidR="00646540" w:rsidRPr="00646540" w:rsidRDefault="00646540" w:rsidP="00646540">
            <w:pPr>
              <w:spacing w:before="0" w:after="0" w:line="240" w:lineRule="auto"/>
              <w:jc w:val="center"/>
              <w:rPr>
                <w:ins w:id="95183" w:author="pete jones" w:date="2022-01-11T16:58:00Z"/>
                <w:rFonts w:ascii="Calibri" w:hAnsi="Calibri" w:cs="Calibri"/>
                <w:color w:val="000000"/>
                <w:sz w:val="22"/>
                <w:szCs w:val="22"/>
              </w:rPr>
            </w:pPr>
            <w:ins w:id="9518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895D16" w14:textId="77777777" w:rsidR="00646540" w:rsidRPr="00646540" w:rsidRDefault="00646540" w:rsidP="00646540">
            <w:pPr>
              <w:spacing w:before="0" w:after="0" w:line="240" w:lineRule="auto"/>
              <w:jc w:val="center"/>
              <w:rPr>
                <w:ins w:id="95185" w:author="pete jones" w:date="2022-01-11T16:58:00Z"/>
                <w:rFonts w:ascii="Calibri" w:hAnsi="Calibri" w:cs="Calibri"/>
                <w:color w:val="000000"/>
                <w:sz w:val="22"/>
                <w:szCs w:val="22"/>
              </w:rPr>
            </w:pPr>
            <w:ins w:id="9518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C4FC05" w14:textId="77777777" w:rsidR="00646540" w:rsidRPr="00646540" w:rsidRDefault="00646540" w:rsidP="00646540">
            <w:pPr>
              <w:spacing w:before="0" w:after="0" w:line="240" w:lineRule="auto"/>
              <w:jc w:val="center"/>
              <w:rPr>
                <w:ins w:id="95187" w:author="pete jones" w:date="2022-01-11T16:58:00Z"/>
                <w:rFonts w:ascii="Calibri" w:hAnsi="Calibri" w:cs="Calibri"/>
                <w:color w:val="000000"/>
                <w:sz w:val="22"/>
                <w:szCs w:val="22"/>
              </w:rPr>
            </w:pPr>
            <w:ins w:id="9518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051C4B" w14:textId="77777777" w:rsidR="00646540" w:rsidRPr="00646540" w:rsidRDefault="00646540" w:rsidP="00646540">
            <w:pPr>
              <w:spacing w:before="0" w:after="0" w:line="240" w:lineRule="auto"/>
              <w:jc w:val="center"/>
              <w:rPr>
                <w:ins w:id="95189" w:author="pete jones" w:date="2022-01-11T16:58:00Z"/>
                <w:rFonts w:ascii="Calibri" w:hAnsi="Calibri" w:cs="Calibri"/>
                <w:color w:val="000000"/>
                <w:sz w:val="22"/>
                <w:szCs w:val="22"/>
              </w:rPr>
            </w:pPr>
            <w:ins w:id="9519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1B1FDE" w14:textId="77777777" w:rsidR="00646540" w:rsidRPr="00646540" w:rsidRDefault="00646540" w:rsidP="00646540">
            <w:pPr>
              <w:spacing w:before="0" w:after="0" w:line="240" w:lineRule="auto"/>
              <w:jc w:val="center"/>
              <w:rPr>
                <w:ins w:id="95191" w:author="pete jones" w:date="2022-01-11T16:58:00Z"/>
                <w:rFonts w:ascii="Calibri" w:hAnsi="Calibri" w:cs="Calibri"/>
                <w:color w:val="000000"/>
                <w:sz w:val="22"/>
                <w:szCs w:val="22"/>
              </w:rPr>
            </w:pPr>
            <w:ins w:id="95192"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FA27172" w14:textId="77777777" w:rsidR="00646540" w:rsidRPr="00646540" w:rsidRDefault="00646540" w:rsidP="00646540">
            <w:pPr>
              <w:spacing w:before="0" w:after="0" w:line="240" w:lineRule="auto"/>
              <w:jc w:val="center"/>
              <w:rPr>
                <w:ins w:id="95193" w:author="pete jones" w:date="2022-01-11T16:58:00Z"/>
                <w:rFonts w:ascii="Calibri" w:hAnsi="Calibri" w:cs="Calibri"/>
                <w:color w:val="000000"/>
                <w:sz w:val="22"/>
                <w:szCs w:val="22"/>
              </w:rPr>
            </w:pPr>
            <w:ins w:id="95194" w:author="pete jones" w:date="2022-01-11T16:58:00Z">
              <w:r w:rsidRPr="00646540">
                <w:rPr>
                  <w:rFonts w:ascii="Calibri" w:hAnsi="Calibri" w:cs="Calibri"/>
                  <w:color w:val="000000"/>
                  <w:sz w:val="22"/>
                  <w:szCs w:val="22"/>
                </w:rPr>
                <w:t> </w:t>
              </w:r>
            </w:ins>
          </w:p>
        </w:tc>
      </w:tr>
      <w:tr w:rsidR="00646540" w:rsidRPr="00646540" w14:paraId="38433977" w14:textId="77777777" w:rsidTr="00646540">
        <w:trPr>
          <w:trHeight w:val="300"/>
          <w:ins w:id="95195"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C257BBB" w14:textId="77777777" w:rsidR="00646540" w:rsidRPr="00646540" w:rsidRDefault="00646540" w:rsidP="00646540">
            <w:pPr>
              <w:spacing w:before="0" w:after="0" w:line="240" w:lineRule="auto"/>
              <w:jc w:val="center"/>
              <w:rPr>
                <w:ins w:id="95196" w:author="pete jones" w:date="2022-01-11T16:58:00Z"/>
                <w:rFonts w:ascii="Calibri" w:hAnsi="Calibri" w:cs="Calibri"/>
                <w:color w:val="000000"/>
                <w:sz w:val="22"/>
                <w:szCs w:val="22"/>
              </w:rPr>
            </w:pPr>
            <w:ins w:id="95197"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5088662" w14:textId="207CE3F5" w:rsidR="00646540" w:rsidRPr="00646540" w:rsidRDefault="00646540" w:rsidP="00646540">
            <w:pPr>
              <w:spacing w:before="0" w:after="0" w:line="240" w:lineRule="auto"/>
              <w:jc w:val="left"/>
              <w:rPr>
                <w:ins w:id="95198" w:author="pete jones" w:date="2022-01-11T16:58:00Z"/>
                <w:rFonts w:ascii="Calibri" w:hAnsi="Calibri" w:cs="Calibri"/>
                <w:color w:val="000000"/>
                <w:sz w:val="22"/>
                <w:szCs w:val="22"/>
              </w:rPr>
            </w:pPr>
            <w:ins w:id="95199" w:author="pete jones" w:date="2022-01-11T16:58:00Z">
              <w:r w:rsidRPr="00646540">
                <w:rPr>
                  <w:rFonts w:ascii="Calibri" w:hAnsi="Calibri" w:cs="Calibri"/>
                  <w:color w:val="000000"/>
                  <w:sz w:val="22"/>
                  <w:szCs w:val="22"/>
                </w:rPr>
                <w:t xml:space="preserve">Energy, </w:t>
              </w:r>
            </w:ins>
            <w:ins w:id="95200" w:author="pete jones" w:date="2022-04-05T11:23:00Z">
              <w:r w:rsidR="00E06CA9" w:rsidRPr="00646540">
                <w:rPr>
                  <w:rFonts w:ascii="Calibri" w:hAnsi="Calibri" w:cs="Calibri"/>
                  <w:color w:val="000000"/>
                  <w:sz w:val="22"/>
                  <w:szCs w:val="22"/>
                </w:rPr>
                <w:t>Sustainability,</w:t>
              </w:r>
            </w:ins>
            <w:ins w:id="95201" w:author="pete jones" w:date="2022-01-11T16:58:00Z">
              <w:r w:rsidRPr="00646540">
                <w:rPr>
                  <w:rFonts w:ascii="Calibri" w:hAnsi="Calibri" w:cs="Calibri"/>
                  <w:color w:val="000000"/>
                  <w:sz w:val="22"/>
                  <w:szCs w:val="22"/>
                </w:rPr>
                <w:t xml:space="preserve"> and the Environment</w:t>
              </w:r>
            </w:ins>
          </w:p>
        </w:tc>
        <w:tc>
          <w:tcPr>
            <w:tcW w:w="432" w:type="dxa"/>
            <w:tcBorders>
              <w:top w:val="nil"/>
              <w:left w:val="nil"/>
              <w:bottom w:val="single" w:sz="4" w:space="0" w:color="auto"/>
              <w:right w:val="single" w:sz="4" w:space="0" w:color="auto"/>
            </w:tcBorders>
            <w:shd w:val="clear" w:color="auto" w:fill="auto"/>
            <w:noWrap/>
            <w:vAlign w:val="bottom"/>
            <w:hideMark/>
          </w:tcPr>
          <w:p w14:paraId="33182216" w14:textId="77777777" w:rsidR="00646540" w:rsidRPr="00646540" w:rsidRDefault="00646540" w:rsidP="00646540">
            <w:pPr>
              <w:spacing w:before="0" w:after="0" w:line="240" w:lineRule="auto"/>
              <w:jc w:val="center"/>
              <w:rPr>
                <w:ins w:id="95202" w:author="pete jones" w:date="2022-01-11T16:58:00Z"/>
                <w:rFonts w:ascii="Calibri" w:hAnsi="Calibri" w:cs="Calibri"/>
                <w:color w:val="000000"/>
                <w:sz w:val="22"/>
                <w:szCs w:val="22"/>
              </w:rPr>
            </w:pPr>
            <w:ins w:id="95203"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FE08095" w14:textId="77777777" w:rsidR="00646540" w:rsidRPr="00646540" w:rsidRDefault="00646540" w:rsidP="00646540">
            <w:pPr>
              <w:spacing w:before="0" w:after="0" w:line="240" w:lineRule="auto"/>
              <w:jc w:val="center"/>
              <w:rPr>
                <w:ins w:id="95204" w:author="pete jones" w:date="2022-01-11T16:58:00Z"/>
                <w:rFonts w:ascii="Calibri" w:hAnsi="Calibri" w:cs="Calibri"/>
                <w:color w:val="000000"/>
                <w:sz w:val="22"/>
                <w:szCs w:val="22"/>
              </w:rPr>
            </w:pPr>
            <w:ins w:id="95205"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2B19EC2" w14:textId="77777777" w:rsidR="00646540" w:rsidRPr="00646540" w:rsidRDefault="00646540" w:rsidP="00646540">
            <w:pPr>
              <w:spacing w:before="0" w:after="0" w:line="240" w:lineRule="auto"/>
              <w:jc w:val="center"/>
              <w:rPr>
                <w:ins w:id="95206" w:author="pete jones" w:date="2022-01-11T16:58:00Z"/>
                <w:rFonts w:ascii="Calibri" w:hAnsi="Calibri" w:cs="Calibri"/>
                <w:color w:val="000000"/>
                <w:sz w:val="22"/>
                <w:szCs w:val="22"/>
              </w:rPr>
            </w:pPr>
            <w:ins w:id="9520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244F06" w14:textId="77777777" w:rsidR="00646540" w:rsidRPr="00646540" w:rsidRDefault="00646540" w:rsidP="00646540">
            <w:pPr>
              <w:spacing w:before="0" w:after="0" w:line="240" w:lineRule="auto"/>
              <w:jc w:val="center"/>
              <w:rPr>
                <w:ins w:id="95208" w:author="pete jones" w:date="2022-01-11T16:58:00Z"/>
                <w:rFonts w:ascii="Calibri" w:hAnsi="Calibri" w:cs="Calibri"/>
                <w:color w:val="000000"/>
                <w:sz w:val="22"/>
                <w:szCs w:val="22"/>
              </w:rPr>
            </w:pPr>
            <w:ins w:id="9520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F844C9" w14:textId="77777777" w:rsidR="00646540" w:rsidRPr="00646540" w:rsidRDefault="00646540" w:rsidP="00646540">
            <w:pPr>
              <w:spacing w:before="0" w:after="0" w:line="240" w:lineRule="auto"/>
              <w:jc w:val="center"/>
              <w:rPr>
                <w:ins w:id="95210" w:author="pete jones" w:date="2022-01-11T16:58:00Z"/>
                <w:rFonts w:ascii="Calibri" w:hAnsi="Calibri" w:cs="Calibri"/>
                <w:color w:val="000000"/>
                <w:sz w:val="22"/>
                <w:szCs w:val="22"/>
              </w:rPr>
            </w:pPr>
            <w:ins w:id="95211"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973C848" w14:textId="77777777" w:rsidR="00646540" w:rsidRPr="00646540" w:rsidRDefault="00646540" w:rsidP="00646540">
            <w:pPr>
              <w:spacing w:before="0" w:after="0" w:line="240" w:lineRule="auto"/>
              <w:jc w:val="center"/>
              <w:rPr>
                <w:ins w:id="95212" w:author="pete jones" w:date="2022-01-11T16:58:00Z"/>
                <w:rFonts w:ascii="Calibri" w:hAnsi="Calibri" w:cs="Calibri"/>
                <w:color w:val="000000"/>
                <w:sz w:val="22"/>
                <w:szCs w:val="22"/>
              </w:rPr>
            </w:pPr>
            <w:ins w:id="9521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D75656" w14:textId="77777777" w:rsidR="00646540" w:rsidRPr="00646540" w:rsidRDefault="00646540" w:rsidP="00646540">
            <w:pPr>
              <w:spacing w:before="0" w:after="0" w:line="240" w:lineRule="auto"/>
              <w:jc w:val="center"/>
              <w:rPr>
                <w:ins w:id="95214" w:author="pete jones" w:date="2022-01-11T16:58:00Z"/>
                <w:rFonts w:ascii="Calibri" w:hAnsi="Calibri" w:cs="Calibri"/>
                <w:color w:val="000000"/>
                <w:sz w:val="22"/>
                <w:szCs w:val="22"/>
              </w:rPr>
            </w:pPr>
            <w:ins w:id="9521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17F576" w14:textId="77777777" w:rsidR="00646540" w:rsidRPr="00646540" w:rsidRDefault="00646540" w:rsidP="00646540">
            <w:pPr>
              <w:spacing w:before="0" w:after="0" w:line="240" w:lineRule="auto"/>
              <w:jc w:val="center"/>
              <w:rPr>
                <w:ins w:id="95216" w:author="pete jones" w:date="2022-01-11T16:58:00Z"/>
                <w:rFonts w:ascii="Calibri" w:hAnsi="Calibri" w:cs="Calibri"/>
                <w:color w:val="000000"/>
                <w:sz w:val="22"/>
                <w:szCs w:val="22"/>
              </w:rPr>
            </w:pPr>
            <w:ins w:id="9521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309000" w14:textId="77777777" w:rsidR="00646540" w:rsidRPr="00646540" w:rsidRDefault="00646540" w:rsidP="00646540">
            <w:pPr>
              <w:spacing w:before="0" w:after="0" w:line="240" w:lineRule="auto"/>
              <w:jc w:val="center"/>
              <w:rPr>
                <w:ins w:id="95218" w:author="pete jones" w:date="2022-01-11T16:58:00Z"/>
                <w:rFonts w:ascii="Calibri" w:hAnsi="Calibri" w:cs="Calibri"/>
                <w:color w:val="000000"/>
                <w:sz w:val="22"/>
                <w:szCs w:val="22"/>
              </w:rPr>
            </w:pPr>
            <w:ins w:id="9521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112B90" w14:textId="77777777" w:rsidR="00646540" w:rsidRPr="00646540" w:rsidRDefault="00646540" w:rsidP="00646540">
            <w:pPr>
              <w:spacing w:before="0" w:after="0" w:line="240" w:lineRule="auto"/>
              <w:jc w:val="center"/>
              <w:rPr>
                <w:ins w:id="95220" w:author="pete jones" w:date="2022-01-11T16:58:00Z"/>
                <w:rFonts w:ascii="Calibri" w:hAnsi="Calibri" w:cs="Calibri"/>
                <w:color w:val="000000"/>
                <w:sz w:val="22"/>
                <w:szCs w:val="22"/>
              </w:rPr>
            </w:pPr>
            <w:ins w:id="9522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C10BCD" w14:textId="77777777" w:rsidR="00646540" w:rsidRPr="00646540" w:rsidRDefault="00646540" w:rsidP="00646540">
            <w:pPr>
              <w:spacing w:before="0" w:after="0" w:line="240" w:lineRule="auto"/>
              <w:jc w:val="center"/>
              <w:rPr>
                <w:ins w:id="95222" w:author="pete jones" w:date="2022-01-11T16:58:00Z"/>
                <w:rFonts w:ascii="Calibri" w:hAnsi="Calibri" w:cs="Calibri"/>
                <w:color w:val="000000"/>
                <w:sz w:val="22"/>
                <w:szCs w:val="22"/>
              </w:rPr>
            </w:pPr>
            <w:ins w:id="95223"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2EEA52B" w14:textId="77777777" w:rsidR="00646540" w:rsidRPr="00646540" w:rsidRDefault="00646540" w:rsidP="00646540">
            <w:pPr>
              <w:spacing w:before="0" w:after="0" w:line="240" w:lineRule="auto"/>
              <w:jc w:val="center"/>
              <w:rPr>
                <w:ins w:id="95224" w:author="pete jones" w:date="2022-01-11T16:58:00Z"/>
                <w:rFonts w:ascii="Calibri" w:hAnsi="Calibri" w:cs="Calibri"/>
                <w:color w:val="000000"/>
                <w:sz w:val="22"/>
                <w:szCs w:val="22"/>
              </w:rPr>
            </w:pPr>
            <w:ins w:id="95225" w:author="pete jones" w:date="2022-01-11T16:58:00Z">
              <w:r w:rsidRPr="00646540">
                <w:rPr>
                  <w:rFonts w:ascii="Calibri" w:hAnsi="Calibri" w:cs="Calibri"/>
                  <w:color w:val="000000"/>
                  <w:sz w:val="22"/>
                  <w:szCs w:val="22"/>
                </w:rPr>
                <w:t> </w:t>
              </w:r>
            </w:ins>
          </w:p>
        </w:tc>
      </w:tr>
      <w:tr w:rsidR="00646540" w:rsidRPr="00646540" w14:paraId="4107B1EF" w14:textId="77777777" w:rsidTr="00646540">
        <w:trPr>
          <w:trHeight w:val="300"/>
          <w:ins w:id="95226"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60051B7" w14:textId="77777777" w:rsidR="00646540" w:rsidRPr="00646540" w:rsidRDefault="00646540" w:rsidP="00646540">
            <w:pPr>
              <w:spacing w:before="0" w:after="0" w:line="240" w:lineRule="auto"/>
              <w:jc w:val="center"/>
              <w:rPr>
                <w:ins w:id="95227" w:author="pete jones" w:date="2022-01-11T16:58:00Z"/>
                <w:rFonts w:ascii="Calibri" w:hAnsi="Calibri" w:cs="Calibri"/>
                <w:color w:val="000000"/>
                <w:sz w:val="22"/>
                <w:szCs w:val="22"/>
              </w:rPr>
            </w:pPr>
            <w:ins w:id="95228"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54B97E5" w14:textId="77777777" w:rsidR="00646540" w:rsidRPr="00646540" w:rsidRDefault="00646540" w:rsidP="00646540">
            <w:pPr>
              <w:spacing w:before="0" w:after="0" w:line="240" w:lineRule="auto"/>
              <w:jc w:val="left"/>
              <w:rPr>
                <w:ins w:id="95229" w:author="pete jones" w:date="2022-01-11T16:58:00Z"/>
                <w:rFonts w:ascii="Calibri" w:hAnsi="Calibri" w:cs="Calibri"/>
                <w:color w:val="000000"/>
                <w:sz w:val="22"/>
                <w:szCs w:val="22"/>
              </w:rPr>
            </w:pPr>
            <w:ins w:id="95230" w:author="pete jones" w:date="2022-01-11T16:58:00Z">
              <w:r w:rsidRPr="00646540">
                <w:rPr>
                  <w:rFonts w:ascii="Calibri" w:hAnsi="Calibri" w:cs="Calibri"/>
                  <w:color w:val="000000"/>
                  <w:sz w:val="22"/>
                  <w:szCs w:val="22"/>
                </w:rPr>
                <w:t>Information and Computer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500F11CB" w14:textId="77777777" w:rsidR="00646540" w:rsidRPr="00646540" w:rsidRDefault="00646540" w:rsidP="00646540">
            <w:pPr>
              <w:spacing w:before="0" w:after="0" w:line="240" w:lineRule="auto"/>
              <w:jc w:val="center"/>
              <w:rPr>
                <w:ins w:id="95231" w:author="pete jones" w:date="2022-01-11T16:58:00Z"/>
                <w:rFonts w:ascii="Calibri" w:hAnsi="Calibri" w:cs="Calibri"/>
                <w:color w:val="000000"/>
                <w:sz w:val="22"/>
                <w:szCs w:val="22"/>
              </w:rPr>
            </w:pPr>
            <w:ins w:id="95232"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D2A7E46" w14:textId="77777777" w:rsidR="00646540" w:rsidRPr="00646540" w:rsidRDefault="00646540" w:rsidP="00646540">
            <w:pPr>
              <w:spacing w:before="0" w:after="0" w:line="240" w:lineRule="auto"/>
              <w:jc w:val="center"/>
              <w:rPr>
                <w:ins w:id="95233" w:author="pete jones" w:date="2022-01-11T16:58:00Z"/>
                <w:rFonts w:ascii="Calibri" w:hAnsi="Calibri" w:cs="Calibri"/>
                <w:color w:val="000000"/>
                <w:sz w:val="22"/>
                <w:szCs w:val="22"/>
              </w:rPr>
            </w:pPr>
            <w:ins w:id="95234"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23B21FE" w14:textId="77777777" w:rsidR="00646540" w:rsidRPr="00646540" w:rsidRDefault="00646540" w:rsidP="00646540">
            <w:pPr>
              <w:spacing w:before="0" w:after="0" w:line="240" w:lineRule="auto"/>
              <w:jc w:val="center"/>
              <w:rPr>
                <w:ins w:id="95235" w:author="pete jones" w:date="2022-01-11T16:58:00Z"/>
                <w:rFonts w:ascii="Calibri" w:hAnsi="Calibri" w:cs="Calibri"/>
                <w:color w:val="000000"/>
                <w:sz w:val="22"/>
                <w:szCs w:val="22"/>
              </w:rPr>
            </w:pPr>
            <w:ins w:id="9523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93C9BF" w14:textId="77777777" w:rsidR="00646540" w:rsidRPr="00646540" w:rsidRDefault="00646540" w:rsidP="00646540">
            <w:pPr>
              <w:spacing w:before="0" w:after="0" w:line="240" w:lineRule="auto"/>
              <w:jc w:val="center"/>
              <w:rPr>
                <w:ins w:id="95237" w:author="pete jones" w:date="2022-01-11T16:58:00Z"/>
                <w:rFonts w:ascii="Calibri" w:hAnsi="Calibri" w:cs="Calibri"/>
                <w:color w:val="000000"/>
                <w:sz w:val="22"/>
                <w:szCs w:val="22"/>
              </w:rPr>
            </w:pPr>
            <w:ins w:id="9523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DAF47E8" w14:textId="77777777" w:rsidR="00646540" w:rsidRPr="00646540" w:rsidRDefault="00646540" w:rsidP="00646540">
            <w:pPr>
              <w:spacing w:before="0" w:after="0" w:line="240" w:lineRule="auto"/>
              <w:jc w:val="center"/>
              <w:rPr>
                <w:ins w:id="95239" w:author="pete jones" w:date="2022-01-11T16:58:00Z"/>
                <w:rFonts w:ascii="Calibri" w:hAnsi="Calibri" w:cs="Calibri"/>
                <w:color w:val="000000"/>
                <w:sz w:val="22"/>
                <w:szCs w:val="22"/>
              </w:rPr>
            </w:pPr>
            <w:ins w:id="95240"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664681" w14:textId="77777777" w:rsidR="00646540" w:rsidRPr="00646540" w:rsidRDefault="00646540" w:rsidP="00646540">
            <w:pPr>
              <w:spacing w:before="0" w:after="0" w:line="240" w:lineRule="auto"/>
              <w:jc w:val="center"/>
              <w:rPr>
                <w:ins w:id="95241" w:author="pete jones" w:date="2022-01-11T16:58:00Z"/>
                <w:rFonts w:ascii="Calibri" w:hAnsi="Calibri" w:cs="Calibri"/>
                <w:color w:val="000000"/>
                <w:sz w:val="22"/>
                <w:szCs w:val="22"/>
              </w:rPr>
            </w:pPr>
            <w:ins w:id="9524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ABA32F" w14:textId="77777777" w:rsidR="00646540" w:rsidRPr="00646540" w:rsidRDefault="00646540" w:rsidP="00646540">
            <w:pPr>
              <w:spacing w:before="0" w:after="0" w:line="240" w:lineRule="auto"/>
              <w:jc w:val="center"/>
              <w:rPr>
                <w:ins w:id="95243" w:author="pete jones" w:date="2022-01-11T16:58:00Z"/>
                <w:rFonts w:ascii="Calibri" w:hAnsi="Calibri" w:cs="Calibri"/>
                <w:color w:val="000000"/>
                <w:sz w:val="22"/>
                <w:szCs w:val="22"/>
              </w:rPr>
            </w:pPr>
            <w:ins w:id="9524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A01BD6" w14:textId="77777777" w:rsidR="00646540" w:rsidRPr="00646540" w:rsidRDefault="00646540" w:rsidP="00646540">
            <w:pPr>
              <w:spacing w:before="0" w:after="0" w:line="240" w:lineRule="auto"/>
              <w:jc w:val="center"/>
              <w:rPr>
                <w:ins w:id="95245" w:author="pete jones" w:date="2022-01-11T16:58:00Z"/>
                <w:rFonts w:ascii="Calibri" w:hAnsi="Calibri" w:cs="Calibri"/>
                <w:color w:val="000000"/>
                <w:sz w:val="22"/>
                <w:szCs w:val="22"/>
              </w:rPr>
            </w:pPr>
            <w:ins w:id="9524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58D1D0" w14:textId="77777777" w:rsidR="00646540" w:rsidRPr="00646540" w:rsidRDefault="00646540" w:rsidP="00646540">
            <w:pPr>
              <w:spacing w:before="0" w:after="0" w:line="240" w:lineRule="auto"/>
              <w:jc w:val="center"/>
              <w:rPr>
                <w:ins w:id="95247" w:author="pete jones" w:date="2022-01-11T16:58:00Z"/>
                <w:rFonts w:ascii="Calibri" w:hAnsi="Calibri" w:cs="Calibri"/>
                <w:color w:val="000000"/>
                <w:sz w:val="22"/>
                <w:szCs w:val="22"/>
              </w:rPr>
            </w:pPr>
            <w:ins w:id="9524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75CFC9" w14:textId="77777777" w:rsidR="00646540" w:rsidRPr="00646540" w:rsidRDefault="00646540" w:rsidP="00646540">
            <w:pPr>
              <w:spacing w:before="0" w:after="0" w:line="240" w:lineRule="auto"/>
              <w:jc w:val="center"/>
              <w:rPr>
                <w:ins w:id="95249" w:author="pete jones" w:date="2022-01-11T16:58:00Z"/>
                <w:rFonts w:ascii="Calibri" w:hAnsi="Calibri" w:cs="Calibri"/>
                <w:color w:val="000000"/>
                <w:sz w:val="22"/>
                <w:szCs w:val="22"/>
              </w:rPr>
            </w:pPr>
            <w:ins w:id="9525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B126D7" w14:textId="77777777" w:rsidR="00646540" w:rsidRPr="00646540" w:rsidRDefault="00646540" w:rsidP="00646540">
            <w:pPr>
              <w:spacing w:before="0" w:after="0" w:line="240" w:lineRule="auto"/>
              <w:jc w:val="center"/>
              <w:rPr>
                <w:ins w:id="95251" w:author="pete jones" w:date="2022-01-11T16:58:00Z"/>
                <w:rFonts w:ascii="Calibri" w:hAnsi="Calibri" w:cs="Calibri"/>
                <w:color w:val="000000"/>
                <w:sz w:val="22"/>
                <w:szCs w:val="22"/>
              </w:rPr>
            </w:pPr>
            <w:ins w:id="95252"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92BD143" w14:textId="77777777" w:rsidR="00646540" w:rsidRPr="00646540" w:rsidRDefault="00646540" w:rsidP="00646540">
            <w:pPr>
              <w:spacing w:before="0" w:after="0" w:line="240" w:lineRule="auto"/>
              <w:jc w:val="center"/>
              <w:rPr>
                <w:ins w:id="95253" w:author="pete jones" w:date="2022-01-11T16:58:00Z"/>
                <w:rFonts w:ascii="Calibri" w:hAnsi="Calibri" w:cs="Calibri"/>
                <w:color w:val="000000"/>
                <w:sz w:val="22"/>
                <w:szCs w:val="22"/>
              </w:rPr>
            </w:pPr>
            <w:ins w:id="95254" w:author="pete jones" w:date="2022-01-11T16:58:00Z">
              <w:r w:rsidRPr="00646540">
                <w:rPr>
                  <w:rFonts w:ascii="Calibri" w:hAnsi="Calibri" w:cs="Calibri"/>
                  <w:color w:val="000000"/>
                  <w:sz w:val="22"/>
                  <w:szCs w:val="22"/>
                </w:rPr>
                <w:t> </w:t>
              </w:r>
            </w:ins>
          </w:p>
        </w:tc>
      </w:tr>
      <w:tr w:rsidR="00646540" w:rsidRPr="00646540" w14:paraId="6C71ED91" w14:textId="77777777" w:rsidTr="00646540">
        <w:trPr>
          <w:trHeight w:val="300"/>
          <w:ins w:id="95255"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F41F94F" w14:textId="77777777" w:rsidR="00646540" w:rsidRPr="00646540" w:rsidRDefault="00646540" w:rsidP="00646540">
            <w:pPr>
              <w:spacing w:before="0" w:after="0" w:line="240" w:lineRule="auto"/>
              <w:jc w:val="center"/>
              <w:rPr>
                <w:ins w:id="95256" w:author="pete jones" w:date="2022-01-11T16:58:00Z"/>
                <w:rFonts w:ascii="Calibri" w:hAnsi="Calibri" w:cs="Calibri"/>
                <w:color w:val="000000"/>
                <w:sz w:val="22"/>
                <w:szCs w:val="22"/>
              </w:rPr>
            </w:pPr>
            <w:ins w:id="95257"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1064397" w14:textId="77777777" w:rsidR="00646540" w:rsidRPr="00646540" w:rsidRDefault="00646540" w:rsidP="00646540">
            <w:pPr>
              <w:spacing w:before="0" w:after="0" w:line="240" w:lineRule="auto"/>
              <w:jc w:val="left"/>
              <w:rPr>
                <w:ins w:id="95258" w:author="pete jones" w:date="2022-01-11T16:58:00Z"/>
                <w:rFonts w:ascii="Calibri" w:hAnsi="Calibri" w:cs="Calibri"/>
                <w:color w:val="000000"/>
                <w:sz w:val="22"/>
                <w:szCs w:val="22"/>
              </w:rPr>
            </w:pPr>
            <w:ins w:id="95259" w:author="pete jones" w:date="2022-01-11T16:58:00Z">
              <w:r w:rsidRPr="00646540">
                <w:rPr>
                  <w:rFonts w:ascii="Calibri" w:hAnsi="Calibri" w:cs="Calibri"/>
                  <w:color w:val="000000"/>
                  <w:sz w:val="22"/>
                  <w:szCs w:val="22"/>
                </w:rPr>
                <w:t>Instrumentation and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685B9CF1" w14:textId="77777777" w:rsidR="00646540" w:rsidRPr="00646540" w:rsidRDefault="00646540" w:rsidP="00646540">
            <w:pPr>
              <w:spacing w:before="0" w:after="0" w:line="240" w:lineRule="auto"/>
              <w:jc w:val="center"/>
              <w:rPr>
                <w:ins w:id="95260" w:author="pete jones" w:date="2022-01-11T16:58:00Z"/>
                <w:rFonts w:ascii="Calibri" w:hAnsi="Calibri" w:cs="Calibri"/>
                <w:color w:val="000000"/>
                <w:sz w:val="22"/>
                <w:szCs w:val="22"/>
              </w:rPr>
            </w:pPr>
            <w:ins w:id="95261" w:author="pete jones" w:date="2022-01-11T16:58: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DA0C663" w14:textId="77777777" w:rsidR="00646540" w:rsidRPr="00646540" w:rsidRDefault="00646540" w:rsidP="00646540">
            <w:pPr>
              <w:spacing w:before="0" w:after="0" w:line="240" w:lineRule="auto"/>
              <w:jc w:val="center"/>
              <w:rPr>
                <w:ins w:id="95262" w:author="pete jones" w:date="2022-01-11T16:58:00Z"/>
                <w:rFonts w:ascii="Calibri" w:hAnsi="Calibri" w:cs="Calibri"/>
                <w:color w:val="000000"/>
                <w:sz w:val="22"/>
                <w:szCs w:val="22"/>
              </w:rPr>
            </w:pPr>
            <w:ins w:id="95263"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BE77412" w14:textId="77777777" w:rsidR="00646540" w:rsidRPr="00646540" w:rsidRDefault="00646540" w:rsidP="00646540">
            <w:pPr>
              <w:spacing w:before="0" w:after="0" w:line="240" w:lineRule="auto"/>
              <w:jc w:val="center"/>
              <w:rPr>
                <w:ins w:id="95264" w:author="pete jones" w:date="2022-01-11T16:58:00Z"/>
                <w:rFonts w:ascii="Calibri" w:hAnsi="Calibri" w:cs="Calibri"/>
                <w:color w:val="000000"/>
                <w:sz w:val="22"/>
                <w:szCs w:val="22"/>
              </w:rPr>
            </w:pPr>
            <w:ins w:id="95265"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95CA18B" w14:textId="77777777" w:rsidR="00646540" w:rsidRPr="00646540" w:rsidRDefault="00646540" w:rsidP="00646540">
            <w:pPr>
              <w:spacing w:before="0" w:after="0" w:line="240" w:lineRule="auto"/>
              <w:jc w:val="center"/>
              <w:rPr>
                <w:ins w:id="95266" w:author="pete jones" w:date="2022-01-11T16:58:00Z"/>
                <w:rFonts w:ascii="Calibri" w:hAnsi="Calibri" w:cs="Calibri"/>
                <w:color w:val="000000"/>
                <w:sz w:val="22"/>
                <w:szCs w:val="22"/>
              </w:rPr>
            </w:pPr>
            <w:ins w:id="95267"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1AE2485" w14:textId="77777777" w:rsidR="00646540" w:rsidRPr="00646540" w:rsidRDefault="00646540" w:rsidP="00646540">
            <w:pPr>
              <w:spacing w:before="0" w:after="0" w:line="240" w:lineRule="auto"/>
              <w:jc w:val="center"/>
              <w:rPr>
                <w:ins w:id="95268" w:author="pete jones" w:date="2022-01-11T16:58:00Z"/>
                <w:rFonts w:ascii="Calibri" w:hAnsi="Calibri" w:cs="Calibri"/>
                <w:color w:val="000000"/>
                <w:sz w:val="22"/>
                <w:szCs w:val="22"/>
              </w:rPr>
            </w:pPr>
            <w:ins w:id="95269"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BBBFB0" w14:textId="77777777" w:rsidR="00646540" w:rsidRPr="00646540" w:rsidRDefault="00646540" w:rsidP="00646540">
            <w:pPr>
              <w:spacing w:before="0" w:after="0" w:line="240" w:lineRule="auto"/>
              <w:jc w:val="center"/>
              <w:rPr>
                <w:ins w:id="95270" w:author="pete jones" w:date="2022-01-11T16:58:00Z"/>
                <w:rFonts w:ascii="Calibri" w:hAnsi="Calibri" w:cs="Calibri"/>
                <w:color w:val="000000"/>
                <w:sz w:val="22"/>
                <w:szCs w:val="22"/>
              </w:rPr>
            </w:pPr>
            <w:ins w:id="95271"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B56D59" w14:textId="77777777" w:rsidR="00646540" w:rsidRPr="00646540" w:rsidRDefault="00646540" w:rsidP="00646540">
            <w:pPr>
              <w:spacing w:before="0" w:after="0" w:line="240" w:lineRule="auto"/>
              <w:jc w:val="center"/>
              <w:rPr>
                <w:ins w:id="95272" w:author="pete jones" w:date="2022-01-11T16:58:00Z"/>
                <w:rFonts w:ascii="Calibri" w:hAnsi="Calibri" w:cs="Calibri"/>
                <w:color w:val="000000"/>
                <w:sz w:val="22"/>
                <w:szCs w:val="22"/>
              </w:rPr>
            </w:pPr>
            <w:ins w:id="95273"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30C1D4" w14:textId="77777777" w:rsidR="00646540" w:rsidRPr="00646540" w:rsidRDefault="00646540" w:rsidP="00646540">
            <w:pPr>
              <w:spacing w:before="0" w:after="0" w:line="240" w:lineRule="auto"/>
              <w:jc w:val="center"/>
              <w:rPr>
                <w:ins w:id="95274" w:author="pete jones" w:date="2022-01-11T16:58:00Z"/>
                <w:rFonts w:ascii="Calibri" w:hAnsi="Calibri" w:cs="Calibri"/>
                <w:color w:val="000000"/>
                <w:sz w:val="22"/>
                <w:szCs w:val="22"/>
              </w:rPr>
            </w:pPr>
            <w:ins w:id="95275"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88C6CC" w14:textId="77777777" w:rsidR="00646540" w:rsidRPr="00646540" w:rsidRDefault="00646540" w:rsidP="00646540">
            <w:pPr>
              <w:spacing w:before="0" w:after="0" w:line="240" w:lineRule="auto"/>
              <w:jc w:val="center"/>
              <w:rPr>
                <w:ins w:id="95276" w:author="pete jones" w:date="2022-01-11T16:58:00Z"/>
                <w:rFonts w:ascii="Calibri" w:hAnsi="Calibri" w:cs="Calibri"/>
                <w:color w:val="000000"/>
                <w:sz w:val="22"/>
                <w:szCs w:val="22"/>
              </w:rPr>
            </w:pPr>
            <w:ins w:id="95277"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3F3F6C" w14:textId="77777777" w:rsidR="00646540" w:rsidRPr="00646540" w:rsidRDefault="00646540" w:rsidP="00646540">
            <w:pPr>
              <w:spacing w:before="0" w:after="0" w:line="240" w:lineRule="auto"/>
              <w:jc w:val="center"/>
              <w:rPr>
                <w:ins w:id="95278" w:author="pete jones" w:date="2022-01-11T16:58:00Z"/>
                <w:rFonts w:ascii="Calibri" w:hAnsi="Calibri" w:cs="Calibri"/>
                <w:color w:val="000000"/>
                <w:sz w:val="22"/>
                <w:szCs w:val="22"/>
              </w:rPr>
            </w:pPr>
            <w:ins w:id="95279"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70FEBB" w14:textId="77777777" w:rsidR="00646540" w:rsidRPr="00646540" w:rsidRDefault="00646540" w:rsidP="00646540">
            <w:pPr>
              <w:spacing w:before="0" w:after="0" w:line="240" w:lineRule="auto"/>
              <w:jc w:val="center"/>
              <w:rPr>
                <w:ins w:id="95280" w:author="pete jones" w:date="2022-01-11T16:58:00Z"/>
                <w:rFonts w:ascii="Calibri" w:hAnsi="Calibri" w:cs="Calibri"/>
                <w:color w:val="000000"/>
                <w:sz w:val="22"/>
                <w:szCs w:val="22"/>
              </w:rPr>
            </w:pPr>
            <w:ins w:id="95281"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5E9265F" w14:textId="77777777" w:rsidR="00646540" w:rsidRPr="00646540" w:rsidRDefault="00646540" w:rsidP="00646540">
            <w:pPr>
              <w:spacing w:before="0" w:after="0" w:line="240" w:lineRule="auto"/>
              <w:jc w:val="center"/>
              <w:rPr>
                <w:ins w:id="95282" w:author="pete jones" w:date="2022-01-11T16:58:00Z"/>
                <w:rFonts w:ascii="Calibri" w:hAnsi="Calibri" w:cs="Calibri"/>
                <w:color w:val="000000"/>
                <w:sz w:val="22"/>
                <w:szCs w:val="22"/>
              </w:rPr>
            </w:pPr>
            <w:ins w:id="95283" w:author="pete jones" w:date="2022-01-11T16:58:00Z">
              <w:r w:rsidRPr="00646540">
                <w:rPr>
                  <w:rFonts w:ascii="Calibri" w:hAnsi="Calibri" w:cs="Calibri"/>
                  <w:color w:val="000000"/>
                  <w:sz w:val="22"/>
                  <w:szCs w:val="22"/>
                </w:rPr>
                <w:t> </w:t>
              </w:r>
            </w:ins>
          </w:p>
        </w:tc>
      </w:tr>
      <w:tr w:rsidR="00646540" w:rsidRPr="00646540" w14:paraId="1EEF243A" w14:textId="77777777" w:rsidTr="00646540">
        <w:trPr>
          <w:trHeight w:val="300"/>
          <w:ins w:id="95284" w:author="pete jones" w:date="2022-01-11T16:58: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9B3B275" w14:textId="77777777" w:rsidR="00646540" w:rsidRPr="00646540" w:rsidRDefault="00646540" w:rsidP="00646540">
            <w:pPr>
              <w:spacing w:before="0" w:after="0" w:line="240" w:lineRule="auto"/>
              <w:jc w:val="center"/>
              <w:rPr>
                <w:ins w:id="95285" w:author="pete jones" w:date="2022-01-11T16:58:00Z"/>
                <w:rFonts w:ascii="Calibri" w:hAnsi="Calibri" w:cs="Calibri"/>
                <w:color w:val="000000"/>
                <w:sz w:val="22"/>
                <w:szCs w:val="22"/>
              </w:rPr>
            </w:pPr>
            <w:ins w:id="95286" w:author="pete jones" w:date="2022-01-11T16:58: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DD22A2A" w14:textId="77777777" w:rsidR="00646540" w:rsidRPr="00646540" w:rsidRDefault="00646540" w:rsidP="00646540">
            <w:pPr>
              <w:spacing w:before="0" w:after="0" w:line="240" w:lineRule="auto"/>
              <w:jc w:val="left"/>
              <w:rPr>
                <w:ins w:id="95287" w:author="pete jones" w:date="2022-01-11T16:58:00Z"/>
                <w:rFonts w:ascii="Calibri" w:hAnsi="Calibri" w:cs="Calibri"/>
                <w:color w:val="000000"/>
                <w:sz w:val="22"/>
                <w:szCs w:val="22"/>
              </w:rPr>
            </w:pPr>
            <w:ins w:id="95288" w:author="pete jones" w:date="2022-01-11T16:58:00Z">
              <w:r w:rsidRPr="00646540">
                <w:rPr>
                  <w:rFonts w:ascii="Calibri" w:hAnsi="Calibri" w:cs="Calibri"/>
                  <w:color w:val="000000"/>
                  <w:sz w:val="22"/>
                  <w:szCs w:val="22"/>
                </w:rPr>
                <w:t>Mechanical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72A86A2B" w14:textId="77777777" w:rsidR="00646540" w:rsidRPr="00646540" w:rsidRDefault="00646540" w:rsidP="00646540">
            <w:pPr>
              <w:spacing w:before="0" w:after="0" w:line="240" w:lineRule="auto"/>
              <w:jc w:val="center"/>
              <w:rPr>
                <w:ins w:id="95289" w:author="pete jones" w:date="2022-01-11T16:58:00Z"/>
                <w:rFonts w:ascii="Calibri" w:hAnsi="Calibri" w:cs="Calibri"/>
                <w:color w:val="000000"/>
                <w:sz w:val="22"/>
                <w:szCs w:val="22"/>
              </w:rPr>
            </w:pPr>
            <w:ins w:id="95290" w:author="pete jones" w:date="2022-01-11T16:58: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1FDD674" w14:textId="77777777" w:rsidR="00646540" w:rsidRPr="00646540" w:rsidRDefault="00646540" w:rsidP="00646540">
            <w:pPr>
              <w:spacing w:before="0" w:after="0" w:line="240" w:lineRule="auto"/>
              <w:jc w:val="center"/>
              <w:rPr>
                <w:ins w:id="95291" w:author="pete jones" w:date="2022-01-11T16:58:00Z"/>
                <w:rFonts w:ascii="Calibri" w:hAnsi="Calibri" w:cs="Calibri"/>
                <w:color w:val="000000"/>
                <w:sz w:val="22"/>
                <w:szCs w:val="22"/>
              </w:rPr>
            </w:pPr>
            <w:ins w:id="95292" w:author="pete jones" w:date="2022-01-11T16:58: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218EA18" w14:textId="77777777" w:rsidR="00646540" w:rsidRPr="00646540" w:rsidRDefault="00646540" w:rsidP="00646540">
            <w:pPr>
              <w:spacing w:before="0" w:after="0" w:line="240" w:lineRule="auto"/>
              <w:jc w:val="center"/>
              <w:rPr>
                <w:ins w:id="95293" w:author="pete jones" w:date="2022-01-11T16:58:00Z"/>
                <w:rFonts w:ascii="Calibri" w:hAnsi="Calibri" w:cs="Calibri"/>
                <w:color w:val="000000"/>
                <w:sz w:val="22"/>
                <w:szCs w:val="22"/>
              </w:rPr>
            </w:pPr>
            <w:ins w:id="95294"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0D97F46" w14:textId="77777777" w:rsidR="00646540" w:rsidRPr="00646540" w:rsidRDefault="00646540" w:rsidP="00646540">
            <w:pPr>
              <w:spacing w:before="0" w:after="0" w:line="240" w:lineRule="auto"/>
              <w:jc w:val="center"/>
              <w:rPr>
                <w:ins w:id="95295" w:author="pete jones" w:date="2022-01-11T16:58:00Z"/>
                <w:rFonts w:ascii="Calibri" w:hAnsi="Calibri" w:cs="Calibri"/>
                <w:color w:val="000000"/>
                <w:sz w:val="22"/>
                <w:szCs w:val="22"/>
              </w:rPr>
            </w:pPr>
            <w:ins w:id="95296"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F47121" w14:textId="77777777" w:rsidR="00646540" w:rsidRPr="00646540" w:rsidRDefault="00646540" w:rsidP="00646540">
            <w:pPr>
              <w:spacing w:before="0" w:after="0" w:line="240" w:lineRule="auto"/>
              <w:jc w:val="center"/>
              <w:rPr>
                <w:ins w:id="95297" w:author="pete jones" w:date="2022-01-11T16:58:00Z"/>
                <w:rFonts w:ascii="Calibri" w:hAnsi="Calibri" w:cs="Calibri"/>
                <w:color w:val="000000"/>
                <w:sz w:val="22"/>
                <w:szCs w:val="22"/>
              </w:rPr>
            </w:pPr>
            <w:ins w:id="95298" w:author="pete jones" w:date="2022-01-11T16:58: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A4CA84" w14:textId="77777777" w:rsidR="00646540" w:rsidRPr="00646540" w:rsidRDefault="00646540" w:rsidP="00646540">
            <w:pPr>
              <w:spacing w:before="0" w:after="0" w:line="240" w:lineRule="auto"/>
              <w:jc w:val="center"/>
              <w:rPr>
                <w:ins w:id="95299" w:author="pete jones" w:date="2022-01-11T16:58:00Z"/>
                <w:rFonts w:ascii="Calibri" w:hAnsi="Calibri" w:cs="Calibri"/>
                <w:color w:val="000000"/>
                <w:sz w:val="22"/>
                <w:szCs w:val="22"/>
              </w:rPr>
            </w:pPr>
            <w:ins w:id="95300"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FA0763" w14:textId="77777777" w:rsidR="00646540" w:rsidRPr="00646540" w:rsidRDefault="00646540" w:rsidP="00646540">
            <w:pPr>
              <w:spacing w:before="0" w:after="0" w:line="240" w:lineRule="auto"/>
              <w:jc w:val="center"/>
              <w:rPr>
                <w:ins w:id="95301" w:author="pete jones" w:date="2022-01-11T16:58:00Z"/>
                <w:rFonts w:ascii="Calibri" w:hAnsi="Calibri" w:cs="Calibri"/>
                <w:color w:val="000000"/>
                <w:sz w:val="22"/>
                <w:szCs w:val="22"/>
              </w:rPr>
            </w:pPr>
            <w:ins w:id="95302"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FA4E37" w14:textId="77777777" w:rsidR="00646540" w:rsidRPr="00646540" w:rsidRDefault="00646540" w:rsidP="00646540">
            <w:pPr>
              <w:spacing w:before="0" w:after="0" w:line="240" w:lineRule="auto"/>
              <w:jc w:val="center"/>
              <w:rPr>
                <w:ins w:id="95303" w:author="pete jones" w:date="2022-01-11T16:58:00Z"/>
                <w:rFonts w:ascii="Calibri" w:hAnsi="Calibri" w:cs="Calibri"/>
                <w:color w:val="000000"/>
                <w:sz w:val="22"/>
                <w:szCs w:val="22"/>
              </w:rPr>
            </w:pPr>
            <w:ins w:id="95304"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974129" w14:textId="77777777" w:rsidR="00646540" w:rsidRPr="00646540" w:rsidRDefault="00646540" w:rsidP="00646540">
            <w:pPr>
              <w:spacing w:before="0" w:after="0" w:line="240" w:lineRule="auto"/>
              <w:jc w:val="center"/>
              <w:rPr>
                <w:ins w:id="95305" w:author="pete jones" w:date="2022-01-11T16:58:00Z"/>
                <w:rFonts w:ascii="Calibri" w:hAnsi="Calibri" w:cs="Calibri"/>
                <w:color w:val="000000"/>
                <w:sz w:val="22"/>
                <w:szCs w:val="22"/>
              </w:rPr>
            </w:pPr>
            <w:ins w:id="95306"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ABB00B" w14:textId="77777777" w:rsidR="00646540" w:rsidRPr="00646540" w:rsidRDefault="00646540" w:rsidP="00646540">
            <w:pPr>
              <w:spacing w:before="0" w:after="0" w:line="240" w:lineRule="auto"/>
              <w:jc w:val="center"/>
              <w:rPr>
                <w:ins w:id="95307" w:author="pete jones" w:date="2022-01-11T16:58:00Z"/>
                <w:rFonts w:ascii="Calibri" w:hAnsi="Calibri" w:cs="Calibri"/>
                <w:color w:val="000000"/>
                <w:sz w:val="22"/>
                <w:szCs w:val="22"/>
              </w:rPr>
            </w:pPr>
            <w:ins w:id="95308" w:author="pete jones" w:date="2022-01-11T16:58: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F8D49ED" w14:textId="77777777" w:rsidR="00646540" w:rsidRPr="00646540" w:rsidRDefault="00646540" w:rsidP="00646540">
            <w:pPr>
              <w:spacing w:before="0" w:after="0" w:line="240" w:lineRule="auto"/>
              <w:jc w:val="center"/>
              <w:rPr>
                <w:ins w:id="95309" w:author="pete jones" w:date="2022-01-11T16:58:00Z"/>
                <w:rFonts w:ascii="Calibri" w:hAnsi="Calibri" w:cs="Calibri"/>
                <w:color w:val="000000"/>
                <w:sz w:val="22"/>
                <w:szCs w:val="22"/>
              </w:rPr>
            </w:pPr>
            <w:ins w:id="95310" w:author="pete jones" w:date="2022-01-11T16:58: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A59B7DB" w14:textId="77777777" w:rsidR="00646540" w:rsidRPr="00646540" w:rsidRDefault="00646540" w:rsidP="00646540">
            <w:pPr>
              <w:spacing w:before="0" w:after="0" w:line="240" w:lineRule="auto"/>
              <w:jc w:val="center"/>
              <w:rPr>
                <w:ins w:id="95311" w:author="pete jones" w:date="2022-01-11T16:58:00Z"/>
                <w:rFonts w:ascii="Calibri" w:hAnsi="Calibri" w:cs="Calibri"/>
                <w:color w:val="000000"/>
                <w:sz w:val="22"/>
                <w:szCs w:val="22"/>
              </w:rPr>
            </w:pPr>
            <w:ins w:id="95312" w:author="pete jones" w:date="2022-01-11T16:58:00Z">
              <w:r w:rsidRPr="00646540">
                <w:rPr>
                  <w:rFonts w:ascii="Calibri" w:hAnsi="Calibri" w:cs="Calibri"/>
                  <w:color w:val="000000"/>
                  <w:sz w:val="22"/>
                  <w:szCs w:val="22"/>
                </w:rPr>
                <w:t> </w:t>
              </w:r>
            </w:ins>
          </w:p>
        </w:tc>
      </w:tr>
    </w:tbl>
    <w:p w14:paraId="206C41B8" w14:textId="7D89C12F" w:rsidR="00646540" w:rsidRDefault="00646540" w:rsidP="00406988">
      <w:pPr>
        <w:jc w:val="left"/>
        <w:rPr>
          <w:ins w:id="95313" w:author="pete jones" w:date="2022-01-11T16:59:00Z"/>
        </w:rPr>
      </w:pPr>
    </w:p>
    <w:tbl>
      <w:tblPr>
        <w:tblW w:w="10689"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646540" w:rsidRPr="00646540" w14:paraId="27312330" w14:textId="77777777" w:rsidTr="00646540">
        <w:trPr>
          <w:trHeight w:val="300"/>
          <w:ins w:id="95314" w:author="pete jones" w:date="2022-01-11T16:59:00Z"/>
        </w:trPr>
        <w:tc>
          <w:tcPr>
            <w:tcW w:w="408" w:type="dxa"/>
            <w:tcBorders>
              <w:top w:val="nil"/>
              <w:left w:val="nil"/>
              <w:bottom w:val="nil"/>
              <w:right w:val="nil"/>
            </w:tcBorders>
            <w:shd w:val="clear" w:color="auto" w:fill="auto"/>
            <w:noWrap/>
            <w:vAlign w:val="center"/>
            <w:hideMark/>
          </w:tcPr>
          <w:p w14:paraId="5D97216A" w14:textId="77777777" w:rsidR="00646540" w:rsidRPr="00646540" w:rsidRDefault="00646540" w:rsidP="00646540">
            <w:pPr>
              <w:spacing w:before="0" w:after="0" w:line="240" w:lineRule="auto"/>
              <w:jc w:val="left"/>
              <w:rPr>
                <w:ins w:id="95315" w:author="pete jones" w:date="2022-01-11T16:59: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9E9C57D" w14:textId="77777777" w:rsidR="00646540" w:rsidRPr="00646540" w:rsidRDefault="00646540" w:rsidP="00646540">
            <w:pPr>
              <w:spacing w:before="0" w:after="0" w:line="240" w:lineRule="auto"/>
              <w:jc w:val="center"/>
              <w:rPr>
                <w:ins w:id="95316" w:author="pete jones" w:date="2022-01-11T16:59:00Z"/>
                <w:rFonts w:ascii="Calibri" w:hAnsi="Calibri" w:cs="Calibri"/>
                <w:b/>
                <w:bCs/>
                <w:color w:val="000000"/>
                <w:sz w:val="32"/>
                <w:szCs w:val="32"/>
              </w:rPr>
            </w:pPr>
            <w:ins w:id="95317" w:author="pete jones" w:date="2022-01-11T16:59:00Z">
              <w:r w:rsidRPr="00646540">
                <w:rPr>
                  <w:rFonts w:ascii="Calibri" w:hAnsi="Calibri" w:cs="Calibri"/>
                  <w:b/>
                  <w:bCs/>
                  <w:color w:val="000000"/>
                  <w:sz w:val="32"/>
                  <w:szCs w:val="32"/>
                </w:rPr>
                <w:t>The University of Oxford</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684A080D" w14:textId="77777777" w:rsidR="00646540" w:rsidRPr="00646540" w:rsidRDefault="00646540" w:rsidP="00646540">
            <w:pPr>
              <w:spacing w:before="0" w:after="0" w:line="240" w:lineRule="auto"/>
              <w:jc w:val="right"/>
              <w:rPr>
                <w:ins w:id="95318" w:author="pete jones" w:date="2022-01-11T16:59:00Z"/>
                <w:rFonts w:ascii="Calibri" w:hAnsi="Calibri" w:cs="Calibri"/>
                <w:color w:val="000000"/>
                <w:sz w:val="22"/>
                <w:szCs w:val="22"/>
              </w:rPr>
            </w:pPr>
            <w:ins w:id="95319" w:author="pete jones" w:date="2022-01-11T16:59:00Z">
              <w:r w:rsidRPr="0064654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B23CB09" w14:textId="77777777" w:rsidR="00646540" w:rsidRPr="00646540" w:rsidRDefault="00646540" w:rsidP="00646540">
            <w:pPr>
              <w:spacing w:before="0" w:after="0" w:line="240" w:lineRule="auto"/>
              <w:jc w:val="center"/>
              <w:rPr>
                <w:ins w:id="95320" w:author="pete jones" w:date="2022-01-11T16:59:00Z"/>
                <w:rFonts w:ascii="Calibri" w:hAnsi="Calibri" w:cs="Calibri"/>
                <w:color w:val="000000"/>
                <w:sz w:val="22"/>
                <w:szCs w:val="22"/>
              </w:rPr>
            </w:pPr>
            <w:ins w:id="95321" w:author="pete jones" w:date="2022-01-11T16:59:00Z">
              <w:r w:rsidRPr="00646540">
                <w:rPr>
                  <w:rFonts w:ascii="Calibri" w:hAnsi="Calibri" w:cs="Calibri"/>
                  <w:color w:val="000000"/>
                  <w:sz w:val="22"/>
                  <w:szCs w:val="22"/>
                </w:rPr>
                <w:t>1</w:t>
              </w:r>
            </w:ins>
          </w:p>
        </w:tc>
      </w:tr>
      <w:tr w:rsidR="00646540" w:rsidRPr="00646540" w14:paraId="0D678763" w14:textId="77777777" w:rsidTr="00646540">
        <w:trPr>
          <w:trHeight w:val="315"/>
          <w:ins w:id="95322" w:author="pete jones" w:date="2022-01-11T16:59:00Z"/>
        </w:trPr>
        <w:tc>
          <w:tcPr>
            <w:tcW w:w="408" w:type="dxa"/>
            <w:tcBorders>
              <w:top w:val="nil"/>
              <w:left w:val="nil"/>
              <w:bottom w:val="nil"/>
              <w:right w:val="nil"/>
            </w:tcBorders>
            <w:shd w:val="clear" w:color="auto" w:fill="auto"/>
            <w:noWrap/>
            <w:vAlign w:val="center"/>
            <w:hideMark/>
          </w:tcPr>
          <w:p w14:paraId="231FB94A" w14:textId="77777777" w:rsidR="00646540" w:rsidRPr="00646540" w:rsidRDefault="00646540" w:rsidP="00646540">
            <w:pPr>
              <w:spacing w:before="0" w:after="0" w:line="240" w:lineRule="auto"/>
              <w:jc w:val="center"/>
              <w:rPr>
                <w:ins w:id="95323" w:author="pete jones" w:date="2022-01-11T16:59: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313FEFD" w14:textId="77777777" w:rsidR="00646540" w:rsidRPr="00646540" w:rsidRDefault="00646540" w:rsidP="00646540">
            <w:pPr>
              <w:spacing w:before="0" w:after="0" w:line="240" w:lineRule="auto"/>
              <w:jc w:val="left"/>
              <w:rPr>
                <w:ins w:id="95324" w:author="pete jones" w:date="2022-01-11T16:59: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129DEBF" w14:textId="77777777" w:rsidR="00646540" w:rsidRPr="00646540" w:rsidRDefault="00646540" w:rsidP="00646540">
            <w:pPr>
              <w:spacing w:before="0" w:after="0" w:line="240" w:lineRule="auto"/>
              <w:jc w:val="right"/>
              <w:rPr>
                <w:ins w:id="95325" w:author="pete jones" w:date="2022-01-11T16:59:00Z"/>
                <w:rFonts w:ascii="Calibri" w:hAnsi="Calibri" w:cs="Calibri"/>
                <w:color w:val="000000"/>
                <w:sz w:val="22"/>
                <w:szCs w:val="22"/>
              </w:rPr>
            </w:pPr>
            <w:ins w:id="95326" w:author="pete jones" w:date="2022-01-11T16:59:00Z">
              <w:r w:rsidRPr="0064654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3E52E6A8" w14:textId="77777777" w:rsidR="00646540" w:rsidRPr="00646540" w:rsidRDefault="00646540" w:rsidP="00646540">
            <w:pPr>
              <w:spacing w:before="0" w:after="0" w:line="240" w:lineRule="auto"/>
              <w:jc w:val="center"/>
              <w:rPr>
                <w:ins w:id="95327" w:author="pete jones" w:date="2022-01-11T16:59:00Z"/>
                <w:rFonts w:ascii="Calibri" w:hAnsi="Calibri" w:cs="Calibri"/>
                <w:color w:val="000000"/>
                <w:sz w:val="22"/>
                <w:szCs w:val="22"/>
              </w:rPr>
            </w:pPr>
            <w:ins w:id="95328" w:author="pete jones" w:date="2022-01-11T16:59:00Z">
              <w:r w:rsidRPr="00646540">
                <w:rPr>
                  <w:rFonts w:ascii="Calibri" w:hAnsi="Calibri" w:cs="Calibri"/>
                  <w:color w:val="000000"/>
                  <w:sz w:val="22"/>
                  <w:szCs w:val="22"/>
                </w:rPr>
                <w:t>2</w:t>
              </w:r>
            </w:ins>
          </w:p>
        </w:tc>
      </w:tr>
      <w:tr w:rsidR="00646540" w:rsidRPr="00646540" w14:paraId="01AF125D" w14:textId="77777777" w:rsidTr="00646540">
        <w:trPr>
          <w:trHeight w:val="315"/>
          <w:ins w:id="95329" w:author="pete jones" w:date="2022-01-11T16:59:00Z"/>
        </w:trPr>
        <w:tc>
          <w:tcPr>
            <w:tcW w:w="408" w:type="dxa"/>
            <w:tcBorders>
              <w:top w:val="nil"/>
              <w:left w:val="nil"/>
              <w:bottom w:val="nil"/>
              <w:right w:val="nil"/>
            </w:tcBorders>
            <w:shd w:val="clear" w:color="auto" w:fill="auto"/>
            <w:noWrap/>
            <w:vAlign w:val="center"/>
            <w:hideMark/>
          </w:tcPr>
          <w:p w14:paraId="57C1A36D" w14:textId="77777777" w:rsidR="00646540" w:rsidRPr="00646540" w:rsidRDefault="00646540" w:rsidP="00646540">
            <w:pPr>
              <w:spacing w:before="0" w:after="0" w:line="240" w:lineRule="auto"/>
              <w:jc w:val="center"/>
              <w:rPr>
                <w:ins w:id="95330" w:author="pete jones" w:date="2022-01-11T16:59: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3AA76ADC" w14:textId="77777777" w:rsidR="00646540" w:rsidRPr="00646540" w:rsidRDefault="00646540" w:rsidP="00646540">
            <w:pPr>
              <w:spacing w:before="0" w:after="0" w:line="240" w:lineRule="auto"/>
              <w:jc w:val="left"/>
              <w:rPr>
                <w:ins w:id="95331" w:author="pete jones" w:date="2022-01-11T16:59: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43BB40BB" w14:textId="77777777" w:rsidR="00646540" w:rsidRPr="00646540" w:rsidRDefault="00646540" w:rsidP="00646540">
            <w:pPr>
              <w:spacing w:before="0" w:after="0" w:line="240" w:lineRule="auto"/>
              <w:jc w:val="center"/>
              <w:rPr>
                <w:ins w:id="95332" w:author="pete jones" w:date="2022-01-11T16:59:00Z"/>
                <w:rFonts w:ascii="Calibri" w:hAnsi="Calibri" w:cs="Calibri"/>
                <w:b/>
                <w:bCs/>
                <w:i/>
                <w:iCs/>
                <w:color w:val="000000"/>
                <w:sz w:val="22"/>
                <w:szCs w:val="22"/>
              </w:rPr>
            </w:pPr>
            <w:ins w:id="95333" w:author="pete jones" w:date="2022-01-11T16:59:00Z">
              <w:r w:rsidRPr="00646540">
                <w:rPr>
                  <w:rFonts w:ascii="Calibri" w:hAnsi="Calibri" w:cs="Calibri"/>
                  <w:b/>
                  <w:bCs/>
                  <w:i/>
                  <w:iCs/>
                  <w:color w:val="000000"/>
                  <w:sz w:val="22"/>
                  <w:szCs w:val="22"/>
                </w:rPr>
                <w:t>Acceptance Criteria</w:t>
              </w:r>
            </w:ins>
          </w:p>
        </w:tc>
      </w:tr>
      <w:tr w:rsidR="00646540" w:rsidRPr="00646540" w14:paraId="0555FB7E" w14:textId="77777777" w:rsidTr="00646540">
        <w:trPr>
          <w:trHeight w:val="300"/>
          <w:ins w:id="95334" w:author="pete jones" w:date="2022-01-11T16:59:00Z"/>
        </w:trPr>
        <w:tc>
          <w:tcPr>
            <w:tcW w:w="408" w:type="dxa"/>
            <w:tcBorders>
              <w:top w:val="nil"/>
              <w:left w:val="nil"/>
              <w:bottom w:val="nil"/>
              <w:right w:val="nil"/>
            </w:tcBorders>
            <w:shd w:val="clear" w:color="auto" w:fill="auto"/>
            <w:noWrap/>
            <w:vAlign w:val="center"/>
            <w:hideMark/>
          </w:tcPr>
          <w:p w14:paraId="346037C0" w14:textId="77777777" w:rsidR="00646540" w:rsidRPr="00646540" w:rsidRDefault="00646540" w:rsidP="00646540">
            <w:pPr>
              <w:spacing w:before="0" w:after="0" w:line="240" w:lineRule="auto"/>
              <w:jc w:val="center"/>
              <w:rPr>
                <w:ins w:id="95335" w:author="pete jones" w:date="2022-01-11T16:59: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6A47A2E8" w14:textId="541D8981" w:rsidR="00646540" w:rsidRPr="00646540" w:rsidRDefault="00646540" w:rsidP="00646540">
            <w:pPr>
              <w:spacing w:before="0" w:after="0" w:line="240" w:lineRule="auto"/>
              <w:jc w:val="left"/>
              <w:rPr>
                <w:ins w:id="95336" w:author="pete jones" w:date="2022-01-11T16:59:00Z"/>
                <w:rFonts w:ascii="Calibri" w:hAnsi="Calibri" w:cs="Calibri"/>
                <w:color w:val="000000"/>
                <w:sz w:val="22"/>
                <w:szCs w:val="22"/>
              </w:rPr>
            </w:pPr>
            <w:ins w:id="95337" w:author="pete jones" w:date="2022-01-11T16:59:00Z">
              <w:r w:rsidRPr="00646540">
                <w:rPr>
                  <w:rFonts w:ascii="Calibri" w:hAnsi="Calibri" w:cs="Calibri"/>
                  <w:color w:val="000000"/>
                  <w:sz w:val="22"/>
                  <w:szCs w:val="22"/>
                </w:rPr>
                <w:t xml:space="preserve">Estimated engineering intake 2018 (at 3%) of </w:t>
              </w:r>
            </w:ins>
            <w:ins w:id="95338" w:author="pete jones" w:date="2022-03-30T12:34:00Z">
              <w:r w:rsidR="00042512">
                <w:rPr>
                  <w:rFonts w:ascii="Calibri" w:hAnsi="Calibri" w:cs="Calibri"/>
                  <w:color w:val="000000"/>
                  <w:sz w:val="22"/>
                  <w:szCs w:val="22"/>
                </w:rPr>
                <w:t xml:space="preserve">the </w:t>
              </w:r>
            </w:ins>
            <w:ins w:id="95339" w:author="pete jones" w:date="2022-01-11T16:59:00Z">
              <w:r w:rsidRPr="00646540">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9418D2D" w14:textId="77777777" w:rsidR="00646540" w:rsidRPr="00646540" w:rsidRDefault="00646540" w:rsidP="00646540">
            <w:pPr>
              <w:spacing w:before="0" w:after="0" w:line="240" w:lineRule="auto"/>
              <w:jc w:val="right"/>
              <w:rPr>
                <w:ins w:id="95340" w:author="pete jones" w:date="2022-01-11T16:59:00Z"/>
                <w:rFonts w:ascii="Calibri" w:hAnsi="Calibri" w:cs="Calibri"/>
                <w:color w:val="000000"/>
                <w:sz w:val="22"/>
                <w:szCs w:val="22"/>
              </w:rPr>
            </w:pPr>
            <w:ins w:id="95341" w:author="pete jones" w:date="2022-01-11T16:59:00Z">
              <w:r w:rsidRPr="0064654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2D1CA98" w14:textId="77777777" w:rsidR="00646540" w:rsidRPr="00646540" w:rsidRDefault="00646540" w:rsidP="00646540">
            <w:pPr>
              <w:spacing w:before="0" w:after="0" w:line="240" w:lineRule="auto"/>
              <w:jc w:val="center"/>
              <w:rPr>
                <w:ins w:id="95342" w:author="pete jones" w:date="2022-01-11T16:59:00Z"/>
                <w:rFonts w:ascii="Calibri" w:hAnsi="Calibri" w:cs="Calibri"/>
                <w:color w:val="000000"/>
                <w:sz w:val="22"/>
                <w:szCs w:val="22"/>
              </w:rPr>
            </w:pPr>
            <w:ins w:id="95343" w:author="pete jones" w:date="2022-01-11T16:59:00Z">
              <w:r w:rsidRPr="00646540">
                <w:rPr>
                  <w:rFonts w:ascii="Calibri" w:hAnsi="Calibri" w:cs="Calibri"/>
                  <w:color w:val="000000"/>
                  <w:sz w:val="22"/>
                  <w:szCs w:val="22"/>
                </w:rPr>
                <w:t>A*A*A</w:t>
              </w:r>
            </w:ins>
          </w:p>
        </w:tc>
      </w:tr>
      <w:tr w:rsidR="00646540" w:rsidRPr="00646540" w14:paraId="4B156857" w14:textId="77777777" w:rsidTr="00646540">
        <w:trPr>
          <w:trHeight w:val="315"/>
          <w:ins w:id="95344" w:author="pete jones" w:date="2022-01-11T16:59:00Z"/>
        </w:trPr>
        <w:tc>
          <w:tcPr>
            <w:tcW w:w="408" w:type="dxa"/>
            <w:tcBorders>
              <w:top w:val="nil"/>
              <w:left w:val="nil"/>
              <w:bottom w:val="nil"/>
              <w:right w:val="nil"/>
            </w:tcBorders>
            <w:shd w:val="clear" w:color="auto" w:fill="auto"/>
            <w:noWrap/>
            <w:vAlign w:val="center"/>
            <w:hideMark/>
          </w:tcPr>
          <w:p w14:paraId="4E9DD52F" w14:textId="77777777" w:rsidR="00646540" w:rsidRPr="00646540" w:rsidRDefault="00646540" w:rsidP="00646540">
            <w:pPr>
              <w:spacing w:before="0" w:after="0" w:line="240" w:lineRule="auto"/>
              <w:jc w:val="center"/>
              <w:rPr>
                <w:ins w:id="95345" w:author="pete jones" w:date="2022-01-11T16:59: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18083FB2" w14:textId="77777777" w:rsidR="00646540" w:rsidRPr="00646540" w:rsidRDefault="00646540" w:rsidP="00646540">
            <w:pPr>
              <w:spacing w:before="0" w:after="0" w:line="240" w:lineRule="auto"/>
              <w:jc w:val="left"/>
              <w:rPr>
                <w:ins w:id="95346" w:author="pete jones" w:date="2022-01-11T16:59: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0F805E6B" w14:textId="77777777" w:rsidR="00646540" w:rsidRPr="00646540" w:rsidRDefault="00646540" w:rsidP="00646540">
            <w:pPr>
              <w:spacing w:before="0" w:after="0" w:line="240" w:lineRule="auto"/>
              <w:jc w:val="right"/>
              <w:rPr>
                <w:ins w:id="95347" w:author="pete jones" w:date="2022-01-11T16:59:00Z"/>
                <w:rFonts w:ascii="Calibri" w:hAnsi="Calibri" w:cs="Calibri"/>
                <w:color w:val="000000"/>
                <w:sz w:val="22"/>
                <w:szCs w:val="22"/>
              </w:rPr>
            </w:pPr>
            <w:ins w:id="95348" w:author="pete jones" w:date="2022-01-11T16:59:00Z">
              <w:r w:rsidRPr="0064654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4AB2DEAD" w14:textId="77777777" w:rsidR="00646540" w:rsidRPr="00646540" w:rsidRDefault="00646540" w:rsidP="00646540">
            <w:pPr>
              <w:spacing w:before="0" w:after="0" w:line="240" w:lineRule="auto"/>
              <w:jc w:val="center"/>
              <w:rPr>
                <w:ins w:id="95349" w:author="pete jones" w:date="2022-01-11T16:59:00Z"/>
                <w:rFonts w:ascii="Calibri" w:hAnsi="Calibri" w:cs="Calibri"/>
                <w:color w:val="000000"/>
                <w:sz w:val="22"/>
                <w:szCs w:val="22"/>
              </w:rPr>
            </w:pPr>
            <w:ins w:id="95350" w:author="pete jones" w:date="2022-01-11T16:59:00Z">
              <w:r w:rsidRPr="00646540">
                <w:rPr>
                  <w:rFonts w:ascii="Calibri" w:hAnsi="Calibri" w:cs="Calibri"/>
                  <w:color w:val="000000"/>
                  <w:sz w:val="22"/>
                  <w:szCs w:val="22"/>
                </w:rPr>
                <w:t> </w:t>
              </w:r>
            </w:ins>
          </w:p>
        </w:tc>
      </w:tr>
      <w:tr w:rsidR="00646540" w:rsidRPr="00646540" w14:paraId="4477AB5E" w14:textId="77777777" w:rsidTr="00646540">
        <w:trPr>
          <w:trHeight w:val="315"/>
          <w:ins w:id="95351" w:author="pete jones" w:date="2022-01-11T16:59:00Z"/>
        </w:trPr>
        <w:tc>
          <w:tcPr>
            <w:tcW w:w="408" w:type="dxa"/>
            <w:tcBorders>
              <w:top w:val="nil"/>
              <w:left w:val="nil"/>
              <w:bottom w:val="nil"/>
              <w:right w:val="nil"/>
            </w:tcBorders>
            <w:shd w:val="clear" w:color="auto" w:fill="auto"/>
            <w:noWrap/>
            <w:vAlign w:val="center"/>
            <w:hideMark/>
          </w:tcPr>
          <w:p w14:paraId="0F50B51D" w14:textId="77777777" w:rsidR="00646540" w:rsidRPr="00646540" w:rsidRDefault="00646540" w:rsidP="00646540">
            <w:pPr>
              <w:spacing w:before="0" w:after="0" w:line="240" w:lineRule="auto"/>
              <w:jc w:val="center"/>
              <w:rPr>
                <w:ins w:id="95352" w:author="pete jones" w:date="2022-01-11T16:59: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2640D568" w14:textId="77777777" w:rsidR="00646540" w:rsidRPr="00646540" w:rsidRDefault="00646540" w:rsidP="00646540">
            <w:pPr>
              <w:spacing w:before="0" w:after="0" w:line="240" w:lineRule="auto"/>
              <w:jc w:val="center"/>
              <w:rPr>
                <w:ins w:id="95353" w:author="pete jones" w:date="2022-01-11T16:59:00Z"/>
                <w:rFonts w:ascii="Calibri" w:hAnsi="Calibri" w:cs="Calibri"/>
                <w:b/>
                <w:bCs/>
                <w:color w:val="000000"/>
              </w:rPr>
            </w:pPr>
            <w:ins w:id="95354" w:author="pete jones" w:date="2022-01-11T16:59:00Z">
              <w:r w:rsidRPr="00646540">
                <w:rPr>
                  <w:rFonts w:ascii="Calibri" w:hAnsi="Calibri" w:cs="Calibri"/>
                  <w:b/>
                  <w:bCs/>
                  <w:color w:val="000000"/>
                </w:rPr>
                <w:t>100</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047AF48" w14:textId="77777777" w:rsidR="00646540" w:rsidRPr="00646540" w:rsidRDefault="00646540" w:rsidP="00646540">
            <w:pPr>
              <w:spacing w:before="0" w:after="0" w:line="240" w:lineRule="auto"/>
              <w:jc w:val="right"/>
              <w:rPr>
                <w:ins w:id="95355" w:author="pete jones" w:date="2022-01-11T16:59:00Z"/>
                <w:rFonts w:ascii="Calibri" w:hAnsi="Calibri" w:cs="Calibri"/>
                <w:color w:val="000000"/>
                <w:sz w:val="22"/>
                <w:szCs w:val="22"/>
              </w:rPr>
            </w:pPr>
            <w:ins w:id="95356" w:author="pete jones" w:date="2022-01-11T16:59:00Z">
              <w:r w:rsidRPr="0064654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791C0EFB" w14:textId="77777777" w:rsidR="00646540" w:rsidRPr="00646540" w:rsidRDefault="00646540" w:rsidP="00646540">
            <w:pPr>
              <w:spacing w:before="0" w:after="0" w:line="240" w:lineRule="auto"/>
              <w:jc w:val="center"/>
              <w:rPr>
                <w:ins w:id="95357" w:author="pete jones" w:date="2022-01-11T16:59:00Z"/>
                <w:rFonts w:ascii="Calibri" w:hAnsi="Calibri" w:cs="Calibri"/>
                <w:color w:val="000000"/>
                <w:sz w:val="22"/>
                <w:szCs w:val="22"/>
              </w:rPr>
            </w:pPr>
            <w:ins w:id="95358" w:author="pete jones" w:date="2022-01-11T16:59:00Z">
              <w:r w:rsidRPr="00646540">
                <w:rPr>
                  <w:rFonts w:ascii="Calibri" w:hAnsi="Calibri" w:cs="Calibri"/>
                  <w:color w:val="000000"/>
                  <w:sz w:val="22"/>
                  <w:szCs w:val="22"/>
                </w:rPr>
                <w:t>160</w:t>
              </w:r>
            </w:ins>
          </w:p>
        </w:tc>
      </w:tr>
      <w:tr w:rsidR="00646540" w:rsidRPr="00646540" w14:paraId="30F52DA5" w14:textId="77777777" w:rsidTr="00646540">
        <w:trPr>
          <w:trHeight w:val="315"/>
          <w:ins w:id="95359" w:author="pete jones" w:date="2022-01-11T16:59:00Z"/>
        </w:trPr>
        <w:tc>
          <w:tcPr>
            <w:tcW w:w="408" w:type="dxa"/>
            <w:tcBorders>
              <w:top w:val="nil"/>
              <w:left w:val="nil"/>
              <w:bottom w:val="nil"/>
              <w:right w:val="nil"/>
            </w:tcBorders>
            <w:shd w:val="clear" w:color="auto" w:fill="auto"/>
            <w:noWrap/>
            <w:vAlign w:val="center"/>
            <w:hideMark/>
          </w:tcPr>
          <w:p w14:paraId="3DF61C7A" w14:textId="77777777" w:rsidR="00646540" w:rsidRPr="00646540" w:rsidRDefault="00646540" w:rsidP="00646540">
            <w:pPr>
              <w:spacing w:before="0" w:after="0" w:line="240" w:lineRule="auto"/>
              <w:jc w:val="center"/>
              <w:rPr>
                <w:ins w:id="95360" w:author="pete jones" w:date="2022-01-11T16:59: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25AF3A4E" w14:textId="3C0087DA" w:rsidR="00646540" w:rsidRPr="00646540" w:rsidRDefault="00646540" w:rsidP="00646540">
            <w:pPr>
              <w:spacing w:before="0" w:after="0" w:line="240" w:lineRule="auto"/>
              <w:jc w:val="left"/>
              <w:rPr>
                <w:ins w:id="95361" w:author="pete jones" w:date="2022-01-11T16:59:00Z"/>
                <w:rFonts w:ascii="Calibri" w:hAnsi="Calibri" w:cs="Calibri"/>
                <w:color w:val="000000"/>
                <w:sz w:val="22"/>
                <w:szCs w:val="22"/>
              </w:rPr>
            </w:pPr>
            <w:ins w:id="95362" w:author="pete jones" w:date="2022-01-11T16:59:00Z">
              <w:r w:rsidRPr="00646540">
                <w:rPr>
                  <w:rFonts w:ascii="Calibri" w:hAnsi="Calibri" w:cs="Calibri"/>
                  <w:noProof/>
                  <w:color w:val="000000"/>
                  <w:sz w:val="22"/>
                  <w:szCs w:val="22"/>
                </w:rPr>
                <w:drawing>
                  <wp:anchor distT="0" distB="0" distL="114300" distR="114300" simplePos="0" relativeHeight="251742208" behindDoc="0" locked="0" layoutInCell="1" allowOverlap="1" wp14:anchorId="58B973AA" wp14:editId="6D149A23">
                    <wp:simplePos x="0" y="0"/>
                    <wp:positionH relativeFrom="column">
                      <wp:posOffset>0</wp:posOffset>
                    </wp:positionH>
                    <wp:positionV relativeFrom="paragraph">
                      <wp:posOffset>171450</wp:posOffset>
                    </wp:positionV>
                    <wp:extent cx="2524125" cy="923925"/>
                    <wp:effectExtent l="0" t="0" r="9525" b="9525"/>
                    <wp:wrapNone/>
                    <wp:docPr id="345253051" name="Chart 345253051">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4"/>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646540" w:rsidRPr="00646540" w14:paraId="4FE0930A" w14:textId="77777777">
              <w:trPr>
                <w:trHeight w:val="315"/>
                <w:tblCellSpacing w:w="0" w:type="dxa"/>
                <w:ins w:id="95363" w:author="pete jones" w:date="2022-01-11T16:59: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E5C8ED6" w14:textId="77777777" w:rsidR="00646540" w:rsidRPr="00646540" w:rsidRDefault="00646540" w:rsidP="00646540">
                  <w:pPr>
                    <w:spacing w:before="0" w:after="0" w:line="240" w:lineRule="auto"/>
                    <w:jc w:val="left"/>
                    <w:rPr>
                      <w:ins w:id="95364" w:author="pete jones" w:date="2022-01-11T16:59:00Z"/>
                      <w:rFonts w:ascii="Calibri" w:hAnsi="Calibri" w:cs="Calibri"/>
                      <w:b/>
                      <w:bCs/>
                      <w:i/>
                      <w:iCs/>
                      <w:color w:val="000000"/>
                      <w:sz w:val="22"/>
                      <w:szCs w:val="22"/>
                    </w:rPr>
                  </w:pPr>
                  <w:ins w:id="95365" w:author="pete jones" w:date="2022-01-11T16:59:00Z">
                    <w:r w:rsidRPr="00646540">
                      <w:rPr>
                        <w:rFonts w:ascii="Calibri" w:hAnsi="Calibri" w:cs="Calibri"/>
                        <w:b/>
                        <w:bCs/>
                        <w:i/>
                        <w:iCs/>
                        <w:color w:val="000000"/>
                        <w:sz w:val="22"/>
                        <w:szCs w:val="22"/>
                      </w:rPr>
                      <w:t>Type of module category</w:t>
                    </w:r>
                  </w:ins>
                </w:p>
              </w:tc>
            </w:tr>
          </w:tbl>
          <w:p w14:paraId="7575C4AA" w14:textId="77777777" w:rsidR="00646540" w:rsidRPr="00646540" w:rsidRDefault="00646540" w:rsidP="00646540">
            <w:pPr>
              <w:spacing w:before="0" w:after="0" w:line="240" w:lineRule="auto"/>
              <w:jc w:val="left"/>
              <w:rPr>
                <w:ins w:id="95366" w:author="pete jones" w:date="2022-01-11T16:59: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4206AC63" w14:textId="77777777" w:rsidR="00646540" w:rsidRPr="00646540" w:rsidRDefault="00646540" w:rsidP="00646540">
            <w:pPr>
              <w:spacing w:before="0" w:after="0" w:line="240" w:lineRule="auto"/>
              <w:jc w:val="right"/>
              <w:rPr>
                <w:ins w:id="95367" w:author="pete jones" w:date="2022-01-11T16:59:00Z"/>
                <w:rFonts w:ascii="Calibri" w:hAnsi="Calibri" w:cs="Calibri"/>
                <w:color w:val="000000"/>
                <w:sz w:val="22"/>
                <w:szCs w:val="22"/>
              </w:rPr>
            </w:pPr>
            <w:ins w:id="95368" w:author="pete jones" w:date="2022-01-11T16:59:00Z">
              <w:r w:rsidRPr="00646540">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15102AE8" w14:textId="77777777" w:rsidR="00646540" w:rsidRPr="00646540" w:rsidRDefault="00646540" w:rsidP="00646540">
            <w:pPr>
              <w:spacing w:before="0" w:after="0" w:line="240" w:lineRule="auto"/>
              <w:jc w:val="right"/>
              <w:rPr>
                <w:ins w:id="95369" w:author="pete jones" w:date="2022-01-11T16:59: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284AD110" w14:textId="77777777" w:rsidR="00646540" w:rsidRPr="00646540" w:rsidRDefault="00646540" w:rsidP="00646540">
            <w:pPr>
              <w:spacing w:before="0" w:after="0" w:line="240" w:lineRule="auto"/>
              <w:jc w:val="left"/>
              <w:rPr>
                <w:ins w:id="95370" w:author="pete jones" w:date="2022-01-11T16:59: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594310ED" w14:textId="77777777" w:rsidR="00646540" w:rsidRPr="00646540" w:rsidRDefault="00646540" w:rsidP="00646540">
            <w:pPr>
              <w:spacing w:before="0" w:after="0" w:line="240" w:lineRule="auto"/>
              <w:jc w:val="left"/>
              <w:rPr>
                <w:ins w:id="95371" w:author="pete jones" w:date="2022-01-11T16:59: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CED4430" w14:textId="77777777" w:rsidR="00646540" w:rsidRPr="00646540" w:rsidRDefault="00646540" w:rsidP="00646540">
            <w:pPr>
              <w:spacing w:before="0" w:after="0" w:line="240" w:lineRule="auto"/>
              <w:jc w:val="left"/>
              <w:rPr>
                <w:ins w:id="95372" w:author="pete jones" w:date="2022-01-11T16:59: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355DDB73" w14:textId="77777777" w:rsidR="00646540" w:rsidRPr="00646540" w:rsidRDefault="00646540" w:rsidP="00646540">
            <w:pPr>
              <w:spacing w:before="0" w:after="0" w:line="240" w:lineRule="auto"/>
              <w:jc w:val="left"/>
              <w:rPr>
                <w:ins w:id="95373"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CB8A7E9" w14:textId="77777777" w:rsidR="00646540" w:rsidRPr="00646540" w:rsidRDefault="00646540" w:rsidP="00646540">
            <w:pPr>
              <w:spacing w:before="0" w:after="0" w:line="240" w:lineRule="auto"/>
              <w:jc w:val="left"/>
              <w:rPr>
                <w:ins w:id="95374"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30E8D62" w14:textId="77777777" w:rsidR="00646540" w:rsidRPr="00646540" w:rsidRDefault="00646540" w:rsidP="00646540">
            <w:pPr>
              <w:spacing w:before="0" w:after="0" w:line="240" w:lineRule="auto"/>
              <w:jc w:val="center"/>
              <w:rPr>
                <w:ins w:id="95375"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052A644" w14:textId="77777777" w:rsidR="00646540" w:rsidRPr="00646540" w:rsidRDefault="00646540" w:rsidP="00646540">
            <w:pPr>
              <w:spacing w:before="0" w:after="0" w:line="240" w:lineRule="auto"/>
              <w:jc w:val="center"/>
              <w:rPr>
                <w:ins w:id="95376"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DC16B5A" w14:textId="77777777" w:rsidR="00646540" w:rsidRPr="00646540" w:rsidRDefault="00646540" w:rsidP="00646540">
            <w:pPr>
              <w:spacing w:before="0" w:after="0" w:line="240" w:lineRule="auto"/>
              <w:jc w:val="center"/>
              <w:rPr>
                <w:ins w:id="95377"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04034B5" w14:textId="77777777" w:rsidR="00646540" w:rsidRPr="00646540" w:rsidRDefault="00646540" w:rsidP="00646540">
            <w:pPr>
              <w:spacing w:before="0" w:after="0" w:line="240" w:lineRule="auto"/>
              <w:jc w:val="center"/>
              <w:rPr>
                <w:ins w:id="95378" w:author="pete jones" w:date="2022-01-11T16:59: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1A32FBDE" w14:textId="77777777" w:rsidR="00646540" w:rsidRPr="00646540" w:rsidRDefault="00646540" w:rsidP="00646540">
            <w:pPr>
              <w:spacing w:before="0" w:after="0" w:line="240" w:lineRule="auto"/>
              <w:jc w:val="center"/>
              <w:rPr>
                <w:ins w:id="95379" w:author="pete jones" w:date="2022-01-11T16:59:00Z"/>
                <w:rFonts w:ascii="Times New Roman" w:hAnsi="Times New Roman" w:cs="Times New Roman"/>
                <w:sz w:val="20"/>
                <w:szCs w:val="20"/>
              </w:rPr>
            </w:pPr>
          </w:p>
        </w:tc>
      </w:tr>
      <w:tr w:rsidR="00646540" w:rsidRPr="00646540" w14:paraId="4EC2D7D6" w14:textId="77777777" w:rsidTr="00646540">
        <w:trPr>
          <w:trHeight w:val="315"/>
          <w:ins w:id="95380" w:author="pete jones" w:date="2022-01-11T16:59:00Z"/>
        </w:trPr>
        <w:tc>
          <w:tcPr>
            <w:tcW w:w="408" w:type="dxa"/>
            <w:tcBorders>
              <w:top w:val="nil"/>
              <w:left w:val="nil"/>
              <w:bottom w:val="nil"/>
              <w:right w:val="nil"/>
            </w:tcBorders>
            <w:shd w:val="clear" w:color="auto" w:fill="auto"/>
            <w:noWrap/>
            <w:vAlign w:val="center"/>
            <w:hideMark/>
          </w:tcPr>
          <w:p w14:paraId="48E4DD0C" w14:textId="77777777" w:rsidR="00646540" w:rsidRPr="00646540" w:rsidRDefault="00646540" w:rsidP="00646540">
            <w:pPr>
              <w:spacing w:before="0" w:after="0" w:line="240" w:lineRule="auto"/>
              <w:jc w:val="center"/>
              <w:rPr>
                <w:ins w:id="95381" w:author="pete jones" w:date="2022-01-11T16:59: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0F00E17D" w14:textId="77777777" w:rsidR="00646540" w:rsidRPr="00646540" w:rsidRDefault="00646540" w:rsidP="00646540">
            <w:pPr>
              <w:spacing w:before="0" w:after="0" w:line="240" w:lineRule="auto"/>
              <w:jc w:val="right"/>
              <w:rPr>
                <w:ins w:id="95382" w:author="pete jones" w:date="2022-01-11T16:59:00Z"/>
                <w:rFonts w:ascii="Calibri" w:hAnsi="Calibri" w:cs="Calibri"/>
                <w:sz w:val="22"/>
                <w:szCs w:val="22"/>
              </w:rPr>
            </w:pPr>
            <w:ins w:id="95383" w:author="pete jones" w:date="2022-01-11T16:59:00Z">
              <w:r w:rsidRPr="00646540">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2FD740DE" w14:textId="77777777" w:rsidR="00646540" w:rsidRPr="00646540" w:rsidRDefault="00646540" w:rsidP="00646540">
            <w:pPr>
              <w:spacing w:before="0" w:after="0" w:line="240" w:lineRule="auto"/>
              <w:jc w:val="center"/>
              <w:rPr>
                <w:ins w:id="95384" w:author="pete jones" w:date="2022-01-11T16:59:00Z"/>
                <w:rFonts w:ascii="Calibri" w:hAnsi="Calibri" w:cs="Calibri"/>
                <w:color w:val="000000"/>
                <w:sz w:val="22"/>
                <w:szCs w:val="22"/>
              </w:rPr>
            </w:pPr>
            <w:ins w:id="95385" w:author="pete jones" w:date="2022-01-11T16:59:00Z">
              <w:r w:rsidRPr="00646540">
                <w:rPr>
                  <w:rFonts w:ascii="Calibri" w:hAnsi="Calibri" w:cs="Calibri"/>
                  <w:color w:val="000000"/>
                  <w:sz w:val="22"/>
                  <w:szCs w:val="22"/>
                </w:rPr>
                <w:t>3</w:t>
              </w:r>
            </w:ins>
          </w:p>
        </w:tc>
        <w:tc>
          <w:tcPr>
            <w:tcW w:w="424" w:type="dxa"/>
            <w:tcBorders>
              <w:top w:val="nil"/>
              <w:left w:val="nil"/>
              <w:bottom w:val="nil"/>
              <w:right w:val="nil"/>
            </w:tcBorders>
            <w:shd w:val="clear" w:color="auto" w:fill="auto"/>
            <w:noWrap/>
            <w:vAlign w:val="center"/>
            <w:hideMark/>
          </w:tcPr>
          <w:p w14:paraId="6FE050EC" w14:textId="77777777" w:rsidR="00646540" w:rsidRPr="00646540" w:rsidRDefault="00646540" w:rsidP="00646540">
            <w:pPr>
              <w:spacing w:before="0" w:after="0" w:line="240" w:lineRule="auto"/>
              <w:jc w:val="center"/>
              <w:rPr>
                <w:ins w:id="95386" w:author="pete jones" w:date="2022-01-11T16:59: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0B8D6A7E" w14:textId="77777777" w:rsidR="00646540" w:rsidRPr="00646540" w:rsidRDefault="00646540" w:rsidP="00646540">
            <w:pPr>
              <w:spacing w:before="0" w:after="0" w:line="240" w:lineRule="auto"/>
              <w:jc w:val="left"/>
              <w:rPr>
                <w:ins w:id="95387" w:author="pete jones" w:date="2022-01-11T16:59: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4B3B27E2" w14:textId="77777777" w:rsidR="00646540" w:rsidRPr="00646540" w:rsidRDefault="00646540" w:rsidP="00646540">
            <w:pPr>
              <w:spacing w:before="0" w:after="0" w:line="240" w:lineRule="auto"/>
              <w:jc w:val="left"/>
              <w:rPr>
                <w:ins w:id="95388" w:author="pete jones" w:date="2022-01-11T16:59: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3775E736" w14:textId="77777777" w:rsidR="00646540" w:rsidRPr="00646540" w:rsidRDefault="00646540" w:rsidP="00646540">
            <w:pPr>
              <w:spacing w:before="0" w:after="0" w:line="240" w:lineRule="auto"/>
              <w:jc w:val="left"/>
              <w:rPr>
                <w:ins w:id="95389" w:author="pete jones" w:date="2022-01-11T16:59: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4133E1DA" w14:textId="77777777" w:rsidR="00646540" w:rsidRPr="00646540" w:rsidRDefault="00646540" w:rsidP="00646540">
            <w:pPr>
              <w:spacing w:before="0" w:after="0" w:line="240" w:lineRule="auto"/>
              <w:jc w:val="left"/>
              <w:rPr>
                <w:ins w:id="95390"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7E6C3CDC" w14:textId="77777777" w:rsidR="00646540" w:rsidRPr="00646540" w:rsidRDefault="00646540" w:rsidP="00646540">
            <w:pPr>
              <w:spacing w:before="0" w:after="0" w:line="240" w:lineRule="auto"/>
              <w:jc w:val="left"/>
              <w:rPr>
                <w:ins w:id="95391"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1967CDDE" w14:textId="77777777" w:rsidR="00646540" w:rsidRPr="00646540" w:rsidRDefault="00646540" w:rsidP="00646540">
            <w:pPr>
              <w:spacing w:before="0" w:after="0" w:line="240" w:lineRule="auto"/>
              <w:jc w:val="left"/>
              <w:rPr>
                <w:ins w:id="95392"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E51808F" w14:textId="77777777" w:rsidR="00646540" w:rsidRPr="00646540" w:rsidRDefault="00646540" w:rsidP="00646540">
            <w:pPr>
              <w:spacing w:before="0" w:after="0" w:line="240" w:lineRule="auto"/>
              <w:jc w:val="left"/>
              <w:rPr>
                <w:ins w:id="95393"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7BDCFA8" w14:textId="77777777" w:rsidR="00646540" w:rsidRPr="00646540" w:rsidRDefault="00646540" w:rsidP="00646540">
            <w:pPr>
              <w:spacing w:before="0" w:after="0" w:line="240" w:lineRule="auto"/>
              <w:jc w:val="center"/>
              <w:rPr>
                <w:ins w:id="95394"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7D4347A" w14:textId="77777777" w:rsidR="00646540" w:rsidRPr="00646540" w:rsidRDefault="00646540" w:rsidP="00646540">
            <w:pPr>
              <w:spacing w:before="0" w:after="0" w:line="240" w:lineRule="auto"/>
              <w:jc w:val="center"/>
              <w:rPr>
                <w:ins w:id="95395" w:author="pete jones" w:date="2022-01-11T16:59: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12EDFB00" w14:textId="77777777" w:rsidR="00646540" w:rsidRPr="00646540" w:rsidRDefault="00646540" w:rsidP="00646540">
            <w:pPr>
              <w:spacing w:before="0" w:after="0" w:line="240" w:lineRule="auto"/>
              <w:jc w:val="center"/>
              <w:rPr>
                <w:ins w:id="95396" w:author="pete jones" w:date="2022-01-11T16:59:00Z"/>
                <w:rFonts w:ascii="Times New Roman" w:hAnsi="Times New Roman" w:cs="Times New Roman"/>
                <w:sz w:val="20"/>
                <w:szCs w:val="20"/>
              </w:rPr>
            </w:pPr>
          </w:p>
        </w:tc>
      </w:tr>
      <w:tr w:rsidR="00646540" w:rsidRPr="00646540" w14:paraId="11D0B732" w14:textId="77777777" w:rsidTr="00646540">
        <w:trPr>
          <w:trHeight w:val="300"/>
          <w:ins w:id="95397" w:author="pete jones" w:date="2022-01-11T16:59:00Z"/>
        </w:trPr>
        <w:tc>
          <w:tcPr>
            <w:tcW w:w="408" w:type="dxa"/>
            <w:tcBorders>
              <w:top w:val="nil"/>
              <w:left w:val="nil"/>
              <w:bottom w:val="nil"/>
              <w:right w:val="nil"/>
            </w:tcBorders>
            <w:shd w:val="clear" w:color="auto" w:fill="auto"/>
            <w:noWrap/>
            <w:vAlign w:val="center"/>
            <w:hideMark/>
          </w:tcPr>
          <w:p w14:paraId="23DF065C" w14:textId="77777777" w:rsidR="00646540" w:rsidRPr="00646540" w:rsidRDefault="00646540" w:rsidP="00646540">
            <w:pPr>
              <w:spacing w:before="0" w:after="0" w:line="240" w:lineRule="auto"/>
              <w:jc w:val="center"/>
              <w:rPr>
                <w:ins w:id="95398" w:author="pete jones" w:date="2022-01-11T16:59: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E03B430" w14:textId="77777777" w:rsidR="00646540" w:rsidRPr="00646540" w:rsidRDefault="00646540" w:rsidP="00646540">
            <w:pPr>
              <w:spacing w:before="0" w:after="0" w:line="240" w:lineRule="auto"/>
              <w:jc w:val="right"/>
              <w:rPr>
                <w:ins w:id="95399" w:author="pete jones" w:date="2022-01-11T16:59:00Z"/>
                <w:rFonts w:ascii="Calibri" w:hAnsi="Calibri" w:cs="Calibri"/>
                <w:sz w:val="22"/>
                <w:szCs w:val="22"/>
              </w:rPr>
            </w:pPr>
            <w:ins w:id="95400" w:author="pete jones" w:date="2022-01-11T16:59:00Z">
              <w:r w:rsidRPr="00646540">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2F247B31" w14:textId="77777777" w:rsidR="00646540" w:rsidRPr="00646540" w:rsidRDefault="00646540" w:rsidP="00646540">
            <w:pPr>
              <w:spacing w:before="0" w:after="0" w:line="240" w:lineRule="auto"/>
              <w:jc w:val="center"/>
              <w:rPr>
                <w:ins w:id="95401" w:author="pete jones" w:date="2022-01-11T16:59:00Z"/>
                <w:rFonts w:ascii="Calibri" w:hAnsi="Calibri" w:cs="Calibri"/>
                <w:color w:val="000000"/>
                <w:sz w:val="22"/>
                <w:szCs w:val="22"/>
              </w:rPr>
            </w:pPr>
            <w:ins w:id="95402" w:author="pete jones" w:date="2022-01-11T16:59:00Z">
              <w:r w:rsidRPr="00646540">
                <w:rPr>
                  <w:rFonts w:ascii="Calibri" w:hAnsi="Calibri" w:cs="Calibri"/>
                  <w:color w:val="000000"/>
                  <w:sz w:val="22"/>
                  <w:szCs w:val="22"/>
                </w:rPr>
                <w:t>6</w:t>
              </w:r>
            </w:ins>
          </w:p>
        </w:tc>
        <w:tc>
          <w:tcPr>
            <w:tcW w:w="424" w:type="dxa"/>
            <w:tcBorders>
              <w:top w:val="nil"/>
              <w:left w:val="nil"/>
              <w:bottom w:val="nil"/>
              <w:right w:val="nil"/>
            </w:tcBorders>
            <w:shd w:val="clear" w:color="auto" w:fill="auto"/>
            <w:noWrap/>
            <w:vAlign w:val="center"/>
            <w:hideMark/>
          </w:tcPr>
          <w:p w14:paraId="2596D3E7" w14:textId="77777777" w:rsidR="00646540" w:rsidRPr="00646540" w:rsidRDefault="00646540" w:rsidP="00646540">
            <w:pPr>
              <w:spacing w:before="0" w:after="0" w:line="240" w:lineRule="auto"/>
              <w:jc w:val="center"/>
              <w:rPr>
                <w:ins w:id="95403" w:author="pete jones" w:date="2022-01-11T16:59: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264C1B3D" w14:textId="77777777" w:rsidR="00646540" w:rsidRPr="00646540" w:rsidRDefault="00646540" w:rsidP="00646540">
            <w:pPr>
              <w:spacing w:before="0" w:after="0" w:line="240" w:lineRule="auto"/>
              <w:jc w:val="center"/>
              <w:rPr>
                <w:ins w:id="95404" w:author="pete jones" w:date="2022-01-11T16:59:00Z"/>
                <w:rFonts w:ascii="Calibri" w:hAnsi="Calibri" w:cs="Calibri"/>
                <w:color w:val="000000"/>
                <w:sz w:val="22"/>
                <w:szCs w:val="22"/>
              </w:rPr>
            </w:pPr>
            <w:ins w:id="95405" w:author="pete jones" w:date="2022-01-11T16:59: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0BDB03A" w14:textId="77777777" w:rsidR="00646540" w:rsidRPr="00646540" w:rsidRDefault="00646540" w:rsidP="00646540">
            <w:pPr>
              <w:spacing w:before="0" w:after="0" w:line="240" w:lineRule="auto"/>
              <w:jc w:val="center"/>
              <w:rPr>
                <w:ins w:id="95406" w:author="pete jones" w:date="2022-01-11T16:59:00Z"/>
                <w:rFonts w:ascii="Calibri" w:hAnsi="Calibri" w:cs="Calibri"/>
                <w:color w:val="000000"/>
                <w:sz w:val="22"/>
                <w:szCs w:val="22"/>
              </w:rPr>
            </w:pPr>
            <w:ins w:id="95407" w:author="pete jones" w:date="2022-01-11T16:59: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81E7C56" w14:textId="77777777" w:rsidR="00646540" w:rsidRPr="00646540" w:rsidRDefault="00646540" w:rsidP="00646540">
            <w:pPr>
              <w:spacing w:before="0" w:after="0" w:line="240" w:lineRule="auto"/>
              <w:jc w:val="center"/>
              <w:rPr>
                <w:ins w:id="95408" w:author="pete jones" w:date="2022-01-11T16:59:00Z"/>
                <w:rFonts w:ascii="Calibri" w:hAnsi="Calibri" w:cs="Calibri"/>
                <w:color w:val="000000"/>
                <w:sz w:val="22"/>
                <w:szCs w:val="22"/>
              </w:rPr>
            </w:pPr>
            <w:ins w:id="95409" w:author="pete jones" w:date="2022-01-11T16:59:00Z">
              <w:r w:rsidRPr="00646540">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494ABDB" w14:textId="77777777" w:rsidR="00646540" w:rsidRPr="00646540" w:rsidRDefault="00646540" w:rsidP="00646540">
            <w:pPr>
              <w:spacing w:before="0" w:after="0" w:line="240" w:lineRule="auto"/>
              <w:jc w:val="center"/>
              <w:rPr>
                <w:ins w:id="95410" w:author="pete jones" w:date="2022-01-11T16:59:00Z"/>
                <w:rFonts w:ascii="Calibri" w:hAnsi="Calibri" w:cs="Calibri"/>
                <w:color w:val="000000"/>
                <w:sz w:val="22"/>
                <w:szCs w:val="22"/>
              </w:rPr>
            </w:pPr>
            <w:ins w:id="95411" w:author="pete jones" w:date="2022-01-11T16:59: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691EEBD" w14:textId="77777777" w:rsidR="00646540" w:rsidRPr="00646540" w:rsidRDefault="00646540" w:rsidP="00646540">
            <w:pPr>
              <w:spacing w:before="0" w:after="0" w:line="240" w:lineRule="auto"/>
              <w:jc w:val="center"/>
              <w:rPr>
                <w:ins w:id="95412" w:author="pete jones" w:date="2022-01-11T16:59:00Z"/>
                <w:rFonts w:ascii="Calibri" w:hAnsi="Calibri" w:cs="Calibri"/>
                <w:color w:val="000000"/>
                <w:sz w:val="22"/>
                <w:szCs w:val="22"/>
              </w:rPr>
            </w:pPr>
            <w:ins w:id="95413" w:author="pete jones" w:date="2022-01-11T16:59: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7809E02" w14:textId="77777777" w:rsidR="00646540" w:rsidRPr="00646540" w:rsidRDefault="00646540" w:rsidP="00646540">
            <w:pPr>
              <w:spacing w:before="0" w:after="0" w:line="240" w:lineRule="auto"/>
              <w:jc w:val="center"/>
              <w:rPr>
                <w:ins w:id="95414" w:author="pete jones" w:date="2022-01-11T16:59:00Z"/>
                <w:rFonts w:ascii="Calibri" w:hAnsi="Calibri" w:cs="Calibri"/>
                <w:color w:val="000000"/>
                <w:sz w:val="22"/>
                <w:szCs w:val="22"/>
              </w:rPr>
            </w:pPr>
            <w:ins w:id="95415" w:author="pete jones" w:date="2022-01-11T16:59: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C3A61EF" w14:textId="77777777" w:rsidR="00646540" w:rsidRPr="00646540" w:rsidRDefault="00646540" w:rsidP="00646540">
            <w:pPr>
              <w:spacing w:before="0" w:after="0" w:line="240" w:lineRule="auto"/>
              <w:jc w:val="center"/>
              <w:rPr>
                <w:ins w:id="95416" w:author="pete jones" w:date="2022-01-11T16:59:00Z"/>
                <w:rFonts w:ascii="Calibri" w:hAnsi="Calibri" w:cs="Calibri"/>
                <w:color w:val="000000"/>
                <w:sz w:val="22"/>
                <w:szCs w:val="22"/>
              </w:rPr>
            </w:pPr>
            <w:ins w:id="95417" w:author="pete jones" w:date="2022-01-11T16:59: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6CBD1F0" w14:textId="77777777" w:rsidR="00646540" w:rsidRPr="00646540" w:rsidRDefault="00646540" w:rsidP="00646540">
            <w:pPr>
              <w:spacing w:before="0" w:after="0" w:line="240" w:lineRule="auto"/>
              <w:jc w:val="center"/>
              <w:rPr>
                <w:ins w:id="95418" w:author="pete jones" w:date="2022-01-11T16:59:00Z"/>
                <w:rFonts w:ascii="Calibri" w:hAnsi="Calibri" w:cs="Calibri"/>
                <w:color w:val="000000"/>
                <w:sz w:val="22"/>
                <w:szCs w:val="22"/>
              </w:rPr>
            </w:pPr>
            <w:ins w:id="95419" w:author="pete jones" w:date="2022-01-11T16:59: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4419BEE" w14:textId="77777777" w:rsidR="00646540" w:rsidRPr="00646540" w:rsidRDefault="00646540" w:rsidP="00646540">
            <w:pPr>
              <w:spacing w:before="0" w:after="0" w:line="240" w:lineRule="auto"/>
              <w:jc w:val="center"/>
              <w:rPr>
                <w:ins w:id="95420" w:author="pete jones" w:date="2022-01-11T16:59:00Z"/>
                <w:rFonts w:ascii="Calibri" w:hAnsi="Calibri" w:cs="Calibri"/>
                <w:color w:val="000000"/>
                <w:sz w:val="22"/>
                <w:szCs w:val="22"/>
              </w:rPr>
            </w:pPr>
            <w:ins w:id="95421" w:author="pete jones" w:date="2022-01-11T16:59:00Z">
              <w:r w:rsidRPr="00646540">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407FF10" w14:textId="77777777" w:rsidR="00646540" w:rsidRPr="00646540" w:rsidRDefault="00646540" w:rsidP="00646540">
            <w:pPr>
              <w:spacing w:before="0" w:after="0" w:line="240" w:lineRule="auto"/>
              <w:jc w:val="center"/>
              <w:rPr>
                <w:ins w:id="95422" w:author="pete jones" w:date="2022-01-11T16:59:00Z"/>
                <w:rFonts w:ascii="Calibri" w:hAnsi="Calibri" w:cs="Calibri"/>
                <w:color w:val="000000"/>
                <w:sz w:val="22"/>
                <w:szCs w:val="22"/>
              </w:rPr>
            </w:pPr>
            <w:ins w:id="95423" w:author="pete jones" w:date="2022-01-11T16:59:00Z">
              <w:r w:rsidRPr="00646540">
                <w:rPr>
                  <w:rFonts w:ascii="Calibri" w:hAnsi="Calibri" w:cs="Calibri"/>
                  <w:color w:val="000000"/>
                  <w:sz w:val="22"/>
                  <w:szCs w:val="22"/>
                </w:rPr>
                <w:t>N/A</w:t>
              </w:r>
            </w:ins>
          </w:p>
        </w:tc>
      </w:tr>
      <w:tr w:rsidR="00646540" w:rsidRPr="00646540" w14:paraId="529E100E" w14:textId="77777777" w:rsidTr="00646540">
        <w:trPr>
          <w:trHeight w:val="315"/>
          <w:ins w:id="95424" w:author="pete jones" w:date="2022-01-11T16:59:00Z"/>
        </w:trPr>
        <w:tc>
          <w:tcPr>
            <w:tcW w:w="408" w:type="dxa"/>
            <w:tcBorders>
              <w:top w:val="nil"/>
              <w:left w:val="nil"/>
              <w:bottom w:val="nil"/>
              <w:right w:val="nil"/>
            </w:tcBorders>
            <w:shd w:val="clear" w:color="auto" w:fill="auto"/>
            <w:noWrap/>
            <w:vAlign w:val="center"/>
            <w:hideMark/>
          </w:tcPr>
          <w:p w14:paraId="0F10BD5A" w14:textId="77777777" w:rsidR="00646540" w:rsidRPr="00646540" w:rsidRDefault="00646540" w:rsidP="00646540">
            <w:pPr>
              <w:spacing w:before="0" w:after="0" w:line="240" w:lineRule="auto"/>
              <w:jc w:val="center"/>
              <w:rPr>
                <w:ins w:id="95425" w:author="pete jones" w:date="2022-01-11T16:59:00Z"/>
                <w:rFonts w:ascii="Calibri" w:hAnsi="Calibri" w:cs="Calibri"/>
                <w:color w:val="FFFFFF"/>
                <w:sz w:val="22"/>
                <w:szCs w:val="22"/>
              </w:rPr>
            </w:pPr>
            <w:ins w:id="95426" w:author="pete jones" w:date="2022-01-11T16:59:00Z">
              <w:r w:rsidRPr="0064654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103CE46A" w14:textId="77777777" w:rsidR="00646540" w:rsidRPr="00646540" w:rsidRDefault="00646540" w:rsidP="00646540">
            <w:pPr>
              <w:spacing w:before="0" w:after="0" w:line="240" w:lineRule="auto"/>
              <w:jc w:val="right"/>
              <w:rPr>
                <w:ins w:id="95427" w:author="pete jones" w:date="2022-01-11T16:59:00Z"/>
                <w:rFonts w:ascii="Calibri" w:hAnsi="Calibri" w:cs="Calibri"/>
                <w:sz w:val="22"/>
                <w:szCs w:val="22"/>
              </w:rPr>
            </w:pPr>
            <w:ins w:id="95428" w:author="pete jones" w:date="2022-01-11T16:59:00Z">
              <w:r w:rsidRPr="00646540">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0B136B43" w14:textId="77777777" w:rsidR="00646540" w:rsidRPr="00646540" w:rsidRDefault="00646540" w:rsidP="00646540">
            <w:pPr>
              <w:spacing w:before="0" w:after="0" w:line="240" w:lineRule="auto"/>
              <w:jc w:val="center"/>
              <w:rPr>
                <w:ins w:id="95429" w:author="pete jones" w:date="2022-01-11T16:59:00Z"/>
                <w:rFonts w:ascii="Calibri" w:hAnsi="Calibri" w:cs="Calibri"/>
                <w:sz w:val="22"/>
                <w:szCs w:val="22"/>
              </w:rPr>
            </w:pPr>
            <w:ins w:id="95430" w:author="pete jones" w:date="2022-01-11T16:59:00Z">
              <w:r w:rsidRPr="00646540">
                <w:rPr>
                  <w:rFonts w:ascii="Calibri" w:hAnsi="Calibri" w:cs="Calibri"/>
                  <w:sz w:val="22"/>
                  <w:szCs w:val="22"/>
                </w:rPr>
                <w:t>1</w:t>
              </w:r>
            </w:ins>
          </w:p>
        </w:tc>
        <w:tc>
          <w:tcPr>
            <w:tcW w:w="424" w:type="dxa"/>
            <w:tcBorders>
              <w:top w:val="nil"/>
              <w:left w:val="nil"/>
              <w:bottom w:val="nil"/>
              <w:right w:val="nil"/>
            </w:tcBorders>
            <w:shd w:val="clear" w:color="auto" w:fill="auto"/>
            <w:noWrap/>
            <w:vAlign w:val="bottom"/>
            <w:hideMark/>
          </w:tcPr>
          <w:p w14:paraId="03069806" w14:textId="77777777" w:rsidR="00646540" w:rsidRPr="00646540" w:rsidRDefault="00646540" w:rsidP="00646540">
            <w:pPr>
              <w:spacing w:before="0" w:after="0" w:line="240" w:lineRule="auto"/>
              <w:jc w:val="center"/>
              <w:rPr>
                <w:ins w:id="95431" w:author="pete jones" w:date="2022-01-11T16:59:00Z"/>
                <w:rFonts w:ascii="Calibri" w:hAnsi="Calibri" w:cs="Calibri"/>
                <w:color w:val="FFFFFF"/>
                <w:sz w:val="22"/>
                <w:szCs w:val="22"/>
              </w:rPr>
            </w:pPr>
            <w:ins w:id="95432" w:author="pete jones" w:date="2022-01-11T16:59:00Z">
              <w:r w:rsidRPr="00646540">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2F02D7E0" w14:textId="77777777" w:rsidR="00646540" w:rsidRPr="00646540" w:rsidRDefault="00646540" w:rsidP="00646540">
            <w:pPr>
              <w:spacing w:before="0" w:after="0" w:line="240" w:lineRule="auto"/>
              <w:jc w:val="left"/>
              <w:rPr>
                <w:ins w:id="95433" w:author="pete jones" w:date="2022-01-11T16:59: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B2080F9" w14:textId="77777777" w:rsidR="00646540" w:rsidRPr="00646540" w:rsidRDefault="00646540" w:rsidP="00646540">
            <w:pPr>
              <w:spacing w:before="0" w:after="0" w:line="240" w:lineRule="auto"/>
              <w:jc w:val="left"/>
              <w:rPr>
                <w:ins w:id="95434" w:author="pete jones" w:date="2022-01-11T16:59: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49009DB5" w14:textId="77777777" w:rsidR="00646540" w:rsidRPr="00646540" w:rsidRDefault="00646540" w:rsidP="00646540">
            <w:pPr>
              <w:spacing w:before="0" w:after="0" w:line="240" w:lineRule="auto"/>
              <w:jc w:val="left"/>
              <w:rPr>
                <w:ins w:id="95435" w:author="pete jones" w:date="2022-01-11T16:59: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7AF0D02" w14:textId="77777777" w:rsidR="00646540" w:rsidRPr="00646540" w:rsidRDefault="00646540" w:rsidP="00646540">
            <w:pPr>
              <w:spacing w:before="0" w:after="0" w:line="240" w:lineRule="auto"/>
              <w:jc w:val="left"/>
              <w:rPr>
                <w:ins w:id="95436"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192E0EA" w14:textId="77777777" w:rsidR="00646540" w:rsidRPr="00646540" w:rsidRDefault="00646540" w:rsidP="00646540">
            <w:pPr>
              <w:spacing w:before="0" w:after="0" w:line="240" w:lineRule="auto"/>
              <w:jc w:val="left"/>
              <w:rPr>
                <w:ins w:id="95437"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ACB4D06" w14:textId="77777777" w:rsidR="00646540" w:rsidRPr="00646540" w:rsidRDefault="00646540" w:rsidP="00646540">
            <w:pPr>
              <w:spacing w:before="0" w:after="0" w:line="240" w:lineRule="auto"/>
              <w:jc w:val="left"/>
              <w:rPr>
                <w:ins w:id="95438"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345694C1" w14:textId="77777777" w:rsidR="00646540" w:rsidRPr="00646540" w:rsidRDefault="00646540" w:rsidP="00646540">
            <w:pPr>
              <w:spacing w:before="0" w:after="0" w:line="240" w:lineRule="auto"/>
              <w:jc w:val="left"/>
              <w:rPr>
                <w:ins w:id="95439"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8958514" w14:textId="77777777" w:rsidR="00646540" w:rsidRPr="00646540" w:rsidRDefault="00646540" w:rsidP="00646540">
            <w:pPr>
              <w:spacing w:before="0" w:after="0" w:line="240" w:lineRule="auto"/>
              <w:jc w:val="left"/>
              <w:rPr>
                <w:ins w:id="95440"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B1F4FB9" w14:textId="77777777" w:rsidR="00646540" w:rsidRPr="00646540" w:rsidRDefault="00646540" w:rsidP="00646540">
            <w:pPr>
              <w:spacing w:before="0" w:after="0" w:line="240" w:lineRule="auto"/>
              <w:jc w:val="left"/>
              <w:rPr>
                <w:ins w:id="95441" w:author="pete jones" w:date="2022-01-11T16:59: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1B421EA3" w14:textId="77777777" w:rsidR="00646540" w:rsidRPr="00646540" w:rsidRDefault="00646540" w:rsidP="00646540">
            <w:pPr>
              <w:spacing w:before="0" w:after="0" w:line="240" w:lineRule="auto"/>
              <w:jc w:val="left"/>
              <w:rPr>
                <w:ins w:id="95442" w:author="pete jones" w:date="2022-01-11T16:59:00Z"/>
                <w:rFonts w:ascii="Calibri" w:hAnsi="Calibri" w:cs="Calibri"/>
                <w:color w:val="000000"/>
                <w:sz w:val="22"/>
                <w:szCs w:val="22"/>
              </w:rPr>
            </w:pPr>
          </w:p>
        </w:tc>
      </w:tr>
      <w:tr w:rsidR="00646540" w:rsidRPr="00646540" w14:paraId="3E18F876" w14:textId="77777777" w:rsidTr="00646540">
        <w:trPr>
          <w:trHeight w:val="315"/>
          <w:ins w:id="95443" w:author="pete jones" w:date="2022-01-11T16:59:00Z"/>
        </w:trPr>
        <w:tc>
          <w:tcPr>
            <w:tcW w:w="408" w:type="dxa"/>
            <w:tcBorders>
              <w:top w:val="nil"/>
              <w:left w:val="nil"/>
              <w:bottom w:val="nil"/>
              <w:right w:val="nil"/>
            </w:tcBorders>
            <w:shd w:val="clear" w:color="auto" w:fill="auto"/>
            <w:noWrap/>
            <w:vAlign w:val="center"/>
            <w:hideMark/>
          </w:tcPr>
          <w:p w14:paraId="14DAD5CF" w14:textId="77777777" w:rsidR="00646540" w:rsidRPr="00646540" w:rsidRDefault="00646540" w:rsidP="00646540">
            <w:pPr>
              <w:spacing w:before="0" w:after="0" w:line="240" w:lineRule="auto"/>
              <w:jc w:val="center"/>
              <w:rPr>
                <w:ins w:id="95444" w:author="pete jones" w:date="2022-01-11T16:59: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A492F2E" w14:textId="77777777" w:rsidR="00646540" w:rsidRPr="00646540" w:rsidRDefault="00646540" w:rsidP="00646540">
            <w:pPr>
              <w:spacing w:before="0" w:after="0" w:line="240" w:lineRule="auto"/>
              <w:jc w:val="right"/>
              <w:rPr>
                <w:ins w:id="95445" w:author="pete jones" w:date="2022-01-11T16:59:00Z"/>
                <w:rFonts w:ascii="Calibri" w:hAnsi="Calibri" w:cs="Calibri"/>
                <w:sz w:val="22"/>
                <w:szCs w:val="22"/>
              </w:rPr>
            </w:pPr>
            <w:ins w:id="95446" w:author="pete jones" w:date="2022-01-11T16:59:00Z">
              <w:r w:rsidRPr="00646540">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54A3CE67" w14:textId="77777777" w:rsidR="00646540" w:rsidRPr="00646540" w:rsidRDefault="00646540" w:rsidP="00646540">
            <w:pPr>
              <w:spacing w:before="0" w:after="0" w:line="240" w:lineRule="auto"/>
              <w:jc w:val="center"/>
              <w:rPr>
                <w:ins w:id="95447" w:author="pete jones" w:date="2022-01-11T16:59:00Z"/>
                <w:rFonts w:ascii="Calibri" w:hAnsi="Calibri" w:cs="Calibri"/>
                <w:sz w:val="22"/>
                <w:szCs w:val="22"/>
              </w:rPr>
            </w:pPr>
            <w:ins w:id="95448" w:author="pete jones" w:date="2022-01-11T16:59:00Z">
              <w:r w:rsidRPr="00646540">
                <w:rPr>
                  <w:rFonts w:ascii="Calibri" w:hAnsi="Calibri" w:cs="Calibri"/>
                  <w:sz w:val="22"/>
                  <w:szCs w:val="22"/>
                </w:rPr>
                <w:t>4</w:t>
              </w:r>
            </w:ins>
          </w:p>
        </w:tc>
        <w:tc>
          <w:tcPr>
            <w:tcW w:w="424" w:type="dxa"/>
            <w:tcBorders>
              <w:top w:val="nil"/>
              <w:left w:val="nil"/>
              <w:bottom w:val="nil"/>
              <w:right w:val="nil"/>
            </w:tcBorders>
            <w:shd w:val="clear" w:color="auto" w:fill="auto"/>
            <w:noWrap/>
            <w:vAlign w:val="bottom"/>
            <w:hideMark/>
          </w:tcPr>
          <w:p w14:paraId="2B322554" w14:textId="77777777" w:rsidR="00646540" w:rsidRPr="00646540" w:rsidRDefault="00646540" w:rsidP="00646540">
            <w:pPr>
              <w:spacing w:before="0" w:after="0" w:line="240" w:lineRule="auto"/>
              <w:jc w:val="center"/>
              <w:rPr>
                <w:ins w:id="95449" w:author="pete jones" w:date="2022-01-11T16:59: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3DCECE2C" w14:textId="77777777" w:rsidR="00646540" w:rsidRPr="00646540" w:rsidRDefault="00646540" w:rsidP="00646540">
            <w:pPr>
              <w:spacing w:before="0" w:after="0" w:line="240" w:lineRule="auto"/>
              <w:jc w:val="right"/>
              <w:rPr>
                <w:ins w:id="95450" w:author="pete jones" w:date="2022-01-11T16:59:00Z"/>
                <w:rFonts w:ascii="Calibri" w:hAnsi="Calibri" w:cs="Calibri"/>
                <w:color w:val="FFFFFF"/>
                <w:sz w:val="22"/>
                <w:szCs w:val="22"/>
              </w:rPr>
            </w:pPr>
            <w:ins w:id="95451" w:author="pete jones" w:date="2022-01-11T16:59:00Z">
              <w:r w:rsidRPr="00646540">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41C852D7" w14:textId="77777777" w:rsidR="00646540" w:rsidRPr="00646540" w:rsidRDefault="00646540" w:rsidP="00646540">
            <w:pPr>
              <w:spacing w:before="0" w:after="0" w:line="240" w:lineRule="auto"/>
              <w:jc w:val="right"/>
              <w:rPr>
                <w:ins w:id="95452" w:author="pete jones" w:date="2022-01-11T16:59:00Z"/>
                <w:rFonts w:ascii="Calibri" w:hAnsi="Calibri" w:cs="Calibri"/>
                <w:color w:val="FFFFFF"/>
                <w:sz w:val="22"/>
                <w:szCs w:val="22"/>
              </w:rPr>
            </w:pPr>
            <w:ins w:id="95453" w:author="pete jones" w:date="2022-01-11T16:59:00Z">
              <w:r w:rsidRPr="00646540">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3D1EC850" w14:textId="77777777" w:rsidR="00646540" w:rsidRPr="00646540" w:rsidRDefault="00646540" w:rsidP="00646540">
            <w:pPr>
              <w:spacing w:before="0" w:after="0" w:line="240" w:lineRule="auto"/>
              <w:jc w:val="right"/>
              <w:rPr>
                <w:ins w:id="95454" w:author="pete jones" w:date="2022-01-11T16:59:00Z"/>
                <w:rFonts w:ascii="Calibri" w:hAnsi="Calibri" w:cs="Calibri"/>
                <w:color w:val="FFFFFF"/>
                <w:sz w:val="22"/>
                <w:szCs w:val="22"/>
              </w:rPr>
            </w:pPr>
            <w:ins w:id="95455" w:author="pete jones" w:date="2022-01-11T16:59:00Z">
              <w:r w:rsidRPr="00646540">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60F78678" w14:textId="77777777" w:rsidR="00646540" w:rsidRPr="00646540" w:rsidRDefault="00646540" w:rsidP="00646540">
            <w:pPr>
              <w:spacing w:before="0" w:after="0" w:line="240" w:lineRule="auto"/>
              <w:jc w:val="right"/>
              <w:rPr>
                <w:ins w:id="95456" w:author="pete jones" w:date="2022-01-11T16:59:00Z"/>
                <w:rFonts w:ascii="Calibri" w:hAnsi="Calibri" w:cs="Calibri"/>
                <w:color w:val="FFFFFF"/>
                <w:sz w:val="22"/>
                <w:szCs w:val="22"/>
              </w:rPr>
            </w:pPr>
            <w:ins w:id="95457" w:author="pete jones" w:date="2022-01-11T16:59:00Z">
              <w:r w:rsidRPr="0064654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12EE8888" w14:textId="77777777" w:rsidR="00646540" w:rsidRPr="00646540" w:rsidRDefault="00646540" w:rsidP="00646540">
            <w:pPr>
              <w:spacing w:before="0" w:after="0" w:line="240" w:lineRule="auto"/>
              <w:jc w:val="right"/>
              <w:rPr>
                <w:ins w:id="95458" w:author="pete jones" w:date="2022-01-11T16:59:00Z"/>
                <w:rFonts w:ascii="Calibri" w:hAnsi="Calibri" w:cs="Calibri"/>
                <w:color w:val="FFFFFF"/>
                <w:sz w:val="22"/>
                <w:szCs w:val="22"/>
              </w:rPr>
            </w:pPr>
            <w:ins w:id="95459" w:author="pete jones" w:date="2022-01-11T16:59:00Z">
              <w:r w:rsidRPr="0064654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63F88233" w14:textId="77777777" w:rsidR="00646540" w:rsidRPr="00646540" w:rsidRDefault="00646540" w:rsidP="00646540">
            <w:pPr>
              <w:spacing w:before="0" w:after="0" w:line="240" w:lineRule="auto"/>
              <w:jc w:val="right"/>
              <w:rPr>
                <w:ins w:id="95460" w:author="pete jones" w:date="2022-01-11T16:59:00Z"/>
                <w:rFonts w:ascii="Calibri" w:hAnsi="Calibri" w:cs="Calibri"/>
                <w:color w:val="FFFFFF"/>
                <w:sz w:val="22"/>
                <w:szCs w:val="22"/>
              </w:rPr>
            </w:pPr>
            <w:ins w:id="95461" w:author="pete jones" w:date="2022-01-11T16:59:00Z">
              <w:r w:rsidRPr="0064654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4FA7D297" w14:textId="77777777" w:rsidR="00646540" w:rsidRPr="00646540" w:rsidRDefault="00646540" w:rsidP="00646540">
            <w:pPr>
              <w:spacing w:before="0" w:after="0" w:line="240" w:lineRule="auto"/>
              <w:jc w:val="right"/>
              <w:rPr>
                <w:ins w:id="95462" w:author="pete jones" w:date="2022-01-11T16:59:00Z"/>
                <w:rFonts w:ascii="Calibri" w:hAnsi="Calibri" w:cs="Calibri"/>
                <w:color w:val="FFFFFF"/>
                <w:sz w:val="22"/>
                <w:szCs w:val="22"/>
              </w:rPr>
            </w:pPr>
            <w:ins w:id="95463" w:author="pete jones" w:date="2022-01-11T16:59:00Z">
              <w:r w:rsidRPr="0064654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7446D28E" w14:textId="77777777" w:rsidR="00646540" w:rsidRPr="00646540" w:rsidRDefault="00646540" w:rsidP="00646540">
            <w:pPr>
              <w:spacing w:before="0" w:after="0" w:line="240" w:lineRule="auto"/>
              <w:jc w:val="right"/>
              <w:rPr>
                <w:ins w:id="95464" w:author="pete jones" w:date="2022-01-11T16:59:00Z"/>
                <w:rFonts w:ascii="Calibri" w:hAnsi="Calibri" w:cs="Calibri"/>
                <w:color w:val="FFFFFF"/>
                <w:sz w:val="22"/>
                <w:szCs w:val="22"/>
              </w:rPr>
            </w:pPr>
            <w:ins w:id="95465" w:author="pete jones" w:date="2022-01-11T16:59:00Z">
              <w:r w:rsidRPr="0064654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5C087A69" w14:textId="77777777" w:rsidR="00646540" w:rsidRPr="00646540" w:rsidRDefault="00646540" w:rsidP="00646540">
            <w:pPr>
              <w:spacing w:before="0" w:after="0" w:line="240" w:lineRule="auto"/>
              <w:jc w:val="right"/>
              <w:rPr>
                <w:ins w:id="95466" w:author="pete jones" w:date="2022-01-11T16:59:00Z"/>
                <w:rFonts w:ascii="Calibri" w:hAnsi="Calibri" w:cs="Calibri"/>
                <w:color w:val="FFFFFF"/>
                <w:sz w:val="22"/>
                <w:szCs w:val="22"/>
              </w:rPr>
            </w:pPr>
            <w:ins w:id="95467" w:author="pete jones" w:date="2022-01-11T16:59:00Z">
              <w:r w:rsidRPr="0064654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4C4CEC7B" w14:textId="77777777" w:rsidR="00646540" w:rsidRPr="00646540" w:rsidRDefault="00646540" w:rsidP="00646540">
            <w:pPr>
              <w:spacing w:before="0" w:after="0" w:line="240" w:lineRule="auto"/>
              <w:jc w:val="right"/>
              <w:rPr>
                <w:ins w:id="95468" w:author="pete jones" w:date="2022-01-11T16:59:00Z"/>
                <w:rFonts w:ascii="Calibri" w:hAnsi="Calibri" w:cs="Calibri"/>
                <w:color w:val="FFFFFF"/>
                <w:sz w:val="22"/>
                <w:szCs w:val="22"/>
              </w:rPr>
            </w:pPr>
            <w:ins w:id="95469" w:author="pete jones" w:date="2022-01-11T16:59:00Z">
              <w:r w:rsidRPr="00646540">
                <w:rPr>
                  <w:rFonts w:ascii="Calibri" w:hAnsi="Calibri" w:cs="Calibri"/>
                  <w:color w:val="FFFFFF"/>
                  <w:sz w:val="22"/>
                  <w:szCs w:val="22"/>
                </w:rPr>
                <w:t>23</w:t>
              </w:r>
            </w:ins>
          </w:p>
        </w:tc>
      </w:tr>
      <w:tr w:rsidR="00646540" w:rsidRPr="00646540" w14:paraId="49828077" w14:textId="77777777" w:rsidTr="00646540">
        <w:trPr>
          <w:trHeight w:val="315"/>
          <w:ins w:id="95470" w:author="pete jones" w:date="2022-01-11T16:59:00Z"/>
        </w:trPr>
        <w:tc>
          <w:tcPr>
            <w:tcW w:w="408" w:type="dxa"/>
            <w:tcBorders>
              <w:top w:val="nil"/>
              <w:left w:val="nil"/>
              <w:bottom w:val="nil"/>
              <w:right w:val="nil"/>
            </w:tcBorders>
            <w:shd w:val="clear" w:color="auto" w:fill="auto"/>
            <w:noWrap/>
            <w:vAlign w:val="center"/>
            <w:hideMark/>
          </w:tcPr>
          <w:p w14:paraId="5F008F2C" w14:textId="77777777" w:rsidR="00646540" w:rsidRPr="00646540" w:rsidRDefault="00646540" w:rsidP="00646540">
            <w:pPr>
              <w:spacing w:before="0" w:after="0" w:line="240" w:lineRule="auto"/>
              <w:jc w:val="center"/>
              <w:rPr>
                <w:ins w:id="95471" w:author="pete jones" w:date="2022-01-11T16:59:00Z"/>
                <w:rFonts w:ascii="Calibri" w:hAnsi="Calibri" w:cs="Calibri"/>
                <w:color w:val="FFFFFF"/>
                <w:sz w:val="22"/>
                <w:szCs w:val="22"/>
              </w:rPr>
            </w:pPr>
            <w:ins w:id="95472" w:author="pete jones" w:date="2022-01-11T16:59:00Z">
              <w:r w:rsidRPr="0064654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33816FB0" w14:textId="77777777" w:rsidR="00646540" w:rsidRPr="00646540" w:rsidRDefault="00646540" w:rsidP="00646540">
            <w:pPr>
              <w:spacing w:before="0" w:after="0" w:line="240" w:lineRule="auto"/>
              <w:jc w:val="right"/>
              <w:rPr>
                <w:ins w:id="95473" w:author="pete jones" w:date="2022-01-11T16:59:00Z"/>
                <w:rFonts w:ascii="Calibri" w:hAnsi="Calibri" w:cs="Calibri"/>
                <w:color w:val="FFFFFF"/>
                <w:sz w:val="22"/>
                <w:szCs w:val="22"/>
              </w:rPr>
            </w:pPr>
            <w:ins w:id="95474" w:author="pete jones" w:date="2022-01-11T16:59:00Z">
              <w:r w:rsidRPr="00646540">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07A69193" w14:textId="77777777" w:rsidR="00646540" w:rsidRPr="00646540" w:rsidRDefault="00646540" w:rsidP="00646540">
            <w:pPr>
              <w:spacing w:before="0" w:after="0" w:line="240" w:lineRule="auto"/>
              <w:jc w:val="center"/>
              <w:rPr>
                <w:ins w:id="95475" w:author="pete jones" w:date="2022-01-11T16:59:00Z"/>
                <w:rFonts w:ascii="Calibri" w:hAnsi="Calibri" w:cs="Calibri"/>
                <w:color w:val="FFFFFF"/>
                <w:sz w:val="22"/>
                <w:szCs w:val="22"/>
              </w:rPr>
            </w:pPr>
            <w:ins w:id="95476" w:author="pete jones" w:date="2022-01-11T16:59:00Z">
              <w:r w:rsidRPr="00646540">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1C2B77B1" w14:textId="77777777" w:rsidR="00646540" w:rsidRPr="00646540" w:rsidRDefault="00646540" w:rsidP="00646540">
            <w:pPr>
              <w:spacing w:before="0" w:after="0" w:line="240" w:lineRule="auto"/>
              <w:jc w:val="center"/>
              <w:rPr>
                <w:ins w:id="95477" w:author="pete jones" w:date="2022-01-11T16:59:00Z"/>
                <w:rFonts w:ascii="Calibri" w:hAnsi="Calibri" w:cs="Calibri"/>
                <w:color w:val="FFFFFF"/>
                <w:sz w:val="22"/>
                <w:szCs w:val="22"/>
              </w:rPr>
            </w:pPr>
            <w:ins w:id="95478" w:author="pete jones" w:date="2022-01-11T16:59:00Z">
              <w:r w:rsidRPr="00646540">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A9B791F" w14:textId="77777777" w:rsidR="00646540" w:rsidRPr="00646540" w:rsidRDefault="00646540" w:rsidP="00646540">
            <w:pPr>
              <w:spacing w:before="0" w:after="0" w:line="240" w:lineRule="auto"/>
              <w:jc w:val="center"/>
              <w:rPr>
                <w:ins w:id="95479" w:author="pete jones" w:date="2022-01-11T16:59:00Z"/>
                <w:rFonts w:ascii="Calibri" w:hAnsi="Calibri" w:cs="Calibri"/>
                <w:sz w:val="22"/>
                <w:szCs w:val="22"/>
              </w:rPr>
            </w:pPr>
            <w:ins w:id="95480" w:author="pete jones" w:date="2022-01-11T16:59:00Z">
              <w:r w:rsidRPr="00646540">
                <w:rPr>
                  <w:rFonts w:ascii="Calibri" w:hAnsi="Calibri" w:cs="Calibri"/>
                  <w:sz w:val="22"/>
                  <w:szCs w:val="22"/>
                </w:rPr>
                <w:t>By %</w:t>
              </w:r>
            </w:ins>
          </w:p>
        </w:tc>
      </w:tr>
      <w:tr w:rsidR="00646540" w:rsidRPr="00646540" w14:paraId="1F1C9744" w14:textId="77777777" w:rsidTr="00646540">
        <w:trPr>
          <w:trHeight w:val="1920"/>
          <w:ins w:id="95481" w:author="pete jones" w:date="2022-01-11T16:59: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2E8725C8" w14:textId="77777777" w:rsidR="00646540" w:rsidRPr="00646540" w:rsidRDefault="00646540" w:rsidP="00646540">
            <w:pPr>
              <w:spacing w:before="0" w:after="0" w:line="240" w:lineRule="auto"/>
              <w:jc w:val="center"/>
              <w:rPr>
                <w:ins w:id="95482" w:author="pete jones" w:date="2022-01-11T16:59:00Z"/>
                <w:rFonts w:ascii="Calibri" w:hAnsi="Calibri" w:cs="Calibri"/>
                <w:b/>
                <w:bCs/>
                <w:color w:val="000000"/>
                <w:sz w:val="22"/>
                <w:szCs w:val="22"/>
              </w:rPr>
            </w:pPr>
            <w:ins w:id="95483" w:author="pete jones" w:date="2022-01-11T16:59:00Z">
              <w:r w:rsidRPr="00646540">
                <w:rPr>
                  <w:rFonts w:ascii="Calibri" w:hAnsi="Calibri" w:cs="Calibri"/>
                  <w:b/>
                  <w:bCs/>
                  <w:color w:val="000000"/>
                  <w:sz w:val="22"/>
                  <w:szCs w:val="22"/>
                </w:rPr>
                <w:lastRenderedPageBreak/>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11C12740" w14:textId="77777777" w:rsidR="00646540" w:rsidRPr="00646540" w:rsidRDefault="00646540" w:rsidP="00646540">
            <w:pPr>
              <w:spacing w:before="0" w:after="0" w:line="240" w:lineRule="auto"/>
              <w:jc w:val="center"/>
              <w:rPr>
                <w:ins w:id="95484" w:author="pete jones" w:date="2022-01-11T16:59:00Z"/>
                <w:rFonts w:ascii="Calibri" w:hAnsi="Calibri" w:cs="Calibri"/>
                <w:b/>
                <w:bCs/>
                <w:color w:val="000000"/>
                <w:sz w:val="22"/>
                <w:szCs w:val="22"/>
              </w:rPr>
            </w:pPr>
            <w:ins w:id="95485" w:author="pete jones" w:date="2022-01-11T16:59:00Z">
              <w:r w:rsidRPr="00646540">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A0B8191" w14:textId="77777777" w:rsidR="00646540" w:rsidRPr="00646540" w:rsidRDefault="00646540" w:rsidP="00646540">
            <w:pPr>
              <w:spacing w:before="0" w:after="0" w:line="240" w:lineRule="auto"/>
              <w:jc w:val="center"/>
              <w:rPr>
                <w:ins w:id="95486" w:author="pete jones" w:date="2022-01-11T16:59:00Z"/>
                <w:rFonts w:ascii="Calibri" w:hAnsi="Calibri" w:cs="Calibri"/>
                <w:b/>
                <w:bCs/>
                <w:color w:val="000000"/>
                <w:sz w:val="22"/>
                <w:szCs w:val="22"/>
              </w:rPr>
            </w:pPr>
            <w:ins w:id="95487" w:author="pete jones" w:date="2022-01-11T16:59:00Z">
              <w:r w:rsidRPr="00646540">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6765DCF" w14:textId="77777777" w:rsidR="00646540" w:rsidRPr="00646540" w:rsidRDefault="00646540" w:rsidP="00646540">
            <w:pPr>
              <w:spacing w:before="0" w:after="0" w:line="240" w:lineRule="auto"/>
              <w:jc w:val="center"/>
              <w:rPr>
                <w:ins w:id="95488" w:author="pete jones" w:date="2022-01-11T16:59:00Z"/>
                <w:rFonts w:ascii="Calibri" w:hAnsi="Calibri" w:cs="Calibri"/>
                <w:b/>
                <w:bCs/>
                <w:color w:val="000000"/>
                <w:sz w:val="22"/>
                <w:szCs w:val="22"/>
              </w:rPr>
            </w:pPr>
            <w:ins w:id="95489" w:author="pete jones" w:date="2022-01-11T16:59:00Z">
              <w:r w:rsidRPr="00646540">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65F9A8A3" w14:textId="77777777" w:rsidR="00646540" w:rsidRPr="00646540" w:rsidRDefault="00646540" w:rsidP="00646540">
            <w:pPr>
              <w:spacing w:before="0" w:after="0" w:line="240" w:lineRule="auto"/>
              <w:jc w:val="center"/>
              <w:rPr>
                <w:ins w:id="95490" w:author="pete jones" w:date="2022-01-11T16:59:00Z"/>
                <w:rFonts w:ascii="Calibri" w:hAnsi="Calibri" w:cs="Calibri"/>
                <w:b/>
                <w:bCs/>
                <w:color w:val="000000"/>
                <w:sz w:val="22"/>
                <w:szCs w:val="22"/>
              </w:rPr>
            </w:pPr>
            <w:ins w:id="95491" w:author="pete jones" w:date="2022-01-11T16:59:00Z">
              <w:r w:rsidRPr="00646540">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35C75845" w14:textId="77777777" w:rsidR="00646540" w:rsidRPr="00646540" w:rsidRDefault="00646540" w:rsidP="00646540">
            <w:pPr>
              <w:spacing w:before="0" w:after="0" w:line="240" w:lineRule="auto"/>
              <w:jc w:val="center"/>
              <w:rPr>
                <w:ins w:id="95492" w:author="pete jones" w:date="2022-01-11T16:59:00Z"/>
                <w:rFonts w:ascii="Calibri" w:hAnsi="Calibri" w:cs="Calibri"/>
                <w:b/>
                <w:bCs/>
                <w:color w:val="000000"/>
                <w:sz w:val="22"/>
                <w:szCs w:val="22"/>
              </w:rPr>
            </w:pPr>
            <w:ins w:id="95493" w:author="pete jones" w:date="2022-01-11T16:59:00Z">
              <w:r w:rsidRPr="00646540">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3B922DDA" w14:textId="77777777" w:rsidR="00646540" w:rsidRPr="00646540" w:rsidRDefault="00646540" w:rsidP="00646540">
            <w:pPr>
              <w:spacing w:before="0" w:after="0" w:line="240" w:lineRule="auto"/>
              <w:jc w:val="center"/>
              <w:rPr>
                <w:ins w:id="95494" w:author="pete jones" w:date="2022-01-11T16:59:00Z"/>
                <w:rFonts w:ascii="Calibri" w:hAnsi="Calibri" w:cs="Calibri"/>
                <w:b/>
                <w:bCs/>
                <w:color w:val="000000"/>
                <w:sz w:val="22"/>
                <w:szCs w:val="22"/>
              </w:rPr>
            </w:pPr>
            <w:ins w:id="95495" w:author="pete jones" w:date="2022-01-11T16:59:00Z">
              <w:r w:rsidRPr="00646540">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1F5D56A" w14:textId="77777777" w:rsidR="00646540" w:rsidRPr="00646540" w:rsidRDefault="00646540" w:rsidP="00646540">
            <w:pPr>
              <w:spacing w:before="0" w:after="0" w:line="240" w:lineRule="auto"/>
              <w:jc w:val="center"/>
              <w:rPr>
                <w:ins w:id="95496" w:author="pete jones" w:date="2022-01-11T16:59:00Z"/>
                <w:rFonts w:ascii="Calibri" w:hAnsi="Calibri" w:cs="Calibri"/>
                <w:b/>
                <w:bCs/>
                <w:color w:val="000000"/>
                <w:sz w:val="22"/>
                <w:szCs w:val="22"/>
              </w:rPr>
            </w:pPr>
            <w:ins w:id="95497" w:author="pete jones" w:date="2022-01-11T16:59:00Z">
              <w:r w:rsidRPr="0064654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7F093FCF" w14:textId="77777777" w:rsidR="00646540" w:rsidRPr="00646540" w:rsidRDefault="00646540" w:rsidP="00646540">
            <w:pPr>
              <w:spacing w:before="0" w:after="0" w:line="240" w:lineRule="auto"/>
              <w:jc w:val="center"/>
              <w:rPr>
                <w:ins w:id="95498" w:author="pete jones" w:date="2022-01-11T16:59:00Z"/>
                <w:rFonts w:ascii="Calibri" w:hAnsi="Calibri" w:cs="Calibri"/>
                <w:b/>
                <w:bCs/>
                <w:color w:val="000000"/>
                <w:sz w:val="22"/>
                <w:szCs w:val="22"/>
              </w:rPr>
            </w:pPr>
            <w:ins w:id="95499" w:author="pete jones" w:date="2022-01-11T16:59:00Z">
              <w:r w:rsidRPr="0064654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0E1F597" w14:textId="77777777" w:rsidR="00646540" w:rsidRPr="00646540" w:rsidRDefault="00646540" w:rsidP="00646540">
            <w:pPr>
              <w:spacing w:before="0" w:after="0" w:line="240" w:lineRule="auto"/>
              <w:jc w:val="center"/>
              <w:rPr>
                <w:ins w:id="95500" w:author="pete jones" w:date="2022-01-11T16:59:00Z"/>
                <w:rFonts w:ascii="Calibri" w:hAnsi="Calibri" w:cs="Calibri"/>
                <w:b/>
                <w:bCs/>
                <w:color w:val="000000"/>
                <w:sz w:val="22"/>
                <w:szCs w:val="22"/>
              </w:rPr>
            </w:pPr>
            <w:ins w:id="95501" w:author="pete jones" w:date="2022-01-11T16:59:00Z">
              <w:r w:rsidRPr="0064654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17977268" w14:textId="77777777" w:rsidR="00646540" w:rsidRPr="00646540" w:rsidRDefault="00646540" w:rsidP="00646540">
            <w:pPr>
              <w:spacing w:before="0" w:after="0" w:line="240" w:lineRule="auto"/>
              <w:jc w:val="center"/>
              <w:rPr>
                <w:ins w:id="95502" w:author="pete jones" w:date="2022-01-11T16:59:00Z"/>
                <w:rFonts w:ascii="Calibri" w:hAnsi="Calibri" w:cs="Calibri"/>
                <w:b/>
                <w:bCs/>
                <w:color w:val="000000"/>
                <w:sz w:val="22"/>
                <w:szCs w:val="22"/>
              </w:rPr>
            </w:pPr>
            <w:ins w:id="95503" w:author="pete jones" w:date="2022-01-11T16:59:00Z">
              <w:r w:rsidRPr="0064654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80CBD60" w14:textId="77777777" w:rsidR="00646540" w:rsidRPr="00646540" w:rsidRDefault="00646540" w:rsidP="00646540">
            <w:pPr>
              <w:spacing w:before="0" w:after="0" w:line="240" w:lineRule="auto"/>
              <w:jc w:val="center"/>
              <w:rPr>
                <w:ins w:id="95504" w:author="pete jones" w:date="2022-01-11T16:59:00Z"/>
                <w:rFonts w:ascii="Calibri" w:hAnsi="Calibri" w:cs="Calibri"/>
                <w:b/>
                <w:bCs/>
                <w:color w:val="000000"/>
                <w:sz w:val="22"/>
                <w:szCs w:val="22"/>
              </w:rPr>
            </w:pPr>
            <w:ins w:id="95505" w:author="pete jones" w:date="2022-01-11T16:59:00Z">
              <w:r w:rsidRPr="0064654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BC9CB31" w14:textId="77777777" w:rsidR="00646540" w:rsidRPr="00646540" w:rsidRDefault="00646540" w:rsidP="00646540">
            <w:pPr>
              <w:spacing w:before="0" w:after="0" w:line="240" w:lineRule="auto"/>
              <w:jc w:val="center"/>
              <w:rPr>
                <w:ins w:id="95506" w:author="pete jones" w:date="2022-01-11T16:59:00Z"/>
                <w:rFonts w:ascii="Calibri" w:hAnsi="Calibri" w:cs="Calibri"/>
                <w:b/>
                <w:bCs/>
                <w:color w:val="000000"/>
                <w:sz w:val="22"/>
                <w:szCs w:val="22"/>
              </w:rPr>
            </w:pPr>
            <w:ins w:id="95507" w:author="pete jones" w:date="2022-01-11T16:59:00Z">
              <w:r w:rsidRPr="0064654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5784DCEF" w14:textId="77777777" w:rsidR="00646540" w:rsidRPr="00646540" w:rsidRDefault="00646540" w:rsidP="00646540">
            <w:pPr>
              <w:spacing w:before="0" w:after="0" w:line="240" w:lineRule="auto"/>
              <w:jc w:val="center"/>
              <w:rPr>
                <w:ins w:id="95508" w:author="pete jones" w:date="2022-01-11T16:59:00Z"/>
                <w:rFonts w:ascii="Calibri" w:hAnsi="Calibri" w:cs="Calibri"/>
                <w:b/>
                <w:bCs/>
                <w:color w:val="000000"/>
                <w:sz w:val="22"/>
                <w:szCs w:val="22"/>
              </w:rPr>
            </w:pPr>
            <w:ins w:id="95509" w:author="pete jones" w:date="2022-01-11T16:59:00Z">
              <w:r w:rsidRPr="00646540">
                <w:rPr>
                  <w:rFonts w:ascii="Calibri" w:hAnsi="Calibri" w:cs="Calibri"/>
                  <w:b/>
                  <w:bCs/>
                  <w:color w:val="000000"/>
                  <w:sz w:val="22"/>
                  <w:szCs w:val="22"/>
                </w:rPr>
                <w:t>Coursework</w:t>
              </w:r>
            </w:ins>
          </w:p>
        </w:tc>
      </w:tr>
      <w:tr w:rsidR="00646540" w:rsidRPr="00646540" w14:paraId="1A2C5749" w14:textId="77777777" w:rsidTr="00646540">
        <w:trPr>
          <w:trHeight w:val="300"/>
          <w:ins w:id="95510" w:author="pete jones" w:date="2022-01-11T16:59: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6E3C866" w14:textId="77777777" w:rsidR="00646540" w:rsidRPr="00646540" w:rsidRDefault="00646540" w:rsidP="00646540">
            <w:pPr>
              <w:spacing w:before="0" w:after="0" w:line="240" w:lineRule="auto"/>
              <w:jc w:val="center"/>
              <w:rPr>
                <w:ins w:id="95511" w:author="pete jones" w:date="2022-01-11T16:59:00Z"/>
                <w:rFonts w:ascii="Calibri" w:hAnsi="Calibri" w:cs="Calibri"/>
                <w:color w:val="000000"/>
                <w:sz w:val="22"/>
                <w:szCs w:val="22"/>
              </w:rPr>
            </w:pPr>
            <w:ins w:id="95512"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B8BA97B" w14:textId="77777777" w:rsidR="00646540" w:rsidRPr="00646540" w:rsidRDefault="00646540" w:rsidP="00646540">
            <w:pPr>
              <w:spacing w:before="0" w:after="0" w:line="240" w:lineRule="auto"/>
              <w:jc w:val="left"/>
              <w:rPr>
                <w:ins w:id="95513" w:author="pete jones" w:date="2022-01-11T16:59:00Z"/>
                <w:rFonts w:ascii="Calibri" w:hAnsi="Calibri" w:cs="Calibri"/>
                <w:color w:val="000000"/>
                <w:sz w:val="22"/>
                <w:szCs w:val="22"/>
              </w:rPr>
            </w:pPr>
            <w:ins w:id="95514" w:author="pete jones" w:date="2022-01-11T16:59:00Z">
              <w:r w:rsidRPr="00646540">
                <w:rPr>
                  <w:rFonts w:ascii="Calibri" w:hAnsi="Calibri" w:cs="Calibri"/>
                  <w:color w:val="000000"/>
                  <w:sz w:val="22"/>
                  <w:szCs w:val="22"/>
                </w:rPr>
                <w:t>Mathematics</w:t>
              </w:r>
            </w:ins>
          </w:p>
        </w:tc>
        <w:tc>
          <w:tcPr>
            <w:tcW w:w="432" w:type="dxa"/>
            <w:tcBorders>
              <w:top w:val="nil"/>
              <w:left w:val="nil"/>
              <w:bottom w:val="single" w:sz="4" w:space="0" w:color="auto"/>
              <w:right w:val="single" w:sz="4" w:space="0" w:color="auto"/>
            </w:tcBorders>
            <w:shd w:val="clear" w:color="auto" w:fill="auto"/>
            <w:noWrap/>
            <w:vAlign w:val="bottom"/>
            <w:hideMark/>
          </w:tcPr>
          <w:p w14:paraId="07F17E8C" w14:textId="77777777" w:rsidR="00646540" w:rsidRPr="00646540" w:rsidRDefault="00646540" w:rsidP="00646540">
            <w:pPr>
              <w:spacing w:before="0" w:after="0" w:line="240" w:lineRule="auto"/>
              <w:jc w:val="center"/>
              <w:rPr>
                <w:ins w:id="95515" w:author="pete jones" w:date="2022-01-11T16:59:00Z"/>
                <w:rFonts w:ascii="Calibri" w:hAnsi="Calibri" w:cs="Calibri"/>
                <w:color w:val="000000"/>
                <w:sz w:val="22"/>
                <w:szCs w:val="22"/>
              </w:rPr>
            </w:pPr>
            <w:ins w:id="95516" w:author="pete jones" w:date="2022-01-11T16:59: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56907070" w14:textId="77777777" w:rsidR="00646540" w:rsidRPr="00646540" w:rsidRDefault="00646540" w:rsidP="00646540">
            <w:pPr>
              <w:spacing w:before="0" w:after="0" w:line="240" w:lineRule="auto"/>
              <w:jc w:val="center"/>
              <w:rPr>
                <w:ins w:id="95517" w:author="pete jones" w:date="2022-01-11T16:59:00Z"/>
                <w:rFonts w:ascii="Calibri" w:hAnsi="Calibri" w:cs="Calibri"/>
                <w:color w:val="000000"/>
                <w:sz w:val="22"/>
                <w:szCs w:val="22"/>
              </w:rPr>
            </w:pPr>
            <w:ins w:id="95518"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E365FA3" w14:textId="77777777" w:rsidR="00646540" w:rsidRPr="00646540" w:rsidRDefault="00646540" w:rsidP="00646540">
            <w:pPr>
              <w:spacing w:before="0" w:after="0" w:line="240" w:lineRule="auto"/>
              <w:jc w:val="center"/>
              <w:rPr>
                <w:ins w:id="95519" w:author="pete jones" w:date="2022-01-11T16:59:00Z"/>
                <w:rFonts w:ascii="Calibri" w:hAnsi="Calibri" w:cs="Calibri"/>
                <w:color w:val="000000"/>
                <w:sz w:val="22"/>
                <w:szCs w:val="22"/>
              </w:rPr>
            </w:pPr>
            <w:ins w:id="95520"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FFE016" w14:textId="77777777" w:rsidR="00646540" w:rsidRPr="00646540" w:rsidRDefault="00646540" w:rsidP="00646540">
            <w:pPr>
              <w:spacing w:before="0" w:after="0" w:line="240" w:lineRule="auto"/>
              <w:jc w:val="center"/>
              <w:rPr>
                <w:ins w:id="95521" w:author="pete jones" w:date="2022-01-11T16:59:00Z"/>
                <w:rFonts w:ascii="Calibri" w:hAnsi="Calibri" w:cs="Calibri"/>
                <w:color w:val="000000"/>
                <w:sz w:val="22"/>
                <w:szCs w:val="22"/>
              </w:rPr>
            </w:pPr>
            <w:ins w:id="95522"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14466D0" w14:textId="77777777" w:rsidR="00646540" w:rsidRPr="00646540" w:rsidRDefault="00646540" w:rsidP="00646540">
            <w:pPr>
              <w:spacing w:before="0" w:after="0" w:line="240" w:lineRule="auto"/>
              <w:jc w:val="center"/>
              <w:rPr>
                <w:ins w:id="95523" w:author="pete jones" w:date="2022-01-11T16:59:00Z"/>
                <w:rFonts w:ascii="Calibri" w:hAnsi="Calibri" w:cs="Calibri"/>
                <w:color w:val="000000"/>
                <w:sz w:val="22"/>
                <w:szCs w:val="22"/>
              </w:rPr>
            </w:pPr>
            <w:ins w:id="95524"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290397" w14:textId="77777777" w:rsidR="00646540" w:rsidRPr="00646540" w:rsidRDefault="00646540" w:rsidP="00646540">
            <w:pPr>
              <w:spacing w:before="0" w:after="0" w:line="240" w:lineRule="auto"/>
              <w:jc w:val="center"/>
              <w:rPr>
                <w:ins w:id="95525" w:author="pete jones" w:date="2022-01-11T16:59:00Z"/>
                <w:rFonts w:ascii="Calibri" w:hAnsi="Calibri" w:cs="Calibri"/>
                <w:color w:val="000000"/>
                <w:sz w:val="22"/>
                <w:szCs w:val="22"/>
              </w:rPr>
            </w:pPr>
            <w:ins w:id="9552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7BA361" w14:textId="77777777" w:rsidR="00646540" w:rsidRPr="00646540" w:rsidRDefault="00646540" w:rsidP="00646540">
            <w:pPr>
              <w:spacing w:before="0" w:after="0" w:line="240" w:lineRule="auto"/>
              <w:jc w:val="center"/>
              <w:rPr>
                <w:ins w:id="95527" w:author="pete jones" w:date="2022-01-11T16:59:00Z"/>
                <w:rFonts w:ascii="Calibri" w:hAnsi="Calibri" w:cs="Calibri"/>
                <w:color w:val="000000"/>
                <w:sz w:val="22"/>
                <w:szCs w:val="22"/>
              </w:rPr>
            </w:pPr>
            <w:ins w:id="9552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378CD0" w14:textId="77777777" w:rsidR="00646540" w:rsidRPr="00646540" w:rsidRDefault="00646540" w:rsidP="00646540">
            <w:pPr>
              <w:spacing w:before="0" w:after="0" w:line="240" w:lineRule="auto"/>
              <w:jc w:val="center"/>
              <w:rPr>
                <w:ins w:id="95529" w:author="pete jones" w:date="2022-01-11T16:59:00Z"/>
                <w:rFonts w:ascii="Calibri" w:hAnsi="Calibri" w:cs="Calibri"/>
                <w:color w:val="000000"/>
                <w:sz w:val="22"/>
                <w:szCs w:val="22"/>
              </w:rPr>
            </w:pPr>
            <w:ins w:id="9553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21F9D4" w14:textId="77777777" w:rsidR="00646540" w:rsidRPr="00646540" w:rsidRDefault="00646540" w:rsidP="00646540">
            <w:pPr>
              <w:spacing w:before="0" w:after="0" w:line="240" w:lineRule="auto"/>
              <w:jc w:val="center"/>
              <w:rPr>
                <w:ins w:id="95531" w:author="pete jones" w:date="2022-01-11T16:59:00Z"/>
                <w:rFonts w:ascii="Calibri" w:hAnsi="Calibri" w:cs="Calibri"/>
                <w:color w:val="000000"/>
                <w:sz w:val="22"/>
                <w:szCs w:val="22"/>
              </w:rPr>
            </w:pPr>
            <w:ins w:id="9553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7A1400" w14:textId="77777777" w:rsidR="00646540" w:rsidRPr="00646540" w:rsidRDefault="00646540" w:rsidP="00646540">
            <w:pPr>
              <w:spacing w:before="0" w:after="0" w:line="240" w:lineRule="auto"/>
              <w:jc w:val="center"/>
              <w:rPr>
                <w:ins w:id="95533" w:author="pete jones" w:date="2022-01-11T16:59:00Z"/>
                <w:rFonts w:ascii="Calibri" w:hAnsi="Calibri" w:cs="Calibri"/>
                <w:color w:val="000000"/>
                <w:sz w:val="22"/>
                <w:szCs w:val="22"/>
              </w:rPr>
            </w:pPr>
            <w:ins w:id="9553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5E49F9" w14:textId="77777777" w:rsidR="00646540" w:rsidRPr="00646540" w:rsidRDefault="00646540" w:rsidP="00646540">
            <w:pPr>
              <w:spacing w:before="0" w:after="0" w:line="240" w:lineRule="auto"/>
              <w:jc w:val="center"/>
              <w:rPr>
                <w:ins w:id="95535" w:author="pete jones" w:date="2022-01-11T16:59:00Z"/>
                <w:rFonts w:ascii="Calibri" w:hAnsi="Calibri" w:cs="Calibri"/>
                <w:color w:val="000000"/>
                <w:sz w:val="22"/>
                <w:szCs w:val="22"/>
              </w:rPr>
            </w:pPr>
            <w:ins w:id="95536"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C48A69B" w14:textId="77777777" w:rsidR="00646540" w:rsidRPr="00646540" w:rsidRDefault="00646540" w:rsidP="00646540">
            <w:pPr>
              <w:spacing w:before="0" w:after="0" w:line="240" w:lineRule="auto"/>
              <w:jc w:val="center"/>
              <w:rPr>
                <w:ins w:id="95537" w:author="pete jones" w:date="2022-01-11T16:59:00Z"/>
                <w:rFonts w:ascii="Calibri" w:hAnsi="Calibri" w:cs="Calibri"/>
                <w:color w:val="000000"/>
                <w:sz w:val="22"/>
                <w:szCs w:val="22"/>
              </w:rPr>
            </w:pPr>
            <w:ins w:id="95538" w:author="pete jones" w:date="2022-01-11T16:59:00Z">
              <w:r w:rsidRPr="00646540">
                <w:rPr>
                  <w:rFonts w:ascii="Calibri" w:hAnsi="Calibri" w:cs="Calibri"/>
                  <w:color w:val="000000"/>
                  <w:sz w:val="22"/>
                  <w:szCs w:val="22"/>
                </w:rPr>
                <w:t> </w:t>
              </w:r>
            </w:ins>
          </w:p>
        </w:tc>
      </w:tr>
      <w:tr w:rsidR="00646540" w:rsidRPr="00646540" w14:paraId="1C5DD309" w14:textId="77777777" w:rsidTr="00646540">
        <w:trPr>
          <w:trHeight w:val="300"/>
          <w:ins w:id="95539"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21D503B" w14:textId="77777777" w:rsidR="00646540" w:rsidRPr="00646540" w:rsidRDefault="00646540" w:rsidP="00646540">
            <w:pPr>
              <w:spacing w:before="0" w:after="0" w:line="240" w:lineRule="auto"/>
              <w:jc w:val="center"/>
              <w:rPr>
                <w:ins w:id="95540" w:author="pete jones" w:date="2022-01-11T16:59:00Z"/>
                <w:rFonts w:ascii="Calibri" w:hAnsi="Calibri" w:cs="Calibri"/>
                <w:color w:val="000000"/>
                <w:sz w:val="22"/>
                <w:szCs w:val="22"/>
              </w:rPr>
            </w:pPr>
            <w:ins w:id="95541"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99BB091" w14:textId="77777777" w:rsidR="00646540" w:rsidRPr="00646540" w:rsidRDefault="00646540" w:rsidP="00646540">
            <w:pPr>
              <w:spacing w:before="0" w:after="0" w:line="240" w:lineRule="auto"/>
              <w:jc w:val="left"/>
              <w:rPr>
                <w:ins w:id="95542" w:author="pete jones" w:date="2022-01-11T16:59:00Z"/>
                <w:rFonts w:ascii="Calibri" w:hAnsi="Calibri" w:cs="Calibri"/>
                <w:color w:val="000000"/>
                <w:sz w:val="22"/>
                <w:szCs w:val="22"/>
              </w:rPr>
            </w:pPr>
            <w:ins w:id="95543" w:author="pete jones" w:date="2022-01-11T16:59:00Z">
              <w:r w:rsidRPr="00646540">
                <w:rPr>
                  <w:rFonts w:ascii="Calibri" w:hAnsi="Calibri" w:cs="Calibri"/>
                  <w:color w:val="000000"/>
                  <w:sz w:val="22"/>
                  <w:szCs w:val="22"/>
                </w:rPr>
                <w:t>Electrical and information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54D168F1" w14:textId="77777777" w:rsidR="00646540" w:rsidRPr="00646540" w:rsidRDefault="00646540" w:rsidP="00646540">
            <w:pPr>
              <w:spacing w:before="0" w:after="0" w:line="240" w:lineRule="auto"/>
              <w:jc w:val="center"/>
              <w:rPr>
                <w:ins w:id="95544" w:author="pete jones" w:date="2022-01-11T16:59:00Z"/>
                <w:rFonts w:ascii="Calibri" w:hAnsi="Calibri" w:cs="Calibri"/>
                <w:color w:val="000000"/>
                <w:sz w:val="22"/>
                <w:szCs w:val="22"/>
              </w:rPr>
            </w:pPr>
            <w:ins w:id="95545" w:author="pete jones" w:date="2022-01-11T16:59: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0B3BD39" w14:textId="77777777" w:rsidR="00646540" w:rsidRPr="00646540" w:rsidRDefault="00646540" w:rsidP="00646540">
            <w:pPr>
              <w:spacing w:before="0" w:after="0" w:line="240" w:lineRule="auto"/>
              <w:jc w:val="center"/>
              <w:rPr>
                <w:ins w:id="95546" w:author="pete jones" w:date="2022-01-11T16:59:00Z"/>
                <w:rFonts w:ascii="Calibri" w:hAnsi="Calibri" w:cs="Calibri"/>
                <w:color w:val="000000"/>
                <w:sz w:val="22"/>
                <w:szCs w:val="22"/>
              </w:rPr>
            </w:pPr>
            <w:ins w:id="95547"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A6ED4C1" w14:textId="77777777" w:rsidR="00646540" w:rsidRPr="00646540" w:rsidRDefault="00646540" w:rsidP="00646540">
            <w:pPr>
              <w:spacing w:before="0" w:after="0" w:line="240" w:lineRule="auto"/>
              <w:jc w:val="center"/>
              <w:rPr>
                <w:ins w:id="95548" w:author="pete jones" w:date="2022-01-11T16:59:00Z"/>
                <w:rFonts w:ascii="Calibri" w:hAnsi="Calibri" w:cs="Calibri"/>
                <w:color w:val="000000"/>
                <w:sz w:val="22"/>
                <w:szCs w:val="22"/>
              </w:rPr>
            </w:pPr>
            <w:ins w:id="95549"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E4A78F" w14:textId="77777777" w:rsidR="00646540" w:rsidRPr="00646540" w:rsidRDefault="00646540" w:rsidP="00646540">
            <w:pPr>
              <w:spacing w:before="0" w:after="0" w:line="240" w:lineRule="auto"/>
              <w:jc w:val="center"/>
              <w:rPr>
                <w:ins w:id="95550" w:author="pete jones" w:date="2022-01-11T16:59:00Z"/>
                <w:rFonts w:ascii="Calibri" w:hAnsi="Calibri" w:cs="Calibri"/>
                <w:color w:val="000000"/>
                <w:sz w:val="22"/>
                <w:szCs w:val="22"/>
              </w:rPr>
            </w:pPr>
            <w:ins w:id="95551"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FD0E2C" w14:textId="77777777" w:rsidR="00646540" w:rsidRPr="00646540" w:rsidRDefault="00646540" w:rsidP="00646540">
            <w:pPr>
              <w:spacing w:before="0" w:after="0" w:line="240" w:lineRule="auto"/>
              <w:jc w:val="center"/>
              <w:rPr>
                <w:ins w:id="95552" w:author="pete jones" w:date="2022-01-11T16:59:00Z"/>
                <w:rFonts w:ascii="Calibri" w:hAnsi="Calibri" w:cs="Calibri"/>
                <w:color w:val="000000"/>
                <w:sz w:val="22"/>
                <w:szCs w:val="22"/>
              </w:rPr>
            </w:pPr>
            <w:ins w:id="95553"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15A1D3" w14:textId="77777777" w:rsidR="00646540" w:rsidRPr="00646540" w:rsidRDefault="00646540" w:rsidP="00646540">
            <w:pPr>
              <w:spacing w:before="0" w:after="0" w:line="240" w:lineRule="auto"/>
              <w:jc w:val="center"/>
              <w:rPr>
                <w:ins w:id="95554" w:author="pete jones" w:date="2022-01-11T16:59:00Z"/>
                <w:rFonts w:ascii="Calibri" w:hAnsi="Calibri" w:cs="Calibri"/>
                <w:color w:val="000000"/>
                <w:sz w:val="22"/>
                <w:szCs w:val="22"/>
              </w:rPr>
            </w:pPr>
            <w:ins w:id="9555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EDEE72" w14:textId="77777777" w:rsidR="00646540" w:rsidRPr="00646540" w:rsidRDefault="00646540" w:rsidP="00646540">
            <w:pPr>
              <w:spacing w:before="0" w:after="0" w:line="240" w:lineRule="auto"/>
              <w:jc w:val="center"/>
              <w:rPr>
                <w:ins w:id="95556" w:author="pete jones" w:date="2022-01-11T16:59:00Z"/>
                <w:rFonts w:ascii="Calibri" w:hAnsi="Calibri" w:cs="Calibri"/>
                <w:color w:val="000000"/>
                <w:sz w:val="22"/>
                <w:szCs w:val="22"/>
              </w:rPr>
            </w:pPr>
            <w:ins w:id="9555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E1809A" w14:textId="77777777" w:rsidR="00646540" w:rsidRPr="00646540" w:rsidRDefault="00646540" w:rsidP="00646540">
            <w:pPr>
              <w:spacing w:before="0" w:after="0" w:line="240" w:lineRule="auto"/>
              <w:jc w:val="center"/>
              <w:rPr>
                <w:ins w:id="95558" w:author="pete jones" w:date="2022-01-11T16:59:00Z"/>
                <w:rFonts w:ascii="Calibri" w:hAnsi="Calibri" w:cs="Calibri"/>
                <w:color w:val="000000"/>
                <w:sz w:val="22"/>
                <w:szCs w:val="22"/>
              </w:rPr>
            </w:pPr>
            <w:ins w:id="9555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0F7115" w14:textId="77777777" w:rsidR="00646540" w:rsidRPr="00646540" w:rsidRDefault="00646540" w:rsidP="00646540">
            <w:pPr>
              <w:spacing w:before="0" w:after="0" w:line="240" w:lineRule="auto"/>
              <w:jc w:val="center"/>
              <w:rPr>
                <w:ins w:id="95560" w:author="pete jones" w:date="2022-01-11T16:59:00Z"/>
                <w:rFonts w:ascii="Calibri" w:hAnsi="Calibri" w:cs="Calibri"/>
                <w:color w:val="000000"/>
                <w:sz w:val="22"/>
                <w:szCs w:val="22"/>
              </w:rPr>
            </w:pPr>
            <w:ins w:id="9556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720400" w14:textId="77777777" w:rsidR="00646540" w:rsidRPr="00646540" w:rsidRDefault="00646540" w:rsidP="00646540">
            <w:pPr>
              <w:spacing w:before="0" w:after="0" w:line="240" w:lineRule="auto"/>
              <w:jc w:val="center"/>
              <w:rPr>
                <w:ins w:id="95562" w:author="pete jones" w:date="2022-01-11T16:59:00Z"/>
                <w:rFonts w:ascii="Calibri" w:hAnsi="Calibri" w:cs="Calibri"/>
                <w:color w:val="000000"/>
                <w:sz w:val="22"/>
                <w:szCs w:val="22"/>
              </w:rPr>
            </w:pPr>
            <w:ins w:id="9556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1057E2" w14:textId="77777777" w:rsidR="00646540" w:rsidRPr="00646540" w:rsidRDefault="00646540" w:rsidP="00646540">
            <w:pPr>
              <w:spacing w:before="0" w:after="0" w:line="240" w:lineRule="auto"/>
              <w:jc w:val="center"/>
              <w:rPr>
                <w:ins w:id="95564" w:author="pete jones" w:date="2022-01-11T16:59:00Z"/>
                <w:rFonts w:ascii="Calibri" w:hAnsi="Calibri" w:cs="Calibri"/>
                <w:color w:val="000000"/>
                <w:sz w:val="22"/>
                <w:szCs w:val="22"/>
              </w:rPr>
            </w:pPr>
            <w:ins w:id="95565"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3083172" w14:textId="77777777" w:rsidR="00646540" w:rsidRPr="00646540" w:rsidRDefault="00646540" w:rsidP="00646540">
            <w:pPr>
              <w:spacing w:before="0" w:after="0" w:line="240" w:lineRule="auto"/>
              <w:jc w:val="center"/>
              <w:rPr>
                <w:ins w:id="95566" w:author="pete jones" w:date="2022-01-11T16:59:00Z"/>
                <w:rFonts w:ascii="Calibri" w:hAnsi="Calibri" w:cs="Calibri"/>
                <w:color w:val="000000"/>
                <w:sz w:val="22"/>
                <w:szCs w:val="22"/>
              </w:rPr>
            </w:pPr>
            <w:ins w:id="95567" w:author="pete jones" w:date="2022-01-11T16:59:00Z">
              <w:r w:rsidRPr="00646540">
                <w:rPr>
                  <w:rFonts w:ascii="Calibri" w:hAnsi="Calibri" w:cs="Calibri"/>
                  <w:color w:val="000000"/>
                  <w:sz w:val="22"/>
                  <w:szCs w:val="22"/>
                </w:rPr>
                <w:t> </w:t>
              </w:r>
            </w:ins>
          </w:p>
        </w:tc>
      </w:tr>
      <w:tr w:rsidR="00646540" w:rsidRPr="00646540" w14:paraId="7D2E2014" w14:textId="77777777" w:rsidTr="00646540">
        <w:trPr>
          <w:trHeight w:val="300"/>
          <w:ins w:id="95568"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675B40B" w14:textId="77777777" w:rsidR="00646540" w:rsidRPr="00646540" w:rsidRDefault="00646540" w:rsidP="00646540">
            <w:pPr>
              <w:spacing w:before="0" w:after="0" w:line="240" w:lineRule="auto"/>
              <w:jc w:val="center"/>
              <w:rPr>
                <w:ins w:id="95569" w:author="pete jones" w:date="2022-01-11T16:59:00Z"/>
                <w:rFonts w:ascii="Calibri" w:hAnsi="Calibri" w:cs="Calibri"/>
                <w:color w:val="000000"/>
                <w:sz w:val="22"/>
                <w:szCs w:val="22"/>
              </w:rPr>
            </w:pPr>
            <w:ins w:id="95570"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C88F78A" w14:textId="77777777" w:rsidR="00646540" w:rsidRPr="00646540" w:rsidRDefault="00646540" w:rsidP="00646540">
            <w:pPr>
              <w:spacing w:before="0" w:after="0" w:line="240" w:lineRule="auto"/>
              <w:jc w:val="left"/>
              <w:rPr>
                <w:ins w:id="95571" w:author="pete jones" w:date="2022-01-11T16:59:00Z"/>
                <w:rFonts w:ascii="Calibri" w:hAnsi="Calibri" w:cs="Calibri"/>
                <w:color w:val="000000"/>
                <w:sz w:val="22"/>
                <w:szCs w:val="22"/>
              </w:rPr>
            </w:pPr>
            <w:ins w:id="95572" w:author="pete jones" w:date="2022-01-11T16:59:00Z">
              <w:r w:rsidRPr="00646540">
                <w:rPr>
                  <w:rFonts w:ascii="Calibri" w:hAnsi="Calibri" w:cs="Calibri"/>
                  <w:color w:val="000000"/>
                  <w:sz w:val="22"/>
                  <w:szCs w:val="22"/>
                </w:rPr>
                <w:t>Structures an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2D8D5867" w14:textId="77777777" w:rsidR="00646540" w:rsidRPr="00646540" w:rsidRDefault="00646540" w:rsidP="00646540">
            <w:pPr>
              <w:spacing w:before="0" w:after="0" w:line="240" w:lineRule="auto"/>
              <w:jc w:val="center"/>
              <w:rPr>
                <w:ins w:id="95573" w:author="pete jones" w:date="2022-01-11T16:59:00Z"/>
                <w:rFonts w:ascii="Calibri" w:hAnsi="Calibri" w:cs="Calibri"/>
                <w:color w:val="000000"/>
                <w:sz w:val="22"/>
                <w:szCs w:val="22"/>
              </w:rPr>
            </w:pPr>
            <w:ins w:id="95574" w:author="pete jones" w:date="2022-01-11T16:59: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2853738" w14:textId="77777777" w:rsidR="00646540" w:rsidRPr="00646540" w:rsidRDefault="00646540" w:rsidP="00646540">
            <w:pPr>
              <w:spacing w:before="0" w:after="0" w:line="240" w:lineRule="auto"/>
              <w:jc w:val="center"/>
              <w:rPr>
                <w:ins w:id="95575" w:author="pete jones" w:date="2022-01-11T16:59:00Z"/>
                <w:rFonts w:ascii="Calibri" w:hAnsi="Calibri" w:cs="Calibri"/>
                <w:color w:val="000000"/>
                <w:sz w:val="22"/>
                <w:szCs w:val="22"/>
              </w:rPr>
            </w:pPr>
            <w:ins w:id="95576"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BA423FA" w14:textId="77777777" w:rsidR="00646540" w:rsidRPr="00646540" w:rsidRDefault="00646540" w:rsidP="00646540">
            <w:pPr>
              <w:spacing w:before="0" w:after="0" w:line="240" w:lineRule="auto"/>
              <w:jc w:val="center"/>
              <w:rPr>
                <w:ins w:id="95577" w:author="pete jones" w:date="2022-01-11T16:59:00Z"/>
                <w:rFonts w:ascii="Calibri" w:hAnsi="Calibri" w:cs="Calibri"/>
                <w:color w:val="000000"/>
                <w:sz w:val="22"/>
                <w:szCs w:val="22"/>
              </w:rPr>
            </w:pPr>
            <w:ins w:id="95578"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051659" w14:textId="77777777" w:rsidR="00646540" w:rsidRPr="00646540" w:rsidRDefault="00646540" w:rsidP="00646540">
            <w:pPr>
              <w:spacing w:before="0" w:after="0" w:line="240" w:lineRule="auto"/>
              <w:jc w:val="center"/>
              <w:rPr>
                <w:ins w:id="95579" w:author="pete jones" w:date="2022-01-11T16:59:00Z"/>
                <w:rFonts w:ascii="Calibri" w:hAnsi="Calibri" w:cs="Calibri"/>
                <w:color w:val="000000"/>
                <w:sz w:val="22"/>
                <w:szCs w:val="22"/>
              </w:rPr>
            </w:pPr>
            <w:ins w:id="95580"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3716CB" w14:textId="77777777" w:rsidR="00646540" w:rsidRPr="00646540" w:rsidRDefault="00646540" w:rsidP="00646540">
            <w:pPr>
              <w:spacing w:before="0" w:after="0" w:line="240" w:lineRule="auto"/>
              <w:jc w:val="center"/>
              <w:rPr>
                <w:ins w:id="95581" w:author="pete jones" w:date="2022-01-11T16:59:00Z"/>
                <w:rFonts w:ascii="Calibri" w:hAnsi="Calibri" w:cs="Calibri"/>
                <w:color w:val="000000"/>
                <w:sz w:val="22"/>
                <w:szCs w:val="22"/>
              </w:rPr>
            </w:pPr>
            <w:ins w:id="95582"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724801" w14:textId="77777777" w:rsidR="00646540" w:rsidRPr="00646540" w:rsidRDefault="00646540" w:rsidP="00646540">
            <w:pPr>
              <w:spacing w:before="0" w:after="0" w:line="240" w:lineRule="auto"/>
              <w:jc w:val="center"/>
              <w:rPr>
                <w:ins w:id="95583" w:author="pete jones" w:date="2022-01-11T16:59:00Z"/>
                <w:rFonts w:ascii="Calibri" w:hAnsi="Calibri" w:cs="Calibri"/>
                <w:color w:val="000000"/>
                <w:sz w:val="22"/>
                <w:szCs w:val="22"/>
              </w:rPr>
            </w:pPr>
            <w:ins w:id="9558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413B88" w14:textId="77777777" w:rsidR="00646540" w:rsidRPr="00646540" w:rsidRDefault="00646540" w:rsidP="00646540">
            <w:pPr>
              <w:spacing w:before="0" w:after="0" w:line="240" w:lineRule="auto"/>
              <w:jc w:val="center"/>
              <w:rPr>
                <w:ins w:id="95585" w:author="pete jones" w:date="2022-01-11T16:59:00Z"/>
                <w:rFonts w:ascii="Calibri" w:hAnsi="Calibri" w:cs="Calibri"/>
                <w:color w:val="000000"/>
                <w:sz w:val="22"/>
                <w:szCs w:val="22"/>
              </w:rPr>
            </w:pPr>
            <w:ins w:id="9558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95C345" w14:textId="77777777" w:rsidR="00646540" w:rsidRPr="00646540" w:rsidRDefault="00646540" w:rsidP="00646540">
            <w:pPr>
              <w:spacing w:before="0" w:after="0" w:line="240" w:lineRule="auto"/>
              <w:jc w:val="center"/>
              <w:rPr>
                <w:ins w:id="95587" w:author="pete jones" w:date="2022-01-11T16:59:00Z"/>
                <w:rFonts w:ascii="Calibri" w:hAnsi="Calibri" w:cs="Calibri"/>
                <w:color w:val="000000"/>
                <w:sz w:val="22"/>
                <w:szCs w:val="22"/>
              </w:rPr>
            </w:pPr>
            <w:ins w:id="9558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71195D" w14:textId="77777777" w:rsidR="00646540" w:rsidRPr="00646540" w:rsidRDefault="00646540" w:rsidP="00646540">
            <w:pPr>
              <w:spacing w:before="0" w:after="0" w:line="240" w:lineRule="auto"/>
              <w:jc w:val="center"/>
              <w:rPr>
                <w:ins w:id="95589" w:author="pete jones" w:date="2022-01-11T16:59:00Z"/>
                <w:rFonts w:ascii="Calibri" w:hAnsi="Calibri" w:cs="Calibri"/>
                <w:color w:val="000000"/>
                <w:sz w:val="22"/>
                <w:szCs w:val="22"/>
              </w:rPr>
            </w:pPr>
            <w:ins w:id="9559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E6E2D2" w14:textId="77777777" w:rsidR="00646540" w:rsidRPr="00646540" w:rsidRDefault="00646540" w:rsidP="00646540">
            <w:pPr>
              <w:spacing w:before="0" w:after="0" w:line="240" w:lineRule="auto"/>
              <w:jc w:val="center"/>
              <w:rPr>
                <w:ins w:id="95591" w:author="pete jones" w:date="2022-01-11T16:59:00Z"/>
                <w:rFonts w:ascii="Calibri" w:hAnsi="Calibri" w:cs="Calibri"/>
                <w:color w:val="000000"/>
                <w:sz w:val="22"/>
                <w:szCs w:val="22"/>
              </w:rPr>
            </w:pPr>
            <w:ins w:id="9559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986A8E" w14:textId="77777777" w:rsidR="00646540" w:rsidRPr="00646540" w:rsidRDefault="00646540" w:rsidP="00646540">
            <w:pPr>
              <w:spacing w:before="0" w:after="0" w:line="240" w:lineRule="auto"/>
              <w:jc w:val="center"/>
              <w:rPr>
                <w:ins w:id="95593" w:author="pete jones" w:date="2022-01-11T16:59:00Z"/>
                <w:rFonts w:ascii="Calibri" w:hAnsi="Calibri" w:cs="Calibri"/>
                <w:color w:val="000000"/>
                <w:sz w:val="22"/>
                <w:szCs w:val="22"/>
              </w:rPr>
            </w:pPr>
            <w:ins w:id="95594"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C3CA260" w14:textId="77777777" w:rsidR="00646540" w:rsidRPr="00646540" w:rsidRDefault="00646540" w:rsidP="00646540">
            <w:pPr>
              <w:spacing w:before="0" w:after="0" w:line="240" w:lineRule="auto"/>
              <w:jc w:val="center"/>
              <w:rPr>
                <w:ins w:id="95595" w:author="pete jones" w:date="2022-01-11T16:59:00Z"/>
                <w:rFonts w:ascii="Calibri" w:hAnsi="Calibri" w:cs="Calibri"/>
                <w:color w:val="000000"/>
                <w:sz w:val="22"/>
                <w:szCs w:val="22"/>
              </w:rPr>
            </w:pPr>
            <w:ins w:id="95596" w:author="pete jones" w:date="2022-01-11T16:59:00Z">
              <w:r w:rsidRPr="00646540">
                <w:rPr>
                  <w:rFonts w:ascii="Calibri" w:hAnsi="Calibri" w:cs="Calibri"/>
                  <w:color w:val="000000"/>
                  <w:sz w:val="22"/>
                  <w:szCs w:val="22"/>
                </w:rPr>
                <w:t> </w:t>
              </w:r>
            </w:ins>
          </w:p>
        </w:tc>
      </w:tr>
      <w:tr w:rsidR="00646540" w:rsidRPr="00646540" w14:paraId="4DA93204" w14:textId="77777777" w:rsidTr="00646540">
        <w:trPr>
          <w:trHeight w:val="300"/>
          <w:ins w:id="95597"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D918BFC" w14:textId="77777777" w:rsidR="00646540" w:rsidRPr="00646540" w:rsidRDefault="00646540" w:rsidP="00646540">
            <w:pPr>
              <w:spacing w:before="0" w:after="0" w:line="240" w:lineRule="auto"/>
              <w:jc w:val="center"/>
              <w:rPr>
                <w:ins w:id="95598" w:author="pete jones" w:date="2022-01-11T16:59:00Z"/>
                <w:rFonts w:ascii="Calibri" w:hAnsi="Calibri" w:cs="Calibri"/>
                <w:color w:val="000000"/>
                <w:sz w:val="22"/>
                <w:szCs w:val="22"/>
              </w:rPr>
            </w:pPr>
            <w:ins w:id="95599"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3B431F8" w14:textId="77777777" w:rsidR="00646540" w:rsidRPr="00646540" w:rsidRDefault="00646540" w:rsidP="00646540">
            <w:pPr>
              <w:spacing w:before="0" w:after="0" w:line="240" w:lineRule="auto"/>
              <w:jc w:val="left"/>
              <w:rPr>
                <w:ins w:id="95600" w:author="pete jones" w:date="2022-01-11T16:59:00Z"/>
                <w:rFonts w:ascii="Calibri" w:hAnsi="Calibri" w:cs="Calibri"/>
                <w:color w:val="000000"/>
                <w:sz w:val="22"/>
                <w:szCs w:val="22"/>
              </w:rPr>
            </w:pPr>
            <w:ins w:id="95601" w:author="pete jones" w:date="2022-01-11T16:59:00Z">
              <w:r w:rsidRPr="00646540">
                <w:rPr>
                  <w:rFonts w:ascii="Calibri" w:hAnsi="Calibri" w:cs="Calibri"/>
                  <w:color w:val="000000"/>
                  <w:sz w:val="22"/>
                  <w:szCs w:val="22"/>
                </w:rPr>
                <w:t>Energy </w:t>
              </w:r>
            </w:ins>
          </w:p>
        </w:tc>
        <w:tc>
          <w:tcPr>
            <w:tcW w:w="432" w:type="dxa"/>
            <w:tcBorders>
              <w:top w:val="nil"/>
              <w:left w:val="nil"/>
              <w:bottom w:val="single" w:sz="4" w:space="0" w:color="auto"/>
              <w:right w:val="single" w:sz="4" w:space="0" w:color="auto"/>
            </w:tcBorders>
            <w:shd w:val="clear" w:color="auto" w:fill="auto"/>
            <w:noWrap/>
            <w:vAlign w:val="bottom"/>
            <w:hideMark/>
          </w:tcPr>
          <w:p w14:paraId="32EDAE78" w14:textId="77777777" w:rsidR="00646540" w:rsidRPr="00646540" w:rsidRDefault="00646540" w:rsidP="00646540">
            <w:pPr>
              <w:spacing w:before="0" w:after="0" w:line="240" w:lineRule="auto"/>
              <w:jc w:val="center"/>
              <w:rPr>
                <w:ins w:id="95602" w:author="pete jones" w:date="2022-01-11T16:59:00Z"/>
                <w:rFonts w:ascii="Calibri" w:hAnsi="Calibri" w:cs="Calibri"/>
                <w:color w:val="000000"/>
                <w:sz w:val="22"/>
                <w:szCs w:val="22"/>
              </w:rPr>
            </w:pPr>
            <w:ins w:id="95603" w:author="pete jones" w:date="2022-01-11T16:59: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34AEDFC" w14:textId="77777777" w:rsidR="00646540" w:rsidRPr="00646540" w:rsidRDefault="00646540" w:rsidP="00646540">
            <w:pPr>
              <w:spacing w:before="0" w:after="0" w:line="240" w:lineRule="auto"/>
              <w:jc w:val="center"/>
              <w:rPr>
                <w:ins w:id="95604" w:author="pete jones" w:date="2022-01-11T16:59:00Z"/>
                <w:rFonts w:ascii="Calibri" w:hAnsi="Calibri" w:cs="Calibri"/>
                <w:color w:val="000000"/>
                <w:sz w:val="22"/>
                <w:szCs w:val="22"/>
              </w:rPr>
            </w:pPr>
            <w:ins w:id="95605"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C98C5D2" w14:textId="77777777" w:rsidR="00646540" w:rsidRPr="00646540" w:rsidRDefault="00646540" w:rsidP="00646540">
            <w:pPr>
              <w:spacing w:before="0" w:after="0" w:line="240" w:lineRule="auto"/>
              <w:jc w:val="center"/>
              <w:rPr>
                <w:ins w:id="95606" w:author="pete jones" w:date="2022-01-11T16:59:00Z"/>
                <w:rFonts w:ascii="Calibri" w:hAnsi="Calibri" w:cs="Calibri"/>
                <w:color w:val="000000"/>
                <w:sz w:val="22"/>
                <w:szCs w:val="22"/>
              </w:rPr>
            </w:pPr>
            <w:ins w:id="95607"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E9EB00" w14:textId="77777777" w:rsidR="00646540" w:rsidRPr="00646540" w:rsidRDefault="00646540" w:rsidP="00646540">
            <w:pPr>
              <w:spacing w:before="0" w:after="0" w:line="240" w:lineRule="auto"/>
              <w:jc w:val="center"/>
              <w:rPr>
                <w:ins w:id="95608" w:author="pete jones" w:date="2022-01-11T16:59:00Z"/>
                <w:rFonts w:ascii="Calibri" w:hAnsi="Calibri" w:cs="Calibri"/>
                <w:color w:val="000000"/>
                <w:sz w:val="22"/>
                <w:szCs w:val="22"/>
              </w:rPr>
            </w:pPr>
            <w:ins w:id="95609"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E90D14" w14:textId="77777777" w:rsidR="00646540" w:rsidRPr="00646540" w:rsidRDefault="00646540" w:rsidP="00646540">
            <w:pPr>
              <w:spacing w:before="0" w:after="0" w:line="240" w:lineRule="auto"/>
              <w:jc w:val="center"/>
              <w:rPr>
                <w:ins w:id="95610" w:author="pete jones" w:date="2022-01-11T16:59:00Z"/>
                <w:rFonts w:ascii="Calibri" w:hAnsi="Calibri" w:cs="Calibri"/>
                <w:color w:val="000000"/>
                <w:sz w:val="22"/>
                <w:szCs w:val="22"/>
              </w:rPr>
            </w:pPr>
            <w:ins w:id="95611"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2A7AD4E" w14:textId="77777777" w:rsidR="00646540" w:rsidRPr="00646540" w:rsidRDefault="00646540" w:rsidP="00646540">
            <w:pPr>
              <w:spacing w:before="0" w:after="0" w:line="240" w:lineRule="auto"/>
              <w:jc w:val="center"/>
              <w:rPr>
                <w:ins w:id="95612" w:author="pete jones" w:date="2022-01-11T16:59:00Z"/>
                <w:rFonts w:ascii="Calibri" w:hAnsi="Calibri" w:cs="Calibri"/>
                <w:color w:val="000000"/>
                <w:sz w:val="22"/>
                <w:szCs w:val="22"/>
              </w:rPr>
            </w:pPr>
            <w:ins w:id="9561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B058B0" w14:textId="77777777" w:rsidR="00646540" w:rsidRPr="00646540" w:rsidRDefault="00646540" w:rsidP="00646540">
            <w:pPr>
              <w:spacing w:before="0" w:after="0" w:line="240" w:lineRule="auto"/>
              <w:jc w:val="center"/>
              <w:rPr>
                <w:ins w:id="95614" w:author="pete jones" w:date="2022-01-11T16:59:00Z"/>
                <w:rFonts w:ascii="Calibri" w:hAnsi="Calibri" w:cs="Calibri"/>
                <w:color w:val="000000"/>
                <w:sz w:val="22"/>
                <w:szCs w:val="22"/>
              </w:rPr>
            </w:pPr>
            <w:ins w:id="9561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471920" w14:textId="77777777" w:rsidR="00646540" w:rsidRPr="00646540" w:rsidRDefault="00646540" w:rsidP="00646540">
            <w:pPr>
              <w:spacing w:before="0" w:after="0" w:line="240" w:lineRule="auto"/>
              <w:jc w:val="center"/>
              <w:rPr>
                <w:ins w:id="95616" w:author="pete jones" w:date="2022-01-11T16:59:00Z"/>
                <w:rFonts w:ascii="Calibri" w:hAnsi="Calibri" w:cs="Calibri"/>
                <w:color w:val="000000"/>
                <w:sz w:val="22"/>
                <w:szCs w:val="22"/>
              </w:rPr>
            </w:pPr>
            <w:ins w:id="9561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9BBB83" w14:textId="77777777" w:rsidR="00646540" w:rsidRPr="00646540" w:rsidRDefault="00646540" w:rsidP="00646540">
            <w:pPr>
              <w:spacing w:before="0" w:after="0" w:line="240" w:lineRule="auto"/>
              <w:jc w:val="center"/>
              <w:rPr>
                <w:ins w:id="95618" w:author="pete jones" w:date="2022-01-11T16:59:00Z"/>
                <w:rFonts w:ascii="Calibri" w:hAnsi="Calibri" w:cs="Calibri"/>
                <w:color w:val="000000"/>
                <w:sz w:val="22"/>
                <w:szCs w:val="22"/>
              </w:rPr>
            </w:pPr>
            <w:ins w:id="9561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757718" w14:textId="77777777" w:rsidR="00646540" w:rsidRPr="00646540" w:rsidRDefault="00646540" w:rsidP="00646540">
            <w:pPr>
              <w:spacing w:before="0" w:after="0" w:line="240" w:lineRule="auto"/>
              <w:jc w:val="center"/>
              <w:rPr>
                <w:ins w:id="95620" w:author="pete jones" w:date="2022-01-11T16:59:00Z"/>
                <w:rFonts w:ascii="Calibri" w:hAnsi="Calibri" w:cs="Calibri"/>
                <w:color w:val="000000"/>
                <w:sz w:val="22"/>
                <w:szCs w:val="22"/>
              </w:rPr>
            </w:pPr>
            <w:ins w:id="9562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16699C8" w14:textId="77777777" w:rsidR="00646540" w:rsidRPr="00646540" w:rsidRDefault="00646540" w:rsidP="00646540">
            <w:pPr>
              <w:spacing w:before="0" w:after="0" w:line="240" w:lineRule="auto"/>
              <w:jc w:val="center"/>
              <w:rPr>
                <w:ins w:id="95622" w:author="pete jones" w:date="2022-01-11T16:59:00Z"/>
                <w:rFonts w:ascii="Calibri" w:hAnsi="Calibri" w:cs="Calibri"/>
                <w:color w:val="000000"/>
                <w:sz w:val="22"/>
                <w:szCs w:val="22"/>
              </w:rPr>
            </w:pPr>
            <w:ins w:id="95623"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8263AC3" w14:textId="77777777" w:rsidR="00646540" w:rsidRPr="00646540" w:rsidRDefault="00646540" w:rsidP="00646540">
            <w:pPr>
              <w:spacing w:before="0" w:after="0" w:line="240" w:lineRule="auto"/>
              <w:jc w:val="center"/>
              <w:rPr>
                <w:ins w:id="95624" w:author="pete jones" w:date="2022-01-11T16:59:00Z"/>
                <w:rFonts w:ascii="Calibri" w:hAnsi="Calibri" w:cs="Calibri"/>
                <w:color w:val="000000"/>
                <w:sz w:val="22"/>
                <w:szCs w:val="22"/>
              </w:rPr>
            </w:pPr>
            <w:ins w:id="95625" w:author="pete jones" w:date="2022-01-11T16:59:00Z">
              <w:r w:rsidRPr="00646540">
                <w:rPr>
                  <w:rFonts w:ascii="Calibri" w:hAnsi="Calibri" w:cs="Calibri"/>
                  <w:color w:val="000000"/>
                  <w:sz w:val="22"/>
                  <w:szCs w:val="22"/>
                </w:rPr>
                <w:t> </w:t>
              </w:r>
            </w:ins>
          </w:p>
        </w:tc>
      </w:tr>
      <w:tr w:rsidR="00646540" w:rsidRPr="00646540" w14:paraId="2F0AE7E5" w14:textId="77777777" w:rsidTr="00646540">
        <w:trPr>
          <w:trHeight w:val="300"/>
          <w:ins w:id="95626"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EF0AD53" w14:textId="77777777" w:rsidR="00646540" w:rsidRPr="00646540" w:rsidRDefault="00646540" w:rsidP="00646540">
            <w:pPr>
              <w:spacing w:before="0" w:after="0" w:line="240" w:lineRule="auto"/>
              <w:jc w:val="center"/>
              <w:rPr>
                <w:ins w:id="95627" w:author="pete jones" w:date="2022-01-11T16:59:00Z"/>
                <w:rFonts w:ascii="Calibri" w:hAnsi="Calibri" w:cs="Calibri"/>
                <w:color w:val="000000"/>
                <w:sz w:val="22"/>
                <w:szCs w:val="22"/>
              </w:rPr>
            </w:pPr>
            <w:ins w:id="95628"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2363C3F" w14:textId="77777777" w:rsidR="00646540" w:rsidRPr="00646540" w:rsidRDefault="00646540" w:rsidP="00646540">
            <w:pPr>
              <w:spacing w:before="0" w:after="0" w:line="240" w:lineRule="auto"/>
              <w:jc w:val="left"/>
              <w:rPr>
                <w:ins w:id="95629" w:author="pete jones" w:date="2022-01-11T16:59:00Z"/>
                <w:rFonts w:ascii="Calibri" w:hAnsi="Calibri" w:cs="Calibri"/>
                <w:color w:val="000000"/>
                <w:sz w:val="22"/>
                <w:szCs w:val="22"/>
              </w:rPr>
            </w:pPr>
            <w:ins w:id="95630" w:author="pete jones" w:date="2022-01-11T16:59:00Z">
              <w:r w:rsidRPr="00646540">
                <w:rPr>
                  <w:rFonts w:ascii="Calibri" w:hAnsi="Calibri" w:cs="Calibri"/>
                  <w:color w:val="000000"/>
                  <w:sz w:val="22"/>
                  <w:szCs w:val="22"/>
                </w:rPr>
                <w:t>Engineering practical work</w:t>
              </w:r>
            </w:ins>
          </w:p>
        </w:tc>
        <w:tc>
          <w:tcPr>
            <w:tcW w:w="432" w:type="dxa"/>
            <w:tcBorders>
              <w:top w:val="nil"/>
              <w:left w:val="nil"/>
              <w:bottom w:val="single" w:sz="4" w:space="0" w:color="auto"/>
              <w:right w:val="single" w:sz="4" w:space="0" w:color="auto"/>
            </w:tcBorders>
            <w:shd w:val="clear" w:color="auto" w:fill="auto"/>
            <w:noWrap/>
            <w:vAlign w:val="bottom"/>
            <w:hideMark/>
          </w:tcPr>
          <w:p w14:paraId="15B1F05E" w14:textId="77777777" w:rsidR="00646540" w:rsidRPr="00646540" w:rsidRDefault="00646540" w:rsidP="00646540">
            <w:pPr>
              <w:spacing w:before="0" w:after="0" w:line="240" w:lineRule="auto"/>
              <w:jc w:val="center"/>
              <w:rPr>
                <w:ins w:id="95631" w:author="pete jones" w:date="2022-01-11T16:59:00Z"/>
                <w:rFonts w:ascii="Calibri" w:hAnsi="Calibri" w:cs="Calibri"/>
                <w:color w:val="000000"/>
                <w:sz w:val="22"/>
                <w:szCs w:val="22"/>
              </w:rPr>
            </w:pPr>
            <w:ins w:id="95632" w:author="pete jones" w:date="2022-01-11T16:59: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65EF174" w14:textId="77777777" w:rsidR="00646540" w:rsidRPr="00646540" w:rsidRDefault="00646540" w:rsidP="00646540">
            <w:pPr>
              <w:spacing w:before="0" w:after="0" w:line="240" w:lineRule="auto"/>
              <w:jc w:val="center"/>
              <w:rPr>
                <w:ins w:id="95633" w:author="pete jones" w:date="2022-01-11T16:59:00Z"/>
                <w:rFonts w:ascii="Calibri" w:hAnsi="Calibri" w:cs="Calibri"/>
                <w:color w:val="000000"/>
                <w:sz w:val="22"/>
                <w:szCs w:val="22"/>
              </w:rPr>
            </w:pPr>
            <w:ins w:id="95634"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361EEE4" w14:textId="77777777" w:rsidR="00646540" w:rsidRPr="00646540" w:rsidRDefault="00646540" w:rsidP="00646540">
            <w:pPr>
              <w:spacing w:before="0" w:after="0" w:line="240" w:lineRule="auto"/>
              <w:jc w:val="center"/>
              <w:rPr>
                <w:ins w:id="95635" w:author="pete jones" w:date="2022-01-11T16:59:00Z"/>
                <w:rFonts w:ascii="Calibri" w:hAnsi="Calibri" w:cs="Calibri"/>
                <w:color w:val="000000"/>
                <w:sz w:val="22"/>
                <w:szCs w:val="22"/>
              </w:rPr>
            </w:pPr>
            <w:ins w:id="95636"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16956B" w14:textId="77777777" w:rsidR="00646540" w:rsidRPr="00646540" w:rsidRDefault="00646540" w:rsidP="00646540">
            <w:pPr>
              <w:spacing w:before="0" w:after="0" w:line="240" w:lineRule="auto"/>
              <w:jc w:val="center"/>
              <w:rPr>
                <w:ins w:id="95637" w:author="pete jones" w:date="2022-01-11T16:59:00Z"/>
                <w:rFonts w:ascii="Calibri" w:hAnsi="Calibri" w:cs="Calibri"/>
                <w:color w:val="000000"/>
                <w:sz w:val="22"/>
                <w:szCs w:val="22"/>
              </w:rPr>
            </w:pPr>
            <w:ins w:id="95638"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06EF59F" w14:textId="77777777" w:rsidR="00646540" w:rsidRPr="00646540" w:rsidRDefault="00646540" w:rsidP="00646540">
            <w:pPr>
              <w:spacing w:before="0" w:after="0" w:line="240" w:lineRule="auto"/>
              <w:jc w:val="center"/>
              <w:rPr>
                <w:ins w:id="95639" w:author="pete jones" w:date="2022-01-11T16:59:00Z"/>
                <w:rFonts w:ascii="Calibri" w:hAnsi="Calibri" w:cs="Calibri"/>
                <w:color w:val="000000"/>
                <w:sz w:val="22"/>
                <w:szCs w:val="22"/>
              </w:rPr>
            </w:pPr>
            <w:ins w:id="95640"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D1C71B" w14:textId="77777777" w:rsidR="00646540" w:rsidRPr="00646540" w:rsidRDefault="00646540" w:rsidP="00646540">
            <w:pPr>
              <w:spacing w:before="0" w:after="0" w:line="240" w:lineRule="auto"/>
              <w:jc w:val="center"/>
              <w:rPr>
                <w:ins w:id="95641" w:author="pete jones" w:date="2022-01-11T16:59:00Z"/>
                <w:rFonts w:ascii="Calibri" w:hAnsi="Calibri" w:cs="Calibri"/>
                <w:color w:val="000000"/>
                <w:sz w:val="22"/>
                <w:szCs w:val="22"/>
              </w:rPr>
            </w:pPr>
            <w:ins w:id="9564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D01154" w14:textId="77777777" w:rsidR="00646540" w:rsidRPr="00646540" w:rsidRDefault="00646540" w:rsidP="00646540">
            <w:pPr>
              <w:spacing w:before="0" w:after="0" w:line="240" w:lineRule="auto"/>
              <w:jc w:val="center"/>
              <w:rPr>
                <w:ins w:id="95643" w:author="pete jones" w:date="2022-01-11T16:59:00Z"/>
                <w:rFonts w:ascii="Calibri" w:hAnsi="Calibri" w:cs="Calibri"/>
                <w:color w:val="000000"/>
                <w:sz w:val="22"/>
                <w:szCs w:val="22"/>
              </w:rPr>
            </w:pPr>
            <w:ins w:id="9564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E35980A" w14:textId="77777777" w:rsidR="00646540" w:rsidRPr="00646540" w:rsidRDefault="00646540" w:rsidP="00646540">
            <w:pPr>
              <w:spacing w:before="0" w:after="0" w:line="240" w:lineRule="auto"/>
              <w:jc w:val="center"/>
              <w:rPr>
                <w:ins w:id="95645" w:author="pete jones" w:date="2022-01-11T16:59:00Z"/>
                <w:rFonts w:ascii="Calibri" w:hAnsi="Calibri" w:cs="Calibri"/>
                <w:color w:val="000000"/>
                <w:sz w:val="22"/>
                <w:szCs w:val="22"/>
              </w:rPr>
            </w:pPr>
            <w:ins w:id="9564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1666EB" w14:textId="77777777" w:rsidR="00646540" w:rsidRPr="00646540" w:rsidRDefault="00646540" w:rsidP="00646540">
            <w:pPr>
              <w:spacing w:before="0" w:after="0" w:line="240" w:lineRule="auto"/>
              <w:jc w:val="center"/>
              <w:rPr>
                <w:ins w:id="95647" w:author="pete jones" w:date="2022-01-11T16:59:00Z"/>
                <w:rFonts w:ascii="Calibri" w:hAnsi="Calibri" w:cs="Calibri"/>
                <w:color w:val="000000"/>
                <w:sz w:val="22"/>
                <w:szCs w:val="22"/>
              </w:rPr>
            </w:pPr>
            <w:ins w:id="9564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76EA16" w14:textId="77777777" w:rsidR="00646540" w:rsidRPr="00646540" w:rsidRDefault="00646540" w:rsidP="00646540">
            <w:pPr>
              <w:spacing w:before="0" w:after="0" w:line="240" w:lineRule="auto"/>
              <w:jc w:val="center"/>
              <w:rPr>
                <w:ins w:id="95649" w:author="pete jones" w:date="2022-01-11T16:59:00Z"/>
                <w:rFonts w:ascii="Calibri" w:hAnsi="Calibri" w:cs="Calibri"/>
                <w:color w:val="000000"/>
                <w:sz w:val="22"/>
                <w:szCs w:val="22"/>
              </w:rPr>
            </w:pPr>
            <w:ins w:id="9565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FF27FB" w14:textId="77777777" w:rsidR="00646540" w:rsidRPr="00646540" w:rsidRDefault="00646540" w:rsidP="00646540">
            <w:pPr>
              <w:spacing w:before="0" w:after="0" w:line="240" w:lineRule="auto"/>
              <w:jc w:val="center"/>
              <w:rPr>
                <w:ins w:id="95651" w:author="pete jones" w:date="2022-01-11T16:59:00Z"/>
                <w:rFonts w:ascii="Calibri" w:hAnsi="Calibri" w:cs="Calibri"/>
                <w:color w:val="000000"/>
                <w:sz w:val="22"/>
                <w:szCs w:val="22"/>
              </w:rPr>
            </w:pPr>
            <w:ins w:id="95652"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6ADA7CA" w14:textId="77777777" w:rsidR="00646540" w:rsidRPr="00646540" w:rsidRDefault="00646540" w:rsidP="00646540">
            <w:pPr>
              <w:spacing w:before="0" w:after="0" w:line="240" w:lineRule="auto"/>
              <w:jc w:val="center"/>
              <w:rPr>
                <w:ins w:id="95653" w:author="pete jones" w:date="2022-01-11T16:59:00Z"/>
                <w:rFonts w:ascii="Calibri" w:hAnsi="Calibri" w:cs="Calibri"/>
                <w:color w:val="000000"/>
                <w:sz w:val="22"/>
                <w:szCs w:val="22"/>
              </w:rPr>
            </w:pPr>
            <w:ins w:id="95654" w:author="pete jones" w:date="2022-01-11T16:59:00Z">
              <w:r w:rsidRPr="00646540">
                <w:rPr>
                  <w:rFonts w:ascii="Calibri" w:hAnsi="Calibri" w:cs="Calibri"/>
                  <w:color w:val="000000"/>
                  <w:sz w:val="22"/>
                  <w:szCs w:val="22"/>
                </w:rPr>
                <w:t> </w:t>
              </w:r>
            </w:ins>
          </w:p>
        </w:tc>
      </w:tr>
      <w:tr w:rsidR="00646540" w:rsidRPr="00646540" w14:paraId="7D76F446" w14:textId="77777777" w:rsidTr="00646540">
        <w:trPr>
          <w:trHeight w:val="300"/>
          <w:ins w:id="95655"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06F0B2A" w14:textId="77777777" w:rsidR="00646540" w:rsidRPr="00646540" w:rsidRDefault="00646540" w:rsidP="00646540">
            <w:pPr>
              <w:spacing w:before="0" w:after="0" w:line="240" w:lineRule="auto"/>
              <w:jc w:val="center"/>
              <w:rPr>
                <w:ins w:id="95656" w:author="pete jones" w:date="2022-01-11T16:59:00Z"/>
                <w:rFonts w:ascii="Calibri" w:hAnsi="Calibri" w:cs="Calibri"/>
                <w:color w:val="000000"/>
                <w:sz w:val="22"/>
                <w:szCs w:val="22"/>
              </w:rPr>
            </w:pPr>
            <w:ins w:id="95657"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F0C3554" w14:textId="77777777" w:rsidR="00646540" w:rsidRPr="00646540" w:rsidRDefault="00646540" w:rsidP="00646540">
            <w:pPr>
              <w:spacing w:before="0" w:after="0" w:line="240" w:lineRule="auto"/>
              <w:jc w:val="left"/>
              <w:rPr>
                <w:ins w:id="95658" w:author="pete jones" w:date="2022-01-11T16:59:00Z"/>
                <w:rFonts w:ascii="Calibri" w:hAnsi="Calibri" w:cs="Calibri"/>
                <w:color w:val="000000"/>
                <w:sz w:val="22"/>
                <w:szCs w:val="22"/>
              </w:rPr>
            </w:pPr>
            <w:ins w:id="95659" w:author="pete jones" w:date="2022-01-11T16:59:00Z">
              <w:r w:rsidRPr="00646540">
                <w:rPr>
                  <w:rFonts w:ascii="Calibri" w:hAnsi="Calibri" w:cs="Calibri"/>
                  <w:color w:val="000000"/>
                  <w:sz w:val="22"/>
                  <w:szCs w:val="22"/>
                </w:rPr>
                <w:t>Mathematics</w:t>
              </w:r>
            </w:ins>
          </w:p>
        </w:tc>
        <w:tc>
          <w:tcPr>
            <w:tcW w:w="432" w:type="dxa"/>
            <w:tcBorders>
              <w:top w:val="nil"/>
              <w:left w:val="nil"/>
              <w:bottom w:val="single" w:sz="4" w:space="0" w:color="auto"/>
              <w:right w:val="single" w:sz="4" w:space="0" w:color="auto"/>
            </w:tcBorders>
            <w:shd w:val="clear" w:color="auto" w:fill="auto"/>
            <w:noWrap/>
            <w:vAlign w:val="bottom"/>
            <w:hideMark/>
          </w:tcPr>
          <w:p w14:paraId="2266C703" w14:textId="77777777" w:rsidR="00646540" w:rsidRPr="00646540" w:rsidRDefault="00646540" w:rsidP="00646540">
            <w:pPr>
              <w:spacing w:before="0" w:after="0" w:line="240" w:lineRule="auto"/>
              <w:jc w:val="center"/>
              <w:rPr>
                <w:ins w:id="95660" w:author="pete jones" w:date="2022-01-11T16:59:00Z"/>
                <w:rFonts w:ascii="Calibri" w:hAnsi="Calibri" w:cs="Calibri"/>
                <w:color w:val="000000"/>
                <w:sz w:val="22"/>
                <w:szCs w:val="22"/>
              </w:rPr>
            </w:pPr>
            <w:ins w:id="95661" w:author="pete jones" w:date="2022-01-11T16:59: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5BED7C5B" w14:textId="77777777" w:rsidR="00646540" w:rsidRPr="00646540" w:rsidRDefault="00646540" w:rsidP="00646540">
            <w:pPr>
              <w:spacing w:before="0" w:after="0" w:line="240" w:lineRule="auto"/>
              <w:jc w:val="center"/>
              <w:rPr>
                <w:ins w:id="95662" w:author="pete jones" w:date="2022-01-11T16:59:00Z"/>
                <w:rFonts w:ascii="Calibri" w:hAnsi="Calibri" w:cs="Calibri"/>
                <w:color w:val="000000"/>
                <w:sz w:val="22"/>
                <w:szCs w:val="22"/>
              </w:rPr>
            </w:pPr>
            <w:ins w:id="95663"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0C886BA" w14:textId="77777777" w:rsidR="00646540" w:rsidRPr="00646540" w:rsidRDefault="00646540" w:rsidP="00646540">
            <w:pPr>
              <w:spacing w:before="0" w:after="0" w:line="240" w:lineRule="auto"/>
              <w:jc w:val="center"/>
              <w:rPr>
                <w:ins w:id="95664" w:author="pete jones" w:date="2022-01-11T16:59:00Z"/>
                <w:rFonts w:ascii="Calibri" w:hAnsi="Calibri" w:cs="Calibri"/>
                <w:color w:val="000000"/>
                <w:sz w:val="22"/>
                <w:szCs w:val="22"/>
              </w:rPr>
            </w:pPr>
            <w:ins w:id="95665"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E554FA" w14:textId="77777777" w:rsidR="00646540" w:rsidRPr="00646540" w:rsidRDefault="00646540" w:rsidP="00646540">
            <w:pPr>
              <w:spacing w:before="0" w:after="0" w:line="240" w:lineRule="auto"/>
              <w:jc w:val="center"/>
              <w:rPr>
                <w:ins w:id="95666" w:author="pete jones" w:date="2022-01-11T16:59:00Z"/>
                <w:rFonts w:ascii="Calibri" w:hAnsi="Calibri" w:cs="Calibri"/>
                <w:color w:val="000000"/>
                <w:sz w:val="22"/>
                <w:szCs w:val="22"/>
              </w:rPr>
            </w:pPr>
            <w:ins w:id="95667"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3F9D8A1" w14:textId="77777777" w:rsidR="00646540" w:rsidRPr="00646540" w:rsidRDefault="00646540" w:rsidP="00646540">
            <w:pPr>
              <w:spacing w:before="0" w:after="0" w:line="240" w:lineRule="auto"/>
              <w:jc w:val="center"/>
              <w:rPr>
                <w:ins w:id="95668" w:author="pete jones" w:date="2022-01-11T16:59:00Z"/>
                <w:rFonts w:ascii="Calibri" w:hAnsi="Calibri" w:cs="Calibri"/>
                <w:color w:val="000000"/>
                <w:sz w:val="22"/>
                <w:szCs w:val="22"/>
              </w:rPr>
            </w:pPr>
            <w:ins w:id="95669"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F88237" w14:textId="77777777" w:rsidR="00646540" w:rsidRPr="00646540" w:rsidRDefault="00646540" w:rsidP="00646540">
            <w:pPr>
              <w:spacing w:before="0" w:after="0" w:line="240" w:lineRule="auto"/>
              <w:jc w:val="center"/>
              <w:rPr>
                <w:ins w:id="95670" w:author="pete jones" w:date="2022-01-11T16:59:00Z"/>
                <w:rFonts w:ascii="Calibri" w:hAnsi="Calibri" w:cs="Calibri"/>
                <w:color w:val="000000"/>
                <w:sz w:val="22"/>
                <w:szCs w:val="22"/>
              </w:rPr>
            </w:pPr>
            <w:ins w:id="9567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A836C6" w14:textId="77777777" w:rsidR="00646540" w:rsidRPr="00646540" w:rsidRDefault="00646540" w:rsidP="00646540">
            <w:pPr>
              <w:spacing w:before="0" w:after="0" w:line="240" w:lineRule="auto"/>
              <w:jc w:val="center"/>
              <w:rPr>
                <w:ins w:id="95672" w:author="pete jones" w:date="2022-01-11T16:59:00Z"/>
                <w:rFonts w:ascii="Calibri" w:hAnsi="Calibri" w:cs="Calibri"/>
                <w:color w:val="000000"/>
                <w:sz w:val="22"/>
                <w:szCs w:val="22"/>
              </w:rPr>
            </w:pPr>
            <w:ins w:id="9567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4A05A6" w14:textId="77777777" w:rsidR="00646540" w:rsidRPr="00646540" w:rsidRDefault="00646540" w:rsidP="00646540">
            <w:pPr>
              <w:spacing w:before="0" w:after="0" w:line="240" w:lineRule="auto"/>
              <w:jc w:val="center"/>
              <w:rPr>
                <w:ins w:id="95674" w:author="pete jones" w:date="2022-01-11T16:59:00Z"/>
                <w:rFonts w:ascii="Calibri" w:hAnsi="Calibri" w:cs="Calibri"/>
                <w:color w:val="000000"/>
                <w:sz w:val="22"/>
                <w:szCs w:val="22"/>
              </w:rPr>
            </w:pPr>
            <w:ins w:id="9567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C7993A" w14:textId="77777777" w:rsidR="00646540" w:rsidRPr="00646540" w:rsidRDefault="00646540" w:rsidP="00646540">
            <w:pPr>
              <w:spacing w:before="0" w:after="0" w:line="240" w:lineRule="auto"/>
              <w:jc w:val="center"/>
              <w:rPr>
                <w:ins w:id="95676" w:author="pete jones" w:date="2022-01-11T16:59:00Z"/>
                <w:rFonts w:ascii="Calibri" w:hAnsi="Calibri" w:cs="Calibri"/>
                <w:color w:val="000000"/>
                <w:sz w:val="22"/>
                <w:szCs w:val="22"/>
              </w:rPr>
            </w:pPr>
            <w:ins w:id="9567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4E43CC" w14:textId="77777777" w:rsidR="00646540" w:rsidRPr="00646540" w:rsidRDefault="00646540" w:rsidP="00646540">
            <w:pPr>
              <w:spacing w:before="0" w:after="0" w:line="240" w:lineRule="auto"/>
              <w:jc w:val="center"/>
              <w:rPr>
                <w:ins w:id="95678" w:author="pete jones" w:date="2022-01-11T16:59:00Z"/>
                <w:rFonts w:ascii="Calibri" w:hAnsi="Calibri" w:cs="Calibri"/>
                <w:color w:val="000000"/>
                <w:sz w:val="22"/>
                <w:szCs w:val="22"/>
              </w:rPr>
            </w:pPr>
            <w:ins w:id="9567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8BE15E" w14:textId="77777777" w:rsidR="00646540" w:rsidRPr="00646540" w:rsidRDefault="00646540" w:rsidP="00646540">
            <w:pPr>
              <w:spacing w:before="0" w:after="0" w:line="240" w:lineRule="auto"/>
              <w:jc w:val="center"/>
              <w:rPr>
                <w:ins w:id="95680" w:author="pete jones" w:date="2022-01-11T16:59:00Z"/>
                <w:rFonts w:ascii="Calibri" w:hAnsi="Calibri" w:cs="Calibri"/>
                <w:color w:val="000000"/>
                <w:sz w:val="22"/>
                <w:szCs w:val="22"/>
              </w:rPr>
            </w:pPr>
            <w:ins w:id="95681"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A51C172" w14:textId="77777777" w:rsidR="00646540" w:rsidRPr="00646540" w:rsidRDefault="00646540" w:rsidP="00646540">
            <w:pPr>
              <w:spacing w:before="0" w:after="0" w:line="240" w:lineRule="auto"/>
              <w:jc w:val="center"/>
              <w:rPr>
                <w:ins w:id="95682" w:author="pete jones" w:date="2022-01-11T16:59:00Z"/>
                <w:rFonts w:ascii="Calibri" w:hAnsi="Calibri" w:cs="Calibri"/>
                <w:color w:val="000000"/>
                <w:sz w:val="22"/>
                <w:szCs w:val="22"/>
              </w:rPr>
            </w:pPr>
            <w:ins w:id="95683" w:author="pete jones" w:date="2022-01-11T16:59:00Z">
              <w:r w:rsidRPr="00646540">
                <w:rPr>
                  <w:rFonts w:ascii="Calibri" w:hAnsi="Calibri" w:cs="Calibri"/>
                  <w:color w:val="000000"/>
                  <w:sz w:val="22"/>
                  <w:szCs w:val="22"/>
                </w:rPr>
                <w:t> </w:t>
              </w:r>
            </w:ins>
          </w:p>
        </w:tc>
      </w:tr>
      <w:tr w:rsidR="00646540" w:rsidRPr="00646540" w14:paraId="5956FDE5" w14:textId="77777777" w:rsidTr="00646540">
        <w:trPr>
          <w:trHeight w:val="300"/>
          <w:ins w:id="95684"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78614AB" w14:textId="77777777" w:rsidR="00646540" w:rsidRPr="00646540" w:rsidRDefault="00646540" w:rsidP="00646540">
            <w:pPr>
              <w:spacing w:before="0" w:after="0" w:line="240" w:lineRule="auto"/>
              <w:jc w:val="center"/>
              <w:rPr>
                <w:ins w:id="95685" w:author="pete jones" w:date="2022-01-11T16:59:00Z"/>
                <w:rFonts w:ascii="Calibri" w:hAnsi="Calibri" w:cs="Calibri"/>
                <w:color w:val="000000"/>
                <w:sz w:val="22"/>
                <w:szCs w:val="22"/>
              </w:rPr>
            </w:pPr>
            <w:ins w:id="95686"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DD3CC0C" w14:textId="77777777" w:rsidR="00646540" w:rsidRPr="00646540" w:rsidRDefault="00646540" w:rsidP="00646540">
            <w:pPr>
              <w:spacing w:before="0" w:after="0" w:line="240" w:lineRule="auto"/>
              <w:jc w:val="left"/>
              <w:rPr>
                <w:ins w:id="95687" w:author="pete jones" w:date="2022-01-11T16:59:00Z"/>
                <w:rFonts w:ascii="Calibri" w:hAnsi="Calibri" w:cs="Calibri"/>
                <w:color w:val="000000"/>
                <w:sz w:val="22"/>
                <w:szCs w:val="22"/>
              </w:rPr>
            </w:pPr>
            <w:ins w:id="95688" w:author="pete jones" w:date="2022-01-11T16:59:00Z">
              <w:r w:rsidRPr="00646540">
                <w:rPr>
                  <w:rFonts w:ascii="Calibri" w:hAnsi="Calibri" w:cs="Calibri"/>
                  <w:color w:val="000000"/>
                  <w:sz w:val="22"/>
                  <w:szCs w:val="22"/>
                </w:rPr>
                <w:t>Electrical and information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5147BFBA" w14:textId="77777777" w:rsidR="00646540" w:rsidRPr="00646540" w:rsidRDefault="00646540" w:rsidP="00646540">
            <w:pPr>
              <w:spacing w:before="0" w:after="0" w:line="240" w:lineRule="auto"/>
              <w:jc w:val="center"/>
              <w:rPr>
                <w:ins w:id="95689" w:author="pete jones" w:date="2022-01-11T16:59:00Z"/>
                <w:rFonts w:ascii="Calibri" w:hAnsi="Calibri" w:cs="Calibri"/>
                <w:color w:val="000000"/>
                <w:sz w:val="22"/>
                <w:szCs w:val="22"/>
              </w:rPr>
            </w:pPr>
            <w:ins w:id="95690" w:author="pete jones" w:date="2022-01-11T16:59: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8931477" w14:textId="77777777" w:rsidR="00646540" w:rsidRPr="00646540" w:rsidRDefault="00646540" w:rsidP="00646540">
            <w:pPr>
              <w:spacing w:before="0" w:after="0" w:line="240" w:lineRule="auto"/>
              <w:jc w:val="center"/>
              <w:rPr>
                <w:ins w:id="95691" w:author="pete jones" w:date="2022-01-11T16:59:00Z"/>
                <w:rFonts w:ascii="Calibri" w:hAnsi="Calibri" w:cs="Calibri"/>
                <w:color w:val="000000"/>
                <w:sz w:val="22"/>
                <w:szCs w:val="22"/>
              </w:rPr>
            </w:pPr>
            <w:ins w:id="95692"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D850786" w14:textId="77777777" w:rsidR="00646540" w:rsidRPr="00646540" w:rsidRDefault="00646540" w:rsidP="00646540">
            <w:pPr>
              <w:spacing w:before="0" w:after="0" w:line="240" w:lineRule="auto"/>
              <w:jc w:val="center"/>
              <w:rPr>
                <w:ins w:id="95693" w:author="pete jones" w:date="2022-01-11T16:59:00Z"/>
                <w:rFonts w:ascii="Calibri" w:hAnsi="Calibri" w:cs="Calibri"/>
                <w:color w:val="000000"/>
                <w:sz w:val="22"/>
                <w:szCs w:val="22"/>
              </w:rPr>
            </w:pPr>
            <w:ins w:id="95694"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7E87E9" w14:textId="77777777" w:rsidR="00646540" w:rsidRPr="00646540" w:rsidRDefault="00646540" w:rsidP="00646540">
            <w:pPr>
              <w:spacing w:before="0" w:after="0" w:line="240" w:lineRule="auto"/>
              <w:jc w:val="center"/>
              <w:rPr>
                <w:ins w:id="95695" w:author="pete jones" w:date="2022-01-11T16:59:00Z"/>
                <w:rFonts w:ascii="Calibri" w:hAnsi="Calibri" w:cs="Calibri"/>
                <w:color w:val="000000"/>
                <w:sz w:val="22"/>
                <w:szCs w:val="22"/>
              </w:rPr>
            </w:pPr>
            <w:ins w:id="95696"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8309C29" w14:textId="77777777" w:rsidR="00646540" w:rsidRPr="00646540" w:rsidRDefault="00646540" w:rsidP="00646540">
            <w:pPr>
              <w:spacing w:before="0" w:after="0" w:line="240" w:lineRule="auto"/>
              <w:jc w:val="center"/>
              <w:rPr>
                <w:ins w:id="95697" w:author="pete jones" w:date="2022-01-11T16:59:00Z"/>
                <w:rFonts w:ascii="Calibri" w:hAnsi="Calibri" w:cs="Calibri"/>
                <w:color w:val="000000"/>
                <w:sz w:val="22"/>
                <w:szCs w:val="22"/>
              </w:rPr>
            </w:pPr>
            <w:ins w:id="95698"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E3924E" w14:textId="77777777" w:rsidR="00646540" w:rsidRPr="00646540" w:rsidRDefault="00646540" w:rsidP="00646540">
            <w:pPr>
              <w:spacing w:before="0" w:after="0" w:line="240" w:lineRule="auto"/>
              <w:jc w:val="center"/>
              <w:rPr>
                <w:ins w:id="95699" w:author="pete jones" w:date="2022-01-11T16:59:00Z"/>
                <w:rFonts w:ascii="Calibri" w:hAnsi="Calibri" w:cs="Calibri"/>
                <w:color w:val="000000"/>
                <w:sz w:val="22"/>
                <w:szCs w:val="22"/>
              </w:rPr>
            </w:pPr>
            <w:ins w:id="9570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70AA22" w14:textId="77777777" w:rsidR="00646540" w:rsidRPr="00646540" w:rsidRDefault="00646540" w:rsidP="00646540">
            <w:pPr>
              <w:spacing w:before="0" w:after="0" w:line="240" w:lineRule="auto"/>
              <w:jc w:val="center"/>
              <w:rPr>
                <w:ins w:id="95701" w:author="pete jones" w:date="2022-01-11T16:59:00Z"/>
                <w:rFonts w:ascii="Calibri" w:hAnsi="Calibri" w:cs="Calibri"/>
                <w:color w:val="000000"/>
                <w:sz w:val="22"/>
                <w:szCs w:val="22"/>
              </w:rPr>
            </w:pPr>
            <w:ins w:id="9570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3B8E21" w14:textId="77777777" w:rsidR="00646540" w:rsidRPr="00646540" w:rsidRDefault="00646540" w:rsidP="00646540">
            <w:pPr>
              <w:spacing w:before="0" w:after="0" w:line="240" w:lineRule="auto"/>
              <w:jc w:val="center"/>
              <w:rPr>
                <w:ins w:id="95703" w:author="pete jones" w:date="2022-01-11T16:59:00Z"/>
                <w:rFonts w:ascii="Calibri" w:hAnsi="Calibri" w:cs="Calibri"/>
                <w:color w:val="000000"/>
                <w:sz w:val="22"/>
                <w:szCs w:val="22"/>
              </w:rPr>
            </w:pPr>
            <w:ins w:id="9570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C84F2C" w14:textId="77777777" w:rsidR="00646540" w:rsidRPr="00646540" w:rsidRDefault="00646540" w:rsidP="00646540">
            <w:pPr>
              <w:spacing w:before="0" w:after="0" w:line="240" w:lineRule="auto"/>
              <w:jc w:val="center"/>
              <w:rPr>
                <w:ins w:id="95705" w:author="pete jones" w:date="2022-01-11T16:59:00Z"/>
                <w:rFonts w:ascii="Calibri" w:hAnsi="Calibri" w:cs="Calibri"/>
                <w:color w:val="000000"/>
                <w:sz w:val="22"/>
                <w:szCs w:val="22"/>
              </w:rPr>
            </w:pPr>
            <w:ins w:id="9570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9213E4" w14:textId="77777777" w:rsidR="00646540" w:rsidRPr="00646540" w:rsidRDefault="00646540" w:rsidP="00646540">
            <w:pPr>
              <w:spacing w:before="0" w:after="0" w:line="240" w:lineRule="auto"/>
              <w:jc w:val="center"/>
              <w:rPr>
                <w:ins w:id="95707" w:author="pete jones" w:date="2022-01-11T16:59:00Z"/>
                <w:rFonts w:ascii="Calibri" w:hAnsi="Calibri" w:cs="Calibri"/>
                <w:color w:val="000000"/>
                <w:sz w:val="22"/>
                <w:szCs w:val="22"/>
              </w:rPr>
            </w:pPr>
            <w:ins w:id="9570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11E18E" w14:textId="77777777" w:rsidR="00646540" w:rsidRPr="00646540" w:rsidRDefault="00646540" w:rsidP="00646540">
            <w:pPr>
              <w:spacing w:before="0" w:after="0" w:line="240" w:lineRule="auto"/>
              <w:jc w:val="center"/>
              <w:rPr>
                <w:ins w:id="95709" w:author="pete jones" w:date="2022-01-11T16:59:00Z"/>
                <w:rFonts w:ascii="Calibri" w:hAnsi="Calibri" w:cs="Calibri"/>
                <w:color w:val="000000"/>
                <w:sz w:val="22"/>
                <w:szCs w:val="22"/>
              </w:rPr>
            </w:pPr>
            <w:ins w:id="95710"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706C240" w14:textId="77777777" w:rsidR="00646540" w:rsidRPr="00646540" w:rsidRDefault="00646540" w:rsidP="00646540">
            <w:pPr>
              <w:spacing w:before="0" w:after="0" w:line="240" w:lineRule="auto"/>
              <w:jc w:val="center"/>
              <w:rPr>
                <w:ins w:id="95711" w:author="pete jones" w:date="2022-01-11T16:59:00Z"/>
                <w:rFonts w:ascii="Calibri" w:hAnsi="Calibri" w:cs="Calibri"/>
                <w:color w:val="000000"/>
                <w:sz w:val="22"/>
                <w:szCs w:val="22"/>
              </w:rPr>
            </w:pPr>
            <w:ins w:id="95712" w:author="pete jones" w:date="2022-01-11T16:59:00Z">
              <w:r w:rsidRPr="00646540">
                <w:rPr>
                  <w:rFonts w:ascii="Calibri" w:hAnsi="Calibri" w:cs="Calibri"/>
                  <w:color w:val="000000"/>
                  <w:sz w:val="22"/>
                  <w:szCs w:val="22"/>
                </w:rPr>
                <w:t> </w:t>
              </w:r>
            </w:ins>
          </w:p>
        </w:tc>
      </w:tr>
      <w:tr w:rsidR="00646540" w:rsidRPr="00646540" w14:paraId="0F1914FD" w14:textId="77777777" w:rsidTr="00646540">
        <w:trPr>
          <w:trHeight w:val="300"/>
          <w:ins w:id="95713"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95722B7" w14:textId="77777777" w:rsidR="00646540" w:rsidRPr="00646540" w:rsidRDefault="00646540" w:rsidP="00646540">
            <w:pPr>
              <w:spacing w:before="0" w:after="0" w:line="240" w:lineRule="auto"/>
              <w:jc w:val="center"/>
              <w:rPr>
                <w:ins w:id="95714" w:author="pete jones" w:date="2022-01-11T16:59:00Z"/>
                <w:rFonts w:ascii="Calibri" w:hAnsi="Calibri" w:cs="Calibri"/>
                <w:color w:val="000000"/>
                <w:sz w:val="22"/>
                <w:szCs w:val="22"/>
              </w:rPr>
            </w:pPr>
            <w:ins w:id="95715"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EDBAF3C" w14:textId="3AE6B00A" w:rsidR="00646540" w:rsidRPr="00646540" w:rsidRDefault="00646540" w:rsidP="00646540">
            <w:pPr>
              <w:spacing w:before="0" w:after="0" w:line="240" w:lineRule="auto"/>
              <w:jc w:val="left"/>
              <w:rPr>
                <w:ins w:id="95716" w:author="pete jones" w:date="2022-01-11T16:59:00Z"/>
                <w:rFonts w:ascii="Calibri" w:hAnsi="Calibri" w:cs="Calibri"/>
                <w:color w:val="000000"/>
                <w:sz w:val="22"/>
                <w:szCs w:val="22"/>
              </w:rPr>
            </w:pPr>
            <w:ins w:id="95717" w:author="pete jones" w:date="2022-01-11T16:59:00Z">
              <w:r w:rsidRPr="00646540">
                <w:rPr>
                  <w:rFonts w:ascii="Calibri" w:hAnsi="Calibri" w:cs="Calibri"/>
                  <w:color w:val="000000"/>
                  <w:sz w:val="22"/>
                  <w:szCs w:val="22"/>
                </w:rPr>
                <w:t xml:space="preserve">Structures, </w:t>
              </w:r>
            </w:ins>
            <w:ins w:id="95718" w:author="pete jones" w:date="2022-04-05T11:23:00Z">
              <w:r w:rsidR="00E06CA9" w:rsidRPr="00646540">
                <w:rPr>
                  <w:rFonts w:ascii="Calibri" w:hAnsi="Calibri" w:cs="Calibri"/>
                  <w:color w:val="000000"/>
                  <w:sz w:val="22"/>
                  <w:szCs w:val="22"/>
                </w:rPr>
                <w:t>materials,</w:t>
              </w:r>
            </w:ins>
            <w:ins w:id="95719" w:author="pete jones" w:date="2022-01-11T16:59:00Z">
              <w:r w:rsidRPr="00646540">
                <w:rPr>
                  <w:rFonts w:ascii="Calibri" w:hAnsi="Calibri" w:cs="Calibri"/>
                  <w:color w:val="000000"/>
                  <w:sz w:val="22"/>
                  <w:szCs w:val="22"/>
                </w:rPr>
                <w:t xml:space="preserve"> and dynamics</w:t>
              </w:r>
            </w:ins>
          </w:p>
        </w:tc>
        <w:tc>
          <w:tcPr>
            <w:tcW w:w="432" w:type="dxa"/>
            <w:tcBorders>
              <w:top w:val="nil"/>
              <w:left w:val="nil"/>
              <w:bottom w:val="single" w:sz="4" w:space="0" w:color="auto"/>
              <w:right w:val="single" w:sz="4" w:space="0" w:color="auto"/>
            </w:tcBorders>
            <w:shd w:val="clear" w:color="auto" w:fill="auto"/>
            <w:noWrap/>
            <w:vAlign w:val="bottom"/>
            <w:hideMark/>
          </w:tcPr>
          <w:p w14:paraId="6CDE41DF" w14:textId="77777777" w:rsidR="00646540" w:rsidRPr="00646540" w:rsidRDefault="00646540" w:rsidP="00646540">
            <w:pPr>
              <w:spacing w:before="0" w:after="0" w:line="240" w:lineRule="auto"/>
              <w:jc w:val="center"/>
              <w:rPr>
                <w:ins w:id="95720" w:author="pete jones" w:date="2022-01-11T16:59:00Z"/>
                <w:rFonts w:ascii="Calibri" w:hAnsi="Calibri" w:cs="Calibri"/>
                <w:color w:val="000000"/>
                <w:sz w:val="22"/>
                <w:szCs w:val="22"/>
              </w:rPr>
            </w:pPr>
            <w:ins w:id="95721" w:author="pete jones" w:date="2022-01-11T16:59: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592073E" w14:textId="77777777" w:rsidR="00646540" w:rsidRPr="00646540" w:rsidRDefault="00646540" w:rsidP="00646540">
            <w:pPr>
              <w:spacing w:before="0" w:after="0" w:line="240" w:lineRule="auto"/>
              <w:jc w:val="center"/>
              <w:rPr>
                <w:ins w:id="95722" w:author="pete jones" w:date="2022-01-11T16:59:00Z"/>
                <w:rFonts w:ascii="Calibri" w:hAnsi="Calibri" w:cs="Calibri"/>
                <w:color w:val="000000"/>
                <w:sz w:val="22"/>
                <w:szCs w:val="22"/>
              </w:rPr>
            </w:pPr>
            <w:ins w:id="95723"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E2C997B" w14:textId="77777777" w:rsidR="00646540" w:rsidRPr="00646540" w:rsidRDefault="00646540" w:rsidP="00646540">
            <w:pPr>
              <w:spacing w:before="0" w:after="0" w:line="240" w:lineRule="auto"/>
              <w:jc w:val="center"/>
              <w:rPr>
                <w:ins w:id="95724" w:author="pete jones" w:date="2022-01-11T16:59:00Z"/>
                <w:rFonts w:ascii="Calibri" w:hAnsi="Calibri" w:cs="Calibri"/>
                <w:color w:val="000000"/>
                <w:sz w:val="22"/>
                <w:szCs w:val="22"/>
              </w:rPr>
            </w:pPr>
            <w:ins w:id="95725"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08FA38" w14:textId="77777777" w:rsidR="00646540" w:rsidRPr="00646540" w:rsidRDefault="00646540" w:rsidP="00646540">
            <w:pPr>
              <w:spacing w:before="0" w:after="0" w:line="240" w:lineRule="auto"/>
              <w:jc w:val="center"/>
              <w:rPr>
                <w:ins w:id="95726" w:author="pete jones" w:date="2022-01-11T16:59:00Z"/>
                <w:rFonts w:ascii="Calibri" w:hAnsi="Calibri" w:cs="Calibri"/>
                <w:color w:val="000000"/>
                <w:sz w:val="22"/>
                <w:szCs w:val="22"/>
              </w:rPr>
            </w:pPr>
            <w:ins w:id="95727"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3741DF8" w14:textId="77777777" w:rsidR="00646540" w:rsidRPr="00646540" w:rsidRDefault="00646540" w:rsidP="00646540">
            <w:pPr>
              <w:spacing w:before="0" w:after="0" w:line="240" w:lineRule="auto"/>
              <w:jc w:val="center"/>
              <w:rPr>
                <w:ins w:id="95728" w:author="pete jones" w:date="2022-01-11T16:59:00Z"/>
                <w:rFonts w:ascii="Calibri" w:hAnsi="Calibri" w:cs="Calibri"/>
                <w:color w:val="000000"/>
                <w:sz w:val="22"/>
                <w:szCs w:val="22"/>
              </w:rPr>
            </w:pPr>
            <w:ins w:id="95729"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AE94F4" w14:textId="77777777" w:rsidR="00646540" w:rsidRPr="00646540" w:rsidRDefault="00646540" w:rsidP="00646540">
            <w:pPr>
              <w:spacing w:before="0" w:after="0" w:line="240" w:lineRule="auto"/>
              <w:jc w:val="center"/>
              <w:rPr>
                <w:ins w:id="95730" w:author="pete jones" w:date="2022-01-11T16:59:00Z"/>
                <w:rFonts w:ascii="Calibri" w:hAnsi="Calibri" w:cs="Calibri"/>
                <w:color w:val="000000"/>
                <w:sz w:val="22"/>
                <w:szCs w:val="22"/>
              </w:rPr>
            </w:pPr>
            <w:ins w:id="9573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9510A9" w14:textId="77777777" w:rsidR="00646540" w:rsidRPr="00646540" w:rsidRDefault="00646540" w:rsidP="00646540">
            <w:pPr>
              <w:spacing w:before="0" w:after="0" w:line="240" w:lineRule="auto"/>
              <w:jc w:val="center"/>
              <w:rPr>
                <w:ins w:id="95732" w:author="pete jones" w:date="2022-01-11T16:59:00Z"/>
                <w:rFonts w:ascii="Calibri" w:hAnsi="Calibri" w:cs="Calibri"/>
                <w:color w:val="000000"/>
                <w:sz w:val="22"/>
                <w:szCs w:val="22"/>
              </w:rPr>
            </w:pPr>
            <w:ins w:id="9573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ACE9D3" w14:textId="77777777" w:rsidR="00646540" w:rsidRPr="00646540" w:rsidRDefault="00646540" w:rsidP="00646540">
            <w:pPr>
              <w:spacing w:before="0" w:after="0" w:line="240" w:lineRule="auto"/>
              <w:jc w:val="center"/>
              <w:rPr>
                <w:ins w:id="95734" w:author="pete jones" w:date="2022-01-11T16:59:00Z"/>
                <w:rFonts w:ascii="Calibri" w:hAnsi="Calibri" w:cs="Calibri"/>
                <w:color w:val="000000"/>
                <w:sz w:val="22"/>
                <w:szCs w:val="22"/>
              </w:rPr>
            </w:pPr>
            <w:ins w:id="9573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9339F7" w14:textId="77777777" w:rsidR="00646540" w:rsidRPr="00646540" w:rsidRDefault="00646540" w:rsidP="00646540">
            <w:pPr>
              <w:spacing w:before="0" w:after="0" w:line="240" w:lineRule="auto"/>
              <w:jc w:val="center"/>
              <w:rPr>
                <w:ins w:id="95736" w:author="pete jones" w:date="2022-01-11T16:59:00Z"/>
                <w:rFonts w:ascii="Calibri" w:hAnsi="Calibri" w:cs="Calibri"/>
                <w:color w:val="000000"/>
                <w:sz w:val="22"/>
                <w:szCs w:val="22"/>
              </w:rPr>
            </w:pPr>
            <w:ins w:id="9573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238B61" w14:textId="77777777" w:rsidR="00646540" w:rsidRPr="00646540" w:rsidRDefault="00646540" w:rsidP="00646540">
            <w:pPr>
              <w:spacing w:before="0" w:after="0" w:line="240" w:lineRule="auto"/>
              <w:jc w:val="center"/>
              <w:rPr>
                <w:ins w:id="95738" w:author="pete jones" w:date="2022-01-11T16:59:00Z"/>
                <w:rFonts w:ascii="Calibri" w:hAnsi="Calibri" w:cs="Calibri"/>
                <w:color w:val="000000"/>
                <w:sz w:val="22"/>
                <w:szCs w:val="22"/>
              </w:rPr>
            </w:pPr>
            <w:ins w:id="9573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A6C920" w14:textId="77777777" w:rsidR="00646540" w:rsidRPr="00646540" w:rsidRDefault="00646540" w:rsidP="00646540">
            <w:pPr>
              <w:spacing w:before="0" w:after="0" w:line="240" w:lineRule="auto"/>
              <w:jc w:val="center"/>
              <w:rPr>
                <w:ins w:id="95740" w:author="pete jones" w:date="2022-01-11T16:59:00Z"/>
                <w:rFonts w:ascii="Calibri" w:hAnsi="Calibri" w:cs="Calibri"/>
                <w:color w:val="000000"/>
                <w:sz w:val="22"/>
                <w:szCs w:val="22"/>
              </w:rPr>
            </w:pPr>
            <w:ins w:id="95741"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37EB600" w14:textId="77777777" w:rsidR="00646540" w:rsidRPr="00646540" w:rsidRDefault="00646540" w:rsidP="00646540">
            <w:pPr>
              <w:spacing w:before="0" w:after="0" w:line="240" w:lineRule="auto"/>
              <w:jc w:val="center"/>
              <w:rPr>
                <w:ins w:id="95742" w:author="pete jones" w:date="2022-01-11T16:59:00Z"/>
                <w:rFonts w:ascii="Calibri" w:hAnsi="Calibri" w:cs="Calibri"/>
                <w:color w:val="000000"/>
                <w:sz w:val="22"/>
                <w:szCs w:val="22"/>
              </w:rPr>
            </w:pPr>
            <w:ins w:id="95743" w:author="pete jones" w:date="2022-01-11T16:59:00Z">
              <w:r w:rsidRPr="00646540">
                <w:rPr>
                  <w:rFonts w:ascii="Calibri" w:hAnsi="Calibri" w:cs="Calibri"/>
                  <w:color w:val="000000"/>
                  <w:sz w:val="22"/>
                  <w:szCs w:val="22"/>
                </w:rPr>
                <w:t> </w:t>
              </w:r>
            </w:ins>
          </w:p>
        </w:tc>
      </w:tr>
      <w:tr w:rsidR="00646540" w:rsidRPr="00646540" w14:paraId="447B4241" w14:textId="77777777" w:rsidTr="00646540">
        <w:trPr>
          <w:trHeight w:val="300"/>
          <w:ins w:id="95744"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046F278" w14:textId="77777777" w:rsidR="00646540" w:rsidRPr="00646540" w:rsidRDefault="00646540" w:rsidP="00646540">
            <w:pPr>
              <w:spacing w:before="0" w:after="0" w:line="240" w:lineRule="auto"/>
              <w:jc w:val="center"/>
              <w:rPr>
                <w:ins w:id="95745" w:author="pete jones" w:date="2022-01-11T16:59:00Z"/>
                <w:rFonts w:ascii="Calibri" w:hAnsi="Calibri" w:cs="Calibri"/>
                <w:color w:val="000000"/>
                <w:sz w:val="22"/>
                <w:szCs w:val="22"/>
              </w:rPr>
            </w:pPr>
            <w:ins w:id="95746"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CD0C726" w14:textId="77777777" w:rsidR="00646540" w:rsidRPr="00646540" w:rsidRDefault="00646540" w:rsidP="00646540">
            <w:pPr>
              <w:spacing w:before="0" w:after="0" w:line="240" w:lineRule="auto"/>
              <w:jc w:val="left"/>
              <w:rPr>
                <w:ins w:id="95747" w:author="pete jones" w:date="2022-01-11T16:59:00Z"/>
                <w:rFonts w:ascii="Calibri" w:hAnsi="Calibri" w:cs="Calibri"/>
                <w:color w:val="000000"/>
                <w:sz w:val="22"/>
                <w:szCs w:val="22"/>
              </w:rPr>
            </w:pPr>
            <w:ins w:id="95748" w:author="pete jones" w:date="2022-01-11T16:59:00Z">
              <w:r w:rsidRPr="00646540">
                <w:rPr>
                  <w:rFonts w:ascii="Calibri" w:hAnsi="Calibri" w:cs="Calibri"/>
                  <w:color w:val="000000"/>
                  <w:sz w:val="22"/>
                  <w:szCs w:val="22"/>
                </w:rPr>
                <w:t>Energy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0074E9AE" w14:textId="77777777" w:rsidR="00646540" w:rsidRPr="00646540" w:rsidRDefault="00646540" w:rsidP="00646540">
            <w:pPr>
              <w:spacing w:before="0" w:after="0" w:line="240" w:lineRule="auto"/>
              <w:jc w:val="center"/>
              <w:rPr>
                <w:ins w:id="95749" w:author="pete jones" w:date="2022-01-11T16:59:00Z"/>
                <w:rFonts w:ascii="Calibri" w:hAnsi="Calibri" w:cs="Calibri"/>
                <w:color w:val="000000"/>
                <w:sz w:val="22"/>
                <w:szCs w:val="22"/>
              </w:rPr>
            </w:pPr>
            <w:ins w:id="95750" w:author="pete jones" w:date="2022-01-11T16:59:00Z">
              <w:r w:rsidRPr="00646540">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203568C4" w14:textId="77777777" w:rsidR="00646540" w:rsidRPr="00646540" w:rsidRDefault="00646540" w:rsidP="00646540">
            <w:pPr>
              <w:spacing w:before="0" w:after="0" w:line="240" w:lineRule="auto"/>
              <w:jc w:val="center"/>
              <w:rPr>
                <w:ins w:id="95751" w:author="pete jones" w:date="2022-01-11T16:59:00Z"/>
                <w:rFonts w:ascii="Calibri" w:hAnsi="Calibri" w:cs="Calibri"/>
                <w:color w:val="000000"/>
                <w:sz w:val="22"/>
                <w:szCs w:val="22"/>
              </w:rPr>
            </w:pPr>
            <w:ins w:id="95752"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C00F5A8" w14:textId="77777777" w:rsidR="00646540" w:rsidRPr="00646540" w:rsidRDefault="00646540" w:rsidP="00646540">
            <w:pPr>
              <w:spacing w:before="0" w:after="0" w:line="240" w:lineRule="auto"/>
              <w:jc w:val="center"/>
              <w:rPr>
                <w:ins w:id="95753" w:author="pete jones" w:date="2022-01-11T16:59:00Z"/>
                <w:rFonts w:ascii="Calibri" w:hAnsi="Calibri" w:cs="Calibri"/>
                <w:color w:val="000000"/>
                <w:sz w:val="22"/>
                <w:szCs w:val="22"/>
              </w:rPr>
            </w:pPr>
            <w:ins w:id="95754"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DCF3D5" w14:textId="77777777" w:rsidR="00646540" w:rsidRPr="00646540" w:rsidRDefault="00646540" w:rsidP="00646540">
            <w:pPr>
              <w:spacing w:before="0" w:after="0" w:line="240" w:lineRule="auto"/>
              <w:jc w:val="center"/>
              <w:rPr>
                <w:ins w:id="95755" w:author="pete jones" w:date="2022-01-11T16:59:00Z"/>
                <w:rFonts w:ascii="Calibri" w:hAnsi="Calibri" w:cs="Calibri"/>
                <w:color w:val="000000"/>
                <w:sz w:val="22"/>
                <w:szCs w:val="22"/>
              </w:rPr>
            </w:pPr>
            <w:ins w:id="95756"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82DA3E" w14:textId="77777777" w:rsidR="00646540" w:rsidRPr="00646540" w:rsidRDefault="00646540" w:rsidP="00646540">
            <w:pPr>
              <w:spacing w:before="0" w:after="0" w:line="240" w:lineRule="auto"/>
              <w:jc w:val="center"/>
              <w:rPr>
                <w:ins w:id="95757" w:author="pete jones" w:date="2022-01-11T16:59:00Z"/>
                <w:rFonts w:ascii="Calibri" w:hAnsi="Calibri" w:cs="Calibri"/>
                <w:color w:val="000000"/>
                <w:sz w:val="22"/>
                <w:szCs w:val="22"/>
              </w:rPr>
            </w:pPr>
            <w:ins w:id="95758"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FB4846" w14:textId="77777777" w:rsidR="00646540" w:rsidRPr="00646540" w:rsidRDefault="00646540" w:rsidP="00646540">
            <w:pPr>
              <w:spacing w:before="0" w:after="0" w:line="240" w:lineRule="auto"/>
              <w:jc w:val="center"/>
              <w:rPr>
                <w:ins w:id="95759" w:author="pete jones" w:date="2022-01-11T16:59:00Z"/>
                <w:rFonts w:ascii="Calibri" w:hAnsi="Calibri" w:cs="Calibri"/>
                <w:color w:val="000000"/>
                <w:sz w:val="22"/>
                <w:szCs w:val="22"/>
              </w:rPr>
            </w:pPr>
            <w:ins w:id="9576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1097C5" w14:textId="77777777" w:rsidR="00646540" w:rsidRPr="00646540" w:rsidRDefault="00646540" w:rsidP="00646540">
            <w:pPr>
              <w:spacing w:before="0" w:after="0" w:line="240" w:lineRule="auto"/>
              <w:jc w:val="center"/>
              <w:rPr>
                <w:ins w:id="95761" w:author="pete jones" w:date="2022-01-11T16:59:00Z"/>
                <w:rFonts w:ascii="Calibri" w:hAnsi="Calibri" w:cs="Calibri"/>
                <w:color w:val="000000"/>
                <w:sz w:val="22"/>
                <w:szCs w:val="22"/>
              </w:rPr>
            </w:pPr>
            <w:ins w:id="9576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9B4172" w14:textId="77777777" w:rsidR="00646540" w:rsidRPr="00646540" w:rsidRDefault="00646540" w:rsidP="00646540">
            <w:pPr>
              <w:spacing w:before="0" w:after="0" w:line="240" w:lineRule="auto"/>
              <w:jc w:val="center"/>
              <w:rPr>
                <w:ins w:id="95763" w:author="pete jones" w:date="2022-01-11T16:59:00Z"/>
                <w:rFonts w:ascii="Calibri" w:hAnsi="Calibri" w:cs="Calibri"/>
                <w:color w:val="000000"/>
                <w:sz w:val="22"/>
                <w:szCs w:val="22"/>
              </w:rPr>
            </w:pPr>
            <w:ins w:id="9576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92AAD4B" w14:textId="77777777" w:rsidR="00646540" w:rsidRPr="00646540" w:rsidRDefault="00646540" w:rsidP="00646540">
            <w:pPr>
              <w:spacing w:before="0" w:after="0" w:line="240" w:lineRule="auto"/>
              <w:jc w:val="center"/>
              <w:rPr>
                <w:ins w:id="95765" w:author="pete jones" w:date="2022-01-11T16:59:00Z"/>
                <w:rFonts w:ascii="Calibri" w:hAnsi="Calibri" w:cs="Calibri"/>
                <w:color w:val="000000"/>
                <w:sz w:val="22"/>
                <w:szCs w:val="22"/>
              </w:rPr>
            </w:pPr>
            <w:ins w:id="9576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471240" w14:textId="77777777" w:rsidR="00646540" w:rsidRPr="00646540" w:rsidRDefault="00646540" w:rsidP="00646540">
            <w:pPr>
              <w:spacing w:before="0" w:after="0" w:line="240" w:lineRule="auto"/>
              <w:jc w:val="center"/>
              <w:rPr>
                <w:ins w:id="95767" w:author="pete jones" w:date="2022-01-11T16:59:00Z"/>
                <w:rFonts w:ascii="Calibri" w:hAnsi="Calibri" w:cs="Calibri"/>
                <w:color w:val="000000"/>
                <w:sz w:val="22"/>
                <w:szCs w:val="22"/>
              </w:rPr>
            </w:pPr>
            <w:ins w:id="9576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9412C4" w14:textId="77777777" w:rsidR="00646540" w:rsidRPr="00646540" w:rsidRDefault="00646540" w:rsidP="00646540">
            <w:pPr>
              <w:spacing w:before="0" w:after="0" w:line="240" w:lineRule="auto"/>
              <w:jc w:val="center"/>
              <w:rPr>
                <w:ins w:id="95769" w:author="pete jones" w:date="2022-01-11T16:59:00Z"/>
                <w:rFonts w:ascii="Calibri" w:hAnsi="Calibri" w:cs="Calibri"/>
                <w:color w:val="000000"/>
                <w:sz w:val="22"/>
                <w:szCs w:val="22"/>
              </w:rPr>
            </w:pPr>
            <w:ins w:id="95770"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5A0CA3C" w14:textId="77777777" w:rsidR="00646540" w:rsidRPr="00646540" w:rsidRDefault="00646540" w:rsidP="00646540">
            <w:pPr>
              <w:spacing w:before="0" w:after="0" w:line="240" w:lineRule="auto"/>
              <w:jc w:val="center"/>
              <w:rPr>
                <w:ins w:id="95771" w:author="pete jones" w:date="2022-01-11T16:59:00Z"/>
                <w:rFonts w:ascii="Calibri" w:hAnsi="Calibri" w:cs="Calibri"/>
                <w:color w:val="000000"/>
                <w:sz w:val="22"/>
                <w:szCs w:val="22"/>
              </w:rPr>
            </w:pPr>
            <w:ins w:id="95772" w:author="pete jones" w:date="2022-01-11T16:59:00Z">
              <w:r w:rsidRPr="00646540">
                <w:rPr>
                  <w:rFonts w:ascii="Calibri" w:hAnsi="Calibri" w:cs="Calibri"/>
                  <w:color w:val="000000"/>
                  <w:sz w:val="22"/>
                  <w:szCs w:val="22"/>
                </w:rPr>
                <w:t> </w:t>
              </w:r>
            </w:ins>
          </w:p>
        </w:tc>
      </w:tr>
      <w:tr w:rsidR="00646540" w:rsidRPr="00646540" w14:paraId="4B3FE225" w14:textId="77777777" w:rsidTr="00646540">
        <w:trPr>
          <w:trHeight w:val="300"/>
          <w:ins w:id="95773"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7A98504" w14:textId="77777777" w:rsidR="00646540" w:rsidRPr="00646540" w:rsidRDefault="00646540" w:rsidP="00646540">
            <w:pPr>
              <w:spacing w:before="0" w:after="0" w:line="240" w:lineRule="auto"/>
              <w:jc w:val="center"/>
              <w:rPr>
                <w:ins w:id="95774" w:author="pete jones" w:date="2022-01-11T16:59:00Z"/>
                <w:rFonts w:ascii="Calibri" w:hAnsi="Calibri" w:cs="Calibri"/>
                <w:color w:val="000000"/>
                <w:sz w:val="22"/>
                <w:szCs w:val="22"/>
              </w:rPr>
            </w:pPr>
            <w:ins w:id="95775"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D60B648" w14:textId="77777777" w:rsidR="00646540" w:rsidRPr="00646540" w:rsidRDefault="00646540" w:rsidP="00646540">
            <w:pPr>
              <w:spacing w:before="0" w:after="0" w:line="240" w:lineRule="auto"/>
              <w:jc w:val="left"/>
              <w:rPr>
                <w:ins w:id="95776" w:author="pete jones" w:date="2022-01-11T16:59:00Z"/>
                <w:rFonts w:ascii="Calibri" w:hAnsi="Calibri" w:cs="Calibri"/>
                <w:color w:val="000000"/>
                <w:sz w:val="22"/>
                <w:szCs w:val="22"/>
              </w:rPr>
            </w:pPr>
            <w:ins w:id="95777" w:author="pete jones" w:date="2022-01-11T16:59:00Z">
              <w:r w:rsidRPr="00646540">
                <w:rPr>
                  <w:rFonts w:ascii="Calibri" w:hAnsi="Calibri" w:cs="Calibri"/>
                  <w:color w:val="000000"/>
                  <w:sz w:val="22"/>
                  <w:szCs w:val="22"/>
                </w:rPr>
                <w:t>Engineering practical work</w:t>
              </w:r>
            </w:ins>
          </w:p>
        </w:tc>
        <w:tc>
          <w:tcPr>
            <w:tcW w:w="432" w:type="dxa"/>
            <w:tcBorders>
              <w:top w:val="nil"/>
              <w:left w:val="nil"/>
              <w:bottom w:val="single" w:sz="4" w:space="0" w:color="auto"/>
              <w:right w:val="single" w:sz="4" w:space="0" w:color="auto"/>
            </w:tcBorders>
            <w:shd w:val="clear" w:color="auto" w:fill="auto"/>
            <w:noWrap/>
            <w:vAlign w:val="bottom"/>
            <w:hideMark/>
          </w:tcPr>
          <w:p w14:paraId="123DBB1B" w14:textId="77777777" w:rsidR="00646540" w:rsidRPr="00646540" w:rsidRDefault="00646540" w:rsidP="00646540">
            <w:pPr>
              <w:spacing w:before="0" w:after="0" w:line="240" w:lineRule="auto"/>
              <w:jc w:val="center"/>
              <w:rPr>
                <w:ins w:id="95778" w:author="pete jones" w:date="2022-01-11T16:59:00Z"/>
                <w:rFonts w:ascii="Calibri" w:hAnsi="Calibri" w:cs="Calibri"/>
                <w:color w:val="000000"/>
                <w:sz w:val="22"/>
                <w:szCs w:val="22"/>
              </w:rPr>
            </w:pPr>
            <w:ins w:id="95779" w:author="pete jones" w:date="2022-01-11T16:59: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53FB134" w14:textId="77777777" w:rsidR="00646540" w:rsidRPr="00646540" w:rsidRDefault="00646540" w:rsidP="00646540">
            <w:pPr>
              <w:spacing w:before="0" w:after="0" w:line="240" w:lineRule="auto"/>
              <w:jc w:val="center"/>
              <w:rPr>
                <w:ins w:id="95780" w:author="pete jones" w:date="2022-01-11T16:59:00Z"/>
                <w:rFonts w:ascii="Calibri" w:hAnsi="Calibri" w:cs="Calibri"/>
                <w:color w:val="000000"/>
                <w:sz w:val="22"/>
                <w:szCs w:val="22"/>
              </w:rPr>
            </w:pPr>
            <w:ins w:id="95781"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77E1326" w14:textId="77777777" w:rsidR="00646540" w:rsidRPr="00646540" w:rsidRDefault="00646540" w:rsidP="00646540">
            <w:pPr>
              <w:spacing w:before="0" w:after="0" w:line="240" w:lineRule="auto"/>
              <w:jc w:val="center"/>
              <w:rPr>
                <w:ins w:id="95782" w:author="pete jones" w:date="2022-01-11T16:59:00Z"/>
                <w:rFonts w:ascii="Calibri" w:hAnsi="Calibri" w:cs="Calibri"/>
                <w:color w:val="000000"/>
                <w:sz w:val="22"/>
                <w:szCs w:val="22"/>
              </w:rPr>
            </w:pPr>
            <w:ins w:id="95783"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B16AEE" w14:textId="77777777" w:rsidR="00646540" w:rsidRPr="00646540" w:rsidRDefault="00646540" w:rsidP="00646540">
            <w:pPr>
              <w:spacing w:before="0" w:after="0" w:line="240" w:lineRule="auto"/>
              <w:jc w:val="center"/>
              <w:rPr>
                <w:ins w:id="95784" w:author="pete jones" w:date="2022-01-11T16:59:00Z"/>
                <w:rFonts w:ascii="Calibri" w:hAnsi="Calibri" w:cs="Calibri"/>
                <w:color w:val="000000"/>
                <w:sz w:val="22"/>
                <w:szCs w:val="22"/>
              </w:rPr>
            </w:pPr>
            <w:ins w:id="95785"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35FE2F0" w14:textId="77777777" w:rsidR="00646540" w:rsidRPr="00646540" w:rsidRDefault="00646540" w:rsidP="00646540">
            <w:pPr>
              <w:spacing w:before="0" w:after="0" w:line="240" w:lineRule="auto"/>
              <w:jc w:val="center"/>
              <w:rPr>
                <w:ins w:id="95786" w:author="pete jones" w:date="2022-01-11T16:59:00Z"/>
                <w:rFonts w:ascii="Calibri" w:hAnsi="Calibri" w:cs="Calibri"/>
                <w:color w:val="000000"/>
                <w:sz w:val="22"/>
                <w:szCs w:val="22"/>
              </w:rPr>
            </w:pPr>
            <w:ins w:id="95787"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91C6B0" w14:textId="77777777" w:rsidR="00646540" w:rsidRPr="00646540" w:rsidRDefault="00646540" w:rsidP="00646540">
            <w:pPr>
              <w:spacing w:before="0" w:after="0" w:line="240" w:lineRule="auto"/>
              <w:jc w:val="center"/>
              <w:rPr>
                <w:ins w:id="95788" w:author="pete jones" w:date="2022-01-11T16:59:00Z"/>
                <w:rFonts w:ascii="Calibri" w:hAnsi="Calibri" w:cs="Calibri"/>
                <w:color w:val="000000"/>
                <w:sz w:val="22"/>
                <w:szCs w:val="22"/>
              </w:rPr>
            </w:pPr>
            <w:ins w:id="9578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801BF0" w14:textId="77777777" w:rsidR="00646540" w:rsidRPr="00646540" w:rsidRDefault="00646540" w:rsidP="00646540">
            <w:pPr>
              <w:spacing w:before="0" w:after="0" w:line="240" w:lineRule="auto"/>
              <w:jc w:val="center"/>
              <w:rPr>
                <w:ins w:id="95790" w:author="pete jones" w:date="2022-01-11T16:59:00Z"/>
                <w:rFonts w:ascii="Calibri" w:hAnsi="Calibri" w:cs="Calibri"/>
                <w:color w:val="000000"/>
                <w:sz w:val="22"/>
                <w:szCs w:val="22"/>
              </w:rPr>
            </w:pPr>
            <w:ins w:id="9579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BCA366" w14:textId="77777777" w:rsidR="00646540" w:rsidRPr="00646540" w:rsidRDefault="00646540" w:rsidP="00646540">
            <w:pPr>
              <w:spacing w:before="0" w:after="0" w:line="240" w:lineRule="auto"/>
              <w:jc w:val="center"/>
              <w:rPr>
                <w:ins w:id="95792" w:author="pete jones" w:date="2022-01-11T16:59:00Z"/>
                <w:rFonts w:ascii="Calibri" w:hAnsi="Calibri" w:cs="Calibri"/>
                <w:color w:val="000000"/>
                <w:sz w:val="22"/>
                <w:szCs w:val="22"/>
              </w:rPr>
            </w:pPr>
            <w:ins w:id="9579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D55866" w14:textId="77777777" w:rsidR="00646540" w:rsidRPr="00646540" w:rsidRDefault="00646540" w:rsidP="00646540">
            <w:pPr>
              <w:spacing w:before="0" w:after="0" w:line="240" w:lineRule="auto"/>
              <w:jc w:val="center"/>
              <w:rPr>
                <w:ins w:id="95794" w:author="pete jones" w:date="2022-01-11T16:59:00Z"/>
                <w:rFonts w:ascii="Calibri" w:hAnsi="Calibri" w:cs="Calibri"/>
                <w:color w:val="000000"/>
                <w:sz w:val="22"/>
                <w:szCs w:val="22"/>
              </w:rPr>
            </w:pPr>
            <w:ins w:id="9579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ACFA72" w14:textId="77777777" w:rsidR="00646540" w:rsidRPr="00646540" w:rsidRDefault="00646540" w:rsidP="00646540">
            <w:pPr>
              <w:spacing w:before="0" w:after="0" w:line="240" w:lineRule="auto"/>
              <w:jc w:val="center"/>
              <w:rPr>
                <w:ins w:id="95796" w:author="pete jones" w:date="2022-01-11T16:59:00Z"/>
                <w:rFonts w:ascii="Calibri" w:hAnsi="Calibri" w:cs="Calibri"/>
                <w:color w:val="000000"/>
                <w:sz w:val="22"/>
                <w:szCs w:val="22"/>
              </w:rPr>
            </w:pPr>
            <w:ins w:id="9579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10ECDC" w14:textId="77777777" w:rsidR="00646540" w:rsidRPr="00646540" w:rsidRDefault="00646540" w:rsidP="00646540">
            <w:pPr>
              <w:spacing w:before="0" w:after="0" w:line="240" w:lineRule="auto"/>
              <w:jc w:val="center"/>
              <w:rPr>
                <w:ins w:id="95798" w:author="pete jones" w:date="2022-01-11T16:59:00Z"/>
                <w:rFonts w:ascii="Calibri" w:hAnsi="Calibri" w:cs="Calibri"/>
                <w:color w:val="000000"/>
                <w:sz w:val="22"/>
                <w:szCs w:val="22"/>
              </w:rPr>
            </w:pPr>
            <w:ins w:id="95799"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95BA117" w14:textId="77777777" w:rsidR="00646540" w:rsidRPr="00646540" w:rsidRDefault="00646540" w:rsidP="00646540">
            <w:pPr>
              <w:spacing w:before="0" w:after="0" w:line="240" w:lineRule="auto"/>
              <w:jc w:val="center"/>
              <w:rPr>
                <w:ins w:id="95800" w:author="pete jones" w:date="2022-01-11T16:59:00Z"/>
                <w:rFonts w:ascii="Calibri" w:hAnsi="Calibri" w:cs="Calibri"/>
                <w:color w:val="000000"/>
                <w:sz w:val="22"/>
                <w:szCs w:val="22"/>
              </w:rPr>
            </w:pPr>
            <w:ins w:id="95801" w:author="pete jones" w:date="2022-01-11T16:59:00Z">
              <w:r w:rsidRPr="00646540">
                <w:rPr>
                  <w:rFonts w:ascii="Calibri" w:hAnsi="Calibri" w:cs="Calibri"/>
                  <w:color w:val="000000"/>
                  <w:sz w:val="22"/>
                  <w:szCs w:val="22"/>
                </w:rPr>
                <w:t> </w:t>
              </w:r>
            </w:ins>
          </w:p>
        </w:tc>
      </w:tr>
      <w:tr w:rsidR="00646540" w:rsidRPr="00646540" w14:paraId="4394C24B" w14:textId="77777777" w:rsidTr="00646540">
        <w:trPr>
          <w:trHeight w:val="300"/>
          <w:ins w:id="95802"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CD389C5" w14:textId="77777777" w:rsidR="00646540" w:rsidRPr="00646540" w:rsidRDefault="00646540" w:rsidP="00646540">
            <w:pPr>
              <w:spacing w:before="0" w:after="0" w:line="240" w:lineRule="auto"/>
              <w:jc w:val="center"/>
              <w:rPr>
                <w:ins w:id="95803" w:author="pete jones" w:date="2022-01-11T16:59:00Z"/>
                <w:rFonts w:ascii="Calibri" w:hAnsi="Calibri" w:cs="Calibri"/>
                <w:color w:val="000000"/>
                <w:sz w:val="22"/>
                <w:szCs w:val="22"/>
              </w:rPr>
            </w:pPr>
            <w:ins w:id="95804"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A592CBA" w14:textId="77777777" w:rsidR="00646540" w:rsidRPr="00646540" w:rsidRDefault="00646540" w:rsidP="00646540">
            <w:pPr>
              <w:spacing w:before="0" w:after="0" w:line="240" w:lineRule="auto"/>
              <w:jc w:val="left"/>
              <w:rPr>
                <w:ins w:id="95805" w:author="pete jones" w:date="2022-01-11T16:59:00Z"/>
                <w:rFonts w:ascii="Calibri" w:hAnsi="Calibri" w:cs="Calibri"/>
                <w:color w:val="000000"/>
                <w:sz w:val="22"/>
                <w:szCs w:val="22"/>
              </w:rPr>
            </w:pPr>
            <w:ins w:id="95806" w:author="pete jones" w:date="2022-01-11T16:59:00Z">
              <w:r w:rsidRPr="00646540">
                <w:rPr>
                  <w:rFonts w:ascii="Calibri" w:hAnsi="Calibri" w:cs="Calibri"/>
                  <w:color w:val="000000"/>
                  <w:sz w:val="22"/>
                  <w:szCs w:val="22"/>
                </w:rPr>
                <w:t>Five optional Engineering courses</w:t>
              </w:r>
            </w:ins>
          </w:p>
        </w:tc>
        <w:tc>
          <w:tcPr>
            <w:tcW w:w="432" w:type="dxa"/>
            <w:tcBorders>
              <w:top w:val="nil"/>
              <w:left w:val="nil"/>
              <w:bottom w:val="single" w:sz="4" w:space="0" w:color="auto"/>
              <w:right w:val="single" w:sz="4" w:space="0" w:color="auto"/>
            </w:tcBorders>
            <w:shd w:val="clear" w:color="auto" w:fill="auto"/>
            <w:noWrap/>
            <w:vAlign w:val="bottom"/>
            <w:hideMark/>
          </w:tcPr>
          <w:p w14:paraId="1A158D40" w14:textId="77777777" w:rsidR="00646540" w:rsidRPr="00646540" w:rsidRDefault="00646540" w:rsidP="00646540">
            <w:pPr>
              <w:spacing w:before="0" w:after="0" w:line="240" w:lineRule="auto"/>
              <w:jc w:val="center"/>
              <w:rPr>
                <w:ins w:id="95807" w:author="pete jones" w:date="2022-01-11T16:59:00Z"/>
                <w:rFonts w:ascii="Calibri" w:hAnsi="Calibri" w:cs="Calibri"/>
                <w:color w:val="000000"/>
                <w:sz w:val="22"/>
                <w:szCs w:val="22"/>
              </w:rPr>
            </w:pPr>
            <w:ins w:id="95808"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D89423" w14:textId="77777777" w:rsidR="00646540" w:rsidRPr="00646540" w:rsidRDefault="00646540" w:rsidP="00646540">
            <w:pPr>
              <w:spacing w:before="0" w:after="0" w:line="240" w:lineRule="auto"/>
              <w:jc w:val="center"/>
              <w:rPr>
                <w:ins w:id="95809" w:author="pete jones" w:date="2022-01-11T16:59:00Z"/>
                <w:rFonts w:ascii="Calibri" w:hAnsi="Calibri" w:cs="Calibri"/>
                <w:color w:val="000000"/>
                <w:sz w:val="22"/>
                <w:szCs w:val="22"/>
              </w:rPr>
            </w:pPr>
            <w:ins w:id="95810"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AB7CBEB" w14:textId="77777777" w:rsidR="00646540" w:rsidRPr="00646540" w:rsidRDefault="00646540" w:rsidP="00646540">
            <w:pPr>
              <w:spacing w:before="0" w:after="0" w:line="240" w:lineRule="auto"/>
              <w:jc w:val="center"/>
              <w:rPr>
                <w:ins w:id="95811" w:author="pete jones" w:date="2022-01-11T16:59:00Z"/>
                <w:rFonts w:ascii="Calibri" w:hAnsi="Calibri" w:cs="Calibri"/>
                <w:color w:val="000000"/>
                <w:sz w:val="22"/>
                <w:szCs w:val="22"/>
              </w:rPr>
            </w:pPr>
            <w:ins w:id="95812"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16E1F8" w14:textId="77777777" w:rsidR="00646540" w:rsidRPr="00646540" w:rsidRDefault="00646540" w:rsidP="00646540">
            <w:pPr>
              <w:spacing w:before="0" w:after="0" w:line="240" w:lineRule="auto"/>
              <w:jc w:val="center"/>
              <w:rPr>
                <w:ins w:id="95813" w:author="pete jones" w:date="2022-01-11T16:59:00Z"/>
                <w:rFonts w:ascii="Calibri" w:hAnsi="Calibri" w:cs="Calibri"/>
                <w:color w:val="000000"/>
                <w:sz w:val="22"/>
                <w:szCs w:val="22"/>
              </w:rPr>
            </w:pPr>
            <w:ins w:id="95814"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E7BAA5" w14:textId="77777777" w:rsidR="00646540" w:rsidRPr="00646540" w:rsidRDefault="00646540" w:rsidP="00646540">
            <w:pPr>
              <w:spacing w:before="0" w:after="0" w:line="240" w:lineRule="auto"/>
              <w:jc w:val="center"/>
              <w:rPr>
                <w:ins w:id="95815" w:author="pete jones" w:date="2022-01-11T16:59:00Z"/>
                <w:rFonts w:ascii="Calibri" w:hAnsi="Calibri" w:cs="Calibri"/>
                <w:color w:val="000000"/>
                <w:sz w:val="22"/>
                <w:szCs w:val="22"/>
              </w:rPr>
            </w:pPr>
            <w:ins w:id="95816"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EFED5C" w14:textId="77777777" w:rsidR="00646540" w:rsidRPr="00646540" w:rsidRDefault="00646540" w:rsidP="00646540">
            <w:pPr>
              <w:spacing w:before="0" w:after="0" w:line="240" w:lineRule="auto"/>
              <w:jc w:val="center"/>
              <w:rPr>
                <w:ins w:id="95817" w:author="pete jones" w:date="2022-01-11T16:59:00Z"/>
                <w:rFonts w:ascii="Calibri" w:hAnsi="Calibri" w:cs="Calibri"/>
                <w:color w:val="000000"/>
                <w:sz w:val="22"/>
                <w:szCs w:val="22"/>
              </w:rPr>
            </w:pPr>
            <w:ins w:id="9581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71BCB7" w14:textId="77777777" w:rsidR="00646540" w:rsidRPr="00646540" w:rsidRDefault="00646540" w:rsidP="00646540">
            <w:pPr>
              <w:spacing w:before="0" w:after="0" w:line="240" w:lineRule="auto"/>
              <w:jc w:val="center"/>
              <w:rPr>
                <w:ins w:id="95819" w:author="pete jones" w:date="2022-01-11T16:59:00Z"/>
                <w:rFonts w:ascii="Calibri" w:hAnsi="Calibri" w:cs="Calibri"/>
                <w:color w:val="000000"/>
                <w:sz w:val="22"/>
                <w:szCs w:val="22"/>
              </w:rPr>
            </w:pPr>
            <w:ins w:id="9582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6172B4" w14:textId="77777777" w:rsidR="00646540" w:rsidRPr="00646540" w:rsidRDefault="00646540" w:rsidP="00646540">
            <w:pPr>
              <w:spacing w:before="0" w:after="0" w:line="240" w:lineRule="auto"/>
              <w:jc w:val="center"/>
              <w:rPr>
                <w:ins w:id="95821" w:author="pete jones" w:date="2022-01-11T16:59:00Z"/>
                <w:rFonts w:ascii="Calibri" w:hAnsi="Calibri" w:cs="Calibri"/>
                <w:color w:val="000000"/>
                <w:sz w:val="22"/>
                <w:szCs w:val="22"/>
              </w:rPr>
            </w:pPr>
            <w:ins w:id="9582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7A1C09" w14:textId="77777777" w:rsidR="00646540" w:rsidRPr="00646540" w:rsidRDefault="00646540" w:rsidP="00646540">
            <w:pPr>
              <w:spacing w:before="0" w:after="0" w:line="240" w:lineRule="auto"/>
              <w:jc w:val="center"/>
              <w:rPr>
                <w:ins w:id="95823" w:author="pete jones" w:date="2022-01-11T16:59:00Z"/>
                <w:rFonts w:ascii="Calibri" w:hAnsi="Calibri" w:cs="Calibri"/>
                <w:color w:val="000000"/>
                <w:sz w:val="22"/>
                <w:szCs w:val="22"/>
              </w:rPr>
            </w:pPr>
            <w:ins w:id="9582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926B65" w14:textId="77777777" w:rsidR="00646540" w:rsidRPr="00646540" w:rsidRDefault="00646540" w:rsidP="00646540">
            <w:pPr>
              <w:spacing w:before="0" w:after="0" w:line="240" w:lineRule="auto"/>
              <w:jc w:val="center"/>
              <w:rPr>
                <w:ins w:id="95825" w:author="pete jones" w:date="2022-01-11T16:59:00Z"/>
                <w:rFonts w:ascii="Calibri" w:hAnsi="Calibri" w:cs="Calibri"/>
                <w:color w:val="000000"/>
                <w:sz w:val="22"/>
                <w:szCs w:val="22"/>
              </w:rPr>
            </w:pPr>
            <w:ins w:id="9582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2EF1B5" w14:textId="77777777" w:rsidR="00646540" w:rsidRPr="00646540" w:rsidRDefault="00646540" w:rsidP="00646540">
            <w:pPr>
              <w:spacing w:before="0" w:after="0" w:line="240" w:lineRule="auto"/>
              <w:jc w:val="center"/>
              <w:rPr>
                <w:ins w:id="95827" w:author="pete jones" w:date="2022-01-11T16:59:00Z"/>
                <w:rFonts w:ascii="Calibri" w:hAnsi="Calibri" w:cs="Calibri"/>
                <w:color w:val="000000"/>
                <w:sz w:val="22"/>
                <w:szCs w:val="22"/>
              </w:rPr>
            </w:pPr>
            <w:ins w:id="95828"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4FB9BCD" w14:textId="77777777" w:rsidR="00646540" w:rsidRPr="00646540" w:rsidRDefault="00646540" w:rsidP="00646540">
            <w:pPr>
              <w:spacing w:before="0" w:after="0" w:line="240" w:lineRule="auto"/>
              <w:jc w:val="center"/>
              <w:rPr>
                <w:ins w:id="95829" w:author="pete jones" w:date="2022-01-11T16:59:00Z"/>
                <w:rFonts w:ascii="Calibri" w:hAnsi="Calibri" w:cs="Calibri"/>
                <w:color w:val="000000"/>
                <w:sz w:val="22"/>
                <w:szCs w:val="22"/>
              </w:rPr>
            </w:pPr>
            <w:ins w:id="95830" w:author="pete jones" w:date="2022-01-11T16:59:00Z">
              <w:r w:rsidRPr="00646540">
                <w:rPr>
                  <w:rFonts w:ascii="Calibri" w:hAnsi="Calibri" w:cs="Calibri"/>
                  <w:color w:val="000000"/>
                  <w:sz w:val="22"/>
                  <w:szCs w:val="22"/>
                </w:rPr>
                <w:t> </w:t>
              </w:r>
            </w:ins>
          </w:p>
        </w:tc>
      </w:tr>
      <w:tr w:rsidR="00646540" w:rsidRPr="00646540" w14:paraId="0C7C7023" w14:textId="77777777" w:rsidTr="00646540">
        <w:trPr>
          <w:trHeight w:val="300"/>
          <w:ins w:id="95831"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CEE8147" w14:textId="77777777" w:rsidR="00646540" w:rsidRPr="00646540" w:rsidRDefault="00646540" w:rsidP="00646540">
            <w:pPr>
              <w:spacing w:before="0" w:after="0" w:line="240" w:lineRule="auto"/>
              <w:jc w:val="center"/>
              <w:rPr>
                <w:ins w:id="95832" w:author="pete jones" w:date="2022-01-11T16:59:00Z"/>
                <w:rFonts w:ascii="Calibri" w:hAnsi="Calibri" w:cs="Calibri"/>
                <w:color w:val="000000"/>
                <w:sz w:val="22"/>
                <w:szCs w:val="22"/>
              </w:rPr>
            </w:pPr>
            <w:ins w:id="95833"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4E245F4" w14:textId="77777777" w:rsidR="00646540" w:rsidRPr="00646540" w:rsidRDefault="00646540" w:rsidP="00646540">
            <w:pPr>
              <w:spacing w:before="0" w:after="0" w:line="240" w:lineRule="auto"/>
              <w:jc w:val="left"/>
              <w:rPr>
                <w:ins w:id="95834" w:author="pete jones" w:date="2022-01-11T16:59:00Z"/>
                <w:rFonts w:ascii="Calibri" w:hAnsi="Calibri" w:cs="Calibri"/>
                <w:color w:val="000000"/>
                <w:sz w:val="22"/>
                <w:szCs w:val="22"/>
              </w:rPr>
            </w:pPr>
            <w:ins w:id="95835" w:author="pete jones" w:date="2022-01-11T16:59:00Z">
              <w:r w:rsidRPr="00646540">
                <w:rPr>
                  <w:rFonts w:ascii="Calibri" w:hAnsi="Calibri" w:cs="Calibri"/>
                  <w:color w:val="000000"/>
                  <w:sz w:val="22"/>
                  <w:szCs w:val="22"/>
                </w:rPr>
                <w:t>Engineering in society</w:t>
              </w:r>
            </w:ins>
          </w:p>
        </w:tc>
        <w:tc>
          <w:tcPr>
            <w:tcW w:w="432" w:type="dxa"/>
            <w:tcBorders>
              <w:top w:val="nil"/>
              <w:left w:val="nil"/>
              <w:bottom w:val="single" w:sz="4" w:space="0" w:color="auto"/>
              <w:right w:val="single" w:sz="4" w:space="0" w:color="auto"/>
            </w:tcBorders>
            <w:shd w:val="clear" w:color="auto" w:fill="auto"/>
            <w:noWrap/>
            <w:vAlign w:val="bottom"/>
            <w:hideMark/>
          </w:tcPr>
          <w:p w14:paraId="17A26E38" w14:textId="77777777" w:rsidR="00646540" w:rsidRPr="00646540" w:rsidRDefault="00646540" w:rsidP="00646540">
            <w:pPr>
              <w:spacing w:before="0" w:after="0" w:line="240" w:lineRule="auto"/>
              <w:jc w:val="center"/>
              <w:rPr>
                <w:ins w:id="95836" w:author="pete jones" w:date="2022-01-11T16:59:00Z"/>
                <w:rFonts w:ascii="Calibri" w:hAnsi="Calibri" w:cs="Calibri"/>
                <w:color w:val="000000"/>
                <w:sz w:val="22"/>
                <w:szCs w:val="22"/>
              </w:rPr>
            </w:pPr>
            <w:ins w:id="95837" w:author="pete jones" w:date="2022-01-11T16:59: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D6B263F" w14:textId="77777777" w:rsidR="00646540" w:rsidRPr="00646540" w:rsidRDefault="00646540" w:rsidP="00646540">
            <w:pPr>
              <w:spacing w:before="0" w:after="0" w:line="240" w:lineRule="auto"/>
              <w:jc w:val="center"/>
              <w:rPr>
                <w:ins w:id="95838" w:author="pete jones" w:date="2022-01-11T16:59:00Z"/>
                <w:rFonts w:ascii="Calibri" w:hAnsi="Calibri" w:cs="Calibri"/>
                <w:color w:val="000000"/>
                <w:sz w:val="22"/>
                <w:szCs w:val="22"/>
              </w:rPr>
            </w:pPr>
            <w:ins w:id="95839"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2A718CE" w14:textId="77777777" w:rsidR="00646540" w:rsidRPr="00646540" w:rsidRDefault="00646540" w:rsidP="00646540">
            <w:pPr>
              <w:spacing w:before="0" w:after="0" w:line="240" w:lineRule="auto"/>
              <w:jc w:val="center"/>
              <w:rPr>
                <w:ins w:id="95840" w:author="pete jones" w:date="2022-01-11T16:59:00Z"/>
                <w:rFonts w:ascii="Calibri" w:hAnsi="Calibri" w:cs="Calibri"/>
                <w:color w:val="000000"/>
                <w:sz w:val="22"/>
                <w:szCs w:val="22"/>
              </w:rPr>
            </w:pPr>
            <w:ins w:id="95841"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F6F491C" w14:textId="77777777" w:rsidR="00646540" w:rsidRPr="00646540" w:rsidRDefault="00646540" w:rsidP="00646540">
            <w:pPr>
              <w:spacing w:before="0" w:after="0" w:line="240" w:lineRule="auto"/>
              <w:jc w:val="center"/>
              <w:rPr>
                <w:ins w:id="95842" w:author="pete jones" w:date="2022-01-11T16:59:00Z"/>
                <w:rFonts w:ascii="Calibri" w:hAnsi="Calibri" w:cs="Calibri"/>
                <w:color w:val="000000"/>
                <w:sz w:val="22"/>
                <w:szCs w:val="22"/>
              </w:rPr>
            </w:pPr>
            <w:ins w:id="95843"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54B2CD" w14:textId="77777777" w:rsidR="00646540" w:rsidRPr="00646540" w:rsidRDefault="00646540" w:rsidP="00646540">
            <w:pPr>
              <w:spacing w:before="0" w:after="0" w:line="240" w:lineRule="auto"/>
              <w:jc w:val="center"/>
              <w:rPr>
                <w:ins w:id="95844" w:author="pete jones" w:date="2022-01-11T16:59:00Z"/>
                <w:rFonts w:ascii="Calibri" w:hAnsi="Calibri" w:cs="Calibri"/>
                <w:color w:val="000000"/>
                <w:sz w:val="22"/>
                <w:szCs w:val="22"/>
              </w:rPr>
            </w:pPr>
            <w:ins w:id="95845"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5C5796" w14:textId="77777777" w:rsidR="00646540" w:rsidRPr="00646540" w:rsidRDefault="00646540" w:rsidP="00646540">
            <w:pPr>
              <w:spacing w:before="0" w:after="0" w:line="240" w:lineRule="auto"/>
              <w:jc w:val="center"/>
              <w:rPr>
                <w:ins w:id="95846" w:author="pete jones" w:date="2022-01-11T16:59:00Z"/>
                <w:rFonts w:ascii="Calibri" w:hAnsi="Calibri" w:cs="Calibri"/>
                <w:color w:val="000000"/>
                <w:sz w:val="22"/>
                <w:szCs w:val="22"/>
              </w:rPr>
            </w:pPr>
            <w:ins w:id="9584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98EBBD" w14:textId="77777777" w:rsidR="00646540" w:rsidRPr="00646540" w:rsidRDefault="00646540" w:rsidP="00646540">
            <w:pPr>
              <w:spacing w:before="0" w:after="0" w:line="240" w:lineRule="auto"/>
              <w:jc w:val="center"/>
              <w:rPr>
                <w:ins w:id="95848" w:author="pete jones" w:date="2022-01-11T16:59:00Z"/>
                <w:rFonts w:ascii="Calibri" w:hAnsi="Calibri" w:cs="Calibri"/>
                <w:color w:val="000000"/>
                <w:sz w:val="22"/>
                <w:szCs w:val="22"/>
              </w:rPr>
            </w:pPr>
            <w:ins w:id="9584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9867C2" w14:textId="77777777" w:rsidR="00646540" w:rsidRPr="00646540" w:rsidRDefault="00646540" w:rsidP="00646540">
            <w:pPr>
              <w:spacing w:before="0" w:after="0" w:line="240" w:lineRule="auto"/>
              <w:jc w:val="center"/>
              <w:rPr>
                <w:ins w:id="95850" w:author="pete jones" w:date="2022-01-11T16:59:00Z"/>
                <w:rFonts w:ascii="Calibri" w:hAnsi="Calibri" w:cs="Calibri"/>
                <w:color w:val="000000"/>
                <w:sz w:val="22"/>
                <w:szCs w:val="22"/>
              </w:rPr>
            </w:pPr>
            <w:ins w:id="9585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D15CDC" w14:textId="77777777" w:rsidR="00646540" w:rsidRPr="00646540" w:rsidRDefault="00646540" w:rsidP="00646540">
            <w:pPr>
              <w:spacing w:before="0" w:after="0" w:line="240" w:lineRule="auto"/>
              <w:jc w:val="center"/>
              <w:rPr>
                <w:ins w:id="95852" w:author="pete jones" w:date="2022-01-11T16:59:00Z"/>
                <w:rFonts w:ascii="Calibri" w:hAnsi="Calibri" w:cs="Calibri"/>
                <w:color w:val="000000"/>
                <w:sz w:val="22"/>
                <w:szCs w:val="22"/>
              </w:rPr>
            </w:pPr>
            <w:ins w:id="9585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E44687" w14:textId="77777777" w:rsidR="00646540" w:rsidRPr="00646540" w:rsidRDefault="00646540" w:rsidP="00646540">
            <w:pPr>
              <w:spacing w:before="0" w:after="0" w:line="240" w:lineRule="auto"/>
              <w:jc w:val="center"/>
              <w:rPr>
                <w:ins w:id="95854" w:author="pete jones" w:date="2022-01-11T16:59:00Z"/>
                <w:rFonts w:ascii="Calibri" w:hAnsi="Calibri" w:cs="Calibri"/>
                <w:color w:val="000000"/>
                <w:sz w:val="22"/>
                <w:szCs w:val="22"/>
              </w:rPr>
            </w:pPr>
            <w:ins w:id="9585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728462" w14:textId="77777777" w:rsidR="00646540" w:rsidRPr="00646540" w:rsidRDefault="00646540" w:rsidP="00646540">
            <w:pPr>
              <w:spacing w:before="0" w:after="0" w:line="240" w:lineRule="auto"/>
              <w:jc w:val="center"/>
              <w:rPr>
                <w:ins w:id="95856" w:author="pete jones" w:date="2022-01-11T16:59:00Z"/>
                <w:rFonts w:ascii="Calibri" w:hAnsi="Calibri" w:cs="Calibri"/>
                <w:color w:val="000000"/>
                <w:sz w:val="22"/>
                <w:szCs w:val="22"/>
              </w:rPr>
            </w:pPr>
            <w:ins w:id="95857"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84D6730" w14:textId="77777777" w:rsidR="00646540" w:rsidRPr="00646540" w:rsidRDefault="00646540" w:rsidP="00646540">
            <w:pPr>
              <w:spacing w:before="0" w:after="0" w:line="240" w:lineRule="auto"/>
              <w:jc w:val="center"/>
              <w:rPr>
                <w:ins w:id="95858" w:author="pete jones" w:date="2022-01-11T16:59:00Z"/>
                <w:rFonts w:ascii="Calibri" w:hAnsi="Calibri" w:cs="Calibri"/>
                <w:color w:val="000000"/>
                <w:sz w:val="22"/>
                <w:szCs w:val="22"/>
              </w:rPr>
            </w:pPr>
            <w:ins w:id="95859" w:author="pete jones" w:date="2022-01-11T16:59:00Z">
              <w:r w:rsidRPr="00646540">
                <w:rPr>
                  <w:rFonts w:ascii="Calibri" w:hAnsi="Calibri" w:cs="Calibri"/>
                  <w:color w:val="000000"/>
                  <w:sz w:val="22"/>
                  <w:szCs w:val="22"/>
                </w:rPr>
                <w:t> </w:t>
              </w:r>
            </w:ins>
          </w:p>
        </w:tc>
      </w:tr>
      <w:tr w:rsidR="00646540" w:rsidRPr="00646540" w14:paraId="208AF30D" w14:textId="77777777" w:rsidTr="00646540">
        <w:trPr>
          <w:trHeight w:val="300"/>
          <w:ins w:id="95860"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CE69E12" w14:textId="77777777" w:rsidR="00646540" w:rsidRPr="00646540" w:rsidRDefault="00646540" w:rsidP="00646540">
            <w:pPr>
              <w:spacing w:before="0" w:after="0" w:line="240" w:lineRule="auto"/>
              <w:jc w:val="center"/>
              <w:rPr>
                <w:ins w:id="95861" w:author="pete jones" w:date="2022-01-11T16:59:00Z"/>
                <w:rFonts w:ascii="Calibri" w:hAnsi="Calibri" w:cs="Calibri"/>
                <w:color w:val="000000"/>
                <w:sz w:val="22"/>
                <w:szCs w:val="22"/>
              </w:rPr>
            </w:pPr>
            <w:ins w:id="95862"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64AEA96" w14:textId="77777777" w:rsidR="00646540" w:rsidRPr="00646540" w:rsidRDefault="00646540" w:rsidP="00646540">
            <w:pPr>
              <w:spacing w:before="0" w:after="0" w:line="240" w:lineRule="auto"/>
              <w:jc w:val="left"/>
              <w:rPr>
                <w:ins w:id="95863" w:author="pete jones" w:date="2022-01-11T16:59:00Z"/>
                <w:rFonts w:ascii="Calibri" w:hAnsi="Calibri" w:cs="Calibri"/>
                <w:color w:val="000000"/>
                <w:sz w:val="22"/>
                <w:szCs w:val="22"/>
              </w:rPr>
            </w:pPr>
            <w:ins w:id="95864" w:author="pete jones" w:date="2022-01-11T16:59:00Z">
              <w:r w:rsidRPr="00646540">
                <w:rPr>
                  <w:rFonts w:ascii="Calibri" w:hAnsi="Calibri" w:cs="Calibri"/>
                  <w:color w:val="000000"/>
                  <w:sz w:val="22"/>
                  <w:szCs w:val="22"/>
                </w:rPr>
                <w:t>Engineering computation</w:t>
              </w:r>
            </w:ins>
          </w:p>
        </w:tc>
        <w:tc>
          <w:tcPr>
            <w:tcW w:w="432" w:type="dxa"/>
            <w:tcBorders>
              <w:top w:val="nil"/>
              <w:left w:val="nil"/>
              <w:bottom w:val="single" w:sz="4" w:space="0" w:color="auto"/>
              <w:right w:val="single" w:sz="4" w:space="0" w:color="auto"/>
            </w:tcBorders>
            <w:shd w:val="clear" w:color="auto" w:fill="auto"/>
            <w:noWrap/>
            <w:vAlign w:val="bottom"/>
            <w:hideMark/>
          </w:tcPr>
          <w:p w14:paraId="1316525D" w14:textId="77777777" w:rsidR="00646540" w:rsidRPr="00646540" w:rsidRDefault="00646540" w:rsidP="00646540">
            <w:pPr>
              <w:spacing w:before="0" w:after="0" w:line="240" w:lineRule="auto"/>
              <w:jc w:val="center"/>
              <w:rPr>
                <w:ins w:id="95865" w:author="pete jones" w:date="2022-01-11T16:59:00Z"/>
                <w:rFonts w:ascii="Calibri" w:hAnsi="Calibri" w:cs="Calibri"/>
                <w:color w:val="000000"/>
                <w:sz w:val="22"/>
                <w:szCs w:val="22"/>
              </w:rPr>
            </w:pPr>
            <w:ins w:id="95866" w:author="pete jones" w:date="2022-01-11T16:59:00Z">
              <w:r w:rsidRPr="00646540">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5A627367" w14:textId="77777777" w:rsidR="00646540" w:rsidRPr="00646540" w:rsidRDefault="00646540" w:rsidP="00646540">
            <w:pPr>
              <w:spacing w:before="0" w:after="0" w:line="240" w:lineRule="auto"/>
              <w:jc w:val="center"/>
              <w:rPr>
                <w:ins w:id="95867" w:author="pete jones" w:date="2022-01-11T16:59:00Z"/>
                <w:rFonts w:ascii="Calibri" w:hAnsi="Calibri" w:cs="Calibri"/>
                <w:color w:val="000000"/>
                <w:sz w:val="22"/>
                <w:szCs w:val="22"/>
              </w:rPr>
            </w:pPr>
            <w:ins w:id="95868"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DF22A69" w14:textId="77777777" w:rsidR="00646540" w:rsidRPr="00646540" w:rsidRDefault="00646540" w:rsidP="00646540">
            <w:pPr>
              <w:spacing w:before="0" w:after="0" w:line="240" w:lineRule="auto"/>
              <w:jc w:val="center"/>
              <w:rPr>
                <w:ins w:id="95869" w:author="pete jones" w:date="2022-01-11T16:59:00Z"/>
                <w:rFonts w:ascii="Calibri" w:hAnsi="Calibri" w:cs="Calibri"/>
                <w:color w:val="000000"/>
                <w:sz w:val="22"/>
                <w:szCs w:val="22"/>
              </w:rPr>
            </w:pPr>
            <w:ins w:id="95870"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51B884" w14:textId="77777777" w:rsidR="00646540" w:rsidRPr="00646540" w:rsidRDefault="00646540" w:rsidP="00646540">
            <w:pPr>
              <w:spacing w:before="0" w:after="0" w:line="240" w:lineRule="auto"/>
              <w:jc w:val="center"/>
              <w:rPr>
                <w:ins w:id="95871" w:author="pete jones" w:date="2022-01-11T16:59:00Z"/>
                <w:rFonts w:ascii="Calibri" w:hAnsi="Calibri" w:cs="Calibri"/>
                <w:color w:val="000000"/>
                <w:sz w:val="22"/>
                <w:szCs w:val="22"/>
              </w:rPr>
            </w:pPr>
            <w:ins w:id="95872"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206689" w14:textId="77777777" w:rsidR="00646540" w:rsidRPr="00646540" w:rsidRDefault="00646540" w:rsidP="00646540">
            <w:pPr>
              <w:spacing w:before="0" w:after="0" w:line="240" w:lineRule="auto"/>
              <w:jc w:val="center"/>
              <w:rPr>
                <w:ins w:id="95873" w:author="pete jones" w:date="2022-01-11T16:59:00Z"/>
                <w:rFonts w:ascii="Calibri" w:hAnsi="Calibri" w:cs="Calibri"/>
                <w:color w:val="000000"/>
                <w:sz w:val="22"/>
                <w:szCs w:val="22"/>
              </w:rPr>
            </w:pPr>
            <w:ins w:id="95874"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0A73A8" w14:textId="77777777" w:rsidR="00646540" w:rsidRPr="00646540" w:rsidRDefault="00646540" w:rsidP="00646540">
            <w:pPr>
              <w:spacing w:before="0" w:after="0" w:line="240" w:lineRule="auto"/>
              <w:jc w:val="center"/>
              <w:rPr>
                <w:ins w:id="95875" w:author="pete jones" w:date="2022-01-11T16:59:00Z"/>
                <w:rFonts w:ascii="Calibri" w:hAnsi="Calibri" w:cs="Calibri"/>
                <w:color w:val="000000"/>
                <w:sz w:val="22"/>
                <w:szCs w:val="22"/>
              </w:rPr>
            </w:pPr>
            <w:ins w:id="9587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03BE5C" w14:textId="77777777" w:rsidR="00646540" w:rsidRPr="00646540" w:rsidRDefault="00646540" w:rsidP="00646540">
            <w:pPr>
              <w:spacing w:before="0" w:after="0" w:line="240" w:lineRule="auto"/>
              <w:jc w:val="center"/>
              <w:rPr>
                <w:ins w:id="95877" w:author="pete jones" w:date="2022-01-11T16:59:00Z"/>
                <w:rFonts w:ascii="Calibri" w:hAnsi="Calibri" w:cs="Calibri"/>
                <w:color w:val="000000"/>
                <w:sz w:val="22"/>
                <w:szCs w:val="22"/>
              </w:rPr>
            </w:pPr>
            <w:ins w:id="9587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AAB075" w14:textId="77777777" w:rsidR="00646540" w:rsidRPr="00646540" w:rsidRDefault="00646540" w:rsidP="00646540">
            <w:pPr>
              <w:spacing w:before="0" w:after="0" w:line="240" w:lineRule="auto"/>
              <w:jc w:val="center"/>
              <w:rPr>
                <w:ins w:id="95879" w:author="pete jones" w:date="2022-01-11T16:59:00Z"/>
                <w:rFonts w:ascii="Calibri" w:hAnsi="Calibri" w:cs="Calibri"/>
                <w:color w:val="000000"/>
                <w:sz w:val="22"/>
                <w:szCs w:val="22"/>
              </w:rPr>
            </w:pPr>
            <w:ins w:id="9588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40349A" w14:textId="77777777" w:rsidR="00646540" w:rsidRPr="00646540" w:rsidRDefault="00646540" w:rsidP="00646540">
            <w:pPr>
              <w:spacing w:before="0" w:after="0" w:line="240" w:lineRule="auto"/>
              <w:jc w:val="center"/>
              <w:rPr>
                <w:ins w:id="95881" w:author="pete jones" w:date="2022-01-11T16:59:00Z"/>
                <w:rFonts w:ascii="Calibri" w:hAnsi="Calibri" w:cs="Calibri"/>
                <w:color w:val="000000"/>
                <w:sz w:val="22"/>
                <w:szCs w:val="22"/>
              </w:rPr>
            </w:pPr>
            <w:ins w:id="9588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2E9EFC" w14:textId="77777777" w:rsidR="00646540" w:rsidRPr="00646540" w:rsidRDefault="00646540" w:rsidP="00646540">
            <w:pPr>
              <w:spacing w:before="0" w:after="0" w:line="240" w:lineRule="auto"/>
              <w:jc w:val="center"/>
              <w:rPr>
                <w:ins w:id="95883" w:author="pete jones" w:date="2022-01-11T16:59:00Z"/>
                <w:rFonts w:ascii="Calibri" w:hAnsi="Calibri" w:cs="Calibri"/>
                <w:color w:val="000000"/>
                <w:sz w:val="22"/>
                <w:szCs w:val="22"/>
              </w:rPr>
            </w:pPr>
            <w:ins w:id="9588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95F560" w14:textId="77777777" w:rsidR="00646540" w:rsidRPr="00646540" w:rsidRDefault="00646540" w:rsidP="00646540">
            <w:pPr>
              <w:spacing w:before="0" w:after="0" w:line="240" w:lineRule="auto"/>
              <w:jc w:val="center"/>
              <w:rPr>
                <w:ins w:id="95885" w:author="pete jones" w:date="2022-01-11T16:59:00Z"/>
                <w:rFonts w:ascii="Calibri" w:hAnsi="Calibri" w:cs="Calibri"/>
                <w:color w:val="000000"/>
                <w:sz w:val="22"/>
                <w:szCs w:val="22"/>
              </w:rPr>
            </w:pPr>
            <w:ins w:id="95886"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FF336D2" w14:textId="77777777" w:rsidR="00646540" w:rsidRPr="00646540" w:rsidRDefault="00646540" w:rsidP="00646540">
            <w:pPr>
              <w:spacing w:before="0" w:after="0" w:line="240" w:lineRule="auto"/>
              <w:jc w:val="center"/>
              <w:rPr>
                <w:ins w:id="95887" w:author="pete jones" w:date="2022-01-11T16:59:00Z"/>
                <w:rFonts w:ascii="Calibri" w:hAnsi="Calibri" w:cs="Calibri"/>
                <w:color w:val="000000"/>
                <w:sz w:val="22"/>
                <w:szCs w:val="22"/>
              </w:rPr>
            </w:pPr>
            <w:ins w:id="95888" w:author="pete jones" w:date="2022-01-11T16:59:00Z">
              <w:r w:rsidRPr="00646540">
                <w:rPr>
                  <w:rFonts w:ascii="Calibri" w:hAnsi="Calibri" w:cs="Calibri"/>
                  <w:color w:val="000000"/>
                  <w:sz w:val="22"/>
                  <w:szCs w:val="22"/>
                </w:rPr>
                <w:t> </w:t>
              </w:r>
            </w:ins>
          </w:p>
        </w:tc>
      </w:tr>
      <w:tr w:rsidR="00646540" w:rsidRPr="00646540" w14:paraId="397DC55E" w14:textId="77777777" w:rsidTr="00646540">
        <w:trPr>
          <w:trHeight w:val="300"/>
          <w:ins w:id="95889"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D9B0E9F" w14:textId="77777777" w:rsidR="00646540" w:rsidRPr="00646540" w:rsidRDefault="00646540" w:rsidP="00646540">
            <w:pPr>
              <w:spacing w:before="0" w:after="0" w:line="240" w:lineRule="auto"/>
              <w:jc w:val="center"/>
              <w:rPr>
                <w:ins w:id="95890" w:author="pete jones" w:date="2022-01-11T16:59:00Z"/>
                <w:rFonts w:ascii="Calibri" w:hAnsi="Calibri" w:cs="Calibri"/>
                <w:color w:val="000000"/>
                <w:sz w:val="22"/>
                <w:szCs w:val="22"/>
              </w:rPr>
            </w:pPr>
            <w:ins w:id="95891"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08C9586" w14:textId="77777777" w:rsidR="00646540" w:rsidRPr="00646540" w:rsidRDefault="00646540" w:rsidP="00646540">
            <w:pPr>
              <w:spacing w:before="0" w:after="0" w:line="240" w:lineRule="auto"/>
              <w:jc w:val="left"/>
              <w:rPr>
                <w:ins w:id="95892" w:author="pete jones" w:date="2022-01-11T16:59:00Z"/>
                <w:rFonts w:ascii="Calibri" w:hAnsi="Calibri" w:cs="Calibri"/>
                <w:color w:val="000000"/>
                <w:sz w:val="22"/>
                <w:szCs w:val="22"/>
              </w:rPr>
            </w:pPr>
            <w:ins w:id="95893" w:author="pete jones" w:date="2022-01-11T16:59:00Z">
              <w:r w:rsidRPr="00646540">
                <w:rPr>
                  <w:rFonts w:ascii="Calibri" w:hAnsi="Calibri" w:cs="Calibri"/>
                  <w:color w:val="000000"/>
                  <w:sz w:val="22"/>
                  <w:szCs w:val="22"/>
                </w:rPr>
                <w:t>Engineering practical work</w:t>
              </w:r>
            </w:ins>
          </w:p>
        </w:tc>
        <w:tc>
          <w:tcPr>
            <w:tcW w:w="432" w:type="dxa"/>
            <w:tcBorders>
              <w:top w:val="nil"/>
              <w:left w:val="nil"/>
              <w:bottom w:val="single" w:sz="4" w:space="0" w:color="auto"/>
              <w:right w:val="single" w:sz="4" w:space="0" w:color="auto"/>
            </w:tcBorders>
            <w:shd w:val="clear" w:color="auto" w:fill="auto"/>
            <w:noWrap/>
            <w:vAlign w:val="bottom"/>
            <w:hideMark/>
          </w:tcPr>
          <w:p w14:paraId="7C50EC26" w14:textId="77777777" w:rsidR="00646540" w:rsidRPr="00646540" w:rsidRDefault="00646540" w:rsidP="00646540">
            <w:pPr>
              <w:spacing w:before="0" w:after="0" w:line="240" w:lineRule="auto"/>
              <w:jc w:val="center"/>
              <w:rPr>
                <w:ins w:id="95894" w:author="pete jones" w:date="2022-01-11T16:59:00Z"/>
                <w:rFonts w:ascii="Calibri" w:hAnsi="Calibri" w:cs="Calibri"/>
                <w:color w:val="000000"/>
                <w:sz w:val="22"/>
                <w:szCs w:val="22"/>
              </w:rPr>
            </w:pPr>
            <w:ins w:id="95895" w:author="pete jones" w:date="2022-01-11T16:59:00Z">
              <w:r w:rsidRPr="00646540">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7807008" w14:textId="77777777" w:rsidR="00646540" w:rsidRPr="00646540" w:rsidRDefault="00646540" w:rsidP="00646540">
            <w:pPr>
              <w:spacing w:before="0" w:after="0" w:line="240" w:lineRule="auto"/>
              <w:jc w:val="center"/>
              <w:rPr>
                <w:ins w:id="95896" w:author="pete jones" w:date="2022-01-11T16:59:00Z"/>
                <w:rFonts w:ascii="Calibri" w:hAnsi="Calibri" w:cs="Calibri"/>
                <w:color w:val="000000"/>
                <w:sz w:val="22"/>
                <w:szCs w:val="22"/>
              </w:rPr>
            </w:pPr>
            <w:ins w:id="95897"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556B10F" w14:textId="77777777" w:rsidR="00646540" w:rsidRPr="00646540" w:rsidRDefault="00646540" w:rsidP="00646540">
            <w:pPr>
              <w:spacing w:before="0" w:after="0" w:line="240" w:lineRule="auto"/>
              <w:jc w:val="center"/>
              <w:rPr>
                <w:ins w:id="95898" w:author="pete jones" w:date="2022-01-11T16:59:00Z"/>
                <w:rFonts w:ascii="Calibri" w:hAnsi="Calibri" w:cs="Calibri"/>
                <w:color w:val="000000"/>
                <w:sz w:val="22"/>
                <w:szCs w:val="22"/>
              </w:rPr>
            </w:pPr>
            <w:ins w:id="95899"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D3513D" w14:textId="77777777" w:rsidR="00646540" w:rsidRPr="00646540" w:rsidRDefault="00646540" w:rsidP="00646540">
            <w:pPr>
              <w:spacing w:before="0" w:after="0" w:line="240" w:lineRule="auto"/>
              <w:jc w:val="center"/>
              <w:rPr>
                <w:ins w:id="95900" w:author="pete jones" w:date="2022-01-11T16:59:00Z"/>
                <w:rFonts w:ascii="Calibri" w:hAnsi="Calibri" w:cs="Calibri"/>
                <w:color w:val="000000"/>
                <w:sz w:val="22"/>
                <w:szCs w:val="22"/>
              </w:rPr>
            </w:pPr>
            <w:ins w:id="95901"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E03AE6" w14:textId="77777777" w:rsidR="00646540" w:rsidRPr="00646540" w:rsidRDefault="00646540" w:rsidP="00646540">
            <w:pPr>
              <w:spacing w:before="0" w:after="0" w:line="240" w:lineRule="auto"/>
              <w:jc w:val="center"/>
              <w:rPr>
                <w:ins w:id="95902" w:author="pete jones" w:date="2022-01-11T16:59:00Z"/>
                <w:rFonts w:ascii="Calibri" w:hAnsi="Calibri" w:cs="Calibri"/>
                <w:color w:val="000000"/>
                <w:sz w:val="22"/>
                <w:szCs w:val="22"/>
              </w:rPr>
            </w:pPr>
            <w:ins w:id="95903"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74043B3" w14:textId="77777777" w:rsidR="00646540" w:rsidRPr="00646540" w:rsidRDefault="00646540" w:rsidP="00646540">
            <w:pPr>
              <w:spacing w:before="0" w:after="0" w:line="240" w:lineRule="auto"/>
              <w:jc w:val="center"/>
              <w:rPr>
                <w:ins w:id="95904" w:author="pete jones" w:date="2022-01-11T16:59:00Z"/>
                <w:rFonts w:ascii="Calibri" w:hAnsi="Calibri" w:cs="Calibri"/>
                <w:color w:val="000000"/>
                <w:sz w:val="22"/>
                <w:szCs w:val="22"/>
              </w:rPr>
            </w:pPr>
            <w:ins w:id="9590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720211" w14:textId="77777777" w:rsidR="00646540" w:rsidRPr="00646540" w:rsidRDefault="00646540" w:rsidP="00646540">
            <w:pPr>
              <w:spacing w:before="0" w:after="0" w:line="240" w:lineRule="auto"/>
              <w:jc w:val="center"/>
              <w:rPr>
                <w:ins w:id="95906" w:author="pete jones" w:date="2022-01-11T16:59:00Z"/>
                <w:rFonts w:ascii="Calibri" w:hAnsi="Calibri" w:cs="Calibri"/>
                <w:color w:val="000000"/>
                <w:sz w:val="22"/>
                <w:szCs w:val="22"/>
              </w:rPr>
            </w:pPr>
            <w:ins w:id="9590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C6306C" w14:textId="77777777" w:rsidR="00646540" w:rsidRPr="00646540" w:rsidRDefault="00646540" w:rsidP="00646540">
            <w:pPr>
              <w:spacing w:before="0" w:after="0" w:line="240" w:lineRule="auto"/>
              <w:jc w:val="center"/>
              <w:rPr>
                <w:ins w:id="95908" w:author="pete jones" w:date="2022-01-11T16:59:00Z"/>
                <w:rFonts w:ascii="Calibri" w:hAnsi="Calibri" w:cs="Calibri"/>
                <w:color w:val="000000"/>
                <w:sz w:val="22"/>
                <w:szCs w:val="22"/>
              </w:rPr>
            </w:pPr>
            <w:ins w:id="9590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3C8ECE" w14:textId="77777777" w:rsidR="00646540" w:rsidRPr="00646540" w:rsidRDefault="00646540" w:rsidP="00646540">
            <w:pPr>
              <w:spacing w:before="0" w:after="0" w:line="240" w:lineRule="auto"/>
              <w:jc w:val="center"/>
              <w:rPr>
                <w:ins w:id="95910" w:author="pete jones" w:date="2022-01-11T16:59:00Z"/>
                <w:rFonts w:ascii="Calibri" w:hAnsi="Calibri" w:cs="Calibri"/>
                <w:color w:val="000000"/>
                <w:sz w:val="22"/>
                <w:szCs w:val="22"/>
              </w:rPr>
            </w:pPr>
            <w:ins w:id="9591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3F3A11" w14:textId="77777777" w:rsidR="00646540" w:rsidRPr="00646540" w:rsidRDefault="00646540" w:rsidP="00646540">
            <w:pPr>
              <w:spacing w:before="0" w:after="0" w:line="240" w:lineRule="auto"/>
              <w:jc w:val="center"/>
              <w:rPr>
                <w:ins w:id="95912" w:author="pete jones" w:date="2022-01-11T16:59:00Z"/>
                <w:rFonts w:ascii="Calibri" w:hAnsi="Calibri" w:cs="Calibri"/>
                <w:color w:val="000000"/>
                <w:sz w:val="22"/>
                <w:szCs w:val="22"/>
              </w:rPr>
            </w:pPr>
            <w:ins w:id="9591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A39815" w14:textId="77777777" w:rsidR="00646540" w:rsidRPr="00646540" w:rsidRDefault="00646540" w:rsidP="00646540">
            <w:pPr>
              <w:spacing w:before="0" w:after="0" w:line="240" w:lineRule="auto"/>
              <w:jc w:val="center"/>
              <w:rPr>
                <w:ins w:id="95914" w:author="pete jones" w:date="2022-01-11T16:59:00Z"/>
                <w:rFonts w:ascii="Calibri" w:hAnsi="Calibri" w:cs="Calibri"/>
                <w:color w:val="000000"/>
                <w:sz w:val="22"/>
                <w:szCs w:val="22"/>
              </w:rPr>
            </w:pPr>
            <w:ins w:id="95915"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20E4BC6" w14:textId="77777777" w:rsidR="00646540" w:rsidRPr="00646540" w:rsidRDefault="00646540" w:rsidP="00646540">
            <w:pPr>
              <w:spacing w:before="0" w:after="0" w:line="240" w:lineRule="auto"/>
              <w:jc w:val="center"/>
              <w:rPr>
                <w:ins w:id="95916" w:author="pete jones" w:date="2022-01-11T16:59:00Z"/>
                <w:rFonts w:ascii="Calibri" w:hAnsi="Calibri" w:cs="Calibri"/>
                <w:color w:val="000000"/>
                <w:sz w:val="22"/>
                <w:szCs w:val="22"/>
              </w:rPr>
            </w:pPr>
            <w:ins w:id="95917" w:author="pete jones" w:date="2022-01-11T16:59:00Z">
              <w:r w:rsidRPr="00646540">
                <w:rPr>
                  <w:rFonts w:ascii="Calibri" w:hAnsi="Calibri" w:cs="Calibri"/>
                  <w:color w:val="000000"/>
                  <w:sz w:val="22"/>
                  <w:szCs w:val="22"/>
                </w:rPr>
                <w:t> </w:t>
              </w:r>
            </w:ins>
          </w:p>
        </w:tc>
      </w:tr>
      <w:tr w:rsidR="00646540" w:rsidRPr="00646540" w14:paraId="604DAE8A" w14:textId="77777777" w:rsidTr="00646540">
        <w:trPr>
          <w:trHeight w:val="300"/>
          <w:ins w:id="95918"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9098A35" w14:textId="77777777" w:rsidR="00646540" w:rsidRPr="00646540" w:rsidRDefault="00646540" w:rsidP="00646540">
            <w:pPr>
              <w:spacing w:before="0" w:after="0" w:line="240" w:lineRule="auto"/>
              <w:jc w:val="center"/>
              <w:rPr>
                <w:ins w:id="95919" w:author="pete jones" w:date="2022-01-11T16:59:00Z"/>
                <w:rFonts w:ascii="Calibri" w:hAnsi="Calibri" w:cs="Calibri"/>
                <w:color w:val="000000"/>
                <w:sz w:val="22"/>
                <w:szCs w:val="22"/>
              </w:rPr>
            </w:pPr>
            <w:ins w:id="95920"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E07CBAC" w14:textId="77777777" w:rsidR="00646540" w:rsidRPr="00646540" w:rsidRDefault="00646540" w:rsidP="00646540">
            <w:pPr>
              <w:spacing w:before="0" w:after="0" w:line="240" w:lineRule="auto"/>
              <w:jc w:val="left"/>
              <w:rPr>
                <w:ins w:id="95921" w:author="pete jones" w:date="2022-01-11T16:59:00Z"/>
                <w:rFonts w:ascii="Calibri" w:hAnsi="Calibri" w:cs="Calibri"/>
                <w:color w:val="000000"/>
                <w:sz w:val="22"/>
                <w:szCs w:val="22"/>
              </w:rPr>
            </w:pPr>
            <w:ins w:id="95922" w:author="pete jones" w:date="2022-01-11T16:59:00Z">
              <w:r w:rsidRPr="00646540">
                <w:rPr>
                  <w:rFonts w:ascii="Calibri" w:hAnsi="Calibri" w:cs="Calibri"/>
                  <w:color w:val="000000"/>
                  <w:sz w:val="22"/>
                  <w:szCs w:val="22"/>
                </w:rPr>
                <w:t>Group design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3C1D7D12" w14:textId="77777777" w:rsidR="00646540" w:rsidRPr="00646540" w:rsidRDefault="00646540" w:rsidP="00646540">
            <w:pPr>
              <w:spacing w:before="0" w:after="0" w:line="240" w:lineRule="auto"/>
              <w:jc w:val="center"/>
              <w:rPr>
                <w:ins w:id="95923" w:author="pete jones" w:date="2022-01-11T16:59:00Z"/>
                <w:rFonts w:ascii="Calibri" w:hAnsi="Calibri" w:cs="Calibri"/>
                <w:color w:val="000000"/>
                <w:sz w:val="22"/>
                <w:szCs w:val="22"/>
              </w:rPr>
            </w:pPr>
            <w:ins w:id="95924" w:author="pete jones" w:date="2022-01-11T16:59:00Z">
              <w:r w:rsidRPr="00646540">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253F17B" w14:textId="77777777" w:rsidR="00646540" w:rsidRPr="00646540" w:rsidRDefault="00646540" w:rsidP="00646540">
            <w:pPr>
              <w:spacing w:before="0" w:after="0" w:line="240" w:lineRule="auto"/>
              <w:jc w:val="center"/>
              <w:rPr>
                <w:ins w:id="95925" w:author="pete jones" w:date="2022-01-11T16:59:00Z"/>
                <w:rFonts w:ascii="Calibri" w:hAnsi="Calibri" w:cs="Calibri"/>
                <w:color w:val="000000"/>
                <w:sz w:val="22"/>
                <w:szCs w:val="22"/>
              </w:rPr>
            </w:pPr>
            <w:ins w:id="95926" w:author="pete jones" w:date="2022-01-11T16:59:00Z">
              <w:r w:rsidRPr="00646540">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963E2A2" w14:textId="77777777" w:rsidR="00646540" w:rsidRPr="00646540" w:rsidRDefault="00646540" w:rsidP="00646540">
            <w:pPr>
              <w:spacing w:before="0" w:after="0" w:line="240" w:lineRule="auto"/>
              <w:jc w:val="center"/>
              <w:rPr>
                <w:ins w:id="95927" w:author="pete jones" w:date="2022-01-11T16:59:00Z"/>
                <w:rFonts w:ascii="Calibri" w:hAnsi="Calibri" w:cs="Calibri"/>
                <w:color w:val="000000"/>
                <w:sz w:val="22"/>
                <w:szCs w:val="22"/>
              </w:rPr>
            </w:pPr>
            <w:ins w:id="95928"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FA50B9" w14:textId="77777777" w:rsidR="00646540" w:rsidRPr="00646540" w:rsidRDefault="00646540" w:rsidP="00646540">
            <w:pPr>
              <w:spacing w:before="0" w:after="0" w:line="240" w:lineRule="auto"/>
              <w:jc w:val="center"/>
              <w:rPr>
                <w:ins w:id="95929" w:author="pete jones" w:date="2022-01-11T16:59:00Z"/>
                <w:rFonts w:ascii="Calibri" w:hAnsi="Calibri" w:cs="Calibri"/>
                <w:color w:val="000000"/>
                <w:sz w:val="22"/>
                <w:szCs w:val="22"/>
              </w:rPr>
            </w:pPr>
            <w:ins w:id="95930"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8F78407" w14:textId="77777777" w:rsidR="00646540" w:rsidRPr="00646540" w:rsidRDefault="00646540" w:rsidP="00646540">
            <w:pPr>
              <w:spacing w:before="0" w:after="0" w:line="240" w:lineRule="auto"/>
              <w:jc w:val="center"/>
              <w:rPr>
                <w:ins w:id="95931" w:author="pete jones" w:date="2022-01-11T16:59:00Z"/>
                <w:rFonts w:ascii="Calibri" w:hAnsi="Calibri" w:cs="Calibri"/>
                <w:color w:val="000000"/>
                <w:sz w:val="22"/>
                <w:szCs w:val="22"/>
              </w:rPr>
            </w:pPr>
            <w:ins w:id="95932" w:author="pete jones" w:date="2022-01-11T16:59:00Z">
              <w:r w:rsidRPr="00646540">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90CA93" w14:textId="77777777" w:rsidR="00646540" w:rsidRPr="00646540" w:rsidRDefault="00646540" w:rsidP="00646540">
            <w:pPr>
              <w:spacing w:before="0" w:after="0" w:line="240" w:lineRule="auto"/>
              <w:jc w:val="center"/>
              <w:rPr>
                <w:ins w:id="95933" w:author="pete jones" w:date="2022-01-11T16:59:00Z"/>
                <w:rFonts w:ascii="Calibri" w:hAnsi="Calibri" w:cs="Calibri"/>
                <w:color w:val="000000"/>
                <w:sz w:val="22"/>
                <w:szCs w:val="22"/>
              </w:rPr>
            </w:pPr>
            <w:ins w:id="9593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B82E8F" w14:textId="77777777" w:rsidR="00646540" w:rsidRPr="00646540" w:rsidRDefault="00646540" w:rsidP="00646540">
            <w:pPr>
              <w:spacing w:before="0" w:after="0" w:line="240" w:lineRule="auto"/>
              <w:jc w:val="center"/>
              <w:rPr>
                <w:ins w:id="95935" w:author="pete jones" w:date="2022-01-11T16:59:00Z"/>
                <w:rFonts w:ascii="Calibri" w:hAnsi="Calibri" w:cs="Calibri"/>
                <w:color w:val="000000"/>
                <w:sz w:val="22"/>
                <w:szCs w:val="22"/>
              </w:rPr>
            </w:pPr>
            <w:ins w:id="9593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DF16E4" w14:textId="77777777" w:rsidR="00646540" w:rsidRPr="00646540" w:rsidRDefault="00646540" w:rsidP="00646540">
            <w:pPr>
              <w:spacing w:before="0" w:after="0" w:line="240" w:lineRule="auto"/>
              <w:jc w:val="center"/>
              <w:rPr>
                <w:ins w:id="95937" w:author="pete jones" w:date="2022-01-11T16:59:00Z"/>
                <w:rFonts w:ascii="Calibri" w:hAnsi="Calibri" w:cs="Calibri"/>
                <w:color w:val="000000"/>
                <w:sz w:val="22"/>
                <w:szCs w:val="22"/>
              </w:rPr>
            </w:pPr>
            <w:ins w:id="9593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7DF4BC" w14:textId="77777777" w:rsidR="00646540" w:rsidRPr="00646540" w:rsidRDefault="00646540" w:rsidP="00646540">
            <w:pPr>
              <w:spacing w:before="0" w:after="0" w:line="240" w:lineRule="auto"/>
              <w:jc w:val="center"/>
              <w:rPr>
                <w:ins w:id="95939" w:author="pete jones" w:date="2022-01-11T16:59:00Z"/>
                <w:rFonts w:ascii="Calibri" w:hAnsi="Calibri" w:cs="Calibri"/>
                <w:color w:val="000000"/>
                <w:sz w:val="22"/>
                <w:szCs w:val="22"/>
              </w:rPr>
            </w:pPr>
            <w:ins w:id="9594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2283D8" w14:textId="77777777" w:rsidR="00646540" w:rsidRPr="00646540" w:rsidRDefault="00646540" w:rsidP="00646540">
            <w:pPr>
              <w:spacing w:before="0" w:after="0" w:line="240" w:lineRule="auto"/>
              <w:jc w:val="center"/>
              <w:rPr>
                <w:ins w:id="95941" w:author="pete jones" w:date="2022-01-11T16:59:00Z"/>
                <w:rFonts w:ascii="Calibri" w:hAnsi="Calibri" w:cs="Calibri"/>
                <w:color w:val="000000"/>
                <w:sz w:val="22"/>
                <w:szCs w:val="22"/>
              </w:rPr>
            </w:pPr>
            <w:ins w:id="9594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28F47A" w14:textId="77777777" w:rsidR="00646540" w:rsidRPr="00646540" w:rsidRDefault="00646540" w:rsidP="00646540">
            <w:pPr>
              <w:spacing w:before="0" w:after="0" w:line="240" w:lineRule="auto"/>
              <w:jc w:val="center"/>
              <w:rPr>
                <w:ins w:id="95943" w:author="pete jones" w:date="2022-01-11T16:59:00Z"/>
                <w:rFonts w:ascii="Calibri" w:hAnsi="Calibri" w:cs="Calibri"/>
                <w:color w:val="000000"/>
                <w:sz w:val="22"/>
                <w:szCs w:val="22"/>
              </w:rPr>
            </w:pPr>
            <w:ins w:id="95944"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0379B4D" w14:textId="77777777" w:rsidR="00646540" w:rsidRPr="00646540" w:rsidRDefault="00646540" w:rsidP="00646540">
            <w:pPr>
              <w:spacing w:before="0" w:after="0" w:line="240" w:lineRule="auto"/>
              <w:jc w:val="center"/>
              <w:rPr>
                <w:ins w:id="95945" w:author="pete jones" w:date="2022-01-11T16:59:00Z"/>
                <w:rFonts w:ascii="Calibri" w:hAnsi="Calibri" w:cs="Calibri"/>
                <w:color w:val="000000"/>
                <w:sz w:val="22"/>
                <w:szCs w:val="22"/>
              </w:rPr>
            </w:pPr>
            <w:ins w:id="95946" w:author="pete jones" w:date="2022-01-11T16:59:00Z">
              <w:r w:rsidRPr="00646540">
                <w:rPr>
                  <w:rFonts w:ascii="Calibri" w:hAnsi="Calibri" w:cs="Calibri"/>
                  <w:color w:val="000000"/>
                  <w:sz w:val="22"/>
                  <w:szCs w:val="22"/>
                </w:rPr>
                <w:t> </w:t>
              </w:r>
            </w:ins>
          </w:p>
        </w:tc>
      </w:tr>
    </w:tbl>
    <w:p w14:paraId="28C52787" w14:textId="0EB8CB63" w:rsidR="00646540" w:rsidRDefault="00646540" w:rsidP="00406988">
      <w:pPr>
        <w:jc w:val="left"/>
        <w:rPr>
          <w:ins w:id="95947" w:author="pete jones" w:date="2022-01-11T16:59:00Z"/>
        </w:rPr>
      </w:pPr>
    </w:p>
    <w:p w14:paraId="625F4C2F" w14:textId="7CFAA241" w:rsidR="00646540" w:rsidRDefault="00646540" w:rsidP="00406988">
      <w:pPr>
        <w:jc w:val="left"/>
        <w:rPr>
          <w:ins w:id="95948" w:author="pete jones" w:date="2022-01-11T16:59:00Z"/>
        </w:rPr>
      </w:pPr>
    </w:p>
    <w:p w14:paraId="362F8921" w14:textId="77777777" w:rsidR="00646540" w:rsidRDefault="00646540" w:rsidP="00406988">
      <w:pPr>
        <w:jc w:val="left"/>
        <w:rPr>
          <w:ins w:id="95949" w:author="pete jones" w:date="2022-01-11T16:59:00Z"/>
        </w:rPr>
      </w:pPr>
    </w:p>
    <w:tbl>
      <w:tblPr>
        <w:tblW w:w="10689" w:type="dxa"/>
        <w:tblLook w:val="04A0" w:firstRow="1" w:lastRow="0" w:firstColumn="1" w:lastColumn="0" w:noHBand="0" w:noVBand="1"/>
      </w:tblPr>
      <w:tblGrid>
        <w:gridCol w:w="498"/>
        <w:gridCol w:w="5536"/>
        <w:gridCol w:w="498"/>
        <w:gridCol w:w="498"/>
        <w:gridCol w:w="551"/>
        <w:gridCol w:w="551"/>
        <w:gridCol w:w="498"/>
        <w:gridCol w:w="498"/>
        <w:gridCol w:w="498"/>
        <w:gridCol w:w="498"/>
        <w:gridCol w:w="498"/>
        <w:gridCol w:w="498"/>
        <w:gridCol w:w="498"/>
        <w:gridCol w:w="498"/>
      </w:tblGrid>
      <w:tr w:rsidR="00646540" w:rsidRPr="00646540" w14:paraId="4FD8CB48" w14:textId="77777777" w:rsidTr="00646540">
        <w:trPr>
          <w:trHeight w:val="300"/>
          <w:ins w:id="95950" w:author="pete jones" w:date="2022-01-11T16:59:00Z"/>
        </w:trPr>
        <w:tc>
          <w:tcPr>
            <w:tcW w:w="408" w:type="dxa"/>
            <w:tcBorders>
              <w:top w:val="nil"/>
              <w:left w:val="nil"/>
              <w:bottom w:val="nil"/>
              <w:right w:val="nil"/>
            </w:tcBorders>
            <w:shd w:val="clear" w:color="auto" w:fill="auto"/>
            <w:noWrap/>
            <w:vAlign w:val="center"/>
            <w:hideMark/>
          </w:tcPr>
          <w:p w14:paraId="363A285A" w14:textId="77777777" w:rsidR="00646540" w:rsidRPr="00646540" w:rsidRDefault="00646540" w:rsidP="00646540">
            <w:pPr>
              <w:spacing w:before="0" w:after="0" w:line="240" w:lineRule="auto"/>
              <w:jc w:val="left"/>
              <w:rPr>
                <w:ins w:id="95951" w:author="pete jones" w:date="2022-01-11T16:59: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02AE414" w14:textId="77777777" w:rsidR="00646540" w:rsidRPr="00646540" w:rsidRDefault="00646540" w:rsidP="00646540">
            <w:pPr>
              <w:spacing w:before="0" w:after="0" w:line="240" w:lineRule="auto"/>
              <w:jc w:val="center"/>
              <w:rPr>
                <w:ins w:id="95952" w:author="pete jones" w:date="2022-01-11T16:59:00Z"/>
                <w:rFonts w:ascii="Calibri" w:hAnsi="Calibri" w:cs="Calibri"/>
                <w:b/>
                <w:bCs/>
                <w:color w:val="000000"/>
                <w:sz w:val="32"/>
                <w:szCs w:val="32"/>
              </w:rPr>
            </w:pPr>
            <w:ins w:id="95953" w:author="pete jones" w:date="2022-01-11T16:59:00Z">
              <w:r w:rsidRPr="00646540">
                <w:rPr>
                  <w:rFonts w:ascii="Calibri" w:hAnsi="Calibri" w:cs="Calibri"/>
                  <w:b/>
                  <w:bCs/>
                  <w:color w:val="000000"/>
                  <w:sz w:val="32"/>
                  <w:szCs w:val="32"/>
                </w:rPr>
                <w:t>Staffordshire University</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87CB5DF" w14:textId="77777777" w:rsidR="00646540" w:rsidRPr="00646540" w:rsidRDefault="00646540" w:rsidP="00646540">
            <w:pPr>
              <w:spacing w:before="0" w:after="0" w:line="240" w:lineRule="auto"/>
              <w:jc w:val="right"/>
              <w:rPr>
                <w:ins w:id="95954" w:author="pete jones" w:date="2022-01-11T16:59:00Z"/>
                <w:rFonts w:ascii="Calibri" w:hAnsi="Calibri" w:cs="Calibri"/>
                <w:color w:val="000000"/>
                <w:sz w:val="22"/>
                <w:szCs w:val="22"/>
              </w:rPr>
            </w:pPr>
            <w:ins w:id="95955" w:author="pete jones" w:date="2022-01-11T16:59:00Z">
              <w:r w:rsidRPr="00646540">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35A075A" w14:textId="77777777" w:rsidR="00646540" w:rsidRPr="00646540" w:rsidRDefault="00646540" w:rsidP="00646540">
            <w:pPr>
              <w:spacing w:before="0" w:after="0" w:line="240" w:lineRule="auto"/>
              <w:jc w:val="center"/>
              <w:rPr>
                <w:ins w:id="95956" w:author="pete jones" w:date="2022-01-11T16:59:00Z"/>
                <w:rFonts w:ascii="Calibri" w:hAnsi="Calibri" w:cs="Calibri"/>
                <w:color w:val="000000"/>
                <w:sz w:val="22"/>
                <w:szCs w:val="22"/>
              </w:rPr>
            </w:pPr>
            <w:ins w:id="95957" w:author="pete jones" w:date="2022-01-11T16:59:00Z">
              <w:r w:rsidRPr="00646540">
                <w:rPr>
                  <w:rFonts w:ascii="Calibri" w:hAnsi="Calibri" w:cs="Calibri"/>
                  <w:color w:val="000000"/>
                  <w:sz w:val="22"/>
                  <w:szCs w:val="22"/>
                </w:rPr>
                <w:t>97</w:t>
              </w:r>
            </w:ins>
          </w:p>
        </w:tc>
      </w:tr>
      <w:tr w:rsidR="00646540" w:rsidRPr="00646540" w14:paraId="243FBDA0" w14:textId="77777777" w:rsidTr="00646540">
        <w:trPr>
          <w:trHeight w:val="315"/>
          <w:ins w:id="95958" w:author="pete jones" w:date="2022-01-11T16:59:00Z"/>
        </w:trPr>
        <w:tc>
          <w:tcPr>
            <w:tcW w:w="408" w:type="dxa"/>
            <w:tcBorders>
              <w:top w:val="nil"/>
              <w:left w:val="nil"/>
              <w:bottom w:val="nil"/>
              <w:right w:val="nil"/>
            </w:tcBorders>
            <w:shd w:val="clear" w:color="auto" w:fill="auto"/>
            <w:noWrap/>
            <w:vAlign w:val="center"/>
            <w:hideMark/>
          </w:tcPr>
          <w:p w14:paraId="4AFB5CDA" w14:textId="77777777" w:rsidR="00646540" w:rsidRPr="00646540" w:rsidRDefault="00646540" w:rsidP="00646540">
            <w:pPr>
              <w:spacing w:before="0" w:after="0" w:line="240" w:lineRule="auto"/>
              <w:jc w:val="center"/>
              <w:rPr>
                <w:ins w:id="95959" w:author="pete jones" w:date="2022-01-11T16:59: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2825ECEA" w14:textId="77777777" w:rsidR="00646540" w:rsidRPr="00646540" w:rsidRDefault="00646540" w:rsidP="00646540">
            <w:pPr>
              <w:spacing w:before="0" w:after="0" w:line="240" w:lineRule="auto"/>
              <w:jc w:val="left"/>
              <w:rPr>
                <w:ins w:id="95960" w:author="pete jones" w:date="2022-01-11T16:59: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51FE9F0E" w14:textId="77777777" w:rsidR="00646540" w:rsidRPr="00646540" w:rsidRDefault="00646540" w:rsidP="00646540">
            <w:pPr>
              <w:spacing w:before="0" w:after="0" w:line="240" w:lineRule="auto"/>
              <w:jc w:val="right"/>
              <w:rPr>
                <w:ins w:id="95961" w:author="pete jones" w:date="2022-01-11T16:59:00Z"/>
                <w:rFonts w:ascii="Calibri" w:hAnsi="Calibri" w:cs="Calibri"/>
                <w:color w:val="000000"/>
                <w:sz w:val="22"/>
                <w:szCs w:val="22"/>
              </w:rPr>
            </w:pPr>
            <w:ins w:id="95962" w:author="pete jones" w:date="2022-01-11T16:59:00Z">
              <w:r w:rsidRPr="00646540">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3028B1F4" w14:textId="77777777" w:rsidR="00646540" w:rsidRPr="00646540" w:rsidRDefault="00646540" w:rsidP="00646540">
            <w:pPr>
              <w:spacing w:before="0" w:after="0" w:line="240" w:lineRule="auto"/>
              <w:jc w:val="center"/>
              <w:rPr>
                <w:ins w:id="95963" w:author="pete jones" w:date="2022-01-11T16:59:00Z"/>
                <w:rFonts w:ascii="Calibri" w:hAnsi="Calibri" w:cs="Calibri"/>
                <w:color w:val="000000"/>
                <w:sz w:val="22"/>
                <w:szCs w:val="22"/>
              </w:rPr>
            </w:pPr>
            <w:ins w:id="95964" w:author="pete jones" w:date="2022-01-11T16:59:00Z">
              <w:r w:rsidRPr="00646540">
                <w:rPr>
                  <w:rFonts w:ascii="Calibri" w:hAnsi="Calibri" w:cs="Calibri"/>
                  <w:color w:val="000000"/>
                  <w:sz w:val="22"/>
                  <w:szCs w:val="22"/>
                </w:rPr>
                <w:t>73</w:t>
              </w:r>
            </w:ins>
          </w:p>
        </w:tc>
      </w:tr>
      <w:tr w:rsidR="00646540" w:rsidRPr="00646540" w14:paraId="2F909386" w14:textId="77777777" w:rsidTr="00646540">
        <w:trPr>
          <w:trHeight w:val="315"/>
          <w:ins w:id="95965" w:author="pete jones" w:date="2022-01-11T16:59:00Z"/>
        </w:trPr>
        <w:tc>
          <w:tcPr>
            <w:tcW w:w="408" w:type="dxa"/>
            <w:tcBorders>
              <w:top w:val="nil"/>
              <w:left w:val="nil"/>
              <w:bottom w:val="nil"/>
              <w:right w:val="nil"/>
            </w:tcBorders>
            <w:shd w:val="clear" w:color="auto" w:fill="auto"/>
            <w:noWrap/>
            <w:vAlign w:val="center"/>
            <w:hideMark/>
          </w:tcPr>
          <w:p w14:paraId="3C5A70C0" w14:textId="77777777" w:rsidR="00646540" w:rsidRPr="00646540" w:rsidRDefault="00646540" w:rsidP="00646540">
            <w:pPr>
              <w:spacing w:before="0" w:after="0" w:line="240" w:lineRule="auto"/>
              <w:jc w:val="center"/>
              <w:rPr>
                <w:ins w:id="95966" w:author="pete jones" w:date="2022-01-11T16:59: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74A4567B" w14:textId="77777777" w:rsidR="00646540" w:rsidRPr="00646540" w:rsidRDefault="00646540" w:rsidP="00646540">
            <w:pPr>
              <w:spacing w:before="0" w:after="0" w:line="240" w:lineRule="auto"/>
              <w:jc w:val="left"/>
              <w:rPr>
                <w:ins w:id="95967" w:author="pete jones" w:date="2022-01-11T16:59: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5F9699A1" w14:textId="77777777" w:rsidR="00646540" w:rsidRPr="00646540" w:rsidRDefault="00646540" w:rsidP="00646540">
            <w:pPr>
              <w:spacing w:before="0" w:after="0" w:line="240" w:lineRule="auto"/>
              <w:jc w:val="center"/>
              <w:rPr>
                <w:ins w:id="95968" w:author="pete jones" w:date="2022-01-11T16:59:00Z"/>
                <w:rFonts w:ascii="Calibri" w:hAnsi="Calibri" w:cs="Calibri"/>
                <w:b/>
                <w:bCs/>
                <w:i/>
                <w:iCs/>
                <w:color w:val="000000"/>
                <w:sz w:val="22"/>
                <w:szCs w:val="22"/>
              </w:rPr>
            </w:pPr>
            <w:ins w:id="95969" w:author="pete jones" w:date="2022-01-11T16:59:00Z">
              <w:r w:rsidRPr="00646540">
                <w:rPr>
                  <w:rFonts w:ascii="Calibri" w:hAnsi="Calibri" w:cs="Calibri"/>
                  <w:b/>
                  <w:bCs/>
                  <w:i/>
                  <w:iCs/>
                  <w:color w:val="000000"/>
                  <w:sz w:val="22"/>
                  <w:szCs w:val="22"/>
                </w:rPr>
                <w:t>Acceptance Criteria</w:t>
              </w:r>
            </w:ins>
          </w:p>
        </w:tc>
      </w:tr>
      <w:tr w:rsidR="00646540" w:rsidRPr="00646540" w14:paraId="24E8F89C" w14:textId="77777777" w:rsidTr="00646540">
        <w:trPr>
          <w:trHeight w:val="300"/>
          <w:ins w:id="95970" w:author="pete jones" w:date="2022-01-11T16:59:00Z"/>
        </w:trPr>
        <w:tc>
          <w:tcPr>
            <w:tcW w:w="408" w:type="dxa"/>
            <w:tcBorders>
              <w:top w:val="nil"/>
              <w:left w:val="nil"/>
              <w:bottom w:val="nil"/>
              <w:right w:val="nil"/>
            </w:tcBorders>
            <w:shd w:val="clear" w:color="auto" w:fill="auto"/>
            <w:noWrap/>
            <w:vAlign w:val="center"/>
            <w:hideMark/>
          </w:tcPr>
          <w:p w14:paraId="587853F2" w14:textId="77777777" w:rsidR="00646540" w:rsidRPr="00646540" w:rsidRDefault="00646540" w:rsidP="00646540">
            <w:pPr>
              <w:spacing w:before="0" w:after="0" w:line="240" w:lineRule="auto"/>
              <w:jc w:val="center"/>
              <w:rPr>
                <w:ins w:id="95971" w:author="pete jones" w:date="2022-01-11T16:59: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1B3943B5" w14:textId="0C30EDDD" w:rsidR="00646540" w:rsidRPr="00646540" w:rsidRDefault="00646540" w:rsidP="00646540">
            <w:pPr>
              <w:spacing w:before="0" w:after="0" w:line="240" w:lineRule="auto"/>
              <w:jc w:val="left"/>
              <w:rPr>
                <w:ins w:id="95972" w:author="pete jones" w:date="2022-01-11T16:59:00Z"/>
                <w:rFonts w:ascii="Calibri" w:hAnsi="Calibri" w:cs="Calibri"/>
                <w:color w:val="000000"/>
                <w:sz w:val="22"/>
                <w:szCs w:val="22"/>
              </w:rPr>
            </w:pPr>
            <w:ins w:id="95973" w:author="pete jones" w:date="2022-01-11T16:59:00Z">
              <w:r w:rsidRPr="00646540">
                <w:rPr>
                  <w:rFonts w:ascii="Calibri" w:hAnsi="Calibri" w:cs="Calibri"/>
                  <w:color w:val="000000"/>
                  <w:sz w:val="22"/>
                  <w:szCs w:val="22"/>
                </w:rPr>
                <w:t xml:space="preserve">Estimated engineering intake 2018 (at 3%) of </w:t>
              </w:r>
            </w:ins>
            <w:ins w:id="95974" w:author="pete jones" w:date="2022-03-30T12:35:00Z">
              <w:r w:rsidR="00042512">
                <w:rPr>
                  <w:rFonts w:ascii="Calibri" w:hAnsi="Calibri" w:cs="Calibri"/>
                  <w:color w:val="000000"/>
                  <w:sz w:val="22"/>
                  <w:szCs w:val="22"/>
                </w:rPr>
                <w:t xml:space="preserve">the </w:t>
              </w:r>
            </w:ins>
            <w:ins w:id="95975" w:author="pete jones" w:date="2022-01-11T16:59:00Z">
              <w:r w:rsidRPr="00646540">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EE73398" w14:textId="77777777" w:rsidR="00646540" w:rsidRPr="00646540" w:rsidRDefault="00646540" w:rsidP="00646540">
            <w:pPr>
              <w:spacing w:before="0" w:after="0" w:line="240" w:lineRule="auto"/>
              <w:jc w:val="right"/>
              <w:rPr>
                <w:ins w:id="95976" w:author="pete jones" w:date="2022-01-11T16:59:00Z"/>
                <w:rFonts w:ascii="Calibri" w:hAnsi="Calibri" w:cs="Calibri"/>
                <w:color w:val="000000"/>
                <w:sz w:val="22"/>
                <w:szCs w:val="22"/>
              </w:rPr>
            </w:pPr>
            <w:ins w:id="95977" w:author="pete jones" w:date="2022-01-11T16:59:00Z">
              <w:r w:rsidRPr="00646540">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6B33AF2" w14:textId="77777777" w:rsidR="00646540" w:rsidRPr="00646540" w:rsidRDefault="00646540" w:rsidP="00646540">
            <w:pPr>
              <w:spacing w:before="0" w:after="0" w:line="240" w:lineRule="auto"/>
              <w:jc w:val="center"/>
              <w:rPr>
                <w:ins w:id="95978" w:author="pete jones" w:date="2022-01-11T16:59:00Z"/>
                <w:rFonts w:ascii="Calibri" w:hAnsi="Calibri" w:cs="Calibri"/>
                <w:color w:val="000000"/>
                <w:sz w:val="22"/>
                <w:szCs w:val="22"/>
              </w:rPr>
            </w:pPr>
            <w:ins w:id="95979" w:author="pete jones" w:date="2022-01-11T16:59:00Z">
              <w:r w:rsidRPr="00646540">
                <w:rPr>
                  <w:rFonts w:ascii="Calibri" w:hAnsi="Calibri" w:cs="Calibri"/>
                  <w:color w:val="000000"/>
                  <w:sz w:val="22"/>
                  <w:szCs w:val="22"/>
                </w:rPr>
                <w:t>BBC</w:t>
              </w:r>
            </w:ins>
          </w:p>
        </w:tc>
      </w:tr>
      <w:tr w:rsidR="00646540" w:rsidRPr="00646540" w14:paraId="187C8B8B" w14:textId="77777777" w:rsidTr="00646540">
        <w:trPr>
          <w:trHeight w:val="315"/>
          <w:ins w:id="95980" w:author="pete jones" w:date="2022-01-11T16:59:00Z"/>
        </w:trPr>
        <w:tc>
          <w:tcPr>
            <w:tcW w:w="408" w:type="dxa"/>
            <w:tcBorders>
              <w:top w:val="nil"/>
              <w:left w:val="nil"/>
              <w:bottom w:val="nil"/>
              <w:right w:val="nil"/>
            </w:tcBorders>
            <w:shd w:val="clear" w:color="auto" w:fill="auto"/>
            <w:noWrap/>
            <w:vAlign w:val="center"/>
            <w:hideMark/>
          </w:tcPr>
          <w:p w14:paraId="18962FF9" w14:textId="77777777" w:rsidR="00646540" w:rsidRPr="00646540" w:rsidRDefault="00646540" w:rsidP="00646540">
            <w:pPr>
              <w:spacing w:before="0" w:after="0" w:line="240" w:lineRule="auto"/>
              <w:jc w:val="center"/>
              <w:rPr>
                <w:ins w:id="95981" w:author="pete jones" w:date="2022-01-11T16:59: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54BB18E1" w14:textId="77777777" w:rsidR="00646540" w:rsidRPr="00646540" w:rsidRDefault="00646540" w:rsidP="00646540">
            <w:pPr>
              <w:spacing w:before="0" w:after="0" w:line="240" w:lineRule="auto"/>
              <w:jc w:val="left"/>
              <w:rPr>
                <w:ins w:id="95982" w:author="pete jones" w:date="2022-01-11T16:59: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28B65D23" w14:textId="77777777" w:rsidR="00646540" w:rsidRPr="00646540" w:rsidRDefault="00646540" w:rsidP="00646540">
            <w:pPr>
              <w:spacing w:before="0" w:after="0" w:line="240" w:lineRule="auto"/>
              <w:jc w:val="right"/>
              <w:rPr>
                <w:ins w:id="95983" w:author="pete jones" w:date="2022-01-11T16:59:00Z"/>
                <w:rFonts w:ascii="Calibri" w:hAnsi="Calibri" w:cs="Calibri"/>
                <w:color w:val="000000"/>
                <w:sz w:val="22"/>
                <w:szCs w:val="22"/>
              </w:rPr>
            </w:pPr>
            <w:ins w:id="95984" w:author="pete jones" w:date="2022-01-11T16:59:00Z">
              <w:r w:rsidRPr="00646540">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771FC2AE" w14:textId="77777777" w:rsidR="00646540" w:rsidRPr="00646540" w:rsidRDefault="00646540" w:rsidP="00646540">
            <w:pPr>
              <w:spacing w:before="0" w:after="0" w:line="240" w:lineRule="auto"/>
              <w:jc w:val="center"/>
              <w:rPr>
                <w:ins w:id="95985" w:author="pete jones" w:date="2022-01-11T16:59:00Z"/>
                <w:rFonts w:ascii="Calibri" w:hAnsi="Calibri" w:cs="Calibri"/>
                <w:color w:val="000000"/>
                <w:sz w:val="22"/>
                <w:szCs w:val="22"/>
              </w:rPr>
            </w:pPr>
            <w:ins w:id="95986" w:author="pete jones" w:date="2022-01-11T16:59:00Z">
              <w:r w:rsidRPr="00646540">
                <w:rPr>
                  <w:rFonts w:ascii="Calibri" w:hAnsi="Calibri" w:cs="Calibri"/>
                  <w:color w:val="000000"/>
                  <w:sz w:val="22"/>
                  <w:szCs w:val="22"/>
                </w:rPr>
                <w:t>DMM</w:t>
              </w:r>
            </w:ins>
          </w:p>
        </w:tc>
      </w:tr>
      <w:tr w:rsidR="00646540" w:rsidRPr="00646540" w14:paraId="6062B1FE" w14:textId="77777777" w:rsidTr="00646540">
        <w:trPr>
          <w:trHeight w:val="315"/>
          <w:ins w:id="95987" w:author="pete jones" w:date="2022-01-11T16:59:00Z"/>
        </w:trPr>
        <w:tc>
          <w:tcPr>
            <w:tcW w:w="408" w:type="dxa"/>
            <w:tcBorders>
              <w:top w:val="nil"/>
              <w:left w:val="nil"/>
              <w:bottom w:val="nil"/>
              <w:right w:val="nil"/>
            </w:tcBorders>
            <w:shd w:val="clear" w:color="auto" w:fill="auto"/>
            <w:noWrap/>
            <w:vAlign w:val="center"/>
            <w:hideMark/>
          </w:tcPr>
          <w:p w14:paraId="7D02108F" w14:textId="77777777" w:rsidR="00646540" w:rsidRPr="00646540" w:rsidRDefault="00646540" w:rsidP="00646540">
            <w:pPr>
              <w:spacing w:before="0" w:after="0" w:line="240" w:lineRule="auto"/>
              <w:jc w:val="center"/>
              <w:rPr>
                <w:ins w:id="95988" w:author="pete jones" w:date="2022-01-11T16:59: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53423F93" w14:textId="77777777" w:rsidR="00646540" w:rsidRPr="00646540" w:rsidRDefault="00646540" w:rsidP="00646540">
            <w:pPr>
              <w:spacing w:before="0" w:after="0" w:line="240" w:lineRule="auto"/>
              <w:jc w:val="center"/>
              <w:rPr>
                <w:ins w:id="95989" w:author="pete jones" w:date="2022-01-11T16:59:00Z"/>
                <w:rFonts w:ascii="Calibri" w:hAnsi="Calibri" w:cs="Calibri"/>
                <w:b/>
                <w:bCs/>
                <w:color w:val="000000"/>
              </w:rPr>
            </w:pPr>
            <w:ins w:id="95990" w:author="pete jones" w:date="2022-01-11T16:59:00Z">
              <w:r w:rsidRPr="00646540">
                <w:rPr>
                  <w:rFonts w:ascii="Calibri" w:hAnsi="Calibri" w:cs="Calibri"/>
                  <w:b/>
                  <w:bCs/>
                  <w:color w:val="000000"/>
                </w:rPr>
                <w:t>97</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F8DCD89" w14:textId="77777777" w:rsidR="00646540" w:rsidRPr="00646540" w:rsidRDefault="00646540" w:rsidP="00646540">
            <w:pPr>
              <w:spacing w:before="0" w:after="0" w:line="240" w:lineRule="auto"/>
              <w:jc w:val="right"/>
              <w:rPr>
                <w:ins w:id="95991" w:author="pete jones" w:date="2022-01-11T16:59:00Z"/>
                <w:rFonts w:ascii="Calibri" w:hAnsi="Calibri" w:cs="Calibri"/>
                <w:color w:val="000000"/>
                <w:sz w:val="22"/>
                <w:szCs w:val="22"/>
              </w:rPr>
            </w:pPr>
            <w:ins w:id="95992" w:author="pete jones" w:date="2022-01-11T16:59:00Z">
              <w:r w:rsidRPr="00646540">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6E12C028" w14:textId="77777777" w:rsidR="00646540" w:rsidRPr="00646540" w:rsidRDefault="00646540" w:rsidP="00646540">
            <w:pPr>
              <w:spacing w:before="0" w:after="0" w:line="240" w:lineRule="auto"/>
              <w:jc w:val="center"/>
              <w:rPr>
                <w:ins w:id="95993" w:author="pete jones" w:date="2022-01-11T16:59:00Z"/>
                <w:rFonts w:ascii="Calibri" w:hAnsi="Calibri" w:cs="Calibri"/>
                <w:color w:val="000000"/>
                <w:sz w:val="22"/>
                <w:szCs w:val="22"/>
              </w:rPr>
            </w:pPr>
            <w:ins w:id="95994" w:author="pete jones" w:date="2022-01-11T16:59:00Z">
              <w:r w:rsidRPr="00646540">
                <w:rPr>
                  <w:rFonts w:ascii="Calibri" w:hAnsi="Calibri" w:cs="Calibri"/>
                  <w:color w:val="000000"/>
                  <w:sz w:val="22"/>
                  <w:szCs w:val="22"/>
                </w:rPr>
                <w:t>112</w:t>
              </w:r>
            </w:ins>
          </w:p>
        </w:tc>
      </w:tr>
      <w:tr w:rsidR="00646540" w:rsidRPr="00646540" w14:paraId="2719B9F9" w14:textId="77777777" w:rsidTr="00646540">
        <w:trPr>
          <w:trHeight w:val="315"/>
          <w:ins w:id="95995" w:author="pete jones" w:date="2022-01-11T16:59:00Z"/>
        </w:trPr>
        <w:tc>
          <w:tcPr>
            <w:tcW w:w="408" w:type="dxa"/>
            <w:tcBorders>
              <w:top w:val="nil"/>
              <w:left w:val="nil"/>
              <w:bottom w:val="nil"/>
              <w:right w:val="nil"/>
            </w:tcBorders>
            <w:shd w:val="clear" w:color="auto" w:fill="auto"/>
            <w:noWrap/>
            <w:vAlign w:val="center"/>
            <w:hideMark/>
          </w:tcPr>
          <w:p w14:paraId="45535A07" w14:textId="77777777" w:rsidR="00646540" w:rsidRPr="00646540" w:rsidRDefault="00646540" w:rsidP="00646540">
            <w:pPr>
              <w:spacing w:before="0" w:after="0" w:line="240" w:lineRule="auto"/>
              <w:jc w:val="center"/>
              <w:rPr>
                <w:ins w:id="95996" w:author="pete jones" w:date="2022-01-11T16:59: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29B1A8F1" w14:textId="564ACD74" w:rsidR="00646540" w:rsidRPr="00646540" w:rsidRDefault="00646540" w:rsidP="00646540">
            <w:pPr>
              <w:spacing w:before="0" w:after="0" w:line="240" w:lineRule="auto"/>
              <w:jc w:val="left"/>
              <w:rPr>
                <w:ins w:id="95997" w:author="pete jones" w:date="2022-01-11T16:59:00Z"/>
                <w:rFonts w:ascii="Calibri" w:hAnsi="Calibri" w:cs="Calibri"/>
                <w:color w:val="000000"/>
                <w:sz w:val="22"/>
                <w:szCs w:val="22"/>
              </w:rPr>
            </w:pPr>
            <w:ins w:id="95998" w:author="pete jones" w:date="2022-01-11T16:59:00Z">
              <w:r w:rsidRPr="00646540">
                <w:rPr>
                  <w:rFonts w:ascii="Calibri" w:hAnsi="Calibri" w:cs="Calibri"/>
                  <w:noProof/>
                  <w:color w:val="000000"/>
                  <w:sz w:val="22"/>
                  <w:szCs w:val="22"/>
                </w:rPr>
                <w:drawing>
                  <wp:anchor distT="0" distB="0" distL="114300" distR="114300" simplePos="0" relativeHeight="251744256" behindDoc="0" locked="0" layoutInCell="1" allowOverlap="1" wp14:anchorId="3C417534" wp14:editId="4A6A28AD">
                    <wp:simplePos x="0" y="0"/>
                    <wp:positionH relativeFrom="column">
                      <wp:posOffset>0</wp:posOffset>
                    </wp:positionH>
                    <wp:positionV relativeFrom="paragraph">
                      <wp:posOffset>171450</wp:posOffset>
                    </wp:positionV>
                    <wp:extent cx="2524125" cy="923925"/>
                    <wp:effectExtent l="0" t="0" r="9525" b="9525"/>
                    <wp:wrapNone/>
                    <wp:docPr id="345253052" name="Chart 345253052">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5"/>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646540" w:rsidRPr="00646540" w14:paraId="7DACF5A7" w14:textId="77777777">
              <w:trPr>
                <w:trHeight w:val="315"/>
                <w:tblCellSpacing w:w="0" w:type="dxa"/>
                <w:ins w:id="95999" w:author="pete jones" w:date="2022-01-11T16:59: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1FAAFCB2" w14:textId="77777777" w:rsidR="00646540" w:rsidRPr="00646540" w:rsidRDefault="00646540" w:rsidP="00646540">
                  <w:pPr>
                    <w:spacing w:before="0" w:after="0" w:line="240" w:lineRule="auto"/>
                    <w:jc w:val="left"/>
                    <w:rPr>
                      <w:ins w:id="96000" w:author="pete jones" w:date="2022-01-11T16:59:00Z"/>
                      <w:rFonts w:ascii="Calibri" w:hAnsi="Calibri" w:cs="Calibri"/>
                      <w:b/>
                      <w:bCs/>
                      <w:i/>
                      <w:iCs/>
                      <w:color w:val="000000"/>
                      <w:sz w:val="22"/>
                      <w:szCs w:val="22"/>
                    </w:rPr>
                  </w:pPr>
                  <w:ins w:id="96001" w:author="pete jones" w:date="2022-01-11T16:59:00Z">
                    <w:r w:rsidRPr="00646540">
                      <w:rPr>
                        <w:rFonts w:ascii="Calibri" w:hAnsi="Calibri" w:cs="Calibri"/>
                        <w:b/>
                        <w:bCs/>
                        <w:i/>
                        <w:iCs/>
                        <w:color w:val="000000"/>
                        <w:sz w:val="22"/>
                        <w:szCs w:val="22"/>
                      </w:rPr>
                      <w:t>Type of module category</w:t>
                    </w:r>
                  </w:ins>
                </w:p>
              </w:tc>
            </w:tr>
          </w:tbl>
          <w:p w14:paraId="6F590253" w14:textId="77777777" w:rsidR="00646540" w:rsidRPr="00646540" w:rsidRDefault="00646540" w:rsidP="00646540">
            <w:pPr>
              <w:spacing w:before="0" w:after="0" w:line="240" w:lineRule="auto"/>
              <w:jc w:val="left"/>
              <w:rPr>
                <w:ins w:id="96002" w:author="pete jones" w:date="2022-01-11T16:59:00Z"/>
                <w:rFonts w:ascii="Calibri" w:hAnsi="Calibri" w:cs="Calibri"/>
                <w:color w:val="000000"/>
                <w:sz w:val="22"/>
                <w:szCs w:val="22"/>
              </w:rPr>
            </w:pPr>
          </w:p>
        </w:tc>
        <w:tc>
          <w:tcPr>
            <w:tcW w:w="409" w:type="dxa"/>
            <w:tcBorders>
              <w:top w:val="nil"/>
              <w:left w:val="nil"/>
              <w:bottom w:val="nil"/>
              <w:right w:val="single" w:sz="8" w:space="0" w:color="auto"/>
            </w:tcBorders>
            <w:shd w:val="clear" w:color="auto" w:fill="auto"/>
            <w:noWrap/>
            <w:vAlign w:val="center"/>
            <w:hideMark/>
          </w:tcPr>
          <w:p w14:paraId="44BB1154" w14:textId="77777777" w:rsidR="00646540" w:rsidRPr="00646540" w:rsidRDefault="00646540" w:rsidP="00646540">
            <w:pPr>
              <w:spacing w:before="0" w:after="0" w:line="240" w:lineRule="auto"/>
              <w:jc w:val="right"/>
              <w:rPr>
                <w:ins w:id="96003" w:author="pete jones" w:date="2022-01-11T16:59:00Z"/>
                <w:rFonts w:ascii="Calibri" w:hAnsi="Calibri" w:cs="Calibri"/>
                <w:color w:val="000000"/>
                <w:sz w:val="22"/>
                <w:szCs w:val="22"/>
              </w:rPr>
            </w:pPr>
            <w:ins w:id="96004" w:author="pete jones" w:date="2022-01-11T16:59:00Z">
              <w:r w:rsidRPr="00646540">
                <w:rPr>
                  <w:rFonts w:ascii="Calibri" w:hAnsi="Calibri" w:cs="Calibri"/>
                  <w:color w:val="000000"/>
                  <w:sz w:val="22"/>
                  <w:szCs w:val="22"/>
                </w:rPr>
                <w:t> </w:t>
              </w:r>
            </w:ins>
          </w:p>
        </w:tc>
        <w:tc>
          <w:tcPr>
            <w:tcW w:w="401" w:type="dxa"/>
            <w:tcBorders>
              <w:top w:val="nil"/>
              <w:left w:val="nil"/>
              <w:bottom w:val="nil"/>
              <w:right w:val="nil"/>
            </w:tcBorders>
            <w:shd w:val="clear" w:color="auto" w:fill="auto"/>
            <w:noWrap/>
            <w:vAlign w:val="center"/>
            <w:hideMark/>
          </w:tcPr>
          <w:p w14:paraId="5794A200" w14:textId="77777777" w:rsidR="00646540" w:rsidRPr="00646540" w:rsidRDefault="00646540" w:rsidP="00646540">
            <w:pPr>
              <w:spacing w:before="0" w:after="0" w:line="240" w:lineRule="auto"/>
              <w:jc w:val="right"/>
              <w:rPr>
                <w:ins w:id="96005" w:author="pete jones" w:date="2022-01-11T16:59:00Z"/>
                <w:rFonts w:ascii="Calibri" w:hAnsi="Calibri" w:cs="Calibri"/>
                <w:color w:val="000000"/>
                <w:sz w:val="22"/>
                <w:szCs w:val="22"/>
              </w:rPr>
            </w:pPr>
          </w:p>
        </w:tc>
        <w:tc>
          <w:tcPr>
            <w:tcW w:w="474" w:type="dxa"/>
            <w:tcBorders>
              <w:top w:val="nil"/>
              <w:left w:val="nil"/>
              <w:bottom w:val="nil"/>
              <w:right w:val="nil"/>
            </w:tcBorders>
            <w:shd w:val="clear" w:color="auto" w:fill="auto"/>
            <w:noWrap/>
            <w:vAlign w:val="center"/>
            <w:hideMark/>
          </w:tcPr>
          <w:p w14:paraId="7C17B5B5" w14:textId="77777777" w:rsidR="00646540" w:rsidRPr="00646540" w:rsidRDefault="00646540" w:rsidP="00646540">
            <w:pPr>
              <w:spacing w:before="0" w:after="0" w:line="240" w:lineRule="auto"/>
              <w:jc w:val="left"/>
              <w:rPr>
                <w:ins w:id="96006" w:author="pete jones" w:date="2022-01-11T16:59:00Z"/>
                <w:rFonts w:ascii="Times New Roman" w:hAnsi="Times New Roman" w:cs="Times New Roman"/>
                <w:sz w:val="20"/>
                <w:szCs w:val="20"/>
              </w:rPr>
            </w:pPr>
          </w:p>
        </w:tc>
        <w:tc>
          <w:tcPr>
            <w:tcW w:w="474" w:type="dxa"/>
            <w:tcBorders>
              <w:top w:val="nil"/>
              <w:left w:val="nil"/>
              <w:bottom w:val="nil"/>
              <w:right w:val="nil"/>
            </w:tcBorders>
            <w:shd w:val="clear" w:color="auto" w:fill="auto"/>
            <w:noWrap/>
            <w:vAlign w:val="center"/>
            <w:hideMark/>
          </w:tcPr>
          <w:p w14:paraId="34A2ED8C" w14:textId="77777777" w:rsidR="00646540" w:rsidRPr="00646540" w:rsidRDefault="00646540" w:rsidP="00646540">
            <w:pPr>
              <w:spacing w:before="0" w:after="0" w:line="240" w:lineRule="auto"/>
              <w:jc w:val="left"/>
              <w:rPr>
                <w:ins w:id="96007" w:author="pete jones" w:date="2022-01-11T16:59:00Z"/>
                <w:rFonts w:ascii="Times New Roman" w:hAnsi="Times New Roman" w:cs="Times New Roman"/>
                <w:sz w:val="20"/>
                <w:szCs w:val="20"/>
              </w:rPr>
            </w:pPr>
          </w:p>
        </w:tc>
        <w:tc>
          <w:tcPr>
            <w:tcW w:w="401" w:type="dxa"/>
            <w:tcBorders>
              <w:top w:val="nil"/>
              <w:left w:val="nil"/>
              <w:bottom w:val="nil"/>
              <w:right w:val="nil"/>
            </w:tcBorders>
            <w:shd w:val="clear" w:color="auto" w:fill="auto"/>
            <w:noWrap/>
            <w:vAlign w:val="bottom"/>
            <w:hideMark/>
          </w:tcPr>
          <w:p w14:paraId="697FD306" w14:textId="77777777" w:rsidR="00646540" w:rsidRPr="00646540" w:rsidRDefault="00646540" w:rsidP="00646540">
            <w:pPr>
              <w:spacing w:before="0" w:after="0" w:line="240" w:lineRule="auto"/>
              <w:jc w:val="left"/>
              <w:rPr>
                <w:ins w:id="96008" w:author="pete jones" w:date="2022-01-11T16:59:00Z"/>
                <w:rFonts w:ascii="Times New Roman" w:hAnsi="Times New Roman" w:cs="Times New Roman"/>
                <w:sz w:val="20"/>
                <w:szCs w:val="20"/>
              </w:rPr>
            </w:pPr>
          </w:p>
        </w:tc>
        <w:tc>
          <w:tcPr>
            <w:tcW w:w="401" w:type="dxa"/>
            <w:tcBorders>
              <w:top w:val="nil"/>
              <w:left w:val="nil"/>
              <w:bottom w:val="nil"/>
              <w:right w:val="nil"/>
            </w:tcBorders>
            <w:shd w:val="clear" w:color="auto" w:fill="auto"/>
            <w:noWrap/>
            <w:vAlign w:val="center"/>
            <w:hideMark/>
          </w:tcPr>
          <w:p w14:paraId="67CF6BBD" w14:textId="77777777" w:rsidR="00646540" w:rsidRPr="00646540" w:rsidRDefault="00646540" w:rsidP="00646540">
            <w:pPr>
              <w:spacing w:before="0" w:after="0" w:line="240" w:lineRule="auto"/>
              <w:jc w:val="left"/>
              <w:rPr>
                <w:ins w:id="96009"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B651458" w14:textId="77777777" w:rsidR="00646540" w:rsidRPr="00646540" w:rsidRDefault="00646540" w:rsidP="00646540">
            <w:pPr>
              <w:spacing w:before="0" w:after="0" w:line="240" w:lineRule="auto"/>
              <w:jc w:val="left"/>
              <w:rPr>
                <w:ins w:id="96010"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FCA2FEA" w14:textId="77777777" w:rsidR="00646540" w:rsidRPr="00646540" w:rsidRDefault="00646540" w:rsidP="00646540">
            <w:pPr>
              <w:spacing w:before="0" w:after="0" w:line="240" w:lineRule="auto"/>
              <w:jc w:val="center"/>
              <w:rPr>
                <w:ins w:id="96011"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A9CE379" w14:textId="77777777" w:rsidR="00646540" w:rsidRPr="00646540" w:rsidRDefault="00646540" w:rsidP="00646540">
            <w:pPr>
              <w:spacing w:before="0" w:after="0" w:line="240" w:lineRule="auto"/>
              <w:jc w:val="center"/>
              <w:rPr>
                <w:ins w:id="96012"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FCF6D07" w14:textId="77777777" w:rsidR="00646540" w:rsidRPr="00646540" w:rsidRDefault="00646540" w:rsidP="00646540">
            <w:pPr>
              <w:spacing w:before="0" w:after="0" w:line="240" w:lineRule="auto"/>
              <w:jc w:val="center"/>
              <w:rPr>
                <w:ins w:id="96013"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39677BD" w14:textId="77777777" w:rsidR="00646540" w:rsidRPr="00646540" w:rsidRDefault="00646540" w:rsidP="00646540">
            <w:pPr>
              <w:spacing w:before="0" w:after="0" w:line="240" w:lineRule="auto"/>
              <w:jc w:val="center"/>
              <w:rPr>
                <w:ins w:id="96014" w:author="pete jones" w:date="2022-01-11T16:59: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1E7C7178" w14:textId="77777777" w:rsidR="00646540" w:rsidRPr="00646540" w:rsidRDefault="00646540" w:rsidP="00646540">
            <w:pPr>
              <w:spacing w:before="0" w:after="0" w:line="240" w:lineRule="auto"/>
              <w:jc w:val="center"/>
              <w:rPr>
                <w:ins w:id="96015" w:author="pete jones" w:date="2022-01-11T16:59:00Z"/>
                <w:rFonts w:ascii="Times New Roman" w:hAnsi="Times New Roman" w:cs="Times New Roman"/>
                <w:sz w:val="20"/>
                <w:szCs w:val="20"/>
              </w:rPr>
            </w:pPr>
          </w:p>
        </w:tc>
      </w:tr>
      <w:tr w:rsidR="00646540" w:rsidRPr="00646540" w14:paraId="1D0CED0B" w14:textId="77777777" w:rsidTr="00646540">
        <w:trPr>
          <w:trHeight w:val="315"/>
          <w:ins w:id="96016" w:author="pete jones" w:date="2022-01-11T16:59:00Z"/>
        </w:trPr>
        <w:tc>
          <w:tcPr>
            <w:tcW w:w="408" w:type="dxa"/>
            <w:tcBorders>
              <w:top w:val="nil"/>
              <w:left w:val="nil"/>
              <w:bottom w:val="nil"/>
              <w:right w:val="nil"/>
            </w:tcBorders>
            <w:shd w:val="clear" w:color="auto" w:fill="auto"/>
            <w:noWrap/>
            <w:vAlign w:val="center"/>
            <w:hideMark/>
          </w:tcPr>
          <w:p w14:paraId="210053D6" w14:textId="77777777" w:rsidR="00646540" w:rsidRPr="00646540" w:rsidRDefault="00646540" w:rsidP="00646540">
            <w:pPr>
              <w:spacing w:before="0" w:after="0" w:line="240" w:lineRule="auto"/>
              <w:jc w:val="center"/>
              <w:rPr>
                <w:ins w:id="96017" w:author="pete jones" w:date="2022-01-11T16:59: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249CEC12" w14:textId="77777777" w:rsidR="00646540" w:rsidRPr="00646540" w:rsidRDefault="00646540" w:rsidP="00646540">
            <w:pPr>
              <w:spacing w:before="0" w:after="0" w:line="240" w:lineRule="auto"/>
              <w:jc w:val="right"/>
              <w:rPr>
                <w:ins w:id="96018" w:author="pete jones" w:date="2022-01-11T16:59:00Z"/>
                <w:rFonts w:ascii="Calibri" w:hAnsi="Calibri" w:cs="Calibri"/>
                <w:sz w:val="22"/>
                <w:szCs w:val="22"/>
              </w:rPr>
            </w:pPr>
            <w:ins w:id="96019" w:author="pete jones" w:date="2022-01-11T16:59:00Z">
              <w:r w:rsidRPr="00646540">
                <w:rPr>
                  <w:rFonts w:ascii="Calibri" w:hAnsi="Calibri" w:cs="Calibri"/>
                  <w:sz w:val="22"/>
                  <w:szCs w:val="22"/>
                </w:rPr>
                <w:t>Maths</w:t>
              </w:r>
            </w:ins>
          </w:p>
        </w:tc>
        <w:tc>
          <w:tcPr>
            <w:tcW w:w="409" w:type="dxa"/>
            <w:tcBorders>
              <w:top w:val="single" w:sz="8" w:space="0" w:color="auto"/>
              <w:left w:val="nil"/>
              <w:bottom w:val="single" w:sz="4" w:space="0" w:color="auto"/>
              <w:right w:val="single" w:sz="8" w:space="0" w:color="auto"/>
            </w:tcBorders>
            <w:shd w:val="clear" w:color="auto" w:fill="auto"/>
            <w:noWrap/>
            <w:vAlign w:val="center"/>
            <w:hideMark/>
          </w:tcPr>
          <w:p w14:paraId="33193246" w14:textId="77777777" w:rsidR="00646540" w:rsidRPr="00646540" w:rsidRDefault="00646540" w:rsidP="00646540">
            <w:pPr>
              <w:spacing w:before="0" w:after="0" w:line="240" w:lineRule="auto"/>
              <w:jc w:val="center"/>
              <w:rPr>
                <w:ins w:id="96020" w:author="pete jones" w:date="2022-01-11T16:59:00Z"/>
                <w:rFonts w:ascii="Calibri" w:hAnsi="Calibri" w:cs="Calibri"/>
                <w:color w:val="000000"/>
                <w:sz w:val="22"/>
                <w:szCs w:val="22"/>
              </w:rPr>
            </w:pPr>
            <w:ins w:id="96021" w:author="pete jones" w:date="2022-01-11T16:59:00Z">
              <w:r w:rsidRPr="00646540">
                <w:rPr>
                  <w:rFonts w:ascii="Calibri" w:hAnsi="Calibri" w:cs="Calibri"/>
                  <w:color w:val="000000"/>
                  <w:sz w:val="22"/>
                  <w:szCs w:val="22"/>
                </w:rPr>
                <w:t>2</w:t>
              </w:r>
            </w:ins>
          </w:p>
        </w:tc>
        <w:tc>
          <w:tcPr>
            <w:tcW w:w="401" w:type="dxa"/>
            <w:tcBorders>
              <w:top w:val="nil"/>
              <w:left w:val="nil"/>
              <w:bottom w:val="nil"/>
              <w:right w:val="nil"/>
            </w:tcBorders>
            <w:shd w:val="clear" w:color="auto" w:fill="auto"/>
            <w:noWrap/>
            <w:vAlign w:val="center"/>
            <w:hideMark/>
          </w:tcPr>
          <w:p w14:paraId="68AA890F" w14:textId="77777777" w:rsidR="00646540" w:rsidRPr="00646540" w:rsidRDefault="00646540" w:rsidP="00646540">
            <w:pPr>
              <w:spacing w:before="0" w:after="0" w:line="240" w:lineRule="auto"/>
              <w:jc w:val="center"/>
              <w:rPr>
                <w:ins w:id="96022" w:author="pete jones" w:date="2022-01-11T16:59:00Z"/>
                <w:rFonts w:ascii="Calibri" w:hAnsi="Calibri" w:cs="Calibri"/>
                <w:color w:val="000000"/>
                <w:sz w:val="22"/>
                <w:szCs w:val="22"/>
              </w:rPr>
            </w:pPr>
          </w:p>
        </w:tc>
        <w:tc>
          <w:tcPr>
            <w:tcW w:w="474" w:type="dxa"/>
            <w:tcBorders>
              <w:top w:val="nil"/>
              <w:left w:val="nil"/>
              <w:bottom w:val="nil"/>
              <w:right w:val="nil"/>
            </w:tcBorders>
            <w:shd w:val="clear" w:color="auto" w:fill="auto"/>
            <w:noWrap/>
            <w:vAlign w:val="center"/>
            <w:hideMark/>
          </w:tcPr>
          <w:p w14:paraId="7158F849" w14:textId="77777777" w:rsidR="00646540" w:rsidRPr="00646540" w:rsidRDefault="00646540" w:rsidP="00646540">
            <w:pPr>
              <w:spacing w:before="0" w:after="0" w:line="240" w:lineRule="auto"/>
              <w:jc w:val="left"/>
              <w:rPr>
                <w:ins w:id="96023" w:author="pete jones" w:date="2022-01-11T16:59:00Z"/>
                <w:rFonts w:ascii="Times New Roman" w:hAnsi="Times New Roman" w:cs="Times New Roman"/>
                <w:sz w:val="20"/>
                <w:szCs w:val="20"/>
              </w:rPr>
            </w:pPr>
          </w:p>
        </w:tc>
        <w:tc>
          <w:tcPr>
            <w:tcW w:w="474" w:type="dxa"/>
            <w:tcBorders>
              <w:top w:val="nil"/>
              <w:left w:val="nil"/>
              <w:bottom w:val="nil"/>
              <w:right w:val="nil"/>
            </w:tcBorders>
            <w:shd w:val="clear" w:color="auto" w:fill="auto"/>
            <w:noWrap/>
            <w:vAlign w:val="center"/>
            <w:hideMark/>
          </w:tcPr>
          <w:p w14:paraId="7D3A01AD" w14:textId="77777777" w:rsidR="00646540" w:rsidRPr="00646540" w:rsidRDefault="00646540" w:rsidP="00646540">
            <w:pPr>
              <w:spacing w:before="0" w:after="0" w:line="240" w:lineRule="auto"/>
              <w:jc w:val="left"/>
              <w:rPr>
                <w:ins w:id="96024" w:author="pete jones" w:date="2022-01-11T16:59:00Z"/>
                <w:rFonts w:ascii="Times New Roman" w:hAnsi="Times New Roman" w:cs="Times New Roman"/>
                <w:sz w:val="20"/>
                <w:szCs w:val="20"/>
              </w:rPr>
            </w:pPr>
          </w:p>
        </w:tc>
        <w:tc>
          <w:tcPr>
            <w:tcW w:w="401" w:type="dxa"/>
            <w:tcBorders>
              <w:top w:val="nil"/>
              <w:left w:val="nil"/>
              <w:bottom w:val="nil"/>
              <w:right w:val="nil"/>
            </w:tcBorders>
            <w:shd w:val="clear" w:color="auto" w:fill="auto"/>
            <w:noWrap/>
            <w:vAlign w:val="bottom"/>
            <w:hideMark/>
          </w:tcPr>
          <w:p w14:paraId="355F3F1D" w14:textId="77777777" w:rsidR="00646540" w:rsidRPr="00646540" w:rsidRDefault="00646540" w:rsidP="00646540">
            <w:pPr>
              <w:spacing w:before="0" w:after="0" w:line="240" w:lineRule="auto"/>
              <w:jc w:val="left"/>
              <w:rPr>
                <w:ins w:id="96025" w:author="pete jones" w:date="2022-01-11T16:59:00Z"/>
                <w:rFonts w:ascii="Times New Roman" w:hAnsi="Times New Roman" w:cs="Times New Roman"/>
                <w:sz w:val="20"/>
                <w:szCs w:val="20"/>
              </w:rPr>
            </w:pPr>
          </w:p>
        </w:tc>
        <w:tc>
          <w:tcPr>
            <w:tcW w:w="401" w:type="dxa"/>
            <w:tcBorders>
              <w:top w:val="nil"/>
              <w:left w:val="nil"/>
              <w:bottom w:val="nil"/>
              <w:right w:val="nil"/>
            </w:tcBorders>
            <w:shd w:val="clear" w:color="auto" w:fill="auto"/>
            <w:noWrap/>
            <w:vAlign w:val="bottom"/>
            <w:hideMark/>
          </w:tcPr>
          <w:p w14:paraId="2204F95A" w14:textId="77777777" w:rsidR="00646540" w:rsidRPr="00646540" w:rsidRDefault="00646540" w:rsidP="00646540">
            <w:pPr>
              <w:spacing w:before="0" w:after="0" w:line="240" w:lineRule="auto"/>
              <w:jc w:val="left"/>
              <w:rPr>
                <w:ins w:id="96026"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33DEC5EA" w14:textId="77777777" w:rsidR="00646540" w:rsidRPr="00646540" w:rsidRDefault="00646540" w:rsidP="00646540">
            <w:pPr>
              <w:spacing w:before="0" w:after="0" w:line="240" w:lineRule="auto"/>
              <w:jc w:val="left"/>
              <w:rPr>
                <w:ins w:id="96027"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045B8225" w14:textId="77777777" w:rsidR="00646540" w:rsidRPr="00646540" w:rsidRDefault="00646540" w:rsidP="00646540">
            <w:pPr>
              <w:spacing w:before="0" w:after="0" w:line="240" w:lineRule="auto"/>
              <w:jc w:val="left"/>
              <w:rPr>
                <w:ins w:id="96028"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59C7AA4" w14:textId="77777777" w:rsidR="00646540" w:rsidRPr="00646540" w:rsidRDefault="00646540" w:rsidP="00646540">
            <w:pPr>
              <w:spacing w:before="0" w:after="0" w:line="240" w:lineRule="auto"/>
              <w:jc w:val="left"/>
              <w:rPr>
                <w:ins w:id="96029"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F19BE12" w14:textId="77777777" w:rsidR="00646540" w:rsidRPr="00646540" w:rsidRDefault="00646540" w:rsidP="00646540">
            <w:pPr>
              <w:spacing w:before="0" w:after="0" w:line="240" w:lineRule="auto"/>
              <w:jc w:val="center"/>
              <w:rPr>
                <w:ins w:id="96030" w:author="pete jones" w:date="2022-01-11T16:59: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99D7FDF" w14:textId="77777777" w:rsidR="00646540" w:rsidRPr="00646540" w:rsidRDefault="00646540" w:rsidP="00646540">
            <w:pPr>
              <w:spacing w:before="0" w:after="0" w:line="240" w:lineRule="auto"/>
              <w:jc w:val="center"/>
              <w:rPr>
                <w:ins w:id="96031" w:author="pete jones" w:date="2022-01-11T16:59: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A3F64DA" w14:textId="77777777" w:rsidR="00646540" w:rsidRPr="00646540" w:rsidRDefault="00646540" w:rsidP="00646540">
            <w:pPr>
              <w:spacing w:before="0" w:after="0" w:line="240" w:lineRule="auto"/>
              <w:jc w:val="center"/>
              <w:rPr>
                <w:ins w:id="96032" w:author="pete jones" w:date="2022-01-11T16:59:00Z"/>
                <w:rFonts w:ascii="Times New Roman" w:hAnsi="Times New Roman" w:cs="Times New Roman"/>
                <w:sz w:val="20"/>
                <w:szCs w:val="20"/>
              </w:rPr>
            </w:pPr>
          </w:p>
        </w:tc>
      </w:tr>
      <w:tr w:rsidR="00646540" w:rsidRPr="00646540" w14:paraId="2456DC30" w14:textId="77777777" w:rsidTr="00646540">
        <w:trPr>
          <w:trHeight w:val="300"/>
          <w:ins w:id="96033" w:author="pete jones" w:date="2022-01-11T16:59:00Z"/>
        </w:trPr>
        <w:tc>
          <w:tcPr>
            <w:tcW w:w="408" w:type="dxa"/>
            <w:tcBorders>
              <w:top w:val="nil"/>
              <w:left w:val="nil"/>
              <w:bottom w:val="nil"/>
              <w:right w:val="nil"/>
            </w:tcBorders>
            <w:shd w:val="clear" w:color="auto" w:fill="auto"/>
            <w:noWrap/>
            <w:vAlign w:val="center"/>
            <w:hideMark/>
          </w:tcPr>
          <w:p w14:paraId="13EE7D6A" w14:textId="77777777" w:rsidR="00646540" w:rsidRPr="00646540" w:rsidRDefault="00646540" w:rsidP="00646540">
            <w:pPr>
              <w:spacing w:before="0" w:after="0" w:line="240" w:lineRule="auto"/>
              <w:jc w:val="center"/>
              <w:rPr>
                <w:ins w:id="96034" w:author="pete jones" w:date="2022-01-11T16:59: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3F4E0ABF" w14:textId="77777777" w:rsidR="00646540" w:rsidRPr="00646540" w:rsidRDefault="00646540" w:rsidP="00646540">
            <w:pPr>
              <w:spacing w:before="0" w:after="0" w:line="240" w:lineRule="auto"/>
              <w:jc w:val="right"/>
              <w:rPr>
                <w:ins w:id="96035" w:author="pete jones" w:date="2022-01-11T16:59:00Z"/>
                <w:rFonts w:ascii="Calibri" w:hAnsi="Calibri" w:cs="Calibri"/>
                <w:sz w:val="22"/>
                <w:szCs w:val="22"/>
              </w:rPr>
            </w:pPr>
            <w:ins w:id="96036" w:author="pete jones" w:date="2022-01-11T16:59:00Z">
              <w:r w:rsidRPr="00646540">
                <w:rPr>
                  <w:rFonts w:ascii="Calibri" w:hAnsi="Calibri" w:cs="Calibri"/>
                  <w:sz w:val="22"/>
                  <w:szCs w:val="22"/>
                </w:rPr>
                <w:t>Science</w:t>
              </w:r>
            </w:ins>
          </w:p>
        </w:tc>
        <w:tc>
          <w:tcPr>
            <w:tcW w:w="409" w:type="dxa"/>
            <w:tcBorders>
              <w:top w:val="nil"/>
              <w:left w:val="nil"/>
              <w:bottom w:val="single" w:sz="4" w:space="0" w:color="auto"/>
              <w:right w:val="single" w:sz="8" w:space="0" w:color="auto"/>
            </w:tcBorders>
            <w:shd w:val="clear" w:color="auto" w:fill="auto"/>
            <w:noWrap/>
            <w:vAlign w:val="center"/>
            <w:hideMark/>
          </w:tcPr>
          <w:p w14:paraId="2FFF26EA" w14:textId="77777777" w:rsidR="00646540" w:rsidRPr="00646540" w:rsidRDefault="00646540" w:rsidP="00646540">
            <w:pPr>
              <w:spacing w:before="0" w:after="0" w:line="240" w:lineRule="auto"/>
              <w:jc w:val="center"/>
              <w:rPr>
                <w:ins w:id="96037" w:author="pete jones" w:date="2022-01-11T16:59:00Z"/>
                <w:rFonts w:ascii="Calibri" w:hAnsi="Calibri" w:cs="Calibri"/>
                <w:color w:val="000000"/>
                <w:sz w:val="22"/>
                <w:szCs w:val="22"/>
              </w:rPr>
            </w:pPr>
            <w:ins w:id="96038" w:author="pete jones" w:date="2022-01-11T16:59:00Z">
              <w:r w:rsidRPr="00646540">
                <w:rPr>
                  <w:rFonts w:ascii="Calibri" w:hAnsi="Calibri" w:cs="Calibri"/>
                  <w:color w:val="000000"/>
                  <w:sz w:val="22"/>
                  <w:szCs w:val="22"/>
                </w:rPr>
                <w:t>5</w:t>
              </w:r>
            </w:ins>
          </w:p>
        </w:tc>
        <w:tc>
          <w:tcPr>
            <w:tcW w:w="401" w:type="dxa"/>
            <w:tcBorders>
              <w:top w:val="nil"/>
              <w:left w:val="nil"/>
              <w:bottom w:val="nil"/>
              <w:right w:val="nil"/>
            </w:tcBorders>
            <w:shd w:val="clear" w:color="auto" w:fill="auto"/>
            <w:noWrap/>
            <w:vAlign w:val="center"/>
            <w:hideMark/>
          </w:tcPr>
          <w:p w14:paraId="6A84BD91" w14:textId="77777777" w:rsidR="00646540" w:rsidRPr="00646540" w:rsidRDefault="00646540" w:rsidP="00646540">
            <w:pPr>
              <w:spacing w:before="0" w:after="0" w:line="240" w:lineRule="auto"/>
              <w:jc w:val="center"/>
              <w:rPr>
                <w:ins w:id="96039" w:author="pete jones" w:date="2022-01-11T16:59:00Z"/>
                <w:rFonts w:ascii="Calibri" w:hAnsi="Calibri" w:cs="Calibri"/>
                <w:color w:val="000000"/>
                <w:sz w:val="22"/>
                <w:szCs w:val="22"/>
              </w:rPr>
            </w:pPr>
          </w:p>
        </w:tc>
        <w:tc>
          <w:tcPr>
            <w:tcW w:w="474"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169465C" w14:textId="77777777" w:rsidR="00646540" w:rsidRPr="00646540" w:rsidRDefault="00646540" w:rsidP="00646540">
            <w:pPr>
              <w:spacing w:before="0" w:after="0" w:line="240" w:lineRule="auto"/>
              <w:jc w:val="center"/>
              <w:rPr>
                <w:ins w:id="96040" w:author="pete jones" w:date="2022-01-11T16:59:00Z"/>
                <w:rFonts w:ascii="Calibri" w:hAnsi="Calibri" w:cs="Calibri"/>
                <w:color w:val="000000"/>
                <w:sz w:val="22"/>
                <w:szCs w:val="22"/>
              </w:rPr>
            </w:pPr>
            <w:ins w:id="96041" w:author="pete jones" w:date="2022-01-11T16:59:00Z">
              <w:r w:rsidRPr="00646540">
                <w:rPr>
                  <w:rFonts w:ascii="Calibri" w:hAnsi="Calibri" w:cs="Calibri"/>
                  <w:color w:val="000000"/>
                  <w:sz w:val="22"/>
                  <w:szCs w:val="22"/>
                </w:rPr>
                <w:t>64%</w:t>
              </w:r>
            </w:ins>
          </w:p>
        </w:tc>
        <w:tc>
          <w:tcPr>
            <w:tcW w:w="47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EBCF35D" w14:textId="77777777" w:rsidR="00646540" w:rsidRPr="00646540" w:rsidRDefault="00646540" w:rsidP="00646540">
            <w:pPr>
              <w:spacing w:before="0" w:after="0" w:line="240" w:lineRule="auto"/>
              <w:jc w:val="center"/>
              <w:rPr>
                <w:ins w:id="96042" w:author="pete jones" w:date="2022-01-11T16:59:00Z"/>
                <w:rFonts w:ascii="Calibri" w:hAnsi="Calibri" w:cs="Calibri"/>
                <w:color w:val="000000"/>
                <w:sz w:val="22"/>
                <w:szCs w:val="22"/>
              </w:rPr>
            </w:pPr>
            <w:ins w:id="96043" w:author="pete jones" w:date="2022-01-11T16:59:00Z">
              <w:r w:rsidRPr="00646540">
                <w:rPr>
                  <w:rFonts w:ascii="Calibri" w:hAnsi="Calibri" w:cs="Calibri"/>
                  <w:color w:val="000000"/>
                  <w:sz w:val="22"/>
                  <w:szCs w:val="22"/>
                </w:rPr>
                <w:t>36%</w:t>
              </w:r>
            </w:ins>
          </w:p>
        </w:tc>
        <w:tc>
          <w:tcPr>
            <w:tcW w:w="401"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1D11C9C" w14:textId="77777777" w:rsidR="00646540" w:rsidRPr="00646540" w:rsidRDefault="00646540" w:rsidP="00646540">
            <w:pPr>
              <w:spacing w:before="0" w:after="0" w:line="240" w:lineRule="auto"/>
              <w:jc w:val="center"/>
              <w:rPr>
                <w:ins w:id="96044" w:author="pete jones" w:date="2022-01-11T16:59:00Z"/>
                <w:rFonts w:ascii="Calibri" w:hAnsi="Calibri" w:cs="Calibri"/>
                <w:color w:val="000000"/>
                <w:sz w:val="22"/>
                <w:szCs w:val="22"/>
              </w:rPr>
            </w:pPr>
            <w:ins w:id="96045" w:author="pete jones" w:date="2022-01-11T16:59:00Z">
              <w:r w:rsidRPr="00646540">
                <w:rPr>
                  <w:rFonts w:ascii="Calibri" w:hAnsi="Calibri" w:cs="Calibri"/>
                  <w:color w:val="000000"/>
                  <w:sz w:val="22"/>
                  <w:szCs w:val="22"/>
                </w:rPr>
                <w:t> </w:t>
              </w:r>
            </w:ins>
          </w:p>
        </w:tc>
        <w:tc>
          <w:tcPr>
            <w:tcW w:w="401"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E439291" w14:textId="77777777" w:rsidR="00646540" w:rsidRPr="00646540" w:rsidRDefault="00646540" w:rsidP="00646540">
            <w:pPr>
              <w:spacing w:before="0" w:after="0" w:line="240" w:lineRule="auto"/>
              <w:jc w:val="center"/>
              <w:rPr>
                <w:ins w:id="96046" w:author="pete jones" w:date="2022-01-11T16:59:00Z"/>
                <w:rFonts w:ascii="Calibri" w:hAnsi="Calibri" w:cs="Calibri"/>
                <w:color w:val="000000"/>
                <w:sz w:val="22"/>
                <w:szCs w:val="22"/>
              </w:rPr>
            </w:pPr>
            <w:ins w:id="96047" w:author="pete jones" w:date="2022-01-11T16:59: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15AB54C" w14:textId="77777777" w:rsidR="00646540" w:rsidRPr="00646540" w:rsidRDefault="00646540" w:rsidP="00646540">
            <w:pPr>
              <w:spacing w:before="0" w:after="0" w:line="240" w:lineRule="auto"/>
              <w:jc w:val="center"/>
              <w:rPr>
                <w:ins w:id="96048" w:author="pete jones" w:date="2022-01-11T16:59:00Z"/>
                <w:rFonts w:ascii="Calibri" w:hAnsi="Calibri" w:cs="Calibri"/>
                <w:color w:val="000000"/>
                <w:sz w:val="22"/>
                <w:szCs w:val="22"/>
              </w:rPr>
            </w:pPr>
            <w:ins w:id="96049" w:author="pete jones" w:date="2022-01-11T16:59: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FE9D863" w14:textId="77777777" w:rsidR="00646540" w:rsidRPr="00646540" w:rsidRDefault="00646540" w:rsidP="00646540">
            <w:pPr>
              <w:spacing w:before="0" w:after="0" w:line="240" w:lineRule="auto"/>
              <w:jc w:val="center"/>
              <w:rPr>
                <w:ins w:id="96050" w:author="pete jones" w:date="2022-01-11T16:59:00Z"/>
                <w:rFonts w:ascii="Calibri" w:hAnsi="Calibri" w:cs="Calibri"/>
                <w:color w:val="000000"/>
                <w:sz w:val="22"/>
                <w:szCs w:val="22"/>
              </w:rPr>
            </w:pPr>
            <w:ins w:id="96051" w:author="pete jones" w:date="2022-01-11T16:59: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91F1527" w14:textId="77777777" w:rsidR="00646540" w:rsidRPr="00646540" w:rsidRDefault="00646540" w:rsidP="00646540">
            <w:pPr>
              <w:spacing w:before="0" w:after="0" w:line="240" w:lineRule="auto"/>
              <w:jc w:val="center"/>
              <w:rPr>
                <w:ins w:id="96052" w:author="pete jones" w:date="2022-01-11T16:59:00Z"/>
                <w:rFonts w:ascii="Calibri" w:hAnsi="Calibri" w:cs="Calibri"/>
                <w:color w:val="000000"/>
                <w:sz w:val="22"/>
                <w:szCs w:val="22"/>
              </w:rPr>
            </w:pPr>
            <w:ins w:id="96053" w:author="pete jones" w:date="2022-01-11T16:59:00Z">
              <w:r w:rsidRPr="00646540">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87B2736" w14:textId="77777777" w:rsidR="00646540" w:rsidRPr="00646540" w:rsidRDefault="00646540" w:rsidP="00646540">
            <w:pPr>
              <w:spacing w:before="0" w:after="0" w:line="240" w:lineRule="auto"/>
              <w:jc w:val="center"/>
              <w:rPr>
                <w:ins w:id="96054" w:author="pete jones" w:date="2022-01-11T16:59:00Z"/>
                <w:rFonts w:ascii="Calibri" w:hAnsi="Calibri" w:cs="Calibri"/>
                <w:color w:val="000000"/>
                <w:sz w:val="22"/>
                <w:szCs w:val="22"/>
              </w:rPr>
            </w:pPr>
            <w:ins w:id="96055" w:author="pete jones" w:date="2022-01-11T16:59:00Z">
              <w:r w:rsidRPr="00646540">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79C20FE" w14:textId="77777777" w:rsidR="00646540" w:rsidRPr="00646540" w:rsidRDefault="00646540" w:rsidP="00646540">
            <w:pPr>
              <w:spacing w:before="0" w:after="0" w:line="240" w:lineRule="auto"/>
              <w:jc w:val="center"/>
              <w:rPr>
                <w:ins w:id="96056" w:author="pete jones" w:date="2022-01-11T16:59:00Z"/>
                <w:rFonts w:ascii="Calibri" w:hAnsi="Calibri" w:cs="Calibri"/>
                <w:color w:val="000000"/>
                <w:sz w:val="22"/>
                <w:szCs w:val="22"/>
              </w:rPr>
            </w:pPr>
            <w:ins w:id="96057" w:author="pete jones" w:date="2022-01-11T16:59:00Z">
              <w:r w:rsidRPr="00646540">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BAA6E51" w14:textId="77777777" w:rsidR="00646540" w:rsidRPr="00646540" w:rsidRDefault="00646540" w:rsidP="00646540">
            <w:pPr>
              <w:spacing w:before="0" w:after="0" w:line="240" w:lineRule="auto"/>
              <w:jc w:val="center"/>
              <w:rPr>
                <w:ins w:id="96058" w:author="pete jones" w:date="2022-01-11T16:59:00Z"/>
                <w:rFonts w:ascii="Calibri" w:hAnsi="Calibri" w:cs="Calibri"/>
                <w:color w:val="000000"/>
                <w:sz w:val="22"/>
                <w:szCs w:val="22"/>
              </w:rPr>
            </w:pPr>
            <w:ins w:id="96059" w:author="pete jones" w:date="2022-01-11T16:59:00Z">
              <w:r w:rsidRPr="00646540">
                <w:rPr>
                  <w:rFonts w:ascii="Calibri" w:hAnsi="Calibri" w:cs="Calibri"/>
                  <w:color w:val="000000"/>
                  <w:sz w:val="22"/>
                  <w:szCs w:val="22"/>
                </w:rPr>
                <w:t>N/A</w:t>
              </w:r>
            </w:ins>
          </w:p>
        </w:tc>
      </w:tr>
      <w:tr w:rsidR="00646540" w:rsidRPr="00646540" w14:paraId="1E40236B" w14:textId="77777777" w:rsidTr="00646540">
        <w:trPr>
          <w:trHeight w:val="315"/>
          <w:ins w:id="96060" w:author="pete jones" w:date="2022-01-11T16:59:00Z"/>
        </w:trPr>
        <w:tc>
          <w:tcPr>
            <w:tcW w:w="408" w:type="dxa"/>
            <w:tcBorders>
              <w:top w:val="nil"/>
              <w:left w:val="nil"/>
              <w:bottom w:val="nil"/>
              <w:right w:val="nil"/>
            </w:tcBorders>
            <w:shd w:val="clear" w:color="auto" w:fill="auto"/>
            <w:noWrap/>
            <w:vAlign w:val="center"/>
            <w:hideMark/>
          </w:tcPr>
          <w:p w14:paraId="3349F135" w14:textId="77777777" w:rsidR="00646540" w:rsidRPr="00646540" w:rsidRDefault="00646540" w:rsidP="00646540">
            <w:pPr>
              <w:spacing w:before="0" w:after="0" w:line="240" w:lineRule="auto"/>
              <w:jc w:val="center"/>
              <w:rPr>
                <w:ins w:id="96061" w:author="pete jones" w:date="2022-01-11T16:59:00Z"/>
                <w:rFonts w:ascii="Calibri" w:hAnsi="Calibri" w:cs="Calibri"/>
                <w:color w:val="FFFFFF"/>
                <w:sz w:val="22"/>
                <w:szCs w:val="22"/>
              </w:rPr>
            </w:pPr>
            <w:ins w:id="96062" w:author="pete jones" w:date="2022-01-11T16:59:00Z">
              <w:r w:rsidRPr="00646540">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36B75AF1" w14:textId="77777777" w:rsidR="00646540" w:rsidRPr="00646540" w:rsidRDefault="00646540" w:rsidP="00646540">
            <w:pPr>
              <w:spacing w:before="0" w:after="0" w:line="240" w:lineRule="auto"/>
              <w:jc w:val="right"/>
              <w:rPr>
                <w:ins w:id="96063" w:author="pete jones" w:date="2022-01-11T16:59:00Z"/>
                <w:rFonts w:ascii="Calibri" w:hAnsi="Calibri" w:cs="Calibri"/>
                <w:sz w:val="22"/>
                <w:szCs w:val="22"/>
              </w:rPr>
            </w:pPr>
            <w:ins w:id="96064" w:author="pete jones" w:date="2022-01-11T16:59:00Z">
              <w:r w:rsidRPr="00646540">
                <w:rPr>
                  <w:rFonts w:ascii="Calibri" w:hAnsi="Calibri" w:cs="Calibri"/>
                  <w:sz w:val="22"/>
                  <w:szCs w:val="22"/>
                </w:rPr>
                <w:t>Technology</w:t>
              </w:r>
            </w:ins>
          </w:p>
        </w:tc>
        <w:tc>
          <w:tcPr>
            <w:tcW w:w="409" w:type="dxa"/>
            <w:tcBorders>
              <w:top w:val="nil"/>
              <w:left w:val="nil"/>
              <w:bottom w:val="single" w:sz="4" w:space="0" w:color="auto"/>
              <w:right w:val="single" w:sz="8" w:space="0" w:color="auto"/>
            </w:tcBorders>
            <w:shd w:val="clear" w:color="auto" w:fill="auto"/>
            <w:noWrap/>
            <w:vAlign w:val="bottom"/>
            <w:hideMark/>
          </w:tcPr>
          <w:p w14:paraId="33289D7A" w14:textId="77777777" w:rsidR="00646540" w:rsidRPr="00646540" w:rsidRDefault="00646540" w:rsidP="00646540">
            <w:pPr>
              <w:spacing w:before="0" w:after="0" w:line="240" w:lineRule="auto"/>
              <w:jc w:val="center"/>
              <w:rPr>
                <w:ins w:id="96065" w:author="pete jones" w:date="2022-01-11T16:59:00Z"/>
                <w:rFonts w:ascii="Calibri" w:hAnsi="Calibri" w:cs="Calibri"/>
                <w:sz w:val="22"/>
                <w:szCs w:val="22"/>
              </w:rPr>
            </w:pPr>
            <w:ins w:id="96066" w:author="pete jones" w:date="2022-01-11T16:59:00Z">
              <w:r w:rsidRPr="00646540">
                <w:rPr>
                  <w:rFonts w:ascii="Calibri" w:hAnsi="Calibri" w:cs="Calibri"/>
                  <w:sz w:val="22"/>
                  <w:szCs w:val="22"/>
                </w:rPr>
                <w:t>8</w:t>
              </w:r>
            </w:ins>
          </w:p>
        </w:tc>
        <w:tc>
          <w:tcPr>
            <w:tcW w:w="401" w:type="dxa"/>
            <w:tcBorders>
              <w:top w:val="nil"/>
              <w:left w:val="nil"/>
              <w:bottom w:val="nil"/>
              <w:right w:val="nil"/>
            </w:tcBorders>
            <w:shd w:val="clear" w:color="auto" w:fill="auto"/>
            <w:noWrap/>
            <w:vAlign w:val="bottom"/>
            <w:hideMark/>
          </w:tcPr>
          <w:p w14:paraId="382E2790" w14:textId="77777777" w:rsidR="00646540" w:rsidRPr="00646540" w:rsidRDefault="00646540" w:rsidP="00646540">
            <w:pPr>
              <w:spacing w:before="0" w:after="0" w:line="240" w:lineRule="auto"/>
              <w:jc w:val="center"/>
              <w:rPr>
                <w:ins w:id="96067" w:author="pete jones" w:date="2022-01-11T16:59:00Z"/>
                <w:rFonts w:ascii="Calibri" w:hAnsi="Calibri" w:cs="Calibri"/>
                <w:color w:val="FFFFFF"/>
                <w:sz w:val="22"/>
                <w:szCs w:val="22"/>
              </w:rPr>
            </w:pPr>
            <w:ins w:id="96068" w:author="pete jones" w:date="2022-01-11T16:59:00Z">
              <w:r w:rsidRPr="00646540">
                <w:rPr>
                  <w:rFonts w:ascii="Calibri" w:hAnsi="Calibri" w:cs="Calibri"/>
                  <w:color w:val="FFFFFF"/>
                  <w:sz w:val="22"/>
                  <w:szCs w:val="22"/>
                </w:rPr>
                <w:t>12</w:t>
              </w:r>
            </w:ins>
          </w:p>
        </w:tc>
        <w:tc>
          <w:tcPr>
            <w:tcW w:w="474" w:type="dxa"/>
            <w:vMerge/>
            <w:tcBorders>
              <w:top w:val="single" w:sz="8" w:space="0" w:color="auto"/>
              <w:left w:val="single" w:sz="8" w:space="0" w:color="auto"/>
              <w:bottom w:val="single" w:sz="8" w:space="0" w:color="000000"/>
              <w:right w:val="single" w:sz="4" w:space="0" w:color="auto"/>
            </w:tcBorders>
            <w:vAlign w:val="center"/>
            <w:hideMark/>
          </w:tcPr>
          <w:p w14:paraId="5DB09BC6" w14:textId="77777777" w:rsidR="00646540" w:rsidRPr="00646540" w:rsidRDefault="00646540" w:rsidP="00646540">
            <w:pPr>
              <w:spacing w:before="0" w:after="0" w:line="240" w:lineRule="auto"/>
              <w:jc w:val="left"/>
              <w:rPr>
                <w:ins w:id="96069" w:author="pete jones" w:date="2022-01-11T16:59:00Z"/>
                <w:rFonts w:ascii="Calibri" w:hAnsi="Calibri" w:cs="Calibri"/>
                <w:color w:val="000000"/>
                <w:sz w:val="22"/>
                <w:szCs w:val="22"/>
              </w:rPr>
            </w:pPr>
          </w:p>
        </w:tc>
        <w:tc>
          <w:tcPr>
            <w:tcW w:w="474" w:type="dxa"/>
            <w:vMerge/>
            <w:tcBorders>
              <w:top w:val="single" w:sz="8" w:space="0" w:color="auto"/>
              <w:left w:val="single" w:sz="4" w:space="0" w:color="auto"/>
              <w:bottom w:val="single" w:sz="8" w:space="0" w:color="000000"/>
              <w:right w:val="single" w:sz="4" w:space="0" w:color="auto"/>
            </w:tcBorders>
            <w:vAlign w:val="center"/>
            <w:hideMark/>
          </w:tcPr>
          <w:p w14:paraId="5B54DA50" w14:textId="77777777" w:rsidR="00646540" w:rsidRPr="00646540" w:rsidRDefault="00646540" w:rsidP="00646540">
            <w:pPr>
              <w:spacing w:before="0" w:after="0" w:line="240" w:lineRule="auto"/>
              <w:jc w:val="left"/>
              <w:rPr>
                <w:ins w:id="96070" w:author="pete jones" w:date="2022-01-11T16:59:00Z"/>
                <w:rFonts w:ascii="Calibri" w:hAnsi="Calibri" w:cs="Calibri"/>
                <w:color w:val="000000"/>
                <w:sz w:val="22"/>
                <w:szCs w:val="22"/>
              </w:rPr>
            </w:pPr>
          </w:p>
        </w:tc>
        <w:tc>
          <w:tcPr>
            <w:tcW w:w="401" w:type="dxa"/>
            <w:vMerge/>
            <w:tcBorders>
              <w:top w:val="single" w:sz="8" w:space="0" w:color="auto"/>
              <w:left w:val="single" w:sz="4" w:space="0" w:color="auto"/>
              <w:bottom w:val="single" w:sz="8" w:space="0" w:color="000000"/>
              <w:right w:val="single" w:sz="4" w:space="0" w:color="auto"/>
            </w:tcBorders>
            <w:vAlign w:val="center"/>
            <w:hideMark/>
          </w:tcPr>
          <w:p w14:paraId="614811AB" w14:textId="77777777" w:rsidR="00646540" w:rsidRPr="00646540" w:rsidRDefault="00646540" w:rsidP="00646540">
            <w:pPr>
              <w:spacing w:before="0" w:after="0" w:line="240" w:lineRule="auto"/>
              <w:jc w:val="left"/>
              <w:rPr>
                <w:ins w:id="96071" w:author="pete jones" w:date="2022-01-11T16:59:00Z"/>
                <w:rFonts w:ascii="Calibri" w:hAnsi="Calibri" w:cs="Calibri"/>
                <w:color w:val="000000"/>
                <w:sz w:val="22"/>
                <w:szCs w:val="22"/>
              </w:rPr>
            </w:pPr>
          </w:p>
        </w:tc>
        <w:tc>
          <w:tcPr>
            <w:tcW w:w="401" w:type="dxa"/>
            <w:vMerge/>
            <w:tcBorders>
              <w:top w:val="single" w:sz="8" w:space="0" w:color="auto"/>
              <w:left w:val="single" w:sz="4" w:space="0" w:color="auto"/>
              <w:bottom w:val="single" w:sz="8" w:space="0" w:color="000000"/>
              <w:right w:val="single" w:sz="4" w:space="0" w:color="auto"/>
            </w:tcBorders>
            <w:vAlign w:val="center"/>
            <w:hideMark/>
          </w:tcPr>
          <w:p w14:paraId="24DAA876" w14:textId="77777777" w:rsidR="00646540" w:rsidRPr="00646540" w:rsidRDefault="00646540" w:rsidP="00646540">
            <w:pPr>
              <w:spacing w:before="0" w:after="0" w:line="240" w:lineRule="auto"/>
              <w:jc w:val="left"/>
              <w:rPr>
                <w:ins w:id="96072"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37D7A73" w14:textId="77777777" w:rsidR="00646540" w:rsidRPr="00646540" w:rsidRDefault="00646540" w:rsidP="00646540">
            <w:pPr>
              <w:spacing w:before="0" w:after="0" w:line="240" w:lineRule="auto"/>
              <w:jc w:val="left"/>
              <w:rPr>
                <w:ins w:id="96073"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FCF87D6" w14:textId="77777777" w:rsidR="00646540" w:rsidRPr="00646540" w:rsidRDefault="00646540" w:rsidP="00646540">
            <w:pPr>
              <w:spacing w:before="0" w:after="0" w:line="240" w:lineRule="auto"/>
              <w:jc w:val="left"/>
              <w:rPr>
                <w:ins w:id="96074"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79AF289" w14:textId="77777777" w:rsidR="00646540" w:rsidRPr="00646540" w:rsidRDefault="00646540" w:rsidP="00646540">
            <w:pPr>
              <w:spacing w:before="0" w:after="0" w:line="240" w:lineRule="auto"/>
              <w:jc w:val="left"/>
              <w:rPr>
                <w:ins w:id="96075"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E574AC9" w14:textId="77777777" w:rsidR="00646540" w:rsidRPr="00646540" w:rsidRDefault="00646540" w:rsidP="00646540">
            <w:pPr>
              <w:spacing w:before="0" w:after="0" w:line="240" w:lineRule="auto"/>
              <w:jc w:val="left"/>
              <w:rPr>
                <w:ins w:id="96076" w:author="pete jones" w:date="2022-01-11T16:59: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5DCD2C5" w14:textId="77777777" w:rsidR="00646540" w:rsidRPr="00646540" w:rsidRDefault="00646540" w:rsidP="00646540">
            <w:pPr>
              <w:spacing w:before="0" w:after="0" w:line="240" w:lineRule="auto"/>
              <w:jc w:val="left"/>
              <w:rPr>
                <w:ins w:id="96077" w:author="pete jones" w:date="2022-01-11T16:59: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538E898F" w14:textId="77777777" w:rsidR="00646540" w:rsidRPr="00646540" w:rsidRDefault="00646540" w:rsidP="00646540">
            <w:pPr>
              <w:spacing w:before="0" w:after="0" w:line="240" w:lineRule="auto"/>
              <w:jc w:val="left"/>
              <w:rPr>
                <w:ins w:id="96078" w:author="pete jones" w:date="2022-01-11T16:59:00Z"/>
                <w:rFonts w:ascii="Calibri" w:hAnsi="Calibri" w:cs="Calibri"/>
                <w:color w:val="000000"/>
                <w:sz w:val="22"/>
                <w:szCs w:val="22"/>
              </w:rPr>
            </w:pPr>
          </w:p>
        </w:tc>
      </w:tr>
      <w:tr w:rsidR="00646540" w:rsidRPr="00646540" w14:paraId="0D6799A4" w14:textId="77777777" w:rsidTr="00646540">
        <w:trPr>
          <w:trHeight w:val="315"/>
          <w:ins w:id="96079" w:author="pete jones" w:date="2022-01-11T16:59:00Z"/>
        </w:trPr>
        <w:tc>
          <w:tcPr>
            <w:tcW w:w="408" w:type="dxa"/>
            <w:tcBorders>
              <w:top w:val="nil"/>
              <w:left w:val="nil"/>
              <w:bottom w:val="nil"/>
              <w:right w:val="nil"/>
            </w:tcBorders>
            <w:shd w:val="clear" w:color="auto" w:fill="auto"/>
            <w:noWrap/>
            <w:vAlign w:val="center"/>
            <w:hideMark/>
          </w:tcPr>
          <w:p w14:paraId="1D9B8C00" w14:textId="77777777" w:rsidR="00646540" w:rsidRPr="00646540" w:rsidRDefault="00646540" w:rsidP="00646540">
            <w:pPr>
              <w:spacing w:before="0" w:after="0" w:line="240" w:lineRule="auto"/>
              <w:jc w:val="center"/>
              <w:rPr>
                <w:ins w:id="96080" w:author="pete jones" w:date="2022-01-11T16:59: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7356A474" w14:textId="77777777" w:rsidR="00646540" w:rsidRPr="00646540" w:rsidRDefault="00646540" w:rsidP="00646540">
            <w:pPr>
              <w:spacing w:before="0" w:after="0" w:line="240" w:lineRule="auto"/>
              <w:jc w:val="right"/>
              <w:rPr>
                <w:ins w:id="96081" w:author="pete jones" w:date="2022-01-11T16:59:00Z"/>
                <w:rFonts w:ascii="Calibri" w:hAnsi="Calibri" w:cs="Calibri"/>
                <w:sz w:val="22"/>
                <w:szCs w:val="22"/>
              </w:rPr>
            </w:pPr>
            <w:ins w:id="96082" w:author="pete jones" w:date="2022-01-11T16:59:00Z">
              <w:r w:rsidRPr="00646540">
                <w:rPr>
                  <w:rFonts w:ascii="Calibri" w:hAnsi="Calibri" w:cs="Calibri"/>
                  <w:sz w:val="22"/>
                  <w:szCs w:val="22"/>
                </w:rPr>
                <w:t>Other</w:t>
              </w:r>
            </w:ins>
          </w:p>
        </w:tc>
        <w:tc>
          <w:tcPr>
            <w:tcW w:w="409" w:type="dxa"/>
            <w:tcBorders>
              <w:top w:val="nil"/>
              <w:left w:val="nil"/>
              <w:bottom w:val="single" w:sz="8" w:space="0" w:color="auto"/>
              <w:right w:val="single" w:sz="8" w:space="0" w:color="auto"/>
            </w:tcBorders>
            <w:shd w:val="clear" w:color="auto" w:fill="auto"/>
            <w:noWrap/>
            <w:vAlign w:val="bottom"/>
            <w:hideMark/>
          </w:tcPr>
          <w:p w14:paraId="5DEFE8C8" w14:textId="77777777" w:rsidR="00646540" w:rsidRPr="00646540" w:rsidRDefault="00646540" w:rsidP="00646540">
            <w:pPr>
              <w:spacing w:before="0" w:after="0" w:line="240" w:lineRule="auto"/>
              <w:jc w:val="center"/>
              <w:rPr>
                <w:ins w:id="96083" w:author="pete jones" w:date="2022-01-11T16:59:00Z"/>
                <w:rFonts w:ascii="Calibri" w:hAnsi="Calibri" w:cs="Calibri"/>
                <w:sz w:val="22"/>
                <w:szCs w:val="22"/>
              </w:rPr>
            </w:pPr>
            <w:ins w:id="96084" w:author="pete jones" w:date="2022-01-11T16:59:00Z">
              <w:r w:rsidRPr="00646540">
                <w:rPr>
                  <w:rFonts w:ascii="Calibri" w:hAnsi="Calibri" w:cs="Calibri"/>
                  <w:sz w:val="22"/>
                  <w:szCs w:val="22"/>
                </w:rPr>
                <w:t>5</w:t>
              </w:r>
            </w:ins>
          </w:p>
        </w:tc>
        <w:tc>
          <w:tcPr>
            <w:tcW w:w="401" w:type="dxa"/>
            <w:tcBorders>
              <w:top w:val="nil"/>
              <w:left w:val="nil"/>
              <w:bottom w:val="nil"/>
              <w:right w:val="nil"/>
            </w:tcBorders>
            <w:shd w:val="clear" w:color="auto" w:fill="auto"/>
            <w:noWrap/>
            <w:vAlign w:val="bottom"/>
            <w:hideMark/>
          </w:tcPr>
          <w:p w14:paraId="57C21733" w14:textId="77777777" w:rsidR="00646540" w:rsidRPr="00646540" w:rsidRDefault="00646540" w:rsidP="00646540">
            <w:pPr>
              <w:spacing w:before="0" w:after="0" w:line="240" w:lineRule="auto"/>
              <w:jc w:val="center"/>
              <w:rPr>
                <w:ins w:id="96085" w:author="pete jones" w:date="2022-01-11T16:59:00Z"/>
                <w:rFonts w:ascii="Calibri" w:hAnsi="Calibri" w:cs="Calibri"/>
                <w:sz w:val="22"/>
                <w:szCs w:val="22"/>
              </w:rPr>
            </w:pPr>
          </w:p>
        </w:tc>
        <w:tc>
          <w:tcPr>
            <w:tcW w:w="474" w:type="dxa"/>
            <w:tcBorders>
              <w:top w:val="nil"/>
              <w:left w:val="nil"/>
              <w:bottom w:val="nil"/>
              <w:right w:val="nil"/>
            </w:tcBorders>
            <w:shd w:val="clear" w:color="auto" w:fill="auto"/>
            <w:noWrap/>
            <w:vAlign w:val="center"/>
            <w:hideMark/>
          </w:tcPr>
          <w:p w14:paraId="4C00D180" w14:textId="77777777" w:rsidR="00646540" w:rsidRPr="00646540" w:rsidRDefault="00646540" w:rsidP="00646540">
            <w:pPr>
              <w:spacing w:before="0" w:after="0" w:line="240" w:lineRule="auto"/>
              <w:jc w:val="right"/>
              <w:rPr>
                <w:ins w:id="96086" w:author="pete jones" w:date="2022-01-11T16:59:00Z"/>
                <w:rFonts w:ascii="Calibri" w:hAnsi="Calibri" w:cs="Calibri"/>
                <w:color w:val="FFFFFF"/>
                <w:sz w:val="22"/>
                <w:szCs w:val="22"/>
              </w:rPr>
            </w:pPr>
            <w:ins w:id="96087" w:author="pete jones" w:date="2022-01-11T16:59:00Z">
              <w:r w:rsidRPr="00646540">
                <w:rPr>
                  <w:rFonts w:ascii="Calibri" w:hAnsi="Calibri" w:cs="Calibri"/>
                  <w:color w:val="FFFFFF"/>
                  <w:sz w:val="22"/>
                  <w:szCs w:val="22"/>
                </w:rPr>
                <w:t>14</w:t>
              </w:r>
            </w:ins>
          </w:p>
        </w:tc>
        <w:tc>
          <w:tcPr>
            <w:tcW w:w="474" w:type="dxa"/>
            <w:tcBorders>
              <w:top w:val="nil"/>
              <w:left w:val="nil"/>
              <w:bottom w:val="nil"/>
              <w:right w:val="nil"/>
            </w:tcBorders>
            <w:shd w:val="clear" w:color="auto" w:fill="auto"/>
            <w:noWrap/>
            <w:vAlign w:val="center"/>
            <w:hideMark/>
          </w:tcPr>
          <w:p w14:paraId="5671EA66" w14:textId="77777777" w:rsidR="00646540" w:rsidRPr="00646540" w:rsidRDefault="00646540" w:rsidP="00646540">
            <w:pPr>
              <w:spacing w:before="0" w:after="0" w:line="240" w:lineRule="auto"/>
              <w:jc w:val="right"/>
              <w:rPr>
                <w:ins w:id="96088" w:author="pete jones" w:date="2022-01-11T16:59:00Z"/>
                <w:rFonts w:ascii="Calibri" w:hAnsi="Calibri" w:cs="Calibri"/>
                <w:color w:val="FFFFFF"/>
                <w:sz w:val="22"/>
                <w:szCs w:val="22"/>
              </w:rPr>
            </w:pPr>
            <w:ins w:id="96089" w:author="pete jones" w:date="2022-01-11T16:59:00Z">
              <w:r w:rsidRPr="00646540">
                <w:rPr>
                  <w:rFonts w:ascii="Calibri" w:hAnsi="Calibri" w:cs="Calibri"/>
                  <w:color w:val="FFFFFF"/>
                  <w:sz w:val="22"/>
                  <w:szCs w:val="22"/>
                </w:rPr>
                <w:t>15</w:t>
              </w:r>
            </w:ins>
          </w:p>
        </w:tc>
        <w:tc>
          <w:tcPr>
            <w:tcW w:w="401" w:type="dxa"/>
            <w:tcBorders>
              <w:top w:val="nil"/>
              <w:left w:val="nil"/>
              <w:bottom w:val="nil"/>
              <w:right w:val="nil"/>
            </w:tcBorders>
            <w:shd w:val="clear" w:color="auto" w:fill="auto"/>
            <w:noWrap/>
            <w:vAlign w:val="center"/>
            <w:hideMark/>
          </w:tcPr>
          <w:p w14:paraId="6B3A2F28" w14:textId="77777777" w:rsidR="00646540" w:rsidRPr="00646540" w:rsidRDefault="00646540" w:rsidP="00646540">
            <w:pPr>
              <w:spacing w:before="0" w:after="0" w:line="240" w:lineRule="auto"/>
              <w:jc w:val="right"/>
              <w:rPr>
                <w:ins w:id="96090" w:author="pete jones" w:date="2022-01-11T16:59:00Z"/>
                <w:rFonts w:ascii="Calibri" w:hAnsi="Calibri" w:cs="Calibri"/>
                <w:color w:val="FFFFFF"/>
                <w:sz w:val="22"/>
                <w:szCs w:val="22"/>
              </w:rPr>
            </w:pPr>
            <w:ins w:id="96091" w:author="pete jones" w:date="2022-01-11T16:59:00Z">
              <w:r w:rsidRPr="00646540">
                <w:rPr>
                  <w:rFonts w:ascii="Calibri" w:hAnsi="Calibri" w:cs="Calibri"/>
                  <w:color w:val="FFFFFF"/>
                  <w:sz w:val="22"/>
                  <w:szCs w:val="22"/>
                </w:rPr>
                <w:t>16</w:t>
              </w:r>
            </w:ins>
          </w:p>
        </w:tc>
        <w:tc>
          <w:tcPr>
            <w:tcW w:w="401" w:type="dxa"/>
            <w:tcBorders>
              <w:top w:val="nil"/>
              <w:left w:val="nil"/>
              <w:bottom w:val="nil"/>
              <w:right w:val="nil"/>
            </w:tcBorders>
            <w:shd w:val="clear" w:color="auto" w:fill="auto"/>
            <w:noWrap/>
            <w:vAlign w:val="center"/>
            <w:hideMark/>
          </w:tcPr>
          <w:p w14:paraId="32300526" w14:textId="77777777" w:rsidR="00646540" w:rsidRPr="00646540" w:rsidRDefault="00646540" w:rsidP="00646540">
            <w:pPr>
              <w:spacing w:before="0" w:after="0" w:line="240" w:lineRule="auto"/>
              <w:jc w:val="right"/>
              <w:rPr>
                <w:ins w:id="96092" w:author="pete jones" w:date="2022-01-11T16:59:00Z"/>
                <w:rFonts w:ascii="Calibri" w:hAnsi="Calibri" w:cs="Calibri"/>
                <w:color w:val="FFFFFF"/>
                <w:sz w:val="22"/>
                <w:szCs w:val="22"/>
              </w:rPr>
            </w:pPr>
            <w:ins w:id="96093" w:author="pete jones" w:date="2022-01-11T16:59:00Z">
              <w:r w:rsidRPr="00646540">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774240C4" w14:textId="77777777" w:rsidR="00646540" w:rsidRPr="00646540" w:rsidRDefault="00646540" w:rsidP="00646540">
            <w:pPr>
              <w:spacing w:before="0" w:after="0" w:line="240" w:lineRule="auto"/>
              <w:jc w:val="right"/>
              <w:rPr>
                <w:ins w:id="96094" w:author="pete jones" w:date="2022-01-11T16:59:00Z"/>
                <w:rFonts w:ascii="Calibri" w:hAnsi="Calibri" w:cs="Calibri"/>
                <w:color w:val="FFFFFF"/>
                <w:sz w:val="22"/>
                <w:szCs w:val="22"/>
              </w:rPr>
            </w:pPr>
            <w:ins w:id="96095" w:author="pete jones" w:date="2022-01-11T16:59:00Z">
              <w:r w:rsidRPr="00646540">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43BBA7B9" w14:textId="77777777" w:rsidR="00646540" w:rsidRPr="00646540" w:rsidRDefault="00646540" w:rsidP="00646540">
            <w:pPr>
              <w:spacing w:before="0" w:after="0" w:line="240" w:lineRule="auto"/>
              <w:jc w:val="right"/>
              <w:rPr>
                <w:ins w:id="96096" w:author="pete jones" w:date="2022-01-11T16:59:00Z"/>
                <w:rFonts w:ascii="Calibri" w:hAnsi="Calibri" w:cs="Calibri"/>
                <w:color w:val="FFFFFF"/>
                <w:sz w:val="22"/>
                <w:szCs w:val="22"/>
              </w:rPr>
            </w:pPr>
            <w:ins w:id="96097" w:author="pete jones" w:date="2022-01-11T16:59:00Z">
              <w:r w:rsidRPr="00646540">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111E3C40" w14:textId="77777777" w:rsidR="00646540" w:rsidRPr="00646540" w:rsidRDefault="00646540" w:rsidP="00646540">
            <w:pPr>
              <w:spacing w:before="0" w:after="0" w:line="240" w:lineRule="auto"/>
              <w:jc w:val="right"/>
              <w:rPr>
                <w:ins w:id="96098" w:author="pete jones" w:date="2022-01-11T16:59:00Z"/>
                <w:rFonts w:ascii="Calibri" w:hAnsi="Calibri" w:cs="Calibri"/>
                <w:color w:val="FFFFFF"/>
                <w:sz w:val="22"/>
                <w:szCs w:val="22"/>
              </w:rPr>
            </w:pPr>
            <w:ins w:id="96099" w:author="pete jones" w:date="2022-01-11T16:59:00Z">
              <w:r w:rsidRPr="00646540">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4FFA2722" w14:textId="77777777" w:rsidR="00646540" w:rsidRPr="00646540" w:rsidRDefault="00646540" w:rsidP="00646540">
            <w:pPr>
              <w:spacing w:before="0" w:after="0" w:line="240" w:lineRule="auto"/>
              <w:jc w:val="right"/>
              <w:rPr>
                <w:ins w:id="96100" w:author="pete jones" w:date="2022-01-11T16:59:00Z"/>
                <w:rFonts w:ascii="Calibri" w:hAnsi="Calibri" w:cs="Calibri"/>
                <w:color w:val="FFFFFF"/>
                <w:sz w:val="22"/>
                <w:szCs w:val="22"/>
              </w:rPr>
            </w:pPr>
            <w:ins w:id="96101" w:author="pete jones" w:date="2022-01-11T16:59:00Z">
              <w:r w:rsidRPr="00646540">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4ABC32EB" w14:textId="77777777" w:rsidR="00646540" w:rsidRPr="00646540" w:rsidRDefault="00646540" w:rsidP="00646540">
            <w:pPr>
              <w:spacing w:before="0" w:after="0" w:line="240" w:lineRule="auto"/>
              <w:jc w:val="right"/>
              <w:rPr>
                <w:ins w:id="96102" w:author="pete jones" w:date="2022-01-11T16:59:00Z"/>
                <w:rFonts w:ascii="Calibri" w:hAnsi="Calibri" w:cs="Calibri"/>
                <w:color w:val="FFFFFF"/>
                <w:sz w:val="22"/>
                <w:szCs w:val="22"/>
              </w:rPr>
            </w:pPr>
            <w:ins w:id="96103" w:author="pete jones" w:date="2022-01-11T16:59:00Z">
              <w:r w:rsidRPr="00646540">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30FA4CF8" w14:textId="77777777" w:rsidR="00646540" w:rsidRPr="00646540" w:rsidRDefault="00646540" w:rsidP="00646540">
            <w:pPr>
              <w:spacing w:before="0" w:after="0" w:line="240" w:lineRule="auto"/>
              <w:jc w:val="right"/>
              <w:rPr>
                <w:ins w:id="96104" w:author="pete jones" w:date="2022-01-11T16:59:00Z"/>
                <w:rFonts w:ascii="Calibri" w:hAnsi="Calibri" w:cs="Calibri"/>
                <w:color w:val="FFFFFF"/>
                <w:sz w:val="22"/>
                <w:szCs w:val="22"/>
              </w:rPr>
            </w:pPr>
            <w:ins w:id="96105" w:author="pete jones" w:date="2022-01-11T16:59:00Z">
              <w:r w:rsidRPr="00646540">
                <w:rPr>
                  <w:rFonts w:ascii="Calibri" w:hAnsi="Calibri" w:cs="Calibri"/>
                  <w:color w:val="FFFFFF"/>
                  <w:sz w:val="22"/>
                  <w:szCs w:val="22"/>
                </w:rPr>
                <w:t>23</w:t>
              </w:r>
            </w:ins>
          </w:p>
        </w:tc>
      </w:tr>
      <w:tr w:rsidR="00646540" w:rsidRPr="00646540" w14:paraId="5542A98E" w14:textId="77777777" w:rsidTr="00646540">
        <w:trPr>
          <w:trHeight w:val="315"/>
          <w:ins w:id="96106" w:author="pete jones" w:date="2022-01-11T16:59:00Z"/>
        </w:trPr>
        <w:tc>
          <w:tcPr>
            <w:tcW w:w="408" w:type="dxa"/>
            <w:tcBorders>
              <w:top w:val="nil"/>
              <w:left w:val="nil"/>
              <w:bottom w:val="nil"/>
              <w:right w:val="nil"/>
            </w:tcBorders>
            <w:shd w:val="clear" w:color="auto" w:fill="auto"/>
            <w:noWrap/>
            <w:vAlign w:val="center"/>
            <w:hideMark/>
          </w:tcPr>
          <w:p w14:paraId="5A7DF05C" w14:textId="77777777" w:rsidR="00646540" w:rsidRPr="00646540" w:rsidRDefault="00646540" w:rsidP="00646540">
            <w:pPr>
              <w:spacing w:before="0" w:after="0" w:line="240" w:lineRule="auto"/>
              <w:jc w:val="center"/>
              <w:rPr>
                <w:ins w:id="96107" w:author="pete jones" w:date="2022-01-11T16:59:00Z"/>
                <w:rFonts w:ascii="Calibri" w:hAnsi="Calibri" w:cs="Calibri"/>
                <w:color w:val="FFFFFF"/>
                <w:sz w:val="22"/>
                <w:szCs w:val="22"/>
              </w:rPr>
            </w:pPr>
            <w:ins w:id="96108" w:author="pete jones" w:date="2022-01-11T16:59:00Z">
              <w:r w:rsidRPr="00646540">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2C7AD3B6" w14:textId="77777777" w:rsidR="00646540" w:rsidRPr="00646540" w:rsidRDefault="00646540" w:rsidP="00646540">
            <w:pPr>
              <w:spacing w:before="0" w:after="0" w:line="240" w:lineRule="auto"/>
              <w:jc w:val="right"/>
              <w:rPr>
                <w:ins w:id="96109" w:author="pete jones" w:date="2022-01-11T16:59:00Z"/>
                <w:rFonts w:ascii="Calibri" w:hAnsi="Calibri" w:cs="Calibri"/>
                <w:color w:val="FFFFFF"/>
                <w:sz w:val="22"/>
                <w:szCs w:val="22"/>
              </w:rPr>
            </w:pPr>
            <w:ins w:id="96110" w:author="pete jones" w:date="2022-01-11T16:59:00Z">
              <w:r w:rsidRPr="00646540">
                <w:rPr>
                  <w:rFonts w:ascii="Calibri" w:hAnsi="Calibri" w:cs="Calibri"/>
                  <w:color w:val="FFFFFF"/>
                  <w:sz w:val="22"/>
                  <w:szCs w:val="22"/>
                </w:rPr>
                <w:t>5</w:t>
              </w:r>
            </w:ins>
          </w:p>
        </w:tc>
        <w:tc>
          <w:tcPr>
            <w:tcW w:w="409" w:type="dxa"/>
            <w:tcBorders>
              <w:top w:val="nil"/>
              <w:left w:val="nil"/>
              <w:bottom w:val="nil"/>
              <w:right w:val="nil"/>
            </w:tcBorders>
            <w:shd w:val="clear" w:color="auto" w:fill="auto"/>
            <w:noWrap/>
            <w:vAlign w:val="bottom"/>
            <w:hideMark/>
          </w:tcPr>
          <w:p w14:paraId="7F18C23B" w14:textId="77777777" w:rsidR="00646540" w:rsidRPr="00646540" w:rsidRDefault="00646540" w:rsidP="00646540">
            <w:pPr>
              <w:spacing w:before="0" w:after="0" w:line="240" w:lineRule="auto"/>
              <w:jc w:val="center"/>
              <w:rPr>
                <w:ins w:id="96111" w:author="pete jones" w:date="2022-01-11T16:59:00Z"/>
                <w:rFonts w:ascii="Calibri" w:hAnsi="Calibri" w:cs="Calibri"/>
                <w:color w:val="FFFFFF"/>
                <w:sz w:val="22"/>
                <w:szCs w:val="22"/>
              </w:rPr>
            </w:pPr>
            <w:ins w:id="96112" w:author="pete jones" w:date="2022-01-11T16:59:00Z">
              <w:r w:rsidRPr="00646540">
                <w:rPr>
                  <w:rFonts w:ascii="Calibri" w:hAnsi="Calibri" w:cs="Calibri"/>
                  <w:color w:val="FFFFFF"/>
                  <w:sz w:val="22"/>
                  <w:szCs w:val="22"/>
                </w:rPr>
                <w:t>7</w:t>
              </w:r>
            </w:ins>
          </w:p>
        </w:tc>
        <w:tc>
          <w:tcPr>
            <w:tcW w:w="401" w:type="dxa"/>
            <w:tcBorders>
              <w:top w:val="nil"/>
              <w:left w:val="nil"/>
              <w:bottom w:val="nil"/>
              <w:right w:val="nil"/>
            </w:tcBorders>
            <w:shd w:val="clear" w:color="auto" w:fill="auto"/>
            <w:noWrap/>
            <w:vAlign w:val="bottom"/>
            <w:hideMark/>
          </w:tcPr>
          <w:p w14:paraId="73E05ED2" w14:textId="77777777" w:rsidR="00646540" w:rsidRPr="00646540" w:rsidRDefault="00646540" w:rsidP="00646540">
            <w:pPr>
              <w:spacing w:before="0" w:after="0" w:line="240" w:lineRule="auto"/>
              <w:jc w:val="center"/>
              <w:rPr>
                <w:ins w:id="96113" w:author="pete jones" w:date="2022-01-11T16:59:00Z"/>
                <w:rFonts w:ascii="Calibri" w:hAnsi="Calibri" w:cs="Calibri"/>
                <w:color w:val="FFFFFF"/>
                <w:sz w:val="22"/>
                <w:szCs w:val="22"/>
              </w:rPr>
            </w:pPr>
            <w:ins w:id="96114" w:author="pete jones" w:date="2022-01-11T16:59:00Z">
              <w:r w:rsidRPr="00646540">
                <w:rPr>
                  <w:rFonts w:ascii="Calibri" w:hAnsi="Calibri" w:cs="Calibri"/>
                  <w:color w:val="FFFFFF"/>
                  <w:sz w:val="22"/>
                  <w:szCs w:val="22"/>
                </w:rPr>
                <w:t>13</w:t>
              </w:r>
            </w:ins>
          </w:p>
        </w:tc>
        <w:tc>
          <w:tcPr>
            <w:tcW w:w="4151"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1A29534" w14:textId="77777777" w:rsidR="00646540" w:rsidRPr="00646540" w:rsidRDefault="00646540" w:rsidP="00646540">
            <w:pPr>
              <w:spacing w:before="0" w:after="0" w:line="240" w:lineRule="auto"/>
              <w:jc w:val="center"/>
              <w:rPr>
                <w:ins w:id="96115" w:author="pete jones" w:date="2022-01-11T16:59:00Z"/>
                <w:rFonts w:ascii="Calibri" w:hAnsi="Calibri" w:cs="Calibri"/>
                <w:sz w:val="22"/>
                <w:szCs w:val="22"/>
              </w:rPr>
            </w:pPr>
            <w:ins w:id="96116" w:author="pete jones" w:date="2022-01-11T16:59:00Z">
              <w:r w:rsidRPr="00646540">
                <w:rPr>
                  <w:rFonts w:ascii="Calibri" w:hAnsi="Calibri" w:cs="Calibri"/>
                  <w:sz w:val="22"/>
                  <w:szCs w:val="22"/>
                </w:rPr>
                <w:t>By %</w:t>
              </w:r>
            </w:ins>
          </w:p>
        </w:tc>
      </w:tr>
      <w:tr w:rsidR="00646540" w:rsidRPr="00646540" w14:paraId="43CD122C" w14:textId="77777777" w:rsidTr="00646540">
        <w:trPr>
          <w:trHeight w:val="1920"/>
          <w:ins w:id="96117" w:author="pete jones" w:date="2022-01-11T16:59: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796F993B" w14:textId="77777777" w:rsidR="00646540" w:rsidRPr="00646540" w:rsidRDefault="00646540" w:rsidP="00646540">
            <w:pPr>
              <w:spacing w:before="0" w:after="0" w:line="240" w:lineRule="auto"/>
              <w:jc w:val="center"/>
              <w:rPr>
                <w:ins w:id="96118" w:author="pete jones" w:date="2022-01-11T16:59:00Z"/>
                <w:rFonts w:ascii="Calibri" w:hAnsi="Calibri" w:cs="Calibri"/>
                <w:b/>
                <w:bCs/>
                <w:color w:val="000000"/>
                <w:sz w:val="22"/>
                <w:szCs w:val="22"/>
              </w:rPr>
            </w:pPr>
            <w:ins w:id="96119" w:author="pete jones" w:date="2022-01-11T16:59:00Z">
              <w:r w:rsidRPr="00646540">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49566046" w14:textId="77777777" w:rsidR="00646540" w:rsidRPr="00646540" w:rsidRDefault="00646540" w:rsidP="00646540">
            <w:pPr>
              <w:spacing w:before="0" w:after="0" w:line="240" w:lineRule="auto"/>
              <w:jc w:val="center"/>
              <w:rPr>
                <w:ins w:id="96120" w:author="pete jones" w:date="2022-01-11T16:59:00Z"/>
                <w:rFonts w:ascii="Calibri" w:hAnsi="Calibri" w:cs="Calibri"/>
                <w:b/>
                <w:bCs/>
                <w:color w:val="000000"/>
                <w:sz w:val="22"/>
                <w:szCs w:val="22"/>
              </w:rPr>
            </w:pPr>
            <w:ins w:id="96121" w:author="pete jones" w:date="2022-01-11T16:59:00Z">
              <w:r w:rsidRPr="00646540">
                <w:rPr>
                  <w:rFonts w:ascii="Calibri" w:hAnsi="Calibri" w:cs="Calibri"/>
                  <w:b/>
                  <w:bCs/>
                  <w:color w:val="000000"/>
                  <w:sz w:val="22"/>
                  <w:szCs w:val="22"/>
                </w:rPr>
                <w:t>Modules</w:t>
              </w:r>
            </w:ins>
          </w:p>
        </w:tc>
        <w:tc>
          <w:tcPr>
            <w:tcW w:w="409"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11B83061" w14:textId="77777777" w:rsidR="00646540" w:rsidRPr="00646540" w:rsidRDefault="00646540" w:rsidP="00646540">
            <w:pPr>
              <w:spacing w:before="0" w:after="0" w:line="240" w:lineRule="auto"/>
              <w:jc w:val="center"/>
              <w:rPr>
                <w:ins w:id="96122" w:author="pete jones" w:date="2022-01-11T16:59:00Z"/>
                <w:rFonts w:ascii="Calibri" w:hAnsi="Calibri" w:cs="Calibri"/>
                <w:b/>
                <w:bCs/>
                <w:color w:val="000000"/>
                <w:sz w:val="22"/>
                <w:szCs w:val="22"/>
              </w:rPr>
            </w:pPr>
            <w:ins w:id="96123" w:author="pete jones" w:date="2022-01-11T16:59:00Z">
              <w:r w:rsidRPr="00646540">
                <w:rPr>
                  <w:rFonts w:ascii="Calibri" w:hAnsi="Calibri" w:cs="Calibri"/>
                  <w:b/>
                  <w:bCs/>
                  <w:color w:val="000000"/>
                  <w:sz w:val="22"/>
                  <w:szCs w:val="22"/>
                </w:rPr>
                <w:t>TYPE of Module</w:t>
              </w:r>
            </w:ins>
          </w:p>
        </w:tc>
        <w:tc>
          <w:tcPr>
            <w:tcW w:w="401"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224AFA2" w14:textId="77777777" w:rsidR="00646540" w:rsidRPr="00646540" w:rsidRDefault="00646540" w:rsidP="00646540">
            <w:pPr>
              <w:spacing w:before="0" w:after="0" w:line="240" w:lineRule="auto"/>
              <w:jc w:val="center"/>
              <w:rPr>
                <w:ins w:id="96124" w:author="pete jones" w:date="2022-01-11T16:59:00Z"/>
                <w:rFonts w:ascii="Calibri" w:hAnsi="Calibri" w:cs="Calibri"/>
                <w:b/>
                <w:bCs/>
                <w:color w:val="000000"/>
                <w:sz w:val="22"/>
                <w:szCs w:val="22"/>
              </w:rPr>
            </w:pPr>
            <w:ins w:id="96125" w:author="pete jones" w:date="2022-01-11T16:59:00Z">
              <w:r w:rsidRPr="00646540">
                <w:rPr>
                  <w:rFonts w:ascii="Calibri" w:hAnsi="Calibri" w:cs="Calibri"/>
                  <w:b/>
                  <w:bCs/>
                  <w:color w:val="000000"/>
                  <w:sz w:val="22"/>
                  <w:szCs w:val="22"/>
                </w:rPr>
                <w:t>Credit</w:t>
              </w:r>
            </w:ins>
          </w:p>
        </w:tc>
        <w:tc>
          <w:tcPr>
            <w:tcW w:w="474" w:type="dxa"/>
            <w:tcBorders>
              <w:top w:val="nil"/>
              <w:left w:val="nil"/>
              <w:bottom w:val="single" w:sz="8" w:space="0" w:color="auto"/>
              <w:right w:val="single" w:sz="4" w:space="0" w:color="auto"/>
            </w:tcBorders>
            <w:shd w:val="clear" w:color="auto" w:fill="auto"/>
            <w:noWrap/>
            <w:textDirection w:val="btLr"/>
            <w:vAlign w:val="center"/>
            <w:hideMark/>
          </w:tcPr>
          <w:p w14:paraId="3472D51C" w14:textId="77777777" w:rsidR="00646540" w:rsidRPr="00646540" w:rsidRDefault="00646540" w:rsidP="00646540">
            <w:pPr>
              <w:spacing w:before="0" w:after="0" w:line="240" w:lineRule="auto"/>
              <w:jc w:val="center"/>
              <w:rPr>
                <w:ins w:id="96126" w:author="pete jones" w:date="2022-01-11T16:59:00Z"/>
                <w:rFonts w:ascii="Calibri" w:hAnsi="Calibri" w:cs="Calibri"/>
                <w:b/>
                <w:bCs/>
                <w:color w:val="000000"/>
                <w:sz w:val="22"/>
                <w:szCs w:val="22"/>
              </w:rPr>
            </w:pPr>
            <w:ins w:id="96127" w:author="pete jones" w:date="2022-01-11T16:59:00Z">
              <w:r w:rsidRPr="00646540">
                <w:rPr>
                  <w:rFonts w:ascii="Calibri" w:hAnsi="Calibri" w:cs="Calibri"/>
                  <w:b/>
                  <w:bCs/>
                  <w:color w:val="000000"/>
                  <w:sz w:val="22"/>
                  <w:szCs w:val="22"/>
                </w:rPr>
                <w:t>Exam</w:t>
              </w:r>
            </w:ins>
          </w:p>
        </w:tc>
        <w:tc>
          <w:tcPr>
            <w:tcW w:w="474" w:type="dxa"/>
            <w:tcBorders>
              <w:top w:val="nil"/>
              <w:left w:val="nil"/>
              <w:bottom w:val="single" w:sz="8" w:space="0" w:color="auto"/>
              <w:right w:val="single" w:sz="4" w:space="0" w:color="auto"/>
            </w:tcBorders>
            <w:shd w:val="clear" w:color="auto" w:fill="auto"/>
            <w:noWrap/>
            <w:textDirection w:val="btLr"/>
            <w:vAlign w:val="center"/>
            <w:hideMark/>
          </w:tcPr>
          <w:p w14:paraId="3466654B" w14:textId="77777777" w:rsidR="00646540" w:rsidRPr="00646540" w:rsidRDefault="00646540" w:rsidP="00646540">
            <w:pPr>
              <w:spacing w:before="0" w:after="0" w:line="240" w:lineRule="auto"/>
              <w:jc w:val="center"/>
              <w:rPr>
                <w:ins w:id="96128" w:author="pete jones" w:date="2022-01-11T16:59:00Z"/>
                <w:rFonts w:ascii="Calibri" w:hAnsi="Calibri" w:cs="Calibri"/>
                <w:b/>
                <w:bCs/>
                <w:color w:val="000000"/>
                <w:sz w:val="22"/>
                <w:szCs w:val="22"/>
              </w:rPr>
            </w:pPr>
            <w:ins w:id="96129" w:author="pete jones" w:date="2022-01-11T16:59:00Z">
              <w:r w:rsidRPr="00646540">
                <w:rPr>
                  <w:rFonts w:ascii="Calibri" w:hAnsi="Calibri" w:cs="Calibri"/>
                  <w:b/>
                  <w:bCs/>
                  <w:color w:val="000000"/>
                  <w:sz w:val="22"/>
                  <w:szCs w:val="22"/>
                </w:rPr>
                <w:t>Assign</w:t>
              </w:r>
            </w:ins>
          </w:p>
        </w:tc>
        <w:tc>
          <w:tcPr>
            <w:tcW w:w="401" w:type="dxa"/>
            <w:tcBorders>
              <w:top w:val="nil"/>
              <w:left w:val="nil"/>
              <w:bottom w:val="single" w:sz="8" w:space="0" w:color="auto"/>
              <w:right w:val="single" w:sz="4" w:space="0" w:color="auto"/>
            </w:tcBorders>
            <w:shd w:val="clear" w:color="auto" w:fill="auto"/>
            <w:noWrap/>
            <w:textDirection w:val="btLr"/>
            <w:vAlign w:val="center"/>
            <w:hideMark/>
          </w:tcPr>
          <w:p w14:paraId="5748CB15" w14:textId="77777777" w:rsidR="00646540" w:rsidRPr="00646540" w:rsidRDefault="00646540" w:rsidP="00646540">
            <w:pPr>
              <w:spacing w:before="0" w:after="0" w:line="240" w:lineRule="auto"/>
              <w:jc w:val="center"/>
              <w:rPr>
                <w:ins w:id="96130" w:author="pete jones" w:date="2022-01-11T16:59:00Z"/>
                <w:rFonts w:ascii="Calibri" w:hAnsi="Calibri" w:cs="Calibri"/>
                <w:b/>
                <w:bCs/>
                <w:color w:val="000000"/>
                <w:sz w:val="22"/>
                <w:szCs w:val="22"/>
              </w:rPr>
            </w:pPr>
            <w:ins w:id="96131" w:author="pete jones" w:date="2022-01-11T16:59:00Z">
              <w:r w:rsidRPr="00646540">
                <w:rPr>
                  <w:rFonts w:ascii="Calibri" w:hAnsi="Calibri" w:cs="Calibri"/>
                  <w:b/>
                  <w:bCs/>
                  <w:color w:val="000000"/>
                  <w:sz w:val="22"/>
                  <w:szCs w:val="22"/>
                </w:rPr>
                <w:t>Oral</w:t>
              </w:r>
            </w:ins>
          </w:p>
        </w:tc>
        <w:tc>
          <w:tcPr>
            <w:tcW w:w="401" w:type="dxa"/>
            <w:tcBorders>
              <w:top w:val="nil"/>
              <w:left w:val="nil"/>
              <w:bottom w:val="single" w:sz="8" w:space="0" w:color="auto"/>
              <w:right w:val="single" w:sz="4" w:space="0" w:color="auto"/>
            </w:tcBorders>
            <w:shd w:val="clear" w:color="auto" w:fill="auto"/>
            <w:noWrap/>
            <w:textDirection w:val="btLr"/>
            <w:vAlign w:val="center"/>
            <w:hideMark/>
          </w:tcPr>
          <w:p w14:paraId="1EA3C07E" w14:textId="77777777" w:rsidR="00646540" w:rsidRPr="00646540" w:rsidRDefault="00646540" w:rsidP="00646540">
            <w:pPr>
              <w:spacing w:before="0" w:after="0" w:line="240" w:lineRule="auto"/>
              <w:jc w:val="center"/>
              <w:rPr>
                <w:ins w:id="96132" w:author="pete jones" w:date="2022-01-11T16:59:00Z"/>
                <w:rFonts w:ascii="Calibri" w:hAnsi="Calibri" w:cs="Calibri"/>
                <w:b/>
                <w:bCs/>
                <w:color w:val="000000"/>
                <w:sz w:val="22"/>
                <w:szCs w:val="22"/>
              </w:rPr>
            </w:pPr>
            <w:ins w:id="96133" w:author="pete jones" w:date="2022-01-11T16:59:00Z">
              <w:r w:rsidRPr="00646540">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B1C6FC7" w14:textId="77777777" w:rsidR="00646540" w:rsidRPr="00646540" w:rsidRDefault="00646540" w:rsidP="00646540">
            <w:pPr>
              <w:spacing w:before="0" w:after="0" w:line="240" w:lineRule="auto"/>
              <w:jc w:val="center"/>
              <w:rPr>
                <w:ins w:id="96134" w:author="pete jones" w:date="2022-01-11T16:59:00Z"/>
                <w:rFonts w:ascii="Calibri" w:hAnsi="Calibri" w:cs="Calibri"/>
                <w:b/>
                <w:bCs/>
                <w:color w:val="000000"/>
                <w:sz w:val="22"/>
                <w:szCs w:val="22"/>
              </w:rPr>
            </w:pPr>
            <w:ins w:id="96135" w:author="pete jones" w:date="2022-01-11T16:59:00Z">
              <w:r w:rsidRPr="00646540">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CF8DC24" w14:textId="77777777" w:rsidR="00646540" w:rsidRPr="00646540" w:rsidRDefault="00646540" w:rsidP="00646540">
            <w:pPr>
              <w:spacing w:before="0" w:after="0" w:line="240" w:lineRule="auto"/>
              <w:jc w:val="center"/>
              <w:rPr>
                <w:ins w:id="96136" w:author="pete jones" w:date="2022-01-11T16:59:00Z"/>
                <w:rFonts w:ascii="Calibri" w:hAnsi="Calibri" w:cs="Calibri"/>
                <w:b/>
                <w:bCs/>
                <w:color w:val="000000"/>
                <w:sz w:val="22"/>
                <w:szCs w:val="22"/>
              </w:rPr>
            </w:pPr>
            <w:ins w:id="96137" w:author="pete jones" w:date="2022-01-11T16:59:00Z">
              <w:r w:rsidRPr="00646540">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222296B" w14:textId="77777777" w:rsidR="00646540" w:rsidRPr="00646540" w:rsidRDefault="00646540" w:rsidP="00646540">
            <w:pPr>
              <w:spacing w:before="0" w:after="0" w:line="240" w:lineRule="auto"/>
              <w:jc w:val="center"/>
              <w:rPr>
                <w:ins w:id="96138" w:author="pete jones" w:date="2022-01-11T16:59:00Z"/>
                <w:rFonts w:ascii="Calibri" w:hAnsi="Calibri" w:cs="Calibri"/>
                <w:b/>
                <w:bCs/>
                <w:color w:val="000000"/>
                <w:sz w:val="22"/>
                <w:szCs w:val="22"/>
              </w:rPr>
            </w:pPr>
            <w:ins w:id="96139" w:author="pete jones" w:date="2022-01-11T16:59:00Z">
              <w:r w:rsidRPr="00646540">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39BCDA2" w14:textId="77777777" w:rsidR="00646540" w:rsidRPr="00646540" w:rsidRDefault="00646540" w:rsidP="00646540">
            <w:pPr>
              <w:spacing w:before="0" w:after="0" w:line="240" w:lineRule="auto"/>
              <w:jc w:val="center"/>
              <w:rPr>
                <w:ins w:id="96140" w:author="pete jones" w:date="2022-01-11T16:59:00Z"/>
                <w:rFonts w:ascii="Calibri" w:hAnsi="Calibri" w:cs="Calibri"/>
                <w:b/>
                <w:bCs/>
                <w:color w:val="000000"/>
                <w:sz w:val="22"/>
                <w:szCs w:val="22"/>
              </w:rPr>
            </w:pPr>
            <w:ins w:id="96141" w:author="pete jones" w:date="2022-01-11T16:59:00Z">
              <w:r w:rsidRPr="00646540">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B2C7893" w14:textId="77777777" w:rsidR="00646540" w:rsidRPr="00646540" w:rsidRDefault="00646540" w:rsidP="00646540">
            <w:pPr>
              <w:spacing w:before="0" w:after="0" w:line="240" w:lineRule="auto"/>
              <w:jc w:val="center"/>
              <w:rPr>
                <w:ins w:id="96142" w:author="pete jones" w:date="2022-01-11T16:59:00Z"/>
                <w:rFonts w:ascii="Calibri" w:hAnsi="Calibri" w:cs="Calibri"/>
                <w:b/>
                <w:bCs/>
                <w:color w:val="000000"/>
                <w:sz w:val="22"/>
                <w:szCs w:val="22"/>
              </w:rPr>
            </w:pPr>
            <w:ins w:id="96143" w:author="pete jones" w:date="2022-01-11T16:59:00Z">
              <w:r w:rsidRPr="00646540">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441A6622" w14:textId="77777777" w:rsidR="00646540" w:rsidRPr="00646540" w:rsidRDefault="00646540" w:rsidP="00646540">
            <w:pPr>
              <w:spacing w:before="0" w:after="0" w:line="240" w:lineRule="auto"/>
              <w:jc w:val="center"/>
              <w:rPr>
                <w:ins w:id="96144" w:author="pete jones" w:date="2022-01-11T16:59:00Z"/>
                <w:rFonts w:ascii="Calibri" w:hAnsi="Calibri" w:cs="Calibri"/>
                <w:b/>
                <w:bCs/>
                <w:color w:val="000000"/>
                <w:sz w:val="22"/>
                <w:szCs w:val="22"/>
              </w:rPr>
            </w:pPr>
            <w:ins w:id="96145" w:author="pete jones" w:date="2022-01-11T16:59:00Z">
              <w:r w:rsidRPr="00646540">
                <w:rPr>
                  <w:rFonts w:ascii="Calibri" w:hAnsi="Calibri" w:cs="Calibri"/>
                  <w:b/>
                  <w:bCs/>
                  <w:color w:val="000000"/>
                  <w:sz w:val="22"/>
                  <w:szCs w:val="22"/>
                </w:rPr>
                <w:t>Coursework</w:t>
              </w:r>
            </w:ins>
          </w:p>
        </w:tc>
      </w:tr>
      <w:tr w:rsidR="00646540" w:rsidRPr="00646540" w14:paraId="4098D82B" w14:textId="77777777" w:rsidTr="00646540">
        <w:trPr>
          <w:trHeight w:val="300"/>
          <w:ins w:id="96146" w:author="pete jones" w:date="2022-01-11T16:59: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D3F0A70" w14:textId="77777777" w:rsidR="00646540" w:rsidRPr="00646540" w:rsidRDefault="00646540" w:rsidP="00646540">
            <w:pPr>
              <w:spacing w:before="0" w:after="0" w:line="240" w:lineRule="auto"/>
              <w:jc w:val="center"/>
              <w:rPr>
                <w:ins w:id="96147" w:author="pete jones" w:date="2022-01-11T16:59:00Z"/>
                <w:rFonts w:ascii="Calibri" w:hAnsi="Calibri" w:cs="Calibri"/>
                <w:color w:val="000000"/>
                <w:sz w:val="22"/>
                <w:szCs w:val="22"/>
              </w:rPr>
            </w:pPr>
            <w:ins w:id="96148"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680261B" w14:textId="77777777" w:rsidR="00646540" w:rsidRPr="00646540" w:rsidRDefault="00646540" w:rsidP="00646540">
            <w:pPr>
              <w:spacing w:before="0" w:after="0" w:line="240" w:lineRule="auto"/>
              <w:jc w:val="left"/>
              <w:rPr>
                <w:ins w:id="96149" w:author="pete jones" w:date="2022-01-11T16:59:00Z"/>
                <w:rFonts w:ascii="Calibri" w:hAnsi="Calibri" w:cs="Calibri"/>
                <w:color w:val="000000"/>
                <w:sz w:val="22"/>
                <w:szCs w:val="22"/>
              </w:rPr>
            </w:pPr>
            <w:ins w:id="96150" w:author="pete jones" w:date="2022-01-11T16:59:00Z">
              <w:r w:rsidRPr="00646540">
                <w:rPr>
                  <w:rFonts w:ascii="Calibri" w:hAnsi="Calibri" w:cs="Calibri"/>
                  <w:color w:val="000000"/>
                  <w:sz w:val="22"/>
                  <w:szCs w:val="22"/>
                </w:rPr>
                <w:t>Fundamentals Of Electrical &amp; Electronic Engineering</w:t>
              </w:r>
            </w:ins>
          </w:p>
        </w:tc>
        <w:tc>
          <w:tcPr>
            <w:tcW w:w="409" w:type="dxa"/>
            <w:tcBorders>
              <w:top w:val="nil"/>
              <w:left w:val="nil"/>
              <w:bottom w:val="single" w:sz="4" w:space="0" w:color="auto"/>
              <w:right w:val="single" w:sz="4" w:space="0" w:color="auto"/>
            </w:tcBorders>
            <w:shd w:val="clear" w:color="auto" w:fill="auto"/>
            <w:noWrap/>
            <w:vAlign w:val="bottom"/>
            <w:hideMark/>
          </w:tcPr>
          <w:p w14:paraId="5D42B538" w14:textId="77777777" w:rsidR="00646540" w:rsidRPr="00646540" w:rsidRDefault="00646540" w:rsidP="00646540">
            <w:pPr>
              <w:spacing w:before="0" w:after="0" w:line="240" w:lineRule="auto"/>
              <w:jc w:val="center"/>
              <w:rPr>
                <w:ins w:id="96151" w:author="pete jones" w:date="2022-01-11T16:59:00Z"/>
                <w:rFonts w:ascii="Calibri" w:hAnsi="Calibri" w:cs="Calibri"/>
                <w:color w:val="000000"/>
                <w:sz w:val="22"/>
                <w:szCs w:val="22"/>
              </w:rPr>
            </w:pPr>
            <w:ins w:id="96152" w:author="pete jones" w:date="2022-01-11T16:59:00Z">
              <w:r w:rsidRPr="0064654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632F1642" w14:textId="77777777" w:rsidR="00646540" w:rsidRPr="00646540" w:rsidRDefault="00646540" w:rsidP="00646540">
            <w:pPr>
              <w:spacing w:before="0" w:after="0" w:line="240" w:lineRule="auto"/>
              <w:jc w:val="center"/>
              <w:rPr>
                <w:ins w:id="96153" w:author="pete jones" w:date="2022-01-11T16:59:00Z"/>
                <w:rFonts w:ascii="Calibri" w:hAnsi="Calibri" w:cs="Calibri"/>
                <w:color w:val="000000"/>
                <w:sz w:val="22"/>
                <w:szCs w:val="22"/>
              </w:rPr>
            </w:pPr>
            <w:ins w:id="96154" w:author="pete jones" w:date="2022-01-11T16:59:00Z">
              <w:r w:rsidRPr="00646540">
                <w:rPr>
                  <w:rFonts w:ascii="Calibri" w:hAnsi="Calibri" w:cs="Calibri"/>
                  <w:color w:val="000000"/>
                  <w:sz w:val="22"/>
                  <w:szCs w:val="22"/>
                </w:rPr>
                <w:t>30</w:t>
              </w:r>
            </w:ins>
          </w:p>
        </w:tc>
        <w:tc>
          <w:tcPr>
            <w:tcW w:w="474" w:type="dxa"/>
            <w:tcBorders>
              <w:top w:val="nil"/>
              <w:left w:val="nil"/>
              <w:bottom w:val="single" w:sz="4" w:space="0" w:color="auto"/>
              <w:right w:val="single" w:sz="4" w:space="0" w:color="auto"/>
            </w:tcBorders>
            <w:shd w:val="clear" w:color="auto" w:fill="auto"/>
            <w:noWrap/>
            <w:vAlign w:val="bottom"/>
            <w:hideMark/>
          </w:tcPr>
          <w:p w14:paraId="2075D7EA" w14:textId="77777777" w:rsidR="00646540" w:rsidRPr="00646540" w:rsidRDefault="00646540" w:rsidP="00646540">
            <w:pPr>
              <w:spacing w:before="0" w:after="0" w:line="240" w:lineRule="auto"/>
              <w:jc w:val="center"/>
              <w:rPr>
                <w:ins w:id="96155" w:author="pete jones" w:date="2022-01-11T16:59:00Z"/>
                <w:rFonts w:ascii="Calibri" w:hAnsi="Calibri" w:cs="Calibri"/>
                <w:color w:val="000000"/>
                <w:sz w:val="22"/>
                <w:szCs w:val="22"/>
              </w:rPr>
            </w:pPr>
            <w:ins w:id="96156" w:author="pete jones" w:date="2022-01-11T16:59:00Z">
              <w:r w:rsidRPr="00646540">
                <w:rPr>
                  <w:rFonts w:ascii="Calibri" w:hAnsi="Calibri" w:cs="Calibri"/>
                  <w:color w:val="000000"/>
                  <w:sz w:val="22"/>
                  <w:szCs w:val="22"/>
                </w:rPr>
                <w:t>40</w:t>
              </w:r>
            </w:ins>
          </w:p>
        </w:tc>
        <w:tc>
          <w:tcPr>
            <w:tcW w:w="474" w:type="dxa"/>
            <w:tcBorders>
              <w:top w:val="nil"/>
              <w:left w:val="nil"/>
              <w:bottom w:val="single" w:sz="4" w:space="0" w:color="auto"/>
              <w:right w:val="single" w:sz="4" w:space="0" w:color="auto"/>
            </w:tcBorders>
            <w:shd w:val="clear" w:color="auto" w:fill="auto"/>
            <w:noWrap/>
            <w:vAlign w:val="bottom"/>
            <w:hideMark/>
          </w:tcPr>
          <w:p w14:paraId="63E90219" w14:textId="77777777" w:rsidR="00646540" w:rsidRPr="00646540" w:rsidRDefault="00646540" w:rsidP="00646540">
            <w:pPr>
              <w:spacing w:before="0" w:after="0" w:line="240" w:lineRule="auto"/>
              <w:jc w:val="center"/>
              <w:rPr>
                <w:ins w:id="96157" w:author="pete jones" w:date="2022-01-11T16:59:00Z"/>
                <w:rFonts w:ascii="Calibri" w:hAnsi="Calibri" w:cs="Calibri"/>
                <w:color w:val="000000"/>
                <w:sz w:val="22"/>
                <w:szCs w:val="22"/>
              </w:rPr>
            </w:pPr>
            <w:ins w:id="96158" w:author="pete jones" w:date="2022-01-11T16:59:00Z">
              <w:r w:rsidRPr="00646540">
                <w:rPr>
                  <w:rFonts w:ascii="Calibri" w:hAnsi="Calibri" w:cs="Calibri"/>
                  <w:color w:val="000000"/>
                  <w:sz w:val="22"/>
                  <w:szCs w:val="22"/>
                </w:rPr>
                <w:t>60</w:t>
              </w:r>
            </w:ins>
          </w:p>
        </w:tc>
        <w:tc>
          <w:tcPr>
            <w:tcW w:w="401" w:type="dxa"/>
            <w:tcBorders>
              <w:top w:val="nil"/>
              <w:left w:val="nil"/>
              <w:bottom w:val="single" w:sz="4" w:space="0" w:color="auto"/>
              <w:right w:val="single" w:sz="4" w:space="0" w:color="auto"/>
            </w:tcBorders>
            <w:shd w:val="clear" w:color="auto" w:fill="auto"/>
            <w:noWrap/>
            <w:vAlign w:val="bottom"/>
            <w:hideMark/>
          </w:tcPr>
          <w:p w14:paraId="7D026DF7" w14:textId="77777777" w:rsidR="00646540" w:rsidRPr="00646540" w:rsidRDefault="00646540" w:rsidP="00646540">
            <w:pPr>
              <w:spacing w:before="0" w:after="0" w:line="240" w:lineRule="auto"/>
              <w:jc w:val="center"/>
              <w:rPr>
                <w:ins w:id="96159" w:author="pete jones" w:date="2022-01-11T16:59:00Z"/>
                <w:rFonts w:ascii="Calibri" w:hAnsi="Calibri" w:cs="Calibri"/>
                <w:color w:val="000000"/>
                <w:sz w:val="22"/>
                <w:szCs w:val="22"/>
              </w:rPr>
            </w:pPr>
            <w:ins w:id="96160"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6141AAB8" w14:textId="77777777" w:rsidR="00646540" w:rsidRPr="00646540" w:rsidRDefault="00646540" w:rsidP="00646540">
            <w:pPr>
              <w:spacing w:before="0" w:after="0" w:line="240" w:lineRule="auto"/>
              <w:jc w:val="center"/>
              <w:rPr>
                <w:ins w:id="96161" w:author="pete jones" w:date="2022-01-11T16:59:00Z"/>
                <w:rFonts w:ascii="Calibri" w:hAnsi="Calibri" w:cs="Calibri"/>
                <w:color w:val="000000"/>
                <w:sz w:val="22"/>
                <w:szCs w:val="22"/>
              </w:rPr>
            </w:pPr>
            <w:ins w:id="9616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3F36C7" w14:textId="77777777" w:rsidR="00646540" w:rsidRPr="00646540" w:rsidRDefault="00646540" w:rsidP="00646540">
            <w:pPr>
              <w:spacing w:before="0" w:after="0" w:line="240" w:lineRule="auto"/>
              <w:jc w:val="center"/>
              <w:rPr>
                <w:ins w:id="96163" w:author="pete jones" w:date="2022-01-11T16:59:00Z"/>
                <w:rFonts w:ascii="Calibri" w:hAnsi="Calibri" w:cs="Calibri"/>
                <w:color w:val="000000"/>
                <w:sz w:val="22"/>
                <w:szCs w:val="22"/>
              </w:rPr>
            </w:pPr>
            <w:ins w:id="9616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253348" w14:textId="77777777" w:rsidR="00646540" w:rsidRPr="00646540" w:rsidRDefault="00646540" w:rsidP="00646540">
            <w:pPr>
              <w:spacing w:before="0" w:after="0" w:line="240" w:lineRule="auto"/>
              <w:jc w:val="center"/>
              <w:rPr>
                <w:ins w:id="96165" w:author="pete jones" w:date="2022-01-11T16:59:00Z"/>
                <w:rFonts w:ascii="Calibri" w:hAnsi="Calibri" w:cs="Calibri"/>
                <w:color w:val="000000"/>
                <w:sz w:val="22"/>
                <w:szCs w:val="22"/>
              </w:rPr>
            </w:pPr>
            <w:ins w:id="9616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2D1377" w14:textId="77777777" w:rsidR="00646540" w:rsidRPr="00646540" w:rsidRDefault="00646540" w:rsidP="00646540">
            <w:pPr>
              <w:spacing w:before="0" w:after="0" w:line="240" w:lineRule="auto"/>
              <w:jc w:val="center"/>
              <w:rPr>
                <w:ins w:id="96167" w:author="pete jones" w:date="2022-01-11T16:59:00Z"/>
                <w:rFonts w:ascii="Calibri" w:hAnsi="Calibri" w:cs="Calibri"/>
                <w:color w:val="000000"/>
                <w:sz w:val="22"/>
                <w:szCs w:val="22"/>
              </w:rPr>
            </w:pPr>
            <w:ins w:id="9616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50B2EB" w14:textId="77777777" w:rsidR="00646540" w:rsidRPr="00646540" w:rsidRDefault="00646540" w:rsidP="00646540">
            <w:pPr>
              <w:spacing w:before="0" w:after="0" w:line="240" w:lineRule="auto"/>
              <w:jc w:val="center"/>
              <w:rPr>
                <w:ins w:id="96169" w:author="pete jones" w:date="2022-01-11T16:59:00Z"/>
                <w:rFonts w:ascii="Calibri" w:hAnsi="Calibri" w:cs="Calibri"/>
                <w:color w:val="000000"/>
                <w:sz w:val="22"/>
                <w:szCs w:val="22"/>
              </w:rPr>
            </w:pPr>
            <w:ins w:id="9617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ECB06B" w14:textId="77777777" w:rsidR="00646540" w:rsidRPr="00646540" w:rsidRDefault="00646540" w:rsidP="00646540">
            <w:pPr>
              <w:spacing w:before="0" w:after="0" w:line="240" w:lineRule="auto"/>
              <w:jc w:val="center"/>
              <w:rPr>
                <w:ins w:id="96171" w:author="pete jones" w:date="2022-01-11T16:59:00Z"/>
                <w:rFonts w:ascii="Calibri" w:hAnsi="Calibri" w:cs="Calibri"/>
                <w:color w:val="000000"/>
                <w:sz w:val="22"/>
                <w:szCs w:val="22"/>
              </w:rPr>
            </w:pPr>
            <w:ins w:id="96172"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638EAEA" w14:textId="77777777" w:rsidR="00646540" w:rsidRPr="00646540" w:rsidRDefault="00646540" w:rsidP="00646540">
            <w:pPr>
              <w:spacing w:before="0" w:after="0" w:line="240" w:lineRule="auto"/>
              <w:jc w:val="center"/>
              <w:rPr>
                <w:ins w:id="96173" w:author="pete jones" w:date="2022-01-11T16:59:00Z"/>
                <w:rFonts w:ascii="Calibri" w:hAnsi="Calibri" w:cs="Calibri"/>
                <w:color w:val="000000"/>
                <w:sz w:val="22"/>
                <w:szCs w:val="22"/>
              </w:rPr>
            </w:pPr>
            <w:ins w:id="96174" w:author="pete jones" w:date="2022-01-11T16:59:00Z">
              <w:r w:rsidRPr="00646540">
                <w:rPr>
                  <w:rFonts w:ascii="Calibri" w:hAnsi="Calibri" w:cs="Calibri"/>
                  <w:color w:val="000000"/>
                  <w:sz w:val="22"/>
                  <w:szCs w:val="22"/>
                </w:rPr>
                <w:t> </w:t>
              </w:r>
            </w:ins>
          </w:p>
        </w:tc>
      </w:tr>
      <w:tr w:rsidR="00646540" w:rsidRPr="00646540" w14:paraId="1056D655" w14:textId="77777777" w:rsidTr="00646540">
        <w:trPr>
          <w:trHeight w:val="300"/>
          <w:ins w:id="96175"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2A9B633" w14:textId="77777777" w:rsidR="00646540" w:rsidRPr="00646540" w:rsidRDefault="00646540" w:rsidP="00646540">
            <w:pPr>
              <w:spacing w:before="0" w:after="0" w:line="240" w:lineRule="auto"/>
              <w:jc w:val="center"/>
              <w:rPr>
                <w:ins w:id="96176" w:author="pete jones" w:date="2022-01-11T16:59:00Z"/>
                <w:rFonts w:ascii="Calibri" w:hAnsi="Calibri" w:cs="Calibri"/>
                <w:color w:val="000000"/>
                <w:sz w:val="22"/>
                <w:szCs w:val="22"/>
              </w:rPr>
            </w:pPr>
            <w:ins w:id="96177"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3BF8E6F" w14:textId="77777777" w:rsidR="00646540" w:rsidRPr="00646540" w:rsidRDefault="00646540" w:rsidP="00646540">
            <w:pPr>
              <w:spacing w:before="0" w:after="0" w:line="240" w:lineRule="auto"/>
              <w:jc w:val="left"/>
              <w:rPr>
                <w:ins w:id="96178" w:author="pete jones" w:date="2022-01-11T16:59:00Z"/>
                <w:rFonts w:ascii="Calibri" w:hAnsi="Calibri" w:cs="Calibri"/>
                <w:color w:val="000000"/>
                <w:sz w:val="22"/>
                <w:szCs w:val="22"/>
              </w:rPr>
            </w:pPr>
            <w:ins w:id="96179" w:author="pete jones" w:date="2022-01-11T16:59:00Z">
              <w:r w:rsidRPr="00646540">
                <w:rPr>
                  <w:rFonts w:ascii="Calibri" w:hAnsi="Calibri" w:cs="Calibri"/>
                  <w:color w:val="000000"/>
                  <w:sz w:val="22"/>
                  <w:szCs w:val="22"/>
                </w:rPr>
                <w:t>Fundamentals Of Mechanics &amp; Thermo-Fluid</w:t>
              </w:r>
            </w:ins>
          </w:p>
        </w:tc>
        <w:tc>
          <w:tcPr>
            <w:tcW w:w="409" w:type="dxa"/>
            <w:tcBorders>
              <w:top w:val="nil"/>
              <w:left w:val="nil"/>
              <w:bottom w:val="single" w:sz="4" w:space="0" w:color="auto"/>
              <w:right w:val="single" w:sz="4" w:space="0" w:color="auto"/>
            </w:tcBorders>
            <w:shd w:val="clear" w:color="auto" w:fill="auto"/>
            <w:noWrap/>
            <w:vAlign w:val="bottom"/>
            <w:hideMark/>
          </w:tcPr>
          <w:p w14:paraId="66C7EBDF" w14:textId="77777777" w:rsidR="00646540" w:rsidRPr="00646540" w:rsidRDefault="00646540" w:rsidP="00646540">
            <w:pPr>
              <w:spacing w:before="0" w:after="0" w:line="240" w:lineRule="auto"/>
              <w:jc w:val="center"/>
              <w:rPr>
                <w:ins w:id="96180" w:author="pete jones" w:date="2022-01-11T16:59:00Z"/>
                <w:rFonts w:ascii="Calibri" w:hAnsi="Calibri" w:cs="Calibri"/>
                <w:color w:val="000000"/>
                <w:sz w:val="22"/>
                <w:szCs w:val="22"/>
              </w:rPr>
            </w:pPr>
            <w:ins w:id="96181" w:author="pete jones" w:date="2022-01-11T16:59:00Z">
              <w:r w:rsidRPr="0064654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1EB0C904" w14:textId="77777777" w:rsidR="00646540" w:rsidRPr="00646540" w:rsidRDefault="00646540" w:rsidP="00646540">
            <w:pPr>
              <w:spacing w:before="0" w:after="0" w:line="240" w:lineRule="auto"/>
              <w:jc w:val="center"/>
              <w:rPr>
                <w:ins w:id="96182" w:author="pete jones" w:date="2022-01-11T16:59:00Z"/>
                <w:rFonts w:ascii="Calibri" w:hAnsi="Calibri" w:cs="Calibri"/>
                <w:color w:val="000000"/>
                <w:sz w:val="22"/>
                <w:szCs w:val="22"/>
              </w:rPr>
            </w:pPr>
            <w:ins w:id="96183" w:author="pete jones" w:date="2022-01-11T16:59:00Z">
              <w:r w:rsidRPr="00646540">
                <w:rPr>
                  <w:rFonts w:ascii="Calibri" w:hAnsi="Calibri" w:cs="Calibri"/>
                  <w:color w:val="000000"/>
                  <w:sz w:val="22"/>
                  <w:szCs w:val="22"/>
                </w:rPr>
                <w:t>30</w:t>
              </w:r>
            </w:ins>
          </w:p>
        </w:tc>
        <w:tc>
          <w:tcPr>
            <w:tcW w:w="474" w:type="dxa"/>
            <w:tcBorders>
              <w:top w:val="nil"/>
              <w:left w:val="nil"/>
              <w:bottom w:val="single" w:sz="4" w:space="0" w:color="auto"/>
              <w:right w:val="single" w:sz="4" w:space="0" w:color="auto"/>
            </w:tcBorders>
            <w:shd w:val="clear" w:color="auto" w:fill="auto"/>
            <w:noWrap/>
            <w:vAlign w:val="bottom"/>
            <w:hideMark/>
          </w:tcPr>
          <w:p w14:paraId="7F1C73B8" w14:textId="77777777" w:rsidR="00646540" w:rsidRPr="00646540" w:rsidRDefault="00646540" w:rsidP="00646540">
            <w:pPr>
              <w:spacing w:before="0" w:after="0" w:line="240" w:lineRule="auto"/>
              <w:jc w:val="center"/>
              <w:rPr>
                <w:ins w:id="96184" w:author="pete jones" w:date="2022-01-11T16:59:00Z"/>
                <w:rFonts w:ascii="Calibri" w:hAnsi="Calibri" w:cs="Calibri"/>
                <w:color w:val="000000"/>
                <w:sz w:val="22"/>
                <w:szCs w:val="22"/>
              </w:rPr>
            </w:pPr>
            <w:ins w:id="96185" w:author="pete jones" w:date="2022-01-11T16:59:00Z">
              <w:r w:rsidRPr="00646540">
                <w:rPr>
                  <w:rFonts w:ascii="Calibri" w:hAnsi="Calibri" w:cs="Calibri"/>
                  <w:color w:val="000000"/>
                  <w:sz w:val="22"/>
                  <w:szCs w:val="22"/>
                </w:rPr>
                <w:t>40</w:t>
              </w:r>
            </w:ins>
          </w:p>
        </w:tc>
        <w:tc>
          <w:tcPr>
            <w:tcW w:w="474" w:type="dxa"/>
            <w:tcBorders>
              <w:top w:val="nil"/>
              <w:left w:val="nil"/>
              <w:bottom w:val="single" w:sz="4" w:space="0" w:color="auto"/>
              <w:right w:val="single" w:sz="4" w:space="0" w:color="auto"/>
            </w:tcBorders>
            <w:shd w:val="clear" w:color="auto" w:fill="auto"/>
            <w:noWrap/>
            <w:vAlign w:val="bottom"/>
            <w:hideMark/>
          </w:tcPr>
          <w:p w14:paraId="01904ED0" w14:textId="77777777" w:rsidR="00646540" w:rsidRPr="00646540" w:rsidRDefault="00646540" w:rsidP="00646540">
            <w:pPr>
              <w:spacing w:before="0" w:after="0" w:line="240" w:lineRule="auto"/>
              <w:jc w:val="center"/>
              <w:rPr>
                <w:ins w:id="96186" w:author="pete jones" w:date="2022-01-11T16:59:00Z"/>
                <w:rFonts w:ascii="Calibri" w:hAnsi="Calibri" w:cs="Calibri"/>
                <w:color w:val="000000"/>
                <w:sz w:val="22"/>
                <w:szCs w:val="22"/>
              </w:rPr>
            </w:pPr>
            <w:ins w:id="96187" w:author="pete jones" w:date="2022-01-11T16:59:00Z">
              <w:r w:rsidRPr="00646540">
                <w:rPr>
                  <w:rFonts w:ascii="Calibri" w:hAnsi="Calibri" w:cs="Calibri"/>
                  <w:color w:val="000000"/>
                  <w:sz w:val="22"/>
                  <w:szCs w:val="22"/>
                </w:rPr>
                <w:t>60</w:t>
              </w:r>
            </w:ins>
          </w:p>
        </w:tc>
        <w:tc>
          <w:tcPr>
            <w:tcW w:w="401" w:type="dxa"/>
            <w:tcBorders>
              <w:top w:val="nil"/>
              <w:left w:val="nil"/>
              <w:bottom w:val="single" w:sz="4" w:space="0" w:color="auto"/>
              <w:right w:val="single" w:sz="4" w:space="0" w:color="auto"/>
            </w:tcBorders>
            <w:shd w:val="clear" w:color="auto" w:fill="auto"/>
            <w:noWrap/>
            <w:vAlign w:val="bottom"/>
            <w:hideMark/>
          </w:tcPr>
          <w:p w14:paraId="182C2382" w14:textId="77777777" w:rsidR="00646540" w:rsidRPr="00646540" w:rsidRDefault="00646540" w:rsidP="00646540">
            <w:pPr>
              <w:spacing w:before="0" w:after="0" w:line="240" w:lineRule="auto"/>
              <w:jc w:val="center"/>
              <w:rPr>
                <w:ins w:id="96188" w:author="pete jones" w:date="2022-01-11T16:59:00Z"/>
                <w:rFonts w:ascii="Calibri" w:hAnsi="Calibri" w:cs="Calibri"/>
                <w:color w:val="000000"/>
                <w:sz w:val="22"/>
                <w:szCs w:val="22"/>
              </w:rPr>
            </w:pPr>
            <w:ins w:id="96189"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705AF091" w14:textId="77777777" w:rsidR="00646540" w:rsidRPr="00646540" w:rsidRDefault="00646540" w:rsidP="00646540">
            <w:pPr>
              <w:spacing w:before="0" w:after="0" w:line="240" w:lineRule="auto"/>
              <w:jc w:val="center"/>
              <w:rPr>
                <w:ins w:id="96190" w:author="pete jones" w:date="2022-01-11T16:59:00Z"/>
                <w:rFonts w:ascii="Calibri" w:hAnsi="Calibri" w:cs="Calibri"/>
                <w:color w:val="000000"/>
                <w:sz w:val="22"/>
                <w:szCs w:val="22"/>
              </w:rPr>
            </w:pPr>
            <w:ins w:id="9619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CBD4CF" w14:textId="77777777" w:rsidR="00646540" w:rsidRPr="00646540" w:rsidRDefault="00646540" w:rsidP="00646540">
            <w:pPr>
              <w:spacing w:before="0" w:after="0" w:line="240" w:lineRule="auto"/>
              <w:jc w:val="center"/>
              <w:rPr>
                <w:ins w:id="96192" w:author="pete jones" w:date="2022-01-11T16:59:00Z"/>
                <w:rFonts w:ascii="Calibri" w:hAnsi="Calibri" w:cs="Calibri"/>
                <w:color w:val="000000"/>
                <w:sz w:val="22"/>
                <w:szCs w:val="22"/>
              </w:rPr>
            </w:pPr>
            <w:ins w:id="9619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B0019D" w14:textId="77777777" w:rsidR="00646540" w:rsidRPr="00646540" w:rsidRDefault="00646540" w:rsidP="00646540">
            <w:pPr>
              <w:spacing w:before="0" w:after="0" w:line="240" w:lineRule="auto"/>
              <w:jc w:val="center"/>
              <w:rPr>
                <w:ins w:id="96194" w:author="pete jones" w:date="2022-01-11T16:59:00Z"/>
                <w:rFonts w:ascii="Calibri" w:hAnsi="Calibri" w:cs="Calibri"/>
                <w:color w:val="000000"/>
                <w:sz w:val="22"/>
                <w:szCs w:val="22"/>
              </w:rPr>
            </w:pPr>
            <w:ins w:id="9619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3A939D" w14:textId="77777777" w:rsidR="00646540" w:rsidRPr="00646540" w:rsidRDefault="00646540" w:rsidP="00646540">
            <w:pPr>
              <w:spacing w:before="0" w:after="0" w:line="240" w:lineRule="auto"/>
              <w:jc w:val="center"/>
              <w:rPr>
                <w:ins w:id="96196" w:author="pete jones" w:date="2022-01-11T16:59:00Z"/>
                <w:rFonts w:ascii="Calibri" w:hAnsi="Calibri" w:cs="Calibri"/>
                <w:color w:val="000000"/>
                <w:sz w:val="22"/>
                <w:szCs w:val="22"/>
              </w:rPr>
            </w:pPr>
            <w:ins w:id="9619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3DD4FC" w14:textId="77777777" w:rsidR="00646540" w:rsidRPr="00646540" w:rsidRDefault="00646540" w:rsidP="00646540">
            <w:pPr>
              <w:spacing w:before="0" w:after="0" w:line="240" w:lineRule="auto"/>
              <w:jc w:val="center"/>
              <w:rPr>
                <w:ins w:id="96198" w:author="pete jones" w:date="2022-01-11T16:59:00Z"/>
                <w:rFonts w:ascii="Calibri" w:hAnsi="Calibri" w:cs="Calibri"/>
                <w:color w:val="000000"/>
                <w:sz w:val="22"/>
                <w:szCs w:val="22"/>
              </w:rPr>
            </w:pPr>
            <w:ins w:id="9619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20B76B" w14:textId="77777777" w:rsidR="00646540" w:rsidRPr="00646540" w:rsidRDefault="00646540" w:rsidP="00646540">
            <w:pPr>
              <w:spacing w:before="0" w:after="0" w:line="240" w:lineRule="auto"/>
              <w:jc w:val="center"/>
              <w:rPr>
                <w:ins w:id="96200" w:author="pete jones" w:date="2022-01-11T16:59:00Z"/>
                <w:rFonts w:ascii="Calibri" w:hAnsi="Calibri" w:cs="Calibri"/>
                <w:color w:val="000000"/>
                <w:sz w:val="22"/>
                <w:szCs w:val="22"/>
              </w:rPr>
            </w:pPr>
            <w:ins w:id="96201"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3293EB0" w14:textId="77777777" w:rsidR="00646540" w:rsidRPr="00646540" w:rsidRDefault="00646540" w:rsidP="00646540">
            <w:pPr>
              <w:spacing w:before="0" w:after="0" w:line="240" w:lineRule="auto"/>
              <w:jc w:val="center"/>
              <w:rPr>
                <w:ins w:id="96202" w:author="pete jones" w:date="2022-01-11T16:59:00Z"/>
                <w:rFonts w:ascii="Calibri" w:hAnsi="Calibri" w:cs="Calibri"/>
                <w:color w:val="000000"/>
                <w:sz w:val="22"/>
                <w:szCs w:val="22"/>
              </w:rPr>
            </w:pPr>
            <w:ins w:id="96203" w:author="pete jones" w:date="2022-01-11T16:59:00Z">
              <w:r w:rsidRPr="00646540">
                <w:rPr>
                  <w:rFonts w:ascii="Calibri" w:hAnsi="Calibri" w:cs="Calibri"/>
                  <w:color w:val="000000"/>
                  <w:sz w:val="22"/>
                  <w:szCs w:val="22"/>
                </w:rPr>
                <w:t> </w:t>
              </w:r>
            </w:ins>
          </w:p>
        </w:tc>
      </w:tr>
      <w:tr w:rsidR="00646540" w:rsidRPr="00646540" w14:paraId="1470CB3D" w14:textId="77777777" w:rsidTr="00646540">
        <w:trPr>
          <w:trHeight w:val="300"/>
          <w:ins w:id="96204"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E694009" w14:textId="77777777" w:rsidR="00646540" w:rsidRPr="00646540" w:rsidRDefault="00646540" w:rsidP="00646540">
            <w:pPr>
              <w:spacing w:before="0" w:after="0" w:line="240" w:lineRule="auto"/>
              <w:jc w:val="center"/>
              <w:rPr>
                <w:ins w:id="96205" w:author="pete jones" w:date="2022-01-11T16:59:00Z"/>
                <w:rFonts w:ascii="Calibri" w:hAnsi="Calibri" w:cs="Calibri"/>
                <w:color w:val="000000"/>
                <w:sz w:val="22"/>
                <w:szCs w:val="22"/>
              </w:rPr>
            </w:pPr>
            <w:ins w:id="96206"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6CA8C35" w14:textId="49D6BFA1" w:rsidR="00646540" w:rsidRPr="00646540" w:rsidRDefault="00646540" w:rsidP="00646540">
            <w:pPr>
              <w:spacing w:before="0" w:after="0" w:line="240" w:lineRule="auto"/>
              <w:jc w:val="left"/>
              <w:rPr>
                <w:ins w:id="96207" w:author="pete jones" w:date="2022-01-11T16:59:00Z"/>
                <w:rFonts w:ascii="Calibri" w:hAnsi="Calibri" w:cs="Calibri"/>
                <w:color w:val="000000"/>
                <w:sz w:val="22"/>
                <w:szCs w:val="22"/>
              </w:rPr>
            </w:pPr>
            <w:ins w:id="96208" w:author="pete jones" w:date="2022-01-11T16:59:00Z">
              <w:r w:rsidRPr="00646540">
                <w:rPr>
                  <w:rFonts w:ascii="Calibri" w:hAnsi="Calibri" w:cs="Calibri"/>
                  <w:color w:val="000000"/>
                  <w:sz w:val="22"/>
                  <w:szCs w:val="22"/>
                </w:rPr>
                <w:t xml:space="preserve">Introduction To Engineering Design </w:t>
              </w:r>
            </w:ins>
            <w:ins w:id="96209" w:author="pete jones" w:date="2022-04-05T11:11:00Z">
              <w:r w:rsidR="00C02A6E" w:rsidRPr="00646540">
                <w:rPr>
                  <w:rFonts w:ascii="Calibri" w:hAnsi="Calibri" w:cs="Calibri"/>
                  <w:color w:val="000000"/>
                  <w:sz w:val="22"/>
                  <w:szCs w:val="22"/>
                </w:rPr>
                <w:t>and</w:t>
              </w:r>
            </w:ins>
            <w:ins w:id="96210" w:author="pete jones" w:date="2022-01-11T16:59:00Z">
              <w:r w:rsidRPr="00646540">
                <w:rPr>
                  <w:rFonts w:ascii="Calibri" w:hAnsi="Calibri" w:cs="Calibri"/>
                  <w:color w:val="000000"/>
                  <w:sz w:val="22"/>
                  <w:szCs w:val="22"/>
                </w:rPr>
                <w:t xml:space="preserve"> Practice</w:t>
              </w:r>
            </w:ins>
          </w:p>
        </w:tc>
        <w:tc>
          <w:tcPr>
            <w:tcW w:w="409" w:type="dxa"/>
            <w:tcBorders>
              <w:top w:val="nil"/>
              <w:left w:val="nil"/>
              <w:bottom w:val="single" w:sz="4" w:space="0" w:color="auto"/>
              <w:right w:val="single" w:sz="4" w:space="0" w:color="auto"/>
            </w:tcBorders>
            <w:shd w:val="clear" w:color="auto" w:fill="auto"/>
            <w:noWrap/>
            <w:vAlign w:val="bottom"/>
            <w:hideMark/>
          </w:tcPr>
          <w:p w14:paraId="3371BFAC" w14:textId="77777777" w:rsidR="00646540" w:rsidRPr="00646540" w:rsidRDefault="00646540" w:rsidP="00646540">
            <w:pPr>
              <w:spacing w:before="0" w:after="0" w:line="240" w:lineRule="auto"/>
              <w:jc w:val="center"/>
              <w:rPr>
                <w:ins w:id="96211" w:author="pete jones" w:date="2022-01-11T16:59:00Z"/>
                <w:rFonts w:ascii="Calibri" w:hAnsi="Calibri" w:cs="Calibri"/>
                <w:color w:val="000000"/>
                <w:sz w:val="22"/>
                <w:szCs w:val="22"/>
              </w:rPr>
            </w:pPr>
            <w:ins w:id="96212" w:author="pete jones" w:date="2022-01-11T16:59:00Z">
              <w:r w:rsidRPr="00646540">
                <w:rPr>
                  <w:rFonts w:ascii="Calibri" w:hAnsi="Calibri" w:cs="Calibri"/>
                  <w:color w:val="000000"/>
                  <w:sz w:val="22"/>
                  <w:szCs w:val="22"/>
                </w:rPr>
                <w:t>O</w:t>
              </w:r>
            </w:ins>
          </w:p>
        </w:tc>
        <w:tc>
          <w:tcPr>
            <w:tcW w:w="401" w:type="dxa"/>
            <w:tcBorders>
              <w:top w:val="nil"/>
              <w:left w:val="nil"/>
              <w:bottom w:val="single" w:sz="4" w:space="0" w:color="auto"/>
              <w:right w:val="single" w:sz="4" w:space="0" w:color="auto"/>
            </w:tcBorders>
            <w:shd w:val="clear" w:color="auto" w:fill="auto"/>
            <w:noWrap/>
            <w:vAlign w:val="bottom"/>
            <w:hideMark/>
          </w:tcPr>
          <w:p w14:paraId="2DD2EAF9" w14:textId="77777777" w:rsidR="00646540" w:rsidRPr="00646540" w:rsidRDefault="00646540" w:rsidP="00646540">
            <w:pPr>
              <w:spacing w:before="0" w:after="0" w:line="240" w:lineRule="auto"/>
              <w:jc w:val="center"/>
              <w:rPr>
                <w:ins w:id="96213" w:author="pete jones" w:date="2022-01-11T16:59:00Z"/>
                <w:rFonts w:ascii="Calibri" w:hAnsi="Calibri" w:cs="Calibri"/>
                <w:color w:val="000000"/>
                <w:sz w:val="22"/>
                <w:szCs w:val="22"/>
              </w:rPr>
            </w:pPr>
            <w:ins w:id="96214" w:author="pete jones" w:date="2022-01-11T16:59:00Z">
              <w:r w:rsidRPr="00646540">
                <w:rPr>
                  <w:rFonts w:ascii="Calibri" w:hAnsi="Calibri" w:cs="Calibri"/>
                  <w:color w:val="000000"/>
                  <w:sz w:val="22"/>
                  <w:szCs w:val="22"/>
                </w:rPr>
                <w:t>30</w:t>
              </w:r>
            </w:ins>
          </w:p>
        </w:tc>
        <w:tc>
          <w:tcPr>
            <w:tcW w:w="474" w:type="dxa"/>
            <w:tcBorders>
              <w:top w:val="nil"/>
              <w:left w:val="nil"/>
              <w:bottom w:val="single" w:sz="4" w:space="0" w:color="auto"/>
              <w:right w:val="single" w:sz="4" w:space="0" w:color="auto"/>
            </w:tcBorders>
            <w:shd w:val="clear" w:color="auto" w:fill="auto"/>
            <w:noWrap/>
            <w:vAlign w:val="bottom"/>
            <w:hideMark/>
          </w:tcPr>
          <w:p w14:paraId="0F8D22DC" w14:textId="77777777" w:rsidR="00646540" w:rsidRPr="00646540" w:rsidRDefault="00646540" w:rsidP="00646540">
            <w:pPr>
              <w:spacing w:before="0" w:after="0" w:line="240" w:lineRule="auto"/>
              <w:jc w:val="center"/>
              <w:rPr>
                <w:ins w:id="96215" w:author="pete jones" w:date="2022-01-11T16:59:00Z"/>
                <w:rFonts w:ascii="Calibri" w:hAnsi="Calibri" w:cs="Calibri"/>
                <w:color w:val="000000"/>
                <w:sz w:val="22"/>
                <w:szCs w:val="22"/>
              </w:rPr>
            </w:pPr>
            <w:ins w:id="96216" w:author="pete jones" w:date="2022-01-11T16:59:00Z">
              <w:r w:rsidRPr="00646540">
                <w:rPr>
                  <w:rFonts w:ascii="Calibri" w:hAnsi="Calibri" w:cs="Calibri"/>
                  <w:color w:val="000000"/>
                  <w:sz w:val="22"/>
                  <w:szCs w:val="22"/>
                </w:rPr>
                <w:t>100</w:t>
              </w:r>
            </w:ins>
          </w:p>
        </w:tc>
        <w:tc>
          <w:tcPr>
            <w:tcW w:w="474" w:type="dxa"/>
            <w:tcBorders>
              <w:top w:val="nil"/>
              <w:left w:val="nil"/>
              <w:bottom w:val="single" w:sz="4" w:space="0" w:color="auto"/>
              <w:right w:val="single" w:sz="4" w:space="0" w:color="auto"/>
            </w:tcBorders>
            <w:shd w:val="clear" w:color="auto" w:fill="auto"/>
            <w:noWrap/>
            <w:vAlign w:val="bottom"/>
            <w:hideMark/>
          </w:tcPr>
          <w:p w14:paraId="347F0194" w14:textId="77777777" w:rsidR="00646540" w:rsidRPr="00646540" w:rsidRDefault="00646540" w:rsidP="00646540">
            <w:pPr>
              <w:spacing w:before="0" w:after="0" w:line="240" w:lineRule="auto"/>
              <w:jc w:val="center"/>
              <w:rPr>
                <w:ins w:id="96217" w:author="pete jones" w:date="2022-01-11T16:59:00Z"/>
                <w:rFonts w:ascii="Calibri" w:hAnsi="Calibri" w:cs="Calibri"/>
                <w:color w:val="000000"/>
                <w:sz w:val="22"/>
                <w:szCs w:val="22"/>
              </w:rPr>
            </w:pPr>
            <w:ins w:id="96218"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076C5253" w14:textId="77777777" w:rsidR="00646540" w:rsidRPr="00646540" w:rsidRDefault="00646540" w:rsidP="00646540">
            <w:pPr>
              <w:spacing w:before="0" w:after="0" w:line="240" w:lineRule="auto"/>
              <w:jc w:val="center"/>
              <w:rPr>
                <w:ins w:id="96219" w:author="pete jones" w:date="2022-01-11T16:59:00Z"/>
                <w:rFonts w:ascii="Calibri" w:hAnsi="Calibri" w:cs="Calibri"/>
                <w:color w:val="000000"/>
                <w:sz w:val="22"/>
                <w:szCs w:val="22"/>
              </w:rPr>
            </w:pPr>
            <w:ins w:id="96220"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619EFF89" w14:textId="77777777" w:rsidR="00646540" w:rsidRPr="00646540" w:rsidRDefault="00646540" w:rsidP="00646540">
            <w:pPr>
              <w:spacing w:before="0" w:after="0" w:line="240" w:lineRule="auto"/>
              <w:jc w:val="center"/>
              <w:rPr>
                <w:ins w:id="96221" w:author="pete jones" w:date="2022-01-11T16:59:00Z"/>
                <w:rFonts w:ascii="Calibri" w:hAnsi="Calibri" w:cs="Calibri"/>
                <w:color w:val="000000"/>
                <w:sz w:val="22"/>
                <w:szCs w:val="22"/>
              </w:rPr>
            </w:pPr>
            <w:ins w:id="9622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BE0C41" w14:textId="77777777" w:rsidR="00646540" w:rsidRPr="00646540" w:rsidRDefault="00646540" w:rsidP="00646540">
            <w:pPr>
              <w:spacing w:before="0" w:after="0" w:line="240" w:lineRule="auto"/>
              <w:jc w:val="center"/>
              <w:rPr>
                <w:ins w:id="96223" w:author="pete jones" w:date="2022-01-11T16:59:00Z"/>
                <w:rFonts w:ascii="Calibri" w:hAnsi="Calibri" w:cs="Calibri"/>
                <w:color w:val="000000"/>
                <w:sz w:val="22"/>
                <w:szCs w:val="22"/>
              </w:rPr>
            </w:pPr>
            <w:ins w:id="9622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E8D927" w14:textId="77777777" w:rsidR="00646540" w:rsidRPr="00646540" w:rsidRDefault="00646540" w:rsidP="00646540">
            <w:pPr>
              <w:spacing w:before="0" w:after="0" w:line="240" w:lineRule="auto"/>
              <w:jc w:val="center"/>
              <w:rPr>
                <w:ins w:id="96225" w:author="pete jones" w:date="2022-01-11T16:59:00Z"/>
                <w:rFonts w:ascii="Calibri" w:hAnsi="Calibri" w:cs="Calibri"/>
                <w:color w:val="000000"/>
                <w:sz w:val="22"/>
                <w:szCs w:val="22"/>
              </w:rPr>
            </w:pPr>
            <w:ins w:id="9622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DF8834" w14:textId="77777777" w:rsidR="00646540" w:rsidRPr="00646540" w:rsidRDefault="00646540" w:rsidP="00646540">
            <w:pPr>
              <w:spacing w:before="0" w:after="0" w:line="240" w:lineRule="auto"/>
              <w:jc w:val="center"/>
              <w:rPr>
                <w:ins w:id="96227" w:author="pete jones" w:date="2022-01-11T16:59:00Z"/>
                <w:rFonts w:ascii="Calibri" w:hAnsi="Calibri" w:cs="Calibri"/>
                <w:color w:val="000000"/>
                <w:sz w:val="22"/>
                <w:szCs w:val="22"/>
              </w:rPr>
            </w:pPr>
            <w:ins w:id="9622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792755" w14:textId="77777777" w:rsidR="00646540" w:rsidRPr="00646540" w:rsidRDefault="00646540" w:rsidP="00646540">
            <w:pPr>
              <w:spacing w:before="0" w:after="0" w:line="240" w:lineRule="auto"/>
              <w:jc w:val="center"/>
              <w:rPr>
                <w:ins w:id="96229" w:author="pete jones" w:date="2022-01-11T16:59:00Z"/>
                <w:rFonts w:ascii="Calibri" w:hAnsi="Calibri" w:cs="Calibri"/>
                <w:color w:val="000000"/>
                <w:sz w:val="22"/>
                <w:szCs w:val="22"/>
              </w:rPr>
            </w:pPr>
            <w:ins w:id="9623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E6A5B1" w14:textId="77777777" w:rsidR="00646540" w:rsidRPr="00646540" w:rsidRDefault="00646540" w:rsidP="00646540">
            <w:pPr>
              <w:spacing w:before="0" w:after="0" w:line="240" w:lineRule="auto"/>
              <w:jc w:val="center"/>
              <w:rPr>
                <w:ins w:id="96231" w:author="pete jones" w:date="2022-01-11T16:59:00Z"/>
                <w:rFonts w:ascii="Calibri" w:hAnsi="Calibri" w:cs="Calibri"/>
                <w:color w:val="000000"/>
                <w:sz w:val="22"/>
                <w:szCs w:val="22"/>
              </w:rPr>
            </w:pPr>
            <w:ins w:id="96232"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E6F71E1" w14:textId="77777777" w:rsidR="00646540" w:rsidRPr="00646540" w:rsidRDefault="00646540" w:rsidP="00646540">
            <w:pPr>
              <w:spacing w:before="0" w:after="0" w:line="240" w:lineRule="auto"/>
              <w:jc w:val="center"/>
              <w:rPr>
                <w:ins w:id="96233" w:author="pete jones" w:date="2022-01-11T16:59:00Z"/>
                <w:rFonts w:ascii="Calibri" w:hAnsi="Calibri" w:cs="Calibri"/>
                <w:color w:val="000000"/>
                <w:sz w:val="22"/>
                <w:szCs w:val="22"/>
              </w:rPr>
            </w:pPr>
            <w:ins w:id="96234" w:author="pete jones" w:date="2022-01-11T16:59:00Z">
              <w:r w:rsidRPr="00646540">
                <w:rPr>
                  <w:rFonts w:ascii="Calibri" w:hAnsi="Calibri" w:cs="Calibri"/>
                  <w:color w:val="000000"/>
                  <w:sz w:val="22"/>
                  <w:szCs w:val="22"/>
                </w:rPr>
                <w:t> </w:t>
              </w:r>
            </w:ins>
          </w:p>
        </w:tc>
      </w:tr>
      <w:tr w:rsidR="00646540" w:rsidRPr="00646540" w14:paraId="4585F7FF" w14:textId="77777777" w:rsidTr="00646540">
        <w:trPr>
          <w:trHeight w:val="300"/>
          <w:ins w:id="96235"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631986F" w14:textId="77777777" w:rsidR="00646540" w:rsidRPr="00646540" w:rsidRDefault="00646540" w:rsidP="00646540">
            <w:pPr>
              <w:spacing w:before="0" w:after="0" w:line="240" w:lineRule="auto"/>
              <w:jc w:val="center"/>
              <w:rPr>
                <w:ins w:id="96236" w:author="pete jones" w:date="2022-01-11T16:59:00Z"/>
                <w:rFonts w:ascii="Calibri" w:hAnsi="Calibri" w:cs="Calibri"/>
                <w:color w:val="000000"/>
                <w:sz w:val="22"/>
                <w:szCs w:val="22"/>
              </w:rPr>
            </w:pPr>
            <w:ins w:id="96237"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7B1B9C8" w14:textId="4A0785BB" w:rsidR="00646540" w:rsidRPr="00646540" w:rsidRDefault="00646540" w:rsidP="00646540">
            <w:pPr>
              <w:spacing w:before="0" w:after="0" w:line="240" w:lineRule="auto"/>
              <w:jc w:val="left"/>
              <w:rPr>
                <w:ins w:id="96238" w:author="pete jones" w:date="2022-01-11T16:59:00Z"/>
                <w:rFonts w:ascii="Calibri" w:hAnsi="Calibri" w:cs="Calibri"/>
                <w:color w:val="000000"/>
                <w:sz w:val="22"/>
                <w:szCs w:val="22"/>
              </w:rPr>
            </w:pPr>
            <w:ins w:id="96239" w:author="pete jones" w:date="2022-01-11T16:59:00Z">
              <w:r w:rsidRPr="00646540">
                <w:rPr>
                  <w:rFonts w:ascii="Calibri" w:hAnsi="Calibri" w:cs="Calibri"/>
                  <w:color w:val="000000"/>
                  <w:sz w:val="22"/>
                  <w:szCs w:val="22"/>
                </w:rPr>
                <w:t>Introduction To Engineering Mathematics (Non</w:t>
              </w:r>
            </w:ins>
            <w:ins w:id="96240" w:author="pete jones" w:date="2022-03-30T12:35:00Z">
              <w:r w:rsidR="00042512">
                <w:rPr>
                  <w:rFonts w:ascii="Calibri" w:hAnsi="Calibri" w:cs="Calibri"/>
                  <w:color w:val="000000"/>
                  <w:sz w:val="22"/>
                  <w:szCs w:val="22"/>
                </w:rPr>
                <w:t>-</w:t>
              </w:r>
            </w:ins>
            <w:ins w:id="96241" w:author="pete jones" w:date="2022-01-11T16:59:00Z">
              <w:r w:rsidRPr="00646540">
                <w:rPr>
                  <w:rFonts w:ascii="Calibri" w:hAnsi="Calibri" w:cs="Calibri"/>
                  <w:color w:val="000000"/>
                  <w:sz w:val="22"/>
                  <w:szCs w:val="22"/>
                </w:rPr>
                <w:t>A-Level)</w:t>
              </w:r>
            </w:ins>
          </w:p>
        </w:tc>
        <w:tc>
          <w:tcPr>
            <w:tcW w:w="409" w:type="dxa"/>
            <w:tcBorders>
              <w:top w:val="nil"/>
              <w:left w:val="nil"/>
              <w:bottom w:val="single" w:sz="4" w:space="0" w:color="auto"/>
              <w:right w:val="single" w:sz="4" w:space="0" w:color="auto"/>
            </w:tcBorders>
            <w:shd w:val="clear" w:color="auto" w:fill="auto"/>
            <w:noWrap/>
            <w:vAlign w:val="bottom"/>
            <w:hideMark/>
          </w:tcPr>
          <w:p w14:paraId="7831173A" w14:textId="77777777" w:rsidR="00646540" w:rsidRPr="00646540" w:rsidRDefault="00646540" w:rsidP="00646540">
            <w:pPr>
              <w:spacing w:before="0" w:after="0" w:line="240" w:lineRule="auto"/>
              <w:jc w:val="center"/>
              <w:rPr>
                <w:ins w:id="96242" w:author="pete jones" w:date="2022-01-11T16:59:00Z"/>
                <w:rFonts w:ascii="Calibri" w:hAnsi="Calibri" w:cs="Calibri"/>
                <w:color w:val="000000"/>
                <w:sz w:val="22"/>
                <w:szCs w:val="22"/>
              </w:rPr>
            </w:pPr>
            <w:ins w:id="96243" w:author="pete jones" w:date="2022-01-11T16:59:00Z">
              <w:r w:rsidRPr="00646540">
                <w:rPr>
                  <w:rFonts w:ascii="Calibri" w:hAnsi="Calibri" w:cs="Calibri"/>
                  <w:color w:val="000000"/>
                  <w:sz w:val="22"/>
                  <w:szCs w:val="22"/>
                </w:rPr>
                <w:t>M</w:t>
              </w:r>
            </w:ins>
          </w:p>
        </w:tc>
        <w:tc>
          <w:tcPr>
            <w:tcW w:w="401" w:type="dxa"/>
            <w:tcBorders>
              <w:top w:val="nil"/>
              <w:left w:val="nil"/>
              <w:bottom w:val="single" w:sz="4" w:space="0" w:color="auto"/>
              <w:right w:val="single" w:sz="4" w:space="0" w:color="auto"/>
            </w:tcBorders>
            <w:shd w:val="clear" w:color="auto" w:fill="auto"/>
            <w:noWrap/>
            <w:vAlign w:val="bottom"/>
            <w:hideMark/>
          </w:tcPr>
          <w:p w14:paraId="0E5509BA" w14:textId="77777777" w:rsidR="00646540" w:rsidRPr="00646540" w:rsidRDefault="00646540" w:rsidP="00646540">
            <w:pPr>
              <w:spacing w:before="0" w:after="0" w:line="240" w:lineRule="auto"/>
              <w:jc w:val="center"/>
              <w:rPr>
                <w:ins w:id="96244" w:author="pete jones" w:date="2022-01-11T16:59:00Z"/>
                <w:rFonts w:ascii="Calibri" w:hAnsi="Calibri" w:cs="Calibri"/>
                <w:color w:val="000000"/>
                <w:sz w:val="22"/>
                <w:szCs w:val="22"/>
              </w:rPr>
            </w:pPr>
            <w:ins w:id="96245"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6F62EF92" w14:textId="77777777" w:rsidR="00646540" w:rsidRPr="00646540" w:rsidRDefault="00646540" w:rsidP="00646540">
            <w:pPr>
              <w:spacing w:before="0" w:after="0" w:line="240" w:lineRule="auto"/>
              <w:jc w:val="center"/>
              <w:rPr>
                <w:ins w:id="96246" w:author="pete jones" w:date="2022-01-11T16:59:00Z"/>
                <w:rFonts w:ascii="Calibri" w:hAnsi="Calibri" w:cs="Calibri"/>
                <w:color w:val="000000"/>
                <w:sz w:val="22"/>
                <w:szCs w:val="22"/>
              </w:rPr>
            </w:pPr>
            <w:ins w:id="96247" w:author="pete jones" w:date="2022-01-11T16:59:00Z">
              <w:r w:rsidRPr="00646540">
                <w:rPr>
                  <w:rFonts w:ascii="Calibri" w:hAnsi="Calibri" w:cs="Calibri"/>
                  <w:color w:val="000000"/>
                  <w:sz w:val="22"/>
                  <w:szCs w:val="22"/>
                </w:rPr>
                <w:t>30</w:t>
              </w:r>
            </w:ins>
          </w:p>
        </w:tc>
        <w:tc>
          <w:tcPr>
            <w:tcW w:w="474" w:type="dxa"/>
            <w:tcBorders>
              <w:top w:val="nil"/>
              <w:left w:val="nil"/>
              <w:bottom w:val="single" w:sz="4" w:space="0" w:color="auto"/>
              <w:right w:val="single" w:sz="4" w:space="0" w:color="auto"/>
            </w:tcBorders>
            <w:shd w:val="clear" w:color="auto" w:fill="auto"/>
            <w:noWrap/>
            <w:vAlign w:val="bottom"/>
            <w:hideMark/>
          </w:tcPr>
          <w:p w14:paraId="418DAD6C" w14:textId="77777777" w:rsidR="00646540" w:rsidRPr="00646540" w:rsidRDefault="00646540" w:rsidP="00646540">
            <w:pPr>
              <w:spacing w:before="0" w:after="0" w:line="240" w:lineRule="auto"/>
              <w:jc w:val="center"/>
              <w:rPr>
                <w:ins w:id="96248" w:author="pete jones" w:date="2022-01-11T16:59:00Z"/>
                <w:rFonts w:ascii="Calibri" w:hAnsi="Calibri" w:cs="Calibri"/>
                <w:color w:val="000000"/>
                <w:sz w:val="22"/>
                <w:szCs w:val="22"/>
              </w:rPr>
            </w:pPr>
            <w:ins w:id="96249" w:author="pete jones" w:date="2022-01-11T16:59:00Z">
              <w:r w:rsidRPr="00646540">
                <w:rPr>
                  <w:rFonts w:ascii="Calibri" w:hAnsi="Calibri" w:cs="Calibri"/>
                  <w:color w:val="000000"/>
                  <w:sz w:val="22"/>
                  <w:szCs w:val="22"/>
                </w:rPr>
                <w:t>70</w:t>
              </w:r>
            </w:ins>
          </w:p>
        </w:tc>
        <w:tc>
          <w:tcPr>
            <w:tcW w:w="401" w:type="dxa"/>
            <w:tcBorders>
              <w:top w:val="nil"/>
              <w:left w:val="nil"/>
              <w:bottom w:val="single" w:sz="4" w:space="0" w:color="auto"/>
              <w:right w:val="single" w:sz="4" w:space="0" w:color="auto"/>
            </w:tcBorders>
            <w:shd w:val="clear" w:color="auto" w:fill="auto"/>
            <w:noWrap/>
            <w:vAlign w:val="bottom"/>
            <w:hideMark/>
          </w:tcPr>
          <w:p w14:paraId="7342EBF6" w14:textId="77777777" w:rsidR="00646540" w:rsidRPr="00646540" w:rsidRDefault="00646540" w:rsidP="00646540">
            <w:pPr>
              <w:spacing w:before="0" w:after="0" w:line="240" w:lineRule="auto"/>
              <w:jc w:val="center"/>
              <w:rPr>
                <w:ins w:id="96250" w:author="pete jones" w:date="2022-01-11T16:59:00Z"/>
                <w:rFonts w:ascii="Calibri" w:hAnsi="Calibri" w:cs="Calibri"/>
                <w:color w:val="000000"/>
                <w:sz w:val="22"/>
                <w:szCs w:val="22"/>
              </w:rPr>
            </w:pPr>
            <w:ins w:id="96251"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69633380" w14:textId="77777777" w:rsidR="00646540" w:rsidRPr="00646540" w:rsidRDefault="00646540" w:rsidP="00646540">
            <w:pPr>
              <w:spacing w:before="0" w:after="0" w:line="240" w:lineRule="auto"/>
              <w:jc w:val="center"/>
              <w:rPr>
                <w:ins w:id="96252" w:author="pete jones" w:date="2022-01-11T16:59:00Z"/>
                <w:rFonts w:ascii="Calibri" w:hAnsi="Calibri" w:cs="Calibri"/>
                <w:color w:val="000000"/>
                <w:sz w:val="22"/>
                <w:szCs w:val="22"/>
              </w:rPr>
            </w:pPr>
            <w:ins w:id="9625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BBAE83" w14:textId="77777777" w:rsidR="00646540" w:rsidRPr="00646540" w:rsidRDefault="00646540" w:rsidP="00646540">
            <w:pPr>
              <w:spacing w:before="0" w:after="0" w:line="240" w:lineRule="auto"/>
              <w:jc w:val="center"/>
              <w:rPr>
                <w:ins w:id="96254" w:author="pete jones" w:date="2022-01-11T16:59:00Z"/>
                <w:rFonts w:ascii="Calibri" w:hAnsi="Calibri" w:cs="Calibri"/>
                <w:color w:val="000000"/>
                <w:sz w:val="22"/>
                <w:szCs w:val="22"/>
              </w:rPr>
            </w:pPr>
            <w:ins w:id="9625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22987A" w14:textId="77777777" w:rsidR="00646540" w:rsidRPr="00646540" w:rsidRDefault="00646540" w:rsidP="00646540">
            <w:pPr>
              <w:spacing w:before="0" w:after="0" w:line="240" w:lineRule="auto"/>
              <w:jc w:val="center"/>
              <w:rPr>
                <w:ins w:id="96256" w:author="pete jones" w:date="2022-01-11T16:59:00Z"/>
                <w:rFonts w:ascii="Calibri" w:hAnsi="Calibri" w:cs="Calibri"/>
                <w:color w:val="000000"/>
                <w:sz w:val="22"/>
                <w:szCs w:val="22"/>
              </w:rPr>
            </w:pPr>
            <w:ins w:id="9625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4065B2" w14:textId="77777777" w:rsidR="00646540" w:rsidRPr="00646540" w:rsidRDefault="00646540" w:rsidP="00646540">
            <w:pPr>
              <w:spacing w:before="0" w:after="0" w:line="240" w:lineRule="auto"/>
              <w:jc w:val="center"/>
              <w:rPr>
                <w:ins w:id="96258" w:author="pete jones" w:date="2022-01-11T16:59:00Z"/>
                <w:rFonts w:ascii="Calibri" w:hAnsi="Calibri" w:cs="Calibri"/>
                <w:color w:val="000000"/>
                <w:sz w:val="22"/>
                <w:szCs w:val="22"/>
              </w:rPr>
            </w:pPr>
            <w:ins w:id="9625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8A54A7" w14:textId="77777777" w:rsidR="00646540" w:rsidRPr="00646540" w:rsidRDefault="00646540" w:rsidP="00646540">
            <w:pPr>
              <w:spacing w:before="0" w:after="0" w:line="240" w:lineRule="auto"/>
              <w:jc w:val="center"/>
              <w:rPr>
                <w:ins w:id="96260" w:author="pete jones" w:date="2022-01-11T16:59:00Z"/>
                <w:rFonts w:ascii="Calibri" w:hAnsi="Calibri" w:cs="Calibri"/>
                <w:color w:val="000000"/>
                <w:sz w:val="22"/>
                <w:szCs w:val="22"/>
              </w:rPr>
            </w:pPr>
            <w:ins w:id="9626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DE4F3A" w14:textId="77777777" w:rsidR="00646540" w:rsidRPr="00646540" w:rsidRDefault="00646540" w:rsidP="00646540">
            <w:pPr>
              <w:spacing w:before="0" w:after="0" w:line="240" w:lineRule="auto"/>
              <w:jc w:val="center"/>
              <w:rPr>
                <w:ins w:id="96262" w:author="pete jones" w:date="2022-01-11T16:59:00Z"/>
                <w:rFonts w:ascii="Calibri" w:hAnsi="Calibri" w:cs="Calibri"/>
                <w:color w:val="000000"/>
                <w:sz w:val="22"/>
                <w:szCs w:val="22"/>
              </w:rPr>
            </w:pPr>
            <w:ins w:id="96263"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B9245A0" w14:textId="77777777" w:rsidR="00646540" w:rsidRPr="00646540" w:rsidRDefault="00646540" w:rsidP="00646540">
            <w:pPr>
              <w:spacing w:before="0" w:after="0" w:line="240" w:lineRule="auto"/>
              <w:jc w:val="center"/>
              <w:rPr>
                <w:ins w:id="96264" w:author="pete jones" w:date="2022-01-11T16:59:00Z"/>
                <w:rFonts w:ascii="Calibri" w:hAnsi="Calibri" w:cs="Calibri"/>
                <w:color w:val="000000"/>
                <w:sz w:val="22"/>
                <w:szCs w:val="22"/>
              </w:rPr>
            </w:pPr>
            <w:ins w:id="96265" w:author="pete jones" w:date="2022-01-11T16:59:00Z">
              <w:r w:rsidRPr="00646540">
                <w:rPr>
                  <w:rFonts w:ascii="Calibri" w:hAnsi="Calibri" w:cs="Calibri"/>
                  <w:color w:val="000000"/>
                  <w:sz w:val="22"/>
                  <w:szCs w:val="22"/>
                </w:rPr>
                <w:t> </w:t>
              </w:r>
            </w:ins>
          </w:p>
        </w:tc>
      </w:tr>
      <w:tr w:rsidR="00646540" w:rsidRPr="00646540" w14:paraId="2419FB70" w14:textId="77777777" w:rsidTr="00646540">
        <w:trPr>
          <w:trHeight w:val="300"/>
          <w:ins w:id="96266"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F87C88E" w14:textId="77777777" w:rsidR="00646540" w:rsidRPr="00646540" w:rsidRDefault="00646540" w:rsidP="00646540">
            <w:pPr>
              <w:spacing w:before="0" w:after="0" w:line="240" w:lineRule="auto"/>
              <w:jc w:val="center"/>
              <w:rPr>
                <w:ins w:id="96267" w:author="pete jones" w:date="2022-01-11T16:59:00Z"/>
                <w:rFonts w:ascii="Calibri" w:hAnsi="Calibri" w:cs="Calibri"/>
                <w:color w:val="000000"/>
                <w:sz w:val="22"/>
                <w:szCs w:val="22"/>
              </w:rPr>
            </w:pPr>
            <w:ins w:id="96268" w:author="pete jones" w:date="2022-01-11T16:59:00Z">
              <w:r w:rsidRPr="00646540">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725BE09" w14:textId="77D36D40" w:rsidR="00646540" w:rsidRPr="00646540" w:rsidRDefault="00646540" w:rsidP="00646540">
            <w:pPr>
              <w:spacing w:before="0" w:after="0" w:line="240" w:lineRule="auto"/>
              <w:jc w:val="left"/>
              <w:rPr>
                <w:ins w:id="96269" w:author="pete jones" w:date="2022-01-11T16:59:00Z"/>
                <w:rFonts w:ascii="Calibri" w:hAnsi="Calibri" w:cs="Calibri"/>
                <w:color w:val="000000"/>
                <w:sz w:val="22"/>
                <w:szCs w:val="22"/>
              </w:rPr>
            </w:pPr>
            <w:ins w:id="96270" w:author="pete jones" w:date="2022-01-11T16:59:00Z">
              <w:r w:rsidRPr="00646540">
                <w:rPr>
                  <w:rFonts w:ascii="Calibri" w:hAnsi="Calibri" w:cs="Calibri"/>
                  <w:color w:val="000000"/>
                  <w:sz w:val="22"/>
                  <w:szCs w:val="22"/>
                </w:rPr>
                <w:t xml:space="preserve">Professional Development </w:t>
              </w:r>
            </w:ins>
            <w:ins w:id="96271" w:author="pete jones" w:date="2022-04-05T11:11:00Z">
              <w:r w:rsidR="00C02A6E" w:rsidRPr="00646540">
                <w:rPr>
                  <w:rFonts w:ascii="Calibri" w:hAnsi="Calibri" w:cs="Calibri"/>
                  <w:color w:val="000000"/>
                  <w:sz w:val="22"/>
                  <w:szCs w:val="22"/>
                </w:rPr>
                <w:t>and</w:t>
              </w:r>
            </w:ins>
            <w:ins w:id="96272" w:author="pete jones" w:date="2022-01-11T16:59:00Z">
              <w:r w:rsidRPr="00646540">
                <w:rPr>
                  <w:rFonts w:ascii="Calibri" w:hAnsi="Calibri" w:cs="Calibri"/>
                  <w:color w:val="000000"/>
                  <w:sz w:val="22"/>
                  <w:szCs w:val="22"/>
                </w:rPr>
                <w:t xml:space="preserve"> Engineering Applications</w:t>
              </w:r>
            </w:ins>
          </w:p>
        </w:tc>
        <w:tc>
          <w:tcPr>
            <w:tcW w:w="409" w:type="dxa"/>
            <w:tcBorders>
              <w:top w:val="nil"/>
              <w:left w:val="nil"/>
              <w:bottom w:val="single" w:sz="4" w:space="0" w:color="auto"/>
              <w:right w:val="single" w:sz="4" w:space="0" w:color="auto"/>
            </w:tcBorders>
            <w:shd w:val="clear" w:color="auto" w:fill="auto"/>
            <w:noWrap/>
            <w:vAlign w:val="bottom"/>
            <w:hideMark/>
          </w:tcPr>
          <w:p w14:paraId="5DF83FED" w14:textId="77777777" w:rsidR="00646540" w:rsidRPr="00646540" w:rsidRDefault="00646540" w:rsidP="00646540">
            <w:pPr>
              <w:spacing w:before="0" w:after="0" w:line="240" w:lineRule="auto"/>
              <w:jc w:val="center"/>
              <w:rPr>
                <w:ins w:id="96273" w:author="pete jones" w:date="2022-01-11T16:59:00Z"/>
                <w:rFonts w:ascii="Calibri" w:hAnsi="Calibri" w:cs="Calibri"/>
                <w:color w:val="000000"/>
                <w:sz w:val="22"/>
                <w:szCs w:val="22"/>
              </w:rPr>
            </w:pPr>
            <w:ins w:id="96274" w:author="pete jones" w:date="2022-01-11T16:59:00Z">
              <w:r w:rsidRPr="0064654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17B94D14" w14:textId="77777777" w:rsidR="00646540" w:rsidRPr="00646540" w:rsidRDefault="00646540" w:rsidP="00646540">
            <w:pPr>
              <w:spacing w:before="0" w:after="0" w:line="240" w:lineRule="auto"/>
              <w:jc w:val="center"/>
              <w:rPr>
                <w:ins w:id="96275" w:author="pete jones" w:date="2022-01-11T16:59:00Z"/>
                <w:rFonts w:ascii="Calibri" w:hAnsi="Calibri" w:cs="Calibri"/>
                <w:color w:val="000000"/>
                <w:sz w:val="22"/>
                <w:szCs w:val="22"/>
              </w:rPr>
            </w:pPr>
            <w:ins w:id="96276"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3ACEB3E9" w14:textId="77777777" w:rsidR="00646540" w:rsidRPr="00646540" w:rsidRDefault="00646540" w:rsidP="00646540">
            <w:pPr>
              <w:spacing w:before="0" w:after="0" w:line="240" w:lineRule="auto"/>
              <w:jc w:val="center"/>
              <w:rPr>
                <w:ins w:id="96277" w:author="pete jones" w:date="2022-01-11T16:59:00Z"/>
                <w:rFonts w:ascii="Calibri" w:hAnsi="Calibri" w:cs="Calibri"/>
                <w:color w:val="000000"/>
                <w:sz w:val="22"/>
                <w:szCs w:val="22"/>
              </w:rPr>
            </w:pPr>
            <w:ins w:id="96278" w:author="pete jones" w:date="2022-01-11T16:59:00Z">
              <w:r w:rsidRPr="00646540">
                <w:rPr>
                  <w:rFonts w:ascii="Calibri" w:hAnsi="Calibri" w:cs="Calibri"/>
                  <w:color w:val="000000"/>
                  <w:sz w:val="22"/>
                  <w:szCs w:val="22"/>
                </w:rPr>
                <w:t>100</w:t>
              </w:r>
            </w:ins>
          </w:p>
        </w:tc>
        <w:tc>
          <w:tcPr>
            <w:tcW w:w="474" w:type="dxa"/>
            <w:tcBorders>
              <w:top w:val="nil"/>
              <w:left w:val="nil"/>
              <w:bottom w:val="single" w:sz="4" w:space="0" w:color="auto"/>
              <w:right w:val="single" w:sz="4" w:space="0" w:color="auto"/>
            </w:tcBorders>
            <w:shd w:val="clear" w:color="auto" w:fill="auto"/>
            <w:noWrap/>
            <w:vAlign w:val="bottom"/>
            <w:hideMark/>
          </w:tcPr>
          <w:p w14:paraId="26D8BB9A" w14:textId="77777777" w:rsidR="00646540" w:rsidRPr="00646540" w:rsidRDefault="00646540" w:rsidP="00646540">
            <w:pPr>
              <w:spacing w:before="0" w:after="0" w:line="240" w:lineRule="auto"/>
              <w:jc w:val="center"/>
              <w:rPr>
                <w:ins w:id="96279" w:author="pete jones" w:date="2022-01-11T16:59:00Z"/>
                <w:rFonts w:ascii="Calibri" w:hAnsi="Calibri" w:cs="Calibri"/>
                <w:color w:val="000000"/>
                <w:sz w:val="22"/>
                <w:szCs w:val="22"/>
              </w:rPr>
            </w:pPr>
            <w:ins w:id="96280"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63A1C122" w14:textId="77777777" w:rsidR="00646540" w:rsidRPr="00646540" w:rsidRDefault="00646540" w:rsidP="00646540">
            <w:pPr>
              <w:spacing w:before="0" w:after="0" w:line="240" w:lineRule="auto"/>
              <w:jc w:val="center"/>
              <w:rPr>
                <w:ins w:id="96281" w:author="pete jones" w:date="2022-01-11T16:59:00Z"/>
                <w:rFonts w:ascii="Calibri" w:hAnsi="Calibri" w:cs="Calibri"/>
                <w:color w:val="000000"/>
                <w:sz w:val="22"/>
                <w:szCs w:val="22"/>
              </w:rPr>
            </w:pPr>
            <w:ins w:id="96282"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4F7B2C69" w14:textId="77777777" w:rsidR="00646540" w:rsidRPr="00646540" w:rsidRDefault="00646540" w:rsidP="00646540">
            <w:pPr>
              <w:spacing w:before="0" w:after="0" w:line="240" w:lineRule="auto"/>
              <w:jc w:val="center"/>
              <w:rPr>
                <w:ins w:id="96283" w:author="pete jones" w:date="2022-01-11T16:59:00Z"/>
                <w:rFonts w:ascii="Calibri" w:hAnsi="Calibri" w:cs="Calibri"/>
                <w:color w:val="000000"/>
                <w:sz w:val="22"/>
                <w:szCs w:val="22"/>
              </w:rPr>
            </w:pPr>
            <w:ins w:id="9628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63AA09" w14:textId="77777777" w:rsidR="00646540" w:rsidRPr="00646540" w:rsidRDefault="00646540" w:rsidP="00646540">
            <w:pPr>
              <w:spacing w:before="0" w:after="0" w:line="240" w:lineRule="auto"/>
              <w:jc w:val="center"/>
              <w:rPr>
                <w:ins w:id="96285" w:author="pete jones" w:date="2022-01-11T16:59:00Z"/>
                <w:rFonts w:ascii="Calibri" w:hAnsi="Calibri" w:cs="Calibri"/>
                <w:color w:val="000000"/>
                <w:sz w:val="22"/>
                <w:szCs w:val="22"/>
              </w:rPr>
            </w:pPr>
            <w:ins w:id="9628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7EF8B4" w14:textId="77777777" w:rsidR="00646540" w:rsidRPr="00646540" w:rsidRDefault="00646540" w:rsidP="00646540">
            <w:pPr>
              <w:spacing w:before="0" w:after="0" w:line="240" w:lineRule="auto"/>
              <w:jc w:val="center"/>
              <w:rPr>
                <w:ins w:id="96287" w:author="pete jones" w:date="2022-01-11T16:59:00Z"/>
                <w:rFonts w:ascii="Calibri" w:hAnsi="Calibri" w:cs="Calibri"/>
                <w:color w:val="000000"/>
                <w:sz w:val="22"/>
                <w:szCs w:val="22"/>
              </w:rPr>
            </w:pPr>
            <w:ins w:id="9628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17FEA2" w14:textId="77777777" w:rsidR="00646540" w:rsidRPr="00646540" w:rsidRDefault="00646540" w:rsidP="00646540">
            <w:pPr>
              <w:spacing w:before="0" w:after="0" w:line="240" w:lineRule="auto"/>
              <w:jc w:val="center"/>
              <w:rPr>
                <w:ins w:id="96289" w:author="pete jones" w:date="2022-01-11T16:59:00Z"/>
                <w:rFonts w:ascii="Calibri" w:hAnsi="Calibri" w:cs="Calibri"/>
                <w:color w:val="000000"/>
                <w:sz w:val="22"/>
                <w:szCs w:val="22"/>
              </w:rPr>
            </w:pPr>
            <w:ins w:id="9629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90869C" w14:textId="77777777" w:rsidR="00646540" w:rsidRPr="00646540" w:rsidRDefault="00646540" w:rsidP="00646540">
            <w:pPr>
              <w:spacing w:before="0" w:after="0" w:line="240" w:lineRule="auto"/>
              <w:jc w:val="center"/>
              <w:rPr>
                <w:ins w:id="96291" w:author="pete jones" w:date="2022-01-11T16:59:00Z"/>
                <w:rFonts w:ascii="Calibri" w:hAnsi="Calibri" w:cs="Calibri"/>
                <w:color w:val="000000"/>
                <w:sz w:val="22"/>
                <w:szCs w:val="22"/>
              </w:rPr>
            </w:pPr>
            <w:ins w:id="9629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188EEE1" w14:textId="77777777" w:rsidR="00646540" w:rsidRPr="00646540" w:rsidRDefault="00646540" w:rsidP="00646540">
            <w:pPr>
              <w:spacing w:before="0" w:after="0" w:line="240" w:lineRule="auto"/>
              <w:jc w:val="center"/>
              <w:rPr>
                <w:ins w:id="96293" w:author="pete jones" w:date="2022-01-11T16:59:00Z"/>
                <w:rFonts w:ascii="Calibri" w:hAnsi="Calibri" w:cs="Calibri"/>
                <w:color w:val="000000"/>
                <w:sz w:val="22"/>
                <w:szCs w:val="22"/>
              </w:rPr>
            </w:pPr>
            <w:ins w:id="96294"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D411044" w14:textId="77777777" w:rsidR="00646540" w:rsidRPr="00646540" w:rsidRDefault="00646540" w:rsidP="00646540">
            <w:pPr>
              <w:spacing w:before="0" w:after="0" w:line="240" w:lineRule="auto"/>
              <w:jc w:val="center"/>
              <w:rPr>
                <w:ins w:id="96295" w:author="pete jones" w:date="2022-01-11T16:59:00Z"/>
                <w:rFonts w:ascii="Calibri" w:hAnsi="Calibri" w:cs="Calibri"/>
                <w:color w:val="000000"/>
                <w:sz w:val="22"/>
                <w:szCs w:val="22"/>
              </w:rPr>
            </w:pPr>
            <w:ins w:id="96296" w:author="pete jones" w:date="2022-01-11T16:59:00Z">
              <w:r w:rsidRPr="00646540">
                <w:rPr>
                  <w:rFonts w:ascii="Calibri" w:hAnsi="Calibri" w:cs="Calibri"/>
                  <w:color w:val="000000"/>
                  <w:sz w:val="22"/>
                  <w:szCs w:val="22"/>
                </w:rPr>
                <w:t> </w:t>
              </w:r>
            </w:ins>
          </w:p>
        </w:tc>
      </w:tr>
      <w:tr w:rsidR="00646540" w:rsidRPr="00646540" w14:paraId="4759960B" w14:textId="77777777" w:rsidTr="00646540">
        <w:trPr>
          <w:trHeight w:val="300"/>
          <w:ins w:id="96297"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3CFBF66" w14:textId="77777777" w:rsidR="00646540" w:rsidRPr="00646540" w:rsidRDefault="00646540" w:rsidP="00646540">
            <w:pPr>
              <w:spacing w:before="0" w:after="0" w:line="240" w:lineRule="auto"/>
              <w:jc w:val="center"/>
              <w:rPr>
                <w:ins w:id="96298" w:author="pete jones" w:date="2022-01-11T16:59:00Z"/>
                <w:rFonts w:ascii="Calibri" w:hAnsi="Calibri" w:cs="Calibri"/>
                <w:color w:val="000000"/>
                <w:sz w:val="22"/>
                <w:szCs w:val="22"/>
              </w:rPr>
            </w:pPr>
            <w:ins w:id="96299"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3EE5904" w14:textId="77777777" w:rsidR="00646540" w:rsidRPr="00646540" w:rsidRDefault="00646540" w:rsidP="00646540">
            <w:pPr>
              <w:spacing w:before="0" w:after="0" w:line="240" w:lineRule="auto"/>
              <w:jc w:val="left"/>
              <w:rPr>
                <w:ins w:id="96300" w:author="pete jones" w:date="2022-01-11T16:59:00Z"/>
                <w:rFonts w:ascii="Calibri" w:hAnsi="Calibri" w:cs="Calibri"/>
                <w:color w:val="000000"/>
                <w:sz w:val="22"/>
                <w:szCs w:val="22"/>
              </w:rPr>
            </w:pPr>
            <w:ins w:id="96301" w:author="pete jones" w:date="2022-01-11T16:59:00Z">
              <w:r w:rsidRPr="00646540">
                <w:rPr>
                  <w:rFonts w:ascii="Calibri" w:hAnsi="Calibri" w:cs="Calibri"/>
                  <w:color w:val="000000"/>
                  <w:sz w:val="22"/>
                  <w:szCs w:val="22"/>
                </w:rPr>
                <w:t>Automation And Control Engineering</w:t>
              </w:r>
            </w:ins>
          </w:p>
        </w:tc>
        <w:tc>
          <w:tcPr>
            <w:tcW w:w="409" w:type="dxa"/>
            <w:tcBorders>
              <w:top w:val="nil"/>
              <w:left w:val="nil"/>
              <w:bottom w:val="single" w:sz="4" w:space="0" w:color="auto"/>
              <w:right w:val="single" w:sz="4" w:space="0" w:color="auto"/>
            </w:tcBorders>
            <w:shd w:val="clear" w:color="auto" w:fill="auto"/>
            <w:noWrap/>
            <w:vAlign w:val="bottom"/>
            <w:hideMark/>
          </w:tcPr>
          <w:p w14:paraId="09D9A155" w14:textId="77777777" w:rsidR="00646540" w:rsidRPr="00646540" w:rsidRDefault="00646540" w:rsidP="00646540">
            <w:pPr>
              <w:spacing w:before="0" w:after="0" w:line="240" w:lineRule="auto"/>
              <w:jc w:val="center"/>
              <w:rPr>
                <w:ins w:id="96302" w:author="pete jones" w:date="2022-01-11T16:59:00Z"/>
                <w:rFonts w:ascii="Calibri" w:hAnsi="Calibri" w:cs="Calibri"/>
                <w:color w:val="000000"/>
                <w:sz w:val="22"/>
                <w:szCs w:val="22"/>
              </w:rPr>
            </w:pPr>
            <w:ins w:id="96303" w:author="pete jones" w:date="2022-01-11T16:59:00Z">
              <w:r w:rsidRPr="0064654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7D0EFA2A" w14:textId="77777777" w:rsidR="00646540" w:rsidRPr="00646540" w:rsidRDefault="00646540" w:rsidP="00646540">
            <w:pPr>
              <w:spacing w:before="0" w:after="0" w:line="240" w:lineRule="auto"/>
              <w:jc w:val="center"/>
              <w:rPr>
                <w:ins w:id="96304" w:author="pete jones" w:date="2022-01-11T16:59:00Z"/>
                <w:rFonts w:ascii="Calibri" w:hAnsi="Calibri" w:cs="Calibri"/>
                <w:color w:val="000000"/>
                <w:sz w:val="22"/>
                <w:szCs w:val="22"/>
              </w:rPr>
            </w:pPr>
            <w:ins w:id="96305"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42A0179E" w14:textId="77777777" w:rsidR="00646540" w:rsidRPr="00646540" w:rsidRDefault="00646540" w:rsidP="00646540">
            <w:pPr>
              <w:spacing w:before="0" w:after="0" w:line="240" w:lineRule="auto"/>
              <w:jc w:val="center"/>
              <w:rPr>
                <w:ins w:id="96306" w:author="pete jones" w:date="2022-01-11T16:59:00Z"/>
                <w:rFonts w:ascii="Calibri" w:hAnsi="Calibri" w:cs="Calibri"/>
                <w:color w:val="000000"/>
                <w:sz w:val="22"/>
                <w:szCs w:val="22"/>
              </w:rPr>
            </w:pPr>
            <w:ins w:id="96307" w:author="pete jones" w:date="2022-01-11T16:59:00Z">
              <w:r w:rsidRPr="00646540">
                <w:rPr>
                  <w:rFonts w:ascii="Calibri" w:hAnsi="Calibri" w:cs="Calibri"/>
                  <w:color w:val="000000"/>
                  <w:sz w:val="22"/>
                  <w:szCs w:val="22"/>
                </w:rPr>
                <w:t>30</w:t>
              </w:r>
            </w:ins>
          </w:p>
        </w:tc>
        <w:tc>
          <w:tcPr>
            <w:tcW w:w="474" w:type="dxa"/>
            <w:tcBorders>
              <w:top w:val="nil"/>
              <w:left w:val="nil"/>
              <w:bottom w:val="single" w:sz="4" w:space="0" w:color="auto"/>
              <w:right w:val="single" w:sz="4" w:space="0" w:color="auto"/>
            </w:tcBorders>
            <w:shd w:val="clear" w:color="auto" w:fill="auto"/>
            <w:noWrap/>
            <w:vAlign w:val="bottom"/>
            <w:hideMark/>
          </w:tcPr>
          <w:p w14:paraId="12B6D3B4" w14:textId="77777777" w:rsidR="00646540" w:rsidRPr="00646540" w:rsidRDefault="00646540" w:rsidP="00646540">
            <w:pPr>
              <w:spacing w:before="0" w:after="0" w:line="240" w:lineRule="auto"/>
              <w:jc w:val="center"/>
              <w:rPr>
                <w:ins w:id="96308" w:author="pete jones" w:date="2022-01-11T16:59:00Z"/>
                <w:rFonts w:ascii="Calibri" w:hAnsi="Calibri" w:cs="Calibri"/>
                <w:color w:val="000000"/>
                <w:sz w:val="22"/>
                <w:szCs w:val="22"/>
              </w:rPr>
            </w:pPr>
            <w:ins w:id="96309" w:author="pete jones" w:date="2022-01-11T16:59:00Z">
              <w:r w:rsidRPr="00646540">
                <w:rPr>
                  <w:rFonts w:ascii="Calibri" w:hAnsi="Calibri" w:cs="Calibri"/>
                  <w:color w:val="000000"/>
                  <w:sz w:val="22"/>
                  <w:szCs w:val="22"/>
                </w:rPr>
                <w:t>70</w:t>
              </w:r>
            </w:ins>
          </w:p>
        </w:tc>
        <w:tc>
          <w:tcPr>
            <w:tcW w:w="401" w:type="dxa"/>
            <w:tcBorders>
              <w:top w:val="nil"/>
              <w:left w:val="nil"/>
              <w:bottom w:val="single" w:sz="4" w:space="0" w:color="auto"/>
              <w:right w:val="single" w:sz="4" w:space="0" w:color="auto"/>
            </w:tcBorders>
            <w:shd w:val="clear" w:color="auto" w:fill="auto"/>
            <w:noWrap/>
            <w:vAlign w:val="bottom"/>
            <w:hideMark/>
          </w:tcPr>
          <w:p w14:paraId="0AE468ED" w14:textId="77777777" w:rsidR="00646540" w:rsidRPr="00646540" w:rsidRDefault="00646540" w:rsidP="00646540">
            <w:pPr>
              <w:spacing w:before="0" w:after="0" w:line="240" w:lineRule="auto"/>
              <w:jc w:val="center"/>
              <w:rPr>
                <w:ins w:id="96310" w:author="pete jones" w:date="2022-01-11T16:59:00Z"/>
                <w:rFonts w:ascii="Calibri" w:hAnsi="Calibri" w:cs="Calibri"/>
                <w:color w:val="000000"/>
                <w:sz w:val="22"/>
                <w:szCs w:val="22"/>
              </w:rPr>
            </w:pPr>
            <w:ins w:id="96311"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7799F8FA" w14:textId="77777777" w:rsidR="00646540" w:rsidRPr="00646540" w:rsidRDefault="00646540" w:rsidP="00646540">
            <w:pPr>
              <w:spacing w:before="0" w:after="0" w:line="240" w:lineRule="auto"/>
              <w:jc w:val="center"/>
              <w:rPr>
                <w:ins w:id="96312" w:author="pete jones" w:date="2022-01-11T16:59:00Z"/>
                <w:rFonts w:ascii="Calibri" w:hAnsi="Calibri" w:cs="Calibri"/>
                <w:color w:val="000000"/>
                <w:sz w:val="22"/>
                <w:szCs w:val="22"/>
              </w:rPr>
            </w:pPr>
            <w:ins w:id="9631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F18774" w14:textId="77777777" w:rsidR="00646540" w:rsidRPr="00646540" w:rsidRDefault="00646540" w:rsidP="00646540">
            <w:pPr>
              <w:spacing w:before="0" w:after="0" w:line="240" w:lineRule="auto"/>
              <w:jc w:val="center"/>
              <w:rPr>
                <w:ins w:id="96314" w:author="pete jones" w:date="2022-01-11T16:59:00Z"/>
                <w:rFonts w:ascii="Calibri" w:hAnsi="Calibri" w:cs="Calibri"/>
                <w:color w:val="000000"/>
                <w:sz w:val="22"/>
                <w:szCs w:val="22"/>
              </w:rPr>
            </w:pPr>
            <w:ins w:id="9631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E65811" w14:textId="77777777" w:rsidR="00646540" w:rsidRPr="00646540" w:rsidRDefault="00646540" w:rsidP="00646540">
            <w:pPr>
              <w:spacing w:before="0" w:after="0" w:line="240" w:lineRule="auto"/>
              <w:jc w:val="center"/>
              <w:rPr>
                <w:ins w:id="96316" w:author="pete jones" w:date="2022-01-11T16:59:00Z"/>
                <w:rFonts w:ascii="Calibri" w:hAnsi="Calibri" w:cs="Calibri"/>
                <w:color w:val="000000"/>
                <w:sz w:val="22"/>
                <w:szCs w:val="22"/>
              </w:rPr>
            </w:pPr>
            <w:ins w:id="9631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CD3F5E" w14:textId="77777777" w:rsidR="00646540" w:rsidRPr="00646540" w:rsidRDefault="00646540" w:rsidP="00646540">
            <w:pPr>
              <w:spacing w:before="0" w:after="0" w:line="240" w:lineRule="auto"/>
              <w:jc w:val="center"/>
              <w:rPr>
                <w:ins w:id="96318" w:author="pete jones" w:date="2022-01-11T16:59:00Z"/>
                <w:rFonts w:ascii="Calibri" w:hAnsi="Calibri" w:cs="Calibri"/>
                <w:color w:val="000000"/>
                <w:sz w:val="22"/>
                <w:szCs w:val="22"/>
              </w:rPr>
            </w:pPr>
            <w:ins w:id="9631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04E605" w14:textId="77777777" w:rsidR="00646540" w:rsidRPr="00646540" w:rsidRDefault="00646540" w:rsidP="00646540">
            <w:pPr>
              <w:spacing w:before="0" w:after="0" w:line="240" w:lineRule="auto"/>
              <w:jc w:val="center"/>
              <w:rPr>
                <w:ins w:id="96320" w:author="pete jones" w:date="2022-01-11T16:59:00Z"/>
                <w:rFonts w:ascii="Calibri" w:hAnsi="Calibri" w:cs="Calibri"/>
                <w:color w:val="000000"/>
                <w:sz w:val="22"/>
                <w:szCs w:val="22"/>
              </w:rPr>
            </w:pPr>
            <w:ins w:id="9632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F924BB" w14:textId="77777777" w:rsidR="00646540" w:rsidRPr="00646540" w:rsidRDefault="00646540" w:rsidP="00646540">
            <w:pPr>
              <w:spacing w:before="0" w:after="0" w:line="240" w:lineRule="auto"/>
              <w:jc w:val="center"/>
              <w:rPr>
                <w:ins w:id="96322" w:author="pete jones" w:date="2022-01-11T16:59:00Z"/>
                <w:rFonts w:ascii="Calibri" w:hAnsi="Calibri" w:cs="Calibri"/>
                <w:color w:val="000000"/>
                <w:sz w:val="22"/>
                <w:szCs w:val="22"/>
              </w:rPr>
            </w:pPr>
            <w:ins w:id="96323"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3030EC0" w14:textId="77777777" w:rsidR="00646540" w:rsidRPr="00646540" w:rsidRDefault="00646540" w:rsidP="00646540">
            <w:pPr>
              <w:spacing w:before="0" w:after="0" w:line="240" w:lineRule="auto"/>
              <w:jc w:val="center"/>
              <w:rPr>
                <w:ins w:id="96324" w:author="pete jones" w:date="2022-01-11T16:59:00Z"/>
                <w:rFonts w:ascii="Calibri" w:hAnsi="Calibri" w:cs="Calibri"/>
                <w:color w:val="000000"/>
                <w:sz w:val="22"/>
                <w:szCs w:val="22"/>
              </w:rPr>
            </w:pPr>
            <w:ins w:id="96325" w:author="pete jones" w:date="2022-01-11T16:59:00Z">
              <w:r w:rsidRPr="00646540">
                <w:rPr>
                  <w:rFonts w:ascii="Calibri" w:hAnsi="Calibri" w:cs="Calibri"/>
                  <w:color w:val="000000"/>
                  <w:sz w:val="22"/>
                  <w:szCs w:val="22"/>
                </w:rPr>
                <w:t> </w:t>
              </w:r>
            </w:ins>
          </w:p>
        </w:tc>
      </w:tr>
      <w:tr w:rsidR="00646540" w:rsidRPr="00646540" w14:paraId="00C2EDD4" w14:textId="77777777" w:rsidTr="00646540">
        <w:trPr>
          <w:trHeight w:val="300"/>
          <w:ins w:id="96326"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2DE09F9" w14:textId="77777777" w:rsidR="00646540" w:rsidRPr="00646540" w:rsidRDefault="00646540" w:rsidP="00646540">
            <w:pPr>
              <w:spacing w:before="0" w:after="0" w:line="240" w:lineRule="auto"/>
              <w:jc w:val="center"/>
              <w:rPr>
                <w:ins w:id="96327" w:author="pete jones" w:date="2022-01-11T16:59:00Z"/>
                <w:rFonts w:ascii="Calibri" w:hAnsi="Calibri" w:cs="Calibri"/>
                <w:color w:val="000000"/>
                <w:sz w:val="22"/>
                <w:szCs w:val="22"/>
              </w:rPr>
            </w:pPr>
            <w:ins w:id="96328"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B317777" w14:textId="77777777" w:rsidR="00646540" w:rsidRPr="00646540" w:rsidRDefault="00646540" w:rsidP="00646540">
            <w:pPr>
              <w:spacing w:before="0" w:after="0" w:line="240" w:lineRule="auto"/>
              <w:jc w:val="left"/>
              <w:rPr>
                <w:ins w:id="96329" w:author="pete jones" w:date="2022-01-11T16:59:00Z"/>
                <w:rFonts w:ascii="Calibri" w:hAnsi="Calibri" w:cs="Calibri"/>
                <w:color w:val="000000"/>
                <w:sz w:val="22"/>
                <w:szCs w:val="22"/>
              </w:rPr>
            </w:pPr>
            <w:ins w:id="96330" w:author="pete jones" w:date="2022-01-11T16:59:00Z">
              <w:r w:rsidRPr="00646540">
                <w:rPr>
                  <w:rFonts w:ascii="Calibri" w:hAnsi="Calibri" w:cs="Calibri"/>
                  <w:color w:val="000000"/>
                  <w:sz w:val="22"/>
                  <w:szCs w:val="22"/>
                </w:rPr>
                <w:t>Design Engineering</w:t>
              </w:r>
            </w:ins>
          </w:p>
        </w:tc>
        <w:tc>
          <w:tcPr>
            <w:tcW w:w="409" w:type="dxa"/>
            <w:tcBorders>
              <w:top w:val="nil"/>
              <w:left w:val="nil"/>
              <w:bottom w:val="single" w:sz="4" w:space="0" w:color="auto"/>
              <w:right w:val="single" w:sz="4" w:space="0" w:color="auto"/>
            </w:tcBorders>
            <w:shd w:val="clear" w:color="auto" w:fill="auto"/>
            <w:noWrap/>
            <w:vAlign w:val="bottom"/>
            <w:hideMark/>
          </w:tcPr>
          <w:p w14:paraId="23C0DA30" w14:textId="77777777" w:rsidR="00646540" w:rsidRPr="00646540" w:rsidRDefault="00646540" w:rsidP="00646540">
            <w:pPr>
              <w:spacing w:before="0" w:after="0" w:line="240" w:lineRule="auto"/>
              <w:jc w:val="center"/>
              <w:rPr>
                <w:ins w:id="96331" w:author="pete jones" w:date="2022-01-11T16:59:00Z"/>
                <w:rFonts w:ascii="Calibri" w:hAnsi="Calibri" w:cs="Calibri"/>
                <w:color w:val="000000"/>
                <w:sz w:val="22"/>
                <w:szCs w:val="22"/>
              </w:rPr>
            </w:pPr>
            <w:ins w:id="96332" w:author="pete jones" w:date="2022-01-11T16:59:00Z">
              <w:r w:rsidRPr="00646540">
                <w:rPr>
                  <w:rFonts w:ascii="Calibri" w:hAnsi="Calibri" w:cs="Calibri"/>
                  <w:color w:val="000000"/>
                  <w:sz w:val="22"/>
                  <w:szCs w:val="22"/>
                </w:rPr>
                <w:t>O</w:t>
              </w:r>
            </w:ins>
          </w:p>
        </w:tc>
        <w:tc>
          <w:tcPr>
            <w:tcW w:w="401" w:type="dxa"/>
            <w:tcBorders>
              <w:top w:val="nil"/>
              <w:left w:val="nil"/>
              <w:bottom w:val="single" w:sz="4" w:space="0" w:color="auto"/>
              <w:right w:val="single" w:sz="4" w:space="0" w:color="auto"/>
            </w:tcBorders>
            <w:shd w:val="clear" w:color="auto" w:fill="auto"/>
            <w:noWrap/>
            <w:vAlign w:val="bottom"/>
            <w:hideMark/>
          </w:tcPr>
          <w:p w14:paraId="387F21A1" w14:textId="77777777" w:rsidR="00646540" w:rsidRPr="00646540" w:rsidRDefault="00646540" w:rsidP="00646540">
            <w:pPr>
              <w:spacing w:before="0" w:after="0" w:line="240" w:lineRule="auto"/>
              <w:jc w:val="center"/>
              <w:rPr>
                <w:ins w:id="96333" w:author="pete jones" w:date="2022-01-11T16:59:00Z"/>
                <w:rFonts w:ascii="Calibri" w:hAnsi="Calibri" w:cs="Calibri"/>
                <w:color w:val="000000"/>
                <w:sz w:val="22"/>
                <w:szCs w:val="22"/>
              </w:rPr>
            </w:pPr>
            <w:ins w:id="96334"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0039EE31" w14:textId="77777777" w:rsidR="00646540" w:rsidRPr="00646540" w:rsidRDefault="00646540" w:rsidP="00646540">
            <w:pPr>
              <w:spacing w:before="0" w:after="0" w:line="240" w:lineRule="auto"/>
              <w:jc w:val="center"/>
              <w:rPr>
                <w:ins w:id="96335" w:author="pete jones" w:date="2022-01-11T16:59:00Z"/>
                <w:rFonts w:ascii="Calibri" w:hAnsi="Calibri" w:cs="Calibri"/>
                <w:color w:val="000000"/>
                <w:sz w:val="22"/>
                <w:szCs w:val="22"/>
              </w:rPr>
            </w:pPr>
            <w:ins w:id="96336" w:author="pete jones" w:date="2022-01-11T16:59:00Z">
              <w:r w:rsidRPr="00646540">
                <w:rPr>
                  <w:rFonts w:ascii="Calibri" w:hAnsi="Calibri" w:cs="Calibri"/>
                  <w:color w:val="000000"/>
                  <w:sz w:val="22"/>
                  <w:szCs w:val="22"/>
                </w:rPr>
                <w:t>70</w:t>
              </w:r>
            </w:ins>
          </w:p>
        </w:tc>
        <w:tc>
          <w:tcPr>
            <w:tcW w:w="474" w:type="dxa"/>
            <w:tcBorders>
              <w:top w:val="nil"/>
              <w:left w:val="nil"/>
              <w:bottom w:val="single" w:sz="4" w:space="0" w:color="auto"/>
              <w:right w:val="single" w:sz="4" w:space="0" w:color="auto"/>
            </w:tcBorders>
            <w:shd w:val="clear" w:color="auto" w:fill="auto"/>
            <w:noWrap/>
            <w:vAlign w:val="bottom"/>
            <w:hideMark/>
          </w:tcPr>
          <w:p w14:paraId="497372F7" w14:textId="77777777" w:rsidR="00646540" w:rsidRPr="00646540" w:rsidRDefault="00646540" w:rsidP="00646540">
            <w:pPr>
              <w:spacing w:before="0" w:after="0" w:line="240" w:lineRule="auto"/>
              <w:jc w:val="center"/>
              <w:rPr>
                <w:ins w:id="96337" w:author="pete jones" w:date="2022-01-11T16:59:00Z"/>
                <w:rFonts w:ascii="Calibri" w:hAnsi="Calibri" w:cs="Calibri"/>
                <w:color w:val="000000"/>
                <w:sz w:val="22"/>
                <w:szCs w:val="22"/>
              </w:rPr>
            </w:pPr>
            <w:ins w:id="96338" w:author="pete jones" w:date="2022-01-11T16:59:00Z">
              <w:r w:rsidRPr="00646540">
                <w:rPr>
                  <w:rFonts w:ascii="Calibri" w:hAnsi="Calibri" w:cs="Calibri"/>
                  <w:color w:val="000000"/>
                  <w:sz w:val="22"/>
                  <w:szCs w:val="22"/>
                </w:rPr>
                <w:t>30</w:t>
              </w:r>
            </w:ins>
          </w:p>
        </w:tc>
        <w:tc>
          <w:tcPr>
            <w:tcW w:w="401" w:type="dxa"/>
            <w:tcBorders>
              <w:top w:val="nil"/>
              <w:left w:val="nil"/>
              <w:bottom w:val="single" w:sz="4" w:space="0" w:color="auto"/>
              <w:right w:val="single" w:sz="4" w:space="0" w:color="auto"/>
            </w:tcBorders>
            <w:shd w:val="clear" w:color="auto" w:fill="auto"/>
            <w:noWrap/>
            <w:vAlign w:val="bottom"/>
            <w:hideMark/>
          </w:tcPr>
          <w:p w14:paraId="6D0E4B2A" w14:textId="77777777" w:rsidR="00646540" w:rsidRPr="00646540" w:rsidRDefault="00646540" w:rsidP="00646540">
            <w:pPr>
              <w:spacing w:before="0" w:after="0" w:line="240" w:lineRule="auto"/>
              <w:jc w:val="center"/>
              <w:rPr>
                <w:ins w:id="96339" w:author="pete jones" w:date="2022-01-11T16:59:00Z"/>
                <w:rFonts w:ascii="Calibri" w:hAnsi="Calibri" w:cs="Calibri"/>
                <w:color w:val="000000"/>
                <w:sz w:val="22"/>
                <w:szCs w:val="22"/>
              </w:rPr>
            </w:pPr>
            <w:ins w:id="96340"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586685E3" w14:textId="77777777" w:rsidR="00646540" w:rsidRPr="00646540" w:rsidRDefault="00646540" w:rsidP="00646540">
            <w:pPr>
              <w:spacing w:before="0" w:after="0" w:line="240" w:lineRule="auto"/>
              <w:jc w:val="center"/>
              <w:rPr>
                <w:ins w:id="96341" w:author="pete jones" w:date="2022-01-11T16:59:00Z"/>
                <w:rFonts w:ascii="Calibri" w:hAnsi="Calibri" w:cs="Calibri"/>
                <w:color w:val="000000"/>
                <w:sz w:val="22"/>
                <w:szCs w:val="22"/>
              </w:rPr>
            </w:pPr>
            <w:ins w:id="9634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2B4A93" w14:textId="77777777" w:rsidR="00646540" w:rsidRPr="00646540" w:rsidRDefault="00646540" w:rsidP="00646540">
            <w:pPr>
              <w:spacing w:before="0" w:after="0" w:line="240" w:lineRule="auto"/>
              <w:jc w:val="center"/>
              <w:rPr>
                <w:ins w:id="96343" w:author="pete jones" w:date="2022-01-11T16:59:00Z"/>
                <w:rFonts w:ascii="Calibri" w:hAnsi="Calibri" w:cs="Calibri"/>
                <w:color w:val="000000"/>
                <w:sz w:val="22"/>
                <w:szCs w:val="22"/>
              </w:rPr>
            </w:pPr>
            <w:ins w:id="9634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D8E5EF" w14:textId="77777777" w:rsidR="00646540" w:rsidRPr="00646540" w:rsidRDefault="00646540" w:rsidP="00646540">
            <w:pPr>
              <w:spacing w:before="0" w:after="0" w:line="240" w:lineRule="auto"/>
              <w:jc w:val="center"/>
              <w:rPr>
                <w:ins w:id="96345" w:author="pete jones" w:date="2022-01-11T16:59:00Z"/>
                <w:rFonts w:ascii="Calibri" w:hAnsi="Calibri" w:cs="Calibri"/>
                <w:color w:val="000000"/>
                <w:sz w:val="22"/>
                <w:szCs w:val="22"/>
              </w:rPr>
            </w:pPr>
            <w:ins w:id="9634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F9D777" w14:textId="77777777" w:rsidR="00646540" w:rsidRPr="00646540" w:rsidRDefault="00646540" w:rsidP="00646540">
            <w:pPr>
              <w:spacing w:before="0" w:after="0" w:line="240" w:lineRule="auto"/>
              <w:jc w:val="center"/>
              <w:rPr>
                <w:ins w:id="96347" w:author="pete jones" w:date="2022-01-11T16:59:00Z"/>
                <w:rFonts w:ascii="Calibri" w:hAnsi="Calibri" w:cs="Calibri"/>
                <w:color w:val="000000"/>
                <w:sz w:val="22"/>
                <w:szCs w:val="22"/>
              </w:rPr>
            </w:pPr>
            <w:ins w:id="9634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CBE1AD" w14:textId="77777777" w:rsidR="00646540" w:rsidRPr="00646540" w:rsidRDefault="00646540" w:rsidP="00646540">
            <w:pPr>
              <w:spacing w:before="0" w:after="0" w:line="240" w:lineRule="auto"/>
              <w:jc w:val="center"/>
              <w:rPr>
                <w:ins w:id="96349" w:author="pete jones" w:date="2022-01-11T16:59:00Z"/>
                <w:rFonts w:ascii="Calibri" w:hAnsi="Calibri" w:cs="Calibri"/>
                <w:color w:val="000000"/>
                <w:sz w:val="22"/>
                <w:szCs w:val="22"/>
              </w:rPr>
            </w:pPr>
            <w:ins w:id="9635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9D5D79" w14:textId="77777777" w:rsidR="00646540" w:rsidRPr="00646540" w:rsidRDefault="00646540" w:rsidP="00646540">
            <w:pPr>
              <w:spacing w:before="0" w:after="0" w:line="240" w:lineRule="auto"/>
              <w:jc w:val="center"/>
              <w:rPr>
                <w:ins w:id="96351" w:author="pete jones" w:date="2022-01-11T16:59:00Z"/>
                <w:rFonts w:ascii="Calibri" w:hAnsi="Calibri" w:cs="Calibri"/>
                <w:color w:val="000000"/>
                <w:sz w:val="22"/>
                <w:szCs w:val="22"/>
              </w:rPr>
            </w:pPr>
            <w:ins w:id="96352"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917CA90" w14:textId="77777777" w:rsidR="00646540" w:rsidRPr="00646540" w:rsidRDefault="00646540" w:rsidP="00646540">
            <w:pPr>
              <w:spacing w:before="0" w:after="0" w:line="240" w:lineRule="auto"/>
              <w:jc w:val="center"/>
              <w:rPr>
                <w:ins w:id="96353" w:author="pete jones" w:date="2022-01-11T16:59:00Z"/>
                <w:rFonts w:ascii="Calibri" w:hAnsi="Calibri" w:cs="Calibri"/>
                <w:color w:val="000000"/>
                <w:sz w:val="22"/>
                <w:szCs w:val="22"/>
              </w:rPr>
            </w:pPr>
            <w:ins w:id="96354" w:author="pete jones" w:date="2022-01-11T16:59:00Z">
              <w:r w:rsidRPr="00646540">
                <w:rPr>
                  <w:rFonts w:ascii="Calibri" w:hAnsi="Calibri" w:cs="Calibri"/>
                  <w:color w:val="000000"/>
                  <w:sz w:val="22"/>
                  <w:szCs w:val="22"/>
                </w:rPr>
                <w:t> </w:t>
              </w:r>
            </w:ins>
          </w:p>
        </w:tc>
      </w:tr>
      <w:tr w:rsidR="00646540" w:rsidRPr="00646540" w14:paraId="382AEF75" w14:textId="77777777" w:rsidTr="00646540">
        <w:trPr>
          <w:trHeight w:val="300"/>
          <w:ins w:id="96355"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12A86A0" w14:textId="77777777" w:rsidR="00646540" w:rsidRPr="00646540" w:rsidRDefault="00646540" w:rsidP="00646540">
            <w:pPr>
              <w:spacing w:before="0" w:after="0" w:line="240" w:lineRule="auto"/>
              <w:jc w:val="center"/>
              <w:rPr>
                <w:ins w:id="96356" w:author="pete jones" w:date="2022-01-11T16:59:00Z"/>
                <w:rFonts w:ascii="Calibri" w:hAnsi="Calibri" w:cs="Calibri"/>
                <w:color w:val="000000"/>
                <w:sz w:val="22"/>
                <w:szCs w:val="22"/>
              </w:rPr>
            </w:pPr>
            <w:ins w:id="96357"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77B9332" w14:textId="77777777" w:rsidR="00646540" w:rsidRPr="00646540" w:rsidRDefault="00646540" w:rsidP="00646540">
            <w:pPr>
              <w:spacing w:before="0" w:after="0" w:line="240" w:lineRule="auto"/>
              <w:jc w:val="left"/>
              <w:rPr>
                <w:ins w:id="96358" w:author="pete jones" w:date="2022-01-11T16:59:00Z"/>
                <w:rFonts w:ascii="Calibri" w:hAnsi="Calibri" w:cs="Calibri"/>
                <w:color w:val="000000"/>
                <w:sz w:val="22"/>
                <w:szCs w:val="22"/>
              </w:rPr>
            </w:pPr>
            <w:ins w:id="96359" w:author="pete jones" w:date="2022-01-11T16:59:00Z">
              <w:r w:rsidRPr="00646540">
                <w:rPr>
                  <w:rFonts w:ascii="Calibri" w:hAnsi="Calibri" w:cs="Calibri"/>
                  <w:color w:val="000000"/>
                  <w:sz w:val="22"/>
                  <w:szCs w:val="22"/>
                </w:rPr>
                <w:t>Electrical Rotating Machines</w:t>
              </w:r>
            </w:ins>
          </w:p>
        </w:tc>
        <w:tc>
          <w:tcPr>
            <w:tcW w:w="409" w:type="dxa"/>
            <w:tcBorders>
              <w:top w:val="nil"/>
              <w:left w:val="nil"/>
              <w:bottom w:val="single" w:sz="4" w:space="0" w:color="auto"/>
              <w:right w:val="single" w:sz="4" w:space="0" w:color="auto"/>
            </w:tcBorders>
            <w:shd w:val="clear" w:color="auto" w:fill="auto"/>
            <w:noWrap/>
            <w:vAlign w:val="bottom"/>
            <w:hideMark/>
          </w:tcPr>
          <w:p w14:paraId="0ACAE020" w14:textId="77777777" w:rsidR="00646540" w:rsidRPr="00646540" w:rsidRDefault="00646540" w:rsidP="00646540">
            <w:pPr>
              <w:spacing w:before="0" w:after="0" w:line="240" w:lineRule="auto"/>
              <w:jc w:val="center"/>
              <w:rPr>
                <w:ins w:id="96360" w:author="pete jones" w:date="2022-01-11T16:59:00Z"/>
                <w:rFonts w:ascii="Calibri" w:hAnsi="Calibri" w:cs="Calibri"/>
                <w:color w:val="000000"/>
                <w:sz w:val="22"/>
                <w:szCs w:val="22"/>
              </w:rPr>
            </w:pPr>
            <w:ins w:id="96361" w:author="pete jones" w:date="2022-01-11T16:59:00Z">
              <w:r w:rsidRPr="0064654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2404E1E0" w14:textId="77777777" w:rsidR="00646540" w:rsidRPr="00646540" w:rsidRDefault="00646540" w:rsidP="00646540">
            <w:pPr>
              <w:spacing w:before="0" w:after="0" w:line="240" w:lineRule="auto"/>
              <w:jc w:val="center"/>
              <w:rPr>
                <w:ins w:id="96362" w:author="pete jones" w:date="2022-01-11T16:59:00Z"/>
                <w:rFonts w:ascii="Calibri" w:hAnsi="Calibri" w:cs="Calibri"/>
                <w:color w:val="000000"/>
                <w:sz w:val="22"/>
                <w:szCs w:val="22"/>
              </w:rPr>
            </w:pPr>
            <w:ins w:id="96363"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6A5A1554" w14:textId="77777777" w:rsidR="00646540" w:rsidRPr="00646540" w:rsidRDefault="00646540" w:rsidP="00646540">
            <w:pPr>
              <w:spacing w:before="0" w:after="0" w:line="240" w:lineRule="auto"/>
              <w:jc w:val="center"/>
              <w:rPr>
                <w:ins w:id="96364" w:author="pete jones" w:date="2022-01-11T16:59:00Z"/>
                <w:rFonts w:ascii="Calibri" w:hAnsi="Calibri" w:cs="Calibri"/>
                <w:color w:val="000000"/>
                <w:sz w:val="22"/>
                <w:szCs w:val="22"/>
              </w:rPr>
            </w:pPr>
            <w:ins w:id="96365" w:author="pete jones" w:date="2022-01-11T16:59:00Z">
              <w:r w:rsidRPr="00646540">
                <w:rPr>
                  <w:rFonts w:ascii="Calibri" w:hAnsi="Calibri" w:cs="Calibri"/>
                  <w:color w:val="000000"/>
                  <w:sz w:val="22"/>
                  <w:szCs w:val="22"/>
                </w:rPr>
                <w:t> </w:t>
              </w:r>
            </w:ins>
          </w:p>
        </w:tc>
        <w:tc>
          <w:tcPr>
            <w:tcW w:w="474" w:type="dxa"/>
            <w:tcBorders>
              <w:top w:val="nil"/>
              <w:left w:val="nil"/>
              <w:bottom w:val="single" w:sz="4" w:space="0" w:color="auto"/>
              <w:right w:val="single" w:sz="4" w:space="0" w:color="auto"/>
            </w:tcBorders>
            <w:shd w:val="clear" w:color="auto" w:fill="auto"/>
            <w:noWrap/>
            <w:vAlign w:val="bottom"/>
            <w:hideMark/>
          </w:tcPr>
          <w:p w14:paraId="1CF1383F" w14:textId="77777777" w:rsidR="00646540" w:rsidRPr="00646540" w:rsidRDefault="00646540" w:rsidP="00646540">
            <w:pPr>
              <w:spacing w:before="0" w:after="0" w:line="240" w:lineRule="auto"/>
              <w:jc w:val="center"/>
              <w:rPr>
                <w:ins w:id="96366" w:author="pete jones" w:date="2022-01-11T16:59:00Z"/>
                <w:rFonts w:ascii="Calibri" w:hAnsi="Calibri" w:cs="Calibri"/>
                <w:color w:val="000000"/>
                <w:sz w:val="22"/>
                <w:szCs w:val="22"/>
              </w:rPr>
            </w:pPr>
            <w:ins w:id="96367" w:author="pete jones" w:date="2022-01-11T16:59:00Z">
              <w:r w:rsidRPr="00646540">
                <w:rPr>
                  <w:rFonts w:ascii="Calibri" w:hAnsi="Calibri" w:cs="Calibri"/>
                  <w:color w:val="000000"/>
                  <w:sz w:val="22"/>
                  <w:szCs w:val="22"/>
                </w:rPr>
                <w:t>100</w:t>
              </w:r>
            </w:ins>
          </w:p>
        </w:tc>
        <w:tc>
          <w:tcPr>
            <w:tcW w:w="401" w:type="dxa"/>
            <w:tcBorders>
              <w:top w:val="nil"/>
              <w:left w:val="nil"/>
              <w:bottom w:val="single" w:sz="4" w:space="0" w:color="auto"/>
              <w:right w:val="single" w:sz="4" w:space="0" w:color="auto"/>
            </w:tcBorders>
            <w:shd w:val="clear" w:color="auto" w:fill="auto"/>
            <w:noWrap/>
            <w:vAlign w:val="bottom"/>
            <w:hideMark/>
          </w:tcPr>
          <w:p w14:paraId="6D077E9C" w14:textId="77777777" w:rsidR="00646540" w:rsidRPr="00646540" w:rsidRDefault="00646540" w:rsidP="00646540">
            <w:pPr>
              <w:spacing w:before="0" w:after="0" w:line="240" w:lineRule="auto"/>
              <w:jc w:val="center"/>
              <w:rPr>
                <w:ins w:id="96368" w:author="pete jones" w:date="2022-01-11T16:59:00Z"/>
                <w:rFonts w:ascii="Calibri" w:hAnsi="Calibri" w:cs="Calibri"/>
                <w:color w:val="000000"/>
                <w:sz w:val="22"/>
                <w:szCs w:val="22"/>
              </w:rPr>
            </w:pPr>
            <w:ins w:id="96369"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53910994" w14:textId="77777777" w:rsidR="00646540" w:rsidRPr="00646540" w:rsidRDefault="00646540" w:rsidP="00646540">
            <w:pPr>
              <w:spacing w:before="0" w:after="0" w:line="240" w:lineRule="auto"/>
              <w:jc w:val="center"/>
              <w:rPr>
                <w:ins w:id="96370" w:author="pete jones" w:date="2022-01-11T16:59:00Z"/>
                <w:rFonts w:ascii="Calibri" w:hAnsi="Calibri" w:cs="Calibri"/>
                <w:color w:val="000000"/>
                <w:sz w:val="22"/>
                <w:szCs w:val="22"/>
              </w:rPr>
            </w:pPr>
            <w:ins w:id="9637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29439C" w14:textId="77777777" w:rsidR="00646540" w:rsidRPr="00646540" w:rsidRDefault="00646540" w:rsidP="00646540">
            <w:pPr>
              <w:spacing w:before="0" w:after="0" w:line="240" w:lineRule="auto"/>
              <w:jc w:val="center"/>
              <w:rPr>
                <w:ins w:id="96372" w:author="pete jones" w:date="2022-01-11T16:59:00Z"/>
                <w:rFonts w:ascii="Calibri" w:hAnsi="Calibri" w:cs="Calibri"/>
                <w:color w:val="000000"/>
                <w:sz w:val="22"/>
                <w:szCs w:val="22"/>
              </w:rPr>
            </w:pPr>
            <w:ins w:id="9637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13B781" w14:textId="77777777" w:rsidR="00646540" w:rsidRPr="00646540" w:rsidRDefault="00646540" w:rsidP="00646540">
            <w:pPr>
              <w:spacing w:before="0" w:after="0" w:line="240" w:lineRule="auto"/>
              <w:jc w:val="center"/>
              <w:rPr>
                <w:ins w:id="96374" w:author="pete jones" w:date="2022-01-11T16:59:00Z"/>
                <w:rFonts w:ascii="Calibri" w:hAnsi="Calibri" w:cs="Calibri"/>
                <w:color w:val="000000"/>
                <w:sz w:val="22"/>
                <w:szCs w:val="22"/>
              </w:rPr>
            </w:pPr>
            <w:ins w:id="9637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737ED7" w14:textId="77777777" w:rsidR="00646540" w:rsidRPr="00646540" w:rsidRDefault="00646540" w:rsidP="00646540">
            <w:pPr>
              <w:spacing w:before="0" w:after="0" w:line="240" w:lineRule="auto"/>
              <w:jc w:val="center"/>
              <w:rPr>
                <w:ins w:id="96376" w:author="pete jones" w:date="2022-01-11T16:59:00Z"/>
                <w:rFonts w:ascii="Calibri" w:hAnsi="Calibri" w:cs="Calibri"/>
                <w:color w:val="000000"/>
                <w:sz w:val="22"/>
                <w:szCs w:val="22"/>
              </w:rPr>
            </w:pPr>
            <w:ins w:id="9637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D5FA09" w14:textId="77777777" w:rsidR="00646540" w:rsidRPr="00646540" w:rsidRDefault="00646540" w:rsidP="00646540">
            <w:pPr>
              <w:spacing w:before="0" w:after="0" w:line="240" w:lineRule="auto"/>
              <w:jc w:val="center"/>
              <w:rPr>
                <w:ins w:id="96378" w:author="pete jones" w:date="2022-01-11T16:59:00Z"/>
                <w:rFonts w:ascii="Calibri" w:hAnsi="Calibri" w:cs="Calibri"/>
                <w:color w:val="000000"/>
                <w:sz w:val="22"/>
                <w:szCs w:val="22"/>
              </w:rPr>
            </w:pPr>
            <w:ins w:id="9637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E615BE" w14:textId="77777777" w:rsidR="00646540" w:rsidRPr="00646540" w:rsidRDefault="00646540" w:rsidP="00646540">
            <w:pPr>
              <w:spacing w:before="0" w:after="0" w:line="240" w:lineRule="auto"/>
              <w:jc w:val="center"/>
              <w:rPr>
                <w:ins w:id="96380" w:author="pete jones" w:date="2022-01-11T16:59:00Z"/>
                <w:rFonts w:ascii="Calibri" w:hAnsi="Calibri" w:cs="Calibri"/>
                <w:color w:val="000000"/>
                <w:sz w:val="22"/>
                <w:szCs w:val="22"/>
              </w:rPr>
            </w:pPr>
            <w:ins w:id="96381"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0DCF836" w14:textId="77777777" w:rsidR="00646540" w:rsidRPr="00646540" w:rsidRDefault="00646540" w:rsidP="00646540">
            <w:pPr>
              <w:spacing w:before="0" w:after="0" w:line="240" w:lineRule="auto"/>
              <w:jc w:val="center"/>
              <w:rPr>
                <w:ins w:id="96382" w:author="pete jones" w:date="2022-01-11T16:59:00Z"/>
                <w:rFonts w:ascii="Calibri" w:hAnsi="Calibri" w:cs="Calibri"/>
                <w:color w:val="000000"/>
                <w:sz w:val="22"/>
                <w:szCs w:val="22"/>
              </w:rPr>
            </w:pPr>
            <w:ins w:id="96383" w:author="pete jones" w:date="2022-01-11T16:59:00Z">
              <w:r w:rsidRPr="00646540">
                <w:rPr>
                  <w:rFonts w:ascii="Calibri" w:hAnsi="Calibri" w:cs="Calibri"/>
                  <w:color w:val="000000"/>
                  <w:sz w:val="22"/>
                  <w:szCs w:val="22"/>
                </w:rPr>
                <w:t> </w:t>
              </w:r>
            </w:ins>
          </w:p>
        </w:tc>
      </w:tr>
      <w:tr w:rsidR="00646540" w:rsidRPr="00646540" w14:paraId="1C21222D" w14:textId="77777777" w:rsidTr="00646540">
        <w:trPr>
          <w:trHeight w:val="300"/>
          <w:ins w:id="96384"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2312C0D" w14:textId="77777777" w:rsidR="00646540" w:rsidRPr="00646540" w:rsidRDefault="00646540" w:rsidP="00646540">
            <w:pPr>
              <w:spacing w:before="0" w:after="0" w:line="240" w:lineRule="auto"/>
              <w:jc w:val="center"/>
              <w:rPr>
                <w:ins w:id="96385" w:author="pete jones" w:date="2022-01-11T16:59:00Z"/>
                <w:rFonts w:ascii="Calibri" w:hAnsi="Calibri" w:cs="Calibri"/>
                <w:color w:val="000000"/>
                <w:sz w:val="22"/>
                <w:szCs w:val="22"/>
              </w:rPr>
            </w:pPr>
            <w:ins w:id="96386"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373DE25" w14:textId="77777777" w:rsidR="00646540" w:rsidRPr="00646540" w:rsidRDefault="00646540" w:rsidP="00646540">
            <w:pPr>
              <w:spacing w:before="0" w:after="0" w:line="240" w:lineRule="auto"/>
              <w:jc w:val="left"/>
              <w:rPr>
                <w:ins w:id="96387" w:author="pete jones" w:date="2022-01-11T16:59:00Z"/>
                <w:rFonts w:ascii="Calibri" w:hAnsi="Calibri" w:cs="Calibri"/>
                <w:color w:val="000000"/>
                <w:sz w:val="22"/>
                <w:szCs w:val="22"/>
              </w:rPr>
            </w:pPr>
            <w:ins w:id="96388" w:author="pete jones" w:date="2022-01-11T16:59:00Z">
              <w:r w:rsidRPr="00646540">
                <w:rPr>
                  <w:rFonts w:ascii="Calibri" w:hAnsi="Calibri" w:cs="Calibri"/>
                  <w:color w:val="000000"/>
                  <w:sz w:val="22"/>
                  <w:szCs w:val="22"/>
                </w:rPr>
                <w:t>Intermediate Engineering Mathematics</w:t>
              </w:r>
            </w:ins>
          </w:p>
        </w:tc>
        <w:tc>
          <w:tcPr>
            <w:tcW w:w="409" w:type="dxa"/>
            <w:tcBorders>
              <w:top w:val="nil"/>
              <w:left w:val="nil"/>
              <w:bottom w:val="single" w:sz="4" w:space="0" w:color="auto"/>
              <w:right w:val="single" w:sz="4" w:space="0" w:color="auto"/>
            </w:tcBorders>
            <w:shd w:val="clear" w:color="auto" w:fill="auto"/>
            <w:noWrap/>
            <w:vAlign w:val="bottom"/>
            <w:hideMark/>
          </w:tcPr>
          <w:p w14:paraId="5F1DE8BD" w14:textId="77777777" w:rsidR="00646540" w:rsidRPr="00646540" w:rsidRDefault="00646540" w:rsidP="00646540">
            <w:pPr>
              <w:spacing w:before="0" w:after="0" w:line="240" w:lineRule="auto"/>
              <w:jc w:val="center"/>
              <w:rPr>
                <w:ins w:id="96389" w:author="pete jones" w:date="2022-01-11T16:59:00Z"/>
                <w:rFonts w:ascii="Calibri" w:hAnsi="Calibri" w:cs="Calibri"/>
                <w:color w:val="000000"/>
                <w:sz w:val="22"/>
                <w:szCs w:val="22"/>
              </w:rPr>
            </w:pPr>
            <w:ins w:id="96390" w:author="pete jones" w:date="2022-01-11T16:59:00Z">
              <w:r w:rsidRPr="00646540">
                <w:rPr>
                  <w:rFonts w:ascii="Calibri" w:hAnsi="Calibri" w:cs="Calibri"/>
                  <w:color w:val="000000"/>
                  <w:sz w:val="22"/>
                  <w:szCs w:val="22"/>
                </w:rPr>
                <w:t>M</w:t>
              </w:r>
            </w:ins>
          </w:p>
        </w:tc>
        <w:tc>
          <w:tcPr>
            <w:tcW w:w="401" w:type="dxa"/>
            <w:tcBorders>
              <w:top w:val="nil"/>
              <w:left w:val="nil"/>
              <w:bottom w:val="single" w:sz="4" w:space="0" w:color="auto"/>
              <w:right w:val="single" w:sz="4" w:space="0" w:color="auto"/>
            </w:tcBorders>
            <w:shd w:val="clear" w:color="auto" w:fill="auto"/>
            <w:noWrap/>
            <w:vAlign w:val="bottom"/>
            <w:hideMark/>
          </w:tcPr>
          <w:p w14:paraId="19767673" w14:textId="77777777" w:rsidR="00646540" w:rsidRPr="00646540" w:rsidRDefault="00646540" w:rsidP="00646540">
            <w:pPr>
              <w:spacing w:before="0" w:after="0" w:line="240" w:lineRule="auto"/>
              <w:jc w:val="center"/>
              <w:rPr>
                <w:ins w:id="96391" w:author="pete jones" w:date="2022-01-11T16:59:00Z"/>
                <w:rFonts w:ascii="Calibri" w:hAnsi="Calibri" w:cs="Calibri"/>
                <w:color w:val="000000"/>
                <w:sz w:val="22"/>
                <w:szCs w:val="22"/>
              </w:rPr>
            </w:pPr>
            <w:ins w:id="96392"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70AAE0CF" w14:textId="77777777" w:rsidR="00646540" w:rsidRPr="00646540" w:rsidRDefault="00646540" w:rsidP="00646540">
            <w:pPr>
              <w:spacing w:before="0" w:after="0" w:line="240" w:lineRule="auto"/>
              <w:jc w:val="center"/>
              <w:rPr>
                <w:ins w:id="96393" w:author="pete jones" w:date="2022-01-11T16:59:00Z"/>
                <w:rFonts w:ascii="Calibri" w:hAnsi="Calibri" w:cs="Calibri"/>
                <w:color w:val="000000"/>
                <w:sz w:val="22"/>
                <w:szCs w:val="22"/>
              </w:rPr>
            </w:pPr>
            <w:ins w:id="96394" w:author="pete jones" w:date="2022-01-11T16:59:00Z">
              <w:r w:rsidRPr="00646540">
                <w:rPr>
                  <w:rFonts w:ascii="Calibri" w:hAnsi="Calibri" w:cs="Calibri"/>
                  <w:color w:val="000000"/>
                  <w:sz w:val="22"/>
                  <w:szCs w:val="22"/>
                </w:rPr>
                <w:t>100</w:t>
              </w:r>
            </w:ins>
          </w:p>
        </w:tc>
        <w:tc>
          <w:tcPr>
            <w:tcW w:w="474" w:type="dxa"/>
            <w:tcBorders>
              <w:top w:val="nil"/>
              <w:left w:val="nil"/>
              <w:bottom w:val="single" w:sz="4" w:space="0" w:color="auto"/>
              <w:right w:val="single" w:sz="4" w:space="0" w:color="auto"/>
            </w:tcBorders>
            <w:shd w:val="clear" w:color="auto" w:fill="auto"/>
            <w:noWrap/>
            <w:vAlign w:val="bottom"/>
            <w:hideMark/>
          </w:tcPr>
          <w:p w14:paraId="667F4687" w14:textId="77777777" w:rsidR="00646540" w:rsidRPr="00646540" w:rsidRDefault="00646540" w:rsidP="00646540">
            <w:pPr>
              <w:spacing w:before="0" w:after="0" w:line="240" w:lineRule="auto"/>
              <w:jc w:val="center"/>
              <w:rPr>
                <w:ins w:id="96395" w:author="pete jones" w:date="2022-01-11T16:59:00Z"/>
                <w:rFonts w:ascii="Calibri" w:hAnsi="Calibri" w:cs="Calibri"/>
                <w:color w:val="000000"/>
                <w:sz w:val="22"/>
                <w:szCs w:val="22"/>
              </w:rPr>
            </w:pPr>
            <w:ins w:id="96396"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3BC1A773" w14:textId="77777777" w:rsidR="00646540" w:rsidRPr="00646540" w:rsidRDefault="00646540" w:rsidP="00646540">
            <w:pPr>
              <w:spacing w:before="0" w:after="0" w:line="240" w:lineRule="auto"/>
              <w:jc w:val="center"/>
              <w:rPr>
                <w:ins w:id="96397" w:author="pete jones" w:date="2022-01-11T16:59:00Z"/>
                <w:rFonts w:ascii="Calibri" w:hAnsi="Calibri" w:cs="Calibri"/>
                <w:color w:val="000000"/>
                <w:sz w:val="22"/>
                <w:szCs w:val="22"/>
              </w:rPr>
            </w:pPr>
            <w:ins w:id="96398"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0F41AAAA" w14:textId="77777777" w:rsidR="00646540" w:rsidRPr="00646540" w:rsidRDefault="00646540" w:rsidP="00646540">
            <w:pPr>
              <w:spacing w:before="0" w:after="0" w:line="240" w:lineRule="auto"/>
              <w:jc w:val="center"/>
              <w:rPr>
                <w:ins w:id="96399" w:author="pete jones" w:date="2022-01-11T16:59:00Z"/>
                <w:rFonts w:ascii="Calibri" w:hAnsi="Calibri" w:cs="Calibri"/>
                <w:color w:val="000000"/>
                <w:sz w:val="22"/>
                <w:szCs w:val="22"/>
              </w:rPr>
            </w:pPr>
            <w:ins w:id="9640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3D04F6" w14:textId="77777777" w:rsidR="00646540" w:rsidRPr="00646540" w:rsidRDefault="00646540" w:rsidP="00646540">
            <w:pPr>
              <w:spacing w:before="0" w:after="0" w:line="240" w:lineRule="auto"/>
              <w:jc w:val="center"/>
              <w:rPr>
                <w:ins w:id="96401" w:author="pete jones" w:date="2022-01-11T16:59:00Z"/>
                <w:rFonts w:ascii="Calibri" w:hAnsi="Calibri" w:cs="Calibri"/>
                <w:color w:val="000000"/>
                <w:sz w:val="22"/>
                <w:szCs w:val="22"/>
              </w:rPr>
            </w:pPr>
            <w:ins w:id="9640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F43CF6" w14:textId="77777777" w:rsidR="00646540" w:rsidRPr="00646540" w:rsidRDefault="00646540" w:rsidP="00646540">
            <w:pPr>
              <w:spacing w:before="0" w:after="0" w:line="240" w:lineRule="auto"/>
              <w:jc w:val="center"/>
              <w:rPr>
                <w:ins w:id="96403" w:author="pete jones" w:date="2022-01-11T16:59:00Z"/>
                <w:rFonts w:ascii="Calibri" w:hAnsi="Calibri" w:cs="Calibri"/>
                <w:color w:val="000000"/>
                <w:sz w:val="22"/>
                <w:szCs w:val="22"/>
              </w:rPr>
            </w:pPr>
            <w:ins w:id="9640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D3A346" w14:textId="77777777" w:rsidR="00646540" w:rsidRPr="00646540" w:rsidRDefault="00646540" w:rsidP="00646540">
            <w:pPr>
              <w:spacing w:before="0" w:after="0" w:line="240" w:lineRule="auto"/>
              <w:jc w:val="center"/>
              <w:rPr>
                <w:ins w:id="96405" w:author="pete jones" w:date="2022-01-11T16:59:00Z"/>
                <w:rFonts w:ascii="Calibri" w:hAnsi="Calibri" w:cs="Calibri"/>
                <w:color w:val="000000"/>
                <w:sz w:val="22"/>
                <w:szCs w:val="22"/>
              </w:rPr>
            </w:pPr>
            <w:ins w:id="9640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2BA2A7" w14:textId="77777777" w:rsidR="00646540" w:rsidRPr="00646540" w:rsidRDefault="00646540" w:rsidP="00646540">
            <w:pPr>
              <w:spacing w:before="0" w:after="0" w:line="240" w:lineRule="auto"/>
              <w:jc w:val="center"/>
              <w:rPr>
                <w:ins w:id="96407" w:author="pete jones" w:date="2022-01-11T16:59:00Z"/>
                <w:rFonts w:ascii="Calibri" w:hAnsi="Calibri" w:cs="Calibri"/>
                <w:color w:val="000000"/>
                <w:sz w:val="22"/>
                <w:szCs w:val="22"/>
              </w:rPr>
            </w:pPr>
            <w:ins w:id="9640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0B9B8F" w14:textId="77777777" w:rsidR="00646540" w:rsidRPr="00646540" w:rsidRDefault="00646540" w:rsidP="00646540">
            <w:pPr>
              <w:spacing w:before="0" w:after="0" w:line="240" w:lineRule="auto"/>
              <w:jc w:val="center"/>
              <w:rPr>
                <w:ins w:id="96409" w:author="pete jones" w:date="2022-01-11T16:59:00Z"/>
                <w:rFonts w:ascii="Calibri" w:hAnsi="Calibri" w:cs="Calibri"/>
                <w:color w:val="000000"/>
                <w:sz w:val="22"/>
                <w:szCs w:val="22"/>
              </w:rPr>
            </w:pPr>
            <w:ins w:id="96410"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F5BB450" w14:textId="77777777" w:rsidR="00646540" w:rsidRPr="00646540" w:rsidRDefault="00646540" w:rsidP="00646540">
            <w:pPr>
              <w:spacing w:before="0" w:after="0" w:line="240" w:lineRule="auto"/>
              <w:jc w:val="center"/>
              <w:rPr>
                <w:ins w:id="96411" w:author="pete jones" w:date="2022-01-11T16:59:00Z"/>
                <w:rFonts w:ascii="Calibri" w:hAnsi="Calibri" w:cs="Calibri"/>
                <w:color w:val="000000"/>
                <w:sz w:val="22"/>
                <w:szCs w:val="22"/>
              </w:rPr>
            </w:pPr>
            <w:ins w:id="96412" w:author="pete jones" w:date="2022-01-11T16:59:00Z">
              <w:r w:rsidRPr="00646540">
                <w:rPr>
                  <w:rFonts w:ascii="Calibri" w:hAnsi="Calibri" w:cs="Calibri"/>
                  <w:color w:val="000000"/>
                  <w:sz w:val="22"/>
                  <w:szCs w:val="22"/>
                </w:rPr>
                <w:t> </w:t>
              </w:r>
            </w:ins>
          </w:p>
        </w:tc>
      </w:tr>
      <w:tr w:rsidR="00646540" w:rsidRPr="00646540" w14:paraId="6EB72BCF" w14:textId="77777777" w:rsidTr="00646540">
        <w:trPr>
          <w:trHeight w:val="300"/>
          <w:ins w:id="96413"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E28EC45" w14:textId="77777777" w:rsidR="00646540" w:rsidRPr="00646540" w:rsidRDefault="00646540" w:rsidP="00646540">
            <w:pPr>
              <w:spacing w:before="0" w:after="0" w:line="240" w:lineRule="auto"/>
              <w:jc w:val="center"/>
              <w:rPr>
                <w:ins w:id="96414" w:author="pete jones" w:date="2022-01-11T16:59:00Z"/>
                <w:rFonts w:ascii="Calibri" w:hAnsi="Calibri" w:cs="Calibri"/>
                <w:color w:val="000000"/>
                <w:sz w:val="22"/>
                <w:szCs w:val="22"/>
              </w:rPr>
            </w:pPr>
            <w:ins w:id="96415" w:author="pete jones" w:date="2022-01-11T16:59:00Z">
              <w:r w:rsidRPr="00646540">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vAlign w:val="bottom"/>
            <w:hideMark/>
          </w:tcPr>
          <w:p w14:paraId="42FCD754" w14:textId="77777777" w:rsidR="00646540" w:rsidRPr="00646540" w:rsidRDefault="00646540" w:rsidP="00646540">
            <w:pPr>
              <w:spacing w:before="0" w:after="0" w:line="240" w:lineRule="auto"/>
              <w:jc w:val="left"/>
              <w:rPr>
                <w:ins w:id="96416" w:author="pete jones" w:date="2022-01-11T16:59:00Z"/>
                <w:rFonts w:ascii="Calibri" w:hAnsi="Calibri" w:cs="Calibri"/>
                <w:color w:val="000000"/>
                <w:sz w:val="22"/>
                <w:szCs w:val="22"/>
              </w:rPr>
            </w:pPr>
            <w:ins w:id="96417" w:author="pete jones" w:date="2022-01-11T16:59:00Z">
              <w:r w:rsidRPr="00646540">
                <w:rPr>
                  <w:rFonts w:ascii="Calibri" w:hAnsi="Calibri" w:cs="Calibri"/>
                  <w:color w:val="000000"/>
                  <w:sz w:val="22"/>
                  <w:szCs w:val="22"/>
                </w:rPr>
                <w:t>Leadership And Management</w:t>
              </w:r>
            </w:ins>
          </w:p>
        </w:tc>
        <w:tc>
          <w:tcPr>
            <w:tcW w:w="409" w:type="dxa"/>
            <w:tcBorders>
              <w:top w:val="nil"/>
              <w:left w:val="nil"/>
              <w:bottom w:val="single" w:sz="4" w:space="0" w:color="auto"/>
              <w:right w:val="single" w:sz="4" w:space="0" w:color="auto"/>
            </w:tcBorders>
            <w:shd w:val="clear" w:color="auto" w:fill="auto"/>
            <w:noWrap/>
            <w:vAlign w:val="bottom"/>
            <w:hideMark/>
          </w:tcPr>
          <w:p w14:paraId="78DD7732" w14:textId="77777777" w:rsidR="00646540" w:rsidRPr="00646540" w:rsidRDefault="00646540" w:rsidP="00646540">
            <w:pPr>
              <w:spacing w:before="0" w:after="0" w:line="240" w:lineRule="auto"/>
              <w:jc w:val="center"/>
              <w:rPr>
                <w:ins w:id="96418" w:author="pete jones" w:date="2022-01-11T16:59:00Z"/>
                <w:rFonts w:ascii="Calibri" w:hAnsi="Calibri" w:cs="Calibri"/>
                <w:color w:val="000000"/>
                <w:sz w:val="22"/>
                <w:szCs w:val="22"/>
              </w:rPr>
            </w:pPr>
            <w:ins w:id="96419" w:author="pete jones" w:date="2022-01-11T16:59:00Z">
              <w:r w:rsidRPr="00646540">
                <w:rPr>
                  <w:rFonts w:ascii="Calibri" w:hAnsi="Calibri" w:cs="Calibri"/>
                  <w:color w:val="000000"/>
                  <w:sz w:val="22"/>
                  <w:szCs w:val="22"/>
                </w:rPr>
                <w:t>O</w:t>
              </w:r>
            </w:ins>
          </w:p>
        </w:tc>
        <w:tc>
          <w:tcPr>
            <w:tcW w:w="401" w:type="dxa"/>
            <w:tcBorders>
              <w:top w:val="nil"/>
              <w:left w:val="nil"/>
              <w:bottom w:val="single" w:sz="4" w:space="0" w:color="auto"/>
              <w:right w:val="single" w:sz="4" w:space="0" w:color="auto"/>
            </w:tcBorders>
            <w:shd w:val="clear" w:color="auto" w:fill="auto"/>
            <w:noWrap/>
            <w:vAlign w:val="bottom"/>
            <w:hideMark/>
          </w:tcPr>
          <w:p w14:paraId="6332B684" w14:textId="77777777" w:rsidR="00646540" w:rsidRPr="00646540" w:rsidRDefault="00646540" w:rsidP="00646540">
            <w:pPr>
              <w:spacing w:before="0" w:after="0" w:line="240" w:lineRule="auto"/>
              <w:jc w:val="center"/>
              <w:rPr>
                <w:ins w:id="96420" w:author="pete jones" w:date="2022-01-11T16:59:00Z"/>
                <w:rFonts w:ascii="Calibri" w:hAnsi="Calibri" w:cs="Calibri"/>
                <w:color w:val="000000"/>
                <w:sz w:val="22"/>
                <w:szCs w:val="22"/>
              </w:rPr>
            </w:pPr>
            <w:ins w:id="96421"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2B90E1D0" w14:textId="77777777" w:rsidR="00646540" w:rsidRPr="00646540" w:rsidRDefault="00646540" w:rsidP="00646540">
            <w:pPr>
              <w:spacing w:before="0" w:after="0" w:line="240" w:lineRule="auto"/>
              <w:jc w:val="center"/>
              <w:rPr>
                <w:ins w:id="96422" w:author="pete jones" w:date="2022-01-11T16:59:00Z"/>
                <w:rFonts w:ascii="Calibri" w:hAnsi="Calibri" w:cs="Calibri"/>
                <w:color w:val="000000"/>
                <w:sz w:val="22"/>
                <w:szCs w:val="22"/>
              </w:rPr>
            </w:pPr>
            <w:ins w:id="96423" w:author="pete jones" w:date="2022-01-11T16:59:00Z">
              <w:r w:rsidRPr="00646540">
                <w:rPr>
                  <w:rFonts w:ascii="Calibri" w:hAnsi="Calibri" w:cs="Calibri"/>
                  <w:color w:val="000000"/>
                  <w:sz w:val="22"/>
                  <w:szCs w:val="22"/>
                </w:rPr>
                <w:t>50</w:t>
              </w:r>
            </w:ins>
          </w:p>
        </w:tc>
        <w:tc>
          <w:tcPr>
            <w:tcW w:w="474" w:type="dxa"/>
            <w:tcBorders>
              <w:top w:val="nil"/>
              <w:left w:val="nil"/>
              <w:bottom w:val="single" w:sz="4" w:space="0" w:color="auto"/>
              <w:right w:val="single" w:sz="4" w:space="0" w:color="auto"/>
            </w:tcBorders>
            <w:shd w:val="clear" w:color="auto" w:fill="auto"/>
            <w:noWrap/>
            <w:vAlign w:val="bottom"/>
            <w:hideMark/>
          </w:tcPr>
          <w:p w14:paraId="7033A5B4" w14:textId="77777777" w:rsidR="00646540" w:rsidRPr="00646540" w:rsidRDefault="00646540" w:rsidP="00646540">
            <w:pPr>
              <w:spacing w:before="0" w:after="0" w:line="240" w:lineRule="auto"/>
              <w:jc w:val="center"/>
              <w:rPr>
                <w:ins w:id="96424" w:author="pete jones" w:date="2022-01-11T16:59:00Z"/>
                <w:rFonts w:ascii="Calibri" w:hAnsi="Calibri" w:cs="Calibri"/>
                <w:color w:val="000000"/>
                <w:sz w:val="22"/>
                <w:szCs w:val="22"/>
              </w:rPr>
            </w:pPr>
            <w:ins w:id="96425" w:author="pete jones" w:date="2022-01-11T16:59:00Z">
              <w:r w:rsidRPr="00646540">
                <w:rPr>
                  <w:rFonts w:ascii="Calibri" w:hAnsi="Calibri" w:cs="Calibri"/>
                  <w:color w:val="000000"/>
                  <w:sz w:val="22"/>
                  <w:szCs w:val="22"/>
                </w:rPr>
                <w:t>50</w:t>
              </w:r>
            </w:ins>
          </w:p>
        </w:tc>
        <w:tc>
          <w:tcPr>
            <w:tcW w:w="401" w:type="dxa"/>
            <w:tcBorders>
              <w:top w:val="nil"/>
              <w:left w:val="nil"/>
              <w:bottom w:val="single" w:sz="4" w:space="0" w:color="auto"/>
              <w:right w:val="single" w:sz="4" w:space="0" w:color="auto"/>
            </w:tcBorders>
            <w:shd w:val="clear" w:color="auto" w:fill="auto"/>
            <w:noWrap/>
            <w:vAlign w:val="bottom"/>
            <w:hideMark/>
          </w:tcPr>
          <w:p w14:paraId="0868CCA0" w14:textId="77777777" w:rsidR="00646540" w:rsidRPr="00646540" w:rsidRDefault="00646540" w:rsidP="00646540">
            <w:pPr>
              <w:spacing w:before="0" w:after="0" w:line="240" w:lineRule="auto"/>
              <w:jc w:val="center"/>
              <w:rPr>
                <w:ins w:id="96426" w:author="pete jones" w:date="2022-01-11T16:59:00Z"/>
                <w:rFonts w:ascii="Calibri" w:hAnsi="Calibri" w:cs="Calibri"/>
                <w:color w:val="000000"/>
                <w:sz w:val="22"/>
                <w:szCs w:val="22"/>
              </w:rPr>
            </w:pPr>
            <w:ins w:id="96427"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377ECEB2" w14:textId="77777777" w:rsidR="00646540" w:rsidRPr="00646540" w:rsidRDefault="00646540" w:rsidP="00646540">
            <w:pPr>
              <w:spacing w:before="0" w:after="0" w:line="240" w:lineRule="auto"/>
              <w:jc w:val="center"/>
              <w:rPr>
                <w:ins w:id="96428" w:author="pete jones" w:date="2022-01-11T16:59:00Z"/>
                <w:rFonts w:ascii="Calibri" w:hAnsi="Calibri" w:cs="Calibri"/>
                <w:color w:val="000000"/>
                <w:sz w:val="22"/>
                <w:szCs w:val="22"/>
              </w:rPr>
            </w:pPr>
            <w:ins w:id="9642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CC61D3" w14:textId="77777777" w:rsidR="00646540" w:rsidRPr="00646540" w:rsidRDefault="00646540" w:rsidP="00646540">
            <w:pPr>
              <w:spacing w:before="0" w:after="0" w:line="240" w:lineRule="auto"/>
              <w:jc w:val="center"/>
              <w:rPr>
                <w:ins w:id="96430" w:author="pete jones" w:date="2022-01-11T16:59:00Z"/>
                <w:rFonts w:ascii="Calibri" w:hAnsi="Calibri" w:cs="Calibri"/>
                <w:color w:val="000000"/>
                <w:sz w:val="22"/>
                <w:szCs w:val="22"/>
              </w:rPr>
            </w:pPr>
            <w:ins w:id="9643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D1A95B" w14:textId="77777777" w:rsidR="00646540" w:rsidRPr="00646540" w:rsidRDefault="00646540" w:rsidP="00646540">
            <w:pPr>
              <w:spacing w:before="0" w:after="0" w:line="240" w:lineRule="auto"/>
              <w:jc w:val="center"/>
              <w:rPr>
                <w:ins w:id="96432" w:author="pete jones" w:date="2022-01-11T16:59:00Z"/>
                <w:rFonts w:ascii="Calibri" w:hAnsi="Calibri" w:cs="Calibri"/>
                <w:color w:val="000000"/>
                <w:sz w:val="22"/>
                <w:szCs w:val="22"/>
              </w:rPr>
            </w:pPr>
            <w:ins w:id="9643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5AC966" w14:textId="77777777" w:rsidR="00646540" w:rsidRPr="00646540" w:rsidRDefault="00646540" w:rsidP="00646540">
            <w:pPr>
              <w:spacing w:before="0" w:after="0" w:line="240" w:lineRule="auto"/>
              <w:jc w:val="center"/>
              <w:rPr>
                <w:ins w:id="96434" w:author="pete jones" w:date="2022-01-11T16:59:00Z"/>
                <w:rFonts w:ascii="Calibri" w:hAnsi="Calibri" w:cs="Calibri"/>
                <w:color w:val="000000"/>
                <w:sz w:val="22"/>
                <w:szCs w:val="22"/>
              </w:rPr>
            </w:pPr>
            <w:ins w:id="9643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ED1085" w14:textId="77777777" w:rsidR="00646540" w:rsidRPr="00646540" w:rsidRDefault="00646540" w:rsidP="00646540">
            <w:pPr>
              <w:spacing w:before="0" w:after="0" w:line="240" w:lineRule="auto"/>
              <w:jc w:val="center"/>
              <w:rPr>
                <w:ins w:id="96436" w:author="pete jones" w:date="2022-01-11T16:59:00Z"/>
                <w:rFonts w:ascii="Calibri" w:hAnsi="Calibri" w:cs="Calibri"/>
                <w:color w:val="000000"/>
                <w:sz w:val="22"/>
                <w:szCs w:val="22"/>
              </w:rPr>
            </w:pPr>
            <w:ins w:id="9643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9F7637" w14:textId="77777777" w:rsidR="00646540" w:rsidRPr="00646540" w:rsidRDefault="00646540" w:rsidP="00646540">
            <w:pPr>
              <w:spacing w:before="0" w:after="0" w:line="240" w:lineRule="auto"/>
              <w:jc w:val="center"/>
              <w:rPr>
                <w:ins w:id="96438" w:author="pete jones" w:date="2022-01-11T16:59:00Z"/>
                <w:rFonts w:ascii="Calibri" w:hAnsi="Calibri" w:cs="Calibri"/>
                <w:color w:val="000000"/>
                <w:sz w:val="22"/>
                <w:szCs w:val="22"/>
              </w:rPr>
            </w:pPr>
            <w:ins w:id="96439"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186E2CA" w14:textId="77777777" w:rsidR="00646540" w:rsidRPr="00646540" w:rsidRDefault="00646540" w:rsidP="00646540">
            <w:pPr>
              <w:spacing w:before="0" w:after="0" w:line="240" w:lineRule="auto"/>
              <w:jc w:val="center"/>
              <w:rPr>
                <w:ins w:id="96440" w:author="pete jones" w:date="2022-01-11T16:59:00Z"/>
                <w:rFonts w:ascii="Calibri" w:hAnsi="Calibri" w:cs="Calibri"/>
                <w:color w:val="000000"/>
                <w:sz w:val="22"/>
                <w:szCs w:val="22"/>
              </w:rPr>
            </w:pPr>
            <w:ins w:id="96441" w:author="pete jones" w:date="2022-01-11T16:59:00Z">
              <w:r w:rsidRPr="00646540">
                <w:rPr>
                  <w:rFonts w:ascii="Calibri" w:hAnsi="Calibri" w:cs="Calibri"/>
                  <w:color w:val="000000"/>
                  <w:sz w:val="22"/>
                  <w:szCs w:val="22"/>
                </w:rPr>
                <w:t> </w:t>
              </w:r>
            </w:ins>
          </w:p>
        </w:tc>
      </w:tr>
      <w:tr w:rsidR="00646540" w:rsidRPr="00646540" w14:paraId="4F6CC2C5" w14:textId="77777777" w:rsidTr="00646540">
        <w:trPr>
          <w:trHeight w:val="300"/>
          <w:ins w:id="96442"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4188888" w14:textId="77777777" w:rsidR="00646540" w:rsidRPr="00646540" w:rsidRDefault="00646540" w:rsidP="00646540">
            <w:pPr>
              <w:spacing w:before="0" w:after="0" w:line="240" w:lineRule="auto"/>
              <w:jc w:val="center"/>
              <w:rPr>
                <w:ins w:id="96443" w:author="pete jones" w:date="2022-01-11T16:59:00Z"/>
                <w:rFonts w:ascii="Calibri" w:hAnsi="Calibri" w:cs="Calibri"/>
                <w:color w:val="000000"/>
                <w:sz w:val="22"/>
                <w:szCs w:val="22"/>
              </w:rPr>
            </w:pPr>
            <w:ins w:id="96444"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C3A8546" w14:textId="482EB23E" w:rsidR="00646540" w:rsidRPr="00646540" w:rsidRDefault="00646540" w:rsidP="00646540">
            <w:pPr>
              <w:spacing w:before="0" w:after="0" w:line="240" w:lineRule="auto"/>
              <w:jc w:val="left"/>
              <w:rPr>
                <w:ins w:id="96445" w:author="pete jones" w:date="2022-01-11T16:59:00Z"/>
                <w:rFonts w:ascii="Calibri" w:hAnsi="Calibri" w:cs="Calibri"/>
                <w:color w:val="000000"/>
                <w:sz w:val="22"/>
                <w:szCs w:val="22"/>
              </w:rPr>
            </w:pPr>
            <w:ins w:id="96446" w:author="pete jones" w:date="2022-01-11T16:59:00Z">
              <w:r w:rsidRPr="00646540">
                <w:rPr>
                  <w:rFonts w:ascii="Calibri" w:hAnsi="Calibri" w:cs="Calibri"/>
                  <w:color w:val="000000"/>
                  <w:sz w:val="22"/>
                  <w:szCs w:val="22"/>
                </w:rPr>
                <w:t xml:space="preserve">Manufacturing Systems </w:t>
              </w:r>
            </w:ins>
            <w:ins w:id="96447" w:author="pete jones" w:date="2022-04-05T11:11:00Z">
              <w:r w:rsidR="00C02A6E" w:rsidRPr="00646540">
                <w:rPr>
                  <w:rFonts w:ascii="Calibri" w:hAnsi="Calibri" w:cs="Calibri"/>
                  <w:color w:val="000000"/>
                  <w:sz w:val="22"/>
                  <w:szCs w:val="22"/>
                </w:rPr>
                <w:t>and</w:t>
              </w:r>
            </w:ins>
            <w:ins w:id="96448" w:author="pete jones" w:date="2022-01-11T16:59:00Z">
              <w:r w:rsidRPr="00646540">
                <w:rPr>
                  <w:rFonts w:ascii="Calibri" w:hAnsi="Calibri" w:cs="Calibri"/>
                  <w:color w:val="000000"/>
                  <w:sz w:val="22"/>
                  <w:szCs w:val="22"/>
                </w:rPr>
                <w:t xml:space="preserve"> Quality</w:t>
              </w:r>
            </w:ins>
          </w:p>
        </w:tc>
        <w:tc>
          <w:tcPr>
            <w:tcW w:w="409" w:type="dxa"/>
            <w:tcBorders>
              <w:top w:val="nil"/>
              <w:left w:val="nil"/>
              <w:bottom w:val="single" w:sz="4" w:space="0" w:color="auto"/>
              <w:right w:val="single" w:sz="4" w:space="0" w:color="auto"/>
            </w:tcBorders>
            <w:shd w:val="clear" w:color="auto" w:fill="auto"/>
            <w:noWrap/>
            <w:vAlign w:val="bottom"/>
            <w:hideMark/>
          </w:tcPr>
          <w:p w14:paraId="2C17AD4A" w14:textId="77777777" w:rsidR="00646540" w:rsidRPr="00646540" w:rsidRDefault="00646540" w:rsidP="00646540">
            <w:pPr>
              <w:spacing w:before="0" w:after="0" w:line="240" w:lineRule="auto"/>
              <w:jc w:val="center"/>
              <w:rPr>
                <w:ins w:id="96449" w:author="pete jones" w:date="2022-01-11T16:59:00Z"/>
                <w:rFonts w:ascii="Calibri" w:hAnsi="Calibri" w:cs="Calibri"/>
                <w:color w:val="000000"/>
                <w:sz w:val="22"/>
                <w:szCs w:val="22"/>
              </w:rPr>
            </w:pPr>
            <w:ins w:id="96450" w:author="pete jones" w:date="2022-01-11T16:59:00Z">
              <w:r w:rsidRPr="0064654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235FC813" w14:textId="77777777" w:rsidR="00646540" w:rsidRPr="00646540" w:rsidRDefault="00646540" w:rsidP="00646540">
            <w:pPr>
              <w:spacing w:before="0" w:after="0" w:line="240" w:lineRule="auto"/>
              <w:jc w:val="center"/>
              <w:rPr>
                <w:ins w:id="96451" w:author="pete jones" w:date="2022-01-11T16:59:00Z"/>
                <w:rFonts w:ascii="Calibri" w:hAnsi="Calibri" w:cs="Calibri"/>
                <w:color w:val="000000"/>
                <w:sz w:val="22"/>
                <w:szCs w:val="22"/>
              </w:rPr>
            </w:pPr>
            <w:ins w:id="96452"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2C8B52BA" w14:textId="77777777" w:rsidR="00646540" w:rsidRPr="00646540" w:rsidRDefault="00646540" w:rsidP="00646540">
            <w:pPr>
              <w:spacing w:before="0" w:after="0" w:line="240" w:lineRule="auto"/>
              <w:jc w:val="center"/>
              <w:rPr>
                <w:ins w:id="96453" w:author="pete jones" w:date="2022-01-11T16:59:00Z"/>
                <w:rFonts w:ascii="Calibri" w:hAnsi="Calibri" w:cs="Calibri"/>
                <w:color w:val="000000"/>
                <w:sz w:val="22"/>
                <w:szCs w:val="22"/>
              </w:rPr>
            </w:pPr>
            <w:ins w:id="96454" w:author="pete jones" w:date="2022-01-11T16:59:00Z">
              <w:r w:rsidRPr="00646540">
                <w:rPr>
                  <w:rFonts w:ascii="Calibri" w:hAnsi="Calibri" w:cs="Calibri"/>
                  <w:color w:val="000000"/>
                  <w:sz w:val="22"/>
                  <w:szCs w:val="22"/>
                </w:rPr>
                <w:t>70</w:t>
              </w:r>
            </w:ins>
          </w:p>
        </w:tc>
        <w:tc>
          <w:tcPr>
            <w:tcW w:w="474" w:type="dxa"/>
            <w:tcBorders>
              <w:top w:val="nil"/>
              <w:left w:val="nil"/>
              <w:bottom w:val="single" w:sz="4" w:space="0" w:color="auto"/>
              <w:right w:val="single" w:sz="4" w:space="0" w:color="auto"/>
            </w:tcBorders>
            <w:shd w:val="clear" w:color="auto" w:fill="auto"/>
            <w:noWrap/>
            <w:vAlign w:val="bottom"/>
            <w:hideMark/>
          </w:tcPr>
          <w:p w14:paraId="77F16A88" w14:textId="77777777" w:rsidR="00646540" w:rsidRPr="00646540" w:rsidRDefault="00646540" w:rsidP="00646540">
            <w:pPr>
              <w:spacing w:before="0" w:after="0" w:line="240" w:lineRule="auto"/>
              <w:jc w:val="center"/>
              <w:rPr>
                <w:ins w:id="96455" w:author="pete jones" w:date="2022-01-11T16:59:00Z"/>
                <w:rFonts w:ascii="Calibri" w:hAnsi="Calibri" w:cs="Calibri"/>
                <w:color w:val="000000"/>
                <w:sz w:val="22"/>
                <w:szCs w:val="22"/>
              </w:rPr>
            </w:pPr>
            <w:ins w:id="96456" w:author="pete jones" w:date="2022-01-11T16:59:00Z">
              <w:r w:rsidRPr="00646540">
                <w:rPr>
                  <w:rFonts w:ascii="Calibri" w:hAnsi="Calibri" w:cs="Calibri"/>
                  <w:color w:val="000000"/>
                  <w:sz w:val="22"/>
                  <w:szCs w:val="22"/>
                </w:rPr>
                <w:t>30</w:t>
              </w:r>
            </w:ins>
          </w:p>
        </w:tc>
        <w:tc>
          <w:tcPr>
            <w:tcW w:w="401" w:type="dxa"/>
            <w:tcBorders>
              <w:top w:val="nil"/>
              <w:left w:val="nil"/>
              <w:bottom w:val="single" w:sz="4" w:space="0" w:color="auto"/>
              <w:right w:val="single" w:sz="4" w:space="0" w:color="auto"/>
            </w:tcBorders>
            <w:shd w:val="clear" w:color="auto" w:fill="auto"/>
            <w:noWrap/>
            <w:vAlign w:val="bottom"/>
            <w:hideMark/>
          </w:tcPr>
          <w:p w14:paraId="0390CFC2" w14:textId="77777777" w:rsidR="00646540" w:rsidRPr="00646540" w:rsidRDefault="00646540" w:rsidP="00646540">
            <w:pPr>
              <w:spacing w:before="0" w:after="0" w:line="240" w:lineRule="auto"/>
              <w:jc w:val="center"/>
              <w:rPr>
                <w:ins w:id="96457" w:author="pete jones" w:date="2022-01-11T16:59:00Z"/>
                <w:rFonts w:ascii="Calibri" w:hAnsi="Calibri" w:cs="Calibri"/>
                <w:color w:val="000000"/>
                <w:sz w:val="22"/>
                <w:szCs w:val="22"/>
              </w:rPr>
            </w:pPr>
            <w:ins w:id="96458"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657EEBC3" w14:textId="77777777" w:rsidR="00646540" w:rsidRPr="00646540" w:rsidRDefault="00646540" w:rsidP="00646540">
            <w:pPr>
              <w:spacing w:before="0" w:after="0" w:line="240" w:lineRule="auto"/>
              <w:jc w:val="center"/>
              <w:rPr>
                <w:ins w:id="96459" w:author="pete jones" w:date="2022-01-11T16:59:00Z"/>
                <w:rFonts w:ascii="Calibri" w:hAnsi="Calibri" w:cs="Calibri"/>
                <w:color w:val="000000"/>
                <w:sz w:val="22"/>
                <w:szCs w:val="22"/>
              </w:rPr>
            </w:pPr>
            <w:ins w:id="9646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279113" w14:textId="77777777" w:rsidR="00646540" w:rsidRPr="00646540" w:rsidRDefault="00646540" w:rsidP="00646540">
            <w:pPr>
              <w:spacing w:before="0" w:after="0" w:line="240" w:lineRule="auto"/>
              <w:jc w:val="center"/>
              <w:rPr>
                <w:ins w:id="96461" w:author="pete jones" w:date="2022-01-11T16:59:00Z"/>
                <w:rFonts w:ascii="Calibri" w:hAnsi="Calibri" w:cs="Calibri"/>
                <w:color w:val="000000"/>
                <w:sz w:val="22"/>
                <w:szCs w:val="22"/>
              </w:rPr>
            </w:pPr>
            <w:ins w:id="9646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F55BB1" w14:textId="77777777" w:rsidR="00646540" w:rsidRPr="00646540" w:rsidRDefault="00646540" w:rsidP="00646540">
            <w:pPr>
              <w:spacing w:before="0" w:after="0" w:line="240" w:lineRule="auto"/>
              <w:jc w:val="center"/>
              <w:rPr>
                <w:ins w:id="96463" w:author="pete jones" w:date="2022-01-11T16:59:00Z"/>
                <w:rFonts w:ascii="Calibri" w:hAnsi="Calibri" w:cs="Calibri"/>
                <w:color w:val="000000"/>
                <w:sz w:val="22"/>
                <w:szCs w:val="22"/>
              </w:rPr>
            </w:pPr>
            <w:ins w:id="9646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0CB94AD" w14:textId="77777777" w:rsidR="00646540" w:rsidRPr="00646540" w:rsidRDefault="00646540" w:rsidP="00646540">
            <w:pPr>
              <w:spacing w:before="0" w:after="0" w:line="240" w:lineRule="auto"/>
              <w:jc w:val="center"/>
              <w:rPr>
                <w:ins w:id="96465" w:author="pete jones" w:date="2022-01-11T16:59:00Z"/>
                <w:rFonts w:ascii="Calibri" w:hAnsi="Calibri" w:cs="Calibri"/>
                <w:color w:val="000000"/>
                <w:sz w:val="22"/>
                <w:szCs w:val="22"/>
              </w:rPr>
            </w:pPr>
            <w:ins w:id="9646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13A8F4" w14:textId="77777777" w:rsidR="00646540" w:rsidRPr="00646540" w:rsidRDefault="00646540" w:rsidP="00646540">
            <w:pPr>
              <w:spacing w:before="0" w:after="0" w:line="240" w:lineRule="auto"/>
              <w:jc w:val="center"/>
              <w:rPr>
                <w:ins w:id="96467" w:author="pete jones" w:date="2022-01-11T16:59:00Z"/>
                <w:rFonts w:ascii="Calibri" w:hAnsi="Calibri" w:cs="Calibri"/>
                <w:color w:val="000000"/>
                <w:sz w:val="22"/>
                <w:szCs w:val="22"/>
              </w:rPr>
            </w:pPr>
            <w:ins w:id="9646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459F5C" w14:textId="77777777" w:rsidR="00646540" w:rsidRPr="00646540" w:rsidRDefault="00646540" w:rsidP="00646540">
            <w:pPr>
              <w:spacing w:before="0" w:after="0" w:line="240" w:lineRule="auto"/>
              <w:jc w:val="center"/>
              <w:rPr>
                <w:ins w:id="96469" w:author="pete jones" w:date="2022-01-11T16:59:00Z"/>
                <w:rFonts w:ascii="Calibri" w:hAnsi="Calibri" w:cs="Calibri"/>
                <w:color w:val="000000"/>
                <w:sz w:val="22"/>
                <w:szCs w:val="22"/>
              </w:rPr>
            </w:pPr>
            <w:ins w:id="96470"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7FF7D09" w14:textId="77777777" w:rsidR="00646540" w:rsidRPr="00646540" w:rsidRDefault="00646540" w:rsidP="00646540">
            <w:pPr>
              <w:spacing w:before="0" w:after="0" w:line="240" w:lineRule="auto"/>
              <w:jc w:val="center"/>
              <w:rPr>
                <w:ins w:id="96471" w:author="pete jones" w:date="2022-01-11T16:59:00Z"/>
                <w:rFonts w:ascii="Calibri" w:hAnsi="Calibri" w:cs="Calibri"/>
                <w:color w:val="000000"/>
                <w:sz w:val="22"/>
                <w:szCs w:val="22"/>
              </w:rPr>
            </w:pPr>
            <w:ins w:id="96472" w:author="pete jones" w:date="2022-01-11T16:59:00Z">
              <w:r w:rsidRPr="00646540">
                <w:rPr>
                  <w:rFonts w:ascii="Calibri" w:hAnsi="Calibri" w:cs="Calibri"/>
                  <w:color w:val="000000"/>
                  <w:sz w:val="22"/>
                  <w:szCs w:val="22"/>
                </w:rPr>
                <w:t> </w:t>
              </w:r>
            </w:ins>
          </w:p>
        </w:tc>
      </w:tr>
      <w:tr w:rsidR="00646540" w:rsidRPr="00646540" w14:paraId="24137AF9" w14:textId="77777777" w:rsidTr="00646540">
        <w:trPr>
          <w:trHeight w:val="300"/>
          <w:ins w:id="96473"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A78ED1D" w14:textId="77777777" w:rsidR="00646540" w:rsidRPr="00646540" w:rsidRDefault="00646540" w:rsidP="00646540">
            <w:pPr>
              <w:spacing w:before="0" w:after="0" w:line="240" w:lineRule="auto"/>
              <w:jc w:val="center"/>
              <w:rPr>
                <w:ins w:id="96474" w:author="pete jones" w:date="2022-01-11T16:59:00Z"/>
                <w:rFonts w:ascii="Calibri" w:hAnsi="Calibri" w:cs="Calibri"/>
                <w:color w:val="000000"/>
                <w:sz w:val="22"/>
                <w:szCs w:val="22"/>
              </w:rPr>
            </w:pPr>
            <w:ins w:id="96475"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C2D3A71" w14:textId="77777777" w:rsidR="00646540" w:rsidRPr="00646540" w:rsidRDefault="00646540" w:rsidP="00646540">
            <w:pPr>
              <w:spacing w:before="0" w:after="0" w:line="240" w:lineRule="auto"/>
              <w:jc w:val="left"/>
              <w:rPr>
                <w:ins w:id="96476" w:author="pete jones" w:date="2022-01-11T16:59:00Z"/>
                <w:rFonts w:ascii="Calibri" w:hAnsi="Calibri" w:cs="Calibri"/>
                <w:color w:val="000000"/>
                <w:sz w:val="22"/>
                <w:szCs w:val="22"/>
              </w:rPr>
            </w:pPr>
            <w:ins w:id="96477" w:author="pete jones" w:date="2022-01-11T16:59:00Z">
              <w:r w:rsidRPr="00646540">
                <w:rPr>
                  <w:rFonts w:ascii="Calibri" w:hAnsi="Calibri" w:cs="Calibri"/>
                  <w:color w:val="000000"/>
                  <w:sz w:val="22"/>
                  <w:szCs w:val="22"/>
                </w:rPr>
                <w:t>Mechanical Structures</w:t>
              </w:r>
            </w:ins>
          </w:p>
        </w:tc>
        <w:tc>
          <w:tcPr>
            <w:tcW w:w="409" w:type="dxa"/>
            <w:tcBorders>
              <w:top w:val="nil"/>
              <w:left w:val="nil"/>
              <w:bottom w:val="single" w:sz="4" w:space="0" w:color="auto"/>
              <w:right w:val="single" w:sz="4" w:space="0" w:color="auto"/>
            </w:tcBorders>
            <w:shd w:val="clear" w:color="auto" w:fill="auto"/>
            <w:noWrap/>
            <w:vAlign w:val="bottom"/>
            <w:hideMark/>
          </w:tcPr>
          <w:p w14:paraId="5E27D0C6" w14:textId="77777777" w:rsidR="00646540" w:rsidRPr="00646540" w:rsidRDefault="00646540" w:rsidP="00646540">
            <w:pPr>
              <w:spacing w:before="0" w:after="0" w:line="240" w:lineRule="auto"/>
              <w:jc w:val="center"/>
              <w:rPr>
                <w:ins w:id="96478" w:author="pete jones" w:date="2022-01-11T16:59:00Z"/>
                <w:rFonts w:ascii="Calibri" w:hAnsi="Calibri" w:cs="Calibri"/>
                <w:color w:val="000000"/>
                <w:sz w:val="22"/>
                <w:szCs w:val="22"/>
              </w:rPr>
            </w:pPr>
            <w:ins w:id="96479" w:author="pete jones" w:date="2022-01-11T16:59:00Z">
              <w:r w:rsidRPr="0064654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38811FF6" w14:textId="77777777" w:rsidR="00646540" w:rsidRPr="00646540" w:rsidRDefault="00646540" w:rsidP="00646540">
            <w:pPr>
              <w:spacing w:before="0" w:after="0" w:line="240" w:lineRule="auto"/>
              <w:jc w:val="center"/>
              <w:rPr>
                <w:ins w:id="96480" w:author="pete jones" w:date="2022-01-11T16:59:00Z"/>
                <w:rFonts w:ascii="Calibri" w:hAnsi="Calibri" w:cs="Calibri"/>
                <w:color w:val="000000"/>
                <w:sz w:val="22"/>
                <w:szCs w:val="22"/>
              </w:rPr>
            </w:pPr>
            <w:ins w:id="96481"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4CB3E6A6" w14:textId="77777777" w:rsidR="00646540" w:rsidRPr="00646540" w:rsidRDefault="00646540" w:rsidP="00646540">
            <w:pPr>
              <w:spacing w:before="0" w:after="0" w:line="240" w:lineRule="auto"/>
              <w:jc w:val="center"/>
              <w:rPr>
                <w:ins w:id="96482" w:author="pete jones" w:date="2022-01-11T16:59:00Z"/>
                <w:rFonts w:ascii="Calibri" w:hAnsi="Calibri" w:cs="Calibri"/>
                <w:color w:val="000000"/>
                <w:sz w:val="22"/>
                <w:szCs w:val="22"/>
              </w:rPr>
            </w:pPr>
            <w:ins w:id="96483" w:author="pete jones" w:date="2022-01-11T16:59:00Z">
              <w:r w:rsidRPr="00646540">
                <w:rPr>
                  <w:rFonts w:ascii="Calibri" w:hAnsi="Calibri" w:cs="Calibri"/>
                  <w:color w:val="000000"/>
                  <w:sz w:val="22"/>
                  <w:szCs w:val="22"/>
                </w:rPr>
                <w:t>80</w:t>
              </w:r>
            </w:ins>
          </w:p>
        </w:tc>
        <w:tc>
          <w:tcPr>
            <w:tcW w:w="474" w:type="dxa"/>
            <w:tcBorders>
              <w:top w:val="nil"/>
              <w:left w:val="nil"/>
              <w:bottom w:val="single" w:sz="4" w:space="0" w:color="auto"/>
              <w:right w:val="single" w:sz="4" w:space="0" w:color="auto"/>
            </w:tcBorders>
            <w:shd w:val="clear" w:color="auto" w:fill="auto"/>
            <w:noWrap/>
            <w:vAlign w:val="bottom"/>
            <w:hideMark/>
          </w:tcPr>
          <w:p w14:paraId="2CA456AE" w14:textId="77777777" w:rsidR="00646540" w:rsidRPr="00646540" w:rsidRDefault="00646540" w:rsidP="00646540">
            <w:pPr>
              <w:spacing w:before="0" w:after="0" w:line="240" w:lineRule="auto"/>
              <w:jc w:val="center"/>
              <w:rPr>
                <w:ins w:id="96484" w:author="pete jones" w:date="2022-01-11T16:59:00Z"/>
                <w:rFonts w:ascii="Calibri" w:hAnsi="Calibri" w:cs="Calibri"/>
                <w:color w:val="000000"/>
                <w:sz w:val="22"/>
                <w:szCs w:val="22"/>
              </w:rPr>
            </w:pPr>
            <w:ins w:id="96485" w:author="pete jones" w:date="2022-01-11T16:59:00Z">
              <w:r w:rsidRPr="00646540">
                <w:rPr>
                  <w:rFonts w:ascii="Calibri" w:hAnsi="Calibri" w:cs="Calibri"/>
                  <w:color w:val="000000"/>
                  <w:sz w:val="22"/>
                  <w:szCs w:val="22"/>
                </w:rPr>
                <w:t>20</w:t>
              </w:r>
            </w:ins>
          </w:p>
        </w:tc>
        <w:tc>
          <w:tcPr>
            <w:tcW w:w="401" w:type="dxa"/>
            <w:tcBorders>
              <w:top w:val="nil"/>
              <w:left w:val="nil"/>
              <w:bottom w:val="single" w:sz="4" w:space="0" w:color="auto"/>
              <w:right w:val="single" w:sz="4" w:space="0" w:color="auto"/>
            </w:tcBorders>
            <w:shd w:val="clear" w:color="auto" w:fill="auto"/>
            <w:noWrap/>
            <w:vAlign w:val="bottom"/>
            <w:hideMark/>
          </w:tcPr>
          <w:p w14:paraId="379E2C06" w14:textId="77777777" w:rsidR="00646540" w:rsidRPr="00646540" w:rsidRDefault="00646540" w:rsidP="00646540">
            <w:pPr>
              <w:spacing w:before="0" w:after="0" w:line="240" w:lineRule="auto"/>
              <w:jc w:val="center"/>
              <w:rPr>
                <w:ins w:id="96486" w:author="pete jones" w:date="2022-01-11T16:59:00Z"/>
                <w:rFonts w:ascii="Calibri" w:hAnsi="Calibri" w:cs="Calibri"/>
                <w:color w:val="000000"/>
                <w:sz w:val="22"/>
                <w:szCs w:val="22"/>
              </w:rPr>
            </w:pPr>
            <w:ins w:id="96487"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4A0BC1B7" w14:textId="77777777" w:rsidR="00646540" w:rsidRPr="00646540" w:rsidRDefault="00646540" w:rsidP="00646540">
            <w:pPr>
              <w:spacing w:before="0" w:after="0" w:line="240" w:lineRule="auto"/>
              <w:jc w:val="center"/>
              <w:rPr>
                <w:ins w:id="96488" w:author="pete jones" w:date="2022-01-11T16:59:00Z"/>
                <w:rFonts w:ascii="Calibri" w:hAnsi="Calibri" w:cs="Calibri"/>
                <w:color w:val="000000"/>
                <w:sz w:val="22"/>
                <w:szCs w:val="22"/>
              </w:rPr>
            </w:pPr>
            <w:ins w:id="9648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1353A9" w14:textId="77777777" w:rsidR="00646540" w:rsidRPr="00646540" w:rsidRDefault="00646540" w:rsidP="00646540">
            <w:pPr>
              <w:spacing w:before="0" w:after="0" w:line="240" w:lineRule="auto"/>
              <w:jc w:val="center"/>
              <w:rPr>
                <w:ins w:id="96490" w:author="pete jones" w:date="2022-01-11T16:59:00Z"/>
                <w:rFonts w:ascii="Calibri" w:hAnsi="Calibri" w:cs="Calibri"/>
                <w:color w:val="000000"/>
                <w:sz w:val="22"/>
                <w:szCs w:val="22"/>
              </w:rPr>
            </w:pPr>
            <w:ins w:id="9649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7D4D7E" w14:textId="77777777" w:rsidR="00646540" w:rsidRPr="00646540" w:rsidRDefault="00646540" w:rsidP="00646540">
            <w:pPr>
              <w:spacing w:before="0" w:after="0" w:line="240" w:lineRule="auto"/>
              <w:jc w:val="center"/>
              <w:rPr>
                <w:ins w:id="96492" w:author="pete jones" w:date="2022-01-11T16:59:00Z"/>
                <w:rFonts w:ascii="Calibri" w:hAnsi="Calibri" w:cs="Calibri"/>
                <w:color w:val="000000"/>
                <w:sz w:val="22"/>
                <w:szCs w:val="22"/>
              </w:rPr>
            </w:pPr>
            <w:ins w:id="9649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129F1C" w14:textId="77777777" w:rsidR="00646540" w:rsidRPr="00646540" w:rsidRDefault="00646540" w:rsidP="00646540">
            <w:pPr>
              <w:spacing w:before="0" w:after="0" w:line="240" w:lineRule="auto"/>
              <w:jc w:val="center"/>
              <w:rPr>
                <w:ins w:id="96494" w:author="pete jones" w:date="2022-01-11T16:59:00Z"/>
                <w:rFonts w:ascii="Calibri" w:hAnsi="Calibri" w:cs="Calibri"/>
                <w:color w:val="000000"/>
                <w:sz w:val="22"/>
                <w:szCs w:val="22"/>
              </w:rPr>
            </w:pPr>
            <w:ins w:id="9649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6EC1D3" w14:textId="77777777" w:rsidR="00646540" w:rsidRPr="00646540" w:rsidRDefault="00646540" w:rsidP="00646540">
            <w:pPr>
              <w:spacing w:before="0" w:after="0" w:line="240" w:lineRule="auto"/>
              <w:jc w:val="center"/>
              <w:rPr>
                <w:ins w:id="96496" w:author="pete jones" w:date="2022-01-11T16:59:00Z"/>
                <w:rFonts w:ascii="Calibri" w:hAnsi="Calibri" w:cs="Calibri"/>
                <w:color w:val="000000"/>
                <w:sz w:val="22"/>
                <w:szCs w:val="22"/>
              </w:rPr>
            </w:pPr>
            <w:ins w:id="9649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0E8E87" w14:textId="77777777" w:rsidR="00646540" w:rsidRPr="00646540" w:rsidRDefault="00646540" w:rsidP="00646540">
            <w:pPr>
              <w:spacing w:before="0" w:after="0" w:line="240" w:lineRule="auto"/>
              <w:jc w:val="center"/>
              <w:rPr>
                <w:ins w:id="96498" w:author="pete jones" w:date="2022-01-11T16:59:00Z"/>
                <w:rFonts w:ascii="Calibri" w:hAnsi="Calibri" w:cs="Calibri"/>
                <w:color w:val="000000"/>
                <w:sz w:val="22"/>
                <w:szCs w:val="22"/>
              </w:rPr>
            </w:pPr>
            <w:ins w:id="96499"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47E8079" w14:textId="77777777" w:rsidR="00646540" w:rsidRPr="00646540" w:rsidRDefault="00646540" w:rsidP="00646540">
            <w:pPr>
              <w:spacing w:before="0" w:after="0" w:line="240" w:lineRule="auto"/>
              <w:jc w:val="center"/>
              <w:rPr>
                <w:ins w:id="96500" w:author="pete jones" w:date="2022-01-11T16:59:00Z"/>
                <w:rFonts w:ascii="Calibri" w:hAnsi="Calibri" w:cs="Calibri"/>
                <w:color w:val="000000"/>
                <w:sz w:val="22"/>
                <w:szCs w:val="22"/>
              </w:rPr>
            </w:pPr>
            <w:ins w:id="96501" w:author="pete jones" w:date="2022-01-11T16:59:00Z">
              <w:r w:rsidRPr="00646540">
                <w:rPr>
                  <w:rFonts w:ascii="Calibri" w:hAnsi="Calibri" w:cs="Calibri"/>
                  <w:color w:val="000000"/>
                  <w:sz w:val="22"/>
                  <w:szCs w:val="22"/>
                </w:rPr>
                <w:t> </w:t>
              </w:r>
            </w:ins>
          </w:p>
        </w:tc>
      </w:tr>
      <w:tr w:rsidR="00646540" w:rsidRPr="00646540" w14:paraId="243CE57B" w14:textId="77777777" w:rsidTr="00646540">
        <w:trPr>
          <w:trHeight w:val="300"/>
          <w:ins w:id="96502"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A617435" w14:textId="77777777" w:rsidR="00646540" w:rsidRPr="00646540" w:rsidRDefault="00646540" w:rsidP="00646540">
            <w:pPr>
              <w:spacing w:before="0" w:after="0" w:line="240" w:lineRule="auto"/>
              <w:jc w:val="center"/>
              <w:rPr>
                <w:ins w:id="96503" w:author="pete jones" w:date="2022-01-11T16:59:00Z"/>
                <w:rFonts w:ascii="Calibri" w:hAnsi="Calibri" w:cs="Calibri"/>
                <w:color w:val="000000"/>
                <w:sz w:val="22"/>
                <w:szCs w:val="22"/>
              </w:rPr>
            </w:pPr>
            <w:ins w:id="96504" w:author="pete jones" w:date="2022-01-11T16:59:00Z">
              <w:r w:rsidRPr="00646540">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7B3CF40" w14:textId="2CFF5513" w:rsidR="00646540" w:rsidRPr="00646540" w:rsidRDefault="00646540" w:rsidP="00646540">
            <w:pPr>
              <w:spacing w:before="0" w:after="0" w:line="240" w:lineRule="auto"/>
              <w:jc w:val="left"/>
              <w:rPr>
                <w:ins w:id="96505" w:author="pete jones" w:date="2022-01-11T16:59:00Z"/>
                <w:rFonts w:ascii="Calibri" w:hAnsi="Calibri" w:cs="Calibri"/>
                <w:color w:val="000000"/>
                <w:sz w:val="22"/>
                <w:szCs w:val="22"/>
              </w:rPr>
            </w:pPr>
            <w:ins w:id="96506" w:author="pete jones" w:date="2022-01-11T16:59:00Z">
              <w:r w:rsidRPr="00646540">
                <w:rPr>
                  <w:rFonts w:ascii="Calibri" w:hAnsi="Calibri" w:cs="Calibri"/>
                  <w:color w:val="000000"/>
                  <w:sz w:val="22"/>
                  <w:szCs w:val="22"/>
                </w:rPr>
                <w:t xml:space="preserve">Team Design Project </w:t>
              </w:r>
            </w:ins>
            <w:ins w:id="96507" w:author="pete jones" w:date="2022-04-05T11:11:00Z">
              <w:r w:rsidR="00C02A6E" w:rsidRPr="00646540">
                <w:rPr>
                  <w:rFonts w:ascii="Calibri" w:hAnsi="Calibri" w:cs="Calibri"/>
                  <w:color w:val="000000"/>
                  <w:sz w:val="22"/>
                  <w:szCs w:val="22"/>
                </w:rPr>
                <w:t>for</w:t>
              </w:r>
            </w:ins>
            <w:ins w:id="96508" w:author="pete jones" w:date="2022-01-11T16:59:00Z">
              <w:r w:rsidRPr="00646540">
                <w:rPr>
                  <w:rFonts w:ascii="Calibri" w:hAnsi="Calibri" w:cs="Calibri"/>
                  <w:color w:val="000000"/>
                  <w:sz w:val="22"/>
                  <w:szCs w:val="22"/>
                </w:rPr>
                <w:t xml:space="preserve"> Sustainability</w:t>
              </w:r>
            </w:ins>
          </w:p>
        </w:tc>
        <w:tc>
          <w:tcPr>
            <w:tcW w:w="409" w:type="dxa"/>
            <w:tcBorders>
              <w:top w:val="nil"/>
              <w:left w:val="nil"/>
              <w:bottom w:val="single" w:sz="4" w:space="0" w:color="auto"/>
              <w:right w:val="single" w:sz="4" w:space="0" w:color="auto"/>
            </w:tcBorders>
            <w:shd w:val="clear" w:color="auto" w:fill="auto"/>
            <w:noWrap/>
            <w:vAlign w:val="bottom"/>
            <w:hideMark/>
          </w:tcPr>
          <w:p w14:paraId="3822945B" w14:textId="77777777" w:rsidR="00646540" w:rsidRPr="00646540" w:rsidRDefault="00646540" w:rsidP="00646540">
            <w:pPr>
              <w:spacing w:before="0" w:after="0" w:line="240" w:lineRule="auto"/>
              <w:jc w:val="center"/>
              <w:rPr>
                <w:ins w:id="96509" w:author="pete jones" w:date="2022-01-11T16:59:00Z"/>
                <w:rFonts w:ascii="Calibri" w:hAnsi="Calibri" w:cs="Calibri"/>
                <w:color w:val="000000"/>
                <w:sz w:val="22"/>
                <w:szCs w:val="22"/>
              </w:rPr>
            </w:pPr>
            <w:ins w:id="96510" w:author="pete jones" w:date="2022-01-11T16:59:00Z">
              <w:r w:rsidRPr="00646540">
                <w:rPr>
                  <w:rFonts w:ascii="Calibri" w:hAnsi="Calibri" w:cs="Calibri"/>
                  <w:color w:val="000000"/>
                  <w:sz w:val="22"/>
                  <w:szCs w:val="22"/>
                </w:rPr>
                <w:t>O</w:t>
              </w:r>
            </w:ins>
          </w:p>
        </w:tc>
        <w:tc>
          <w:tcPr>
            <w:tcW w:w="401" w:type="dxa"/>
            <w:tcBorders>
              <w:top w:val="nil"/>
              <w:left w:val="nil"/>
              <w:bottom w:val="single" w:sz="4" w:space="0" w:color="auto"/>
              <w:right w:val="single" w:sz="4" w:space="0" w:color="auto"/>
            </w:tcBorders>
            <w:shd w:val="clear" w:color="auto" w:fill="auto"/>
            <w:noWrap/>
            <w:vAlign w:val="bottom"/>
            <w:hideMark/>
          </w:tcPr>
          <w:p w14:paraId="21A23330" w14:textId="77777777" w:rsidR="00646540" w:rsidRPr="00646540" w:rsidRDefault="00646540" w:rsidP="00646540">
            <w:pPr>
              <w:spacing w:before="0" w:after="0" w:line="240" w:lineRule="auto"/>
              <w:jc w:val="center"/>
              <w:rPr>
                <w:ins w:id="96511" w:author="pete jones" w:date="2022-01-11T16:59:00Z"/>
                <w:rFonts w:ascii="Calibri" w:hAnsi="Calibri" w:cs="Calibri"/>
                <w:color w:val="000000"/>
                <w:sz w:val="22"/>
                <w:szCs w:val="22"/>
              </w:rPr>
            </w:pPr>
            <w:ins w:id="96512"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669280E4" w14:textId="77777777" w:rsidR="00646540" w:rsidRPr="00646540" w:rsidRDefault="00646540" w:rsidP="00646540">
            <w:pPr>
              <w:spacing w:before="0" w:after="0" w:line="240" w:lineRule="auto"/>
              <w:jc w:val="center"/>
              <w:rPr>
                <w:ins w:id="96513" w:author="pete jones" w:date="2022-01-11T16:59:00Z"/>
                <w:rFonts w:ascii="Calibri" w:hAnsi="Calibri" w:cs="Calibri"/>
                <w:color w:val="000000"/>
                <w:sz w:val="22"/>
                <w:szCs w:val="22"/>
              </w:rPr>
            </w:pPr>
            <w:ins w:id="96514" w:author="pete jones" w:date="2022-01-11T16:59:00Z">
              <w:r w:rsidRPr="00646540">
                <w:rPr>
                  <w:rFonts w:ascii="Calibri" w:hAnsi="Calibri" w:cs="Calibri"/>
                  <w:color w:val="000000"/>
                  <w:sz w:val="22"/>
                  <w:szCs w:val="22"/>
                </w:rPr>
                <w:t>25</w:t>
              </w:r>
            </w:ins>
          </w:p>
        </w:tc>
        <w:tc>
          <w:tcPr>
            <w:tcW w:w="474" w:type="dxa"/>
            <w:tcBorders>
              <w:top w:val="nil"/>
              <w:left w:val="nil"/>
              <w:bottom w:val="single" w:sz="4" w:space="0" w:color="auto"/>
              <w:right w:val="single" w:sz="4" w:space="0" w:color="auto"/>
            </w:tcBorders>
            <w:shd w:val="clear" w:color="auto" w:fill="auto"/>
            <w:noWrap/>
            <w:vAlign w:val="bottom"/>
            <w:hideMark/>
          </w:tcPr>
          <w:p w14:paraId="1D679D79" w14:textId="77777777" w:rsidR="00646540" w:rsidRPr="00646540" w:rsidRDefault="00646540" w:rsidP="00646540">
            <w:pPr>
              <w:spacing w:before="0" w:after="0" w:line="240" w:lineRule="auto"/>
              <w:jc w:val="center"/>
              <w:rPr>
                <w:ins w:id="96515" w:author="pete jones" w:date="2022-01-11T16:59:00Z"/>
                <w:rFonts w:ascii="Calibri" w:hAnsi="Calibri" w:cs="Calibri"/>
                <w:color w:val="000000"/>
                <w:sz w:val="22"/>
                <w:szCs w:val="22"/>
              </w:rPr>
            </w:pPr>
            <w:ins w:id="96516" w:author="pete jones" w:date="2022-01-11T16:59:00Z">
              <w:r w:rsidRPr="00646540">
                <w:rPr>
                  <w:rFonts w:ascii="Calibri" w:hAnsi="Calibri" w:cs="Calibri"/>
                  <w:color w:val="000000"/>
                  <w:sz w:val="22"/>
                  <w:szCs w:val="22"/>
                </w:rPr>
                <w:t>75</w:t>
              </w:r>
            </w:ins>
          </w:p>
        </w:tc>
        <w:tc>
          <w:tcPr>
            <w:tcW w:w="401" w:type="dxa"/>
            <w:tcBorders>
              <w:top w:val="nil"/>
              <w:left w:val="nil"/>
              <w:bottom w:val="single" w:sz="4" w:space="0" w:color="auto"/>
              <w:right w:val="single" w:sz="4" w:space="0" w:color="auto"/>
            </w:tcBorders>
            <w:shd w:val="clear" w:color="auto" w:fill="auto"/>
            <w:noWrap/>
            <w:vAlign w:val="bottom"/>
            <w:hideMark/>
          </w:tcPr>
          <w:p w14:paraId="2B10DAFD" w14:textId="77777777" w:rsidR="00646540" w:rsidRPr="00646540" w:rsidRDefault="00646540" w:rsidP="00646540">
            <w:pPr>
              <w:spacing w:before="0" w:after="0" w:line="240" w:lineRule="auto"/>
              <w:jc w:val="center"/>
              <w:rPr>
                <w:ins w:id="96517" w:author="pete jones" w:date="2022-01-11T16:59:00Z"/>
                <w:rFonts w:ascii="Calibri" w:hAnsi="Calibri" w:cs="Calibri"/>
                <w:color w:val="000000"/>
                <w:sz w:val="22"/>
                <w:szCs w:val="22"/>
              </w:rPr>
            </w:pPr>
            <w:ins w:id="96518"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40ADDFF2" w14:textId="77777777" w:rsidR="00646540" w:rsidRPr="00646540" w:rsidRDefault="00646540" w:rsidP="00646540">
            <w:pPr>
              <w:spacing w:before="0" w:after="0" w:line="240" w:lineRule="auto"/>
              <w:jc w:val="center"/>
              <w:rPr>
                <w:ins w:id="96519" w:author="pete jones" w:date="2022-01-11T16:59:00Z"/>
                <w:rFonts w:ascii="Calibri" w:hAnsi="Calibri" w:cs="Calibri"/>
                <w:color w:val="000000"/>
                <w:sz w:val="22"/>
                <w:szCs w:val="22"/>
              </w:rPr>
            </w:pPr>
            <w:ins w:id="9652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751E0E" w14:textId="77777777" w:rsidR="00646540" w:rsidRPr="00646540" w:rsidRDefault="00646540" w:rsidP="00646540">
            <w:pPr>
              <w:spacing w:before="0" w:after="0" w:line="240" w:lineRule="auto"/>
              <w:jc w:val="center"/>
              <w:rPr>
                <w:ins w:id="96521" w:author="pete jones" w:date="2022-01-11T16:59:00Z"/>
                <w:rFonts w:ascii="Calibri" w:hAnsi="Calibri" w:cs="Calibri"/>
                <w:color w:val="000000"/>
                <w:sz w:val="22"/>
                <w:szCs w:val="22"/>
              </w:rPr>
            </w:pPr>
            <w:ins w:id="9652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0EE271" w14:textId="77777777" w:rsidR="00646540" w:rsidRPr="00646540" w:rsidRDefault="00646540" w:rsidP="00646540">
            <w:pPr>
              <w:spacing w:before="0" w:after="0" w:line="240" w:lineRule="auto"/>
              <w:jc w:val="center"/>
              <w:rPr>
                <w:ins w:id="96523" w:author="pete jones" w:date="2022-01-11T16:59:00Z"/>
                <w:rFonts w:ascii="Calibri" w:hAnsi="Calibri" w:cs="Calibri"/>
                <w:color w:val="000000"/>
                <w:sz w:val="22"/>
                <w:szCs w:val="22"/>
              </w:rPr>
            </w:pPr>
            <w:ins w:id="9652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11DD58" w14:textId="77777777" w:rsidR="00646540" w:rsidRPr="00646540" w:rsidRDefault="00646540" w:rsidP="00646540">
            <w:pPr>
              <w:spacing w:before="0" w:after="0" w:line="240" w:lineRule="auto"/>
              <w:jc w:val="center"/>
              <w:rPr>
                <w:ins w:id="96525" w:author="pete jones" w:date="2022-01-11T16:59:00Z"/>
                <w:rFonts w:ascii="Calibri" w:hAnsi="Calibri" w:cs="Calibri"/>
                <w:color w:val="000000"/>
                <w:sz w:val="22"/>
                <w:szCs w:val="22"/>
              </w:rPr>
            </w:pPr>
            <w:ins w:id="9652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656011" w14:textId="77777777" w:rsidR="00646540" w:rsidRPr="00646540" w:rsidRDefault="00646540" w:rsidP="00646540">
            <w:pPr>
              <w:spacing w:before="0" w:after="0" w:line="240" w:lineRule="auto"/>
              <w:jc w:val="center"/>
              <w:rPr>
                <w:ins w:id="96527" w:author="pete jones" w:date="2022-01-11T16:59:00Z"/>
                <w:rFonts w:ascii="Calibri" w:hAnsi="Calibri" w:cs="Calibri"/>
                <w:color w:val="000000"/>
                <w:sz w:val="22"/>
                <w:szCs w:val="22"/>
              </w:rPr>
            </w:pPr>
            <w:ins w:id="9652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2369FA" w14:textId="77777777" w:rsidR="00646540" w:rsidRPr="00646540" w:rsidRDefault="00646540" w:rsidP="00646540">
            <w:pPr>
              <w:spacing w:before="0" w:after="0" w:line="240" w:lineRule="auto"/>
              <w:jc w:val="center"/>
              <w:rPr>
                <w:ins w:id="96529" w:author="pete jones" w:date="2022-01-11T16:59:00Z"/>
                <w:rFonts w:ascii="Calibri" w:hAnsi="Calibri" w:cs="Calibri"/>
                <w:color w:val="000000"/>
                <w:sz w:val="22"/>
                <w:szCs w:val="22"/>
              </w:rPr>
            </w:pPr>
            <w:ins w:id="96530"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8A59B20" w14:textId="77777777" w:rsidR="00646540" w:rsidRPr="00646540" w:rsidRDefault="00646540" w:rsidP="00646540">
            <w:pPr>
              <w:spacing w:before="0" w:after="0" w:line="240" w:lineRule="auto"/>
              <w:jc w:val="center"/>
              <w:rPr>
                <w:ins w:id="96531" w:author="pete jones" w:date="2022-01-11T16:59:00Z"/>
                <w:rFonts w:ascii="Calibri" w:hAnsi="Calibri" w:cs="Calibri"/>
                <w:color w:val="000000"/>
                <w:sz w:val="22"/>
                <w:szCs w:val="22"/>
              </w:rPr>
            </w:pPr>
            <w:ins w:id="96532" w:author="pete jones" w:date="2022-01-11T16:59:00Z">
              <w:r w:rsidRPr="00646540">
                <w:rPr>
                  <w:rFonts w:ascii="Calibri" w:hAnsi="Calibri" w:cs="Calibri"/>
                  <w:color w:val="000000"/>
                  <w:sz w:val="22"/>
                  <w:szCs w:val="22"/>
                </w:rPr>
                <w:t> </w:t>
              </w:r>
            </w:ins>
          </w:p>
        </w:tc>
      </w:tr>
      <w:tr w:rsidR="00646540" w:rsidRPr="00646540" w14:paraId="2AABBAC1" w14:textId="77777777" w:rsidTr="00646540">
        <w:trPr>
          <w:trHeight w:val="300"/>
          <w:ins w:id="96533"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F3C64C4" w14:textId="77777777" w:rsidR="00646540" w:rsidRPr="00646540" w:rsidRDefault="00646540" w:rsidP="00646540">
            <w:pPr>
              <w:spacing w:before="0" w:after="0" w:line="240" w:lineRule="auto"/>
              <w:jc w:val="center"/>
              <w:rPr>
                <w:ins w:id="96534" w:author="pete jones" w:date="2022-01-11T16:59:00Z"/>
                <w:rFonts w:ascii="Calibri" w:hAnsi="Calibri" w:cs="Calibri"/>
                <w:color w:val="000000"/>
                <w:sz w:val="22"/>
                <w:szCs w:val="22"/>
              </w:rPr>
            </w:pPr>
            <w:ins w:id="96535"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AF29F2C" w14:textId="03252CFD" w:rsidR="00646540" w:rsidRPr="00646540" w:rsidRDefault="00646540" w:rsidP="00646540">
            <w:pPr>
              <w:spacing w:before="0" w:after="0" w:line="240" w:lineRule="auto"/>
              <w:jc w:val="left"/>
              <w:rPr>
                <w:ins w:id="96536" w:author="pete jones" w:date="2022-01-11T16:59:00Z"/>
                <w:rFonts w:ascii="Calibri" w:hAnsi="Calibri" w:cs="Calibri"/>
                <w:color w:val="000000"/>
                <w:sz w:val="22"/>
                <w:szCs w:val="22"/>
              </w:rPr>
            </w:pPr>
            <w:ins w:id="96537" w:author="pete jones" w:date="2022-01-11T16:59:00Z">
              <w:r w:rsidRPr="00646540">
                <w:rPr>
                  <w:rFonts w:ascii="Calibri" w:hAnsi="Calibri" w:cs="Calibri"/>
                  <w:color w:val="000000"/>
                  <w:sz w:val="22"/>
                  <w:szCs w:val="22"/>
                </w:rPr>
                <w:t xml:space="preserve">Electrical Power Generation, Transmission, Distribution </w:t>
              </w:r>
            </w:ins>
            <w:ins w:id="96538" w:author="pete jones" w:date="2022-04-05T11:11:00Z">
              <w:r w:rsidR="00C02A6E" w:rsidRPr="00646540">
                <w:rPr>
                  <w:rFonts w:ascii="Calibri" w:hAnsi="Calibri" w:cs="Calibri"/>
                  <w:color w:val="000000"/>
                  <w:sz w:val="22"/>
                  <w:szCs w:val="22"/>
                </w:rPr>
                <w:t>and</w:t>
              </w:r>
            </w:ins>
            <w:ins w:id="96539" w:author="pete jones" w:date="2022-01-11T16:59:00Z">
              <w:r w:rsidRPr="00646540">
                <w:rPr>
                  <w:rFonts w:ascii="Calibri" w:hAnsi="Calibri" w:cs="Calibri"/>
                  <w:color w:val="000000"/>
                  <w:sz w:val="22"/>
                  <w:szCs w:val="22"/>
                </w:rPr>
                <w:t xml:space="preserve"> Supply Industry</w:t>
              </w:r>
            </w:ins>
          </w:p>
        </w:tc>
        <w:tc>
          <w:tcPr>
            <w:tcW w:w="409" w:type="dxa"/>
            <w:tcBorders>
              <w:top w:val="nil"/>
              <w:left w:val="nil"/>
              <w:bottom w:val="single" w:sz="4" w:space="0" w:color="auto"/>
              <w:right w:val="single" w:sz="4" w:space="0" w:color="auto"/>
            </w:tcBorders>
            <w:shd w:val="clear" w:color="auto" w:fill="auto"/>
            <w:noWrap/>
            <w:vAlign w:val="bottom"/>
            <w:hideMark/>
          </w:tcPr>
          <w:p w14:paraId="28D1515F" w14:textId="77777777" w:rsidR="00646540" w:rsidRPr="00646540" w:rsidRDefault="00646540" w:rsidP="00646540">
            <w:pPr>
              <w:spacing w:before="0" w:after="0" w:line="240" w:lineRule="auto"/>
              <w:jc w:val="center"/>
              <w:rPr>
                <w:ins w:id="96540" w:author="pete jones" w:date="2022-01-11T16:59:00Z"/>
                <w:rFonts w:ascii="Calibri" w:hAnsi="Calibri" w:cs="Calibri"/>
                <w:color w:val="000000"/>
                <w:sz w:val="22"/>
                <w:szCs w:val="22"/>
              </w:rPr>
            </w:pPr>
            <w:ins w:id="96541" w:author="pete jones" w:date="2022-01-11T16:59:00Z">
              <w:r w:rsidRPr="0064654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012B830E" w14:textId="77777777" w:rsidR="00646540" w:rsidRPr="00646540" w:rsidRDefault="00646540" w:rsidP="00646540">
            <w:pPr>
              <w:spacing w:before="0" w:after="0" w:line="240" w:lineRule="auto"/>
              <w:jc w:val="center"/>
              <w:rPr>
                <w:ins w:id="96542" w:author="pete jones" w:date="2022-01-11T16:59:00Z"/>
                <w:rFonts w:ascii="Calibri" w:hAnsi="Calibri" w:cs="Calibri"/>
                <w:color w:val="000000"/>
                <w:sz w:val="22"/>
                <w:szCs w:val="22"/>
              </w:rPr>
            </w:pPr>
            <w:ins w:id="96543"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7D4F65E2" w14:textId="77777777" w:rsidR="00646540" w:rsidRPr="00646540" w:rsidRDefault="00646540" w:rsidP="00646540">
            <w:pPr>
              <w:spacing w:before="0" w:after="0" w:line="240" w:lineRule="auto"/>
              <w:jc w:val="center"/>
              <w:rPr>
                <w:ins w:id="96544" w:author="pete jones" w:date="2022-01-11T16:59:00Z"/>
                <w:rFonts w:ascii="Calibri" w:hAnsi="Calibri" w:cs="Calibri"/>
                <w:color w:val="000000"/>
                <w:sz w:val="22"/>
                <w:szCs w:val="22"/>
              </w:rPr>
            </w:pPr>
            <w:ins w:id="96545" w:author="pete jones" w:date="2022-01-11T16:59:00Z">
              <w:r w:rsidRPr="00646540">
                <w:rPr>
                  <w:rFonts w:ascii="Calibri" w:hAnsi="Calibri" w:cs="Calibri"/>
                  <w:color w:val="000000"/>
                  <w:sz w:val="22"/>
                  <w:szCs w:val="22"/>
                </w:rPr>
                <w:t>30</w:t>
              </w:r>
            </w:ins>
          </w:p>
        </w:tc>
        <w:tc>
          <w:tcPr>
            <w:tcW w:w="474" w:type="dxa"/>
            <w:tcBorders>
              <w:top w:val="nil"/>
              <w:left w:val="nil"/>
              <w:bottom w:val="single" w:sz="4" w:space="0" w:color="auto"/>
              <w:right w:val="single" w:sz="4" w:space="0" w:color="auto"/>
            </w:tcBorders>
            <w:shd w:val="clear" w:color="auto" w:fill="auto"/>
            <w:noWrap/>
            <w:vAlign w:val="bottom"/>
            <w:hideMark/>
          </w:tcPr>
          <w:p w14:paraId="6A0478F9" w14:textId="77777777" w:rsidR="00646540" w:rsidRPr="00646540" w:rsidRDefault="00646540" w:rsidP="00646540">
            <w:pPr>
              <w:spacing w:before="0" w:after="0" w:line="240" w:lineRule="auto"/>
              <w:jc w:val="center"/>
              <w:rPr>
                <w:ins w:id="96546" w:author="pete jones" w:date="2022-01-11T16:59:00Z"/>
                <w:rFonts w:ascii="Calibri" w:hAnsi="Calibri" w:cs="Calibri"/>
                <w:color w:val="000000"/>
                <w:sz w:val="22"/>
                <w:szCs w:val="22"/>
              </w:rPr>
            </w:pPr>
            <w:ins w:id="96547" w:author="pete jones" w:date="2022-01-11T16:59:00Z">
              <w:r w:rsidRPr="00646540">
                <w:rPr>
                  <w:rFonts w:ascii="Calibri" w:hAnsi="Calibri" w:cs="Calibri"/>
                  <w:color w:val="000000"/>
                  <w:sz w:val="22"/>
                  <w:szCs w:val="22"/>
                </w:rPr>
                <w:t>70</w:t>
              </w:r>
            </w:ins>
          </w:p>
        </w:tc>
        <w:tc>
          <w:tcPr>
            <w:tcW w:w="401" w:type="dxa"/>
            <w:tcBorders>
              <w:top w:val="nil"/>
              <w:left w:val="nil"/>
              <w:bottom w:val="single" w:sz="4" w:space="0" w:color="auto"/>
              <w:right w:val="single" w:sz="4" w:space="0" w:color="auto"/>
            </w:tcBorders>
            <w:shd w:val="clear" w:color="auto" w:fill="auto"/>
            <w:noWrap/>
            <w:vAlign w:val="bottom"/>
            <w:hideMark/>
          </w:tcPr>
          <w:p w14:paraId="48A1E729" w14:textId="77777777" w:rsidR="00646540" w:rsidRPr="00646540" w:rsidRDefault="00646540" w:rsidP="00646540">
            <w:pPr>
              <w:spacing w:before="0" w:after="0" w:line="240" w:lineRule="auto"/>
              <w:jc w:val="center"/>
              <w:rPr>
                <w:ins w:id="96548" w:author="pete jones" w:date="2022-01-11T16:59:00Z"/>
                <w:rFonts w:ascii="Calibri" w:hAnsi="Calibri" w:cs="Calibri"/>
                <w:color w:val="000000"/>
                <w:sz w:val="22"/>
                <w:szCs w:val="22"/>
              </w:rPr>
            </w:pPr>
            <w:ins w:id="96549"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062DEFA8" w14:textId="77777777" w:rsidR="00646540" w:rsidRPr="00646540" w:rsidRDefault="00646540" w:rsidP="00646540">
            <w:pPr>
              <w:spacing w:before="0" w:after="0" w:line="240" w:lineRule="auto"/>
              <w:jc w:val="center"/>
              <w:rPr>
                <w:ins w:id="96550" w:author="pete jones" w:date="2022-01-11T16:59:00Z"/>
                <w:rFonts w:ascii="Calibri" w:hAnsi="Calibri" w:cs="Calibri"/>
                <w:color w:val="000000"/>
                <w:sz w:val="22"/>
                <w:szCs w:val="22"/>
              </w:rPr>
            </w:pPr>
            <w:ins w:id="9655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4FB8C1" w14:textId="77777777" w:rsidR="00646540" w:rsidRPr="00646540" w:rsidRDefault="00646540" w:rsidP="00646540">
            <w:pPr>
              <w:spacing w:before="0" w:after="0" w:line="240" w:lineRule="auto"/>
              <w:jc w:val="center"/>
              <w:rPr>
                <w:ins w:id="96552" w:author="pete jones" w:date="2022-01-11T16:59:00Z"/>
                <w:rFonts w:ascii="Calibri" w:hAnsi="Calibri" w:cs="Calibri"/>
                <w:color w:val="000000"/>
                <w:sz w:val="22"/>
                <w:szCs w:val="22"/>
              </w:rPr>
            </w:pPr>
            <w:ins w:id="9655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6F8AD9" w14:textId="77777777" w:rsidR="00646540" w:rsidRPr="00646540" w:rsidRDefault="00646540" w:rsidP="00646540">
            <w:pPr>
              <w:spacing w:before="0" w:after="0" w:line="240" w:lineRule="auto"/>
              <w:jc w:val="center"/>
              <w:rPr>
                <w:ins w:id="96554" w:author="pete jones" w:date="2022-01-11T16:59:00Z"/>
                <w:rFonts w:ascii="Calibri" w:hAnsi="Calibri" w:cs="Calibri"/>
                <w:color w:val="000000"/>
                <w:sz w:val="22"/>
                <w:szCs w:val="22"/>
              </w:rPr>
            </w:pPr>
            <w:ins w:id="9655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2E6C4A" w14:textId="77777777" w:rsidR="00646540" w:rsidRPr="00646540" w:rsidRDefault="00646540" w:rsidP="00646540">
            <w:pPr>
              <w:spacing w:before="0" w:after="0" w:line="240" w:lineRule="auto"/>
              <w:jc w:val="center"/>
              <w:rPr>
                <w:ins w:id="96556" w:author="pete jones" w:date="2022-01-11T16:59:00Z"/>
                <w:rFonts w:ascii="Calibri" w:hAnsi="Calibri" w:cs="Calibri"/>
                <w:color w:val="000000"/>
                <w:sz w:val="22"/>
                <w:szCs w:val="22"/>
              </w:rPr>
            </w:pPr>
            <w:ins w:id="9655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FD3B55" w14:textId="77777777" w:rsidR="00646540" w:rsidRPr="00646540" w:rsidRDefault="00646540" w:rsidP="00646540">
            <w:pPr>
              <w:spacing w:before="0" w:after="0" w:line="240" w:lineRule="auto"/>
              <w:jc w:val="center"/>
              <w:rPr>
                <w:ins w:id="96558" w:author="pete jones" w:date="2022-01-11T16:59:00Z"/>
                <w:rFonts w:ascii="Calibri" w:hAnsi="Calibri" w:cs="Calibri"/>
                <w:color w:val="000000"/>
                <w:sz w:val="22"/>
                <w:szCs w:val="22"/>
              </w:rPr>
            </w:pPr>
            <w:ins w:id="9655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DA0DA9" w14:textId="77777777" w:rsidR="00646540" w:rsidRPr="00646540" w:rsidRDefault="00646540" w:rsidP="00646540">
            <w:pPr>
              <w:spacing w:before="0" w:after="0" w:line="240" w:lineRule="auto"/>
              <w:jc w:val="center"/>
              <w:rPr>
                <w:ins w:id="96560" w:author="pete jones" w:date="2022-01-11T16:59:00Z"/>
                <w:rFonts w:ascii="Calibri" w:hAnsi="Calibri" w:cs="Calibri"/>
                <w:color w:val="000000"/>
                <w:sz w:val="22"/>
                <w:szCs w:val="22"/>
              </w:rPr>
            </w:pPr>
            <w:ins w:id="96561"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E4AE7CE" w14:textId="77777777" w:rsidR="00646540" w:rsidRPr="00646540" w:rsidRDefault="00646540" w:rsidP="00646540">
            <w:pPr>
              <w:spacing w:before="0" w:after="0" w:line="240" w:lineRule="auto"/>
              <w:jc w:val="center"/>
              <w:rPr>
                <w:ins w:id="96562" w:author="pete jones" w:date="2022-01-11T16:59:00Z"/>
                <w:rFonts w:ascii="Calibri" w:hAnsi="Calibri" w:cs="Calibri"/>
                <w:color w:val="000000"/>
                <w:sz w:val="22"/>
                <w:szCs w:val="22"/>
              </w:rPr>
            </w:pPr>
            <w:ins w:id="96563" w:author="pete jones" w:date="2022-01-11T16:59:00Z">
              <w:r w:rsidRPr="00646540">
                <w:rPr>
                  <w:rFonts w:ascii="Calibri" w:hAnsi="Calibri" w:cs="Calibri"/>
                  <w:color w:val="000000"/>
                  <w:sz w:val="22"/>
                  <w:szCs w:val="22"/>
                </w:rPr>
                <w:t> </w:t>
              </w:r>
            </w:ins>
          </w:p>
        </w:tc>
      </w:tr>
      <w:tr w:rsidR="00646540" w:rsidRPr="00646540" w14:paraId="598A7B4A" w14:textId="77777777" w:rsidTr="00646540">
        <w:trPr>
          <w:trHeight w:val="300"/>
          <w:ins w:id="96564"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9284DB1" w14:textId="77777777" w:rsidR="00646540" w:rsidRPr="00646540" w:rsidRDefault="00646540" w:rsidP="00646540">
            <w:pPr>
              <w:spacing w:before="0" w:after="0" w:line="240" w:lineRule="auto"/>
              <w:jc w:val="center"/>
              <w:rPr>
                <w:ins w:id="96565" w:author="pete jones" w:date="2022-01-11T16:59:00Z"/>
                <w:rFonts w:ascii="Calibri" w:hAnsi="Calibri" w:cs="Calibri"/>
                <w:color w:val="000000"/>
                <w:sz w:val="22"/>
                <w:szCs w:val="22"/>
              </w:rPr>
            </w:pPr>
            <w:ins w:id="96566"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A392F08" w14:textId="3B7B7388" w:rsidR="00646540" w:rsidRPr="00646540" w:rsidRDefault="00646540" w:rsidP="00646540">
            <w:pPr>
              <w:spacing w:before="0" w:after="0" w:line="240" w:lineRule="auto"/>
              <w:jc w:val="left"/>
              <w:rPr>
                <w:ins w:id="96567" w:author="pete jones" w:date="2022-01-11T16:59:00Z"/>
                <w:rFonts w:ascii="Calibri" w:hAnsi="Calibri" w:cs="Calibri"/>
                <w:color w:val="000000"/>
                <w:sz w:val="22"/>
                <w:szCs w:val="22"/>
              </w:rPr>
            </w:pPr>
            <w:ins w:id="96568" w:author="pete jones" w:date="2022-01-11T16:59:00Z">
              <w:r w:rsidRPr="00646540">
                <w:rPr>
                  <w:rFonts w:ascii="Calibri" w:hAnsi="Calibri" w:cs="Calibri"/>
                  <w:color w:val="000000"/>
                  <w:sz w:val="22"/>
                  <w:szCs w:val="22"/>
                </w:rPr>
                <w:t xml:space="preserve">Emerging Technologies </w:t>
              </w:r>
            </w:ins>
            <w:ins w:id="96569" w:author="pete jones" w:date="2022-04-05T11:11:00Z">
              <w:r w:rsidR="00C02A6E" w:rsidRPr="00646540">
                <w:rPr>
                  <w:rFonts w:ascii="Calibri" w:hAnsi="Calibri" w:cs="Calibri"/>
                  <w:color w:val="000000"/>
                  <w:sz w:val="22"/>
                  <w:szCs w:val="22"/>
                </w:rPr>
                <w:t>and</w:t>
              </w:r>
            </w:ins>
            <w:ins w:id="96570" w:author="pete jones" w:date="2022-01-11T16:59:00Z">
              <w:r w:rsidRPr="00646540">
                <w:rPr>
                  <w:rFonts w:ascii="Calibri" w:hAnsi="Calibri" w:cs="Calibri"/>
                  <w:color w:val="000000"/>
                  <w:sz w:val="22"/>
                  <w:szCs w:val="22"/>
                </w:rPr>
                <w:t xml:space="preserve"> Innovation In Engineering</w:t>
              </w:r>
            </w:ins>
          </w:p>
        </w:tc>
        <w:tc>
          <w:tcPr>
            <w:tcW w:w="409" w:type="dxa"/>
            <w:tcBorders>
              <w:top w:val="nil"/>
              <w:left w:val="nil"/>
              <w:bottom w:val="single" w:sz="4" w:space="0" w:color="auto"/>
              <w:right w:val="single" w:sz="4" w:space="0" w:color="auto"/>
            </w:tcBorders>
            <w:shd w:val="clear" w:color="auto" w:fill="auto"/>
            <w:noWrap/>
            <w:vAlign w:val="bottom"/>
            <w:hideMark/>
          </w:tcPr>
          <w:p w14:paraId="3ECE146E" w14:textId="77777777" w:rsidR="00646540" w:rsidRPr="00646540" w:rsidRDefault="00646540" w:rsidP="00646540">
            <w:pPr>
              <w:spacing w:before="0" w:after="0" w:line="240" w:lineRule="auto"/>
              <w:jc w:val="center"/>
              <w:rPr>
                <w:ins w:id="96571" w:author="pete jones" w:date="2022-01-11T16:59:00Z"/>
                <w:rFonts w:ascii="Calibri" w:hAnsi="Calibri" w:cs="Calibri"/>
                <w:color w:val="000000"/>
                <w:sz w:val="22"/>
                <w:szCs w:val="22"/>
              </w:rPr>
            </w:pPr>
            <w:ins w:id="96572" w:author="pete jones" w:date="2022-01-11T16:59:00Z">
              <w:r w:rsidRPr="0064654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02F2A797" w14:textId="77777777" w:rsidR="00646540" w:rsidRPr="00646540" w:rsidRDefault="00646540" w:rsidP="00646540">
            <w:pPr>
              <w:spacing w:before="0" w:after="0" w:line="240" w:lineRule="auto"/>
              <w:jc w:val="center"/>
              <w:rPr>
                <w:ins w:id="96573" w:author="pete jones" w:date="2022-01-11T16:59:00Z"/>
                <w:rFonts w:ascii="Calibri" w:hAnsi="Calibri" w:cs="Calibri"/>
                <w:color w:val="000000"/>
                <w:sz w:val="22"/>
                <w:szCs w:val="22"/>
              </w:rPr>
            </w:pPr>
            <w:ins w:id="96574"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3214075A" w14:textId="77777777" w:rsidR="00646540" w:rsidRPr="00646540" w:rsidRDefault="00646540" w:rsidP="00646540">
            <w:pPr>
              <w:spacing w:before="0" w:after="0" w:line="240" w:lineRule="auto"/>
              <w:jc w:val="center"/>
              <w:rPr>
                <w:ins w:id="96575" w:author="pete jones" w:date="2022-01-11T16:59:00Z"/>
                <w:rFonts w:ascii="Calibri" w:hAnsi="Calibri" w:cs="Calibri"/>
                <w:color w:val="000000"/>
                <w:sz w:val="22"/>
                <w:szCs w:val="22"/>
              </w:rPr>
            </w:pPr>
            <w:ins w:id="96576" w:author="pete jones" w:date="2022-01-11T16:59:00Z">
              <w:r w:rsidRPr="00646540">
                <w:rPr>
                  <w:rFonts w:ascii="Calibri" w:hAnsi="Calibri" w:cs="Calibri"/>
                  <w:color w:val="000000"/>
                  <w:sz w:val="22"/>
                  <w:szCs w:val="22"/>
                </w:rPr>
                <w:t>50</w:t>
              </w:r>
            </w:ins>
          </w:p>
        </w:tc>
        <w:tc>
          <w:tcPr>
            <w:tcW w:w="474" w:type="dxa"/>
            <w:tcBorders>
              <w:top w:val="nil"/>
              <w:left w:val="nil"/>
              <w:bottom w:val="single" w:sz="4" w:space="0" w:color="auto"/>
              <w:right w:val="single" w:sz="4" w:space="0" w:color="auto"/>
            </w:tcBorders>
            <w:shd w:val="clear" w:color="auto" w:fill="auto"/>
            <w:noWrap/>
            <w:vAlign w:val="bottom"/>
            <w:hideMark/>
          </w:tcPr>
          <w:p w14:paraId="456AC3B7" w14:textId="77777777" w:rsidR="00646540" w:rsidRPr="00646540" w:rsidRDefault="00646540" w:rsidP="00646540">
            <w:pPr>
              <w:spacing w:before="0" w:after="0" w:line="240" w:lineRule="auto"/>
              <w:jc w:val="center"/>
              <w:rPr>
                <w:ins w:id="96577" w:author="pete jones" w:date="2022-01-11T16:59:00Z"/>
                <w:rFonts w:ascii="Calibri" w:hAnsi="Calibri" w:cs="Calibri"/>
                <w:color w:val="000000"/>
                <w:sz w:val="22"/>
                <w:szCs w:val="22"/>
              </w:rPr>
            </w:pPr>
            <w:ins w:id="96578" w:author="pete jones" w:date="2022-01-11T16:59:00Z">
              <w:r w:rsidRPr="00646540">
                <w:rPr>
                  <w:rFonts w:ascii="Calibri" w:hAnsi="Calibri" w:cs="Calibri"/>
                  <w:color w:val="000000"/>
                  <w:sz w:val="22"/>
                  <w:szCs w:val="22"/>
                </w:rPr>
                <w:t>50</w:t>
              </w:r>
            </w:ins>
          </w:p>
        </w:tc>
        <w:tc>
          <w:tcPr>
            <w:tcW w:w="401" w:type="dxa"/>
            <w:tcBorders>
              <w:top w:val="nil"/>
              <w:left w:val="nil"/>
              <w:bottom w:val="single" w:sz="4" w:space="0" w:color="auto"/>
              <w:right w:val="single" w:sz="4" w:space="0" w:color="auto"/>
            </w:tcBorders>
            <w:shd w:val="clear" w:color="auto" w:fill="auto"/>
            <w:noWrap/>
            <w:vAlign w:val="bottom"/>
            <w:hideMark/>
          </w:tcPr>
          <w:p w14:paraId="2BE320EB" w14:textId="77777777" w:rsidR="00646540" w:rsidRPr="00646540" w:rsidRDefault="00646540" w:rsidP="00646540">
            <w:pPr>
              <w:spacing w:before="0" w:after="0" w:line="240" w:lineRule="auto"/>
              <w:jc w:val="center"/>
              <w:rPr>
                <w:ins w:id="96579" w:author="pete jones" w:date="2022-01-11T16:59:00Z"/>
                <w:rFonts w:ascii="Calibri" w:hAnsi="Calibri" w:cs="Calibri"/>
                <w:color w:val="000000"/>
                <w:sz w:val="22"/>
                <w:szCs w:val="22"/>
              </w:rPr>
            </w:pPr>
            <w:ins w:id="96580"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43729E41" w14:textId="77777777" w:rsidR="00646540" w:rsidRPr="00646540" w:rsidRDefault="00646540" w:rsidP="00646540">
            <w:pPr>
              <w:spacing w:before="0" w:after="0" w:line="240" w:lineRule="auto"/>
              <w:jc w:val="center"/>
              <w:rPr>
                <w:ins w:id="96581" w:author="pete jones" w:date="2022-01-11T16:59:00Z"/>
                <w:rFonts w:ascii="Calibri" w:hAnsi="Calibri" w:cs="Calibri"/>
                <w:color w:val="000000"/>
                <w:sz w:val="22"/>
                <w:szCs w:val="22"/>
              </w:rPr>
            </w:pPr>
            <w:ins w:id="9658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2DF703" w14:textId="77777777" w:rsidR="00646540" w:rsidRPr="00646540" w:rsidRDefault="00646540" w:rsidP="00646540">
            <w:pPr>
              <w:spacing w:before="0" w:after="0" w:line="240" w:lineRule="auto"/>
              <w:jc w:val="center"/>
              <w:rPr>
                <w:ins w:id="96583" w:author="pete jones" w:date="2022-01-11T16:59:00Z"/>
                <w:rFonts w:ascii="Calibri" w:hAnsi="Calibri" w:cs="Calibri"/>
                <w:color w:val="000000"/>
                <w:sz w:val="22"/>
                <w:szCs w:val="22"/>
              </w:rPr>
            </w:pPr>
            <w:ins w:id="9658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69E7EF" w14:textId="77777777" w:rsidR="00646540" w:rsidRPr="00646540" w:rsidRDefault="00646540" w:rsidP="00646540">
            <w:pPr>
              <w:spacing w:before="0" w:after="0" w:line="240" w:lineRule="auto"/>
              <w:jc w:val="center"/>
              <w:rPr>
                <w:ins w:id="96585" w:author="pete jones" w:date="2022-01-11T16:59:00Z"/>
                <w:rFonts w:ascii="Calibri" w:hAnsi="Calibri" w:cs="Calibri"/>
                <w:color w:val="000000"/>
                <w:sz w:val="22"/>
                <w:szCs w:val="22"/>
              </w:rPr>
            </w:pPr>
            <w:ins w:id="9658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6F39E5C" w14:textId="77777777" w:rsidR="00646540" w:rsidRPr="00646540" w:rsidRDefault="00646540" w:rsidP="00646540">
            <w:pPr>
              <w:spacing w:before="0" w:after="0" w:line="240" w:lineRule="auto"/>
              <w:jc w:val="center"/>
              <w:rPr>
                <w:ins w:id="96587" w:author="pete jones" w:date="2022-01-11T16:59:00Z"/>
                <w:rFonts w:ascii="Calibri" w:hAnsi="Calibri" w:cs="Calibri"/>
                <w:color w:val="000000"/>
                <w:sz w:val="22"/>
                <w:szCs w:val="22"/>
              </w:rPr>
            </w:pPr>
            <w:ins w:id="9658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0EDD6E" w14:textId="77777777" w:rsidR="00646540" w:rsidRPr="00646540" w:rsidRDefault="00646540" w:rsidP="00646540">
            <w:pPr>
              <w:spacing w:before="0" w:after="0" w:line="240" w:lineRule="auto"/>
              <w:jc w:val="center"/>
              <w:rPr>
                <w:ins w:id="96589" w:author="pete jones" w:date="2022-01-11T16:59:00Z"/>
                <w:rFonts w:ascii="Calibri" w:hAnsi="Calibri" w:cs="Calibri"/>
                <w:color w:val="000000"/>
                <w:sz w:val="22"/>
                <w:szCs w:val="22"/>
              </w:rPr>
            </w:pPr>
            <w:ins w:id="9659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518CAB" w14:textId="77777777" w:rsidR="00646540" w:rsidRPr="00646540" w:rsidRDefault="00646540" w:rsidP="00646540">
            <w:pPr>
              <w:spacing w:before="0" w:after="0" w:line="240" w:lineRule="auto"/>
              <w:jc w:val="center"/>
              <w:rPr>
                <w:ins w:id="96591" w:author="pete jones" w:date="2022-01-11T16:59:00Z"/>
                <w:rFonts w:ascii="Calibri" w:hAnsi="Calibri" w:cs="Calibri"/>
                <w:color w:val="000000"/>
                <w:sz w:val="22"/>
                <w:szCs w:val="22"/>
              </w:rPr>
            </w:pPr>
            <w:ins w:id="96592"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78E4F70" w14:textId="77777777" w:rsidR="00646540" w:rsidRPr="00646540" w:rsidRDefault="00646540" w:rsidP="00646540">
            <w:pPr>
              <w:spacing w:before="0" w:after="0" w:line="240" w:lineRule="auto"/>
              <w:jc w:val="center"/>
              <w:rPr>
                <w:ins w:id="96593" w:author="pete jones" w:date="2022-01-11T16:59:00Z"/>
                <w:rFonts w:ascii="Calibri" w:hAnsi="Calibri" w:cs="Calibri"/>
                <w:color w:val="000000"/>
                <w:sz w:val="22"/>
                <w:szCs w:val="22"/>
              </w:rPr>
            </w:pPr>
            <w:ins w:id="96594" w:author="pete jones" w:date="2022-01-11T16:59:00Z">
              <w:r w:rsidRPr="00646540">
                <w:rPr>
                  <w:rFonts w:ascii="Calibri" w:hAnsi="Calibri" w:cs="Calibri"/>
                  <w:color w:val="000000"/>
                  <w:sz w:val="22"/>
                  <w:szCs w:val="22"/>
                </w:rPr>
                <w:t> </w:t>
              </w:r>
            </w:ins>
          </w:p>
        </w:tc>
      </w:tr>
      <w:tr w:rsidR="00646540" w:rsidRPr="00646540" w14:paraId="535B26A2" w14:textId="77777777" w:rsidTr="00646540">
        <w:trPr>
          <w:trHeight w:val="300"/>
          <w:ins w:id="96595"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0A8AC89" w14:textId="77777777" w:rsidR="00646540" w:rsidRPr="00646540" w:rsidRDefault="00646540" w:rsidP="00646540">
            <w:pPr>
              <w:spacing w:before="0" w:after="0" w:line="240" w:lineRule="auto"/>
              <w:jc w:val="center"/>
              <w:rPr>
                <w:ins w:id="96596" w:author="pete jones" w:date="2022-01-11T16:59:00Z"/>
                <w:rFonts w:ascii="Calibri" w:hAnsi="Calibri" w:cs="Calibri"/>
                <w:color w:val="000000"/>
                <w:sz w:val="22"/>
                <w:szCs w:val="22"/>
              </w:rPr>
            </w:pPr>
            <w:ins w:id="96597"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1EFD7C3" w14:textId="77777777" w:rsidR="00646540" w:rsidRPr="00646540" w:rsidRDefault="00646540" w:rsidP="00646540">
            <w:pPr>
              <w:spacing w:before="0" w:after="0" w:line="240" w:lineRule="auto"/>
              <w:jc w:val="left"/>
              <w:rPr>
                <w:ins w:id="96598" w:author="pete jones" w:date="2022-01-11T16:59:00Z"/>
                <w:rFonts w:ascii="Calibri" w:hAnsi="Calibri" w:cs="Calibri"/>
                <w:color w:val="000000"/>
                <w:sz w:val="22"/>
                <w:szCs w:val="22"/>
              </w:rPr>
            </w:pPr>
            <w:ins w:id="96599" w:author="pete jones" w:date="2022-01-11T16:59:00Z">
              <w:r w:rsidRPr="00646540">
                <w:rPr>
                  <w:rFonts w:ascii="Calibri" w:hAnsi="Calibri" w:cs="Calibri"/>
                  <w:color w:val="000000"/>
                  <w:sz w:val="22"/>
                  <w:szCs w:val="22"/>
                </w:rPr>
                <w:t>Individual Engineering Project</w:t>
              </w:r>
            </w:ins>
          </w:p>
        </w:tc>
        <w:tc>
          <w:tcPr>
            <w:tcW w:w="409" w:type="dxa"/>
            <w:tcBorders>
              <w:top w:val="nil"/>
              <w:left w:val="nil"/>
              <w:bottom w:val="single" w:sz="4" w:space="0" w:color="auto"/>
              <w:right w:val="single" w:sz="4" w:space="0" w:color="auto"/>
            </w:tcBorders>
            <w:shd w:val="clear" w:color="auto" w:fill="auto"/>
            <w:noWrap/>
            <w:vAlign w:val="bottom"/>
            <w:hideMark/>
          </w:tcPr>
          <w:p w14:paraId="7935456E" w14:textId="77777777" w:rsidR="00646540" w:rsidRPr="00646540" w:rsidRDefault="00646540" w:rsidP="00646540">
            <w:pPr>
              <w:spacing w:before="0" w:after="0" w:line="240" w:lineRule="auto"/>
              <w:jc w:val="center"/>
              <w:rPr>
                <w:ins w:id="96600" w:author="pete jones" w:date="2022-01-11T16:59:00Z"/>
                <w:rFonts w:ascii="Calibri" w:hAnsi="Calibri" w:cs="Calibri"/>
                <w:color w:val="000000"/>
                <w:sz w:val="22"/>
                <w:szCs w:val="22"/>
              </w:rPr>
            </w:pPr>
            <w:ins w:id="96601" w:author="pete jones" w:date="2022-01-11T16:59:00Z">
              <w:r w:rsidRPr="00646540">
                <w:rPr>
                  <w:rFonts w:ascii="Calibri" w:hAnsi="Calibri" w:cs="Calibri"/>
                  <w:color w:val="000000"/>
                  <w:sz w:val="22"/>
                  <w:szCs w:val="22"/>
                </w:rPr>
                <w:t>O</w:t>
              </w:r>
            </w:ins>
          </w:p>
        </w:tc>
        <w:tc>
          <w:tcPr>
            <w:tcW w:w="401" w:type="dxa"/>
            <w:tcBorders>
              <w:top w:val="nil"/>
              <w:left w:val="nil"/>
              <w:bottom w:val="single" w:sz="4" w:space="0" w:color="auto"/>
              <w:right w:val="single" w:sz="4" w:space="0" w:color="auto"/>
            </w:tcBorders>
            <w:shd w:val="clear" w:color="auto" w:fill="auto"/>
            <w:noWrap/>
            <w:vAlign w:val="bottom"/>
            <w:hideMark/>
          </w:tcPr>
          <w:p w14:paraId="0BB574E4" w14:textId="77777777" w:rsidR="00646540" w:rsidRPr="00646540" w:rsidRDefault="00646540" w:rsidP="00646540">
            <w:pPr>
              <w:spacing w:before="0" w:after="0" w:line="240" w:lineRule="auto"/>
              <w:jc w:val="center"/>
              <w:rPr>
                <w:ins w:id="96602" w:author="pete jones" w:date="2022-01-11T16:59:00Z"/>
                <w:rFonts w:ascii="Calibri" w:hAnsi="Calibri" w:cs="Calibri"/>
                <w:color w:val="000000"/>
                <w:sz w:val="22"/>
                <w:szCs w:val="22"/>
              </w:rPr>
            </w:pPr>
            <w:ins w:id="96603"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4B51FFE8" w14:textId="77777777" w:rsidR="00646540" w:rsidRPr="00646540" w:rsidRDefault="00646540" w:rsidP="00646540">
            <w:pPr>
              <w:spacing w:before="0" w:after="0" w:line="240" w:lineRule="auto"/>
              <w:jc w:val="center"/>
              <w:rPr>
                <w:ins w:id="96604" w:author="pete jones" w:date="2022-01-11T16:59:00Z"/>
                <w:rFonts w:ascii="Calibri" w:hAnsi="Calibri" w:cs="Calibri"/>
                <w:color w:val="000000"/>
                <w:sz w:val="22"/>
                <w:szCs w:val="22"/>
              </w:rPr>
            </w:pPr>
            <w:ins w:id="96605" w:author="pete jones" w:date="2022-01-11T16:59:00Z">
              <w:r w:rsidRPr="00646540">
                <w:rPr>
                  <w:rFonts w:ascii="Calibri" w:hAnsi="Calibri" w:cs="Calibri"/>
                  <w:color w:val="000000"/>
                  <w:sz w:val="22"/>
                  <w:szCs w:val="22"/>
                </w:rPr>
                <w:t>100</w:t>
              </w:r>
            </w:ins>
          </w:p>
        </w:tc>
        <w:tc>
          <w:tcPr>
            <w:tcW w:w="474" w:type="dxa"/>
            <w:tcBorders>
              <w:top w:val="nil"/>
              <w:left w:val="nil"/>
              <w:bottom w:val="single" w:sz="4" w:space="0" w:color="auto"/>
              <w:right w:val="single" w:sz="4" w:space="0" w:color="auto"/>
            </w:tcBorders>
            <w:shd w:val="clear" w:color="auto" w:fill="auto"/>
            <w:noWrap/>
            <w:vAlign w:val="bottom"/>
            <w:hideMark/>
          </w:tcPr>
          <w:p w14:paraId="23D34026" w14:textId="77777777" w:rsidR="00646540" w:rsidRPr="00646540" w:rsidRDefault="00646540" w:rsidP="00646540">
            <w:pPr>
              <w:spacing w:before="0" w:after="0" w:line="240" w:lineRule="auto"/>
              <w:jc w:val="center"/>
              <w:rPr>
                <w:ins w:id="96606" w:author="pete jones" w:date="2022-01-11T16:59:00Z"/>
                <w:rFonts w:ascii="Calibri" w:hAnsi="Calibri" w:cs="Calibri"/>
                <w:color w:val="000000"/>
                <w:sz w:val="22"/>
                <w:szCs w:val="22"/>
              </w:rPr>
            </w:pPr>
            <w:ins w:id="96607"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7A50B59D" w14:textId="77777777" w:rsidR="00646540" w:rsidRPr="00646540" w:rsidRDefault="00646540" w:rsidP="00646540">
            <w:pPr>
              <w:spacing w:before="0" w:after="0" w:line="240" w:lineRule="auto"/>
              <w:jc w:val="center"/>
              <w:rPr>
                <w:ins w:id="96608" w:author="pete jones" w:date="2022-01-11T16:59:00Z"/>
                <w:rFonts w:ascii="Calibri" w:hAnsi="Calibri" w:cs="Calibri"/>
                <w:color w:val="000000"/>
                <w:sz w:val="22"/>
                <w:szCs w:val="22"/>
              </w:rPr>
            </w:pPr>
            <w:ins w:id="96609"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055430A4" w14:textId="77777777" w:rsidR="00646540" w:rsidRPr="00646540" w:rsidRDefault="00646540" w:rsidP="00646540">
            <w:pPr>
              <w:spacing w:before="0" w:after="0" w:line="240" w:lineRule="auto"/>
              <w:jc w:val="center"/>
              <w:rPr>
                <w:ins w:id="96610" w:author="pete jones" w:date="2022-01-11T16:59:00Z"/>
                <w:rFonts w:ascii="Calibri" w:hAnsi="Calibri" w:cs="Calibri"/>
                <w:color w:val="000000"/>
                <w:sz w:val="22"/>
                <w:szCs w:val="22"/>
              </w:rPr>
            </w:pPr>
            <w:ins w:id="9661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DAA693" w14:textId="77777777" w:rsidR="00646540" w:rsidRPr="00646540" w:rsidRDefault="00646540" w:rsidP="00646540">
            <w:pPr>
              <w:spacing w:before="0" w:after="0" w:line="240" w:lineRule="auto"/>
              <w:jc w:val="center"/>
              <w:rPr>
                <w:ins w:id="96612" w:author="pete jones" w:date="2022-01-11T16:59:00Z"/>
                <w:rFonts w:ascii="Calibri" w:hAnsi="Calibri" w:cs="Calibri"/>
                <w:color w:val="000000"/>
                <w:sz w:val="22"/>
                <w:szCs w:val="22"/>
              </w:rPr>
            </w:pPr>
            <w:ins w:id="9661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350236" w14:textId="77777777" w:rsidR="00646540" w:rsidRPr="00646540" w:rsidRDefault="00646540" w:rsidP="00646540">
            <w:pPr>
              <w:spacing w:before="0" w:after="0" w:line="240" w:lineRule="auto"/>
              <w:jc w:val="center"/>
              <w:rPr>
                <w:ins w:id="96614" w:author="pete jones" w:date="2022-01-11T16:59:00Z"/>
                <w:rFonts w:ascii="Calibri" w:hAnsi="Calibri" w:cs="Calibri"/>
                <w:color w:val="000000"/>
                <w:sz w:val="22"/>
                <w:szCs w:val="22"/>
              </w:rPr>
            </w:pPr>
            <w:ins w:id="9661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A29CEC" w14:textId="77777777" w:rsidR="00646540" w:rsidRPr="00646540" w:rsidRDefault="00646540" w:rsidP="00646540">
            <w:pPr>
              <w:spacing w:before="0" w:after="0" w:line="240" w:lineRule="auto"/>
              <w:jc w:val="center"/>
              <w:rPr>
                <w:ins w:id="96616" w:author="pete jones" w:date="2022-01-11T16:59:00Z"/>
                <w:rFonts w:ascii="Calibri" w:hAnsi="Calibri" w:cs="Calibri"/>
                <w:color w:val="000000"/>
                <w:sz w:val="22"/>
                <w:szCs w:val="22"/>
              </w:rPr>
            </w:pPr>
            <w:ins w:id="9661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6AD245" w14:textId="77777777" w:rsidR="00646540" w:rsidRPr="00646540" w:rsidRDefault="00646540" w:rsidP="00646540">
            <w:pPr>
              <w:spacing w:before="0" w:after="0" w:line="240" w:lineRule="auto"/>
              <w:jc w:val="center"/>
              <w:rPr>
                <w:ins w:id="96618" w:author="pete jones" w:date="2022-01-11T16:59:00Z"/>
                <w:rFonts w:ascii="Calibri" w:hAnsi="Calibri" w:cs="Calibri"/>
                <w:color w:val="000000"/>
                <w:sz w:val="22"/>
                <w:szCs w:val="22"/>
              </w:rPr>
            </w:pPr>
            <w:ins w:id="9661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114DF3" w14:textId="77777777" w:rsidR="00646540" w:rsidRPr="00646540" w:rsidRDefault="00646540" w:rsidP="00646540">
            <w:pPr>
              <w:spacing w:before="0" w:after="0" w:line="240" w:lineRule="auto"/>
              <w:jc w:val="center"/>
              <w:rPr>
                <w:ins w:id="96620" w:author="pete jones" w:date="2022-01-11T16:59:00Z"/>
                <w:rFonts w:ascii="Calibri" w:hAnsi="Calibri" w:cs="Calibri"/>
                <w:color w:val="000000"/>
                <w:sz w:val="22"/>
                <w:szCs w:val="22"/>
              </w:rPr>
            </w:pPr>
            <w:ins w:id="96621"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CE8358C" w14:textId="77777777" w:rsidR="00646540" w:rsidRPr="00646540" w:rsidRDefault="00646540" w:rsidP="00646540">
            <w:pPr>
              <w:spacing w:before="0" w:after="0" w:line="240" w:lineRule="auto"/>
              <w:jc w:val="center"/>
              <w:rPr>
                <w:ins w:id="96622" w:author="pete jones" w:date="2022-01-11T16:59:00Z"/>
                <w:rFonts w:ascii="Calibri" w:hAnsi="Calibri" w:cs="Calibri"/>
                <w:color w:val="000000"/>
                <w:sz w:val="22"/>
                <w:szCs w:val="22"/>
              </w:rPr>
            </w:pPr>
            <w:ins w:id="96623" w:author="pete jones" w:date="2022-01-11T16:59:00Z">
              <w:r w:rsidRPr="00646540">
                <w:rPr>
                  <w:rFonts w:ascii="Calibri" w:hAnsi="Calibri" w:cs="Calibri"/>
                  <w:color w:val="000000"/>
                  <w:sz w:val="22"/>
                  <w:szCs w:val="22"/>
                </w:rPr>
                <w:t> </w:t>
              </w:r>
            </w:ins>
          </w:p>
        </w:tc>
      </w:tr>
      <w:tr w:rsidR="00646540" w:rsidRPr="00646540" w14:paraId="0FD87E17" w14:textId="77777777" w:rsidTr="00646540">
        <w:trPr>
          <w:trHeight w:val="300"/>
          <w:ins w:id="96624"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AE5E878" w14:textId="77777777" w:rsidR="00646540" w:rsidRPr="00646540" w:rsidRDefault="00646540" w:rsidP="00646540">
            <w:pPr>
              <w:spacing w:before="0" w:after="0" w:line="240" w:lineRule="auto"/>
              <w:jc w:val="center"/>
              <w:rPr>
                <w:ins w:id="96625" w:author="pete jones" w:date="2022-01-11T16:59:00Z"/>
                <w:rFonts w:ascii="Calibri" w:hAnsi="Calibri" w:cs="Calibri"/>
                <w:color w:val="000000"/>
                <w:sz w:val="22"/>
                <w:szCs w:val="22"/>
              </w:rPr>
            </w:pPr>
            <w:ins w:id="96626"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11438B6" w14:textId="77777777" w:rsidR="00646540" w:rsidRPr="00646540" w:rsidRDefault="00646540" w:rsidP="00646540">
            <w:pPr>
              <w:spacing w:before="0" w:after="0" w:line="240" w:lineRule="auto"/>
              <w:jc w:val="left"/>
              <w:rPr>
                <w:ins w:id="96627" w:author="pete jones" w:date="2022-01-11T16:59:00Z"/>
                <w:rFonts w:ascii="Calibri" w:hAnsi="Calibri" w:cs="Calibri"/>
                <w:color w:val="000000"/>
                <w:sz w:val="22"/>
                <w:szCs w:val="22"/>
              </w:rPr>
            </w:pPr>
            <w:ins w:id="96628" w:author="pete jones" w:date="2022-01-11T16:59:00Z">
              <w:r w:rsidRPr="00646540">
                <w:rPr>
                  <w:rFonts w:ascii="Calibri" w:hAnsi="Calibri" w:cs="Calibri"/>
                  <w:color w:val="000000"/>
                  <w:sz w:val="22"/>
                  <w:szCs w:val="22"/>
                </w:rPr>
                <w:t>Manufacturing Operations</w:t>
              </w:r>
            </w:ins>
          </w:p>
        </w:tc>
        <w:tc>
          <w:tcPr>
            <w:tcW w:w="409" w:type="dxa"/>
            <w:tcBorders>
              <w:top w:val="nil"/>
              <w:left w:val="nil"/>
              <w:bottom w:val="single" w:sz="4" w:space="0" w:color="auto"/>
              <w:right w:val="single" w:sz="4" w:space="0" w:color="auto"/>
            </w:tcBorders>
            <w:shd w:val="clear" w:color="auto" w:fill="auto"/>
            <w:noWrap/>
            <w:vAlign w:val="bottom"/>
            <w:hideMark/>
          </w:tcPr>
          <w:p w14:paraId="4FD04DFF" w14:textId="77777777" w:rsidR="00646540" w:rsidRPr="00646540" w:rsidRDefault="00646540" w:rsidP="00646540">
            <w:pPr>
              <w:spacing w:before="0" w:after="0" w:line="240" w:lineRule="auto"/>
              <w:jc w:val="center"/>
              <w:rPr>
                <w:ins w:id="96629" w:author="pete jones" w:date="2022-01-11T16:59:00Z"/>
                <w:rFonts w:ascii="Calibri" w:hAnsi="Calibri" w:cs="Calibri"/>
                <w:color w:val="000000"/>
                <w:sz w:val="22"/>
                <w:szCs w:val="22"/>
              </w:rPr>
            </w:pPr>
            <w:ins w:id="96630" w:author="pete jones" w:date="2022-01-11T16:59:00Z">
              <w:r w:rsidRPr="0064654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054D0C1A" w14:textId="77777777" w:rsidR="00646540" w:rsidRPr="00646540" w:rsidRDefault="00646540" w:rsidP="00646540">
            <w:pPr>
              <w:spacing w:before="0" w:after="0" w:line="240" w:lineRule="auto"/>
              <w:jc w:val="center"/>
              <w:rPr>
                <w:ins w:id="96631" w:author="pete jones" w:date="2022-01-11T16:59:00Z"/>
                <w:rFonts w:ascii="Calibri" w:hAnsi="Calibri" w:cs="Calibri"/>
                <w:color w:val="000000"/>
                <w:sz w:val="22"/>
                <w:szCs w:val="22"/>
              </w:rPr>
            </w:pPr>
            <w:ins w:id="96632" w:author="pete jones" w:date="2022-01-11T16:59:00Z">
              <w:r w:rsidRPr="00646540">
                <w:rPr>
                  <w:rFonts w:ascii="Calibri" w:hAnsi="Calibri" w:cs="Calibri"/>
                  <w:color w:val="000000"/>
                  <w:sz w:val="22"/>
                  <w:szCs w:val="22"/>
                </w:rPr>
                <w:t>30</w:t>
              </w:r>
            </w:ins>
          </w:p>
        </w:tc>
        <w:tc>
          <w:tcPr>
            <w:tcW w:w="474" w:type="dxa"/>
            <w:tcBorders>
              <w:top w:val="nil"/>
              <w:left w:val="nil"/>
              <w:bottom w:val="single" w:sz="4" w:space="0" w:color="auto"/>
              <w:right w:val="single" w:sz="4" w:space="0" w:color="auto"/>
            </w:tcBorders>
            <w:shd w:val="clear" w:color="auto" w:fill="auto"/>
            <w:noWrap/>
            <w:vAlign w:val="bottom"/>
            <w:hideMark/>
          </w:tcPr>
          <w:p w14:paraId="77D5FA76" w14:textId="77777777" w:rsidR="00646540" w:rsidRPr="00646540" w:rsidRDefault="00646540" w:rsidP="00646540">
            <w:pPr>
              <w:spacing w:before="0" w:after="0" w:line="240" w:lineRule="auto"/>
              <w:jc w:val="center"/>
              <w:rPr>
                <w:ins w:id="96633" w:author="pete jones" w:date="2022-01-11T16:59:00Z"/>
                <w:rFonts w:ascii="Calibri" w:hAnsi="Calibri" w:cs="Calibri"/>
                <w:color w:val="000000"/>
                <w:sz w:val="22"/>
                <w:szCs w:val="22"/>
              </w:rPr>
            </w:pPr>
            <w:ins w:id="96634" w:author="pete jones" w:date="2022-01-11T16:59:00Z">
              <w:r w:rsidRPr="00646540">
                <w:rPr>
                  <w:rFonts w:ascii="Calibri" w:hAnsi="Calibri" w:cs="Calibri"/>
                  <w:color w:val="000000"/>
                  <w:sz w:val="22"/>
                  <w:szCs w:val="22"/>
                </w:rPr>
                <w:t>100</w:t>
              </w:r>
            </w:ins>
          </w:p>
        </w:tc>
        <w:tc>
          <w:tcPr>
            <w:tcW w:w="474" w:type="dxa"/>
            <w:tcBorders>
              <w:top w:val="nil"/>
              <w:left w:val="nil"/>
              <w:bottom w:val="single" w:sz="4" w:space="0" w:color="auto"/>
              <w:right w:val="single" w:sz="4" w:space="0" w:color="auto"/>
            </w:tcBorders>
            <w:shd w:val="clear" w:color="auto" w:fill="auto"/>
            <w:noWrap/>
            <w:vAlign w:val="bottom"/>
            <w:hideMark/>
          </w:tcPr>
          <w:p w14:paraId="66F689D6" w14:textId="77777777" w:rsidR="00646540" w:rsidRPr="00646540" w:rsidRDefault="00646540" w:rsidP="00646540">
            <w:pPr>
              <w:spacing w:before="0" w:after="0" w:line="240" w:lineRule="auto"/>
              <w:jc w:val="center"/>
              <w:rPr>
                <w:ins w:id="96635" w:author="pete jones" w:date="2022-01-11T16:59:00Z"/>
                <w:rFonts w:ascii="Calibri" w:hAnsi="Calibri" w:cs="Calibri"/>
                <w:color w:val="000000"/>
                <w:sz w:val="22"/>
                <w:szCs w:val="22"/>
              </w:rPr>
            </w:pPr>
            <w:ins w:id="96636"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1B12B215" w14:textId="77777777" w:rsidR="00646540" w:rsidRPr="00646540" w:rsidRDefault="00646540" w:rsidP="00646540">
            <w:pPr>
              <w:spacing w:before="0" w:after="0" w:line="240" w:lineRule="auto"/>
              <w:jc w:val="center"/>
              <w:rPr>
                <w:ins w:id="96637" w:author="pete jones" w:date="2022-01-11T16:59:00Z"/>
                <w:rFonts w:ascii="Calibri" w:hAnsi="Calibri" w:cs="Calibri"/>
                <w:color w:val="000000"/>
                <w:sz w:val="22"/>
                <w:szCs w:val="22"/>
              </w:rPr>
            </w:pPr>
            <w:ins w:id="96638"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37469337" w14:textId="77777777" w:rsidR="00646540" w:rsidRPr="00646540" w:rsidRDefault="00646540" w:rsidP="00646540">
            <w:pPr>
              <w:spacing w:before="0" w:after="0" w:line="240" w:lineRule="auto"/>
              <w:jc w:val="center"/>
              <w:rPr>
                <w:ins w:id="96639" w:author="pete jones" w:date="2022-01-11T16:59:00Z"/>
                <w:rFonts w:ascii="Calibri" w:hAnsi="Calibri" w:cs="Calibri"/>
                <w:color w:val="000000"/>
                <w:sz w:val="22"/>
                <w:szCs w:val="22"/>
              </w:rPr>
            </w:pPr>
            <w:ins w:id="9664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8A78AD" w14:textId="77777777" w:rsidR="00646540" w:rsidRPr="00646540" w:rsidRDefault="00646540" w:rsidP="00646540">
            <w:pPr>
              <w:spacing w:before="0" w:after="0" w:line="240" w:lineRule="auto"/>
              <w:jc w:val="center"/>
              <w:rPr>
                <w:ins w:id="96641" w:author="pete jones" w:date="2022-01-11T16:59:00Z"/>
                <w:rFonts w:ascii="Calibri" w:hAnsi="Calibri" w:cs="Calibri"/>
                <w:color w:val="000000"/>
                <w:sz w:val="22"/>
                <w:szCs w:val="22"/>
              </w:rPr>
            </w:pPr>
            <w:ins w:id="9664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445A91" w14:textId="77777777" w:rsidR="00646540" w:rsidRPr="00646540" w:rsidRDefault="00646540" w:rsidP="00646540">
            <w:pPr>
              <w:spacing w:before="0" w:after="0" w:line="240" w:lineRule="auto"/>
              <w:jc w:val="center"/>
              <w:rPr>
                <w:ins w:id="96643" w:author="pete jones" w:date="2022-01-11T16:59:00Z"/>
                <w:rFonts w:ascii="Calibri" w:hAnsi="Calibri" w:cs="Calibri"/>
                <w:color w:val="000000"/>
                <w:sz w:val="22"/>
                <w:szCs w:val="22"/>
              </w:rPr>
            </w:pPr>
            <w:ins w:id="9664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533EBA" w14:textId="77777777" w:rsidR="00646540" w:rsidRPr="00646540" w:rsidRDefault="00646540" w:rsidP="00646540">
            <w:pPr>
              <w:spacing w:before="0" w:after="0" w:line="240" w:lineRule="auto"/>
              <w:jc w:val="center"/>
              <w:rPr>
                <w:ins w:id="96645" w:author="pete jones" w:date="2022-01-11T16:59:00Z"/>
                <w:rFonts w:ascii="Calibri" w:hAnsi="Calibri" w:cs="Calibri"/>
                <w:color w:val="000000"/>
                <w:sz w:val="22"/>
                <w:szCs w:val="22"/>
              </w:rPr>
            </w:pPr>
            <w:ins w:id="9664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9A1514" w14:textId="77777777" w:rsidR="00646540" w:rsidRPr="00646540" w:rsidRDefault="00646540" w:rsidP="00646540">
            <w:pPr>
              <w:spacing w:before="0" w:after="0" w:line="240" w:lineRule="auto"/>
              <w:jc w:val="center"/>
              <w:rPr>
                <w:ins w:id="96647" w:author="pete jones" w:date="2022-01-11T16:59:00Z"/>
                <w:rFonts w:ascii="Calibri" w:hAnsi="Calibri" w:cs="Calibri"/>
                <w:color w:val="000000"/>
                <w:sz w:val="22"/>
                <w:szCs w:val="22"/>
              </w:rPr>
            </w:pPr>
            <w:ins w:id="9664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2759E3" w14:textId="77777777" w:rsidR="00646540" w:rsidRPr="00646540" w:rsidRDefault="00646540" w:rsidP="00646540">
            <w:pPr>
              <w:spacing w:before="0" w:after="0" w:line="240" w:lineRule="auto"/>
              <w:jc w:val="center"/>
              <w:rPr>
                <w:ins w:id="96649" w:author="pete jones" w:date="2022-01-11T16:59:00Z"/>
                <w:rFonts w:ascii="Calibri" w:hAnsi="Calibri" w:cs="Calibri"/>
                <w:color w:val="000000"/>
                <w:sz w:val="22"/>
                <w:szCs w:val="22"/>
              </w:rPr>
            </w:pPr>
            <w:ins w:id="96650"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BB02717" w14:textId="77777777" w:rsidR="00646540" w:rsidRPr="00646540" w:rsidRDefault="00646540" w:rsidP="00646540">
            <w:pPr>
              <w:spacing w:before="0" w:after="0" w:line="240" w:lineRule="auto"/>
              <w:jc w:val="center"/>
              <w:rPr>
                <w:ins w:id="96651" w:author="pete jones" w:date="2022-01-11T16:59:00Z"/>
                <w:rFonts w:ascii="Calibri" w:hAnsi="Calibri" w:cs="Calibri"/>
                <w:color w:val="000000"/>
                <w:sz w:val="22"/>
                <w:szCs w:val="22"/>
              </w:rPr>
            </w:pPr>
            <w:ins w:id="96652" w:author="pete jones" w:date="2022-01-11T16:59:00Z">
              <w:r w:rsidRPr="00646540">
                <w:rPr>
                  <w:rFonts w:ascii="Calibri" w:hAnsi="Calibri" w:cs="Calibri"/>
                  <w:color w:val="000000"/>
                  <w:sz w:val="22"/>
                  <w:szCs w:val="22"/>
                </w:rPr>
                <w:t> </w:t>
              </w:r>
            </w:ins>
          </w:p>
        </w:tc>
      </w:tr>
      <w:tr w:rsidR="00646540" w:rsidRPr="00646540" w14:paraId="4A349C8E" w14:textId="77777777" w:rsidTr="00646540">
        <w:trPr>
          <w:trHeight w:val="300"/>
          <w:ins w:id="96653"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F69FEEF" w14:textId="77777777" w:rsidR="00646540" w:rsidRPr="00646540" w:rsidRDefault="00646540" w:rsidP="00646540">
            <w:pPr>
              <w:spacing w:before="0" w:after="0" w:line="240" w:lineRule="auto"/>
              <w:jc w:val="center"/>
              <w:rPr>
                <w:ins w:id="96654" w:author="pete jones" w:date="2022-01-11T16:59:00Z"/>
                <w:rFonts w:ascii="Calibri" w:hAnsi="Calibri" w:cs="Calibri"/>
                <w:color w:val="000000"/>
                <w:sz w:val="22"/>
                <w:szCs w:val="22"/>
              </w:rPr>
            </w:pPr>
            <w:ins w:id="96655"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0661B13" w14:textId="77777777" w:rsidR="00646540" w:rsidRPr="00646540" w:rsidRDefault="00646540" w:rsidP="00646540">
            <w:pPr>
              <w:spacing w:before="0" w:after="0" w:line="240" w:lineRule="auto"/>
              <w:jc w:val="left"/>
              <w:rPr>
                <w:ins w:id="96656" w:author="pete jones" w:date="2022-01-11T16:59:00Z"/>
                <w:rFonts w:ascii="Calibri" w:hAnsi="Calibri" w:cs="Calibri"/>
                <w:color w:val="000000"/>
                <w:sz w:val="22"/>
                <w:szCs w:val="22"/>
              </w:rPr>
            </w:pPr>
            <w:ins w:id="96657" w:author="pete jones" w:date="2022-01-11T16:59:00Z">
              <w:r w:rsidRPr="00646540">
                <w:rPr>
                  <w:rFonts w:ascii="Calibri" w:hAnsi="Calibri" w:cs="Calibri"/>
                  <w:color w:val="000000"/>
                  <w:sz w:val="22"/>
                  <w:szCs w:val="22"/>
                </w:rPr>
                <w:t>Vibration Analysis</w:t>
              </w:r>
            </w:ins>
          </w:p>
        </w:tc>
        <w:tc>
          <w:tcPr>
            <w:tcW w:w="409" w:type="dxa"/>
            <w:tcBorders>
              <w:top w:val="nil"/>
              <w:left w:val="nil"/>
              <w:bottom w:val="single" w:sz="4" w:space="0" w:color="auto"/>
              <w:right w:val="single" w:sz="4" w:space="0" w:color="auto"/>
            </w:tcBorders>
            <w:shd w:val="clear" w:color="auto" w:fill="auto"/>
            <w:noWrap/>
            <w:vAlign w:val="bottom"/>
            <w:hideMark/>
          </w:tcPr>
          <w:p w14:paraId="0829724F" w14:textId="77777777" w:rsidR="00646540" w:rsidRPr="00646540" w:rsidRDefault="00646540" w:rsidP="00646540">
            <w:pPr>
              <w:spacing w:before="0" w:after="0" w:line="240" w:lineRule="auto"/>
              <w:jc w:val="center"/>
              <w:rPr>
                <w:ins w:id="96658" w:author="pete jones" w:date="2022-01-11T16:59:00Z"/>
                <w:rFonts w:ascii="Calibri" w:hAnsi="Calibri" w:cs="Calibri"/>
                <w:color w:val="000000"/>
                <w:sz w:val="22"/>
                <w:szCs w:val="22"/>
              </w:rPr>
            </w:pPr>
            <w:ins w:id="96659" w:author="pete jones" w:date="2022-01-11T16:59:00Z">
              <w:r w:rsidRPr="00646540">
                <w:rPr>
                  <w:rFonts w:ascii="Calibri" w:hAnsi="Calibri" w:cs="Calibri"/>
                  <w:color w:val="000000"/>
                  <w:sz w:val="22"/>
                  <w:szCs w:val="22"/>
                </w:rPr>
                <w:t>S</w:t>
              </w:r>
            </w:ins>
          </w:p>
        </w:tc>
        <w:tc>
          <w:tcPr>
            <w:tcW w:w="401" w:type="dxa"/>
            <w:tcBorders>
              <w:top w:val="nil"/>
              <w:left w:val="nil"/>
              <w:bottom w:val="single" w:sz="4" w:space="0" w:color="auto"/>
              <w:right w:val="single" w:sz="4" w:space="0" w:color="auto"/>
            </w:tcBorders>
            <w:shd w:val="clear" w:color="auto" w:fill="auto"/>
            <w:noWrap/>
            <w:vAlign w:val="bottom"/>
            <w:hideMark/>
          </w:tcPr>
          <w:p w14:paraId="39130256" w14:textId="77777777" w:rsidR="00646540" w:rsidRPr="00646540" w:rsidRDefault="00646540" w:rsidP="00646540">
            <w:pPr>
              <w:spacing w:before="0" w:after="0" w:line="240" w:lineRule="auto"/>
              <w:jc w:val="center"/>
              <w:rPr>
                <w:ins w:id="96660" w:author="pete jones" w:date="2022-01-11T16:59:00Z"/>
                <w:rFonts w:ascii="Calibri" w:hAnsi="Calibri" w:cs="Calibri"/>
                <w:color w:val="000000"/>
                <w:sz w:val="22"/>
                <w:szCs w:val="22"/>
              </w:rPr>
            </w:pPr>
            <w:ins w:id="96661" w:author="pete jones" w:date="2022-01-11T16:59:00Z">
              <w:r w:rsidRPr="00646540">
                <w:rPr>
                  <w:rFonts w:ascii="Calibri" w:hAnsi="Calibri" w:cs="Calibri"/>
                  <w:color w:val="000000"/>
                  <w:sz w:val="22"/>
                  <w:szCs w:val="22"/>
                </w:rPr>
                <w:t>45</w:t>
              </w:r>
            </w:ins>
          </w:p>
        </w:tc>
        <w:tc>
          <w:tcPr>
            <w:tcW w:w="474" w:type="dxa"/>
            <w:tcBorders>
              <w:top w:val="nil"/>
              <w:left w:val="nil"/>
              <w:bottom w:val="single" w:sz="4" w:space="0" w:color="auto"/>
              <w:right w:val="single" w:sz="4" w:space="0" w:color="auto"/>
            </w:tcBorders>
            <w:shd w:val="clear" w:color="auto" w:fill="auto"/>
            <w:noWrap/>
            <w:vAlign w:val="bottom"/>
            <w:hideMark/>
          </w:tcPr>
          <w:p w14:paraId="294D7B94" w14:textId="77777777" w:rsidR="00646540" w:rsidRPr="00646540" w:rsidRDefault="00646540" w:rsidP="00646540">
            <w:pPr>
              <w:spacing w:before="0" w:after="0" w:line="240" w:lineRule="auto"/>
              <w:jc w:val="center"/>
              <w:rPr>
                <w:ins w:id="96662" w:author="pete jones" w:date="2022-01-11T16:59:00Z"/>
                <w:rFonts w:ascii="Calibri" w:hAnsi="Calibri" w:cs="Calibri"/>
                <w:color w:val="000000"/>
                <w:sz w:val="22"/>
                <w:szCs w:val="22"/>
              </w:rPr>
            </w:pPr>
            <w:ins w:id="96663" w:author="pete jones" w:date="2022-01-11T16:59:00Z">
              <w:r w:rsidRPr="00646540">
                <w:rPr>
                  <w:rFonts w:ascii="Calibri" w:hAnsi="Calibri" w:cs="Calibri"/>
                  <w:color w:val="000000"/>
                  <w:sz w:val="22"/>
                  <w:szCs w:val="22"/>
                </w:rPr>
                <w:t>100</w:t>
              </w:r>
            </w:ins>
          </w:p>
        </w:tc>
        <w:tc>
          <w:tcPr>
            <w:tcW w:w="474" w:type="dxa"/>
            <w:tcBorders>
              <w:top w:val="nil"/>
              <w:left w:val="nil"/>
              <w:bottom w:val="single" w:sz="4" w:space="0" w:color="auto"/>
              <w:right w:val="single" w:sz="4" w:space="0" w:color="auto"/>
            </w:tcBorders>
            <w:shd w:val="clear" w:color="auto" w:fill="auto"/>
            <w:noWrap/>
            <w:vAlign w:val="bottom"/>
            <w:hideMark/>
          </w:tcPr>
          <w:p w14:paraId="1C8AAA8B" w14:textId="77777777" w:rsidR="00646540" w:rsidRPr="00646540" w:rsidRDefault="00646540" w:rsidP="00646540">
            <w:pPr>
              <w:spacing w:before="0" w:after="0" w:line="240" w:lineRule="auto"/>
              <w:jc w:val="center"/>
              <w:rPr>
                <w:ins w:id="96664" w:author="pete jones" w:date="2022-01-11T16:59:00Z"/>
                <w:rFonts w:ascii="Calibri" w:hAnsi="Calibri" w:cs="Calibri"/>
                <w:color w:val="000000"/>
                <w:sz w:val="22"/>
                <w:szCs w:val="22"/>
              </w:rPr>
            </w:pPr>
            <w:ins w:id="96665"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0EBD5ECE" w14:textId="77777777" w:rsidR="00646540" w:rsidRPr="00646540" w:rsidRDefault="00646540" w:rsidP="00646540">
            <w:pPr>
              <w:spacing w:before="0" w:after="0" w:line="240" w:lineRule="auto"/>
              <w:jc w:val="center"/>
              <w:rPr>
                <w:ins w:id="96666" w:author="pete jones" w:date="2022-01-11T16:59:00Z"/>
                <w:rFonts w:ascii="Calibri" w:hAnsi="Calibri" w:cs="Calibri"/>
                <w:color w:val="000000"/>
                <w:sz w:val="22"/>
                <w:szCs w:val="22"/>
              </w:rPr>
            </w:pPr>
            <w:ins w:id="96667"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11EAC32E" w14:textId="77777777" w:rsidR="00646540" w:rsidRPr="00646540" w:rsidRDefault="00646540" w:rsidP="00646540">
            <w:pPr>
              <w:spacing w:before="0" w:after="0" w:line="240" w:lineRule="auto"/>
              <w:jc w:val="center"/>
              <w:rPr>
                <w:ins w:id="96668" w:author="pete jones" w:date="2022-01-11T16:59:00Z"/>
                <w:rFonts w:ascii="Calibri" w:hAnsi="Calibri" w:cs="Calibri"/>
                <w:color w:val="000000"/>
                <w:sz w:val="22"/>
                <w:szCs w:val="22"/>
              </w:rPr>
            </w:pPr>
            <w:ins w:id="9666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4E73FB" w14:textId="77777777" w:rsidR="00646540" w:rsidRPr="00646540" w:rsidRDefault="00646540" w:rsidP="00646540">
            <w:pPr>
              <w:spacing w:before="0" w:after="0" w:line="240" w:lineRule="auto"/>
              <w:jc w:val="center"/>
              <w:rPr>
                <w:ins w:id="96670" w:author="pete jones" w:date="2022-01-11T16:59:00Z"/>
                <w:rFonts w:ascii="Calibri" w:hAnsi="Calibri" w:cs="Calibri"/>
                <w:color w:val="000000"/>
                <w:sz w:val="22"/>
                <w:szCs w:val="22"/>
              </w:rPr>
            </w:pPr>
            <w:ins w:id="9667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C44DD5" w14:textId="77777777" w:rsidR="00646540" w:rsidRPr="00646540" w:rsidRDefault="00646540" w:rsidP="00646540">
            <w:pPr>
              <w:spacing w:before="0" w:after="0" w:line="240" w:lineRule="auto"/>
              <w:jc w:val="center"/>
              <w:rPr>
                <w:ins w:id="96672" w:author="pete jones" w:date="2022-01-11T16:59:00Z"/>
                <w:rFonts w:ascii="Calibri" w:hAnsi="Calibri" w:cs="Calibri"/>
                <w:color w:val="000000"/>
                <w:sz w:val="22"/>
                <w:szCs w:val="22"/>
              </w:rPr>
            </w:pPr>
            <w:ins w:id="9667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EAC2B7" w14:textId="77777777" w:rsidR="00646540" w:rsidRPr="00646540" w:rsidRDefault="00646540" w:rsidP="00646540">
            <w:pPr>
              <w:spacing w:before="0" w:after="0" w:line="240" w:lineRule="auto"/>
              <w:jc w:val="center"/>
              <w:rPr>
                <w:ins w:id="96674" w:author="pete jones" w:date="2022-01-11T16:59:00Z"/>
                <w:rFonts w:ascii="Calibri" w:hAnsi="Calibri" w:cs="Calibri"/>
                <w:color w:val="000000"/>
                <w:sz w:val="22"/>
                <w:szCs w:val="22"/>
              </w:rPr>
            </w:pPr>
            <w:ins w:id="9667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3CB442" w14:textId="77777777" w:rsidR="00646540" w:rsidRPr="00646540" w:rsidRDefault="00646540" w:rsidP="00646540">
            <w:pPr>
              <w:spacing w:before="0" w:after="0" w:line="240" w:lineRule="auto"/>
              <w:jc w:val="center"/>
              <w:rPr>
                <w:ins w:id="96676" w:author="pete jones" w:date="2022-01-11T16:59:00Z"/>
                <w:rFonts w:ascii="Calibri" w:hAnsi="Calibri" w:cs="Calibri"/>
                <w:color w:val="000000"/>
                <w:sz w:val="22"/>
                <w:szCs w:val="22"/>
              </w:rPr>
            </w:pPr>
            <w:ins w:id="9667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DC1048" w14:textId="77777777" w:rsidR="00646540" w:rsidRPr="00646540" w:rsidRDefault="00646540" w:rsidP="00646540">
            <w:pPr>
              <w:spacing w:before="0" w:after="0" w:line="240" w:lineRule="auto"/>
              <w:jc w:val="center"/>
              <w:rPr>
                <w:ins w:id="96678" w:author="pete jones" w:date="2022-01-11T16:59:00Z"/>
                <w:rFonts w:ascii="Calibri" w:hAnsi="Calibri" w:cs="Calibri"/>
                <w:color w:val="000000"/>
                <w:sz w:val="22"/>
                <w:szCs w:val="22"/>
              </w:rPr>
            </w:pPr>
            <w:ins w:id="96679"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0697EDC" w14:textId="77777777" w:rsidR="00646540" w:rsidRPr="00646540" w:rsidRDefault="00646540" w:rsidP="00646540">
            <w:pPr>
              <w:spacing w:before="0" w:after="0" w:line="240" w:lineRule="auto"/>
              <w:jc w:val="center"/>
              <w:rPr>
                <w:ins w:id="96680" w:author="pete jones" w:date="2022-01-11T16:59:00Z"/>
                <w:rFonts w:ascii="Calibri" w:hAnsi="Calibri" w:cs="Calibri"/>
                <w:color w:val="000000"/>
                <w:sz w:val="22"/>
                <w:szCs w:val="22"/>
              </w:rPr>
            </w:pPr>
            <w:ins w:id="96681" w:author="pete jones" w:date="2022-01-11T16:59:00Z">
              <w:r w:rsidRPr="00646540">
                <w:rPr>
                  <w:rFonts w:ascii="Calibri" w:hAnsi="Calibri" w:cs="Calibri"/>
                  <w:color w:val="000000"/>
                  <w:sz w:val="22"/>
                  <w:szCs w:val="22"/>
                </w:rPr>
                <w:t> </w:t>
              </w:r>
            </w:ins>
          </w:p>
        </w:tc>
      </w:tr>
      <w:tr w:rsidR="00646540" w:rsidRPr="00646540" w14:paraId="45C2D19A" w14:textId="77777777" w:rsidTr="00646540">
        <w:trPr>
          <w:trHeight w:val="300"/>
          <w:ins w:id="96682"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F66DD3C" w14:textId="77777777" w:rsidR="00646540" w:rsidRPr="00646540" w:rsidRDefault="00646540" w:rsidP="00646540">
            <w:pPr>
              <w:spacing w:before="0" w:after="0" w:line="240" w:lineRule="auto"/>
              <w:jc w:val="center"/>
              <w:rPr>
                <w:ins w:id="96683" w:author="pete jones" w:date="2022-01-11T16:59:00Z"/>
                <w:rFonts w:ascii="Calibri" w:hAnsi="Calibri" w:cs="Calibri"/>
                <w:color w:val="000000"/>
                <w:sz w:val="22"/>
                <w:szCs w:val="22"/>
              </w:rPr>
            </w:pPr>
            <w:ins w:id="96684"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84224FC" w14:textId="77777777" w:rsidR="00646540" w:rsidRPr="00646540" w:rsidRDefault="00646540" w:rsidP="00646540">
            <w:pPr>
              <w:spacing w:before="0" w:after="0" w:line="240" w:lineRule="auto"/>
              <w:jc w:val="left"/>
              <w:rPr>
                <w:ins w:id="96685" w:author="pete jones" w:date="2022-01-11T16:59:00Z"/>
                <w:rFonts w:ascii="Calibri" w:hAnsi="Calibri" w:cs="Calibri"/>
                <w:color w:val="000000"/>
                <w:sz w:val="22"/>
                <w:szCs w:val="22"/>
              </w:rPr>
            </w:pPr>
            <w:ins w:id="96686" w:author="pete jones" w:date="2022-01-11T16:59:00Z">
              <w:r w:rsidRPr="00646540">
                <w:rPr>
                  <w:rFonts w:ascii="Calibri" w:hAnsi="Calibri" w:cs="Calibri"/>
                  <w:color w:val="000000"/>
                  <w:sz w:val="22"/>
                  <w:szCs w:val="22"/>
                </w:rPr>
                <w:t>Manufacturing Operations</w:t>
              </w:r>
            </w:ins>
          </w:p>
        </w:tc>
        <w:tc>
          <w:tcPr>
            <w:tcW w:w="409" w:type="dxa"/>
            <w:tcBorders>
              <w:top w:val="nil"/>
              <w:left w:val="nil"/>
              <w:bottom w:val="single" w:sz="4" w:space="0" w:color="auto"/>
              <w:right w:val="single" w:sz="4" w:space="0" w:color="auto"/>
            </w:tcBorders>
            <w:shd w:val="clear" w:color="auto" w:fill="auto"/>
            <w:noWrap/>
            <w:vAlign w:val="bottom"/>
            <w:hideMark/>
          </w:tcPr>
          <w:p w14:paraId="6C919762" w14:textId="77777777" w:rsidR="00646540" w:rsidRPr="00646540" w:rsidRDefault="00646540" w:rsidP="00646540">
            <w:pPr>
              <w:spacing w:before="0" w:after="0" w:line="240" w:lineRule="auto"/>
              <w:jc w:val="center"/>
              <w:rPr>
                <w:ins w:id="96687" w:author="pete jones" w:date="2022-01-11T16:59:00Z"/>
                <w:rFonts w:ascii="Calibri" w:hAnsi="Calibri" w:cs="Calibri"/>
                <w:color w:val="000000"/>
                <w:sz w:val="22"/>
                <w:szCs w:val="22"/>
              </w:rPr>
            </w:pPr>
            <w:ins w:id="96688" w:author="pete jones" w:date="2022-01-11T16:59:00Z">
              <w:r w:rsidRPr="0064654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28698184" w14:textId="77777777" w:rsidR="00646540" w:rsidRPr="00646540" w:rsidRDefault="00646540" w:rsidP="00646540">
            <w:pPr>
              <w:spacing w:before="0" w:after="0" w:line="240" w:lineRule="auto"/>
              <w:jc w:val="center"/>
              <w:rPr>
                <w:ins w:id="96689" w:author="pete jones" w:date="2022-01-11T16:59:00Z"/>
                <w:rFonts w:ascii="Calibri" w:hAnsi="Calibri" w:cs="Calibri"/>
                <w:color w:val="000000"/>
                <w:sz w:val="22"/>
                <w:szCs w:val="22"/>
              </w:rPr>
            </w:pPr>
            <w:ins w:id="96690"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729A629E" w14:textId="77777777" w:rsidR="00646540" w:rsidRPr="00646540" w:rsidRDefault="00646540" w:rsidP="00646540">
            <w:pPr>
              <w:spacing w:before="0" w:after="0" w:line="240" w:lineRule="auto"/>
              <w:jc w:val="center"/>
              <w:rPr>
                <w:ins w:id="96691" w:author="pete jones" w:date="2022-01-11T16:59:00Z"/>
                <w:rFonts w:ascii="Calibri" w:hAnsi="Calibri" w:cs="Calibri"/>
                <w:color w:val="000000"/>
                <w:sz w:val="22"/>
                <w:szCs w:val="22"/>
              </w:rPr>
            </w:pPr>
            <w:ins w:id="96692" w:author="pete jones" w:date="2022-01-11T16:59:00Z">
              <w:r w:rsidRPr="00646540">
                <w:rPr>
                  <w:rFonts w:ascii="Calibri" w:hAnsi="Calibri" w:cs="Calibri"/>
                  <w:color w:val="000000"/>
                  <w:sz w:val="22"/>
                  <w:szCs w:val="22"/>
                </w:rPr>
                <w:t>50</w:t>
              </w:r>
            </w:ins>
          </w:p>
        </w:tc>
        <w:tc>
          <w:tcPr>
            <w:tcW w:w="474" w:type="dxa"/>
            <w:tcBorders>
              <w:top w:val="nil"/>
              <w:left w:val="nil"/>
              <w:bottom w:val="single" w:sz="4" w:space="0" w:color="auto"/>
              <w:right w:val="single" w:sz="4" w:space="0" w:color="auto"/>
            </w:tcBorders>
            <w:shd w:val="clear" w:color="auto" w:fill="auto"/>
            <w:noWrap/>
            <w:vAlign w:val="bottom"/>
            <w:hideMark/>
          </w:tcPr>
          <w:p w14:paraId="27C6340C" w14:textId="77777777" w:rsidR="00646540" w:rsidRPr="00646540" w:rsidRDefault="00646540" w:rsidP="00646540">
            <w:pPr>
              <w:spacing w:before="0" w:after="0" w:line="240" w:lineRule="auto"/>
              <w:jc w:val="center"/>
              <w:rPr>
                <w:ins w:id="96693" w:author="pete jones" w:date="2022-01-11T16:59:00Z"/>
                <w:rFonts w:ascii="Calibri" w:hAnsi="Calibri" w:cs="Calibri"/>
                <w:color w:val="000000"/>
                <w:sz w:val="22"/>
                <w:szCs w:val="22"/>
              </w:rPr>
            </w:pPr>
            <w:ins w:id="96694" w:author="pete jones" w:date="2022-01-11T16:59:00Z">
              <w:r w:rsidRPr="00646540">
                <w:rPr>
                  <w:rFonts w:ascii="Calibri" w:hAnsi="Calibri" w:cs="Calibri"/>
                  <w:color w:val="000000"/>
                  <w:sz w:val="22"/>
                  <w:szCs w:val="22"/>
                </w:rPr>
                <w:t>50</w:t>
              </w:r>
            </w:ins>
          </w:p>
        </w:tc>
        <w:tc>
          <w:tcPr>
            <w:tcW w:w="401" w:type="dxa"/>
            <w:tcBorders>
              <w:top w:val="nil"/>
              <w:left w:val="nil"/>
              <w:bottom w:val="single" w:sz="4" w:space="0" w:color="auto"/>
              <w:right w:val="single" w:sz="4" w:space="0" w:color="auto"/>
            </w:tcBorders>
            <w:shd w:val="clear" w:color="auto" w:fill="auto"/>
            <w:noWrap/>
            <w:vAlign w:val="bottom"/>
            <w:hideMark/>
          </w:tcPr>
          <w:p w14:paraId="79C77285" w14:textId="77777777" w:rsidR="00646540" w:rsidRPr="00646540" w:rsidRDefault="00646540" w:rsidP="00646540">
            <w:pPr>
              <w:spacing w:before="0" w:after="0" w:line="240" w:lineRule="auto"/>
              <w:jc w:val="center"/>
              <w:rPr>
                <w:ins w:id="96695" w:author="pete jones" w:date="2022-01-11T16:59:00Z"/>
                <w:rFonts w:ascii="Calibri" w:hAnsi="Calibri" w:cs="Calibri"/>
                <w:color w:val="000000"/>
                <w:sz w:val="22"/>
                <w:szCs w:val="22"/>
              </w:rPr>
            </w:pPr>
            <w:ins w:id="96696"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73814110" w14:textId="77777777" w:rsidR="00646540" w:rsidRPr="00646540" w:rsidRDefault="00646540" w:rsidP="00646540">
            <w:pPr>
              <w:spacing w:before="0" w:after="0" w:line="240" w:lineRule="auto"/>
              <w:jc w:val="center"/>
              <w:rPr>
                <w:ins w:id="96697" w:author="pete jones" w:date="2022-01-11T16:59:00Z"/>
                <w:rFonts w:ascii="Calibri" w:hAnsi="Calibri" w:cs="Calibri"/>
                <w:color w:val="000000"/>
                <w:sz w:val="22"/>
                <w:szCs w:val="22"/>
              </w:rPr>
            </w:pPr>
            <w:ins w:id="96698"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AA009E" w14:textId="77777777" w:rsidR="00646540" w:rsidRPr="00646540" w:rsidRDefault="00646540" w:rsidP="00646540">
            <w:pPr>
              <w:spacing w:before="0" w:after="0" w:line="240" w:lineRule="auto"/>
              <w:jc w:val="center"/>
              <w:rPr>
                <w:ins w:id="96699" w:author="pete jones" w:date="2022-01-11T16:59:00Z"/>
                <w:rFonts w:ascii="Calibri" w:hAnsi="Calibri" w:cs="Calibri"/>
                <w:color w:val="000000"/>
                <w:sz w:val="22"/>
                <w:szCs w:val="22"/>
              </w:rPr>
            </w:pPr>
            <w:ins w:id="96700"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E68656" w14:textId="77777777" w:rsidR="00646540" w:rsidRPr="00646540" w:rsidRDefault="00646540" w:rsidP="00646540">
            <w:pPr>
              <w:spacing w:before="0" w:after="0" w:line="240" w:lineRule="auto"/>
              <w:jc w:val="center"/>
              <w:rPr>
                <w:ins w:id="96701" w:author="pete jones" w:date="2022-01-11T16:59:00Z"/>
                <w:rFonts w:ascii="Calibri" w:hAnsi="Calibri" w:cs="Calibri"/>
                <w:color w:val="000000"/>
                <w:sz w:val="22"/>
                <w:szCs w:val="22"/>
              </w:rPr>
            </w:pPr>
            <w:ins w:id="96702"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BC8263" w14:textId="77777777" w:rsidR="00646540" w:rsidRPr="00646540" w:rsidRDefault="00646540" w:rsidP="00646540">
            <w:pPr>
              <w:spacing w:before="0" w:after="0" w:line="240" w:lineRule="auto"/>
              <w:jc w:val="center"/>
              <w:rPr>
                <w:ins w:id="96703" w:author="pete jones" w:date="2022-01-11T16:59:00Z"/>
                <w:rFonts w:ascii="Calibri" w:hAnsi="Calibri" w:cs="Calibri"/>
                <w:color w:val="000000"/>
                <w:sz w:val="22"/>
                <w:szCs w:val="22"/>
              </w:rPr>
            </w:pPr>
            <w:ins w:id="96704"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E2CE15" w14:textId="77777777" w:rsidR="00646540" w:rsidRPr="00646540" w:rsidRDefault="00646540" w:rsidP="00646540">
            <w:pPr>
              <w:spacing w:before="0" w:after="0" w:line="240" w:lineRule="auto"/>
              <w:jc w:val="center"/>
              <w:rPr>
                <w:ins w:id="96705" w:author="pete jones" w:date="2022-01-11T16:59:00Z"/>
                <w:rFonts w:ascii="Calibri" w:hAnsi="Calibri" w:cs="Calibri"/>
                <w:color w:val="000000"/>
                <w:sz w:val="22"/>
                <w:szCs w:val="22"/>
              </w:rPr>
            </w:pPr>
            <w:ins w:id="96706"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08C55C" w14:textId="77777777" w:rsidR="00646540" w:rsidRPr="00646540" w:rsidRDefault="00646540" w:rsidP="00646540">
            <w:pPr>
              <w:spacing w:before="0" w:after="0" w:line="240" w:lineRule="auto"/>
              <w:jc w:val="center"/>
              <w:rPr>
                <w:ins w:id="96707" w:author="pete jones" w:date="2022-01-11T16:59:00Z"/>
                <w:rFonts w:ascii="Calibri" w:hAnsi="Calibri" w:cs="Calibri"/>
                <w:color w:val="000000"/>
                <w:sz w:val="22"/>
                <w:szCs w:val="22"/>
              </w:rPr>
            </w:pPr>
            <w:ins w:id="96708"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F882A13" w14:textId="77777777" w:rsidR="00646540" w:rsidRPr="00646540" w:rsidRDefault="00646540" w:rsidP="00646540">
            <w:pPr>
              <w:spacing w:before="0" w:after="0" w:line="240" w:lineRule="auto"/>
              <w:jc w:val="center"/>
              <w:rPr>
                <w:ins w:id="96709" w:author="pete jones" w:date="2022-01-11T16:59:00Z"/>
                <w:rFonts w:ascii="Calibri" w:hAnsi="Calibri" w:cs="Calibri"/>
                <w:color w:val="000000"/>
                <w:sz w:val="22"/>
                <w:szCs w:val="22"/>
              </w:rPr>
            </w:pPr>
            <w:ins w:id="96710" w:author="pete jones" w:date="2022-01-11T16:59:00Z">
              <w:r w:rsidRPr="00646540">
                <w:rPr>
                  <w:rFonts w:ascii="Calibri" w:hAnsi="Calibri" w:cs="Calibri"/>
                  <w:color w:val="000000"/>
                  <w:sz w:val="22"/>
                  <w:szCs w:val="22"/>
                </w:rPr>
                <w:t> </w:t>
              </w:r>
            </w:ins>
          </w:p>
        </w:tc>
      </w:tr>
      <w:tr w:rsidR="00646540" w:rsidRPr="00646540" w14:paraId="1017478C" w14:textId="77777777" w:rsidTr="00646540">
        <w:trPr>
          <w:trHeight w:val="300"/>
          <w:ins w:id="96711" w:author="pete jones" w:date="2022-01-11T16:59: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DEFCB59" w14:textId="77777777" w:rsidR="00646540" w:rsidRPr="00646540" w:rsidRDefault="00646540" w:rsidP="00646540">
            <w:pPr>
              <w:spacing w:before="0" w:after="0" w:line="240" w:lineRule="auto"/>
              <w:jc w:val="center"/>
              <w:rPr>
                <w:ins w:id="96712" w:author="pete jones" w:date="2022-01-11T16:59:00Z"/>
                <w:rFonts w:ascii="Calibri" w:hAnsi="Calibri" w:cs="Calibri"/>
                <w:color w:val="000000"/>
                <w:sz w:val="22"/>
                <w:szCs w:val="22"/>
              </w:rPr>
            </w:pPr>
            <w:ins w:id="96713" w:author="pete jones" w:date="2022-01-11T16:59:00Z">
              <w:r w:rsidRPr="00646540">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358FD55" w14:textId="77777777" w:rsidR="00646540" w:rsidRPr="00646540" w:rsidRDefault="00646540" w:rsidP="00646540">
            <w:pPr>
              <w:spacing w:before="0" w:after="0" w:line="240" w:lineRule="auto"/>
              <w:jc w:val="left"/>
              <w:rPr>
                <w:ins w:id="96714" w:author="pete jones" w:date="2022-01-11T16:59:00Z"/>
                <w:rFonts w:ascii="Calibri" w:hAnsi="Calibri" w:cs="Calibri"/>
                <w:color w:val="000000"/>
                <w:sz w:val="22"/>
                <w:szCs w:val="22"/>
              </w:rPr>
            </w:pPr>
            <w:ins w:id="96715" w:author="pete jones" w:date="2022-01-11T16:59:00Z">
              <w:r w:rsidRPr="00646540">
                <w:rPr>
                  <w:rFonts w:ascii="Calibri" w:hAnsi="Calibri" w:cs="Calibri"/>
                  <w:color w:val="000000"/>
                  <w:sz w:val="22"/>
                  <w:szCs w:val="22"/>
                </w:rPr>
                <w:t>Power Plants and Clean Technology</w:t>
              </w:r>
            </w:ins>
          </w:p>
        </w:tc>
        <w:tc>
          <w:tcPr>
            <w:tcW w:w="409" w:type="dxa"/>
            <w:tcBorders>
              <w:top w:val="nil"/>
              <w:left w:val="nil"/>
              <w:bottom w:val="single" w:sz="4" w:space="0" w:color="auto"/>
              <w:right w:val="single" w:sz="4" w:space="0" w:color="auto"/>
            </w:tcBorders>
            <w:shd w:val="clear" w:color="auto" w:fill="auto"/>
            <w:noWrap/>
            <w:vAlign w:val="bottom"/>
            <w:hideMark/>
          </w:tcPr>
          <w:p w14:paraId="17FB8437" w14:textId="77777777" w:rsidR="00646540" w:rsidRPr="00646540" w:rsidRDefault="00646540" w:rsidP="00646540">
            <w:pPr>
              <w:spacing w:before="0" w:after="0" w:line="240" w:lineRule="auto"/>
              <w:jc w:val="center"/>
              <w:rPr>
                <w:ins w:id="96716" w:author="pete jones" w:date="2022-01-11T16:59:00Z"/>
                <w:rFonts w:ascii="Calibri" w:hAnsi="Calibri" w:cs="Calibri"/>
                <w:color w:val="000000"/>
                <w:sz w:val="22"/>
                <w:szCs w:val="22"/>
              </w:rPr>
            </w:pPr>
            <w:ins w:id="96717" w:author="pete jones" w:date="2022-01-11T16:59:00Z">
              <w:r w:rsidRPr="00646540">
                <w:rPr>
                  <w:rFonts w:ascii="Calibri" w:hAnsi="Calibri" w:cs="Calibri"/>
                  <w:color w:val="000000"/>
                  <w:sz w:val="22"/>
                  <w:szCs w:val="22"/>
                </w:rPr>
                <w:t>T</w:t>
              </w:r>
            </w:ins>
          </w:p>
        </w:tc>
        <w:tc>
          <w:tcPr>
            <w:tcW w:w="401" w:type="dxa"/>
            <w:tcBorders>
              <w:top w:val="nil"/>
              <w:left w:val="nil"/>
              <w:bottom w:val="single" w:sz="4" w:space="0" w:color="auto"/>
              <w:right w:val="single" w:sz="4" w:space="0" w:color="auto"/>
            </w:tcBorders>
            <w:shd w:val="clear" w:color="auto" w:fill="auto"/>
            <w:noWrap/>
            <w:vAlign w:val="bottom"/>
            <w:hideMark/>
          </w:tcPr>
          <w:p w14:paraId="270BFFC2" w14:textId="77777777" w:rsidR="00646540" w:rsidRPr="00646540" w:rsidRDefault="00646540" w:rsidP="00646540">
            <w:pPr>
              <w:spacing w:before="0" w:after="0" w:line="240" w:lineRule="auto"/>
              <w:jc w:val="center"/>
              <w:rPr>
                <w:ins w:id="96718" w:author="pete jones" w:date="2022-01-11T16:59:00Z"/>
                <w:rFonts w:ascii="Calibri" w:hAnsi="Calibri" w:cs="Calibri"/>
                <w:color w:val="000000"/>
                <w:sz w:val="22"/>
                <w:szCs w:val="22"/>
              </w:rPr>
            </w:pPr>
            <w:ins w:id="96719" w:author="pete jones" w:date="2022-01-11T16:59:00Z">
              <w:r w:rsidRPr="00646540">
                <w:rPr>
                  <w:rFonts w:ascii="Calibri" w:hAnsi="Calibri" w:cs="Calibri"/>
                  <w:color w:val="000000"/>
                  <w:sz w:val="22"/>
                  <w:szCs w:val="22"/>
                </w:rPr>
                <w:t>15</w:t>
              </w:r>
            </w:ins>
          </w:p>
        </w:tc>
        <w:tc>
          <w:tcPr>
            <w:tcW w:w="474" w:type="dxa"/>
            <w:tcBorders>
              <w:top w:val="nil"/>
              <w:left w:val="nil"/>
              <w:bottom w:val="single" w:sz="4" w:space="0" w:color="auto"/>
              <w:right w:val="single" w:sz="4" w:space="0" w:color="auto"/>
            </w:tcBorders>
            <w:shd w:val="clear" w:color="auto" w:fill="auto"/>
            <w:noWrap/>
            <w:vAlign w:val="bottom"/>
            <w:hideMark/>
          </w:tcPr>
          <w:p w14:paraId="125F7DC9" w14:textId="77777777" w:rsidR="00646540" w:rsidRPr="00646540" w:rsidRDefault="00646540" w:rsidP="00646540">
            <w:pPr>
              <w:spacing w:before="0" w:after="0" w:line="240" w:lineRule="auto"/>
              <w:jc w:val="center"/>
              <w:rPr>
                <w:ins w:id="96720" w:author="pete jones" w:date="2022-01-11T16:59:00Z"/>
                <w:rFonts w:ascii="Calibri" w:hAnsi="Calibri" w:cs="Calibri"/>
                <w:color w:val="000000"/>
                <w:sz w:val="22"/>
                <w:szCs w:val="22"/>
              </w:rPr>
            </w:pPr>
            <w:ins w:id="96721" w:author="pete jones" w:date="2022-01-11T16:59:00Z">
              <w:r w:rsidRPr="00646540">
                <w:rPr>
                  <w:rFonts w:ascii="Calibri" w:hAnsi="Calibri" w:cs="Calibri"/>
                  <w:color w:val="000000"/>
                  <w:sz w:val="22"/>
                  <w:szCs w:val="22"/>
                </w:rPr>
                <w:t>30</w:t>
              </w:r>
            </w:ins>
          </w:p>
        </w:tc>
        <w:tc>
          <w:tcPr>
            <w:tcW w:w="474" w:type="dxa"/>
            <w:tcBorders>
              <w:top w:val="nil"/>
              <w:left w:val="nil"/>
              <w:bottom w:val="single" w:sz="4" w:space="0" w:color="auto"/>
              <w:right w:val="single" w:sz="4" w:space="0" w:color="auto"/>
            </w:tcBorders>
            <w:shd w:val="clear" w:color="auto" w:fill="auto"/>
            <w:noWrap/>
            <w:vAlign w:val="bottom"/>
            <w:hideMark/>
          </w:tcPr>
          <w:p w14:paraId="7469465B" w14:textId="77777777" w:rsidR="00646540" w:rsidRPr="00646540" w:rsidRDefault="00646540" w:rsidP="00646540">
            <w:pPr>
              <w:spacing w:before="0" w:after="0" w:line="240" w:lineRule="auto"/>
              <w:jc w:val="center"/>
              <w:rPr>
                <w:ins w:id="96722" w:author="pete jones" w:date="2022-01-11T16:59:00Z"/>
                <w:rFonts w:ascii="Calibri" w:hAnsi="Calibri" w:cs="Calibri"/>
                <w:color w:val="000000"/>
                <w:sz w:val="22"/>
                <w:szCs w:val="22"/>
              </w:rPr>
            </w:pPr>
            <w:ins w:id="96723" w:author="pete jones" w:date="2022-01-11T16:59:00Z">
              <w:r w:rsidRPr="00646540">
                <w:rPr>
                  <w:rFonts w:ascii="Calibri" w:hAnsi="Calibri" w:cs="Calibri"/>
                  <w:color w:val="000000"/>
                  <w:sz w:val="22"/>
                  <w:szCs w:val="22"/>
                </w:rPr>
                <w:t>70</w:t>
              </w:r>
            </w:ins>
          </w:p>
        </w:tc>
        <w:tc>
          <w:tcPr>
            <w:tcW w:w="401" w:type="dxa"/>
            <w:tcBorders>
              <w:top w:val="nil"/>
              <w:left w:val="nil"/>
              <w:bottom w:val="single" w:sz="4" w:space="0" w:color="auto"/>
              <w:right w:val="single" w:sz="4" w:space="0" w:color="auto"/>
            </w:tcBorders>
            <w:shd w:val="clear" w:color="auto" w:fill="auto"/>
            <w:noWrap/>
            <w:vAlign w:val="bottom"/>
            <w:hideMark/>
          </w:tcPr>
          <w:p w14:paraId="05BD160F" w14:textId="77777777" w:rsidR="00646540" w:rsidRPr="00646540" w:rsidRDefault="00646540" w:rsidP="00646540">
            <w:pPr>
              <w:spacing w:before="0" w:after="0" w:line="240" w:lineRule="auto"/>
              <w:jc w:val="center"/>
              <w:rPr>
                <w:ins w:id="96724" w:author="pete jones" w:date="2022-01-11T16:59:00Z"/>
                <w:rFonts w:ascii="Calibri" w:hAnsi="Calibri" w:cs="Calibri"/>
                <w:color w:val="000000"/>
                <w:sz w:val="22"/>
                <w:szCs w:val="22"/>
              </w:rPr>
            </w:pPr>
            <w:ins w:id="96725" w:author="pete jones" w:date="2022-01-11T16:59:00Z">
              <w:r w:rsidRPr="00646540">
                <w:rPr>
                  <w:rFonts w:ascii="Calibri" w:hAnsi="Calibri" w:cs="Calibri"/>
                  <w:color w:val="000000"/>
                  <w:sz w:val="22"/>
                  <w:szCs w:val="22"/>
                </w:rPr>
                <w:t> </w:t>
              </w:r>
            </w:ins>
          </w:p>
        </w:tc>
        <w:tc>
          <w:tcPr>
            <w:tcW w:w="401" w:type="dxa"/>
            <w:tcBorders>
              <w:top w:val="nil"/>
              <w:left w:val="nil"/>
              <w:bottom w:val="single" w:sz="4" w:space="0" w:color="auto"/>
              <w:right w:val="single" w:sz="4" w:space="0" w:color="auto"/>
            </w:tcBorders>
            <w:shd w:val="clear" w:color="auto" w:fill="auto"/>
            <w:noWrap/>
            <w:vAlign w:val="bottom"/>
            <w:hideMark/>
          </w:tcPr>
          <w:p w14:paraId="420400CF" w14:textId="77777777" w:rsidR="00646540" w:rsidRPr="00646540" w:rsidRDefault="00646540" w:rsidP="00646540">
            <w:pPr>
              <w:spacing w:before="0" w:after="0" w:line="240" w:lineRule="auto"/>
              <w:jc w:val="center"/>
              <w:rPr>
                <w:ins w:id="96726" w:author="pete jones" w:date="2022-01-11T16:59:00Z"/>
                <w:rFonts w:ascii="Calibri" w:hAnsi="Calibri" w:cs="Calibri"/>
                <w:color w:val="000000"/>
                <w:sz w:val="22"/>
                <w:szCs w:val="22"/>
              </w:rPr>
            </w:pPr>
            <w:ins w:id="96727"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9FEA5B" w14:textId="77777777" w:rsidR="00646540" w:rsidRPr="00646540" w:rsidRDefault="00646540" w:rsidP="00646540">
            <w:pPr>
              <w:spacing w:before="0" w:after="0" w:line="240" w:lineRule="auto"/>
              <w:jc w:val="center"/>
              <w:rPr>
                <w:ins w:id="96728" w:author="pete jones" w:date="2022-01-11T16:59:00Z"/>
                <w:rFonts w:ascii="Calibri" w:hAnsi="Calibri" w:cs="Calibri"/>
                <w:color w:val="000000"/>
                <w:sz w:val="22"/>
                <w:szCs w:val="22"/>
              </w:rPr>
            </w:pPr>
            <w:ins w:id="96729"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EE60C7" w14:textId="77777777" w:rsidR="00646540" w:rsidRPr="00646540" w:rsidRDefault="00646540" w:rsidP="00646540">
            <w:pPr>
              <w:spacing w:before="0" w:after="0" w:line="240" w:lineRule="auto"/>
              <w:jc w:val="center"/>
              <w:rPr>
                <w:ins w:id="96730" w:author="pete jones" w:date="2022-01-11T16:59:00Z"/>
                <w:rFonts w:ascii="Calibri" w:hAnsi="Calibri" w:cs="Calibri"/>
                <w:color w:val="000000"/>
                <w:sz w:val="22"/>
                <w:szCs w:val="22"/>
              </w:rPr>
            </w:pPr>
            <w:ins w:id="96731"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038338" w14:textId="77777777" w:rsidR="00646540" w:rsidRPr="00646540" w:rsidRDefault="00646540" w:rsidP="00646540">
            <w:pPr>
              <w:spacing w:before="0" w:after="0" w:line="240" w:lineRule="auto"/>
              <w:jc w:val="center"/>
              <w:rPr>
                <w:ins w:id="96732" w:author="pete jones" w:date="2022-01-11T16:59:00Z"/>
                <w:rFonts w:ascii="Calibri" w:hAnsi="Calibri" w:cs="Calibri"/>
                <w:color w:val="000000"/>
                <w:sz w:val="22"/>
                <w:szCs w:val="22"/>
              </w:rPr>
            </w:pPr>
            <w:ins w:id="96733"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CDB569" w14:textId="77777777" w:rsidR="00646540" w:rsidRPr="00646540" w:rsidRDefault="00646540" w:rsidP="00646540">
            <w:pPr>
              <w:spacing w:before="0" w:after="0" w:line="240" w:lineRule="auto"/>
              <w:jc w:val="center"/>
              <w:rPr>
                <w:ins w:id="96734" w:author="pete jones" w:date="2022-01-11T16:59:00Z"/>
                <w:rFonts w:ascii="Calibri" w:hAnsi="Calibri" w:cs="Calibri"/>
                <w:color w:val="000000"/>
                <w:sz w:val="22"/>
                <w:szCs w:val="22"/>
              </w:rPr>
            </w:pPr>
            <w:ins w:id="96735" w:author="pete jones" w:date="2022-01-11T16:59:00Z">
              <w:r w:rsidRPr="00646540">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B57495" w14:textId="77777777" w:rsidR="00646540" w:rsidRPr="00646540" w:rsidRDefault="00646540" w:rsidP="00646540">
            <w:pPr>
              <w:spacing w:before="0" w:after="0" w:line="240" w:lineRule="auto"/>
              <w:jc w:val="center"/>
              <w:rPr>
                <w:ins w:id="96736" w:author="pete jones" w:date="2022-01-11T16:59:00Z"/>
                <w:rFonts w:ascii="Calibri" w:hAnsi="Calibri" w:cs="Calibri"/>
                <w:color w:val="000000"/>
                <w:sz w:val="22"/>
                <w:szCs w:val="22"/>
              </w:rPr>
            </w:pPr>
            <w:ins w:id="96737" w:author="pete jones" w:date="2022-01-11T16:59:00Z">
              <w:r w:rsidRPr="00646540">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6464023" w14:textId="77777777" w:rsidR="00646540" w:rsidRPr="00646540" w:rsidRDefault="00646540" w:rsidP="00646540">
            <w:pPr>
              <w:spacing w:before="0" w:after="0" w:line="240" w:lineRule="auto"/>
              <w:jc w:val="center"/>
              <w:rPr>
                <w:ins w:id="96738" w:author="pete jones" w:date="2022-01-11T16:59:00Z"/>
                <w:rFonts w:ascii="Calibri" w:hAnsi="Calibri" w:cs="Calibri"/>
                <w:color w:val="000000"/>
                <w:sz w:val="22"/>
                <w:szCs w:val="22"/>
              </w:rPr>
            </w:pPr>
            <w:ins w:id="96739" w:author="pete jones" w:date="2022-01-11T16:59:00Z">
              <w:r w:rsidRPr="00646540">
                <w:rPr>
                  <w:rFonts w:ascii="Calibri" w:hAnsi="Calibri" w:cs="Calibri"/>
                  <w:color w:val="000000"/>
                  <w:sz w:val="22"/>
                  <w:szCs w:val="22"/>
                </w:rPr>
                <w:t> </w:t>
              </w:r>
            </w:ins>
          </w:p>
        </w:tc>
      </w:tr>
    </w:tbl>
    <w:p w14:paraId="753C7D02" w14:textId="33CB93E1" w:rsidR="00646540" w:rsidRDefault="00646540" w:rsidP="00406988">
      <w:pPr>
        <w:jc w:val="left"/>
        <w:rPr>
          <w:ins w:id="96740" w:author="pete jones" w:date="2022-01-11T17:00: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ED6068" w:rsidRPr="00ED6068" w14:paraId="008ACD83" w14:textId="77777777" w:rsidTr="00ED6068">
        <w:trPr>
          <w:trHeight w:val="300"/>
          <w:ins w:id="96741" w:author="pete jones" w:date="2022-01-11T17:00:00Z"/>
        </w:trPr>
        <w:tc>
          <w:tcPr>
            <w:tcW w:w="400" w:type="dxa"/>
            <w:tcBorders>
              <w:top w:val="nil"/>
              <w:left w:val="nil"/>
              <w:bottom w:val="nil"/>
              <w:right w:val="nil"/>
            </w:tcBorders>
            <w:shd w:val="clear" w:color="auto" w:fill="auto"/>
            <w:noWrap/>
            <w:vAlign w:val="center"/>
            <w:hideMark/>
          </w:tcPr>
          <w:p w14:paraId="178A780A" w14:textId="77777777" w:rsidR="00ED6068" w:rsidRPr="00ED6068" w:rsidRDefault="00ED6068" w:rsidP="00ED6068">
            <w:pPr>
              <w:spacing w:before="0" w:after="0" w:line="240" w:lineRule="auto"/>
              <w:jc w:val="left"/>
              <w:rPr>
                <w:ins w:id="96742" w:author="pete jones" w:date="2022-01-11T17:00: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62BD4DA" w14:textId="77777777" w:rsidR="00ED6068" w:rsidRPr="00ED6068" w:rsidRDefault="00ED6068" w:rsidP="00ED6068">
            <w:pPr>
              <w:spacing w:before="0" w:after="0" w:line="240" w:lineRule="auto"/>
              <w:jc w:val="center"/>
              <w:rPr>
                <w:ins w:id="96743" w:author="pete jones" w:date="2022-01-11T17:00:00Z"/>
                <w:rFonts w:ascii="Calibri" w:hAnsi="Calibri" w:cs="Calibri"/>
                <w:b/>
                <w:bCs/>
                <w:color w:val="000000"/>
                <w:sz w:val="32"/>
                <w:szCs w:val="32"/>
              </w:rPr>
            </w:pPr>
            <w:ins w:id="96744" w:author="pete jones" w:date="2022-01-11T17:00:00Z">
              <w:r w:rsidRPr="00ED6068">
                <w:rPr>
                  <w:rFonts w:ascii="Calibri" w:hAnsi="Calibri" w:cs="Calibri"/>
                  <w:b/>
                  <w:bCs/>
                  <w:color w:val="000000"/>
                  <w:sz w:val="32"/>
                  <w:szCs w:val="32"/>
                </w:rPr>
                <w:t>Aston University</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A917208" w14:textId="77777777" w:rsidR="00ED6068" w:rsidRPr="00ED6068" w:rsidRDefault="00ED6068" w:rsidP="00ED6068">
            <w:pPr>
              <w:spacing w:before="0" w:after="0" w:line="240" w:lineRule="auto"/>
              <w:jc w:val="right"/>
              <w:rPr>
                <w:ins w:id="96745" w:author="pete jones" w:date="2022-01-11T17:00:00Z"/>
                <w:rFonts w:ascii="Calibri" w:hAnsi="Calibri" w:cs="Calibri"/>
                <w:color w:val="000000"/>
                <w:sz w:val="22"/>
                <w:szCs w:val="22"/>
              </w:rPr>
            </w:pPr>
            <w:ins w:id="96746" w:author="pete jones" w:date="2022-01-11T17:00:00Z">
              <w:r w:rsidRPr="00ED6068">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8D077A5" w14:textId="77777777" w:rsidR="00ED6068" w:rsidRPr="00ED6068" w:rsidRDefault="00ED6068" w:rsidP="00ED6068">
            <w:pPr>
              <w:spacing w:before="0" w:after="0" w:line="240" w:lineRule="auto"/>
              <w:jc w:val="center"/>
              <w:rPr>
                <w:ins w:id="96747" w:author="pete jones" w:date="2022-01-11T17:00:00Z"/>
                <w:rFonts w:ascii="Calibri" w:hAnsi="Calibri" w:cs="Calibri"/>
                <w:color w:val="000000"/>
                <w:sz w:val="22"/>
                <w:szCs w:val="22"/>
              </w:rPr>
            </w:pPr>
            <w:ins w:id="96748" w:author="pete jones" w:date="2022-01-11T17:00:00Z">
              <w:r w:rsidRPr="00ED6068">
                <w:rPr>
                  <w:rFonts w:ascii="Calibri" w:hAnsi="Calibri" w:cs="Calibri"/>
                  <w:color w:val="000000"/>
                  <w:sz w:val="22"/>
                  <w:szCs w:val="22"/>
                </w:rPr>
                <w:t>47</w:t>
              </w:r>
            </w:ins>
          </w:p>
        </w:tc>
      </w:tr>
      <w:tr w:rsidR="00ED6068" w:rsidRPr="00ED6068" w14:paraId="3AF31C06" w14:textId="77777777" w:rsidTr="00ED6068">
        <w:trPr>
          <w:trHeight w:val="315"/>
          <w:ins w:id="96749" w:author="pete jones" w:date="2022-01-11T17:00:00Z"/>
        </w:trPr>
        <w:tc>
          <w:tcPr>
            <w:tcW w:w="400" w:type="dxa"/>
            <w:tcBorders>
              <w:top w:val="nil"/>
              <w:left w:val="nil"/>
              <w:bottom w:val="nil"/>
              <w:right w:val="nil"/>
            </w:tcBorders>
            <w:shd w:val="clear" w:color="auto" w:fill="auto"/>
            <w:noWrap/>
            <w:vAlign w:val="center"/>
            <w:hideMark/>
          </w:tcPr>
          <w:p w14:paraId="67FAC286" w14:textId="77777777" w:rsidR="00ED6068" w:rsidRPr="00ED6068" w:rsidRDefault="00ED6068" w:rsidP="00ED6068">
            <w:pPr>
              <w:spacing w:before="0" w:after="0" w:line="240" w:lineRule="auto"/>
              <w:jc w:val="center"/>
              <w:rPr>
                <w:ins w:id="96750" w:author="pete jones" w:date="2022-01-11T17:00: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A0587C5" w14:textId="77777777" w:rsidR="00ED6068" w:rsidRPr="00ED6068" w:rsidRDefault="00ED6068" w:rsidP="00ED6068">
            <w:pPr>
              <w:spacing w:before="0" w:after="0" w:line="240" w:lineRule="auto"/>
              <w:jc w:val="left"/>
              <w:rPr>
                <w:ins w:id="96751" w:author="pete jones" w:date="2022-01-11T17:00: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1363D86" w14:textId="77777777" w:rsidR="00ED6068" w:rsidRPr="00ED6068" w:rsidRDefault="00ED6068" w:rsidP="00ED6068">
            <w:pPr>
              <w:spacing w:before="0" w:after="0" w:line="240" w:lineRule="auto"/>
              <w:jc w:val="right"/>
              <w:rPr>
                <w:ins w:id="96752" w:author="pete jones" w:date="2022-01-11T17:00:00Z"/>
                <w:rFonts w:ascii="Calibri" w:hAnsi="Calibri" w:cs="Calibri"/>
                <w:color w:val="000000"/>
                <w:sz w:val="22"/>
                <w:szCs w:val="22"/>
              </w:rPr>
            </w:pPr>
            <w:ins w:id="96753" w:author="pete jones" w:date="2022-01-11T17:00:00Z">
              <w:r w:rsidRPr="00ED6068">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78E316EB" w14:textId="77777777" w:rsidR="00ED6068" w:rsidRPr="00ED6068" w:rsidRDefault="00ED6068" w:rsidP="00ED6068">
            <w:pPr>
              <w:spacing w:before="0" w:after="0" w:line="240" w:lineRule="auto"/>
              <w:jc w:val="center"/>
              <w:rPr>
                <w:ins w:id="96754" w:author="pete jones" w:date="2022-01-11T17:00:00Z"/>
                <w:rFonts w:ascii="Calibri" w:hAnsi="Calibri" w:cs="Calibri"/>
                <w:color w:val="000000"/>
                <w:sz w:val="22"/>
                <w:szCs w:val="22"/>
              </w:rPr>
            </w:pPr>
            <w:ins w:id="96755" w:author="pete jones" w:date="2022-01-11T17:00:00Z">
              <w:r w:rsidRPr="00ED6068">
                <w:rPr>
                  <w:rFonts w:ascii="Calibri" w:hAnsi="Calibri" w:cs="Calibri"/>
                  <w:color w:val="000000"/>
                  <w:sz w:val="22"/>
                  <w:szCs w:val="22"/>
                </w:rPr>
                <w:t>54</w:t>
              </w:r>
            </w:ins>
          </w:p>
        </w:tc>
      </w:tr>
      <w:tr w:rsidR="00ED6068" w:rsidRPr="00ED6068" w14:paraId="11AAF04A" w14:textId="77777777" w:rsidTr="00ED6068">
        <w:trPr>
          <w:trHeight w:val="315"/>
          <w:ins w:id="96756" w:author="pete jones" w:date="2022-01-11T17:00:00Z"/>
        </w:trPr>
        <w:tc>
          <w:tcPr>
            <w:tcW w:w="400" w:type="dxa"/>
            <w:tcBorders>
              <w:top w:val="nil"/>
              <w:left w:val="nil"/>
              <w:bottom w:val="nil"/>
              <w:right w:val="nil"/>
            </w:tcBorders>
            <w:shd w:val="clear" w:color="auto" w:fill="auto"/>
            <w:noWrap/>
            <w:vAlign w:val="center"/>
            <w:hideMark/>
          </w:tcPr>
          <w:p w14:paraId="1B86E654" w14:textId="77777777" w:rsidR="00ED6068" w:rsidRPr="00ED6068" w:rsidRDefault="00ED6068" w:rsidP="00ED6068">
            <w:pPr>
              <w:spacing w:before="0" w:after="0" w:line="240" w:lineRule="auto"/>
              <w:jc w:val="center"/>
              <w:rPr>
                <w:ins w:id="96757" w:author="pete jones" w:date="2022-01-11T17:00: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213ED752" w14:textId="77777777" w:rsidR="00ED6068" w:rsidRPr="00ED6068" w:rsidRDefault="00ED6068" w:rsidP="00ED6068">
            <w:pPr>
              <w:spacing w:before="0" w:after="0" w:line="240" w:lineRule="auto"/>
              <w:jc w:val="left"/>
              <w:rPr>
                <w:ins w:id="96758" w:author="pete jones" w:date="2022-01-11T17:00: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02D71E1D" w14:textId="77777777" w:rsidR="00ED6068" w:rsidRPr="00ED6068" w:rsidRDefault="00ED6068" w:rsidP="00ED6068">
            <w:pPr>
              <w:spacing w:before="0" w:after="0" w:line="240" w:lineRule="auto"/>
              <w:jc w:val="center"/>
              <w:rPr>
                <w:ins w:id="96759" w:author="pete jones" w:date="2022-01-11T17:00:00Z"/>
                <w:rFonts w:ascii="Calibri" w:hAnsi="Calibri" w:cs="Calibri"/>
                <w:b/>
                <w:bCs/>
                <w:i/>
                <w:iCs/>
                <w:color w:val="000000"/>
                <w:sz w:val="22"/>
                <w:szCs w:val="22"/>
              </w:rPr>
            </w:pPr>
            <w:ins w:id="96760" w:author="pete jones" w:date="2022-01-11T17:00:00Z">
              <w:r w:rsidRPr="00ED6068">
                <w:rPr>
                  <w:rFonts w:ascii="Calibri" w:hAnsi="Calibri" w:cs="Calibri"/>
                  <w:b/>
                  <w:bCs/>
                  <w:i/>
                  <w:iCs/>
                  <w:color w:val="000000"/>
                  <w:sz w:val="22"/>
                  <w:szCs w:val="22"/>
                </w:rPr>
                <w:t>Acceptance Criteria</w:t>
              </w:r>
            </w:ins>
          </w:p>
        </w:tc>
      </w:tr>
      <w:tr w:rsidR="00ED6068" w:rsidRPr="00ED6068" w14:paraId="76B6612E" w14:textId="77777777" w:rsidTr="00ED6068">
        <w:trPr>
          <w:trHeight w:val="300"/>
          <w:ins w:id="96761" w:author="pete jones" w:date="2022-01-11T17:00:00Z"/>
        </w:trPr>
        <w:tc>
          <w:tcPr>
            <w:tcW w:w="400" w:type="dxa"/>
            <w:tcBorders>
              <w:top w:val="nil"/>
              <w:left w:val="nil"/>
              <w:bottom w:val="nil"/>
              <w:right w:val="nil"/>
            </w:tcBorders>
            <w:shd w:val="clear" w:color="auto" w:fill="auto"/>
            <w:noWrap/>
            <w:vAlign w:val="center"/>
            <w:hideMark/>
          </w:tcPr>
          <w:p w14:paraId="65D111BD" w14:textId="77777777" w:rsidR="00ED6068" w:rsidRPr="00ED6068" w:rsidRDefault="00ED6068" w:rsidP="00ED6068">
            <w:pPr>
              <w:spacing w:before="0" w:after="0" w:line="240" w:lineRule="auto"/>
              <w:jc w:val="center"/>
              <w:rPr>
                <w:ins w:id="96762" w:author="pete jones" w:date="2022-01-11T17:00: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20A25BC0" w14:textId="1DA22E4D" w:rsidR="00ED6068" w:rsidRPr="00ED6068" w:rsidRDefault="00ED6068" w:rsidP="00ED6068">
            <w:pPr>
              <w:spacing w:before="0" w:after="0" w:line="240" w:lineRule="auto"/>
              <w:jc w:val="left"/>
              <w:rPr>
                <w:ins w:id="96763" w:author="pete jones" w:date="2022-01-11T17:00:00Z"/>
                <w:rFonts w:ascii="Calibri" w:hAnsi="Calibri" w:cs="Calibri"/>
                <w:color w:val="000000"/>
                <w:sz w:val="22"/>
                <w:szCs w:val="22"/>
              </w:rPr>
            </w:pPr>
            <w:ins w:id="96764" w:author="pete jones" w:date="2022-01-11T17:00:00Z">
              <w:r w:rsidRPr="00ED6068">
                <w:rPr>
                  <w:rFonts w:ascii="Calibri" w:hAnsi="Calibri" w:cs="Calibri"/>
                  <w:color w:val="000000"/>
                  <w:sz w:val="22"/>
                  <w:szCs w:val="22"/>
                </w:rPr>
                <w:t xml:space="preserve">Estimated engineering intake 2018 (at 3%) of </w:t>
              </w:r>
            </w:ins>
            <w:ins w:id="96765" w:author="pete jones" w:date="2022-03-30T12:35:00Z">
              <w:r w:rsidR="00042512">
                <w:rPr>
                  <w:rFonts w:ascii="Calibri" w:hAnsi="Calibri" w:cs="Calibri"/>
                  <w:color w:val="000000"/>
                  <w:sz w:val="22"/>
                  <w:szCs w:val="22"/>
                </w:rPr>
                <w:t xml:space="preserve">the </w:t>
              </w:r>
            </w:ins>
            <w:ins w:id="96766" w:author="pete jones" w:date="2022-01-11T17:00:00Z">
              <w:r w:rsidRPr="00ED6068">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FA6914C" w14:textId="77777777" w:rsidR="00ED6068" w:rsidRPr="00ED6068" w:rsidRDefault="00ED6068" w:rsidP="00ED6068">
            <w:pPr>
              <w:spacing w:before="0" w:after="0" w:line="240" w:lineRule="auto"/>
              <w:jc w:val="right"/>
              <w:rPr>
                <w:ins w:id="96767" w:author="pete jones" w:date="2022-01-11T17:00:00Z"/>
                <w:rFonts w:ascii="Calibri" w:hAnsi="Calibri" w:cs="Calibri"/>
                <w:color w:val="000000"/>
                <w:sz w:val="22"/>
                <w:szCs w:val="22"/>
              </w:rPr>
            </w:pPr>
            <w:ins w:id="96768" w:author="pete jones" w:date="2022-01-11T17:00:00Z">
              <w:r w:rsidRPr="00ED6068">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420BB19" w14:textId="77777777" w:rsidR="00ED6068" w:rsidRPr="00ED6068" w:rsidRDefault="00ED6068" w:rsidP="00ED6068">
            <w:pPr>
              <w:spacing w:before="0" w:after="0" w:line="240" w:lineRule="auto"/>
              <w:jc w:val="center"/>
              <w:rPr>
                <w:ins w:id="96769" w:author="pete jones" w:date="2022-01-11T17:00:00Z"/>
                <w:rFonts w:ascii="Calibri" w:hAnsi="Calibri" w:cs="Calibri"/>
                <w:color w:val="000000"/>
                <w:sz w:val="22"/>
                <w:szCs w:val="22"/>
              </w:rPr>
            </w:pPr>
            <w:ins w:id="96770" w:author="pete jones" w:date="2022-01-11T17:00:00Z">
              <w:r w:rsidRPr="00ED6068">
                <w:rPr>
                  <w:rFonts w:ascii="Calibri" w:hAnsi="Calibri" w:cs="Calibri"/>
                  <w:color w:val="000000"/>
                  <w:sz w:val="22"/>
                  <w:szCs w:val="22"/>
                </w:rPr>
                <w:t>BBC</w:t>
              </w:r>
            </w:ins>
          </w:p>
        </w:tc>
      </w:tr>
      <w:tr w:rsidR="00ED6068" w:rsidRPr="00ED6068" w14:paraId="6B584C0F" w14:textId="77777777" w:rsidTr="00ED6068">
        <w:trPr>
          <w:trHeight w:val="315"/>
          <w:ins w:id="96771" w:author="pete jones" w:date="2022-01-11T17:00:00Z"/>
        </w:trPr>
        <w:tc>
          <w:tcPr>
            <w:tcW w:w="400" w:type="dxa"/>
            <w:tcBorders>
              <w:top w:val="nil"/>
              <w:left w:val="nil"/>
              <w:bottom w:val="nil"/>
              <w:right w:val="nil"/>
            </w:tcBorders>
            <w:shd w:val="clear" w:color="auto" w:fill="auto"/>
            <w:noWrap/>
            <w:vAlign w:val="center"/>
            <w:hideMark/>
          </w:tcPr>
          <w:p w14:paraId="4DBB1D44" w14:textId="77777777" w:rsidR="00ED6068" w:rsidRPr="00ED6068" w:rsidRDefault="00ED6068" w:rsidP="00ED6068">
            <w:pPr>
              <w:spacing w:before="0" w:after="0" w:line="240" w:lineRule="auto"/>
              <w:jc w:val="center"/>
              <w:rPr>
                <w:ins w:id="96772" w:author="pete jones" w:date="2022-01-11T17:00: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1E5EA7C6" w14:textId="77777777" w:rsidR="00ED6068" w:rsidRPr="00ED6068" w:rsidRDefault="00ED6068" w:rsidP="00ED6068">
            <w:pPr>
              <w:spacing w:before="0" w:after="0" w:line="240" w:lineRule="auto"/>
              <w:jc w:val="left"/>
              <w:rPr>
                <w:ins w:id="96773" w:author="pete jones" w:date="2022-01-11T17:00: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30572A40" w14:textId="77777777" w:rsidR="00ED6068" w:rsidRPr="00ED6068" w:rsidRDefault="00ED6068" w:rsidP="00ED6068">
            <w:pPr>
              <w:spacing w:before="0" w:after="0" w:line="240" w:lineRule="auto"/>
              <w:jc w:val="right"/>
              <w:rPr>
                <w:ins w:id="96774" w:author="pete jones" w:date="2022-01-11T17:00:00Z"/>
                <w:rFonts w:ascii="Calibri" w:hAnsi="Calibri" w:cs="Calibri"/>
                <w:color w:val="000000"/>
                <w:sz w:val="22"/>
                <w:szCs w:val="22"/>
              </w:rPr>
            </w:pPr>
            <w:ins w:id="96775" w:author="pete jones" w:date="2022-01-11T17:00:00Z">
              <w:r w:rsidRPr="00ED6068">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1AFCB27E" w14:textId="77777777" w:rsidR="00ED6068" w:rsidRPr="00ED6068" w:rsidRDefault="00ED6068" w:rsidP="00ED6068">
            <w:pPr>
              <w:spacing w:before="0" w:after="0" w:line="240" w:lineRule="auto"/>
              <w:jc w:val="center"/>
              <w:rPr>
                <w:ins w:id="96776" w:author="pete jones" w:date="2022-01-11T17:00:00Z"/>
                <w:rFonts w:ascii="Calibri" w:hAnsi="Calibri" w:cs="Calibri"/>
                <w:color w:val="000000"/>
                <w:sz w:val="22"/>
                <w:szCs w:val="22"/>
              </w:rPr>
            </w:pPr>
            <w:ins w:id="96777" w:author="pete jones" w:date="2022-01-11T17:00:00Z">
              <w:r w:rsidRPr="00ED6068">
                <w:rPr>
                  <w:rFonts w:ascii="Calibri" w:hAnsi="Calibri" w:cs="Calibri"/>
                  <w:color w:val="000000"/>
                  <w:sz w:val="22"/>
                  <w:szCs w:val="22"/>
                </w:rPr>
                <w:t>DDM</w:t>
              </w:r>
            </w:ins>
          </w:p>
        </w:tc>
      </w:tr>
      <w:tr w:rsidR="00ED6068" w:rsidRPr="00ED6068" w14:paraId="299C8476" w14:textId="77777777" w:rsidTr="00ED6068">
        <w:trPr>
          <w:trHeight w:val="315"/>
          <w:ins w:id="96778" w:author="pete jones" w:date="2022-01-11T17:00:00Z"/>
        </w:trPr>
        <w:tc>
          <w:tcPr>
            <w:tcW w:w="400" w:type="dxa"/>
            <w:tcBorders>
              <w:top w:val="nil"/>
              <w:left w:val="nil"/>
              <w:bottom w:val="nil"/>
              <w:right w:val="nil"/>
            </w:tcBorders>
            <w:shd w:val="clear" w:color="auto" w:fill="auto"/>
            <w:noWrap/>
            <w:vAlign w:val="center"/>
            <w:hideMark/>
          </w:tcPr>
          <w:p w14:paraId="356AD5CF" w14:textId="77777777" w:rsidR="00ED6068" w:rsidRPr="00ED6068" w:rsidRDefault="00ED6068" w:rsidP="00ED6068">
            <w:pPr>
              <w:spacing w:before="0" w:after="0" w:line="240" w:lineRule="auto"/>
              <w:jc w:val="center"/>
              <w:rPr>
                <w:ins w:id="96779" w:author="pete jones" w:date="2022-01-11T17:00: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5E993180" w14:textId="77777777" w:rsidR="00ED6068" w:rsidRPr="00ED6068" w:rsidRDefault="00ED6068" w:rsidP="00ED6068">
            <w:pPr>
              <w:spacing w:before="0" w:after="0" w:line="240" w:lineRule="auto"/>
              <w:jc w:val="center"/>
              <w:rPr>
                <w:ins w:id="96780" w:author="pete jones" w:date="2022-01-11T17:00:00Z"/>
                <w:rFonts w:ascii="Calibri" w:hAnsi="Calibri" w:cs="Calibri"/>
                <w:b/>
                <w:bCs/>
                <w:color w:val="000000"/>
              </w:rPr>
            </w:pPr>
            <w:ins w:id="96781" w:author="pete jones" w:date="2022-01-11T17:00:00Z">
              <w:r w:rsidRPr="00ED6068">
                <w:rPr>
                  <w:rFonts w:ascii="Calibri" w:hAnsi="Calibri" w:cs="Calibri"/>
                  <w:b/>
                  <w:bCs/>
                  <w:color w:val="000000"/>
                </w:rPr>
                <w:t>90</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60CEA65" w14:textId="77777777" w:rsidR="00ED6068" w:rsidRPr="00ED6068" w:rsidRDefault="00ED6068" w:rsidP="00ED6068">
            <w:pPr>
              <w:spacing w:before="0" w:after="0" w:line="240" w:lineRule="auto"/>
              <w:jc w:val="right"/>
              <w:rPr>
                <w:ins w:id="96782" w:author="pete jones" w:date="2022-01-11T17:00:00Z"/>
                <w:rFonts w:ascii="Calibri" w:hAnsi="Calibri" w:cs="Calibri"/>
                <w:color w:val="000000"/>
                <w:sz w:val="22"/>
                <w:szCs w:val="22"/>
              </w:rPr>
            </w:pPr>
            <w:ins w:id="96783" w:author="pete jones" w:date="2022-01-11T17:00:00Z">
              <w:r w:rsidRPr="00ED6068">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888F7F0" w14:textId="77777777" w:rsidR="00ED6068" w:rsidRPr="00ED6068" w:rsidRDefault="00ED6068" w:rsidP="00ED6068">
            <w:pPr>
              <w:spacing w:before="0" w:after="0" w:line="240" w:lineRule="auto"/>
              <w:jc w:val="center"/>
              <w:rPr>
                <w:ins w:id="96784" w:author="pete jones" w:date="2022-01-11T17:00:00Z"/>
                <w:rFonts w:ascii="Calibri" w:hAnsi="Calibri" w:cs="Calibri"/>
                <w:color w:val="000000"/>
                <w:sz w:val="22"/>
                <w:szCs w:val="22"/>
              </w:rPr>
            </w:pPr>
            <w:ins w:id="96785" w:author="pete jones" w:date="2022-01-11T17:00:00Z">
              <w:r w:rsidRPr="00ED6068">
                <w:rPr>
                  <w:rFonts w:ascii="Calibri" w:hAnsi="Calibri" w:cs="Calibri"/>
                  <w:color w:val="000000"/>
                  <w:sz w:val="22"/>
                  <w:szCs w:val="22"/>
                </w:rPr>
                <w:t>112 - 128</w:t>
              </w:r>
            </w:ins>
          </w:p>
        </w:tc>
      </w:tr>
      <w:tr w:rsidR="00ED6068" w:rsidRPr="00ED6068" w14:paraId="62BF7A09" w14:textId="77777777" w:rsidTr="00ED6068">
        <w:trPr>
          <w:trHeight w:val="315"/>
          <w:ins w:id="96786" w:author="pete jones" w:date="2022-01-11T17:00:00Z"/>
        </w:trPr>
        <w:tc>
          <w:tcPr>
            <w:tcW w:w="400" w:type="dxa"/>
            <w:tcBorders>
              <w:top w:val="nil"/>
              <w:left w:val="nil"/>
              <w:bottom w:val="nil"/>
              <w:right w:val="nil"/>
            </w:tcBorders>
            <w:shd w:val="clear" w:color="auto" w:fill="auto"/>
            <w:noWrap/>
            <w:vAlign w:val="center"/>
            <w:hideMark/>
          </w:tcPr>
          <w:p w14:paraId="74926746" w14:textId="77777777" w:rsidR="00ED6068" w:rsidRPr="00ED6068" w:rsidRDefault="00ED6068" w:rsidP="00ED6068">
            <w:pPr>
              <w:spacing w:before="0" w:after="0" w:line="240" w:lineRule="auto"/>
              <w:jc w:val="center"/>
              <w:rPr>
                <w:ins w:id="96787" w:author="pete jones" w:date="2022-01-11T17:00: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2F90E26A" w14:textId="7839CCF1" w:rsidR="00ED6068" w:rsidRPr="00ED6068" w:rsidRDefault="00ED6068" w:rsidP="00ED6068">
            <w:pPr>
              <w:spacing w:before="0" w:after="0" w:line="240" w:lineRule="auto"/>
              <w:jc w:val="left"/>
              <w:rPr>
                <w:ins w:id="96788" w:author="pete jones" w:date="2022-01-11T17:00:00Z"/>
                <w:rFonts w:ascii="Calibri" w:hAnsi="Calibri" w:cs="Calibri"/>
                <w:color w:val="000000"/>
                <w:sz w:val="22"/>
                <w:szCs w:val="22"/>
              </w:rPr>
            </w:pPr>
            <w:ins w:id="96789" w:author="pete jones" w:date="2022-01-11T17:00:00Z">
              <w:r w:rsidRPr="00ED6068">
                <w:rPr>
                  <w:rFonts w:ascii="Calibri" w:hAnsi="Calibri" w:cs="Calibri"/>
                  <w:noProof/>
                  <w:color w:val="000000"/>
                  <w:sz w:val="22"/>
                  <w:szCs w:val="22"/>
                </w:rPr>
                <w:drawing>
                  <wp:anchor distT="0" distB="0" distL="114300" distR="114300" simplePos="0" relativeHeight="251746304" behindDoc="0" locked="0" layoutInCell="1" allowOverlap="1" wp14:anchorId="29E37EF6" wp14:editId="65A74757">
                    <wp:simplePos x="0" y="0"/>
                    <wp:positionH relativeFrom="column">
                      <wp:posOffset>0</wp:posOffset>
                    </wp:positionH>
                    <wp:positionV relativeFrom="paragraph">
                      <wp:posOffset>171450</wp:posOffset>
                    </wp:positionV>
                    <wp:extent cx="2524125" cy="923925"/>
                    <wp:effectExtent l="0" t="0" r="9525" b="9525"/>
                    <wp:wrapNone/>
                    <wp:docPr id="345253053" name="Chart 345253053">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ED6068" w:rsidRPr="00ED6068" w14:paraId="24647925" w14:textId="77777777">
              <w:trPr>
                <w:trHeight w:val="315"/>
                <w:tblCellSpacing w:w="0" w:type="dxa"/>
                <w:ins w:id="96790" w:author="pete jones" w:date="2022-01-11T17:00: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44ACB41" w14:textId="77777777" w:rsidR="00ED6068" w:rsidRPr="00ED6068" w:rsidRDefault="00ED6068" w:rsidP="00ED6068">
                  <w:pPr>
                    <w:spacing w:before="0" w:after="0" w:line="240" w:lineRule="auto"/>
                    <w:jc w:val="left"/>
                    <w:rPr>
                      <w:ins w:id="96791" w:author="pete jones" w:date="2022-01-11T17:00:00Z"/>
                      <w:rFonts w:ascii="Calibri" w:hAnsi="Calibri" w:cs="Calibri"/>
                      <w:b/>
                      <w:bCs/>
                      <w:i/>
                      <w:iCs/>
                      <w:color w:val="000000"/>
                      <w:sz w:val="22"/>
                      <w:szCs w:val="22"/>
                    </w:rPr>
                  </w:pPr>
                  <w:ins w:id="96792" w:author="pete jones" w:date="2022-01-11T17:00:00Z">
                    <w:r w:rsidRPr="00ED6068">
                      <w:rPr>
                        <w:rFonts w:ascii="Calibri" w:hAnsi="Calibri" w:cs="Calibri"/>
                        <w:b/>
                        <w:bCs/>
                        <w:i/>
                        <w:iCs/>
                        <w:color w:val="000000"/>
                        <w:sz w:val="22"/>
                        <w:szCs w:val="22"/>
                      </w:rPr>
                      <w:t>Type of module category</w:t>
                    </w:r>
                  </w:ins>
                </w:p>
              </w:tc>
            </w:tr>
          </w:tbl>
          <w:p w14:paraId="3D8855EF" w14:textId="77777777" w:rsidR="00ED6068" w:rsidRPr="00ED6068" w:rsidRDefault="00ED6068" w:rsidP="00ED6068">
            <w:pPr>
              <w:spacing w:before="0" w:after="0" w:line="240" w:lineRule="auto"/>
              <w:jc w:val="left"/>
              <w:rPr>
                <w:ins w:id="96793" w:author="pete jones" w:date="2022-01-11T17:00: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32559555" w14:textId="77777777" w:rsidR="00ED6068" w:rsidRPr="00ED6068" w:rsidRDefault="00ED6068" w:rsidP="00ED6068">
            <w:pPr>
              <w:spacing w:before="0" w:after="0" w:line="240" w:lineRule="auto"/>
              <w:jc w:val="right"/>
              <w:rPr>
                <w:ins w:id="96794" w:author="pete jones" w:date="2022-01-11T17:00:00Z"/>
                <w:rFonts w:ascii="Calibri" w:hAnsi="Calibri" w:cs="Calibri"/>
                <w:color w:val="000000"/>
                <w:sz w:val="22"/>
                <w:szCs w:val="22"/>
              </w:rPr>
            </w:pPr>
            <w:ins w:id="96795" w:author="pete jones" w:date="2022-01-11T17:00:00Z">
              <w:r w:rsidRPr="00ED6068">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184E99C0" w14:textId="77777777" w:rsidR="00ED6068" w:rsidRPr="00ED6068" w:rsidRDefault="00ED6068" w:rsidP="00ED6068">
            <w:pPr>
              <w:spacing w:before="0" w:after="0" w:line="240" w:lineRule="auto"/>
              <w:jc w:val="right"/>
              <w:rPr>
                <w:ins w:id="96796" w:author="pete jones" w:date="2022-01-11T17:00: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1A6D1340" w14:textId="77777777" w:rsidR="00ED6068" w:rsidRPr="00ED6068" w:rsidRDefault="00ED6068" w:rsidP="00ED6068">
            <w:pPr>
              <w:spacing w:before="0" w:after="0" w:line="240" w:lineRule="auto"/>
              <w:jc w:val="left"/>
              <w:rPr>
                <w:ins w:id="96797"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5883013" w14:textId="77777777" w:rsidR="00ED6068" w:rsidRPr="00ED6068" w:rsidRDefault="00ED6068" w:rsidP="00ED6068">
            <w:pPr>
              <w:spacing w:before="0" w:after="0" w:line="240" w:lineRule="auto"/>
              <w:jc w:val="left"/>
              <w:rPr>
                <w:ins w:id="96798"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34A94117" w14:textId="77777777" w:rsidR="00ED6068" w:rsidRPr="00ED6068" w:rsidRDefault="00ED6068" w:rsidP="00ED6068">
            <w:pPr>
              <w:spacing w:before="0" w:after="0" w:line="240" w:lineRule="auto"/>
              <w:jc w:val="left"/>
              <w:rPr>
                <w:ins w:id="96799"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5C32D051" w14:textId="77777777" w:rsidR="00ED6068" w:rsidRPr="00ED6068" w:rsidRDefault="00ED6068" w:rsidP="00ED6068">
            <w:pPr>
              <w:spacing w:before="0" w:after="0" w:line="240" w:lineRule="auto"/>
              <w:jc w:val="left"/>
              <w:rPr>
                <w:ins w:id="96800"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46E9FC6" w14:textId="77777777" w:rsidR="00ED6068" w:rsidRPr="00ED6068" w:rsidRDefault="00ED6068" w:rsidP="00ED6068">
            <w:pPr>
              <w:spacing w:before="0" w:after="0" w:line="240" w:lineRule="auto"/>
              <w:jc w:val="left"/>
              <w:rPr>
                <w:ins w:id="96801"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2F43B6E" w14:textId="77777777" w:rsidR="00ED6068" w:rsidRPr="00ED6068" w:rsidRDefault="00ED6068" w:rsidP="00ED6068">
            <w:pPr>
              <w:spacing w:before="0" w:after="0" w:line="240" w:lineRule="auto"/>
              <w:jc w:val="center"/>
              <w:rPr>
                <w:ins w:id="96802"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E98D642" w14:textId="77777777" w:rsidR="00ED6068" w:rsidRPr="00ED6068" w:rsidRDefault="00ED6068" w:rsidP="00ED6068">
            <w:pPr>
              <w:spacing w:before="0" w:after="0" w:line="240" w:lineRule="auto"/>
              <w:jc w:val="center"/>
              <w:rPr>
                <w:ins w:id="96803"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8608003" w14:textId="77777777" w:rsidR="00ED6068" w:rsidRPr="00ED6068" w:rsidRDefault="00ED6068" w:rsidP="00ED6068">
            <w:pPr>
              <w:spacing w:before="0" w:after="0" w:line="240" w:lineRule="auto"/>
              <w:jc w:val="center"/>
              <w:rPr>
                <w:ins w:id="96804"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91BCB5A" w14:textId="77777777" w:rsidR="00ED6068" w:rsidRPr="00ED6068" w:rsidRDefault="00ED6068" w:rsidP="00ED6068">
            <w:pPr>
              <w:spacing w:before="0" w:after="0" w:line="240" w:lineRule="auto"/>
              <w:jc w:val="center"/>
              <w:rPr>
                <w:ins w:id="96805" w:author="pete jones" w:date="2022-01-11T17:00: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A553AD9" w14:textId="77777777" w:rsidR="00ED6068" w:rsidRPr="00ED6068" w:rsidRDefault="00ED6068" w:rsidP="00ED6068">
            <w:pPr>
              <w:spacing w:before="0" w:after="0" w:line="240" w:lineRule="auto"/>
              <w:jc w:val="center"/>
              <w:rPr>
                <w:ins w:id="96806" w:author="pete jones" w:date="2022-01-11T17:00:00Z"/>
                <w:rFonts w:ascii="Times New Roman" w:hAnsi="Times New Roman" w:cs="Times New Roman"/>
                <w:sz w:val="20"/>
                <w:szCs w:val="20"/>
              </w:rPr>
            </w:pPr>
          </w:p>
        </w:tc>
      </w:tr>
      <w:tr w:rsidR="00ED6068" w:rsidRPr="00ED6068" w14:paraId="4772970D" w14:textId="77777777" w:rsidTr="00ED6068">
        <w:trPr>
          <w:trHeight w:val="315"/>
          <w:ins w:id="96807" w:author="pete jones" w:date="2022-01-11T17:00:00Z"/>
        </w:trPr>
        <w:tc>
          <w:tcPr>
            <w:tcW w:w="400" w:type="dxa"/>
            <w:tcBorders>
              <w:top w:val="nil"/>
              <w:left w:val="nil"/>
              <w:bottom w:val="nil"/>
              <w:right w:val="nil"/>
            </w:tcBorders>
            <w:shd w:val="clear" w:color="auto" w:fill="auto"/>
            <w:noWrap/>
            <w:vAlign w:val="center"/>
            <w:hideMark/>
          </w:tcPr>
          <w:p w14:paraId="66B997FD" w14:textId="77777777" w:rsidR="00ED6068" w:rsidRPr="00ED6068" w:rsidRDefault="00ED6068" w:rsidP="00ED6068">
            <w:pPr>
              <w:spacing w:before="0" w:after="0" w:line="240" w:lineRule="auto"/>
              <w:jc w:val="center"/>
              <w:rPr>
                <w:ins w:id="96808" w:author="pete jones" w:date="2022-01-11T17:00: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7908B440" w14:textId="77777777" w:rsidR="00ED6068" w:rsidRPr="00ED6068" w:rsidRDefault="00ED6068" w:rsidP="00ED6068">
            <w:pPr>
              <w:spacing w:before="0" w:after="0" w:line="240" w:lineRule="auto"/>
              <w:jc w:val="right"/>
              <w:rPr>
                <w:ins w:id="96809" w:author="pete jones" w:date="2022-01-11T17:00:00Z"/>
                <w:rFonts w:ascii="Calibri" w:hAnsi="Calibri" w:cs="Calibri"/>
                <w:sz w:val="22"/>
                <w:szCs w:val="22"/>
              </w:rPr>
            </w:pPr>
            <w:ins w:id="96810" w:author="pete jones" w:date="2022-01-11T17:00:00Z">
              <w:r w:rsidRPr="00ED6068">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5DF7F84E" w14:textId="77777777" w:rsidR="00ED6068" w:rsidRPr="00ED6068" w:rsidRDefault="00ED6068" w:rsidP="00ED6068">
            <w:pPr>
              <w:spacing w:before="0" w:after="0" w:line="240" w:lineRule="auto"/>
              <w:jc w:val="center"/>
              <w:rPr>
                <w:ins w:id="96811" w:author="pete jones" w:date="2022-01-11T17:00:00Z"/>
                <w:rFonts w:ascii="Calibri" w:hAnsi="Calibri" w:cs="Calibri"/>
                <w:color w:val="000000"/>
                <w:sz w:val="22"/>
                <w:szCs w:val="22"/>
              </w:rPr>
            </w:pPr>
            <w:ins w:id="96812" w:author="pete jones" w:date="2022-01-11T17:00:00Z">
              <w:r w:rsidRPr="00ED6068">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0CFDA853" w14:textId="77777777" w:rsidR="00ED6068" w:rsidRPr="00ED6068" w:rsidRDefault="00ED6068" w:rsidP="00ED6068">
            <w:pPr>
              <w:spacing w:before="0" w:after="0" w:line="240" w:lineRule="auto"/>
              <w:jc w:val="center"/>
              <w:rPr>
                <w:ins w:id="96813" w:author="pete jones" w:date="2022-01-11T17:00: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7A2F1F69" w14:textId="77777777" w:rsidR="00ED6068" w:rsidRPr="00ED6068" w:rsidRDefault="00ED6068" w:rsidP="00ED6068">
            <w:pPr>
              <w:spacing w:before="0" w:after="0" w:line="240" w:lineRule="auto"/>
              <w:jc w:val="left"/>
              <w:rPr>
                <w:ins w:id="96814"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CD5063D" w14:textId="77777777" w:rsidR="00ED6068" w:rsidRPr="00ED6068" w:rsidRDefault="00ED6068" w:rsidP="00ED6068">
            <w:pPr>
              <w:spacing w:before="0" w:after="0" w:line="240" w:lineRule="auto"/>
              <w:jc w:val="left"/>
              <w:rPr>
                <w:ins w:id="96815"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35D3F2F" w14:textId="77777777" w:rsidR="00ED6068" w:rsidRPr="00ED6068" w:rsidRDefault="00ED6068" w:rsidP="00ED6068">
            <w:pPr>
              <w:spacing w:before="0" w:after="0" w:line="240" w:lineRule="auto"/>
              <w:jc w:val="left"/>
              <w:rPr>
                <w:ins w:id="96816"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B4DACA3" w14:textId="77777777" w:rsidR="00ED6068" w:rsidRPr="00ED6068" w:rsidRDefault="00ED6068" w:rsidP="00ED6068">
            <w:pPr>
              <w:spacing w:before="0" w:after="0" w:line="240" w:lineRule="auto"/>
              <w:jc w:val="left"/>
              <w:rPr>
                <w:ins w:id="96817"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6DE4DCC0" w14:textId="77777777" w:rsidR="00ED6068" w:rsidRPr="00ED6068" w:rsidRDefault="00ED6068" w:rsidP="00ED6068">
            <w:pPr>
              <w:spacing w:before="0" w:after="0" w:line="240" w:lineRule="auto"/>
              <w:jc w:val="left"/>
              <w:rPr>
                <w:ins w:id="96818"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7FF5B58C" w14:textId="77777777" w:rsidR="00ED6068" w:rsidRPr="00ED6068" w:rsidRDefault="00ED6068" w:rsidP="00ED6068">
            <w:pPr>
              <w:spacing w:before="0" w:after="0" w:line="240" w:lineRule="auto"/>
              <w:jc w:val="left"/>
              <w:rPr>
                <w:ins w:id="96819"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042A92F" w14:textId="77777777" w:rsidR="00ED6068" w:rsidRPr="00ED6068" w:rsidRDefault="00ED6068" w:rsidP="00ED6068">
            <w:pPr>
              <w:spacing w:before="0" w:after="0" w:line="240" w:lineRule="auto"/>
              <w:jc w:val="left"/>
              <w:rPr>
                <w:ins w:id="96820"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8612426" w14:textId="77777777" w:rsidR="00ED6068" w:rsidRPr="00ED6068" w:rsidRDefault="00ED6068" w:rsidP="00ED6068">
            <w:pPr>
              <w:spacing w:before="0" w:after="0" w:line="240" w:lineRule="auto"/>
              <w:jc w:val="center"/>
              <w:rPr>
                <w:ins w:id="96821"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1B4A8DB" w14:textId="77777777" w:rsidR="00ED6068" w:rsidRPr="00ED6068" w:rsidRDefault="00ED6068" w:rsidP="00ED6068">
            <w:pPr>
              <w:spacing w:before="0" w:after="0" w:line="240" w:lineRule="auto"/>
              <w:jc w:val="center"/>
              <w:rPr>
                <w:ins w:id="96822" w:author="pete jones" w:date="2022-01-11T17:00: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3ABEDEB5" w14:textId="77777777" w:rsidR="00ED6068" w:rsidRPr="00ED6068" w:rsidRDefault="00ED6068" w:rsidP="00ED6068">
            <w:pPr>
              <w:spacing w:before="0" w:after="0" w:line="240" w:lineRule="auto"/>
              <w:jc w:val="center"/>
              <w:rPr>
                <w:ins w:id="96823" w:author="pete jones" w:date="2022-01-11T17:00:00Z"/>
                <w:rFonts w:ascii="Times New Roman" w:hAnsi="Times New Roman" w:cs="Times New Roman"/>
                <w:sz w:val="20"/>
                <w:szCs w:val="20"/>
              </w:rPr>
            </w:pPr>
          </w:p>
        </w:tc>
      </w:tr>
      <w:tr w:rsidR="00ED6068" w:rsidRPr="00ED6068" w14:paraId="330C8F22" w14:textId="77777777" w:rsidTr="00ED6068">
        <w:trPr>
          <w:trHeight w:val="300"/>
          <w:ins w:id="96824" w:author="pete jones" w:date="2022-01-11T17:00:00Z"/>
        </w:trPr>
        <w:tc>
          <w:tcPr>
            <w:tcW w:w="400" w:type="dxa"/>
            <w:tcBorders>
              <w:top w:val="nil"/>
              <w:left w:val="nil"/>
              <w:bottom w:val="nil"/>
              <w:right w:val="nil"/>
            </w:tcBorders>
            <w:shd w:val="clear" w:color="auto" w:fill="auto"/>
            <w:noWrap/>
            <w:vAlign w:val="center"/>
            <w:hideMark/>
          </w:tcPr>
          <w:p w14:paraId="1219AAA3" w14:textId="77777777" w:rsidR="00ED6068" w:rsidRPr="00ED6068" w:rsidRDefault="00ED6068" w:rsidP="00ED6068">
            <w:pPr>
              <w:spacing w:before="0" w:after="0" w:line="240" w:lineRule="auto"/>
              <w:jc w:val="center"/>
              <w:rPr>
                <w:ins w:id="96825" w:author="pete jones" w:date="2022-01-11T17:00: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7DB3EBAE" w14:textId="77777777" w:rsidR="00ED6068" w:rsidRPr="00ED6068" w:rsidRDefault="00ED6068" w:rsidP="00ED6068">
            <w:pPr>
              <w:spacing w:before="0" w:after="0" w:line="240" w:lineRule="auto"/>
              <w:jc w:val="right"/>
              <w:rPr>
                <w:ins w:id="96826" w:author="pete jones" w:date="2022-01-11T17:00:00Z"/>
                <w:rFonts w:ascii="Calibri" w:hAnsi="Calibri" w:cs="Calibri"/>
                <w:sz w:val="22"/>
                <w:szCs w:val="22"/>
              </w:rPr>
            </w:pPr>
            <w:ins w:id="96827" w:author="pete jones" w:date="2022-01-11T17:00:00Z">
              <w:r w:rsidRPr="00ED6068">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7A656273" w14:textId="77777777" w:rsidR="00ED6068" w:rsidRPr="00ED6068" w:rsidRDefault="00ED6068" w:rsidP="00ED6068">
            <w:pPr>
              <w:spacing w:before="0" w:after="0" w:line="240" w:lineRule="auto"/>
              <w:jc w:val="center"/>
              <w:rPr>
                <w:ins w:id="96828" w:author="pete jones" w:date="2022-01-11T17:00:00Z"/>
                <w:rFonts w:ascii="Calibri" w:hAnsi="Calibri" w:cs="Calibri"/>
                <w:color w:val="000000"/>
                <w:sz w:val="22"/>
                <w:szCs w:val="22"/>
              </w:rPr>
            </w:pPr>
            <w:ins w:id="96829" w:author="pete jones" w:date="2022-01-11T17:00:00Z">
              <w:r w:rsidRPr="00ED6068">
                <w:rPr>
                  <w:rFonts w:ascii="Calibri" w:hAnsi="Calibri" w:cs="Calibri"/>
                  <w:color w:val="000000"/>
                  <w:sz w:val="22"/>
                  <w:szCs w:val="22"/>
                </w:rPr>
                <w:t>7</w:t>
              </w:r>
            </w:ins>
          </w:p>
        </w:tc>
        <w:tc>
          <w:tcPr>
            <w:tcW w:w="424" w:type="dxa"/>
            <w:tcBorders>
              <w:top w:val="nil"/>
              <w:left w:val="nil"/>
              <w:bottom w:val="nil"/>
              <w:right w:val="nil"/>
            </w:tcBorders>
            <w:shd w:val="clear" w:color="auto" w:fill="auto"/>
            <w:noWrap/>
            <w:vAlign w:val="center"/>
            <w:hideMark/>
          </w:tcPr>
          <w:p w14:paraId="1E7ED9E1" w14:textId="77777777" w:rsidR="00ED6068" w:rsidRPr="00ED6068" w:rsidRDefault="00ED6068" w:rsidP="00ED6068">
            <w:pPr>
              <w:spacing w:before="0" w:after="0" w:line="240" w:lineRule="auto"/>
              <w:jc w:val="center"/>
              <w:rPr>
                <w:ins w:id="96830" w:author="pete jones" w:date="2022-01-11T17:00: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3794936" w14:textId="77777777" w:rsidR="00ED6068" w:rsidRPr="00ED6068" w:rsidRDefault="00ED6068" w:rsidP="00ED6068">
            <w:pPr>
              <w:spacing w:before="0" w:after="0" w:line="240" w:lineRule="auto"/>
              <w:jc w:val="center"/>
              <w:rPr>
                <w:ins w:id="96831" w:author="pete jones" w:date="2022-01-11T17:00:00Z"/>
                <w:rFonts w:ascii="Calibri" w:hAnsi="Calibri" w:cs="Calibri"/>
                <w:color w:val="000000"/>
                <w:sz w:val="22"/>
                <w:szCs w:val="22"/>
              </w:rPr>
            </w:pPr>
            <w:ins w:id="96832" w:author="pete jones" w:date="2022-01-11T17:00:00Z">
              <w:r w:rsidRPr="00ED6068">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EFA4022" w14:textId="77777777" w:rsidR="00ED6068" w:rsidRPr="00ED6068" w:rsidRDefault="00ED6068" w:rsidP="00ED6068">
            <w:pPr>
              <w:spacing w:before="0" w:after="0" w:line="240" w:lineRule="auto"/>
              <w:jc w:val="center"/>
              <w:rPr>
                <w:ins w:id="96833" w:author="pete jones" w:date="2022-01-11T17:00:00Z"/>
                <w:rFonts w:ascii="Calibri" w:hAnsi="Calibri" w:cs="Calibri"/>
                <w:color w:val="000000"/>
                <w:sz w:val="22"/>
                <w:szCs w:val="22"/>
              </w:rPr>
            </w:pPr>
            <w:ins w:id="96834" w:author="pete jones" w:date="2022-01-11T17:00:00Z">
              <w:r w:rsidRPr="00ED6068">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17B35F0" w14:textId="77777777" w:rsidR="00ED6068" w:rsidRPr="00ED6068" w:rsidRDefault="00ED6068" w:rsidP="00ED6068">
            <w:pPr>
              <w:spacing w:before="0" w:after="0" w:line="240" w:lineRule="auto"/>
              <w:jc w:val="center"/>
              <w:rPr>
                <w:ins w:id="96835" w:author="pete jones" w:date="2022-01-11T17:00:00Z"/>
                <w:rFonts w:ascii="Calibri" w:hAnsi="Calibri" w:cs="Calibri"/>
                <w:color w:val="000000"/>
                <w:sz w:val="22"/>
                <w:szCs w:val="22"/>
              </w:rPr>
            </w:pPr>
            <w:ins w:id="96836" w:author="pete jones" w:date="2022-01-11T17:00:00Z">
              <w:r w:rsidRPr="00ED6068">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ED10D02" w14:textId="77777777" w:rsidR="00ED6068" w:rsidRPr="00ED6068" w:rsidRDefault="00ED6068" w:rsidP="00ED6068">
            <w:pPr>
              <w:spacing w:before="0" w:after="0" w:line="240" w:lineRule="auto"/>
              <w:jc w:val="center"/>
              <w:rPr>
                <w:ins w:id="96837" w:author="pete jones" w:date="2022-01-11T17:00:00Z"/>
                <w:rFonts w:ascii="Calibri" w:hAnsi="Calibri" w:cs="Calibri"/>
                <w:color w:val="000000"/>
                <w:sz w:val="22"/>
                <w:szCs w:val="22"/>
              </w:rPr>
            </w:pPr>
            <w:ins w:id="96838" w:author="pete jones" w:date="2022-01-11T17:00:00Z">
              <w:r w:rsidRPr="00ED6068">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4ECD0E2" w14:textId="77777777" w:rsidR="00ED6068" w:rsidRPr="00ED6068" w:rsidRDefault="00ED6068" w:rsidP="00ED6068">
            <w:pPr>
              <w:spacing w:before="0" w:after="0" w:line="240" w:lineRule="auto"/>
              <w:jc w:val="center"/>
              <w:rPr>
                <w:ins w:id="96839" w:author="pete jones" w:date="2022-01-11T17:00:00Z"/>
                <w:rFonts w:ascii="Calibri" w:hAnsi="Calibri" w:cs="Calibri"/>
                <w:color w:val="000000"/>
                <w:sz w:val="22"/>
                <w:szCs w:val="22"/>
              </w:rPr>
            </w:pPr>
            <w:ins w:id="96840" w:author="pete jones" w:date="2022-01-11T17:00:00Z">
              <w:r w:rsidRPr="00ED6068">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C1628B2" w14:textId="77777777" w:rsidR="00ED6068" w:rsidRPr="00ED6068" w:rsidRDefault="00ED6068" w:rsidP="00ED6068">
            <w:pPr>
              <w:spacing w:before="0" w:after="0" w:line="240" w:lineRule="auto"/>
              <w:jc w:val="center"/>
              <w:rPr>
                <w:ins w:id="96841" w:author="pete jones" w:date="2022-01-11T17:00:00Z"/>
                <w:rFonts w:ascii="Calibri" w:hAnsi="Calibri" w:cs="Calibri"/>
                <w:color w:val="000000"/>
                <w:sz w:val="22"/>
                <w:szCs w:val="22"/>
              </w:rPr>
            </w:pPr>
            <w:ins w:id="96842" w:author="pete jones" w:date="2022-01-11T17:00:00Z">
              <w:r w:rsidRPr="00ED6068">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9241026" w14:textId="77777777" w:rsidR="00ED6068" w:rsidRPr="00ED6068" w:rsidRDefault="00ED6068" w:rsidP="00ED6068">
            <w:pPr>
              <w:spacing w:before="0" w:after="0" w:line="240" w:lineRule="auto"/>
              <w:jc w:val="center"/>
              <w:rPr>
                <w:ins w:id="96843" w:author="pete jones" w:date="2022-01-11T17:00:00Z"/>
                <w:rFonts w:ascii="Calibri" w:hAnsi="Calibri" w:cs="Calibri"/>
                <w:color w:val="000000"/>
                <w:sz w:val="22"/>
                <w:szCs w:val="22"/>
              </w:rPr>
            </w:pPr>
            <w:ins w:id="96844" w:author="pete jones" w:date="2022-01-11T17:00:00Z">
              <w:r w:rsidRPr="00ED6068">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78C79B1" w14:textId="77777777" w:rsidR="00ED6068" w:rsidRPr="00ED6068" w:rsidRDefault="00ED6068" w:rsidP="00ED6068">
            <w:pPr>
              <w:spacing w:before="0" w:after="0" w:line="240" w:lineRule="auto"/>
              <w:jc w:val="center"/>
              <w:rPr>
                <w:ins w:id="96845" w:author="pete jones" w:date="2022-01-11T17:00:00Z"/>
                <w:rFonts w:ascii="Calibri" w:hAnsi="Calibri" w:cs="Calibri"/>
                <w:color w:val="000000"/>
                <w:sz w:val="22"/>
                <w:szCs w:val="22"/>
              </w:rPr>
            </w:pPr>
            <w:ins w:id="96846" w:author="pete jones" w:date="2022-01-11T17:00:00Z">
              <w:r w:rsidRPr="00ED6068">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32546C1" w14:textId="77777777" w:rsidR="00ED6068" w:rsidRPr="00ED6068" w:rsidRDefault="00ED6068" w:rsidP="00ED6068">
            <w:pPr>
              <w:spacing w:before="0" w:after="0" w:line="240" w:lineRule="auto"/>
              <w:jc w:val="center"/>
              <w:rPr>
                <w:ins w:id="96847" w:author="pete jones" w:date="2022-01-11T17:00:00Z"/>
                <w:rFonts w:ascii="Calibri" w:hAnsi="Calibri" w:cs="Calibri"/>
                <w:color w:val="000000"/>
                <w:sz w:val="22"/>
                <w:szCs w:val="22"/>
              </w:rPr>
            </w:pPr>
            <w:ins w:id="96848" w:author="pete jones" w:date="2022-01-11T17:00:00Z">
              <w:r w:rsidRPr="00ED6068">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8183094" w14:textId="77777777" w:rsidR="00ED6068" w:rsidRPr="00ED6068" w:rsidRDefault="00ED6068" w:rsidP="00ED6068">
            <w:pPr>
              <w:spacing w:before="0" w:after="0" w:line="240" w:lineRule="auto"/>
              <w:jc w:val="center"/>
              <w:rPr>
                <w:ins w:id="96849" w:author="pete jones" w:date="2022-01-11T17:00:00Z"/>
                <w:rFonts w:ascii="Calibri" w:hAnsi="Calibri" w:cs="Calibri"/>
                <w:color w:val="000000"/>
                <w:sz w:val="22"/>
                <w:szCs w:val="22"/>
              </w:rPr>
            </w:pPr>
            <w:ins w:id="96850" w:author="pete jones" w:date="2022-01-11T17:00:00Z">
              <w:r w:rsidRPr="00ED6068">
                <w:rPr>
                  <w:rFonts w:ascii="Calibri" w:hAnsi="Calibri" w:cs="Calibri"/>
                  <w:color w:val="000000"/>
                  <w:sz w:val="22"/>
                  <w:szCs w:val="22"/>
                </w:rPr>
                <w:t>N/A</w:t>
              </w:r>
            </w:ins>
          </w:p>
        </w:tc>
      </w:tr>
      <w:tr w:rsidR="00ED6068" w:rsidRPr="00ED6068" w14:paraId="731BFB29" w14:textId="77777777" w:rsidTr="00ED6068">
        <w:trPr>
          <w:trHeight w:val="315"/>
          <w:ins w:id="96851" w:author="pete jones" w:date="2022-01-11T17:00:00Z"/>
        </w:trPr>
        <w:tc>
          <w:tcPr>
            <w:tcW w:w="400" w:type="dxa"/>
            <w:tcBorders>
              <w:top w:val="nil"/>
              <w:left w:val="nil"/>
              <w:bottom w:val="nil"/>
              <w:right w:val="nil"/>
            </w:tcBorders>
            <w:shd w:val="clear" w:color="auto" w:fill="auto"/>
            <w:noWrap/>
            <w:vAlign w:val="center"/>
            <w:hideMark/>
          </w:tcPr>
          <w:p w14:paraId="03DBDE60" w14:textId="77777777" w:rsidR="00ED6068" w:rsidRPr="00ED6068" w:rsidRDefault="00ED6068" w:rsidP="00ED6068">
            <w:pPr>
              <w:spacing w:before="0" w:after="0" w:line="240" w:lineRule="auto"/>
              <w:jc w:val="center"/>
              <w:rPr>
                <w:ins w:id="96852" w:author="pete jones" w:date="2022-01-11T17:00:00Z"/>
                <w:rFonts w:ascii="Calibri" w:hAnsi="Calibri" w:cs="Calibri"/>
                <w:color w:val="FFFFFF"/>
                <w:sz w:val="22"/>
                <w:szCs w:val="22"/>
              </w:rPr>
            </w:pPr>
            <w:ins w:id="96853" w:author="pete jones" w:date="2022-01-11T17:00:00Z">
              <w:r w:rsidRPr="00ED6068">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24EEC63E" w14:textId="77777777" w:rsidR="00ED6068" w:rsidRPr="00ED6068" w:rsidRDefault="00ED6068" w:rsidP="00ED6068">
            <w:pPr>
              <w:spacing w:before="0" w:after="0" w:line="240" w:lineRule="auto"/>
              <w:jc w:val="right"/>
              <w:rPr>
                <w:ins w:id="96854" w:author="pete jones" w:date="2022-01-11T17:00:00Z"/>
                <w:rFonts w:ascii="Calibri" w:hAnsi="Calibri" w:cs="Calibri"/>
                <w:sz w:val="22"/>
                <w:szCs w:val="22"/>
              </w:rPr>
            </w:pPr>
            <w:ins w:id="96855" w:author="pete jones" w:date="2022-01-11T17:00:00Z">
              <w:r w:rsidRPr="00ED6068">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7738094B" w14:textId="77777777" w:rsidR="00ED6068" w:rsidRPr="00ED6068" w:rsidRDefault="00ED6068" w:rsidP="00ED6068">
            <w:pPr>
              <w:spacing w:before="0" w:after="0" w:line="240" w:lineRule="auto"/>
              <w:jc w:val="center"/>
              <w:rPr>
                <w:ins w:id="96856" w:author="pete jones" w:date="2022-01-11T17:00:00Z"/>
                <w:rFonts w:ascii="Calibri" w:hAnsi="Calibri" w:cs="Calibri"/>
                <w:sz w:val="22"/>
                <w:szCs w:val="22"/>
              </w:rPr>
            </w:pPr>
            <w:ins w:id="96857" w:author="pete jones" w:date="2022-01-11T17:00:00Z">
              <w:r w:rsidRPr="00ED6068">
                <w:rPr>
                  <w:rFonts w:ascii="Calibri" w:hAnsi="Calibri" w:cs="Calibri"/>
                  <w:sz w:val="22"/>
                  <w:szCs w:val="22"/>
                </w:rPr>
                <w:t>5</w:t>
              </w:r>
            </w:ins>
          </w:p>
        </w:tc>
        <w:tc>
          <w:tcPr>
            <w:tcW w:w="424" w:type="dxa"/>
            <w:tcBorders>
              <w:top w:val="nil"/>
              <w:left w:val="nil"/>
              <w:bottom w:val="nil"/>
              <w:right w:val="nil"/>
            </w:tcBorders>
            <w:shd w:val="clear" w:color="auto" w:fill="auto"/>
            <w:noWrap/>
            <w:vAlign w:val="bottom"/>
            <w:hideMark/>
          </w:tcPr>
          <w:p w14:paraId="3BC97B1B" w14:textId="77777777" w:rsidR="00ED6068" w:rsidRPr="00ED6068" w:rsidRDefault="00ED6068" w:rsidP="00ED6068">
            <w:pPr>
              <w:spacing w:before="0" w:after="0" w:line="240" w:lineRule="auto"/>
              <w:jc w:val="center"/>
              <w:rPr>
                <w:ins w:id="96858" w:author="pete jones" w:date="2022-01-11T17:00:00Z"/>
                <w:rFonts w:ascii="Calibri" w:hAnsi="Calibri" w:cs="Calibri"/>
                <w:color w:val="FFFFFF"/>
                <w:sz w:val="22"/>
                <w:szCs w:val="22"/>
              </w:rPr>
            </w:pPr>
            <w:ins w:id="96859" w:author="pete jones" w:date="2022-01-11T17:00:00Z">
              <w:r w:rsidRPr="00ED6068">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3B849433" w14:textId="77777777" w:rsidR="00ED6068" w:rsidRPr="00ED6068" w:rsidRDefault="00ED6068" w:rsidP="00ED6068">
            <w:pPr>
              <w:spacing w:before="0" w:after="0" w:line="240" w:lineRule="auto"/>
              <w:jc w:val="left"/>
              <w:rPr>
                <w:ins w:id="96860" w:author="pete jones" w:date="2022-01-11T17:00: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83636C0" w14:textId="77777777" w:rsidR="00ED6068" w:rsidRPr="00ED6068" w:rsidRDefault="00ED6068" w:rsidP="00ED6068">
            <w:pPr>
              <w:spacing w:before="0" w:after="0" w:line="240" w:lineRule="auto"/>
              <w:jc w:val="left"/>
              <w:rPr>
                <w:ins w:id="96861" w:author="pete jones" w:date="2022-01-11T17:00: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2DF55DF" w14:textId="77777777" w:rsidR="00ED6068" w:rsidRPr="00ED6068" w:rsidRDefault="00ED6068" w:rsidP="00ED6068">
            <w:pPr>
              <w:spacing w:before="0" w:after="0" w:line="240" w:lineRule="auto"/>
              <w:jc w:val="left"/>
              <w:rPr>
                <w:ins w:id="96862" w:author="pete jones" w:date="2022-01-11T17:00: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4CEDF1A0" w14:textId="77777777" w:rsidR="00ED6068" w:rsidRPr="00ED6068" w:rsidRDefault="00ED6068" w:rsidP="00ED6068">
            <w:pPr>
              <w:spacing w:before="0" w:after="0" w:line="240" w:lineRule="auto"/>
              <w:jc w:val="left"/>
              <w:rPr>
                <w:ins w:id="96863"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F5B6802" w14:textId="77777777" w:rsidR="00ED6068" w:rsidRPr="00ED6068" w:rsidRDefault="00ED6068" w:rsidP="00ED6068">
            <w:pPr>
              <w:spacing w:before="0" w:after="0" w:line="240" w:lineRule="auto"/>
              <w:jc w:val="left"/>
              <w:rPr>
                <w:ins w:id="96864"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0B2003F" w14:textId="77777777" w:rsidR="00ED6068" w:rsidRPr="00ED6068" w:rsidRDefault="00ED6068" w:rsidP="00ED6068">
            <w:pPr>
              <w:spacing w:before="0" w:after="0" w:line="240" w:lineRule="auto"/>
              <w:jc w:val="left"/>
              <w:rPr>
                <w:ins w:id="96865"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7C063D3" w14:textId="77777777" w:rsidR="00ED6068" w:rsidRPr="00ED6068" w:rsidRDefault="00ED6068" w:rsidP="00ED6068">
            <w:pPr>
              <w:spacing w:before="0" w:after="0" w:line="240" w:lineRule="auto"/>
              <w:jc w:val="left"/>
              <w:rPr>
                <w:ins w:id="96866"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AC287EC" w14:textId="77777777" w:rsidR="00ED6068" w:rsidRPr="00ED6068" w:rsidRDefault="00ED6068" w:rsidP="00ED6068">
            <w:pPr>
              <w:spacing w:before="0" w:after="0" w:line="240" w:lineRule="auto"/>
              <w:jc w:val="left"/>
              <w:rPr>
                <w:ins w:id="96867"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3E51C48" w14:textId="77777777" w:rsidR="00ED6068" w:rsidRPr="00ED6068" w:rsidRDefault="00ED6068" w:rsidP="00ED6068">
            <w:pPr>
              <w:spacing w:before="0" w:after="0" w:line="240" w:lineRule="auto"/>
              <w:jc w:val="left"/>
              <w:rPr>
                <w:ins w:id="96868" w:author="pete jones" w:date="2022-01-11T17:00: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677AF528" w14:textId="77777777" w:rsidR="00ED6068" w:rsidRPr="00ED6068" w:rsidRDefault="00ED6068" w:rsidP="00ED6068">
            <w:pPr>
              <w:spacing w:before="0" w:after="0" w:line="240" w:lineRule="auto"/>
              <w:jc w:val="left"/>
              <w:rPr>
                <w:ins w:id="96869" w:author="pete jones" w:date="2022-01-11T17:00:00Z"/>
                <w:rFonts w:ascii="Calibri" w:hAnsi="Calibri" w:cs="Calibri"/>
                <w:color w:val="000000"/>
                <w:sz w:val="22"/>
                <w:szCs w:val="22"/>
              </w:rPr>
            </w:pPr>
          </w:p>
        </w:tc>
      </w:tr>
      <w:tr w:rsidR="00ED6068" w:rsidRPr="00ED6068" w14:paraId="25EC18DF" w14:textId="77777777" w:rsidTr="00ED6068">
        <w:trPr>
          <w:trHeight w:val="315"/>
          <w:ins w:id="96870" w:author="pete jones" w:date="2022-01-11T17:00:00Z"/>
        </w:trPr>
        <w:tc>
          <w:tcPr>
            <w:tcW w:w="400" w:type="dxa"/>
            <w:tcBorders>
              <w:top w:val="nil"/>
              <w:left w:val="nil"/>
              <w:bottom w:val="nil"/>
              <w:right w:val="nil"/>
            </w:tcBorders>
            <w:shd w:val="clear" w:color="auto" w:fill="auto"/>
            <w:noWrap/>
            <w:vAlign w:val="center"/>
            <w:hideMark/>
          </w:tcPr>
          <w:p w14:paraId="137F48DC" w14:textId="77777777" w:rsidR="00ED6068" w:rsidRPr="00ED6068" w:rsidRDefault="00ED6068" w:rsidP="00ED6068">
            <w:pPr>
              <w:spacing w:before="0" w:after="0" w:line="240" w:lineRule="auto"/>
              <w:jc w:val="center"/>
              <w:rPr>
                <w:ins w:id="96871" w:author="pete jones" w:date="2022-01-11T17:00: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151AE83B" w14:textId="77777777" w:rsidR="00ED6068" w:rsidRPr="00ED6068" w:rsidRDefault="00ED6068" w:rsidP="00ED6068">
            <w:pPr>
              <w:spacing w:before="0" w:after="0" w:line="240" w:lineRule="auto"/>
              <w:jc w:val="right"/>
              <w:rPr>
                <w:ins w:id="96872" w:author="pete jones" w:date="2022-01-11T17:00:00Z"/>
                <w:rFonts w:ascii="Calibri" w:hAnsi="Calibri" w:cs="Calibri"/>
                <w:sz w:val="22"/>
                <w:szCs w:val="22"/>
              </w:rPr>
            </w:pPr>
            <w:ins w:id="96873" w:author="pete jones" w:date="2022-01-11T17:00:00Z">
              <w:r w:rsidRPr="00ED6068">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444BDDC6" w14:textId="77777777" w:rsidR="00ED6068" w:rsidRPr="00ED6068" w:rsidRDefault="00ED6068" w:rsidP="00ED6068">
            <w:pPr>
              <w:spacing w:before="0" w:after="0" w:line="240" w:lineRule="auto"/>
              <w:jc w:val="center"/>
              <w:rPr>
                <w:ins w:id="96874" w:author="pete jones" w:date="2022-01-11T17:00:00Z"/>
                <w:rFonts w:ascii="Calibri" w:hAnsi="Calibri" w:cs="Calibri"/>
                <w:sz w:val="22"/>
                <w:szCs w:val="22"/>
              </w:rPr>
            </w:pPr>
            <w:ins w:id="96875" w:author="pete jones" w:date="2022-01-11T17:00:00Z">
              <w:r w:rsidRPr="00ED6068">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2D87D391" w14:textId="77777777" w:rsidR="00ED6068" w:rsidRPr="00ED6068" w:rsidRDefault="00ED6068" w:rsidP="00ED6068">
            <w:pPr>
              <w:spacing w:before="0" w:after="0" w:line="240" w:lineRule="auto"/>
              <w:jc w:val="center"/>
              <w:rPr>
                <w:ins w:id="96876" w:author="pete jones" w:date="2022-01-11T17:00: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4ECC24F6" w14:textId="77777777" w:rsidR="00ED6068" w:rsidRPr="00ED6068" w:rsidRDefault="00ED6068" w:rsidP="00ED6068">
            <w:pPr>
              <w:spacing w:before="0" w:after="0" w:line="240" w:lineRule="auto"/>
              <w:jc w:val="right"/>
              <w:rPr>
                <w:ins w:id="96877" w:author="pete jones" w:date="2022-01-11T17:00:00Z"/>
                <w:rFonts w:ascii="Calibri" w:hAnsi="Calibri" w:cs="Calibri"/>
                <w:color w:val="FFFFFF"/>
                <w:sz w:val="22"/>
                <w:szCs w:val="22"/>
              </w:rPr>
            </w:pPr>
            <w:ins w:id="96878" w:author="pete jones" w:date="2022-01-11T17:00:00Z">
              <w:r w:rsidRPr="00ED6068">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08B2CF8E" w14:textId="77777777" w:rsidR="00ED6068" w:rsidRPr="00ED6068" w:rsidRDefault="00ED6068" w:rsidP="00ED6068">
            <w:pPr>
              <w:spacing w:before="0" w:after="0" w:line="240" w:lineRule="auto"/>
              <w:jc w:val="right"/>
              <w:rPr>
                <w:ins w:id="96879" w:author="pete jones" w:date="2022-01-11T17:00:00Z"/>
                <w:rFonts w:ascii="Calibri" w:hAnsi="Calibri" w:cs="Calibri"/>
                <w:color w:val="FFFFFF"/>
                <w:sz w:val="22"/>
                <w:szCs w:val="22"/>
              </w:rPr>
            </w:pPr>
            <w:ins w:id="96880" w:author="pete jones" w:date="2022-01-11T17:00:00Z">
              <w:r w:rsidRPr="00ED6068">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4ED13A6D" w14:textId="77777777" w:rsidR="00ED6068" w:rsidRPr="00ED6068" w:rsidRDefault="00ED6068" w:rsidP="00ED6068">
            <w:pPr>
              <w:spacing w:before="0" w:after="0" w:line="240" w:lineRule="auto"/>
              <w:jc w:val="right"/>
              <w:rPr>
                <w:ins w:id="96881" w:author="pete jones" w:date="2022-01-11T17:00:00Z"/>
                <w:rFonts w:ascii="Calibri" w:hAnsi="Calibri" w:cs="Calibri"/>
                <w:color w:val="FFFFFF"/>
                <w:sz w:val="22"/>
                <w:szCs w:val="22"/>
              </w:rPr>
            </w:pPr>
            <w:ins w:id="96882" w:author="pete jones" w:date="2022-01-11T17:00:00Z">
              <w:r w:rsidRPr="00ED6068">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4BBB3825" w14:textId="77777777" w:rsidR="00ED6068" w:rsidRPr="00ED6068" w:rsidRDefault="00ED6068" w:rsidP="00ED6068">
            <w:pPr>
              <w:spacing w:before="0" w:after="0" w:line="240" w:lineRule="auto"/>
              <w:jc w:val="right"/>
              <w:rPr>
                <w:ins w:id="96883" w:author="pete jones" w:date="2022-01-11T17:00:00Z"/>
                <w:rFonts w:ascii="Calibri" w:hAnsi="Calibri" w:cs="Calibri"/>
                <w:color w:val="FFFFFF"/>
                <w:sz w:val="22"/>
                <w:szCs w:val="22"/>
              </w:rPr>
            </w:pPr>
            <w:ins w:id="96884" w:author="pete jones" w:date="2022-01-11T17:00:00Z">
              <w:r w:rsidRPr="00ED6068">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6865C765" w14:textId="77777777" w:rsidR="00ED6068" w:rsidRPr="00ED6068" w:rsidRDefault="00ED6068" w:rsidP="00ED6068">
            <w:pPr>
              <w:spacing w:before="0" w:after="0" w:line="240" w:lineRule="auto"/>
              <w:jc w:val="right"/>
              <w:rPr>
                <w:ins w:id="96885" w:author="pete jones" w:date="2022-01-11T17:00:00Z"/>
                <w:rFonts w:ascii="Calibri" w:hAnsi="Calibri" w:cs="Calibri"/>
                <w:color w:val="FFFFFF"/>
                <w:sz w:val="22"/>
                <w:szCs w:val="22"/>
              </w:rPr>
            </w:pPr>
            <w:ins w:id="96886" w:author="pete jones" w:date="2022-01-11T17:00:00Z">
              <w:r w:rsidRPr="00ED6068">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239F535F" w14:textId="77777777" w:rsidR="00ED6068" w:rsidRPr="00ED6068" w:rsidRDefault="00ED6068" w:rsidP="00ED6068">
            <w:pPr>
              <w:spacing w:before="0" w:after="0" w:line="240" w:lineRule="auto"/>
              <w:jc w:val="right"/>
              <w:rPr>
                <w:ins w:id="96887" w:author="pete jones" w:date="2022-01-11T17:00:00Z"/>
                <w:rFonts w:ascii="Calibri" w:hAnsi="Calibri" w:cs="Calibri"/>
                <w:color w:val="FFFFFF"/>
                <w:sz w:val="22"/>
                <w:szCs w:val="22"/>
              </w:rPr>
            </w:pPr>
            <w:ins w:id="96888" w:author="pete jones" w:date="2022-01-11T17:00:00Z">
              <w:r w:rsidRPr="00ED6068">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324E29A5" w14:textId="77777777" w:rsidR="00ED6068" w:rsidRPr="00ED6068" w:rsidRDefault="00ED6068" w:rsidP="00ED6068">
            <w:pPr>
              <w:spacing w:before="0" w:after="0" w:line="240" w:lineRule="auto"/>
              <w:jc w:val="right"/>
              <w:rPr>
                <w:ins w:id="96889" w:author="pete jones" w:date="2022-01-11T17:00:00Z"/>
                <w:rFonts w:ascii="Calibri" w:hAnsi="Calibri" w:cs="Calibri"/>
                <w:color w:val="FFFFFF"/>
                <w:sz w:val="22"/>
                <w:szCs w:val="22"/>
              </w:rPr>
            </w:pPr>
            <w:ins w:id="96890" w:author="pete jones" w:date="2022-01-11T17:00:00Z">
              <w:r w:rsidRPr="00ED6068">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7BA07960" w14:textId="77777777" w:rsidR="00ED6068" w:rsidRPr="00ED6068" w:rsidRDefault="00ED6068" w:rsidP="00ED6068">
            <w:pPr>
              <w:spacing w:before="0" w:after="0" w:line="240" w:lineRule="auto"/>
              <w:jc w:val="right"/>
              <w:rPr>
                <w:ins w:id="96891" w:author="pete jones" w:date="2022-01-11T17:00:00Z"/>
                <w:rFonts w:ascii="Calibri" w:hAnsi="Calibri" w:cs="Calibri"/>
                <w:color w:val="FFFFFF"/>
                <w:sz w:val="22"/>
                <w:szCs w:val="22"/>
              </w:rPr>
            </w:pPr>
            <w:ins w:id="96892" w:author="pete jones" w:date="2022-01-11T17:00:00Z">
              <w:r w:rsidRPr="00ED6068">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565D614B" w14:textId="77777777" w:rsidR="00ED6068" w:rsidRPr="00ED6068" w:rsidRDefault="00ED6068" w:rsidP="00ED6068">
            <w:pPr>
              <w:spacing w:before="0" w:after="0" w:line="240" w:lineRule="auto"/>
              <w:jc w:val="right"/>
              <w:rPr>
                <w:ins w:id="96893" w:author="pete jones" w:date="2022-01-11T17:00:00Z"/>
                <w:rFonts w:ascii="Calibri" w:hAnsi="Calibri" w:cs="Calibri"/>
                <w:color w:val="FFFFFF"/>
                <w:sz w:val="22"/>
                <w:szCs w:val="22"/>
              </w:rPr>
            </w:pPr>
            <w:ins w:id="96894" w:author="pete jones" w:date="2022-01-11T17:00:00Z">
              <w:r w:rsidRPr="00ED6068">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576A592E" w14:textId="77777777" w:rsidR="00ED6068" w:rsidRPr="00ED6068" w:rsidRDefault="00ED6068" w:rsidP="00ED6068">
            <w:pPr>
              <w:spacing w:before="0" w:after="0" w:line="240" w:lineRule="auto"/>
              <w:jc w:val="right"/>
              <w:rPr>
                <w:ins w:id="96895" w:author="pete jones" w:date="2022-01-11T17:00:00Z"/>
                <w:rFonts w:ascii="Calibri" w:hAnsi="Calibri" w:cs="Calibri"/>
                <w:color w:val="FFFFFF"/>
                <w:sz w:val="22"/>
                <w:szCs w:val="22"/>
              </w:rPr>
            </w:pPr>
            <w:ins w:id="96896" w:author="pete jones" w:date="2022-01-11T17:00:00Z">
              <w:r w:rsidRPr="00ED6068">
                <w:rPr>
                  <w:rFonts w:ascii="Calibri" w:hAnsi="Calibri" w:cs="Calibri"/>
                  <w:color w:val="FFFFFF"/>
                  <w:sz w:val="22"/>
                  <w:szCs w:val="22"/>
                </w:rPr>
                <w:t>23</w:t>
              </w:r>
            </w:ins>
          </w:p>
        </w:tc>
      </w:tr>
      <w:tr w:rsidR="00ED6068" w:rsidRPr="00ED6068" w14:paraId="56C5CBFB" w14:textId="77777777" w:rsidTr="00ED6068">
        <w:trPr>
          <w:trHeight w:val="315"/>
          <w:ins w:id="96897" w:author="pete jones" w:date="2022-01-11T17:00:00Z"/>
        </w:trPr>
        <w:tc>
          <w:tcPr>
            <w:tcW w:w="400" w:type="dxa"/>
            <w:tcBorders>
              <w:top w:val="nil"/>
              <w:left w:val="nil"/>
              <w:bottom w:val="nil"/>
              <w:right w:val="nil"/>
            </w:tcBorders>
            <w:shd w:val="clear" w:color="auto" w:fill="auto"/>
            <w:noWrap/>
            <w:vAlign w:val="center"/>
            <w:hideMark/>
          </w:tcPr>
          <w:p w14:paraId="6D82F0B6" w14:textId="77777777" w:rsidR="00ED6068" w:rsidRPr="00ED6068" w:rsidRDefault="00ED6068" w:rsidP="00ED6068">
            <w:pPr>
              <w:spacing w:before="0" w:after="0" w:line="240" w:lineRule="auto"/>
              <w:jc w:val="center"/>
              <w:rPr>
                <w:ins w:id="96898" w:author="pete jones" w:date="2022-01-11T17:00:00Z"/>
                <w:rFonts w:ascii="Calibri" w:hAnsi="Calibri" w:cs="Calibri"/>
                <w:color w:val="FFFFFF"/>
                <w:sz w:val="22"/>
                <w:szCs w:val="22"/>
              </w:rPr>
            </w:pPr>
            <w:ins w:id="96899" w:author="pete jones" w:date="2022-01-11T17:00:00Z">
              <w:r w:rsidRPr="00ED6068">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53595DD1" w14:textId="77777777" w:rsidR="00ED6068" w:rsidRPr="00ED6068" w:rsidRDefault="00ED6068" w:rsidP="00ED6068">
            <w:pPr>
              <w:spacing w:before="0" w:after="0" w:line="240" w:lineRule="auto"/>
              <w:jc w:val="right"/>
              <w:rPr>
                <w:ins w:id="96900" w:author="pete jones" w:date="2022-01-11T17:00:00Z"/>
                <w:rFonts w:ascii="Calibri" w:hAnsi="Calibri" w:cs="Calibri"/>
                <w:color w:val="FFFFFF"/>
                <w:sz w:val="22"/>
                <w:szCs w:val="22"/>
              </w:rPr>
            </w:pPr>
            <w:ins w:id="96901" w:author="pete jones" w:date="2022-01-11T17:00:00Z">
              <w:r w:rsidRPr="00ED6068">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267103C1" w14:textId="77777777" w:rsidR="00ED6068" w:rsidRPr="00ED6068" w:rsidRDefault="00ED6068" w:rsidP="00ED6068">
            <w:pPr>
              <w:spacing w:before="0" w:after="0" w:line="240" w:lineRule="auto"/>
              <w:jc w:val="center"/>
              <w:rPr>
                <w:ins w:id="96902" w:author="pete jones" w:date="2022-01-11T17:00:00Z"/>
                <w:rFonts w:ascii="Calibri" w:hAnsi="Calibri" w:cs="Calibri"/>
                <w:color w:val="FFFFFF"/>
                <w:sz w:val="22"/>
                <w:szCs w:val="22"/>
              </w:rPr>
            </w:pPr>
            <w:ins w:id="96903" w:author="pete jones" w:date="2022-01-11T17:00:00Z">
              <w:r w:rsidRPr="00ED6068">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58A9BB02" w14:textId="77777777" w:rsidR="00ED6068" w:rsidRPr="00ED6068" w:rsidRDefault="00ED6068" w:rsidP="00ED6068">
            <w:pPr>
              <w:spacing w:before="0" w:after="0" w:line="240" w:lineRule="auto"/>
              <w:jc w:val="center"/>
              <w:rPr>
                <w:ins w:id="96904" w:author="pete jones" w:date="2022-01-11T17:00:00Z"/>
                <w:rFonts w:ascii="Calibri" w:hAnsi="Calibri" w:cs="Calibri"/>
                <w:color w:val="FFFFFF"/>
                <w:sz w:val="22"/>
                <w:szCs w:val="22"/>
              </w:rPr>
            </w:pPr>
            <w:ins w:id="96905" w:author="pete jones" w:date="2022-01-11T17:00:00Z">
              <w:r w:rsidRPr="00ED6068">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27828E7" w14:textId="77777777" w:rsidR="00ED6068" w:rsidRPr="00ED6068" w:rsidRDefault="00ED6068" w:rsidP="00ED6068">
            <w:pPr>
              <w:spacing w:before="0" w:after="0" w:line="240" w:lineRule="auto"/>
              <w:jc w:val="center"/>
              <w:rPr>
                <w:ins w:id="96906" w:author="pete jones" w:date="2022-01-11T17:00:00Z"/>
                <w:rFonts w:ascii="Calibri" w:hAnsi="Calibri" w:cs="Calibri"/>
                <w:sz w:val="22"/>
                <w:szCs w:val="22"/>
              </w:rPr>
            </w:pPr>
            <w:ins w:id="96907" w:author="pete jones" w:date="2022-01-11T17:00:00Z">
              <w:r w:rsidRPr="00ED6068">
                <w:rPr>
                  <w:rFonts w:ascii="Calibri" w:hAnsi="Calibri" w:cs="Calibri"/>
                  <w:sz w:val="22"/>
                  <w:szCs w:val="22"/>
                </w:rPr>
                <w:t>By %</w:t>
              </w:r>
            </w:ins>
          </w:p>
        </w:tc>
      </w:tr>
      <w:tr w:rsidR="00ED6068" w:rsidRPr="00ED6068" w14:paraId="71E35429" w14:textId="77777777" w:rsidTr="00ED6068">
        <w:trPr>
          <w:trHeight w:val="1920"/>
          <w:ins w:id="96908" w:author="pete jones" w:date="2022-01-11T17:00: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7D2F4083" w14:textId="77777777" w:rsidR="00ED6068" w:rsidRPr="00ED6068" w:rsidRDefault="00ED6068" w:rsidP="00ED6068">
            <w:pPr>
              <w:spacing w:before="0" w:after="0" w:line="240" w:lineRule="auto"/>
              <w:jc w:val="center"/>
              <w:rPr>
                <w:ins w:id="96909" w:author="pete jones" w:date="2022-01-11T17:00:00Z"/>
                <w:rFonts w:ascii="Calibri" w:hAnsi="Calibri" w:cs="Calibri"/>
                <w:b/>
                <w:bCs/>
                <w:color w:val="000000"/>
                <w:sz w:val="22"/>
                <w:szCs w:val="22"/>
              </w:rPr>
            </w:pPr>
            <w:ins w:id="96910" w:author="pete jones" w:date="2022-01-11T17:00:00Z">
              <w:r w:rsidRPr="00ED6068">
                <w:rPr>
                  <w:rFonts w:ascii="Calibri" w:hAnsi="Calibri" w:cs="Calibri"/>
                  <w:b/>
                  <w:bCs/>
                  <w:color w:val="000000"/>
                  <w:sz w:val="22"/>
                  <w:szCs w:val="22"/>
                </w:rPr>
                <w:lastRenderedPageBreak/>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18CADAC0" w14:textId="77777777" w:rsidR="00ED6068" w:rsidRPr="00ED6068" w:rsidRDefault="00ED6068" w:rsidP="00ED6068">
            <w:pPr>
              <w:spacing w:before="0" w:after="0" w:line="240" w:lineRule="auto"/>
              <w:jc w:val="center"/>
              <w:rPr>
                <w:ins w:id="96911" w:author="pete jones" w:date="2022-01-11T17:00:00Z"/>
                <w:rFonts w:ascii="Calibri" w:hAnsi="Calibri" w:cs="Calibri"/>
                <w:b/>
                <w:bCs/>
                <w:color w:val="000000"/>
                <w:sz w:val="22"/>
                <w:szCs w:val="22"/>
              </w:rPr>
            </w:pPr>
            <w:ins w:id="96912" w:author="pete jones" w:date="2022-01-11T17:00:00Z">
              <w:r w:rsidRPr="00ED6068">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3936C6A6" w14:textId="77777777" w:rsidR="00ED6068" w:rsidRPr="00ED6068" w:rsidRDefault="00ED6068" w:rsidP="00ED6068">
            <w:pPr>
              <w:spacing w:before="0" w:after="0" w:line="240" w:lineRule="auto"/>
              <w:jc w:val="center"/>
              <w:rPr>
                <w:ins w:id="96913" w:author="pete jones" w:date="2022-01-11T17:00:00Z"/>
                <w:rFonts w:ascii="Calibri" w:hAnsi="Calibri" w:cs="Calibri"/>
                <w:b/>
                <w:bCs/>
                <w:color w:val="000000"/>
                <w:sz w:val="22"/>
                <w:szCs w:val="22"/>
              </w:rPr>
            </w:pPr>
            <w:ins w:id="96914" w:author="pete jones" w:date="2022-01-11T17:00:00Z">
              <w:r w:rsidRPr="00ED6068">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056FB26A" w14:textId="77777777" w:rsidR="00ED6068" w:rsidRPr="00ED6068" w:rsidRDefault="00ED6068" w:rsidP="00ED6068">
            <w:pPr>
              <w:spacing w:before="0" w:after="0" w:line="240" w:lineRule="auto"/>
              <w:jc w:val="center"/>
              <w:rPr>
                <w:ins w:id="96915" w:author="pete jones" w:date="2022-01-11T17:00:00Z"/>
                <w:rFonts w:ascii="Calibri" w:hAnsi="Calibri" w:cs="Calibri"/>
                <w:b/>
                <w:bCs/>
                <w:color w:val="000000"/>
                <w:sz w:val="22"/>
                <w:szCs w:val="22"/>
              </w:rPr>
            </w:pPr>
            <w:ins w:id="96916" w:author="pete jones" w:date="2022-01-11T17:00:00Z">
              <w:r w:rsidRPr="00ED6068">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291C3366" w14:textId="77777777" w:rsidR="00ED6068" w:rsidRPr="00ED6068" w:rsidRDefault="00ED6068" w:rsidP="00ED6068">
            <w:pPr>
              <w:spacing w:before="0" w:after="0" w:line="240" w:lineRule="auto"/>
              <w:jc w:val="center"/>
              <w:rPr>
                <w:ins w:id="96917" w:author="pete jones" w:date="2022-01-11T17:00:00Z"/>
                <w:rFonts w:ascii="Calibri" w:hAnsi="Calibri" w:cs="Calibri"/>
                <w:b/>
                <w:bCs/>
                <w:color w:val="000000"/>
                <w:sz w:val="22"/>
                <w:szCs w:val="22"/>
              </w:rPr>
            </w:pPr>
            <w:ins w:id="96918" w:author="pete jones" w:date="2022-01-11T17:00:00Z">
              <w:r w:rsidRPr="00ED6068">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39EC8DF2" w14:textId="77777777" w:rsidR="00ED6068" w:rsidRPr="00ED6068" w:rsidRDefault="00ED6068" w:rsidP="00ED6068">
            <w:pPr>
              <w:spacing w:before="0" w:after="0" w:line="240" w:lineRule="auto"/>
              <w:jc w:val="center"/>
              <w:rPr>
                <w:ins w:id="96919" w:author="pete jones" w:date="2022-01-11T17:00:00Z"/>
                <w:rFonts w:ascii="Calibri" w:hAnsi="Calibri" w:cs="Calibri"/>
                <w:b/>
                <w:bCs/>
                <w:color w:val="000000"/>
                <w:sz w:val="22"/>
                <w:szCs w:val="22"/>
              </w:rPr>
            </w:pPr>
            <w:ins w:id="96920" w:author="pete jones" w:date="2022-01-11T17:00:00Z">
              <w:r w:rsidRPr="00ED6068">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430E581A" w14:textId="77777777" w:rsidR="00ED6068" w:rsidRPr="00ED6068" w:rsidRDefault="00ED6068" w:rsidP="00ED6068">
            <w:pPr>
              <w:spacing w:before="0" w:after="0" w:line="240" w:lineRule="auto"/>
              <w:jc w:val="center"/>
              <w:rPr>
                <w:ins w:id="96921" w:author="pete jones" w:date="2022-01-11T17:00:00Z"/>
                <w:rFonts w:ascii="Calibri" w:hAnsi="Calibri" w:cs="Calibri"/>
                <w:b/>
                <w:bCs/>
                <w:color w:val="000000"/>
                <w:sz w:val="22"/>
                <w:szCs w:val="22"/>
              </w:rPr>
            </w:pPr>
            <w:ins w:id="96922" w:author="pete jones" w:date="2022-01-11T17:00:00Z">
              <w:r w:rsidRPr="00ED6068">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1856B976" w14:textId="77777777" w:rsidR="00ED6068" w:rsidRPr="00ED6068" w:rsidRDefault="00ED6068" w:rsidP="00ED6068">
            <w:pPr>
              <w:spacing w:before="0" w:after="0" w:line="240" w:lineRule="auto"/>
              <w:jc w:val="center"/>
              <w:rPr>
                <w:ins w:id="96923" w:author="pete jones" w:date="2022-01-11T17:00:00Z"/>
                <w:rFonts w:ascii="Calibri" w:hAnsi="Calibri" w:cs="Calibri"/>
                <w:b/>
                <w:bCs/>
                <w:color w:val="000000"/>
                <w:sz w:val="22"/>
                <w:szCs w:val="22"/>
              </w:rPr>
            </w:pPr>
            <w:ins w:id="96924" w:author="pete jones" w:date="2022-01-11T17:00:00Z">
              <w:r w:rsidRPr="00ED6068">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2159971" w14:textId="77777777" w:rsidR="00ED6068" w:rsidRPr="00ED6068" w:rsidRDefault="00ED6068" w:rsidP="00ED6068">
            <w:pPr>
              <w:spacing w:before="0" w:after="0" w:line="240" w:lineRule="auto"/>
              <w:jc w:val="center"/>
              <w:rPr>
                <w:ins w:id="96925" w:author="pete jones" w:date="2022-01-11T17:00:00Z"/>
                <w:rFonts w:ascii="Calibri" w:hAnsi="Calibri" w:cs="Calibri"/>
                <w:b/>
                <w:bCs/>
                <w:color w:val="000000"/>
                <w:sz w:val="22"/>
                <w:szCs w:val="22"/>
              </w:rPr>
            </w:pPr>
            <w:ins w:id="96926" w:author="pete jones" w:date="2022-01-11T17:00:00Z">
              <w:r w:rsidRPr="00ED6068">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1AC5906" w14:textId="77777777" w:rsidR="00ED6068" w:rsidRPr="00ED6068" w:rsidRDefault="00ED6068" w:rsidP="00ED6068">
            <w:pPr>
              <w:spacing w:before="0" w:after="0" w:line="240" w:lineRule="auto"/>
              <w:jc w:val="center"/>
              <w:rPr>
                <w:ins w:id="96927" w:author="pete jones" w:date="2022-01-11T17:00:00Z"/>
                <w:rFonts w:ascii="Calibri" w:hAnsi="Calibri" w:cs="Calibri"/>
                <w:b/>
                <w:bCs/>
                <w:color w:val="000000"/>
                <w:sz w:val="22"/>
                <w:szCs w:val="22"/>
              </w:rPr>
            </w:pPr>
            <w:ins w:id="96928" w:author="pete jones" w:date="2022-01-11T17:00:00Z">
              <w:r w:rsidRPr="00ED6068">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BDFEDE7" w14:textId="77777777" w:rsidR="00ED6068" w:rsidRPr="00ED6068" w:rsidRDefault="00ED6068" w:rsidP="00ED6068">
            <w:pPr>
              <w:spacing w:before="0" w:after="0" w:line="240" w:lineRule="auto"/>
              <w:jc w:val="center"/>
              <w:rPr>
                <w:ins w:id="96929" w:author="pete jones" w:date="2022-01-11T17:00:00Z"/>
                <w:rFonts w:ascii="Calibri" w:hAnsi="Calibri" w:cs="Calibri"/>
                <w:b/>
                <w:bCs/>
                <w:color w:val="000000"/>
                <w:sz w:val="22"/>
                <w:szCs w:val="22"/>
              </w:rPr>
            </w:pPr>
            <w:ins w:id="96930" w:author="pete jones" w:date="2022-01-11T17:00:00Z">
              <w:r w:rsidRPr="00ED6068">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8B6B600" w14:textId="77777777" w:rsidR="00ED6068" w:rsidRPr="00ED6068" w:rsidRDefault="00ED6068" w:rsidP="00ED6068">
            <w:pPr>
              <w:spacing w:before="0" w:after="0" w:line="240" w:lineRule="auto"/>
              <w:jc w:val="center"/>
              <w:rPr>
                <w:ins w:id="96931" w:author="pete jones" w:date="2022-01-11T17:00:00Z"/>
                <w:rFonts w:ascii="Calibri" w:hAnsi="Calibri" w:cs="Calibri"/>
                <w:b/>
                <w:bCs/>
                <w:color w:val="000000"/>
                <w:sz w:val="22"/>
                <w:szCs w:val="22"/>
              </w:rPr>
            </w:pPr>
            <w:ins w:id="96932" w:author="pete jones" w:date="2022-01-11T17:00:00Z">
              <w:r w:rsidRPr="00ED6068">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470D3DF" w14:textId="77777777" w:rsidR="00ED6068" w:rsidRPr="00ED6068" w:rsidRDefault="00ED6068" w:rsidP="00ED6068">
            <w:pPr>
              <w:spacing w:before="0" w:after="0" w:line="240" w:lineRule="auto"/>
              <w:jc w:val="center"/>
              <w:rPr>
                <w:ins w:id="96933" w:author="pete jones" w:date="2022-01-11T17:00:00Z"/>
                <w:rFonts w:ascii="Calibri" w:hAnsi="Calibri" w:cs="Calibri"/>
                <w:b/>
                <w:bCs/>
                <w:color w:val="000000"/>
                <w:sz w:val="22"/>
                <w:szCs w:val="22"/>
              </w:rPr>
            </w:pPr>
            <w:ins w:id="96934" w:author="pete jones" w:date="2022-01-11T17:00:00Z">
              <w:r w:rsidRPr="00ED6068">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577D02DA" w14:textId="77777777" w:rsidR="00ED6068" w:rsidRPr="00ED6068" w:rsidRDefault="00ED6068" w:rsidP="00ED6068">
            <w:pPr>
              <w:spacing w:before="0" w:after="0" w:line="240" w:lineRule="auto"/>
              <w:jc w:val="center"/>
              <w:rPr>
                <w:ins w:id="96935" w:author="pete jones" w:date="2022-01-11T17:00:00Z"/>
                <w:rFonts w:ascii="Calibri" w:hAnsi="Calibri" w:cs="Calibri"/>
                <w:b/>
                <w:bCs/>
                <w:color w:val="000000"/>
                <w:sz w:val="22"/>
                <w:szCs w:val="22"/>
              </w:rPr>
            </w:pPr>
            <w:ins w:id="96936" w:author="pete jones" w:date="2022-01-11T17:00:00Z">
              <w:r w:rsidRPr="00ED6068">
                <w:rPr>
                  <w:rFonts w:ascii="Calibri" w:hAnsi="Calibri" w:cs="Calibri"/>
                  <w:b/>
                  <w:bCs/>
                  <w:color w:val="000000"/>
                  <w:sz w:val="22"/>
                  <w:szCs w:val="22"/>
                </w:rPr>
                <w:t>Coursework</w:t>
              </w:r>
            </w:ins>
          </w:p>
        </w:tc>
      </w:tr>
      <w:tr w:rsidR="00ED6068" w:rsidRPr="00ED6068" w14:paraId="670B8079" w14:textId="77777777" w:rsidTr="00ED6068">
        <w:trPr>
          <w:trHeight w:val="300"/>
          <w:ins w:id="96937" w:author="pete jones" w:date="2022-01-11T17:00: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920A979" w14:textId="77777777" w:rsidR="00ED6068" w:rsidRPr="00ED6068" w:rsidRDefault="00ED6068" w:rsidP="00ED6068">
            <w:pPr>
              <w:spacing w:before="0" w:after="0" w:line="240" w:lineRule="auto"/>
              <w:jc w:val="center"/>
              <w:rPr>
                <w:ins w:id="96938" w:author="pete jones" w:date="2022-01-11T17:00:00Z"/>
                <w:rFonts w:ascii="Calibri" w:hAnsi="Calibri" w:cs="Calibri"/>
                <w:color w:val="000000"/>
                <w:sz w:val="22"/>
                <w:szCs w:val="22"/>
              </w:rPr>
            </w:pPr>
            <w:ins w:id="96939"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512551C" w14:textId="77777777" w:rsidR="00ED6068" w:rsidRPr="00ED6068" w:rsidRDefault="00ED6068" w:rsidP="00ED6068">
            <w:pPr>
              <w:spacing w:before="0" w:after="0" w:line="240" w:lineRule="auto"/>
              <w:jc w:val="left"/>
              <w:rPr>
                <w:ins w:id="96940" w:author="pete jones" w:date="2022-01-11T17:00:00Z"/>
                <w:rFonts w:ascii="Calibri" w:hAnsi="Calibri" w:cs="Calibri"/>
                <w:color w:val="000000"/>
                <w:sz w:val="22"/>
                <w:szCs w:val="22"/>
              </w:rPr>
            </w:pPr>
            <w:ins w:id="96941" w:author="pete jones" w:date="2022-01-11T17:00:00Z">
              <w:r w:rsidRPr="00ED6068">
                <w:rPr>
                  <w:rFonts w:ascii="Calibri" w:hAnsi="Calibri" w:cs="Calibri"/>
                  <w:color w:val="000000"/>
                  <w:sz w:val="22"/>
                  <w:szCs w:val="22"/>
                </w:rPr>
                <w:t>Introduction to Engineering an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1B57D7F5" w14:textId="77777777" w:rsidR="00ED6068" w:rsidRPr="00ED6068" w:rsidRDefault="00ED6068" w:rsidP="00ED6068">
            <w:pPr>
              <w:spacing w:before="0" w:after="0" w:line="240" w:lineRule="auto"/>
              <w:jc w:val="center"/>
              <w:rPr>
                <w:ins w:id="96942" w:author="pete jones" w:date="2022-01-11T17:00:00Z"/>
                <w:rFonts w:ascii="Calibri" w:hAnsi="Calibri" w:cs="Calibri"/>
                <w:color w:val="000000"/>
                <w:sz w:val="22"/>
                <w:szCs w:val="22"/>
              </w:rPr>
            </w:pPr>
            <w:ins w:id="96943"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404A21B" w14:textId="77777777" w:rsidR="00ED6068" w:rsidRPr="00ED6068" w:rsidRDefault="00ED6068" w:rsidP="00ED6068">
            <w:pPr>
              <w:spacing w:before="0" w:after="0" w:line="240" w:lineRule="auto"/>
              <w:jc w:val="center"/>
              <w:rPr>
                <w:ins w:id="96944" w:author="pete jones" w:date="2022-01-11T17:00:00Z"/>
                <w:rFonts w:ascii="Calibri" w:hAnsi="Calibri" w:cs="Calibri"/>
                <w:color w:val="000000"/>
                <w:sz w:val="22"/>
                <w:szCs w:val="22"/>
              </w:rPr>
            </w:pPr>
            <w:ins w:id="96945"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0CB9FF5" w14:textId="77777777" w:rsidR="00ED6068" w:rsidRPr="00ED6068" w:rsidRDefault="00ED6068" w:rsidP="00ED6068">
            <w:pPr>
              <w:spacing w:before="0" w:after="0" w:line="240" w:lineRule="auto"/>
              <w:jc w:val="center"/>
              <w:rPr>
                <w:ins w:id="96946" w:author="pete jones" w:date="2022-01-11T17:00:00Z"/>
                <w:rFonts w:ascii="Calibri" w:hAnsi="Calibri" w:cs="Calibri"/>
                <w:color w:val="000000"/>
                <w:sz w:val="22"/>
                <w:szCs w:val="22"/>
              </w:rPr>
            </w:pPr>
            <w:ins w:id="9694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EC42BAE" w14:textId="77777777" w:rsidR="00ED6068" w:rsidRPr="00ED6068" w:rsidRDefault="00ED6068" w:rsidP="00ED6068">
            <w:pPr>
              <w:spacing w:before="0" w:after="0" w:line="240" w:lineRule="auto"/>
              <w:jc w:val="center"/>
              <w:rPr>
                <w:ins w:id="96948" w:author="pete jones" w:date="2022-01-11T17:00:00Z"/>
                <w:rFonts w:ascii="Calibri" w:hAnsi="Calibri" w:cs="Calibri"/>
                <w:color w:val="000000"/>
                <w:sz w:val="22"/>
                <w:szCs w:val="22"/>
              </w:rPr>
            </w:pPr>
            <w:ins w:id="9694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6CC9C75" w14:textId="77777777" w:rsidR="00ED6068" w:rsidRPr="00ED6068" w:rsidRDefault="00ED6068" w:rsidP="00ED6068">
            <w:pPr>
              <w:spacing w:before="0" w:after="0" w:line="240" w:lineRule="auto"/>
              <w:jc w:val="center"/>
              <w:rPr>
                <w:ins w:id="96950" w:author="pete jones" w:date="2022-01-11T17:00:00Z"/>
                <w:rFonts w:ascii="Calibri" w:hAnsi="Calibri" w:cs="Calibri"/>
                <w:color w:val="000000"/>
                <w:sz w:val="22"/>
                <w:szCs w:val="22"/>
              </w:rPr>
            </w:pPr>
            <w:ins w:id="9695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9B2439" w14:textId="77777777" w:rsidR="00ED6068" w:rsidRPr="00ED6068" w:rsidRDefault="00ED6068" w:rsidP="00ED6068">
            <w:pPr>
              <w:spacing w:before="0" w:after="0" w:line="240" w:lineRule="auto"/>
              <w:jc w:val="center"/>
              <w:rPr>
                <w:ins w:id="96952" w:author="pete jones" w:date="2022-01-11T17:00:00Z"/>
                <w:rFonts w:ascii="Calibri" w:hAnsi="Calibri" w:cs="Calibri"/>
                <w:color w:val="000000"/>
                <w:sz w:val="22"/>
                <w:szCs w:val="22"/>
              </w:rPr>
            </w:pPr>
            <w:ins w:id="9695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C971F4" w14:textId="77777777" w:rsidR="00ED6068" w:rsidRPr="00ED6068" w:rsidRDefault="00ED6068" w:rsidP="00ED6068">
            <w:pPr>
              <w:spacing w:before="0" w:after="0" w:line="240" w:lineRule="auto"/>
              <w:jc w:val="center"/>
              <w:rPr>
                <w:ins w:id="96954" w:author="pete jones" w:date="2022-01-11T17:00:00Z"/>
                <w:rFonts w:ascii="Calibri" w:hAnsi="Calibri" w:cs="Calibri"/>
                <w:color w:val="000000"/>
                <w:sz w:val="22"/>
                <w:szCs w:val="22"/>
              </w:rPr>
            </w:pPr>
            <w:ins w:id="9695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256FEA" w14:textId="77777777" w:rsidR="00ED6068" w:rsidRPr="00ED6068" w:rsidRDefault="00ED6068" w:rsidP="00ED6068">
            <w:pPr>
              <w:spacing w:before="0" w:after="0" w:line="240" w:lineRule="auto"/>
              <w:jc w:val="center"/>
              <w:rPr>
                <w:ins w:id="96956" w:author="pete jones" w:date="2022-01-11T17:00:00Z"/>
                <w:rFonts w:ascii="Calibri" w:hAnsi="Calibri" w:cs="Calibri"/>
                <w:color w:val="000000"/>
                <w:sz w:val="22"/>
                <w:szCs w:val="22"/>
              </w:rPr>
            </w:pPr>
            <w:ins w:id="9695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43286B" w14:textId="77777777" w:rsidR="00ED6068" w:rsidRPr="00ED6068" w:rsidRDefault="00ED6068" w:rsidP="00ED6068">
            <w:pPr>
              <w:spacing w:before="0" w:after="0" w:line="240" w:lineRule="auto"/>
              <w:jc w:val="center"/>
              <w:rPr>
                <w:ins w:id="96958" w:author="pete jones" w:date="2022-01-11T17:00:00Z"/>
                <w:rFonts w:ascii="Calibri" w:hAnsi="Calibri" w:cs="Calibri"/>
                <w:color w:val="000000"/>
                <w:sz w:val="22"/>
                <w:szCs w:val="22"/>
              </w:rPr>
            </w:pPr>
            <w:ins w:id="9695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72647F" w14:textId="77777777" w:rsidR="00ED6068" w:rsidRPr="00ED6068" w:rsidRDefault="00ED6068" w:rsidP="00ED6068">
            <w:pPr>
              <w:spacing w:before="0" w:after="0" w:line="240" w:lineRule="auto"/>
              <w:jc w:val="center"/>
              <w:rPr>
                <w:ins w:id="96960" w:author="pete jones" w:date="2022-01-11T17:00:00Z"/>
                <w:rFonts w:ascii="Calibri" w:hAnsi="Calibri" w:cs="Calibri"/>
                <w:color w:val="000000"/>
                <w:sz w:val="22"/>
                <w:szCs w:val="22"/>
              </w:rPr>
            </w:pPr>
            <w:ins w:id="9696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860485" w14:textId="77777777" w:rsidR="00ED6068" w:rsidRPr="00ED6068" w:rsidRDefault="00ED6068" w:rsidP="00ED6068">
            <w:pPr>
              <w:spacing w:before="0" w:after="0" w:line="240" w:lineRule="auto"/>
              <w:jc w:val="center"/>
              <w:rPr>
                <w:ins w:id="96962" w:author="pete jones" w:date="2022-01-11T17:00:00Z"/>
                <w:rFonts w:ascii="Calibri" w:hAnsi="Calibri" w:cs="Calibri"/>
                <w:color w:val="000000"/>
                <w:sz w:val="22"/>
                <w:szCs w:val="22"/>
              </w:rPr>
            </w:pPr>
            <w:ins w:id="96963"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8685ED9" w14:textId="77777777" w:rsidR="00ED6068" w:rsidRPr="00ED6068" w:rsidRDefault="00ED6068" w:rsidP="00ED6068">
            <w:pPr>
              <w:spacing w:before="0" w:after="0" w:line="240" w:lineRule="auto"/>
              <w:jc w:val="center"/>
              <w:rPr>
                <w:ins w:id="96964" w:author="pete jones" w:date="2022-01-11T17:00:00Z"/>
                <w:rFonts w:ascii="Calibri" w:hAnsi="Calibri" w:cs="Calibri"/>
                <w:color w:val="000000"/>
                <w:sz w:val="22"/>
                <w:szCs w:val="22"/>
              </w:rPr>
            </w:pPr>
            <w:ins w:id="96965" w:author="pete jones" w:date="2022-01-11T17:00:00Z">
              <w:r w:rsidRPr="00ED6068">
                <w:rPr>
                  <w:rFonts w:ascii="Calibri" w:hAnsi="Calibri" w:cs="Calibri"/>
                  <w:color w:val="000000"/>
                  <w:sz w:val="22"/>
                  <w:szCs w:val="22"/>
                </w:rPr>
                <w:t> </w:t>
              </w:r>
            </w:ins>
          </w:p>
        </w:tc>
      </w:tr>
      <w:tr w:rsidR="00ED6068" w:rsidRPr="00ED6068" w14:paraId="5F52A610" w14:textId="77777777" w:rsidTr="00ED6068">
        <w:trPr>
          <w:trHeight w:val="300"/>
          <w:ins w:id="96966"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F4C9366" w14:textId="77777777" w:rsidR="00ED6068" w:rsidRPr="00ED6068" w:rsidRDefault="00ED6068" w:rsidP="00ED6068">
            <w:pPr>
              <w:spacing w:before="0" w:after="0" w:line="240" w:lineRule="auto"/>
              <w:jc w:val="center"/>
              <w:rPr>
                <w:ins w:id="96967" w:author="pete jones" w:date="2022-01-11T17:00:00Z"/>
                <w:rFonts w:ascii="Calibri" w:hAnsi="Calibri" w:cs="Calibri"/>
                <w:color w:val="000000"/>
                <w:sz w:val="22"/>
                <w:szCs w:val="22"/>
              </w:rPr>
            </w:pPr>
            <w:ins w:id="96968"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7BF8A0A" w14:textId="77777777" w:rsidR="00ED6068" w:rsidRPr="00ED6068" w:rsidRDefault="00ED6068" w:rsidP="00ED6068">
            <w:pPr>
              <w:spacing w:before="0" w:after="0" w:line="240" w:lineRule="auto"/>
              <w:jc w:val="left"/>
              <w:rPr>
                <w:ins w:id="96969" w:author="pete jones" w:date="2022-01-11T17:00:00Z"/>
                <w:rFonts w:ascii="Calibri" w:hAnsi="Calibri" w:cs="Calibri"/>
                <w:color w:val="000000"/>
                <w:sz w:val="22"/>
                <w:szCs w:val="22"/>
              </w:rPr>
            </w:pPr>
            <w:ins w:id="96970" w:author="pete jones" w:date="2022-01-11T17:00:00Z">
              <w:r w:rsidRPr="00ED6068">
                <w:rPr>
                  <w:rFonts w:ascii="Calibri" w:hAnsi="Calibri" w:cs="Calibri"/>
                  <w:color w:val="000000"/>
                  <w:sz w:val="22"/>
                  <w:szCs w:val="22"/>
                </w:rPr>
                <w:t>Prototyping and Development </w:t>
              </w:r>
            </w:ins>
          </w:p>
        </w:tc>
        <w:tc>
          <w:tcPr>
            <w:tcW w:w="432" w:type="dxa"/>
            <w:tcBorders>
              <w:top w:val="nil"/>
              <w:left w:val="nil"/>
              <w:bottom w:val="single" w:sz="4" w:space="0" w:color="auto"/>
              <w:right w:val="single" w:sz="4" w:space="0" w:color="auto"/>
            </w:tcBorders>
            <w:shd w:val="clear" w:color="auto" w:fill="auto"/>
            <w:noWrap/>
            <w:vAlign w:val="bottom"/>
            <w:hideMark/>
          </w:tcPr>
          <w:p w14:paraId="0A1FA79C" w14:textId="77777777" w:rsidR="00ED6068" w:rsidRPr="00ED6068" w:rsidRDefault="00ED6068" w:rsidP="00ED6068">
            <w:pPr>
              <w:spacing w:before="0" w:after="0" w:line="240" w:lineRule="auto"/>
              <w:jc w:val="center"/>
              <w:rPr>
                <w:ins w:id="96971" w:author="pete jones" w:date="2022-01-11T17:00:00Z"/>
                <w:rFonts w:ascii="Calibri" w:hAnsi="Calibri" w:cs="Calibri"/>
                <w:color w:val="000000"/>
                <w:sz w:val="22"/>
                <w:szCs w:val="22"/>
              </w:rPr>
            </w:pPr>
            <w:ins w:id="96972" w:author="pete jones" w:date="2022-01-11T17:00:00Z">
              <w:r w:rsidRPr="00ED6068">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B6DB674" w14:textId="77777777" w:rsidR="00ED6068" w:rsidRPr="00ED6068" w:rsidRDefault="00ED6068" w:rsidP="00ED6068">
            <w:pPr>
              <w:spacing w:before="0" w:after="0" w:line="240" w:lineRule="auto"/>
              <w:jc w:val="center"/>
              <w:rPr>
                <w:ins w:id="96973" w:author="pete jones" w:date="2022-01-11T17:00:00Z"/>
                <w:rFonts w:ascii="Calibri" w:hAnsi="Calibri" w:cs="Calibri"/>
                <w:color w:val="000000"/>
                <w:sz w:val="22"/>
                <w:szCs w:val="22"/>
              </w:rPr>
            </w:pPr>
            <w:ins w:id="96974"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AFD757B" w14:textId="77777777" w:rsidR="00ED6068" w:rsidRPr="00ED6068" w:rsidRDefault="00ED6068" w:rsidP="00ED6068">
            <w:pPr>
              <w:spacing w:before="0" w:after="0" w:line="240" w:lineRule="auto"/>
              <w:jc w:val="center"/>
              <w:rPr>
                <w:ins w:id="96975" w:author="pete jones" w:date="2022-01-11T17:00:00Z"/>
                <w:rFonts w:ascii="Calibri" w:hAnsi="Calibri" w:cs="Calibri"/>
                <w:color w:val="000000"/>
                <w:sz w:val="22"/>
                <w:szCs w:val="22"/>
              </w:rPr>
            </w:pPr>
            <w:ins w:id="9697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890B48B" w14:textId="77777777" w:rsidR="00ED6068" w:rsidRPr="00ED6068" w:rsidRDefault="00ED6068" w:rsidP="00ED6068">
            <w:pPr>
              <w:spacing w:before="0" w:after="0" w:line="240" w:lineRule="auto"/>
              <w:jc w:val="center"/>
              <w:rPr>
                <w:ins w:id="96977" w:author="pete jones" w:date="2022-01-11T17:00:00Z"/>
                <w:rFonts w:ascii="Calibri" w:hAnsi="Calibri" w:cs="Calibri"/>
                <w:color w:val="000000"/>
                <w:sz w:val="22"/>
                <w:szCs w:val="22"/>
              </w:rPr>
            </w:pPr>
            <w:ins w:id="9697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6B0F90" w14:textId="77777777" w:rsidR="00ED6068" w:rsidRPr="00ED6068" w:rsidRDefault="00ED6068" w:rsidP="00ED6068">
            <w:pPr>
              <w:spacing w:before="0" w:after="0" w:line="240" w:lineRule="auto"/>
              <w:jc w:val="center"/>
              <w:rPr>
                <w:ins w:id="96979" w:author="pete jones" w:date="2022-01-11T17:00:00Z"/>
                <w:rFonts w:ascii="Calibri" w:hAnsi="Calibri" w:cs="Calibri"/>
                <w:color w:val="000000"/>
                <w:sz w:val="22"/>
                <w:szCs w:val="22"/>
              </w:rPr>
            </w:pPr>
            <w:ins w:id="9698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40E3B2" w14:textId="77777777" w:rsidR="00ED6068" w:rsidRPr="00ED6068" w:rsidRDefault="00ED6068" w:rsidP="00ED6068">
            <w:pPr>
              <w:spacing w:before="0" w:after="0" w:line="240" w:lineRule="auto"/>
              <w:jc w:val="center"/>
              <w:rPr>
                <w:ins w:id="96981" w:author="pete jones" w:date="2022-01-11T17:00:00Z"/>
                <w:rFonts w:ascii="Calibri" w:hAnsi="Calibri" w:cs="Calibri"/>
                <w:color w:val="000000"/>
                <w:sz w:val="22"/>
                <w:szCs w:val="22"/>
              </w:rPr>
            </w:pPr>
            <w:ins w:id="9698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6C2272" w14:textId="77777777" w:rsidR="00ED6068" w:rsidRPr="00ED6068" w:rsidRDefault="00ED6068" w:rsidP="00ED6068">
            <w:pPr>
              <w:spacing w:before="0" w:after="0" w:line="240" w:lineRule="auto"/>
              <w:jc w:val="center"/>
              <w:rPr>
                <w:ins w:id="96983" w:author="pete jones" w:date="2022-01-11T17:00:00Z"/>
                <w:rFonts w:ascii="Calibri" w:hAnsi="Calibri" w:cs="Calibri"/>
                <w:color w:val="000000"/>
                <w:sz w:val="22"/>
                <w:szCs w:val="22"/>
              </w:rPr>
            </w:pPr>
            <w:ins w:id="9698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722FC7" w14:textId="77777777" w:rsidR="00ED6068" w:rsidRPr="00ED6068" w:rsidRDefault="00ED6068" w:rsidP="00ED6068">
            <w:pPr>
              <w:spacing w:before="0" w:after="0" w:line="240" w:lineRule="auto"/>
              <w:jc w:val="center"/>
              <w:rPr>
                <w:ins w:id="96985" w:author="pete jones" w:date="2022-01-11T17:00:00Z"/>
                <w:rFonts w:ascii="Calibri" w:hAnsi="Calibri" w:cs="Calibri"/>
                <w:color w:val="000000"/>
                <w:sz w:val="22"/>
                <w:szCs w:val="22"/>
              </w:rPr>
            </w:pPr>
            <w:ins w:id="9698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9FC042" w14:textId="77777777" w:rsidR="00ED6068" w:rsidRPr="00ED6068" w:rsidRDefault="00ED6068" w:rsidP="00ED6068">
            <w:pPr>
              <w:spacing w:before="0" w:after="0" w:line="240" w:lineRule="auto"/>
              <w:jc w:val="center"/>
              <w:rPr>
                <w:ins w:id="96987" w:author="pete jones" w:date="2022-01-11T17:00:00Z"/>
                <w:rFonts w:ascii="Calibri" w:hAnsi="Calibri" w:cs="Calibri"/>
                <w:color w:val="000000"/>
                <w:sz w:val="22"/>
                <w:szCs w:val="22"/>
              </w:rPr>
            </w:pPr>
            <w:ins w:id="9698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9F6B16" w14:textId="77777777" w:rsidR="00ED6068" w:rsidRPr="00ED6068" w:rsidRDefault="00ED6068" w:rsidP="00ED6068">
            <w:pPr>
              <w:spacing w:before="0" w:after="0" w:line="240" w:lineRule="auto"/>
              <w:jc w:val="center"/>
              <w:rPr>
                <w:ins w:id="96989" w:author="pete jones" w:date="2022-01-11T17:00:00Z"/>
                <w:rFonts w:ascii="Calibri" w:hAnsi="Calibri" w:cs="Calibri"/>
                <w:color w:val="000000"/>
                <w:sz w:val="22"/>
                <w:szCs w:val="22"/>
              </w:rPr>
            </w:pPr>
            <w:ins w:id="9699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BDBECED" w14:textId="77777777" w:rsidR="00ED6068" w:rsidRPr="00ED6068" w:rsidRDefault="00ED6068" w:rsidP="00ED6068">
            <w:pPr>
              <w:spacing w:before="0" w:after="0" w:line="240" w:lineRule="auto"/>
              <w:jc w:val="center"/>
              <w:rPr>
                <w:ins w:id="96991" w:author="pete jones" w:date="2022-01-11T17:00:00Z"/>
                <w:rFonts w:ascii="Calibri" w:hAnsi="Calibri" w:cs="Calibri"/>
                <w:color w:val="000000"/>
                <w:sz w:val="22"/>
                <w:szCs w:val="22"/>
              </w:rPr>
            </w:pPr>
            <w:ins w:id="96992"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F1D3A4E" w14:textId="77777777" w:rsidR="00ED6068" w:rsidRPr="00ED6068" w:rsidRDefault="00ED6068" w:rsidP="00ED6068">
            <w:pPr>
              <w:spacing w:before="0" w:after="0" w:line="240" w:lineRule="auto"/>
              <w:jc w:val="center"/>
              <w:rPr>
                <w:ins w:id="96993" w:author="pete jones" w:date="2022-01-11T17:00:00Z"/>
                <w:rFonts w:ascii="Calibri" w:hAnsi="Calibri" w:cs="Calibri"/>
                <w:color w:val="000000"/>
                <w:sz w:val="22"/>
                <w:szCs w:val="22"/>
              </w:rPr>
            </w:pPr>
            <w:ins w:id="96994" w:author="pete jones" w:date="2022-01-11T17:00:00Z">
              <w:r w:rsidRPr="00ED6068">
                <w:rPr>
                  <w:rFonts w:ascii="Calibri" w:hAnsi="Calibri" w:cs="Calibri"/>
                  <w:color w:val="000000"/>
                  <w:sz w:val="22"/>
                  <w:szCs w:val="22"/>
                </w:rPr>
                <w:t> </w:t>
              </w:r>
            </w:ins>
          </w:p>
        </w:tc>
      </w:tr>
      <w:tr w:rsidR="00ED6068" w:rsidRPr="00ED6068" w14:paraId="45490D69" w14:textId="77777777" w:rsidTr="00ED6068">
        <w:trPr>
          <w:trHeight w:val="300"/>
          <w:ins w:id="96995"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0B9AAF4" w14:textId="77777777" w:rsidR="00ED6068" w:rsidRPr="00ED6068" w:rsidRDefault="00ED6068" w:rsidP="00ED6068">
            <w:pPr>
              <w:spacing w:before="0" w:after="0" w:line="240" w:lineRule="auto"/>
              <w:jc w:val="center"/>
              <w:rPr>
                <w:ins w:id="96996" w:author="pete jones" w:date="2022-01-11T17:00:00Z"/>
                <w:rFonts w:ascii="Calibri" w:hAnsi="Calibri" w:cs="Calibri"/>
                <w:color w:val="000000"/>
                <w:sz w:val="22"/>
                <w:szCs w:val="22"/>
              </w:rPr>
            </w:pPr>
            <w:ins w:id="96997"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DDFFEC5" w14:textId="77777777" w:rsidR="00ED6068" w:rsidRPr="00ED6068" w:rsidRDefault="00ED6068" w:rsidP="00ED6068">
            <w:pPr>
              <w:spacing w:before="0" w:after="0" w:line="240" w:lineRule="auto"/>
              <w:jc w:val="left"/>
              <w:rPr>
                <w:ins w:id="96998" w:author="pete jones" w:date="2022-01-11T17:00:00Z"/>
                <w:rFonts w:ascii="Calibri" w:hAnsi="Calibri" w:cs="Calibri"/>
                <w:color w:val="000000"/>
                <w:sz w:val="22"/>
                <w:szCs w:val="22"/>
              </w:rPr>
            </w:pPr>
            <w:ins w:id="96999" w:author="pete jones" w:date="2022-01-11T17:00:00Z">
              <w:r w:rsidRPr="00ED6068">
                <w:rPr>
                  <w:rFonts w:ascii="Calibri" w:hAnsi="Calibri" w:cs="Calibri"/>
                  <w:color w:val="000000"/>
                  <w:sz w:val="22"/>
                  <w:szCs w:val="22"/>
                </w:rPr>
                <w:t>Electronic Engineering Fundamentals</w:t>
              </w:r>
            </w:ins>
          </w:p>
        </w:tc>
        <w:tc>
          <w:tcPr>
            <w:tcW w:w="432" w:type="dxa"/>
            <w:tcBorders>
              <w:top w:val="nil"/>
              <w:left w:val="nil"/>
              <w:bottom w:val="single" w:sz="4" w:space="0" w:color="auto"/>
              <w:right w:val="single" w:sz="4" w:space="0" w:color="auto"/>
            </w:tcBorders>
            <w:shd w:val="clear" w:color="auto" w:fill="auto"/>
            <w:noWrap/>
            <w:vAlign w:val="bottom"/>
            <w:hideMark/>
          </w:tcPr>
          <w:p w14:paraId="453DCB3F" w14:textId="77777777" w:rsidR="00ED6068" w:rsidRPr="00ED6068" w:rsidRDefault="00ED6068" w:rsidP="00ED6068">
            <w:pPr>
              <w:spacing w:before="0" w:after="0" w:line="240" w:lineRule="auto"/>
              <w:jc w:val="center"/>
              <w:rPr>
                <w:ins w:id="97000" w:author="pete jones" w:date="2022-01-11T17:00:00Z"/>
                <w:rFonts w:ascii="Calibri" w:hAnsi="Calibri" w:cs="Calibri"/>
                <w:color w:val="000000"/>
                <w:sz w:val="22"/>
                <w:szCs w:val="22"/>
              </w:rPr>
            </w:pPr>
            <w:ins w:id="97001"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EAB02AE" w14:textId="77777777" w:rsidR="00ED6068" w:rsidRPr="00ED6068" w:rsidRDefault="00ED6068" w:rsidP="00ED6068">
            <w:pPr>
              <w:spacing w:before="0" w:after="0" w:line="240" w:lineRule="auto"/>
              <w:jc w:val="center"/>
              <w:rPr>
                <w:ins w:id="97002" w:author="pete jones" w:date="2022-01-11T17:00:00Z"/>
                <w:rFonts w:ascii="Calibri" w:hAnsi="Calibri" w:cs="Calibri"/>
                <w:color w:val="000000"/>
                <w:sz w:val="22"/>
                <w:szCs w:val="22"/>
              </w:rPr>
            </w:pPr>
            <w:ins w:id="97003"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192C266" w14:textId="77777777" w:rsidR="00ED6068" w:rsidRPr="00ED6068" w:rsidRDefault="00ED6068" w:rsidP="00ED6068">
            <w:pPr>
              <w:spacing w:before="0" w:after="0" w:line="240" w:lineRule="auto"/>
              <w:jc w:val="center"/>
              <w:rPr>
                <w:ins w:id="97004" w:author="pete jones" w:date="2022-01-11T17:00:00Z"/>
                <w:rFonts w:ascii="Calibri" w:hAnsi="Calibri" w:cs="Calibri"/>
                <w:color w:val="000000"/>
                <w:sz w:val="22"/>
                <w:szCs w:val="22"/>
              </w:rPr>
            </w:pPr>
            <w:ins w:id="9700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38A030" w14:textId="77777777" w:rsidR="00ED6068" w:rsidRPr="00ED6068" w:rsidRDefault="00ED6068" w:rsidP="00ED6068">
            <w:pPr>
              <w:spacing w:before="0" w:after="0" w:line="240" w:lineRule="auto"/>
              <w:jc w:val="center"/>
              <w:rPr>
                <w:ins w:id="97006" w:author="pete jones" w:date="2022-01-11T17:00:00Z"/>
                <w:rFonts w:ascii="Calibri" w:hAnsi="Calibri" w:cs="Calibri"/>
                <w:color w:val="000000"/>
                <w:sz w:val="22"/>
                <w:szCs w:val="22"/>
              </w:rPr>
            </w:pPr>
            <w:ins w:id="9700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66492D" w14:textId="77777777" w:rsidR="00ED6068" w:rsidRPr="00ED6068" w:rsidRDefault="00ED6068" w:rsidP="00ED6068">
            <w:pPr>
              <w:spacing w:before="0" w:after="0" w:line="240" w:lineRule="auto"/>
              <w:jc w:val="center"/>
              <w:rPr>
                <w:ins w:id="97008" w:author="pete jones" w:date="2022-01-11T17:00:00Z"/>
                <w:rFonts w:ascii="Calibri" w:hAnsi="Calibri" w:cs="Calibri"/>
                <w:color w:val="000000"/>
                <w:sz w:val="22"/>
                <w:szCs w:val="22"/>
              </w:rPr>
            </w:pPr>
            <w:ins w:id="9700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01200DD" w14:textId="77777777" w:rsidR="00ED6068" w:rsidRPr="00ED6068" w:rsidRDefault="00ED6068" w:rsidP="00ED6068">
            <w:pPr>
              <w:spacing w:before="0" w:after="0" w:line="240" w:lineRule="auto"/>
              <w:jc w:val="center"/>
              <w:rPr>
                <w:ins w:id="97010" w:author="pete jones" w:date="2022-01-11T17:00:00Z"/>
                <w:rFonts w:ascii="Calibri" w:hAnsi="Calibri" w:cs="Calibri"/>
                <w:color w:val="000000"/>
                <w:sz w:val="22"/>
                <w:szCs w:val="22"/>
              </w:rPr>
            </w:pPr>
            <w:ins w:id="9701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B7FCFF" w14:textId="77777777" w:rsidR="00ED6068" w:rsidRPr="00ED6068" w:rsidRDefault="00ED6068" w:rsidP="00ED6068">
            <w:pPr>
              <w:spacing w:before="0" w:after="0" w:line="240" w:lineRule="auto"/>
              <w:jc w:val="center"/>
              <w:rPr>
                <w:ins w:id="97012" w:author="pete jones" w:date="2022-01-11T17:00:00Z"/>
                <w:rFonts w:ascii="Calibri" w:hAnsi="Calibri" w:cs="Calibri"/>
                <w:color w:val="000000"/>
                <w:sz w:val="22"/>
                <w:szCs w:val="22"/>
              </w:rPr>
            </w:pPr>
            <w:ins w:id="9701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718CE5" w14:textId="77777777" w:rsidR="00ED6068" w:rsidRPr="00ED6068" w:rsidRDefault="00ED6068" w:rsidP="00ED6068">
            <w:pPr>
              <w:spacing w:before="0" w:after="0" w:line="240" w:lineRule="auto"/>
              <w:jc w:val="center"/>
              <w:rPr>
                <w:ins w:id="97014" w:author="pete jones" w:date="2022-01-11T17:00:00Z"/>
                <w:rFonts w:ascii="Calibri" w:hAnsi="Calibri" w:cs="Calibri"/>
                <w:color w:val="000000"/>
                <w:sz w:val="22"/>
                <w:szCs w:val="22"/>
              </w:rPr>
            </w:pPr>
            <w:ins w:id="9701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36E0E4" w14:textId="77777777" w:rsidR="00ED6068" w:rsidRPr="00ED6068" w:rsidRDefault="00ED6068" w:rsidP="00ED6068">
            <w:pPr>
              <w:spacing w:before="0" w:after="0" w:line="240" w:lineRule="auto"/>
              <w:jc w:val="center"/>
              <w:rPr>
                <w:ins w:id="97016" w:author="pete jones" w:date="2022-01-11T17:00:00Z"/>
                <w:rFonts w:ascii="Calibri" w:hAnsi="Calibri" w:cs="Calibri"/>
                <w:color w:val="000000"/>
                <w:sz w:val="22"/>
                <w:szCs w:val="22"/>
              </w:rPr>
            </w:pPr>
            <w:ins w:id="9701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5E7168" w14:textId="77777777" w:rsidR="00ED6068" w:rsidRPr="00ED6068" w:rsidRDefault="00ED6068" w:rsidP="00ED6068">
            <w:pPr>
              <w:spacing w:before="0" w:after="0" w:line="240" w:lineRule="auto"/>
              <w:jc w:val="center"/>
              <w:rPr>
                <w:ins w:id="97018" w:author="pete jones" w:date="2022-01-11T17:00:00Z"/>
                <w:rFonts w:ascii="Calibri" w:hAnsi="Calibri" w:cs="Calibri"/>
                <w:color w:val="000000"/>
                <w:sz w:val="22"/>
                <w:szCs w:val="22"/>
              </w:rPr>
            </w:pPr>
            <w:ins w:id="9701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B316FCF" w14:textId="77777777" w:rsidR="00ED6068" w:rsidRPr="00ED6068" w:rsidRDefault="00ED6068" w:rsidP="00ED6068">
            <w:pPr>
              <w:spacing w:before="0" w:after="0" w:line="240" w:lineRule="auto"/>
              <w:jc w:val="center"/>
              <w:rPr>
                <w:ins w:id="97020" w:author="pete jones" w:date="2022-01-11T17:00:00Z"/>
                <w:rFonts w:ascii="Calibri" w:hAnsi="Calibri" w:cs="Calibri"/>
                <w:color w:val="000000"/>
                <w:sz w:val="22"/>
                <w:szCs w:val="22"/>
              </w:rPr>
            </w:pPr>
            <w:ins w:id="97021"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29B278C" w14:textId="77777777" w:rsidR="00ED6068" w:rsidRPr="00ED6068" w:rsidRDefault="00ED6068" w:rsidP="00ED6068">
            <w:pPr>
              <w:spacing w:before="0" w:after="0" w:line="240" w:lineRule="auto"/>
              <w:jc w:val="center"/>
              <w:rPr>
                <w:ins w:id="97022" w:author="pete jones" w:date="2022-01-11T17:00:00Z"/>
                <w:rFonts w:ascii="Calibri" w:hAnsi="Calibri" w:cs="Calibri"/>
                <w:color w:val="000000"/>
                <w:sz w:val="22"/>
                <w:szCs w:val="22"/>
              </w:rPr>
            </w:pPr>
            <w:ins w:id="97023" w:author="pete jones" w:date="2022-01-11T17:00:00Z">
              <w:r w:rsidRPr="00ED6068">
                <w:rPr>
                  <w:rFonts w:ascii="Calibri" w:hAnsi="Calibri" w:cs="Calibri"/>
                  <w:color w:val="000000"/>
                  <w:sz w:val="22"/>
                  <w:szCs w:val="22"/>
                </w:rPr>
                <w:t> </w:t>
              </w:r>
            </w:ins>
          </w:p>
        </w:tc>
      </w:tr>
      <w:tr w:rsidR="00ED6068" w:rsidRPr="00ED6068" w14:paraId="03F0F93C" w14:textId="77777777" w:rsidTr="00ED6068">
        <w:trPr>
          <w:trHeight w:val="300"/>
          <w:ins w:id="97024"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E94502F" w14:textId="77777777" w:rsidR="00ED6068" w:rsidRPr="00ED6068" w:rsidRDefault="00ED6068" w:rsidP="00ED6068">
            <w:pPr>
              <w:spacing w:before="0" w:after="0" w:line="240" w:lineRule="auto"/>
              <w:jc w:val="center"/>
              <w:rPr>
                <w:ins w:id="97025" w:author="pete jones" w:date="2022-01-11T17:00:00Z"/>
                <w:rFonts w:ascii="Calibri" w:hAnsi="Calibri" w:cs="Calibri"/>
                <w:color w:val="000000"/>
                <w:sz w:val="22"/>
                <w:szCs w:val="22"/>
              </w:rPr>
            </w:pPr>
            <w:ins w:id="97026"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AD4E926" w14:textId="77777777" w:rsidR="00ED6068" w:rsidRPr="00ED6068" w:rsidRDefault="00ED6068" w:rsidP="00ED6068">
            <w:pPr>
              <w:spacing w:before="0" w:after="0" w:line="240" w:lineRule="auto"/>
              <w:jc w:val="left"/>
              <w:rPr>
                <w:ins w:id="97027" w:author="pete jones" w:date="2022-01-11T17:00:00Z"/>
                <w:rFonts w:ascii="Calibri" w:hAnsi="Calibri" w:cs="Calibri"/>
                <w:color w:val="000000"/>
                <w:sz w:val="22"/>
                <w:szCs w:val="22"/>
              </w:rPr>
            </w:pPr>
            <w:ins w:id="97028" w:author="pete jones" w:date="2022-01-11T17:00:00Z">
              <w:r w:rsidRPr="00ED6068">
                <w:rPr>
                  <w:rFonts w:ascii="Calibri" w:hAnsi="Calibri" w:cs="Calibri"/>
                  <w:color w:val="000000"/>
                  <w:sz w:val="22"/>
                  <w:szCs w:val="22"/>
                </w:rPr>
                <w:t>Engineering Science 1</w:t>
              </w:r>
            </w:ins>
          </w:p>
        </w:tc>
        <w:tc>
          <w:tcPr>
            <w:tcW w:w="432" w:type="dxa"/>
            <w:tcBorders>
              <w:top w:val="nil"/>
              <w:left w:val="nil"/>
              <w:bottom w:val="single" w:sz="4" w:space="0" w:color="auto"/>
              <w:right w:val="single" w:sz="4" w:space="0" w:color="auto"/>
            </w:tcBorders>
            <w:shd w:val="clear" w:color="auto" w:fill="auto"/>
            <w:noWrap/>
            <w:vAlign w:val="bottom"/>
            <w:hideMark/>
          </w:tcPr>
          <w:p w14:paraId="15013AFD" w14:textId="77777777" w:rsidR="00ED6068" w:rsidRPr="00ED6068" w:rsidRDefault="00ED6068" w:rsidP="00ED6068">
            <w:pPr>
              <w:spacing w:before="0" w:after="0" w:line="240" w:lineRule="auto"/>
              <w:jc w:val="center"/>
              <w:rPr>
                <w:ins w:id="97029" w:author="pete jones" w:date="2022-01-11T17:00:00Z"/>
                <w:rFonts w:ascii="Calibri" w:hAnsi="Calibri" w:cs="Calibri"/>
                <w:color w:val="000000"/>
                <w:sz w:val="22"/>
                <w:szCs w:val="22"/>
              </w:rPr>
            </w:pPr>
            <w:ins w:id="97030"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B40A9C4" w14:textId="77777777" w:rsidR="00ED6068" w:rsidRPr="00ED6068" w:rsidRDefault="00ED6068" w:rsidP="00ED6068">
            <w:pPr>
              <w:spacing w:before="0" w:after="0" w:line="240" w:lineRule="auto"/>
              <w:jc w:val="center"/>
              <w:rPr>
                <w:ins w:id="97031" w:author="pete jones" w:date="2022-01-11T17:00:00Z"/>
                <w:rFonts w:ascii="Calibri" w:hAnsi="Calibri" w:cs="Calibri"/>
                <w:color w:val="000000"/>
                <w:sz w:val="22"/>
                <w:szCs w:val="22"/>
              </w:rPr>
            </w:pPr>
            <w:ins w:id="97032"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ABDA456" w14:textId="77777777" w:rsidR="00ED6068" w:rsidRPr="00ED6068" w:rsidRDefault="00ED6068" w:rsidP="00ED6068">
            <w:pPr>
              <w:spacing w:before="0" w:after="0" w:line="240" w:lineRule="auto"/>
              <w:jc w:val="center"/>
              <w:rPr>
                <w:ins w:id="97033" w:author="pete jones" w:date="2022-01-11T17:00:00Z"/>
                <w:rFonts w:ascii="Calibri" w:hAnsi="Calibri" w:cs="Calibri"/>
                <w:color w:val="000000"/>
                <w:sz w:val="22"/>
                <w:szCs w:val="22"/>
              </w:rPr>
            </w:pPr>
            <w:ins w:id="9703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5652E1" w14:textId="77777777" w:rsidR="00ED6068" w:rsidRPr="00ED6068" w:rsidRDefault="00ED6068" w:rsidP="00ED6068">
            <w:pPr>
              <w:spacing w:before="0" w:after="0" w:line="240" w:lineRule="auto"/>
              <w:jc w:val="center"/>
              <w:rPr>
                <w:ins w:id="97035" w:author="pete jones" w:date="2022-01-11T17:00:00Z"/>
                <w:rFonts w:ascii="Calibri" w:hAnsi="Calibri" w:cs="Calibri"/>
                <w:color w:val="000000"/>
                <w:sz w:val="22"/>
                <w:szCs w:val="22"/>
              </w:rPr>
            </w:pPr>
            <w:ins w:id="9703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2B66133" w14:textId="77777777" w:rsidR="00ED6068" w:rsidRPr="00ED6068" w:rsidRDefault="00ED6068" w:rsidP="00ED6068">
            <w:pPr>
              <w:spacing w:before="0" w:after="0" w:line="240" w:lineRule="auto"/>
              <w:jc w:val="center"/>
              <w:rPr>
                <w:ins w:id="97037" w:author="pete jones" w:date="2022-01-11T17:00:00Z"/>
                <w:rFonts w:ascii="Calibri" w:hAnsi="Calibri" w:cs="Calibri"/>
                <w:color w:val="000000"/>
                <w:sz w:val="22"/>
                <w:szCs w:val="22"/>
              </w:rPr>
            </w:pPr>
            <w:ins w:id="9703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BBA4BE" w14:textId="77777777" w:rsidR="00ED6068" w:rsidRPr="00ED6068" w:rsidRDefault="00ED6068" w:rsidP="00ED6068">
            <w:pPr>
              <w:spacing w:before="0" w:after="0" w:line="240" w:lineRule="auto"/>
              <w:jc w:val="center"/>
              <w:rPr>
                <w:ins w:id="97039" w:author="pete jones" w:date="2022-01-11T17:00:00Z"/>
                <w:rFonts w:ascii="Calibri" w:hAnsi="Calibri" w:cs="Calibri"/>
                <w:color w:val="000000"/>
                <w:sz w:val="22"/>
                <w:szCs w:val="22"/>
              </w:rPr>
            </w:pPr>
            <w:ins w:id="9704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ABBDE0" w14:textId="77777777" w:rsidR="00ED6068" w:rsidRPr="00ED6068" w:rsidRDefault="00ED6068" w:rsidP="00ED6068">
            <w:pPr>
              <w:spacing w:before="0" w:after="0" w:line="240" w:lineRule="auto"/>
              <w:jc w:val="center"/>
              <w:rPr>
                <w:ins w:id="97041" w:author="pete jones" w:date="2022-01-11T17:00:00Z"/>
                <w:rFonts w:ascii="Calibri" w:hAnsi="Calibri" w:cs="Calibri"/>
                <w:color w:val="000000"/>
                <w:sz w:val="22"/>
                <w:szCs w:val="22"/>
              </w:rPr>
            </w:pPr>
            <w:ins w:id="9704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A024B3" w14:textId="77777777" w:rsidR="00ED6068" w:rsidRPr="00ED6068" w:rsidRDefault="00ED6068" w:rsidP="00ED6068">
            <w:pPr>
              <w:spacing w:before="0" w:after="0" w:line="240" w:lineRule="auto"/>
              <w:jc w:val="center"/>
              <w:rPr>
                <w:ins w:id="97043" w:author="pete jones" w:date="2022-01-11T17:00:00Z"/>
                <w:rFonts w:ascii="Calibri" w:hAnsi="Calibri" w:cs="Calibri"/>
                <w:color w:val="000000"/>
                <w:sz w:val="22"/>
                <w:szCs w:val="22"/>
              </w:rPr>
            </w:pPr>
            <w:ins w:id="9704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ACB733" w14:textId="77777777" w:rsidR="00ED6068" w:rsidRPr="00ED6068" w:rsidRDefault="00ED6068" w:rsidP="00ED6068">
            <w:pPr>
              <w:spacing w:before="0" w:after="0" w:line="240" w:lineRule="auto"/>
              <w:jc w:val="center"/>
              <w:rPr>
                <w:ins w:id="97045" w:author="pete jones" w:date="2022-01-11T17:00:00Z"/>
                <w:rFonts w:ascii="Calibri" w:hAnsi="Calibri" w:cs="Calibri"/>
                <w:color w:val="000000"/>
                <w:sz w:val="22"/>
                <w:szCs w:val="22"/>
              </w:rPr>
            </w:pPr>
            <w:ins w:id="9704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FD0701" w14:textId="77777777" w:rsidR="00ED6068" w:rsidRPr="00ED6068" w:rsidRDefault="00ED6068" w:rsidP="00ED6068">
            <w:pPr>
              <w:spacing w:before="0" w:after="0" w:line="240" w:lineRule="auto"/>
              <w:jc w:val="center"/>
              <w:rPr>
                <w:ins w:id="97047" w:author="pete jones" w:date="2022-01-11T17:00:00Z"/>
                <w:rFonts w:ascii="Calibri" w:hAnsi="Calibri" w:cs="Calibri"/>
                <w:color w:val="000000"/>
                <w:sz w:val="22"/>
                <w:szCs w:val="22"/>
              </w:rPr>
            </w:pPr>
            <w:ins w:id="9704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02855B" w14:textId="77777777" w:rsidR="00ED6068" w:rsidRPr="00ED6068" w:rsidRDefault="00ED6068" w:rsidP="00ED6068">
            <w:pPr>
              <w:spacing w:before="0" w:after="0" w:line="240" w:lineRule="auto"/>
              <w:jc w:val="center"/>
              <w:rPr>
                <w:ins w:id="97049" w:author="pete jones" w:date="2022-01-11T17:00:00Z"/>
                <w:rFonts w:ascii="Calibri" w:hAnsi="Calibri" w:cs="Calibri"/>
                <w:color w:val="000000"/>
                <w:sz w:val="22"/>
                <w:szCs w:val="22"/>
              </w:rPr>
            </w:pPr>
            <w:ins w:id="97050"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4C2E5A6" w14:textId="77777777" w:rsidR="00ED6068" w:rsidRPr="00ED6068" w:rsidRDefault="00ED6068" w:rsidP="00ED6068">
            <w:pPr>
              <w:spacing w:before="0" w:after="0" w:line="240" w:lineRule="auto"/>
              <w:jc w:val="center"/>
              <w:rPr>
                <w:ins w:id="97051" w:author="pete jones" w:date="2022-01-11T17:00:00Z"/>
                <w:rFonts w:ascii="Calibri" w:hAnsi="Calibri" w:cs="Calibri"/>
                <w:color w:val="000000"/>
                <w:sz w:val="22"/>
                <w:szCs w:val="22"/>
              </w:rPr>
            </w:pPr>
            <w:ins w:id="97052" w:author="pete jones" w:date="2022-01-11T17:00:00Z">
              <w:r w:rsidRPr="00ED6068">
                <w:rPr>
                  <w:rFonts w:ascii="Calibri" w:hAnsi="Calibri" w:cs="Calibri"/>
                  <w:color w:val="000000"/>
                  <w:sz w:val="22"/>
                  <w:szCs w:val="22"/>
                </w:rPr>
                <w:t> </w:t>
              </w:r>
            </w:ins>
          </w:p>
        </w:tc>
      </w:tr>
      <w:tr w:rsidR="00ED6068" w:rsidRPr="00ED6068" w14:paraId="1021964C" w14:textId="77777777" w:rsidTr="00ED6068">
        <w:trPr>
          <w:trHeight w:val="300"/>
          <w:ins w:id="97053"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E9623CD" w14:textId="77777777" w:rsidR="00ED6068" w:rsidRPr="00ED6068" w:rsidRDefault="00ED6068" w:rsidP="00ED6068">
            <w:pPr>
              <w:spacing w:before="0" w:after="0" w:line="240" w:lineRule="auto"/>
              <w:jc w:val="center"/>
              <w:rPr>
                <w:ins w:id="97054" w:author="pete jones" w:date="2022-01-11T17:00:00Z"/>
                <w:rFonts w:ascii="Calibri" w:hAnsi="Calibri" w:cs="Calibri"/>
                <w:color w:val="000000"/>
                <w:sz w:val="22"/>
                <w:szCs w:val="22"/>
              </w:rPr>
            </w:pPr>
            <w:ins w:id="97055"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0E8415E" w14:textId="77777777" w:rsidR="00ED6068" w:rsidRPr="00ED6068" w:rsidRDefault="00ED6068" w:rsidP="00ED6068">
            <w:pPr>
              <w:spacing w:before="0" w:after="0" w:line="240" w:lineRule="auto"/>
              <w:jc w:val="left"/>
              <w:rPr>
                <w:ins w:id="97056" w:author="pete jones" w:date="2022-01-11T17:00:00Z"/>
                <w:rFonts w:ascii="Calibri" w:hAnsi="Calibri" w:cs="Calibri"/>
                <w:color w:val="000000"/>
                <w:sz w:val="22"/>
                <w:szCs w:val="22"/>
              </w:rPr>
            </w:pPr>
            <w:ins w:id="97057" w:author="pete jones" w:date="2022-01-11T17:00:00Z">
              <w:r w:rsidRPr="00ED6068">
                <w:rPr>
                  <w:rFonts w:ascii="Calibri" w:hAnsi="Calibri" w:cs="Calibri"/>
                  <w:color w:val="000000"/>
                  <w:sz w:val="22"/>
                  <w:szCs w:val="22"/>
                </w:rPr>
                <w:t>Materials and Manufacturing 1</w:t>
              </w:r>
            </w:ins>
          </w:p>
        </w:tc>
        <w:tc>
          <w:tcPr>
            <w:tcW w:w="432" w:type="dxa"/>
            <w:tcBorders>
              <w:top w:val="nil"/>
              <w:left w:val="nil"/>
              <w:bottom w:val="single" w:sz="4" w:space="0" w:color="auto"/>
              <w:right w:val="single" w:sz="4" w:space="0" w:color="auto"/>
            </w:tcBorders>
            <w:shd w:val="clear" w:color="auto" w:fill="auto"/>
            <w:noWrap/>
            <w:vAlign w:val="bottom"/>
            <w:hideMark/>
          </w:tcPr>
          <w:p w14:paraId="1920A172" w14:textId="77777777" w:rsidR="00ED6068" w:rsidRPr="00ED6068" w:rsidRDefault="00ED6068" w:rsidP="00ED6068">
            <w:pPr>
              <w:spacing w:before="0" w:after="0" w:line="240" w:lineRule="auto"/>
              <w:jc w:val="center"/>
              <w:rPr>
                <w:ins w:id="97058" w:author="pete jones" w:date="2022-01-11T17:00:00Z"/>
                <w:rFonts w:ascii="Calibri" w:hAnsi="Calibri" w:cs="Calibri"/>
                <w:color w:val="000000"/>
                <w:sz w:val="22"/>
                <w:szCs w:val="22"/>
              </w:rPr>
            </w:pPr>
            <w:ins w:id="97059" w:author="pete jones" w:date="2022-01-11T17:00:00Z">
              <w:r w:rsidRPr="00ED6068">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3DE5447" w14:textId="77777777" w:rsidR="00ED6068" w:rsidRPr="00ED6068" w:rsidRDefault="00ED6068" w:rsidP="00ED6068">
            <w:pPr>
              <w:spacing w:before="0" w:after="0" w:line="240" w:lineRule="auto"/>
              <w:jc w:val="center"/>
              <w:rPr>
                <w:ins w:id="97060" w:author="pete jones" w:date="2022-01-11T17:00:00Z"/>
                <w:rFonts w:ascii="Calibri" w:hAnsi="Calibri" w:cs="Calibri"/>
                <w:color w:val="000000"/>
                <w:sz w:val="22"/>
                <w:szCs w:val="22"/>
              </w:rPr>
            </w:pPr>
            <w:ins w:id="97061"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353F4AB" w14:textId="77777777" w:rsidR="00ED6068" w:rsidRPr="00ED6068" w:rsidRDefault="00ED6068" w:rsidP="00ED6068">
            <w:pPr>
              <w:spacing w:before="0" w:after="0" w:line="240" w:lineRule="auto"/>
              <w:jc w:val="center"/>
              <w:rPr>
                <w:ins w:id="97062" w:author="pete jones" w:date="2022-01-11T17:00:00Z"/>
                <w:rFonts w:ascii="Calibri" w:hAnsi="Calibri" w:cs="Calibri"/>
                <w:color w:val="000000"/>
                <w:sz w:val="22"/>
                <w:szCs w:val="22"/>
              </w:rPr>
            </w:pPr>
            <w:ins w:id="9706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DE2BE5" w14:textId="77777777" w:rsidR="00ED6068" w:rsidRPr="00ED6068" w:rsidRDefault="00ED6068" w:rsidP="00ED6068">
            <w:pPr>
              <w:spacing w:before="0" w:after="0" w:line="240" w:lineRule="auto"/>
              <w:jc w:val="center"/>
              <w:rPr>
                <w:ins w:id="97064" w:author="pete jones" w:date="2022-01-11T17:00:00Z"/>
                <w:rFonts w:ascii="Calibri" w:hAnsi="Calibri" w:cs="Calibri"/>
                <w:color w:val="000000"/>
                <w:sz w:val="22"/>
                <w:szCs w:val="22"/>
              </w:rPr>
            </w:pPr>
            <w:ins w:id="9706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46DFFD" w14:textId="77777777" w:rsidR="00ED6068" w:rsidRPr="00ED6068" w:rsidRDefault="00ED6068" w:rsidP="00ED6068">
            <w:pPr>
              <w:spacing w:before="0" w:after="0" w:line="240" w:lineRule="auto"/>
              <w:jc w:val="center"/>
              <w:rPr>
                <w:ins w:id="97066" w:author="pete jones" w:date="2022-01-11T17:00:00Z"/>
                <w:rFonts w:ascii="Calibri" w:hAnsi="Calibri" w:cs="Calibri"/>
                <w:color w:val="000000"/>
                <w:sz w:val="22"/>
                <w:szCs w:val="22"/>
              </w:rPr>
            </w:pPr>
            <w:ins w:id="9706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E0BA0AF" w14:textId="77777777" w:rsidR="00ED6068" w:rsidRPr="00ED6068" w:rsidRDefault="00ED6068" w:rsidP="00ED6068">
            <w:pPr>
              <w:spacing w:before="0" w:after="0" w:line="240" w:lineRule="auto"/>
              <w:jc w:val="center"/>
              <w:rPr>
                <w:ins w:id="97068" w:author="pete jones" w:date="2022-01-11T17:00:00Z"/>
                <w:rFonts w:ascii="Calibri" w:hAnsi="Calibri" w:cs="Calibri"/>
                <w:color w:val="000000"/>
                <w:sz w:val="22"/>
                <w:szCs w:val="22"/>
              </w:rPr>
            </w:pPr>
            <w:ins w:id="9706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20471F" w14:textId="77777777" w:rsidR="00ED6068" w:rsidRPr="00ED6068" w:rsidRDefault="00ED6068" w:rsidP="00ED6068">
            <w:pPr>
              <w:spacing w:before="0" w:after="0" w:line="240" w:lineRule="auto"/>
              <w:jc w:val="center"/>
              <w:rPr>
                <w:ins w:id="97070" w:author="pete jones" w:date="2022-01-11T17:00:00Z"/>
                <w:rFonts w:ascii="Calibri" w:hAnsi="Calibri" w:cs="Calibri"/>
                <w:color w:val="000000"/>
                <w:sz w:val="22"/>
                <w:szCs w:val="22"/>
              </w:rPr>
            </w:pPr>
            <w:ins w:id="9707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55392C" w14:textId="77777777" w:rsidR="00ED6068" w:rsidRPr="00ED6068" w:rsidRDefault="00ED6068" w:rsidP="00ED6068">
            <w:pPr>
              <w:spacing w:before="0" w:after="0" w:line="240" w:lineRule="auto"/>
              <w:jc w:val="center"/>
              <w:rPr>
                <w:ins w:id="97072" w:author="pete jones" w:date="2022-01-11T17:00:00Z"/>
                <w:rFonts w:ascii="Calibri" w:hAnsi="Calibri" w:cs="Calibri"/>
                <w:color w:val="000000"/>
                <w:sz w:val="22"/>
                <w:szCs w:val="22"/>
              </w:rPr>
            </w:pPr>
            <w:ins w:id="9707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7EF658" w14:textId="77777777" w:rsidR="00ED6068" w:rsidRPr="00ED6068" w:rsidRDefault="00ED6068" w:rsidP="00ED6068">
            <w:pPr>
              <w:spacing w:before="0" w:after="0" w:line="240" w:lineRule="auto"/>
              <w:jc w:val="center"/>
              <w:rPr>
                <w:ins w:id="97074" w:author="pete jones" w:date="2022-01-11T17:00:00Z"/>
                <w:rFonts w:ascii="Calibri" w:hAnsi="Calibri" w:cs="Calibri"/>
                <w:color w:val="000000"/>
                <w:sz w:val="22"/>
                <w:szCs w:val="22"/>
              </w:rPr>
            </w:pPr>
            <w:ins w:id="9707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BD7200" w14:textId="77777777" w:rsidR="00ED6068" w:rsidRPr="00ED6068" w:rsidRDefault="00ED6068" w:rsidP="00ED6068">
            <w:pPr>
              <w:spacing w:before="0" w:after="0" w:line="240" w:lineRule="auto"/>
              <w:jc w:val="center"/>
              <w:rPr>
                <w:ins w:id="97076" w:author="pete jones" w:date="2022-01-11T17:00:00Z"/>
                <w:rFonts w:ascii="Calibri" w:hAnsi="Calibri" w:cs="Calibri"/>
                <w:color w:val="000000"/>
                <w:sz w:val="22"/>
                <w:szCs w:val="22"/>
              </w:rPr>
            </w:pPr>
            <w:ins w:id="9707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CB3048" w14:textId="77777777" w:rsidR="00ED6068" w:rsidRPr="00ED6068" w:rsidRDefault="00ED6068" w:rsidP="00ED6068">
            <w:pPr>
              <w:spacing w:before="0" w:after="0" w:line="240" w:lineRule="auto"/>
              <w:jc w:val="center"/>
              <w:rPr>
                <w:ins w:id="97078" w:author="pete jones" w:date="2022-01-11T17:00:00Z"/>
                <w:rFonts w:ascii="Calibri" w:hAnsi="Calibri" w:cs="Calibri"/>
                <w:color w:val="000000"/>
                <w:sz w:val="22"/>
                <w:szCs w:val="22"/>
              </w:rPr>
            </w:pPr>
            <w:ins w:id="97079"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082288" w14:textId="77777777" w:rsidR="00ED6068" w:rsidRPr="00ED6068" w:rsidRDefault="00ED6068" w:rsidP="00ED6068">
            <w:pPr>
              <w:spacing w:before="0" w:after="0" w:line="240" w:lineRule="auto"/>
              <w:jc w:val="center"/>
              <w:rPr>
                <w:ins w:id="97080" w:author="pete jones" w:date="2022-01-11T17:00:00Z"/>
                <w:rFonts w:ascii="Calibri" w:hAnsi="Calibri" w:cs="Calibri"/>
                <w:color w:val="000000"/>
                <w:sz w:val="22"/>
                <w:szCs w:val="22"/>
              </w:rPr>
            </w:pPr>
            <w:ins w:id="97081" w:author="pete jones" w:date="2022-01-11T17:00:00Z">
              <w:r w:rsidRPr="00ED6068">
                <w:rPr>
                  <w:rFonts w:ascii="Calibri" w:hAnsi="Calibri" w:cs="Calibri"/>
                  <w:color w:val="000000"/>
                  <w:sz w:val="22"/>
                  <w:szCs w:val="22"/>
                </w:rPr>
                <w:t> </w:t>
              </w:r>
            </w:ins>
          </w:p>
        </w:tc>
      </w:tr>
      <w:tr w:rsidR="00ED6068" w:rsidRPr="00ED6068" w14:paraId="115B497A" w14:textId="77777777" w:rsidTr="00ED6068">
        <w:trPr>
          <w:trHeight w:val="300"/>
          <w:ins w:id="97082"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38FA1BF" w14:textId="77777777" w:rsidR="00ED6068" w:rsidRPr="00ED6068" w:rsidRDefault="00ED6068" w:rsidP="00ED6068">
            <w:pPr>
              <w:spacing w:before="0" w:after="0" w:line="240" w:lineRule="auto"/>
              <w:jc w:val="center"/>
              <w:rPr>
                <w:ins w:id="97083" w:author="pete jones" w:date="2022-01-11T17:00:00Z"/>
                <w:rFonts w:ascii="Calibri" w:hAnsi="Calibri" w:cs="Calibri"/>
                <w:color w:val="000000"/>
                <w:sz w:val="22"/>
                <w:szCs w:val="22"/>
              </w:rPr>
            </w:pPr>
            <w:ins w:id="97084"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83D08CE" w14:textId="77777777" w:rsidR="00ED6068" w:rsidRPr="00ED6068" w:rsidRDefault="00ED6068" w:rsidP="00ED6068">
            <w:pPr>
              <w:spacing w:before="0" w:after="0" w:line="240" w:lineRule="auto"/>
              <w:jc w:val="left"/>
              <w:rPr>
                <w:ins w:id="97085" w:author="pete jones" w:date="2022-01-11T17:00:00Z"/>
                <w:rFonts w:ascii="Calibri" w:hAnsi="Calibri" w:cs="Calibri"/>
                <w:color w:val="000000"/>
                <w:sz w:val="22"/>
                <w:szCs w:val="22"/>
              </w:rPr>
            </w:pPr>
            <w:ins w:id="97086" w:author="pete jones" w:date="2022-01-11T17:00:00Z">
              <w:r w:rsidRPr="00ED6068">
                <w:rPr>
                  <w:rFonts w:ascii="Calibri" w:hAnsi="Calibri" w:cs="Calibri"/>
                  <w:color w:val="000000"/>
                  <w:sz w:val="22"/>
                  <w:szCs w:val="22"/>
                </w:rPr>
                <w:t>Mathematical Modelling for Engineers</w:t>
              </w:r>
            </w:ins>
          </w:p>
        </w:tc>
        <w:tc>
          <w:tcPr>
            <w:tcW w:w="432" w:type="dxa"/>
            <w:tcBorders>
              <w:top w:val="nil"/>
              <w:left w:val="nil"/>
              <w:bottom w:val="single" w:sz="4" w:space="0" w:color="auto"/>
              <w:right w:val="single" w:sz="4" w:space="0" w:color="auto"/>
            </w:tcBorders>
            <w:shd w:val="clear" w:color="auto" w:fill="auto"/>
            <w:noWrap/>
            <w:vAlign w:val="bottom"/>
            <w:hideMark/>
          </w:tcPr>
          <w:p w14:paraId="0887C0BF" w14:textId="77777777" w:rsidR="00ED6068" w:rsidRPr="00ED6068" w:rsidRDefault="00ED6068" w:rsidP="00ED6068">
            <w:pPr>
              <w:spacing w:before="0" w:after="0" w:line="240" w:lineRule="auto"/>
              <w:jc w:val="center"/>
              <w:rPr>
                <w:ins w:id="97087" w:author="pete jones" w:date="2022-01-11T17:00:00Z"/>
                <w:rFonts w:ascii="Calibri" w:hAnsi="Calibri" w:cs="Calibri"/>
                <w:color w:val="000000"/>
                <w:sz w:val="22"/>
                <w:szCs w:val="22"/>
              </w:rPr>
            </w:pPr>
            <w:ins w:id="97088" w:author="pete jones" w:date="2022-01-11T17:00:00Z">
              <w:r w:rsidRPr="00ED6068">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5AFA272B" w14:textId="77777777" w:rsidR="00ED6068" w:rsidRPr="00ED6068" w:rsidRDefault="00ED6068" w:rsidP="00ED6068">
            <w:pPr>
              <w:spacing w:before="0" w:after="0" w:line="240" w:lineRule="auto"/>
              <w:jc w:val="center"/>
              <w:rPr>
                <w:ins w:id="97089" w:author="pete jones" w:date="2022-01-11T17:00:00Z"/>
                <w:rFonts w:ascii="Calibri" w:hAnsi="Calibri" w:cs="Calibri"/>
                <w:color w:val="000000"/>
                <w:sz w:val="22"/>
                <w:szCs w:val="22"/>
              </w:rPr>
            </w:pPr>
            <w:ins w:id="97090"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9BD76E9" w14:textId="77777777" w:rsidR="00ED6068" w:rsidRPr="00ED6068" w:rsidRDefault="00ED6068" w:rsidP="00ED6068">
            <w:pPr>
              <w:spacing w:before="0" w:after="0" w:line="240" w:lineRule="auto"/>
              <w:jc w:val="center"/>
              <w:rPr>
                <w:ins w:id="97091" w:author="pete jones" w:date="2022-01-11T17:00:00Z"/>
                <w:rFonts w:ascii="Calibri" w:hAnsi="Calibri" w:cs="Calibri"/>
                <w:color w:val="000000"/>
                <w:sz w:val="22"/>
                <w:szCs w:val="22"/>
              </w:rPr>
            </w:pPr>
            <w:ins w:id="9709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4879DC4" w14:textId="77777777" w:rsidR="00ED6068" w:rsidRPr="00ED6068" w:rsidRDefault="00ED6068" w:rsidP="00ED6068">
            <w:pPr>
              <w:spacing w:before="0" w:after="0" w:line="240" w:lineRule="auto"/>
              <w:jc w:val="center"/>
              <w:rPr>
                <w:ins w:id="97093" w:author="pete jones" w:date="2022-01-11T17:00:00Z"/>
                <w:rFonts w:ascii="Calibri" w:hAnsi="Calibri" w:cs="Calibri"/>
                <w:color w:val="000000"/>
                <w:sz w:val="22"/>
                <w:szCs w:val="22"/>
              </w:rPr>
            </w:pPr>
            <w:ins w:id="9709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1BC28DD" w14:textId="77777777" w:rsidR="00ED6068" w:rsidRPr="00ED6068" w:rsidRDefault="00ED6068" w:rsidP="00ED6068">
            <w:pPr>
              <w:spacing w:before="0" w:after="0" w:line="240" w:lineRule="auto"/>
              <w:jc w:val="center"/>
              <w:rPr>
                <w:ins w:id="97095" w:author="pete jones" w:date="2022-01-11T17:00:00Z"/>
                <w:rFonts w:ascii="Calibri" w:hAnsi="Calibri" w:cs="Calibri"/>
                <w:color w:val="000000"/>
                <w:sz w:val="22"/>
                <w:szCs w:val="22"/>
              </w:rPr>
            </w:pPr>
            <w:ins w:id="9709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789D20" w14:textId="77777777" w:rsidR="00ED6068" w:rsidRPr="00ED6068" w:rsidRDefault="00ED6068" w:rsidP="00ED6068">
            <w:pPr>
              <w:spacing w:before="0" w:after="0" w:line="240" w:lineRule="auto"/>
              <w:jc w:val="center"/>
              <w:rPr>
                <w:ins w:id="97097" w:author="pete jones" w:date="2022-01-11T17:00:00Z"/>
                <w:rFonts w:ascii="Calibri" w:hAnsi="Calibri" w:cs="Calibri"/>
                <w:color w:val="000000"/>
                <w:sz w:val="22"/>
                <w:szCs w:val="22"/>
              </w:rPr>
            </w:pPr>
            <w:ins w:id="9709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308B3F" w14:textId="77777777" w:rsidR="00ED6068" w:rsidRPr="00ED6068" w:rsidRDefault="00ED6068" w:rsidP="00ED6068">
            <w:pPr>
              <w:spacing w:before="0" w:after="0" w:line="240" w:lineRule="auto"/>
              <w:jc w:val="center"/>
              <w:rPr>
                <w:ins w:id="97099" w:author="pete jones" w:date="2022-01-11T17:00:00Z"/>
                <w:rFonts w:ascii="Calibri" w:hAnsi="Calibri" w:cs="Calibri"/>
                <w:color w:val="000000"/>
                <w:sz w:val="22"/>
                <w:szCs w:val="22"/>
              </w:rPr>
            </w:pPr>
            <w:ins w:id="9710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5AD9AF" w14:textId="77777777" w:rsidR="00ED6068" w:rsidRPr="00ED6068" w:rsidRDefault="00ED6068" w:rsidP="00ED6068">
            <w:pPr>
              <w:spacing w:before="0" w:after="0" w:line="240" w:lineRule="auto"/>
              <w:jc w:val="center"/>
              <w:rPr>
                <w:ins w:id="97101" w:author="pete jones" w:date="2022-01-11T17:00:00Z"/>
                <w:rFonts w:ascii="Calibri" w:hAnsi="Calibri" w:cs="Calibri"/>
                <w:color w:val="000000"/>
                <w:sz w:val="22"/>
                <w:szCs w:val="22"/>
              </w:rPr>
            </w:pPr>
            <w:ins w:id="9710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5DFAB2" w14:textId="77777777" w:rsidR="00ED6068" w:rsidRPr="00ED6068" w:rsidRDefault="00ED6068" w:rsidP="00ED6068">
            <w:pPr>
              <w:spacing w:before="0" w:after="0" w:line="240" w:lineRule="auto"/>
              <w:jc w:val="center"/>
              <w:rPr>
                <w:ins w:id="97103" w:author="pete jones" w:date="2022-01-11T17:00:00Z"/>
                <w:rFonts w:ascii="Calibri" w:hAnsi="Calibri" w:cs="Calibri"/>
                <w:color w:val="000000"/>
                <w:sz w:val="22"/>
                <w:szCs w:val="22"/>
              </w:rPr>
            </w:pPr>
            <w:ins w:id="9710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675CB3" w14:textId="77777777" w:rsidR="00ED6068" w:rsidRPr="00ED6068" w:rsidRDefault="00ED6068" w:rsidP="00ED6068">
            <w:pPr>
              <w:spacing w:before="0" w:after="0" w:line="240" w:lineRule="auto"/>
              <w:jc w:val="center"/>
              <w:rPr>
                <w:ins w:id="97105" w:author="pete jones" w:date="2022-01-11T17:00:00Z"/>
                <w:rFonts w:ascii="Calibri" w:hAnsi="Calibri" w:cs="Calibri"/>
                <w:color w:val="000000"/>
                <w:sz w:val="22"/>
                <w:szCs w:val="22"/>
              </w:rPr>
            </w:pPr>
            <w:ins w:id="9710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5C174B" w14:textId="77777777" w:rsidR="00ED6068" w:rsidRPr="00ED6068" w:rsidRDefault="00ED6068" w:rsidP="00ED6068">
            <w:pPr>
              <w:spacing w:before="0" w:after="0" w:line="240" w:lineRule="auto"/>
              <w:jc w:val="center"/>
              <w:rPr>
                <w:ins w:id="97107" w:author="pete jones" w:date="2022-01-11T17:00:00Z"/>
                <w:rFonts w:ascii="Calibri" w:hAnsi="Calibri" w:cs="Calibri"/>
                <w:color w:val="000000"/>
                <w:sz w:val="22"/>
                <w:szCs w:val="22"/>
              </w:rPr>
            </w:pPr>
            <w:ins w:id="97108"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8F6710A" w14:textId="77777777" w:rsidR="00ED6068" w:rsidRPr="00ED6068" w:rsidRDefault="00ED6068" w:rsidP="00ED6068">
            <w:pPr>
              <w:spacing w:before="0" w:after="0" w:line="240" w:lineRule="auto"/>
              <w:jc w:val="center"/>
              <w:rPr>
                <w:ins w:id="97109" w:author="pete jones" w:date="2022-01-11T17:00:00Z"/>
                <w:rFonts w:ascii="Calibri" w:hAnsi="Calibri" w:cs="Calibri"/>
                <w:color w:val="000000"/>
                <w:sz w:val="22"/>
                <w:szCs w:val="22"/>
              </w:rPr>
            </w:pPr>
            <w:ins w:id="97110" w:author="pete jones" w:date="2022-01-11T17:00:00Z">
              <w:r w:rsidRPr="00ED6068">
                <w:rPr>
                  <w:rFonts w:ascii="Calibri" w:hAnsi="Calibri" w:cs="Calibri"/>
                  <w:color w:val="000000"/>
                  <w:sz w:val="22"/>
                  <w:szCs w:val="22"/>
                </w:rPr>
                <w:t> </w:t>
              </w:r>
            </w:ins>
          </w:p>
        </w:tc>
      </w:tr>
      <w:tr w:rsidR="00ED6068" w:rsidRPr="00ED6068" w14:paraId="5930B5BE" w14:textId="77777777" w:rsidTr="00ED6068">
        <w:trPr>
          <w:trHeight w:val="300"/>
          <w:ins w:id="97111"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61E93AD" w14:textId="77777777" w:rsidR="00ED6068" w:rsidRPr="00ED6068" w:rsidRDefault="00ED6068" w:rsidP="00ED6068">
            <w:pPr>
              <w:spacing w:before="0" w:after="0" w:line="240" w:lineRule="auto"/>
              <w:jc w:val="center"/>
              <w:rPr>
                <w:ins w:id="97112" w:author="pete jones" w:date="2022-01-11T17:00:00Z"/>
                <w:rFonts w:ascii="Calibri" w:hAnsi="Calibri" w:cs="Calibri"/>
                <w:color w:val="000000"/>
                <w:sz w:val="22"/>
                <w:szCs w:val="22"/>
              </w:rPr>
            </w:pPr>
            <w:ins w:id="97113"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E144332" w14:textId="77777777" w:rsidR="00ED6068" w:rsidRPr="00ED6068" w:rsidRDefault="00ED6068" w:rsidP="00ED6068">
            <w:pPr>
              <w:spacing w:before="0" w:after="0" w:line="240" w:lineRule="auto"/>
              <w:jc w:val="left"/>
              <w:rPr>
                <w:ins w:id="97114" w:author="pete jones" w:date="2022-01-11T17:00:00Z"/>
                <w:rFonts w:ascii="Calibri" w:hAnsi="Calibri" w:cs="Calibri"/>
                <w:color w:val="000000"/>
                <w:sz w:val="22"/>
                <w:szCs w:val="22"/>
              </w:rPr>
            </w:pPr>
            <w:ins w:id="97115" w:author="pete jones" w:date="2022-01-11T17:00:00Z">
              <w:r w:rsidRPr="00ED6068">
                <w:rPr>
                  <w:rFonts w:ascii="Calibri" w:hAnsi="Calibri" w:cs="Calibri"/>
                  <w:color w:val="000000"/>
                  <w:sz w:val="22"/>
                  <w:szCs w:val="22"/>
                </w:rPr>
                <w:t>Advanced Mathematical Modelling</w:t>
              </w:r>
            </w:ins>
          </w:p>
        </w:tc>
        <w:tc>
          <w:tcPr>
            <w:tcW w:w="432" w:type="dxa"/>
            <w:tcBorders>
              <w:top w:val="nil"/>
              <w:left w:val="nil"/>
              <w:bottom w:val="single" w:sz="4" w:space="0" w:color="auto"/>
              <w:right w:val="single" w:sz="4" w:space="0" w:color="auto"/>
            </w:tcBorders>
            <w:shd w:val="clear" w:color="auto" w:fill="auto"/>
            <w:noWrap/>
            <w:vAlign w:val="bottom"/>
            <w:hideMark/>
          </w:tcPr>
          <w:p w14:paraId="3A6285A5" w14:textId="77777777" w:rsidR="00ED6068" w:rsidRPr="00ED6068" w:rsidRDefault="00ED6068" w:rsidP="00ED6068">
            <w:pPr>
              <w:spacing w:before="0" w:after="0" w:line="240" w:lineRule="auto"/>
              <w:jc w:val="center"/>
              <w:rPr>
                <w:ins w:id="97116" w:author="pete jones" w:date="2022-01-11T17:00:00Z"/>
                <w:rFonts w:ascii="Calibri" w:hAnsi="Calibri" w:cs="Calibri"/>
                <w:color w:val="000000"/>
                <w:sz w:val="22"/>
                <w:szCs w:val="22"/>
              </w:rPr>
            </w:pPr>
            <w:ins w:id="97117" w:author="pete jones" w:date="2022-01-11T17:00:00Z">
              <w:r w:rsidRPr="00ED6068">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70ADD26C" w14:textId="77777777" w:rsidR="00ED6068" w:rsidRPr="00ED6068" w:rsidRDefault="00ED6068" w:rsidP="00ED6068">
            <w:pPr>
              <w:spacing w:before="0" w:after="0" w:line="240" w:lineRule="auto"/>
              <w:jc w:val="center"/>
              <w:rPr>
                <w:ins w:id="97118" w:author="pete jones" w:date="2022-01-11T17:00:00Z"/>
                <w:rFonts w:ascii="Calibri" w:hAnsi="Calibri" w:cs="Calibri"/>
                <w:color w:val="000000"/>
                <w:sz w:val="22"/>
                <w:szCs w:val="22"/>
              </w:rPr>
            </w:pPr>
            <w:ins w:id="97119"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76E5E03" w14:textId="77777777" w:rsidR="00ED6068" w:rsidRPr="00ED6068" w:rsidRDefault="00ED6068" w:rsidP="00ED6068">
            <w:pPr>
              <w:spacing w:before="0" w:after="0" w:line="240" w:lineRule="auto"/>
              <w:jc w:val="center"/>
              <w:rPr>
                <w:ins w:id="97120" w:author="pete jones" w:date="2022-01-11T17:00:00Z"/>
                <w:rFonts w:ascii="Calibri" w:hAnsi="Calibri" w:cs="Calibri"/>
                <w:color w:val="000000"/>
                <w:sz w:val="22"/>
                <w:szCs w:val="22"/>
              </w:rPr>
            </w:pPr>
            <w:ins w:id="9712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197EC5" w14:textId="77777777" w:rsidR="00ED6068" w:rsidRPr="00ED6068" w:rsidRDefault="00ED6068" w:rsidP="00ED6068">
            <w:pPr>
              <w:spacing w:before="0" w:after="0" w:line="240" w:lineRule="auto"/>
              <w:jc w:val="center"/>
              <w:rPr>
                <w:ins w:id="97122" w:author="pete jones" w:date="2022-01-11T17:00:00Z"/>
                <w:rFonts w:ascii="Calibri" w:hAnsi="Calibri" w:cs="Calibri"/>
                <w:color w:val="000000"/>
                <w:sz w:val="22"/>
                <w:szCs w:val="22"/>
              </w:rPr>
            </w:pPr>
            <w:ins w:id="9712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D2111B3" w14:textId="77777777" w:rsidR="00ED6068" w:rsidRPr="00ED6068" w:rsidRDefault="00ED6068" w:rsidP="00ED6068">
            <w:pPr>
              <w:spacing w:before="0" w:after="0" w:line="240" w:lineRule="auto"/>
              <w:jc w:val="center"/>
              <w:rPr>
                <w:ins w:id="97124" w:author="pete jones" w:date="2022-01-11T17:00:00Z"/>
                <w:rFonts w:ascii="Calibri" w:hAnsi="Calibri" w:cs="Calibri"/>
                <w:color w:val="000000"/>
                <w:sz w:val="22"/>
                <w:szCs w:val="22"/>
              </w:rPr>
            </w:pPr>
            <w:ins w:id="9712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B0DA77" w14:textId="77777777" w:rsidR="00ED6068" w:rsidRPr="00ED6068" w:rsidRDefault="00ED6068" w:rsidP="00ED6068">
            <w:pPr>
              <w:spacing w:before="0" w:after="0" w:line="240" w:lineRule="auto"/>
              <w:jc w:val="center"/>
              <w:rPr>
                <w:ins w:id="97126" w:author="pete jones" w:date="2022-01-11T17:00:00Z"/>
                <w:rFonts w:ascii="Calibri" w:hAnsi="Calibri" w:cs="Calibri"/>
                <w:color w:val="000000"/>
                <w:sz w:val="22"/>
                <w:szCs w:val="22"/>
              </w:rPr>
            </w:pPr>
            <w:ins w:id="9712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B9EA49" w14:textId="77777777" w:rsidR="00ED6068" w:rsidRPr="00ED6068" w:rsidRDefault="00ED6068" w:rsidP="00ED6068">
            <w:pPr>
              <w:spacing w:before="0" w:after="0" w:line="240" w:lineRule="auto"/>
              <w:jc w:val="center"/>
              <w:rPr>
                <w:ins w:id="97128" w:author="pete jones" w:date="2022-01-11T17:00:00Z"/>
                <w:rFonts w:ascii="Calibri" w:hAnsi="Calibri" w:cs="Calibri"/>
                <w:color w:val="000000"/>
                <w:sz w:val="22"/>
                <w:szCs w:val="22"/>
              </w:rPr>
            </w:pPr>
            <w:ins w:id="9712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E5DD14D" w14:textId="77777777" w:rsidR="00ED6068" w:rsidRPr="00ED6068" w:rsidRDefault="00ED6068" w:rsidP="00ED6068">
            <w:pPr>
              <w:spacing w:before="0" w:after="0" w:line="240" w:lineRule="auto"/>
              <w:jc w:val="center"/>
              <w:rPr>
                <w:ins w:id="97130" w:author="pete jones" w:date="2022-01-11T17:00:00Z"/>
                <w:rFonts w:ascii="Calibri" w:hAnsi="Calibri" w:cs="Calibri"/>
                <w:color w:val="000000"/>
                <w:sz w:val="22"/>
                <w:szCs w:val="22"/>
              </w:rPr>
            </w:pPr>
            <w:ins w:id="9713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336E8F" w14:textId="77777777" w:rsidR="00ED6068" w:rsidRPr="00ED6068" w:rsidRDefault="00ED6068" w:rsidP="00ED6068">
            <w:pPr>
              <w:spacing w:before="0" w:after="0" w:line="240" w:lineRule="auto"/>
              <w:jc w:val="center"/>
              <w:rPr>
                <w:ins w:id="97132" w:author="pete jones" w:date="2022-01-11T17:00:00Z"/>
                <w:rFonts w:ascii="Calibri" w:hAnsi="Calibri" w:cs="Calibri"/>
                <w:color w:val="000000"/>
                <w:sz w:val="22"/>
                <w:szCs w:val="22"/>
              </w:rPr>
            </w:pPr>
            <w:ins w:id="9713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2539E4" w14:textId="77777777" w:rsidR="00ED6068" w:rsidRPr="00ED6068" w:rsidRDefault="00ED6068" w:rsidP="00ED6068">
            <w:pPr>
              <w:spacing w:before="0" w:after="0" w:line="240" w:lineRule="auto"/>
              <w:jc w:val="center"/>
              <w:rPr>
                <w:ins w:id="97134" w:author="pete jones" w:date="2022-01-11T17:00:00Z"/>
                <w:rFonts w:ascii="Calibri" w:hAnsi="Calibri" w:cs="Calibri"/>
                <w:color w:val="000000"/>
                <w:sz w:val="22"/>
                <w:szCs w:val="22"/>
              </w:rPr>
            </w:pPr>
            <w:ins w:id="9713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2AC6C7" w14:textId="77777777" w:rsidR="00ED6068" w:rsidRPr="00ED6068" w:rsidRDefault="00ED6068" w:rsidP="00ED6068">
            <w:pPr>
              <w:spacing w:before="0" w:after="0" w:line="240" w:lineRule="auto"/>
              <w:jc w:val="center"/>
              <w:rPr>
                <w:ins w:id="97136" w:author="pete jones" w:date="2022-01-11T17:00:00Z"/>
                <w:rFonts w:ascii="Calibri" w:hAnsi="Calibri" w:cs="Calibri"/>
                <w:color w:val="000000"/>
                <w:sz w:val="22"/>
                <w:szCs w:val="22"/>
              </w:rPr>
            </w:pPr>
            <w:ins w:id="97137"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718B051" w14:textId="77777777" w:rsidR="00ED6068" w:rsidRPr="00ED6068" w:rsidRDefault="00ED6068" w:rsidP="00ED6068">
            <w:pPr>
              <w:spacing w:before="0" w:after="0" w:line="240" w:lineRule="auto"/>
              <w:jc w:val="center"/>
              <w:rPr>
                <w:ins w:id="97138" w:author="pete jones" w:date="2022-01-11T17:00:00Z"/>
                <w:rFonts w:ascii="Calibri" w:hAnsi="Calibri" w:cs="Calibri"/>
                <w:color w:val="000000"/>
                <w:sz w:val="22"/>
                <w:szCs w:val="22"/>
              </w:rPr>
            </w:pPr>
            <w:ins w:id="97139" w:author="pete jones" w:date="2022-01-11T17:00:00Z">
              <w:r w:rsidRPr="00ED6068">
                <w:rPr>
                  <w:rFonts w:ascii="Calibri" w:hAnsi="Calibri" w:cs="Calibri"/>
                  <w:color w:val="000000"/>
                  <w:sz w:val="22"/>
                  <w:szCs w:val="22"/>
                </w:rPr>
                <w:t> </w:t>
              </w:r>
            </w:ins>
          </w:p>
        </w:tc>
      </w:tr>
      <w:tr w:rsidR="00ED6068" w:rsidRPr="00ED6068" w14:paraId="4C8A5339" w14:textId="77777777" w:rsidTr="00ED6068">
        <w:trPr>
          <w:trHeight w:val="300"/>
          <w:ins w:id="97140"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CB91B35" w14:textId="77777777" w:rsidR="00ED6068" w:rsidRPr="00ED6068" w:rsidRDefault="00ED6068" w:rsidP="00ED6068">
            <w:pPr>
              <w:spacing w:before="0" w:after="0" w:line="240" w:lineRule="auto"/>
              <w:jc w:val="center"/>
              <w:rPr>
                <w:ins w:id="97141" w:author="pete jones" w:date="2022-01-11T17:00:00Z"/>
                <w:rFonts w:ascii="Calibri" w:hAnsi="Calibri" w:cs="Calibri"/>
                <w:color w:val="000000"/>
                <w:sz w:val="22"/>
                <w:szCs w:val="22"/>
              </w:rPr>
            </w:pPr>
            <w:ins w:id="97142"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24558A49" w14:textId="77777777" w:rsidR="00ED6068" w:rsidRPr="00ED6068" w:rsidRDefault="00ED6068" w:rsidP="00ED6068">
            <w:pPr>
              <w:spacing w:before="0" w:after="0" w:line="240" w:lineRule="auto"/>
              <w:jc w:val="left"/>
              <w:rPr>
                <w:ins w:id="97143" w:author="pete jones" w:date="2022-01-11T17:00:00Z"/>
                <w:rFonts w:ascii="Calibri" w:hAnsi="Calibri" w:cs="Calibri"/>
                <w:color w:val="000000"/>
                <w:sz w:val="22"/>
                <w:szCs w:val="22"/>
              </w:rPr>
            </w:pPr>
            <w:ins w:id="97144" w:author="pete jones" w:date="2022-01-11T17:00:00Z">
              <w:r w:rsidRPr="00ED6068">
                <w:rPr>
                  <w:rFonts w:ascii="Calibri" w:hAnsi="Calibri" w:cs="Calibri"/>
                  <w:color w:val="000000"/>
                  <w:sz w:val="22"/>
                  <w:szCs w:val="22"/>
                </w:rPr>
                <w:t>Materials and Manufacturing 2</w:t>
              </w:r>
            </w:ins>
          </w:p>
        </w:tc>
        <w:tc>
          <w:tcPr>
            <w:tcW w:w="432" w:type="dxa"/>
            <w:tcBorders>
              <w:top w:val="nil"/>
              <w:left w:val="nil"/>
              <w:bottom w:val="single" w:sz="4" w:space="0" w:color="auto"/>
              <w:right w:val="single" w:sz="4" w:space="0" w:color="auto"/>
            </w:tcBorders>
            <w:shd w:val="clear" w:color="auto" w:fill="auto"/>
            <w:noWrap/>
            <w:vAlign w:val="bottom"/>
            <w:hideMark/>
          </w:tcPr>
          <w:p w14:paraId="00A6D7AF" w14:textId="77777777" w:rsidR="00ED6068" w:rsidRPr="00ED6068" w:rsidRDefault="00ED6068" w:rsidP="00ED6068">
            <w:pPr>
              <w:spacing w:before="0" w:after="0" w:line="240" w:lineRule="auto"/>
              <w:jc w:val="center"/>
              <w:rPr>
                <w:ins w:id="97145" w:author="pete jones" w:date="2022-01-11T17:00:00Z"/>
                <w:rFonts w:ascii="Calibri" w:hAnsi="Calibri" w:cs="Calibri"/>
                <w:color w:val="000000"/>
                <w:sz w:val="22"/>
                <w:szCs w:val="22"/>
              </w:rPr>
            </w:pPr>
            <w:ins w:id="97146" w:author="pete jones" w:date="2022-01-11T17:00:00Z">
              <w:r w:rsidRPr="00ED6068">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BACFACA" w14:textId="77777777" w:rsidR="00ED6068" w:rsidRPr="00ED6068" w:rsidRDefault="00ED6068" w:rsidP="00ED6068">
            <w:pPr>
              <w:spacing w:before="0" w:after="0" w:line="240" w:lineRule="auto"/>
              <w:jc w:val="center"/>
              <w:rPr>
                <w:ins w:id="97147" w:author="pete jones" w:date="2022-01-11T17:00:00Z"/>
                <w:rFonts w:ascii="Calibri" w:hAnsi="Calibri" w:cs="Calibri"/>
                <w:color w:val="000000"/>
                <w:sz w:val="22"/>
                <w:szCs w:val="22"/>
              </w:rPr>
            </w:pPr>
            <w:ins w:id="97148"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61DE349" w14:textId="77777777" w:rsidR="00ED6068" w:rsidRPr="00ED6068" w:rsidRDefault="00ED6068" w:rsidP="00ED6068">
            <w:pPr>
              <w:spacing w:before="0" w:after="0" w:line="240" w:lineRule="auto"/>
              <w:jc w:val="center"/>
              <w:rPr>
                <w:ins w:id="97149" w:author="pete jones" w:date="2022-01-11T17:00:00Z"/>
                <w:rFonts w:ascii="Calibri" w:hAnsi="Calibri" w:cs="Calibri"/>
                <w:color w:val="000000"/>
                <w:sz w:val="22"/>
                <w:szCs w:val="22"/>
              </w:rPr>
            </w:pPr>
            <w:ins w:id="9715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A54CEF" w14:textId="77777777" w:rsidR="00ED6068" w:rsidRPr="00ED6068" w:rsidRDefault="00ED6068" w:rsidP="00ED6068">
            <w:pPr>
              <w:spacing w:before="0" w:after="0" w:line="240" w:lineRule="auto"/>
              <w:jc w:val="center"/>
              <w:rPr>
                <w:ins w:id="97151" w:author="pete jones" w:date="2022-01-11T17:00:00Z"/>
                <w:rFonts w:ascii="Calibri" w:hAnsi="Calibri" w:cs="Calibri"/>
                <w:color w:val="000000"/>
                <w:sz w:val="22"/>
                <w:szCs w:val="22"/>
              </w:rPr>
            </w:pPr>
            <w:ins w:id="9715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855414" w14:textId="77777777" w:rsidR="00ED6068" w:rsidRPr="00ED6068" w:rsidRDefault="00ED6068" w:rsidP="00ED6068">
            <w:pPr>
              <w:spacing w:before="0" w:after="0" w:line="240" w:lineRule="auto"/>
              <w:jc w:val="center"/>
              <w:rPr>
                <w:ins w:id="97153" w:author="pete jones" w:date="2022-01-11T17:00:00Z"/>
                <w:rFonts w:ascii="Calibri" w:hAnsi="Calibri" w:cs="Calibri"/>
                <w:color w:val="000000"/>
                <w:sz w:val="22"/>
                <w:szCs w:val="22"/>
              </w:rPr>
            </w:pPr>
            <w:ins w:id="9715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F74248" w14:textId="77777777" w:rsidR="00ED6068" w:rsidRPr="00ED6068" w:rsidRDefault="00ED6068" w:rsidP="00ED6068">
            <w:pPr>
              <w:spacing w:before="0" w:after="0" w:line="240" w:lineRule="auto"/>
              <w:jc w:val="center"/>
              <w:rPr>
                <w:ins w:id="97155" w:author="pete jones" w:date="2022-01-11T17:00:00Z"/>
                <w:rFonts w:ascii="Calibri" w:hAnsi="Calibri" w:cs="Calibri"/>
                <w:color w:val="000000"/>
                <w:sz w:val="22"/>
                <w:szCs w:val="22"/>
              </w:rPr>
            </w:pPr>
            <w:ins w:id="9715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B694C7" w14:textId="77777777" w:rsidR="00ED6068" w:rsidRPr="00ED6068" w:rsidRDefault="00ED6068" w:rsidP="00ED6068">
            <w:pPr>
              <w:spacing w:before="0" w:after="0" w:line="240" w:lineRule="auto"/>
              <w:jc w:val="center"/>
              <w:rPr>
                <w:ins w:id="97157" w:author="pete jones" w:date="2022-01-11T17:00:00Z"/>
                <w:rFonts w:ascii="Calibri" w:hAnsi="Calibri" w:cs="Calibri"/>
                <w:color w:val="000000"/>
                <w:sz w:val="22"/>
                <w:szCs w:val="22"/>
              </w:rPr>
            </w:pPr>
            <w:ins w:id="9715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768138" w14:textId="77777777" w:rsidR="00ED6068" w:rsidRPr="00ED6068" w:rsidRDefault="00ED6068" w:rsidP="00ED6068">
            <w:pPr>
              <w:spacing w:before="0" w:after="0" w:line="240" w:lineRule="auto"/>
              <w:jc w:val="center"/>
              <w:rPr>
                <w:ins w:id="97159" w:author="pete jones" w:date="2022-01-11T17:00:00Z"/>
                <w:rFonts w:ascii="Calibri" w:hAnsi="Calibri" w:cs="Calibri"/>
                <w:color w:val="000000"/>
                <w:sz w:val="22"/>
                <w:szCs w:val="22"/>
              </w:rPr>
            </w:pPr>
            <w:ins w:id="9716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47FC8A" w14:textId="77777777" w:rsidR="00ED6068" w:rsidRPr="00ED6068" w:rsidRDefault="00ED6068" w:rsidP="00ED6068">
            <w:pPr>
              <w:spacing w:before="0" w:after="0" w:line="240" w:lineRule="auto"/>
              <w:jc w:val="center"/>
              <w:rPr>
                <w:ins w:id="97161" w:author="pete jones" w:date="2022-01-11T17:00:00Z"/>
                <w:rFonts w:ascii="Calibri" w:hAnsi="Calibri" w:cs="Calibri"/>
                <w:color w:val="000000"/>
                <w:sz w:val="22"/>
                <w:szCs w:val="22"/>
              </w:rPr>
            </w:pPr>
            <w:ins w:id="9716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B000A5" w14:textId="77777777" w:rsidR="00ED6068" w:rsidRPr="00ED6068" w:rsidRDefault="00ED6068" w:rsidP="00ED6068">
            <w:pPr>
              <w:spacing w:before="0" w:after="0" w:line="240" w:lineRule="auto"/>
              <w:jc w:val="center"/>
              <w:rPr>
                <w:ins w:id="97163" w:author="pete jones" w:date="2022-01-11T17:00:00Z"/>
                <w:rFonts w:ascii="Calibri" w:hAnsi="Calibri" w:cs="Calibri"/>
                <w:color w:val="000000"/>
                <w:sz w:val="22"/>
                <w:szCs w:val="22"/>
              </w:rPr>
            </w:pPr>
            <w:ins w:id="9716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156A7E" w14:textId="77777777" w:rsidR="00ED6068" w:rsidRPr="00ED6068" w:rsidRDefault="00ED6068" w:rsidP="00ED6068">
            <w:pPr>
              <w:spacing w:before="0" w:after="0" w:line="240" w:lineRule="auto"/>
              <w:jc w:val="center"/>
              <w:rPr>
                <w:ins w:id="97165" w:author="pete jones" w:date="2022-01-11T17:00:00Z"/>
                <w:rFonts w:ascii="Calibri" w:hAnsi="Calibri" w:cs="Calibri"/>
                <w:color w:val="000000"/>
                <w:sz w:val="22"/>
                <w:szCs w:val="22"/>
              </w:rPr>
            </w:pPr>
            <w:ins w:id="97166"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3A35897" w14:textId="77777777" w:rsidR="00ED6068" w:rsidRPr="00ED6068" w:rsidRDefault="00ED6068" w:rsidP="00ED6068">
            <w:pPr>
              <w:spacing w:before="0" w:after="0" w:line="240" w:lineRule="auto"/>
              <w:jc w:val="center"/>
              <w:rPr>
                <w:ins w:id="97167" w:author="pete jones" w:date="2022-01-11T17:00:00Z"/>
                <w:rFonts w:ascii="Calibri" w:hAnsi="Calibri" w:cs="Calibri"/>
                <w:color w:val="000000"/>
                <w:sz w:val="22"/>
                <w:szCs w:val="22"/>
              </w:rPr>
            </w:pPr>
            <w:ins w:id="97168" w:author="pete jones" w:date="2022-01-11T17:00:00Z">
              <w:r w:rsidRPr="00ED6068">
                <w:rPr>
                  <w:rFonts w:ascii="Calibri" w:hAnsi="Calibri" w:cs="Calibri"/>
                  <w:color w:val="000000"/>
                  <w:sz w:val="22"/>
                  <w:szCs w:val="22"/>
                </w:rPr>
                <w:t> </w:t>
              </w:r>
            </w:ins>
          </w:p>
        </w:tc>
      </w:tr>
      <w:tr w:rsidR="00ED6068" w:rsidRPr="00ED6068" w14:paraId="730DE901" w14:textId="77777777" w:rsidTr="00ED6068">
        <w:trPr>
          <w:trHeight w:val="300"/>
          <w:ins w:id="97169"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1A79EA6" w14:textId="77777777" w:rsidR="00ED6068" w:rsidRPr="00ED6068" w:rsidRDefault="00ED6068" w:rsidP="00ED6068">
            <w:pPr>
              <w:spacing w:before="0" w:after="0" w:line="240" w:lineRule="auto"/>
              <w:jc w:val="center"/>
              <w:rPr>
                <w:ins w:id="97170" w:author="pete jones" w:date="2022-01-11T17:00:00Z"/>
                <w:rFonts w:ascii="Calibri" w:hAnsi="Calibri" w:cs="Calibri"/>
                <w:color w:val="000000"/>
                <w:sz w:val="22"/>
                <w:szCs w:val="22"/>
              </w:rPr>
            </w:pPr>
            <w:ins w:id="97171"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67E4A8E" w14:textId="77777777" w:rsidR="00ED6068" w:rsidRPr="00ED6068" w:rsidRDefault="00ED6068" w:rsidP="00ED6068">
            <w:pPr>
              <w:spacing w:before="0" w:after="0" w:line="240" w:lineRule="auto"/>
              <w:jc w:val="left"/>
              <w:rPr>
                <w:ins w:id="97172" w:author="pete jones" w:date="2022-01-11T17:00:00Z"/>
                <w:rFonts w:ascii="Calibri" w:hAnsi="Calibri" w:cs="Calibri"/>
                <w:color w:val="000000"/>
                <w:sz w:val="22"/>
                <w:szCs w:val="22"/>
              </w:rPr>
            </w:pPr>
            <w:ins w:id="97173" w:author="pete jones" w:date="2022-01-11T17:00:00Z">
              <w:r w:rsidRPr="00ED6068">
                <w:rPr>
                  <w:rFonts w:ascii="Calibri" w:hAnsi="Calibri" w:cs="Calibri"/>
                  <w:color w:val="000000"/>
                  <w:sz w:val="22"/>
                  <w:szCs w:val="22"/>
                </w:rPr>
                <w:t>Engineering Science 2</w:t>
              </w:r>
            </w:ins>
          </w:p>
        </w:tc>
        <w:tc>
          <w:tcPr>
            <w:tcW w:w="432" w:type="dxa"/>
            <w:tcBorders>
              <w:top w:val="nil"/>
              <w:left w:val="nil"/>
              <w:bottom w:val="single" w:sz="4" w:space="0" w:color="auto"/>
              <w:right w:val="single" w:sz="4" w:space="0" w:color="auto"/>
            </w:tcBorders>
            <w:shd w:val="clear" w:color="auto" w:fill="auto"/>
            <w:noWrap/>
            <w:vAlign w:val="bottom"/>
            <w:hideMark/>
          </w:tcPr>
          <w:p w14:paraId="75FEF3FD" w14:textId="77777777" w:rsidR="00ED6068" w:rsidRPr="00ED6068" w:rsidRDefault="00ED6068" w:rsidP="00ED6068">
            <w:pPr>
              <w:spacing w:before="0" w:after="0" w:line="240" w:lineRule="auto"/>
              <w:jc w:val="center"/>
              <w:rPr>
                <w:ins w:id="97174" w:author="pete jones" w:date="2022-01-11T17:00:00Z"/>
                <w:rFonts w:ascii="Calibri" w:hAnsi="Calibri" w:cs="Calibri"/>
                <w:color w:val="000000"/>
                <w:sz w:val="22"/>
                <w:szCs w:val="22"/>
              </w:rPr>
            </w:pPr>
            <w:ins w:id="97175"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0E318E9" w14:textId="77777777" w:rsidR="00ED6068" w:rsidRPr="00ED6068" w:rsidRDefault="00ED6068" w:rsidP="00ED6068">
            <w:pPr>
              <w:spacing w:before="0" w:after="0" w:line="240" w:lineRule="auto"/>
              <w:jc w:val="center"/>
              <w:rPr>
                <w:ins w:id="97176" w:author="pete jones" w:date="2022-01-11T17:00:00Z"/>
                <w:rFonts w:ascii="Calibri" w:hAnsi="Calibri" w:cs="Calibri"/>
                <w:color w:val="000000"/>
                <w:sz w:val="22"/>
                <w:szCs w:val="22"/>
              </w:rPr>
            </w:pPr>
            <w:ins w:id="97177"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33F80FB" w14:textId="77777777" w:rsidR="00ED6068" w:rsidRPr="00ED6068" w:rsidRDefault="00ED6068" w:rsidP="00ED6068">
            <w:pPr>
              <w:spacing w:before="0" w:after="0" w:line="240" w:lineRule="auto"/>
              <w:jc w:val="center"/>
              <w:rPr>
                <w:ins w:id="97178" w:author="pete jones" w:date="2022-01-11T17:00:00Z"/>
                <w:rFonts w:ascii="Calibri" w:hAnsi="Calibri" w:cs="Calibri"/>
                <w:color w:val="000000"/>
                <w:sz w:val="22"/>
                <w:szCs w:val="22"/>
              </w:rPr>
            </w:pPr>
            <w:ins w:id="9717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43EAF6" w14:textId="77777777" w:rsidR="00ED6068" w:rsidRPr="00ED6068" w:rsidRDefault="00ED6068" w:rsidP="00ED6068">
            <w:pPr>
              <w:spacing w:before="0" w:after="0" w:line="240" w:lineRule="auto"/>
              <w:jc w:val="center"/>
              <w:rPr>
                <w:ins w:id="97180" w:author="pete jones" w:date="2022-01-11T17:00:00Z"/>
                <w:rFonts w:ascii="Calibri" w:hAnsi="Calibri" w:cs="Calibri"/>
                <w:color w:val="000000"/>
                <w:sz w:val="22"/>
                <w:szCs w:val="22"/>
              </w:rPr>
            </w:pPr>
            <w:ins w:id="9718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99A7AD" w14:textId="77777777" w:rsidR="00ED6068" w:rsidRPr="00ED6068" w:rsidRDefault="00ED6068" w:rsidP="00ED6068">
            <w:pPr>
              <w:spacing w:before="0" w:after="0" w:line="240" w:lineRule="auto"/>
              <w:jc w:val="center"/>
              <w:rPr>
                <w:ins w:id="97182" w:author="pete jones" w:date="2022-01-11T17:00:00Z"/>
                <w:rFonts w:ascii="Calibri" w:hAnsi="Calibri" w:cs="Calibri"/>
                <w:color w:val="000000"/>
                <w:sz w:val="22"/>
                <w:szCs w:val="22"/>
              </w:rPr>
            </w:pPr>
            <w:ins w:id="9718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FC25631" w14:textId="77777777" w:rsidR="00ED6068" w:rsidRPr="00ED6068" w:rsidRDefault="00ED6068" w:rsidP="00ED6068">
            <w:pPr>
              <w:spacing w:before="0" w:after="0" w:line="240" w:lineRule="auto"/>
              <w:jc w:val="center"/>
              <w:rPr>
                <w:ins w:id="97184" w:author="pete jones" w:date="2022-01-11T17:00:00Z"/>
                <w:rFonts w:ascii="Calibri" w:hAnsi="Calibri" w:cs="Calibri"/>
                <w:color w:val="000000"/>
                <w:sz w:val="22"/>
                <w:szCs w:val="22"/>
              </w:rPr>
            </w:pPr>
            <w:ins w:id="9718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714E12" w14:textId="77777777" w:rsidR="00ED6068" w:rsidRPr="00ED6068" w:rsidRDefault="00ED6068" w:rsidP="00ED6068">
            <w:pPr>
              <w:spacing w:before="0" w:after="0" w:line="240" w:lineRule="auto"/>
              <w:jc w:val="center"/>
              <w:rPr>
                <w:ins w:id="97186" w:author="pete jones" w:date="2022-01-11T17:00:00Z"/>
                <w:rFonts w:ascii="Calibri" w:hAnsi="Calibri" w:cs="Calibri"/>
                <w:color w:val="000000"/>
                <w:sz w:val="22"/>
                <w:szCs w:val="22"/>
              </w:rPr>
            </w:pPr>
            <w:ins w:id="9718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CCF22F" w14:textId="77777777" w:rsidR="00ED6068" w:rsidRPr="00ED6068" w:rsidRDefault="00ED6068" w:rsidP="00ED6068">
            <w:pPr>
              <w:spacing w:before="0" w:after="0" w:line="240" w:lineRule="auto"/>
              <w:jc w:val="center"/>
              <w:rPr>
                <w:ins w:id="97188" w:author="pete jones" w:date="2022-01-11T17:00:00Z"/>
                <w:rFonts w:ascii="Calibri" w:hAnsi="Calibri" w:cs="Calibri"/>
                <w:color w:val="000000"/>
                <w:sz w:val="22"/>
                <w:szCs w:val="22"/>
              </w:rPr>
            </w:pPr>
            <w:ins w:id="9718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73F9C6" w14:textId="77777777" w:rsidR="00ED6068" w:rsidRPr="00ED6068" w:rsidRDefault="00ED6068" w:rsidP="00ED6068">
            <w:pPr>
              <w:spacing w:before="0" w:after="0" w:line="240" w:lineRule="auto"/>
              <w:jc w:val="center"/>
              <w:rPr>
                <w:ins w:id="97190" w:author="pete jones" w:date="2022-01-11T17:00:00Z"/>
                <w:rFonts w:ascii="Calibri" w:hAnsi="Calibri" w:cs="Calibri"/>
                <w:color w:val="000000"/>
                <w:sz w:val="22"/>
                <w:szCs w:val="22"/>
              </w:rPr>
            </w:pPr>
            <w:ins w:id="9719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41EEC7" w14:textId="77777777" w:rsidR="00ED6068" w:rsidRPr="00ED6068" w:rsidRDefault="00ED6068" w:rsidP="00ED6068">
            <w:pPr>
              <w:spacing w:before="0" w:after="0" w:line="240" w:lineRule="auto"/>
              <w:jc w:val="center"/>
              <w:rPr>
                <w:ins w:id="97192" w:author="pete jones" w:date="2022-01-11T17:00:00Z"/>
                <w:rFonts w:ascii="Calibri" w:hAnsi="Calibri" w:cs="Calibri"/>
                <w:color w:val="000000"/>
                <w:sz w:val="22"/>
                <w:szCs w:val="22"/>
              </w:rPr>
            </w:pPr>
            <w:ins w:id="9719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723DEF" w14:textId="77777777" w:rsidR="00ED6068" w:rsidRPr="00ED6068" w:rsidRDefault="00ED6068" w:rsidP="00ED6068">
            <w:pPr>
              <w:spacing w:before="0" w:after="0" w:line="240" w:lineRule="auto"/>
              <w:jc w:val="center"/>
              <w:rPr>
                <w:ins w:id="97194" w:author="pete jones" w:date="2022-01-11T17:00:00Z"/>
                <w:rFonts w:ascii="Calibri" w:hAnsi="Calibri" w:cs="Calibri"/>
                <w:color w:val="000000"/>
                <w:sz w:val="22"/>
                <w:szCs w:val="22"/>
              </w:rPr>
            </w:pPr>
            <w:ins w:id="97195"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4BEB40C" w14:textId="77777777" w:rsidR="00ED6068" w:rsidRPr="00ED6068" w:rsidRDefault="00ED6068" w:rsidP="00ED6068">
            <w:pPr>
              <w:spacing w:before="0" w:after="0" w:line="240" w:lineRule="auto"/>
              <w:jc w:val="center"/>
              <w:rPr>
                <w:ins w:id="97196" w:author="pete jones" w:date="2022-01-11T17:00:00Z"/>
                <w:rFonts w:ascii="Calibri" w:hAnsi="Calibri" w:cs="Calibri"/>
                <w:color w:val="000000"/>
                <w:sz w:val="22"/>
                <w:szCs w:val="22"/>
              </w:rPr>
            </w:pPr>
            <w:ins w:id="97197" w:author="pete jones" w:date="2022-01-11T17:00:00Z">
              <w:r w:rsidRPr="00ED6068">
                <w:rPr>
                  <w:rFonts w:ascii="Calibri" w:hAnsi="Calibri" w:cs="Calibri"/>
                  <w:color w:val="000000"/>
                  <w:sz w:val="22"/>
                  <w:szCs w:val="22"/>
                </w:rPr>
                <w:t> </w:t>
              </w:r>
            </w:ins>
          </w:p>
        </w:tc>
      </w:tr>
      <w:tr w:rsidR="00ED6068" w:rsidRPr="00ED6068" w14:paraId="5C223DB5" w14:textId="77777777" w:rsidTr="00ED6068">
        <w:trPr>
          <w:trHeight w:val="300"/>
          <w:ins w:id="97198"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7B0B17D" w14:textId="77777777" w:rsidR="00ED6068" w:rsidRPr="00ED6068" w:rsidRDefault="00ED6068" w:rsidP="00ED6068">
            <w:pPr>
              <w:spacing w:before="0" w:after="0" w:line="240" w:lineRule="auto"/>
              <w:jc w:val="center"/>
              <w:rPr>
                <w:ins w:id="97199" w:author="pete jones" w:date="2022-01-11T17:00:00Z"/>
                <w:rFonts w:ascii="Calibri" w:hAnsi="Calibri" w:cs="Calibri"/>
                <w:color w:val="000000"/>
                <w:sz w:val="22"/>
                <w:szCs w:val="22"/>
              </w:rPr>
            </w:pPr>
            <w:ins w:id="97200"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095F86D" w14:textId="77777777" w:rsidR="00ED6068" w:rsidRPr="00ED6068" w:rsidRDefault="00ED6068" w:rsidP="00ED6068">
            <w:pPr>
              <w:spacing w:before="0" w:after="0" w:line="240" w:lineRule="auto"/>
              <w:jc w:val="left"/>
              <w:rPr>
                <w:ins w:id="97201" w:author="pete jones" w:date="2022-01-11T17:00:00Z"/>
                <w:rFonts w:ascii="Calibri" w:hAnsi="Calibri" w:cs="Calibri"/>
                <w:color w:val="000000"/>
                <w:sz w:val="22"/>
                <w:szCs w:val="22"/>
              </w:rPr>
            </w:pPr>
            <w:ins w:id="97202" w:author="pete jones" w:date="2022-01-11T17:00:00Z">
              <w:r w:rsidRPr="00ED6068">
                <w:rPr>
                  <w:rFonts w:ascii="Calibri" w:hAnsi="Calibri" w:cs="Calibri"/>
                  <w:color w:val="000000"/>
                  <w:sz w:val="22"/>
                  <w:szCs w:val="22"/>
                </w:rPr>
                <w:t>Thermal Fluid Science 1</w:t>
              </w:r>
            </w:ins>
          </w:p>
        </w:tc>
        <w:tc>
          <w:tcPr>
            <w:tcW w:w="432" w:type="dxa"/>
            <w:tcBorders>
              <w:top w:val="nil"/>
              <w:left w:val="nil"/>
              <w:bottom w:val="single" w:sz="4" w:space="0" w:color="auto"/>
              <w:right w:val="single" w:sz="4" w:space="0" w:color="auto"/>
            </w:tcBorders>
            <w:shd w:val="clear" w:color="auto" w:fill="auto"/>
            <w:noWrap/>
            <w:vAlign w:val="bottom"/>
            <w:hideMark/>
          </w:tcPr>
          <w:p w14:paraId="24685CB8" w14:textId="77777777" w:rsidR="00ED6068" w:rsidRPr="00ED6068" w:rsidRDefault="00ED6068" w:rsidP="00ED6068">
            <w:pPr>
              <w:spacing w:before="0" w:after="0" w:line="240" w:lineRule="auto"/>
              <w:jc w:val="center"/>
              <w:rPr>
                <w:ins w:id="97203" w:author="pete jones" w:date="2022-01-11T17:00:00Z"/>
                <w:rFonts w:ascii="Calibri" w:hAnsi="Calibri" w:cs="Calibri"/>
                <w:color w:val="000000"/>
                <w:sz w:val="22"/>
                <w:szCs w:val="22"/>
              </w:rPr>
            </w:pPr>
            <w:ins w:id="97204"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2B9C0A1" w14:textId="77777777" w:rsidR="00ED6068" w:rsidRPr="00ED6068" w:rsidRDefault="00ED6068" w:rsidP="00ED6068">
            <w:pPr>
              <w:spacing w:before="0" w:after="0" w:line="240" w:lineRule="auto"/>
              <w:jc w:val="center"/>
              <w:rPr>
                <w:ins w:id="97205" w:author="pete jones" w:date="2022-01-11T17:00:00Z"/>
                <w:rFonts w:ascii="Calibri" w:hAnsi="Calibri" w:cs="Calibri"/>
                <w:color w:val="000000"/>
                <w:sz w:val="22"/>
                <w:szCs w:val="22"/>
              </w:rPr>
            </w:pPr>
            <w:ins w:id="97206"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B1FCCC3" w14:textId="77777777" w:rsidR="00ED6068" w:rsidRPr="00ED6068" w:rsidRDefault="00ED6068" w:rsidP="00ED6068">
            <w:pPr>
              <w:spacing w:before="0" w:after="0" w:line="240" w:lineRule="auto"/>
              <w:jc w:val="center"/>
              <w:rPr>
                <w:ins w:id="97207" w:author="pete jones" w:date="2022-01-11T17:00:00Z"/>
                <w:rFonts w:ascii="Calibri" w:hAnsi="Calibri" w:cs="Calibri"/>
                <w:color w:val="000000"/>
                <w:sz w:val="22"/>
                <w:szCs w:val="22"/>
              </w:rPr>
            </w:pPr>
            <w:ins w:id="9720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DFF1A5F" w14:textId="77777777" w:rsidR="00ED6068" w:rsidRPr="00ED6068" w:rsidRDefault="00ED6068" w:rsidP="00ED6068">
            <w:pPr>
              <w:spacing w:before="0" w:after="0" w:line="240" w:lineRule="auto"/>
              <w:jc w:val="center"/>
              <w:rPr>
                <w:ins w:id="97209" w:author="pete jones" w:date="2022-01-11T17:00:00Z"/>
                <w:rFonts w:ascii="Calibri" w:hAnsi="Calibri" w:cs="Calibri"/>
                <w:color w:val="000000"/>
                <w:sz w:val="22"/>
                <w:szCs w:val="22"/>
              </w:rPr>
            </w:pPr>
            <w:ins w:id="9721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EA39DEE" w14:textId="77777777" w:rsidR="00ED6068" w:rsidRPr="00ED6068" w:rsidRDefault="00ED6068" w:rsidP="00ED6068">
            <w:pPr>
              <w:spacing w:before="0" w:after="0" w:line="240" w:lineRule="auto"/>
              <w:jc w:val="center"/>
              <w:rPr>
                <w:ins w:id="97211" w:author="pete jones" w:date="2022-01-11T17:00:00Z"/>
                <w:rFonts w:ascii="Calibri" w:hAnsi="Calibri" w:cs="Calibri"/>
                <w:color w:val="000000"/>
                <w:sz w:val="22"/>
                <w:szCs w:val="22"/>
              </w:rPr>
            </w:pPr>
            <w:ins w:id="9721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EE911E" w14:textId="77777777" w:rsidR="00ED6068" w:rsidRPr="00ED6068" w:rsidRDefault="00ED6068" w:rsidP="00ED6068">
            <w:pPr>
              <w:spacing w:before="0" w:after="0" w:line="240" w:lineRule="auto"/>
              <w:jc w:val="center"/>
              <w:rPr>
                <w:ins w:id="97213" w:author="pete jones" w:date="2022-01-11T17:00:00Z"/>
                <w:rFonts w:ascii="Calibri" w:hAnsi="Calibri" w:cs="Calibri"/>
                <w:color w:val="000000"/>
                <w:sz w:val="22"/>
                <w:szCs w:val="22"/>
              </w:rPr>
            </w:pPr>
            <w:ins w:id="9721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422E0C" w14:textId="77777777" w:rsidR="00ED6068" w:rsidRPr="00ED6068" w:rsidRDefault="00ED6068" w:rsidP="00ED6068">
            <w:pPr>
              <w:spacing w:before="0" w:after="0" w:line="240" w:lineRule="auto"/>
              <w:jc w:val="center"/>
              <w:rPr>
                <w:ins w:id="97215" w:author="pete jones" w:date="2022-01-11T17:00:00Z"/>
                <w:rFonts w:ascii="Calibri" w:hAnsi="Calibri" w:cs="Calibri"/>
                <w:color w:val="000000"/>
                <w:sz w:val="22"/>
                <w:szCs w:val="22"/>
              </w:rPr>
            </w:pPr>
            <w:ins w:id="9721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ED6FD4" w14:textId="77777777" w:rsidR="00ED6068" w:rsidRPr="00ED6068" w:rsidRDefault="00ED6068" w:rsidP="00ED6068">
            <w:pPr>
              <w:spacing w:before="0" w:after="0" w:line="240" w:lineRule="auto"/>
              <w:jc w:val="center"/>
              <w:rPr>
                <w:ins w:id="97217" w:author="pete jones" w:date="2022-01-11T17:00:00Z"/>
                <w:rFonts w:ascii="Calibri" w:hAnsi="Calibri" w:cs="Calibri"/>
                <w:color w:val="000000"/>
                <w:sz w:val="22"/>
                <w:szCs w:val="22"/>
              </w:rPr>
            </w:pPr>
            <w:ins w:id="9721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E80051" w14:textId="77777777" w:rsidR="00ED6068" w:rsidRPr="00ED6068" w:rsidRDefault="00ED6068" w:rsidP="00ED6068">
            <w:pPr>
              <w:spacing w:before="0" w:after="0" w:line="240" w:lineRule="auto"/>
              <w:jc w:val="center"/>
              <w:rPr>
                <w:ins w:id="97219" w:author="pete jones" w:date="2022-01-11T17:00:00Z"/>
                <w:rFonts w:ascii="Calibri" w:hAnsi="Calibri" w:cs="Calibri"/>
                <w:color w:val="000000"/>
                <w:sz w:val="22"/>
                <w:szCs w:val="22"/>
              </w:rPr>
            </w:pPr>
            <w:ins w:id="9722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60F746" w14:textId="77777777" w:rsidR="00ED6068" w:rsidRPr="00ED6068" w:rsidRDefault="00ED6068" w:rsidP="00ED6068">
            <w:pPr>
              <w:spacing w:before="0" w:after="0" w:line="240" w:lineRule="auto"/>
              <w:jc w:val="center"/>
              <w:rPr>
                <w:ins w:id="97221" w:author="pete jones" w:date="2022-01-11T17:00:00Z"/>
                <w:rFonts w:ascii="Calibri" w:hAnsi="Calibri" w:cs="Calibri"/>
                <w:color w:val="000000"/>
                <w:sz w:val="22"/>
                <w:szCs w:val="22"/>
              </w:rPr>
            </w:pPr>
            <w:ins w:id="9722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FAF5B9" w14:textId="77777777" w:rsidR="00ED6068" w:rsidRPr="00ED6068" w:rsidRDefault="00ED6068" w:rsidP="00ED6068">
            <w:pPr>
              <w:spacing w:before="0" w:after="0" w:line="240" w:lineRule="auto"/>
              <w:jc w:val="center"/>
              <w:rPr>
                <w:ins w:id="97223" w:author="pete jones" w:date="2022-01-11T17:00:00Z"/>
                <w:rFonts w:ascii="Calibri" w:hAnsi="Calibri" w:cs="Calibri"/>
                <w:color w:val="000000"/>
                <w:sz w:val="22"/>
                <w:szCs w:val="22"/>
              </w:rPr>
            </w:pPr>
            <w:ins w:id="97224"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3B18403" w14:textId="77777777" w:rsidR="00ED6068" w:rsidRPr="00ED6068" w:rsidRDefault="00ED6068" w:rsidP="00ED6068">
            <w:pPr>
              <w:spacing w:before="0" w:after="0" w:line="240" w:lineRule="auto"/>
              <w:jc w:val="center"/>
              <w:rPr>
                <w:ins w:id="97225" w:author="pete jones" w:date="2022-01-11T17:00:00Z"/>
                <w:rFonts w:ascii="Calibri" w:hAnsi="Calibri" w:cs="Calibri"/>
                <w:color w:val="000000"/>
                <w:sz w:val="22"/>
                <w:szCs w:val="22"/>
              </w:rPr>
            </w:pPr>
            <w:ins w:id="97226" w:author="pete jones" w:date="2022-01-11T17:00:00Z">
              <w:r w:rsidRPr="00ED6068">
                <w:rPr>
                  <w:rFonts w:ascii="Calibri" w:hAnsi="Calibri" w:cs="Calibri"/>
                  <w:color w:val="000000"/>
                  <w:sz w:val="22"/>
                  <w:szCs w:val="22"/>
                </w:rPr>
                <w:t> </w:t>
              </w:r>
            </w:ins>
          </w:p>
        </w:tc>
      </w:tr>
      <w:tr w:rsidR="00ED6068" w:rsidRPr="00ED6068" w14:paraId="62F9CAFB" w14:textId="77777777" w:rsidTr="00ED6068">
        <w:trPr>
          <w:trHeight w:val="300"/>
          <w:ins w:id="97227"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8A621B2" w14:textId="77777777" w:rsidR="00ED6068" w:rsidRPr="00ED6068" w:rsidRDefault="00ED6068" w:rsidP="00ED6068">
            <w:pPr>
              <w:spacing w:before="0" w:after="0" w:line="240" w:lineRule="auto"/>
              <w:jc w:val="center"/>
              <w:rPr>
                <w:ins w:id="97228" w:author="pete jones" w:date="2022-01-11T17:00:00Z"/>
                <w:rFonts w:ascii="Calibri" w:hAnsi="Calibri" w:cs="Calibri"/>
                <w:color w:val="000000"/>
                <w:sz w:val="22"/>
                <w:szCs w:val="22"/>
              </w:rPr>
            </w:pPr>
            <w:ins w:id="97229"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8677472" w14:textId="77777777" w:rsidR="00ED6068" w:rsidRPr="00ED6068" w:rsidRDefault="00ED6068" w:rsidP="00ED6068">
            <w:pPr>
              <w:spacing w:before="0" w:after="0" w:line="240" w:lineRule="auto"/>
              <w:jc w:val="left"/>
              <w:rPr>
                <w:ins w:id="97230" w:author="pete jones" w:date="2022-01-11T17:00:00Z"/>
                <w:rFonts w:ascii="Calibri" w:hAnsi="Calibri" w:cs="Calibri"/>
                <w:color w:val="000000"/>
                <w:sz w:val="22"/>
                <w:szCs w:val="22"/>
              </w:rPr>
            </w:pPr>
            <w:ins w:id="97231" w:author="pete jones" w:date="2022-01-11T17:00:00Z">
              <w:r w:rsidRPr="00ED6068">
                <w:rPr>
                  <w:rFonts w:ascii="Calibri" w:hAnsi="Calibri" w:cs="Calibri"/>
                  <w:color w:val="000000"/>
                  <w:sz w:val="22"/>
                  <w:szCs w:val="22"/>
                </w:rPr>
                <w:t>Design and Engineering for the User</w:t>
              </w:r>
            </w:ins>
          </w:p>
        </w:tc>
        <w:tc>
          <w:tcPr>
            <w:tcW w:w="432" w:type="dxa"/>
            <w:tcBorders>
              <w:top w:val="nil"/>
              <w:left w:val="nil"/>
              <w:bottom w:val="single" w:sz="4" w:space="0" w:color="auto"/>
              <w:right w:val="single" w:sz="4" w:space="0" w:color="auto"/>
            </w:tcBorders>
            <w:shd w:val="clear" w:color="auto" w:fill="auto"/>
            <w:noWrap/>
            <w:vAlign w:val="bottom"/>
            <w:hideMark/>
          </w:tcPr>
          <w:p w14:paraId="03EAF789" w14:textId="77777777" w:rsidR="00ED6068" w:rsidRPr="00ED6068" w:rsidRDefault="00ED6068" w:rsidP="00ED6068">
            <w:pPr>
              <w:spacing w:before="0" w:after="0" w:line="240" w:lineRule="auto"/>
              <w:jc w:val="center"/>
              <w:rPr>
                <w:ins w:id="97232" w:author="pete jones" w:date="2022-01-11T17:00:00Z"/>
                <w:rFonts w:ascii="Calibri" w:hAnsi="Calibri" w:cs="Calibri"/>
                <w:color w:val="000000"/>
                <w:sz w:val="22"/>
                <w:szCs w:val="22"/>
              </w:rPr>
            </w:pPr>
            <w:ins w:id="97233"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826E622" w14:textId="77777777" w:rsidR="00ED6068" w:rsidRPr="00ED6068" w:rsidRDefault="00ED6068" w:rsidP="00ED6068">
            <w:pPr>
              <w:spacing w:before="0" w:after="0" w:line="240" w:lineRule="auto"/>
              <w:jc w:val="center"/>
              <w:rPr>
                <w:ins w:id="97234" w:author="pete jones" w:date="2022-01-11T17:00:00Z"/>
                <w:rFonts w:ascii="Calibri" w:hAnsi="Calibri" w:cs="Calibri"/>
                <w:color w:val="000000"/>
                <w:sz w:val="22"/>
                <w:szCs w:val="22"/>
              </w:rPr>
            </w:pPr>
            <w:ins w:id="97235"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7579C5D" w14:textId="77777777" w:rsidR="00ED6068" w:rsidRPr="00ED6068" w:rsidRDefault="00ED6068" w:rsidP="00ED6068">
            <w:pPr>
              <w:spacing w:before="0" w:after="0" w:line="240" w:lineRule="auto"/>
              <w:jc w:val="center"/>
              <w:rPr>
                <w:ins w:id="97236" w:author="pete jones" w:date="2022-01-11T17:00:00Z"/>
                <w:rFonts w:ascii="Calibri" w:hAnsi="Calibri" w:cs="Calibri"/>
                <w:color w:val="000000"/>
                <w:sz w:val="22"/>
                <w:szCs w:val="22"/>
              </w:rPr>
            </w:pPr>
            <w:ins w:id="9723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71678D9" w14:textId="77777777" w:rsidR="00ED6068" w:rsidRPr="00ED6068" w:rsidRDefault="00ED6068" w:rsidP="00ED6068">
            <w:pPr>
              <w:spacing w:before="0" w:after="0" w:line="240" w:lineRule="auto"/>
              <w:jc w:val="center"/>
              <w:rPr>
                <w:ins w:id="97238" w:author="pete jones" w:date="2022-01-11T17:00:00Z"/>
                <w:rFonts w:ascii="Calibri" w:hAnsi="Calibri" w:cs="Calibri"/>
                <w:color w:val="000000"/>
                <w:sz w:val="22"/>
                <w:szCs w:val="22"/>
              </w:rPr>
            </w:pPr>
            <w:ins w:id="9723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26E73C" w14:textId="77777777" w:rsidR="00ED6068" w:rsidRPr="00ED6068" w:rsidRDefault="00ED6068" w:rsidP="00ED6068">
            <w:pPr>
              <w:spacing w:before="0" w:after="0" w:line="240" w:lineRule="auto"/>
              <w:jc w:val="center"/>
              <w:rPr>
                <w:ins w:id="97240" w:author="pete jones" w:date="2022-01-11T17:00:00Z"/>
                <w:rFonts w:ascii="Calibri" w:hAnsi="Calibri" w:cs="Calibri"/>
                <w:color w:val="000000"/>
                <w:sz w:val="22"/>
                <w:szCs w:val="22"/>
              </w:rPr>
            </w:pPr>
            <w:ins w:id="9724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81D0CD" w14:textId="77777777" w:rsidR="00ED6068" w:rsidRPr="00ED6068" w:rsidRDefault="00ED6068" w:rsidP="00ED6068">
            <w:pPr>
              <w:spacing w:before="0" w:after="0" w:line="240" w:lineRule="auto"/>
              <w:jc w:val="center"/>
              <w:rPr>
                <w:ins w:id="97242" w:author="pete jones" w:date="2022-01-11T17:00:00Z"/>
                <w:rFonts w:ascii="Calibri" w:hAnsi="Calibri" w:cs="Calibri"/>
                <w:color w:val="000000"/>
                <w:sz w:val="22"/>
                <w:szCs w:val="22"/>
              </w:rPr>
            </w:pPr>
            <w:ins w:id="9724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340071" w14:textId="77777777" w:rsidR="00ED6068" w:rsidRPr="00ED6068" w:rsidRDefault="00ED6068" w:rsidP="00ED6068">
            <w:pPr>
              <w:spacing w:before="0" w:after="0" w:line="240" w:lineRule="auto"/>
              <w:jc w:val="center"/>
              <w:rPr>
                <w:ins w:id="97244" w:author="pete jones" w:date="2022-01-11T17:00:00Z"/>
                <w:rFonts w:ascii="Calibri" w:hAnsi="Calibri" w:cs="Calibri"/>
                <w:color w:val="000000"/>
                <w:sz w:val="22"/>
                <w:szCs w:val="22"/>
              </w:rPr>
            </w:pPr>
            <w:ins w:id="9724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01E331" w14:textId="77777777" w:rsidR="00ED6068" w:rsidRPr="00ED6068" w:rsidRDefault="00ED6068" w:rsidP="00ED6068">
            <w:pPr>
              <w:spacing w:before="0" w:after="0" w:line="240" w:lineRule="auto"/>
              <w:jc w:val="center"/>
              <w:rPr>
                <w:ins w:id="97246" w:author="pete jones" w:date="2022-01-11T17:00:00Z"/>
                <w:rFonts w:ascii="Calibri" w:hAnsi="Calibri" w:cs="Calibri"/>
                <w:color w:val="000000"/>
                <w:sz w:val="22"/>
                <w:szCs w:val="22"/>
              </w:rPr>
            </w:pPr>
            <w:ins w:id="9724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7759742" w14:textId="77777777" w:rsidR="00ED6068" w:rsidRPr="00ED6068" w:rsidRDefault="00ED6068" w:rsidP="00ED6068">
            <w:pPr>
              <w:spacing w:before="0" w:after="0" w:line="240" w:lineRule="auto"/>
              <w:jc w:val="center"/>
              <w:rPr>
                <w:ins w:id="97248" w:author="pete jones" w:date="2022-01-11T17:00:00Z"/>
                <w:rFonts w:ascii="Calibri" w:hAnsi="Calibri" w:cs="Calibri"/>
                <w:color w:val="000000"/>
                <w:sz w:val="22"/>
                <w:szCs w:val="22"/>
              </w:rPr>
            </w:pPr>
            <w:ins w:id="9724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388B42" w14:textId="77777777" w:rsidR="00ED6068" w:rsidRPr="00ED6068" w:rsidRDefault="00ED6068" w:rsidP="00ED6068">
            <w:pPr>
              <w:spacing w:before="0" w:after="0" w:line="240" w:lineRule="auto"/>
              <w:jc w:val="center"/>
              <w:rPr>
                <w:ins w:id="97250" w:author="pete jones" w:date="2022-01-11T17:00:00Z"/>
                <w:rFonts w:ascii="Calibri" w:hAnsi="Calibri" w:cs="Calibri"/>
                <w:color w:val="000000"/>
                <w:sz w:val="22"/>
                <w:szCs w:val="22"/>
              </w:rPr>
            </w:pPr>
            <w:ins w:id="9725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431302" w14:textId="77777777" w:rsidR="00ED6068" w:rsidRPr="00ED6068" w:rsidRDefault="00ED6068" w:rsidP="00ED6068">
            <w:pPr>
              <w:spacing w:before="0" w:after="0" w:line="240" w:lineRule="auto"/>
              <w:jc w:val="center"/>
              <w:rPr>
                <w:ins w:id="97252" w:author="pete jones" w:date="2022-01-11T17:00:00Z"/>
                <w:rFonts w:ascii="Calibri" w:hAnsi="Calibri" w:cs="Calibri"/>
                <w:color w:val="000000"/>
                <w:sz w:val="22"/>
                <w:szCs w:val="22"/>
              </w:rPr>
            </w:pPr>
            <w:ins w:id="97253"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93CF7C2" w14:textId="77777777" w:rsidR="00ED6068" w:rsidRPr="00ED6068" w:rsidRDefault="00ED6068" w:rsidP="00ED6068">
            <w:pPr>
              <w:spacing w:before="0" w:after="0" w:line="240" w:lineRule="auto"/>
              <w:jc w:val="center"/>
              <w:rPr>
                <w:ins w:id="97254" w:author="pete jones" w:date="2022-01-11T17:00:00Z"/>
                <w:rFonts w:ascii="Calibri" w:hAnsi="Calibri" w:cs="Calibri"/>
                <w:color w:val="000000"/>
                <w:sz w:val="22"/>
                <w:szCs w:val="22"/>
              </w:rPr>
            </w:pPr>
            <w:ins w:id="97255" w:author="pete jones" w:date="2022-01-11T17:00:00Z">
              <w:r w:rsidRPr="00ED6068">
                <w:rPr>
                  <w:rFonts w:ascii="Calibri" w:hAnsi="Calibri" w:cs="Calibri"/>
                  <w:color w:val="000000"/>
                  <w:sz w:val="22"/>
                  <w:szCs w:val="22"/>
                </w:rPr>
                <w:t> </w:t>
              </w:r>
            </w:ins>
          </w:p>
        </w:tc>
      </w:tr>
      <w:tr w:rsidR="00ED6068" w:rsidRPr="00ED6068" w14:paraId="47AC16B4" w14:textId="77777777" w:rsidTr="00ED6068">
        <w:trPr>
          <w:trHeight w:val="300"/>
          <w:ins w:id="97256"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3ECE28A" w14:textId="77777777" w:rsidR="00ED6068" w:rsidRPr="00ED6068" w:rsidRDefault="00ED6068" w:rsidP="00ED6068">
            <w:pPr>
              <w:spacing w:before="0" w:after="0" w:line="240" w:lineRule="auto"/>
              <w:jc w:val="center"/>
              <w:rPr>
                <w:ins w:id="97257" w:author="pete jones" w:date="2022-01-11T17:00:00Z"/>
                <w:rFonts w:ascii="Calibri" w:hAnsi="Calibri" w:cs="Calibri"/>
                <w:color w:val="000000"/>
                <w:sz w:val="22"/>
                <w:szCs w:val="22"/>
              </w:rPr>
            </w:pPr>
            <w:ins w:id="97258"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1BB9C6D" w14:textId="77777777" w:rsidR="00ED6068" w:rsidRPr="00ED6068" w:rsidRDefault="00ED6068" w:rsidP="00ED6068">
            <w:pPr>
              <w:spacing w:before="0" w:after="0" w:line="240" w:lineRule="auto"/>
              <w:jc w:val="left"/>
              <w:rPr>
                <w:ins w:id="97259" w:author="pete jones" w:date="2022-01-11T17:00:00Z"/>
                <w:rFonts w:ascii="Calibri" w:hAnsi="Calibri" w:cs="Calibri"/>
                <w:color w:val="000000"/>
                <w:sz w:val="22"/>
                <w:szCs w:val="22"/>
              </w:rPr>
            </w:pPr>
            <w:ins w:id="97260" w:author="pete jones" w:date="2022-01-11T17:00:00Z">
              <w:r w:rsidRPr="00ED6068">
                <w:rPr>
                  <w:rFonts w:ascii="Calibri" w:hAnsi="Calibri" w:cs="Calibri"/>
                  <w:color w:val="000000"/>
                  <w:sz w:val="22"/>
                  <w:szCs w:val="22"/>
                </w:rPr>
                <w:t>Engineering for Industry</w:t>
              </w:r>
            </w:ins>
          </w:p>
        </w:tc>
        <w:tc>
          <w:tcPr>
            <w:tcW w:w="432" w:type="dxa"/>
            <w:tcBorders>
              <w:top w:val="nil"/>
              <w:left w:val="nil"/>
              <w:bottom w:val="single" w:sz="4" w:space="0" w:color="auto"/>
              <w:right w:val="single" w:sz="4" w:space="0" w:color="auto"/>
            </w:tcBorders>
            <w:shd w:val="clear" w:color="auto" w:fill="auto"/>
            <w:noWrap/>
            <w:vAlign w:val="bottom"/>
            <w:hideMark/>
          </w:tcPr>
          <w:p w14:paraId="256CE8B3" w14:textId="77777777" w:rsidR="00ED6068" w:rsidRPr="00ED6068" w:rsidRDefault="00ED6068" w:rsidP="00ED6068">
            <w:pPr>
              <w:spacing w:before="0" w:after="0" w:line="240" w:lineRule="auto"/>
              <w:jc w:val="center"/>
              <w:rPr>
                <w:ins w:id="97261" w:author="pete jones" w:date="2022-01-11T17:00:00Z"/>
                <w:rFonts w:ascii="Calibri" w:hAnsi="Calibri" w:cs="Calibri"/>
                <w:color w:val="000000"/>
                <w:sz w:val="22"/>
                <w:szCs w:val="22"/>
              </w:rPr>
            </w:pPr>
            <w:ins w:id="97262"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E27F278" w14:textId="77777777" w:rsidR="00ED6068" w:rsidRPr="00ED6068" w:rsidRDefault="00ED6068" w:rsidP="00ED6068">
            <w:pPr>
              <w:spacing w:before="0" w:after="0" w:line="240" w:lineRule="auto"/>
              <w:jc w:val="center"/>
              <w:rPr>
                <w:ins w:id="97263" w:author="pete jones" w:date="2022-01-11T17:00:00Z"/>
                <w:rFonts w:ascii="Calibri" w:hAnsi="Calibri" w:cs="Calibri"/>
                <w:color w:val="000000"/>
                <w:sz w:val="22"/>
                <w:szCs w:val="22"/>
              </w:rPr>
            </w:pPr>
            <w:ins w:id="97264"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D8DBE76" w14:textId="77777777" w:rsidR="00ED6068" w:rsidRPr="00ED6068" w:rsidRDefault="00ED6068" w:rsidP="00ED6068">
            <w:pPr>
              <w:spacing w:before="0" w:after="0" w:line="240" w:lineRule="auto"/>
              <w:jc w:val="center"/>
              <w:rPr>
                <w:ins w:id="97265" w:author="pete jones" w:date="2022-01-11T17:00:00Z"/>
                <w:rFonts w:ascii="Calibri" w:hAnsi="Calibri" w:cs="Calibri"/>
                <w:color w:val="000000"/>
                <w:sz w:val="22"/>
                <w:szCs w:val="22"/>
              </w:rPr>
            </w:pPr>
            <w:ins w:id="9726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D078AE" w14:textId="77777777" w:rsidR="00ED6068" w:rsidRPr="00ED6068" w:rsidRDefault="00ED6068" w:rsidP="00ED6068">
            <w:pPr>
              <w:spacing w:before="0" w:after="0" w:line="240" w:lineRule="auto"/>
              <w:jc w:val="center"/>
              <w:rPr>
                <w:ins w:id="97267" w:author="pete jones" w:date="2022-01-11T17:00:00Z"/>
                <w:rFonts w:ascii="Calibri" w:hAnsi="Calibri" w:cs="Calibri"/>
                <w:color w:val="000000"/>
                <w:sz w:val="22"/>
                <w:szCs w:val="22"/>
              </w:rPr>
            </w:pPr>
            <w:ins w:id="9726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B26D73" w14:textId="77777777" w:rsidR="00ED6068" w:rsidRPr="00ED6068" w:rsidRDefault="00ED6068" w:rsidP="00ED6068">
            <w:pPr>
              <w:spacing w:before="0" w:after="0" w:line="240" w:lineRule="auto"/>
              <w:jc w:val="center"/>
              <w:rPr>
                <w:ins w:id="97269" w:author="pete jones" w:date="2022-01-11T17:00:00Z"/>
                <w:rFonts w:ascii="Calibri" w:hAnsi="Calibri" w:cs="Calibri"/>
                <w:color w:val="000000"/>
                <w:sz w:val="22"/>
                <w:szCs w:val="22"/>
              </w:rPr>
            </w:pPr>
            <w:ins w:id="9727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1D9E23" w14:textId="77777777" w:rsidR="00ED6068" w:rsidRPr="00ED6068" w:rsidRDefault="00ED6068" w:rsidP="00ED6068">
            <w:pPr>
              <w:spacing w:before="0" w:after="0" w:line="240" w:lineRule="auto"/>
              <w:jc w:val="center"/>
              <w:rPr>
                <w:ins w:id="97271" w:author="pete jones" w:date="2022-01-11T17:00:00Z"/>
                <w:rFonts w:ascii="Calibri" w:hAnsi="Calibri" w:cs="Calibri"/>
                <w:color w:val="000000"/>
                <w:sz w:val="22"/>
                <w:szCs w:val="22"/>
              </w:rPr>
            </w:pPr>
            <w:ins w:id="9727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486887" w14:textId="77777777" w:rsidR="00ED6068" w:rsidRPr="00ED6068" w:rsidRDefault="00ED6068" w:rsidP="00ED6068">
            <w:pPr>
              <w:spacing w:before="0" w:after="0" w:line="240" w:lineRule="auto"/>
              <w:jc w:val="center"/>
              <w:rPr>
                <w:ins w:id="97273" w:author="pete jones" w:date="2022-01-11T17:00:00Z"/>
                <w:rFonts w:ascii="Calibri" w:hAnsi="Calibri" w:cs="Calibri"/>
                <w:color w:val="000000"/>
                <w:sz w:val="22"/>
                <w:szCs w:val="22"/>
              </w:rPr>
            </w:pPr>
            <w:ins w:id="9727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DEC548" w14:textId="77777777" w:rsidR="00ED6068" w:rsidRPr="00ED6068" w:rsidRDefault="00ED6068" w:rsidP="00ED6068">
            <w:pPr>
              <w:spacing w:before="0" w:after="0" w:line="240" w:lineRule="auto"/>
              <w:jc w:val="center"/>
              <w:rPr>
                <w:ins w:id="97275" w:author="pete jones" w:date="2022-01-11T17:00:00Z"/>
                <w:rFonts w:ascii="Calibri" w:hAnsi="Calibri" w:cs="Calibri"/>
                <w:color w:val="000000"/>
                <w:sz w:val="22"/>
                <w:szCs w:val="22"/>
              </w:rPr>
            </w:pPr>
            <w:ins w:id="9727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432483" w14:textId="77777777" w:rsidR="00ED6068" w:rsidRPr="00ED6068" w:rsidRDefault="00ED6068" w:rsidP="00ED6068">
            <w:pPr>
              <w:spacing w:before="0" w:after="0" w:line="240" w:lineRule="auto"/>
              <w:jc w:val="center"/>
              <w:rPr>
                <w:ins w:id="97277" w:author="pete jones" w:date="2022-01-11T17:00:00Z"/>
                <w:rFonts w:ascii="Calibri" w:hAnsi="Calibri" w:cs="Calibri"/>
                <w:color w:val="000000"/>
                <w:sz w:val="22"/>
                <w:szCs w:val="22"/>
              </w:rPr>
            </w:pPr>
            <w:ins w:id="9727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DC88C3" w14:textId="77777777" w:rsidR="00ED6068" w:rsidRPr="00ED6068" w:rsidRDefault="00ED6068" w:rsidP="00ED6068">
            <w:pPr>
              <w:spacing w:before="0" w:after="0" w:line="240" w:lineRule="auto"/>
              <w:jc w:val="center"/>
              <w:rPr>
                <w:ins w:id="97279" w:author="pete jones" w:date="2022-01-11T17:00:00Z"/>
                <w:rFonts w:ascii="Calibri" w:hAnsi="Calibri" w:cs="Calibri"/>
                <w:color w:val="000000"/>
                <w:sz w:val="22"/>
                <w:szCs w:val="22"/>
              </w:rPr>
            </w:pPr>
            <w:ins w:id="9728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776C24" w14:textId="77777777" w:rsidR="00ED6068" w:rsidRPr="00ED6068" w:rsidRDefault="00ED6068" w:rsidP="00ED6068">
            <w:pPr>
              <w:spacing w:before="0" w:after="0" w:line="240" w:lineRule="auto"/>
              <w:jc w:val="center"/>
              <w:rPr>
                <w:ins w:id="97281" w:author="pete jones" w:date="2022-01-11T17:00:00Z"/>
                <w:rFonts w:ascii="Calibri" w:hAnsi="Calibri" w:cs="Calibri"/>
                <w:color w:val="000000"/>
                <w:sz w:val="22"/>
                <w:szCs w:val="22"/>
              </w:rPr>
            </w:pPr>
            <w:ins w:id="97282"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A7C8FF8" w14:textId="77777777" w:rsidR="00ED6068" w:rsidRPr="00ED6068" w:rsidRDefault="00ED6068" w:rsidP="00ED6068">
            <w:pPr>
              <w:spacing w:before="0" w:after="0" w:line="240" w:lineRule="auto"/>
              <w:jc w:val="center"/>
              <w:rPr>
                <w:ins w:id="97283" w:author="pete jones" w:date="2022-01-11T17:00:00Z"/>
                <w:rFonts w:ascii="Calibri" w:hAnsi="Calibri" w:cs="Calibri"/>
                <w:color w:val="000000"/>
                <w:sz w:val="22"/>
                <w:szCs w:val="22"/>
              </w:rPr>
            </w:pPr>
            <w:ins w:id="97284" w:author="pete jones" w:date="2022-01-11T17:00:00Z">
              <w:r w:rsidRPr="00ED6068">
                <w:rPr>
                  <w:rFonts w:ascii="Calibri" w:hAnsi="Calibri" w:cs="Calibri"/>
                  <w:color w:val="000000"/>
                  <w:sz w:val="22"/>
                  <w:szCs w:val="22"/>
                </w:rPr>
                <w:t> </w:t>
              </w:r>
            </w:ins>
          </w:p>
        </w:tc>
      </w:tr>
      <w:tr w:rsidR="00ED6068" w:rsidRPr="00ED6068" w14:paraId="5F1B978E" w14:textId="77777777" w:rsidTr="00ED6068">
        <w:trPr>
          <w:trHeight w:val="300"/>
          <w:ins w:id="97285"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FEFC9AA" w14:textId="77777777" w:rsidR="00ED6068" w:rsidRPr="00ED6068" w:rsidRDefault="00ED6068" w:rsidP="00ED6068">
            <w:pPr>
              <w:spacing w:before="0" w:after="0" w:line="240" w:lineRule="auto"/>
              <w:jc w:val="center"/>
              <w:rPr>
                <w:ins w:id="97286" w:author="pete jones" w:date="2022-01-11T17:00:00Z"/>
                <w:rFonts w:ascii="Calibri" w:hAnsi="Calibri" w:cs="Calibri"/>
                <w:color w:val="000000"/>
                <w:sz w:val="22"/>
                <w:szCs w:val="22"/>
              </w:rPr>
            </w:pPr>
            <w:ins w:id="97287"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D18432B" w14:textId="77777777" w:rsidR="00ED6068" w:rsidRPr="00ED6068" w:rsidRDefault="00ED6068" w:rsidP="00ED6068">
            <w:pPr>
              <w:spacing w:before="0" w:after="0" w:line="240" w:lineRule="auto"/>
              <w:jc w:val="left"/>
              <w:rPr>
                <w:ins w:id="97288" w:author="pete jones" w:date="2022-01-11T17:00:00Z"/>
                <w:rFonts w:ascii="Calibri" w:hAnsi="Calibri" w:cs="Calibri"/>
                <w:color w:val="000000"/>
                <w:sz w:val="22"/>
                <w:szCs w:val="22"/>
              </w:rPr>
            </w:pPr>
            <w:ins w:id="97289" w:author="pete jones" w:date="2022-01-11T17:00:00Z">
              <w:r w:rsidRPr="00ED6068">
                <w:rPr>
                  <w:rFonts w:ascii="Calibri" w:hAnsi="Calibri" w:cs="Calibri"/>
                  <w:color w:val="000000"/>
                  <w:sz w:val="22"/>
                  <w:szCs w:val="22"/>
                </w:rPr>
                <w:t>Thermal Fluid Science 2</w:t>
              </w:r>
            </w:ins>
          </w:p>
        </w:tc>
        <w:tc>
          <w:tcPr>
            <w:tcW w:w="432" w:type="dxa"/>
            <w:tcBorders>
              <w:top w:val="nil"/>
              <w:left w:val="nil"/>
              <w:bottom w:val="single" w:sz="4" w:space="0" w:color="auto"/>
              <w:right w:val="single" w:sz="4" w:space="0" w:color="auto"/>
            </w:tcBorders>
            <w:shd w:val="clear" w:color="auto" w:fill="auto"/>
            <w:noWrap/>
            <w:vAlign w:val="bottom"/>
            <w:hideMark/>
          </w:tcPr>
          <w:p w14:paraId="46D59C3E" w14:textId="77777777" w:rsidR="00ED6068" w:rsidRPr="00ED6068" w:rsidRDefault="00ED6068" w:rsidP="00ED6068">
            <w:pPr>
              <w:spacing w:before="0" w:after="0" w:line="240" w:lineRule="auto"/>
              <w:jc w:val="center"/>
              <w:rPr>
                <w:ins w:id="97290" w:author="pete jones" w:date="2022-01-11T17:00:00Z"/>
                <w:rFonts w:ascii="Calibri" w:hAnsi="Calibri" w:cs="Calibri"/>
                <w:color w:val="000000"/>
                <w:sz w:val="22"/>
                <w:szCs w:val="22"/>
              </w:rPr>
            </w:pPr>
            <w:ins w:id="97291"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BD7C547" w14:textId="77777777" w:rsidR="00ED6068" w:rsidRPr="00ED6068" w:rsidRDefault="00ED6068" w:rsidP="00ED6068">
            <w:pPr>
              <w:spacing w:before="0" w:after="0" w:line="240" w:lineRule="auto"/>
              <w:jc w:val="center"/>
              <w:rPr>
                <w:ins w:id="97292" w:author="pete jones" w:date="2022-01-11T17:00:00Z"/>
                <w:rFonts w:ascii="Calibri" w:hAnsi="Calibri" w:cs="Calibri"/>
                <w:color w:val="000000"/>
                <w:sz w:val="22"/>
                <w:szCs w:val="22"/>
              </w:rPr>
            </w:pPr>
            <w:ins w:id="97293"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FB7E498" w14:textId="77777777" w:rsidR="00ED6068" w:rsidRPr="00ED6068" w:rsidRDefault="00ED6068" w:rsidP="00ED6068">
            <w:pPr>
              <w:spacing w:before="0" w:after="0" w:line="240" w:lineRule="auto"/>
              <w:jc w:val="center"/>
              <w:rPr>
                <w:ins w:id="97294" w:author="pete jones" w:date="2022-01-11T17:00:00Z"/>
                <w:rFonts w:ascii="Calibri" w:hAnsi="Calibri" w:cs="Calibri"/>
                <w:color w:val="000000"/>
                <w:sz w:val="22"/>
                <w:szCs w:val="22"/>
              </w:rPr>
            </w:pPr>
            <w:ins w:id="9729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CC99712" w14:textId="77777777" w:rsidR="00ED6068" w:rsidRPr="00ED6068" w:rsidRDefault="00ED6068" w:rsidP="00ED6068">
            <w:pPr>
              <w:spacing w:before="0" w:after="0" w:line="240" w:lineRule="auto"/>
              <w:jc w:val="center"/>
              <w:rPr>
                <w:ins w:id="97296" w:author="pete jones" w:date="2022-01-11T17:00:00Z"/>
                <w:rFonts w:ascii="Calibri" w:hAnsi="Calibri" w:cs="Calibri"/>
                <w:color w:val="000000"/>
                <w:sz w:val="22"/>
                <w:szCs w:val="22"/>
              </w:rPr>
            </w:pPr>
            <w:ins w:id="9729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B5977B" w14:textId="77777777" w:rsidR="00ED6068" w:rsidRPr="00ED6068" w:rsidRDefault="00ED6068" w:rsidP="00ED6068">
            <w:pPr>
              <w:spacing w:before="0" w:after="0" w:line="240" w:lineRule="auto"/>
              <w:jc w:val="center"/>
              <w:rPr>
                <w:ins w:id="97298" w:author="pete jones" w:date="2022-01-11T17:00:00Z"/>
                <w:rFonts w:ascii="Calibri" w:hAnsi="Calibri" w:cs="Calibri"/>
                <w:color w:val="000000"/>
                <w:sz w:val="22"/>
                <w:szCs w:val="22"/>
              </w:rPr>
            </w:pPr>
            <w:ins w:id="9729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D8132F5" w14:textId="77777777" w:rsidR="00ED6068" w:rsidRPr="00ED6068" w:rsidRDefault="00ED6068" w:rsidP="00ED6068">
            <w:pPr>
              <w:spacing w:before="0" w:after="0" w:line="240" w:lineRule="auto"/>
              <w:jc w:val="center"/>
              <w:rPr>
                <w:ins w:id="97300" w:author="pete jones" w:date="2022-01-11T17:00:00Z"/>
                <w:rFonts w:ascii="Calibri" w:hAnsi="Calibri" w:cs="Calibri"/>
                <w:color w:val="000000"/>
                <w:sz w:val="22"/>
                <w:szCs w:val="22"/>
              </w:rPr>
            </w:pPr>
            <w:ins w:id="9730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8CC2B6" w14:textId="77777777" w:rsidR="00ED6068" w:rsidRPr="00ED6068" w:rsidRDefault="00ED6068" w:rsidP="00ED6068">
            <w:pPr>
              <w:spacing w:before="0" w:after="0" w:line="240" w:lineRule="auto"/>
              <w:jc w:val="center"/>
              <w:rPr>
                <w:ins w:id="97302" w:author="pete jones" w:date="2022-01-11T17:00:00Z"/>
                <w:rFonts w:ascii="Calibri" w:hAnsi="Calibri" w:cs="Calibri"/>
                <w:color w:val="000000"/>
                <w:sz w:val="22"/>
                <w:szCs w:val="22"/>
              </w:rPr>
            </w:pPr>
            <w:ins w:id="9730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16948F" w14:textId="77777777" w:rsidR="00ED6068" w:rsidRPr="00ED6068" w:rsidRDefault="00ED6068" w:rsidP="00ED6068">
            <w:pPr>
              <w:spacing w:before="0" w:after="0" w:line="240" w:lineRule="auto"/>
              <w:jc w:val="center"/>
              <w:rPr>
                <w:ins w:id="97304" w:author="pete jones" w:date="2022-01-11T17:00:00Z"/>
                <w:rFonts w:ascii="Calibri" w:hAnsi="Calibri" w:cs="Calibri"/>
                <w:color w:val="000000"/>
                <w:sz w:val="22"/>
                <w:szCs w:val="22"/>
              </w:rPr>
            </w:pPr>
            <w:ins w:id="9730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4E26FD" w14:textId="77777777" w:rsidR="00ED6068" w:rsidRPr="00ED6068" w:rsidRDefault="00ED6068" w:rsidP="00ED6068">
            <w:pPr>
              <w:spacing w:before="0" w:after="0" w:line="240" w:lineRule="auto"/>
              <w:jc w:val="center"/>
              <w:rPr>
                <w:ins w:id="97306" w:author="pete jones" w:date="2022-01-11T17:00:00Z"/>
                <w:rFonts w:ascii="Calibri" w:hAnsi="Calibri" w:cs="Calibri"/>
                <w:color w:val="000000"/>
                <w:sz w:val="22"/>
                <w:szCs w:val="22"/>
              </w:rPr>
            </w:pPr>
            <w:ins w:id="9730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3A871B" w14:textId="77777777" w:rsidR="00ED6068" w:rsidRPr="00ED6068" w:rsidRDefault="00ED6068" w:rsidP="00ED6068">
            <w:pPr>
              <w:spacing w:before="0" w:after="0" w:line="240" w:lineRule="auto"/>
              <w:jc w:val="center"/>
              <w:rPr>
                <w:ins w:id="97308" w:author="pete jones" w:date="2022-01-11T17:00:00Z"/>
                <w:rFonts w:ascii="Calibri" w:hAnsi="Calibri" w:cs="Calibri"/>
                <w:color w:val="000000"/>
                <w:sz w:val="22"/>
                <w:szCs w:val="22"/>
              </w:rPr>
            </w:pPr>
            <w:ins w:id="9730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15E16CA" w14:textId="77777777" w:rsidR="00ED6068" w:rsidRPr="00ED6068" w:rsidRDefault="00ED6068" w:rsidP="00ED6068">
            <w:pPr>
              <w:spacing w:before="0" w:after="0" w:line="240" w:lineRule="auto"/>
              <w:jc w:val="center"/>
              <w:rPr>
                <w:ins w:id="97310" w:author="pete jones" w:date="2022-01-11T17:00:00Z"/>
                <w:rFonts w:ascii="Calibri" w:hAnsi="Calibri" w:cs="Calibri"/>
                <w:color w:val="000000"/>
                <w:sz w:val="22"/>
                <w:szCs w:val="22"/>
              </w:rPr>
            </w:pPr>
            <w:ins w:id="97311"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19D0026" w14:textId="77777777" w:rsidR="00ED6068" w:rsidRPr="00ED6068" w:rsidRDefault="00ED6068" w:rsidP="00ED6068">
            <w:pPr>
              <w:spacing w:before="0" w:after="0" w:line="240" w:lineRule="auto"/>
              <w:jc w:val="center"/>
              <w:rPr>
                <w:ins w:id="97312" w:author="pete jones" w:date="2022-01-11T17:00:00Z"/>
                <w:rFonts w:ascii="Calibri" w:hAnsi="Calibri" w:cs="Calibri"/>
                <w:color w:val="000000"/>
                <w:sz w:val="22"/>
                <w:szCs w:val="22"/>
              </w:rPr>
            </w:pPr>
            <w:ins w:id="97313" w:author="pete jones" w:date="2022-01-11T17:00:00Z">
              <w:r w:rsidRPr="00ED6068">
                <w:rPr>
                  <w:rFonts w:ascii="Calibri" w:hAnsi="Calibri" w:cs="Calibri"/>
                  <w:color w:val="000000"/>
                  <w:sz w:val="22"/>
                  <w:szCs w:val="22"/>
                </w:rPr>
                <w:t> </w:t>
              </w:r>
            </w:ins>
          </w:p>
        </w:tc>
      </w:tr>
      <w:tr w:rsidR="00ED6068" w:rsidRPr="00ED6068" w14:paraId="685A9284" w14:textId="77777777" w:rsidTr="00ED6068">
        <w:trPr>
          <w:trHeight w:val="300"/>
          <w:ins w:id="97314"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092160D" w14:textId="77777777" w:rsidR="00ED6068" w:rsidRPr="00ED6068" w:rsidRDefault="00ED6068" w:rsidP="00ED6068">
            <w:pPr>
              <w:spacing w:before="0" w:after="0" w:line="240" w:lineRule="auto"/>
              <w:jc w:val="center"/>
              <w:rPr>
                <w:ins w:id="97315" w:author="pete jones" w:date="2022-01-11T17:00:00Z"/>
                <w:rFonts w:ascii="Calibri" w:hAnsi="Calibri" w:cs="Calibri"/>
                <w:color w:val="000000"/>
                <w:sz w:val="22"/>
                <w:szCs w:val="22"/>
              </w:rPr>
            </w:pPr>
            <w:ins w:id="97316"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F64C70A" w14:textId="77777777" w:rsidR="00ED6068" w:rsidRPr="00ED6068" w:rsidRDefault="00ED6068" w:rsidP="00ED6068">
            <w:pPr>
              <w:spacing w:before="0" w:after="0" w:line="240" w:lineRule="auto"/>
              <w:jc w:val="left"/>
              <w:rPr>
                <w:ins w:id="97317" w:author="pete jones" w:date="2022-01-11T17:00:00Z"/>
                <w:rFonts w:ascii="Calibri" w:hAnsi="Calibri" w:cs="Calibri"/>
                <w:color w:val="000000"/>
                <w:sz w:val="22"/>
                <w:szCs w:val="22"/>
              </w:rPr>
            </w:pPr>
            <w:ins w:id="97318" w:author="pete jones" w:date="2022-01-11T17:00:00Z">
              <w:r w:rsidRPr="00ED6068">
                <w:rPr>
                  <w:rFonts w:ascii="Calibri" w:hAnsi="Calibri" w:cs="Calibri"/>
                  <w:color w:val="000000"/>
                  <w:sz w:val="22"/>
                  <w:szCs w:val="22"/>
                </w:rPr>
                <w:t>Advanced Dynamics and Control</w:t>
              </w:r>
            </w:ins>
          </w:p>
        </w:tc>
        <w:tc>
          <w:tcPr>
            <w:tcW w:w="432" w:type="dxa"/>
            <w:tcBorders>
              <w:top w:val="nil"/>
              <w:left w:val="nil"/>
              <w:bottom w:val="single" w:sz="4" w:space="0" w:color="auto"/>
              <w:right w:val="single" w:sz="4" w:space="0" w:color="auto"/>
            </w:tcBorders>
            <w:shd w:val="clear" w:color="auto" w:fill="auto"/>
            <w:noWrap/>
            <w:vAlign w:val="bottom"/>
            <w:hideMark/>
          </w:tcPr>
          <w:p w14:paraId="1834AE11" w14:textId="77777777" w:rsidR="00ED6068" w:rsidRPr="00ED6068" w:rsidRDefault="00ED6068" w:rsidP="00ED6068">
            <w:pPr>
              <w:spacing w:before="0" w:after="0" w:line="240" w:lineRule="auto"/>
              <w:jc w:val="center"/>
              <w:rPr>
                <w:ins w:id="97319" w:author="pete jones" w:date="2022-01-11T17:00:00Z"/>
                <w:rFonts w:ascii="Calibri" w:hAnsi="Calibri" w:cs="Calibri"/>
                <w:color w:val="000000"/>
                <w:sz w:val="22"/>
                <w:szCs w:val="22"/>
              </w:rPr>
            </w:pPr>
            <w:ins w:id="97320"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8067713" w14:textId="77777777" w:rsidR="00ED6068" w:rsidRPr="00ED6068" w:rsidRDefault="00ED6068" w:rsidP="00ED6068">
            <w:pPr>
              <w:spacing w:before="0" w:after="0" w:line="240" w:lineRule="auto"/>
              <w:jc w:val="center"/>
              <w:rPr>
                <w:ins w:id="97321" w:author="pete jones" w:date="2022-01-11T17:00:00Z"/>
                <w:rFonts w:ascii="Calibri" w:hAnsi="Calibri" w:cs="Calibri"/>
                <w:color w:val="000000"/>
                <w:sz w:val="22"/>
                <w:szCs w:val="22"/>
              </w:rPr>
            </w:pPr>
            <w:ins w:id="97322"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B12F6E1" w14:textId="77777777" w:rsidR="00ED6068" w:rsidRPr="00ED6068" w:rsidRDefault="00ED6068" w:rsidP="00ED6068">
            <w:pPr>
              <w:spacing w:before="0" w:after="0" w:line="240" w:lineRule="auto"/>
              <w:jc w:val="center"/>
              <w:rPr>
                <w:ins w:id="97323" w:author="pete jones" w:date="2022-01-11T17:00:00Z"/>
                <w:rFonts w:ascii="Calibri" w:hAnsi="Calibri" w:cs="Calibri"/>
                <w:color w:val="000000"/>
                <w:sz w:val="22"/>
                <w:szCs w:val="22"/>
              </w:rPr>
            </w:pPr>
            <w:ins w:id="9732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19613EB" w14:textId="77777777" w:rsidR="00ED6068" w:rsidRPr="00ED6068" w:rsidRDefault="00ED6068" w:rsidP="00ED6068">
            <w:pPr>
              <w:spacing w:before="0" w:after="0" w:line="240" w:lineRule="auto"/>
              <w:jc w:val="center"/>
              <w:rPr>
                <w:ins w:id="97325" w:author="pete jones" w:date="2022-01-11T17:00:00Z"/>
                <w:rFonts w:ascii="Calibri" w:hAnsi="Calibri" w:cs="Calibri"/>
                <w:color w:val="000000"/>
                <w:sz w:val="22"/>
                <w:szCs w:val="22"/>
              </w:rPr>
            </w:pPr>
            <w:ins w:id="9732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86F3B8" w14:textId="77777777" w:rsidR="00ED6068" w:rsidRPr="00ED6068" w:rsidRDefault="00ED6068" w:rsidP="00ED6068">
            <w:pPr>
              <w:spacing w:before="0" w:after="0" w:line="240" w:lineRule="auto"/>
              <w:jc w:val="center"/>
              <w:rPr>
                <w:ins w:id="97327" w:author="pete jones" w:date="2022-01-11T17:00:00Z"/>
                <w:rFonts w:ascii="Calibri" w:hAnsi="Calibri" w:cs="Calibri"/>
                <w:color w:val="000000"/>
                <w:sz w:val="22"/>
                <w:szCs w:val="22"/>
              </w:rPr>
            </w:pPr>
            <w:ins w:id="9732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40890D" w14:textId="77777777" w:rsidR="00ED6068" w:rsidRPr="00ED6068" w:rsidRDefault="00ED6068" w:rsidP="00ED6068">
            <w:pPr>
              <w:spacing w:before="0" w:after="0" w:line="240" w:lineRule="auto"/>
              <w:jc w:val="center"/>
              <w:rPr>
                <w:ins w:id="97329" w:author="pete jones" w:date="2022-01-11T17:00:00Z"/>
                <w:rFonts w:ascii="Calibri" w:hAnsi="Calibri" w:cs="Calibri"/>
                <w:color w:val="000000"/>
                <w:sz w:val="22"/>
                <w:szCs w:val="22"/>
              </w:rPr>
            </w:pPr>
            <w:ins w:id="9733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D67BD5" w14:textId="77777777" w:rsidR="00ED6068" w:rsidRPr="00ED6068" w:rsidRDefault="00ED6068" w:rsidP="00ED6068">
            <w:pPr>
              <w:spacing w:before="0" w:after="0" w:line="240" w:lineRule="auto"/>
              <w:jc w:val="center"/>
              <w:rPr>
                <w:ins w:id="97331" w:author="pete jones" w:date="2022-01-11T17:00:00Z"/>
                <w:rFonts w:ascii="Calibri" w:hAnsi="Calibri" w:cs="Calibri"/>
                <w:color w:val="000000"/>
                <w:sz w:val="22"/>
                <w:szCs w:val="22"/>
              </w:rPr>
            </w:pPr>
            <w:ins w:id="9733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59787D" w14:textId="77777777" w:rsidR="00ED6068" w:rsidRPr="00ED6068" w:rsidRDefault="00ED6068" w:rsidP="00ED6068">
            <w:pPr>
              <w:spacing w:before="0" w:after="0" w:line="240" w:lineRule="auto"/>
              <w:jc w:val="center"/>
              <w:rPr>
                <w:ins w:id="97333" w:author="pete jones" w:date="2022-01-11T17:00:00Z"/>
                <w:rFonts w:ascii="Calibri" w:hAnsi="Calibri" w:cs="Calibri"/>
                <w:color w:val="000000"/>
                <w:sz w:val="22"/>
                <w:szCs w:val="22"/>
              </w:rPr>
            </w:pPr>
            <w:ins w:id="9733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7032A6" w14:textId="77777777" w:rsidR="00ED6068" w:rsidRPr="00ED6068" w:rsidRDefault="00ED6068" w:rsidP="00ED6068">
            <w:pPr>
              <w:spacing w:before="0" w:after="0" w:line="240" w:lineRule="auto"/>
              <w:jc w:val="center"/>
              <w:rPr>
                <w:ins w:id="97335" w:author="pete jones" w:date="2022-01-11T17:00:00Z"/>
                <w:rFonts w:ascii="Calibri" w:hAnsi="Calibri" w:cs="Calibri"/>
                <w:color w:val="000000"/>
                <w:sz w:val="22"/>
                <w:szCs w:val="22"/>
              </w:rPr>
            </w:pPr>
            <w:ins w:id="9733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C53B89D" w14:textId="77777777" w:rsidR="00ED6068" w:rsidRPr="00ED6068" w:rsidRDefault="00ED6068" w:rsidP="00ED6068">
            <w:pPr>
              <w:spacing w:before="0" w:after="0" w:line="240" w:lineRule="auto"/>
              <w:jc w:val="center"/>
              <w:rPr>
                <w:ins w:id="97337" w:author="pete jones" w:date="2022-01-11T17:00:00Z"/>
                <w:rFonts w:ascii="Calibri" w:hAnsi="Calibri" w:cs="Calibri"/>
                <w:color w:val="000000"/>
                <w:sz w:val="22"/>
                <w:szCs w:val="22"/>
              </w:rPr>
            </w:pPr>
            <w:ins w:id="9733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DE1C41" w14:textId="77777777" w:rsidR="00ED6068" w:rsidRPr="00ED6068" w:rsidRDefault="00ED6068" w:rsidP="00ED6068">
            <w:pPr>
              <w:spacing w:before="0" w:after="0" w:line="240" w:lineRule="auto"/>
              <w:jc w:val="center"/>
              <w:rPr>
                <w:ins w:id="97339" w:author="pete jones" w:date="2022-01-11T17:00:00Z"/>
                <w:rFonts w:ascii="Calibri" w:hAnsi="Calibri" w:cs="Calibri"/>
                <w:color w:val="000000"/>
                <w:sz w:val="22"/>
                <w:szCs w:val="22"/>
              </w:rPr>
            </w:pPr>
            <w:ins w:id="97340"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DEEAC74" w14:textId="77777777" w:rsidR="00ED6068" w:rsidRPr="00ED6068" w:rsidRDefault="00ED6068" w:rsidP="00ED6068">
            <w:pPr>
              <w:spacing w:before="0" w:after="0" w:line="240" w:lineRule="auto"/>
              <w:jc w:val="center"/>
              <w:rPr>
                <w:ins w:id="97341" w:author="pete jones" w:date="2022-01-11T17:00:00Z"/>
                <w:rFonts w:ascii="Calibri" w:hAnsi="Calibri" w:cs="Calibri"/>
                <w:color w:val="000000"/>
                <w:sz w:val="22"/>
                <w:szCs w:val="22"/>
              </w:rPr>
            </w:pPr>
            <w:ins w:id="97342" w:author="pete jones" w:date="2022-01-11T17:00:00Z">
              <w:r w:rsidRPr="00ED6068">
                <w:rPr>
                  <w:rFonts w:ascii="Calibri" w:hAnsi="Calibri" w:cs="Calibri"/>
                  <w:color w:val="000000"/>
                  <w:sz w:val="22"/>
                  <w:szCs w:val="22"/>
                </w:rPr>
                <w:t> </w:t>
              </w:r>
            </w:ins>
          </w:p>
        </w:tc>
      </w:tr>
      <w:tr w:rsidR="00ED6068" w:rsidRPr="00ED6068" w14:paraId="7F2D91D5" w14:textId="77777777" w:rsidTr="00ED6068">
        <w:trPr>
          <w:trHeight w:val="300"/>
          <w:ins w:id="97343"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5B3C185" w14:textId="77777777" w:rsidR="00ED6068" w:rsidRPr="00ED6068" w:rsidRDefault="00ED6068" w:rsidP="00ED6068">
            <w:pPr>
              <w:spacing w:before="0" w:after="0" w:line="240" w:lineRule="auto"/>
              <w:jc w:val="center"/>
              <w:rPr>
                <w:ins w:id="97344" w:author="pete jones" w:date="2022-01-11T17:00:00Z"/>
                <w:rFonts w:ascii="Calibri" w:hAnsi="Calibri" w:cs="Calibri"/>
                <w:color w:val="000000"/>
                <w:sz w:val="22"/>
                <w:szCs w:val="22"/>
              </w:rPr>
            </w:pPr>
            <w:ins w:id="97345"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C13F6EB" w14:textId="77777777" w:rsidR="00ED6068" w:rsidRPr="00ED6068" w:rsidRDefault="00ED6068" w:rsidP="00ED6068">
            <w:pPr>
              <w:spacing w:before="0" w:after="0" w:line="240" w:lineRule="auto"/>
              <w:jc w:val="left"/>
              <w:rPr>
                <w:ins w:id="97346" w:author="pete jones" w:date="2022-01-11T17:00:00Z"/>
                <w:rFonts w:ascii="Calibri" w:hAnsi="Calibri" w:cs="Calibri"/>
                <w:color w:val="000000"/>
                <w:sz w:val="22"/>
                <w:szCs w:val="22"/>
              </w:rPr>
            </w:pPr>
            <w:ins w:id="97347" w:author="pete jones" w:date="2022-01-11T17:00:00Z">
              <w:r w:rsidRPr="00ED6068">
                <w:rPr>
                  <w:rFonts w:ascii="Calibri" w:hAnsi="Calibri" w:cs="Calibri"/>
                  <w:color w:val="000000"/>
                  <w:sz w:val="22"/>
                  <w:szCs w:val="22"/>
                </w:rPr>
                <w:t>Advanced Solid Mechanics and FEA</w:t>
              </w:r>
            </w:ins>
          </w:p>
        </w:tc>
        <w:tc>
          <w:tcPr>
            <w:tcW w:w="432" w:type="dxa"/>
            <w:tcBorders>
              <w:top w:val="nil"/>
              <w:left w:val="nil"/>
              <w:bottom w:val="single" w:sz="4" w:space="0" w:color="auto"/>
              <w:right w:val="single" w:sz="4" w:space="0" w:color="auto"/>
            </w:tcBorders>
            <w:shd w:val="clear" w:color="auto" w:fill="auto"/>
            <w:noWrap/>
            <w:vAlign w:val="bottom"/>
            <w:hideMark/>
          </w:tcPr>
          <w:p w14:paraId="74F4428D" w14:textId="77777777" w:rsidR="00ED6068" w:rsidRPr="00ED6068" w:rsidRDefault="00ED6068" w:rsidP="00ED6068">
            <w:pPr>
              <w:spacing w:before="0" w:after="0" w:line="240" w:lineRule="auto"/>
              <w:jc w:val="center"/>
              <w:rPr>
                <w:ins w:id="97348" w:author="pete jones" w:date="2022-01-11T17:00:00Z"/>
                <w:rFonts w:ascii="Calibri" w:hAnsi="Calibri" w:cs="Calibri"/>
                <w:color w:val="000000"/>
                <w:sz w:val="22"/>
                <w:szCs w:val="22"/>
              </w:rPr>
            </w:pPr>
            <w:ins w:id="97349"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9AA095E" w14:textId="77777777" w:rsidR="00ED6068" w:rsidRPr="00ED6068" w:rsidRDefault="00ED6068" w:rsidP="00ED6068">
            <w:pPr>
              <w:spacing w:before="0" w:after="0" w:line="240" w:lineRule="auto"/>
              <w:jc w:val="center"/>
              <w:rPr>
                <w:ins w:id="97350" w:author="pete jones" w:date="2022-01-11T17:00:00Z"/>
                <w:rFonts w:ascii="Calibri" w:hAnsi="Calibri" w:cs="Calibri"/>
                <w:color w:val="000000"/>
                <w:sz w:val="22"/>
                <w:szCs w:val="22"/>
              </w:rPr>
            </w:pPr>
            <w:ins w:id="97351"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B363596" w14:textId="77777777" w:rsidR="00ED6068" w:rsidRPr="00ED6068" w:rsidRDefault="00ED6068" w:rsidP="00ED6068">
            <w:pPr>
              <w:spacing w:before="0" w:after="0" w:line="240" w:lineRule="auto"/>
              <w:jc w:val="center"/>
              <w:rPr>
                <w:ins w:id="97352" w:author="pete jones" w:date="2022-01-11T17:00:00Z"/>
                <w:rFonts w:ascii="Calibri" w:hAnsi="Calibri" w:cs="Calibri"/>
                <w:color w:val="000000"/>
                <w:sz w:val="22"/>
                <w:szCs w:val="22"/>
              </w:rPr>
            </w:pPr>
            <w:ins w:id="9735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B29E8D" w14:textId="77777777" w:rsidR="00ED6068" w:rsidRPr="00ED6068" w:rsidRDefault="00ED6068" w:rsidP="00ED6068">
            <w:pPr>
              <w:spacing w:before="0" w:after="0" w:line="240" w:lineRule="auto"/>
              <w:jc w:val="center"/>
              <w:rPr>
                <w:ins w:id="97354" w:author="pete jones" w:date="2022-01-11T17:00:00Z"/>
                <w:rFonts w:ascii="Calibri" w:hAnsi="Calibri" w:cs="Calibri"/>
                <w:color w:val="000000"/>
                <w:sz w:val="22"/>
                <w:szCs w:val="22"/>
              </w:rPr>
            </w:pPr>
            <w:ins w:id="9735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793FCA" w14:textId="77777777" w:rsidR="00ED6068" w:rsidRPr="00ED6068" w:rsidRDefault="00ED6068" w:rsidP="00ED6068">
            <w:pPr>
              <w:spacing w:before="0" w:after="0" w:line="240" w:lineRule="auto"/>
              <w:jc w:val="center"/>
              <w:rPr>
                <w:ins w:id="97356" w:author="pete jones" w:date="2022-01-11T17:00:00Z"/>
                <w:rFonts w:ascii="Calibri" w:hAnsi="Calibri" w:cs="Calibri"/>
                <w:color w:val="000000"/>
                <w:sz w:val="22"/>
                <w:szCs w:val="22"/>
              </w:rPr>
            </w:pPr>
            <w:ins w:id="9735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A912DE7" w14:textId="77777777" w:rsidR="00ED6068" w:rsidRPr="00ED6068" w:rsidRDefault="00ED6068" w:rsidP="00ED6068">
            <w:pPr>
              <w:spacing w:before="0" w:after="0" w:line="240" w:lineRule="auto"/>
              <w:jc w:val="center"/>
              <w:rPr>
                <w:ins w:id="97358" w:author="pete jones" w:date="2022-01-11T17:00:00Z"/>
                <w:rFonts w:ascii="Calibri" w:hAnsi="Calibri" w:cs="Calibri"/>
                <w:color w:val="000000"/>
                <w:sz w:val="22"/>
                <w:szCs w:val="22"/>
              </w:rPr>
            </w:pPr>
            <w:ins w:id="9735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9AEB21" w14:textId="77777777" w:rsidR="00ED6068" w:rsidRPr="00ED6068" w:rsidRDefault="00ED6068" w:rsidP="00ED6068">
            <w:pPr>
              <w:spacing w:before="0" w:after="0" w:line="240" w:lineRule="auto"/>
              <w:jc w:val="center"/>
              <w:rPr>
                <w:ins w:id="97360" w:author="pete jones" w:date="2022-01-11T17:00:00Z"/>
                <w:rFonts w:ascii="Calibri" w:hAnsi="Calibri" w:cs="Calibri"/>
                <w:color w:val="000000"/>
                <w:sz w:val="22"/>
                <w:szCs w:val="22"/>
              </w:rPr>
            </w:pPr>
            <w:ins w:id="9736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3B469F" w14:textId="77777777" w:rsidR="00ED6068" w:rsidRPr="00ED6068" w:rsidRDefault="00ED6068" w:rsidP="00ED6068">
            <w:pPr>
              <w:spacing w:before="0" w:after="0" w:line="240" w:lineRule="auto"/>
              <w:jc w:val="center"/>
              <w:rPr>
                <w:ins w:id="97362" w:author="pete jones" w:date="2022-01-11T17:00:00Z"/>
                <w:rFonts w:ascii="Calibri" w:hAnsi="Calibri" w:cs="Calibri"/>
                <w:color w:val="000000"/>
                <w:sz w:val="22"/>
                <w:szCs w:val="22"/>
              </w:rPr>
            </w:pPr>
            <w:ins w:id="9736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1148B6" w14:textId="77777777" w:rsidR="00ED6068" w:rsidRPr="00ED6068" w:rsidRDefault="00ED6068" w:rsidP="00ED6068">
            <w:pPr>
              <w:spacing w:before="0" w:after="0" w:line="240" w:lineRule="auto"/>
              <w:jc w:val="center"/>
              <w:rPr>
                <w:ins w:id="97364" w:author="pete jones" w:date="2022-01-11T17:00:00Z"/>
                <w:rFonts w:ascii="Calibri" w:hAnsi="Calibri" w:cs="Calibri"/>
                <w:color w:val="000000"/>
                <w:sz w:val="22"/>
                <w:szCs w:val="22"/>
              </w:rPr>
            </w:pPr>
            <w:ins w:id="9736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31F26D6" w14:textId="77777777" w:rsidR="00ED6068" w:rsidRPr="00ED6068" w:rsidRDefault="00ED6068" w:rsidP="00ED6068">
            <w:pPr>
              <w:spacing w:before="0" w:after="0" w:line="240" w:lineRule="auto"/>
              <w:jc w:val="center"/>
              <w:rPr>
                <w:ins w:id="97366" w:author="pete jones" w:date="2022-01-11T17:00:00Z"/>
                <w:rFonts w:ascii="Calibri" w:hAnsi="Calibri" w:cs="Calibri"/>
                <w:color w:val="000000"/>
                <w:sz w:val="22"/>
                <w:szCs w:val="22"/>
              </w:rPr>
            </w:pPr>
            <w:ins w:id="9736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21CCD6" w14:textId="77777777" w:rsidR="00ED6068" w:rsidRPr="00ED6068" w:rsidRDefault="00ED6068" w:rsidP="00ED6068">
            <w:pPr>
              <w:spacing w:before="0" w:after="0" w:line="240" w:lineRule="auto"/>
              <w:jc w:val="center"/>
              <w:rPr>
                <w:ins w:id="97368" w:author="pete jones" w:date="2022-01-11T17:00:00Z"/>
                <w:rFonts w:ascii="Calibri" w:hAnsi="Calibri" w:cs="Calibri"/>
                <w:color w:val="000000"/>
                <w:sz w:val="22"/>
                <w:szCs w:val="22"/>
              </w:rPr>
            </w:pPr>
            <w:ins w:id="97369"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4BC1990" w14:textId="77777777" w:rsidR="00ED6068" w:rsidRPr="00ED6068" w:rsidRDefault="00ED6068" w:rsidP="00ED6068">
            <w:pPr>
              <w:spacing w:before="0" w:after="0" w:line="240" w:lineRule="auto"/>
              <w:jc w:val="center"/>
              <w:rPr>
                <w:ins w:id="97370" w:author="pete jones" w:date="2022-01-11T17:00:00Z"/>
                <w:rFonts w:ascii="Calibri" w:hAnsi="Calibri" w:cs="Calibri"/>
                <w:color w:val="000000"/>
                <w:sz w:val="22"/>
                <w:szCs w:val="22"/>
              </w:rPr>
            </w:pPr>
            <w:ins w:id="97371" w:author="pete jones" w:date="2022-01-11T17:00:00Z">
              <w:r w:rsidRPr="00ED6068">
                <w:rPr>
                  <w:rFonts w:ascii="Calibri" w:hAnsi="Calibri" w:cs="Calibri"/>
                  <w:color w:val="000000"/>
                  <w:sz w:val="22"/>
                  <w:szCs w:val="22"/>
                </w:rPr>
                <w:t> </w:t>
              </w:r>
            </w:ins>
          </w:p>
        </w:tc>
      </w:tr>
      <w:tr w:rsidR="00ED6068" w:rsidRPr="00ED6068" w14:paraId="413A6CEF" w14:textId="77777777" w:rsidTr="00ED6068">
        <w:trPr>
          <w:trHeight w:val="300"/>
          <w:ins w:id="97372"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240A77F" w14:textId="77777777" w:rsidR="00ED6068" w:rsidRPr="00ED6068" w:rsidRDefault="00ED6068" w:rsidP="00ED6068">
            <w:pPr>
              <w:spacing w:before="0" w:after="0" w:line="240" w:lineRule="auto"/>
              <w:jc w:val="center"/>
              <w:rPr>
                <w:ins w:id="97373" w:author="pete jones" w:date="2022-01-11T17:00:00Z"/>
                <w:rFonts w:ascii="Calibri" w:hAnsi="Calibri" w:cs="Calibri"/>
                <w:color w:val="000000"/>
                <w:sz w:val="22"/>
                <w:szCs w:val="22"/>
              </w:rPr>
            </w:pPr>
            <w:ins w:id="97374"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5666437" w14:textId="77777777" w:rsidR="00ED6068" w:rsidRPr="00ED6068" w:rsidRDefault="00ED6068" w:rsidP="00ED6068">
            <w:pPr>
              <w:spacing w:before="0" w:after="0" w:line="240" w:lineRule="auto"/>
              <w:jc w:val="left"/>
              <w:rPr>
                <w:ins w:id="97375" w:author="pete jones" w:date="2022-01-11T17:00:00Z"/>
                <w:rFonts w:ascii="Calibri" w:hAnsi="Calibri" w:cs="Calibri"/>
                <w:color w:val="000000"/>
                <w:sz w:val="22"/>
                <w:szCs w:val="22"/>
              </w:rPr>
            </w:pPr>
            <w:ins w:id="97376" w:author="pete jones" w:date="2022-01-11T17:00:00Z">
              <w:r w:rsidRPr="00ED6068">
                <w:rPr>
                  <w:rFonts w:ascii="Calibri" w:hAnsi="Calibri" w:cs="Calibri"/>
                  <w:color w:val="000000"/>
                  <w:sz w:val="22"/>
                  <w:szCs w:val="22"/>
                </w:rPr>
                <w:t>Engineering Design &amp; the Environment</w:t>
              </w:r>
            </w:ins>
          </w:p>
        </w:tc>
        <w:tc>
          <w:tcPr>
            <w:tcW w:w="432" w:type="dxa"/>
            <w:tcBorders>
              <w:top w:val="nil"/>
              <w:left w:val="nil"/>
              <w:bottom w:val="single" w:sz="4" w:space="0" w:color="auto"/>
              <w:right w:val="single" w:sz="4" w:space="0" w:color="auto"/>
            </w:tcBorders>
            <w:shd w:val="clear" w:color="auto" w:fill="auto"/>
            <w:noWrap/>
            <w:vAlign w:val="bottom"/>
            <w:hideMark/>
          </w:tcPr>
          <w:p w14:paraId="541F6AD8" w14:textId="77777777" w:rsidR="00ED6068" w:rsidRPr="00ED6068" w:rsidRDefault="00ED6068" w:rsidP="00ED6068">
            <w:pPr>
              <w:spacing w:before="0" w:after="0" w:line="240" w:lineRule="auto"/>
              <w:jc w:val="center"/>
              <w:rPr>
                <w:ins w:id="97377" w:author="pete jones" w:date="2022-01-11T17:00:00Z"/>
                <w:rFonts w:ascii="Calibri" w:hAnsi="Calibri" w:cs="Calibri"/>
                <w:color w:val="000000"/>
                <w:sz w:val="22"/>
                <w:szCs w:val="22"/>
              </w:rPr>
            </w:pPr>
            <w:ins w:id="97378"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5452CAA4" w14:textId="77777777" w:rsidR="00ED6068" w:rsidRPr="00ED6068" w:rsidRDefault="00ED6068" w:rsidP="00ED6068">
            <w:pPr>
              <w:spacing w:before="0" w:after="0" w:line="240" w:lineRule="auto"/>
              <w:jc w:val="center"/>
              <w:rPr>
                <w:ins w:id="97379" w:author="pete jones" w:date="2022-01-11T17:00:00Z"/>
                <w:rFonts w:ascii="Calibri" w:hAnsi="Calibri" w:cs="Calibri"/>
                <w:color w:val="000000"/>
                <w:sz w:val="22"/>
                <w:szCs w:val="22"/>
              </w:rPr>
            </w:pPr>
            <w:ins w:id="97380"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734DE2F" w14:textId="77777777" w:rsidR="00ED6068" w:rsidRPr="00ED6068" w:rsidRDefault="00ED6068" w:rsidP="00ED6068">
            <w:pPr>
              <w:spacing w:before="0" w:after="0" w:line="240" w:lineRule="auto"/>
              <w:jc w:val="center"/>
              <w:rPr>
                <w:ins w:id="97381" w:author="pete jones" w:date="2022-01-11T17:00:00Z"/>
                <w:rFonts w:ascii="Calibri" w:hAnsi="Calibri" w:cs="Calibri"/>
                <w:color w:val="000000"/>
                <w:sz w:val="22"/>
                <w:szCs w:val="22"/>
              </w:rPr>
            </w:pPr>
            <w:ins w:id="9738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3C5412" w14:textId="77777777" w:rsidR="00ED6068" w:rsidRPr="00ED6068" w:rsidRDefault="00ED6068" w:rsidP="00ED6068">
            <w:pPr>
              <w:spacing w:before="0" w:after="0" w:line="240" w:lineRule="auto"/>
              <w:jc w:val="center"/>
              <w:rPr>
                <w:ins w:id="97383" w:author="pete jones" w:date="2022-01-11T17:00:00Z"/>
                <w:rFonts w:ascii="Calibri" w:hAnsi="Calibri" w:cs="Calibri"/>
                <w:color w:val="000000"/>
                <w:sz w:val="22"/>
                <w:szCs w:val="22"/>
              </w:rPr>
            </w:pPr>
            <w:ins w:id="9738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F71E359" w14:textId="77777777" w:rsidR="00ED6068" w:rsidRPr="00ED6068" w:rsidRDefault="00ED6068" w:rsidP="00ED6068">
            <w:pPr>
              <w:spacing w:before="0" w:after="0" w:line="240" w:lineRule="auto"/>
              <w:jc w:val="center"/>
              <w:rPr>
                <w:ins w:id="97385" w:author="pete jones" w:date="2022-01-11T17:00:00Z"/>
                <w:rFonts w:ascii="Calibri" w:hAnsi="Calibri" w:cs="Calibri"/>
                <w:color w:val="000000"/>
                <w:sz w:val="22"/>
                <w:szCs w:val="22"/>
              </w:rPr>
            </w:pPr>
            <w:ins w:id="9738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F2B98A3" w14:textId="77777777" w:rsidR="00ED6068" w:rsidRPr="00ED6068" w:rsidRDefault="00ED6068" w:rsidP="00ED6068">
            <w:pPr>
              <w:spacing w:before="0" w:after="0" w:line="240" w:lineRule="auto"/>
              <w:jc w:val="center"/>
              <w:rPr>
                <w:ins w:id="97387" w:author="pete jones" w:date="2022-01-11T17:00:00Z"/>
                <w:rFonts w:ascii="Calibri" w:hAnsi="Calibri" w:cs="Calibri"/>
                <w:color w:val="000000"/>
                <w:sz w:val="22"/>
                <w:szCs w:val="22"/>
              </w:rPr>
            </w:pPr>
            <w:ins w:id="9738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8B6DC0" w14:textId="77777777" w:rsidR="00ED6068" w:rsidRPr="00ED6068" w:rsidRDefault="00ED6068" w:rsidP="00ED6068">
            <w:pPr>
              <w:spacing w:before="0" w:after="0" w:line="240" w:lineRule="auto"/>
              <w:jc w:val="center"/>
              <w:rPr>
                <w:ins w:id="97389" w:author="pete jones" w:date="2022-01-11T17:00:00Z"/>
                <w:rFonts w:ascii="Calibri" w:hAnsi="Calibri" w:cs="Calibri"/>
                <w:color w:val="000000"/>
                <w:sz w:val="22"/>
                <w:szCs w:val="22"/>
              </w:rPr>
            </w:pPr>
            <w:ins w:id="9739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FE0BA2" w14:textId="77777777" w:rsidR="00ED6068" w:rsidRPr="00ED6068" w:rsidRDefault="00ED6068" w:rsidP="00ED6068">
            <w:pPr>
              <w:spacing w:before="0" w:after="0" w:line="240" w:lineRule="auto"/>
              <w:jc w:val="center"/>
              <w:rPr>
                <w:ins w:id="97391" w:author="pete jones" w:date="2022-01-11T17:00:00Z"/>
                <w:rFonts w:ascii="Calibri" w:hAnsi="Calibri" w:cs="Calibri"/>
                <w:color w:val="000000"/>
                <w:sz w:val="22"/>
                <w:szCs w:val="22"/>
              </w:rPr>
            </w:pPr>
            <w:ins w:id="9739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111820" w14:textId="77777777" w:rsidR="00ED6068" w:rsidRPr="00ED6068" w:rsidRDefault="00ED6068" w:rsidP="00ED6068">
            <w:pPr>
              <w:spacing w:before="0" w:after="0" w:line="240" w:lineRule="auto"/>
              <w:jc w:val="center"/>
              <w:rPr>
                <w:ins w:id="97393" w:author="pete jones" w:date="2022-01-11T17:00:00Z"/>
                <w:rFonts w:ascii="Calibri" w:hAnsi="Calibri" w:cs="Calibri"/>
                <w:color w:val="000000"/>
                <w:sz w:val="22"/>
                <w:szCs w:val="22"/>
              </w:rPr>
            </w:pPr>
            <w:ins w:id="9739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D74809" w14:textId="77777777" w:rsidR="00ED6068" w:rsidRPr="00ED6068" w:rsidRDefault="00ED6068" w:rsidP="00ED6068">
            <w:pPr>
              <w:spacing w:before="0" w:after="0" w:line="240" w:lineRule="auto"/>
              <w:jc w:val="center"/>
              <w:rPr>
                <w:ins w:id="97395" w:author="pete jones" w:date="2022-01-11T17:00:00Z"/>
                <w:rFonts w:ascii="Calibri" w:hAnsi="Calibri" w:cs="Calibri"/>
                <w:color w:val="000000"/>
                <w:sz w:val="22"/>
                <w:szCs w:val="22"/>
              </w:rPr>
            </w:pPr>
            <w:ins w:id="9739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F354E3" w14:textId="77777777" w:rsidR="00ED6068" w:rsidRPr="00ED6068" w:rsidRDefault="00ED6068" w:rsidP="00ED6068">
            <w:pPr>
              <w:spacing w:before="0" w:after="0" w:line="240" w:lineRule="auto"/>
              <w:jc w:val="center"/>
              <w:rPr>
                <w:ins w:id="97397" w:author="pete jones" w:date="2022-01-11T17:00:00Z"/>
                <w:rFonts w:ascii="Calibri" w:hAnsi="Calibri" w:cs="Calibri"/>
                <w:color w:val="000000"/>
                <w:sz w:val="22"/>
                <w:szCs w:val="22"/>
              </w:rPr>
            </w:pPr>
            <w:ins w:id="97398"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30C7D93" w14:textId="77777777" w:rsidR="00ED6068" w:rsidRPr="00ED6068" w:rsidRDefault="00ED6068" w:rsidP="00ED6068">
            <w:pPr>
              <w:spacing w:before="0" w:after="0" w:line="240" w:lineRule="auto"/>
              <w:jc w:val="center"/>
              <w:rPr>
                <w:ins w:id="97399" w:author="pete jones" w:date="2022-01-11T17:00:00Z"/>
                <w:rFonts w:ascii="Calibri" w:hAnsi="Calibri" w:cs="Calibri"/>
                <w:color w:val="000000"/>
                <w:sz w:val="22"/>
                <w:szCs w:val="22"/>
              </w:rPr>
            </w:pPr>
            <w:ins w:id="97400" w:author="pete jones" w:date="2022-01-11T17:00:00Z">
              <w:r w:rsidRPr="00ED6068">
                <w:rPr>
                  <w:rFonts w:ascii="Calibri" w:hAnsi="Calibri" w:cs="Calibri"/>
                  <w:color w:val="000000"/>
                  <w:sz w:val="22"/>
                  <w:szCs w:val="22"/>
                </w:rPr>
                <w:t> </w:t>
              </w:r>
            </w:ins>
          </w:p>
        </w:tc>
      </w:tr>
      <w:tr w:rsidR="00ED6068" w:rsidRPr="00ED6068" w14:paraId="20D43F54" w14:textId="77777777" w:rsidTr="00ED6068">
        <w:trPr>
          <w:trHeight w:val="300"/>
          <w:ins w:id="97401"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971E277" w14:textId="77777777" w:rsidR="00ED6068" w:rsidRPr="00ED6068" w:rsidRDefault="00ED6068" w:rsidP="00ED6068">
            <w:pPr>
              <w:spacing w:before="0" w:after="0" w:line="240" w:lineRule="auto"/>
              <w:jc w:val="center"/>
              <w:rPr>
                <w:ins w:id="97402" w:author="pete jones" w:date="2022-01-11T17:00:00Z"/>
                <w:rFonts w:ascii="Calibri" w:hAnsi="Calibri" w:cs="Calibri"/>
                <w:color w:val="000000"/>
                <w:sz w:val="22"/>
                <w:szCs w:val="22"/>
              </w:rPr>
            </w:pPr>
            <w:ins w:id="97403"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109E0AD" w14:textId="77777777" w:rsidR="00ED6068" w:rsidRPr="00ED6068" w:rsidRDefault="00ED6068" w:rsidP="00ED6068">
            <w:pPr>
              <w:spacing w:before="0" w:after="0" w:line="240" w:lineRule="auto"/>
              <w:jc w:val="left"/>
              <w:rPr>
                <w:ins w:id="97404" w:author="pete jones" w:date="2022-01-11T17:00:00Z"/>
                <w:rFonts w:ascii="Calibri" w:hAnsi="Calibri" w:cs="Calibri"/>
                <w:color w:val="000000"/>
                <w:sz w:val="22"/>
                <w:szCs w:val="22"/>
              </w:rPr>
            </w:pPr>
            <w:ins w:id="97405" w:author="pete jones" w:date="2022-01-11T17:00:00Z">
              <w:r w:rsidRPr="00ED6068">
                <w:rPr>
                  <w:rFonts w:ascii="Calibri" w:hAnsi="Calibri" w:cs="Calibri"/>
                  <w:color w:val="000000"/>
                  <w:sz w:val="22"/>
                  <w:szCs w:val="22"/>
                </w:rPr>
                <w:t>Individual Major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12FD00A0" w14:textId="77777777" w:rsidR="00ED6068" w:rsidRPr="00ED6068" w:rsidRDefault="00ED6068" w:rsidP="00ED6068">
            <w:pPr>
              <w:spacing w:before="0" w:after="0" w:line="240" w:lineRule="auto"/>
              <w:jc w:val="center"/>
              <w:rPr>
                <w:ins w:id="97406" w:author="pete jones" w:date="2022-01-11T17:00:00Z"/>
                <w:rFonts w:ascii="Calibri" w:hAnsi="Calibri" w:cs="Calibri"/>
                <w:color w:val="000000"/>
                <w:sz w:val="22"/>
                <w:szCs w:val="22"/>
              </w:rPr>
            </w:pPr>
            <w:ins w:id="97407"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F0DC14F" w14:textId="77777777" w:rsidR="00ED6068" w:rsidRPr="00ED6068" w:rsidRDefault="00ED6068" w:rsidP="00ED6068">
            <w:pPr>
              <w:spacing w:before="0" w:after="0" w:line="240" w:lineRule="auto"/>
              <w:jc w:val="center"/>
              <w:rPr>
                <w:ins w:id="97408" w:author="pete jones" w:date="2022-01-11T17:00:00Z"/>
                <w:rFonts w:ascii="Calibri" w:hAnsi="Calibri" w:cs="Calibri"/>
                <w:color w:val="000000"/>
                <w:sz w:val="22"/>
                <w:szCs w:val="22"/>
              </w:rPr>
            </w:pPr>
            <w:ins w:id="97409"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DBDBC9B" w14:textId="77777777" w:rsidR="00ED6068" w:rsidRPr="00ED6068" w:rsidRDefault="00ED6068" w:rsidP="00ED6068">
            <w:pPr>
              <w:spacing w:before="0" w:after="0" w:line="240" w:lineRule="auto"/>
              <w:jc w:val="center"/>
              <w:rPr>
                <w:ins w:id="97410" w:author="pete jones" w:date="2022-01-11T17:00:00Z"/>
                <w:rFonts w:ascii="Calibri" w:hAnsi="Calibri" w:cs="Calibri"/>
                <w:color w:val="000000"/>
                <w:sz w:val="22"/>
                <w:szCs w:val="22"/>
              </w:rPr>
            </w:pPr>
            <w:ins w:id="9741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F95609" w14:textId="77777777" w:rsidR="00ED6068" w:rsidRPr="00ED6068" w:rsidRDefault="00ED6068" w:rsidP="00ED6068">
            <w:pPr>
              <w:spacing w:before="0" w:after="0" w:line="240" w:lineRule="auto"/>
              <w:jc w:val="center"/>
              <w:rPr>
                <w:ins w:id="97412" w:author="pete jones" w:date="2022-01-11T17:00:00Z"/>
                <w:rFonts w:ascii="Calibri" w:hAnsi="Calibri" w:cs="Calibri"/>
                <w:color w:val="000000"/>
                <w:sz w:val="22"/>
                <w:szCs w:val="22"/>
              </w:rPr>
            </w:pPr>
            <w:ins w:id="9741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6654F1" w14:textId="77777777" w:rsidR="00ED6068" w:rsidRPr="00ED6068" w:rsidRDefault="00ED6068" w:rsidP="00ED6068">
            <w:pPr>
              <w:spacing w:before="0" w:after="0" w:line="240" w:lineRule="auto"/>
              <w:jc w:val="center"/>
              <w:rPr>
                <w:ins w:id="97414" w:author="pete jones" w:date="2022-01-11T17:00:00Z"/>
                <w:rFonts w:ascii="Calibri" w:hAnsi="Calibri" w:cs="Calibri"/>
                <w:color w:val="000000"/>
                <w:sz w:val="22"/>
                <w:szCs w:val="22"/>
              </w:rPr>
            </w:pPr>
            <w:ins w:id="9741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AD54179" w14:textId="77777777" w:rsidR="00ED6068" w:rsidRPr="00ED6068" w:rsidRDefault="00ED6068" w:rsidP="00ED6068">
            <w:pPr>
              <w:spacing w:before="0" w:after="0" w:line="240" w:lineRule="auto"/>
              <w:jc w:val="center"/>
              <w:rPr>
                <w:ins w:id="97416" w:author="pete jones" w:date="2022-01-11T17:00:00Z"/>
                <w:rFonts w:ascii="Calibri" w:hAnsi="Calibri" w:cs="Calibri"/>
                <w:color w:val="000000"/>
                <w:sz w:val="22"/>
                <w:szCs w:val="22"/>
              </w:rPr>
            </w:pPr>
            <w:ins w:id="9741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3D80F8" w14:textId="77777777" w:rsidR="00ED6068" w:rsidRPr="00ED6068" w:rsidRDefault="00ED6068" w:rsidP="00ED6068">
            <w:pPr>
              <w:spacing w:before="0" w:after="0" w:line="240" w:lineRule="auto"/>
              <w:jc w:val="center"/>
              <w:rPr>
                <w:ins w:id="97418" w:author="pete jones" w:date="2022-01-11T17:00:00Z"/>
                <w:rFonts w:ascii="Calibri" w:hAnsi="Calibri" w:cs="Calibri"/>
                <w:color w:val="000000"/>
                <w:sz w:val="22"/>
                <w:szCs w:val="22"/>
              </w:rPr>
            </w:pPr>
            <w:ins w:id="9741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899BEA" w14:textId="77777777" w:rsidR="00ED6068" w:rsidRPr="00ED6068" w:rsidRDefault="00ED6068" w:rsidP="00ED6068">
            <w:pPr>
              <w:spacing w:before="0" w:after="0" w:line="240" w:lineRule="auto"/>
              <w:jc w:val="center"/>
              <w:rPr>
                <w:ins w:id="97420" w:author="pete jones" w:date="2022-01-11T17:00:00Z"/>
                <w:rFonts w:ascii="Calibri" w:hAnsi="Calibri" w:cs="Calibri"/>
                <w:color w:val="000000"/>
                <w:sz w:val="22"/>
                <w:szCs w:val="22"/>
              </w:rPr>
            </w:pPr>
            <w:ins w:id="9742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2F101C" w14:textId="77777777" w:rsidR="00ED6068" w:rsidRPr="00ED6068" w:rsidRDefault="00ED6068" w:rsidP="00ED6068">
            <w:pPr>
              <w:spacing w:before="0" w:after="0" w:line="240" w:lineRule="auto"/>
              <w:jc w:val="center"/>
              <w:rPr>
                <w:ins w:id="97422" w:author="pete jones" w:date="2022-01-11T17:00:00Z"/>
                <w:rFonts w:ascii="Calibri" w:hAnsi="Calibri" w:cs="Calibri"/>
                <w:color w:val="000000"/>
                <w:sz w:val="22"/>
                <w:szCs w:val="22"/>
              </w:rPr>
            </w:pPr>
            <w:ins w:id="9742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89F38A" w14:textId="77777777" w:rsidR="00ED6068" w:rsidRPr="00ED6068" w:rsidRDefault="00ED6068" w:rsidP="00ED6068">
            <w:pPr>
              <w:spacing w:before="0" w:after="0" w:line="240" w:lineRule="auto"/>
              <w:jc w:val="center"/>
              <w:rPr>
                <w:ins w:id="97424" w:author="pete jones" w:date="2022-01-11T17:00:00Z"/>
                <w:rFonts w:ascii="Calibri" w:hAnsi="Calibri" w:cs="Calibri"/>
                <w:color w:val="000000"/>
                <w:sz w:val="22"/>
                <w:szCs w:val="22"/>
              </w:rPr>
            </w:pPr>
            <w:ins w:id="9742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50C827" w14:textId="77777777" w:rsidR="00ED6068" w:rsidRPr="00ED6068" w:rsidRDefault="00ED6068" w:rsidP="00ED6068">
            <w:pPr>
              <w:spacing w:before="0" w:after="0" w:line="240" w:lineRule="auto"/>
              <w:jc w:val="center"/>
              <w:rPr>
                <w:ins w:id="97426" w:author="pete jones" w:date="2022-01-11T17:00:00Z"/>
                <w:rFonts w:ascii="Calibri" w:hAnsi="Calibri" w:cs="Calibri"/>
                <w:color w:val="000000"/>
                <w:sz w:val="22"/>
                <w:szCs w:val="22"/>
              </w:rPr>
            </w:pPr>
            <w:ins w:id="97427"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71B63E5" w14:textId="77777777" w:rsidR="00ED6068" w:rsidRPr="00ED6068" w:rsidRDefault="00ED6068" w:rsidP="00ED6068">
            <w:pPr>
              <w:spacing w:before="0" w:after="0" w:line="240" w:lineRule="auto"/>
              <w:jc w:val="center"/>
              <w:rPr>
                <w:ins w:id="97428" w:author="pete jones" w:date="2022-01-11T17:00:00Z"/>
                <w:rFonts w:ascii="Calibri" w:hAnsi="Calibri" w:cs="Calibri"/>
                <w:color w:val="000000"/>
                <w:sz w:val="22"/>
                <w:szCs w:val="22"/>
              </w:rPr>
            </w:pPr>
            <w:ins w:id="97429" w:author="pete jones" w:date="2022-01-11T17:00:00Z">
              <w:r w:rsidRPr="00ED6068">
                <w:rPr>
                  <w:rFonts w:ascii="Calibri" w:hAnsi="Calibri" w:cs="Calibri"/>
                  <w:color w:val="000000"/>
                  <w:sz w:val="22"/>
                  <w:szCs w:val="22"/>
                </w:rPr>
                <w:t> </w:t>
              </w:r>
            </w:ins>
          </w:p>
        </w:tc>
      </w:tr>
      <w:tr w:rsidR="00ED6068" w:rsidRPr="00ED6068" w14:paraId="4402C350" w14:textId="77777777" w:rsidTr="00ED6068">
        <w:trPr>
          <w:trHeight w:val="300"/>
          <w:ins w:id="97430"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98E4C04" w14:textId="77777777" w:rsidR="00ED6068" w:rsidRPr="00ED6068" w:rsidRDefault="00ED6068" w:rsidP="00ED6068">
            <w:pPr>
              <w:spacing w:before="0" w:after="0" w:line="240" w:lineRule="auto"/>
              <w:jc w:val="center"/>
              <w:rPr>
                <w:ins w:id="97431" w:author="pete jones" w:date="2022-01-11T17:00:00Z"/>
                <w:rFonts w:ascii="Calibri" w:hAnsi="Calibri" w:cs="Calibri"/>
                <w:color w:val="000000"/>
                <w:sz w:val="22"/>
                <w:szCs w:val="22"/>
              </w:rPr>
            </w:pPr>
            <w:ins w:id="97432"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306E868" w14:textId="77777777" w:rsidR="00ED6068" w:rsidRPr="00ED6068" w:rsidRDefault="00ED6068" w:rsidP="00ED6068">
            <w:pPr>
              <w:spacing w:before="0" w:after="0" w:line="240" w:lineRule="auto"/>
              <w:jc w:val="left"/>
              <w:rPr>
                <w:ins w:id="97433" w:author="pete jones" w:date="2022-01-11T17:00:00Z"/>
                <w:rFonts w:ascii="Calibri" w:hAnsi="Calibri" w:cs="Calibri"/>
                <w:color w:val="000000"/>
                <w:sz w:val="22"/>
                <w:szCs w:val="22"/>
              </w:rPr>
            </w:pPr>
            <w:ins w:id="97434" w:author="pete jones" w:date="2022-01-11T17:00:00Z">
              <w:r w:rsidRPr="00ED6068">
                <w:rPr>
                  <w:rFonts w:ascii="Calibri" w:hAnsi="Calibri" w:cs="Calibri"/>
                  <w:color w:val="000000"/>
                  <w:sz w:val="22"/>
                  <w:szCs w:val="22"/>
                </w:rPr>
                <w:t>Professional Engineering Practice</w:t>
              </w:r>
            </w:ins>
          </w:p>
        </w:tc>
        <w:tc>
          <w:tcPr>
            <w:tcW w:w="432" w:type="dxa"/>
            <w:tcBorders>
              <w:top w:val="nil"/>
              <w:left w:val="nil"/>
              <w:bottom w:val="single" w:sz="4" w:space="0" w:color="auto"/>
              <w:right w:val="single" w:sz="4" w:space="0" w:color="auto"/>
            </w:tcBorders>
            <w:shd w:val="clear" w:color="auto" w:fill="auto"/>
            <w:noWrap/>
            <w:vAlign w:val="bottom"/>
            <w:hideMark/>
          </w:tcPr>
          <w:p w14:paraId="2B0EA50A" w14:textId="77777777" w:rsidR="00ED6068" w:rsidRPr="00ED6068" w:rsidRDefault="00ED6068" w:rsidP="00ED6068">
            <w:pPr>
              <w:spacing w:before="0" w:after="0" w:line="240" w:lineRule="auto"/>
              <w:jc w:val="center"/>
              <w:rPr>
                <w:ins w:id="97435" w:author="pete jones" w:date="2022-01-11T17:00:00Z"/>
                <w:rFonts w:ascii="Calibri" w:hAnsi="Calibri" w:cs="Calibri"/>
                <w:color w:val="000000"/>
                <w:sz w:val="22"/>
                <w:szCs w:val="22"/>
              </w:rPr>
            </w:pPr>
            <w:ins w:id="97436"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BDE4081" w14:textId="77777777" w:rsidR="00ED6068" w:rsidRPr="00ED6068" w:rsidRDefault="00ED6068" w:rsidP="00ED6068">
            <w:pPr>
              <w:spacing w:before="0" w:after="0" w:line="240" w:lineRule="auto"/>
              <w:jc w:val="center"/>
              <w:rPr>
                <w:ins w:id="97437" w:author="pete jones" w:date="2022-01-11T17:00:00Z"/>
                <w:rFonts w:ascii="Calibri" w:hAnsi="Calibri" w:cs="Calibri"/>
                <w:color w:val="000000"/>
                <w:sz w:val="22"/>
                <w:szCs w:val="22"/>
              </w:rPr>
            </w:pPr>
            <w:ins w:id="97438"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85D86D4" w14:textId="77777777" w:rsidR="00ED6068" w:rsidRPr="00ED6068" w:rsidRDefault="00ED6068" w:rsidP="00ED6068">
            <w:pPr>
              <w:spacing w:before="0" w:after="0" w:line="240" w:lineRule="auto"/>
              <w:jc w:val="center"/>
              <w:rPr>
                <w:ins w:id="97439" w:author="pete jones" w:date="2022-01-11T17:00:00Z"/>
                <w:rFonts w:ascii="Calibri" w:hAnsi="Calibri" w:cs="Calibri"/>
                <w:color w:val="000000"/>
                <w:sz w:val="22"/>
                <w:szCs w:val="22"/>
              </w:rPr>
            </w:pPr>
            <w:ins w:id="9744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70A577F" w14:textId="77777777" w:rsidR="00ED6068" w:rsidRPr="00ED6068" w:rsidRDefault="00ED6068" w:rsidP="00ED6068">
            <w:pPr>
              <w:spacing w:before="0" w:after="0" w:line="240" w:lineRule="auto"/>
              <w:jc w:val="center"/>
              <w:rPr>
                <w:ins w:id="97441" w:author="pete jones" w:date="2022-01-11T17:00:00Z"/>
                <w:rFonts w:ascii="Calibri" w:hAnsi="Calibri" w:cs="Calibri"/>
                <w:color w:val="000000"/>
                <w:sz w:val="22"/>
                <w:szCs w:val="22"/>
              </w:rPr>
            </w:pPr>
            <w:ins w:id="9744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CB6CDD" w14:textId="77777777" w:rsidR="00ED6068" w:rsidRPr="00ED6068" w:rsidRDefault="00ED6068" w:rsidP="00ED6068">
            <w:pPr>
              <w:spacing w:before="0" w:after="0" w:line="240" w:lineRule="auto"/>
              <w:jc w:val="center"/>
              <w:rPr>
                <w:ins w:id="97443" w:author="pete jones" w:date="2022-01-11T17:00:00Z"/>
                <w:rFonts w:ascii="Calibri" w:hAnsi="Calibri" w:cs="Calibri"/>
                <w:color w:val="000000"/>
                <w:sz w:val="22"/>
                <w:szCs w:val="22"/>
              </w:rPr>
            </w:pPr>
            <w:ins w:id="9744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1C504D" w14:textId="77777777" w:rsidR="00ED6068" w:rsidRPr="00ED6068" w:rsidRDefault="00ED6068" w:rsidP="00ED6068">
            <w:pPr>
              <w:spacing w:before="0" w:after="0" w:line="240" w:lineRule="auto"/>
              <w:jc w:val="center"/>
              <w:rPr>
                <w:ins w:id="97445" w:author="pete jones" w:date="2022-01-11T17:00:00Z"/>
                <w:rFonts w:ascii="Calibri" w:hAnsi="Calibri" w:cs="Calibri"/>
                <w:color w:val="000000"/>
                <w:sz w:val="22"/>
                <w:szCs w:val="22"/>
              </w:rPr>
            </w:pPr>
            <w:ins w:id="9744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4150BF" w14:textId="77777777" w:rsidR="00ED6068" w:rsidRPr="00ED6068" w:rsidRDefault="00ED6068" w:rsidP="00ED6068">
            <w:pPr>
              <w:spacing w:before="0" w:after="0" w:line="240" w:lineRule="auto"/>
              <w:jc w:val="center"/>
              <w:rPr>
                <w:ins w:id="97447" w:author="pete jones" w:date="2022-01-11T17:00:00Z"/>
                <w:rFonts w:ascii="Calibri" w:hAnsi="Calibri" w:cs="Calibri"/>
                <w:color w:val="000000"/>
                <w:sz w:val="22"/>
                <w:szCs w:val="22"/>
              </w:rPr>
            </w:pPr>
            <w:ins w:id="9744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2C380C4" w14:textId="77777777" w:rsidR="00ED6068" w:rsidRPr="00ED6068" w:rsidRDefault="00ED6068" w:rsidP="00ED6068">
            <w:pPr>
              <w:spacing w:before="0" w:after="0" w:line="240" w:lineRule="auto"/>
              <w:jc w:val="center"/>
              <w:rPr>
                <w:ins w:id="97449" w:author="pete jones" w:date="2022-01-11T17:00:00Z"/>
                <w:rFonts w:ascii="Calibri" w:hAnsi="Calibri" w:cs="Calibri"/>
                <w:color w:val="000000"/>
                <w:sz w:val="22"/>
                <w:szCs w:val="22"/>
              </w:rPr>
            </w:pPr>
            <w:ins w:id="9745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2F81D2" w14:textId="77777777" w:rsidR="00ED6068" w:rsidRPr="00ED6068" w:rsidRDefault="00ED6068" w:rsidP="00ED6068">
            <w:pPr>
              <w:spacing w:before="0" w:after="0" w:line="240" w:lineRule="auto"/>
              <w:jc w:val="center"/>
              <w:rPr>
                <w:ins w:id="97451" w:author="pete jones" w:date="2022-01-11T17:00:00Z"/>
                <w:rFonts w:ascii="Calibri" w:hAnsi="Calibri" w:cs="Calibri"/>
                <w:color w:val="000000"/>
                <w:sz w:val="22"/>
                <w:szCs w:val="22"/>
              </w:rPr>
            </w:pPr>
            <w:ins w:id="9745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942BFC" w14:textId="77777777" w:rsidR="00ED6068" w:rsidRPr="00ED6068" w:rsidRDefault="00ED6068" w:rsidP="00ED6068">
            <w:pPr>
              <w:spacing w:before="0" w:after="0" w:line="240" w:lineRule="auto"/>
              <w:jc w:val="center"/>
              <w:rPr>
                <w:ins w:id="97453" w:author="pete jones" w:date="2022-01-11T17:00:00Z"/>
                <w:rFonts w:ascii="Calibri" w:hAnsi="Calibri" w:cs="Calibri"/>
                <w:color w:val="000000"/>
                <w:sz w:val="22"/>
                <w:szCs w:val="22"/>
              </w:rPr>
            </w:pPr>
            <w:ins w:id="9745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D683318" w14:textId="77777777" w:rsidR="00ED6068" w:rsidRPr="00ED6068" w:rsidRDefault="00ED6068" w:rsidP="00ED6068">
            <w:pPr>
              <w:spacing w:before="0" w:after="0" w:line="240" w:lineRule="auto"/>
              <w:jc w:val="center"/>
              <w:rPr>
                <w:ins w:id="97455" w:author="pete jones" w:date="2022-01-11T17:00:00Z"/>
                <w:rFonts w:ascii="Calibri" w:hAnsi="Calibri" w:cs="Calibri"/>
                <w:color w:val="000000"/>
                <w:sz w:val="22"/>
                <w:szCs w:val="22"/>
              </w:rPr>
            </w:pPr>
            <w:ins w:id="97456"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17D03AC" w14:textId="77777777" w:rsidR="00ED6068" w:rsidRPr="00ED6068" w:rsidRDefault="00ED6068" w:rsidP="00ED6068">
            <w:pPr>
              <w:spacing w:before="0" w:after="0" w:line="240" w:lineRule="auto"/>
              <w:jc w:val="center"/>
              <w:rPr>
                <w:ins w:id="97457" w:author="pete jones" w:date="2022-01-11T17:00:00Z"/>
                <w:rFonts w:ascii="Calibri" w:hAnsi="Calibri" w:cs="Calibri"/>
                <w:color w:val="000000"/>
                <w:sz w:val="22"/>
                <w:szCs w:val="22"/>
              </w:rPr>
            </w:pPr>
            <w:ins w:id="97458" w:author="pete jones" w:date="2022-01-11T17:00:00Z">
              <w:r w:rsidRPr="00ED6068">
                <w:rPr>
                  <w:rFonts w:ascii="Calibri" w:hAnsi="Calibri" w:cs="Calibri"/>
                  <w:color w:val="000000"/>
                  <w:sz w:val="22"/>
                  <w:szCs w:val="22"/>
                </w:rPr>
                <w:t> </w:t>
              </w:r>
            </w:ins>
          </w:p>
        </w:tc>
      </w:tr>
      <w:tr w:rsidR="00ED6068" w:rsidRPr="00ED6068" w14:paraId="62DCCE09" w14:textId="77777777" w:rsidTr="00ED6068">
        <w:trPr>
          <w:trHeight w:val="300"/>
          <w:ins w:id="97459"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90BA822" w14:textId="77777777" w:rsidR="00ED6068" w:rsidRPr="00ED6068" w:rsidRDefault="00ED6068" w:rsidP="00ED6068">
            <w:pPr>
              <w:spacing w:before="0" w:after="0" w:line="240" w:lineRule="auto"/>
              <w:jc w:val="center"/>
              <w:rPr>
                <w:ins w:id="97460" w:author="pete jones" w:date="2022-01-11T17:00:00Z"/>
                <w:rFonts w:ascii="Calibri" w:hAnsi="Calibri" w:cs="Calibri"/>
                <w:color w:val="000000"/>
                <w:sz w:val="22"/>
                <w:szCs w:val="22"/>
              </w:rPr>
            </w:pPr>
            <w:ins w:id="97461"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F3DF28D" w14:textId="77777777" w:rsidR="00ED6068" w:rsidRPr="00ED6068" w:rsidRDefault="00ED6068" w:rsidP="00ED6068">
            <w:pPr>
              <w:spacing w:before="0" w:after="0" w:line="240" w:lineRule="auto"/>
              <w:jc w:val="left"/>
              <w:rPr>
                <w:ins w:id="97462" w:author="pete jones" w:date="2022-01-11T17:00:00Z"/>
                <w:rFonts w:ascii="Calibri" w:hAnsi="Calibri" w:cs="Calibri"/>
                <w:color w:val="000000"/>
                <w:sz w:val="22"/>
                <w:szCs w:val="22"/>
              </w:rPr>
            </w:pPr>
            <w:ins w:id="97463" w:author="pete jones" w:date="2022-01-11T17:00:00Z">
              <w:r w:rsidRPr="00ED6068">
                <w:rPr>
                  <w:rFonts w:ascii="Calibri" w:hAnsi="Calibri" w:cs="Calibri"/>
                  <w:color w:val="000000"/>
                  <w:sz w:val="22"/>
                  <w:szCs w:val="22"/>
                </w:rPr>
                <w:t>Advanced Systems Design (Option)</w:t>
              </w:r>
            </w:ins>
          </w:p>
        </w:tc>
        <w:tc>
          <w:tcPr>
            <w:tcW w:w="432" w:type="dxa"/>
            <w:tcBorders>
              <w:top w:val="nil"/>
              <w:left w:val="nil"/>
              <w:bottom w:val="single" w:sz="4" w:space="0" w:color="auto"/>
              <w:right w:val="single" w:sz="4" w:space="0" w:color="auto"/>
            </w:tcBorders>
            <w:shd w:val="clear" w:color="auto" w:fill="auto"/>
            <w:noWrap/>
            <w:vAlign w:val="bottom"/>
            <w:hideMark/>
          </w:tcPr>
          <w:p w14:paraId="568EC8AA" w14:textId="77777777" w:rsidR="00ED6068" w:rsidRPr="00ED6068" w:rsidRDefault="00ED6068" w:rsidP="00ED6068">
            <w:pPr>
              <w:spacing w:before="0" w:after="0" w:line="240" w:lineRule="auto"/>
              <w:jc w:val="center"/>
              <w:rPr>
                <w:ins w:id="97464" w:author="pete jones" w:date="2022-01-11T17:00:00Z"/>
                <w:rFonts w:ascii="Calibri" w:hAnsi="Calibri" w:cs="Calibri"/>
                <w:color w:val="000000"/>
                <w:sz w:val="22"/>
                <w:szCs w:val="22"/>
              </w:rPr>
            </w:pPr>
            <w:ins w:id="97465" w:author="pete jones" w:date="2022-01-11T17:00:00Z">
              <w:r w:rsidRPr="00ED6068">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EB4F980" w14:textId="77777777" w:rsidR="00ED6068" w:rsidRPr="00ED6068" w:rsidRDefault="00ED6068" w:rsidP="00ED6068">
            <w:pPr>
              <w:spacing w:before="0" w:after="0" w:line="240" w:lineRule="auto"/>
              <w:jc w:val="center"/>
              <w:rPr>
                <w:ins w:id="97466" w:author="pete jones" w:date="2022-01-11T17:00:00Z"/>
                <w:rFonts w:ascii="Calibri" w:hAnsi="Calibri" w:cs="Calibri"/>
                <w:color w:val="000000"/>
                <w:sz w:val="22"/>
                <w:szCs w:val="22"/>
              </w:rPr>
            </w:pPr>
            <w:ins w:id="97467"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FD471E0" w14:textId="77777777" w:rsidR="00ED6068" w:rsidRPr="00ED6068" w:rsidRDefault="00ED6068" w:rsidP="00ED6068">
            <w:pPr>
              <w:spacing w:before="0" w:after="0" w:line="240" w:lineRule="auto"/>
              <w:jc w:val="center"/>
              <w:rPr>
                <w:ins w:id="97468" w:author="pete jones" w:date="2022-01-11T17:00:00Z"/>
                <w:rFonts w:ascii="Calibri" w:hAnsi="Calibri" w:cs="Calibri"/>
                <w:color w:val="000000"/>
                <w:sz w:val="22"/>
                <w:szCs w:val="22"/>
              </w:rPr>
            </w:pPr>
            <w:ins w:id="9746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217810" w14:textId="77777777" w:rsidR="00ED6068" w:rsidRPr="00ED6068" w:rsidRDefault="00ED6068" w:rsidP="00ED6068">
            <w:pPr>
              <w:spacing w:before="0" w:after="0" w:line="240" w:lineRule="auto"/>
              <w:jc w:val="center"/>
              <w:rPr>
                <w:ins w:id="97470" w:author="pete jones" w:date="2022-01-11T17:00:00Z"/>
                <w:rFonts w:ascii="Calibri" w:hAnsi="Calibri" w:cs="Calibri"/>
                <w:color w:val="000000"/>
                <w:sz w:val="22"/>
                <w:szCs w:val="22"/>
              </w:rPr>
            </w:pPr>
            <w:ins w:id="9747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307E7EA" w14:textId="77777777" w:rsidR="00ED6068" w:rsidRPr="00ED6068" w:rsidRDefault="00ED6068" w:rsidP="00ED6068">
            <w:pPr>
              <w:spacing w:before="0" w:after="0" w:line="240" w:lineRule="auto"/>
              <w:jc w:val="center"/>
              <w:rPr>
                <w:ins w:id="97472" w:author="pete jones" w:date="2022-01-11T17:00:00Z"/>
                <w:rFonts w:ascii="Calibri" w:hAnsi="Calibri" w:cs="Calibri"/>
                <w:color w:val="000000"/>
                <w:sz w:val="22"/>
                <w:szCs w:val="22"/>
              </w:rPr>
            </w:pPr>
            <w:ins w:id="9747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58B748" w14:textId="77777777" w:rsidR="00ED6068" w:rsidRPr="00ED6068" w:rsidRDefault="00ED6068" w:rsidP="00ED6068">
            <w:pPr>
              <w:spacing w:before="0" w:after="0" w:line="240" w:lineRule="auto"/>
              <w:jc w:val="center"/>
              <w:rPr>
                <w:ins w:id="97474" w:author="pete jones" w:date="2022-01-11T17:00:00Z"/>
                <w:rFonts w:ascii="Calibri" w:hAnsi="Calibri" w:cs="Calibri"/>
                <w:color w:val="000000"/>
                <w:sz w:val="22"/>
                <w:szCs w:val="22"/>
              </w:rPr>
            </w:pPr>
            <w:ins w:id="9747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7BEC45" w14:textId="77777777" w:rsidR="00ED6068" w:rsidRPr="00ED6068" w:rsidRDefault="00ED6068" w:rsidP="00ED6068">
            <w:pPr>
              <w:spacing w:before="0" w:after="0" w:line="240" w:lineRule="auto"/>
              <w:jc w:val="center"/>
              <w:rPr>
                <w:ins w:id="97476" w:author="pete jones" w:date="2022-01-11T17:00:00Z"/>
                <w:rFonts w:ascii="Calibri" w:hAnsi="Calibri" w:cs="Calibri"/>
                <w:color w:val="000000"/>
                <w:sz w:val="22"/>
                <w:szCs w:val="22"/>
              </w:rPr>
            </w:pPr>
            <w:ins w:id="9747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23E5DE" w14:textId="77777777" w:rsidR="00ED6068" w:rsidRPr="00ED6068" w:rsidRDefault="00ED6068" w:rsidP="00ED6068">
            <w:pPr>
              <w:spacing w:before="0" w:after="0" w:line="240" w:lineRule="auto"/>
              <w:jc w:val="center"/>
              <w:rPr>
                <w:ins w:id="97478" w:author="pete jones" w:date="2022-01-11T17:00:00Z"/>
                <w:rFonts w:ascii="Calibri" w:hAnsi="Calibri" w:cs="Calibri"/>
                <w:color w:val="000000"/>
                <w:sz w:val="22"/>
                <w:szCs w:val="22"/>
              </w:rPr>
            </w:pPr>
            <w:ins w:id="9747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362992" w14:textId="77777777" w:rsidR="00ED6068" w:rsidRPr="00ED6068" w:rsidRDefault="00ED6068" w:rsidP="00ED6068">
            <w:pPr>
              <w:spacing w:before="0" w:after="0" w:line="240" w:lineRule="auto"/>
              <w:jc w:val="center"/>
              <w:rPr>
                <w:ins w:id="97480" w:author="pete jones" w:date="2022-01-11T17:00:00Z"/>
                <w:rFonts w:ascii="Calibri" w:hAnsi="Calibri" w:cs="Calibri"/>
                <w:color w:val="000000"/>
                <w:sz w:val="22"/>
                <w:szCs w:val="22"/>
              </w:rPr>
            </w:pPr>
            <w:ins w:id="9748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E5C185" w14:textId="77777777" w:rsidR="00ED6068" w:rsidRPr="00ED6068" w:rsidRDefault="00ED6068" w:rsidP="00ED6068">
            <w:pPr>
              <w:spacing w:before="0" w:after="0" w:line="240" w:lineRule="auto"/>
              <w:jc w:val="center"/>
              <w:rPr>
                <w:ins w:id="97482" w:author="pete jones" w:date="2022-01-11T17:00:00Z"/>
                <w:rFonts w:ascii="Calibri" w:hAnsi="Calibri" w:cs="Calibri"/>
                <w:color w:val="000000"/>
                <w:sz w:val="22"/>
                <w:szCs w:val="22"/>
              </w:rPr>
            </w:pPr>
            <w:ins w:id="9748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3DF258" w14:textId="77777777" w:rsidR="00ED6068" w:rsidRPr="00ED6068" w:rsidRDefault="00ED6068" w:rsidP="00ED6068">
            <w:pPr>
              <w:spacing w:before="0" w:after="0" w:line="240" w:lineRule="auto"/>
              <w:jc w:val="center"/>
              <w:rPr>
                <w:ins w:id="97484" w:author="pete jones" w:date="2022-01-11T17:00:00Z"/>
                <w:rFonts w:ascii="Calibri" w:hAnsi="Calibri" w:cs="Calibri"/>
                <w:color w:val="000000"/>
                <w:sz w:val="22"/>
                <w:szCs w:val="22"/>
              </w:rPr>
            </w:pPr>
            <w:ins w:id="97485"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086EA71" w14:textId="77777777" w:rsidR="00ED6068" w:rsidRPr="00ED6068" w:rsidRDefault="00ED6068" w:rsidP="00ED6068">
            <w:pPr>
              <w:spacing w:before="0" w:after="0" w:line="240" w:lineRule="auto"/>
              <w:jc w:val="center"/>
              <w:rPr>
                <w:ins w:id="97486" w:author="pete jones" w:date="2022-01-11T17:00:00Z"/>
                <w:rFonts w:ascii="Calibri" w:hAnsi="Calibri" w:cs="Calibri"/>
                <w:color w:val="000000"/>
                <w:sz w:val="22"/>
                <w:szCs w:val="22"/>
              </w:rPr>
            </w:pPr>
            <w:ins w:id="97487" w:author="pete jones" w:date="2022-01-11T17:00:00Z">
              <w:r w:rsidRPr="00ED6068">
                <w:rPr>
                  <w:rFonts w:ascii="Calibri" w:hAnsi="Calibri" w:cs="Calibri"/>
                  <w:color w:val="000000"/>
                  <w:sz w:val="22"/>
                  <w:szCs w:val="22"/>
                </w:rPr>
                <w:t> </w:t>
              </w:r>
            </w:ins>
          </w:p>
        </w:tc>
      </w:tr>
      <w:tr w:rsidR="00ED6068" w:rsidRPr="00ED6068" w14:paraId="03340C20" w14:textId="77777777" w:rsidTr="00ED6068">
        <w:trPr>
          <w:trHeight w:val="300"/>
          <w:ins w:id="97488" w:author="pete jones" w:date="2022-01-11T17:00: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BD91911" w14:textId="77777777" w:rsidR="00ED6068" w:rsidRPr="00ED6068" w:rsidRDefault="00ED6068" w:rsidP="00ED6068">
            <w:pPr>
              <w:spacing w:before="0" w:after="0" w:line="240" w:lineRule="auto"/>
              <w:jc w:val="center"/>
              <w:rPr>
                <w:ins w:id="97489" w:author="pete jones" w:date="2022-01-11T17:00:00Z"/>
                <w:rFonts w:ascii="Calibri" w:hAnsi="Calibri" w:cs="Calibri"/>
                <w:color w:val="000000"/>
                <w:sz w:val="22"/>
                <w:szCs w:val="22"/>
              </w:rPr>
            </w:pPr>
            <w:ins w:id="97490"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2A38D4C" w14:textId="77777777" w:rsidR="00ED6068" w:rsidRPr="00ED6068" w:rsidRDefault="00ED6068" w:rsidP="00ED6068">
            <w:pPr>
              <w:spacing w:before="0" w:after="0" w:line="240" w:lineRule="auto"/>
              <w:jc w:val="left"/>
              <w:rPr>
                <w:ins w:id="97491" w:author="pete jones" w:date="2022-01-11T17:00:00Z"/>
                <w:rFonts w:ascii="Calibri" w:hAnsi="Calibri" w:cs="Calibri"/>
                <w:color w:val="000000"/>
                <w:sz w:val="22"/>
                <w:szCs w:val="22"/>
              </w:rPr>
            </w:pPr>
            <w:ins w:id="97492" w:author="pete jones" w:date="2022-01-11T17:00:00Z">
              <w:r w:rsidRPr="00ED6068">
                <w:rPr>
                  <w:rFonts w:ascii="Calibri" w:hAnsi="Calibri" w:cs="Calibri"/>
                  <w:color w:val="000000"/>
                  <w:sz w:val="22"/>
                  <w:szCs w:val="22"/>
                </w:rPr>
                <w:t>Advanced Manufacturing and Materials (Option)</w:t>
              </w:r>
            </w:ins>
          </w:p>
        </w:tc>
        <w:tc>
          <w:tcPr>
            <w:tcW w:w="432" w:type="dxa"/>
            <w:tcBorders>
              <w:top w:val="nil"/>
              <w:left w:val="nil"/>
              <w:bottom w:val="single" w:sz="4" w:space="0" w:color="auto"/>
              <w:right w:val="single" w:sz="4" w:space="0" w:color="auto"/>
            </w:tcBorders>
            <w:shd w:val="clear" w:color="auto" w:fill="auto"/>
            <w:noWrap/>
            <w:vAlign w:val="bottom"/>
            <w:hideMark/>
          </w:tcPr>
          <w:p w14:paraId="37707A92" w14:textId="77777777" w:rsidR="00ED6068" w:rsidRPr="00ED6068" w:rsidRDefault="00ED6068" w:rsidP="00ED6068">
            <w:pPr>
              <w:spacing w:before="0" w:after="0" w:line="240" w:lineRule="auto"/>
              <w:jc w:val="center"/>
              <w:rPr>
                <w:ins w:id="97493" w:author="pete jones" w:date="2022-01-11T17:00:00Z"/>
                <w:rFonts w:ascii="Calibri" w:hAnsi="Calibri" w:cs="Calibri"/>
                <w:color w:val="000000"/>
                <w:sz w:val="22"/>
                <w:szCs w:val="22"/>
              </w:rPr>
            </w:pPr>
            <w:ins w:id="97494" w:author="pete jones" w:date="2022-01-11T17:00:00Z">
              <w:r w:rsidRPr="00ED6068">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11B0455" w14:textId="77777777" w:rsidR="00ED6068" w:rsidRPr="00ED6068" w:rsidRDefault="00ED6068" w:rsidP="00ED6068">
            <w:pPr>
              <w:spacing w:before="0" w:after="0" w:line="240" w:lineRule="auto"/>
              <w:jc w:val="center"/>
              <w:rPr>
                <w:ins w:id="97495" w:author="pete jones" w:date="2022-01-11T17:00:00Z"/>
                <w:rFonts w:ascii="Calibri" w:hAnsi="Calibri" w:cs="Calibri"/>
                <w:color w:val="000000"/>
                <w:sz w:val="22"/>
                <w:szCs w:val="22"/>
              </w:rPr>
            </w:pPr>
            <w:ins w:id="97496" w:author="pete jones" w:date="2022-01-11T17:00:00Z">
              <w:r w:rsidRPr="00ED6068">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4823427" w14:textId="77777777" w:rsidR="00ED6068" w:rsidRPr="00ED6068" w:rsidRDefault="00ED6068" w:rsidP="00ED6068">
            <w:pPr>
              <w:spacing w:before="0" w:after="0" w:line="240" w:lineRule="auto"/>
              <w:jc w:val="center"/>
              <w:rPr>
                <w:ins w:id="97497" w:author="pete jones" w:date="2022-01-11T17:00:00Z"/>
                <w:rFonts w:ascii="Calibri" w:hAnsi="Calibri" w:cs="Calibri"/>
                <w:color w:val="000000"/>
                <w:sz w:val="22"/>
                <w:szCs w:val="22"/>
              </w:rPr>
            </w:pPr>
            <w:ins w:id="9749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2179F01" w14:textId="77777777" w:rsidR="00ED6068" w:rsidRPr="00ED6068" w:rsidRDefault="00ED6068" w:rsidP="00ED6068">
            <w:pPr>
              <w:spacing w:before="0" w:after="0" w:line="240" w:lineRule="auto"/>
              <w:jc w:val="center"/>
              <w:rPr>
                <w:ins w:id="97499" w:author="pete jones" w:date="2022-01-11T17:00:00Z"/>
                <w:rFonts w:ascii="Calibri" w:hAnsi="Calibri" w:cs="Calibri"/>
                <w:color w:val="000000"/>
                <w:sz w:val="22"/>
                <w:szCs w:val="22"/>
              </w:rPr>
            </w:pPr>
            <w:ins w:id="9750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3B8CE1" w14:textId="77777777" w:rsidR="00ED6068" w:rsidRPr="00ED6068" w:rsidRDefault="00ED6068" w:rsidP="00ED6068">
            <w:pPr>
              <w:spacing w:before="0" w:after="0" w:line="240" w:lineRule="auto"/>
              <w:jc w:val="center"/>
              <w:rPr>
                <w:ins w:id="97501" w:author="pete jones" w:date="2022-01-11T17:00:00Z"/>
                <w:rFonts w:ascii="Calibri" w:hAnsi="Calibri" w:cs="Calibri"/>
                <w:color w:val="000000"/>
                <w:sz w:val="22"/>
                <w:szCs w:val="22"/>
              </w:rPr>
            </w:pPr>
            <w:ins w:id="9750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987154" w14:textId="77777777" w:rsidR="00ED6068" w:rsidRPr="00ED6068" w:rsidRDefault="00ED6068" w:rsidP="00ED6068">
            <w:pPr>
              <w:spacing w:before="0" w:after="0" w:line="240" w:lineRule="auto"/>
              <w:jc w:val="center"/>
              <w:rPr>
                <w:ins w:id="97503" w:author="pete jones" w:date="2022-01-11T17:00:00Z"/>
                <w:rFonts w:ascii="Calibri" w:hAnsi="Calibri" w:cs="Calibri"/>
                <w:color w:val="000000"/>
                <w:sz w:val="22"/>
                <w:szCs w:val="22"/>
              </w:rPr>
            </w:pPr>
            <w:ins w:id="9750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54068FA" w14:textId="77777777" w:rsidR="00ED6068" w:rsidRPr="00ED6068" w:rsidRDefault="00ED6068" w:rsidP="00ED6068">
            <w:pPr>
              <w:spacing w:before="0" w:after="0" w:line="240" w:lineRule="auto"/>
              <w:jc w:val="center"/>
              <w:rPr>
                <w:ins w:id="97505" w:author="pete jones" w:date="2022-01-11T17:00:00Z"/>
                <w:rFonts w:ascii="Calibri" w:hAnsi="Calibri" w:cs="Calibri"/>
                <w:color w:val="000000"/>
                <w:sz w:val="22"/>
                <w:szCs w:val="22"/>
              </w:rPr>
            </w:pPr>
            <w:ins w:id="9750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0800E8" w14:textId="77777777" w:rsidR="00ED6068" w:rsidRPr="00ED6068" w:rsidRDefault="00ED6068" w:rsidP="00ED6068">
            <w:pPr>
              <w:spacing w:before="0" w:after="0" w:line="240" w:lineRule="auto"/>
              <w:jc w:val="center"/>
              <w:rPr>
                <w:ins w:id="97507" w:author="pete jones" w:date="2022-01-11T17:00:00Z"/>
                <w:rFonts w:ascii="Calibri" w:hAnsi="Calibri" w:cs="Calibri"/>
                <w:color w:val="000000"/>
                <w:sz w:val="22"/>
                <w:szCs w:val="22"/>
              </w:rPr>
            </w:pPr>
            <w:ins w:id="9750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17A610" w14:textId="77777777" w:rsidR="00ED6068" w:rsidRPr="00ED6068" w:rsidRDefault="00ED6068" w:rsidP="00ED6068">
            <w:pPr>
              <w:spacing w:before="0" w:after="0" w:line="240" w:lineRule="auto"/>
              <w:jc w:val="center"/>
              <w:rPr>
                <w:ins w:id="97509" w:author="pete jones" w:date="2022-01-11T17:00:00Z"/>
                <w:rFonts w:ascii="Calibri" w:hAnsi="Calibri" w:cs="Calibri"/>
                <w:color w:val="000000"/>
                <w:sz w:val="22"/>
                <w:szCs w:val="22"/>
              </w:rPr>
            </w:pPr>
            <w:ins w:id="9751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74A8F3A" w14:textId="77777777" w:rsidR="00ED6068" w:rsidRPr="00ED6068" w:rsidRDefault="00ED6068" w:rsidP="00ED6068">
            <w:pPr>
              <w:spacing w:before="0" w:after="0" w:line="240" w:lineRule="auto"/>
              <w:jc w:val="center"/>
              <w:rPr>
                <w:ins w:id="97511" w:author="pete jones" w:date="2022-01-11T17:00:00Z"/>
                <w:rFonts w:ascii="Calibri" w:hAnsi="Calibri" w:cs="Calibri"/>
                <w:color w:val="000000"/>
                <w:sz w:val="22"/>
                <w:szCs w:val="22"/>
              </w:rPr>
            </w:pPr>
            <w:ins w:id="9751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656EA0" w14:textId="77777777" w:rsidR="00ED6068" w:rsidRPr="00ED6068" w:rsidRDefault="00ED6068" w:rsidP="00ED6068">
            <w:pPr>
              <w:spacing w:before="0" w:after="0" w:line="240" w:lineRule="auto"/>
              <w:jc w:val="center"/>
              <w:rPr>
                <w:ins w:id="97513" w:author="pete jones" w:date="2022-01-11T17:00:00Z"/>
                <w:rFonts w:ascii="Calibri" w:hAnsi="Calibri" w:cs="Calibri"/>
                <w:color w:val="000000"/>
                <w:sz w:val="22"/>
                <w:szCs w:val="22"/>
              </w:rPr>
            </w:pPr>
            <w:ins w:id="97514"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851BFB3" w14:textId="77777777" w:rsidR="00ED6068" w:rsidRPr="00ED6068" w:rsidRDefault="00ED6068" w:rsidP="00ED6068">
            <w:pPr>
              <w:spacing w:before="0" w:after="0" w:line="240" w:lineRule="auto"/>
              <w:jc w:val="center"/>
              <w:rPr>
                <w:ins w:id="97515" w:author="pete jones" w:date="2022-01-11T17:00:00Z"/>
                <w:rFonts w:ascii="Calibri" w:hAnsi="Calibri" w:cs="Calibri"/>
                <w:color w:val="000000"/>
                <w:sz w:val="22"/>
                <w:szCs w:val="22"/>
              </w:rPr>
            </w:pPr>
            <w:ins w:id="97516" w:author="pete jones" w:date="2022-01-11T17:00:00Z">
              <w:r w:rsidRPr="00ED6068">
                <w:rPr>
                  <w:rFonts w:ascii="Calibri" w:hAnsi="Calibri" w:cs="Calibri"/>
                  <w:color w:val="000000"/>
                  <w:sz w:val="22"/>
                  <w:szCs w:val="22"/>
                </w:rPr>
                <w:t> </w:t>
              </w:r>
            </w:ins>
          </w:p>
        </w:tc>
      </w:tr>
    </w:tbl>
    <w:p w14:paraId="23F4F535" w14:textId="5C7840CC" w:rsidR="00ED6068" w:rsidRDefault="00ED6068" w:rsidP="00406988">
      <w:pPr>
        <w:jc w:val="left"/>
        <w:rPr>
          <w:ins w:id="97517" w:author="pete jones" w:date="2022-01-11T17:00:00Z"/>
        </w:rPr>
      </w:pPr>
    </w:p>
    <w:tbl>
      <w:tblPr>
        <w:tblW w:w="10689"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ED6068" w:rsidRPr="00ED6068" w14:paraId="39452162" w14:textId="77777777" w:rsidTr="00ED6068">
        <w:trPr>
          <w:trHeight w:val="300"/>
          <w:ins w:id="97518" w:author="pete jones" w:date="2022-01-11T17:00:00Z"/>
        </w:trPr>
        <w:tc>
          <w:tcPr>
            <w:tcW w:w="408" w:type="dxa"/>
            <w:tcBorders>
              <w:top w:val="nil"/>
              <w:left w:val="nil"/>
              <w:bottom w:val="nil"/>
              <w:right w:val="nil"/>
            </w:tcBorders>
            <w:shd w:val="clear" w:color="auto" w:fill="auto"/>
            <w:noWrap/>
            <w:vAlign w:val="center"/>
            <w:hideMark/>
          </w:tcPr>
          <w:p w14:paraId="6E9830D3" w14:textId="77777777" w:rsidR="00ED6068" w:rsidRPr="00ED6068" w:rsidRDefault="00ED6068" w:rsidP="00ED6068">
            <w:pPr>
              <w:spacing w:before="0" w:after="0" w:line="240" w:lineRule="auto"/>
              <w:jc w:val="left"/>
              <w:rPr>
                <w:ins w:id="97519" w:author="pete jones" w:date="2022-01-11T17:00: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F95F71A" w14:textId="77777777" w:rsidR="00ED6068" w:rsidRPr="00ED6068" w:rsidRDefault="00ED6068" w:rsidP="00ED6068">
            <w:pPr>
              <w:spacing w:before="0" w:after="0" w:line="240" w:lineRule="auto"/>
              <w:jc w:val="center"/>
              <w:rPr>
                <w:ins w:id="97520" w:author="pete jones" w:date="2022-01-11T17:00:00Z"/>
                <w:rFonts w:ascii="Calibri" w:hAnsi="Calibri" w:cs="Calibri"/>
                <w:b/>
                <w:bCs/>
                <w:color w:val="000000"/>
                <w:sz w:val="32"/>
                <w:szCs w:val="32"/>
              </w:rPr>
            </w:pPr>
            <w:ins w:id="97521" w:author="pete jones" w:date="2022-01-11T17:00:00Z">
              <w:r w:rsidRPr="00ED6068">
                <w:rPr>
                  <w:rFonts w:ascii="Calibri" w:hAnsi="Calibri" w:cs="Calibri"/>
                  <w:b/>
                  <w:bCs/>
                  <w:color w:val="000000"/>
                  <w:sz w:val="32"/>
                  <w:szCs w:val="32"/>
                </w:rPr>
                <w:t>The University of Aberdee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7358261" w14:textId="77777777" w:rsidR="00ED6068" w:rsidRPr="00ED6068" w:rsidRDefault="00ED6068" w:rsidP="00ED6068">
            <w:pPr>
              <w:spacing w:before="0" w:after="0" w:line="240" w:lineRule="auto"/>
              <w:jc w:val="right"/>
              <w:rPr>
                <w:ins w:id="97522" w:author="pete jones" w:date="2022-01-11T17:00:00Z"/>
                <w:rFonts w:ascii="Calibri" w:hAnsi="Calibri" w:cs="Calibri"/>
                <w:color w:val="000000"/>
                <w:sz w:val="22"/>
                <w:szCs w:val="22"/>
              </w:rPr>
            </w:pPr>
            <w:ins w:id="97523" w:author="pete jones" w:date="2022-01-11T17:00:00Z">
              <w:r w:rsidRPr="00ED6068">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AD78639" w14:textId="77777777" w:rsidR="00ED6068" w:rsidRPr="00ED6068" w:rsidRDefault="00ED6068" w:rsidP="00ED6068">
            <w:pPr>
              <w:spacing w:before="0" w:after="0" w:line="240" w:lineRule="auto"/>
              <w:jc w:val="center"/>
              <w:rPr>
                <w:ins w:id="97524" w:author="pete jones" w:date="2022-01-11T17:00:00Z"/>
                <w:rFonts w:ascii="Calibri" w:hAnsi="Calibri" w:cs="Calibri"/>
                <w:color w:val="000000"/>
                <w:sz w:val="22"/>
                <w:szCs w:val="22"/>
              </w:rPr>
            </w:pPr>
            <w:ins w:id="97525" w:author="pete jones" w:date="2022-01-11T17:00:00Z">
              <w:r w:rsidRPr="00ED6068">
                <w:rPr>
                  <w:rFonts w:ascii="Calibri" w:hAnsi="Calibri" w:cs="Calibri"/>
                  <w:color w:val="000000"/>
                  <w:sz w:val="22"/>
                  <w:szCs w:val="22"/>
                </w:rPr>
                <w:t>39</w:t>
              </w:r>
            </w:ins>
          </w:p>
        </w:tc>
      </w:tr>
      <w:tr w:rsidR="00ED6068" w:rsidRPr="00ED6068" w14:paraId="48CD8775" w14:textId="77777777" w:rsidTr="00ED6068">
        <w:trPr>
          <w:trHeight w:val="315"/>
          <w:ins w:id="97526" w:author="pete jones" w:date="2022-01-11T17:00:00Z"/>
        </w:trPr>
        <w:tc>
          <w:tcPr>
            <w:tcW w:w="408" w:type="dxa"/>
            <w:tcBorders>
              <w:top w:val="nil"/>
              <w:left w:val="nil"/>
              <w:bottom w:val="nil"/>
              <w:right w:val="nil"/>
            </w:tcBorders>
            <w:shd w:val="clear" w:color="auto" w:fill="auto"/>
            <w:noWrap/>
            <w:vAlign w:val="center"/>
            <w:hideMark/>
          </w:tcPr>
          <w:p w14:paraId="2C1E7D00" w14:textId="77777777" w:rsidR="00ED6068" w:rsidRPr="00ED6068" w:rsidRDefault="00ED6068" w:rsidP="00ED6068">
            <w:pPr>
              <w:spacing w:before="0" w:after="0" w:line="240" w:lineRule="auto"/>
              <w:jc w:val="center"/>
              <w:rPr>
                <w:ins w:id="97527" w:author="pete jones" w:date="2022-01-11T17:00: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28AE3F05" w14:textId="77777777" w:rsidR="00ED6068" w:rsidRPr="00ED6068" w:rsidRDefault="00ED6068" w:rsidP="00ED6068">
            <w:pPr>
              <w:spacing w:before="0" w:after="0" w:line="240" w:lineRule="auto"/>
              <w:jc w:val="left"/>
              <w:rPr>
                <w:ins w:id="97528" w:author="pete jones" w:date="2022-01-11T17:00: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3FB46A60" w14:textId="77777777" w:rsidR="00ED6068" w:rsidRPr="00ED6068" w:rsidRDefault="00ED6068" w:rsidP="00ED6068">
            <w:pPr>
              <w:spacing w:before="0" w:after="0" w:line="240" w:lineRule="auto"/>
              <w:jc w:val="right"/>
              <w:rPr>
                <w:ins w:id="97529" w:author="pete jones" w:date="2022-01-11T17:00:00Z"/>
                <w:rFonts w:ascii="Calibri" w:hAnsi="Calibri" w:cs="Calibri"/>
                <w:color w:val="000000"/>
                <w:sz w:val="22"/>
                <w:szCs w:val="22"/>
              </w:rPr>
            </w:pPr>
            <w:ins w:id="97530" w:author="pete jones" w:date="2022-01-11T17:00:00Z">
              <w:r w:rsidRPr="00ED6068">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761AA43" w14:textId="77777777" w:rsidR="00ED6068" w:rsidRPr="00ED6068" w:rsidRDefault="00ED6068" w:rsidP="00ED6068">
            <w:pPr>
              <w:spacing w:before="0" w:after="0" w:line="240" w:lineRule="auto"/>
              <w:jc w:val="center"/>
              <w:rPr>
                <w:ins w:id="97531" w:author="pete jones" w:date="2022-01-11T17:00:00Z"/>
                <w:rFonts w:ascii="Calibri" w:hAnsi="Calibri" w:cs="Calibri"/>
                <w:color w:val="000000"/>
                <w:sz w:val="22"/>
                <w:szCs w:val="22"/>
              </w:rPr>
            </w:pPr>
            <w:ins w:id="97532" w:author="pete jones" w:date="2022-01-11T17:00:00Z">
              <w:r w:rsidRPr="00ED6068">
                <w:rPr>
                  <w:rFonts w:ascii="Calibri" w:hAnsi="Calibri" w:cs="Calibri"/>
                  <w:color w:val="000000"/>
                  <w:sz w:val="22"/>
                  <w:szCs w:val="22"/>
                </w:rPr>
                <w:t>12</w:t>
              </w:r>
            </w:ins>
          </w:p>
        </w:tc>
      </w:tr>
      <w:tr w:rsidR="00ED6068" w:rsidRPr="00ED6068" w14:paraId="5D3C8EF6" w14:textId="77777777" w:rsidTr="00ED6068">
        <w:trPr>
          <w:trHeight w:val="315"/>
          <w:ins w:id="97533" w:author="pete jones" w:date="2022-01-11T17:00:00Z"/>
        </w:trPr>
        <w:tc>
          <w:tcPr>
            <w:tcW w:w="408" w:type="dxa"/>
            <w:tcBorders>
              <w:top w:val="nil"/>
              <w:left w:val="nil"/>
              <w:bottom w:val="nil"/>
              <w:right w:val="nil"/>
            </w:tcBorders>
            <w:shd w:val="clear" w:color="auto" w:fill="auto"/>
            <w:noWrap/>
            <w:vAlign w:val="center"/>
            <w:hideMark/>
          </w:tcPr>
          <w:p w14:paraId="0FD27969" w14:textId="77777777" w:rsidR="00ED6068" w:rsidRPr="00ED6068" w:rsidRDefault="00ED6068" w:rsidP="00ED6068">
            <w:pPr>
              <w:spacing w:before="0" w:after="0" w:line="240" w:lineRule="auto"/>
              <w:jc w:val="center"/>
              <w:rPr>
                <w:ins w:id="97534" w:author="pete jones" w:date="2022-01-11T17:00: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88865D2" w14:textId="77777777" w:rsidR="00ED6068" w:rsidRPr="00ED6068" w:rsidRDefault="00ED6068" w:rsidP="00ED6068">
            <w:pPr>
              <w:spacing w:before="0" w:after="0" w:line="240" w:lineRule="auto"/>
              <w:jc w:val="left"/>
              <w:rPr>
                <w:ins w:id="97535" w:author="pete jones" w:date="2022-01-11T17:00: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43B6F75D" w14:textId="77777777" w:rsidR="00ED6068" w:rsidRPr="00ED6068" w:rsidRDefault="00ED6068" w:rsidP="00ED6068">
            <w:pPr>
              <w:spacing w:before="0" w:after="0" w:line="240" w:lineRule="auto"/>
              <w:jc w:val="center"/>
              <w:rPr>
                <w:ins w:id="97536" w:author="pete jones" w:date="2022-01-11T17:00:00Z"/>
                <w:rFonts w:ascii="Calibri" w:hAnsi="Calibri" w:cs="Calibri"/>
                <w:b/>
                <w:bCs/>
                <w:i/>
                <w:iCs/>
                <w:color w:val="000000"/>
                <w:sz w:val="22"/>
                <w:szCs w:val="22"/>
              </w:rPr>
            </w:pPr>
            <w:ins w:id="97537" w:author="pete jones" w:date="2022-01-11T17:00:00Z">
              <w:r w:rsidRPr="00ED6068">
                <w:rPr>
                  <w:rFonts w:ascii="Calibri" w:hAnsi="Calibri" w:cs="Calibri"/>
                  <w:b/>
                  <w:bCs/>
                  <w:i/>
                  <w:iCs/>
                  <w:color w:val="000000"/>
                  <w:sz w:val="22"/>
                  <w:szCs w:val="22"/>
                </w:rPr>
                <w:t>Acceptance Criteria</w:t>
              </w:r>
            </w:ins>
          </w:p>
        </w:tc>
      </w:tr>
      <w:tr w:rsidR="00ED6068" w:rsidRPr="00ED6068" w14:paraId="59EEB81C" w14:textId="77777777" w:rsidTr="00ED6068">
        <w:trPr>
          <w:trHeight w:val="300"/>
          <w:ins w:id="97538" w:author="pete jones" w:date="2022-01-11T17:00:00Z"/>
        </w:trPr>
        <w:tc>
          <w:tcPr>
            <w:tcW w:w="408" w:type="dxa"/>
            <w:tcBorders>
              <w:top w:val="nil"/>
              <w:left w:val="nil"/>
              <w:bottom w:val="nil"/>
              <w:right w:val="nil"/>
            </w:tcBorders>
            <w:shd w:val="clear" w:color="auto" w:fill="auto"/>
            <w:noWrap/>
            <w:vAlign w:val="center"/>
            <w:hideMark/>
          </w:tcPr>
          <w:p w14:paraId="77456DF2" w14:textId="77777777" w:rsidR="00ED6068" w:rsidRPr="00ED6068" w:rsidRDefault="00ED6068" w:rsidP="00ED6068">
            <w:pPr>
              <w:spacing w:before="0" w:after="0" w:line="240" w:lineRule="auto"/>
              <w:jc w:val="center"/>
              <w:rPr>
                <w:ins w:id="97539" w:author="pete jones" w:date="2022-01-11T17:00: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3D97E369" w14:textId="71D711DE" w:rsidR="00ED6068" w:rsidRPr="00ED6068" w:rsidRDefault="00ED6068" w:rsidP="00ED6068">
            <w:pPr>
              <w:spacing w:before="0" w:after="0" w:line="240" w:lineRule="auto"/>
              <w:jc w:val="left"/>
              <w:rPr>
                <w:ins w:id="97540" w:author="pete jones" w:date="2022-01-11T17:00:00Z"/>
                <w:rFonts w:ascii="Calibri" w:hAnsi="Calibri" w:cs="Calibri"/>
                <w:color w:val="000000"/>
                <w:sz w:val="22"/>
                <w:szCs w:val="22"/>
              </w:rPr>
            </w:pPr>
            <w:ins w:id="97541" w:author="pete jones" w:date="2022-01-11T17:00:00Z">
              <w:r w:rsidRPr="00ED6068">
                <w:rPr>
                  <w:rFonts w:ascii="Calibri" w:hAnsi="Calibri" w:cs="Calibri"/>
                  <w:color w:val="000000"/>
                  <w:sz w:val="22"/>
                  <w:szCs w:val="22"/>
                </w:rPr>
                <w:t xml:space="preserve">Estimated engineering intake 2018 (at 3%) of </w:t>
              </w:r>
            </w:ins>
            <w:ins w:id="97542" w:author="pete jones" w:date="2022-03-30T12:35:00Z">
              <w:r w:rsidR="00042512">
                <w:rPr>
                  <w:rFonts w:ascii="Calibri" w:hAnsi="Calibri" w:cs="Calibri"/>
                  <w:color w:val="000000"/>
                  <w:sz w:val="22"/>
                  <w:szCs w:val="22"/>
                </w:rPr>
                <w:t xml:space="preserve">the </w:t>
              </w:r>
            </w:ins>
            <w:ins w:id="97543" w:author="pete jones" w:date="2022-01-11T17:00:00Z">
              <w:r w:rsidRPr="00ED6068">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6FC0EC9" w14:textId="77777777" w:rsidR="00ED6068" w:rsidRPr="00ED6068" w:rsidRDefault="00ED6068" w:rsidP="00ED6068">
            <w:pPr>
              <w:spacing w:before="0" w:after="0" w:line="240" w:lineRule="auto"/>
              <w:jc w:val="right"/>
              <w:rPr>
                <w:ins w:id="97544" w:author="pete jones" w:date="2022-01-11T17:00:00Z"/>
                <w:rFonts w:ascii="Calibri" w:hAnsi="Calibri" w:cs="Calibri"/>
                <w:color w:val="000000"/>
                <w:sz w:val="22"/>
                <w:szCs w:val="22"/>
              </w:rPr>
            </w:pPr>
            <w:ins w:id="97545" w:author="pete jones" w:date="2022-01-11T17:00:00Z">
              <w:r w:rsidRPr="00ED6068">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ECFEE1E" w14:textId="77777777" w:rsidR="00ED6068" w:rsidRPr="00ED6068" w:rsidRDefault="00ED6068" w:rsidP="00ED6068">
            <w:pPr>
              <w:spacing w:before="0" w:after="0" w:line="240" w:lineRule="auto"/>
              <w:jc w:val="center"/>
              <w:rPr>
                <w:ins w:id="97546" w:author="pete jones" w:date="2022-01-11T17:00:00Z"/>
                <w:rFonts w:ascii="Calibri" w:hAnsi="Calibri" w:cs="Calibri"/>
                <w:color w:val="000000"/>
                <w:sz w:val="22"/>
                <w:szCs w:val="22"/>
              </w:rPr>
            </w:pPr>
            <w:ins w:id="97547" w:author="pete jones" w:date="2022-01-11T17:00:00Z">
              <w:r w:rsidRPr="00ED6068">
                <w:rPr>
                  <w:rFonts w:ascii="Calibri" w:hAnsi="Calibri" w:cs="Calibri"/>
                  <w:color w:val="000000"/>
                  <w:sz w:val="22"/>
                  <w:szCs w:val="22"/>
                </w:rPr>
                <w:t>BBB</w:t>
              </w:r>
            </w:ins>
          </w:p>
        </w:tc>
      </w:tr>
      <w:tr w:rsidR="00ED6068" w:rsidRPr="00ED6068" w14:paraId="1817383C" w14:textId="77777777" w:rsidTr="00ED6068">
        <w:trPr>
          <w:trHeight w:val="315"/>
          <w:ins w:id="97548" w:author="pete jones" w:date="2022-01-11T17:00:00Z"/>
        </w:trPr>
        <w:tc>
          <w:tcPr>
            <w:tcW w:w="408" w:type="dxa"/>
            <w:tcBorders>
              <w:top w:val="nil"/>
              <w:left w:val="nil"/>
              <w:bottom w:val="nil"/>
              <w:right w:val="nil"/>
            </w:tcBorders>
            <w:shd w:val="clear" w:color="auto" w:fill="auto"/>
            <w:noWrap/>
            <w:vAlign w:val="center"/>
            <w:hideMark/>
          </w:tcPr>
          <w:p w14:paraId="3619E164" w14:textId="77777777" w:rsidR="00ED6068" w:rsidRPr="00ED6068" w:rsidRDefault="00ED6068" w:rsidP="00ED6068">
            <w:pPr>
              <w:spacing w:before="0" w:after="0" w:line="240" w:lineRule="auto"/>
              <w:jc w:val="center"/>
              <w:rPr>
                <w:ins w:id="97549" w:author="pete jones" w:date="2022-01-11T17:00: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19E87D4A" w14:textId="77777777" w:rsidR="00ED6068" w:rsidRPr="00ED6068" w:rsidRDefault="00ED6068" w:rsidP="00ED6068">
            <w:pPr>
              <w:spacing w:before="0" w:after="0" w:line="240" w:lineRule="auto"/>
              <w:jc w:val="left"/>
              <w:rPr>
                <w:ins w:id="97550" w:author="pete jones" w:date="2022-01-11T17:00: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071B500F" w14:textId="77777777" w:rsidR="00ED6068" w:rsidRPr="00ED6068" w:rsidRDefault="00ED6068" w:rsidP="00ED6068">
            <w:pPr>
              <w:spacing w:before="0" w:after="0" w:line="240" w:lineRule="auto"/>
              <w:jc w:val="right"/>
              <w:rPr>
                <w:ins w:id="97551" w:author="pete jones" w:date="2022-01-11T17:00:00Z"/>
                <w:rFonts w:ascii="Calibri" w:hAnsi="Calibri" w:cs="Calibri"/>
                <w:color w:val="000000"/>
                <w:sz w:val="22"/>
                <w:szCs w:val="22"/>
              </w:rPr>
            </w:pPr>
            <w:ins w:id="97552" w:author="pete jones" w:date="2022-01-11T17:00:00Z">
              <w:r w:rsidRPr="00ED6068">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3DDB1090" w14:textId="77777777" w:rsidR="00ED6068" w:rsidRPr="00ED6068" w:rsidRDefault="00ED6068" w:rsidP="00ED6068">
            <w:pPr>
              <w:spacing w:before="0" w:after="0" w:line="240" w:lineRule="auto"/>
              <w:jc w:val="center"/>
              <w:rPr>
                <w:ins w:id="97553" w:author="pete jones" w:date="2022-01-11T17:00:00Z"/>
                <w:rFonts w:ascii="Calibri" w:hAnsi="Calibri" w:cs="Calibri"/>
                <w:color w:val="000000"/>
                <w:sz w:val="22"/>
                <w:szCs w:val="22"/>
              </w:rPr>
            </w:pPr>
            <w:ins w:id="97554" w:author="pete jones" w:date="2022-01-11T17:00:00Z">
              <w:r w:rsidRPr="00ED6068">
                <w:rPr>
                  <w:rFonts w:ascii="Calibri" w:hAnsi="Calibri" w:cs="Calibri"/>
                  <w:color w:val="000000"/>
                  <w:sz w:val="22"/>
                  <w:szCs w:val="22"/>
                </w:rPr>
                <w:t>N/A</w:t>
              </w:r>
            </w:ins>
          </w:p>
        </w:tc>
      </w:tr>
      <w:tr w:rsidR="00ED6068" w:rsidRPr="00ED6068" w14:paraId="0A787D82" w14:textId="77777777" w:rsidTr="00ED6068">
        <w:trPr>
          <w:trHeight w:val="315"/>
          <w:ins w:id="97555" w:author="pete jones" w:date="2022-01-11T17:00:00Z"/>
        </w:trPr>
        <w:tc>
          <w:tcPr>
            <w:tcW w:w="408" w:type="dxa"/>
            <w:tcBorders>
              <w:top w:val="nil"/>
              <w:left w:val="nil"/>
              <w:bottom w:val="nil"/>
              <w:right w:val="nil"/>
            </w:tcBorders>
            <w:shd w:val="clear" w:color="auto" w:fill="auto"/>
            <w:noWrap/>
            <w:vAlign w:val="center"/>
            <w:hideMark/>
          </w:tcPr>
          <w:p w14:paraId="4DD51A0E" w14:textId="77777777" w:rsidR="00ED6068" w:rsidRPr="00ED6068" w:rsidRDefault="00ED6068" w:rsidP="00ED6068">
            <w:pPr>
              <w:spacing w:before="0" w:after="0" w:line="240" w:lineRule="auto"/>
              <w:jc w:val="center"/>
              <w:rPr>
                <w:ins w:id="97556" w:author="pete jones" w:date="2022-01-11T17:00: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03557723" w14:textId="77777777" w:rsidR="00ED6068" w:rsidRPr="00ED6068" w:rsidRDefault="00ED6068" w:rsidP="00ED6068">
            <w:pPr>
              <w:spacing w:before="0" w:after="0" w:line="240" w:lineRule="auto"/>
              <w:jc w:val="center"/>
              <w:rPr>
                <w:ins w:id="97557" w:author="pete jones" w:date="2022-01-11T17:00:00Z"/>
                <w:rFonts w:ascii="Calibri" w:hAnsi="Calibri" w:cs="Calibri"/>
                <w:b/>
                <w:bCs/>
                <w:color w:val="000000"/>
              </w:rPr>
            </w:pPr>
            <w:ins w:id="97558" w:author="pete jones" w:date="2022-01-11T17:00:00Z">
              <w:r w:rsidRPr="00ED6068">
                <w:rPr>
                  <w:rFonts w:ascii="Calibri" w:hAnsi="Calibri" w:cs="Calibri"/>
                  <w:b/>
                  <w:bCs/>
                  <w:color w:val="000000"/>
                </w:rPr>
                <w:t>71</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0C82A59" w14:textId="77777777" w:rsidR="00ED6068" w:rsidRPr="00ED6068" w:rsidRDefault="00ED6068" w:rsidP="00ED6068">
            <w:pPr>
              <w:spacing w:before="0" w:after="0" w:line="240" w:lineRule="auto"/>
              <w:jc w:val="right"/>
              <w:rPr>
                <w:ins w:id="97559" w:author="pete jones" w:date="2022-01-11T17:00:00Z"/>
                <w:rFonts w:ascii="Calibri" w:hAnsi="Calibri" w:cs="Calibri"/>
                <w:color w:val="000000"/>
                <w:sz w:val="22"/>
                <w:szCs w:val="22"/>
              </w:rPr>
            </w:pPr>
            <w:ins w:id="97560" w:author="pete jones" w:date="2022-01-11T17:00:00Z">
              <w:r w:rsidRPr="00ED6068">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1A0D4764" w14:textId="77777777" w:rsidR="00ED6068" w:rsidRPr="00ED6068" w:rsidRDefault="00ED6068" w:rsidP="00ED6068">
            <w:pPr>
              <w:spacing w:before="0" w:after="0" w:line="240" w:lineRule="auto"/>
              <w:jc w:val="center"/>
              <w:rPr>
                <w:ins w:id="97561" w:author="pete jones" w:date="2022-01-11T17:00:00Z"/>
                <w:rFonts w:ascii="Calibri" w:hAnsi="Calibri" w:cs="Calibri"/>
                <w:color w:val="000000"/>
                <w:sz w:val="22"/>
                <w:szCs w:val="22"/>
              </w:rPr>
            </w:pPr>
            <w:ins w:id="97562" w:author="pete jones" w:date="2022-01-11T17:00:00Z">
              <w:r w:rsidRPr="00ED6068">
                <w:rPr>
                  <w:rFonts w:ascii="Calibri" w:hAnsi="Calibri" w:cs="Calibri"/>
                  <w:color w:val="000000"/>
                  <w:sz w:val="22"/>
                  <w:szCs w:val="22"/>
                </w:rPr>
                <w:t>120</w:t>
              </w:r>
            </w:ins>
          </w:p>
        </w:tc>
      </w:tr>
      <w:tr w:rsidR="00ED6068" w:rsidRPr="00ED6068" w14:paraId="406E3F5C" w14:textId="77777777" w:rsidTr="00ED6068">
        <w:trPr>
          <w:trHeight w:val="315"/>
          <w:ins w:id="97563" w:author="pete jones" w:date="2022-01-11T17:00:00Z"/>
        </w:trPr>
        <w:tc>
          <w:tcPr>
            <w:tcW w:w="408" w:type="dxa"/>
            <w:tcBorders>
              <w:top w:val="nil"/>
              <w:left w:val="nil"/>
              <w:bottom w:val="nil"/>
              <w:right w:val="nil"/>
            </w:tcBorders>
            <w:shd w:val="clear" w:color="auto" w:fill="auto"/>
            <w:noWrap/>
            <w:vAlign w:val="center"/>
            <w:hideMark/>
          </w:tcPr>
          <w:p w14:paraId="4B73895A" w14:textId="77777777" w:rsidR="00ED6068" w:rsidRPr="00ED6068" w:rsidRDefault="00ED6068" w:rsidP="00ED6068">
            <w:pPr>
              <w:spacing w:before="0" w:after="0" w:line="240" w:lineRule="auto"/>
              <w:jc w:val="center"/>
              <w:rPr>
                <w:ins w:id="97564" w:author="pete jones" w:date="2022-01-11T17:00: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2A692ED4" w14:textId="161EA5BD" w:rsidR="00ED6068" w:rsidRPr="00ED6068" w:rsidRDefault="00ED6068" w:rsidP="00ED6068">
            <w:pPr>
              <w:spacing w:before="0" w:after="0" w:line="240" w:lineRule="auto"/>
              <w:jc w:val="left"/>
              <w:rPr>
                <w:ins w:id="97565" w:author="pete jones" w:date="2022-01-11T17:00:00Z"/>
                <w:rFonts w:ascii="Calibri" w:hAnsi="Calibri" w:cs="Calibri"/>
                <w:color w:val="000000"/>
                <w:sz w:val="22"/>
                <w:szCs w:val="22"/>
              </w:rPr>
            </w:pPr>
            <w:ins w:id="97566" w:author="pete jones" w:date="2022-01-11T17:00:00Z">
              <w:r w:rsidRPr="00ED6068">
                <w:rPr>
                  <w:rFonts w:ascii="Calibri" w:hAnsi="Calibri" w:cs="Calibri"/>
                  <w:noProof/>
                  <w:color w:val="000000"/>
                  <w:sz w:val="22"/>
                  <w:szCs w:val="22"/>
                </w:rPr>
                <w:drawing>
                  <wp:anchor distT="0" distB="0" distL="114300" distR="114300" simplePos="0" relativeHeight="251748352" behindDoc="0" locked="0" layoutInCell="1" allowOverlap="1" wp14:anchorId="27BBE6F6" wp14:editId="5D68D448">
                    <wp:simplePos x="0" y="0"/>
                    <wp:positionH relativeFrom="column">
                      <wp:posOffset>0</wp:posOffset>
                    </wp:positionH>
                    <wp:positionV relativeFrom="paragraph">
                      <wp:posOffset>171450</wp:posOffset>
                    </wp:positionV>
                    <wp:extent cx="2524125" cy="923925"/>
                    <wp:effectExtent l="0" t="0" r="9525" b="9525"/>
                    <wp:wrapNone/>
                    <wp:docPr id="345253054" name="Chart 345253054">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7"/>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ED6068" w:rsidRPr="00ED6068" w14:paraId="5FBB4338" w14:textId="77777777">
              <w:trPr>
                <w:trHeight w:val="315"/>
                <w:tblCellSpacing w:w="0" w:type="dxa"/>
                <w:ins w:id="97567" w:author="pete jones" w:date="2022-01-11T17:00: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036572E" w14:textId="77777777" w:rsidR="00ED6068" w:rsidRPr="00ED6068" w:rsidRDefault="00ED6068" w:rsidP="00ED6068">
                  <w:pPr>
                    <w:spacing w:before="0" w:after="0" w:line="240" w:lineRule="auto"/>
                    <w:jc w:val="left"/>
                    <w:rPr>
                      <w:ins w:id="97568" w:author="pete jones" w:date="2022-01-11T17:00:00Z"/>
                      <w:rFonts w:ascii="Calibri" w:hAnsi="Calibri" w:cs="Calibri"/>
                      <w:b/>
                      <w:bCs/>
                      <w:i/>
                      <w:iCs/>
                      <w:color w:val="000000"/>
                      <w:sz w:val="22"/>
                      <w:szCs w:val="22"/>
                    </w:rPr>
                  </w:pPr>
                  <w:ins w:id="97569" w:author="pete jones" w:date="2022-01-11T17:00:00Z">
                    <w:r w:rsidRPr="00ED6068">
                      <w:rPr>
                        <w:rFonts w:ascii="Calibri" w:hAnsi="Calibri" w:cs="Calibri"/>
                        <w:b/>
                        <w:bCs/>
                        <w:i/>
                        <w:iCs/>
                        <w:color w:val="000000"/>
                        <w:sz w:val="22"/>
                        <w:szCs w:val="22"/>
                      </w:rPr>
                      <w:t>Type of module category</w:t>
                    </w:r>
                  </w:ins>
                </w:p>
              </w:tc>
            </w:tr>
          </w:tbl>
          <w:p w14:paraId="2E0EAE6F" w14:textId="77777777" w:rsidR="00ED6068" w:rsidRPr="00ED6068" w:rsidRDefault="00ED6068" w:rsidP="00ED6068">
            <w:pPr>
              <w:spacing w:before="0" w:after="0" w:line="240" w:lineRule="auto"/>
              <w:jc w:val="left"/>
              <w:rPr>
                <w:ins w:id="97570" w:author="pete jones" w:date="2022-01-11T17:00: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0446B22B" w14:textId="77777777" w:rsidR="00ED6068" w:rsidRPr="00ED6068" w:rsidRDefault="00ED6068" w:rsidP="00ED6068">
            <w:pPr>
              <w:spacing w:before="0" w:after="0" w:line="240" w:lineRule="auto"/>
              <w:jc w:val="right"/>
              <w:rPr>
                <w:ins w:id="97571" w:author="pete jones" w:date="2022-01-11T17:00:00Z"/>
                <w:rFonts w:ascii="Calibri" w:hAnsi="Calibri" w:cs="Calibri"/>
                <w:color w:val="000000"/>
                <w:sz w:val="22"/>
                <w:szCs w:val="22"/>
              </w:rPr>
            </w:pPr>
            <w:ins w:id="97572" w:author="pete jones" w:date="2022-01-11T17:00:00Z">
              <w:r w:rsidRPr="00ED6068">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272DC6EE" w14:textId="77777777" w:rsidR="00ED6068" w:rsidRPr="00ED6068" w:rsidRDefault="00ED6068" w:rsidP="00ED6068">
            <w:pPr>
              <w:spacing w:before="0" w:after="0" w:line="240" w:lineRule="auto"/>
              <w:jc w:val="right"/>
              <w:rPr>
                <w:ins w:id="97573" w:author="pete jones" w:date="2022-01-11T17:00: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223571DA" w14:textId="77777777" w:rsidR="00ED6068" w:rsidRPr="00ED6068" w:rsidRDefault="00ED6068" w:rsidP="00ED6068">
            <w:pPr>
              <w:spacing w:before="0" w:after="0" w:line="240" w:lineRule="auto"/>
              <w:jc w:val="left"/>
              <w:rPr>
                <w:ins w:id="97574"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75D866B" w14:textId="77777777" w:rsidR="00ED6068" w:rsidRPr="00ED6068" w:rsidRDefault="00ED6068" w:rsidP="00ED6068">
            <w:pPr>
              <w:spacing w:before="0" w:after="0" w:line="240" w:lineRule="auto"/>
              <w:jc w:val="left"/>
              <w:rPr>
                <w:ins w:id="97575"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59FAA8FC" w14:textId="77777777" w:rsidR="00ED6068" w:rsidRPr="00ED6068" w:rsidRDefault="00ED6068" w:rsidP="00ED6068">
            <w:pPr>
              <w:spacing w:before="0" w:after="0" w:line="240" w:lineRule="auto"/>
              <w:jc w:val="left"/>
              <w:rPr>
                <w:ins w:id="97576"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031BDF7" w14:textId="77777777" w:rsidR="00ED6068" w:rsidRPr="00ED6068" w:rsidRDefault="00ED6068" w:rsidP="00ED6068">
            <w:pPr>
              <w:spacing w:before="0" w:after="0" w:line="240" w:lineRule="auto"/>
              <w:jc w:val="left"/>
              <w:rPr>
                <w:ins w:id="97577"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F516E39" w14:textId="77777777" w:rsidR="00ED6068" w:rsidRPr="00ED6068" w:rsidRDefault="00ED6068" w:rsidP="00ED6068">
            <w:pPr>
              <w:spacing w:before="0" w:after="0" w:line="240" w:lineRule="auto"/>
              <w:jc w:val="left"/>
              <w:rPr>
                <w:ins w:id="97578"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1FE2ABE" w14:textId="77777777" w:rsidR="00ED6068" w:rsidRPr="00ED6068" w:rsidRDefault="00ED6068" w:rsidP="00ED6068">
            <w:pPr>
              <w:spacing w:before="0" w:after="0" w:line="240" w:lineRule="auto"/>
              <w:jc w:val="center"/>
              <w:rPr>
                <w:ins w:id="97579"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EBA9F68" w14:textId="77777777" w:rsidR="00ED6068" w:rsidRPr="00ED6068" w:rsidRDefault="00ED6068" w:rsidP="00ED6068">
            <w:pPr>
              <w:spacing w:before="0" w:after="0" w:line="240" w:lineRule="auto"/>
              <w:jc w:val="center"/>
              <w:rPr>
                <w:ins w:id="97580"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88249C5" w14:textId="77777777" w:rsidR="00ED6068" w:rsidRPr="00ED6068" w:rsidRDefault="00ED6068" w:rsidP="00ED6068">
            <w:pPr>
              <w:spacing w:before="0" w:after="0" w:line="240" w:lineRule="auto"/>
              <w:jc w:val="center"/>
              <w:rPr>
                <w:ins w:id="97581"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9550778" w14:textId="77777777" w:rsidR="00ED6068" w:rsidRPr="00ED6068" w:rsidRDefault="00ED6068" w:rsidP="00ED6068">
            <w:pPr>
              <w:spacing w:before="0" w:after="0" w:line="240" w:lineRule="auto"/>
              <w:jc w:val="center"/>
              <w:rPr>
                <w:ins w:id="97582" w:author="pete jones" w:date="2022-01-11T17:00: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7E0C7EED" w14:textId="77777777" w:rsidR="00ED6068" w:rsidRPr="00ED6068" w:rsidRDefault="00ED6068" w:rsidP="00ED6068">
            <w:pPr>
              <w:spacing w:before="0" w:after="0" w:line="240" w:lineRule="auto"/>
              <w:jc w:val="center"/>
              <w:rPr>
                <w:ins w:id="97583" w:author="pete jones" w:date="2022-01-11T17:00:00Z"/>
                <w:rFonts w:ascii="Times New Roman" w:hAnsi="Times New Roman" w:cs="Times New Roman"/>
                <w:sz w:val="20"/>
                <w:szCs w:val="20"/>
              </w:rPr>
            </w:pPr>
          </w:p>
        </w:tc>
      </w:tr>
      <w:tr w:rsidR="00ED6068" w:rsidRPr="00ED6068" w14:paraId="1F908673" w14:textId="77777777" w:rsidTr="00ED6068">
        <w:trPr>
          <w:trHeight w:val="315"/>
          <w:ins w:id="97584" w:author="pete jones" w:date="2022-01-11T17:00:00Z"/>
        </w:trPr>
        <w:tc>
          <w:tcPr>
            <w:tcW w:w="408" w:type="dxa"/>
            <w:tcBorders>
              <w:top w:val="nil"/>
              <w:left w:val="nil"/>
              <w:bottom w:val="nil"/>
              <w:right w:val="nil"/>
            </w:tcBorders>
            <w:shd w:val="clear" w:color="auto" w:fill="auto"/>
            <w:noWrap/>
            <w:vAlign w:val="center"/>
            <w:hideMark/>
          </w:tcPr>
          <w:p w14:paraId="60819099" w14:textId="77777777" w:rsidR="00ED6068" w:rsidRPr="00ED6068" w:rsidRDefault="00ED6068" w:rsidP="00ED6068">
            <w:pPr>
              <w:spacing w:before="0" w:after="0" w:line="240" w:lineRule="auto"/>
              <w:jc w:val="center"/>
              <w:rPr>
                <w:ins w:id="97585" w:author="pete jones" w:date="2022-01-11T17:00: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6595382A" w14:textId="77777777" w:rsidR="00ED6068" w:rsidRPr="00ED6068" w:rsidRDefault="00ED6068" w:rsidP="00ED6068">
            <w:pPr>
              <w:spacing w:before="0" w:after="0" w:line="240" w:lineRule="auto"/>
              <w:jc w:val="right"/>
              <w:rPr>
                <w:ins w:id="97586" w:author="pete jones" w:date="2022-01-11T17:00:00Z"/>
                <w:rFonts w:ascii="Calibri" w:hAnsi="Calibri" w:cs="Calibri"/>
                <w:sz w:val="22"/>
                <w:szCs w:val="22"/>
              </w:rPr>
            </w:pPr>
            <w:ins w:id="97587" w:author="pete jones" w:date="2022-01-11T17:00:00Z">
              <w:r w:rsidRPr="00ED6068">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28988364" w14:textId="77777777" w:rsidR="00ED6068" w:rsidRPr="00ED6068" w:rsidRDefault="00ED6068" w:rsidP="00ED6068">
            <w:pPr>
              <w:spacing w:before="0" w:after="0" w:line="240" w:lineRule="auto"/>
              <w:jc w:val="center"/>
              <w:rPr>
                <w:ins w:id="97588" w:author="pete jones" w:date="2022-01-11T17:00:00Z"/>
                <w:rFonts w:ascii="Calibri" w:hAnsi="Calibri" w:cs="Calibri"/>
                <w:color w:val="000000"/>
                <w:sz w:val="22"/>
                <w:szCs w:val="22"/>
              </w:rPr>
            </w:pPr>
            <w:ins w:id="97589" w:author="pete jones" w:date="2022-01-11T17:00:00Z">
              <w:r w:rsidRPr="00ED6068">
                <w:rPr>
                  <w:rFonts w:ascii="Calibri" w:hAnsi="Calibri" w:cs="Calibri"/>
                  <w:color w:val="000000"/>
                  <w:sz w:val="22"/>
                  <w:szCs w:val="22"/>
                </w:rPr>
                <w:t>3</w:t>
              </w:r>
            </w:ins>
          </w:p>
        </w:tc>
        <w:tc>
          <w:tcPr>
            <w:tcW w:w="424" w:type="dxa"/>
            <w:tcBorders>
              <w:top w:val="nil"/>
              <w:left w:val="nil"/>
              <w:bottom w:val="nil"/>
              <w:right w:val="nil"/>
            </w:tcBorders>
            <w:shd w:val="clear" w:color="auto" w:fill="auto"/>
            <w:noWrap/>
            <w:vAlign w:val="center"/>
            <w:hideMark/>
          </w:tcPr>
          <w:p w14:paraId="7DF56EE3" w14:textId="77777777" w:rsidR="00ED6068" w:rsidRPr="00ED6068" w:rsidRDefault="00ED6068" w:rsidP="00ED6068">
            <w:pPr>
              <w:spacing w:before="0" w:after="0" w:line="240" w:lineRule="auto"/>
              <w:jc w:val="center"/>
              <w:rPr>
                <w:ins w:id="97590" w:author="pete jones" w:date="2022-01-11T17:00: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4BABF951" w14:textId="77777777" w:rsidR="00ED6068" w:rsidRPr="00ED6068" w:rsidRDefault="00ED6068" w:rsidP="00ED6068">
            <w:pPr>
              <w:spacing w:before="0" w:after="0" w:line="240" w:lineRule="auto"/>
              <w:jc w:val="left"/>
              <w:rPr>
                <w:ins w:id="97591"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1F888633" w14:textId="77777777" w:rsidR="00ED6068" w:rsidRPr="00ED6068" w:rsidRDefault="00ED6068" w:rsidP="00ED6068">
            <w:pPr>
              <w:spacing w:before="0" w:after="0" w:line="240" w:lineRule="auto"/>
              <w:jc w:val="left"/>
              <w:rPr>
                <w:ins w:id="97592"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539109F9" w14:textId="77777777" w:rsidR="00ED6068" w:rsidRPr="00ED6068" w:rsidRDefault="00ED6068" w:rsidP="00ED6068">
            <w:pPr>
              <w:spacing w:before="0" w:after="0" w:line="240" w:lineRule="auto"/>
              <w:jc w:val="left"/>
              <w:rPr>
                <w:ins w:id="97593" w:author="pete jones" w:date="2022-01-11T17:00: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7E387F2D" w14:textId="77777777" w:rsidR="00ED6068" w:rsidRPr="00ED6068" w:rsidRDefault="00ED6068" w:rsidP="00ED6068">
            <w:pPr>
              <w:spacing w:before="0" w:after="0" w:line="240" w:lineRule="auto"/>
              <w:jc w:val="left"/>
              <w:rPr>
                <w:ins w:id="97594"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5873ECDD" w14:textId="77777777" w:rsidR="00ED6068" w:rsidRPr="00ED6068" w:rsidRDefault="00ED6068" w:rsidP="00ED6068">
            <w:pPr>
              <w:spacing w:before="0" w:after="0" w:line="240" w:lineRule="auto"/>
              <w:jc w:val="left"/>
              <w:rPr>
                <w:ins w:id="97595"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7252BC83" w14:textId="77777777" w:rsidR="00ED6068" w:rsidRPr="00ED6068" w:rsidRDefault="00ED6068" w:rsidP="00ED6068">
            <w:pPr>
              <w:spacing w:before="0" w:after="0" w:line="240" w:lineRule="auto"/>
              <w:jc w:val="left"/>
              <w:rPr>
                <w:ins w:id="97596"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B16F2CF" w14:textId="77777777" w:rsidR="00ED6068" w:rsidRPr="00ED6068" w:rsidRDefault="00ED6068" w:rsidP="00ED6068">
            <w:pPr>
              <w:spacing w:before="0" w:after="0" w:line="240" w:lineRule="auto"/>
              <w:jc w:val="left"/>
              <w:rPr>
                <w:ins w:id="97597"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6A6DEDE7" w14:textId="77777777" w:rsidR="00ED6068" w:rsidRPr="00ED6068" w:rsidRDefault="00ED6068" w:rsidP="00ED6068">
            <w:pPr>
              <w:spacing w:before="0" w:after="0" w:line="240" w:lineRule="auto"/>
              <w:jc w:val="center"/>
              <w:rPr>
                <w:ins w:id="97598" w:author="pete jones" w:date="2022-01-11T17:00: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64C96C1" w14:textId="77777777" w:rsidR="00ED6068" w:rsidRPr="00ED6068" w:rsidRDefault="00ED6068" w:rsidP="00ED6068">
            <w:pPr>
              <w:spacing w:before="0" w:after="0" w:line="240" w:lineRule="auto"/>
              <w:jc w:val="center"/>
              <w:rPr>
                <w:ins w:id="97599" w:author="pete jones" w:date="2022-01-11T17:00: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134029CE" w14:textId="77777777" w:rsidR="00ED6068" w:rsidRPr="00ED6068" w:rsidRDefault="00ED6068" w:rsidP="00ED6068">
            <w:pPr>
              <w:spacing w:before="0" w:after="0" w:line="240" w:lineRule="auto"/>
              <w:jc w:val="center"/>
              <w:rPr>
                <w:ins w:id="97600" w:author="pete jones" w:date="2022-01-11T17:00:00Z"/>
                <w:rFonts w:ascii="Times New Roman" w:hAnsi="Times New Roman" w:cs="Times New Roman"/>
                <w:sz w:val="20"/>
                <w:szCs w:val="20"/>
              </w:rPr>
            </w:pPr>
          </w:p>
        </w:tc>
      </w:tr>
      <w:tr w:rsidR="00ED6068" w:rsidRPr="00ED6068" w14:paraId="448FC894" w14:textId="77777777" w:rsidTr="00ED6068">
        <w:trPr>
          <w:trHeight w:val="300"/>
          <w:ins w:id="97601" w:author="pete jones" w:date="2022-01-11T17:00:00Z"/>
        </w:trPr>
        <w:tc>
          <w:tcPr>
            <w:tcW w:w="408" w:type="dxa"/>
            <w:tcBorders>
              <w:top w:val="nil"/>
              <w:left w:val="nil"/>
              <w:bottom w:val="nil"/>
              <w:right w:val="nil"/>
            </w:tcBorders>
            <w:shd w:val="clear" w:color="auto" w:fill="auto"/>
            <w:noWrap/>
            <w:vAlign w:val="center"/>
            <w:hideMark/>
          </w:tcPr>
          <w:p w14:paraId="0682AF9D" w14:textId="77777777" w:rsidR="00ED6068" w:rsidRPr="00ED6068" w:rsidRDefault="00ED6068" w:rsidP="00ED6068">
            <w:pPr>
              <w:spacing w:before="0" w:after="0" w:line="240" w:lineRule="auto"/>
              <w:jc w:val="center"/>
              <w:rPr>
                <w:ins w:id="97602" w:author="pete jones" w:date="2022-01-11T17:00: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5E97D899" w14:textId="77777777" w:rsidR="00ED6068" w:rsidRPr="00ED6068" w:rsidRDefault="00ED6068" w:rsidP="00ED6068">
            <w:pPr>
              <w:spacing w:before="0" w:after="0" w:line="240" w:lineRule="auto"/>
              <w:jc w:val="right"/>
              <w:rPr>
                <w:ins w:id="97603" w:author="pete jones" w:date="2022-01-11T17:00:00Z"/>
                <w:rFonts w:ascii="Calibri" w:hAnsi="Calibri" w:cs="Calibri"/>
                <w:sz w:val="22"/>
                <w:szCs w:val="22"/>
              </w:rPr>
            </w:pPr>
            <w:ins w:id="97604" w:author="pete jones" w:date="2022-01-11T17:00:00Z">
              <w:r w:rsidRPr="00ED6068">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025D5920" w14:textId="77777777" w:rsidR="00ED6068" w:rsidRPr="00ED6068" w:rsidRDefault="00ED6068" w:rsidP="00ED6068">
            <w:pPr>
              <w:spacing w:before="0" w:after="0" w:line="240" w:lineRule="auto"/>
              <w:jc w:val="center"/>
              <w:rPr>
                <w:ins w:id="97605" w:author="pete jones" w:date="2022-01-11T17:00:00Z"/>
                <w:rFonts w:ascii="Calibri" w:hAnsi="Calibri" w:cs="Calibri"/>
                <w:color w:val="000000"/>
                <w:sz w:val="22"/>
                <w:szCs w:val="22"/>
              </w:rPr>
            </w:pPr>
            <w:ins w:id="97606" w:author="pete jones" w:date="2022-01-11T17:00:00Z">
              <w:r w:rsidRPr="00ED6068">
                <w:rPr>
                  <w:rFonts w:ascii="Calibri" w:hAnsi="Calibri" w:cs="Calibri"/>
                  <w:color w:val="000000"/>
                  <w:sz w:val="22"/>
                  <w:szCs w:val="22"/>
                </w:rPr>
                <w:t>10</w:t>
              </w:r>
            </w:ins>
          </w:p>
        </w:tc>
        <w:tc>
          <w:tcPr>
            <w:tcW w:w="424" w:type="dxa"/>
            <w:tcBorders>
              <w:top w:val="nil"/>
              <w:left w:val="nil"/>
              <w:bottom w:val="nil"/>
              <w:right w:val="nil"/>
            </w:tcBorders>
            <w:shd w:val="clear" w:color="auto" w:fill="auto"/>
            <w:noWrap/>
            <w:vAlign w:val="center"/>
            <w:hideMark/>
          </w:tcPr>
          <w:p w14:paraId="5230D78C" w14:textId="77777777" w:rsidR="00ED6068" w:rsidRPr="00ED6068" w:rsidRDefault="00ED6068" w:rsidP="00ED6068">
            <w:pPr>
              <w:spacing w:before="0" w:after="0" w:line="240" w:lineRule="auto"/>
              <w:jc w:val="center"/>
              <w:rPr>
                <w:ins w:id="97607" w:author="pete jones" w:date="2022-01-11T17:00: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36C9F52C" w14:textId="77777777" w:rsidR="00ED6068" w:rsidRPr="00ED6068" w:rsidRDefault="00ED6068" w:rsidP="00ED6068">
            <w:pPr>
              <w:spacing w:before="0" w:after="0" w:line="240" w:lineRule="auto"/>
              <w:jc w:val="center"/>
              <w:rPr>
                <w:ins w:id="97608" w:author="pete jones" w:date="2022-01-11T17:00:00Z"/>
                <w:rFonts w:ascii="Calibri" w:hAnsi="Calibri" w:cs="Calibri"/>
                <w:color w:val="000000"/>
                <w:sz w:val="22"/>
                <w:szCs w:val="22"/>
              </w:rPr>
            </w:pPr>
            <w:ins w:id="97609" w:author="pete jones" w:date="2022-01-11T17:00:00Z">
              <w:r w:rsidRPr="00ED6068">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CCF6542" w14:textId="77777777" w:rsidR="00ED6068" w:rsidRPr="00ED6068" w:rsidRDefault="00ED6068" w:rsidP="00ED6068">
            <w:pPr>
              <w:spacing w:before="0" w:after="0" w:line="240" w:lineRule="auto"/>
              <w:jc w:val="center"/>
              <w:rPr>
                <w:ins w:id="97610" w:author="pete jones" w:date="2022-01-11T17:00:00Z"/>
                <w:rFonts w:ascii="Calibri" w:hAnsi="Calibri" w:cs="Calibri"/>
                <w:color w:val="000000"/>
                <w:sz w:val="22"/>
                <w:szCs w:val="22"/>
              </w:rPr>
            </w:pPr>
            <w:ins w:id="97611" w:author="pete jones" w:date="2022-01-11T17:00:00Z">
              <w:r w:rsidRPr="00ED6068">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B6C91BC" w14:textId="77777777" w:rsidR="00ED6068" w:rsidRPr="00ED6068" w:rsidRDefault="00ED6068" w:rsidP="00ED6068">
            <w:pPr>
              <w:spacing w:before="0" w:after="0" w:line="240" w:lineRule="auto"/>
              <w:jc w:val="center"/>
              <w:rPr>
                <w:ins w:id="97612" w:author="pete jones" w:date="2022-01-11T17:00:00Z"/>
                <w:rFonts w:ascii="Calibri" w:hAnsi="Calibri" w:cs="Calibri"/>
                <w:color w:val="000000"/>
                <w:sz w:val="22"/>
                <w:szCs w:val="22"/>
              </w:rPr>
            </w:pPr>
            <w:ins w:id="97613" w:author="pete jones" w:date="2022-01-11T17:00:00Z">
              <w:r w:rsidRPr="00ED6068">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F1F9D68" w14:textId="77777777" w:rsidR="00ED6068" w:rsidRPr="00ED6068" w:rsidRDefault="00ED6068" w:rsidP="00ED6068">
            <w:pPr>
              <w:spacing w:before="0" w:after="0" w:line="240" w:lineRule="auto"/>
              <w:jc w:val="center"/>
              <w:rPr>
                <w:ins w:id="97614" w:author="pete jones" w:date="2022-01-11T17:00:00Z"/>
                <w:rFonts w:ascii="Calibri" w:hAnsi="Calibri" w:cs="Calibri"/>
                <w:color w:val="000000"/>
                <w:sz w:val="22"/>
                <w:szCs w:val="22"/>
              </w:rPr>
            </w:pPr>
            <w:ins w:id="97615" w:author="pete jones" w:date="2022-01-11T17:00:00Z">
              <w:r w:rsidRPr="00ED6068">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AE67CE5" w14:textId="77777777" w:rsidR="00ED6068" w:rsidRPr="00ED6068" w:rsidRDefault="00ED6068" w:rsidP="00ED6068">
            <w:pPr>
              <w:spacing w:before="0" w:after="0" w:line="240" w:lineRule="auto"/>
              <w:jc w:val="center"/>
              <w:rPr>
                <w:ins w:id="97616" w:author="pete jones" w:date="2022-01-11T17:00:00Z"/>
                <w:rFonts w:ascii="Calibri" w:hAnsi="Calibri" w:cs="Calibri"/>
                <w:color w:val="000000"/>
                <w:sz w:val="22"/>
                <w:szCs w:val="22"/>
              </w:rPr>
            </w:pPr>
            <w:ins w:id="97617" w:author="pete jones" w:date="2022-01-11T17:00:00Z">
              <w:r w:rsidRPr="00ED6068">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7521610" w14:textId="77777777" w:rsidR="00ED6068" w:rsidRPr="00ED6068" w:rsidRDefault="00ED6068" w:rsidP="00ED6068">
            <w:pPr>
              <w:spacing w:before="0" w:after="0" w:line="240" w:lineRule="auto"/>
              <w:jc w:val="center"/>
              <w:rPr>
                <w:ins w:id="97618" w:author="pete jones" w:date="2022-01-11T17:00:00Z"/>
                <w:rFonts w:ascii="Calibri" w:hAnsi="Calibri" w:cs="Calibri"/>
                <w:color w:val="000000"/>
                <w:sz w:val="22"/>
                <w:szCs w:val="22"/>
              </w:rPr>
            </w:pPr>
            <w:ins w:id="97619" w:author="pete jones" w:date="2022-01-11T17:00:00Z">
              <w:r w:rsidRPr="00ED6068">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325387C" w14:textId="77777777" w:rsidR="00ED6068" w:rsidRPr="00ED6068" w:rsidRDefault="00ED6068" w:rsidP="00ED6068">
            <w:pPr>
              <w:spacing w:before="0" w:after="0" w:line="240" w:lineRule="auto"/>
              <w:jc w:val="center"/>
              <w:rPr>
                <w:ins w:id="97620" w:author="pete jones" w:date="2022-01-11T17:00:00Z"/>
                <w:rFonts w:ascii="Calibri" w:hAnsi="Calibri" w:cs="Calibri"/>
                <w:color w:val="000000"/>
                <w:sz w:val="22"/>
                <w:szCs w:val="22"/>
              </w:rPr>
            </w:pPr>
            <w:ins w:id="97621" w:author="pete jones" w:date="2022-01-11T17:00:00Z">
              <w:r w:rsidRPr="00ED6068">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35F4AA44" w14:textId="77777777" w:rsidR="00ED6068" w:rsidRPr="00ED6068" w:rsidRDefault="00ED6068" w:rsidP="00ED6068">
            <w:pPr>
              <w:spacing w:before="0" w:after="0" w:line="240" w:lineRule="auto"/>
              <w:jc w:val="center"/>
              <w:rPr>
                <w:ins w:id="97622" w:author="pete jones" w:date="2022-01-11T17:00:00Z"/>
                <w:rFonts w:ascii="Calibri" w:hAnsi="Calibri" w:cs="Calibri"/>
                <w:color w:val="000000"/>
                <w:sz w:val="22"/>
                <w:szCs w:val="22"/>
              </w:rPr>
            </w:pPr>
            <w:ins w:id="97623" w:author="pete jones" w:date="2022-01-11T17:00:00Z">
              <w:r w:rsidRPr="00ED6068">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634B58B" w14:textId="77777777" w:rsidR="00ED6068" w:rsidRPr="00ED6068" w:rsidRDefault="00ED6068" w:rsidP="00ED6068">
            <w:pPr>
              <w:spacing w:before="0" w:after="0" w:line="240" w:lineRule="auto"/>
              <w:jc w:val="center"/>
              <w:rPr>
                <w:ins w:id="97624" w:author="pete jones" w:date="2022-01-11T17:00:00Z"/>
                <w:rFonts w:ascii="Calibri" w:hAnsi="Calibri" w:cs="Calibri"/>
                <w:color w:val="000000"/>
                <w:sz w:val="22"/>
                <w:szCs w:val="22"/>
              </w:rPr>
            </w:pPr>
            <w:ins w:id="97625" w:author="pete jones" w:date="2022-01-11T17:00:00Z">
              <w:r w:rsidRPr="00ED6068">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F2549DF" w14:textId="77777777" w:rsidR="00ED6068" w:rsidRPr="00ED6068" w:rsidRDefault="00ED6068" w:rsidP="00ED6068">
            <w:pPr>
              <w:spacing w:before="0" w:after="0" w:line="240" w:lineRule="auto"/>
              <w:jc w:val="center"/>
              <w:rPr>
                <w:ins w:id="97626" w:author="pete jones" w:date="2022-01-11T17:00:00Z"/>
                <w:rFonts w:ascii="Calibri" w:hAnsi="Calibri" w:cs="Calibri"/>
                <w:color w:val="000000"/>
                <w:sz w:val="22"/>
                <w:szCs w:val="22"/>
              </w:rPr>
            </w:pPr>
            <w:ins w:id="97627" w:author="pete jones" w:date="2022-01-11T17:00:00Z">
              <w:r w:rsidRPr="00ED6068">
                <w:rPr>
                  <w:rFonts w:ascii="Calibri" w:hAnsi="Calibri" w:cs="Calibri"/>
                  <w:color w:val="000000"/>
                  <w:sz w:val="22"/>
                  <w:szCs w:val="22"/>
                </w:rPr>
                <w:t>N/A</w:t>
              </w:r>
            </w:ins>
          </w:p>
        </w:tc>
      </w:tr>
      <w:tr w:rsidR="00ED6068" w:rsidRPr="00ED6068" w14:paraId="4F64C02E" w14:textId="77777777" w:rsidTr="00ED6068">
        <w:trPr>
          <w:trHeight w:val="315"/>
          <w:ins w:id="97628" w:author="pete jones" w:date="2022-01-11T17:00:00Z"/>
        </w:trPr>
        <w:tc>
          <w:tcPr>
            <w:tcW w:w="408" w:type="dxa"/>
            <w:tcBorders>
              <w:top w:val="nil"/>
              <w:left w:val="nil"/>
              <w:bottom w:val="nil"/>
              <w:right w:val="nil"/>
            </w:tcBorders>
            <w:shd w:val="clear" w:color="auto" w:fill="auto"/>
            <w:noWrap/>
            <w:vAlign w:val="center"/>
            <w:hideMark/>
          </w:tcPr>
          <w:p w14:paraId="5B0EA410" w14:textId="77777777" w:rsidR="00ED6068" w:rsidRPr="00ED6068" w:rsidRDefault="00ED6068" w:rsidP="00ED6068">
            <w:pPr>
              <w:spacing w:before="0" w:after="0" w:line="240" w:lineRule="auto"/>
              <w:jc w:val="center"/>
              <w:rPr>
                <w:ins w:id="97629" w:author="pete jones" w:date="2022-01-11T17:00:00Z"/>
                <w:rFonts w:ascii="Calibri" w:hAnsi="Calibri" w:cs="Calibri"/>
                <w:color w:val="FFFFFF"/>
                <w:sz w:val="22"/>
                <w:szCs w:val="22"/>
              </w:rPr>
            </w:pPr>
            <w:ins w:id="97630" w:author="pete jones" w:date="2022-01-11T17:00:00Z">
              <w:r w:rsidRPr="00ED6068">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5BB8F2E5" w14:textId="77777777" w:rsidR="00ED6068" w:rsidRPr="00ED6068" w:rsidRDefault="00ED6068" w:rsidP="00ED6068">
            <w:pPr>
              <w:spacing w:before="0" w:after="0" w:line="240" w:lineRule="auto"/>
              <w:jc w:val="right"/>
              <w:rPr>
                <w:ins w:id="97631" w:author="pete jones" w:date="2022-01-11T17:00:00Z"/>
                <w:rFonts w:ascii="Calibri" w:hAnsi="Calibri" w:cs="Calibri"/>
                <w:sz w:val="22"/>
                <w:szCs w:val="22"/>
              </w:rPr>
            </w:pPr>
            <w:ins w:id="97632" w:author="pete jones" w:date="2022-01-11T17:00:00Z">
              <w:r w:rsidRPr="00ED6068">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614B2969" w14:textId="77777777" w:rsidR="00ED6068" w:rsidRPr="00ED6068" w:rsidRDefault="00ED6068" w:rsidP="00ED6068">
            <w:pPr>
              <w:spacing w:before="0" w:after="0" w:line="240" w:lineRule="auto"/>
              <w:jc w:val="center"/>
              <w:rPr>
                <w:ins w:id="97633" w:author="pete jones" w:date="2022-01-11T17:00:00Z"/>
                <w:rFonts w:ascii="Calibri" w:hAnsi="Calibri" w:cs="Calibri"/>
                <w:sz w:val="22"/>
                <w:szCs w:val="22"/>
              </w:rPr>
            </w:pPr>
            <w:ins w:id="97634" w:author="pete jones" w:date="2022-01-11T17:00:00Z">
              <w:r w:rsidRPr="00ED6068">
                <w:rPr>
                  <w:rFonts w:ascii="Calibri" w:hAnsi="Calibri" w:cs="Calibri"/>
                  <w:sz w:val="22"/>
                  <w:szCs w:val="22"/>
                </w:rPr>
                <w:t>3</w:t>
              </w:r>
            </w:ins>
          </w:p>
        </w:tc>
        <w:tc>
          <w:tcPr>
            <w:tcW w:w="424" w:type="dxa"/>
            <w:tcBorders>
              <w:top w:val="nil"/>
              <w:left w:val="nil"/>
              <w:bottom w:val="nil"/>
              <w:right w:val="nil"/>
            </w:tcBorders>
            <w:shd w:val="clear" w:color="auto" w:fill="auto"/>
            <w:noWrap/>
            <w:vAlign w:val="bottom"/>
            <w:hideMark/>
          </w:tcPr>
          <w:p w14:paraId="1B808267" w14:textId="77777777" w:rsidR="00ED6068" w:rsidRPr="00ED6068" w:rsidRDefault="00ED6068" w:rsidP="00ED6068">
            <w:pPr>
              <w:spacing w:before="0" w:after="0" w:line="240" w:lineRule="auto"/>
              <w:jc w:val="center"/>
              <w:rPr>
                <w:ins w:id="97635" w:author="pete jones" w:date="2022-01-11T17:00:00Z"/>
                <w:rFonts w:ascii="Calibri" w:hAnsi="Calibri" w:cs="Calibri"/>
                <w:color w:val="FFFFFF"/>
                <w:sz w:val="22"/>
                <w:szCs w:val="22"/>
              </w:rPr>
            </w:pPr>
            <w:ins w:id="97636" w:author="pete jones" w:date="2022-01-11T17:00:00Z">
              <w:r w:rsidRPr="00ED6068">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2C177A6B" w14:textId="77777777" w:rsidR="00ED6068" w:rsidRPr="00ED6068" w:rsidRDefault="00ED6068" w:rsidP="00ED6068">
            <w:pPr>
              <w:spacing w:before="0" w:after="0" w:line="240" w:lineRule="auto"/>
              <w:jc w:val="left"/>
              <w:rPr>
                <w:ins w:id="97637" w:author="pete jones" w:date="2022-01-11T17:00: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1BC01BE9" w14:textId="77777777" w:rsidR="00ED6068" w:rsidRPr="00ED6068" w:rsidRDefault="00ED6068" w:rsidP="00ED6068">
            <w:pPr>
              <w:spacing w:before="0" w:after="0" w:line="240" w:lineRule="auto"/>
              <w:jc w:val="left"/>
              <w:rPr>
                <w:ins w:id="97638" w:author="pete jones" w:date="2022-01-11T17:00: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3FB8699" w14:textId="77777777" w:rsidR="00ED6068" w:rsidRPr="00ED6068" w:rsidRDefault="00ED6068" w:rsidP="00ED6068">
            <w:pPr>
              <w:spacing w:before="0" w:after="0" w:line="240" w:lineRule="auto"/>
              <w:jc w:val="left"/>
              <w:rPr>
                <w:ins w:id="97639" w:author="pete jones" w:date="2022-01-11T17:00: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536763F6" w14:textId="77777777" w:rsidR="00ED6068" w:rsidRPr="00ED6068" w:rsidRDefault="00ED6068" w:rsidP="00ED6068">
            <w:pPr>
              <w:spacing w:before="0" w:after="0" w:line="240" w:lineRule="auto"/>
              <w:jc w:val="left"/>
              <w:rPr>
                <w:ins w:id="97640"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072C00A" w14:textId="77777777" w:rsidR="00ED6068" w:rsidRPr="00ED6068" w:rsidRDefault="00ED6068" w:rsidP="00ED6068">
            <w:pPr>
              <w:spacing w:before="0" w:after="0" w:line="240" w:lineRule="auto"/>
              <w:jc w:val="left"/>
              <w:rPr>
                <w:ins w:id="97641"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D3E1A26" w14:textId="77777777" w:rsidR="00ED6068" w:rsidRPr="00ED6068" w:rsidRDefault="00ED6068" w:rsidP="00ED6068">
            <w:pPr>
              <w:spacing w:before="0" w:after="0" w:line="240" w:lineRule="auto"/>
              <w:jc w:val="left"/>
              <w:rPr>
                <w:ins w:id="97642"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27DE778" w14:textId="77777777" w:rsidR="00ED6068" w:rsidRPr="00ED6068" w:rsidRDefault="00ED6068" w:rsidP="00ED6068">
            <w:pPr>
              <w:spacing w:before="0" w:after="0" w:line="240" w:lineRule="auto"/>
              <w:jc w:val="left"/>
              <w:rPr>
                <w:ins w:id="97643"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3259AE5" w14:textId="77777777" w:rsidR="00ED6068" w:rsidRPr="00ED6068" w:rsidRDefault="00ED6068" w:rsidP="00ED6068">
            <w:pPr>
              <w:spacing w:before="0" w:after="0" w:line="240" w:lineRule="auto"/>
              <w:jc w:val="left"/>
              <w:rPr>
                <w:ins w:id="97644" w:author="pete jones" w:date="2022-01-11T17:00: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64B414C9" w14:textId="77777777" w:rsidR="00ED6068" w:rsidRPr="00ED6068" w:rsidRDefault="00ED6068" w:rsidP="00ED6068">
            <w:pPr>
              <w:spacing w:before="0" w:after="0" w:line="240" w:lineRule="auto"/>
              <w:jc w:val="left"/>
              <w:rPr>
                <w:ins w:id="97645" w:author="pete jones" w:date="2022-01-11T17:00: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6B8E5BCD" w14:textId="77777777" w:rsidR="00ED6068" w:rsidRPr="00ED6068" w:rsidRDefault="00ED6068" w:rsidP="00ED6068">
            <w:pPr>
              <w:spacing w:before="0" w:after="0" w:line="240" w:lineRule="auto"/>
              <w:jc w:val="left"/>
              <w:rPr>
                <w:ins w:id="97646" w:author="pete jones" w:date="2022-01-11T17:00:00Z"/>
                <w:rFonts w:ascii="Calibri" w:hAnsi="Calibri" w:cs="Calibri"/>
                <w:color w:val="000000"/>
                <w:sz w:val="22"/>
                <w:szCs w:val="22"/>
              </w:rPr>
            </w:pPr>
          </w:p>
        </w:tc>
      </w:tr>
      <w:tr w:rsidR="00ED6068" w:rsidRPr="00ED6068" w14:paraId="45655B1F" w14:textId="77777777" w:rsidTr="00ED6068">
        <w:trPr>
          <w:trHeight w:val="315"/>
          <w:ins w:id="97647" w:author="pete jones" w:date="2022-01-11T17:00:00Z"/>
        </w:trPr>
        <w:tc>
          <w:tcPr>
            <w:tcW w:w="408" w:type="dxa"/>
            <w:tcBorders>
              <w:top w:val="nil"/>
              <w:left w:val="nil"/>
              <w:bottom w:val="nil"/>
              <w:right w:val="nil"/>
            </w:tcBorders>
            <w:shd w:val="clear" w:color="auto" w:fill="auto"/>
            <w:noWrap/>
            <w:vAlign w:val="center"/>
            <w:hideMark/>
          </w:tcPr>
          <w:p w14:paraId="672D9686" w14:textId="77777777" w:rsidR="00ED6068" w:rsidRPr="00ED6068" w:rsidRDefault="00ED6068" w:rsidP="00ED6068">
            <w:pPr>
              <w:spacing w:before="0" w:after="0" w:line="240" w:lineRule="auto"/>
              <w:jc w:val="center"/>
              <w:rPr>
                <w:ins w:id="97648" w:author="pete jones" w:date="2022-01-11T17:00: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5AF48F82" w14:textId="77777777" w:rsidR="00ED6068" w:rsidRPr="00ED6068" w:rsidRDefault="00ED6068" w:rsidP="00ED6068">
            <w:pPr>
              <w:spacing w:before="0" w:after="0" w:line="240" w:lineRule="auto"/>
              <w:jc w:val="right"/>
              <w:rPr>
                <w:ins w:id="97649" w:author="pete jones" w:date="2022-01-11T17:00:00Z"/>
                <w:rFonts w:ascii="Calibri" w:hAnsi="Calibri" w:cs="Calibri"/>
                <w:sz w:val="22"/>
                <w:szCs w:val="22"/>
              </w:rPr>
            </w:pPr>
            <w:ins w:id="97650" w:author="pete jones" w:date="2022-01-11T17:00:00Z">
              <w:r w:rsidRPr="00ED6068">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73325F97" w14:textId="77777777" w:rsidR="00ED6068" w:rsidRPr="00ED6068" w:rsidRDefault="00ED6068" w:rsidP="00ED6068">
            <w:pPr>
              <w:spacing w:before="0" w:after="0" w:line="240" w:lineRule="auto"/>
              <w:jc w:val="center"/>
              <w:rPr>
                <w:ins w:id="97651" w:author="pete jones" w:date="2022-01-11T17:00:00Z"/>
                <w:rFonts w:ascii="Calibri" w:hAnsi="Calibri" w:cs="Calibri"/>
                <w:sz w:val="22"/>
                <w:szCs w:val="22"/>
              </w:rPr>
            </w:pPr>
            <w:ins w:id="97652" w:author="pete jones" w:date="2022-01-11T17:00:00Z">
              <w:r w:rsidRPr="00ED6068">
                <w:rPr>
                  <w:rFonts w:ascii="Calibri" w:hAnsi="Calibri" w:cs="Calibri"/>
                  <w:sz w:val="22"/>
                  <w:szCs w:val="22"/>
                </w:rPr>
                <w:t>8</w:t>
              </w:r>
            </w:ins>
          </w:p>
        </w:tc>
        <w:tc>
          <w:tcPr>
            <w:tcW w:w="424" w:type="dxa"/>
            <w:tcBorders>
              <w:top w:val="nil"/>
              <w:left w:val="nil"/>
              <w:bottom w:val="nil"/>
              <w:right w:val="nil"/>
            </w:tcBorders>
            <w:shd w:val="clear" w:color="auto" w:fill="auto"/>
            <w:noWrap/>
            <w:vAlign w:val="bottom"/>
            <w:hideMark/>
          </w:tcPr>
          <w:p w14:paraId="6E8A1D3D" w14:textId="77777777" w:rsidR="00ED6068" w:rsidRPr="00ED6068" w:rsidRDefault="00ED6068" w:rsidP="00ED6068">
            <w:pPr>
              <w:spacing w:before="0" w:after="0" w:line="240" w:lineRule="auto"/>
              <w:jc w:val="center"/>
              <w:rPr>
                <w:ins w:id="97653" w:author="pete jones" w:date="2022-01-11T17:00: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439090E4" w14:textId="77777777" w:rsidR="00ED6068" w:rsidRPr="00ED6068" w:rsidRDefault="00ED6068" w:rsidP="00ED6068">
            <w:pPr>
              <w:spacing w:before="0" w:after="0" w:line="240" w:lineRule="auto"/>
              <w:jc w:val="right"/>
              <w:rPr>
                <w:ins w:id="97654" w:author="pete jones" w:date="2022-01-11T17:00:00Z"/>
                <w:rFonts w:ascii="Calibri" w:hAnsi="Calibri" w:cs="Calibri"/>
                <w:color w:val="FFFFFF"/>
                <w:sz w:val="22"/>
                <w:szCs w:val="22"/>
              </w:rPr>
            </w:pPr>
            <w:ins w:id="97655" w:author="pete jones" w:date="2022-01-11T17:00:00Z">
              <w:r w:rsidRPr="00ED6068">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1C134BAE" w14:textId="77777777" w:rsidR="00ED6068" w:rsidRPr="00ED6068" w:rsidRDefault="00ED6068" w:rsidP="00ED6068">
            <w:pPr>
              <w:spacing w:before="0" w:after="0" w:line="240" w:lineRule="auto"/>
              <w:jc w:val="right"/>
              <w:rPr>
                <w:ins w:id="97656" w:author="pete jones" w:date="2022-01-11T17:00:00Z"/>
                <w:rFonts w:ascii="Calibri" w:hAnsi="Calibri" w:cs="Calibri"/>
                <w:color w:val="FFFFFF"/>
                <w:sz w:val="22"/>
                <w:szCs w:val="22"/>
              </w:rPr>
            </w:pPr>
            <w:ins w:id="97657" w:author="pete jones" w:date="2022-01-11T17:00:00Z">
              <w:r w:rsidRPr="00ED6068">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2B4B0550" w14:textId="77777777" w:rsidR="00ED6068" w:rsidRPr="00ED6068" w:rsidRDefault="00ED6068" w:rsidP="00ED6068">
            <w:pPr>
              <w:spacing w:before="0" w:after="0" w:line="240" w:lineRule="auto"/>
              <w:jc w:val="right"/>
              <w:rPr>
                <w:ins w:id="97658" w:author="pete jones" w:date="2022-01-11T17:00:00Z"/>
                <w:rFonts w:ascii="Calibri" w:hAnsi="Calibri" w:cs="Calibri"/>
                <w:color w:val="FFFFFF"/>
                <w:sz w:val="22"/>
                <w:szCs w:val="22"/>
              </w:rPr>
            </w:pPr>
            <w:ins w:id="97659" w:author="pete jones" w:date="2022-01-11T17:00:00Z">
              <w:r w:rsidRPr="00ED6068">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7817A341" w14:textId="77777777" w:rsidR="00ED6068" w:rsidRPr="00ED6068" w:rsidRDefault="00ED6068" w:rsidP="00ED6068">
            <w:pPr>
              <w:spacing w:before="0" w:after="0" w:line="240" w:lineRule="auto"/>
              <w:jc w:val="right"/>
              <w:rPr>
                <w:ins w:id="97660" w:author="pete jones" w:date="2022-01-11T17:00:00Z"/>
                <w:rFonts w:ascii="Calibri" w:hAnsi="Calibri" w:cs="Calibri"/>
                <w:color w:val="FFFFFF"/>
                <w:sz w:val="22"/>
                <w:szCs w:val="22"/>
              </w:rPr>
            </w:pPr>
            <w:ins w:id="97661" w:author="pete jones" w:date="2022-01-11T17:00:00Z">
              <w:r w:rsidRPr="00ED6068">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3DDEE29C" w14:textId="77777777" w:rsidR="00ED6068" w:rsidRPr="00ED6068" w:rsidRDefault="00ED6068" w:rsidP="00ED6068">
            <w:pPr>
              <w:spacing w:before="0" w:after="0" w:line="240" w:lineRule="auto"/>
              <w:jc w:val="right"/>
              <w:rPr>
                <w:ins w:id="97662" w:author="pete jones" w:date="2022-01-11T17:00:00Z"/>
                <w:rFonts w:ascii="Calibri" w:hAnsi="Calibri" w:cs="Calibri"/>
                <w:color w:val="FFFFFF"/>
                <w:sz w:val="22"/>
                <w:szCs w:val="22"/>
              </w:rPr>
            </w:pPr>
            <w:ins w:id="97663" w:author="pete jones" w:date="2022-01-11T17:00:00Z">
              <w:r w:rsidRPr="00ED6068">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2AA84707" w14:textId="77777777" w:rsidR="00ED6068" w:rsidRPr="00ED6068" w:rsidRDefault="00ED6068" w:rsidP="00ED6068">
            <w:pPr>
              <w:spacing w:before="0" w:after="0" w:line="240" w:lineRule="auto"/>
              <w:jc w:val="right"/>
              <w:rPr>
                <w:ins w:id="97664" w:author="pete jones" w:date="2022-01-11T17:00:00Z"/>
                <w:rFonts w:ascii="Calibri" w:hAnsi="Calibri" w:cs="Calibri"/>
                <w:color w:val="FFFFFF"/>
                <w:sz w:val="22"/>
                <w:szCs w:val="22"/>
              </w:rPr>
            </w:pPr>
            <w:ins w:id="97665" w:author="pete jones" w:date="2022-01-11T17:00:00Z">
              <w:r w:rsidRPr="00ED6068">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14B98E8B" w14:textId="77777777" w:rsidR="00ED6068" w:rsidRPr="00ED6068" w:rsidRDefault="00ED6068" w:rsidP="00ED6068">
            <w:pPr>
              <w:spacing w:before="0" w:after="0" w:line="240" w:lineRule="auto"/>
              <w:jc w:val="right"/>
              <w:rPr>
                <w:ins w:id="97666" w:author="pete jones" w:date="2022-01-11T17:00:00Z"/>
                <w:rFonts w:ascii="Calibri" w:hAnsi="Calibri" w:cs="Calibri"/>
                <w:color w:val="FFFFFF"/>
                <w:sz w:val="22"/>
                <w:szCs w:val="22"/>
              </w:rPr>
            </w:pPr>
            <w:ins w:id="97667" w:author="pete jones" w:date="2022-01-11T17:00:00Z">
              <w:r w:rsidRPr="00ED6068">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2D9E2A69" w14:textId="77777777" w:rsidR="00ED6068" w:rsidRPr="00ED6068" w:rsidRDefault="00ED6068" w:rsidP="00ED6068">
            <w:pPr>
              <w:spacing w:before="0" w:after="0" w:line="240" w:lineRule="auto"/>
              <w:jc w:val="right"/>
              <w:rPr>
                <w:ins w:id="97668" w:author="pete jones" w:date="2022-01-11T17:00:00Z"/>
                <w:rFonts w:ascii="Calibri" w:hAnsi="Calibri" w:cs="Calibri"/>
                <w:color w:val="FFFFFF"/>
                <w:sz w:val="22"/>
                <w:szCs w:val="22"/>
              </w:rPr>
            </w:pPr>
            <w:ins w:id="97669" w:author="pete jones" w:date="2022-01-11T17:00:00Z">
              <w:r w:rsidRPr="00ED6068">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27CDD5AA" w14:textId="77777777" w:rsidR="00ED6068" w:rsidRPr="00ED6068" w:rsidRDefault="00ED6068" w:rsidP="00ED6068">
            <w:pPr>
              <w:spacing w:before="0" w:after="0" w:line="240" w:lineRule="auto"/>
              <w:jc w:val="right"/>
              <w:rPr>
                <w:ins w:id="97670" w:author="pete jones" w:date="2022-01-11T17:00:00Z"/>
                <w:rFonts w:ascii="Calibri" w:hAnsi="Calibri" w:cs="Calibri"/>
                <w:color w:val="FFFFFF"/>
                <w:sz w:val="22"/>
                <w:szCs w:val="22"/>
              </w:rPr>
            </w:pPr>
            <w:ins w:id="97671" w:author="pete jones" w:date="2022-01-11T17:00:00Z">
              <w:r w:rsidRPr="00ED6068">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1E8A943B" w14:textId="77777777" w:rsidR="00ED6068" w:rsidRPr="00ED6068" w:rsidRDefault="00ED6068" w:rsidP="00ED6068">
            <w:pPr>
              <w:spacing w:before="0" w:after="0" w:line="240" w:lineRule="auto"/>
              <w:jc w:val="right"/>
              <w:rPr>
                <w:ins w:id="97672" w:author="pete jones" w:date="2022-01-11T17:00:00Z"/>
                <w:rFonts w:ascii="Calibri" w:hAnsi="Calibri" w:cs="Calibri"/>
                <w:color w:val="FFFFFF"/>
                <w:sz w:val="22"/>
                <w:szCs w:val="22"/>
              </w:rPr>
            </w:pPr>
            <w:ins w:id="97673" w:author="pete jones" w:date="2022-01-11T17:00:00Z">
              <w:r w:rsidRPr="00ED6068">
                <w:rPr>
                  <w:rFonts w:ascii="Calibri" w:hAnsi="Calibri" w:cs="Calibri"/>
                  <w:color w:val="FFFFFF"/>
                  <w:sz w:val="22"/>
                  <w:szCs w:val="22"/>
                </w:rPr>
                <w:t>23</w:t>
              </w:r>
            </w:ins>
          </w:p>
        </w:tc>
      </w:tr>
      <w:tr w:rsidR="00ED6068" w:rsidRPr="00ED6068" w14:paraId="4C186640" w14:textId="77777777" w:rsidTr="00ED6068">
        <w:trPr>
          <w:trHeight w:val="315"/>
          <w:ins w:id="97674" w:author="pete jones" w:date="2022-01-11T17:00:00Z"/>
        </w:trPr>
        <w:tc>
          <w:tcPr>
            <w:tcW w:w="408" w:type="dxa"/>
            <w:tcBorders>
              <w:top w:val="nil"/>
              <w:left w:val="nil"/>
              <w:bottom w:val="nil"/>
              <w:right w:val="nil"/>
            </w:tcBorders>
            <w:shd w:val="clear" w:color="auto" w:fill="auto"/>
            <w:noWrap/>
            <w:vAlign w:val="center"/>
            <w:hideMark/>
          </w:tcPr>
          <w:p w14:paraId="5C659D3C" w14:textId="77777777" w:rsidR="00ED6068" w:rsidRPr="00ED6068" w:rsidRDefault="00ED6068" w:rsidP="00ED6068">
            <w:pPr>
              <w:spacing w:before="0" w:after="0" w:line="240" w:lineRule="auto"/>
              <w:jc w:val="center"/>
              <w:rPr>
                <w:ins w:id="97675" w:author="pete jones" w:date="2022-01-11T17:00:00Z"/>
                <w:rFonts w:ascii="Calibri" w:hAnsi="Calibri" w:cs="Calibri"/>
                <w:color w:val="FFFFFF"/>
                <w:sz w:val="22"/>
                <w:szCs w:val="22"/>
              </w:rPr>
            </w:pPr>
            <w:ins w:id="97676" w:author="pete jones" w:date="2022-01-11T17:00:00Z">
              <w:r w:rsidRPr="00ED6068">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414DF2FE" w14:textId="77777777" w:rsidR="00ED6068" w:rsidRPr="00ED6068" w:rsidRDefault="00ED6068" w:rsidP="00ED6068">
            <w:pPr>
              <w:spacing w:before="0" w:after="0" w:line="240" w:lineRule="auto"/>
              <w:jc w:val="right"/>
              <w:rPr>
                <w:ins w:id="97677" w:author="pete jones" w:date="2022-01-11T17:00:00Z"/>
                <w:rFonts w:ascii="Calibri" w:hAnsi="Calibri" w:cs="Calibri"/>
                <w:color w:val="FFFFFF"/>
                <w:sz w:val="22"/>
                <w:szCs w:val="22"/>
              </w:rPr>
            </w:pPr>
            <w:ins w:id="97678" w:author="pete jones" w:date="2022-01-11T17:00:00Z">
              <w:r w:rsidRPr="00ED6068">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666FDF33" w14:textId="77777777" w:rsidR="00ED6068" w:rsidRPr="00ED6068" w:rsidRDefault="00ED6068" w:rsidP="00ED6068">
            <w:pPr>
              <w:spacing w:before="0" w:after="0" w:line="240" w:lineRule="auto"/>
              <w:jc w:val="center"/>
              <w:rPr>
                <w:ins w:id="97679" w:author="pete jones" w:date="2022-01-11T17:00:00Z"/>
                <w:rFonts w:ascii="Calibri" w:hAnsi="Calibri" w:cs="Calibri"/>
                <w:color w:val="FFFFFF"/>
                <w:sz w:val="22"/>
                <w:szCs w:val="22"/>
              </w:rPr>
            </w:pPr>
            <w:ins w:id="97680" w:author="pete jones" w:date="2022-01-11T17:00:00Z">
              <w:r w:rsidRPr="00ED6068">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6CD29B10" w14:textId="77777777" w:rsidR="00ED6068" w:rsidRPr="00ED6068" w:rsidRDefault="00ED6068" w:rsidP="00ED6068">
            <w:pPr>
              <w:spacing w:before="0" w:after="0" w:line="240" w:lineRule="auto"/>
              <w:jc w:val="center"/>
              <w:rPr>
                <w:ins w:id="97681" w:author="pete jones" w:date="2022-01-11T17:00:00Z"/>
                <w:rFonts w:ascii="Calibri" w:hAnsi="Calibri" w:cs="Calibri"/>
                <w:color w:val="FFFFFF"/>
                <w:sz w:val="22"/>
                <w:szCs w:val="22"/>
              </w:rPr>
            </w:pPr>
            <w:ins w:id="97682" w:author="pete jones" w:date="2022-01-11T17:00:00Z">
              <w:r w:rsidRPr="00ED6068">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693B876" w14:textId="77777777" w:rsidR="00ED6068" w:rsidRPr="00ED6068" w:rsidRDefault="00ED6068" w:rsidP="00ED6068">
            <w:pPr>
              <w:spacing w:before="0" w:after="0" w:line="240" w:lineRule="auto"/>
              <w:jc w:val="center"/>
              <w:rPr>
                <w:ins w:id="97683" w:author="pete jones" w:date="2022-01-11T17:00:00Z"/>
                <w:rFonts w:ascii="Calibri" w:hAnsi="Calibri" w:cs="Calibri"/>
                <w:sz w:val="22"/>
                <w:szCs w:val="22"/>
              </w:rPr>
            </w:pPr>
            <w:ins w:id="97684" w:author="pete jones" w:date="2022-01-11T17:00:00Z">
              <w:r w:rsidRPr="00ED6068">
                <w:rPr>
                  <w:rFonts w:ascii="Calibri" w:hAnsi="Calibri" w:cs="Calibri"/>
                  <w:sz w:val="22"/>
                  <w:szCs w:val="22"/>
                </w:rPr>
                <w:t>By %</w:t>
              </w:r>
            </w:ins>
          </w:p>
        </w:tc>
      </w:tr>
      <w:tr w:rsidR="00ED6068" w:rsidRPr="00ED6068" w14:paraId="3574CE42" w14:textId="77777777" w:rsidTr="00ED6068">
        <w:trPr>
          <w:trHeight w:val="1920"/>
          <w:ins w:id="97685" w:author="pete jones" w:date="2022-01-11T17:00: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5F1787DB" w14:textId="77777777" w:rsidR="00ED6068" w:rsidRPr="00ED6068" w:rsidRDefault="00ED6068" w:rsidP="00ED6068">
            <w:pPr>
              <w:spacing w:before="0" w:after="0" w:line="240" w:lineRule="auto"/>
              <w:jc w:val="center"/>
              <w:rPr>
                <w:ins w:id="97686" w:author="pete jones" w:date="2022-01-11T17:00:00Z"/>
                <w:rFonts w:ascii="Calibri" w:hAnsi="Calibri" w:cs="Calibri"/>
                <w:b/>
                <w:bCs/>
                <w:color w:val="000000"/>
                <w:sz w:val="22"/>
                <w:szCs w:val="22"/>
              </w:rPr>
            </w:pPr>
            <w:ins w:id="97687" w:author="pete jones" w:date="2022-01-11T17:00:00Z">
              <w:r w:rsidRPr="00ED6068">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24C3B7E6" w14:textId="77777777" w:rsidR="00ED6068" w:rsidRPr="00ED6068" w:rsidRDefault="00ED6068" w:rsidP="00ED6068">
            <w:pPr>
              <w:spacing w:before="0" w:after="0" w:line="240" w:lineRule="auto"/>
              <w:jc w:val="center"/>
              <w:rPr>
                <w:ins w:id="97688" w:author="pete jones" w:date="2022-01-11T17:00:00Z"/>
                <w:rFonts w:ascii="Calibri" w:hAnsi="Calibri" w:cs="Calibri"/>
                <w:b/>
                <w:bCs/>
                <w:color w:val="000000"/>
                <w:sz w:val="22"/>
                <w:szCs w:val="22"/>
              </w:rPr>
            </w:pPr>
            <w:ins w:id="97689" w:author="pete jones" w:date="2022-01-11T17:00:00Z">
              <w:r w:rsidRPr="00ED6068">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0372B625" w14:textId="77777777" w:rsidR="00ED6068" w:rsidRPr="00ED6068" w:rsidRDefault="00ED6068" w:rsidP="00ED6068">
            <w:pPr>
              <w:spacing w:before="0" w:after="0" w:line="240" w:lineRule="auto"/>
              <w:jc w:val="center"/>
              <w:rPr>
                <w:ins w:id="97690" w:author="pete jones" w:date="2022-01-11T17:00:00Z"/>
                <w:rFonts w:ascii="Calibri" w:hAnsi="Calibri" w:cs="Calibri"/>
                <w:b/>
                <w:bCs/>
                <w:color w:val="000000"/>
                <w:sz w:val="22"/>
                <w:szCs w:val="22"/>
              </w:rPr>
            </w:pPr>
            <w:ins w:id="97691" w:author="pete jones" w:date="2022-01-11T17:00:00Z">
              <w:r w:rsidRPr="00ED6068">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62C256C5" w14:textId="77777777" w:rsidR="00ED6068" w:rsidRPr="00ED6068" w:rsidRDefault="00ED6068" w:rsidP="00ED6068">
            <w:pPr>
              <w:spacing w:before="0" w:after="0" w:line="240" w:lineRule="auto"/>
              <w:jc w:val="center"/>
              <w:rPr>
                <w:ins w:id="97692" w:author="pete jones" w:date="2022-01-11T17:00:00Z"/>
                <w:rFonts w:ascii="Calibri" w:hAnsi="Calibri" w:cs="Calibri"/>
                <w:b/>
                <w:bCs/>
                <w:color w:val="000000"/>
                <w:sz w:val="22"/>
                <w:szCs w:val="22"/>
              </w:rPr>
            </w:pPr>
            <w:ins w:id="97693" w:author="pete jones" w:date="2022-01-11T17:00:00Z">
              <w:r w:rsidRPr="00ED6068">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5487BFA6" w14:textId="77777777" w:rsidR="00ED6068" w:rsidRPr="00ED6068" w:rsidRDefault="00ED6068" w:rsidP="00ED6068">
            <w:pPr>
              <w:spacing w:before="0" w:after="0" w:line="240" w:lineRule="auto"/>
              <w:jc w:val="center"/>
              <w:rPr>
                <w:ins w:id="97694" w:author="pete jones" w:date="2022-01-11T17:00:00Z"/>
                <w:rFonts w:ascii="Calibri" w:hAnsi="Calibri" w:cs="Calibri"/>
                <w:b/>
                <w:bCs/>
                <w:color w:val="000000"/>
                <w:sz w:val="22"/>
                <w:szCs w:val="22"/>
              </w:rPr>
            </w:pPr>
            <w:ins w:id="97695" w:author="pete jones" w:date="2022-01-11T17:00:00Z">
              <w:r w:rsidRPr="00ED6068">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6D01559" w14:textId="77777777" w:rsidR="00ED6068" w:rsidRPr="00ED6068" w:rsidRDefault="00ED6068" w:rsidP="00ED6068">
            <w:pPr>
              <w:spacing w:before="0" w:after="0" w:line="240" w:lineRule="auto"/>
              <w:jc w:val="center"/>
              <w:rPr>
                <w:ins w:id="97696" w:author="pete jones" w:date="2022-01-11T17:00:00Z"/>
                <w:rFonts w:ascii="Calibri" w:hAnsi="Calibri" w:cs="Calibri"/>
                <w:b/>
                <w:bCs/>
                <w:color w:val="000000"/>
                <w:sz w:val="22"/>
                <w:szCs w:val="22"/>
              </w:rPr>
            </w:pPr>
            <w:ins w:id="97697" w:author="pete jones" w:date="2022-01-11T17:00:00Z">
              <w:r w:rsidRPr="00ED6068">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27CFF391" w14:textId="77777777" w:rsidR="00ED6068" w:rsidRPr="00ED6068" w:rsidRDefault="00ED6068" w:rsidP="00ED6068">
            <w:pPr>
              <w:spacing w:before="0" w:after="0" w:line="240" w:lineRule="auto"/>
              <w:jc w:val="center"/>
              <w:rPr>
                <w:ins w:id="97698" w:author="pete jones" w:date="2022-01-11T17:00:00Z"/>
                <w:rFonts w:ascii="Calibri" w:hAnsi="Calibri" w:cs="Calibri"/>
                <w:b/>
                <w:bCs/>
                <w:color w:val="000000"/>
                <w:sz w:val="22"/>
                <w:szCs w:val="22"/>
              </w:rPr>
            </w:pPr>
            <w:ins w:id="97699" w:author="pete jones" w:date="2022-01-11T17:00:00Z">
              <w:r w:rsidRPr="00ED6068">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6FBFBB71" w14:textId="77777777" w:rsidR="00ED6068" w:rsidRPr="00ED6068" w:rsidRDefault="00ED6068" w:rsidP="00ED6068">
            <w:pPr>
              <w:spacing w:before="0" w:after="0" w:line="240" w:lineRule="auto"/>
              <w:jc w:val="center"/>
              <w:rPr>
                <w:ins w:id="97700" w:author="pete jones" w:date="2022-01-11T17:00:00Z"/>
                <w:rFonts w:ascii="Calibri" w:hAnsi="Calibri" w:cs="Calibri"/>
                <w:b/>
                <w:bCs/>
                <w:color w:val="000000"/>
                <w:sz w:val="22"/>
                <w:szCs w:val="22"/>
              </w:rPr>
            </w:pPr>
            <w:ins w:id="97701" w:author="pete jones" w:date="2022-01-11T17:00:00Z">
              <w:r w:rsidRPr="00ED6068">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986DFFA" w14:textId="77777777" w:rsidR="00ED6068" w:rsidRPr="00ED6068" w:rsidRDefault="00ED6068" w:rsidP="00ED6068">
            <w:pPr>
              <w:spacing w:before="0" w:after="0" w:line="240" w:lineRule="auto"/>
              <w:jc w:val="center"/>
              <w:rPr>
                <w:ins w:id="97702" w:author="pete jones" w:date="2022-01-11T17:00:00Z"/>
                <w:rFonts w:ascii="Calibri" w:hAnsi="Calibri" w:cs="Calibri"/>
                <w:b/>
                <w:bCs/>
                <w:color w:val="000000"/>
                <w:sz w:val="22"/>
                <w:szCs w:val="22"/>
              </w:rPr>
            </w:pPr>
            <w:ins w:id="97703" w:author="pete jones" w:date="2022-01-11T17:00:00Z">
              <w:r w:rsidRPr="00ED6068">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364B5276" w14:textId="77777777" w:rsidR="00ED6068" w:rsidRPr="00ED6068" w:rsidRDefault="00ED6068" w:rsidP="00ED6068">
            <w:pPr>
              <w:spacing w:before="0" w:after="0" w:line="240" w:lineRule="auto"/>
              <w:jc w:val="center"/>
              <w:rPr>
                <w:ins w:id="97704" w:author="pete jones" w:date="2022-01-11T17:00:00Z"/>
                <w:rFonts w:ascii="Calibri" w:hAnsi="Calibri" w:cs="Calibri"/>
                <w:b/>
                <w:bCs/>
                <w:color w:val="000000"/>
                <w:sz w:val="22"/>
                <w:szCs w:val="22"/>
              </w:rPr>
            </w:pPr>
            <w:ins w:id="97705" w:author="pete jones" w:date="2022-01-11T17:00:00Z">
              <w:r w:rsidRPr="00ED6068">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02A74E24" w14:textId="77777777" w:rsidR="00ED6068" w:rsidRPr="00ED6068" w:rsidRDefault="00ED6068" w:rsidP="00ED6068">
            <w:pPr>
              <w:spacing w:before="0" w:after="0" w:line="240" w:lineRule="auto"/>
              <w:jc w:val="center"/>
              <w:rPr>
                <w:ins w:id="97706" w:author="pete jones" w:date="2022-01-11T17:00:00Z"/>
                <w:rFonts w:ascii="Calibri" w:hAnsi="Calibri" w:cs="Calibri"/>
                <w:b/>
                <w:bCs/>
                <w:color w:val="000000"/>
                <w:sz w:val="22"/>
                <w:szCs w:val="22"/>
              </w:rPr>
            </w:pPr>
            <w:ins w:id="97707" w:author="pete jones" w:date="2022-01-11T17:00:00Z">
              <w:r w:rsidRPr="00ED6068">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76D6350" w14:textId="77777777" w:rsidR="00ED6068" w:rsidRPr="00ED6068" w:rsidRDefault="00ED6068" w:rsidP="00ED6068">
            <w:pPr>
              <w:spacing w:before="0" w:after="0" w:line="240" w:lineRule="auto"/>
              <w:jc w:val="center"/>
              <w:rPr>
                <w:ins w:id="97708" w:author="pete jones" w:date="2022-01-11T17:00:00Z"/>
                <w:rFonts w:ascii="Calibri" w:hAnsi="Calibri" w:cs="Calibri"/>
                <w:b/>
                <w:bCs/>
                <w:color w:val="000000"/>
                <w:sz w:val="22"/>
                <w:szCs w:val="22"/>
              </w:rPr>
            </w:pPr>
            <w:ins w:id="97709" w:author="pete jones" w:date="2022-01-11T17:00:00Z">
              <w:r w:rsidRPr="00ED6068">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A87E2A8" w14:textId="77777777" w:rsidR="00ED6068" w:rsidRPr="00ED6068" w:rsidRDefault="00ED6068" w:rsidP="00ED6068">
            <w:pPr>
              <w:spacing w:before="0" w:after="0" w:line="240" w:lineRule="auto"/>
              <w:jc w:val="center"/>
              <w:rPr>
                <w:ins w:id="97710" w:author="pete jones" w:date="2022-01-11T17:00:00Z"/>
                <w:rFonts w:ascii="Calibri" w:hAnsi="Calibri" w:cs="Calibri"/>
                <w:b/>
                <w:bCs/>
                <w:color w:val="000000"/>
                <w:sz w:val="22"/>
                <w:szCs w:val="22"/>
              </w:rPr>
            </w:pPr>
            <w:ins w:id="97711" w:author="pete jones" w:date="2022-01-11T17:00:00Z">
              <w:r w:rsidRPr="00ED6068">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7A0F3BC4" w14:textId="77777777" w:rsidR="00ED6068" w:rsidRPr="00ED6068" w:rsidRDefault="00ED6068" w:rsidP="00ED6068">
            <w:pPr>
              <w:spacing w:before="0" w:after="0" w:line="240" w:lineRule="auto"/>
              <w:jc w:val="center"/>
              <w:rPr>
                <w:ins w:id="97712" w:author="pete jones" w:date="2022-01-11T17:00:00Z"/>
                <w:rFonts w:ascii="Calibri" w:hAnsi="Calibri" w:cs="Calibri"/>
                <w:b/>
                <w:bCs/>
                <w:color w:val="000000"/>
                <w:sz w:val="22"/>
                <w:szCs w:val="22"/>
              </w:rPr>
            </w:pPr>
            <w:ins w:id="97713" w:author="pete jones" w:date="2022-01-11T17:00:00Z">
              <w:r w:rsidRPr="00ED6068">
                <w:rPr>
                  <w:rFonts w:ascii="Calibri" w:hAnsi="Calibri" w:cs="Calibri"/>
                  <w:b/>
                  <w:bCs/>
                  <w:color w:val="000000"/>
                  <w:sz w:val="22"/>
                  <w:szCs w:val="22"/>
                </w:rPr>
                <w:t>Coursework</w:t>
              </w:r>
            </w:ins>
          </w:p>
        </w:tc>
      </w:tr>
      <w:tr w:rsidR="00ED6068" w:rsidRPr="00ED6068" w14:paraId="29E807DE" w14:textId="77777777" w:rsidTr="00ED6068">
        <w:trPr>
          <w:trHeight w:val="300"/>
          <w:ins w:id="97714" w:author="pete jones" w:date="2022-01-11T17:00: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D197DC9" w14:textId="77777777" w:rsidR="00ED6068" w:rsidRPr="00ED6068" w:rsidRDefault="00ED6068" w:rsidP="00ED6068">
            <w:pPr>
              <w:spacing w:before="0" w:after="0" w:line="240" w:lineRule="auto"/>
              <w:jc w:val="center"/>
              <w:rPr>
                <w:ins w:id="97715" w:author="pete jones" w:date="2022-01-11T17:00:00Z"/>
                <w:rFonts w:ascii="Calibri" w:hAnsi="Calibri" w:cs="Calibri"/>
                <w:color w:val="000000"/>
                <w:sz w:val="22"/>
                <w:szCs w:val="22"/>
              </w:rPr>
            </w:pPr>
            <w:ins w:id="97716"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5FB709F" w14:textId="77777777" w:rsidR="00ED6068" w:rsidRPr="00ED6068" w:rsidRDefault="00ED6068" w:rsidP="00ED6068">
            <w:pPr>
              <w:spacing w:before="0" w:after="0" w:line="240" w:lineRule="auto"/>
              <w:jc w:val="left"/>
              <w:rPr>
                <w:ins w:id="97717" w:author="pete jones" w:date="2022-01-11T17:00:00Z"/>
                <w:rFonts w:ascii="Calibri" w:hAnsi="Calibri" w:cs="Calibri"/>
                <w:color w:val="000000"/>
                <w:sz w:val="22"/>
                <w:szCs w:val="22"/>
              </w:rPr>
            </w:pPr>
            <w:ins w:id="97718" w:author="pete jones" w:date="2022-01-11T17:00:00Z">
              <w:r w:rsidRPr="00ED6068">
                <w:rPr>
                  <w:rFonts w:ascii="Calibri" w:hAnsi="Calibri" w:cs="Calibri"/>
                  <w:color w:val="000000"/>
                  <w:sz w:val="22"/>
                  <w:szCs w:val="22"/>
                </w:rPr>
                <w:t>Principles of Electronics (EG1008)</w:t>
              </w:r>
            </w:ins>
          </w:p>
        </w:tc>
        <w:tc>
          <w:tcPr>
            <w:tcW w:w="432" w:type="dxa"/>
            <w:tcBorders>
              <w:top w:val="nil"/>
              <w:left w:val="nil"/>
              <w:bottom w:val="single" w:sz="4" w:space="0" w:color="auto"/>
              <w:right w:val="single" w:sz="4" w:space="0" w:color="auto"/>
            </w:tcBorders>
            <w:shd w:val="clear" w:color="auto" w:fill="auto"/>
            <w:noWrap/>
            <w:vAlign w:val="bottom"/>
            <w:hideMark/>
          </w:tcPr>
          <w:p w14:paraId="0A1C4D1F" w14:textId="77777777" w:rsidR="00ED6068" w:rsidRPr="00ED6068" w:rsidRDefault="00ED6068" w:rsidP="00ED6068">
            <w:pPr>
              <w:spacing w:before="0" w:after="0" w:line="240" w:lineRule="auto"/>
              <w:jc w:val="center"/>
              <w:rPr>
                <w:ins w:id="97719" w:author="pete jones" w:date="2022-01-11T17:00:00Z"/>
                <w:rFonts w:ascii="Calibri" w:hAnsi="Calibri" w:cs="Calibri"/>
                <w:color w:val="000000"/>
                <w:sz w:val="22"/>
                <w:szCs w:val="22"/>
              </w:rPr>
            </w:pPr>
            <w:ins w:id="97720"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AC74B11" w14:textId="77777777" w:rsidR="00ED6068" w:rsidRPr="00ED6068" w:rsidRDefault="00ED6068" w:rsidP="00ED6068">
            <w:pPr>
              <w:spacing w:before="0" w:after="0" w:line="240" w:lineRule="auto"/>
              <w:jc w:val="center"/>
              <w:rPr>
                <w:ins w:id="97721" w:author="pete jones" w:date="2022-01-11T17:00:00Z"/>
                <w:rFonts w:ascii="Calibri" w:hAnsi="Calibri" w:cs="Calibri"/>
                <w:color w:val="000000"/>
                <w:sz w:val="22"/>
                <w:szCs w:val="22"/>
              </w:rPr>
            </w:pPr>
            <w:ins w:id="97722"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4A97BCD7" w14:textId="77777777" w:rsidR="00ED6068" w:rsidRPr="00ED6068" w:rsidRDefault="00ED6068" w:rsidP="00ED6068">
            <w:pPr>
              <w:spacing w:before="0" w:after="0" w:line="240" w:lineRule="auto"/>
              <w:jc w:val="center"/>
              <w:rPr>
                <w:ins w:id="97723" w:author="pete jones" w:date="2022-01-11T17:00:00Z"/>
                <w:rFonts w:ascii="Calibri" w:hAnsi="Calibri" w:cs="Calibri"/>
                <w:color w:val="000000"/>
                <w:sz w:val="22"/>
                <w:szCs w:val="22"/>
              </w:rPr>
            </w:pPr>
            <w:ins w:id="9772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347313" w14:textId="77777777" w:rsidR="00ED6068" w:rsidRPr="00ED6068" w:rsidRDefault="00ED6068" w:rsidP="00ED6068">
            <w:pPr>
              <w:spacing w:before="0" w:after="0" w:line="240" w:lineRule="auto"/>
              <w:jc w:val="center"/>
              <w:rPr>
                <w:ins w:id="97725" w:author="pete jones" w:date="2022-01-11T17:00:00Z"/>
                <w:rFonts w:ascii="Calibri" w:hAnsi="Calibri" w:cs="Calibri"/>
                <w:color w:val="000000"/>
                <w:sz w:val="22"/>
                <w:szCs w:val="22"/>
              </w:rPr>
            </w:pPr>
            <w:ins w:id="9772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92F7A1F" w14:textId="77777777" w:rsidR="00ED6068" w:rsidRPr="00ED6068" w:rsidRDefault="00ED6068" w:rsidP="00ED6068">
            <w:pPr>
              <w:spacing w:before="0" w:after="0" w:line="240" w:lineRule="auto"/>
              <w:jc w:val="center"/>
              <w:rPr>
                <w:ins w:id="97727" w:author="pete jones" w:date="2022-01-11T17:00:00Z"/>
                <w:rFonts w:ascii="Calibri" w:hAnsi="Calibri" w:cs="Calibri"/>
                <w:color w:val="000000"/>
                <w:sz w:val="22"/>
                <w:szCs w:val="22"/>
              </w:rPr>
            </w:pPr>
            <w:ins w:id="9772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6C9F0C" w14:textId="77777777" w:rsidR="00ED6068" w:rsidRPr="00ED6068" w:rsidRDefault="00ED6068" w:rsidP="00ED6068">
            <w:pPr>
              <w:spacing w:before="0" w:after="0" w:line="240" w:lineRule="auto"/>
              <w:jc w:val="center"/>
              <w:rPr>
                <w:ins w:id="97729" w:author="pete jones" w:date="2022-01-11T17:00:00Z"/>
                <w:rFonts w:ascii="Calibri" w:hAnsi="Calibri" w:cs="Calibri"/>
                <w:color w:val="000000"/>
                <w:sz w:val="22"/>
                <w:szCs w:val="22"/>
              </w:rPr>
            </w:pPr>
            <w:ins w:id="9773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1E7A82" w14:textId="77777777" w:rsidR="00ED6068" w:rsidRPr="00ED6068" w:rsidRDefault="00ED6068" w:rsidP="00ED6068">
            <w:pPr>
              <w:spacing w:before="0" w:after="0" w:line="240" w:lineRule="auto"/>
              <w:jc w:val="center"/>
              <w:rPr>
                <w:ins w:id="97731" w:author="pete jones" w:date="2022-01-11T17:00:00Z"/>
                <w:rFonts w:ascii="Calibri" w:hAnsi="Calibri" w:cs="Calibri"/>
                <w:color w:val="000000"/>
                <w:sz w:val="22"/>
                <w:szCs w:val="22"/>
              </w:rPr>
            </w:pPr>
            <w:ins w:id="9773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4E9D79" w14:textId="77777777" w:rsidR="00ED6068" w:rsidRPr="00ED6068" w:rsidRDefault="00ED6068" w:rsidP="00ED6068">
            <w:pPr>
              <w:spacing w:before="0" w:after="0" w:line="240" w:lineRule="auto"/>
              <w:jc w:val="center"/>
              <w:rPr>
                <w:ins w:id="97733" w:author="pete jones" w:date="2022-01-11T17:00:00Z"/>
                <w:rFonts w:ascii="Calibri" w:hAnsi="Calibri" w:cs="Calibri"/>
                <w:color w:val="000000"/>
                <w:sz w:val="22"/>
                <w:szCs w:val="22"/>
              </w:rPr>
            </w:pPr>
            <w:ins w:id="9773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FC1967" w14:textId="77777777" w:rsidR="00ED6068" w:rsidRPr="00ED6068" w:rsidRDefault="00ED6068" w:rsidP="00ED6068">
            <w:pPr>
              <w:spacing w:before="0" w:after="0" w:line="240" w:lineRule="auto"/>
              <w:jc w:val="center"/>
              <w:rPr>
                <w:ins w:id="97735" w:author="pete jones" w:date="2022-01-11T17:00:00Z"/>
                <w:rFonts w:ascii="Calibri" w:hAnsi="Calibri" w:cs="Calibri"/>
                <w:color w:val="000000"/>
                <w:sz w:val="22"/>
                <w:szCs w:val="22"/>
              </w:rPr>
            </w:pPr>
            <w:ins w:id="9773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67545D" w14:textId="77777777" w:rsidR="00ED6068" w:rsidRPr="00ED6068" w:rsidRDefault="00ED6068" w:rsidP="00ED6068">
            <w:pPr>
              <w:spacing w:before="0" w:after="0" w:line="240" w:lineRule="auto"/>
              <w:jc w:val="center"/>
              <w:rPr>
                <w:ins w:id="97737" w:author="pete jones" w:date="2022-01-11T17:00:00Z"/>
                <w:rFonts w:ascii="Calibri" w:hAnsi="Calibri" w:cs="Calibri"/>
                <w:color w:val="000000"/>
                <w:sz w:val="22"/>
                <w:szCs w:val="22"/>
              </w:rPr>
            </w:pPr>
            <w:ins w:id="9773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1C6CB8" w14:textId="77777777" w:rsidR="00ED6068" w:rsidRPr="00ED6068" w:rsidRDefault="00ED6068" w:rsidP="00ED6068">
            <w:pPr>
              <w:spacing w:before="0" w:after="0" w:line="240" w:lineRule="auto"/>
              <w:jc w:val="center"/>
              <w:rPr>
                <w:ins w:id="97739" w:author="pete jones" w:date="2022-01-11T17:00:00Z"/>
                <w:rFonts w:ascii="Calibri" w:hAnsi="Calibri" w:cs="Calibri"/>
                <w:color w:val="000000"/>
                <w:sz w:val="22"/>
                <w:szCs w:val="22"/>
              </w:rPr>
            </w:pPr>
            <w:ins w:id="97740"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F83AF46" w14:textId="77777777" w:rsidR="00ED6068" w:rsidRPr="00ED6068" w:rsidRDefault="00ED6068" w:rsidP="00ED6068">
            <w:pPr>
              <w:spacing w:before="0" w:after="0" w:line="240" w:lineRule="auto"/>
              <w:jc w:val="center"/>
              <w:rPr>
                <w:ins w:id="97741" w:author="pete jones" w:date="2022-01-11T17:00:00Z"/>
                <w:rFonts w:ascii="Calibri" w:hAnsi="Calibri" w:cs="Calibri"/>
                <w:color w:val="000000"/>
                <w:sz w:val="22"/>
                <w:szCs w:val="22"/>
              </w:rPr>
            </w:pPr>
            <w:ins w:id="97742" w:author="pete jones" w:date="2022-01-11T17:00:00Z">
              <w:r w:rsidRPr="00ED6068">
                <w:rPr>
                  <w:rFonts w:ascii="Calibri" w:hAnsi="Calibri" w:cs="Calibri"/>
                  <w:color w:val="000000"/>
                  <w:sz w:val="22"/>
                  <w:szCs w:val="22"/>
                </w:rPr>
                <w:t> </w:t>
              </w:r>
            </w:ins>
          </w:p>
        </w:tc>
      </w:tr>
      <w:tr w:rsidR="00ED6068" w:rsidRPr="00ED6068" w14:paraId="665CE664" w14:textId="77777777" w:rsidTr="00ED6068">
        <w:trPr>
          <w:trHeight w:val="300"/>
          <w:ins w:id="97743"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58297CE" w14:textId="77777777" w:rsidR="00ED6068" w:rsidRPr="00ED6068" w:rsidRDefault="00ED6068" w:rsidP="00ED6068">
            <w:pPr>
              <w:spacing w:before="0" w:after="0" w:line="240" w:lineRule="auto"/>
              <w:jc w:val="center"/>
              <w:rPr>
                <w:ins w:id="97744" w:author="pete jones" w:date="2022-01-11T17:00:00Z"/>
                <w:rFonts w:ascii="Calibri" w:hAnsi="Calibri" w:cs="Calibri"/>
                <w:color w:val="000000"/>
                <w:sz w:val="22"/>
                <w:szCs w:val="22"/>
              </w:rPr>
            </w:pPr>
            <w:ins w:id="97745"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E06909A" w14:textId="77777777" w:rsidR="00ED6068" w:rsidRPr="00ED6068" w:rsidRDefault="00ED6068" w:rsidP="00ED6068">
            <w:pPr>
              <w:spacing w:before="0" w:after="0" w:line="240" w:lineRule="auto"/>
              <w:jc w:val="left"/>
              <w:rPr>
                <w:ins w:id="97746" w:author="pete jones" w:date="2022-01-11T17:00:00Z"/>
                <w:rFonts w:ascii="Calibri" w:hAnsi="Calibri" w:cs="Calibri"/>
                <w:color w:val="000000"/>
                <w:sz w:val="22"/>
                <w:szCs w:val="22"/>
              </w:rPr>
            </w:pPr>
            <w:ins w:id="97747" w:author="pete jones" w:date="2022-01-11T17:00:00Z">
              <w:r w:rsidRPr="00ED6068">
                <w:rPr>
                  <w:rFonts w:ascii="Calibri" w:hAnsi="Calibri" w:cs="Calibri"/>
                  <w:color w:val="000000"/>
                  <w:sz w:val="22"/>
                  <w:szCs w:val="22"/>
                </w:rPr>
                <w:t>CAD and Communication in Engineering Practice (EG1010)</w:t>
              </w:r>
            </w:ins>
          </w:p>
        </w:tc>
        <w:tc>
          <w:tcPr>
            <w:tcW w:w="432" w:type="dxa"/>
            <w:tcBorders>
              <w:top w:val="nil"/>
              <w:left w:val="nil"/>
              <w:bottom w:val="single" w:sz="4" w:space="0" w:color="auto"/>
              <w:right w:val="single" w:sz="4" w:space="0" w:color="auto"/>
            </w:tcBorders>
            <w:shd w:val="clear" w:color="auto" w:fill="auto"/>
            <w:noWrap/>
            <w:vAlign w:val="bottom"/>
            <w:hideMark/>
          </w:tcPr>
          <w:p w14:paraId="1CE64AD3" w14:textId="77777777" w:rsidR="00ED6068" w:rsidRPr="00ED6068" w:rsidRDefault="00ED6068" w:rsidP="00ED6068">
            <w:pPr>
              <w:spacing w:before="0" w:after="0" w:line="240" w:lineRule="auto"/>
              <w:jc w:val="center"/>
              <w:rPr>
                <w:ins w:id="97748" w:author="pete jones" w:date="2022-01-11T17:00:00Z"/>
                <w:rFonts w:ascii="Calibri" w:hAnsi="Calibri" w:cs="Calibri"/>
                <w:color w:val="000000"/>
                <w:sz w:val="22"/>
                <w:szCs w:val="22"/>
              </w:rPr>
            </w:pPr>
            <w:ins w:id="97749"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9D14330" w14:textId="77777777" w:rsidR="00ED6068" w:rsidRPr="00ED6068" w:rsidRDefault="00ED6068" w:rsidP="00ED6068">
            <w:pPr>
              <w:spacing w:before="0" w:after="0" w:line="240" w:lineRule="auto"/>
              <w:jc w:val="center"/>
              <w:rPr>
                <w:ins w:id="97750" w:author="pete jones" w:date="2022-01-11T17:00:00Z"/>
                <w:rFonts w:ascii="Calibri" w:hAnsi="Calibri" w:cs="Calibri"/>
                <w:color w:val="000000"/>
                <w:sz w:val="22"/>
                <w:szCs w:val="22"/>
              </w:rPr>
            </w:pPr>
            <w:ins w:id="97751"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7C0B6DAA" w14:textId="77777777" w:rsidR="00ED6068" w:rsidRPr="00ED6068" w:rsidRDefault="00ED6068" w:rsidP="00ED6068">
            <w:pPr>
              <w:spacing w:before="0" w:after="0" w:line="240" w:lineRule="auto"/>
              <w:jc w:val="center"/>
              <w:rPr>
                <w:ins w:id="97752" w:author="pete jones" w:date="2022-01-11T17:00:00Z"/>
                <w:rFonts w:ascii="Calibri" w:hAnsi="Calibri" w:cs="Calibri"/>
                <w:color w:val="000000"/>
                <w:sz w:val="22"/>
                <w:szCs w:val="22"/>
              </w:rPr>
            </w:pPr>
            <w:ins w:id="9775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7AFBCE" w14:textId="77777777" w:rsidR="00ED6068" w:rsidRPr="00ED6068" w:rsidRDefault="00ED6068" w:rsidP="00ED6068">
            <w:pPr>
              <w:spacing w:before="0" w:after="0" w:line="240" w:lineRule="auto"/>
              <w:jc w:val="center"/>
              <w:rPr>
                <w:ins w:id="97754" w:author="pete jones" w:date="2022-01-11T17:00:00Z"/>
                <w:rFonts w:ascii="Calibri" w:hAnsi="Calibri" w:cs="Calibri"/>
                <w:color w:val="000000"/>
                <w:sz w:val="22"/>
                <w:szCs w:val="22"/>
              </w:rPr>
            </w:pPr>
            <w:ins w:id="9775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1B0126" w14:textId="77777777" w:rsidR="00ED6068" w:rsidRPr="00ED6068" w:rsidRDefault="00ED6068" w:rsidP="00ED6068">
            <w:pPr>
              <w:spacing w:before="0" w:after="0" w:line="240" w:lineRule="auto"/>
              <w:jc w:val="center"/>
              <w:rPr>
                <w:ins w:id="97756" w:author="pete jones" w:date="2022-01-11T17:00:00Z"/>
                <w:rFonts w:ascii="Calibri" w:hAnsi="Calibri" w:cs="Calibri"/>
                <w:color w:val="000000"/>
                <w:sz w:val="22"/>
                <w:szCs w:val="22"/>
              </w:rPr>
            </w:pPr>
            <w:ins w:id="9775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07FD8C" w14:textId="77777777" w:rsidR="00ED6068" w:rsidRPr="00ED6068" w:rsidRDefault="00ED6068" w:rsidP="00ED6068">
            <w:pPr>
              <w:spacing w:before="0" w:after="0" w:line="240" w:lineRule="auto"/>
              <w:jc w:val="center"/>
              <w:rPr>
                <w:ins w:id="97758" w:author="pete jones" w:date="2022-01-11T17:00:00Z"/>
                <w:rFonts w:ascii="Calibri" w:hAnsi="Calibri" w:cs="Calibri"/>
                <w:color w:val="000000"/>
                <w:sz w:val="22"/>
                <w:szCs w:val="22"/>
              </w:rPr>
            </w:pPr>
            <w:ins w:id="9775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A96CF88" w14:textId="77777777" w:rsidR="00ED6068" w:rsidRPr="00ED6068" w:rsidRDefault="00ED6068" w:rsidP="00ED6068">
            <w:pPr>
              <w:spacing w:before="0" w:after="0" w:line="240" w:lineRule="auto"/>
              <w:jc w:val="center"/>
              <w:rPr>
                <w:ins w:id="97760" w:author="pete jones" w:date="2022-01-11T17:00:00Z"/>
                <w:rFonts w:ascii="Calibri" w:hAnsi="Calibri" w:cs="Calibri"/>
                <w:color w:val="000000"/>
                <w:sz w:val="22"/>
                <w:szCs w:val="22"/>
              </w:rPr>
            </w:pPr>
            <w:ins w:id="9776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A46EFE" w14:textId="77777777" w:rsidR="00ED6068" w:rsidRPr="00ED6068" w:rsidRDefault="00ED6068" w:rsidP="00ED6068">
            <w:pPr>
              <w:spacing w:before="0" w:after="0" w:line="240" w:lineRule="auto"/>
              <w:jc w:val="center"/>
              <w:rPr>
                <w:ins w:id="97762" w:author="pete jones" w:date="2022-01-11T17:00:00Z"/>
                <w:rFonts w:ascii="Calibri" w:hAnsi="Calibri" w:cs="Calibri"/>
                <w:color w:val="000000"/>
                <w:sz w:val="22"/>
                <w:szCs w:val="22"/>
              </w:rPr>
            </w:pPr>
            <w:ins w:id="9776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42F744" w14:textId="77777777" w:rsidR="00ED6068" w:rsidRPr="00ED6068" w:rsidRDefault="00ED6068" w:rsidP="00ED6068">
            <w:pPr>
              <w:spacing w:before="0" w:after="0" w:line="240" w:lineRule="auto"/>
              <w:jc w:val="center"/>
              <w:rPr>
                <w:ins w:id="97764" w:author="pete jones" w:date="2022-01-11T17:00:00Z"/>
                <w:rFonts w:ascii="Calibri" w:hAnsi="Calibri" w:cs="Calibri"/>
                <w:color w:val="000000"/>
                <w:sz w:val="22"/>
                <w:szCs w:val="22"/>
              </w:rPr>
            </w:pPr>
            <w:ins w:id="9776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14C23F" w14:textId="77777777" w:rsidR="00ED6068" w:rsidRPr="00ED6068" w:rsidRDefault="00ED6068" w:rsidP="00ED6068">
            <w:pPr>
              <w:spacing w:before="0" w:after="0" w:line="240" w:lineRule="auto"/>
              <w:jc w:val="center"/>
              <w:rPr>
                <w:ins w:id="97766" w:author="pete jones" w:date="2022-01-11T17:00:00Z"/>
                <w:rFonts w:ascii="Calibri" w:hAnsi="Calibri" w:cs="Calibri"/>
                <w:color w:val="000000"/>
                <w:sz w:val="22"/>
                <w:szCs w:val="22"/>
              </w:rPr>
            </w:pPr>
            <w:ins w:id="9776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6CBCDC" w14:textId="77777777" w:rsidR="00ED6068" w:rsidRPr="00ED6068" w:rsidRDefault="00ED6068" w:rsidP="00ED6068">
            <w:pPr>
              <w:spacing w:before="0" w:after="0" w:line="240" w:lineRule="auto"/>
              <w:jc w:val="center"/>
              <w:rPr>
                <w:ins w:id="97768" w:author="pete jones" w:date="2022-01-11T17:00:00Z"/>
                <w:rFonts w:ascii="Calibri" w:hAnsi="Calibri" w:cs="Calibri"/>
                <w:color w:val="000000"/>
                <w:sz w:val="22"/>
                <w:szCs w:val="22"/>
              </w:rPr>
            </w:pPr>
            <w:ins w:id="97769"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69612D3" w14:textId="77777777" w:rsidR="00ED6068" w:rsidRPr="00ED6068" w:rsidRDefault="00ED6068" w:rsidP="00ED6068">
            <w:pPr>
              <w:spacing w:before="0" w:after="0" w:line="240" w:lineRule="auto"/>
              <w:jc w:val="center"/>
              <w:rPr>
                <w:ins w:id="97770" w:author="pete jones" w:date="2022-01-11T17:00:00Z"/>
                <w:rFonts w:ascii="Calibri" w:hAnsi="Calibri" w:cs="Calibri"/>
                <w:color w:val="000000"/>
                <w:sz w:val="22"/>
                <w:szCs w:val="22"/>
              </w:rPr>
            </w:pPr>
            <w:ins w:id="97771" w:author="pete jones" w:date="2022-01-11T17:00:00Z">
              <w:r w:rsidRPr="00ED6068">
                <w:rPr>
                  <w:rFonts w:ascii="Calibri" w:hAnsi="Calibri" w:cs="Calibri"/>
                  <w:color w:val="000000"/>
                  <w:sz w:val="22"/>
                  <w:szCs w:val="22"/>
                </w:rPr>
                <w:t> </w:t>
              </w:r>
            </w:ins>
          </w:p>
        </w:tc>
      </w:tr>
      <w:tr w:rsidR="00ED6068" w:rsidRPr="00ED6068" w14:paraId="69CE9546" w14:textId="77777777" w:rsidTr="00ED6068">
        <w:trPr>
          <w:trHeight w:val="300"/>
          <w:ins w:id="97772"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4FF7DF2" w14:textId="77777777" w:rsidR="00ED6068" w:rsidRPr="00ED6068" w:rsidRDefault="00ED6068" w:rsidP="00ED6068">
            <w:pPr>
              <w:spacing w:before="0" w:after="0" w:line="240" w:lineRule="auto"/>
              <w:jc w:val="center"/>
              <w:rPr>
                <w:ins w:id="97773" w:author="pete jones" w:date="2022-01-11T17:00:00Z"/>
                <w:rFonts w:ascii="Calibri" w:hAnsi="Calibri" w:cs="Calibri"/>
                <w:color w:val="000000"/>
                <w:sz w:val="22"/>
                <w:szCs w:val="22"/>
              </w:rPr>
            </w:pPr>
            <w:ins w:id="97774"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88F6ACE" w14:textId="77777777" w:rsidR="00ED6068" w:rsidRPr="00ED6068" w:rsidRDefault="00ED6068" w:rsidP="00ED6068">
            <w:pPr>
              <w:spacing w:before="0" w:after="0" w:line="240" w:lineRule="auto"/>
              <w:jc w:val="left"/>
              <w:rPr>
                <w:ins w:id="97775" w:author="pete jones" w:date="2022-01-11T17:00:00Z"/>
                <w:rFonts w:ascii="Calibri" w:hAnsi="Calibri" w:cs="Calibri"/>
                <w:color w:val="000000"/>
                <w:sz w:val="22"/>
                <w:szCs w:val="22"/>
              </w:rPr>
            </w:pPr>
            <w:ins w:id="97776" w:author="pete jones" w:date="2022-01-11T17:00:00Z">
              <w:r w:rsidRPr="00ED6068">
                <w:rPr>
                  <w:rFonts w:ascii="Calibri" w:hAnsi="Calibri" w:cs="Calibri"/>
                  <w:color w:val="000000"/>
                  <w:sz w:val="22"/>
                  <w:szCs w:val="22"/>
                </w:rPr>
                <w:t>Fundamentals of Engineering Materials (EG1012)</w:t>
              </w:r>
            </w:ins>
          </w:p>
        </w:tc>
        <w:tc>
          <w:tcPr>
            <w:tcW w:w="432" w:type="dxa"/>
            <w:tcBorders>
              <w:top w:val="nil"/>
              <w:left w:val="nil"/>
              <w:bottom w:val="single" w:sz="4" w:space="0" w:color="auto"/>
              <w:right w:val="single" w:sz="4" w:space="0" w:color="auto"/>
            </w:tcBorders>
            <w:shd w:val="clear" w:color="auto" w:fill="auto"/>
            <w:noWrap/>
            <w:vAlign w:val="bottom"/>
            <w:hideMark/>
          </w:tcPr>
          <w:p w14:paraId="21013C07" w14:textId="77777777" w:rsidR="00ED6068" w:rsidRPr="00ED6068" w:rsidRDefault="00ED6068" w:rsidP="00ED6068">
            <w:pPr>
              <w:spacing w:before="0" w:after="0" w:line="240" w:lineRule="auto"/>
              <w:jc w:val="center"/>
              <w:rPr>
                <w:ins w:id="97777" w:author="pete jones" w:date="2022-01-11T17:00:00Z"/>
                <w:rFonts w:ascii="Calibri" w:hAnsi="Calibri" w:cs="Calibri"/>
                <w:color w:val="000000"/>
                <w:sz w:val="22"/>
                <w:szCs w:val="22"/>
              </w:rPr>
            </w:pPr>
            <w:ins w:id="97778" w:author="pete jones" w:date="2022-01-11T17:00:00Z">
              <w:r w:rsidRPr="00ED6068">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7688E31" w14:textId="77777777" w:rsidR="00ED6068" w:rsidRPr="00ED6068" w:rsidRDefault="00ED6068" w:rsidP="00ED6068">
            <w:pPr>
              <w:spacing w:before="0" w:after="0" w:line="240" w:lineRule="auto"/>
              <w:jc w:val="center"/>
              <w:rPr>
                <w:ins w:id="97779" w:author="pete jones" w:date="2022-01-11T17:00:00Z"/>
                <w:rFonts w:ascii="Calibri" w:hAnsi="Calibri" w:cs="Calibri"/>
                <w:color w:val="000000"/>
                <w:sz w:val="22"/>
                <w:szCs w:val="22"/>
              </w:rPr>
            </w:pPr>
            <w:ins w:id="97780"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1123C9BE" w14:textId="77777777" w:rsidR="00ED6068" w:rsidRPr="00ED6068" w:rsidRDefault="00ED6068" w:rsidP="00ED6068">
            <w:pPr>
              <w:spacing w:before="0" w:after="0" w:line="240" w:lineRule="auto"/>
              <w:jc w:val="center"/>
              <w:rPr>
                <w:ins w:id="97781" w:author="pete jones" w:date="2022-01-11T17:00:00Z"/>
                <w:rFonts w:ascii="Calibri" w:hAnsi="Calibri" w:cs="Calibri"/>
                <w:color w:val="000000"/>
                <w:sz w:val="22"/>
                <w:szCs w:val="22"/>
              </w:rPr>
            </w:pPr>
            <w:ins w:id="9778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FF2CA1" w14:textId="77777777" w:rsidR="00ED6068" w:rsidRPr="00ED6068" w:rsidRDefault="00ED6068" w:rsidP="00ED6068">
            <w:pPr>
              <w:spacing w:before="0" w:after="0" w:line="240" w:lineRule="auto"/>
              <w:jc w:val="center"/>
              <w:rPr>
                <w:ins w:id="97783" w:author="pete jones" w:date="2022-01-11T17:00:00Z"/>
                <w:rFonts w:ascii="Calibri" w:hAnsi="Calibri" w:cs="Calibri"/>
                <w:color w:val="000000"/>
                <w:sz w:val="22"/>
                <w:szCs w:val="22"/>
              </w:rPr>
            </w:pPr>
            <w:ins w:id="9778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5FF593" w14:textId="77777777" w:rsidR="00ED6068" w:rsidRPr="00ED6068" w:rsidRDefault="00ED6068" w:rsidP="00ED6068">
            <w:pPr>
              <w:spacing w:before="0" w:after="0" w:line="240" w:lineRule="auto"/>
              <w:jc w:val="center"/>
              <w:rPr>
                <w:ins w:id="97785" w:author="pete jones" w:date="2022-01-11T17:00:00Z"/>
                <w:rFonts w:ascii="Calibri" w:hAnsi="Calibri" w:cs="Calibri"/>
                <w:color w:val="000000"/>
                <w:sz w:val="22"/>
                <w:szCs w:val="22"/>
              </w:rPr>
            </w:pPr>
            <w:ins w:id="9778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85D077B" w14:textId="77777777" w:rsidR="00ED6068" w:rsidRPr="00ED6068" w:rsidRDefault="00ED6068" w:rsidP="00ED6068">
            <w:pPr>
              <w:spacing w:before="0" w:after="0" w:line="240" w:lineRule="auto"/>
              <w:jc w:val="center"/>
              <w:rPr>
                <w:ins w:id="97787" w:author="pete jones" w:date="2022-01-11T17:00:00Z"/>
                <w:rFonts w:ascii="Calibri" w:hAnsi="Calibri" w:cs="Calibri"/>
                <w:color w:val="000000"/>
                <w:sz w:val="22"/>
                <w:szCs w:val="22"/>
              </w:rPr>
            </w:pPr>
            <w:ins w:id="9778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F4D5EB" w14:textId="77777777" w:rsidR="00ED6068" w:rsidRPr="00ED6068" w:rsidRDefault="00ED6068" w:rsidP="00ED6068">
            <w:pPr>
              <w:spacing w:before="0" w:after="0" w:line="240" w:lineRule="auto"/>
              <w:jc w:val="center"/>
              <w:rPr>
                <w:ins w:id="97789" w:author="pete jones" w:date="2022-01-11T17:00:00Z"/>
                <w:rFonts w:ascii="Calibri" w:hAnsi="Calibri" w:cs="Calibri"/>
                <w:color w:val="000000"/>
                <w:sz w:val="22"/>
                <w:szCs w:val="22"/>
              </w:rPr>
            </w:pPr>
            <w:ins w:id="9779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BF8937" w14:textId="77777777" w:rsidR="00ED6068" w:rsidRPr="00ED6068" w:rsidRDefault="00ED6068" w:rsidP="00ED6068">
            <w:pPr>
              <w:spacing w:before="0" w:after="0" w:line="240" w:lineRule="auto"/>
              <w:jc w:val="center"/>
              <w:rPr>
                <w:ins w:id="97791" w:author="pete jones" w:date="2022-01-11T17:00:00Z"/>
                <w:rFonts w:ascii="Calibri" w:hAnsi="Calibri" w:cs="Calibri"/>
                <w:color w:val="000000"/>
                <w:sz w:val="22"/>
                <w:szCs w:val="22"/>
              </w:rPr>
            </w:pPr>
            <w:ins w:id="9779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FFCB96" w14:textId="77777777" w:rsidR="00ED6068" w:rsidRPr="00ED6068" w:rsidRDefault="00ED6068" w:rsidP="00ED6068">
            <w:pPr>
              <w:spacing w:before="0" w:after="0" w:line="240" w:lineRule="auto"/>
              <w:jc w:val="center"/>
              <w:rPr>
                <w:ins w:id="97793" w:author="pete jones" w:date="2022-01-11T17:00:00Z"/>
                <w:rFonts w:ascii="Calibri" w:hAnsi="Calibri" w:cs="Calibri"/>
                <w:color w:val="000000"/>
                <w:sz w:val="22"/>
                <w:szCs w:val="22"/>
              </w:rPr>
            </w:pPr>
            <w:ins w:id="9779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3213B5" w14:textId="77777777" w:rsidR="00ED6068" w:rsidRPr="00ED6068" w:rsidRDefault="00ED6068" w:rsidP="00ED6068">
            <w:pPr>
              <w:spacing w:before="0" w:after="0" w:line="240" w:lineRule="auto"/>
              <w:jc w:val="center"/>
              <w:rPr>
                <w:ins w:id="97795" w:author="pete jones" w:date="2022-01-11T17:00:00Z"/>
                <w:rFonts w:ascii="Calibri" w:hAnsi="Calibri" w:cs="Calibri"/>
                <w:color w:val="000000"/>
                <w:sz w:val="22"/>
                <w:szCs w:val="22"/>
              </w:rPr>
            </w:pPr>
            <w:ins w:id="9779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2AD4E7" w14:textId="77777777" w:rsidR="00ED6068" w:rsidRPr="00ED6068" w:rsidRDefault="00ED6068" w:rsidP="00ED6068">
            <w:pPr>
              <w:spacing w:before="0" w:after="0" w:line="240" w:lineRule="auto"/>
              <w:jc w:val="center"/>
              <w:rPr>
                <w:ins w:id="97797" w:author="pete jones" w:date="2022-01-11T17:00:00Z"/>
                <w:rFonts w:ascii="Calibri" w:hAnsi="Calibri" w:cs="Calibri"/>
                <w:color w:val="000000"/>
                <w:sz w:val="22"/>
                <w:szCs w:val="22"/>
              </w:rPr>
            </w:pPr>
            <w:ins w:id="97798"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A368D12" w14:textId="77777777" w:rsidR="00ED6068" w:rsidRPr="00ED6068" w:rsidRDefault="00ED6068" w:rsidP="00ED6068">
            <w:pPr>
              <w:spacing w:before="0" w:after="0" w:line="240" w:lineRule="auto"/>
              <w:jc w:val="center"/>
              <w:rPr>
                <w:ins w:id="97799" w:author="pete jones" w:date="2022-01-11T17:00:00Z"/>
                <w:rFonts w:ascii="Calibri" w:hAnsi="Calibri" w:cs="Calibri"/>
                <w:color w:val="000000"/>
                <w:sz w:val="22"/>
                <w:szCs w:val="22"/>
              </w:rPr>
            </w:pPr>
            <w:ins w:id="97800" w:author="pete jones" w:date="2022-01-11T17:00:00Z">
              <w:r w:rsidRPr="00ED6068">
                <w:rPr>
                  <w:rFonts w:ascii="Calibri" w:hAnsi="Calibri" w:cs="Calibri"/>
                  <w:color w:val="000000"/>
                  <w:sz w:val="22"/>
                  <w:szCs w:val="22"/>
                </w:rPr>
                <w:t> </w:t>
              </w:r>
            </w:ins>
          </w:p>
        </w:tc>
      </w:tr>
      <w:tr w:rsidR="00ED6068" w:rsidRPr="00ED6068" w14:paraId="75DCD42F" w14:textId="77777777" w:rsidTr="00ED6068">
        <w:trPr>
          <w:trHeight w:val="300"/>
          <w:ins w:id="97801"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5417EF0" w14:textId="77777777" w:rsidR="00ED6068" w:rsidRPr="00ED6068" w:rsidRDefault="00ED6068" w:rsidP="00ED6068">
            <w:pPr>
              <w:spacing w:before="0" w:after="0" w:line="240" w:lineRule="auto"/>
              <w:jc w:val="center"/>
              <w:rPr>
                <w:ins w:id="97802" w:author="pete jones" w:date="2022-01-11T17:00:00Z"/>
                <w:rFonts w:ascii="Calibri" w:hAnsi="Calibri" w:cs="Calibri"/>
                <w:color w:val="000000"/>
                <w:sz w:val="22"/>
                <w:szCs w:val="22"/>
              </w:rPr>
            </w:pPr>
            <w:ins w:id="97803"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CAF953B" w14:textId="77777777" w:rsidR="00ED6068" w:rsidRPr="00ED6068" w:rsidRDefault="00ED6068" w:rsidP="00ED6068">
            <w:pPr>
              <w:spacing w:before="0" w:after="0" w:line="240" w:lineRule="auto"/>
              <w:jc w:val="left"/>
              <w:rPr>
                <w:ins w:id="97804" w:author="pete jones" w:date="2022-01-11T17:00:00Z"/>
                <w:rFonts w:ascii="Calibri" w:hAnsi="Calibri" w:cs="Calibri"/>
                <w:color w:val="000000"/>
                <w:sz w:val="22"/>
                <w:szCs w:val="22"/>
              </w:rPr>
            </w:pPr>
            <w:ins w:id="97805" w:author="pete jones" w:date="2022-01-11T17:00:00Z">
              <w:r w:rsidRPr="00ED6068">
                <w:rPr>
                  <w:rFonts w:ascii="Calibri" w:hAnsi="Calibri" w:cs="Calibri"/>
                  <w:color w:val="000000"/>
                  <w:sz w:val="22"/>
                  <w:szCs w:val="22"/>
                </w:rPr>
                <w:t>Electronics Design (EE1501)</w:t>
              </w:r>
            </w:ins>
          </w:p>
        </w:tc>
        <w:tc>
          <w:tcPr>
            <w:tcW w:w="432" w:type="dxa"/>
            <w:tcBorders>
              <w:top w:val="nil"/>
              <w:left w:val="nil"/>
              <w:bottom w:val="single" w:sz="4" w:space="0" w:color="auto"/>
              <w:right w:val="single" w:sz="4" w:space="0" w:color="auto"/>
            </w:tcBorders>
            <w:shd w:val="clear" w:color="auto" w:fill="auto"/>
            <w:noWrap/>
            <w:vAlign w:val="bottom"/>
            <w:hideMark/>
          </w:tcPr>
          <w:p w14:paraId="66FCBC51" w14:textId="77777777" w:rsidR="00ED6068" w:rsidRPr="00ED6068" w:rsidRDefault="00ED6068" w:rsidP="00ED6068">
            <w:pPr>
              <w:spacing w:before="0" w:after="0" w:line="240" w:lineRule="auto"/>
              <w:jc w:val="center"/>
              <w:rPr>
                <w:ins w:id="97806" w:author="pete jones" w:date="2022-01-11T17:00:00Z"/>
                <w:rFonts w:ascii="Calibri" w:hAnsi="Calibri" w:cs="Calibri"/>
                <w:color w:val="000000"/>
                <w:sz w:val="22"/>
                <w:szCs w:val="22"/>
              </w:rPr>
            </w:pPr>
            <w:ins w:id="97807"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8D15EFF" w14:textId="77777777" w:rsidR="00ED6068" w:rsidRPr="00ED6068" w:rsidRDefault="00ED6068" w:rsidP="00ED6068">
            <w:pPr>
              <w:spacing w:before="0" w:after="0" w:line="240" w:lineRule="auto"/>
              <w:jc w:val="center"/>
              <w:rPr>
                <w:ins w:id="97808" w:author="pete jones" w:date="2022-01-11T17:00:00Z"/>
                <w:rFonts w:ascii="Calibri" w:hAnsi="Calibri" w:cs="Calibri"/>
                <w:color w:val="000000"/>
                <w:sz w:val="22"/>
                <w:szCs w:val="22"/>
              </w:rPr>
            </w:pPr>
            <w:ins w:id="97809"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633621DE" w14:textId="77777777" w:rsidR="00ED6068" w:rsidRPr="00ED6068" w:rsidRDefault="00ED6068" w:rsidP="00ED6068">
            <w:pPr>
              <w:spacing w:before="0" w:after="0" w:line="240" w:lineRule="auto"/>
              <w:jc w:val="center"/>
              <w:rPr>
                <w:ins w:id="97810" w:author="pete jones" w:date="2022-01-11T17:00:00Z"/>
                <w:rFonts w:ascii="Calibri" w:hAnsi="Calibri" w:cs="Calibri"/>
                <w:color w:val="000000"/>
                <w:sz w:val="22"/>
                <w:szCs w:val="22"/>
              </w:rPr>
            </w:pPr>
            <w:ins w:id="9781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BE3B8F" w14:textId="77777777" w:rsidR="00ED6068" w:rsidRPr="00ED6068" w:rsidRDefault="00ED6068" w:rsidP="00ED6068">
            <w:pPr>
              <w:spacing w:before="0" w:after="0" w:line="240" w:lineRule="auto"/>
              <w:jc w:val="center"/>
              <w:rPr>
                <w:ins w:id="97812" w:author="pete jones" w:date="2022-01-11T17:00:00Z"/>
                <w:rFonts w:ascii="Calibri" w:hAnsi="Calibri" w:cs="Calibri"/>
                <w:color w:val="000000"/>
                <w:sz w:val="22"/>
                <w:szCs w:val="22"/>
              </w:rPr>
            </w:pPr>
            <w:ins w:id="9781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FFA4BB" w14:textId="77777777" w:rsidR="00ED6068" w:rsidRPr="00ED6068" w:rsidRDefault="00ED6068" w:rsidP="00ED6068">
            <w:pPr>
              <w:spacing w:before="0" w:after="0" w:line="240" w:lineRule="auto"/>
              <w:jc w:val="center"/>
              <w:rPr>
                <w:ins w:id="97814" w:author="pete jones" w:date="2022-01-11T17:00:00Z"/>
                <w:rFonts w:ascii="Calibri" w:hAnsi="Calibri" w:cs="Calibri"/>
                <w:color w:val="000000"/>
                <w:sz w:val="22"/>
                <w:szCs w:val="22"/>
              </w:rPr>
            </w:pPr>
            <w:ins w:id="9781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5F7439" w14:textId="77777777" w:rsidR="00ED6068" w:rsidRPr="00ED6068" w:rsidRDefault="00ED6068" w:rsidP="00ED6068">
            <w:pPr>
              <w:spacing w:before="0" w:after="0" w:line="240" w:lineRule="auto"/>
              <w:jc w:val="center"/>
              <w:rPr>
                <w:ins w:id="97816" w:author="pete jones" w:date="2022-01-11T17:00:00Z"/>
                <w:rFonts w:ascii="Calibri" w:hAnsi="Calibri" w:cs="Calibri"/>
                <w:color w:val="000000"/>
                <w:sz w:val="22"/>
                <w:szCs w:val="22"/>
              </w:rPr>
            </w:pPr>
            <w:ins w:id="9781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FA83D3" w14:textId="77777777" w:rsidR="00ED6068" w:rsidRPr="00ED6068" w:rsidRDefault="00ED6068" w:rsidP="00ED6068">
            <w:pPr>
              <w:spacing w:before="0" w:after="0" w:line="240" w:lineRule="auto"/>
              <w:jc w:val="center"/>
              <w:rPr>
                <w:ins w:id="97818" w:author="pete jones" w:date="2022-01-11T17:00:00Z"/>
                <w:rFonts w:ascii="Calibri" w:hAnsi="Calibri" w:cs="Calibri"/>
                <w:color w:val="000000"/>
                <w:sz w:val="22"/>
                <w:szCs w:val="22"/>
              </w:rPr>
            </w:pPr>
            <w:ins w:id="9781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A01CAE" w14:textId="77777777" w:rsidR="00ED6068" w:rsidRPr="00ED6068" w:rsidRDefault="00ED6068" w:rsidP="00ED6068">
            <w:pPr>
              <w:spacing w:before="0" w:after="0" w:line="240" w:lineRule="auto"/>
              <w:jc w:val="center"/>
              <w:rPr>
                <w:ins w:id="97820" w:author="pete jones" w:date="2022-01-11T17:00:00Z"/>
                <w:rFonts w:ascii="Calibri" w:hAnsi="Calibri" w:cs="Calibri"/>
                <w:color w:val="000000"/>
                <w:sz w:val="22"/>
                <w:szCs w:val="22"/>
              </w:rPr>
            </w:pPr>
            <w:ins w:id="9782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790FAF" w14:textId="77777777" w:rsidR="00ED6068" w:rsidRPr="00ED6068" w:rsidRDefault="00ED6068" w:rsidP="00ED6068">
            <w:pPr>
              <w:spacing w:before="0" w:after="0" w:line="240" w:lineRule="auto"/>
              <w:jc w:val="center"/>
              <w:rPr>
                <w:ins w:id="97822" w:author="pete jones" w:date="2022-01-11T17:00:00Z"/>
                <w:rFonts w:ascii="Calibri" w:hAnsi="Calibri" w:cs="Calibri"/>
                <w:color w:val="000000"/>
                <w:sz w:val="22"/>
                <w:szCs w:val="22"/>
              </w:rPr>
            </w:pPr>
            <w:ins w:id="9782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5B898F" w14:textId="77777777" w:rsidR="00ED6068" w:rsidRPr="00ED6068" w:rsidRDefault="00ED6068" w:rsidP="00ED6068">
            <w:pPr>
              <w:spacing w:before="0" w:after="0" w:line="240" w:lineRule="auto"/>
              <w:jc w:val="center"/>
              <w:rPr>
                <w:ins w:id="97824" w:author="pete jones" w:date="2022-01-11T17:00:00Z"/>
                <w:rFonts w:ascii="Calibri" w:hAnsi="Calibri" w:cs="Calibri"/>
                <w:color w:val="000000"/>
                <w:sz w:val="22"/>
                <w:szCs w:val="22"/>
              </w:rPr>
            </w:pPr>
            <w:ins w:id="9782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B91CC0" w14:textId="77777777" w:rsidR="00ED6068" w:rsidRPr="00ED6068" w:rsidRDefault="00ED6068" w:rsidP="00ED6068">
            <w:pPr>
              <w:spacing w:before="0" w:after="0" w:line="240" w:lineRule="auto"/>
              <w:jc w:val="center"/>
              <w:rPr>
                <w:ins w:id="97826" w:author="pete jones" w:date="2022-01-11T17:00:00Z"/>
                <w:rFonts w:ascii="Calibri" w:hAnsi="Calibri" w:cs="Calibri"/>
                <w:color w:val="000000"/>
                <w:sz w:val="22"/>
                <w:szCs w:val="22"/>
              </w:rPr>
            </w:pPr>
            <w:ins w:id="97827"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790B783" w14:textId="77777777" w:rsidR="00ED6068" w:rsidRPr="00ED6068" w:rsidRDefault="00ED6068" w:rsidP="00ED6068">
            <w:pPr>
              <w:spacing w:before="0" w:after="0" w:line="240" w:lineRule="auto"/>
              <w:jc w:val="center"/>
              <w:rPr>
                <w:ins w:id="97828" w:author="pete jones" w:date="2022-01-11T17:00:00Z"/>
                <w:rFonts w:ascii="Calibri" w:hAnsi="Calibri" w:cs="Calibri"/>
                <w:color w:val="000000"/>
                <w:sz w:val="22"/>
                <w:szCs w:val="22"/>
              </w:rPr>
            </w:pPr>
            <w:ins w:id="97829" w:author="pete jones" w:date="2022-01-11T17:00:00Z">
              <w:r w:rsidRPr="00ED6068">
                <w:rPr>
                  <w:rFonts w:ascii="Calibri" w:hAnsi="Calibri" w:cs="Calibri"/>
                  <w:color w:val="000000"/>
                  <w:sz w:val="22"/>
                  <w:szCs w:val="22"/>
                </w:rPr>
                <w:t> </w:t>
              </w:r>
            </w:ins>
          </w:p>
        </w:tc>
      </w:tr>
      <w:tr w:rsidR="00ED6068" w:rsidRPr="00ED6068" w14:paraId="0E642040" w14:textId="77777777" w:rsidTr="00ED6068">
        <w:trPr>
          <w:trHeight w:val="300"/>
          <w:ins w:id="97830"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3C506BC" w14:textId="77777777" w:rsidR="00ED6068" w:rsidRPr="00ED6068" w:rsidRDefault="00ED6068" w:rsidP="00ED6068">
            <w:pPr>
              <w:spacing w:before="0" w:after="0" w:line="240" w:lineRule="auto"/>
              <w:jc w:val="center"/>
              <w:rPr>
                <w:ins w:id="97831" w:author="pete jones" w:date="2022-01-11T17:00:00Z"/>
                <w:rFonts w:ascii="Calibri" w:hAnsi="Calibri" w:cs="Calibri"/>
                <w:color w:val="000000"/>
                <w:sz w:val="22"/>
                <w:szCs w:val="22"/>
              </w:rPr>
            </w:pPr>
            <w:ins w:id="97832"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8A03749" w14:textId="77777777" w:rsidR="00ED6068" w:rsidRPr="00ED6068" w:rsidRDefault="00ED6068" w:rsidP="00ED6068">
            <w:pPr>
              <w:spacing w:before="0" w:after="0" w:line="240" w:lineRule="auto"/>
              <w:jc w:val="left"/>
              <w:rPr>
                <w:ins w:id="97833" w:author="pete jones" w:date="2022-01-11T17:00:00Z"/>
                <w:rFonts w:ascii="Calibri" w:hAnsi="Calibri" w:cs="Calibri"/>
                <w:color w:val="000000"/>
                <w:sz w:val="22"/>
                <w:szCs w:val="22"/>
              </w:rPr>
            </w:pPr>
            <w:ins w:id="97834" w:author="pete jones" w:date="2022-01-11T17:00:00Z">
              <w:r w:rsidRPr="00ED6068">
                <w:rPr>
                  <w:rFonts w:ascii="Calibri" w:hAnsi="Calibri" w:cs="Calibri"/>
                  <w:color w:val="000000"/>
                  <w:sz w:val="22"/>
                  <w:szCs w:val="22"/>
                </w:rPr>
                <w:t>Engineering Mathematics 1 (EG1504)</w:t>
              </w:r>
            </w:ins>
          </w:p>
        </w:tc>
        <w:tc>
          <w:tcPr>
            <w:tcW w:w="432" w:type="dxa"/>
            <w:tcBorders>
              <w:top w:val="nil"/>
              <w:left w:val="nil"/>
              <w:bottom w:val="single" w:sz="4" w:space="0" w:color="auto"/>
              <w:right w:val="single" w:sz="4" w:space="0" w:color="auto"/>
            </w:tcBorders>
            <w:shd w:val="clear" w:color="auto" w:fill="auto"/>
            <w:noWrap/>
            <w:vAlign w:val="bottom"/>
            <w:hideMark/>
          </w:tcPr>
          <w:p w14:paraId="2575AEF5" w14:textId="77777777" w:rsidR="00ED6068" w:rsidRPr="00ED6068" w:rsidRDefault="00ED6068" w:rsidP="00ED6068">
            <w:pPr>
              <w:spacing w:before="0" w:after="0" w:line="240" w:lineRule="auto"/>
              <w:jc w:val="center"/>
              <w:rPr>
                <w:ins w:id="97835" w:author="pete jones" w:date="2022-01-11T17:00:00Z"/>
                <w:rFonts w:ascii="Calibri" w:hAnsi="Calibri" w:cs="Calibri"/>
                <w:color w:val="000000"/>
                <w:sz w:val="22"/>
                <w:szCs w:val="22"/>
              </w:rPr>
            </w:pPr>
            <w:ins w:id="97836" w:author="pete jones" w:date="2022-01-11T17:00:00Z">
              <w:r w:rsidRPr="00ED6068">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EC5B2C3" w14:textId="77777777" w:rsidR="00ED6068" w:rsidRPr="00ED6068" w:rsidRDefault="00ED6068" w:rsidP="00ED6068">
            <w:pPr>
              <w:spacing w:before="0" w:after="0" w:line="240" w:lineRule="auto"/>
              <w:jc w:val="center"/>
              <w:rPr>
                <w:ins w:id="97837" w:author="pete jones" w:date="2022-01-11T17:00:00Z"/>
                <w:rFonts w:ascii="Calibri" w:hAnsi="Calibri" w:cs="Calibri"/>
                <w:color w:val="000000"/>
                <w:sz w:val="22"/>
                <w:szCs w:val="22"/>
              </w:rPr>
            </w:pPr>
            <w:ins w:id="97838"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7167C0CC" w14:textId="77777777" w:rsidR="00ED6068" w:rsidRPr="00ED6068" w:rsidRDefault="00ED6068" w:rsidP="00ED6068">
            <w:pPr>
              <w:spacing w:before="0" w:after="0" w:line="240" w:lineRule="auto"/>
              <w:jc w:val="center"/>
              <w:rPr>
                <w:ins w:id="97839" w:author="pete jones" w:date="2022-01-11T17:00:00Z"/>
                <w:rFonts w:ascii="Calibri" w:hAnsi="Calibri" w:cs="Calibri"/>
                <w:color w:val="000000"/>
                <w:sz w:val="22"/>
                <w:szCs w:val="22"/>
              </w:rPr>
            </w:pPr>
            <w:ins w:id="9784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5C49C5" w14:textId="77777777" w:rsidR="00ED6068" w:rsidRPr="00ED6068" w:rsidRDefault="00ED6068" w:rsidP="00ED6068">
            <w:pPr>
              <w:spacing w:before="0" w:after="0" w:line="240" w:lineRule="auto"/>
              <w:jc w:val="center"/>
              <w:rPr>
                <w:ins w:id="97841" w:author="pete jones" w:date="2022-01-11T17:00:00Z"/>
                <w:rFonts w:ascii="Calibri" w:hAnsi="Calibri" w:cs="Calibri"/>
                <w:color w:val="000000"/>
                <w:sz w:val="22"/>
                <w:szCs w:val="22"/>
              </w:rPr>
            </w:pPr>
            <w:ins w:id="9784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86E78D" w14:textId="77777777" w:rsidR="00ED6068" w:rsidRPr="00ED6068" w:rsidRDefault="00ED6068" w:rsidP="00ED6068">
            <w:pPr>
              <w:spacing w:before="0" w:after="0" w:line="240" w:lineRule="auto"/>
              <w:jc w:val="center"/>
              <w:rPr>
                <w:ins w:id="97843" w:author="pete jones" w:date="2022-01-11T17:00:00Z"/>
                <w:rFonts w:ascii="Calibri" w:hAnsi="Calibri" w:cs="Calibri"/>
                <w:color w:val="000000"/>
                <w:sz w:val="22"/>
                <w:szCs w:val="22"/>
              </w:rPr>
            </w:pPr>
            <w:ins w:id="9784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6DF605" w14:textId="77777777" w:rsidR="00ED6068" w:rsidRPr="00ED6068" w:rsidRDefault="00ED6068" w:rsidP="00ED6068">
            <w:pPr>
              <w:spacing w:before="0" w:after="0" w:line="240" w:lineRule="auto"/>
              <w:jc w:val="center"/>
              <w:rPr>
                <w:ins w:id="97845" w:author="pete jones" w:date="2022-01-11T17:00:00Z"/>
                <w:rFonts w:ascii="Calibri" w:hAnsi="Calibri" w:cs="Calibri"/>
                <w:color w:val="000000"/>
                <w:sz w:val="22"/>
                <w:szCs w:val="22"/>
              </w:rPr>
            </w:pPr>
            <w:ins w:id="9784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8409F1" w14:textId="77777777" w:rsidR="00ED6068" w:rsidRPr="00ED6068" w:rsidRDefault="00ED6068" w:rsidP="00ED6068">
            <w:pPr>
              <w:spacing w:before="0" w:after="0" w:line="240" w:lineRule="auto"/>
              <w:jc w:val="center"/>
              <w:rPr>
                <w:ins w:id="97847" w:author="pete jones" w:date="2022-01-11T17:00:00Z"/>
                <w:rFonts w:ascii="Calibri" w:hAnsi="Calibri" w:cs="Calibri"/>
                <w:color w:val="000000"/>
                <w:sz w:val="22"/>
                <w:szCs w:val="22"/>
              </w:rPr>
            </w:pPr>
            <w:ins w:id="9784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7E1A3A" w14:textId="77777777" w:rsidR="00ED6068" w:rsidRPr="00ED6068" w:rsidRDefault="00ED6068" w:rsidP="00ED6068">
            <w:pPr>
              <w:spacing w:before="0" w:after="0" w:line="240" w:lineRule="auto"/>
              <w:jc w:val="center"/>
              <w:rPr>
                <w:ins w:id="97849" w:author="pete jones" w:date="2022-01-11T17:00:00Z"/>
                <w:rFonts w:ascii="Calibri" w:hAnsi="Calibri" w:cs="Calibri"/>
                <w:color w:val="000000"/>
                <w:sz w:val="22"/>
                <w:szCs w:val="22"/>
              </w:rPr>
            </w:pPr>
            <w:ins w:id="9785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C0D4F9" w14:textId="77777777" w:rsidR="00ED6068" w:rsidRPr="00ED6068" w:rsidRDefault="00ED6068" w:rsidP="00ED6068">
            <w:pPr>
              <w:spacing w:before="0" w:after="0" w:line="240" w:lineRule="auto"/>
              <w:jc w:val="center"/>
              <w:rPr>
                <w:ins w:id="97851" w:author="pete jones" w:date="2022-01-11T17:00:00Z"/>
                <w:rFonts w:ascii="Calibri" w:hAnsi="Calibri" w:cs="Calibri"/>
                <w:color w:val="000000"/>
                <w:sz w:val="22"/>
                <w:szCs w:val="22"/>
              </w:rPr>
            </w:pPr>
            <w:ins w:id="9785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B72D3F" w14:textId="77777777" w:rsidR="00ED6068" w:rsidRPr="00ED6068" w:rsidRDefault="00ED6068" w:rsidP="00ED6068">
            <w:pPr>
              <w:spacing w:before="0" w:after="0" w:line="240" w:lineRule="auto"/>
              <w:jc w:val="center"/>
              <w:rPr>
                <w:ins w:id="97853" w:author="pete jones" w:date="2022-01-11T17:00:00Z"/>
                <w:rFonts w:ascii="Calibri" w:hAnsi="Calibri" w:cs="Calibri"/>
                <w:color w:val="000000"/>
                <w:sz w:val="22"/>
                <w:szCs w:val="22"/>
              </w:rPr>
            </w:pPr>
            <w:ins w:id="9785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4FAD18" w14:textId="77777777" w:rsidR="00ED6068" w:rsidRPr="00ED6068" w:rsidRDefault="00ED6068" w:rsidP="00ED6068">
            <w:pPr>
              <w:spacing w:before="0" w:after="0" w:line="240" w:lineRule="auto"/>
              <w:jc w:val="center"/>
              <w:rPr>
                <w:ins w:id="97855" w:author="pete jones" w:date="2022-01-11T17:00:00Z"/>
                <w:rFonts w:ascii="Calibri" w:hAnsi="Calibri" w:cs="Calibri"/>
                <w:color w:val="000000"/>
                <w:sz w:val="22"/>
                <w:szCs w:val="22"/>
              </w:rPr>
            </w:pPr>
            <w:ins w:id="97856"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7B03815" w14:textId="77777777" w:rsidR="00ED6068" w:rsidRPr="00ED6068" w:rsidRDefault="00ED6068" w:rsidP="00ED6068">
            <w:pPr>
              <w:spacing w:before="0" w:after="0" w:line="240" w:lineRule="auto"/>
              <w:jc w:val="center"/>
              <w:rPr>
                <w:ins w:id="97857" w:author="pete jones" w:date="2022-01-11T17:00:00Z"/>
                <w:rFonts w:ascii="Calibri" w:hAnsi="Calibri" w:cs="Calibri"/>
                <w:color w:val="000000"/>
                <w:sz w:val="22"/>
                <w:szCs w:val="22"/>
              </w:rPr>
            </w:pPr>
            <w:ins w:id="97858" w:author="pete jones" w:date="2022-01-11T17:00:00Z">
              <w:r w:rsidRPr="00ED6068">
                <w:rPr>
                  <w:rFonts w:ascii="Calibri" w:hAnsi="Calibri" w:cs="Calibri"/>
                  <w:color w:val="000000"/>
                  <w:sz w:val="22"/>
                  <w:szCs w:val="22"/>
                </w:rPr>
                <w:t> </w:t>
              </w:r>
            </w:ins>
          </w:p>
        </w:tc>
      </w:tr>
      <w:tr w:rsidR="00ED6068" w:rsidRPr="00ED6068" w14:paraId="60A2FEE9" w14:textId="77777777" w:rsidTr="00ED6068">
        <w:trPr>
          <w:trHeight w:val="300"/>
          <w:ins w:id="97859"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235E794" w14:textId="77777777" w:rsidR="00ED6068" w:rsidRPr="00ED6068" w:rsidRDefault="00ED6068" w:rsidP="00ED6068">
            <w:pPr>
              <w:spacing w:before="0" w:after="0" w:line="240" w:lineRule="auto"/>
              <w:jc w:val="center"/>
              <w:rPr>
                <w:ins w:id="97860" w:author="pete jones" w:date="2022-01-11T17:00:00Z"/>
                <w:rFonts w:ascii="Calibri" w:hAnsi="Calibri" w:cs="Calibri"/>
                <w:color w:val="000000"/>
                <w:sz w:val="22"/>
                <w:szCs w:val="22"/>
              </w:rPr>
            </w:pPr>
            <w:ins w:id="97861"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901F8AC" w14:textId="77777777" w:rsidR="00ED6068" w:rsidRPr="00ED6068" w:rsidRDefault="00ED6068" w:rsidP="00ED6068">
            <w:pPr>
              <w:spacing w:before="0" w:after="0" w:line="240" w:lineRule="auto"/>
              <w:jc w:val="left"/>
              <w:rPr>
                <w:ins w:id="97862" w:author="pete jones" w:date="2022-01-11T17:00:00Z"/>
                <w:rFonts w:ascii="Calibri" w:hAnsi="Calibri" w:cs="Calibri"/>
                <w:color w:val="000000"/>
                <w:sz w:val="22"/>
                <w:szCs w:val="22"/>
              </w:rPr>
            </w:pPr>
            <w:ins w:id="97863" w:author="pete jones" w:date="2022-01-11T17:00:00Z">
              <w:r w:rsidRPr="00ED6068">
                <w:rPr>
                  <w:rFonts w:ascii="Calibri" w:hAnsi="Calibri" w:cs="Calibri"/>
                  <w:color w:val="000000"/>
                  <w:sz w:val="22"/>
                  <w:szCs w:val="22"/>
                </w:rPr>
                <w:t>Fundamental Engineering Mechanics (EG1510)</w:t>
              </w:r>
            </w:ins>
          </w:p>
        </w:tc>
        <w:tc>
          <w:tcPr>
            <w:tcW w:w="432" w:type="dxa"/>
            <w:tcBorders>
              <w:top w:val="nil"/>
              <w:left w:val="nil"/>
              <w:bottom w:val="single" w:sz="4" w:space="0" w:color="auto"/>
              <w:right w:val="single" w:sz="4" w:space="0" w:color="auto"/>
            </w:tcBorders>
            <w:shd w:val="clear" w:color="auto" w:fill="auto"/>
            <w:noWrap/>
            <w:vAlign w:val="bottom"/>
            <w:hideMark/>
          </w:tcPr>
          <w:p w14:paraId="3BADCB81" w14:textId="77777777" w:rsidR="00ED6068" w:rsidRPr="00ED6068" w:rsidRDefault="00ED6068" w:rsidP="00ED6068">
            <w:pPr>
              <w:spacing w:before="0" w:after="0" w:line="240" w:lineRule="auto"/>
              <w:jc w:val="center"/>
              <w:rPr>
                <w:ins w:id="97864" w:author="pete jones" w:date="2022-01-11T17:00:00Z"/>
                <w:rFonts w:ascii="Calibri" w:hAnsi="Calibri" w:cs="Calibri"/>
                <w:color w:val="000000"/>
                <w:sz w:val="22"/>
                <w:szCs w:val="22"/>
              </w:rPr>
            </w:pPr>
            <w:ins w:id="97865"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564F8B8" w14:textId="77777777" w:rsidR="00ED6068" w:rsidRPr="00ED6068" w:rsidRDefault="00ED6068" w:rsidP="00ED6068">
            <w:pPr>
              <w:spacing w:before="0" w:after="0" w:line="240" w:lineRule="auto"/>
              <w:jc w:val="center"/>
              <w:rPr>
                <w:ins w:id="97866" w:author="pete jones" w:date="2022-01-11T17:00:00Z"/>
                <w:rFonts w:ascii="Calibri" w:hAnsi="Calibri" w:cs="Calibri"/>
                <w:color w:val="000000"/>
                <w:sz w:val="22"/>
                <w:szCs w:val="22"/>
              </w:rPr>
            </w:pPr>
            <w:ins w:id="97867"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5DA6710D" w14:textId="77777777" w:rsidR="00ED6068" w:rsidRPr="00ED6068" w:rsidRDefault="00ED6068" w:rsidP="00ED6068">
            <w:pPr>
              <w:spacing w:before="0" w:after="0" w:line="240" w:lineRule="auto"/>
              <w:jc w:val="center"/>
              <w:rPr>
                <w:ins w:id="97868" w:author="pete jones" w:date="2022-01-11T17:00:00Z"/>
                <w:rFonts w:ascii="Calibri" w:hAnsi="Calibri" w:cs="Calibri"/>
                <w:color w:val="000000"/>
                <w:sz w:val="22"/>
                <w:szCs w:val="22"/>
              </w:rPr>
            </w:pPr>
            <w:ins w:id="9786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4BE121" w14:textId="77777777" w:rsidR="00ED6068" w:rsidRPr="00ED6068" w:rsidRDefault="00ED6068" w:rsidP="00ED6068">
            <w:pPr>
              <w:spacing w:before="0" w:after="0" w:line="240" w:lineRule="auto"/>
              <w:jc w:val="center"/>
              <w:rPr>
                <w:ins w:id="97870" w:author="pete jones" w:date="2022-01-11T17:00:00Z"/>
                <w:rFonts w:ascii="Calibri" w:hAnsi="Calibri" w:cs="Calibri"/>
                <w:color w:val="000000"/>
                <w:sz w:val="22"/>
                <w:szCs w:val="22"/>
              </w:rPr>
            </w:pPr>
            <w:ins w:id="9787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B088DEC" w14:textId="77777777" w:rsidR="00ED6068" w:rsidRPr="00ED6068" w:rsidRDefault="00ED6068" w:rsidP="00ED6068">
            <w:pPr>
              <w:spacing w:before="0" w:after="0" w:line="240" w:lineRule="auto"/>
              <w:jc w:val="center"/>
              <w:rPr>
                <w:ins w:id="97872" w:author="pete jones" w:date="2022-01-11T17:00:00Z"/>
                <w:rFonts w:ascii="Calibri" w:hAnsi="Calibri" w:cs="Calibri"/>
                <w:color w:val="000000"/>
                <w:sz w:val="22"/>
                <w:szCs w:val="22"/>
              </w:rPr>
            </w:pPr>
            <w:ins w:id="9787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3975E4" w14:textId="77777777" w:rsidR="00ED6068" w:rsidRPr="00ED6068" w:rsidRDefault="00ED6068" w:rsidP="00ED6068">
            <w:pPr>
              <w:spacing w:before="0" w:after="0" w:line="240" w:lineRule="auto"/>
              <w:jc w:val="center"/>
              <w:rPr>
                <w:ins w:id="97874" w:author="pete jones" w:date="2022-01-11T17:00:00Z"/>
                <w:rFonts w:ascii="Calibri" w:hAnsi="Calibri" w:cs="Calibri"/>
                <w:color w:val="000000"/>
                <w:sz w:val="22"/>
                <w:szCs w:val="22"/>
              </w:rPr>
            </w:pPr>
            <w:ins w:id="9787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6C9FE5" w14:textId="77777777" w:rsidR="00ED6068" w:rsidRPr="00ED6068" w:rsidRDefault="00ED6068" w:rsidP="00ED6068">
            <w:pPr>
              <w:spacing w:before="0" w:after="0" w:line="240" w:lineRule="auto"/>
              <w:jc w:val="center"/>
              <w:rPr>
                <w:ins w:id="97876" w:author="pete jones" w:date="2022-01-11T17:00:00Z"/>
                <w:rFonts w:ascii="Calibri" w:hAnsi="Calibri" w:cs="Calibri"/>
                <w:color w:val="000000"/>
                <w:sz w:val="22"/>
                <w:szCs w:val="22"/>
              </w:rPr>
            </w:pPr>
            <w:ins w:id="9787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3ED59A" w14:textId="77777777" w:rsidR="00ED6068" w:rsidRPr="00ED6068" w:rsidRDefault="00ED6068" w:rsidP="00ED6068">
            <w:pPr>
              <w:spacing w:before="0" w:after="0" w:line="240" w:lineRule="auto"/>
              <w:jc w:val="center"/>
              <w:rPr>
                <w:ins w:id="97878" w:author="pete jones" w:date="2022-01-11T17:00:00Z"/>
                <w:rFonts w:ascii="Calibri" w:hAnsi="Calibri" w:cs="Calibri"/>
                <w:color w:val="000000"/>
                <w:sz w:val="22"/>
                <w:szCs w:val="22"/>
              </w:rPr>
            </w:pPr>
            <w:ins w:id="9787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9564BE" w14:textId="77777777" w:rsidR="00ED6068" w:rsidRPr="00ED6068" w:rsidRDefault="00ED6068" w:rsidP="00ED6068">
            <w:pPr>
              <w:spacing w:before="0" w:after="0" w:line="240" w:lineRule="auto"/>
              <w:jc w:val="center"/>
              <w:rPr>
                <w:ins w:id="97880" w:author="pete jones" w:date="2022-01-11T17:00:00Z"/>
                <w:rFonts w:ascii="Calibri" w:hAnsi="Calibri" w:cs="Calibri"/>
                <w:color w:val="000000"/>
                <w:sz w:val="22"/>
                <w:szCs w:val="22"/>
              </w:rPr>
            </w:pPr>
            <w:ins w:id="9788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4680CC" w14:textId="77777777" w:rsidR="00ED6068" w:rsidRPr="00ED6068" w:rsidRDefault="00ED6068" w:rsidP="00ED6068">
            <w:pPr>
              <w:spacing w:before="0" w:after="0" w:line="240" w:lineRule="auto"/>
              <w:jc w:val="center"/>
              <w:rPr>
                <w:ins w:id="97882" w:author="pete jones" w:date="2022-01-11T17:00:00Z"/>
                <w:rFonts w:ascii="Calibri" w:hAnsi="Calibri" w:cs="Calibri"/>
                <w:color w:val="000000"/>
                <w:sz w:val="22"/>
                <w:szCs w:val="22"/>
              </w:rPr>
            </w:pPr>
            <w:ins w:id="9788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C7FFA8" w14:textId="77777777" w:rsidR="00ED6068" w:rsidRPr="00ED6068" w:rsidRDefault="00ED6068" w:rsidP="00ED6068">
            <w:pPr>
              <w:spacing w:before="0" w:after="0" w:line="240" w:lineRule="auto"/>
              <w:jc w:val="center"/>
              <w:rPr>
                <w:ins w:id="97884" w:author="pete jones" w:date="2022-01-11T17:00:00Z"/>
                <w:rFonts w:ascii="Calibri" w:hAnsi="Calibri" w:cs="Calibri"/>
                <w:color w:val="000000"/>
                <w:sz w:val="22"/>
                <w:szCs w:val="22"/>
              </w:rPr>
            </w:pPr>
            <w:ins w:id="97885"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8A798F0" w14:textId="77777777" w:rsidR="00ED6068" w:rsidRPr="00ED6068" w:rsidRDefault="00ED6068" w:rsidP="00ED6068">
            <w:pPr>
              <w:spacing w:before="0" w:after="0" w:line="240" w:lineRule="auto"/>
              <w:jc w:val="center"/>
              <w:rPr>
                <w:ins w:id="97886" w:author="pete jones" w:date="2022-01-11T17:00:00Z"/>
                <w:rFonts w:ascii="Calibri" w:hAnsi="Calibri" w:cs="Calibri"/>
                <w:color w:val="000000"/>
                <w:sz w:val="22"/>
                <w:szCs w:val="22"/>
              </w:rPr>
            </w:pPr>
            <w:ins w:id="97887" w:author="pete jones" w:date="2022-01-11T17:00:00Z">
              <w:r w:rsidRPr="00ED6068">
                <w:rPr>
                  <w:rFonts w:ascii="Calibri" w:hAnsi="Calibri" w:cs="Calibri"/>
                  <w:color w:val="000000"/>
                  <w:sz w:val="22"/>
                  <w:szCs w:val="22"/>
                </w:rPr>
                <w:t> </w:t>
              </w:r>
            </w:ins>
          </w:p>
        </w:tc>
      </w:tr>
      <w:tr w:rsidR="00ED6068" w:rsidRPr="00ED6068" w14:paraId="454EFB4A" w14:textId="77777777" w:rsidTr="00ED6068">
        <w:trPr>
          <w:trHeight w:val="300"/>
          <w:ins w:id="97888"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81A14AC" w14:textId="77777777" w:rsidR="00ED6068" w:rsidRPr="00ED6068" w:rsidRDefault="00ED6068" w:rsidP="00ED6068">
            <w:pPr>
              <w:spacing w:before="0" w:after="0" w:line="240" w:lineRule="auto"/>
              <w:jc w:val="center"/>
              <w:rPr>
                <w:ins w:id="97889" w:author="pete jones" w:date="2022-01-11T17:00:00Z"/>
                <w:rFonts w:ascii="Calibri" w:hAnsi="Calibri" w:cs="Calibri"/>
                <w:color w:val="000000"/>
                <w:sz w:val="22"/>
                <w:szCs w:val="22"/>
              </w:rPr>
            </w:pPr>
            <w:ins w:id="97890"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B97F721" w14:textId="77777777" w:rsidR="00ED6068" w:rsidRPr="00ED6068" w:rsidRDefault="00ED6068" w:rsidP="00ED6068">
            <w:pPr>
              <w:spacing w:before="0" w:after="0" w:line="240" w:lineRule="auto"/>
              <w:jc w:val="left"/>
              <w:rPr>
                <w:ins w:id="97891" w:author="pete jones" w:date="2022-01-11T17:00:00Z"/>
                <w:rFonts w:ascii="Calibri" w:hAnsi="Calibri" w:cs="Calibri"/>
                <w:color w:val="000000"/>
                <w:sz w:val="22"/>
                <w:szCs w:val="22"/>
              </w:rPr>
            </w:pPr>
            <w:ins w:id="97892" w:author="pete jones" w:date="2022-01-11T17:00:00Z">
              <w:r w:rsidRPr="00ED6068">
                <w:rPr>
                  <w:rFonts w:ascii="Calibri" w:hAnsi="Calibri" w:cs="Calibri"/>
                  <w:color w:val="000000"/>
                  <w:sz w:val="22"/>
                  <w:szCs w:val="22"/>
                </w:rPr>
                <w:t>Getting Started at the University of Aberdeen (PD1002)</w:t>
              </w:r>
            </w:ins>
          </w:p>
        </w:tc>
        <w:tc>
          <w:tcPr>
            <w:tcW w:w="432" w:type="dxa"/>
            <w:tcBorders>
              <w:top w:val="nil"/>
              <w:left w:val="nil"/>
              <w:bottom w:val="single" w:sz="4" w:space="0" w:color="auto"/>
              <w:right w:val="single" w:sz="4" w:space="0" w:color="auto"/>
            </w:tcBorders>
            <w:shd w:val="clear" w:color="auto" w:fill="auto"/>
            <w:noWrap/>
            <w:vAlign w:val="bottom"/>
            <w:hideMark/>
          </w:tcPr>
          <w:p w14:paraId="1FF0955E" w14:textId="77777777" w:rsidR="00ED6068" w:rsidRPr="00ED6068" w:rsidRDefault="00ED6068" w:rsidP="00ED6068">
            <w:pPr>
              <w:spacing w:before="0" w:after="0" w:line="240" w:lineRule="auto"/>
              <w:jc w:val="center"/>
              <w:rPr>
                <w:ins w:id="97893" w:author="pete jones" w:date="2022-01-11T17:00:00Z"/>
                <w:rFonts w:ascii="Calibri" w:hAnsi="Calibri" w:cs="Calibri"/>
                <w:color w:val="000000"/>
                <w:sz w:val="22"/>
                <w:szCs w:val="22"/>
              </w:rPr>
            </w:pPr>
            <w:ins w:id="97894"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B9EEB99" w14:textId="77777777" w:rsidR="00ED6068" w:rsidRPr="00ED6068" w:rsidRDefault="00ED6068" w:rsidP="00ED6068">
            <w:pPr>
              <w:spacing w:before="0" w:after="0" w:line="240" w:lineRule="auto"/>
              <w:jc w:val="center"/>
              <w:rPr>
                <w:ins w:id="97895" w:author="pete jones" w:date="2022-01-11T17:00:00Z"/>
                <w:rFonts w:ascii="Calibri" w:hAnsi="Calibri" w:cs="Calibri"/>
                <w:color w:val="000000"/>
                <w:sz w:val="22"/>
                <w:szCs w:val="22"/>
              </w:rPr>
            </w:pPr>
            <w:ins w:id="97896"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4AC12C1E" w14:textId="77777777" w:rsidR="00ED6068" w:rsidRPr="00ED6068" w:rsidRDefault="00ED6068" w:rsidP="00ED6068">
            <w:pPr>
              <w:spacing w:before="0" w:after="0" w:line="240" w:lineRule="auto"/>
              <w:jc w:val="center"/>
              <w:rPr>
                <w:ins w:id="97897" w:author="pete jones" w:date="2022-01-11T17:00:00Z"/>
                <w:rFonts w:ascii="Calibri" w:hAnsi="Calibri" w:cs="Calibri"/>
                <w:color w:val="000000"/>
                <w:sz w:val="22"/>
                <w:szCs w:val="22"/>
              </w:rPr>
            </w:pPr>
            <w:ins w:id="9789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C64526" w14:textId="77777777" w:rsidR="00ED6068" w:rsidRPr="00ED6068" w:rsidRDefault="00ED6068" w:rsidP="00ED6068">
            <w:pPr>
              <w:spacing w:before="0" w:after="0" w:line="240" w:lineRule="auto"/>
              <w:jc w:val="center"/>
              <w:rPr>
                <w:ins w:id="97899" w:author="pete jones" w:date="2022-01-11T17:00:00Z"/>
                <w:rFonts w:ascii="Calibri" w:hAnsi="Calibri" w:cs="Calibri"/>
                <w:color w:val="000000"/>
                <w:sz w:val="22"/>
                <w:szCs w:val="22"/>
              </w:rPr>
            </w:pPr>
            <w:ins w:id="9790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457C33C" w14:textId="77777777" w:rsidR="00ED6068" w:rsidRPr="00ED6068" w:rsidRDefault="00ED6068" w:rsidP="00ED6068">
            <w:pPr>
              <w:spacing w:before="0" w:after="0" w:line="240" w:lineRule="auto"/>
              <w:jc w:val="center"/>
              <w:rPr>
                <w:ins w:id="97901" w:author="pete jones" w:date="2022-01-11T17:00:00Z"/>
                <w:rFonts w:ascii="Calibri" w:hAnsi="Calibri" w:cs="Calibri"/>
                <w:color w:val="000000"/>
                <w:sz w:val="22"/>
                <w:szCs w:val="22"/>
              </w:rPr>
            </w:pPr>
            <w:ins w:id="9790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E99529" w14:textId="77777777" w:rsidR="00ED6068" w:rsidRPr="00ED6068" w:rsidRDefault="00ED6068" w:rsidP="00ED6068">
            <w:pPr>
              <w:spacing w:before="0" w:after="0" w:line="240" w:lineRule="auto"/>
              <w:jc w:val="center"/>
              <w:rPr>
                <w:ins w:id="97903" w:author="pete jones" w:date="2022-01-11T17:00:00Z"/>
                <w:rFonts w:ascii="Calibri" w:hAnsi="Calibri" w:cs="Calibri"/>
                <w:color w:val="000000"/>
                <w:sz w:val="22"/>
                <w:szCs w:val="22"/>
              </w:rPr>
            </w:pPr>
            <w:ins w:id="9790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0C20DB" w14:textId="77777777" w:rsidR="00ED6068" w:rsidRPr="00ED6068" w:rsidRDefault="00ED6068" w:rsidP="00ED6068">
            <w:pPr>
              <w:spacing w:before="0" w:after="0" w:line="240" w:lineRule="auto"/>
              <w:jc w:val="center"/>
              <w:rPr>
                <w:ins w:id="97905" w:author="pete jones" w:date="2022-01-11T17:00:00Z"/>
                <w:rFonts w:ascii="Calibri" w:hAnsi="Calibri" w:cs="Calibri"/>
                <w:color w:val="000000"/>
                <w:sz w:val="22"/>
                <w:szCs w:val="22"/>
              </w:rPr>
            </w:pPr>
            <w:ins w:id="9790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555F07" w14:textId="77777777" w:rsidR="00ED6068" w:rsidRPr="00ED6068" w:rsidRDefault="00ED6068" w:rsidP="00ED6068">
            <w:pPr>
              <w:spacing w:before="0" w:after="0" w:line="240" w:lineRule="auto"/>
              <w:jc w:val="center"/>
              <w:rPr>
                <w:ins w:id="97907" w:author="pete jones" w:date="2022-01-11T17:00:00Z"/>
                <w:rFonts w:ascii="Calibri" w:hAnsi="Calibri" w:cs="Calibri"/>
                <w:color w:val="000000"/>
                <w:sz w:val="22"/>
                <w:szCs w:val="22"/>
              </w:rPr>
            </w:pPr>
            <w:ins w:id="9790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2B77EB" w14:textId="77777777" w:rsidR="00ED6068" w:rsidRPr="00ED6068" w:rsidRDefault="00ED6068" w:rsidP="00ED6068">
            <w:pPr>
              <w:spacing w:before="0" w:after="0" w:line="240" w:lineRule="auto"/>
              <w:jc w:val="center"/>
              <w:rPr>
                <w:ins w:id="97909" w:author="pete jones" w:date="2022-01-11T17:00:00Z"/>
                <w:rFonts w:ascii="Calibri" w:hAnsi="Calibri" w:cs="Calibri"/>
                <w:color w:val="000000"/>
                <w:sz w:val="22"/>
                <w:szCs w:val="22"/>
              </w:rPr>
            </w:pPr>
            <w:ins w:id="9791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9A44D2F" w14:textId="77777777" w:rsidR="00ED6068" w:rsidRPr="00ED6068" w:rsidRDefault="00ED6068" w:rsidP="00ED6068">
            <w:pPr>
              <w:spacing w:before="0" w:after="0" w:line="240" w:lineRule="auto"/>
              <w:jc w:val="center"/>
              <w:rPr>
                <w:ins w:id="97911" w:author="pete jones" w:date="2022-01-11T17:00:00Z"/>
                <w:rFonts w:ascii="Calibri" w:hAnsi="Calibri" w:cs="Calibri"/>
                <w:color w:val="000000"/>
                <w:sz w:val="22"/>
                <w:szCs w:val="22"/>
              </w:rPr>
            </w:pPr>
            <w:ins w:id="9791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31E39B" w14:textId="77777777" w:rsidR="00ED6068" w:rsidRPr="00ED6068" w:rsidRDefault="00ED6068" w:rsidP="00ED6068">
            <w:pPr>
              <w:spacing w:before="0" w:after="0" w:line="240" w:lineRule="auto"/>
              <w:jc w:val="center"/>
              <w:rPr>
                <w:ins w:id="97913" w:author="pete jones" w:date="2022-01-11T17:00:00Z"/>
                <w:rFonts w:ascii="Calibri" w:hAnsi="Calibri" w:cs="Calibri"/>
                <w:color w:val="000000"/>
                <w:sz w:val="22"/>
                <w:szCs w:val="22"/>
              </w:rPr>
            </w:pPr>
            <w:ins w:id="97914"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7F5A1DB" w14:textId="77777777" w:rsidR="00ED6068" w:rsidRPr="00ED6068" w:rsidRDefault="00ED6068" w:rsidP="00ED6068">
            <w:pPr>
              <w:spacing w:before="0" w:after="0" w:line="240" w:lineRule="auto"/>
              <w:jc w:val="center"/>
              <w:rPr>
                <w:ins w:id="97915" w:author="pete jones" w:date="2022-01-11T17:00:00Z"/>
                <w:rFonts w:ascii="Calibri" w:hAnsi="Calibri" w:cs="Calibri"/>
                <w:color w:val="000000"/>
                <w:sz w:val="22"/>
                <w:szCs w:val="22"/>
              </w:rPr>
            </w:pPr>
            <w:ins w:id="97916" w:author="pete jones" w:date="2022-01-11T17:00:00Z">
              <w:r w:rsidRPr="00ED6068">
                <w:rPr>
                  <w:rFonts w:ascii="Calibri" w:hAnsi="Calibri" w:cs="Calibri"/>
                  <w:color w:val="000000"/>
                  <w:sz w:val="22"/>
                  <w:szCs w:val="22"/>
                </w:rPr>
                <w:t> </w:t>
              </w:r>
            </w:ins>
          </w:p>
        </w:tc>
      </w:tr>
      <w:tr w:rsidR="00ED6068" w:rsidRPr="00ED6068" w14:paraId="20F7997E" w14:textId="77777777" w:rsidTr="00ED6068">
        <w:trPr>
          <w:trHeight w:val="300"/>
          <w:ins w:id="97917"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20B3096" w14:textId="77777777" w:rsidR="00ED6068" w:rsidRPr="00ED6068" w:rsidRDefault="00ED6068" w:rsidP="00ED6068">
            <w:pPr>
              <w:spacing w:before="0" w:after="0" w:line="240" w:lineRule="auto"/>
              <w:jc w:val="center"/>
              <w:rPr>
                <w:ins w:id="97918" w:author="pete jones" w:date="2022-01-11T17:00:00Z"/>
                <w:rFonts w:ascii="Calibri" w:hAnsi="Calibri" w:cs="Calibri"/>
                <w:color w:val="000000"/>
                <w:sz w:val="22"/>
                <w:szCs w:val="22"/>
              </w:rPr>
            </w:pPr>
            <w:ins w:id="97919" w:author="pete jones" w:date="2022-01-11T17:00:00Z">
              <w:r w:rsidRPr="00ED6068">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25390C9" w14:textId="1ECF71A5" w:rsidR="00ED6068" w:rsidRPr="00ED6068" w:rsidRDefault="00C02A6E" w:rsidP="00ED6068">
            <w:pPr>
              <w:spacing w:before="0" w:after="0" w:line="240" w:lineRule="auto"/>
              <w:jc w:val="left"/>
              <w:rPr>
                <w:ins w:id="97920" w:author="pete jones" w:date="2022-01-11T17:00:00Z"/>
                <w:rFonts w:ascii="Calibri" w:hAnsi="Calibri" w:cs="Calibri"/>
                <w:color w:val="000000"/>
                <w:sz w:val="22"/>
                <w:szCs w:val="22"/>
              </w:rPr>
            </w:pPr>
            <w:ins w:id="97921" w:author="pete jones" w:date="2022-04-05T11:12:00Z">
              <w:r w:rsidRPr="00ED6068">
                <w:rPr>
                  <w:rFonts w:ascii="Calibri" w:hAnsi="Calibri" w:cs="Calibri"/>
                  <w:color w:val="000000"/>
                  <w:sz w:val="22"/>
                  <w:szCs w:val="22"/>
                </w:rPr>
                <w:t>Plus,</w:t>
              </w:r>
            </w:ins>
            <w:ins w:id="97922" w:author="pete jones" w:date="2022-01-11T17:00:00Z">
              <w:r w:rsidR="00ED6068" w:rsidRPr="00ED6068">
                <w:rPr>
                  <w:rFonts w:ascii="Calibri" w:hAnsi="Calibri" w:cs="Calibri"/>
                  <w:color w:val="000000"/>
                  <w:sz w:val="22"/>
                  <w:szCs w:val="22"/>
                </w:rPr>
                <w:t xml:space="preserve"> any other modules of choice</w:t>
              </w:r>
            </w:ins>
          </w:p>
        </w:tc>
        <w:tc>
          <w:tcPr>
            <w:tcW w:w="432" w:type="dxa"/>
            <w:tcBorders>
              <w:top w:val="nil"/>
              <w:left w:val="nil"/>
              <w:bottom w:val="single" w:sz="4" w:space="0" w:color="auto"/>
              <w:right w:val="single" w:sz="4" w:space="0" w:color="auto"/>
            </w:tcBorders>
            <w:shd w:val="clear" w:color="auto" w:fill="auto"/>
            <w:noWrap/>
            <w:vAlign w:val="bottom"/>
            <w:hideMark/>
          </w:tcPr>
          <w:p w14:paraId="5AE61B87" w14:textId="77777777" w:rsidR="00ED6068" w:rsidRPr="00ED6068" w:rsidRDefault="00ED6068" w:rsidP="00ED6068">
            <w:pPr>
              <w:spacing w:before="0" w:after="0" w:line="240" w:lineRule="auto"/>
              <w:jc w:val="center"/>
              <w:rPr>
                <w:ins w:id="97923" w:author="pete jones" w:date="2022-01-11T17:00:00Z"/>
                <w:rFonts w:ascii="Calibri" w:hAnsi="Calibri" w:cs="Calibri"/>
                <w:color w:val="000000"/>
                <w:sz w:val="22"/>
                <w:szCs w:val="22"/>
              </w:rPr>
            </w:pPr>
            <w:ins w:id="97924"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8BAF6D5" w14:textId="77777777" w:rsidR="00ED6068" w:rsidRPr="00ED6068" w:rsidRDefault="00ED6068" w:rsidP="00ED6068">
            <w:pPr>
              <w:spacing w:before="0" w:after="0" w:line="240" w:lineRule="auto"/>
              <w:jc w:val="center"/>
              <w:rPr>
                <w:ins w:id="97925" w:author="pete jones" w:date="2022-01-11T17:00:00Z"/>
                <w:rFonts w:ascii="Calibri" w:hAnsi="Calibri" w:cs="Calibri"/>
                <w:color w:val="000000"/>
                <w:sz w:val="22"/>
                <w:szCs w:val="22"/>
              </w:rPr>
            </w:pPr>
            <w:ins w:id="97926" w:author="pete jones" w:date="2022-01-11T17:00:00Z">
              <w:r w:rsidRPr="00ED6068">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479C380C" w14:textId="77777777" w:rsidR="00ED6068" w:rsidRPr="00ED6068" w:rsidRDefault="00ED6068" w:rsidP="00ED6068">
            <w:pPr>
              <w:spacing w:before="0" w:after="0" w:line="240" w:lineRule="auto"/>
              <w:jc w:val="center"/>
              <w:rPr>
                <w:ins w:id="97927" w:author="pete jones" w:date="2022-01-11T17:00:00Z"/>
                <w:rFonts w:ascii="Calibri" w:hAnsi="Calibri" w:cs="Calibri"/>
                <w:color w:val="000000"/>
                <w:sz w:val="22"/>
                <w:szCs w:val="22"/>
              </w:rPr>
            </w:pPr>
            <w:ins w:id="9792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1F0910" w14:textId="77777777" w:rsidR="00ED6068" w:rsidRPr="00ED6068" w:rsidRDefault="00ED6068" w:rsidP="00ED6068">
            <w:pPr>
              <w:spacing w:before="0" w:after="0" w:line="240" w:lineRule="auto"/>
              <w:jc w:val="center"/>
              <w:rPr>
                <w:ins w:id="97929" w:author="pete jones" w:date="2022-01-11T17:00:00Z"/>
                <w:rFonts w:ascii="Calibri" w:hAnsi="Calibri" w:cs="Calibri"/>
                <w:color w:val="000000"/>
                <w:sz w:val="22"/>
                <w:szCs w:val="22"/>
              </w:rPr>
            </w:pPr>
            <w:ins w:id="9793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AB8972" w14:textId="77777777" w:rsidR="00ED6068" w:rsidRPr="00ED6068" w:rsidRDefault="00ED6068" w:rsidP="00ED6068">
            <w:pPr>
              <w:spacing w:before="0" w:after="0" w:line="240" w:lineRule="auto"/>
              <w:jc w:val="center"/>
              <w:rPr>
                <w:ins w:id="97931" w:author="pete jones" w:date="2022-01-11T17:00:00Z"/>
                <w:rFonts w:ascii="Calibri" w:hAnsi="Calibri" w:cs="Calibri"/>
                <w:color w:val="000000"/>
                <w:sz w:val="22"/>
                <w:szCs w:val="22"/>
              </w:rPr>
            </w:pPr>
            <w:ins w:id="9793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3C4C40F" w14:textId="77777777" w:rsidR="00ED6068" w:rsidRPr="00ED6068" w:rsidRDefault="00ED6068" w:rsidP="00ED6068">
            <w:pPr>
              <w:spacing w:before="0" w:after="0" w:line="240" w:lineRule="auto"/>
              <w:jc w:val="center"/>
              <w:rPr>
                <w:ins w:id="97933" w:author="pete jones" w:date="2022-01-11T17:00:00Z"/>
                <w:rFonts w:ascii="Calibri" w:hAnsi="Calibri" w:cs="Calibri"/>
                <w:color w:val="000000"/>
                <w:sz w:val="22"/>
                <w:szCs w:val="22"/>
              </w:rPr>
            </w:pPr>
            <w:ins w:id="9793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A27825" w14:textId="77777777" w:rsidR="00ED6068" w:rsidRPr="00ED6068" w:rsidRDefault="00ED6068" w:rsidP="00ED6068">
            <w:pPr>
              <w:spacing w:before="0" w:after="0" w:line="240" w:lineRule="auto"/>
              <w:jc w:val="center"/>
              <w:rPr>
                <w:ins w:id="97935" w:author="pete jones" w:date="2022-01-11T17:00:00Z"/>
                <w:rFonts w:ascii="Calibri" w:hAnsi="Calibri" w:cs="Calibri"/>
                <w:color w:val="000000"/>
                <w:sz w:val="22"/>
                <w:szCs w:val="22"/>
              </w:rPr>
            </w:pPr>
            <w:ins w:id="9793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E817A8" w14:textId="77777777" w:rsidR="00ED6068" w:rsidRPr="00ED6068" w:rsidRDefault="00ED6068" w:rsidP="00ED6068">
            <w:pPr>
              <w:spacing w:before="0" w:after="0" w:line="240" w:lineRule="auto"/>
              <w:jc w:val="center"/>
              <w:rPr>
                <w:ins w:id="97937" w:author="pete jones" w:date="2022-01-11T17:00:00Z"/>
                <w:rFonts w:ascii="Calibri" w:hAnsi="Calibri" w:cs="Calibri"/>
                <w:color w:val="000000"/>
                <w:sz w:val="22"/>
                <w:szCs w:val="22"/>
              </w:rPr>
            </w:pPr>
            <w:ins w:id="9793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E0574D" w14:textId="77777777" w:rsidR="00ED6068" w:rsidRPr="00ED6068" w:rsidRDefault="00ED6068" w:rsidP="00ED6068">
            <w:pPr>
              <w:spacing w:before="0" w:after="0" w:line="240" w:lineRule="auto"/>
              <w:jc w:val="center"/>
              <w:rPr>
                <w:ins w:id="97939" w:author="pete jones" w:date="2022-01-11T17:00:00Z"/>
                <w:rFonts w:ascii="Calibri" w:hAnsi="Calibri" w:cs="Calibri"/>
                <w:color w:val="000000"/>
                <w:sz w:val="22"/>
                <w:szCs w:val="22"/>
              </w:rPr>
            </w:pPr>
            <w:ins w:id="9794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822BEA" w14:textId="77777777" w:rsidR="00ED6068" w:rsidRPr="00ED6068" w:rsidRDefault="00ED6068" w:rsidP="00ED6068">
            <w:pPr>
              <w:spacing w:before="0" w:after="0" w:line="240" w:lineRule="auto"/>
              <w:jc w:val="center"/>
              <w:rPr>
                <w:ins w:id="97941" w:author="pete jones" w:date="2022-01-11T17:00:00Z"/>
                <w:rFonts w:ascii="Calibri" w:hAnsi="Calibri" w:cs="Calibri"/>
                <w:color w:val="000000"/>
                <w:sz w:val="22"/>
                <w:szCs w:val="22"/>
              </w:rPr>
            </w:pPr>
            <w:ins w:id="9794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DBB575" w14:textId="77777777" w:rsidR="00ED6068" w:rsidRPr="00ED6068" w:rsidRDefault="00ED6068" w:rsidP="00ED6068">
            <w:pPr>
              <w:spacing w:before="0" w:after="0" w:line="240" w:lineRule="auto"/>
              <w:jc w:val="center"/>
              <w:rPr>
                <w:ins w:id="97943" w:author="pete jones" w:date="2022-01-11T17:00:00Z"/>
                <w:rFonts w:ascii="Calibri" w:hAnsi="Calibri" w:cs="Calibri"/>
                <w:color w:val="000000"/>
                <w:sz w:val="22"/>
                <w:szCs w:val="22"/>
              </w:rPr>
            </w:pPr>
            <w:ins w:id="97944"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7CD1050" w14:textId="77777777" w:rsidR="00ED6068" w:rsidRPr="00ED6068" w:rsidRDefault="00ED6068" w:rsidP="00ED6068">
            <w:pPr>
              <w:spacing w:before="0" w:after="0" w:line="240" w:lineRule="auto"/>
              <w:jc w:val="center"/>
              <w:rPr>
                <w:ins w:id="97945" w:author="pete jones" w:date="2022-01-11T17:00:00Z"/>
                <w:rFonts w:ascii="Calibri" w:hAnsi="Calibri" w:cs="Calibri"/>
                <w:color w:val="000000"/>
                <w:sz w:val="22"/>
                <w:szCs w:val="22"/>
              </w:rPr>
            </w:pPr>
            <w:ins w:id="97946" w:author="pete jones" w:date="2022-01-11T17:00:00Z">
              <w:r w:rsidRPr="00ED6068">
                <w:rPr>
                  <w:rFonts w:ascii="Calibri" w:hAnsi="Calibri" w:cs="Calibri"/>
                  <w:color w:val="000000"/>
                  <w:sz w:val="22"/>
                  <w:szCs w:val="22"/>
                </w:rPr>
                <w:t> </w:t>
              </w:r>
            </w:ins>
          </w:p>
        </w:tc>
      </w:tr>
      <w:tr w:rsidR="00ED6068" w:rsidRPr="00ED6068" w14:paraId="255FE7A0" w14:textId="77777777" w:rsidTr="00ED6068">
        <w:trPr>
          <w:trHeight w:val="300"/>
          <w:ins w:id="97947"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5C834BD" w14:textId="77777777" w:rsidR="00ED6068" w:rsidRPr="00ED6068" w:rsidRDefault="00ED6068" w:rsidP="00ED6068">
            <w:pPr>
              <w:spacing w:before="0" w:after="0" w:line="240" w:lineRule="auto"/>
              <w:jc w:val="center"/>
              <w:rPr>
                <w:ins w:id="97948" w:author="pete jones" w:date="2022-01-11T17:00:00Z"/>
                <w:rFonts w:ascii="Calibri" w:hAnsi="Calibri" w:cs="Calibri"/>
                <w:color w:val="000000"/>
                <w:sz w:val="22"/>
                <w:szCs w:val="22"/>
              </w:rPr>
            </w:pPr>
            <w:ins w:id="97949"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C9C18D0" w14:textId="77777777" w:rsidR="00ED6068" w:rsidRPr="00ED6068" w:rsidRDefault="00ED6068" w:rsidP="00ED6068">
            <w:pPr>
              <w:spacing w:before="0" w:after="0" w:line="240" w:lineRule="auto"/>
              <w:jc w:val="left"/>
              <w:rPr>
                <w:ins w:id="97950" w:author="pete jones" w:date="2022-01-11T17:00:00Z"/>
                <w:rFonts w:ascii="Calibri" w:hAnsi="Calibri" w:cs="Calibri"/>
                <w:color w:val="000000"/>
                <w:sz w:val="22"/>
                <w:szCs w:val="22"/>
              </w:rPr>
            </w:pPr>
            <w:ins w:id="97951" w:author="pete jones" w:date="2022-01-11T17:00:00Z">
              <w:r w:rsidRPr="00ED6068">
                <w:rPr>
                  <w:rFonts w:ascii="Calibri" w:hAnsi="Calibri" w:cs="Calibri"/>
                  <w:color w:val="000000"/>
                  <w:sz w:val="22"/>
                  <w:szCs w:val="22"/>
                </w:rPr>
                <w:t>Fluid Mechanics &amp; Thermodynamics (EG2004)</w:t>
              </w:r>
            </w:ins>
          </w:p>
        </w:tc>
        <w:tc>
          <w:tcPr>
            <w:tcW w:w="432" w:type="dxa"/>
            <w:tcBorders>
              <w:top w:val="nil"/>
              <w:left w:val="nil"/>
              <w:bottom w:val="single" w:sz="4" w:space="0" w:color="auto"/>
              <w:right w:val="single" w:sz="4" w:space="0" w:color="auto"/>
            </w:tcBorders>
            <w:shd w:val="clear" w:color="auto" w:fill="auto"/>
            <w:noWrap/>
            <w:vAlign w:val="bottom"/>
            <w:hideMark/>
          </w:tcPr>
          <w:p w14:paraId="0B70E1D2" w14:textId="77777777" w:rsidR="00ED6068" w:rsidRPr="00ED6068" w:rsidRDefault="00ED6068" w:rsidP="00ED6068">
            <w:pPr>
              <w:spacing w:before="0" w:after="0" w:line="240" w:lineRule="auto"/>
              <w:jc w:val="center"/>
              <w:rPr>
                <w:ins w:id="97952" w:author="pete jones" w:date="2022-01-11T17:00:00Z"/>
                <w:rFonts w:ascii="Calibri" w:hAnsi="Calibri" w:cs="Calibri"/>
                <w:color w:val="000000"/>
                <w:sz w:val="22"/>
                <w:szCs w:val="22"/>
              </w:rPr>
            </w:pPr>
            <w:ins w:id="97953"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0493EB51" w14:textId="77777777" w:rsidR="00ED6068" w:rsidRPr="00ED6068" w:rsidRDefault="00ED6068" w:rsidP="00ED6068">
            <w:pPr>
              <w:spacing w:before="0" w:after="0" w:line="240" w:lineRule="auto"/>
              <w:jc w:val="center"/>
              <w:rPr>
                <w:ins w:id="97954" w:author="pete jones" w:date="2022-01-11T17:00:00Z"/>
                <w:rFonts w:ascii="Calibri" w:hAnsi="Calibri" w:cs="Calibri"/>
                <w:color w:val="000000"/>
                <w:sz w:val="22"/>
                <w:szCs w:val="22"/>
              </w:rPr>
            </w:pPr>
            <w:ins w:id="97955"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39B7347B" w14:textId="77777777" w:rsidR="00ED6068" w:rsidRPr="00ED6068" w:rsidRDefault="00ED6068" w:rsidP="00ED6068">
            <w:pPr>
              <w:spacing w:before="0" w:after="0" w:line="240" w:lineRule="auto"/>
              <w:jc w:val="center"/>
              <w:rPr>
                <w:ins w:id="97956" w:author="pete jones" w:date="2022-01-11T17:00:00Z"/>
                <w:rFonts w:ascii="Calibri" w:hAnsi="Calibri" w:cs="Calibri"/>
                <w:color w:val="000000"/>
                <w:sz w:val="22"/>
                <w:szCs w:val="22"/>
              </w:rPr>
            </w:pPr>
            <w:ins w:id="9795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65130C" w14:textId="77777777" w:rsidR="00ED6068" w:rsidRPr="00ED6068" w:rsidRDefault="00ED6068" w:rsidP="00ED6068">
            <w:pPr>
              <w:spacing w:before="0" w:after="0" w:line="240" w:lineRule="auto"/>
              <w:jc w:val="center"/>
              <w:rPr>
                <w:ins w:id="97958" w:author="pete jones" w:date="2022-01-11T17:00:00Z"/>
                <w:rFonts w:ascii="Calibri" w:hAnsi="Calibri" w:cs="Calibri"/>
                <w:color w:val="000000"/>
                <w:sz w:val="22"/>
                <w:szCs w:val="22"/>
              </w:rPr>
            </w:pPr>
            <w:ins w:id="9795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988E52" w14:textId="77777777" w:rsidR="00ED6068" w:rsidRPr="00ED6068" w:rsidRDefault="00ED6068" w:rsidP="00ED6068">
            <w:pPr>
              <w:spacing w:before="0" w:after="0" w:line="240" w:lineRule="auto"/>
              <w:jc w:val="center"/>
              <w:rPr>
                <w:ins w:id="97960" w:author="pete jones" w:date="2022-01-11T17:00:00Z"/>
                <w:rFonts w:ascii="Calibri" w:hAnsi="Calibri" w:cs="Calibri"/>
                <w:color w:val="000000"/>
                <w:sz w:val="22"/>
                <w:szCs w:val="22"/>
              </w:rPr>
            </w:pPr>
            <w:ins w:id="9796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98CD43" w14:textId="77777777" w:rsidR="00ED6068" w:rsidRPr="00ED6068" w:rsidRDefault="00ED6068" w:rsidP="00ED6068">
            <w:pPr>
              <w:spacing w:before="0" w:after="0" w:line="240" w:lineRule="auto"/>
              <w:jc w:val="center"/>
              <w:rPr>
                <w:ins w:id="97962" w:author="pete jones" w:date="2022-01-11T17:00:00Z"/>
                <w:rFonts w:ascii="Calibri" w:hAnsi="Calibri" w:cs="Calibri"/>
                <w:color w:val="000000"/>
                <w:sz w:val="22"/>
                <w:szCs w:val="22"/>
              </w:rPr>
            </w:pPr>
            <w:ins w:id="9796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07455A" w14:textId="77777777" w:rsidR="00ED6068" w:rsidRPr="00ED6068" w:rsidRDefault="00ED6068" w:rsidP="00ED6068">
            <w:pPr>
              <w:spacing w:before="0" w:after="0" w:line="240" w:lineRule="auto"/>
              <w:jc w:val="center"/>
              <w:rPr>
                <w:ins w:id="97964" w:author="pete jones" w:date="2022-01-11T17:00:00Z"/>
                <w:rFonts w:ascii="Calibri" w:hAnsi="Calibri" w:cs="Calibri"/>
                <w:color w:val="000000"/>
                <w:sz w:val="22"/>
                <w:szCs w:val="22"/>
              </w:rPr>
            </w:pPr>
            <w:ins w:id="9796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FC6882" w14:textId="77777777" w:rsidR="00ED6068" w:rsidRPr="00ED6068" w:rsidRDefault="00ED6068" w:rsidP="00ED6068">
            <w:pPr>
              <w:spacing w:before="0" w:after="0" w:line="240" w:lineRule="auto"/>
              <w:jc w:val="center"/>
              <w:rPr>
                <w:ins w:id="97966" w:author="pete jones" w:date="2022-01-11T17:00:00Z"/>
                <w:rFonts w:ascii="Calibri" w:hAnsi="Calibri" w:cs="Calibri"/>
                <w:color w:val="000000"/>
                <w:sz w:val="22"/>
                <w:szCs w:val="22"/>
              </w:rPr>
            </w:pPr>
            <w:ins w:id="9796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4222C4" w14:textId="77777777" w:rsidR="00ED6068" w:rsidRPr="00ED6068" w:rsidRDefault="00ED6068" w:rsidP="00ED6068">
            <w:pPr>
              <w:spacing w:before="0" w:after="0" w:line="240" w:lineRule="auto"/>
              <w:jc w:val="center"/>
              <w:rPr>
                <w:ins w:id="97968" w:author="pete jones" w:date="2022-01-11T17:00:00Z"/>
                <w:rFonts w:ascii="Calibri" w:hAnsi="Calibri" w:cs="Calibri"/>
                <w:color w:val="000000"/>
                <w:sz w:val="22"/>
                <w:szCs w:val="22"/>
              </w:rPr>
            </w:pPr>
            <w:ins w:id="9796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3C5D06" w14:textId="77777777" w:rsidR="00ED6068" w:rsidRPr="00ED6068" w:rsidRDefault="00ED6068" w:rsidP="00ED6068">
            <w:pPr>
              <w:spacing w:before="0" w:after="0" w:line="240" w:lineRule="auto"/>
              <w:jc w:val="center"/>
              <w:rPr>
                <w:ins w:id="97970" w:author="pete jones" w:date="2022-01-11T17:00:00Z"/>
                <w:rFonts w:ascii="Calibri" w:hAnsi="Calibri" w:cs="Calibri"/>
                <w:color w:val="000000"/>
                <w:sz w:val="22"/>
                <w:szCs w:val="22"/>
              </w:rPr>
            </w:pPr>
            <w:ins w:id="9797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C95BEA" w14:textId="77777777" w:rsidR="00ED6068" w:rsidRPr="00ED6068" w:rsidRDefault="00ED6068" w:rsidP="00ED6068">
            <w:pPr>
              <w:spacing w:before="0" w:after="0" w:line="240" w:lineRule="auto"/>
              <w:jc w:val="center"/>
              <w:rPr>
                <w:ins w:id="97972" w:author="pete jones" w:date="2022-01-11T17:00:00Z"/>
                <w:rFonts w:ascii="Calibri" w:hAnsi="Calibri" w:cs="Calibri"/>
                <w:color w:val="000000"/>
                <w:sz w:val="22"/>
                <w:szCs w:val="22"/>
              </w:rPr>
            </w:pPr>
            <w:ins w:id="97973"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0D7E458" w14:textId="77777777" w:rsidR="00ED6068" w:rsidRPr="00ED6068" w:rsidRDefault="00ED6068" w:rsidP="00ED6068">
            <w:pPr>
              <w:spacing w:before="0" w:after="0" w:line="240" w:lineRule="auto"/>
              <w:jc w:val="center"/>
              <w:rPr>
                <w:ins w:id="97974" w:author="pete jones" w:date="2022-01-11T17:00:00Z"/>
                <w:rFonts w:ascii="Calibri" w:hAnsi="Calibri" w:cs="Calibri"/>
                <w:color w:val="000000"/>
                <w:sz w:val="22"/>
                <w:szCs w:val="22"/>
              </w:rPr>
            </w:pPr>
            <w:ins w:id="97975" w:author="pete jones" w:date="2022-01-11T17:00:00Z">
              <w:r w:rsidRPr="00ED6068">
                <w:rPr>
                  <w:rFonts w:ascii="Calibri" w:hAnsi="Calibri" w:cs="Calibri"/>
                  <w:color w:val="000000"/>
                  <w:sz w:val="22"/>
                  <w:szCs w:val="22"/>
                </w:rPr>
                <w:t> </w:t>
              </w:r>
            </w:ins>
          </w:p>
        </w:tc>
      </w:tr>
      <w:tr w:rsidR="00ED6068" w:rsidRPr="00ED6068" w14:paraId="14BB9BA2" w14:textId="77777777" w:rsidTr="00ED6068">
        <w:trPr>
          <w:trHeight w:val="300"/>
          <w:ins w:id="97976"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B45AF14" w14:textId="77777777" w:rsidR="00ED6068" w:rsidRPr="00ED6068" w:rsidRDefault="00ED6068" w:rsidP="00ED6068">
            <w:pPr>
              <w:spacing w:before="0" w:after="0" w:line="240" w:lineRule="auto"/>
              <w:jc w:val="center"/>
              <w:rPr>
                <w:ins w:id="97977" w:author="pete jones" w:date="2022-01-11T17:00:00Z"/>
                <w:rFonts w:ascii="Calibri" w:hAnsi="Calibri" w:cs="Calibri"/>
                <w:color w:val="000000"/>
                <w:sz w:val="22"/>
                <w:szCs w:val="22"/>
              </w:rPr>
            </w:pPr>
            <w:ins w:id="97978" w:author="pete jones" w:date="2022-01-11T17:00:00Z">
              <w:r w:rsidRPr="00ED6068">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vAlign w:val="bottom"/>
            <w:hideMark/>
          </w:tcPr>
          <w:p w14:paraId="6B5A76D1" w14:textId="77777777" w:rsidR="00ED6068" w:rsidRPr="00ED6068" w:rsidRDefault="00ED6068" w:rsidP="00ED6068">
            <w:pPr>
              <w:spacing w:before="0" w:after="0" w:line="240" w:lineRule="auto"/>
              <w:jc w:val="left"/>
              <w:rPr>
                <w:ins w:id="97979" w:author="pete jones" w:date="2022-01-11T17:00:00Z"/>
                <w:rFonts w:ascii="Calibri" w:hAnsi="Calibri" w:cs="Calibri"/>
                <w:color w:val="000000"/>
                <w:sz w:val="22"/>
                <w:szCs w:val="22"/>
              </w:rPr>
            </w:pPr>
            <w:ins w:id="97980" w:author="pete jones" w:date="2022-01-11T17:00:00Z">
              <w:r w:rsidRPr="00ED6068">
                <w:rPr>
                  <w:rFonts w:ascii="Calibri" w:hAnsi="Calibri" w:cs="Calibri"/>
                  <w:color w:val="000000"/>
                  <w:sz w:val="22"/>
                  <w:szCs w:val="22"/>
                </w:rPr>
                <w:t>Process Engineering (EG2011)</w:t>
              </w:r>
            </w:ins>
          </w:p>
        </w:tc>
        <w:tc>
          <w:tcPr>
            <w:tcW w:w="432" w:type="dxa"/>
            <w:tcBorders>
              <w:top w:val="nil"/>
              <w:left w:val="nil"/>
              <w:bottom w:val="single" w:sz="4" w:space="0" w:color="auto"/>
              <w:right w:val="single" w:sz="4" w:space="0" w:color="auto"/>
            </w:tcBorders>
            <w:shd w:val="clear" w:color="auto" w:fill="auto"/>
            <w:noWrap/>
            <w:vAlign w:val="bottom"/>
            <w:hideMark/>
          </w:tcPr>
          <w:p w14:paraId="088D2724" w14:textId="77777777" w:rsidR="00ED6068" w:rsidRPr="00ED6068" w:rsidRDefault="00ED6068" w:rsidP="00ED6068">
            <w:pPr>
              <w:spacing w:before="0" w:after="0" w:line="240" w:lineRule="auto"/>
              <w:jc w:val="center"/>
              <w:rPr>
                <w:ins w:id="97981" w:author="pete jones" w:date="2022-01-11T17:00:00Z"/>
                <w:rFonts w:ascii="Calibri" w:hAnsi="Calibri" w:cs="Calibri"/>
                <w:color w:val="000000"/>
                <w:sz w:val="22"/>
                <w:szCs w:val="22"/>
              </w:rPr>
            </w:pPr>
            <w:ins w:id="97982" w:author="pete jones" w:date="2022-01-11T17:00:00Z">
              <w:r w:rsidRPr="00ED6068">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A234341" w14:textId="77777777" w:rsidR="00ED6068" w:rsidRPr="00ED6068" w:rsidRDefault="00ED6068" w:rsidP="00ED6068">
            <w:pPr>
              <w:spacing w:before="0" w:after="0" w:line="240" w:lineRule="auto"/>
              <w:jc w:val="center"/>
              <w:rPr>
                <w:ins w:id="97983" w:author="pete jones" w:date="2022-01-11T17:00:00Z"/>
                <w:rFonts w:ascii="Calibri" w:hAnsi="Calibri" w:cs="Calibri"/>
                <w:color w:val="000000"/>
                <w:sz w:val="22"/>
                <w:szCs w:val="22"/>
              </w:rPr>
            </w:pPr>
            <w:ins w:id="97984"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25D7F0C7" w14:textId="77777777" w:rsidR="00ED6068" w:rsidRPr="00ED6068" w:rsidRDefault="00ED6068" w:rsidP="00ED6068">
            <w:pPr>
              <w:spacing w:before="0" w:after="0" w:line="240" w:lineRule="auto"/>
              <w:jc w:val="center"/>
              <w:rPr>
                <w:ins w:id="97985" w:author="pete jones" w:date="2022-01-11T17:00:00Z"/>
                <w:rFonts w:ascii="Calibri" w:hAnsi="Calibri" w:cs="Calibri"/>
                <w:color w:val="000000"/>
                <w:sz w:val="22"/>
                <w:szCs w:val="22"/>
              </w:rPr>
            </w:pPr>
            <w:ins w:id="9798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3CC5CD" w14:textId="77777777" w:rsidR="00ED6068" w:rsidRPr="00ED6068" w:rsidRDefault="00ED6068" w:rsidP="00ED6068">
            <w:pPr>
              <w:spacing w:before="0" w:after="0" w:line="240" w:lineRule="auto"/>
              <w:jc w:val="center"/>
              <w:rPr>
                <w:ins w:id="97987" w:author="pete jones" w:date="2022-01-11T17:00:00Z"/>
                <w:rFonts w:ascii="Calibri" w:hAnsi="Calibri" w:cs="Calibri"/>
                <w:color w:val="000000"/>
                <w:sz w:val="22"/>
                <w:szCs w:val="22"/>
              </w:rPr>
            </w:pPr>
            <w:ins w:id="9798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E7D3C8F" w14:textId="77777777" w:rsidR="00ED6068" w:rsidRPr="00ED6068" w:rsidRDefault="00ED6068" w:rsidP="00ED6068">
            <w:pPr>
              <w:spacing w:before="0" w:after="0" w:line="240" w:lineRule="auto"/>
              <w:jc w:val="center"/>
              <w:rPr>
                <w:ins w:id="97989" w:author="pete jones" w:date="2022-01-11T17:00:00Z"/>
                <w:rFonts w:ascii="Calibri" w:hAnsi="Calibri" w:cs="Calibri"/>
                <w:color w:val="000000"/>
                <w:sz w:val="22"/>
                <w:szCs w:val="22"/>
              </w:rPr>
            </w:pPr>
            <w:ins w:id="9799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893A27" w14:textId="77777777" w:rsidR="00ED6068" w:rsidRPr="00ED6068" w:rsidRDefault="00ED6068" w:rsidP="00ED6068">
            <w:pPr>
              <w:spacing w:before="0" w:after="0" w:line="240" w:lineRule="auto"/>
              <w:jc w:val="center"/>
              <w:rPr>
                <w:ins w:id="97991" w:author="pete jones" w:date="2022-01-11T17:00:00Z"/>
                <w:rFonts w:ascii="Calibri" w:hAnsi="Calibri" w:cs="Calibri"/>
                <w:color w:val="000000"/>
                <w:sz w:val="22"/>
                <w:szCs w:val="22"/>
              </w:rPr>
            </w:pPr>
            <w:ins w:id="9799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88BBEB" w14:textId="77777777" w:rsidR="00ED6068" w:rsidRPr="00ED6068" w:rsidRDefault="00ED6068" w:rsidP="00ED6068">
            <w:pPr>
              <w:spacing w:before="0" w:after="0" w:line="240" w:lineRule="auto"/>
              <w:jc w:val="center"/>
              <w:rPr>
                <w:ins w:id="97993" w:author="pete jones" w:date="2022-01-11T17:00:00Z"/>
                <w:rFonts w:ascii="Calibri" w:hAnsi="Calibri" w:cs="Calibri"/>
                <w:color w:val="000000"/>
                <w:sz w:val="22"/>
                <w:szCs w:val="22"/>
              </w:rPr>
            </w:pPr>
            <w:ins w:id="9799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9DE05E" w14:textId="77777777" w:rsidR="00ED6068" w:rsidRPr="00ED6068" w:rsidRDefault="00ED6068" w:rsidP="00ED6068">
            <w:pPr>
              <w:spacing w:before="0" w:after="0" w:line="240" w:lineRule="auto"/>
              <w:jc w:val="center"/>
              <w:rPr>
                <w:ins w:id="97995" w:author="pete jones" w:date="2022-01-11T17:00:00Z"/>
                <w:rFonts w:ascii="Calibri" w:hAnsi="Calibri" w:cs="Calibri"/>
                <w:color w:val="000000"/>
                <w:sz w:val="22"/>
                <w:szCs w:val="22"/>
              </w:rPr>
            </w:pPr>
            <w:ins w:id="9799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B54040" w14:textId="77777777" w:rsidR="00ED6068" w:rsidRPr="00ED6068" w:rsidRDefault="00ED6068" w:rsidP="00ED6068">
            <w:pPr>
              <w:spacing w:before="0" w:after="0" w:line="240" w:lineRule="auto"/>
              <w:jc w:val="center"/>
              <w:rPr>
                <w:ins w:id="97997" w:author="pete jones" w:date="2022-01-11T17:00:00Z"/>
                <w:rFonts w:ascii="Calibri" w:hAnsi="Calibri" w:cs="Calibri"/>
                <w:color w:val="000000"/>
                <w:sz w:val="22"/>
                <w:szCs w:val="22"/>
              </w:rPr>
            </w:pPr>
            <w:ins w:id="9799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F6EC9BD" w14:textId="77777777" w:rsidR="00ED6068" w:rsidRPr="00ED6068" w:rsidRDefault="00ED6068" w:rsidP="00ED6068">
            <w:pPr>
              <w:spacing w:before="0" w:after="0" w:line="240" w:lineRule="auto"/>
              <w:jc w:val="center"/>
              <w:rPr>
                <w:ins w:id="97999" w:author="pete jones" w:date="2022-01-11T17:00:00Z"/>
                <w:rFonts w:ascii="Calibri" w:hAnsi="Calibri" w:cs="Calibri"/>
                <w:color w:val="000000"/>
                <w:sz w:val="22"/>
                <w:szCs w:val="22"/>
              </w:rPr>
            </w:pPr>
            <w:ins w:id="9800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3E467A" w14:textId="77777777" w:rsidR="00ED6068" w:rsidRPr="00ED6068" w:rsidRDefault="00ED6068" w:rsidP="00ED6068">
            <w:pPr>
              <w:spacing w:before="0" w:after="0" w:line="240" w:lineRule="auto"/>
              <w:jc w:val="center"/>
              <w:rPr>
                <w:ins w:id="98001" w:author="pete jones" w:date="2022-01-11T17:00:00Z"/>
                <w:rFonts w:ascii="Calibri" w:hAnsi="Calibri" w:cs="Calibri"/>
                <w:color w:val="000000"/>
                <w:sz w:val="22"/>
                <w:szCs w:val="22"/>
              </w:rPr>
            </w:pPr>
            <w:ins w:id="98002"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822A909" w14:textId="77777777" w:rsidR="00ED6068" w:rsidRPr="00ED6068" w:rsidRDefault="00ED6068" w:rsidP="00ED6068">
            <w:pPr>
              <w:spacing w:before="0" w:after="0" w:line="240" w:lineRule="auto"/>
              <w:jc w:val="center"/>
              <w:rPr>
                <w:ins w:id="98003" w:author="pete jones" w:date="2022-01-11T17:00:00Z"/>
                <w:rFonts w:ascii="Calibri" w:hAnsi="Calibri" w:cs="Calibri"/>
                <w:color w:val="000000"/>
                <w:sz w:val="22"/>
                <w:szCs w:val="22"/>
              </w:rPr>
            </w:pPr>
            <w:ins w:id="98004" w:author="pete jones" w:date="2022-01-11T17:00:00Z">
              <w:r w:rsidRPr="00ED6068">
                <w:rPr>
                  <w:rFonts w:ascii="Calibri" w:hAnsi="Calibri" w:cs="Calibri"/>
                  <w:color w:val="000000"/>
                  <w:sz w:val="22"/>
                  <w:szCs w:val="22"/>
                </w:rPr>
                <w:t> </w:t>
              </w:r>
            </w:ins>
          </w:p>
        </w:tc>
      </w:tr>
      <w:tr w:rsidR="00ED6068" w:rsidRPr="00ED6068" w14:paraId="1F8BFB17" w14:textId="77777777" w:rsidTr="00ED6068">
        <w:trPr>
          <w:trHeight w:val="300"/>
          <w:ins w:id="98005"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7C4E55C3" w14:textId="77777777" w:rsidR="00ED6068" w:rsidRPr="00ED6068" w:rsidRDefault="00ED6068" w:rsidP="00ED6068">
            <w:pPr>
              <w:spacing w:before="0" w:after="0" w:line="240" w:lineRule="auto"/>
              <w:jc w:val="center"/>
              <w:rPr>
                <w:ins w:id="98006" w:author="pete jones" w:date="2022-01-11T17:00:00Z"/>
                <w:rFonts w:ascii="Calibri" w:hAnsi="Calibri" w:cs="Calibri"/>
                <w:color w:val="000000"/>
                <w:sz w:val="22"/>
                <w:szCs w:val="22"/>
              </w:rPr>
            </w:pPr>
            <w:ins w:id="98007"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43D17B8" w14:textId="77777777" w:rsidR="00ED6068" w:rsidRPr="00ED6068" w:rsidRDefault="00ED6068" w:rsidP="00ED6068">
            <w:pPr>
              <w:spacing w:before="0" w:after="0" w:line="240" w:lineRule="auto"/>
              <w:jc w:val="left"/>
              <w:rPr>
                <w:ins w:id="98008" w:author="pete jones" w:date="2022-01-11T17:00:00Z"/>
                <w:rFonts w:ascii="Calibri" w:hAnsi="Calibri" w:cs="Calibri"/>
                <w:color w:val="000000"/>
                <w:sz w:val="22"/>
                <w:szCs w:val="22"/>
              </w:rPr>
            </w:pPr>
            <w:ins w:id="98009" w:author="pete jones" w:date="2022-01-11T17:00:00Z">
              <w:r w:rsidRPr="00ED6068">
                <w:rPr>
                  <w:rFonts w:ascii="Calibri" w:hAnsi="Calibri" w:cs="Calibri"/>
                  <w:color w:val="000000"/>
                  <w:sz w:val="22"/>
                  <w:szCs w:val="22"/>
                </w:rPr>
                <w:t>Engineering Mathematics 2 (EG2012)</w:t>
              </w:r>
            </w:ins>
          </w:p>
        </w:tc>
        <w:tc>
          <w:tcPr>
            <w:tcW w:w="432" w:type="dxa"/>
            <w:tcBorders>
              <w:top w:val="nil"/>
              <w:left w:val="nil"/>
              <w:bottom w:val="single" w:sz="4" w:space="0" w:color="auto"/>
              <w:right w:val="single" w:sz="4" w:space="0" w:color="auto"/>
            </w:tcBorders>
            <w:shd w:val="clear" w:color="auto" w:fill="auto"/>
            <w:noWrap/>
            <w:vAlign w:val="bottom"/>
            <w:hideMark/>
          </w:tcPr>
          <w:p w14:paraId="16C3CDAE" w14:textId="77777777" w:rsidR="00ED6068" w:rsidRPr="00ED6068" w:rsidRDefault="00ED6068" w:rsidP="00ED6068">
            <w:pPr>
              <w:spacing w:before="0" w:after="0" w:line="240" w:lineRule="auto"/>
              <w:jc w:val="center"/>
              <w:rPr>
                <w:ins w:id="98010" w:author="pete jones" w:date="2022-01-11T17:00:00Z"/>
                <w:rFonts w:ascii="Calibri" w:hAnsi="Calibri" w:cs="Calibri"/>
                <w:color w:val="000000"/>
                <w:sz w:val="22"/>
                <w:szCs w:val="22"/>
              </w:rPr>
            </w:pPr>
            <w:ins w:id="98011" w:author="pete jones" w:date="2022-01-11T17:00:00Z">
              <w:r w:rsidRPr="00ED6068">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70B64BE6" w14:textId="77777777" w:rsidR="00ED6068" w:rsidRPr="00ED6068" w:rsidRDefault="00ED6068" w:rsidP="00ED6068">
            <w:pPr>
              <w:spacing w:before="0" w:after="0" w:line="240" w:lineRule="auto"/>
              <w:jc w:val="center"/>
              <w:rPr>
                <w:ins w:id="98012" w:author="pete jones" w:date="2022-01-11T17:00:00Z"/>
                <w:rFonts w:ascii="Calibri" w:hAnsi="Calibri" w:cs="Calibri"/>
                <w:color w:val="000000"/>
                <w:sz w:val="22"/>
                <w:szCs w:val="22"/>
              </w:rPr>
            </w:pPr>
            <w:ins w:id="98013"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1C8A9F88" w14:textId="77777777" w:rsidR="00ED6068" w:rsidRPr="00ED6068" w:rsidRDefault="00ED6068" w:rsidP="00ED6068">
            <w:pPr>
              <w:spacing w:before="0" w:after="0" w:line="240" w:lineRule="auto"/>
              <w:jc w:val="center"/>
              <w:rPr>
                <w:ins w:id="98014" w:author="pete jones" w:date="2022-01-11T17:00:00Z"/>
                <w:rFonts w:ascii="Calibri" w:hAnsi="Calibri" w:cs="Calibri"/>
                <w:color w:val="000000"/>
                <w:sz w:val="22"/>
                <w:szCs w:val="22"/>
              </w:rPr>
            </w:pPr>
            <w:ins w:id="9801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D16EA51" w14:textId="77777777" w:rsidR="00ED6068" w:rsidRPr="00ED6068" w:rsidRDefault="00ED6068" w:rsidP="00ED6068">
            <w:pPr>
              <w:spacing w:before="0" w:after="0" w:line="240" w:lineRule="auto"/>
              <w:jc w:val="center"/>
              <w:rPr>
                <w:ins w:id="98016" w:author="pete jones" w:date="2022-01-11T17:00:00Z"/>
                <w:rFonts w:ascii="Calibri" w:hAnsi="Calibri" w:cs="Calibri"/>
                <w:color w:val="000000"/>
                <w:sz w:val="22"/>
                <w:szCs w:val="22"/>
              </w:rPr>
            </w:pPr>
            <w:ins w:id="9801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327EAF6" w14:textId="77777777" w:rsidR="00ED6068" w:rsidRPr="00ED6068" w:rsidRDefault="00ED6068" w:rsidP="00ED6068">
            <w:pPr>
              <w:spacing w:before="0" w:after="0" w:line="240" w:lineRule="auto"/>
              <w:jc w:val="center"/>
              <w:rPr>
                <w:ins w:id="98018" w:author="pete jones" w:date="2022-01-11T17:00:00Z"/>
                <w:rFonts w:ascii="Calibri" w:hAnsi="Calibri" w:cs="Calibri"/>
                <w:color w:val="000000"/>
                <w:sz w:val="22"/>
                <w:szCs w:val="22"/>
              </w:rPr>
            </w:pPr>
            <w:ins w:id="9801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6DA86B" w14:textId="77777777" w:rsidR="00ED6068" w:rsidRPr="00ED6068" w:rsidRDefault="00ED6068" w:rsidP="00ED6068">
            <w:pPr>
              <w:spacing w:before="0" w:after="0" w:line="240" w:lineRule="auto"/>
              <w:jc w:val="center"/>
              <w:rPr>
                <w:ins w:id="98020" w:author="pete jones" w:date="2022-01-11T17:00:00Z"/>
                <w:rFonts w:ascii="Calibri" w:hAnsi="Calibri" w:cs="Calibri"/>
                <w:color w:val="000000"/>
                <w:sz w:val="22"/>
                <w:szCs w:val="22"/>
              </w:rPr>
            </w:pPr>
            <w:ins w:id="9802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E314E6" w14:textId="77777777" w:rsidR="00ED6068" w:rsidRPr="00ED6068" w:rsidRDefault="00ED6068" w:rsidP="00ED6068">
            <w:pPr>
              <w:spacing w:before="0" w:after="0" w:line="240" w:lineRule="auto"/>
              <w:jc w:val="center"/>
              <w:rPr>
                <w:ins w:id="98022" w:author="pete jones" w:date="2022-01-11T17:00:00Z"/>
                <w:rFonts w:ascii="Calibri" w:hAnsi="Calibri" w:cs="Calibri"/>
                <w:color w:val="000000"/>
                <w:sz w:val="22"/>
                <w:szCs w:val="22"/>
              </w:rPr>
            </w:pPr>
            <w:ins w:id="9802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CA57120" w14:textId="77777777" w:rsidR="00ED6068" w:rsidRPr="00ED6068" w:rsidRDefault="00ED6068" w:rsidP="00ED6068">
            <w:pPr>
              <w:spacing w:before="0" w:after="0" w:line="240" w:lineRule="auto"/>
              <w:jc w:val="center"/>
              <w:rPr>
                <w:ins w:id="98024" w:author="pete jones" w:date="2022-01-11T17:00:00Z"/>
                <w:rFonts w:ascii="Calibri" w:hAnsi="Calibri" w:cs="Calibri"/>
                <w:color w:val="000000"/>
                <w:sz w:val="22"/>
                <w:szCs w:val="22"/>
              </w:rPr>
            </w:pPr>
            <w:ins w:id="9802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F1D3F4" w14:textId="77777777" w:rsidR="00ED6068" w:rsidRPr="00ED6068" w:rsidRDefault="00ED6068" w:rsidP="00ED6068">
            <w:pPr>
              <w:spacing w:before="0" w:after="0" w:line="240" w:lineRule="auto"/>
              <w:jc w:val="center"/>
              <w:rPr>
                <w:ins w:id="98026" w:author="pete jones" w:date="2022-01-11T17:00:00Z"/>
                <w:rFonts w:ascii="Calibri" w:hAnsi="Calibri" w:cs="Calibri"/>
                <w:color w:val="000000"/>
                <w:sz w:val="22"/>
                <w:szCs w:val="22"/>
              </w:rPr>
            </w:pPr>
            <w:ins w:id="9802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55D373E" w14:textId="77777777" w:rsidR="00ED6068" w:rsidRPr="00ED6068" w:rsidRDefault="00ED6068" w:rsidP="00ED6068">
            <w:pPr>
              <w:spacing w:before="0" w:after="0" w:line="240" w:lineRule="auto"/>
              <w:jc w:val="center"/>
              <w:rPr>
                <w:ins w:id="98028" w:author="pete jones" w:date="2022-01-11T17:00:00Z"/>
                <w:rFonts w:ascii="Calibri" w:hAnsi="Calibri" w:cs="Calibri"/>
                <w:color w:val="000000"/>
                <w:sz w:val="22"/>
                <w:szCs w:val="22"/>
              </w:rPr>
            </w:pPr>
            <w:ins w:id="9802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1D2C40" w14:textId="77777777" w:rsidR="00ED6068" w:rsidRPr="00ED6068" w:rsidRDefault="00ED6068" w:rsidP="00ED6068">
            <w:pPr>
              <w:spacing w:before="0" w:after="0" w:line="240" w:lineRule="auto"/>
              <w:jc w:val="center"/>
              <w:rPr>
                <w:ins w:id="98030" w:author="pete jones" w:date="2022-01-11T17:00:00Z"/>
                <w:rFonts w:ascii="Calibri" w:hAnsi="Calibri" w:cs="Calibri"/>
                <w:color w:val="000000"/>
                <w:sz w:val="22"/>
                <w:szCs w:val="22"/>
              </w:rPr>
            </w:pPr>
            <w:ins w:id="98031"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E376E37" w14:textId="77777777" w:rsidR="00ED6068" w:rsidRPr="00ED6068" w:rsidRDefault="00ED6068" w:rsidP="00ED6068">
            <w:pPr>
              <w:spacing w:before="0" w:after="0" w:line="240" w:lineRule="auto"/>
              <w:jc w:val="center"/>
              <w:rPr>
                <w:ins w:id="98032" w:author="pete jones" w:date="2022-01-11T17:00:00Z"/>
                <w:rFonts w:ascii="Calibri" w:hAnsi="Calibri" w:cs="Calibri"/>
                <w:color w:val="000000"/>
                <w:sz w:val="22"/>
                <w:szCs w:val="22"/>
              </w:rPr>
            </w:pPr>
            <w:ins w:id="98033" w:author="pete jones" w:date="2022-01-11T17:00:00Z">
              <w:r w:rsidRPr="00ED6068">
                <w:rPr>
                  <w:rFonts w:ascii="Calibri" w:hAnsi="Calibri" w:cs="Calibri"/>
                  <w:color w:val="000000"/>
                  <w:sz w:val="22"/>
                  <w:szCs w:val="22"/>
                </w:rPr>
                <w:t> </w:t>
              </w:r>
            </w:ins>
          </w:p>
        </w:tc>
      </w:tr>
      <w:tr w:rsidR="00ED6068" w:rsidRPr="00ED6068" w14:paraId="46BB85A7" w14:textId="77777777" w:rsidTr="00ED6068">
        <w:trPr>
          <w:trHeight w:val="300"/>
          <w:ins w:id="98034"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82C634B" w14:textId="77777777" w:rsidR="00ED6068" w:rsidRPr="00ED6068" w:rsidRDefault="00ED6068" w:rsidP="00ED6068">
            <w:pPr>
              <w:spacing w:before="0" w:after="0" w:line="240" w:lineRule="auto"/>
              <w:jc w:val="center"/>
              <w:rPr>
                <w:ins w:id="98035" w:author="pete jones" w:date="2022-01-11T17:00:00Z"/>
                <w:rFonts w:ascii="Calibri" w:hAnsi="Calibri" w:cs="Calibri"/>
                <w:color w:val="000000"/>
                <w:sz w:val="22"/>
                <w:szCs w:val="22"/>
              </w:rPr>
            </w:pPr>
            <w:ins w:id="98036"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9EA0817" w14:textId="77777777" w:rsidR="00ED6068" w:rsidRPr="00ED6068" w:rsidRDefault="00ED6068" w:rsidP="00ED6068">
            <w:pPr>
              <w:spacing w:before="0" w:after="0" w:line="240" w:lineRule="auto"/>
              <w:jc w:val="left"/>
              <w:rPr>
                <w:ins w:id="98037" w:author="pete jones" w:date="2022-01-11T17:00:00Z"/>
                <w:rFonts w:ascii="Calibri" w:hAnsi="Calibri" w:cs="Calibri"/>
                <w:color w:val="000000"/>
                <w:sz w:val="22"/>
                <w:szCs w:val="22"/>
              </w:rPr>
            </w:pPr>
            <w:ins w:id="98038" w:author="pete jones" w:date="2022-01-11T17:00:00Z">
              <w:r w:rsidRPr="00ED6068">
                <w:rPr>
                  <w:rFonts w:ascii="Calibri" w:hAnsi="Calibri" w:cs="Calibri"/>
                  <w:color w:val="000000"/>
                  <w:sz w:val="22"/>
                  <w:szCs w:val="22"/>
                </w:rPr>
                <w:t>Solids and Structures (EA2502)</w:t>
              </w:r>
            </w:ins>
          </w:p>
        </w:tc>
        <w:tc>
          <w:tcPr>
            <w:tcW w:w="432" w:type="dxa"/>
            <w:tcBorders>
              <w:top w:val="nil"/>
              <w:left w:val="nil"/>
              <w:bottom w:val="single" w:sz="4" w:space="0" w:color="auto"/>
              <w:right w:val="single" w:sz="4" w:space="0" w:color="auto"/>
            </w:tcBorders>
            <w:shd w:val="clear" w:color="auto" w:fill="auto"/>
            <w:noWrap/>
            <w:vAlign w:val="bottom"/>
            <w:hideMark/>
          </w:tcPr>
          <w:p w14:paraId="62453E02" w14:textId="77777777" w:rsidR="00ED6068" w:rsidRPr="00ED6068" w:rsidRDefault="00ED6068" w:rsidP="00ED6068">
            <w:pPr>
              <w:spacing w:before="0" w:after="0" w:line="240" w:lineRule="auto"/>
              <w:jc w:val="center"/>
              <w:rPr>
                <w:ins w:id="98039" w:author="pete jones" w:date="2022-01-11T17:00:00Z"/>
                <w:rFonts w:ascii="Calibri" w:hAnsi="Calibri" w:cs="Calibri"/>
                <w:color w:val="000000"/>
                <w:sz w:val="22"/>
                <w:szCs w:val="22"/>
              </w:rPr>
            </w:pPr>
            <w:ins w:id="98040"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568C2E6" w14:textId="77777777" w:rsidR="00ED6068" w:rsidRPr="00ED6068" w:rsidRDefault="00ED6068" w:rsidP="00ED6068">
            <w:pPr>
              <w:spacing w:before="0" w:after="0" w:line="240" w:lineRule="auto"/>
              <w:jc w:val="center"/>
              <w:rPr>
                <w:ins w:id="98041" w:author="pete jones" w:date="2022-01-11T17:00:00Z"/>
                <w:rFonts w:ascii="Calibri" w:hAnsi="Calibri" w:cs="Calibri"/>
                <w:color w:val="000000"/>
                <w:sz w:val="22"/>
                <w:szCs w:val="22"/>
              </w:rPr>
            </w:pPr>
            <w:ins w:id="98042"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6F09A1CE" w14:textId="77777777" w:rsidR="00ED6068" w:rsidRPr="00ED6068" w:rsidRDefault="00ED6068" w:rsidP="00ED6068">
            <w:pPr>
              <w:spacing w:before="0" w:after="0" w:line="240" w:lineRule="auto"/>
              <w:jc w:val="center"/>
              <w:rPr>
                <w:ins w:id="98043" w:author="pete jones" w:date="2022-01-11T17:00:00Z"/>
                <w:rFonts w:ascii="Calibri" w:hAnsi="Calibri" w:cs="Calibri"/>
                <w:color w:val="000000"/>
                <w:sz w:val="22"/>
                <w:szCs w:val="22"/>
              </w:rPr>
            </w:pPr>
            <w:ins w:id="9804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915B23" w14:textId="77777777" w:rsidR="00ED6068" w:rsidRPr="00ED6068" w:rsidRDefault="00ED6068" w:rsidP="00ED6068">
            <w:pPr>
              <w:spacing w:before="0" w:after="0" w:line="240" w:lineRule="auto"/>
              <w:jc w:val="center"/>
              <w:rPr>
                <w:ins w:id="98045" w:author="pete jones" w:date="2022-01-11T17:00:00Z"/>
                <w:rFonts w:ascii="Calibri" w:hAnsi="Calibri" w:cs="Calibri"/>
                <w:color w:val="000000"/>
                <w:sz w:val="22"/>
                <w:szCs w:val="22"/>
              </w:rPr>
            </w:pPr>
            <w:ins w:id="9804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6623EEE" w14:textId="77777777" w:rsidR="00ED6068" w:rsidRPr="00ED6068" w:rsidRDefault="00ED6068" w:rsidP="00ED6068">
            <w:pPr>
              <w:spacing w:before="0" w:after="0" w:line="240" w:lineRule="auto"/>
              <w:jc w:val="center"/>
              <w:rPr>
                <w:ins w:id="98047" w:author="pete jones" w:date="2022-01-11T17:00:00Z"/>
                <w:rFonts w:ascii="Calibri" w:hAnsi="Calibri" w:cs="Calibri"/>
                <w:color w:val="000000"/>
                <w:sz w:val="22"/>
                <w:szCs w:val="22"/>
              </w:rPr>
            </w:pPr>
            <w:ins w:id="9804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151BE8" w14:textId="77777777" w:rsidR="00ED6068" w:rsidRPr="00ED6068" w:rsidRDefault="00ED6068" w:rsidP="00ED6068">
            <w:pPr>
              <w:spacing w:before="0" w:after="0" w:line="240" w:lineRule="auto"/>
              <w:jc w:val="center"/>
              <w:rPr>
                <w:ins w:id="98049" w:author="pete jones" w:date="2022-01-11T17:00:00Z"/>
                <w:rFonts w:ascii="Calibri" w:hAnsi="Calibri" w:cs="Calibri"/>
                <w:color w:val="000000"/>
                <w:sz w:val="22"/>
                <w:szCs w:val="22"/>
              </w:rPr>
            </w:pPr>
            <w:ins w:id="9805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DC7F40" w14:textId="77777777" w:rsidR="00ED6068" w:rsidRPr="00ED6068" w:rsidRDefault="00ED6068" w:rsidP="00ED6068">
            <w:pPr>
              <w:spacing w:before="0" w:after="0" w:line="240" w:lineRule="auto"/>
              <w:jc w:val="center"/>
              <w:rPr>
                <w:ins w:id="98051" w:author="pete jones" w:date="2022-01-11T17:00:00Z"/>
                <w:rFonts w:ascii="Calibri" w:hAnsi="Calibri" w:cs="Calibri"/>
                <w:color w:val="000000"/>
                <w:sz w:val="22"/>
                <w:szCs w:val="22"/>
              </w:rPr>
            </w:pPr>
            <w:ins w:id="9805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0AB0A3" w14:textId="77777777" w:rsidR="00ED6068" w:rsidRPr="00ED6068" w:rsidRDefault="00ED6068" w:rsidP="00ED6068">
            <w:pPr>
              <w:spacing w:before="0" w:after="0" w:line="240" w:lineRule="auto"/>
              <w:jc w:val="center"/>
              <w:rPr>
                <w:ins w:id="98053" w:author="pete jones" w:date="2022-01-11T17:00:00Z"/>
                <w:rFonts w:ascii="Calibri" w:hAnsi="Calibri" w:cs="Calibri"/>
                <w:color w:val="000000"/>
                <w:sz w:val="22"/>
                <w:szCs w:val="22"/>
              </w:rPr>
            </w:pPr>
            <w:ins w:id="9805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2736C1" w14:textId="77777777" w:rsidR="00ED6068" w:rsidRPr="00ED6068" w:rsidRDefault="00ED6068" w:rsidP="00ED6068">
            <w:pPr>
              <w:spacing w:before="0" w:after="0" w:line="240" w:lineRule="auto"/>
              <w:jc w:val="center"/>
              <w:rPr>
                <w:ins w:id="98055" w:author="pete jones" w:date="2022-01-11T17:00:00Z"/>
                <w:rFonts w:ascii="Calibri" w:hAnsi="Calibri" w:cs="Calibri"/>
                <w:color w:val="000000"/>
                <w:sz w:val="22"/>
                <w:szCs w:val="22"/>
              </w:rPr>
            </w:pPr>
            <w:ins w:id="9805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6C6646" w14:textId="77777777" w:rsidR="00ED6068" w:rsidRPr="00ED6068" w:rsidRDefault="00ED6068" w:rsidP="00ED6068">
            <w:pPr>
              <w:spacing w:before="0" w:after="0" w:line="240" w:lineRule="auto"/>
              <w:jc w:val="center"/>
              <w:rPr>
                <w:ins w:id="98057" w:author="pete jones" w:date="2022-01-11T17:00:00Z"/>
                <w:rFonts w:ascii="Calibri" w:hAnsi="Calibri" w:cs="Calibri"/>
                <w:color w:val="000000"/>
                <w:sz w:val="22"/>
                <w:szCs w:val="22"/>
              </w:rPr>
            </w:pPr>
            <w:ins w:id="9805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9C754E" w14:textId="77777777" w:rsidR="00ED6068" w:rsidRPr="00ED6068" w:rsidRDefault="00ED6068" w:rsidP="00ED6068">
            <w:pPr>
              <w:spacing w:before="0" w:after="0" w:line="240" w:lineRule="auto"/>
              <w:jc w:val="center"/>
              <w:rPr>
                <w:ins w:id="98059" w:author="pete jones" w:date="2022-01-11T17:00:00Z"/>
                <w:rFonts w:ascii="Calibri" w:hAnsi="Calibri" w:cs="Calibri"/>
                <w:color w:val="000000"/>
                <w:sz w:val="22"/>
                <w:szCs w:val="22"/>
              </w:rPr>
            </w:pPr>
            <w:ins w:id="98060"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A4CFE11" w14:textId="77777777" w:rsidR="00ED6068" w:rsidRPr="00ED6068" w:rsidRDefault="00ED6068" w:rsidP="00ED6068">
            <w:pPr>
              <w:spacing w:before="0" w:after="0" w:line="240" w:lineRule="auto"/>
              <w:jc w:val="center"/>
              <w:rPr>
                <w:ins w:id="98061" w:author="pete jones" w:date="2022-01-11T17:00:00Z"/>
                <w:rFonts w:ascii="Calibri" w:hAnsi="Calibri" w:cs="Calibri"/>
                <w:color w:val="000000"/>
                <w:sz w:val="22"/>
                <w:szCs w:val="22"/>
              </w:rPr>
            </w:pPr>
            <w:ins w:id="98062" w:author="pete jones" w:date="2022-01-11T17:00:00Z">
              <w:r w:rsidRPr="00ED6068">
                <w:rPr>
                  <w:rFonts w:ascii="Calibri" w:hAnsi="Calibri" w:cs="Calibri"/>
                  <w:color w:val="000000"/>
                  <w:sz w:val="22"/>
                  <w:szCs w:val="22"/>
                </w:rPr>
                <w:t> </w:t>
              </w:r>
            </w:ins>
          </w:p>
        </w:tc>
      </w:tr>
      <w:tr w:rsidR="00ED6068" w:rsidRPr="00ED6068" w14:paraId="2C9C9FC2" w14:textId="77777777" w:rsidTr="00ED6068">
        <w:trPr>
          <w:trHeight w:val="300"/>
          <w:ins w:id="98063"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3032958" w14:textId="77777777" w:rsidR="00ED6068" w:rsidRPr="00ED6068" w:rsidRDefault="00ED6068" w:rsidP="00ED6068">
            <w:pPr>
              <w:spacing w:before="0" w:after="0" w:line="240" w:lineRule="auto"/>
              <w:jc w:val="center"/>
              <w:rPr>
                <w:ins w:id="98064" w:author="pete jones" w:date="2022-01-11T17:00:00Z"/>
                <w:rFonts w:ascii="Calibri" w:hAnsi="Calibri" w:cs="Calibri"/>
                <w:color w:val="000000"/>
                <w:sz w:val="22"/>
                <w:szCs w:val="22"/>
              </w:rPr>
            </w:pPr>
            <w:ins w:id="98065"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B55C7FF" w14:textId="77777777" w:rsidR="00ED6068" w:rsidRPr="00ED6068" w:rsidRDefault="00ED6068" w:rsidP="00ED6068">
            <w:pPr>
              <w:spacing w:before="0" w:after="0" w:line="240" w:lineRule="auto"/>
              <w:jc w:val="left"/>
              <w:rPr>
                <w:ins w:id="98066" w:author="pete jones" w:date="2022-01-11T17:00:00Z"/>
                <w:rFonts w:ascii="Calibri" w:hAnsi="Calibri" w:cs="Calibri"/>
                <w:color w:val="000000"/>
                <w:sz w:val="22"/>
                <w:szCs w:val="22"/>
              </w:rPr>
            </w:pPr>
            <w:ins w:id="98067" w:author="pete jones" w:date="2022-01-11T17:00:00Z">
              <w:r w:rsidRPr="00ED6068">
                <w:rPr>
                  <w:rFonts w:ascii="Calibri" w:hAnsi="Calibri" w:cs="Calibri"/>
                  <w:color w:val="000000"/>
                  <w:sz w:val="22"/>
                  <w:szCs w:val="22"/>
                </w:rPr>
                <w:t>Design &amp; Computing in Engineering Practice (EG2501)</w:t>
              </w:r>
            </w:ins>
          </w:p>
        </w:tc>
        <w:tc>
          <w:tcPr>
            <w:tcW w:w="432" w:type="dxa"/>
            <w:tcBorders>
              <w:top w:val="nil"/>
              <w:left w:val="nil"/>
              <w:bottom w:val="single" w:sz="4" w:space="0" w:color="auto"/>
              <w:right w:val="single" w:sz="4" w:space="0" w:color="auto"/>
            </w:tcBorders>
            <w:shd w:val="clear" w:color="auto" w:fill="auto"/>
            <w:noWrap/>
            <w:vAlign w:val="bottom"/>
            <w:hideMark/>
          </w:tcPr>
          <w:p w14:paraId="34E64FDD" w14:textId="77777777" w:rsidR="00ED6068" w:rsidRPr="00ED6068" w:rsidRDefault="00ED6068" w:rsidP="00ED6068">
            <w:pPr>
              <w:spacing w:before="0" w:after="0" w:line="240" w:lineRule="auto"/>
              <w:jc w:val="center"/>
              <w:rPr>
                <w:ins w:id="98068" w:author="pete jones" w:date="2022-01-11T17:00:00Z"/>
                <w:rFonts w:ascii="Calibri" w:hAnsi="Calibri" w:cs="Calibri"/>
                <w:color w:val="000000"/>
                <w:sz w:val="22"/>
                <w:szCs w:val="22"/>
              </w:rPr>
            </w:pPr>
            <w:ins w:id="98069"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2929D0B" w14:textId="77777777" w:rsidR="00ED6068" w:rsidRPr="00ED6068" w:rsidRDefault="00ED6068" w:rsidP="00ED6068">
            <w:pPr>
              <w:spacing w:before="0" w:after="0" w:line="240" w:lineRule="auto"/>
              <w:jc w:val="center"/>
              <w:rPr>
                <w:ins w:id="98070" w:author="pete jones" w:date="2022-01-11T17:00:00Z"/>
                <w:rFonts w:ascii="Calibri" w:hAnsi="Calibri" w:cs="Calibri"/>
                <w:color w:val="000000"/>
                <w:sz w:val="22"/>
                <w:szCs w:val="22"/>
              </w:rPr>
            </w:pPr>
            <w:ins w:id="98071"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4D9F549C" w14:textId="77777777" w:rsidR="00ED6068" w:rsidRPr="00ED6068" w:rsidRDefault="00ED6068" w:rsidP="00ED6068">
            <w:pPr>
              <w:spacing w:before="0" w:after="0" w:line="240" w:lineRule="auto"/>
              <w:jc w:val="center"/>
              <w:rPr>
                <w:ins w:id="98072" w:author="pete jones" w:date="2022-01-11T17:00:00Z"/>
                <w:rFonts w:ascii="Calibri" w:hAnsi="Calibri" w:cs="Calibri"/>
                <w:color w:val="000000"/>
                <w:sz w:val="22"/>
                <w:szCs w:val="22"/>
              </w:rPr>
            </w:pPr>
            <w:ins w:id="9807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7DC58E" w14:textId="77777777" w:rsidR="00ED6068" w:rsidRPr="00ED6068" w:rsidRDefault="00ED6068" w:rsidP="00ED6068">
            <w:pPr>
              <w:spacing w:before="0" w:after="0" w:line="240" w:lineRule="auto"/>
              <w:jc w:val="center"/>
              <w:rPr>
                <w:ins w:id="98074" w:author="pete jones" w:date="2022-01-11T17:00:00Z"/>
                <w:rFonts w:ascii="Calibri" w:hAnsi="Calibri" w:cs="Calibri"/>
                <w:color w:val="000000"/>
                <w:sz w:val="22"/>
                <w:szCs w:val="22"/>
              </w:rPr>
            </w:pPr>
            <w:ins w:id="9807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10C41C" w14:textId="77777777" w:rsidR="00ED6068" w:rsidRPr="00ED6068" w:rsidRDefault="00ED6068" w:rsidP="00ED6068">
            <w:pPr>
              <w:spacing w:before="0" w:after="0" w:line="240" w:lineRule="auto"/>
              <w:jc w:val="center"/>
              <w:rPr>
                <w:ins w:id="98076" w:author="pete jones" w:date="2022-01-11T17:00:00Z"/>
                <w:rFonts w:ascii="Calibri" w:hAnsi="Calibri" w:cs="Calibri"/>
                <w:color w:val="000000"/>
                <w:sz w:val="22"/>
                <w:szCs w:val="22"/>
              </w:rPr>
            </w:pPr>
            <w:ins w:id="9807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64032D3" w14:textId="77777777" w:rsidR="00ED6068" w:rsidRPr="00ED6068" w:rsidRDefault="00ED6068" w:rsidP="00ED6068">
            <w:pPr>
              <w:spacing w:before="0" w:after="0" w:line="240" w:lineRule="auto"/>
              <w:jc w:val="center"/>
              <w:rPr>
                <w:ins w:id="98078" w:author="pete jones" w:date="2022-01-11T17:00:00Z"/>
                <w:rFonts w:ascii="Calibri" w:hAnsi="Calibri" w:cs="Calibri"/>
                <w:color w:val="000000"/>
                <w:sz w:val="22"/>
                <w:szCs w:val="22"/>
              </w:rPr>
            </w:pPr>
            <w:ins w:id="9807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EA9B85" w14:textId="77777777" w:rsidR="00ED6068" w:rsidRPr="00ED6068" w:rsidRDefault="00ED6068" w:rsidP="00ED6068">
            <w:pPr>
              <w:spacing w:before="0" w:after="0" w:line="240" w:lineRule="auto"/>
              <w:jc w:val="center"/>
              <w:rPr>
                <w:ins w:id="98080" w:author="pete jones" w:date="2022-01-11T17:00:00Z"/>
                <w:rFonts w:ascii="Calibri" w:hAnsi="Calibri" w:cs="Calibri"/>
                <w:color w:val="000000"/>
                <w:sz w:val="22"/>
                <w:szCs w:val="22"/>
              </w:rPr>
            </w:pPr>
            <w:ins w:id="9808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5D3978" w14:textId="77777777" w:rsidR="00ED6068" w:rsidRPr="00ED6068" w:rsidRDefault="00ED6068" w:rsidP="00ED6068">
            <w:pPr>
              <w:spacing w:before="0" w:after="0" w:line="240" w:lineRule="auto"/>
              <w:jc w:val="center"/>
              <w:rPr>
                <w:ins w:id="98082" w:author="pete jones" w:date="2022-01-11T17:00:00Z"/>
                <w:rFonts w:ascii="Calibri" w:hAnsi="Calibri" w:cs="Calibri"/>
                <w:color w:val="000000"/>
                <w:sz w:val="22"/>
                <w:szCs w:val="22"/>
              </w:rPr>
            </w:pPr>
            <w:ins w:id="9808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972B00C" w14:textId="77777777" w:rsidR="00ED6068" w:rsidRPr="00ED6068" w:rsidRDefault="00ED6068" w:rsidP="00ED6068">
            <w:pPr>
              <w:spacing w:before="0" w:after="0" w:line="240" w:lineRule="auto"/>
              <w:jc w:val="center"/>
              <w:rPr>
                <w:ins w:id="98084" w:author="pete jones" w:date="2022-01-11T17:00:00Z"/>
                <w:rFonts w:ascii="Calibri" w:hAnsi="Calibri" w:cs="Calibri"/>
                <w:color w:val="000000"/>
                <w:sz w:val="22"/>
                <w:szCs w:val="22"/>
              </w:rPr>
            </w:pPr>
            <w:ins w:id="9808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D89527" w14:textId="77777777" w:rsidR="00ED6068" w:rsidRPr="00ED6068" w:rsidRDefault="00ED6068" w:rsidP="00ED6068">
            <w:pPr>
              <w:spacing w:before="0" w:after="0" w:line="240" w:lineRule="auto"/>
              <w:jc w:val="center"/>
              <w:rPr>
                <w:ins w:id="98086" w:author="pete jones" w:date="2022-01-11T17:00:00Z"/>
                <w:rFonts w:ascii="Calibri" w:hAnsi="Calibri" w:cs="Calibri"/>
                <w:color w:val="000000"/>
                <w:sz w:val="22"/>
                <w:szCs w:val="22"/>
              </w:rPr>
            </w:pPr>
            <w:ins w:id="9808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DEB602" w14:textId="77777777" w:rsidR="00ED6068" w:rsidRPr="00ED6068" w:rsidRDefault="00ED6068" w:rsidP="00ED6068">
            <w:pPr>
              <w:spacing w:before="0" w:after="0" w:line="240" w:lineRule="auto"/>
              <w:jc w:val="center"/>
              <w:rPr>
                <w:ins w:id="98088" w:author="pete jones" w:date="2022-01-11T17:00:00Z"/>
                <w:rFonts w:ascii="Calibri" w:hAnsi="Calibri" w:cs="Calibri"/>
                <w:color w:val="000000"/>
                <w:sz w:val="22"/>
                <w:szCs w:val="22"/>
              </w:rPr>
            </w:pPr>
            <w:ins w:id="98089"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4F95773" w14:textId="77777777" w:rsidR="00ED6068" w:rsidRPr="00ED6068" w:rsidRDefault="00ED6068" w:rsidP="00ED6068">
            <w:pPr>
              <w:spacing w:before="0" w:after="0" w:line="240" w:lineRule="auto"/>
              <w:jc w:val="center"/>
              <w:rPr>
                <w:ins w:id="98090" w:author="pete jones" w:date="2022-01-11T17:00:00Z"/>
                <w:rFonts w:ascii="Calibri" w:hAnsi="Calibri" w:cs="Calibri"/>
                <w:color w:val="000000"/>
                <w:sz w:val="22"/>
                <w:szCs w:val="22"/>
              </w:rPr>
            </w:pPr>
            <w:ins w:id="98091" w:author="pete jones" w:date="2022-01-11T17:00:00Z">
              <w:r w:rsidRPr="00ED6068">
                <w:rPr>
                  <w:rFonts w:ascii="Calibri" w:hAnsi="Calibri" w:cs="Calibri"/>
                  <w:color w:val="000000"/>
                  <w:sz w:val="22"/>
                  <w:szCs w:val="22"/>
                </w:rPr>
                <w:t> </w:t>
              </w:r>
            </w:ins>
          </w:p>
        </w:tc>
      </w:tr>
      <w:tr w:rsidR="00ED6068" w:rsidRPr="00ED6068" w14:paraId="6D73A864" w14:textId="77777777" w:rsidTr="00ED6068">
        <w:trPr>
          <w:trHeight w:val="300"/>
          <w:ins w:id="98092"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FA9AC2C" w14:textId="77777777" w:rsidR="00ED6068" w:rsidRPr="00ED6068" w:rsidRDefault="00ED6068" w:rsidP="00ED6068">
            <w:pPr>
              <w:spacing w:before="0" w:after="0" w:line="240" w:lineRule="auto"/>
              <w:jc w:val="center"/>
              <w:rPr>
                <w:ins w:id="98093" w:author="pete jones" w:date="2022-01-11T17:00:00Z"/>
                <w:rFonts w:ascii="Calibri" w:hAnsi="Calibri" w:cs="Calibri"/>
                <w:color w:val="000000"/>
                <w:sz w:val="22"/>
                <w:szCs w:val="22"/>
              </w:rPr>
            </w:pPr>
            <w:ins w:id="98094"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B3ECD87" w14:textId="77777777" w:rsidR="00ED6068" w:rsidRPr="00ED6068" w:rsidRDefault="00ED6068" w:rsidP="00ED6068">
            <w:pPr>
              <w:spacing w:before="0" w:after="0" w:line="240" w:lineRule="auto"/>
              <w:jc w:val="left"/>
              <w:rPr>
                <w:ins w:id="98095" w:author="pete jones" w:date="2022-01-11T17:00:00Z"/>
                <w:rFonts w:ascii="Calibri" w:hAnsi="Calibri" w:cs="Calibri"/>
                <w:color w:val="000000"/>
                <w:sz w:val="22"/>
                <w:szCs w:val="22"/>
              </w:rPr>
            </w:pPr>
            <w:ins w:id="98096" w:author="pete jones" w:date="2022-01-11T17:00:00Z">
              <w:r w:rsidRPr="00ED6068">
                <w:rPr>
                  <w:rFonts w:ascii="Calibri" w:hAnsi="Calibri" w:cs="Calibri"/>
                  <w:color w:val="000000"/>
                  <w:sz w:val="22"/>
                  <w:szCs w:val="22"/>
                </w:rPr>
                <w:t>Electrical and Mechanical Systems (EG2503)</w:t>
              </w:r>
            </w:ins>
          </w:p>
        </w:tc>
        <w:tc>
          <w:tcPr>
            <w:tcW w:w="432" w:type="dxa"/>
            <w:tcBorders>
              <w:top w:val="nil"/>
              <w:left w:val="nil"/>
              <w:bottom w:val="single" w:sz="4" w:space="0" w:color="auto"/>
              <w:right w:val="single" w:sz="4" w:space="0" w:color="auto"/>
            </w:tcBorders>
            <w:shd w:val="clear" w:color="auto" w:fill="auto"/>
            <w:noWrap/>
            <w:vAlign w:val="bottom"/>
            <w:hideMark/>
          </w:tcPr>
          <w:p w14:paraId="335FA111" w14:textId="77777777" w:rsidR="00ED6068" w:rsidRPr="00ED6068" w:rsidRDefault="00ED6068" w:rsidP="00ED6068">
            <w:pPr>
              <w:spacing w:before="0" w:after="0" w:line="240" w:lineRule="auto"/>
              <w:jc w:val="center"/>
              <w:rPr>
                <w:ins w:id="98097" w:author="pete jones" w:date="2022-01-11T17:00:00Z"/>
                <w:rFonts w:ascii="Calibri" w:hAnsi="Calibri" w:cs="Calibri"/>
                <w:color w:val="000000"/>
                <w:sz w:val="22"/>
                <w:szCs w:val="22"/>
              </w:rPr>
            </w:pPr>
            <w:ins w:id="98098"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6B2C7BD" w14:textId="77777777" w:rsidR="00ED6068" w:rsidRPr="00ED6068" w:rsidRDefault="00ED6068" w:rsidP="00ED6068">
            <w:pPr>
              <w:spacing w:before="0" w:after="0" w:line="240" w:lineRule="auto"/>
              <w:jc w:val="center"/>
              <w:rPr>
                <w:ins w:id="98099" w:author="pete jones" w:date="2022-01-11T17:00:00Z"/>
                <w:rFonts w:ascii="Calibri" w:hAnsi="Calibri" w:cs="Calibri"/>
                <w:color w:val="000000"/>
                <w:sz w:val="22"/>
                <w:szCs w:val="22"/>
              </w:rPr>
            </w:pPr>
            <w:ins w:id="98100"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43A59133" w14:textId="77777777" w:rsidR="00ED6068" w:rsidRPr="00ED6068" w:rsidRDefault="00ED6068" w:rsidP="00ED6068">
            <w:pPr>
              <w:spacing w:before="0" w:after="0" w:line="240" w:lineRule="auto"/>
              <w:jc w:val="center"/>
              <w:rPr>
                <w:ins w:id="98101" w:author="pete jones" w:date="2022-01-11T17:00:00Z"/>
                <w:rFonts w:ascii="Calibri" w:hAnsi="Calibri" w:cs="Calibri"/>
                <w:color w:val="000000"/>
                <w:sz w:val="22"/>
                <w:szCs w:val="22"/>
              </w:rPr>
            </w:pPr>
            <w:ins w:id="9810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C02EF7" w14:textId="77777777" w:rsidR="00ED6068" w:rsidRPr="00ED6068" w:rsidRDefault="00ED6068" w:rsidP="00ED6068">
            <w:pPr>
              <w:spacing w:before="0" w:after="0" w:line="240" w:lineRule="auto"/>
              <w:jc w:val="center"/>
              <w:rPr>
                <w:ins w:id="98103" w:author="pete jones" w:date="2022-01-11T17:00:00Z"/>
                <w:rFonts w:ascii="Calibri" w:hAnsi="Calibri" w:cs="Calibri"/>
                <w:color w:val="000000"/>
                <w:sz w:val="22"/>
                <w:szCs w:val="22"/>
              </w:rPr>
            </w:pPr>
            <w:ins w:id="9810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4D6809E" w14:textId="77777777" w:rsidR="00ED6068" w:rsidRPr="00ED6068" w:rsidRDefault="00ED6068" w:rsidP="00ED6068">
            <w:pPr>
              <w:spacing w:before="0" w:after="0" w:line="240" w:lineRule="auto"/>
              <w:jc w:val="center"/>
              <w:rPr>
                <w:ins w:id="98105" w:author="pete jones" w:date="2022-01-11T17:00:00Z"/>
                <w:rFonts w:ascii="Calibri" w:hAnsi="Calibri" w:cs="Calibri"/>
                <w:color w:val="000000"/>
                <w:sz w:val="22"/>
                <w:szCs w:val="22"/>
              </w:rPr>
            </w:pPr>
            <w:ins w:id="9810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10DA6E" w14:textId="77777777" w:rsidR="00ED6068" w:rsidRPr="00ED6068" w:rsidRDefault="00ED6068" w:rsidP="00ED6068">
            <w:pPr>
              <w:spacing w:before="0" w:after="0" w:line="240" w:lineRule="auto"/>
              <w:jc w:val="center"/>
              <w:rPr>
                <w:ins w:id="98107" w:author="pete jones" w:date="2022-01-11T17:00:00Z"/>
                <w:rFonts w:ascii="Calibri" w:hAnsi="Calibri" w:cs="Calibri"/>
                <w:color w:val="000000"/>
                <w:sz w:val="22"/>
                <w:szCs w:val="22"/>
              </w:rPr>
            </w:pPr>
            <w:ins w:id="9810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988E2C" w14:textId="77777777" w:rsidR="00ED6068" w:rsidRPr="00ED6068" w:rsidRDefault="00ED6068" w:rsidP="00ED6068">
            <w:pPr>
              <w:spacing w:before="0" w:after="0" w:line="240" w:lineRule="auto"/>
              <w:jc w:val="center"/>
              <w:rPr>
                <w:ins w:id="98109" w:author="pete jones" w:date="2022-01-11T17:00:00Z"/>
                <w:rFonts w:ascii="Calibri" w:hAnsi="Calibri" w:cs="Calibri"/>
                <w:color w:val="000000"/>
                <w:sz w:val="22"/>
                <w:szCs w:val="22"/>
              </w:rPr>
            </w:pPr>
            <w:ins w:id="9811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92EA27" w14:textId="77777777" w:rsidR="00ED6068" w:rsidRPr="00ED6068" w:rsidRDefault="00ED6068" w:rsidP="00ED6068">
            <w:pPr>
              <w:spacing w:before="0" w:after="0" w:line="240" w:lineRule="auto"/>
              <w:jc w:val="center"/>
              <w:rPr>
                <w:ins w:id="98111" w:author="pete jones" w:date="2022-01-11T17:00:00Z"/>
                <w:rFonts w:ascii="Calibri" w:hAnsi="Calibri" w:cs="Calibri"/>
                <w:color w:val="000000"/>
                <w:sz w:val="22"/>
                <w:szCs w:val="22"/>
              </w:rPr>
            </w:pPr>
            <w:ins w:id="9811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2DAE8A" w14:textId="77777777" w:rsidR="00ED6068" w:rsidRPr="00ED6068" w:rsidRDefault="00ED6068" w:rsidP="00ED6068">
            <w:pPr>
              <w:spacing w:before="0" w:after="0" w:line="240" w:lineRule="auto"/>
              <w:jc w:val="center"/>
              <w:rPr>
                <w:ins w:id="98113" w:author="pete jones" w:date="2022-01-11T17:00:00Z"/>
                <w:rFonts w:ascii="Calibri" w:hAnsi="Calibri" w:cs="Calibri"/>
                <w:color w:val="000000"/>
                <w:sz w:val="22"/>
                <w:szCs w:val="22"/>
              </w:rPr>
            </w:pPr>
            <w:ins w:id="9811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8DABD7" w14:textId="77777777" w:rsidR="00ED6068" w:rsidRPr="00ED6068" w:rsidRDefault="00ED6068" w:rsidP="00ED6068">
            <w:pPr>
              <w:spacing w:before="0" w:after="0" w:line="240" w:lineRule="auto"/>
              <w:jc w:val="center"/>
              <w:rPr>
                <w:ins w:id="98115" w:author="pete jones" w:date="2022-01-11T17:00:00Z"/>
                <w:rFonts w:ascii="Calibri" w:hAnsi="Calibri" w:cs="Calibri"/>
                <w:color w:val="000000"/>
                <w:sz w:val="22"/>
                <w:szCs w:val="22"/>
              </w:rPr>
            </w:pPr>
            <w:ins w:id="9811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062A6D" w14:textId="77777777" w:rsidR="00ED6068" w:rsidRPr="00ED6068" w:rsidRDefault="00ED6068" w:rsidP="00ED6068">
            <w:pPr>
              <w:spacing w:before="0" w:after="0" w:line="240" w:lineRule="auto"/>
              <w:jc w:val="center"/>
              <w:rPr>
                <w:ins w:id="98117" w:author="pete jones" w:date="2022-01-11T17:00:00Z"/>
                <w:rFonts w:ascii="Calibri" w:hAnsi="Calibri" w:cs="Calibri"/>
                <w:color w:val="000000"/>
                <w:sz w:val="22"/>
                <w:szCs w:val="22"/>
              </w:rPr>
            </w:pPr>
            <w:ins w:id="98118"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39670D6" w14:textId="77777777" w:rsidR="00ED6068" w:rsidRPr="00ED6068" w:rsidRDefault="00ED6068" w:rsidP="00ED6068">
            <w:pPr>
              <w:spacing w:before="0" w:after="0" w:line="240" w:lineRule="auto"/>
              <w:jc w:val="center"/>
              <w:rPr>
                <w:ins w:id="98119" w:author="pete jones" w:date="2022-01-11T17:00:00Z"/>
                <w:rFonts w:ascii="Calibri" w:hAnsi="Calibri" w:cs="Calibri"/>
                <w:color w:val="000000"/>
                <w:sz w:val="22"/>
                <w:szCs w:val="22"/>
              </w:rPr>
            </w:pPr>
            <w:ins w:id="98120" w:author="pete jones" w:date="2022-01-11T17:00:00Z">
              <w:r w:rsidRPr="00ED6068">
                <w:rPr>
                  <w:rFonts w:ascii="Calibri" w:hAnsi="Calibri" w:cs="Calibri"/>
                  <w:color w:val="000000"/>
                  <w:sz w:val="22"/>
                  <w:szCs w:val="22"/>
                </w:rPr>
                <w:t> </w:t>
              </w:r>
            </w:ins>
          </w:p>
        </w:tc>
      </w:tr>
      <w:tr w:rsidR="00ED6068" w:rsidRPr="00ED6068" w14:paraId="4845FB49" w14:textId="77777777" w:rsidTr="00ED6068">
        <w:trPr>
          <w:trHeight w:val="300"/>
          <w:ins w:id="98121"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90FFED7" w14:textId="77777777" w:rsidR="00ED6068" w:rsidRPr="00ED6068" w:rsidRDefault="00ED6068" w:rsidP="00ED6068">
            <w:pPr>
              <w:spacing w:before="0" w:after="0" w:line="240" w:lineRule="auto"/>
              <w:jc w:val="center"/>
              <w:rPr>
                <w:ins w:id="98122" w:author="pete jones" w:date="2022-01-11T17:00:00Z"/>
                <w:rFonts w:ascii="Calibri" w:hAnsi="Calibri" w:cs="Calibri"/>
                <w:color w:val="000000"/>
                <w:sz w:val="22"/>
                <w:szCs w:val="22"/>
              </w:rPr>
            </w:pPr>
            <w:ins w:id="98123" w:author="pete jones" w:date="2022-01-11T17:00:00Z">
              <w:r w:rsidRPr="00ED6068">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5B030FB" w14:textId="5074FC6A" w:rsidR="00ED6068" w:rsidRPr="00ED6068" w:rsidRDefault="00C02A6E" w:rsidP="00ED6068">
            <w:pPr>
              <w:spacing w:before="0" w:after="0" w:line="240" w:lineRule="auto"/>
              <w:jc w:val="left"/>
              <w:rPr>
                <w:ins w:id="98124" w:author="pete jones" w:date="2022-01-11T17:00:00Z"/>
                <w:rFonts w:ascii="Calibri" w:hAnsi="Calibri" w:cs="Calibri"/>
                <w:color w:val="000000"/>
                <w:sz w:val="22"/>
                <w:szCs w:val="22"/>
              </w:rPr>
            </w:pPr>
            <w:ins w:id="98125" w:author="pete jones" w:date="2022-04-05T11:12:00Z">
              <w:r w:rsidRPr="00ED6068">
                <w:rPr>
                  <w:rFonts w:ascii="Calibri" w:hAnsi="Calibri" w:cs="Calibri"/>
                  <w:color w:val="000000"/>
                  <w:sz w:val="22"/>
                  <w:szCs w:val="22"/>
                </w:rPr>
                <w:t>Plus,</w:t>
              </w:r>
            </w:ins>
            <w:ins w:id="98126" w:author="pete jones" w:date="2022-01-11T17:00:00Z">
              <w:r w:rsidR="00ED6068" w:rsidRPr="00ED6068">
                <w:rPr>
                  <w:rFonts w:ascii="Calibri" w:hAnsi="Calibri" w:cs="Calibri"/>
                  <w:color w:val="000000"/>
                  <w:sz w:val="22"/>
                  <w:szCs w:val="22"/>
                </w:rPr>
                <w:t xml:space="preserve"> any other modules of choice</w:t>
              </w:r>
            </w:ins>
          </w:p>
        </w:tc>
        <w:tc>
          <w:tcPr>
            <w:tcW w:w="432" w:type="dxa"/>
            <w:tcBorders>
              <w:top w:val="nil"/>
              <w:left w:val="nil"/>
              <w:bottom w:val="single" w:sz="4" w:space="0" w:color="auto"/>
              <w:right w:val="single" w:sz="4" w:space="0" w:color="auto"/>
            </w:tcBorders>
            <w:shd w:val="clear" w:color="auto" w:fill="auto"/>
            <w:noWrap/>
            <w:vAlign w:val="bottom"/>
            <w:hideMark/>
          </w:tcPr>
          <w:p w14:paraId="1353F3D7" w14:textId="77777777" w:rsidR="00ED6068" w:rsidRPr="00ED6068" w:rsidRDefault="00ED6068" w:rsidP="00ED6068">
            <w:pPr>
              <w:spacing w:before="0" w:after="0" w:line="240" w:lineRule="auto"/>
              <w:jc w:val="center"/>
              <w:rPr>
                <w:ins w:id="98127" w:author="pete jones" w:date="2022-01-11T17:00:00Z"/>
                <w:rFonts w:ascii="Calibri" w:hAnsi="Calibri" w:cs="Calibri"/>
                <w:color w:val="000000"/>
                <w:sz w:val="22"/>
                <w:szCs w:val="22"/>
              </w:rPr>
            </w:pPr>
            <w:ins w:id="98128"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6BE2CBD" w14:textId="77777777" w:rsidR="00ED6068" w:rsidRPr="00ED6068" w:rsidRDefault="00ED6068" w:rsidP="00ED6068">
            <w:pPr>
              <w:spacing w:before="0" w:after="0" w:line="240" w:lineRule="auto"/>
              <w:jc w:val="center"/>
              <w:rPr>
                <w:ins w:id="98129" w:author="pete jones" w:date="2022-01-11T17:00:00Z"/>
                <w:rFonts w:ascii="Calibri" w:hAnsi="Calibri" w:cs="Calibri"/>
                <w:color w:val="000000"/>
                <w:sz w:val="22"/>
                <w:szCs w:val="22"/>
              </w:rPr>
            </w:pPr>
            <w:ins w:id="98130" w:author="pete jones" w:date="2022-01-11T17:00:00Z">
              <w:r w:rsidRPr="00ED6068">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18C719E4" w14:textId="77777777" w:rsidR="00ED6068" w:rsidRPr="00ED6068" w:rsidRDefault="00ED6068" w:rsidP="00ED6068">
            <w:pPr>
              <w:spacing w:before="0" w:after="0" w:line="240" w:lineRule="auto"/>
              <w:jc w:val="center"/>
              <w:rPr>
                <w:ins w:id="98131" w:author="pete jones" w:date="2022-01-11T17:00:00Z"/>
                <w:rFonts w:ascii="Calibri" w:hAnsi="Calibri" w:cs="Calibri"/>
                <w:color w:val="000000"/>
                <w:sz w:val="22"/>
                <w:szCs w:val="22"/>
              </w:rPr>
            </w:pPr>
            <w:ins w:id="9813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9390164" w14:textId="77777777" w:rsidR="00ED6068" w:rsidRPr="00ED6068" w:rsidRDefault="00ED6068" w:rsidP="00ED6068">
            <w:pPr>
              <w:spacing w:before="0" w:after="0" w:line="240" w:lineRule="auto"/>
              <w:jc w:val="center"/>
              <w:rPr>
                <w:ins w:id="98133" w:author="pete jones" w:date="2022-01-11T17:00:00Z"/>
                <w:rFonts w:ascii="Calibri" w:hAnsi="Calibri" w:cs="Calibri"/>
                <w:color w:val="000000"/>
                <w:sz w:val="22"/>
                <w:szCs w:val="22"/>
              </w:rPr>
            </w:pPr>
            <w:ins w:id="9813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F730B3" w14:textId="77777777" w:rsidR="00ED6068" w:rsidRPr="00ED6068" w:rsidRDefault="00ED6068" w:rsidP="00ED6068">
            <w:pPr>
              <w:spacing w:before="0" w:after="0" w:line="240" w:lineRule="auto"/>
              <w:jc w:val="center"/>
              <w:rPr>
                <w:ins w:id="98135" w:author="pete jones" w:date="2022-01-11T17:00:00Z"/>
                <w:rFonts w:ascii="Calibri" w:hAnsi="Calibri" w:cs="Calibri"/>
                <w:color w:val="000000"/>
                <w:sz w:val="22"/>
                <w:szCs w:val="22"/>
              </w:rPr>
            </w:pPr>
            <w:ins w:id="9813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13EE8F" w14:textId="77777777" w:rsidR="00ED6068" w:rsidRPr="00ED6068" w:rsidRDefault="00ED6068" w:rsidP="00ED6068">
            <w:pPr>
              <w:spacing w:before="0" w:after="0" w:line="240" w:lineRule="auto"/>
              <w:jc w:val="center"/>
              <w:rPr>
                <w:ins w:id="98137" w:author="pete jones" w:date="2022-01-11T17:00:00Z"/>
                <w:rFonts w:ascii="Calibri" w:hAnsi="Calibri" w:cs="Calibri"/>
                <w:color w:val="000000"/>
                <w:sz w:val="22"/>
                <w:szCs w:val="22"/>
              </w:rPr>
            </w:pPr>
            <w:ins w:id="9813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FB3D23E" w14:textId="77777777" w:rsidR="00ED6068" w:rsidRPr="00ED6068" w:rsidRDefault="00ED6068" w:rsidP="00ED6068">
            <w:pPr>
              <w:spacing w:before="0" w:after="0" w:line="240" w:lineRule="auto"/>
              <w:jc w:val="center"/>
              <w:rPr>
                <w:ins w:id="98139" w:author="pete jones" w:date="2022-01-11T17:00:00Z"/>
                <w:rFonts w:ascii="Calibri" w:hAnsi="Calibri" w:cs="Calibri"/>
                <w:color w:val="000000"/>
                <w:sz w:val="22"/>
                <w:szCs w:val="22"/>
              </w:rPr>
            </w:pPr>
            <w:ins w:id="9814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957CBF" w14:textId="77777777" w:rsidR="00ED6068" w:rsidRPr="00ED6068" w:rsidRDefault="00ED6068" w:rsidP="00ED6068">
            <w:pPr>
              <w:spacing w:before="0" w:after="0" w:line="240" w:lineRule="auto"/>
              <w:jc w:val="center"/>
              <w:rPr>
                <w:ins w:id="98141" w:author="pete jones" w:date="2022-01-11T17:00:00Z"/>
                <w:rFonts w:ascii="Calibri" w:hAnsi="Calibri" w:cs="Calibri"/>
                <w:color w:val="000000"/>
                <w:sz w:val="22"/>
                <w:szCs w:val="22"/>
              </w:rPr>
            </w:pPr>
            <w:ins w:id="9814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DF9EA1" w14:textId="77777777" w:rsidR="00ED6068" w:rsidRPr="00ED6068" w:rsidRDefault="00ED6068" w:rsidP="00ED6068">
            <w:pPr>
              <w:spacing w:before="0" w:after="0" w:line="240" w:lineRule="auto"/>
              <w:jc w:val="center"/>
              <w:rPr>
                <w:ins w:id="98143" w:author="pete jones" w:date="2022-01-11T17:00:00Z"/>
                <w:rFonts w:ascii="Calibri" w:hAnsi="Calibri" w:cs="Calibri"/>
                <w:color w:val="000000"/>
                <w:sz w:val="22"/>
                <w:szCs w:val="22"/>
              </w:rPr>
            </w:pPr>
            <w:ins w:id="9814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D5480C" w14:textId="77777777" w:rsidR="00ED6068" w:rsidRPr="00ED6068" w:rsidRDefault="00ED6068" w:rsidP="00ED6068">
            <w:pPr>
              <w:spacing w:before="0" w:after="0" w:line="240" w:lineRule="auto"/>
              <w:jc w:val="center"/>
              <w:rPr>
                <w:ins w:id="98145" w:author="pete jones" w:date="2022-01-11T17:00:00Z"/>
                <w:rFonts w:ascii="Calibri" w:hAnsi="Calibri" w:cs="Calibri"/>
                <w:color w:val="000000"/>
                <w:sz w:val="22"/>
                <w:szCs w:val="22"/>
              </w:rPr>
            </w:pPr>
            <w:ins w:id="9814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39F218" w14:textId="77777777" w:rsidR="00ED6068" w:rsidRPr="00ED6068" w:rsidRDefault="00ED6068" w:rsidP="00ED6068">
            <w:pPr>
              <w:spacing w:before="0" w:after="0" w:line="240" w:lineRule="auto"/>
              <w:jc w:val="center"/>
              <w:rPr>
                <w:ins w:id="98147" w:author="pete jones" w:date="2022-01-11T17:00:00Z"/>
                <w:rFonts w:ascii="Calibri" w:hAnsi="Calibri" w:cs="Calibri"/>
                <w:color w:val="000000"/>
                <w:sz w:val="22"/>
                <w:szCs w:val="22"/>
              </w:rPr>
            </w:pPr>
            <w:ins w:id="98148"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1092E67" w14:textId="77777777" w:rsidR="00ED6068" w:rsidRPr="00ED6068" w:rsidRDefault="00ED6068" w:rsidP="00ED6068">
            <w:pPr>
              <w:spacing w:before="0" w:after="0" w:line="240" w:lineRule="auto"/>
              <w:jc w:val="center"/>
              <w:rPr>
                <w:ins w:id="98149" w:author="pete jones" w:date="2022-01-11T17:00:00Z"/>
                <w:rFonts w:ascii="Calibri" w:hAnsi="Calibri" w:cs="Calibri"/>
                <w:color w:val="000000"/>
                <w:sz w:val="22"/>
                <w:szCs w:val="22"/>
              </w:rPr>
            </w:pPr>
            <w:ins w:id="98150" w:author="pete jones" w:date="2022-01-11T17:00:00Z">
              <w:r w:rsidRPr="00ED6068">
                <w:rPr>
                  <w:rFonts w:ascii="Calibri" w:hAnsi="Calibri" w:cs="Calibri"/>
                  <w:color w:val="000000"/>
                  <w:sz w:val="22"/>
                  <w:szCs w:val="22"/>
                </w:rPr>
                <w:t> </w:t>
              </w:r>
            </w:ins>
          </w:p>
        </w:tc>
      </w:tr>
      <w:tr w:rsidR="00ED6068" w:rsidRPr="00ED6068" w14:paraId="03124939" w14:textId="77777777" w:rsidTr="00ED6068">
        <w:trPr>
          <w:trHeight w:val="300"/>
          <w:ins w:id="98151"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FC5FF81" w14:textId="77777777" w:rsidR="00ED6068" w:rsidRPr="00ED6068" w:rsidRDefault="00ED6068" w:rsidP="00ED6068">
            <w:pPr>
              <w:spacing w:before="0" w:after="0" w:line="240" w:lineRule="auto"/>
              <w:jc w:val="center"/>
              <w:rPr>
                <w:ins w:id="98152" w:author="pete jones" w:date="2022-01-11T17:00:00Z"/>
                <w:rFonts w:ascii="Calibri" w:hAnsi="Calibri" w:cs="Calibri"/>
                <w:color w:val="000000"/>
                <w:sz w:val="22"/>
                <w:szCs w:val="22"/>
              </w:rPr>
            </w:pPr>
            <w:ins w:id="98153"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9E7C57E" w14:textId="77777777" w:rsidR="00ED6068" w:rsidRPr="00ED6068" w:rsidRDefault="00ED6068" w:rsidP="00ED6068">
            <w:pPr>
              <w:spacing w:before="0" w:after="0" w:line="240" w:lineRule="auto"/>
              <w:jc w:val="left"/>
              <w:rPr>
                <w:ins w:id="98154" w:author="pete jones" w:date="2022-01-11T17:00:00Z"/>
                <w:rFonts w:ascii="Calibri" w:hAnsi="Calibri" w:cs="Calibri"/>
                <w:color w:val="000000"/>
                <w:sz w:val="22"/>
                <w:szCs w:val="22"/>
              </w:rPr>
            </w:pPr>
            <w:ins w:id="98155" w:author="pete jones" w:date="2022-01-11T17:00:00Z">
              <w:r w:rsidRPr="00ED6068">
                <w:rPr>
                  <w:rFonts w:ascii="Calibri" w:hAnsi="Calibri" w:cs="Calibri"/>
                  <w:color w:val="000000"/>
                  <w:sz w:val="22"/>
                  <w:szCs w:val="22"/>
                </w:rPr>
                <w:t>Engineering Analysis and Methods 1a (EG3007)</w:t>
              </w:r>
            </w:ins>
          </w:p>
        </w:tc>
        <w:tc>
          <w:tcPr>
            <w:tcW w:w="432" w:type="dxa"/>
            <w:tcBorders>
              <w:top w:val="nil"/>
              <w:left w:val="nil"/>
              <w:bottom w:val="single" w:sz="4" w:space="0" w:color="auto"/>
              <w:right w:val="single" w:sz="4" w:space="0" w:color="auto"/>
            </w:tcBorders>
            <w:shd w:val="clear" w:color="auto" w:fill="auto"/>
            <w:noWrap/>
            <w:vAlign w:val="bottom"/>
            <w:hideMark/>
          </w:tcPr>
          <w:p w14:paraId="3B902D25" w14:textId="77777777" w:rsidR="00ED6068" w:rsidRPr="00ED6068" w:rsidRDefault="00ED6068" w:rsidP="00ED6068">
            <w:pPr>
              <w:spacing w:before="0" w:after="0" w:line="240" w:lineRule="auto"/>
              <w:jc w:val="center"/>
              <w:rPr>
                <w:ins w:id="98156" w:author="pete jones" w:date="2022-01-11T17:00:00Z"/>
                <w:rFonts w:ascii="Calibri" w:hAnsi="Calibri" w:cs="Calibri"/>
                <w:color w:val="000000"/>
                <w:sz w:val="22"/>
                <w:szCs w:val="22"/>
              </w:rPr>
            </w:pPr>
            <w:ins w:id="98157" w:author="pete jones" w:date="2022-01-11T17:00:00Z">
              <w:r w:rsidRPr="00ED6068">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2520AB07" w14:textId="77777777" w:rsidR="00ED6068" w:rsidRPr="00ED6068" w:rsidRDefault="00ED6068" w:rsidP="00ED6068">
            <w:pPr>
              <w:spacing w:before="0" w:after="0" w:line="240" w:lineRule="auto"/>
              <w:jc w:val="center"/>
              <w:rPr>
                <w:ins w:id="98158" w:author="pete jones" w:date="2022-01-11T17:00:00Z"/>
                <w:rFonts w:ascii="Calibri" w:hAnsi="Calibri" w:cs="Calibri"/>
                <w:color w:val="000000"/>
                <w:sz w:val="22"/>
                <w:szCs w:val="22"/>
              </w:rPr>
            </w:pPr>
            <w:ins w:id="98159"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714DE310" w14:textId="77777777" w:rsidR="00ED6068" w:rsidRPr="00ED6068" w:rsidRDefault="00ED6068" w:rsidP="00ED6068">
            <w:pPr>
              <w:spacing w:before="0" w:after="0" w:line="240" w:lineRule="auto"/>
              <w:jc w:val="center"/>
              <w:rPr>
                <w:ins w:id="98160" w:author="pete jones" w:date="2022-01-11T17:00:00Z"/>
                <w:rFonts w:ascii="Calibri" w:hAnsi="Calibri" w:cs="Calibri"/>
                <w:color w:val="000000"/>
                <w:sz w:val="22"/>
                <w:szCs w:val="22"/>
              </w:rPr>
            </w:pPr>
            <w:ins w:id="9816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0CCD81" w14:textId="77777777" w:rsidR="00ED6068" w:rsidRPr="00ED6068" w:rsidRDefault="00ED6068" w:rsidP="00ED6068">
            <w:pPr>
              <w:spacing w:before="0" w:after="0" w:line="240" w:lineRule="auto"/>
              <w:jc w:val="center"/>
              <w:rPr>
                <w:ins w:id="98162" w:author="pete jones" w:date="2022-01-11T17:00:00Z"/>
                <w:rFonts w:ascii="Calibri" w:hAnsi="Calibri" w:cs="Calibri"/>
                <w:color w:val="000000"/>
                <w:sz w:val="22"/>
                <w:szCs w:val="22"/>
              </w:rPr>
            </w:pPr>
            <w:ins w:id="9816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A34AEE6" w14:textId="77777777" w:rsidR="00ED6068" w:rsidRPr="00ED6068" w:rsidRDefault="00ED6068" w:rsidP="00ED6068">
            <w:pPr>
              <w:spacing w:before="0" w:after="0" w:line="240" w:lineRule="auto"/>
              <w:jc w:val="center"/>
              <w:rPr>
                <w:ins w:id="98164" w:author="pete jones" w:date="2022-01-11T17:00:00Z"/>
                <w:rFonts w:ascii="Calibri" w:hAnsi="Calibri" w:cs="Calibri"/>
                <w:color w:val="000000"/>
                <w:sz w:val="22"/>
                <w:szCs w:val="22"/>
              </w:rPr>
            </w:pPr>
            <w:ins w:id="9816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2669A6" w14:textId="77777777" w:rsidR="00ED6068" w:rsidRPr="00ED6068" w:rsidRDefault="00ED6068" w:rsidP="00ED6068">
            <w:pPr>
              <w:spacing w:before="0" w:after="0" w:line="240" w:lineRule="auto"/>
              <w:jc w:val="center"/>
              <w:rPr>
                <w:ins w:id="98166" w:author="pete jones" w:date="2022-01-11T17:00:00Z"/>
                <w:rFonts w:ascii="Calibri" w:hAnsi="Calibri" w:cs="Calibri"/>
                <w:color w:val="000000"/>
                <w:sz w:val="22"/>
                <w:szCs w:val="22"/>
              </w:rPr>
            </w:pPr>
            <w:ins w:id="9816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AFD2B5" w14:textId="77777777" w:rsidR="00ED6068" w:rsidRPr="00ED6068" w:rsidRDefault="00ED6068" w:rsidP="00ED6068">
            <w:pPr>
              <w:spacing w:before="0" w:after="0" w:line="240" w:lineRule="auto"/>
              <w:jc w:val="center"/>
              <w:rPr>
                <w:ins w:id="98168" w:author="pete jones" w:date="2022-01-11T17:00:00Z"/>
                <w:rFonts w:ascii="Calibri" w:hAnsi="Calibri" w:cs="Calibri"/>
                <w:color w:val="000000"/>
                <w:sz w:val="22"/>
                <w:szCs w:val="22"/>
              </w:rPr>
            </w:pPr>
            <w:ins w:id="9816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333596" w14:textId="77777777" w:rsidR="00ED6068" w:rsidRPr="00ED6068" w:rsidRDefault="00ED6068" w:rsidP="00ED6068">
            <w:pPr>
              <w:spacing w:before="0" w:after="0" w:line="240" w:lineRule="auto"/>
              <w:jc w:val="center"/>
              <w:rPr>
                <w:ins w:id="98170" w:author="pete jones" w:date="2022-01-11T17:00:00Z"/>
                <w:rFonts w:ascii="Calibri" w:hAnsi="Calibri" w:cs="Calibri"/>
                <w:color w:val="000000"/>
                <w:sz w:val="22"/>
                <w:szCs w:val="22"/>
              </w:rPr>
            </w:pPr>
            <w:ins w:id="9817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9B6813" w14:textId="77777777" w:rsidR="00ED6068" w:rsidRPr="00ED6068" w:rsidRDefault="00ED6068" w:rsidP="00ED6068">
            <w:pPr>
              <w:spacing w:before="0" w:after="0" w:line="240" w:lineRule="auto"/>
              <w:jc w:val="center"/>
              <w:rPr>
                <w:ins w:id="98172" w:author="pete jones" w:date="2022-01-11T17:00:00Z"/>
                <w:rFonts w:ascii="Calibri" w:hAnsi="Calibri" w:cs="Calibri"/>
                <w:color w:val="000000"/>
                <w:sz w:val="22"/>
                <w:szCs w:val="22"/>
              </w:rPr>
            </w:pPr>
            <w:ins w:id="9817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1F47DAA" w14:textId="77777777" w:rsidR="00ED6068" w:rsidRPr="00ED6068" w:rsidRDefault="00ED6068" w:rsidP="00ED6068">
            <w:pPr>
              <w:spacing w:before="0" w:after="0" w:line="240" w:lineRule="auto"/>
              <w:jc w:val="center"/>
              <w:rPr>
                <w:ins w:id="98174" w:author="pete jones" w:date="2022-01-11T17:00:00Z"/>
                <w:rFonts w:ascii="Calibri" w:hAnsi="Calibri" w:cs="Calibri"/>
                <w:color w:val="000000"/>
                <w:sz w:val="22"/>
                <w:szCs w:val="22"/>
              </w:rPr>
            </w:pPr>
            <w:ins w:id="9817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85B7A7" w14:textId="77777777" w:rsidR="00ED6068" w:rsidRPr="00ED6068" w:rsidRDefault="00ED6068" w:rsidP="00ED6068">
            <w:pPr>
              <w:spacing w:before="0" w:after="0" w:line="240" w:lineRule="auto"/>
              <w:jc w:val="center"/>
              <w:rPr>
                <w:ins w:id="98176" w:author="pete jones" w:date="2022-01-11T17:00:00Z"/>
                <w:rFonts w:ascii="Calibri" w:hAnsi="Calibri" w:cs="Calibri"/>
                <w:color w:val="000000"/>
                <w:sz w:val="22"/>
                <w:szCs w:val="22"/>
              </w:rPr>
            </w:pPr>
            <w:ins w:id="98177"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3E353CA" w14:textId="77777777" w:rsidR="00ED6068" w:rsidRPr="00ED6068" w:rsidRDefault="00ED6068" w:rsidP="00ED6068">
            <w:pPr>
              <w:spacing w:before="0" w:after="0" w:line="240" w:lineRule="auto"/>
              <w:jc w:val="center"/>
              <w:rPr>
                <w:ins w:id="98178" w:author="pete jones" w:date="2022-01-11T17:00:00Z"/>
                <w:rFonts w:ascii="Calibri" w:hAnsi="Calibri" w:cs="Calibri"/>
                <w:color w:val="000000"/>
                <w:sz w:val="22"/>
                <w:szCs w:val="22"/>
              </w:rPr>
            </w:pPr>
            <w:ins w:id="98179" w:author="pete jones" w:date="2022-01-11T17:00:00Z">
              <w:r w:rsidRPr="00ED6068">
                <w:rPr>
                  <w:rFonts w:ascii="Calibri" w:hAnsi="Calibri" w:cs="Calibri"/>
                  <w:color w:val="000000"/>
                  <w:sz w:val="22"/>
                  <w:szCs w:val="22"/>
                </w:rPr>
                <w:t> </w:t>
              </w:r>
            </w:ins>
          </w:p>
        </w:tc>
      </w:tr>
      <w:tr w:rsidR="00ED6068" w:rsidRPr="00ED6068" w14:paraId="22E81296" w14:textId="77777777" w:rsidTr="00ED6068">
        <w:trPr>
          <w:trHeight w:val="300"/>
          <w:ins w:id="98180"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6F8FC534" w14:textId="77777777" w:rsidR="00ED6068" w:rsidRPr="00ED6068" w:rsidRDefault="00ED6068" w:rsidP="00ED6068">
            <w:pPr>
              <w:spacing w:before="0" w:after="0" w:line="240" w:lineRule="auto"/>
              <w:jc w:val="center"/>
              <w:rPr>
                <w:ins w:id="98181" w:author="pete jones" w:date="2022-01-11T17:00:00Z"/>
                <w:rFonts w:ascii="Calibri" w:hAnsi="Calibri" w:cs="Calibri"/>
                <w:color w:val="000000"/>
                <w:sz w:val="22"/>
                <w:szCs w:val="22"/>
              </w:rPr>
            </w:pPr>
            <w:ins w:id="98182"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98D5041" w14:textId="77777777" w:rsidR="00ED6068" w:rsidRPr="00ED6068" w:rsidRDefault="00ED6068" w:rsidP="00ED6068">
            <w:pPr>
              <w:spacing w:before="0" w:after="0" w:line="240" w:lineRule="auto"/>
              <w:jc w:val="left"/>
              <w:rPr>
                <w:ins w:id="98183" w:author="pete jones" w:date="2022-01-11T17:00:00Z"/>
                <w:rFonts w:ascii="Calibri" w:hAnsi="Calibri" w:cs="Calibri"/>
                <w:color w:val="000000"/>
                <w:sz w:val="22"/>
                <w:szCs w:val="22"/>
              </w:rPr>
            </w:pPr>
            <w:ins w:id="98184" w:author="pete jones" w:date="2022-01-11T17:00:00Z">
              <w:r w:rsidRPr="00ED6068">
                <w:rPr>
                  <w:rFonts w:ascii="Calibri" w:hAnsi="Calibri" w:cs="Calibri"/>
                  <w:color w:val="000000"/>
                  <w:sz w:val="22"/>
                  <w:szCs w:val="22"/>
                </w:rPr>
                <w:t>Stress Analysis A (EM3015)</w:t>
              </w:r>
            </w:ins>
          </w:p>
        </w:tc>
        <w:tc>
          <w:tcPr>
            <w:tcW w:w="432" w:type="dxa"/>
            <w:tcBorders>
              <w:top w:val="nil"/>
              <w:left w:val="nil"/>
              <w:bottom w:val="single" w:sz="4" w:space="0" w:color="auto"/>
              <w:right w:val="single" w:sz="4" w:space="0" w:color="auto"/>
            </w:tcBorders>
            <w:shd w:val="clear" w:color="auto" w:fill="auto"/>
            <w:noWrap/>
            <w:vAlign w:val="bottom"/>
            <w:hideMark/>
          </w:tcPr>
          <w:p w14:paraId="3D4CC1D4" w14:textId="77777777" w:rsidR="00ED6068" w:rsidRPr="00ED6068" w:rsidRDefault="00ED6068" w:rsidP="00ED6068">
            <w:pPr>
              <w:spacing w:before="0" w:after="0" w:line="240" w:lineRule="auto"/>
              <w:jc w:val="center"/>
              <w:rPr>
                <w:ins w:id="98185" w:author="pete jones" w:date="2022-01-11T17:00:00Z"/>
                <w:rFonts w:ascii="Calibri" w:hAnsi="Calibri" w:cs="Calibri"/>
                <w:color w:val="000000"/>
                <w:sz w:val="22"/>
                <w:szCs w:val="22"/>
              </w:rPr>
            </w:pPr>
            <w:ins w:id="98186"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4B4B15D" w14:textId="77777777" w:rsidR="00ED6068" w:rsidRPr="00ED6068" w:rsidRDefault="00ED6068" w:rsidP="00ED6068">
            <w:pPr>
              <w:spacing w:before="0" w:after="0" w:line="240" w:lineRule="auto"/>
              <w:jc w:val="center"/>
              <w:rPr>
                <w:ins w:id="98187" w:author="pete jones" w:date="2022-01-11T17:00:00Z"/>
                <w:rFonts w:ascii="Calibri" w:hAnsi="Calibri" w:cs="Calibri"/>
                <w:color w:val="000000"/>
                <w:sz w:val="22"/>
                <w:szCs w:val="22"/>
              </w:rPr>
            </w:pPr>
            <w:ins w:id="98188"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63052456" w14:textId="77777777" w:rsidR="00ED6068" w:rsidRPr="00ED6068" w:rsidRDefault="00ED6068" w:rsidP="00ED6068">
            <w:pPr>
              <w:spacing w:before="0" w:after="0" w:line="240" w:lineRule="auto"/>
              <w:jc w:val="center"/>
              <w:rPr>
                <w:ins w:id="98189" w:author="pete jones" w:date="2022-01-11T17:00:00Z"/>
                <w:rFonts w:ascii="Calibri" w:hAnsi="Calibri" w:cs="Calibri"/>
                <w:color w:val="000000"/>
                <w:sz w:val="22"/>
                <w:szCs w:val="22"/>
              </w:rPr>
            </w:pPr>
            <w:ins w:id="9819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74FD221" w14:textId="77777777" w:rsidR="00ED6068" w:rsidRPr="00ED6068" w:rsidRDefault="00ED6068" w:rsidP="00ED6068">
            <w:pPr>
              <w:spacing w:before="0" w:after="0" w:line="240" w:lineRule="auto"/>
              <w:jc w:val="center"/>
              <w:rPr>
                <w:ins w:id="98191" w:author="pete jones" w:date="2022-01-11T17:00:00Z"/>
                <w:rFonts w:ascii="Calibri" w:hAnsi="Calibri" w:cs="Calibri"/>
                <w:color w:val="000000"/>
                <w:sz w:val="22"/>
                <w:szCs w:val="22"/>
              </w:rPr>
            </w:pPr>
            <w:ins w:id="9819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C3D227E" w14:textId="77777777" w:rsidR="00ED6068" w:rsidRPr="00ED6068" w:rsidRDefault="00ED6068" w:rsidP="00ED6068">
            <w:pPr>
              <w:spacing w:before="0" w:after="0" w:line="240" w:lineRule="auto"/>
              <w:jc w:val="center"/>
              <w:rPr>
                <w:ins w:id="98193" w:author="pete jones" w:date="2022-01-11T17:00:00Z"/>
                <w:rFonts w:ascii="Calibri" w:hAnsi="Calibri" w:cs="Calibri"/>
                <w:color w:val="000000"/>
                <w:sz w:val="22"/>
                <w:szCs w:val="22"/>
              </w:rPr>
            </w:pPr>
            <w:ins w:id="9819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06101D5" w14:textId="77777777" w:rsidR="00ED6068" w:rsidRPr="00ED6068" w:rsidRDefault="00ED6068" w:rsidP="00ED6068">
            <w:pPr>
              <w:spacing w:before="0" w:after="0" w:line="240" w:lineRule="auto"/>
              <w:jc w:val="center"/>
              <w:rPr>
                <w:ins w:id="98195" w:author="pete jones" w:date="2022-01-11T17:00:00Z"/>
                <w:rFonts w:ascii="Calibri" w:hAnsi="Calibri" w:cs="Calibri"/>
                <w:color w:val="000000"/>
                <w:sz w:val="22"/>
                <w:szCs w:val="22"/>
              </w:rPr>
            </w:pPr>
            <w:ins w:id="9819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901BD9" w14:textId="77777777" w:rsidR="00ED6068" w:rsidRPr="00ED6068" w:rsidRDefault="00ED6068" w:rsidP="00ED6068">
            <w:pPr>
              <w:spacing w:before="0" w:after="0" w:line="240" w:lineRule="auto"/>
              <w:jc w:val="center"/>
              <w:rPr>
                <w:ins w:id="98197" w:author="pete jones" w:date="2022-01-11T17:00:00Z"/>
                <w:rFonts w:ascii="Calibri" w:hAnsi="Calibri" w:cs="Calibri"/>
                <w:color w:val="000000"/>
                <w:sz w:val="22"/>
                <w:szCs w:val="22"/>
              </w:rPr>
            </w:pPr>
            <w:ins w:id="9819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7893B03" w14:textId="77777777" w:rsidR="00ED6068" w:rsidRPr="00ED6068" w:rsidRDefault="00ED6068" w:rsidP="00ED6068">
            <w:pPr>
              <w:spacing w:before="0" w:after="0" w:line="240" w:lineRule="auto"/>
              <w:jc w:val="center"/>
              <w:rPr>
                <w:ins w:id="98199" w:author="pete jones" w:date="2022-01-11T17:00:00Z"/>
                <w:rFonts w:ascii="Calibri" w:hAnsi="Calibri" w:cs="Calibri"/>
                <w:color w:val="000000"/>
                <w:sz w:val="22"/>
                <w:szCs w:val="22"/>
              </w:rPr>
            </w:pPr>
            <w:ins w:id="9820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6A99A23" w14:textId="77777777" w:rsidR="00ED6068" w:rsidRPr="00ED6068" w:rsidRDefault="00ED6068" w:rsidP="00ED6068">
            <w:pPr>
              <w:spacing w:before="0" w:after="0" w:line="240" w:lineRule="auto"/>
              <w:jc w:val="center"/>
              <w:rPr>
                <w:ins w:id="98201" w:author="pete jones" w:date="2022-01-11T17:00:00Z"/>
                <w:rFonts w:ascii="Calibri" w:hAnsi="Calibri" w:cs="Calibri"/>
                <w:color w:val="000000"/>
                <w:sz w:val="22"/>
                <w:szCs w:val="22"/>
              </w:rPr>
            </w:pPr>
            <w:ins w:id="9820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8B0576" w14:textId="77777777" w:rsidR="00ED6068" w:rsidRPr="00ED6068" w:rsidRDefault="00ED6068" w:rsidP="00ED6068">
            <w:pPr>
              <w:spacing w:before="0" w:after="0" w:line="240" w:lineRule="auto"/>
              <w:jc w:val="center"/>
              <w:rPr>
                <w:ins w:id="98203" w:author="pete jones" w:date="2022-01-11T17:00:00Z"/>
                <w:rFonts w:ascii="Calibri" w:hAnsi="Calibri" w:cs="Calibri"/>
                <w:color w:val="000000"/>
                <w:sz w:val="22"/>
                <w:szCs w:val="22"/>
              </w:rPr>
            </w:pPr>
            <w:ins w:id="9820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5D440E" w14:textId="77777777" w:rsidR="00ED6068" w:rsidRPr="00ED6068" w:rsidRDefault="00ED6068" w:rsidP="00ED6068">
            <w:pPr>
              <w:spacing w:before="0" w:after="0" w:line="240" w:lineRule="auto"/>
              <w:jc w:val="center"/>
              <w:rPr>
                <w:ins w:id="98205" w:author="pete jones" w:date="2022-01-11T17:00:00Z"/>
                <w:rFonts w:ascii="Calibri" w:hAnsi="Calibri" w:cs="Calibri"/>
                <w:color w:val="000000"/>
                <w:sz w:val="22"/>
                <w:szCs w:val="22"/>
              </w:rPr>
            </w:pPr>
            <w:ins w:id="98206"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0088BCD" w14:textId="77777777" w:rsidR="00ED6068" w:rsidRPr="00ED6068" w:rsidRDefault="00ED6068" w:rsidP="00ED6068">
            <w:pPr>
              <w:spacing w:before="0" w:after="0" w:line="240" w:lineRule="auto"/>
              <w:jc w:val="center"/>
              <w:rPr>
                <w:ins w:id="98207" w:author="pete jones" w:date="2022-01-11T17:00:00Z"/>
                <w:rFonts w:ascii="Calibri" w:hAnsi="Calibri" w:cs="Calibri"/>
                <w:color w:val="000000"/>
                <w:sz w:val="22"/>
                <w:szCs w:val="22"/>
              </w:rPr>
            </w:pPr>
            <w:ins w:id="98208" w:author="pete jones" w:date="2022-01-11T17:00:00Z">
              <w:r w:rsidRPr="00ED6068">
                <w:rPr>
                  <w:rFonts w:ascii="Calibri" w:hAnsi="Calibri" w:cs="Calibri"/>
                  <w:color w:val="000000"/>
                  <w:sz w:val="22"/>
                  <w:szCs w:val="22"/>
                </w:rPr>
                <w:t> </w:t>
              </w:r>
            </w:ins>
          </w:p>
        </w:tc>
      </w:tr>
      <w:tr w:rsidR="00ED6068" w:rsidRPr="00ED6068" w14:paraId="5440329E" w14:textId="77777777" w:rsidTr="00ED6068">
        <w:trPr>
          <w:trHeight w:val="300"/>
          <w:ins w:id="98209"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C1DD989" w14:textId="77777777" w:rsidR="00ED6068" w:rsidRPr="00ED6068" w:rsidRDefault="00ED6068" w:rsidP="00ED6068">
            <w:pPr>
              <w:spacing w:before="0" w:after="0" w:line="240" w:lineRule="auto"/>
              <w:jc w:val="center"/>
              <w:rPr>
                <w:ins w:id="98210" w:author="pete jones" w:date="2022-01-11T17:00:00Z"/>
                <w:rFonts w:ascii="Calibri" w:hAnsi="Calibri" w:cs="Calibri"/>
                <w:color w:val="000000"/>
                <w:sz w:val="22"/>
                <w:szCs w:val="22"/>
              </w:rPr>
            </w:pPr>
            <w:ins w:id="98211"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02F3CD3" w14:textId="77777777" w:rsidR="00ED6068" w:rsidRPr="00ED6068" w:rsidRDefault="00ED6068" w:rsidP="00ED6068">
            <w:pPr>
              <w:spacing w:before="0" w:after="0" w:line="240" w:lineRule="auto"/>
              <w:jc w:val="left"/>
              <w:rPr>
                <w:ins w:id="98212" w:author="pete jones" w:date="2022-01-11T17:00:00Z"/>
                <w:rFonts w:ascii="Calibri" w:hAnsi="Calibri" w:cs="Calibri"/>
                <w:color w:val="000000"/>
                <w:sz w:val="22"/>
                <w:szCs w:val="22"/>
              </w:rPr>
            </w:pPr>
            <w:ins w:id="98213" w:author="pete jones" w:date="2022-01-11T17:00:00Z">
              <w:r w:rsidRPr="00ED6068">
                <w:rPr>
                  <w:rFonts w:ascii="Calibri" w:hAnsi="Calibri" w:cs="Calibri"/>
                  <w:color w:val="000000"/>
                  <w:sz w:val="22"/>
                  <w:szCs w:val="22"/>
                </w:rPr>
                <w:t>Fluid Mechanics (EM3019)</w:t>
              </w:r>
            </w:ins>
          </w:p>
        </w:tc>
        <w:tc>
          <w:tcPr>
            <w:tcW w:w="432" w:type="dxa"/>
            <w:tcBorders>
              <w:top w:val="nil"/>
              <w:left w:val="nil"/>
              <w:bottom w:val="single" w:sz="4" w:space="0" w:color="auto"/>
              <w:right w:val="single" w:sz="4" w:space="0" w:color="auto"/>
            </w:tcBorders>
            <w:shd w:val="clear" w:color="auto" w:fill="auto"/>
            <w:noWrap/>
            <w:vAlign w:val="bottom"/>
            <w:hideMark/>
          </w:tcPr>
          <w:p w14:paraId="0F3D659D" w14:textId="77777777" w:rsidR="00ED6068" w:rsidRPr="00ED6068" w:rsidRDefault="00ED6068" w:rsidP="00ED6068">
            <w:pPr>
              <w:spacing w:before="0" w:after="0" w:line="240" w:lineRule="auto"/>
              <w:jc w:val="center"/>
              <w:rPr>
                <w:ins w:id="98214" w:author="pete jones" w:date="2022-01-11T17:00:00Z"/>
                <w:rFonts w:ascii="Calibri" w:hAnsi="Calibri" w:cs="Calibri"/>
                <w:color w:val="000000"/>
                <w:sz w:val="22"/>
                <w:szCs w:val="22"/>
              </w:rPr>
            </w:pPr>
            <w:ins w:id="98215"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16FEE49" w14:textId="77777777" w:rsidR="00ED6068" w:rsidRPr="00ED6068" w:rsidRDefault="00ED6068" w:rsidP="00ED6068">
            <w:pPr>
              <w:spacing w:before="0" w:after="0" w:line="240" w:lineRule="auto"/>
              <w:jc w:val="center"/>
              <w:rPr>
                <w:ins w:id="98216" w:author="pete jones" w:date="2022-01-11T17:00:00Z"/>
                <w:rFonts w:ascii="Calibri" w:hAnsi="Calibri" w:cs="Calibri"/>
                <w:color w:val="000000"/>
                <w:sz w:val="22"/>
                <w:szCs w:val="22"/>
              </w:rPr>
            </w:pPr>
            <w:ins w:id="98217"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7E152D79" w14:textId="77777777" w:rsidR="00ED6068" w:rsidRPr="00ED6068" w:rsidRDefault="00ED6068" w:rsidP="00ED6068">
            <w:pPr>
              <w:spacing w:before="0" w:after="0" w:line="240" w:lineRule="auto"/>
              <w:jc w:val="center"/>
              <w:rPr>
                <w:ins w:id="98218" w:author="pete jones" w:date="2022-01-11T17:00:00Z"/>
                <w:rFonts w:ascii="Calibri" w:hAnsi="Calibri" w:cs="Calibri"/>
                <w:color w:val="000000"/>
                <w:sz w:val="22"/>
                <w:szCs w:val="22"/>
              </w:rPr>
            </w:pPr>
            <w:ins w:id="9821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D7E7BB0" w14:textId="77777777" w:rsidR="00ED6068" w:rsidRPr="00ED6068" w:rsidRDefault="00ED6068" w:rsidP="00ED6068">
            <w:pPr>
              <w:spacing w:before="0" w:after="0" w:line="240" w:lineRule="auto"/>
              <w:jc w:val="center"/>
              <w:rPr>
                <w:ins w:id="98220" w:author="pete jones" w:date="2022-01-11T17:00:00Z"/>
                <w:rFonts w:ascii="Calibri" w:hAnsi="Calibri" w:cs="Calibri"/>
                <w:color w:val="000000"/>
                <w:sz w:val="22"/>
                <w:szCs w:val="22"/>
              </w:rPr>
            </w:pPr>
            <w:ins w:id="9822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5BC4D0" w14:textId="77777777" w:rsidR="00ED6068" w:rsidRPr="00ED6068" w:rsidRDefault="00ED6068" w:rsidP="00ED6068">
            <w:pPr>
              <w:spacing w:before="0" w:after="0" w:line="240" w:lineRule="auto"/>
              <w:jc w:val="center"/>
              <w:rPr>
                <w:ins w:id="98222" w:author="pete jones" w:date="2022-01-11T17:00:00Z"/>
                <w:rFonts w:ascii="Calibri" w:hAnsi="Calibri" w:cs="Calibri"/>
                <w:color w:val="000000"/>
                <w:sz w:val="22"/>
                <w:szCs w:val="22"/>
              </w:rPr>
            </w:pPr>
            <w:ins w:id="9822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9A2A0C" w14:textId="77777777" w:rsidR="00ED6068" w:rsidRPr="00ED6068" w:rsidRDefault="00ED6068" w:rsidP="00ED6068">
            <w:pPr>
              <w:spacing w:before="0" w:after="0" w:line="240" w:lineRule="auto"/>
              <w:jc w:val="center"/>
              <w:rPr>
                <w:ins w:id="98224" w:author="pete jones" w:date="2022-01-11T17:00:00Z"/>
                <w:rFonts w:ascii="Calibri" w:hAnsi="Calibri" w:cs="Calibri"/>
                <w:color w:val="000000"/>
                <w:sz w:val="22"/>
                <w:szCs w:val="22"/>
              </w:rPr>
            </w:pPr>
            <w:ins w:id="9822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4BB09A" w14:textId="77777777" w:rsidR="00ED6068" w:rsidRPr="00ED6068" w:rsidRDefault="00ED6068" w:rsidP="00ED6068">
            <w:pPr>
              <w:spacing w:before="0" w:after="0" w:line="240" w:lineRule="auto"/>
              <w:jc w:val="center"/>
              <w:rPr>
                <w:ins w:id="98226" w:author="pete jones" w:date="2022-01-11T17:00:00Z"/>
                <w:rFonts w:ascii="Calibri" w:hAnsi="Calibri" w:cs="Calibri"/>
                <w:color w:val="000000"/>
                <w:sz w:val="22"/>
                <w:szCs w:val="22"/>
              </w:rPr>
            </w:pPr>
            <w:ins w:id="9822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C2DE2A" w14:textId="77777777" w:rsidR="00ED6068" w:rsidRPr="00ED6068" w:rsidRDefault="00ED6068" w:rsidP="00ED6068">
            <w:pPr>
              <w:spacing w:before="0" w:after="0" w:line="240" w:lineRule="auto"/>
              <w:jc w:val="center"/>
              <w:rPr>
                <w:ins w:id="98228" w:author="pete jones" w:date="2022-01-11T17:00:00Z"/>
                <w:rFonts w:ascii="Calibri" w:hAnsi="Calibri" w:cs="Calibri"/>
                <w:color w:val="000000"/>
                <w:sz w:val="22"/>
                <w:szCs w:val="22"/>
              </w:rPr>
            </w:pPr>
            <w:ins w:id="9822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4D1990B" w14:textId="77777777" w:rsidR="00ED6068" w:rsidRPr="00ED6068" w:rsidRDefault="00ED6068" w:rsidP="00ED6068">
            <w:pPr>
              <w:spacing w:before="0" w:after="0" w:line="240" w:lineRule="auto"/>
              <w:jc w:val="center"/>
              <w:rPr>
                <w:ins w:id="98230" w:author="pete jones" w:date="2022-01-11T17:00:00Z"/>
                <w:rFonts w:ascii="Calibri" w:hAnsi="Calibri" w:cs="Calibri"/>
                <w:color w:val="000000"/>
                <w:sz w:val="22"/>
                <w:szCs w:val="22"/>
              </w:rPr>
            </w:pPr>
            <w:ins w:id="9823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E92624" w14:textId="77777777" w:rsidR="00ED6068" w:rsidRPr="00ED6068" w:rsidRDefault="00ED6068" w:rsidP="00ED6068">
            <w:pPr>
              <w:spacing w:before="0" w:after="0" w:line="240" w:lineRule="auto"/>
              <w:jc w:val="center"/>
              <w:rPr>
                <w:ins w:id="98232" w:author="pete jones" w:date="2022-01-11T17:00:00Z"/>
                <w:rFonts w:ascii="Calibri" w:hAnsi="Calibri" w:cs="Calibri"/>
                <w:color w:val="000000"/>
                <w:sz w:val="22"/>
                <w:szCs w:val="22"/>
              </w:rPr>
            </w:pPr>
            <w:ins w:id="9823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69298B" w14:textId="77777777" w:rsidR="00ED6068" w:rsidRPr="00ED6068" w:rsidRDefault="00ED6068" w:rsidP="00ED6068">
            <w:pPr>
              <w:spacing w:before="0" w:after="0" w:line="240" w:lineRule="auto"/>
              <w:jc w:val="center"/>
              <w:rPr>
                <w:ins w:id="98234" w:author="pete jones" w:date="2022-01-11T17:00:00Z"/>
                <w:rFonts w:ascii="Calibri" w:hAnsi="Calibri" w:cs="Calibri"/>
                <w:color w:val="000000"/>
                <w:sz w:val="22"/>
                <w:szCs w:val="22"/>
              </w:rPr>
            </w:pPr>
            <w:ins w:id="98235"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B6B73A4" w14:textId="77777777" w:rsidR="00ED6068" w:rsidRPr="00ED6068" w:rsidRDefault="00ED6068" w:rsidP="00ED6068">
            <w:pPr>
              <w:spacing w:before="0" w:after="0" w:line="240" w:lineRule="auto"/>
              <w:jc w:val="center"/>
              <w:rPr>
                <w:ins w:id="98236" w:author="pete jones" w:date="2022-01-11T17:00:00Z"/>
                <w:rFonts w:ascii="Calibri" w:hAnsi="Calibri" w:cs="Calibri"/>
                <w:color w:val="000000"/>
                <w:sz w:val="22"/>
                <w:szCs w:val="22"/>
              </w:rPr>
            </w:pPr>
            <w:ins w:id="98237" w:author="pete jones" w:date="2022-01-11T17:00:00Z">
              <w:r w:rsidRPr="00ED6068">
                <w:rPr>
                  <w:rFonts w:ascii="Calibri" w:hAnsi="Calibri" w:cs="Calibri"/>
                  <w:color w:val="000000"/>
                  <w:sz w:val="22"/>
                  <w:szCs w:val="22"/>
                </w:rPr>
                <w:t> </w:t>
              </w:r>
            </w:ins>
          </w:p>
        </w:tc>
      </w:tr>
      <w:tr w:rsidR="00ED6068" w:rsidRPr="00ED6068" w14:paraId="0C3259F8" w14:textId="77777777" w:rsidTr="00ED6068">
        <w:trPr>
          <w:trHeight w:val="300"/>
          <w:ins w:id="98238"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DE2C1A6" w14:textId="77777777" w:rsidR="00ED6068" w:rsidRPr="00ED6068" w:rsidRDefault="00ED6068" w:rsidP="00ED6068">
            <w:pPr>
              <w:spacing w:before="0" w:after="0" w:line="240" w:lineRule="auto"/>
              <w:jc w:val="center"/>
              <w:rPr>
                <w:ins w:id="98239" w:author="pete jones" w:date="2022-01-11T17:00:00Z"/>
                <w:rFonts w:ascii="Calibri" w:hAnsi="Calibri" w:cs="Calibri"/>
                <w:color w:val="000000"/>
                <w:sz w:val="22"/>
                <w:szCs w:val="22"/>
              </w:rPr>
            </w:pPr>
            <w:ins w:id="98240"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F2BC683" w14:textId="77777777" w:rsidR="00ED6068" w:rsidRPr="00ED6068" w:rsidRDefault="00ED6068" w:rsidP="00ED6068">
            <w:pPr>
              <w:spacing w:before="0" w:after="0" w:line="240" w:lineRule="auto"/>
              <w:jc w:val="left"/>
              <w:rPr>
                <w:ins w:id="98241" w:author="pete jones" w:date="2022-01-11T17:00:00Z"/>
                <w:rFonts w:ascii="Calibri" w:hAnsi="Calibri" w:cs="Calibri"/>
                <w:color w:val="000000"/>
                <w:sz w:val="22"/>
                <w:szCs w:val="22"/>
              </w:rPr>
            </w:pPr>
            <w:ins w:id="98242" w:author="pete jones" w:date="2022-01-11T17:00:00Z">
              <w:r w:rsidRPr="00ED6068">
                <w:rPr>
                  <w:rFonts w:ascii="Calibri" w:hAnsi="Calibri" w:cs="Calibri"/>
                  <w:color w:val="000000"/>
                  <w:sz w:val="22"/>
                  <w:szCs w:val="22"/>
                </w:rPr>
                <w:t>Engineering Materials (EM3028)</w:t>
              </w:r>
            </w:ins>
          </w:p>
        </w:tc>
        <w:tc>
          <w:tcPr>
            <w:tcW w:w="432" w:type="dxa"/>
            <w:tcBorders>
              <w:top w:val="nil"/>
              <w:left w:val="nil"/>
              <w:bottom w:val="single" w:sz="4" w:space="0" w:color="auto"/>
              <w:right w:val="single" w:sz="4" w:space="0" w:color="auto"/>
            </w:tcBorders>
            <w:shd w:val="clear" w:color="auto" w:fill="auto"/>
            <w:noWrap/>
            <w:vAlign w:val="bottom"/>
            <w:hideMark/>
          </w:tcPr>
          <w:p w14:paraId="0D6B54D4" w14:textId="77777777" w:rsidR="00ED6068" w:rsidRPr="00ED6068" w:rsidRDefault="00ED6068" w:rsidP="00ED6068">
            <w:pPr>
              <w:spacing w:before="0" w:after="0" w:line="240" w:lineRule="auto"/>
              <w:jc w:val="center"/>
              <w:rPr>
                <w:ins w:id="98243" w:author="pete jones" w:date="2022-01-11T17:00:00Z"/>
                <w:rFonts w:ascii="Calibri" w:hAnsi="Calibri" w:cs="Calibri"/>
                <w:color w:val="000000"/>
                <w:sz w:val="22"/>
                <w:szCs w:val="22"/>
              </w:rPr>
            </w:pPr>
            <w:ins w:id="98244" w:author="pete jones" w:date="2022-01-11T17:00:00Z">
              <w:r w:rsidRPr="00ED6068">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9A1F632" w14:textId="77777777" w:rsidR="00ED6068" w:rsidRPr="00ED6068" w:rsidRDefault="00ED6068" w:rsidP="00ED6068">
            <w:pPr>
              <w:spacing w:before="0" w:after="0" w:line="240" w:lineRule="auto"/>
              <w:jc w:val="center"/>
              <w:rPr>
                <w:ins w:id="98245" w:author="pete jones" w:date="2022-01-11T17:00:00Z"/>
                <w:rFonts w:ascii="Calibri" w:hAnsi="Calibri" w:cs="Calibri"/>
                <w:color w:val="000000"/>
                <w:sz w:val="22"/>
                <w:szCs w:val="22"/>
              </w:rPr>
            </w:pPr>
            <w:ins w:id="98246"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056ECA50" w14:textId="77777777" w:rsidR="00ED6068" w:rsidRPr="00ED6068" w:rsidRDefault="00ED6068" w:rsidP="00ED6068">
            <w:pPr>
              <w:spacing w:before="0" w:after="0" w:line="240" w:lineRule="auto"/>
              <w:jc w:val="center"/>
              <w:rPr>
                <w:ins w:id="98247" w:author="pete jones" w:date="2022-01-11T17:00:00Z"/>
                <w:rFonts w:ascii="Calibri" w:hAnsi="Calibri" w:cs="Calibri"/>
                <w:color w:val="000000"/>
                <w:sz w:val="22"/>
                <w:szCs w:val="22"/>
              </w:rPr>
            </w:pPr>
            <w:ins w:id="9824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5412FE" w14:textId="77777777" w:rsidR="00ED6068" w:rsidRPr="00ED6068" w:rsidRDefault="00ED6068" w:rsidP="00ED6068">
            <w:pPr>
              <w:spacing w:before="0" w:after="0" w:line="240" w:lineRule="auto"/>
              <w:jc w:val="center"/>
              <w:rPr>
                <w:ins w:id="98249" w:author="pete jones" w:date="2022-01-11T17:00:00Z"/>
                <w:rFonts w:ascii="Calibri" w:hAnsi="Calibri" w:cs="Calibri"/>
                <w:color w:val="000000"/>
                <w:sz w:val="22"/>
                <w:szCs w:val="22"/>
              </w:rPr>
            </w:pPr>
            <w:ins w:id="9825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694907" w14:textId="77777777" w:rsidR="00ED6068" w:rsidRPr="00ED6068" w:rsidRDefault="00ED6068" w:rsidP="00ED6068">
            <w:pPr>
              <w:spacing w:before="0" w:after="0" w:line="240" w:lineRule="auto"/>
              <w:jc w:val="center"/>
              <w:rPr>
                <w:ins w:id="98251" w:author="pete jones" w:date="2022-01-11T17:00:00Z"/>
                <w:rFonts w:ascii="Calibri" w:hAnsi="Calibri" w:cs="Calibri"/>
                <w:color w:val="000000"/>
                <w:sz w:val="22"/>
                <w:szCs w:val="22"/>
              </w:rPr>
            </w:pPr>
            <w:ins w:id="98252"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C237891" w14:textId="77777777" w:rsidR="00ED6068" w:rsidRPr="00ED6068" w:rsidRDefault="00ED6068" w:rsidP="00ED6068">
            <w:pPr>
              <w:spacing w:before="0" w:after="0" w:line="240" w:lineRule="auto"/>
              <w:jc w:val="center"/>
              <w:rPr>
                <w:ins w:id="98253" w:author="pete jones" w:date="2022-01-11T17:00:00Z"/>
                <w:rFonts w:ascii="Calibri" w:hAnsi="Calibri" w:cs="Calibri"/>
                <w:color w:val="000000"/>
                <w:sz w:val="22"/>
                <w:szCs w:val="22"/>
              </w:rPr>
            </w:pPr>
            <w:ins w:id="9825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D54982" w14:textId="77777777" w:rsidR="00ED6068" w:rsidRPr="00ED6068" w:rsidRDefault="00ED6068" w:rsidP="00ED6068">
            <w:pPr>
              <w:spacing w:before="0" w:after="0" w:line="240" w:lineRule="auto"/>
              <w:jc w:val="center"/>
              <w:rPr>
                <w:ins w:id="98255" w:author="pete jones" w:date="2022-01-11T17:00:00Z"/>
                <w:rFonts w:ascii="Calibri" w:hAnsi="Calibri" w:cs="Calibri"/>
                <w:color w:val="000000"/>
                <w:sz w:val="22"/>
                <w:szCs w:val="22"/>
              </w:rPr>
            </w:pPr>
            <w:ins w:id="9825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7203BA" w14:textId="77777777" w:rsidR="00ED6068" w:rsidRPr="00ED6068" w:rsidRDefault="00ED6068" w:rsidP="00ED6068">
            <w:pPr>
              <w:spacing w:before="0" w:after="0" w:line="240" w:lineRule="auto"/>
              <w:jc w:val="center"/>
              <w:rPr>
                <w:ins w:id="98257" w:author="pete jones" w:date="2022-01-11T17:00:00Z"/>
                <w:rFonts w:ascii="Calibri" w:hAnsi="Calibri" w:cs="Calibri"/>
                <w:color w:val="000000"/>
                <w:sz w:val="22"/>
                <w:szCs w:val="22"/>
              </w:rPr>
            </w:pPr>
            <w:ins w:id="9825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D05C804" w14:textId="77777777" w:rsidR="00ED6068" w:rsidRPr="00ED6068" w:rsidRDefault="00ED6068" w:rsidP="00ED6068">
            <w:pPr>
              <w:spacing w:before="0" w:after="0" w:line="240" w:lineRule="auto"/>
              <w:jc w:val="center"/>
              <w:rPr>
                <w:ins w:id="98259" w:author="pete jones" w:date="2022-01-11T17:00:00Z"/>
                <w:rFonts w:ascii="Calibri" w:hAnsi="Calibri" w:cs="Calibri"/>
                <w:color w:val="000000"/>
                <w:sz w:val="22"/>
                <w:szCs w:val="22"/>
              </w:rPr>
            </w:pPr>
            <w:ins w:id="9826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D72C4C" w14:textId="77777777" w:rsidR="00ED6068" w:rsidRPr="00ED6068" w:rsidRDefault="00ED6068" w:rsidP="00ED6068">
            <w:pPr>
              <w:spacing w:before="0" w:after="0" w:line="240" w:lineRule="auto"/>
              <w:jc w:val="center"/>
              <w:rPr>
                <w:ins w:id="98261" w:author="pete jones" w:date="2022-01-11T17:00:00Z"/>
                <w:rFonts w:ascii="Calibri" w:hAnsi="Calibri" w:cs="Calibri"/>
                <w:color w:val="000000"/>
                <w:sz w:val="22"/>
                <w:szCs w:val="22"/>
              </w:rPr>
            </w:pPr>
            <w:ins w:id="9826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6CB608F" w14:textId="77777777" w:rsidR="00ED6068" w:rsidRPr="00ED6068" w:rsidRDefault="00ED6068" w:rsidP="00ED6068">
            <w:pPr>
              <w:spacing w:before="0" w:after="0" w:line="240" w:lineRule="auto"/>
              <w:jc w:val="center"/>
              <w:rPr>
                <w:ins w:id="98263" w:author="pete jones" w:date="2022-01-11T17:00:00Z"/>
                <w:rFonts w:ascii="Calibri" w:hAnsi="Calibri" w:cs="Calibri"/>
                <w:color w:val="000000"/>
                <w:sz w:val="22"/>
                <w:szCs w:val="22"/>
              </w:rPr>
            </w:pPr>
            <w:ins w:id="98264"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3443F05" w14:textId="77777777" w:rsidR="00ED6068" w:rsidRPr="00ED6068" w:rsidRDefault="00ED6068" w:rsidP="00ED6068">
            <w:pPr>
              <w:spacing w:before="0" w:after="0" w:line="240" w:lineRule="auto"/>
              <w:jc w:val="center"/>
              <w:rPr>
                <w:ins w:id="98265" w:author="pete jones" w:date="2022-01-11T17:00:00Z"/>
                <w:rFonts w:ascii="Calibri" w:hAnsi="Calibri" w:cs="Calibri"/>
                <w:color w:val="000000"/>
                <w:sz w:val="22"/>
                <w:szCs w:val="22"/>
              </w:rPr>
            </w:pPr>
            <w:ins w:id="98266" w:author="pete jones" w:date="2022-01-11T17:00:00Z">
              <w:r w:rsidRPr="00ED6068">
                <w:rPr>
                  <w:rFonts w:ascii="Calibri" w:hAnsi="Calibri" w:cs="Calibri"/>
                  <w:color w:val="000000"/>
                  <w:sz w:val="22"/>
                  <w:szCs w:val="22"/>
                </w:rPr>
                <w:t> </w:t>
              </w:r>
            </w:ins>
          </w:p>
        </w:tc>
      </w:tr>
      <w:tr w:rsidR="00ED6068" w:rsidRPr="00ED6068" w14:paraId="13D701FC" w14:textId="77777777" w:rsidTr="00ED6068">
        <w:trPr>
          <w:trHeight w:val="300"/>
          <w:ins w:id="98267"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02B22696" w14:textId="77777777" w:rsidR="00ED6068" w:rsidRPr="00ED6068" w:rsidRDefault="00ED6068" w:rsidP="00ED6068">
            <w:pPr>
              <w:spacing w:before="0" w:after="0" w:line="240" w:lineRule="auto"/>
              <w:jc w:val="center"/>
              <w:rPr>
                <w:ins w:id="98268" w:author="pete jones" w:date="2022-01-11T17:00:00Z"/>
                <w:rFonts w:ascii="Calibri" w:hAnsi="Calibri" w:cs="Calibri"/>
                <w:color w:val="000000"/>
                <w:sz w:val="22"/>
                <w:szCs w:val="22"/>
              </w:rPr>
            </w:pPr>
            <w:ins w:id="98269"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77EF168" w14:textId="77777777" w:rsidR="00ED6068" w:rsidRPr="00ED6068" w:rsidRDefault="00ED6068" w:rsidP="00ED6068">
            <w:pPr>
              <w:spacing w:before="0" w:after="0" w:line="240" w:lineRule="auto"/>
              <w:jc w:val="left"/>
              <w:rPr>
                <w:ins w:id="98270" w:author="pete jones" w:date="2022-01-11T17:00:00Z"/>
                <w:rFonts w:ascii="Calibri" w:hAnsi="Calibri" w:cs="Calibri"/>
                <w:color w:val="000000"/>
                <w:sz w:val="22"/>
                <w:szCs w:val="22"/>
              </w:rPr>
            </w:pPr>
            <w:ins w:id="98271" w:author="pete jones" w:date="2022-01-11T17:00:00Z">
              <w:r w:rsidRPr="00ED6068">
                <w:rPr>
                  <w:rFonts w:ascii="Calibri" w:hAnsi="Calibri" w:cs="Calibri"/>
                  <w:color w:val="000000"/>
                  <w:sz w:val="22"/>
                  <w:szCs w:val="22"/>
                </w:rPr>
                <w:t>Mechanics of Structures (EA3518)</w:t>
              </w:r>
            </w:ins>
          </w:p>
        </w:tc>
        <w:tc>
          <w:tcPr>
            <w:tcW w:w="432" w:type="dxa"/>
            <w:tcBorders>
              <w:top w:val="nil"/>
              <w:left w:val="nil"/>
              <w:bottom w:val="single" w:sz="4" w:space="0" w:color="auto"/>
              <w:right w:val="single" w:sz="4" w:space="0" w:color="auto"/>
            </w:tcBorders>
            <w:shd w:val="clear" w:color="auto" w:fill="auto"/>
            <w:noWrap/>
            <w:vAlign w:val="bottom"/>
            <w:hideMark/>
          </w:tcPr>
          <w:p w14:paraId="2BFFDD01" w14:textId="77777777" w:rsidR="00ED6068" w:rsidRPr="00ED6068" w:rsidRDefault="00ED6068" w:rsidP="00ED6068">
            <w:pPr>
              <w:spacing w:before="0" w:after="0" w:line="240" w:lineRule="auto"/>
              <w:jc w:val="center"/>
              <w:rPr>
                <w:ins w:id="98272" w:author="pete jones" w:date="2022-01-11T17:00:00Z"/>
                <w:rFonts w:ascii="Calibri" w:hAnsi="Calibri" w:cs="Calibri"/>
                <w:color w:val="000000"/>
                <w:sz w:val="22"/>
                <w:szCs w:val="22"/>
              </w:rPr>
            </w:pPr>
            <w:ins w:id="98273"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1CE3F01" w14:textId="77777777" w:rsidR="00ED6068" w:rsidRPr="00ED6068" w:rsidRDefault="00ED6068" w:rsidP="00ED6068">
            <w:pPr>
              <w:spacing w:before="0" w:after="0" w:line="240" w:lineRule="auto"/>
              <w:jc w:val="center"/>
              <w:rPr>
                <w:ins w:id="98274" w:author="pete jones" w:date="2022-01-11T17:00:00Z"/>
                <w:rFonts w:ascii="Calibri" w:hAnsi="Calibri" w:cs="Calibri"/>
                <w:color w:val="000000"/>
                <w:sz w:val="22"/>
                <w:szCs w:val="22"/>
              </w:rPr>
            </w:pPr>
            <w:ins w:id="98275"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3053D72D" w14:textId="77777777" w:rsidR="00ED6068" w:rsidRPr="00ED6068" w:rsidRDefault="00ED6068" w:rsidP="00ED6068">
            <w:pPr>
              <w:spacing w:before="0" w:after="0" w:line="240" w:lineRule="auto"/>
              <w:jc w:val="center"/>
              <w:rPr>
                <w:ins w:id="98276" w:author="pete jones" w:date="2022-01-11T17:00:00Z"/>
                <w:rFonts w:ascii="Calibri" w:hAnsi="Calibri" w:cs="Calibri"/>
                <w:color w:val="000000"/>
                <w:sz w:val="22"/>
                <w:szCs w:val="22"/>
              </w:rPr>
            </w:pPr>
            <w:ins w:id="9827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72B852" w14:textId="77777777" w:rsidR="00ED6068" w:rsidRPr="00ED6068" w:rsidRDefault="00ED6068" w:rsidP="00ED6068">
            <w:pPr>
              <w:spacing w:before="0" w:after="0" w:line="240" w:lineRule="auto"/>
              <w:jc w:val="center"/>
              <w:rPr>
                <w:ins w:id="98278" w:author="pete jones" w:date="2022-01-11T17:00:00Z"/>
                <w:rFonts w:ascii="Calibri" w:hAnsi="Calibri" w:cs="Calibri"/>
                <w:color w:val="000000"/>
                <w:sz w:val="22"/>
                <w:szCs w:val="22"/>
              </w:rPr>
            </w:pPr>
            <w:ins w:id="9827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B15F141" w14:textId="77777777" w:rsidR="00ED6068" w:rsidRPr="00ED6068" w:rsidRDefault="00ED6068" w:rsidP="00ED6068">
            <w:pPr>
              <w:spacing w:before="0" w:after="0" w:line="240" w:lineRule="auto"/>
              <w:jc w:val="center"/>
              <w:rPr>
                <w:ins w:id="98280" w:author="pete jones" w:date="2022-01-11T17:00:00Z"/>
                <w:rFonts w:ascii="Calibri" w:hAnsi="Calibri" w:cs="Calibri"/>
                <w:color w:val="000000"/>
                <w:sz w:val="22"/>
                <w:szCs w:val="22"/>
              </w:rPr>
            </w:pPr>
            <w:ins w:id="98281"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3D50313" w14:textId="77777777" w:rsidR="00ED6068" w:rsidRPr="00ED6068" w:rsidRDefault="00ED6068" w:rsidP="00ED6068">
            <w:pPr>
              <w:spacing w:before="0" w:after="0" w:line="240" w:lineRule="auto"/>
              <w:jc w:val="center"/>
              <w:rPr>
                <w:ins w:id="98282" w:author="pete jones" w:date="2022-01-11T17:00:00Z"/>
                <w:rFonts w:ascii="Calibri" w:hAnsi="Calibri" w:cs="Calibri"/>
                <w:color w:val="000000"/>
                <w:sz w:val="22"/>
                <w:szCs w:val="22"/>
              </w:rPr>
            </w:pPr>
            <w:ins w:id="9828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E3B16E" w14:textId="77777777" w:rsidR="00ED6068" w:rsidRPr="00ED6068" w:rsidRDefault="00ED6068" w:rsidP="00ED6068">
            <w:pPr>
              <w:spacing w:before="0" w:after="0" w:line="240" w:lineRule="auto"/>
              <w:jc w:val="center"/>
              <w:rPr>
                <w:ins w:id="98284" w:author="pete jones" w:date="2022-01-11T17:00:00Z"/>
                <w:rFonts w:ascii="Calibri" w:hAnsi="Calibri" w:cs="Calibri"/>
                <w:color w:val="000000"/>
                <w:sz w:val="22"/>
                <w:szCs w:val="22"/>
              </w:rPr>
            </w:pPr>
            <w:ins w:id="9828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1A89A9" w14:textId="77777777" w:rsidR="00ED6068" w:rsidRPr="00ED6068" w:rsidRDefault="00ED6068" w:rsidP="00ED6068">
            <w:pPr>
              <w:spacing w:before="0" w:after="0" w:line="240" w:lineRule="auto"/>
              <w:jc w:val="center"/>
              <w:rPr>
                <w:ins w:id="98286" w:author="pete jones" w:date="2022-01-11T17:00:00Z"/>
                <w:rFonts w:ascii="Calibri" w:hAnsi="Calibri" w:cs="Calibri"/>
                <w:color w:val="000000"/>
                <w:sz w:val="22"/>
                <w:szCs w:val="22"/>
              </w:rPr>
            </w:pPr>
            <w:ins w:id="9828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1FFF88" w14:textId="77777777" w:rsidR="00ED6068" w:rsidRPr="00ED6068" w:rsidRDefault="00ED6068" w:rsidP="00ED6068">
            <w:pPr>
              <w:spacing w:before="0" w:after="0" w:line="240" w:lineRule="auto"/>
              <w:jc w:val="center"/>
              <w:rPr>
                <w:ins w:id="98288" w:author="pete jones" w:date="2022-01-11T17:00:00Z"/>
                <w:rFonts w:ascii="Calibri" w:hAnsi="Calibri" w:cs="Calibri"/>
                <w:color w:val="000000"/>
                <w:sz w:val="22"/>
                <w:szCs w:val="22"/>
              </w:rPr>
            </w:pPr>
            <w:ins w:id="9828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9AF2A0" w14:textId="77777777" w:rsidR="00ED6068" w:rsidRPr="00ED6068" w:rsidRDefault="00ED6068" w:rsidP="00ED6068">
            <w:pPr>
              <w:spacing w:before="0" w:after="0" w:line="240" w:lineRule="auto"/>
              <w:jc w:val="center"/>
              <w:rPr>
                <w:ins w:id="98290" w:author="pete jones" w:date="2022-01-11T17:00:00Z"/>
                <w:rFonts w:ascii="Calibri" w:hAnsi="Calibri" w:cs="Calibri"/>
                <w:color w:val="000000"/>
                <w:sz w:val="22"/>
                <w:szCs w:val="22"/>
              </w:rPr>
            </w:pPr>
            <w:ins w:id="9829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5AC562" w14:textId="77777777" w:rsidR="00ED6068" w:rsidRPr="00ED6068" w:rsidRDefault="00ED6068" w:rsidP="00ED6068">
            <w:pPr>
              <w:spacing w:before="0" w:after="0" w:line="240" w:lineRule="auto"/>
              <w:jc w:val="center"/>
              <w:rPr>
                <w:ins w:id="98292" w:author="pete jones" w:date="2022-01-11T17:00:00Z"/>
                <w:rFonts w:ascii="Calibri" w:hAnsi="Calibri" w:cs="Calibri"/>
                <w:color w:val="000000"/>
                <w:sz w:val="22"/>
                <w:szCs w:val="22"/>
              </w:rPr>
            </w:pPr>
            <w:ins w:id="98293"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E531199" w14:textId="77777777" w:rsidR="00ED6068" w:rsidRPr="00ED6068" w:rsidRDefault="00ED6068" w:rsidP="00ED6068">
            <w:pPr>
              <w:spacing w:before="0" w:after="0" w:line="240" w:lineRule="auto"/>
              <w:jc w:val="center"/>
              <w:rPr>
                <w:ins w:id="98294" w:author="pete jones" w:date="2022-01-11T17:00:00Z"/>
                <w:rFonts w:ascii="Calibri" w:hAnsi="Calibri" w:cs="Calibri"/>
                <w:color w:val="000000"/>
                <w:sz w:val="22"/>
                <w:szCs w:val="22"/>
              </w:rPr>
            </w:pPr>
            <w:ins w:id="98295" w:author="pete jones" w:date="2022-01-11T17:00:00Z">
              <w:r w:rsidRPr="00ED6068">
                <w:rPr>
                  <w:rFonts w:ascii="Calibri" w:hAnsi="Calibri" w:cs="Calibri"/>
                  <w:color w:val="000000"/>
                  <w:sz w:val="22"/>
                  <w:szCs w:val="22"/>
                </w:rPr>
                <w:t> </w:t>
              </w:r>
            </w:ins>
          </w:p>
        </w:tc>
      </w:tr>
      <w:tr w:rsidR="00ED6068" w:rsidRPr="00ED6068" w14:paraId="6DE97C94" w14:textId="77777777" w:rsidTr="00ED6068">
        <w:trPr>
          <w:trHeight w:val="300"/>
          <w:ins w:id="98296"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A73ED80" w14:textId="77777777" w:rsidR="00ED6068" w:rsidRPr="00ED6068" w:rsidRDefault="00ED6068" w:rsidP="00ED6068">
            <w:pPr>
              <w:spacing w:before="0" w:after="0" w:line="240" w:lineRule="auto"/>
              <w:jc w:val="center"/>
              <w:rPr>
                <w:ins w:id="98297" w:author="pete jones" w:date="2022-01-11T17:00:00Z"/>
                <w:rFonts w:ascii="Calibri" w:hAnsi="Calibri" w:cs="Calibri"/>
                <w:color w:val="000000"/>
                <w:sz w:val="22"/>
                <w:szCs w:val="22"/>
              </w:rPr>
            </w:pPr>
            <w:ins w:id="98298"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C6B0FE2" w14:textId="77777777" w:rsidR="00ED6068" w:rsidRPr="00ED6068" w:rsidRDefault="00ED6068" w:rsidP="00ED6068">
            <w:pPr>
              <w:spacing w:before="0" w:after="0" w:line="240" w:lineRule="auto"/>
              <w:jc w:val="left"/>
              <w:rPr>
                <w:ins w:id="98299" w:author="pete jones" w:date="2022-01-11T17:00:00Z"/>
                <w:rFonts w:ascii="Calibri" w:hAnsi="Calibri" w:cs="Calibri"/>
                <w:color w:val="000000"/>
                <w:sz w:val="22"/>
                <w:szCs w:val="22"/>
              </w:rPr>
            </w:pPr>
            <w:ins w:id="98300" w:author="pete jones" w:date="2022-01-11T17:00:00Z">
              <w:r w:rsidRPr="00ED6068">
                <w:rPr>
                  <w:rFonts w:ascii="Calibri" w:hAnsi="Calibri" w:cs="Calibri"/>
                  <w:color w:val="000000"/>
                  <w:sz w:val="22"/>
                  <w:szCs w:val="22"/>
                </w:rPr>
                <w:t>Project and Safety Management (EG3599)</w:t>
              </w:r>
            </w:ins>
          </w:p>
        </w:tc>
        <w:tc>
          <w:tcPr>
            <w:tcW w:w="432" w:type="dxa"/>
            <w:tcBorders>
              <w:top w:val="nil"/>
              <w:left w:val="nil"/>
              <w:bottom w:val="single" w:sz="4" w:space="0" w:color="auto"/>
              <w:right w:val="single" w:sz="4" w:space="0" w:color="auto"/>
            </w:tcBorders>
            <w:shd w:val="clear" w:color="auto" w:fill="auto"/>
            <w:noWrap/>
            <w:vAlign w:val="bottom"/>
            <w:hideMark/>
          </w:tcPr>
          <w:p w14:paraId="024D166A" w14:textId="77777777" w:rsidR="00ED6068" w:rsidRPr="00ED6068" w:rsidRDefault="00ED6068" w:rsidP="00ED6068">
            <w:pPr>
              <w:spacing w:before="0" w:after="0" w:line="240" w:lineRule="auto"/>
              <w:jc w:val="center"/>
              <w:rPr>
                <w:ins w:id="98301" w:author="pete jones" w:date="2022-01-11T17:00:00Z"/>
                <w:rFonts w:ascii="Calibri" w:hAnsi="Calibri" w:cs="Calibri"/>
                <w:color w:val="000000"/>
                <w:sz w:val="22"/>
                <w:szCs w:val="22"/>
              </w:rPr>
            </w:pPr>
            <w:ins w:id="98302"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26194A8" w14:textId="77777777" w:rsidR="00ED6068" w:rsidRPr="00ED6068" w:rsidRDefault="00ED6068" w:rsidP="00ED6068">
            <w:pPr>
              <w:spacing w:before="0" w:after="0" w:line="240" w:lineRule="auto"/>
              <w:jc w:val="center"/>
              <w:rPr>
                <w:ins w:id="98303" w:author="pete jones" w:date="2022-01-11T17:00:00Z"/>
                <w:rFonts w:ascii="Calibri" w:hAnsi="Calibri" w:cs="Calibri"/>
                <w:color w:val="000000"/>
                <w:sz w:val="22"/>
                <w:szCs w:val="22"/>
              </w:rPr>
            </w:pPr>
            <w:ins w:id="98304" w:author="pete jones" w:date="2022-01-11T17:00:00Z">
              <w:r w:rsidRPr="00ED6068">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490DB0E" w14:textId="77777777" w:rsidR="00ED6068" w:rsidRPr="00ED6068" w:rsidRDefault="00ED6068" w:rsidP="00ED6068">
            <w:pPr>
              <w:spacing w:before="0" w:after="0" w:line="240" w:lineRule="auto"/>
              <w:jc w:val="center"/>
              <w:rPr>
                <w:ins w:id="98305" w:author="pete jones" w:date="2022-01-11T17:00:00Z"/>
                <w:rFonts w:ascii="Calibri" w:hAnsi="Calibri" w:cs="Calibri"/>
                <w:color w:val="000000"/>
                <w:sz w:val="22"/>
                <w:szCs w:val="22"/>
              </w:rPr>
            </w:pPr>
            <w:ins w:id="9830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3099C0" w14:textId="77777777" w:rsidR="00ED6068" w:rsidRPr="00ED6068" w:rsidRDefault="00ED6068" w:rsidP="00ED6068">
            <w:pPr>
              <w:spacing w:before="0" w:after="0" w:line="240" w:lineRule="auto"/>
              <w:jc w:val="center"/>
              <w:rPr>
                <w:ins w:id="98307" w:author="pete jones" w:date="2022-01-11T17:00:00Z"/>
                <w:rFonts w:ascii="Calibri" w:hAnsi="Calibri" w:cs="Calibri"/>
                <w:color w:val="000000"/>
                <w:sz w:val="22"/>
                <w:szCs w:val="22"/>
              </w:rPr>
            </w:pPr>
            <w:ins w:id="9830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8749A4" w14:textId="77777777" w:rsidR="00ED6068" w:rsidRPr="00ED6068" w:rsidRDefault="00ED6068" w:rsidP="00ED6068">
            <w:pPr>
              <w:spacing w:before="0" w:after="0" w:line="240" w:lineRule="auto"/>
              <w:jc w:val="center"/>
              <w:rPr>
                <w:ins w:id="98309" w:author="pete jones" w:date="2022-01-11T17:00:00Z"/>
                <w:rFonts w:ascii="Calibri" w:hAnsi="Calibri" w:cs="Calibri"/>
                <w:color w:val="000000"/>
                <w:sz w:val="22"/>
                <w:szCs w:val="22"/>
              </w:rPr>
            </w:pPr>
            <w:ins w:id="98310"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C211230" w14:textId="77777777" w:rsidR="00ED6068" w:rsidRPr="00ED6068" w:rsidRDefault="00ED6068" w:rsidP="00ED6068">
            <w:pPr>
              <w:spacing w:before="0" w:after="0" w:line="240" w:lineRule="auto"/>
              <w:jc w:val="center"/>
              <w:rPr>
                <w:ins w:id="98311" w:author="pete jones" w:date="2022-01-11T17:00:00Z"/>
                <w:rFonts w:ascii="Calibri" w:hAnsi="Calibri" w:cs="Calibri"/>
                <w:color w:val="000000"/>
                <w:sz w:val="22"/>
                <w:szCs w:val="22"/>
              </w:rPr>
            </w:pPr>
            <w:ins w:id="9831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BC38DB6" w14:textId="77777777" w:rsidR="00ED6068" w:rsidRPr="00ED6068" w:rsidRDefault="00ED6068" w:rsidP="00ED6068">
            <w:pPr>
              <w:spacing w:before="0" w:after="0" w:line="240" w:lineRule="auto"/>
              <w:jc w:val="center"/>
              <w:rPr>
                <w:ins w:id="98313" w:author="pete jones" w:date="2022-01-11T17:00:00Z"/>
                <w:rFonts w:ascii="Calibri" w:hAnsi="Calibri" w:cs="Calibri"/>
                <w:color w:val="000000"/>
                <w:sz w:val="22"/>
                <w:szCs w:val="22"/>
              </w:rPr>
            </w:pPr>
            <w:ins w:id="9831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8204388" w14:textId="77777777" w:rsidR="00ED6068" w:rsidRPr="00ED6068" w:rsidRDefault="00ED6068" w:rsidP="00ED6068">
            <w:pPr>
              <w:spacing w:before="0" w:after="0" w:line="240" w:lineRule="auto"/>
              <w:jc w:val="center"/>
              <w:rPr>
                <w:ins w:id="98315" w:author="pete jones" w:date="2022-01-11T17:00:00Z"/>
                <w:rFonts w:ascii="Calibri" w:hAnsi="Calibri" w:cs="Calibri"/>
                <w:color w:val="000000"/>
                <w:sz w:val="22"/>
                <w:szCs w:val="22"/>
              </w:rPr>
            </w:pPr>
            <w:ins w:id="9831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CB65A9" w14:textId="77777777" w:rsidR="00ED6068" w:rsidRPr="00ED6068" w:rsidRDefault="00ED6068" w:rsidP="00ED6068">
            <w:pPr>
              <w:spacing w:before="0" w:after="0" w:line="240" w:lineRule="auto"/>
              <w:jc w:val="center"/>
              <w:rPr>
                <w:ins w:id="98317" w:author="pete jones" w:date="2022-01-11T17:00:00Z"/>
                <w:rFonts w:ascii="Calibri" w:hAnsi="Calibri" w:cs="Calibri"/>
                <w:color w:val="000000"/>
                <w:sz w:val="22"/>
                <w:szCs w:val="22"/>
              </w:rPr>
            </w:pPr>
            <w:ins w:id="9831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07F983" w14:textId="77777777" w:rsidR="00ED6068" w:rsidRPr="00ED6068" w:rsidRDefault="00ED6068" w:rsidP="00ED6068">
            <w:pPr>
              <w:spacing w:before="0" w:after="0" w:line="240" w:lineRule="auto"/>
              <w:jc w:val="center"/>
              <w:rPr>
                <w:ins w:id="98319" w:author="pete jones" w:date="2022-01-11T17:00:00Z"/>
                <w:rFonts w:ascii="Calibri" w:hAnsi="Calibri" w:cs="Calibri"/>
                <w:color w:val="000000"/>
                <w:sz w:val="22"/>
                <w:szCs w:val="22"/>
              </w:rPr>
            </w:pPr>
            <w:ins w:id="9832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FBC664" w14:textId="77777777" w:rsidR="00ED6068" w:rsidRPr="00ED6068" w:rsidRDefault="00ED6068" w:rsidP="00ED6068">
            <w:pPr>
              <w:spacing w:before="0" w:after="0" w:line="240" w:lineRule="auto"/>
              <w:jc w:val="center"/>
              <w:rPr>
                <w:ins w:id="98321" w:author="pete jones" w:date="2022-01-11T17:00:00Z"/>
                <w:rFonts w:ascii="Calibri" w:hAnsi="Calibri" w:cs="Calibri"/>
                <w:color w:val="000000"/>
                <w:sz w:val="22"/>
                <w:szCs w:val="22"/>
              </w:rPr>
            </w:pPr>
            <w:ins w:id="98322"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FF6E62F" w14:textId="77777777" w:rsidR="00ED6068" w:rsidRPr="00ED6068" w:rsidRDefault="00ED6068" w:rsidP="00ED6068">
            <w:pPr>
              <w:spacing w:before="0" w:after="0" w:line="240" w:lineRule="auto"/>
              <w:jc w:val="center"/>
              <w:rPr>
                <w:ins w:id="98323" w:author="pete jones" w:date="2022-01-11T17:00:00Z"/>
                <w:rFonts w:ascii="Calibri" w:hAnsi="Calibri" w:cs="Calibri"/>
                <w:color w:val="000000"/>
                <w:sz w:val="22"/>
                <w:szCs w:val="22"/>
              </w:rPr>
            </w:pPr>
            <w:ins w:id="98324" w:author="pete jones" w:date="2022-01-11T17:00:00Z">
              <w:r w:rsidRPr="00ED6068">
                <w:rPr>
                  <w:rFonts w:ascii="Calibri" w:hAnsi="Calibri" w:cs="Calibri"/>
                  <w:color w:val="000000"/>
                  <w:sz w:val="22"/>
                  <w:szCs w:val="22"/>
                </w:rPr>
                <w:t> </w:t>
              </w:r>
            </w:ins>
          </w:p>
        </w:tc>
      </w:tr>
      <w:tr w:rsidR="00ED6068" w:rsidRPr="00ED6068" w14:paraId="29684FB2" w14:textId="77777777" w:rsidTr="00ED6068">
        <w:trPr>
          <w:trHeight w:val="300"/>
          <w:ins w:id="98325"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15D1BFF" w14:textId="77777777" w:rsidR="00ED6068" w:rsidRPr="00ED6068" w:rsidRDefault="00ED6068" w:rsidP="00ED6068">
            <w:pPr>
              <w:spacing w:before="0" w:after="0" w:line="240" w:lineRule="auto"/>
              <w:jc w:val="center"/>
              <w:rPr>
                <w:ins w:id="98326" w:author="pete jones" w:date="2022-01-11T17:00:00Z"/>
                <w:rFonts w:ascii="Calibri" w:hAnsi="Calibri" w:cs="Calibri"/>
                <w:color w:val="000000"/>
                <w:sz w:val="22"/>
                <w:szCs w:val="22"/>
              </w:rPr>
            </w:pPr>
            <w:ins w:id="98327"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C07E492" w14:textId="77777777" w:rsidR="00ED6068" w:rsidRPr="00ED6068" w:rsidRDefault="00ED6068" w:rsidP="00ED6068">
            <w:pPr>
              <w:spacing w:before="0" w:after="0" w:line="240" w:lineRule="auto"/>
              <w:jc w:val="left"/>
              <w:rPr>
                <w:ins w:id="98328" w:author="pete jones" w:date="2022-01-11T17:00:00Z"/>
                <w:rFonts w:ascii="Calibri" w:hAnsi="Calibri" w:cs="Calibri"/>
                <w:color w:val="000000"/>
                <w:sz w:val="22"/>
                <w:szCs w:val="22"/>
              </w:rPr>
            </w:pPr>
            <w:ins w:id="98329" w:author="pete jones" w:date="2022-01-11T17:00:00Z">
              <w:r w:rsidRPr="00ED6068">
                <w:rPr>
                  <w:rFonts w:ascii="Calibri" w:hAnsi="Calibri" w:cs="Calibri"/>
                  <w:color w:val="000000"/>
                  <w:sz w:val="22"/>
                  <w:szCs w:val="22"/>
                </w:rPr>
                <w:t>Dynamics 1 (EM3511)</w:t>
              </w:r>
            </w:ins>
          </w:p>
        </w:tc>
        <w:tc>
          <w:tcPr>
            <w:tcW w:w="432" w:type="dxa"/>
            <w:tcBorders>
              <w:top w:val="nil"/>
              <w:left w:val="nil"/>
              <w:bottom w:val="single" w:sz="4" w:space="0" w:color="auto"/>
              <w:right w:val="single" w:sz="4" w:space="0" w:color="auto"/>
            </w:tcBorders>
            <w:shd w:val="clear" w:color="auto" w:fill="auto"/>
            <w:noWrap/>
            <w:vAlign w:val="bottom"/>
            <w:hideMark/>
          </w:tcPr>
          <w:p w14:paraId="35D89433" w14:textId="77777777" w:rsidR="00ED6068" w:rsidRPr="00ED6068" w:rsidRDefault="00ED6068" w:rsidP="00ED6068">
            <w:pPr>
              <w:spacing w:before="0" w:after="0" w:line="240" w:lineRule="auto"/>
              <w:jc w:val="center"/>
              <w:rPr>
                <w:ins w:id="98330" w:author="pete jones" w:date="2022-01-11T17:00:00Z"/>
                <w:rFonts w:ascii="Calibri" w:hAnsi="Calibri" w:cs="Calibri"/>
                <w:color w:val="000000"/>
                <w:sz w:val="22"/>
                <w:szCs w:val="22"/>
              </w:rPr>
            </w:pPr>
            <w:ins w:id="98331"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0BA363A" w14:textId="77777777" w:rsidR="00ED6068" w:rsidRPr="00ED6068" w:rsidRDefault="00ED6068" w:rsidP="00ED6068">
            <w:pPr>
              <w:spacing w:before="0" w:after="0" w:line="240" w:lineRule="auto"/>
              <w:jc w:val="center"/>
              <w:rPr>
                <w:ins w:id="98332" w:author="pete jones" w:date="2022-01-11T17:00:00Z"/>
                <w:rFonts w:ascii="Calibri" w:hAnsi="Calibri" w:cs="Calibri"/>
                <w:color w:val="000000"/>
                <w:sz w:val="22"/>
                <w:szCs w:val="22"/>
              </w:rPr>
            </w:pPr>
            <w:ins w:id="98333" w:author="pete jones" w:date="2022-01-11T17:00:00Z">
              <w:r w:rsidRPr="00ED6068">
                <w:rPr>
                  <w:rFonts w:ascii="Calibri" w:hAnsi="Calibri" w:cs="Calibri"/>
                  <w:color w:val="000000"/>
                  <w:sz w:val="22"/>
                  <w:szCs w:val="22"/>
                </w:rPr>
                <w:t>15</w:t>
              </w:r>
            </w:ins>
          </w:p>
        </w:tc>
        <w:tc>
          <w:tcPr>
            <w:tcW w:w="432" w:type="dxa"/>
            <w:tcBorders>
              <w:top w:val="nil"/>
              <w:left w:val="nil"/>
              <w:bottom w:val="single" w:sz="4" w:space="0" w:color="auto"/>
              <w:right w:val="single" w:sz="4" w:space="0" w:color="auto"/>
            </w:tcBorders>
            <w:shd w:val="clear" w:color="auto" w:fill="auto"/>
            <w:noWrap/>
            <w:vAlign w:val="bottom"/>
            <w:hideMark/>
          </w:tcPr>
          <w:p w14:paraId="12BF36C6" w14:textId="77777777" w:rsidR="00ED6068" w:rsidRPr="00ED6068" w:rsidRDefault="00ED6068" w:rsidP="00ED6068">
            <w:pPr>
              <w:spacing w:before="0" w:after="0" w:line="240" w:lineRule="auto"/>
              <w:jc w:val="center"/>
              <w:rPr>
                <w:ins w:id="98334" w:author="pete jones" w:date="2022-01-11T17:00:00Z"/>
                <w:rFonts w:ascii="Calibri" w:hAnsi="Calibri" w:cs="Calibri"/>
                <w:color w:val="000000"/>
                <w:sz w:val="22"/>
                <w:szCs w:val="22"/>
              </w:rPr>
            </w:pPr>
            <w:ins w:id="9833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CA50C64" w14:textId="77777777" w:rsidR="00ED6068" w:rsidRPr="00ED6068" w:rsidRDefault="00ED6068" w:rsidP="00ED6068">
            <w:pPr>
              <w:spacing w:before="0" w:after="0" w:line="240" w:lineRule="auto"/>
              <w:jc w:val="center"/>
              <w:rPr>
                <w:ins w:id="98336" w:author="pete jones" w:date="2022-01-11T17:00:00Z"/>
                <w:rFonts w:ascii="Calibri" w:hAnsi="Calibri" w:cs="Calibri"/>
                <w:color w:val="000000"/>
                <w:sz w:val="22"/>
                <w:szCs w:val="22"/>
              </w:rPr>
            </w:pPr>
            <w:ins w:id="9833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2D93696" w14:textId="77777777" w:rsidR="00ED6068" w:rsidRPr="00ED6068" w:rsidRDefault="00ED6068" w:rsidP="00ED6068">
            <w:pPr>
              <w:spacing w:before="0" w:after="0" w:line="240" w:lineRule="auto"/>
              <w:jc w:val="center"/>
              <w:rPr>
                <w:ins w:id="98338" w:author="pete jones" w:date="2022-01-11T17:00:00Z"/>
                <w:rFonts w:ascii="Calibri" w:hAnsi="Calibri" w:cs="Calibri"/>
                <w:color w:val="000000"/>
                <w:sz w:val="22"/>
                <w:szCs w:val="22"/>
              </w:rPr>
            </w:pPr>
            <w:ins w:id="98339"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1005AA" w14:textId="77777777" w:rsidR="00ED6068" w:rsidRPr="00ED6068" w:rsidRDefault="00ED6068" w:rsidP="00ED6068">
            <w:pPr>
              <w:spacing w:before="0" w:after="0" w:line="240" w:lineRule="auto"/>
              <w:jc w:val="center"/>
              <w:rPr>
                <w:ins w:id="98340" w:author="pete jones" w:date="2022-01-11T17:00:00Z"/>
                <w:rFonts w:ascii="Calibri" w:hAnsi="Calibri" w:cs="Calibri"/>
                <w:color w:val="000000"/>
                <w:sz w:val="22"/>
                <w:szCs w:val="22"/>
              </w:rPr>
            </w:pPr>
            <w:ins w:id="9834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BB61743" w14:textId="77777777" w:rsidR="00ED6068" w:rsidRPr="00ED6068" w:rsidRDefault="00ED6068" w:rsidP="00ED6068">
            <w:pPr>
              <w:spacing w:before="0" w:after="0" w:line="240" w:lineRule="auto"/>
              <w:jc w:val="center"/>
              <w:rPr>
                <w:ins w:id="98342" w:author="pete jones" w:date="2022-01-11T17:00:00Z"/>
                <w:rFonts w:ascii="Calibri" w:hAnsi="Calibri" w:cs="Calibri"/>
                <w:color w:val="000000"/>
                <w:sz w:val="22"/>
                <w:szCs w:val="22"/>
              </w:rPr>
            </w:pPr>
            <w:ins w:id="9834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A72A46" w14:textId="77777777" w:rsidR="00ED6068" w:rsidRPr="00ED6068" w:rsidRDefault="00ED6068" w:rsidP="00ED6068">
            <w:pPr>
              <w:spacing w:before="0" w:after="0" w:line="240" w:lineRule="auto"/>
              <w:jc w:val="center"/>
              <w:rPr>
                <w:ins w:id="98344" w:author="pete jones" w:date="2022-01-11T17:00:00Z"/>
                <w:rFonts w:ascii="Calibri" w:hAnsi="Calibri" w:cs="Calibri"/>
                <w:color w:val="000000"/>
                <w:sz w:val="22"/>
                <w:szCs w:val="22"/>
              </w:rPr>
            </w:pPr>
            <w:ins w:id="9834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0D9D78" w14:textId="77777777" w:rsidR="00ED6068" w:rsidRPr="00ED6068" w:rsidRDefault="00ED6068" w:rsidP="00ED6068">
            <w:pPr>
              <w:spacing w:before="0" w:after="0" w:line="240" w:lineRule="auto"/>
              <w:jc w:val="center"/>
              <w:rPr>
                <w:ins w:id="98346" w:author="pete jones" w:date="2022-01-11T17:00:00Z"/>
                <w:rFonts w:ascii="Calibri" w:hAnsi="Calibri" w:cs="Calibri"/>
                <w:color w:val="000000"/>
                <w:sz w:val="22"/>
                <w:szCs w:val="22"/>
              </w:rPr>
            </w:pPr>
            <w:ins w:id="9834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85EB67E" w14:textId="77777777" w:rsidR="00ED6068" w:rsidRPr="00ED6068" w:rsidRDefault="00ED6068" w:rsidP="00ED6068">
            <w:pPr>
              <w:spacing w:before="0" w:after="0" w:line="240" w:lineRule="auto"/>
              <w:jc w:val="center"/>
              <w:rPr>
                <w:ins w:id="98348" w:author="pete jones" w:date="2022-01-11T17:00:00Z"/>
                <w:rFonts w:ascii="Calibri" w:hAnsi="Calibri" w:cs="Calibri"/>
                <w:color w:val="000000"/>
                <w:sz w:val="22"/>
                <w:szCs w:val="22"/>
              </w:rPr>
            </w:pPr>
            <w:ins w:id="9834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8BFEEE" w14:textId="77777777" w:rsidR="00ED6068" w:rsidRPr="00ED6068" w:rsidRDefault="00ED6068" w:rsidP="00ED6068">
            <w:pPr>
              <w:spacing w:before="0" w:after="0" w:line="240" w:lineRule="auto"/>
              <w:jc w:val="center"/>
              <w:rPr>
                <w:ins w:id="98350" w:author="pete jones" w:date="2022-01-11T17:00:00Z"/>
                <w:rFonts w:ascii="Calibri" w:hAnsi="Calibri" w:cs="Calibri"/>
                <w:color w:val="000000"/>
                <w:sz w:val="22"/>
                <w:szCs w:val="22"/>
              </w:rPr>
            </w:pPr>
            <w:ins w:id="98351"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9BFAD4D" w14:textId="77777777" w:rsidR="00ED6068" w:rsidRPr="00ED6068" w:rsidRDefault="00ED6068" w:rsidP="00ED6068">
            <w:pPr>
              <w:spacing w:before="0" w:after="0" w:line="240" w:lineRule="auto"/>
              <w:jc w:val="center"/>
              <w:rPr>
                <w:ins w:id="98352" w:author="pete jones" w:date="2022-01-11T17:00:00Z"/>
                <w:rFonts w:ascii="Calibri" w:hAnsi="Calibri" w:cs="Calibri"/>
                <w:color w:val="000000"/>
                <w:sz w:val="22"/>
                <w:szCs w:val="22"/>
              </w:rPr>
            </w:pPr>
            <w:ins w:id="98353" w:author="pete jones" w:date="2022-01-11T17:00:00Z">
              <w:r w:rsidRPr="00ED6068">
                <w:rPr>
                  <w:rFonts w:ascii="Calibri" w:hAnsi="Calibri" w:cs="Calibri"/>
                  <w:color w:val="000000"/>
                  <w:sz w:val="22"/>
                  <w:szCs w:val="22"/>
                </w:rPr>
                <w:t> </w:t>
              </w:r>
            </w:ins>
          </w:p>
        </w:tc>
      </w:tr>
      <w:tr w:rsidR="00ED6068" w:rsidRPr="00ED6068" w14:paraId="776CFD04" w14:textId="77777777" w:rsidTr="00ED6068">
        <w:trPr>
          <w:trHeight w:val="300"/>
          <w:ins w:id="98354"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1C628A5" w14:textId="77777777" w:rsidR="00ED6068" w:rsidRPr="00ED6068" w:rsidRDefault="00ED6068" w:rsidP="00ED6068">
            <w:pPr>
              <w:spacing w:before="0" w:after="0" w:line="240" w:lineRule="auto"/>
              <w:jc w:val="center"/>
              <w:rPr>
                <w:ins w:id="98355" w:author="pete jones" w:date="2022-01-11T17:00:00Z"/>
                <w:rFonts w:ascii="Calibri" w:hAnsi="Calibri" w:cs="Calibri"/>
                <w:color w:val="000000"/>
                <w:sz w:val="22"/>
                <w:szCs w:val="22"/>
              </w:rPr>
            </w:pPr>
            <w:ins w:id="98356"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A1218A2" w14:textId="77777777" w:rsidR="00ED6068" w:rsidRPr="00ED6068" w:rsidRDefault="00ED6068" w:rsidP="00ED6068">
            <w:pPr>
              <w:spacing w:before="0" w:after="0" w:line="240" w:lineRule="auto"/>
              <w:jc w:val="left"/>
              <w:rPr>
                <w:ins w:id="98357" w:author="pete jones" w:date="2022-01-11T17:00:00Z"/>
                <w:rFonts w:ascii="Calibri" w:hAnsi="Calibri" w:cs="Calibri"/>
                <w:color w:val="000000"/>
                <w:sz w:val="22"/>
                <w:szCs w:val="22"/>
              </w:rPr>
            </w:pPr>
            <w:ins w:id="98358" w:author="pete jones" w:date="2022-01-11T17:00:00Z">
              <w:r w:rsidRPr="00ED6068">
                <w:rPr>
                  <w:rFonts w:ascii="Calibri" w:hAnsi="Calibri" w:cs="Calibri"/>
                  <w:color w:val="000000"/>
                  <w:sz w:val="22"/>
                  <w:szCs w:val="22"/>
                </w:rPr>
                <w:t>Engineering Thermodynamics (EM3521)</w:t>
              </w:r>
            </w:ins>
          </w:p>
        </w:tc>
        <w:tc>
          <w:tcPr>
            <w:tcW w:w="432" w:type="dxa"/>
            <w:tcBorders>
              <w:top w:val="nil"/>
              <w:left w:val="nil"/>
              <w:bottom w:val="single" w:sz="4" w:space="0" w:color="auto"/>
              <w:right w:val="single" w:sz="4" w:space="0" w:color="auto"/>
            </w:tcBorders>
            <w:shd w:val="clear" w:color="auto" w:fill="auto"/>
            <w:noWrap/>
            <w:vAlign w:val="bottom"/>
            <w:hideMark/>
          </w:tcPr>
          <w:p w14:paraId="3347DEC3" w14:textId="77777777" w:rsidR="00ED6068" w:rsidRPr="00ED6068" w:rsidRDefault="00ED6068" w:rsidP="00ED6068">
            <w:pPr>
              <w:spacing w:before="0" w:after="0" w:line="240" w:lineRule="auto"/>
              <w:jc w:val="center"/>
              <w:rPr>
                <w:ins w:id="98359" w:author="pete jones" w:date="2022-01-11T17:00:00Z"/>
                <w:rFonts w:ascii="Calibri" w:hAnsi="Calibri" w:cs="Calibri"/>
                <w:color w:val="000000"/>
                <w:sz w:val="22"/>
                <w:szCs w:val="22"/>
              </w:rPr>
            </w:pPr>
            <w:ins w:id="98360" w:author="pete jones" w:date="2022-01-11T17:00:00Z">
              <w:r w:rsidRPr="00ED6068">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6739A57F" w14:textId="77777777" w:rsidR="00ED6068" w:rsidRPr="00ED6068" w:rsidRDefault="00ED6068" w:rsidP="00ED6068">
            <w:pPr>
              <w:spacing w:before="0" w:after="0" w:line="240" w:lineRule="auto"/>
              <w:jc w:val="center"/>
              <w:rPr>
                <w:ins w:id="98361" w:author="pete jones" w:date="2022-01-11T17:00:00Z"/>
                <w:rFonts w:ascii="Calibri" w:hAnsi="Calibri" w:cs="Calibri"/>
                <w:color w:val="000000"/>
                <w:sz w:val="22"/>
                <w:szCs w:val="22"/>
              </w:rPr>
            </w:pPr>
            <w:ins w:id="98362" w:author="pete jones" w:date="2022-01-11T17:00:00Z">
              <w:r w:rsidRPr="00ED6068">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298EDDFE" w14:textId="77777777" w:rsidR="00ED6068" w:rsidRPr="00ED6068" w:rsidRDefault="00ED6068" w:rsidP="00ED6068">
            <w:pPr>
              <w:spacing w:before="0" w:after="0" w:line="240" w:lineRule="auto"/>
              <w:jc w:val="center"/>
              <w:rPr>
                <w:ins w:id="98363" w:author="pete jones" w:date="2022-01-11T17:00:00Z"/>
                <w:rFonts w:ascii="Calibri" w:hAnsi="Calibri" w:cs="Calibri"/>
                <w:color w:val="000000"/>
                <w:sz w:val="22"/>
                <w:szCs w:val="22"/>
              </w:rPr>
            </w:pPr>
            <w:ins w:id="98364"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8E71F7B" w14:textId="77777777" w:rsidR="00ED6068" w:rsidRPr="00ED6068" w:rsidRDefault="00ED6068" w:rsidP="00ED6068">
            <w:pPr>
              <w:spacing w:before="0" w:after="0" w:line="240" w:lineRule="auto"/>
              <w:jc w:val="center"/>
              <w:rPr>
                <w:ins w:id="98365" w:author="pete jones" w:date="2022-01-11T17:00:00Z"/>
                <w:rFonts w:ascii="Calibri" w:hAnsi="Calibri" w:cs="Calibri"/>
                <w:color w:val="000000"/>
                <w:sz w:val="22"/>
                <w:szCs w:val="22"/>
              </w:rPr>
            </w:pPr>
            <w:ins w:id="98366"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AF9318" w14:textId="77777777" w:rsidR="00ED6068" w:rsidRPr="00ED6068" w:rsidRDefault="00ED6068" w:rsidP="00ED6068">
            <w:pPr>
              <w:spacing w:before="0" w:after="0" w:line="240" w:lineRule="auto"/>
              <w:jc w:val="center"/>
              <w:rPr>
                <w:ins w:id="98367" w:author="pete jones" w:date="2022-01-11T17:00:00Z"/>
                <w:rFonts w:ascii="Calibri" w:hAnsi="Calibri" w:cs="Calibri"/>
                <w:color w:val="000000"/>
                <w:sz w:val="22"/>
                <w:szCs w:val="22"/>
              </w:rPr>
            </w:pPr>
            <w:ins w:id="98368"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AAB84A" w14:textId="77777777" w:rsidR="00ED6068" w:rsidRPr="00ED6068" w:rsidRDefault="00ED6068" w:rsidP="00ED6068">
            <w:pPr>
              <w:spacing w:before="0" w:after="0" w:line="240" w:lineRule="auto"/>
              <w:jc w:val="center"/>
              <w:rPr>
                <w:ins w:id="98369" w:author="pete jones" w:date="2022-01-11T17:00:00Z"/>
                <w:rFonts w:ascii="Calibri" w:hAnsi="Calibri" w:cs="Calibri"/>
                <w:color w:val="000000"/>
                <w:sz w:val="22"/>
                <w:szCs w:val="22"/>
              </w:rPr>
            </w:pPr>
            <w:ins w:id="98370"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F6CCE0B" w14:textId="77777777" w:rsidR="00ED6068" w:rsidRPr="00ED6068" w:rsidRDefault="00ED6068" w:rsidP="00ED6068">
            <w:pPr>
              <w:spacing w:before="0" w:after="0" w:line="240" w:lineRule="auto"/>
              <w:jc w:val="center"/>
              <w:rPr>
                <w:ins w:id="98371" w:author="pete jones" w:date="2022-01-11T17:00:00Z"/>
                <w:rFonts w:ascii="Calibri" w:hAnsi="Calibri" w:cs="Calibri"/>
                <w:color w:val="000000"/>
                <w:sz w:val="22"/>
                <w:szCs w:val="22"/>
              </w:rPr>
            </w:pPr>
            <w:ins w:id="98372"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2949B3" w14:textId="77777777" w:rsidR="00ED6068" w:rsidRPr="00ED6068" w:rsidRDefault="00ED6068" w:rsidP="00ED6068">
            <w:pPr>
              <w:spacing w:before="0" w:after="0" w:line="240" w:lineRule="auto"/>
              <w:jc w:val="center"/>
              <w:rPr>
                <w:ins w:id="98373" w:author="pete jones" w:date="2022-01-11T17:00:00Z"/>
                <w:rFonts w:ascii="Calibri" w:hAnsi="Calibri" w:cs="Calibri"/>
                <w:color w:val="000000"/>
                <w:sz w:val="22"/>
                <w:szCs w:val="22"/>
              </w:rPr>
            </w:pPr>
            <w:ins w:id="98374"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6FD195D" w14:textId="77777777" w:rsidR="00ED6068" w:rsidRPr="00ED6068" w:rsidRDefault="00ED6068" w:rsidP="00ED6068">
            <w:pPr>
              <w:spacing w:before="0" w:after="0" w:line="240" w:lineRule="auto"/>
              <w:jc w:val="center"/>
              <w:rPr>
                <w:ins w:id="98375" w:author="pete jones" w:date="2022-01-11T17:00:00Z"/>
                <w:rFonts w:ascii="Calibri" w:hAnsi="Calibri" w:cs="Calibri"/>
                <w:color w:val="000000"/>
                <w:sz w:val="22"/>
                <w:szCs w:val="22"/>
              </w:rPr>
            </w:pPr>
            <w:ins w:id="98376"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C2ED9B" w14:textId="77777777" w:rsidR="00ED6068" w:rsidRPr="00ED6068" w:rsidRDefault="00ED6068" w:rsidP="00ED6068">
            <w:pPr>
              <w:spacing w:before="0" w:after="0" w:line="240" w:lineRule="auto"/>
              <w:jc w:val="center"/>
              <w:rPr>
                <w:ins w:id="98377" w:author="pete jones" w:date="2022-01-11T17:00:00Z"/>
                <w:rFonts w:ascii="Calibri" w:hAnsi="Calibri" w:cs="Calibri"/>
                <w:color w:val="000000"/>
                <w:sz w:val="22"/>
                <w:szCs w:val="22"/>
              </w:rPr>
            </w:pPr>
            <w:ins w:id="98378"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F2257EF" w14:textId="77777777" w:rsidR="00ED6068" w:rsidRPr="00ED6068" w:rsidRDefault="00ED6068" w:rsidP="00ED6068">
            <w:pPr>
              <w:spacing w:before="0" w:after="0" w:line="240" w:lineRule="auto"/>
              <w:jc w:val="center"/>
              <w:rPr>
                <w:ins w:id="98379" w:author="pete jones" w:date="2022-01-11T17:00:00Z"/>
                <w:rFonts w:ascii="Calibri" w:hAnsi="Calibri" w:cs="Calibri"/>
                <w:color w:val="000000"/>
                <w:sz w:val="22"/>
                <w:szCs w:val="22"/>
              </w:rPr>
            </w:pPr>
            <w:ins w:id="98380"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39432C8" w14:textId="77777777" w:rsidR="00ED6068" w:rsidRPr="00ED6068" w:rsidRDefault="00ED6068" w:rsidP="00ED6068">
            <w:pPr>
              <w:spacing w:before="0" w:after="0" w:line="240" w:lineRule="auto"/>
              <w:jc w:val="center"/>
              <w:rPr>
                <w:ins w:id="98381" w:author="pete jones" w:date="2022-01-11T17:00:00Z"/>
                <w:rFonts w:ascii="Calibri" w:hAnsi="Calibri" w:cs="Calibri"/>
                <w:color w:val="000000"/>
                <w:sz w:val="22"/>
                <w:szCs w:val="22"/>
              </w:rPr>
            </w:pPr>
            <w:ins w:id="98382" w:author="pete jones" w:date="2022-01-11T17:00:00Z">
              <w:r w:rsidRPr="00ED6068">
                <w:rPr>
                  <w:rFonts w:ascii="Calibri" w:hAnsi="Calibri" w:cs="Calibri"/>
                  <w:color w:val="000000"/>
                  <w:sz w:val="22"/>
                  <w:szCs w:val="22"/>
                </w:rPr>
                <w:t> </w:t>
              </w:r>
            </w:ins>
          </w:p>
        </w:tc>
      </w:tr>
      <w:tr w:rsidR="00ED6068" w:rsidRPr="00ED6068" w14:paraId="401B7880" w14:textId="77777777" w:rsidTr="00ED6068">
        <w:trPr>
          <w:trHeight w:val="300"/>
          <w:ins w:id="98383" w:author="pete jones" w:date="2022-01-11T17:00: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B3384E8" w14:textId="77777777" w:rsidR="00ED6068" w:rsidRPr="00ED6068" w:rsidRDefault="00ED6068" w:rsidP="00ED6068">
            <w:pPr>
              <w:spacing w:before="0" w:after="0" w:line="240" w:lineRule="auto"/>
              <w:jc w:val="center"/>
              <w:rPr>
                <w:ins w:id="98384" w:author="pete jones" w:date="2022-01-11T17:00:00Z"/>
                <w:rFonts w:ascii="Calibri" w:hAnsi="Calibri" w:cs="Calibri"/>
                <w:color w:val="000000"/>
                <w:sz w:val="22"/>
                <w:szCs w:val="22"/>
              </w:rPr>
            </w:pPr>
            <w:ins w:id="98385" w:author="pete jones" w:date="2022-01-11T17:00:00Z">
              <w:r w:rsidRPr="00ED6068">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27E74E5" w14:textId="77777777" w:rsidR="00ED6068" w:rsidRPr="00ED6068" w:rsidRDefault="00ED6068" w:rsidP="00ED6068">
            <w:pPr>
              <w:spacing w:before="0" w:after="0" w:line="240" w:lineRule="auto"/>
              <w:jc w:val="left"/>
              <w:rPr>
                <w:ins w:id="98386" w:author="pete jones" w:date="2022-01-11T17:00:00Z"/>
                <w:rFonts w:ascii="Calibri" w:hAnsi="Calibri" w:cs="Calibri"/>
                <w:color w:val="000000"/>
                <w:sz w:val="22"/>
                <w:szCs w:val="22"/>
              </w:rPr>
            </w:pPr>
            <w:ins w:id="98387" w:author="pete jones" w:date="2022-01-11T17:00:00Z">
              <w:r w:rsidRPr="00ED6068">
                <w:rPr>
                  <w:rFonts w:ascii="Calibri" w:hAnsi="Calibri" w:cs="Calibri"/>
                  <w:color w:val="000000"/>
                  <w:sz w:val="22"/>
                  <w:szCs w:val="22"/>
                </w:rPr>
                <w:t>Design of Mechanical Elements (EM3522)</w:t>
              </w:r>
            </w:ins>
          </w:p>
        </w:tc>
        <w:tc>
          <w:tcPr>
            <w:tcW w:w="432" w:type="dxa"/>
            <w:tcBorders>
              <w:top w:val="nil"/>
              <w:left w:val="nil"/>
              <w:bottom w:val="single" w:sz="4" w:space="0" w:color="auto"/>
              <w:right w:val="single" w:sz="4" w:space="0" w:color="auto"/>
            </w:tcBorders>
            <w:shd w:val="clear" w:color="auto" w:fill="auto"/>
            <w:noWrap/>
            <w:vAlign w:val="bottom"/>
            <w:hideMark/>
          </w:tcPr>
          <w:p w14:paraId="7857735E" w14:textId="77777777" w:rsidR="00ED6068" w:rsidRPr="00ED6068" w:rsidRDefault="00ED6068" w:rsidP="00ED6068">
            <w:pPr>
              <w:spacing w:before="0" w:after="0" w:line="240" w:lineRule="auto"/>
              <w:jc w:val="center"/>
              <w:rPr>
                <w:ins w:id="98388" w:author="pete jones" w:date="2022-01-11T17:00:00Z"/>
                <w:rFonts w:ascii="Calibri" w:hAnsi="Calibri" w:cs="Calibri"/>
                <w:color w:val="000000"/>
                <w:sz w:val="22"/>
                <w:szCs w:val="22"/>
              </w:rPr>
            </w:pPr>
            <w:ins w:id="98389" w:author="pete jones" w:date="2022-01-11T17:00:00Z">
              <w:r w:rsidRPr="00ED6068">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DF1D8DB" w14:textId="77777777" w:rsidR="00ED6068" w:rsidRPr="00ED6068" w:rsidRDefault="00ED6068" w:rsidP="00ED6068">
            <w:pPr>
              <w:spacing w:before="0" w:after="0" w:line="240" w:lineRule="auto"/>
              <w:jc w:val="center"/>
              <w:rPr>
                <w:ins w:id="98390" w:author="pete jones" w:date="2022-01-11T17:00:00Z"/>
                <w:rFonts w:ascii="Calibri" w:hAnsi="Calibri" w:cs="Calibri"/>
                <w:color w:val="000000"/>
                <w:sz w:val="22"/>
                <w:szCs w:val="22"/>
              </w:rPr>
            </w:pPr>
            <w:ins w:id="98391" w:author="pete jones" w:date="2022-01-11T17:00:00Z">
              <w:r w:rsidRPr="00ED6068">
                <w:rPr>
                  <w:rFonts w:ascii="Calibri" w:hAnsi="Calibri" w:cs="Calibri"/>
                  <w:color w:val="000000"/>
                  <w:sz w:val="22"/>
                  <w:szCs w:val="22"/>
                </w:rPr>
                <w:t>10</w:t>
              </w:r>
            </w:ins>
          </w:p>
        </w:tc>
        <w:tc>
          <w:tcPr>
            <w:tcW w:w="432" w:type="dxa"/>
            <w:tcBorders>
              <w:top w:val="nil"/>
              <w:left w:val="nil"/>
              <w:bottom w:val="single" w:sz="4" w:space="0" w:color="auto"/>
              <w:right w:val="single" w:sz="4" w:space="0" w:color="auto"/>
            </w:tcBorders>
            <w:shd w:val="clear" w:color="auto" w:fill="auto"/>
            <w:noWrap/>
            <w:vAlign w:val="bottom"/>
            <w:hideMark/>
          </w:tcPr>
          <w:p w14:paraId="52191F33" w14:textId="77777777" w:rsidR="00ED6068" w:rsidRPr="00ED6068" w:rsidRDefault="00ED6068" w:rsidP="00ED6068">
            <w:pPr>
              <w:spacing w:before="0" w:after="0" w:line="240" w:lineRule="auto"/>
              <w:jc w:val="center"/>
              <w:rPr>
                <w:ins w:id="98392" w:author="pete jones" w:date="2022-01-11T17:00:00Z"/>
                <w:rFonts w:ascii="Calibri" w:hAnsi="Calibri" w:cs="Calibri"/>
                <w:color w:val="000000"/>
                <w:sz w:val="22"/>
                <w:szCs w:val="22"/>
              </w:rPr>
            </w:pPr>
            <w:ins w:id="98393"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8CED8F8" w14:textId="77777777" w:rsidR="00ED6068" w:rsidRPr="00ED6068" w:rsidRDefault="00ED6068" w:rsidP="00ED6068">
            <w:pPr>
              <w:spacing w:before="0" w:after="0" w:line="240" w:lineRule="auto"/>
              <w:jc w:val="center"/>
              <w:rPr>
                <w:ins w:id="98394" w:author="pete jones" w:date="2022-01-11T17:00:00Z"/>
                <w:rFonts w:ascii="Calibri" w:hAnsi="Calibri" w:cs="Calibri"/>
                <w:color w:val="000000"/>
                <w:sz w:val="22"/>
                <w:szCs w:val="22"/>
              </w:rPr>
            </w:pPr>
            <w:ins w:id="98395"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667C16" w14:textId="77777777" w:rsidR="00ED6068" w:rsidRPr="00ED6068" w:rsidRDefault="00ED6068" w:rsidP="00ED6068">
            <w:pPr>
              <w:spacing w:before="0" w:after="0" w:line="240" w:lineRule="auto"/>
              <w:jc w:val="center"/>
              <w:rPr>
                <w:ins w:id="98396" w:author="pete jones" w:date="2022-01-11T17:00:00Z"/>
                <w:rFonts w:ascii="Calibri" w:hAnsi="Calibri" w:cs="Calibri"/>
                <w:color w:val="000000"/>
                <w:sz w:val="22"/>
                <w:szCs w:val="22"/>
              </w:rPr>
            </w:pPr>
            <w:ins w:id="98397" w:author="pete jones" w:date="2022-01-11T17:00:00Z">
              <w:r w:rsidRPr="00ED6068">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0B3113D" w14:textId="77777777" w:rsidR="00ED6068" w:rsidRPr="00ED6068" w:rsidRDefault="00ED6068" w:rsidP="00ED6068">
            <w:pPr>
              <w:spacing w:before="0" w:after="0" w:line="240" w:lineRule="auto"/>
              <w:jc w:val="center"/>
              <w:rPr>
                <w:ins w:id="98398" w:author="pete jones" w:date="2022-01-11T17:00:00Z"/>
                <w:rFonts w:ascii="Calibri" w:hAnsi="Calibri" w:cs="Calibri"/>
                <w:color w:val="000000"/>
                <w:sz w:val="22"/>
                <w:szCs w:val="22"/>
              </w:rPr>
            </w:pPr>
            <w:ins w:id="98399"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0A92250" w14:textId="77777777" w:rsidR="00ED6068" w:rsidRPr="00ED6068" w:rsidRDefault="00ED6068" w:rsidP="00ED6068">
            <w:pPr>
              <w:spacing w:before="0" w:after="0" w:line="240" w:lineRule="auto"/>
              <w:jc w:val="center"/>
              <w:rPr>
                <w:ins w:id="98400" w:author="pete jones" w:date="2022-01-11T17:00:00Z"/>
                <w:rFonts w:ascii="Calibri" w:hAnsi="Calibri" w:cs="Calibri"/>
                <w:color w:val="000000"/>
                <w:sz w:val="22"/>
                <w:szCs w:val="22"/>
              </w:rPr>
            </w:pPr>
            <w:ins w:id="98401"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95FFAC" w14:textId="77777777" w:rsidR="00ED6068" w:rsidRPr="00ED6068" w:rsidRDefault="00ED6068" w:rsidP="00ED6068">
            <w:pPr>
              <w:spacing w:before="0" w:after="0" w:line="240" w:lineRule="auto"/>
              <w:jc w:val="center"/>
              <w:rPr>
                <w:ins w:id="98402" w:author="pete jones" w:date="2022-01-11T17:00:00Z"/>
                <w:rFonts w:ascii="Calibri" w:hAnsi="Calibri" w:cs="Calibri"/>
                <w:color w:val="000000"/>
                <w:sz w:val="22"/>
                <w:szCs w:val="22"/>
              </w:rPr>
            </w:pPr>
            <w:ins w:id="98403"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7E548F" w14:textId="77777777" w:rsidR="00ED6068" w:rsidRPr="00ED6068" w:rsidRDefault="00ED6068" w:rsidP="00ED6068">
            <w:pPr>
              <w:spacing w:before="0" w:after="0" w:line="240" w:lineRule="auto"/>
              <w:jc w:val="center"/>
              <w:rPr>
                <w:ins w:id="98404" w:author="pete jones" w:date="2022-01-11T17:00:00Z"/>
                <w:rFonts w:ascii="Calibri" w:hAnsi="Calibri" w:cs="Calibri"/>
                <w:color w:val="000000"/>
                <w:sz w:val="22"/>
                <w:szCs w:val="22"/>
              </w:rPr>
            </w:pPr>
            <w:ins w:id="98405"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57EC6B1" w14:textId="77777777" w:rsidR="00ED6068" w:rsidRPr="00ED6068" w:rsidRDefault="00ED6068" w:rsidP="00ED6068">
            <w:pPr>
              <w:spacing w:before="0" w:after="0" w:line="240" w:lineRule="auto"/>
              <w:jc w:val="center"/>
              <w:rPr>
                <w:ins w:id="98406" w:author="pete jones" w:date="2022-01-11T17:00:00Z"/>
                <w:rFonts w:ascii="Calibri" w:hAnsi="Calibri" w:cs="Calibri"/>
                <w:color w:val="000000"/>
                <w:sz w:val="22"/>
                <w:szCs w:val="22"/>
              </w:rPr>
            </w:pPr>
            <w:ins w:id="98407" w:author="pete jones" w:date="2022-01-11T17:00:00Z">
              <w:r w:rsidRPr="00ED6068">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995EDA" w14:textId="77777777" w:rsidR="00ED6068" w:rsidRPr="00ED6068" w:rsidRDefault="00ED6068" w:rsidP="00ED6068">
            <w:pPr>
              <w:spacing w:before="0" w:after="0" w:line="240" w:lineRule="auto"/>
              <w:jc w:val="center"/>
              <w:rPr>
                <w:ins w:id="98408" w:author="pete jones" w:date="2022-01-11T17:00:00Z"/>
                <w:rFonts w:ascii="Calibri" w:hAnsi="Calibri" w:cs="Calibri"/>
                <w:color w:val="000000"/>
                <w:sz w:val="22"/>
                <w:szCs w:val="22"/>
              </w:rPr>
            </w:pPr>
            <w:ins w:id="98409" w:author="pete jones" w:date="2022-01-11T17:00:00Z">
              <w:r w:rsidRPr="00ED6068">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5D8900F" w14:textId="77777777" w:rsidR="00ED6068" w:rsidRPr="00ED6068" w:rsidRDefault="00ED6068" w:rsidP="00ED6068">
            <w:pPr>
              <w:spacing w:before="0" w:after="0" w:line="240" w:lineRule="auto"/>
              <w:jc w:val="center"/>
              <w:rPr>
                <w:ins w:id="98410" w:author="pete jones" w:date="2022-01-11T17:00:00Z"/>
                <w:rFonts w:ascii="Calibri" w:hAnsi="Calibri" w:cs="Calibri"/>
                <w:color w:val="000000"/>
                <w:sz w:val="22"/>
                <w:szCs w:val="22"/>
              </w:rPr>
            </w:pPr>
            <w:ins w:id="98411" w:author="pete jones" w:date="2022-01-11T17:00:00Z">
              <w:r w:rsidRPr="00ED6068">
                <w:rPr>
                  <w:rFonts w:ascii="Calibri" w:hAnsi="Calibri" w:cs="Calibri"/>
                  <w:color w:val="000000"/>
                  <w:sz w:val="22"/>
                  <w:szCs w:val="22"/>
                </w:rPr>
                <w:t> </w:t>
              </w:r>
            </w:ins>
          </w:p>
        </w:tc>
      </w:tr>
    </w:tbl>
    <w:p w14:paraId="0C5AA6B5" w14:textId="284EC57B" w:rsidR="00ED6068" w:rsidRDefault="00ED6068" w:rsidP="00406988">
      <w:pPr>
        <w:jc w:val="left"/>
        <w:rPr>
          <w:ins w:id="98412" w:author="pete jones" w:date="2022-01-11T17:04:00Z"/>
        </w:rPr>
      </w:pPr>
    </w:p>
    <w:p w14:paraId="70FAC178" w14:textId="5EDD04DD" w:rsidR="003A1F27" w:rsidRDefault="003A1F27" w:rsidP="00406988">
      <w:pPr>
        <w:jc w:val="left"/>
        <w:rPr>
          <w:ins w:id="98413" w:author="pete jones" w:date="2022-01-11T17:04:00Z"/>
        </w:rPr>
      </w:pPr>
    </w:p>
    <w:p w14:paraId="60107E41" w14:textId="73C879FF" w:rsidR="003A1F27" w:rsidRDefault="003A1F27" w:rsidP="00406988">
      <w:pPr>
        <w:jc w:val="left"/>
        <w:rPr>
          <w:ins w:id="98414" w:author="pete jones" w:date="2022-01-11T17:04:00Z"/>
        </w:rPr>
      </w:pPr>
    </w:p>
    <w:p w14:paraId="6CFD2B89" w14:textId="477C295F" w:rsidR="003A1F27" w:rsidRDefault="003A1F27" w:rsidP="00406988">
      <w:pPr>
        <w:jc w:val="left"/>
        <w:rPr>
          <w:ins w:id="98415" w:author="pete jones" w:date="2022-01-11T17:04:00Z"/>
        </w:rPr>
      </w:pPr>
    </w:p>
    <w:p w14:paraId="014BEC12" w14:textId="58AC17C0" w:rsidR="003A1F27" w:rsidRDefault="003A1F27" w:rsidP="00406988">
      <w:pPr>
        <w:jc w:val="left"/>
        <w:rPr>
          <w:ins w:id="98416" w:author="pete jones" w:date="2022-01-11T17:04:00Z"/>
        </w:rPr>
      </w:pPr>
    </w:p>
    <w:p w14:paraId="5D17F6D8" w14:textId="77777777" w:rsidR="003A1F27" w:rsidRDefault="003A1F27" w:rsidP="00406988">
      <w:pPr>
        <w:jc w:val="left"/>
        <w:rPr>
          <w:ins w:id="98417" w:author="pete jones" w:date="2022-01-11T17:00:00Z"/>
        </w:rPr>
      </w:pPr>
    </w:p>
    <w:tbl>
      <w:tblPr>
        <w:tblW w:w="10680"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551"/>
        <w:gridCol w:w="498"/>
        <w:gridCol w:w="551"/>
      </w:tblGrid>
      <w:tr w:rsidR="003A1F27" w:rsidRPr="003A1F27" w14:paraId="0B662B0F" w14:textId="77777777" w:rsidTr="003A1F27">
        <w:trPr>
          <w:trHeight w:val="300"/>
          <w:ins w:id="98418" w:author="pete jones" w:date="2022-01-11T17:04:00Z"/>
        </w:trPr>
        <w:tc>
          <w:tcPr>
            <w:tcW w:w="400" w:type="dxa"/>
            <w:tcBorders>
              <w:top w:val="nil"/>
              <w:left w:val="nil"/>
              <w:bottom w:val="nil"/>
              <w:right w:val="nil"/>
            </w:tcBorders>
            <w:shd w:val="clear" w:color="auto" w:fill="auto"/>
            <w:noWrap/>
            <w:vAlign w:val="center"/>
            <w:hideMark/>
          </w:tcPr>
          <w:p w14:paraId="66F05E17" w14:textId="77777777" w:rsidR="003A1F27" w:rsidRPr="003A1F27" w:rsidRDefault="003A1F27" w:rsidP="003A1F27">
            <w:pPr>
              <w:spacing w:before="0" w:after="0" w:line="240" w:lineRule="auto"/>
              <w:jc w:val="left"/>
              <w:rPr>
                <w:ins w:id="98419" w:author="pete jones" w:date="2022-01-11T17:04: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E5679C3" w14:textId="77777777" w:rsidR="003A1F27" w:rsidRPr="003A1F27" w:rsidRDefault="003A1F27" w:rsidP="003A1F27">
            <w:pPr>
              <w:spacing w:before="0" w:after="0" w:line="240" w:lineRule="auto"/>
              <w:jc w:val="center"/>
              <w:rPr>
                <w:ins w:id="98420" w:author="pete jones" w:date="2022-01-11T17:04:00Z"/>
                <w:rFonts w:ascii="Calibri" w:hAnsi="Calibri" w:cs="Calibri"/>
                <w:b/>
                <w:bCs/>
                <w:color w:val="000000"/>
                <w:sz w:val="32"/>
                <w:szCs w:val="32"/>
              </w:rPr>
            </w:pPr>
            <w:ins w:id="98421" w:author="pete jones" w:date="2022-01-11T17:04:00Z">
              <w:r w:rsidRPr="003A1F27">
                <w:rPr>
                  <w:rFonts w:ascii="Calibri" w:hAnsi="Calibri" w:cs="Calibri"/>
                  <w:b/>
                  <w:bCs/>
                  <w:color w:val="000000"/>
                  <w:sz w:val="32"/>
                  <w:szCs w:val="32"/>
                </w:rPr>
                <w:t>The University of Bradford</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68A0CC6" w14:textId="77777777" w:rsidR="003A1F27" w:rsidRPr="003A1F27" w:rsidRDefault="003A1F27" w:rsidP="003A1F27">
            <w:pPr>
              <w:spacing w:before="0" w:after="0" w:line="240" w:lineRule="auto"/>
              <w:jc w:val="right"/>
              <w:rPr>
                <w:ins w:id="98422" w:author="pete jones" w:date="2022-01-11T17:04:00Z"/>
                <w:rFonts w:ascii="Calibri" w:hAnsi="Calibri" w:cs="Calibri"/>
                <w:color w:val="000000"/>
                <w:sz w:val="22"/>
                <w:szCs w:val="22"/>
              </w:rPr>
            </w:pPr>
            <w:ins w:id="98423" w:author="pete jones" w:date="2022-01-11T17:04:00Z">
              <w:r w:rsidRPr="003A1F27">
                <w:rPr>
                  <w:rFonts w:ascii="Calibri" w:hAnsi="Calibri" w:cs="Calibri"/>
                  <w:color w:val="000000"/>
                  <w:sz w:val="22"/>
                  <w:szCs w:val="22"/>
                </w:rPr>
                <w:t>UK Rank O/all</w:t>
              </w:r>
            </w:ins>
          </w:p>
        </w:tc>
        <w:tc>
          <w:tcPr>
            <w:tcW w:w="240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918E717" w14:textId="77777777" w:rsidR="003A1F27" w:rsidRPr="003A1F27" w:rsidRDefault="003A1F27" w:rsidP="003A1F27">
            <w:pPr>
              <w:spacing w:before="0" w:after="0" w:line="240" w:lineRule="auto"/>
              <w:jc w:val="center"/>
              <w:rPr>
                <w:ins w:id="98424" w:author="pete jones" w:date="2022-01-11T17:04:00Z"/>
                <w:rFonts w:ascii="Calibri" w:hAnsi="Calibri" w:cs="Calibri"/>
                <w:color w:val="000000"/>
                <w:sz w:val="22"/>
                <w:szCs w:val="22"/>
              </w:rPr>
            </w:pPr>
            <w:ins w:id="98425" w:author="pete jones" w:date="2022-01-11T17:04:00Z">
              <w:r w:rsidRPr="003A1F27">
                <w:rPr>
                  <w:rFonts w:ascii="Calibri" w:hAnsi="Calibri" w:cs="Calibri"/>
                  <w:color w:val="000000"/>
                  <w:sz w:val="22"/>
                  <w:szCs w:val="22"/>
                </w:rPr>
                <w:t>85</w:t>
              </w:r>
            </w:ins>
          </w:p>
        </w:tc>
      </w:tr>
      <w:tr w:rsidR="003A1F27" w:rsidRPr="003A1F27" w14:paraId="60CB6F73" w14:textId="77777777" w:rsidTr="003A1F27">
        <w:trPr>
          <w:trHeight w:val="315"/>
          <w:ins w:id="98426" w:author="pete jones" w:date="2022-01-11T17:04:00Z"/>
        </w:trPr>
        <w:tc>
          <w:tcPr>
            <w:tcW w:w="400" w:type="dxa"/>
            <w:tcBorders>
              <w:top w:val="nil"/>
              <w:left w:val="nil"/>
              <w:bottom w:val="nil"/>
              <w:right w:val="nil"/>
            </w:tcBorders>
            <w:shd w:val="clear" w:color="auto" w:fill="auto"/>
            <w:noWrap/>
            <w:vAlign w:val="center"/>
            <w:hideMark/>
          </w:tcPr>
          <w:p w14:paraId="698E9FC9" w14:textId="77777777" w:rsidR="003A1F27" w:rsidRPr="003A1F27" w:rsidRDefault="003A1F27" w:rsidP="003A1F27">
            <w:pPr>
              <w:spacing w:before="0" w:after="0" w:line="240" w:lineRule="auto"/>
              <w:jc w:val="center"/>
              <w:rPr>
                <w:ins w:id="98427" w:author="pete jones" w:date="2022-01-11T17:04: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1F94CAD9" w14:textId="77777777" w:rsidR="003A1F27" w:rsidRPr="003A1F27" w:rsidRDefault="003A1F27" w:rsidP="003A1F27">
            <w:pPr>
              <w:spacing w:before="0" w:after="0" w:line="240" w:lineRule="auto"/>
              <w:jc w:val="left"/>
              <w:rPr>
                <w:ins w:id="98428" w:author="pete jones" w:date="2022-01-11T17:04: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2A369EBB" w14:textId="77777777" w:rsidR="003A1F27" w:rsidRPr="003A1F27" w:rsidRDefault="003A1F27" w:rsidP="003A1F27">
            <w:pPr>
              <w:spacing w:before="0" w:after="0" w:line="240" w:lineRule="auto"/>
              <w:jc w:val="right"/>
              <w:rPr>
                <w:ins w:id="98429" w:author="pete jones" w:date="2022-01-11T17:04:00Z"/>
                <w:rFonts w:ascii="Calibri" w:hAnsi="Calibri" w:cs="Calibri"/>
                <w:color w:val="000000"/>
                <w:sz w:val="22"/>
                <w:szCs w:val="22"/>
              </w:rPr>
            </w:pPr>
            <w:ins w:id="98430" w:author="pete jones" w:date="2022-01-11T17:04:00Z">
              <w:r w:rsidRPr="003A1F27">
                <w:rPr>
                  <w:rFonts w:ascii="Calibri" w:hAnsi="Calibri" w:cs="Calibri"/>
                  <w:color w:val="000000"/>
                  <w:sz w:val="22"/>
                  <w:szCs w:val="22"/>
                </w:rPr>
                <w:t>UK Rank Eng</w:t>
              </w:r>
            </w:ins>
          </w:p>
        </w:tc>
        <w:tc>
          <w:tcPr>
            <w:tcW w:w="240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C7432BF" w14:textId="77777777" w:rsidR="003A1F27" w:rsidRPr="003A1F27" w:rsidRDefault="003A1F27" w:rsidP="003A1F27">
            <w:pPr>
              <w:spacing w:before="0" w:after="0" w:line="240" w:lineRule="auto"/>
              <w:jc w:val="center"/>
              <w:rPr>
                <w:ins w:id="98431" w:author="pete jones" w:date="2022-01-11T17:04:00Z"/>
                <w:rFonts w:ascii="Calibri" w:hAnsi="Calibri" w:cs="Calibri"/>
                <w:color w:val="000000"/>
                <w:sz w:val="22"/>
                <w:szCs w:val="22"/>
              </w:rPr>
            </w:pPr>
            <w:ins w:id="98432" w:author="pete jones" w:date="2022-01-11T17:04:00Z">
              <w:r w:rsidRPr="003A1F27">
                <w:rPr>
                  <w:rFonts w:ascii="Calibri" w:hAnsi="Calibri" w:cs="Calibri"/>
                  <w:color w:val="000000"/>
                  <w:sz w:val="22"/>
                  <w:szCs w:val="22"/>
                </w:rPr>
                <w:t>62</w:t>
              </w:r>
            </w:ins>
          </w:p>
        </w:tc>
      </w:tr>
      <w:tr w:rsidR="003A1F27" w:rsidRPr="003A1F27" w14:paraId="256152E4" w14:textId="77777777" w:rsidTr="003A1F27">
        <w:trPr>
          <w:trHeight w:val="315"/>
          <w:ins w:id="98433" w:author="pete jones" w:date="2022-01-11T17:04:00Z"/>
        </w:trPr>
        <w:tc>
          <w:tcPr>
            <w:tcW w:w="400" w:type="dxa"/>
            <w:tcBorders>
              <w:top w:val="nil"/>
              <w:left w:val="nil"/>
              <w:bottom w:val="nil"/>
              <w:right w:val="nil"/>
            </w:tcBorders>
            <w:shd w:val="clear" w:color="auto" w:fill="auto"/>
            <w:noWrap/>
            <w:vAlign w:val="center"/>
            <w:hideMark/>
          </w:tcPr>
          <w:p w14:paraId="777F731A" w14:textId="77777777" w:rsidR="003A1F27" w:rsidRPr="003A1F27" w:rsidRDefault="003A1F27" w:rsidP="003A1F27">
            <w:pPr>
              <w:spacing w:before="0" w:after="0" w:line="240" w:lineRule="auto"/>
              <w:jc w:val="center"/>
              <w:rPr>
                <w:ins w:id="98434" w:author="pete jones" w:date="2022-01-11T17:04: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6F6FB4F6" w14:textId="77777777" w:rsidR="003A1F27" w:rsidRPr="003A1F27" w:rsidRDefault="003A1F27" w:rsidP="003A1F27">
            <w:pPr>
              <w:spacing w:before="0" w:after="0" w:line="240" w:lineRule="auto"/>
              <w:jc w:val="left"/>
              <w:rPr>
                <w:ins w:id="98435" w:author="pete jones" w:date="2022-01-11T17:04:00Z"/>
                <w:rFonts w:ascii="Calibri" w:hAnsi="Calibri" w:cs="Calibri"/>
                <w:b/>
                <w:bCs/>
                <w:color w:val="000000"/>
                <w:sz w:val="32"/>
                <w:szCs w:val="32"/>
              </w:rPr>
            </w:pPr>
          </w:p>
        </w:tc>
        <w:tc>
          <w:tcPr>
            <w:tcW w:w="4960"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2B7E3FC6" w14:textId="77777777" w:rsidR="003A1F27" w:rsidRPr="003A1F27" w:rsidRDefault="003A1F27" w:rsidP="003A1F27">
            <w:pPr>
              <w:spacing w:before="0" w:after="0" w:line="240" w:lineRule="auto"/>
              <w:jc w:val="center"/>
              <w:rPr>
                <w:ins w:id="98436" w:author="pete jones" w:date="2022-01-11T17:04:00Z"/>
                <w:rFonts w:ascii="Calibri" w:hAnsi="Calibri" w:cs="Calibri"/>
                <w:b/>
                <w:bCs/>
                <w:i/>
                <w:iCs/>
                <w:color w:val="000000"/>
                <w:sz w:val="22"/>
                <w:szCs w:val="22"/>
              </w:rPr>
            </w:pPr>
            <w:ins w:id="98437" w:author="pete jones" w:date="2022-01-11T17:04:00Z">
              <w:r w:rsidRPr="003A1F27">
                <w:rPr>
                  <w:rFonts w:ascii="Calibri" w:hAnsi="Calibri" w:cs="Calibri"/>
                  <w:b/>
                  <w:bCs/>
                  <w:i/>
                  <w:iCs/>
                  <w:color w:val="000000"/>
                  <w:sz w:val="22"/>
                  <w:szCs w:val="22"/>
                </w:rPr>
                <w:t>Acceptance Criteria</w:t>
              </w:r>
            </w:ins>
          </w:p>
        </w:tc>
      </w:tr>
      <w:tr w:rsidR="003A1F27" w:rsidRPr="003A1F27" w14:paraId="27BC4EC8" w14:textId="77777777" w:rsidTr="003A1F27">
        <w:trPr>
          <w:trHeight w:val="300"/>
          <w:ins w:id="98438" w:author="pete jones" w:date="2022-01-11T17:04:00Z"/>
        </w:trPr>
        <w:tc>
          <w:tcPr>
            <w:tcW w:w="400" w:type="dxa"/>
            <w:tcBorders>
              <w:top w:val="nil"/>
              <w:left w:val="nil"/>
              <w:bottom w:val="nil"/>
              <w:right w:val="nil"/>
            </w:tcBorders>
            <w:shd w:val="clear" w:color="auto" w:fill="auto"/>
            <w:noWrap/>
            <w:vAlign w:val="center"/>
            <w:hideMark/>
          </w:tcPr>
          <w:p w14:paraId="21B5C501" w14:textId="77777777" w:rsidR="003A1F27" w:rsidRPr="003A1F27" w:rsidRDefault="003A1F27" w:rsidP="003A1F27">
            <w:pPr>
              <w:spacing w:before="0" w:after="0" w:line="240" w:lineRule="auto"/>
              <w:jc w:val="center"/>
              <w:rPr>
                <w:ins w:id="98439" w:author="pete jones" w:date="2022-01-11T17:04: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5553787A" w14:textId="4462072B" w:rsidR="003A1F27" w:rsidRPr="003A1F27" w:rsidRDefault="003A1F27" w:rsidP="003A1F27">
            <w:pPr>
              <w:spacing w:before="0" w:after="0" w:line="240" w:lineRule="auto"/>
              <w:jc w:val="left"/>
              <w:rPr>
                <w:ins w:id="98440" w:author="pete jones" w:date="2022-01-11T17:04:00Z"/>
                <w:rFonts w:ascii="Calibri" w:hAnsi="Calibri" w:cs="Calibri"/>
                <w:color w:val="000000"/>
                <w:sz w:val="22"/>
                <w:szCs w:val="22"/>
              </w:rPr>
            </w:pPr>
            <w:ins w:id="98441" w:author="pete jones" w:date="2022-01-11T17:04:00Z">
              <w:r w:rsidRPr="003A1F27">
                <w:rPr>
                  <w:rFonts w:ascii="Calibri" w:hAnsi="Calibri" w:cs="Calibri"/>
                  <w:color w:val="000000"/>
                  <w:sz w:val="22"/>
                  <w:szCs w:val="22"/>
                </w:rPr>
                <w:t xml:space="preserve">Estimated engineering intake 2018 (at 3%) of </w:t>
              </w:r>
            </w:ins>
            <w:ins w:id="98442" w:author="pete jones" w:date="2022-03-30T12:35:00Z">
              <w:r w:rsidR="00042512">
                <w:rPr>
                  <w:rFonts w:ascii="Calibri" w:hAnsi="Calibri" w:cs="Calibri"/>
                  <w:color w:val="000000"/>
                  <w:sz w:val="22"/>
                  <w:szCs w:val="22"/>
                </w:rPr>
                <w:t xml:space="preserve">the </w:t>
              </w:r>
            </w:ins>
            <w:ins w:id="98443" w:author="pete jones" w:date="2022-01-11T17:04:00Z">
              <w:r w:rsidRPr="003A1F27">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E41B43D" w14:textId="77777777" w:rsidR="003A1F27" w:rsidRPr="003A1F27" w:rsidRDefault="003A1F27" w:rsidP="003A1F27">
            <w:pPr>
              <w:spacing w:before="0" w:after="0" w:line="240" w:lineRule="auto"/>
              <w:jc w:val="right"/>
              <w:rPr>
                <w:ins w:id="98444" w:author="pete jones" w:date="2022-01-11T17:04:00Z"/>
                <w:rFonts w:ascii="Calibri" w:hAnsi="Calibri" w:cs="Calibri"/>
                <w:color w:val="000000"/>
                <w:sz w:val="22"/>
                <w:szCs w:val="22"/>
              </w:rPr>
            </w:pPr>
            <w:ins w:id="98445" w:author="pete jones" w:date="2022-01-11T17:04:00Z">
              <w:r w:rsidRPr="003A1F27">
                <w:rPr>
                  <w:rFonts w:ascii="Calibri" w:hAnsi="Calibri" w:cs="Calibri"/>
                  <w:color w:val="000000"/>
                  <w:sz w:val="22"/>
                  <w:szCs w:val="22"/>
                </w:rPr>
                <w:t>A-level</w:t>
              </w:r>
            </w:ins>
          </w:p>
        </w:tc>
        <w:tc>
          <w:tcPr>
            <w:tcW w:w="240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9AC72C9" w14:textId="77777777" w:rsidR="003A1F27" w:rsidRPr="003A1F27" w:rsidRDefault="003A1F27" w:rsidP="003A1F27">
            <w:pPr>
              <w:spacing w:before="0" w:after="0" w:line="240" w:lineRule="auto"/>
              <w:jc w:val="center"/>
              <w:rPr>
                <w:ins w:id="98446" w:author="pete jones" w:date="2022-01-11T17:04:00Z"/>
                <w:rFonts w:ascii="Calibri" w:hAnsi="Calibri" w:cs="Calibri"/>
                <w:color w:val="000000"/>
                <w:sz w:val="22"/>
                <w:szCs w:val="22"/>
              </w:rPr>
            </w:pPr>
            <w:ins w:id="98447" w:author="pete jones" w:date="2022-01-11T17:04:00Z">
              <w:r w:rsidRPr="003A1F27">
                <w:rPr>
                  <w:rFonts w:ascii="Calibri" w:hAnsi="Calibri" w:cs="Calibri"/>
                  <w:color w:val="000000"/>
                  <w:sz w:val="22"/>
                  <w:szCs w:val="22"/>
                </w:rPr>
                <w:t>BBC</w:t>
              </w:r>
            </w:ins>
          </w:p>
        </w:tc>
      </w:tr>
      <w:tr w:rsidR="003A1F27" w:rsidRPr="003A1F27" w14:paraId="301D69A4" w14:textId="77777777" w:rsidTr="003A1F27">
        <w:trPr>
          <w:trHeight w:val="315"/>
          <w:ins w:id="98448" w:author="pete jones" w:date="2022-01-11T17:04:00Z"/>
        </w:trPr>
        <w:tc>
          <w:tcPr>
            <w:tcW w:w="400" w:type="dxa"/>
            <w:tcBorders>
              <w:top w:val="nil"/>
              <w:left w:val="nil"/>
              <w:bottom w:val="nil"/>
              <w:right w:val="nil"/>
            </w:tcBorders>
            <w:shd w:val="clear" w:color="auto" w:fill="auto"/>
            <w:noWrap/>
            <w:vAlign w:val="center"/>
            <w:hideMark/>
          </w:tcPr>
          <w:p w14:paraId="7E270640" w14:textId="77777777" w:rsidR="003A1F27" w:rsidRPr="003A1F27" w:rsidRDefault="003A1F27" w:rsidP="003A1F27">
            <w:pPr>
              <w:spacing w:before="0" w:after="0" w:line="240" w:lineRule="auto"/>
              <w:jc w:val="center"/>
              <w:rPr>
                <w:ins w:id="98449" w:author="pete jones" w:date="2022-01-11T17:04: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3A27BCE9" w14:textId="77777777" w:rsidR="003A1F27" w:rsidRPr="003A1F27" w:rsidRDefault="003A1F27" w:rsidP="003A1F27">
            <w:pPr>
              <w:spacing w:before="0" w:after="0" w:line="240" w:lineRule="auto"/>
              <w:jc w:val="left"/>
              <w:rPr>
                <w:ins w:id="98450" w:author="pete jones" w:date="2022-01-11T17:04: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218713A2" w14:textId="77777777" w:rsidR="003A1F27" w:rsidRPr="003A1F27" w:rsidRDefault="003A1F27" w:rsidP="003A1F27">
            <w:pPr>
              <w:spacing w:before="0" w:after="0" w:line="240" w:lineRule="auto"/>
              <w:jc w:val="right"/>
              <w:rPr>
                <w:ins w:id="98451" w:author="pete jones" w:date="2022-01-11T17:04:00Z"/>
                <w:rFonts w:ascii="Calibri" w:hAnsi="Calibri" w:cs="Calibri"/>
                <w:color w:val="000000"/>
                <w:sz w:val="22"/>
                <w:szCs w:val="22"/>
              </w:rPr>
            </w:pPr>
            <w:ins w:id="98452" w:author="pete jones" w:date="2022-01-11T17:04:00Z">
              <w:r w:rsidRPr="003A1F27">
                <w:rPr>
                  <w:rFonts w:ascii="Calibri" w:hAnsi="Calibri" w:cs="Calibri"/>
                  <w:color w:val="000000"/>
                  <w:sz w:val="22"/>
                  <w:szCs w:val="22"/>
                </w:rPr>
                <w:t>BTEC</w:t>
              </w:r>
            </w:ins>
          </w:p>
        </w:tc>
        <w:tc>
          <w:tcPr>
            <w:tcW w:w="2400" w:type="dxa"/>
            <w:gridSpan w:val="6"/>
            <w:tcBorders>
              <w:top w:val="single" w:sz="4" w:space="0" w:color="auto"/>
              <w:left w:val="nil"/>
              <w:bottom w:val="nil"/>
              <w:right w:val="single" w:sz="8" w:space="0" w:color="000000"/>
            </w:tcBorders>
            <w:shd w:val="clear" w:color="auto" w:fill="auto"/>
            <w:vAlign w:val="center"/>
            <w:hideMark/>
          </w:tcPr>
          <w:p w14:paraId="5608F149" w14:textId="77777777" w:rsidR="003A1F27" w:rsidRPr="003A1F27" w:rsidRDefault="003A1F27" w:rsidP="003A1F27">
            <w:pPr>
              <w:spacing w:before="0" w:after="0" w:line="240" w:lineRule="auto"/>
              <w:jc w:val="center"/>
              <w:rPr>
                <w:ins w:id="98453" w:author="pete jones" w:date="2022-01-11T17:04:00Z"/>
                <w:rFonts w:ascii="Calibri" w:hAnsi="Calibri" w:cs="Calibri"/>
                <w:color w:val="000000"/>
                <w:sz w:val="22"/>
                <w:szCs w:val="22"/>
              </w:rPr>
            </w:pPr>
            <w:ins w:id="98454" w:author="pete jones" w:date="2022-01-11T17:04:00Z">
              <w:r w:rsidRPr="003A1F27">
                <w:rPr>
                  <w:rFonts w:ascii="Calibri" w:hAnsi="Calibri" w:cs="Calibri"/>
                  <w:color w:val="000000"/>
                  <w:sz w:val="22"/>
                  <w:szCs w:val="22"/>
                </w:rPr>
                <w:t>DMM</w:t>
              </w:r>
            </w:ins>
          </w:p>
        </w:tc>
      </w:tr>
      <w:tr w:rsidR="003A1F27" w:rsidRPr="003A1F27" w14:paraId="20F3943E" w14:textId="77777777" w:rsidTr="003A1F27">
        <w:trPr>
          <w:trHeight w:val="315"/>
          <w:ins w:id="98455" w:author="pete jones" w:date="2022-01-11T17:04:00Z"/>
        </w:trPr>
        <w:tc>
          <w:tcPr>
            <w:tcW w:w="400" w:type="dxa"/>
            <w:tcBorders>
              <w:top w:val="nil"/>
              <w:left w:val="nil"/>
              <w:bottom w:val="nil"/>
              <w:right w:val="nil"/>
            </w:tcBorders>
            <w:shd w:val="clear" w:color="auto" w:fill="auto"/>
            <w:noWrap/>
            <w:vAlign w:val="center"/>
            <w:hideMark/>
          </w:tcPr>
          <w:p w14:paraId="736A9689" w14:textId="77777777" w:rsidR="003A1F27" w:rsidRPr="003A1F27" w:rsidRDefault="003A1F27" w:rsidP="003A1F27">
            <w:pPr>
              <w:spacing w:before="0" w:after="0" w:line="240" w:lineRule="auto"/>
              <w:jc w:val="center"/>
              <w:rPr>
                <w:ins w:id="98456" w:author="pete jones" w:date="2022-01-11T17:04: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5B1DFD6E" w14:textId="77777777" w:rsidR="003A1F27" w:rsidRPr="003A1F27" w:rsidRDefault="003A1F27" w:rsidP="003A1F27">
            <w:pPr>
              <w:spacing w:before="0" w:after="0" w:line="240" w:lineRule="auto"/>
              <w:jc w:val="center"/>
              <w:rPr>
                <w:ins w:id="98457" w:author="pete jones" w:date="2022-01-11T17:04:00Z"/>
                <w:rFonts w:ascii="Calibri" w:hAnsi="Calibri" w:cs="Calibri"/>
                <w:b/>
                <w:bCs/>
                <w:color w:val="000000"/>
              </w:rPr>
            </w:pPr>
            <w:ins w:id="98458" w:author="pete jones" w:date="2022-01-11T17:04:00Z">
              <w:r w:rsidRPr="003A1F27">
                <w:rPr>
                  <w:rFonts w:ascii="Calibri" w:hAnsi="Calibri" w:cs="Calibri"/>
                  <w:b/>
                  <w:bCs/>
                  <w:color w:val="000000"/>
                </w:rPr>
                <w:t> </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89041F3" w14:textId="77777777" w:rsidR="003A1F27" w:rsidRPr="003A1F27" w:rsidRDefault="003A1F27" w:rsidP="003A1F27">
            <w:pPr>
              <w:spacing w:before="0" w:after="0" w:line="240" w:lineRule="auto"/>
              <w:jc w:val="right"/>
              <w:rPr>
                <w:ins w:id="98459" w:author="pete jones" w:date="2022-01-11T17:04:00Z"/>
                <w:rFonts w:ascii="Calibri" w:hAnsi="Calibri" w:cs="Calibri"/>
                <w:color w:val="000000"/>
                <w:sz w:val="22"/>
                <w:szCs w:val="22"/>
              </w:rPr>
            </w:pPr>
            <w:ins w:id="98460" w:author="pete jones" w:date="2022-01-11T17:04:00Z">
              <w:r w:rsidRPr="003A1F27">
                <w:rPr>
                  <w:rFonts w:ascii="Calibri" w:hAnsi="Calibri" w:cs="Calibri"/>
                  <w:color w:val="000000"/>
                  <w:sz w:val="22"/>
                  <w:szCs w:val="22"/>
                </w:rPr>
                <w:t>UCAS POINTS</w:t>
              </w:r>
            </w:ins>
          </w:p>
        </w:tc>
        <w:tc>
          <w:tcPr>
            <w:tcW w:w="2400"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413ECAB7" w14:textId="77777777" w:rsidR="003A1F27" w:rsidRPr="003A1F27" w:rsidRDefault="003A1F27" w:rsidP="003A1F27">
            <w:pPr>
              <w:spacing w:before="0" w:after="0" w:line="240" w:lineRule="auto"/>
              <w:jc w:val="center"/>
              <w:rPr>
                <w:ins w:id="98461" w:author="pete jones" w:date="2022-01-11T17:04:00Z"/>
                <w:rFonts w:ascii="Calibri" w:hAnsi="Calibri" w:cs="Calibri"/>
                <w:color w:val="000000"/>
                <w:sz w:val="22"/>
                <w:szCs w:val="22"/>
              </w:rPr>
            </w:pPr>
            <w:ins w:id="98462" w:author="pete jones" w:date="2022-01-11T17:04:00Z">
              <w:r w:rsidRPr="003A1F27">
                <w:rPr>
                  <w:rFonts w:ascii="Calibri" w:hAnsi="Calibri" w:cs="Calibri"/>
                  <w:color w:val="000000"/>
                  <w:sz w:val="22"/>
                  <w:szCs w:val="22"/>
                </w:rPr>
                <w:t>112</w:t>
              </w:r>
            </w:ins>
          </w:p>
        </w:tc>
      </w:tr>
      <w:tr w:rsidR="003A1F27" w:rsidRPr="003A1F27" w14:paraId="00876ED1" w14:textId="77777777" w:rsidTr="003A1F27">
        <w:trPr>
          <w:trHeight w:val="315"/>
          <w:ins w:id="98463" w:author="pete jones" w:date="2022-01-11T17:04:00Z"/>
        </w:trPr>
        <w:tc>
          <w:tcPr>
            <w:tcW w:w="400" w:type="dxa"/>
            <w:tcBorders>
              <w:top w:val="nil"/>
              <w:left w:val="nil"/>
              <w:bottom w:val="nil"/>
              <w:right w:val="nil"/>
            </w:tcBorders>
            <w:shd w:val="clear" w:color="auto" w:fill="auto"/>
            <w:noWrap/>
            <w:vAlign w:val="center"/>
            <w:hideMark/>
          </w:tcPr>
          <w:p w14:paraId="3B8AC61F" w14:textId="77777777" w:rsidR="003A1F27" w:rsidRPr="003A1F27" w:rsidRDefault="003A1F27" w:rsidP="003A1F27">
            <w:pPr>
              <w:spacing w:before="0" w:after="0" w:line="240" w:lineRule="auto"/>
              <w:jc w:val="center"/>
              <w:rPr>
                <w:ins w:id="98464" w:author="pete jones" w:date="2022-01-11T17:04: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55DF648F" w14:textId="2780CF10" w:rsidR="003A1F27" w:rsidRPr="003A1F27" w:rsidRDefault="003A1F27" w:rsidP="003A1F27">
            <w:pPr>
              <w:spacing w:before="0" w:after="0" w:line="240" w:lineRule="auto"/>
              <w:jc w:val="left"/>
              <w:rPr>
                <w:ins w:id="98465" w:author="pete jones" w:date="2022-01-11T17:04:00Z"/>
                <w:rFonts w:ascii="Calibri" w:hAnsi="Calibri" w:cs="Calibri"/>
                <w:color w:val="000000"/>
                <w:sz w:val="22"/>
                <w:szCs w:val="22"/>
              </w:rPr>
            </w:pPr>
            <w:ins w:id="98466" w:author="pete jones" w:date="2022-01-11T17:04:00Z">
              <w:r w:rsidRPr="003A1F27">
                <w:rPr>
                  <w:rFonts w:ascii="Calibri" w:hAnsi="Calibri" w:cs="Calibri"/>
                  <w:noProof/>
                  <w:color w:val="000000"/>
                  <w:sz w:val="22"/>
                  <w:szCs w:val="22"/>
                </w:rPr>
                <w:drawing>
                  <wp:anchor distT="0" distB="0" distL="114300" distR="114300" simplePos="0" relativeHeight="251750400" behindDoc="0" locked="0" layoutInCell="1" allowOverlap="1" wp14:anchorId="5E907549" wp14:editId="19A4BBC7">
                    <wp:simplePos x="0" y="0"/>
                    <wp:positionH relativeFrom="column">
                      <wp:posOffset>0</wp:posOffset>
                    </wp:positionH>
                    <wp:positionV relativeFrom="paragraph">
                      <wp:posOffset>171450</wp:posOffset>
                    </wp:positionV>
                    <wp:extent cx="2524125" cy="923925"/>
                    <wp:effectExtent l="0" t="0" r="9525" b="9525"/>
                    <wp:wrapNone/>
                    <wp:docPr id="345253055" name="Chart 345253055">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8"/>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3A1F27" w:rsidRPr="003A1F27" w14:paraId="02D840C2" w14:textId="77777777">
              <w:trPr>
                <w:trHeight w:val="315"/>
                <w:tblCellSpacing w:w="0" w:type="dxa"/>
                <w:ins w:id="98467" w:author="pete jones" w:date="2022-01-11T17:04: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6219EDB" w14:textId="77777777" w:rsidR="003A1F27" w:rsidRPr="003A1F27" w:rsidRDefault="003A1F27" w:rsidP="003A1F27">
                  <w:pPr>
                    <w:spacing w:before="0" w:after="0" w:line="240" w:lineRule="auto"/>
                    <w:jc w:val="left"/>
                    <w:rPr>
                      <w:ins w:id="98468" w:author="pete jones" w:date="2022-01-11T17:04:00Z"/>
                      <w:rFonts w:ascii="Calibri" w:hAnsi="Calibri" w:cs="Calibri"/>
                      <w:b/>
                      <w:bCs/>
                      <w:i/>
                      <w:iCs/>
                      <w:color w:val="000000"/>
                      <w:sz w:val="22"/>
                      <w:szCs w:val="22"/>
                    </w:rPr>
                  </w:pPr>
                  <w:ins w:id="98469" w:author="pete jones" w:date="2022-01-11T17:04:00Z">
                    <w:r w:rsidRPr="003A1F27">
                      <w:rPr>
                        <w:rFonts w:ascii="Calibri" w:hAnsi="Calibri" w:cs="Calibri"/>
                        <w:b/>
                        <w:bCs/>
                        <w:i/>
                        <w:iCs/>
                        <w:color w:val="000000"/>
                        <w:sz w:val="22"/>
                        <w:szCs w:val="22"/>
                      </w:rPr>
                      <w:t>Type of module category</w:t>
                    </w:r>
                  </w:ins>
                </w:p>
              </w:tc>
            </w:tr>
          </w:tbl>
          <w:p w14:paraId="3D38F611" w14:textId="77777777" w:rsidR="003A1F27" w:rsidRPr="003A1F27" w:rsidRDefault="003A1F27" w:rsidP="003A1F27">
            <w:pPr>
              <w:spacing w:before="0" w:after="0" w:line="240" w:lineRule="auto"/>
              <w:jc w:val="left"/>
              <w:rPr>
                <w:ins w:id="98470" w:author="pete jones" w:date="2022-01-11T17:04: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4D44CEBB" w14:textId="77777777" w:rsidR="003A1F27" w:rsidRPr="003A1F27" w:rsidRDefault="003A1F27" w:rsidP="003A1F27">
            <w:pPr>
              <w:spacing w:before="0" w:after="0" w:line="240" w:lineRule="auto"/>
              <w:jc w:val="right"/>
              <w:rPr>
                <w:ins w:id="98471" w:author="pete jones" w:date="2022-01-11T17:04:00Z"/>
                <w:rFonts w:ascii="Calibri" w:hAnsi="Calibri" w:cs="Calibri"/>
                <w:color w:val="000000"/>
                <w:sz w:val="22"/>
                <w:szCs w:val="22"/>
              </w:rPr>
            </w:pPr>
            <w:ins w:id="98472" w:author="pete jones" w:date="2022-01-11T17:04:00Z">
              <w:r w:rsidRPr="003A1F27">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63BBC3A2" w14:textId="77777777" w:rsidR="003A1F27" w:rsidRPr="003A1F27" w:rsidRDefault="003A1F27" w:rsidP="003A1F27">
            <w:pPr>
              <w:spacing w:before="0" w:after="0" w:line="240" w:lineRule="auto"/>
              <w:jc w:val="right"/>
              <w:rPr>
                <w:ins w:id="98473" w:author="pete jones" w:date="2022-01-11T17:04: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354D06AD" w14:textId="77777777" w:rsidR="003A1F27" w:rsidRPr="003A1F27" w:rsidRDefault="003A1F27" w:rsidP="003A1F27">
            <w:pPr>
              <w:spacing w:before="0" w:after="0" w:line="240" w:lineRule="auto"/>
              <w:jc w:val="left"/>
              <w:rPr>
                <w:ins w:id="98474" w:author="pete jones" w:date="2022-01-11T17:0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705F91B" w14:textId="77777777" w:rsidR="003A1F27" w:rsidRPr="003A1F27" w:rsidRDefault="003A1F27" w:rsidP="003A1F27">
            <w:pPr>
              <w:spacing w:before="0" w:after="0" w:line="240" w:lineRule="auto"/>
              <w:jc w:val="left"/>
              <w:rPr>
                <w:ins w:id="98475" w:author="pete jones" w:date="2022-01-11T17:0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6B326DFA" w14:textId="77777777" w:rsidR="003A1F27" w:rsidRPr="003A1F27" w:rsidRDefault="003A1F27" w:rsidP="003A1F27">
            <w:pPr>
              <w:spacing w:before="0" w:after="0" w:line="240" w:lineRule="auto"/>
              <w:jc w:val="left"/>
              <w:rPr>
                <w:ins w:id="98476" w:author="pete jones" w:date="2022-01-11T17:0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8B2029D" w14:textId="77777777" w:rsidR="003A1F27" w:rsidRPr="003A1F27" w:rsidRDefault="003A1F27" w:rsidP="003A1F27">
            <w:pPr>
              <w:spacing w:before="0" w:after="0" w:line="240" w:lineRule="auto"/>
              <w:jc w:val="left"/>
              <w:rPr>
                <w:ins w:id="98477" w:author="pete jones" w:date="2022-01-11T17:04:00Z"/>
                <w:rFonts w:ascii="Times New Roman" w:hAnsi="Times New Roman" w:cs="Times New Roman"/>
                <w:sz w:val="20"/>
                <w:szCs w:val="20"/>
              </w:rPr>
            </w:pPr>
          </w:p>
        </w:tc>
        <w:tc>
          <w:tcPr>
            <w:tcW w:w="377" w:type="dxa"/>
            <w:tcBorders>
              <w:top w:val="nil"/>
              <w:left w:val="nil"/>
              <w:bottom w:val="nil"/>
              <w:right w:val="nil"/>
            </w:tcBorders>
            <w:shd w:val="clear" w:color="auto" w:fill="auto"/>
            <w:noWrap/>
            <w:vAlign w:val="center"/>
            <w:hideMark/>
          </w:tcPr>
          <w:p w14:paraId="301AFF01" w14:textId="77777777" w:rsidR="003A1F27" w:rsidRPr="003A1F27" w:rsidRDefault="003A1F27" w:rsidP="003A1F27">
            <w:pPr>
              <w:spacing w:before="0" w:after="0" w:line="240" w:lineRule="auto"/>
              <w:jc w:val="left"/>
              <w:rPr>
                <w:ins w:id="98478" w:author="pete jones" w:date="2022-01-11T17:04:00Z"/>
                <w:rFonts w:ascii="Times New Roman" w:hAnsi="Times New Roman" w:cs="Times New Roman"/>
                <w:sz w:val="20"/>
                <w:szCs w:val="20"/>
              </w:rPr>
            </w:pPr>
          </w:p>
        </w:tc>
        <w:tc>
          <w:tcPr>
            <w:tcW w:w="376" w:type="dxa"/>
            <w:tcBorders>
              <w:top w:val="nil"/>
              <w:left w:val="nil"/>
              <w:bottom w:val="nil"/>
              <w:right w:val="nil"/>
            </w:tcBorders>
            <w:shd w:val="clear" w:color="auto" w:fill="auto"/>
            <w:noWrap/>
            <w:vAlign w:val="center"/>
            <w:hideMark/>
          </w:tcPr>
          <w:p w14:paraId="16B58529" w14:textId="77777777" w:rsidR="003A1F27" w:rsidRPr="003A1F27" w:rsidRDefault="003A1F27" w:rsidP="003A1F27">
            <w:pPr>
              <w:spacing w:before="0" w:after="0" w:line="240" w:lineRule="auto"/>
              <w:jc w:val="center"/>
              <w:rPr>
                <w:ins w:id="98479" w:author="pete jones" w:date="2022-01-11T17:04:00Z"/>
                <w:rFonts w:ascii="Times New Roman" w:hAnsi="Times New Roman" w:cs="Times New Roman"/>
                <w:sz w:val="20"/>
                <w:szCs w:val="20"/>
              </w:rPr>
            </w:pPr>
          </w:p>
        </w:tc>
        <w:tc>
          <w:tcPr>
            <w:tcW w:w="376" w:type="dxa"/>
            <w:tcBorders>
              <w:top w:val="nil"/>
              <w:left w:val="nil"/>
              <w:bottom w:val="nil"/>
              <w:right w:val="nil"/>
            </w:tcBorders>
            <w:shd w:val="clear" w:color="auto" w:fill="auto"/>
            <w:noWrap/>
            <w:vAlign w:val="center"/>
            <w:hideMark/>
          </w:tcPr>
          <w:p w14:paraId="4CC2276C" w14:textId="77777777" w:rsidR="003A1F27" w:rsidRPr="003A1F27" w:rsidRDefault="003A1F27" w:rsidP="003A1F27">
            <w:pPr>
              <w:spacing w:before="0" w:after="0" w:line="240" w:lineRule="auto"/>
              <w:jc w:val="center"/>
              <w:rPr>
                <w:ins w:id="98480" w:author="pete jones" w:date="2022-01-11T17:04:00Z"/>
                <w:rFonts w:ascii="Times New Roman" w:hAnsi="Times New Roman" w:cs="Times New Roman"/>
                <w:sz w:val="20"/>
                <w:szCs w:val="20"/>
              </w:rPr>
            </w:pPr>
          </w:p>
        </w:tc>
        <w:tc>
          <w:tcPr>
            <w:tcW w:w="444" w:type="dxa"/>
            <w:tcBorders>
              <w:top w:val="nil"/>
              <w:left w:val="nil"/>
              <w:bottom w:val="nil"/>
              <w:right w:val="nil"/>
            </w:tcBorders>
            <w:shd w:val="clear" w:color="auto" w:fill="auto"/>
            <w:noWrap/>
            <w:vAlign w:val="center"/>
            <w:hideMark/>
          </w:tcPr>
          <w:p w14:paraId="4F6F368C" w14:textId="77777777" w:rsidR="003A1F27" w:rsidRPr="003A1F27" w:rsidRDefault="003A1F27" w:rsidP="003A1F27">
            <w:pPr>
              <w:spacing w:before="0" w:after="0" w:line="240" w:lineRule="auto"/>
              <w:jc w:val="center"/>
              <w:rPr>
                <w:ins w:id="98481" w:author="pete jones" w:date="2022-01-11T17:04:00Z"/>
                <w:rFonts w:ascii="Times New Roman" w:hAnsi="Times New Roman" w:cs="Times New Roman"/>
                <w:sz w:val="20"/>
                <w:szCs w:val="20"/>
              </w:rPr>
            </w:pPr>
          </w:p>
        </w:tc>
        <w:tc>
          <w:tcPr>
            <w:tcW w:w="376" w:type="dxa"/>
            <w:tcBorders>
              <w:top w:val="nil"/>
              <w:left w:val="nil"/>
              <w:bottom w:val="nil"/>
              <w:right w:val="nil"/>
            </w:tcBorders>
            <w:shd w:val="clear" w:color="auto" w:fill="auto"/>
            <w:noWrap/>
            <w:vAlign w:val="center"/>
            <w:hideMark/>
          </w:tcPr>
          <w:p w14:paraId="788C6A4E" w14:textId="77777777" w:rsidR="003A1F27" w:rsidRPr="003A1F27" w:rsidRDefault="003A1F27" w:rsidP="003A1F27">
            <w:pPr>
              <w:spacing w:before="0" w:after="0" w:line="240" w:lineRule="auto"/>
              <w:jc w:val="center"/>
              <w:rPr>
                <w:ins w:id="98482" w:author="pete jones" w:date="2022-01-11T17:04:00Z"/>
                <w:rFonts w:ascii="Times New Roman" w:hAnsi="Times New Roman" w:cs="Times New Roman"/>
                <w:sz w:val="20"/>
                <w:szCs w:val="20"/>
              </w:rPr>
            </w:pPr>
          </w:p>
        </w:tc>
        <w:tc>
          <w:tcPr>
            <w:tcW w:w="451" w:type="dxa"/>
            <w:tcBorders>
              <w:top w:val="nil"/>
              <w:left w:val="nil"/>
              <w:bottom w:val="nil"/>
              <w:right w:val="nil"/>
            </w:tcBorders>
            <w:shd w:val="clear" w:color="auto" w:fill="auto"/>
            <w:noWrap/>
            <w:vAlign w:val="center"/>
            <w:hideMark/>
          </w:tcPr>
          <w:p w14:paraId="3DD71D2F" w14:textId="77777777" w:rsidR="003A1F27" w:rsidRPr="003A1F27" w:rsidRDefault="003A1F27" w:rsidP="003A1F27">
            <w:pPr>
              <w:spacing w:before="0" w:after="0" w:line="240" w:lineRule="auto"/>
              <w:jc w:val="center"/>
              <w:rPr>
                <w:ins w:id="98483" w:author="pete jones" w:date="2022-01-11T17:04:00Z"/>
                <w:rFonts w:ascii="Times New Roman" w:hAnsi="Times New Roman" w:cs="Times New Roman"/>
                <w:sz w:val="20"/>
                <w:szCs w:val="20"/>
              </w:rPr>
            </w:pPr>
          </w:p>
        </w:tc>
      </w:tr>
      <w:tr w:rsidR="003A1F27" w:rsidRPr="003A1F27" w14:paraId="71767733" w14:textId="77777777" w:rsidTr="003A1F27">
        <w:trPr>
          <w:trHeight w:val="315"/>
          <w:ins w:id="98484" w:author="pete jones" w:date="2022-01-11T17:04:00Z"/>
        </w:trPr>
        <w:tc>
          <w:tcPr>
            <w:tcW w:w="400" w:type="dxa"/>
            <w:tcBorders>
              <w:top w:val="nil"/>
              <w:left w:val="nil"/>
              <w:bottom w:val="nil"/>
              <w:right w:val="nil"/>
            </w:tcBorders>
            <w:shd w:val="clear" w:color="auto" w:fill="auto"/>
            <w:noWrap/>
            <w:vAlign w:val="center"/>
            <w:hideMark/>
          </w:tcPr>
          <w:p w14:paraId="66B2FA20" w14:textId="77777777" w:rsidR="003A1F27" w:rsidRPr="003A1F27" w:rsidRDefault="003A1F27" w:rsidP="003A1F27">
            <w:pPr>
              <w:spacing w:before="0" w:after="0" w:line="240" w:lineRule="auto"/>
              <w:jc w:val="center"/>
              <w:rPr>
                <w:ins w:id="98485" w:author="pete jones" w:date="2022-01-11T17:04: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7B329249" w14:textId="77777777" w:rsidR="003A1F27" w:rsidRPr="003A1F27" w:rsidRDefault="003A1F27" w:rsidP="003A1F27">
            <w:pPr>
              <w:spacing w:before="0" w:after="0" w:line="240" w:lineRule="auto"/>
              <w:jc w:val="right"/>
              <w:rPr>
                <w:ins w:id="98486" w:author="pete jones" w:date="2022-01-11T17:04:00Z"/>
                <w:rFonts w:ascii="Calibri" w:hAnsi="Calibri" w:cs="Calibri"/>
                <w:sz w:val="22"/>
                <w:szCs w:val="22"/>
              </w:rPr>
            </w:pPr>
            <w:ins w:id="98487" w:author="pete jones" w:date="2022-01-11T17:04:00Z">
              <w:r w:rsidRPr="003A1F27">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5E22FF11" w14:textId="77777777" w:rsidR="003A1F27" w:rsidRPr="003A1F27" w:rsidRDefault="003A1F27" w:rsidP="003A1F27">
            <w:pPr>
              <w:spacing w:before="0" w:after="0" w:line="240" w:lineRule="auto"/>
              <w:jc w:val="center"/>
              <w:rPr>
                <w:ins w:id="98488" w:author="pete jones" w:date="2022-01-11T17:04:00Z"/>
                <w:rFonts w:ascii="Calibri" w:hAnsi="Calibri" w:cs="Calibri"/>
                <w:color w:val="000000"/>
                <w:sz w:val="22"/>
                <w:szCs w:val="22"/>
              </w:rPr>
            </w:pPr>
            <w:ins w:id="98489" w:author="pete jones" w:date="2022-01-11T17:04:00Z">
              <w:r w:rsidRPr="003A1F27">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7FA01573" w14:textId="77777777" w:rsidR="003A1F27" w:rsidRPr="003A1F27" w:rsidRDefault="003A1F27" w:rsidP="003A1F27">
            <w:pPr>
              <w:spacing w:before="0" w:after="0" w:line="240" w:lineRule="auto"/>
              <w:jc w:val="center"/>
              <w:rPr>
                <w:ins w:id="98490" w:author="pete jones" w:date="2022-01-11T17:04: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3B63DAA8" w14:textId="77777777" w:rsidR="003A1F27" w:rsidRPr="003A1F27" w:rsidRDefault="003A1F27" w:rsidP="003A1F27">
            <w:pPr>
              <w:spacing w:before="0" w:after="0" w:line="240" w:lineRule="auto"/>
              <w:jc w:val="left"/>
              <w:rPr>
                <w:ins w:id="98491" w:author="pete jones" w:date="2022-01-11T17:0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00C83EDE" w14:textId="77777777" w:rsidR="003A1F27" w:rsidRPr="003A1F27" w:rsidRDefault="003A1F27" w:rsidP="003A1F27">
            <w:pPr>
              <w:spacing w:before="0" w:after="0" w:line="240" w:lineRule="auto"/>
              <w:jc w:val="left"/>
              <w:rPr>
                <w:ins w:id="98492" w:author="pete jones" w:date="2022-01-11T17:0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D208A57" w14:textId="77777777" w:rsidR="003A1F27" w:rsidRPr="003A1F27" w:rsidRDefault="003A1F27" w:rsidP="003A1F27">
            <w:pPr>
              <w:spacing w:before="0" w:after="0" w:line="240" w:lineRule="auto"/>
              <w:jc w:val="left"/>
              <w:rPr>
                <w:ins w:id="98493" w:author="pete jones" w:date="2022-01-11T17:04: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0467EE39" w14:textId="77777777" w:rsidR="003A1F27" w:rsidRPr="003A1F27" w:rsidRDefault="003A1F27" w:rsidP="003A1F27">
            <w:pPr>
              <w:spacing w:before="0" w:after="0" w:line="240" w:lineRule="auto"/>
              <w:jc w:val="left"/>
              <w:rPr>
                <w:ins w:id="98494" w:author="pete jones" w:date="2022-01-11T17:04:00Z"/>
                <w:rFonts w:ascii="Times New Roman" w:hAnsi="Times New Roman" w:cs="Times New Roman"/>
                <w:sz w:val="20"/>
                <w:szCs w:val="20"/>
              </w:rPr>
            </w:pPr>
          </w:p>
        </w:tc>
        <w:tc>
          <w:tcPr>
            <w:tcW w:w="377" w:type="dxa"/>
            <w:tcBorders>
              <w:top w:val="nil"/>
              <w:left w:val="nil"/>
              <w:bottom w:val="nil"/>
              <w:right w:val="nil"/>
            </w:tcBorders>
            <w:shd w:val="clear" w:color="auto" w:fill="auto"/>
            <w:noWrap/>
            <w:vAlign w:val="bottom"/>
            <w:hideMark/>
          </w:tcPr>
          <w:p w14:paraId="222AABAE" w14:textId="77777777" w:rsidR="003A1F27" w:rsidRPr="003A1F27" w:rsidRDefault="003A1F27" w:rsidP="003A1F27">
            <w:pPr>
              <w:spacing w:before="0" w:after="0" w:line="240" w:lineRule="auto"/>
              <w:jc w:val="left"/>
              <w:rPr>
                <w:ins w:id="98495" w:author="pete jones" w:date="2022-01-11T17:04:00Z"/>
                <w:rFonts w:ascii="Times New Roman" w:hAnsi="Times New Roman" w:cs="Times New Roman"/>
                <w:sz w:val="20"/>
                <w:szCs w:val="20"/>
              </w:rPr>
            </w:pPr>
          </w:p>
        </w:tc>
        <w:tc>
          <w:tcPr>
            <w:tcW w:w="376" w:type="dxa"/>
            <w:tcBorders>
              <w:top w:val="nil"/>
              <w:left w:val="nil"/>
              <w:bottom w:val="nil"/>
              <w:right w:val="nil"/>
            </w:tcBorders>
            <w:shd w:val="clear" w:color="auto" w:fill="auto"/>
            <w:noWrap/>
            <w:vAlign w:val="bottom"/>
            <w:hideMark/>
          </w:tcPr>
          <w:p w14:paraId="5A08FF6C" w14:textId="77777777" w:rsidR="003A1F27" w:rsidRPr="003A1F27" w:rsidRDefault="003A1F27" w:rsidP="003A1F27">
            <w:pPr>
              <w:spacing w:before="0" w:after="0" w:line="240" w:lineRule="auto"/>
              <w:jc w:val="left"/>
              <w:rPr>
                <w:ins w:id="98496" w:author="pete jones" w:date="2022-01-11T17:04:00Z"/>
                <w:rFonts w:ascii="Times New Roman" w:hAnsi="Times New Roman" w:cs="Times New Roman"/>
                <w:sz w:val="20"/>
                <w:szCs w:val="20"/>
              </w:rPr>
            </w:pPr>
          </w:p>
        </w:tc>
        <w:tc>
          <w:tcPr>
            <w:tcW w:w="376" w:type="dxa"/>
            <w:tcBorders>
              <w:top w:val="nil"/>
              <w:left w:val="nil"/>
              <w:bottom w:val="nil"/>
              <w:right w:val="nil"/>
            </w:tcBorders>
            <w:shd w:val="clear" w:color="auto" w:fill="auto"/>
            <w:noWrap/>
            <w:vAlign w:val="center"/>
            <w:hideMark/>
          </w:tcPr>
          <w:p w14:paraId="263BC630" w14:textId="77777777" w:rsidR="003A1F27" w:rsidRPr="003A1F27" w:rsidRDefault="003A1F27" w:rsidP="003A1F27">
            <w:pPr>
              <w:spacing w:before="0" w:after="0" w:line="240" w:lineRule="auto"/>
              <w:jc w:val="left"/>
              <w:rPr>
                <w:ins w:id="98497" w:author="pete jones" w:date="2022-01-11T17:04:00Z"/>
                <w:rFonts w:ascii="Times New Roman" w:hAnsi="Times New Roman" w:cs="Times New Roman"/>
                <w:sz w:val="20"/>
                <w:szCs w:val="20"/>
              </w:rPr>
            </w:pPr>
          </w:p>
        </w:tc>
        <w:tc>
          <w:tcPr>
            <w:tcW w:w="444" w:type="dxa"/>
            <w:tcBorders>
              <w:top w:val="nil"/>
              <w:left w:val="nil"/>
              <w:bottom w:val="nil"/>
              <w:right w:val="nil"/>
            </w:tcBorders>
            <w:shd w:val="clear" w:color="auto" w:fill="auto"/>
            <w:noWrap/>
            <w:vAlign w:val="center"/>
            <w:hideMark/>
          </w:tcPr>
          <w:p w14:paraId="5E2EE977" w14:textId="77777777" w:rsidR="003A1F27" w:rsidRPr="003A1F27" w:rsidRDefault="003A1F27" w:rsidP="003A1F27">
            <w:pPr>
              <w:spacing w:before="0" w:after="0" w:line="240" w:lineRule="auto"/>
              <w:jc w:val="center"/>
              <w:rPr>
                <w:ins w:id="98498" w:author="pete jones" w:date="2022-01-11T17:04:00Z"/>
                <w:rFonts w:ascii="Times New Roman" w:hAnsi="Times New Roman" w:cs="Times New Roman"/>
                <w:sz w:val="20"/>
                <w:szCs w:val="20"/>
              </w:rPr>
            </w:pPr>
          </w:p>
        </w:tc>
        <w:tc>
          <w:tcPr>
            <w:tcW w:w="376" w:type="dxa"/>
            <w:tcBorders>
              <w:top w:val="nil"/>
              <w:left w:val="nil"/>
              <w:bottom w:val="nil"/>
              <w:right w:val="nil"/>
            </w:tcBorders>
            <w:shd w:val="clear" w:color="auto" w:fill="auto"/>
            <w:noWrap/>
            <w:vAlign w:val="center"/>
            <w:hideMark/>
          </w:tcPr>
          <w:p w14:paraId="48BF65C1" w14:textId="77777777" w:rsidR="003A1F27" w:rsidRPr="003A1F27" w:rsidRDefault="003A1F27" w:rsidP="003A1F27">
            <w:pPr>
              <w:spacing w:before="0" w:after="0" w:line="240" w:lineRule="auto"/>
              <w:jc w:val="center"/>
              <w:rPr>
                <w:ins w:id="98499" w:author="pete jones" w:date="2022-01-11T17:04:00Z"/>
                <w:rFonts w:ascii="Times New Roman" w:hAnsi="Times New Roman" w:cs="Times New Roman"/>
                <w:sz w:val="20"/>
                <w:szCs w:val="20"/>
              </w:rPr>
            </w:pPr>
          </w:p>
        </w:tc>
        <w:tc>
          <w:tcPr>
            <w:tcW w:w="451" w:type="dxa"/>
            <w:tcBorders>
              <w:top w:val="nil"/>
              <w:left w:val="nil"/>
              <w:bottom w:val="nil"/>
              <w:right w:val="nil"/>
            </w:tcBorders>
            <w:shd w:val="clear" w:color="auto" w:fill="auto"/>
            <w:noWrap/>
            <w:vAlign w:val="center"/>
            <w:hideMark/>
          </w:tcPr>
          <w:p w14:paraId="71AF69B0" w14:textId="77777777" w:rsidR="003A1F27" w:rsidRPr="003A1F27" w:rsidRDefault="003A1F27" w:rsidP="003A1F27">
            <w:pPr>
              <w:spacing w:before="0" w:after="0" w:line="240" w:lineRule="auto"/>
              <w:jc w:val="center"/>
              <w:rPr>
                <w:ins w:id="98500" w:author="pete jones" w:date="2022-01-11T17:04:00Z"/>
                <w:rFonts w:ascii="Times New Roman" w:hAnsi="Times New Roman" w:cs="Times New Roman"/>
                <w:sz w:val="20"/>
                <w:szCs w:val="20"/>
              </w:rPr>
            </w:pPr>
          </w:p>
        </w:tc>
      </w:tr>
      <w:tr w:rsidR="003A1F27" w:rsidRPr="003A1F27" w14:paraId="086DA7ED" w14:textId="77777777" w:rsidTr="003A1F27">
        <w:trPr>
          <w:trHeight w:val="300"/>
          <w:ins w:id="98501" w:author="pete jones" w:date="2022-01-11T17:04:00Z"/>
        </w:trPr>
        <w:tc>
          <w:tcPr>
            <w:tcW w:w="400" w:type="dxa"/>
            <w:tcBorders>
              <w:top w:val="nil"/>
              <w:left w:val="nil"/>
              <w:bottom w:val="nil"/>
              <w:right w:val="nil"/>
            </w:tcBorders>
            <w:shd w:val="clear" w:color="auto" w:fill="auto"/>
            <w:noWrap/>
            <w:vAlign w:val="center"/>
            <w:hideMark/>
          </w:tcPr>
          <w:p w14:paraId="68C7DFE1" w14:textId="77777777" w:rsidR="003A1F27" w:rsidRPr="003A1F27" w:rsidRDefault="003A1F27" w:rsidP="003A1F27">
            <w:pPr>
              <w:spacing w:before="0" w:after="0" w:line="240" w:lineRule="auto"/>
              <w:jc w:val="center"/>
              <w:rPr>
                <w:ins w:id="98502" w:author="pete jones" w:date="2022-01-11T17:04: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56E49A6C" w14:textId="77777777" w:rsidR="003A1F27" w:rsidRPr="003A1F27" w:rsidRDefault="003A1F27" w:rsidP="003A1F27">
            <w:pPr>
              <w:spacing w:before="0" w:after="0" w:line="240" w:lineRule="auto"/>
              <w:jc w:val="right"/>
              <w:rPr>
                <w:ins w:id="98503" w:author="pete jones" w:date="2022-01-11T17:04:00Z"/>
                <w:rFonts w:ascii="Calibri" w:hAnsi="Calibri" w:cs="Calibri"/>
                <w:sz w:val="22"/>
                <w:szCs w:val="22"/>
              </w:rPr>
            </w:pPr>
            <w:ins w:id="98504" w:author="pete jones" w:date="2022-01-11T17:04:00Z">
              <w:r w:rsidRPr="003A1F27">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1B04F95A" w14:textId="77777777" w:rsidR="003A1F27" w:rsidRPr="003A1F27" w:rsidRDefault="003A1F27" w:rsidP="003A1F27">
            <w:pPr>
              <w:spacing w:before="0" w:after="0" w:line="240" w:lineRule="auto"/>
              <w:jc w:val="center"/>
              <w:rPr>
                <w:ins w:id="98505" w:author="pete jones" w:date="2022-01-11T17:04:00Z"/>
                <w:rFonts w:ascii="Calibri" w:hAnsi="Calibri" w:cs="Calibri"/>
                <w:color w:val="000000"/>
                <w:sz w:val="22"/>
                <w:szCs w:val="22"/>
              </w:rPr>
            </w:pPr>
            <w:ins w:id="98506" w:author="pete jones" w:date="2022-01-11T17:04:00Z">
              <w:r w:rsidRPr="003A1F27">
                <w:rPr>
                  <w:rFonts w:ascii="Calibri" w:hAnsi="Calibri" w:cs="Calibri"/>
                  <w:color w:val="000000"/>
                  <w:sz w:val="22"/>
                  <w:szCs w:val="22"/>
                </w:rPr>
                <w:t>6</w:t>
              </w:r>
            </w:ins>
          </w:p>
        </w:tc>
        <w:tc>
          <w:tcPr>
            <w:tcW w:w="424" w:type="dxa"/>
            <w:tcBorders>
              <w:top w:val="nil"/>
              <w:left w:val="nil"/>
              <w:bottom w:val="nil"/>
              <w:right w:val="nil"/>
            </w:tcBorders>
            <w:shd w:val="clear" w:color="auto" w:fill="auto"/>
            <w:noWrap/>
            <w:vAlign w:val="center"/>
            <w:hideMark/>
          </w:tcPr>
          <w:p w14:paraId="28DEBC8D" w14:textId="77777777" w:rsidR="003A1F27" w:rsidRPr="003A1F27" w:rsidRDefault="003A1F27" w:rsidP="003A1F27">
            <w:pPr>
              <w:spacing w:before="0" w:after="0" w:line="240" w:lineRule="auto"/>
              <w:jc w:val="center"/>
              <w:rPr>
                <w:ins w:id="98507" w:author="pete jones" w:date="2022-01-11T17:04: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3F4324F" w14:textId="77777777" w:rsidR="003A1F27" w:rsidRPr="003A1F27" w:rsidRDefault="003A1F27" w:rsidP="003A1F27">
            <w:pPr>
              <w:spacing w:before="0" w:after="0" w:line="240" w:lineRule="auto"/>
              <w:jc w:val="center"/>
              <w:rPr>
                <w:ins w:id="98508" w:author="pete jones" w:date="2022-01-11T17:04:00Z"/>
                <w:rFonts w:ascii="Calibri" w:hAnsi="Calibri" w:cs="Calibri"/>
                <w:color w:val="000000"/>
                <w:sz w:val="22"/>
                <w:szCs w:val="22"/>
              </w:rPr>
            </w:pPr>
            <w:ins w:id="98509" w:author="pete jones" w:date="2022-01-11T17:04:00Z">
              <w:r w:rsidRPr="003A1F27">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A3AC64F" w14:textId="77777777" w:rsidR="003A1F27" w:rsidRPr="003A1F27" w:rsidRDefault="003A1F27" w:rsidP="003A1F27">
            <w:pPr>
              <w:spacing w:before="0" w:after="0" w:line="240" w:lineRule="auto"/>
              <w:jc w:val="center"/>
              <w:rPr>
                <w:ins w:id="98510" w:author="pete jones" w:date="2022-01-11T17:04:00Z"/>
                <w:rFonts w:ascii="Calibri" w:hAnsi="Calibri" w:cs="Calibri"/>
                <w:color w:val="000000"/>
                <w:sz w:val="22"/>
                <w:szCs w:val="22"/>
              </w:rPr>
            </w:pPr>
            <w:ins w:id="98511" w:author="pete jones" w:date="2022-01-11T17:04:00Z">
              <w:r w:rsidRPr="003A1F27">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BD694B9" w14:textId="77777777" w:rsidR="003A1F27" w:rsidRPr="003A1F27" w:rsidRDefault="003A1F27" w:rsidP="003A1F27">
            <w:pPr>
              <w:spacing w:before="0" w:after="0" w:line="240" w:lineRule="auto"/>
              <w:jc w:val="center"/>
              <w:rPr>
                <w:ins w:id="98512" w:author="pete jones" w:date="2022-01-11T17:04:00Z"/>
                <w:rFonts w:ascii="Calibri" w:hAnsi="Calibri" w:cs="Calibri"/>
                <w:color w:val="000000"/>
                <w:sz w:val="22"/>
                <w:szCs w:val="22"/>
              </w:rPr>
            </w:pPr>
            <w:ins w:id="98513" w:author="pete jones" w:date="2022-01-11T17:04:00Z">
              <w:r w:rsidRPr="003A1F27">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21456C0" w14:textId="77777777" w:rsidR="003A1F27" w:rsidRPr="003A1F27" w:rsidRDefault="003A1F27" w:rsidP="003A1F27">
            <w:pPr>
              <w:spacing w:before="0" w:after="0" w:line="240" w:lineRule="auto"/>
              <w:jc w:val="center"/>
              <w:rPr>
                <w:ins w:id="98514" w:author="pete jones" w:date="2022-01-11T17:04:00Z"/>
                <w:rFonts w:ascii="Calibri" w:hAnsi="Calibri" w:cs="Calibri"/>
                <w:color w:val="000000"/>
                <w:sz w:val="22"/>
                <w:szCs w:val="22"/>
              </w:rPr>
            </w:pPr>
            <w:ins w:id="98515" w:author="pete jones" w:date="2022-01-11T17:04:00Z">
              <w:r w:rsidRPr="003A1F27">
                <w:rPr>
                  <w:rFonts w:ascii="Calibri" w:hAnsi="Calibri" w:cs="Calibri"/>
                  <w:color w:val="000000"/>
                  <w:sz w:val="22"/>
                  <w:szCs w:val="22"/>
                </w:rPr>
                <w:t>N/A</w:t>
              </w:r>
            </w:ins>
          </w:p>
        </w:tc>
        <w:tc>
          <w:tcPr>
            <w:tcW w:w="377"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150B98C" w14:textId="77777777" w:rsidR="003A1F27" w:rsidRPr="003A1F27" w:rsidRDefault="003A1F27" w:rsidP="003A1F27">
            <w:pPr>
              <w:spacing w:before="0" w:after="0" w:line="240" w:lineRule="auto"/>
              <w:jc w:val="center"/>
              <w:rPr>
                <w:ins w:id="98516" w:author="pete jones" w:date="2022-01-11T17:04:00Z"/>
                <w:rFonts w:ascii="Calibri" w:hAnsi="Calibri" w:cs="Calibri"/>
                <w:color w:val="000000"/>
                <w:sz w:val="22"/>
                <w:szCs w:val="22"/>
              </w:rPr>
            </w:pPr>
            <w:ins w:id="98517" w:author="pete jones" w:date="2022-01-11T17:04:00Z">
              <w:r w:rsidRPr="003A1F27">
                <w:rPr>
                  <w:rFonts w:ascii="Calibri" w:hAnsi="Calibri" w:cs="Calibri"/>
                  <w:color w:val="000000"/>
                  <w:sz w:val="22"/>
                  <w:szCs w:val="22"/>
                </w:rPr>
                <w:t>N/A</w:t>
              </w:r>
            </w:ins>
          </w:p>
        </w:tc>
        <w:tc>
          <w:tcPr>
            <w:tcW w:w="37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0EB19BC" w14:textId="05FAEB3D" w:rsidR="003A1F27" w:rsidRPr="003A1F27" w:rsidRDefault="003A1F27" w:rsidP="003A1F27">
            <w:pPr>
              <w:spacing w:before="0" w:after="0" w:line="240" w:lineRule="auto"/>
              <w:jc w:val="center"/>
              <w:rPr>
                <w:ins w:id="98518" w:author="pete jones" w:date="2022-01-11T17:04:00Z"/>
                <w:rFonts w:ascii="Calibri" w:hAnsi="Calibri" w:cs="Calibri"/>
                <w:color w:val="000000"/>
                <w:sz w:val="22"/>
                <w:szCs w:val="22"/>
              </w:rPr>
            </w:pPr>
            <w:ins w:id="98519" w:author="pete jones" w:date="2022-01-11T17:05:00Z">
              <w:r>
                <w:rPr>
                  <w:rFonts w:ascii="Calibri" w:hAnsi="Calibri" w:cs="Calibri"/>
                  <w:color w:val="000000"/>
                  <w:sz w:val="22"/>
                  <w:szCs w:val="22"/>
                </w:rPr>
                <w:t>32</w:t>
              </w:r>
            </w:ins>
            <w:ins w:id="98520" w:author="pete jones" w:date="2022-01-11T17:04:00Z">
              <w:r w:rsidRPr="003A1F27">
                <w:rPr>
                  <w:rFonts w:ascii="Calibri" w:hAnsi="Calibri" w:cs="Calibri"/>
                  <w:color w:val="000000"/>
                  <w:sz w:val="22"/>
                  <w:szCs w:val="22"/>
                </w:rPr>
                <w:t>%</w:t>
              </w:r>
            </w:ins>
          </w:p>
        </w:tc>
        <w:tc>
          <w:tcPr>
            <w:tcW w:w="37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6472508" w14:textId="064B0926" w:rsidR="003A1F27" w:rsidRPr="003A1F27" w:rsidRDefault="003A1F27" w:rsidP="003A1F27">
            <w:pPr>
              <w:spacing w:before="0" w:after="0" w:line="240" w:lineRule="auto"/>
              <w:jc w:val="center"/>
              <w:rPr>
                <w:ins w:id="98521" w:author="pete jones" w:date="2022-01-11T17:04:00Z"/>
                <w:rFonts w:ascii="Calibri" w:hAnsi="Calibri" w:cs="Calibri"/>
                <w:color w:val="000000"/>
                <w:sz w:val="22"/>
                <w:szCs w:val="22"/>
              </w:rPr>
            </w:pPr>
            <w:ins w:id="98522" w:author="pete jones" w:date="2022-01-11T17:05:00Z">
              <w:r>
                <w:rPr>
                  <w:rFonts w:ascii="Calibri" w:hAnsi="Calibri" w:cs="Calibri"/>
                  <w:color w:val="000000"/>
                  <w:sz w:val="22"/>
                  <w:szCs w:val="22"/>
                </w:rPr>
                <w:t>68</w:t>
              </w:r>
            </w:ins>
            <w:ins w:id="98523" w:author="pete jones" w:date="2022-01-11T17:04:00Z">
              <w:r w:rsidRPr="003A1F27">
                <w:rPr>
                  <w:rFonts w:ascii="Calibri" w:hAnsi="Calibri" w:cs="Calibri"/>
                  <w:color w:val="000000"/>
                  <w:sz w:val="22"/>
                  <w:szCs w:val="22"/>
                </w:rPr>
                <w:t>%</w:t>
              </w:r>
            </w:ins>
          </w:p>
        </w:tc>
        <w:tc>
          <w:tcPr>
            <w:tcW w:w="44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2644E63" w14:textId="77777777" w:rsidR="003A1F27" w:rsidRPr="003A1F27" w:rsidRDefault="003A1F27" w:rsidP="003A1F27">
            <w:pPr>
              <w:spacing w:before="0" w:after="0" w:line="240" w:lineRule="auto"/>
              <w:jc w:val="center"/>
              <w:rPr>
                <w:ins w:id="98524" w:author="pete jones" w:date="2022-01-11T17:04:00Z"/>
                <w:rFonts w:ascii="Calibri" w:hAnsi="Calibri" w:cs="Calibri"/>
                <w:color w:val="000000"/>
                <w:sz w:val="22"/>
                <w:szCs w:val="22"/>
              </w:rPr>
            </w:pPr>
            <w:ins w:id="98525" w:author="pete jones" w:date="2022-01-11T17:04:00Z">
              <w:r w:rsidRPr="003A1F27">
                <w:rPr>
                  <w:rFonts w:ascii="Calibri" w:hAnsi="Calibri" w:cs="Calibri"/>
                  <w:color w:val="000000"/>
                  <w:sz w:val="22"/>
                  <w:szCs w:val="22"/>
                </w:rPr>
                <w:t>56%</w:t>
              </w:r>
            </w:ins>
          </w:p>
        </w:tc>
        <w:tc>
          <w:tcPr>
            <w:tcW w:w="37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D202BCC" w14:textId="77777777" w:rsidR="003A1F27" w:rsidRPr="003A1F27" w:rsidRDefault="003A1F27" w:rsidP="003A1F27">
            <w:pPr>
              <w:spacing w:before="0" w:after="0" w:line="240" w:lineRule="auto"/>
              <w:jc w:val="center"/>
              <w:rPr>
                <w:ins w:id="98526" w:author="pete jones" w:date="2022-01-11T17:04:00Z"/>
                <w:rFonts w:ascii="Calibri" w:hAnsi="Calibri" w:cs="Calibri"/>
                <w:color w:val="000000"/>
                <w:sz w:val="22"/>
                <w:szCs w:val="22"/>
              </w:rPr>
            </w:pPr>
            <w:ins w:id="98527" w:author="pete jones" w:date="2022-01-11T17:04:00Z">
              <w:r w:rsidRPr="003A1F27">
                <w:rPr>
                  <w:rFonts w:ascii="Calibri" w:hAnsi="Calibri" w:cs="Calibri"/>
                  <w:color w:val="000000"/>
                  <w:sz w:val="22"/>
                  <w:szCs w:val="22"/>
                </w:rPr>
                <w:t> </w:t>
              </w:r>
            </w:ins>
          </w:p>
        </w:tc>
        <w:tc>
          <w:tcPr>
            <w:tcW w:w="451"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63CE017" w14:textId="77777777" w:rsidR="003A1F27" w:rsidRPr="003A1F27" w:rsidRDefault="003A1F27" w:rsidP="003A1F27">
            <w:pPr>
              <w:spacing w:before="0" w:after="0" w:line="240" w:lineRule="auto"/>
              <w:jc w:val="center"/>
              <w:rPr>
                <w:ins w:id="98528" w:author="pete jones" w:date="2022-01-11T17:04:00Z"/>
                <w:rFonts w:ascii="Calibri" w:hAnsi="Calibri" w:cs="Calibri"/>
                <w:color w:val="000000"/>
                <w:sz w:val="22"/>
                <w:szCs w:val="22"/>
              </w:rPr>
            </w:pPr>
            <w:ins w:id="98529" w:author="pete jones" w:date="2022-01-11T17:04:00Z">
              <w:r w:rsidRPr="003A1F27">
                <w:rPr>
                  <w:rFonts w:ascii="Calibri" w:hAnsi="Calibri" w:cs="Calibri"/>
                  <w:color w:val="000000"/>
                  <w:sz w:val="22"/>
                  <w:szCs w:val="22"/>
                </w:rPr>
                <w:t>44%</w:t>
              </w:r>
            </w:ins>
          </w:p>
        </w:tc>
      </w:tr>
      <w:tr w:rsidR="003A1F27" w:rsidRPr="003A1F27" w14:paraId="1EC0D6CC" w14:textId="77777777" w:rsidTr="003A1F27">
        <w:trPr>
          <w:trHeight w:val="315"/>
          <w:ins w:id="98530" w:author="pete jones" w:date="2022-01-11T17:04:00Z"/>
        </w:trPr>
        <w:tc>
          <w:tcPr>
            <w:tcW w:w="400" w:type="dxa"/>
            <w:tcBorders>
              <w:top w:val="nil"/>
              <w:left w:val="nil"/>
              <w:bottom w:val="nil"/>
              <w:right w:val="nil"/>
            </w:tcBorders>
            <w:shd w:val="clear" w:color="auto" w:fill="auto"/>
            <w:noWrap/>
            <w:vAlign w:val="center"/>
            <w:hideMark/>
          </w:tcPr>
          <w:p w14:paraId="71CFF334" w14:textId="77777777" w:rsidR="003A1F27" w:rsidRPr="003A1F27" w:rsidRDefault="003A1F27" w:rsidP="003A1F27">
            <w:pPr>
              <w:spacing w:before="0" w:after="0" w:line="240" w:lineRule="auto"/>
              <w:jc w:val="center"/>
              <w:rPr>
                <w:ins w:id="98531" w:author="pete jones" w:date="2022-01-11T17:04:00Z"/>
                <w:rFonts w:ascii="Calibri" w:hAnsi="Calibri" w:cs="Calibri"/>
                <w:color w:val="FFFFFF"/>
                <w:sz w:val="22"/>
                <w:szCs w:val="22"/>
              </w:rPr>
            </w:pPr>
            <w:ins w:id="98532" w:author="pete jones" w:date="2022-01-11T17:04:00Z">
              <w:r w:rsidRPr="003A1F27">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51B2165D" w14:textId="77777777" w:rsidR="003A1F27" w:rsidRPr="003A1F27" w:rsidRDefault="003A1F27" w:rsidP="003A1F27">
            <w:pPr>
              <w:spacing w:before="0" w:after="0" w:line="240" w:lineRule="auto"/>
              <w:jc w:val="right"/>
              <w:rPr>
                <w:ins w:id="98533" w:author="pete jones" w:date="2022-01-11T17:04:00Z"/>
                <w:rFonts w:ascii="Calibri" w:hAnsi="Calibri" w:cs="Calibri"/>
                <w:sz w:val="22"/>
                <w:szCs w:val="22"/>
              </w:rPr>
            </w:pPr>
            <w:ins w:id="98534" w:author="pete jones" w:date="2022-01-11T17:04:00Z">
              <w:r w:rsidRPr="003A1F27">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3810CD05" w14:textId="77777777" w:rsidR="003A1F27" w:rsidRPr="003A1F27" w:rsidRDefault="003A1F27" w:rsidP="003A1F27">
            <w:pPr>
              <w:spacing w:before="0" w:after="0" w:line="240" w:lineRule="auto"/>
              <w:jc w:val="center"/>
              <w:rPr>
                <w:ins w:id="98535" w:author="pete jones" w:date="2022-01-11T17:04:00Z"/>
                <w:rFonts w:ascii="Calibri" w:hAnsi="Calibri" w:cs="Calibri"/>
                <w:sz w:val="22"/>
                <w:szCs w:val="22"/>
              </w:rPr>
            </w:pPr>
            <w:ins w:id="98536" w:author="pete jones" w:date="2022-01-11T17:04:00Z">
              <w:r w:rsidRPr="003A1F27">
                <w:rPr>
                  <w:rFonts w:ascii="Calibri" w:hAnsi="Calibri" w:cs="Calibri"/>
                  <w:sz w:val="22"/>
                  <w:szCs w:val="22"/>
                </w:rPr>
                <w:t>7</w:t>
              </w:r>
            </w:ins>
          </w:p>
        </w:tc>
        <w:tc>
          <w:tcPr>
            <w:tcW w:w="424" w:type="dxa"/>
            <w:tcBorders>
              <w:top w:val="nil"/>
              <w:left w:val="nil"/>
              <w:bottom w:val="nil"/>
              <w:right w:val="nil"/>
            </w:tcBorders>
            <w:shd w:val="clear" w:color="auto" w:fill="auto"/>
            <w:noWrap/>
            <w:vAlign w:val="bottom"/>
            <w:hideMark/>
          </w:tcPr>
          <w:p w14:paraId="77960D7B" w14:textId="77777777" w:rsidR="003A1F27" w:rsidRPr="003A1F27" w:rsidRDefault="003A1F27" w:rsidP="003A1F27">
            <w:pPr>
              <w:spacing w:before="0" w:after="0" w:line="240" w:lineRule="auto"/>
              <w:jc w:val="center"/>
              <w:rPr>
                <w:ins w:id="98537" w:author="pete jones" w:date="2022-01-11T17:04:00Z"/>
                <w:rFonts w:ascii="Calibri" w:hAnsi="Calibri" w:cs="Calibri"/>
                <w:color w:val="FFFFFF"/>
                <w:sz w:val="22"/>
                <w:szCs w:val="22"/>
              </w:rPr>
            </w:pPr>
            <w:ins w:id="98538" w:author="pete jones" w:date="2022-01-11T17:04:00Z">
              <w:r w:rsidRPr="003A1F27">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529031A0" w14:textId="77777777" w:rsidR="003A1F27" w:rsidRPr="003A1F27" w:rsidRDefault="003A1F27" w:rsidP="003A1F27">
            <w:pPr>
              <w:spacing w:before="0" w:after="0" w:line="240" w:lineRule="auto"/>
              <w:jc w:val="left"/>
              <w:rPr>
                <w:ins w:id="98539" w:author="pete jones" w:date="2022-01-11T17:04: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0CCB067" w14:textId="77777777" w:rsidR="003A1F27" w:rsidRPr="003A1F27" w:rsidRDefault="003A1F27" w:rsidP="003A1F27">
            <w:pPr>
              <w:spacing w:before="0" w:after="0" w:line="240" w:lineRule="auto"/>
              <w:jc w:val="left"/>
              <w:rPr>
                <w:ins w:id="98540" w:author="pete jones" w:date="2022-01-11T17:04: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47981AC3" w14:textId="77777777" w:rsidR="003A1F27" w:rsidRPr="003A1F27" w:rsidRDefault="003A1F27" w:rsidP="003A1F27">
            <w:pPr>
              <w:spacing w:before="0" w:after="0" w:line="240" w:lineRule="auto"/>
              <w:jc w:val="left"/>
              <w:rPr>
                <w:ins w:id="98541" w:author="pete jones" w:date="2022-01-11T17:04: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31477F49" w14:textId="77777777" w:rsidR="003A1F27" w:rsidRPr="003A1F27" w:rsidRDefault="003A1F27" w:rsidP="003A1F27">
            <w:pPr>
              <w:spacing w:before="0" w:after="0" w:line="240" w:lineRule="auto"/>
              <w:jc w:val="left"/>
              <w:rPr>
                <w:ins w:id="98542" w:author="pete jones" w:date="2022-01-11T17:04:00Z"/>
                <w:rFonts w:ascii="Calibri" w:hAnsi="Calibri" w:cs="Calibri"/>
                <w:color w:val="000000"/>
                <w:sz w:val="22"/>
                <w:szCs w:val="22"/>
              </w:rPr>
            </w:pPr>
          </w:p>
        </w:tc>
        <w:tc>
          <w:tcPr>
            <w:tcW w:w="377" w:type="dxa"/>
            <w:vMerge/>
            <w:tcBorders>
              <w:top w:val="single" w:sz="8" w:space="0" w:color="auto"/>
              <w:left w:val="single" w:sz="4" w:space="0" w:color="auto"/>
              <w:bottom w:val="single" w:sz="8" w:space="0" w:color="000000"/>
              <w:right w:val="single" w:sz="4" w:space="0" w:color="auto"/>
            </w:tcBorders>
            <w:vAlign w:val="center"/>
            <w:hideMark/>
          </w:tcPr>
          <w:p w14:paraId="1EEAEDA9" w14:textId="77777777" w:rsidR="003A1F27" w:rsidRPr="003A1F27" w:rsidRDefault="003A1F27" w:rsidP="003A1F27">
            <w:pPr>
              <w:spacing w:before="0" w:after="0" w:line="240" w:lineRule="auto"/>
              <w:jc w:val="left"/>
              <w:rPr>
                <w:ins w:id="98543" w:author="pete jones" w:date="2022-01-11T17:04:00Z"/>
                <w:rFonts w:ascii="Calibri" w:hAnsi="Calibri" w:cs="Calibri"/>
                <w:color w:val="000000"/>
                <w:sz w:val="22"/>
                <w:szCs w:val="22"/>
              </w:rPr>
            </w:pPr>
          </w:p>
        </w:tc>
        <w:tc>
          <w:tcPr>
            <w:tcW w:w="376" w:type="dxa"/>
            <w:vMerge/>
            <w:tcBorders>
              <w:top w:val="single" w:sz="8" w:space="0" w:color="auto"/>
              <w:left w:val="single" w:sz="4" w:space="0" w:color="auto"/>
              <w:bottom w:val="single" w:sz="8" w:space="0" w:color="000000"/>
              <w:right w:val="single" w:sz="4" w:space="0" w:color="auto"/>
            </w:tcBorders>
            <w:vAlign w:val="center"/>
            <w:hideMark/>
          </w:tcPr>
          <w:p w14:paraId="35AC3394" w14:textId="77777777" w:rsidR="003A1F27" w:rsidRPr="003A1F27" w:rsidRDefault="003A1F27" w:rsidP="003A1F27">
            <w:pPr>
              <w:spacing w:before="0" w:after="0" w:line="240" w:lineRule="auto"/>
              <w:jc w:val="left"/>
              <w:rPr>
                <w:ins w:id="98544" w:author="pete jones" w:date="2022-01-11T17:04:00Z"/>
                <w:rFonts w:ascii="Calibri" w:hAnsi="Calibri" w:cs="Calibri"/>
                <w:color w:val="000000"/>
                <w:sz w:val="22"/>
                <w:szCs w:val="22"/>
              </w:rPr>
            </w:pPr>
          </w:p>
        </w:tc>
        <w:tc>
          <w:tcPr>
            <w:tcW w:w="376" w:type="dxa"/>
            <w:vMerge/>
            <w:tcBorders>
              <w:top w:val="single" w:sz="8" w:space="0" w:color="auto"/>
              <w:left w:val="single" w:sz="4" w:space="0" w:color="auto"/>
              <w:bottom w:val="single" w:sz="8" w:space="0" w:color="000000"/>
              <w:right w:val="single" w:sz="4" w:space="0" w:color="auto"/>
            </w:tcBorders>
            <w:vAlign w:val="center"/>
            <w:hideMark/>
          </w:tcPr>
          <w:p w14:paraId="2A437DAC" w14:textId="77777777" w:rsidR="003A1F27" w:rsidRPr="003A1F27" w:rsidRDefault="003A1F27" w:rsidP="003A1F27">
            <w:pPr>
              <w:spacing w:before="0" w:after="0" w:line="240" w:lineRule="auto"/>
              <w:jc w:val="left"/>
              <w:rPr>
                <w:ins w:id="98545" w:author="pete jones" w:date="2022-01-11T17:04:00Z"/>
                <w:rFonts w:ascii="Calibri" w:hAnsi="Calibri" w:cs="Calibri"/>
                <w:color w:val="000000"/>
                <w:sz w:val="22"/>
                <w:szCs w:val="22"/>
              </w:rPr>
            </w:pPr>
          </w:p>
        </w:tc>
        <w:tc>
          <w:tcPr>
            <w:tcW w:w="444" w:type="dxa"/>
            <w:vMerge/>
            <w:tcBorders>
              <w:top w:val="single" w:sz="8" w:space="0" w:color="auto"/>
              <w:left w:val="single" w:sz="4" w:space="0" w:color="auto"/>
              <w:bottom w:val="single" w:sz="8" w:space="0" w:color="000000"/>
              <w:right w:val="single" w:sz="4" w:space="0" w:color="auto"/>
            </w:tcBorders>
            <w:vAlign w:val="center"/>
            <w:hideMark/>
          </w:tcPr>
          <w:p w14:paraId="7A38FF34" w14:textId="77777777" w:rsidR="003A1F27" w:rsidRPr="003A1F27" w:rsidRDefault="003A1F27" w:rsidP="003A1F27">
            <w:pPr>
              <w:spacing w:before="0" w:after="0" w:line="240" w:lineRule="auto"/>
              <w:jc w:val="left"/>
              <w:rPr>
                <w:ins w:id="98546" w:author="pete jones" w:date="2022-01-11T17:04:00Z"/>
                <w:rFonts w:ascii="Calibri" w:hAnsi="Calibri" w:cs="Calibri"/>
                <w:color w:val="000000"/>
                <w:sz w:val="22"/>
                <w:szCs w:val="22"/>
              </w:rPr>
            </w:pPr>
          </w:p>
        </w:tc>
        <w:tc>
          <w:tcPr>
            <w:tcW w:w="376" w:type="dxa"/>
            <w:vMerge/>
            <w:tcBorders>
              <w:top w:val="single" w:sz="8" w:space="0" w:color="auto"/>
              <w:left w:val="single" w:sz="4" w:space="0" w:color="auto"/>
              <w:bottom w:val="single" w:sz="8" w:space="0" w:color="000000"/>
              <w:right w:val="single" w:sz="4" w:space="0" w:color="auto"/>
            </w:tcBorders>
            <w:vAlign w:val="center"/>
            <w:hideMark/>
          </w:tcPr>
          <w:p w14:paraId="77A37848" w14:textId="77777777" w:rsidR="003A1F27" w:rsidRPr="003A1F27" w:rsidRDefault="003A1F27" w:rsidP="003A1F27">
            <w:pPr>
              <w:spacing w:before="0" w:after="0" w:line="240" w:lineRule="auto"/>
              <w:jc w:val="left"/>
              <w:rPr>
                <w:ins w:id="98547" w:author="pete jones" w:date="2022-01-11T17:04:00Z"/>
                <w:rFonts w:ascii="Calibri" w:hAnsi="Calibri" w:cs="Calibri"/>
                <w:color w:val="000000"/>
                <w:sz w:val="22"/>
                <w:szCs w:val="22"/>
              </w:rPr>
            </w:pPr>
          </w:p>
        </w:tc>
        <w:tc>
          <w:tcPr>
            <w:tcW w:w="451" w:type="dxa"/>
            <w:vMerge/>
            <w:tcBorders>
              <w:top w:val="single" w:sz="8" w:space="0" w:color="auto"/>
              <w:left w:val="single" w:sz="4" w:space="0" w:color="auto"/>
              <w:bottom w:val="single" w:sz="8" w:space="0" w:color="000000"/>
              <w:right w:val="single" w:sz="4" w:space="0" w:color="auto"/>
            </w:tcBorders>
            <w:vAlign w:val="center"/>
            <w:hideMark/>
          </w:tcPr>
          <w:p w14:paraId="554A4EE0" w14:textId="77777777" w:rsidR="003A1F27" w:rsidRPr="003A1F27" w:rsidRDefault="003A1F27" w:rsidP="003A1F27">
            <w:pPr>
              <w:spacing w:before="0" w:after="0" w:line="240" w:lineRule="auto"/>
              <w:jc w:val="left"/>
              <w:rPr>
                <w:ins w:id="98548" w:author="pete jones" w:date="2022-01-11T17:04:00Z"/>
                <w:rFonts w:ascii="Calibri" w:hAnsi="Calibri" w:cs="Calibri"/>
                <w:color w:val="000000"/>
                <w:sz w:val="22"/>
                <w:szCs w:val="22"/>
              </w:rPr>
            </w:pPr>
          </w:p>
        </w:tc>
      </w:tr>
      <w:tr w:rsidR="003A1F27" w:rsidRPr="003A1F27" w14:paraId="3E60CF77" w14:textId="77777777" w:rsidTr="003A1F27">
        <w:trPr>
          <w:trHeight w:val="315"/>
          <w:ins w:id="98549" w:author="pete jones" w:date="2022-01-11T17:04:00Z"/>
        </w:trPr>
        <w:tc>
          <w:tcPr>
            <w:tcW w:w="400" w:type="dxa"/>
            <w:tcBorders>
              <w:top w:val="nil"/>
              <w:left w:val="nil"/>
              <w:bottom w:val="nil"/>
              <w:right w:val="nil"/>
            </w:tcBorders>
            <w:shd w:val="clear" w:color="auto" w:fill="auto"/>
            <w:noWrap/>
            <w:vAlign w:val="center"/>
            <w:hideMark/>
          </w:tcPr>
          <w:p w14:paraId="66FD0768" w14:textId="77777777" w:rsidR="003A1F27" w:rsidRPr="003A1F27" w:rsidRDefault="003A1F27" w:rsidP="003A1F27">
            <w:pPr>
              <w:spacing w:before="0" w:after="0" w:line="240" w:lineRule="auto"/>
              <w:jc w:val="center"/>
              <w:rPr>
                <w:ins w:id="98550" w:author="pete jones" w:date="2022-01-11T17:04: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1411FC92" w14:textId="77777777" w:rsidR="003A1F27" w:rsidRPr="003A1F27" w:rsidRDefault="003A1F27" w:rsidP="003A1F27">
            <w:pPr>
              <w:spacing w:before="0" w:after="0" w:line="240" w:lineRule="auto"/>
              <w:jc w:val="right"/>
              <w:rPr>
                <w:ins w:id="98551" w:author="pete jones" w:date="2022-01-11T17:04:00Z"/>
                <w:rFonts w:ascii="Calibri" w:hAnsi="Calibri" w:cs="Calibri"/>
                <w:sz w:val="22"/>
                <w:szCs w:val="22"/>
              </w:rPr>
            </w:pPr>
            <w:ins w:id="98552" w:author="pete jones" w:date="2022-01-11T17:04:00Z">
              <w:r w:rsidRPr="003A1F27">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11133413" w14:textId="77777777" w:rsidR="003A1F27" w:rsidRPr="003A1F27" w:rsidRDefault="003A1F27" w:rsidP="003A1F27">
            <w:pPr>
              <w:spacing w:before="0" w:after="0" w:line="240" w:lineRule="auto"/>
              <w:jc w:val="center"/>
              <w:rPr>
                <w:ins w:id="98553" w:author="pete jones" w:date="2022-01-11T17:04:00Z"/>
                <w:rFonts w:ascii="Calibri" w:hAnsi="Calibri" w:cs="Calibri"/>
                <w:sz w:val="22"/>
                <w:szCs w:val="22"/>
              </w:rPr>
            </w:pPr>
            <w:ins w:id="98554" w:author="pete jones" w:date="2022-01-11T17:04:00Z">
              <w:r w:rsidRPr="003A1F27">
                <w:rPr>
                  <w:rFonts w:ascii="Calibri" w:hAnsi="Calibri" w:cs="Calibri"/>
                  <w:sz w:val="22"/>
                  <w:szCs w:val="22"/>
                </w:rPr>
                <w:t>5</w:t>
              </w:r>
            </w:ins>
          </w:p>
        </w:tc>
        <w:tc>
          <w:tcPr>
            <w:tcW w:w="424" w:type="dxa"/>
            <w:tcBorders>
              <w:top w:val="nil"/>
              <w:left w:val="nil"/>
              <w:bottom w:val="nil"/>
              <w:right w:val="nil"/>
            </w:tcBorders>
            <w:shd w:val="clear" w:color="auto" w:fill="auto"/>
            <w:noWrap/>
            <w:vAlign w:val="bottom"/>
            <w:hideMark/>
          </w:tcPr>
          <w:p w14:paraId="28C177DF" w14:textId="77777777" w:rsidR="003A1F27" w:rsidRPr="003A1F27" w:rsidRDefault="003A1F27" w:rsidP="003A1F27">
            <w:pPr>
              <w:spacing w:before="0" w:after="0" w:line="240" w:lineRule="auto"/>
              <w:jc w:val="center"/>
              <w:rPr>
                <w:ins w:id="98555" w:author="pete jones" w:date="2022-01-11T17:04: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21207DFB" w14:textId="77777777" w:rsidR="003A1F27" w:rsidRPr="003A1F27" w:rsidRDefault="003A1F27" w:rsidP="003A1F27">
            <w:pPr>
              <w:spacing w:before="0" w:after="0" w:line="240" w:lineRule="auto"/>
              <w:jc w:val="right"/>
              <w:rPr>
                <w:ins w:id="98556" w:author="pete jones" w:date="2022-01-11T17:04:00Z"/>
                <w:rFonts w:ascii="Calibri" w:hAnsi="Calibri" w:cs="Calibri"/>
                <w:color w:val="FFFFFF"/>
                <w:sz w:val="22"/>
                <w:szCs w:val="22"/>
              </w:rPr>
            </w:pPr>
            <w:ins w:id="98557" w:author="pete jones" w:date="2022-01-11T17:04:00Z">
              <w:r w:rsidRPr="003A1F27">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768DC319" w14:textId="77777777" w:rsidR="003A1F27" w:rsidRPr="003A1F27" w:rsidRDefault="003A1F27" w:rsidP="003A1F27">
            <w:pPr>
              <w:spacing w:before="0" w:after="0" w:line="240" w:lineRule="auto"/>
              <w:jc w:val="right"/>
              <w:rPr>
                <w:ins w:id="98558" w:author="pete jones" w:date="2022-01-11T17:04:00Z"/>
                <w:rFonts w:ascii="Calibri" w:hAnsi="Calibri" w:cs="Calibri"/>
                <w:color w:val="FFFFFF"/>
                <w:sz w:val="22"/>
                <w:szCs w:val="22"/>
              </w:rPr>
            </w:pPr>
            <w:ins w:id="98559" w:author="pete jones" w:date="2022-01-11T17:04:00Z">
              <w:r w:rsidRPr="003A1F27">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378289C6" w14:textId="77777777" w:rsidR="003A1F27" w:rsidRPr="003A1F27" w:rsidRDefault="003A1F27" w:rsidP="003A1F27">
            <w:pPr>
              <w:spacing w:before="0" w:after="0" w:line="240" w:lineRule="auto"/>
              <w:jc w:val="right"/>
              <w:rPr>
                <w:ins w:id="98560" w:author="pete jones" w:date="2022-01-11T17:04:00Z"/>
                <w:rFonts w:ascii="Calibri" w:hAnsi="Calibri" w:cs="Calibri"/>
                <w:color w:val="FFFFFF"/>
                <w:sz w:val="22"/>
                <w:szCs w:val="22"/>
              </w:rPr>
            </w:pPr>
            <w:ins w:id="98561" w:author="pete jones" w:date="2022-01-11T17:04:00Z">
              <w:r w:rsidRPr="003A1F27">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25EC35CA" w14:textId="77777777" w:rsidR="003A1F27" w:rsidRPr="003A1F27" w:rsidRDefault="003A1F27" w:rsidP="003A1F27">
            <w:pPr>
              <w:spacing w:before="0" w:after="0" w:line="240" w:lineRule="auto"/>
              <w:jc w:val="right"/>
              <w:rPr>
                <w:ins w:id="98562" w:author="pete jones" w:date="2022-01-11T17:04:00Z"/>
                <w:rFonts w:ascii="Calibri" w:hAnsi="Calibri" w:cs="Calibri"/>
                <w:color w:val="FFFFFF"/>
                <w:sz w:val="22"/>
                <w:szCs w:val="22"/>
              </w:rPr>
            </w:pPr>
            <w:ins w:id="98563" w:author="pete jones" w:date="2022-01-11T17:04:00Z">
              <w:r w:rsidRPr="003A1F27">
                <w:rPr>
                  <w:rFonts w:ascii="Calibri" w:hAnsi="Calibri" w:cs="Calibri"/>
                  <w:color w:val="FFFFFF"/>
                  <w:sz w:val="22"/>
                  <w:szCs w:val="22"/>
                </w:rPr>
                <w:t>17</w:t>
              </w:r>
            </w:ins>
          </w:p>
        </w:tc>
        <w:tc>
          <w:tcPr>
            <w:tcW w:w="377" w:type="dxa"/>
            <w:tcBorders>
              <w:top w:val="nil"/>
              <w:left w:val="nil"/>
              <w:bottom w:val="nil"/>
              <w:right w:val="nil"/>
            </w:tcBorders>
            <w:shd w:val="clear" w:color="auto" w:fill="auto"/>
            <w:noWrap/>
            <w:vAlign w:val="center"/>
            <w:hideMark/>
          </w:tcPr>
          <w:p w14:paraId="71D85D72" w14:textId="77777777" w:rsidR="003A1F27" w:rsidRPr="003A1F27" w:rsidRDefault="003A1F27" w:rsidP="003A1F27">
            <w:pPr>
              <w:spacing w:before="0" w:after="0" w:line="240" w:lineRule="auto"/>
              <w:jc w:val="right"/>
              <w:rPr>
                <w:ins w:id="98564" w:author="pete jones" w:date="2022-01-11T17:04:00Z"/>
                <w:rFonts w:ascii="Calibri" w:hAnsi="Calibri" w:cs="Calibri"/>
                <w:color w:val="FFFFFF"/>
                <w:sz w:val="22"/>
                <w:szCs w:val="22"/>
              </w:rPr>
            </w:pPr>
            <w:ins w:id="98565" w:author="pete jones" w:date="2022-01-11T17:04:00Z">
              <w:r w:rsidRPr="003A1F27">
                <w:rPr>
                  <w:rFonts w:ascii="Calibri" w:hAnsi="Calibri" w:cs="Calibri"/>
                  <w:color w:val="FFFFFF"/>
                  <w:sz w:val="22"/>
                  <w:szCs w:val="22"/>
                </w:rPr>
                <w:t>18</w:t>
              </w:r>
            </w:ins>
          </w:p>
        </w:tc>
        <w:tc>
          <w:tcPr>
            <w:tcW w:w="376" w:type="dxa"/>
            <w:tcBorders>
              <w:top w:val="nil"/>
              <w:left w:val="nil"/>
              <w:bottom w:val="nil"/>
              <w:right w:val="nil"/>
            </w:tcBorders>
            <w:shd w:val="clear" w:color="auto" w:fill="auto"/>
            <w:noWrap/>
            <w:vAlign w:val="center"/>
            <w:hideMark/>
          </w:tcPr>
          <w:p w14:paraId="1485E12B" w14:textId="77777777" w:rsidR="003A1F27" w:rsidRPr="003A1F27" w:rsidRDefault="003A1F27" w:rsidP="003A1F27">
            <w:pPr>
              <w:spacing w:before="0" w:after="0" w:line="240" w:lineRule="auto"/>
              <w:jc w:val="right"/>
              <w:rPr>
                <w:ins w:id="98566" w:author="pete jones" w:date="2022-01-11T17:04:00Z"/>
                <w:rFonts w:ascii="Calibri" w:hAnsi="Calibri" w:cs="Calibri"/>
                <w:color w:val="FFFFFF"/>
                <w:sz w:val="22"/>
                <w:szCs w:val="22"/>
              </w:rPr>
            </w:pPr>
            <w:ins w:id="98567" w:author="pete jones" w:date="2022-01-11T17:04:00Z">
              <w:r w:rsidRPr="003A1F27">
                <w:rPr>
                  <w:rFonts w:ascii="Calibri" w:hAnsi="Calibri" w:cs="Calibri"/>
                  <w:color w:val="FFFFFF"/>
                  <w:sz w:val="22"/>
                  <w:szCs w:val="22"/>
                </w:rPr>
                <w:t>19</w:t>
              </w:r>
            </w:ins>
          </w:p>
        </w:tc>
        <w:tc>
          <w:tcPr>
            <w:tcW w:w="376" w:type="dxa"/>
            <w:tcBorders>
              <w:top w:val="nil"/>
              <w:left w:val="nil"/>
              <w:bottom w:val="nil"/>
              <w:right w:val="nil"/>
            </w:tcBorders>
            <w:shd w:val="clear" w:color="auto" w:fill="auto"/>
            <w:noWrap/>
            <w:vAlign w:val="center"/>
            <w:hideMark/>
          </w:tcPr>
          <w:p w14:paraId="6F1BE0BF" w14:textId="77777777" w:rsidR="003A1F27" w:rsidRPr="003A1F27" w:rsidRDefault="003A1F27" w:rsidP="003A1F27">
            <w:pPr>
              <w:spacing w:before="0" w:after="0" w:line="240" w:lineRule="auto"/>
              <w:jc w:val="right"/>
              <w:rPr>
                <w:ins w:id="98568" w:author="pete jones" w:date="2022-01-11T17:04:00Z"/>
                <w:rFonts w:ascii="Calibri" w:hAnsi="Calibri" w:cs="Calibri"/>
                <w:color w:val="FFFFFF"/>
                <w:sz w:val="22"/>
                <w:szCs w:val="22"/>
              </w:rPr>
            </w:pPr>
            <w:ins w:id="98569" w:author="pete jones" w:date="2022-01-11T17:04:00Z">
              <w:r w:rsidRPr="003A1F27">
                <w:rPr>
                  <w:rFonts w:ascii="Calibri" w:hAnsi="Calibri" w:cs="Calibri"/>
                  <w:color w:val="FFFFFF"/>
                  <w:sz w:val="22"/>
                  <w:szCs w:val="22"/>
                </w:rPr>
                <w:t>20</w:t>
              </w:r>
            </w:ins>
          </w:p>
        </w:tc>
        <w:tc>
          <w:tcPr>
            <w:tcW w:w="444" w:type="dxa"/>
            <w:tcBorders>
              <w:top w:val="nil"/>
              <w:left w:val="nil"/>
              <w:bottom w:val="nil"/>
              <w:right w:val="nil"/>
            </w:tcBorders>
            <w:shd w:val="clear" w:color="auto" w:fill="auto"/>
            <w:noWrap/>
            <w:vAlign w:val="center"/>
            <w:hideMark/>
          </w:tcPr>
          <w:p w14:paraId="1B89ED16" w14:textId="77777777" w:rsidR="003A1F27" w:rsidRPr="003A1F27" w:rsidRDefault="003A1F27" w:rsidP="003A1F27">
            <w:pPr>
              <w:spacing w:before="0" w:after="0" w:line="240" w:lineRule="auto"/>
              <w:jc w:val="right"/>
              <w:rPr>
                <w:ins w:id="98570" w:author="pete jones" w:date="2022-01-11T17:04:00Z"/>
                <w:rFonts w:ascii="Calibri" w:hAnsi="Calibri" w:cs="Calibri"/>
                <w:color w:val="FFFFFF"/>
                <w:sz w:val="22"/>
                <w:szCs w:val="22"/>
              </w:rPr>
            </w:pPr>
            <w:ins w:id="98571" w:author="pete jones" w:date="2022-01-11T17:04:00Z">
              <w:r w:rsidRPr="003A1F27">
                <w:rPr>
                  <w:rFonts w:ascii="Calibri" w:hAnsi="Calibri" w:cs="Calibri"/>
                  <w:color w:val="FFFFFF"/>
                  <w:sz w:val="22"/>
                  <w:szCs w:val="22"/>
                </w:rPr>
                <w:t>21</w:t>
              </w:r>
            </w:ins>
          </w:p>
        </w:tc>
        <w:tc>
          <w:tcPr>
            <w:tcW w:w="376" w:type="dxa"/>
            <w:tcBorders>
              <w:top w:val="nil"/>
              <w:left w:val="nil"/>
              <w:bottom w:val="nil"/>
              <w:right w:val="nil"/>
            </w:tcBorders>
            <w:shd w:val="clear" w:color="auto" w:fill="auto"/>
            <w:noWrap/>
            <w:vAlign w:val="center"/>
            <w:hideMark/>
          </w:tcPr>
          <w:p w14:paraId="15591579" w14:textId="77777777" w:rsidR="003A1F27" w:rsidRPr="003A1F27" w:rsidRDefault="003A1F27" w:rsidP="003A1F27">
            <w:pPr>
              <w:spacing w:before="0" w:after="0" w:line="240" w:lineRule="auto"/>
              <w:jc w:val="right"/>
              <w:rPr>
                <w:ins w:id="98572" w:author="pete jones" w:date="2022-01-11T17:04:00Z"/>
                <w:rFonts w:ascii="Calibri" w:hAnsi="Calibri" w:cs="Calibri"/>
                <w:color w:val="FFFFFF"/>
                <w:sz w:val="22"/>
                <w:szCs w:val="22"/>
              </w:rPr>
            </w:pPr>
            <w:ins w:id="98573" w:author="pete jones" w:date="2022-01-11T17:04:00Z">
              <w:r w:rsidRPr="003A1F27">
                <w:rPr>
                  <w:rFonts w:ascii="Calibri" w:hAnsi="Calibri" w:cs="Calibri"/>
                  <w:color w:val="FFFFFF"/>
                  <w:sz w:val="22"/>
                  <w:szCs w:val="22"/>
                </w:rPr>
                <w:t>22</w:t>
              </w:r>
            </w:ins>
          </w:p>
        </w:tc>
        <w:tc>
          <w:tcPr>
            <w:tcW w:w="451" w:type="dxa"/>
            <w:tcBorders>
              <w:top w:val="nil"/>
              <w:left w:val="nil"/>
              <w:bottom w:val="nil"/>
              <w:right w:val="nil"/>
            </w:tcBorders>
            <w:shd w:val="clear" w:color="auto" w:fill="auto"/>
            <w:noWrap/>
            <w:vAlign w:val="center"/>
            <w:hideMark/>
          </w:tcPr>
          <w:p w14:paraId="15998A71" w14:textId="77777777" w:rsidR="003A1F27" w:rsidRPr="003A1F27" w:rsidRDefault="003A1F27" w:rsidP="003A1F27">
            <w:pPr>
              <w:spacing w:before="0" w:after="0" w:line="240" w:lineRule="auto"/>
              <w:jc w:val="right"/>
              <w:rPr>
                <w:ins w:id="98574" w:author="pete jones" w:date="2022-01-11T17:04:00Z"/>
                <w:rFonts w:ascii="Calibri" w:hAnsi="Calibri" w:cs="Calibri"/>
                <w:color w:val="FFFFFF"/>
                <w:sz w:val="22"/>
                <w:szCs w:val="22"/>
              </w:rPr>
            </w:pPr>
            <w:ins w:id="98575" w:author="pete jones" w:date="2022-01-11T17:04:00Z">
              <w:r w:rsidRPr="003A1F27">
                <w:rPr>
                  <w:rFonts w:ascii="Calibri" w:hAnsi="Calibri" w:cs="Calibri"/>
                  <w:color w:val="FFFFFF"/>
                  <w:sz w:val="22"/>
                  <w:szCs w:val="22"/>
                </w:rPr>
                <w:t>23</w:t>
              </w:r>
            </w:ins>
          </w:p>
        </w:tc>
      </w:tr>
      <w:tr w:rsidR="003A1F27" w:rsidRPr="003A1F27" w14:paraId="42EC7FFB" w14:textId="77777777" w:rsidTr="003A1F27">
        <w:trPr>
          <w:trHeight w:val="315"/>
          <w:ins w:id="98576" w:author="pete jones" w:date="2022-01-11T17:04:00Z"/>
        </w:trPr>
        <w:tc>
          <w:tcPr>
            <w:tcW w:w="400" w:type="dxa"/>
            <w:tcBorders>
              <w:top w:val="nil"/>
              <w:left w:val="nil"/>
              <w:bottom w:val="nil"/>
              <w:right w:val="nil"/>
            </w:tcBorders>
            <w:shd w:val="clear" w:color="auto" w:fill="auto"/>
            <w:noWrap/>
            <w:vAlign w:val="center"/>
            <w:hideMark/>
          </w:tcPr>
          <w:p w14:paraId="2303EDD6" w14:textId="77777777" w:rsidR="003A1F27" w:rsidRPr="003A1F27" w:rsidRDefault="003A1F27" w:rsidP="003A1F27">
            <w:pPr>
              <w:spacing w:before="0" w:after="0" w:line="240" w:lineRule="auto"/>
              <w:jc w:val="center"/>
              <w:rPr>
                <w:ins w:id="98577" w:author="pete jones" w:date="2022-01-11T17:04:00Z"/>
                <w:rFonts w:ascii="Calibri" w:hAnsi="Calibri" w:cs="Calibri"/>
                <w:color w:val="FFFFFF"/>
                <w:sz w:val="22"/>
                <w:szCs w:val="22"/>
              </w:rPr>
            </w:pPr>
            <w:ins w:id="98578" w:author="pete jones" w:date="2022-01-11T17:04:00Z">
              <w:r w:rsidRPr="003A1F27">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68C7E9E8" w14:textId="77777777" w:rsidR="003A1F27" w:rsidRPr="003A1F27" w:rsidRDefault="003A1F27" w:rsidP="003A1F27">
            <w:pPr>
              <w:spacing w:before="0" w:after="0" w:line="240" w:lineRule="auto"/>
              <w:jc w:val="right"/>
              <w:rPr>
                <w:ins w:id="98579" w:author="pete jones" w:date="2022-01-11T17:04:00Z"/>
                <w:rFonts w:ascii="Calibri" w:hAnsi="Calibri" w:cs="Calibri"/>
                <w:color w:val="FFFFFF"/>
                <w:sz w:val="22"/>
                <w:szCs w:val="22"/>
              </w:rPr>
            </w:pPr>
            <w:ins w:id="98580" w:author="pete jones" w:date="2022-01-11T17:04:00Z">
              <w:r w:rsidRPr="003A1F27">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586547D7" w14:textId="77777777" w:rsidR="003A1F27" w:rsidRPr="003A1F27" w:rsidRDefault="003A1F27" w:rsidP="003A1F27">
            <w:pPr>
              <w:spacing w:before="0" w:after="0" w:line="240" w:lineRule="auto"/>
              <w:jc w:val="center"/>
              <w:rPr>
                <w:ins w:id="98581" w:author="pete jones" w:date="2022-01-11T17:04:00Z"/>
                <w:rFonts w:ascii="Calibri" w:hAnsi="Calibri" w:cs="Calibri"/>
                <w:color w:val="FFFFFF"/>
                <w:sz w:val="22"/>
                <w:szCs w:val="22"/>
              </w:rPr>
            </w:pPr>
            <w:ins w:id="98582" w:author="pete jones" w:date="2022-01-11T17:04:00Z">
              <w:r w:rsidRPr="003A1F27">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4081E5C9" w14:textId="77777777" w:rsidR="003A1F27" w:rsidRPr="003A1F27" w:rsidRDefault="003A1F27" w:rsidP="003A1F27">
            <w:pPr>
              <w:spacing w:before="0" w:after="0" w:line="240" w:lineRule="auto"/>
              <w:jc w:val="center"/>
              <w:rPr>
                <w:ins w:id="98583" w:author="pete jones" w:date="2022-01-11T17:04:00Z"/>
                <w:rFonts w:ascii="Calibri" w:hAnsi="Calibri" w:cs="Calibri"/>
                <w:color w:val="FFFFFF"/>
                <w:sz w:val="22"/>
                <w:szCs w:val="22"/>
              </w:rPr>
            </w:pPr>
            <w:ins w:id="98584" w:author="pete jones" w:date="2022-01-11T17:04:00Z">
              <w:r w:rsidRPr="003A1F27">
                <w:rPr>
                  <w:rFonts w:ascii="Calibri" w:hAnsi="Calibri" w:cs="Calibri"/>
                  <w:color w:val="FFFFFF"/>
                  <w:sz w:val="22"/>
                  <w:szCs w:val="22"/>
                </w:rPr>
                <w:t>13</w:t>
              </w:r>
            </w:ins>
          </w:p>
        </w:tc>
        <w:tc>
          <w:tcPr>
            <w:tcW w:w="4104"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2593253" w14:textId="77777777" w:rsidR="003A1F27" w:rsidRPr="003A1F27" w:rsidRDefault="003A1F27" w:rsidP="003A1F27">
            <w:pPr>
              <w:spacing w:before="0" w:after="0" w:line="240" w:lineRule="auto"/>
              <w:jc w:val="center"/>
              <w:rPr>
                <w:ins w:id="98585" w:author="pete jones" w:date="2022-01-11T17:04:00Z"/>
                <w:rFonts w:ascii="Calibri" w:hAnsi="Calibri" w:cs="Calibri"/>
                <w:sz w:val="22"/>
                <w:szCs w:val="22"/>
              </w:rPr>
            </w:pPr>
            <w:ins w:id="98586" w:author="pete jones" w:date="2022-01-11T17:04:00Z">
              <w:r w:rsidRPr="003A1F27">
                <w:rPr>
                  <w:rFonts w:ascii="Calibri" w:hAnsi="Calibri" w:cs="Calibri"/>
                  <w:sz w:val="22"/>
                  <w:szCs w:val="22"/>
                </w:rPr>
                <w:t>By %</w:t>
              </w:r>
            </w:ins>
          </w:p>
        </w:tc>
      </w:tr>
      <w:tr w:rsidR="003A1F27" w:rsidRPr="003A1F27" w14:paraId="20C8A7EA" w14:textId="77777777" w:rsidTr="003A1F27">
        <w:trPr>
          <w:trHeight w:val="1920"/>
          <w:ins w:id="98587" w:author="pete jones" w:date="2022-01-11T17:04: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05F69442" w14:textId="77777777" w:rsidR="003A1F27" w:rsidRPr="003A1F27" w:rsidRDefault="003A1F27" w:rsidP="003A1F27">
            <w:pPr>
              <w:spacing w:before="0" w:after="0" w:line="240" w:lineRule="auto"/>
              <w:jc w:val="center"/>
              <w:rPr>
                <w:ins w:id="98588" w:author="pete jones" w:date="2022-01-11T17:04:00Z"/>
                <w:rFonts w:ascii="Calibri" w:hAnsi="Calibri" w:cs="Calibri"/>
                <w:b/>
                <w:bCs/>
                <w:color w:val="000000"/>
                <w:sz w:val="22"/>
                <w:szCs w:val="22"/>
              </w:rPr>
            </w:pPr>
            <w:ins w:id="98589" w:author="pete jones" w:date="2022-01-11T17:04:00Z">
              <w:r w:rsidRPr="003A1F27">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5FA253CF" w14:textId="77777777" w:rsidR="003A1F27" w:rsidRPr="003A1F27" w:rsidRDefault="003A1F27" w:rsidP="003A1F27">
            <w:pPr>
              <w:spacing w:before="0" w:after="0" w:line="240" w:lineRule="auto"/>
              <w:jc w:val="center"/>
              <w:rPr>
                <w:ins w:id="98590" w:author="pete jones" w:date="2022-01-11T17:04:00Z"/>
                <w:rFonts w:ascii="Calibri" w:hAnsi="Calibri" w:cs="Calibri"/>
                <w:b/>
                <w:bCs/>
                <w:color w:val="000000"/>
                <w:sz w:val="22"/>
                <w:szCs w:val="22"/>
              </w:rPr>
            </w:pPr>
            <w:ins w:id="98591" w:author="pete jones" w:date="2022-01-11T17:04:00Z">
              <w:r w:rsidRPr="003A1F27">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71761000" w14:textId="77777777" w:rsidR="003A1F27" w:rsidRPr="003A1F27" w:rsidRDefault="003A1F27" w:rsidP="003A1F27">
            <w:pPr>
              <w:spacing w:before="0" w:after="0" w:line="240" w:lineRule="auto"/>
              <w:jc w:val="center"/>
              <w:rPr>
                <w:ins w:id="98592" w:author="pete jones" w:date="2022-01-11T17:04:00Z"/>
                <w:rFonts w:ascii="Calibri" w:hAnsi="Calibri" w:cs="Calibri"/>
                <w:b/>
                <w:bCs/>
                <w:color w:val="000000"/>
                <w:sz w:val="22"/>
                <w:szCs w:val="22"/>
              </w:rPr>
            </w:pPr>
            <w:ins w:id="98593" w:author="pete jones" w:date="2022-01-11T17:04:00Z">
              <w:r w:rsidRPr="003A1F27">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5950CE1A" w14:textId="77777777" w:rsidR="003A1F27" w:rsidRPr="003A1F27" w:rsidRDefault="003A1F27" w:rsidP="003A1F27">
            <w:pPr>
              <w:spacing w:before="0" w:after="0" w:line="240" w:lineRule="auto"/>
              <w:jc w:val="center"/>
              <w:rPr>
                <w:ins w:id="98594" w:author="pete jones" w:date="2022-01-11T17:04:00Z"/>
                <w:rFonts w:ascii="Calibri" w:hAnsi="Calibri" w:cs="Calibri"/>
                <w:b/>
                <w:bCs/>
                <w:color w:val="000000"/>
                <w:sz w:val="22"/>
                <w:szCs w:val="22"/>
              </w:rPr>
            </w:pPr>
            <w:ins w:id="98595" w:author="pete jones" w:date="2022-01-11T17:04:00Z">
              <w:r w:rsidRPr="003A1F27">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0BFFB043" w14:textId="77777777" w:rsidR="003A1F27" w:rsidRPr="003A1F27" w:rsidRDefault="003A1F27" w:rsidP="003A1F27">
            <w:pPr>
              <w:spacing w:before="0" w:after="0" w:line="240" w:lineRule="auto"/>
              <w:jc w:val="center"/>
              <w:rPr>
                <w:ins w:id="98596" w:author="pete jones" w:date="2022-01-11T17:04:00Z"/>
                <w:rFonts w:ascii="Calibri" w:hAnsi="Calibri" w:cs="Calibri"/>
                <w:b/>
                <w:bCs/>
                <w:color w:val="000000"/>
                <w:sz w:val="22"/>
                <w:szCs w:val="22"/>
              </w:rPr>
            </w:pPr>
            <w:ins w:id="98597" w:author="pete jones" w:date="2022-01-11T17:04:00Z">
              <w:r w:rsidRPr="003A1F27">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6B19B4A2" w14:textId="77777777" w:rsidR="003A1F27" w:rsidRPr="003A1F27" w:rsidRDefault="003A1F27" w:rsidP="003A1F27">
            <w:pPr>
              <w:spacing w:before="0" w:after="0" w:line="240" w:lineRule="auto"/>
              <w:jc w:val="center"/>
              <w:rPr>
                <w:ins w:id="98598" w:author="pete jones" w:date="2022-01-11T17:04:00Z"/>
                <w:rFonts w:ascii="Calibri" w:hAnsi="Calibri" w:cs="Calibri"/>
                <w:b/>
                <w:bCs/>
                <w:color w:val="000000"/>
                <w:sz w:val="22"/>
                <w:szCs w:val="22"/>
              </w:rPr>
            </w:pPr>
            <w:ins w:id="98599" w:author="pete jones" w:date="2022-01-11T17:04:00Z">
              <w:r w:rsidRPr="003A1F27">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543390D4" w14:textId="77777777" w:rsidR="003A1F27" w:rsidRPr="003A1F27" w:rsidRDefault="003A1F27" w:rsidP="003A1F27">
            <w:pPr>
              <w:spacing w:before="0" w:after="0" w:line="240" w:lineRule="auto"/>
              <w:jc w:val="center"/>
              <w:rPr>
                <w:ins w:id="98600" w:author="pete jones" w:date="2022-01-11T17:04:00Z"/>
                <w:rFonts w:ascii="Calibri" w:hAnsi="Calibri" w:cs="Calibri"/>
                <w:b/>
                <w:bCs/>
                <w:color w:val="000000"/>
                <w:sz w:val="22"/>
                <w:szCs w:val="22"/>
              </w:rPr>
            </w:pPr>
            <w:ins w:id="98601" w:author="pete jones" w:date="2022-01-11T17:04:00Z">
              <w:r w:rsidRPr="003A1F27">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5947F718" w14:textId="77777777" w:rsidR="003A1F27" w:rsidRPr="003A1F27" w:rsidRDefault="003A1F27" w:rsidP="003A1F27">
            <w:pPr>
              <w:spacing w:before="0" w:after="0" w:line="240" w:lineRule="auto"/>
              <w:jc w:val="center"/>
              <w:rPr>
                <w:ins w:id="98602" w:author="pete jones" w:date="2022-01-11T17:04:00Z"/>
                <w:rFonts w:ascii="Calibri" w:hAnsi="Calibri" w:cs="Calibri"/>
                <w:b/>
                <w:bCs/>
                <w:color w:val="000000"/>
                <w:sz w:val="22"/>
                <w:szCs w:val="22"/>
              </w:rPr>
            </w:pPr>
            <w:ins w:id="98603" w:author="pete jones" w:date="2022-01-11T17:04:00Z">
              <w:r w:rsidRPr="003A1F27">
                <w:rPr>
                  <w:rFonts w:ascii="Calibri" w:hAnsi="Calibri" w:cs="Calibri"/>
                  <w:b/>
                  <w:bCs/>
                  <w:color w:val="000000"/>
                  <w:sz w:val="22"/>
                  <w:szCs w:val="22"/>
                </w:rPr>
                <w:t>Report</w:t>
              </w:r>
            </w:ins>
          </w:p>
        </w:tc>
        <w:tc>
          <w:tcPr>
            <w:tcW w:w="377" w:type="dxa"/>
            <w:tcBorders>
              <w:top w:val="nil"/>
              <w:left w:val="nil"/>
              <w:bottom w:val="single" w:sz="8" w:space="0" w:color="auto"/>
              <w:right w:val="single" w:sz="4" w:space="0" w:color="auto"/>
            </w:tcBorders>
            <w:shd w:val="clear" w:color="auto" w:fill="auto"/>
            <w:noWrap/>
            <w:textDirection w:val="btLr"/>
            <w:vAlign w:val="center"/>
            <w:hideMark/>
          </w:tcPr>
          <w:p w14:paraId="38DF4B01" w14:textId="77777777" w:rsidR="003A1F27" w:rsidRPr="003A1F27" w:rsidRDefault="003A1F27" w:rsidP="003A1F27">
            <w:pPr>
              <w:spacing w:before="0" w:after="0" w:line="240" w:lineRule="auto"/>
              <w:jc w:val="center"/>
              <w:rPr>
                <w:ins w:id="98604" w:author="pete jones" w:date="2022-01-11T17:04:00Z"/>
                <w:rFonts w:ascii="Calibri" w:hAnsi="Calibri" w:cs="Calibri"/>
                <w:b/>
                <w:bCs/>
                <w:color w:val="000000"/>
                <w:sz w:val="22"/>
                <w:szCs w:val="22"/>
              </w:rPr>
            </w:pPr>
            <w:ins w:id="98605" w:author="pete jones" w:date="2022-01-11T17:04:00Z">
              <w:r w:rsidRPr="003A1F27">
                <w:rPr>
                  <w:rFonts w:ascii="Calibri" w:hAnsi="Calibri" w:cs="Calibri"/>
                  <w:b/>
                  <w:bCs/>
                  <w:color w:val="000000"/>
                  <w:sz w:val="22"/>
                  <w:szCs w:val="22"/>
                </w:rPr>
                <w:t>Portfolio</w:t>
              </w:r>
            </w:ins>
          </w:p>
        </w:tc>
        <w:tc>
          <w:tcPr>
            <w:tcW w:w="376" w:type="dxa"/>
            <w:tcBorders>
              <w:top w:val="nil"/>
              <w:left w:val="nil"/>
              <w:bottom w:val="single" w:sz="8" w:space="0" w:color="auto"/>
              <w:right w:val="single" w:sz="4" w:space="0" w:color="auto"/>
            </w:tcBorders>
            <w:shd w:val="clear" w:color="auto" w:fill="auto"/>
            <w:noWrap/>
            <w:textDirection w:val="btLr"/>
            <w:vAlign w:val="center"/>
            <w:hideMark/>
          </w:tcPr>
          <w:p w14:paraId="694D45CB" w14:textId="77777777" w:rsidR="003A1F27" w:rsidRPr="003A1F27" w:rsidRDefault="003A1F27" w:rsidP="003A1F27">
            <w:pPr>
              <w:spacing w:before="0" w:after="0" w:line="240" w:lineRule="auto"/>
              <w:jc w:val="center"/>
              <w:rPr>
                <w:ins w:id="98606" w:author="pete jones" w:date="2022-01-11T17:04:00Z"/>
                <w:rFonts w:ascii="Calibri" w:hAnsi="Calibri" w:cs="Calibri"/>
                <w:b/>
                <w:bCs/>
                <w:color w:val="000000"/>
                <w:sz w:val="22"/>
                <w:szCs w:val="22"/>
              </w:rPr>
            </w:pPr>
            <w:ins w:id="98607" w:author="pete jones" w:date="2022-01-11T17:04:00Z">
              <w:r w:rsidRPr="003A1F27">
                <w:rPr>
                  <w:rFonts w:ascii="Calibri" w:hAnsi="Calibri" w:cs="Calibri"/>
                  <w:b/>
                  <w:bCs/>
                  <w:color w:val="000000"/>
                  <w:sz w:val="22"/>
                  <w:szCs w:val="22"/>
                </w:rPr>
                <w:t>Teaching Time</w:t>
              </w:r>
            </w:ins>
          </w:p>
        </w:tc>
        <w:tc>
          <w:tcPr>
            <w:tcW w:w="376" w:type="dxa"/>
            <w:tcBorders>
              <w:top w:val="nil"/>
              <w:left w:val="nil"/>
              <w:bottom w:val="single" w:sz="8" w:space="0" w:color="auto"/>
              <w:right w:val="single" w:sz="4" w:space="0" w:color="auto"/>
            </w:tcBorders>
            <w:shd w:val="clear" w:color="auto" w:fill="auto"/>
            <w:noWrap/>
            <w:textDirection w:val="btLr"/>
            <w:vAlign w:val="center"/>
            <w:hideMark/>
          </w:tcPr>
          <w:p w14:paraId="547B742E" w14:textId="77777777" w:rsidR="003A1F27" w:rsidRPr="003A1F27" w:rsidRDefault="003A1F27" w:rsidP="003A1F27">
            <w:pPr>
              <w:spacing w:before="0" w:after="0" w:line="240" w:lineRule="auto"/>
              <w:jc w:val="center"/>
              <w:rPr>
                <w:ins w:id="98608" w:author="pete jones" w:date="2022-01-11T17:04:00Z"/>
                <w:rFonts w:ascii="Calibri" w:hAnsi="Calibri" w:cs="Calibri"/>
                <w:b/>
                <w:bCs/>
                <w:color w:val="000000"/>
                <w:sz w:val="22"/>
                <w:szCs w:val="22"/>
              </w:rPr>
            </w:pPr>
            <w:ins w:id="98609" w:author="pete jones" w:date="2022-01-11T17:04:00Z">
              <w:r w:rsidRPr="003A1F27">
                <w:rPr>
                  <w:rFonts w:ascii="Calibri" w:hAnsi="Calibri" w:cs="Calibri"/>
                  <w:b/>
                  <w:bCs/>
                  <w:color w:val="000000"/>
                  <w:sz w:val="22"/>
                  <w:szCs w:val="22"/>
                </w:rPr>
                <w:t>Independent Study</w:t>
              </w:r>
            </w:ins>
          </w:p>
        </w:tc>
        <w:tc>
          <w:tcPr>
            <w:tcW w:w="444" w:type="dxa"/>
            <w:tcBorders>
              <w:top w:val="nil"/>
              <w:left w:val="nil"/>
              <w:bottom w:val="single" w:sz="8" w:space="0" w:color="auto"/>
              <w:right w:val="single" w:sz="4" w:space="0" w:color="auto"/>
            </w:tcBorders>
            <w:shd w:val="clear" w:color="auto" w:fill="auto"/>
            <w:noWrap/>
            <w:textDirection w:val="btLr"/>
            <w:vAlign w:val="center"/>
            <w:hideMark/>
          </w:tcPr>
          <w:p w14:paraId="1F24F715" w14:textId="77777777" w:rsidR="003A1F27" w:rsidRPr="003A1F27" w:rsidRDefault="003A1F27" w:rsidP="003A1F27">
            <w:pPr>
              <w:spacing w:before="0" w:after="0" w:line="240" w:lineRule="auto"/>
              <w:jc w:val="center"/>
              <w:rPr>
                <w:ins w:id="98610" w:author="pete jones" w:date="2022-01-11T17:04:00Z"/>
                <w:rFonts w:ascii="Calibri" w:hAnsi="Calibri" w:cs="Calibri"/>
                <w:b/>
                <w:bCs/>
                <w:color w:val="000000"/>
                <w:sz w:val="22"/>
                <w:szCs w:val="22"/>
              </w:rPr>
            </w:pPr>
            <w:ins w:id="98611" w:author="pete jones" w:date="2022-01-11T17:04:00Z">
              <w:r w:rsidRPr="003A1F27">
                <w:rPr>
                  <w:rFonts w:ascii="Calibri" w:hAnsi="Calibri" w:cs="Calibri"/>
                  <w:b/>
                  <w:bCs/>
                  <w:color w:val="000000"/>
                  <w:sz w:val="22"/>
                  <w:szCs w:val="22"/>
                </w:rPr>
                <w:t>Written Exams</w:t>
              </w:r>
            </w:ins>
          </w:p>
        </w:tc>
        <w:tc>
          <w:tcPr>
            <w:tcW w:w="376" w:type="dxa"/>
            <w:tcBorders>
              <w:top w:val="nil"/>
              <w:left w:val="nil"/>
              <w:bottom w:val="single" w:sz="8" w:space="0" w:color="auto"/>
              <w:right w:val="single" w:sz="4" w:space="0" w:color="auto"/>
            </w:tcBorders>
            <w:shd w:val="clear" w:color="auto" w:fill="auto"/>
            <w:noWrap/>
            <w:textDirection w:val="btLr"/>
            <w:vAlign w:val="center"/>
            <w:hideMark/>
          </w:tcPr>
          <w:p w14:paraId="6827A975" w14:textId="77777777" w:rsidR="003A1F27" w:rsidRPr="003A1F27" w:rsidRDefault="003A1F27" w:rsidP="003A1F27">
            <w:pPr>
              <w:spacing w:before="0" w:after="0" w:line="240" w:lineRule="auto"/>
              <w:jc w:val="center"/>
              <w:rPr>
                <w:ins w:id="98612" w:author="pete jones" w:date="2022-01-11T17:04:00Z"/>
                <w:rFonts w:ascii="Calibri" w:hAnsi="Calibri" w:cs="Calibri"/>
                <w:b/>
                <w:bCs/>
                <w:color w:val="000000"/>
                <w:sz w:val="22"/>
                <w:szCs w:val="22"/>
              </w:rPr>
            </w:pPr>
            <w:ins w:id="98613" w:author="pete jones" w:date="2022-01-11T17:04:00Z">
              <w:r w:rsidRPr="003A1F27">
                <w:rPr>
                  <w:rFonts w:ascii="Calibri" w:hAnsi="Calibri" w:cs="Calibri"/>
                  <w:b/>
                  <w:bCs/>
                  <w:color w:val="000000"/>
                  <w:sz w:val="22"/>
                  <w:szCs w:val="22"/>
                </w:rPr>
                <w:t>Practical Exams</w:t>
              </w:r>
            </w:ins>
          </w:p>
        </w:tc>
        <w:tc>
          <w:tcPr>
            <w:tcW w:w="451" w:type="dxa"/>
            <w:tcBorders>
              <w:top w:val="nil"/>
              <w:left w:val="nil"/>
              <w:bottom w:val="single" w:sz="8" w:space="0" w:color="auto"/>
              <w:right w:val="single" w:sz="8" w:space="0" w:color="auto"/>
            </w:tcBorders>
            <w:shd w:val="clear" w:color="auto" w:fill="auto"/>
            <w:noWrap/>
            <w:textDirection w:val="btLr"/>
            <w:vAlign w:val="center"/>
            <w:hideMark/>
          </w:tcPr>
          <w:p w14:paraId="549CDC9F" w14:textId="77777777" w:rsidR="003A1F27" w:rsidRPr="003A1F27" w:rsidRDefault="003A1F27" w:rsidP="003A1F27">
            <w:pPr>
              <w:spacing w:before="0" w:after="0" w:line="240" w:lineRule="auto"/>
              <w:jc w:val="center"/>
              <w:rPr>
                <w:ins w:id="98614" w:author="pete jones" w:date="2022-01-11T17:04:00Z"/>
                <w:rFonts w:ascii="Calibri" w:hAnsi="Calibri" w:cs="Calibri"/>
                <w:b/>
                <w:bCs/>
                <w:color w:val="000000"/>
                <w:sz w:val="22"/>
                <w:szCs w:val="22"/>
              </w:rPr>
            </w:pPr>
            <w:ins w:id="98615" w:author="pete jones" w:date="2022-01-11T17:04:00Z">
              <w:r w:rsidRPr="003A1F27">
                <w:rPr>
                  <w:rFonts w:ascii="Calibri" w:hAnsi="Calibri" w:cs="Calibri"/>
                  <w:b/>
                  <w:bCs/>
                  <w:color w:val="000000"/>
                  <w:sz w:val="22"/>
                  <w:szCs w:val="22"/>
                </w:rPr>
                <w:t>Coursework</w:t>
              </w:r>
            </w:ins>
          </w:p>
        </w:tc>
      </w:tr>
      <w:tr w:rsidR="003A1F27" w:rsidRPr="003A1F27" w14:paraId="44301A0E" w14:textId="77777777" w:rsidTr="003A1F27">
        <w:trPr>
          <w:trHeight w:val="300"/>
          <w:ins w:id="98616" w:author="pete jones" w:date="2022-01-11T17:04: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CDE81EA" w14:textId="77777777" w:rsidR="003A1F27" w:rsidRPr="003A1F27" w:rsidRDefault="003A1F27" w:rsidP="003A1F27">
            <w:pPr>
              <w:spacing w:before="0" w:after="0" w:line="240" w:lineRule="auto"/>
              <w:jc w:val="center"/>
              <w:rPr>
                <w:ins w:id="98617" w:author="pete jones" w:date="2022-01-11T17:04:00Z"/>
                <w:rFonts w:ascii="Calibri" w:hAnsi="Calibri" w:cs="Calibri"/>
                <w:color w:val="000000"/>
                <w:sz w:val="22"/>
                <w:szCs w:val="22"/>
              </w:rPr>
            </w:pPr>
            <w:ins w:id="98618" w:author="pete jones" w:date="2022-01-11T17:04: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0F2AD9E8" w14:textId="77777777" w:rsidR="003A1F27" w:rsidRPr="003A1F27" w:rsidRDefault="003A1F27" w:rsidP="003A1F27">
            <w:pPr>
              <w:spacing w:before="0" w:after="0" w:line="240" w:lineRule="auto"/>
              <w:jc w:val="left"/>
              <w:rPr>
                <w:ins w:id="98619" w:author="pete jones" w:date="2022-01-11T17:04:00Z"/>
                <w:rFonts w:ascii="Calibri" w:hAnsi="Calibri" w:cs="Calibri"/>
                <w:color w:val="000000"/>
                <w:sz w:val="22"/>
                <w:szCs w:val="22"/>
              </w:rPr>
            </w:pPr>
            <w:ins w:id="98620" w:author="pete jones" w:date="2022-01-11T17:04:00Z">
              <w:r w:rsidRPr="003A1F27">
                <w:rPr>
                  <w:rFonts w:ascii="Calibri" w:hAnsi="Calibri" w:cs="Calibri"/>
                  <w:color w:val="000000"/>
                  <w:sz w:val="22"/>
                  <w:szCs w:val="22"/>
                </w:rPr>
                <w:t>Design, Build and Test (Mechanical)</w:t>
              </w:r>
            </w:ins>
          </w:p>
        </w:tc>
        <w:tc>
          <w:tcPr>
            <w:tcW w:w="432" w:type="dxa"/>
            <w:tcBorders>
              <w:top w:val="nil"/>
              <w:left w:val="nil"/>
              <w:bottom w:val="single" w:sz="4" w:space="0" w:color="auto"/>
              <w:right w:val="single" w:sz="4" w:space="0" w:color="auto"/>
            </w:tcBorders>
            <w:shd w:val="clear" w:color="auto" w:fill="auto"/>
            <w:noWrap/>
            <w:vAlign w:val="bottom"/>
            <w:hideMark/>
          </w:tcPr>
          <w:p w14:paraId="79F66255" w14:textId="77777777" w:rsidR="003A1F27" w:rsidRPr="003A1F27" w:rsidRDefault="003A1F27" w:rsidP="003A1F27">
            <w:pPr>
              <w:spacing w:before="0" w:after="0" w:line="240" w:lineRule="auto"/>
              <w:jc w:val="center"/>
              <w:rPr>
                <w:ins w:id="98621" w:author="pete jones" w:date="2022-01-11T17:04:00Z"/>
                <w:rFonts w:ascii="Calibri" w:hAnsi="Calibri" w:cs="Calibri"/>
                <w:color w:val="000000"/>
                <w:sz w:val="22"/>
                <w:szCs w:val="22"/>
              </w:rPr>
            </w:pPr>
            <w:ins w:id="98622" w:author="pete jones" w:date="2022-01-11T17:04: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C275AE6" w14:textId="77777777" w:rsidR="003A1F27" w:rsidRPr="003A1F27" w:rsidRDefault="003A1F27" w:rsidP="003A1F27">
            <w:pPr>
              <w:spacing w:before="0" w:after="0" w:line="240" w:lineRule="auto"/>
              <w:jc w:val="center"/>
              <w:rPr>
                <w:ins w:id="98623" w:author="pete jones" w:date="2022-01-11T17:04:00Z"/>
                <w:rFonts w:ascii="Calibri" w:hAnsi="Calibri" w:cs="Calibri"/>
                <w:color w:val="000000"/>
                <w:sz w:val="22"/>
                <w:szCs w:val="22"/>
              </w:rPr>
            </w:pPr>
            <w:ins w:id="98624"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CD72BDC" w14:textId="77777777" w:rsidR="003A1F27" w:rsidRPr="003A1F27" w:rsidRDefault="003A1F27" w:rsidP="003A1F27">
            <w:pPr>
              <w:spacing w:before="0" w:after="0" w:line="240" w:lineRule="auto"/>
              <w:jc w:val="center"/>
              <w:rPr>
                <w:ins w:id="98625" w:author="pete jones" w:date="2022-01-11T17:04:00Z"/>
                <w:rFonts w:ascii="Calibri" w:hAnsi="Calibri" w:cs="Calibri"/>
                <w:color w:val="000000"/>
                <w:sz w:val="22"/>
                <w:szCs w:val="22"/>
              </w:rPr>
            </w:pPr>
            <w:ins w:id="98626"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BA459A" w14:textId="77777777" w:rsidR="003A1F27" w:rsidRPr="003A1F27" w:rsidRDefault="003A1F27" w:rsidP="003A1F27">
            <w:pPr>
              <w:spacing w:before="0" w:after="0" w:line="240" w:lineRule="auto"/>
              <w:jc w:val="center"/>
              <w:rPr>
                <w:ins w:id="98627" w:author="pete jones" w:date="2022-01-11T17:04:00Z"/>
                <w:rFonts w:ascii="Calibri" w:hAnsi="Calibri" w:cs="Calibri"/>
                <w:color w:val="000000"/>
                <w:sz w:val="22"/>
                <w:szCs w:val="22"/>
              </w:rPr>
            </w:pPr>
            <w:ins w:id="98628"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60D0501" w14:textId="77777777" w:rsidR="003A1F27" w:rsidRPr="003A1F27" w:rsidRDefault="003A1F27" w:rsidP="003A1F27">
            <w:pPr>
              <w:spacing w:before="0" w:after="0" w:line="240" w:lineRule="auto"/>
              <w:jc w:val="center"/>
              <w:rPr>
                <w:ins w:id="98629" w:author="pete jones" w:date="2022-01-11T17:04:00Z"/>
                <w:rFonts w:ascii="Calibri" w:hAnsi="Calibri" w:cs="Calibri"/>
                <w:color w:val="000000"/>
                <w:sz w:val="22"/>
                <w:szCs w:val="22"/>
              </w:rPr>
            </w:pPr>
            <w:ins w:id="98630"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C85CBF4" w14:textId="77777777" w:rsidR="003A1F27" w:rsidRPr="003A1F27" w:rsidRDefault="003A1F27" w:rsidP="003A1F27">
            <w:pPr>
              <w:spacing w:before="0" w:after="0" w:line="240" w:lineRule="auto"/>
              <w:jc w:val="center"/>
              <w:rPr>
                <w:ins w:id="98631" w:author="pete jones" w:date="2022-01-11T17:04:00Z"/>
                <w:rFonts w:ascii="Calibri" w:hAnsi="Calibri" w:cs="Calibri"/>
                <w:color w:val="000000"/>
                <w:sz w:val="22"/>
                <w:szCs w:val="22"/>
              </w:rPr>
            </w:pPr>
            <w:ins w:id="98632"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33EE529E" w14:textId="77777777" w:rsidR="003A1F27" w:rsidRPr="003A1F27" w:rsidRDefault="003A1F27" w:rsidP="003A1F27">
            <w:pPr>
              <w:spacing w:before="0" w:after="0" w:line="240" w:lineRule="auto"/>
              <w:jc w:val="center"/>
              <w:rPr>
                <w:ins w:id="98633" w:author="pete jones" w:date="2022-01-11T17:04:00Z"/>
                <w:rFonts w:ascii="Calibri" w:hAnsi="Calibri" w:cs="Calibri"/>
                <w:color w:val="000000"/>
                <w:sz w:val="22"/>
                <w:szCs w:val="22"/>
              </w:rPr>
            </w:pPr>
            <w:ins w:id="98634"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58E43E5B" w14:textId="77777777" w:rsidR="003A1F27" w:rsidRPr="003A1F27" w:rsidRDefault="003A1F27" w:rsidP="003A1F27">
            <w:pPr>
              <w:spacing w:before="0" w:after="0" w:line="240" w:lineRule="auto"/>
              <w:jc w:val="center"/>
              <w:rPr>
                <w:ins w:id="98635" w:author="pete jones" w:date="2022-01-11T17:04:00Z"/>
                <w:rFonts w:ascii="Calibri" w:hAnsi="Calibri" w:cs="Calibri"/>
                <w:color w:val="000000"/>
                <w:sz w:val="22"/>
                <w:szCs w:val="22"/>
              </w:rPr>
            </w:pPr>
            <w:ins w:id="98636" w:author="pete jones" w:date="2022-01-11T17:04:00Z">
              <w:r w:rsidRPr="003A1F27">
                <w:rPr>
                  <w:rFonts w:ascii="Calibri" w:hAnsi="Calibri" w:cs="Calibri"/>
                  <w:color w:val="000000"/>
                  <w:sz w:val="22"/>
                  <w:szCs w:val="22"/>
                </w:rPr>
                <w:t>35</w:t>
              </w:r>
            </w:ins>
          </w:p>
        </w:tc>
        <w:tc>
          <w:tcPr>
            <w:tcW w:w="376" w:type="dxa"/>
            <w:tcBorders>
              <w:top w:val="nil"/>
              <w:left w:val="nil"/>
              <w:bottom w:val="single" w:sz="4" w:space="0" w:color="auto"/>
              <w:right w:val="single" w:sz="4" w:space="0" w:color="auto"/>
            </w:tcBorders>
            <w:shd w:val="clear" w:color="auto" w:fill="auto"/>
            <w:noWrap/>
            <w:vAlign w:val="bottom"/>
            <w:hideMark/>
          </w:tcPr>
          <w:p w14:paraId="4739036C" w14:textId="77777777" w:rsidR="003A1F27" w:rsidRPr="003A1F27" w:rsidRDefault="003A1F27" w:rsidP="003A1F27">
            <w:pPr>
              <w:spacing w:before="0" w:after="0" w:line="240" w:lineRule="auto"/>
              <w:jc w:val="center"/>
              <w:rPr>
                <w:ins w:id="98637" w:author="pete jones" w:date="2022-01-11T17:04:00Z"/>
                <w:rFonts w:ascii="Calibri" w:hAnsi="Calibri" w:cs="Calibri"/>
                <w:color w:val="000000"/>
                <w:sz w:val="22"/>
                <w:szCs w:val="22"/>
              </w:rPr>
            </w:pPr>
            <w:ins w:id="98638" w:author="pete jones" w:date="2022-01-11T17:04:00Z">
              <w:r w:rsidRPr="003A1F27">
                <w:rPr>
                  <w:rFonts w:ascii="Calibri" w:hAnsi="Calibri" w:cs="Calibri"/>
                  <w:color w:val="000000"/>
                  <w:sz w:val="22"/>
                  <w:szCs w:val="22"/>
                </w:rPr>
                <w:t>65</w:t>
              </w:r>
            </w:ins>
          </w:p>
        </w:tc>
        <w:tc>
          <w:tcPr>
            <w:tcW w:w="444" w:type="dxa"/>
            <w:tcBorders>
              <w:top w:val="nil"/>
              <w:left w:val="nil"/>
              <w:bottom w:val="single" w:sz="4" w:space="0" w:color="auto"/>
              <w:right w:val="single" w:sz="4" w:space="0" w:color="auto"/>
            </w:tcBorders>
            <w:shd w:val="clear" w:color="auto" w:fill="auto"/>
            <w:noWrap/>
            <w:vAlign w:val="bottom"/>
            <w:hideMark/>
          </w:tcPr>
          <w:p w14:paraId="71452252" w14:textId="77777777" w:rsidR="003A1F27" w:rsidRPr="003A1F27" w:rsidRDefault="003A1F27" w:rsidP="003A1F27">
            <w:pPr>
              <w:spacing w:before="0" w:after="0" w:line="240" w:lineRule="auto"/>
              <w:jc w:val="center"/>
              <w:rPr>
                <w:ins w:id="98639" w:author="pete jones" w:date="2022-01-11T17:04:00Z"/>
                <w:rFonts w:ascii="Calibri" w:hAnsi="Calibri" w:cs="Calibri"/>
                <w:color w:val="000000"/>
                <w:sz w:val="22"/>
                <w:szCs w:val="22"/>
              </w:rPr>
            </w:pPr>
            <w:ins w:id="98640" w:author="pete jones" w:date="2022-01-11T17:04:00Z">
              <w:r w:rsidRPr="003A1F27">
                <w:rPr>
                  <w:rFonts w:ascii="Calibri" w:hAnsi="Calibri" w:cs="Calibri"/>
                  <w:color w:val="000000"/>
                  <w:sz w:val="22"/>
                  <w:szCs w:val="22"/>
                </w:rPr>
                <w:t>50</w:t>
              </w:r>
            </w:ins>
          </w:p>
        </w:tc>
        <w:tc>
          <w:tcPr>
            <w:tcW w:w="376" w:type="dxa"/>
            <w:tcBorders>
              <w:top w:val="nil"/>
              <w:left w:val="nil"/>
              <w:bottom w:val="single" w:sz="4" w:space="0" w:color="auto"/>
              <w:right w:val="single" w:sz="4" w:space="0" w:color="auto"/>
            </w:tcBorders>
            <w:shd w:val="clear" w:color="auto" w:fill="auto"/>
            <w:noWrap/>
            <w:vAlign w:val="bottom"/>
            <w:hideMark/>
          </w:tcPr>
          <w:p w14:paraId="044286B3" w14:textId="77777777" w:rsidR="003A1F27" w:rsidRPr="003A1F27" w:rsidRDefault="003A1F27" w:rsidP="003A1F27">
            <w:pPr>
              <w:spacing w:before="0" w:after="0" w:line="240" w:lineRule="auto"/>
              <w:jc w:val="center"/>
              <w:rPr>
                <w:ins w:id="98641" w:author="pete jones" w:date="2022-01-11T17:04:00Z"/>
                <w:rFonts w:ascii="Calibri" w:hAnsi="Calibri" w:cs="Calibri"/>
                <w:color w:val="000000"/>
                <w:sz w:val="22"/>
                <w:szCs w:val="22"/>
              </w:rPr>
            </w:pPr>
            <w:ins w:id="98642"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07362B84" w14:textId="77777777" w:rsidR="003A1F27" w:rsidRPr="003A1F27" w:rsidRDefault="003A1F27" w:rsidP="003A1F27">
            <w:pPr>
              <w:spacing w:before="0" w:after="0" w:line="240" w:lineRule="auto"/>
              <w:jc w:val="center"/>
              <w:rPr>
                <w:ins w:id="98643" w:author="pete jones" w:date="2022-01-11T17:04:00Z"/>
                <w:rFonts w:ascii="Calibri" w:hAnsi="Calibri" w:cs="Calibri"/>
                <w:color w:val="000000"/>
                <w:sz w:val="22"/>
                <w:szCs w:val="22"/>
              </w:rPr>
            </w:pPr>
            <w:ins w:id="98644" w:author="pete jones" w:date="2022-01-11T17:04:00Z">
              <w:r w:rsidRPr="003A1F27">
                <w:rPr>
                  <w:rFonts w:ascii="Calibri" w:hAnsi="Calibri" w:cs="Calibri"/>
                  <w:color w:val="000000"/>
                  <w:sz w:val="22"/>
                  <w:szCs w:val="22"/>
                </w:rPr>
                <w:t>50</w:t>
              </w:r>
            </w:ins>
          </w:p>
        </w:tc>
      </w:tr>
      <w:tr w:rsidR="003A1F27" w:rsidRPr="003A1F27" w14:paraId="7ADE4E39" w14:textId="77777777" w:rsidTr="003A1F27">
        <w:trPr>
          <w:trHeight w:val="300"/>
          <w:ins w:id="98645"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4646049" w14:textId="77777777" w:rsidR="003A1F27" w:rsidRPr="003A1F27" w:rsidRDefault="003A1F27" w:rsidP="003A1F27">
            <w:pPr>
              <w:spacing w:before="0" w:after="0" w:line="240" w:lineRule="auto"/>
              <w:jc w:val="center"/>
              <w:rPr>
                <w:ins w:id="98646" w:author="pete jones" w:date="2022-01-11T17:04:00Z"/>
                <w:rFonts w:ascii="Calibri" w:hAnsi="Calibri" w:cs="Calibri"/>
                <w:color w:val="000000"/>
                <w:sz w:val="22"/>
                <w:szCs w:val="22"/>
              </w:rPr>
            </w:pPr>
            <w:ins w:id="98647" w:author="pete jones" w:date="2022-01-11T17:04: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9CE71CA" w14:textId="77777777" w:rsidR="003A1F27" w:rsidRPr="003A1F27" w:rsidRDefault="003A1F27" w:rsidP="003A1F27">
            <w:pPr>
              <w:spacing w:before="0" w:after="0" w:line="240" w:lineRule="auto"/>
              <w:jc w:val="left"/>
              <w:rPr>
                <w:ins w:id="98648" w:author="pete jones" w:date="2022-01-11T17:04:00Z"/>
                <w:rFonts w:ascii="Calibri" w:hAnsi="Calibri" w:cs="Calibri"/>
                <w:color w:val="000000"/>
                <w:sz w:val="22"/>
                <w:szCs w:val="22"/>
              </w:rPr>
            </w:pPr>
            <w:ins w:id="98649" w:author="pete jones" w:date="2022-01-11T17:04:00Z">
              <w:r w:rsidRPr="003A1F27">
                <w:rPr>
                  <w:rFonts w:ascii="Calibri" w:hAnsi="Calibri" w:cs="Calibri"/>
                  <w:color w:val="000000"/>
                  <w:sz w:val="22"/>
                  <w:szCs w:val="22"/>
                </w:rPr>
                <w:t>Mathematical Methods and Applications</w:t>
              </w:r>
            </w:ins>
          </w:p>
        </w:tc>
        <w:tc>
          <w:tcPr>
            <w:tcW w:w="432" w:type="dxa"/>
            <w:tcBorders>
              <w:top w:val="nil"/>
              <w:left w:val="nil"/>
              <w:bottom w:val="single" w:sz="4" w:space="0" w:color="auto"/>
              <w:right w:val="single" w:sz="4" w:space="0" w:color="auto"/>
            </w:tcBorders>
            <w:shd w:val="clear" w:color="auto" w:fill="auto"/>
            <w:noWrap/>
            <w:vAlign w:val="bottom"/>
            <w:hideMark/>
          </w:tcPr>
          <w:p w14:paraId="1FF01EBD" w14:textId="77777777" w:rsidR="003A1F27" w:rsidRPr="003A1F27" w:rsidRDefault="003A1F27" w:rsidP="003A1F27">
            <w:pPr>
              <w:spacing w:before="0" w:after="0" w:line="240" w:lineRule="auto"/>
              <w:jc w:val="center"/>
              <w:rPr>
                <w:ins w:id="98650" w:author="pete jones" w:date="2022-01-11T17:04:00Z"/>
                <w:rFonts w:ascii="Calibri" w:hAnsi="Calibri" w:cs="Calibri"/>
                <w:color w:val="000000"/>
                <w:sz w:val="22"/>
                <w:szCs w:val="22"/>
              </w:rPr>
            </w:pPr>
            <w:ins w:id="98651" w:author="pete jones" w:date="2022-01-11T17:04:00Z">
              <w:r w:rsidRPr="003A1F27">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59D7EFA8" w14:textId="77777777" w:rsidR="003A1F27" w:rsidRPr="003A1F27" w:rsidRDefault="003A1F27" w:rsidP="003A1F27">
            <w:pPr>
              <w:spacing w:before="0" w:after="0" w:line="240" w:lineRule="auto"/>
              <w:jc w:val="center"/>
              <w:rPr>
                <w:ins w:id="98652" w:author="pete jones" w:date="2022-01-11T17:04:00Z"/>
                <w:rFonts w:ascii="Calibri" w:hAnsi="Calibri" w:cs="Calibri"/>
                <w:color w:val="000000"/>
                <w:sz w:val="22"/>
                <w:szCs w:val="22"/>
              </w:rPr>
            </w:pPr>
            <w:ins w:id="98653"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4C11E64F" w14:textId="77777777" w:rsidR="003A1F27" w:rsidRPr="003A1F27" w:rsidRDefault="003A1F27" w:rsidP="003A1F27">
            <w:pPr>
              <w:spacing w:before="0" w:after="0" w:line="240" w:lineRule="auto"/>
              <w:jc w:val="center"/>
              <w:rPr>
                <w:ins w:id="98654" w:author="pete jones" w:date="2022-01-11T17:04:00Z"/>
                <w:rFonts w:ascii="Calibri" w:hAnsi="Calibri" w:cs="Calibri"/>
                <w:color w:val="000000"/>
                <w:sz w:val="22"/>
                <w:szCs w:val="22"/>
              </w:rPr>
            </w:pPr>
            <w:ins w:id="98655"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5BD3C37" w14:textId="77777777" w:rsidR="003A1F27" w:rsidRPr="003A1F27" w:rsidRDefault="003A1F27" w:rsidP="003A1F27">
            <w:pPr>
              <w:spacing w:before="0" w:after="0" w:line="240" w:lineRule="auto"/>
              <w:jc w:val="center"/>
              <w:rPr>
                <w:ins w:id="98656" w:author="pete jones" w:date="2022-01-11T17:04:00Z"/>
                <w:rFonts w:ascii="Calibri" w:hAnsi="Calibri" w:cs="Calibri"/>
                <w:color w:val="000000"/>
                <w:sz w:val="22"/>
                <w:szCs w:val="22"/>
              </w:rPr>
            </w:pPr>
            <w:ins w:id="98657"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BBE9D1" w14:textId="77777777" w:rsidR="003A1F27" w:rsidRPr="003A1F27" w:rsidRDefault="003A1F27" w:rsidP="003A1F27">
            <w:pPr>
              <w:spacing w:before="0" w:after="0" w:line="240" w:lineRule="auto"/>
              <w:jc w:val="center"/>
              <w:rPr>
                <w:ins w:id="98658" w:author="pete jones" w:date="2022-01-11T17:04:00Z"/>
                <w:rFonts w:ascii="Calibri" w:hAnsi="Calibri" w:cs="Calibri"/>
                <w:color w:val="000000"/>
                <w:sz w:val="22"/>
                <w:szCs w:val="22"/>
              </w:rPr>
            </w:pPr>
            <w:ins w:id="98659"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F05B69D" w14:textId="77777777" w:rsidR="003A1F27" w:rsidRPr="003A1F27" w:rsidRDefault="003A1F27" w:rsidP="003A1F27">
            <w:pPr>
              <w:spacing w:before="0" w:after="0" w:line="240" w:lineRule="auto"/>
              <w:jc w:val="center"/>
              <w:rPr>
                <w:ins w:id="98660" w:author="pete jones" w:date="2022-01-11T17:04:00Z"/>
                <w:rFonts w:ascii="Calibri" w:hAnsi="Calibri" w:cs="Calibri"/>
                <w:color w:val="000000"/>
                <w:sz w:val="22"/>
                <w:szCs w:val="22"/>
              </w:rPr>
            </w:pPr>
            <w:ins w:id="98661"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493B8E02" w14:textId="77777777" w:rsidR="003A1F27" w:rsidRPr="003A1F27" w:rsidRDefault="003A1F27" w:rsidP="003A1F27">
            <w:pPr>
              <w:spacing w:before="0" w:after="0" w:line="240" w:lineRule="auto"/>
              <w:jc w:val="center"/>
              <w:rPr>
                <w:ins w:id="98662" w:author="pete jones" w:date="2022-01-11T17:04:00Z"/>
                <w:rFonts w:ascii="Calibri" w:hAnsi="Calibri" w:cs="Calibri"/>
                <w:color w:val="000000"/>
                <w:sz w:val="22"/>
                <w:szCs w:val="22"/>
              </w:rPr>
            </w:pPr>
            <w:ins w:id="98663"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CC3CF00" w14:textId="77777777" w:rsidR="003A1F27" w:rsidRPr="003A1F27" w:rsidRDefault="003A1F27" w:rsidP="003A1F27">
            <w:pPr>
              <w:spacing w:before="0" w:after="0" w:line="240" w:lineRule="auto"/>
              <w:jc w:val="center"/>
              <w:rPr>
                <w:ins w:id="98664" w:author="pete jones" w:date="2022-01-11T17:04:00Z"/>
                <w:rFonts w:ascii="Calibri" w:hAnsi="Calibri" w:cs="Calibri"/>
                <w:color w:val="000000"/>
                <w:sz w:val="22"/>
                <w:szCs w:val="22"/>
              </w:rPr>
            </w:pPr>
            <w:ins w:id="98665" w:author="pete jones" w:date="2022-01-11T17:04:00Z">
              <w:r w:rsidRPr="003A1F27">
                <w:rPr>
                  <w:rFonts w:ascii="Calibri" w:hAnsi="Calibri" w:cs="Calibri"/>
                  <w:color w:val="000000"/>
                  <w:sz w:val="22"/>
                  <w:szCs w:val="22"/>
                </w:rPr>
                <w:t>36</w:t>
              </w:r>
            </w:ins>
          </w:p>
        </w:tc>
        <w:tc>
          <w:tcPr>
            <w:tcW w:w="376" w:type="dxa"/>
            <w:tcBorders>
              <w:top w:val="nil"/>
              <w:left w:val="nil"/>
              <w:bottom w:val="single" w:sz="4" w:space="0" w:color="auto"/>
              <w:right w:val="single" w:sz="4" w:space="0" w:color="auto"/>
            </w:tcBorders>
            <w:shd w:val="clear" w:color="auto" w:fill="auto"/>
            <w:noWrap/>
            <w:vAlign w:val="bottom"/>
            <w:hideMark/>
          </w:tcPr>
          <w:p w14:paraId="4EE8F888" w14:textId="77777777" w:rsidR="003A1F27" w:rsidRPr="003A1F27" w:rsidRDefault="003A1F27" w:rsidP="003A1F27">
            <w:pPr>
              <w:spacing w:before="0" w:after="0" w:line="240" w:lineRule="auto"/>
              <w:jc w:val="center"/>
              <w:rPr>
                <w:ins w:id="98666" w:author="pete jones" w:date="2022-01-11T17:04:00Z"/>
                <w:rFonts w:ascii="Calibri" w:hAnsi="Calibri" w:cs="Calibri"/>
                <w:color w:val="000000"/>
                <w:sz w:val="22"/>
                <w:szCs w:val="22"/>
              </w:rPr>
            </w:pPr>
            <w:ins w:id="98667" w:author="pete jones" w:date="2022-01-11T17:04:00Z">
              <w:r w:rsidRPr="003A1F27">
                <w:rPr>
                  <w:rFonts w:ascii="Calibri" w:hAnsi="Calibri" w:cs="Calibri"/>
                  <w:color w:val="000000"/>
                  <w:sz w:val="22"/>
                  <w:szCs w:val="22"/>
                </w:rPr>
                <w:t>64</w:t>
              </w:r>
            </w:ins>
          </w:p>
        </w:tc>
        <w:tc>
          <w:tcPr>
            <w:tcW w:w="444" w:type="dxa"/>
            <w:tcBorders>
              <w:top w:val="nil"/>
              <w:left w:val="nil"/>
              <w:bottom w:val="single" w:sz="4" w:space="0" w:color="auto"/>
              <w:right w:val="single" w:sz="4" w:space="0" w:color="auto"/>
            </w:tcBorders>
            <w:shd w:val="clear" w:color="auto" w:fill="auto"/>
            <w:noWrap/>
            <w:vAlign w:val="bottom"/>
            <w:hideMark/>
          </w:tcPr>
          <w:p w14:paraId="5A9368D3" w14:textId="77777777" w:rsidR="003A1F27" w:rsidRPr="003A1F27" w:rsidRDefault="003A1F27" w:rsidP="003A1F27">
            <w:pPr>
              <w:spacing w:before="0" w:after="0" w:line="240" w:lineRule="auto"/>
              <w:jc w:val="center"/>
              <w:rPr>
                <w:ins w:id="98668" w:author="pete jones" w:date="2022-01-11T17:04:00Z"/>
                <w:rFonts w:ascii="Calibri" w:hAnsi="Calibri" w:cs="Calibri"/>
                <w:color w:val="000000"/>
                <w:sz w:val="22"/>
                <w:szCs w:val="22"/>
              </w:rPr>
            </w:pPr>
            <w:ins w:id="98669" w:author="pete jones" w:date="2022-01-11T17:04:00Z">
              <w:r w:rsidRPr="003A1F27">
                <w:rPr>
                  <w:rFonts w:ascii="Calibri" w:hAnsi="Calibri" w:cs="Calibri"/>
                  <w:color w:val="000000"/>
                  <w:sz w:val="22"/>
                  <w:szCs w:val="22"/>
                </w:rPr>
                <w:t>50</w:t>
              </w:r>
            </w:ins>
          </w:p>
        </w:tc>
        <w:tc>
          <w:tcPr>
            <w:tcW w:w="376" w:type="dxa"/>
            <w:tcBorders>
              <w:top w:val="nil"/>
              <w:left w:val="nil"/>
              <w:bottom w:val="single" w:sz="4" w:space="0" w:color="auto"/>
              <w:right w:val="single" w:sz="4" w:space="0" w:color="auto"/>
            </w:tcBorders>
            <w:shd w:val="clear" w:color="auto" w:fill="auto"/>
            <w:noWrap/>
            <w:vAlign w:val="bottom"/>
            <w:hideMark/>
          </w:tcPr>
          <w:p w14:paraId="64294450" w14:textId="77777777" w:rsidR="003A1F27" w:rsidRPr="003A1F27" w:rsidRDefault="003A1F27" w:rsidP="003A1F27">
            <w:pPr>
              <w:spacing w:before="0" w:after="0" w:line="240" w:lineRule="auto"/>
              <w:jc w:val="center"/>
              <w:rPr>
                <w:ins w:id="98670" w:author="pete jones" w:date="2022-01-11T17:04:00Z"/>
                <w:rFonts w:ascii="Calibri" w:hAnsi="Calibri" w:cs="Calibri"/>
                <w:color w:val="000000"/>
                <w:sz w:val="22"/>
                <w:szCs w:val="22"/>
              </w:rPr>
            </w:pPr>
            <w:ins w:id="98671"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1E2E8CDA" w14:textId="77777777" w:rsidR="003A1F27" w:rsidRPr="003A1F27" w:rsidRDefault="003A1F27" w:rsidP="003A1F27">
            <w:pPr>
              <w:spacing w:before="0" w:after="0" w:line="240" w:lineRule="auto"/>
              <w:jc w:val="center"/>
              <w:rPr>
                <w:ins w:id="98672" w:author="pete jones" w:date="2022-01-11T17:04:00Z"/>
                <w:rFonts w:ascii="Calibri" w:hAnsi="Calibri" w:cs="Calibri"/>
                <w:color w:val="000000"/>
                <w:sz w:val="22"/>
                <w:szCs w:val="22"/>
              </w:rPr>
            </w:pPr>
            <w:ins w:id="98673" w:author="pete jones" w:date="2022-01-11T17:04:00Z">
              <w:r w:rsidRPr="003A1F27">
                <w:rPr>
                  <w:rFonts w:ascii="Calibri" w:hAnsi="Calibri" w:cs="Calibri"/>
                  <w:color w:val="000000"/>
                  <w:sz w:val="22"/>
                  <w:szCs w:val="22"/>
                </w:rPr>
                <w:t>50</w:t>
              </w:r>
            </w:ins>
          </w:p>
        </w:tc>
      </w:tr>
      <w:tr w:rsidR="003A1F27" w:rsidRPr="003A1F27" w14:paraId="4AB0BE8F" w14:textId="77777777" w:rsidTr="003A1F27">
        <w:trPr>
          <w:trHeight w:val="300"/>
          <w:ins w:id="98674"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D6BE867" w14:textId="77777777" w:rsidR="003A1F27" w:rsidRPr="003A1F27" w:rsidRDefault="003A1F27" w:rsidP="003A1F27">
            <w:pPr>
              <w:spacing w:before="0" w:after="0" w:line="240" w:lineRule="auto"/>
              <w:jc w:val="center"/>
              <w:rPr>
                <w:ins w:id="98675" w:author="pete jones" w:date="2022-01-11T17:04:00Z"/>
                <w:rFonts w:ascii="Calibri" w:hAnsi="Calibri" w:cs="Calibri"/>
                <w:color w:val="000000"/>
                <w:sz w:val="22"/>
                <w:szCs w:val="22"/>
              </w:rPr>
            </w:pPr>
            <w:ins w:id="98676" w:author="pete jones" w:date="2022-01-11T17:04: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FBF8F75" w14:textId="77777777" w:rsidR="003A1F27" w:rsidRPr="003A1F27" w:rsidRDefault="003A1F27" w:rsidP="003A1F27">
            <w:pPr>
              <w:spacing w:before="0" w:after="0" w:line="240" w:lineRule="auto"/>
              <w:jc w:val="left"/>
              <w:rPr>
                <w:ins w:id="98677" w:author="pete jones" w:date="2022-01-11T17:04:00Z"/>
                <w:rFonts w:ascii="Calibri" w:hAnsi="Calibri" w:cs="Calibri"/>
                <w:color w:val="000000"/>
                <w:sz w:val="22"/>
                <w:szCs w:val="22"/>
              </w:rPr>
            </w:pPr>
            <w:ins w:id="98678" w:author="pete jones" w:date="2022-01-11T17:04:00Z">
              <w:r w:rsidRPr="003A1F27">
                <w:rPr>
                  <w:rFonts w:ascii="Calibri" w:hAnsi="Calibri" w:cs="Calibri"/>
                  <w:color w:val="000000"/>
                  <w:sz w:val="22"/>
                  <w:szCs w:val="22"/>
                </w:rPr>
                <w:t>Electronics and Mechanics</w:t>
              </w:r>
            </w:ins>
          </w:p>
        </w:tc>
        <w:tc>
          <w:tcPr>
            <w:tcW w:w="432" w:type="dxa"/>
            <w:tcBorders>
              <w:top w:val="nil"/>
              <w:left w:val="nil"/>
              <w:bottom w:val="single" w:sz="4" w:space="0" w:color="auto"/>
              <w:right w:val="single" w:sz="4" w:space="0" w:color="auto"/>
            </w:tcBorders>
            <w:shd w:val="clear" w:color="auto" w:fill="auto"/>
            <w:noWrap/>
            <w:vAlign w:val="bottom"/>
            <w:hideMark/>
          </w:tcPr>
          <w:p w14:paraId="22EF65C1" w14:textId="77777777" w:rsidR="003A1F27" w:rsidRPr="003A1F27" w:rsidRDefault="003A1F27" w:rsidP="003A1F27">
            <w:pPr>
              <w:spacing w:before="0" w:after="0" w:line="240" w:lineRule="auto"/>
              <w:jc w:val="center"/>
              <w:rPr>
                <w:ins w:id="98679" w:author="pete jones" w:date="2022-01-11T17:04:00Z"/>
                <w:rFonts w:ascii="Calibri" w:hAnsi="Calibri" w:cs="Calibri"/>
                <w:color w:val="000000"/>
                <w:sz w:val="22"/>
                <w:szCs w:val="22"/>
              </w:rPr>
            </w:pPr>
            <w:ins w:id="98680" w:author="pete jones" w:date="2022-01-11T17:04:00Z">
              <w:r w:rsidRPr="003A1F27">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551F6678" w14:textId="77777777" w:rsidR="003A1F27" w:rsidRPr="003A1F27" w:rsidRDefault="003A1F27" w:rsidP="003A1F27">
            <w:pPr>
              <w:spacing w:before="0" w:after="0" w:line="240" w:lineRule="auto"/>
              <w:jc w:val="center"/>
              <w:rPr>
                <w:ins w:id="98681" w:author="pete jones" w:date="2022-01-11T17:04:00Z"/>
                <w:rFonts w:ascii="Calibri" w:hAnsi="Calibri" w:cs="Calibri"/>
                <w:color w:val="000000"/>
                <w:sz w:val="22"/>
                <w:szCs w:val="22"/>
              </w:rPr>
            </w:pPr>
            <w:ins w:id="98682"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0AADCC4" w14:textId="77777777" w:rsidR="003A1F27" w:rsidRPr="003A1F27" w:rsidRDefault="003A1F27" w:rsidP="003A1F27">
            <w:pPr>
              <w:spacing w:before="0" w:after="0" w:line="240" w:lineRule="auto"/>
              <w:jc w:val="center"/>
              <w:rPr>
                <w:ins w:id="98683" w:author="pete jones" w:date="2022-01-11T17:04:00Z"/>
                <w:rFonts w:ascii="Calibri" w:hAnsi="Calibri" w:cs="Calibri"/>
                <w:color w:val="000000"/>
                <w:sz w:val="22"/>
                <w:szCs w:val="22"/>
              </w:rPr>
            </w:pPr>
            <w:ins w:id="98684"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E41682" w14:textId="77777777" w:rsidR="003A1F27" w:rsidRPr="003A1F27" w:rsidRDefault="003A1F27" w:rsidP="003A1F27">
            <w:pPr>
              <w:spacing w:before="0" w:after="0" w:line="240" w:lineRule="auto"/>
              <w:jc w:val="center"/>
              <w:rPr>
                <w:ins w:id="98685" w:author="pete jones" w:date="2022-01-11T17:04:00Z"/>
                <w:rFonts w:ascii="Calibri" w:hAnsi="Calibri" w:cs="Calibri"/>
                <w:color w:val="000000"/>
                <w:sz w:val="22"/>
                <w:szCs w:val="22"/>
              </w:rPr>
            </w:pPr>
            <w:ins w:id="98686"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4041C2" w14:textId="77777777" w:rsidR="003A1F27" w:rsidRPr="003A1F27" w:rsidRDefault="003A1F27" w:rsidP="003A1F27">
            <w:pPr>
              <w:spacing w:before="0" w:after="0" w:line="240" w:lineRule="auto"/>
              <w:jc w:val="center"/>
              <w:rPr>
                <w:ins w:id="98687" w:author="pete jones" w:date="2022-01-11T17:04:00Z"/>
                <w:rFonts w:ascii="Calibri" w:hAnsi="Calibri" w:cs="Calibri"/>
                <w:color w:val="000000"/>
                <w:sz w:val="22"/>
                <w:szCs w:val="22"/>
              </w:rPr>
            </w:pPr>
            <w:ins w:id="98688"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E2782B9" w14:textId="77777777" w:rsidR="003A1F27" w:rsidRPr="003A1F27" w:rsidRDefault="003A1F27" w:rsidP="003A1F27">
            <w:pPr>
              <w:spacing w:before="0" w:after="0" w:line="240" w:lineRule="auto"/>
              <w:jc w:val="center"/>
              <w:rPr>
                <w:ins w:id="98689" w:author="pete jones" w:date="2022-01-11T17:04:00Z"/>
                <w:rFonts w:ascii="Calibri" w:hAnsi="Calibri" w:cs="Calibri"/>
                <w:color w:val="000000"/>
                <w:sz w:val="22"/>
                <w:szCs w:val="22"/>
              </w:rPr>
            </w:pPr>
            <w:ins w:id="98690"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5CCEC57A" w14:textId="77777777" w:rsidR="003A1F27" w:rsidRPr="003A1F27" w:rsidRDefault="003A1F27" w:rsidP="003A1F27">
            <w:pPr>
              <w:spacing w:before="0" w:after="0" w:line="240" w:lineRule="auto"/>
              <w:jc w:val="center"/>
              <w:rPr>
                <w:ins w:id="98691" w:author="pete jones" w:date="2022-01-11T17:04:00Z"/>
                <w:rFonts w:ascii="Calibri" w:hAnsi="Calibri" w:cs="Calibri"/>
                <w:color w:val="000000"/>
                <w:sz w:val="22"/>
                <w:szCs w:val="22"/>
              </w:rPr>
            </w:pPr>
            <w:ins w:id="98692"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37AC419" w14:textId="77777777" w:rsidR="003A1F27" w:rsidRPr="003A1F27" w:rsidRDefault="003A1F27" w:rsidP="003A1F27">
            <w:pPr>
              <w:spacing w:before="0" w:after="0" w:line="240" w:lineRule="auto"/>
              <w:jc w:val="center"/>
              <w:rPr>
                <w:ins w:id="98693" w:author="pete jones" w:date="2022-01-11T17:04:00Z"/>
                <w:rFonts w:ascii="Calibri" w:hAnsi="Calibri" w:cs="Calibri"/>
                <w:color w:val="000000"/>
                <w:sz w:val="22"/>
                <w:szCs w:val="22"/>
              </w:rPr>
            </w:pPr>
            <w:ins w:id="98694" w:author="pete jones" w:date="2022-01-11T17:04:00Z">
              <w:r w:rsidRPr="003A1F27">
                <w:rPr>
                  <w:rFonts w:ascii="Calibri" w:hAnsi="Calibri" w:cs="Calibri"/>
                  <w:color w:val="000000"/>
                  <w:sz w:val="22"/>
                  <w:szCs w:val="22"/>
                </w:rPr>
                <w:t>33</w:t>
              </w:r>
            </w:ins>
          </w:p>
        </w:tc>
        <w:tc>
          <w:tcPr>
            <w:tcW w:w="376" w:type="dxa"/>
            <w:tcBorders>
              <w:top w:val="nil"/>
              <w:left w:val="nil"/>
              <w:bottom w:val="single" w:sz="4" w:space="0" w:color="auto"/>
              <w:right w:val="single" w:sz="4" w:space="0" w:color="auto"/>
            </w:tcBorders>
            <w:shd w:val="clear" w:color="auto" w:fill="auto"/>
            <w:noWrap/>
            <w:vAlign w:val="bottom"/>
            <w:hideMark/>
          </w:tcPr>
          <w:p w14:paraId="17C1A057" w14:textId="77777777" w:rsidR="003A1F27" w:rsidRPr="003A1F27" w:rsidRDefault="003A1F27" w:rsidP="003A1F27">
            <w:pPr>
              <w:spacing w:before="0" w:after="0" w:line="240" w:lineRule="auto"/>
              <w:jc w:val="center"/>
              <w:rPr>
                <w:ins w:id="98695" w:author="pete jones" w:date="2022-01-11T17:04:00Z"/>
                <w:rFonts w:ascii="Calibri" w:hAnsi="Calibri" w:cs="Calibri"/>
                <w:color w:val="000000"/>
                <w:sz w:val="22"/>
                <w:szCs w:val="22"/>
              </w:rPr>
            </w:pPr>
            <w:ins w:id="98696" w:author="pete jones" w:date="2022-01-11T17:04:00Z">
              <w:r w:rsidRPr="003A1F27">
                <w:rPr>
                  <w:rFonts w:ascii="Calibri" w:hAnsi="Calibri" w:cs="Calibri"/>
                  <w:color w:val="000000"/>
                  <w:sz w:val="22"/>
                  <w:szCs w:val="22"/>
                </w:rPr>
                <w:t>67</w:t>
              </w:r>
            </w:ins>
          </w:p>
        </w:tc>
        <w:tc>
          <w:tcPr>
            <w:tcW w:w="444" w:type="dxa"/>
            <w:tcBorders>
              <w:top w:val="nil"/>
              <w:left w:val="nil"/>
              <w:bottom w:val="single" w:sz="4" w:space="0" w:color="auto"/>
              <w:right w:val="single" w:sz="4" w:space="0" w:color="auto"/>
            </w:tcBorders>
            <w:shd w:val="clear" w:color="auto" w:fill="auto"/>
            <w:noWrap/>
            <w:vAlign w:val="bottom"/>
            <w:hideMark/>
          </w:tcPr>
          <w:p w14:paraId="7A30F85A" w14:textId="77777777" w:rsidR="003A1F27" w:rsidRPr="003A1F27" w:rsidRDefault="003A1F27" w:rsidP="003A1F27">
            <w:pPr>
              <w:spacing w:before="0" w:after="0" w:line="240" w:lineRule="auto"/>
              <w:jc w:val="center"/>
              <w:rPr>
                <w:ins w:id="98697" w:author="pete jones" w:date="2022-01-11T17:04:00Z"/>
                <w:rFonts w:ascii="Calibri" w:hAnsi="Calibri" w:cs="Calibri"/>
                <w:color w:val="000000"/>
                <w:sz w:val="22"/>
                <w:szCs w:val="22"/>
              </w:rPr>
            </w:pPr>
            <w:ins w:id="98698" w:author="pete jones" w:date="2022-01-11T17:04:00Z">
              <w:r w:rsidRPr="003A1F27">
                <w:rPr>
                  <w:rFonts w:ascii="Calibri" w:hAnsi="Calibri" w:cs="Calibri"/>
                  <w:color w:val="000000"/>
                  <w:sz w:val="22"/>
                  <w:szCs w:val="22"/>
                </w:rPr>
                <w:t>100</w:t>
              </w:r>
            </w:ins>
          </w:p>
        </w:tc>
        <w:tc>
          <w:tcPr>
            <w:tcW w:w="376" w:type="dxa"/>
            <w:tcBorders>
              <w:top w:val="nil"/>
              <w:left w:val="nil"/>
              <w:bottom w:val="single" w:sz="4" w:space="0" w:color="auto"/>
              <w:right w:val="single" w:sz="4" w:space="0" w:color="auto"/>
            </w:tcBorders>
            <w:shd w:val="clear" w:color="auto" w:fill="auto"/>
            <w:noWrap/>
            <w:vAlign w:val="bottom"/>
            <w:hideMark/>
          </w:tcPr>
          <w:p w14:paraId="43B4913A" w14:textId="77777777" w:rsidR="003A1F27" w:rsidRPr="003A1F27" w:rsidRDefault="003A1F27" w:rsidP="003A1F27">
            <w:pPr>
              <w:spacing w:before="0" w:after="0" w:line="240" w:lineRule="auto"/>
              <w:jc w:val="center"/>
              <w:rPr>
                <w:ins w:id="98699" w:author="pete jones" w:date="2022-01-11T17:04:00Z"/>
                <w:rFonts w:ascii="Calibri" w:hAnsi="Calibri" w:cs="Calibri"/>
                <w:color w:val="000000"/>
                <w:sz w:val="22"/>
                <w:szCs w:val="22"/>
              </w:rPr>
            </w:pPr>
            <w:ins w:id="98700"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013433B8" w14:textId="77777777" w:rsidR="003A1F27" w:rsidRPr="003A1F27" w:rsidRDefault="003A1F27" w:rsidP="003A1F27">
            <w:pPr>
              <w:spacing w:before="0" w:after="0" w:line="240" w:lineRule="auto"/>
              <w:jc w:val="center"/>
              <w:rPr>
                <w:ins w:id="98701" w:author="pete jones" w:date="2022-01-11T17:04:00Z"/>
                <w:rFonts w:ascii="Calibri" w:hAnsi="Calibri" w:cs="Calibri"/>
                <w:color w:val="000000"/>
                <w:sz w:val="22"/>
                <w:szCs w:val="22"/>
              </w:rPr>
            </w:pPr>
            <w:ins w:id="98702" w:author="pete jones" w:date="2022-01-11T17:04:00Z">
              <w:r w:rsidRPr="003A1F27">
                <w:rPr>
                  <w:rFonts w:ascii="Calibri" w:hAnsi="Calibri" w:cs="Calibri"/>
                  <w:color w:val="000000"/>
                  <w:sz w:val="22"/>
                  <w:szCs w:val="22"/>
                </w:rPr>
                <w:t> </w:t>
              </w:r>
            </w:ins>
          </w:p>
        </w:tc>
      </w:tr>
      <w:tr w:rsidR="003A1F27" w:rsidRPr="003A1F27" w14:paraId="40DF9C3E" w14:textId="77777777" w:rsidTr="003A1F27">
        <w:trPr>
          <w:trHeight w:val="300"/>
          <w:ins w:id="98703"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98B4DF0" w14:textId="77777777" w:rsidR="003A1F27" w:rsidRPr="003A1F27" w:rsidRDefault="003A1F27" w:rsidP="003A1F27">
            <w:pPr>
              <w:spacing w:before="0" w:after="0" w:line="240" w:lineRule="auto"/>
              <w:jc w:val="center"/>
              <w:rPr>
                <w:ins w:id="98704" w:author="pete jones" w:date="2022-01-11T17:04:00Z"/>
                <w:rFonts w:ascii="Calibri" w:hAnsi="Calibri" w:cs="Calibri"/>
                <w:color w:val="000000"/>
                <w:sz w:val="22"/>
                <w:szCs w:val="22"/>
              </w:rPr>
            </w:pPr>
            <w:ins w:id="98705" w:author="pete jones" w:date="2022-01-11T17:04: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039DB42" w14:textId="77777777" w:rsidR="003A1F27" w:rsidRPr="003A1F27" w:rsidRDefault="003A1F27" w:rsidP="003A1F27">
            <w:pPr>
              <w:spacing w:before="0" w:after="0" w:line="240" w:lineRule="auto"/>
              <w:jc w:val="left"/>
              <w:rPr>
                <w:ins w:id="98706" w:author="pete jones" w:date="2022-01-11T17:04:00Z"/>
                <w:rFonts w:ascii="Calibri" w:hAnsi="Calibri" w:cs="Calibri"/>
                <w:color w:val="000000"/>
                <w:sz w:val="22"/>
                <w:szCs w:val="22"/>
              </w:rPr>
            </w:pPr>
            <w:ins w:id="98707" w:author="pete jones" w:date="2022-01-11T17:04:00Z">
              <w:r w:rsidRPr="003A1F27">
                <w:rPr>
                  <w:rFonts w:ascii="Calibri" w:hAnsi="Calibri" w:cs="Calibri"/>
                  <w:color w:val="000000"/>
                  <w:sz w:val="22"/>
                  <w:szCs w:val="22"/>
                </w:rPr>
                <w:t>Engineering Materials</w:t>
              </w:r>
            </w:ins>
          </w:p>
        </w:tc>
        <w:tc>
          <w:tcPr>
            <w:tcW w:w="432" w:type="dxa"/>
            <w:tcBorders>
              <w:top w:val="nil"/>
              <w:left w:val="nil"/>
              <w:bottom w:val="single" w:sz="4" w:space="0" w:color="auto"/>
              <w:right w:val="single" w:sz="4" w:space="0" w:color="auto"/>
            </w:tcBorders>
            <w:shd w:val="clear" w:color="auto" w:fill="auto"/>
            <w:noWrap/>
            <w:vAlign w:val="bottom"/>
            <w:hideMark/>
          </w:tcPr>
          <w:p w14:paraId="769D628B" w14:textId="77777777" w:rsidR="003A1F27" w:rsidRPr="003A1F27" w:rsidRDefault="003A1F27" w:rsidP="003A1F27">
            <w:pPr>
              <w:spacing w:before="0" w:after="0" w:line="240" w:lineRule="auto"/>
              <w:jc w:val="center"/>
              <w:rPr>
                <w:ins w:id="98708" w:author="pete jones" w:date="2022-01-11T17:04:00Z"/>
                <w:rFonts w:ascii="Calibri" w:hAnsi="Calibri" w:cs="Calibri"/>
                <w:color w:val="000000"/>
                <w:sz w:val="22"/>
                <w:szCs w:val="22"/>
              </w:rPr>
            </w:pPr>
            <w:ins w:id="98709" w:author="pete jones" w:date="2022-01-11T17:04: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EDA5A2C" w14:textId="77777777" w:rsidR="003A1F27" w:rsidRPr="003A1F27" w:rsidRDefault="003A1F27" w:rsidP="003A1F27">
            <w:pPr>
              <w:spacing w:before="0" w:after="0" w:line="240" w:lineRule="auto"/>
              <w:jc w:val="center"/>
              <w:rPr>
                <w:ins w:id="98710" w:author="pete jones" w:date="2022-01-11T17:04:00Z"/>
                <w:rFonts w:ascii="Calibri" w:hAnsi="Calibri" w:cs="Calibri"/>
                <w:color w:val="000000"/>
                <w:sz w:val="22"/>
                <w:szCs w:val="22"/>
              </w:rPr>
            </w:pPr>
            <w:ins w:id="98711"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9C1FE35" w14:textId="77777777" w:rsidR="003A1F27" w:rsidRPr="003A1F27" w:rsidRDefault="003A1F27" w:rsidP="003A1F27">
            <w:pPr>
              <w:spacing w:before="0" w:after="0" w:line="240" w:lineRule="auto"/>
              <w:jc w:val="center"/>
              <w:rPr>
                <w:ins w:id="98712" w:author="pete jones" w:date="2022-01-11T17:04:00Z"/>
                <w:rFonts w:ascii="Calibri" w:hAnsi="Calibri" w:cs="Calibri"/>
                <w:color w:val="000000"/>
                <w:sz w:val="22"/>
                <w:szCs w:val="22"/>
              </w:rPr>
            </w:pPr>
            <w:ins w:id="98713"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42283F" w14:textId="77777777" w:rsidR="003A1F27" w:rsidRPr="003A1F27" w:rsidRDefault="003A1F27" w:rsidP="003A1F27">
            <w:pPr>
              <w:spacing w:before="0" w:after="0" w:line="240" w:lineRule="auto"/>
              <w:jc w:val="center"/>
              <w:rPr>
                <w:ins w:id="98714" w:author="pete jones" w:date="2022-01-11T17:04:00Z"/>
                <w:rFonts w:ascii="Calibri" w:hAnsi="Calibri" w:cs="Calibri"/>
                <w:color w:val="000000"/>
                <w:sz w:val="22"/>
                <w:szCs w:val="22"/>
              </w:rPr>
            </w:pPr>
            <w:ins w:id="98715"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0ECF6E" w14:textId="77777777" w:rsidR="003A1F27" w:rsidRPr="003A1F27" w:rsidRDefault="003A1F27" w:rsidP="003A1F27">
            <w:pPr>
              <w:spacing w:before="0" w:after="0" w:line="240" w:lineRule="auto"/>
              <w:jc w:val="center"/>
              <w:rPr>
                <w:ins w:id="98716" w:author="pete jones" w:date="2022-01-11T17:04:00Z"/>
                <w:rFonts w:ascii="Calibri" w:hAnsi="Calibri" w:cs="Calibri"/>
                <w:color w:val="000000"/>
                <w:sz w:val="22"/>
                <w:szCs w:val="22"/>
              </w:rPr>
            </w:pPr>
            <w:ins w:id="98717"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63880F0" w14:textId="77777777" w:rsidR="003A1F27" w:rsidRPr="003A1F27" w:rsidRDefault="003A1F27" w:rsidP="003A1F27">
            <w:pPr>
              <w:spacing w:before="0" w:after="0" w:line="240" w:lineRule="auto"/>
              <w:jc w:val="center"/>
              <w:rPr>
                <w:ins w:id="98718" w:author="pete jones" w:date="2022-01-11T17:04:00Z"/>
                <w:rFonts w:ascii="Calibri" w:hAnsi="Calibri" w:cs="Calibri"/>
                <w:color w:val="000000"/>
                <w:sz w:val="22"/>
                <w:szCs w:val="22"/>
              </w:rPr>
            </w:pPr>
            <w:ins w:id="98719"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40B71FB9" w14:textId="77777777" w:rsidR="003A1F27" w:rsidRPr="003A1F27" w:rsidRDefault="003A1F27" w:rsidP="003A1F27">
            <w:pPr>
              <w:spacing w:before="0" w:after="0" w:line="240" w:lineRule="auto"/>
              <w:jc w:val="center"/>
              <w:rPr>
                <w:ins w:id="98720" w:author="pete jones" w:date="2022-01-11T17:04:00Z"/>
                <w:rFonts w:ascii="Calibri" w:hAnsi="Calibri" w:cs="Calibri"/>
                <w:color w:val="000000"/>
                <w:sz w:val="22"/>
                <w:szCs w:val="22"/>
              </w:rPr>
            </w:pPr>
            <w:ins w:id="98721"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4C48E050" w14:textId="77777777" w:rsidR="003A1F27" w:rsidRPr="003A1F27" w:rsidRDefault="003A1F27" w:rsidP="003A1F27">
            <w:pPr>
              <w:spacing w:before="0" w:after="0" w:line="240" w:lineRule="auto"/>
              <w:jc w:val="center"/>
              <w:rPr>
                <w:ins w:id="98722" w:author="pete jones" w:date="2022-01-11T17:04:00Z"/>
                <w:rFonts w:ascii="Calibri" w:hAnsi="Calibri" w:cs="Calibri"/>
                <w:color w:val="000000"/>
                <w:sz w:val="22"/>
                <w:szCs w:val="22"/>
              </w:rPr>
            </w:pPr>
            <w:ins w:id="98723" w:author="pete jones" w:date="2022-01-11T17:04:00Z">
              <w:r w:rsidRPr="003A1F27">
                <w:rPr>
                  <w:rFonts w:ascii="Calibri" w:hAnsi="Calibri" w:cs="Calibri"/>
                  <w:color w:val="000000"/>
                  <w:sz w:val="22"/>
                  <w:szCs w:val="22"/>
                </w:rPr>
                <w:t>30</w:t>
              </w:r>
            </w:ins>
          </w:p>
        </w:tc>
        <w:tc>
          <w:tcPr>
            <w:tcW w:w="376" w:type="dxa"/>
            <w:tcBorders>
              <w:top w:val="nil"/>
              <w:left w:val="nil"/>
              <w:bottom w:val="single" w:sz="4" w:space="0" w:color="auto"/>
              <w:right w:val="single" w:sz="4" w:space="0" w:color="auto"/>
            </w:tcBorders>
            <w:shd w:val="clear" w:color="auto" w:fill="auto"/>
            <w:noWrap/>
            <w:vAlign w:val="bottom"/>
            <w:hideMark/>
          </w:tcPr>
          <w:p w14:paraId="22D22A51" w14:textId="77777777" w:rsidR="003A1F27" w:rsidRPr="003A1F27" w:rsidRDefault="003A1F27" w:rsidP="003A1F27">
            <w:pPr>
              <w:spacing w:before="0" w:after="0" w:line="240" w:lineRule="auto"/>
              <w:jc w:val="center"/>
              <w:rPr>
                <w:ins w:id="98724" w:author="pete jones" w:date="2022-01-11T17:04:00Z"/>
                <w:rFonts w:ascii="Calibri" w:hAnsi="Calibri" w:cs="Calibri"/>
                <w:color w:val="000000"/>
                <w:sz w:val="22"/>
                <w:szCs w:val="22"/>
              </w:rPr>
            </w:pPr>
            <w:ins w:id="98725" w:author="pete jones" w:date="2022-01-11T17:04:00Z">
              <w:r w:rsidRPr="003A1F27">
                <w:rPr>
                  <w:rFonts w:ascii="Calibri" w:hAnsi="Calibri" w:cs="Calibri"/>
                  <w:color w:val="000000"/>
                  <w:sz w:val="22"/>
                  <w:szCs w:val="22"/>
                </w:rPr>
                <w:t>70</w:t>
              </w:r>
            </w:ins>
          </w:p>
        </w:tc>
        <w:tc>
          <w:tcPr>
            <w:tcW w:w="444" w:type="dxa"/>
            <w:tcBorders>
              <w:top w:val="nil"/>
              <w:left w:val="nil"/>
              <w:bottom w:val="single" w:sz="4" w:space="0" w:color="auto"/>
              <w:right w:val="single" w:sz="4" w:space="0" w:color="auto"/>
            </w:tcBorders>
            <w:shd w:val="clear" w:color="auto" w:fill="auto"/>
            <w:noWrap/>
            <w:vAlign w:val="bottom"/>
            <w:hideMark/>
          </w:tcPr>
          <w:p w14:paraId="73AE2350" w14:textId="77777777" w:rsidR="003A1F27" w:rsidRPr="003A1F27" w:rsidRDefault="003A1F27" w:rsidP="003A1F27">
            <w:pPr>
              <w:spacing w:before="0" w:after="0" w:line="240" w:lineRule="auto"/>
              <w:jc w:val="center"/>
              <w:rPr>
                <w:ins w:id="98726" w:author="pete jones" w:date="2022-01-11T17:04:00Z"/>
                <w:rFonts w:ascii="Calibri" w:hAnsi="Calibri" w:cs="Calibri"/>
                <w:color w:val="000000"/>
                <w:sz w:val="22"/>
                <w:szCs w:val="22"/>
              </w:rPr>
            </w:pPr>
            <w:ins w:id="98727" w:author="pete jones" w:date="2022-01-11T17:04:00Z">
              <w:r w:rsidRPr="003A1F27">
                <w:rPr>
                  <w:rFonts w:ascii="Calibri" w:hAnsi="Calibri" w:cs="Calibri"/>
                  <w:color w:val="000000"/>
                  <w:sz w:val="22"/>
                  <w:szCs w:val="22"/>
                </w:rPr>
                <w:t>75</w:t>
              </w:r>
            </w:ins>
          </w:p>
        </w:tc>
        <w:tc>
          <w:tcPr>
            <w:tcW w:w="376" w:type="dxa"/>
            <w:tcBorders>
              <w:top w:val="nil"/>
              <w:left w:val="nil"/>
              <w:bottom w:val="single" w:sz="4" w:space="0" w:color="auto"/>
              <w:right w:val="single" w:sz="4" w:space="0" w:color="auto"/>
            </w:tcBorders>
            <w:shd w:val="clear" w:color="auto" w:fill="auto"/>
            <w:noWrap/>
            <w:vAlign w:val="bottom"/>
            <w:hideMark/>
          </w:tcPr>
          <w:p w14:paraId="7A8DB59C" w14:textId="77777777" w:rsidR="003A1F27" w:rsidRPr="003A1F27" w:rsidRDefault="003A1F27" w:rsidP="003A1F27">
            <w:pPr>
              <w:spacing w:before="0" w:after="0" w:line="240" w:lineRule="auto"/>
              <w:jc w:val="center"/>
              <w:rPr>
                <w:ins w:id="98728" w:author="pete jones" w:date="2022-01-11T17:04:00Z"/>
                <w:rFonts w:ascii="Calibri" w:hAnsi="Calibri" w:cs="Calibri"/>
                <w:color w:val="000000"/>
                <w:sz w:val="22"/>
                <w:szCs w:val="22"/>
              </w:rPr>
            </w:pPr>
            <w:ins w:id="98729"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297D2420" w14:textId="77777777" w:rsidR="003A1F27" w:rsidRPr="003A1F27" w:rsidRDefault="003A1F27" w:rsidP="003A1F27">
            <w:pPr>
              <w:spacing w:before="0" w:after="0" w:line="240" w:lineRule="auto"/>
              <w:jc w:val="center"/>
              <w:rPr>
                <w:ins w:id="98730" w:author="pete jones" w:date="2022-01-11T17:04:00Z"/>
                <w:rFonts w:ascii="Calibri" w:hAnsi="Calibri" w:cs="Calibri"/>
                <w:color w:val="000000"/>
                <w:sz w:val="22"/>
                <w:szCs w:val="22"/>
              </w:rPr>
            </w:pPr>
            <w:ins w:id="98731" w:author="pete jones" w:date="2022-01-11T17:04:00Z">
              <w:r w:rsidRPr="003A1F27">
                <w:rPr>
                  <w:rFonts w:ascii="Calibri" w:hAnsi="Calibri" w:cs="Calibri"/>
                  <w:color w:val="000000"/>
                  <w:sz w:val="22"/>
                  <w:szCs w:val="22"/>
                </w:rPr>
                <w:t>25</w:t>
              </w:r>
            </w:ins>
          </w:p>
        </w:tc>
      </w:tr>
      <w:tr w:rsidR="003A1F27" w:rsidRPr="003A1F27" w14:paraId="21259EF1" w14:textId="77777777" w:rsidTr="003A1F27">
        <w:trPr>
          <w:trHeight w:val="300"/>
          <w:ins w:id="98732"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D79CE57" w14:textId="77777777" w:rsidR="003A1F27" w:rsidRPr="003A1F27" w:rsidRDefault="003A1F27" w:rsidP="003A1F27">
            <w:pPr>
              <w:spacing w:before="0" w:after="0" w:line="240" w:lineRule="auto"/>
              <w:jc w:val="center"/>
              <w:rPr>
                <w:ins w:id="98733" w:author="pete jones" w:date="2022-01-11T17:04:00Z"/>
                <w:rFonts w:ascii="Calibri" w:hAnsi="Calibri" w:cs="Calibri"/>
                <w:color w:val="000000"/>
                <w:sz w:val="22"/>
                <w:szCs w:val="22"/>
              </w:rPr>
            </w:pPr>
            <w:ins w:id="98734" w:author="pete jones" w:date="2022-01-11T17:04: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4EDB4F3" w14:textId="77777777" w:rsidR="003A1F27" w:rsidRPr="003A1F27" w:rsidRDefault="003A1F27" w:rsidP="003A1F27">
            <w:pPr>
              <w:spacing w:before="0" w:after="0" w:line="240" w:lineRule="auto"/>
              <w:jc w:val="left"/>
              <w:rPr>
                <w:ins w:id="98735" w:author="pete jones" w:date="2022-01-11T17:04:00Z"/>
                <w:rFonts w:ascii="Calibri" w:hAnsi="Calibri" w:cs="Calibri"/>
                <w:color w:val="000000"/>
                <w:sz w:val="22"/>
                <w:szCs w:val="22"/>
              </w:rPr>
            </w:pPr>
            <w:ins w:id="98736" w:author="pete jones" w:date="2022-01-11T17:04:00Z">
              <w:r w:rsidRPr="003A1F27">
                <w:rPr>
                  <w:rFonts w:ascii="Calibri" w:hAnsi="Calibri" w:cs="Calibri"/>
                  <w:color w:val="000000"/>
                  <w:sz w:val="22"/>
                  <w:szCs w:val="22"/>
                </w:rPr>
                <w:t>Thermofluids 1</w:t>
              </w:r>
            </w:ins>
          </w:p>
        </w:tc>
        <w:tc>
          <w:tcPr>
            <w:tcW w:w="432" w:type="dxa"/>
            <w:tcBorders>
              <w:top w:val="nil"/>
              <w:left w:val="nil"/>
              <w:bottom w:val="single" w:sz="4" w:space="0" w:color="auto"/>
              <w:right w:val="single" w:sz="4" w:space="0" w:color="auto"/>
            </w:tcBorders>
            <w:shd w:val="clear" w:color="auto" w:fill="auto"/>
            <w:noWrap/>
            <w:vAlign w:val="bottom"/>
            <w:hideMark/>
          </w:tcPr>
          <w:p w14:paraId="4E43A3D8" w14:textId="77777777" w:rsidR="003A1F27" w:rsidRPr="003A1F27" w:rsidRDefault="003A1F27" w:rsidP="003A1F27">
            <w:pPr>
              <w:spacing w:before="0" w:after="0" w:line="240" w:lineRule="auto"/>
              <w:jc w:val="center"/>
              <w:rPr>
                <w:ins w:id="98737" w:author="pete jones" w:date="2022-01-11T17:04:00Z"/>
                <w:rFonts w:ascii="Calibri" w:hAnsi="Calibri" w:cs="Calibri"/>
                <w:color w:val="000000"/>
                <w:sz w:val="22"/>
                <w:szCs w:val="22"/>
              </w:rPr>
            </w:pPr>
            <w:ins w:id="98738" w:author="pete jones" w:date="2022-01-11T17:04:00Z">
              <w:r w:rsidRPr="003A1F27">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3F17FF2" w14:textId="77777777" w:rsidR="003A1F27" w:rsidRPr="003A1F27" w:rsidRDefault="003A1F27" w:rsidP="003A1F27">
            <w:pPr>
              <w:spacing w:before="0" w:after="0" w:line="240" w:lineRule="auto"/>
              <w:jc w:val="center"/>
              <w:rPr>
                <w:ins w:id="98739" w:author="pete jones" w:date="2022-01-11T17:04:00Z"/>
                <w:rFonts w:ascii="Calibri" w:hAnsi="Calibri" w:cs="Calibri"/>
                <w:color w:val="000000"/>
                <w:sz w:val="22"/>
                <w:szCs w:val="22"/>
              </w:rPr>
            </w:pPr>
            <w:ins w:id="98740"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2C61EA9" w14:textId="77777777" w:rsidR="003A1F27" w:rsidRPr="003A1F27" w:rsidRDefault="003A1F27" w:rsidP="003A1F27">
            <w:pPr>
              <w:spacing w:before="0" w:after="0" w:line="240" w:lineRule="auto"/>
              <w:jc w:val="center"/>
              <w:rPr>
                <w:ins w:id="98741" w:author="pete jones" w:date="2022-01-11T17:04:00Z"/>
                <w:rFonts w:ascii="Calibri" w:hAnsi="Calibri" w:cs="Calibri"/>
                <w:color w:val="000000"/>
                <w:sz w:val="22"/>
                <w:szCs w:val="22"/>
              </w:rPr>
            </w:pPr>
            <w:ins w:id="98742"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9318A0" w14:textId="77777777" w:rsidR="003A1F27" w:rsidRPr="003A1F27" w:rsidRDefault="003A1F27" w:rsidP="003A1F27">
            <w:pPr>
              <w:spacing w:before="0" w:after="0" w:line="240" w:lineRule="auto"/>
              <w:jc w:val="center"/>
              <w:rPr>
                <w:ins w:id="98743" w:author="pete jones" w:date="2022-01-11T17:04:00Z"/>
                <w:rFonts w:ascii="Calibri" w:hAnsi="Calibri" w:cs="Calibri"/>
                <w:color w:val="000000"/>
                <w:sz w:val="22"/>
                <w:szCs w:val="22"/>
              </w:rPr>
            </w:pPr>
            <w:ins w:id="98744"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724AD29" w14:textId="77777777" w:rsidR="003A1F27" w:rsidRPr="003A1F27" w:rsidRDefault="003A1F27" w:rsidP="003A1F27">
            <w:pPr>
              <w:spacing w:before="0" w:after="0" w:line="240" w:lineRule="auto"/>
              <w:jc w:val="center"/>
              <w:rPr>
                <w:ins w:id="98745" w:author="pete jones" w:date="2022-01-11T17:04:00Z"/>
                <w:rFonts w:ascii="Calibri" w:hAnsi="Calibri" w:cs="Calibri"/>
                <w:color w:val="000000"/>
                <w:sz w:val="22"/>
                <w:szCs w:val="22"/>
              </w:rPr>
            </w:pPr>
            <w:ins w:id="98746"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513BB43" w14:textId="77777777" w:rsidR="003A1F27" w:rsidRPr="003A1F27" w:rsidRDefault="003A1F27" w:rsidP="003A1F27">
            <w:pPr>
              <w:spacing w:before="0" w:after="0" w:line="240" w:lineRule="auto"/>
              <w:jc w:val="center"/>
              <w:rPr>
                <w:ins w:id="98747" w:author="pete jones" w:date="2022-01-11T17:04:00Z"/>
                <w:rFonts w:ascii="Calibri" w:hAnsi="Calibri" w:cs="Calibri"/>
                <w:color w:val="000000"/>
                <w:sz w:val="22"/>
                <w:szCs w:val="22"/>
              </w:rPr>
            </w:pPr>
            <w:ins w:id="98748"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2103CA1D" w14:textId="77777777" w:rsidR="003A1F27" w:rsidRPr="003A1F27" w:rsidRDefault="003A1F27" w:rsidP="003A1F27">
            <w:pPr>
              <w:spacing w:before="0" w:after="0" w:line="240" w:lineRule="auto"/>
              <w:jc w:val="center"/>
              <w:rPr>
                <w:ins w:id="98749" w:author="pete jones" w:date="2022-01-11T17:04:00Z"/>
                <w:rFonts w:ascii="Calibri" w:hAnsi="Calibri" w:cs="Calibri"/>
                <w:color w:val="000000"/>
                <w:sz w:val="22"/>
                <w:szCs w:val="22"/>
              </w:rPr>
            </w:pPr>
            <w:ins w:id="98750"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296D8D08" w14:textId="77777777" w:rsidR="003A1F27" w:rsidRPr="003A1F27" w:rsidRDefault="003A1F27" w:rsidP="003A1F27">
            <w:pPr>
              <w:spacing w:before="0" w:after="0" w:line="240" w:lineRule="auto"/>
              <w:jc w:val="center"/>
              <w:rPr>
                <w:ins w:id="98751" w:author="pete jones" w:date="2022-01-11T17:04:00Z"/>
                <w:rFonts w:ascii="Calibri" w:hAnsi="Calibri" w:cs="Calibri"/>
                <w:color w:val="000000"/>
                <w:sz w:val="22"/>
                <w:szCs w:val="22"/>
              </w:rPr>
            </w:pPr>
            <w:ins w:id="98752" w:author="pete jones" w:date="2022-01-11T17:04:00Z">
              <w:r w:rsidRPr="003A1F27">
                <w:rPr>
                  <w:rFonts w:ascii="Calibri" w:hAnsi="Calibri" w:cs="Calibri"/>
                  <w:color w:val="000000"/>
                  <w:sz w:val="22"/>
                  <w:szCs w:val="22"/>
                </w:rPr>
                <w:t>30</w:t>
              </w:r>
            </w:ins>
          </w:p>
        </w:tc>
        <w:tc>
          <w:tcPr>
            <w:tcW w:w="376" w:type="dxa"/>
            <w:tcBorders>
              <w:top w:val="nil"/>
              <w:left w:val="nil"/>
              <w:bottom w:val="single" w:sz="4" w:space="0" w:color="auto"/>
              <w:right w:val="single" w:sz="4" w:space="0" w:color="auto"/>
            </w:tcBorders>
            <w:shd w:val="clear" w:color="auto" w:fill="auto"/>
            <w:noWrap/>
            <w:vAlign w:val="bottom"/>
            <w:hideMark/>
          </w:tcPr>
          <w:p w14:paraId="6AC84538" w14:textId="77777777" w:rsidR="003A1F27" w:rsidRPr="003A1F27" w:rsidRDefault="003A1F27" w:rsidP="003A1F27">
            <w:pPr>
              <w:spacing w:before="0" w:after="0" w:line="240" w:lineRule="auto"/>
              <w:jc w:val="center"/>
              <w:rPr>
                <w:ins w:id="98753" w:author="pete jones" w:date="2022-01-11T17:04:00Z"/>
                <w:rFonts w:ascii="Calibri" w:hAnsi="Calibri" w:cs="Calibri"/>
                <w:color w:val="000000"/>
                <w:sz w:val="22"/>
                <w:szCs w:val="22"/>
              </w:rPr>
            </w:pPr>
            <w:ins w:id="98754" w:author="pete jones" w:date="2022-01-11T17:04:00Z">
              <w:r w:rsidRPr="003A1F27">
                <w:rPr>
                  <w:rFonts w:ascii="Calibri" w:hAnsi="Calibri" w:cs="Calibri"/>
                  <w:color w:val="000000"/>
                  <w:sz w:val="22"/>
                  <w:szCs w:val="22"/>
                </w:rPr>
                <w:t>70</w:t>
              </w:r>
            </w:ins>
          </w:p>
        </w:tc>
        <w:tc>
          <w:tcPr>
            <w:tcW w:w="444" w:type="dxa"/>
            <w:tcBorders>
              <w:top w:val="nil"/>
              <w:left w:val="nil"/>
              <w:bottom w:val="single" w:sz="4" w:space="0" w:color="auto"/>
              <w:right w:val="single" w:sz="4" w:space="0" w:color="auto"/>
            </w:tcBorders>
            <w:shd w:val="clear" w:color="auto" w:fill="auto"/>
            <w:noWrap/>
            <w:vAlign w:val="bottom"/>
            <w:hideMark/>
          </w:tcPr>
          <w:p w14:paraId="201462F7" w14:textId="77777777" w:rsidR="003A1F27" w:rsidRPr="003A1F27" w:rsidRDefault="003A1F27" w:rsidP="003A1F27">
            <w:pPr>
              <w:spacing w:before="0" w:after="0" w:line="240" w:lineRule="auto"/>
              <w:jc w:val="center"/>
              <w:rPr>
                <w:ins w:id="98755" w:author="pete jones" w:date="2022-01-11T17:04:00Z"/>
                <w:rFonts w:ascii="Calibri" w:hAnsi="Calibri" w:cs="Calibri"/>
                <w:color w:val="000000"/>
                <w:sz w:val="22"/>
                <w:szCs w:val="22"/>
              </w:rPr>
            </w:pPr>
            <w:ins w:id="98756" w:author="pete jones" w:date="2022-01-11T17:04:00Z">
              <w:r w:rsidRPr="003A1F27">
                <w:rPr>
                  <w:rFonts w:ascii="Calibri" w:hAnsi="Calibri" w:cs="Calibri"/>
                  <w:color w:val="000000"/>
                  <w:sz w:val="22"/>
                  <w:szCs w:val="22"/>
                </w:rPr>
                <w:t>60</w:t>
              </w:r>
            </w:ins>
          </w:p>
        </w:tc>
        <w:tc>
          <w:tcPr>
            <w:tcW w:w="376" w:type="dxa"/>
            <w:tcBorders>
              <w:top w:val="nil"/>
              <w:left w:val="nil"/>
              <w:bottom w:val="single" w:sz="4" w:space="0" w:color="auto"/>
              <w:right w:val="single" w:sz="4" w:space="0" w:color="auto"/>
            </w:tcBorders>
            <w:shd w:val="clear" w:color="auto" w:fill="auto"/>
            <w:noWrap/>
            <w:vAlign w:val="bottom"/>
            <w:hideMark/>
          </w:tcPr>
          <w:p w14:paraId="49256DAE" w14:textId="77777777" w:rsidR="003A1F27" w:rsidRPr="003A1F27" w:rsidRDefault="003A1F27" w:rsidP="003A1F27">
            <w:pPr>
              <w:spacing w:before="0" w:after="0" w:line="240" w:lineRule="auto"/>
              <w:jc w:val="center"/>
              <w:rPr>
                <w:ins w:id="98757" w:author="pete jones" w:date="2022-01-11T17:04:00Z"/>
                <w:rFonts w:ascii="Calibri" w:hAnsi="Calibri" w:cs="Calibri"/>
                <w:color w:val="000000"/>
                <w:sz w:val="22"/>
                <w:szCs w:val="22"/>
              </w:rPr>
            </w:pPr>
            <w:ins w:id="98758"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3BED7EC8" w14:textId="77777777" w:rsidR="003A1F27" w:rsidRPr="003A1F27" w:rsidRDefault="003A1F27" w:rsidP="003A1F27">
            <w:pPr>
              <w:spacing w:before="0" w:after="0" w:line="240" w:lineRule="auto"/>
              <w:jc w:val="center"/>
              <w:rPr>
                <w:ins w:id="98759" w:author="pete jones" w:date="2022-01-11T17:04:00Z"/>
                <w:rFonts w:ascii="Calibri" w:hAnsi="Calibri" w:cs="Calibri"/>
                <w:color w:val="000000"/>
                <w:sz w:val="22"/>
                <w:szCs w:val="22"/>
              </w:rPr>
            </w:pPr>
            <w:ins w:id="98760" w:author="pete jones" w:date="2022-01-11T17:04:00Z">
              <w:r w:rsidRPr="003A1F27">
                <w:rPr>
                  <w:rFonts w:ascii="Calibri" w:hAnsi="Calibri" w:cs="Calibri"/>
                  <w:color w:val="000000"/>
                  <w:sz w:val="22"/>
                  <w:szCs w:val="22"/>
                </w:rPr>
                <w:t>40</w:t>
              </w:r>
            </w:ins>
          </w:p>
        </w:tc>
      </w:tr>
      <w:tr w:rsidR="003A1F27" w:rsidRPr="003A1F27" w14:paraId="532DD0CC" w14:textId="77777777" w:rsidTr="003A1F27">
        <w:trPr>
          <w:trHeight w:val="300"/>
          <w:ins w:id="98761"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B4F46B0" w14:textId="77777777" w:rsidR="003A1F27" w:rsidRPr="003A1F27" w:rsidRDefault="003A1F27" w:rsidP="003A1F27">
            <w:pPr>
              <w:spacing w:before="0" w:after="0" w:line="240" w:lineRule="auto"/>
              <w:jc w:val="center"/>
              <w:rPr>
                <w:ins w:id="98762" w:author="pete jones" w:date="2022-01-11T17:04:00Z"/>
                <w:rFonts w:ascii="Calibri" w:hAnsi="Calibri" w:cs="Calibri"/>
                <w:color w:val="000000"/>
                <w:sz w:val="22"/>
                <w:szCs w:val="22"/>
              </w:rPr>
            </w:pPr>
            <w:ins w:id="98763" w:author="pete jones" w:date="2022-01-11T17:04: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B579E2F" w14:textId="77777777" w:rsidR="003A1F27" w:rsidRPr="003A1F27" w:rsidRDefault="003A1F27" w:rsidP="003A1F27">
            <w:pPr>
              <w:spacing w:before="0" w:after="0" w:line="240" w:lineRule="auto"/>
              <w:jc w:val="left"/>
              <w:rPr>
                <w:ins w:id="98764" w:author="pete jones" w:date="2022-01-11T17:04:00Z"/>
                <w:rFonts w:ascii="Calibri" w:hAnsi="Calibri" w:cs="Calibri"/>
                <w:color w:val="000000"/>
                <w:sz w:val="22"/>
                <w:szCs w:val="22"/>
              </w:rPr>
            </w:pPr>
            <w:ins w:id="98765" w:author="pete jones" w:date="2022-01-11T17:04:00Z">
              <w:r w:rsidRPr="003A1F27">
                <w:rPr>
                  <w:rFonts w:ascii="Calibri" w:hAnsi="Calibri" w:cs="Calibri"/>
                  <w:color w:val="000000"/>
                  <w:sz w:val="22"/>
                  <w:szCs w:val="22"/>
                </w:rPr>
                <w:t>Computer Aided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1B5C5F85" w14:textId="77777777" w:rsidR="003A1F27" w:rsidRPr="003A1F27" w:rsidRDefault="003A1F27" w:rsidP="003A1F27">
            <w:pPr>
              <w:spacing w:before="0" w:after="0" w:line="240" w:lineRule="auto"/>
              <w:jc w:val="center"/>
              <w:rPr>
                <w:ins w:id="98766" w:author="pete jones" w:date="2022-01-11T17:04:00Z"/>
                <w:rFonts w:ascii="Calibri" w:hAnsi="Calibri" w:cs="Calibri"/>
                <w:color w:val="000000"/>
                <w:sz w:val="22"/>
                <w:szCs w:val="22"/>
              </w:rPr>
            </w:pPr>
            <w:ins w:id="98767" w:author="pete jones" w:date="2022-01-11T17:04: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1C94144" w14:textId="77777777" w:rsidR="003A1F27" w:rsidRPr="003A1F27" w:rsidRDefault="003A1F27" w:rsidP="003A1F27">
            <w:pPr>
              <w:spacing w:before="0" w:after="0" w:line="240" w:lineRule="auto"/>
              <w:jc w:val="center"/>
              <w:rPr>
                <w:ins w:id="98768" w:author="pete jones" w:date="2022-01-11T17:04:00Z"/>
                <w:rFonts w:ascii="Calibri" w:hAnsi="Calibri" w:cs="Calibri"/>
                <w:color w:val="000000"/>
                <w:sz w:val="22"/>
                <w:szCs w:val="22"/>
              </w:rPr>
            </w:pPr>
            <w:ins w:id="98769"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0D9A046" w14:textId="77777777" w:rsidR="003A1F27" w:rsidRPr="003A1F27" w:rsidRDefault="003A1F27" w:rsidP="003A1F27">
            <w:pPr>
              <w:spacing w:before="0" w:after="0" w:line="240" w:lineRule="auto"/>
              <w:jc w:val="center"/>
              <w:rPr>
                <w:ins w:id="98770" w:author="pete jones" w:date="2022-01-11T17:04:00Z"/>
                <w:rFonts w:ascii="Calibri" w:hAnsi="Calibri" w:cs="Calibri"/>
                <w:color w:val="000000"/>
                <w:sz w:val="22"/>
                <w:szCs w:val="22"/>
              </w:rPr>
            </w:pPr>
            <w:ins w:id="98771"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7E67DB7" w14:textId="77777777" w:rsidR="003A1F27" w:rsidRPr="003A1F27" w:rsidRDefault="003A1F27" w:rsidP="003A1F27">
            <w:pPr>
              <w:spacing w:before="0" w:after="0" w:line="240" w:lineRule="auto"/>
              <w:jc w:val="center"/>
              <w:rPr>
                <w:ins w:id="98772" w:author="pete jones" w:date="2022-01-11T17:04:00Z"/>
                <w:rFonts w:ascii="Calibri" w:hAnsi="Calibri" w:cs="Calibri"/>
                <w:color w:val="000000"/>
                <w:sz w:val="22"/>
                <w:szCs w:val="22"/>
              </w:rPr>
            </w:pPr>
            <w:ins w:id="98773"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71989F" w14:textId="77777777" w:rsidR="003A1F27" w:rsidRPr="003A1F27" w:rsidRDefault="003A1F27" w:rsidP="003A1F27">
            <w:pPr>
              <w:spacing w:before="0" w:after="0" w:line="240" w:lineRule="auto"/>
              <w:jc w:val="center"/>
              <w:rPr>
                <w:ins w:id="98774" w:author="pete jones" w:date="2022-01-11T17:04:00Z"/>
                <w:rFonts w:ascii="Calibri" w:hAnsi="Calibri" w:cs="Calibri"/>
                <w:color w:val="000000"/>
                <w:sz w:val="22"/>
                <w:szCs w:val="22"/>
              </w:rPr>
            </w:pPr>
            <w:ins w:id="98775"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F8B5A6" w14:textId="77777777" w:rsidR="003A1F27" w:rsidRPr="003A1F27" w:rsidRDefault="003A1F27" w:rsidP="003A1F27">
            <w:pPr>
              <w:spacing w:before="0" w:after="0" w:line="240" w:lineRule="auto"/>
              <w:jc w:val="center"/>
              <w:rPr>
                <w:ins w:id="98776" w:author="pete jones" w:date="2022-01-11T17:04:00Z"/>
                <w:rFonts w:ascii="Calibri" w:hAnsi="Calibri" w:cs="Calibri"/>
                <w:color w:val="000000"/>
                <w:sz w:val="22"/>
                <w:szCs w:val="22"/>
              </w:rPr>
            </w:pPr>
            <w:ins w:id="98777"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005D6964" w14:textId="77777777" w:rsidR="003A1F27" w:rsidRPr="003A1F27" w:rsidRDefault="003A1F27" w:rsidP="003A1F27">
            <w:pPr>
              <w:spacing w:before="0" w:after="0" w:line="240" w:lineRule="auto"/>
              <w:jc w:val="center"/>
              <w:rPr>
                <w:ins w:id="98778" w:author="pete jones" w:date="2022-01-11T17:04:00Z"/>
                <w:rFonts w:ascii="Calibri" w:hAnsi="Calibri" w:cs="Calibri"/>
                <w:color w:val="000000"/>
                <w:sz w:val="22"/>
                <w:szCs w:val="22"/>
              </w:rPr>
            </w:pPr>
            <w:ins w:id="98779"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1AA0D644" w14:textId="77777777" w:rsidR="003A1F27" w:rsidRPr="003A1F27" w:rsidRDefault="003A1F27" w:rsidP="003A1F27">
            <w:pPr>
              <w:spacing w:before="0" w:after="0" w:line="240" w:lineRule="auto"/>
              <w:jc w:val="center"/>
              <w:rPr>
                <w:ins w:id="98780" w:author="pete jones" w:date="2022-01-11T17:04:00Z"/>
                <w:rFonts w:ascii="Calibri" w:hAnsi="Calibri" w:cs="Calibri"/>
                <w:color w:val="000000"/>
                <w:sz w:val="22"/>
                <w:szCs w:val="22"/>
              </w:rPr>
            </w:pPr>
            <w:ins w:id="98781" w:author="pete jones" w:date="2022-01-11T17:04:00Z">
              <w:r w:rsidRPr="003A1F27">
                <w:rPr>
                  <w:rFonts w:ascii="Calibri" w:hAnsi="Calibri" w:cs="Calibri"/>
                  <w:color w:val="000000"/>
                  <w:sz w:val="22"/>
                  <w:szCs w:val="22"/>
                </w:rPr>
                <w:t>30</w:t>
              </w:r>
            </w:ins>
          </w:p>
        </w:tc>
        <w:tc>
          <w:tcPr>
            <w:tcW w:w="376" w:type="dxa"/>
            <w:tcBorders>
              <w:top w:val="nil"/>
              <w:left w:val="nil"/>
              <w:bottom w:val="single" w:sz="4" w:space="0" w:color="auto"/>
              <w:right w:val="single" w:sz="4" w:space="0" w:color="auto"/>
            </w:tcBorders>
            <w:shd w:val="clear" w:color="auto" w:fill="auto"/>
            <w:noWrap/>
            <w:vAlign w:val="bottom"/>
            <w:hideMark/>
          </w:tcPr>
          <w:p w14:paraId="2748C1FD" w14:textId="77777777" w:rsidR="003A1F27" w:rsidRPr="003A1F27" w:rsidRDefault="003A1F27" w:rsidP="003A1F27">
            <w:pPr>
              <w:spacing w:before="0" w:after="0" w:line="240" w:lineRule="auto"/>
              <w:jc w:val="center"/>
              <w:rPr>
                <w:ins w:id="98782" w:author="pete jones" w:date="2022-01-11T17:04:00Z"/>
                <w:rFonts w:ascii="Calibri" w:hAnsi="Calibri" w:cs="Calibri"/>
                <w:color w:val="000000"/>
                <w:sz w:val="22"/>
                <w:szCs w:val="22"/>
              </w:rPr>
            </w:pPr>
            <w:ins w:id="98783" w:author="pete jones" w:date="2022-01-11T17:04:00Z">
              <w:r w:rsidRPr="003A1F27">
                <w:rPr>
                  <w:rFonts w:ascii="Calibri" w:hAnsi="Calibri" w:cs="Calibri"/>
                  <w:color w:val="000000"/>
                  <w:sz w:val="22"/>
                  <w:szCs w:val="22"/>
                </w:rPr>
                <w:t>70</w:t>
              </w:r>
            </w:ins>
          </w:p>
        </w:tc>
        <w:tc>
          <w:tcPr>
            <w:tcW w:w="444" w:type="dxa"/>
            <w:tcBorders>
              <w:top w:val="nil"/>
              <w:left w:val="nil"/>
              <w:bottom w:val="single" w:sz="4" w:space="0" w:color="auto"/>
              <w:right w:val="single" w:sz="4" w:space="0" w:color="auto"/>
            </w:tcBorders>
            <w:shd w:val="clear" w:color="auto" w:fill="auto"/>
            <w:noWrap/>
            <w:vAlign w:val="bottom"/>
            <w:hideMark/>
          </w:tcPr>
          <w:p w14:paraId="2D46D7DA" w14:textId="77777777" w:rsidR="003A1F27" w:rsidRPr="003A1F27" w:rsidRDefault="003A1F27" w:rsidP="003A1F27">
            <w:pPr>
              <w:spacing w:before="0" w:after="0" w:line="240" w:lineRule="auto"/>
              <w:jc w:val="center"/>
              <w:rPr>
                <w:ins w:id="98784" w:author="pete jones" w:date="2022-01-11T17:04:00Z"/>
                <w:rFonts w:ascii="Calibri" w:hAnsi="Calibri" w:cs="Calibri"/>
                <w:color w:val="000000"/>
                <w:sz w:val="22"/>
                <w:szCs w:val="22"/>
              </w:rPr>
            </w:pPr>
            <w:ins w:id="98785"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11D39EC4" w14:textId="77777777" w:rsidR="003A1F27" w:rsidRPr="003A1F27" w:rsidRDefault="003A1F27" w:rsidP="003A1F27">
            <w:pPr>
              <w:spacing w:before="0" w:after="0" w:line="240" w:lineRule="auto"/>
              <w:jc w:val="center"/>
              <w:rPr>
                <w:ins w:id="98786" w:author="pete jones" w:date="2022-01-11T17:04:00Z"/>
                <w:rFonts w:ascii="Calibri" w:hAnsi="Calibri" w:cs="Calibri"/>
                <w:color w:val="000000"/>
                <w:sz w:val="22"/>
                <w:szCs w:val="22"/>
              </w:rPr>
            </w:pPr>
            <w:ins w:id="98787"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7E7E6D23" w14:textId="77777777" w:rsidR="003A1F27" w:rsidRPr="003A1F27" w:rsidRDefault="003A1F27" w:rsidP="003A1F27">
            <w:pPr>
              <w:spacing w:before="0" w:after="0" w:line="240" w:lineRule="auto"/>
              <w:jc w:val="center"/>
              <w:rPr>
                <w:ins w:id="98788" w:author="pete jones" w:date="2022-01-11T17:04:00Z"/>
                <w:rFonts w:ascii="Calibri" w:hAnsi="Calibri" w:cs="Calibri"/>
                <w:color w:val="000000"/>
                <w:sz w:val="22"/>
                <w:szCs w:val="22"/>
              </w:rPr>
            </w:pPr>
            <w:ins w:id="98789" w:author="pete jones" w:date="2022-01-11T17:04:00Z">
              <w:r w:rsidRPr="003A1F27">
                <w:rPr>
                  <w:rFonts w:ascii="Calibri" w:hAnsi="Calibri" w:cs="Calibri"/>
                  <w:color w:val="000000"/>
                  <w:sz w:val="22"/>
                  <w:szCs w:val="22"/>
                </w:rPr>
                <w:t>100</w:t>
              </w:r>
            </w:ins>
          </w:p>
        </w:tc>
      </w:tr>
      <w:tr w:rsidR="003A1F27" w:rsidRPr="003A1F27" w14:paraId="4F9418F0" w14:textId="77777777" w:rsidTr="003A1F27">
        <w:trPr>
          <w:trHeight w:val="300"/>
          <w:ins w:id="98790"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FB01055" w14:textId="77777777" w:rsidR="003A1F27" w:rsidRPr="003A1F27" w:rsidRDefault="003A1F27" w:rsidP="003A1F27">
            <w:pPr>
              <w:spacing w:before="0" w:after="0" w:line="240" w:lineRule="auto"/>
              <w:jc w:val="center"/>
              <w:rPr>
                <w:ins w:id="98791" w:author="pete jones" w:date="2022-01-11T17:04:00Z"/>
                <w:rFonts w:ascii="Calibri" w:hAnsi="Calibri" w:cs="Calibri"/>
                <w:color w:val="000000"/>
                <w:sz w:val="22"/>
                <w:szCs w:val="22"/>
              </w:rPr>
            </w:pPr>
            <w:ins w:id="98792" w:author="pete jones" w:date="2022-01-11T17:04: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06F47C6" w14:textId="77777777" w:rsidR="003A1F27" w:rsidRPr="003A1F27" w:rsidRDefault="003A1F27" w:rsidP="003A1F27">
            <w:pPr>
              <w:spacing w:before="0" w:after="0" w:line="240" w:lineRule="auto"/>
              <w:jc w:val="left"/>
              <w:rPr>
                <w:ins w:id="98793" w:author="pete jones" w:date="2022-01-11T17:04:00Z"/>
                <w:rFonts w:ascii="Calibri" w:hAnsi="Calibri" w:cs="Calibri"/>
                <w:color w:val="000000"/>
                <w:sz w:val="22"/>
                <w:szCs w:val="22"/>
              </w:rPr>
            </w:pPr>
            <w:ins w:id="98794" w:author="pete jones" w:date="2022-01-11T17:04:00Z">
              <w:r w:rsidRPr="003A1F27">
                <w:rPr>
                  <w:rFonts w:ascii="Calibri" w:hAnsi="Calibri" w:cs="Calibri"/>
                  <w:color w:val="000000"/>
                  <w:sz w:val="22"/>
                  <w:szCs w:val="22"/>
                </w:rPr>
                <w:t>Further Mathematics and Statistics Core 20 5 Both</w:t>
              </w:r>
            </w:ins>
          </w:p>
        </w:tc>
        <w:tc>
          <w:tcPr>
            <w:tcW w:w="432" w:type="dxa"/>
            <w:tcBorders>
              <w:top w:val="nil"/>
              <w:left w:val="nil"/>
              <w:bottom w:val="single" w:sz="4" w:space="0" w:color="auto"/>
              <w:right w:val="single" w:sz="4" w:space="0" w:color="auto"/>
            </w:tcBorders>
            <w:shd w:val="clear" w:color="auto" w:fill="auto"/>
            <w:noWrap/>
            <w:vAlign w:val="bottom"/>
            <w:hideMark/>
          </w:tcPr>
          <w:p w14:paraId="082147EE" w14:textId="77777777" w:rsidR="003A1F27" w:rsidRPr="003A1F27" w:rsidRDefault="003A1F27" w:rsidP="003A1F27">
            <w:pPr>
              <w:spacing w:before="0" w:after="0" w:line="240" w:lineRule="auto"/>
              <w:jc w:val="center"/>
              <w:rPr>
                <w:ins w:id="98795" w:author="pete jones" w:date="2022-01-11T17:04:00Z"/>
                <w:rFonts w:ascii="Calibri" w:hAnsi="Calibri" w:cs="Calibri"/>
                <w:color w:val="000000"/>
                <w:sz w:val="22"/>
                <w:szCs w:val="22"/>
              </w:rPr>
            </w:pPr>
            <w:ins w:id="98796" w:author="pete jones" w:date="2022-01-11T17:04:00Z">
              <w:r w:rsidRPr="003A1F27">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7FD1367F" w14:textId="77777777" w:rsidR="003A1F27" w:rsidRPr="003A1F27" w:rsidRDefault="003A1F27" w:rsidP="003A1F27">
            <w:pPr>
              <w:spacing w:before="0" w:after="0" w:line="240" w:lineRule="auto"/>
              <w:jc w:val="center"/>
              <w:rPr>
                <w:ins w:id="98797" w:author="pete jones" w:date="2022-01-11T17:04:00Z"/>
                <w:rFonts w:ascii="Calibri" w:hAnsi="Calibri" w:cs="Calibri"/>
                <w:color w:val="000000"/>
                <w:sz w:val="22"/>
                <w:szCs w:val="22"/>
              </w:rPr>
            </w:pPr>
            <w:ins w:id="98798"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8249974" w14:textId="77777777" w:rsidR="003A1F27" w:rsidRPr="003A1F27" w:rsidRDefault="003A1F27" w:rsidP="003A1F27">
            <w:pPr>
              <w:spacing w:before="0" w:after="0" w:line="240" w:lineRule="auto"/>
              <w:jc w:val="center"/>
              <w:rPr>
                <w:ins w:id="98799" w:author="pete jones" w:date="2022-01-11T17:04:00Z"/>
                <w:rFonts w:ascii="Calibri" w:hAnsi="Calibri" w:cs="Calibri"/>
                <w:color w:val="000000"/>
                <w:sz w:val="22"/>
                <w:szCs w:val="22"/>
              </w:rPr>
            </w:pPr>
            <w:ins w:id="98800"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1FBF98" w14:textId="77777777" w:rsidR="003A1F27" w:rsidRPr="003A1F27" w:rsidRDefault="003A1F27" w:rsidP="003A1F27">
            <w:pPr>
              <w:spacing w:before="0" w:after="0" w:line="240" w:lineRule="auto"/>
              <w:jc w:val="center"/>
              <w:rPr>
                <w:ins w:id="98801" w:author="pete jones" w:date="2022-01-11T17:04:00Z"/>
                <w:rFonts w:ascii="Calibri" w:hAnsi="Calibri" w:cs="Calibri"/>
                <w:color w:val="000000"/>
                <w:sz w:val="22"/>
                <w:szCs w:val="22"/>
              </w:rPr>
            </w:pPr>
            <w:ins w:id="98802"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0061CDD" w14:textId="77777777" w:rsidR="003A1F27" w:rsidRPr="003A1F27" w:rsidRDefault="003A1F27" w:rsidP="003A1F27">
            <w:pPr>
              <w:spacing w:before="0" w:after="0" w:line="240" w:lineRule="auto"/>
              <w:jc w:val="center"/>
              <w:rPr>
                <w:ins w:id="98803" w:author="pete jones" w:date="2022-01-11T17:04:00Z"/>
                <w:rFonts w:ascii="Calibri" w:hAnsi="Calibri" w:cs="Calibri"/>
                <w:color w:val="000000"/>
                <w:sz w:val="22"/>
                <w:szCs w:val="22"/>
              </w:rPr>
            </w:pPr>
            <w:ins w:id="98804"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58DFA50" w14:textId="77777777" w:rsidR="003A1F27" w:rsidRPr="003A1F27" w:rsidRDefault="003A1F27" w:rsidP="003A1F27">
            <w:pPr>
              <w:spacing w:before="0" w:after="0" w:line="240" w:lineRule="auto"/>
              <w:jc w:val="center"/>
              <w:rPr>
                <w:ins w:id="98805" w:author="pete jones" w:date="2022-01-11T17:04:00Z"/>
                <w:rFonts w:ascii="Calibri" w:hAnsi="Calibri" w:cs="Calibri"/>
                <w:color w:val="000000"/>
                <w:sz w:val="22"/>
                <w:szCs w:val="22"/>
              </w:rPr>
            </w:pPr>
            <w:ins w:id="98806"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42C8B976" w14:textId="77777777" w:rsidR="003A1F27" w:rsidRPr="003A1F27" w:rsidRDefault="003A1F27" w:rsidP="003A1F27">
            <w:pPr>
              <w:spacing w:before="0" w:after="0" w:line="240" w:lineRule="auto"/>
              <w:jc w:val="center"/>
              <w:rPr>
                <w:ins w:id="98807" w:author="pete jones" w:date="2022-01-11T17:04:00Z"/>
                <w:rFonts w:ascii="Calibri" w:hAnsi="Calibri" w:cs="Calibri"/>
                <w:color w:val="000000"/>
                <w:sz w:val="22"/>
                <w:szCs w:val="22"/>
              </w:rPr>
            </w:pPr>
            <w:ins w:id="98808"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297FBB03" w14:textId="77777777" w:rsidR="003A1F27" w:rsidRPr="003A1F27" w:rsidRDefault="003A1F27" w:rsidP="003A1F27">
            <w:pPr>
              <w:spacing w:before="0" w:after="0" w:line="240" w:lineRule="auto"/>
              <w:jc w:val="center"/>
              <w:rPr>
                <w:ins w:id="98809" w:author="pete jones" w:date="2022-01-11T17:04:00Z"/>
                <w:rFonts w:ascii="Calibri" w:hAnsi="Calibri" w:cs="Calibri"/>
                <w:color w:val="000000"/>
                <w:sz w:val="22"/>
                <w:szCs w:val="22"/>
              </w:rPr>
            </w:pPr>
            <w:ins w:id="98810"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24361F15" w14:textId="77777777" w:rsidR="003A1F27" w:rsidRPr="003A1F27" w:rsidRDefault="003A1F27" w:rsidP="003A1F27">
            <w:pPr>
              <w:spacing w:before="0" w:after="0" w:line="240" w:lineRule="auto"/>
              <w:jc w:val="center"/>
              <w:rPr>
                <w:ins w:id="98811" w:author="pete jones" w:date="2022-01-11T17:04:00Z"/>
                <w:rFonts w:ascii="Calibri" w:hAnsi="Calibri" w:cs="Calibri"/>
                <w:color w:val="000000"/>
                <w:sz w:val="22"/>
                <w:szCs w:val="22"/>
              </w:rPr>
            </w:pPr>
            <w:ins w:id="98812"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4B533CEC" w14:textId="77777777" w:rsidR="003A1F27" w:rsidRPr="003A1F27" w:rsidRDefault="003A1F27" w:rsidP="003A1F27">
            <w:pPr>
              <w:spacing w:before="0" w:after="0" w:line="240" w:lineRule="auto"/>
              <w:jc w:val="center"/>
              <w:rPr>
                <w:ins w:id="98813" w:author="pete jones" w:date="2022-01-11T17:04:00Z"/>
                <w:rFonts w:ascii="Calibri" w:hAnsi="Calibri" w:cs="Calibri"/>
                <w:color w:val="000000"/>
                <w:sz w:val="22"/>
                <w:szCs w:val="22"/>
              </w:rPr>
            </w:pPr>
            <w:ins w:id="98814"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535510D6" w14:textId="77777777" w:rsidR="003A1F27" w:rsidRPr="003A1F27" w:rsidRDefault="003A1F27" w:rsidP="003A1F27">
            <w:pPr>
              <w:spacing w:before="0" w:after="0" w:line="240" w:lineRule="auto"/>
              <w:jc w:val="center"/>
              <w:rPr>
                <w:ins w:id="98815" w:author="pete jones" w:date="2022-01-11T17:04:00Z"/>
                <w:rFonts w:ascii="Calibri" w:hAnsi="Calibri" w:cs="Calibri"/>
                <w:color w:val="000000"/>
                <w:sz w:val="22"/>
                <w:szCs w:val="22"/>
              </w:rPr>
            </w:pPr>
            <w:ins w:id="98816"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0173B930" w14:textId="77777777" w:rsidR="003A1F27" w:rsidRPr="003A1F27" w:rsidRDefault="003A1F27" w:rsidP="003A1F27">
            <w:pPr>
              <w:spacing w:before="0" w:after="0" w:line="240" w:lineRule="auto"/>
              <w:jc w:val="center"/>
              <w:rPr>
                <w:ins w:id="98817" w:author="pete jones" w:date="2022-01-11T17:04:00Z"/>
                <w:rFonts w:ascii="Calibri" w:hAnsi="Calibri" w:cs="Calibri"/>
                <w:color w:val="000000"/>
                <w:sz w:val="22"/>
                <w:szCs w:val="22"/>
              </w:rPr>
            </w:pPr>
            <w:ins w:id="98818" w:author="pete jones" w:date="2022-01-11T17:04:00Z">
              <w:r w:rsidRPr="003A1F27">
                <w:rPr>
                  <w:rFonts w:ascii="Calibri" w:hAnsi="Calibri" w:cs="Calibri"/>
                  <w:color w:val="000000"/>
                  <w:sz w:val="22"/>
                  <w:szCs w:val="22"/>
                </w:rPr>
                <w:t> </w:t>
              </w:r>
            </w:ins>
          </w:p>
        </w:tc>
      </w:tr>
      <w:tr w:rsidR="003A1F27" w:rsidRPr="003A1F27" w14:paraId="1334C96A" w14:textId="77777777" w:rsidTr="003A1F27">
        <w:trPr>
          <w:trHeight w:val="300"/>
          <w:ins w:id="98819"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F8D995C" w14:textId="77777777" w:rsidR="003A1F27" w:rsidRPr="003A1F27" w:rsidRDefault="003A1F27" w:rsidP="003A1F27">
            <w:pPr>
              <w:spacing w:before="0" w:after="0" w:line="240" w:lineRule="auto"/>
              <w:jc w:val="center"/>
              <w:rPr>
                <w:ins w:id="98820" w:author="pete jones" w:date="2022-01-11T17:04:00Z"/>
                <w:rFonts w:ascii="Calibri" w:hAnsi="Calibri" w:cs="Calibri"/>
                <w:color w:val="000000"/>
                <w:sz w:val="22"/>
                <w:szCs w:val="22"/>
              </w:rPr>
            </w:pPr>
            <w:ins w:id="98821" w:author="pete jones" w:date="2022-01-11T17:04: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641527C" w14:textId="77777777" w:rsidR="003A1F27" w:rsidRPr="003A1F27" w:rsidRDefault="003A1F27" w:rsidP="003A1F27">
            <w:pPr>
              <w:spacing w:before="0" w:after="0" w:line="240" w:lineRule="auto"/>
              <w:jc w:val="left"/>
              <w:rPr>
                <w:ins w:id="98822" w:author="pete jones" w:date="2022-01-11T17:04:00Z"/>
                <w:rFonts w:ascii="Calibri" w:hAnsi="Calibri" w:cs="Calibri"/>
                <w:color w:val="000000"/>
                <w:sz w:val="22"/>
                <w:szCs w:val="22"/>
              </w:rPr>
            </w:pPr>
            <w:ins w:id="98823" w:author="pete jones" w:date="2022-01-11T17:04:00Z">
              <w:r w:rsidRPr="003A1F27">
                <w:rPr>
                  <w:rFonts w:ascii="Calibri" w:hAnsi="Calibri" w:cs="Calibri"/>
                  <w:color w:val="000000"/>
                  <w:sz w:val="22"/>
                  <w:szCs w:val="22"/>
                </w:rPr>
                <w:t>Materials and Manufacturing technologies</w:t>
              </w:r>
            </w:ins>
          </w:p>
        </w:tc>
        <w:tc>
          <w:tcPr>
            <w:tcW w:w="432" w:type="dxa"/>
            <w:tcBorders>
              <w:top w:val="nil"/>
              <w:left w:val="nil"/>
              <w:bottom w:val="single" w:sz="4" w:space="0" w:color="auto"/>
              <w:right w:val="single" w:sz="4" w:space="0" w:color="auto"/>
            </w:tcBorders>
            <w:shd w:val="clear" w:color="auto" w:fill="auto"/>
            <w:noWrap/>
            <w:vAlign w:val="bottom"/>
            <w:hideMark/>
          </w:tcPr>
          <w:p w14:paraId="430646D3" w14:textId="77777777" w:rsidR="003A1F27" w:rsidRPr="003A1F27" w:rsidRDefault="003A1F27" w:rsidP="003A1F27">
            <w:pPr>
              <w:spacing w:before="0" w:after="0" w:line="240" w:lineRule="auto"/>
              <w:jc w:val="center"/>
              <w:rPr>
                <w:ins w:id="98824" w:author="pete jones" w:date="2022-01-11T17:04:00Z"/>
                <w:rFonts w:ascii="Calibri" w:hAnsi="Calibri" w:cs="Calibri"/>
                <w:color w:val="000000"/>
                <w:sz w:val="22"/>
                <w:szCs w:val="22"/>
              </w:rPr>
            </w:pPr>
            <w:ins w:id="98825" w:author="pete jones" w:date="2022-01-11T17:04: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62D7D628" w14:textId="77777777" w:rsidR="003A1F27" w:rsidRPr="003A1F27" w:rsidRDefault="003A1F27" w:rsidP="003A1F27">
            <w:pPr>
              <w:spacing w:before="0" w:after="0" w:line="240" w:lineRule="auto"/>
              <w:jc w:val="center"/>
              <w:rPr>
                <w:ins w:id="98826" w:author="pete jones" w:date="2022-01-11T17:04:00Z"/>
                <w:rFonts w:ascii="Calibri" w:hAnsi="Calibri" w:cs="Calibri"/>
                <w:color w:val="000000"/>
                <w:sz w:val="22"/>
                <w:szCs w:val="22"/>
              </w:rPr>
            </w:pPr>
            <w:ins w:id="98827"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D3F9DA4" w14:textId="77777777" w:rsidR="003A1F27" w:rsidRPr="003A1F27" w:rsidRDefault="003A1F27" w:rsidP="003A1F27">
            <w:pPr>
              <w:spacing w:before="0" w:after="0" w:line="240" w:lineRule="auto"/>
              <w:jc w:val="center"/>
              <w:rPr>
                <w:ins w:id="98828" w:author="pete jones" w:date="2022-01-11T17:04:00Z"/>
                <w:rFonts w:ascii="Calibri" w:hAnsi="Calibri" w:cs="Calibri"/>
                <w:color w:val="000000"/>
                <w:sz w:val="22"/>
                <w:szCs w:val="22"/>
              </w:rPr>
            </w:pPr>
            <w:ins w:id="98829"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C8F5FA3" w14:textId="77777777" w:rsidR="003A1F27" w:rsidRPr="003A1F27" w:rsidRDefault="003A1F27" w:rsidP="003A1F27">
            <w:pPr>
              <w:spacing w:before="0" w:after="0" w:line="240" w:lineRule="auto"/>
              <w:jc w:val="center"/>
              <w:rPr>
                <w:ins w:id="98830" w:author="pete jones" w:date="2022-01-11T17:04:00Z"/>
                <w:rFonts w:ascii="Calibri" w:hAnsi="Calibri" w:cs="Calibri"/>
                <w:color w:val="000000"/>
                <w:sz w:val="22"/>
                <w:szCs w:val="22"/>
              </w:rPr>
            </w:pPr>
            <w:ins w:id="98831"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54DFDD" w14:textId="77777777" w:rsidR="003A1F27" w:rsidRPr="003A1F27" w:rsidRDefault="003A1F27" w:rsidP="003A1F27">
            <w:pPr>
              <w:spacing w:before="0" w:after="0" w:line="240" w:lineRule="auto"/>
              <w:jc w:val="center"/>
              <w:rPr>
                <w:ins w:id="98832" w:author="pete jones" w:date="2022-01-11T17:04:00Z"/>
                <w:rFonts w:ascii="Calibri" w:hAnsi="Calibri" w:cs="Calibri"/>
                <w:color w:val="000000"/>
                <w:sz w:val="22"/>
                <w:szCs w:val="22"/>
              </w:rPr>
            </w:pPr>
            <w:ins w:id="98833"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A1CC71F" w14:textId="77777777" w:rsidR="003A1F27" w:rsidRPr="003A1F27" w:rsidRDefault="003A1F27" w:rsidP="003A1F27">
            <w:pPr>
              <w:spacing w:before="0" w:after="0" w:line="240" w:lineRule="auto"/>
              <w:jc w:val="center"/>
              <w:rPr>
                <w:ins w:id="98834" w:author="pete jones" w:date="2022-01-11T17:04:00Z"/>
                <w:rFonts w:ascii="Calibri" w:hAnsi="Calibri" w:cs="Calibri"/>
                <w:color w:val="000000"/>
                <w:sz w:val="22"/>
                <w:szCs w:val="22"/>
              </w:rPr>
            </w:pPr>
            <w:ins w:id="98835"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6D0FE60D" w14:textId="77777777" w:rsidR="003A1F27" w:rsidRPr="003A1F27" w:rsidRDefault="003A1F27" w:rsidP="003A1F27">
            <w:pPr>
              <w:spacing w:before="0" w:after="0" w:line="240" w:lineRule="auto"/>
              <w:jc w:val="center"/>
              <w:rPr>
                <w:ins w:id="98836" w:author="pete jones" w:date="2022-01-11T17:04:00Z"/>
                <w:rFonts w:ascii="Calibri" w:hAnsi="Calibri" w:cs="Calibri"/>
                <w:color w:val="000000"/>
                <w:sz w:val="22"/>
                <w:szCs w:val="22"/>
              </w:rPr>
            </w:pPr>
            <w:ins w:id="98837"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15F95FE2" w14:textId="77777777" w:rsidR="003A1F27" w:rsidRPr="003A1F27" w:rsidRDefault="003A1F27" w:rsidP="003A1F27">
            <w:pPr>
              <w:spacing w:before="0" w:after="0" w:line="240" w:lineRule="auto"/>
              <w:jc w:val="center"/>
              <w:rPr>
                <w:ins w:id="98838" w:author="pete jones" w:date="2022-01-11T17:04:00Z"/>
                <w:rFonts w:ascii="Calibri" w:hAnsi="Calibri" w:cs="Calibri"/>
                <w:color w:val="000000"/>
                <w:sz w:val="22"/>
                <w:szCs w:val="22"/>
              </w:rPr>
            </w:pPr>
            <w:ins w:id="98839"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1AE02EF4" w14:textId="77777777" w:rsidR="003A1F27" w:rsidRPr="003A1F27" w:rsidRDefault="003A1F27" w:rsidP="003A1F27">
            <w:pPr>
              <w:spacing w:before="0" w:after="0" w:line="240" w:lineRule="auto"/>
              <w:jc w:val="center"/>
              <w:rPr>
                <w:ins w:id="98840" w:author="pete jones" w:date="2022-01-11T17:04:00Z"/>
                <w:rFonts w:ascii="Calibri" w:hAnsi="Calibri" w:cs="Calibri"/>
                <w:color w:val="000000"/>
                <w:sz w:val="22"/>
                <w:szCs w:val="22"/>
              </w:rPr>
            </w:pPr>
            <w:ins w:id="98841"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257615EB" w14:textId="77777777" w:rsidR="003A1F27" w:rsidRPr="003A1F27" w:rsidRDefault="003A1F27" w:rsidP="003A1F27">
            <w:pPr>
              <w:spacing w:before="0" w:after="0" w:line="240" w:lineRule="auto"/>
              <w:jc w:val="center"/>
              <w:rPr>
                <w:ins w:id="98842" w:author="pete jones" w:date="2022-01-11T17:04:00Z"/>
                <w:rFonts w:ascii="Calibri" w:hAnsi="Calibri" w:cs="Calibri"/>
                <w:color w:val="000000"/>
                <w:sz w:val="22"/>
                <w:szCs w:val="22"/>
              </w:rPr>
            </w:pPr>
            <w:ins w:id="98843"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3E339297" w14:textId="77777777" w:rsidR="003A1F27" w:rsidRPr="003A1F27" w:rsidRDefault="003A1F27" w:rsidP="003A1F27">
            <w:pPr>
              <w:spacing w:before="0" w:after="0" w:line="240" w:lineRule="auto"/>
              <w:jc w:val="center"/>
              <w:rPr>
                <w:ins w:id="98844" w:author="pete jones" w:date="2022-01-11T17:04:00Z"/>
                <w:rFonts w:ascii="Calibri" w:hAnsi="Calibri" w:cs="Calibri"/>
                <w:color w:val="000000"/>
                <w:sz w:val="22"/>
                <w:szCs w:val="22"/>
              </w:rPr>
            </w:pPr>
            <w:ins w:id="98845"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5B8B89DD" w14:textId="77777777" w:rsidR="003A1F27" w:rsidRPr="003A1F27" w:rsidRDefault="003A1F27" w:rsidP="003A1F27">
            <w:pPr>
              <w:spacing w:before="0" w:after="0" w:line="240" w:lineRule="auto"/>
              <w:jc w:val="center"/>
              <w:rPr>
                <w:ins w:id="98846" w:author="pete jones" w:date="2022-01-11T17:04:00Z"/>
                <w:rFonts w:ascii="Calibri" w:hAnsi="Calibri" w:cs="Calibri"/>
                <w:color w:val="000000"/>
                <w:sz w:val="22"/>
                <w:szCs w:val="22"/>
              </w:rPr>
            </w:pPr>
            <w:ins w:id="98847" w:author="pete jones" w:date="2022-01-11T17:04:00Z">
              <w:r w:rsidRPr="003A1F27">
                <w:rPr>
                  <w:rFonts w:ascii="Calibri" w:hAnsi="Calibri" w:cs="Calibri"/>
                  <w:color w:val="000000"/>
                  <w:sz w:val="22"/>
                  <w:szCs w:val="22"/>
                </w:rPr>
                <w:t> </w:t>
              </w:r>
            </w:ins>
          </w:p>
        </w:tc>
      </w:tr>
      <w:tr w:rsidR="003A1F27" w:rsidRPr="003A1F27" w14:paraId="76F95CF5" w14:textId="77777777" w:rsidTr="003A1F27">
        <w:trPr>
          <w:trHeight w:val="300"/>
          <w:ins w:id="98848"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B1FB116" w14:textId="77777777" w:rsidR="003A1F27" w:rsidRPr="003A1F27" w:rsidRDefault="003A1F27" w:rsidP="003A1F27">
            <w:pPr>
              <w:spacing w:before="0" w:after="0" w:line="240" w:lineRule="auto"/>
              <w:jc w:val="center"/>
              <w:rPr>
                <w:ins w:id="98849" w:author="pete jones" w:date="2022-01-11T17:04:00Z"/>
                <w:rFonts w:ascii="Calibri" w:hAnsi="Calibri" w:cs="Calibri"/>
                <w:color w:val="000000"/>
                <w:sz w:val="22"/>
                <w:szCs w:val="22"/>
              </w:rPr>
            </w:pPr>
            <w:ins w:id="98850" w:author="pete jones" w:date="2022-01-11T17:04: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9D98111" w14:textId="77777777" w:rsidR="003A1F27" w:rsidRPr="003A1F27" w:rsidRDefault="003A1F27" w:rsidP="003A1F27">
            <w:pPr>
              <w:spacing w:before="0" w:after="0" w:line="240" w:lineRule="auto"/>
              <w:jc w:val="left"/>
              <w:rPr>
                <w:ins w:id="98851" w:author="pete jones" w:date="2022-01-11T17:04:00Z"/>
                <w:rFonts w:ascii="Calibri" w:hAnsi="Calibri" w:cs="Calibri"/>
                <w:color w:val="000000"/>
                <w:sz w:val="22"/>
                <w:szCs w:val="22"/>
              </w:rPr>
            </w:pPr>
            <w:ins w:id="98852" w:author="pete jones" w:date="2022-01-11T17:04:00Z">
              <w:r w:rsidRPr="003A1F27">
                <w:rPr>
                  <w:rFonts w:ascii="Calibri" w:hAnsi="Calibri" w:cs="Calibri"/>
                  <w:color w:val="000000"/>
                  <w:sz w:val="22"/>
                  <w:szCs w:val="22"/>
                </w:rPr>
                <w:t>Solid Mechanics and Vibration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68394E8D" w14:textId="77777777" w:rsidR="003A1F27" w:rsidRPr="003A1F27" w:rsidRDefault="003A1F27" w:rsidP="003A1F27">
            <w:pPr>
              <w:spacing w:before="0" w:after="0" w:line="240" w:lineRule="auto"/>
              <w:jc w:val="center"/>
              <w:rPr>
                <w:ins w:id="98853" w:author="pete jones" w:date="2022-01-11T17:04:00Z"/>
                <w:rFonts w:ascii="Calibri" w:hAnsi="Calibri" w:cs="Calibri"/>
                <w:color w:val="000000"/>
                <w:sz w:val="22"/>
                <w:szCs w:val="22"/>
              </w:rPr>
            </w:pPr>
            <w:ins w:id="98854" w:author="pete jones" w:date="2022-01-11T17:04:00Z">
              <w:r w:rsidRPr="003A1F27">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79876E35" w14:textId="77777777" w:rsidR="003A1F27" w:rsidRPr="003A1F27" w:rsidRDefault="003A1F27" w:rsidP="003A1F27">
            <w:pPr>
              <w:spacing w:before="0" w:after="0" w:line="240" w:lineRule="auto"/>
              <w:jc w:val="center"/>
              <w:rPr>
                <w:ins w:id="98855" w:author="pete jones" w:date="2022-01-11T17:04:00Z"/>
                <w:rFonts w:ascii="Calibri" w:hAnsi="Calibri" w:cs="Calibri"/>
                <w:color w:val="000000"/>
                <w:sz w:val="22"/>
                <w:szCs w:val="22"/>
              </w:rPr>
            </w:pPr>
            <w:ins w:id="98856"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5B9BD22D" w14:textId="77777777" w:rsidR="003A1F27" w:rsidRPr="003A1F27" w:rsidRDefault="003A1F27" w:rsidP="003A1F27">
            <w:pPr>
              <w:spacing w:before="0" w:after="0" w:line="240" w:lineRule="auto"/>
              <w:jc w:val="center"/>
              <w:rPr>
                <w:ins w:id="98857" w:author="pete jones" w:date="2022-01-11T17:04:00Z"/>
                <w:rFonts w:ascii="Calibri" w:hAnsi="Calibri" w:cs="Calibri"/>
                <w:color w:val="000000"/>
                <w:sz w:val="22"/>
                <w:szCs w:val="22"/>
              </w:rPr>
            </w:pPr>
            <w:ins w:id="98858"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DAE9FC" w14:textId="77777777" w:rsidR="003A1F27" w:rsidRPr="003A1F27" w:rsidRDefault="003A1F27" w:rsidP="003A1F27">
            <w:pPr>
              <w:spacing w:before="0" w:after="0" w:line="240" w:lineRule="auto"/>
              <w:jc w:val="center"/>
              <w:rPr>
                <w:ins w:id="98859" w:author="pete jones" w:date="2022-01-11T17:04:00Z"/>
                <w:rFonts w:ascii="Calibri" w:hAnsi="Calibri" w:cs="Calibri"/>
                <w:color w:val="000000"/>
                <w:sz w:val="22"/>
                <w:szCs w:val="22"/>
              </w:rPr>
            </w:pPr>
            <w:ins w:id="98860"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4F0FAA" w14:textId="77777777" w:rsidR="003A1F27" w:rsidRPr="003A1F27" w:rsidRDefault="003A1F27" w:rsidP="003A1F27">
            <w:pPr>
              <w:spacing w:before="0" w:after="0" w:line="240" w:lineRule="auto"/>
              <w:jc w:val="center"/>
              <w:rPr>
                <w:ins w:id="98861" w:author="pete jones" w:date="2022-01-11T17:04:00Z"/>
                <w:rFonts w:ascii="Calibri" w:hAnsi="Calibri" w:cs="Calibri"/>
                <w:color w:val="000000"/>
                <w:sz w:val="22"/>
                <w:szCs w:val="22"/>
              </w:rPr>
            </w:pPr>
            <w:ins w:id="98862"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189930" w14:textId="77777777" w:rsidR="003A1F27" w:rsidRPr="003A1F27" w:rsidRDefault="003A1F27" w:rsidP="003A1F27">
            <w:pPr>
              <w:spacing w:before="0" w:after="0" w:line="240" w:lineRule="auto"/>
              <w:jc w:val="center"/>
              <w:rPr>
                <w:ins w:id="98863" w:author="pete jones" w:date="2022-01-11T17:04:00Z"/>
                <w:rFonts w:ascii="Calibri" w:hAnsi="Calibri" w:cs="Calibri"/>
                <w:color w:val="000000"/>
                <w:sz w:val="22"/>
                <w:szCs w:val="22"/>
              </w:rPr>
            </w:pPr>
            <w:ins w:id="98864"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6EB9BBA0" w14:textId="77777777" w:rsidR="003A1F27" w:rsidRPr="003A1F27" w:rsidRDefault="003A1F27" w:rsidP="003A1F27">
            <w:pPr>
              <w:spacing w:before="0" w:after="0" w:line="240" w:lineRule="auto"/>
              <w:jc w:val="center"/>
              <w:rPr>
                <w:ins w:id="98865" w:author="pete jones" w:date="2022-01-11T17:04:00Z"/>
                <w:rFonts w:ascii="Calibri" w:hAnsi="Calibri" w:cs="Calibri"/>
                <w:color w:val="000000"/>
                <w:sz w:val="22"/>
                <w:szCs w:val="22"/>
              </w:rPr>
            </w:pPr>
            <w:ins w:id="98866"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665FD4A5" w14:textId="77777777" w:rsidR="003A1F27" w:rsidRPr="003A1F27" w:rsidRDefault="003A1F27" w:rsidP="003A1F27">
            <w:pPr>
              <w:spacing w:before="0" w:after="0" w:line="240" w:lineRule="auto"/>
              <w:jc w:val="center"/>
              <w:rPr>
                <w:ins w:id="98867" w:author="pete jones" w:date="2022-01-11T17:04:00Z"/>
                <w:rFonts w:ascii="Calibri" w:hAnsi="Calibri" w:cs="Calibri"/>
                <w:color w:val="000000"/>
                <w:sz w:val="22"/>
                <w:szCs w:val="22"/>
              </w:rPr>
            </w:pPr>
            <w:ins w:id="98868"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56DB0F6" w14:textId="77777777" w:rsidR="003A1F27" w:rsidRPr="003A1F27" w:rsidRDefault="003A1F27" w:rsidP="003A1F27">
            <w:pPr>
              <w:spacing w:before="0" w:after="0" w:line="240" w:lineRule="auto"/>
              <w:jc w:val="center"/>
              <w:rPr>
                <w:ins w:id="98869" w:author="pete jones" w:date="2022-01-11T17:04:00Z"/>
                <w:rFonts w:ascii="Calibri" w:hAnsi="Calibri" w:cs="Calibri"/>
                <w:color w:val="000000"/>
                <w:sz w:val="22"/>
                <w:szCs w:val="22"/>
              </w:rPr>
            </w:pPr>
            <w:ins w:id="98870"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5C2A79E0" w14:textId="77777777" w:rsidR="003A1F27" w:rsidRPr="003A1F27" w:rsidRDefault="003A1F27" w:rsidP="003A1F27">
            <w:pPr>
              <w:spacing w:before="0" w:after="0" w:line="240" w:lineRule="auto"/>
              <w:jc w:val="center"/>
              <w:rPr>
                <w:ins w:id="98871" w:author="pete jones" w:date="2022-01-11T17:04:00Z"/>
                <w:rFonts w:ascii="Calibri" w:hAnsi="Calibri" w:cs="Calibri"/>
                <w:color w:val="000000"/>
                <w:sz w:val="22"/>
                <w:szCs w:val="22"/>
              </w:rPr>
            </w:pPr>
            <w:ins w:id="98872"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64925C2A" w14:textId="77777777" w:rsidR="003A1F27" w:rsidRPr="003A1F27" w:rsidRDefault="003A1F27" w:rsidP="003A1F27">
            <w:pPr>
              <w:spacing w:before="0" w:after="0" w:line="240" w:lineRule="auto"/>
              <w:jc w:val="center"/>
              <w:rPr>
                <w:ins w:id="98873" w:author="pete jones" w:date="2022-01-11T17:04:00Z"/>
                <w:rFonts w:ascii="Calibri" w:hAnsi="Calibri" w:cs="Calibri"/>
                <w:color w:val="000000"/>
                <w:sz w:val="22"/>
                <w:szCs w:val="22"/>
              </w:rPr>
            </w:pPr>
            <w:ins w:id="98874"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5DE6B6A2" w14:textId="77777777" w:rsidR="003A1F27" w:rsidRPr="003A1F27" w:rsidRDefault="003A1F27" w:rsidP="003A1F27">
            <w:pPr>
              <w:spacing w:before="0" w:after="0" w:line="240" w:lineRule="auto"/>
              <w:jc w:val="center"/>
              <w:rPr>
                <w:ins w:id="98875" w:author="pete jones" w:date="2022-01-11T17:04:00Z"/>
                <w:rFonts w:ascii="Calibri" w:hAnsi="Calibri" w:cs="Calibri"/>
                <w:color w:val="000000"/>
                <w:sz w:val="22"/>
                <w:szCs w:val="22"/>
              </w:rPr>
            </w:pPr>
            <w:ins w:id="98876" w:author="pete jones" w:date="2022-01-11T17:04:00Z">
              <w:r w:rsidRPr="003A1F27">
                <w:rPr>
                  <w:rFonts w:ascii="Calibri" w:hAnsi="Calibri" w:cs="Calibri"/>
                  <w:color w:val="000000"/>
                  <w:sz w:val="22"/>
                  <w:szCs w:val="22"/>
                </w:rPr>
                <w:t> </w:t>
              </w:r>
            </w:ins>
          </w:p>
        </w:tc>
      </w:tr>
      <w:tr w:rsidR="003A1F27" w:rsidRPr="003A1F27" w14:paraId="3735A124" w14:textId="77777777" w:rsidTr="003A1F27">
        <w:trPr>
          <w:trHeight w:val="300"/>
          <w:ins w:id="98877"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77029B9" w14:textId="77777777" w:rsidR="003A1F27" w:rsidRPr="003A1F27" w:rsidRDefault="003A1F27" w:rsidP="003A1F27">
            <w:pPr>
              <w:spacing w:before="0" w:after="0" w:line="240" w:lineRule="auto"/>
              <w:jc w:val="center"/>
              <w:rPr>
                <w:ins w:id="98878" w:author="pete jones" w:date="2022-01-11T17:04:00Z"/>
                <w:rFonts w:ascii="Calibri" w:hAnsi="Calibri" w:cs="Calibri"/>
                <w:color w:val="000000"/>
                <w:sz w:val="22"/>
                <w:szCs w:val="22"/>
              </w:rPr>
            </w:pPr>
            <w:ins w:id="98879" w:author="pete jones" w:date="2022-01-11T17:04:00Z">
              <w:r w:rsidRPr="003A1F27">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vAlign w:val="bottom"/>
            <w:hideMark/>
          </w:tcPr>
          <w:p w14:paraId="04FD8ED4" w14:textId="77777777" w:rsidR="003A1F27" w:rsidRPr="003A1F27" w:rsidRDefault="003A1F27" w:rsidP="003A1F27">
            <w:pPr>
              <w:spacing w:before="0" w:after="0" w:line="240" w:lineRule="auto"/>
              <w:jc w:val="left"/>
              <w:rPr>
                <w:ins w:id="98880" w:author="pete jones" w:date="2022-01-11T17:04:00Z"/>
                <w:rFonts w:ascii="Calibri" w:hAnsi="Calibri" w:cs="Calibri"/>
                <w:color w:val="000000"/>
                <w:sz w:val="22"/>
                <w:szCs w:val="22"/>
              </w:rPr>
            </w:pPr>
            <w:ins w:id="98881" w:author="pete jones" w:date="2022-01-11T17:04:00Z">
              <w:r w:rsidRPr="003A1F27">
                <w:rPr>
                  <w:rFonts w:ascii="Calibri" w:hAnsi="Calibri" w:cs="Calibri"/>
                  <w:color w:val="000000"/>
                  <w:sz w:val="22"/>
                  <w:szCs w:val="22"/>
                </w:rPr>
                <w:t>Group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0E5D0EB8" w14:textId="77777777" w:rsidR="003A1F27" w:rsidRPr="003A1F27" w:rsidRDefault="003A1F27" w:rsidP="003A1F27">
            <w:pPr>
              <w:spacing w:before="0" w:after="0" w:line="240" w:lineRule="auto"/>
              <w:jc w:val="center"/>
              <w:rPr>
                <w:ins w:id="98882" w:author="pete jones" w:date="2022-01-11T17:04:00Z"/>
                <w:rFonts w:ascii="Calibri" w:hAnsi="Calibri" w:cs="Calibri"/>
                <w:color w:val="000000"/>
                <w:sz w:val="22"/>
                <w:szCs w:val="22"/>
              </w:rPr>
            </w:pPr>
            <w:ins w:id="98883" w:author="pete jones" w:date="2022-01-11T17:04: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30A690F" w14:textId="77777777" w:rsidR="003A1F27" w:rsidRPr="003A1F27" w:rsidRDefault="003A1F27" w:rsidP="003A1F27">
            <w:pPr>
              <w:spacing w:before="0" w:after="0" w:line="240" w:lineRule="auto"/>
              <w:jc w:val="center"/>
              <w:rPr>
                <w:ins w:id="98884" w:author="pete jones" w:date="2022-01-11T17:04:00Z"/>
                <w:rFonts w:ascii="Calibri" w:hAnsi="Calibri" w:cs="Calibri"/>
                <w:color w:val="000000"/>
                <w:sz w:val="22"/>
                <w:szCs w:val="22"/>
              </w:rPr>
            </w:pPr>
            <w:ins w:id="98885"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16D3179" w14:textId="77777777" w:rsidR="003A1F27" w:rsidRPr="003A1F27" w:rsidRDefault="003A1F27" w:rsidP="003A1F27">
            <w:pPr>
              <w:spacing w:before="0" w:after="0" w:line="240" w:lineRule="auto"/>
              <w:jc w:val="center"/>
              <w:rPr>
                <w:ins w:id="98886" w:author="pete jones" w:date="2022-01-11T17:04:00Z"/>
                <w:rFonts w:ascii="Calibri" w:hAnsi="Calibri" w:cs="Calibri"/>
                <w:color w:val="000000"/>
                <w:sz w:val="22"/>
                <w:szCs w:val="22"/>
              </w:rPr>
            </w:pPr>
            <w:ins w:id="98887"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50FE4AC" w14:textId="77777777" w:rsidR="003A1F27" w:rsidRPr="003A1F27" w:rsidRDefault="003A1F27" w:rsidP="003A1F27">
            <w:pPr>
              <w:spacing w:before="0" w:after="0" w:line="240" w:lineRule="auto"/>
              <w:jc w:val="center"/>
              <w:rPr>
                <w:ins w:id="98888" w:author="pete jones" w:date="2022-01-11T17:04:00Z"/>
                <w:rFonts w:ascii="Calibri" w:hAnsi="Calibri" w:cs="Calibri"/>
                <w:color w:val="000000"/>
                <w:sz w:val="22"/>
                <w:szCs w:val="22"/>
              </w:rPr>
            </w:pPr>
            <w:ins w:id="98889"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DC45BAC" w14:textId="77777777" w:rsidR="003A1F27" w:rsidRPr="003A1F27" w:rsidRDefault="003A1F27" w:rsidP="003A1F27">
            <w:pPr>
              <w:spacing w:before="0" w:after="0" w:line="240" w:lineRule="auto"/>
              <w:jc w:val="center"/>
              <w:rPr>
                <w:ins w:id="98890" w:author="pete jones" w:date="2022-01-11T17:04:00Z"/>
                <w:rFonts w:ascii="Calibri" w:hAnsi="Calibri" w:cs="Calibri"/>
                <w:color w:val="000000"/>
                <w:sz w:val="22"/>
                <w:szCs w:val="22"/>
              </w:rPr>
            </w:pPr>
            <w:ins w:id="98891"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FDB060" w14:textId="77777777" w:rsidR="003A1F27" w:rsidRPr="003A1F27" w:rsidRDefault="003A1F27" w:rsidP="003A1F27">
            <w:pPr>
              <w:spacing w:before="0" w:after="0" w:line="240" w:lineRule="auto"/>
              <w:jc w:val="center"/>
              <w:rPr>
                <w:ins w:id="98892" w:author="pete jones" w:date="2022-01-11T17:04:00Z"/>
                <w:rFonts w:ascii="Calibri" w:hAnsi="Calibri" w:cs="Calibri"/>
                <w:color w:val="000000"/>
                <w:sz w:val="22"/>
                <w:szCs w:val="22"/>
              </w:rPr>
            </w:pPr>
            <w:ins w:id="98893"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0F641304" w14:textId="77777777" w:rsidR="003A1F27" w:rsidRPr="003A1F27" w:rsidRDefault="003A1F27" w:rsidP="003A1F27">
            <w:pPr>
              <w:spacing w:before="0" w:after="0" w:line="240" w:lineRule="auto"/>
              <w:jc w:val="center"/>
              <w:rPr>
                <w:ins w:id="98894" w:author="pete jones" w:date="2022-01-11T17:04:00Z"/>
                <w:rFonts w:ascii="Calibri" w:hAnsi="Calibri" w:cs="Calibri"/>
                <w:color w:val="000000"/>
                <w:sz w:val="22"/>
                <w:szCs w:val="22"/>
              </w:rPr>
            </w:pPr>
            <w:ins w:id="98895"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D3A4684" w14:textId="77777777" w:rsidR="003A1F27" w:rsidRPr="003A1F27" w:rsidRDefault="003A1F27" w:rsidP="003A1F27">
            <w:pPr>
              <w:spacing w:before="0" w:after="0" w:line="240" w:lineRule="auto"/>
              <w:jc w:val="center"/>
              <w:rPr>
                <w:ins w:id="98896" w:author="pete jones" w:date="2022-01-11T17:04:00Z"/>
                <w:rFonts w:ascii="Calibri" w:hAnsi="Calibri" w:cs="Calibri"/>
                <w:color w:val="000000"/>
                <w:sz w:val="22"/>
                <w:szCs w:val="22"/>
              </w:rPr>
            </w:pPr>
            <w:ins w:id="98897"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FAFE310" w14:textId="77777777" w:rsidR="003A1F27" w:rsidRPr="003A1F27" w:rsidRDefault="003A1F27" w:rsidP="003A1F27">
            <w:pPr>
              <w:spacing w:before="0" w:after="0" w:line="240" w:lineRule="auto"/>
              <w:jc w:val="center"/>
              <w:rPr>
                <w:ins w:id="98898" w:author="pete jones" w:date="2022-01-11T17:04:00Z"/>
                <w:rFonts w:ascii="Calibri" w:hAnsi="Calibri" w:cs="Calibri"/>
                <w:color w:val="000000"/>
                <w:sz w:val="22"/>
                <w:szCs w:val="22"/>
              </w:rPr>
            </w:pPr>
            <w:ins w:id="98899"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69A69DA0" w14:textId="77777777" w:rsidR="003A1F27" w:rsidRPr="003A1F27" w:rsidRDefault="003A1F27" w:rsidP="003A1F27">
            <w:pPr>
              <w:spacing w:before="0" w:after="0" w:line="240" w:lineRule="auto"/>
              <w:jc w:val="center"/>
              <w:rPr>
                <w:ins w:id="98900" w:author="pete jones" w:date="2022-01-11T17:04:00Z"/>
                <w:rFonts w:ascii="Calibri" w:hAnsi="Calibri" w:cs="Calibri"/>
                <w:color w:val="000000"/>
                <w:sz w:val="22"/>
                <w:szCs w:val="22"/>
              </w:rPr>
            </w:pPr>
            <w:ins w:id="98901"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37F9E189" w14:textId="77777777" w:rsidR="003A1F27" w:rsidRPr="003A1F27" w:rsidRDefault="003A1F27" w:rsidP="003A1F27">
            <w:pPr>
              <w:spacing w:before="0" w:after="0" w:line="240" w:lineRule="auto"/>
              <w:jc w:val="center"/>
              <w:rPr>
                <w:ins w:id="98902" w:author="pete jones" w:date="2022-01-11T17:04:00Z"/>
                <w:rFonts w:ascii="Calibri" w:hAnsi="Calibri" w:cs="Calibri"/>
                <w:color w:val="000000"/>
                <w:sz w:val="22"/>
                <w:szCs w:val="22"/>
              </w:rPr>
            </w:pPr>
            <w:ins w:id="98903"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084E1984" w14:textId="77777777" w:rsidR="003A1F27" w:rsidRPr="003A1F27" w:rsidRDefault="003A1F27" w:rsidP="003A1F27">
            <w:pPr>
              <w:spacing w:before="0" w:after="0" w:line="240" w:lineRule="auto"/>
              <w:jc w:val="center"/>
              <w:rPr>
                <w:ins w:id="98904" w:author="pete jones" w:date="2022-01-11T17:04:00Z"/>
                <w:rFonts w:ascii="Calibri" w:hAnsi="Calibri" w:cs="Calibri"/>
                <w:color w:val="000000"/>
                <w:sz w:val="22"/>
                <w:szCs w:val="22"/>
              </w:rPr>
            </w:pPr>
            <w:ins w:id="98905" w:author="pete jones" w:date="2022-01-11T17:04:00Z">
              <w:r w:rsidRPr="003A1F27">
                <w:rPr>
                  <w:rFonts w:ascii="Calibri" w:hAnsi="Calibri" w:cs="Calibri"/>
                  <w:color w:val="000000"/>
                  <w:sz w:val="22"/>
                  <w:szCs w:val="22"/>
                </w:rPr>
                <w:t> </w:t>
              </w:r>
            </w:ins>
          </w:p>
        </w:tc>
      </w:tr>
      <w:tr w:rsidR="003A1F27" w:rsidRPr="003A1F27" w14:paraId="631893B5" w14:textId="77777777" w:rsidTr="003A1F27">
        <w:trPr>
          <w:trHeight w:val="300"/>
          <w:ins w:id="98906"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F73A0CC" w14:textId="77777777" w:rsidR="003A1F27" w:rsidRPr="003A1F27" w:rsidRDefault="003A1F27" w:rsidP="003A1F27">
            <w:pPr>
              <w:spacing w:before="0" w:after="0" w:line="240" w:lineRule="auto"/>
              <w:jc w:val="center"/>
              <w:rPr>
                <w:ins w:id="98907" w:author="pete jones" w:date="2022-01-11T17:04:00Z"/>
                <w:rFonts w:ascii="Calibri" w:hAnsi="Calibri" w:cs="Calibri"/>
                <w:color w:val="000000"/>
                <w:sz w:val="22"/>
                <w:szCs w:val="22"/>
              </w:rPr>
            </w:pPr>
            <w:ins w:id="98908" w:author="pete jones" w:date="2022-01-11T17:04: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1EC66DC" w14:textId="1AAB10AF" w:rsidR="003A1F27" w:rsidRPr="003A1F27" w:rsidRDefault="003A1F27" w:rsidP="003A1F27">
            <w:pPr>
              <w:spacing w:before="0" w:after="0" w:line="240" w:lineRule="auto"/>
              <w:jc w:val="left"/>
              <w:rPr>
                <w:ins w:id="98909" w:author="pete jones" w:date="2022-01-11T17:04:00Z"/>
                <w:rFonts w:ascii="Calibri" w:hAnsi="Calibri" w:cs="Calibri"/>
                <w:color w:val="000000"/>
                <w:sz w:val="22"/>
                <w:szCs w:val="22"/>
              </w:rPr>
            </w:pPr>
            <w:ins w:id="98910" w:author="pete jones" w:date="2022-01-11T17:04:00Z">
              <w:r w:rsidRPr="003A1F27">
                <w:rPr>
                  <w:rFonts w:ascii="Calibri" w:hAnsi="Calibri" w:cs="Calibri"/>
                  <w:color w:val="000000"/>
                  <w:sz w:val="22"/>
                  <w:szCs w:val="22"/>
                </w:rPr>
                <w:t xml:space="preserve">Instrumentation, </w:t>
              </w:r>
            </w:ins>
            <w:ins w:id="98911" w:author="pete jones" w:date="2022-04-05T11:23:00Z">
              <w:r w:rsidR="00E06CA9" w:rsidRPr="003A1F27">
                <w:rPr>
                  <w:rFonts w:ascii="Calibri" w:hAnsi="Calibri" w:cs="Calibri"/>
                  <w:color w:val="000000"/>
                  <w:sz w:val="22"/>
                  <w:szCs w:val="22"/>
                </w:rPr>
                <w:t>Measurement,</w:t>
              </w:r>
            </w:ins>
            <w:ins w:id="98912" w:author="pete jones" w:date="2022-01-11T17:04:00Z">
              <w:r w:rsidRPr="003A1F27">
                <w:rPr>
                  <w:rFonts w:ascii="Calibri" w:hAnsi="Calibri" w:cs="Calibri"/>
                  <w:color w:val="000000"/>
                  <w:sz w:val="22"/>
                  <w:szCs w:val="22"/>
                </w:rPr>
                <w:t xml:space="preserve"> and control systems</w:t>
              </w:r>
            </w:ins>
          </w:p>
        </w:tc>
        <w:tc>
          <w:tcPr>
            <w:tcW w:w="432" w:type="dxa"/>
            <w:tcBorders>
              <w:top w:val="nil"/>
              <w:left w:val="nil"/>
              <w:bottom w:val="single" w:sz="4" w:space="0" w:color="auto"/>
              <w:right w:val="single" w:sz="4" w:space="0" w:color="auto"/>
            </w:tcBorders>
            <w:shd w:val="clear" w:color="auto" w:fill="auto"/>
            <w:noWrap/>
            <w:vAlign w:val="bottom"/>
            <w:hideMark/>
          </w:tcPr>
          <w:p w14:paraId="5532DAF7" w14:textId="77777777" w:rsidR="003A1F27" w:rsidRPr="003A1F27" w:rsidRDefault="003A1F27" w:rsidP="003A1F27">
            <w:pPr>
              <w:spacing w:before="0" w:after="0" w:line="240" w:lineRule="auto"/>
              <w:jc w:val="center"/>
              <w:rPr>
                <w:ins w:id="98913" w:author="pete jones" w:date="2022-01-11T17:04:00Z"/>
                <w:rFonts w:ascii="Calibri" w:hAnsi="Calibri" w:cs="Calibri"/>
                <w:color w:val="000000"/>
                <w:sz w:val="22"/>
                <w:szCs w:val="22"/>
              </w:rPr>
            </w:pPr>
            <w:ins w:id="98914" w:author="pete jones" w:date="2022-01-11T17:04:00Z">
              <w:r w:rsidRPr="003A1F27">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B0715CB" w14:textId="77777777" w:rsidR="003A1F27" w:rsidRPr="003A1F27" w:rsidRDefault="003A1F27" w:rsidP="003A1F27">
            <w:pPr>
              <w:spacing w:before="0" w:after="0" w:line="240" w:lineRule="auto"/>
              <w:jc w:val="center"/>
              <w:rPr>
                <w:ins w:id="98915" w:author="pete jones" w:date="2022-01-11T17:04:00Z"/>
                <w:rFonts w:ascii="Calibri" w:hAnsi="Calibri" w:cs="Calibri"/>
                <w:color w:val="000000"/>
                <w:sz w:val="22"/>
                <w:szCs w:val="22"/>
              </w:rPr>
            </w:pPr>
            <w:ins w:id="98916"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79DBBAF9" w14:textId="77777777" w:rsidR="003A1F27" w:rsidRPr="003A1F27" w:rsidRDefault="003A1F27" w:rsidP="003A1F27">
            <w:pPr>
              <w:spacing w:before="0" w:after="0" w:line="240" w:lineRule="auto"/>
              <w:jc w:val="center"/>
              <w:rPr>
                <w:ins w:id="98917" w:author="pete jones" w:date="2022-01-11T17:04:00Z"/>
                <w:rFonts w:ascii="Calibri" w:hAnsi="Calibri" w:cs="Calibri"/>
                <w:color w:val="000000"/>
                <w:sz w:val="22"/>
                <w:szCs w:val="22"/>
              </w:rPr>
            </w:pPr>
            <w:ins w:id="98918"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DA0E56E" w14:textId="77777777" w:rsidR="003A1F27" w:rsidRPr="003A1F27" w:rsidRDefault="003A1F27" w:rsidP="003A1F27">
            <w:pPr>
              <w:spacing w:before="0" w:after="0" w:line="240" w:lineRule="auto"/>
              <w:jc w:val="center"/>
              <w:rPr>
                <w:ins w:id="98919" w:author="pete jones" w:date="2022-01-11T17:04:00Z"/>
                <w:rFonts w:ascii="Calibri" w:hAnsi="Calibri" w:cs="Calibri"/>
                <w:color w:val="000000"/>
                <w:sz w:val="22"/>
                <w:szCs w:val="22"/>
              </w:rPr>
            </w:pPr>
            <w:ins w:id="98920"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8E9A49" w14:textId="77777777" w:rsidR="003A1F27" w:rsidRPr="003A1F27" w:rsidRDefault="003A1F27" w:rsidP="003A1F27">
            <w:pPr>
              <w:spacing w:before="0" w:after="0" w:line="240" w:lineRule="auto"/>
              <w:jc w:val="center"/>
              <w:rPr>
                <w:ins w:id="98921" w:author="pete jones" w:date="2022-01-11T17:04:00Z"/>
                <w:rFonts w:ascii="Calibri" w:hAnsi="Calibri" w:cs="Calibri"/>
                <w:color w:val="000000"/>
                <w:sz w:val="22"/>
                <w:szCs w:val="22"/>
              </w:rPr>
            </w:pPr>
            <w:ins w:id="98922"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9C19699" w14:textId="77777777" w:rsidR="003A1F27" w:rsidRPr="003A1F27" w:rsidRDefault="003A1F27" w:rsidP="003A1F27">
            <w:pPr>
              <w:spacing w:before="0" w:after="0" w:line="240" w:lineRule="auto"/>
              <w:jc w:val="center"/>
              <w:rPr>
                <w:ins w:id="98923" w:author="pete jones" w:date="2022-01-11T17:04:00Z"/>
                <w:rFonts w:ascii="Calibri" w:hAnsi="Calibri" w:cs="Calibri"/>
                <w:color w:val="000000"/>
                <w:sz w:val="22"/>
                <w:szCs w:val="22"/>
              </w:rPr>
            </w:pPr>
            <w:ins w:id="98924"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32BB2846" w14:textId="77777777" w:rsidR="003A1F27" w:rsidRPr="003A1F27" w:rsidRDefault="003A1F27" w:rsidP="003A1F27">
            <w:pPr>
              <w:spacing w:before="0" w:after="0" w:line="240" w:lineRule="auto"/>
              <w:jc w:val="center"/>
              <w:rPr>
                <w:ins w:id="98925" w:author="pete jones" w:date="2022-01-11T17:04:00Z"/>
                <w:rFonts w:ascii="Calibri" w:hAnsi="Calibri" w:cs="Calibri"/>
                <w:color w:val="000000"/>
                <w:sz w:val="22"/>
                <w:szCs w:val="22"/>
              </w:rPr>
            </w:pPr>
            <w:ins w:id="98926"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5104E437" w14:textId="77777777" w:rsidR="003A1F27" w:rsidRPr="003A1F27" w:rsidRDefault="003A1F27" w:rsidP="003A1F27">
            <w:pPr>
              <w:spacing w:before="0" w:after="0" w:line="240" w:lineRule="auto"/>
              <w:jc w:val="center"/>
              <w:rPr>
                <w:ins w:id="98927" w:author="pete jones" w:date="2022-01-11T17:04:00Z"/>
                <w:rFonts w:ascii="Calibri" w:hAnsi="Calibri" w:cs="Calibri"/>
                <w:color w:val="000000"/>
                <w:sz w:val="22"/>
                <w:szCs w:val="22"/>
              </w:rPr>
            </w:pPr>
            <w:ins w:id="98928"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43B3E334" w14:textId="77777777" w:rsidR="003A1F27" w:rsidRPr="003A1F27" w:rsidRDefault="003A1F27" w:rsidP="003A1F27">
            <w:pPr>
              <w:spacing w:before="0" w:after="0" w:line="240" w:lineRule="auto"/>
              <w:jc w:val="center"/>
              <w:rPr>
                <w:ins w:id="98929" w:author="pete jones" w:date="2022-01-11T17:04:00Z"/>
                <w:rFonts w:ascii="Calibri" w:hAnsi="Calibri" w:cs="Calibri"/>
                <w:color w:val="000000"/>
                <w:sz w:val="22"/>
                <w:szCs w:val="22"/>
              </w:rPr>
            </w:pPr>
            <w:ins w:id="98930"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672017D5" w14:textId="77777777" w:rsidR="003A1F27" w:rsidRPr="003A1F27" w:rsidRDefault="003A1F27" w:rsidP="003A1F27">
            <w:pPr>
              <w:spacing w:before="0" w:after="0" w:line="240" w:lineRule="auto"/>
              <w:jc w:val="center"/>
              <w:rPr>
                <w:ins w:id="98931" w:author="pete jones" w:date="2022-01-11T17:04:00Z"/>
                <w:rFonts w:ascii="Calibri" w:hAnsi="Calibri" w:cs="Calibri"/>
                <w:color w:val="000000"/>
                <w:sz w:val="22"/>
                <w:szCs w:val="22"/>
              </w:rPr>
            </w:pPr>
            <w:ins w:id="98932"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553F2D54" w14:textId="77777777" w:rsidR="003A1F27" w:rsidRPr="003A1F27" w:rsidRDefault="003A1F27" w:rsidP="003A1F27">
            <w:pPr>
              <w:spacing w:before="0" w:after="0" w:line="240" w:lineRule="auto"/>
              <w:jc w:val="center"/>
              <w:rPr>
                <w:ins w:id="98933" w:author="pete jones" w:date="2022-01-11T17:04:00Z"/>
                <w:rFonts w:ascii="Calibri" w:hAnsi="Calibri" w:cs="Calibri"/>
                <w:color w:val="000000"/>
                <w:sz w:val="22"/>
                <w:szCs w:val="22"/>
              </w:rPr>
            </w:pPr>
            <w:ins w:id="98934"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73BADF61" w14:textId="77777777" w:rsidR="003A1F27" w:rsidRPr="003A1F27" w:rsidRDefault="003A1F27" w:rsidP="003A1F27">
            <w:pPr>
              <w:spacing w:before="0" w:after="0" w:line="240" w:lineRule="auto"/>
              <w:jc w:val="center"/>
              <w:rPr>
                <w:ins w:id="98935" w:author="pete jones" w:date="2022-01-11T17:04:00Z"/>
                <w:rFonts w:ascii="Calibri" w:hAnsi="Calibri" w:cs="Calibri"/>
                <w:color w:val="000000"/>
                <w:sz w:val="22"/>
                <w:szCs w:val="22"/>
              </w:rPr>
            </w:pPr>
            <w:ins w:id="98936" w:author="pete jones" w:date="2022-01-11T17:04:00Z">
              <w:r w:rsidRPr="003A1F27">
                <w:rPr>
                  <w:rFonts w:ascii="Calibri" w:hAnsi="Calibri" w:cs="Calibri"/>
                  <w:color w:val="000000"/>
                  <w:sz w:val="22"/>
                  <w:szCs w:val="22"/>
                </w:rPr>
                <w:t> </w:t>
              </w:r>
            </w:ins>
          </w:p>
        </w:tc>
      </w:tr>
      <w:tr w:rsidR="003A1F27" w:rsidRPr="003A1F27" w14:paraId="68BB42FD" w14:textId="77777777" w:rsidTr="003A1F27">
        <w:trPr>
          <w:trHeight w:val="300"/>
          <w:ins w:id="98937"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0E7702E" w14:textId="77777777" w:rsidR="003A1F27" w:rsidRPr="003A1F27" w:rsidRDefault="003A1F27" w:rsidP="003A1F27">
            <w:pPr>
              <w:spacing w:before="0" w:after="0" w:line="240" w:lineRule="auto"/>
              <w:jc w:val="center"/>
              <w:rPr>
                <w:ins w:id="98938" w:author="pete jones" w:date="2022-01-11T17:04:00Z"/>
                <w:rFonts w:ascii="Calibri" w:hAnsi="Calibri" w:cs="Calibri"/>
                <w:color w:val="000000"/>
                <w:sz w:val="22"/>
                <w:szCs w:val="22"/>
              </w:rPr>
            </w:pPr>
            <w:ins w:id="98939" w:author="pete jones" w:date="2022-01-11T17:04: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09C75DFF" w14:textId="77777777" w:rsidR="003A1F27" w:rsidRPr="003A1F27" w:rsidRDefault="003A1F27" w:rsidP="003A1F27">
            <w:pPr>
              <w:spacing w:before="0" w:after="0" w:line="240" w:lineRule="auto"/>
              <w:jc w:val="left"/>
              <w:rPr>
                <w:ins w:id="98940" w:author="pete jones" w:date="2022-01-11T17:04:00Z"/>
                <w:rFonts w:ascii="Calibri" w:hAnsi="Calibri" w:cs="Calibri"/>
                <w:color w:val="000000"/>
                <w:sz w:val="22"/>
                <w:szCs w:val="22"/>
              </w:rPr>
            </w:pPr>
            <w:ins w:id="98941" w:author="pete jones" w:date="2022-01-11T17:04:00Z">
              <w:r w:rsidRPr="003A1F27">
                <w:rPr>
                  <w:rFonts w:ascii="Calibri" w:hAnsi="Calibri" w:cs="Calibri"/>
                  <w:color w:val="000000"/>
                  <w:sz w:val="22"/>
                  <w:szCs w:val="22"/>
                </w:rPr>
                <w:t>Thermofluids 2</w:t>
              </w:r>
            </w:ins>
          </w:p>
        </w:tc>
        <w:tc>
          <w:tcPr>
            <w:tcW w:w="432" w:type="dxa"/>
            <w:tcBorders>
              <w:top w:val="nil"/>
              <w:left w:val="nil"/>
              <w:bottom w:val="single" w:sz="4" w:space="0" w:color="auto"/>
              <w:right w:val="single" w:sz="4" w:space="0" w:color="auto"/>
            </w:tcBorders>
            <w:shd w:val="clear" w:color="auto" w:fill="auto"/>
            <w:noWrap/>
            <w:vAlign w:val="bottom"/>
            <w:hideMark/>
          </w:tcPr>
          <w:p w14:paraId="406DA57A" w14:textId="77777777" w:rsidR="003A1F27" w:rsidRPr="003A1F27" w:rsidRDefault="003A1F27" w:rsidP="003A1F27">
            <w:pPr>
              <w:spacing w:before="0" w:after="0" w:line="240" w:lineRule="auto"/>
              <w:jc w:val="center"/>
              <w:rPr>
                <w:ins w:id="98942" w:author="pete jones" w:date="2022-01-11T17:04:00Z"/>
                <w:rFonts w:ascii="Calibri" w:hAnsi="Calibri" w:cs="Calibri"/>
                <w:color w:val="000000"/>
                <w:sz w:val="22"/>
                <w:szCs w:val="22"/>
              </w:rPr>
            </w:pPr>
            <w:ins w:id="98943" w:author="pete jones" w:date="2022-01-11T17:04:00Z">
              <w:r w:rsidRPr="003A1F27">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497208BE" w14:textId="77777777" w:rsidR="003A1F27" w:rsidRPr="003A1F27" w:rsidRDefault="003A1F27" w:rsidP="003A1F27">
            <w:pPr>
              <w:spacing w:before="0" w:after="0" w:line="240" w:lineRule="auto"/>
              <w:jc w:val="center"/>
              <w:rPr>
                <w:ins w:id="98944" w:author="pete jones" w:date="2022-01-11T17:04:00Z"/>
                <w:rFonts w:ascii="Calibri" w:hAnsi="Calibri" w:cs="Calibri"/>
                <w:color w:val="000000"/>
                <w:sz w:val="22"/>
                <w:szCs w:val="22"/>
              </w:rPr>
            </w:pPr>
            <w:ins w:id="98945"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36C64F8B" w14:textId="77777777" w:rsidR="003A1F27" w:rsidRPr="003A1F27" w:rsidRDefault="003A1F27" w:rsidP="003A1F27">
            <w:pPr>
              <w:spacing w:before="0" w:after="0" w:line="240" w:lineRule="auto"/>
              <w:jc w:val="center"/>
              <w:rPr>
                <w:ins w:id="98946" w:author="pete jones" w:date="2022-01-11T17:04:00Z"/>
                <w:rFonts w:ascii="Calibri" w:hAnsi="Calibri" w:cs="Calibri"/>
                <w:color w:val="000000"/>
                <w:sz w:val="22"/>
                <w:szCs w:val="22"/>
              </w:rPr>
            </w:pPr>
            <w:ins w:id="98947"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0E65E43" w14:textId="77777777" w:rsidR="003A1F27" w:rsidRPr="003A1F27" w:rsidRDefault="003A1F27" w:rsidP="003A1F27">
            <w:pPr>
              <w:spacing w:before="0" w:after="0" w:line="240" w:lineRule="auto"/>
              <w:jc w:val="center"/>
              <w:rPr>
                <w:ins w:id="98948" w:author="pete jones" w:date="2022-01-11T17:04:00Z"/>
                <w:rFonts w:ascii="Calibri" w:hAnsi="Calibri" w:cs="Calibri"/>
                <w:color w:val="000000"/>
                <w:sz w:val="22"/>
                <w:szCs w:val="22"/>
              </w:rPr>
            </w:pPr>
            <w:ins w:id="98949"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0BB1737" w14:textId="77777777" w:rsidR="003A1F27" w:rsidRPr="003A1F27" w:rsidRDefault="003A1F27" w:rsidP="003A1F27">
            <w:pPr>
              <w:spacing w:before="0" w:after="0" w:line="240" w:lineRule="auto"/>
              <w:jc w:val="center"/>
              <w:rPr>
                <w:ins w:id="98950" w:author="pete jones" w:date="2022-01-11T17:04:00Z"/>
                <w:rFonts w:ascii="Calibri" w:hAnsi="Calibri" w:cs="Calibri"/>
                <w:color w:val="000000"/>
                <w:sz w:val="22"/>
                <w:szCs w:val="22"/>
              </w:rPr>
            </w:pPr>
            <w:ins w:id="98951"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47681F5" w14:textId="77777777" w:rsidR="003A1F27" w:rsidRPr="003A1F27" w:rsidRDefault="003A1F27" w:rsidP="003A1F27">
            <w:pPr>
              <w:spacing w:before="0" w:after="0" w:line="240" w:lineRule="auto"/>
              <w:jc w:val="center"/>
              <w:rPr>
                <w:ins w:id="98952" w:author="pete jones" w:date="2022-01-11T17:04:00Z"/>
                <w:rFonts w:ascii="Calibri" w:hAnsi="Calibri" w:cs="Calibri"/>
                <w:color w:val="000000"/>
                <w:sz w:val="22"/>
                <w:szCs w:val="22"/>
              </w:rPr>
            </w:pPr>
            <w:ins w:id="98953"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416459D6" w14:textId="77777777" w:rsidR="003A1F27" w:rsidRPr="003A1F27" w:rsidRDefault="003A1F27" w:rsidP="003A1F27">
            <w:pPr>
              <w:spacing w:before="0" w:after="0" w:line="240" w:lineRule="auto"/>
              <w:jc w:val="center"/>
              <w:rPr>
                <w:ins w:id="98954" w:author="pete jones" w:date="2022-01-11T17:04:00Z"/>
                <w:rFonts w:ascii="Calibri" w:hAnsi="Calibri" w:cs="Calibri"/>
                <w:color w:val="000000"/>
                <w:sz w:val="22"/>
                <w:szCs w:val="22"/>
              </w:rPr>
            </w:pPr>
            <w:ins w:id="98955"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41D74BAC" w14:textId="77777777" w:rsidR="003A1F27" w:rsidRPr="003A1F27" w:rsidRDefault="003A1F27" w:rsidP="003A1F27">
            <w:pPr>
              <w:spacing w:before="0" w:after="0" w:line="240" w:lineRule="auto"/>
              <w:jc w:val="center"/>
              <w:rPr>
                <w:ins w:id="98956" w:author="pete jones" w:date="2022-01-11T17:04:00Z"/>
                <w:rFonts w:ascii="Calibri" w:hAnsi="Calibri" w:cs="Calibri"/>
                <w:color w:val="000000"/>
                <w:sz w:val="22"/>
                <w:szCs w:val="22"/>
              </w:rPr>
            </w:pPr>
            <w:ins w:id="98957"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7B7ED2A8" w14:textId="77777777" w:rsidR="003A1F27" w:rsidRPr="003A1F27" w:rsidRDefault="003A1F27" w:rsidP="003A1F27">
            <w:pPr>
              <w:spacing w:before="0" w:after="0" w:line="240" w:lineRule="auto"/>
              <w:jc w:val="center"/>
              <w:rPr>
                <w:ins w:id="98958" w:author="pete jones" w:date="2022-01-11T17:04:00Z"/>
                <w:rFonts w:ascii="Calibri" w:hAnsi="Calibri" w:cs="Calibri"/>
                <w:color w:val="000000"/>
                <w:sz w:val="22"/>
                <w:szCs w:val="22"/>
              </w:rPr>
            </w:pPr>
            <w:ins w:id="98959"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4B647AAE" w14:textId="77777777" w:rsidR="003A1F27" w:rsidRPr="003A1F27" w:rsidRDefault="003A1F27" w:rsidP="003A1F27">
            <w:pPr>
              <w:spacing w:before="0" w:after="0" w:line="240" w:lineRule="auto"/>
              <w:jc w:val="center"/>
              <w:rPr>
                <w:ins w:id="98960" w:author="pete jones" w:date="2022-01-11T17:04:00Z"/>
                <w:rFonts w:ascii="Calibri" w:hAnsi="Calibri" w:cs="Calibri"/>
                <w:color w:val="000000"/>
                <w:sz w:val="22"/>
                <w:szCs w:val="22"/>
              </w:rPr>
            </w:pPr>
            <w:ins w:id="98961"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68C34498" w14:textId="77777777" w:rsidR="003A1F27" w:rsidRPr="003A1F27" w:rsidRDefault="003A1F27" w:rsidP="003A1F27">
            <w:pPr>
              <w:spacing w:before="0" w:after="0" w:line="240" w:lineRule="auto"/>
              <w:jc w:val="center"/>
              <w:rPr>
                <w:ins w:id="98962" w:author="pete jones" w:date="2022-01-11T17:04:00Z"/>
                <w:rFonts w:ascii="Calibri" w:hAnsi="Calibri" w:cs="Calibri"/>
                <w:color w:val="000000"/>
                <w:sz w:val="22"/>
                <w:szCs w:val="22"/>
              </w:rPr>
            </w:pPr>
            <w:ins w:id="98963"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262B5DD4" w14:textId="77777777" w:rsidR="003A1F27" w:rsidRPr="003A1F27" w:rsidRDefault="003A1F27" w:rsidP="003A1F27">
            <w:pPr>
              <w:spacing w:before="0" w:after="0" w:line="240" w:lineRule="auto"/>
              <w:jc w:val="center"/>
              <w:rPr>
                <w:ins w:id="98964" w:author="pete jones" w:date="2022-01-11T17:04:00Z"/>
                <w:rFonts w:ascii="Calibri" w:hAnsi="Calibri" w:cs="Calibri"/>
                <w:color w:val="000000"/>
                <w:sz w:val="22"/>
                <w:szCs w:val="22"/>
              </w:rPr>
            </w:pPr>
            <w:ins w:id="98965" w:author="pete jones" w:date="2022-01-11T17:04:00Z">
              <w:r w:rsidRPr="003A1F27">
                <w:rPr>
                  <w:rFonts w:ascii="Calibri" w:hAnsi="Calibri" w:cs="Calibri"/>
                  <w:color w:val="000000"/>
                  <w:sz w:val="22"/>
                  <w:szCs w:val="22"/>
                </w:rPr>
                <w:t> </w:t>
              </w:r>
            </w:ins>
          </w:p>
        </w:tc>
      </w:tr>
      <w:tr w:rsidR="003A1F27" w:rsidRPr="003A1F27" w14:paraId="7A91DF2E" w14:textId="77777777" w:rsidTr="003A1F27">
        <w:trPr>
          <w:trHeight w:val="300"/>
          <w:ins w:id="98966"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305CDDB" w14:textId="77777777" w:rsidR="003A1F27" w:rsidRPr="003A1F27" w:rsidRDefault="003A1F27" w:rsidP="003A1F27">
            <w:pPr>
              <w:spacing w:before="0" w:after="0" w:line="240" w:lineRule="auto"/>
              <w:jc w:val="center"/>
              <w:rPr>
                <w:ins w:id="98967" w:author="pete jones" w:date="2022-01-11T17:04:00Z"/>
                <w:rFonts w:ascii="Calibri" w:hAnsi="Calibri" w:cs="Calibri"/>
                <w:color w:val="000000"/>
                <w:sz w:val="22"/>
                <w:szCs w:val="22"/>
              </w:rPr>
            </w:pPr>
            <w:ins w:id="98968" w:author="pete jones" w:date="2022-01-11T17:04: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0B7449E" w14:textId="77777777" w:rsidR="003A1F27" w:rsidRPr="003A1F27" w:rsidRDefault="003A1F27" w:rsidP="003A1F27">
            <w:pPr>
              <w:spacing w:before="0" w:after="0" w:line="240" w:lineRule="auto"/>
              <w:jc w:val="left"/>
              <w:rPr>
                <w:ins w:id="98969" w:author="pete jones" w:date="2022-01-11T17:04:00Z"/>
                <w:rFonts w:ascii="Calibri" w:hAnsi="Calibri" w:cs="Calibri"/>
                <w:color w:val="000000"/>
                <w:sz w:val="22"/>
                <w:szCs w:val="22"/>
              </w:rPr>
            </w:pPr>
            <w:ins w:id="98970" w:author="pete jones" w:date="2022-01-11T17:04:00Z">
              <w:r w:rsidRPr="003A1F27">
                <w:rPr>
                  <w:rFonts w:ascii="Calibri" w:hAnsi="Calibri" w:cs="Calibri"/>
                  <w:color w:val="000000"/>
                  <w:sz w:val="22"/>
                  <w:szCs w:val="22"/>
                </w:rPr>
                <w:t>ENG6003-D Individual Research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51D03731" w14:textId="77777777" w:rsidR="003A1F27" w:rsidRPr="003A1F27" w:rsidRDefault="003A1F27" w:rsidP="003A1F27">
            <w:pPr>
              <w:spacing w:before="0" w:after="0" w:line="240" w:lineRule="auto"/>
              <w:jc w:val="center"/>
              <w:rPr>
                <w:ins w:id="98971" w:author="pete jones" w:date="2022-01-11T17:04:00Z"/>
                <w:rFonts w:ascii="Calibri" w:hAnsi="Calibri" w:cs="Calibri"/>
                <w:color w:val="000000"/>
                <w:sz w:val="22"/>
                <w:szCs w:val="22"/>
              </w:rPr>
            </w:pPr>
            <w:ins w:id="98972" w:author="pete jones" w:date="2022-01-11T17:04: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BE22BD1" w14:textId="77777777" w:rsidR="003A1F27" w:rsidRPr="003A1F27" w:rsidRDefault="003A1F27" w:rsidP="003A1F27">
            <w:pPr>
              <w:spacing w:before="0" w:after="0" w:line="240" w:lineRule="auto"/>
              <w:jc w:val="center"/>
              <w:rPr>
                <w:ins w:id="98973" w:author="pete jones" w:date="2022-01-11T17:04:00Z"/>
                <w:rFonts w:ascii="Calibri" w:hAnsi="Calibri" w:cs="Calibri"/>
                <w:color w:val="000000"/>
                <w:sz w:val="22"/>
                <w:szCs w:val="22"/>
              </w:rPr>
            </w:pPr>
            <w:ins w:id="98974" w:author="pete jones" w:date="2022-01-11T17:04:00Z">
              <w:r w:rsidRPr="003A1F27">
                <w:rPr>
                  <w:rFonts w:ascii="Calibri" w:hAnsi="Calibri" w:cs="Calibri"/>
                  <w:color w:val="000000"/>
                  <w:sz w:val="22"/>
                  <w:szCs w:val="22"/>
                </w:rPr>
                <w:t>40</w:t>
              </w:r>
            </w:ins>
          </w:p>
        </w:tc>
        <w:tc>
          <w:tcPr>
            <w:tcW w:w="432" w:type="dxa"/>
            <w:tcBorders>
              <w:top w:val="nil"/>
              <w:left w:val="nil"/>
              <w:bottom w:val="single" w:sz="4" w:space="0" w:color="auto"/>
              <w:right w:val="single" w:sz="4" w:space="0" w:color="auto"/>
            </w:tcBorders>
            <w:shd w:val="clear" w:color="auto" w:fill="auto"/>
            <w:noWrap/>
            <w:vAlign w:val="bottom"/>
            <w:hideMark/>
          </w:tcPr>
          <w:p w14:paraId="6EB7C2AC" w14:textId="77777777" w:rsidR="003A1F27" w:rsidRPr="003A1F27" w:rsidRDefault="003A1F27" w:rsidP="003A1F27">
            <w:pPr>
              <w:spacing w:before="0" w:after="0" w:line="240" w:lineRule="auto"/>
              <w:jc w:val="center"/>
              <w:rPr>
                <w:ins w:id="98975" w:author="pete jones" w:date="2022-01-11T17:04:00Z"/>
                <w:rFonts w:ascii="Calibri" w:hAnsi="Calibri" w:cs="Calibri"/>
                <w:color w:val="000000"/>
                <w:sz w:val="22"/>
                <w:szCs w:val="22"/>
              </w:rPr>
            </w:pPr>
            <w:ins w:id="98976"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B420D8" w14:textId="77777777" w:rsidR="003A1F27" w:rsidRPr="003A1F27" w:rsidRDefault="003A1F27" w:rsidP="003A1F27">
            <w:pPr>
              <w:spacing w:before="0" w:after="0" w:line="240" w:lineRule="auto"/>
              <w:jc w:val="center"/>
              <w:rPr>
                <w:ins w:id="98977" w:author="pete jones" w:date="2022-01-11T17:04:00Z"/>
                <w:rFonts w:ascii="Calibri" w:hAnsi="Calibri" w:cs="Calibri"/>
                <w:color w:val="000000"/>
                <w:sz w:val="22"/>
                <w:szCs w:val="22"/>
              </w:rPr>
            </w:pPr>
            <w:ins w:id="98978"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B5CC8BA" w14:textId="77777777" w:rsidR="003A1F27" w:rsidRPr="003A1F27" w:rsidRDefault="003A1F27" w:rsidP="003A1F27">
            <w:pPr>
              <w:spacing w:before="0" w:after="0" w:line="240" w:lineRule="auto"/>
              <w:jc w:val="center"/>
              <w:rPr>
                <w:ins w:id="98979" w:author="pete jones" w:date="2022-01-11T17:04:00Z"/>
                <w:rFonts w:ascii="Calibri" w:hAnsi="Calibri" w:cs="Calibri"/>
                <w:color w:val="000000"/>
                <w:sz w:val="22"/>
                <w:szCs w:val="22"/>
              </w:rPr>
            </w:pPr>
            <w:ins w:id="98980"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18D3B46" w14:textId="77777777" w:rsidR="003A1F27" w:rsidRPr="003A1F27" w:rsidRDefault="003A1F27" w:rsidP="003A1F27">
            <w:pPr>
              <w:spacing w:before="0" w:after="0" w:line="240" w:lineRule="auto"/>
              <w:jc w:val="center"/>
              <w:rPr>
                <w:ins w:id="98981" w:author="pete jones" w:date="2022-01-11T17:04:00Z"/>
                <w:rFonts w:ascii="Calibri" w:hAnsi="Calibri" w:cs="Calibri"/>
                <w:color w:val="000000"/>
                <w:sz w:val="22"/>
                <w:szCs w:val="22"/>
              </w:rPr>
            </w:pPr>
            <w:ins w:id="98982"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2227ACA5" w14:textId="77777777" w:rsidR="003A1F27" w:rsidRPr="003A1F27" w:rsidRDefault="003A1F27" w:rsidP="003A1F27">
            <w:pPr>
              <w:spacing w:before="0" w:after="0" w:line="240" w:lineRule="auto"/>
              <w:jc w:val="center"/>
              <w:rPr>
                <w:ins w:id="98983" w:author="pete jones" w:date="2022-01-11T17:04:00Z"/>
                <w:rFonts w:ascii="Calibri" w:hAnsi="Calibri" w:cs="Calibri"/>
                <w:color w:val="000000"/>
                <w:sz w:val="22"/>
                <w:szCs w:val="22"/>
              </w:rPr>
            </w:pPr>
            <w:ins w:id="98984"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671702F8" w14:textId="77777777" w:rsidR="003A1F27" w:rsidRPr="003A1F27" w:rsidRDefault="003A1F27" w:rsidP="003A1F27">
            <w:pPr>
              <w:spacing w:before="0" w:after="0" w:line="240" w:lineRule="auto"/>
              <w:jc w:val="center"/>
              <w:rPr>
                <w:ins w:id="98985" w:author="pete jones" w:date="2022-01-11T17:04:00Z"/>
                <w:rFonts w:ascii="Calibri" w:hAnsi="Calibri" w:cs="Calibri"/>
                <w:color w:val="000000"/>
                <w:sz w:val="22"/>
                <w:szCs w:val="22"/>
              </w:rPr>
            </w:pPr>
            <w:ins w:id="98986"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78D9BEF1" w14:textId="77777777" w:rsidR="003A1F27" w:rsidRPr="003A1F27" w:rsidRDefault="003A1F27" w:rsidP="003A1F27">
            <w:pPr>
              <w:spacing w:before="0" w:after="0" w:line="240" w:lineRule="auto"/>
              <w:jc w:val="center"/>
              <w:rPr>
                <w:ins w:id="98987" w:author="pete jones" w:date="2022-01-11T17:04:00Z"/>
                <w:rFonts w:ascii="Calibri" w:hAnsi="Calibri" w:cs="Calibri"/>
                <w:color w:val="000000"/>
                <w:sz w:val="22"/>
                <w:szCs w:val="22"/>
              </w:rPr>
            </w:pPr>
            <w:ins w:id="98988"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547F19C9" w14:textId="77777777" w:rsidR="003A1F27" w:rsidRPr="003A1F27" w:rsidRDefault="003A1F27" w:rsidP="003A1F27">
            <w:pPr>
              <w:spacing w:before="0" w:after="0" w:line="240" w:lineRule="auto"/>
              <w:jc w:val="center"/>
              <w:rPr>
                <w:ins w:id="98989" w:author="pete jones" w:date="2022-01-11T17:04:00Z"/>
                <w:rFonts w:ascii="Calibri" w:hAnsi="Calibri" w:cs="Calibri"/>
                <w:color w:val="000000"/>
                <w:sz w:val="22"/>
                <w:szCs w:val="22"/>
              </w:rPr>
            </w:pPr>
            <w:ins w:id="98990"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2B0D2623" w14:textId="77777777" w:rsidR="003A1F27" w:rsidRPr="003A1F27" w:rsidRDefault="003A1F27" w:rsidP="003A1F27">
            <w:pPr>
              <w:spacing w:before="0" w:after="0" w:line="240" w:lineRule="auto"/>
              <w:jc w:val="center"/>
              <w:rPr>
                <w:ins w:id="98991" w:author="pete jones" w:date="2022-01-11T17:04:00Z"/>
                <w:rFonts w:ascii="Calibri" w:hAnsi="Calibri" w:cs="Calibri"/>
                <w:color w:val="000000"/>
                <w:sz w:val="22"/>
                <w:szCs w:val="22"/>
              </w:rPr>
            </w:pPr>
            <w:ins w:id="98992"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327CD8B1" w14:textId="77777777" w:rsidR="003A1F27" w:rsidRPr="003A1F27" w:rsidRDefault="003A1F27" w:rsidP="003A1F27">
            <w:pPr>
              <w:spacing w:before="0" w:after="0" w:line="240" w:lineRule="auto"/>
              <w:jc w:val="center"/>
              <w:rPr>
                <w:ins w:id="98993" w:author="pete jones" w:date="2022-01-11T17:04:00Z"/>
                <w:rFonts w:ascii="Calibri" w:hAnsi="Calibri" w:cs="Calibri"/>
                <w:color w:val="000000"/>
                <w:sz w:val="22"/>
                <w:szCs w:val="22"/>
              </w:rPr>
            </w:pPr>
            <w:ins w:id="98994" w:author="pete jones" w:date="2022-01-11T17:04:00Z">
              <w:r w:rsidRPr="003A1F27">
                <w:rPr>
                  <w:rFonts w:ascii="Calibri" w:hAnsi="Calibri" w:cs="Calibri"/>
                  <w:color w:val="000000"/>
                  <w:sz w:val="22"/>
                  <w:szCs w:val="22"/>
                </w:rPr>
                <w:t> </w:t>
              </w:r>
            </w:ins>
          </w:p>
        </w:tc>
      </w:tr>
      <w:tr w:rsidR="003A1F27" w:rsidRPr="003A1F27" w14:paraId="0877111D" w14:textId="77777777" w:rsidTr="003A1F27">
        <w:trPr>
          <w:trHeight w:val="300"/>
          <w:ins w:id="98995"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92BE298" w14:textId="77777777" w:rsidR="003A1F27" w:rsidRPr="003A1F27" w:rsidRDefault="003A1F27" w:rsidP="003A1F27">
            <w:pPr>
              <w:spacing w:before="0" w:after="0" w:line="240" w:lineRule="auto"/>
              <w:jc w:val="center"/>
              <w:rPr>
                <w:ins w:id="98996" w:author="pete jones" w:date="2022-01-11T17:04:00Z"/>
                <w:rFonts w:ascii="Calibri" w:hAnsi="Calibri" w:cs="Calibri"/>
                <w:color w:val="000000"/>
                <w:sz w:val="22"/>
                <w:szCs w:val="22"/>
              </w:rPr>
            </w:pPr>
            <w:ins w:id="98997" w:author="pete jones" w:date="2022-01-11T17:04: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3A0B6DD" w14:textId="77777777" w:rsidR="003A1F27" w:rsidRPr="003A1F27" w:rsidRDefault="003A1F27" w:rsidP="003A1F27">
            <w:pPr>
              <w:spacing w:before="0" w:after="0" w:line="240" w:lineRule="auto"/>
              <w:jc w:val="left"/>
              <w:rPr>
                <w:ins w:id="98998" w:author="pete jones" w:date="2022-01-11T17:04:00Z"/>
                <w:rFonts w:ascii="Calibri" w:hAnsi="Calibri" w:cs="Calibri"/>
                <w:color w:val="000000"/>
                <w:sz w:val="22"/>
                <w:szCs w:val="22"/>
              </w:rPr>
            </w:pPr>
            <w:ins w:id="98999" w:author="pete jones" w:date="2022-01-11T17:04:00Z">
              <w:r w:rsidRPr="003A1F27">
                <w:rPr>
                  <w:rFonts w:ascii="Calibri" w:hAnsi="Calibri" w:cs="Calibri"/>
                  <w:color w:val="000000"/>
                  <w:sz w:val="22"/>
                  <w:szCs w:val="22"/>
                </w:rPr>
                <w:t>ENG6004-B Integrated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3794075D" w14:textId="77777777" w:rsidR="003A1F27" w:rsidRPr="003A1F27" w:rsidRDefault="003A1F27" w:rsidP="003A1F27">
            <w:pPr>
              <w:spacing w:before="0" w:after="0" w:line="240" w:lineRule="auto"/>
              <w:jc w:val="center"/>
              <w:rPr>
                <w:ins w:id="99000" w:author="pete jones" w:date="2022-01-11T17:04:00Z"/>
                <w:rFonts w:ascii="Calibri" w:hAnsi="Calibri" w:cs="Calibri"/>
                <w:color w:val="000000"/>
                <w:sz w:val="22"/>
                <w:szCs w:val="22"/>
              </w:rPr>
            </w:pPr>
            <w:ins w:id="99001" w:author="pete jones" w:date="2022-01-11T17:04: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44EB54C6" w14:textId="77777777" w:rsidR="003A1F27" w:rsidRPr="003A1F27" w:rsidRDefault="003A1F27" w:rsidP="003A1F27">
            <w:pPr>
              <w:spacing w:before="0" w:after="0" w:line="240" w:lineRule="auto"/>
              <w:jc w:val="center"/>
              <w:rPr>
                <w:ins w:id="99002" w:author="pete jones" w:date="2022-01-11T17:04:00Z"/>
                <w:rFonts w:ascii="Calibri" w:hAnsi="Calibri" w:cs="Calibri"/>
                <w:color w:val="000000"/>
                <w:sz w:val="22"/>
                <w:szCs w:val="22"/>
              </w:rPr>
            </w:pPr>
            <w:ins w:id="99003"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3200F8B" w14:textId="77777777" w:rsidR="003A1F27" w:rsidRPr="003A1F27" w:rsidRDefault="003A1F27" w:rsidP="003A1F27">
            <w:pPr>
              <w:spacing w:before="0" w:after="0" w:line="240" w:lineRule="auto"/>
              <w:jc w:val="center"/>
              <w:rPr>
                <w:ins w:id="99004" w:author="pete jones" w:date="2022-01-11T17:04:00Z"/>
                <w:rFonts w:ascii="Calibri" w:hAnsi="Calibri" w:cs="Calibri"/>
                <w:color w:val="000000"/>
                <w:sz w:val="22"/>
                <w:szCs w:val="22"/>
              </w:rPr>
            </w:pPr>
            <w:ins w:id="99005"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000F248" w14:textId="77777777" w:rsidR="003A1F27" w:rsidRPr="003A1F27" w:rsidRDefault="003A1F27" w:rsidP="003A1F27">
            <w:pPr>
              <w:spacing w:before="0" w:after="0" w:line="240" w:lineRule="auto"/>
              <w:jc w:val="center"/>
              <w:rPr>
                <w:ins w:id="99006" w:author="pete jones" w:date="2022-01-11T17:04:00Z"/>
                <w:rFonts w:ascii="Calibri" w:hAnsi="Calibri" w:cs="Calibri"/>
                <w:color w:val="000000"/>
                <w:sz w:val="22"/>
                <w:szCs w:val="22"/>
              </w:rPr>
            </w:pPr>
            <w:ins w:id="99007"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F5B8321" w14:textId="77777777" w:rsidR="003A1F27" w:rsidRPr="003A1F27" w:rsidRDefault="003A1F27" w:rsidP="003A1F27">
            <w:pPr>
              <w:spacing w:before="0" w:after="0" w:line="240" w:lineRule="auto"/>
              <w:jc w:val="center"/>
              <w:rPr>
                <w:ins w:id="99008" w:author="pete jones" w:date="2022-01-11T17:04:00Z"/>
                <w:rFonts w:ascii="Calibri" w:hAnsi="Calibri" w:cs="Calibri"/>
                <w:color w:val="000000"/>
                <w:sz w:val="22"/>
                <w:szCs w:val="22"/>
              </w:rPr>
            </w:pPr>
            <w:ins w:id="99009"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4C27411" w14:textId="77777777" w:rsidR="003A1F27" w:rsidRPr="003A1F27" w:rsidRDefault="003A1F27" w:rsidP="003A1F27">
            <w:pPr>
              <w:spacing w:before="0" w:after="0" w:line="240" w:lineRule="auto"/>
              <w:jc w:val="center"/>
              <w:rPr>
                <w:ins w:id="99010" w:author="pete jones" w:date="2022-01-11T17:04:00Z"/>
                <w:rFonts w:ascii="Calibri" w:hAnsi="Calibri" w:cs="Calibri"/>
                <w:color w:val="000000"/>
                <w:sz w:val="22"/>
                <w:szCs w:val="22"/>
              </w:rPr>
            </w:pPr>
            <w:ins w:id="99011"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32EB52F2" w14:textId="77777777" w:rsidR="003A1F27" w:rsidRPr="003A1F27" w:rsidRDefault="003A1F27" w:rsidP="003A1F27">
            <w:pPr>
              <w:spacing w:before="0" w:after="0" w:line="240" w:lineRule="auto"/>
              <w:jc w:val="center"/>
              <w:rPr>
                <w:ins w:id="99012" w:author="pete jones" w:date="2022-01-11T17:04:00Z"/>
                <w:rFonts w:ascii="Calibri" w:hAnsi="Calibri" w:cs="Calibri"/>
                <w:color w:val="000000"/>
                <w:sz w:val="22"/>
                <w:szCs w:val="22"/>
              </w:rPr>
            </w:pPr>
            <w:ins w:id="99013"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8D9CC2F" w14:textId="77777777" w:rsidR="003A1F27" w:rsidRPr="003A1F27" w:rsidRDefault="003A1F27" w:rsidP="003A1F27">
            <w:pPr>
              <w:spacing w:before="0" w:after="0" w:line="240" w:lineRule="auto"/>
              <w:jc w:val="center"/>
              <w:rPr>
                <w:ins w:id="99014" w:author="pete jones" w:date="2022-01-11T17:04:00Z"/>
                <w:rFonts w:ascii="Calibri" w:hAnsi="Calibri" w:cs="Calibri"/>
                <w:color w:val="000000"/>
                <w:sz w:val="22"/>
                <w:szCs w:val="22"/>
              </w:rPr>
            </w:pPr>
            <w:ins w:id="99015"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267AD861" w14:textId="77777777" w:rsidR="003A1F27" w:rsidRPr="003A1F27" w:rsidRDefault="003A1F27" w:rsidP="003A1F27">
            <w:pPr>
              <w:spacing w:before="0" w:after="0" w:line="240" w:lineRule="auto"/>
              <w:jc w:val="center"/>
              <w:rPr>
                <w:ins w:id="99016" w:author="pete jones" w:date="2022-01-11T17:04:00Z"/>
                <w:rFonts w:ascii="Calibri" w:hAnsi="Calibri" w:cs="Calibri"/>
                <w:color w:val="000000"/>
                <w:sz w:val="22"/>
                <w:szCs w:val="22"/>
              </w:rPr>
            </w:pPr>
            <w:ins w:id="99017"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51CBC8A5" w14:textId="77777777" w:rsidR="003A1F27" w:rsidRPr="003A1F27" w:rsidRDefault="003A1F27" w:rsidP="003A1F27">
            <w:pPr>
              <w:spacing w:before="0" w:after="0" w:line="240" w:lineRule="auto"/>
              <w:jc w:val="center"/>
              <w:rPr>
                <w:ins w:id="99018" w:author="pete jones" w:date="2022-01-11T17:04:00Z"/>
                <w:rFonts w:ascii="Calibri" w:hAnsi="Calibri" w:cs="Calibri"/>
                <w:color w:val="000000"/>
                <w:sz w:val="22"/>
                <w:szCs w:val="22"/>
              </w:rPr>
            </w:pPr>
            <w:ins w:id="99019"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11DD3FC1" w14:textId="77777777" w:rsidR="003A1F27" w:rsidRPr="003A1F27" w:rsidRDefault="003A1F27" w:rsidP="003A1F27">
            <w:pPr>
              <w:spacing w:before="0" w:after="0" w:line="240" w:lineRule="auto"/>
              <w:jc w:val="center"/>
              <w:rPr>
                <w:ins w:id="99020" w:author="pete jones" w:date="2022-01-11T17:04:00Z"/>
                <w:rFonts w:ascii="Calibri" w:hAnsi="Calibri" w:cs="Calibri"/>
                <w:color w:val="000000"/>
                <w:sz w:val="22"/>
                <w:szCs w:val="22"/>
              </w:rPr>
            </w:pPr>
            <w:ins w:id="99021"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6FE39279" w14:textId="77777777" w:rsidR="003A1F27" w:rsidRPr="003A1F27" w:rsidRDefault="003A1F27" w:rsidP="003A1F27">
            <w:pPr>
              <w:spacing w:before="0" w:after="0" w:line="240" w:lineRule="auto"/>
              <w:jc w:val="center"/>
              <w:rPr>
                <w:ins w:id="99022" w:author="pete jones" w:date="2022-01-11T17:04:00Z"/>
                <w:rFonts w:ascii="Calibri" w:hAnsi="Calibri" w:cs="Calibri"/>
                <w:color w:val="000000"/>
                <w:sz w:val="22"/>
                <w:szCs w:val="22"/>
              </w:rPr>
            </w:pPr>
            <w:ins w:id="99023" w:author="pete jones" w:date="2022-01-11T17:04:00Z">
              <w:r w:rsidRPr="003A1F27">
                <w:rPr>
                  <w:rFonts w:ascii="Calibri" w:hAnsi="Calibri" w:cs="Calibri"/>
                  <w:color w:val="000000"/>
                  <w:sz w:val="22"/>
                  <w:szCs w:val="22"/>
                </w:rPr>
                <w:t> </w:t>
              </w:r>
            </w:ins>
          </w:p>
        </w:tc>
      </w:tr>
      <w:tr w:rsidR="003A1F27" w:rsidRPr="003A1F27" w14:paraId="09CCE5A3" w14:textId="77777777" w:rsidTr="003A1F27">
        <w:trPr>
          <w:trHeight w:val="300"/>
          <w:ins w:id="99024"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AD84167" w14:textId="77777777" w:rsidR="003A1F27" w:rsidRPr="003A1F27" w:rsidRDefault="003A1F27" w:rsidP="003A1F27">
            <w:pPr>
              <w:spacing w:before="0" w:after="0" w:line="240" w:lineRule="auto"/>
              <w:jc w:val="center"/>
              <w:rPr>
                <w:ins w:id="99025" w:author="pete jones" w:date="2022-01-11T17:04:00Z"/>
                <w:rFonts w:ascii="Calibri" w:hAnsi="Calibri" w:cs="Calibri"/>
                <w:color w:val="000000"/>
                <w:sz w:val="22"/>
                <w:szCs w:val="22"/>
              </w:rPr>
            </w:pPr>
            <w:ins w:id="99026" w:author="pete jones" w:date="2022-01-11T17:04: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551EB47" w14:textId="77777777" w:rsidR="003A1F27" w:rsidRPr="003A1F27" w:rsidRDefault="003A1F27" w:rsidP="003A1F27">
            <w:pPr>
              <w:spacing w:before="0" w:after="0" w:line="240" w:lineRule="auto"/>
              <w:jc w:val="left"/>
              <w:rPr>
                <w:ins w:id="99027" w:author="pete jones" w:date="2022-01-11T17:04:00Z"/>
                <w:rFonts w:ascii="Calibri" w:hAnsi="Calibri" w:cs="Calibri"/>
                <w:color w:val="000000"/>
                <w:sz w:val="22"/>
                <w:szCs w:val="22"/>
              </w:rPr>
            </w:pPr>
            <w:ins w:id="99028" w:author="pete jones" w:date="2022-01-11T17:04:00Z">
              <w:r w:rsidRPr="003A1F27">
                <w:rPr>
                  <w:rFonts w:ascii="Calibri" w:hAnsi="Calibri" w:cs="Calibri"/>
                  <w:color w:val="000000"/>
                  <w:sz w:val="22"/>
                  <w:szCs w:val="22"/>
                </w:rPr>
                <w:t>MAE6018-B Materials Failure Analysis and Reliability</w:t>
              </w:r>
            </w:ins>
          </w:p>
        </w:tc>
        <w:tc>
          <w:tcPr>
            <w:tcW w:w="432" w:type="dxa"/>
            <w:tcBorders>
              <w:top w:val="nil"/>
              <w:left w:val="nil"/>
              <w:bottom w:val="single" w:sz="4" w:space="0" w:color="auto"/>
              <w:right w:val="single" w:sz="4" w:space="0" w:color="auto"/>
            </w:tcBorders>
            <w:shd w:val="clear" w:color="auto" w:fill="auto"/>
            <w:noWrap/>
            <w:vAlign w:val="bottom"/>
            <w:hideMark/>
          </w:tcPr>
          <w:p w14:paraId="22BBDAFC" w14:textId="77777777" w:rsidR="003A1F27" w:rsidRPr="003A1F27" w:rsidRDefault="003A1F27" w:rsidP="003A1F27">
            <w:pPr>
              <w:spacing w:before="0" w:after="0" w:line="240" w:lineRule="auto"/>
              <w:jc w:val="center"/>
              <w:rPr>
                <w:ins w:id="99029" w:author="pete jones" w:date="2022-01-11T17:04:00Z"/>
                <w:rFonts w:ascii="Calibri" w:hAnsi="Calibri" w:cs="Calibri"/>
                <w:color w:val="000000"/>
                <w:sz w:val="22"/>
                <w:szCs w:val="22"/>
              </w:rPr>
            </w:pPr>
            <w:ins w:id="99030" w:author="pete jones" w:date="2022-01-11T17:04: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BCCC75F" w14:textId="77777777" w:rsidR="003A1F27" w:rsidRPr="003A1F27" w:rsidRDefault="003A1F27" w:rsidP="003A1F27">
            <w:pPr>
              <w:spacing w:before="0" w:after="0" w:line="240" w:lineRule="auto"/>
              <w:jc w:val="center"/>
              <w:rPr>
                <w:ins w:id="99031" w:author="pete jones" w:date="2022-01-11T17:04:00Z"/>
                <w:rFonts w:ascii="Calibri" w:hAnsi="Calibri" w:cs="Calibri"/>
                <w:color w:val="000000"/>
                <w:sz w:val="22"/>
                <w:szCs w:val="22"/>
              </w:rPr>
            </w:pPr>
            <w:ins w:id="99032" w:author="pete jones" w:date="2022-01-11T17:04: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A09487A" w14:textId="77777777" w:rsidR="003A1F27" w:rsidRPr="003A1F27" w:rsidRDefault="003A1F27" w:rsidP="003A1F27">
            <w:pPr>
              <w:spacing w:before="0" w:after="0" w:line="240" w:lineRule="auto"/>
              <w:jc w:val="center"/>
              <w:rPr>
                <w:ins w:id="99033" w:author="pete jones" w:date="2022-01-11T17:04:00Z"/>
                <w:rFonts w:ascii="Calibri" w:hAnsi="Calibri" w:cs="Calibri"/>
                <w:color w:val="000000"/>
                <w:sz w:val="22"/>
                <w:szCs w:val="22"/>
              </w:rPr>
            </w:pPr>
            <w:ins w:id="99034"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12E364D" w14:textId="77777777" w:rsidR="003A1F27" w:rsidRPr="003A1F27" w:rsidRDefault="003A1F27" w:rsidP="003A1F27">
            <w:pPr>
              <w:spacing w:before="0" w:after="0" w:line="240" w:lineRule="auto"/>
              <w:jc w:val="center"/>
              <w:rPr>
                <w:ins w:id="99035" w:author="pete jones" w:date="2022-01-11T17:04:00Z"/>
                <w:rFonts w:ascii="Calibri" w:hAnsi="Calibri" w:cs="Calibri"/>
                <w:color w:val="000000"/>
                <w:sz w:val="22"/>
                <w:szCs w:val="22"/>
              </w:rPr>
            </w:pPr>
            <w:ins w:id="99036"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4E61AD7" w14:textId="77777777" w:rsidR="003A1F27" w:rsidRPr="003A1F27" w:rsidRDefault="003A1F27" w:rsidP="003A1F27">
            <w:pPr>
              <w:spacing w:before="0" w:after="0" w:line="240" w:lineRule="auto"/>
              <w:jc w:val="center"/>
              <w:rPr>
                <w:ins w:id="99037" w:author="pete jones" w:date="2022-01-11T17:04:00Z"/>
                <w:rFonts w:ascii="Calibri" w:hAnsi="Calibri" w:cs="Calibri"/>
                <w:color w:val="000000"/>
                <w:sz w:val="22"/>
                <w:szCs w:val="22"/>
              </w:rPr>
            </w:pPr>
            <w:ins w:id="99038"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A06F1D" w14:textId="77777777" w:rsidR="003A1F27" w:rsidRPr="003A1F27" w:rsidRDefault="003A1F27" w:rsidP="003A1F27">
            <w:pPr>
              <w:spacing w:before="0" w:after="0" w:line="240" w:lineRule="auto"/>
              <w:jc w:val="center"/>
              <w:rPr>
                <w:ins w:id="99039" w:author="pete jones" w:date="2022-01-11T17:04:00Z"/>
                <w:rFonts w:ascii="Calibri" w:hAnsi="Calibri" w:cs="Calibri"/>
                <w:color w:val="000000"/>
                <w:sz w:val="22"/>
                <w:szCs w:val="22"/>
              </w:rPr>
            </w:pPr>
            <w:ins w:id="99040"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57D3908A" w14:textId="77777777" w:rsidR="003A1F27" w:rsidRPr="003A1F27" w:rsidRDefault="003A1F27" w:rsidP="003A1F27">
            <w:pPr>
              <w:spacing w:before="0" w:after="0" w:line="240" w:lineRule="auto"/>
              <w:jc w:val="center"/>
              <w:rPr>
                <w:ins w:id="99041" w:author="pete jones" w:date="2022-01-11T17:04:00Z"/>
                <w:rFonts w:ascii="Calibri" w:hAnsi="Calibri" w:cs="Calibri"/>
                <w:color w:val="000000"/>
                <w:sz w:val="22"/>
                <w:szCs w:val="22"/>
              </w:rPr>
            </w:pPr>
            <w:ins w:id="99042"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6A5CD246" w14:textId="77777777" w:rsidR="003A1F27" w:rsidRPr="003A1F27" w:rsidRDefault="003A1F27" w:rsidP="003A1F27">
            <w:pPr>
              <w:spacing w:before="0" w:after="0" w:line="240" w:lineRule="auto"/>
              <w:jc w:val="center"/>
              <w:rPr>
                <w:ins w:id="99043" w:author="pete jones" w:date="2022-01-11T17:04:00Z"/>
                <w:rFonts w:ascii="Calibri" w:hAnsi="Calibri" w:cs="Calibri"/>
                <w:color w:val="000000"/>
                <w:sz w:val="22"/>
                <w:szCs w:val="22"/>
              </w:rPr>
            </w:pPr>
            <w:ins w:id="99044"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5FBC6F6" w14:textId="77777777" w:rsidR="003A1F27" w:rsidRPr="003A1F27" w:rsidRDefault="003A1F27" w:rsidP="003A1F27">
            <w:pPr>
              <w:spacing w:before="0" w:after="0" w:line="240" w:lineRule="auto"/>
              <w:jc w:val="center"/>
              <w:rPr>
                <w:ins w:id="99045" w:author="pete jones" w:date="2022-01-11T17:04:00Z"/>
                <w:rFonts w:ascii="Calibri" w:hAnsi="Calibri" w:cs="Calibri"/>
                <w:color w:val="000000"/>
                <w:sz w:val="22"/>
                <w:szCs w:val="22"/>
              </w:rPr>
            </w:pPr>
            <w:ins w:id="99046"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270C84B0" w14:textId="77777777" w:rsidR="003A1F27" w:rsidRPr="003A1F27" w:rsidRDefault="003A1F27" w:rsidP="003A1F27">
            <w:pPr>
              <w:spacing w:before="0" w:after="0" w:line="240" w:lineRule="auto"/>
              <w:jc w:val="center"/>
              <w:rPr>
                <w:ins w:id="99047" w:author="pete jones" w:date="2022-01-11T17:04:00Z"/>
                <w:rFonts w:ascii="Calibri" w:hAnsi="Calibri" w:cs="Calibri"/>
                <w:color w:val="000000"/>
                <w:sz w:val="22"/>
                <w:szCs w:val="22"/>
              </w:rPr>
            </w:pPr>
            <w:ins w:id="99048"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264B2C0E" w14:textId="77777777" w:rsidR="003A1F27" w:rsidRPr="003A1F27" w:rsidRDefault="003A1F27" w:rsidP="003A1F27">
            <w:pPr>
              <w:spacing w:before="0" w:after="0" w:line="240" w:lineRule="auto"/>
              <w:jc w:val="center"/>
              <w:rPr>
                <w:ins w:id="99049" w:author="pete jones" w:date="2022-01-11T17:04:00Z"/>
                <w:rFonts w:ascii="Calibri" w:hAnsi="Calibri" w:cs="Calibri"/>
                <w:color w:val="000000"/>
                <w:sz w:val="22"/>
                <w:szCs w:val="22"/>
              </w:rPr>
            </w:pPr>
            <w:ins w:id="99050"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2CE5DFF1" w14:textId="77777777" w:rsidR="003A1F27" w:rsidRPr="003A1F27" w:rsidRDefault="003A1F27" w:rsidP="003A1F27">
            <w:pPr>
              <w:spacing w:before="0" w:after="0" w:line="240" w:lineRule="auto"/>
              <w:jc w:val="center"/>
              <w:rPr>
                <w:ins w:id="99051" w:author="pete jones" w:date="2022-01-11T17:04:00Z"/>
                <w:rFonts w:ascii="Calibri" w:hAnsi="Calibri" w:cs="Calibri"/>
                <w:color w:val="000000"/>
                <w:sz w:val="22"/>
                <w:szCs w:val="22"/>
              </w:rPr>
            </w:pPr>
            <w:ins w:id="99052" w:author="pete jones" w:date="2022-01-11T17:04:00Z">
              <w:r w:rsidRPr="003A1F27">
                <w:rPr>
                  <w:rFonts w:ascii="Calibri" w:hAnsi="Calibri" w:cs="Calibri"/>
                  <w:color w:val="000000"/>
                  <w:sz w:val="22"/>
                  <w:szCs w:val="22"/>
                </w:rPr>
                <w:t> </w:t>
              </w:r>
            </w:ins>
          </w:p>
        </w:tc>
      </w:tr>
      <w:tr w:rsidR="003A1F27" w:rsidRPr="003A1F27" w14:paraId="32F2C5F6" w14:textId="77777777" w:rsidTr="003A1F27">
        <w:trPr>
          <w:trHeight w:val="300"/>
          <w:ins w:id="99053"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49263D4" w14:textId="77777777" w:rsidR="003A1F27" w:rsidRPr="003A1F27" w:rsidRDefault="003A1F27" w:rsidP="003A1F27">
            <w:pPr>
              <w:spacing w:before="0" w:after="0" w:line="240" w:lineRule="auto"/>
              <w:jc w:val="center"/>
              <w:rPr>
                <w:ins w:id="99054" w:author="pete jones" w:date="2022-01-11T17:04:00Z"/>
                <w:rFonts w:ascii="Calibri" w:hAnsi="Calibri" w:cs="Calibri"/>
                <w:color w:val="000000"/>
                <w:sz w:val="22"/>
                <w:szCs w:val="22"/>
              </w:rPr>
            </w:pPr>
            <w:ins w:id="99055" w:author="pete jones" w:date="2022-01-11T17:04: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F0C65AD" w14:textId="77777777" w:rsidR="003A1F27" w:rsidRPr="003A1F27" w:rsidRDefault="003A1F27" w:rsidP="003A1F27">
            <w:pPr>
              <w:spacing w:before="0" w:after="0" w:line="240" w:lineRule="auto"/>
              <w:jc w:val="left"/>
              <w:rPr>
                <w:ins w:id="99056" w:author="pete jones" w:date="2022-01-11T17:04:00Z"/>
                <w:rFonts w:ascii="Calibri" w:hAnsi="Calibri" w:cs="Calibri"/>
                <w:color w:val="000000"/>
                <w:sz w:val="22"/>
                <w:szCs w:val="22"/>
              </w:rPr>
            </w:pPr>
            <w:ins w:id="99057" w:author="pete jones" w:date="2022-01-11T17:04:00Z">
              <w:r w:rsidRPr="003A1F27">
                <w:rPr>
                  <w:rFonts w:ascii="Calibri" w:hAnsi="Calibri" w:cs="Calibri"/>
                  <w:color w:val="000000"/>
                  <w:sz w:val="22"/>
                  <w:szCs w:val="22"/>
                </w:rPr>
                <w:t>OPTIONS</w:t>
              </w:r>
            </w:ins>
          </w:p>
        </w:tc>
        <w:tc>
          <w:tcPr>
            <w:tcW w:w="432" w:type="dxa"/>
            <w:tcBorders>
              <w:top w:val="nil"/>
              <w:left w:val="nil"/>
              <w:bottom w:val="single" w:sz="4" w:space="0" w:color="auto"/>
              <w:right w:val="single" w:sz="4" w:space="0" w:color="auto"/>
            </w:tcBorders>
            <w:shd w:val="clear" w:color="auto" w:fill="auto"/>
            <w:noWrap/>
            <w:vAlign w:val="bottom"/>
            <w:hideMark/>
          </w:tcPr>
          <w:p w14:paraId="29A57763" w14:textId="77777777" w:rsidR="003A1F27" w:rsidRPr="003A1F27" w:rsidRDefault="003A1F27" w:rsidP="003A1F27">
            <w:pPr>
              <w:spacing w:before="0" w:after="0" w:line="240" w:lineRule="auto"/>
              <w:jc w:val="center"/>
              <w:rPr>
                <w:ins w:id="99058" w:author="pete jones" w:date="2022-01-11T17:04:00Z"/>
                <w:rFonts w:ascii="Calibri" w:hAnsi="Calibri" w:cs="Calibri"/>
                <w:color w:val="000000"/>
                <w:sz w:val="22"/>
                <w:szCs w:val="22"/>
              </w:rPr>
            </w:pPr>
            <w:ins w:id="99059"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E1ED20" w14:textId="77777777" w:rsidR="003A1F27" w:rsidRPr="003A1F27" w:rsidRDefault="003A1F27" w:rsidP="003A1F27">
            <w:pPr>
              <w:spacing w:before="0" w:after="0" w:line="240" w:lineRule="auto"/>
              <w:jc w:val="center"/>
              <w:rPr>
                <w:ins w:id="99060" w:author="pete jones" w:date="2022-01-11T17:04:00Z"/>
                <w:rFonts w:ascii="Calibri" w:hAnsi="Calibri" w:cs="Calibri"/>
                <w:color w:val="000000"/>
                <w:sz w:val="22"/>
                <w:szCs w:val="22"/>
              </w:rPr>
            </w:pPr>
            <w:ins w:id="99061" w:author="pete jones" w:date="2022-01-11T17:04: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552CE80" w14:textId="77777777" w:rsidR="003A1F27" w:rsidRPr="003A1F27" w:rsidRDefault="003A1F27" w:rsidP="003A1F27">
            <w:pPr>
              <w:spacing w:before="0" w:after="0" w:line="240" w:lineRule="auto"/>
              <w:jc w:val="center"/>
              <w:rPr>
                <w:ins w:id="99062" w:author="pete jones" w:date="2022-01-11T17:04:00Z"/>
                <w:rFonts w:ascii="Calibri" w:hAnsi="Calibri" w:cs="Calibri"/>
                <w:color w:val="000000"/>
                <w:sz w:val="22"/>
                <w:szCs w:val="22"/>
              </w:rPr>
            </w:pPr>
            <w:ins w:id="99063"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4C8D13A" w14:textId="77777777" w:rsidR="003A1F27" w:rsidRPr="003A1F27" w:rsidRDefault="003A1F27" w:rsidP="003A1F27">
            <w:pPr>
              <w:spacing w:before="0" w:after="0" w:line="240" w:lineRule="auto"/>
              <w:jc w:val="center"/>
              <w:rPr>
                <w:ins w:id="99064" w:author="pete jones" w:date="2022-01-11T17:04:00Z"/>
                <w:rFonts w:ascii="Calibri" w:hAnsi="Calibri" w:cs="Calibri"/>
                <w:color w:val="000000"/>
                <w:sz w:val="22"/>
                <w:szCs w:val="22"/>
              </w:rPr>
            </w:pPr>
            <w:ins w:id="99065"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70F77E8" w14:textId="77777777" w:rsidR="003A1F27" w:rsidRPr="003A1F27" w:rsidRDefault="003A1F27" w:rsidP="003A1F27">
            <w:pPr>
              <w:spacing w:before="0" w:after="0" w:line="240" w:lineRule="auto"/>
              <w:jc w:val="center"/>
              <w:rPr>
                <w:ins w:id="99066" w:author="pete jones" w:date="2022-01-11T17:04:00Z"/>
                <w:rFonts w:ascii="Calibri" w:hAnsi="Calibri" w:cs="Calibri"/>
                <w:color w:val="000000"/>
                <w:sz w:val="22"/>
                <w:szCs w:val="22"/>
              </w:rPr>
            </w:pPr>
            <w:ins w:id="99067"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777F751" w14:textId="77777777" w:rsidR="003A1F27" w:rsidRPr="003A1F27" w:rsidRDefault="003A1F27" w:rsidP="003A1F27">
            <w:pPr>
              <w:spacing w:before="0" w:after="0" w:line="240" w:lineRule="auto"/>
              <w:jc w:val="center"/>
              <w:rPr>
                <w:ins w:id="99068" w:author="pete jones" w:date="2022-01-11T17:04:00Z"/>
                <w:rFonts w:ascii="Calibri" w:hAnsi="Calibri" w:cs="Calibri"/>
                <w:color w:val="000000"/>
                <w:sz w:val="22"/>
                <w:szCs w:val="22"/>
              </w:rPr>
            </w:pPr>
            <w:ins w:id="99069"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3057B7D1" w14:textId="77777777" w:rsidR="003A1F27" w:rsidRPr="003A1F27" w:rsidRDefault="003A1F27" w:rsidP="003A1F27">
            <w:pPr>
              <w:spacing w:before="0" w:after="0" w:line="240" w:lineRule="auto"/>
              <w:jc w:val="center"/>
              <w:rPr>
                <w:ins w:id="99070" w:author="pete jones" w:date="2022-01-11T17:04:00Z"/>
                <w:rFonts w:ascii="Calibri" w:hAnsi="Calibri" w:cs="Calibri"/>
                <w:color w:val="000000"/>
                <w:sz w:val="22"/>
                <w:szCs w:val="22"/>
              </w:rPr>
            </w:pPr>
            <w:ins w:id="99071"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30339B27" w14:textId="77777777" w:rsidR="003A1F27" w:rsidRPr="003A1F27" w:rsidRDefault="003A1F27" w:rsidP="003A1F27">
            <w:pPr>
              <w:spacing w:before="0" w:after="0" w:line="240" w:lineRule="auto"/>
              <w:jc w:val="center"/>
              <w:rPr>
                <w:ins w:id="99072" w:author="pete jones" w:date="2022-01-11T17:04:00Z"/>
                <w:rFonts w:ascii="Calibri" w:hAnsi="Calibri" w:cs="Calibri"/>
                <w:color w:val="000000"/>
                <w:sz w:val="22"/>
                <w:szCs w:val="22"/>
              </w:rPr>
            </w:pPr>
            <w:ins w:id="99073"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46D3F2EC" w14:textId="77777777" w:rsidR="003A1F27" w:rsidRPr="003A1F27" w:rsidRDefault="003A1F27" w:rsidP="003A1F27">
            <w:pPr>
              <w:spacing w:before="0" w:after="0" w:line="240" w:lineRule="auto"/>
              <w:jc w:val="center"/>
              <w:rPr>
                <w:ins w:id="99074" w:author="pete jones" w:date="2022-01-11T17:04:00Z"/>
                <w:rFonts w:ascii="Calibri" w:hAnsi="Calibri" w:cs="Calibri"/>
                <w:color w:val="000000"/>
                <w:sz w:val="22"/>
                <w:szCs w:val="22"/>
              </w:rPr>
            </w:pPr>
            <w:ins w:id="99075"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4C1B13B6" w14:textId="77777777" w:rsidR="003A1F27" w:rsidRPr="003A1F27" w:rsidRDefault="003A1F27" w:rsidP="003A1F27">
            <w:pPr>
              <w:spacing w:before="0" w:after="0" w:line="240" w:lineRule="auto"/>
              <w:jc w:val="center"/>
              <w:rPr>
                <w:ins w:id="99076" w:author="pete jones" w:date="2022-01-11T17:04:00Z"/>
                <w:rFonts w:ascii="Calibri" w:hAnsi="Calibri" w:cs="Calibri"/>
                <w:color w:val="000000"/>
                <w:sz w:val="22"/>
                <w:szCs w:val="22"/>
              </w:rPr>
            </w:pPr>
            <w:ins w:id="99077"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45D00E00" w14:textId="77777777" w:rsidR="003A1F27" w:rsidRPr="003A1F27" w:rsidRDefault="003A1F27" w:rsidP="003A1F27">
            <w:pPr>
              <w:spacing w:before="0" w:after="0" w:line="240" w:lineRule="auto"/>
              <w:jc w:val="center"/>
              <w:rPr>
                <w:ins w:id="99078" w:author="pete jones" w:date="2022-01-11T17:04:00Z"/>
                <w:rFonts w:ascii="Calibri" w:hAnsi="Calibri" w:cs="Calibri"/>
                <w:color w:val="000000"/>
                <w:sz w:val="22"/>
                <w:szCs w:val="22"/>
              </w:rPr>
            </w:pPr>
            <w:ins w:id="99079"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59B5EA85" w14:textId="77777777" w:rsidR="003A1F27" w:rsidRPr="003A1F27" w:rsidRDefault="003A1F27" w:rsidP="003A1F27">
            <w:pPr>
              <w:spacing w:before="0" w:after="0" w:line="240" w:lineRule="auto"/>
              <w:jc w:val="center"/>
              <w:rPr>
                <w:ins w:id="99080" w:author="pete jones" w:date="2022-01-11T17:04:00Z"/>
                <w:rFonts w:ascii="Calibri" w:hAnsi="Calibri" w:cs="Calibri"/>
                <w:color w:val="000000"/>
                <w:sz w:val="22"/>
                <w:szCs w:val="22"/>
              </w:rPr>
            </w:pPr>
            <w:ins w:id="99081" w:author="pete jones" w:date="2022-01-11T17:04:00Z">
              <w:r w:rsidRPr="003A1F27">
                <w:rPr>
                  <w:rFonts w:ascii="Calibri" w:hAnsi="Calibri" w:cs="Calibri"/>
                  <w:color w:val="000000"/>
                  <w:sz w:val="22"/>
                  <w:szCs w:val="22"/>
                </w:rPr>
                <w:t> </w:t>
              </w:r>
            </w:ins>
          </w:p>
        </w:tc>
      </w:tr>
      <w:tr w:rsidR="003A1F27" w:rsidRPr="003A1F27" w14:paraId="77189FB5" w14:textId="77777777" w:rsidTr="003A1F27">
        <w:trPr>
          <w:trHeight w:val="300"/>
          <w:ins w:id="99082"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6A13972" w14:textId="77777777" w:rsidR="003A1F27" w:rsidRPr="003A1F27" w:rsidRDefault="003A1F27" w:rsidP="003A1F27">
            <w:pPr>
              <w:spacing w:before="0" w:after="0" w:line="240" w:lineRule="auto"/>
              <w:jc w:val="center"/>
              <w:rPr>
                <w:ins w:id="99083" w:author="pete jones" w:date="2022-01-11T17:04:00Z"/>
                <w:rFonts w:ascii="Calibri" w:hAnsi="Calibri" w:cs="Calibri"/>
                <w:color w:val="000000"/>
                <w:sz w:val="22"/>
                <w:szCs w:val="22"/>
              </w:rPr>
            </w:pPr>
            <w:ins w:id="99084" w:author="pete jones" w:date="2022-01-11T17:04: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225A468" w14:textId="77777777" w:rsidR="003A1F27" w:rsidRPr="003A1F27" w:rsidRDefault="003A1F27" w:rsidP="003A1F27">
            <w:pPr>
              <w:spacing w:before="0" w:after="0" w:line="240" w:lineRule="auto"/>
              <w:jc w:val="left"/>
              <w:rPr>
                <w:ins w:id="99085" w:author="pete jones" w:date="2022-01-11T17:04:00Z"/>
                <w:rFonts w:ascii="Calibri" w:hAnsi="Calibri" w:cs="Calibri"/>
                <w:color w:val="000000"/>
                <w:sz w:val="22"/>
                <w:szCs w:val="22"/>
              </w:rPr>
            </w:pPr>
            <w:ins w:id="99086" w:author="pete jones" w:date="2022-01-11T17:04:00Z">
              <w:r w:rsidRPr="003A1F27">
                <w:rPr>
                  <w:rFonts w:ascii="Calibri" w:hAnsi="Calibri" w:cs="Calibri"/>
                  <w:color w:val="000000"/>
                  <w:sz w:val="22"/>
                  <w:szCs w:val="22"/>
                </w:rPr>
                <w:t>Sustainable Energy</w:t>
              </w:r>
            </w:ins>
          </w:p>
        </w:tc>
        <w:tc>
          <w:tcPr>
            <w:tcW w:w="432" w:type="dxa"/>
            <w:tcBorders>
              <w:top w:val="nil"/>
              <w:left w:val="nil"/>
              <w:bottom w:val="single" w:sz="4" w:space="0" w:color="auto"/>
              <w:right w:val="single" w:sz="4" w:space="0" w:color="auto"/>
            </w:tcBorders>
            <w:shd w:val="clear" w:color="auto" w:fill="auto"/>
            <w:noWrap/>
            <w:vAlign w:val="bottom"/>
            <w:hideMark/>
          </w:tcPr>
          <w:p w14:paraId="4920E307" w14:textId="77777777" w:rsidR="003A1F27" w:rsidRPr="003A1F27" w:rsidRDefault="003A1F27" w:rsidP="003A1F27">
            <w:pPr>
              <w:spacing w:before="0" w:after="0" w:line="240" w:lineRule="auto"/>
              <w:jc w:val="center"/>
              <w:rPr>
                <w:ins w:id="99087" w:author="pete jones" w:date="2022-01-11T17:04:00Z"/>
                <w:rFonts w:ascii="Calibri" w:hAnsi="Calibri" w:cs="Calibri"/>
                <w:color w:val="000000"/>
                <w:sz w:val="22"/>
                <w:szCs w:val="22"/>
              </w:rPr>
            </w:pPr>
            <w:ins w:id="99088" w:author="pete jones" w:date="2022-01-11T17:04: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DB254B2" w14:textId="77777777" w:rsidR="003A1F27" w:rsidRPr="003A1F27" w:rsidRDefault="003A1F27" w:rsidP="003A1F27">
            <w:pPr>
              <w:spacing w:before="0" w:after="0" w:line="240" w:lineRule="auto"/>
              <w:jc w:val="center"/>
              <w:rPr>
                <w:ins w:id="99089" w:author="pete jones" w:date="2022-01-11T17:04:00Z"/>
                <w:rFonts w:ascii="Calibri" w:hAnsi="Calibri" w:cs="Calibri"/>
                <w:color w:val="000000"/>
                <w:sz w:val="22"/>
                <w:szCs w:val="22"/>
              </w:rPr>
            </w:pPr>
            <w:ins w:id="99090"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D67D947" w14:textId="77777777" w:rsidR="003A1F27" w:rsidRPr="003A1F27" w:rsidRDefault="003A1F27" w:rsidP="003A1F27">
            <w:pPr>
              <w:spacing w:before="0" w:after="0" w:line="240" w:lineRule="auto"/>
              <w:jc w:val="center"/>
              <w:rPr>
                <w:ins w:id="99091" w:author="pete jones" w:date="2022-01-11T17:04:00Z"/>
                <w:rFonts w:ascii="Calibri" w:hAnsi="Calibri" w:cs="Calibri"/>
                <w:color w:val="000000"/>
                <w:sz w:val="22"/>
                <w:szCs w:val="22"/>
              </w:rPr>
            </w:pPr>
            <w:ins w:id="99092"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4073D80" w14:textId="77777777" w:rsidR="003A1F27" w:rsidRPr="003A1F27" w:rsidRDefault="003A1F27" w:rsidP="003A1F27">
            <w:pPr>
              <w:spacing w:before="0" w:after="0" w:line="240" w:lineRule="auto"/>
              <w:jc w:val="center"/>
              <w:rPr>
                <w:ins w:id="99093" w:author="pete jones" w:date="2022-01-11T17:04:00Z"/>
                <w:rFonts w:ascii="Calibri" w:hAnsi="Calibri" w:cs="Calibri"/>
                <w:color w:val="000000"/>
                <w:sz w:val="22"/>
                <w:szCs w:val="22"/>
              </w:rPr>
            </w:pPr>
            <w:ins w:id="99094"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4CF46FF" w14:textId="77777777" w:rsidR="003A1F27" w:rsidRPr="003A1F27" w:rsidRDefault="003A1F27" w:rsidP="003A1F27">
            <w:pPr>
              <w:spacing w:before="0" w:after="0" w:line="240" w:lineRule="auto"/>
              <w:jc w:val="center"/>
              <w:rPr>
                <w:ins w:id="99095" w:author="pete jones" w:date="2022-01-11T17:04:00Z"/>
                <w:rFonts w:ascii="Calibri" w:hAnsi="Calibri" w:cs="Calibri"/>
                <w:color w:val="000000"/>
                <w:sz w:val="22"/>
                <w:szCs w:val="22"/>
              </w:rPr>
            </w:pPr>
            <w:ins w:id="99096"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E362E8" w14:textId="77777777" w:rsidR="003A1F27" w:rsidRPr="003A1F27" w:rsidRDefault="003A1F27" w:rsidP="003A1F27">
            <w:pPr>
              <w:spacing w:before="0" w:after="0" w:line="240" w:lineRule="auto"/>
              <w:jc w:val="center"/>
              <w:rPr>
                <w:ins w:id="99097" w:author="pete jones" w:date="2022-01-11T17:04:00Z"/>
                <w:rFonts w:ascii="Calibri" w:hAnsi="Calibri" w:cs="Calibri"/>
                <w:color w:val="000000"/>
                <w:sz w:val="22"/>
                <w:szCs w:val="22"/>
              </w:rPr>
            </w:pPr>
            <w:ins w:id="99098"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14560F96" w14:textId="77777777" w:rsidR="003A1F27" w:rsidRPr="003A1F27" w:rsidRDefault="003A1F27" w:rsidP="003A1F27">
            <w:pPr>
              <w:spacing w:before="0" w:after="0" w:line="240" w:lineRule="auto"/>
              <w:jc w:val="center"/>
              <w:rPr>
                <w:ins w:id="99099" w:author="pete jones" w:date="2022-01-11T17:04:00Z"/>
                <w:rFonts w:ascii="Calibri" w:hAnsi="Calibri" w:cs="Calibri"/>
                <w:color w:val="000000"/>
                <w:sz w:val="22"/>
                <w:szCs w:val="22"/>
              </w:rPr>
            </w:pPr>
            <w:ins w:id="99100"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44A0B4E6" w14:textId="77777777" w:rsidR="003A1F27" w:rsidRPr="003A1F27" w:rsidRDefault="003A1F27" w:rsidP="003A1F27">
            <w:pPr>
              <w:spacing w:before="0" w:after="0" w:line="240" w:lineRule="auto"/>
              <w:jc w:val="center"/>
              <w:rPr>
                <w:ins w:id="99101" w:author="pete jones" w:date="2022-01-11T17:04:00Z"/>
                <w:rFonts w:ascii="Calibri" w:hAnsi="Calibri" w:cs="Calibri"/>
                <w:color w:val="000000"/>
                <w:sz w:val="22"/>
                <w:szCs w:val="22"/>
              </w:rPr>
            </w:pPr>
            <w:ins w:id="99102"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6448B95D" w14:textId="77777777" w:rsidR="003A1F27" w:rsidRPr="003A1F27" w:rsidRDefault="003A1F27" w:rsidP="003A1F27">
            <w:pPr>
              <w:spacing w:before="0" w:after="0" w:line="240" w:lineRule="auto"/>
              <w:jc w:val="center"/>
              <w:rPr>
                <w:ins w:id="99103" w:author="pete jones" w:date="2022-01-11T17:04:00Z"/>
                <w:rFonts w:ascii="Calibri" w:hAnsi="Calibri" w:cs="Calibri"/>
                <w:color w:val="000000"/>
                <w:sz w:val="22"/>
                <w:szCs w:val="22"/>
              </w:rPr>
            </w:pPr>
            <w:ins w:id="99104"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54FC0E82" w14:textId="77777777" w:rsidR="003A1F27" w:rsidRPr="003A1F27" w:rsidRDefault="003A1F27" w:rsidP="003A1F27">
            <w:pPr>
              <w:spacing w:before="0" w:after="0" w:line="240" w:lineRule="auto"/>
              <w:jc w:val="center"/>
              <w:rPr>
                <w:ins w:id="99105" w:author="pete jones" w:date="2022-01-11T17:04:00Z"/>
                <w:rFonts w:ascii="Calibri" w:hAnsi="Calibri" w:cs="Calibri"/>
                <w:color w:val="000000"/>
                <w:sz w:val="22"/>
                <w:szCs w:val="22"/>
              </w:rPr>
            </w:pPr>
            <w:ins w:id="99106"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64C57661" w14:textId="77777777" w:rsidR="003A1F27" w:rsidRPr="003A1F27" w:rsidRDefault="003A1F27" w:rsidP="003A1F27">
            <w:pPr>
              <w:spacing w:before="0" w:after="0" w:line="240" w:lineRule="auto"/>
              <w:jc w:val="center"/>
              <w:rPr>
                <w:ins w:id="99107" w:author="pete jones" w:date="2022-01-11T17:04:00Z"/>
                <w:rFonts w:ascii="Calibri" w:hAnsi="Calibri" w:cs="Calibri"/>
                <w:color w:val="000000"/>
                <w:sz w:val="22"/>
                <w:szCs w:val="22"/>
              </w:rPr>
            </w:pPr>
            <w:ins w:id="99108"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065B4953" w14:textId="77777777" w:rsidR="003A1F27" w:rsidRPr="003A1F27" w:rsidRDefault="003A1F27" w:rsidP="003A1F27">
            <w:pPr>
              <w:spacing w:before="0" w:after="0" w:line="240" w:lineRule="auto"/>
              <w:jc w:val="center"/>
              <w:rPr>
                <w:ins w:id="99109" w:author="pete jones" w:date="2022-01-11T17:04:00Z"/>
                <w:rFonts w:ascii="Calibri" w:hAnsi="Calibri" w:cs="Calibri"/>
                <w:color w:val="000000"/>
                <w:sz w:val="22"/>
                <w:szCs w:val="22"/>
              </w:rPr>
            </w:pPr>
            <w:ins w:id="99110" w:author="pete jones" w:date="2022-01-11T17:04:00Z">
              <w:r w:rsidRPr="003A1F27">
                <w:rPr>
                  <w:rFonts w:ascii="Calibri" w:hAnsi="Calibri" w:cs="Calibri"/>
                  <w:color w:val="000000"/>
                  <w:sz w:val="22"/>
                  <w:szCs w:val="22"/>
                </w:rPr>
                <w:t> </w:t>
              </w:r>
            </w:ins>
          </w:p>
        </w:tc>
      </w:tr>
      <w:tr w:rsidR="003A1F27" w:rsidRPr="003A1F27" w14:paraId="3A46340B" w14:textId="77777777" w:rsidTr="003A1F27">
        <w:trPr>
          <w:trHeight w:val="300"/>
          <w:ins w:id="99111"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6B3E98E" w14:textId="77777777" w:rsidR="003A1F27" w:rsidRPr="003A1F27" w:rsidRDefault="003A1F27" w:rsidP="003A1F27">
            <w:pPr>
              <w:spacing w:before="0" w:after="0" w:line="240" w:lineRule="auto"/>
              <w:jc w:val="center"/>
              <w:rPr>
                <w:ins w:id="99112" w:author="pete jones" w:date="2022-01-11T17:04:00Z"/>
                <w:rFonts w:ascii="Calibri" w:hAnsi="Calibri" w:cs="Calibri"/>
                <w:color w:val="000000"/>
                <w:sz w:val="22"/>
                <w:szCs w:val="22"/>
              </w:rPr>
            </w:pPr>
            <w:ins w:id="99113" w:author="pete jones" w:date="2022-01-11T17:04: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3F13975F" w14:textId="77777777" w:rsidR="003A1F27" w:rsidRPr="003A1F27" w:rsidRDefault="003A1F27" w:rsidP="003A1F27">
            <w:pPr>
              <w:spacing w:before="0" w:after="0" w:line="240" w:lineRule="auto"/>
              <w:jc w:val="left"/>
              <w:rPr>
                <w:ins w:id="99114" w:author="pete jones" w:date="2022-01-11T17:04:00Z"/>
                <w:rFonts w:ascii="Calibri" w:hAnsi="Calibri" w:cs="Calibri"/>
                <w:color w:val="000000"/>
                <w:sz w:val="22"/>
                <w:szCs w:val="22"/>
              </w:rPr>
            </w:pPr>
            <w:ins w:id="99115" w:author="pete jones" w:date="2022-01-11T17:04:00Z">
              <w:r w:rsidRPr="003A1F27">
                <w:rPr>
                  <w:rFonts w:ascii="Calibri" w:hAnsi="Calibri" w:cs="Calibri"/>
                  <w:color w:val="000000"/>
                  <w:sz w:val="22"/>
                  <w:szCs w:val="22"/>
                </w:rPr>
                <w:t>Advanced Fluid Mechanics with Aerodynamics</w:t>
              </w:r>
            </w:ins>
          </w:p>
        </w:tc>
        <w:tc>
          <w:tcPr>
            <w:tcW w:w="432" w:type="dxa"/>
            <w:tcBorders>
              <w:top w:val="nil"/>
              <w:left w:val="nil"/>
              <w:bottom w:val="single" w:sz="4" w:space="0" w:color="auto"/>
              <w:right w:val="single" w:sz="4" w:space="0" w:color="auto"/>
            </w:tcBorders>
            <w:shd w:val="clear" w:color="auto" w:fill="auto"/>
            <w:noWrap/>
            <w:vAlign w:val="bottom"/>
            <w:hideMark/>
          </w:tcPr>
          <w:p w14:paraId="6DA2E67C" w14:textId="77777777" w:rsidR="003A1F27" w:rsidRPr="003A1F27" w:rsidRDefault="003A1F27" w:rsidP="003A1F27">
            <w:pPr>
              <w:spacing w:before="0" w:after="0" w:line="240" w:lineRule="auto"/>
              <w:jc w:val="center"/>
              <w:rPr>
                <w:ins w:id="99116" w:author="pete jones" w:date="2022-01-11T17:04:00Z"/>
                <w:rFonts w:ascii="Calibri" w:hAnsi="Calibri" w:cs="Calibri"/>
                <w:color w:val="000000"/>
                <w:sz w:val="22"/>
                <w:szCs w:val="22"/>
              </w:rPr>
            </w:pPr>
            <w:ins w:id="99117" w:author="pete jones" w:date="2022-01-11T17:04:00Z">
              <w:r w:rsidRPr="003A1F27">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D710E1F" w14:textId="77777777" w:rsidR="003A1F27" w:rsidRPr="003A1F27" w:rsidRDefault="003A1F27" w:rsidP="003A1F27">
            <w:pPr>
              <w:spacing w:before="0" w:after="0" w:line="240" w:lineRule="auto"/>
              <w:jc w:val="center"/>
              <w:rPr>
                <w:ins w:id="99118" w:author="pete jones" w:date="2022-01-11T17:04:00Z"/>
                <w:rFonts w:ascii="Calibri" w:hAnsi="Calibri" w:cs="Calibri"/>
                <w:color w:val="000000"/>
                <w:sz w:val="22"/>
                <w:szCs w:val="22"/>
              </w:rPr>
            </w:pPr>
            <w:ins w:id="99119"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5378478" w14:textId="77777777" w:rsidR="003A1F27" w:rsidRPr="003A1F27" w:rsidRDefault="003A1F27" w:rsidP="003A1F27">
            <w:pPr>
              <w:spacing w:before="0" w:after="0" w:line="240" w:lineRule="auto"/>
              <w:jc w:val="center"/>
              <w:rPr>
                <w:ins w:id="99120" w:author="pete jones" w:date="2022-01-11T17:04:00Z"/>
                <w:rFonts w:ascii="Calibri" w:hAnsi="Calibri" w:cs="Calibri"/>
                <w:color w:val="000000"/>
                <w:sz w:val="22"/>
                <w:szCs w:val="22"/>
              </w:rPr>
            </w:pPr>
            <w:ins w:id="99121"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DE1B4D5" w14:textId="77777777" w:rsidR="003A1F27" w:rsidRPr="003A1F27" w:rsidRDefault="003A1F27" w:rsidP="003A1F27">
            <w:pPr>
              <w:spacing w:before="0" w:after="0" w:line="240" w:lineRule="auto"/>
              <w:jc w:val="center"/>
              <w:rPr>
                <w:ins w:id="99122" w:author="pete jones" w:date="2022-01-11T17:04:00Z"/>
                <w:rFonts w:ascii="Calibri" w:hAnsi="Calibri" w:cs="Calibri"/>
                <w:color w:val="000000"/>
                <w:sz w:val="22"/>
                <w:szCs w:val="22"/>
              </w:rPr>
            </w:pPr>
            <w:ins w:id="99123"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E2FC90" w14:textId="77777777" w:rsidR="003A1F27" w:rsidRPr="003A1F27" w:rsidRDefault="003A1F27" w:rsidP="003A1F27">
            <w:pPr>
              <w:spacing w:before="0" w:after="0" w:line="240" w:lineRule="auto"/>
              <w:jc w:val="center"/>
              <w:rPr>
                <w:ins w:id="99124" w:author="pete jones" w:date="2022-01-11T17:04:00Z"/>
                <w:rFonts w:ascii="Calibri" w:hAnsi="Calibri" w:cs="Calibri"/>
                <w:color w:val="000000"/>
                <w:sz w:val="22"/>
                <w:szCs w:val="22"/>
              </w:rPr>
            </w:pPr>
            <w:ins w:id="99125"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FFE817" w14:textId="77777777" w:rsidR="003A1F27" w:rsidRPr="003A1F27" w:rsidRDefault="003A1F27" w:rsidP="003A1F27">
            <w:pPr>
              <w:spacing w:before="0" w:after="0" w:line="240" w:lineRule="auto"/>
              <w:jc w:val="center"/>
              <w:rPr>
                <w:ins w:id="99126" w:author="pete jones" w:date="2022-01-11T17:04:00Z"/>
                <w:rFonts w:ascii="Calibri" w:hAnsi="Calibri" w:cs="Calibri"/>
                <w:color w:val="000000"/>
                <w:sz w:val="22"/>
                <w:szCs w:val="22"/>
              </w:rPr>
            </w:pPr>
            <w:ins w:id="99127"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3077BB02" w14:textId="77777777" w:rsidR="003A1F27" w:rsidRPr="003A1F27" w:rsidRDefault="003A1F27" w:rsidP="003A1F27">
            <w:pPr>
              <w:spacing w:before="0" w:after="0" w:line="240" w:lineRule="auto"/>
              <w:jc w:val="center"/>
              <w:rPr>
                <w:ins w:id="99128" w:author="pete jones" w:date="2022-01-11T17:04:00Z"/>
                <w:rFonts w:ascii="Calibri" w:hAnsi="Calibri" w:cs="Calibri"/>
                <w:color w:val="000000"/>
                <w:sz w:val="22"/>
                <w:szCs w:val="22"/>
              </w:rPr>
            </w:pPr>
            <w:ins w:id="99129"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7C4E10EB" w14:textId="77777777" w:rsidR="003A1F27" w:rsidRPr="003A1F27" w:rsidRDefault="003A1F27" w:rsidP="003A1F27">
            <w:pPr>
              <w:spacing w:before="0" w:after="0" w:line="240" w:lineRule="auto"/>
              <w:jc w:val="center"/>
              <w:rPr>
                <w:ins w:id="99130" w:author="pete jones" w:date="2022-01-11T17:04:00Z"/>
                <w:rFonts w:ascii="Calibri" w:hAnsi="Calibri" w:cs="Calibri"/>
                <w:color w:val="000000"/>
                <w:sz w:val="22"/>
                <w:szCs w:val="22"/>
              </w:rPr>
            </w:pPr>
            <w:ins w:id="99131"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59EBF55D" w14:textId="77777777" w:rsidR="003A1F27" w:rsidRPr="003A1F27" w:rsidRDefault="003A1F27" w:rsidP="003A1F27">
            <w:pPr>
              <w:spacing w:before="0" w:after="0" w:line="240" w:lineRule="auto"/>
              <w:jc w:val="center"/>
              <w:rPr>
                <w:ins w:id="99132" w:author="pete jones" w:date="2022-01-11T17:04:00Z"/>
                <w:rFonts w:ascii="Calibri" w:hAnsi="Calibri" w:cs="Calibri"/>
                <w:color w:val="000000"/>
                <w:sz w:val="22"/>
                <w:szCs w:val="22"/>
              </w:rPr>
            </w:pPr>
            <w:ins w:id="99133"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4C30E380" w14:textId="77777777" w:rsidR="003A1F27" w:rsidRPr="003A1F27" w:rsidRDefault="003A1F27" w:rsidP="003A1F27">
            <w:pPr>
              <w:spacing w:before="0" w:after="0" w:line="240" w:lineRule="auto"/>
              <w:jc w:val="center"/>
              <w:rPr>
                <w:ins w:id="99134" w:author="pete jones" w:date="2022-01-11T17:04:00Z"/>
                <w:rFonts w:ascii="Calibri" w:hAnsi="Calibri" w:cs="Calibri"/>
                <w:color w:val="000000"/>
                <w:sz w:val="22"/>
                <w:szCs w:val="22"/>
              </w:rPr>
            </w:pPr>
            <w:ins w:id="99135"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A9482DD" w14:textId="77777777" w:rsidR="003A1F27" w:rsidRPr="003A1F27" w:rsidRDefault="003A1F27" w:rsidP="003A1F27">
            <w:pPr>
              <w:spacing w:before="0" w:after="0" w:line="240" w:lineRule="auto"/>
              <w:jc w:val="center"/>
              <w:rPr>
                <w:ins w:id="99136" w:author="pete jones" w:date="2022-01-11T17:04:00Z"/>
                <w:rFonts w:ascii="Calibri" w:hAnsi="Calibri" w:cs="Calibri"/>
                <w:color w:val="000000"/>
                <w:sz w:val="22"/>
                <w:szCs w:val="22"/>
              </w:rPr>
            </w:pPr>
            <w:ins w:id="99137"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7E6D1832" w14:textId="77777777" w:rsidR="003A1F27" w:rsidRPr="003A1F27" w:rsidRDefault="003A1F27" w:rsidP="003A1F27">
            <w:pPr>
              <w:spacing w:before="0" w:after="0" w:line="240" w:lineRule="auto"/>
              <w:jc w:val="center"/>
              <w:rPr>
                <w:ins w:id="99138" w:author="pete jones" w:date="2022-01-11T17:04:00Z"/>
                <w:rFonts w:ascii="Calibri" w:hAnsi="Calibri" w:cs="Calibri"/>
                <w:color w:val="000000"/>
                <w:sz w:val="22"/>
                <w:szCs w:val="22"/>
              </w:rPr>
            </w:pPr>
            <w:ins w:id="99139" w:author="pete jones" w:date="2022-01-11T17:04:00Z">
              <w:r w:rsidRPr="003A1F27">
                <w:rPr>
                  <w:rFonts w:ascii="Calibri" w:hAnsi="Calibri" w:cs="Calibri"/>
                  <w:color w:val="000000"/>
                  <w:sz w:val="22"/>
                  <w:szCs w:val="22"/>
                </w:rPr>
                <w:t> </w:t>
              </w:r>
            </w:ins>
          </w:p>
        </w:tc>
      </w:tr>
      <w:tr w:rsidR="003A1F27" w:rsidRPr="003A1F27" w14:paraId="2644305B" w14:textId="77777777" w:rsidTr="003A1F27">
        <w:trPr>
          <w:trHeight w:val="300"/>
          <w:ins w:id="99140"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24769D5" w14:textId="77777777" w:rsidR="003A1F27" w:rsidRPr="003A1F27" w:rsidRDefault="003A1F27" w:rsidP="003A1F27">
            <w:pPr>
              <w:spacing w:before="0" w:after="0" w:line="240" w:lineRule="auto"/>
              <w:jc w:val="center"/>
              <w:rPr>
                <w:ins w:id="99141" w:author="pete jones" w:date="2022-01-11T17:04:00Z"/>
                <w:rFonts w:ascii="Calibri" w:hAnsi="Calibri" w:cs="Calibri"/>
                <w:color w:val="000000"/>
                <w:sz w:val="22"/>
                <w:szCs w:val="22"/>
              </w:rPr>
            </w:pPr>
            <w:ins w:id="99142" w:author="pete jones" w:date="2022-01-11T17:04: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78B3D011" w14:textId="77777777" w:rsidR="003A1F27" w:rsidRPr="003A1F27" w:rsidRDefault="003A1F27" w:rsidP="003A1F27">
            <w:pPr>
              <w:spacing w:before="0" w:after="0" w:line="240" w:lineRule="auto"/>
              <w:jc w:val="left"/>
              <w:rPr>
                <w:ins w:id="99143" w:author="pete jones" w:date="2022-01-11T17:04:00Z"/>
                <w:rFonts w:ascii="Calibri" w:hAnsi="Calibri" w:cs="Calibri"/>
                <w:color w:val="000000"/>
                <w:sz w:val="22"/>
                <w:szCs w:val="22"/>
              </w:rPr>
            </w:pPr>
            <w:ins w:id="99144" w:author="pete jones" w:date="2022-01-11T17:04:00Z">
              <w:r w:rsidRPr="003A1F27">
                <w:rPr>
                  <w:rFonts w:ascii="Calibri" w:hAnsi="Calibri" w:cs="Calibri"/>
                  <w:color w:val="000000"/>
                  <w:sz w:val="22"/>
                  <w:szCs w:val="22"/>
                </w:rPr>
                <w:t>Vehicle Design and Analysis</w:t>
              </w:r>
            </w:ins>
          </w:p>
        </w:tc>
        <w:tc>
          <w:tcPr>
            <w:tcW w:w="432" w:type="dxa"/>
            <w:tcBorders>
              <w:top w:val="nil"/>
              <w:left w:val="nil"/>
              <w:bottom w:val="single" w:sz="4" w:space="0" w:color="auto"/>
              <w:right w:val="single" w:sz="4" w:space="0" w:color="auto"/>
            </w:tcBorders>
            <w:shd w:val="clear" w:color="auto" w:fill="auto"/>
            <w:noWrap/>
            <w:vAlign w:val="bottom"/>
            <w:hideMark/>
          </w:tcPr>
          <w:p w14:paraId="25420527" w14:textId="77777777" w:rsidR="003A1F27" w:rsidRPr="003A1F27" w:rsidRDefault="003A1F27" w:rsidP="003A1F27">
            <w:pPr>
              <w:spacing w:before="0" w:after="0" w:line="240" w:lineRule="auto"/>
              <w:jc w:val="center"/>
              <w:rPr>
                <w:ins w:id="99145" w:author="pete jones" w:date="2022-01-11T17:04:00Z"/>
                <w:rFonts w:ascii="Calibri" w:hAnsi="Calibri" w:cs="Calibri"/>
                <w:color w:val="000000"/>
                <w:sz w:val="22"/>
                <w:szCs w:val="22"/>
              </w:rPr>
            </w:pPr>
            <w:ins w:id="99146" w:author="pete jones" w:date="2022-01-11T17:04: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70CC6F13" w14:textId="77777777" w:rsidR="003A1F27" w:rsidRPr="003A1F27" w:rsidRDefault="003A1F27" w:rsidP="003A1F27">
            <w:pPr>
              <w:spacing w:before="0" w:after="0" w:line="240" w:lineRule="auto"/>
              <w:jc w:val="center"/>
              <w:rPr>
                <w:ins w:id="99147" w:author="pete jones" w:date="2022-01-11T17:04:00Z"/>
                <w:rFonts w:ascii="Calibri" w:hAnsi="Calibri" w:cs="Calibri"/>
                <w:color w:val="000000"/>
                <w:sz w:val="22"/>
                <w:szCs w:val="22"/>
              </w:rPr>
            </w:pPr>
            <w:ins w:id="99148"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6DCE17CC" w14:textId="77777777" w:rsidR="003A1F27" w:rsidRPr="003A1F27" w:rsidRDefault="003A1F27" w:rsidP="003A1F27">
            <w:pPr>
              <w:spacing w:before="0" w:after="0" w:line="240" w:lineRule="auto"/>
              <w:jc w:val="center"/>
              <w:rPr>
                <w:ins w:id="99149" w:author="pete jones" w:date="2022-01-11T17:04:00Z"/>
                <w:rFonts w:ascii="Calibri" w:hAnsi="Calibri" w:cs="Calibri"/>
                <w:color w:val="000000"/>
                <w:sz w:val="22"/>
                <w:szCs w:val="22"/>
              </w:rPr>
            </w:pPr>
            <w:ins w:id="99150"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673DC88" w14:textId="77777777" w:rsidR="003A1F27" w:rsidRPr="003A1F27" w:rsidRDefault="003A1F27" w:rsidP="003A1F27">
            <w:pPr>
              <w:spacing w:before="0" w:after="0" w:line="240" w:lineRule="auto"/>
              <w:jc w:val="center"/>
              <w:rPr>
                <w:ins w:id="99151" w:author="pete jones" w:date="2022-01-11T17:04:00Z"/>
                <w:rFonts w:ascii="Calibri" w:hAnsi="Calibri" w:cs="Calibri"/>
                <w:color w:val="000000"/>
                <w:sz w:val="22"/>
                <w:szCs w:val="22"/>
              </w:rPr>
            </w:pPr>
            <w:ins w:id="99152"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E004C6" w14:textId="77777777" w:rsidR="003A1F27" w:rsidRPr="003A1F27" w:rsidRDefault="003A1F27" w:rsidP="003A1F27">
            <w:pPr>
              <w:spacing w:before="0" w:after="0" w:line="240" w:lineRule="auto"/>
              <w:jc w:val="center"/>
              <w:rPr>
                <w:ins w:id="99153" w:author="pete jones" w:date="2022-01-11T17:04:00Z"/>
                <w:rFonts w:ascii="Calibri" w:hAnsi="Calibri" w:cs="Calibri"/>
                <w:color w:val="000000"/>
                <w:sz w:val="22"/>
                <w:szCs w:val="22"/>
              </w:rPr>
            </w:pPr>
            <w:ins w:id="99154"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E24290D" w14:textId="77777777" w:rsidR="003A1F27" w:rsidRPr="003A1F27" w:rsidRDefault="003A1F27" w:rsidP="003A1F27">
            <w:pPr>
              <w:spacing w:before="0" w:after="0" w:line="240" w:lineRule="auto"/>
              <w:jc w:val="center"/>
              <w:rPr>
                <w:ins w:id="99155" w:author="pete jones" w:date="2022-01-11T17:04:00Z"/>
                <w:rFonts w:ascii="Calibri" w:hAnsi="Calibri" w:cs="Calibri"/>
                <w:color w:val="000000"/>
                <w:sz w:val="22"/>
                <w:szCs w:val="22"/>
              </w:rPr>
            </w:pPr>
            <w:ins w:id="99156"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3C479AC9" w14:textId="77777777" w:rsidR="003A1F27" w:rsidRPr="003A1F27" w:rsidRDefault="003A1F27" w:rsidP="003A1F27">
            <w:pPr>
              <w:spacing w:before="0" w:after="0" w:line="240" w:lineRule="auto"/>
              <w:jc w:val="center"/>
              <w:rPr>
                <w:ins w:id="99157" w:author="pete jones" w:date="2022-01-11T17:04:00Z"/>
                <w:rFonts w:ascii="Calibri" w:hAnsi="Calibri" w:cs="Calibri"/>
                <w:color w:val="000000"/>
                <w:sz w:val="22"/>
                <w:szCs w:val="22"/>
              </w:rPr>
            </w:pPr>
            <w:ins w:id="99158"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2209DA4D" w14:textId="77777777" w:rsidR="003A1F27" w:rsidRPr="003A1F27" w:rsidRDefault="003A1F27" w:rsidP="003A1F27">
            <w:pPr>
              <w:spacing w:before="0" w:after="0" w:line="240" w:lineRule="auto"/>
              <w:jc w:val="center"/>
              <w:rPr>
                <w:ins w:id="99159" w:author="pete jones" w:date="2022-01-11T17:04:00Z"/>
                <w:rFonts w:ascii="Calibri" w:hAnsi="Calibri" w:cs="Calibri"/>
                <w:color w:val="000000"/>
                <w:sz w:val="22"/>
                <w:szCs w:val="22"/>
              </w:rPr>
            </w:pPr>
            <w:ins w:id="99160"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6F08882C" w14:textId="77777777" w:rsidR="003A1F27" w:rsidRPr="003A1F27" w:rsidRDefault="003A1F27" w:rsidP="003A1F27">
            <w:pPr>
              <w:spacing w:before="0" w:after="0" w:line="240" w:lineRule="auto"/>
              <w:jc w:val="center"/>
              <w:rPr>
                <w:ins w:id="99161" w:author="pete jones" w:date="2022-01-11T17:04:00Z"/>
                <w:rFonts w:ascii="Calibri" w:hAnsi="Calibri" w:cs="Calibri"/>
                <w:color w:val="000000"/>
                <w:sz w:val="22"/>
                <w:szCs w:val="22"/>
              </w:rPr>
            </w:pPr>
            <w:ins w:id="99162"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355CF5C6" w14:textId="77777777" w:rsidR="003A1F27" w:rsidRPr="003A1F27" w:rsidRDefault="003A1F27" w:rsidP="003A1F27">
            <w:pPr>
              <w:spacing w:before="0" w:after="0" w:line="240" w:lineRule="auto"/>
              <w:jc w:val="center"/>
              <w:rPr>
                <w:ins w:id="99163" w:author="pete jones" w:date="2022-01-11T17:04:00Z"/>
                <w:rFonts w:ascii="Calibri" w:hAnsi="Calibri" w:cs="Calibri"/>
                <w:color w:val="000000"/>
                <w:sz w:val="22"/>
                <w:szCs w:val="22"/>
              </w:rPr>
            </w:pPr>
            <w:ins w:id="99164"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4A4D7516" w14:textId="77777777" w:rsidR="003A1F27" w:rsidRPr="003A1F27" w:rsidRDefault="003A1F27" w:rsidP="003A1F27">
            <w:pPr>
              <w:spacing w:before="0" w:after="0" w:line="240" w:lineRule="auto"/>
              <w:jc w:val="center"/>
              <w:rPr>
                <w:ins w:id="99165" w:author="pete jones" w:date="2022-01-11T17:04:00Z"/>
                <w:rFonts w:ascii="Calibri" w:hAnsi="Calibri" w:cs="Calibri"/>
                <w:color w:val="000000"/>
                <w:sz w:val="22"/>
                <w:szCs w:val="22"/>
              </w:rPr>
            </w:pPr>
            <w:ins w:id="99166"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1891A3C3" w14:textId="77777777" w:rsidR="003A1F27" w:rsidRPr="003A1F27" w:rsidRDefault="003A1F27" w:rsidP="003A1F27">
            <w:pPr>
              <w:spacing w:before="0" w:after="0" w:line="240" w:lineRule="auto"/>
              <w:jc w:val="center"/>
              <w:rPr>
                <w:ins w:id="99167" w:author="pete jones" w:date="2022-01-11T17:04:00Z"/>
                <w:rFonts w:ascii="Calibri" w:hAnsi="Calibri" w:cs="Calibri"/>
                <w:color w:val="000000"/>
                <w:sz w:val="22"/>
                <w:szCs w:val="22"/>
              </w:rPr>
            </w:pPr>
            <w:ins w:id="99168" w:author="pete jones" w:date="2022-01-11T17:04:00Z">
              <w:r w:rsidRPr="003A1F27">
                <w:rPr>
                  <w:rFonts w:ascii="Calibri" w:hAnsi="Calibri" w:cs="Calibri"/>
                  <w:color w:val="000000"/>
                  <w:sz w:val="22"/>
                  <w:szCs w:val="22"/>
                </w:rPr>
                <w:t> </w:t>
              </w:r>
            </w:ins>
          </w:p>
        </w:tc>
      </w:tr>
      <w:tr w:rsidR="003A1F27" w:rsidRPr="003A1F27" w14:paraId="382A7E3B" w14:textId="77777777" w:rsidTr="003A1F27">
        <w:trPr>
          <w:trHeight w:val="300"/>
          <w:ins w:id="99169"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0FFD599" w14:textId="77777777" w:rsidR="003A1F27" w:rsidRPr="003A1F27" w:rsidRDefault="003A1F27" w:rsidP="003A1F27">
            <w:pPr>
              <w:spacing w:before="0" w:after="0" w:line="240" w:lineRule="auto"/>
              <w:jc w:val="center"/>
              <w:rPr>
                <w:ins w:id="99170" w:author="pete jones" w:date="2022-01-11T17:04:00Z"/>
                <w:rFonts w:ascii="Calibri" w:hAnsi="Calibri" w:cs="Calibri"/>
                <w:color w:val="000000"/>
                <w:sz w:val="22"/>
                <w:szCs w:val="22"/>
              </w:rPr>
            </w:pPr>
            <w:ins w:id="99171" w:author="pete jones" w:date="2022-01-11T17:04: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1B20D73" w14:textId="77777777" w:rsidR="003A1F27" w:rsidRPr="003A1F27" w:rsidRDefault="003A1F27" w:rsidP="003A1F27">
            <w:pPr>
              <w:spacing w:before="0" w:after="0" w:line="240" w:lineRule="auto"/>
              <w:jc w:val="left"/>
              <w:rPr>
                <w:ins w:id="99172" w:author="pete jones" w:date="2022-01-11T17:04:00Z"/>
                <w:rFonts w:ascii="Calibri" w:hAnsi="Calibri" w:cs="Calibri"/>
                <w:color w:val="000000"/>
                <w:sz w:val="22"/>
                <w:szCs w:val="22"/>
              </w:rPr>
            </w:pPr>
            <w:ins w:id="99173" w:author="pete jones" w:date="2022-01-11T17:04:00Z">
              <w:r w:rsidRPr="003A1F27">
                <w:rPr>
                  <w:rFonts w:ascii="Calibri" w:hAnsi="Calibri" w:cs="Calibri"/>
                  <w:color w:val="000000"/>
                  <w:sz w:val="22"/>
                  <w:szCs w:val="22"/>
                </w:rPr>
                <w:t>Project Management and Six Sigma</w:t>
              </w:r>
            </w:ins>
          </w:p>
        </w:tc>
        <w:tc>
          <w:tcPr>
            <w:tcW w:w="432" w:type="dxa"/>
            <w:tcBorders>
              <w:top w:val="nil"/>
              <w:left w:val="nil"/>
              <w:bottom w:val="single" w:sz="4" w:space="0" w:color="auto"/>
              <w:right w:val="single" w:sz="4" w:space="0" w:color="auto"/>
            </w:tcBorders>
            <w:shd w:val="clear" w:color="auto" w:fill="auto"/>
            <w:noWrap/>
            <w:vAlign w:val="bottom"/>
            <w:hideMark/>
          </w:tcPr>
          <w:p w14:paraId="76BAB776" w14:textId="77777777" w:rsidR="003A1F27" w:rsidRPr="003A1F27" w:rsidRDefault="003A1F27" w:rsidP="003A1F27">
            <w:pPr>
              <w:spacing w:before="0" w:after="0" w:line="240" w:lineRule="auto"/>
              <w:jc w:val="center"/>
              <w:rPr>
                <w:ins w:id="99174" w:author="pete jones" w:date="2022-01-11T17:04:00Z"/>
                <w:rFonts w:ascii="Calibri" w:hAnsi="Calibri" w:cs="Calibri"/>
                <w:color w:val="000000"/>
                <w:sz w:val="22"/>
                <w:szCs w:val="22"/>
              </w:rPr>
            </w:pPr>
            <w:ins w:id="99175" w:author="pete jones" w:date="2022-01-11T17:04: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741D1D07" w14:textId="77777777" w:rsidR="003A1F27" w:rsidRPr="003A1F27" w:rsidRDefault="003A1F27" w:rsidP="003A1F27">
            <w:pPr>
              <w:spacing w:before="0" w:after="0" w:line="240" w:lineRule="auto"/>
              <w:jc w:val="center"/>
              <w:rPr>
                <w:ins w:id="99176" w:author="pete jones" w:date="2022-01-11T17:04:00Z"/>
                <w:rFonts w:ascii="Calibri" w:hAnsi="Calibri" w:cs="Calibri"/>
                <w:color w:val="000000"/>
                <w:sz w:val="22"/>
                <w:szCs w:val="22"/>
              </w:rPr>
            </w:pPr>
            <w:ins w:id="99177"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1BEF9CCB" w14:textId="77777777" w:rsidR="003A1F27" w:rsidRPr="003A1F27" w:rsidRDefault="003A1F27" w:rsidP="003A1F27">
            <w:pPr>
              <w:spacing w:before="0" w:after="0" w:line="240" w:lineRule="auto"/>
              <w:jc w:val="center"/>
              <w:rPr>
                <w:ins w:id="99178" w:author="pete jones" w:date="2022-01-11T17:04:00Z"/>
                <w:rFonts w:ascii="Calibri" w:hAnsi="Calibri" w:cs="Calibri"/>
                <w:color w:val="000000"/>
                <w:sz w:val="22"/>
                <w:szCs w:val="22"/>
              </w:rPr>
            </w:pPr>
            <w:ins w:id="99179"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25EC5FA" w14:textId="77777777" w:rsidR="003A1F27" w:rsidRPr="003A1F27" w:rsidRDefault="003A1F27" w:rsidP="003A1F27">
            <w:pPr>
              <w:spacing w:before="0" w:after="0" w:line="240" w:lineRule="auto"/>
              <w:jc w:val="center"/>
              <w:rPr>
                <w:ins w:id="99180" w:author="pete jones" w:date="2022-01-11T17:04:00Z"/>
                <w:rFonts w:ascii="Calibri" w:hAnsi="Calibri" w:cs="Calibri"/>
                <w:color w:val="000000"/>
                <w:sz w:val="22"/>
                <w:szCs w:val="22"/>
              </w:rPr>
            </w:pPr>
            <w:ins w:id="99181"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DDE46F" w14:textId="77777777" w:rsidR="003A1F27" w:rsidRPr="003A1F27" w:rsidRDefault="003A1F27" w:rsidP="003A1F27">
            <w:pPr>
              <w:spacing w:before="0" w:after="0" w:line="240" w:lineRule="auto"/>
              <w:jc w:val="center"/>
              <w:rPr>
                <w:ins w:id="99182" w:author="pete jones" w:date="2022-01-11T17:04:00Z"/>
                <w:rFonts w:ascii="Calibri" w:hAnsi="Calibri" w:cs="Calibri"/>
                <w:color w:val="000000"/>
                <w:sz w:val="22"/>
                <w:szCs w:val="22"/>
              </w:rPr>
            </w:pPr>
            <w:ins w:id="99183"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3913D49" w14:textId="77777777" w:rsidR="003A1F27" w:rsidRPr="003A1F27" w:rsidRDefault="003A1F27" w:rsidP="003A1F27">
            <w:pPr>
              <w:spacing w:before="0" w:after="0" w:line="240" w:lineRule="auto"/>
              <w:jc w:val="center"/>
              <w:rPr>
                <w:ins w:id="99184" w:author="pete jones" w:date="2022-01-11T17:04:00Z"/>
                <w:rFonts w:ascii="Calibri" w:hAnsi="Calibri" w:cs="Calibri"/>
                <w:color w:val="000000"/>
                <w:sz w:val="22"/>
                <w:szCs w:val="22"/>
              </w:rPr>
            </w:pPr>
            <w:ins w:id="99185"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45E8CD85" w14:textId="77777777" w:rsidR="003A1F27" w:rsidRPr="003A1F27" w:rsidRDefault="003A1F27" w:rsidP="003A1F27">
            <w:pPr>
              <w:spacing w:before="0" w:after="0" w:line="240" w:lineRule="auto"/>
              <w:jc w:val="center"/>
              <w:rPr>
                <w:ins w:id="99186" w:author="pete jones" w:date="2022-01-11T17:04:00Z"/>
                <w:rFonts w:ascii="Calibri" w:hAnsi="Calibri" w:cs="Calibri"/>
                <w:color w:val="000000"/>
                <w:sz w:val="22"/>
                <w:szCs w:val="22"/>
              </w:rPr>
            </w:pPr>
            <w:ins w:id="99187"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F214368" w14:textId="77777777" w:rsidR="003A1F27" w:rsidRPr="003A1F27" w:rsidRDefault="003A1F27" w:rsidP="003A1F27">
            <w:pPr>
              <w:spacing w:before="0" w:after="0" w:line="240" w:lineRule="auto"/>
              <w:jc w:val="center"/>
              <w:rPr>
                <w:ins w:id="99188" w:author="pete jones" w:date="2022-01-11T17:04:00Z"/>
                <w:rFonts w:ascii="Calibri" w:hAnsi="Calibri" w:cs="Calibri"/>
                <w:color w:val="000000"/>
                <w:sz w:val="22"/>
                <w:szCs w:val="22"/>
              </w:rPr>
            </w:pPr>
            <w:ins w:id="99189"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0A23A954" w14:textId="77777777" w:rsidR="003A1F27" w:rsidRPr="003A1F27" w:rsidRDefault="003A1F27" w:rsidP="003A1F27">
            <w:pPr>
              <w:spacing w:before="0" w:after="0" w:line="240" w:lineRule="auto"/>
              <w:jc w:val="center"/>
              <w:rPr>
                <w:ins w:id="99190" w:author="pete jones" w:date="2022-01-11T17:04:00Z"/>
                <w:rFonts w:ascii="Calibri" w:hAnsi="Calibri" w:cs="Calibri"/>
                <w:color w:val="000000"/>
                <w:sz w:val="22"/>
                <w:szCs w:val="22"/>
              </w:rPr>
            </w:pPr>
            <w:ins w:id="99191"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1523A601" w14:textId="77777777" w:rsidR="003A1F27" w:rsidRPr="003A1F27" w:rsidRDefault="003A1F27" w:rsidP="003A1F27">
            <w:pPr>
              <w:spacing w:before="0" w:after="0" w:line="240" w:lineRule="auto"/>
              <w:jc w:val="center"/>
              <w:rPr>
                <w:ins w:id="99192" w:author="pete jones" w:date="2022-01-11T17:04:00Z"/>
                <w:rFonts w:ascii="Calibri" w:hAnsi="Calibri" w:cs="Calibri"/>
                <w:color w:val="000000"/>
                <w:sz w:val="22"/>
                <w:szCs w:val="22"/>
              </w:rPr>
            </w:pPr>
            <w:ins w:id="99193"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13A42778" w14:textId="77777777" w:rsidR="003A1F27" w:rsidRPr="003A1F27" w:rsidRDefault="003A1F27" w:rsidP="003A1F27">
            <w:pPr>
              <w:spacing w:before="0" w:after="0" w:line="240" w:lineRule="auto"/>
              <w:jc w:val="center"/>
              <w:rPr>
                <w:ins w:id="99194" w:author="pete jones" w:date="2022-01-11T17:04:00Z"/>
                <w:rFonts w:ascii="Calibri" w:hAnsi="Calibri" w:cs="Calibri"/>
                <w:color w:val="000000"/>
                <w:sz w:val="22"/>
                <w:szCs w:val="22"/>
              </w:rPr>
            </w:pPr>
            <w:ins w:id="99195"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1B8AD56D" w14:textId="77777777" w:rsidR="003A1F27" w:rsidRPr="003A1F27" w:rsidRDefault="003A1F27" w:rsidP="003A1F27">
            <w:pPr>
              <w:spacing w:before="0" w:after="0" w:line="240" w:lineRule="auto"/>
              <w:jc w:val="center"/>
              <w:rPr>
                <w:ins w:id="99196" w:author="pete jones" w:date="2022-01-11T17:04:00Z"/>
                <w:rFonts w:ascii="Calibri" w:hAnsi="Calibri" w:cs="Calibri"/>
                <w:color w:val="000000"/>
                <w:sz w:val="22"/>
                <w:szCs w:val="22"/>
              </w:rPr>
            </w:pPr>
            <w:ins w:id="99197" w:author="pete jones" w:date="2022-01-11T17:04:00Z">
              <w:r w:rsidRPr="003A1F27">
                <w:rPr>
                  <w:rFonts w:ascii="Calibri" w:hAnsi="Calibri" w:cs="Calibri"/>
                  <w:color w:val="000000"/>
                  <w:sz w:val="22"/>
                  <w:szCs w:val="22"/>
                </w:rPr>
                <w:t> </w:t>
              </w:r>
            </w:ins>
          </w:p>
        </w:tc>
      </w:tr>
      <w:tr w:rsidR="003A1F27" w:rsidRPr="003A1F27" w14:paraId="685EA12C" w14:textId="77777777" w:rsidTr="003A1F27">
        <w:trPr>
          <w:trHeight w:val="300"/>
          <w:ins w:id="99198"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13969C9" w14:textId="77777777" w:rsidR="003A1F27" w:rsidRPr="003A1F27" w:rsidRDefault="003A1F27" w:rsidP="003A1F27">
            <w:pPr>
              <w:spacing w:before="0" w:after="0" w:line="240" w:lineRule="auto"/>
              <w:jc w:val="center"/>
              <w:rPr>
                <w:ins w:id="99199" w:author="pete jones" w:date="2022-01-11T17:04:00Z"/>
                <w:rFonts w:ascii="Calibri" w:hAnsi="Calibri" w:cs="Calibri"/>
                <w:color w:val="000000"/>
                <w:sz w:val="22"/>
                <w:szCs w:val="22"/>
              </w:rPr>
            </w:pPr>
            <w:ins w:id="99200" w:author="pete jones" w:date="2022-01-11T17:04: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29C2162" w14:textId="77777777" w:rsidR="003A1F27" w:rsidRPr="003A1F27" w:rsidRDefault="003A1F27" w:rsidP="003A1F27">
            <w:pPr>
              <w:spacing w:before="0" w:after="0" w:line="240" w:lineRule="auto"/>
              <w:jc w:val="left"/>
              <w:rPr>
                <w:ins w:id="99201" w:author="pete jones" w:date="2022-01-11T17:04:00Z"/>
                <w:rFonts w:ascii="Calibri" w:hAnsi="Calibri" w:cs="Calibri"/>
                <w:color w:val="000000"/>
                <w:sz w:val="22"/>
                <w:szCs w:val="22"/>
              </w:rPr>
            </w:pPr>
            <w:ins w:id="99202" w:author="pete jones" w:date="2022-01-11T17:04:00Z">
              <w:r w:rsidRPr="003A1F27">
                <w:rPr>
                  <w:rFonts w:ascii="Calibri" w:hAnsi="Calibri" w:cs="Calibri"/>
                  <w:color w:val="000000"/>
                  <w:sz w:val="22"/>
                  <w:szCs w:val="22"/>
                </w:rPr>
                <w:t>Petroleum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5AB96C84" w14:textId="77777777" w:rsidR="003A1F27" w:rsidRPr="003A1F27" w:rsidRDefault="003A1F27" w:rsidP="003A1F27">
            <w:pPr>
              <w:spacing w:before="0" w:after="0" w:line="240" w:lineRule="auto"/>
              <w:jc w:val="center"/>
              <w:rPr>
                <w:ins w:id="99203" w:author="pete jones" w:date="2022-01-11T17:04:00Z"/>
                <w:rFonts w:ascii="Calibri" w:hAnsi="Calibri" w:cs="Calibri"/>
                <w:color w:val="000000"/>
                <w:sz w:val="22"/>
                <w:szCs w:val="22"/>
              </w:rPr>
            </w:pPr>
            <w:ins w:id="99204" w:author="pete jones" w:date="2022-01-11T17:04: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684DB79" w14:textId="77777777" w:rsidR="003A1F27" w:rsidRPr="003A1F27" w:rsidRDefault="003A1F27" w:rsidP="003A1F27">
            <w:pPr>
              <w:spacing w:before="0" w:after="0" w:line="240" w:lineRule="auto"/>
              <w:jc w:val="center"/>
              <w:rPr>
                <w:ins w:id="99205" w:author="pete jones" w:date="2022-01-11T17:04:00Z"/>
                <w:rFonts w:ascii="Calibri" w:hAnsi="Calibri" w:cs="Calibri"/>
                <w:color w:val="000000"/>
                <w:sz w:val="22"/>
                <w:szCs w:val="22"/>
              </w:rPr>
            </w:pPr>
            <w:ins w:id="99206" w:author="pete jones" w:date="2022-01-11T17:04:00Z">
              <w:r w:rsidRPr="003A1F27">
                <w:rPr>
                  <w:rFonts w:ascii="Calibri" w:hAnsi="Calibri" w:cs="Calibri"/>
                  <w:color w:val="000000"/>
                  <w:sz w:val="22"/>
                  <w:szCs w:val="22"/>
                </w:rPr>
                <w:t>20</w:t>
              </w:r>
            </w:ins>
          </w:p>
        </w:tc>
        <w:tc>
          <w:tcPr>
            <w:tcW w:w="432" w:type="dxa"/>
            <w:tcBorders>
              <w:top w:val="nil"/>
              <w:left w:val="nil"/>
              <w:bottom w:val="single" w:sz="4" w:space="0" w:color="auto"/>
              <w:right w:val="single" w:sz="4" w:space="0" w:color="auto"/>
            </w:tcBorders>
            <w:shd w:val="clear" w:color="auto" w:fill="auto"/>
            <w:noWrap/>
            <w:vAlign w:val="bottom"/>
            <w:hideMark/>
          </w:tcPr>
          <w:p w14:paraId="01E46A6E" w14:textId="77777777" w:rsidR="003A1F27" w:rsidRPr="003A1F27" w:rsidRDefault="003A1F27" w:rsidP="003A1F27">
            <w:pPr>
              <w:spacing w:before="0" w:after="0" w:line="240" w:lineRule="auto"/>
              <w:jc w:val="center"/>
              <w:rPr>
                <w:ins w:id="99207" w:author="pete jones" w:date="2022-01-11T17:04:00Z"/>
                <w:rFonts w:ascii="Calibri" w:hAnsi="Calibri" w:cs="Calibri"/>
                <w:color w:val="000000"/>
                <w:sz w:val="22"/>
                <w:szCs w:val="22"/>
              </w:rPr>
            </w:pPr>
            <w:ins w:id="99208"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2D3BDA7" w14:textId="77777777" w:rsidR="003A1F27" w:rsidRPr="003A1F27" w:rsidRDefault="003A1F27" w:rsidP="003A1F27">
            <w:pPr>
              <w:spacing w:before="0" w:after="0" w:line="240" w:lineRule="auto"/>
              <w:jc w:val="center"/>
              <w:rPr>
                <w:ins w:id="99209" w:author="pete jones" w:date="2022-01-11T17:04:00Z"/>
                <w:rFonts w:ascii="Calibri" w:hAnsi="Calibri" w:cs="Calibri"/>
                <w:color w:val="000000"/>
                <w:sz w:val="22"/>
                <w:szCs w:val="22"/>
              </w:rPr>
            </w:pPr>
            <w:ins w:id="99210"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1F7249" w14:textId="77777777" w:rsidR="003A1F27" w:rsidRPr="003A1F27" w:rsidRDefault="003A1F27" w:rsidP="003A1F27">
            <w:pPr>
              <w:spacing w:before="0" w:after="0" w:line="240" w:lineRule="auto"/>
              <w:jc w:val="center"/>
              <w:rPr>
                <w:ins w:id="99211" w:author="pete jones" w:date="2022-01-11T17:04:00Z"/>
                <w:rFonts w:ascii="Calibri" w:hAnsi="Calibri" w:cs="Calibri"/>
                <w:color w:val="000000"/>
                <w:sz w:val="22"/>
                <w:szCs w:val="22"/>
              </w:rPr>
            </w:pPr>
            <w:ins w:id="99212"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17010FE" w14:textId="77777777" w:rsidR="003A1F27" w:rsidRPr="003A1F27" w:rsidRDefault="003A1F27" w:rsidP="003A1F27">
            <w:pPr>
              <w:spacing w:before="0" w:after="0" w:line="240" w:lineRule="auto"/>
              <w:jc w:val="center"/>
              <w:rPr>
                <w:ins w:id="99213" w:author="pete jones" w:date="2022-01-11T17:04:00Z"/>
                <w:rFonts w:ascii="Calibri" w:hAnsi="Calibri" w:cs="Calibri"/>
                <w:color w:val="000000"/>
                <w:sz w:val="22"/>
                <w:szCs w:val="22"/>
              </w:rPr>
            </w:pPr>
            <w:ins w:id="99214"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5348BC23" w14:textId="77777777" w:rsidR="003A1F27" w:rsidRPr="003A1F27" w:rsidRDefault="003A1F27" w:rsidP="003A1F27">
            <w:pPr>
              <w:spacing w:before="0" w:after="0" w:line="240" w:lineRule="auto"/>
              <w:jc w:val="center"/>
              <w:rPr>
                <w:ins w:id="99215" w:author="pete jones" w:date="2022-01-11T17:04:00Z"/>
                <w:rFonts w:ascii="Calibri" w:hAnsi="Calibri" w:cs="Calibri"/>
                <w:color w:val="000000"/>
                <w:sz w:val="22"/>
                <w:szCs w:val="22"/>
              </w:rPr>
            </w:pPr>
            <w:ins w:id="99216"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2866671A" w14:textId="77777777" w:rsidR="003A1F27" w:rsidRPr="003A1F27" w:rsidRDefault="003A1F27" w:rsidP="003A1F27">
            <w:pPr>
              <w:spacing w:before="0" w:after="0" w:line="240" w:lineRule="auto"/>
              <w:jc w:val="center"/>
              <w:rPr>
                <w:ins w:id="99217" w:author="pete jones" w:date="2022-01-11T17:04:00Z"/>
                <w:rFonts w:ascii="Calibri" w:hAnsi="Calibri" w:cs="Calibri"/>
                <w:color w:val="000000"/>
                <w:sz w:val="22"/>
                <w:szCs w:val="22"/>
              </w:rPr>
            </w:pPr>
            <w:ins w:id="99218"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7B8E28DB" w14:textId="77777777" w:rsidR="003A1F27" w:rsidRPr="003A1F27" w:rsidRDefault="003A1F27" w:rsidP="003A1F27">
            <w:pPr>
              <w:spacing w:before="0" w:after="0" w:line="240" w:lineRule="auto"/>
              <w:jc w:val="center"/>
              <w:rPr>
                <w:ins w:id="99219" w:author="pete jones" w:date="2022-01-11T17:04:00Z"/>
                <w:rFonts w:ascii="Calibri" w:hAnsi="Calibri" w:cs="Calibri"/>
                <w:color w:val="000000"/>
                <w:sz w:val="22"/>
                <w:szCs w:val="22"/>
              </w:rPr>
            </w:pPr>
            <w:ins w:id="99220"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17C266A7" w14:textId="77777777" w:rsidR="003A1F27" w:rsidRPr="003A1F27" w:rsidRDefault="003A1F27" w:rsidP="003A1F27">
            <w:pPr>
              <w:spacing w:before="0" w:after="0" w:line="240" w:lineRule="auto"/>
              <w:jc w:val="center"/>
              <w:rPr>
                <w:ins w:id="99221" w:author="pete jones" w:date="2022-01-11T17:04:00Z"/>
                <w:rFonts w:ascii="Calibri" w:hAnsi="Calibri" w:cs="Calibri"/>
                <w:color w:val="000000"/>
                <w:sz w:val="22"/>
                <w:szCs w:val="22"/>
              </w:rPr>
            </w:pPr>
            <w:ins w:id="99222"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17E8C958" w14:textId="77777777" w:rsidR="003A1F27" w:rsidRPr="003A1F27" w:rsidRDefault="003A1F27" w:rsidP="003A1F27">
            <w:pPr>
              <w:spacing w:before="0" w:after="0" w:line="240" w:lineRule="auto"/>
              <w:jc w:val="center"/>
              <w:rPr>
                <w:ins w:id="99223" w:author="pete jones" w:date="2022-01-11T17:04:00Z"/>
                <w:rFonts w:ascii="Calibri" w:hAnsi="Calibri" w:cs="Calibri"/>
                <w:color w:val="000000"/>
                <w:sz w:val="22"/>
                <w:szCs w:val="22"/>
              </w:rPr>
            </w:pPr>
            <w:ins w:id="99224"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5881030B" w14:textId="77777777" w:rsidR="003A1F27" w:rsidRPr="003A1F27" w:rsidRDefault="003A1F27" w:rsidP="003A1F27">
            <w:pPr>
              <w:spacing w:before="0" w:after="0" w:line="240" w:lineRule="auto"/>
              <w:jc w:val="center"/>
              <w:rPr>
                <w:ins w:id="99225" w:author="pete jones" w:date="2022-01-11T17:04:00Z"/>
                <w:rFonts w:ascii="Calibri" w:hAnsi="Calibri" w:cs="Calibri"/>
                <w:color w:val="000000"/>
                <w:sz w:val="22"/>
                <w:szCs w:val="22"/>
              </w:rPr>
            </w:pPr>
            <w:ins w:id="99226" w:author="pete jones" w:date="2022-01-11T17:04:00Z">
              <w:r w:rsidRPr="003A1F27">
                <w:rPr>
                  <w:rFonts w:ascii="Calibri" w:hAnsi="Calibri" w:cs="Calibri"/>
                  <w:color w:val="000000"/>
                  <w:sz w:val="22"/>
                  <w:szCs w:val="22"/>
                </w:rPr>
                <w:t> </w:t>
              </w:r>
            </w:ins>
          </w:p>
        </w:tc>
      </w:tr>
      <w:tr w:rsidR="003A1F27" w:rsidRPr="003A1F27" w14:paraId="11ECA587" w14:textId="77777777" w:rsidTr="003A1F27">
        <w:trPr>
          <w:trHeight w:val="300"/>
          <w:ins w:id="99227" w:author="pete jones" w:date="2022-01-11T17:04: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115A0F92" w14:textId="77777777" w:rsidR="003A1F27" w:rsidRPr="003A1F27" w:rsidRDefault="003A1F27" w:rsidP="003A1F27">
            <w:pPr>
              <w:spacing w:before="0" w:after="0" w:line="240" w:lineRule="auto"/>
              <w:jc w:val="center"/>
              <w:rPr>
                <w:ins w:id="99228" w:author="pete jones" w:date="2022-01-11T17:04:00Z"/>
                <w:rFonts w:ascii="Calibri" w:hAnsi="Calibri" w:cs="Calibri"/>
                <w:color w:val="000000"/>
                <w:sz w:val="22"/>
                <w:szCs w:val="22"/>
              </w:rPr>
            </w:pPr>
            <w:ins w:id="99229" w:author="pete jones" w:date="2022-01-11T17:04:00Z">
              <w:r w:rsidRPr="003A1F27">
                <w:rPr>
                  <w:rFonts w:ascii="Calibri" w:hAnsi="Calibri" w:cs="Calibri"/>
                  <w:color w:val="000000"/>
                  <w:sz w:val="22"/>
                  <w:szCs w:val="22"/>
                </w:rPr>
                <w:t>G</w:t>
              </w:r>
            </w:ins>
          </w:p>
        </w:tc>
        <w:tc>
          <w:tcPr>
            <w:tcW w:w="5320" w:type="dxa"/>
            <w:tcBorders>
              <w:top w:val="nil"/>
              <w:left w:val="nil"/>
              <w:bottom w:val="single" w:sz="4" w:space="0" w:color="auto"/>
              <w:right w:val="single" w:sz="8" w:space="0" w:color="auto"/>
            </w:tcBorders>
            <w:shd w:val="clear" w:color="auto" w:fill="auto"/>
            <w:vAlign w:val="bottom"/>
            <w:hideMark/>
          </w:tcPr>
          <w:p w14:paraId="47140DCF" w14:textId="77777777" w:rsidR="003A1F27" w:rsidRPr="003A1F27" w:rsidRDefault="003A1F27" w:rsidP="003A1F27">
            <w:pPr>
              <w:spacing w:before="0" w:after="0" w:line="240" w:lineRule="auto"/>
              <w:jc w:val="left"/>
              <w:rPr>
                <w:ins w:id="99230" w:author="pete jones" w:date="2022-01-11T17:04:00Z"/>
                <w:rFonts w:ascii="Calibri" w:hAnsi="Calibri" w:cs="Calibri"/>
                <w:color w:val="000000"/>
                <w:sz w:val="22"/>
                <w:szCs w:val="22"/>
              </w:rPr>
            </w:pPr>
            <w:ins w:id="99231" w:author="pete jones" w:date="2022-01-11T17:04:00Z">
              <w:r w:rsidRPr="003A1F27">
                <w:rPr>
                  <w:rFonts w:ascii="Calibri" w:hAnsi="Calibri" w:cs="Calibri"/>
                  <w:color w:val="000000"/>
                  <w:sz w:val="22"/>
                  <w:szCs w:val="22"/>
                </w:rPr>
                <w:t>Notes: Module detail for Yr 2 &amp; 3 is not available</w:t>
              </w:r>
            </w:ins>
          </w:p>
        </w:tc>
        <w:tc>
          <w:tcPr>
            <w:tcW w:w="432" w:type="dxa"/>
            <w:tcBorders>
              <w:top w:val="nil"/>
              <w:left w:val="nil"/>
              <w:bottom w:val="single" w:sz="4" w:space="0" w:color="auto"/>
              <w:right w:val="single" w:sz="4" w:space="0" w:color="auto"/>
            </w:tcBorders>
            <w:shd w:val="clear" w:color="auto" w:fill="auto"/>
            <w:noWrap/>
            <w:vAlign w:val="bottom"/>
            <w:hideMark/>
          </w:tcPr>
          <w:p w14:paraId="676299C2" w14:textId="77777777" w:rsidR="003A1F27" w:rsidRPr="003A1F27" w:rsidRDefault="003A1F27" w:rsidP="003A1F27">
            <w:pPr>
              <w:spacing w:before="0" w:after="0" w:line="240" w:lineRule="auto"/>
              <w:jc w:val="center"/>
              <w:rPr>
                <w:ins w:id="99232" w:author="pete jones" w:date="2022-01-11T17:04:00Z"/>
                <w:rFonts w:ascii="Calibri" w:hAnsi="Calibri" w:cs="Calibri"/>
                <w:color w:val="000000"/>
                <w:sz w:val="22"/>
                <w:szCs w:val="22"/>
              </w:rPr>
            </w:pPr>
            <w:ins w:id="99233"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CB1A654" w14:textId="77777777" w:rsidR="003A1F27" w:rsidRPr="003A1F27" w:rsidRDefault="003A1F27" w:rsidP="003A1F27">
            <w:pPr>
              <w:spacing w:before="0" w:after="0" w:line="240" w:lineRule="auto"/>
              <w:jc w:val="center"/>
              <w:rPr>
                <w:ins w:id="99234" w:author="pete jones" w:date="2022-01-11T17:04:00Z"/>
                <w:rFonts w:ascii="Calibri" w:hAnsi="Calibri" w:cs="Calibri"/>
                <w:color w:val="000000"/>
                <w:sz w:val="22"/>
                <w:szCs w:val="22"/>
              </w:rPr>
            </w:pPr>
            <w:ins w:id="99235" w:author="pete jones" w:date="2022-01-11T17:04: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646D236" w14:textId="77777777" w:rsidR="003A1F27" w:rsidRPr="003A1F27" w:rsidRDefault="003A1F27" w:rsidP="003A1F27">
            <w:pPr>
              <w:spacing w:before="0" w:after="0" w:line="240" w:lineRule="auto"/>
              <w:jc w:val="center"/>
              <w:rPr>
                <w:ins w:id="99236" w:author="pete jones" w:date="2022-01-11T17:04:00Z"/>
                <w:rFonts w:ascii="Calibri" w:hAnsi="Calibri" w:cs="Calibri"/>
                <w:color w:val="000000"/>
                <w:sz w:val="22"/>
                <w:szCs w:val="22"/>
              </w:rPr>
            </w:pPr>
            <w:ins w:id="99237"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FB3875" w14:textId="77777777" w:rsidR="003A1F27" w:rsidRPr="003A1F27" w:rsidRDefault="003A1F27" w:rsidP="003A1F27">
            <w:pPr>
              <w:spacing w:before="0" w:after="0" w:line="240" w:lineRule="auto"/>
              <w:jc w:val="center"/>
              <w:rPr>
                <w:ins w:id="99238" w:author="pete jones" w:date="2022-01-11T17:04:00Z"/>
                <w:rFonts w:ascii="Calibri" w:hAnsi="Calibri" w:cs="Calibri"/>
                <w:color w:val="000000"/>
                <w:sz w:val="22"/>
                <w:szCs w:val="22"/>
              </w:rPr>
            </w:pPr>
            <w:ins w:id="99239"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1B1CE59" w14:textId="77777777" w:rsidR="003A1F27" w:rsidRPr="003A1F27" w:rsidRDefault="003A1F27" w:rsidP="003A1F27">
            <w:pPr>
              <w:spacing w:before="0" w:after="0" w:line="240" w:lineRule="auto"/>
              <w:jc w:val="center"/>
              <w:rPr>
                <w:ins w:id="99240" w:author="pete jones" w:date="2022-01-11T17:04:00Z"/>
                <w:rFonts w:ascii="Calibri" w:hAnsi="Calibri" w:cs="Calibri"/>
                <w:color w:val="000000"/>
                <w:sz w:val="22"/>
                <w:szCs w:val="22"/>
              </w:rPr>
            </w:pPr>
            <w:ins w:id="99241" w:author="pete jones" w:date="2022-01-11T17:04: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461142" w14:textId="77777777" w:rsidR="003A1F27" w:rsidRPr="003A1F27" w:rsidRDefault="003A1F27" w:rsidP="003A1F27">
            <w:pPr>
              <w:spacing w:before="0" w:after="0" w:line="240" w:lineRule="auto"/>
              <w:jc w:val="center"/>
              <w:rPr>
                <w:ins w:id="99242" w:author="pete jones" w:date="2022-01-11T17:04:00Z"/>
                <w:rFonts w:ascii="Calibri" w:hAnsi="Calibri" w:cs="Calibri"/>
                <w:color w:val="000000"/>
                <w:sz w:val="22"/>
                <w:szCs w:val="22"/>
              </w:rPr>
            </w:pPr>
            <w:ins w:id="99243" w:author="pete jones" w:date="2022-01-11T17:04:00Z">
              <w:r w:rsidRPr="003A1F27">
                <w:rPr>
                  <w:rFonts w:ascii="Calibri" w:hAnsi="Calibri" w:cs="Calibri"/>
                  <w:color w:val="000000"/>
                  <w:sz w:val="22"/>
                  <w:szCs w:val="22"/>
                </w:rPr>
                <w:t> </w:t>
              </w:r>
            </w:ins>
          </w:p>
        </w:tc>
        <w:tc>
          <w:tcPr>
            <w:tcW w:w="377" w:type="dxa"/>
            <w:tcBorders>
              <w:top w:val="nil"/>
              <w:left w:val="nil"/>
              <w:bottom w:val="single" w:sz="4" w:space="0" w:color="auto"/>
              <w:right w:val="single" w:sz="4" w:space="0" w:color="auto"/>
            </w:tcBorders>
            <w:shd w:val="clear" w:color="auto" w:fill="auto"/>
            <w:noWrap/>
            <w:vAlign w:val="bottom"/>
            <w:hideMark/>
          </w:tcPr>
          <w:p w14:paraId="64110484" w14:textId="77777777" w:rsidR="003A1F27" w:rsidRPr="003A1F27" w:rsidRDefault="003A1F27" w:rsidP="003A1F27">
            <w:pPr>
              <w:spacing w:before="0" w:after="0" w:line="240" w:lineRule="auto"/>
              <w:jc w:val="center"/>
              <w:rPr>
                <w:ins w:id="99244" w:author="pete jones" w:date="2022-01-11T17:04:00Z"/>
                <w:rFonts w:ascii="Calibri" w:hAnsi="Calibri" w:cs="Calibri"/>
                <w:color w:val="000000"/>
                <w:sz w:val="22"/>
                <w:szCs w:val="22"/>
              </w:rPr>
            </w:pPr>
            <w:ins w:id="99245"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7BE7193C" w14:textId="77777777" w:rsidR="003A1F27" w:rsidRPr="003A1F27" w:rsidRDefault="003A1F27" w:rsidP="003A1F27">
            <w:pPr>
              <w:spacing w:before="0" w:after="0" w:line="240" w:lineRule="auto"/>
              <w:jc w:val="center"/>
              <w:rPr>
                <w:ins w:id="99246" w:author="pete jones" w:date="2022-01-11T17:04:00Z"/>
                <w:rFonts w:ascii="Calibri" w:hAnsi="Calibri" w:cs="Calibri"/>
                <w:color w:val="000000"/>
                <w:sz w:val="22"/>
                <w:szCs w:val="22"/>
              </w:rPr>
            </w:pPr>
            <w:ins w:id="99247"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6BC01877" w14:textId="77777777" w:rsidR="003A1F27" w:rsidRPr="003A1F27" w:rsidRDefault="003A1F27" w:rsidP="003A1F27">
            <w:pPr>
              <w:spacing w:before="0" w:after="0" w:line="240" w:lineRule="auto"/>
              <w:jc w:val="center"/>
              <w:rPr>
                <w:ins w:id="99248" w:author="pete jones" w:date="2022-01-11T17:04:00Z"/>
                <w:rFonts w:ascii="Calibri" w:hAnsi="Calibri" w:cs="Calibri"/>
                <w:color w:val="000000"/>
                <w:sz w:val="22"/>
                <w:szCs w:val="22"/>
              </w:rPr>
            </w:pPr>
            <w:ins w:id="99249" w:author="pete jones" w:date="2022-01-11T17:04:00Z">
              <w:r w:rsidRPr="003A1F27">
                <w:rPr>
                  <w:rFonts w:ascii="Calibri" w:hAnsi="Calibri" w:cs="Calibri"/>
                  <w:color w:val="000000"/>
                  <w:sz w:val="22"/>
                  <w:szCs w:val="22"/>
                </w:rPr>
                <w:t> </w:t>
              </w:r>
            </w:ins>
          </w:p>
        </w:tc>
        <w:tc>
          <w:tcPr>
            <w:tcW w:w="444" w:type="dxa"/>
            <w:tcBorders>
              <w:top w:val="nil"/>
              <w:left w:val="nil"/>
              <w:bottom w:val="single" w:sz="4" w:space="0" w:color="auto"/>
              <w:right w:val="single" w:sz="4" w:space="0" w:color="auto"/>
            </w:tcBorders>
            <w:shd w:val="clear" w:color="auto" w:fill="auto"/>
            <w:noWrap/>
            <w:vAlign w:val="bottom"/>
            <w:hideMark/>
          </w:tcPr>
          <w:p w14:paraId="43778F3B" w14:textId="77777777" w:rsidR="003A1F27" w:rsidRPr="003A1F27" w:rsidRDefault="003A1F27" w:rsidP="003A1F27">
            <w:pPr>
              <w:spacing w:before="0" w:after="0" w:line="240" w:lineRule="auto"/>
              <w:jc w:val="center"/>
              <w:rPr>
                <w:ins w:id="99250" w:author="pete jones" w:date="2022-01-11T17:04:00Z"/>
                <w:rFonts w:ascii="Calibri" w:hAnsi="Calibri" w:cs="Calibri"/>
                <w:color w:val="000000"/>
                <w:sz w:val="22"/>
                <w:szCs w:val="22"/>
              </w:rPr>
            </w:pPr>
            <w:ins w:id="99251" w:author="pete jones" w:date="2022-01-11T17:04:00Z">
              <w:r w:rsidRPr="003A1F27">
                <w:rPr>
                  <w:rFonts w:ascii="Calibri" w:hAnsi="Calibri" w:cs="Calibri"/>
                  <w:color w:val="000000"/>
                  <w:sz w:val="22"/>
                  <w:szCs w:val="22"/>
                </w:rPr>
                <w:t> </w:t>
              </w:r>
            </w:ins>
          </w:p>
        </w:tc>
        <w:tc>
          <w:tcPr>
            <w:tcW w:w="376" w:type="dxa"/>
            <w:tcBorders>
              <w:top w:val="nil"/>
              <w:left w:val="nil"/>
              <w:bottom w:val="single" w:sz="4" w:space="0" w:color="auto"/>
              <w:right w:val="single" w:sz="4" w:space="0" w:color="auto"/>
            </w:tcBorders>
            <w:shd w:val="clear" w:color="auto" w:fill="auto"/>
            <w:noWrap/>
            <w:vAlign w:val="bottom"/>
            <w:hideMark/>
          </w:tcPr>
          <w:p w14:paraId="5CBEA9F7" w14:textId="77777777" w:rsidR="003A1F27" w:rsidRPr="003A1F27" w:rsidRDefault="003A1F27" w:rsidP="003A1F27">
            <w:pPr>
              <w:spacing w:before="0" w:after="0" w:line="240" w:lineRule="auto"/>
              <w:jc w:val="center"/>
              <w:rPr>
                <w:ins w:id="99252" w:author="pete jones" w:date="2022-01-11T17:04:00Z"/>
                <w:rFonts w:ascii="Calibri" w:hAnsi="Calibri" w:cs="Calibri"/>
                <w:color w:val="000000"/>
                <w:sz w:val="22"/>
                <w:szCs w:val="22"/>
              </w:rPr>
            </w:pPr>
            <w:ins w:id="99253" w:author="pete jones" w:date="2022-01-11T17:04:00Z">
              <w:r w:rsidRPr="003A1F27">
                <w:rPr>
                  <w:rFonts w:ascii="Calibri" w:hAnsi="Calibri" w:cs="Calibri"/>
                  <w:color w:val="000000"/>
                  <w:sz w:val="22"/>
                  <w:szCs w:val="22"/>
                </w:rPr>
                <w:t> </w:t>
              </w:r>
            </w:ins>
          </w:p>
        </w:tc>
        <w:tc>
          <w:tcPr>
            <w:tcW w:w="451" w:type="dxa"/>
            <w:tcBorders>
              <w:top w:val="nil"/>
              <w:left w:val="nil"/>
              <w:bottom w:val="single" w:sz="4" w:space="0" w:color="auto"/>
              <w:right w:val="single" w:sz="8" w:space="0" w:color="auto"/>
            </w:tcBorders>
            <w:shd w:val="clear" w:color="auto" w:fill="auto"/>
            <w:noWrap/>
            <w:vAlign w:val="bottom"/>
            <w:hideMark/>
          </w:tcPr>
          <w:p w14:paraId="198B5947" w14:textId="77777777" w:rsidR="003A1F27" w:rsidRPr="003A1F27" w:rsidRDefault="003A1F27" w:rsidP="003A1F27">
            <w:pPr>
              <w:spacing w:before="0" w:after="0" w:line="240" w:lineRule="auto"/>
              <w:jc w:val="center"/>
              <w:rPr>
                <w:ins w:id="99254" w:author="pete jones" w:date="2022-01-11T17:04:00Z"/>
                <w:rFonts w:ascii="Calibri" w:hAnsi="Calibri" w:cs="Calibri"/>
                <w:color w:val="000000"/>
                <w:sz w:val="22"/>
                <w:szCs w:val="22"/>
              </w:rPr>
            </w:pPr>
            <w:ins w:id="99255" w:author="pete jones" w:date="2022-01-11T17:04:00Z">
              <w:r w:rsidRPr="003A1F27">
                <w:rPr>
                  <w:rFonts w:ascii="Calibri" w:hAnsi="Calibri" w:cs="Calibri"/>
                  <w:color w:val="000000"/>
                  <w:sz w:val="22"/>
                  <w:szCs w:val="22"/>
                </w:rPr>
                <w:t> </w:t>
              </w:r>
            </w:ins>
          </w:p>
        </w:tc>
      </w:tr>
    </w:tbl>
    <w:p w14:paraId="2C4A2285" w14:textId="07AAADE1" w:rsidR="00ED6068" w:rsidRDefault="00ED6068" w:rsidP="00406988">
      <w:pPr>
        <w:jc w:val="left"/>
        <w:rPr>
          <w:ins w:id="99256" w:author="pete jones" w:date="2022-01-11T17:05:00Z"/>
        </w:rPr>
      </w:pPr>
    </w:p>
    <w:tbl>
      <w:tblPr>
        <w:tblW w:w="10689"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3A1F27" w:rsidRPr="003A1F27" w14:paraId="4287F8C5" w14:textId="77777777" w:rsidTr="003A1F27">
        <w:trPr>
          <w:trHeight w:val="300"/>
          <w:ins w:id="99257" w:author="pete jones" w:date="2022-01-11T17:05:00Z"/>
        </w:trPr>
        <w:tc>
          <w:tcPr>
            <w:tcW w:w="408" w:type="dxa"/>
            <w:tcBorders>
              <w:top w:val="nil"/>
              <w:left w:val="nil"/>
              <w:bottom w:val="nil"/>
              <w:right w:val="nil"/>
            </w:tcBorders>
            <w:shd w:val="clear" w:color="auto" w:fill="auto"/>
            <w:noWrap/>
            <w:vAlign w:val="center"/>
            <w:hideMark/>
          </w:tcPr>
          <w:p w14:paraId="398210B7" w14:textId="77777777" w:rsidR="003A1F27" w:rsidRPr="003A1F27" w:rsidRDefault="003A1F27" w:rsidP="003A1F27">
            <w:pPr>
              <w:spacing w:before="0" w:after="0" w:line="240" w:lineRule="auto"/>
              <w:jc w:val="left"/>
              <w:rPr>
                <w:ins w:id="99258" w:author="pete jones" w:date="2022-01-11T17:05: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DC8156B" w14:textId="77777777" w:rsidR="003A1F27" w:rsidRPr="003A1F27" w:rsidRDefault="003A1F27" w:rsidP="003A1F27">
            <w:pPr>
              <w:spacing w:before="0" w:after="0" w:line="240" w:lineRule="auto"/>
              <w:jc w:val="center"/>
              <w:rPr>
                <w:ins w:id="99259" w:author="pete jones" w:date="2022-01-11T17:05:00Z"/>
                <w:rFonts w:ascii="Calibri" w:hAnsi="Calibri" w:cs="Calibri"/>
                <w:b/>
                <w:bCs/>
                <w:color w:val="000000"/>
                <w:sz w:val="32"/>
                <w:szCs w:val="32"/>
              </w:rPr>
            </w:pPr>
            <w:ins w:id="99260" w:author="pete jones" w:date="2022-01-11T17:05:00Z">
              <w:r w:rsidRPr="003A1F27">
                <w:rPr>
                  <w:rFonts w:ascii="Calibri" w:hAnsi="Calibri" w:cs="Calibri"/>
                  <w:b/>
                  <w:bCs/>
                  <w:color w:val="000000"/>
                  <w:sz w:val="32"/>
                  <w:szCs w:val="32"/>
                </w:rPr>
                <w:t>The Open University</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0FEA9B04" w14:textId="77777777" w:rsidR="003A1F27" w:rsidRPr="003A1F27" w:rsidRDefault="003A1F27" w:rsidP="003A1F27">
            <w:pPr>
              <w:spacing w:before="0" w:after="0" w:line="240" w:lineRule="auto"/>
              <w:jc w:val="right"/>
              <w:rPr>
                <w:ins w:id="99261" w:author="pete jones" w:date="2022-01-11T17:05:00Z"/>
                <w:rFonts w:ascii="Calibri" w:hAnsi="Calibri" w:cs="Calibri"/>
                <w:color w:val="000000"/>
                <w:sz w:val="22"/>
                <w:szCs w:val="22"/>
              </w:rPr>
            </w:pPr>
            <w:ins w:id="99262" w:author="pete jones" w:date="2022-01-11T17:05:00Z">
              <w:r w:rsidRPr="003A1F27">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3649A692" w14:textId="77777777" w:rsidR="003A1F27" w:rsidRPr="003A1F27" w:rsidRDefault="003A1F27" w:rsidP="003A1F27">
            <w:pPr>
              <w:spacing w:before="0" w:after="0" w:line="240" w:lineRule="auto"/>
              <w:jc w:val="center"/>
              <w:rPr>
                <w:ins w:id="99263" w:author="pete jones" w:date="2022-01-11T17:05:00Z"/>
                <w:rFonts w:ascii="Calibri" w:hAnsi="Calibri" w:cs="Calibri"/>
                <w:color w:val="000000"/>
                <w:sz w:val="22"/>
                <w:szCs w:val="22"/>
              </w:rPr>
            </w:pPr>
            <w:ins w:id="99264" w:author="pete jones" w:date="2022-01-11T17:05:00Z">
              <w:r w:rsidRPr="003A1F27">
                <w:rPr>
                  <w:rFonts w:ascii="Calibri" w:hAnsi="Calibri" w:cs="Calibri"/>
                  <w:color w:val="000000"/>
                  <w:sz w:val="22"/>
                  <w:szCs w:val="22"/>
                </w:rPr>
                <w:t>Not Listed</w:t>
              </w:r>
            </w:ins>
          </w:p>
        </w:tc>
      </w:tr>
      <w:tr w:rsidR="003A1F27" w:rsidRPr="003A1F27" w14:paraId="146A0C35" w14:textId="77777777" w:rsidTr="003A1F27">
        <w:trPr>
          <w:trHeight w:val="315"/>
          <w:ins w:id="99265" w:author="pete jones" w:date="2022-01-11T17:05:00Z"/>
        </w:trPr>
        <w:tc>
          <w:tcPr>
            <w:tcW w:w="408" w:type="dxa"/>
            <w:tcBorders>
              <w:top w:val="nil"/>
              <w:left w:val="nil"/>
              <w:bottom w:val="nil"/>
              <w:right w:val="nil"/>
            </w:tcBorders>
            <w:shd w:val="clear" w:color="auto" w:fill="auto"/>
            <w:noWrap/>
            <w:vAlign w:val="center"/>
            <w:hideMark/>
          </w:tcPr>
          <w:p w14:paraId="755F6D36" w14:textId="77777777" w:rsidR="003A1F27" w:rsidRPr="003A1F27" w:rsidRDefault="003A1F27" w:rsidP="003A1F27">
            <w:pPr>
              <w:spacing w:before="0" w:after="0" w:line="240" w:lineRule="auto"/>
              <w:jc w:val="center"/>
              <w:rPr>
                <w:ins w:id="99266" w:author="pete jones" w:date="2022-01-11T17:05: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68EDB40A" w14:textId="77777777" w:rsidR="003A1F27" w:rsidRPr="003A1F27" w:rsidRDefault="003A1F27" w:rsidP="003A1F27">
            <w:pPr>
              <w:spacing w:before="0" w:after="0" w:line="240" w:lineRule="auto"/>
              <w:jc w:val="left"/>
              <w:rPr>
                <w:ins w:id="99267" w:author="pete jones" w:date="2022-01-11T17:05: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0220D48E" w14:textId="77777777" w:rsidR="003A1F27" w:rsidRPr="003A1F27" w:rsidRDefault="003A1F27" w:rsidP="003A1F27">
            <w:pPr>
              <w:spacing w:before="0" w:after="0" w:line="240" w:lineRule="auto"/>
              <w:jc w:val="right"/>
              <w:rPr>
                <w:ins w:id="99268" w:author="pete jones" w:date="2022-01-11T17:05:00Z"/>
                <w:rFonts w:ascii="Calibri" w:hAnsi="Calibri" w:cs="Calibri"/>
                <w:color w:val="000000"/>
                <w:sz w:val="22"/>
                <w:szCs w:val="22"/>
              </w:rPr>
            </w:pPr>
            <w:ins w:id="99269" w:author="pete jones" w:date="2022-01-11T17:05:00Z">
              <w:r w:rsidRPr="003A1F27">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4086F4CC" w14:textId="77777777" w:rsidR="003A1F27" w:rsidRPr="003A1F27" w:rsidRDefault="003A1F27" w:rsidP="003A1F27">
            <w:pPr>
              <w:spacing w:before="0" w:after="0" w:line="240" w:lineRule="auto"/>
              <w:jc w:val="center"/>
              <w:rPr>
                <w:ins w:id="99270" w:author="pete jones" w:date="2022-01-11T17:05:00Z"/>
                <w:rFonts w:ascii="Calibri" w:hAnsi="Calibri" w:cs="Calibri"/>
                <w:color w:val="000000"/>
                <w:sz w:val="22"/>
                <w:szCs w:val="22"/>
              </w:rPr>
            </w:pPr>
            <w:ins w:id="99271" w:author="pete jones" w:date="2022-01-11T17:05:00Z">
              <w:r w:rsidRPr="003A1F27">
                <w:rPr>
                  <w:rFonts w:ascii="Calibri" w:hAnsi="Calibri" w:cs="Calibri"/>
                  <w:color w:val="000000"/>
                  <w:sz w:val="22"/>
                  <w:szCs w:val="22"/>
                </w:rPr>
                <w:t>Not Listed</w:t>
              </w:r>
            </w:ins>
          </w:p>
        </w:tc>
      </w:tr>
      <w:tr w:rsidR="003A1F27" w:rsidRPr="003A1F27" w14:paraId="605036E2" w14:textId="77777777" w:rsidTr="003A1F27">
        <w:trPr>
          <w:trHeight w:val="315"/>
          <w:ins w:id="99272" w:author="pete jones" w:date="2022-01-11T17:05:00Z"/>
        </w:trPr>
        <w:tc>
          <w:tcPr>
            <w:tcW w:w="408" w:type="dxa"/>
            <w:tcBorders>
              <w:top w:val="nil"/>
              <w:left w:val="nil"/>
              <w:bottom w:val="nil"/>
              <w:right w:val="nil"/>
            </w:tcBorders>
            <w:shd w:val="clear" w:color="auto" w:fill="auto"/>
            <w:noWrap/>
            <w:vAlign w:val="center"/>
            <w:hideMark/>
          </w:tcPr>
          <w:p w14:paraId="43630C6B" w14:textId="77777777" w:rsidR="003A1F27" w:rsidRPr="003A1F27" w:rsidRDefault="003A1F27" w:rsidP="003A1F27">
            <w:pPr>
              <w:spacing w:before="0" w:after="0" w:line="240" w:lineRule="auto"/>
              <w:jc w:val="center"/>
              <w:rPr>
                <w:ins w:id="99273" w:author="pete jones" w:date="2022-01-11T17:05: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49E0436E" w14:textId="77777777" w:rsidR="003A1F27" w:rsidRPr="003A1F27" w:rsidRDefault="003A1F27" w:rsidP="003A1F27">
            <w:pPr>
              <w:spacing w:before="0" w:after="0" w:line="240" w:lineRule="auto"/>
              <w:jc w:val="left"/>
              <w:rPr>
                <w:ins w:id="99274" w:author="pete jones" w:date="2022-01-11T17:05: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3B87B5A4" w14:textId="77777777" w:rsidR="003A1F27" w:rsidRPr="003A1F27" w:rsidRDefault="003A1F27" w:rsidP="003A1F27">
            <w:pPr>
              <w:spacing w:before="0" w:after="0" w:line="240" w:lineRule="auto"/>
              <w:jc w:val="center"/>
              <w:rPr>
                <w:ins w:id="99275" w:author="pete jones" w:date="2022-01-11T17:05:00Z"/>
                <w:rFonts w:ascii="Calibri" w:hAnsi="Calibri" w:cs="Calibri"/>
                <w:b/>
                <w:bCs/>
                <w:i/>
                <w:iCs/>
                <w:color w:val="000000"/>
                <w:sz w:val="22"/>
                <w:szCs w:val="22"/>
              </w:rPr>
            </w:pPr>
            <w:ins w:id="99276" w:author="pete jones" w:date="2022-01-11T17:05:00Z">
              <w:r w:rsidRPr="003A1F27">
                <w:rPr>
                  <w:rFonts w:ascii="Calibri" w:hAnsi="Calibri" w:cs="Calibri"/>
                  <w:b/>
                  <w:bCs/>
                  <w:i/>
                  <w:iCs/>
                  <w:color w:val="000000"/>
                  <w:sz w:val="22"/>
                  <w:szCs w:val="22"/>
                </w:rPr>
                <w:t>Acceptance Criteria</w:t>
              </w:r>
            </w:ins>
          </w:p>
        </w:tc>
      </w:tr>
      <w:tr w:rsidR="003A1F27" w:rsidRPr="003A1F27" w14:paraId="18B295B0" w14:textId="77777777" w:rsidTr="003A1F27">
        <w:trPr>
          <w:trHeight w:val="300"/>
          <w:ins w:id="99277" w:author="pete jones" w:date="2022-01-11T17:05:00Z"/>
        </w:trPr>
        <w:tc>
          <w:tcPr>
            <w:tcW w:w="408" w:type="dxa"/>
            <w:tcBorders>
              <w:top w:val="nil"/>
              <w:left w:val="nil"/>
              <w:bottom w:val="nil"/>
              <w:right w:val="nil"/>
            </w:tcBorders>
            <w:shd w:val="clear" w:color="auto" w:fill="auto"/>
            <w:noWrap/>
            <w:vAlign w:val="center"/>
            <w:hideMark/>
          </w:tcPr>
          <w:p w14:paraId="005661EF" w14:textId="77777777" w:rsidR="003A1F27" w:rsidRPr="003A1F27" w:rsidRDefault="003A1F27" w:rsidP="003A1F27">
            <w:pPr>
              <w:spacing w:before="0" w:after="0" w:line="240" w:lineRule="auto"/>
              <w:jc w:val="center"/>
              <w:rPr>
                <w:ins w:id="99278" w:author="pete jones" w:date="2022-01-11T17:05: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0CF7BB89" w14:textId="7FB9E465" w:rsidR="003A1F27" w:rsidRPr="003A1F27" w:rsidRDefault="003A1F27" w:rsidP="003A1F27">
            <w:pPr>
              <w:spacing w:before="0" w:after="0" w:line="240" w:lineRule="auto"/>
              <w:jc w:val="left"/>
              <w:rPr>
                <w:ins w:id="99279" w:author="pete jones" w:date="2022-01-11T17:05:00Z"/>
                <w:rFonts w:ascii="Calibri" w:hAnsi="Calibri" w:cs="Calibri"/>
                <w:color w:val="000000"/>
                <w:sz w:val="22"/>
                <w:szCs w:val="22"/>
              </w:rPr>
            </w:pPr>
            <w:ins w:id="99280" w:author="pete jones" w:date="2022-01-11T17:05:00Z">
              <w:r w:rsidRPr="003A1F27">
                <w:rPr>
                  <w:rFonts w:ascii="Calibri" w:hAnsi="Calibri" w:cs="Calibri"/>
                  <w:color w:val="000000"/>
                  <w:sz w:val="22"/>
                  <w:szCs w:val="22"/>
                </w:rPr>
                <w:t xml:space="preserve">Estimated engineering intake 2018 (at 3%) of </w:t>
              </w:r>
            </w:ins>
            <w:ins w:id="99281" w:author="pete jones" w:date="2022-03-30T12:35:00Z">
              <w:r w:rsidR="00042512">
                <w:rPr>
                  <w:rFonts w:ascii="Calibri" w:hAnsi="Calibri" w:cs="Calibri"/>
                  <w:color w:val="000000"/>
                  <w:sz w:val="22"/>
                  <w:szCs w:val="22"/>
                </w:rPr>
                <w:t xml:space="preserve">the </w:t>
              </w:r>
            </w:ins>
            <w:ins w:id="99282" w:author="pete jones" w:date="2022-01-11T17:05:00Z">
              <w:r w:rsidRPr="003A1F27">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16E2229B" w14:textId="77777777" w:rsidR="003A1F27" w:rsidRPr="003A1F27" w:rsidRDefault="003A1F27" w:rsidP="003A1F27">
            <w:pPr>
              <w:spacing w:before="0" w:after="0" w:line="240" w:lineRule="auto"/>
              <w:jc w:val="right"/>
              <w:rPr>
                <w:ins w:id="99283" w:author="pete jones" w:date="2022-01-11T17:05:00Z"/>
                <w:rFonts w:ascii="Calibri" w:hAnsi="Calibri" w:cs="Calibri"/>
                <w:color w:val="000000"/>
                <w:sz w:val="22"/>
                <w:szCs w:val="22"/>
              </w:rPr>
            </w:pPr>
            <w:ins w:id="99284" w:author="pete jones" w:date="2022-01-11T17:05:00Z">
              <w:r w:rsidRPr="003A1F27">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C566020" w14:textId="77777777" w:rsidR="003A1F27" w:rsidRPr="003A1F27" w:rsidRDefault="003A1F27" w:rsidP="003A1F27">
            <w:pPr>
              <w:spacing w:before="0" w:after="0" w:line="240" w:lineRule="auto"/>
              <w:jc w:val="center"/>
              <w:rPr>
                <w:ins w:id="99285" w:author="pete jones" w:date="2022-01-11T17:05:00Z"/>
                <w:rFonts w:ascii="Calibri" w:hAnsi="Calibri" w:cs="Calibri"/>
                <w:color w:val="000000"/>
                <w:sz w:val="22"/>
                <w:szCs w:val="22"/>
              </w:rPr>
            </w:pPr>
            <w:ins w:id="99286" w:author="pete jones" w:date="2022-01-11T17:05:00Z">
              <w:r w:rsidRPr="003A1F27">
                <w:rPr>
                  <w:rFonts w:ascii="Calibri" w:hAnsi="Calibri" w:cs="Calibri"/>
                  <w:color w:val="000000"/>
                  <w:sz w:val="22"/>
                  <w:szCs w:val="22"/>
                </w:rPr>
                <w:t>None</w:t>
              </w:r>
            </w:ins>
          </w:p>
        </w:tc>
      </w:tr>
      <w:tr w:rsidR="003A1F27" w:rsidRPr="003A1F27" w14:paraId="0052E91B" w14:textId="77777777" w:rsidTr="003A1F27">
        <w:trPr>
          <w:trHeight w:val="315"/>
          <w:ins w:id="99287" w:author="pete jones" w:date="2022-01-11T17:05:00Z"/>
        </w:trPr>
        <w:tc>
          <w:tcPr>
            <w:tcW w:w="408" w:type="dxa"/>
            <w:tcBorders>
              <w:top w:val="nil"/>
              <w:left w:val="nil"/>
              <w:bottom w:val="nil"/>
              <w:right w:val="nil"/>
            </w:tcBorders>
            <w:shd w:val="clear" w:color="auto" w:fill="auto"/>
            <w:noWrap/>
            <w:vAlign w:val="center"/>
            <w:hideMark/>
          </w:tcPr>
          <w:p w14:paraId="16254BF2" w14:textId="77777777" w:rsidR="003A1F27" w:rsidRPr="003A1F27" w:rsidRDefault="003A1F27" w:rsidP="003A1F27">
            <w:pPr>
              <w:spacing w:before="0" w:after="0" w:line="240" w:lineRule="auto"/>
              <w:jc w:val="center"/>
              <w:rPr>
                <w:ins w:id="99288" w:author="pete jones" w:date="2022-01-11T17:05: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2FDF2F93" w14:textId="77777777" w:rsidR="003A1F27" w:rsidRPr="003A1F27" w:rsidRDefault="003A1F27" w:rsidP="003A1F27">
            <w:pPr>
              <w:spacing w:before="0" w:after="0" w:line="240" w:lineRule="auto"/>
              <w:jc w:val="left"/>
              <w:rPr>
                <w:ins w:id="99289" w:author="pete jones" w:date="2022-01-11T17:05: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2030D7C5" w14:textId="77777777" w:rsidR="003A1F27" w:rsidRPr="003A1F27" w:rsidRDefault="003A1F27" w:rsidP="003A1F27">
            <w:pPr>
              <w:spacing w:before="0" w:after="0" w:line="240" w:lineRule="auto"/>
              <w:jc w:val="right"/>
              <w:rPr>
                <w:ins w:id="99290" w:author="pete jones" w:date="2022-01-11T17:05:00Z"/>
                <w:rFonts w:ascii="Calibri" w:hAnsi="Calibri" w:cs="Calibri"/>
                <w:color w:val="000000"/>
                <w:sz w:val="22"/>
                <w:szCs w:val="22"/>
              </w:rPr>
            </w:pPr>
            <w:ins w:id="99291" w:author="pete jones" w:date="2022-01-11T17:05:00Z">
              <w:r w:rsidRPr="003A1F27">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0CD27158" w14:textId="77777777" w:rsidR="003A1F27" w:rsidRPr="003A1F27" w:rsidRDefault="003A1F27" w:rsidP="003A1F27">
            <w:pPr>
              <w:spacing w:before="0" w:after="0" w:line="240" w:lineRule="auto"/>
              <w:jc w:val="center"/>
              <w:rPr>
                <w:ins w:id="99292" w:author="pete jones" w:date="2022-01-11T17:05:00Z"/>
                <w:rFonts w:ascii="Calibri" w:hAnsi="Calibri" w:cs="Calibri"/>
                <w:color w:val="000000"/>
                <w:sz w:val="22"/>
                <w:szCs w:val="22"/>
              </w:rPr>
            </w:pPr>
            <w:ins w:id="99293" w:author="pete jones" w:date="2022-01-11T17:05:00Z">
              <w:r w:rsidRPr="003A1F27">
                <w:rPr>
                  <w:rFonts w:ascii="Calibri" w:hAnsi="Calibri" w:cs="Calibri"/>
                  <w:color w:val="000000"/>
                  <w:sz w:val="22"/>
                  <w:szCs w:val="22"/>
                </w:rPr>
                <w:t>None</w:t>
              </w:r>
            </w:ins>
          </w:p>
        </w:tc>
      </w:tr>
      <w:tr w:rsidR="003A1F27" w:rsidRPr="003A1F27" w14:paraId="62143388" w14:textId="77777777" w:rsidTr="003A1F27">
        <w:trPr>
          <w:trHeight w:val="315"/>
          <w:ins w:id="99294" w:author="pete jones" w:date="2022-01-11T17:05:00Z"/>
        </w:trPr>
        <w:tc>
          <w:tcPr>
            <w:tcW w:w="408" w:type="dxa"/>
            <w:tcBorders>
              <w:top w:val="nil"/>
              <w:left w:val="nil"/>
              <w:bottom w:val="nil"/>
              <w:right w:val="nil"/>
            </w:tcBorders>
            <w:shd w:val="clear" w:color="auto" w:fill="auto"/>
            <w:noWrap/>
            <w:vAlign w:val="center"/>
            <w:hideMark/>
          </w:tcPr>
          <w:p w14:paraId="07C563C3" w14:textId="77777777" w:rsidR="003A1F27" w:rsidRPr="003A1F27" w:rsidRDefault="003A1F27" w:rsidP="003A1F27">
            <w:pPr>
              <w:spacing w:before="0" w:after="0" w:line="240" w:lineRule="auto"/>
              <w:jc w:val="center"/>
              <w:rPr>
                <w:ins w:id="99295" w:author="pete jones" w:date="2022-01-11T17:05: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3A90F719" w14:textId="77777777" w:rsidR="003A1F27" w:rsidRPr="003A1F27" w:rsidRDefault="003A1F27" w:rsidP="003A1F27">
            <w:pPr>
              <w:spacing w:before="0" w:after="0" w:line="240" w:lineRule="auto"/>
              <w:jc w:val="center"/>
              <w:rPr>
                <w:ins w:id="99296" w:author="pete jones" w:date="2022-01-11T17:05:00Z"/>
                <w:rFonts w:ascii="Calibri" w:hAnsi="Calibri" w:cs="Calibri"/>
                <w:b/>
                <w:bCs/>
                <w:color w:val="000000"/>
              </w:rPr>
            </w:pPr>
            <w:ins w:id="99297" w:author="pete jones" w:date="2022-01-11T17:05:00Z">
              <w:r w:rsidRPr="003A1F27">
                <w:rPr>
                  <w:rFonts w:ascii="Calibri" w:hAnsi="Calibri" w:cs="Calibri"/>
                  <w:b/>
                  <w:bCs/>
                  <w:color w:val="000000"/>
                </w:rPr>
                <w:t>No DATA</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6645855" w14:textId="77777777" w:rsidR="003A1F27" w:rsidRPr="003A1F27" w:rsidRDefault="003A1F27" w:rsidP="003A1F27">
            <w:pPr>
              <w:spacing w:before="0" w:after="0" w:line="240" w:lineRule="auto"/>
              <w:jc w:val="right"/>
              <w:rPr>
                <w:ins w:id="99298" w:author="pete jones" w:date="2022-01-11T17:05:00Z"/>
                <w:rFonts w:ascii="Calibri" w:hAnsi="Calibri" w:cs="Calibri"/>
                <w:color w:val="000000"/>
                <w:sz w:val="22"/>
                <w:szCs w:val="22"/>
              </w:rPr>
            </w:pPr>
            <w:ins w:id="99299" w:author="pete jones" w:date="2022-01-11T17:05:00Z">
              <w:r w:rsidRPr="003A1F27">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329D92C4" w14:textId="77777777" w:rsidR="003A1F27" w:rsidRPr="003A1F27" w:rsidRDefault="003A1F27" w:rsidP="003A1F27">
            <w:pPr>
              <w:spacing w:before="0" w:after="0" w:line="240" w:lineRule="auto"/>
              <w:jc w:val="center"/>
              <w:rPr>
                <w:ins w:id="99300" w:author="pete jones" w:date="2022-01-11T17:05:00Z"/>
                <w:rFonts w:ascii="Calibri" w:hAnsi="Calibri" w:cs="Calibri"/>
                <w:color w:val="000000"/>
                <w:sz w:val="22"/>
                <w:szCs w:val="22"/>
              </w:rPr>
            </w:pPr>
            <w:ins w:id="99301" w:author="pete jones" w:date="2022-01-11T17:05:00Z">
              <w:r w:rsidRPr="003A1F27">
                <w:rPr>
                  <w:rFonts w:ascii="Calibri" w:hAnsi="Calibri" w:cs="Calibri"/>
                  <w:color w:val="000000"/>
                  <w:sz w:val="22"/>
                  <w:szCs w:val="22"/>
                </w:rPr>
                <w:t>None</w:t>
              </w:r>
            </w:ins>
          </w:p>
        </w:tc>
      </w:tr>
      <w:tr w:rsidR="003A1F27" w:rsidRPr="003A1F27" w14:paraId="4D5CA39B" w14:textId="77777777" w:rsidTr="003A1F27">
        <w:trPr>
          <w:trHeight w:val="315"/>
          <w:ins w:id="99302" w:author="pete jones" w:date="2022-01-11T17:05:00Z"/>
        </w:trPr>
        <w:tc>
          <w:tcPr>
            <w:tcW w:w="408" w:type="dxa"/>
            <w:tcBorders>
              <w:top w:val="nil"/>
              <w:left w:val="nil"/>
              <w:bottom w:val="nil"/>
              <w:right w:val="nil"/>
            </w:tcBorders>
            <w:shd w:val="clear" w:color="auto" w:fill="auto"/>
            <w:noWrap/>
            <w:vAlign w:val="center"/>
            <w:hideMark/>
          </w:tcPr>
          <w:p w14:paraId="3C09C970" w14:textId="77777777" w:rsidR="003A1F27" w:rsidRPr="003A1F27" w:rsidRDefault="003A1F27" w:rsidP="003A1F27">
            <w:pPr>
              <w:spacing w:before="0" w:after="0" w:line="240" w:lineRule="auto"/>
              <w:jc w:val="center"/>
              <w:rPr>
                <w:ins w:id="99303" w:author="pete jones" w:date="2022-01-11T17:05: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5E81B024" w14:textId="100AB020" w:rsidR="003A1F27" w:rsidRPr="003A1F27" w:rsidRDefault="003A1F27" w:rsidP="003A1F27">
            <w:pPr>
              <w:spacing w:before="0" w:after="0" w:line="240" w:lineRule="auto"/>
              <w:jc w:val="left"/>
              <w:rPr>
                <w:ins w:id="99304" w:author="pete jones" w:date="2022-01-11T17:05:00Z"/>
                <w:rFonts w:ascii="Calibri" w:hAnsi="Calibri" w:cs="Calibri"/>
                <w:color w:val="000000"/>
                <w:sz w:val="22"/>
                <w:szCs w:val="22"/>
              </w:rPr>
            </w:pPr>
            <w:ins w:id="99305" w:author="pete jones" w:date="2022-01-11T17:05:00Z">
              <w:r w:rsidRPr="003A1F27">
                <w:rPr>
                  <w:rFonts w:ascii="Calibri" w:hAnsi="Calibri" w:cs="Calibri"/>
                  <w:noProof/>
                  <w:color w:val="000000"/>
                  <w:sz w:val="22"/>
                  <w:szCs w:val="22"/>
                </w:rPr>
                <w:drawing>
                  <wp:anchor distT="0" distB="0" distL="114300" distR="114300" simplePos="0" relativeHeight="251752448" behindDoc="0" locked="0" layoutInCell="1" allowOverlap="1" wp14:anchorId="04512EEE" wp14:editId="5FC4912A">
                    <wp:simplePos x="0" y="0"/>
                    <wp:positionH relativeFrom="column">
                      <wp:posOffset>0</wp:posOffset>
                    </wp:positionH>
                    <wp:positionV relativeFrom="paragraph">
                      <wp:posOffset>171450</wp:posOffset>
                    </wp:positionV>
                    <wp:extent cx="2524125" cy="923925"/>
                    <wp:effectExtent l="0" t="0" r="9525" b="9525"/>
                    <wp:wrapNone/>
                    <wp:docPr id="65" name="Chart 65">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9"/>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3A1F27" w:rsidRPr="003A1F27" w14:paraId="6CAA524B" w14:textId="77777777">
              <w:trPr>
                <w:trHeight w:val="315"/>
                <w:tblCellSpacing w:w="0" w:type="dxa"/>
                <w:ins w:id="99306" w:author="pete jones" w:date="2022-01-11T17:05: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04F48D8" w14:textId="77777777" w:rsidR="003A1F27" w:rsidRPr="003A1F27" w:rsidRDefault="003A1F27" w:rsidP="003A1F27">
                  <w:pPr>
                    <w:spacing w:before="0" w:after="0" w:line="240" w:lineRule="auto"/>
                    <w:jc w:val="left"/>
                    <w:rPr>
                      <w:ins w:id="99307" w:author="pete jones" w:date="2022-01-11T17:05:00Z"/>
                      <w:rFonts w:ascii="Calibri" w:hAnsi="Calibri" w:cs="Calibri"/>
                      <w:b/>
                      <w:bCs/>
                      <w:i/>
                      <w:iCs/>
                      <w:color w:val="000000"/>
                      <w:sz w:val="22"/>
                      <w:szCs w:val="22"/>
                    </w:rPr>
                  </w:pPr>
                  <w:ins w:id="99308" w:author="pete jones" w:date="2022-01-11T17:05:00Z">
                    <w:r w:rsidRPr="003A1F27">
                      <w:rPr>
                        <w:rFonts w:ascii="Calibri" w:hAnsi="Calibri" w:cs="Calibri"/>
                        <w:b/>
                        <w:bCs/>
                        <w:i/>
                        <w:iCs/>
                        <w:color w:val="000000"/>
                        <w:sz w:val="22"/>
                        <w:szCs w:val="22"/>
                      </w:rPr>
                      <w:t>Type of module category</w:t>
                    </w:r>
                  </w:ins>
                </w:p>
              </w:tc>
            </w:tr>
          </w:tbl>
          <w:p w14:paraId="5D24008E" w14:textId="77777777" w:rsidR="003A1F27" w:rsidRPr="003A1F27" w:rsidRDefault="003A1F27" w:rsidP="003A1F27">
            <w:pPr>
              <w:spacing w:before="0" w:after="0" w:line="240" w:lineRule="auto"/>
              <w:jc w:val="left"/>
              <w:rPr>
                <w:ins w:id="99309" w:author="pete jones" w:date="2022-01-11T17:05: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4936246C" w14:textId="77777777" w:rsidR="003A1F27" w:rsidRPr="003A1F27" w:rsidRDefault="003A1F27" w:rsidP="003A1F27">
            <w:pPr>
              <w:spacing w:before="0" w:after="0" w:line="240" w:lineRule="auto"/>
              <w:jc w:val="right"/>
              <w:rPr>
                <w:ins w:id="99310" w:author="pete jones" w:date="2022-01-11T17:05:00Z"/>
                <w:rFonts w:ascii="Calibri" w:hAnsi="Calibri" w:cs="Calibri"/>
                <w:color w:val="000000"/>
                <w:sz w:val="22"/>
                <w:szCs w:val="22"/>
              </w:rPr>
            </w:pPr>
            <w:ins w:id="99311" w:author="pete jones" w:date="2022-01-11T17:05:00Z">
              <w:r w:rsidRPr="003A1F27">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3D201F19" w14:textId="77777777" w:rsidR="003A1F27" w:rsidRPr="003A1F27" w:rsidRDefault="003A1F27" w:rsidP="003A1F27">
            <w:pPr>
              <w:spacing w:before="0" w:after="0" w:line="240" w:lineRule="auto"/>
              <w:jc w:val="right"/>
              <w:rPr>
                <w:ins w:id="99312" w:author="pete jones" w:date="2022-01-11T17:05: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1455D016" w14:textId="77777777" w:rsidR="003A1F27" w:rsidRPr="003A1F27" w:rsidRDefault="003A1F27" w:rsidP="003A1F27">
            <w:pPr>
              <w:spacing w:before="0" w:after="0" w:line="240" w:lineRule="auto"/>
              <w:jc w:val="left"/>
              <w:rPr>
                <w:ins w:id="99313" w:author="pete jones" w:date="2022-01-11T17:0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3B1C92D7" w14:textId="77777777" w:rsidR="003A1F27" w:rsidRPr="003A1F27" w:rsidRDefault="003A1F27" w:rsidP="003A1F27">
            <w:pPr>
              <w:spacing w:before="0" w:after="0" w:line="240" w:lineRule="auto"/>
              <w:jc w:val="left"/>
              <w:rPr>
                <w:ins w:id="99314" w:author="pete jones" w:date="2022-01-11T17:0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523A1A72" w14:textId="77777777" w:rsidR="003A1F27" w:rsidRPr="003A1F27" w:rsidRDefault="003A1F27" w:rsidP="003A1F27">
            <w:pPr>
              <w:spacing w:before="0" w:after="0" w:line="240" w:lineRule="auto"/>
              <w:jc w:val="left"/>
              <w:rPr>
                <w:ins w:id="99315" w:author="pete jones" w:date="2022-01-11T17:0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1A15672D" w14:textId="77777777" w:rsidR="003A1F27" w:rsidRPr="003A1F27" w:rsidRDefault="003A1F27" w:rsidP="003A1F27">
            <w:pPr>
              <w:spacing w:before="0" w:after="0" w:line="240" w:lineRule="auto"/>
              <w:jc w:val="left"/>
              <w:rPr>
                <w:ins w:id="99316"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223E212" w14:textId="77777777" w:rsidR="003A1F27" w:rsidRPr="003A1F27" w:rsidRDefault="003A1F27" w:rsidP="003A1F27">
            <w:pPr>
              <w:spacing w:before="0" w:after="0" w:line="240" w:lineRule="auto"/>
              <w:jc w:val="left"/>
              <w:rPr>
                <w:ins w:id="99317"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5A49345" w14:textId="77777777" w:rsidR="003A1F27" w:rsidRPr="003A1F27" w:rsidRDefault="003A1F27" w:rsidP="003A1F27">
            <w:pPr>
              <w:spacing w:before="0" w:after="0" w:line="240" w:lineRule="auto"/>
              <w:jc w:val="center"/>
              <w:rPr>
                <w:ins w:id="99318"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5B2A9E3" w14:textId="77777777" w:rsidR="003A1F27" w:rsidRPr="003A1F27" w:rsidRDefault="003A1F27" w:rsidP="003A1F27">
            <w:pPr>
              <w:spacing w:before="0" w:after="0" w:line="240" w:lineRule="auto"/>
              <w:jc w:val="center"/>
              <w:rPr>
                <w:ins w:id="99319"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722C51FD" w14:textId="77777777" w:rsidR="003A1F27" w:rsidRPr="003A1F27" w:rsidRDefault="003A1F27" w:rsidP="003A1F27">
            <w:pPr>
              <w:spacing w:before="0" w:after="0" w:line="240" w:lineRule="auto"/>
              <w:jc w:val="center"/>
              <w:rPr>
                <w:ins w:id="99320"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9523FA9" w14:textId="77777777" w:rsidR="003A1F27" w:rsidRPr="003A1F27" w:rsidRDefault="003A1F27" w:rsidP="003A1F27">
            <w:pPr>
              <w:spacing w:before="0" w:after="0" w:line="240" w:lineRule="auto"/>
              <w:jc w:val="center"/>
              <w:rPr>
                <w:ins w:id="99321" w:author="pete jones" w:date="2022-01-11T17:0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53610DD6" w14:textId="77777777" w:rsidR="003A1F27" w:rsidRPr="003A1F27" w:rsidRDefault="003A1F27" w:rsidP="003A1F27">
            <w:pPr>
              <w:spacing w:before="0" w:after="0" w:line="240" w:lineRule="auto"/>
              <w:jc w:val="center"/>
              <w:rPr>
                <w:ins w:id="99322" w:author="pete jones" w:date="2022-01-11T17:05:00Z"/>
                <w:rFonts w:ascii="Times New Roman" w:hAnsi="Times New Roman" w:cs="Times New Roman"/>
                <w:sz w:val="20"/>
                <w:szCs w:val="20"/>
              </w:rPr>
            </w:pPr>
          </w:p>
        </w:tc>
      </w:tr>
      <w:tr w:rsidR="003A1F27" w:rsidRPr="003A1F27" w14:paraId="140CF5FD" w14:textId="77777777" w:rsidTr="003A1F27">
        <w:trPr>
          <w:trHeight w:val="315"/>
          <w:ins w:id="99323" w:author="pete jones" w:date="2022-01-11T17:05:00Z"/>
        </w:trPr>
        <w:tc>
          <w:tcPr>
            <w:tcW w:w="408" w:type="dxa"/>
            <w:tcBorders>
              <w:top w:val="nil"/>
              <w:left w:val="nil"/>
              <w:bottom w:val="nil"/>
              <w:right w:val="nil"/>
            </w:tcBorders>
            <w:shd w:val="clear" w:color="auto" w:fill="auto"/>
            <w:noWrap/>
            <w:vAlign w:val="center"/>
            <w:hideMark/>
          </w:tcPr>
          <w:p w14:paraId="75FD5B7B" w14:textId="77777777" w:rsidR="003A1F27" w:rsidRPr="003A1F27" w:rsidRDefault="003A1F27" w:rsidP="003A1F27">
            <w:pPr>
              <w:spacing w:before="0" w:after="0" w:line="240" w:lineRule="auto"/>
              <w:jc w:val="center"/>
              <w:rPr>
                <w:ins w:id="99324" w:author="pete jones" w:date="2022-01-11T17:05: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3AB6649" w14:textId="77777777" w:rsidR="003A1F27" w:rsidRPr="003A1F27" w:rsidRDefault="003A1F27" w:rsidP="003A1F27">
            <w:pPr>
              <w:spacing w:before="0" w:after="0" w:line="240" w:lineRule="auto"/>
              <w:jc w:val="right"/>
              <w:rPr>
                <w:ins w:id="99325" w:author="pete jones" w:date="2022-01-11T17:05:00Z"/>
                <w:rFonts w:ascii="Calibri" w:hAnsi="Calibri" w:cs="Calibri"/>
                <w:sz w:val="22"/>
                <w:szCs w:val="22"/>
              </w:rPr>
            </w:pPr>
            <w:ins w:id="99326" w:author="pete jones" w:date="2022-01-11T17:05:00Z">
              <w:r w:rsidRPr="003A1F27">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317FC7E0" w14:textId="77777777" w:rsidR="003A1F27" w:rsidRPr="003A1F27" w:rsidRDefault="003A1F27" w:rsidP="003A1F27">
            <w:pPr>
              <w:spacing w:before="0" w:after="0" w:line="240" w:lineRule="auto"/>
              <w:jc w:val="center"/>
              <w:rPr>
                <w:ins w:id="99327" w:author="pete jones" w:date="2022-01-11T17:05:00Z"/>
                <w:rFonts w:ascii="Calibri" w:hAnsi="Calibri" w:cs="Calibri"/>
                <w:color w:val="000000"/>
                <w:sz w:val="22"/>
                <w:szCs w:val="22"/>
              </w:rPr>
            </w:pPr>
            <w:ins w:id="99328" w:author="pete jones" w:date="2022-01-11T17:05:00Z">
              <w:r w:rsidRPr="003A1F27">
                <w:rPr>
                  <w:rFonts w:ascii="Calibri" w:hAnsi="Calibri" w:cs="Calibri"/>
                  <w:color w:val="000000"/>
                  <w:sz w:val="22"/>
                  <w:szCs w:val="22"/>
                </w:rPr>
                <w:t>1</w:t>
              </w:r>
            </w:ins>
          </w:p>
        </w:tc>
        <w:tc>
          <w:tcPr>
            <w:tcW w:w="424" w:type="dxa"/>
            <w:tcBorders>
              <w:top w:val="nil"/>
              <w:left w:val="nil"/>
              <w:bottom w:val="nil"/>
              <w:right w:val="nil"/>
            </w:tcBorders>
            <w:shd w:val="clear" w:color="auto" w:fill="auto"/>
            <w:noWrap/>
            <w:vAlign w:val="center"/>
            <w:hideMark/>
          </w:tcPr>
          <w:p w14:paraId="0E23AF8C" w14:textId="77777777" w:rsidR="003A1F27" w:rsidRPr="003A1F27" w:rsidRDefault="003A1F27" w:rsidP="003A1F27">
            <w:pPr>
              <w:spacing w:before="0" w:after="0" w:line="240" w:lineRule="auto"/>
              <w:jc w:val="center"/>
              <w:rPr>
                <w:ins w:id="99329" w:author="pete jones" w:date="2022-01-11T17:05: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0A12592A" w14:textId="77777777" w:rsidR="003A1F27" w:rsidRPr="003A1F27" w:rsidRDefault="003A1F27" w:rsidP="003A1F27">
            <w:pPr>
              <w:spacing w:before="0" w:after="0" w:line="240" w:lineRule="auto"/>
              <w:jc w:val="left"/>
              <w:rPr>
                <w:ins w:id="99330" w:author="pete jones" w:date="2022-01-11T17:0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7CF368C9" w14:textId="77777777" w:rsidR="003A1F27" w:rsidRPr="003A1F27" w:rsidRDefault="003A1F27" w:rsidP="003A1F27">
            <w:pPr>
              <w:spacing w:before="0" w:after="0" w:line="240" w:lineRule="auto"/>
              <w:jc w:val="left"/>
              <w:rPr>
                <w:ins w:id="99331" w:author="pete jones" w:date="2022-01-11T17:0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2107E0A1" w14:textId="77777777" w:rsidR="003A1F27" w:rsidRPr="003A1F27" w:rsidRDefault="003A1F27" w:rsidP="003A1F27">
            <w:pPr>
              <w:spacing w:before="0" w:after="0" w:line="240" w:lineRule="auto"/>
              <w:jc w:val="left"/>
              <w:rPr>
                <w:ins w:id="99332" w:author="pete jones" w:date="2022-01-11T17:05: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464152D6" w14:textId="77777777" w:rsidR="003A1F27" w:rsidRPr="003A1F27" w:rsidRDefault="003A1F27" w:rsidP="003A1F27">
            <w:pPr>
              <w:spacing w:before="0" w:after="0" w:line="240" w:lineRule="auto"/>
              <w:jc w:val="left"/>
              <w:rPr>
                <w:ins w:id="99333"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5313A71F" w14:textId="77777777" w:rsidR="003A1F27" w:rsidRPr="003A1F27" w:rsidRDefault="003A1F27" w:rsidP="003A1F27">
            <w:pPr>
              <w:spacing w:before="0" w:after="0" w:line="240" w:lineRule="auto"/>
              <w:jc w:val="left"/>
              <w:rPr>
                <w:ins w:id="99334"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33FF1FC3" w14:textId="77777777" w:rsidR="003A1F27" w:rsidRPr="003A1F27" w:rsidRDefault="003A1F27" w:rsidP="003A1F27">
            <w:pPr>
              <w:spacing w:before="0" w:after="0" w:line="240" w:lineRule="auto"/>
              <w:jc w:val="left"/>
              <w:rPr>
                <w:ins w:id="99335"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D724AF6" w14:textId="77777777" w:rsidR="003A1F27" w:rsidRPr="003A1F27" w:rsidRDefault="003A1F27" w:rsidP="003A1F27">
            <w:pPr>
              <w:spacing w:before="0" w:after="0" w:line="240" w:lineRule="auto"/>
              <w:jc w:val="left"/>
              <w:rPr>
                <w:ins w:id="99336"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4B2B861" w14:textId="77777777" w:rsidR="003A1F27" w:rsidRPr="003A1F27" w:rsidRDefault="003A1F27" w:rsidP="003A1F27">
            <w:pPr>
              <w:spacing w:before="0" w:after="0" w:line="240" w:lineRule="auto"/>
              <w:jc w:val="center"/>
              <w:rPr>
                <w:ins w:id="99337" w:author="pete jones" w:date="2022-01-11T17:05: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57582220" w14:textId="77777777" w:rsidR="003A1F27" w:rsidRPr="003A1F27" w:rsidRDefault="003A1F27" w:rsidP="003A1F27">
            <w:pPr>
              <w:spacing w:before="0" w:after="0" w:line="240" w:lineRule="auto"/>
              <w:jc w:val="center"/>
              <w:rPr>
                <w:ins w:id="99338" w:author="pete jones" w:date="2022-01-11T17:05: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6B220B00" w14:textId="77777777" w:rsidR="003A1F27" w:rsidRPr="003A1F27" w:rsidRDefault="003A1F27" w:rsidP="003A1F27">
            <w:pPr>
              <w:spacing w:before="0" w:after="0" w:line="240" w:lineRule="auto"/>
              <w:jc w:val="center"/>
              <w:rPr>
                <w:ins w:id="99339" w:author="pete jones" w:date="2022-01-11T17:05:00Z"/>
                <w:rFonts w:ascii="Times New Roman" w:hAnsi="Times New Roman" w:cs="Times New Roman"/>
                <w:sz w:val="20"/>
                <w:szCs w:val="20"/>
              </w:rPr>
            </w:pPr>
          </w:p>
        </w:tc>
      </w:tr>
      <w:tr w:rsidR="003A1F27" w:rsidRPr="003A1F27" w14:paraId="0D038943" w14:textId="77777777" w:rsidTr="003A1F27">
        <w:trPr>
          <w:trHeight w:val="300"/>
          <w:ins w:id="99340" w:author="pete jones" w:date="2022-01-11T17:05:00Z"/>
        </w:trPr>
        <w:tc>
          <w:tcPr>
            <w:tcW w:w="408" w:type="dxa"/>
            <w:tcBorders>
              <w:top w:val="nil"/>
              <w:left w:val="nil"/>
              <w:bottom w:val="nil"/>
              <w:right w:val="nil"/>
            </w:tcBorders>
            <w:shd w:val="clear" w:color="auto" w:fill="auto"/>
            <w:noWrap/>
            <w:vAlign w:val="center"/>
            <w:hideMark/>
          </w:tcPr>
          <w:p w14:paraId="5045AF78" w14:textId="77777777" w:rsidR="003A1F27" w:rsidRPr="003A1F27" w:rsidRDefault="003A1F27" w:rsidP="003A1F27">
            <w:pPr>
              <w:spacing w:before="0" w:after="0" w:line="240" w:lineRule="auto"/>
              <w:jc w:val="center"/>
              <w:rPr>
                <w:ins w:id="99341" w:author="pete jones" w:date="2022-01-11T17:05: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C697027" w14:textId="77777777" w:rsidR="003A1F27" w:rsidRPr="003A1F27" w:rsidRDefault="003A1F27" w:rsidP="003A1F27">
            <w:pPr>
              <w:spacing w:before="0" w:after="0" w:line="240" w:lineRule="auto"/>
              <w:jc w:val="right"/>
              <w:rPr>
                <w:ins w:id="99342" w:author="pete jones" w:date="2022-01-11T17:05:00Z"/>
                <w:rFonts w:ascii="Calibri" w:hAnsi="Calibri" w:cs="Calibri"/>
                <w:sz w:val="22"/>
                <w:szCs w:val="22"/>
              </w:rPr>
            </w:pPr>
            <w:ins w:id="99343" w:author="pete jones" w:date="2022-01-11T17:05:00Z">
              <w:r w:rsidRPr="003A1F27">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14004EAE" w14:textId="77777777" w:rsidR="003A1F27" w:rsidRPr="003A1F27" w:rsidRDefault="003A1F27" w:rsidP="003A1F27">
            <w:pPr>
              <w:spacing w:before="0" w:after="0" w:line="240" w:lineRule="auto"/>
              <w:jc w:val="center"/>
              <w:rPr>
                <w:ins w:id="99344" w:author="pete jones" w:date="2022-01-11T17:05:00Z"/>
                <w:rFonts w:ascii="Calibri" w:hAnsi="Calibri" w:cs="Calibri"/>
                <w:color w:val="000000"/>
                <w:sz w:val="22"/>
                <w:szCs w:val="22"/>
              </w:rPr>
            </w:pPr>
            <w:ins w:id="99345" w:author="pete jones" w:date="2022-01-11T17:05:00Z">
              <w:r w:rsidRPr="003A1F27">
                <w:rPr>
                  <w:rFonts w:ascii="Calibri" w:hAnsi="Calibri" w:cs="Calibri"/>
                  <w:color w:val="000000"/>
                  <w:sz w:val="22"/>
                  <w:szCs w:val="22"/>
                </w:rPr>
                <w:t>2</w:t>
              </w:r>
            </w:ins>
          </w:p>
        </w:tc>
        <w:tc>
          <w:tcPr>
            <w:tcW w:w="424" w:type="dxa"/>
            <w:tcBorders>
              <w:top w:val="nil"/>
              <w:left w:val="nil"/>
              <w:bottom w:val="nil"/>
              <w:right w:val="nil"/>
            </w:tcBorders>
            <w:shd w:val="clear" w:color="auto" w:fill="auto"/>
            <w:noWrap/>
            <w:vAlign w:val="center"/>
            <w:hideMark/>
          </w:tcPr>
          <w:p w14:paraId="6AD719C3" w14:textId="77777777" w:rsidR="003A1F27" w:rsidRPr="003A1F27" w:rsidRDefault="003A1F27" w:rsidP="003A1F27">
            <w:pPr>
              <w:spacing w:before="0" w:after="0" w:line="240" w:lineRule="auto"/>
              <w:jc w:val="center"/>
              <w:rPr>
                <w:ins w:id="99346" w:author="pete jones" w:date="2022-01-11T17:05: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590442A7" w14:textId="77777777" w:rsidR="003A1F27" w:rsidRPr="003A1F27" w:rsidRDefault="003A1F27" w:rsidP="003A1F27">
            <w:pPr>
              <w:spacing w:before="0" w:after="0" w:line="240" w:lineRule="auto"/>
              <w:jc w:val="center"/>
              <w:rPr>
                <w:ins w:id="99347" w:author="pete jones" w:date="2022-01-11T17:05:00Z"/>
                <w:rFonts w:ascii="Calibri" w:hAnsi="Calibri" w:cs="Calibri"/>
                <w:color w:val="000000"/>
                <w:sz w:val="22"/>
                <w:szCs w:val="22"/>
              </w:rPr>
            </w:pPr>
            <w:ins w:id="99348" w:author="pete jones" w:date="2022-01-11T17:05:00Z">
              <w:r w:rsidRPr="003A1F27">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37DE167" w14:textId="77777777" w:rsidR="003A1F27" w:rsidRPr="003A1F27" w:rsidRDefault="003A1F27" w:rsidP="003A1F27">
            <w:pPr>
              <w:spacing w:before="0" w:after="0" w:line="240" w:lineRule="auto"/>
              <w:jc w:val="center"/>
              <w:rPr>
                <w:ins w:id="99349" w:author="pete jones" w:date="2022-01-11T17:05:00Z"/>
                <w:rFonts w:ascii="Calibri" w:hAnsi="Calibri" w:cs="Calibri"/>
                <w:color w:val="000000"/>
                <w:sz w:val="22"/>
                <w:szCs w:val="22"/>
              </w:rPr>
            </w:pPr>
            <w:ins w:id="99350" w:author="pete jones" w:date="2022-01-11T17:05:00Z">
              <w:r w:rsidRPr="003A1F27">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F3CF300" w14:textId="77777777" w:rsidR="003A1F27" w:rsidRPr="003A1F27" w:rsidRDefault="003A1F27" w:rsidP="003A1F27">
            <w:pPr>
              <w:spacing w:before="0" w:after="0" w:line="240" w:lineRule="auto"/>
              <w:jc w:val="center"/>
              <w:rPr>
                <w:ins w:id="99351" w:author="pete jones" w:date="2022-01-11T17:05:00Z"/>
                <w:rFonts w:ascii="Calibri" w:hAnsi="Calibri" w:cs="Calibri"/>
                <w:color w:val="000000"/>
                <w:sz w:val="22"/>
                <w:szCs w:val="22"/>
              </w:rPr>
            </w:pPr>
            <w:ins w:id="99352" w:author="pete jones" w:date="2022-01-11T17:05:00Z">
              <w:r w:rsidRPr="003A1F27">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04324E3" w14:textId="77777777" w:rsidR="003A1F27" w:rsidRPr="003A1F27" w:rsidRDefault="003A1F27" w:rsidP="003A1F27">
            <w:pPr>
              <w:spacing w:before="0" w:after="0" w:line="240" w:lineRule="auto"/>
              <w:jc w:val="center"/>
              <w:rPr>
                <w:ins w:id="99353" w:author="pete jones" w:date="2022-01-11T17:05:00Z"/>
                <w:rFonts w:ascii="Calibri" w:hAnsi="Calibri" w:cs="Calibri"/>
                <w:color w:val="000000"/>
                <w:sz w:val="22"/>
                <w:szCs w:val="22"/>
              </w:rPr>
            </w:pPr>
            <w:ins w:id="99354" w:author="pete jones" w:date="2022-01-11T17:05:00Z">
              <w:r w:rsidRPr="003A1F27">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AEAE2CB" w14:textId="77777777" w:rsidR="003A1F27" w:rsidRPr="003A1F27" w:rsidRDefault="003A1F27" w:rsidP="003A1F27">
            <w:pPr>
              <w:spacing w:before="0" w:after="0" w:line="240" w:lineRule="auto"/>
              <w:jc w:val="center"/>
              <w:rPr>
                <w:ins w:id="99355" w:author="pete jones" w:date="2022-01-11T17:05:00Z"/>
                <w:rFonts w:ascii="Calibri" w:hAnsi="Calibri" w:cs="Calibri"/>
                <w:color w:val="000000"/>
                <w:sz w:val="22"/>
                <w:szCs w:val="22"/>
              </w:rPr>
            </w:pPr>
            <w:ins w:id="99356" w:author="pete jones" w:date="2022-01-11T17:05:00Z">
              <w:r w:rsidRPr="003A1F27">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00B66C7" w14:textId="77777777" w:rsidR="003A1F27" w:rsidRPr="003A1F27" w:rsidRDefault="003A1F27" w:rsidP="003A1F27">
            <w:pPr>
              <w:spacing w:before="0" w:after="0" w:line="240" w:lineRule="auto"/>
              <w:jc w:val="center"/>
              <w:rPr>
                <w:ins w:id="99357" w:author="pete jones" w:date="2022-01-11T17:05:00Z"/>
                <w:rFonts w:ascii="Calibri" w:hAnsi="Calibri" w:cs="Calibri"/>
                <w:color w:val="000000"/>
                <w:sz w:val="22"/>
                <w:szCs w:val="22"/>
              </w:rPr>
            </w:pPr>
            <w:ins w:id="99358" w:author="pete jones" w:date="2022-01-11T17:05:00Z">
              <w:r w:rsidRPr="003A1F27">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6072C2D2" w14:textId="77777777" w:rsidR="003A1F27" w:rsidRPr="003A1F27" w:rsidRDefault="003A1F27" w:rsidP="003A1F27">
            <w:pPr>
              <w:spacing w:before="0" w:after="0" w:line="240" w:lineRule="auto"/>
              <w:jc w:val="center"/>
              <w:rPr>
                <w:ins w:id="99359" w:author="pete jones" w:date="2022-01-11T17:05:00Z"/>
                <w:rFonts w:ascii="Calibri" w:hAnsi="Calibri" w:cs="Calibri"/>
                <w:color w:val="000000"/>
                <w:sz w:val="22"/>
                <w:szCs w:val="22"/>
              </w:rPr>
            </w:pPr>
            <w:ins w:id="99360" w:author="pete jones" w:date="2022-01-11T17:05:00Z">
              <w:r w:rsidRPr="003A1F27">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DA8ED06" w14:textId="77777777" w:rsidR="003A1F27" w:rsidRPr="003A1F27" w:rsidRDefault="003A1F27" w:rsidP="003A1F27">
            <w:pPr>
              <w:spacing w:before="0" w:after="0" w:line="240" w:lineRule="auto"/>
              <w:jc w:val="center"/>
              <w:rPr>
                <w:ins w:id="99361" w:author="pete jones" w:date="2022-01-11T17:05:00Z"/>
                <w:rFonts w:ascii="Calibri" w:hAnsi="Calibri" w:cs="Calibri"/>
                <w:color w:val="000000"/>
                <w:sz w:val="22"/>
                <w:szCs w:val="22"/>
              </w:rPr>
            </w:pPr>
            <w:ins w:id="99362" w:author="pete jones" w:date="2022-01-11T17:05:00Z">
              <w:r w:rsidRPr="003A1F27">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499C6E3" w14:textId="77777777" w:rsidR="003A1F27" w:rsidRPr="003A1F27" w:rsidRDefault="003A1F27" w:rsidP="003A1F27">
            <w:pPr>
              <w:spacing w:before="0" w:after="0" w:line="240" w:lineRule="auto"/>
              <w:jc w:val="center"/>
              <w:rPr>
                <w:ins w:id="99363" w:author="pete jones" w:date="2022-01-11T17:05:00Z"/>
                <w:rFonts w:ascii="Calibri" w:hAnsi="Calibri" w:cs="Calibri"/>
                <w:color w:val="000000"/>
                <w:sz w:val="22"/>
                <w:szCs w:val="22"/>
              </w:rPr>
            </w:pPr>
            <w:ins w:id="99364" w:author="pete jones" w:date="2022-01-11T17:05:00Z">
              <w:r w:rsidRPr="003A1F27">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5A6FC5C9" w14:textId="77777777" w:rsidR="003A1F27" w:rsidRPr="003A1F27" w:rsidRDefault="003A1F27" w:rsidP="003A1F27">
            <w:pPr>
              <w:spacing w:before="0" w:after="0" w:line="240" w:lineRule="auto"/>
              <w:jc w:val="center"/>
              <w:rPr>
                <w:ins w:id="99365" w:author="pete jones" w:date="2022-01-11T17:05:00Z"/>
                <w:rFonts w:ascii="Calibri" w:hAnsi="Calibri" w:cs="Calibri"/>
                <w:color w:val="000000"/>
                <w:sz w:val="22"/>
                <w:szCs w:val="22"/>
              </w:rPr>
            </w:pPr>
            <w:ins w:id="99366" w:author="pete jones" w:date="2022-01-11T17:05:00Z">
              <w:r w:rsidRPr="003A1F27">
                <w:rPr>
                  <w:rFonts w:ascii="Calibri" w:hAnsi="Calibri" w:cs="Calibri"/>
                  <w:color w:val="000000"/>
                  <w:sz w:val="22"/>
                  <w:szCs w:val="22"/>
                </w:rPr>
                <w:t>N/A</w:t>
              </w:r>
            </w:ins>
          </w:p>
        </w:tc>
      </w:tr>
      <w:tr w:rsidR="003A1F27" w:rsidRPr="003A1F27" w14:paraId="10CC120C" w14:textId="77777777" w:rsidTr="003A1F27">
        <w:trPr>
          <w:trHeight w:val="315"/>
          <w:ins w:id="99367" w:author="pete jones" w:date="2022-01-11T17:05:00Z"/>
        </w:trPr>
        <w:tc>
          <w:tcPr>
            <w:tcW w:w="408" w:type="dxa"/>
            <w:tcBorders>
              <w:top w:val="nil"/>
              <w:left w:val="nil"/>
              <w:bottom w:val="nil"/>
              <w:right w:val="nil"/>
            </w:tcBorders>
            <w:shd w:val="clear" w:color="auto" w:fill="auto"/>
            <w:noWrap/>
            <w:vAlign w:val="center"/>
            <w:hideMark/>
          </w:tcPr>
          <w:p w14:paraId="5BB58FA1" w14:textId="77777777" w:rsidR="003A1F27" w:rsidRPr="003A1F27" w:rsidRDefault="003A1F27" w:rsidP="003A1F27">
            <w:pPr>
              <w:spacing w:before="0" w:after="0" w:line="240" w:lineRule="auto"/>
              <w:jc w:val="center"/>
              <w:rPr>
                <w:ins w:id="99368" w:author="pete jones" w:date="2022-01-11T17:05:00Z"/>
                <w:rFonts w:ascii="Calibri" w:hAnsi="Calibri" w:cs="Calibri"/>
                <w:color w:val="FFFFFF"/>
                <w:sz w:val="22"/>
                <w:szCs w:val="22"/>
              </w:rPr>
            </w:pPr>
            <w:ins w:id="99369" w:author="pete jones" w:date="2022-01-11T17:05:00Z">
              <w:r w:rsidRPr="003A1F27">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5F53E77B" w14:textId="77777777" w:rsidR="003A1F27" w:rsidRPr="003A1F27" w:rsidRDefault="003A1F27" w:rsidP="003A1F27">
            <w:pPr>
              <w:spacing w:before="0" w:after="0" w:line="240" w:lineRule="auto"/>
              <w:jc w:val="right"/>
              <w:rPr>
                <w:ins w:id="99370" w:author="pete jones" w:date="2022-01-11T17:05:00Z"/>
                <w:rFonts w:ascii="Calibri" w:hAnsi="Calibri" w:cs="Calibri"/>
                <w:sz w:val="22"/>
                <w:szCs w:val="22"/>
              </w:rPr>
            </w:pPr>
            <w:ins w:id="99371" w:author="pete jones" w:date="2022-01-11T17:05:00Z">
              <w:r w:rsidRPr="003A1F27">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30E44B47" w14:textId="77777777" w:rsidR="003A1F27" w:rsidRPr="003A1F27" w:rsidRDefault="003A1F27" w:rsidP="003A1F27">
            <w:pPr>
              <w:spacing w:before="0" w:after="0" w:line="240" w:lineRule="auto"/>
              <w:jc w:val="center"/>
              <w:rPr>
                <w:ins w:id="99372" w:author="pete jones" w:date="2022-01-11T17:05:00Z"/>
                <w:rFonts w:ascii="Calibri" w:hAnsi="Calibri" w:cs="Calibri"/>
                <w:sz w:val="22"/>
                <w:szCs w:val="22"/>
              </w:rPr>
            </w:pPr>
            <w:ins w:id="99373" w:author="pete jones" w:date="2022-01-11T17:05:00Z">
              <w:r w:rsidRPr="003A1F27">
                <w:rPr>
                  <w:rFonts w:ascii="Calibri" w:hAnsi="Calibri" w:cs="Calibri"/>
                  <w:sz w:val="22"/>
                  <w:szCs w:val="22"/>
                </w:rPr>
                <w:t>3</w:t>
              </w:r>
            </w:ins>
          </w:p>
        </w:tc>
        <w:tc>
          <w:tcPr>
            <w:tcW w:w="424" w:type="dxa"/>
            <w:tcBorders>
              <w:top w:val="nil"/>
              <w:left w:val="nil"/>
              <w:bottom w:val="nil"/>
              <w:right w:val="nil"/>
            </w:tcBorders>
            <w:shd w:val="clear" w:color="auto" w:fill="auto"/>
            <w:noWrap/>
            <w:vAlign w:val="bottom"/>
            <w:hideMark/>
          </w:tcPr>
          <w:p w14:paraId="4128A45B" w14:textId="77777777" w:rsidR="003A1F27" w:rsidRPr="003A1F27" w:rsidRDefault="003A1F27" w:rsidP="003A1F27">
            <w:pPr>
              <w:spacing w:before="0" w:after="0" w:line="240" w:lineRule="auto"/>
              <w:jc w:val="center"/>
              <w:rPr>
                <w:ins w:id="99374" w:author="pete jones" w:date="2022-01-11T17:05:00Z"/>
                <w:rFonts w:ascii="Calibri" w:hAnsi="Calibri" w:cs="Calibri"/>
                <w:color w:val="FFFFFF"/>
                <w:sz w:val="22"/>
                <w:szCs w:val="22"/>
              </w:rPr>
            </w:pPr>
            <w:ins w:id="99375" w:author="pete jones" w:date="2022-01-11T17:05:00Z">
              <w:r w:rsidRPr="003A1F27">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4F360E6D" w14:textId="77777777" w:rsidR="003A1F27" w:rsidRPr="003A1F27" w:rsidRDefault="003A1F27" w:rsidP="003A1F27">
            <w:pPr>
              <w:spacing w:before="0" w:after="0" w:line="240" w:lineRule="auto"/>
              <w:jc w:val="left"/>
              <w:rPr>
                <w:ins w:id="99376" w:author="pete jones" w:date="2022-01-11T17:05: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7D43D7E" w14:textId="77777777" w:rsidR="003A1F27" w:rsidRPr="003A1F27" w:rsidRDefault="003A1F27" w:rsidP="003A1F27">
            <w:pPr>
              <w:spacing w:before="0" w:after="0" w:line="240" w:lineRule="auto"/>
              <w:jc w:val="left"/>
              <w:rPr>
                <w:ins w:id="99377" w:author="pete jones" w:date="2022-01-11T17:05: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5447F911" w14:textId="77777777" w:rsidR="003A1F27" w:rsidRPr="003A1F27" w:rsidRDefault="003A1F27" w:rsidP="003A1F27">
            <w:pPr>
              <w:spacing w:before="0" w:after="0" w:line="240" w:lineRule="auto"/>
              <w:jc w:val="left"/>
              <w:rPr>
                <w:ins w:id="99378" w:author="pete jones" w:date="2022-01-11T17:05: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682AE966" w14:textId="77777777" w:rsidR="003A1F27" w:rsidRPr="003A1F27" w:rsidRDefault="003A1F27" w:rsidP="003A1F27">
            <w:pPr>
              <w:spacing w:before="0" w:after="0" w:line="240" w:lineRule="auto"/>
              <w:jc w:val="left"/>
              <w:rPr>
                <w:ins w:id="99379" w:author="pete jones" w:date="2022-01-11T17:0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5148E14B" w14:textId="77777777" w:rsidR="003A1F27" w:rsidRPr="003A1F27" w:rsidRDefault="003A1F27" w:rsidP="003A1F27">
            <w:pPr>
              <w:spacing w:before="0" w:after="0" w:line="240" w:lineRule="auto"/>
              <w:jc w:val="left"/>
              <w:rPr>
                <w:ins w:id="99380" w:author="pete jones" w:date="2022-01-11T17:0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3F7E205" w14:textId="77777777" w:rsidR="003A1F27" w:rsidRPr="003A1F27" w:rsidRDefault="003A1F27" w:rsidP="003A1F27">
            <w:pPr>
              <w:spacing w:before="0" w:after="0" w:line="240" w:lineRule="auto"/>
              <w:jc w:val="left"/>
              <w:rPr>
                <w:ins w:id="99381" w:author="pete jones" w:date="2022-01-11T17:0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7A6C99D" w14:textId="77777777" w:rsidR="003A1F27" w:rsidRPr="003A1F27" w:rsidRDefault="003A1F27" w:rsidP="003A1F27">
            <w:pPr>
              <w:spacing w:before="0" w:after="0" w:line="240" w:lineRule="auto"/>
              <w:jc w:val="left"/>
              <w:rPr>
                <w:ins w:id="99382" w:author="pete jones" w:date="2022-01-11T17:0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24913FD0" w14:textId="77777777" w:rsidR="003A1F27" w:rsidRPr="003A1F27" w:rsidRDefault="003A1F27" w:rsidP="003A1F27">
            <w:pPr>
              <w:spacing w:before="0" w:after="0" w:line="240" w:lineRule="auto"/>
              <w:jc w:val="left"/>
              <w:rPr>
                <w:ins w:id="99383" w:author="pete jones" w:date="2022-01-11T17:05: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349D5BE" w14:textId="77777777" w:rsidR="003A1F27" w:rsidRPr="003A1F27" w:rsidRDefault="003A1F27" w:rsidP="003A1F27">
            <w:pPr>
              <w:spacing w:before="0" w:after="0" w:line="240" w:lineRule="auto"/>
              <w:jc w:val="left"/>
              <w:rPr>
                <w:ins w:id="99384" w:author="pete jones" w:date="2022-01-11T17:05: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7299C94A" w14:textId="77777777" w:rsidR="003A1F27" w:rsidRPr="003A1F27" w:rsidRDefault="003A1F27" w:rsidP="003A1F27">
            <w:pPr>
              <w:spacing w:before="0" w:after="0" w:line="240" w:lineRule="auto"/>
              <w:jc w:val="left"/>
              <w:rPr>
                <w:ins w:id="99385" w:author="pete jones" w:date="2022-01-11T17:05:00Z"/>
                <w:rFonts w:ascii="Calibri" w:hAnsi="Calibri" w:cs="Calibri"/>
                <w:color w:val="000000"/>
                <w:sz w:val="22"/>
                <w:szCs w:val="22"/>
              </w:rPr>
            </w:pPr>
          </w:p>
        </w:tc>
      </w:tr>
      <w:tr w:rsidR="003A1F27" w:rsidRPr="003A1F27" w14:paraId="7A0D720F" w14:textId="77777777" w:rsidTr="003A1F27">
        <w:trPr>
          <w:trHeight w:val="315"/>
          <w:ins w:id="99386" w:author="pete jones" w:date="2022-01-11T17:05:00Z"/>
        </w:trPr>
        <w:tc>
          <w:tcPr>
            <w:tcW w:w="408" w:type="dxa"/>
            <w:tcBorders>
              <w:top w:val="nil"/>
              <w:left w:val="nil"/>
              <w:bottom w:val="nil"/>
              <w:right w:val="nil"/>
            </w:tcBorders>
            <w:shd w:val="clear" w:color="auto" w:fill="auto"/>
            <w:noWrap/>
            <w:vAlign w:val="center"/>
            <w:hideMark/>
          </w:tcPr>
          <w:p w14:paraId="7FDD1B11" w14:textId="77777777" w:rsidR="003A1F27" w:rsidRPr="003A1F27" w:rsidRDefault="003A1F27" w:rsidP="003A1F27">
            <w:pPr>
              <w:spacing w:before="0" w:after="0" w:line="240" w:lineRule="auto"/>
              <w:jc w:val="center"/>
              <w:rPr>
                <w:ins w:id="99387" w:author="pete jones" w:date="2022-01-11T17:05: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60644AAB" w14:textId="77777777" w:rsidR="003A1F27" w:rsidRPr="003A1F27" w:rsidRDefault="003A1F27" w:rsidP="003A1F27">
            <w:pPr>
              <w:spacing w:before="0" w:after="0" w:line="240" w:lineRule="auto"/>
              <w:jc w:val="right"/>
              <w:rPr>
                <w:ins w:id="99388" w:author="pete jones" w:date="2022-01-11T17:05:00Z"/>
                <w:rFonts w:ascii="Calibri" w:hAnsi="Calibri" w:cs="Calibri"/>
                <w:sz w:val="22"/>
                <w:szCs w:val="22"/>
              </w:rPr>
            </w:pPr>
            <w:ins w:id="99389" w:author="pete jones" w:date="2022-01-11T17:05:00Z">
              <w:r w:rsidRPr="003A1F27">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029166C1" w14:textId="77777777" w:rsidR="003A1F27" w:rsidRPr="003A1F27" w:rsidRDefault="003A1F27" w:rsidP="003A1F27">
            <w:pPr>
              <w:spacing w:before="0" w:after="0" w:line="240" w:lineRule="auto"/>
              <w:jc w:val="center"/>
              <w:rPr>
                <w:ins w:id="99390" w:author="pete jones" w:date="2022-01-11T17:05:00Z"/>
                <w:rFonts w:ascii="Calibri" w:hAnsi="Calibri" w:cs="Calibri"/>
                <w:sz w:val="22"/>
                <w:szCs w:val="22"/>
              </w:rPr>
            </w:pPr>
            <w:ins w:id="99391" w:author="pete jones" w:date="2022-01-11T17:05:00Z">
              <w:r w:rsidRPr="003A1F27">
                <w:rPr>
                  <w:rFonts w:ascii="Calibri" w:hAnsi="Calibri" w:cs="Calibri"/>
                  <w:sz w:val="22"/>
                  <w:szCs w:val="22"/>
                </w:rPr>
                <w:t>6</w:t>
              </w:r>
            </w:ins>
          </w:p>
        </w:tc>
        <w:tc>
          <w:tcPr>
            <w:tcW w:w="424" w:type="dxa"/>
            <w:tcBorders>
              <w:top w:val="nil"/>
              <w:left w:val="nil"/>
              <w:bottom w:val="nil"/>
              <w:right w:val="nil"/>
            </w:tcBorders>
            <w:shd w:val="clear" w:color="auto" w:fill="auto"/>
            <w:noWrap/>
            <w:vAlign w:val="bottom"/>
            <w:hideMark/>
          </w:tcPr>
          <w:p w14:paraId="1F1FAB6B" w14:textId="77777777" w:rsidR="003A1F27" w:rsidRPr="003A1F27" w:rsidRDefault="003A1F27" w:rsidP="003A1F27">
            <w:pPr>
              <w:spacing w:before="0" w:after="0" w:line="240" w:lineRule="auto"/>
              <w:jc w:val="center"/>
              <w:rPr>
                <w:ins w:id="99392" w:author="pete jones" w:date="2022-01-11T17:05: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1CFFEF48" w14:textId="77777777" w:rsidR="003A1F27" w:rsidRPr="003A1F27" w:rsidRDefault="003A1F27" w:rsidP="003A1F27">
            <w:pPr>
              <w:spacing w:before="0" w:after="0" w:line="240" w:lineRule="auto"/>
              <w:jc w:val="right"/>
              <w:rPr>
                <w:ins w:id="99393" w:author="pete jones" w:date="2022-01-11T17:05:00Z"/>
                <w:rFonts w:ascii="Calibri" w:hAnsi="Calibri" w:cs="Calibri"/>
                <w:color w:val="FFFFFF"/>
                <w:sz w:val="22"/>
                <w:szCs w:val="22"/>
              </w:rPr>
            </w:pPr>
            <w:ins w:id="99394" w:author="pete jones" w:date="2022-01-11T17:05:00Z">
              <w:r w:rsidRPr="003A1F27">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218B6B9C" w14:textId="77777777" w:rsidR="003A1F27" w:rsidRPr="003A1F27" w:rsidRDefault="003A1F27" w:rsidP="003A1F27">
            <w:pPr>
              <w:spacing w:before="0" w:after="0" w:line="240" w:lineRule="auto"/>
              <w:jc w:val="right"/>
              <w:rPr>
                <w:ins w:id="99395" w:author="pete jones" w:date="2022-01-11T17:05:00Z"/>
                <w:rFonts w:ascii="Calibri" w:hAnsi="Calibri" w:cs="Calibri"/>
                <w:color w:val="FFFFFF"/>
                <w:sz w:val="22"/>
                <w:szCs w:val="22"/>
              </w:rPr>
            </w:pPr>
            <w:ins w:id="99396" w:author="pete jones" w:date="2022-01-11T17:05:00Z">
              <w:r w:rsidRPr="003A1F27">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7CABF9F6" w14:textId="77777777" w:rsidR="003A1F27" w:rsidRPr="003A1F27" w:rsidRDefault="003A1F27" w:rsidP="003A1F27">
            <w:pPr>
              <w:spacing w:before="0" w:after="0" w:line="240" w:lineRule="auto"/>
              <w:jc w:val="right"/>
              <w:rPr>
                <w:ins w:id="99397" w:author="pete jones" w:date="2022-01-11T17:05:00Z"/>
                <w:rFonts w:ascii="Calibri" w:hAnsi="Calibri" w:cs="Calibri"/>
                <w:color w:val="FFFFFF"/>
                <w:sz w:val="22"/>
                <w:szCs w:val="22"/>
              </w:rPr>
            </w:pPr>
            <w:ins w:id="99398" w:author="pete jones" w:date="2022-01-11T17:05:00Z">
              <w:r w:rsidRPr="003A1F27">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6CA15EB5" w14:textId="77777777" w:rsidR="003A1F27" w:rsidRPr="003A1F27" w:rsidRDefault="003A1F27" w:rsidP="003A1F27">
            <w:pPr>
              <w:spacing w:before="0" w:after="0" w:line="240" w:lineRule="auto"/>
              <w:jc w:val="right"/>
              <w:rPr>
                <w:ins w:id="99399" w:author="pete jones" w:date="2022-01-11T17:05:00Z"/>
                <w:rFonts w:ascii="Calibri" w:hAnsi="Calibri" w:cs="Calibri"/>
                <w:color w:val="FFFFFF"/>
                <w:sz w:val="22"/>
                <w:szCs w:val="22"/>
              </w:rPr>
            </w:pPr>
            <w:ins w:id="99400" w:author="pete jones" w:date="2022-01-11T17:05:00Z">
              <w:r w:rsidRPr="003A1F27">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05BB27D7" w14:textId="77777777" w:rsidR="003A1F27" w:rsidRPr="003A1F27" w:rsidRDefault="003A1F27" w:rsidP="003A1F27">
            <w:pPr>
              <w:spacing w:before="0" w:after="0" w:line="240" w:lineRule="auto"/>
              <w:jc w:val="right"/>
              <w:rPr>
                <w:ins w:id="99401" w:author="pete jones" w:date="2022-01-11T17:05:00Z"/>
                <w:rFonts w:ascii="Calibri" w:hAnsi="Calibri" w:cs="Calibri"/>
                <w:color w:val="FFFFFF"/>
                <w:sz w:val="22"/>
                <w:szCs w:val="22"/>
              </w:rPr>
            </w:pPr>
            <w:ins w:id="99402" w:author="pete jones" w:date="2022-01-11T17:05:00Z">
              <w:r w:rsidRPr="003A1F27">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77F40DBD" w14:textId="77777777" w:rsidR="003A1F27" w:rsidRPr="003A1F27" w:rsidRDefault="003A1F27" w:rsidP="003A1F27">
            <w:pPr>
              <w:spacing w:before="0" w:after="0" w:line="240" w:lineRule="auto"/>
              <w:jc w:val="right"/>
              <w:rPr>
                <w:ins w:id="99403" w:author="pete jones" w:date="2022-01-11T17:05:00Z"/>
                <w:rFonts w:ascii="Calibri" w:hAnsi="Calibri" w:cs="Calibri"/>
                <w:color w:val="FFFFFF"/>
                <w:sz w:val="22"/>
                <w:szCs w:val="22"/>
              </w:rPr>
            </w:pPr>
            <w:ins w:id="99404" w:author="pete jones" w:date="2022-01-11T17:05:00Z">
              <w:r w:rsidRPr="003A1F27">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68BFF30F" w14:textId="77777777" w:rsidR="003A1F27" w:rsidRPr="003A1F27" w:rsidRDefault="003A1F27" w:rsidP="003A1F27">
            <w:pPr>
              <w:spacing w:before="0" w:after="0" w:line="240" w:lineRule="auto"/>
              <w:jc w:val="right"/>
              <w:rPr>
                <w:ins w:id="99405" w:author="pete jones" w:date="2022-01-11T17:05:00Z"/>
                <w:rFonts w:ascii="Calibri" w:hAnsi="Calibri" w:cs="Calibri"/>
                <w:color w:val="FFFFFF"/>
                <w:sz w:val="22"/>
                <w:szCs w:val="22"/>
              </w:rPr>
            </w:pPr>
            <w:ins w:id="99406" w:author="pete jones" w:date="2022-01-11T17:05:00Z">
              <w:r w:rsidRPr="003A1F27">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26DC79C4" w14:textId="77777777" w:rsidR="003A1F27" w:rsidRPr="003A1F27" w:rsidRDefault="003A1F27" w:rsidP="003A1F27">
            <w:pPr>
              <w:spacing w:before="0" w:after="0" w:line="240" w:lineRule="auto"/>
              <w:jc w:val="right"/>
              <w:rPr>
                <w:ins w:id="99407" w:author="pete jones" w:date="2022-01-11T17:05:00Z"/>
                <w:rFonts w:ascii="Calibri" w:hAnsi="Calibri" w:cs="Calibri"/>
                <w:color w:val="FFFFFF"/>
                <w:sz w:val="22"/>
                <w:szCs w:val="22"/>
              </w:rPr>
            </w:pPr>
            <w:ins w:id="99408" w:author="pete jones" w:date="2022-01-11T17:05:00Z">
              <w:r w:rsidRPr="003A1F27">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73381C95" w14:textId="77777777" w:rsidR="003A1F27" w:rsidRPr="003A1F27" w:rsidRDefault="003A1F27" w:rsidP="003A1F27">
            <w:pPr>
              <w:spacing w:before="0" w:after="0" w:line="240" w:lineRule="auto"/>
              <w:jc w:val="right"/>
              <w:rPr>
                <w:ins w:id="99409" w:author="pete jones" w:date="2022-01-11T17:05:00Z"/>
                <w:rFonts w:ascii="Calibri" w:hAnsi="Calibri" w:cs="Calibri"/>
                <w:color w:val="FFFFFF"/>
                <w:sz w:val="22"/>
                <w:szCs w:val="22"/>
              </w:rPr>
            </w:pPr>
            <w:ins w:id="99410" w:author="pete jones" w:date="2022-01-11T17:05:00Z">
              <w:r w:rsidRPr="003A1F27">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4AAD6BCD" w14:textId="77777777" w:rsidR="003A1F27" w:rsidRPr="003A1F27" w:rsidRDefault="003A1F27" w:rsidP="003A1F27">
            <w:pPr>
              <w:spacing w:before="0" w:after="0" w:line="240" w:lineRule="auto"/>
              <w:jc w:val="right"/>
              <w:rPr>
                <w:ins w:id="99411" w:author="pete jones" w:date="2022-01-11T17:05:00Z"/>
                <w:rFonts w:ascii="Calibri" w:hAnsi="Calibri" w:cs="Calibri"/>
                <w:color w:val="FFFFFF"/>
                <w:sz w:val="22"/>
                <w:szCs w:val="22"/>
              </w:rPr>
            </w:pPr>
            <w:ins w:id="99412" w:author="pete jones" w:date="2022-01-11T17:05:00Z">
              <w:r w:rsidRPr="003A1F27">
                <w:rPr>
                  <w:rFonts w:ascii="Calibri" w:hAnsi="Calibri" w:cs="Calibri"/>
                  <w:color w:val="FFFFFF"/>
                  <w:sz w:val="22"/>
                  <w:szCs w:val="22"/>
                </w:rPr>
                <w:t>23</w:t>
              </w:r>
            </w:ins>
          </w:p>
        </w:tc>
      </w:tr>
      <w:tr w:rsidR="003A1F27" w:rsidRPr="003A1F27" w14:paraId="759A96E3" w14:textId="77777777" w:rsidTr="003A1F27">
        <w:trPr>
          <w:trHeight w:val="315"/>
          <w:ins w:id="99413" w:author="pete jones" w:date="2022-01-11T17:05:00Z"/>
        </w:trPr>
        <w:tc>
          <w:tcPr>
            <w:tcW w:w="408" w:type="dxa"/>
            <w:tcBorders>
              <w:top w:val="nil"/>
              <w:left w:val="nil"/>
              <w:bottom w:val="nil"/>
              <w:right w:val="nil"/>
            </w:tcBorders>
            <w:shd w:val="clear" w:color="auto" w:fill="auto"/>
            <w:noWrap/>
            <w:vAlign w:val="center"/>
            <w:hideMark/>
          </w:tcPr>
          <w:p w14:paraId="70DD9A70" w14:textId="77777777" w:rsidR="003A1F27" w:rsidRPr="003A1F27" w:rsidRDefault="003A1F27" w:rsidP="003A1F27">
            <w:pPr>
              <w:spacing w:before="0" w:after="0" w:line="240" w:lineRule="auto"/>
              <w:jc w:val="center"/>
              <w:rPr>
                <w:ins w:id="99414" w:author="pete jones" w:date="2022-01-11T17:05:00Z"/>
                <w:rFonts w:ascii="Calibri" w:hAnsi="Calibri" w:cs="Calibri"/>
                <w:color w:val="FFFFFF"/>
                <w:sz w:val="22"/>
                <w:szCs w:val="22"/>
              </w:rPr>
            </w:pPr>
            <w:ins w:id="99415" w:author="pete jones" w:date="2022-01-11T17:05:00Z">
              <w:r w:rsidRPr="003A1F27">
                <w:rPr>
                  <w:rFonts w:ascii="Calibri" w:hAnsi="Calibri" w:cs="Calibri"/>
                  <w:color w:val="FFFFFF"/>
                  <w:sz w:val="22"/>
                  <w:szCs w:val="22"/>
                </w:rPr>
                <w:lastRenderedPageBreak/>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007AB799" w14:textId="77777777" w:rsidR="003A1F27" w:rsidRPr="003A1F27" w:rsidRDefault="003A1F27" w:rsidP="003A1F27">
            <w:pPr>
              <w:spacing w:before="0" w:after="0" w:line="240" w:lineRule="auto"/>
              <w:jc w:val="right"/>
              <w:rPr>
                <w:ins w:id="99416" w:author="pete jones" w:date="2022-01-11T17:05:00Z"/>
                <w:rFonts w:ascii="Calibri" w:hAnsi="Calibri" w:cs="Calibri"/>
                <w:color w:val="FFFFFF"/>
                <w:sz w:val="22"/>
                <w:szCs w:val="22"/>
              </w:rPr>
            </w:pPr>
            <w:ins w:id="99417" w:author="pete jones" w:date="2022-01-11T17:05:00Z">
              <w:r w:rsidRPr="003A1F27">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7EE21443" w14:textId="77777777" w:rsidR="003A1F27" w:rsidRPr="003A1F27" w:rsidRDefault="003A1F27" w:rsidP="003A1F27">
            <w:pPr>
              <w:spacing w:before="0" w:after="0" w:line="240" w:lineRule="auto"/>
              <w:jc w:val="center"/>
              <w:rPr>
                <w:ins w:id="99418" w:author="pete jones" w:date="2022-01-11T17:05:00Z"/>
                <w:rFonts w:ascii="Calibri" w:hAnsi="Calibri" w:cs="Calibri"/>
                <w:color w:val="FFFFFF"/>
                <w:sz w:val="22"/>
                <w:szCs w:val="22"/>
              </w:rPr>
            </w:pPr>
            <w:ins w:id="99419" w:author="pete jones" w:date="2022-01-11T17:05:00Z">
              <w:r w:rsidRPr="003A1F27">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42304A93" w14:textId="77777777" w:rsidR="003A1F27" w:rsidRPr="003A1F27" w:rsidRDefault="003A1F27" w:rsidP="003A1F27">
            <w:pPr>
              <w:spacing w:before="0" w:after="0" w:line="240" w:lineRule="auto"/>
              <w:jc w:val="center"/>
              <w:rPr>
                <w:ins w:id="99420" w:author="pete jones" w:date="2022-01-11T17:05:00Z"/>
                <w:rFonts w:ascii="Calibri" w:hAnsi="Calibri" w:cs="Calibri"/>
                <w:color w:val="FFFFFF"/>
                <w:sz w:val="22"/>
                <w:szCs w:val="22"/>
              </w:rPr>
            </w:pPr>
            <w:ins w:id="99421" w:author="pete jones" w:date="2022-01-11T17:05:00Z">
              <w:r w:rsidRPr="003A1F27">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1A9AE8F" w14:textId="77777777" w:rsidR="003A1F27" w:rsidRPr="003A1F27" w:rsidRDefault="003A1F27" w:rsidP="003A1F27">
            <w:pPr>
              <w:spacing w:before="0" w:after="0" w:line="240" w:lineRule="auto"/>
              <w:jc w:val="center"/>
              <w:rPr>
                <w:ins w:id="99422" w:author="pete jones" w:date="2022-01-11T17:05:00Z"/>
                <w:rFonts w:ascii="Calibri" w:hAnsi="Calibri" w:cs="Calibri"/>
                <w:sz w:val="22"/>
                <w:szCs w:val="22"/>
              </w:rPr>
            </w:pPr>
            <w:ins w:id="99423" w:author="pete jones" w:date="2022-01-11T17:05:00Z">
              <w:r w:rsidRPr="003A1F27">
                <w:rPr>
                  <w:rFonts w:ascii="Calibri" w:hAnsi="Calibri" w:cs="Calibri"/>
                  <w:sz w:val="22"/>
                  <w:szCs w:val="22"/>
                </w:rPr>
                <w:t>By %</w:t>
              </w:r>
            </w:ins>
          </w:p>
        </w:tc>
      </w:tr>
      <w:tr w:rsidR="003A1F27" w:rsidRPr="003A1F27" w14:paraId="62023F92" w14:textId="77777777" w:rsidTr="003A1F27">
        <w:trPr>
          <w:trHeight w:val="1920"/>
          <w:ins w:id="99424" w:author="pete jones" w:date="2022-01-11T17:05:00Z"/>
        </w:trPr>
        <w:tc>
          <w:tcPr>
            <w:tcW w:w="408" w:type="dxa"/>
            <w:tcBorders>
              <w:top w:val="single" w:sz="8" w:space="0" w:color="auto"/>
              <w:left w:val="single" w:sz="8" w:space="0" w:color="auto"/>
              <w:bottom w:val="nil"/>
              <w:right w:val="nil"/>
            </w:tcBorders>
            <w:shd w:val="clear" w:color="auto" w:fill="auto"/>
            <w:noWrap/>
            <w:textDirection w:val="btLr"/>
            <w:vAlign w:val="center"/>
            <w:hideMark/>
          </w:tcPr>
          <w:p w14:paraId="469B74BB" w14:textId="77777777" w:rsidR="003A1F27" w:rsidRPr="003A1F27" w:rsidRDefault="003A1F27" w:rsidP="003A1F27">
            <w:pPr>
              <w:spacing w:before="0" w:after="0" w:line="240" w:lineRule="auto"/>
              <w:jc w:val="center"/>
              <w:rPr>
                <w:ins w:id="99425" w:author="pete jones" w:date="2022-01-11T17:05:00Z"/>
                <w:rFonts w:ascii="Calibri" w:hAnsi="Calibri" w:cs="Calibri"/>
                <w:b/>
                <w:bCs/>
                <w:color w:val="000000"/>
                <w:sz w:val="22"/>
                <w:szCs w:val="22"/>
              </w:rPr>
            </w:pPr>
            <w:ins w:id="99426" w:author="pete jones" w:date="2022-01-11T17:05:00Z">
              <w:r w:rsidRPr="003A1F27">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54DA03EC" w14:textId="77777777" w:rsidR="003A1F27" w:rsidRPr="003A1F27" w:rsidRDefault="003A1F27" w:rsidP="003A1F27">
            <w:pPr>
              <w:spacing w:before="0" w:after="0" w:line="240" w:lineRule="auto"/>
              <w:jc w:val="center"/>
              <w:rPr>
                <w:ins w:id="99427" w:author="pete jones" w:date="2022-01-11T17:05:00Z"/>
                <w:rFonts w:ascii="Calibri" w:hAnsi="Calibri" w:cs="Calibri"/>
                <w:b/>
                <w:bCs/>
                <w:color w:val="000000"/>
                <w:sz w:val="22"/>
                <w:szCs w:val="22"/>
              </w:rPr>
            </w:pPr>
            <w:ins w:id="99428" w:author="pete jones" w:date="2022-01-11T17:05:00Z">
              <w:r w:rsidRPr="003A1F27">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4AD55458" w14:textId="77777777" w:rsidR="003A1F27" w:rsidRPr="003A1F27" w:rsidRDefault="003A1F27" w:rsidP="003A1F27">
            <w:pPr>
              <w:spacing w:before="0" w:after="0" w:line="240" w:lineRule="auto"/>
              <w:jc w:val="center"/>
              <w:rPr>
                <w:ins w:id="99429" w:author="pete jones" w:date="2022-01-11T17:05:00Z"/>
                <w:rFonts w:ascii="Calibri" w:hAnsi="Calibri" w:cs="Calibri"/>
                <w:b/>
                <w:bCs/>
                <w:color w:val="000000"/>
                <w:sz w:val="22"/>
                <w:szCs w:val="22"/>
              </w:rPr>
            </w:pPr>
            <w:ins w:id="99430" w:author="pete jones" w:date="2022-01-11T17:05:00Z">
              <w:r w:rsidRPr="003A1F27">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7511851D" w14:textId="77777777" w:rsidR="003A1F27" w:rsidRPr="003A1F27" w:rsidRDefault="003A1F27" w:rsidP="003A1F27">
            <w:pPr>
              <w:spacing w:before="0" w:after="0" w:line="240" w:lineRule="auto"/>
              <w:jc w:val="center"/>
              <w:rPr>
                <w:ins w:id="99431" w:author="pete jones" w:date="2022-01-11T17:05:00Z"/>
                <w:rFonts w:ascii="Calibri" w:hAnsi="Calibri" w:cs="Calibri"/>
                <w:b/>
                <w:bCs/>
                <w:color w:val="000000"/>
                <w:sz w:val="22"/>
                <w:szCs w:val="22"/>
              </w:rPr>
            </w:pPr>
            <w:ins w:id="99432" w:author="pete jones" w:date="2022-01-11T17:05:00Z">
              <w:r w:rsidRPr="003A1F27">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3C2C9EE0" w14:textId="77777777" w:rsidR="003A1F27" w:rsidRPr="003A1F27" w:rsidRDefault="003A1F27" w:rsidP="003A1F27">
            <w:pPr>
              <w:spacing w:before="0" w:after="0" w:line="240" w:lineRule="auto"/>
              <w:jc w:val="center"/>
              <w:rPr>
                <w:ins w:id="99433" w:author="pete jones" w:date="2022-01-11T17:05:00Z"/>
                <w:rFonts w:ascii="Calibri" w:hAnsi="Calibri" w:cs="Calibri"/>
                <w:b/>
                <w:bCs/>
                <w:color w:val="000000"/>
                <w:sz w:val="22"/>
                <w:szCs w:val="22"/>
              </w:rPr>
            </w:pPr>
            <w:ins w:id="99434" w:author="pete jones" w:date="2022-01-11T17:05:00Z">
              <w:r w:rsidRPr="003A1F27">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16D7BC3D" w14:textId="77777777" w:rsidR="003A1F27" w:rsidRPr="003A1F27" w:rsidRDefault="003A1F27" w:rsidP="003A1F27">
            <w:pPr>
              <w:spacing w:before="0" w:after="0" w:line="240" w:lineRule="auto"/>
              <w:jc w:val="center"/>
              <w:rPr>
                <w:ins w:id="99435" w:author="pete jones" w:date="2022-01-11T17:05:00Z"/>
                <w:rFonts w:ascii="Calibri" w:hAnsi="Calibri" w:cs="Calibri"/>
                <w:b/>
                <w:bCs/>
                <w:color w:val="000000"/>
                <w:sz w:val="22"/>
                <w:szCs w:val="22"/>
              </w:rPr>
            </w:pPr>
            <w:ins w:id="99436" w:author="pete jones" w:date="2022-01-11T17:05:00Z">
              <w:r w:rsidRPr="003A1F27">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6D5D20DC" w14:textId="77777777" w:rsidR="003A1F27" w:rsidRPr="003A1F27" w:rsidRDefault="003A1F27" w:rsidP="003A1F27">
            <w:pPr>
              <w:spacing w:before="0" w:after="0" w:line="240" w:lineRule="auto"/>
              <w:jc w:val="center"/>
              <w:rPr>
                <w:ins w:id="99437" w:author="pete jones" w:date="2022-01-11T17:05:00Z"/>
                <w:rFonts w:ascii="Calibri" w:hAnsi="Calibri" w:cs="Calibri"/>
                <w:b/>
                <w:bCs/>
                <w:color w:val="000000"/>
                <w:sz w:val="22"/>
                <w:szCs w:val="22"/>
              </w:rPr>
            </w:pPr>
            <w:ins w:id="99438" w:author="pete jones" w:date="2022-01-11T17:05:00Z">
              <w:r w:rsidRPr="003A1F27">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28C29AAC" w14:textId="77777777" w:rsidR="003A1F27" w:rsidRPr="003A1F27" w:rsidRDefault="003A1F27" w:rsidP="003A1F27">
            <w:pPr>
              <w:spacing w:before="0" w:after="0" w:line="240" w:lineRule="auto"/>
              <w:jc w:val="center"/>
              <w:rPr>
                <w:ins w:id="99439" w:author="pete jones" w:date="2022-01-11T17:05:00Z"/>
                <w:rFonts w:ascii="Calibri" w:hAnsi="Calibri" w:cs="Calibri"/>
                <w:b/>
                <w:bCs/>
                <w:color w:val="000000"/>
                <w:sz w:val="22"/>
                <w:szCs w:val="22"/>
              </w:rPr>
            </w:pPr>
            <w:ins w:id="99440" w:author="pete jones" w:date="2022-01-11T17:05:00Z">
              <w:r w:rsidRPr="003A1F27">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CB490F9" w14:textId="77777777" w:rsidR="003A1F27" w:rsidRPr="003A1F27" w:rsidRDefault="003A1F27" w:rsidP="003A1F27">
            <w:pPr>
              <w:spacing w:before="0" w:after="0" w:line="240" w:lineRule="auto"/>
              <w:jc w:val="center"/>
              <w:rPr>
                <w:ins w:id="99441" w:author="pete jones" w:date="2022-01-11T17:05:00Z"/>
                <w:rFonts w:ascii="Calibri" w:hAnsi="Calibri" w:cs="Calibri"/>
                <w:b/>
                <w:bCs/>
                <w:color w:val="000000"/>
                <w:sz w:val="22"/>
                <w:szCs w:val="22"/>
              </w:rPr>
            </w:pPr>
            <w:ins w:id="99442" w:author="pete jones" w:date="2022-01-11T17:05:00Z">
              <w:r w:rsidRPr="003A1F27">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62A8E27" w14:textId="77777777" w:rsidR="003A1F27" w:rsidRPr="003A1F27" w:rsidRDefault="003A1F27" w:rsidP="003A1F27">
            <w:pPr>
              <w:spacing w:before="0" w:after="0" w:line="240" w:lineRule="auto"/>
              <w:jc w:val="center"/>
              <w:rPr>
                <w:ins w:id="99443" w:author="pete jones" w:date="2022-01-11T17:05:00Z"/>
                <w:rFonts w:ascii="Calibri" w:hAnsi="Calibri" w:cs="Calibri"/>
                <w:b/>
                <w:bCs/>
                <w:color w:val="000000"/>
                <w:sz w:val="22"/>
                <w:szCs w:val="22"/>
              </w:rPr>
            </w:pPr>
            <w:ins w:id="99444" w:author="pete jones" w:date="2022-01-11T17:05:00Z">
              <w:r w:rsidRPr="003A1F27">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699C4502" w14:textId="77777777" w:rsidR="003A1F27" w:rsidRPr="003A1F27" w:rsidRDefault="003A1F27" w:rsidP="003A1F27">
            <w:pPr>
              <w:spacing w:before="0" w:after="0" w:line="240" w:lineRule="auto"/>
              <w:jc w:val="center"/>
              <w:rPr>
                <w:ins w:id="99445" w:author="pete jones" w:date="2022-01-11T17:05:00Z"/>
                <w:rFonts w:ascii="Calibri" w:hAnsi="Calibri" w:cs="Calibri"/>
                <w:b/>
                <w:bCs/>
                <w:color w:val="000000"/>
                <w:sz w:val="22"/>
                <w:szCs w:val="22"/>
              </w:rPr>
            </w:pPr>
            <w:ins w:id="99446" w:author="pete jones" w:date="2022-01-11T17:05:00Z">
              <w:r w:rsidRPr="003A1F27">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B104B93" w14:textId="77777777" w:rsidR="003A1F27" w:rsidRPr="003A1F27" w:rsidRDefault="003A1F27" w:rsidP="003A1F27">
            <w:pPr>
              <w:spacing w:before="0" w:after="0" w:line="240" w:lineRule="auto"/>
              <w:jc w:val="center"/>
              <w:rPr>
                <w:ins w:id="99447" w:author="pete jones" w:date="2022-01-11T17:05:00Z"/>
                <w:rFonts w:ascii="Calibri" w:hAnsi="Calibri" w:cs="Calibri"/>
                <w:b/>
                <w:bCs/>
                <w:color w:val="000000"/>
                <w:sz w:val="22"/>
                <w:szCs w:val="22"/>
              </w:rPr>
            </w:pPr>
            <w:ins w:id="99448" w:author="pete jones" w:date="2022-01-11T17:05:00Z">
              <w:r w:rsidRPr="003A1F27">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B3004D2" w14:textId="77777777" w:rsidR="003A1F27" w:rsidRPr="003A1F27" w:rsidRDefault="003A1F27" w:rsidP="003A1F27">
            <w:pPr>
              <w:spacing w:before="0" w:after="0" w:line="240" w:lineRule="auto"/>
              <w:jc w:val="center"/>
              <w:rPr>
                <w:ins w:id="99449" w:author="pete jones" w:date="2022-01-11T17:05:00Z"/>
                <w:rFonts w:ascii="Calibri" w:hAnsi="Calibri" w:cs="Calibri"/>
                <w:b/>
                <w:bCs/>
                <w:color w:val="000000"/>
                <w:sz w:val="22"/>
                <w:szCs w:val="22"/>
              </w:rPr>
            </w:pPr>
            <w:ins w:id="99450" w:author="pete jones" w:date="2022-01-11T17:05:00Z">
              <w:r w:rsidRPr="003A1F27">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6C35AB87" w14:textId="77777777" w:rsidR="003A1F27" w:rsidRPr="003A1F27" w:rsidRDefault="003A1F27" w:rsidP="003A1F27">
            <w:pPr>
              <w:spacing w:before="0" w:after="0" w:line="240" w:lineRule="auto"/>
              <w:jc w:val="center"/>
              <w:rPr>
                <w:ins w:id="99451" w:author="pete jones" w:date="2022-01-11T17:05:00Z"/>
                <w:rFonts w:ascii="Calibri" w:hAnsi="Calibri" w:cs="Calibri"/>
                <w:b/>
                <w:bCs/>
                <w:color w:val="000000"/>
                <w:sz w:val="22"/>
                <w:szCs w:val="22"/>
              </w:rPr>
            </w:pPr>
            <w:ins w:id="99452" w:author="pete jones" w:date="2022-01-11T17:05:00Z">
              <w:r w:rsidRPr="003A1F27">
                <w:rPr>
                  <w:rFonts w:ascii="Calibri" w:hAnsi="Calibri" w:cs="Calibri"/>
                  <w:b/>
                  <w:bCs/>
                  <w:color w:val="000000"/>
                  <w:sz w:val="22"/>
                  <w:szCs w:val="22"/>
                </w:rPr>
                <w:t>Coursework</w:t>
              </w:r>
            </w:ins>
          </w:p>
        </w:tc>
      </w:tr>
      <w:tr w:rsidR="003A1F27" w:rsidRPr="003A1F27" w14:paraId="606FD097" w14:textId="77777777" w:rsidTr="003A1F27">
        <w:trPr>
          <w:trHeight w:val="300"/>
          <w:ins w:id="99453" w:author="pete jones" w:date="2022-01-11T17:05:00Z"/>
        </w:trPr>
        <w:tc>
          <w:tcPr>
            <w:tcW w:w="4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B4DA2AD" w14:textId="77777777" w:rsidR="003A1F27" w:rsidRPr="003A1F27" w:rsidRDefault="003A1F27" w:rsidP="003A1F27">
            <w:pPr>
              <w:spacing w:before="0" w:after="0" w:line="240" w:lineRule="auto"/>
              <w:jc w:val="center"/>
              <w:rPr>
                <w:ins w:id="99454" w:author="pete jones" w:date="2022-01-11T17:05:00Z"/>
                <w:rFonts w:ascii="Calibri" w:hAnsi="Calibri" w:cs="Calibri"/>
                <w:color w:val="000000"/>
                <w:sz w:val="22"/>
                <w:szCs w:val="22"/>
              </w:rPr>
            </w:pPr>
            <w:ins w:id="99455" w:author="pete jones" w:date="2022-01-11T17:05: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C668A22" w14:textId="77777777" w:rsidR="003A1F27" w:rsidRPr="003A1F27" w:rsidRDefault="003A1F27" w:rsidP="003A1F27">
            <w:pPr>
              <w:spacing w:before="0" w:after="0" w:line="240" w:lineRule="auto"/>
              <w:jc w:val="left"/>
              <w:rPr>
                <w:ins w:id="99456" w:author="pete jones" w:date="2022-01-11T17:05:00Z"/>
                <w:rFonts w:ascii="Calibri" w:hAnsi="Calibri" w:cs="Calibri"/>
                <w:color w:val="000000"/>
                <w:sz w:val="22"/>
                <w:szCs w:val="22"/>
              </w:rPr>
            </w:pPr>
            <w:ins w:id="99457" w:author="pete jones" w:date="2022-01-11T17:05:00Z">
              <w:r w:rsidRPr="003A1F27">
                <w:rPr>
                  <w:rFonts w:ascii="Calibri" w:hAnsi="Calibri" w:cs="Calibri"/>
                  <w:color w:val="000000"/>
                  <w:sz w:val="22"/>
                  <w:szCs w:val="22"/>
                </w:rPr>
                <w:t>Engineering: origins, methods, context (T192)</w:t>
              </w:r>
            </w:ins>
          </w:p>
        </w:tc>
        <w:tc>
          <w:tcPr>
            <w:tcW w:w="432" w:type="dxa"/>
            <w:tcBorders>
              <w:top w:val="nil"/>
              <w:left w:val="nil"/>
              <w:bottom w:val="single" w:sz="4" w:space="0" w:color="auto"/>
              <w:right w:val="single" w:sz="4" w:space="0" w:color="auto"/>
            </w:tcBorders>
            <w:shd w:val="clear" w:color="auto" w:fill="auto"/>
            <w:noWrap/>
            <w:vAlign w:val="bottom"/>
            <w:hideMark/>
          </w:tcPr>
          <w:p w14:paraId="44CE1889" w14:textId="77777777" w:rsidR="003A1F27" w:rsidRPr="003A1F27" w:rsidRDefault="003A1F27" w:rsidP="003A1F27">
            <w:pPr>
              <w:spacing w:before="0" w:after="0" w:line="240" w:lineRule="auto"/>
              <w:jc w:val="center"/>
              <w:rPr>
                <w:ins w:id="99458" w:author="pete jones" w:date="2022-01-11T17:05:00Z"/>
                <w:rFonts w:ascii="Calibri" w:hAnsi="Calibri" w:cs="Calibri"/>
                <w:color w:val="000000"/>
                <w:sz w:val="22"/>
                <w:szCs w:val="22"/>
              </w:rPr>
            </w:pPr>
            <w:ins w:id="99459" w:author="pete jones" w:date="2022-01-11T17:05: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19025F9" w14:textId="77777777" w:rsidR="003A1F27" w:rsidRPr="003A1F27" w:rsidRDefault="003A1F27" w:rsidP="003A1F27">
            <w:pPr>
              <w:spacing w:before="0" w:after="0" w:line="240" w:lineRule="auto"/>
              <w:jc w:val="center"/>
              <w:rPr>
                <w:ins w:id="99460" w:author="pete jones" w:date="2022-01-11T17:05:00Z"/>
                <w:rFonts w:ascii="Calibri" w:hAnsi="Calibri" w:cs="Calibri"/>
                <w:color w:val="000000"/>
                <w:sz w:val="22"/>
                <w:szCs w:val="22"/>
              </w:rPr>
            </w:pPr>
            <w:ins w:id="99461"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020D9202" w14:textId="77777777" w:rsidR="003A1F27" w:rsidRPr="003A1F27" w:rsidRDefault="003A1F27" w:rsidP="003A1F27">
            <w:pPr>
              <w:spacing w:before="0" w:after="0" w:line="240" w:lineRule="auto"/>
              <w:jc w:val="center"/>
              <w:rPr>
                <w:ins w:id="99462" w:author="pete jones" w:date="2022-01-11T17:05:00Z"/>
                <w:rFonts w:ascii="Calibri" w:hAnsi="Calibri" w:cs="Calibri"/>
                <w:color w:val="000000"/>
                <w:sz w:val="22"/>
                <w:szCs w:val="22"/>
              </w:rPr>
            </w:pPr>
            <w:ins w:id="99463"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DA71451" w14:textId="77777777" w:rsidR="003A1F27" w:rsidRPr="003A1F27" w:rsidRDefault="003A1F27" w:rsidP="003A1F27">
            <w:pPr>
              <w:spacing w:before="0" w:after="0" w:line="240" w:lineRule="auto"/>
              <w:jc w:val="center"/>
              <w:rPr>
                <w:ins w:id="99464" w:author="pete jones" w:date="2022-01-11T17:05:00Z"/>
                <w:rFonts w:ascii="Calibri" w:hAnsi="Calibri" w:cs="Calibri"/>
                <w:color w:val="000000"/>
                <w:sz w:val="22"/>
                <w:szCs w:val="22"/>
              </w:rPr>
            </w:pPr>
            <w:ins w:id="99465"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DC34D1A" w14:textId="77777777" w:rsidR="003A1F27" w:rsidRPr="003A1F27" w:rsidRDefault="003A1F27" w:rsidP="003A1F27">
            <w:pPr>
              <w:spacing w:before="0" w:after="0" w:line="240" w:lineRule="auto"/>
              <w:jc w:val="center"/>
              <w:rPr>
                <w:ins w:id="99466" w:author="pete jones" w:date="2022-01-11T17:05:00Z"/>
                <w:rFonts w:ascii="Calibri" w:hAnsi="Calibri" w:cs="Calibri"/>
                <w:color w:val="000000"/>
                <w:sz w:val="22"/>
                <w:szCs w:val="22"/>
              </w:rPr>
            </w:pPr>
            <w:ins w:id="99467"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71E1F1" w14:textId="77777777" w:rsidR="003A1F27" w:rsidRPr="003A1F27" w:rsidRDefault="003A1F27" w:rsidP="003A1F27">
            <w:pPr>
              <w:spacing w:before="0" w:after="0" w:line="240" w:lineRule="auto"/>
              <w:jc w:val="center"/>
              <w:rPr>
                <w:ins w:id="99468" w:author="pete jones" w:date="2022-01-11T17:05:00Z"/>
                <w:rFonts w:ascii="Calibri" w:hAnsi="Calibri" w:cs="Calibri"/>
                <w:color w:val="000000"/>
                <w:sz w:val="22"/>
                <w:szCs w:val="22"/>
              </w:rPr>
            </w:pPr>
            <w:ins w:id="99469"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3F5D25C" w14:textId="77777777" w:rsidR="003A1F27" w:rsidRPr="003A1F27" w:rsidRDefault="003A1F27" w:rsidP="003A1F27">
            <w:pPr>
              <w:spacing w:before="0" w:after="0" w:line="240" w:lineRule="auto"/>
              <w:jc w:val="center"/>
              <w:rPr>
                <w:ins w:id="99470" w:author="pete jones" w:date="2022-01-11T17:05:00Z"/>
                <w:rFonts w:ascii="Calibri" w:hAnsi="Calibri" w:cs="Calibri"/>
                <w:color w:val="000000"/>
                <w:sz w:val="22"/>
                <w:szCs w:val="22"/>
              </w:rPr>
            </w:pPr>
            <w:ins w:id="99471"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893FE58" w14:textId="77777777" w:rsidR="003A1F27" w:rsidRPr="003A1F27" w:rsidRDefault="003A1F27" w:rsidP="003A1F27">
            <w:pPr>
              <w:spacing w:before="0" w:after="0" w:line="240" w:lineRule="auto"/>
              <w:jc w:val="center"/>
              <w:rPr>
                <w:ins w:id="99472" w:author="pete jones" w:date="2022-01-11T17:05:00Z"/>
                <w:rFonts w:ascii="Calibri" w:hAnsi="Calibri" w:cs="Calibri"/>
                <w:color w:val="000000"/>
                <w:sz w:val="22"/>
                <w:szCs w:val="22"/>
              </w:rPr>
            </w:pPr>
            <w:ins w:id="99473"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0915786" w14:textId="77777777" w:rsidR="003A1F27" w:rsidRPr="003A1F27" w:rsidRDefault="003A1F27" w:rsidP="003A1F27">
            <w:pPr>
              <w:spacing w:before="0" w:after="0" w:line="240" w:lineRule="auto"/>
              <w:jc w:val="center"/>
              <w:rPr>
                <w:ins w:id="99474" w:author="pete jones" w:date="2022-01-11T17:05:00Z"/>
                <w:rFonts w:ascii="Calibri" w:hAnsi="Calibri" w:cs="Calibri"/>
                <w:color w:val="000000"/>
                <w:sz w:val="22"/>
                <w:szCs w:val="22"/>
              </w:rPr>
            </w:pPr>
            <w:ins w:id="99475"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D79C8E" w14:textId="77777777" w:rsidR="003A1F27" w:rsidRPr="003A1F27" w:rsidRDefault="003A1F27" w:rsidP="003A1F27">
            <w:pPr>
              <w:spacing w:before="0" w:after="0" w:line="240" w:lineRule="auto"/>
              <w:jc w:val="center"/>
              <w:rPr>
                <w:ins w:id="99476" w:author="pete jones" w:date="2022-01-11T17:05:00Z"/>
                <w:rFonts w:ascii="Calibri" w:hAnsi="Calibri" w:cs="Calibri"/>
                <w:color w:val="000000"/>
                <w:sz w:val="22"/>
                <w:szCs w:val="22"/>
              </w:rPr>
            </w:pPr>
            <w:ins w:id="99477"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49DA436" w14:textId="77777777" w:rsidR="003A1F27" w:rsidRPr="003A1F27" w:rsidRDefault="003A1F27" w:rsidP="003A1F27">
            <w:pPr>
              <w:spacing w:before="0" w:after="0" w:line="240" w:lineRule="auto"/>
              <w:jc w:val="center"/>
              <w:rPr>
                <w:ins w:id="99478" w:author="pete jones" w:date="2022-01-11T17:05:00Z"/>
                <w:rFonts w:ascii="Calibri" w:hAnsi="Calibri" w:cs="Calibri"/>
                <w:color w:val="000000"/>
                <w:sz w:val="22"/>
                <w:szCs w:val="22"/>
              </w:rPr>
            </w:pPr>
            <w:ins w:id="99479"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EB1A766" w14:textId="77777777" w:rsidR="003A1F27" w:rsidRPr="003A1F27" w:rsidRDefault="003A1F27" w:rsidP="003A1F27">
            <w:pPr>
              <w:spacing w:before="0" w:after="0" w:line="240" w:lineRule="auto"/>
              <w:jc w:val="center"/>
              <w:rPr>
                <w:ins w:id="99480" w:author="pete jones" w:date="2022-01-11T17:05:00Z"/>
                <w:rFonts w:ascii="Calibri" w:hAnsi="Calibri" w:cs="Calibri"/>
                <w:color w:val="000000"/>
                <w:sz w:val="22"/>
                <w:szCs w:val="22"/>
              </w:rPr>
            </w:pPr>
            <w:ins w:id="99481" w:author="pete jones" w:date="2022-01-11T17:05:00Z">
              <w:r w:rsidRPr="003A1F27">
                <w:rPr>
                  <w:rFonts w:ascii="Calibri" w:hAnsi="Calibri" w:cs="Calibri"/>
                  <w:color w:val="000000"/>
                  <w:sz w:val="22"/>
                  <w:szCs w:val="22"/>
                </w:rPr>
                <w:t> </w:t>
              </w:r>
            </w:ins>
          </w:p>
        </w:tc>
      </w:tr>
      <w:tr w:rsidR="003A1F27" w:rsidRPr="003A1F27" w14:paraId="4012BA4B" w14:textId="77777777" w:rsidTr="003A1F27">
        <w:trPr>
          <w:trHeight w:val="300"/>
          <w:ins w:id="99482"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CA21735" w14:textId="77777777" w:rsidR="003A1F27" w:rsidRPr="003A1F27" w:rsidRDefault="003A1F27" w:rsidP="003A1F27">
            <w:pPr>
              <w:spacing w:before="0" w:after="0" w:line="240" w:lineRule="auto"/>
              <w:jc w:val="center"/>
              <w:rPr>
                <w:ins w:id="99483" w:author="pete jones" w:date="2022-01-11T17:05:00Z"/>
                <w:rFonts w:ascii="Calibri" w:hAnsi="Calibri" w:cs="Calibri"/>
                <w:color w:val="000000"/>
                <w:sz w:val="22"/>
                <w:szCs w:val="22"/>
              </w:rPr>
            </w:pPr>
            <w:ins w:id="99484" w:author="pete jones" w:date="2022-01-11T17:05: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31612ABD" w14:textId="77777777" w:rsidR="003A1F27" w:rsidRPr="003A1F27" w:rsidRDefault="003A1F27" w:rsidP="003A1F27">
            <w:pPr>
              <w:spacing w:before="0" w:after="0" w:line="240" w:lineRule="auto"/>
              <w:jc w:val="left"/>
              <w:rPr>
                <w:ins w:id="99485" w:author="pete jones" w:date="2022-01-11T17:05:00Z"/>
                <w:rFonts w:ascii="Calibri" w:hAnsi="Calibri" w:cs="Calibri"/>
                <w:color w:val="000000"/>
                <w:sz w:val="22"/>
                <w:szCs w:val="22"/>
              </w:rPr>
            </w:pPr>
            <w:ins w:id="99486" w:author="pete jones" w:date="2022-01-11T17:05:00Z">
              <w:r w:rsidRPr="003A1F27">
                <w:rPr>
                  <w:rFonts w:ascii="Calibri" w:hAnsi="Calibri" w:cs="Calibri"/>
                  <w:color w:val="000000"/>
                  <w:sz w:val="22"/>
                  <w:szCs w:val="22"/>
                </w:rPr>
                <w:t>Engineering: frameworks, analysis, production (T193)</w:t>
              </w:r>
            </w:ins>
          </w:p>
        </w:tc>
        <w:tc>
          <w:tcPr>
            <w:tcW w:w="432" w:type="dxa"/>
            <w:tcBorders>
              <w:top w:val="nil"/>
              <w:left w:val="nil"/>
              <w:bottom w:val="single" w:sz="4" w:space="0" w:color="auto"/>
              <w:right w:val="single" w:sz="4" w:space="0" w:color="auto"/>
            </w:tcBorders>
            <w:shd w:val="clear" w:color="auto" w:fill="auto"/>
            <w:noWrap/>
            <w:vAlign w:val="bottom"/>
            <w:hideMark/>
          </w:tcPr>
          <w:p w14:paraId="77B1705F" w14:textId="77777777" w:rsidR="003A1F27" w:rsidRPr="003A1F27" w:rsidRDefault="003A1F27" w:rsidP="003A1F27">
            <w:pPr>
              <w:spacing w:before="0" w:after="0" w:line="240" w:lineRule="auto"/>
              <w:jc w:val="center"/>
              <w:rPr>
                <w:ins w:id="99487" w:author="pete jones" w:date="2022-01-11T17:05:00Z"/>
                <w:rFonts w:ascii="Calibri" w:hAnsi="Calibri" w:cs="Calibri"/>
                <w:color w:val="000000"/>
                <w:sz w:val="22"/>
                <w:szCs w:val="22"/>
              </w:rPr>
            </w:pPr>
            <w:ins w:id="99488" w:author="pete jones" w:date="2022-01-11T17:05: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D30D2F0" w14:textId="77777777" w:rsidR="003A1F27" w:rsidRPr="003A1F27" w:rsidRDefault="003A1F27" w:rsidP="003A1F27">
            <w:pPr>
              <w:spacing w:before="0" w:after="0" w:line="240" w:lineRule="auto"/>
              <w:jc w:val="center"/>
              <w:rPr>
                <w:ins w:id="99489" w:author="pete jones" w:date="2022-01-11T17:05:00Z"/>
                <w:rFonts w:ascii="Calibri" w:hAnsi="Calibri" w:cs="Calibri"/>
                <w:color w:val="000000"/>
                <w:sz w:val="22"/>
                <w:szCs w:val="22"/>
              </w:rPr>
            </w:pPr>
            <w:ins w:id="99490"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051926B8" w14:textId="77777777" w:rsidR="003A1F27" w:rsidRPr="003A1F27" w:rsidRDefault="003A1F27" w:rsidP="003A1F27">
            <w:pPr>
              <w:spacing w:before="0" w:after="0" w:line="240" w:lineRule="auto"/>
              <w:jc w:val="center"/>
              <w:rPr>
                <w:ins w:id="99491" w:author="pete jones" w:date="2022-01-11T17:05:00Z"/>
                <w:rFonts w:ascii="Calibri" w:hAnsi="Calibri" w:cs="Calibri"/>
                <w:color w:val="000000"/>
                <w:sz w:val="22"/>
                <w:szCs w:val="22"/>
              </w:rPr>
            </w:pPr>
            <w:ins w:id="99492"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0EF191E" w14:textId="77777777" w:rsidR="003A1F27" w:rsidRPr="003A1F27" w:rsidRDefault="003A1F27" w:rsidP="003A1F27">
            <w:pPr>
              <w:spacing w:before="0" w:after="0" w:line="240" w:lineRule="auto"/>
              <w:jc w:val="center"/>
              <w:rPr>
                <w:ins w:id="99493" w:author="pete jones" w:date="2022-01-11T17:05:00Z"/>
                <w:rFonts w:ascii="Calibri" w:hAnsi="Calibri" w:cs="Calibri"/>
                <w:color w:val="000000"/>
                <w:sz w:val="22"/>
                <w:szCs w:val="22"/>
              </w:rPr>
            </w:pPr>
            <w:ins w:id="99494"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FA3572F" w14:textId="77777777" w:rsidR="003A1F27" w:rsidRPr="003A1F27" w:rsidRDefault="003A1F27" w:rsidP="003A1F27">
            <w:pPr>
              <w:spacing w:before="0" w:after="0" w:line="240" w:lineRule="auto"/>
              <w:jc w:val="center"/>
              <w:rPr>
                <w:ins w:id="99495" w:author="pete jones" w:date="2022-01-11T17:05:00Z"/>
                <w:rFonts w:ascii="Calibri" w:hAnsi="Calibri" w:cs="Calibri"/>
                <w:color w:val="000000"/>
                <w:sz w:val="22"/>
                <w:szCs w:val="22"/>
              </w:rPr>
            </w:pPr>
            <w:ins w:id="99496"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8548443" w14:textId="77777777" w:rsidR="003A1F27" w:rsidRPr="003A1F27" w:rsidRDefault="003A1F27" w:rsidP="003A1F27">
            <w:pPr>
              <w:spacing w:before="0" w:after="0" w:line="240" w:lineRule="auto"/>
              <w:jc w:val="center"/>
              <w:rPr>
                <w:ins w:id="99497" w:author="pete jones" w:date="2022-01-11T17:05:00Z"/>
                <w:rFonts w:ascii="Calibri" w:hAnsi="Calibri" w:cs="Calibri"/>
                <w:color w:val="000000"/>
                <w:sz w:val="22"/>
                <w:szCs w:val="22"/>
              </w:rPr>
            </w:pPr>
            <w:ins w:id="99498"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D62BE2D" w14:textId="77777777" w:rsidR="003A1F27" w:rsidRPr="003A1F27" w:rsidRDefault="003A1F27" w:rsidP="003A1F27">
            <w:pPr>
              <w:spacing w:before="0" w:after="0" w:line="240" w:lineRule="auto"/>
              <w:jc w:val="center"/>
              <w:rPr>
                <w:ins w:id="99499" w:author="pete jones" w:date="2022-01-11T17:05:00Z"/>
                <w:rFonts w:ascii="Calibri" w:hAnsi="Calibri" w:cs="Calibri"/>
                <w:color w:val="000000"/>
                <w:sz w:val="22"/>
                <w:szCs w:val="22"/>
              </w:rPr>
            </w:pPr>
            <w:ins w:id="99500"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26BB42" w14:textId="77777777" w:rsidR="003A1F27" w:rsidRPr="003A1F27" w:rsidRDefault="003A1F27" w:rsidP="003A1F27">
            <w:pPr>
              <w:spacing w:before="0" w:after="0" w:line="240" w:lineRule="auto"/>
              <w:jc w:val="center"/>
              <w:rPr>
                <w:ins w:id="99501" w:author="pete jones" w:date="2022-01-11T17:05:00Z"/>
                <w:rFonts w:ascii="Calibri" w:hAnsi="Calibri" w:cs="Calibri"/>
                <w:color w:val="000000"/>
                <w:sz w:val="22"/>
                <w:szCs w:val="22"/>
              </w:rPr>
            </w:pPr>
            <w:ins w:id="99502"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EAB701" w14:textId="77777777" w:rsidR="003A1F27" w:rsidRPr="003A1F27" w:rsidRDefault="003A1F27" w:rsidP="003A1F27">
            <w:pPr>
              <w:spacing w:before="0" w:after="0" w:line="240" w:lineRule="auto"/>
              <w:jc w:val="center"/>
              <w:rPr>
                <w:ins w:id="99503" w:author="pete jones" w:date="2022-01-11T17:05:00Z"/>
                <w:rFonts w:ascii="Calibri" w:hAnsi="Calibri" w:cs="Calibri"/>
                <w:color w:val="000000"/>
                <w:sz w:val="22"/>
                <w:szCs w:val="22"/>
              </w:rPr>
            </w:pPr>
            <w:ins w:id="99504"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F7B8E02" w14:textId="77777777" w:rsidR="003A1F27" w:rsidRPr="003A1F27" w:rsidRDefault="003A1F27" w:rsidP="003A1F27">
            <w:pPr>
              <w:spacing w:before="0" w:after="0" w:line="240" w:lineRule="auto"/>
              <w:jc w:val="center"/>
              <w:rPr>
                <w:ins w:id="99505" w:author="pete jones" w:date="2022-01-11T17:05:00Z"/>
                <w:rFonts w:ascii="Calibri" w:hAnsi="Calibri" w:cs="Calibri"/>
                <w:color w:val="000000"/>
                <w:sz w:val="22"/>
                <w:szCs w:val="22"/>
              </w:rPr>
            </w:pPr>
            <w:ins w:id="99506"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203CB41" w14:textId="77777777" w:rsidR="003A1F27" w:rsidRPr="003A1F27" w:rsidRDefault="003A1F27" w:rsidP="003A1F27">
            <w:pPr>
              <w:spacing w:before="0" w:after="0" w:line="240" w:lineRule="auto"/>
              <w:jc w:val="center"/>
              <w:rPr>
                <w:ins w:id="99507" w:author="pete jones" w:date="2022-01-11T17:05:00Z"/>
                <w:rFonts w:ascii="Calibri" w:hAnsi="Calibri" w:cs="Calibri"/>
                <w:color w:val="000000"/>
                <w:sz w:val="22"/>
                <w:szCs w:val="22"/>
              </w:rPr>
            </w:pPr>
            <w:ins w:id="99508"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993F01" w14:textId="77777777" w:rsidR="003A1F27" w:rsidRPr="003A1F27" w:rsidRDefault="003A1F27" w:rsidP="003A1F27">
            <w:pPr>
              <w:spacing w:before="0" w:after="0" w:line="240" w:lineRule="auto"/>
              <w:jc w:val="center"/>
              <w:rPr>
                <w:ins w:id="99509" w:author="pete jones" w:date="2022-01-11T17:05:00Z"/>
                <w:rFonts w:ascii="Calibri" w:hAnsi="Calibri" w:cs="Calibri"/>
                <w:color w:val="000000"/>
                <w:sz w:val="22"/>
                <w:szCs w:val="22"/>
              </w:rPr>
            </w:pPr>
            <w:ins w:id="99510" w:author="pete jones" w:date="2022-01-11T17:05:00Z">
              <w:r w:rsidRPr="003A1F27">
                <w:rPr>
                  <w:rFonts w:ascii="Calibri" w:hAnsi="Calibri" w:cs="Calibri"/>
                  <w:color w:val="000000"/>
                  <w:sz w:val="22"/>
                  <w:szCs w:val="22"/>
                </w:rPr>
                <w:t> </w:t>
              </w:r>
            </w:ins>
          </w:p>
        </w:tc>
      </w:tr>
      <w:tr w:rsidR="003A1F27" w:rsidRPr="003A1F27" w14:paraId="3BC26976" w14:textId="77777777" w:rsidTr="003A1F27">
        <w:trPr>
          <w:trHeight w:val="300"/>
          <w:ins w:id="99511"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9819A2D" w14:textId="77777777" w:rsidR="003A1F27" w:rsidRPr="003A1F27" w:rsidRDefault="003A1F27" w:rsidP="003A1F27">
            <w:pPr>
              <w:spacing w:before="0" w:after="0" w:line="240" w:lineRule="auto"/>
              <w:jc w:val="center"/>
              <w:rPr>
                <w:ins w:id="99512" w:author="pete jones" w:date="2022-01-11T17:05:00Z"/>
                <w:rFonts w:ascii="Calibri" w:hAnsi="Calibri" w:cs="Calibri"/>
                <w:color w:val="000000"/>
                <w:sz w:val="22"/>
                <w:szCs w:val="22"/>
              </w:rPr>
            </w:pPr>
            <w:ins w:id="99513" w:author="pete jones" w:date="2022-01-11T17:05: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6C047C66" w14:textId="77777777" w:rsidR="003A1F27" w:rsidRPr="003A1F27" w:rsidRDefault="003A1F27" w:rsidP="003A1F27">
            <w:pPr>
              <w:spacing w:before="0" w:after="0" w:line="240" w:lineRule="auto"/>
              <w:jc w:val="left"/>
              <w:rPr>
                <w:ins w:id="99514" w:author="pete jones" w:date="2022-01-11T17:05:00Z"/>
                <w:rFonts w:ascii="Calibri" w:hAnsi="Calibri" w:cs="Calibri"/>
                <w:color w:val="000000"/>
                <w:sz w:val="22"/>
                <w:szCs w:val="22"/>
              </w:rPr>
            </w:pPr>
            <w:ins w:id="99515" w:author="pete jones" w:date="2022-01-11T17:05:00Z">
              <w:r w:rsidRPr="003A1F27">
                <w:rPr>
                  <w:rFonts w:ascii="Calibri" w:hAnsi="Calibri" w:cs="Calibri"/>
                  <w:color w:val="000000"/>
                  <w:sz w:val="22"/>
                  <w:szCs w:val="22"/>
                </w:rPr>
                <w:t>Engineering: mathematics, modelling, applications (T194)</w:t>
              </w:r>
            </w:ins>
          </w:p>
        </w:tc>
        <w:tc>
          <w:tcPr>
            <w:tcW w:w="432" w:type="dxa"/>
            <w:tcBorders>
              <w:top w:val="nil"/>
              <w:left w:val="nil"/>
              <w:bottom w:val="single" w:sz="4" w:space="0" w:color="auto"/>
              <w:right w:val="single" w:sz="4" w:space="0" w:color="auto"/>
            </w:tcBorders>
            <w:shd w:val="clear" w:color="auto" w:fill="auto"/>
            <w:noWrap/>
            <w:vAlign w:val="bottom"/>
            <w:hideMark/>
          </w:tcPr>
          <w:p w14:paraId="03253CE9" w14:textId="77777777" w:rsidR="003A1F27" w:rsidRPr="003A1F27" w:rsidRDefault="003A1F27" w:rsidP="003A1F27">
            <w:pPr>
              <w:spacing w:before="0" w:after="0" w:line="240" w:lineRule="auto"/>
              <w:jc w:val="center"/>
              <w:rPr>
                <w:ins w:id="99516" w:author="pete jones" w:date="2022-01-11T17:05:00Z"/>
                <w:rFonts w:ascii="Calibri" w:hAnsi="Calibri" w:cs="Calibri"/>
                <w:color w:val="000000"/>
                <w:sz w:val="22"/>
                <w:szCs w:val="22"/>
              </w:rPr>
            </w:pPr>
            <w:ins w:id="99517" w:author="pete jones" w:date="2022-01-11T17:05:00Z">
              <w:r w:rsidRPr="003A1F27">
                <w:rPr>
                  <w:rFonts w:ascii="Calibri" w:hAnsi="Calibri" w:cs="Calibri"/>
                  <w:color w:val="000000"/>
                  <w:sz w:val="22"/>
                  <w:szCs w:val="22"/>
                </w:rPr>
                <w:t>M</w:t>
              </w:r>
            </w:ins>
          </w:p>
        </w:tc>
        <w:tc>
          <w:tcPr>
            <w:tcW w:w="424" w:type="dxa"/>
            <w:tcBorders>
              <w:top w:val="nil"/>
              <w:left w:val="nil"/>
              <w:bottom w:val="single" w:sz="4" w:space="0" w:color="auto"/>
              <w:right w:val="single" w:sz="4" w:space="0" w:color="auto"/>
            </w:tcBorders>
            <w:shd w:val="clear" w:color="auto" w:fill="auto"/>
            <w:noWrap/>
            <w:vAlign w:val="bottom"/>
            <w:hideMark/>
          </w:tcPr>
          <w:p w14:paraId="469E60D4" w14:textId="77777777" w:rsidR="003A1F27" w:rsidRPr="003A1F27" w:rsidRDefault="003A1F27" w:rsidP="003A1F27">
            <w:pPr>
              <w:spacing w:before="0" w:after="0" w:line="240" w:lineRule="auto"/>
              <w:jc w:val="center"/>
              <w:rPr>
                <w:ins w:id="99518" w:author="pete jones" w:date="2022-01-11T17:05:00Z"/>
                <w:rFonts w:ascii="Calibri" w:hAnsi="Calibri" w:cs="Calibri"/>
                <w:color w:val="000000"/>
                <w:sz w:val="22"/>
                <w:szCs w:val="22"/>
              </w:rPr>
            </w:pPr>
            <w:ins w:id="99519"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44F588F9" w14:textId="77777777" w:rsidR="003A1F27" w:rsidRPr="003A1F27" w:rsidRDefault="003A1F27" w:rsidP="003A1F27">
            <w:pPr>
              <w:spacing w:before="0" w:after="0" w:line="240" w:lineRule="auto"/>
              <w:jc w:val="center"/>
              <w:rPr>
                <w:ins w:id="99520" w:author="pete jones" w:date="2022-01-11T17:05:00Z"/>
                <w:rFonts w:ascii="Calibri" w:hAnsi="Calibri" w:cs="Calibri"/>
                <w:color w:val="000000"/>
                <w:sz w:val="22"/>
                <w:szCs w:val="22"/>
              </w:rPr>
            </w:pPr>
            <w:ins w:id="99521"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948EC7" w14:textId="77777777" w:rsidR="003A1F27" w:rsidRPr="003A1F27" w:rsidRDefault="003A1F27" w:rsidP="003A1F27">
            <w:pPr>
              <w:spacing w:before="0" w:after="0" w:line="240" w:lineRule="auto"/>
              <w:jc w:val="center"/>
              <w:rPr>
                <w:ins w:id="99522" w:author="pete jones" w:date="2022-01-11T17:05:00Z"/>
                <w:rFonts w:ascii="Calibri" w:hAnsi="Calibri" w:cs="Calibri"/>
                <w:color w:val="000000"/>
                <w:sz w:val="22"/>
                <w:szCs w:val="22"/>
              </w:rPr>
            </w:pPr>
            <w:ins w:id="99523"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036255C" w14:textId="77777777" w:rsidR="003A1F27" w:rsidRPr="003A1F27" w:rsidRDefault="003A1F27" w:rsidP="003A1F27">
            <w:pPr>
              <w:spacing w:before="0" w:after="0" w:line="240" w:lineRule="auto"/>
              <w:jc w:val="center"/>
              <w:rPr>
                <w:ins w:id="99524" w:author="pete jones" w:date="2022-01-11T17:05:00Z"/>
                <w:rFonts w:ascii="Calibri" w:hAnsi="Calibri" w:cs="Calibri"/>
                <w:color w:val="000000"/>
                <w:sz w:val="22"/>
                <w:szCs w:val="22"/>
              </w:rPr>
            </w:pPr>
            <w:ins w:id="99525"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4415AF" w14:textId="77777777" w:rsidR="003A1F27" w:rsidRPr="003A1F27" w:rsidRDefault="003A1F27" w:rsidP="003A1F27">
            <w:pPr>
              <w:spacing w:before="0" w:after="0" w:line="240" w:lineRule="auto"/>
              <w:jc w:val="center"/>
              <w:rPr>
                <w:ins w:id="99526" w:author="pete jones" w:date="2022-01-11T17:05:00Z"/>
                <w:rFonts w:ascii="Calibri" w:hAnsi="Calibri" w:cs="Calibri"/>
                <w:color w:val="000000"/>
                <w:sz w:val="22"/>
                <w:szCs w:val="22"/>
              </w:rPr>
            </w:pPr>
            <w:ins w:id="99527"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00BD8D" w14:textId="77777777" w:rsidR="003A1F27" w:rsidRPr="003A1F27" w:rsidRDefault="003A1F27" w:rsidP="003A1F27">
            <w:pPr>
              <w:spacing w:before="0" w:after="0" w:line="240" w:lineRule="auto"/>
              <w:jc w:val="center"/>
              <w:rPr>
                <w:ins w:id="99528" w:author="pete jones" w:date="2022-01-11T17:05:00Z"/>
                <w:rFonts w:ascii="Calibri" w:hAnsi="Calibri" w:cs="Calibri"/>
                <w:color w:val="000000"/>
                <w:sz w:val="22"/>
                <w:szCs w:val="22"/>
              </w:rPr>
            </w:pPr>
            <w:ins w:id="99529"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274C866" w14:textId="77777777" w:rsidR="003A1F27" w:rsidRPr="003A1F27" w:rsidRDefault="003A1F27" w:rsidP="003A1F27">
            <w:pPr>
              <w:spacing w:before="0" w:after="0" w:line="240" w:lineRule="auto"/>
              <w:jc w:val="center"/>
              <w:rPr>
                <w:ins w:id="99530" w:author="pete jones" w:date="2022-01-11T17:05:00Z"/>
                <w:rFonts w:ascii="Calibri" w:hAnsi="Calibri" w:cs="Calibri"/>
                <w:color w:val="000000"/>
                <w:sz w:val="22"/>
                <w:szCs w:val="22"/>
              </w:rPr>
            </w:pPr>
            <w:ins w:id="99531"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538ECC4" w14:textId="77777777" w:rsidR="003A1F27" w:rsidRPr="003A1F27" w:rsidRDefault="003A1F27" w:rsidP="003A1F27">
            <w:pPr>
              <w:spacing w:before="0" w:after="0" w:line="240" w:lineRule="auto"/>
              <w:jc w:val="center"/>
              <w:rPr>
                <w:ins w:id="99532" w:author="pete jones" w:date="2022-01-11T17:05:00Z"/>
                <w:rFonts w:ascii="Calibri" w:hAnsi="Calibri" w:cs="Calibri"/>
                <w:color w:val="000000"/>
                <w:sz w:val="22"/>
                <w:szCs w:val="22"/>
              </w:rPr>
            </w:pPr>
            <w:ins w:id="99533"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DFCA7B" w14:textId="77777777" w:rsidR="003A1F27" w:rsidRPr="003A1F27" w:rsidRDefault="003A1F27" w:rsidP="003A1F27">
            <w:pPr>
              <w:spacing w:before="0" w:after="0" w:line="240" w:lineRule="auto"/>
              <w:jc w:val="center"/>
              <w:rPr>
                <w:ins w:id="99534" w:author="pete jones" w:date="2022-01-11T17:05:00Z"/>
                <w:rFonts w:ascii="Calibri" w:hAnsi="Calibri" w:cs="Calibri"/>
                <w:color w:val="000000"/>
                <w:sz w:val="22"/>
                <w:szCs w:val="22"/>
              </w:rPr>
            </w:pPr>
            <w:ins w:id="99535"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67C21F" w14:textId="77777777" w:rsidR="003A1F27" w:rsidRPr="003A1F27" w:rsidRDefault="003A1F27" w:rsidP="003A1F27">
            <w:pPr>
              <w:spacing w:before="0" w:after="0" w:line="240" w:lineRule="auto"/>
              <w:jc w:val="center"/>
              <w:rPr>
                <w:ins w:id="99536" w:author="pete jones" w:date="2022-01-11T17:05:00Z"/>
                <w:rFonts w:ascii="Calibri" w:hAnsi="Calibri" w:cs="Calibri"/>
                <w:color w:val="000000"/>
                <w:sz w:val="22"/>
                <w:szCs w:val="22"/>
              </w:rPr>
            </w:pPr>
            <w:ins w:id="99537"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68F1FC4" w14:textId="77777777" w:rsidR="003A1F27" w:rsidRPr="003A1F27" w:rsidRDefault="003A1F27" w:rsidP="003A1F27">
            <w:pPr>
              <w:spacing w:before="0" w:after="0" w:line="240" w:lineRule="auto"/>
              <w:jc w:val="center"/>
              <w:rPr>
                <w:ins w:id="99538" w:author="pete jones" w:date="2022-01-11T17:05:00Z"/>
                <w:rFonts w:ascii="Calibri" w:hAnsi="Calibri" w:cs="Calibri"/>
                <w:color w:val="000000"/>
                <w:sz w:val="22"/>
                <w:szCs w:val="22"/>
              </w:rPr>
            </w:pPr>
            <w:ins w:id="99539" w:author="pete jones" w:date="2022-01-11T17:05:00Z">
              <w:r w:rsidRPr="003A1F27">
                <w:rPr>
                  <w:rFonts w:ascii="Calibri" w:hAnsi="Calibri" w:cs="Calibri"/>
                  <w:color w:val="000000"/>
                  <w:sz w:val="22"/>
                  <w:szCs w:val="22"/>
                </w:rPr>
                <w:t> </w:t>
              </w:r>
            </w:ins>
          </w:p>
        </w:tc>
      </w:tr>
      <w:tr w:rsidR="003A1F27" w:rsidRPr="003A1F27" w14:paraId="7F89A5B9" w14:textId="77777777" w:rsidTr="003A1F27">
        <w:trPr>
          <w:trHeight w:val="300"/>
          <w:ins w:id="99540"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C54A3BE" w14:textId="77777777" w:rsidR="003A1F27" w:rsidRPr="003A1F27" w:rsidRDefault="003A1F27" w:rsidP="003A1F27">
            <w:pPr>
              <w:spacing w:before="0" w:after="0" w:line="240" w:lineRule="auto"/>
              <w:jc w:val="center"/>
              <w:rPr>
                <w:ins w:id="99541" w:author="pete jones" w:date="2022-01-11T17:05:00Z"/>
                <w:rFonts w:ascii="Calibri" w:hAnsi="Calibri" w:cs="Calibri"/>
                <w:color w:val="000000"/>
                <w:sz w:val="22"/>
                <w:szCs w:val="22"/>
              </w:rPr>
            </w:pPr>
            <w:ins w:id="99542" w:author="pete jones" w:date="2022-01-11T17:05: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61A7BA0" w14:textId="6BA52A04" w:rsidR="003A1F27" w:rsidRPr="003A1F27" w:rsidRDefault="003A1F27" w:rsidP="003A1F27">
            <w:pPr>
              <w:spacing w:before="0" w:after="0" w:line="240" w:lineRule="auto"/>
              <w:jc w:val="left"/>
              <w:rPr>
                <w:ins w:id="99543" w:author="pete jones" w:date="2022-01-11T17:05:00Z"/>
                <w:rFonts w:ascii="Calibri" w:hAnsi="Calibri" w:cs="Calibri"/>
                <w:color w:val="000000"/>
                <w:sz w:val="22"/>
                <w:szCs w:val="22"/>
              </w:rPr>
            </w:pPr>
            <w:ins w:id="99544" w:author="pete jones" w:date="2022-01-11T17:05:00Z">
              <w:r w:rsidRPr="003A1F27">
                <w:rPr>
                  <w:rFonts w:ascii="Calibri" w:hAnsi="Calibri" w:cs="Calibri"/>
                  <w:color w:val="000000"/>
                  <w:sz w:val="22"/>
                  <w:szCs w:val="22"/>
                </w:rPr>
                <w:t xml:space="preserve">Engineering: professions, </w:t>
              </w:r>
            </w:ins>
            <w:ins w:id="99545" w:author="pete jones" w:date="2022-04-05T11:24:00Z">
              <w:r w:rsidR="00E06CA9" w:rsidRPr="003A1F27">
                <w:rPr>
                  <w:rFonts w:ascii="Calibri" w:hAnsi="Calibri" w:cs="Calibri"/>
                  <w:color w:val="000000"/>
                  <w:sz w:val="22"/>
                  <w:szCs w:val="22"/>
                </w:rPr>
                <w:t>practice,</w:t>
              </w:r>
            </w:ins>
            <w:ins w:id="99546" w:author="pete jones" w:date="2022-01-11T17:05:00Z">
              <w:r w:rsidRPr="003A1F27">
                <w:rPr>
                  <w:rFonts w:ascii="Calibri" w:hAnsi="Calibri" w:cs="Calibri"/>
                  <w:color w:val="000000"/>
                  <w:sz w:val="22"/>
                  <w:szCs w:val="22"/>
                </w:rPr>
                <w:t xml:space="preserve"> and skills 1 (T176)</w:t>
              </w:r>
            </w:ins>
          </w:p>
        </w:tc>
        <w:tc>
          <w:tcPr>
            <w:tcW w:w="432" w:type="dxa"/>
            <w:tcBorders>
              <w:top w:val="nil"/>
              <w:left w:val="nil"/>
              <w:bottom w:val="single" w:sz="4" w:space="0" w:color="auto"/>
              <w:right w:val="single" w:sz="4" w:space="0" w:color="auto"/>
            </w:tcBorders>
            <w:shd w:val="clear" w:color="auto" w:fill="auto"/>
            <w:noWrap/>
            <w:vAlign w:val="bottom"/>
            <w:hideMark/>
          </w:tcPr>
          <w:p w14:paraId="01058D88" w14:textId="77777777" w:rsidR="003A1F27" w:rsidRPr="003A1F27" w:rsidRDefault="003A1F27" w:rsidP="003A1F27">
            <w:pPr>
              <w:spacing w:before="0" w:after="0" w:line="240" w:lineRule="auto"/>
              <w:jc w:val="center"/>
              <w:rPr>
                <w:ins w:id="99547" w:author="pete jones" w:date="2022-01-11T17:05:00Z"/>
                <w:rFonts w:ascii="Calibri" w:hAnsi="Calibri" w:cs="Calibri"/>
                <w:color w:val="000000"/>
                <w:sz w:val="22"/>
                <w:szCs w:val="22"/>
              </w:rPr>
            </w:pPr>
            <w:ins w:id="99548" w:author="pete jones" w:date="2022-01-11T17:05: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4D135D2B" w14:textId="77777777" w:rsidR="003A1F27" w:rsidRPr="003A1F27" w:rsidRDefault="003A1F27" w:rsidP="003A1F27">
            <w:pPr>
              <w:spacing w:before="0" w:after="0" w:line="240" w:lineRule="auto"/>
              <w:jc w:val="center"/>
              <w:rPr>
                <w:ins w:id="99549" w:author="pete jones" w:date="2022-01-11T17:05:00Z"/>
                <w:rFonts w:ascii="Calibri" w:hAnsi="Calibri" w:cs="Calibri"/>
                <w:color w:val="000000"/>
                <w:sz w:val="22"/>
                <w:szCs w:val="22"/>
              </w:rPr>
            </w:pPr>
            <w:ins w:id="99550"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7AEA0E64" w14:textId="77777777" w:rsidR="003A1F27" w:rsidRPr="003A1F27" w:rsidRDefault="003A1F27" w:rsidP="003A1F27">
            <w:pPr>
              <w:spacing w:before="0" w:after="0" w:line="240" w:lineRule="auto"/>
              <w:jc w:val="center"/>
              <w:rPr>
                <w:ins w:id="99551" w:author="pete jones" w:date="2022-01-11T17:05:00Z"/>
                <w:rFonts w:ascii="Calibri" w:hAnsi="Calibri" w:cs="Calibri"/>
                <w:color w:val="000000"/>
                <w:sz w:val="22"/>
                <w:szCs w:val="22"/>
              </w:rPr>
            </w:pPr>
            <w:ins w:id="99552"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036FA7C" w14:textId="77777777" w:rsidR="003A1F27" w:rsidRPr="003A1F27" w:rsidRDefault="003A1F27" w:rsidP="003A1F27">
            <w:pPr>
              <w:spacing w:before="0" w:after="0" w:line="240" w:lineRule="auto"/>
              <w:jc w:val="center"/>
              <w:rPr>
                <w:ins w:id="99553" w:author="pete jones" w:date="2022-01-11T17:05:00Z"/>
                <w:rFonts w:ascii="Calibri" w:hAnsi="Calibri" w:cs="Calibri"/>
                <w:color w:val="000000"/>
                <w:sz w:val="22"/>
                <w:szCs w:val="22"/>
              </w:rPr>
            </w:pPr>
            <w:ins w:id="99554"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83406BE" w14:textId="77777777" w:rsidR="003A1F27" w:rsidRPr="003A1F27" w:rsidRDefault="003A1F27" w:rsidP="003A1F27">
            <w:pPr>
              <w:spacing w:before="0" w:after="0" w:line="240" w:lineRule="auto"/>
              <w:jc w:val="center"/>
              <w:rPr>
                <w:ins w:id="99555" w:author="pete jones" w:date="2022-01-11T17:05:00Z"/>
                <w:rFonts w:ascii="Calibri" w:hAnsi="Calibri" w:cs="Calibri"/>
                <w:color w:val="000000"/>
                <w:sz w:val="22"/>
                <w:szCs w:val="22"/>
              </w:rPr>
            </w:pPr>
            <w:ins w:id="99556"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F37A7E" w14:textId="77777777" w:rsidR="003A1F27" w:rsidRPr="003A1F27" w:rsidRDefault="003A1F27" w:rsidP="003A1F27">
            <w:pPr>
              <w:spacing w:before="0" w:after="0" w:line="240" w:lineRule="auto"/>
              <w:jc w:val="center"/>
              <w:rPr>
                <w:ins w:id="99557" w:author="pete jones" w:date="2022-01-11T17:05:00Z"/>
                <w:rFonts w:ascii="Calibri" w:hAnsi="Calibri" w:cs="Calibri"/>
                <w:color w:val="000000"/>
                <w:sz w:val="22"/>
                <w:szCs w:val="22"/>
              </w:rPr>
            </w:pPr>
            <w:ins w:id="99558"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AF2956" w14:textId="77777777" w:rsidR="003A1F27" w:rsidRPr="003A1F27" w:rsidRDefault="003A1F27" w:rsidP="003A1F27">
            <w:pPr>
              <w:spacing w:before="0" w:after="0" w:line="240" w:lineRule="auto"/>
              <w:jc w:val="center"/>
              <w:rPr>
                <w:ins w:id="99559" w:author="pete jones" w:date="2022-01-11T17:05:00Z"/>
                <w:rFonts w:ascii="Calibri" w:hAnsi="Calibri" w:cs="Calibri"/>
                <w:color w:val="000000"/>
                <w:sz w:val="22"/>
                <w:szCs w:val="22"/>
              </w:rPr>
            </w:pPr>
            <w:ins w:id="99560"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D1A1DC" w14:textId="77777777" w:rsidR="003A1F27" w:rsidRPr="003A1F27" w:rsidRDefault="003A1F27" w:rsidP="003A1F27">
            <w:pPr>
              <w:spacing w:before="0" w:after="0" w:line="240" w:lineRule="auto"/>
              <w:jc w:val="center"/>
              <w:rPr>
                <w:ins w:id="99561" w:author="pete jones" w:date="2022-01-11T17:05:00Z"/>
                <w:rFonts w:ascii="Calibri" w:hAnsi="Calibri" w:cs="Calibri"/>
                <w:color w:val="000000"/>
                <w:sz w:val="22"/>
                <w:szCs w:val="22"/>
              </w:rPr>
            </w:pPr>
            <w:ins w:id="99562"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C3B31B1" w14:textId="77777777" w:rsidR="003A1F27" w:rsidRPr="003A1F27" w:rsidRDefault="003A1F27" w:rsidP="003A1F27">
            <w:pPr>
              <w:spacing w:before="0" w:after="0" w:line="240" w:lineRule="auto"/>
              <w:jc w:val="center"/>
              <w:rPr>
                <w:ins w:id="99563" w:author="pete jones" w:date="2022-01-11T17:05:00Z"/>
                <w:rFonts w:ascii="Calibri" w:hAnsi="Calibri" w:cs="Calibri"/>
                <w:color w:val="000000"/>
                <w:sz w:val="22"/>
                <w:szCs w:val="22"/>
              </w:rPr>
            </w:pPr>
            <w:ins w:id="99564"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EE12B1" w14:textId="77777777" w:rsidR="003A1F27" w:rsidRPr="003A1F27" w:rsidRDefault="003A1F27" w:rsidP="003A1F27">
            <w:pPr>
              <w:spacing w:before="0" w:after="0" w:line="240" w:lineRule="auto"/>
              <w:jc w:val="center"/>
              <w:rPr>
                <w:ins w:id="99565" w:author="pete jones" w:date="2022-01-11T17:05:00Z"/>
                <w:rFonts w:ascii="Calibri" w:hAnsi="Calibri" w:cs="Calibri"/>
                <w:color w:val="000000"/>
                <w:sz w:val="22"/>
                <w:szCs w:val="22"/>
              </w:rPr>
            </w:pPr>
            <w:ins w:id="99566"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94FDD67" w14:textId="77777777" w:rsidR="003A1F27" w:rsidRPr="003A1F27" w:rsidRDefault="003A1F27" w:rsidP="003A1F27">
            <w:pPr>
              <w:spacing w:before="0" w:after="0" w:line="240" w:lineRule="auto"/>
              <w:jc w:val="center"/>
              <w:rPr>
                <w:ins w:id="99567" w:author="pete jones" w:date="2022-01-11T17:05:00Z"/>
                <w:rFonts w:ascii="Calibri" w:hAnsi="Calibri" w:cs="Calibri"/>
                <w:color w:val="000000"/>
                <w:sz w:val="22"/>
                <w:szCs w:val="22"/>
              </w:rPr>
            </w:pPr>
            <w:ins w:id="99568"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7ED8EBC" w14:textId="77777777" w:rsidR="003A1F27" w:rsidRPr="003A1F27" w:rsidRDefault="003A1F27" w:rsidP="003A1F27">
            <w:pPr>
              <w:spacing w:before="0" w:after="0" w:line="240" w:lineRule="auto"/>
              <w:jc w:val="center"/>
              <w:rPr>
                <w:ins w:id="99569" w:author="pete jones" w:date="2022-01-11T17:05:00Z"/>
                <w:rFonts w:ascii="Calibri" w:hAnsi="Calibri" w:cs="Calibri"/>
                <w:color w:val="000000"/>
                <w:sz w:val="22"/>
                <w:szCs w:val="22"/>
              </w:rPr>
            </w:pPr>
            <w:ins w:id="99570" w:author="pete jones" w:date="2022-01-11T17:05:00Z">
              <w:r w:rsidRPr="003A1F27">
                <w:rPr>
                  <w:rFonts w:ascii="Calibri" w:hAnsi="Calibri" w:cs="Calibri"/>
                  <w:color w:val="000000"/>
                  <w:sz w:val="22"/>
                  <w:szCs w:val="22"/>
                </w:rPr>
                <w:t> </w:t>
              </w:r>
            </w:ins>
          </w:p>
        </w:tc>
      </w:tr>
      <w:tr w:rsidR="003A1F27" w:rsidRPr="003A1F27" w14:paraId="2F6B025C" w14:textId="77777777" w:rsidTr="003A1F27">
        <w:trPr>
          <w:trHeight w:val="300"/>
          <w:ins w:id="99571"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5EA7ABD5" w14:textId="77777777" w:rsidR="003A1F27" w:rsidRPr="003A1F27" w:rsidRDefault="003A1F27" w:rsidP="003A1F27">
            <w:pPr>
              <w:spacing w:before="0" w:after="0" w:line="240" w:lineRule="auto"/>
              <w:jc w:val="center"/>
              <w:rPr>
                <w:ins w:id="99572" w:author="pete jones" w:date="2022-01-11T17:05:00Z"/>
                <w:rFonts w:ascii="Calibri" w:hAnsi="Calibri" w:cs="Calibri"/>
                <w:color w:val="000000"/>
                <w:sz w:val="22"/>
                <w:szCs w:val="22"/>
              </w:rPr>
            </w:pPr>
            <w:ins w:id="99573" w:author="pete jones" w:date="2022-01-11T17:05: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177ED82" w14:textId="77777777" w:rsidR="003A1F27" w:rsidRPr="003A1F27" w:rsidRDefault="003A1F27" w:rsidP="003A1F27">
            <w:pPr>
              <w:spacing w:before="0" w:after="0" w:line="240" w:lineRule="auto"/>
              <w:jc w:val="left"/>
              <w:rPr>
                <w:ins w:id="99574" w:author="pete jones" w:date="2022-01-11T17:05:00Z"/>
                <w:rFonts w:ascii="Calibri" w:hAnsi="Calibri" w:cs="Calibri"/>
                <w:color w:val="000000"/>
                <w:sz w:val="22"/>
                <w:szCs w:val="22"/>
              </w:rPr>
            </w:pPr>
            <w:ins w:id="99575" w:author="pete jones" w:date="2022-01-11T17:05:00Z">
              <w:r w:rsidRPr="003A1F27">
                <w:rPr>
                  <w:rFonts w:ascii="Calibri" w:hAnsi="Calibri" w:cs="Calibri"/>
                  <w:color w:val="000000"/>
                  <w:sz w:val="22"/>
                  <w:szCs w:val="22"/>
                </w:rPr>
                <w:t>Core engineering A (T271)</w:t>
              </w:r>
            </w:ins>
          </w:p>
        </w:tc>
        <w:tc>
          <w:tcPr>
            <w:tcW w:w="432" w:type="dxa"/>
            <w:tcBorders>
              <w:top w:val="nil"/>
              <w:left w:val="nil"/>
              <w:bottom w:val="single" w:sz="4" w:space="0" w:color="auto"/>
              <w:right w:val="single" w:sz="4" w:space="0" w:color="auto"/>
            </w:tcBorders>
            <w:shd w:val="clear" w:color="auto" w:fill="auto"/>
            <w:noWrap/>
            <w:vAlign w:val="bottom"/>
            <w:hideMark/>
          </w:tcPr>
          <w:p w14:paraId="50DF79FA" w14:textId="77777777" w:rsidR="003A1F27" w:rsidRPr="003A1F27" w:rsidRDefault="003A1F27" w:rsidP="003A1F27">
            <w:pPr>
              <w:spacing w:before="0" w:after="0" w:line="240" w:lineRule="auto"/>
              <w:jc w:val="center"/>
              <w:rPr>
                <w:ins w:id="99576" w:author="pete jones" w:date="2022-01-11T17:05:00Z"/>
                <w:rFonts w:ascii="Calibri" w:hAnsi="Calibri" w:cs="Calibri"/>
                <w:color w:val="000000"/>
                <w:sz w:val="22"/>
                <w:szCs w:val="22"/>
              </w:rPr>
            </w:pPr>
            <w:ins w:id="99577" w:author="pete jones" w:date="2022-01-11T17:05: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8575F49" w14:textId="77777777" w:rsidR="003A1F27" w:rsidRPr="003A1F27" w:rsidRDefault="003A1F27" w:rsidP="003A1F27">
            <w:pPr>
              <w:spacing w:before="0" w:after="0" w:line="240" w:lineRule="auto"/>
              <w:jc w:val="center"/>
              <w:rPr>
                <w:ins w:id="99578" w:author="pete jones" w:date="2022-01-11T17:05:00Z"/>
                <w:rFonts w:ascii="Calibri" w:hAnsi="Calibri" w:cs="Calibri"/>
                <w:color w:val="000000"/>
                <w:sz w:val="22"/>
                <w:szCs w:val="22"/>
              </w:rPr>
            </w:pPr>
            <w:ins w:id="99579"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3AEF49D6" w14:textId="77777777" w:rsidR="003A1F27" w:rsidRPr="003A1F27" w:rsidRDefault="003A1F27" w:rsidP="003A1F27">
            <w:pPr>
              <w:spacing w:before="0" w:after="0" w:line="240" w:lineRule="auto"/>
              <w:jc w:val="center"/>
              <w:rPr>
                <w:ins w:id="99580" w:author="pete jones" w:date="2022-01-11T17:05:00Z"/>
                <w:rFonts w:ascii="Calibri" w:hAnsi="Calibri" w:cs="Calibri"/>
                <w:color w:val="000000"/>
                <w:sz w:val="22"/>
                <w:szCs w:val="22"/>
              </w:rPr>
            </w:pPr>
            <w:ins w:id="99581"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8F07A2D" w14:textId="77777777" w:rsidR="003A1F27" w:rsidRPr="003A1F27" w:rsidRDefault="003A1F27" w:rsidP="003A1F27">
            <w:pPr>
              <w:spacing w:before="0" w:after="0" w:line="240" w:lineRule="auto"/>
              <w:jc w:val="center"/>
              <w:rPr>
                <w:ins w:id="99582" w:author="pete jones" w:date="2022-01-11T17:05:00Z"/>
                <w:rFonts w:ascii="Calibri" w:hAnsi="Calibri" w:cs="Calibri"/>
                <w:color w:val="000000"/>
                <w:sz w:val="22"/>
                <w:szCs w:val="22"/>
              </w:rPr>
            </w:pPr>
            <w:ins w:id="99583"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C8BC540" w14:textId="77777777" w:rsidR="003A1F27" w:rsidRPr="003A1F27" w:rsidRDefault="003A1F27" w:rsidP="003A1F27">
            <w:pPr>
              <w:spacing w:before="0" w:after="0" w:line="240" w:lineRule="auto"/>
              <w:jc w:val="center"/>
              <w:rPr>
                <w:ins w:id="99584" w:author="pete jones" w:date="2022-01-11T17:05:00Z"/>
                <w:rFonts w:ascii="Calibri" w:hAnsi="Calibri" w:cs="Calibri"/>
                <w:color w:val="000000"/>
                <w:sz w:val="22"/>
                <w:szCs w:val="22"/>
              </w:rPr>
            </w:pPr>
            <w:ins w:id="99585"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1AE4DD" w14:textId="77777777" w:rsidR="003A1F27" w:rsidRPr="003A1F27" w:rsidRDefault="003A1F27" w:rsidP="003A1F27">
            <w:pPr>
              <w:spacing w:before="0" w:after="0" w:line="240" w:lineRule="auto"/>
              <w:jc w:val="center"/>
              <w:rPr>
                <w:ins w:id="99586" w:author="pete jones" w:date="2022-01-11T17:05:00Z"/>
                <w:rFonts w:ascii="Calibri" w:hAnsi="Calibri" w:cs="Calibri"/>
                <w:color w:val="000000"/>
                <w:sz w:val="22"/>
                <w:szCs w:val="22"/>
              </w:rPr>
            </w:pPr>
            <w:ins w:id="99587"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7CAF077" w14:textId="77777777" w:rsidR="003A1F27" w:rsidRPr="003A1F27" w:rsidRDefault="003A1F27" w:rsidP="003A1F27">
            <w:pPr>
              <w:spacing w:before="0" w:after="0" w:line="240" w:lineRule="auto"/>
              <w:jc w:val="center"/>
              <w:rPr>
                <w:ins w:id="99588" w:author="pete jones" w:date="2022-01-11T17:05:00Z"/>
                <w:rFonts w:ascii="Calibri" w:hAnsi="Calibri" w:cs="Calibri"/>
                <w:color w:val="000000"/>
                <w:sz w:val="22"/>
                <w:szCs w:val="22"/>
              </w:rPr>
            </w:pPr>
            <w:ins w:id="99589"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F77DA93" w14:textId="77777777" w:rsidR="003A1F27" w:rsidRPr="003A1F27" w:rsidRDefault="003A1F27" w:rsidP="003A1F27">
            <w:pPr>
              <w:spacing w:before="0" w:after="0" w:line="240" w:lineRule="auto"/>
              <w:jc w:val="center"/>
              <w:rPr>
                <w:ins w:id="99590" w:author="pete jones" w:date="2022-01-11T17:05:00Z"/>
                <w:rFonts w:ascii="Calibri" w:hAnsi="Calibri" w:cs="Calibri"/>
                <w:color w:val="000000"/>
                <w:sz w:val="22"/>
                <w:szCs w:val="22"/>
              </w:rPr>
            </w:pPr>
            <w:ins w:id="99591"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4090EF8" w14:textId="77777777" w:rsidR="003A1F27" w:rsidRPr="003A1F27" w:rsidRDefault="003A1F27" w:rsidP="003A1F27">
            <w:pPr>
              <w:spacing w:before="0" w:after="0" w:line="240" w:lineRule="auto"/>
              <w:jc w:val="center"/>
              <w:rPr>
                <w:ins w:id="99592" w:author="pete jones" w:date="2022-01-11T17:05:00Z"/>
                <w:rFonts w:ascii="Calibri" w:hAnsi="Calibri" w:cs="Calibri"/>
                <w:color w:val="000000"/>
                <w:sz w:val="22"/>
                <w:szCs w:val="22"/>
              </w:rPr>
            </w:pPr>
            <w:ins w:id="99593"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902A92" w14:textId="77777777" w:rsidR="003A1F27" w:rsidRPr="003A1F27" w:rsidRDefault="003A1F27" w:rsidP="003A1F27">
            <w:pPr>
              <w:spacing w:before="0" w:after="0" w:line="240" w:lineRule="auto"/>
              <w:jc w:val="center"/>
              <w:rPr>
                <w:ins w:id="99594" w:author="pete jones" w:date="2022-01-11T17:05:00Z"/>
                <w:rFonts w:ascii="Calibri" w:hAnsi="Calibri" w:cs="Calibri"/>
                <w:color w:val="000000"/>
                <w:sz w:val="22"/>
                <w:szCs w:val="22"/>
              </w:rPr>
            </w:pPr>
            <w:ins w:id="99595"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BDDAC8" w14:textId="77777777" w:rsidR="003A1F27" w:rsidRPr="003A1F27" w:rsidRDefault="003A1F27" w:rsidP="003A1F27">
            <w:pPr>
              <w:spacing w:before="0" w:after="0" w:line="240" w:lineRule="auto"/>
              <w:jc w:val="center"/>
              <w:rPr>
                <w:ins w:id="99596" w:author="pete jones" w:date="2022-01-11T17:05:00Z"/>
                <w:rFonts w:ascii="Calibri" w:hAnsi="Calibri" w:cs="Calibri"/>
                <w:color w:val="000000"/>
                <w:sz w:val="22"/>
                <w:szCs w:val="22"/>
              </w:rPr>
            </w:pPr>
            <w:ins w:id="99597"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97F3041" w14:textId="77777777" w:rsidR="003A1F27" w:rsidRPr="003A1F27" w:rsidRDefault="003A1F27" w:rsidP="003A1F27">
            <w:pPr>
              <w:spacing w:before="0" w:after="0" w:line="240" w:lineRule="auto"/>
              <w:jc w:val="center"/>
              <w:rPr>
                <w:ins w:id="99598" w:author="pete jones" w:date="2022-01-11T17:05:00Z"/>
                <w:rFonts w:ascii="Calibri" w:hAnsi="Calibri" w:cs="Calibri"/>
                <w:color w:val="000000"/>
                <w:sz w:val="22"/>
                <w:szCs w:val="22"/>
              </w:rPr>
            </w:pPr>
            <w:ins w:id="99599" w:author="pete jones" w:date="2022-01-11T17:05:00Z">
              <w:r w:rsidRPr="003A1F27">
                <w:rPr>
                  <w:rFonts w:ascii="Calibri" w:hAnsi="Calibri" w:cs="Calibri"/>
                  <w:color w:val="000000"/>
                  <w:sz w:val="22"/>
                  <w:szCs w:val="22"/>
                </w:rPr>
                <w:t> </w:t>
              </w:r>
            </w:ins>
          </w:p>
        </w:tc>
      </w:tr>
      <w:tr w:rsidR="003A1F27" w:rsidRPr="003A1F27" w14:paraId="3E6433F3" w14:textId="77777777" w:rsidTr="003A1F27">
        <w:trPr>
          <w:trHeight w:val="300"/>
          <w:ins w:id="99600"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746479C" w14:textId="77777777" w:rsidR="003A1F27" w:rsidRPr="003A1F27" w:rsidRDefault="003A1F27" w:rsidP="003A1F27">
            <w:pPr>
              <w:spacing w:before="0" w:after="0" w:line="240" w:lineRule="auto"/>
              <w:jc w:val="center"/>
              <w:rPr>
                <w:ins w:id="99601" w:author="pete jones" w:date="2022-01-11T17:05:00Z"/>
                <w:rFonts w:ascii="Calibri" w:hAnsi="Calibri" w:cs="Calibri"/>
                <w:color w:val="000000"/>
                <w:sz w:val="22"/>
                <w:szCs w:val="22"/>
              </w:rPr>
            </w:pPr>
            <w:ins w:id="99602" w:author="pete jones" w:date="2022-01-11T17:05: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E35EA64" w14:textId="77777777" w:rsidR="003A1F27" w:rsidRPr="003A1F27" w:rsidRDefault="003A1F27" w:rsidP="003A1F27">
            <w:pPr>
              <w:spacing w:before="0" w:after="0" w:line="240" w:lineRule="auto"/>
              <w:jc w:val="left"/>
              <w:rPr>
                <w:ins w:id="99603" w:author="pete jones" w:date="2022-01-11T17:05:00Z"/>
                <w:rFonts w:ascii="Calibri" w:hAnsi="Calibri" w:cs="Calibri"/>
                <w:color w:val="000000"/>
                <w:sz w:val="22"/>
                <w:szCs w:val="22"/>
              </w:rPr>
            </w:pPr>
            <w:ins w:id="99604" w:author="pete jones" w:date="2022-01-11T17:05:00Z">
              <w:r w:rsidRPr="003A1F27">
                <w:rPr>
                  <w:rFonts w:ascii="Calibri" w:hAnsi="Calibri" w:cs="Calibri"/>
                  <w:color w:val="000000"/>
                  <w:sz w:val="22"/>
                  <w:szCs w:val="22"/>
                </w:rPr>
                <w:t>Core engineering B (T272)</w:t>
              </w:r>
            </w:ins>
          </w:p>
        </w:tc>
        <w:tc>
          <w:tcPr>
            <w:tcW w:w="432" w:type="dxa"/>
            <w:tcBorders>
              <w:top w:val="nil"/>
              <w:left w:val="nil"/>
              <w:bottom w:val="single" w:sz="4" w:space="0" w:color="auto"/>
              <w:right w:val="single" w:sz="4" w:space="0" w:color="auto"/>
            </w:tcBorders>
            <w:shd w:val="clear" w:color="auto" w:fill="auto"/>
            <w:noWrap/>
            <w:vAlign w:val="bottom"/>
            <w:hideMark/>
          </w:tcPr>
          <w:p w14:paraId="156DB315" w14:textId="77777777" w:rsidR="003A1F27" w:rsidRPr="003A1F27" w:rsidRDefault="003A1F27" w:rsidP="003A1F27">
            <w:pPr>
              <w:spacing w:before="0" w:after="0" w:line="240" w:lineRule="auto"/>
              <w:jc w:val="center"/>
              <w:rPr>
                <w:ins w:id="99605" w:author="pete jones" w:date="2022-01-11T17:05:00Z"/>
                <w:rFonts w:ascii="Calibri" w:hAnsi="Calibri" w:cs="Calibri"/>
                <w:color w:val="000000"/>
                <w:sz w:val="22"/>
                <w:szCs w:val="22"/>
              </w:rPr>
            </w:pPr>
            <w:ins w:id="99606" w:author="pete jones" w:date="2022-01-11T17:05: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2C7BDB50" w14:textId="77777777" w:rsidR="003A1F27" w:rsidRPr="003A1F27" w:rsidRDefault="003A1F27" w:rsidP="003A1F27">
            <w:pPr>
              <w:spacing w:before="0" w:after="0" w:line="240" w:lineRule="auto"/>
              <w:jc w:val="center"/>
              <w:rPr>
                <w:ins w:id="99607" w:author="pete jones" w:date="2022-01-11T17:05:00Z"/>
                <w:rFonts w:ascii="Calibri" w:hAnsi="Calibri" w:cs="Calibri"/>
                <w:color w:val="000000"/>
                <w:sz w:val="22"/>
                <w:szCs w:val="22"/>
              </w:rPr>
            </w:pPr>
            <w:ins w:id="99608"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269945C2" w14:textId="77777777" w:rsidR="003A1F27" w:rsidRPr="003A1F27" w:rsidRDefault="003A1F27" w:rsidP="003A1F27">
            <w:pPr>
              <w:spacing w:before="0" w:after="0" w:line="240" w:lineRule="auto"/>
              <w:jc w:val="center"/>
              <w:rPr>
                <w:ins w:id="99609" w:author="pete jones" w:date="2022-01-11T17:05:00Z"/>
                <w:rFonts w:ascii="Calibri" w:hAnsi="Calibri" w:cs="Calibri"/>
                <w:color w:val="000000"/>
                <w:sz w:val="22"/>
                <w:szCs w:val="22"/>
              </w:rPr>
            </w:pPr>
            <w:ins w:id="99610"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115F812" w14:textId="77777777" w:rsidR="003A1F27" w:rsidRPr="003A1F27" w:rsidRDefault="003A1F27" w:rsidP="003A1F27">
            <w:pPr>
              <w:spacing w:before="0" w:after="0" w:line="240" w:lineRule="auto"/>
              <w:jc w:val="center"/>
              <w:rPr>
                <w:ins w:id="99611" w:author="pete jones" w:date="2022-01-11T17:05:00Z"/>
                <w:rFonts w:ascii="Calibri" w:hAnsi="Calibri" w:cs="Calibri"/>
                <w:color w:val="000000"/>
                <w:sz w:val="22"/>
                <w:szCs w:val="22"/>
              </w:rPr>
            </w:pPr>
            <w:ins w:id="99612"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2DAA727" w14:textId="77777777" w:rsidR="003A1F27" w:rsidRPr="003A1F27" w:rsidRDefault="003A1F27" w:rsidP="003A1F27">
            <w:pPr>
              <w:spacing w:before="0" w:after="0" w:line="240" w:lineRule="auto"/>
              <w:jc w:val="center"/>
              <w:rPr>
                <w:ins w:id="99613" w:author="pete jones" w:date="2022-01-11T17:05:00Z"/>
                <w:rFonts w:ascii="Calibri" w:hAnsi="Calibri" w:cs="Calibri"/>
                <w:color w:val="000000"/>
                <w:sz w:val="22"/>
                <w:szCs w:val="22"/>
              </w:rPr>
            </w:pPr>
            <w:ins w:id="99614"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94B4A20" w14:textId="77777777" w:rsidR="003A1F27" w:rsidRPr="003A1F27" w:rsidRDefault="003A1F27" w:rsidP="003A1F27">
            <w:pPr>
              <w:spacing w:before="0" w:after="0" w:line="240" w:lineRule="auto"/>
              <w:jc w:val="center"/>
              <w:rPr>
                <w:ins w:id="99615" w:author="pete jones" w:date="2022-01-11T17:05:00Z"/>
                <w:rFonts w:ascii="Calibri" w:hAnsi="Calibri" w:cs="Calibri"/>
                <w:color w:val="000000"/>
                <w:sz w:val="22"/>
                <w:szCs w:val="22"/>
              </w:rPr>
            </w:pPr>
            <w:ins w:id="99616"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86787FE" w14:textId="77777777" w:rsidR="003A1F27" w:rsidRPr="003A1F27" w:rsidRDefault="003A1F27" w:rsidP="003A1F27">
            <w:pPr>
              <w:spacing w:before="0" w:after="0" w:line="240" w:lineRule="auto"/>
              <w:jc w:val="center"/>
              <w:rPr>
                <w:ins w:id="99617" w:author="pete jones" w:date="2022-01-11T17:05:00Z"/>
                <w:rFonts w:ascii="Calibri" w:hAnsi="Calibri" w:cs="Calibri"/>
                <w:color w:val="000000"/>
                <w:sz w:val="22"/>
                <w:szCs w:val="22"/>
              </w:rPr>
            </w:pPr>
            <w:ins w:id="99618"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D8D0FF" w14:textId="77777777" w:rsidR="003A1F27" w:rsidRPr="003A1F27" w:rsidRDefault="003A1F27" w:rsidP="003A1F27">
            <w:pPr>
              <w:spacing w:before="0" w:after="0" w:line="240" w:lineRule="auto"/>
              <w:jc w:val="center"/>
              <w:rPr>
                <w:ins w:id="99619" w:author="pete jones" w:date="2022-01-11T17:05:00Z"/>
                <w:rFonts w:ascii="Calibri" w:hAnsi="Calibri" w:cs="Calibri"/>
                <w:color w:val="000000"/>
                <w:sz w:val="22"/>
                <w:szCs w:val="22"/>
              </w:rPr>
            </w:pPr>
            <w:ins w:id="99620"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D6A98A" w14:textId="77777777" w:rsidR="003A1F27" w:rsidRPr="003A1F27" w:rsidRDefault="003A1F27" w:rsidP="003A1F27">
            <w:pPr>
              <w:spacing w:before="0" w:after="0" w:line="240" w:lineRule="auto"/>
              <w:jc w:val="center"/>
              <w:rPr>
                <w:ins w:id="99621" w:author="pete jones" w:date="2022-01-11T17:05:00Z"/>
                <w:rFonts w:ascii="Calibri" w:hAnsi="Calibri" w:cs="Calibri"/>
                <w:color w:val="000000"/>
                <w:sz w:val="22"/>
                <w:szCs w:val="22"/>
              </w:rPr>
            </w:pPr>
            <w:ins w:id="99622"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330A59" w14:textId="77777777" w:rsidR="003A1F27" w:rsidRPr="003A1F27" w:rsidRDefault="003A1F27" w:rsidP="003A1F27">
            <w:pPr>
              <w:spacing w:before="0" w:after="0" w:line="240" w:lineRule="auto"/>
              <w:jc w:val="center"/>
              <w:rPr>
                <w:ins w:id="99623" w:author="pete jones" w:date="2022-01-11T17:05:00Z"/>
                <w:rFonts w:ascii="Calibri" w:hAnsi="Calibri" w:cs="Calibri"/>
                <w:color w:val="000000"/>
                <w:sz w:val="22"/>
                <w:szCs w:val="22"/>
              </w:rPr>
            </w:pPr>
            <w:ins w:id="99624"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20AB6F" w14:textId="77777777" w:rsidR="003A1F27" w:rsidRPr="003A1F27" w:rsidRDefault="003A1F27" w:rsidP="003A1F27">
            <w:pPr>
              <w:spacing w:before="0" w:after="0" w:line="240" w:lineRule="auto"/>
              <w:jc w:val="center"/>
              <w:rPr>
                <w:ins w:id="99625" w:author="pete jones" w:date="2022-01-11T17:05:00Z"/>
                <w:rFonts w:ascii="Calibri" w:hAnsi="Calibri" w:cs="Calibri"/>
                <w:color w:val="000000"/>
                <w:sz w:val="22"/>
                <w:szCs w:val="22"/>
              </w:rPr>
            </w:pPr>
            <w:ins w:id="99626"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15D9685" w14:textId="77777777" w:rsidR="003A1F27" w:rsidRPr="003A1F27" w:rsidRDefault="003A1F27" w:rsidP="003A1F27">
            <w:pPr>
              <w:spacing w:before="0" w:after="0" w:line="240" w:lineRule="auto"/>
              <w:jc w:val="center"/>
              <w:rPr>
                <w:ins w:id="99627" w:author="pete jones" w:date="2022-01-11T17:05:00Z"/>
                <w:rFonts w:ascii="Calibri" w:hAnsi="Calibri" w:cs="Calibri"/>
                <w:color w:val="000000"/>
                <w:sz w:val="22"/>
                <w:szCs w:val="22"/>
              </w:rPr>
            </w:pPr>
            <w:ins w:id="99628" w:author="pete jones" w:date="2022-01-11T17:05:00Z">
              <w:r w:rsidRPr="003A1F27">
                <w:rPr>
                  <w:rFonts w:ascii="Calibri" w:hAnsi="Calibri" w:cs="Calibri"/>
                  <w:color w:val="000000"/>
                  <w:sz w:val="22"/>
                  <w:szCs w:val="22"/>
                </w:rPr>
                <w:t> </w:t>
              </w:r>
            </w:ins>
          </w:p>
        </w:tc>
      </w:tr>
      <w:tr w:rsidR="003A1F27" w:rsidRPr="003A1F27" w14:paraId="4E23A8F3" w14:textId="77777777" w:rsidTr="003A1F27">
        <w:trPr>
          <w:trHeight w:val="300"/>
          <w:ins w:id="99629"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529BDA2" w14:textId="77777777" w:rsidR="003A1F27" w:rsidRPr="003A1F27" w:rsidRDefault="003A1F27" w:rsidP="003A1F27">
            <w:pPr>
              <w:spacing w:before="0" w:after="0" w:line="240" w:lineRule="auto"/>
              <w:jc w:val="center"/>
              <w:rPr>
                <w:ins w:id="99630" w:author="pete jones" w:date="2022-01-11T17:05:00Z"/>
                <w:rFonts w:ascii="Calibri" w:hAnsi="Calibri" w:cs="Calibri"/>
                <w:color w:val="000000"/>
                <w:sz w:val="22"/>
                <w:szCs w:val="22"/>
              </w:rPr>
            </w:pPr>
            <w:ins w:id="99631" w:author="pete jones" w:date="2022-01-11T17:05: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4D5CA6D9" w14:textId="437E212E" w:rsidR="003A1F27" w:rsidRPr="003A1F27" w:rsidRDefault="003A1F27" w:rsidP="003A1F27">
            <w:pPr>
              <w:spacing w:before="0" w:after="0" w:line="240" w:lineRule="auto"/>
              <w:jc w:val="left"/>
              <w:rPr>
                <w:ins w:id="99632" w:author="pete jones" w:date="2022-01-11T17:05:00Z"/>
                <w:rFonts w:ascii="Calibri" w:hAnsi="Calibri" w:cs="Calibri"/>
                <w:color w:val="000000"/>
                <w:sz w:val="22"/>
                <w:szCs w:val="22"/>
              </w:rPr>
            </w:pPr>
            <w:ins w:id="99633" w:author="pete jones" w:date="2022-01-11T17:05:00Z">
              <w:r w:rsidRPr="003A1F27">
                <w:rPr>
                  <w:rFonts w:ascii="Calibri" w:hAnsi="Calibri" w:cs="Calibri"/>
                  <w:color w:val="000000"/>
                  <w:sz w:val="22"/>
                  <w:szCs w:val="22"/>
                </w:rPr>
                <w:t xml:space="preserve">Engineering: professions, </w:t>
              </w:r>
            </w:ins>
            <w:ins w:id="99634" w:author="pete jones" w:date="2022-04-05T11:24:00Z">
              <w:r w:rsidR="00E06CA9" w:rsidRPr="003A1F27">
                <w:rPr>
                  <w:rFonts w:ascii="Calibri" w:hAnsi="Calibri" w:cs="Calibri"/>
                  <w:color w:val="000000"/>
                  <w:sz w:val="22"/>
                  <w:szCs w:val="22"/>
                </w:rPr>
                <w:t>practice,</w:t>
              </w:r>
            </w:ins>
            <w:ins w:id="99635" w:author="pete jones" w:date="2022-01-11T17:05:00Z">
              <w:r w:rsidRPr="003A1F27">
                <w:rPr>
                  <w:rFonts w:ascii="Calibri" w:hAnsi="Calibri" w:cs="Calibri"/>
                  <w:color w:val="000000"/>
                  <w:sz w:val="22"/>
                  <w:szCs w:val="22"/>
                </w:rPr>
                <w:t xml:space="preserve"> and skills 2 (T276)</w:t>
              </w:r>
            </w:ins>
          </w:p>
        </w:tc>
        <w:tc>
          <w:tcPr>
            <w:tcW w:w="432" w:type="dxa"/>
            <w:tcBorders>
              <w:top w:val="nil"/>
              <w:left w:val="nil"/>
              <w:bottom w:val="single" w:sz="4" w:space="0" w:color="auto"/>
              <w:right w:val="single" w:sz="4" w:space="0" w:color="auto"/>
            </w:tcBorders>
            <w:shd w:val="clear" w:color="auto" w:fill="auto"/>
            <w:noWrap/>
            <w:vAlign w:val="bottom"/>
            <w:hideMark/>
          </w:tcPr>
          <w:p w14:paraId="7679B91B" w14:textId="77777777" w:rsidR="003A1F27" w:rsidRPr="003A1F27" w:rsidRDefault="003A1F27" w:rsidP="003A1F27">
            <w:pPr>
              <w:spacing w:before="0" w:after="0" w:line="240" w:lineRule="auto"/>
              <w:jc w:val="center"/>
              <w:rPr>
                <w:ins w:id="99636" w:author="pete jones" w:date="2022-01-11T17:05:00Z"/>
                <w:rFonts w:ascii="Calibri" w:hAnsi="Calibri" w:cs="Calibri"/>
                <w:color w:val="000000"/>
                <w:sz w:val="22"/>
                <w:szCs w:val="22"/>
              </w:rPr>
            </w:pPr>
            <w:ins w:id="99637" w:author="pete jones" w:date="2022-01-11T17:05: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36BF3EB0" w14:textId="77777777" w:rsidR="003A1F27" w:rsidRPr="003A1F27" w:rsidRDefault="003A1F27" w:rsidP="003A1F27">
            <w:pPr>
              <w:spacing w:before="0" w:after="0" w:line="240" w:lineRule="auto"/>
              <w:jc w:val="center"/>
              <w:rPr>
                <w:ins w:id="99638" w:author="pete jones" w:date="2022-01-11T17:05:00Z"/>
                <w:rFonts w:ascii="Calibri" w:hAnsi="Calibri" w:cs="Calibri"/>
                <w:color w:val="000000"/>
                <w:sz w:val="22"/>
                <w:szCs w:val="22"/>
              </w:rPr>
            </w:pPr>
            <w:ins w:id="99639"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61D4C5C5" w14:textId="77777777" w:rsidR="003A1F27" w:rsidRPr="003A1F27" w:rsidRDefault="003A1F27" w:rsidP="003A1F27">
            <w:pPr>
              <w:spacing w:before="0" w:after="0" w:line="240" w:lineRule="auto"/>
              <w:jc w:val="center"/>
              <w:rPr>
                <w:ins w:id="99640" w:author="pete jones" w:date="2022-01-11T17:05:00Z"/>
                <w:rFonts w:ascii="Calibri" w:hAnsi="Calibri" w:cs="Calibri"/>
                <w:color w:val="000000"/>
                <w:sz w:val="22"/>
                <w:szCs w:val="22"/>
              </w:rPr>
            </w:pPr>
            <w:ins w:id="99641"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B3FC9F" w14:textId="77777777" w:rsidR="003A1F27" w:rsidRPr="003A1F27" w:rsidRDefault="003A1F27" w:rsidP="003A1F27">
            <w:pPr>
              <w:spacing w:before="0" w:after="0" w:line="240" w:lineRule="auto"/>
              <w:jc w:val="center"/>
              <w:rPr>
                <w:ins w:id="99642" w:author="pete jones" w:date="2022-01-11T17:05:00Z"/>
                <w:rFonts w:ascii="Calibri" w:hAnsi="Calibri" w:cs="Calibri"/>
                <w:color w:val="000000"/>
                <w:sz w:val="22"/>
                <w:szCs w:val="22"/>
              </w:rPr>
            </w:pPr>
            <w:ins w:id="99643"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EF2260" w14:textId="77777777" w:rsidR="003A1F27" w:rsidRPr="003A1F27" w:rsidRDefault="003A1F27" w:rsidP="003A1F27">
            <w:pPr>
              <w:spacing w:before="0" w:after="0" w:line="240" w:lineRule="auto"/>
              <w:jc w:val="center"/>
              <w:rPr>
                <w:ins w:id="99644" w:author="pete jones" w:date="2022-01-11T17:05:00Z"/>
                <w:rFonts w:ascii="Calibri" w:hAnsi="Calibri" w:cs="Calibri"/>
                <w:color w:val="000000"/>
                <w:sz w:val="22"/>
                <w:szCs w:val="22"/>
              </w:rPr>
            </w:pPr>
            <w:ins w:id="99645"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20682B5" w14:textId="77777777" w:rsidR="003A1F27" w:rsidRPr="003A1F27" w:rsidRDefault="003A1F27" w:rsidP="003A1F27">
            <w:pPr>
              <w:spacing w:before="0" w:after="0" w:line="240" w:lineRule="auto"/>
              <w:jc w:val="center"/>
              <w:rPr>
                <w:ins w:id="99646" w:author="pete jones" w:date="2022-01-11T17:05:00Z"/>
                <w:rFonts w:ascii="Calibri" w:hAnsi="Calibri" w:cs="Calibri"/>
                <w:color w:val="000000"/>
                <w:sz w:val="22"/>
                <w:szCs w:val="22"/>
              </w:rPr>
            </w:pPr>
            <w:ins w:id="99647"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ED13EAF" w14:textId="77777777" w:rsidR="003A1F27" w:rsidRPr="003A1F27" w:rsidRDefault="003A1F27" w:rsidP="003A1F27">
            <w:pPr>
              <w:spacing w:before="0" w:after="0" w:line="240" w:lineRule="auto"/>
              <w:jc w:val="center"/>
              <w:rPr>
                <w:ins w:id="99648" w:author="pete jones" w:date="2022-01-11T17:05:00Z"/>
                <w:rFonts w:ascii="Calibri" w:hAnsi="Calibri" w:cs="Calibri"/>
                <w:color w:val="000000"/>
                <w:sz w:val="22"/>
                <w:szCs w:val="22"/>
              </w:rPr>
            </w:pPr>
            <w:ins w:id="99649"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5E8CC0" w14:textId="77777777" w:rsidR="003A1F27" w:rsidRPr="003A1F27" w:rsidRDefault="003A1F27" w:rsidP="003A1F27">
            <w:pPr>
              <w:spacing w:before="0" w:after="0" w:line="240" w:lineRule="auto"/>
              <w:jc w:val="center"/>
              <w:rPr>
                <w:ins w:id="99650" w:author="pete jones" w:date="2022-01-11T17:05:00Z"/>
                <w:rFonts w:ascii="Calibri" w:hAnsi="Calibri" w:cs="Calibri"/>
                <w:color w:val="000000"/>
                <w:sz w:val="22"/>
                <w:szCs w:val="22"/>
              </w:rPr>
            </w:pPr>
            <w:ins w:id="99651"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4A7F09" w14:textId="77777777" w:rsidR="003A1F27" w:rsidRPr="003A1F27" w:rsidRDefault="003A1F27" w:rsidP="003A1F27">
            <w:pPr>
              <w:spacing w:before="0" w:after="0" w:line="240" w:lineRule="auto"/>
              <w:jc w:val="center"/>
              <w:rPr>
                <w:ins w:id="99652" w:author="pete jones" w:date="2022-01-11T17:05:00Z"/>
                <w:rFonts w:ascii="Calibri" w:hAnsi="Calibri" w:cs="Calibri"/>
                <w:color w:val="000000"/>
                <w:sz w:val="22"/>
                <w:szCs w:val="22"/>
              </w:rPr>
            </w:pPr>
            <w:ins w:id="99653"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EF85B94" w14:textId="77777777" w:rsidR="003A1F27" w:rsidRPr="003A1F27" w:rsidRDefault="003A1F27" w:rsidP="003A1F27">
            <w:pPr>
              <w:spacing w:before="0" w:after="0" w:line="240" w:lineRule="auto"/>
              <w:jc w:val="center"/>
              <w:rPr>
                <w:ins w:id="99654" w:author="pete jones" w:date="2022-01-11T17:05:00Z"/>
                <w:rFonts w:ascii="Calibri" w:hAnsi="Calibri" w:cs="Calibri"/>
                <w:color w:val="000000"/>
                <w:sz w:val="22"/>
                <w:szCs w:val="22"/>
              </w:rPr>
            </w:pPr>
            <w:ins w:id="99655"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8DE1867" w14:textId="77777777" w:rsidR="003A1F27" w:rsidRPr="003A1F27" w:rsidRDefault="003A1F27" w:rsidP="003A1F27">
            <w:pPr>
              <w:spacing w:before="0" w:after="0" w:line="240" w:lineRule="auto"/>
              <w:jc w:val="center"/>
              <w:rPr>
                <w:ins w:id="99656" w:author="pete jones" w:date="2022-01-11T17:05:00Z"/>
                <w:rFonts w:ascii="Calibri" w:hAnsi="Calibri" w:cs="Calibri"/>
                <w:color w:val="000000"/>
                <w:sz w:val="22"/>
                <w:szCs w:val="22"/>
              </w:rPr>
            </w:pPr>
            <w:ins w:id="99657"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B5B06E0" w14:textId="77777777" w:rsidR="003A1F27" w:rsidRPr="003A1F27" w:rsidRDefault="003A1F27" w:rsidP="003A1F27">
            <w:pPr>
              <w:spacing w:before="0" w:after="0" w:line="240" w:lineRule="auto"/>
              <w:jc w:val="center"/>
              <w:rPr>
                <w:ins w:id="99658" w:author="pete jones" w:date="2022-01-11T17:05:00Z"/>
                <w:rFonts w:ascii="Calibri" w:hAnsi="Calibri" w:cs="Calibri"/>
                <w:color w:val="000000"/>
                <w:sz w:val="22"/>
                <w:szCs w:val="22"/>
              </w:rPr>
            </w:pPr>
            <w:ins w:id="99659" w:author="pete jones" w:date="2022-01-11T17:05:00Z">
              <w:r w:rsidRPr="003A1F27">
                <w:rPr>
                  <w:rFonts w:ascii="Calibri" w:hAnsi="Calibri" w:cs="Calibri"/>
                  <w:color w:val="000000"/>
                  <w:sz w:val="22"/>
                  <w:szCs w:val="22"/>
                </w:rPr>
                <w:t> </w:t>
              </w:r>
            </w:ins>
          </w:p>
        </w:tc>
      </w:tr>
      <w:tr w:rsidR="003A1F27" w:rsidRPr="003A1F27" w14:paraId="77199EDB" w14:textId="77777777" w:rsidTr="003A1F27">
        <w:trPr>
          <w:trHeight w:val="300"/>
          <w:ins w:id="99660"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4915497E" w14:textId="77777777" w:rsidR="003A1F27" w:rsidRPr="003A1F27" w:rsidRDefault="003A1F27" w:rsidP="003A1F27">
            <w:pPr>
              <w:spacing w:before="0" w:after="0" w:line="240" w:lineRule="auto"/>
              <w:jc w:val="center"/>
              <w:rPr>
                <w:ins w:id="99661" w:author="pete jones" w:date="2022-01-11T17:05:00Z"/>
                <w:rFonts w:ascii="Calibri" w:hAnsi="Calibri" w:cs="Calibri"/>
                <w:color w:val="000000"/>
                <w:sz w:val="22"/>
                <w:szCs w:val="22"/>
              </w:rPr>
            </w:pPr>
            <w:ins w:id="99662" w:author="pete jones" w:date="2022-01-11T17:05: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50B15119" w14:textId="77777777" w:rsidR="003A1F27" w:rsidRPr="003A1F27" w:rsidRDefault="003A1F27" w:rsidP="003A1F27">
            <w:pPr>
              <w:spacing w:before="0" w:after="0" w:line="240" w:lineRule="auto"/>
              <w:jc w:val="left"/>
              <w:rPr>
                <w:ins w:id="99663" w:author="pete jones" w:date="2022-01-11T17:05:00Z"/>
                <w:rFonts w:ascii="Calibri" w:hAnsi="Calibri" w:cs="Calibri"/>
                <w:color w:val="000000"/>
                <w:sz w:val="22"/>
                <w:szCs w:val="22"/>
              </w:rPr>
            </w:pPr>
            <w:ins w:id="99664" w:author="pete jones" w:date="2022-01-11T17:05:00Z">
              <w:r w:rsidRPr="003A1F27">
                <w:rPr>
                  <w:rFonts w:ascii="Calibri" w:hAnsi="Calibri" w:cs="Calibri"/>
                  <w:color w:val="000000"/>
                  <w:sz w:val="22"/>
                  <w:szCs w:val="22"/>
                </w:rPr>
                <w:t>Mechanical engineering: heat and flow (T229)</w:t>
              </w:r>
            </w:ins>
          </w:p>
        </w:tc>
        <w:tc>
          <w:tcPr>
            <w:tcW w:w="432" w:type="dxa"/>
            <w:tcBorders>
              <w:top w:val="nil"/>
              <w:left w:val="nil"/>
              <w:bottom w:val="single" w:sz="4" w:space="0" w:color="auto"/>
              <w:right w:val="single" w:sz="4" w:space="0" w:color="auto"/>
            </w:tcBorders>
            <w:shd w:val="clear" w:color="auto" w:fill="auto"/>
            <w:noWrap/>
            <w:vAlign w:val="bottom"/>
            <w:hideMark/>
          </w:tcPr>
          <w:p w14:paraId="3D80FC41" w14:textId="77777777" w:rsidR="003A1F27" w:rsidRPr="003A1F27" w:rsidRDefault="003A1F27" w:rsidP="003A1F27">
            <w:pPr>
              <w:spacing w:before="0" w:after="0" w:line="240" w:lineRule="auto"/>
              <w:jc w:val="center"/>
              <w:rPr>
                <w:ins w:id="99665" w:author="pete jones" w:date="2022-01-11T17:05:00Z"/>
                <w:rFonts w:ascii="Calibri" w:hAnsi="Calibri" w:cs="Calibri"/>
                <w:color w:val="000000"/>
                <w:sz w:val="22"/>
                <w:szCs w:val="22"/>
              </w:rPr>
            </w:pPr>
            <w:ins w:id="99666" w:author="pete jones" w:date="2022-01-11T17:05:00Z">
              <w:r w:rsidRPr="003A1F27">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185A3118" w14:textId="77777777" w:rsidR="003A1F27" w:rsidRPr="003A1F27" w:rsidRDefault="003A1F27" w:rsidP="003A1F27">
            <w:pPr>
              <w:spacing w:before="0" w:after="0" w:line="240" w:lineRule="auto"/>
              <w:jc w:val="center"/>
              <w:rPr>
                <w:ins w:id="99667" w:author="pete jones" w:date="2022-01-11T17:05:00Z"/>
                <w:rFonts w:ascii="Calibri" w:hAnsi="Calibri" w:cs="Calibri"/>
                <w:color w:val="000000"/>
                <w:sz w:val="22"/>
                <w:szCs w:val="22"/>
              </w:rPr>
            </w:pPr>
            <w:ins w:id="99668"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571A1346" w14:textId="77777777" w:rsidR="003A1F27" w:rsidRPr="003A1F27" w:rsidRDefault="003A1F27" w:rsidP="003A1F27">
            <w:pPr>
              <w:spacing w:before="0" w:after="0" w:line="240" w:lineRule="auto"/>
              <w:jc w:val="center"/>
              <w:rPr>
                <w:ins w:id="99669" w:author="pete jones" w:date="2022-01-11T17:05:00Z"/>
                <w:rFonts w:ascii="Calibri" w:hAnsi="Calibri" w:cs="Calibri"/>
                <w:color w:val="000000"/>
                <w:sz w:val="22"/>
                <w:szCs w:val="22"/>
              </w:rPr>
            </w:pPr>
            <w:ins w:id="99670"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E624F0E" w14:textId="77777777" w:rsidR="003A1F27" w:rsidRPr="003A1F27" w:rsidRDefault="003A1F27" w:rsidP="003A1F27">
            <w:pPr>
              <w:spacing w:before="0" w:after="0" w:line="240" w:lineRule="auto"/>
              <w:jc w:val="center"/>
              <w:rPr>
                <w:ins w:id="99671" w:author="pete jones" w:date="2022-01-11T17:05:00Z"/>
                <w:rFonts w:ascii="Calibri" w:hAnsi="Calibri" w:cs="Calibri"/>
                <w:color w:val="000000"/>
                <w:sz w:val="22"/>
                <w:szCs w:val="22"/>
              </w:rPr>
            </w:pPr>
            <w:ins w:id="99672"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7F91C5" w14:textId="77777777" w:rsidR="003A1F27" w:rsidRPr="003A1F27" w:rsidRDefault="003A1F27" w:rsidP="003A1F27">
            <w:pPr>
              <w:spacing w:before="0" w:after="0" w:line="240" w:lineRule="auto"/>
              <w:jc w:val="center"/>
              <w:rPr>
                <w:ins w:id="99673" w:author="pete jones" w:date="2022-01-11T17:05:00Z"/>
                <w:rFonts w:ascii="Calibri" w:hAnsi="Calibri" w:cs="Calibri"/>
                <w:color w:val="000000"/>
                <w:sz w:val="22"/>
                <w:szCs w:val="22"/>
              </w:rPr>
            </w:pPr>
            <w:ins w:id="99674"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080990" w14:textId="77777777" w:rsidR="003A1F27" w:rsidRPr="003A1F27" w:rsidRDefault="003A1F27" w:rsidP="003A1F27">
            <w:pPr>
              <w:spacing w:before="0" w:after="0" w:line="240" w:lineRule="auto"/>
              <w:jc w:val="center"/>
              <w:rPr>
                <w:ins w:id="99675" w:author="pete jones" w:date="2022-01-11T17:05:00Z"/>
                <w:rFonts w:ascii="Calibri" w:hAnsi="Calibri" w:cs="Calibri"/>
                <w:color w:val="000000"/>
                <w:sz w:val="22"/>
                <w:szCs w:val="22"/>
              </w:rPr>
            </w:pPr>
            <w:ins w:id="99676"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063885F" w14:textId="77777777" w:rsidR="003A1F27" w:rsidRPr="003A1F27" w:rsidRDefault="003A1F27" w:rsidP="003A1F27">
            <w:pPr>
              <w:spacing w:before="0" w:after="0" w:line="240" w:lineRule="auto"/>
              <w:jc w:val="center"/>
              <w:rPr>
                <w:ins w:id="99677" w:author="pete jones" w:date="2022-01-11T17:05:00Z"/>
                <w:rFonts w:ascii="Calibri" w:hAnsi="Calibri" w:cs="Calibri"/>
                <w:color w:val="000000"/>
                <w:sz w:val="22"/>
                <w:szCs w:val="22"/>
              </w:rPr>
            </w:pPr>
            <w:ins w:id="99678"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5735AB0" w14:textId="77777777" w:rsidR="003A1F27" w:rsidRPr="003A1F27" w:rsidRDefault="003A1F27" w:rsidP="003A1F27">
            <w:pPr>
              <w:spacing w:before="0" w:after="0" w:line="240" w:lineRule="auto"/>
              <w:jc w:val="center"/>
              <w:rPr>
                <w:ins w:id="99679" w:author="pete jones" w:date="2022-01-11T17:05:00Z"/>
                <w:rFonts w:ascii="Calibri" w:hAnsi="Calibri" w:cs="Calibri"/>
                <w:color w:val="000000"/>
                <w:sz w:val="22"/>
                <w:szCs w:val="22"/>
              </w:rPr>
            </w:pPr>
            <w:ins w:id="99680"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6AD1ED" w14:textId="77777777" w:rsidR="003A1F27" w:rsidRPr="003A1F27" w:rsidRDefault="003A1F27" w:rsidP="003A1F27">
            <w:pPr>
              <w:spacing w:before="0" w:after="0" w:line="240" w:lineRule="auto"/>
              <w:jc w:val="center"/>
              <w:rPr>
                <w:ins w:id="99681" w:author="pete jones" w:date="2022-01-11T17:05:00Z"/>
                <w:rFonts w:ascii="Calibri" w:hAnsi="Calibri" w:cs="Calibri"/>
                <w:color w:val="000000"/>
                <w:sz w:val="22"/>
                <w:szCs w:val="22"/>
              </w:rPr>
            </w:pPr>
            <w:ins w:id="99682"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044F94" w14:textId="77777777" w:rsidR="003A1F27" w:rsidRPr="003A1F27" w:rsidRDefault="003A1F27" w:rsidP="003A1F27">
            <w:pPr>
              <w:spacing w:before="0" w:after="0" w:line="240" w:lineRule="auto"/>
              <w:jc w:val="center"/>
              <w:rPr>
                <w:ins w:id="99683" w:author="pete jones" w:date="2022-01-11T17:05:00Z"/>
                <w:rFonts w:ascii="Calibri" w:hAnsi="Calibri" w:cs="Calibri"/>
                <w:color w:val="000000"/>
                <w:sz w:val="22"/>
                <w:szCs w:val="22"/>
              </w:rPr>
            </w:pPr>
            <w:ins w:id="99684"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66DE2D8" w14:textId="77777777" w:rsidR="003A1F27" w:rsidRPr="003A1F27" w:rsidRDefault="003A1F27" w:rsidP="003A1F27">
            <w:pPr>
              <w:spacing w:before="0" w:after="0" w:line="240" w:lineRule="auto"/>
              <w:jc w:val="center"/>
              <w:rPr>
                <w:ins w:id="99685" w:author="pete jones" w:date="2022-01-11T17:05:00Z"/>
                <w:rFonts w:ascii="Calibri" w:hAnsi="Calibri" w:cs="Calibri"/>
                <w:color w:val="000000"/>
                <w:sz w:val="22"/>
                <w:szCs w:val="22"/>
              </w:rPr>
            </w:pPr>
            <w:ins w:id="99686"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40A43888" w14:textId="77777777" w:rsidR="003A1F27" w:rsidRPr="003A1F27" w:rsidRDefault="003A1F27" w:rsidP="003A1F27">
            <w:pPr>
              <w:spacing w:before="0" w:after="0" w:line="240" w:lineRule="auto"/>
              <w:jc w:val="center"/>
              <w:rPr>
                <w:ins w:id="99687" w:author="pete jones" w:date="2022-01-11T17:05:00Z"/>
                <w:rFonts w:ascii="Calibri" w:hAnsi="Calibri" w:cs="Calibri"/>
                <w:color w:val="000000"/>
                <w:sz w:val="22"/>
                <w:szCs w:val="22"/>
              </w:rPr>
            </w:pPr>
            <w:ins w:id="99688" w:author="pete jones" w:date="2022-01-11T17:05:00Z">
              <w:r w:rsidRPr="003A1F27">
                <w:rPr>
                  <w:rFonts w:ascii="Calibri" w:hAnsi="Calibri" w:cs="Calibri"/>
                  <w:color w:val="000000"/>
                  <w:sz w:val="22"/>
                  <w:szCs w:val="22"/>
                </w:rPr>
                <w:t> </w:t>
              </w:r>
            </w:ins>
          </w:p>
        </w:tc>
      </w:tr>
      <w:tr w:rsidR="003A1F27" w:rsidRPr="003A1F27" w14:paraId="4CF6BC21" w14:textId="77777777" w:rsidTr="003A1F27">
        <w:trPr>
          <w:trHeight w:val="300"/>
          <w:ins w:id="99689"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2CF03584" w14:textId="77777777" w:rsidR="003A1F27" w:rsidRPr="003A1F27" w:rsidRDefault="003A1F27" w:rsidP="003A1F27">
            <w:pPr>
              <w:spacing w:before="0" w:after="0" w:line="240" w:lineRule="auto"/>
              <w:jc w:val="center"/>
              <w:rPr>
                <w:ins w:id="99690" w:author="pete jones" w:date="2022-01-11T17:05:00Z"/>
                <w:rFonts w:ascii="Calibri" w:hAnsi="Calibri" w:cs="Calibri"/>
                <w:color w:val="000000"/>
                <w:sz w:val="22"/>
                <w:szCs w:val="22"/>
              </w:rPr>
            </w:pPr>
            <w:ins w:id="99691" w:author="pete jones" w:date="2022-01-11T17:05: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641C978" w14:textId="77777777" w:rsidR="003A1F27" w:rsidRPr="003A1F27" w:rsidRDefault="003A1F27" w:rsidP="003A1F27">
            <w:pPr>
              <w:spacing w:before="0" w:after="0" w:line="240" w:lineRule="auto"/>
              <w:jc w:val="left"/>
              <w:rPr>
                <w:ins w:id="99692" w:author="pete jones" w:date="2022-01-11T17:05:00Z"/>
                <w:rFonts w:ascii="Calibri" w:hAnsi="Calibri" w:cs="Calibri"/>
                <w:color w:val="000000"/>
                <w:sz w:val="22"/>
                <w:szCs w:val="22"/>
              </w:rPr>
            </w:pPr>
            <w:ins w:id="99693" w:author="pete jones" w:date="2022-01-11T17:05:00Z">
              <w:r w:rsidRPr="003A1F27">
                <w:rPr>
                  <w:rFonts w:ascii="Calibri" w:hAnsi="Calibri" w:cs="Calibri"/>
                  <w:color w:val="000000"/>
                  <w:sz w:val="22"/>
                  <w:szCs w:val="22"/>
                </w:rPr>
                <w:t>Nanoscale engineering (T366)</w:t>
              </w:r>
            </w:ins>
          </w:p>
        </w:tc>
        <w:tc>
          <w:tcPr>
            <w:tcW w:w="432" w:type="dxa"/>
            <w:tcBorders>
              <w:top w:val="nil"/>
              <w:left w:val="nil"/>
              <w:bottom w:val="single" w:sz="4" w:space="0" w:color="auto"/>
              <w:right w:val="single" w:sz="4" w:space="0" w:color="auto"/>
            </w:tcBorders>
            <w:shd w:val="clear" w:color="auto" w:fill="auto"/>
            <w:noWrap/>
            <w:vAlign w:val="bottom"/>
            <w:hideMark/>
          </w:tcPr>
          <w:p w14:paraId="74DAC321" w14:textId="77777777" w:rsidR="003A1F27" w:rsidRPr="003A1F27" w:rsidRDefault="003A1F27" w:rsidP="003A1F27">
            <w:pPr>
              <w:spacing w:before="0" w:after="0" w:line="240" w:lineRule="auto"/>
              <w:jc w:val="center"/>
              <w:rPr>
                <w:ins w:id="99694" w:author="pete jones" w:date="2022-01-11T17:05:00Z"/>
                <w:rFonts w:ascii="Calibri" w:hAnsi="Calibri" w:cs="Calibri"/>
                <w:color w:val="000000"/>
                <w:sz w:val="22"/>
                <w:szCs w:val="22"/>
              </w:rPr>
            </w:pPr>
            <w:ins w:id="99695" w:author="pete jones" w:date="2022-01-11T17:05: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77CAE38" w14:textId="77777777" w:rsidR="003A1F27" w:rsidRPr="003A1F27" w:rsidRDefault="003A1F27" w:rsidP="003A1F27">
            <w:pPr>
              <w:spacing w:before="0" w:after="0" w:line="240" w:lineRule="auto"/>
              <w:jc w:val="center"/>
              <w:rPr>
                <w:ins w:id="99696" w:author="pete jones" w:date="2022-01-11T17:05:00Z"/>
                <w:rFonts w:ascii="Calibri" w:hAnsi="Calibri" w:cs="Calibri"/>
                <w:color w:val="000000"/>
                <w:sz w:val="22"/>
                <w:szCs w:val="22"/>
              </w:rPr>
            </w:pPr>
            <w:ins w:id="99697"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55345D1B" w14:textId="77777777" w:rsidR="003A1F27" w:rsidRPr="003A1F27" w:rsidRDefault="003A1F27" w:rsidP="003A1F27">
            <w:pPr>
              <w:spacing w:before="0" w:after="0" w:line="240" w:lineRule="auto"/>
              <w:jc w:val="center"/>
              <w:rPr>
                <w:ins w:id="99698" w:author="pete jones" w:date="2022-01-11T17:05:00Z"/>
                <w:rFonts w:ascii="Calibri" w:hAnsi="Calibri" w:cs="Calibri"/>
                <w:color w:val="000000"/>
                <w:sz w:val="22"/>
                <w:szCs w:val="22"/>
              </w:rPr>
            </w:pPr>
            <w:ins w:id="99699"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4E4A894" w14:textId="77777777" w:rsidR="003A1F27" w:rsidRPr="003A1F27" w:rsidRDefault="003A1F27" w:rsidP="003A1F27">
            <w:pPr>
              <w:spacing w:before="0" w:after="0" w:line="240" w:lineRule="auto"/>
              <w:jc w:val="center"/>
              <w:rPr>
                <w:ins w:id="99700" w:author="pete jones" w:date="2022-01-11T17:05:00Z"/>
                <w:rFonts w:ascii="Calibri" w:hAnsi="Calibri" w:cs="Calibri"/>
                <w:color w:val="000000"/>
                <w:sz w:val="22"/>
                <w:szCs w:val="22"/>
              </w:rPr>
            </w:pPr>
            <w:ins w:id="99701"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3241273" w14:textId="77777777" w:rsidR="003A1F27" w:rsidRPr="003A1F27" w:rsidRDefault="003A1F27" w:rsidP="003A1F27">
            <w:pPr>
              <w:spacing w:before="0" w:after="0" w:line="240" w:lineRule="auto"/>
              <w:jc w:val="center"/>
              <w:rPr>
                <w:ins w:id="99702" w:author="pete jones" w:date="2022-01-11T17:05:00Z"/>
                <w:rFonts w:ascii="Calibri" w:hAnsi="Calibri" w:cs="Calibri"/>
                <w:color w:val="000000"/>
                <w:sz w:val="22"/>
                <w:szCs w:val="22"/>
              </w:rPr>
            </w:pPr>
            <w:ins w:id="99703"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9E4BA10" w14:textId="77777777" w:rsidR="003A1F27" w:rsidRPr="003A1F27" w:rsidRDefault="003A1F27" w:rsidP="003A1F27">
            <w:pPr>
              <w:spacing w:before="0" w:after="0" w:line="240" w:lineRule="auto"/>
              <w:jc w:val="center"/>
              <w:rPr>
                <w:ins w:id="99704" w:author="pete jones" w:date="2022-01-11T17:05:00Z"/>
                <w:rFonts w:ascii="Calibri" w:hAnsi="Calibri" w:cs="Calibri"/>
                <w:color w:val="000000"/>
                <w:sz w:val="22"/>
                <w:szCs w:val="22"/>
              </w:rPr>
            </w:pPr>
            <w:ins w:id="99705"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C2F46B" w14:textId="77777777" w:rsidR="003A1F27" w:rsidRPr="003A1F27" w:rsidRDefault="003A1F27" w:rsidP="003A1F27">
            <w:pPr>
              <w:spacing w:before="0" w:after="0" w:line="240" w:lineRule="auto"/>
              <w:jc w:val="center"/>
              <w:rPr>
                <w:ins w:id="99706" w:author="pete jones" w:date="2022-01-11T17:05:00Z"/>
                <w:rFonts w:ascii="Calibri" w:hAnsi="Calibri" w:cs="Calibri"/>
                <w:color w:val="000000"/>
                <w:sz w:val="22"/>
                <w:szCs w:val="22"/>
              </w:rPr>
            </w:pPr>
            <w:ins w:id="99707"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0278969" w14:textId="77777777" w:rsidR="003A1F27" w:rsidRPr="003A1F27" w:rsidRDefault="003A1F27" w:rsidP="003A1F27">
            <w:pPr>
              <w:spacing w:before="0" w:after="0" w:line="240" w:lineRule="auto"/>
              <w:jc w:val="center"/>
              <w:rPr>
                <w:ins w:id="99708" w:author="pete jones" w:date="2022-01-11T17:05:00Z"/>
                <w:rFonts w:ascii="Calibri" w:hAnsi="Calibri" w:cs="Calibri"/>
                <w:color w:val="000000"/>
                <w:sz w:val="22"/>
                <w:szCs w:val="22"/>
              </w:rPr>
            </w:pPr>
            <w:ins w:id="99709"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7CF4122" w14:textId="77777777" w:rsidR="003A1F27" w:rsidRPr="003A1F27" w:rsidRDefault="003A1F27" w:rsidP="003A1F27">
            <w:pPr>
              <w:spacing w:before="0" w:after="0" w:line="240" w:lineRule="auto"/>
              <w:jc w:val="center"/>
              <w:rPr>
                <w:ins w:id="99710" w:author="pete jones" w:date="2022-01-11T17:05:00Z"/>
                <w:rFonts w:ascii="Calibri" w:hAnsi="Calibri" w:cs="Calibri"/>
                <w:color w:val="000000"/>
                <w:sz w:val="22"/>
                <w:szCs w:val="22"/>
              </w:rPr>
            </w:pPr>
            <w:ins w:id="99711"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50293D6" w14:textId="77777777" w:rsidR="003A1F27" w:rsidRPr="003A1F27" w:rsidRDefault="003A1F27" w:rsidP="003A1F27">
            <w:pPr>
              <w:spacing w:before="0" w:after="0" w:line="240" w:lineRule="auto"/>
              <w:jc w:val="center"/>
              <w:rPr>
                <w:ins w:id="99712" w:author="pete jones" w:date="2022-01-11T17:05:00Z"/>
                <w:rFonts w:ascii="Calibri" w:hAnsi="Calibri" w:cs="Calibri"/>
                <w:color w:val="000000"/>
                <w:sz w:val="22"/>
                <w:szCs w:val="22"/>
              </w:rPr>
            </w:pPr>
            <w:ins w:id="99713"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EE5475" w14:textId="77777777" w:rsidR="003A1F27" w:rsidRPr="003A1F27" w:rsidRDefault="003A1F27" w:rsidP="003A1F27">
            <w:pPr>
              <w:spacing w:before="0" w:after="0" w:line="240" w:lineRule="auto"/>
              <w:jc w:val="center"/>
              <w:rPr>
                <w:ins w:id="99714" w:author="pete jones" w:date="2022-01-11T17:05:00Z"/>
                <w:rFonts w:ascii="Calibri" w:hAnsi="Calibri" w:cs="Calibri"/>
                <w:color w:val="000000"/>
                <w:sz w:val="22"/>
                <w:szCs w:val="22"/>
              </w:rPr>
            </w:pPr>
            <w:ins w:id="99715"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82ACC91" w14:textId="77777777" w:rsidR="003A1F27" w:rsidRPr="003A1F27" w:rsidRDefault="003A1F27" w:rsidP="003A1F27">
            <w:pPr>
              <w:spacing w:before="0" w:after="0" w:line="240" w:lineRule="auto"/>
              <w:jc w:val="center"/>
              <w:rPr>
                <w:ins w:id="99716" w:author="pete jones" w:date="2022-01-11T17:05:00Z"/>
                <w:rFonts w:ascii="Calibri" w:hAnsi="Calibri" w:cs="Calibri"/>
                <w:color w:val="000000"/>
                <w:sz w:val="22"/>
                <w:szCs w:val="22"/>
              </w:rPr>
            </w:pPr>
            <w:ins w:id="99717" w:author="pete jones" w:date="2022-01-11T17:05:00Z">
              <w:r w:rsidRPr="003A1F27">
                <w:rPr>
                  <w:rFonts w:ascii="Calibri" w:hAnsi="Calibri" w:cs="Calibri"/>
                  <w:color w:val="000000"/>
                  <w:sz w:val="22"/>
                  <w:szCs w:val="22"/>
                </w:rPr>
                <w:t> </w:t>
              </w:r>
            </w:ins>
          </w:p>
        </w:tc>
      </w:tr>
      <w:tr w:rsidR="003A1F27" w:rsidRPr="003A1F27" w14:paraId="51D61048" w14:textId="77777777" w:rsidTr="003A1F27">
        <w:trPr>
          <w:trHeight w:val="300"/>
          <w:ins w:id="99718"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309C1595" w14:textId="77777777" w:rsidR="003A1F27" w:rsidRPr="003A1F27" w:rsidRDefault="003A1F27" w:rsidP="003A1F27">
            <w:pPr>
              <w:spacing w:before="0" w:after="0" w:line="240" w:lineRule="auto"/>
              <w:jc w:val="center"/>
              <w:rPr>
                <w:ins w:id="99719" w:author="pete jones" w:date="2022-01-11T17:05:00Z"/>
                <w:rFonts w:ascii="Calibri" w:hAnsi="Calibri" w:cs="Calibri"/>
                <w:color w:val="000000"/>
                <w:sz w:val="22"/>
                <w:szCs w:val="22"/>
              </w:rPr>
            </w:pPr>
            <w:ins w:id="99720" w:author="pete jones" w:date="2022-01-11T17:05: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6EF4B591" w14:textId="4145FD30" w:rsidR="003A1F27" w:rsidRPr="003A1F27" w:rsidRDefault="003A1F27" w:rsidP="003A1F27">
            <w:pPr>
              <w:spacing w:before="0" w:after="0" w:line="240" w:lineRule="auto"/>
              <w:jc w:val="left"/>
              <w:rPr>
                <w:ins w:id="99721" w:author="pete jones" w:date="2022-01-11T17:05:00Z"/>
                <w:rFonts w:ascii="Calibri" w:hAnsi="Calibri" w:cs="Calibri"/>
                <w:color w:val="000000"/>
                <w:sz w:val="22"/>
                <w:szCs w:val="22"/>
              </w:rPr>
            </w:pPr>
            <w:ins w:id="99722" w:author="pete jones" w:date="2022-01-11T17:05:00Z">
              <w:r w:rsidRPr="003A1F27">
                <w:rPr>
                  <w:rFonts w:ascii="Calibri" w:hAnsi="Calibri" w:cs="Calibri"/>
                  <w:color w:val="000000"/>
                  <w:sz w:val="22"/>
                  <w:szCs w:val="22"/>
                </w:rPr>
                <w:t>Mechanical Engineering: computer</w:t>
              </w:r>
            </w:ins>
            <w:ins w:id="99723" w:author="pete jones" w:date="2022-03-30T12:35:00Z">
              <w:r w:rsidR="00042512">
                <w:rPr>
                  <w:rFonts w:ascii="Calibri" w:hAnsi="Calibri" w:cs="Calibri"/>
                  <w:color w:val="000000"/>
                  <w:sz w:val="22"/>
                  <w:szCs w:val="22"/>
                </w:rPr>
                <w:t>-</w:t>
              </w:r>
            </w:ins>
            <w:ins w:id="99724" w:author="pete jones" w:date="2022-01-11T17:05:00Z">
              <w:r w:rsidRPr="003A1F27">
                <w:rPr>
                  <w:rFonts w:ascii="Calibri" w:hAnsi="Calibri" w:cs="Calibri"/>
                  <w:color w:val="000000"/>
                  <w:sz w:val="22"/>
                  <w:szCs w:val="22"/>
                </w:rPr>
                <w:t>aided engineering (T329) – planned for October 2022</w:t>
              </w:r>
            </w:ins>
          </w:p>
        </w:tc>
        <w:tc>
          <w:tcPr>
            <w:tcW w:w="432" w:type="dxa"/>
            <w:tcBorders>
              <w:top w:val="nil"/>
              <w:left w:val="nil"/>
              <w:bottom w:val="single" w:sz="4" w:space="0" w:color="auto"/>
              <w:right w:val="single" w:sz="4" w:space="0" w:color="auto"/>
            </w:tcBorders>
            <w:shd w:val="clear" w:color="auto" w:fill="auto"/>
            <w:noWrap/>
            <w:vAlign w:val="bottom"/>
            <w:hideMark/>
          </w:tcPr>
          <w:p w14:paraId="3CE65D9C" w14:textId="77777777" w:rsidR="003A1F27" w:rsidRPr="003A1F27" w:rsidRDefault="003A1F27" w:rsidP="003A1F27">
            <w:pPr>
              <w:spacing w:before="0" w:after="0" w:line="240" w:lineRule="auto"/>
              <w:jc w:val="center"/>
              <w:rPr>
                <w:ins w:id="99725" w:author="pete jones" w:date="2022-01-11T17:05:00Z"/>
                <w:rFonts w:ascii="Calibri" w:hAnsi="Calibri" w:cs="Calibri"/>
                <w:color w:val="000000"/>
                <w:sz w:val="22"/>
                <w:szCs w:val="22"/>
              </w:rPr>
            </w:pPr>
            <w:ins w:id="99726" w:author="pete jones" w:date="2022-01-11T17:05: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CA1ECBB" w14:textId="77777777" w:rsidR="003A1F27" w:rsidRPr="003A1F27" w:rsidRDefault="003A1F27" w:rsidP="003A1F27">
            <w:pPr>
              <w:spacing w:before="0" w:after="0" w:line="240" w:lineRule="auto"/>
              <w:jc w:val="center"/>
              <w:rPr>
                <w:ins w:id="99727" w:author="pete jones" w:date="2022-01-11T17:05:00Z"/>
                <w:rFonts w:ascii="Calibri" w:hAnsi="Calibri" w:cs="Calibri"/>
                <w:color w:val="000000"/>
                <w:sz w:val="22"/>
                <w:szCs w:val="22"/>
              </w:rPr>
            </w:pPr>
            <w:ins w:id="99728"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1B03B194" w14:textId="77777777" w:rsidR="003A1F27" w:rsidRPr="003A1F27" w:rsidRDefault="003A1F27" w:rsidP="003A1F27">
            <w:pPr>
              <w:spacing w:before="0" w:after="0" w:line="240" w:lineRule="auto"/>
              <w:jc w:val="center"/>
              <w:rPr>
                <w:ins w:id="99729" w:author="pete jones" w:date="2022-01-11T17:05:00Z"/>
                <w:rFonts w:ascii="Calibri" w:hAnsi="Calibri" w:cs="Calibri"/>
                <w:color w:val="000000"/>
                <w:sz w:val="22"/>
                <w:szCs w:val="22"/>
              </w:rPr>
            </w:pPr>
            <w:ins w:id="99730"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C0471D" w14:textId="77777777" w:rsidR="003A1F27" w:rsidRPr="003A1F27" w:rsidRDefault="003A1F27" w:rsidP="003A1F27">
            <w:pPr>
              <w:spacing w:before="0" w:after="0" w:line="240" w:lineRule="auto"/>
              <w:jc w:val="center"/>
              <w:rPr>
                <w:ins w:id="99731" w:author="pete jones" w:date="2022-01-11T17:05:00Z"/>
                <w:rFonts w:ascii="Calibri" w:hAnsi="Calibri" w:cs="Calibri"/>
                <w:color w:val="000000"/>
                <w:sz w:val="22"/>
                <w:szCs w:val="22"/>
              </w:rPr>
            </w:pPr>
            <w:ins w:id="99732"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6752743" w14:textId="77777777" w:rsidR="003A1F27" w:rsidRPr="003A1F27" w:rsidRDefault="003A1F27" w:rsidP="003A1F27">
            <w:pPr>
              <w:spacing w:before="0" w:after="0" w:line="240" w:lineRule="auto"/>
              <w:jc w:val="center"/>
              <w:rPr>
                <w:ins w:id="99733" w:author="pete jones" w:date="2022-01-11T17:05:00Z"/>
                <w:rFonts w:ascii="Calibri" w:hAnsi="Calibri" w:cs="Calibri"/>
                <w:color w:val="000000"/>
                <w:sz w:val="22"/>
                <w:szCs w:val="22"/>
              </w:rPr>
            </w:pPr>
            <w:ins w:id="99734"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6FF567" w14:textId="77777777" w:rsidR="003A1F27" w:rsidRPr="003A1F27" w:rsidRDefault="003A1F27" w:rsidP="003A1F27">
            <w:pPr>
              <w:spacing w:before="0" w:after="0" w:line="240" w:lineRule="auto"/>
              <w:jc w:val="center"/>
              <w:rPr>
                <w:ins w:id="99735" w:author="pete jones" w:date="2022-01-11T17:05:00Z"/>
                <w:rFonts w:ascii="Calibri" w:hAnsi="Calibri" w:cs="Calibri"/>
                <w:color w:val="000000"/>
                <w:sz w:val="22"/>
                <w:szCs w:val="22"/>
              </w:rPr>
            </w:pPr>
            <w:ins w:id="99736"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2655E0" w14:textId="77777777" w:rsidR="003A1F27" w:rsidRPr="003A1F27" w:rsidRDefault="003A1F27" w:rsidP="003A1F27">
            <w:pPr>
              <w:spacing w:before="0" w:after="0" w:line="240" w:lineRule="auto"/>
              <w:jc w:val="center"/>
              <w:rPr>
                <w:ins w:id="99737" w:author="pete jones" w:date="2022-01-11T17:05:00Z"/>
                <w:rFonts w:ascii="Calibri" w:hAnsi="Calibri" w:cs="Calibri"/>
                <w:color w:val="000000"/>
                <w:sz w:val="22"/>
                <w:szCs w:val="22"/>
              </w:rPr>
            </w:pPr>
            <w:ins w:id="99738"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B923C0" w14:textId="77777777" w:rsidR="003A1F27" w:rsidRPr="003A1F27" w:rsidRDefault="003A1F27" w:rsidP="003A1F27">
            <w:pPr>
              <w:spacing w:before="0" w:after="0" w:line="240" w:lineRule="auto"/>
              <w:jc w:val="center"/>
              <w:rPr>
                <w:ins w:id="99739" w:author="pete jones" w:date="2022-01-11T17:05:00Z"/>
                <w:rFonts w:ascii="Calibri" w:hAnsi="Calibri" w:cs="Calibri"/>
                <w:color w:val="000000"/>
                <w:sz w:val="22"/>
                <w:szCs w:val="22"/>
              </w:rPr>
            </w:pPr>
            <w:ins w:id="99740"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39D717C" w14:textId="77777777" w:rsidR="003A1F27" w:rsidRPr="003A1F27" w:rsidRDefault="003A1F27" w:rsidP="003A1F27">
            <w:pPr>
              <w:spacing w:before="0" w:after="0" w:line="240" w:lineRule="auto"/>
              <w:jc w:val="center"/>
              <w:rPr>
                <w:ins w:id="99741" w:author="pete jones" w:date="2022-01-11T17:05:00Z"/>
                <w:rFonts w:ascii="Calibri" w:hAnsi="Calibri" w:cs="Calibri"/>
                <w:color w:val="000000"/>
                <w:sz w:val="22"/>
                <w:szCs w:val="22"/>
              </w:rPr>
            </w:pPr>
            <w:ins w:id="99742"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A17A219" w14:textId="77777777" w:rsidR="003A1F27" w:rsidRPr="003A1F27" w:rsidRDefault="003A1F27" w:rsidP="003A1F27">
            <w:pPr>
              <w:spacing w:before="0" w:after="0" w:line="240" w:lineRule="auto"/>
              <w:jc w:val="center"/>
              <w:rPr>
                <w:ins w:id="99743" w:author="pete jones" w:date="2022-01-11T17:05:00Z"/>
                <w:rFonts w:ascii="Calibri" w:hAnsi="Calibri" w:cs="Calibri"/>
                <w:color w:val="000000"/>
                <w:sz w:val="22"/>
                <w:szCs w:val="22"/>
              </w:rPr>
            </w:pPr>
            <w:ins w:id="99744"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B28341" w14:textId="77777777" w:rsidR="003A1F27" w:rsidRPr="003A1F27" w:rsidRDefault="003A1F27" w:rsidP="003A1F27">
            <w:pPr>
              <w:spacing w:before="0" w:after="0" w:line="240" w:lineRule="auto"/>
              <w:jc w:val="center"/>
              <w:rPr>
                <w:ins w:id="99745" w:author="pete jones" w:date="2022-01-11T17:05:00Z"/>
                <w:rFonts w:ascii="Calibri" w:hAnsi="Calibri" w:cs="Calibri"/>
                <w:color w:val="000000"/>
                <w:sz w:val="22"/>
                <w:szCs w:val="22"/>
              </w:rPr>
            </w:pPr>
            <w:ins w:id="99746"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6623D4A" w14:textId="77777777" w:rsidR="003A1F27" w:rsidRPr="003A1F27" w:rsidRDefault="003A1F27" w:rsidP="003A1F27">
            <w:pPr>
              <w:spacing w:before="0" w:after="0" w:line="240" w:lineRule="auto"/>
              <w:jc w:val="center"/>
              <w:rPr>
                <w:ins w:id="99747" w:author="pete jones" w:date="2022-01-11T17:05:00Z"/>
                <w:rFonts w:ascii="Calibri" w:hAnsi="Calibri" w:cs="Calibri"/>
                <w:color w:val="000000"/>
                <w:sz w:val="22"/>
                <w:szCs w:val="22"/>
              </w:rPr>
            </w:pPr>
            <w:ins w:id="99748" w:author="pete jones" w:date="2022-01-11T17:05:00Z">
              <w:r w:rsidRPr="003A1F27">
                <w:rPr>
                  <w:rFonts w:ascii="Calibri" w:hAnsi="Calibri" w:cs="Calibri"/>
                  <w:color w:val="000000"/>
                  <w:sz w:val="22"/>
                  <w:szCs w:val="22"/>
                </w:rPr>
                <w:t> </w:t>
              </w:r>
            </w:ins>
          </w:p>
        </w:tc>
      </w:tr>
      <w:tr w:rsidR="003A1F27" w:rsidRPr="003A1F27" w14:paraId="7BF91CD4" w14:textId="77777777" w:rsidTr="003A1F27">
        <w:trPr>
          <w:trHeight w:val="300"/>
          <w:ins w:id="99749"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C3B702D" w14:textId="77777777" w:rsidR="003A1F27" w:rsidRPr="003A1F27" w:rsidRDefault="003A1F27" w:rsidP="003A1F27">
            <w:pPr>
              <w:spacing w:before="0" w:after="0" w:line="240" w:lineRule="auto"/>
              <w:jc w:val="center"/>
              <w:rPr>
                <w:ins w:id="99750" w:author="pete jones" w:date="2022-01-11T17:05:00Z"/>
                <w:rFonts w:ascii="Calibri" w:hAnsi="Calibri" w:cs="Calibri"/>
                <w:color w:val="000000"/>
                <w:sz w:val="22"/>
                <w:szCs w:val="22"/>
              </w:rPr>
            </w:pPr>
            <w:ins w:id="99751" w:author="pete jones" w:date="2022-01-11T17:05: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2F4B35E8" w14:textId="77777777" w:rsidR="003A1F27" w:rsidRPr="003A1F27" w:rsidRDefault="003A1F27" w:rsidP="003A1F27">
            <w:pPr>
              <w:spacing w:before="0" w:after="0" w:line="240" w:lineRule="auto"/>
              <w:jc w:val="left"/>
              <w:rPr>
                <w:ins w:id="99752" w:author="pete jones" w:date="2022-01-11T17:05:00Z"/>
                <w:rFonts w:ascii="Calibri" w:hAnsi="Calibri" w:cs="Calibri"/>
                <w:color w:val="000000"/>
                <w:sz w:val="22"/>
                <w:szCs w:val="22"/>
              </w:rPr>
            </w:pPr>
            <w:ins w:id="99753" w:author="pete jones" w:date="2022-01-11T17:05:00Z">
              <w:r w:rsidRPr="003A1F27">
                <w:rPr>
                  <w:rFonts w:ascii="Calibri" w:hAnsi="Calibri" w:cs="Calibri"/>
                  <w:color w:val="000000"/>
                  <w:sz w:val="22"/>
                  <w:szCs w:val="22"/>
                </w:rPr>
                <w:t>Structural integrity: predicting and assessing performance (T367) – planned for October 2022</w:t>
              </w:r>
            </w:ins>
          </w:p>
        </w:tc>
        <w:tc>
          <w:tcPr>
            <w:tcW w:w="432" w:type="dxa"/>
            <w:tcBorders>
              <w:top w:val="nil"/>
              <w:left w:val="nil"/>
              <w:bottom w:val="single" w:sz="4" w:space="0" w:color="auto"/>
              <w:right w:val="single" w:sz="4" w:space="0" w:color="auto"/>
            </w:tcBorders>
            <w:shd w:val="clear" w:color="auto" w:fill="auto"/>
            <w:noWrap/>
            <w:vAlign w:val="bottom"/>
            <w:hideMark/>
          </w:tcPr>
          <w:p w14:paraId="735FCAA9" w14:textId="77777777" w:rsidR="003A1F27" w:rsidRPr="003A1F27" w:rsidRDefault="003A1F27" w:rsidP="003A1F27">
            <w:pPr>
              <w:spacing w:before="0" w:after="0" w:line="240" w:lineRule="auto"/>
              <w:jc w:val="center"/>
              <w:rPr>
                <w:ins w:id="99754" w:author="pete jones" w:date="2022-01-11T17:05:00Z"/>
                <w:rFonts w:ascii="Calibri" w:hAnsi="Calibri" w:cs="Calibri"/>
                <w:color w:val="000000"/>
                <w:sz w:val="22"/>
                <w:szCs w:val="22"/>
              </w:rPr>
            </w:pPr>
            <w:ins w:id="99755" w:author="pete jones" w:date="2022-01-11T17:05:00Z">
              <w:r w:rsidRPr="003A1F27">
                <w:rPr>
                  <w:rFonts w:ascii="Calibri" w:hAnsi="Calibri" w:cs="Calibri"/>
                  <w:color w:val="000000"/>
                  <w:sz w:val="22"/>
                  <w:szCs w:val="22"/>
                </w:rPr>
                <w:t>S</w:t>
              </w:r>
            </w:ins>
          </w:p>
        </w:tc>
        <w:tc>
          <w:tcPr>
            <w:tcW w:w="424" w:type="dxa"/>
            <w:tcBorders>
              <w:top w:val="nil"/>
              <w:left w:val="nil"/>
              <w:bottom w:val="single" w:sz="4" w:space="0" w:color="auto"/>
              <w:right w:val="single" w:sz="4" w:space="0" w:color="auto"/>
            </w:tcBorders>
            <w:shd w:val="clear" w:color="auto" w:fill="auto"/>
            <w:noWrap/>
            <w:vAlign w:val="bottom"/>
            <w:hideMark/>
          </w:tcPr>
          <w:p w14:paraId="3CEEBD3D" w14:textId="77777777" w:rsidR="003A1F27" w:rsidRPr="003A1F27" w:rsidRDefault="003A1F27" w:rsidP="003A1F27">
            <w:pPr>
              <w:spacing w:before="0" w:after="0" w:line="240" w:lineRule="auto"/>
              <w:jc w:val="center"/>
              <w:rPr>
                <w:ins w:id="99756" w:author="pete jones" w:date="2022-01-11T17:05:00Z"/>
                <w:rFonts w:ascii="Calibri" w:hAnsi="Calibri" w:cs="Calibri"/>
                <w:color w:val="000000"/>
                <w:sz w:val="22"/>
                <w:szCs w:val="22"/>
              </w:rPr>
            </w:pPr>
            <w:ins w:id="99757"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2DDEB324" w14:textId="77777777" w:rsidR="003A1F27" w:rsidRPr="003A1F27" w:rsidRDefault="003A1F27" w:rsidP="003A1F27">
            <w:pPr>
              <w:spacing w:before="0" w:after="0" w:line="240" w:lineRule="auto"/>
              <w:jc w:val="center"/>
              <w:rPr>
                <w:ins w:id="99758" w:author="pete jones" w:date="2022-01-11T17:05:00Z"/>
                <w:rFonts w:ascii="Calibri" w:hAnsi="Calibri" w:cs="Calibri"/>
                <w:color w:val="000000"/>
                <w:sz w:val="22"/>
                <w:szCs w:val="22"/>
              </w:rPr>
            </w:pPr>
            <w:ins w:id="99759"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8B27B8" w14:textId="77777777" w:rsidR="003A1F27" w:rsidRPr="003A1F27" w:rsidRDefault="003A1F27" w:rsidP="003A1F27">
            <w:pPr>
              <w:spacing w:before="0" w:after="0" w:line="240" w:lineRule="auto"/>
              <w:jc w:val="center"/>
              <w:rPr>
                <w:ins w:id="99760" w:author="pete jones" w:date="2022-01-11T17:05:00Z"/>
                <w:rFonts w:ascii="Calibri" w:hAnsi="Calibri" w:cs="Calibri"/>
                <w:color w:val="000000"/>
                <w:sz w:val="22"/>
                <w:szCs w:val="22"/>
              </w:rPr>
            </w:pPr>
            <w:ins w:id="99761"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7FAE2A" w14:textId="77777777" w:rsidR="003A1F27" w:rsidRPr="003A1F27" w:rsidRDefault="003A1F27" w:rsidP="003A1F27">
            <w:pPr>
              <w:spacing w:before="0" w:after="0" w:line="240" w:lineRule="auto"/>
              <w:jc w:val="center"/>
              <w:rPr>
                <w:ins w:id="99762" w:author="pete jones" w:date="2022-01-11T17:05:00Z"/>
                <w:rFonts w:ascii="Calibri" w:hAnsi="Calibri" w:cs="Calibri"/>
                <w:color w:val="000000"/>
                <w:sz w:val="22"/>
                <w:szCs w:val="22"/>
              </w:rPr>
            </w:pPr>
            <w:ins w:id="99763"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9493F72" w14:textId="77777777" w:rsidR="003A1F27" w:rsidRPr="003A1F27" w:rsidRDefault="003A1F27" w:rsidP="003A1F27">
            <w:pPr>
              <w:spacing w:before="0" w:after="0" w:line="240" w:lineRule="auto"/>
              <w:jc w:val="center"/>
              <w:rPr>
                <w:ins w:id="99764" w:author="pete jones" w:date="2022-01-11T17:05:00Z"/>
                <w:rFonts w:ascii="Calibri" w:hAnsi="Calibri" w:cs="Calibri"/>
                <w:color w:val="000000"/>
                <w:sz w:val="22"/>
                <w:szCs w:val="22"/>
              </w:rPr>
            </w:pPr>
            <w:ins w:id="99765"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13EF7A" w14:textId="77777777" w:rsidR="003A1F27" w:rsidRPr="003A1F27" w:rsidRDefault="003A1F27" w:rsidP="003A1F27">
            <w:pPr>
              <w:spacing w:before="0" w:after="0" w:line="240" w:lineRule="auto"/>
              <w:jc w:val="center"/>
              <w:rPr>
                <w:ins w:id="99766" w:author="pete jones" w:date="2022-01-11T17:05:00Z"/>
                <w:rFonts w:ascii="Calibri" w:hAnsi="Calibri" w:cs="Calibri"/>
                <w:color w:val="000000"/>
                <w:sz w:val="22"/>
                <w:szCs w:val="22"/>
              </w:rPr>
            </w:pPr>
            <w:ins w:id="99767"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D6E6DA" w14:textId="77777777" w:rsidR="003A1F27" w:rsidRPr="003A1F27" w:rsidRDefault="003A1F27" w:rsidP="003A1F27">
            <w:pPr>
              <w:spacing w:before="0" w:after="0" w:line="240" w:lineRule="auto"/>
              <w:jc w:val="center"/>
              <w:rPr>
                <w:ins w:id="99768" w:author="pete jones" w:date="2022-01-11T17:05:00Z"/>
                <w:rFonts w:ascii="Calibri" w:hAnsi="Calibri" w:cs="Calibri"/>
                <w:color w:val="000000"/>
                <w:sz w:val="22"/>
                <w:szCs w:val="22"/>
              </w:rPr>
            </w:pPr>
            <w:ins w:id="99769"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62F045" w14:textId="77777777" w:rsidR="003A1F27" w:rsidRPr="003A1F27" w:rsidRDefault="003A1F27" w:rsidP="003A1F27">
            <w:pPr>
              <w:spacing w:before="0" w:after="0" w:line="240" w:lineRule="auto"/>
              <w:jc w:val="center"/>
              <w:rPr>
                <w:ins w:id="99770" w:author="pete jones" w:date="2022-01-11T17:05:00Z"/>
                <w:rFonts w:ascii="Calibri" w:hAnsi="Calibri" w:cs="Calibri"/>
                <w:color w:val="000000"/>
                <w:sz w:val="22"/>
                <w:szCs w:val="22"/>
              </w:rPr>
            </w:pPr>
            <w:ins w:id="99771"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2A84DF3" w14:textId="77777777" w:rsidR="003A1F27" w:rsidRPr="003A1F27" w:rsidRDefault="003A1F27" w:rsidP="003A1F27">
            <w:pPr>
              <w:spacing w:before="0" w:after="0" w:line="240" w:lineRule="auto"/>
              <w:jc w:val="center"/>
              <w:rPr>
                <w:ins w:id="99772" w:author="pete jones" w:date="2022-01-11T17:05:00Z"/>
                <w:rFonts w:ascii="Calibri" w:hAnsi="Calibri" w:cs="Calibri"/>
                <w:color w:val="000000"/>
                <w:sz w:val="22"/>
                <w:szCs w:val="22"/>
              </w:rPr>
            </w:pPr>
            <w:ins w:id="99773"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C336AD" w14:textId="77777777" w:rsidR="003A1F27" w:rsidRPr="003A1F27" w:rsidRDefault="003A1F27" w:rsidP="003A1F27">
            <w:pPr>
              <w:spacing w:before="0" w:after="0" w:line="240" w:lineRule="auto"/>
              <w:jc w:val="center"/>
              <w:rPr>
                <w:ins w:id="99774" w:author="pete jones" w:date="2022-01-11T17:05:00Z"/>
                <w:rFonts w:ascii="Calibri" w:hAnsi="Calibri" w:cs="Calibri"/>
                <w:color w:val="000000"/>
                <w:sz w:val="22"/>
                <w:szCs w:val="22"/>
              </w:rPr>
            </w:pPr>
            <w:ins w:id="99775"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651544B1" w14:textId="77777777" w:rsidR="003A1F27" w:rsidRPr="003A1F27" w:rsidRDefault="003A1F27" w:rsidP="003A1F27">
            <w:pPr>
              <w:spacing w:before="0" w:after="0" w:line="240" w:lineRule="auto"/>
              <w:jc w:val="center"/>
              <w:rPr>
                <w:ins w:id="99776" w:author="pete jones" w:date="2022-01-11T17:05:00Z"/>
                <w:rFonts w:ascii="Calibri" w:hAnsi="Calibri" w:cs="Calibri"/>
                <w:color w:val="000000"/>
                <w:sz w:val="22"/>
                <w:szCs w:val="22"/>
              </w:rPr>
            </w:pPr>
            <w:ins w:id="99777" w:author="pete jones" w:date="2022-01-11T17:05:00Z">
              <w:r w:rsidRPr="003A1F27">
                <w:rPr>
                  <w:rFonts w:ascii="Calibri" w:hAnsi="Calibri" w:cs="Calibri"/>
                  <w:color w:val="000000"/>
                  <w:sz w:val="22"/>
                  <w:szCs w:val="22"/>
                </w:rPr>
                <w:t> </w:t>
              </w:r>
            </w:ins>
          </w:p>
        </w:tc>
      </w:tr>
      <w:tr w:rsidR="003A1F27" w:rsidRPr="003A1F27" w14:paraId="1D38995D" w14:textId="77777777" w:rsidTr="003A1F27">
        <w:trPr>
          <w:trHeight w:val="300"/>
          <w:ins w:id="99778" w:author="pete jones" w:date="2022-01-11T17:05:00Z"/>
        </w:trPr>
        <w:tc>
          <w:tcPr>
            <w:tcW w:w="408" w:type="dxa"/>
            <w:tcBorders>
              <w:top w:val="nil"/>
              <w:left w:val="single" w:sz="8" w:space="0" w:color="auto"/>
              <w:bottom w:val="single" w:sz="4" w:space="0" w:color="auto"/>
              <w:right w:val="single" w:sz="4" w:space="0" w:color="auto"/>
            </w:tcBorders>
            <w:shd w:val="clear" w:color="auto" w:fill="auto"/>
            <w:noWrap/>
            <w:vAlign w:val="center"/>
            <w:hideMark/>
          </w:tcPr>
          <w:p w14:paraId="1ED3EBC0" w14:textId="77777777" w:rsidR="003A1F27" w:rsidRPr="003A1F27" w:rsidRDefault="003A1F27" w:rsidP="003A1F27">
            <w:pPr>
              <w:spacing w:before="0" w:after="0" w:line="240" w:lineRule="auto"/>
              <w:jc w:val="center"/>
              <w:rPr>
                <w:ins w:id="99779" w:author="pete jones" w:date="2022-01-11T17:05:00Z"/>
                <w:rFonts w:ascii="Calibri" w:hAnsi="Calibri" w:cs="Calibri"/>
                <w:color w:val="000000"/>
                <w:sz w:val="22"/>
                <w:szCs w:val="22"/>
              </w:rPr>
            </w:pPr>
            <w:ins w:id="99780" w:author="pete jones" w:date="2022-01-11T17:05: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307EC9B" w14:textId="77777777" w:rsidR="003A1F27" w:rsidRPr="003A1F27" w:rsidRDefault="003A1F27" w:rsidP="003A1F27">
            <w:pPr>
              <w:spacing w:before="0" w:after="0" w:line="240" w:lineRule="auto"/>
              <w:jc w:val="left"/>
              <w:rPr>
                <w:ins w:id="99781" w:author="pete jones" w:date="2022-01-11T17:05:00Z"/>
                <w:rFonts w:ascii="Calibri" w:hAnsi="Calibri" w:cs="Calibri"/>
                <w:color w:val="000000"/>
                <w:sz w:val="22"/>
                <w:szCs w:val="22"/>
              </w:rPr>
            </w:pPr>
            <w:ins w:id="99782" w:author="pete jones" w:date="2022-01-11T17:05:00Z">
              <w:r w:rsidRPr="003A1F27">
                <w:rPr>
                  <w:rFonts w:ascii="Calibri" w:hAnsi="Calibri" w:cs="Calibri"/>
                  <w:color w:val="000000"/>
                  <w:sz w:val="22"/>
                  <w:szCs w:val="22"/>
                </w:rPr>
                <w:t>The engineering project (T452)</w:t>
              </w:r>
            </w:ins>
          </w:p>
        </w:tc>
        <w:tc>
          <w:tcPr>
            <w:tcW w:w="432" w:type="dxa"/>
            <w:tcBorders>
              <w:top w:val="nil"/>
              <w:left w:val="nil"/>
              <w:bottom w:val="single" w:sz="4" w:space="0" w:color="auto"/>
              <w:right w:val="single" w:sz="4" w:space="0" w:color="auto"/>
            </w:tcBorders>
            <w:shd w:val="clear" w:color="auto" w:fill="auto"/>
            <w:noWrap/>
            <w:vAlign w:val="bottom"/>
            <w:hideMark/>
          </w:tcPr>
          <w:p w14:paraId="220CD791" w14:textId="77777777" w:rsidR="003A1F27" w:rsidRPr="003A1F27" w:rsidRDefault="003A1F27" w:rsidP="003A1F27">
            <w:pPr>
              <w:spacing w:before="0" w:after="0" w:line="240" w:lineRule="auto"/>
              <w:jc w:val="center"/>
              <w:rPr>
                <w:ins w:id="99783" w:author="pete jones" w:date="2022-01-11T17:05:00Z"/>
                <w:rFonts w:ascii="Calibri" w:hAnsi="Calibri" w:cs="Calibri"/>
                <w:color w:val="000000"/>
                <w:sz w:val="22"/>
                <w:szCs w:val="22"/>
              </w:rPr>
            </w:pPr>
            <w:ins w:id="99784" w:author="pete jones" w:date="2022-01-11T17:05: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1B6A6AC" w14:textId="77777777" w:rsidR="003A1F27" w:rsidRPr="003A1F27" w:rsidRDefault="003A1F27" w:rsidP="003A1F27">
            <w:pPr>
              <w:spacing w:before="0" w:after="0" w:line="240" w:lineRule="auto"/>
              <w:jc w:val="center"/>
              <w:rPr>
                <w:ins w:id="99785" w:author="pete jones" w:date="2022-01-11T17:05:00Z"/>
                <w:rFonts w:ascii="Calibri" w:hAnsi="Calibri" w:cs="Calibri"/>
                <w:color w:val="000000"/>
                <w:sz w:val="22"/>
                <w:szCs w:val="22"/>
              </w:rPr>
            </w:pPr>
            <w:ins w:id="99786" w:author="pete jones" w:date="2022-01-11T17:05:00Z">
              <w:r w:rsidRPr="003A1F27">
                <w:rPr>
                  <w:rFonts w:ascii="Calibri" w:hAnsi="Calibri" w:cs="Calibri"/>
                  <w:color w:val="000000"/>
                  <w:sz w:val="22"/>
                  <w:szCs w:val="22"/>
                </w:rPr>
                <w:t>30</w:t>
              </w:r>
            </w:ins>
          </w:p>
        </w:tc>
        <w:tc>
          <w:tcPr>
            <w:tcW w:w="432" w:type="dxa"/>
            <w:tcBorders>
              <w:top w:val="nil"/>
              <w:left w:val="nil"/>
              <w:bottom w:val="single" w:sz="4" w:space="0" w:color="auto"/>
              <w:right w:val="single" w:sz="4" w:space="0" w:color="auto"/>
            </w:tcBorders>
            <w:shd w:val="clear" w:color="auto" w:fill="auto"/>
            <w:noWrap/>
            <w:vAlign w:val="bottom"/>
            <w:hideMark/>
          </w:tcPr>
          <w:p w14:paraId="3724FBE3" w14:textId="77777777" w:rsidR="003A1F27" w:rsidRPr="003A1F27" w:rsidRDefault="003A1F27" w:rsidP="003A1F27">
            <w:pPr>
              <w:spacing w:before="0" w:after="0" w:line="240" w:lineRule="auto"/>
              <w:jc w:val="center"/>
              <w:rPr>
                <w:ins w:id="99787" w:author="pete jones" w:date="2022-01-11T17:05:00Z"/>
                <w:rFonts w:ascii="Calibri" w:hAnsi="Calibri" w:cs="Calibri"/>
                <w:color w:val="000000"/>
                <w:sz w:val="22"/>
                <w:szCs w:val="22"/>
              </w:rPr>
            </w:pPr>
            <w:ins w:id="99788"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E0006B" w14:textId="77777777" w:rsidR="003A1F27" w:rsidRPr="003A1F27" w:rsidRDefault="003A1F27" w:rsidP="003A1F27">
            <w:pPr>
              <w:spacing w:before="0" w:after="0" w:line="240" w:lineRule="auto"/>
              <w:jc w:val="center"/>
              <w:rPr>
                <w:ins w:id="99789" w:author="pete jones" w:date="2022-01-11T17:05:00Z"/>
                <w:rFonts w:ascii="Calibri" w:hAnsi="Calibri" w:cs="Calibri"/>
                <w:color w:val="000000"/>
                <w:sz w:val="22"/>
                <w:szCs w:val="22"/>
              </w:rPr>
            </w:pPr>
            <w:ins w:id="99790"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C7CD140" w14:textId="77777777" w:rsidR="003A1F27" w:rsidRPr="003A1F27" w:rsidRDefault="003A1F27" w:rsidP="003A1F27">
            <w:pPr>
              <w:spacing w:before="0" w:after="0" w:line="240" w:lineRule="auto"/>
              <w:jc w:val="center"/>
              <w:rPr>
                <w:ins w:id="99791" w:author="pete jones" w:date="2022-01-11T17:05:00Z"/>
                <w:rFonts w:ascii="Calibri" w:hAnsi="Calibri" w:cs="Calibri"/>
                <w:color w:val="000000"/>
                <w:sz w:val="22"/>
                <w:szCs w:val="22"/>
              </w:rPr>
            </w:pPr>
            <w:ins w:id="99792" w:author="pete jones" w:date="2022-01-11T17:05: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746FEB" w14:textId="77777777" w:rsidR="003A1F27" w:rsidRPr="003A1F27" w:rsidRDefault="003A1F27" w:rsidP="003A1F27">
            <w:pPr>
              <w:spacing w:before="0" w:after="0" w:line="240" w:lineRule="auto"/>
              <w:jc w:val="center"/>
              <w:rPr>
                <w:ins w:id="99793" w:author="pete jones" w:date="2022-01-11T17:05:00Z"/>
                <w:rFonts w:ascii="Calibri" w:hAnsi="Calibri" w:cs="Calibri"/>
                <w:color w:val="000000"/>
                <w:sz w:val="22"/>
                <w:szCs w:val="22"/>
              </w:rPr>
            </w:pPr>
            <w:ins w:id="99794"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CF68B3F" w14:textId="77777777" w:rsidR="003A1F27" w:rsidRPr="003A1F27" w:rsidRDefault="003A1F27" w:rsidP="003A1F27">
            <w:pPr>
              <w:spacing w:before="0" w:after="0" w:line="240" w:lineRule="auto"/>
              <w:jc w:val="center"/>
              <w:rPr>
                <w:ins w:id="99795" w:author="pete jones" w:date="2022-01-11T17:05:00Z"/>
                <w:rFonts w:ascii="Calibri" w:hAnsi="Calibri" w:cs="Calibri"/>
                <w:color w:val="000000"/>
                <w:sz w:val="22"/>
                <w:szCs w:val="22"/>
              </w:rPr>
            </w:pPr>
            <w:ins w:id="99796"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948D9E9" w14:textId="77777777" w:rsidR="003A1F27" w:rsidRPr="003A1F27" w:rsidRDefault="003A1F27" w:rsidP="003A1F27">
            <w:pPr>
              <w:spacing w:before="0" w:after="0" w:line="240" w:lineRule="auto"/>
              <w:jc w:val="center"/>
              <w:rPr>
                <w:ins w:id="99797" w:author="pete jones" w:date="2022-01-11T17:05:00Z"/>
                <w:rFonts w:ascii="Calibri" w:hAnsi="Calibri" w:cs="Calibri"/>
                <w:color w:val="000000"/>
                <w:sz w:val="22"/>
                <w:szCs w:val="22"/>
              </w:rPr>
            </w:pPr>
            <w:ins w:id="99798"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DC9A63" w14:textId="77777777" w:rsidR="003A1F27" w:rsidRPr="003A1F27" w:rsidRDefault="003A1F27" w:rsidP="003A1F27">
            <w:pPr>
              <w:spacing w:before="0" w:after="0" w:line="240" w:lineRule="auto"/>
              <w:jc w:val="center"/>
              <w:rPr>
                <w:ins w:id="99799" w:author="pete jones" w:date="2022-01-11T17:05:00Z"/>
                <w:rFonts w:ascii="Calibri" w:hAnsi="Calibri" w:cs="Calibri"/>
                <w:color w:val="000000"/>
                <w:sz w:val="22"/>
                <w:szCs w:val="22"/>
              </w:rPr>
            </w:pPr>
            <w:ins w:id="99800"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1B7A2B" w14:textId="77777777" w:rsidR="003A1F27" w:rsidRPr="003A1F27" w:rsidRDefault="003A1F27" w:rsidP="003A1F27">
            <w:pPr>
              <w:spacing w:before="0" w:after="0" w:line="240" w:lineRule="auto"/>
              <w:jc w:val="center"/>
              <w:rPr>
                <w:ins w:id="99801" w:author="pete jones" w:date="2022-01-11T17:05:00Z"/>
                <w:rFonts w:ascii="Calibri" w:hAnsi="Calibri" w:cs="Calibri"/>
                <w:color w:val="000000"/>
                <w:sz w:val="22"/>
                <w:szCs w:val="22"/>
              </w:rPr>
            </w:pPr>
            <w:ins w:id="99802" w:author="pete jones" w:date="2022-01-11T17:05: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52A91EC" w14:textId="77777777" w:rsidR="003A1F27" w:rsidRPr="003A1F27" w:rsidRDefault="003A1F27" w:rsidP="003A1F27">
            <w:pPr>
              <w:spacing w:before="0" w:after="0" w:line="240" w:lineRule="auto"/>
              <w:jc w:val="center"/>
              <w:rPr>
                <w:ins w:id="99803" w:author="pete jones" w:date="2022-01-11T17:05:00Z"/>
                <w:rFonts w:ascii="Calibri" w:hAnsi="Calibri" w:cs="Calibri"/>
                <w:color w:val="000000"/>
                <w:sz w:val="22"/>
                <w:szCs w:val="22"/>
              </w:rPr>
            </w:pPr>
            <w:ins w:id="99804" w:author="pete jones" w:date="2022-01-11T17:05: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D2CDD74" w14:textId="77777777" w:rsidR="003A1F27" w:rsidRPr="003A1F27" w:rsidRDefault="003A1F27" w:rsidP="003A1F27">
            <w:pPr>
              <w:spacing w:before="0" w:after="0" w:line="240" w:lineRule="auto"/>
              <w:jc w:val="center"/>
              <w:rPr>
                <w:ins w:id="99805" w:author="pete jones" w:date="2022-01-11T17:05:00Z"/>
                <w:rFonts w:ascii="Calibri" w:hAnsi="Calibri" w:cs="Calibri"/>
                <w:color w:val="000000"/>
                <w:sz w:val="22"/>
                <w:szCs w:val="22"/>
              </w:rPr>
            </w:pPr>
            <w:ins w:id="99806" w:author="pete jones" w:date="2022-01-11T17:05:00Z">
              <w:r w:rsidRPr="003A1F27">
                <w:rPr>
                  <w:rFonts w:ascii="Calibri" w:hAnsi="Calibri" w:cs="Calibri"/>
                  <w:color w:val="000000"/>
                  <w:sz w:val="22"/>
                  <w:szCs w:val="22"/>
                </w:rPr>
                <w:t> </w:t>
              </w:r>
            </w:ins>
          </w:p>
        </w:tc>
      </w:tr>
    </w:tbl>
    <w:p w14:paraId="39DD579F" w14:textId="4B60604E" w:rsidR="003A1F27" w:rsidRDefault="003A1F27" w:rsidP="00406988">
      <w:pPr>
        <w:jc w:val="left"/>
        <w:rPr>
          <w:ins w:id="99807" w:author="pete jones" w:date="2022-01-11T17:06:00Z"/>
        </w:rPr>
      </w:pPr>
    </w:p>
    <w:p w14:paraId="4B5B696D" w14:textId="0CE85351" w:rsidR="003A1F27" w:rsidRDefault="003A1F27" w:rsidP="00406988">
      <w:pPr>
        <w:jc w:val="left"/>
        <w:rPr>
          <w:ins w:id="99808" w:author="pete jones" w:date="2022-01-11T17:06:00Z"/>
        </w:rPr>
      </w:pPr>
    </w:p>
    <w:p w14:paraId="47D1004D" w14:textId="38055474" w:rsidR="003A1F27" w:rsidRDefault="003A1F27" w:rsidP="00406988">
      <w:pPr>
        <w:jc w:val="left"/>
        <w:rPr>
          <w:ins w:id="99809" w:author="pete jones" w:date="2022-01-11T17:06:00Z"/>
        </w:rPr>
      </w:pPr>
    </w:p>
    <w:p w14:paraId="3F85AEBF" w14:textId="77777777" w:rsidR="003A1F27" w:rsidRDefault="003A1F27" w:rsidP="00406988">
      <w:pPr>
        <w:jc w:val="left"/>
        <w:rPr>
          <w:ins w:id="99810" w:author="pete jones" w:date="2022-01-11T17:05:00Z"/>
        </w:rPr>
      </w:pPr>
    </w:p>
    <w:tbl>
      <w:tblPr>
        <w:tblW w:w="10681" w:type="dxa"/>
        <w:tblLook w:val="04A0" w:firstRow="1" w:lastRow="0" w:firstColumn="1" w:lastColumn="0" w:noHBand="0" w:noVBand="1"/>
      </w:tblPr>
      <w:tblGrid>
        <w:gridCol w:w="498"/>
        <w:gridCol w:w="5536"/>
        <w:gridCol w:w="498"/>
        <w:gridCol w:w="498"/>
        <w:gridCol w:w="498"/>
        <w:gridCol w:w="498"/>
        <w:gridCol w:w="498"/>
        <w:gridCol w:w="498"/>
        <w:gridCol w:w="498"/>
        <w:gridCol w:w="498"/>
        <w:gridCol w:w="498"/>
        <w:gridCol w:w="498"/>
        <w:gridCol w:w="498"/>
        <w:gridCol w:w="498"/>
      </w:tblGrid>
      <w:tr w:rsidR="003A1F27" w:rsidRPr="003A1F27" w14:paraId="762B23C3" w14:textId="77777777" w:rsidTr="003A1F27">
        <w:trPr>
          <w:trHeight w:val="300"/>
          <w:ins w:id="99811" w:author="pete jones" w:date="2022-01-11T17:06:00Z"/>
        </w:trPr>
        <w:tc>
          <w:tcPr>
            <w:tcW w:w="400" w:type="dxa"/>
            <w:tcBorders>
              <w:top w:val="nil"/>
              <w:left w:val="nil"/>
              <w:bottom w:val="nil"/>
              <w:right w:val="nil"/>
            </w:tcBorders>
            <w:shd w:val="clear" w:color="auto" w:fill="auto"/>
            <w:noWrap/>
            <w:vAlign w:val="center"/>
            <w:hideMark/>
          </w:tcPr>
          <w:p w14:paraId="5596D223" w14:textId="77777777" w:rsidR="003A1F27" w:rsidRPr="003A1F27" w:rsidRDefault="003A1F27" w:rsidP="003A1F27">
            <w:pPr>
              <w:spacing w:before="0" w:after="0" w:line="240" w:lineRule="auto"/>
              <w:jc w:val="left"/>
              <w:rPr>
                <w:ins w:id="99812" w:author="pete jones" w:date="2022-01-11T17:06:00Z"/>
                <w:rFonts w:ascii="Times New Roman" w:hAnsi="Times New Roman" w:cs="Times New Roman"/>
                <w:sz w:val="20"/>
                <w:szCs w:val="20"/>
              </w:rPr>
            </w:pPr>
          </w:p>
        </w:tc>
        <w:tc>
          <w:tcPr>
            <w:tcW w:w="53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6087297" w14:textId="77777777" w:rsidR="003A1F27" w:rsidRPr="003A1F27" w:rsidRDefault="003A1F27" w:rsidP="003A1F27">
            <w:pPr>
              <w:spacing w:before="0" w:after="0" w:line="240" w:lineRule="auto"/>
              <w:jc w:val="center"/>
              <w:rPr>
                <w:ins w:id="99813" w:author="pete jones" w:date="2022-01-11T17:06:00Z"/>
                <w:rFonts w:ascii="Calibri" w:hAnsi="Calibri" w:cs="Calibri"/>
                <w:b/>
                <w:bCs/>
                <w:color w:val="000000"/>
                <w:sz w:val="32"/>
                <w:szCs w:val="32"/>
              </w:rPr>
            </w:pPr>
            <w:ins w:id="99814" w:author="pete jones" w:date="2022-01-11T17:06:00Z">
              <w:r w:rsidRPr="003A1F27">
                <w:rPr>
                  <w:rFonts w:ascii="Calibri" w:hAnsi="Calibri" w:cs="Calibri"/>
                  <w:b/>
                  <w:bCs/>
                  <w:color w:val="000000"/>
                  <w:sz w:val="32"/>
                  <w:szCs w:val="32"/>
                </w:rPr>
                <w:t>TEDI</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5D20D795" w14:textId="77777777" w:rsidR="003A1F27" w:rsidRPr="003A1F27" w:rsidRDefault="003A1F27" w:rsidP="003A1F27">
            <w:pPr>
              <w:spacing w:before="0" w:after="0" w:line="240" w:lineRule="auto"/>
              <w:jc w:val="right"/>
              <w:rPr>
                <w:ins w:id="99815" w:author="pete jones" w:date="2022-01-11T17:06:00Z"/>
                <w:rFonts w:ascii="Calibri" w:hAnsi="Calibri" w:cs="Calibri"/>
                <w:color w:val="000000"/>
                <w:sz w:val="22"/>
                <w:szCs w:val="22"/>
              </w:rPr>
            </w:pPr>
            <w:ins w:id="99816" w:author="pete jones" w:date="2022-01-11T17:06:00Z">
              <w:r w:rsidRPr="003A1F27">
                <w:rPr>
                  <w:rFonts w:ascii="Calibri" w:hAnsi="Calibri" w:cs="Calibri"/>
                  <w:color w:val="000000"/>
                  <w:sz w:val="22"/>
                  <w:szCs w:val="22"/>
                </w:rPr>
                <w:t>UK Rank O/al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FFB48F8" w14:textId="77777777" w:rsidR="003A1F27" w:rsidRPr="003A1F27" w:rsidRDefault="003A1F27" w:rsidP="003A1F27">
            <w:pPr>
              <w:spacing w:before="0" w:after="0" w:line="240" w:lineRule="auto"/>
              <w:jc w:val="center"/>
              <w:rPr>
                <w:ins w:id="99817" w:author="pete jones" w:date="2022-01-11T17:06:00Z"/>
                <w:rFonts w:ascii="Calibri" w:hAnsi="Calibri" w:cs="Calibri"/>
                <w:color w:val="000000"/>
                <w:sz w:val="22"/>
                <w:szCs w:val="22"/>
              </w:rPr>
            </w:pPr>
            <w:ins w:id="99818" w:author="pete jones" w:date="2022-01-11T17:06:00Z">
              <w:r w:rsidRPr="003A1F27">
                <w:rPr>
                  <w:rFonts w:ascii="Calibri" w:hAnsi="Calibri" w:cs="Calibri"/>
                  <w:color w:val="000000"/>
                  <w:sz w:val="22"/>
                  <w:szCs w:val="22"/>
                </w:rPr>
                <w:t>Not Listed</w:t>
              </w:r>
            </w:ins>
          </w:p>
        </w:tc>
      </w:tr>
      <w:tr w:rsidR="003A1F27" w:rsidRPr="003A1F27" w14:paraId="2114426E" w14:textId="77777777" w:rsidTr="003A1F27">
        <w:trPr>
          <w:trHeight w:val="315"/>
          <w:ins w:id="99819" w:author="pete jones" w:date="2022-01-11T17:06:00Z"/>
        </w:trPr>
        <w:tc>
          <w:tcPr>
            <w:tcW w:w="400" w:type="dxa"/>
            <w:tcBorders>
              <w:top w:val="nil"/>
              <w:left w:val="nil"/>
              <w:bottom w:val="nil"/>
              <w:right w:val="nil"/>
            </w:tcBorders>
            <w:shd w:val="clear" w:color="auto" w:fill="auto"/>
            <w:noWrap/>
            <w:vAlign w:val="center"/>
            <w:hideMark/>
          </w:tcPr>
          <w:p w14:paraId="7007EF97" w14:textId="77777777" w:rsidR="003A1F27" w:rsidRPr="003A1F27" w:rsidRDefault="003A1F27" w:rsidP="003A1F27">
            <w:pPr>
              <w:spacing w:before="0" w:after="0" w:line="240" w:lineRule="auto"/>
              <w:jc w:val="center"/>
              <w:rPr>
                <w:ins w:id="99820" w:author="pete jones" w:date="2022-01-11T17:06: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7B7F6884" w14:textId="77777777" w:rsidR="003A1F27" w:rsidRPr="003A1F27" w:rsidRDefault="003A1F27" w:rsidP="003A1F27">
            <w:pPr>
              <w:spacing w:before="0" w:after="0" w:line="240" w:lineRule="auto"/>
              <w:jc w:val="left"/>
              <w:rPr>
                <w:ins w:id="99821" w:author="pete jones" w:date="2022-01-11T17:06:00Z"/>
                <w:rFonts w:ascii="Calibri" w:hAnsi="Calibri" w:cs="Calibri"/>
                <w:b/>
                <w:bCs/>
                <w:color w:val="000000"/>
                <w:sz w:val="32"/>
                <w:szCs w:val="32"/>
              </w:rPr>
            </w:pPr>
          </w:p>
        </w:tc>
        <w:tc>
          <w:tcPr>
            <w:tcW w:w="2560"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61D9891C" w14:textId="77777777" w:rsidR="003A1F27" w:rsidRPr="003A1F27" w:rsidRDefault="003A1F27" w:rsidP="003A1F27">
            <w:pPr>
              <w:spacing w:before="0" w:after="0" w:line="240" w:lineRule="auto"/>
              <w:jc w:val="right"/>
              <w:rPr>
                <w:ins w:id="99822" w:author="pete jones" w:date="2022-01-11T17:06:00Z"/>
                <w:rFonts w:ascii="Calibri" w:hAnsi="Calibri" w:cs="Calibri"/>
                <w:color w:val="000000"/>
                <w:sz w:val="22"/>
                <w:szCs w:val="22"/>
              </w:rPr>
            </w:pPr>
            <w:ins w:id="99823" w:author="pete jones" w:date="2022-01-11T17:06:00Z">
              <w:r w:rsidRPr="003A1F27">
                <w:rPr>
                  <w:rFonts w:ascii="Calibri" w:hAnsi="Calibri" w:cs="Calibri"/>
                  <w:color w:val="000000"/>
                  <w:sz w:val="22"/>
                  <w:szCs w:val="22"/>
                </w:rPr>
                <w:t>UK Rank Eng</w:t>
              </w:r>
            </w:ins>
          </w:p>
        </w:tc>
        <w:tc>
          <w:tcPr>
            <w:tcW w:w="2401" w:type="dxa"/>
            <w:gridSpan w:val="6"/>
            <w:tcBorders>
              <w:top w:val="single" w:sz="4" w:space="0" w:color="auto"/>
              <w:left w:val="nil"/>
              <w:bottom w:val="single" w:sz="8" w:space="0" w:color="auto"/>
              <w:right w:val="single" w:sz="8" w:space="0" w:color="000000"/>
            </w:tcBorders>
            <w:shd w:val="clear" w:color="auto" w:fill="auto"/>
            <w:noWrap/>
            <w:vAlign w:val="center"/>
            <w:hideMark/>
          </w:tcPr>
          <w:p w14:paraId="716DEC6F" w14:textId="77777777" w:rsidR="003A1F27" w:rsidRPr="003A1F27" w:rsidRDefault="003A1F27" w:rsidP="003A1F27">
            <w:pPr>
              <w:spacing w:before="0" w:after="0" w:line="240" w:lineRule="auto"/>
              <w:jc w:val="center"/>
              <w:rPr>
                <w:ins w:id="99824" w:author="pete jones" w:date="2022-01-11T17:06:00Z"/>
                <w:rFonts w:ascii="Calibri" w:hAnsi="Calibri" w:cs="Calibri"/>
                <w:color w:val="000000"/>
                <w:sz w:val="22"/>
                <w:szCs w:val="22"/>
              </w:rPr>
            </w:pPr>
            <w:ins w:id="99825" w:author="pete jones" w:date="2022-01-11T17:06:00Z">
              <w:r w:rsidRPr="003A1F27">
                <w:rPr>
                  <w:rFonts w:ascii="Calibri" w:hAnsi="Calibri" w:cs="Calibri"/>
                  <w:color w:val="000000"/>
                  <w:sz w:val="22"/>
                  <w:szCs w:val="22"/>
                </w:rPr>
                <w:t>Not Listed</w:t>
              </w:r>
            </w:ins>
          </w:p>
        </w:tc>
      </w:tr>
      <w:tr w:rsidR="003A1F27" w:rsidRPr="003A1F27" w14:paraId="5AC2509D" w14:textId="77777777" w:rsidTr="003A1F27">
        <w:trPr>
          <w:trHeight w:val="315"/>
          <w:ins w:id="99826" w:author="pete jones" w:date="2022-01-11T17:06:00Z"/>
        </w:trPr>
        <w:tc>
          <w:tcPr>
            <w:tcW w:w="400" w:type="dxa"/>
            <w:tcBorders>
              <w:top w:val="nil"/>
              <w:left w:val="nil"/>
              <w:bottom w:val="nil"/>
              <w:right w:val="nil"/>
            </w:tcBorders>
            <w:shd w:val="clear" w:color="auto" w:fill="auto"/>
            <w:noWrap/>
            <w:vAlign w:val="center"/>
            <w:hideMark/>
          </w:tcPr>
          <w:p w14:paraId="21454337" w14:textId="77777777" w:rsidR="003A1F27" w:rsidRPr="003A1F27" w:rsidRDefault="003A1F27" w:rsidP="003A1F27">
            <w:pPr>
              <w:spacing w:before="0" w:after="0" w:line="240" w:lineRule="auto"/>
              <w:jc w:val="center"/>
              <w:rPr>
                <w:ins w:id="99827" w:author="pete jones" w:date="2022-01-11T17:06:00Z"/>
                <w:rFonts w:ascii="Calibri" w:hAnsi="Calibri" w:cs="Calibri"/>
                <w:color w:val="000000"/>
                <w:sz w:val="22"/>
                <w:szCs w:val="22"/>
              </w:rPr>
            </w:pPr>
          </w:p>
        </w:tc>
        <w:tc>
          <w:tcPr>
            <w:tcW w:w="5320" w:type="dxa"/>
            <w:vMerge/>
            <w:tcBorders>
              <w:top w:val="single" w:sz="8" w:space="0" w:color="auto"/>
              <w:left w:val="single" w:sz="8" w:space="0" w:color="auto"/>
              <w:bottom w:val="single" w:sz="8" w:space="0" w:color="000000"/>
              <w:right w:val="single" w:sz="8" w:space="0" w:color="auto"/>
            </w:tcBorders>
            <w:vAlign w:val="center"/>
            <w:hideMark/>
          </w:tcPr>
          <w:p w14:paraId="793052DE" w14:textId="77777777" w:rsidR="003A1F27" w:rsidRPr="003A1F27" w:rsidRDefault="003A1F27" w:rsidP="003A1F27">
            <w:pPr>
              <w:spacing w:before="0" w:after="0" w:line="240" w:lineRule="auto"/>
              <w:jc w:val="left"/>
              <w:rPr>
                <w:ins w:id="99828" w:author="pete jones" w:date="2022-01-11T17:06:00Z"/>
                <w:rFonts w:ascii="Calibri" w:hAnsi="Calibri" w:cs="Calibri"/>
                <w:b/>
                <w:bCs/>
                <w:color w:val="000000"/>
                <w:sz w:val="32"/>
                <w:szCs w:val="32"/>
              </w:rPr>
            </w:pPr>
          </w:p>
        </w:tc>
        <w:tc>
          <w:tcPr>
            <w:tcW w:w="4961" w:type="dxa"/>
            <w:gridSpan w:val="12"/>
            <w:tcBorders>
              <w:top w:val="single" w:sz="8" w:space="0" w:color="auto"/>
              <w:left w:val="nil"/>
              <w:bottom w:val="single" w:sz="8" w:space="0" w:color="auto"/>
              <w:right w:val="single" w:sz="8" w:space="0" w:color="000000"/>
            </w:tcBorders>
            <w:shd w:val="clear" w:color="auto" w:fill="auto"/>
            <w:noWrap/>
            <w:vAlign w:val="center"/>
            <w:hideMark/>
          </w:tcPr>
          <w:p w14:paraId="4DE81033" w14:textId="77777777" w:rsidR="003A1F27" w:rsidRPr="003A1F27" w:rsidRDefault="003A1F27" w:rsidP="003A1F27">
            <w:pPr>
              <w:spacing w:before="0" w:after="0" w:line="240" w:lineRule="auto"/>
              <w:jc w:val="center"/>
              <w:rPr>
                <w:ins w:id="99829" w:author="pete jones" w:date="2022-01-11T17:06:00Z"/>
                <w:rFonts w:ascii="Calibri" w:hAnsi="Calibri" w:cs="Calibri"/>
                <w:b/>
                <w:bCs/>
                <w:i/>
                <w:iCs/>
                <w:color w:val="000000"/>
                <w:sz w:val="22"/>
                <w:szCs w:val="22"/>
              </w:rPr>
            </w:pPr>
            <w:ins w:id="99830" w:author="pete jones" w:date="2022-01-11T17:06:00Z">
              <w:r w:rsidRPr="003A1F27">
                <w:rPr>
                  <w:rFonts w:ascii="Calibri" w:hAnsi="Calibri" w:cs="Calibri"/>
                  <w:b/>
                  <w:bCs/>
                  <w:i/>
                  <w:iCs/>
                  <w:color w:val="000000"/>
                  <w:sz w:val="22"/>
                  <w:szCs w:val="22"/>
                </w:rPr>
                <w:t>Acceptance Criteria</w:t>
              </w:r>
            </w:ins>
          </w:p>
        </w:tc>
      </w:tr>
      <w:tr w:rsidR="003A1F27" w:rsidRPr="003A1F27" w14:paraId="20F1CB1D" w14:textId="77777777" w:rsidTr="003A1F27">
        <w:trPr>
          <w:trHeight w:val="300"/>
          <w:ins w:id="99831" w:author="pete jones" w:date="2022-01-11T17:06:00Z"/>
        </w:trPr>
        <w:tc>
          <w:tcPr>
            <w:tcW w:w="400" w:type="dxa"/>
            <w:tcBorders>
              <w:top w:val="nil"/>
              <w:left w:val="nil"/>
              <w:bottom w:val="nil"/>
              <w:right w:val="nil"/>
            </w:tcBorders>
            <w:shd w:val="clear" w:color="auto" w:fill="auto"/>
            <w:noWrap/>
            <w:vAlign w:val="center"/>
            <w:hideMark/>
          </w:tcPr>
          <w:p w14:paraId="6B9B79F0" w14:textId="77777777" w:rsidR="003A1F27" w:rsidRPr="003A1F27" w:rsidRDefault="003A1F27" w:rsidP="003A1F27">
            <w:pPr>
              <w:spacing w:before="0" w:after="0" w:line="240" w:lineRule="auto"/>
              <w:jc w:val="center"/>
              <w:rPr>
                <w:ins w:id="99832" w:author="pete jones" w:date="2022-01-11T17:06:00Z"/>
                <w:rFonts w:ascii="Calibri" w:hAnsi="Calibri" w:cs="Calibri"/>
                <w:b/>
                <w:bCs/>
                <w:i/>
                <w:iCs/>
                <w:color w:val="000000"/>
                <w:sz w:val="22"/>
                <w:szCs w:val="22"/>
              </w:rPr>
            </w:pPr>
          </w:p>
        </w:tc>
        <w:tc>
          <w:tcPr>
            <w:tcW w:w="5320" w:type="dxa"/>
            <w:vMerge w:val="restart"/>
            <w:tcBorders>
              <w:top w:val="nil"/>
              <w:left w:val="single" w:sz="8" w:space="0" w:color="auto"/>
              <w:bottom w:val="single" w:sz="4" w:space="0" w:color="000000"/>
              <w:right w:val="single" w:sz="8" w:space="0" w:color="auto"/>
            </w:tcBorders>
            <w:shd w:val="clear" w:color="auto" w:fill="auto"/>
            <w:vAlign w:val="center"/>
            <w:hideMark/>
          </w:tcPr>
          <w:p w14:paraId="46A1E366" w14:textId="350EE19F" w:rsidR="003A1F27" w:rsidRPr="003A1F27" w:rsidRDefault="003A1F27" w:rsidP="003A1F27">
            <w:pPr>
              <w:spacing w:before="0" w:after="0" w:line="240" w:lineRule="auto"/>
              <w:jc w:val="left"/>
              <w:rPr>
                <w:ins w:id="99833" w:author="pete jones" w:date="2022-01-11T17:06:00Z"/>
                <w:rFonts w:ascii="Calibri" w:hAnsi="Calibri" w:cs="Calibri"/>
                <w:color w:val="000000"/>
                <w:sz w:val="22"/>
                <w:szCs w:val="22"/>
              </w:rPr>
            </w:pPr>
            <w:ins w:id="99834" w:author="pete jones" w:date="2022-01-11T17:06:00Z">
              <w:r w:rsidRPr="003A1F27">
                <w:rPr>
                  <w:rFonts w:ascii="Calibri" w:hAnsi="Calibri" w:cs="Calibri"/>
                  <w:color w:val="000000"/>
                  <w:sz w:val="22"/>
                  <w:szCs w:val="22"/>
                </w:rPr>
                <w:t xml:space="preserve">Estimated engineering intake 2018 (at 3%) of </w:t>
              </w:r>
            </w:ins>
            <w:ins w:id="99835" w:author="pete jones" w:date="2022-03-30T12:35:00Z">
              <w:r w:rsidR="00042512">
                <w:rPr>
                  <w:rFonts w:ascii="Calibri" w:hAnsi="Calibri" w:cs="Calibri"/>
                  <w:color w:val="000000"/>
                  <w:sz w:val="22"/>
                  <w:szCs w:val="22"/>
                </w:rPr>
                <w:t xml:space="preserve">the </w:t>
              </w:r>
            </w:ins>
            <w:ins w:id="99836" w:author="pete jones" w:date="2022-01-11T17:06:00Z">
              <w:r w:rsidRPr="003A1F27">
                <w:rPr>
                  <w:rFonts w:ascii="Calibri" w:hAnsi="Calibri" w:cs="Calibri"/>
                  <w:color w:val="000000"/>
                  <w:sz w:val="22"/>
                  <w:szCs w:val="22"/>
                </w:rPr>
                <w:t>total institute intake population</w:t>
              </w:r>
            </w:ins>
          </w:p>
        </w:tc>
        <w:tc>
          <w:tcPr>
            <w:tcW w:w="2560"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4B9D9998" w14:textId="77777777" w:rsidR="003A1F27" w:rsidRPr="003A1F27" w:rsidRDefault="003A1F27" w:rsidP="003A1F27">
            <w:pPr>
              <w:spacing w:before="0" w:after="0" w:line="240" w:lineRule="auto"/>
              <w:jc w:val="right"/>
              <w:rPr>
                <w:ins w:id="99837" w:author="pete jones" w:date="2022-01-11T17:06:00Z"/>
                <w:rFonts w:ascii="Calibri" w:hAnsi="Calibri" w:cs="Calibri"/>
                <w:color w:val="000000"/>
                <w:sz w:val="22"/>
                <w:szCs w:val="22"/>
              </w:rPr>
            </w:pPr>
            <w:ins w:id="99838" w:author="pete jones" w:date="2022-01-11T17:06:00Z">
              <w:r w:rsidRPr="003A1F27">
                <w:rPr>
                  <w:rFonts w:ascii="Calibri" w:hAnsi="Calibri" w:cs="Calibri"/>
                  <w:color w:val="000000"/>
                  <w:sz w:val="22"/>
                  <w:szCs w:val="22"/>
                </w:rPr>
                <w:t>A-level</w:t>
              </w:r>
            </w:ins>
          </w:p>
        </w:tc>
        <w:tc>
          <w:tcPr>
            <w:tcW w:w="2401"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781A3861" w14:textId="77777777" w:rsidR="003A1F27" w:rsidRPr="003A1F27" w:rsidRDefault="003A1F27" w:rsidP="003A1F27">
            <w:pPr>
              <w:spacing w:before="0" w:after="0" w:line="240" w:lineRule="auto"/>
              <w:jc w:val="center"/>
              <w:rPr>
                <w:ins w:id="99839" w:author="pete jones" w:date="2022-01-11T17:06:00Z"/>
                <w:rFonts w:ascii="Calibri" w:hAnsi="Calibri" w:cs="Calibri"/>
                <w:color w:val="000000"/>
                <w:sz w:val="22"/>
                <w:szCs w:val="22"/>
              </w:rPr>
            </w:pPr>
            <w:ins w:id="99840" w:author="pete jones" w:date="2022-01-11T17:06:00Z">
              <w:r w:rsidRPr="003A1F27">
                <w:rPr>
                  <w:rFonts w:ascii="Calibri" w:hAnsi="Calibri" w:cs="Calibri"/>
                  <w:color w:val="000000"/>
                  <w:sz w:val="22"/>
                  <w:szCs w:val="22"/>
                </w:rPr>
                <w:t>BBB</w:t>
              </w:r>
            </w:ins>
          </w:p>
        </w:tc>
      </w:tr>
      <w:tr w:rsidR="003A1F27" w:rsidRPr="003A1F27" w14:paraId="2A3D9BDF" w14:textId="77777777" w:rsidTr="003A1F27">
        <w:trPr>
          <w:trHeight w:val="315"/>
          <w:ins w:id="99841" w:author="pete jones" w:date="2022-01-11T17:06:00Z"/>
        </w:trPr>
        <w:tc>
          <w:tcPr>
            <w:tcW w:w="400" w:type="dxa"/>
            <w:tcBorders>
              <w:top w:val="nil"/>
              <w:left w:val="nil"/>
              <w:bottom w:val="nil"/>
              <w:right w:val="nil"/>
            </w:tcBorders>
            <w:shd w:val="clear" w:color="auto" w:fill="auto"/>
            <w:noWrap/>
            <w:vAlign w:val="center"/>
            <w:hideMark/>
          </w:tcPr>
          <w:p w14:paraId="7709E455" w14:textId="77777777" w:rsidR="003A1F27" w:rsidRPr="003A1F27" w:rsidRDefault="003A1F27" w:rsidP="003A1F27">
            <w:pPr>
              <w:spacing w:before="0" w:after="0" w:line="240" w:lineRule="auto"/>
              <w:jc w:val="center"/>
              <w:rPr>
                <w:ins w:id="99842" w:author="pete jones" w:date="2022-01-11T17:06:00Z"/>
                <w:rFonts w:ascii="Calibri" w:hAnsi="Calibri" w:cs="Calibri"/>
                <w:color w:val="000000"/>
                <w:sz w:val="22"/>
                <w:szCs w:val="22"/>
              </w:rPr>
            </w:pPr>
          </w:p>
        </w:tc>
        <w:tc>
          <w:tcPr>
            <w:tcW w:w="5320" w:type="dxa"/>
            <w:vMerge/>
            <w:tcBorders>
              <w:top w:val="nil"/>
              <w:left w:val="single" w:sz="8" w:space="0" w:color="auto"/>
              <w:bottom w:val="single" w:sz="4" w:space="0" w:color="000000"/>
              <w:right w:val="single" w:sz="8" w:space="0" w:color="auto"/>
            </w:tcBorders>
            <w:vAlign w:val="center"/>
            <w:hideMark/>
          </w:tcPr>
          <w:p w14:paraId="5189980C" w14:textId="77777777" w:rsidR="003A1F27" w:rsidRPr="003A1F27" w:rsidRDefault="003A1F27" w:rsidP="003A1F27">
            <w:pPr>
              <w:spacing w:before="0" w:after="0" w:line="240" w:lineRule="auto"/>
              <w:jc w:val="left"/>
              <w:rPr>
                <w:ins w:id="99843" w:author="pete jones" w:date="2022-01-11T17:06:00Z"/>
                <w:rFonts w:ascii="Calibri" w:hAnsi="Calibri" w:cs="Calibri"/>
                <w:color w:val="000000"/>
                <w:sz w:val="22"/>
                <w:szCs w:val="22"/>
              </w:rPr>
            </w:pPr>
          </w:p>
        </w:tc>
        <w:tc>
          <w:tcPr>
            <w:tcW w:w="2560" w:type="dxa"/>
            <w:gridSpan w:val="6"/>
            <w:tcBorders>
              <w:top w:val="single" w:sz="4" w:space="0" w:color="auto"/>
              <w:left w:val="nil"/>
              <w:bottom w:val="nil"/>
              <w:right w:val="single" w:sz="8" w:space="0" w:color="000000"/>
            </w:tcBorders>
            <w:shd w:val="clear" w:color="auto" w:fill="auto"/>
            <w:noWrap/>
            <w:vAlign w:val="center"/>
            <w:hideMark/>
          </w:tcPr>
          <w:p w14:paraId="269AF846" w14:textId="77777777" w:rsidR="003A1F27" w:rsidRPr="003A1F27" w:rsidRDefault="003A1F27" w:rsidP="003A1F27">
            <w:pPr>
              <w:spacing w:before="0" w:after="0" w:line="240" w:lineRule="auto"/>
              <w:jc w:val="right"/>
              <w:rPr>
                <w:ins w:id="99844" w:author="pete jones" w:date="2022-01-11T17:06:00Z"/>
                <w:rFonts w:ascii="Calibri" w:hAnsi="Calibri" w:cs="Calibri"/>
                <w:color w:val="000000"/>
                <w:sz w:val="22"/>
                <w:szCs w:val="22"/>
              </w:rPr>
            </w:pPr>
            <w:ins w:id="99845" w:author="pete jones" w:date="2022-01-11T17:06:00Z">
              <w:r w:rsidRPr="003A1F27">
                <w:rPr>
                  <w:rFonts w:ascii="Calibri" w:hAnsi="Calibri" w:cs="Calibri"/>
                  <w:color w:val="000000"/>
                  <w:sz w:val="22"/>
                  <w:szCs w:val="22"/>
                </w:rPr>
                <w:t>BTEC</w:t>
              </w:r>
            </w:ins>
          </w:p>
        </w:tc>
        <w:tc>
          <w:tcPr>
            <w:tcW w:w="2401" w:type="dxa"/>
            <w:gridSpan w:val="6"/>
            <w:tcBorders>
              <w:top w:val="single" w:sz="4" w:space="0" w:color="auto"/>
              <w:left w:val="nil"/>
              <w:bottom w:val="nil"/>
              <w:right w:val="single" w:sz="8" w:space="0" w:color="000000"/>
            </w:tcBorders>
            <w:shd w:val="clear" w:color="auto" w:fill="auto"/>
            <w:vAlign w:val="center"/>
            <w:hideMark/>
          </w:tcPr>
          <w:p w14:paraId="22336F32" w14:textId="77777777" w:rsidR="003A1F27" w:rsidRPr="003A1F27" w:rsidRDefault="003A1F27" w:rsidP="003A1F27">
            <w:pPr>
              <w:spacing w:before="0" w:after="0" w:line="240" w:lineRule="auto"/>
              <w:jc w:val="center"/>
              <w:rPr>
                <w:ins w:id="99846" w:author="pete jones" w:date="2022-01-11T17:06:00Z"/>
                <w:rFonts w:ascii="Calibri" w:hAnsi="Calibri" w:cs="Calibri"/>
                <w:color w:val="000000"/>
                <w:sz w:val="22"/>
                <w:szCs w:val="22"/>
              </w:rPr>
            </w:pPr>
            <w:ins w:id="99847" w:author="pete jones" w:date="2022-01-11T17:06:00Z">
              <w:r w:rsidRPr="003A1F27">
                <w:rPr>
                  <w:rFonts w:ascii="Calibri" w:hAnsi="Calibri" w:cs="Calibri"/>
                  <w:color w:val="000000"/>
                  <w:sz w:val="22"/>
                  <w:szCs w:val="22"/>
                </w:rPr>
                <w:t>DDM</w:t>
              </w:r>
            </w:ins>
          </w:p>
        </w:tc>
      </w:tr>
      <w:tr w:rsidR="003A1F27" w:rsidRPr="003A1F27" w14:paraId="1D0535D5" w14:textId="77777777" w:rsidTr="003A1F27">
        <w:trPr>
          <w:trHeight w:val="315"/>
          <w:ins w:id="99848" w:author="pete jones" w:date="2022-01-11T17:06:00Z"/>
        </w:trPr>
        <w:tc>
          <w:tcPr>
            <w:tcW w:w="400" w:type="dxa"/>
            <w:tcBorders>
              <w:top w:val="nil"/>
              <w:left w:val="nil"/>
              <w:bottom w:val="nil"/>
              <w:right w:val="nil"/>
            </w:tcBorders>
            <w:shd w:val="clear" w:color="auto" w:fill="auto"/>
            <w:noWrap/>
            <w:vAlign w:val="center"/>
            <w:hideMark/>
          </w:tcPr>
          <w:p w14:paraId="18917129" w14:textId="77777777" w:rsidR="003A1F27" w:rsidRPr="003A1F27" w:rsidRDefault="003A1F27" w:rsidP="003A1F27">
            <w:pPr>
              <w:spacing w:before="0" w:after="0" w:line="240" w:lineRule="auto"/>
              <w:jc w:val="center"/>
              <w:rPr>
                <w:ins w:id="99849" w:author="pete jones" w:date="2022-01-11T17:06:00Z"/>
                <w:rFonts w:ascii="Calibri" w:hAnsi="Calibri" w:cs="Calibri"/>
                <w:color w:val="000000"/>
                <w:sz w:val="22"/>
                <w:szCs w:val="22"/>
              </w:rPr>
            </w:pPr>
          </w:p>
        </w:tc>
        <w:tc>
          <w:tcPr>
            <w:tcW w:w="5320" w:type="dxa"/>
            <w:tcBorders>
              <w:top w:val="nil"/>
              <w:left w:val="single" w:sz="8" w:space="0" w:color="auto"/>
              <w:bottom w:val="single" w:sz="4" w:space="0" w:color="auto"/>
              <w:right w:val="nil"/>
            </w:tcBorders>
            <w:shd w:val="clear" w:color="auto" w:fill="auto"/>
            <w:noWrap/>
            <w:vAlign w:val="center"/>
            <w:hideMark/>
          </w:tcPr>
          <w:p w14:paraId="1EAEFFBF" w14:textId="77777777" w:rsidR="003A1F27" w:rsidRPr="003A1F27" w:rsidRDefault="003A1F27" w:rsidP="003A1F27">
            <w:pPr>
              <w:spacing w:before="0" w:after="0" w:line="240" w:lineRule="auto"/>
              <w:jc w:val="center"/>
              <w:rPr>
                <w:ins w:id="99850" w:author="pete jones" w:date="2022-01-11T17:06:00Z"/>
                <w:rFonts w:ascii="Calibri" w:hAnsi="Calibri" w:cs="Calibri"/>
                <w:b/>
                <w:bCs/>
                <w:color w:val="000000"/>
              </w:rPr>
            </w:pPr>
            <w:ins w:id="99851" w:author="pete jones" w:date="2022-01-11T17:06:00Z">
              <w:r w:rsidRPr="003A1F27">
                <w:rPr>
                  <w:rFonts w:ascii="Calibri" w:hAnsi="Calibri" w:cs="Calibri"/>
                  <w:b/>
                  <w:bCs/>
                  <w:color w:val="000000"/>
                </w:rPr>
                <w:t>No DATA</w:t>
              </w:r>
            </w:ins>
          </w:p>
        </w:tc>
        <w:tc>
          <w:tcPr>
            <w:tcW w:w="2560" w:type="dxa"/>
            <w:gridSpan w:val="6"/>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A9611A9" w14:textId="77777777" w:rsidR="003A1F27" w:rsidRPr="003A1F27" w:rsidRDefault="003A1F27" w:rsidP="003A1F27">
            <w:pPr>
              <w:spacing w:before="0" w:after="0" w:line="240" w:lineRule="auto"/>
              <w:jc w:val="right"/>
              <w:rPr>
                <w:ins w:id="99852" w:author="pete jones" w:date="2022-01-11T17:06:00Z"/>
                <w:rFonts w:ascii="Calibri" w:hAnsi="Calibri" w:cs="Calibri"/>
                <w:color w:val="000000"/>
                <w:sz w:val="22"/>
                <w:szCs w:val="22"/>
              </w:rPr>
            </w:pPr>
            <w:ins w:id="99853" w:author="pete jones" w:date="2022-01-11T17:06:00Z">
              <w:r w:rsidRPr="003A1F27">
                <w:rPr>
                  <w:rFonts w:ascii="Calibri" w:hAnsi="Calibri" w:cs="Calibri"/>
                  <w:color w:val="000000"/>
                  <w:sz w:val="22"/>
                  <w:szCs w:val="22"/>
                </w:rPr>
                <w:t>UCAS POINTS</w:t>
              </w:r>
            </w:ins>
          </w:p>
        </w:tc>
        <w:tc>
          <w:tcPr>
            <w:tcW w:w="2401"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A3060FB" w14:textId="77777777" w:rsidR="003A1F27" w:rsidRPr="003A1F27" w:rsidRDefault="003A1F27" w:rsidP="003A1F27">
            <w:pPr>
              <w:spacing w:before="0" w:after="0" w:line="240" w:lineRule="auto"/>
              <w:jc w:val="center"/>
              <w:rPr>
                <w:ins w:id="99854" w:author="pete jones" w:date="2022-01-11T17:06:00Z"/>
                <w:rFonts w:ascii="Calibri" w:hAnsi="Calibri" w:cs="Calibri"/>
                <w:color w:val="000000"/>
                <w:sz w:val="22"/>
                <w:szCs w:val="22"/>
              </w:rPr>
            </w:pPr>
            <w:ins w:id="99855" w:author="pete jones" w:date="2022-01-11T17:06:00Z">
              <w:r w:rsidRPr="003A1F27">
                <w:rPr>
                  <w:rFonts w:ascii="Calibri" w:hAnsi="Calibri" w:cs="Calibri"/>
                  <w:color w:val="000000"/>
                  <w:sz w:val="22"/>
                  <w:szCs w:val="22"/>
                </w:rPr>
                <w:t>120</w:t>
              </w:r>
            </w:ins>
          </w:p>
        </w:tc>
      </w:tr>
      <w:tr w:rsidR="003A1F27" w:rsidRPr="003A1F27" w14:paraId="4B351AA2" w14:textId="77777777" w:rsidTr="003A1F27">
        <w:trPr>
          <w:trHeight w:val="315"/>
          <w:ins w:id="99856" w:author="pete jones" w:date="2022-01-11T17:06:00Z"/>
        </w:trPr>
        <w:tc>
          <w:tcPr>
            <w:tcW w:w="400" w:type="dxa"/>
            <w:tcBorders>
              <w:top w:val="nil"/>
              <w:left w:val="nil"/>
              <w:bottom w:val="nil"/>
              <w:right w:val="nil"/>
            </w:tcBorders>
            <w:shd w:val="clear" w:color="auto" w:fill="auto"/>
            <w:noWrap/>
            <w:vAlign w:val="center"/>
            <w:hideMark/>
          </w:tcPr>
          <w:p w14:paraId="6BEEEC24" w14:textId="77777777" w:rsidR="003A1F27" w:rsidRPr="003A1F27" w:rsidRDefault="003A1F27" w:rsidP="003A1F27">
            <w:pPr>
              <w:spacing w:before="0" w:after="0" w:line="240" w:lineRule="auto"/>
              <w:jc w:val="center"/>
              <w:rPr>
                <w:ins w:id="99857" w:author="pete jones" w:date="2022-01-11T17:06:00Z"/>
                <w:rFonts w:ascii="Calibri" w:hAnsi="Calibri" w:cs="Calibri"/>
                <w:color w:val="000000"/>
                <w:sz w:val="22"/>
                <w:szCs w:val="22"/>
              </w:rPr>
            </w:pPr>
          </w:p>
        </w:tc>
        <w:tc>
          <w:tcPr>
            <w:tcW w:w="5320" w:type="dxa"/>
            <w:tcBorders>
              <w:top w:val="nil"/>
              <w:left w:val="nil"/>
              <w:bottom w:val="nil"/>
              <w:right w:val="nil"/>
            </w:tcBorders>
            <w:shd w:val="clear" w:color="auto" w:fill="auto"/>
            <w:noWrap/>
            <w:vAlign w:val="bottom"/>
            <w:hideMark/>
          </w:tcPr>
          <w:p w14:paraId="47E61105" w14:textId="1663B7B3" w:rsidR="003A1F27" w:rsidRPr="003A1F27" w:rsidRDefault="003A1F27" w:rsidP="003A1F27">
            <w:pPr>
              <w:spacing w:before="0" w:after="0" w:line="240" w:lineRule="auto"/>
              <w:jc w:val="left"/>
              <w:rPr>
                <w:ins w:id="99858" w:author="pete jones" w:date="2022-01-11T17:06:00Z"/>
                <w:rFonts w:ascii="Calibri" w:hAnsi="Calibri" w:cs="Calibri"/>
                <w:color w:val="000000"/>
                <w:sz w:val="22"/>
                <w:szCs w:val="22"/>
              </w:rPr>
            </w:pPr>
            <w:ins w:id="99859" w:author="pete jones" w:date="2022-01-11T17:06:00Z">
              <w:r w:rsidRPr="003A1F27">
                <w:rPr>
                  <w:rFonts w:ascii="Calibri" w:hAnsi="Calibri" w:cs="Calibri"/>
                  <w:noProof/>
                  <w:color w:val="000000"/>
                  <w:sz w:val="22"/>
                  <w:szCs w:val="22"/>
                </w:rPr>
                <w:drawing>
                  <wp:anchor distT="0" distB="0" distL="114300" distR="114300" simplePos="0" relativeHeight="251754496" behindDoc="0" locked="0" layoutInCell="1" allowOverlap="1" wp14:anchorId="5E1B3A42" wp14:editId="1301EA3A">
                    <wp:simplePos x="0" y="0"/>
                    <wp:positionH relativeFrom="column">
                      <wp:posOffset>0</wp:posOffset>
                    </wp:positionH>
                    <wp:positionV relativeFrom="paragraph">
                      <wp:posOffset>171450</wp:posOffset>
                    </wp:positionV>
                    <wp:extent cx="2524125" cy="923925"/>
                    <wp:effectExtent l="0" t="0" r="9525" b="9525"/>
                    <wp:wrapNone/>
                    <wp:docPr id="66" name="Chart 66">
                      <a:extLst xmlns:a="http://schemas.openxmlformats.org/drawingml/2006/main">
                        <a:ext uri="{FF2B5EF4-FFF2-40B4-BE49-F238E27FC236}">
                          <a16:creationId xmlns:a16="http://schemas.microsoft.com/office/drawing/2014/main" id="{9E7595F9-9ABB-4F49-B381-AE4C85021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0"/>
                      </a:graphicData>
                    </a:graphic>
                    <wp14:sizeRelH relativeFrom="page">
                      <wp14:pctWidth>0</wp14:pctWidth>
                    </wp14:sizeRelH>
                    <wp14:sizeRelV relativeFrom="page">
                      <wp14:pctHeight>0</wp14:pctHeight>
                    </wp14:sizeRelV>
                  </wp:anchor>
                </w:drawing>
              </w:r>
            </w:ins>
          </w:p>
          <w:tbl>
            <w:tblPr>
              <w:tblW w:w="0" w:type="auto"/>
              <w:tblCellSpacing w:w="0" w:type="dxa"/>
              <w:tblCellMar>
                <w:left w:w="0" w:type="dxa"/>
                <w:right w:w="0" w:type="dxa"/>
              </w:tblCellMar>
              <w:tblLook w:val="04A0" w:firstRow="1" w:lastRow="0" w:firstColumn="1" w:lastColumn="0" w:noHBand="0" w:noVBand="1"/>
            </w:tblPr>
            <w:tblGrid>
              <w:gridCol w:w="5300"/>
            </w:tblGrid>
            <w:tr w:rsidR="003A1F27" w:rsidRPr="003A1F27" w14:paraId="7324D3DF" w14:textId="77777777">
              <w:trPr>
                <w:trHeight w:val="315"/>
                <w:tblCellSpacing w:w="0" w:type="dxa"/>
                <w:ins w:id="99860" w:author="pete jones" w:date="2022-01-11T17:06:00Z"/>
              </w:trPr>
              <w:tc>
                <w:tcPr>
                  <w:tcW w:w="52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027D50A" w14:textId="77777777" w:rsidR="003A1F27" w:rsidRPr="003A1F27" w:rsidRDefault="003A1F27" w:rsidP="003A1F27">
                  <w:pPr>
                    <w:spacing w:before="0" w:after="0" w:line="240" w:lineRule="auto"/>
                    <w:jc w:val="left"/>
                    <w:rPr>
                      <w:ins w:id="99861" w:author="pete jones" w:date="2022-01-11T17:06:00Z"/>
                      <w:rFonts w:ascii="Calibri" w:hAnsi="Calibri" w:cs="Calibri"/>
                      <w:b/>
                      <w:bCs/>
                      <w:i/>
                      <w:iCs/>
                      <w:color w:val="000000"/>
                      <w:sz w:val="22"/>
                      <w:szCs w:val="22"/>
                    </w:rPr>
                  </w:pPr>
                  <w:ins w:id="99862" w:author="pete jones" w:date="2022-01-11T17:06:00Z">
                    <w:r w:rsidRPr="003A1F27">
                      <w:rPr>
                        <w:rFonts w:ascii="Calibri" w:hAnsi="Calibri" w:cs="Calibri"/>
                        <w:b/>
                        <w:bCs/>
                        <w:i/>
                        <w:iCs/>
                        <w:color w:val="000000"/>
                        <w:sz w:val="22"/>
                        <w:szCs w:val="22"/>
                      </w:rPr>
                      <w:t>Type of module category</w:t>
                    </w:r>
                  </w:ins>
                </w:p>
              </w:tc>
            </w:tr>
          </w:tbl>
          <w:p w14:paraId="66E0F9C9" w14:textId="77777777" w:rsidR="003A1F27" w:rsidRPr="003A1F27" w:rsidRDefault="003A1F27" w:rsidP="003A1F27">
            <w:pPr>
              <w:spacing w:before="0" w:after="0" w:line="240" w:lineRule="auto"/>
              <w:jc w:val="left"/>
              <w:rPr>
                <w:ins w:id="99863" w:author="pete jones" w:date="2022-01-11T17:06:00Z"/>
                <w:rFonts w:ascii="Calibri" w:hAnsi="Calibri" w:cs="Calibri"/>
                <w:color w:val="000000"/>
                <w:sz w:val="22"/>
                <w:szCs w:val="22"/>
              </w:rPr>
            </w:pPr>
          </w:p>
        </w:tc>
        <w:tc>
          <w:tcPr>
            <w:tcW w:w="432" w:type="dxa"/>
            <w:tcBorders>
              <w:top w:val="nil"/>
              <w:left w:val="nil"/>
              <w:bottom w:val="nil"/>
              <w:right w:val="single" w:sz="8" w:space="0" w:color="auto"/>
            </w:tcBorders>
            <w:shd w:val="clear" w:color="auto" w:fill="auto"/>
            <w:noWrap/>
            <w:vAlign w:val="center"/>
            <w:hideMark/>
          </w:tcPr>
          <w:p w14:paraId="5FDB83E3" w14:textId="77777777" w:rsidR="003A1F27" w:rsidRPr="003A1F27" w:rsidRDefault="003A1F27" w:rsidP="003A1F27">
            <w:pPr>
              <w:spacing w:before="0" w:after="0" w:line="240" w:lineRule="auto"/>
              <w:jc w:val="right"/>
              <w:rPr>
                <w:ins w:id="99864" w:author="pete jones" w:date="2022-01-11T17:06:00Z"/>
                <w:rFonts w:ascii="Calibri" w:hAnsi="Calibri" w:cs="Calibri"/>
                <w:color w:val="000000"/>
                <w:sz w:val="22"/>
                <w:szCs w:val="22"/>
              </w:rPr>
            </w:pPr>
            <w:ins w:id="99865" w:author="pete jones" w:date="2022-01-11T17:06:00Z">
              <w:r w:rsidRPr="003A1F27">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035F7C93" w14:textId="77777777" w:rsidR="003A1F27" w:rsidRPr="003A1F27" w:rsidRDefault="003A1F27" w:rsidP="003A1F27">
            <w:pPr>
              <w:spacing w:before="0" w:after="0" w:line="240" w:lineRule="auto"/>
              <w:jc w:val="right"/>
              <w:rPr>
                <w:ins w:id="99866" w:author="pete jones" w:date="2022-01-11T17:06: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013AD678" w14:textId="77777777" w:rsidR="003A1F27" w:rsidRPr="003A1F27" w:rsidRDefault="003A1F27" w:rsidP="003A1F27">
            <w:pPr>
              <w:spacing w:before="0" w:after="0" w:line="240" w:lineRule="auto"/>
              <w:jc w:val="left"/>
              <w:rPr>
                <w:ins w:id="99867" w:author="pete jones" w:date="2022-01-11T17:0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49425C83" w14:textId="77777777" w:rsidR="003A1F27" w:rsidRPr="003A1F27" w:rsidRDefault="003A1F27" w:rsidP="003A1F27">
            <w:pPr>
              <w:spacing w:before="0" w:after="0" w:line="240" w:lineRule="auto"/>
              <w:jc w:val="left"/>
              <w:rPr>
                <w:ins w:id="99868" w:author="pete jones" w:date="2022-01-11T17:0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11E3D9CC" w14:textId="77777777" w:rsidR="003A1F27" w:rsidRPr="003A1F27" w:rsidRDefault="003A1F27" w:rsidP="003A1F27">
            <w:pPr>
              <w:spacing w:before="0" w:after="0" w:line="240" w:lineRule="auto"/>
              <w:jc w:val="left"/>
              <w:rPr>
                <w:ins w:id="99869" w:author="pete jones" w:date="2022-01-11T17:0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6D271BA2" w14:textId="77777777" w:rsidR="003A1F27" w:rsidRPr="003A1F27" w:rsidRDefault="003A1F27" w:rsidP="003A1F27">
            <w:pPr>
              <w:spacing w:before="0" w:after="0" w:line="240" w:lineRule="auto"/>
              <w:jc w:val="left"/>
              <w:rPr>
                <w:ins w:id="99870"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105BFC5B" w14:textId="77777777" w:rsidR="003A1F27" w:rsidRPr="003A1F27" w:rsidRDefault="003A1F27" w:rsidP="003A1F27">
            <w:pPr>
              <w:spacing w:before="0" w:after="0" w:line="240" w:lineRule="auto"/>
              <w:jc w:val="left"/>
              <w:rPr>
                <w:ins w:id="99871"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3ECF51E" w14:textId="77777777" w:rsidR="003A1F27" w:rsidRPr="003A1F27" w:rsidRDefault="003A1F27" w:rsidP="003A1F27">
            <w:pPr>
              <w:spacing w:before="0" w:after="0" w:line="240" w:lineRule="auto"/>
              <w:jc w:val="center"/>
              <w:rPr>
                <w:ins w:id="99872"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2484535F" w14:textId="77777777" w:rsidR="003A1F27" w:rsidRPr="003A1F27" w:rsidRDefault="003A1F27" w:rsidP="003A1F27">
            <w:pPr>
              <w:spacing w:before="0" w:after="0" w:line="240" w:lineRule="auto"/>
              <w:jc w:val="center"/>
              <w:rPr>
                <w:ins w:id="99873"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37F2454" w14:textId="77777777" w:rsidR="003A1F27" w:rsidRPr="003A1F27" w:rsidRDefault="003A1F27" w:rsidP="003A1F27">
            <w:pPr>
              <w:spacing w:before="0" w:after="0" w:line="240" w:lineRule="auto"/>
              <w:jc w:val="center"/>
              <w:rPr>
                <w:ins w:id="99874"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FA16290" w14:textId="77777777" w:rsidR="003A1F27" w:rsidRPr="003A1F27" w:rsidRDefault="003A1F27" w:rsidP="003A1F27">
            <w:pPr>
              <w:spacing w:before="0" w:after="0" w:line="240" w:lineRule="auto"/>
              <w:jc w:val="center"/>
              <w:rPr>
                <w:ins w:id="99875" w:author="pete jones" w:date="2022-01-11T17:06: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2D4F030F" w14:textId="77777777" w:rsidR="003A1F27" w:rsidRPr="003A1F27" w:rsidRDefault="003A1F27" w:rsidP="003A1F27">
            <w:pPr>
              <w:spacing w:before="0" w:after="0" w:line="240" w:lineRule="auto"/>
              <w:jc w:val="center"/>
              <w:rPr>
                <w:ins w:id="99876" w:author="pete jones" w:date="2022-01-11T17:06:00Z"/>
                <w:rFonts w:ascii="Times New Roman" w:hAnsi="Times New Roman" w:cs="Times New Roman"/>
                <w:sz w:val="20"/>
                <w:szCs w:val="20"/>
              </w:rPr>
            </w:pPr>
          </w:p>
        </w:tc>
      </w:tr>
      <w:tr w:rsidR="003A1F27" w:rsidRPr="003A1F27" w14:paraId="2BB39683" w14:textId="77777777" w:rsidTr="003A1F27">
        <w:trPr>
          <w:trHeight w:val="315"/>
          <w:ins w:id="99877" w:author="pete jones" w:date="2022-01-11T17:06:00Z"/>
        </w:trPr>
        <w:tc>
          <w:tcPr>
            <w:tcW w:w="400" w:type="dxa"/>
            <w:tcBorders>
              <w:top w:val="nil"/>
              <w:left w:val="nil"/>
              <w:bottom w:val="nil"/>
              <w:right w:val="nil"/>
            </w:tcBorders>
            <w:shd w:val="clear" w:color="auto" w:fill="auto"/>
            <w:noWrap/>
            <w:vAlign w:val="center"/>
            <w:hideMark/>
          </w:tcPr>
          <w:p w14:paraId="4F4B9DEE" w14:textId="77777777" w:rsidR="003A1F27" w:rsidRPr="003A1F27" w:rsidRDefault="003A1F27" w:rsidP="003A1F27">
            <w:pPr>
              <w:spacing w:before="0" w:after="0" w:line="240" w:lineRule="auto"/>
              <w:jc w:val="center"/>
              <w:rPr>
                <w:ins w:id="99878" w:author="pete jones" w:date="2022-01-11T17:06: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22F68E93" w14:textId="77777777" w:rsidR="003A1F27" w:rsidRPr="003A1F27" w:rsidRDefault="003A1F27" w:rsidP="003A1F27">
            <w:pPr>
              <w:spacing w:before="0" w:after="0" w:line="240" w:lineRule="auto"/>
              <w:jc w:val="right"/>
              <w:rPr>
                <w:ins w:id="99879" w:author="pete jones" w:date="2022-01-11T17:06:00Z"/>
                <w:rFonts w:ascii="Calibri" w:hAnsi="Calibri" w:cs="Calibri"/>
                <w:sz w:val="22"/>
                <w:szCs w:val="22"/>
              </w:rPr>
            </w:pPr>
            <w:ins w:id="99880" w:author="pete jones" w:date="2022-01-11T17:06:00Z">
              <w:r w:rsidRPr="003A1F27">
                <w:rPr>
                  <w:rFonts w:ascii="Calibri" w:hAnsi="Calibri" w:cs="Calibri"/>
                  <w:sz w:val="22"/>
                  <w:szCs w:val="22"/>
                </w:rPr>
                <w:t>Maths</w:t>
              </w:r>
            </w:ins>
          </w:p>
        </w:tc>
        <w:tc>
          <w:tcPr>
            <w:tcW w:w="432" w:type="dxa"/>
            <w:tcBorders>
              <w:top w:val="single" w:sz="8" w:space="0" w:color="auto"/>
              <w:left w:val="nil"/>
              <w:bottom w:val="single" w:sz="4" w:space="0" w:color="auto"/>
              <w:right w:val="single" w:sz="8" w:space="0" w:color="auto"/>
            </w:tcBorders>
            <w:shd w:val="clear" w:color="auto" w:fill="auto"/>
            <w:noWrap/>
            <w:vAlign w:val="center"/>
            <w:hideMark/>
          </w:tcPr>
          <w:p w14:paraId="67C87272" w14:textId="77777777" w:rsidR="003A1F27" w:rsidRPr="003A1F27" w:rsidRDefault="003A1F27" w:rsidP="003A1F27">
            <w:pPr>
              <w:spacing w:before="0" w:after="0" w:line="240" w:lineRule="auto"/>
              <w:jc w:val="center"/>
              <w:rPr>
                <w:ins w:id="99881" w:author="pete jones" w:date="2022-01-11T17:06:00Z"/>
                <w:rFonts w:ascii="Calibri" w:hAnsi="Calibri" w:cs="Calibri"/>
                <w:color w:val="000000"/>
                <w:sz w:val="22"/>
                <w:szCs w:val="22"/>
              </w:rPr>
            </w:pPr>
            <w:ins w:id="99882" w:author="pete jones" w:date="2022-01-11T17:06:00Z">
              <w:r w:rsidRPr="003A1F27">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0FDB5F7A" w14:textId="77777777" w:rsidR="003A1F27" w:rsidRPr="003A1F27" w:rsidRDefault="003A1F27" w:rsidP="003A1F27">
            <w:pPr>
              <w:spacing w:before="0" w:after="0" w:line="240" w:lineRule="auto"/>
              <w:jc w:val="center"/>
              <w:rPr>
                <w:ins w:id="99883" w:author="pete jones" w:date="2022-01-11T17:06:00Z"/>
                <w:rFonts w:ascii="Calibri" w:hAnsi="Calibri" w:cs="Calibri"/>
                <w:color w:val="000000"/>
                <w:sz w:val="22"/>
                <w:szCs w:val="22"/>
              </w:rPr>
            </w:pPr>
          </w:p>
        </w:tc>
        <w:tc>
          <w:tcPr>
            <w:tcW w:w="432" w:type="dxa"/>
            <w:tcBorders>
              <w:top w:val="nil"/>
              <w:left w:val="nil"/>
              <w:bottom w:val="nil"/>
              <w:right w:val="nil"/>
            </w:tcBorders>
            <w:shd w:val="clear" w:color="auto" w:fill="auto"/>
            <w:noWrap/>
            <w:vAlign w:val="center"/>
            <w:hideMark/>
          </w:tcPr>
          <w:p w14:paraId="6DEA798C" w14:textId="77777777" w:rsidR="003A1F27" w:rsidRPr="003A1F27" w:rsidRDefault="003A1F27" w:rsidP="003A1F27">
            <w:pPr>
              <w:spacing w:before="0" w:after="0" w:line="240" w:lineRule="auto"/>
              <w:jc w:val="left"/>
              <w:rPr>
                <w:ins w:id="99884" w:author="pete jones" w:date="2022-01-11T17:0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center"/>
            <w:hideMark/>
          </w:tcPr>
          <w:p w14:paraId="5745F2D5" w14:textId="77777777" w:rsidR="003A1F27" w:rsidRPr="003A1F27" w:rsidRDefault="003A1F27" w:rsidP="003A1F27">
            <w:pPr>
              <w:spacing w:before="0" w:after="0" w:line="240" w:lineRule="auto"/>
              <w:jc w:val="left"/>
              <w:rPr>
                <w:ins w:id="99885" w:author="pete jones" w:date="2022-01-11T17:0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3181C2B3" w14:textId="77777777" w:rsidR="003A1F27" w:rsidRPr="003A1F27" w:rsidRDefault="003A1F27" w:rsidP="003A1F27">
            <w:pPr>
              <w:spacing w:before="0" w:after="0" w:line="240" w:lineRule="auto"/>
              <w:jc w:val="left"/>
              <w:rPr>
                <w:ins w:id="99886" w:author="pete jones" w:date="2022-01-11T17:06:00Z"/>
                <w:rFonts w:ascii="Times New Roman" w:hAnsi="Times New Roman" w:cs="Times New Roman"/>
                <w:sz w:val="20"/>
                <w:szCs w:val="20"/>
              </w:rPr>
            </w:pPr>
          </w:p>
        </w:tc>
        <w:tc>
          <w:tcPr>
            <w:tcW w:w="424" w:type="dxa"/>
            <w:tcBorders>
              <w:top w:val="nil"/>
              <w:left w:val="nil"/>
              <w:bottom w:val="nil"/>
              <w:right w:val="nil"/>
            </w:tcBorders>
            <w:shd w:val="clear" w:color="auto" w:fill="auto"/>
            <w:noWrap/>
            <w:vAlign w:val="bottom"/>
            <w:hideMark/>
          </w:tcPr>
          <w:p w14:paraId="5A172764" w14:textId="77777777" w:rsidR="003A1F27" w:rsidRPr="003A1F27" w:rsidRDefault="003A1F27" w:rsidP="003A1F27">
            <w:pPr>
              <w:spacing w:before="0" w:after="0" w:line="240" w:lineRule="auto"/>
              <w:jc w:val="left"/>
              <w:rPr>
                <w:ins w:id="99887"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454F036A" w14:textId="77777777" w:rsidR="003A1F27" w:rsidRPr="003A1F27" w:rsidRDefault="003A1F27" w:rsidP="003A1F27">
            <w:pPr>
              <w:spacing w:before="0" w:after="0" w:line="240" w:lineRule="auto"/>
              <w:jc w:val="left"/>
              <w:rPr>
                <w:ins w:id="99888"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bottom"/>
            <w:hideMark/>
          </w:tcPr>
          <w:p w14:paraId="0342DC6B" w14:textId="77777777" w:rsidR="003A1F27" w:rsidRPr="003A1F27" w:rsidRDefault="003A1F27" w:rsidP="003A1F27">
            <w:pPr>
              <w:spacing w:before="0" w:after="0" w:line="240" w:lineRule="auto"/>
              <w:jc w:val="left"/>
              <w:rPr>
                <w:ins w:id="99889"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370E9F5B" w14:textId="77777777" w:rsidR="003A1F27" w:rsidRPr="003A1F27" w:rsidRDefault="003A1F27" w:rsidP="003A1F27">
            <w:pPr>
              <w:spacing w:before="0" w:after="0" w:line="240" w:lineRule="auto"/>
              <w:jc w:val="left"/>
              <w:rPr>
                <w:ins w:id="99890"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47043F86" w14:textId="77777777" w:rsidR="003A1F27" w:rsidRPr="003A1F27" w:rsidRDefault="003A1F27" w:rsidP="003A1F27">
            <w:pPr>
              <w:spacing w:before="0" w:after="0" w:line="240" w:lineRule="auto"/>
              <w:jc w:val="center"/>
              <w:rPr>
                <w:ins w:id="99891" w:author="pete jones" w:date="2022-01-11T17:06:00Z"/>
                <w:rFonts w:ascii="Times New Roman" w:hAnsi="Times New Roman" w:cs="Times New Roman"/>
                <w:sz w:val="20"/>
                <w:szCs w:val="20"/>
              </w:rPr>
            </w:pPr>
          </w:p>
        </w:tc>
        <w:tc>
          <w:tcPr>
            <w:tcW w:w="399" w:type="dxa"/>
            <w:tcBorders>
              <w:top w:val="nil"/>
              <w:left w:val="nil"/>
              <w:bottom w:val="nil"/>
              <w:right w:val="nil"/>
            </w:tcBorders>
            <w:shd w:val="clear" w:color="auto" w:fill="auto"/>
            <w:noWrap/>
            <w:vAlign w:val="center"/>
            <w:hideMark/>
          </w:tcPr>
          <w:p w14:paraId="0905E3E1" w14:textId="77777777" w:rsidR="003A1F27" w:rsidRPr="003A1F27" w:rsidRDefault="003A1F27" w:rsidP="003A1F27">
            <w:pPr>
              <w:spacing w:before="0" w:after="0" w:line="240" w:lineRule="auto"/>
              <w:jc w:val="center"/>
              <w:rPr>
                <w:ins w:id="99892" w:author="pete jones" w:date="2022-01-11T17:06:00Z"/>
                <w:rFonts w:ascii="Times New Roman" w:hAnsi="Times New Roman" w:cs="Times New Roman"/>
                <w:sz w:val="20"/>
                <w:szCs w:val="20"/>
              </w:rPr>
            </w:pPr>
          </w:p>
        </w:tc>
        <w:tc>
          <w:tcPr>
            <w:tcW w:w="406" w:type="dxa"/>
            <w:tcBorders>
              <w:top w:val="nil"/>
              <w:left w:val="nil"/>
              <w:bottom w:val="nil"/>
              <w:right w:val="nil"/>
            </w:tcBorders>
            <w:shd w:val="clear" w:color="auto" w:fill="auto"/>
            <w:noWrap/>
            <w:vAlign w:val="center"/>
            <w:hideMark/>
          </w:tcPr>
          <w:p w14:paraId="4203ED4E" w14:textId="77777777" w:rsidR="003A1F27" w:rsidRPr="003A1F27" w:rsidRDefault="003A1F27" w:rsidP="003A1F27">
            <w:pPr>
              <w:spacing w:before="0" w:after="0" w:line="240" w:lineRule="auto"/>
              <w:jc w:val="center"/>
              <w:rPr>
                <w:ins w:id="99893" w:author="pete jones" w:date="2022-01-11T17:06:00Z"/>
                <w:rFonts w:ascii="Times New Roman" w:hAnsi="Times New Roman" w:cs="Times New Roman"/>
                <w:sz w:val="20"/>
                <w:szCs w:val="20"/>
              </w:rPr>
            </w:pPr>
          </w:p>
        </w:tc>
      </w:tr>
      <w:tr w:rsidR="003A1F27" w:rsidRPr="003A1F27" w14:paraId="35D7F097" w14:textId="77777777" w:rsidTr="003A1F27">
        <w:trPr>
          <w:trHeight w:val="300"/>
          <w:ins w:id="99894" w:author="pete jones" w:date="2022-01-11T17:06:00Z"/>
        </w:trPr>
        <w:tc>
          <w:tcPr>
            <w:tcW w:w="400" w:type="dxa"/>
            <w:tcBorders>
              <w:top w:val="nil"/>
              <w:left w:val="nil"/>
              <w:bottom w:val="nil"/>
              <w:right w:val="nil"/>
            </w:tcBorders>
            <w:shd w:val="clear" w:color="auto" w:fill="auto"/>
            <w:noWrap/>
            <w:vAlign w:val="center"/>
            <w:hideMark/>
          </w:tcPr>
          <w:p w14:paraId="23A1FCE1" w14:textId="77777777" w:rsidR="003A1F27" w:rsidRPr="003A1F27" w:rsidRDefault="003A1F27" w:rsidP="003A1F27">
            <w:pPr>
              <w:spacing w:before="0" w:after="0" w:line="240" w:lineRule="auto"/>
              <w:jc w:val="center"/>
              <w:rPr>
                <w:ins w:id="99895" w:author="pete jones" w:date="2022-01-11T17:06:00Z"/>
                <w:rFonts w:ascii="Times New Roman" w:hAnsi="Times New Roman" w:cs="Times New Roman"/>
                <w:sz w:val="20"/>
                <w:szCs w:val="20"/>
              </w:rPr>
            </w:pPr>
          </w:p>
        </w:tc>
        <w:tc>
          <w:tcPr>
            <w:tcW w:w="5320" w:type="dxa"/>
            <w:tcBorders>
              <w:top w:val="nil"/>
              <w:left w:val="single" w:sz="8" w:space="0" w:color="auto"/>
              <w:bottom w:val="single" w:sz="4" w:space="0" w:color="auto"/>
              <w:right w:val="single" w:sz="8" w:space="0" w:color="auto"/>
            </w:tcBorders>
            <w:shd w:val="clear" w:color="auto" w:fill="auto"/>
            <w:noWrap/>
            <w:vAlign w:val="center"/>
            <w:hideMark/>
          </w:tcPr>
          <w:p w14:paraId="186EFCB0" w14:textId="77777777" w:rsidR="003A1F27" w:rsidRPr="003A1F27" w:rsidRDefault="003A1F27" w:rsidP="003A1F27">
            <w:pPr>
              <w:spacing w:before="0" w:after="0" w:line="240" w:lineRule="auto"/>
              <w:jc w:val="right"/>
              <w:rPr>
                <w:ins w:id="99896" w:author="pete jones" w:date="2022-01-11T17:06:00Z"/>
                <w:rFonts w:ascii="Calibri" w:hAnsi="Calibri" w:cs="Calibri"/>
                <w:sz w:val="22"/>
                <w:szCs w:val="22"/>
              </w:rPr>
            </w:pPr>
            <w:ins w:id="99897" w:author="pete jones" w:date="2022-01-11T17:06:00Z">
              <w:r w:rsidRPr="003A1F27">
                <w:rPr>
                  <w:rFonts w:ascii="Calibri" w:hAnsi="Calibri" w:cs="Calibri"/>
                  <w:sz w:val="22"/>
                  <w:szCs w:val="22"/>
                </w:rPr>
                <w:t>Science</w:t>
              </w:r>
            </w:ins>
          </w:p>
        </w:tc>
        <w:tc>
          <w:tcPr>
            <w:tcW w:w="432" w:type="dxa"/>
            <w:tcBorders>
              <w:top w:val="nil"/>
              <w:left w:val="nil"/>
              <w:bottom w:val="single" w:sz="4" w:space="0" w:color="auto"/>
              <w:right w:val="single" w:sz="8" w:space="0" w:color="auto"/>
            </w:tcBorders>
            <w:shd w:val="clear" w:color="auto" w:fill="auto"/>
            <w:noWrap/>
            <w:vAlign w:val="center"/>
            <w:hideMark/>
          </w:tcPr>
          <w:p w14:paraId="74E0A135" w14:textId="77777777" w:rsidR="003A1F27" w:rsidRPr="003A1F27" w:rsidRDefault="003A1F27" w:rsidP="003A1F27">
            <w:pPr>
              <w:spacing w:before="0" w:after="0" w:line="240" w:lineRule="auto"/>
              <w:jc w:val="center"/>
              <w:rPr>
                <w:ins w:id="99898" w:author="pete jones" w:date="2022-01-11T17:06:00Z"/>
                <w:rFonts w:ascii="Calibri" w:hAnsi="Calibri" w:cs="Calibri"/>
                <w:color w:val="000000"/>
                <w:sz w:val="22"/>
                <w:szCs w:val="22"/>
              </w:rPr>
            </w:pPr>
            <w:ins w:id="99899" w:author="pete jones" w:date="2022-01-11T17:06:00Z">
              <w:r w:rsidRPr="003A1F27">
                <w:rPr>
                  <w:rFonts w:ascii="Calibri" w:hAnsi="Calibri" w:cs="Calibri"/>
                  <w:color w:val="000000"/>
                  <w:sz w:val="22"/>
                  <w:szCs w:val="22"/>
                </w:rPr>
                <w:t> </w:t>
              </w:r>
            </w:ins>
          </w:p>
        </w:tc>
        <w:tc>
          <w:tcPr>
            <w:tcW w:w="424" w:type="dxa"/>
            <w:tcBorders>
              <w:top w:val="nil"/>
              <w:left w:val="nil"/>
              <w:bottom w:val="nil"/>
              <w:right w:val="nil"/>
            </w:tcBorders>
            <w:shd w:val="clear" w:color="auto" w:fill="auto"/>
            <w:noWrap/>
            <w:vAlign w:val="center"/>
            <w:hideMark/>
          </w:tcPr>
          <w:p w14:paraId="68957413" w14:textId="77777777" w:rsidR="003A1F27" w:rsidRPr="003A1F27" w:rsidRDefault="003A1F27" w:rsidP="003A1F27">
            <w:pPr>
              <w:spacing w:before="0" w:after="0" w:line="240" w:lineRule="auto"/>
              <w:jc w:val="center"/>
              <w:rPr>
                <w:ins w:id="99900" w:author="pete jones" w:date="2022-01-11T17:06:00Z"/>
                <w:rFonts w:ascii="Calibri" w:hAnsi="Calibri" w:cs="Calibri"/>
                <w:color w:val="000000"/>
                <w:sz w:val="22"/>
                <w:szCs w:val="22"/>
              </w:rPr>
            </w:pPr>
          </w:p>
        </w:tc>
        <w:tc>
          <w:tcPr>
            <w:tcW w:w="432"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4892E6A0" w14:textId="77777777" w:rsidR="003A1F27" w:rsidRPr="003A1F27" w:rsidRDefault="003A1F27" w:rsidP="003A1F27">
            <w:pPr>
              <w:spacing w:before="0" w:after="0" w:line="240" w:lineRule="auto"/>
              <w:jc w:val="center"/>
              <w:rPr>
                <w:ins w:id="99901" w:author="pete jones" w:date="2022-01-11T17:06:00Z"/>
                <w:rFonts w:ascii="Calibri" w:hAnsi="Calibri" w:cs="Calibri"/>
                <w:color w:val="000000"/>
                <w:sz w:val="22"/>
                <w:szCs w:val="22"/>
              </w:rPr>
            </w:pPr>
            <w:ins w:id="99902" w:author="pete jones" w:date="2022-01-11T17:06:00Z">
              <w:r w:rsidRPr="003A1F27">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46A66D47" w14:textId="77777777" w:rsidR="003A1F27" w:rsidRPr="003A1F27" w:rsidRDefault="003A1F27" w:rsidP="003A1F27">
            <w:pPr>
              <w:spacing w:before="0" w:after="0" w:line="240" w:lineRule="auto"/>
              <w:jc w:val="center"/>
              <w:rPr>
                <w:ins w:id="99903" w:author="pete jones" w:date="2022-01-11T17:06:00Z"/>
                <w:rFonts w:ascii="Calibri" w:hAnsi="Calibri" w:cs="Calibri"/>
                <w:color w:val="000000"/>
                <w:sz w:val="22"/>
                <w:szCs w:val="22"/>
              </w:rPr>
            </w:pPr>
            <w:ins w:id="99904" w:author="pete jones" w:date="2022-01-11T17:06:00Z">
              <w:r w:rsidRPr="003A1F27">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9BB1EDF" w14:textId="77777777" w:rsidR="003A1F27" w:rsidRPr="003A1F27" w:rsidRDefault="003A1F27" w:rsidP="003A1F27">
            <w:pPr>
              <w:spacing w:before="0" w:after="0" w:line="240" w:lineRule="auto"/>
              <w:jc w:val="center"/>
              <w:rPr>
                <w:ins w:id="99905" w:author="pete jones" w:date="2022-01-11T17:06:00Z"/>
                <w:rFonts w:ascii="Calibri" w:hAnsi="Calibri" w:cs="Calibri"/>
                <w:color w:val="000000"/>
                <w:sz w:val="22"/>
                <w:szCs w:val="22"/>
              </w:rPr>
            </w:pPr>
            <w:ins w:id="99906" w:author="pete jones" w:date="2022-01-11T17:06:00Z">
              <w:r w:rsidRPr="003A1F27">
                <w:rPr>
                  <w:rFonts w:ascii="Calibri" w:hAnsi="Calibri" w:cs="Calibri"/>
                  <w:color w:val="000000"/>
                  <w:sz w:val="22"/>
                  <w:szCs w:val="22"/>
                </w:rPr>
                <w:t>N/A</w:t>
              </w:r>
            </w:ins>
          </w:p>
        </w:tc>
        <w:tc>
          <w:tcPr>
            <w:tcW w:w="424"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A9C484D" w14:textId="77777777" w:rsidR="003A1F27" w:rsidRPr="003A1F27" w:rsidRDefault="003A1F27" w:rsidP="003A1F27">
            <w:pPr>
              <w:spacing w:before="0" w:after="0" w:line="240" w:lineRule="auto"/>
              <w:jc w:val="center"/>
              <w:rPr>
                <w:ins w:id="99907" w:author="pete jones" w:date="2022-01-11T17:06:00Z"/>
                <w:rFonts w:ascii="Calibri" w:hAnsi="Calibri" w:cs="Calibri"/>
                <w:color w:val="000000"/>
                <w:sz w:val="22"/>
                <w:szCs w:val="22"/>
              </w:rPr>
            </w:pPr>
            <w:ins w:id="99908" w:author="pete jones" w:date="2022-01-11T17:06:00Z">
              <w:r w:rsidRPr="003A1F27">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88E6C0A" w14:textId="77777777" w:rsidR="003A1F27" w:rsidRPr="003A1F27" w:rsidRDefault="003A1F27" w:rsidP="003A1F27">
            <w:pPr>
              <w:spacing w:before="0" w:after="0" w:line="240" w:lineRule="auto"/>
              <w:jc w:val="center"/>
              <w:rPr>
                <w:ins w:id="99909" w:author="pete jones" w:date="2022-01-11T17:06:00Z"/>
                <w:rFonts w:ascii="Calibri" w:hAnsi="Calibri" w:cs="Calibri"/>
                <w:color w:val="000000"/>
                <w:sz w:val="22"/>
                <w:szCs w:val="22"/>
              </w:rPr>
            </w:pPr>
            <w:ins w:id="99910" w:author="pete jones" w:date="2022-01-11T17:06:00Z">
              <w:r w:rsidRPr="003A1F27">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0AD3B312" w14:textId="77777777" w:rsidR="003A1F27" w:rsidRPr="003A1F27" w:rsidRDefault="003A1F27" w:rsidP="003A1F27">
            <w:pPr>
              <w:spacing w:before="0" w:after="0" w:line="240" w:lineRule="auto"/>
              <w:jc w:val="center"/>
              <w:rPr>
                <w:ins w:id="99911" w:author="pete jones" w:date="2022-01-11T17:06:00Z"/>
                <w:rFonts w:ascii="Calibri" w:hAnsi="Calibri" w:cs="Calibri"/>
                <w:color w:val="000000"/>
                <w:sz w:val="22"/>
                <w:szCs w:val="22"/>
              </w:rPr>
            </w:pPr>
            <w:ins w:id="99912" w:author="pete jones" w:date="2022-01-11T17:06:00Z">
              <w:r w:rsidRPr="003A1F27">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768981B1" w14:textId="77777777" w:rsidR="003A1F27" w:rsidRPr="003A1F27" w:rsidRDefault="003A1F27" w:rsidP="003A1F27">
            <w:pPr>
              <w:spacing w:before="0" w:after="0" w:line="240" w:lineRule="auto"/>
              <w:jc w:val="center"/>
              <w:rPr>
                <w:ins w:id="99913" w:author="pete jones" w:date="2022-01-11T17:06:00Z"/>
                <w:rFonts w:ascii="Calibri" w:hAnsi="Calibri" w:cs="Calibri"/>
                <w:color w:val="000000"/>
                <w:sz w:val="22"/>
                <w:szCs w:val="22"/>
              </w:rPr>
            </w:pPr>
            <w:ins w:id="99914" w:author="pete jones" w:date="2022-01-11T17:06:00Z">
              <w:r w:rsidRPr="003A1F27">
                <w:rPr>
                  <w:rFonts w:ascii="Calibri" w:hAnsi="Calibri" w:cs="Calibri"/>
                  <w:color w:val="000000"/>
                  <w:sz w:val="22"/>
                  <w:szCs w:val="22"/>
                </w:rPr>
                <w:t> </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441606F" w14:textId="77777777" w:rsidR="003A1F27" w:rsidRPr="003A1F27" w:rsidRDefault="003A1F27" w:rsidP="003A1F27">
            <w:pPr>
              <w:spacing w:before="0" w:after="0" w:line="240" w:lineRule="auto"/>
              <w:jc w:val="center"/>
              <w:rPr>
                <w:ins w:id="99915" w:author="pete jones" w:date="2022-01-11T17:06:00Z"/>
                <w:rFonts w:ascii="Calibri" w:hAnsi="Calibri" w:cs="Calibri"/>
                <w:color w:val="000000"/>
                <w:sz w:val="22"/>
                <w:szCs w:val="22"/>
              </w:rPr>
            </w:pPr>
            <w:ins w:id="99916" w:author="pete jones" w:date="2022-01-11T17:06:00Z">
              <w:r w:rsidRPr="003A1F27">
                <w:rPr>
                  <w:rFonts w:ascii="Calibri" w:hAnsi="Calibri" w:cs="Calibri"/>
                  <w:color w:val="000000"/>
                  <w:sz w:val="22"/>
                  <w:szCs w:val="22"/>
                </w:rPr>
                <w:t>N/A</w:t>
              </w:r>
            </w:ins>
          </w:p>
        </w:tc>
        <w:tc>
          <w:tcPr>
            <w:tcW w:w="399"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2B1D42FD" w14:textId="77777777" w:rsidR="003A1F27" w:rsidRPr="003A1F27" w:rsidRDefault="003A1F27" w:rsidP="003A1F27">
            <w:pPr>
              <w:spacing w:before="0" w:after="0" w:line="240" w:lineRule="auto"/>
              <w:jc w:val="center"/>
              <w:rPr>
                <w:ins w:id="99917" w:author="pete jones" w:date="2022-01-11T17:06:00Z"/>
                <w:rFonts w:ascii="Calibri" w:hAnsi="Calibri" w:cs="Calibri"/>
                <w:color w:val="000000"/>
                <w:sz w:val="22"/>
                <w:szCs w:val="22"/>
              </w:rPr>
            </w:pPr>
            <w:ins w:id="99918" w:author="pete jones" w:date="2022-01-11T17:06:00Z">
              <w:r w:rsidRPr="003A1F27">
                <w:rPr>
                  <w:rFonts w:ascii="Calibri" w:hAnsi="Calibri" w:cs="Calibri"/>
                  <w:color w:val="000000"/>
                  <w:sz w:val="22"/>
                  <w:szCs w:val="22"/>
                </w:rPr>
                <w:t>N/A</w:t>
              </w:r>
            </w:ins>
          </w:p>
        </w:tc>
        <w:tc>
          <w:tcPr>
            <w:tcW w:w="406" w:type="dxa"/>
            <w:vMerge w:val="restart"/>
            <w:tcBorders>
              <w:top w:val="single" w:sz="8" w:space="0" w:color="auto"/>
              <w:left w:val="single" w:sz="4" w:space="0" w:color="auto"/>
              <w:bottom w:val="single" w:sz="8" w:space="0" w:color="000000"/>
              <w:right w:val="single" w:sz="4" w:space="0" w:color="auto"/>
            </w:tcBorders>
            <w:shd w:val="clear" w:color="auto" w:fill="auto"/>
            <w:noWrap/>
            <w:textDirection w:val="btLr"/>
            <w:vAlign w:val="center"/>
            <w:hideMark/>
          </w:tcPr>
          <w:p w14:paraId="1C9FB463" w14:textId="77777777" w:rsidR="003A1F27" w:rsidRPr="003A1F27" w:rsidRDefault="003A1F27" w:rsidP="003A1F27">
            <w:pPr>
              <w:spacing w:before="0" w:after="0" w:line="240" w:lineRule="auto"/>
              <w:jc w:val="center"/>
              <w:rPr>
                <w:ins w:id="99919" w:author="pete jones" w:date="2022-01-11T17:06:00Z"/>
                <w:rFonts w:ascii="Calibri" w:hAnsi="Calibri" w:cs="Calibri"/>
                <w:color w:val="000000"/>
                <w:sz w:val="22"/>
                <w:szCs w:val="22"/>
              </w:rPr>
            </w:pPr>
            <w:ins w:id="99920" w:author="pete jones" w:date="2022-01-11T17:06:00Z">
              <w:r w:rsidRPr="003A1F27">
                <w:rPr>
                  <w:rFonts w:ascii="Calibri" w:hAnsi="Calibri" w:cs="Calibri"/>
                  <w:color w:val="000000"/>
                  <w:sz w:val="22"/>
                  <w:szCs w:val="22"/>
                </w:rPr>
                <w:t>N/A</w:t>
              </w:r>
            </w:ins>
          </w:p>
        </w:tc>
      </w:tr>
      <w:tr w:rsidR="003A1F27" w:rsidRPr="003A1F27" w14:paraId="130ACA9B" w14:textId="77777777" w:rsidTr="003A1F27">
        <w:trPr>
          <w:trHeight w:val="315"/>
          <w:ins w:id="99921" w:author="pete jones" w:date="2022-01-11T17:06:00Z"/>
        </w:trPr>
        <w:tc>
          <w:tcPr>
            <w:tcW w:w="400" w:type="dxa"/>
            <w:tcBorders>
              <w:top w:val="nil"/>
              <w:left w:val="nil"/>
              <w:bottom w:val="nil"/>
              <w:right w:val="nil"/>
            </w:tcBorders>
            <w:shd w:val="clear" w:color="auto" w:fill="auto"/>
            <w:noWrap/>
            <w:vAlign w:val="center"/>
            <w:hideMark/>
          </w:tcPr>
          <w:p w14:paraId="3835944B" w14:textId="77777777" w:rsidR="003A1F27" w:rsidRPr="003A1F27" w:rsidRDefault="003A1F27" w:rsidP="003A1F27">
            <w:pPr>
              <w:spacing w:before="0" w:after="0" w:line="240" w:lineRule="auto"/>
              <w:jc w:val="center"/>
              <w:rPr>
                <w:ins w:id="99922" w:author="pete jones" w:date="2022-01-11T17:06:00Z"/>
                <w:rFonts w:ascii="Calibri" w:hAnsi="Calibri" w:cs="Calibri"/>
                <w:color w:val="FFFFFF"/>
                <w:sz w:val="22"/>
                <w:szCs w:val="22"/>
              </w:rPr>
            </w:pPr>
            <w:ins w:id="99923" w:author="pete jones" w:date="2022-01-11T17:06:00Z">
              <w:r w:rsidRPr="003A1F27">
                <w:rPr>
                  <w:rFonts w:ascii="Calibri" w:hAnsi="Calibri" w:cs="Calibri"/>
                  <w:color w:val="FFFFFF"/>
                  <w:sz w:val="22"/>
                  <w:szCs w:val="22"/>
                </w:rPr>
                <w:t>4</w:t>
              </w:r>
            </w:ins>
          </w:p>
        </w:tc>
        <w:tc>
          <w:tcPr>
            <w:tcW w:w="5320" w:type="dxa"/>
            <w:tcBorders>
              <w:top w:val="nil"/>
              <w:left w:val="single" w:sz="8" w:space="0" w:color="auto"/>
              <w:bottom w:val="single" w:sz="4" w:space="0" w:color="auto"/>
              <w:right w:val="single" w:sz="8" w:space="0" w:color="auto"/>
            </w:tcBorders>
            <w:shd w:val="clear" w:color="auto" w:fill="auto"/>
            <w:noWrap/>
            <w:vAlign w:val="bottom"/>
            <w:hideMark/>
          </w:tcPr>
          <w:p w14:paraId="7A86C700" w14:textId="77777777" w:rsidR="003A1F27" w:rsidRPr="003A1F27" w:rsidRDefault="003A1F27" w:rsidP="003A1F27">
            <w:pPr>
              <w:spacing w:before="0" w:after="0" w:line="240" w:lineRule="auto"/>
              <w:jc w:val="right"/>
              <w:rPr>
                <w:ins w:id="99924" w:author="pete jones" w:date="2022-01-11T17:06:00Z"/>
                <w:rFonts w:ascii="Calibri" w:hAnsi="Calibri" w:cs="Calibri"/>
                <w:sz w:val="22"/>
                <w:szCs w:val="22"/>
              </w:rPr>
            </w:pPr>
            <w:ins w:id="99925" w:author="pete jones" w:date="2022-01-11T17:06:00Z">
              <w:r w:rsidRPr="003A1F27">
                <w:rPr>
                  <w:rFonts w:ascii="Calibri" w:hAnsi="Calibri" w:cs="Calibri"/>
                  <w:sz w:val="22"/>
                  <w:szCs w:val="22"/>
                </w:rPr>
                <w:t>Technology</w:t>
              </w:r>
            </w:ins>
          </w:p>
        </w:tc>
        <w:tc>
          <w:tcPr>
            <w:tcW w:w="432" w:type="dxa"/>
            <w:tcBorders>
              <w:top w:val="nil"/>
              <w:left w:val="nil"/>
              <w:bottom w:val="single" w:sz="4" w:space="0" w:color="auto"/>
              <w:right w:val="single" w:sz="8" w:space="0" w:color="auto"/>
            </w:tcBorders>
            <w:shd w:val="clear" w:color="auto" w:fill="auto"/>
            <w:noWrap/>
            <w:vAlign w:val="bottom"/>
            <w:hideMark/>
          </w:tcPr>
          <w:p w14:paraId="1F8D4F53" w14:textId="77777777" w:rsidR="003A1F27" w:rsidRPr="003A1F27" w:rsidRDefault="003A1F27" w:rsidP="003A1F27">
            <w:pPr>
              <w:spacing w:before="0" w:after="0" w:line="240" w:lineRule="auto"/>
              <w:jc w:val="center"/>
              <w:rPr>
                <w:ins w:id="99926" w:author="pete jones" w:date="2022-01-11T17:06:00Z"/>
                <w:rFonts w:ascii="Calibri" w:hAnsi="Calibri" w:cs="Calibri"/>
                <w:sz w:val="22"/>
                <w:szCs w:val="22"/>
              </w:rPr>
            </w:pPr>
            <w:ins w:id="99927" w:author="pete jones" w:date="2022-01-11T17:06:00Z">
              <w:r w:rsidRPr="003A1F27">
                <w:rPr>
                  <w:rFonts w:ascii="Calibri" w:hAnsi="Calibri" w:cs="Calibri"/>
                  <w:sz w:val="22"/>
                  <w:szCs w:val="22"/>
                </w:rPr>
                <w:t>7</w:t>
              </w:r>
            </w:ins>
          </w:p>
        </w:tc>
        <w:tc>
          <w:tcPr>
            <w:tcW w:w="424" w:type="dxa"/>
            <w:tcBorders>
              <w:top w:val="nil"/>
              <w:left w:val="nil"/>
              <w:bottom w:val="nil"/>
              <w:right w:val="nil"/>
            </w:tcBorders>
            <w:shd w:val="clear" w:color="auto" w:fill="auto"/>
            <w:noWrap/>
            <w:vAlign w:val="bottom"/>
            <w:hideMark/>
          </w:tcPr>
          <w:p w14:paraId="0B28F49A" w14:textId="77777777" w:rsidR="003A1F27" w:rsidRPr="003A1F27" w:rsidRDefault="003A1F27" w:rsidP="003A1F27">
            <w:pPr>
              <w:spacing w:before="0" w:after="0" w:line="240" w:lineRule="auto"/>
              <w:jc w:val="center"/>
              <w:rPr>
                <w:ins w:id="99928" w:author="pete jones" w:date="2022-01-11T17:06:00Z"/>
                <w:rFonts w:ascii="Calibri" w:hAnsi="Calibri" w:cs="Calibri"/>
                <w:color w:val="FFFFFF"/>
                <w:sz w:val="22"/>
                <w:szCs w:val="22"/>
              </w:rPr>
            </w:pPr>
            <w:ins w:id="99929" w:author="pete jones" w:date="2022-01-11T17:06:00Z">
              <w:r w:rsidRPr="003A1F27">
                <w:rPr>
                  <w:rFonts w:ascii="Calibri" w:hAnsi="Calibri" w:cs="Calibri"/>
                  <w:color w:val="FFFFFF"/>
                  <w:sz w:val="22"/>
                  <w:szCs w:val="22"/>
                </w:rPr>
                <w:t>12</w:t>
              </w:r>
            </w:ins>
          </w:p>
        </w:tc>
        <w:tc>
          <w:tcPr>
            <w:tcW w:w="432" w:type="dxa"/>
            <w:vMerge/>
            <w:tcBorders>
              <w:top w:val="single" w:sz="8" w:space="0" w:color="auto"/>
              <w:left w:val="single" w:sz="8" w:space="0" w:color="auto"/>
              <w:bottom w:val="single" w:sz="8" w:space="0" w:color="000000"/>
              <w:right w:val="single" w:sz="4" w:space="0" w:color="auto"/>
            </w:tcBorders>
            <w:vAlign w:val="center"/>
            <w:hideMark/>
          </w:tcPr>
          <w:p w14:paraId="3D3C7C6E" w14:textId="77777777" w:rsidR="003A1F27" w:rsidRPr="003A1F27" w:rsidRDefault="003A1F27" w:rsidP="003A1F27">
            <w:pPr>
              <w:spacing w:before="0" w:after="0" w:line="240" w:lineRule="auto"/>
              <w:jc w:val="left"/>
              <w:rPr>
                <w:ins w:id="99930" w:author="pete jones" w:date="2022-01-11T17:06: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547E628C" w14:textId="77777777" w:rsidR="003A1F27" w:rsidRPr="003A1F27" w:rsidRDefault="003A1F27" w:rsidP="003A1F27">
            <w:pPr>
              <w:spacing w:before="0" w:after="0" w:line="240" w:lineRule="auto"/>
              <w:jc w:val="left"/>
              <w:rPr>
                <w:ins w:id="99931" w:author="pete jones" w:date="2022-01-11T17:06: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0F9785DB" w14:textId="77777777" w:rsidR="003A1F27" w:rsidRPr="003A1F27" w:rsidRDefault="003A1F27" w:rsidP="003A1F27">
            <w:pPr>
              <w:spacing w:before="0" w:after="0" w:line="240" w:lineRule="auto"/>
              <w:jc w:val="left"/>
              <w:rPr>
                <w:ins w:id="99932" w:author="pete jones" w:date="2022-01-11T17:06:00Z"/>
                <w:rFonts w:ascii="Calibri" w:hAnsi="Calibri" w:cs="Calibri"/>
                <w:color w:val="000000"/>
                <w:sz w:val="22"/>
                <w:szCs w:val="22"/>
              </w:rPr>
            </w:pPr>
          </w:p>
        </w:tc>
        <w:tc>
          <w:tcPr>
            <w:tcW w:w="424" w:type="dxa"/>
            <w:vMerge/>
            <w:tcBorders>
              <w:top w:val="single" w:sz="8" w:space="0" w:color="auto"/>
              <w:left w:val="single" w:sz="4" w:space="0" w:color="auto"/>
              <w:bottom w:val="single" w:sz="8" w:space="0" w:color="000000"/>
              <w:right w:val="single" w:sz="4" w:space="0" w:color="auto"/>
            </w:tcBorders>
            <w:vAlign w:val="center"/>
            <w:hideMark/>
          </w:tcPr>
          <w:p w14:paraId="42F6D2BD" w14:textId="77777777" w:rsidR="003A1F27" w:rsidRPr="003A1F27" w:rsidRDefault="003A1F27" w:rsidP="003A1F27">
            <w:pPr>
              <w:spacing w:before="0" w:after="0" w:line="240" w:lineRule="auto"/>
              <w:jc w:val="left"/>
              <w:rPr>
                <w:ins w:id="99933" w:author="pete jones" w:date="2022-01-11T17:0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1FF6EA3" w14:textId="77777777" w:rsidR="003A1F27" w:rsidRPr="003A1F27" w:rsidRDefault="003A1F27" w:rsidP="003A1F27">
            <w:pPr>
              <w:spacing w:before="0" w:after="0" w:line="240" w:lineRule="auto"/>
              <w:jc w:val="left"/>
              <w:rPr>
                <w:ins w:id="99934" w:author="pete jones" w:date="2022-01-11T17:0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0F440BC1" w14:textId="77777777" w:rsidR="003A1F27" w:rsidRPr="003A1F27" w:rsidRDefault="003A1F27" w:rsidP="003A1F27">
            <w:pPr>
              <w:spacing w:before="0" w:after="0" w:line="240" w:lineRule="auto"/>
              <w:jc w:val="left"/>
              <w:rPr>
                <w:ins w:id="99935" w:author="pete jones" w:date="2022-01-11T17:0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4083A8DB" w14:textId="77777777" w:rsidR="003A1F27" w:rsidRPr="003A1F27" w:rsidRDefault="003A1F27" w:rsidP="003A1F27">
            <w:pPr>
              <w:spacing w:before="0" w:after="0" w:line="240" w:lineRule="auto"/>
              <w:jc w:val="left"/>
              <w:rPr>
                <w:ins w:id="99936" w:author="pete jones" w:date="2022-01-11T17:0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15F1A6D0" w14:textId="77777777" w:rsidR="003A1F27" w:rsidRPr="003A1F27" w:rsidRDefault="003A1F27" w:rsidP="003A1F27">
            <w:pPr>
              <w:spacing w:before="0" w:after="0" w:line="240" w:lineRule="auto"/>
              <w:jc w:val="left"/>
              <w:rPr>
                <w:ins w:id="99937" w:author="pete jones" w:date="2022-01-11T17:06:00Z"/>
                <w:rFonts w:ascii="Calibri" w:hAnsi="Calibri" w:cs="Calibri"/>
                <w:color w:val="000000"/>
                <w:sz w:val="22"/>
                <w:szCs w:val="22"/>
              </w:rPr>
            </w:pPr>
          </w:p>
        </w:tc>
        <w:tc>
          <w:tcPr>
            <w:tcW w:w="399" w:type="dxa"/>
            <w:vMerge/>
            <w:tcBorders>
              <w:top w:val="single" w:sz="8" w:space="0" w:color="auto"/>
              <w:left w:val="single" w:sz="4" w:space="0" w:color="auto"/>
              <w:bottom w:val="single" w:sz="8" w:space="0" w:color="000000"/>
              <w:right w:val="single" w:sz="4" w:space="0" w:color="auto"/>
            </w:tcBorders>
            <w:vAlign w:val="center"/>
            <w:hideMark/>
          </w:tcPr>
          <w:p w14:paraId="72993773" w14:textId="77777777" w:rsidR="003A1F27" w:rsidRPr="003A1F27" w:rsidRDefault="003A1F27" w:rsidP="003A1F27">
            <w:pPr>
              <w:spacing w:before="0" w:after="0" w:line="240" w:lineRule="auto"/>
              <w:jc w:val="left"/>
              <w:rPr>
                <w:ins w:id="99938" w:author="pete jones" w:date="2022-01-11T17:06:00Z"/>
                <w:rFonts w:ascii="Calibri" w:hAnsi="Calibri" w:cs="Calibri"/>
                <w:color w:val="000000"/>
                <w:sz w:val="22"/>
                <w:szCs w:val="22"/>
              </w:rPr>
            </w:pPr>
          </w:p>
        </w:tc>
        <w:tc>
          <w:tcPr>
            <w:tcW w:w="406" w:type="dxa"/>
            <w:vMerge/>
            <w:tcBorders>
              <w:top w:val="single" w:sz="8" w:space="0" w:color="auto"/>
              <w:left w:val="single" w:sz="4" w:space="0" w:color="auto"/>
              <w:bottom w:val="single" w:sz="8" w:space="0" w:color="000000"/>
              <w:right w:val="single" w:sz="4" w:space="0" w:color="auto"/>
            </w:tcBorders>
            <w:vAlign w:val="center"/>
            <w:hideMark/>
          </w:tcPr>
          <w:p w14:paraId="7AF13853" w14:textId="77777777" w:rsidR="003A1F27" w:rsidRPr="003A1F27" w:rsidRDefault="003A1F27" w:rsidP="003A1F27">
            <w:pPr>
              <w:spacing w:before="0" w:after="0" w:line="240" w:lineRule="auto"/>
              <w:jc w:val="left"/>
              <w:rPr>
                <w:ins w:id="99939" w:author="pete jones" w:date="2022-01-11T17:06:00Z"/>
                <w:rFonts w:ascii="Calibri" w:hAnsi="Calibri" w:cs="Calibri"/>
                <w:color w:val="000000"/>
                <w:sz w:val="22"/>
                <w:szCs w:val="22"/>
              </w:rPr>
            </w:pPr>
          </w:p>
        </w:tc>
      </w:tr>
      <w:tr w:rsidR="003A1F27" w:rsidRPr="003A1F27" w14:paraId="5BC9E362" w14:textId="77777777" w:rsidTr="003A1F27">
        <w:trPr>
          <w:trHeight w:val="315"/>
          <w:ins w:id="99940" w:author="pete jones" w:date="2022-01-11T17:06:00Z"/>
        </w:trPr>
        <w:tc>
          <w:tcPr>
            <w:tcW w:w="400" w:type="dxa"/>
            <w:tcBorders>
              <w:top w:val="nil"/>
              <w:left w:val="nil"/>
              <w:bottom w:val="nil"/>
              <w:right w:val="nil"/>
            </w:tcBorders>
            <w:shd w:val="clear" w:color="auto" w:fill="auto"/>
            <w:noWrap/>
            <w:vAlign w:val="center"/>
            <w:hideMark/>
          </w:tcPr>
          <w:p w14:paraId="200B58EE" w14:textId="77777777" w:rsidR="003A1F27" w:rsidRPr="003A1F27" w:rsidRDefault="003A1F27" w:rsidP="003A1F27">
            <w:pPr>
              <w:spacing w:before="0" w:after="0" w:line="240" w:lineRule="auto"/>
              <w:jc w:val="center"/>
              <w:rPr>
                <w:ins w:id="99941" w:author="pete jones" w:date="2022-01-11T17:06:00Z"/>
                <w:rFonts w:ascii="Calibri" w:hAnsi="Calibri" w:cs="Calibri"/>
                <w:color w:val="FFFFFF"/>
                <w:sz w:val="22"/>
                <w:szCs w:val="22"/>
              </w:rPr>
            </w:pPr>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6E5F53E9" w14:textId="77777777" w:rsidR="003A1F27" w:rsidRPr="003A1F27" w:rsidRDefault="003A1F27" w:rsidP="003A1F27">
            <w:pPr>
              <w:spacing w:before="0" w:after="0" w:line="240" w:lineRule="auto"/>
              <w:jc w:val="right"/>
              <w:rPr>
                <w:ins w:id="99942" w:author="pete jones" w:date="2022-01-11T17:06:00Z"/>
                <w:rFonts w:ascii="Calibri" w:hAnsi="Calibri" w:cs="Calibri"/>
                <w:sz w:val="22"/>
                <w:szCs w:val="22"/>
              </w:rPr>
            </w:pPr>
            <w:ins w:id="99943" w:author="pete jones" w:date="2022-01-11T17:06:00Z">
              <w:r w:rsidRPr="003A1F27">
                <w:rPr>
                  <w:rFonts w:ascii="Calibri" w:hAnsi="Calibri" w:cs="Calibri"/>
                  <w:sz w:val="22"/>
                  <w:szCs w:val="22"/>
                </w:rPr>
                <w:t>Other</w:t>
              </w:r>
            </w:ins>
          </w:p>
        </w:tc>
        <w:tc>
          <w:tcPr>
            <w:tcW w:w="432" w:type="dxa"/>
            <w:tcBorders>
              <w:top w:val="nil"/>
              <w:left w:val="nil"/>
              <w:bottom w:val="single" w:sz="8" w:space="0" w:color="auto"/>
              <w:right w:val="single" w:sz="8" w:space="0" w:color="auto"/>
            </w:tcBorders>
            <w:shd w:val="clear" w:color="auto" w:fill="auto"/>
            <w:noWrap/>
            <w:vAlign w:val="bottom"/>
            <w:hideMark/>
          </w:tcPr>
          <w:p w14:paraId="5A230D5A" w14:textId="77777777" w:rsidR="003A1F27" w:rsidRPr="003A1F27" w:rsidRDefault="003A1F27" w:rsidP="003A1F27">
            <w:pPr>
              <w:spacing w:before="0" w:after="0" w:line="240" w:lineRule="auto"/>
              <w:jc w:val="center"/>
              <w:rPr>
                <w:ins w:id="99944" w:author="pete jones" w:date="2022-01-11T17:06:00Z"/>
                <w:rFonts w:ascii="Calibri" w:hAnsi="Calibri" w:cs="Calibri"/>
                <w:sz w:val="22"/>
                <w:szCs w:val="22"/>
              </w:rPr>
            </w:pPr>
            <w:ins w:id="99945" w:author="pete jones" w:date="2022-01-11T17:06:00Z">
              <w:r w:rsidRPr="003A1F27">
                <w:rPr>
                  <w:rFonts w:ascii="Calibri" w:hAnsi="Calibri" w:cs="Calibri"/>
                  <w:sz w:val="22"/>
                  <w:szCs w:val="22"/>
                </w:rPr>
                <w:t>8</w:t>
              </w:r>
            </w:ins>
          </w:p>
        </w:tc>
        <w:tc>
          <w:tcPr>
            <w:tcW w:w="424" w:type="dxa"/>
            <w:tcBorders>
              <w:top w:val="nil"/>
              <w:left w:val="nil"/>
              <w:bottom w:val="nil"/>
              <w:right w:val="nil"/>
            </w:tcBorders>
            <w:shd w:val="clear" w:color="auto" w:fill="auto"/>
            <w:noWrap/>
            <w:vAlign w:val="bottom"/>
            <w:hideMark/>
          </w:tcPr>
          <w:p w14:paraId="0DC40B57" w14:textId="77777777" w:rsidR="003A1F27" w:rsidRPr="003A1F27" w:rsidRDefault="003A1F27" w:rsidP="003A1F27">
            <w:pPr>
              <w:spacing w:before="0" w:after="0" w:line="240" w:lineRule="auto"/>
              <w:jc w:val="center"/>
              <w:rPr>
                <w:ins w:id="99946" w:author="pete jones" w:date="2022-01-11T17:06:00Z"/>
                <w:rFonts w:ascii="Calibri" w:hAnsi="Calibri" w:cs="Calibri"/>
                <w:sz w:val="22"/>
                <w:szCs w:val="22"/>
              </w:rPr>
            </w:pPr>
          </w:p>
        </w:tc>
        <w:tc>
          <w:tcPr>
            <w:tcW w:w="432" w:type="dxa"/>
            <w:tcBorders>
              <w:top w:val="nil"/>
              <w:left w:val="nil"/>
              <w:bottom w:val="nil"/>
              <w:right w:val="nil"/>
            </w:tcBorders>
            <w:shd w:val="clear" w:color="auto" w:fill="auto"/>
            <w:noWrap/>
            <w:vAlign w:val="center"/>
            <w:hideMark/>
          </w:tcPr>
          <w:p w14:paraId="34F3D3AF" w14:textId="77777777" w:rsidR="003A1F27" w:rsidRPr="003A1F27" w:rsidRDefault="003A1F27" w:rsidP="003A1F27">
            <w:pPr>
              <w:spacing w:before="0" w:after="0" w:line="240" w:lineRule="auto"/>
              <w:jc w:val="right"/>
              <w:rPr>
                <w:ins w:id="99947" w:author="pete jones" w:date="2022-01-11T17:06:00Z"/>
                <w:rFonts w:ascii="Calibri" w:hAnsi="Calibri" w:cs="Calibri"/>
                <w:color w:val="FFFFFF"/>
                <w:sz w:val="22"/>
                <w:szCs w:val="22"/>
              </w:rPr>
            </w:pPr>
            <w:ins w:id="99948" w:author="pete jones" w:date="2022-01-11T17:06:00Z">
              <w:r w:rsidRPr="003A1F27">
                <w:rPr>
                  <w:rFonts w:ascii="Calibri" w:hAnsi="Calibri" w:cs="Calibri"/>
                  <w:color w:val="FFFFFF"/>
                  <w:sz w:val="22"/>
                  <w:szCs w:val="22"/>
                </w:rPr>
                <w:t>14</w:t>
              </w:r>
            </w:ins>
          </w:p>
        </w:tc>
        <w:tc>
          <w:tcPr>
            <w:tcW w:w="424" w:type="dxa"/>
            <w:tcBorders>
              <w:top w:val="nil"/>
              <w:left w:val="nil"/>
              <w:bottom w:val="nil"/>
              <w:right w:val="nil"/>
            </w:tcBorders>
            <w:shd w:val="clear" w:color="auto" w:fill="auto"/>
            <w:noWrap/>
            <w:vAlign w:val="center"/>
            <w:hideMark/>
          </w:tcPr>
          <w:p w14:paraId="090CBA91" w14:textId="77777777" w:rsidR="003A1F27" w:rsidRPr="003A1F27" w:rsidRDefault="003A1F27" w:rsidP="003A1F27">
            <w:pPr>
              <w:spacing w:before="0" w:after="0" w:line="240" w:lineRule="auto"/>
              <w:jc w:val="right"/>
              <w:rPr>
                <w:ins w:id="99949" w:author="pete jones" w:date="2022-01-11T17:06:00Z"/>
                <w:rFonts w:ascii="Calibri" w:hAnsi="Calibri" w:cs="Calibri"/>
                <w:color w:val="FFFFFF"/>
                <w:sz w:val="22"/>
                <w:szCs w:val="22"/>
              </w:rPr>
            </w:pPr>
            <w:ins w:id="99950" w:author="pete jones" w:date="2022-01-11T17:06:00Z">
              <w:r w:rsidRPr="003A1F27">
                <w:rPr>
                  <w:rFonts w:ascii="Calibri" w:hAnsi="Calibri" w:cs="Calibri"/>
                  <w:color w:val="FFFFFF"/>
                  <w:sz w:val="22"/>
                  <w:szCs w:val="22"/>
                </w:rPr>
                <w:t>15</w:t>
              </w:r>
            </w:ins>
          </w:p>
        </w:tc>
        <w:tc>
          <w:tcPr>
            <w:tcW w:w="424" w:type="dxa"/>
            <w:tcBorders>
              <w:top w:val="nil"/>
              <w:left w:val="nil"/>
              <w:bottom w:val="nil"/>
              <w:right w:val="nil"/>
            </w:tcBorders>
            <w:shd w:val="clear" w:color="auto" w:fill="auto"/>
            <w:noWrap/>
            <w:vAlign w:val="center"/>
            <w:hideMark/>
          </w:tcPr>
          <w:p w14:paraId="485E05EC" w14:textId="77777777" w:rsidR="003A1F27" w:rsidRPr="003A1F27" w:rsidRDefault="003A1F27" w:rsidP="003A1F27">
            <w:pPr>
              <w:spacing w:before="0" w:after="0" w:line="240" w:lineRule="auto"/>
              <w:jc w:val="right"/>
              <w:rPr>
                <w:ins w:id="99951" w:author="pete jones" w:date="2022-01-11T17:06:00Z"/>
                <w:rFonts w:ascii="Calibri" w:hAnsi="Calibri" w:cs="Calibri"/>
                <w:color w:val="FFFFFF"/>
                <w:sz w:val="22"/>
                <w:szCs w:val="22"/>
              </w:rPr>
            </w:pPr>
            <w:ins w:id="99952" w:author="pete jones" w:date="2022-01-11T17:06:00Z">
              <w:r w:rsidRPr="003A1F27">
                <w:rPr>
                  <w:rFonts w:ascii="Calibri" w:hAnsi="Calibri" w:cs="Calibri"/>
                  <w:color w:val="FFFFFF"/>
                  <w:sz w:val="22"/>
                  <w:szCs w:val="22"/>
                </w:rPr>
                <w:t>16</w:t>
              </w:r>
            </w:ins>
          </w:p>
        </w:tc>
        <w:tc>
          <w:tcPr>
            <w:tcW w:w="424" w:type="dxa"/>
            <w:tcBorders>
              <w:top w:val="nil"/>
              <w:left w:val="nil"/>
              <w:bottom w:val="nil"/>
              <w:right w:val="nil"/>
            </w:tcBorders>
            <w:shd w:val="clear" w:color="auto" w:fill="auto"/>
            <w:noWrap/>
            <w:vAlign w:val="center"/>
            <w:hideMark/>
          </w:tcPr>
          <w:p w14:paraId="5A15FFE1" w14:textId="77777777" w:rsidR="003A1F27" w:rsidRPr="003A1F27" w:rsidRDefault="003A1F27" w:rsidP="003A1F27">
            <w:pPr>
              <w:spacing w:before="0" w:after="0" w:line="240" w:lineRule="auto"/>
              <w:jc w:val="right"/>
              <w:rPr>
                <w:ins w:id="99953" w:author="pete jones" w:date="2022-01-11T17:06:00Z"/>
                <w:rFonts w:ascii="Calibri" w:hAnsi="Calibri" w:cs="Calibri"/>
                <w:color w:val="FFFFFF"/>
                <w:sz w:val="22"/>
                <w:szCs w:val="22"/>
              </w:rPr>
            </w:pPr>
            <w:ins w:id="99954" w:author="pete jones" w:date="2022-01-11T17:06:00Z">
              <w:r w:rsidRPr="003A1F27">
                <w:rPr>
                  <w:rFonts w:ascii="Calibri" w:hAnsi="Calibri" w:cs="Calibri"/>
                  <w:color w:val="FFFFFF"/>
                  <w:sz w:val="22"/>
                  <w:szCs w:val="22"/>
                </w:rPr>
                <w:t>17</w:t>
              </w:r>
            </w:ins>
          </w:p>
        </w:tc>
        <w:tc>
          <w:tcPr>
            <w:tcW w:w="399" w:type="dxa"/>
            <w:tcBorders>
              <w:top w:val="nil"/>
              <w:left w:val="nil"/>
              <w:bottom w:val="nil"/>
              <w:right w:val="nil"/>
            </w:tcBorders>
            <w:shd w:val="clear" w:color="auto" w:fill="auto"/>
            <w:noWrap/>
            <w:vAlign w:val="center"/>
            <w:hideMark/>
          </w:tcPr>
          <w:p w14:paraId="19065014" w14:textId="77777777" w:rsidR="003A1F27" w:rsidRPr="003A1F27" w:rsidRDefault="003A1F27" w:rsidP="003A1F27">
            <w:pPr>
              <w:spacing w:before="0" w:after="0" w:line="240" w:lineRule="auto"/>
              <w:jc w:val="right"/>
              <w:rPr>
                <w:ins w:id="99955" w:author="pete jones" w:date="2022-01-11T17:06:00Z"/>
                <w:rFonts w:ascii="Calibri" w:hAnsi="Calibri" w:cs="Calibri"/>
                <w:color w:val="FFFFFF"/>
                <w:sz w:val="22"/>
                <w:szCs w:val="22"/>
              </w:rPr>
            </w:pPr>
            <w:ins w:id="99956" w:author="pete jones" w:date="2022-01-11T17:06:00Z">
              <w:r w:rsidRPr="003A1F27">
                <w:rPr>
                  <w:rFonts w:ascii="Calibri" w:hAnsi="Calibri" w:cs="Calibri"/>
                  <w:color w:val="FFFFFF"/>
                  <w:sz w:val="22"/>
                  <w:szCs w:val="22"/>
                </w:rPr>
                <w:t>18</w:t>
              </w:r>
            </w:ins>
          </w:p>
        </w:tc>
        <w:tc>
          <w:tcPr>
            <w:tcW w:w="399" w:type="dxa"/>
            <w:tcBorders>
              <w:top w:val="nil"/>
              <w:left w:val="nil"/>
              <w:bottom w:val="nil"/>
              <w:right w:val="nil"/>
            </w:tcBorders>
            <w:shd w:val="clear" w:color="auto" w:fill="auto"/>
            <w:noWrap/>
            <w:vAlign w:val="center"/>
            <w:hideMark/>
          </w:tcPr>
          <w:p w14:paraId="223AD3FA" w14:textId="77777777" w:rsidR="003A1F27" w:rsidRPr="003A1F27" w:rsidRDefault="003A1F27" w:rsidP="003A1F27">
            <w:pPr>
              <w:spacing w:before="0" w:after="0" w:line="240" w:lineRule="auto"/>
              <w:jc w:val="right"/>
              <w:rPr>
                <w:ins w:id="99957" w:author="pete jones" w:date="2022-01-11T17:06:00Z"/>
                <w:rFonts w:ascii="Calibri" w:hAnsi="Calibri" w:cs="Calibri"/>
                <w:color w:val="FFFFFF"/>
                <w:sz w:val="22"/>
                <w:szCs w:val="22"/>
              </w:rPr>
            </w:pPr>
            <w:ins w:id="99958" w:author="pete jones" w:date="2022-01-11T17:06:00Z">
              <w:r w:rsidRPr="003A1F27">
                <w:rPr>
                  <w:rFonts w:ascii="Calibri" w:hAnsi="Calibri" w:cs="Calibri"/>
                  <w:color w:val="FFFFFF"/>
                  <w:sz w:val="22"/>
                  <w:szCs w:val="22"/>
                </w:rPr>
                <w:t>19</w:t>
              </w:r>
            </w:ins>
          </w:p>
        </w:tc>
        <w:tc>
          <w:tcPr>
            <w:tcW w:w="399" w:type="dxa"/>
            <w:tcBorders>
              <w:top w:val="nil"/>
              <w:left w:val="nil"/>
              <w:bottom w:val="nil"/>
              <w:right w:val="nil"/>
            </w:tcBorders>
            <w:shd w:val="clear" w:color="auto" w:fill="auto"/>
            <w:noWrap/>
            <w:vAlign w:val="center"/>
            <w:hideMark/>
          </w:tcPr>
          <w:p w14:paraId="45E2E6F3" w14:textId="77777777" w:rsidR="003A1F27" w:rsidRPr="003A1F27" w:rsidRDefault="003A1F27" w:rsidP="003A1F27">
            <w:pPr>
              <w:spacing w:before="0" w:after="0" w:line="240" w:lineRule="auto"/>
              <w:jc w:val="right"/>
              <w:rPr>
                <w:ins w:id="99959" w:author="pete jones" w:date="2022-01-11T17:06:00Z"/>
                <w:rFonts w:ascii="Calibri" w:hAnsi="Calibri" w:cs="Calibri"/>
                <w:color w:val="FFFFFF"/>
                <w:sz w:val="22"/>
                <w:szCs w:val="22"/>
              </w:rPr>
            </w:pPr>
            <w:ins w:id="99960" w:author="pete jones" w:date="2022-01-11T17:06:00Z">
              <w:r w:rsidRPr="003A1F27">
                <w:rPr>
                  <w:rFonts w:ascii="Calibri" w:hAnsi="Calibri" w:cs="Calibri"/>
                  <w:color w:val="FFFFFF"/>
                  <w:sz w:val="22"/>
                  <w:szCs w:val="22"/>
                </w:rPr>
                <w:t>20</w:t>
              </w:r>
            </w:ins>
          </w:p>
        </w:tc>
        <w:tc>
          <w:tcPr>
            <w:tcW w:w="399" w:type="dxa"/>
            <w:tcBorders>
              <w:top w:val="nil"/>
              <w:left w:val="nil"/>
              <w:bottom w:val="nil"/>
              <w:right w:val="nil"/>
            </w:tcBorders>
            <w:shd w:val="clear" w:color="auto" w:fill="auto"/>
            <w:noWrap/>
            <w:vAlign w:val="center"/>
            <w:hideMark/>
          </w:tcPr>
          <w:p w14:paraId="2CC2DCE8" w14:textId="77777777" w:rsidR="003A1F27" w:rsidRPr="003A1F27" w:rsidRDefault="003A1F27" w:rsidP="003A1F27">
            <w:pPr>
              <w:spacing w:before="0" w:after="0" w:line="240" w:lineRule="auto"/>
              <w:jc w:val="right"/>
              <w:rPr>
                <w:ins w:id="99961" w:author="pete jones" w:date="2022-01-11T17:06:00Z"/>
                <w:rFonts w:ascii="Calibri" w:hAnsi="Calibri" w:cs="Calibri"/>
                <w:color w:val="FFFFFF"/>
                <w:sz w:val="22"/>
                <w:szCs w:val="22"/>
              </w:rPr>
            </w:pPr>
            <w:ins w:id="99962" w:author="pete jones" w:date="2022-01-11T17:06:00Z">
              <w:r w:rsidRPr="003A1F27">
                <w:rPr>
                  <w:rFonts w:ascii="Calibri" w:hAnsi="Calibri" w:cs="Calibri"/>
                  <w:color w:val="FFFFFF"/>
                  <w:sz w:val="22"/>
                  <w:szCs w:val="22"/>
                </w:rPr>
                <w:t>21</w:t>
              </w:r>
            </w:ins>
          </w:p>
        </w:tc>
        <w:tc>
          <w:tcPr>
            <w:tcW w:w="399" w:type="dxa"/>
            <w:tcBorders>
              <w:top w:val="nil"/>
              <w:left w:val="nil"/>
              <w:bottom w:val="nil"/>
              <w:right w:val="nil"/>
            </w:tcBorders>
            <w:shd w:val="clear" w:color="auto" w:fill="auto"/>
            <w:noWrap/>
            <w:vAlign w:val="center"/>
            <w:hideMark/>
          </w:tcPr>
          <w:p w14:paraId="4AA187F2" w14:textId="77777777" w:rsidR="003A1F27" w:rsidRPr="003A1F27" w:rsidRDefault="003A1F27" w:rsidP="003A1F27">
            <w:pPr>
              <w:spacing w:before="0" w:after="0" w:line="240" w:lineRule="auto"/>
              <w:jc w:val="right"/>
              <w:rPr>
                <w:ins w:id="99963" w:author="pete jones" w:date="2022-01-11T17:06:00Z"/>
                <w:rFonts w:ascii="Calibri" w:hAnsi="Calibri" w:cs="Calibri"/>
                <w:color w:val="FFFFFF"/>
                <w:sz w:val="22"/>
                <w:szCs w:val="22"/>
              </w:rPr>
            </w:pPr>
            <w:ins w:id="99964" w:author="pete jones" w:date="2022-01-11T17:06:00Z">
              <w:r w:rsidRPr="003A1F27">
                <w:rPr>
                  <w:rFonts w:ascii="Calibri" w:hAnsi="Calibri" w:cs="Calibri"/>
                  <w:color w:val="FFFFFF"/>
                  <w:sz w:val="22"/>
                  <w:szCs w:val="22"/>
                </w:rPr>
                <w:t>22</w:t>
              </w:r>
            </w:ins>
          </w:p>
        </w:tc>
        <w:tc>
          <w:tcPr>
            <w:tcW w:w="406" w:type="dxa"/>
            <w:tcBorders>
              <w:top w:val="nil"/>
              <w:left w:val="nil"/>
              <w:bottom w:val="nil"/>
              <w:right w:val="nil"/>
            </w:tcBorders>
            <w:shd w:val="clear" w:color="auto" w:fill="auto"/>
            <w:noWrap/>
            <w:vAlign w:val="center"/>
            <w:hideMark/>
          </w:tcPr>
          <w:p w14:paraId="31E93CAF" w14:textId="77777777" w:rsidR="003A1F27" w:rsidRPr="003A1F27" w:rsidRDefault="003A1F27" w:rsidP="003A1F27">
            <w:pPr>
              <w:spacing w:before="0" w:after="0" w:line="240" w:lineRule="auto"/>
              <w:jc w:val="right"/>
              <w:rPr>
                <w:ins w:id="99965" w:author="pete jones" w:date="2022-01-11T17:06:00Z"/>
                <w:rFonts w:ascii="Calibri" w:hAnsi="Calibri" w:cs="Calibri"/>
                <w:color w:val="FFFFFF"/>
                <w:sz w:val="22"/>
                <w:szCs w:val="22"/>
              </w:rPr>
            </w:pPr>
            <w:ins w:id="99966" w:author="pete jones" w:date="2022-01-11T17:06:00Z">
              <w:r w:rsidRPr="003A1F27">
                <w:rPr>
                  <w:rFonts w:ascii="Calibri" w:hAnsi="Calibri" w:cs="Calibri"/>
                  <w:color w:val="FFFFFF"/>
                  <w:sz w:val="22"/>
                  <w:szCs w:val="22"/>
                </w:rPr>
                <w:t>23</w:t>
              </w:r>
            </w:ins>
          </w:p>
        </w:tc>
      </w:tr>
      <w:tr w:rsidR="003A1F27" w:rsidRPr="003A1F27" w14:paraId="34066231" w14:textId="77777777" w:rsidTr="003A1F27">
        <w:trPr>
          <w:trHeight w:val="315"/>
          <w:ins w:id="99967" w:author="pete jones" w:date="2022-01-11T17:06:00Z"/>
        </w:trPr>
        <w:tc>
          <w:tcPr>
            <w:tcW w:w="400" w:type="dxa"/>
            <w:tcBorders>
              <w:top w:val="nil"/>
              <w:left w:val="nil"/>
              <w:bottom w:val="nil"/>
              <w:right w:val="nil"/>
            </w:tcBorders>
            <w:shd w:val="clear" w:color="auto" w:fill="auto"/>
            <w:noWrap/>
            <w:vAlign w:val="center"/>
            <w:hideMark/>
          </w:tcPr>
          <w:p w14:paraId="6B251053" w14:textId="77777777" w:rsidR="003A1F27" w:rsidRPr="003A1F27" w:rsidRDefault="003A1F27" w:rsidP="003A1F27">
            <w:pPr>
              <w:spacing w:before="0" w:after="0" w:line="240" w:lineRule="auto"/>
              <w:jc w:val="center"/>
              <w:rPr>
                <w:ins w:id="99968" w:author="pete jones" w:date="2022-01-11T17:06:00Z"/>
                <w:rFonts w:ascii="Calibri" w:hAnsi="Calibri" w:cs="Calibri"/>
                <w:color w:val="FFFFFF"/>
                <w:sz w:val="22"/>
                <w:szCs w:val="22"/>
              </w:rPr>
            </w:pPr>
            <w:ins w:id="99969" w:author="pete jones" w:date="2022-01-11T17:06:00Z">
              <w:r w:rsidRPr="003A1F27">
                <w:rPr>
                  <w:rFonts w:ascii="Calibri" w:hAnsi="Calibri" w:cs="Calibri"/>
                  <w:color w:val="FFFFFF"/>
                  <w:sz w:val="22"/>
                  <w:szCs w:val="22"/>
                </w:rPr>
                <w:t>4</w:t>
              </w:r>
            </w:ins>
          </w:p>
        </w:tc>
        <w:tc>
          <w:tcPr>
            <w:tcW w:w="5320" w:type="dxa"/>
            <w:tcBorders>
              <w:top w:val="nil"/>
              <w:left w:val="single" w:sz="8" w:space="0" w:color="auto"/>
              <w:bottom w:val="single" w:sz="8" w:space="0" w:color="auto"/>
              <w:right w:val="single" w:sz="8" w:space="0" w:color="auto"/>
            </w:tcBorders>
            <w:shd w:val="clear" w:color="auto" w:fill="auto"/>
            <w:noWrap/>
            <w:vAlign w:val="bottom"/>
            <w:hideMark/>
          </w:tcPr>
          <w:p w14:paraId="07F0254F" w14:textId="77777777" w:rsidR="003A1F27" w:rsidRPr="003A1F27" w:rsidRDefault="003A1F27" w:rsidP="003A1F27">
            <w:pPr>
              <w:spacing w:before="0" w:after="0" w:line="240" w:lineRule="auto"/>
              <w:jc w:val="right"/>
              <w:rPr>
                <w:ins w:id="99970" w:author="pete jones" w:date="2022-01-11T17:06:00Z"/>
                <w:rFonts w:ascii="Calibri" w:hAnsi="Calibri" w:cs="Calibri"/>
                <w:color w:val="FFFFFF"/>
                <w:sz w:val="22"/>
                <w:szCs w:val="22"/>
              </w:rPr>
            </w:pPr>
            <w:ins w:id="99971" w:author="pete jones" w:date="2022-01-11T17:06:00Z">
              <w:r w:rsidRPr="003A1F27">
                <w:rPr>
                  <w:rFonts w:ascii="Calibri" w:hAnsi="Calibri" w:cs="Calibri"/>
                  <w:color w:val="FFFFFF"/>
                  <w:sz w:val="22"/>
                  <w:szCs w:val="22"/>
                </w:rPr>
                <w:t>5</w:t>
              </w:r>
            </w:ins>
          </w:p>
        </w:tc>
        <w:tc>
          <w:tcPr>
            <w:tcW w:w="432" w:type="dxa"/>
            <w:tcBorders>
              <w:top w:val="nil"/>
              <w:left w:val="nil"/>
              <w:bottom w:val="nil"/>
              <w:right w:val="nil"/>
            </w:tcBorders>
            <w:shd w:val="clear" w:color="auto" w:fill="auto"/>
            <w:noWrap/>
            <w:vAlign w:val="bottom"/>
            <w:hideMark/>
          </w:tcPr>
          <w:p w14:paraId="22D40392" w14:textId="77777777" w:rsidR="003A1F27" w:rsidRPr="003A1F27" w:rsidRDefault="003A1F27" w:rsidP="003A1F27">
            <w:pPr>
              <w:spacing w:before="0" w:after="0" w:line="240" w:lineRule="auto"/>
              <w:jc w:val="center"/>
              <w:rPr>
                <w:ins w:id="99972" w:author="pete jones" w:date="2022-01-11T17:06:00Z"/>
                <w:rFonts w:ascii="Calibri" w:hAnsi="Calibri" w:cs="Calibri"/>
                <w:color w:val="FFFFFF"/>
                <w:sz w:val="22"/>
                <w:szCs w:val="22"/>
              </w:rPr>
            </w:pPr>
            <w:ins w:id="99973" w:author="pete jones" w:date="2022-01-11T17:06:00Z">
              <w:r w:rsidRPr="003A1F27">
                <w:rPr>
                  <w:rFonts w:ascii="Calibri" w:hAnsi="Calibri" w:cs="Calibri"/>
                  <w:color w:val="FFFFFF"/>
                  <w:sz w:val="22"/>
                  <w:szCs w:val="22"/>
                </w:rPr>
                <w:t>7</w:t>
              </w:r>
            </w:ins>
          </w:p>
        </w:tc>
        <w:tc>
          <w:tcPr>
            <w:tcW w:w="424" w:type="dxa"/>
            <w:tcBorders>
              <w:top w:val="nil"/>
              <w:left w:val="nil"/>
              <w:bottom w:val="nil"/>
              <w:right w:val="nil"/>
            </w:tcBorders>
            <w:shd w:val="clear" w:color="auto" w:fill="auto"/>
            <w:noWrap/>
            <w:vAlign w:val="bottom"/>
            <w:hideMark/>
          </w:tcPr>
          <w:p w14:paraId="3A99B089" w14:textId="77777777" w:rsidR="003A1F27" w:rsidRPr="003A1F27" w:rsidRDefault="003A1F27" w:rsidP="003A1F27">
            <w:pPr>
              <w:spacing w:before="0" w:after="0" w:line="240" w:lineRule="auto"/>
              <w:jc w:val="center"/>
              <w:rPr>
                <w:ins w:id="99974" w:author="pete jones" w:date="2022-01-11T17:06:00Z"/>
                <w:rFonts w:ascii="Calibri" w:hAnsi="Calibri" w:cs="Calibri"/>
                <w:color w:val="FFFFFF"/>
                <w:sz w:val="22"/>
                <w:szCs w:val="22"/>
              </w:rPr>
            </w:pPr>
            <w:ins w:id="99975" w:author="pete jones" w:date="2022-01-11T17:06:00Z">
              <w:r w:rsidRPr="003A1F27">
                <w:rPr>
                  <w:rFonts w:ascii="Calibri" w:hAnsi="Calibri" w:cs="Calibri"/>
                  <w:color w:val="FFFFFF"/>
                  <w:sz w:val="22"/>
                  <w:szCs w:val="22"/>
                </w:rPr>
                <w:t>13</w:t>
              </w:r>
            </w:ins>
          </w:p>
        </w:tc>
        <w:tc>
          <w:tcPr>
            <w:tcW w:w="4105" w:type="dxa"/>
            <w:gridSpan w:val="10"/>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5164FF6" w14:textId="77777777" w:rsidR="003A1F27" w:rsidRPr="003A1F27" w:rsidRDefault="003A1F27" w:rsidP="003A1F27">
            <w:pPr>
              <w:spacing w:before="0" w:after="0" w:line="240" w:lineRule="auto"/>
              <w:jc w:val="center"/>
              <w:rPr>
                <w:ins w:id="99976" w:author="pete jones" w:date="2022-01-11T17:06:00Z"/>
                <w:rFonts w:ascii="Calibri" w:hAnsi="Calibri" w:cs="Calibri"/>
                <w:sz w:val="22"/>
                <w:szCs w:val="22"/>
              </w:rPr>
            </w:pPr>
            <w:ins w:id="99977" w:author="pete jones" w:date="2022-01-11T17:06:00Z">
              <w:r w:rsidRPr="003A1F27">
                <w:rPr>
                  <w:rFonts w:ascii="Calibri" w:hAnsi="Calibri" w:cs="Calibri"/>
                  <w:sz w:val="22"/>
                  <w:szCs w:val="22"/>
                </w:rPr>
                <w:t>By %</w:t>
              </w:r>
            </w:ins>
          </w:p>
        </w:tc>
      </w:tr>
      <w:tr w:rsidR="003A1F27" w:rsidRPr="003A1F27" w14:paraId="522B0BBE" w14:textId="77777777" w:rsidTr="003A1F27">
        <w:trPr>
          <w:trHeight w:val="1920"/>
          <w:ins w:id="99978" w:author="pete jones" w:date="2022-01-11T17:06:00Z"/>
        </w:trPr>
        <w:tc>
          <w:tcPr>
            <w:tcW w:w="400" w:type="dxa"/>
            <w:tcBorders>
              <w:top w:val="single" w:sz="8" w:space="0" w:color="auto"/>
              <w:left w:val="single" w:sz="8" w:space="0" w:color="auto"/>
              <w:bottom w:val="nil"/>
              <w:right w:val="nil"/>
            </w:tcBorders>
            <w:shd w:val="clear" w:color="auto" w:fill="auto"/>
            <w:noWrap/>
            <w:textDirection w:val="btLr"/>
            <w:vAlign w:val="center"/>
            <w:hideMark/>
          </w:tcPr>
          <w:p w14:paraId="73F1B2C3" w14:textId="77777777" w:rsidR="003A1F27" w:rsidRPr="003A1F27" w:rsidRDefault="003A1F27" w:rsidP="003A1F27">
            <w:pPr>
              <w:spacing w:before="0" w:after="0" w:line="240" w:lineRule="auto"/>
              <w:jc w:val="center"/>
              <w:rPr>
                <w:ins w:id="99979" w:author="pete jones" w:date="2022-01-11T17:06:00Z"/>
                <w:rFonts w:ascii="Calibri" w:hAnsi="Calibri" w:cs="Calibri"/>
                <w:b/>
                <w:bCs/>
                <w:color w:val="000000"/>
                <w:sz w:val="22"/>
                <w:szCs w:val="22"/>
              </w:rPr>
            </w:pPr>
            <w:ins w:id="99980" w:author="pete jones" w:date="2022-01-11T17:06:00Z">
              <w:r w:rsidRPr="003A1F27">
                <w:rPr>
                  <w:rFonts w:ascii="Calibri" w:hAnsi="Calibri" w:cs="Calibri"/>
                  <w:b/>
                  <w:bCs/>
                  <w:color w:val="000000"/>
                  <w:sz w:val="22"/>
                  <w:szCs w:val="22"/>
                </w:rPr>
                <w:t>Level</w:t>
              </w:r>
            </w:ins>
          </w:p>
        </w:tc>
        <w:tc>
          <w:tcPr>
            <w:tcW w:w="5320" w:type="dxa"/>
            <w:tcBorders>
              <w:top w:val="nil"/>
              <w:left w:val="single" w:sz="8" w:space="0" w:color="auto"/>
              <w:bottom w:val="single" w:sz="8" w:space="0" w:color="auto"/>
              <w:right w:val="single" w:sz="8" w:space="0" w:color="auto"/>
            </w:tcBorders>
            <w:shd w:val="clear" w:color="auto" w:fill="auto"/>
            <w:noWrap/>
            <w:vAlign w:val="center"/>
            <w:hideMark/>
          </w:tcPr>
          <w:p w14:paraId="1A63CF30" w14:textId="77777777" w:rsidR="003A1F27" w:rsidRPr="003A1F27" w:rsidRDefault="003A1F27" w:rsidP="003A1F27">
            <w:pPr>
              <w:spacing w:before="0" w:after="0" w:line="240" w:lineRule="auto"/>
              <w:jc w:val="center"/>
              <w:rPr>
                <w:ins w:id="99981" w:author="pete jones" w:date="2022-01-11T17:06:00Z"/>
                <w:rFonts w:ascii="Calibri" w:hAnsi="Calibri" w:cs="Calibri"/>
                <w:b/>
                <w:bCs/>
                <w:color w:val="000000"/>
                <w:sz w:val="22"/>
                <w:szCs w:val="22"/>
              </w:rPr>
            </w:pPr>
            <w:ins w:id="99982" w:author="pete jones" w:date="2022-01-11T17:06:00Z">
              <w:r w:rsidRPr="003A1F27">
                <w:rPr>
                  <w:rFonts w:ascii="Calibri" w:hAnsi="Calibri" w:cs="Calibri"/>
                  <w:b/>
                  <w:bCs/>
                  <w:color w:val="000000"/>
                  <w:sz w:val="22"/>
                  <w:szCs w:val="22"/>
                </w:rPr>
                <w:t>Modules</w:t>
              </w:r>
            </w:ins>
          </w:p>
        </w:tc>
        <w:tc>
          <w:tcPr>
            <w:tcW w:w="432"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02103118" w14:textId="77777777" w:rsidR="003A1F27" w:rsidRPr="003A1F27" w:rsidRDefault="003A1F27" w:rsidP="003A1F27">
            <w:pPr>
              <w:spacing w:before="0" w:after="0" w:line="240" w:lineRule="auto"/>
              <w:jc w:val="center"/>
              <w:rPr>
                <w:ins w:id="99983" w:author="pete jones" w:date="2022-01-11T17:06:00Z"/>
                <w:rFonts w:ascii="Calibri" w:hAnsi="Calibri" w:cs="Calibri"/>
                <w:b/>
                <w:bCs/>
                <w:color w:val="000000"/>
                <w:sz w:val="22"/>
                <w:szCs w:val="22"/>
              </w:rPr>
            </w:pPr>
            <w:ins w:id="99984" w:author="pete jones" w:date="2022-01-11T17:06:00Z">
              <w:r w:rsidRPr="003A1F27">
                <w:rPr>
                  <w:rFonts w:ascii="Calibri" w:hAnsi="Calibri" w:cs="Calibri"/>
                  <w:b/>
                  <w:bCs/>
                  <w:color w:val="000000"/>
                  <w:sz w:val="22"/>
                  <w:szCs w:val="22"/>
                </w:rPr>
                <w:t>TYPE of Module</w:t>
              </w:r>
            </w:ins>
          </w:p>
        </w:tc>
        <w:tc>
          <w:tcPr>
            <w:tcW w:w="424" w:type="dxa"/>
            <w:tcBorders>
              <w:top w:val="single" w:sz="8" w:space="0" w:color="auto"/>
              <w:left w:val="nil"/>
              <w:bottom w:val="single" w:sz="8" w:space="0" w:color="auto"/>
              <w:right w:val="single" w:sz="4" w:space="0" w:color="auto"/>
            </w:tcBorders>
            <w:shd w:val="clear" w:color="auto" w:fill="auto"/>
            <w:noWrap/>
            <w:textDirection w:val="btLr"/>
            <w:vAlign w:val="center"/>
            <w:hideMark/>
          </w:tcPr>
          <w:p w14:paraId="4238123A" w14:textId="77777777" w:rsidR="003A1F27" w:rsidRPr="003A1F27" w:rsidRDefault="003A1F27" w:rsidP="003A1F27">
            <w:pPr>
              <w:spacing w:before="0" w:after="0" w:line="240" w:lineRule="auto"/>
              <w:jc w:val="center"/>
              <w:rPr>
                <w:ins w:id="99985" w:author="pete jones" w:date="2022-01-11T17:06:00Z"/>
                <w:rFonts w:ascii="Calibri" w:hAnsi="Calibri" w:cs="Calibri"/>
                <w:b/>
                <w:bCs/>
                <w:color w:val="000000"/>
                <w:sz w:val="22"/>
                <w:szCs w:val="22"/>
              </w:rPr>
            </w:pPr>
            <w:ins w:id="99986" w:author="pete jones" w:date="2022-01-11T17:06:00Z">
              <w:r w:rsidRPr="003A1F27">
                <w:rPr>
                  <w:rFonts w:ascii="Calibri" w:hAnsi="Calibri" w:cs="Calibri"/>
                  <w:b/>
                  <w:bCs/>
                  <w:color w:val="000000"/>
                  <w:sz w:val="22"/>
                  <w:szCs w:val="22"/>
                </w:rPr>
                <w:t>Credit</w:t>
              </w:r>
            </w:ins>
          </w:p>
        </w:tc>
        <w:tc>
          <w:tcPr>
            <w:tcW w:w="432" w:type="dxa"/>
            <w:tcBorders>
              <w:top w:val="nil"/>
              <w:left w:val="nil"/>
              <w:bottom w:val="single" w:sz="8" w:space="0" w:color="auto"/>
              <w:right w:val="single" w:sz="4" w:space="0" w:color="auto"/>
            </w:tcBorders>
            <w:shd w:val="clear" w:color="auto" w:fill="auto"/>
            <w:noWrap/>
            <w:textDirection w:val="btLr"/>
            <w:vAlign w:val="center"/>
            <w:hideMark/>
          </w:tcPr>
          <w:p w14:paraId="7C2010DD" w14:textId="77777777" w:rsidR="003A1F27" w:rsidRPr="003A1F27" w:rsidRDefault="003A1F27" w:rsidP="003A1F27">
            <w:pPr>
              <w:spacing w:before="0" w:after="0" w:line="240" w:lineRule="auto"/>
              <w:jc w:val="center"/>
              <w:rPr>
                <w:ins w:id="99987" w:author="pete jones" w:date="2022-01-11T17:06:00Z"/>
                <w:rFonts w:ascii="Calibri" w:hAnsi="Calibri" w:cs="Calibri"/>
                <w:b/>
                <w:bCs/>
                <w:color w:val="000000"/>
                <w:sz w:val="22"/>
                <w:szCs w:val="22"/>
              </w:rPr>
            </w:pPr>
            <w:ins w:id="99988" w:author="pete jones" w:date="2022-01-11T17:06:00Z">
              <w:r w:rsidRPr="003A1F27">
                <w:rPr>
                  <w:rFonts w:ascii="Calibri" w:hAnsi="Calibri" w:cs="Calibri"/>
                  <w:b/>
                  <w:bCs/>
                  <w:color w:val="000000"/>
                  <w:sz w:val="22"/>
                  <w:szCs w:val="22"/>
                </w:rPr>
                <w:t>Exam</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7533DE4D" w14:textId="77777777" w:rsidR="003A1F27" w:rsidRPr="003A1F27" w:rsidRDefault="003A1F27" w:rsidP="003A1F27">
            <w:pPr>
              <w:spacing w:before="0" w:after="0" w:line="240" w:lineRule="auto"/>
              <w:jc w:val="center"/>
              <w:rPr>
                <w:ins w:id="99989" w:author="pete jones" w:date="2022-01-11T17:06:00Z"/>
                <w:rFonts w:ascii="Calibri" w:hAnsi="Calibri" w:cs="Calibri"/>
                <w:b/>
                <w:bCs/>
                <w:color w:val="000000"/>
                <w:sz w:val="22"/>
                <w:szCs w:val="22"/>
              </w:rPr>
            </w:pPr>
            <w:ins w:id="99990" w:author="pete jones" w:date="2022-01-11T17:06:00Z">
              <w:r w:rsidRPr="003A1F27">
                <w:rPr>
                  <w:rFonts w:ascii="Calibri" w:hAnsi="Calibri" w:cs="Calibri"/>
                  <w:b/>
                  <w:bCs/>
                  <w:color w:val="000000"/>
                  <w:sz w:val="22"/>
                  <w:szCs w:val="22"/>
                </w:rPr>
                <w:t>Assign</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61E41F17" w14:textId="77777777" w:rsidR="003A1F27" w:rsidRPr="003A1F27" w:rsidRDefault="003A1F27" w:rsidP="003A1F27">
            <w:pPr>
              <w:spacing w:before="0" w:after="0" w:line="240" w:lineRule="auto"/>
              <w:jc w:val="center"/>
              <w:rPr>
                <w:ins w:id="99991" w:author="pete jones" w:date="2022-01-11T17:06:00Z"/>
                <w:rFonts w:ascii="Calibri" w:hAnsi="Calibri" w:cs="Calibri"/>
                <w:b/>
                <w:bCs/>
                <w:color w:val="000000"/>
                <w:sz w:val="22"/>
                <w:szCs w:val="22"/>
              </w:rPr>
            </w:pPr>
            <w:ins w:id="99992" w:author="pete jones" w:date="2022-01-11T17:06:00Z">
              <w:r w:rsidRPr="003A1F27">
                <w:rPr>
                  <w:rFonts w:ascii="Calibri" w:hAnsi="Calibri" w:cs="Calibri"/>
                  <w:b/>
                  <w:bCs/>
                  <w:color w:val="000000"/>
                  <w:sz w:val="22"/>
                  <w:szCs w:val="22"/>
                </w:rPr>
                <w:t>Oral</w:t>
              </w:r>
            </w:ins>
          </w:p>
        </w:tc>
        <w:tc>
          <w:tcPr>
            <w:tcW w:w="424" w:type="dxa"/>
            <w:tcBorders>
              <w:top w:val="nil"/>
              <w:left w:val="nil"/>
              <w:bottom w:val="single" w:sz="8" w:space="0" w:color="auto"/>
              <w:right w:val="single" w:sz="4" w:space="0" w:color="auto"/>
            </w:tcBorders>
            <w:shd w:val="clear" w:color="auto" w:fill="auto"/>
            <w:noWrap/>
            <w:textDirection w:val="btLr"/>
            <w:vAlign w:val="center"/>
            <w:hideMark/>
          </w:tcPr>
          <w:p w14:paraId="07899D96" w14:textId="77777777" w:rsidR="003A1F27" w:rsidRPr="003A1F27" w:rsidRDefault="003A1F27" w:rsidP="003A1F27">
            <w:pPr>
              <w:spacing w:before="0" w:after="0" w:line="240" w:lineRule="auto"/>
              <w:jc w:val="center"/>
              <w:rPr>
                <w:ins w:id="99993" w:author="pete jones" w:date="2022-01-11T17:06:00Z"/>
                <w:rFonts w:ascii="Calibri" w:hAnsi="Calibri" w:cs="Calibri"/>
                <w:b/>
                <w:bCs/>
                <w:color w:val="000000"/>
                <w:sz w:val="22"/>
                <w:szCs w:val="22"/>
              </w:rPr>
            </w:pPr>
            <w:ins w:id="99994" w:author="pete jones" w:date="2022-01-11T17:06:00Z">
              <w:r w:rsidRPr="003A1F27">
                <w:rPr>
                  <w:rFonts w:ascii="Calibri" w:hAnsi="Calibri" w:cs="Calibri"/>
                  <w:b/>
                  <w:bCs/>
                  <w:color w:val="000000"/>
                  <w:sz w:val="22"/>
                  <w:szCs w:val="22"/>
                </w:rPr>
                <w:t>Report</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56F2A01" w14:textId="77777777" w:rsidR="003A1F27" w:rsidRPr="003A1F27" w:rsidRDefault="003A1F27" w:rsidP="003A1F27">
            <w:pPr>
              <w:spacing w:before="0" w:after="0" w:line="240" w:lineRule="auto"/>
              <w:jc w:val="center"/>
              <w:rPr>
                <w:ins w:id="99995" w:author="pete jones" w:date="2022-01-11T17:06:00Z"/>
                <w:rFonts w:ascii="Calibri" w:hAnsi="Calibri" w:cs="Calibri"/>
                <w:b/>
                <w:bCs/>
                <w:color w:val="000000"/>
                <w:sz w:val="22"/>
                <w:szCs w:val="22"/>
              </w:rPr>
            </w:pPr>
            <w:ins w:id="99996" w:author="pete jones" w:date="2022-01-11T17:06:00Z">
              <w:r w:rsidRPr="003A1F27">
                <w:rPr>
                  <w:rFonts w:ascii="Calibri" w:hAnsi="Calibri" w:cs="Calibri"/>
                  <w:b/>
                  <w:bCs/>
                  <w:color w:val="000000"/>
                  <w:sz w:val="22"/>
                  <w:szCs w:val="22"/>
                </w:rPr>
                <w:t>Portfolio</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54AB5023" w14:textId="77777777" w:rsidR="003A1F27" w:rsidRPr="003A1F27" w:rsidRDefault="003A1F27" w:rsidP="003A1F27">
            <w:pPr>
              <w:spacing w:before="0" w:after="0" w:line="240" w:lineRule="auto"/>
              <w:jc w:val="center"/>
              <w:rPr>
                <w:ins w:id="99997" w:author="pete jones" w:date="2022-01-11T17:06:00Z"/>
                <w:rFonts w:ascii="Calibri" w:hAnsi="Calibri" w:cs="Calibri"/>
                <w:b/>
                <w:bCs/>
                <w:color w:val="000000"/>
                <w:sz w:val="22"/>
                <w:szCs w:val="22"/>
              </w:rPr>
            </w:pPr>
            <w:ins w:id="99998" w:author="pete jones" w:date="2022-01-11T17:06:00Z">
              <w:r w:rsidRPr="003A1F27">
                <w:rPr>
                  <w:rFonts w:ascii="Calibri" w:hAnsi="Calibri" w:cs="Calibri"/>
                  <w:b/>
                  <w:bCs/>
                  <w:color w:val="000000"/>
                  <w:sz w:val="22"/>
                  <w:szCs w:val="22"/>
                </w:rPr>
                <w:t>Teaching Time</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B2E3E82" w14:textId="77777777" w:rsidR="003A1F27" w:rsidRPr="003A1F27" w:rsidRDefault="003A1F27" w:rsidP="003A1F27">
            <w:pPr>
              <w:spacing w:before="0" w:after="0" w:line="240" w:lineRule="auto"/>
              <w:jc w:val="center"/>
              <w:rPr>
                <w:ins w:id="99999" w:author="pete jones" w:date="2022-01-11T17:06:00Z"/>
                <w:rFonts w:ascii="Calibri" w:hAnsi="Calibri" w:cs="Calibri"/>
                <w:b/>
                <w:bCs/>
                <w:color w:val="000000"/>
                <w:sz w:val="22"/>
                <w:szCs w:val="22"/>
              </w:rPr>
            </w:pPr>
            <w:ins w:id="100000" w:author="pete jones" w:date="2022-01-11T17:06:00Z">
              <w:r w:rsidRPr="003A1F27">
                <w:rPr>
                  <w:rFonts w:ascii="Calibri" w:hAnsi="Calibri" w:cs="Calibri"/>
                  <w:b/>
                  <w:bCs/>
                  <w:color w:val="000000"/>
                  <w:sz w:val="22"/>
                  <w:szCs w:val="22"/>
                </w:rPr>
                <w:t>Independent Study</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4820DB5D" w14:textId="77777777" w:rsidR="003A1F27" w:rsidRPr="003A1F27" w:rsidRDefault="003A1F27" w:rsidP="003A1F27">
            <w:pPr>
              <w:spacing w:before="0" w:after="0" w:line="240" w:lineRule="auto"/>
              <w:jc w:val="center"/>
              <w:rPr>
                <w:ins w:id="100001" w:author="pete jones" w:date="2022-01-11T17:06:00Z"/>
                <w:rFonts w:ascii="Calibri" w:hAnsi="Calibri" w:cs="Calibri"/>
                <w:b/>
                <w:bCs/>
                <w:color w:val="000000"/>
                <w:sz w:val="22"/>
                <w:szCs w:val="22"/>
              </w:rPr>
            </w:pPr>
            <w:ins w:id="100002" w:author="pete jones" w:date="2022-01-11T17:06:00Z">
              <w:r w:rsidRPr="003A1F27">
                <w:rPr>
                  <w:rFonts w:ascii="Calibri" w:hAnsi="Calibri" w:cs="Calibri"/>
                  <w:b/>
                  <w:bCs/>
                  <w:color w:val="000000"/>
                  <w:sz w:val="22"/>
                  <w:szCs w:val="22"/>
                </w:rPr>
                <w:t>Written Exams</w:t>
              </w:r>
            </w:ins>
          </w:p>
        </w:tc>
        <w:tc>
          <w:tcPr>
            <w:tcW w:w="399" w:type="dxa"/>
            <w:tcBorders>
              <w:top w:val="nil"/>
              <w:left w:val="nil"/>
              <w:bottom w:val="single" w:sz="8" w:space="0" w:color="auto"/>
              <w:right w:val="single" w:sz="4" w:space="0" w:color="auto"/>
            </w:tcBorders>
            <w:shd w:val="clear" w:color="auto" w:fill="auto"/>
            <w:noWrap/>
            <w:textDirection w:val="btLr"/>
            <w:vAlign w:val="center"/>
            <w:hideMark/>
          </w:tcPr>
          <w:p w14:paraId="2F8C6C55" w14:textId="77777777" w:rsidR="003A1F27" w:rsidRPr="003A1F27" w:rsidRDefault="003A1F27" w:rsidP="003A1F27">
            <w:pPr>
              <w:spacing w:before="0" w:after="0" w:line="240" w:lineRule="auto"/>
              <w:jc w:val="center"/>
              <w:rPr>
                <w:ins w:id="100003" w:author="pete jones" w:date="2022-01-11T17:06:00Z"/>
                <w:rFonts w:ascii="Calibri" w:hAnsi="Calibri" w:cs="Calibri"/>
                <w:b/>
                <w:bCs/>
                <w:color w:val="000000"/>
                <w:sz w:val="22"/>
                <w:szCs w:val="22"/>
              </w:rPr>
            </w:pPr>
            <w:ins w:id="100004" w:author="pete jones" w:date="2022-01-11T17:06:00Z">
              <w:r w:rsidRPr="003A1F27">
                <w:rPr>
                  <w:rFonts w:ascii="Calibri" w:hAnsi="Calibri" w:cs="Calibri"/>
                  <w:b/>
                  <w:bCs/>
                  <w:color w:val="000000"/>
                  <w:sz w:val="22"/>
                  <w:szCs w:val="22"/>
                </w:rPr>
                <w:t>Practical Exams</w:t>
              </w:r>
            </w:ins>
          </w:p>
        </w:tc>
        <w:tc>
          <w:tcPr>
            <w:tcW w:w="406" w:type="dxa"/>
            <w:tcBorders>
              <w:top w:val="nil"/>
              <w:left w:val="nil"/>
              <w:bottom w:val="single" w:sz="8" w:space="0" w:color="auto"/>
              <w:right w:val="single" w:sz="8" w:space="0" w:color="auto"/>
            </w:tcBorders>
            <w:shd w:val="clear" w:color="auto" w:fill="auto"/>
            <w:noWrap/>
            <w:textDirection w:val="btLr"/>
            <w:vAlign w:val="center"/>
            <w:hideMark/>
          </w:tcPr>
          <w:p w14:paraId="3924C1C9" w14:textId="77777777" w:rsidR="003A1F27" w:rsidRPr="003A1F27" w:rsidRDefault="003A1F27" w:rsidP="003A1F27">
            <w:pPr>
              <w:spacing w:before="0" w:after="0" w:line="240" w:lineRule="auto"/>
              <w:jc w:val="center"/>
              <w:rPr>
                <w:ins w:id="100005" w:author="pete jones" w:date="2022-01-11T17:06:00Z"/>
                <w:rFonts w:ascii="Calibri" w:hAnsi="Calibri" w:cs="Calibri"/>
                <w:b/>
                <w:bCs/>
                <w:color w:val="000000"/>
                <w:sz w:val="22"/>
                <w:szCs w:val="22"/>
              </w:rPr>
            </w:pPr>
            <w:ins w:id="100006" w:author="pete jones" w:date="2022-01-11T17:06:00Z">
              <w:r w:rsidRPr="003A1F27">
                <w:rPr>
                  <w:rFonts w:ascii="Calibri" w:hAnsi="Calibri" w:cs="Calibri"/>
                  <w:b/>
                  <w:bCs/>
                  <w:color w:val="000000"/>
                  <w:sz w:val="22"/>
                  <w:szCs w:val="22"/>
                </w:rPr>
                <w:t>Coursework</w:t>
              </w:r>
            </w:ins>
          </w:p>
        </w:tc>
      </w:tr>
      <w:tr w:rsidR="003A1F27" w:rsidRPr="003A1F27" w14:paraId="373CA6B8" w14:textId="77777777" w:rsidTr="003A1F27">
        <w:trPr>
          <w:trHeight w:val="300"/>
          <w:ins w:id="100007" w:author="pete jones" w:date="2022-01-11T17:06:00Z"/>
        </w:trPr>
        <w:tc>
          <w:tcPr>
            <w:tcW w:w="4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86E5C0D" w14:textId="77777777" w:rsidR="003A1F27" w:rsidRPr="003A1F27" w:rsidRDefault="003A1F27" w:rsidP="003A1F27">
            <w:pPr>
              <w:spacing w:before="0" w:after="0" w:line="240" w:lineRule="auto"/>
              <w:jc w:val="center"/>
              <w:rPr>
                <w:ins w:id="100008" w:author="pete jones" w:date="2022-01-11T17:06:00Z"/>
                <w:rFonts w:ascii="Calibri" w:hAnsi="Calibri" w:cs="Calibri"/>
                <w:color w:val="000000"/>
                <w:sz w:val="22"/>
                <w:szCs w:val="22"/>
              </w:rPr>
            </w:pPr>
            <w:ins w:id="100009" w:author="pete jones" w:date="2022-01-11T17:06: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1CCE4B5F" w14:textId="77777777" w:rsidR="003A1F27" w:rsidRPr="003A1F27" w:rsidRDefault="003A1F27" w:rsidP="003A1F27">
            <w:pPr>
              <w:spacing w:before="0" w:after="0" w:line="240" w:lineRule="auto"/>
              <w:jc w:val="left"/>
              <w:rPr>
                <w:ins w:id="100010" w:author="pete jones" w:date="2022-01-11T17:06:00Z"/>
                <w:rFonts w:ascii="Calibri" w:hAnsi="Calibri" w:cs="Calibri"/>
                <w:color w:val="000000"/>
                <w:sz w:val="22"/>
                <w:szCs w:val="22"/>
              </w:rPr>
            </w:pPr>
            <w:ins w:id="100011" w:author="pete jones" w:date="2022-01-11T17:06:00Z">
              <w:r w:rsidRPr="003A1F27">
                <w:rPr>
                  <w:rFonts w:ascii="Calibri" w:hAnsi="Calibri" w:cs="Calibri"/>
                  <w:color w:val="000000"/>
                  <w:sz w:val="22"/>
                  <w:szCs w:val="22"/>
                </w:rPr>
                <w:t>REVERSE ENGINEERING FOR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312E3D86" w14:textId="77777777" w:rsidR="003A1F27" w:rsidRPr="003A1F27" w:rsidRDefault="003A1F27" w:rsidP="003A1F27">
            <w:pPr>
              <w:spacing w:before="0" w:after="0" w:line="240" w:lineRule="auto"/>
              <w:jc w:val="center"/>
              <w:rPr>
                <w:ins w:id="100012" w:author="pete jones" w:date="2022-01-11T17:06:00Z"/>
                <w:rFonts w:ascii="Calibri" w:hAnsi="Calibri" w:cs="Calibri"/>
                <w:color w:val="000000"/>
                <w:sz w:val="22"/>
                <w:szCs w:val="22"/>
              </w:rPr>
            </w:pPr>
            <w:ins w:id="100013" w:author="pete jones" w:date="2022-01-11T17:06: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5FB187E" w14:textId="77777777" w:rsidR="003A1F27" w:rsidRPr="003A1F27" w:rsidRDefault="003A1F27" w:rsidP="003A1F27">
            <w:pPr>
              <w:spacing w:before="0" w:after="0" w:line="240" w:lineRule="auto"/>
              <w:jc w:val="center"/>
              <w:rPr>
                <w:ins w:id="100014" w:author="pete jones" w:date="2022-01-11T17:06:00Z"/>
                <w:rFonts w:ascii="Calibri" w:hAnsi="Calibri" w:cs="Calibri"/>
                <w:color w:val="000000"/>
                <w:sz w:val="22"/>
                <w:szCs w:val="22"/>
              </w:rPr>
            </w:pPr>
            <w:ins w:id="100015"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CE7794F" w14:textId="77777777" w:rsidR="003A1F27" w:rsidRPr="003A1F27" w:rsidRDefault="003A1F27" w:rsidP="003A1F27">
            <w:pPr>
              <w:spacing w:before="0" w:after="0" w:line="240" w:lineRule="auto"/>
              <w:jc w:val="center"/>
              <w:rPr>
                <w:ins w:id="100016" w:author="pete jones" w:date="2022-01-11T17:06:00Z"/>
                <w:rFonts w:ascii="Calibri" w:hAnsi="Calibri" w:cs="Calibri"/>
                <w:color w:val="000000"/>
                <w:sz w:val="22"/>
                <w:szCs w:val="22"/>
              </w:rPr>
            </w:pPr>
            <w:ins w:id="100017"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2595E0" w14:textId="77777777" w:rsidR="003A1F27" w:rsidRPr="003A1F27" w:rsidRDefault="003A1F27" w:rsidP="003A1F27">
            <w:pPr>
              <w:spacing w:before="0" w:after="0" w:line="240" w:lineRule="auto"/>
              <w:jc w:val="center"/>
              <w:rPr>
                <w:ins w:id="100018" w:author="pete jones" w:date="2022-01-11T17:06:00Z"/>
                <w:rFonts w:ascii="Calibri" w:hAnsi="Calibri" w:cs="Calibri"/>
                <w:color w:val="000000"/>
                <w:sz w:val="22"/>
                <w:szCs w:val="22"/>
              </w:rPr>
            </w:pPr>
            <w:ins w:id="100019"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7F3ABD5" w14:textId="77777777" w:rsidR="003A1F27" w:rsidRPr="003A1F27" w:rsidRDefault="003A1F27" w:rsidP="003A1F27">
            <w:pPr>
              <w:spacing w:before="0" w:after="0" w:line="240" w:lineRule="auto"/>
              <w:jc w:val="center"/>
              <w:rPr>
                <w:ins w:id="100020" w:author="pete jones" w:date="2022-01-11T17:06:00Z"/>
                <w:rFonts w:ascii="Calibri" w:hAnsi="Calibri" w:cs="Calibri"/>
                <w:color w:val="000000"/>
                <w:sz w:val="22"/>
                <w:szCs w:val="22"/>
              </w:rPr>
            </w:pPr>
            <w:ins w:id="100021"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A13F527" w14:textId="77777777" w:rsidR="003A1F27" w:rsidRPr="003A1F27" w:rsidRDefault="003A1F27" w:rsidP="003A1F27">
            <w:pPr>
              <w:spacing w:before="0" w:after="0" w:line="240" w:lineRule="auto"/>
              <w:jc w:val="center"/>
              <w:rPr>
                <w:ins w:id="100022" w:author="pete jones" w:date="2022-01-11T17:06:00Z"/>
                <w:rFonts w:ascii="Calibri" w:hAnsi="Calibri" w:cs="Calibri"/>
                <w:color w:val="000000"/>
                <w:sz w:val="22"/>
                <w:szCs w:val="22"/>
              </w:rPr>
            </w:pPr>
            <w:ins w:id="100023"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B0ACDD" w14:textId="77777777" w:rsidR="003A1F27" w:rsidRPr="003A1F27" w:rsidRDefault="003A1F27" w:rsidP="003A1F27">
            <w:pPr>
              <w:spacing w:before="0" w:after="0" w:line="240" w:lineRule="auto"/>
              <w:jc w:val="center"/>
              <w:rPr>
                <w:ins w:id="100024" w:author="pete jones" w:date="2022-01-11T17:06:00Z"/>
                <w:rFonts w:ascii="Calibri" w:hAnsi="Calibri" w:cs="Calibri"/>
                <w:color w:val="000000"/>
                <w:sz w:val="22"/>
                <w:szCs w:val="22"/>
              </w:rPr>
            </w:pPr>
            <w:ins w:id="100025"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6E47000" w14:textId="77777777" w:rsidR="003A1F27" w:rsidRPr="003A1F27" w:rsidRDefault="003A1F27" w:rsidP="003A1F27">
            <w:pPr>
              <w:spacing w:before="0" w:after="0" w:line="240" w:lineRule="auto"/>
              <w:jc w:val="center"/>
              <w:rPr>
                <w:ins w:id="100026" w:author="pete jones" w:date="2022-01-11T17:06:00Z"/>
                <w:rFonts w:ascii="Calibri" w:hAnsi="Calibri" w:cs="Calibri"/>
                <w:color w:val="000000"/>
                <w:sz w:val="22"/>
                <w:szCs w:val="22"/>
              </w:rPr>
            </w:pPr>
            <w:ins w:id="100027"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4A9A869" w14:textId="77777777" w:rsidR="003A1F27" w:rsidRPr="003A1F27" w:rsidRDefault="003A1F27" w:rsidP="003A1F27">
            <w:pPr>
              <w:spacing w:before="0" w:after="0" w:line="240" w:lineRule="auto"/>
              <w:jc w:val="center"/>
              <w:rPr>
                <w:ins w:id="100028" w:author="pete jones" w:date="2022-01-11T17:06:00Z"/>
                <w:rFonts w:ascii="Calibri" w:hAnsi="Calibri" w:cs="Calibri"/>
                <w:color w:val="000000"/>
                <w:sz w:val="22"/>
                <w:szCs w:val="22"/>
              </w:rPr>
            </w:pPr>
            <w:ins w:id="100029"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AE9A16" w14:textId="77777777" w:rsidR="003A1F27" w:rsidRPr="003A1F27" w:rsidRDefault="003A1F27" w:rsidP="003A1F27">
            <w:pPr>
              <w:spacing w:before="0" w:after="0" w:line="240" w:lineRule="auto"/>
              <w:jc w:val="center"/>
              <w:rPr>
                <w:ins w:id="100030" w:author="pete jones" w:date="2022-01-11T17:06:00Z"/>
                <w:rFonts w:ascii="Calibri" w:hAnsi="Calibri" w:cs="Calibri"/>
                <w:color w:val="000000"/>
                <w:sz w:val="22"/>
                <w:szCs w:val="22"/>
              </w:rPr>
            </w:pPr>
            <w:ins w:id="100031"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45A24F2" w14:textId="77777777" w:rsidR="003A1F27" w:rsidRPr="003A1F27" w:rsidRDefault="003A1F27" w:rsidP="003A1F27">
            <w:pPr>
              <w:spacing w:before="0" w:after="0" w:line="240" w:lineRule="auto"/>
              <w:jc w:val="center"/>
              <w:rPr>
                <w:ins w:id="100032" w:author="pete jones" w:date="2022-01-11T17:06:00Z"/>
                <w:rFonts w:ascii="Calibri" w:hAnsi="Calibri" w:cs="Calibri"/>
                <w:color w:val="000000"/>
                <w:sz w:val="22"/>
                <w:szCs w:val="22"/>
              </w:rPr>
            </w:pPr>
            <w:ins w:id="100033"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1482192" w14:textId="77777777" w:rsidR="003A1F27" w:rsidRPr="003A1F27" w:rsidRDefault="003A1F27" w:rsidP="003A1F27">
            <w:pPr>
              <w:spacing w:before="0" w:after="0" w:line="240" w:lineRule="auto"/>
              <w:jc w:val="center"/>
              <w:rPr>
                <w:ins w:id="100034" w:author="pete jones" w:date="2022-01-11T17:06:00Z"/>
                <w:rFonts w:ascii="Calibri" w:hAnsi="Calibri" w:cs="Calibri"/>
                <w:color w:val="000000"/>
                <w:sz w:val="22"/>
                <w:szCs w:val="22"/>
              </w:rPr>
            </w:pPr>
            <w:ins w:id="100035" w:author="pete jones" w:date="2022-01-11T17:06:00Z">
              <w:r w:rsidRPr="003A1F27">
                <w:rPr>
                  <w:rFonts w:ascii="Calibri" w:hAnsi="Calibri" w:cs="Calibri"/>
                  <w:color w:val="000000"/>
                  <w:sz w:val="22"/>
                  <w:szCs w:val="22"/>
                </w:rPr>
                <w:t> </w:t>
              </w:r>
            </w:ins>
          </w:p>
        </w:tc>
      </w:tr>
      <w:tr w:rsidR="003A1F27" w:rsidRPr="003A1F27" w14:paraId="41E5E8F1" w14:textId="77777777" w:rsidTr="003A1F27">
        <w:trPr>
          <w:trHeight w:val="300"/>
          <w:ins w:id="100036"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CD4C207" w14:textId="77777777" w:rsidR="003A1F27" w:rsidRPr="003A1F27" w:rsidRDefault="003A1F27" w:rsidP="003A1F27">
            <w:pPr>
              <w:spacing w:before="0" w:after="0" w:line="240" w:lineRule="auto"/>
              <w:jc w:val="center"/>
              <w:rPr>
                <w:ins w:id="100037" w:author="pete jones" w:date="2022-01-11T17:06:00Z"/>
                <w:rFonts w:ascii="Calibri" w:hAnsi="Calibri" w:cs="Calibri"/>
                <w:color w:val="000000"/>
                <w:sz w:val="22"/>
                <w:szCs w:val="22"/>
              </w:rPr>
            </w:pPr>
            <w:ins w:id="100038" w:author="pete jones" w:date="2022-01-11T17:06: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79245092" w14:textId="77777777" w:rsidR="003A1F27" w:rsidRPr="003A1F27" w:rsidRDefault="003A1F27" w:rsidP="003A1F27">
            <w:pPr>
              <w:spacing w:before="0" w:after="0" w:line="240" w:lineRule="auto"/>
              <w:jc w:val="left"/>
              <w:rPr>
                <w:ins w:id="100039" w:author="pete jones" w:date="2022-01-11T17:06:00Z"/>
                <w:rFonts w:ascii="Calibri" w:hAnsi="Calibri" w:cs="Calibri"/>
                <w:color w:val="000000"/>
                <w:sz w:val="22"/>
                <w:szCs w:val="22"/>
              </w:rPr>
            </w:pPr>
            <w:ins w:id="100040" w:author="pete jones" w:date="2022-01-11T17:06:00Z">
              <w:r w:rsidRPr="003A1F27">
                <w:rPr>
                  <w:rFonts w:ascii="Calibri" w:hAnsi="Calibri" w:cs="Calibri"/>
                  <w:color w:val="000000"/>
                  <w:sz w:val="22"/>
                  <w:szCs w:val="22"/>
                </w:rPr>
                <w:t>PROTOTYPING</w:t>
              </w:r>
            </w:ins>
          </w:p>
        </w:tc>
        <w:tc>
          <w:tcPr>
            <w:tcW w:w="432" w:type="dxa"/>
            <w:tcBorders>
              <w:top w:val="nil"/>
              <w:left w:val="nil"/>
              <w:bottom w:val="single" w:sz="4" w:space="0" w:color="auto"/>
              <w:right w:val="single" w:sz="4" w:space="0" w:color="auto"/>
            </w:tcBorders>
            <w:shd w:val="clear" w:color="auto" w:fill="auto"/>
            <w:noWrap/>
            <w:vAlign w:val="bottom"/>
            <w:hideMark/>
          </w:tcPr>
          <w:p w14:paraId="0133DC91" w14:textId="77777777" w:rsidR="003A1F27" w:rsidRPr="003A1F27" w:rsidRDefault="003A1F27" w:rsidP="003A1F27">
            <w:pPr>
              <w:spacing w:before="0" w:after="0" w:line="240" w:lineRule="auto"/>
              <w:jc w:val="center"/>
              <w:rPr>
                <w:ins w:id="100041" w:author="pete jones" w:date="2022-01-11T17:06:00Z"/>
                <w:rFonts w:ascii="Calibri" w:hAnsi="Calibri" w:cs="Calibri"/>
                <w:color w:val="000000"/>
                <w:sz w:val="22"/>
                <w:szCs w:val="22"/>
              </w:rPr>
            </w:pPr>
            <w:ins w:id="100042" w:author="pete jones" w:date="2022-01-11T17:06: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3DA14CF7" w14:textId="77777777" w:rsidR="003A1F27" w:rsidRPr="003A1F27" w:rsidRDefault="003A1F27" w:rsidP="003A1F27">
            <w:pPr>
              <w:spacing w:before="0" w:after="0" w:line="240" w:lineRule="auto"/>
              <w:jc w:val="center"/>
              <w:rPr>
                <w:ins w:id="100043" w:author="pete jones" w:date="2022-01-11T17:06:00Z"/>
                <w:rFonts w:ascii="Calibri" w:hAnsi="Calibri" w:cs="Calibri"/>
                <w:color w:val="000000"/>
                <w:sz w:val="22"/>
                <w:szCs w:val="22"/>
              </w:rPr>
            </w:pPr>
            <w:ins w:id="100044"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012729A" w14:textId="77777777" w:rsidR="003A1F27" w:rsidRPr="003A1F27" w:rsidRDefault="003A1F27" w:rsidP="003A1F27">
            <w:pPr>
              <w:spacing w:before="0" w:after="0" w:line="240" w:lineRule="auto"/>
              <w:jc w:val="center"/>
              <w:rPr>
                <w:ins w:id="100045" w:author="pete jones" w:date="2022-01-11T17:06:00Z"/>
                <w:rFonts w:ascii="Calibri" w:hAnsi="Calibri" w:cs="Calibri"/>
                <w:color w:val="000000"/>
                <w:sz w:val="22"/>
                <w:szCs w:val="22"/>
              </w:rPr>
            </w:pPr>
            <w:ins w:id="100046"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EC35F35" w14:textId="77777777" w:rsidR="003A1F27" w:rsidRPr="003A1F27" w:rsidRDefault="003A1F27" w:rsidP="003A1F27">
            <w:pPr>
              <w:spacing w:before="0" w:after="0" w:line="240" w:lineRule="auto"/>
              <w:jc w:val="center"/>
              <w:rPr>
                <w:ins w:id="100047" w:author="pete jones" w:date="2022-01-11T17:06:00Z"/>
                <w:rFonts w:ascii="Calibri" w:hAnsi="Calibri" w:cs="Calibri"/>
                <w:color w:val="000000"/>
                <w:sz w:val="22"/>
                <w:szCs w:val="22"/>
              </w:rPr>
            </w:pPr>
            <w:ins w:id="100048"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281F09" w14:textId="77777777" w:rsidR="003A1F27" w:rsidRPr="003A1F27" w:rsidRDefault="003A1F27" w:rsidP="003A1F27">
            <w:pPr>
              <w:spacing w:before="0" w:after="0" w:line="240" w:lineRule="auto"/>
              <w:jc w:val="center"/>
              <w:rPr>
                <w:ins w:id="100049" w:author="pete jones" w:date="2022-01-11T17:06:00Z"/>
                <w:rFonts w:ascii="Calibri" w:hAnsi="Calibri" w:cs="Calibri"/>
                <w:color w:val="000000"/>
                <w:sz w:val="22"/>
                <w:szCs w:val="22"/>
              </w:rPr>
            </w:pPr>
            <w:ins w:id="100050"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3B919C" w14:textId="77777777" w:rsidR="003A1F27" w:rsidRPr="003A1F27" w:rsidRDefault="003A1F27" w:rsidP="003A1F27">
            <w:pPr>
              <w:spacing w:before="0" w:after="0" w:line="240" w:lineRule="auto"/>
              <w:jc w:val="center"/>
              <w:rPr>
                <w:ins w:id="100051" w:author="pete jones" w:date="2022-01-11T17:06:00Z"/>
                <w:rFonts w:ascii="Calibri" w:hAnsi="Calibri" w:cs="Calibri"/>
                <w:color w:val="000000"/>
                <w:sz w:val="22"/>
                <w:szCs w:val="22"/>
              </w:rPr>
            </w:pPr>
            <w:ins w:id="100052"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4DD288" w14:textId="77777777" w:rsidR="003A1F27" w:rsidRPr="003A1F27" w:rsidRDefault="003A1F27" w:rsidP="003A1F27">
            <w:pPr>
              <w:spacing w:before="0" w:after="0" w:line="240" w:lineRule="auto"/>
              <w:jc w:val="center"/>
              <w:rPr>
                <w:ins w:id="100053" w:author="pete jones" w:date="2022-01-11T17:06:00Z"/>
                <w:rFonts w:ascii="Calibri" w:hAnsi="Calibri" w:cs="Calibri"/>
                <w:color w:val="000000"/>
                <w:sz w:val="22"/>
                <w:szCs w:val="22"/>
              </w:rPr>
            </w:pPr>
            <w:ins w:id="100054"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292827A" w14:textId="77777777" w:rsidR="003A1F27" w:rsidRPr="003A1F27" w:rsidRDefault="003A1F27" w:rsidP="003A1F27">
            <w:pPr>
              <w:spacing w:before="0" w:after="0" w:line="240" w:lineRule="auto"/>
              <w:jc w:val="center"/>
              <w:rPr>
                <w:ins w:id="100055" w:author="pete jones" w:date="2022-01-11T17:06:00Z"/>
                <w:rFonts w:ascii="Calibri" w:hAnsi="Calibri" w:cs="Calibri"/>
                <w:color w:val="000000"/>
                <w:sz w:val="22"/>
                <w:szCs w:val="22"/>
              </w:rPr>
            </w:pPr>
            <w:ins w:id="100056"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9A43859" w14:textId="77777777" w:rsidR="003A1F27" w:rsidRPr="003A1F27" w:rsidRDefault="003A1F27" w:rsidP="003A1F27">
            <w:pPr>
              <w:spacing w:before="0" w:after="0" w:line="240" w:lineRule="auto"/>
              <w:jc w:val="center"/>
              <w:rPr>
                <w:ins w:id="100057" w:author="pete jones" w:date="2022-01-11T17:06:00Z"/>
                <w:rFonts w:ascii="Calibri" w:hAnsi="Calibri" w:cs="Calibri"/>
                <w:color w:val="000000"/>
                <w:sz w:val="22"/>
                <w:szCs w:val="22"/>
              </w:rPr>
            </w:pPr>
            <w:ins w:id="100058"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C126062" w14:textId="77777777" w:rsidR="003A1F27" w:rsidRPr="003A1F27" w:rsidRDefault="003A1F27" w:rsidP="003A1F27">
            <w:pPr>
              <w:spacing w:before="0" w:after="0" w:line="240" w:lineRule="auto"/>
              <w:jc w:val="center"/>
              <w:rPr>
                <w:ins w:id="100059" w:author="pete jones" w:date="2022-01-11T17:06:00Z"/>
                <w:rFonts w:ascii="Calibri" w:hAnsi="Calibri" w:cs="Calibri"/>
                <w:color w:val="000000"/>
                <w:sz w:val="22"/>
                <w:szCs w:val="22"/>
              </w:rPr>
            </w:pPr>
            <w:ins w:id="100060"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8087653" w14:textId="77777777" w:rsidR="003A1F27" w:rsidRPr="003A1F27" w:rsidRDefault="003A1F27" w:rsidP="003A1F27">
            <w:pPr>
              <w:spacing w:before="0" w:after="0" w:line="240" w:lineRule="auto"/>
              <w:jc w:val="center"/>
              <w:rPr>
                <w:ins w:id="100061" w:author="pete jones" w:date="2022-01-11T17:06:00Z"/>
                <w:rFonts w:ascii="Calibri" w:hAnsi="Calibri" w:cs="Calibri"/>
                <w:color w:val="000000"/>
                <w:sz w:val="22"/>
                <w:szCs w:val="22"/>
              </w:rPr>
            </w:pPr>
            <w:ins w:id="100062"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7B04F7A" w14:textId="77777777" w:rsidR="003A1F27" w:rsidRPr="003A1F27" w:rsidRDefault="003A1F27" w:rsidP="003A1F27">
            <w:pPr>
              <w:spacing w:before="0" w:after="0" w:line="240" w:lineRule="auto"/>
              <w:jc w:val="center"/>
              <w:rPr>
                <w:ins w:id="100063" w:author="pete jones" w:date="2022-01-11T17:06:00Z"/>
                <w:rFonts w:ascii="Calibri" w:hAnsi="Calibri" w:cs="Calibri"/>
                <w:color w:val="000000"/>
                <w:sz w:val="22"/>
                <w:szCs w:val="22"/>
              </w:rPr>
            </w:pPr>
            <w:ins w:id="100064" w:author="pete jones" w:date="2022-01-11T17:06:00Z">
              <w:r w:rsidRPr="003A1F27">
                <w:rPr>
                  <w:rFonts w:ascii="Calibri" w:hAnsi="Calibri" w:cs="Calibri"/>
                  <w:color w:val="000000"/>
                  <w:sz w:val="22"/>
                  <w:szCs w:val="22"/>
                </w:rPr>
                <w:t> </w:t>
              </w:r>
            </w:ins>
          </w:p>
        </w:tc>
      </w:tr>
      <w:tr w:rsidR="003A1F27" w:rsidRPr="003A1F27" w14:paraId="0DC2D1C3" w14:textId="77777777" w:rsidTr="003A1F27">
        <w:trPr>
          <w:trHeight w:val="300"/>
          <w:ins w:id="100065"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C263580" w14:textId="77777777" w:rsidR="003A1F27" w:rsidRPr="003A1F27" w:rsidRDefault="003A1F27" w:rsidP="003A1F27">
            <w:pPr>
              <w:spacing w:before="0" w:after="0" w:line="240" w:lineRule="auto"/>
              <w:jc w:val="center"/>
              <w:rPr>
                <w:ins w:id="100066" w:author="pete jones" w:date="2022-01-11T17:06:00Z"/>
                <w:rFonts w:ascii="Calibri" w:hAnsi="Calibri" w:cs="Calibri"/>
                <w:color w:val="000000"/>
                <w:sz w:val="22"/>
                <w:szCs w:val="22"/>
              </w:rPr>
            </w:pPr>
            <w:ins w:id="100067" w:author="pete jones" w:date="2022-01-11T17:06: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50DF4212" w14:textId="77777777" w:rsidR="003A1F27" w:rsidRPr="003A1F27" w:rsidRDefault="003A1F27" w:rsidP="003A1F27">
            <w:pPr>
              <w:spacing w:before="0" w:after="0" w:line="240" w:lineRule="auto"/>
              <w:jc w:val="left"/>
              <w:rPr>
                <w:ins w:id="100068" w:author="pete jones" w:date="2022-01-11T17:06:00Z"/>
                <w:rFonts w:ascii="Calibri" w:hAnsi="Calibri" w:cs="Calibri"/>
                <w:color w:val="000000"/>
                <w:sz w:val="22"/>
                <w:szCs w:val="22"/>
              </w:rPr>
            </w:pPr>
            <w:ins w:id="100069" w:author="pete jones" w:date="2022-01-11T17:06:00Z">
              <w:r w:rsidRPr="003A1F27">
                <w:rPr>
                  <w:rFonts w:ascii="Calibri" w:hAnsi="Calibri" w:cs="Calibri"/>
                  <w:color w:val="000000"/>
                  <w:sz w:val="22"/>
                  <w:szCs w:val="22"/>
                </w:rPr>
                <w:t>MODELLING AND SIMULATION IN ENGINEERING</w:t>
              </w:r>
            </w:ins>
          </w:p>
        </w:tc>
        <w:tc>
          <w:tcPr>
            <w:tcW w:w="432" w:type="dxa"/>
            <w:tcBorders>
              <w:top w:val="nil"/>
              <w:left w:val="nil"/>
              <w:bottom w:val="single" w:sz="4" w:space="0" w:color="auto"/>
              <w:right w:val="single" w:sz="4" w:space="0" w:color="auto"/>
            </w:tcBorders>
            <w:shd w:val="clear" w:color="auto" w:fill="auto"/>
            <w:noWrap/>
            <w:vAlign w:val="bottom"/>
            <w:hideMark/>
          </w:tcPr>
          <w:p w14:paraId="1FF68CD3" w14:textId="77777777" w:rsidR="003A1F27" w:rsidRPr="003A1F27" w:rsidRDefault="003A1F27" w:rsidP="003A1F27">
            <w:pPr>
              <w:spacing w:before="0" w:after="0" w:line="240" w:lineRule="auto"/>
              <w:jc w:val="center"/>
              <w:rPr>
                <w:ins w:id="100070" w:author="pete jones" w:date="2022-01-11T17:06:00Z"/>
                <w:rFonts w:ascii="Calibri" w:hAnsi="Calibri" w:cs="Calibri"/>
                <w:color w:val="000000"/>
                <w:sz w:val="22"/>
                <w:szCs w:val="22"/>
              </w:rPr>
            </w:pPr>
            <w:ins w:id="100071" w:author="pete jones" w:date="2022-01-11T17:06: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50853DCA" w14:textId="77777777" w:rsidR="003A1F27" w:rsidRPr="003A1F27" w:rsidRDefault="003A1F27" w:rsidP="003A1F27">
            <w:pPr>
              <w:spacing w:before="0" w:after="0" w:line="240" w:lineRule="auto"/>
              <w:jc w:val="center"/>
              <w:rPr>
                <w:ins w:id="100072" w:author="pete jones" w:date="2022-01-11T17:06:00Z"/>
                <w:rFonts w:ascii="Calibri" w:hAnsi="Calibri" w:cs="Calibri"/>
                <w:color w:val="000000"/>
                <w:sz w:val="22"/>
                <w:szCs w:val="22"/>
              </w:rPr>
            </w:pPr>
            <w:ins w:id="100073"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2A03EA2" w14:textId="77777777" w:rsidR="003A1F27" w:rsidRPr="003A1F27" w:rsidRDefault="003A1F27" w:rsidP="003A1F27">
            <w:pPr>
              <w:spacing w:before="0" w:after="0" w:line="240" w:lineRule="auto"/>
              <w:jc w:val="center"/>
              <w:rPr>
                <w:ins w:id="100074" w:author="pete jones" w:date="2022-01-11T17:06:00Z"/>
                <w:rFonts w:ascii="Calibri" w:hAnsi="Calibri" w:cs="Calibri"/>
                <w:color w:val="000000"/>
                <w:sz w:val="22"/>
                <w:szCs w:val="22"/>
              </w:rPr>
            </w:pPr>
            <w:ins w:id="100075"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8F94EE" w14:textId="77777777" w:rsidR="003A1F27" w:rsidRPr="003A1F27" w:rsidRDefault="003A1F27" w:rsidP="003A1F27">
            <w:pPr>
              <w:spacing w:before="0" w:after="0" w:line="240" w:lineRule="auto"/>
              <w:jc w:val="center"/>
              <w:rPr>
                <w:ins w:id="100076" w:author="pete jones" w:date="2022-01-11T17:06:00Z"/>
                <w:rFonts w:ascii="Calibri" w:hAnsi="Calibri" w:cs="Calibri"/>
                <w:color w:val="000000"/>
                <w:sz w:val="22"/>
                <w:szCs w:val="22"/>
              </w:rPr>
            </w:pPr>
            <w:ins w:id="100077"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75164A0" w14:textId="77777777" w:rsidR="003A1F27" w:rsidRPr="003A1F27" w:rsidRDefault="003A1F27" w:rsidP="003A1F27">
            <w:pPr>
              <w:spacing w:before="0" w:after="0" w:line="240" w:lineRule="auto"/>
              <w:jc w:val="center"/>
              <w:rPr>
                <w:ins w:id="100078" w:author="pete jones" w:date="2022-01-11T17:06:00Z"/>
                <w:rFonts w:ascii="Calibri" w:hAnsi="Calibri" w:cs="Calibri"/>
                <w:color w:val="000000"/>
                <w:sz w:val="22"/>
                <w:szCs w:val="22"/>
              </w:rPr>
            </w:pPr>
            <w:ins w:id="100079"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88E12D6" w14:textId="77777777" w:rsidR="003A1F27" w:rsidRPr="003A1F27" w:rsidRDefault="003A1F27" w:rsidP="003A1F27">
            <w:pPr>
              <w:spacing w:before="0" w:after="0" w:line="240" w:lineRule="auto"/>
              <w:jc w:val="center"/>
              <w:rPr>
                <w:ins w:id="100080" w:author="pete jones" w:date="2022-01-11T17:06:00Z"/>
                <w:rFonts w:ascii="Calibri" w:hAnsi="Calibri" w:cs="Calibri"/>
                <w:color w:val="000000"/>
                <w:sz w:val="22"/>
                <w:szCs w:val="22"/>
              </w:rPr>
            </w:pPr>
            <w:ins w:id="100081"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D7564E0" w14:textId="77777777" w:rsidR="003A1F27" w:rsidRPr="003A1F27" w:rsidRDefault="003A1F27" w:rsidP="003A1F27">
            <w:pPr>
              <w:spacing w:before="0" w:after="0" w:line="240" w:lineRule="auto"/>
              <w:jc w:val="center"/>
              <w:rPr>
                <w:ins w:id="100082" w:author="pete jones" w:date="2022-01-11T17:06:00Z"/>
                <w:rFonts w:ascii="Calibri" w:hAnsi="Calibri" w:cs="Calibri"/>
                <w:color w:val="000000"/>
                <w:sz w:val="22"/>
                <w:szCs w:val="22"/>
              </w:rPr>
            </w:pPr>
            <w:ins w:id="100083"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ABA3A3" w14:textId="77777777" w:rsidR="003A1F27" w:rsidRPr="003A1F27" w:rsidRDefault="003A1F27" w:rsidP="003A1F27">
            <w:pPr>
              <w:spacing w:before="0" w:after="0" w:line="240" w:lineRule="auto"/>
              <w:jc w:val="center"/>
              <w:rPr>
                <w:ins w:id="100084" w:author="pete jones" w:date="2022-01-11T17:06:00Z"/>
                <w:rFonts w:ascii="Calibri" w:hAnsi="Calibri" w:cs="Calibri"/>
                <w:color w:val="000000"/>
                <w:sz w:val="22"/>
                <w:szCs w:val="22"/>
              </w:rPr>
            </w:pPr>
            <w:ins w:id="100085"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2B1A23F" w14:textId="77777777" w:rsidR="003A1F27" w:rsidRPr="003A1F27" w:rsidRDefault="003A1F27" w:rsidP="003A1F27">
            <w:pPr>
              <w:spacing w:before="0" w:after="0" w:line="240" w:lineRule="auto"/>
              <w:jc w:val="center"/>
              <w:rPr>
                <w:ins w:id="100086" w:author="pete jones" w:date="2022-01-11T17:06:00Z"/>
                <w:rFonts w:ascii="Calibri" w:hAnsi="Calibri" w:cs="Calibri"/>
                <w:color w:val="000000"/>
                <w:sz w:val="22"/>
                <w:szCs w:val="22"/>
              </w:rPr>
            </w:pPr>
            <w:ins w:id="100087"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3AA1271" w14:textId="77777777" w:rsidR="003A1F27" w:rsidRPr="003A1F27" w:rsidRDefault="003A1F27" w:rsidP="003A1F27">
            <w:pPr>
              <w:spacing w:before="0" w:after="0" w:line="240" w:lineRule="auto"/>
              <w:jc w:val="center"/>
              <w:rPr>
                <w:ins w:id="100088" w:author="pete jones" w:date="2022-01-11T17:06:00Z"/>
                <w:rFonts w:ascii="Calibri" w:hAnsi="Calibri" w:cs="Calibri"/>
                <w:color w:val="000000"/>
                <w:sz w:val="22"/>
                <w:szCs w:val="22"/>
              </w:rPr>
            </w:pPr>
            <w:ins w:id="100089"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9264CD" w14:textId="77777777" w:rsidR="003A1F27" w:rsidRPr="003A1F27" w:rsidRDefault="003A1F27" w:rsidP="003A1F27">
            <w:pPr>
              <w:spacing w:before="0" w:after="0" w:line="240" w:lineRule="auto"/>
              <w:jc w:val="center"/>
              <w:rPr>
                <w:ins w:id="100090" w:author="pete jones" w:date="2022-01-11T17:06:00Z"/>
                <w:rFonts w:ascii="Calibri" w:hAnsi="Calibri" w:cs="Calibri"/>
                <w:color w:val="000000"/>
                <w:sz w:val="22"/>
                <w:szCs w:val="22"/>
              </w:rPr>
            </w:pPr>
            <w:ins w:id="100091"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131C798" w14:textId="77777777" w:rsidR="003A1F27" w:rsidRPr="003A1F27" w:rsidRDefault="003A1F27" w:rsidP="003A1F27">
            <w:pPr>
              <w:spacing w:before="0" w:after="0" w:line="240" w:lineRule="auto"/>
              <w:jc w:val="center"/>
              <w:rPr>
                <w:ins w:id="100092" w:author="pete jones" w:date="2022-01-11T17:06:00Z"/>
                <w:rFonts w:ascii="Calibri" w:hAnsi="Calibri" w:cs="Calibri"/>
                <w:color w:val="000000"/>
                <w:sz w:val="22"/>
                <w:szCs w:val="22"/>
              </w:rPr>
            </w:pPr>
            <w:ins w:id="100093" w:author="pete jones" w:date="2022-01-11T17:06:00Z">
              <w:r w:rsidRPr="003A1F27">
                <w:rPr>
                  <w:rFonts w:ascii="Calibri" w:hAnsi="Calibri" w:cs="Calibri"/>
                  <w:color w:val="000000"/>
                  <w:sz w:val="22"/>
                  <w:szCs w:val="22"/>
                </w:rPr>
                <w:t> </w:t>
              </w:r>
            </w:ins>
          </w:p>
        </w:tc>
      </w:tr>
      <w:tr w:rsidR="003A1F27" w:rsidRPr="003A1F27" w14:paraId="6A394BE5" w14:textId="77777777" w:rsidTr="003A1F27">
        <w:trPr>
          <w:trHeight w:val="300"/>
          <w:ins w:id="100094"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05F5DA85" w14:textId="77777777" w:rsidR="003A1F27" w:rsidRPr="003A1F27" w:rsidRDefault="003A1F27" w:rsidP="003A1F27">
            <w:pPr>
              <w:spacing w:before="0" w:after="0" w:line="240" w:lineRule="auto"/>
              <w:jc w:val="center"/>
              <w:rPr>
                <w:ins w:id="100095" w:author="pete jones" w:date="2022-01-11T17:06:00Z"/>
                <w:rFonts w:ascii="Calibri" w:hAnsi="Calibri" w:cs="Calibri"/>
                <w:color w:val="000000"/>
                <w:sz w:val="22"/>
                <w:szCs w:val="22"/>
              </w:rPr>
            </w:pPr>
            <w:ins w:id="100096" w:author="pete jones" w:date="2022-01-11T17:06: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43CCC807" w14:textId="77777777" w:rsidR="003A1F27" w:rsidRPr="003A1F27" w:rsidRDefault="003A1F27" w:rsidP="003A1F27">
            <w:pPr>
              <w:spacing w:before="0" w:after="0" w:line="240" w:lineRule="auto"/>
              <w:jc w:val="left"/>
              <w:rPr>
                <w:ins w:id="100097" w:author="pete jones" w:date="2022-01-11T17:06:00Z"/>
                <w:rFonts w:ascii="Calibri" w:hAnsi="Calibri" w:cs="Calibri"/>
                <w:color w:val="000000"/>
                <w:sz w:val="22"/>
                <w:szCs w:val="22"/>
              </w:rPr>
            </w:pPr>
            <w:ins w:id="100098" w:author="pete jones" w:date="2022-01-11T17:06:00Z">
              <w:r w:rsidRPr="003A1F27">
                <w:rPr>
                  <w:rFonts w:ascii="Calibri" w:hAnsi="Calibri" w:cs="Calibri"/>
                  <w:color w:val="000000"/>
                  <w:sz w:val="22"/>
                  <w:szCs w:val="22"/>
                </w:rPr>
                <w:t>DESIGNING FOR SMART CITIES 1</w:t>
              </w:r>
            </w:ins>
          </w:p>
        </w:tc>
        <w:tc>
          <w:tcPr>
            <w:tcW w:w="432" w:type="dxa"/>
            <w:tcBorders>
              <w:top w:val="nil"/>
              <w:left w:val="nil"/>
              <w:bottom w:val="single" w:sz="4" w:space="0" w:color="auto"/>
              <w:right w:val="single" w:sz="4" w:space="0" w:color="auto"/>
            </w:tcBorders>
            <w:shd w:val="clear" w:color="auto" w:fill="auto"/>
            <w:noWrap/>
            <w:vAlign w:val="bottom"/>
            <w:hideMark/>
          </w:tcPr>
          <w:p w14:paraId="222298B9" w14:textId="77777777" w:rsidR="003A1F27" w:rsidRPr="003A1F27" w:rsidRDefault="003A1F27" w:rsidP="003A1F27">
            <w:pPr>
              <w:spacing w:before="0" w:after="0" w:line="240" w:lineRule="auto"/>
              <w:jc w:val="center"/>
              <w:rPr>
                <w:ins w:id="100099" w:author="pete jones" w:date="2022-01-11T17:06:00Z"/>
                <w:rFonts w:ascii="Calibri" w:hAnsi="Calibri" w:cs="Calibri"/>
                <w:color w:val="000000"/>
                <w:sz w:val="22"/>
                <w:szCs w:val="22"/>
              </w:rPr>
            </w:pPr>
            <w:ins w:id="100100" w:author="pete jones" w:date="2022-01-11T17:06: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2449C56E" w14:textId="77777777" w:rsidR="003A1F27" w:rsidRPr="003A1F27" w:rsidRDefault="003A1F27" w:rsidP="003A1F27">
            <w:pPr>
              <w:spacing w:before="0" w:after="0" w:line="240" w:lineRule="auto"/>
              <w:jc w:val="center"/>
              <w:rPr>
                <w:ins w:id="100101" w:author="pete jones" w:date="2022-01-11T17:06:00Z"/>
                <w:rFonts w:ascii="Calibri" w:hAnsi="Calibri" w:cs="Calibri"/>
                <w:color w:val="000000"/>
                <w:sz w:val="22"/>
                <w:szCs w:val="22"/>
              </w:rPr>
            </w:pPr>
            <w:ins w:id="100102"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D27C6BB" w14:textId="77777777" w:rsidR="003A1F27" w:rsidRPr="003A1F27" w:rsidRDefault="003A1F27" w:rsidP="003A1F27">
            <w:pPr>
              <w:spacing w:before="0" w:after="0" w:line="240" w:lineRule="auto"/>
              <w:jc w:val="center"/>
              <w:rPr>
                <w:ins w:id="100103" w:author="pete jones" w:date="2022-01-11T17:06:00Z"/>
                <w:rFonts w:ascii="Calibri" w:hAnsi="Calibri" w:cs="Calibri"/>
                <w:color w:val="000000"/>
                <w:sz w:val="22"/>
                <w:szCs w:val="22"/>
              </w:rPr>
            </w:pPr>
            <w:ins w:id="100104"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9FFCF7F" w14:textId="77777777" w:rsidR="003A1F27" w:rsidRPr="003A1F27" w:rsidRDefault="003A1F27" w:rsidP="003A1F27">
            <w:pPr>
              <w:spacing w:before="0" w:after="0" w:line="240" w:lineRule="auto"/>
              <w:jc w:val="center"/>
              <w:rPr>
                <w:ins w:id="100105" w:author="pete jones" w:date="2022-01-11T17:06:00Z"/>
                <w:rFonts w:ascii="Calibri" w:hAnsi="Calibri" w:cs="Calibri"/>
                <w:color w:val="000000"/>
                <w:sz w:val="22"/>
                <w:szCs w:val="22"/>
              </w:rPr>
            </w:pPr>
            <w:ins w:id="100106"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C813A1" w14:textId="77777777" w:rsidR="003A1F27" w:rsidRPr="003A1F27" w:rsidRDefault="003A1F27" w:rsidP="003A1F27">
            <w:pPr>
              <w:spacing w:before="0" w:after="0" w:line="240" w:lineRule="auto"/>
              <w:jc w:val="center"/>
              <w:rPr>
                <w:ins w:id="100107" w:author="pete jones" w:date="2022-01-11T17:06:00Z"/>
                <w:rFonts w:ascii="Calibri" w:hAnsi="Calibri" w:cs="Calibri"/>
                <w:color w:val="000000"/>
                <w:sz w:val="22"/>
                <w:szCs w:val="22"/>
              </w:rPr>
            </w:pPr>
            <w:ins w:id="100108"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7A5CED3" w14:textId="77777777" w:rsidR="003A1F27" w:rsidRPr="003A1F27" w:rsidRDefault="003A1F27" w:rsidP="003A1F27">
            <w:pPr>
              <w:spacing w:before="0" w:after="0" w:line="240" w:lineRule="auto"/>
              <w:jc w:val="center"/>
              <w:rPr>
                <w:ins w:id="100109" w:author="pete jones" w:date="2022-01-11T17:06:00Z"/>
                <w:rFonts w:ascii="Calibri" w:hAnsi="Calibri" w:cs="Calibri"/>
                <w:color w:val="000000"/>
                <w:sz w:val="22"/>
                <w:szCs w:val="22"/>
              </w:rPr>
            </w:pPr>
            <w:ins w:id="100110"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EFC2521" w14:textId="77777777" w:rsidR="003A1F27" w:rsidRPr="003A1F27" w:rsidRDefault="003A1F27" w:rsidP="003A1F27">
            <w:pPr>
              <w:spacing w:before="0" w:after="0" w:line="240" w:lineRule="auto"/>
              <w:jc w:val="center"/>
              <w:rPr>
                <w:ins w:id="100111" w:author="pete jones" w:date="2022-01-11T17:06:00Z"/>
                <w:rFonts w:ascii="Calibri" w:hAnsi="Calibri" w:cs="Calibri"/>
                <w:color w:val="000000"/>
                <w:sz w:val="22"/>
                <w:szCs w:val="22"/>
              </w:rPr>
            </w:pPr>
            <w:ins w:id="100112"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A2950D6" w14:textId="77777777" w:rsidR="003A1F27" w:rsidRPr="003A1F27" w:rsidRDefault="003A1F27" w:rsidP="003A1F27">
            <w:pPr>
              <w:spacing w:before="0" w:after="0" w:line="240" w:lineRule="auto"/>
              <w:jc w:val="center"/>
              <w:rPr>
                <w:ins w:id="100113" w:author="pete jones" w:date="2022-01-11T17:06:00Z"/>
                <w:rFonts w:ascii="Calibri" w:hAnsi="Calibri" w:cs="Calibri"/>
                <w:color w:val="000000"/>
                <w:sz w:val="22"/>
                <w:szCs w:val="22"/>
              </w:rPr>
            </w:pPr>
            <w:ins w:id="100114"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0EE050" w14:textId="77777777" w:rsidR="003A1F27" w:rsidRPr="003A1F27" w:rsidRDefault="003A1F27" w:rsidP="003A1F27">
            <w:pPr>
              <w:spacing w:before="0" w:after="0" w:line="240" w:lineRule="auto"/>
              <w:jc w:val="center"/>
              <w:rPr>
                <w:ins w:id="100115" w:author="pete jones" w:date="2022-01-11T17:06:00Z"/>
                <w:rFonts w:ascii="Calibri" w:hAnsi="Calibri" w:cs="Calibri"/>
                <w:color w:val="000000"/>
                <w:sz w:val="22"/>
                <w:szCs w:val="22"/>
              </w:rPr>
            </w:pPr>
            <w:ins w:id="100116"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BC003DF" w14:textId="77777777" w:rsidR="003A1F27" w:rsidRPr="003A1F27" w:rsidRDefault="003A1F27" w:rsidP="003A1F27">
            <w:pPr>
              <w:spacing w:before="0" w:after="0" w:line="240" w:lineRule="auto"/>
              <w:jc w:val="center"/>
              <w:rPr>
                <w:ins w:id="100117" w:author="pete jones" w:date="2022-01-11T17:06:00Z"/>
                <w:rFonts w:ascii="Calibri" w:hAnsi="Calibri" w:cs="Calibri"/>
                <w:color w:val="000000"/>
                <w:sz w:val="22"/>
                <w:szCs w:val="22"/>
              </w:rPr>
            </w:pPr>
            <w:ins w:id="100118"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6185A9" w14:textId="77777777" w:rsidR="003A1F27" w:rsidRPr="003A1F27" w:rsidRDefault="003A1F27" w:rsidP="003A1F27">
            <w:pPr>
              <w:spacing w:before="0" w:after="0" w:line="240" w:lineRule="auto"/>
              <w:jc w:val="center"/>
              <w:rPr>
                <w:ins w:id="100119" w:author="pete jones" w:date="2022-01-11T17:06:00Z"/>
                <w:rFonts w:ascii="Calibri" w:hAnsi="Calibri" w:cs="Calibri"/>
                <w:color w:val="000000"/>
                <w:sz w:val="22"/>
                <w:szCs w:val="22"/>
              </w:rPr>
            </w:pPr>
            <w:ins w:id="100120"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85183C6" w14:textId="77777777" w:rsidR="003A1F27" w:rsidRPr="003A1F27" w:rsidRDefault="003A1F27" w:rsidP="003A1F27">
            <w:pPr>
              <w:spacing w:before="0" w:after="0" w:line="240" w:lineRule="auto"/>
              <w:jc w:val="center"/>
              <w:rPr>
                <w:ins w:id="100121" w:author="pete jones" w:date="2022-01-11T17:06:00Z"/>
                <w:rFonts w:ascii="Calibri" w:hAnsi="Calibri" w:cs="Calibri"/>
                <w:color w:val="000000"/>
                <w:sz w:val="22"/>
                <w:szCs w:val="22"/>
              </w:rPr>
            </w:pPr>
            <w:ins w:id="100122" w:author="pete jones" w:date="2022-01-11T17:06:00Z">
              <w:r w:rsidRPr="003A1F27">
                <w:rPr>
                  <w:rFonts w:ascii="Calibri" w:hAnsi="Calibri" w:cs="Calibri"/>
                  <w:color w:val="000000"/>
                  <w:sz w:val="22"/>
                  <w:szCs w:val="22"/>
                </w:rPr>
                <w:t> </w:t>
              </w:r>
            </w:ins>
          </w:p>
        </w:tc>
      </w:tr>
      <w:tr w:rsidR="003A1F27" w:rsidRPr="003A1F27" w14:paraId="517FC7CD" w14:textId="77777777" w:rsidTr="003A1F27">
        <w:trPr>
          <w:trHeight w:val="300"/>
          <w:ins w:id="100123"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332191E5" w14:textId="77777777" w:rsidR="003A1F27" w:rsidRPr="003A1F27" w:rsidRDefault="003A1F27" w:rsidP="003A1F27">
            <w:pPr>
              <w:spacing w:before="0" w:after="0" w:line="240" w:lineRule="auto"/>
              <w:jc w:val="center"/>
              <w:rPr>
                <w:ins w:id="100124" w:author="pete jones" w:date="2022-01-11T17:06:00Z"/>
                <w:rFonts w:ascii="Calibri" w:hAnsi="Calibri" w:cs="Calibri"/>
                <w:color w:val="000000"/>
                <w:sz w:val="22"/>
                <w:szCs w:val="22"/>
              </w:rPr>
            </w:pPr>
            <w:ins w:id="100125" w:author="pete jones" w:date="2022-01-11T17:06:00Z">
              <w:r w:rsidRPr="003A1F27">
                <w:rPr>
                  <w:rFonts w:ascii="Calibri" w:hAnsi="Calibri" w:cs="Calibri"/>
                  <w:color w:val="000000"/>
                  <w:sz w:val="22"/>
                  <w:szCs w:val="22"/>
                </w:rPr>
                <w:t>4</w:t>
              </w:r>
            </w:ins>
          </w:p>
        </w:tc>
        <w:tc>
          <w:tcPr>
            <w:tcW w:w="5320" w:type="dxa"/>
            <w:tcBorders>
              <w:top w:val="nil"/>
              <w:left w:val="nil"/>
              <w:bottom w:val="single" w:sz="4" w:space="0" w:color="auto"/>
              <w:right w:val="single" w:sz="8" w:space="0" w:color="auto"/>
            </w:tcBorders>
            <w:shd w:val="clear" w:color="auto" w:fill="auto"/>
            <w:vAlign w:val="bottom"/>
            <w:hideMark/>
          </w:tcPr>
          <w:p w14:paraId="29E6C1C7" w14:textId="77777777" w:rsidR="003A1F27" w:rsidRPr="003A1F27" w:rsidRDefault="003A1F27" w:rsidP="003A1F27">
            <w:pPr>
              <w:spacing w:before="0" w:after="0" w:line="240" w:lineRule="auto"/>
              <w:jc w:val="left"/>
              <w:rPr>
                <w:ins w:id="100126" w:author="pete jones" w:date="2022-01-11T17:06:00Z"/>
                <w:rFonts w:ascii="Calibri" w:hAnsi="Calibri" w:cs="Calibri"/>
                <w:color w:val="000000"/>
                <w:sz w:val="22"/>
                <w:szCs w:val="22"/>
              </w:rPr>
            </w:pPr>
            <w:ins w:id="100127" w:author="pete jones" w:date="2022-01-11T17:06:00Z">
              <w:r w:rsidRPr="003A1F27">
                <w:rPr>
                  <w:rFonts w:ascii="Calibri" w:hAnsi="Calibri" w:cs="Calibri"/>
                  <w:color w:val="000000"/>
                  <w:sz w:val="22"/>
                  <w:szCs w:val="22"/>
                </w:rPr>
                <w:t>APPLIED PROFESSIONAL SKILLS AND PORTFOLIO</w:t>
              </w:r>
            </w:ins>
          </w:p>
        </w:tc>
        <w:tc>
          <w:tcPr>
            <w:tcW w:w="432" w:type="dxa"/>
            <w:tcBorders>
              <w:top w:val="nil"/>
              <w:left w:val="nil"/>
              <w:bottom w:val="single" w:sz="4" w:space="0" w:color="auto"/>
              <w:right w:val="single" w:sz="4" w:space="0" w:color="auto"/>
            </w:tcBorders>
            <w:shd w:val="clear" w:color="auto" w:fill="auto"/>
            <w:noWrap/>
            <w:vAlign w:val="bottom"/>
            <w:hideMark/>
          </w:tcPr>
          <w:p w14:paraId="14A4C2FE" w14:textId="77777777" w:rsidR="003A1F27" w:rsidRPr="003A1F27" w:rsidRDefault="003A1F27" w:rsidP="003A1F27">
            <w:pPr>
              <w:spacing w:before="0" w:after="0" w:line="240" w:lineRule="auto"/>
              <w:jc w:val="center"/>
              <w:rPr>
                <w:ins w:id="100128" w:author="pete jones" w:date="2022-01-11T17:06:00Z"/>
                <w:rFonts w:ascii="Calibri" w:hAnsi="Calibri" w:cs="Calibri"/>
                <w:color w:val="000000"/>
                <w:sz w:val="22"/>
                <w:szCs w:val="22"/>
              </w:rPr>
            </w:pPr>
            <w:ins w:id="100129" w:author="pete jones" w:date="2022-01-11T17:06: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0FD939A2" w14:textId="77777777" w:rsidR="003A1F27" w:rsidRPr="003A1F27" w:rsidRDefault="003A1F27" w:rsidP="003A1F27">
            <w:pPr>
              <w:spacing w:before="0" w:after="0" w:line="240" w:lineRule="auto"/>
              <w:jc w:val="center"/>
              <w:rPr>
                <w:ins w:id="100130" w:author="pete jones" w:date="2022-01-11T17:06:00Z"/>
                <w:rFonts w:ascii="Calibri" w:hAnsi="Calibri" w:cs="Calibri"/>
                <w:color w:val="000000"/>
                <w:sz w:val="22"/>
                <w:szCs w:val="22"/>
              </w:rPr>
            </w:pPr>
            <w:ins w:id="100131"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B84A78A" w14:textId="77777777" w:rsidR="003A1F27" w:rsidRPr="003A1F27" w:rsidRDefault="003A1F27" w:rsidP="003A1F27">
            <w:pPr>
              <w:spacing w:before="0" w:after="0" w:line="240" w:lineRule="auto"/>
              <w:jc w:val="center"/>
              <w:rPr>
                <w:ins w:id="100132" w:author="pete jones" w:date="2022-01-11T17:06:00Z"/>
                <w:rFonts w:ascii="Calibri" w:hAnsi="Calibri" w:cs="Calibri"/>
                <w:color w:val="000000"/>
                <w:sz w:val="22"/>
                <w:szCs w:val="22"/>
              </w:rPr>
            </w:pPr>
            <w:ins w:id="100133"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1C08A3" w14:textId="77777777" w:rsidR="003A1F27" w:rsidRPr="003A1F27" w:rsidRDefault="003A1F27" w:rsidP="003A1F27">
            <w:pPr>
              <w:spacing w:before="0" w:after="0" w:line="240" w:lineRule="auto"/>
              <w:jc w:val="center"/>
              <w:rPr>
                <w:ins w:id="100134" w:author="pete jones" w:date="2022-01-11T17:06:00Z"/>
                <w:rFonts w:ascii="Calibri" w:hAnsi="Calibri" w:cs="Calibri"/>
                <w:color w:val="000000"/>
                <w:sz w:val="22"/>
                <w:szCs w:val="22"/>
              </w:rPr>
            </w:pPr>
            <w:ins w:id="100135"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D843534" w14:textId="77777777" w:rsidR="003A1F27" w:rsidRPr="003A1F27" w:rsidRDefault="003A1F27" w:rsidP="003A1F27">
            <w:pPr>
              <w:spacing w:before="0" w:after="0" w:line="240" w:lineRule="auto"/>
              <w:jc w:val="center"/>
              <w:rPr>
                <w:ins w:id="100136" w:author="pete jones" w:date="2022-01-11T17:06:00Z"/>
                <w:rFonts w:ascii="Calibri" w:hAnsi="Calibri" w:cs="Calibri"/>
                <w:color w:val="000000"/>
                <w:sz w:val="22"/>
                <w:szCs w:val="22"/>
              </w:rPr>
            </w:pPr>
            <w:ins w:id="100137"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3F9B328" w14:textId="77777777" w:rsidR="003A1F27" w:rsidRPr="003A1F27" w:rsidRDefault="003A1F27" w:rsidP="003A1F27">
            <w:pPr>
              <w:spacing w:before="0" w:after="0" w:line="240" w:lineRule="auto"/>
              <w:jc w:val="center"/>
              <w:rPr>
                <w:ins w:id="100138" w:author="pete jones" w:date="2022-01-11T17:06:00Z"/>
                <w:rFonts w:ascii="Calibri" w:hAnsi="Calibri" w:cs="Calibri"/>
                <w:color w:val="000000"/>
                <w:sz w:val="22"/>
                <w:szCs w:val="22"/>
              </w:rPr>
            </w:pPr>
            <w:ins w:id="100139"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D5ABFE7" w14:textId="77777777" w:rsidR="003A1F27" w:rsidRPr="003A1F27" w:rsidRDefault="003A1F27" w:rsidP="003A1F27">
            <w:pPr>
              <w:spacing w:before="0" w:after="0" w:line="240" w:lineRule="auto"/>
              <w:jc w:val="center"/>
              <w:rPr>
                <w:ins w:id="100140" w:author="pete jones" w:date="2022-01-11T17:06:00Z"/>
                <w:rFonts w:ascii="Calibri" w:hAnsi="Calibri" w:cs="Calibri"/>
                <w:color w:val="000000"/>
                <w:sz w:val="22"/>
                <w:szCs w:val="22"/>
              </w:rPr>
            </w:pPr>
            <w:ins w:id="100141"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80C780" w14:textId="77777777" w:rsidR="003A1F27" w:rsidRPr="003A1F27" w:rsidRDefault="003A1F27" w:rsidP="003A1F27">
            <w:pPr>
              <w:spacing w:before="0" w:after="0" w:line="240" w:lineRule="auto"/>
              <w:jc w:val="center"/>
              <w:rPr>
                <w:ins w:id="100142" w:author="pete jones" w:date="2022-01-11T17:06:00Z"/>
                <w:rFonts w:ascii="Calibri" w:hAnsi="Calibri" w:cs="Calibri"/>
                <w:color w:val="000000"/>
                <w:sz w:val="22"/>
                <w:szCs w:val="22"/>
              </w:rPr>
            </w:pPr>
            <w:ins w:id="100143"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0725763" w14:textId="77777777" w:rsidR="003A1F27" w:rsidRPr="003A1F27" w:rsidRDefault="003A1F27" w:rsidP="003A1F27">
            <w:pPr>
              <w:spacing w:before="0" w:after="0" w:line="240" w:lineRule="auto"/>
              <w:jc w:val="center"/>
              <w:rPr>
                <w:ins w:id="100144" w:author="pete jones" w:date="2022-01-11T17:06:00Z"/>
                <w:rFonts w:ascii="Calibri" w:hAnsi="Calibri" w:cs="Calibri"/>
                <w:color w:val="000000"/>
                <w:sz w:val="22"/>
                <w:szCs w:val="22"/>
              </w:rPr>
            </w:pPr>
            <w:ins w:id="100145"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D8F3B4C" w14:textId="77777777" w:rsidR="003A1F27" w:rsidRPr="003A1F27" w:rsidRDefault="003A1F27" w:rsidP="003A1F27">
            <w:pPr>
              <w:spacing w:before="0" w:after="0" w:line="240" w:lineRule="auto"/>
              <w:jc w:val="center"/>
              <w:rPr>
                <w:ins w:id="100146" w:author="pete jones" w:date="2022-01-11T17:06:00Z"/>
                <w:rFonts w:ascii="Calibri" w:hAnsi="Calibri" w:cs="Calibri"/>
                <w:color w:val="000000"/>
                <w:sz w:val="22"/>
                <w:szCs w:val="22"/>
              </w:rPr>
            </w:pPr>
            <w:ins w:id="100147"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E28D47" w14:textId="77777777" w:rsidR="003A1F27" w:rsidRPr="003A1F27" w:rsidRDefault="003A1F27" w:rsidP="003A1F27">
            <w:pPr>
              <w:spacing w:before="0" w:after="0" w:line="240" w:lineRule="auto"/>
              <w:jc w:val="center"/>
              <w:rPr>
                <w:ins w:id="100148" w:author="pete jones" w:date="2022-01-11T17:06:00Z"/>
                <w:rFonts w:ascii="Calibri" w:hAnsi="Calibri" w:cs="Calibri"/>
                <w:color w:val="000000"/>
                <w:sz w:val="22"/>
                <w:szCs w:val="22"/>
              </w:rPr>
            </w:pPr>
            <w:ins w:id="100149"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052BF41" w14:textId="77777777" w:rsidR="003A1F27" w:rsidRPr="003A1F27" w:rsidRDefault="003A1F27" w:rsidP="003A1F27">
            <w:pPr>
              <w:spacing w:before="0" w:after="0" w:line="240" w:lineRule="auto"/>
              <w:jc w:val="center"/>
              <w:rPr>
                <w:ins w:id="100150" w:author="pete jones" w:date="2022-01-11T17:06:00Z"/>
                <w:rFonts w:ascii="Calibri" w:hAnsi="Calibri" w:cs="Calibri"/>
                <w:color w:val="000000"/>
                <w:sz w:val="22"/>
                <w:szCs w:val="22"/>
              </w:rPr>
            </w:pPr>
            <w:ins w:id="100151" w:author="pete jones" w:date="2022-01-11T17:06:00Z">
              <w:r w:rsidRPr="003A1F27">
                <w:rPr>
                  <w:rFonts w:ascii="Calibri" w:hAnsi="Calibri" w:cs="Calibri"/>
                  <w:color w:val="000000"/>
                  <w:sz w:val="22"/>
                  <w:szCs w:val="22"/>
                </w:rPr>
                <w:t> </w:t>
              </w:r>
            </w:ins>
          </w:p>
        </w:tc>
      </w:tr>
      <w:tr w:rsidR="003A1F27" w:rsidRPr="003A1F27" w14:paraId="0E648F86" w14:textId="77777777" w:rsidTr="003A1F27">
        <w:trPr>
          <w:trHeight w:val="300"/>
          <w:ins w:id="100152"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E20DD3D" w14:textId="77777777" w:rsidR="003A1F27" w:rsidRPr="003A1F27" w:rsidRDefault="003A1F27" w:rsidP="003A1F27">
            <w:pPr>
              <w:spacing w:before="0" w:after="0" w:line="240" w:lineRule="auto"/>
              <w:jc w:val="center"/>
              <w:rPr>
                <w:ins w:id="100153" w:author="pete jones" w:date="2022-01-11T17:06:00Z"/>
                <w:rFonts w:ascii="Calibri" w:hAnsi="Calibri" w:cs="Calibri"/>
                <w:color w:val="000000"/>
                <w:sz w:val="22"/>
                <w:szCs w:val="22"/>
              </w:rPr>
            </w:pPr>
            <w:ins w:id="100154" w:author="pete jones" w:date="2022-01-11T17:06: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DD437DD" w14:textId="77777777" w:rsidR="003A1F27" w:rsidRPr="003A1F27" w:rsidRDefault="003A1F27" w:rsidP="003A1F27">
            <w:pPr>
              <w:spacing w:before="0" w:after="0" w:line="240" w:lineRule="auto"/>
              <w:jc w:val="left"/>
              <w:rPr>
                <w:ins w:id="100155" w:author="pete jones" w:date="2022-01-11T17:06:00Z"/>
                <w:rFonts w:ascii="Calibri" w:hAnsi="Calibri" w:cs="Calibri"/>
                <w:color w:val="000000"/>
                <w:sz w:val="22"/>
                <w:szCs w:val="22"/>
              </w:rPr>
            </w:pPr>
            <w:ins w:id="100156" w:author="pete jones" w:date="2022-01-11T17:06:00Z">
              <w:r w:rsidRPr="003A1F27">
                <w:rPr>
                  <w:rFonts w:ascii="Calibri" w:hAnsi="Calibri" w:cs="Calibri"/>
                  <w:color w:val="000000"/>
                  <w:sz w:val="22"/>
                  <w:szCs w:val="22"/>
                </w:rPr>
                <w:t>DESIGN FOR MANUFACTURE</w:t>
              </w:r>
            </w:ins>
          </w:p>
        </w:tc>
        <w:tc>
          <w:tcPr>
            <w:tcW w:w="432" w:type="dxa"/>
            <w:tcBorders>
              <w:top w:val="nil"/>
              <w:left w:val="nil"/>
              <w:bottom w:val="single" w:sz="4" w:space="0" w:color="auto"/>
              <w:right w:val="single" w:sz="4" w:space="0" w:color="auto"/>
            </w:tcBorders>
            <w:shd w:val="clear" w:color="auto" w:fill="auto"/>
            <w:noWrap/>
            <w:vAlign w:val="bottom"/>
            <w:hideMark/>
          </w:tcPr>
          <w:p w14:paraId="116FF6CD" w14:textId="77777777" w:rsidR="003A1F27" w:rsidRPr="003A1F27" w:rsidRDefault="003A1F27" w:rsidP="003A1F27">
            <w:pPr>
              <w:spacing w:before="0" w:after="0" w:line="240" w:lineRule="auto"/>
              <w:jc w:val="center"/>
              <w:rPr>
                <w:ins w:id="100157" w:author="pete jones" w:date="2022-01-11T17:06:00Z"/>
                <w:rFonts w:ascii="Calibri" w:hAnsi="Calibri" w:cs="Calibri"/>
                <w:color w:val="000000"/>
                <w:sz w:val="22"/>
                <w:szCs w:val="22"/>
              </w:rPr>
            </w:pPr>
            <w:ins w:id="100158" w:author="pete jones" w:date="2022-01-11T17:06: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F5BBDF7" w14:textId="77777777" w:rsidR="003A1F27" w:rsidRPr="003A1F27" w:rsidRDefault="003A1F27" w:rsidP="003A1F27">
            <w:pPr>
              <w:spacing w:before="0" w:after="0" w:line="240" w:lineRule="auto"/>
              <w:jc w:val="center"/>
              <w:rPr>
                <w:ins w:id="100159" w:author="pete jones" w:date="2022-01-11T17:06:00Z"/>
                <w:rFonts w:ascii="Calibri" w:hAnsi="Calibri" w:cs="Calibri"/>
                <w:color w:val="000000"/>
                <w:sz w:val="22"/>
                <w:szCs w:val="22"/>
              </w:rPr>
            </w:pPr>
            <w:ins w:id="100160"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4D9355A4" w14:textId="77777777" w:rsidR="003A1F27" w:rsidRPr="003A1F27" w:rsidRDefault="003A1F27" w:rsidP="003A1F27">
            <w:pPr>
              <w:spacing w:before="0" w:after="0" w:line="240" w:lineRule="auto"/>
              <w:jc w:val="center"/>
              <w:rPr>
                <w:ins w:id="100161" w:author="pete jones" w:date="2022-01-11T17:06:00Z"/>
                <w:rFonts w:ascii="Calibri" w:hAnsi="Calibri" w:cs="Calibri"/>
                <w:color w:val="000000"/>
                <w:sz w:val="22"/>
                <w:szCs w:val="22"/>
              </w:rPr>
            </w:pPr>
            <w:ins w:id="100162"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849552A" w14:textId="77777777" w:rsidR="003A1F27" w:rsidRPr="003A1F27" w:rsidRDefault="003A1F27" w:rsidP="003A1F27">
            <w:pPr>
              <w:spacing w:before="0" w:after="0" w:line="240" w:lineRule="auto"/>
              <w:jc w:val="center"/>
              <w:rPr>
                <w:ins w:id="100163" w:author="pete jones" w:date="2022-01-11T17:06:00Z"/>
                <w:rFonts w:ascii="Calibri" w:hAnsi="Calibri" w:cs="Calibri"/>
                <w:color w:val="000000"/>
                <w:sz w:val="22"/>
                <w:szCs w:val="22"/>
              </w:rPr>
            </w:pPr>
            <w:ins w:id="100164"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054E4E8" w14:textId="77777777" w:rsidR="003A1F27" w:rsidRPr="003A1F27" w:rsidRDefault="003A1F27" w:rsidP="003A1F27">
            <w:pPr>
              <w:spacing w:before="0" w:after="0" w:line="240" w:lineRule="auto"/>
              <w:jc w:val="center"/>
              <w:rPr>
                <w:ins w:id="100165" w:author="pete jones" w:date="2022-01-11T17:06:00Z"/>
                <w:rFonts w:ascii="Calibri" w:hAnsi="Calibri" w:cs="Calibri"/>
                <w:color w:val="000000"/>
                <w:sz w:val="22"/>
                <w:szCs w:val="22"/>
              </w:rPr>
            </w:pPr>
            <w:ins w:id="100166"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3DE580B" w14:textId="77777777" w:rsidR="003A1F27" w:rsidRPr="003A1F27" w:rsidRDefault="003A1F27" w:rsidP="003A1F27">
            <w:pPr>
              <w:spacing w:before="0" w:after="0" w:line="240" w:lineRule="auto"/>
              <w:jc w:val="center"/>
              <w:rPr>
                <w:ins w:id="100167" w:author="pete jones" w:date="2022-01-11T17:06:00Z"/>
                <w:rFonts w:ascii="Calibri" w:hAnsi="Calibri" w:cs="Calibri"/>
                <w:color w:val="000000"/>
                <w:sz w:val="22"/>
                <w:szCs w:val="22"/>
              </w:rPr>
            </w:pPr>
            <w:ins w:id="100168"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3E48DF1" w14:textId="77777777" w:rsidR="003A1F27" w:rsidRPr="003A1F27" w:rsidRDefault="003A1F27" w:rsidP="003A1F27">
            <w:pPr>
              <w:spacing w:before="0" w:after="0" w:line="240" w:lineRule="auto"/>
              <w:jc w:val="center"/>
              <w:rPr>
                <w:ins w:id="100169" w:author="pete jones" w:date="2022-01-11T17:06:00Z"/>
                <w:rFonts w:ascii="Calibri" w:hAnsi="Calibri" w:cs="Calibri"/>
                <w:color w:val="000000"/>
                <w:sz w:val="22"/>
                <w:szCs w:val="22"/>
              </w:rPr>
            </w:pPr>
            <w:ins w:id="100170"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2261869" w14:textId="77777777" w:rsidR="003A1F27" w:rsidRPr="003A1F27" w:rsidRDefault="003A1F27" w:rsidP="003A1F27">
            <w:pPr>
              <w:spacing w:before="0" w:after="0" w:line="240" w:lineRule="auto"/>
              <w:jc w:val="center"/>
              <w:rPr>
                <w:ins w:id="100171" w:author="pete jones" w:date="2022-01-11T17:06:00Z"/>
                <w:rFonts w:ascii="Calibri" w:hAnsi="Calibri" w:cs="Calibri"/>
                <w:color w:val="000000"/>
                <w:sz w:val="22"/>
                <w:szCs w:val="22"/>
              </w:rPr>
            </w:pPr>
            <w:ins w:id="100172"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A836762" w14:textId="77777777" w:rsidR="003A1F27" w:rsidRPr="003A1F27" w:rsidRDefault="003A1F27" w:rsidP="003A1F27">
            <w:pPr>
              <w:spacing w:before="0" w:after="0" w:line="240" w:lineRule="auto"/>
              <w:jc w:val="center"/>
              <w:rPr>
                <w:ins w:id="100173" w:author="pete jones" w:date="2022-01-11T17:06:00Z"/>
                <w:rFonts w:ascii="Calibri" w:hAnsi="Calibri" w:cs="Calibri"/>
                <w:color w:val="000000"/>
                <w:sz w:val="22"/>
                <w:szCs w:val="22"/>
              </w:rPr>
            </w:pPr>
            <w:ins w:id="100174"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E220260" w14:textId="77777777" w:rsidR="003A1F27" w:rsidRPr="003A1F27" w:rsidRDefault="003A1F27" w:rsidP="003A1F27">
            <w:pPr>
              <w:spacing w:before="0" w:after="0" w:line="240" w:lineRule="auto"/>
              <w:jc w:val="center"/>
              <w:rPr>
                <w:ins w:id="100175" w:author="pete jones" w:date="2022-01-11T17:06:00Z"/>
                <w:rFonts w:ascii="Calibri" w:hAnsi="Calibri" w:cs="Calibri"/>
                <w:color w:val="000000"/>
                <w:sz w:val="22"/>
                <w:szCs w:val="22"/>
              </w:rPr>
            </w:pPr>
            <w:ins w:id="100176"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9C20CAC" w14:textId="77777777" w:rsidR="003A1F27" w:rsidRPr="003A1F27" w:rsidRDefault="003A1F27" w:rsidP="003A1F27">
            <w:pPr>
              <w:spacing w:before="0" w:after="0" w:line="240" w:lineRule="auto"/>
              <w:jc w:val="center"/>
              <w:rPr>
                <w:ins w:id="100177" w:author="pete jones" w:date="2022-01-11T17:06:00Z"/>
                <w:rFonts w:ascii="Calibri" w:hAnsi="Calibri" w:cs="Calibri"/>
                <w:color w:val="000000"/>
                <w:sz w:val="22"/>
                <w:szCs w:val="22"/>
              </w:rPr>
            </w:pPr>
            <w:ins w:id="100178"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746CD642" w14:textId="77777777" w:rsidR="003A1F27" w:rsidRPr="003A1F27" w:rsidRDefault="003A1F27" w:rsidP="003A1F27">
            <w:pPr>
              <w:spacing w:before="0" w:after="0" w:line="240" w:lineRule="auto"/>
              <w:jc w:val="center"/>
              <w:rPr>
                <w:ins w:id="100179" w:author="pete jones" w:date="2022-01-11T17:06:00Z"/>
                <w:rFonts w:ascii="Calibri" w:hAnsi="Calibri" w:cs="Calibri"/>
                <w:color w:val="000000"/>
                <w:sz w:val="22"/>
                <w:szCs w:val="22"/>
              </w:rPr>
            </w:pPr>
            <w:ins w:id="100180" w:author="pete jones" w:date="2022-01-11T17:06:00Z">
              <w:r w:rsidRPr="003A1F27">
                <w:rPr>
                  <w:rFonts w:ascii="Calibri" w:hAnsi="Calibri" w:cs="Calibri"/>
                  <w:color w:val="000000"/>
                  <w:sz w:val="22"/>
                  <w:szCs w:val="22"/>
                </w:rPr>
                <w:t> </w:t>
              </w:r>
            </w:ins>
          </w:p>
        </w:tc>
      </w:tr>
      <w:tr w:rsidR="003A1F27" w:rsidRPr="003A1F27" w14:paraId="599F6065" w14:textId="77777777" w:rsidTr="003A1F27">
        <w:trPr>
          <w:trHeight w:val="300"/>
          <w:ins w:id="100181"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2E2D0BC" w14:textId="77777777" w:rsidR="003A1F27" w:rsidRPr="003A1F27" w:rsidRDefault="003A1F27" w:rsidP="003A1F27">
            <w:pPr>
              <w:spacing w:before="0" w:after="0" w:line="240" w:lineRule="auto"/>
              <w:jc w:val="center"/>
              <w:rPr>
                <w:ins w:id="100182" w:author="pete jones" w:date="2022-01-11T17:06:00Z"/>
                <w:rFonts w:ascii="Calibri" w:hAnsi="Calibri" w:cs="Calibri"/>
                <w:color w:val="000000"/>
                <w:sz w:val="22"/>
                <w:szCs w:val="22"/>
              </w:rPr>
            </w:pPr>
            <w:ins w:id="100183" w:author="pete jones" w:date="2022-01-11T17:06: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126E99F6" w14:textId="77777777" w:rsidR="003A1F27" w:rsidRPr="003A1F27" w:rsidRDefault="003A1F27" w:rsidP="003A1F27">
            <w:pPr>
              <w:spacing w:before="0" w:after="0" w:line="240" w:lineRule="auto"/>
              <w:jc w:val="left"/>
              <w:rPr>
                <w:ins w:id="100184" w:author="pete jones" w:date="2022-01-11T17:06:00Z"/>
                <w:rFonts w:ascii="Calibri" w:hAnsi="Calibri" w:cs="Calibri"/>
                <w:color w:val="000000"/>
                <w:sz w:val="22"/>
                <w:szCs w:val="22"/>
              </w:rPr>
            </w:pPr>
            <w:ins w:id="100185" w:author="pete jones" w:date="2022-01-11T17:06:00Z">
              <w:r w:rsidRPr="003A1F27">
                <w:rPr>
                  <w:rFonts w:ascii="Calibri" w:hAnsi="Calibri" w:cs="Calibri"/>
                  <w:color w:val="000000"/>
                  <w:sz w:val="22"/>
                  <w:szCs w:val="22"/>
                </w:rPr>
                <w:t>USER-CENTRED PRODUCT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381527CB" w14:textId="77777777" w:rsidR="003A1F27" w:rsidRPr="003A1F27" w:rsidRDefault="003A1F27" w:rsidP="003A1F27">
            <w:pPr>
              <w:spacing w:before="0" w:after="0" w:line="240" w:lineRule="auto"/>
              <w:jc w:val="center"/>
              <w:rPr>
                <w:ins w:id="100186" w:author="pete jones" w:date="2022-01-11T17:06:00Z"/>
                <w:rFonts w:ascii="Calibri" w:hAnsi="Calibri" w:cs="Calibri"/>
                <w:color w:val="000000"/>
                <w:sz w:val="22"/>
                <w:szCs w:val="22"/>
              </w:rPr>
            </w:pPr>
            <w:ins w:id="100187" w:author="pete jones" w:date="2022-01-11T17:06: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EA45DC8" w14:textId="77777777" w:rsidR="003A1F27" w:rsidRPr="003A1F27" w:rsidRDefault="003A1F27" w:rsidP="003A1F27">
            <w:pPr>
              <w:spacing w:before="0" w:after="0" w:line="240" w:lineRule="auto"/>
              <w:jc w:val="center"/>
              <w:rPr>
                <w:ins w:id="100188" w:author="pete jones" w:date="2022-01-11T17:06:00Z"/>
                <w:rFonts w:ascii="Calibri" w:hAnsi="Calibri" w:cs="Calibri"/>
                <w:color w:val="000000"/>
                <w:sz w:val="22"/>
                <w:szCs w:val="22"/>
              </w:rPr>
            </w:pPr>
            <w:ins w:id="100189"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2AE7CA0" w14:textId="77777777" w:rsidR="003A1F27" w:rsidRPr="003A1F27" w:rsidRDefault="003A1F27" w:rsidP="003A1F27">
            <w:pPr>
              <w:spacing w:before="0" w:after="0" w:line="240" w:lineRule="auto"/>
              <w:jc w:val="center"/>
              <w:rPr>
                <w:ins w:id="100190" w:author="pete jones" w:date="2022-01-11T17:06:00Z"/>
                <w:rFonts w:ascii="Calibri" w:hAnsi="Calibri" w:cs="Calibri"/>
                <w:color w:val="000000"/>
                <w:sz w:val="22"/>
                <w:szCs w:val="22"/>
              </w:rPr>
            </w:pPr>
            <w:ins w:id="100191"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AEFDE18" w14:textId="77777777" w:rsidR="003A1F27" w:rsidRPr="003A1F27" w:rsidRDefault="003A1F27" w:rsidP="003A1F27">
            <w:pPr>
              <w:spacing w:before="0" w:after="0" w:line="240" w:lineRule="auto"/>
              <w:jc w:val="center"/>
              <w:rPr>
                <w:ins w:id="100192" w:author="pete jones" w:date="2022-01-11T17:06:00Z"/>
                <w:rFonts w:ascii="Calibri" w:hAnsi="Calibri" w:cs="Calibri"/>
                <w:color w:val="000000"/>
                <w:sz w:val="22"/>
                <w:szCs w:val="22"/>
              </w:rPr>
            </w:pPr>
            <w:ins w:id="100193"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F27FBA2" w14:textId="77777777" w:rsidR="003A1F27" w:rsidRPr="003A1F27" w:rsidRDefault="003A1F27" w:rsidP="003A1F27">
            <w:pPr>
              <w:spacing w:before="0" w:after="0" w:line="240" w:lineRule="auto"/>
              <w:jc w:val="center"/>
              <w:rPr>
                <w:ins w:id="100194" w:author="pete jones" w:date="2022-01-11T17:06:00Z"/>
                <w:rFonts w:ascii="Calibri" w:hAnsi="Calibri" w:cs="Calibri"/>
                <w:color w:val="000000"/>
                <w:sz w:val="22"/>
                <w:szCs w:val="22"/>
              </w:rPr>
            </w:pPr>
            <w:ins w:id="100195"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BED698B" w14:textId="77777777" w:rsidR="003A1F27" w:rsidRPr="003A1F27" w:rsidRDefault="003A1F27" w:rsidP="003A1F27">
            <w:pPr>
              <w:spacing w:before="0" w:after="0" w:line="240" w:lineRule="auto"/>
              <w:jc w:val="center"/>
              <w:rPr>
                <w:ins w:id="100196" w:author="pete jones" w:date="2022-01-11T17:06:00Z"/>
                <w:rFonts w:ascii="Calibri" w:hAnsi="Calibri" w:cs="Calibri"/>
                <w:color w:val="000000"/>
                <w:sz w:val="22"/>
                <w:szCs w:val="22"/>
              </w:rPr>
            </w:pPr>
            <w:ins w:id="100197"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F6BE5C" w14:textId="77777777" w:rsidR="003A1F27" w:rsidRPr="003A1F27" w:rsidRDefault="003A1F27" w:rsidP="003A1F27">
            <w:pPr>
              <w:spacing w:before="0" w:after="0" w:line="240" w:lineRule="auto"/>
              <w:jc w:val="center"/>
              <w:rPr>
                <w:ins w:id="100198" w:author="pete jones" w:date="2022-01-11T17:06:00Z"/>
                <w:rFonts w:ascii="Calibri" w:hAnsi="Calibri" w:cs="Calibri"/>
                <w:color w:val="000000"/>
                <w:sz w:val="22"/>
                <w:szCs w:val="22"/>
              </w:rPr>
            </w:pPr>
            <w:ins w:id="100199"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DF18021" w14:textId="77777777" w:rsidR="003A1F27" w:rsidRPr="003A1F27" w:rsidRDefault="003A1F27" w:rsidP="003A1F27">
            <w:pPr>
              <w:spacing w:before="0" w:after="0" w:line="240" w:lineRule="auto"/>
              <w:jc w:val="center"/>
              <w:rPr>
                <w:ins w:id="100200" w:author="pete jones" w:date="2022-01-11T17:06:00Z"/>
                <w:rFonts w:ascii="Calibri" w:hAnsi="Calibri" w:cs="Calibri"/>
                <w:color w:val="000000"/>
                <w:sz w:val="22"/>
                <w:szCs w:val="22"/>
              </w:rPr>
            </w:pPr>
            <w:ins w:id="100201"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CD2803" w14:textId="77777777" w:rsidR="003A1F27" w:rsidRPr="003A1F27" w:rsidRDefault="003A1F27" w:rsidP="003A1F27">
            <w:pPr>
              <w:spacing w:before="0" w:after="0" w:line="240" w:lineRule="auto"/>
              <w:jc w:val="center"/>
              <w:rPr>
                <w:ins w:id="100202" w:author="pete jones" w:date="2022-01-11T17:06:00Z"/>
                <w:rFonts w:ascii="Calibri" w:hAnsi="Calibri" w:cs="Calibri"/>
                <w:color w:val="000000"/>
                <w:sz w:val="22"/>
                <w:szCs w:val="22"/>
              </w:rPr>
            </w:pPr>
            <w:ins w:id="100203"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D84D381" w14:textId="77777777" w:rsidR="003A1F27" w:rsidRPr="003A1F27" w:rsidRDefault="003A1F27" w:rsidP="003A1F27">
            <w:pPr>
              <w:spacing w:before="0" w:after="0" w:line="240" w:lineRule="auto"/>
              <w:jc w:val="center"/>
              <w:rPr>
                <w:ins w:id="100204" w:author="pete jones" w:date="2022-01-11T17:06:00Z"/>
                <w:rFonts w:ascii="Calibri" w:hAnsi="Calibri" w:cs="Calibri"/>
                <w:color w:val="000000"/>
                <w:sz w:val="22"/>
                <w:szCs w:val="22"/>
              </w:rPr>
            </w:pPr>
            <w:ins w:id="100205"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B2E297" w14:textId="77777777" w:rsidR="003A1F27" w:rsidRPr="003A1F27" w:rsidRDefault="003A1F27" w:rsidP="003A1F27">
            <w:pPr>
              <w:spacing w:before="0" w:after="0" w:line="240" w:lineRule="auto"/>
              <w:jc w:val="center"/>
              <w:rPr>
                <w:ins w:id="100206" w:author="pete jones" w:date="2022-01-11T17:06:00Z"/>
                <w:rFonts w:ascii="Calibri" w:hAnsi="Calibri" w:cs="Calibri"/>
                <w:color w:val="000000"/>
                <w:sz w:val="22"/>
                <w:szCs w:val="22"/>
              </w:rPr>
            </w:pPr>
            <w:ins w:id="100207"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8AB95D2" w14:textId="77777777" w:rsidR="003A1F27" w:rsidRPr="003A1F27" w:rsidRDefault="003A1F27" w:rsidP="003A1F27">
            <w:pPr>
              <w:spacing w:before="0" w:after="0" w:line="240" w:lineRule="auto"/>
              <w:jc w:val="center"/>
              <w:rPr>
                <w:ins w:id="100208" w:author="pete jones" w:date="2022-01-11T17:06:00Z"/>
                <w:rFonts w:ascii="Calibri" w:hAnsi="Calibri" w:cs="Calibri"/>
                <w:color w:val="000000"/>
                <w:sz w:val="22"/>
                <w:szCs w:val="22"/>
              </w:rPr>
            </w:pPr>
            <w:ins w:id="100209" w:author="pete jones" w:date="2022-01-11T17:06:00Z">
              <w:r w:rsidRPr="003A1F27">
                <w:rPr>
                  <w:rFonts w:ascii="Calibri" w:hAnsi="Calibri" w:cs="Calibri"/>
                  <w:color w:val="000000"/>
                  <w:sz w:val="22"/>
                  <w:szCs w:val="22"/>
                </w:rPr>
                <w:t> </w:t>
              </w:r>
            </w:ins>
          </w:p>
        </w:tc>
      </w:tr>
      <w:tr w:rsidR="003A1F27" w:rsidRPr="003A1F27" w14:paraId="7527255C" w14:textId="77777777" w:rsidTr="003A1F27">
        <w:trPr>
          <w:trHeight w:val="300"/>
          <w:ins w:id="100210"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5241EAFE" w14:textId="77777777" w:rsidR="003A1F27" w:rsidRPr="003A1F27" w:rsidRDefault="003A1F27" w:rsidP="003A1F27">
            <w:pPr>
              <w:spacing w:before="0" w:after="0" w:line="240" w:lineRule="auto"/>
              <w:jc w:val="center"/>
              <w:rPr>
                <w:ins w:id="100211" w:author="pete jones" w:date="2022-01-11T17:06:00Z"/>
                <w:rFonts w:ascii="Calibri" w:hAnsi="Calibri" w:cs="Calibri"/>
                <w:color w:val="000000"/>
                <w:sz w:val="22"/>
                <w:szCs w:val="22"/>
              </w:rPr>
            </w:pPr>
            <w:ins w:id="100212" w:author="pete jones" w:date="2022-01-11T17:06:00Z">
              <w:r w:rsidRPr="003A1F27">
                <w:rPr>
                  <w:rFonts w:ascii="Calibri" w:hAnsi="Calibri" w:cs="Calibri"/>
                  <w:color w:val="000000"/>
                  <w:sz w:val="22"/>
                  <w:szCs w:val="22"/>
                </w:rPr>
                <w:lastRenderedPageBreak/>
                <w:t>5</w:t>
              </w:r>
            </w:ins>
          </w:p>
        </w:tc>
        <w:tc>
          <w:tcPr>
            <w:tcW w:w="5320" w:type="dxa"/>
            <w:tcBorders>
              <w:top w:val="nil"/>
              <w:left w:val="nil"/>
              <w:bottom w:val="single" w:sz="4" w:space="0" w:color="auto"/>
              <w:right w:val="single" w:sz="8" w:space="0" w:color="auto"/>
            </w:tcBorders>
            <w:shd w:val="clear" w:color="auto" w:fill="auto"/>
            <w:vAlign w:val="bottom"/>
            <w:hideMark/>
          </w:tcPr>
          <w:p w14:paraId="45E0E61E" w14:textId="77777777" w:rsidR="003A1F27" w:rsidRPr="003A1F27" w:rsidRDefault="003A1F27" w:rsidP="003A1F27">
            <w:pPr>
              <w:spacing w:before="0" w:after="0" w:line="240" w:lineRule="auto"/>
              <w:jc w:val="left"/>
              <w:rPr>
                <w:ins w:id="100213" w:author="pete jones" w:date="2022-01-11T17:06:00Z"/>
                <w:rFonts w:ascii="Calibri" w:hAnsi="Calibri" w:cs="Calibri"/>
                <w:color w:val="000000"/>
                <w:sz w:val="22"/>
                <w:szCs w:val="22"/>
              </w:rPr>
            </w:pPr>
            <w:ins w:id="100214" w:author="pete jones" w:date="2022-01-11T17:06:00Z">
              <w:r w:rsidRPr="003A1F27">
                <w:rPr>
                  <w:rFonts w:ascii="Calibri" w:hAnsi="Calibri" w:cs="Calibri"/>
                  <w:color w:val="000000"/>
                  <w:sz w:val="22"/>
                  <w:szCs w:val="22"/>
                </w:rPr>
                <w:t>THE LIVING LAB</w:t>
              </w:r>
            </w:ins>
          </w:p>
        </w:tc>
        <w:tc>
          <w:tcPr>
            <w:tcW w:w="432" w:type="dxa"/>
            <w:tcBorders>
              <w:top w:val="nil"/>
              <w:left w:val="nil"/>
              <w:bottom w:val="single" w:sz="4" w:space="0" w:color="auto"/>
              <w:right w:val="single" w:sz="4" w:space="0" w:color="auto"/>
            </w:tcBorders>
            <w:shd w:val="clear" w:color="auto" w:fill="auto"/>
            <w:noWrap/>
            <w:vAlign w:val="bottom"/>
            <w:hideMark/>
          </w:tcPr>
          <w:p w14:paraId="5FE8F08D" w14:textId="77777777" w:rsidR="003A1F27" w:rsidRPr="003A1F27" w:rsidRDefault="003A1F27" w:rsidP="003A1F27">
            <w:pPr>
              <w:spacing w:before="0" w:after="0" w:line="240" w:lineRule="auto"/>
              <w:jc w:val="center"/>
              <w:rPr>
                <w:ins w:id="100215" w:author="pete jones" w:date="2022-01-11T17:06:00Z"/>
                <w:rFonts w:ascii="Calibri" w:hAnsi="Calibri" w:cs="Calibri"/>
                <w:color w:val="000000"/>
                <w:sz w:val="22"/>
                <w:szCs w:val="22"/>
              </w:rPr>
            </w:pPr>
            <w:ins w:id="100216" w:author="pete jones" w:date="2022-01-11T17:06: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06614165" w14:textId="77777777" w:rsidR="003A1F27" w:rsidRPr="003A1F27" w:rsidRDefault="003A1F27" w:rsidP="003A1F27">
            <w:pPr>
              <w:spacing w:before="0" w:after="0" w:line="240" w:lineRule="auto"/>
              <w:jc w:val="center"/>
              <w:rPr>
                <w:ins w:id="100217" w:author="pete jones" w:date="2022-01-11T17:06:00Z"/>
                <w:rFonts w:ascii="Calibri" w:hAnsi="Calibri" w:cs="Calibri"/>
                <w:color w:val="000000"/>
                <w:sz w:val="22"/>
                <w:szCs w:val="22"/>
              </w:rPr>
            </w:pPr>
            <w:ins w:id="100218"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5C166FF2" w14:textId="77777777" w:rsidR="003A1F27" w:rsidRPr="003A1F27" w:rsidRDefault="003A1F27" w:rsidP="003A1F27">
            <w:pPr>
              <w:spacing w:before="0" w:after="0" w:line="240" w:lineRule="auto"/>
              <w:jc w:val="center"/>
              <w:rPr>
                <w:ins w:id="100219" w:author="pete jones" w:date="2022-01-11T17:06:00Z"/>
                <w:rFonts w:ascii="Calibri" w:hAnsi="Calibri" w:cs="Calibri"/>
                <w:color w:val="000000"/>
                <w:sz w:val="22"/>
                <w:szCs w:val="22"/>
              </w:rPr>
            </w:pPr>
            <w:ins w:id="100220"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3D16FDA" w14:textId="77777777" w:rsidR="003A1F27" w:rsidRPr="003A1F27" w:rsidRDefault="003A1F27" w:rsidP="003A1F27">
            <w:pPr>
              <w:spacing w:before="0" w:after="0" w:line="240" w:lineRule="auto"/>
              <w:jc w:val="center"/>
              <w:rPr>
                <w:ins w:id="100221" w:author="pete jones" w:date="2022-01-11T17:06:00Z"/>
                <w:rFonts w:ascii="Calibri" w:hAnsi="Calibri" w:cs="Calibri"/>
                <w:color w:val="000000"/>
                <w:sz w:val="22"/>
                <w:szCs w:val="22"/>
              </w:rPr>
            </w:pPr>
            <w:ins w:id="100222"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BCEF56" w14:textId="77777777" w:rsidR="003A1F27" w:rsidRPr="003A1F27" w:rsidRDefault="003A1F27" w:rsidP="003A1F27">
            <w:pPr>
              <w:spacing w:before="0" w:after="0" w:line="240" w:lineRule="auto"/>
              <w:jc w:val="center"/>
              <w:rPr>
                <w:ins w:id="100223" w:author="pete jones" w:date="2022-01-11T17:06:00Z"/>
                <w:rFonts w:ascii="Calibri" w:hAnsi="Calibri" w:cs="Calibri"/>
                <w:color w:val="000000"/>
                <w:sz w:val="22"/>
                <w:szCs w:val="22"/>
              </w:rPr>
            </w:pPr>
            <w:ins w:id="100224"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F369AB9" w14:textId="77777777" w:rsidR="003A1F27" w:rsidRPr="003A1F27" w:rsidRDefault="003A1F27" w:rsidP="003A1F27">
            <w:pPr>
              <w:spacing w:before="0" w:after="0" w:line="240" w:lineRule="auto"/>
              <w:jc w:val="center"/>
              <w:rPr>
                <w:ins w:id="100225" w:author="pete jones" w:date="2022-01-11T17:06:00Z"/>
                <w:rFonts w:ascii="Calibri" w:hAnsi="Calibri" w:cs="Calibri"/>
                <w:color w:val="000000"/>
                <w:sz w:val="22"/>
                <w:szCs w:val="22"/>
              </w:rPr>
            </w:pPr>
            <w:ins w:id="100226"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CDA7503" w14:textId="77777777" w:rsidR="003A1F27" w:rsidRPr="003A1F27" w:rsidRDefault="003A1F27" w:rsidP="003A1F27">
            <w:pPr>
              <w:spacing w:before="0" w:after="0" w:line="240" w:lineRule="auto"/>
              <w:jc w:val="center"/>
              <w:rPr>
                <w:ins w:id="100227" w:author="pete jones" w:date="2022-01-11T17:06:00Z"/>
                <w:rFonts w:ascii="Calibri" w:hAnsi="Calibri" w:cs="Calibri"/>
                <w:color w:val="000000"/>
                <w:sz w:val="22"/>
                <w:szCs w:val="22"/>
              </w:rPr>
            </w:pPr>
            <w:ins w:id="100228"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3C7CAB6" w14:textId="77777777" w:rsidR="003A1F27" w:rsidRPr="003A1F27" w:rsidRDefault="003A1F27" w:rsidP="003A1F27">
            <w:pPr>
              <w:spacing w:before="0" w:after="0" w:line="240" w:lineRule="auto"/>
              <w:jc w:val="center"/>
              <w:rPr>
                <w:ins w:id="100229" w:author="pete jones" w:date="2022-01-11T17:06:00Z"/>
                <w:rFonts w:ascii="Calibri" w:hAnsi="Calibri" w:cs="Calibri"/>
                <w:color w:val="000000"/>
                <w:sz w:val="22"/>
                <w:szCs w:val="22"/>
              </w:rPr>
            </w:pPr>
            <w:ins w:id="100230"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2B85AB2" w14:textId="77777777" w:rsidR="003A1F27" w:rsidRPr="003A1F27" w:rsidRDefault="003A1F27" w:rsidP="003A1F27">
            <w:pPr>
              <w:spacing w:before="0" w:after="0" w:line="240" w:lineRule="auto"/>
              <w:jc w:val="center"/>
              <w:rPr>
                <w:ins w:id="100231" w:author="pete jones" w:date="2022-01-11T17:06:00Z"/>
                <w:rFonts w:ascii="Calibri" w:hAnsi="Calibri" w:cs="Calibri"/>
                <w:color w:val="000000"/>
                <w:sz w:val="22"/>
                <w:szCs w:val="22"/>
              </w:rPr>
            </w:pPr>
            <w:ins w:id="100232"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7C2972" w14:textId="77777777" w:rsidR="003A1F27" w:rsidRPr="003A1F27" w:rsidRDefault="003A1F27" w:rsidP="003A1F27">
            <w:pPr>
              <w:spacing w:before="0" w:after="0" w:line="240" w:lineRule="auto"/>
              <w:jc w:val="center"/>
              <w:rPr>
                <w:ins w:id="100233" w:author="pete jones" w:date="2022-01-11T17:06:00Z"/>
                <w:rFonts w:ascii="Calibri" w:hAnsi="Calibri" w:cs="Calibri"/>
                <w:color w:val="000000"/>
                <w:sz w:val="22"/>
                <w:szCs w:val="22"/>
              </w:rPr>
            </w:pPr>
            <w:ins w:id="100234"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4EB887" w14:textId="77777777" w:rsidR="003A1F27" w:rsidRPr="003A1F27" w:rsidRDefault="003A1F27" w:rsidP="003A1F27">
            <w:pPr>
              <w:spacing w:before="0" w:after="0" w:line="240" w:lineRule="auto"/>
              <w:jc w:val="center"/>
              <w:rPr>
                <w:ins w:id="100235" w:author="pete jones" w:date="2022-01-11T17:06:00Z"/>
                <w:rFonts w:ascii="Calibri" w:hAnsi="Calibri" w:cs="Calibri"/>
                <w:color w:val="000000"/>
                <w:sz w:val="22"/>
                <w:szCs w:val="22"/>
              </w:rPr>
            </w:pPr>
            <w:ins w:id="100236"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20A0323" w14:textId="77777777" w:rsidR="003A1F27" w:rsidRPr="003A1F27" w:rsidRDefault="003A1F27" w:rsidP="003A1F27">
            <w:pPr>
              <w:spacing w:before="0" w:after="0" w:line="240" w:lineRule="auto"/>
              <w:jc w:val="center"/>
              <w:rPr>
                <w:ins w:id="100237" w:author="pete jones" w:date="2022-01-11T17:06:00Z"/>
                <w:rFonts w:ascii="Calibri" w:hAnsi="Calibri" w:cs="Calibri"/>
                <w:color w:val="000000"/>
                <w:sz w:val="22"/>
                <w:szCs w:val="22"/>
              </w:rPr>
            </w:pPr>
            <w:ins w:id="100238" w:author="pete jones" w:date="2022-01-11T17:06:00Z">
              <w:r w:rsidRPr="003A1F27">
                <w:rPr>
                  <w:rFonts w:ascii="Calibri" w:hAnsi="Calibri" w:cs="Calibri"/>
                  <w:color w:val="000000"/>
                  <w:sz w:val="22"/>
                  <w:szCs w:val="22"/>
                </w:rPr>
                <w:t> </w:t>
              </w:r>
            </w:ins>
          </w:p>
        </w:tc>
      </w:tr>
      <w:tr w:rsidR="003A1F27" w:rsidRPr="003A1F27" w14:paraId="2ABB8DD0" w14:textId="77777777" w:rsidTr="003A1F27">
        <w:trPr>
          <w:trHeight w:val="300"/>
          <w:ins w:id="100239"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9D13DD8" w14:textId="77777777" w:rsidR="003A1F27" w:rsidRPr="003A1F27" w:rsidRDefault="003A1F27" w:rsidP="003A1F27">
            <w:pPr>
              <w:spacing w:before="0" w:after="0" w:line="240" w:lineRule="auto"/>
              <w:jc w:val="center"/>
              <w:rPr>
                <w:ins w:id="100240" w:author="pete jones" w:date="2022-01-11T17:06:00Z"/>
                <w:rFonts w:ascii="Calibri" w:hAnsi="Calibri" w:cs="Calibri"/>
                <w:color w:val="000000"/>
                <w:sz w:val="22"/>
                <w:szCs w:val="22"/>
              </w:rPr>
            </w:pPr>
            <w:ins w:id="100241" w:author="pete jones" w:date="2022-01-11T17:06: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6B3E7862" w14:textId="77777777" w:rsidR="003A1F27" w:rsidRPr="003A1F27" w:rsidRDefault="003A1F27" w:rsidP="003A1F27">
            <w:pPr>
              <w:spacing w:before="0" w:after="0" w:line="240" w:lineRule="auto"/>
              <w:jc w:val="left"/>
              <w:rPr>
                <w:ins w:id="100242" w:author="pete jones" w:date="2022-01-11T17:06:00Z"/>
                <w:rFonts w:ascii="Calibri" w:hAnsi="Calibri" w:cs="Calibri"/>
                <w:color w:val="000000"/>
                <w:sz w:val="22"/>
                <w:szCs w:val="22"/>
              </w:rPr>
            </w:pPr>
            <w:ins w:id="100243" w:author="pete jones" w:date="2022-01-11T17:06:00Z">
              <w:r w:rsidRPr="003A1F27">
                <w:rPr>
                  <w:rFonts w:ascii="Calibri" w:hAnsi="Calibri" w:cs="Calibri"/>
                  <w:color w:val="000000"/>
                  <w:sz w:val="22"/>
                  <w:szCs w:val="22"/>
                </w:rPr>
                <w:t>ECOLOGICAL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569D3D9D" w14:textId="77777777" w:rsidR="003A1F27" w:rsidRPr="003A1F27" w:rsidRDefault="003A1F27" w:rsidP="003A1F27">
            <w:pPr>
              <w:spacing w:before="0" w:after="0" w:line="240" w:lineRule="auto"/>
              <w:jc w:val="center"/>
              <w:rPr>
                <w:ins w:id="100244" w:author="pete jones" w:date="2022-01-11T17:06:00Z"/>
                <w:rFonts w:ascii="Calibri" w:hAnsi="Calibri" w:cs="Calibri"/>
                <w:color w:val="000000"/>
                <w:sz w:val="22"/>
                <w:szCs w:val="22"/>
              </w:rPr>
            </w:pPr>
            <w:ins w:id="100245" w:author="pete jones" w:date="2022-01-11T17:06: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9518D2B" w14:textId="77777777" w:rsidR="003A1F27" w:rsidRPr="003A1F27" w:rsidRDefault="003A1F27" w:rsidP="003A1F27">
            <w:pPr>
              <w:spacing w:before="0" w:after="0" w:line="240" w:lineRule="auto"/>
              <w:jc w:val="center"/>
              <w:rPr>
                <w:ins w:id="100246" w:author="pete jones" w:date="2022-01-11T17:06:00Z"/>
                <w:rFonts w:ascii="Calibri" w:hAnsi="Calibri" w:cs="Calibri"/>
                <w:color w:val="000000"/>
                <w:sz w:val="22"/>
                <w:szCs w:val="22"/>
              </w:rPr>
            </w:pPr>
            <w:ins w:id="100247"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78A1A25A" w14:textId="77777777" w:rsidR="003A1F27" w:rsidRPr="003A1F27" w:rsidRDefault="003A1F27" w:rsidP="003A1F27">
            <w:pPr>
              <w:spacing w:before="0" w:after="0" w:line="240" w:lineRule="auto"/>
              <w:jc w:val="center"/>
              <w:rPr>
                <w:ins w:id="100248" w:author="pete jones" w:date="2022-01-11T17:06:00Z"/>
                <w:rFonts w:ascii="Calibri" w:hAnsi="Calibri" w:cs="Calibri"/>
                <w:color w:val="000000"/>
                <w:sz w:val="22"/>
                <w:szCs w:val="22"/>
              </w:rPr>
            </w:pPr>
            <w:ins w:id="100249"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BDE60F0" w14:textId="77777777" w:rsidR="003A1F27" w:rsidRPr="003A1F27" w:rsidRDefault="003A1F27" w:rsidP="003A1F27">
            <w:pPr>
              <w:spacing w:before="0" w:after="0" w:line="240" w:lineRule="auto"/>
              <w:jc w:val="center"/>
              <w:rPr>
                <w:ins w:id="100250" w:author="pete jones" w:date="2022-01-11T17:06:00Z"/>
                <w:rFonts w:ascii="Calibri" w:hAnsi="Calibri" w:cs="Calibri"/>
                <w:color w:val="000000"/>
                <w:sz w:val="22"/>
                <w:szCs w:val="22"/>
              </w:rPr>
            </w:pPr>
            <w:ins w:id="100251"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D39B5F9" w14:textId="77777777" w:rsidR="003A1F27" w:rsidRPr="003A1F27" w:rsidRDefault="003A1F27" w:rsidP="003A1F27">
            <w:pPr>
              <w:spacing w:before="0" w:after="0" w:line="240" w:lineRule="auto"/>
              <w:jc w:val="center"/>
              <w:rPr>
                <w:ins w:id="100252" w:author="pete jones" w:date="2022-01-11T17:06:00Z"/>
                <w:rFonts w:ascii="Calibri" w:hAnsi="Calibri" w:cs="Calibri"/>
                <w:color w:val="000000"/>
                <w:sz w:val="22"/>
                <w:szCs w:val="22"/>
              </w:rPr>
            </w:pPr>
            <w:ins w:id="100253"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A06E2C1" w14:textId="77777777" w:rsidR="003A1F27" w:rsidRPr="003A1F27" w:rsidRDefault="003A1F27" w:rsidP="003A1F27">
            <w:pPr>
              <w:spacing w:before="0" w:after="0" w:line="240" w:lineRule="auto"/>
              <w:jc w:val="center"/>
              <w:rPr>
                <w:ins w:id="100254" w:author="pete jones" w:date="2022-01-11T17:06:00Z"/>
                <w:rFonts w:ascii="Calibri" w:hAnsi="Calibri" w:cs="Calibri"/>
                <w:color w:val="000000"/>
                <w:sz w:val="22"/>
                <w:szCs w:val="22"/>
              </w:rPr>
            </w:pPr>
            <w:ins w:id="100255"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35E306" w14:textId="77777777" w:rsidR="003A1F27" w:rsidRPr="003A1F27" w:rsidRDefault="003A1F27" w:rsidP="003A1F27">
            <w:pPr>
              <w:spacing w:before="0" w:after="0" w:line="240" w:lineRule="auto"/>
              <w:jc w:val="center"/>
              <w:rPr>
                <w:ins w:id="100256" w:author="pete jones" w:date="2022-01-11T17:06:00Z"/>
                <w:rFonts w:ascii="Calibri" w:hAnsi="Calibri" w:cs="Calibri"/>
                <w:color w:val="000000"/>
                <w:sz w:val="22"/>
                <w:szCs w:val="22"/>
              </w:rPr>
            </w:pPr>
            <w:ins w:id="100257"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F534002" w14:textId="77777777" w:rsidR="003A1F27" w:rsidRPr="003A1F27" w:rsidRDefault="003A1F27" w:rsidP="003A1F27">
            <w:pPr>
              <w:spacing w:before="0" w:after="0" w:line="240" w:lineRule="auto"/>
              <w:jc w:val="center"/>
              <w:rPr>
                <w:ins w:id="100258" w:author="pete jones" w:date="2022-01-11T17:06:00Z"/>
                <w:rFonts w:ascii="Calibri" w:hAnsi="Calibri" w:cs="Calibri"/>
                <w:color w:val="000000"/>
                <w:sz w:val="22"/>
                <w:szCs w:val="22"/>
              </w:rPr>
            </w:pPr>
            <w:ins w:id="100259"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67CB7CF8" w14:textId="77777777" w:rsidR="003A1F27" w:rsidRPr="003A1F27" w:rsidRDefault="003A1F27" w:rsidP="003A1F27">
            <w:pPr>
              <w:spacing w:before="0" w:after="0" w:line="240" w:lineRule="auto"/>
              <w:jc w:val="center"/>
              <w:rPr>
                <w:ins w:id="100260" w:author="pete jones" w:date="2022-01-11T17:06:00Z"/>
                <w:rFonts w:ascii="Calibri" w:hAnsi="Calibri" w:cs="Calibri"/>
                <w:color w:val="000000"/>
                <w:sz w:val="22"/>
                <w:szCs w:val="22"/>
              </w:rPr>
            </w:pPr>
            <w:ins w:id="100261"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48613D5" w14:textId="77777777" w:rsidR="003A1F27" w:rsidRPr="003A1F27" w:rsidRDefault="003A1F27" w:rsidP="003A1F27">
            <w:pPr>
              <w:spacing w:before="0" w:after="0" w:line="240" w:lineRule="auto"/>
              <w:jc w:val="center"/>
              <w:rPr>
                <w:ins w:id="100262" w:author="pete jones" w:date="2022-01-11T17:06:00Z"/>
                <w:rFonts w:ascii="Calibri" w:hAnsi="Calibri" w:cs="Calibri"/>
                <w:color w:val="000000"/>
                <w:sz w:val="22"/>
                <w:szCs w:val="22"/>
              </w:rPr>
            </w:pPr>
            <w:ins w:id="100263"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6B38EC6" w14:textId="77777777" w:rsidR="003A1F27" w:rsidRPr="003A1F27" w:rsidRDefault="003A1F27" w:rsidP="003A1F27">
            <w:pPr>
              <w:spacing w:before="0" w:after="0" w:line="240" w:lineRule="auto"/>
              <w:jc w:val="center"/>
              <w:rPr>
                <w:ins w:id="100264" w:author="pete jones" w:date="2022-01-11T17:06:00Z"/>
                <w:rFonts w:ascii="Calibri" w:hAnsi="Calibri" w:cs="Calibri"/>
                <w:color w:val="000000"/>
                <w:sz w:val="22"/>
                <w:szCs w:val="22"/>
              </w:rPr>
            </w:pPr>
            <w:ins w:id="100265"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17904D7" w14:textId="77777777" w:rsidR="003A1F27" w:rsidRPr="003A1F27" w:rsidRDefault="003A1F27" w:rsidP="003A1F27">
            <w:pPr>
              <w:spacing w:before="0" w:after="0" w:line="240" w:lineRule="auto"/>
              <w:jc w:val="center"/>
              <w:rPr>
                <w:ins w:id="100266" w:author="pete jones" w:date="2022-01-11T17:06:00Z"/>
                <w:rFonts w:ascii="Calibri" w:hAnsi="Calibri" w:cs="Calibri"/>
                <w:color w:val="000000"/>
                <w:sz w:val="22"/>
                <w:szCs w:val="22"/>
              </w:rPr>
            </w:pPr>
            <w:ins w:id="100267" w:author="pete jones" w:date="2022-01-11T17:06:00Z">
              <w:r w:rsidRPr="003A1F27">
                <w:rPr>
                  <w:rFonts w:ascii="Calibri" w:hAnsi="Calibri" w:cs="Calibri"/>
                  <w:color w:val="000000"/>
                  <w:sz w:val="22"/>
                  <w:szCs w:val="22"/>
                </w:rPr>
                <w:t> </w:t>
              </w:r>
            </w:ins>
          </w:p>
        </w:tc>
      </w:tr>
      <w:tr w:rsidR="003A1F27" w:rsidRPr="003A1F27" w14:paraId="4CC444E8" w14:textId="77777777" w:rsidTr="003A1F27">
        <w:trPr>
          <w:trHeight w:val="300"/>
          <w:ins w:id="100268"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83C3901" w14:textId="77777777" w:rsidR="003A1F27" w:rsidRPr="003A1F27" w:rsidRDefault="003A1F27" w:rsidP="003A1F27">
            <w:pPr>
              <w:spacing w:before="0" w:after="0" w:line="240" w:lineRule="auto"/>
              <w:jc w:val="center"/>
              <w:rPr>
                <w:ins w:id="100269" w:author="pete jones" w:date="2022-01-11T17:06:00Z"/>
                <w:rFonts w:ascii="Calibri" w:hAnsi="Calibri" w:cs="Calibri"/>
                <w:color w:val="000000"/>
                <w:sz w:val="22"/>
                <w:szCs w:val="22"/>
              </w:rPr>
            </w:pPr>
            <w:ins w:id="100270" w:author="pete jones" w:date="2022-01-11T17:06: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3963D067" w14:textId="77777777" w:rsidR="003A1F27" w:rsidRPr="003A1F27" w:rsidRDefault="003A1F27" w:rsidP="003A1F27">
            <w:pPr>
              <w:spacing w:before="0" w:after="0" w:line="240" w:lineRule="auto"/>
              <w:jc w:val="left"/>
              <w:rPr>
                <w:ins w:id="100271" w:author="pete jones" w:date="2022-01-11T17:06:00Z"/>
                <w:rFonts w:ascii="Calibri" w:hAnsi="Calibri" w:cs="Calibri"/>
                <w:color w:val="000000"/>
                <w:sz w:val="22"/>
                <w:szCs w:val="22"/>
              </w:rPr>
            </w:pPr>
            <w:ins w:id="100272" w:author="pete jones" w:date="2022-01-11T17:06:00Z">
              <w:r w:rsidRPr="003A1F27">
                <w:rPr>
                  <w:rFonts w:ascii="Calibri" w:hAnsi="Calibri" w:cs="Calibri"/>
                  <w:color w:val="000000"/>
                  <w:sz w:val="22"/>
                  <w:szCs w:val="22"/>
                </w:rPr>
                <w:t>DESIGNING FOR SMART CITIES 2</w:t>
              </w:r>
            </w:ins>
          </w:p>
        </w:tc>
        <w:tc>
          <w:tcPr>
            <w:tcW w:w="432" w:type="dxa"/>
            <w:tcBorders>
              <w:top w:val="nil"/>
              <w:left w:val="nil"/>
              <w:bottom w:val="single" w:sz="4" w:space="0" w:color="auto"/>
              <w:right w:val="single" w:sz="4" w:space="0" w:color="auto"/>
            </w:tcBorders>
            <w:shd w:val="clear" w:color="auto" w:fill="auto"/>
            <w:noWrap/>
            <w:vAlign w:val="bottom"/>
            <w:hideMark/>
          </w:tcPr>
          <w:p w14:paraId="453ECEC4" w14:textId="77777777" w:rsidR="003A1F27" w:rsidRPr="003A1F27" w:rsidRDefault="003A1F27" w:rsidP="003A1F27">
            <w:pPr>
              <w:spacing w:before="0" w:after="0" w:line="240" w:lineRule="auto"/>
              <w:jc w:val="center"/>
              <w:rPr>
                <w:ins w:id="100273" w:author="pete jones" w:date="2022-01-11T17:06:00Z"/>
                <w:rFonts w:ascii="Calibri" w:hAnsi="Calibri" w:cs="Calibri"/>
                <w:color w:val="000000"/>
                <w:sz w:val="22"/>
                <w:szCs w:val="22"/>
              </w:rPr>
            </w:pPr>
            <w:ins w:id="100274" w:author="pete jones" w:date="2022-01-11T17:06: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58F1CC2" w14:textId="77777777" w:rsidR="003A1F27" w:rsidRPr="003A1F27" w:rsidRDefault="003A1F27" w:rsidP="003A1F27">
            <w:pPr>
              <w:spacing w:before="0" w:after="0" w:line="240" w:lineRule="auto"/>
              <w:jc w:val="center"/>
              <w:rPr>
                <w:ins w:id="100275" w:author="pete jones" w:date="2022-01-11T17:06:00Z"/>
                <w:rFonts w:ascii="Calibri" w:hAnsi="Calibri" w:cs="Calibri"/>
                <w:color w:val="000000"/>
                <w:sz w:val="22"/>
                <w:szCs w:val="22"/>
              </w:rPr>
            </w:pPr>
            <w:ins w:id="100276"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2E4EF301" w14:textId="77777777" w:rsidR="003A1F27" w:rsidRPr="003A1F27" w:rsidRDefault="003A1F27" w:rsidP="003A1F27">
            <w:pPr>
              <w:spacing w:before="0" w:after="0" w:line="240" w:lineRule="auto"/>
              <w:jc w:val="center"/>
              <w:rPr>
                <w:ins w:id="100277" w:author="pete jones" w:date="2022-01-11T17:06:00Z"/>
                <w:rFonts w:ascii="Calibri" w:hAnsi="Calibri" w:cs="Calibri"/>
                <w:color w:val="000000"/>
                <w:sz w:val="22"/>
                <w:szCs w:val="22"/>
              </w:rPr>
            </w:pPr>
            <w:ins w:id="100278"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5CD2D81" w14:textId="77777777" w:rsidR="003A1F27" w:rsidRPr="003A1F27" w:rsidRDefault="003A1F27" w:rsidP="003A1F27">
            <w:pPr>
              <w:spacing w:before="0" w:after="0" w:line="240" w:lineRule="auto"/>
              <w:jc w:val="center"/>
              <w:rPr>
                <w:ins w:id="100279" w:author="pete jones" w:date="2022-01-11T17:06:00Z"/>
                <w:rFonts w:ascii="Calibri" w:hAnsi="Calibri" w:cs="Calibri"/>
                <w:color w:val="000000"/>
                <w:sz w:val="22"/>
                <w:szCs w:val="22"/>
              </w:rPr>
            </w:pPr>
            <w:ins w:id="100280"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4B5773EC" w14:textId="77777777" w:rsidR="003A1F27" w:rsidRPr="003A1F27" w:rsidRDefault="003A1F27" w:rsidP="003A1F27">
            <w:pPr>
              <w:spacing w:before="0" w:after="0" w:line="240" w:lineRule="auto"/>
              <w:jc w:val="center"/>
              <w:rPr>
                <w:ins w:id="100281" w:author="pete jones" w:date="2022-01-11T17:06:00Z"/>
                <w:rFonts w:ascii="Calibri" w:hAnsi="Calibri" w:cs="Calibri"/>
                <w:color w:val="000000"/>
                <w:sz w:val="22"/>
                <w:szCs w:val="22"/>
              </w:rPr>
            </w:pPr>
            <w:ins w:id="100282"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506F834" w14:textId="77777777" w:rsidR="003A1F27" w:rsidRPr="003A1F27" w:rsidRDefault="003A1F27" w:rsidP="003A1F27">
            <w:pPr>
              <w:spacing w:before="0" w:after="0" w:line="240" w:lineRule="auto"/>
              <w:jc w:val="center"/>
              <w:rPr>
                <w:ins w:id="100283" w:author="pete jones" w:date="2022-01-11T17:06:00Z"/>
                <w:rFonts w:ascii="Calibri" w:hAnsi="Calibri" w:cs="Calibri"/>
                <w:color w:val="000000"/>
                <w:sz w:val="22"/>
                <w:szCs w:val="22"/>
              </w:rPr>
            </w:pPr>
            <w:ins w:id="100284"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76CCA12" w14:textId="77777777" w:rsidR="003A1F27" w:rsidRPr="003A1F27" w:rsidRDefault="003A1F27" w:rsidP="003A1F27">
            <w:pPr>
              <w:spacing w:before="0" w:after="0" w:line="240" w:lineRule="auto"/>
              <w:jc w:val="center"/>
              <w:rPr>
                <w:ins w:id="100285" w:author="pete jones" w:date="2022-01-11T17:06:00Z"/>
                <w:rFonts w:ascii="Calibri" w:hAnsi="Calibri" w:cs="Calibri"/>
                <w:color w:val="000000"/>
                <w:sz w:val="22"/>
                <w:szCs w:val="22"/>
              </w:rPr>
            </w:pPr>
            <w:ins w:id="100286"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90CCAA" w14:textId="77777777" w:rsidR="003A1F27" w:rsidRPr="003A1F27" w:rsidRDefault="003A1F27" w:rsidP="003A1F27">
            <w:pPr>
              <w:spacing w:before="0" w:after="0" w:line="240" w:lineRule="auto"/>
              <w:jc w:val="center"/>
              <w:rPr>
                <w:ins w:id="100287" w:author="pete jones" w:date="2022-01-11T17:06:00Z"/>
                <w:rFonts w:ascii="Calibri" w:hAnsi="Calibri" w:cs="Calibri"/>
                <w:color w:val="000000"/>
                <w:sz w:val="22"/>
                <w:szCs w:val="22"/>
              </w:rPr>
            </w:pPr>
            <w:ins w:id="100288"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5084B1C" w14:textId="77777777" w:rsidR="003A1F27" w:rsidRPr="003A1F27" w:rsidRDefault="003A1F27" w:rsidP="003A1F27">
            <w:pPr>
              <w:spacing w:before="0" w:after="0" w:line="240" w:lineRule="auto"/>
              <w:jc w:val="center"/>
              <w:rPr>
                <w:ins w:id="100289" w:author="pete jones" w:date="2022-01-11T17:06:00Z"/>
                <w:rFonts w:ascii="Calibri" w:hAnsi="Calibri" w:cs="Calibri"/>
                <w:color w:val="000000"/>
                <w:sz w:val="22"/>
                <w:szCs w:val="22"/>
              </w:rPr>
            </w:pPr>
            <w:ins w:id="100290"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A36313D" w14:textId="77777777" w:rsidR="003A1F27" w:rsidRPr="003A1F27" w:rsidRDefault="003A1F27" w:rsidP="003A1F27">
            <w:pPr>
              <w:spacing w:before="0" w:after="0" w:line="240" w:lineRule="auto"/>
              <w:jc w:val="center"/>
              <w:rPr>
                <w:ins w:id="100291" w:author="pete jones" w:date="2022-01-11T17:06:00Z"/>
                <w:rFonts w:ascii="Calibri" w:hAnsi="Calibri" w:cs="Calibri"/>
                <w:color w:val="000000"/>
                <w:sz w:val="22"/>
                <w:szCs w:val="22"/>
              </w:rPr>
            </w:pPr>
            <w:ins w:id="100292"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C0BB040" w14:textId="77777777" w:rsidR="003A1F27" w:rsidRPr="003A1F27" w:rsidRDefault="003A1F27" w:rsidP="003A1F27">
            <w:pPr>
              <w:spacing w:before="0" w:after="0" w:line="240" w:lineRule="auto"/>
              <w:jc w:val="center"/>
              <w:rPr>
                <w:ins w:id="100293" w:author="pete jones" w:date="2022-01-11T17:06:00Z"/>
                <w:rFonts w:ascii="Calibri" w:hAnsi="Calibri" w:cs="Calibri"/>
                <w:color w:val="000000"/>
                <w:sz w:val="22"/>
                <w:szCs w:val="22"/>
              </w:rPr>
            </w:pPr>
            <w:ins w:id="100294"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57755ED7" w14:textId="77777777" w:rsidR="003A1F27" w:rsidRPr="003A1F27" w:rsidRDefault="003A1F27" w:rsidP="003A1F27">
            <w:pPr>
              <w:spacing w:before="0" w:after="0" w:line="240" w:lineRule="auto"/>
              <w:jc w:val="center"/>
              <w:rPr>
                <w:ins w:id="100295" w:author="pete jones" w:date="2022-01-11T17:06:00Z"/>
                <w:rFonts w:ascii="Calibri" w:hAnsi="Calibri" w:cs="Calibri"/>
                <w:color w:val="000000"/>
                <w:sz w:val="22"/>
                <w:szCs w:val="22"/>
              </w:rPr>
            </w:pPr>
            <w:ins w:id="100296" w:author="pete jones" w:date="2022-01-11T17:06:00Z">
              <w:r w:rsidRPr="003A1F27">
                <w:rPr>
                  <w:rFonts w:ascii="Calibri" w:hAnsi="Calibri" w:cs="Calibri"/>
                  <w:color w:val="000000"/>
                  <w:sz w:val="22"/>
                  <w:szCs w:val="22"/>
                </w:rPr>
                <w:t> </w:t>
              </w:r>
            </w:ins>
          </w:p>
        </w:tc>
      </w:tr>
      <w:tr w:rsidR="003A1F27" w:rsidRPr="003A1F27" w14:paraId="5A22AE6F" w14:textId="77777777" w:rsidTr="003A1F27">
        <w:trPr>
          <w:trHeight w:val="300"/>
          <w:ins w:id="100297"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0945A37" w14:textId="77777777" w:rsidR="003A1F27" w:rsidRPr="003A1F27" w:rsidRDefault="003A1F27" w:rsidP="003A1F27">
            <w:pPr>
              <w:spacing w:before="0" w:after="0" w:line="240" w:lineRule="auto"/>
              <w:jc w:val="center"/>
              <w:rPr>
                <w:ins w:id="100298" w:author="pete jones" w:date="2022-01-11T17:06:00Z"/>
                <w:rFonts w:ascii="Calibri" w:hAnsi="Calibri" w:cs="Calibri"/>
                <w:color w:val="000000"/>
                <w:sz w:val="22"/>
                <w:szCs w:val="22"/>
              </w:rPr>
            </w:pPr>
            <w:ins w:id="100299" w:author="pete jones" w:date="2022-01-11T17:06:00Z">
              <w:r w:rsidRPr="003A1F27">
                <w:rPr>
                  <w:rFonts w:ascii="Calibri" w:hAnsi="Calibri" w:cs="Calibri"/>
                  <w:color w:val="000000"/>
                  <w:sz w:val="22"/>
                  <w:szCs w:val="22"/>
                </w:rPr>
                <w:t>5</w:t>
              </w:r>
            </w:ins>
          </w:p>
        </w:tc>
        <w:tc>
          <w:tcPr>
            <w:tcW w:w="5320" w:type="dxa"/>
            <w:tcBorders>
              <w:top w:val="nil"/>
              <w:left w:val="nil"/>
              <w:bottom w:val="single" w:sz="4" w:space="0" w:color="auto"/>
              <w:right w:val="single" w:sz="8" w:space="0" w:color="auto"/>
            </w:tcBorders>
            <w:shd w:val="clear" w:color="auto" w:fill="auto"/>
            <w:vAlign w:val="bottom"/>
            <w:hideMark/>
          </w:tcPr>
          <w:p w14:paraId="7655B2F7" w14:textId="77777777" w:rsidR="003A1F27" w:rsidRPr="003A1F27" w:rsidRDefault="003A1F27" w:rsidP="003A1F27">
            <w:pPr>
              <w:spacing w:before="0" w:after="0" w:line="240" w:lineRule="auto"/>
              <w:jc w:val="left"/>
              <w:rPr>
                <w:ins w:id="100300" w:author="pete jones" w:date="2022-01-11T17:06:00Z"/>
                <w:rFonts w:ascii="Calibri" w:hAnsi="Calibri" w:cs="Calibri"/>
                <w:color w:val="000000"/>
                <w:sz w:val="22"/>
                <w:szCs w:val="22"/>
              </w:rPr>
            </w:pPr>
            <w:ins w:id="100301" w:author="pete jones" w:date="2022-01-11T17:06:00Z">
              <w:r w:rsidRPr="003A1F27">
                <w:rPr>
                  <w:rFonts w:ascii="Calibri" w:hAnsi="Calibri" w:cs="Calibri"/>
                  <w:color w:val="000000"/>
                  <w:sz w:val="22"/>
                  <w:szCs w:val="22"/>
                </w:rPr>
                <w:t>ADVANCED PROFESSIONAL SKILLS AND PORTFOLIO</w:t>
              </w:r>
            </w:ins>
          </w:p>
        </w:tc>
        <w:tc>
          <w:tcPr>
            <w:tcW w:w="432" w:type="dxa"/>
            <w:tcBorders>
              <w:top w:val="nil"/>
              <w:left w:val="nil"/>
              <w:bottom w:val="single" w:sz="4" w:space="0" w:color="auto"/>
              <w:right w:val="single" w:sz="4" w:space="0" w:color="auto"/>
            </w:tcBorders>
            <w:shd w:val="clear" w:color="auto" w:fill="auto"/>
            <w:noWrap/>
            <w:vAlign w:val="bottom"/>
            <w:hideMark/>
          </w:tcPr>
          <w:p w14:paraId="50BF9668" w14:textId="77777777" w:rsidR="003A1F27" w:rsidRPr="003A1F27" w:rsidRDefault="003A1F27" w:rsidP="003A1F27">
            <w:pPr>
              <w:spacing w:before="0" w:after="0" w:line="240" w:lineRule="auto"/>
              <w:jc w:val="center"/>
              <w:rPr>
                <w:ins w:id="100302" w:author="pete jones" w:date="2022-01-11T17:06:00Z"/>
                <w:rFonts w:ascii="Calibri" w:hAnsi="Calibri" w:cs="Calibri"/>
                <w:color w:val="000000"/>
                <w:sz w:val="22"/>
                <w:szCs w:val="22"/>
              </w:rPr>
            </w:pPr>
            <w:ins w:id="100303" w:author="pete jones" w:date="2022-01-11T17:06: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0F9E42D" w14:textId="77777777" w:rsidR="003A1F27" w:rsidRPr="003A1F27" w:rsidRDefault="003A1F27" w:rsidP="003A1F27">
            <w:pPr>
              <w:spacing w:before="0" w:after="0" w:line="240" w:lineRule="auto"/>
              <w:jc w:val="center"/>
              <w:rPr>
                <w:ins w:id="100304" w:author="pete jones" w:date="2022-01-11T17:06:00Z"/>
                <w:rFonts w:ascii="Calibri" w:hAnsi="Calibri" w:cs="Calibri"/>
                <w:color w:val="000000"/>
                <w:sz w:val="22"/>
                <w:szCs w:val="22"/>
              </w:rPr>
            </w:pPr>
            <w:ins w:id="100305"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6DB38EBA" w14:textId="77777777" w:rsidR="003A1F27" w:rsidRPr="003A1F27" w:rsidRDefault="003A1F27" w:rsidP="003A1F27">
            <w:pPr>
              <w:spacing w:before="0" w:after="0" w:line="240" w:lineRule="auto"/>
              <w:jc w:val="center"/>
              <w:rPr>
                <w:ins w:id="100306" w:author="pete jones" w:date="2022-01-11T17:06:00Z"/>
                <w:rFonts w:ascii="Calibri" w:hAnsi="Calibri" w:cs="Calibri"/>
                <w:color w:val="000000"/>
                <w:sz w:val="22"/>
                <w:szCs w:val="22"/>
              </w:rPr>
            </w:pPr>
            <w:ins w:id="100307"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C77637E" w14:textId="77777777" w:rsidR="003A1F27" w:rsidRPr="003A1F27" w:rsidRDefault="003A1F27" w:rsidP="003A1F27">
            <w:pPr>
              <w:spacing w:before="0" w:after="0" w:line="240" w:lineRule="auto"/>
              <w:jc w:val="center"/>
              <w:rPr>
                <w:ins w:id="100308" w:author="pete jones" w:date="2022-01-11T17:06:00Z"/>
                <w:rFonts w:ascii="Calibri" w:hAnsi="Calibri" w:cs="Calibri"/>
                <w:color w:val="000000"/>
                <w:sz w:val="22"/>
                <w:szCs w:val="22"/>
              </w:rPr>
            </w:pPr>
            <w:ins w:id="100309"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2B309E3C" w14:textId="77777777" w:rsidR="003A1F27" w:rsidRPr="003A1F27" w:rsidRDefault="003A1F27" w:rsidP="003A1F27">
            <w:pPr>
              <w:spacing w:before="0" w:after="0" w:line="240" w:lineRule="auto"/>
              <w:jc w:val="center"/>
              <w:rPr>
                <w:ins w:id="100310" w:author="pete jones" w:date="2022-01-11T17:06:00Z"/>
                <w:rFonts w:ascii="Calibri" w:hAnsi="Calibri" w:cs="Calibri"/>
                <w:color w:val="000000"/>
                <w:sz w:val="22"/>
                <w:szCs w:val="22"/>
              </w:rPr>
            </w:pPr>
            <w:ins w:id="100311"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33325E3" w14:textId="77777777" w:rsidR="003A1F27" w:rsidRPr="003A1F27" w:rsidRDefault="003A1F27" w:rsidP="003A1F27">
            <w:pPr>
              <w:spacing w:before="0" w:after="0" w:line="240" w:lineRule="auto"/>
              <w:jc w:val="center"/>
              <w:rPr>
                <w:ins w:id="100312" w:author="pete jones" w:date="2022-01-11T17:06:00Z"/>
                <w:rFonts w:ascii="Calibri" w:hAnsi="Calibri" w:cs="Calibri"/>
                <w:color w:val="000000"/>
                <w:sz w:val="22"/>
                <w:szCs w:val="22"/>
              </w:rPr>
            </w:pPr>
            <w:ins w:id="100313"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C4130E2" w14:textId="77777777" w:rsidR="003A1F27" w:rsidRPr="003A1F27" w:rsidRDefault="003A1F27" w:rsidP="003A1F27">
            <w:pPr>
              <w:spacing w:before="0" w:after="0" w:line="240" w:lineRule="auto"/>
              <w:jc w:val="center"/>
              <w:rPr>
                <w:ins w:id="100314" w:author="pete jones" w:date="2022-01-11T17:06:00Z"/>
                <w:rFonts w:ascii="Calibri" w:hAnsi="Calibri" w:cs="Calibri"/>
                <w:color w:val="000000"/>
                <w:sz w:val="22"/>
                <w:szCs w:val="22"/>
              </w:rPr>
            </w:pPr>
            <w:ins w:id="100315"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BFD2984" w14:textId="77777777" w:rsidR="003A1F27" w:rsidRPr="003A1F27" w:rsidRDefault="003A1F27" w:rsidP="003A1F27">
            <w:pPr>
              <w:spacing w:before="0" w:after="0" w:line="240" w:lineRule="auto"/>
              <w:jc w:val="center"/>
              <w:rPr>
                <w:ins w:id="100316" w:author="pete jones" w:date="2022-01-11T17:06:00Z"/>
                <w:rFonts w:ascii="Calibri" w:hAnsi="Calibri" w:cs="Calibri"/>
                <w:color w:val="000000"/>
                <w:sz w:val="22"/>
                <w:szCs w:val="22"/>
              </w:rPr>
            </w:pPr>
            <w:ins w:id="100317"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A2E8E82" w14:textId="77777777" w:rsidR="003A1F27" w:rsidRPr="003A1F27" w:rsidRDefault="003A1F27" w:rsidP="003A1F27">
            <w:pPr>
              <w:spacing w:before="0" w:after="0" w:line="240" w:lineRule="auto"/>
              <w:jc w:val="center"/>
              <w:rPr>
                <w:ins w:id="100318" w:author="pete jones" w:date="2022-01-11T17:06:00Z"/>
                <w:rFonts w:ascii="Calibri" w:hAnsi="Calibri" w:cs="Calibri"/>
                <w:color w:val="000000"/>
                <w:sz w:val="22"/>
                <w:szCs w:val="22"/>
              </w:rPr>
            </w:pPr>
            <w:ins w:id="100319"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71DFE18" w14:textId="77777777" w:rsidR="003A1F27" w:rsidRPr="003A1F27" w:rsidRDefault="003A1F27" w:rsidP="003A1F27">
            <w:pPr>
              <w:spacing w:before="0" w:after="0" w:line="240" w:lineRule="auto"/>
              <w:jc w:val="center"/>
              <w:rPr>
                <w:ins w:id="100320" w:author="pete jones" w:date="2022-01-11T17:06:00Z"/>
                <w:rFonts w:ascii="Calibri" w:hAnsi="Calibri" w:cs="Calibri"/>
                <w:color w:val="000000"/>
                <w:sz w:val="22"/>
                <w:szCs w:val="22"/>
              </w:rPr>
            </w:pPr>
            <w:ins w:id="100321"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4A9DBFF" w14:textId="77777777" w:rsidR="003A1F27" w:rsidRPr="003A1F27" w:rsidRDefault="003A1F27" w:rsidP="003A1F27">
            <w:pPr>
              <w:spacing w:before="0" w:after="0" w:line="240" w:lineRule="auto"/>
              <w:jc w:val="center"/>
              <w:rPr>
                <w:ins w:id="100322" w:author="pete jones" w:date="2022-01-11T17:06:00Z"/>
                <w:rFonts w:ascii="Calibri" w:hAnsi="Calibri" w:cs="Calibri"/>
                <w:color w:val="000000"/>
                <w:sz w:val="22"/>
                <w:szCs w:val="22"/>
              </w:rPr>
            </w:pPr>
            <w:ins w:id="100323"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1369BA74" w14:textId="77777777" w:rsidR="003A1F27" w:rsidRPr="003A1F27" w:rsidRDefault="003A1F27" w:rsidP="003A1F27">
            <w:pPr>
              <w:spacing w:before="0" w:after="0" w:line="240" w:lineRule="auto"/>
              <w:jc w:val="center"/>
              <w:rPr>
                <w:ins w:id="100324" w:author="pete jones" w:date="2022-01-11T17:06:00Z"/>
                <w:rFonts w:ascii="Calibri" w:hAnsi="Calibri" w:cs="Calibri"/>
                <w:color w:val="000000"/>
                <w:sz w:val="22"/>
                <w:szCs w:val="22"/>
              </w:rPr>
            </w:pPr>
            <w:ins w:id="100325" w:author="pete jones" w:date="2022-01-11T17:06:00Z">
              <w:r w:rsidRPr="003A1F27">
                <w:rPr>
                  <w:rFonts w:ascii="Calibri" w:hAnsi="Calibri" w:cs="Calibri"/>
                  <w:color w:val="000000"/>
                  <w:sz w:val="22"/>
                  <w:szCs w:val="22"/>
                </w:rPr>
                <w:t> </w:t>
              </w:r>
            </w:ins>
          </w:p>
        </w:tc>
      </w:tr>
      <w:tr w:rsidR="003A1F27" w:rsidRPr="003A1F27" w14:paraId="66D2170A" w14:textId="77777777" w:rsidTr="003A1F27">
        <w:trPr>
          <w:trHeight w:val="300"/>
          <w:ins w:id="100326"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7F8ABE4C" w14:textId="77777777" w:rsidR="003A1F27" w:rsidRPr="003A1F27" w:rsidRDefault="003A1F27" w:rsidP="003A1F27">
            <w:pPr>
              <w:spacing w:before="0" w:after="0" w:line="240" w:lineRule="auto"/>
              <w:jc w:val="center"/>
              <w:rPr>
                <w:ins w:id="100327" w:author="pete jones" w:date="2022-01-11T17:06:00Z"/>
                <w:rFonts w:ascii="Calibri" w:hAnsi="Calibri" w:cs="Calibri"/>
                <w:color w:val="000000"/>
                <w:sz w:val="22"/>
                <w:szCs w:val="22"/>
              </w:rPr>
            </w:pPr>
            <w:ins w:id="100328" w:author="pete jones" w:date="2022-01-11T17:06: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08B371FC" w14:textId="77777777" w:rsidR="003A1F27" w:rsidRPr="003A1F27" w:rsidRDefault="003A1F27" w:rsidP="003A1F27">
            <w:pPr>
              <w:spacing w:before="0" w:after="0" w:line="240" w:lineRule="auto"/>
              <w:jc w:val="left"/>
              <w:rPr>
                <w:ins w:id="100329" w:author="pete jones" w:date="2022-01-11T17:06:00Z"/>
                <w:rFonts w:ascii="Calibri" w:hAnsi="Calibri" w:cs="Calibri"/>
                <w:color w:val="000000"/>
                <w:sz w:val="22"/>
                <w:szCs w:val="22"/>
              </w:rPr>
            </w:pPr>
            <w:ins w:id="100330" w:author="pete jones" w:date="2022-01-11T17:06:00Z">
              <w:r w:rsidRPr="003A1F27">
                <w:rPr>
                  <w:rFonts w:ascii="Calibri" w:hAnsi="Calibri" w:cs="Calibri"/>
                  <w:color w:val="000000"/>
                  <w:sz w:val="22"/>
                  <w:szCs w:val="22"/>
                </w:rPr>
                <w:t>DESIGN FOR ADVANCED MANUFACTURING</w:t>
              </w:r>
            </w:ins>
          </w:p>
        </w:tc>
        <w:tc>
          <w:tcPr>
            <w:tcW w:w="432" w:type="dxa"/>
            <w:tcBorders>
              <w:top w:val="nil"/>
              <w:left w:val="nil"/>
              <w:bottom w:val="single" w:sz="4" w:space="0" w:color="auto"/>
              <w:right w:val="single" w:sz="4" w:space="0" w:color="auto"/>
            </w:tcBorders>
            <w:shd w:val="clear" w:color="auto" w:fill="auto"/>
            <w:noWrap/>
            <w:vAlign w:val="bottom"/>
            <w:hideMark/>
          </w:tcPr>
          <w:p w14:paraId="67287423" w14:textId="77777777" w:rsidR="003A1F27" w:rsidRPr="003A1F27" w:rsidRDefault="003A1F27" w:rsidP="003A1F27">
            <w:pPr>
              <w:spacing w:before="0" w:after="0" w:line="240" w:lineRule="auto"/>
              <w:jc w:val="center"/>
              <w:rPr>
                <w:ins w:id="100331" w:author="pete jones" w:date="2022-01-11T17:06:00Z"/>
                <w:rFonts w:ascii="Calibri" w:hAnsi="Calibri" w:cs="Calibri"/>
                <w:color w:val="000000"/>
                <w:sz w:val="22"/>
                <w:szCs w:val="22"/>
              </w:rPr>
            </w:pPr>
            <w:ins w:id="100332" w:author="pete jones" w:date="2022-01-11T17:06:00Z">
              <w:r w:rsidRPr="003A1F27">
                <w:rPr>
                  <w:rFonts w:ascii="Calibri" w:hAnsi="Calibri" w:cs="Calibri"/>
                  <w:color w:val="000000"/>
                  <w:sz w:val="22"/>
                  <w:szCs w:val="22"/>
                </w:rPr>
                <w:t>T</w:t>
              </w:r>
            </w:ins>
          </w:p>
        </w:tc>
        <w:tc>
          <w:tcPr>
            <w:tcW w:w="424" w:type="dxa"/>
            <w:tcBorders>
              <w:top w:val="nil"/>
              <w:left w:val="nil"/>
              <w:bottom w:val="single" w:sz="4" w:space="0" w:color="auto"/>
              <w:right w:val="single" w:sz="4" w:space="0" w:color="auto"/>
            </w:tcBorders>
            <w:shd w:val="clear" w:color="auto" w:fill="auto"/>
            <w:noWrap/>
            <w:vAlign w:val="bottom"/>
            <w:hideMark/>
          </w:tcPr>
          <w:p w14:paraId="15FC4746" w14:textId="77777777" w:rsidR="003A1F27" w:rsidRPr="003A1F27" w:rsidRDefault="003A1F27" w:rsidP="003A1F27">
            <w:pPr>
              <w:spacing w:before="0" w:after="0" w:line="240" w:lineRule="auto"/>
              <w:jc w:val="center"/>
              <w:rPr>
                <w:ins w:id="100333" w:author="pete jones" w:date="2022-01-11T17:06:00Z"/>
                <w:rFonts w:ascii="Calibri" w:hAnsi="Calibri" w:cs="Calibri"/>
                <w:color w:val="000000"/>
                <w:sz w:val="22"/>
                <w:szCs w:val="22"/>
              </w:rPr>
            </w:pPr>
            <w:ins w:id="100334"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A46F2C5" w14:textId="77777777" w:rsidR="003A1F27" w:rsidRPr="003A1F27" w:rsidRDefault="003A1F27" w:rsidP="003A1F27">
            <w:pPr>
              <w:spacing w:before="0" w:after="0" w:line="240" w:lineRule="auto"/>
              <w:jc w:val="center"/>
              <w:rPr>
                <w:ins w:id="100335" w:author="pete jones" w:date="2022-01-11T17:06:00Z"/>
                <w:rFonts w:ascii="Calibri" w:hAnsi="Calibri" w:cs="Calibri"/>
                <w:color w:val="000000"/>
                <w:sz w:val="22"/>
                <w:szCs w:val="22"/>
              </w:rPr>
            </w:pPr>
            <w:ins w:id="100336"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EDC14BB" w14:textId="77777777" w:rsidR="003A1F27" w:rsidRPr="003A1F27" w:rsidRDefault="003A1F27" w:rsidP="003A1F27">
            <w:pPr>
              <w:spacing w:before="0" w:after="0" w:line="240" w:lineRule="auto"/>
              <w:jc w:val="center"/>
              <w:rPr>
                <w:ins w:id="100337" w:author="pete jones" w:date="2022-01-11T17:06:00Z"/>
                <w:rFonts w:ascii="Calibri" w:hAnsi="Calibri" w:cs="Calibri"/>
                <w:color w:val="000000"/>
                <w:sz w:val="22"/>
                <w:szCs w:val="22"/>
              </w:rPr>
            </w:pPr>
            <w:ins w:id="100338"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C14275F" w14:textId="77777777" w:rsidR="003A1F27" w:rsidRPr="003A1F27" w:rsidRDefault="003A1F27" w:rsidP="003A1F27">
            <w:pPr>
              <w:spacing w:before="0" w:after="0" w:line="240" w:lineRule="auto"/>
              <w:jc w:val="center"/>
              <w:rPr>
                <w:ins w:id="100339" w:author="pete jones" w:date="2022-01-11T17:06:00Z"/>
                <w:rFonts w:ascii="Calibri" w:hAnsi="Calibri" w:cs="Calibri"/>
                <w:color w:val="000000"/>
                <w:sz w:val="22"/>
                <w:szCs w:val="22"/>
              </w:rPr>
            </w:pPr>
            <w:ins w:id="100340"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372E64" w14:textId="77777777" w:rsidR="003A1F27" w:rsidRPr="003A1F27" w:rsidRDefault="003A1F27" w:rsidP="003A1F27">
            <w:pPr>
              <w:spacing w:before="0" w:after="0" w:line="240" w:lineRule="auto"/>
              <w:jc w:val="center"/>
              <w:rPr>
                <w:ins w:id="100341" w:author="pete jones" w:date="2022-01-11T17:06:00Z"/>
                <w:rFonts w:ascii="Calibri" w:hAnsi="Calibri" w:cs="Calibri"/>
                <w:color w:val="000000"/>
                <w:sz w:val="22"/>
                <w:szCs w:val="22"/>
              </w:rPr>
            </w:pPr>
            <w:ins w:id="100342"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BFBAC17" w14:textId="77777777" w:rsidR="003A1F27" w:rsidRPr="003A1F27" w:rsidRDefault="003A1F27" w:rsidP="003A1F27">
            <w:pPr>
              <w:spacing w:before="0" w:after="0" w:line="240" w:lineRule="auto"/>
              <w:jc w:val="center"/>
              <w:rPr>
                <w:ins w:id="100343" w:author="pete jones" w:date="2022-01-11T17:06:00Z"/>
                <w:rFonts w:ascii="Calibri" w:hAnsi="Calibri" w:cs="Calibri"/>
                <w:color w:val="000000"/>
                <w:sz w:val="22"/>
                <w:szCs w:val="22"/>
              </w:rPr>
            </w:pPr>
            <w:ins w:id="100344"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105A847" w14:textId="77777777" w:rsidR="003A1F27" w:rsidRPr="003A1F27" w:rsidRDefault="003A1F27" w:rsidP="003A1F27">
            <w:pPr>
              <w:spacing w:before="0" w:after="0" w:line="240" w:lineRule="auto"/>
              <w:jc w:val="center"/>
              <w:rPr>
                <w:ins w:id="100345" w:author="pete jones" w:date="2022-01-11T17:06:00Z"/>
                <w:rFonts w:ascii="Calibri" w:hAnsi="Calibri" w:cs="Calibri"/>
                <w:color w:val="000000"/>
                <w:sz w:val="22"/>
                <w:szCs w:val="22"/>
              </w:rPr>
            </w:pPr>
            <w:ins w:id="100346"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71156EED" w14:textId="77777777" w:rsidR="003A1F27" w:rsidRPr="003A1F27" w:rsidRDefault="003A1F27" w:rsidP="003A1F27">
            <w:pPr>
              <w:spacing w:before="0" w:after="0" w:line="240" w:lineRule="auto"/>
              <w:jc w:val="center"/>
              <w:rPr>
                <w:ins w:id="100347" w:author="pete jones" w:date="2022-01-11T17:06:00Z"/>
                <w:rFonts w:ascii="Calibri" w:hAnsi="Calibri" w:cs="Calibri"/>
                <w:color w:val="000000"/>
                <w:sz w:val="22"/>
                <w:szCs w:val="22"/>
              </w:rPr>
            </w:pPr>
            <w:ins w:id="100348"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E4D70B5" w14:textId="77777777" w:rsidR="003A1F27" w:rsidRPr="003A1F27" w:rsidRDefault="003A1F27" w:rsidP="003A1F27">
            <w:pPr>
              <w:spacing w:before="0" w:after="0" w:line="240" w:lineRule="auto"/>
              <w:jc w:val="center"/>
              <w:rPr>
                <w:ins w:id="100349" w:author="pete jones" w:date="2022-01-11T17:06:00Z"/>
                <w:rFonts w:ascii="Calibri" w:hAnsi="Calibri" w:cs="Calibri"/>
                <w:color w:val="000000"/>
                <w:sz w:val="22"/>
                <w:szCs w:val="22"/>
              </w:rPr>
            </w:pPr>
            <w:ins w:id="100350"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BE9BE46" w14:textId="77777777" w:rsidR="003A1F27" w:rsidRPr="003A1F27" w:rsidRDefault="003A1F27" w:rsidP="003A1F27">
            <w:pPr>
              <w:spacing w:before="0" w:after="0" w:line="240" w:lineRule="auto"/>
              <w:jc w:val="center"/>
              <w:rPr>
                <w:ins w:id="100351" w:author="pete jones" w:date="2022-01-11T17:06:00Z"/>
                <w:rFonts w:ascii="Calibri" w:hAnsi="Calibri" w:cs="Calibri"/>
                <w:color w:val="000000"/>
                <w:sz w:val="22"/>
                <w:szCs w:val="22"/>
              </w:rPr>
            </w:pPr>
            <w:ins w:id="100352"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1355A33" w14:textId="77777777" w:rsidR="003A1F27" w:rsidRPr="003A1F27" w:rsidRDefault="003A1F27" w:rsidP="003A1F27">
            <w:pPr>
              <w:spacing w:before="0" w:after="0" w:line="240" w:lineRule="auto"/>
              <w:jc w:val="center"/>
              <w:rPr>
                <w:ins w:id="100353" w:author="pete jones" w:date="2022-01-11T17:06:00Z"/>
                <w:rFonts w:ascii="Calibri" w:hAnsi="Calibri" w:cs="Calibri"/>
                <w:color w:val="000000"/>
                <w:sz w:val="22"/>
                <w:szCs w:val="22"/>
              </w:rPr>
            </w:pPr>
            <w:ins w:id="100354" w:author="pete jones" w:date="2022-01-11T17:06:00Z">
              <w:r w:rsidRPr="003A1F27">
                <w:rPr>
                  <w:rFonts w:ascii="Calibri" w:hAnsi="Calibri" w:cs="Calibri"/>
                  <w:color w:val="000000"/>
                  <w:sz w:val="22"/>
                  <w:szCs w:val="22"/>
                </w:rPr>
                <w:t> </w:t>
              </w:r>
            </w:ins>
          </w:p>
        </w:tc>
      </w:tr>
      <w:tr w:rsidR="003A1F27" w:rsidRPr="003A1F27" w14:paraId="209300AB" w14:textId="77777777" w:rsidTr="003A1F27">
        <w:trPr>
          <w:trHeight w:val="300"/>
          <w:ins w:id="100355"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24CAC389" w14:textId="77777777" w:rsidR="003A1F27" w:rsidRPr="003A1F27" w:rsidRDefault="003A1F27" w:rsidP="003A1F27">
            <w:pPr>
              <w:spacing w:before="0" w:after="0" w:line="240" w:lineRule="auto"/>
              <w:jc w:val="center"/>
              <w:rPr>
                <w:ins w:id="100356" w:author="pete jones" w:date="2022-01-11T17:06:00Z"/>
                <w:rFonts w:ascii="Calibri" w:hAnsi="Calibri" w:cs="Calibri"/>
                <w:color w:val="000000"/>
                <w:sz w:val="22"/>
                <w:szCs w:val="22"/>
              </w:rPr>
            </w:pPr>
            <w:ins w:id="100357" w:author="pete jones" w:date="2022-01-11T17:06: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11BC1DA3" w14:textId="77777777" w:rsidR="003A1F27" w:rsidRPr="003A1F27" w:rsidRDefault="003A1F27" w:rsidP="003A1F27">
            <w:pPr>
              <w:spacing w:before="0" w:after="0" w:line="240" w:lineRule="auto"/>
              <w:jc w:val="left"/>
              <w:rPr>
                <w:ins w:id="100358" w:author="pete jones" w:date="2022-01-11T17:06:00Z"/>
                <w:rFonts w:ascii="Calibri" w:hAnsi="Calibri" w:cs="Calibri"/>
                <w:color w:val="000000"/>
                <w:sz w:val="22"/>
                <w:szCs w:val="22"/>
              </w:rPr>
            </w:pPr>
            <w:ins w:id="100359" w:author="pete jones" w:date="2022-01-11T17:06:00Z">
              <w:r w:rsidRPr="003A1F27">
                <w:rPr>
                  <w:rFonts w:ascii="Calibri" w:hAnsi="Calibri" w:cs="Calibri"/>
                  <w:color w:val="000000"/>
                  <w:sz w:val="22"/>
                  <w:szCs w:val="22"/>
                </w:rPr>
                <w:t>GLOBAL DESIGN ENGINEERING INDIVIDUAL PROJECT</w:t>
              </w:r>
            </w:ins>
          </w:p>
        </w:tc>
        <w:tc>
          <w:tcPr>
            <w:tcW w:w="432" w:type="dxa"/>
            <w:tcBorders>
              <w:top w:val="nil"/>
              <w:left w:val="nil"/>
              <w:bottom w:val="single" w:sz="4" w:space="0" w:color="auto"/>
              <w:right w:val="single" w:sz="4" w:space="0" w:color="auto"/>
            </w:tcBorders>
            <w:shd w:val="clear" w:color="auto" w:fill="auto"/>
            <w:noWrap/>
            <w:vAlign w:val="bottom"/>
            <w:hideMark/>
          </w:tcPr>
          <w:p w14:paraId="78C9B8E6" w14:textId="77777777" w:rsidR="003A1F27" w:rsidRPr="003A1F27" w:rsidRDefault="003A1F27" w:rsidP="003A1F27">
            <w:pPr>
              <w:spacing w:before="0" w:after="0" w:line="240" w:lineRule="auto"/>
              <w:jc w:val="center"/>
              <w:rPr>
                <w:ins w:id="100360" w:author="pete jones" w:date="2022-01-11T17:06:00Z"/>
                <w:rFonts w:ascii="Calibri" w:hAnsi="Calibri" w:cs="Calibri"/>
                <w:color w:val="000000"/>
                <w:sz w:val="22"/>
                <w:szCs w:val="22"/>
              </w:rPr>
            </w:pPr>
            <w:ins w:id="100361" w:author="pete jones" w:date="2022-01-11T17:06: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DC742B8" w14:textId="77777777" w:rsidR="003A1F27" w:rsidRPr="003A1F27" w:rsidRDefault="003A1F27" w:rsidP="003A1F27">
            <w:pPr>
              <w:spacing w:before="0" w:after="0" w:line="240" w:lineRule="auto"/>
              <w:jc w:val="center"/>
              <w:rPr>
                <w:ins w:id="100362" w:author="pete jones" w:date="2022-01-11T17:06:00Z"/>
                <w:rFonts w:ascii="Calibri" w:hAnsi="Calibri" w:cs="Calibri"/>
                <w:color w:val="000000"/>
                <w:sz w:val="22"/>
                <w:szCs w:val="22"/>
              </w:rPr>
            </w:pPr>
            <w:ins w:id="100363"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10576DBB" w14:textId="77777777" w:rsidR="003A1F27" w:rsidRPr="003A1F27" w:rsidRDefault="003A1F27" w:rsidP="003A1F27">
            <w:pPr>
              <w:spacing w:before="0" w:after="0" w:line="240" w:lineRule="auto"/>
              <w:jc w:val="center"/>
              <w:rPr>
                <w:ins w:id="100364" w:author="pete jones" w:date="2022-01-11T17:06:00Z"/>
                <w:rFonts w:ascii="Calibri" w:hAnsi="Calibri" w:cs="Calibri"/>
                <w:color w:val="000000"/>
                <w:sz w:val="22"/>
                <w:szCs w:val="22"/>
              </w:rPr>
            </w:pPr>
            <w:ins w:id="100365"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05194D2B" w14:textId="77777777" w:rsidR="003A1F27" w:rsidRPr="003A1F27" w:rsidRDefault="003A1F27" w:rsidP="003A1F27">
            <w:pPr>
              <w:spacing w:before="0" w:after="0" w:line="240" w:lineRule="auto"/>
              <w:jc w:val="center"/>
              <w:rPr>
                <w:ins w:id="100366" w:author="pete jones" w:date="2022-01-11T17:06:00Z"/>
                <w:rFonts w:ascii="Calibri" w:hAnsi="Calibri" w:cs="Calibri"/>
                <w:color w:val="000000"/>
                <w:sz w:val="22"/>
                <w:szCs w:val="22"/>
              </w:rPr>
            </w:pPr>
            <w:ins w:id="100367"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36B220DF" w14:textId="77777777" w:rsidR="003A1F27" w:rsidRPr="003A1F27" w:rsidRDefault="003A1F27" w:rsidP="003A1F27">
            <w:pPr>
              <w:spacing w:before="0" w:after="0" w:line="240" w:lineRule="auto"/>
              <w:jc w:val="center"/>
              <w:rPr>
                <w:ins w:id="100368" w:author="pete jones" w:date="2022-01-11T17:06:00Z"/>
                <w:rFonts w:ascii="Calibri" w:hAnsi="Calibri" w:cs="Calibri"/>
                <w:color w:val="000000"/>
                <w:sz w:val="22"/>
                <w:szCs w:val="22"/>
              </w:rPr>
            </w:pPr>
            <w:ins w:id="100369"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AA3D1F7" w14:textId="77777777" w:rsidR="003A1F27" w:rsidRPr="003A1F27" w:rsidRDefault="003A1F27" w:rsidP="003A1F27">
            <w:pPr>
              <w:spacing w:before="0" w:after="0" w:line="240" w:lineRule="auto"/>
              <w:jc w:val="center"/>
              <w:rPr>
                <w:ins w:id="100370" w:author="pete jones" w:date="2022-01-11T17:06:00Z"/>
                <w:rFonts w:ascii="Calibri" w:hAnsi="Calibri" w:cs="Calibri"/>
                <w:color w:val="000000"/>
                <w:sz w:val="22"/>
                <w:szCs w:val="22"/>
              </w:rPr>
            </w:pPr>
            <w:ins w:id="100371"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29BAF175" w14:textId="77777777" w:rsidR="003A1F27" w:rsidRPr="003A1F27" w:rsidRDefault="003A1F27" w:rsidP="003A1F27">
            <w:pPr>
              <w:spacing w:before="0" w:after="0" w:line="240" w:lineRule="auto"/>
              <w:jc w:val="center"/>
              <w:rPr>
                <w:ins w:id="100372" w:author="pete jones" w:date="2022-01-11T17:06:00Z"/>
                <w:rFonts w:ascii="Calibri" w:hAnsi="Calibri" w:cs="Calibri"/>
                <w:color w:val="000000"/>
                <w:sz w:val="22"/>
                <w:szCs w:val="22"/>
              </w:rPr>
            </w:pPr>
            <w:ins w:id="100373"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3CDF198" w14:textId="77777777" w:rsidR="003A1F27" w:rsidRPr="003A1F27" w:rsidRDefault="003A1F27" w:rsidP="003A1F27">
            <w:pPr>
              <w:spacing w:before="0" w:after="0" w:line="240" w:lineRule="auto"/>
              <w:jc w:val="center"/>
              <w:rPr>
                <w:ins w:id="100374" w:author="pete jones" w:date="2022-01-11T17:06:00Z"/>
                <w:rFonts w:ascii="Calibri" w:hAnsi="Calibri" w:cs="Calibri"/>
                <w:color w:val="000000"/>
                <w:sz w:val="22"/>
                <w:szCs w:val="22"/>
              </w:rPr>
            </w:pPr>
            <w:ins w:id="100375"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EBA10C4" w14:textId="77777777" w:rsidR="003A1F27" w:rsidRPr="003A1F27" w:rsidRDefault="003A1F27" w:rsidP="003A1F27">
            <w:pPr>
              <w:spacing w:before="0" w:after="0" w:line="240" w:lineRule="auto"/>
              <w:jc w:val="center"/>
              <w:rPr>
                <w:ins w:id="100376" w:author="pete jones" w:date="2022-01-11T17:06:00Z"/>
                <w:rFonts w:ascii="Calibri" w:hAnsi="Calibri" w:cs="Calibri"/>
                <w:color w:val="000000"/>
                <w:sz w:val="22"/>
                <w:szCs w:val="22"/>
              </w:rPr>
            </w:pPr>
            <w:ins w:id="100377"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321D9B1" w14:textId="77777777" w:rsidR="003A1F27" w:rsidRPr="003A1F27" w:rsidRDefault="003A1F27" w:rsidP="003A1F27">
            <w:pPr>
              <w:spacing w:before="0" w:after="0" w:line="240" w:lineRule="auto"/>
              <w:jc w:val="center"/>
              <w:rPr>
                <w:ins w:id="100378" w:author="pete jones" w:date="2022-01-11T17:06:00Z"/>
                <w:rFonts w:ascii="Calibri" w:hAnsi="Calibri" w:cs="Calibri"/>
                <w:color w:val="000000"/>
                <w:sz w:val="22"/>
                <w:szCs w:val="22"/>
              </w:rPr>
            </w:pPr>
            <w:ins w:id="100379"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14A90E68" w14:textId="77777777" w:rsidR="003A1F27" w:rsidRPr="003A1F27" w:rsidRDefault="003A1F27" w:rsidP="003A1F27">
            <w:pPr>
              <w:spacing w:before="0" w:after="0" w:line="240" w:lineRule="auto"/>
              <w:jc w:val="center"/>
              <w:rPr>
                <w:ins w:id="100380" w:author="pete jones" w:date="2022-01-11T17:06:00Z"/>
                <w:rFonts w:ascii="Calibri" w:hAnsi="Calibri" w:cs="Calibri"/>
                <w:color w:val="000000"/>
                <w:sz w:val="22"/>
                <w:szCs w:val="22"/>
              </w:rPr>
            </w:pPr>
            <w:ins w:id="100381"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349A5A9D" w14:textId="77777777" w:rsidR="003A1F27" w:rsidRPr="003A1F27" w:rsidRDefault="003A1F27" w:rsidP="003A1F27">
            <w:pPr>
              <w:spacing w:before="0" w:after="0" w:line="240" w:lineRule="auto"/>
              <w:jc w:val="center"/>
              <w:rPr>
                <w:ins w:id="100382" w:author="pete jones" w:date="2022-01-11T17:06:00Z"/>
                <w:rFonts w:ascii="Calibri" w:hAnsi="Calibri" w:cs="Calibri"/>
                <w:color w:val="000000"/>
                <w:sz w:val="22"/>
                <w:szCs w:val="22"/>
              </w:rPr>
            </w:pPr>
            <w:ins w:id="100383" w:author="pete jones" w:date="2022-01-11T17:06:00Z">
              <w:r w:rsidRPr="003A1F27">
                <w:rPr>
                  <w:rFonts w:ascii="Calibri" w:hAnsi="Calibri" w:cs="Calibri"/>
                  <w:color w:val="000000"/>
                  <w:sz w:val="22"/>
                  <w:szCs w:val="22"/>
                </w:rPr>
                <w:t> </w:t>
              </w:r>
            </w:ins>
          </w:p>
        </w:tc>
      </w:tr>
      <w:tr w:rsidR="003A1F27" w:rsidRPr="003A1F27" w14:paraId="11B88A98" w14:textId="77777777" w:rsidTr="003A1F27">
        <w:trPr>
          <w:trHeight w:val="300"/>
          <w:ins w:id="100384"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428D6C79" w14:textId="77777777" w:rsidR="003A1F27" w:rsidRPr="003A1F27" w:rsidRDefault="003A1F27" w:rsidP="003A1F27">
            <w:pPr>
              <w:spacing w:before="0" w:after="0" w:line="240" w:lineRule="auto"/>
              <w:jc w:val="center"/>
              <w:rPr>
                <w:ins w:id="100385" w:author="pete jones" w:date="2022-01-11T17:06:00Z"/>
                <w:rFonts w:ascii="Calibri" w:hAnsi="Calibri" w:cs="Calibri"/>
                <w:color w:val="000000"/>
                <w:sz w:val="22"/>
                <w:szCs w:val="22"/>
              </w:rPr>
            </w:pPr>
            <w:ins w:id="100386" w:author="pete jones" w:date="2022-01-11T17:06: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46873B51" w14:textId="77777777" w:rsidR="003A1F27" w:rsidRPr="003A1F27" w:rsidRDefault="003A1F27" w:rsidP="003A1F27">
            <w:pPr>
              <w:spacing w:before="0" w:after="0" w:line="240" w:lineRule="auto"/>
              <w:jc w:val="left"/>
              <w:rPr>
                <w:ins w:id="100387" w:author="pete jones" w:date="2022-01-11T17:06:00Z"/>
                <w:rFonts w:ascii="Calibri" w:hAnsi="Calibri" w:cs="Calibri"/>
                <w:color w:val="000000"/>
                <w:sz w:val="22"/>
                <w:szCs w:val="22"/>
              </w:rPr>
            </w:pPr>
            <w:ins w:id="100388" w:author="pete jones" w:date="2022-01-11T17:06:00Z">
              <w:r w:rsidRPr="003A1F27">
                <w:rPr>
                  <w:rFonts w:ascii="Calibri" w:hAnsi="Calibri" w:cs="Calibri"/>
                  <w:color w:val="000000"/>
                  <w:sz w:val="22"/>
                  <w:szCs w:val="22"/>
                </w:rPr>
                <w:t>INNOVATION AND ENTREPRENEURSHIP IN DESIGN</w:t>
              </w:r>
            </w:ins>
          </w:p>
        </w:tc>
        <w:tc>
          <w:tcPr>
            <w:tcW w:w="432" w:type="dxa"/>
            <w:tcBorders>
              <w:top w:val="nil"/>
              <w:left w:val="nil"/>
              <w:bottom w:val="single" w:sz="4" w:space="0" w:color="auto"/>
              <w:right w:val="single" w:sz="4" w:space="0" w:color="auto"/>
            </w:tcBorders>
            <w:shd w:val="clear" w:color="auto" w:fill="auto"/>
            <w:noWrap/>
            <w:vAlign w:val="bottom"/>
            <w:hideMark/>
          </w:tcPr>
          <w:p w14:paraId="4CFB78B4" w14:textId="77777777" w:rsidR="003A1F27" w:rsidRPr="003A1F27" w:rsidRDefault="003A1F27" w:rsidP="003A1F27">
            <w:pPr>
              <w:spacing w:before="0" w:after="0" w:line="240" w:lineRule="auto"/>
              <w:jc w:val="center"/>
              <w:rPr>
                <w:ins w:id="100389" w:author="pete jones" w:date="2022-01-11T17:06:00Z"/>
                <w:rFonts w:ascii="Calibri" w:hAnsi="Calibri" w:cs="Calibri"/>
                <w:color w:val="000000"/>
                <w:sz w:val="22"/>
                <w:szCs w:val="22"/>
              </w:rPr>
            </w:pPr>
            <w:ins w:id="100390" w:author="pete jones" w:date="2022-01-11T17:06: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665268E8" w14:textId="77777777" w:rsidR="003A1F27" w:rsidRPr="003A1F27" w:rsidRDefault="003A1F27" w:rsidP="003A1F27">
            <w:pPr>
              <w:spacing w:before="0" w:after="0" w:line="240" w:lineRule="auto"/>
              <w:jc w:val="center"/>
              <w:rPr>
                <w:ins w:id="100391" w:author="pete jones" w:date="2022-01-11T17:06:00Z"/>
                <w:rFonts w:ascii="Calibri" w:hAnsi="Calibri" w:cs="Calibri"/>
                <w:color w:val="000000"/>
                <w:sz w:val="22"/>
                <w:szCs w:val="22"/>
              </w:rPr>
            </w:pPr>
            <w:ins w:id="100392"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028F6C1E" w14:textId="77777777" w:rsidR="003A1F27" w:rsidRPr="003A1F27" w:rsidRDefault="003A1F27" w:rsidP="003A1F27">
            <w:pPr>
              <w:spacing w:before="0" w:after="0" w:line="240" w:lineRule="auto"/>
              <w:jc w:val="center"/>
              <w:rPr>
                <w:ins w:id="100393" w:author="pete jones" w:date="2022-01-11T17:06:00Z"/>
                <w:rFonts w:ascii="Calibri" w:hAnsi="Calibri" w:cs="Calibri"/>
                <w:color w:val="000000"/>
                <w:sz w:val="22"/>
                <w:szCs w:val="22"/>
              </w:rPr>
            </w:pPr>
            <w:ins w:id="100394"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53337A96" w14:textId="77777777" w:rsidR="003A1F27" w:rsidRPr="003A1F27" w:rsidRDefault="003A1F27" w:rsidP="003A1F27">
            <w:pPr>
              <w:spacing w:before="0" w:after="0" w:line="240" w:lineRule="auto"/>
              <w:jc w:val="center"/>
              <w:rPr>
                <w:ins w:id="100395" w:author="pete jones" w:date="2022-01-11T17:06:00Z"/>
                <w:rFonts w:ascii="Calibri" w:hAnsi="Calibri" w:cs="Calibri"/>
                <w:color w:val="000000"/>
                <w:sz w:val="22"/>
                <w:szCs w:val="22"/>
              </w:rPr>
            </w:pPr>
            <w:ins w:id="100396"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8F2B577" w14:textId="77777777" w:rsidR="003A1F27" w:rsidRPr="003A1F27" w:rsidRDefault="003A1F27" w:rsidP="003A1F27">
            <w:pPr>
              <w:spacing w:before="0" w:after="0" w:line="240" w:lineRule="auto"/>
              <w:jc w:val="center"/>
              <w:rPr>
                <w:ins w:id="100397" w:author="pete jones" w:date="2022-01-11T17:06:00Z"/>
                <w:rFonts w:ascii="Calibri" w:hAnsi="Calibri" w:cs="Calibri"/>
                <w:color w:val="000000"/>
                <w:sz w:val="22"/>
                <w:szCs w:val="22"/>
              </w:rPr>
            </w:pPr>
            <w:ins w:id="100398"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228996F" w14:textId="77777777" w:rsidR="003A1F27" w:rsidRPr="003A1F27" w:rsidRDefault="003A1F27" w:rsidP="003A1F27">
            <w:pPr>
              <w:spacing w:before="0" w:after="0" w:line="240" w:lineRule="auto"/>
              <w:jc w:val="center"/>
              <w:rPr>
                <w:ins w:id="100399" w:author="pete jones" w:date="2022-01-11T17:06:00Z"/>
                <w:rFonts w:ascii="Calibri" w:hAnsi="Calibri" w:cs="Calibri"/>
                <w:color w:val="000000"/>
                <w:sz w:val="22"/>
                <w:szCs w:val="22"/>
              </w:rPr>
            </w:pPr>
            <w:ins w:id="100400"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A92ECE6" w14:textId="77777777" w:rsidR="003A1F27" w:rsidRPr="003A1F27" w:rsidRDefault="003A1F27" w:rsidP="003A1F27">
            <w:pPr>
              <w:spacing w:before="0" w:after="0" w:line="240" w:lineRule="auto"/>
              <w:jc w:val="center"/>
              <w:rPr>
                <w:ins w:id="100401" w:author="pete jones" w:date="2022-01-11T17:06:00Z"/>
                <w:rFonts w:ascii="Calibri" w:hAnsi="Calibri" w:cs="Calibri"/>
                <w:color w:val="000000"/>
                <w:sz w:val="22"/>
                <w:szCs w:val="22"/>
              </w:rPr>
            </w:pPr>
            <w:ins w:id="100402"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970886" w14:textId="77777777" w:rsidR="003A1F27" w:rsidRPr="003A1F27" w:rsidRDefault="003A1F27" w:rsidP="003A1F27">
            <w:pPr>
              <w:spacing w:before="0" w:after="0" w:line="240" w:lineRule="auto"/>
              <w:jc w:val="center"/>
              <w:rPr>
                <w:ins w:id="100403" w:author="pete jones" w:date="2022-01-11T17:06:00Z"/>
                <w:rFonts w:ascii="Calibri" w:hAnsi="Calibri" w:cs="Calibri"/>
                <w:color w:val="000000"/>
                <w:sz w:val="22"/>
                <w:szCs w:val="22"/>
              </w:rPr>
            </w:pPr>
            <w:ins w:id="100404"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0A2ED5C6" w14:textId="77777777" w:rsidR="003A1F27" w:rsidRPr="003A1F27" w:rsidRDefault="003A1F27" w:rsidP="003A1F27">
            <w:pPr>
              <w:spacing w:before="0" w:after="0" w:line="240" w:lineRule="auto"/>
              <w:jc w:val="center"/>
              <w:rPr>
                <w:ins w:id="100405" w:author="pete jones" w:date="2022-01-11T17:06:00Z"/>
                <w:rFonts w:ascii="Calibri" w:hAnsi="Calibri" w:cs="Calibri"/>
                <w:color w:val="000000"/>
                <w:sz w:val="22"/>
                <w:szCs w:val="22"/>
              </w:rPr>
            </w:pPr>
            <w:ins w:id="100406"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1CBBF48" w14:textId="77777777" w:rsidR="003A1F27" w:rsidRPr="003A1F27" w:rsidRDefault="003A1F27" w:rsidP="003A1F27">
            <w:pPr>
              <w:spacing w:before="0" w:after="0" w:line="240" w:lineRule="auto"/>
              <w:jc w:val="center"/>
              <w:rPr>
                <w:ins w:id="100407" w:author="pete jones" w:date="2022-01-11T17:06:00Z"/>
                <w:rFonts w:ascii="Calibri" w:hAnsi="Calibri" w:cs="Calibri"/>
                <w:color w:val="000000"/>
                <w:sz w:val="22"/>
                <w:szCs w:val="22"/>
              </w:rPr>
            </w:pPr>
            <w:ins w:id="100408"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760965" w14:textId="77777777" w:rsidR="003A1F27" w:rsidRPr="003A1F27" w:rsidRDefault="003A1F27" w:rsidP="003A1F27">
            <w:pPr>
              <w:spacing w:before="0" w:after="0" w:line="240" w:lineRule="auto"/>
              <w:jc w:val="center"/>
              <w:rPr>
                <w:ins w:id="100409" w:author="pete jones" w:date="2022-01-11T17:06:00Z"/>
                <w:rFonts w:ascii="Calibri" w:hAnsi="Calibri" w:cs="Calibri"/>
                <w:color w:val="000000"/>
                <w:sz w:val="22"/>
                <w:szCs w:val="22"/>
              </w:rPr>
            </w:pPr>
            <w:ins w:id="100410"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0B53322C" w14:textId="77777777" w:rsidR="003A1F27" w:rsidRPr="003A1F27" w:rsidRDefault="003A1F27" w:rsidP="003A1F27">
            <w:pPr>
              <w:spacing w:before="0" w:after="0" w:line="240" w:lineRule="auto"/>
              <w:jc w:val="center"/>
              <w:rPr>
                <w:ins w:id="100411" w:author="pete jones" w:date="2022-01-11T17:06:00Z"/>
                <w:rFonts w:ascii="Calibri" w:hAnsi="Calibri" w:cs="Calibri"/>
                <w:color w:val="000000"/>
                <w:sz w:val="22"/>
                <w:szCs w:val="22"/>
              </w:rPr>
            </w:pPr>
            <w:ins w:id="100412" w:author="pete jones" w:date="2022-01-11T17:06:00Z">
              <w:r w:rsidRPr="003A1F27">
                <w:rPr>
                  <w:rFonts w:ascii="Calibri" w:hAnsi="Calibri" w:cs="Calibri"/>
                  <w:color w:val="000000"/>
                  <w:sz w:val="22"/>
                  <w:szCs w:val="22"/>
                </w:rPr>
                <w:t> </w:t>
              </w:r>
            </w:ins>
          </w:p>
        </w:tc>
      </w:tr>
      <w:tr w:rsidR="003A1F27" w:rsidRPr="003A1F27" w14:paraId="24E91A86" w14:textId="77777777" w:rsidTr="003A1F27">
        <w:trPr>
          <w:trHeight w:val="300"/>
          <w:ins w:id="100413" w:author="pete jones" w:date="2022-01-11T17:06:00Z"/>
        </w:trPr>
        <w:tc>
          <w:tcPr>
            <w:tcW w:w="400" w:type="dxa"/>
            <w:tcBorders>
              <w:top w:val="nil"/>
              <w:left w:val="single" w:sz="8" w:space="0" w:color="auto"/>
              <w:bottom w:val="single" w:sz="4" w:space="0" w:color="auto"/>
              <w:right w:val="single" w:sz="4" w:space="0" w:color="auto"/>
            </w:tcBorders>
            <w:shd w:val="clear" w:color="auto" w:fill="auto"/>
            <w:noWrap/>
            <w:vAlign w:val="center"/>
            <w:hideMark/>
          </w:tcPr>
          <w:p w14:paraId="6FA99D11" w14:textId="77777777" w:rsidR="003A1F27" w:rsidRPr="003A1F27" w:rsidRDefault="003A1F27" w:rsidP="003A1F27">
            <w:pPr>
              <w:spacing w:before="0" w:after="0" w:line="240" w:lineRule="auto"/>
              <w:jc w:val="center"/>
              <w:rPr>
                <w:ins w:id="100414" w:author="pete jones" w:date="2022-01-11T17:06:00Z"/>
                <w:rFonts w:ascii="Calibri" w:hAnsi="Calibri" w:cs="Calibri"/>
                <w:color w:val="000000"/>
                <w:sz w:val="22"/>
                <w:szCs w:val="22"/>
              </w:rPr>
            </w:pPr>
            <w:ins w:id="100415" w:author="pete jones" w:date="2022-01-11T17:06:00Z">
              <w:r w:rsidRPr="003A1F27">
                <w:rPr>
                  <w:rFonts w:ascii="Calibri" w:hAnsi="Calibri" w:cs="Calibri"/>
                  <w:color w:val="000000"/>
                  <w:sz w:val="22"/>
                  <w:szCs w:val="22"/>
                </w:rPr>
                <w:t>6</w:t>
              </w:r>
            </w:ins>
          </w:p>
        </w:tc>
        <w:tc>
          <w:tcPr>
            <w:tcW w:w="5320" w:type="dxa"/>
            <w:tcBorders>
              <w:top w:val="nil"/>
              <w:left w:val="nil"/>
              <w:bottom w:val="single" w:sz="4" w:space="0" w:color="auto"/>
              <w:right w:val="single" w:sz="8" w:space="0" w:color="auto"/>
            </w:tcBorders>
            <w:shd w:val="clear" w:color="auto" w:fill="auto"/>
            <w:vAlign w:val="bottom"/>
            <w:hideMark/>
          </w:tcPr>
          <w:p w14:paraId="58FB89B0" w14:textId="77777777" w:rsidR="003A1F27" w:rsidRPr="003A1F27" w:rsidRDefault="003A1F27" w:rsidP="003A1F27">
            <w:pPr>
              <w:spacing w:before="0" w:after="0" w:line="240" w:lineRule="auto"/>
              <w:jc w:val="left"/>
              <w:rPr>
                <w:ins w:id="100416" w:author="pete jones" w:date="2022-01-11T17:06:00Z"/>
                <w:rFonts w:ascii="Calibri" w:hAnsi="Calibri" w:cs="Calibri"/>
                <w:color w:val="000000"/>
                <w:sz w:val="22"/>
                <w:szCs w:val="22"/>
              </w:rPr>
            </w:pPr>
            <w:ins w:id="100417" w:author="pete jones" w:date="2022-01-11T17:06:00Z">
              <w:r w:rsidRPr="003A1F27">
                <w:rPr>
                  <w:rFonts w:ascii="Calibri" w:hAnsi="Calibri" w:cs="Calibri"/>
                  <w:color w:val="000000"/>
                  <w:sz w:val="22"/>
                  <w:szCs w:val="22"/>
                </w:rPr>
                <w:t>PROFESSIONAL AND PERSONAL PORTFOLIO</w:t>
              </w:r>
            </w:ins>
          </w:p>
        </w:tc>
        <w:tc>
          <w:tcPr>
            <w:tcW w:w="432" w:type="dxa"/>
            <w:tcBorders>
              <w:top w:val="nil"/>
              <w:left w:val="nil"/>
              <w:bottom w:val="single" w:sz="4" w:space="0" w:color="auto"/>
              <w:right w:val="single" w:sz="4" w:space="0" w:color="auto"/>
            </w:tcBorders>
            <w:shd w:val="clear" w:color="auto" w:fill="auto"/>
            <w:noWrap/>
            <w:vAlign w:val="bottom"/>
            <w:hideMark/>
          </w:tcPr>
          <w:p w14:paraId="44DE1029" w14:textId="77777777" w:rsidR="003A1F27" w:rsidRPr="003A1F27" w:rsidRDefault="003A1F27" w:rsidP="003A1F27">
            <w:pPr>
              <w:spacing w:before="0" w:after="0" w:line="240" w:lineRule="auto"/>
              <w:jc w:val="center"/>
              <w:rPr>
                <w:ins w:id="100418" w:author="pete jones" w:date="2022-01-11T17:06:00Z"/>
                <w:rFonts w:ascii="Calibri" w:hAnsi="Calibri" w:cs="Calibri"/>
                <w:color w:val="000000"/>
                <w:sz w:val="22"/>
                <w:szCs w:val="22"/>
              </w:rPr>
            </w:pPr>
            <w:ins w:id="100419" w:author="pete jones" w:date="2022-01-11T17:06:00Z">
              <w:r w:rsidRPr="003A1F27">
                <w:rPr>
                  <w:rFonts w:ascii="Calibri" w:hAnsi="Calibri" w:cs="Calibri"/>
                  <w:color w:val="000000"/>
                  <w:sz w:val="22"/>
                  <w:szCs w:val="22"/>
                </w:rPr>
                <w:t>O</w:t>
              </w:r>
            </w:ins>
          </w:p>
        </w:tc>
        <w:tc>
          <w:tcPr>
            <w:tcW w:w="424" w:type="dxa"/>
            <w:tcBorders>
              <w:top w:val="nil"/>
              <w:left w:val="nil"/>
              <w:bottom w:val="single" w:sz="4" w:space="0" w:color="auto"/>
              <w:right w:val="single" w:sz="4" w:space="0" w:color="auto"/>
            </w:tcBorders>
            <w:shd w:val="clear" w:color="auto" w:fill="auto"/>
            <w:noWrap/>
            <w:vAlign w:val="bottom"/>
            <w:hideMark/>
          </w:tcPr>
          <w:p w14:paraId="161ECBF7" w14:textId="77777777" w:rsidR="003A1F27" w:rsidRPr="003A1F27" w:rsidRDefault="003A1F27" w:rsidP="003A1F27">
            <w:pPr>
              <w:spacing w:before="0" w:after="0" w:line="240" w:lineRule="auto"/>
              <w:jc w:val="center"/>
              <w:rPr>
                <w:ins w:id="100420" w:author="pete jones" w:date="2022-01-11T17:06:00Z"/>
                <w:rFonts w:ascii="Calibri" w:hAnsi="Calibri" w:cs="Calibri"/>
                <w:color w:val="000000"/>
                <w:sz w:val="22"/>
                <w:szCs w:val="22"/>
              </w:rPr>
            </w:pPr>
            <w:ins w:id="100421" w:author="pete jones" w:date="2022-01-11T17:06:00Z">
              <w:r w:rsidRPr="003A1F27">
                <w:rPr>
                  <w:rFonts w:ascii="Calibri" w:hAnsi="Calibri" w:cs="Calibri"/>
                  <w:color w:val="000000"/>
                  <w:sz w:val="22"/>
                  <w:szCs w:val="22"/>
                </w:rPr>
                <w:t> </w:t>
              </w:r>
            </w:ins>
          </w:p>
        </w:tc>
        <w:tc>
          <w:tcPr>
            <w:tcW w:w="432" w:type="dxa"/>
            <w:tcBorders>
              <w:top w:val="nil"/>
              <w:left w:val="nil"/>
              <w:bottom w:val="single" w:sz="4" w:space="0" w:color="auto"/>
              <w:right w:val="single" w:sz="4" w:space="0" w:color="auto"/>
            </w:tcBorders>
            <w:shd w:val="clear" w:color="auto" w:fill="auto"/>
            <w:noWrap/>
            <w:vAlign w:val="bottom"/>
            <w:hideMark/>
          </w:tcPr>
          <w:p w14:paraId="368378C1" w14:textId="77777777" w:rsidR="003A1F27" w:rsidRPr="003A1F27" w:rsidRDefault="003A1F27" w:rsidP="003A1F27">
            <w:pPr>
              <w:spacing w:before="0" w:after="0" w:line="240" w:lineRule="auto"/>
              <w:jc w:val="center"/>
              <w:rPr>
                <w:ins w:id="100422" w:author="pete jones" w:date="2022-01-11T17:06:00Z"/>
                <w:rFonts w:ascii="Calibri" w:hAnsi="Calibri" w:cs="Calibri"/>
                <w:color w:val="000000"/>
                <w:sz w:val="22"/>
                <w:szCs w:val="22"/>
              </w:rPr>
            </w:pPr>
            <w:ins w:id="100423"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6CBC5C87" w14:textId="77777777" w:rsidR="003A1F27" w:rsidRPr="003A1F27" w:rsidRDefault="003A1F27" w:rsidP="003A1F27">
            <w:pPr>
              <w:spacing w:before="0" w:after="0" w:line="240" w:lineRule="auto"/>
              <w:jc w:val="center"/>
              <w:rPr>
                <w:ins w:id="100424" w:author="pete jones" w:date="2022-01-11T17:06:00Z"/>
                <w:rFonts w:ascii="Calibri" w:hAnsi="Calibri" w:cs="Calibri"/>
                <w:color w:val="000000"/>
                <w:sz w:val="22"/>
                <w:szCs w:val="22"/>
              </w:rPr>
            </w:pPr>
            <w:ins w:id="100425"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11368DC6" w14:textId="77777777" w:rsidR="003A1F27" w:rsidRPr="003A1F27" w:rsidRDefault="003A1F27" w:rsidP="003A1F27">
            <w:pPr>
              <w:spacing w:before="0" w:after="0" w:line="240" w:lineRule="auto"/>
              <w:jc w:val="center"/>
              <w:rPr>
                <w:ins w:id="100426" w:author="pete jones" w:date="2022-01-11T17:06:00Z"/>
                <w:rFonts w:ascii="Calibri" w:hAnsi="Calibri" w:cs="Calibri"/>
                <w:color w:val="000000"/>
                <w:sz w:val="22"/>
                <w:szCs w:val="22"/>
              </w:rPr>
            </w:pPr>
            <w:ins w:id="100427" w:author="pete jones" w:date="2022-01-11T17:06:00Z">
              <w:r w:rsidRPr="003A1F27">
                <w:rPr>
                  <w:rFonts w:ascii="Calibri" w:hAnsi="Calibri" w:cs="Calibri"/>
                  <w:color w:val="000000"/>
                  <w:sz w:val="22"/>
                  <w:szCs w:val="22"/>
                </w:rPr>
                <w:t> </w:t>
              </w:r>
            </w:ins>
          </w:p>
        </w:tc>
        <w:tc>
          <w:tcPr>
            <w:tcW w:w="424" w:type="dxa"/>
            <w:tcBorders>
              <w:top w:val="nil"/>
              <w:left w:val="nil"/>
              <w:bottom w:val="single" w:sz="4" w:space="0" w:color="auto"/>
              <w:right w:val="single" w:sz="4" w:space="0" w:color="auto"/>
            </w:tcBorders>
            <w:shd w:val="clear" w:color="auto" w:fill="auto"/>
            <w:noWrap/>
            <w:vAlign w:val="bottom"/>
            <w:hideMark/>
          </w:tcPr>
          <w:p w14:paraId="74E9999A" w14:textId="77777777" w:rsidR="003A1F27" w:rsidRPr="003A1F27" w:rsidRDefault="003A1F27" w:rsidP="003A1F27">
            <w:pPr>
              <w:spacing w:before="0" w:after="0" w:line="240" w:lineRule="auto"/>
              <w:jc w:val="center"/>
              <w:rPr>
                <w:ins w:id="100428" w:author="pete jones" w:date="2022-01-11T17:06:00Z"/>
                <w:rFonts w:ascii="Calibri" w:hAnsi="Calibri" w:cs="Calibri"/>
                <w:color w:val="000000"/>
                <w:sz w:val="22"/>
                <w:szCs w:val="22"/>
              </w:rPr>
            </w:pPr>
            <w:ins w:id="100429"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40B69D62" w14:textId="77777777" w:rsidR="003A1F27" w:rsidRPr="003A1F27" w:rsidRDefault="003A1F27" w:rsidP="003A1F27">
            <w:pPr>
              <w:spacing w:before="0" w:after="0" w:line="240" w:lineRule="auto"/>
              <w:jc w:val="center"/>
              <w:rPr>
                <w:ins w:id="100430" w:author="pete jones" w:date="2022-01-11T17:06:00Z"/>
                <w:rFonts w:ascii="Calibri" w:hAnsi="Calibri" w:cs="Calibri"/>
                <w:color w:val="000000"/>
                <w:sz w:val="22"/>
                <w:szCs w:val="22"/>
              </w:rPr>
            </w:pPr>
            <w:ins w:id="100431"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8C09CEE" w14:textId="77777777" w:rsidR="003A1F27" w:rsidRPr="003A1F27" w:rsidRDefault="003A1F27" w:rsidP="003A1F27">
            <w:pPr>
              <w:spacing w:before="0" w:after="0" w:line="240" w:lineRule="auto"/>
              <w:jc w:val="center"/>
              <w:rPr>
                <w:ins w:id="100432" w:author="pete jones" w:date="2022-01-11T17:06:00Z"/>
                <w:rFonts w:ascii="Calibri" w:hAnsi="Calibri" w:cs="Calibri"/>
                <w:color w:val="000000"/>
                <w:sz w:val="22"/>
                <w:szCs w:val="22"/>
              </w:rPr>
            </w:pPr>
            <w:ins w:id="100433"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051389E" w14:textId="77777777" w:rsidR="003A1F27" w:rsidRPr="003A1F27" w:rsidRDefault="003A1F27" w:rsidP="003A1F27">
            <w:pPr>
              <w:spacing w:before="0" w:after="0" w:line="240" w:lineRule="auto"/>
              <w:jc w:val="center"/>
              <w:rPr>
                <w:ins w:id="100434" w:author="pete jones" w:date="2022-01-11T17:06:00Z"/>
                <w:rFonts w:ascii="Calibri" w:hAnsi="Calibri" w:cs="Calibri"/>
                <w:color w:val="000000"/>
                <w:sz w:val="22"/>
                <w:szCs w:val="22"/>
              </w:rPr>
            </w:pPr>
            <w:ins w:id="100435"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56F5DD4A" w14:textId="77777777" w:rsidR="003A1F27" w:rsidRPr="003A1F27" w:rsidRDefault="003A1F27" w:rsidP="003A1F27">
            <w:pPr>
              <w:spacing w:before="0" w:after="0" w:line="240" w:lineRule="auto"/>
              <w:jc w:val="center"/>
              <w:rPr>
                <w:ins w:id="100436" w:author="pete jones" w:date="2022-01-11T17:06:00Z"/>
                <w:rFonts w:ascii="Calibri" w:hAnsi="Calibri" w:cs="Calibri"/>
                <w:color w:val="000000"/>
                <w:sz w:val="22"/>
                <w:szCs w:val="22"/>
              </w:rPr>
            </w:pPr>
            <w:ins w:id="100437" w:author="pete jones" w:date="2022-01-11T17:06:00Z">
              <w:r w:rsidRPr="003A1F27">
                <w:rPr>
                  <w:rFonts w:ascii="Calibri" w:hAnsi="Calibri" w:cs="Calibri"/>
                  <w:color w:val="000000"/>
                  <w:sz w:val="22"/>
                  <w:szCs w:val="22"/>
                </w:rPr>
                <w:t> </w:t>
              </w:r>
            </w:ins>
          </w:p>
        </w:tc>
        <w:tc>
          <w:tcPr>
            <w:tcW w:w="399" w:type="dxa"/>
            <w:tcBorders>
              <w:top w:val="nil"/>
              <w:left w:val="nil"/>
              <w:bottom w:val="single" w:sz="4" w:space="0" w:color="auto"/>
              <w:right w:val="single" w:sz="4" w:space="0" w:color="auto"/>
            </w:tcBorders>
            <w:shd w:val="clear" w:color="auto" w:fill="auto"/>
            <w:noWrap/>
            <w:vAlign w:val="bottom"/>
            <w:hideMark/>
          </w:tcPr>
          <w:p w14:paraId="31373C32" w14:textId="77777777" w:rsidR="003A1F27" w:rsidRPr="003A1F27" w:rsidRDefault="003A1F27" w:rsidP="003A1F27">
            <w:pPr>
              <w:spacing w:before="0" w:after="0" w:line="240" w:lineRule="auto"/>
              <w:jc w:val="center"/>
              <w:rPr>
                <w:ins w:id="100438" w:author="pete jones" w:date="2022-01-11T17:06:00Z"/>
                <w:rFonts w:ascii="Calibri" w:hAnsi="Calibri" w:cs="Calibri"/>
                <w:color w:val="000000"/>
                <w:sz w:val="22"/>
                <w:szCs w:val="22"/>
              </w:rPr>
            </w:pPr>
            <w:ins w:id="100439" w:author="pete jones" w:date="2022-01-11T17:06:00Z">
              <w:r w:rsidRPr="003A1F27">
                <w:rPr>
                  <w:rFonts w:ascii="Calibri" w:hAnsi="Calibri" w:cs="Calibri"/>
                  <w:color w:val="000000"/>
                  <w:sz w:val="22"/>
                  <w:szCs w:val="22"/>
                </w:rPr>
                <w:t> </w:t>
              </w:r>
            </w:ins>
          </w:p>
        </w:tc>
        <w:tc>
          <w:tcPr>
            <w:tcW w:w="406" w:type="dxa"/>
            <w:tcBorders>
              <w:top w:val="nil"/>
              <w:left w:val="nil"/>
              <w:bottom w:val="single" w:sz="4" w:space="0" w:color="auto"/>
              <w:right w:val="single" w:sz="8" w:space="0" w:color="auto"/>
            </w:tcBorders>
            <w:shd w:val="clear" w:color="auto" w:fill="auto"/>
            <w:noWrap/>
            <w:vAlign w:val="bottom"/>
            <w:hideMark/>
          </w:tcPr>
          <w:p w14:paraId="2F0D1B9D" w14:textId="77777777" w:rsidR="003A1F27" w:rsidRPr="003A1F27" w:rsidRDefault="003A1F27" w:rsidP="003A1F27">
            <w:pPr>
              <w:spacing w:before="0" w:after="0" w:line="240" w:lineRule="auto"/>
              <w:jc w:val="center"/>
              <w:rPr>
                <w:ins w:id="100440" w:author="pete jones" w:date="2022-01-11T17:06:00Z"/>
                <w:rFonts w:ascii="Calibri" w:hAnsi="Calibri" w:cs="Calibri"/>
                <w:color w:val="000000"/>
                <w:sz w:val="22"/>
                <w:szCs w:val="22"/>
              </w:rPr>
            </w:pPr>
            <w:ins w:id="100441" w:author="pete jones" w:date="2022-01-11T17:06:00Z">
              <w:r w:rsidRPr="003A1F27">
                <w:rPr>
                  <w:rFonts w:ascii="Calibri" w:hAnsi="Calibri" w:cs="Calibri"/>
                  <w:color w:val="000000"/>
                  <w:sz w:val="22"/>
                  <w:szCs w:val="22"/>
                </w:rPr>
                <w:t> </w:t>
              </w:r>
            </w:ins>
          </w:p>
        </w:tc>
      </w:tr>
    </w:tbl>
    <w:p w14:paraId="546C37B2" w14:textId="068DAF9B" w:rsidR="003A1F27" w:rsidRDefault="003A1F27" w:rsidP="00406988">
      <w:pPr>
        <w:jc w:val="left"/>
        <w:rPr>
          <w:ins w:id="100442" w:author="pete jones" w:date="2022-01-11T17:06:00Z"/>
        </w:rPr>
      </w:pPr>
    </w:p>
    <w:p w14:paraId="701E4E3F" w14:textId="77777777" w:rsidR="00DA5583" w:rsidRDefault="00DA5583">
      <w:pPr>
        <w:spacing w:before="0" w:after="0" w:line="240" w:lineRule="auto"/>
        <w:jc w:val="left"/>
        <w:rPr>
          <w:ins w:id="100443" w:author="pete jones" w:date="2022-01-13T15:19:00Z"/>
          <w:b/>
        </w:rPr>
      </w:pPr>
      <w:ins w:id="100444" w:author="pete jones" w:date="2022-01-13T15:19:00Z">
        <w:r>
          <w:br w:type="page"/>
        </w:r>
      </w:ins>
    </w:p>
    <w:p w14:paraId="04967519" w14:textId="061F0C0F" w:rsidR="003A1F27" w:rsidRDefault="002A183E">
      <w:pPr>
        <w:pStyle w:val="Heading3"/>
        <w:rPr>
          <w:ins w:id="100445" w:author="pete jones" w:date="2022-01-11T17:06:00Z"/>
        </w:rPr>
        <w:pPrChange w:id="100446" w:author="pete jones" w:date="2022-03-16T17:55:00Z">
          <w:pPr>
            <w:jc w:val="left"/>
          </w:pPr>
        </w:pPrChange>
      </w:pPr>
      <w:bookmarkStart w:id="100447" w:name="_Toc99969913"/>
      <w:ins w:id="100448" w:author="pete jones" w:date="2022-01-11T17:06:00Z">
        <w:r>
          <w:lastRenderedPageBreak/>
          <w:t>New Models of HE Engineering</w:t>
        </w:r>
        <w:bookmarkEnd w:id="100447"/>
      </w:ins>
    </w:p>
    <w:p w14:paraId="1EB393C9" w14:textId="5FE35296" w:rsidR="002A183E" w:rsidRDefault="002A183E" w:rsidP="00406988">
      <w:pPr>
        <w:jc w:val="left"/>
        <w:rPr>
          <w:ins w:id="100449" w:author="pete jones" w:date="2022-01-13T12:13:00Z"/>
        </w:rPr>
      </w:pPr>
      <w:ins w:id="100450" w:author="pete jones" w:date="2022-01-11T17:07:00Z">
        <w:r>
          <w:t xml:space="preserve">The following data sets are </w:t>
        </w:r>
      </w:ins>
      <w:ins w:id="100451" w:author="pete jones" w:date="2022-01-11T17:08:00Z">
        <w:r>
          <w:t>gathered from two sources of innovative engineering courses:</w:t>
        </w:r>
      </w:ins>
    </w:p>
    <w:p w14:paraId="2EE44153" w14:textId="5E745E78" w:rsidR="000F78A3" w:rsidRDefault="000F78A3">
      <w:pPr>
        <w:pStyle w:val="Heading3"/>
        <w:rPr>
          <w:ins w:id="100452" w:author="pete jones" w:date="2022-01-13T15:13:00Z"/>
        </w:rPr>
        <w:pPrChange w:id="100453" w:author="pete jones" w:date="2022-03-16T17:55:00Z">
          <w:pPr>
            <w:pStyle w:val="Heading8"/>
          </w:pPr>
        </w:pPrChange>
      </w:pPr>
      <w:bookmarkStart w:id="100454" w:name="_Toc99969914"/>
      <w:ins w:id="100455" w:author="pete jones" w:date="2022-01-13T12:14:00Z">
        <w:r w:rsidRPr="000F78A3">
          <w:t>New Model Institute for Technology and Engineering (NMITE)</w:t>
        </w:r>
        <w:r>
          <w:t xml:space="preserve"> </w:t>
        </w:r>
      </w:ins>
      <w:ins w:id="100456" w:author="pete jones" w:date="2022-01-13T15:13:00Z">
        <w:r w:rsidR="00457FA1">
          <w:t>–</w:t>
        </w:r>
      </w:ins>
      <w:ins w:id="100457" w:author="pete jones" w:date="2022-01-13T12:14:00Z">
        <w:r>
          <w:t xml:space="preserve"> UK</w:t>
        </w:r>
      </w:ins>
      <w:bookmarkEnd w:id="100454"/>
    </w:p>
    <w:p w14:paraId="5C5C0BEE" w14:textId="5D7C93AA" w:rsidR="00457FA1" w:rsidRDefault="00DA5583">
      <w:pPr>
        <w:jc w:val="center"/>
        <w:rPr>
          <w:ins w:id="100458" w:author="pete jones" w:date="2022-01-13T15:18:00Z"/>
        </w:rPr>
        <w:pPrChange w:id="100459" w:author="pete jones" w:date="2022-01-13T15:19:00Z">
          <w:pPr/>
        </w:pPrChange>
      </w:pPr>
      <w:ins w:id="100460" w:author="pete jones" w:date="2022-01-13T15:18:00Z">
        <w:r>
          <w:rPr>
            <w:noProof/>
          </w:rPr>
          <w:drawing>
            <wp:inline distT="0" distB="0" distL="0" distR="0" wp14:anchorId="48386A59" wp14:editId="2F6BB35B">
              <wp:extent cx="7200000" cy="4284000"/>
              <wp:effectExtent l="0" t="0" r="1270" b="2540"/>
              <wp:docPr id="345252995" name="Picture 3452529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7200000" cy="4284000"/>
                      </a:xfrm>
                      <a:prstGeom prst="rect">
                        <a:avLst/>
                      </a:prstGeom>
                    </pic:spPr>
                  </pic:pic>
                </a:graphicData>
              </a:graphic>
            </wp:inline>
          </w:drawing>
        </w:r>
      </w:ins>
    </w:p>
    <w:p w14:paraId="0F39C04B" w14:textId="6DA3F5F8" w:rsidR="00DA5583" w:rsidRDefault="00DA5583">
      <w:pPr>
        <w:jc w:val="center"/>
        <w:rPr>
          <w:ins w:id="100461" w:author="pete jones" w:date="2022-01-14T10:01:00Z"/>
        </w:rPr>
      </w:pPr>
      <w:ins w:id="100462" w:author="pete jones" w:date="2022-01-13T15:19:00Z">
        <w:r w:rsidRPr="00DA5583">
          <w:rPr>
            <w:noProof/>
          </w:rPr>
          <w:lastRenderedPageBreak/>
          <w:drawing>
            <wp:inline distT="0" distB="0" distL="0" distR="0" wp14:anchorId="739426C9" wp14:editId="51CC713D">
              <wp:extent cx="7200000" cy="3247200"/>
              <wp:effectExtent l="0" t="0" r="1270" b="0"/>
              <wp:docPr id="345252996" name="Picture 345252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7200000" cy="3247200"/>
                      </a:xfrm>
                      <a:prstGeom prst="rect">
                        <a:avLst/>
                      </a:prstGeom>
                    </pic:spPr>
                  </pic:pic>
                </a:graphicData>
              </a:graphic>
            </wp:inline>
          </w:drawing>
        </w:r>
      </w:ins>
    </w:p>
    <w:p w14:paraId="46201771" w14:textId="10D7D960" w:rsidR="00B52F5A" w:rsidRDefault="00B52F5A" w:rsidP="00B52F5A">
      <w:pPr>
        <w:jc w:val="left"/>
        <w:rPr>
          <w:ins w:id="100463" w:author="pete jones" w:date="2022-01-14T10:13:00Z"/>
        </w:rPr>
      </w:pPr>
      <w:ins w:id="100464" w:author="pete jones" w:date="2022-01-14T10:01:00Z">
        <w:r>
          <w:t>Timetabl</w:t>
        </w:r>
      </w:ins>
      <w:ins w:id="100465" w:author="pete jones" w:date="2022-01-14T10:02:00Z">
        <w:r>
          <w:t xml:space="preserve">ing and coordination of Sprints and Toolboxes </w:t>
        </w:r>
      </w:ins>
      <w:ins w:id="100466" w:author="pete jones" w:date="2022-03-30T12:35:00Z">
        <w:r w:rsidR="00042512">
          <w:t>are</w:t>
        </w:r>
      </w:ins>
      <w:ins w:id="100467" w:author="pete jones" w:date="2022-01-14T10:02:00Z">
        <w:r>
          <w:t xml:space="preserve"> not </w:t>
        </w:r>
      </w:ins>
      <w:ins w:id="100468" w:author="pete jones" w:date="2022-01-14T10:03:00Z">
        <w:r>
          <w:t>evident</w:t>
        </w:r>
      </w:ins>
      <w:ins w:id="100469" w:author="pete jones" w:date="2022-01-14T10:02:00Z">
        <w:r>
          <w:t xml:space="preserve"> from available data. It is also </w:t>
        </w:r>
      </w:ins>
      <w:ins w:id="100470" w:author="pete jones" w:date="2022-04-01T14:57:00Z">
        <w:r w:rsidR="00726256">
          <w:t>un</w:t>
        </w:r>
      </w:ins>
      <w:ins w:id="100471" w:author="pete jones" w:date="2022-01-14T10:02:00Z">
        <w:r>
          <w:t xml:space="preserve">clear how the </w:t>
        </w:r>
      </w:ins>
      <w:ins w:id="100472" w:author="pete jones" w:date="2022-01-14T10:04:00Z">
        <w:r>
          <w:t>46-week</w:t>
        </w:r>
      </w:ins>
      <w:ins w:id="100473" w:author="pete jones" w:date="2022-01-14T10:02:00Z">
        <w:r>
          <w:t xml:space="preserve"> year is </w:t>
        </w:r>
      </w:ins>
      <w:ins w:id="100474" w:author="pete jones" w:date="2022-01-14T10:03:00Z">
        <w:r>
          <w:t>facilitated</w:t>
        </w:r>
      </w:ins>
      <w:ins w:id="100475" w:author="pete jones" w:date="2022-04-01T14:57:00Z">
        <w:r w:rsidR="00726256">
          <w:t>;</w:t>
        </w:r>
      </w:ins>
      <w:ins w:id="100476" w:author="pete jones" w:date="2022-01-14T10:03:00Z">
        <w:r>
          <w:t xml:space="preserve"> the declared time on modules per year is 30</w:t>
        </w:r>
      </w:ins>
      <w:ins w:id="100477" w:author="pete jones" w:date="2022-01-14T10:12:00Z">
        <w:r w:rsidR="00825BA3">
          <w:t>-</w:t>
        </w:r>
      </w:ins>
      <w:ins w:id="100478" w:author="pete jones" w:date="2022-01-14T10:03:00Z">
        <w:r>
          <w:t>w</w:t>
        </w:r>
      </w:ins>
      <w:ins w:id="100479" w:author="pete jones" w:date="2022-01-14T10:04:00Z">
        <w:r>
          <w:t>eeks</w:t>
        </w:r>
      </w:ins>
      <w:ins w:id="100480" w:author="pete jones" w:date="2022-04-01T14:57:00Z">
        <w:r w:rsidR="00726256">
          <w:t>,</w:t>
        </w:r>
      </w:ins>
      <w:ins w:id="100481" w:author="pete jones" w:date="2022-01-14T10:04:00Z">
        <w:r>
          <w:t xml:space="preserve"> leaving 16 weeks unaccounted. Support time is 900 hours minimum</w:t>
        </w:r>
      </w:ins>
      <w:ins w:id="100482" w:author="pete jones" w:date="2022-04-01T14:57:00Z">
        <w:r w:rsidR="00726256">
          <w:t>;</w:t>
        </w:r>
      </w:ins>
      <w:ins w:id="100483" w:author="pete jones" w:date="2022-01-14T10:05:00Z">
        <w:r>
          <w:t xml:space="preserve"> proportioning this against a </w:t>
        </w:r>
      </w:ins>
      <w:ins w:id="100484" w:author="pete jones" w:date="2022-01-14T10:12:00Z">
        <w:r w:rsidR="00825BA3">
          <w:t>7-hour</w:t>
        </w:r>
      </w:ins>
      <w:ins w:id="100485" w:author="pete jones" w:date="2022-01-14T10:05:00Z">
        <w:r>
          <w:t xml:space="preserve"> day (9 to 5 minus breaks) </w:t>
        </w:r>
      </w:ins>
      <w:ins w:id="100486" w:author="pete jones" w:date="2022-01-14T10:12:00Z">
        <w:r w:rsidR="00825BA3">
          <w:t xml:space="preserve">over 30 weeks </w:t>
        </w:r>
      </w:ins>
      <w:ins w:id="100487" w:author="pete jones" w:date="2022-01-14T10:06:00Z">
        <w:r>
          <w:t xml:space="preserve">illustrates an 86% support model. </w:t>
        </w:r>
      </w:ins>
      <w:ins w:id="100488" w:author="pete jones" w:date="2022-01-14T10:12:00Z">
        <w:r w:rsidR="00825BA3">
          <w:t>However,</w:t>
        </w:r>
      </w:ins>
      <w:ins w:id="100489" w:author="pete jones" w:date="2022-01-14T10:06:00Z">
        <w:r>
          <w:t xml:space="preserve"> if calculated against (46 weeks x 5 days x 7 hours per day</w:t>
        </w:r>
      </w:ins>
      <w:ins w:id="100490" w:author="pete jones" w:date="2022-01-14T10:07:00Z">
        <w:r>
          <w:t>) 16</w:t>
        </w:r>
      </w:ins>
      <w:ins w:id="100491" w:author="pete jones" w:date="2022-01-14T10:11:00Z">
        <w:r>
          <w:t>10 hrs</w:t>
        </w:r>
      </w:ins>
      <w:ins w:id="100492" w:author="pete jones" w:date="2022-04-01T14:57:00Z">
        <w:r w:rsidR="00726256">
          <w:t>,</w:t>
        </w:r>
      </w:ins>
      <w:ins w:id="100493" w:author="pete jones" w:date="2022-01-14T10:11:00Z">
        <w:r>
          <w:t xml:space="preserve"> then the ratio of teaching time becomes 56%.</w:t>
        </w:r>
      </w:ins>
    </w:p>
    <w:p w14:paraId="748C18E5" w14:textId="57641FD6" w:rsidR="00825BA3" w:rsidRDefault="00825BA3" w:rsidP="00B52F5A">
      <w:pPr>
        <w:jc w:val="left"/>
        <w:rPr>
          <w:ins w:id="100494" w:author="pete jones" w:date="2022-01-14T10:13:00Z"/>
        </w:rPr>
      </w:pPr>
      <w:ins w:id="100495" w:author="pete jones" w:date="2022-01-14T10:13:00Z">
        <w:r>
          <w:t>Assessment models are not explained within available data.</w:t>
        </w:r>
      </w:ins>
    </w:p>
    <w:p w14:paraId="372626DD" w14:textId="77777777" w:rsidR="00F24882" w:rsidRPr="00457FA1" w:rsidRDefault="00F24882">
      <w:pPr>
        <w:jc w:val="left"/>
        <w:rPr>
          <w:ins w:id="100496" w:author="pete jones" w:date="2022-01-11T17:08:00Z"/>
        </w:rPr>
      </w:pPr>
    </w:p>
    <w:p w14:paraId="64BE1F60" w14:textId="0020FBC0" w:rsidR="00C4193D" w:rsidRDefault="00C4193D">
      <w:pPr>
        <w:pStyle w:val="Heading3"/>
        <w:rPr>
          <w:ins w:id="100497" w:author="pete jones" w:date="2022-01-13T08:52:00Z"/>
        </w:rPr>
        <w:pPrChange w:id="100498" w:author="pete jones" w:date="2022-03-16T17:55:00Z">
          <w:pPr>
            <w:jc w:val="left"/>
          </w:pPr>
        </w:pPrChange>
      </w:pPr>
      <w:bookmarkStart w:id="100499" w:name="_Toc99969915"/>
      <w:ins w:id="100500" w:author="pete jones" w:date="2022-01-13T08:50:00Z">
        <w:r>
          <w:lastRenderedPageBreak/>
          <w:t>OLIN COLLEGE</w:t>
        </w:r>
      </w:ins>
      <w:ins w:id="100501" w:author="pete jones" w:date="2022-01-13T08:51:00Z">
        <w:r>
          <w:t xml:space="preserve"> of Engineering</w:t>
        </w:r>
      </w:ins>
      <w:ins w:id="100502" w:author="pete jones" w:date="2022-01-13T12:14:00Z">
        <w:r w:rsidR="000F78A3">
          <w:t xml:space="preserve"> - USA</w:t>
        </w:r>
      </w:ins>
      <w:bookmarkEnd w:id="100499"/>
    </w:p>
    <w:p w14:paraId="29E916B5" w14:textId="039A7681" w:rsidR="00C4193D" w:rsidRDefault="00C4193D" w:rsidP="00C4193D">
      <w:pPr>
        <w:jc w:val="left"/>
        <w:rPr>
          <w:ins w:id="100503" w:author="pete jones" w:date="2022-01-13T08:52:00Z"/>
        </w:rPr>
      </w:pPr>
      <w:ins w:id="100504" w:author="pete jones" w:date="2022-01-13T08:53:00Z">
        <w:r>
          <w:t>M</w:t>
        </w:r>
      </w:ins>
      <w:ins w:id="100505" w:author="pete jones" w:date="2022-01-13T08:51:00Z">
        <w:r>
          <w:t xml:space="preserve">odules and data condensed from </w:t>
        </w:r>
      </w:ins>
      <w:ins w:id="100506" w:author="pete jones" w:date="2022-01-13T08:52:00Z">
        <w:r>
          <w:t xml:space="preserve">online </w:t>
        </w:r>
      </w:ins>
      <w:ins w:id="100507" w:author="pete jones" w:date="2022-01-13T08:51:00Z">
        <w:r>
          <w:t>course catalogue 2021/22</w:t>
        </w:r>
      </w:ins>
      <w:ins w:id="100508" w:author="pete jones" w:date="2022-01-13T08:52:00Z">
        <w:r>
          <w:t>.</w:t>
        </w:r>
      </w:ins>
    </w:p>
    <w:p w14:paraId="595488BC" w14:textId="10305532" w:rsidR="00C4193D" w:rsidRPr="00FF6A71" w:rsidRDefault="00C4193D">
      <w:pPr>
        <w:jc w:val="left"/>
        <w:rPr>
          <w:ins w:id="100509" w:author="pete jones" w:date="2022-01-06T15:28:00Z"/>
        </w:rPr>
      </w:pPr>
      <w:ins w:id="100510" w:author="pete jones" w:date="2022-01-13T08:52:00Z">
        <w:r>
          <w:t>Average student intake per year - 85</w:t>
        </w:r>
      </w:ins>
    </w:p>
    <w:tbl>
      <w:tblPr>
        <w:tblStyle w:val="TableGrid"/>
        <w:tblW w:w="0" w:type="auto"/>
        <w:tblLook w:val="04A0" w:firstRow="1" w:lastRow="0" w:firstColumn="1" w:lastColumn="0" w:noHBand="0" w:noVBand="1"/>
        <w:tblPrChange w:id="100511" w:author="pete jones" w:date="2022-01-12T17:27:00Z">
          <w:tblPr>
            <w:tblStyle w:val="TableGrid"/>
            <w:tblW w:w="0" w:type="auto"/>
            <w:tblLook w:val="04A0" w:firstRow="1" w:lastRow="0" w:firstColumn="1" w:lastColumn="0" w:noHBand="0" w:noVBand="1"/>
          </w:tblPr>
        </w:tblPrChange>
      </w:tblPr>
      <w:tblGrid>
        <w:gridCol w:w="757"/>
        <w:gridCol w:w="1294"/>
        <w:gridCol w:w="7282"/>
        <w:gridCol w:w="547"/>
        <w:gridCol w:w="547"/>
        <w:gridCol w:w="547"/>
        <w:gridCol w:w="547"/>
        <w:gridCol w:w="547"/>
        <w:gridCol w:w="547"/>
        <w:gridCol w:w="547"/>
        <w:gridCol w:w="547"/>
        <w:tblGridChange w:id="100512">
          <w:tblGrid>
            <w:gridCol w:w="757"/>
            <w:gridCol w:w="1294"/>
            <w:gridCol w:w="7282"/>
            <w:gridCol w:w="547"/>
            <w:gridCol w:w="547"/>
            <w:gridCol w:w="547"/>
            <w:gridCol w:w="547"/>
            <w:gridCol w:w="547"/>
            <w:gridCol w:w="547"/>
            <w:gridCol w:w="547"/>
            <w:gridCol w:w="547"/>
          </w:tblGrid>
        </w:tblGridChange>
      </w:tblGrid>
      <w:tr w:rsidR="00D32D2F" w:rsidRPr="00D32D2F" w14:paraId="5E27FE5C" w14:textId="77777777" w:rsidTr="00D32D2F">
        <w:trPr>
          <w:trHeight w:val="1605"/>
          <w:ins w:id="100513" w:author="pete jones" w:date="2022-01-12T17:25:00Z"/>
          <w:trPrChange w:id="100514" w:author="pete jones" w:date="2022-01-12T17:27:00Z">
            <w:trPr>
              <w:trHeight w:val="1605"/>
            </w:trPr>
          </w:trPrChange>
        </w:trPr>
        <w:tc>
          <w:tcPr>
            <w:tcW w:w="868" w:type="dxa"/>
            <w:noWrap/>
            <w:hideMark/>
            <w:tcPrChange w:id="100515" w:author="pete jones" w:date="2022-01-12T17:27:00Z">
              <w:tcPr>
                <w:tcW w:w="868" w:type="dxa"/>
                <w:noWrap/>
                <w:hideMark/>
              </w:tcPr>
            </w:tcPrChange>
          </w:tcPr>
          <w:p w14:paraId="5D25A6AA" w14:textId="77777777" w:rsidR="00D32D2F" w:rsidRPr="00D32D2F" w:rsidRDefault="00D32D2F">
            <w:pPr>
              <w:spacing w:before="0" w:after="0" w:line="240" w:lineRule="auto"/>
              <w:jc w:val="left"/>
              <w:rPr>
                <w:ins w:id="100516" w:author="pete jones" w:date="2022-01-12T17:25:00Z"/>
                <w:b/>
                <w:bCs/>
                <w:sz w:val="20"/>
                <w:szCs w:val="20"/>
                <w:rPrChange w:id="100517" w:author="pete jones" w:date="2022-01-12T17:26:00Z">
                  <w:rPr>
                    <w:ins w:id="100518" w:author="pete jones" w:date="2022-01-12T17:25:00Z"/>
                    <w:b/>
                    <w:bCs/>
                  </w:rPr>
                </w:rPrChange>
              </w:rPr>
              <w:pPrChange w:id="100519" w:author="pete jones" w:date="2022-01-12T17:26:00Z">
                <w:pPr>
                  <w:jc w:val="left"/>
                </w:pPr>
              </w:pPrChange>
            </w:pPr>
            <w:ins w:id="100520" w:author="pete jones" w:date="2022-01-12T17:25:00Z">
              <w:r w:rsidRPr="00D32D2F">
                <w:rPr>
                  <w:b/>
                  <w:bCs/>
                  <w:sz w:val="20"/>
                  <w:szCs w:val="20"/>
                  <w:rPrChange w:id="100521" w:author="pete jones" w:date="2022-01-12T17:26:00Z">
                    <w:rPr>
                      <w:b/>
                      <w:bCs/>
                    </w:rPr>
                  </w:rPrChange>
                </w:rPr>
                <w:t>Index</w:t>
              </w:r>
            </w:ins>
          </w:p>
        </w:tc>
        <w:tc>
          <w:tcPr>
            <w:tcW w:w="1516" w:type="dxa"/>
            <w:noWrap/>
            <w:hideMark/>
            <w:tcPrChange w:id="100522" w:author="pete jones" w:date="2022-01-12T17:27:00Z">
              <w:tcPr>
                <w:tcW w:w="1516" w:type="dxa"/>
                <w:noWrap/>
                <w:hideMark/>
              </w:tcPr>
            </w:tcPrChange>
          </w:tcPr>
          <w:p w14:paraId="0877AB31" w14:textId="77777777" w:rsidR="00D32D2F" w:rsidRPr="00D32D2F" w:rsidRDefault="00D32D2F">
            <w:pPr>
              <w:spacing w:before="0" w:after="0" w:line="240" w:lineRule="auto"/>
              <w:jc w:val="left"/>
              <w:rPr>
                <w:ins w:id="100523" w:author="pete jones" w:date="2022-01-12T17:25:00Z"/>
                <w:b/>
                <w:bCs/>
                <w:sz w:val="20"/>
                <w:szCs w:val="20"/>
                <w:rPrChange w:id="100524" w:author="pete jones" w:date="2022-01-12T17:26:00Z">
                  <w:rPr>
                    <w:ins w:id="100525" w:author="pete jones" w:date="2022-01-12T17:25:00Z"/>
                    <w:b/>
                    <w:bCs/>
                  </w:rPr>
                </w:rPrChange>
              </w:rPr>
              <w:pPrChange w:id="100526" w:author="pete jones" w:date="2022-01-12T17:26:00Z">
                <w:pPr>
                  <w:jc w:val="left"/>
                </w:pPr>
              </w:pPrChange>
            </w:pPr>
            <w:ins w:id="100527" w:author="pete jones" w:date="2022-01-12T17:25:00Z">
              <w:r w:rsidRPr="00D32D2F">
                <w:rPr>
                  <w:b/>
                  <w:bCs/>
                  <w:sz w:val="20"/>
                  <w:szCs w:val="20"/>
                  <w:rPrChange w:id="100528" w:author="pete jones" w:date="2022-01-12T17:26:00Z">
                    <w:rPr>
                      <w:b/>
                      <w:bCs/>
                    </w:rPr>
                  </w:rPrChange>
                </w:rPr>
                <w:t>Code</w:t>
              </w:r>
            </w:ins>
          </w:p>
        </w:tc>
        <w:tc>
          <w:tcPr>
            <w:tcW w:w="8744" w:type="dxa"/>
            <w:noWrap/>
            <w:hideMark/>
            <w:tcPrChange w:id="100529" w:author="pete jones" w:date="2022-01-12T17:27:00Z">
              <w:tcPr>
                <w:tcW w:w="8744" w:type="dxa"/>
                <w:noWrap/>
                <w:hideMark/>
              </w:tcPr>
            </w:tcPrChange>
          </w:tcPr>
          <w:p w14:paraId="71EF2BB3" w14:textId="77777777" w:rsidR="00D32D2F" w:rsidRPr="00D32D2F" w:rsidRDefault="00D32D2F">
            <w:pPr>
              <w:spacing w:before="0" w:after="0" w:line="240" w:lineRule="auto"/>
              <w:jc w:val="left"/>
              <w:rPr>
                <w:ins w:id="100530" w:author="pete jones" w:date="2022-01-12T17:25:00Z"/>
                <w:b/>
                <w:bCs/>
                <w:sz w:val="20"/>
                <w:szCs w:val="20"/>
                <w:rPrChange w:id="100531" w:author="pete jones" w:date="2022-01-12T17:26:00Z">
                  <w:rPr>
                    <w:ins w:id="100532" w:author="pete jones" w:date="2022-01-12T17:25:00Z"/>
                    <w:b/>
                    <w:bCs/>
                  </w:rPr>
                </w:rPrChange>
              </w:rPr>
              <w:pPrChange w:id="100533" w:author="pete jones" w:date="2022-01-12T17:26:00Z">
                <w:pPr>
                  <w:jc w:val="left"/>
                </w:pPr>
              </w:pPrChange>
            </w:pPr>
            <w:ins w:id="100534" w:author="pete jones" w:date="2022-01-12T17:25:00Z">
              <w:r w:rsidRPr="00D32D2F">
                <w:rPr>
                  <w:b/>
                  <w:bCs/>
                  <w:sz w:val="20"/>
                  <w:szCs w:val="20"/>
                  <w:rPrChange w:id="100535" w:author="pete jones" w:date="2022-01-12T17:26:00Z">
                    <w:rPr>
                      <w:b/>
                      <w:bCs/>
                    </w:rPr>
                  </w:rPrChange>
                </w:rPr>
                <w:t>ENGR - Engineering</w:t>
              </w:r>
            </w:ins>
          </w:p>
        </w:tc>
        <w:tc>
          <w:tcPr>
            <w:tcW w:w="616" w:type="dxa"/>
            <w:noWrap/>
            <w:textDirection w:val="btLr"/>
            <w:vAlign w:val="center"/>
            <w:hideMark/>
            <w:tcPrChange w:id="100536" w:author="pete jones" w:date="2022-01-12T17:27:00Z">
              <w:tcPr>
                <w:tcW w:w="616" w:type="dxa"/>
                <w:noWrap/>
                <w:textDirection w:val="btLr"/>
                <w:hideMark/>
              </w:tcPr>
            </w:tcPrChange>
          </w:tcPr>
          <w:p w14:paraId="7F6C5501" w14:textId="77777777" w:rsidR="00D32D2F" w:rsidRPr="00D32D2F" w:rsidRDefault="00D32D2F">
            <w:pPr>
              <w:spacing w:before="0" w:after="0" w:line="240" w:lineRule="auto"/>
              <w:jc w:val="left"/>
              <w:rPr>
                <w:ins w:id="100537" w:author="pete jones" w:date="2022-01-12T17:25:00Z"/>
                <w:b/>
                <w:bCs/>
                <w:sz w:val="20"/>
                <w:szCs w:val="20"/>
                <w:rPrChange w:id="100538" w:author="pete jones" w:date="2022-01-12T17:26:00Z">
                  <w:rPr>
                    <w:ins w:id="100539" w:author="pete jones" w:date="2022-01-12T17:25:00Z"/>
                    <w:b/>
                    <w:bCs/>
                  </w:rPr>
                </w:rPrChange>
              </w:rPr>
              <w:pPrChange w:id="100540" w:author="pete jones" w:date="2022-01-12T17:26:00Z">
                <w:pPr>
                  <w:jc w:val="left"/>
                </w:pPr>
              </w:pPrChange>
            </w:pPr>
            <w:ins w:id="100541" w:author="pete jones" w:date="2022-01-12T17:25:00Z">
              <w:r w:rsidRPr="00D32D2F">
                <w:rPr>
                  <w:b/>
                  <w:bCs/>
                  <w:sz w:val="20"/>
                  <w:szCs w:val="20"/>
                  <w:rPrChange w:id="100542" w:author="pete jones" w:date="2022-01-12T17:26:00Z">
                    <w:rPr>
                      <w:b/>
                      <w:bCs/>
                    </w:rPr>
                  </w:rPrChange>
                </w:rPr>
                <w:t>EXAMPLE MIX</w:t>
              </w:r>
            </w:ins>
          </w:p>
        </w:tc>
        <w:tc>
          <w:tcPr>
            <w:tcW w:w="616" w:type="dxa"/>
            <w:noWrap/>
            <w:textDirection w:val="btLr"/>
            <w:vAlign w:val="center"/>
            <w:hideMark/>
            <w:tcPrChange w:id="100543" w:author="pete jones" w:date="2022-01-12T17:27:00Z">
              <w:tcPr>
                <w:tcW w:w="616" w:type="dxa"/>
                <w:noWrap/>
                <w:textDirection w:val="btLr"/>
                <w:hideMark/>
              </w:tcPr>
            </w:tcPrChange>
          </w:tcPr>
          <w:p w14:paraId="7A06059D" w14:textId="77777777" w:rsidR="00D32D2F" w:rsidRPr="00D32D2F" w:rsidRDefault="00D32D2F">
            <w:pPr>
              <w:spacing w:before="0" w:after="0" w:line="240" w:lineRule="auto"/>
              <w:jc w:val="left"/>
              <w:rPr>
                <w:ins w:id="100544" w:author="pete jones" w:date="2022-01-12T17:25:00Z"/>
                <w:b/>
                <w:bCs/>
                <w:sz w:val="20"/>
                <w:szCs w:val="20"/>
                <w:rPrChange w:id="100545" w:author="pete jones" w:date="2022-01-12T17:26:00Z">
                  <w:rPr>
                    <w:ins w:id="100546" w:author="pete jones" w:date="2022-01-12T17:25:00Z"/>
                    <w:b/>
                    <w:bCs/>
                  </w:rPr>
                </w:rPrChange>
              </w:rPr>
              <w:pPrChange w:id="100547" w:author="pete jones" w:date="2022-01-12T17:26:00Z">
                <w:pPr>
                  <w:jc w:val="left"/>
                </w:pPr>
              </w:pPrChange>
            </w:pPr>
            <w:ins w:id="100548" w:author="pete jones" w:date="2022-01-12T17:25:00Z">
              <w:r w:rsidRPr="00D32D2F">
                <w:rPr>
                  <w:b/>
                  <w:bCs/>
                  <w:sz w:val="20"/>
                  <w:szCs w:val="20"/>
                  <w:rPrChange w:id="100549" w:author="pete jones" w:date="2022-01-12T17:26:00Z">
                    <w:rPr>
                      <w:b/>
                      <w:bCs/>
                    </w:rPr>
                  </w:rPrChange>
                </w:rPr>
                <w:t>AREA</w:t>
              </w:r>
            </w:ins>
          </w:p>
        </w:tc>
        <w:tc>
          <w:tcPr>
            <w:tcW w:w="616" w:type="dxa"/>
            <w:noWrap/>
            <w:textDirection w:val="btLr"/>
            <w:vAlign w:val="center"/>
            <w:hideMark/>
            <w:tcPrChange w:id="100550" w:author="pete jones" w:date="2022-01-12T17:27:00Z">
              <w:tcPr>
                <w:tcW w:w="616" w:type="dxa"/>
                <w:noWrap/>
                <w:textDirection w:val="btLr"/>
                <w:hideMark/>
              </w:tcPr>
            </w:tcPrChange>
          </w:tcPr>
          <w:p w14:paraId="54125AC9" w14:textId="77777777" w:rsidR="00D32D2F" w:rsidRPr="00D32D2F" w:rsidRDefault="00D32D2F">
            <w:pPr>
              <w:spacing w:before="0" w:after="0" w:line="240" w:lineRule="auto"/>
              <w:jc w:val="left"/>
              <w:rPr>
                <w:ins w:id="100551" w:author="pete jones" w:date="2022-01-12T17:25:00Z"/>
                <w:b/>
                <w:bCs/>
                <w:sz w:val="20"/>
                <w:szCs w:val="20"/>
                <w:rPrChange w:id="100552" w:author="pete jones" w:date="2022-01-12T17:26:00Z">
                  <w:rPr>
                    <w:ins w:id="100553" w:author="pete jones" w:date="2022-01-12T17:25:00Z"/>
                    <w:b/>
                    <w:bCs/>
                  </w:rPr>
                </w:rPrChange>
              </w:rPr>
              <w:pPrChange w:id="100554" w:author="pete jones" w:date="2022-01-12T17:26:00Z">
                <w:pPr>
                  <w:jc w:val="left"/>
                </w:pPr>
              </w:pPrChange>
            </w:pPr>
            <w:ins w:id="100555" w:author="pete jones" w:date="2022-01-12T17:25:00Z">
              <w:r w:rsidRPr="00D32D2F">
                <w:rPr>
                  <w:b/>
                  <w:bCs/>
                  <w:sz w:val="20"/>
                  <w:szCs w:val="20"/>
                  <w:rPrChange w:id="100556" w:author="pete jones" w:date="2022-01-12T17:26:00Z">
                    <w:rPr>
                      <w:b/>
                      <w:bCs/>
                    </w:rPr>
                  </w:rPrChange>
                </w:rPr>
                <w:t>SEMESTER</w:t>
              </w:r>
            </w:ins>
          </w:p>
        </w:tc>
        <w:tc>
          <w:tcPr>
            <w:tcW w:w="616" w:type="dxa"/>
            <w:noWrap/>
            <w:textDirection w:val="btLr"/>
            <w:vAlign w:val="center"/>
            <w:hideMark/>
            <w:tcPrChange w:id="100557" w:author="pete jones" w:date="2022-01-12T17:27:00Z">
              <w:tcPr>
                <w:tcW w:w="616" w:type="dxa"/>
                <w:noWrap/>
                <w:textDirection w:val="btLr"/>
                <w:hideMark/>
              </w:tcPr>
            </w:tcPrChange>
          </w:tcPr>
          <w:p w14:paraId="5F31A982" w14:textId="77777777" w:rsidR="00D32D2F" w:rsidRPr="00D32D2F" w:rsidRDefault="00D32D2F">
            <w:pPr>
              <w:spacing w:before="0" w:after="0" w:line="240" w:lineRule="auto"/>
              <w:jc w:val="left"/>
              <w:rPr>
                <w:ins w:id="100558" w:author="pete jones" w:date="2022-01-12T17:25:00Z"/>
                <w:b/>
                <w:bCs/>
                <w:sz w:val="20"/>
                <w:szCs w:val="20"/>
                <w:rPrChange w:id="100559" w:author="pete jones" w:date="2022-01-12T17:26:00Z">
                  <w:rPr>
                    <w:ins w:id="100560" w:author="pete jones" w:date="2022-01-12T17:25:00Z"/>
                    <w:b/>
                    <w:bCs/>
                  </w:rPr>
                </w:rPrChange>
              </w:rPr>
              <w:pPrChange w:id="100561" w:author="pete jones" w:date="2022-01-12T17:26:00Z">
                <w:pPr>
                  <w:jc w:val="left"/>
                </w:pPr>
              </w:pPrChange>
            </w:pPr>
            <w:ins w:id="100562" w:author="pete jones" w:date="2022-01-12T17:25:00Z">
              <w:r w:rsidRPr="00D32D2F">
                <w:rPr>
                  <w:b/>
                  <w:bCs/>
                  <w:sz w:val="20"/>
                  <w:szCs w:val="20"/>
                  <w:rPrChange w:id="100563" w:author="pete jones" w:date="2022-01-12T17:26:00Z">
                    <w:rPr>
                      <w:b/>
                      <w:bCs/>
                    </w:rPr>
                  </w:rPrChange>
                </w:rPr>
                <w:t>Level</w:t>
              </w:r>
            </w:ins>
          </w:p>
        </w:tc>
        <w:tc>
          <w:tcPr>
            <w:tcW w:w="616" w:type="dxa"/>
            <w:noWrap/>
            <w:textDirection w:val="btLr"/>
            <w:vAlign w:val="center"/>
            <w:hideMark/>
            <w:tcPrChange w:id="100564" w:author="pete jones" w:date="2022-01-12T17:27:00Z">
              <w:tcPr>
                <w:tcW w:w="616" w:type="dxa"/>
                <w:noWrap/>
                <w:textDirection w:val="btLr"/>
                <w:hideMark/>
              </w:tcPr>
            </w:tcPrChange>
          </w:tcPr>
          <w:p w14:paraId="0F40CDED" w14:textId="77777777" w:rsidR="00D32D2F" w:rsidRPr="00D32D2F" w:rsidRDefault="00D32D2F">
            <w:pPr>
              <w:spacing w:before="0" w:after="0" w:line="240" w:lineRule="auto"/>
              <w:jc w:val="left"/>
              <w:rPr>
                <w:ins w:id="100565" w:author="pete jones" w:date="2022-01-12T17:25:00Z"/>
                <w:b/>
                <w:bCs/>
                <w:sz w:val="20"/>
                <w:szCs w:val="20"/>
                <w:rPrChange w:id="100566" w:author="pete jones" w:date="2022-01-12T17:26:00Z">
                  <w:rPr>
                    <w:ins w:id="100567" w:author="pete jones" w:date="2022-01-12T17:25:00Z"/>
                    <w:b/>
                    <w:bCs/>
                  </w:rPr>
                </w:rPrChange>
              </w:rPr>
              <w:pPrChange w:id="100568" w:author="pete jones" w:date="2022-01-12T17:26:00Z">
                <w:pPr>
                  <w:jc w:val="left"/>
                </w:pPr>
              </w:pPrChange>
            </w:pPr>
            <w:ins w:id="100569" w:author="pete jones" w:date="2022-01-12T17:25:00Z">
              <w:r w:rsidRPr="00D32D2F">
                <w:rPr>
                  <w:b/>
                  <w:bCs/>
                  <w:sz w:val="20"/>
                  <w:szCs w:val="20"/>
                  <w:rPrChange w:id="100570" w:author="pete jones" w:date="2022-01-12T17:26:00Z">
                    <w:rPr>
                      <w:b/>
                      <w:bCs/>
                    </w:rPr>
                  </w:rPrChange>
                </w:rPr>
                <w:t>Credits</w:t>
              </w:r>
            </w:ins>
          </w:p>
        </w:tc>
        <w:tc>
          <w:tcPr>
            <w:tcW w:w="616" w:type="dxa"/>
            <w:noWrap/>
            <w:textDirection w:val="btLr"/>
            <w:vAlign w:val="center"/>
            <w:hideMark/>
            <w:tcPrChange w:id="100571" w:author="pete jones" w:date="2022-01-12T17:27:00Z">
              <w:tcPr>
                <w:tcW w:w="616" w:type="dxa"/>
                <w:noWrap/>
                <w:textDirection w:val="btLr"/>
                <w:hideMark/>
              </w:tcPr>
            </w:tcPrChange>
          </w:tcPr>
          <w:p w14:paraId="4428AD94" w14:textId="77777777" w:rsidR="00D32D2F" w:rsidRPr="00D32D2F" w:rsidRDefault="00D32D2F">
            <w:pPr>
              <w:spacing w:before="0" w:after="0" w:line="240" w:lineRule="auto"/>
              <w:jc w:val="left"/>
              <w:rPr>
                <w:ins w:id="100572" w:author="pete jones" w:date="2022-01-12T17:25:00Z"/>
                <w:b/>
                <w:bCs/>
                <w:sz w:val="20"/>
                <w:szCs w:val="20"/>
                <w:rPrChange w:id="100573" w:author="pete jones" w:date="2022-01-12T17:26:00Z">
                  <w:rPr>
                    <w:ins w:id="100574" w:author="pete jones" w:date="2022-01-12T17:25:00Z"/>
                    <w:b/>
                    <w:bCs/>
                  </w:rPr>
                </w:rPrChange>
              </w:rPr>
              <w:pPrChange w:id="100575" w:author="pete jones" w:date="2022-01-12T17:26:00Z">
                <w:pPr>
                  <w:jc w:val="left"/>
                </w:pPr>
              </w:pPrChange>
            </w:pPr>
            <w:ins w:id="100576" w:author="pete jones" w:date="2022-01-12T17:25:00Z">
              <w:r w:rsidRPr="00D32D2F">
                <w:rPr>
                  <w:b/>
                  <w:bCs/>
                  <w:sz w:val="20"/>
                  <w:szCs w:val="20"/>
                  <w:rPrChange w:id="100577" w:author="pete jones" w:date="2022-01-12T17:26:00Z">
                    <w:rPr>
                      <w:b/>
                      <w:bCs/>
                    </w:rPr>
                  </w:rPrChange>
                </w:rPr>
                <w:t>Contact</w:t>
              </w:r>
            </w:ins>
          </w:p>
        </w:tc>
        <w:tc>
          <w:tcPr>
            <w:tcW w:w="616" w:type="dxa"/>
            <w:noWrap/>
            <w:textDirection w:val="btLr"/>
            <w:vAlign w:val="center"/>
            <w:hideMark/>
            <w:tcPrChange w:id="100578" w:author="pete jones" w:date="2022-01-12T17:27:00Z">
              <w:tcPr>
                <w:tcW w:w="616" w:type="dxa"/>
                <w:noWrap/>
                <w:textDirection w:val="btLr"/>
                <w:hideMark/>
              </w:tcPr>
            </w:tcPrChange>
          </w:tcPr>
          <w:p w14:paraId="6797CE3F" w14:textId="77777777" w:rsidR="00D32D2F" w:rsidRPr="00D32D2F" w:rsidRDefault="00D32D2F">
            <w:pPr>
              <w:spacing w:before="0" w:after="0" w:line="240" w:lineRule="auto"/>
              <w:jc w:val="left"/>
              <w:rPr>
                <w:ins w:id="100579" w:author="pete jones" w:date="2022-01-12T17:25:00Z"/>
                <w:b/>
                <w:bCs/>
                <w:sz w:val="20"/>
                <w:szCs w:val="20"/>
                <w:rPrChange w:id="100580" w:author="pete jones" w:date="2022-01-12T17:26:00Z">
                  <w:rPr>
                    <w:ins w:id="100581" w:author="pete jones" w:date="2022-01-12T17:25:00Z"/>
                    <w:b/>
                    <w:bCs/>
                  </w:rPr>
                </w:rPrChange>
              </w:rPr>
              <w:pPrChange w:id="100582" w:author="pete jones" w:date="2022-01-12T17:26:00Z">
                <w:pPr>
                  <w:jc w:val="left"/>
                </w:pPr>
              </w:pPrChange>
            </w:pPr>
            <w:ins w:id="100583" w:author="pete jones" w:date="2022-01-12T17:25:00Z">
              <w:r w:rsidRPr="00D32D2F">
                <w:rPr>
                  <w:b/>
                  <w:bCs/>
                  <w:sz w:val="20"/>
                  <w:szCs w:val="20"/>
                  <w:rPrChange w:id="100584" w:author="pete jones" w:date="2022-01-12T17:26:00Z">
                    <w:rPr>
                      <w:b/>
                      <w:bCs/>
                    </w:rPr>
                  </w:rPrChange>
                </w:rPr>
                <w:t>Non-Contact</w:t>
              </w:r>
            </w:ins>
          </w:p>
        </w:tc>
        <w:tc>
          <w:tcPr>
            <w:tcW w:w="616" w:type="dxa"/>
            <w:noWrap/>
            <w:textDirection w:val="btLr"/>
            <w:vAlign w:val="center"/>
            <w:hideMark/>
            <w:tcPrChange w:id="100585" w:author="pete jones" w:date="2022-01-12T17:27:00Z">
              <w:tcPr>
                <w:tcW w:w="616" w:type="dxa"/>
                <w:noWrap/>
                <w:textDirection w:val="btLr"/>
                <w:hideMark/>
              </w:tcPr>
            </w:tcPrChange>
          </w:tcPr>
          <w:p w14:paraId="45D02BAA" w14:textId="77777777" w:rsidR="00D32D2F" w:rsidRPr="00D32D2F" w:rsidRDefault="00D32D2F">
            <w:pPr>
              <w:spacing w:before="0" w:after="0" w:line="240" w:lineRule="auto"/>
              <w:jc w:val="left"/>
              <w:rPr>
                <w:ins w:id="100586" w:author="pete jones" w:date="2022-01-12T17:25:00Z"/>
                <w:b/>
                <w:bCs/>
                <w:sz w:val="20"/>
                <w:szCs w:val="20"/>
                <w:rPrChange w:id="100587" w:author="pete jones" w:date="2022-01-12T17:26:00Z">
                  <w:rPr>
                    <w:ins w:id="100588" w:author="pete jones" w:date="2022-01-12T17:25:00Z"/>
                    <w:b/>
                    <w:bCs/>
                  </w:rPr>
                </w:rPrChange>
              </w:rPr>
              <w:pPrChange w:id="100589" w:author="pete jones" w:date="2022-01-12T17:26:00Z">
                <w:pPr>
                  <w:jc w:val="left"/>
                </w:pPr>
              </w:pPrChange>
            </w:pPr>
            <w:ins w:id="100590" w:author="pete jones" w:date="2022-01-12T17:25:00Z">
              <w:r w:rsidRPr="00D32D2F">
                <w:rPr>
                  <w:b/>
                  <w:bCs/>
                  <w:sz w:val="20"/>
                  <w:szCs w:val="20"/>
                  <w:rPrChange w:id="100591" w:author="pete jones" w:date="2022-01-12T17:26:00Z">
                    <w:rPr>
                      <w:b/>
                      <w:bCs/>
                    </w:rPr>
                  </w:rPrChange>
                </w:rPr>
                <w:t>Prep</w:t>
              </w:r>
            </w:ins>
          </w:p>
        </w:tc>
      </w:tr>
      <w:tr w:rsidR="00D32D2F" w:rsidRPr="00D32D2F" w14:paraId="151E26D0" w14:textId="77777777" w:rsidTr="00D32D2F">
        <w:trPr>
          <w:trHeight w:val="315"/>
          <w:ins w:id="100592" w:author="pete jones" w:date="2022-01-12T17:25:00Z"/>
          <w:trPrChange w:id="100593" w:author="pete jones" w:date="2022-01-12T17:27:00Z">
            <w:trPr>
              <w:trHeight w:val="315"/>
            </w:trPr>
          </w:trPrChange>
        </w:trPr>
        <w:tc>
          <w:tcPr>
            <w:tcW w:w="868" w:type="dxa"/>
            <w:noWrap/>
            <w:hideMark/>
            <w:tcPrChange w:id="100594" w:author="pete jones" w:date="2022-01-12T17:27:00Z">
              <w:tcPr>
                <w:tcW w:w="868" w:type="dxa"/>
                <w:noWrap/>
                <w:hideMark/>
              </w:tcPr>
            </w:tcPrChange>
          </w:tcPr>
          <w:p w14:paraId="3F55F4F3" w14:textId="77777777" w:rsidR="00D32D2F" w:rsidRPr="00D32D2F" w:rsidRDefault="00D32D2F">
            <w:pPr>
              <w:spacing w:before="0" w:after="0" w:line="240" w:lineRule="auto"/>
              <w:jc w:val="left"/>
              <w:rPr>
                <w:ins w:id="100595" w:author="pete jones" w:date="2022-01-12T17:25:00Z"/>
                <w:sz w:val="20"/>
                <w:szCs w:val="20"/>
                <w:rPrChange w:id="100596" w:author="pete jones" w:date="2022-01-12T17:26:00Z">
                  <w:rPr>
                    <w:ins w:id="100597" w:author="pete jones" w:date="2022-01-12T17:25:00Z"/>
                  </w:rPr>
                </w:rPrChange>
              </w:rPr>
              <w:pPrChange w:id="100598" w:author="pete jones" w:date="2022-01-12T17:26:00Z">
                <w:pPr>
                  <w:jc w:val="left"/>
                </w:pPr>
              </w:pPrChange>
            </w:pPr>
            <w:ins w:id="100599" w:author="pete jones" w:date="2022-01-12T17:25:00Z">
              <w:r w:rsidRPr="00D32D2F">
                <w:rPr>
                  <w:sz w:val="20"/>
                  <w:szCs w:val="20"/>
                  <w:rPrChange w:id="100600" w:author="pete jones" w:date="2022-01-12T17:26:00Z">
                    <w:rPr/>
                  </w:rPrChange>
                </w:rPr>
                <w:t>1</w:t>
              </w:r>
            </w:ins>
          </w:p>
        </w:tc>
        <w:tc>
          <w:tcPr>
            <w:tcW w:w="1516" w:type="dxa"/>
            <w:noWrap/>
            <w:hideMark/>
            <w:tcPrChange w:id="100601" w:author="pete jones" w:date="2022-01-12T17:27:00Z">
              <w:tcPr>
                <w:tcW w:w="1516" w:type="dxa"/>
                <w:noWrap/>
                <w:hideMark/>
              </w:tcPr>
            </w:tcPrChange>
          </w:tcPr>
          <w:p w14:paraId="5FA2ECD6" w14:textId="77777777" w:rsidR="00D32D2F" w:rsidRPr="00D32D2F" w:rsidRDefault="00D32D2F">
            <w:pPr>
              <w:spacing w:before="0" w:after="0" w:line="240" w:lineRule="auto"/>
              <w:jc w:val="left"/>
              <w:rPr>
                <w:ins w:id="100602" w:author="pete jones" w:date="2022-01-12T17:25:00Z"/>
                <w:sz w:val="20"/>
                <w:szCs w:val="20"/>
                <w:rPrChange w:id="100603" w:author="pete jones" w:date="2022-01-12T17:26:00Z">
                  <w:rPr>
                    <w:ins w:id="100604" w:author="pete jones" w:date="2022-01-12T17:25:00Z"/>
                  </w:rPr>
                </w:rPrChange>
              </w:rPr>
              <w:pPrChange w:id="100605" w:author="pete jones" w:date="2022-01-12T17:26:00Z">
                <w:pPr>
                  <w:jc w:val="left"/>
                </w:pPr>
              </w:pPrChange>
            </w:pPr>
            <w:ins w:id="100606" w:author="pete jones" w:date="2022-01-12T17:25:00Z">
              <w:r w:rsidRPr="00D32D2F">
                <w:rPr>
                  <w:sz w:val="20"/>
                  <w:szCs w:val="20"/>
                  <w:rPrChange w:id="100607" w:author="pete jones" w:date="2022-01-12T17:26:00Z">
                    <w:rPr/>
                  </w:rPrChange>
                </w:rPr>
                <w:t>ENGR1125</w:t>
              </w:r>
            </w:ins>
          </w:p>
        </w:tc>
        <w:tc>
          <w:tcPr>
            <w:tcW w:w="8744" w:type="dxa"/>
            <w:noWrap/>
            <w:hideMark/>
            <w:tcPrChange w:id="100608" w:author="pete jones" w:date="2022-01-12T17:27:00Z">
              <w:tcPr>
                <w:tcW w:w="8744" w:type="dxa"/>
                <w:noWrap/>
                <w:hideMark/>
              </w:tcPr>
            </w:tcPrChange>
          </w:tcPr>
          <w:p w14:paraId="0864B06D" w14:textId="77777777" w:rsidR="00D32D2F" w:rsidRPr="00D32D2F" w:rsidRDefault="00D32D2F">
            <w:pPr>
              <w:spacing w:before="0" w:after="0" w:line="240" w:lineRule="auto"/>
              <w:jc w:val="left"/>
              <w:rPr>
                <w:ins w:id="100609" w:author="pete jones" w:date="2022-01-12T17:25:00Z"/>
                <w:sz w:val="20"/>
                <w:szCs w:val="20"/>
                <w:rPrChange w:id="100610" w:author="pete jones" w:date="2022-01-12T17:26:00Z">
                  <w:rPr>
                    <w:ins w:id="100611" w:author="pete jones" w:date="2022-01-12T17:25:00Z"/>
                  </w:rPr>
                </w:rPrChange>
              </w:rPr>
              <w:pPrChange w:id="100612" w:author="pete jones" w:date="2022-01-12T17:26:00Z">
                <w:pPr>
                  <w:jc w:val="left"/>
                </w:pPr>
              </w:pPrChange>
            </w:pPr>
            <w:ins w:id="100613" w:author="pete jones" w:date="2022-01-12T17:25:00Z">
              <w:r w:rsidRPr="00D32D2F">
                <w:rPr>
                  <w:sz w:val="20"/>
                  <w:szCs w:val="20"/>
                  <w:rPrChange w:id="100614" w:author="pete jones" w:date="2022-01-12T17:26:00Z">
                    <w:rPr/>
                  </w:rPrChange>
                </w:rPr>
                <w:t>Introduction to Sensors, Instrumentation and Measurement</w:t>
              </w:r>
            </w:ins>
          </w:p>
        </w:tc>
        <w:tc>
          <w:tcPr>
            <w:tcW w:w="616" w:type="dxa"/>
            <w:noWrap/>
            <w:vAlign w:val="center"/>
            <w:hideMark/>
            <w:tcPrChange w:id="100615" w:author="pete jones" w:date="2022-01-12T17:27:00Z">
              <w:tcPr>
                <w:tcW w:w="616" w:type="dxa"/>
                <w:noWrap/>
                <w:hideMark/>
              </w:tcPr>
            </w:tcPrChange>
          </w:tcPr>
          <w:p w14:paraId="19D1018B" w14:textId="77777777" w:rsidR="00D32D2F" w:rsidRPr="00D32D2F" w:rsidRDefault="00D32D2F">
            <w:pPr>
              <w:spacing w:before="0" w:after="0" w:line="240" w:lineRule="auto"/>
              <w:jc w:val="center"/>
              <w:rPr>
                <w:ins w:id="100616" w:author="pete jones" w:date="2022-01-12T17:25:00Z"/>
                <w:sz w:val="20"/>
                <w:szCs w:val="20"/>
                <w:rPrChange w:id="100617" w:author="pete jones" w:date="2022-01-12T17:26:00Z">
                  <w:rPr>
                    <w:ins w:id="100618" w:author="pete jones" w:date="2022-01-12T17:25:00Z"/>
                  </w:rPr>
                </w:rPrChange>
              </w:rPr>
              <w:pPrChange w:id="100619" w:author="pete jones" w:date="2022-01-12T17:30:00Z">
                <w:pPr>
                  <w:jc w:val="left"/>
                </w:pPr>
              </w:pPrChange>
            </w:pPr>
            <w:ins w:id="100620" w:author="pete jones" w:date="2022-01-12T17:25:00Z">
              <w:r w:rsidRPr="00D32D2F">
                <w:rPr>
                  <w:sz w:val="20"/>
                  <w:szCs w:val="20"/>
                  <w:rPrChange w:id="100621" w:author="pete jones" w:date="2022-01-12T17:26:00Z">
                    <w:rPr/>
                  </w:rPrChange>
                </w:rPr>
                <w:t>x</w:t>
              </w:r>
            </w:ins>
          </w:p>
        </w:tc>
        <w:tc>
          <w:tcPr>
            <w:tcW w:w="616" w:type="dxa"/>
            <w:noWrap/>
            <w:vAlign w:val="center"/>
            <w:hideMark/>
            <w:tcPrChange w:id="100622" w:author="pete jones" w:date="2022-01-12T17:27:00Z">
              <w:tcPr>
                <w:tcW w:w="616" w:type="dxa"/>
                <w:noWrap/>
                <w:hideMark/>
              </w:tcPr>
            </w:tcPrChange>
          </w:tcPr>
          <w:p w14:paraId="0234F0F7" w14:textId="77777777" w:rsidR="00D32D2F" w:rsidRPr="00D32D2F" w:rsidRDefault="00D32D2F">
            <w:pPr>
              <w:spacing w:before="0" w:after="0" w:line="240" w:lineRule="auto"/>
              <w:jc w:val="center"/>
              <w:rPr>
                <w:ins w:id="100623" w:author="pete jones" w:date="2022-01-12T17:25:00Z"/>
                <w:sz w:val="20"/>
                <w:szCs w:val="20"/>
                <w:rPrChange w:id="100624" w:author="pete jones" w:date="2022-01-12T17:26:00Z">
                  <w:rPr>
                    <w:ins w:id="100625" w:author="pete jones" w:date="2022-01-12T17:25:00Z"/>
                  </w:rPr>
                </w:rPrChange>
              </w:rPr>
              <w:pPrChange w:id="100626" w:author="pete jones" w:date="2022-01-12T17:30:00Z">
                <w:pPr>
                  <w:jc w:val="left"/>
                </w:pPr>
              </w:pPrChange>
            </w:pPr>
            <w:ins w:id="100627" w:author="pete jones" w:date="2022-01-12T17:25:00Z">
              <w:r w:rsidRPr="00D32D2F">
                <w:rPr>
                  <w:sz w:val="20"/>
                  <w:szCs w:val="20"/>
                  <w:rPrChange w:id="100628" w:author="pete jones" w:date="2022-01-12T17:26:00Z">
                    <w:rPr/>
                  </w:rPrChange>
                </w:rPr>
                <w:t>3</w:t>
              </w:r>
            </w:ins>
          </w:p>
        </w:tc>
        <w:tc>
          <w:tcPr>
            <w:tcW w:w="616" w:type="dxa"/>
            <w:noWrap/>
            <w:vAlign w:val="center"/>
            <w:hideMark/>
            <w:tcPrChange w:id="100629" w:author="pete jones" w:date="2022-01-12T17:27:00Z">
              <w:tcPr>
                <w:tcW w:w="616" w:type="dxa"/>
                <w:noWrap/>
                <w:hideMark/>
              </w:tcPr>
            </w:tcPrChange>
          </w:tcPr>
          <w:p w14:paraId="440CE170" w14:textId="77777777" w:rsidR="00D32D2F" w:rsidRPr="00D32D2F" w:rsidRDefault="00D32D2F">
            <w:pPr>
              <w:spacing w:before="0" w:after="0" w:line="240" w:lineRule="auto"/>
              <w:jc w:val="center"/>
              <w:rPr>
                <w:ins w:id="100630" w:author="pete jones" w:date="2022-01-12T17:25:00Z"/>
                <w:sz w:val="20"/>
                <w:szCs w:val="20"/>
                <w:rPrChange w:id="100631" w:author="pete jones" w:date="2022-01-12T17:26:00Z">
                  <w:rPr>
                    <w:ins w:id="100632" w:author="pete jones" w:date="2022-01-12T17:25:00Z"/>
                  </w:rPr>
                </w:rPrChange>
              </w:rPr>
              <w:pPrChange w:id="100633" w:author="pete jones" w:date="2022-01-12T17:30:00Z">
                <w:pPr>
                  <w:jc w:val="left"/>
                </w:pPr>
              </w:pPrChange>
            </w:pPr>
            <w:ins w:id="100634" w:author="pete jones" w:date="2022-01-12T17:25:00Z">
              <w:r w:rsidRPr="00D32D2F">
                <w:rPr>
                  <w:sz w:val="20"/>
                  <w:szCs w:val="20"/>
                  <w:rPrChange w:id="100635" w:author="pete jones" w:date="2022-01-12T17:26:00Z">
                    <w:rPr/>
                  </w:rPrChange>
                </w:rPr>
                <w:t>1</w:t>
              </w:r>
            </w:ins>
          </w:p>
        </w:tc>
        <w:tc>
          <w:tcPr>
            <w:tcW w:w="616" w:type="dxa"/>
            <w:noWrap/>
            <w:vAlign w:val="center"/>
            <w:hideMark/>
            <w:tcPrChange w:id="100636" w:author="pete jones" w:date="2022-01-12T17:27:00Z">
              <w:tcPr>
                <w:tcW w:w="616" w:type="dxa"/>
                <w:noWrap/>
                <w:hideMark/>
              </w:tcPr>
            </w:tcPrChange>
          </w:tcPr>
          <w:p w14:paraId="3D3157E3" w14:textId="77777777" w:rsidR="00D32D2F" w:rsidRPr="00D32D2F" w:rsidRDefault="00D32D2F">
            <w:pPr>
              <w:spacing w:before="0" w:after="0" w:line="240" w:lineRule="auto"/>
              <w:jc w:val="center"/>
              <w:rPr>
                <w:ins w:id="100637" w:author="pete jones" w:date="2022-01-12T17:25:00Z"/>
                <w:sz w:val="20"/>
                <w:szCs w:val="20"/>
                <w:rPrChange w:id="100638" w:author="pete jones" w:date="2022-01-12T17:26:00Z">
                  <w:rPr>
                    <w:ins w:id="100639" w:author="pete jones" w:date="2022-01-12T17:25:00Z"/>
                  </w:rPr>
                </w:rPrChange>
              </w:rPr>
              <w:pPrChange w:id="100640" w:author="pete jones" w:date="2022-01-12T17:30:00Z">
                <w:pPr>
                  <w:jc w:val="left"/>
                </w:pPr>
              </w:pPrChange>
            </w:pPr>
            <w:ins w:id="100641" w:author="pete jones" w:date="2022-01-12T17:25:00Z">
              <w:r w:rsidRPr="00D32D2F">
                <w:rPr>
                  <w:sz w:val="20"/>
                  <w:szCs w:val="20"/>
                  <w:rPrChange w:id="100642" w:author="pete jones" w:date="2022-01-12T17:26:00Z">
                    <w:rPr/>
                  </w:rPrChange>
                </w:rPr>
                <w:t>1</w:t>
              </w:r>
            </w:ins>
          </w:p>
        </w:tc>
        <w:tc>
          <w:tcPr>
            <w:tcW w:w="616" w:type="dxa"/>
            <w:noWrap/>
            <w:vAlign w:val="center"/>
            <w:hideMark/>
            <w:tcPrChange w:id="100643" w:author="pete jones" w:date="2022-01-12T17:27:00Z">
              <w:tcPr>
                <w:tcW w:w="616" w:type="dxa"/>
                <w:noWrap/>
                <w:hideMark/>
              </w:tcPr>
            </w:tcPrChange>
          </w:tcPr>
          <w:p w14:paraId="290573E9" w14:textId="77777777" w:rsidR="00D32D2F" w:rsidRPr="00D32D2F" w:rsidRDefault="00D32D2F">
            <w:pPr>
              <w:spacing w:before="0" w:after="0" w:line="240" w:lineRule="auto"/>
              <w:jc w:val="center"/>
              <w:rPr>
                <w:ins w:id="100644" w:author="pete jones" w:date="2022-01-12T17:25:00Z"/>
                <w:sz w:val="20"/>
                <w:szCs w:val="20"/>
                <w:rPrChange w:id="100645" w:author="pete jones" w:date="2022-01-12T17:26:00Z">
                  <w:rPr>
                    <w:ins w:id="100646" w:author="pete jones" w:date="2022-01-12T17:25:00Z"/>
                  </w:rPr>
                </w:rPrChange>
              </w:rPr>
              <w:pPrChange w:id="100647" w:author="pete jones" w:date="2022-01-12T17:30:00Z">
                <w:pPr>
                  <w:jc w:val="left"/>
                </w:pPr>
              </w:pPrChange>
            </w:pPr>
            <w:ins w:id="100648" w:author="pete jones" w:date="2022-01-12T17:25:00Z">
              <w:r w:rsidRPr="00D32D2F">
                <w:rPr>
                  <w:sz w:val="20"/>
                  <w:szCs w:val="20"/>
                  <w:rPrChange w:id="100649" w:author="pete jones" w:date="2022-01-12T17:26:00Z">
                    <w:rPr/>
                  </w:rPrChange>
                </w:rPr>
                <w:t>4</w:t>
              </w:r>
            </w:ins>
          </w:p>
        </w:tc>
        <w:tc>
          <w:tcPr>
            <w:tcW w:w="616" w:type="dxa"/>
            <w:noWrap/>
            <w:vAlign w:val="center"/>
            <w:hideMark/>
            <w:tcPrChange w:id="100650" w:author="pete jones" w:date="2022-01-12T17:27:00Z">
              <w:tcPr>
                <w:tcW w:w="616" w:type="dxa"/>
                <w:noWrap/>
                <w:hideMark/>
              </w:tcPr>
            </w:tcPrChange>
          </w:tcPr>
          <w:p w14:paraId="513C8052" w14:textId="77777777" w:rsidR="00D32D2F" w:rsidRPr="00D32D2F" w:rsidRDefault="00D32D2F">
            <w:pPr>
              <w:spacing w:before="0" w:after="0" w:line="240" w:lineRule="auto"/>
              <w:jc w:val="center"/>
              <w:rPr>
                <w:ins w:id="100651" w:author="pete jones" w:date="2022-01-12T17:25:00Z"/>
                <w:sz w:val="20"/>
                <w:szCs w:val="20"/>
                <w:rPrChange w:id="100652" w:author="pete jones" w:date="2022-01-12T17:26:00Z">
                  <w:rPr>
                    <w:ins w:id="100653" w:author="pete jones" w:date="2022-01-12T17:25:00Z"/>
                  </w:rPr>
                </w:rPrChange>
              </w:rPr>
              <w:pPrChange w:id="100654" w:author="pete jones" w:date="2022-01-12T17:30:00Z">
                <w:pPr>
                  <w:jc w:val="left"/>
                </w:pPr>
              </w:pPrChange>
            </w:pPr>
          </w:p>
        </w:tc>
        <w:tc>
          <w:tcPr>
            <w:tcW w:w="616" w:type="dxa"/>
            <w:noWrap/>
            <w:vAlign w:val="center"/>
            <w:hideMark/>
            <w:tcPrChange w:id="100655" w:author="pete jones" w:date="2022-01-12T17:27:00Z">
              <w:tcPr>
                <w:tcW w:w="616" w:type="dxa"/>
                <w:noWrap/>
                <w:hideMark/>
              </w:tcPr>
            </w:tcPrChange>
          </w:tcPr>
          <w:p w14:paraId="191398FE" w14:textId="77777777" w:rsidR="00D32D2F" w:rsidRPr="00D32D2F" w:rsidRDefault="00D32D2F">
            <w:pPr>
              <w:spacing w:before="0" w:after="0" w:line="240" w:lineRule="auto"/>
              <w:jc w:val="center"/>
              <w:rPr>
                <w:ins w:id="100656" w:author="pete jones" w:date="2022-01-12T17:25:00Z"/>
                <w:sz w:val="20"/>
                <w:szCs w:val="20"/>
                <w:rPrChange w:id="100657" w:author="pete jones" w:date="2022-01-12T17:26:00Z">
                  <w:rPr>
                    <w:ins w:id="100658" w:author="pete jones" w:date="2022-01-12T17:25:00Z"/>
                  </w:rPr>
                </w:rPrChange>
              </w:rPr>
              <w:pPrChange w:id="100659" w:author="pete jones" w:date="2022-01-12T17:30:00Z">
                <w:pPr>
                  <w:jc w:val="left"/>
                </w:pPr>
              </w:pPrChange>
            </w:pPr>
          </w:p>
        </w:tc>
        <w:tc>
          <w:tcPr>
            <w:tcW w:w="616" w:type="dxa"/>
            <w:noWrap/>
            <w:vAlign w:val="center"/>
            <w:hideMark/>
            <w:tcPrChange w:id="100660" w:author="pete jones" w:date="2022-01-12T17:27:00Z">
              <w:tcPr>
                <w:tcW w:w="616" w:type="dxa"/>
                <w:noWrap/>
                <w:hideMark/>
              </w:tcPr>
            </w:tcPrChange>
          </w:tcPr>
          <w:p w14:paraId="1FE0FB87" w14:textId="77777777" w:rsidR="00D32D2F" w:rsidRPr="00D32D2F" w:rsidRDefault="00D32D2F">
            <w:pPr>
              <w:spacing w:before="0" w:after="0" w:line="240" w:lineRule="auto"/>
              <w:jc w:val="center"/>
              <w:rPr>
                <w:ins w:id="100661" w:author="pete jones" w:date="2022-01-12T17:25:00Z"/>
                <w:sz w:val="20"/>
                <w:szCs w:val="20"/>
                <w:rPrChange w:id="100662" w:author="pete jones" w:date="2022-01-12T17:26:00Z">
                  <w:rPr>
                    <w:ins w:id="100663" w:author="pete jones" w:date="2022-01-12T17:25:00Z"/>
                  </w:rPr>
                </w:rPrChange>
              </w:rPr>
              <w:pPrChange w:id="100664" w:author="pete jones" w:date="2022-01-12T17:30:00Z">
                <w:pPr>
                  <w:jc w:val="left"/>
                </w:pPr>
              </w:pPrChange>
            </w:pPr>
          </w:p>
        </w:tc>
      </w:tr>
      <w:tr w:rsidR="00D32D2F" w:rsidRPr="00D32D2F" w14:paraId="7D3767FA" w14:textId="77777777" w:rsidTr="00D32D2F">
        <w:trPr>
          <w:trHeight w:val="300"/>
          <w:ins w:id="100665" w:author="pete jones" w:date="2022-01-12T17:25:00Z"/>
          <w:trPrChange w:id="100666" w:author="pete jones" w:date="2022-01-12T17:27:00Z">
            <w:trPr>
              <w:trHeight w:val="300"/>
            </w:trPr>
          </w:trPrChange>
        </w:trPr>
        <w:tc>
          <w:tcPr>
            <w:tcW w:w="868" w:type="dxa"/>
            <w:noWrap/>
            <w:hideMark/>
            <w:tcPrChange w:id="100667" w:author="pete jones" w:date="2022-01-12T17:27:00Z">
              <w:tcPr>
                <w:tcW w:w="868" w:type="dxa"/>
                <w:noWrap/>
                <w:hideMark/>
              </w:tcPr>
            </w:tcPrChange>
          </w:tcPr>
          <w:p w14:paraId="40C3B8F4" w14:textId="77777777" w:rsidR="00D32D2F" w:rsidRPr="00D32D2F" w:rsidRDefault="00D32D2F">
            <w:pPr>
              <w:spacing w:before="0" w:after="0" w:line="240" w:lineRule="auto"/>
              <w:jc w:val="left"/>
              <w:rPr>
                <w:ins w:id="100668" w:author="pete jones" w:date="2022-01-12T17:25:00Z"/>
                <w:sz w:val="20"/>
                <w:szCs w:val="20"/>
                <w:rPrChange w:id="100669" w:author="pete jones" w:date="2022-01-12T17:26:00Z">
                  <w:rPr>
                    <w:ins w:id="100670" w:author="pete jones" w:date="2022-01-12T17:25:00Z"/>
                  </w:rPr>
                </w:rPrChange>
              </w:rPr>
              <w:pPrChange w:id="100671" w:author="pete jones" w:date="2022-01-12T17:26:00Z">
                <w:pPr>
                  <w:jc w:val="left"/>
                </w:pPr>
              </w:pPrChange>
            </w:pPr>
            <w:ins w:id="100672" w:author="pete jones" w:date="2022-01-12T17:25:00Z">
              <w:r w:rsidRPr="00D32D2F">
                <w:rPr>
                  <w:sz w:val="20"/>
                  <w:szCs w:val="20"/>
                  <w:rPrChange w:id="100673" w:author="pete jones" w:date="2022-01-12T17:26:00Z">
                    <w:rPr/>
                  </w:rPrChange>
                </w:rPr>
                <w:t>2</w:t>
              </w:r>
            </w:ins>
          </w:p>
        </w:tc>
        <w:tc>
          <w:tcPr>
            <w:tcW w:w="1516" w:type="dxa"/>
            <w:noWrap/>
            <w:hideMark/>
            <w:tcPrChange w:id="100674" w:author="pete jones" w:date="2022-01-12T17:27:00Z">
              <w:tcPr>
                <w:tcW w:w="1516" w:type="dxa"/>
                <w:noWrap/>
                <w:hideMark/>
              </w:tcPr>
            </w:tcPrChange>
          </w:tcPr>
          <w:p w14:paraId="2F9B35BE" w14:textId="77777777" w:rsidR="00D32D2F" w:rsidRPr="00D32D2F" w:rsidRDefault="00D32D2F">
            <w:pPr>
              <w:spacing w:before="0" w:after="0" w:line="240" w:lineRule="auto"/>
              <w:jc w:val="left"/>
              <w:rPr>
                <w:ins w:id="100675" w:author="pete jones" w:date="2022-01-12T17:25:00Z"/>
                <w:sz w:val="20"/>
                <w:szCs w:val="20"/>
                <w:rPrChange w:id="100676" w:author="pete jones" w:date="2022-01-12T17:26:00Z">
                  <w:rPr>
                    <w:ins w:id="100677" w:author="pete jones" w:date="2022-01-12T17:25:00Z"/>
                  </w:rPr>
                </w:rPrChange>
              </w:rPr>
              <w:pPrChange w:id="100678" w:author="pete jones" w:date="2022-01-12T17:26:00Z">
                <w:pPr>
                  <w:jc w:val="left"/>
                </w:pPr>
              </w:pPrChange>
            </w:pPr>
            <w:ins w:id="100679" w:author="pete jones" w:date="2022-01-12T17:25:00Z">
              <w:r w:rsidRPr="00D32D2F">
                <w:rPr>
                  <w:sz w:val="20"/>
                  <w:szCs w:val="20"/>
                  <w:rPrChange w:id="100680" w:author="pete jones" w:date="2022-01-12T17:26:00Z">
                    <w:rPr/>
                  </w:rPrChange>
                </w:rPr>
                <w:t>ENGR1199</w:t>
              </w:r>
            </w:ins>
          </w:p>
        </w:tc>
        <w:tc>
          <w:tcPr>
            <w:tcW w:w="8744" w:type="dxa"/>
            <w:noWrap/>
            <w:hideMark/>
            <w:tcPrChange w:id="100681" w:author="pete jones" w:date="2022-01-12T17:27:00Z">
              <w:tcPr>
                <w:tcW w:w="8744" w:type="dxa"/>
                <w:noWrap/>
                <w:hideMark/>
              </w:tcPr>
            </w:tcPrChange>
          </w:tcPr>
          <w:p w14:paraId="70699057" w14:textId="77777777" w:rsidR="00D32D2F" w:rsidRPr="00D32D2F" w:rsidRDefault="00D32D2F">
            <w:pPr>
              <w:spacing w:before="0" w:after="0" w:line="240" w:lineRule="auto"/>
              <w:jc w:val="left"/>
              <w:rPr>
                <w:ins w:id="100682" w:author="pete jones" w:date="2022-01-12T17:25:00Z"/>
                <w:sz w:val="20"/>
                <w:szCs w:val="20"/>
                <w:rPrChange w:id="100683" w:author="pete jones" w:date="2022-01-12T17:26:00Z">
                  <w:rPr>
                    <w:ins w:id="100684" w:author="pete jones" w:date="2022-01-12T17:25:00Z"/>
                  </w:rPr>
                </w:rPrChange>
              </w:rPr>
              <w:pPrChange w:id="100685" w:author="pete jones" w:date="2022-01-12T17:26:00Z">
                <w:pPr>
                  <w:jc w:val="left"/>
                </w:pPr>
              </w:pPrChange>
            </w:pPr>
            <w:ins w:id="100686" w:author="pete jones" w:date="2022-01-12T17:25:00Z">
              <w:r w:rsidRPr="00D32D2F">
                <w:rPr>
                  <w:sz w:val="20"/>
                  <w:szCs w:val="20"/>
                  <w:rPrChange w:id="100687" w:author="pete jones" w:date="2022-01-12T17:26:00Z">
                    <w:rPr/>
                  </w:rPrChange>
                </w:rPr>
                <w:t>Special Topics in Engineering</w:t>
              </w:r>
            </w:ins>
          </w:p>
        </w:tc>
        <w:tc>
          <w:tcPr>
            <w:tcW w:w="616" w:type="dxa"/>
            <w:noWrap/>
            <w:vAlign w:val="center"/>
            <w:hideMark/>
            <w:tcPrChange w:id="100688" w:author="pete jones" w:date="2022-01-12T17:27:00Z">
              <w:tcPr>
                <w:tcW w:w="616" w:type="dxa"/>
                <w:noWrap/>
                <w:hideMark/>
              </w:tcPr>
            </w:tcPrChange>
          </w:tcPr>
          <w:p w14:paraId="1CD33D0A" w14:textId="1E3A7710" w:rsidR="00D32D2F" w:rsidRPr="00D32D2F" w:rsidRDefault="00D32D2F">
            <w:pPr>
              <w:spacing w:before="0" w:after="0" w:line="240" w:lineRule="auto"/>
              <w:jc w:val="center"/>
              <w:rPr>
                <w:ins w:id="100689" w:author="pete jones" w:date="2022-01-12T17:25:00Z"/>
                <w:sz w:val="20"/>
                <w:szCs w:val="20"/>
                <w:rPrChange w:id="100690" w:author="pete jones" w:date="2022-01-12T17:26:00Z">
                  <w:rPr>
                    <w:ins w:id="100691" w:author="pete jones" w:date="2022-01-12T17:25:00Z"/>
                  </w:rPr>
                </w:rPrChange>
              </w:rPr>
              <w:pPrChange w:id="100692" w:author="pete jones" w:date="2022-01-12T17:30:00Z">
                <w:pPr>
                  <w:jc w:val="left"/>
                </w:pPr>
              </w:pPrChange>
            </w:pPr>
          </w:p>
        </w:tc>
        <w:tc>
          <w:tcPr>
            <w:tcW w:w="616" w:type="dxa"/>
            <w:noWrap/>
            <w:vAlign w:val="center"/>
            <w:hideMark/>
            <w:tcPrChange w:id="100693" w:author="pete jones" w:date="2022-01-12T17:27:00Z">
              <w:tcPr>
                <w:tcW w:w="616" w:type="dxa"/>
                <w:noWrap/>
                <w:hideMark/>
              </w:tcPr>
            </w:tcPrChange>
          </w:tcPr>
          <w:p w14:paraId="6ED95D9B" w14:textId="77777777" w:rsidR="00D32D2F" w:rsidRPr="00D32D2F" w:rsidRDefault="00D32D2F">
            <w:pPr>
              <w:spacing w:before="0" w:after="0" w:line="240" w:lineRule="auto"/>
              <w:jc w:val="center"/>
              <w:rPr>
                <w:ins w:id="100694" w:author="pete jones" w:date="2022-01-12T17:25:00Z"/>
                <w:sz w:val="20"/>
                <w:szCs w:val="20"/>
                <w:rPrChange w:id="100695" w:author="pete jones" w:date="2022-01-12T17:26:00Z">
                  <w:rPr>
                    <w:ins w:id="100696" w:author="pete jones" w:date="2022-01-12T17:25:00Z"/>
                  </w:rPr>
                </w:rPrChange>
              </w:rPr>
              <w:pPrChange w:id="100697" w:author="pete jones" w:date="2022-01-12T17:30:00Z">
                <w:pPr>
                  <w:jc w:val="left"/>
                </w:pPr>
              </w:pPrChange>
            </w:pPr>
            <w:ins w:id="100698" w:author="pete jones" w:date="2022-01-12T17:25:00Z">
              <w:r w:rsidRPr="00D32D2F">
                <w:rPr>
                  <w:sz w:val="20"/>
                  <w:szCs w:val="20"/>
                  <w:rPrChange w:id="100699" w:author="pete jones" w:date="2022-01-12T17:26:00Z">
                    <w:rPr/>
                  </w:rPrChange>
                </w:rPr>
                <w:t>3</w:t>
              </w:r>
            </w:ins>
          </w:p>
        </w:tc>
        <w:tc>
          <w:tcPr>
            <w:tcW w:w="616" w:type="dxa"/>
            <w:noWrap/>
            <w:vAlign w:val="center"/>
            <w:hideMark/>
            <w:tcPrChange w:id="100700" w:author="pete jones" w:date="2022-01-12T17:27:00Z">
              <w:tcPr>
                <w:tcW w:w="616" w:type="dxa"/>
                <w:noWrap/>
                <w:hideMark/>
              </w:tcPr>
            </w:tcPrChange>
          </w:tcPr>
          <w:p w14:paraId="23E8ED42" w14:textId="77777777" w:rsidR="00D32D2F" w:rsidRPr="00D32D2F" w:rsidRDefault="00D32D2F">
            <w:pPr>
              <w:spacing w:before="0" w:after="0" w:line="240" w:lineRule="auto"/>
              <w:jc w:val="center"/>
              <w:rPr>
                <w:ins w:id="100701" w:author="pete jones" w:date="2022-01-12T17:25:00Z"/>
                <w:sz w:val="20"/>
                <w:szCs w:val="20"/>
                <w:rPrChange w:id="100702" w:author="pete jones" w:date="2022-01-12T17:26:00Z">
                  <w:rPr>
                    <w:ins w:id="100703" w:author="pete jones" w:date="2022-01-12T17:25:00Z"/>
                  </w:rPr>
                </w:rPrChange>
              </w:rPr>
              <w:pPrChange w:id="100704" w:author="pete jones" w:date="2022-01-12T17:30:00Z">
                <w:pPr>
                  <w:jc w:val="left"/>
                </w:pPr>
              </w:pPrChange>
            </w:pPr>
          </w:p>
        </w:tc>
        <w:tc>
          <w:tcPr>
            <w:tcW w:w="616" w:type="dxa"/>
            <w:noWrap/>
            <w:vAlign w:val="center"/>
            <w:hideMark/>
            <w:tcPrChange w:id="100705" w:author="pete jones" w:date="2022-01-12T17:27:00Z">
              <w:tcPr>
                <w:tcW w:w="616" w:type="dxa"/>
                <w:noWrap/>
                <w:hideMark/>
              </w:tcPr>
            </w:tcPrChange>
          </w:tcPr>
          <w:p w14:paraId="39E2D0D2" w14:textId="77777777" w:rsidR="00D32D2F" w:rsidRPr="00D32D2F" w:rsidRDefault="00D32D2F">
            <w:pPr>
              <w:spacing w:before="0" w:after="0" w:line="240" w:lineRule="auto"/>
              <w:jc w:val="center"/>
              <w:rPr>
                <w:ins w:id="100706" w:author="pete jones" w:date="2022-01-12T17:25:00Z"/>
                <w:sz w:val="20"/>
                <w:szCs w:val="20"/>
                <w:rPrChange w:id="100707" w:author="pete jones" w:date="2022-01-12T17:26:00Z">
                  <w:rPr>
                    <w:ins w:id="100708" w:author="pete jones" w:date="2022-01-12T17:25:00Z"/>
                  </w:rPr>
                </w:rPrChange>
              </w:rPr>
              <w:pPrChange w:id="100709" w:author="pete jones" w:date="2022-01-12T17:30:00Z">
                <w:pPr>
                  <w:jc w:val="left"/>
                </w:pPr>
              </w:pPrChange>
            </w:pPr>
            <w:ins w:id="100710" w:author="pete jones" w:date="2022-01-12T17:25:00Z">
              <w:r w:rsidRPr="00D32D2F">
                <w:rPr>
                  <w:sz w:val="20"/>
                  <w:szCs w:val="20"/>
                  <w:rPrChange w:id="100711" w:author="pete jones" w:date="2022-01-12T17:26:00Z">
                    <w:rPr/>
                  </w:rPrChange>
                </w:rPr>
                <w:t>1</w:t>
              </w:r>
            </w:ins>
          </w:p>
        </w:tc>
        <w:tc>
          <w:tcPr>
            <w:tcW w:w="616" w:type="dxa"/>
            <w:noWrap/>
            <w:vAlign w:val="center"/>
            <w:hideMark/>
            <w:tcPrChange w:id="100712" w:author="pete jones" w:date="2022-01-12T17:27:00Z">
              <w:tcPr>
                <w:tcW w:w="616" w:type="dxa"/>
                <w:noWrap/>
                <w:hideMark/>
              </w:tcPr>
            </w:tcPrChange>
          </w:tcPr>
          <w:p w14:paraId="4D71EBF1" w14:textId="77777777" w:rsidR="00D32D2F" w:rsidRPr="00D32D2F" w:rsidRDefault="00D32D2F">
            <w:pPr>
              <w:spacing w:before="0" w:after="0" w:line="240" w:lineRule="auto"/>
              <w:jc w:val="center"/>
              <w:rPr>
                <w:ins w:id="100713" w:author="pete jones" w:date="2022-01-12T17:25:00Z"/>
                <w:sz w:val="20"/>
                <w:szCs w:val="20"/>
                <w:rPrChange w:id="100714" w:author="pete jones" w:date="2022-01-12T17:26:00Z">
                  <w:rPr>
                    <w:ins w:id="100715" w:author="pete jones" w:date="2022-01-12T17:25:00Z"/>
                  </w:rPr>
                </w:rPrChange>
              </w:rPr>
              <w:pPrChange w:id="100716" w:author="pete jones" w:date="2022-01-12T17:30:00Z">
                <w:pPr>
                  <w:jc w:val="left"/>
                </w:pPr>
              </w:pPrChange>
            </w:pPr>
            <w:ins w:id="100717" w:author="pete jones" w:date="2022-01-12T17:25:00Z">
              <w:r w:rsidRPr="00D32D2F">
                <w:rPr>
                  <w:sz w:val="20"/>
                  <w:szCs w:val="20"/>
                  <w:rPrChange w:id="100718" w:author="pete jones" w:date="2022-01-12T17:26:00Z">
                    <w:rPr/>
                  </w:rPrChange>
                </w:rPr>
                <w:t>x</w:t>
              </w:r>
            </w:ins>
          </w:p>
        </w:tc>
        <w:tc>
          <w:tcPr>
            <w:tcW w:w="616" w:type="dxa"/>
            <w:noWrap/>
            <w:vAlign w:val="center"/>
            <w:hideMark/>
            <w:tcPrChange w:id="100719" w:author="pete jones" w:date="2022-01-12T17:27:00Z">
              <w:tcPr>
                <w:tcW w:w="616" w:type="dxa"/>
                <w:noWrap/>
                <w:hideMark/>
              </w:tcPr>
            </w:tcPrChange>
          </w:tcPr>
          <w:p w14:paraId="26756CB8" w14:textId="77777777" w:rsidR="00D32D2F" w:rsidRPr="00D32D2F" w:rsidRDefault="00D32D2F">
            <w:pPr>
              <w:spacing w:before="0" w:after="0" w:line="240" w:lineRule="auto"/>
              <w:jc w:val="center"/>
              <w:rPr>
                <w:ins w:id="100720" w:author="pete jones" w:date="2022-01-12T17:25:00Z"/>
                <w:sz w:val="20"/>
                <w:szCs w:val="20"/>
                <w:rPrChange w:id="100721" w:author="pete jones" w:date="2022-01-12T17:26:00Z">
                  <w:rPr>
                    <w:ins w:id="100722" w:author="pete jones" w:date="2022-01-12T17:25:00Z"/>
                  </w:rPr>
                </w:rPrChange>
              </w:rPr>
              <w:pPrChange w:id="100723" w:author="pete jones" w:date="2022-01-12T17:30:00Z">
                <w:pPr>
                  <w:jc w:val="left"/>
                </w:pPr>
              </w:pPrChange>
            </w:pPr>
          </w:p>
        </w:tc>
        <w:tc>
          <w:tcPr>
            <w:tcW w:w="616" w:type="dxa"/>
            <w:noWrap/>
            <w:vAlign w:val="center"/>
            <w:hideMark/>
            <w:tcPrChange w:id="100724" w:author="pete jones" w:date="2022-01-12T17:27:00Z">
              <w:tcPr>
                <w:tcW w:w="616" w:type="dxa"/>
                <w:noWrap/>
                <w:hideMark/>
              </w:tcPr>
            </w:tcPrChange>
          </w:tcPr>
          <w:p w14:paraId="01D8A577" w14:textId="77777777" w:rsidR="00D32D2F" w:rsidRPr="00D32D2F" w:rsidRDefault="00D32D2F">
            <w:pPr>
              <w:spacing w:before="0" w:after="0" w:line="240" w:lineRule="auto"/>
              <w:jc w:val="center"/>
              <w:rPr>
                <w:ins w:id="100725" w:author="pete jones" w:date="2022-01-12T17:25:00Z"/>
                <w:sz w:val="20"/>
                <w:szCs w:val="20"/>
                <w:rPrChange w:id="100726" w:author="pete jones" w:date="2022-01-12T17:26:00Z">
                  <w:rPr>
                    <w:ins w:id="100727" w:author="pete jones" w:date="2022-01-12T17:25:00Z"/>
                  </w:rPr>
                </w:rPrChange>
              </w:rPr>
              <w:pPrChange w:id="100728" w:author="pete jones" w:date="2022-01-12T17:30:00Z">
                <w:pPr>
                  <w:jc w:val="left"/>
                </w:pPr>
              </w:pPrChange>
            </w:pPr>
          </w:p>
        </w:tc>
        <w:tc>
          <w:tcPr>
            <w:tcW w:w="616" w:type="dxa"/>
            <w:noWrap/>
            <w:vAlign w:val="center"/>
            <w:hideMark/>
            <w:tcPrChange w:id="100729" w:author="pete jones" w:date="2022-01-12T17:27:00Z">
              <w:tcPr>
                <w:tcW w:w="616" w:type="dxa"/>
                <w:noWrap/>
                <w:hideMark/>
              </w:tcPr>
            </w:tcPrChange>
          </w:tcPr>
          <w:p w14:paraId="6F5078CE" w14:textId="77777777" w:rsidR="00D32D2F" w:rsidRPr="00D32D2F" w:rsidRDefault="00D32D2F">
            <w:pPr>
              <w:spacing w:before="0" w:after="0" w:line="240" w:lineRule="auto"/>
              <w:jc w:val="center"/>
              <w:rPr>
                <w:ins w:id="100730" w:author="pete jones" w:date="2022-01-12T17:25:00Z"/>
                <w:sz w:val="20"/>
                <w:szCs w:val="20"/>
                <w:rPrChange w:id="100731" w:author="pete jones" w:date="2022-01-12T17:26:00Z">
                  <w:rPr>
                    <w:ins w:id="100732" w:author="pete jones" w:date="2022-01-12T17:25:00Z"/>
                  </w:rPr>
                </w:rPrChange>
              </w:rPr>
              <w:pPrChange w:id="100733" w:author="pete jones" w:date="2022-01-12T17:30:00Z">
                <w:pPr>
                  <w:jc w:val="left"/>
                </w:pPr>
              </w:pPrChange>
            </w:pPr>
          </w:p>
        </w:tc>
      </w:tr>
      <w:tr w:rsidR="00D32D2F" w:rsidRPr="00D32D2F" w14:paraId="5783B78D" w14:textId="77777777" w:rsidTr="00D32D2F">
        <w:trPr>
          <w:trHeight w:val="300"/>
          <w:ins w:id="100734" w:author="pete jones" w:date="2022-01-12T17:25:00Z"/>
          <w:trPrChange w:id="100735" w:author="pete jones" w:date="2022-01-12T17:27:00Z">
            <w:trPr>
              <w:trHeight w:val="300"/>
            </w:trPr>
          </w:trPrChange>
        </w:trPr>
        <w:tc>
          <w:tcPr>
            <w:tcW w:w="868" w:type="dxa"/>
            <w:noWrap/>
            <w:hideMark/>
            <w:tcPrChange w:id="100736" w:author="pete jones" w:date="2022-01-12T17:27:00Z">
              <w:tcPr>
                <w:tcW w:w="868" w:type="dxa"/>
                <w:noWrap/>
                <w:hideMark/>
              </w:tcPr>
            </w:tcPrChange>
          </w:tcPr>
          <w:p w14:paraId="519CDD60" w14:textId="77777777" w:rsidR="00D32D2F" w:rsidRPr="00D32D2F" w:rsidRDefault="00D32D2F">
            <w:pPr>
              <w:spacing w:before="0" w:after="0" w:line="240" w:lineRule="auto"/>
              <w:jc w:val="left"/>
              <w:rPr>
                <w:ins w:id="100737" w:author="pete jones" w:date="2022-01-12T17:25:00Z"/>
                <w:sz w:val="20"/>
                <w:szCs w:val="20"/>
                <w:rPrChange w:id="100738" w:author="pete jones" w:date="2022-01-12T17:26:00Z">
                  <w:rPr>
                    <w:ins w:id="100739" w:author="pete jones" w:date="2022-01-12T17:25:00Z"/>
                  </w:rPr>
                </w:rPrChange>
              </w:rPr>
              <w:pPrChange w:id="100740" w:author="pete jones" w:date="2022-01-12T17:26:00Z">
                <w:pPr>
                  <w:jc w:val="left"/>
                </w:pPr>
              </w:pPrChange>
            </w:pPr>
            <w:ins w:id="100741" w:author="pete jones" w:date="2022-01-12T17:25:00Z">
              <w:r w:rsidRPr="00D32D2F">
                <w:rPr>
                  <w:sz w:val="20"/>
                  <w:szCs w:val="20"/>
                  <w:rPrChange w:id="100742" w:author="pete jones" w:date="2022-01-12T17:26:00Z">
                    <w:rPr/>
                  </w:rPrChange>
                </w:rPr>
                <w:t>3</w:t>
              </w:r>
            </w:ins>
          </w:p>
        </w:tc>
        <w:tc>
          <w:tcPr>
            <w:tcW w:w="1516" w:type="dxa"/>
            <w:noWrap/>
            <w:hideMark/>
            <w:tcPrChange w:id="100743" w:author="pete jones" w:date="2022-01-12T17:27:00Z">
              <w:tcPr>
                <w:tcW w:w="1516" w:type="dxa"/>
                <w:noWrap/>
                <w:hideMark/>
              </w:tcPr>
            </w:tcPrChange>
          </w:tcPr>
          <w:p w14:paraId="09E599F3" w14:textId="77777777" w:rsidR="00D32D2F" w:rsidRPr="00D32D2F" w:rsidRDefault="00D32D2F">
            <w:pPr>
              <w:spacing w:before="0" w:after="0" w:line="240" w:lineRule="auto"/>
              <w:jc w:val="left"/>
              <w:rPr>
                <w:ins w:id="100744" w:author="pete jones" w:date="2022-01-12T17:25:00Z"/>
                <w:sz w:val="20"/>
                <w:szCs w:val="20"/>
                <w:rPrChange w:id="100745" w:author="pete jones" w:date="2022-01-12T17:26:00Z">
                  <w:rPr>
                    <w:ins w:id="100746" w:author="pete jones" w:date="2022-01-12T17:25:00Z"/>
                  </w:rPr>
                </w:rPrChange>
              </w:rPr>
              <w:pPrChange w:id="100747" w:author="pete jones" w:date="2022-01-12T17:26:00Z">
                <w:pPr>
                  <w:jc w:val="left"/>
                </w:pPr>
              </w:pPrChange>
            </w:pPr>
            <w:ins w:id="100748" w:author="pete jones" w:date="2022-01-12T17:25:00Z">
              <w:r w:rsidRPr="00D32D2F">
                <w:rPr>
                  <w:sz w:val="20"/>
                  <w:szCs w:val="20"/>
                  <w:rPrChange w:id="100749" w:author="pete jones" w:date="2022-01-12T17:26:00Z">
                    <w:rPr/>
                  </w:rPrChange>
                </w:rPr>
                <w:t>ENGR1200</w:t>
              </w:r>
            </w:ins>
          </w:p>
        </w:tc>
        <w:tc>
          <w:tcPr>
            <w:tcW w:w="8744" w:type="dxa"/>
            <w:noWrap/>
            <w:hideMark/>
            <w:tcPrChange w:id="100750" w:author="pete jones" w:date="2022-01-12T17:27:00Z">
              <w:tcPr>
                <w:tcW w:w="8744" w:type="dxa"/>
                <w:noWrap/>
                <w:hideMark/>
              </w:tcPr>
            </w:tcPrChange>
          </w:tcPr>
          <w:p w14:paraId="484FAC3C" w14:textId="77777777" w:rsidR="00D32D2F" w:rsidRPr="00D32D2F" w:rsidRDefault="00D32D2F">
            <w:pPr>
              <w:spacing w:before="0" w:after="0" w:line="240" w:lineRule="auto"/>
              <w:jc w:val="left"/>
              <w:rPr>
                <w:ins w:id="100751" w:author="pete jones" w:date="2022-01-12T17:25:00Z"/>
                <w:sz w:val="20"/>
                <w:szCs w:val="20"/>
                <w:rPrChange w:id="100752" w:author="pete jones" w:date="2022-01-12T17:26:00Z">
                  <w:rPr>
                    <w:ins w:id="100753" w:author="pete jones" w:date="2022-01-12T17:25:00Z"/>
                  </w:rPr>
                </w:rPrChange>
              </w:rPr>
              <w:pPrChange w:id="100754" w:author="pete jones" w:date="2022-01-12T17:26:00Z">
                <w:pPr>
                  <w:jc w:val="left"/>
                </w:pPr>
              </w:pPrChange>
            </w:pPr>
            <w:ins w:id="100755" w:author="pete jones" w:date="2022-01-12T17:25:00Z">
              <w:r w:rsidRPr="00D32D2F">
                <w:rPr>
                  <w:sz w:val="20"/>
                  <w:szCs w:val="20"/>
                  <w:rPrChange w:id="100756" w:author="pete jones" w:date="2022-01-12T17:26:00Z">
                    <w:rPr/>
                  </w:rPrChange>
                </w:rPr>
                <w:t>Design Nature</w:t>
              </w:r>
            </w:ins>
          </w:p>
        </w:tc>
        <w:tc>
          <w:tcPr>
            <w:tcW w:w="616" w:type="dxa"/>
            <w:noWrap/>
            <w:vAlign w:val="center"/>
            <w:hideMark/>
            <w:tcPrChange w:id="100757" w:author="pete jones" w:date="2022-01-12T17:27:00Z">
              <w:tcPr>
                <w:tcW w:w="616" w:type="dxa"/>
                <w:noWrap/>
                <w:hideMark/>
              </w:tcPr>
            </w:tcPrChange>
          </w:tcPr>
          <w:p w14:paraId="338F530A" w14:textId="77777777" w:rsidR="00D32D2F" w:rsidRPr="00D32D2F" w:rsidRDefault="00D32D2F">
            <w:pPr>
              <w:spacing w:before="0" w:after="0" w:line="240" w:lineRule="auto"/>
              <w:jc w:val="center"/>
              <w:rPr>
                <w:ins w:id="100758" w:author="pete jones" w:date="2022-01-12T17:25:00Z"/>
                <w:sz w:val="20"/>
                <w:szCs w:val="20"/>
                <w:rPrChange w:id="100759" w:author="pete jones" w:date="2022-01-12T17:26:00Z">
                  <w:rPr>
                    <w:ins w:id="100760" w:author="pete jones" w:date="2022-01-12T17:25:00Z"/>
                  </w:rPr>
                </w:rPrChange>
              </w:rPr>
              <w:pPrChange w:id="100761" w:author="pete jones" w:date="2022-01-12T17:30:00Z">
                <w:pPr>
                  <w:jc w:val="left"/>
                </w:pPr>
              </w:pPrChange>
            </w:pPr>
            <w:ins w:id="100762" w:author="pete jones" w:date="2022-01-12T17:25:00Z">
              <w:r w:rsidRPr="00D32D2F">
                <w:rPr>
                  <w:sz w:val="20"/>
                  <w:szCs w:val="20"/>
                  <w:rPrChange w:id="100763" w:author="pete jones" w:date="2022-01-12T17:26:00Z">
                    <w:rPr/>
                  </w:rPrChange>
                </w:rPr>
                <w:t>x</w:t>
              </w:r>
            </w:ins>
          </w:p>
        </w:tc>
        <w:tc>
          <w:tcPr>
            <w:tcW w:w="616" w:type="dxa"/>
            <w:noWrap/>
            <w:vAlign w:val="center"/>
            <w:hideMark/>
            <w:tcPrChange w:id="100764" w:author="pete jones" w:date="2022-01-12T17:27:00Z">
              <w:tcPr>
                <w:tcW w:w="616" w:type="dxa"/>
                <w:noWrap/>
                <w:hideMark/>
              </w:tcPr>
            </w:tcPrChange>
          </w:tcPr>
          <w:p w14:paraId="1C7166EC" w14:textId="77777777" w:rsidR="00D32D2F" w:rsidRPr="00D32D2F" w:rsidRDefault="00D32D2F">
            <w:pPr>
              <w:spacing w:before="0" w:after="0" w:line="240" w:lineRule="auto"/>
              <w:jc w:val="center"/>
              <w:rPr>
                <w:ins w:id="100765" w:author="pete jones" w:date="2022-01-12T17:25:00Z"/>
                <w:sz w:val="20"/>
                <w:szCs w:val="20"/>
                <w:rPrChange w:id="100766" w:author="pete jones" w:date="2022-01-12T17:26:00Z">
                  <w:rPr>
                    <w:ins w:id="100767" w:author="pete jones" w:date="2022-01-12T17:25:00Z"/>
                  </w:rPr>
                </w:rPrChange>
              </w:rPr>
              <w:pPrChange w:id="100768" w:author="pete jones" w:date="2022-01-12T17:30:00Z">
                <w:pPr>
                  <w:jc w:val="left"/>
                </w:pPr>
              </w:pPrChange>
            </w:pPr>
            <w:ins w:id="100769" w:author="pete jones" w:date="2022-01-12T17:25:00Z">
              <w:r w:rsidRPr="00D32D2F">
                <w:rPr>
                  <w:sz w:val="20"/>
                  <w:szCs w:val="20"/>
                  <w:rPrChange w:id="100770" w:author="pete jones" w:date="2022-01-12T17:26:00Z">
                    <w:rPr/>
                  </w:rPrChange>
                </w:rPr>
                <w:t>3</w:t>
              </w:r>
            </w:ins>
          </w:p>
        </w:tc>
        <w:tc>
          <w:tcPr>
            <w:tcW w:w="616" w:type="dxa"/>
            <w:noWrap/>
            <w:vAlign w:val="center"/>
            <w:hideMark/>
            <w:tcPrChange w:id="100771" w:author="pete jones" w:date="2022-01-12T17:27:00Z">
              <w:tcPr>
                <w:tcW w:w="616" w:type="dxa"/>
                <w:noWrap/>
                <w:hideMark/>
              </w:tcPr>
            </w:tcPrChange>
          </w:tcPr>
          <w:p w14:paraId="45863FBB" w14:textId="77777777" w:rsidR="00D32D2F" w:rsidRPr="00D32D2F" w:rsidRDefault="00D32D2F">
            <w:pPr>
              <w:spacing w:before="0" w:after="0" w:line="240" w:lineRule="auto"/>
              <w:jc w:val="center"/>
              <w:rPr>
                <w:ins w:id="100772" w:author="pete jones" w:date="2022-01-12T17:25:00Z"/>
                <w:sz w:val="20"/>
                <w:szCs w:val="20"/>
                <w:rPrChange w:id="100773" w:author="pete jones" w:date="2022-01-12T17:26:00Z">
                  <w:rPr>
                    <w:ins w:id="100774" w:author="pete jones" w:date="2022-01-12T17:25:00Z"/>
                  </w:rPr>
                </w:rPrChange>
              </w:rPr>
              <w:pPrChange w:id="100775" w:author="pete jones" w:date="2022-01-12T17:30:00Z">
                <w:pPr>
                  <w:jc w:val="left"/>
                </w:pPr>
              </w:pPrChange>
            </w:pPr>
            <w:ins w:id="100776" w:author="pete jones" w:date="2022-01-12T17:25:00Z">
              <w:r w:rsidRPr="00D32D2F">
                <w:rPr>
                  <w:sz w:val="20"/>
                  <w:szCs w:val="20"/>
                  <w:rPrChange w:id="100777" w:author="pete jones" w:date="2022-01-12T17:26:00Z">
                    <w:rPr/>
                  </w:rPrChange>
                </w:rPr>
                <w:t>1</w:t>
              </w:r>
            </w:ins>
          </w:p>
        </w:tc>
        <w:tc>
          <w:tcPr>
            <w:tcW w:w="616" w:type="dxa"/>
            <w:noWrap/>
            <w:vAlign w:val="center"/>
            <w:hideMark/>
            <w:tcPrChange w:id="100778" w:author="pete jones" w:date="2022-01-12T17:27:00Z">
              <w:tcPr>
                <w:tcW w:w="616" w:type="dxa"/>
                <w:noWrap/>
                <w:hideMark/>
              </w:tcPr>
            </w:tcPrChange>
          </w:tcPr>
          <w:p w14:paraId="4A47B429" w14:textId="77777777" w:rsidR="00D32D2F" w:rsidRPr="00D32D2F" w:rsidRDefault="00D32D2F">
            <w:pPr>
              <w:spacing w:before="0" w:after="0" w:line="240" w:lineRule="auto"/>
              <w:jc w:val="center"/>
              <w:rPr>
                <w:ins w:id="100779" w:author="pete jones" w:date="2022-01-12T17:25:00Z"/>
                <w:sz w:val="20"/>
                <w:szCs w:val="20"/>
                <w:rPrChange w:id="100780" w:author="pete jones" w:date="2022-01-12T17:26:00Z">
                  <w:rPr>
                    <w:ins w:id="100781" w:author="pete jones" w:date="2022-01-12T17:25:00Z"/>
                  </w:rPr>
                </w:rPrChange>
              </w:rPr>
              <w:pPrChange w:id="100782" w:author="pete jones" w:date="2022-01-12T17:30:00Z">
                <w:pPr>
                  <w:jc w:val="left"/>
                </w:pPr>
              </w:pPrChange>
            </w:pPr>
            <w:ins w:id="100783" w:author="pete jones" w:date="2022-01-12T17:25:00Z">
              <w:r w:rsidRPr="00D32D2F">
                <w:rPr>
                  <w:sz w:val="20"/>
                  <w:szCs w:val="20"/>
                  <w:rPrChange w:id="100784" w:author="pete jones" w:date="2022-01-12T17:26:00Z">
                    <w:rPr/>
                  </w:rPrChange>
                </w:rPr>
                <w:t>1</w:t>
              </w:r>
            </w:ins>
          </w:p>
        </w:tc>
        <w:tc>
          <w:tcPr>
            <w:tcW w:w="616" w:type="dxa"/>
            <w:noWrap/>
            <w:vAlign w:val="center"/>
            <w:hideMark/>
            <w:tcPrChange w:id="100785" w:author="pete jones" w:date="2022-01-12T17:27:00Z">
              <w:tcPr>
                <w:tcW w:w="616" w:type="dxa"/>
                <w:noWrap/>
                <w:hideMark/>
              </w:tcPr>
            </w:tcPrChange>
          </w:tcPr>
          <w:p w14:paraId="3BD770D2" w14:textId="77777777" w:rsidR="00D32D2F" w:rsidRPr="00D32D2F" w:rsidRDefault="00D32D2F">
            <w:pPr>
              <w:spacing w:before="0" w:after="0" w:line="240" w:lineRule="auto"/>
              <w:jc w:val="center"/>
              <w:rPr>
                <w:ins w:id="100786" w:author="pete jones" w:date="2022-01-12T17:25:00Z"/>
                <w:sz w:val="20"/>
                <w:szCs w:val="20"/>
                <w:rPrChange w:id="100787" w:author="pete jones" w:date="2022-01-12T17:26:00Z">
                  <w:rPr>
                    <w:ins w:id="100788" w:author="pete jones" w:date="2022-01-12T17:25:00Z"/>
                  </w:rPr>
                </w:rPrChange>
              </w:rPr>
              <w:pPrChange w:id="100789" w:author="pete jones" w:date="2022-01-12T17:30:00Z">
                <w:pPr>
                  <w:jc w:val="left"/>
                </w:pPr>
              </w:pPrChange>
            </w:pPr>
            <w:ins w:id="100790" w:author="pete jones" w:date="2022-01-12T17:25:00Z">
              <w:r w:rsidRPr="00D32D2F">
                <w:rPr>
                  <w:sz w:val="20"/>
                  <w:szCs w:val="20"/>
                  <w:rPrChange w:id="100791" w:author="pete jones" w:date="2022-01-12T17:26:00Z">
                    <w:rPr/>
                  </w:rPrChange>
                </w:rPr>
                <w:t>4</w:t>
              </w:r>
            </w:ins>
          </w:p>
        </w:tc>
        <w:tc>
          <w:tcPr>
            <w:tcW w:w="616" w:type="dxa"/>
            <w:noWrap/>
            <w:vAlign w:val="center"/>
            <w:hideMark/>
            <w:tcPrChange w:id="100792" w:author="pete jones" w:date="2022-01-12T17:27:00Z">
              <w:tcPr>
                <w:tcW w:w="616" w:type="dxa"/>
                <w:noWrap/>
                <w:hideMark/>
              </w:tcPr>
            </w:tcPrChange>
          </w:tcPr>
          <w:p w14:paraId="530FFFA8" w14:textId="77777777" w:rsidR="00D32D2F" w:rsidRPr="00D32D2F" w:rsidRDefault="00D32D2F">
            <w:pPr>
              <w:spacing w:before="0" w:after="0" w:line="240" w:lineRule="auto"/>
              <w:jc w:val="center"/>
              <w:rPr>
                <w:ins w:id="100793" w:author="pete jones" w:date="2022-01-12T17:25:00Z"/>
                <w:sz w:val="20"/>
                <w:szCs w:val="20"/>
                <w:rPrChange w:id="100794" w:author="pete jones" w:date="2022-01-12T17:26:00Z">
                  <w:rPr>
                    <w:ins w:id="100795" w:author="pete jones" w:date="2022-01-12T17:25:00Z"/>
                  </w:rPr>
                </w:rPrChange>
              </w:rPr>
              <w:pPrChange w:id="100796" w:author="pete jones" w:date="2022-01-12T17:30:00Z">
                <w:pPr>
                  <w:jc w:val="left"/>
                </w:pPr>
              </w:pPrChange>
            </w:pPr>
            <w:ins w:id="100797" w:author="pete jones" w:date="2022-01-12T17:25:00Z">
              <w:r w:rsidRPr="00D32D2F">
                <w:rPr>
                  <w:sz w:val="20"/>
                  <w:szCs w:val="20"/>
                  <w:rPrChange w:id="100798" w:author="pete jones" w:date="2022-01-12T17:26:00Z">
                    <w:rPr/>
                  </w:rPrChange>
                </w:rPr>
                <w:t>6</w:t>
              </w:r>
            </w:ins>
          </w:p>
        </w:tc>
        <w:tc>
          <w:tcPr>
            <w:tcW w:w="616" w:type="dxa"/>
            <w:noWrap/>
            <w:vAlign w:val="center"/>
            <w:hideMark/>
            <w:tcPrChange w:id="100799" w:author="pete jones" w:date="2022-01-12T17:27:00Z">
              <w:tcPr>
                <w:tcW w:w="616" w:type="dxa"/>
                <w:noWrap/>
                <w:hideMark/>
              </w:tcPr>
            </w:tcPrChange>
          </w:tcPr>
          <w:p w14:paraId="27CFA1EE" w14:textId="77777777" w:rsidR="00D32D2F" w:rsidRPr="00D32D2F" w:rsidRDefault="00D32D2F">
            <w:pPr>
              <w:spacing w:before="0" w:after="0" w:line="240" w:lineRule="auto"/>
              <w:jc w:val="center"/>
              <w:rPr>
                <w:ins w:id="100800" w:author="pete jones" w:date="2022-01-12T17:25:00Z"/>
                <w:sz w:val="20"/>
                <w:szCs w:val="20"/>
                <w:rPrChange w:id="100801" w:author="pete jones" w:date="2022-01-12T17:26:00Z">
                  <w:rPr>
                    <w:ins w:id="100802" w:author="pete jones" w:date="2022-01-12T17:25:00Z"/>
                  </w:rPr>
                </w:rPrChange>
              </w:rPr>
              <w:pPrChange w:id="100803" w:author="pete jones" w:date="2022-01-12T17:30:00Z">
                <w:pPr>
                  <w:jc w:val="left"/>
                </w:pPr>
              </w:pPrChange>
            </w:pPr>
            <w:ins w:id="100804" w:author="pete jones" w:date="2022-01-12T17:25:00Z">
              <w:r w:rsidRPr="00D32D2F">
                <w:rPr>
                  <w:sz w:val="20"/>
                  <w:szCs w:val="20"/>
                  <w:rPrChange w:id="100805" w:author="pete jones" w:date="2022-01-12T17:26:00Z">
                    <w:rPr/>
                  </w:rPrChange>
                </w:rPr>
                <w:t>0</w:t>
              </w:r>
            </w:ins>
          </w:p>
        </w:tc>
        <w:tc>
          <w:tcPr>
            <w:tcW w:w="616" w:type="dxa"/>
            <w:noWrap/>
            <w:vAlign w:val="center"/>
            <w:hideMark/>
            <w:tcPrChange w:id="100806" w:author="pete jones" w:date="2022-01-12T17:27:00Z">
              <w:tcPr>
                <w:tcW w:w="616" w:type="dxa"/>
                <w:noWrap/>
                <w:hideMark/>
              </w:tcPr>
            </w:tcPrChange>
          </w:tcPr>
          <w:p w14:paraId="6383EF64" w14:textId="77777777" w:rsidR="00D32D2F" w:rsidRPr="00D32D2F" w:rsidRDefault="00D32D2F">
            <w:pPr>
              <w:spacing w:before="0" w:after="0" w:line="240" w:lineRule="auto"/>
              <w:jc w:val="center"/>
              <w:rPr>
                <w:ins w:id="100807" w:author="pete jones" w:date="2022-01-12T17:25:00Z"/>
                <w:sz w:val="20"/>
                <w:szCs w:val="20"/>
                <w:rPrChange w:id="100808" w:author="pete jones" w:date="2022-01-12T17:26:00Z">
                  <w:rPr>
                    <w:ins w:id="100809" w:author="pete jones" w:date="2022-01-12T17:25:00Z"/>
                  </w:rPr>
                </w:rPrChange>
              </w:rPr>
              <w:pPrChange w:id="100810" w:author="pete jones" w:date="2022-01-12T17:30:00Z">
                <w:pPr>
                  <w:jc w:val="left"/>
                </w:pPr>
              </w:pPrChange>
            </w:pPr>
            <w:ins w:id="100811" w:author="pete jones" w:date="2022-01-12T17:25:00Z">
              <w:r w:rsidRPr="00D32D2F">
                <w:rPr>
                  <w:sz w:val="20"/>
                  <w:szCs w:val="20"/>
                  <w:rPrChange w:id="100812" w:author="pete jones" w:date="2022-01-12T17:26:00Z">
                    <w:rPr/>
                  </w:rPrChange>
                </w:rPr>
                <w:t>6</w:t>
              </w:r>
            </w:ins>
          </w:p>
        </w:tc>
      </w:tr>
      <w:tr w:rsidR="00D32D2F" w:rsidRPr="00D32D2F" w14:paraId="2C76AE16" w14:textId="77777777" w:rsidTr="00D32D2F">
        <w:trPr>
          <w:trHeight w:val="300"/>
          <w:ins w:id="100813" w:author="pete jones" w:date="2022-01-12T17:25:00Z"/>
          <w:trPrChange w:id="100814" w:author="pete jones" w:date="2022-01-12T17:27:00Z">
            <w:trPr>
              <w:trHeight w:val="300"/>
            </w:trPr>
          </w:trPrChange>
        </w:trPr>
        <w:tc>
          <w:tcPr>
            <w:tcW w:w="868" w:type="dxa"/>
            <w:noWrap/>
            <w:hideMark/>
            <w:tcPrChange w:id="100815" w:author="pete jones" w:date="2022-01-12T17:27:00Z">
              <w:tcPr>
                <w:tcW w:w="868" w:type="dxa"/>
                <w:noWrap/>
                <w:hideMark/>
              </w:tcPr>
            </w:tcPrChange>
          </w:tcPr>
          <w:p w14:paraId="73258F76" w14:textId="77777777" w:rsidR="00D32D2F" w:rsidRPr="00D32D2F" w:rsidRDefault="00D32D2F">
            <w:pPr>
              <w:spacing w:before="0" w:after="0" w:line="240" w:lineRule="auto"/>
              <w:jc w:val="left"/>
              <w:rPr>
                <w:ins w:id="100816" w:author="pete jones" w:date="2022-01-12T17:25:00Z"/>
                <w:sz w:val="20"/>
                <w:szCs w:val="20"/>
                <w:rPrChange w:id="100817" w:author="pete jones" w:date="2022-01-12T17:26:00Z">
                  <w:rPr>
                    <w:ins w:id="100818" w:author="pete jones" w:date="2022-01-12T17:25:00Z"/>
                  </w:rPr>
                </w:rPrChange>
              </w:rPr>
              <w:pPrChange w:id="100819" w:author="pete jones" w:date="2022-01-12T17:26:00Z">
                <w:pPr>
                  <w:jc w:val="left"/>
                </w:pPr>
              </w:pPrChange>
            </w:pPr>
            <w:ins w:id="100820" w:author="pete jones" w:date="2022-01-12T17:25:00Z">
              <w:r w:rsidRPr="00D32D2F">
                <w:rPr>
                  <w:sz w:val="20"/>
                  <w:szCs w:val="20"/>
                  <w:rPrChange w:id="100821" w:author="pete jones" w:date="2022-01-12T17:26:00Z">
                    <w:rPr/>
                  </w:rPrChange>
                </w:rPr>
                <w:t>4</w:t>
              </w:r>
            </w:ins>
          </w:p>
        </w:tc>
        <w:tc>
          <w:tcPr>
            <w:tcW w:w="1516" w:type="dxa"/>
            <w:noWrap/>
            <w:hideMark/>
            <w:tcPrChange w:id="100822" w:author="pete jones" w:date="2022-01-12T17:27:00Z">
              <w:tcPr>
                <w:tcW w:w="1516" w:type="dxa"/>
                <w:noWrap/>
                <w:hideMark/>
              </w:tcPr>
            </w:tcPrChange>
          </w:tcPr>
          <w:p w14:paraId="02FD89A6" w14:textId="77777777" w:rsidR="00D32D2F" w:rsidRPr="00D32D2F" w:rsidRDefault="00D32D2F">
            <w:pPr>
              <w:spacing w:before="0" w:after="0" w:line="240" w:lineRule="auto"/>
              <w:jc w:val="left"/>
              <w:rPr>
                <w:ins w:id="100823" w:author="pete jones" w:date="2022-01-12T17:25:00Z"/>
                <w:sz w:val="20"/>
                <w:szCs w:val="20"/>
                <w:rPrChange w:id="100824" w:author="pete jones" w:date="2022-01-12T17:26:00Z">
                  <w:rPr>
                    <w:ins w:id="100825" w:author="pete jones" w:date="2022-01-12T17:25:00Z"/>
                  </w:rPr>
                </w:rPrChange>
              </w:rPr>
              <w:pPrChange w:id="100826" w:author="pete jones" w:date="2022-01-12T17:26:00Z">
                <w:pPr>
                  <w:jc w:val="left"/>
                </w:pPr>
              </w:pPrChange>
            </w:pPr>
            <w:ins w:id="100827" w:author="pete jones" w:date="2022-01-12T17:25:00Z">
              <w:r w:rsidRPr="00D32D2F">
                <w:rPr>
                  <w:sz w:val="20"/>
                  <w:szCs w:val="20"/>
                  <w:rPrChange w:id="100828" w:author="pete jones" w:date="2022-01-12T17:26:00Z">
                    <w:rPr/>
                  </w:rPrChange>
                </w:rPr>
                <w:t>ENGR1330</w:t>
              </w:r>
            </w:ins>
          </w:p>
        </w:tc>
        <w:tc>
          <w:tcPr>
            <w:tcW w:w="8744" w:type="dxa"/>
            <w:noWrap/>
            <w:hideMark/>
            <w:tcPrChange w:id="100829" w:author="pete jones" w:date="2022-01-12T17:27:00Z">
              <w:tcPr>
                <w:tcW w:w="8744" w:type="dxa"/>
                <w:noWrap/>
                <w:hideMark/>
              </w:tcPr>
            </w:tcPrChange>
          </w:tcPr>
          <w:p w14:paraId="53964872" w14:textId="77777777" w:rsidR="00D32D2F" w:rsidRPr="00D32D2F" w:rsidRDefault="00D32D2F">
            <w:pPr>
              <w:spacing w:before="0" w:after="0" w:line="240" w:lineRule="auto"/>
              <w:jc w:val="left"/>
              <w:rPr>
                <w:ins w:id="100830" w:author="pete jones" w:date="2022-01-12T17:25:00Z"/>
                <w:sz w:val="20"/>
                <w:szCs w:val="20"/>
                <w:rPrChange w:id="100831" w:author="pete jones" w:date="2022-01-12T17:26:00Z">
                  <w:rPr>
                    <w:ins w:id="100832" w:author="pete jones" w:date="2022-01-12T17:25:00Z"/>
                  </w:rPr>
                </w:rPrChange>
              </w:rPr>
              <w:pPrChange w:id="100833" w:author="pete jones" w:date="2022-01-12T17:26:00Z">
                <w:pPr>
                  <w:jc w:val="left"/>
                </w:pPr>
              </w:pPrChange>
            </w:pPr>
            <w:ins w:id="100834" w:author="pete jones" w:date="2022-01-12T17:25:00Z">
              <w:r w:rsidRPr="00D32D2F">
                <w:rPr>
                  <w:sz w:val="20"/>
                  <w:szCs w:val="20"/>
                  <w:rPrChange w:id="100835" w:author="pete jones" w:date="2022-01-12T17:26:00Z">
                    <w:rPr/>
                  </w:rPrChange>
                </w:rPr>
                <w:t>Fundamentals of Machine Shop Operations</w:t>
              </w:r>
            </w:ins>
          </w:p>
        </w:tc>
        <w:tc>
          <w:tcPr>
            <w:tcW w:w="616" w:type="dxa"/>
            <w:noWrap/>
            <w:vAlign w:val="center"/>
            <w:hideMark/>
            <w:tcPrChange w:id="100836" w:author="pete jones" w:date="2022-01-12T17:27:00Z">
              <w:tcPr>
                <w:tcW w:w="616" w:type="dxa"/>
                <w:noWrap/>
                <w:hideMark/>
              </w:tcPr>
            </w:tcPrChange>
          </w:tcPr>
          <w:p w14:paraId="47661E86" w14:textId="77777777" w:rsidR="00D32D2F" w:rsidRPr="00D32D2F" w:rsidRDefault="00D32D2F">
            <w:pPr>
              <w:spacing w:before="0" w:after="0" w:line="240" w:lineRule="auto"/>
              <w:jc w:val="center"/>
              <w:rPr>
                <w:ins w:id="100837" w:author="pete jones" w:date="2022-01-12T17:25:00Z"/>
                <w:sz w:val="20"/>
                <w:szCs w:val="20"/>
                <w:rPrChange w:id="100838" w:author="pete jones" w:date="2022-01-12T17:26:00Z">
                  <w:rPr>
                    <w:ins w:id="100839" w:author="pete jones" w:date="2022-01-12T17:25:00Z"/>
                  </w:rPr>
                </w:rPrChange>
              </w:rPr>
              <w:pPrChange w:id="100840" w:author="pete jones" w:date="2022-01-12T17:30:00Z">
                <w:pPr>
                  <w:jc w:val="left"/>
                </w:pPr>
              </w:pPrChange>
            </w:pPr>
            <w:ins w:id="100841" w:author="pete jones" w:date="2022-01-12T17:25:00Z">
              <w:r w:rsidRPr="00D32D2F">
                <w:rPr>
                  <w:sz w:val="20"/>
                  <w:szCs w:val="20"/>
                  <w:rPrChange w:id="100842" w:author="pete jones" w:date="2022-01-12T17:26:00Z">
                    <w:rPr/>
                  </w:rPrChange>
                </w:rPr>
                <w:t>x</w:t>
              </w:r>
            </w:ins>
          </w:p>
        </w:tc>
        <w:tc>
          <w:tcPr>
            <w:tcW w:w="616" w:type="dxa"/>
            <w:noWrap/>
            <w:vAlign w:val="center"/>
            <w:hideMark/>
            <w:tcPrChange w:id="100843" w:author="pete jones" w:date="2022-01-12T17:27:00Z">
              <w:tcPr>
                <w:tcW w:w="616" w:type="dxa"/>
                <w:noWrap/>
                <w:hideMark/>
              </w:tcPr>
            </w:tcPrChange>
          </w:tcPr>
          <w:p w14:paraId="33ADD4BF" w14:textId="77777777" w:rsidR="00D32D2F" w:rsidRPr="00D32D2F" w:rsidRDefault="00D32D2F">
            <w:pPr>
              <w:spacing w:before="0" w:after="0" w:line="240" w:lineRule="auto"/>
              <w:jc w:val="center"/>
              <w:rPr>
                <w:ins w:id="100844" w:author="pete jones" w:date="2022-01-12T17:25:00Z"/>
                <w:sz w:val="20"/>
                <w:szCs w:val="20"/>
                <w:rPrChange w:id="100845" w:author="pete jones" w:date="2022-01-12T17:26:00Z">
                  <w:rPr>
                    <w:ins w:id="100846" w:author="pete jones" w:date="2022-01-12T17:25:00Z"/>
                  </w:rPr>
                </w:rPrChange>
              </w:rPr>
              <w:pPrChange w:id="100847" w:author="pete jones" w:date="2022-01-12T17:30:00Z">
                <w:pPr>
                  <w:jc w:val="left"/>
                </w:pPr>
              </w:pPrChange>
            </w:pPr>
            <w:ins w:id="100848" w:author="pete jones" w:date="2022-01-12T17:25:00Z">
              <w:r w:rsidRPr="00D32D2F">
                <w:rPr>
                  <w:sz w:val="20"/>
                  <w:szCs w:val="20"/>
                  <w:rPrChange w:id="100849" w:author="pete jones" w:date="2022-01-12T17:26:00Z">
                    <w:rPr/>
                  </w:rPrChange>
                </w:rPr>
                <w:t>3</w:t>
              </w:r>
            </w:ins>
          </w:p>
        </w:tc>
        <w:tc>
          <w:tcPr>
            <w:tcW w:w="616" w:type="dxa"/>
            <w:noWrap/>
            <w:vAlign w:val="center"/>
            <w:hideMark/>
            <w:tcPrChange w:id="100850" w:author="pete jones" w:date="2022-01-12T17:27:00Z">
              <w:tcPr>
                <w:tcW w:w="616" w:type="dxa"/>
                <w:noWrap/>
                <w:hideMark/>
              </w:tcPr>
            </w:tcPrChange>
          </w:tcPr>
          <w:p w14:paraId="2EC7639A" w14:textId="77777777" w:rsidR="00D32D2F" w:rsidRPr="00D32D2F" w:rsidRDefault="00D32D2F">
            <w:pPr>
              <w:spacing w:before="0" w:after="0" w:line="240" w:lineRule="auto"/>
              <w:jc w:val="center"/>
              <w:rPr>
                <w:ins w:id="100851" w:author="pete jones" w:date="2022-01-12T17:25:00Z"/>
                <w:sz w:val="20"/>
                <w:szCs w:val="20"/>
                <w:rPrChange w:id="100852" w:author="pete jones" w:date="2022-01-12T17:26:00Z">
                  <w:rPr>
                    <w:ins w:id="100853" w:author="pete jones" w:date="2022-01-12T17:25:00Z"/>
                  </w:rPr>
                </w:rPrChange>
              </w:rPr>
              <w:pPrChange w:id="100854" w:author="pete jones" w:date="2022-01-12T17:30:00Z">
                <w:pPr>
                  <w:jc w:val="left"/>
                </w:pPr>
              </w:pPrChange>
            </w:pPr>
            <w:ins w:id="100855" w:author="pete jones" w:date="2022-01-12T17:25:00Z">
              <w:r w:rsidRPr="00D32D2F">
                <w:rPr>
                  <w:sz w:val="20"/>
                  <w:szCs w:val="20"/>
                  <w:rPrChange w:id="100856" w:author="pete jones" w:date="2022-01-12T17:26:00Z">
                    <w:rPr/>
                  </w:rPrChange>
                </w:rPr>
                <w:t>2</w:t>
              </w:r>
            </w:ins>
          </w:p>
        </w:tc>
        <w:tc>
          <w:tcPr>
            <w:tcW w:w="616" w:type="dxa"/>
            <w:noWrap/>
            <w:vAlign w:val="center"/>
            <w:hideMark/>
            <w:tcPrChange w:id="100857" w:author="pete jones" w:date="2022-01-12T17:27:00Z">
              <w:tcPr>
                <w:tcW w:w="616" w:type="dxa"/>
                <w:noWrap/>
                <w:hideMark/>
              </w:tcPr>
            </w:tcPrChange>
          </w:tcPr>
          <w:p w14:paraId="3244D7F9" w14:textId="77777777" w:rsidR="00D32D2F" w:rsidRPr="00D32D2F" w:rsidRDefault="00D32D2F">
            <w:pPr>
              <w:spacing w:before="0" w:after="0" w:line="240" w:lineRule="auto"/>
              <w:jc w:val="center"/>
              <w:rPr>
                <w:ins w:id="100858" w:author="pete jones" w:date="2022-01-12T17:25:00Z"/>
                <w:sz w:val="20"/>
                <w:szCs w:val="20"/>
                <w:rPrChange w:id="100859" w:author="pete jones" w:date="2022-01-12T17:26:00Z">
                  <w:rPr>
                    <w:ins w:id="100860" w:author="pete jones" w:date="2022-01-12T17:25:00Z"/>
                  </w:rPr>
                </w:rPrChange>
              </w:rPr>
              <w:pPrChange w:id="100861" w:author="pete jones" w:date="2022-01-12T17:30:00Z">
                <w:pPr>
                  <w:jc w:val="left"/>
                </w:pPr>
              </w:pPrChange>
            </w:pPr>
            <w:ins w:id="100862" w:author="pete jones" w:date="2022-01-12T17:25:00Z">
              <w:r w:rsidRPr="00D32D2F">
                <w:rPr>
                  <w:sz w:val="20"/>
                  <w:szCs w:val="20"/>
                  <w:rPrChange w:id="100863" w:author="pete jones" w:date="2022-01-12T17:26:00Z">
                    <w:rPr/>
                  </w:rPrChange>
                </w:rPr>
                <w:t>1</w:t>
              </w:r>
            </w:ins>
          </w:p>
        </w:tc>
        <w:tc>
          <w:tcPr>
            <w:tcW w:w="616" w:type="dxa"/>
            <w:noWrap/>
            <w:vAlign w:val="center"/>
            <w:hideMark/>
            <w:tcPrChange w:id="100864" w:author="pete jones" w:date="2022-01-12T17:27:00Z">
              <w:tcPr>
                <w:tcW w:w="616" w:type="dxa"/>
                <w:noWrap/>
                <w:hideMark/>
              </w:tcPr>
            </w:tcPrChange>
          </w:tcPr>
          <w:p w14:paraId="161E3ACF" w14:textId="77777777" w:rsidR="00D32D2F" w:rsidRPr="00D32D2F" w:rsidRDefault="00D32D2F">
            <w:pPr>
              <w:spacing w:before="0" w:after="0" w:line="240" w:lineRule="auto"/>
              <w:jc w:val="center"/>
              <w:rPr>
                <w:ins w:id="100865" w:author="pete jones" w:date="2022-01-12T17:25:00Z"/>
                <w:sz w:val="20"/>
                <w:szCs w:val="20"/>
                <w:rPrChange w:id="100866" w:author="pete jones" w:date="2022-01-12T17:26:00Z">
                  <w:rPr>
                    <w:ins w:id="100867" w:author="pete jones" w:date="2022-01-12T17:25:00Z"/>
                  </w:rPr>
                </w:rPrChange>
              </w:rPr>
              <w:pPrChange w:id="100868" w:author="pete jones" w:date="2022-01-12T17:30:00Z">
                <w:pPr>
                  <w:jc w:val="left"/>
                </w:pPr>
              </w:pPrChange>
            </w:pPr>
            <w:ins w:id="100869" w:author="pete jones" w:date="2022-01-12T17:25:00Z">
              <w:r w:rsidRPr="00D32D2F">
                <w:rPr>
                  <w:sz w:val="20"/>
                  <w:szCs w:val="20"/>
                  <w:rPrChange w:id="100870" w:author="pete jones" w:date="2022-01-12T17:26:00Z">
                    <w:rPr/>
                  </w:rPrChange>
                </w:rPr>
                <w:t>4</w:t>
              </w:r>
            </w:ins>
          </w:p>
        </w:tc>
        <w:tc>
          <w:tcPr>
            <w:tcW w:w="616" w:type="dxa"/>
            <w:noWrap/>
            <w:vAlign w:val="center"/>
            <w:hideMark/>
            <w:tcPrChange w:id="100871" w:author="pete jones" w:date="2022-01-12T17:27:00Z">
              <w:tcPr>
                <w:tcW w:w="616" w:type="dxa"/>
                <w:noWrap/>
                <w:hideMark/>
              </w:tcPr>
            </w:tcPrChange>
          </w:tcPr>
          <w:p w14:paraId="20C2D864" w14:textId="77777777" w:rsidR="00D32D2F" w:rsidRPr="00D32D2F" w:rsidRDefault="00D32D2F">
            <w:pPr>
              <w:spacing w:before="0" w:after="0" w:line="240" w:lineRule="auto"/>
              <w:jc w:val="center"/>
              <w:rPr>
                <w:ins w:id="100872" w:author="pete jones" w:date="2022-01-12T17:25:00Z"/>
                <w:sz w:val="20"/>
                <w:szCs w:val="20"/>
                <w:rPrChange w:id="100873" w:author="pete jones" w:date="2022-01-12T17:26:00Z">
                  <w:rPr>
                    <w:ins w:id="100874" w:author="pete jones" w:date="2022-01-12T17:25:00Z"/>
                  </w:rPr>
                </w:rPrChange>
              </w:rPr>
              <w:pPrChange w:id="100875" w:author="pete jones" w:date="2022-01-12T17:30:00Z">
                <w:pPr>
                  <w:jc w:val="left"/>
                </w:pPr>
              </w:pPrChange>
            </w:pPr>
            <w:ins w:id="100876" w:author="pete jones" w:date="2022-01-12T17:25:00Z">
              <w:r w:rsidRPr="00D32D2F">
                <w:rPr>
                  <w:sz w:val="20"/>
                  <w:szCs w:val="20"/>
                  <w:rPrChange w:id="100877" w:author="pete jones" w:date="2022-01-12T17:26:00Z">
                    <w:rPr/>
                  </w:rPrChange>
                </w:rPr>
                <w:t>4</w:t>
              </w:r>
            </w:ins>
          </w:p>
        </w:tc>
        <w:tc>
          <w:tcPr>
            <w:tcW w:w="616" w:type="dxa"/>
            <w:noWrap/>
            <w:vAlign w:val="center"/>
            <w:hideMark/>
            <w:tcPrChange w:id="100878" w:author="pete jones" w:date="2022-01-12T17:27:00Z">
              <w:tcPr>
                <w:tcW w:w="616" w:type="dxa"/>
                <w:noWrap/>
                <w:hideMark/>
              </w:tcPr>
            </w:tcPrChange>
          </w:tcPr>
          <w:p w14:paraId="6DF428DA" w14:textId="77777777" w:rsidR="00D32D2F" w:rsidRPr="00D32D2F" w:rsidRDefault="00D32D2F">
            <w:pPr>
              <w:spacing w:before="0" w:after="0" w:line="240" w:lineRule="auto"/>
              <w:jc w:val="center"/>
              <w:rPr>
                <w:ins w:id="100879" w:author="pete jones" w:date="2022-01-12T17:25:00Z"/>
                <w:sz w:val="20"/>
                <w:szCs w:val="20"/>
                <w:rPrChange w:id="100880" w:author="pete jones" w:date="2022-01-12T17:26:00Z">
                  <w:rPr>
                    <w:ins w:id="100881" w:author="pete jones" w:date="2022-01-12T17:25:00Z"/>
                  </w:rPr>
                </w:rPrChange>
              </w:rPr>
              <w:pPrChange w:id="100882" w:author="pete jones" w:date="2022-01-12T17:30:00Z">
                <w:pPr>
                  <w:jc w:val="left"/>
                </w:pPr>
              </w:pPrChange>
            </w:pPr>
            <w:ins w:id="100883" w:author="pete jones" w:date="2022-01-12T17:25:00Z">
              <w:r w:rsidRPr="00D32D2F">
                <w:rPr>
                  <w:sz w:val="20"/>
                  <w:szCs w:val="20"/>
                  <w:rPrChange w:id="100884" w:author="pete jones" w:date="2022-01-12T17:26:00Z">
                    <w:rPr/>
                  </w:rPrChange>
                </w:rPr>
                <w:t>4</w:t>
              </w:r>
            </w:ins>
          </w:p>
        </w:tc>
        <w:tc>
          <w:tcPr>
            <w:tcW w:w="616" w:type="dxa"/>
            <w:noWrap/>
            <w:vAlign w:val="center"/>
            <w:hideMark/>
            <w:tcPrChange w:id="100885" w:author="pete jones" w:date="2022-01-12T17:27:00Z">
              <w:tcPr>
                <w:tcW w:w="616" w:type="dxa"/>
                <w:noWrap/>
                <w:hideMark/>
              </w:tcPr>
            </w:tcPrChange>
          </w:tcPr>
          <w:p w14:paraId="4AD019B2" w14:textId="77777777" w:rsidR="00D32D2F" w:rsidRPr="00D32D2F" w:rsidRDefault="00D32D2F">
            <w:pPr>
              <w:spacing w:before="0" w:after="0" w:line="240" w:lineRule="auto"/>
              <w:jc w:val="center"/>
              <w:rPr>
                <w:ins w:id="100886" w:author="pete jones" w:date="2022-01-12T17:25:00Z"/>
                <w:sz w:val="20"/>
                <w:szCs w:val="20"/>
                <w:rPrChange w:id="100887" w:author="pete jones" w:date="2022-01-12T17:26:00Z">
                  <w:rPr>
                    <w:ins w:id="100888" w:author="pete jones" w:date="2022-01-12T17:25:00Z"/>
                  </w:rPr>
                </w:rPrChange>
              </w:rPr>
              <w:pPrChange w:id="100889" w:author="pete jones" w:date="2022-01-12T17:30:00Z">
                <w:pPr>
                  <w:jc w:val="left"/>
                </w:pPr>
              </w:pPrChange>
            </w:pPr>
            <w:ins w:id="100890" w:author="pete jones" w:date="2022-01-12T17:25:00Z">
              <w:r w:rsidRPr="00D32D2F">
                <w:rPr>
                  <w:sz w:val="20"/>
                  <w:szCs w:val="20"/>
                  <w:rPrChange w:id="100891" w:author="pete jones" w:date="2022-01-12T17:26:00Z">
                    <w:rPr/>
                  </w:rPrChange>
                </w:rPr>
                <w:t>4</w:t>
              </w:r>
            </w:ins>
          </w:p>
        </w:tc>
      </w:tr>
      <w:tr w:rsidR="00D32D2F" w:rsidRPr="00D32D2F" w14:paraId="4649582B" w14:textId="77777777" w:rsidTr="00D32D2F">
        <w:trPr>
          <w:trHeight w:val="300"/>
          <w:ins w:id="100892" w:author="pete jones" w:date="2022-01-12T17:25:00Z"/>
          <w:trPrChange w:id="100893" w:author="pete jones" w:date="2022-01-12T17:27:00Z">
            <w:trPr>
              <w:trHeight w:val="300"/>
            </w:trPr>
          </w:trPrChange>
        </w:trPr>
        <w:tc>
          <w:tcPr>
            <w:tcW w:w="868" w:type="dxa"/>
            <w:noWrap/>
            <w:hideMark/>
            <w:tcPrChange w:id="100894" w:author="pete jones" w:date="2022-01-12T17:27:00Z">
              <w:tcPr>
                <w:tcW w:w="868" w:type="dxa"/>
                <w:noWrap/>
                <w:hideMark/>
              </w:tcPr>
            </w:tcPrChange>
          </w:tcPr>
          <w:p w14:paraId="60015576" w14:textId="77777777" w:rsidR="00D32D2F" w:rsidRPr="00D32D2F" w:rsidRDefault="00D32D2F">
            <w:pPr>
              <w:spacing w:before="0" w:after="0" w:line="240" w:lineRule="auto"/>
              <w:jc w:val="left"/>
              <w:rPr>
                <w:ins w:id="100895" w:author="pete jones" w:date="2022-01-12T17:25:00Z"/>
                <w:sz w:val="20"/>
                <w:szCs w:val="20"/>
                <w:rPrChange w:id="100896" w:author="pete jones" w:date="2022-01-12T17:26:00Z">
                  <w:rPr>
                    <w:ins w:id="100897" w:author="pete jones" w:date="2022-01-12T17:25:00Z"/>
                  </w:rPr>
                </w:rPrChange>
              </w:rPr>
              <w:pPrChange w:id="100898" w:author="pete jones" w:date="2022-01-12T17:26:00Z">
                <w:pPr>
                  <w:jc w:val="left"/>
                </w:pPr>
              </w:pPrChange>
            </w:pPr>
            <w:ins w:id="100899" w:author="pete jones" w:date="2022-01-12T17:25:00Z">
              <w:r w:rsidRPr="00D32D2F">
                <w:rPr>
                  <w:sz w:val="20"/>
                  <w:szCs w:val="20"/>
                  <w:rPrChange w:id="100900" w:author="pete jones" w:date="2022-01-12T17:26:00Z">
                    <w:rPr/>
                  </w:rPrChange>
                </w:rPr>
                <w:t>5</w:t>
              </w:r>
            </w:ins>
          </w:p>
        </w:tc>
        <w:tc>
          <w:tcPr>
            <w:tcW w:w="1516" w:type="dxa"/>
            <w:noWrap/>
            <w:hideMark/>
            <w:tcPrChange w:id="100901" w:author="pete jones" w:date="2022-01-12T17:27:00Z">
              <w:tcPr>
                <w:tcW w:w="1516" w:type="dxa"/>
                <w:noWrap/>
                <w:hideMark/>
              </w:tcPr>
            </w:tcPrChange>
          </w:tcPr>
          <w:p w14:paraId="2E38770B" w14:textId="77777777" w:rsidR="00D32D2F" w:rsidRPr="00D32D2F" w:rsidRDefault="00D32D2F">
            <w:pPr>
              <w:spacing w:before="0" w:after="0" w:line="240" w:lineRule="auto"/>
              <w:jc w:val="left"/>
              <w:rPr>
                <w:ins w:id="100902" w:author="pete jones" w:date="2022-01-12T17:25:00Z"/>
                <w:sz w:val="20"/>
                <w:szCs w:val="20"/>
                <w:rPrChange w:id="100903" w:author="pete jones" w:date="2022-01-12T17:26:00Z">
                  <w:rPr>
                    <w:ins w:id="100904" w:author="pete jones" w:date="2022-01-12T17:25:00Z"/>
                  </w:rPr>
                </w:rPrChange>
              </w:rPr>
              <w:pPrChange w:id="100905" w:author="pete jones" w:date="2022-01-12T17:26:00Z">
                <w:pPr>
                  <w:jc w:val="left"/>
                </w:pPr>
              </w:pPrChange>
            </w:pPr>
            <w:ins w:id="100906" w:author="pete jones" w:date="2022-01-12T17:25:00Z">
              <w:r w:rsidRPr="00D32D2F">
                <w:rPr>
                  <w:sz w:val="20"/>
                  <w:szCs w:val="20"/>
                  <w:rPrChange w:id="100907" w:author="pete jones" w:date="2022-01-12T17:26:00Z">
                    <w:rPr/>
                  </w:rPrChange>
                </w:rPr>
                <w:t>ENGR2110</w:t>
              </w:r>
            </w:ins>
          </w:p>
        </w:tc>
        <w:tc>
          <w:tcPr>
            <w:tcW w:w="8744" w:type="dxa"/>
            <w:noWrap/>
            <w:hideMark/>
            <w:tcPrChange w:id="100908" w:author="pete jones" w:date="2022-01-12T17:27:00Z">
              <w:tcPr>
                <w:tcW w:w="8744" w:type="dxa"/>
                <w:noWrap/>
                <w:hideMark/>
              </w:tcPr>
            </w:tcPrChange>
          </w:tcPr>
          <w:p w14:paraId="473BBF68" w14:textId="77777777" w:rsidR="00D32D2F" w:rsidRPr="00D32D2F" w:rsidRDefault="00D32D2F">
            <w:pPr>
              <w:spacing w:before="0" w:after="0" w:line="240" w:lineRule="auto"/>
              <w:jc w:val="left"/>
              <w:rPr>
                <w:ins w:id="100909" w:author="pete jones" w:date="2022-01-12T17:25:00Z"/>
                <w:sz w:val="20"/>
                <w:szCs w:val="20"/>
                <w:rPrChange w:id="100910" w:author="pete jones" w:date="2022-01-12T17:26:00Z">
                  <w:rPr>
                    <w:ins w:id="100911" w:author="pete jones" w:date="2022-01-12T17:25:00Z"/>
                  </w:rPr>
                </w:rPrChange>
              </w:rPr>
              <w:pPrChange w:id="100912" w:author="pete jones" w:date="2022-01-12T17:26:00Z">
                <w:pPr>
                  <w:jc w:val="left"/>
                </w:pPr>
              </w:pPrChange>
            </w:pPr>
            <w:ins w:id="100913" w:author="pete jones" w:date="2022-01-12T17:25:00Z">
              <w:r w:rsidRPr="00D32D2F">
                <w:rPr>
                  <w:sz w:val="20"/>
                  <w:szCs w:val="20"/>
                  <w:rPrChange w:id="100914" w:author="pete jones" w:date="2022-01-12T17:26:00Z">
                    <w:rPr/>
                  </w:rPrChange>
                </w:rPr>
                <w:t>Principles of Integrated Engineering</w:t>
              </w:r>
            </w:ins>
          </w:p>
        </w:tc>
        <w:tc>
          <w:tcPr>
            <w:tcW w:w="616" w:type="dxa"/>
            <w:noWrap/>
            <w:vAlign w:val="center"/>
            <w:hideMark/>
            <w:tcPrChange w:id="100915" w:author="pete jones" w:date="2022-01-12T17:27:00Z">
              <w:tcPr>
                <w:tcW w:w="616" w:type="dxa"/>
                <w:noWrap/>
                <w:hideMark/>
              </w:tcPr>
            </w:tcPrChange>
          </w:tcPr>
          <w:p w14:paraId="5A2ACD86" w14:textId="77777777" w:rsidR="00D32D2F" w:rsidRPr="00D32D2F" w:rsidRDefault="00D32D2F">
            <w:pPr>
              <w:spacing w:before="0" w:after="0" w:line="240" w:lineRule="auto"/>
              <w:jc w:val="center"/>
              <w:rPr>
                <w:ins w:id="100916" w:author="pete jones" w:date="2022-01-12T17:25:00Z"/>
                <w:sz w:val="20"/>
                <w:szCs w:val="20"/>
                <w:rPrChange w:id="100917" w:author="pete jones" w:date="2022-01-12T17:26:00Z">
                  <w:rPr>
                    <w:ins w:id="100918" w:author="pete jones" w:date="2022-01-12T17:25:00Z"/>
                  </w:rPr>
                </w:rPrChange>
              </w:rPr>
              <w:pPrChange w:id="100919" w:author="pete jones" w:date="2022-01-12T17:30:00Z">
                <w:pPr>
                  <w:jc w:val="left"/>
                </w:pPr>
              </w:pPrChange>
            </w:pPr>
            <w:ins w:id="100920" w:author="pete jones" w:date="2022-01-12T17:25:00Z">
              <w:r w:rsidRPr="00D32D2F">
                <w:rPr>
                  <w:sz w:val="20"/>
                  <w:szCs w:val="20"/>
                  <w:rPrChange w:id="100921" w:author="pete jones" w:date="2022-01-12T17:26:00Z">
                    <w:rPr/>
                  </w:rPrChange>
                </w:rPr>
                <w:t>x</w:t>
              </w:r>
            </w:ins>
          </w:p>
        </w:tc>
        <w:tc>
          <w:tcPr>
            <w:tcW w:w="616" w:type="dxa"/>
            <w:noWrap/>
            <w:vAlign w:val="center"/>
            <w:hideMark/>
            <w:tcPrChange w:id="100922" w:author="pete jones" w:date="2022-01-12T17:27:00Z">
              <w:tcPr>
                <w:tcW w:w="616" w:type="dxa"/>
                <w:noWrap/>
                <w:hideMark/>
              </w:tcPr>
            </w:tcPrChange>
          </w:tcPr>
          <w:p w14:paraId="371B783B" w14:textId="77777777" w:rsidR="00D32D2F" w:rsidRPr="00D32D2F" w:rsidRDefault="00D32D2F">
            <w:pPr>
              <w:spacing w:before="0" w:after="0" w:line="240" w:lineRule="auto"/>
              <w:jc w:val="center"/>
              <w:rPr>
                <w:ins w:id="100923" w:author="pete jones" w:date="2022-01-12T17:25:00Z"/>
                <w:sz w:val="20"/>
                <w:szCs w:val="20"/>
                <w:rPrChange w:id="100924" w:author="pete jones" w:date="2022-01-12T17:26:00Z">
                  <w:rPr>
                    <w:ins w:id="100925" w:author="pete jones" w:date="2022-01-12T17:25:00Z"/>
                  </w:rPr>
                </w:rPrChange>
              </w:rPr>
              <w:pPrChange w:id="100926" w:author="pete jones" w:date="2022-01-12T17:30:00Z">
                <w:pPr>
                  <w:jc w:val="left"/>
                </w:pPr>
              </w:pPrChange>
            </w:pPr>
            <w:ins w:id="100927" w:author="pete jones" w:date="2022-01-12T17:25:00Z">
              <w:r w:rsidRPr="00D32D2F">
                <w:rPr>
                  <w:sz w:val="20"/>
                  <w:szCs w:val="20"/>
                  <w:rPrChange w:id="100928" w:author="pete jones" w:date="2022-01-12T17:26:00Z">
                    <w:rPr/>
                  </w:rPrChange>
                </w:rPr>
                <w:t>3</w:t>
              </w:r>
            </w:ins>
          </w:p>
        </w:tc>
        <w:tc>
          <w:tcPr>
            <w:tcW w:w="616" w:type="dxa"/>
            <w:noWrap/>
            <w:vAlign w:val="center"/>
            <w:hideMark/>
            <w:tcPrChange w:id="100929" w:author="pete jones" w:date="2022-01-12T17:27:00Z">
              <w:tcPr>
                <w:tcW w:w="616" w:type="dxa"/>
                <w:noWrap/>
                <w:hideMark/>
              </w:tcPr>
            </w:tcPrChange>
          </w:tcPr>
          <w:p w14:paraId="33E02E26" w14:textId="77777777" w:rsidR="00D32D2F" w:rsidRPr="00D32D2F" w:rsidRDefault="00D32D2F">
            <w:pPr>
              <w:spacing w:before="0" w:after="0" w:line="240" w:lineRule="auto"/>
              <w:jc w:val="center"/>
              <w:rPr>
                <w:ins w:id="100930" w:author="pete jones" w:date="2022-01-12T17:25:00Z"/>
                <w:sz w:val="20"/>
                <w:szCs w:val="20"/>
                <w:rPrChange w:id="100931" w:author="pete jones" w:date="2022-01-12T17:26:00Z">
                  <w:rPr>
                    <w:ins w:id="100932" w:author="pete jones" w:date="2022-01-12T17:25:00Z"/>
                  </w:rPr>
                </w:rPrChange>
              </w:rPr>
              <w:pPrChange w:id="100933" w:author="pete jones" w:date="2022-01-12T17:30:00Z">
                <w:pPr>
                  <w:jc w:val="left"/>
                </w:pPr>
              </w:pPrChange>
            </w:pPr>
            <w:ins w:id="100934" w:author="pete jones" w:date="2022-01-12T17:25:00Z">
              <w:r w:rsidRPr="00D32D2F">
                <w:rPr>
                  <w:sz w:val="20"/>
                  <w:szCs w:val="20"/>
                  <w:rPrChange w:id="100935" w:author="pete jones" w:date="2022-01-12T17:26:00Z">
                    <w:rPr/>
                  </w:rPrChange>
                </w:rPr>
                <w:t>3</w:t>
              </w:r>
            </w:ins>
          </w:p>
        </w:tc>
        <w:tc>
          <w:tcPr>
            <w:tcW w:w="616" w:type="dxa"/>
            <w:noWrap/>
            <w:vAlign w:val="center"/>
            <w:hideMark/>
            <w:tcPrChange w:id="100936" w:author="pete jones" w:date="2022-01-12T17:27:00Z">
              <w:tcPr>
                <w:tcW w:w="616" w:type="dxa"/>
                <w:noWrap/>
                <w:hideMark/>
              </w:tcPr>
            </w:tcPrChange>
          </w:tcPr>
          <w:p w14:paraId="3A5742EB" w14:textId="77777777" w:rsidR="00D32D2F" w:rsidRPr="00D32D2F" w:rsidRDefault="00D32D2F">
            <w:pPr>
              <w:spacing w:before="0" w:after="0" w:line="240" w:lineRule="auto"/>
              <w:jc w:val="center"/>
              <w:rPr>
                <w:ins w:id="100937" w:author="pete jones" w:date="2022-01-12T17:25:00Z"/>
                <w:sz w:val="20"/>
                <w:szCs w:val="20"/>
                <w:rPrChange w:id="100938" w:author="pete jones" w:date="2022-01-12T17:26:00Z">
                  <w:rPr>
                    <w:ins w:id="100939" w:author="pete jones" w:date="2022-01-12T17:25:00Z"/>
                  </w:rPr>
                </w:rPrChange>
              </w:rPr>
              <w:pPrChange w:id="100940" w:author="pete jones" w:date="2022-01-12T17:30:00Z">
                <w:pPr>
                  <w:jc w:val="left"/>
                </w:pPr>
              </w:pPrChange>
            </w:pPr>
            <w:ins w:id="100941" w:author="pete jones" w:date="2022-01-12T17:25:00Z">
              <w:r w:rsidRPr="00D32D2F">
                <w:rPr>
                  <w:sz w:val="20"/>
                  <w:szCs w:val="20"/>
                  <w:rPrChange w:id="100942" w:author="pete jones" w:date="2022-01-12T17:26:00Z">
                    <w:rPr/>
                  </w:rPrChange>
                </w:rPr>
                <w:t>2</w:t>
              </w:r>
            </w:ins>
          </w:p>
        </w:tc>
        <w:tc>
          <w:tcPr>
            <w:tcW w:w="616" w:type="dxa"/>
            <w:noWrap/>
            <w:vAlign w:val="center"/>
            <w:hideMark/>
            <w:tcPrChange w:id="100943" w:author="pete jones" w:date="2022-01-12T17:27:00Z">
              <w:tcPr>
                <w:tcW w:w="616" w:type="dxa"/>
                <w:noWrap/>
                <w:hideMark/>
              </w:tcPr>
            </w:tcPrChange>
          </w:tcPr>
          <w:p w14:paraId="40AF066A" w14:textId="77777777" w:rsidR="00D32D2F" w:rsidRPr="00D32D2F" w:rsidRDefault="00D32D2F">
            <w:pPr>
              <w:spacing w:before="0" w:after="0" w:line="240" w:lineRule="auto"/>
              <w:jc w:val="center"/>
              <w:rPr>
                <w:ins w:id="100944" w:author="pete jones" w:date="2022-01-12T17:25:00Z"/>
                <w:sz w:val="20"/>
                <w:szCs w:val="20"/>
                <w:rPrChange w:id="100945" w:author="pete jones" w:date="2022-01-12T17:26:00Z">
                  <w:rPr>
                    <w:ins w:id="100946" w:author="pete jones" w:date="2022-01-12T17:25:00Z"/>
                  </w:rPr>
                </w:rPrChange>
              </w:rPr>
              <w:pPrChange w:id="100947" w:author="pete jones" w:date="2022-01-12T17:30:00Z">
                <w:pPr>
                  <w:jc w:val="left"/>
                </w:pPr>
              </w:pPrChange>
            </w:pPr>
            <w:ins w:id="100948" w:author="pete jones" w:date="2022-01-12T17:25:00Z">
              <w:r w:rsidRPr="00D32D2F">
                <w:rPr>
                  <w:sz w:val="20"/>
                  <w:szCs w:val="20"/>
                  <w:rPrChange w:id="100949" w:author="pete jones" w:date="2022-01-12T17:26:00Z">
                    <w:rPr/>
                  </w:rPrChange>
                </w:rPr>
                <w:t>4</w:t>
              </w:r>
            </w:ins>
          </w:p>
        </w:tc>
        <w:tc>
          <w:tcPr>
            <w:tcW w:w="616" w:type="dxa"/>
            <w:noWrap/>
            <w:vAlign w:val="center"/>
            <w:hideMark/>
            <w:tcPrChange w:id="100950" w:author="pete jones" w:date="2022-01-12T17:27:00Z">
              <w:tcPr>
                <w:tcW w:w="616" w:type="dxa"/>
                <w:noWrap/>
                <w:hideMark/>
              </w:tcPr>
            </w:tcPrChange>
          </w:tcPr>
          <w:p w14:paraId="1595F092" w14:textId="77777777" w:rsidR="00D32D2F" w:rsidRPr="00D32D2F" w:rsidRDefault="00D32D2F">
            <w:pPr>
              <w:spacing w:before="0" w:after="0" w:line="240" w:lineRule="auto"/>
              <w:jc w:val="center"/>
              <w:rPr>
                <w:ins w:id="100951" w:author="pete jones" w:date="2022-01-12T17:25:00Z"/>
                <w:sz w:val="20"/>
                <w:szCs w:val="20"/>
                <w:rPrChange w:id="100952" w:author="pete jones" w:date="2022-01-12T17:26:00Z">
                  <w:rPr>
                    <w:ins w:id="100953" w:author="pete jones" w:date="2022-01-12T17:25:00Z"/>
                  </w:rPr>
                </w:rPrChange>
              </w:rPr>
              <w:pPrChange w:id="100954" w:author="pete jones" w:date="2022-01-12T17:30:00Z">
                <w:pPr>
                  <w:jc w:val="left"/>
                </w:pPr>
              </w:pPrChange>
            </w:pPr>
            <w:ins w:id="100955" w:author="pete jones" w:date="2022-01-12T17:25:00Z">
              <w:r w:rsidRPr="00D32D2F">
                <w:rPr>
                  <w:sz w:val="20"/>
                  <w:szCs w:val="20"/>
                  <w:rPrChange w:id="100956" w:author="pete jones" w:date="2022-01-12T17:26:00Z">
                    <w:rPr/>
                  </w:rPrChange>
                </w:rPr>
                <w:t>4</w:t>
              </w:r>
            </w:ins>
          </w:p>
        </w:tc>
        <w:tc>
          <w:tcPr>
            <w:tcW w:w="616" w:type="dxa"/>
            <w:noWrap/>
            <w:vAlign w:val="center"/>
            <w:hideMark/>
            <w:tcPrChange w:id="100957" w:author="pete jones" w:date="2022-01-12T17:27:00Z">
              <w:tcPr>
                <w:tcW w:w="616" w:type="dxa"/>
                <w:noWrap/>
                <w:hideMark/>
              </w:tcPr>
            </w:tcPrChange>
          </w:tcPr>
          <w:p w14:paraId="343ABF45" w14:textId="77777777" w:rsidR="00D32D2F" w:rsidRPr="00D32D2F" w:rsidRDefault="00D32D2F">
            <w:pPr>
              <w:spacing w:before="0" w:after="0" w:line="240" w:lineRule="auto"/>
              <w:jc w:val="center"/>
              <w:rPr>
                <w:ins w:id="100958" w:author="pete jones" w:date="2022-01-12T17:25:00Z"/>
                <w:sz w:val="20"/>
                <w:szCs w:val="20"/>
                <w:rPrChange w:id="100959" w:author="pete jones" w:date="2022-01-12T17:26:00Z">
                  <w:rPr>
                    <w:ins w:id="100960" w:author="pete jones" w:date="2022-01-12T17:25:00Z"/>
                  </w:rPr>
                </w:rPrChange>
              </w:rPr>
              <w:pPrChange w:id="100961" w:author="pete jones" w:date="2022-01-12T17:30:00Z">
                <w:pPr>
                  <w:jc w:val="left"/>
                </w:pPr>
              </w:pPrChange>
            </w:pPr>
            <w:ins w:id="100962" w:author="pete jones" w:date="2022-01-12T17:25:00Z">
              <w:r w:rsidRPr="00D32D2F">
                <w:rPr>
                  <w:sz w:val="20"/>
                  <w:szCs w:val="20"/>
                  <w:rPrChange w:id="100963" w:author="pete jones" w:date="2022-01-12T17:26:00Z">
                    <w:rPr/>
                  </w:rPrChange>
                </w:rPr>
                <w:t>4</w:t>
              </w:r>
            </w:ins>
          </w:p>
        </w:tc>
        <w:tc>
          <w:tcPr>
            <w:tcW w:w="616" w:type="dxa"/>
            <w:noWrap/>
            <w:vAlign w:val="center"/>
            <w:hideMark/>
            <w:tcPrChange w:id="100964" w:author="pete jones" w:date="2022-01-12T17:27:00Z">
              <w:tcPr>
                <w:tcW w:w="616" w:type="dxa"/>
                <w:noWrap/>
                <w:hideMark/>
              </w:tcPr>
            </w:tcPrChange>
          </w:tcPr>
          <w:p w14:paraId="4CC896AD" w14:textId="77777777" w:rsidR="00D32D2F" w:rsidRPr="00D32D2F" w:rsidRDefault="00D32D2F">
            <w:pPr>
              <w:spacing w:before="0" w:after="0" w:line="240" w:lineRule="auto"/>
              <w:jc w:val="center"/>
              <w:rPr>
                <w:ins w:id="100965" w:author="pete jones" w:date="2022-01-12T17:25:00Z"/>
                <w:sz w:val="20"/>
                <w:szCs w:val="20"/>
                <w:rPrChange w:id="100966" w:author="pete jones" w:date="2022-01-12T17:26:00Z">
                  <w:rPr>
                    <w:ins w:id="100967" w:author="pete jones" w:date="2022-01-12T17:25:00Z"/>
                  </w:rPr>
                </w:rPrChange>
              </w:rPr>
              <w:pPrChange w:id="100968" w:author="pete jones" w:date="2022-01-12T17:30:00Z">
                <w:pPr>
                  <w:jc w:val="left"/>
                </w:pPr>
              </w:pPrChange>
            </w:pPr>
            <w:ins w:id="100969" w:author="pete jones" w:date="2022-01-12T17:25:00Z">
              <w:r w:rsidRPr="00D32D2F">
                <w:rPr>
                  <w:sz w:val="20"/>
                  <w:szCs w:val="20"/>
                  <w:rPrChange w:id="100970" w:author="pete jones" w:date="2022-01-12T17:26:00Z">
                    <w:rPr/>
                  </w:rPrChange>
                </w:rPr>
                <w:t>4</w:t>
              </w:r>
            </w:ins>
          </w:p>
        </w:tc>
      </w:tr>
      <w:tr w:rsidR="00D32D2F" w:rsidRPr="00D32D2F" w14:paraId="48867E0E" w14:textId="77777777" w:rsidTr="00D32D2F">
        <w:trPr>
          <w:trHeight w:val="300"/>
          <w:ins w:id="100971" w:author="pete jones" w:date="2022-01-12T17:25:00Z"/>
          <w:trPrChange w:id="100972" w:author="pete jones" w:date="2022-01-12T17:27:00Z">
            <w:trPr>
              <w:trHeight w:val="300"/>
            </w:trPr>
          </w:trPrChange>
        </w:trPr>
        <w:tc>
          <w:tcPr>
            <w:tcW w:w="868" w:type="dxa"/>
            <w:noWrap/>
            <w:hideMark/>
            <w:tcPrChange w:id="100973" w:author="pete jones" w:date="2022-01-12T17:27:00Z">
              <w:tcPr>
                <w:tcW w:w="868" w:type="dxa"/>
                <w:noWrap/>
                <w:hideMark/>
              </w:tcPr>
            </w:tcPrChange>
          </w:tcPr>
          <w:p w14:paraId="06C843FD" w14:textId="77777777" w:rsidR="00D32D2F" w:rsidRPr="00D32D2F" w:rsidRDefault="00D32D2F">
            <w:pPr>
              <w:spacing w:before="0" w:after="0" w:line="240" w:lineRule="auto"/>
              <w:jc w:val="left"/>
              <w:rPr>
                <w:ins w:id="100974" w:author="pete jones" w:date="2022-01-12T17:25:00Z"/>
                <w:sz w:val="20"/>
                <w:szCs w:val="20"/>
                <w:rPrChange w:id="100975" w:author="pete jones" w:date="2022-01-12T17:26:00Z">
                  <w:rPr>
                    <w:ins w:id="100976" w:author="pete jones" w:date="2022-01-12T17:25:00Z"/>
                  </w:rPr>
                </w:rPrChange>
              </w:rPr>
              <w:pPrChange w:id="100977" w:author="pete jones" w:date="2022-01-12T17:26:00Z">
                <w:pPr>
                  <w:jc w:val="left"/>
                </w:pPr>
              </w:pPrChange>
            </w:pPr>
            <w:ins w:id="100978" w:author="pete jones" w:date="2022-01-12T17:25:00Z">
              <w:r w:rsidRPr="00D32D2F">
                <w:rPr>
                  <w:sz w:val="20"/>
                  <w:szCs w:val="20"/>
                  <w:rPrChange w:id="100979" w:author="pete jones" w:date="2022-01-12T17:26:00Z">
                    <w:rPr/>
                  </w:rPrChange>
                </w:rPr>
                <w:t>6</w:t>
              </w:r>
            </w:ins>
          </w:p>
        </w:tc>
        <w:tc>
          <w:tcPr>
            <w:tcW w:w="1516" w:type="dxa"/>
            <w:noWrap/>
            <w:hideMark/>
            <w:tcPrChange w:id="100980" w:author="pete jones" w:date="2022-01-12T17:27:00Z">
              <w:tcPr>
                <w:tcW w:w="1516" w:type="dxa"/>
                <w:noWrap/>
                <w:hideMark/>
              </w:tcPr>
            </w:tcPrChange>
          </w:tcPr>
          <w:p w14:paraId="4BE4F6A2" w14:textId="77777777" w:rsidR="00D32D2F" w:rsidRPr="00D32D2F" w:rsidRDefault="00D32D2F">
            <w:pPr>
              <w:spacing w:before="0" w:after="0" w:line="240" w:lineRule="auto"/>
              <w:jc w:val="left"/>
              <w:rPr>
                <w:ins w:id="100981" w:author="pete jones" w:date="2022-01-12T17:25:00Z"/>
                <w:sz w:val="20"/>
                <w:szCs w:val="20"/>
                <w:rPrChange w:id="100982" w:author="pete jones" w:date="2022-01-12T17:26:00Z">
                  <w:rPr>
                    <w:ins w:id="100983" w:author="pete jones" w:date="2022-01-12T17:25:00Z"/>
                  </w:rPr>
                </w:rPrChange>
              </w:rPr>
              <w:pPrChange w:id="100984" w:author="pete jones" w:date="2022-01-12T17:26:00Z">
                <w:pPr>
                  <w:jc w:val="left"/>
                </w:pPr>
              </w:pPrChange>
            </w:pPr>
            <w:ins w:id="100985" w:author="pete jones" w:date="2022-01-12T17:25:00Z">
              <w:r w:rsidRPr="00D32D2F">
                <w:rPr>
                  <w:sz w:val="20"/>
                  <w:szCs w:val="20"/>
                  <w:rPrChange w:id="100986" w:author="pete jones" w:date="2022-01-12T17:26:00Z">
                    <w:rPr/>
                  </w:rPrChange>
                </w:rPr>
                <w:t>ENGR2141</w:t>
              </w:r>
            </w:ins>
          </w:p>
        </w:tc>
        <w:tc>
          <w:tcPr>
            <w:tcW w:w="8744" w:type="dxa"/>
            <w:noWrap/>
            <w:hideMark/>
            <w:tcPrChange w:id="100987" w:author="pete jones" w:date="2022-01-12T17:27:00Z">
              <w:tcPr>
                <w:tcW w:w="8744" w:type="dxa"/>
                <w:noWrap/>
                <w:hideMark/>
              </w:tcPr>
            </w:tcPrChange>
          </w:tcPr>
          <w:p w14:paraId="29D687C2" w14:textId="77777777" w:rsidR="00D32D2F" w:rsidRPr="00D32D2F" w:rsidRDefault="00D32D2F">
            <w:pPr>
              <w:spacing w:before="0" w:after="0" w:line="240" w:lineRule="auto"/>
              <w:jc w:val="left"/>
              <w:rPr>
                <w:ins w:id="100988" w:author="pete jones" w:date="2022-01-12T17:25:00Z"/>
                <w:sz w:val="20"/>
                <w:szCs w:val="20"/>
                <w:rPrChange w:id="100989" w:author="pete jones" w:date="2022-01-12T17:26:00Z">
                  <w:rPr>
                    <w:ins w:id="100990" w:author="pete jones" w:date="2022-01-12T17:25:00Z"/>
                  </w:rPr>
                </w:rPrChange>
              </w:rPr>
              <w:pPrChange w:id="100991" w:author="pete jones" w:date="2022-01-12T17:26:00Z">
                <w:pPr>
                  <w:jc w:val="left"/>
                </w:pPr>
              </w:pPrChange>
            </w:pPr>
            <w:ins w:id="100992" w:author="pete jones" w:date="2022-01-12T17:25:00Z">
              <w:r w:rsidRPr="00D32D2F">
                <w:rPr>
                  <w:sz w:val="20"/>
                  <w:szCs w:val="20"/>
                  <w:rPrChange w:id="100993" w:author="pete jones" w:date="2022-01-12T17:26:00Z">
                    <w:rPr/>
                  </w:rPrChange>
                </w:rPr>
                <w:t>Engineering for Humanity</w:t>
              </w:r>
            </w:ins>
          </w:p>
        </w:tc>
        <w:tc>
          <w:tcPr>
            <w:tcW w:w="616" w:type="dxa"/>
            <w:noWrap/>
            <w:vAlign w:val="center"/>
            <w:hideMark/>
            <w:tcPrChange w:id="100994" w:author="pete jones" w:date="2022-01-12T17:27:00Z">
              <w:tcPr>
                <w:tcW w:w="616" w:type="dxa"/>
                <w:noWrap/>
                <w:hideMark/>
              </w:tcPr>
            </w:tcPrChange>
          </w:tcPr>
          <w:p w14:paraId="2622EE53" w14:textId="43F65BA2" w:rsidR="00D32D2F" w:rsidRPr="00D32D2F" w:rsidRDefault="00D32D2F">
            <w:pPr>
              <w:spacing w:before="0" w:after="0" w:line="240" w:lineRule="auto"/>
              <w:jc w:val="center"/>
              <w:rPr>
                <w:ins w:id="100995" w:author="pete jones" w:date="2022-01-12T17:25:00Z"/>
                <w:sz w:val="20"/>
                <w:szCs w:val="20"/>
                <w:rPrChange w:id="100996" w:author="pete jones" w:date="2022-01-12T17:26:00Z">
                  <w:rPr>
                    <w:ins w:id="100997" w:author="pete jones" w:date="2022-01-12T17:25:00Z"/>
                  </w:rPr>
                </w:rPrChange>
              </w:rPr>
              <w:pPrChange w:id="100998" w:author="pete jones" w:date="2022-01-12T17:30:00Z">
                <w:pPr>
                  <w:jc w:val="left"/>
                </w:pPr>
              </w:pPrChange>
            </w:pPr>
          </w:p>
        </w:tc>
        <w:tc>
          <w:tcPr>
            <w:tcW w:w="616" w:type="dxa"/>
            <w:noWrap/>
            <w:vAlign w:val="center"/>
            <w:hideMark/>
            <w:tcPrChange w:id="100999" w:author="pete jones" w:date="2022-01-12T17:27:00Z">
              <w:tcPr>
                <w:tcW w:w="616" w:type="dxa"/>
                <w:noWrap/>
                <w:hideMark/>
              </w:tcPr>
            </w:tcPrChange>
          </w:tcPr>
          <w:p w14:paraId="251DBF9E" w14:textId="77777777" w:rsidR="00D32D2F" w:rsidRPr="00D32D2F" w:rsidRDefault="00D32D2F">
            <w:pPr>
              <w:spacing w:before="0" w:after="0" w:line="240" w:lineRule="auto"/>
              <w:jc w:val="center"/>
              <w:rPr>
                <w:ins w:id="101000" w:author="pete jones" w:date="2022-01-12T17:25:00Z"/>
                <w:sz w:val="20"/>
                <w:szCs w:val="20"/>
                <w:rPrChange w:id="101001" w:author="pete jones" w:date="2022-01-12T17:26:00Z">
                  <w:rPr>
                    <w:ins w:id="101002" w:author="pete jones" w:date="2022-01-12T17:25:00Z"/>
                  </w:rPr>
                </w:rPrChange>
              </w:rPr>
              <w:pPrChange w:id="101003" w:author="pete jones" w:date="2022-01-12T17:30:00Z">
                <w:pPr>
                  <w:jc w:val="left"/>
                </w:pPr>
              </w:pPrChange>
            </w:pPr>
            <w:ins w:id="101004" w:author="pete jones" w:date="2022-01-12T17:25:00Z">
              <w:r w:rsidRPr="00D32D2F">
                <w:rPr>
                  <w:sz w:val="20"/>
                  <w:szCs w:val="20"/>
                  <w:rPrChange w:id="101005" w:author="pete jones" w:date="2022-01-12T17:26:00Z">
                    <w:rPr/>
                  </w:rPrChange>
                </w:rPr>
                <w:t>3</w:t>
              </w:r>
            </w:ins>
          </w:p>
        </w:tc>
        <w:tc>
          <w:tcPr>
            <w:tcW w:w="616" w:type="dxa"/>
            <w:noWrap/>
            <w:vAlign w:val="center"/>
            <w:hideMark/>
            <w:tcPrChange w:id="101006" w:author="pete jones" w:date="2022-01-12T17:27:00Z">
              <w:tcPr>
                <w:tcW w:w="616" w:type="dxa"/>
                <w:noWrap/>
                <w:hideMark/>
              </w:tcPr>
            </w:tcPrChange>
          </w:tcPr>
          <w:p w14:paraId="014CE599" w14:textId="77777777" w:rsidR="00D32D2F" w:rsidRPr="00D32D2F" w:rsidRDefault="00D32D2F">
            <w:pPr>
              <w:spacing w:before="0" w:after="0" w:line="240" w:lineRule="auto"/>
              <w:jc w:val="center"/>
              <w:rPr>
                <w:ins w:id="101007" w:author="pete jones" w:date="2022-01-12T17:25:00Z"/>
                <w:sz w:val="20"/>
                <w:szCs w:val="20"/>
                <w:rPrChange w:id="101008" w:author="pete jones" w:date="2022-01-12T17:26:00Z">
                  <w:rPr>
                    <w:ins w:id="101009" w:author="pete jones" w:date="2022-01-12T17:25:00Z"/>
                  </w:rPr>
                </w:rPrChange>
              </w:rPr>
              <w:pPrChange w:id="101010" w:author="pete jones" w:date="2022-01-12T17:30:00Z">
                <w:pPr>
                  <w:jc w:val="left"/>
                </w:pPr>
              </w:pPrChange>
            </w:pPr>
          </w:p>
        </w:tc>
        <w:tc>
          <w:tcPr>
            <w:tcW w:w="616" w:type="dxa"/>
            <w:noWrap/>
            <w:vAlign w:val="center"/>
            <w:hideMark/>
            <w:tcPrChange w:id="101011" w:author="pete jones" w:date="2022-01-12T17:27:00Z">
              <w:tcPr>
                <w:tcW w:w="616" w:type="dxa"/>
                <w:noWrap/>
                <w:hideMark/>
              </w:tcPr>
            </w:tcPrChange>
          </w:tcPr>
          <w:p w14:paraId="7E10BFD9" w14:textId="77777777" w:rsidR="00D32D2F" w:rsidRPr="00D32D2F" w:rsidRDefault="00D32D2F">
            <w:pPr>
              <w:spacing w:before="0" w:after="0" w:line="240" w:lineRule="auto"/>
              <w:jc w:val="center"/>
              <w:rPr>
                <w:ins w:id="101012" w:author="pete jones" w:date="2022-01-12T17:25:00Z"/>
                <w:sz w:val="20"/>
                <w:szCs w:val="20"/>
                <w:rPrChange w:id="101013" w:author="pete jones" w:date="2022-01-12T17:26:00Z">
                  <w:rPr>
                    <w:ins w:id="101014" w:author="pete jones" w:date="2022-01-12T17:25:00Z"/>
                  </w:rPr>
                </w:rPrChange>
              </w:rPr>
              <w:pPrChange w:id="101015" w:author="pete jones" w:date="2022-01-12T17:30:00Z">
                <w:pPr>
                  <w:jc w:val="left"/>
                </w:pPr>
              </w:pPrChange>
            </w:pPr>
            <w:ins w:id="101016" w:author="pete jones" w:date="2022-01-12T17:25:00Z">
              <w:r w:rsidRPr="00D32D2F">
                <w:rPr>
                  <w:sz w:val="20"/>
                  <w:szCs w:val="20"/>
                  <w:rPrChange w:id="101017" w:author="pete jones" w:date="2022-01-12T17:26:00Z">
                    <w:rPr/>
                  </w:rPrChange>
                </w:rPr>
                <w:t>2</w:t>
              </w:r>
            </w:ins>
          </w:p>
        </w:tc>
        <w:tc>
          <w:tcPr>
            <w:tcW w:w="616" w:type="dxa"/>
            <w:noWrap/>
            <w:vAlign w:val="center"/>
            <w:hideMark/>
            <w:tcPrChange w:id="101018" w:author="pete jones" w:date="2022-01-12T17:27:00Z">
              <w:tcPr>
                <w:tcW w:w="616" w:type="dxa"/>
                <w:noWrap/>
                <w:hideMark/>
              </w:tcPr>
            </w:tcPrChange>
          </w:tcPr>
          <w:p w14:paraId="639CDA8C" w14:textId="77777777" w:rsidR="00D32D2F" w:rsidRPr="00D32D2F" w:rsidRDefault="00D32D2F">
            <w:pPr>
              <w:spacing w:before="0" w:after="0" w:line="240" w:lineRule="auto"/>
              <w:jc w:val="center"/>
              <w:rPr>
                <w:ins w:id="101019" w:author="pete jones" w:date="2022-01-12T17:25:00Z"/>
                <w:sz w:val="20"/>
                <w:szCs w:val="20"/>
                <w:rPrChange w:id="101020" w:author="pete jones" w:date="2022-01-12T17:26:00Z">
                  <w:rPr>
                    <w:ins w:id="101021" w:author="pete jones" w:date="2022-01-12T17:25:00Z"/>
                  </w:rPr>
                </w:rPrChange>
              </w:rPr>
              <w:pPrChange w:id="101022" w:author="pete jones" w:date="2022-01-12T17:30:00Z">
                <w:pPr>
                  <w:jc w:val="left"/>
                </w:pPr>
              </w:pPrChange>
            </w:pPr>
            <w:ins w:id="101023" w:author="pete jones" w:date="2022-01-12T17:25:00Z">
              <w:r w:rsidRPr="00D32D2F">
                <w:rPr>
                  <w:sz w:val="20"/>
                  <w:szCs w:val="20"/>
                  <w:rPrChange w:id="101024" w:author="pete jones" w:date="2022-01-12T17:26:00Z">
                    <w:rPr/>
                  </w:rPrChange>
                </w:rPr>
                <w:t>2</w:t>
              </w:r>
            </w:ins>
          </w:p>
        </w:tc>
        <w:tc>
          <w:tcPr>
            <w:tcW w:w="616" w:type="dxa"/>
            <w:noWrap/>
            <w:vAlign w:val="center"/>
            <w:hideMark/>
            <w:tcPrChange w:id="101025" w:author="pete jones" w:date="2022-01-12T17:27:00Z">
              <w:tcPr>
                <w:tcW w:w="616" w:type="dxa"/>
                <w:noWrap/>
                <w:hideMark/>
              </w:tcPr>
            </w:tcPrChange>
          </w:tcPr>
          <w:p w14:paraId="137915D6" w14:textId="77777777" w:rsidR="00D32D2F" w:rsidRPr="00D32D2F" w:rsidRDefault="00D32D2F">
            <w:pPr>
              <w:spacing w:before="0" w:after="0" w:line="240" w:lineRule="auto"/>
              <w:jc w:val="center"/>
              <w:rPr>
                <w:ins w:id="101026" w:author="pete jones" w:date="2022-01-12T17:25:00Z"/>
                <w:sz w:val="20"/>
                <w:szCs w:val="20"/>
                <w:rPrChange w:id="101027" w:author="pete jones" w:date="2022-01-12T17:26:00Z">
                  <w:rPr>
                    <w:ins w:id="101028" w:author="pete jones" w:date="2022-01-12T17:25:00Z"/>
                  </w:rPr>
                </w:rPrChange>
              </w:rPr>
              <w:pPrChange w:id="101029" w:author="pete jones" w:date="2022-01-12T17:30:00Z">
                <w:pPr>
                  <w:jc w:val="left"/>
                </w:pPr>
              </w:pPrChange>
            </w:pPr>
            <w:ins w:id="101030" w:author="pete jones" w:date="2022-01-12T17:25:00Z">
              <w:r w:rsidRPr="00D32D2F">
                <w:rPr>
                  <w:sz w:val="20"/>
                  <w:szCs w:val="20"/>
                  <w:rPrChange w:id="101031" w:author="pete jones" w:date="2022-01-12T17:26:00Z">
                    <w:rPr/>
                  </w:rPrChange>
                </w:rPr>
                <w:t>6</w:t>
              </w:r>
            </w:ins>
          </w:p>
        </w:tc>
        <w:tc>
          <w:tcPr>
            <w:tcW w:w="616" w:type="dxa"/>
            <w:noWrap/>
            <w:vAlign w:val="center"/>
            <w:hideMark/>
            <w:tcPrChange w:id="101032" w:author="pete jones" w:date="2022-01-12T17:27:00Z">
              <w:tcPr>
                <w:tcW w:w="616" w:type="dxa"/>
                <w:noWrap/>
                <w:hideMark/>
              </w:tcPr>
            </w:tcPrChange>
          </w:tcPr>
          <w:p w14:paraId="27477894" w14:textId="77777777" w:rsidR="00D32D2F" w:rsidRPr="00D32D2F" w:rsidRDefault="00D32D2F">
            <w:pPr>
              <w:spacing w:before="0" w:after="0" w:line="240" w:lineRule="auto"/>
              <w:jc w:val="center"/>
              <w:rPr>
                <w:ins w:id="101033" w:author="pete jones" w:date="2022-01-12T17:25:00Z"/>
                <w:sz w:val="20"/>
                <w:szCs w:val="20"/>
                <w:rPrChange w:id="101034" w:author="pete jones" w:date="2022-01-12T17:26:00Z">
                  <w:rPr>
                    <w:ins w:id="101035" w:author="pete jones" w:date="2022-01-12T17:25:00Z"/>
                  </w:rPr>
                </w:rPrChange>
              </w:rPr>
              <w:pPrChange w:id="101036" w:author="pete jones" w:date="2022-01-12T17:30:00Z">
                <w:pPr>
                  <w:jc w:val="left"/>
                </w:pPr>
              </w:pPrChange>
            </w:pPr>
            <w:ins w:id="101037" w:author="pete jones" w:date="2022-01-12T17:25:00Z">
              <w:r w:rsidRPr="00D32D2F">
                <w:rPr>
                  <w:sz w:val="20"/>
                  <w:szCs w:val="20"/>
                  <w:rPrChange w:id="101038" w:author="pete jones" w:date="2022-01-12T17:26:00Z">
                    <w:rPr/>
                  </w:rPrChange>
                </w:rPr>
                <w:t>0</w:t>
              </w:r>
            </w:ins>
          </w:p>
        </w:tc>
        <w:tc>
          <w:tcPr>
            <w:tcW w:w="616" w:type="dxa"/>
            <w:noWrap/>
            <w:vAlign w:val="center"/>
            <w:hideMark/>
            <w:tcPrChange w:id="101039" w:author="pete jones" w:date="2022-01-12T17:27:00Z">
              <w:tcPr>
                <w:tcW w:w="616" w:type="dxa"/>
                <w:noWrap/>
                <w:hideMark/>
              </w:tcPr>
            </w:tcPrChange>
          </w:tcPr>
          <w:p w14:paraId="7BE98454" w14:textId="77777777" w:rsidR="00D32D2F" w:rsidRPr="00D32D2F" w:rsidRDefault="00D32D2F">
            <w:pPr>
              <w:spacing w:before="0" w:after="0" w:line="240" w:lineRule="auto"/>
              <w:jc w:val="center"/>
              <w:rPr>
                <w:ins w:id="101040" w:author="pete jones" w:date="2022-01-12T17:25:00Z"/>
                <w:sz w:val="20"/>
                <w:szCs w:val="20"/>
                <w:rPrChange w:id="101041" w:author="pete jones" w:date="2022-01-12T17:26:00Z">
                  <w:rPr>
                    <w:ins w:id="101042" w:author="pete jones" w:date="2022-01-12T17:25:00Z"/>
                  </w:rPr>
                </w:rPrChange>
              </w:rPr>
              <w:pPrChange w:id="101043" w:author="pete jones" w:date="2022-01-12T17:30:00Z">
                <w:pPr>
                  <w:jc w:val="left"/>
                </w:pPr>
              </w:pPrChange>
            </w:pPr>
            <w:ins w:id="101044" w:author="pete jones" w:date="2022-01-12T17:25:00Z">
              <w:r w:rsidRPr="00D32D2F">
                <w:rPr>
                  <w:sz w:val="20"/>
                  <w:szCs w:val="20"/>
                  <w:rPrChange w:id="101045" w:author="pete jones" w:date="2022-01-12T17:26:00Z">
                    <w:rPr/>
                  </w:rPrChange>
                </w:rPr>
                <w:t>6</w:t>
              </w:r>
            </w:ins>
          </w:p>
        </w:tc>
      </w:tr>
      <w:tr w:rsidR="00D32D2F" w:rsidRPr="00D32D2F" w14:paraId="4AD0E31F" w14:textId="77777777" w:rsidTr="00D32D2F">
        <w:trPr>
          <w:trHeight w:val="300"/>
          <w:ins w:id="101046" w:author="pete jones" w:date="2022-01-12T17:25:00Z"/>
          <w:trPrChange w:id="101047" w:author="pete jones" w:date="2022-01-12T17:27:00Z">
            <w:trPr>
              <w:trHeight w:val="300"/>
            </w:trPr>
          </w:trPrChange>
        </w:trPr>
        <w:tc>
          <w:tcPr>
            <w:tcW w:w="868" w:type="dxa"/>
            <w:noWrap/>
            <w:hideMark/>
            <w:tcPrChange w:id="101048" w:author="pete jones" w:date="2022-01-12T17:27:00Z">
              <w:tcPr>
                <w:tcW w:w="868" w:type="dxa"/>
                <w:noWrap/>
                <w:hideMark/>
              </w:tcPr>
            </w:tcPrChange>
          </w:tcPr>
          <w:p w14:paraId="6A9EBC85" w14:textId="77777777" w:rsidR="00D32D2F" w:rsidRPr="00D32D2F" w:rsidRDefault="00D32D2F">
            <w:pPr>
              <w:spacing w:before="0" w:after="0" w:line="240" w:lineRule="auto"/>
              <w:jc w:val="left"/>
              <w:rPr>
                <w:ins w:id="101049" w:author="pete jones" w:date="2022-01-12T17:25:00Z"/>
                <w:sz w:val="20"/>
                <w:szCs w:val="20"/>
                <w:rPrChange w:id="101050" w:author="pete jones" w:date="2022-01-12T17:26:00Z">
                  <w:rPr>
                    <w:ins w:id="101051" w:author="pete jones" w:date="2022-01-12T17:25:00Z"/>
                  </w:rPr>
                </w:rPrChange>
              </w:rPr>
              <w:pPrChange w:id="101052" w:author="pete jones" w:date="2022-01-12T17:26:00Z">
                <w:pPr>
                  <w:jc w:val="left"/>
                </w:pPr>
              </w:pPrChange>
            </w:pPr>
            <w:ins w:id="101053" w:author="pete jones" w:date="2022-01-12T17:25:00Z">
              <w:r w:rsidRPr="00D32D2F">
                <w:rPr>
                  <w:sz w:val="20"/>
                  <w:szCs w:val="20"/>
                  <w:rPrChange w:id="101054" w:author="pete jones" w:date="2022-01-12T17:26:00Z">
                    <w:rPr/>
                  </w:rPrChange>
                </w:rPr>
                <w:t>7</w:t>
              </w:r>
            </w:ins>
          </w:p>
        </w:tc>
        <w:tc>
          <w:tcPr>
            <w:tcW w:w="1516" w:type="dxa"/>
            <w:noWrap/>
            <w:hideMark/>
            <w:tcPrChange w:id="101055" w:author="pete jones" w:date="2022-01-12T17:27:00Z">
              <w:tcPr>
                <w:tcW w:w="1516" w:type="dxa"/>
                <w:noWrap/>
                <w:hideMark/>
              </w:tcPr>
            </w:tcPrChange>
          </w:tcPr>
          <w:p w14:paraId="66B3278F" w14:textId="77777777" w:rsidR="00D32D2F" w:rsidRPr="00D32D2F" w:rsidRDefault="00D32D2F">
            <w:pPr>
              <w:spacing w:before="0" w:after="0" w:line="240" w:lineRule="auto"/>
              <w:jc w:val="left"/>
              <w:rPr>
                <w:ins w:id="101056" w:author="pete jones" w:date="2022-01-12T17:25:00Z"/>
                <w:sz w:val="20"/>
                <w:szCs w:val="20"/>
                <w:rPrChange w:id="101057" w:author="pete jones" w:date="2022-01-12T17:26:00Z">
                  <w:rPr>
                    <w:ins w:id="101058" w:author="pete jones" w:date="2022-01-12T17:25:00Z"/>
                  </w:rPr>
                </w:rPrChange>
              </w:rPr>
              <w:pPrChange w:id="101059" w:author="pete jones" w:date="2022-01-12T17:26:00Z">
                <w:pPr>
                  <w:jc w:val="left"/>
                </w:pPr>
              </w:pPrChange>
            </w:pPr>
            <w:ins w:id="101060" w:author="pete jones" w:date="2022-01-12T17:25:00Z">
              <w:r w:rsidRPr="00D32D2F">
                <w:rPr>
                  <w:sz w:val="20"/>
                  <w:szCs w:val="20"/>
                  <w:rPrChange w:id="101061" w:author="pete jones" w:date="2022-01-12T17:26:00Z">
                    <w:rPr/>
                  </w:rPrChange>
                </w:rPr>
                <w:t>ENGR2160</w:t>
              </w:r>
            </w:ins>
          </w:p>
        </w:tc>
        <w:tc>
          <w:tcPr>
            <w:tcW w:w="8744" w:type="dxa"/>
            <w:noWrap/>
            <w:hideMark/>
            <w:tcPrChange w:id="101062" w:author="pete jones" w:date="2022-01-12T17:27:00Z">
              <w:tcPr>
                <w:tcW w:w="8744" w:type="dxa"/>
                <w:noWrap/>
                <w:hideMark/>
              </w:tcPr>
            </w:tcPrChange>
          </w:tcPr>
          <w:p w14:paraId="020192B6" w14:textId="77777777" w:rsidR="00D32D2F" w:rsidRPr="00D32D2F" w:rsidRDefault="00D32D2F">
            <w:pPr>
              <w:spacing w:before="0" w:after="0" w:line="240" w:lineRule="auto"/>
              <w:jc w:val="left"/>
              <w:rPr>
                <w:ins w:id="101063" w:author="pete jones" w:date="2022-01-12T17:25:00Z"/>
                <w:sz w:val="20"/>
                <w:szCs w:val="20"/>
                <w:rPrChange w:id="101064" w:author="pete jones" w:date="2022-01-12T17:26:00Z">
                  <w:rPr>
                    <w:ins w:id="101065" w:author="pete jones" w:date="2022-01-12T17:25:00Z"/>
                  </w:rPr>
                </w:rPrChange>
              </w:rPr>
              <w:pPrChange w:id="101066" w:author="pete jones" w:date="2022-01-12T17:26:00Z">
                <w:pPr>
                  <w:jc w:val="left"/>
                </w:pPr>
              </w:pPrChange>
            </w:pPr>
            <w:ins w:id="101067" w:author="pete jones" w:date="2022-01-12T17:25:00Z">
              <w:r w:rsidRPr="00D32D2F">
                <w:rPr>
                  <w:sz w:val="20"/>
                  <w:szCs w:val="20"/>
                  <w:rPrChange w:id="101068" w:author="pete jones" w:date="2022-01-12T17:26:00Z">
                    <w:rPr/>
                  </w:rPrChange>
                </w:rPr>
                <w:t>DREAM Designing Resources for Empowerment</w:t>
              </w:r>
            </w:ins>
          </w:p>
        </w:tc>
        <w:tc>
          <w:tcPr>
            <w:tcW w:w="616" w:type="dxa"/>
            <w:noWrap/>
            <w:vAlign w:val="center"/>
            <w:hideMark/>
            <w:tcPrChange w:id="101069" w:author="pete jones" w:date="2022-01-12T17:27:00Z">
              <w:tcPr>
                <w:tcW w:w="616" w:type="dxa"/>
                <w:noWrap/>
                <w:hideMark/>
              </w:tcPr>
            </w:tcPrChange>
          </w:tcPr>
          <w:p w14:paraId="116609F7" w14:textId="5D261FE1" w:rsidR="00D32D2F" w:rsidRPr="00D32D2F" w:rsidRDefault="00D32D2F">
            <w:pPr>
              <w:spacing w:before="0" w:after="0" w:line="240" w:lineRule="auto"/>
              <w:jc w:val="center"/>
              <w:rPr>
                <w:ins w:id="101070" w:author="pete jones" w:date="2022-01-12T17:25:00Z"/>
                <w:sz w:val="20"/>
                <w:szCs w:val="20"/>
                <w:rPrChange w:id="101071" w:author="pete jones" w:date="2022-01-12T17:26:00Z">
                  <w:rPr>
                    <w:ins w:id="101072" w:author="pete jones" w:date="2022-01-12T17:25:00Z"/>
                  </w:rPr>
                </w:rPrChange>
              </w:rPr>
              <w:pPrChange w:id="101073" w:author="pete jones" w:date="2022-01-12T17:30:00Z">
                <w:pPr>
                  <w:jc w:val="left"/>
                </w:pPr>
              </w:pPrChange>
            </w:pPr>
          </w:p>
        </w:tc>
        <w:tc>
          <w:tcPr>
            <w:tcW w:w="616" w:type="dxa"/>
            <w:noWrap/>
            <w:vAlign w:val="center"/>
            <w:hideMark/>
            <w:tcPrChange w:id="101074" w:author="pete jones" w:date="2022-01-12T17:27:00Z">
              <w:tcPr>
                <w:tcW w:w="616" w:type="dxa"/>
                <w:noWrap/>
                <w:hideMark/>
              </w:tcPr>
            </w:tcPrChange>
          </w:tcPr>
          <w:p w14:paraId="129904E7" w14:textId="77777777" w:rsidR="00D32D2F" w:rsidRPr="00D32D2F" w:rsidRDefault="00D32D2F">
            <w:pPr>
              <w:spacing w:before="0" w:after="0" w:line="240" w:lineRule="auto"/>
              <w:jc w:val="center"/>
              <w:rPr>
                <w:ins w:id="101075" w:author="pete jones" w:date="2022-01-12T17:25:00Z"/>
                <w:sz w:val="20"/>
                <w:szCs w:val="20"/>
                <w:rPrChange w:id="101076" w:author="pete jones" w:date="2022-01-12T17:26:00Z">
                  <w:rPr>
                    <w:ins w:id="101077" w:author="pete jones" w:date="2022-01-12T17:25:00Z"/>
                  </w:rPr>
                </w:rPrChange>
              </w:rPr>
              <w:pPrChange w:id="101078" w:author="pete jones" w:date="2022-01-12T17:30:00Z">
                <w:pPr>
                  <w:jc w:val="left"/>
                </w:pPr>
              </w:pPrChange>
            </w:pPr>
            <w:ins w:id="101079" w:author="pete jones" w:date="2022-01-12T17:25:00Z">
              <w:r w:rsidRPr="00D32D2F">
                <w:rPr>
                  <w:sz w:val="20"/>
                  <w:szCs w:val="20"/>
                  <w:rPrChange w:id="101080" w:author="pete jones" w:date="2022-01-12T17:26:00Z">
                    <w:rPr/>
                  </w:rPrChange>
                </w:rPr>
                <w:t>3</w:t>
              </w:r>
            </w:ins>
          </w:p>
        </w:tc>
        <w:tc>
          <w:tcPr>
            <w:tcW w:w="616" w:type="dxa"/>
            <w:noWrap/>
            <w:vAlign w:val="center"/>
            <w:hideMark/>
            <w:tcPrChange w:id="101081" w:author="pete jones" w:date="2022-01-12T17:27:00Z">
              <w:tcPr>
                <w:tcW w:w="616" w:type="dxa"/>
                <w:noWrap/>
                <w:hideMark/>
              </w:tcPr>
            </w:tcPrChange>
          </w:tcPr>
          <w:p w14:paraId="135DD6EE" w14:textId="77777777" w:rsidR="00D32D2F" w:rsidRPr="00D32D2F" w:rsidRDefault="00D32D2F">
            <w:pPr>
              <w:spacing w:before="0" w:after="0" w:line="240" w:lineRule="auto"/>
              <w:jc w:val="center"/>
              <w:rPr>
                <w:ins w:id="101082" w:author="pete jones" w:date="2022-01-12T17:25:00Z"/>
                <w:sz w:val="20"/>
                <w:szCs w:val="20"/>
                <w:rPrChange w:id="101083" w:author="pete jones" w:date="2022-01-12T17:26:00Z">
                  <w:rPr>
                    <w:ins w:id="101084" w:author="pete jones" w:date="2022-01-12T17:25:00Z"/>
                  </w:rPr>
                </w:rPrChange>
              </w:rPr>
              <w:pPrChange w:id="101085" w:author="pete jones" w:date="2022-01-12T17:30:00Z">
                <w:pPr>
                  <w:jc w:val="left"/>
                </w:pPr>
              </w:pPrChange>
            </w:pPr>
          </w:p>
        </w:tc>
        <w:tc>
          <w:tcPr>
            <w:tcW w:w="616" w:type="dxa"/>
            <w:noWrap/>
            <w:vAlign w:val="center"/>
            <w:hideMark/>
            <w:tcPrChange w:id="101086" w:author="pete jones" w:date="2022-01-12T17:27:00Z">
              <w:tcPr>
                <w:tcW w:w="616" w:type="dxa"/>
                <w:noWrap/>
                <w:hideMark/>
              </w:tcPr>
            </w:tcPrChange>
          </w:tcPr>
          <w:p w14:paraId="120B271B" w14:textId="77777777" w:rsidR="00D32D2F" w:rsidRPr="00D32D2F" w:rsidRDefault="00D32D2F">
            <w:pPr>
              <w:spacing w:before="0" w:after="0" w:line="240" w:lineRule="auto"/>
              <w:jc w:val="center"/>
              <w:rPr>
                <w:ins w:id="101087" w:author="pete jones" w:date="2022-01-12T17:25:00Z"/>
                <w:sz w:val="20"/>
                <w:szCs w:val="20"/>
                <w:rPrChange w:id="101088" w:author="pete jones" w:date="2022-01-12T17:26:00Z">
                  <w:rPr>
                    <w:ins w:id="101089" w:author="pete jones" w:date="2022-01-12T17:25:00Z"/>
                  </w:rPr>
                </w:rPrChange>
              </w:rPr>
              <w:pPrChange w:id="101090" w:author="pete jones" w:date="2022-01-12T17:30:00Z">
                <w:pPr>
                  <w:jc w:val="left"/>
                </w:pPr>
              </w:pPrChange>
            </w:pPr>
            <w:ins w:id="101091" w:author="pete jones" w:date="2022-01-12T17:25:00Z">
              <w:r w:rsidRPr="00D32D2F">
                <w:rPr>
                  <w:sz w:val="20"/>
                  <w:szCs w:val="20"/>
                  <w:rPrChange w:id="101092" w:author="pete jones" w:date="2022-01-12T17:26:00Z">
                    <w:rPr/>
                  </w:rPrChange>
                </w:rPr>
                <w:t>2</w:t>
              </w:r>
            </w:ins>
          </w:p>
        </w:tc>
        <w:tc>
          <w:tcPr>
            <w:tcW w:w="616" w:type="dxa"/>
            <w:noWrap/>
            <w:vAlign w:val="center"/>
            <w:hideMark/>
            <w:tcPrChange w:id="101093" w:author="pete jones" w:date="2022-01-12T17:27:00Z">
              <w:tcPr>
                <w:tcW w:w="616" w:type="dxa"/>
                <w:noWrap/>
                <w:hideMark/>
              </w:tcPr>
            </w:tcPrChange>
          </w:tcPr>
          <w:p w14:paraId="50E7E497" w14:textId="77777777" w:rsidR="00D32D2F" w:rsidRPr="00D32D2F" w:rsidRDefault="00D32D2F">
            <w:pPr>
              <w:spacing w:before="0" w:after="0" w:line="240" w:lineRule="auto"/>
              <w:jc w:val="center"/>
              <w:rPr>
                <w:ins w:id="101094" w:author="pete jones" w:date="2022-01-12T17:25:00Z"/>
                <w:sz w:val="20"/>
                <w:szCs w:val="20"/>
                <w:rPrChange w:id="101095" w:author="pete jones" w:date="2022-01-12T17:26:00Z">
                  <w:rPr>
                    <w:ins w:id="101096" w:author="pete jones" w:date="2022-01-12T17:25:00Z"/>
                  </w:rPr>
                </w:rPrChange>
              </w:rPr>
              <w:pPrChange w:id="101097" w:author="pete jones" w:date="2022-01-12T17:30:00Z">
                <w:pPr>
                  <w:jc w:val="left"/>
                </w:pPr>
              </w:pPrChange>
            </w:pPr>
            <w:ins w:id="101098" w:author="pete jones" w:date="2022-01-12T17:25:00Z">
              <w:r w:rsidRPr="00D32D2F">
                <w:rPr>
                  <w:sz w:val="20"/>
                  <w:szCs w:val="20"/>
                  <w:rPrChange w:id="101099" w:author="pete jones" w:date="2022-01-12T17:26:00Z">
                    <w:rPr/>
                  </w:rPrChange>
                </w:rPr>
                <w:t>4</w:t>
              </w:r>
            </w:ins>
          </w:p>
        </w:tc>
        <w:tc>
          <w:tcPr>
            <w:tcW w:w="616" w:type="dxa"/>
            <w:noWrap/>
            <w:vAlign w:val="center"/>
            <w:hideMark/>
            <w:tcPrChange w:id="101100" w:author="pete jones" w:date="2022-01-12T17:27:00Z">
              <w:tcPr>
                <w:tcW w:w="616" w:type="dxa"/>
                <w:noWrap/>
                <w:hideMark/>
              </w:tcPr>
            </w:tcPrChange>
          </w:tcPr>
          <w:p w14:paraId="6B394E05" w14:textId="77777777" w:rsidR="00D32D2F" w:rsidRPr="00D32D2F" w:rsidRDefault="00D32D2F">
            <w:pPr>
              <w:spacing w:before="0" w:after="0" w:line="240" w:lineRule="auto"/>
              <w:jc w:val="center"/>
              <w:rPr>
                <w:ins w:id="101101" w:author="pete jones" w:date="2022-01-12T17:25:00Z"/>
                <w:sz w:val="20"/>
                <w:szCs w:val="20"/>
                <w:rPrChange w:id="101102" w:author="pete jones" w:date="2022-01-12T17:26:00Z">
                  <w:rPr>
                    <w:ins w:id="101103" w:author="pete jones" w:date="2022-01-12T17:25:00Z"/>
                  </w:rPr>
                </w:rPrChange>
              </w:rPr>
              <w:pPrChange w:id="101104" w:author="pete jones" w:date="2022-01-12T17:30:00Z">
                <w:pPr>
                  <w:jc w:val="left"/>
                </w:pPr>
              </w:pPrChange>
            </w:pPr>
          </w:p>
        </w:tc>
        <w:tc>
          <w:tcPr>
            <w:tcW w:w="616" w:type="dxa"/>
            <w:noWrap/>
            <w:vAlign w:val="center"/>
            <w:hideMark/>
            <w:tcPrChange w:id="101105" w:author="pete jones" w:date="2022-01-12T17:27:00Z">
              <w:tcPr>
                <w:tcW w:w="616" w:type="dxa"/>
                <w:noWrap/>
                <w:hideMark/>
              </w:tcPr>
            </w:tcPrChange>
          </w:tcPr>
          <w:p w14:paraId="1072F581" w14:textId="77777777" w:rsidR="00D32D2F" w:rsidRPr="00D32D2F" w:rsidRDefault="00D32D2F">
            <w:pPr>
              <w:spacing w:before="0" w:after="0" w:line="240" w:lineRule="auto"/>
              <w:jc w:val="center"/>
              <w:rPr>
                <w:ins w:id="101106" w:author="pete jones" w:date="2022-01-12T17:25:00Z"/>
                <w:sz w:val="20"/>
                <w:szCs w:val="20"/>
                <w:rPrChange w:id="101107" w:author="pete jones" w:date="2022-01-12T17:26:00Z">
                  <w:rPr>
                    <w:ins w:id="101108" w:author="pete jones" w:date="2022-01-12T17:25:00Z"/>
                  </w:rPr>
                </w:rPrChange>
              </w:rPr>
              <w:pPrChange w:id="101109" w:author="pete jones" w:date="2022-01-12T17:30:00Z">
                <w:pPr>
                  <w:jc w:val="left"/>
                </w:pPr>
              </w:pPrChange>
            </w:pPr>
          </w:p>
        </w:tc>
        <w:tc>
          <w:tcPr>
            <w:tcW w:w="616" w:type="dxa"/>
            <w:noWrap/>
            <w:vAlign w:val="center"/>
            <w:hideMark/>
            <w:tcPrChange w:id="101110" w:author="pete jones" w:date="2022-01-12T17:27:00Z">
              <w:tcPr>
                <w:tcW w:w="616" w:type="dxa"/>
                <w:noWrap/>
                <w:hideMark/>
              </w:tcPr>
            </w:tcPrChange>
          </w:tcPr>
          <w:p w14:paraId="254107B1" w14:textId="77777777" w:rsidR="00D32D2F" w:rsidRPr="00D32D2F" w:rsidRDefault="00D32D2F">
            <w:pPr>
              <w:spacing w:before="0" w:after="0" w:line="240" w:lineRule="auto"/>
              <w:jc w:val="center"/>
              <w:rPr>
                <w:ins w:id="101111" w:author="pete jones" w:date="2022-01-12T17:25:00Z"/>
                <w:sz w:val="20"/>
                <w:szCs w:val="20"/>
                <w:rPrChange w:id="101112" w:author="pete jones" w:date="2022-01-12T17:26:00Z">
                  <w:rPr>
                    <w:ins w:id="101113" w:author="pete jones" w:date="2022-01-12T17:25:00Z"/>
                  </w:rPr>
                </w:rPrChange>
              </w:rPr>
              <w:pPrChange w:id="101114" w:author="pete jones" w:date="2022-01-12T17:30:00Z">
                <w:pPr>
                  <w:jc w:val="left"/>
                </w:pPr>
              </w:pPrChange>
            </w:pPr>
          </w:p>
        </w:tc>
      </w:tr>
      <w:tr w:rsidR="00D32D2F" w:rsidRPr="00D32D2F" w14:paraId="0137E039" w14:textId="77777777" w:rsidTr="00D32D2F">
        <w:trPr>
          <w:trHeight w:val="300"/>
          <w:ins w:id="101115" w:author="pete jones" w:date="2022-01-12T17:25:00Z"/>
          <w:trPrChange w:id="101116" w:author="pete jones" w:date="2022-01-12T17:27:00Z">
            <w:trPr>
              <w:trHeight w:val="300"/>
            </w:trPr>
          </w:trPrChange>
        </w:trPr>
        <w:tc>
          <w:tcPr>
            <w:tcW w:w="868" w:type="dxa"/>
            <w:noWrap/>
            <w:hideMark/>
            <w:tcPrChange w:id="101117" w:author="pete jones" w:date="2022-01-12T17:27:00Z">
              <w:tcPr>
                <w:tcW w:w="868" w:type="dxa"/>
                <w:noWrap/>
                <w:hideMark/>
              </w:tcPr>
            </w:tcPrChange>
          </w:tcPr>
          <w:p w14:paraId="4AA60396" w14:textId="77777777" w:rsidR="00D32D2F" w:rsidRPr="00D32D2F" w:rsidRDefault="00D32D2F">
            <w:pPr>
              <w:spacing w:before="0" w:after="0" w:line="240" w:lineRule="auto"/>
              <w:jc w:val="left"/>
              <w:rPr>
                <w:ins w:id="101118" w:author="pete jones" w:date="2022-01-12T17:25:00Z"/>
                <w:sz w:val="20"/>
                <w:szCs w:val="20"/>
                <w:rPrChange w:id="101119" w:author="pete jones" w:date="2022-01-12T17:26:00Z">
                  <w:rPr>
                    <w:ins w:id="101120" w:author="pete jones" w:date="2022-01-12T17:25:00Z"/>
                  </w:rPr>
                </w:rPrChange>
              </w:rPr>
              <w:pPrChange w:id="101121" w:author="pete jones" w:date="2022-01-12T17:26:00Z">
                <w:pPr>
                  <w:jc w:val="left"/>
                </w:pPr>
              </w:pPrChange>
            </w:pPr>
            <w:ins w:id="101122" w:author="pete jones" w:date="2022-01-12T17:25:00Z">
              <w:r w:rsidRPr="00D32D2F">
                <w:rPr>
                  <w:sz w:val="20"/>
                  <w:szCs w:val="20"/>
                  <w:rPrChange w:id="101123" w:author="pete jones" w:date="2022-01-12T17:26:00Z">
                    <w:rPr/>
                  </w:rPrChange>
                </w:rPr>
                <w:t>8</w:t>
              </w:r>
            </w:ins>
          </w:p>
        </w:tc>
        <w:tc>
          <w:tcPr>
            <w:tcW w:w="1516" w:type="dxa"/>
            <w:noWrap/>
            <w:hideMark/>
            <w:tcPrChange w:id="101124" w:author="pete jones" w:date="2022-01-12T17:27:00Z">
              <w:tcPr>
                <w:tcW w:w="1516" w:type="dxa"/>
                <w:noWrap/>
                <w:hideMark/>
              </w:tcPr>
            </w:tcPrChange>
          </w:tcPr>
          <w:p w14:paraId="5DE47DD6" w14:textId="77777777" w:rsidR="00D32D2F" w:rsidRPr="00D32D2F" w:rsidRDefault="00D32D2F">
            <w:pPr>
              <w:spacing w:before="0" w:after="0" w:line="240" w:lineRule="auto"/>
              <w:jc w:val="left"/>
              <w:rPr>
                <w:ins w:id="101125" w:author="pete jones" w:date="2022-01-12T17:25:00Z"/>
                <w:sz w:val="20"/>
                <w:szCs w:val="20"/>
                <w:rPrChange w:id="101126" w:author="pete jones" w:date="2022-01-12T17:26:00Z">
                  <w:rPr>
                    <w:ins w:id="101127" w:author="pete jones" w:date="2022-01-12T17:25:00Z"/>
                  </w:rPr>
                </w:rPrChange>
              </w:rPr>
              <w:pPrChange w:id="101128" w:author="pete jones" w:date="2022-01-12T17:26:00Z">
                <w:pPr>
                  <w:jc w:val="left"/>
                </w:pPr>
              </w:pPrChange>
            </w:pPr>
            <w:ins w:id="101129" w:author="pete jones" w:date="2022-01-12T17:25:00Z">
              <w:r w:rsidRPr="00D32D2F">
                <w:rPr>
                  <w:sz w:val="20"/>
                  <w:szCs w:val="20"/>
                  <w:rPrChange w:id="101130" w:author="pete jones" w:date="2022-01-12T17:26:00Z">
                    <w:rPr/>
                  </w:rPrChange>
                </w:rPr>
                <w:t>ENGR2199</w:t>
              </w:r>
            </w:ins>
          </w:p>
        </w:tc>
        <w:tc>
          <w:tcPr>
            <w:tcW w:w="8744" w:type="dxa"/>
            <w:noWrap/>
            <w:hideMark/>
            <w:tcPrChange w:id="101131" w:author="pete jones" w:date="2022-01-12T17:27:00Z">
              <w:tcPr>
                <w:tcW w:w="8744" w:type="dxa"/>
                <w:noWrap/>
                <w:hideMark/>
              </w:tcPr>
            </w:tcPrChange>
          </w:tcPr>
          <w:p w14:paraId="21BC6D9C" w14:textId="77777777" w:rsidR="00D32D2F" w:rsidRPr="00D32D2F" w:rsidRDefault="00D32D2F">
            <w:pPr>
              <w:spacing w:before="0" w:after="0" w:line="240" w:lineRule="auto"/>
              <w:jc w:val="left"/>
              <w:rPr>
                <w:ins w:id="101132" w:author="pete jones" w:date="2022-01-12T17:25:00Z"/>
                <w:sz w:val="20"/>
                <w:szCs w:val="20"/>
                <w:rPrChange w:id="101133" w:author="pete jones" w:date="2022-01-12T17:26:00Z">
                  <w:rPr>
                    <w:ins w:id="101134" w:author="pete jones" w:date="2022-01-12T17:25:00Z"/>
                  </w:rPr>
                </w:rPrChange>
              </w:rPr>
              <w:pPrChange w:id="101135" w:author="pete jones" w:date="2022-01-12T17:26:00Z">
                <w:pPr>
                  <w:jc w:val="left"/>
                </w:pPr>
              </w:pPrChange>
            </w:pPr>
            <w:ins w:id="101136" w:author="pete jones" w:date="2022-01-12T17:25:00Z">
              <w:r w:rsidRPr="00D32D2F">
                <w:rPr>
                  <w:sz w:val="20"/>
                  <w:szCs w:val="20"/>
                  <w:rPrChange w:id="101137" w:author="pete jones" w:date="2022-01-12T17:26:00Z">
                    <w:rPr/>
                  </w:rPrChange>
                </w:rPr>
                <w:t>Special Topics in Engineering</w:t>
              </w:r>
            </w:ins>
          </w:p>
        </w:tc>
        <w:tc>
          <w:tcPr>
            <w:tcW w:w="616" w:type="dxa"/>
            <w:noWrap/>
            <w:vAlign w:val="center"/>
            <w:hideMark/>
            <w:tcPrChange w:id="101138" w:author="pete jones" w:date="2022-01-12T17:27:00Z">
              <w:tcPr>
                <w:tcW w:w="616" w:type="dxa"/>
                <w:noWrap/>
                <w:hideMark/>
              </w:tcPr>
            </w:tcPrChange>
          </w:tcPr>
          <w:p w14:paraId="54C5BE9B" w14:textId="1AA1E643" w:rsidR="00D32D2F" w:rsidRPr="00D32D2F" w:rsidRDefault="00D32D2F">
            <w:pPr>
              <w:spacing w:before="0" w:after="0" w:line="240" w:lineRule="auto"/>
              <w:jc w:val="center"/>
              <w:rPr>
                <w:ins w:id="101139" w:author="pete jones" w:date="2022-01-12T17:25:00Z"/>
                <w:sz w:val="20"/>
                <w:szCs w:val="20"/>
                <w:rPrChange w:id="101140" w:author="pete jones" w:date="2022-01-12T17:26:00Z">
                  <w:rPr>
                    <w:ins w:id="101141" w:author="pete jones" w:date="2022-01-12T17:25:00Z"/>
                  </w:rPr>
                </w:rPrChange>
              </w:rPr>
              <w:pPrChange w:id="101142" w:author="pete jones" w:date="2022-01-12T17:30:00Z">
                <w:pPr>
                  <w:jc w:val="left"/>
                </w:pPr>
              </w:pPrChange>
            </w:pPr>
          </w:p>
        </w:tc>
        <w:tc>
          <w:tcPr>
            <w:tcW w:w="616" w:type="dxa"/>
            <w:noWrap/>
            <w:vAlign w:val="center"/>
            <w:hideMark/>
            <w:tcPrChange w:id="101143" w:author="pete jones" w:date="2022-01-12T17:27:00Z">
              <w:tcPr>
                <w:tcW w:w="616" w:type="dxa"/>
                <w:noWrap/>
                <w:hideMark/>
              </w:tcPr>
            </w:tcPrChange>
          </w:tcPr>
          <w:p w14:paraId="412E1E58" w14:textId="77777777" w:rsidR="00D32D2F" w:rsidRPr="00D32D2F" w:rsidRDefault="00D32D2F">
            <w:pPr>
              <w:spacing w:before="0" w:after="0" w:line="240" w:lineRule="auto"/>
              <w:jc w:val="center"/>
              <w:rPr>
                <w:ins w:id="101144" w:author="pete jones" w:date="2022-01-12T17:25:00Z"/>
                <w:sz w:val="20"/>
                <w:szCs w:val="20"/>
                <w:rPrChange w:id="101145" w:author="pete jones" w:date="2022-01-12T17:26:00Z">
                  <w:rPr>
                    <w:ins w:id="101146" w:author="pete jones" w:date="2022-01-12T17:25:00Z"/>
                  </w:rPr>
                </w:rPrChange>
              </w:rPr>
              <w:pPrChange w:id="101147" w:author="pete jones" w:date="2022-01-12T17:30:00Z">
                <w:pPr>
                  <w:jc w:val="left"/>
                </w:pPr>
              </w:pPrChange>
            </w:pPr>
            <w:ins w:id="101148" w:author="pete jones" w:date="2022-01-12T17:25:00Z">
              <w:r w:rsidRPr="00D32D2F">
                <w:rPr>
                  <w:sz w:val="20"/>
                  <w:szCs w:val="20"/>
                  <w:rPrChange w:id="101149" w:author="pete jones" w:date="2022-01-12T17:26:00Z">
                    <w:rPr/>
                  </w:rPrChange>
                </w:rPr>
                <w:t>3</w:t>
              </w:r>
            </w:ins>
          </w:p>
        </w:tc>
        <w:tc>
          <w:tcPr>
            <w:tcW w:w="616" w:type="dxa"/>
            <w:noWrap/>
            <w:vAlign w:val="center"/>
            <w:hideMark/>
            <w:tcPrChange w:id="101150" w:author="pete jones" w:date="2022-01-12T17:27:00Z">
              <w:tcPr>
                <w:tcW w:w="616" w:type="dxa"/>
                <w:noWrap/>
                <w:hideMark/>
              </w:tcPr>
            </w:tcPrChange>
          </w:tcPr>
          <w:p w14:paraId="214EEE3D" w14:textId="77777777" w:rsidR="00D32D2F" w:rsidRPr="00D32D2F" w:rsidRDefault="00D32D2F">
            <w:pPr>
              <w:spacing w:before="0" w:after="0" w:line="240" w:lineRule="auto"/>
              <w:jc w:val="center"/>
              <w:rPr>
                <w:ins w:id="101151" w:author="pete jones" w:date="2022-01-12T17:25:00Z"/>
                <w:sz w:val="20"/>
                <w:szCs w:val="20"/>
                <w:rPrChange w:id="101152" w:author="pete jones" w:date="2022-01-12T17:26:00Z">
                  <w:rPr>
                    <w:ins w:id="101153" w:author="pete jones" w:date="2022-01-12T17:25:00Z"/>
                  </w:rPr>
                </w:rPrChange>
              </w:rPr>
              <w:pPrChange w:id="101154" w:author="pete jones" w:date="2022-01-12T17:30:00Z">
                <w:pPr>
                  <w:jc w:val="left"/>
                </w:pPr>
              </w:pPrChange>
            </w:pPr>
          </w:p>
        </w:tc>
        <w:tc>
          <w:tcPr>
            <w:tcW w:w="616" w:type="dxa"/>
            <w:noWrap/>
            <w:vAlign w:val="center"/>
            <w:hideMark/>
            <w:tcPrChange w:id="101155" w:author="pete jones" w:date="2022-01-12T17:27:00Z">
              <w:tcPr>
                <w:tcW w:w="616" w:type="dxa"/>
                <w:noWrap/>
                <w:hideMark/>
              </w:tcPr>
            </w:tcPrChange>
          </w:tcPr>
          <w:p w14:paraId="6C164C96" w14:textId="77777777" w:rsidR="00D32D2F" w:rsidRPr="00D32D2F" w:rsidRDefault="00D32D2F">
            <w:pPr>
              <w:spacing w:before="0" w:after="0" w:line="240" w:lineRule="auto"/>
              <w:jc w:val="center"/>
              <w:rPr>
                <w:ins w:id="101156" w:author="pete jones" w:date="2022-01-12T17:25:00Z"/>
                <w:sz w:val="20"/>
                <w:szCs w:val="20"/>
                <w:rPrChange w:id="101157" w:author="pete jones" w:date="2022-01-12T17:26:00Z">
                  <w:rPr>
                    <w:ins w:id="101158" w:author="pete jones" w:date="2022-01-12T17:25:00Z"/>
                  </w:rPr>
                </w:rPrChange>
              </w:rPr>
              <w:pPrChange w:id="101159" w:author="pete jones" w:date="2022-01-12T17:30:00Z">
                <w:pPr>
                  <w:jc w:val="left"/>
                </w:pPr>
              </w:pPrChange>
            </w:pPr>
            <w:ins w:id="101160" w:author="pete jones" w:date="2022-01-12T17:25:00Z">
              <w:r w:rsidRPr="00D32D2F">
                <w:rPr>
                  <w:sz w:val="20"/>
                  <w:szCs w:val="20"/>
                  <w:rPrChange w:id="101161" w:author="pete jones" w:date="2022-01-12T17:26:00Z">
                    <w:rPr/>
                  </w:rPrChange>
                </w:rPr>
                <w:t>2</w:t>
              </w:r>
            </w:ins>
          </w:p>
        </w:tc>
        <w:tc>
          <w:tcPr>
            <w:tcW w:w="616" w:type="dxa"/>
            <w:noWrap/>
            <w:vAlign w:val="center"/>
            <w:hideMark/>
            <w:tcPrChange w:id="101162" w:author="pete jones" w:date="2022-01-12T17:27:00Z">
              <w:tcPr>
                <w:tcW w:w="616" w:type="dxa"/>
                <w:noWrap/>
                <w:hideMark/>
              </w:tcPr>
            </w:tcPrChange>
          </w:tcPr>
          <w:p w14:paraId="2E84F9B3" w14:textId="77777777" w:rsidR="00D32D2F" w:rsidRPr="00D32D2F" w:rsidRDefault="00D32D2F">
            <w:pPr>
              <w:spacing w:before="0" w:after="0" w:line="240" w:lineRule="auto"/>
              <w:jc w:val="center"/>
              <w:rPr>
                <w:ins w:id="101163" w:author="pete jones" w:date="2022-01-12T17:25:00Z"/>
                <w:sz w:val="20"/>
                <w:szCs w:val="20"/>
                <w:rPrChange w:id="101164" w:author="pete jones" w:date="2022-01-12T17:26:00Z">
                  <w:rPr>
                    <w:ins w:id="101165" w:author="pete jones" w:date="2022-01-12T17:25:00Z"/>
                  </w:rPr>
                </w:rPrChange>
              </w:rPr>
              <w:pPrChange w:id="101166" w:author="pete jones" w:date="2022-01-12T17:30:00Z">
                <w:pPr>
                  <w:jc w:val="left"/>
                </w:pPr>
              </w:pPrChange>
            </w:pPr>
            <w:ins w:id="101167" w:author="pete jones" w:date="2022-01-12T17:25:00Z">
              <w:r w:rsidRPr="00D32D2F">
                <w:rPr>
                  <w:sz w:val="20"/>
                  <w:szCs w:val="20"/>
                  <w:rPrChange w:id="101168" w:author="pete jones" w:date="2022-01-12T17:26:00Z">
                    <w:rPr/>
                  </w:rPrChange>
                </w:rPr>
                <w:t>x</w:t>
              </w:r>
            </w:ins>
          </w:p>
        </w:tc>
        <w:tc>
          <w:tcPr>
            <w:tcW w:w="616" w:type="dxa"/>
            <w:noWrap/>
            <w:vAlign w:val="center"/>
            <w:hideMark/>
            <w:tcPrChange w:id="101169" w:author="pete jones" w:date="2022-01-12T17:27:00Z">
              <w:tcPr>
                <w:tcW w:w="616" w:type="dxa"/>
                <w:noWrap/>
                <w:hideMark/>
              </w:tcPr>
            </w:tcPrChange>
          </w:tcPr>
          <w:p w14:paraId="3E6C0E63" w14:textId="77777777" w:rsidR="00D32D2F" w:rsidRPr="00D32D2F" w:rsidRDefault="00D32D2F">
            <w:pPr>
              <w:spacing w:before="0" w:after="0" w:line="240" w:lineRule="auto"/>
              <w:jc w:val="center"/>
              <w:rPr>
                <w:ins w:id="101170" w:author="pete jones" w:date="2022-01-12T17:25:00Z"/>
                <w:sz w:val="20"/>
                <w:szCs w:val="20"/>
                <w:rPrChange w:id="101171" w:author="pete jones" w:date="2022-01-12T17:26:00Z">
                  <w:rPr>
                    <w:ins w:id="101172" w:author="pete jones" w:date="2022-01-12T17:25:00Z"/>
                  </w:rPr>
                </w:rPrChange>
              </w:rPr>
              <w:pPrChange w:id="101173" w:author="pete jones" w:date="2022-01-12T17:30:00Z">
                <w:pPr>
                  <w:jc w:val="left"/>
                </w:pPr>
              </w:pPrChange>
            </w:pPr>
          </w:p>
        </w:tc>
        <w:tc>
          <w:tcPr>
            <w:tcW w:w="616" w:type="dxa"/>
            <w:noWrap/>
            <w:vAlign w:val="center"/>
            <w:hideMark/>
            <w:tcPrChange w:id="101174" w:author="pete jones" w:date="2022-01-12T17:27:00Z">
              <w:tcPr>
                <w:tcW w:w="616" w:type="dxa"/>
                <w:noWrap/>
                <w:hideMark/>
              </w:tcPr>
            </w:tcPrChange>
          </w:tcPr>
          <w:p w14:paraId="5270B4F2" w14:textId="77777777" w:rsidR="00D32D2F" w:rsidRPr="00D32D2F" w:rsidRDefault="00D32D2F">
            <w:pPr>
              <w:spacing w:before="0" w:after="0" w:line="240" w:lineRule="auto"/>
              <w:jc w:val="center"/>
              <w:rPr>
                <w:ins w:id="101175" w:author="pete jones" w:date="2022-01-12T17:25:00Z"/>
                <w:sz w:val="20"/>
                <w:szCs w:val="20"/>
                <w:rPrChange w:id="101176" w:author="pete jones" w:date="2022-01-12T17:26:00Z">
                  <w:rPr>
                    <w:ins w:id="101177" w:author="pete jones" w:date="2022-01-12T17:25:00Z"/>
                  </w:rPr>
                </w:rPrChange>
              </w:rPr>
              <w:pPrChange w:id="101178" w:author="pete jones" w:date="2022-01-12T17:30:00Z">
                <w:pPr>
                  <w:jc w:val="left"/>
                </w:pPr>
              </w:pPrChange>
            </w:pPr>
          </w:p>
        </w:tc>
        <w:tc>
          <w:tcPr>
            <w:tcW w:w="616" w:type="dxa"/>
            <w:noWrap/>
            <w:vAlign w:val="center"/>
            <w:hideMark/>
            <w:tcPrChange w:id="101179" w:author="pete jones" w:date="2022-01-12T17:27:00Z">
              <w:tcPr>
                <w:tcW w:w="616" w:type="dxa"/>
                <w:noWrap/>
                <w:hideMark/>
              </w:tcPr>
            </w:tcPrChange>
          </w:tcPr>
          <w:p w14:paraId="48DA7E9B" w14:textId="77777777" w:rsidR="00D32D2F" w:rsidRPr="00D32D2F" w:rsidRDefault="00D32D2F">
            <w:pPr>
              <w:spacing w:before="0" w:after="0" w:line="240" w:lineRule="auto"/>
              <w:jc w:val="center"/>
              <w:rPr>
                <w:ins w:id="101180" w:author="pete jones" w:date="2022-01-12T17:25:00Z"/>
                <w:sz w:val="20"/>
                <w:szCs w:val="20"/>
                <w:rPrChange w:id="101181" w:author="pete jones" w:date="2022-01-12T17:26:00Z">
                  <w:rPr>
                    <w:ins w:id="101182" w:author="pete jones" w:date="2022-01-12T17:25:00Z"/>
                  </w:rPr>
                </w:rPrChange>
              </w:rPr>
              <w:pPrChange w:id="101183" w:author="pete jones" w:date="2022-01-12T17:30:00Z">
                <w:pPr>
                  <w:jc w:val="left"/>
                </w:pPr>
              </w:pPrChange>
            </w:pPr>
          </w:p>
        </w:tc>
      </w:tr>
      <w:tr w:rsidR="00D32D2F" w:rsidRPr="00D32D2F" w14:paraId="06E4EC43" w14:textId="77777777" w:rsidTr="00D32D2F">
        <w:trPr>
          <w:trHeight w:val="300"/>
          <w:ins w:id="101184" w:author="pete jones" w:date="2022-01-12T17:25:00Z"/>
          <w:trPrChange w:id="101185" w:author="pete jones" w:date="2022-01-12T17:27:00Z">
            <w:trPr>
              <w:trHeight w:val="300"/>
            </w:trPr>
          </w:trPrChange>
        </w:trPr>
        <w:tc>
          <w:tcPr>
            <w:tcW w:w="868" w:type="dxa"/>
            <w:noWrap/>
            <w:hideMark/>
            <w:tcPrChange w:id="101186" w:author="pete jones" w:date="2022-01-12T17:27:00Z">
              <w:tcPr>
                <w:tcW w:w="868" w:type="dxa"/>
                <w:noWrap/>
                <w:hideMark/>
              </w:tcPr>
            </w:tcPrChange>
          </w:tcPr>
          <w:p w14:paraId="57A18B00" w14:textId="77777777" w:rsidR="00D32D2F" w:rsidRPr="00D32D2F" w:rsidRDefault="00D32D2F">
            <w:pPr>
              <w:spacing w:before="0" w:after="0" w:line="240" w:lineRule="auto"/>
              <w:jc w:val="left"/>
              <w:rPr>
                <w:ins w:id="101187" w:author="pete jones" w:date="2022-01-12T17:25:00Z"/>
                <w:sz w:val="20"/>
                <w:szCs w:val="20"/>
                <w:rPrChange w:id="101188" w:author="pete jones" w:date="2022-01-12T17:26:00Z">
                  <w:rPr>
                    <w:ins w:id="101189" w:author="pete jones" w:date="2022-01-12T17:25:00Z"/>
                  </w:rPr>
                </w:rPrChange>
              </w:rPr>
              <w:pPrChange w:id="101190" w:author="pete jones" w:date="2022-01-12T17:26:00Z">
                <w:pPr>
                  <w:jc w:val="left"/>
                </w:pPr>
              </w:pPrChange>
            </w:pPr>
            <w:ins w:id="101191" w:author="pete jones" w:date="2022-01-12T17:25:00Z">
              <w:r w:rsidRPr="00D32D2F">
                <w:rPr>
                  <w:sz w:val="20"/>
                  <w:szCs w:val="20"/>
                  <w:rPrChange w:id="101192" w:author="pete jones" w:date="2022-01-12T17:26:00Z">
                    <w:rPr/>
                  </w:rPrChange>
                </w:rPr>
                <w:t>9</w:t>
              </w:r>
            </w:ins>
          </w:p>
        </w:tc>
        <w:tc>
          <w:tcPr>
            <w:tcW w:w="1516" w:type="dxa"/>
            <w:noWrap/>
            <w:hideMark/>
            <w:tcPrChange w:id="101193" w:author="pete jones" w:date="2022-01-12T17:27:00Z">
              <w:tcPr>
                <w:tcW w:w="1516" w:type="dxa"/>
                <w:noWrap/>
                <w:hideMark/>
              </w:tcPr>
            </w:tcPrChange>
          </w:tcPr>
          <w:p w14:paraId="6B5E63DA" w14:textId="77777777" w:rsidR="00D32D2F" w:rsidRPr="00D32D2F" w:rsidRDefault="00D32D2F">
            <w:pPr>
              <w:spacing w:before="0" w:after="0" w:line="240" w:lineRule="auto"/>
              <w:jc w:val="left"/>
              <w:rPr>
                <w:ins w:id="101194" w:author="pete jones" w:date="2022-01-12T17:25:00Z"/>
                <w:sz w:val="20"/>
                <w:szCs w:val="20"/>
                <w:rPrChange w:id="101195" w:author="pete jones" w:date="2022-01-12T17:26:00Z">
                  <w:rPr>
                    <w:ins w:id="101196" w:author="pete jones" w:date="2022-01-12T17:25:00Z"/>
                  </w:rPr>
                </w:rPrChange>
              </w:rPr>
              <w:pPrChange w:id="101197" w:author="pete jones" w:date="2022-01-12T17:26:00Z">
                <w:pPr>
                  <w:jc w:val="left"/>
                </w:pPr>
              </w:pPrChange>
            </w:pPr>
            <w:ins w:id="101198" w:author="pete jones" w:date="2022-01-12T17:25:00Z">
              <w:r w:rsidRPr="00D32D2F">
                <w:rPr>
                  <w:sz w:val="20"/>
                  <w:szCs w:val="20"/>
                  <w:rPrChange w:id="101199" w:author="pete jones" w:date="2022-01-12T17:26:00Z">
                    <w:rPr/>
                  </w:rPrChange>
                </w:rPr>
                <w:t>ENGR2250</w:t>
              </w:r>
            </w:ins>
          </w:p>
        </w:tc>
        <w:tc>
          <w:tcPr>
            <w:tcW w:w="8744" w:type="dxa"/>
            <w:noWrap/>
            <w:hideMark/>
            <w:tcPrChange w:id="101200" w:author="pete jones" w:date="2022-01-12T17:27:00Z">
              <w:tcPr>
                <w:tcW w:w="8744" w:type="dxa"/>
                <w:noWrap/>
                <w:hideMark/>
              </w:tcPr>
            </w:tcPrChange>
          </w:tcPr>
          <w:p w14:paraId="1F299A3C" w14:textId="77777777" w:rsidR="00D32D2F" w:rsidRPr="00D32D2F" w:rsidRDefault="00D32D2F">
            <w:pPr>
              <w:spacing w:before="0" w:after="0" w:line="240" w:lineRule="auto"/>
              <w:jc w:val="left"/>
              <w:rPr>
                <w:ins w:id="101201" w:author="pete jones" w:date="2022-01-12T17:25:00Z"/>
                <w:sz w:val="20"/>
                <w:szCs w:val="20"/>
                <w:rPrChange w:id="101202" w:author="pete jones" w:date="2022-01-12T17:26:00Z">
                  <w:rPr>
                    <w:ins w:id="101203" w:author="pete jones" w:date="2022-01-12T17:25:00Z"/>
                  </w:rPr>
                </w:rPrChange>
              </w:rPr>
              <w:pPrChange w:id="101204" w:author="pete jones" w:date="2022-01-12T17:26:00Z">
                <w:pPr>
                  <w:jc w:val="left"/>
                </w:pPr>
              </w:pPrChange>
            </w:pPr>
            <w:ins w:id="101205" w:author="pete jones" w:date="2022-01-12T17:25:00Z">
              <w:r w:rsidRPr="00D32D2F">
                <w:rPr>
                  <w:sz w:val="20"/>
                  <w:szCs w:val="20"/>
                  <w:rPrChange w:id="101206" w:author="pete jones" w:date="2022-01-12T17:26:00Z">
                    <w:rPr/>
                  </w:rPrChange>
                </w:rPr>
                <w:t>Collaborative Design</w:t>
              </w:r>
            </w:ins>
          </w:p>
        </w:tc>
        <w:tc>
          <w:tcPr>
            <w:tcW w:w="616" w:type="dxa"/>
            <w:noWrap/>
            <w:vAlign w:val="center"/>
            <w:hideMark/>
            <w:tcPrChange w:id="101207" w:author="pete jones" w:date="2022-01-12T17:27:00Z">
              <w:tcPr>
                <w:tcW w:w="616" w:type="dxa"/>
                <w:noWrap/>
                <w:hideMark/>
              </w:tcPr>
            </w:tcPrChange>
          </w:tcPr>
          <w:p w14:paraId="1A0EA2FA" w14:textId="77777777" w:rsidR="00D32D2F" w:rsidRPr="00D32D2F" w:rsidRDefault="00D32D2F">
            <w:pPr>
              <w:spacing w:before="0" w:after="0" w:line="240" w:lineRule="auto"/>
              <w:jc w:val="center"/>
              <w:rPr>
                <w:ins w:id="101208" w:author="pete jones" w:date="2022-01-12T17:25:00Z"/>
                <w:sz w:val="20"/>
                <w:szCs w:val="20"/>
                <w:rPrChange w:id="101209" w:author="pete jones" w:date="2022-01-12T17:26:00Z">
                  <w:rPr>
                    <w:ins w:id="101210" w:author="pete jones" w:date="2022-01-12T17:25:00Z"/>
                  </w:rPr>
                </w:rPrChange>
              </w:rPr>
              <w:pPrChange w:id="101211" w:author="pete jones" w:date="2022-01-12T17:30:00Z">
                <w:pPr>
                  <w:jc w:val="left"/>
                </w:pPr>
              </w:pPrChange>
            </w:pPr>
            <w:ins w:id="101212" w:author="pete jones" w:date="2022-01-12T17:25:00Z">
              <w:r w:rsidRPr="00D32D2F">
                <w:rPr>
                  <w:sz w:val="20"/>
                  <w:szCs w:val="20"/>
                  <w:rPrChange w:id="101213" w:author="pete jones" w:date="2022-01-12T17:26:00Z">
                    <w:rPr/>
                  </w:rPrChange>
                </w:rPr>
                <w:t>x</w:t>
              </w:r>
            </w:ins>
          </w:p>
        </w:tc>
        <w:tc>
          <w:tcPr>
            <w:tcW w:w="616" w:type="dxa"/>
            <w:noWrap/>
            <w:vAlign w:val="center"/>
            <w:hideMark/>
            <w:tcPrChange w:id="101214" w:author="pete jones" w:date="2022-01-12T17:27:00Z">
              <w:tcPr>
                <w:tcW w:w="616" w:type="dxa"/>
                <w:noWrap/>
                <w:hideMark/>
              </w:tcPr>
            </w:tcPrChange>
          </w:tcPr>
          <w:p w14:paraId="3E8F069F" w14:textId="77777777" w:rsidR="00D32D2F" w:rsidRPr="00D32D2F" w:rsidRDefault="00D32D2F">
            <w:pPr>
              <w:spacing w:before="0" w:after="0" w:line="240" w:lineRule="auto"/>
              <w:jc w:val="center"/>
              <w:rPr>
                <w:ins w:id="101215" w:author="pete jones" w:date="2022-01-12T17:25:00Z"/>
                <w:sz w:val="20"/>
                <w:szCs w:val="20"/>
                <w:rPrChange w:id="101216" w:author="pete jones" w:date="2022-01-12T17:26:00Z">
                  <w:rPr>
                    <w:ins w:id="101217" w:author="pete jones" w:date="2022-01-12T17:25:00Z"/>
                  </w:rPr>
                </w:rPrChange>
              </w:rPr>
              <w:pPrChange w:id="101218" w:author="pete jones" w:date="2022-01-12T17:30:00Z">
                <w:pPr>
                  <w:jc w:val="left"/>
                </w:pPr>
              </w:pPrChange>
            </w:pPr>
            <w:ins w:id="101219" w:author="pete jones" w:date="2022-01-12T17:25:00Z">
              <w:r w:rsidRPr="00D32D2F">
                <w:rPr>
                  <w:sz w:val="20"/>
                  <w:szCs w:val="20"/>
                  <w:rPrChange w:id="101220" w:author="pete jones" w:date="2022-01-12T17:26:00Z">
                    <w:rPr/>
                  </w:rPrChange>
                </w:rPr>
                <w:t>3</w:t>
              </w:r>
            </w:ins>
          </w:p>
        </w:tc>
        <w:tc>
          <w:tcPr>
            <w:tcW w:w="616" w:type="dxa"/>
            <w:noWrap/>
            <w:vAlign w:val="center"/>
            <w:hideMark/>
            <w:tcPrChange w:id="101221" w:author="pete jones" w:date="2022-01-12T17:27:00Z">
              <w:tcPr>
                <w:tcW w:w="616" w:type="dxa"/>
                <w:noWrap/>
                <w:hideMark/>
              </w:tcPr>
            </w:tcPrChange>
          </w:tcPr>
          <w:p w14:paraId="0FFDC546" w14:textId="77777777" w:rsidR="00D32D2F" w:rsidRPr="00D32D2F" w:rsidRDefault="00D32D2F">
            <w:pPr>
              <w:spacing w:before="0" w:after="0" w:line="240" w:lineRule="auto"/>
              <w:jc w:val="center"/>
              <w:rPr>
                <w:ins w:id="101222" w:author="pete jones" w:date="2022-01-12T17:25:00Z"/>
                <w:sz w:val="20"/>
                <w:szCs w:val="20"/>
                <w:rPrChange w:id="101223" w:author="pete jones" w:date="2022-01-12T17:26:00Z">
                  <w:rPr>
                    <w:ins w:id="101224" w:author="pete jones" w:date="2022-01-12T17:25:00Z"/>
                  </w:rPr>
                </w:rPrChange>
              </w:rPr>
              <w:pPrChange w:id="101225" w:author="pete jones" w:date="2022-01-12T17:30:00Z">
                <w:pPr>
                  <w:jc w:val="left"/>
                </w:pPr>
              </w:pPrChange>
            </w:pPr>
            <w:ins w:id="101226" w:author="pete jones" w:date="2022-01-12T17:25:00Z">
              <w:r w:rsidRPr="00D32D2F">
                <w:rPr>
                  <w:sz w:val="20"/>
                  <w:szCs w:val="20"/>
                  <w:rPrChange w:id="101227" w:author="pete jones" w:date="2022-01-12T17:26:00Z">
                    <w:rPr/>
                  </w:rPrChange>
                </w:rPr>
                <w:t>3</w:t>
              </w:r>
            </w:ins>
          </w:p>
        </w:tc>
        <w:tc>
          <w:tcPr>
            <w:tcW w:w="616" w:type="dxa"/>
            <w:noWrap/>
            <w:vAlign w:val="center"/>
            <w:hideMark/>
            <w:tcPrChange w:id="101228" w:author="pete jones" w:date="2022-01-12T17:27:00Z">
              <w:tcPr>
                <w:tcW w:w="616" w:type="dxa"/>
                <w:noWrap/>
                <w:hideMark/>
              </w:tcPr>
            </w:tcPrChange>
          </w:tcPr>
          <w:p w14:paraId="1585DB29" w14:textId="77777777" w:rsidR="00D32D2F" w:rsidRPr="00D32D2F" w:rsidRDefault="00D32D2F">
            <w:pPr>
              <w:spacing w:before="0" w:after="0" w:line="240" w:lineRule="auto"/>
              <w:jc w:val="center"/>
              <w:rPr>
                <w:ins w:id="101229" w:author="pete jones" w:date="2022-01-12T17:25:00Z"/>
                <w:sz w:val="20"/>
                <w:szCs w:val="20"/>
                <w:rPrChange w:id="101230" w:author="pete jones" w:date="2022-01-12T17:26:00Z">
                  <w:rPr>
                    <w:ins w:id="101231" w:author="pete jones" w:date="2022-01-12T17:25:00Z"/>
                  </w:rPr>
                </w:rPrChange>
              </w:rPr>
              <w:pPrChange w:id="101232" w:author="pete jones" w:date="2022-01-12T17:30:00Z">
                <w:pPr>
                  <w:jc w:val="left"/>
                </w:pPr>
              </w:pPrChange>
            </w:pPr>
            <w:ins w:id="101233" w:author="pete jones" w:date="2022-01-12T17:25:00Z">
              <w:r w:rsidRPr="00D32D2F">
                <w:rPr>
                  <w:sz w:val="20"/>
                  <w:szCs w:val="20"/>
                  <w:rPrChange w:id="101234" w:author="pete jones" w:date="2022-01-12T17:26:00Z">
                    <w:rPr/>
                  </w:rPrChange>
                </w:rPr>
                <w:t>2</w:t>
              </w:r>
            </w:ins>
          </w:p>
        </w:tc>
        <w:tc>
          <w:tcPr>
            <w:tcW w:w="616" w:type="dxa"/>
            <w:noWrap/>
            <w:vAlign w:val="center"/>
            <w:hideMark/>
            <w:tcPrChange w:id="101235" w:author="pete jones" w:date="2022-01-12T17:27:00Z">
              <w:tcPr>
                <w:tcW w:w="616" w:type="dxa"/>
                <w:noWrap/>
                <w:hideMark/>
              </w:tcPr>
            </w:tcPrChange>
          </w:tcPr>
          <w:p w14:paraId="4B35675F" w14:textId="77777777" w:rsidR="00D32D2F" w:rsidRPr="00D32D2F" w:rsidRDefault="00D32D2F">
            <w:pPr>
              <w:spacing w:before="0" w:after="0" w:line="240" w:lineRule="auto"/>
              <w:jc w:val="center"/>
              <w:rPr>
                <w:ins w:id="101236" w:author="pete jones" w:date="2022-01-12T17:25:00Z"/>
                <w:sz w:val="20"/>
                <w:szCs w:val="20"/>
                <w:rPrChange w:id="101237" w:author="pete jones" w:date="2022-01-12T17:26:00Z">
                  <w:rPr>
                    <w:ins w:id="101238" w:author="pete jones" w:date="2022-01-12T17:25:00Z"/>
                  </w:rPr>
                </w:rPrChange>
              </w:rPr>
              <w:pPrChange w:id="101239" w:author="pete jones" w:date="2022-01-12T17:30:00Z">
                <w:pPr>
                  <w:jc w:val="left"/>
                </w:pPr>
              </w:pPrChange>
            </w:pPr>
            <w:ins w:id="101240" w:author="pete jones" w:date="2022-01-12T17:25:00Z">
              <w:r w:rsidRPr="00D32D2F">
                <w:rPr>
                  <w:sz w:val="20"/>
                  <w:szCs w:val="20"/>
                  <w:rPrChange w:id="101241" w:author="pete jones" w:date="2022-01-12T17:26:00Z">
                    <w:rPr/>
                  </w:rPrChange>
                </w:rPr>
                <w:t>4</w:t>
              </w:r>
            </w:ins>
          </w:p>
        </w:tc>
        <w:tc>
          <w:tcPr>
            <w:tcW w:w="616" w:type="dxa"/>
            <w:noWrap/>
            <w:vAlign w:val="center"/>
            <w:hideMark/>
            <w:tcPrChange w:id="101242" w:author="pete jones" w:date="2022-01-12T17:27:00Z">
              <w:tcPr>
                <w:tcW w:w="616" w:type="dxa"/>
                <w:noWrap/>
                <w:hideMark/>
              </w:tcPr>
            </w:tcPrChange>
          </w:tcPr>
          <w:p w14:paraId="5ACB792F" w14:textId="77777777" w:rsidR="00D32D2F" w:rsidRPr="00D32D2F" w:rsidRDefault="00D32D2F">
            <w:pPr>
              <w:spacing w:before="0" w:after="0" w:line="240" w:lineRule="auto"/>
              <w:jc w:val="center"/>
              <w:rPr>
                <w:ins w:id="101243" w:author="pete jones" w:date="2022-01-12T17:25:00Z"/>
                <w:sz w:val="20"/>
                <w:szCs w:val="20"/>
                <w:rPrChange w:id="101244" w:author="pete jones" w:date="2022-01-12T17:26:00Z">
                  <w:rPr>
                    <w:ins w:id="101245" w:author="pete jones" w:date="2022-01-12T17:25:00Z"/>
                  </w:rPr>
                </w:rPrChange>
              </w:rPr>
              <w:pPrChange w:id="101246" w:author="pete jones" w:date="2022-01-12T17:30:00Z">
                <w:pPr>
                  <w:jc w:val="left"/>
                </w:pPr>
              </w:pPrChange>
            </w:pPr>
            <w:ins w:id="101247" w:author="pete jones" w:date="2022-01-12T17:25:00Z">
              <w:r w:rsidRPr="00D32D2F">
                <w:rPr>
                  <w:sz w:val="20"/>
                  <w:szCs w:val="20"/>
                  <w:rPrChange w:id="101248" w:author="pete jones" w:date="2022-01-12T17:26:00Z">
                    <w:rPr/>
                  </w:rPrChange>
                </w:rPr>
                <w:t>4</w:t>
              </w:r>
            </w:ins>
          </w:p>
        </w:tc>
        <w:tc>
          <w:tcPr>
            <w:tcW w:w="616" w:type="dxa"/>
            <w:noWrap/>
            <w:vAlign w:val="center"/>
            <w:hideMark/>
            <w:tcPrChange w:id="101249" w:author="pete jones" w:date="2022-01-12T17:27:00Z">
              <w:tcPr>
                <w:tcW w:w="616" w:type="dxa"/>
                <w:noWrap/>
                <w:hideMark/>
              </w:tcPr>
            </w:tcPrChange>
          </w:tcPr>
          <w:p w14:paraId="4AF4D977" w14:textId="77777777" w:rsidR="00D32D2F" w:rsidRPr="00D32D2F" w:rsidRDefault="00D32D2F">
            <w:pPr>
              <w:spacing w:before="0" w:after="0" w:line="240" w:lineRule="auto"/>
              <w:jc w:val="center"/>
              <w:rPr>
                <w:ins w:id="101250" w:author="pete jones" w:date="2022-01-12T17:25:00Z"/>
                <w:sz w:val="20"/>
                <w:szCs w:val="20"/>
                <w:rPrChange w:id="101251" w:author="pete jones" w:date="2022-01-12T17:26:00Z">
                  <w:rPr>
                    <w:ins w:id="101252" w:author="pete jones" w:date="2022-01-12T17:25:00Z"/>
                  </w:rPr>
                </w:rPrChange>
              </w:rPr>
              <w:pPrChange w:id="101253" w:author="pete jones" w:date="2022-01-12T17:30:00Z">
                <w:pPr>
                  <w:jc w:val="left"/>
                </w:pPr>
              </w:pPrChange>
            </w:pPr>
            <w:ins w:id="101254" w:author="pete jones" w:date="2022-01-12T17:25:00Z">
              <w:r w:rsidRPr="00D32D2F">
                <w:rPr>
                  <w:sz w:val="20"/>
                  <w:szCs w:val="20"/>
                  <w:rPrChange w:id="101255" w:author="pete jones" w:date="2022-01-12T17:26:00Z">
                    <w:rPr/>
                  </w:rPrChange>
                </w:rPr>
                <w:t>4</w:t>
              </w:r>
            </w:ins>
          </w:p>
        </w:tc>
        <w:tc>
          <w:tcPr>
            <w:tcW w:w="616" w:type="dxa"/>
            <w:noWrap/>
            <w:vAlign w:val="center"/>
            <w:hideMark/>
            <w:tcPrChange w:id="101256" w:author="pete jones" w:date="2022-01-12T17:27:00Z">
              <w:tcPr>
                <w:tcW w:w="616" w:type="dxa"/>
                <w:noWrap/>
                <w:hideMark/>
              </w:tcPr>
            </w:tcPrChange>
          </w:tcPr>
          <w:p w14:paraId="2E477875" w14:textId="77777777" w:rsidR="00D32D2F" w:rsidRPr="00D32D2F" w:rsidRDefault="00D32D2F">
            <w:pPr>
              <w:spacing w:before="0" w:after="0" w:line="240" w:lineRule="auto"/>
              <w:jc w:val="center"/>
              <w:rPr>
                <w:ins w:id="101257" w:author="pete jones" w:date="2022-01-12T17:25:00Z"/>
                <w:sz w:val="20"/>
                <w:szCs w:val="20"/>
                <w:rPrChange w:id="101258" w:author="pete jones" w:date="2022-01-12T17:26:00Z">
                  <w:rPr>
                    <w:ins w:id="101259" w:author="pete jones" w:date="2022-01-12T17:25:00Z"/>
                  </w:rPr>
                </w:rPrChange>
              </w:rPr>
              <w:pPrChange w:id="101260" w:author="pete jones" w:date="2022-01-12T17:30:00Z">
                <w:pPr>
                  <w:jc w:val="left"/>
                </w:pPr>
              </w:pPrChange>
            </w:pPr>
            <w:ins w:id="101261" w:author="pete jones" w:date="2022-01-12T17:25:00Z">
              <w:r w:rsidRPr="00D32D2F">
                <w:rPr>
                  <w:sz w:val="20"/>
                  <w:szCs w:val="20"/>
                  <w:rPrChange w:id="101262" w:author="pete jones" w:date="2022-01-12T17:26:00Z">
                    <w:rPr/>
                  </w:rPrChange>
                </w:rPr>
                <w:t>4</w:t>
              </w:r>
            </w:ins>
          </w:p>
        </w:tc>
      </w:tr>
      <w:tr w:rsidR="00D32D2F" w:rsidRPr="00D32D2F" w14:paraId="1395DDDE" w14:textId="77777777" w:rsidTr="00D32D2F">
        <w:trPr>
          <w:trHeight w:val="300"/>
          <w:ins w:id="101263" w:author="pete jones" w:date="2022-01-12T17:25:00Z"/>
          <w:trPrChange w:id="101264" w:author="pete jones" w:date="2022-01-12T17:27:00Z">
            <w:trPr>
              <w:trHeight w:val="300"/>
            </w:trPr>
          </w:trPrChange>
        </w:trPr>
        <w:tc>
          <w:tcPr>
            <w:tcW w:w="868" w:type="dxa"/>
            <w:noWrap/>
            <w:hideMark/>
            <w:tcPrChange w:id="101265" w:author="pete jones" w:date="2022-01-12T17:27:00Z">
              <w:tcPr>
                <w:tcW w:w="868" w:type="dxa"/>
                <w:noWrap/>
                <w:hideMark/>
              </w:tcPr>
            </w:tcPrChange>
          </w:tcPr>
          <w:p w14:paraId="17486BF5" w14:textId="77777777" w:rsidR="00D32D2F" w:rsidRPr="00D32D2F" w:rsidRDefault="00D32D2F">
            <w:pPr>
              <w:spacing w:before="0" w:after="0" w:line="240" w:lineRule="auto"/>
              <w:jc w:val="left"/>
              <w:rPr>
                <w:ins w:id="101266" w:author="pete jones" w:date="2022-01-12T17:25:00Z"/>
                <w:sz w:val="20"/>
                <w:szCs w:val="20"/>
                <w:rPrChange w:id="101267" w:author="pete jones" w:date="2022-01-12T17:26:00Z">
                  <w:rPr>
                    <w:ins w:id="101268" w:author="pete jones" w:date="2022-01-12T17:25:00Z"/>
                  </w:rPr>
                </w:rPrChange>
              </w:rPr>
              <w:pPrChange w:id="101269" w:author="pete jones" w:date="2022-01-12T17:26:00Z">
                <w:pPr>
                  <w:jc w:val="left"/>
                </w:pPr>
              </w:pPrChange>
            </w:pPr>
            <w:ins w:id="101270" w:author="pete jones" w:date="2022-01-12T17:25:00Z">
              <w:r w:rsidRPr="00D32D2F">
                <w:rPr>
                  <w:sz w:val="20"/>
                  <w:szCs w:val="20"/>
                  <w:rPrChange w:id="101271" w:author="pete jones" w:date="2022-01-12T17:26:00Z">
                    <w:rPr/>
                  </w:rPrChange>
                </w:rPr>
                <w:t>10</w:t>
              </w:r>
            </w:ins>
          </w:p>
        </w:tc>
        <w:tc>
          <w:tcPr>
            <w:tcW w:w="1516" w:type="dxa"/>
            <w:noWrap/>
            <w:hideMark/>
            <w:tcPrChange w:id="101272" w:author="pete jones" w:date="2022-01-12T17:27:00Z">
              <w:tcPr>
                <w:tcW w:w="1516" w:type="dxa"/>
                <w:noWrap/>
                <w:hideMark/>
              </w:tcPr>
            </w:tcPrChange>
          </w:tcPr>
          <w:p w14:paraId="50625086" w14:textId="77777777" w:rsidR="00D32D2F" w:rsidRPr="00D32D2F" w:rsidRDefault="00D32D2F">
            <w:pPr>
              <w:spacing w:before="0" w:after="0" w:line="240" w:lineRule="auto"/>
              <w:jc w:val="left"/>
              <w:rPr>
                <w:ins w:id="101273" w:author="pete jones" w:date="2022-01-12T17:25:00Z"/>
                <w:sz w:val="20"/>
                <w:szCs w:val="20"/>
                <w:rPrChange w:id="101274" w:author="pete jones" w:date="2022-01-12T17:26:00Z">
                  <w:rPr>
                    <w:ins w:id="101275" w:author="pete jones" w:date="2022-01-12T17:25:00Z"/>
                  </w:rPr>
                </w:rPrChange>
              </w:rPr>
              <w:pPrChange w:id="101276" w:author="pete jones" w:date="2022-01-12T17:26:00Z">
                <w:pPr>
                  <w:jc w:val="left"/>
                </w:pPr>
              </w:pPrChange>
            </w:pPr>
            <w:ins w:id="101277" w:author="pete jones" w:date="2022-01-12T17:25:00Z">
              <w:r w:rsidRPr="00D32D2F">
                <w:rPr>
                  <w:sz w:val="20"/>
                  <w:szCs w:val="20"/>
                  <w:rPrChange w:id="101278" w:author="pete jones" w:date="2022-01-12T17:26:00Z">
                    <w:rPr/>
                  </w:rPrChange>
                </w:rPr>
                <w:t>ENGR2299</w:t>
              </w:r>
            </w:ins>
          </w:p>
        </w:tc>
        <w:tc>
          <w:tcPr>
            <w:tcW w:w="8744" w:type="dxa"/>
            <w:noWrap/>
            <w:hideMark/>
            <w:tcPrChange w:id="101279" w:author="pete jones" w:date="2022-01-12T17:27:00Z">
              <w:tcPr>
                <w:tcW w:w="8744" w:type="dxa"/>
                <w:noWrap/>
                <w:hideMark/>
              </w:tcPr>
            </w:tcPrChange>
          </w:tcPr>
          <w:p w14:paraId="66B7F932" w14:textId="77777777" w:rsidR="00D32D2F" w:rsidRPr="00D32D2F" w:rsidRDefault="00D32D2F">
            <w:pPr>
              <w:spacing w:before="0" w:after="0" w:line="240" w:lineRule="auto"/>
              <w:jc w:val="left"/>
              <w:rPr>
                <w:ins w:id="101280" w:author="pete jones" w:date="2022-01-12T17:25:00Z"/>
                <w:sz w:val="20"/>
                <w:szCs w:val="20"/>
                <w:rPrChange w:id="101281" w:author="pete jones" w:date="2022-01-12T17:26:00Z">
                  <w:rPr>
                    <w:ins w:id="101282" w:author="pete jones" w:date="2022-01-12T17:25:00Z"/>
                  </w:rPr>
                </w:rPrChange>
              </w:rPr>
              <w:pPrChange w:id="101283" w:author="pete jones" w:date="2022-01-12T17:26:00Z">
                <w:pPr>
                  <w:jc w:val="left"/>
                </w:pPr>
              </w:pPrChange>
            </w:pPr>
            <w:ins w:id="101284" w:author="pete jones" w:date="2022-01-12T17:25:00Z">
              <w:r w:rsidRPr="00D32D2F">
                <w:rPr>
                  <w:sz w:val="20"/>
                  <w:szCs w:val="20"/>
                  <w:rPrChange w:id="101285" w:author="pete jones" w:date="2022-01-12T17:26:00Z">
                    <w:rPr/>
                  </w:rPrChange>
                </w:rPr>
                <w:t>Special Topics in Design Engineering</w:t>
              </w:r>
            </w:ins>
          </w:p>
        </w:tc>
        <w:tc>
          <w:tcPr>
            <w:tcW w:w="616" w:type="dxa"/>
            <w:noWrap/>
            <w:vAlign w:val="center"/>
            <w:hideMark/>
            <w:tcPrChange w:id="101286" w:author="pete jones" w:date="2022-01-12T17:27:00Z">
              <w:tcPr>
                <w:tcW w:w="616" w:type="dxa"/>
                <w:noWrap/>
                <w:hideMark/>
              </w:tcPr>
            </w:tcPrChange>
          </w:tcPr>
          <w:p w14:paraId="3ADFEF2C" w14:textId="500B64EA" w:rsidR="00D32D2F" w:rsidRPr="00D32D2F" w:rsidRDefault="00D32D2F">
            <w:pPr>
              <w:spacing w:before="0" w:after="0" w:line="240" w:lineRule="auto"/>
              <w:jc w:val="center"/>
              <w:rPr>
                <w:ins w:id="101287" w:author="pete jones" w:date="2022-01-12T17:25:00Z"/>
                <w:sz w:val="20"/>
                <w:szCs w:val="20"/>
                <w:rPrChange w:id="101288" w:author="pete jones" w:date="2022-01-12T17:26:00Z">
                  <w:rPr>
                    <w:ins w:id="101289" w:author="pete jones" w:date="2022-01-12T17:25:00Z"/>
                  </w:rPr>
                </w:rPrChange>
              </w:rPr>
              <w:pPrChange w:id="101290" w:author="pete jones" w:date="2022-01-12T17:30:00Z">
                <w:pPr>
                  <w:jc w:val="left"/>
                </w:pPr>
              </w:pPrChange>
            </w:pPr>
          </w:p>
        </w:tc>
        <w:tc>
          <w:tcPr>
            <w:tcW w:w="616" w:type="dxa"/>
            <w:noWrap/>
            <w:vAlign w:val="center"/>
            <w:hideMark/>
            <w:tcPrChange w:id="101291" w:author="pete jones" w:date="2022-01-12T17:27:00Z">
              <w:tcPr>
                <w:tcW w:w="616" w:type="dxa"/>
                <w:noWrap/>
                <w:hideMark/>
              </w:tcPr>
            </w:tcPrChange>
          </w:tcPr>
          <w:p w14:paraId="3BE73610" w14:textId="77777777" w:rsidR="00D32D2F" w:rsidRPr="00D32D2F" w:rsidRDefault="00D32D2F">
            <w:pPr>
              <w:spacing w:before="0" w:after="0" w:line="240" w:lineRule="auto"/>
              <w:jc w:val="center"/>
              <w:rPr>
                <w:ins w:id="101292" w:author="pete jones" w:date="2022-01-12T17:25:00Z"/>
                <w:sz w:val="20"/>
                <w:szCs w:val="20"/>
                <w:rPrChange w:id="101293" w:author="pete jones" w:date="2022-01-12T17:26:00Z">
                  <w:rPr>
                    <w:ins w:id="101294" w:author="pete jones" w:date="2022-01-12T17:25:00Z"/>
                  </w:rPr>
                </w:rPrChange>
              </w:rPr>
              <w:pPrChange w:id="101295" w:author="pete jones" w:date="2022-01-12T17:30:00Z">
                <w:pPr>
                  <w:jc w:val="left"/>
                </w:pPr>
              </w:pPrChange>
            </w:pPr>
            <w:ins w:id="101296" w:author="pete jones" w:date="2022-01-12T17:25:00Z">
              <w:r w:rsidRPr="00D32D2F">
                <w:rPr>
                  <w:sz w:val="20"/>
                  <w:szCs w:val="20"/>
                  <w:rPrChange w:id="101297" w:author="pete jones" w:date="2022-01-12T17:26:00Z">
                    <w:rPr/>
                  </w:rPrChange>
                </w:rPr>
                <w:t>3</w:t>
              </w:r>
            </w:ins>
          </w:p>
        </w:tc>
        <w:tc>
          <w:tcPr>
            <w:tcW w:w="616" w:type="dxa"/>
            <w:noWrap/>
            <w:vAlign w:val="center"/>
            <w:hideMark/>
            <w:tcPrChange w:id="101298" w:author="pete jones" w:date="2022-01-12T17:27:00Z">
              <w:tcPr>
                <w:tcW w:w="616" w:type="dxa"/>
                <w:noWrap/>
                <w:hideMark/>
              </w:tcPr>
            </w:tcPrChange>
          </w:tcPr>
          <w:p w14:paraId="3011DDCD" w14:textId="77777777" w:rsidR="00D32D2F" w:rsidRPr="00D32D2F" w:rsidRDefault="00D32D2F">
            <w:pPr>
              <w:spacing w:before="0" w:after="0" w:line="240" w:lineRule="auto"/>
              <w:jc w:val="center"/>
              <w:rPr>
                <w:ins w:id="101299" w:author="pete jones" w:date="2022-01-12T17:25:00Z"/>
                <w:sz w:val="20"/>
                <w:szCs w:val="20"/>
                <w:rPrChange w:id="101300" w:author="pete jones" w:date="2022-01-12T17:26:00Z">
                  <w:rPr>
                    <w:ins w:id="101301" w:author="pete jones" w:date="2022-01-12T17:25:00Z"/>
                  </w:rPr>
                </w:rPrChange>
              </w:rPr>
              <w:pPrChange w:id="101302" w:author="pete jones" w:date="2022-01-12T17:30:00Z">
                <w:pPr>
                  <w:jc w:val="left"/>
                </w:pPr>
              </w:pPrChange>
            </w:pPr>
          </w:p>
        </w:tc>
        <w:tc>
          <w:tcPr>
            <w:tcW w:w="616" w:type="dxa"/>
            <w:noWrap/>
            <w:vAlign w:val="center"/>
            <w:hideMark/>
            <w:tcPrChange w:id="101303" w:author="pete jones" w:date="2022-01-12T17:27:00Z">
              <w:tcPr>
                <w:tcW w:w="616" w:type="dxa"/>
                <w:noWrap/>
                <w:hideMark/>
              </w:tcPr>
            </w:tcPrChange>
          </w:tcPr>
          <w:p w14:paraId="3876E115" w14:textId="77777777" w:rsidR="00D32D2F" w:rsidRPr="00D32D2F" w:rsidRDefault="00D32D2F">
            <w:pPr>
              <w:spacing w:before="0" w:after="0" w:line="240" w:lineRule="auto"/>
              <w:jc w:val="center"/>
              <w:rPr>
                <w:ins w:id="101304" w:author="pete jones" w:date="2022-01-12T17:25:00Z"/>
                <w:sz w:val="20"/>
                <w:szCs w:val="20"/>
                <w:rPrChange w:id="101305" w:author="pete jones" w:date="2022-01-12T17:26:00Z">
                  <w:rPr>
                    <w:ins w:id="101306" w:author="pete jones" w:date="2022-01-12T17:25:00Z"/>
                  </w:rPr>
                </w:rPrChange>
              </w:rPr>
              <w:pPrChange w:id="101307" w:author="pete jones" w:date="2022-01-12T17:30:00Z">
                <w:pPr>
                  <w:jc w:val="left"/>
                </w:pPr>
              </w:pPrChange>
            </w:pPr>
            <w:ins w:id="101308" w:author="pete jones" w:date="2022-01-12T17:25:00Z">
              <w:r w:rsidRPr="00D32D2F">
                <w:rPr>
                  <w:sz w:val="20"/>
                  <w:szCs w:val="20"/>
                  <w:rPrChange w:id="101309" w:author="pete jones" w:date="2022-01-12T17:26:00Z">
                    <w:rPr/>
                  </w:rPrChange>
                </w:rPr>
                <w:t>2</w:t>
              </w:r>
            </w:ins>
          </w:p>
        </w:tc>
        <w:tc>
          <w:tcPr>
            <w:tcW w:w="616" w:type="dxa"/>
            <w:noWrap/>
            <w:vAlign w:val="center"/>
            <w:hideMark/>
            <w:tcPrChange w:id="101310" w:author="pete jones" w:date="2022-01-12T17:27:00Z">
              <w:tcPr>
                <w:tcW w:w="616" w:type="dxa"/>
                <w:noWrap/>
                <w:hideMark/>
              </w:tcPr>
            </w:tcPrChange>
          </w:tcPr>
          <w:p w14:paraId="43A5B3C7" w14:textId="77777777" w:rsidR="00D32D2F" w:rsidRPr="00D32D2F" w:rsidRDefault="00D32D2F">
            <w:pPr>
              <w:spacing w:before="0" w:after="0" w:line="240" w:lineRule="auto"/>
              <w:jc w:val="center"/>
              <w:rPr>
                <w:ins w:id="101311" w:author="pete jones" w:date="2022-01-12T17:25:00Z"/>
                <w:sz w:val="20"/>
                <w:szCs w:val="20"/>
                <w:rPrChange w:id="101312" w:author="pete jones" w:date="2022-01-12T17:26:00Z">
                  <w:rPr>
                    <w:ins w:id="101313" w:author="pete jones" w:date="2022-01-12T17:25:00Z"/>
                  </w:rPr>
                </w:rPrChange>
              </w:rPr>
              <w:pPrChange w:id="101314" w:author="pete jones" w:date="2022-01-12T17:30:00Z">
                <w:pPr>
                  <w:jc w:val="left"/>
                </w:pPr>
              </w:pPrChange>
            </w:pPr>
            <w:ins w:id="101315" w:author="pete jones" w:date="2022-01-12T17:25:00Z">
              <w:r w:rsidRPr="00D32D2F">
                <w:rPr>
                  <w:sz w:val="20"/>
                  <w:szCs w:val="20"/>
                  <w:rPrChange w:id="101316" w:author="pete jones" w:date="2022-01-12T17:26:00Z">
                    <w:rPr/>
                  </w:rPrChange>
                </w:rPr>
                <w:t>x</w:t>
              </w:r>
            </w:ins>
          </w:p>
        </w:tc>
        <w:tc>
          <w:tcPr>
            <w:tcW w:w="616" w:type="dxa"/>
            <w:noWrap/>
            <w:vAlign w:val="center"/>
            <w:hideMark/>
            <w:tcPrChange w:id="101317" w:author="pete jones" w:date="2022-01-12T17:27:00Z">
              <w:tcPr>
                <w:tcW w:w="616" w:type="dxa"/>
                <w:noWrap/>
                <w:hideMark/>
              </w:tcPr>
            </w:tcPrChange>
          </w:tcPr>
          <w:p w14:paraId="46EEA844" w14:textId="77777777" w:rsidR="00D32D2F" w:rsidRPr="00D32D2F" w:rsidRDefault="00D32D2F">
            <w:pPr>
              <w:spacing w:before="0" w:after="0" w:line="240" w:lineRule="auto"/>
              <w:jc w:val="center"/>
              <w:rPr>
                <w:ins w:id="101318" w:author="pete jones" w:date="2022-01-12T17:25:00Z"/>
                <w:sz w:val="20"/>
                <w:szCs w:val="20"/>
                <w:rPrChange w:id="101319" w:author="pete jones" w:date="2022-01-12T17:26:00Z">
                  <w:rPr>
                    <w:ins w:id="101320" w:author="pete jones" w:date="2022-01-12T17:25:00Z"/>
                  </w:rPr>
                </w:rPrChange>
              </w:rPr>
              <w:pPrChange w:id="101321" w:author="pete jones" w:date="2022-01-12T17:30:00Z">
                <w:pPr>
                  <w:jc w:val="left"/>
                </w:pPr>
              </w:pPrChange>
            </w:pPr>
          </w:p>
        </w:tc>
        <w:tc>
          <w:tcPr>
            <w:tcW w:w="616" w:type="dxa"/>
            <w:noWrap/>
            <w:vAlign w:val="center"/>
            <w:hideMark/>
            <w:tcPrChange w:id="101322" w:author="pete jones" w:date="2022-01-12T17:27:00Z">
              <w:tcPr>
                <w:tcW w:w="616" w:type="dxa"/>
                <w:noWrap/>
                <w:hideMark/>
              </w:tcPr>
            </w:tcPrChange>
          </w:tcPr>
          <w:p w14:paraId="4CBA23C6" w14:textId="77777777" w:rsidR="00D32D2F" w:rsidRPr="00D32D2F" w:rsidRDefault="00D32D2F">
            <w:pPr>
              <w:spacing w:before="0" w:after="0" w:line="240" w:lineRule="auto"/>
              <w:jc w:val="center"/>
              <w:rPr>
                <w:ins w:id="101323" w:author="pete jones" w:date="2022-01-12T17:25:00Z"/>
                <w:sz w:val="20"/>
                <w:szCs w:val="20"/>
                <w:rPrChange w:id="101324" w:author="pete jones" w:date="2022-01-12T17:26:00Z">
                  <w:rPr>
                    <w:ins w:id="101325" w:author="pete jones" w:date="2022-01-12T17:25:00Z"/>
                  </w:rPr>
                </w:rPrChange>
              </w:rPr>
              <w:pPrChange w:id="101326" w:author="pete jones" w:date="2022-01-12T17:30:00Z">
                <w:pPr>
                  <w:jc w:val="left"/>
                </w:pPr>
              </w:pPrChange>
            </w:pPr>
          </w:p>
        </w:tc>
        <w:tc>
          <w:tcPr>
            <w:tcW w:w="616" w:type="dxa"/>
            <w:noWrap/>
            <w:vAlign w:val="center"/>
            <w:hideMark/>
            <w:tcPrChange w:id="101327" w:author="pete jones" w:date="2022-01-12T17:27:00Z">
              <w:tcPr>
                <w:tcW w:w="616" w:type="dxa"/>
                <w:noWrap/>
                <w:hideMark/>
              </w:tcPr>
            </w:tcPrChange>
          </w:tcPr>
          <w:p w14:paraId="1BFB526D" w14:textId="77777777" w:rsidR="00D32D2F" w:rsidRPr="00D32D2F" w:rsidRDefault="00D32D2F">
            <w:pPr>
              <w:spacing w:before="0" w:after="0" w:line="240" w:lineRule="auto"/>
              <w:jc w:val="center"/>
              <w:rPr>
                <w:ins w:id="101328" w:author="pete jones" w:date="2022-01-12T17:25:00Z"/>
                <w:sz w:val="20"/>
                <w:szCs w:val="20"/>
                <w:rPrChange w:id="101329" w:author="pete jones" w:date="2022-01-12T17:26:00Z">
                  <w:rPr>
                    <w:ins w:id="101330" w:author="pete jones" w:date="2022-01-12T17:25:00Z"/>
                  </w:rPr>
                </w:rPrChange>
              </w:rPr>
              <w:pPrChange w:id="101331" w:author="pete jones" w:date="2022-01-12T17:30:00Z">
                <w:pPr>
                  <w:jc w:val="left"/>
                </w:pPr>
              </w:pPrChange>
            </w:pPr>
          </w:p>
        </w:tc>
      </w:tr>
      <w:tr w:rsidR="00D32D2F" w:rsidRPr="00D32D2F" w14:paraId="41D77910" w14:textId="77777777" w:rsidTr="00D32D2F">
        <w:trPr>
          <w:trHeight w:val="300"/>
          <w:ins w:id="101332" w:author="pete jones" w:date="2022-01-12T17:25:00Z"/>
          <w:trPrChange w:id="101333" w:author="pete jones" w:date="2022-01-12T17:27:00Z">
            <w:trPr>
              <w:trHeight w:val="300"/>
            </w:trPr>
          </w:trPrChange>
        </w:trPr>
        <w:tc>
          <w:tcPr>
            <w:tcW w:w="868" w:type="dxa"/>
            <w:noWrap/>
            <w:hideMark/>
            <w:tcPrChange w:id="101334" w:author="pete jones" w:date="2022-01-12T17:27:00Z">
              <w:tcPr>
                <w:tcW w:w="868" w:type="dxa"/>
                <w:noWrap/>
                <w:hideMark/>
              </w:tcPr>
            </w:tcPrChange>
          </w:tcPr>
          <w:p w14:paraId="776D3EF3" w14:textId="77777777" w:rsidR="00D32D2F" w:rsidRPr="00D32D2F" w:rsidRDefault="00D32D2F">
            <w:pPr>
              <w:spacing w:before="0" w:after="0" w:line="240" w:lineRule="auto"/>
              <w:jc w:val="left"/>
              <w:rPr>
                <w:ins w:id="101335" w:author="pete jones" w:date="2022-01-12T17:25:00Z"/>
                <w:sz w:val="20"/>
                <w:szCs w:val="20"/>
                <w:rPrChange w:id="101336" w:author="pete jones" w:date="2022-01-12T17:26:00Z">
                  <w:rPr>
                    <w:ins w:id="101337" w:author="pete jones" w:date="2022-01-12T17:25:00Z"/>
                  </w:rPr>
                </w:rPrChange>
              </w:rPr>
              <w:pPrChange w:id="101338" w:author="pete jones" w:date="2022-01-12T17:26:00Z">
                <w:pPr>
                  <w:jc w:val="left"/>
                </w:pPr>
              </w:pPrChange>
            </w:pPr>
            <w:ins w:id="101339" w:author="pete jones" w:date="2022-01-12T17:25:00Z">
              <w:r w:rsidRPr="00D32D2F">
                <w:rPr>
                  <w:sz w:val="20"/>
                  <w:szCs w:val="20"/>
                  <w:rPrChange w:id="101340" w:author="pete jones" w:date="2022-01-12T17:26:00Z">
                    <w:rPr/>
                  </w:rPrChange>
                </w:rPr>
                <w:t>11</w:t>
              </w:r>
            </w:ins>
          </w:p>
        </w:tc>
        <w:tc>
          <w:tcPr>
            <w:tcW w:w="1516" w:type="dxa"/>
            <w:noWrap/>
            <w:hideMark/>
            <w:tcPrChange w:id="101341" w:author="pete jones" w:date="2022-01-12T17:27:00Z">
              <w:tcPr>
                <w:tcW w:w="1516" w:type="dxa"/>
                <w:noWrap/>
                <w:hideMark/>
              </w:tcPr>
            </w:tcPrChange>
          </w:tcPr>
          <w:p w14:paraId="3514DE0C" w14:textId="77777777" w:rsidR="00D32D2F" w:rsidRPr="00D32D2F" w:rsidRDefault="00D32D2F">
            <w:pPr>
              <w:spacing w:before="0" w:after="0" w:line="240" w:lineRule="auto"/>
              <w:jc w:val="left"/>
              <w:rPr>
                <w:ins w:id="101342" w:author="pete jones" w:date="2022-01-12T17:25:00Z"/>
                <w:sz w:val="20"/>
                <w:szCs w:val="20"/>
                <w:rPrChange w:id="101343" w:author="pete jones" w:date="2022-01-12T17:26:00Z">
                  <w:rPr>
                    <w:ins w:id="101344" w:author="pete jones" w:date="2022-01-12T17:25:00Z"/>
                  </w:rPr>
                </w:rPrChange>
              </w:rPr>
              <w:pPrChange w:id="101345" w:author="pete jones" w:date="2022-01-12T17:26:00Z">
                <w:pPr>
                  <w:jc w:val="left"/>
                </w:pPr>
              </w:pPrChange>
            </w:pPr>
            <w:ins w:id="101346" w:author="pete jones" w:date="2022-01-12T17:25:00Z">
              <w:r w:rsidRPr="00D32D2F">
                <w:rPr>
                  <w:sz w:val="20"/>
                  <w:szCs w:val="20"/>
                  <w:rPrChange w:id="101347" w:author="pete jones" w:date="2022-01-12T17:26:00Z">
                    <w:rPr/>
                  </w:rPrChange>
                </w:rPr>
                <w:t>ENGR2320</w:t>
              </w:r>
            </w:ins>
          </w:p>
        </w:tc>
        <w:tc>
          <w:tcPr>
            <w:tcW w:w="8744" w:type="dxa"/>
            <w:noWrap/>
            <w:hideMark/>
            <w:tcPrChange w:id="101348" w:author="pete jones" w:date="2022-01-12T17:27:00Z">
              <w:tcPr>
                <w:tcW w:w="8744" w:type="dxa"/>
                <w:noWrap/>
                <w:hideMark/>
              </w:tcPr>
            </w:tcPrChange>
          </w:tcPr>
          <w:p w14:paraId="7C97503E" w14:textId="77777777" w:rsidR="00D32D2F" w:rsidRPr="00D32D2F" w:rsidRDefault="00D32D2F">
            <w:pPr>
              <w:spacing w:before="0" w:after="0" w:line="240" w:lineRule="auto"/>
              <w:jc w:val="left"/>
              <w:rPr>
                <w:ins w:id="101349" w:author="pete jones" w:date="2022-01-12T17:25:00Z"/>
                <w:sz w:val="20"/>
                <w:szCs w:val="20"/>
                <w:rPrChange w:id="101350" w:author="pete jones" w:date="2022-01-12T17:26:00Z">
                  <w:rPr>
                    <w:ins w:id="101351" w:author="pete jones" w:date="2022-01-12T17:25:00Z"/>
                  </w:rPr>
                </w:rPrChange>
              </w:rPr>
              <w:pPrChange w:id="101352" w:author="pete jones" w:date="2022-01-12T17:26:00Z">
                <w:pPr>
                  <w:jc w:val="left"/>
                </w:pPr>
              </w:pPrChange>
            </w:pPr>
            <w:ins w:id="101353" w:author="pete jones" w:date="2022-01-12T17:25:00Z">
              <w:r w:rsidRPr="00D32D2F">
                <w:rPr>
                  <w:sz w:val="20"/>
                  <w:szCs w:val="20"/>
                  <w:rPrChange w:id="101354" w:author="pete jones" w:date="2022-01-12T17:26:00Z">
                    <w:rPr/>
                  </w:rPrChange>
                </w:rPr>
                <w:t>Mechanics of Solids &amp; Structures</w:t>
              </w:r>
            </w:ins>
          </w:p>
        </w:tc>
        <w:tc>
          <w:tcPr>
            <w:tcW w:w="616" w:type="dxa"/>
            <w:noWrap/>
            <w:vAlign w:val="center"/>
            <w:hideMark/>
            <w:tcPrChange w:id="101355" w:author="pete jones" w:date="2022-01-12T17:27:00Z">
              <w:tcPr>
                <w:tcW w:w="616" w:type="dxa"/>
                <w:noWrap/>
                <w:hideMark/>
              </w:tcPr>
            </w:tcPrChange>
          </w:tcPr>
          <w:p w14:paraId="53EE4B37" w14:textId="77777777" w:rsidR="00D32D2F" w:rsidRPr="00D32D2F" w:rsidRDefault="00D32D2F">
            <w:pPr>
              <w:spacing w:before="0" w:after="0" w:line="240" w:lineRule="auto"/>
              <w:jc w:val="center"/>
              <w:rPr>
                <w:ins w:id="101356" w:author="pete jones" w:date="2022-01-12T17:25:00Z"/>
                <w:sz w:val="20"/>
                <w:szCs w:val="20"/>
                <w:rPrChange w:id="101357" w:author="pete jones" w:date="2022-01-12T17:26:00Z">
                  <w:rPr>
                    <w:ins w:id="101358" w:author="pete jones" w:date="2022-01-12T17:25:00Z"/>
                  </w:rPr>
                </w:rPrChange>
              </w:rPr>
              <w:pPrChange w:id="101359" w:author="pete jones" w:date="2022-01-12T17:30:00Z">
                <w:pPr>
                  <w:jc w:val="left"/>
                </w:pPr>
              </w:pPrChange>
            </w:pPr>
            <w:ins w:id="101360" w:author="pete jones" w:date="2022-01-12T17:25:00Z">
              <w:r w:rsidRPr="00D32D2F">
                <w:rPr>
                  <w:sz w:val="20"/>
                  <w:szCs w:val="20"/>
                  <w:rPrChange w:id="101361" w:author="pete jones" w:date="2022-01-12T17:26:00Z">
                    <w:rPr/>
                  </w:rPrChange>
                </w:rPr>
                <w:t>x</w:t>
              </w:r>
            </w:ins>
          </w:p>
        </w:tc>
        <w:tc>
          <w:tcPr>
            <w:tcW w:w="616" w:type="dxa"/>
            <w:noWrap/>
            <w:vAlign w:val="center"/>
            <w:hideMark/>
            <w:tcPrChange w:id="101362" w:author="pete jones" w:date="2022-01-12T17:27:00Z">
              <w:tcPr>
                <w:tcW w:w="616" w:type="dxa"/>
                <w:noWrap/>
                <w:hideMark/>
              </w:tcPr>
            </w:tcPrChange>
          </w:tcPr>
          <w:p w14:paraId="77C85E02" w14:textId="77777777" w:rsidR="00D32D2F" w:rsidRPr="00D32D2F" w:rsidRDefault="00D32D2F">
            <w:pPr>
              <w:spacing w:before="0" w:after="0" w:line="240" w:lineRule="auto"/>
              <w:jc w:val="center"/>
              <w:rPr>
                <w:ins w:id="101363" w:author="pete jones" w:date="2022-01-12T17:25:00Z"/>
                <w:sz w:val="20"/>
                <w:szCs w:val="20"/>
                <w:rPrChange w:id="101364" w:author="pete jones" w:date="2022-01-12T17:26:00Z">
                  <w:rPr>
                    <w:ins w:id="101365" w:author="pete jones" w:date="2022-01-12T17:25:00Z"/>
                  </w:rPr>
                </w:rPrChange>
              </w:rPr>
              <w:pPrChange w:id="101366" w:author="pete jones" w:date="2022-01-12T17:30:00Z">
                <w:pPr>
                  <w:jc w:val="left"/>
                </w:pPr>
              </w:pPrChange>
            </w:pPr>
            <w:ins w:id="101367" w:author="pete jones" w:date="2022-01-12T17:25:00Z">
              <w:r w:rsidRPr="00D32D2F">
                <w:rPr>
                  <w:sz w:val="20"/>
                  <w:szCs w:val="20"/>
                  <w:rPrChange w:id="101368" w:author="pete jones" w:date="2022-01-12T17:26:00Z">
                    <w:rPr/>
                  </w:rPrChange>
                </w:rPr>
                <w:t>3</w:t>
              </w:r>
            </w:ins>
          </w:p>
        </w:tc>
        <w:tc>
          <w:tcPr>
            <w:tcW w:w="616" w:type="dxa"/>
            <w:noWrap/>
            <w:vAlign w:val="center"/>
            <w:hideMark/>
            <w:tcPrChange w:id="101369" w:author="pete jones" w:date="2022-01-12T17:27:00Z">
              <w:tcPr>
                <w:tcW w:w="616" w:type="dxa"/>
                <w:noWrap/>
                <w:hideMark/>
              </w:tcPr>
            </w:tcPrChange>
          </w:tcPr>
          <w:p w14:paraId="5CCB7B8B" w14:textId="77777777" w:rsidR="00D32D2F" w:rsidRPr="00D32D2F" w:rsidRDefault="00D32D2F">
            <w:pPr>
              <w:spacing w:before="0" w:after="0" w:line="240" w:lineRule="auto"/>
              <w:jc w:val="center"/>
              <w:rPr>
                <w:ins w:id="101370" w:author="pete jones" w:date="2022-01-12T17:25:00Z"/>
                <w:sz w:val="20"/>
                <w:szCs w:val="20"/>
                <w:rPrChange w:id="101371" w:author="pete jones" w:date="2022-01-12T17:26:00Z">
                  <w:rPr>
                    <w:ins w:id="101372" w:author="pete jones" w:date="2022-01-12T17:25:00Z"/>
                  </w:rPr>
                </w:rPrChange>
              </w:rPr>
              <w:pPrChange w:id="101373" w:author="pete jones" w:date="2022-01-12T17:30:00Z">
                <w:pPr>
                  <w:jc w:val="left"/>
                </w:pPr>
              </w:pPrChange>
            </w:pPr>
            <w:ins w:id="101374" w:author="pete jones" w:date="2022-01-12T17:25:00Z">
              <w:r w:rsidRPr="00D32D2F">
                <w:rPr>
                  <w:sz w:val="20"/>
                  <w:szCs w:val="20"/>
                  <w:rPrChange w:id="101375" w:author="pete jones" w:date="2022-01-12T17:26:00Z">
                    <w:rPr/>
                  </w:rPrChange>
                </w:rPr>
                <w:t>3</w:t>
              </w:r>
            </w:ins>
          </w:p>
        </w:tc>
        <w:tc>
          <w:tcPr>
            <w:tcW w:w="616" w:type="dxa"/>
            <w:noWrap/>
            <w:vAlign w:val="center"/>
            <w:hideMark/>
            <w:tcPrChange w:id="101376" w:author="pete jones" w:date="2022-01-12T17:27:00Z">
              <w:tcPr>
                <w:tcW w:w="616" w:type="dxa"/>
                <w:noWrap/>
                <w:hideMark/>
              </w:tcPr>
            </w:tcPrChange>
          </w:tcPr>
          <w:p w14:paraId="054F776A" w14:textId="77777777" w:rsidR="00D32D2F" w:rsidRPr="00D32D2F" w:rsidRDefault="00D32D2F">
            <w:pPr>
              <w:spacing w:before="0" w:after="0" w:line="240" w:lineRule="auto"/>
              <w:jc w:val="center"/>
              <w:rPr>
                <w:ins w:id="101377" w:author="pete jones" w:date="2022-01-12T17:25:00Z"/>
                <w:sz w:val="20"/>
                <w:szCs w:val="20"/>
                <w:rPrChange w:id="101378" w:author="pete jones" w:date="2022-01-12T17:26:00Z">
                  <w:rPr>
                    <w:ins w:id="101379" w:author="pete jones" w:date="2022-01-12T17:25:00Z"/>
                  </w:rPr>
                </w:rPrChange>
              </w:rPr>
              <w:pPrChange w:id="101380" w:author="pete jones" w:date="2022-01-12T17:30:00Z">
                <w:pPr>
                  <w:jc w:val="left"/>
                </w:pPr>
              </w:pPrChange>
            </w:pPr>
            <w:ins w:id="101381" w:author="pete jones" w:date="2022-01-12T17:25:00Z">
              <w:r w:rsidRPr="00D32D2F">
                <w:rPr>
                  <w:sz w:val="20"/>
                  <w:szCs w:val="20"/>
                  <w:rPrChange w:id="101382" w:author="pete jones" w:date="2022-01-12T17:26:00Z">
                    <w:rPr/>
                  </w:rPrChange>
                </w:rPr>
                <w:t>2</w:t>
              </w:r>
            </w:ins>
          </w:p>
        </w:tc>
        <w:tc>
          <w:tcPr>
            <w:tcW w:w="616" w:type="dxa"/>
            <w:noWrap/>
            <w:vAlign w:val="center"/>
            <w:hideMark/>
            <w:tcPrChange w:id="101383" w:author="pete jones" w:date="2022-01-12T17:27:00Z">
              <w:tcPr>
                <w:tcW w:w="616" w:type="dxa"/>
                <w:noWrap/>
                <w:hideMark/>
              </w:tcPr>
            </w:tcPrChange>
          </w:tcPr>
          <w:p w14:paraId="54A4D0E8" w14:textId="77777777" w:rsidR="00D32D2F" w:rsidRPr="00D32D2F" w:rsidRDefault="00D32D2F">
            <w:pPr>
              <w:spacing w:before="0" w:after="0" w:line="240" w:lineRule="auto"/>
              <w:jc w:val="center"/>
              <w:rPr>
                <w:ins w:id="101384" w:author="pete jones" w:date="2022-01-12T17:25:00Z"/>
                <w:sz w:val="20"/>
                <w:szCs w:val="20"/>
                <w:rPrChange w:id="101385" w:author="pete jones" w:date="2022-01-12T17:26:00Z">
                  <w:rPr>
                    <w:ins w:id="101386" w:author="pete jones" w:date="2022-01-12T17:25:00Z"/>
                  </w:rPr>
                </w:rPrChange>
              </w:rPr>
              <w:pPrChange w:id="101387" w:author="pete jones" w:date="2022-01-12T17:30:00Z">
                <w:pPr>
                  <w:jc w:val="left"/>
                </w:pPr>
              </w:pPrChange>
            </w:pPr>
            <w:ins w:id="101388" w:author="pete jones" w:date="2022-01-12T17:25:00Z">
              <w:r w:rsidRPr="00D32D2F">
                <w:rPr>
                  <w:sz w:val="20"/>
                  <w:szCs w:val="20"/>
                  <w:rPrChange w:id="101389" w:author="pete jones" w:date="2022-01-12T17:26:00Z">
                    <w:rPr/>
                  </w:rPrChange>
                </w:rPr>
                <w:t>4</w:t>
              </w:r>
            </w:ins>
          </w:p>
        </w:tc>
        <w:tc>
          <w:tcPr>
            <w:tcW w:w="616" w:type="dxa"/>
            <w:noWrap/>
            <w:vAlign w:val="center"/>
            <w:hideMark/>
            <w:tcPrChange w:id="101390" w:author="pete jones" w:date="2022-01-12T17:27:00Z">
              <w:tcPr>
                <w:tcW w:w="616" w:type="dxa"/>
                <w:noWrap/>
                <w:hideMark/>
              </w:tcPr>
            </w:tcPrChange>
          </w:tcPr>
          <w:p w14:paraId="51EF4559" w14:textId="77777777" w:rsidR="00D32D2F" w:rsidRPr="00D32D2F" w:rsidRDefault="00D32D2F">
            <w:pPr>
              <w:spacing w:before="0" w:after="0" w:line="240" w:lineRule="auto"/>
              <w:jc w:val="center"/>
              <w:rPr>
                <w:ins w:id="101391" w:author="pete jones" w:date="2022-01-12T17:25:00Z"/>
                <w:sz w:val="20"/>
                <w:szCs w:val="20"/>
                <w:rPrChange w:id="101392" w:author="pete jones" w:date="2022-01-12T17:26:00Z">
                  <w:rPr>
                    <w:ins w:id="101393" w:author="pete jones" w:date="2022-01-12T17:25:00Z"/>
                  </w:rPr>
                </w:rPrChange>
              </w:rPr>
              <w:pPrChange w:id="101394" w:author="pete jones" w:date="2022-01-12T17:30:00Z">
                <w:pPr>
                  <w:jc w:val="left"/>
                </w:pPr>
              </w:pPrChange>
            </w:pPr>
            <w:ins w:id="101395" w:author="pete jones" w:date="2022-01-12T17:25:00Z">
              <w:r w:rsidRPr="00D32D2F">
                <w:rPr>
                  <w:sz w:val="20"/>
                  <w:szCs w:val="20"/>
                  <w:rPrChange w:id="101396" w:author="pete jones" w:date="2022-01-12T17:26:00Z">
                    <w:rPr/>
                  </w:rPrChange>
                </w:rPr>
                <w:t>4</w:t>
              </w:r>
            </w:ins>
          </w:p>
        </w:tc>
        <w:tc>
          <w:tcPr>
            <w:tcW w:w="616" w:type="dxa"/>
            <w:noWrap/>
            <w:vAlign w:val="center"/>
            <w:hideMark/>
            <w:tcPrChange w:id="101397" w:author="pete jones" w:date="2022-01-12T17:27:00Z">
              <w:tcPr>
                <w:tcW w:w="616" w:type="dxa"/>
                <w:noWrap/>
                <w:hideMark/>
              </w:tcPr>
            </w:tcPrChange>
          </w:tcPr>
          <w:p w14:paraId="634444D7" w14:textId="77777777" w:rsidR="00D32D2F" w:rsidRPr="00D32D2F" w:rsidRDefault="00D32D2F">
            <w:pPr>
              <w:spacing w:before="0" w:after="0" w:line="240" w:lineRule="auto"/>
              <w:jc w:val="center"/>
              <w:rPr>
                <w:ins w:id="101398" w:author="pete jones" w:date="2022-01-12T17:25:00Z"/>
                <w:sz w:val="20"/>
                <w:szCs w:val="20"/>
                <w:rPrChange w:id="101399" w:author="pete jones" w:date="2022-01-12T17:26:00Z">
                  <w:rPr>
                    <w:ins w:id="101400" w:author="pete jones" w:date="2022-01-12T17:25:00Z"/>
                  </w:rPr>
                </w:rPrChange>
              </w:rPr>
              <w:pPrChange w:id="101401" w:author="pete jones" w:date="2022-01-12T17:30:00Z">
                <w:pPr>
                  <w:jc w:val="left"/>
                </w:pPr>
              </w:pPrChange>
            </w:pPr>
            <w:ins w:id="101402" w:author="pete jones" w:date="2022-01-12T17:25:00Z">
              <w:r w:rsidRPr="00D32D2F">
                <w:rPr>
                  <w:sz w:val="20"/>
                  <w:szCs w:val="20"/>
                  <w:rPrChange w:id="101403" w:author="pete jones" w:date="2022-01-12T17:26:00Z">
                    <w:rPr/>
                  </w:rPrChange>
                </w:rPr>
                <w:t>0</w:t>
              </w:r>
            </w:ins>
          </w:p>
        </w:tc>
        <w:tc>
          <w:tcPr>
            <w:tcW w:w="616" w:type="dxa"/>
            <w:noWrap/>
            <w:vAlign w:val="center"/>
            <w:hideMark/>
            <w:tcPrChange w:id="101404" w:author="pete jones" w:date="2022-01-12T17:27:00Z">
              <w:tcPr>
                <w:tcW w:w="616" w:type="dxa"/>
                <w:noWrap/>
                <w:hideMark/>
              </w:tcPr>
            </w:tcPrChange>
          </w:tcPr>
          <w:p w14:paraId="4D11E052" w14:textId="77777777" w:rsidR="00D32D2F" w:rsidRPr="00D32D2F" w:rsidRDefault="00D32D2F">
            <w:pPr>
              <w:spacing w:before="0" w:after="0" w:line="240" w:lineRule="auto"/>
              <w:jc w:val="center"/>
              <w:rPr>
                <w:ins w:id="101405" w:author="pete jones" w:date="2022-01-12T17:25:00Z"/>
                <w:sz w:val="20"/>
                <w:szCs w:val="20"/>
                <w:rPrChange w:id="101406" w:author="pete jones" w:date="2022-01-12T17:26:00Z">
                  <w:rPr>
                    <w:ins w:id="101407" w:author="pete jones" w:date="2022-01-12T17:25:00Z"/>
                  </w:rPr>
                </w:rPrChange>
              </w:rPr>
              <w:pPrChange w:id="101408" w:author="pete jones" w:date="2022-01-12T17:30:00Z">
                <w:pPr>
                  <w:jc w:val="left"/>
                </w:pPr>
              </w:pPrChange>
            </w:pPr>
            <w:ins w:id="101409" w:author="pete jones" w:date="2022-01-12T17:25:00Z">
              <w:r w:rsidRPr="00D32D2F">
                <w:rPr>
                  <w:sz w:val="20"/>
                  <w:szCs w:val="20"/>
                  <w:rPrChange w:id="101410" w:author="pete jones" w:date="2022-01-12T17:26:00Z">
                    <w:rPr/>
                  </w:rPrChange>
                </w:rPr>
                <w:t>8</w:t>
              </w:r>
            </w:ins>
          </w:p>
        </w:tc>
      </w:tr>
      <w:tr w:rsidR="00D32D2F" w:rsidRPr="00D32D2F" w14:paraId="2E19C912" w14:textId="77777777" w:rsidTr="00D32D2F">
        <w:trPr>
          <w:trHeight w:val="300"/>
          <w:ins w:id="101411" w:author="pete jones" w:date="2022-01-12T17:25:00Z"/>
          <w:trPrChange w:id="101412" w:author="pete jones" w:date="2022-01-12T17:27:00Z">
            <w:trPr>
              <w:trHeight w:val="300"/>
            </w:trPr>
          </w:trPrChange>
        </w:trPr>
        <w:tc>
          <w:tcPr>
            <w:tcW w:w="868" w:type="dxa"/>
            <w:noWrap/>
            <w:hideMark/>
            <w:tcPrChange w:id="101413" w:author="pete jones" w:date="2022-01-12T17:27:00Z">
              <w:tcPr>
                <w:tcW w:w="868" w:type="dxa"/>
                <w:noWrap/>
                <w:hideMark/>
              </w:tcPr>
            </w:tcPrChange>
          </w:tcPr>
          <w:p w14:paraId="024C3B66" w14:textId="77777777" w:rsidR="00D32D2F" w:rsidRPr="00D32D2F" w:rsidRDefault="00D32D2F">
            <w:pPr>
              <w:spacing w:before="0" w:after="0" w:line="240" w:lineRule="auto"/>
              <w:jc w:val="left"/>
              <w:rPr>
                <w:ins w:id="101414" w:author="pete jones" w:date="2022-01-12T17:25:00Z"/>
                <w:sz w:val="20"/>
                <w:szCs w:val="20"/>
                <w:rPrChange w:id="101415" w:author="pete jones" w:date="2022-01-12T17:26:00Z">
                  <w:rPr>
                    <w:ins w:id="101416" w:author="pete jones" w:date="2022-01-12T17:25:00Z"/>
                  </w:rPr>
                </w:rPrChange>
              </w:rPr>
              <w:pPrChange w:id="101417" w:author="pete jones" w:date="2022-01-12T17:26:00Z">
                <w:pPr>
                  <w:jc w:val="left"/>
                </w:pPr>
              </w:pPrChange>
            </w:pPr>
            <w:ins w:id="101418" w:author="pete jones" w:date="2022-01-12T17:25:00Z">
              <w:r w:rsidRPr="00D32D2F">
                <w:rPr>
                  <w:sz w:val="20"/>
                  <w:szCs w:val="20"/>
                  <w:rPrChange w:id="101419" w:author="pete jones" w:date="2022-01-12T17:26:00Z">
                    <w:rPr/>
                  </w:rPrChange>
                </w:rPr>
                <w:t>12</w:t>
              </w:r>
            </w:ins>
          </w:p>
        </w:tc>
        <w:tc>
          <w:tcPr>
            <w:tcW w:w="1516" w:type="dxa"/>
            <w:noWrap/>
            <w:hideMark/>
            <w:tcPrChange w:id="101420" w:author="pete jones" w:date="2022-01-12T17:27:00Z">
              <w:tcPr>
                <w:tcW w:w="1516" w:type="dxa"/>
                <w:noWrap/>
                <w:hideMark/>
              </w:tcPr>
            </w:tcPrChange>
          </w:tcPr>
          <w:p w14:paraId="418F70B3" w14:textId="77777777" w:rsidR="00D32D2F" w:rsidRPr="00D32D2F" w:rsidRDefault="00D32D2F">
            <w:pPr>
              <w:spacing w:before="0" w:after="0" w:line="240" w:lineRule="auto"/>
              <w:jc w:val="left"/>
              <w:rPr>
                <w:ins w:id="101421" w:author="pete jones" w:date="2022-01-12T17:25:00Z"/>
                <w:sz w:val="20"/>
                <w:szCs w:val="20"/>
                <w:rPrChange w:id="101422" w:author="pete jones" w:date="2022-01-12T17:26:00Z">
                  <w:rPr>
                    <w:ins w:id="101423" w:author="pete jones" w:date="2022-01-12T17:25:00Z"/>
                  </w:rPr>
                </w:rPrChange>
              </w:rPr>
              <w:pPrChange w:id="101424" w:author="pete jones" w:date="2022-01-12T17:26:00Z">
                <w:pPr>
                  <w:jc w:val="left"/>
                </w:pPr>
              </w:pPrChange>
            </w:pPr>
            <w:ins w:id="101425" w:author="pete jones" w:date="2022-01-12T17:25:00Z">
              <w:r w:rsidRPr="00D32D2F">
                <w:rPr>
                  <w:sz w:val="20"/>
                  <w:szCs w:val="20"/>
                  <w:rPrChange w:id="101426" w:author="pete jones" w:date="2022-01-12T17:26:00Z">
                    <w:rPr/>
                  </w:rPrChange>
                </w:rPr>
                <w:t>ENGR2330</w:t>
              </w:r>
            </w:ins>
          </w:p>
        </w:tc>
        <w:tc>
          <w:tcPr>
            <w:tcW w:w="8744" w:type="dxa"/>
            <w:noWrap/>
            <w:hideMark/>
            <w:tcPrChange w:id="101427" w:author="pete jones" w:date="2022-01-12T17:27:00Z">
              <w:tcPr>
                <w:tcW w:w="8744" w:type="dxa"/>
                <w:noWrap/>
                <w:hideMark/>
              </w:tcPr>
            </w:tcPrChange>
          </w:tcPr>
          <w:p w14:paraId="36E36928" w14:textId="77777777" w:rsidR="00D32D2F" w:rsidRPr="00D32D2F" w:rsidRDefault="00D32D2F">
            <w:pPr>
              <w:spacing w:before="0" w:after="0" w:line="240" w:lineRule="auto"/>
              <w:jc w:val="left"/>
              <w:rPr>
                <w:ins w:id="101428" w:author="pete jones" w:date="2022-01-12T17:25:00Z"/>
                <w:sz w:val="20"/>
                <w:szCs w:val="20"/>
                <w:rPrChange w:id="101429" w:author="pete jones" w:date="2022-01-12T17:26:00Z">
                  <w:rPr>
                    <w:ins w:id="101430" w:author="pete jones" w:date="2022-01-12T17:25:00Z"/>
                  </w:rPr>
                </w:rPrChange>
              </w:rPr>
              <w:pPrChange w:id="101431" w:author="pete jones" w:date="2022-01-12T17:26:00Z">
                <w:pPr>
                  <w:jc w:val="left"/>
                </w:pPr>
              </w:pPrChange>
            </w:pPr>
            <w:ins w:id="101432" w:author="pete jones" w:date="2022-01-12T17:25:00Z">
              <w:r w:rsidRPr="00D32D2F">
                <w:rPr>
                  <w:sz w:val="20"/>
                  <w:szCs w:val="20"/>
                  <w:rPrChange w:id="101433" w:author="pete jones" w:date="2022-01-12T17:26:00Z">
                    <w:rPr/>
                  </w:rPrChange>
                </w:rPr>
                <w:t>Introduction to Mechanical Prototyping</w:t>
              </w:r>
            </w:ins>
          </w:p>
        </w:tc>
        <w:tc>
          <w:tcPr>
            <w:tcW w:w="616" w:type="dxa"/>
            <w:noWrap/>
            <w:vAlign w:val="center"/>
            <w:hideMark/>
            <w:tcPrChange w:id="101434" w:author="pete jones" w:date="2022-01-12T17:27:00Z">
              <w:tcPr>
                <w:tcW w:w="616" w:type="dxa"/>
                <w:noWrap/>
                <w:hideMark/>
              </w:tcPr>
            </w:tcPrChange>
          </w:tcPr>
          <w:p w14:paraId="4D46041D" w14:textId="602B5746" w:rsidR="00D32D2F" w:rsidRPr="00D32D2F" w:rsidRDefault="00D32D2F">
            <w:pPr>
              <w:spacing w:before="0" w:after="0" w:line="240" w:lineRule="auto"/>
              <w:jc w:val="center"/>
              <w:rPr>
                <w:ins w:id="101435" w:author="pete jones" w:date="2022-01-12T17:25:00Z"/>
                <w:sz w:val="20"/>
                <w:szCs w:val="20"/>
                <w:rPrChange w:id="101436" w:author="pete jones" w:date="2022-01-12T17:26:00Z">
                  <w:rPr>
                    <w:ins w:id="101437" w:author="pete jones" w:date="2022-01-12T17:25:00Z"/>
                  </w:rPr>
                </w:rPrChange>
              </w:rPr>
              <w:pPrChange w:id="101438" w:author="pete jones" w:date="2022-01-12T17:30:00Z">
                <w:pPr>
                  <w:jc w:val="left"/>
                </w:pPr>
              </w:pPrChange>
            </w:pPr>
          </w:p>
        </w:tc>
        <w:tc>
          <w:tcPr>
            <w:tcW w:w="616" w:type="dxa"/>
            <w:noWrap/>
            <w:vAlign w:val="center"/>
            <w:hideMark/>
            <w:tcPrChange w:id="101439" w:author="pete jones" w:date="2022-01-12T17:27:00Z">
              <w:tcPr>
                <w:tcW w:w="616" w:type="dxa"/>
                <w:noWrap/>
                <w:hideMark/>
              </w:tcPr>
            </w:tcPrChange>
          </w:tcPr>
          <w:p w14:paraId="1218AB8C" w14:textId="77777777" w:rsidR="00D32D2F" w:rsidRPr="00D32D2F" w:rsidRDefault="00D32D2F">
            <w:pPr>
              <w:spacing w:before="0" w:after="0" w:line="240" w:lineRule="auto"/>
              <w:jc w:val="center"/>
              <w:rPr>
                <w:ins w:id="101440" w:author="pete jones" w:date="2022-01-12T17:25:00Z"/>
                <w:sz w:val="20"/>
                <w:szCs w:val="20"/>
                <w:rPrChange w:id="101441" w:author="pete jones" w:date="2022-01-12T17:26:00Z">
                  <w:rPr>
                    <w:ins w:id="101442" w:author="pete jones" w:date="2022-01-12T17:25:00Z"/>
                  </w:rPr>
                </w:rPrChange>
              </w:rPr>
              <w:pPrChange w:id="101443" w:author="pete jones" w:date="2022-01-12T17:30:00Z">
                <w:pPr>
                  <w:jc w:val="left"/>
                </w:pPr>
              </w:pPrChange>
            </w:pPr>
            <w:ins w:id="101444" w:author="pete jones" w:date="2022-01-12T17:25:00Z">
              <w:r w:rsidRPr="00D32D2F">
                <w:rPr>
                  <w:sz w:val="20"/>
                  <w:szCs w:val="20"/>
                  <w:rPrChange w:id="101445" w:author="pete jones" w:date="2022-01-12T17:26:00Z">
                    <w:rPr/>
                  </w:rPrChange>
                </w:rPr>
                <w:t>3</w:t>
              </w:r>
            </w:ins>
          </w:p>
        </w:tc>
        <w:tc>
          <w:tcPr>
            <w:tcW w:w="616" w:type="dxa"/>
            <w:noWrap/>
            <w:vAlign w:val="center"/>
            <w:hideMark/>
            <w:tcPrChange w:id="101446" w:author="pete jones" w:date="2022-01-12T17:27:00Z">
              <w:tcPr>
                <w:tcW w:w="616" w:type="dxa"/>
                <w:noWrap/>
                <w:hideMark/>
              </w:tcPr>
            </w:tcPrChange>
          </w:tcPr>
          <w:p w14:paraId="5779D99F" w14:textId="77777777" w:rsidR="00D32D2F" w:rsidRPr="00D32D2F" w:rsidRDefault="00D32D2F">
            <w:pPr>
              <w:spacing w:before="0" w:after="0" w:line="240" w:lineRule="auto"/>
              <w:jc w:val="center"/>
              <w:rPr>
                <w:ins w:id="101447" w:author="pete jones" w:date="2022-01-12T17:25:00Z"/>
                <w:sz w:val="20"/>
                <w:szCs w:val="20"/>
                <w:rPrChange w:id="101448" w:author="pete jones" w:date="2022-01-12T17:26:00Z">
                  <w:rPr>
                    <w:ins w:id="101449" w:author="pete jones" w:date="2022-01-12T17:25:00Z"/>
                  </w:rPr>
                </w:rPrChange>
              </w:rPr>
              <w:pPrChange w:id="101450" w:author="pete jones" w:date="2022-01-12T17:30:00Z">
                <w:pPr>
                  <w:jc w:val="left"/>
                </w:pPr>
              </w:pPrChange>
            </w:pPr>
          </w:p>
        </w:tc>
        <w:tc>
          <w:tcPr>
            <w:tcW w:w="616" w:type="dxa"/>
            <w:noWrap/>
            <w:vAlign w:val="center"/>
            <w:hideMark/>
            <w:tcPrChange w:id="101451" w:author="pete jones" w:date="2022-01-12T17:27:00Z">
              <w:tcPr>
                <w:tcW w:w="616" w:type="dxa"/>
                <w:noWrap/>
                <w:hideMark/>
              </w:tcPr>
            </w:tcPrChange>
          </w:tcPr>
          <w:p w14:paraId="789E98B4" w14:textId="77777777" w:rsidR="00D32D2F" w:rsidRPr="00D32D2F" w:rsidRDefault="00D32D2F">
            <w:pPr>
              <w:spacing w:before="0" w:after="0" w:line="240" w:lineRule="auto"/>
              <w:jc w:val="center"/>
              <w:rPr>
                <w:ins w:id="101452" w:author="pete jones" w:date="2022-01-12T17:25:00Z"/>
                <w:sz w:val="20"/>
                <w:szCs w:val="20"/>
                <w:rPrChange w:id="101453" w:author="pete jones" w:date="2022-01-12T17:26:00Z">
                  <w:rPr>
                    <w:ins w:id="101454" w:author="pete jones" w:date="2022-01-12T17:25:00Z"/>
                  </w:rPr>
                </w:rPrChange>
              </w:rPr>
              <w:pPrChange w:id="101455" w:author="pete jones" w:date="2022-01-12T17:30:00Z">
                <w:pPr>
                  <w:jc w:val="left"/>
                </w:pPr>
              </w:pPrChange>
            </w:pPr>
            <w:ins w:id="101456" w:author="pete jones" w:date="2022-01-12T17:25:00Z">
              <w:r w:rsidRPr="00D32D2F">
                <w:rPr>
                  <w:sz w:val="20"/>
                  <w:szCs w:val="20"/>
                  <w:rPrChange w:id="101457" w:author="pete jones" w:date="2022-01-12T17:26:00Z">
                    <w:rPr/>
                  </w:rPrChange>
                </w:rPr>
                <w:t>2</w:t>
              </w:r>
            </w:ins>
          </w:p>
        </w:tc>
        <w:tc>
          <w:tcPr>
            <w:tcW w:w="616" w:type="dxa"/>
            <w:noWrap/>
            <w:vAlign w:val="center"/>
            <w:hideMark/>
            <w:tcPrChange w:id="101458" w:author="pete jones" w:date="2022-01-12T17:27:00Z">
              <w:tcPr>
                <w:tcW w:w="616" w:type="dxa"/>
                <w:noWrap/>
                <w:hideMark/>
              </w:tcPr>
            </w:tcPrChange>
          </w:tcPr>
          <w:p w14:paraId="77551977" w14:textId="77777777" w:rsidR="00D32D2F" w:rsidRPr="00D32D2F" w:rsidRDefault="00D32D2F">
            <w:pPr>
              <w:spacing w:before="0" w:after="0" w:line="240" w:lineRule="auto"/>
              <w:jc w:val="center"/>
              <w:rPr>
                <w:ins w:id="101459" w:author="pete jones" w:date="2022-01-12T17:25:00Z"/>
                <w:sz w:val="20"/>
                <w:szCs w:val="20"/>
                <w:rPrChange w:id="101460" w:author="pete jones" w:date="2022-01-12T17:26:00Z">
                  <w:rPr>
                    <w:ins w:id="101461" w:author="pete jones" w:date="2022-01-12T17:25:00Z"/>
                  </w:rPr>
                </w:rPrChange>
              </w:rPr>
              <w:pPrChange w:id="101462" w:author="pete jones" w:date="2022-01-12T17:30:00Z">
                <w:pPr>
                  <w:jc w:val="left"/>
                </w:pPr>
              </w:pPrChange>
            </w:pPr>
            <w:ins w:id="101463" w:author="pete jones" w:date="2022-01-12T17:25:00Z">
              <w:r w:rsidRPr="00D32D2F">
                <w:rPr>
                  <w:sz w:val="20"/>
                  <w:szCs w:val="20"/>
                  <w:rPrChange w:id="101464" w:author="pete jones" w:date="2022-01-12T17:26:00Z">
                    <w:rPr/>
                  </w:rPrChange>
                </w:rPr>
                <w:t>4</w:t>
              </w:r>
            </w:ins>
          </w:p>
        </w:tc>
        <w:tc>
          <w:tcPr>
            <w:tcW w:w="616" w:type="dxa"/>
            <w:noWrap/>
            <w:vAlign w:val="center"/>
            <w:hideMark/>
            <w:tcPrChange w:id="101465" w:author="pete jones" w:date="2022-01-12T17:27:00Z">
              <w:tcPr>
                <w:tcW w:w="616" w:type="dxa"/>
                <w:noWrap/>
                <w:hideMark/>
              </w:tcPr>
            </w:tcPrChange>
          </w:tcPr>
          <w:p w14:paraId="16BECF9C" w14:textId="77777777" w:rsidR="00D32D2F" w:rsidRPr="00D32D2F" w:rsidRDefault="00D32D2F">
            <w:pPr>
              <w:spacing w:before="0" w:after="0" w:line="240" w:lineRule="auto"/>
              <w:jc w:val="center"/>
              <w:rPr>
                <w:ins w:id="101466" w:author="pete jones" w:date="2022-01-12T17:25:00Z"/>
                <w:sz w:val="20"/>
                <w:szCs w:val="20"/>
                <w:rPrChange w:id="101467" w:author="pete jones" w:date="2022-01-12T17:26:00Z">
                  <w:rPr>
                    <w:ins w:id="101468" w:author="pete jones" w:date="2022-01-12T17:25:00Z"/>
                  </w:rPr>
                </w:rPrChange>
              </w:rPr>
              <w:pPrChange w:id="101469" w:author="pete jones" w:date="2022-01-12T17:30:00Z">
                <w:pPr>
                  <w:jc w:val="left"/>
                </w:pPr>
              </w:pPrChange>
            </w:pPr>
          </w:p>
        </w:tc>
        <w:tc>
          <w:tcPr>
            <w:tcW w:w="616" w:type="dxa"/>
            <w:noWrap/>
            <w:vAlign w:val="center"/>
            <w:hideMark/>
            <w:tcPrChange w:id="101470" w:author="pete jones" w:date="2022-01-12T17:27:00Z">
              <w:tcPr>
                <w:tcW w:w="616" w:type="dxa"/>
                <w:noWrap/>
                <w:hideMark/>
              </w:tcPr>
            </w:tcPrChange>
          </w:tcPr>
          <w:p w14:paraId="312F645F" w14:textId="77777777" w:rsidR="00D32D2F" w:rsidRPr="00D32D2F" w:rsidRDefault="00D32D2F">
            <w:pPr>
              <w:spacing w:before="0" w:after="0" w:line="240" w:lineRule="auto"/>
              <w:jc w:val="center"/>
              <w:rPr>
                <w:ins w:id="101471" w:author="pete jones" w:date="2022-01-12T17:25:00Z"/>
                <w:sz w:val="20"/>
                <w:szCs w:val="20"/>
                <w:rPrChange w:id="101472" w:author="pete jones" w:date="2022-01-12T17:26:00Z">
                  <w:rPr>
                    <w:ins w:id="101473" w:author="pete jones" w:date="2022-01-12T17:25:00Z"/>
                  </w:rPr>
                </w:rPrChange>
              </w:rPr>
              <w:pPrChange w:id="101474" w:author="pete jones" w:date="2022-01-12T17:30:00Z">
                <w:pPr>
                  <w:jc w:val="left"/>
                </w:pPr>
              </w:pPrChange>
            </w:pPr>
          </w:p>
        </w:tc>
        <w:tc>
          <w:tcPr>
            <w:tcW w:w="616" w:type="dxa"/>
            <w:noWrap/>
            <w:vAlign w:val="center"/>
            <w:hideMark/>
            <w:tcPrChange w:id="101475" w:author="pete jones" w:date="2022-01-12T17:27:00Z">
              <w:tcPr>
                <w:tcW w:w="616" w:type="dxa"/>
                <w:noWrap/>
                <w:hideMark/>
              </w:tcPr>
            </w:tcPrChange>
          </w:tcPr>
          <w:p w14:paraId="022A5C0B" w14:textId="77777777" w:rsidR="00D32D2F" w:rsidRPr="00D32D2F" w:rsidRDefault="00D32D2F">
            <w:pPr>
              <w:spacing w:before="0" w:after="0" w:line="240" w:lineRule="auto"/>
              <w:jc w:val="center"/>
              <w:rPr>
                <w:ins w:id="101476" w:author="pete jones" w:date="2022-01-12T17:25:00Z"/>
                <w:sz w:val="20"/>
                <w:szCs w:val="20"/>
                <w:rPrChange w:id="101477" w:author="pete jones" w:date="2022-01-12T17:26:00Z">
                  <w:rPr>
                    <w:ins w:id="101478" w:author="pete jones" w:date="2022-01-12T17:25:00Z"/>
                  </w:rPr>
                </w:rPrChange>
              </w:rPr>
              <w:pPrChange w:id="101479" w:author="pete jones" w:date="2022-01-12T17:30:00Z">
                <w:pPr>
                  <w:jc w:val="left"/>
                </w:pPr>
              </w:pPrChange>
            </w:pPr>
          </w:p>
        </w:tc>
      </w:tr>
      <w:tr w:rsidR="00D32D2F" w:rsidRPr="00D32D2F" w14:paraId="65393185" w14:textId="77777777" w:rsidTr="00D32D2F">
        <w:trPr>
          <w:trHeight w:val="300"/>
          <w:ins w:id="101480" w:author="pete jones" w:date="2022-01-12T17:25:00Z"/>
          <w:trPrChange w:id="101481" w:author="pete jones" w:date="2022-01-12T17:27:00Z">
            <w:trPr>
              <w:trHeight w:val="300"/>
            </w:trPr>
          </w:trPrChange>
        </w:trPr>
        <w:tc>
          <w:tcPr>
            <w:tcW w:w="868" w:type="dxa"/>
            <w:noWrap/>
            <w:hideMark/>
            <w:tcPrChange w:id="101482" w:author="pete jones" w:date="2022-01-12T17:27:00Z">
              <w:tcPr>
                <w:tcW w:w="868" w:type="dxa"/>
                <w:noWrap/>
                <w:hideMark/>
              </w:tcPr>
            </w:tcPrChange>
          </w:tcPr>
          <w:p w14:paraId="2E437E6D" w14:textId="77777777" w:rsidR="00D32D2F" w:rsidRPr="00D32D2F" w:rsidRDefault="00D32D2F">
            <w:pPr>
              <w:spacing w:before="0" w:after="0" w:line="240" w:lineRule="auto"/>
              <w:jc w:val="left"/>
              <w:rPr>
                <w:ins w:id="101483" w:author="pete jones" w:date="2022-01-12T17:25:00Z"/>
                <w:sz w:val="20"/>
                <w:szCs w:val="20"/>
                <w:rPrChange w:id="101484" w:author="pete jones" w:date="2022-01-12T17:26:00Z">
                  <w:rPr>
                    <w:ins w:id="101485" w:author="pete jones" w:date="2022-01-12T17:25:00Z"/>
                  </w:rPr>
                </w:rPrChange>
              </w:rPr>
              <w:pPrChange w:id="101486" w:author="pete jones" w:date="2022-01-12T17:26:00Z">
                <w:pPr>
                  <w:jc w:val="left"/>
                </w:pPr>
              </w:pPrChange>
            </w:pPr>
            <w:ins w:id="101487" w:author="pete jones" w:date="2022-01-12T17:25:00Z">
              <w:r w:rsidRPr="00D32D2F">
                <w:rPr>
                  <w:sz w:val="20"/>
                  <w:szCs w:val="20"/>
                  <w:rPrChange w:id="101488" w:author="pete jones" w:date="2022-01-12T17:26:00Z">
                    <w:rPr/>
                  </w:rPrChange>
                </w:rPr>
                <w:t>13</w:t>
              </w:r>
            </w:ins>
          </w:p>
        </w:tc>
        <w:tc>
          <w:tcPr>
            <w:tcW w:w="1516" w:type="dxa"/>
            <w:noWrap/>
            <w:hideMark/>
            <w:tcPrChange w:id="101489" w:author="pete jones" w:date="2022-01-12T17:27:00Z">
              <w:tcPr>
                <w:tcW w:w="1516" w:type="dxa"/>
                <w:noWrap/>
                <w:hideMark/>
              </w:tcPr>
            </w:tcPrChange>
          </w:tcPr>
          <w:p w14:paraId="6E55DFA1" w14:textId="77777777" w:rsidR="00D32D2F" w:rsidRPr="00D32D2F" w:rsidRDefault="00D32D2F">
            <w:pPr>
              <w:spacing w:before="0" w:after="0" w:line="240" w:lineRule="auto"/>
              <w:jc w:val="left"/>
              <w:rPr>
                <w:ins w:id="101490" w:author="pete jones" w:date="2022-01-12T17:25:00Z"/>
                <w:sz w:val="20"/>
                <w:szCs w:val="20"/>
                <w:rPrChange w:id="101491" w:author="pete jones" w:date="2022-01-12T17:26:00Z">
                  <w:rPr>
                    <w:ins w:id="101492" w:author="pete jones" w:date="2022-01-12T17:25:00Z"/>
                  </w:rPr>
                </w:rPrChange>
              </w:rPr>
              <w:pPrChange w:id="101493" w:author="pete jones" w:date="2022-01-12T17:26:00Z">
                <w:pPr>
                  <w:jc w:val="left"/>
                </w:pPr>
              </w:pPrChange>
            </w:pPr>
            <w:ins w:id="101494" w:author="pete jones" w:date="2022-01-12T17:25:00Z">
              <w:r w:rsidRPr="00D32D2F">
                <w:rPr>
                  <w:sz w:val="20"/>
                  <w:szCs w:val="20"/>
                  <w:rPrChange w:id="101495" w:author="pete jones" w:date="2022-01-12T17:26:00Z">
                    <w:rPr/>
                  </w:rPrChange>
                </w:rPr>
                <w:t>ENGR2340</w:t>
              </w:r>
            </w:ins>
          </w:p>
        </w:tc>
        <w:tc>
          <w:tcPr>
            <w:tcW w:w="8744" w:type="dxa"/>
            <w:noWrap/>
            <w:hideMark/>
            <w:tcPrChange w:id="101496" w:author="pete jones" w:date="2022-01-12T17:27:00Z">
              <w:tcPr>
                <w:tcW w:w="8744" w:type="dxa"/>
                <w:noWrap/>
                <w:hideMark/>
              </w:tcPr>
            </w:tcPrChange>
          </w:tcPr>
          <w:p w14:paraId="6F7120FE" w14:textId="77777777" w:rsidR="00D32D2F" w:rsidRPr="00D32D2F" w:rsidRDefault="00D32D2F">
            <w:pPr>
              <w:spacing w:before="0" w:after="0" w:line="240" w:lineRule="auto"/>
              <w:jc w:val="left"/>
              <w:rPr>
                <w:ins w:id="101497" w:author="pete jones" w:date="2022-01-12T17:25:00Z"/>
                <w:sz w:val="20"/>
                <w:szCs w:val="20"/>
                <w:rPrChange w:id="101498" w:author="pete jones" w:date="2022-01-12T17:26:00Z">
                  <w:rPr>
                    <w:ins w:id="101499" w:author="pete jones" w:date="2022-01-12T17:25:00Z"/>
                  </w:rPr>
                </w:rPrChange>
              </w:rPr>
              <w:pPrChange w:id="101500" w:author="pete jones" w:date="2022-01-12T17:26:00Z">
                <w:pPr>
                  <w:jc w:val="left"/>
                </w:pPr>
              </w:pPrChange>
            </w:pPr>
            <w:ins w:id="101501" w:author="pete jones" w:date="2022-01-12T17:25:00Z">
              <w:r w:rsidRPr="00D32D2F">
                <w:rPr>
                  <w:sz w:val="20"/>
                  <w:szCs w:val="20"/>
                  <w:rPrChange w:id="101502" w:author="pete jones" w:date="2022-01-12T17:26:00Z">
                    <w:rPr/>
                  </w:rPrChange>
                </w:rPr>
                <w:t>Dynamics</w:t>
              </w:r>
            </w:ins>
          </w:p>
        </w:tc>
        <w:tc>
          <w:tcPr>
            <w:tcW w:w="616" w:type="dxa"/>
            <w:noWrap/>
            <w:vAlign w:val="center"/>
            <w:hideMark/>
            <w:tcPrChange w:id="101503" w:author="pete jones" w:date="2022-01-12T17:27:00Z">
              <w:tcPr>
                <w:tcW w:w="616" w:type="dxa"/>
                <w:noWrap/>
                <w:hideMark/>
              </w:tcPr>
            </w:tcPrChange>
          </w:tcPr>
          <w:p w14:paraId="620B93B4" w14:textId="77777777" w:rsidR="00D32D2F" w:rsidRPr="00D32D2F" w:rsidRDefault="00D32D2F">
            <w:pPr>
              <w:spacing w:before="0" w:after="0" w:line="240" w:lineRule="auto"/>
              <w:jc w:val="center"/>
              <w:rPr>
                <w:ins w:id="101504" w:author="pete jones" w:date="2022-01-12T17:25:00Z"/>
                <w:sz w:val="20"/>
                <w:szCs w:val="20"/>
                <w:rPrChange w:id="101505" w:author="pete jones" w:date="2022-01-12T17:26:00Z">
                  <w:rPr>
                    <w:ins w:id="101506" w:author="pete jones" w:date="2022-01-12T17:25:00Z"/>
                  </w:rPr>
                </w:rPrChange>
              </w:rPr>
              <w:pPrChange w:id="101507" w:author="pete jones" w:date="2022-01-12T17:30:00Z">
                <w:pPr>
                  <w:jc w:val="left"/>
                </w:pPr>
              </w:pPrChange>
            </w:pPr>
            <w:ins w:id="101508" w:author="pete jones" w:date="2022-01-12T17:25:00Z">
              <w:r w:rsidRPr="00D32D2F">
                <w:rPr>
                  <w:sz w:val="20"/>
                  <w:szCs w:val="20"/>
                  <w:rPrChange w:id="101509" w:author="pete jones" w:date="2022-01-12T17:26:00Z">
                    <w:rPr/>
                  </w:rPrChange>
                </w:rPr>
                <w:t>x</w:t>
              </w:r>
            </w:ins>
          </w:p>
        </w:tc>
        <w:tc>
          <w:tcPr>
            <w:tcW w:w="616" w:type="dxa"/>
            <w:noWrap/>
            <w:vAlign w:val="center"/>
            <w:hideMark/>
            <w:tcPrChange w:id="101510" w:author="pete jones" w:date="2022-01-12T17:27:00Z">
              <w:tcPr>
                <w:tcW w:w="616" w:type="dxa"/>
                <w:noWrap/>
                <w:hideMark/>
              </w:tcPr>
            </w:tcPrChange>
          </w:tcPr>
          <w:p w14:paraId="712E3BBA" w14:textId="77777777" w:rsidR="00D32D2F" w:rsidRPr="00D32D2F" w:rsidRDefault="00D32D2F">
            <w:pPr>
              <w:spacing w:before="0" w:after="0" w:line="240" w:lineRule="auto"/>
              <w:jc w:val="center"/>
              <w:rPr>
                <w:ins w:id="101511" w:author="pete jones" w:date="2022-01-12T17:25:00Z"/>
                <w:sz w:val="20"/>
                <w:szCs w:val="20"/>
                <w:rPrChange w:id="101512" w:author="pete jones" w:date="2022-01-12T17:26:00Z">
                  <w:rPr>
                    <w:ins w:id="101513" w:author="pete jones" w:date="2022-01-12T17:25:00Z"/>
                  </w:rPr>
                </w:rPrChange>
              </w:rPr>
              <w:pPrChange w:id="101514" w:author="pete jones" w:date="2022-01-12T17:30:00Z">
                <w:pPr>
                  <w:jc w:val="left"/>
                </w:pPr>
              </w:pPrChange>
            </w:pPr>
            <w:ins w:id="101515" w:author="pete jones" w:date="2022-01-12T17:25:00Z">
              <w:r w:rsidRPr="00D32D2F">
                <w:rPr>
                  <w:sz w:val="20"/>
                  <w:szCs w:val="20"/>
                  <w:rPrChange w:id="101516" w:author="pete jones" w:date="2022-01-12T17:26:00Z">
                    <w:rPr/>
                  </w:rPrChange>
                </w:rPr>
                <w:t>3</w:t>
              </w:r>
            </w:ins>
          </w:p>
        </w:tc>
        <w:tc>
          <w:tcPr>
            <w:tcW w:w="616" w:type="dxa"/>
            <w:noWrap/>
            <w:vAlign w:val="center"/>
            <w:hideMark/>
            <w:tcPrChange w:id="101517" w:author="pete jones" w:date="2022-01-12T17:27:00Z">
              <w:tcPr>
                <w:tcW w:w="616" w:type="dxa"/>
                <w:noWrap/>
                <w:hideMark/>
              </w:tcPr>
            </w:tcPrChange>
          </w:tcPr>
          <w:p w14:paraId="15B63886" w14:textId="77777777" w:rsidR="00D32D2F" w:rsidRPr="00D32D2F" w:rsidRDefault="00D32D2F">
            <w:pPr>
              <w:spacing w:before="0" w:after="0" w:line="240" w:lineRule="auto"/>
              <w:jc w:val="center"/>
              <w:rPr>
                <w:ins w:id="101518" w:author="pete jones" w:date="2022-01-12T17:25:00Z"/>
                <w:sz w:val="20"/>
                <w:szCs w:val="20"/>
                <w:rPrChange w:id="101519" w:author="pete jones" w:date="2022-01-12T17:26:00Z">
                  <w:rPr>
                    <w:ins w:id="101520" w:author="pete jones" w:date="2022-01-12T17:25:00Z"/>
                  </w:rPr>
                </w:rPrChange>
              </w:rPr>
              <w:pPrChange w:id="101521" w:author="pete jones" w:date="2022-01-12T17:30:00Z">
                <w:pPr>
                  <w:jc w:val="left"/>
                </w:pPr>
              </w:pPrChange>
            </w:pPr>
            <w:ins w:id="101522" w:author="pete jones" w:date="2022-01-12T17:25:00Z">
              <w:r w:rsidRPr="00D32D2F">
                <w:rPr>
                  <w:sz w:val="20"/>
                  <w:szCs w:val="20"/>
                  <w:rPrChange w:id="101523" w:author="pete jones" w:date="2022-01-12T17:26:00Z">
                    <w:rPr/>
                  </w:rPrChange>
                </w:rPr>
                <w:t>3</w:t>
              </w:r>
            </w:ins>
          </w:p>
        </w:tc>
        <w:tc>
          <w:tcPr>
            <w:tcW w:w="616" w:type="dxa"/>
            <w:noWrap/>
            <w:vAlign w:val="center"/>
            <w:hideMark/>
            <w:tcPrChange w:id="101524" w:author="pete jones" w:date="2022-01-12T17:27:00Z">
              <w:tcPr>
                <w:tcW w:w="616" w:type="dxa"/>
                <w:noWrap/>
                <w:hideMark/>
              </w:tcPr>
            </w:tcPrChange>
          </w:tcPr>
          <w:p w14:paraId="0AA31A2A" w14:textId="77777777" w:rsidR="00D32D2F" w:rsidRPr="00D32D2F" w:rsidRDefault="00D32D2F">
            <w:pPr>
              <w:spacing w:before="0" w:after="0" w:line="240" w:lineRule="auto"/>
              <w:jc w:val="center"/>
              <w:rPr>
                <w:ins w:id="101525" w:author="pete jones" w:date="2022-01-12T17:25:00Z"/>
                <w:sz w:val="20"/>
                <w:szCs w:val="20"/>
                <w:rPrChange w:id="101526" w:author="pete jones" w:date="2022-01-12T17:26:00Z">
                  <w:rPr>
                    <w:ins w:id="101527" w:author="pete jones" w:date="2022-01-12T17:25:00Z"/>
                  </w:rPr>
                </w:rPrChange>
              </w:rPr>
              <w:pPrChange w:id="101528" w:author="pete jones" w:date="2022-01-12T17:30:00Z">
                <w:pPr>
                  <w:jc w:val="left"/>
                </w:pPr>
              </w:pPrChange>
            </w:pPr>
            <w:ins w:id="101529" w:author="pete jones" w:date="2022-01-12T17:25:00Z">
              <w:r w:rsidRPr="00D32D2F">
                <w:rPr>
                  <w:sz w:val="20"/>
                  <w:szCs w:val="20"/>
                  <w:rPrChange w:id="101530" w:author="pete jones" w:date="2022-01-12T17:26:00Z">
                    <w:rPr/>
                  </w:rPrChange>
                </w:rPr>
                <w:t>2</w:t>
              </w:r>
            </w:ins>
          </w:p>
        </w:tc>
        <w:tc>
          <w:tcPr>
            <w:tcW w:w="616" w:type="dxa"/>
            <w:noWrap/>
            <w:vAlign w:val="center"/>
            <w:hideMark/>
            <w:tcPrChange w:id="101531" w:author="pete jones" w:date="2022-01-12T17:27:00Z">
              <w:tcPr>
                <w:tcW w:w="616" w:type="dxa"/>
                <w:noWrap/>
                <w:hideMark/>
              </w:tcPr>
            </w:tcPrChange>
          </w:tcPr>
          <w:p w14:paraId="2E2F7A8D" w14:textId="77777777" w:rsidR="00D32D2F" w:rsidRPr="00D32D2F" w:rsidRDefault="00D32D2F">
            <w:pPr>
              <w:spacing w:before="0" w:after="0" w:line="240" w:lineRule="auto"/>
              <w:jc w:val="center"/>
              <w:rPr>
                <w:ins w:id="101532" w:author="pete jones" w:date="2022-01-12T17:25:00Z"/>
                <w:sz w:val="20"/>
                <w:szCs w:val="20"/>
                <w:rPrChange w:id="101533" w:author="pete jones" w:date="2022-01-12T17:26:00Z">
                  <w:rPr>
                    <w:ins w:id="101534" w:author="pete jones" w:date="2022-01-12T17:25:00Z"/>
                  </w:rPr>
                </w:rPrChange>
              </w:rPr>
              <w:pPrChange w:id="101535" w:author="pete jones" w:date="2022-01-12T17:30:00Z">
                <w:pPr>
                  <w:jc w:val="left"/>
                </w:pPr>
              </w:pPrChange>
            </w:pPr>
            <w:ins w:id="101536" w:author="pete jones" w:date="2022-01-12T17:25:00Z">
              <w:r w:rsidRPr="00D32D2F">
                <w:rPr>
                  <w:sz w:val="20"/>
                  <w:szCs w:val="20"/>
                  <w:rPrChange w:id="101537" w:author="pete jones" w:date="2022-01-12T17:26:00Z">
                    <w:rPr/>
                  </w:rPrChange>
                </w:rPr>
                <w:t>4</w:t>
              </w:r>
            </w:ins>
          </w:p>
        </w:tc>
        <w:tc>
          <w:tcPr>
            <w:tcW w:w="616" w:type="dxa"/>
            <w:noWrap/>
            <w:vAlign w:val="center"/>
            <w:hideMark/>
            <w:tcPrChange w:id="101538" w:author="pete jones" w:date="2022-01-12T17:27:00Z">
              <w:tcPr>
                <w:tcW w:w="616" w:type="dxa"/>
                <w:noWrap/>
                <w:hideMark/>
              </w:tcPr>
            </w:tcPrChange>
          </w:tcPr>
          <w:p w14:paraId="6E7D3D06" w14:textId="77777777" w:rsidR="00D32D2F" w:rsidRPr="00D32D2F" w:rsidRDefault="00D32D2F">
            <w:pPr>
              <w:spacing w:before="0" w:after="0" w:line="240" w:lineRule="auto"/>
              <w:jc w:val="center"/>
              <w:rPr>
                <w:ins w:id="101539" w:author="pete jones" w:date="2022-01-12T17:25:00Z"/>
                <w:sz w:val="20"/>
                <w:szCs w:val="20"/>
                <w:rPrChange w:id="101540" w:author="pete jones" w:date="2022-01-12T17:26:00Z">
                  <w:rPr>
                    <w:ins w:id="101541" w:author="pete jones" w:date="2022-01-12T17:25:00Z"/>
                  </w:rPr>
                </w:rPrChange>
              </w:rPr>
              <w:pPrChange w:id="101542" w:author="pete jones" w:date="2022-01-12T17:30:00Z">
                <w:pPr>
                  <w:jc w:val="left"/>
                </w:pPr>
              </w:pPrChange>
            </w:pPr>
            <w:ins w:id="101543" w:author="pete jones" w:date="2022-01-12T17:25:00Z">
              <w:r w:rsidRPr="00D32D2F">
                <w:rPr>
                  <w:sz w:val="20"/>
                  <w:szCs w:val="20"/>
                  <w:rPrChange w:id="101544" w:author="pete jones" w:date="2022-01-12T17:26:00Z">
                    <w:rPr/>
                  </w:rPrChange>
                </w:rPr>
                <w:t>4</w:t>
              </w:r>
            </w:ins>
          </w:p>
        </w:tc>
        <w:tc>
          <w:tcPr>
            <w:tcW w:w="616" w:type="dxa"/>
            <w:noWrap/>
            <w:vAlign w:val="center"/>
            <w:hideMark/>
            <w:tcPrChange w:id="101545" w:author="pete jones" w:date="2022-01-12T17:27:00Z">
              <w:tcPr>
                <w:tcW w:w="616" w:type="dxa"/>
                <w:noWrap/>
                <w:hideMark/>
              </w:tcPr>
            </w:tcPrChange>
          </w:tcPr>
          <w:p w14:paraId="559B0C29" w14:textId="77777777" w:rsidR="00D32D2F" w:rsidRPr="00D32D2F" w:rsidRDefault="00D32D2F">
            <w:pPr>
              <w:spacing w:before="0" w:after="0" w:line="240" w:lineRule="auto"/>
              <w:jc w:val="center"/>
              <w:rPr>
                <w:ins w:id="101546" w:author="pete jones" w:date="2022-01-12T17:25:00Z"/>
                <w:sz w:val="20"/>
                <w:szCs w:val="20"/>
                <w:rPrChange w:id="101547" w:author="pete jones" w:date="2022-01-12T17:26:00Z">
                  <w:rPr>
                    <w:ins w:id="101548" w:author="pete jones" w:date="2022-01-12T17:25:00Z"/>
                  </w:rPr>
                </w:rPrChange>
              </w:rPr>
              <w:pPrChange w:id="101549" w:author="pete jones" w:date="2022-01-12T17:30:00Z">
                <w:pPr>
                  <w:jc w:val="left"/>
                </w:pPr>
              </w:pPrChange>
            </w:pPr>
            <w:ins w:id="101550" w:author="pete jones" w:date="2022-01-12T17:25:00Z">
              <w:r w:rsidRPr="00D32D2F">
                <w:rPr>
                  <w:sz w:val="20"/>
                  <w:szCs w:val="20"/>
                  <w:rPrChange w:id="101551" w:author="pete jones" w:date="2022-01-12T17:26:00Z">
                    <w:rPr/>
                  </w:rPrChange>
                </w:rPr>
                <w:t>0</w:t>
              </w:r>
            </w:ins>
          </w:p>
        </w:tc>
        <w:tc>
          <w:tcPr>
            <w:tcW w:w="616" w:type="dxa"/>
            <w:noWrap/>
            <w:vAlign w:val="center"/>
            <w:hideMark/>
            <w:tcPrChange w:id="101552" w:author="pete jones" w:date="2022-01-12T17:27:00Z">
              <w:tcPr>
                <w:tcW w:w="616" w:type="dxa"/>
                <w:noWrap/>
                <w:hideMark/>
              </w:tcPr>
            </w:tcPrChange>
          </w:tcPr>
          <w:p w14:paraId="382E59D6" w14:textId="77777777" w:rsidR="00D32D2F" w:rsidRPr="00D32D2F" w:rsidRDefault="00D32D2F">
            <w:pPr>
              <w:spacing w:before="0" w:after="0" w:line="240" w:lineRule="auto"/>
              <w:jc w:val="center"/>
              <w:rPr>
                <w:ins w:id="101553" w:author="pete jones" w:date="2022-01-12T17:25:00Z"/>
                <w:sz w:val="20"/>
                <w:szCs w:val="20"/>
                <w:rPrChange w:id="101554" w:author="pete jones" w:date="2022-01-12T17:26:00Z">
                  <w:rPr>
                    <w:ins w:id="101555" w:author="pete jones" w:date="2022-01-12T17:25:00Z"/>
                  </w:rPr>
                </w:rPrChange>
              </w:rPr>
              <w:pPrChange w:id="101556" w:author="pete jones" w:date="2022-01-12T17:30:00Z">
                <w:pPr>
                  <w:jc w:val="left"/>
                </w:pPr>
              </w:pPrChange>
            </w:pPr>
            <w:ins w:id="101557" w:author="pete jones" w:date="2022-01-12T17:25:00Z">
              <w:r w:rsidRPr="00D32D2F">
                <w:rPr>
                  <w:sz w:val="20"/>
                  <w:szCs w:val="20"/>
                  <w:rPrChange w:id="101558" w:author="pete jones" w:date="2022-01-12T17:26:00Z">
                    <w:rPr/>
                  </w:rPrChange>
                </w:rPr>
                <w:t>8</w:t>
              </w:r>
            </w:ins>
          </w:p>
        </w:tc>
      </w:tr>
      <w:tr w:rsidR="00D32D2F" w:rsidRPr="00D32D2F" w14:paraId="3EBCECCC" w14:textId="77777777" w:rsidTr="00D32D2F">
        <w:trPr>
          <w:trHeight w:val="300"/>
          <w:ins w:id="101559" w:author="pete jones" w:date="2022-01-12T17:25:00Z"/>
          <w:trPrChange w:id="101560" w:author="pete jones" w:date="2022-01-12T17:27:00Z">
            <w:trPr>
              <w:trHeight w:val="300"/>
            </w:trPr>
          </w:trPrChange>
        </w:trPr>
        <w:tc>
          <w:tcPr>
            <w:tcW w:w="868" w:type="dxa"/>
            <w:noWrap/>
            <w:hideMark/>
            <w:tcPrChange w:id="101561" w:author="pete jones" w:date="2022-01-12T17:27:00Z">
              <w:tcPr>
                <w:tcW w:w="868" w:type="dxa"/>
                <w:noWrap/>
                <w:hideMark/>
              </w:tcPr>
            </w:tcPrChange>
          </w:tcPr>
          <w:p w14:paraId="5E2D9FCB" w14:textId="77777777" w:rsidR="00D32D2F" w:rsidRPr="00D32D2F" w:rsidRDefault="00D32D2F">
            <w:pPr>
              <w:spacing w:before="0" w:after="0" w:line="240" w:lineRule="auto"/>
              <w:jc w:val="left"/>
              <w:rPr>
                <w:ins w:id="101562" w:author="pete jones" w:date="2022-01-12T17:25:00Z"/>
                <w:sz w:val="20"/>
                <w:szCs w:val="20"/>
                <w:rPrChange w:id="101563" w:author="pete jones" w:date="2022-01-12T17:26:00Z">
                  <w:rPr>
                    <w:ins w:id="101564" w:author="pete jones" w:date="2022-01-12T17:25:00Z"/>
                  </w:rPr>
                </w:rPrChange>
              </w:rPr>
              <w:pPrChange w:id="101565" w:author="pete jones" w:date="2022-01-12T17:26:00Z">
                <w:pPr>
                  <w:jc w:val="left"/>
                </w:pPr>
              </w:pPrChange>
            </w:pPr>
            <w:ins w:id="101566" w:author="pete jones" w:date="2022-01-12T17:25:00Z">
              <w:r w:rsidRPr="00D32D2F">
                <w:rPr>
                  <w:sz w:val="20"/>
                  <w:szCs w:val="20"/>
                  <w:rPrChange w:id="101567" w:author="pete jones" w:date="2022-01-12T17:26:00Z">
                    <w:rPr/>
                  </w:rPrChange>
                </w:rPr>
                <w:t>14</w:t>
              </w:r>
            </w:ins>
          </w:p>
        </w:tc>
        <w:tc>
          <w:tcPr>
            <w:tcW w:w="1516" w:type="dxa"/>
            <w:noWrap/>
            <w:hideMark/>
            <w:tcPrChange w:id="101568" w:author="pete jones" w:date="2022-01-12T17:27:00Z">
              <w:tcPr>
                <w:tcW w:w="1516" w:type="dxa"/>
                <w:noWrap/>
                <w:hideMark/>
              </w:tcPr>
            </w:tcPrChange>
          </w:tcPr>
          <w:p w14:paraId="17581ED7" w14:textId="77777777" w:rsidR="00D32D2F" w:rsidRPr="00D32D2F" w:rsidRDefault="00D32D2F">
            <w:pPr>
              <w:spacing w:before="0" w:after="0" w:line="240" w:lineRule="auto"/>
              <w:jc w:val="left"/>
              <w:rPr>
                <w:ins w:id="101569" w:author="pete jones" w:date="2022-01-12T17:25:00Z"/>
                <w:sz w:val="20"/>
                <w:szCs w:val="20"/>
                <w:rPrChange w:id="101570" w:author="pete jones" w:date="2022-01-12T17:26:00Z">
                  <w:rPr>
                    <w:ins w:id="101571" w:author="pete jones" w:date="2022-01-12T17:25:00Z"/>
                  </w:rPr>
                </w:rPrChange>
              </w:rPr>
              <w:pPrChange w:id="101572" w:author="pete jones" w:date="2022-01-12T17:26:00Z">
                <w:pPr>
                  <w:jc w:val="left"/>
                </w:pPr>
              </w:pPrChange>
            </w:pPr>
            <w:ins w:id="101573" w:author="pete jones" w:date="2022-01-12T17:25:00Z">
              <w:r w:rsidRPr="00D32D2F">
                <w:rPr>
                  <w:sz w:val="20"/>
                  <w:szCs w:val="20"/>
                  <w:rPrChange w:id="101574" w:author="pete jones" w:date="2022-01-12T17:26:00Z">
                    <w:rPr/>
                  </w:rPrChange>
                </w:rPr>
                <w:t>ENGR2350</w:t>
              </w:r>
            </w:ins>
          </w:p>
        </w:tc>
        <w:tc>
          <w:tcPr>
            <w:tcW w:w="8744" w:type="dxa"/>
            <w:noWrap/>
            <w:hideMark/>
            <w:tcPrChange w:id="101575" w:author="pete jones" w:date="2022-01-12T17:27:00Z">
              <w:tcPr>
                <w:tcW w:w="8744" w:type="dxa"/>
                <w:noWrap/>
                <w:hideMark/>
              </w:tcPr>
            </w:tcPrChange>
          </w:tcPr>
          <w:p w14:paraId="2AA3EDC2" w14:textId="77777777" w:rsidR="00D32D2F" w:rsidRPr="00D32D2F" w:rsidRDefault="00D32D2F">
            <w:pPr>
              <w:spacing w:before="0" w:after="0" w:line="240" w:lineRule="auto"/>
              <w:jc w:val="left"/>
              <w:rPr>
                <w:ins w:id="101576" w:author="pete jones" w:date="2022-01-12T17:25:00Z"/>
                <w:sz w:val="20"/>
                <w:szCs w:val="20"/>
                <w:rPrChange w:id="101577" w:author="pete jones" w:date="2022-01-12T17:26:00Z">
                  <w:rPr>
                    <w:ins w:id="101578" w:author="pete jones" w:date="2022-01-12T17:25:00Z"/>
                  </w:rPr>
                </w:rPrChange>
              </w:rPr>
              <w:pPrChange w:id="101579" w:author="pete jones" w:date="2022-01-12T17:26:00Z">
                <w:pPr>
                  <w:jc w:val="left"/>
                </w:pPr>
              </w:pPrChange>
            </w:pPr>
            <w:ins w:id="101580" w:author="pete jones" w:date="2022-01-12T17:25:00Z">
              <w:r w:rsidRPr="00D32D2F">
                <w:rPr>
                  <w:sz w:val="20"/>
                  <w:szCs w:val="20"/>
                  <w:rPrChange w:id="101581" w:author="pete jones" w:date="2022-01-12T17:26:00Z">
                    <w:rPr/>
                  </w:rPrChange>
                </w:rPr>
                <w:t>Thermodynamics</w:t>
              </w:r>
            </w:ins>
          </w:p>
        </w:tc>
        <w:tc>
          <w:tcPr>
            <w:tcW w:w="616" w:type="dxa"/>
            <w:noWrap/>
            <w:vAlign w:val="center"/>
            <w:hideMark/>
            <w:tcPrChange w:id="101582" w:author="pete jones" w:date="2022-01-12T17:27:00Z">
              <w:tcPr>
                <w:tcW w:w="616" w:type="dxa"/>
                <w:noWrap/>
                <w:hideMark/>
              </w:tcPr>
            </w:tcPrChange>
          </w:tcPr>
          <w:p w14:paraId="6DE4E22C" w14:textId="77777777" w:rsidR="00D32D2F" w:rsidRPr="00D32D2F" w:rsidRDefault="00D32D2F">
            <w:pPr>
              <w:spacing w:before="0" w:after="0" w:line="240" w:lineRule="auto"/>
              <w:jc w:val="center"/>
              <w:rPr>
                <w:ins w:id="101583" w:author="pete jones" w:date="2022-01-12T17:25:00Z"/>
                <w:sz w:val="20"/>
                <w:szCs w:val="20"/>
                <w:rPrChange w:id="101584" w:author="pete jones" w:date="2022-01-12T17:26:00Z">
                  <w:rPr>
                    <w:ins w:id="101585" w:author="pete jones" w:date="2022-01-12T17:25:00Z"/>
                  </w:rPr>
                </w:rPrChange>
              </w:rPr>
              <w:pPrChange w:id="101586" w:author="pete jones" w:date="2022-01-12T17:30:00Z">
                <w:pPr>
                  <w:jc w:val="left"/>
                </w:pPr>
              </w:pPrChange>
            </w:pPr>
            <w:ins w:id="101587" w:author="pete jones" w:date="2022-01-12T17:25:00Z">
              <w:r w:rsidRPr="00D32D2F">
                <w:rPr>
                  <w:sz w:val="20"/>
                  <w:szCs w:val="20"/>
                  <w:rPrChange w:id="101588" w:author="pete jones" w:date="2022-01-12T17:26:00Z">
                    <w:rPr/>
                  </w:rPrChange>
                </w:rPr>
                <w:t>x</w:t>
              </w:r>
            </w:ins>
          </w:p>
        </w:tc>
        <w:tc>
          <w:tcPr>
            <w:tcW w:w="616" w:type="dxa"/>
            <w:noWrap/>
            <w:vAlign w:val="center"/>
            <w:hideMark/>
            <w:tcPrChange w:id="101589" w:author="pete jones" w:date="2022-01-12T17:27:00Z">
              <w:tcPr>
                <w:tcW w:w="616" w:type="dxa"/>
                <w:noWrap/>
                <w:hideMark/>
              </w:tcPr>
            </w:tcPrChange>
          </w:tcPr>
          <w:p w14:paraId="00C5A2C1" w14:textId="77777777" w:rsidR="00D32D2F" w:rsidRPr="00D32D2F" w:rsidRDefault="00D32D2F">
            <w:pPr>
              <w:spacing w:before="0" w:after="0" w:line="240" w:lineRule="auto"/>
              <w:jc w:val="center"/>
              <w:rPr>
                <w:ins w:id="101590" w:author="pete jones" w:date="2022-01-12T17:25:00Z"/>
                <w:sz w:val="20"/>
                <w:szCs w:val="20"/>
                <w:rPrChange w:id="101591" w:author="pete jones" w:date="2022-01-12T17:26:00Z">
                  <w:rPr>
                    <w:ins w:id="101592" w:author="pete jones" w:date="2022-01-12T17:25:00Z"/>
                  </w:rPr>
                </w:rPrChange>
              </w:rPr>
              <w:pPrChange w:id="101593" w:author="pete jones" w:date="2022-01-12T17:30:00Z">
                <w:pPr>
                  <w:jc w:val="left"/>
                </w:pPr>
              </w:pPrChange>
            </w:pPr>
            <w:ins w:id="101594" w:author="pete jones" w:date="2022-01-12T17:25:00Z">
              <w:r w:rsidRPr="00D32D2F">
                <w:rPr>
                  <w:sz w:val="20"/>
                  <w:szCs w:val="20"/>
                  <w:rPrChange w:id="101595" w:author="pete jones" w:date="2022-01-12T17:26:00Z">
                    <w:rPr/>
                  </w:rPrChange>
                </w:rPr>
                <w:t>3</w:t>
              </w:r>
            </w:ins>
          </w:p>
        </w:tc>
        <w:tc>
          <w:tcPr>
            <w:tcW w:w="616" w:type="dxa"/>
            <w:noWrap/>
            <w:vAlign w:val="center"/>
            <w:hideMark/>
            <w:tcPrChange w:id="101596" w:author="pete jones" w:date="2022-01-12T17:27:00Z">
              <w:tcPr>
                <w:tcW w:w="616" w:type="dxa"/>
                <w:noWrap/>
                <w:hideMark/>
              </w:tcPr>
            </w:tcPrChange>
          </w:tcPr>
          <w:p w14:paraId="390187D3" w14:textId="77777777" w:rsidR="00D32D2F" w:rsidRPr="00D32D2F" w:rsidRDefault="00D32D2F">
            <w:pPr>
              <w:spacing w:before="0" w:after="0" w:line="240" w:lineRule="auto"/>
              <w:jc w:val="center"/>
              <w:rPr>
                <w:ins w:id="101597" w:author="pete jones" w:date="2022-01-12T17:25:00Z"/>
                <w:sz w:val="20"/>
                <w:szCs w:val="20"/>
                <w:rPrChange w:id="101598" w:author="pete jones" w:date="2022-01-12T17:26:00Z">
                  <w:rPr>
                    <w:ins w:id="101599" w:author="pete jones" w:date="2022-01-12T17:25:00Z"/>
                  </w:rPr>
                </w:rPrChange>
              </w:rPr>
              <w:pPrChange w:id="101600" w:author="pete jones" w:date="2022-01-12T17:30:00Z">
                <w:pPr>
                  <w:jc w:val="left"/>
                </w:pPr>
              </w:pPrChange>
            </w:pPr>
            <w:ins w:id="101601" w:author="pete jones" w:date="2022-01-12T17:25:00Z">
              <w:r w:rsidRPr="00D32D2F">
                <w:rPr>
                  <w:sz w:val="20"/>
                  <w:szCs w:val="20"/>
                  <w:rPrChange w:id="101602" w:author="pete jones" w:date="2022-01-12T17:26:00Z">
                    <w:rPr/>
                  </w:rPrChange>
                </w:rPr>
                <w:t>4</w:t>
              </w:r>
            </w:ins>
          </w:p>
        </w:tc>
        <w:tc>
          <w:tcPr>
            <w:tcW w:w="616" w:type="dxa"/>
            <w:noWrap/>
            <w:vAlign w:val="center"/>
            <w:hideMark/>
            <w:tcPrChange w:id="101603" w:author="pete jones" w:date="2022-01-12T17:27:00Z">
              <w:tcPr>
                <w:tcW w:w="616" w:type="dxa"/>
                <w:noWrap/>
                <w:hideMark/>
              </w:tcPr>
            </w:tcPrChange>
          </w:tcPr>
          <w:p w14:paraId="0AC48EF6" w14:textId="77777777" w:rsidR="00D32D2F" w:rsidRPr="00D32D2F" w:rsidRDefault="00D32D2F">
            <w:pPr>
              <w:spacing w:before="0" w:after="0" w:line="240" w:lineRule="auto"/>
              <w:jc w:val="center"/>
              <w:rPr>
                <w:ins w:id="101604" w:author="pete jones" w:date="2022-01-12T17:25:00Z"/>
                <w:sz w:val="20"/>
                <w:szCs w:val="20"/>
                <w:rPrChange w:id="101605" w:author="pete jones" w:date="2022-01-12T17:26:00Z">
                  <w:rPr>
                    <w:ins w:id="101606" w:author="pete jones" w:date="2022-01-12T17:25:00Z"/>
                  </w:rPr>
                </w:rPrChange>
              </w:rPr>
              <w:pPrChange w:id="101607" w:author="pete jones" w:date="2022-01-12T17:30:00Z">
                <w:pPr>
                  <w:jc w:val="left"/>
                </w:pPr>
              </w:pPrChange>
            </w:pPr>
            <w:ins w:id="101608" w:author="pete jones" w:date="2022-01-12T17:25:00Z">
              <w:r w:rsidRPr="00D32D2F">
                <w:rPr>
                  <w:sz w:val="20"/>
                  <w:szCs w:val="20"/>
                  <w:rPrChange w:id="101609" w:author="pete jones" w:date="2022-01-12T17:26:00Z">
                    <w:rPr/>
                  </w:rPrChange>
                </w:rPr>
                <w:t>2</w:t>
              </w:r>
            </w:ins>
          </w:p>
        </w:tc>
        <w:tc>
          <w:tcPr>
            <w:tcW w:w="616" w:type="dxa"/>
            <w:noWrap/>
            <w:vAlign w:val="center"/>
            <w:hideMark/>
            <w:tcPrChange w:id="101610" w:author="pete jones" w:date="2022-01-12T17:27:00Z">
              <w:tcPr>
                <w:tcW w:w="616" w:type="dxa"/>
                <w:noWrap/>
                <w:hideMark/>
              </w:tcPr>
            </w:tcPrChange>
          </w:tcPr>
          <w:p w14:paraId="31AD2220" w14:textId="77777777" w:rsidR="00D32D2F" w:rsidRPr="00D32D2F" w:rsidRDefault="00D32D2F">
            <w:pPr>
              <w:spacing w:before="0" w:after="0" w:line="240" w:lineRule="auto"/>
              <w:jc w:val="center"/>
              <w:rPr>
                <w:ins w:id="101611" w:author="pete jones" w:date="2022-01-12T17:25:00Z"/>
                <w:sz w:val="20"/>
                <w:szCs w:val="20"/>
                <w:rPrChange w:id="101612" w:author="pete jones" w:date="2022-01-12T17:26:00Z">
                  <w:rPr>
                    <w:ins w:id="101613" w:author="pete jones" w:date="2022-01-12T17:25:00Z"/>
                  </w:rPr>
                </w:rPrChange>
              </w:rPr>
              <w:pPrChange w:id="101614" w:author="pete jones" w:date="2022-01-12T17:30:00Z">
                <w:pPr>
                  <w:jc w:val="left"/>
                </w:pPr>
              </w:pPrChange>
            </w:pPr>
            <w:ins w:id="101615" w:author="pete jones" w:date="2022-01-12T17:25:00Z">
              <w:r w:rsidRPr="00D32D2F">
                <w:rPr>
                  <w:sz w:val="20"/>
                  <w:szCs w:val="20"/>
                  <w:rPrChange w:id="101616" w:author="pete jones" w:date="2022-01-12T17:26:00Z">
                    <w:rPr/>
                  </w:rPrChange>
                </w:rPr>
                <w:t>4</w:t>
              </w:r>
            </w:ins>
          </w:p>
        </w:tc>
        <w:tc>
          <w:tcPr>
            <w:tcW w:w="616" w:type="dxa"/>
            <w:noWrap/>
            <w:vAlign w:val="center"/>
            <w:hideMark/>
            <w:tcPrChange w:id="101617" w:author="pete jones" w:date="2022-01-12T17:27:00Z">
              <w:tcPr>
                <w:tcW w:w="616" w:type="dxa"/>
                <w:noWrap/>
                <w:hideMark/>
              </w:tcPr>
            </w:tcPrChange>
          </w:tcPr>
          <w:p w14:paraId="5A02E649" w14:textId="77777777" w:rsidR="00D32D2F" w:rsidRPr="00D32D2F" w:rsidRDefault="00D32D2F">
            <w:pPr>
              <w:spacing w:before="0" w:after="0" w:line="240" w:lineRule="auto"/>
              <w:jc w:val="center"/>
              <w:rPr>
                <w:ins w:id="101618" w:author="pete jones" w:date="2022-01-12T17:25:00Z"/>
                <w:sz w:val="20"/>
                <w:szCs w:val="20"/>
                <w:rPrChange w:id="101619" w:author="pete jones" w:date="2022-01-12T17:26:00Z">
                  <w:rPr>
                    <w:ins w:id="101620" w:author="pete jones" w:date="2022-01-12T17:25:00Z"/>
                  </w:rPr>
                </w:rPrChange>
              </w:rPr>
              <w:pPrChange w:id="101621" w:author="pete jones" w:date="2022-01-12T17:30:00Z">
                <w:pPr>
                  <w:jc w:val="left"/>
                </w:pPr>
              </w:pPrChange>
            </w:pPr>
            <w:ins w:id="101622" w:author="pete jones" w:date="2022-01-12T17:25:00Z">
              <w:r w:rsidRPr="00D32D2F">
                <w:rPr>
                  <w:sz w:val="20"/>
                  <w:szCs w:val="20"/>
                  <w:rPrChange w:id="101623" w:author="pete jones" w:date="2022-01-12T17:26:00Z">
                    <w:rPr/>
                  </w:rPrChange>
                </w:rPr>
                <w:t>4</w:t>
              </w:r>
            </w:ins>
          </w:p>
        </w:tc>
        <w:tc>
          <w:tcPr>
            <w:tcW w:w="616" w:type="dxa"/>
            <w:noWrap/>
            <w:vAlign w:val="center"/>
            <w:hideMark/>
            <w:tcPrChange w:id="101624" w:author="pete jones" w:date="2022-01-12T17:27:00Z">
              <w:tcPr>
                <w:tcW w:w="616" w:type="dxa"/>
                <w:noWrap/>
                <w:hideMark/>
              </w:tcPr>
            </w:tcPrChange>
          </w:tcPr>
          <w:p w14:paraId="3C49755B" w14:textId="77777777" w:rsidR="00D32D2F" w:rsidRPr="00D32D2F" w:rsidRDefault="00D32D2F">
            <w:pPr>
              <w:spacing w:before="0" w:after="0" w:line="240" w:lineRule="auto"/>
              <w:jc w:val="center"/>
              <w:rPr>
                <w:ins w:id="101625" w:author="pete jones" w:date="2022-01-12T17:25:00Z"/>
                <w:sz w:val="20"/>
                <w:szCs w:val="20"/>
                <w:rPrChange w:id="101626" w:author="pete jones" w:date="2022-01-12T17:26:00Z">
                  <w:rPr>
                    <w:ins w:id="101627" w:author="pete jones" w:date="2022-01-12T17:25:00Z"/>
                  </w:rPr>
                </w:rPrChange>
              </w:rPr>
              <w:pPrChange w:id="101628" w:author="pete jones" w:date="2022-01-12T17:30:00Z">
                <w:pPr>
                  <w:jc w:val="left"/>
                </w:pPr>
              </w:pPrChange>
            </w:pPr>
            <w:ins w:id="101629" w:author="pete jones" w:date="2022-01-12T17:25:00Z">
              <w:r w:rsidRPr="00D32D2F">
                <w:rPr>
                  <w:sz w:val="20"/>
                  <w:szCs w:val="20"/>
                  <w:rPrChange w:id="101630" w:author="pete jones" w:date="2022-01-12T17:26:00Z">
                    <w:rPr/>
                  </w:rPrChange>
                </w:rPr>
                <w:t>0</w:t>
              </w:r>
            </w:ins>
          </w:p>
        </w:tc>
        <w:tc>
          <w:tcPr>
            <w:tcW w:w="616" w:type="dxa"/>
            <w:noWrap/>
            <w:vAlign w:val="center"/>
            <w:hideMark/>
            <w:tcPrChange w:id="101631" w:author="pete jones" w:date="2022-01-12T17:27:00Z">
              <w:tcPr>
                <w:tcW w:w="616" w:type="dxa"/>
                <w:noWrap/>
                <w:hideMark/>
              </w:tcPr>
            </w:tcPrChange>
          </w:tcPr>
          <w:p w14:paraId="6928010B" w14:textId="77777777" w:rsidR="00D32D2F" w:rsidRPr="00D32D2F" w:rsidRDefault="00D32D2F">
            <w:pPr>
              <w:spacing w:before="0" w:after="0" w:line="240" w:lineRule="auto"/>
              <w:jc w:val="center"/>
              <w:rPr>
                <w:ins w:id="101632" w:author="pete jones" w:date="2022-01-12T17:25:00Z"/>
                <w:sz w:val="20"/>
                <w:szCs w:val="20"/>
                <w:rPrChange w:id="101633" w:author="pete jones" w:date="2022-01-12T17:26:00Z">
                  <w:rPr>
                    <w:ins w:id="101634" w:author="pete jones" w:date="2022-01-12T17:25:00Z"/>
                  </w:rPr>
                </w:rPrChange>
              </w:rPr>
              <w:pPrChange w:id="101635" w:author="pete jones" w:date="2022-01-12T17:30:00Z">
                <w:pPr>
                  <w:jc w:val="left"/>
                </w:pPr>
              </w:pPrChange>
            </w:pPr>
            <w:ins w:id="101636" w:author="pete jones" w:date="2022-01-12T17:25:00Z">
              <w:r w:rsidRPr="00D32D2F">
                <w:rPr>
                  <w:sz w:val="20"/>
                  <w:szCs w:val="20"/>
                  <w:rPrChange w:id="101637" w:author="pete jones" w:date="2022-01-12T17:26:00Z">
                    <w:rPr/>
                  </w:rPrChange>
                </w:rPr>
                <w:t>8</w:t>
              </w:r>
            </w:ins>
          </w:p>
        </w:tc>
      </w:tr>
      <w:tr w:rsidR="00D32D2F" w:rsidRPr="00D32D2F" w14:paraId="74DBFAC0" w14:textId="77777777" w:rsidTr="00D32D2F">
        <w:trPr>
          <w:trHeight w:val="300"/>
          <w:ins w:id="101638" w:author="pete jones" w:date="2022-01-12T17:25:00Z"/>
          <w:trPrChange w:id="101639" w:author="pete jones" w:date="2022-01-12T17:27:00Z">
            <w:trPr>
              <w:trHeight w:val="300"/>
            </w:trPr>
          </w:trPrChange>
        </w:trPr>
        <w:tc>
          <w:tcPr>
            <w:tcW w:w="868" w:type="dxa"/>
            <w:noWrap/>
            <w:hideMark/>
            <w:tcPrChange w:id="101640" w:author="pete jones" w:date="2022-01-12T17:27:00Z">
              <w:tcPr>
                <w:tcW w:w="868" w:type="dxa"/>
                <w:noWrap/>
                <w:hideMark/>
              </w:tcPr>
            </w:tcPrChange>
          </w:tcPr>
          <w:p w14:paraId="70D513DD" w14:textId="77777777" w:rsidR="00D32D2F" w:rsidRPr="00D32D2F" w:rsidRDefault="00D32D2F">
            <w:pPr>
              <w:spacing w:before="0" w:after="0" w:line="240" w:lineRule="auto"/>
              <w:jc w:val="left"/>
              <w:rPr>
                <w:ins w:id="101641" w:author="pete jones" w:date="2022-01-12T17:25:00Z"/>
                <w:sz w:val="20"/>
                <w:szCs w:val="20"/>
                <w:rPrChange w:id="101642" w:author="pete jones" w:date="2022-01-12T17:26:00Z">
                  <w:rPr>
                    <w:ins w:id="101643" w:author="pete jones" w:date="2022-01-12T17:25:00Z"/>
                  </w:rPr>
                </w:rPrChange>
              </w:rPr>
              <w:pPrChange w:id="101644" w:author="pete jones" w:date="2022-01-12T17:26:00Z">
                <w:pPr>
                  <w:jc w:val="left"/>
                </w:pPr>
              </w:pPrChange>
            </w:pPr>
            <w:ins w:id="101645" w:author="pete jones" w:date="2022-01-12T17:25:00Z">
              <w:r w:rsidRPr="00D32D2F">
                <w:rPr>
                  <w:sz w:val="20"/>
                  <w:szCs w:val="20"/>
                  <w:rPrChange w:id="101646" w:author="pete jones" w:date="2022-01-12T17:26:00Z">
                    <w:rPr/>
                  </w:rPrChange>
                </w:rPr>
                <w:t>15</w:t>
              </w:r>
            </w:ins>
          </w:p>
        </w:tc>
        <w:tc>
          <w:tcPr>
            <w:tcW w:w="1516" w:type="dxa"/>
            <w:noWrap/>
            <w:hideMark/>
            <w:tcPrChange w:id="101647" w:author="pete jones" w:date="2022-01-12T17:27:00Z">
              <w:tcPr>
                <w:tcW w:w="1516" w:type="dxa"/>
                <w:noWrap/>
                <w:hideMark/>
              </w:tcPr>
            </w:tcPrChange>
          </w:tcPr>
          <w:p w14:paraId="3968099C" w14:textId="77777777" w:rsidR="00D32D2F" w:rsidRPr="00D32D2F" w:rsidRDefault="00D32D2F">
            <w:pPr>
              <w:spacing w:before="0" w:after="0" w:line="240" w:lineRule="auto"/>
              <w:jc w:val="left"/>
              <w:rPr>
                <w:ins w:id="101648" w:author="pete jones" w:date="2022-01-12T17:25:00Z"/>
                <w:sz w:val="20"/>
                <w:szCs w:val="20"/>
                <w:rPrChange w:id="101649" w:author="pete jones" w:date="2022-01-12T17:26:00Z">
                  <w:rPr>
                    <w:ins w:id="101650" w:author="pete jones" w:date="2022-01-12T17:25:00Z"/>
                  </w:rPr>
                </w:rPrChange>
              </w:rPr>
              <w:pPrChange w:id="101651" w:author="pete jones" w:date="2022-01-12T17:26:00Z">
                <w:pPr>
                  <w:jc w:val="left"/>
                </w:pPr>
              </w:pPrChange>
            </w:pPr>
            <w:ins w:id="101652" w:author="pete jones" w:date="2022-01-12T17:25:00Z">
              <w:r w:rsidRPr="00D32D2F">
                <w:rPr>
                  <w:sz w:val="20"/>
                  <w:szCs w:val="20"/>
                  <w:rPrChange w:id="101653" w:author="pete jones" w:date="2022-01-12T17:26:00Z">
                    <w:rPr/>
                  </w:rPrChange>
                </w:rPr>
                <w:t>ENGR2410</w:t>
              </w:r>
            </w:ins>
          </w:p>
        </w:tc>
        <w:tc>
          <w:tcPr>
            <w:tcW w:w="8744" w:type="dxa"/>
            <w:noWrap/>
            <w:hideMark/>
            <w:tcPrChange w:id="101654" w:author="pete jones" w:date="2022-01-12T17:27:00Z">
              <w:tcPr>
                <w:tcW w:w="8744" w:type="dxa"/>
                <w:noWrap/>
                <w:hideMark/>
              </w:tcPr>
            </w:tcPrChange>
          </w:tcPr>
          <w:p w14:paraId="6745771E" w14:textId="77777777" w:rsidR="00D32D2F" w:rsidRPr="00D32D2F" w:rsidRDefault="00D32D2F">
            <w:pPr>
              <w:spacing w:before="0" w:after="0" w:line="240" w:lineRule="auto"/>
              <w:jc w:val="left"/>
              <w:rPr>
                <w:ins w:id="101655" w:author="pete jones" w:date="2022-01-12T17:25:00Z"/>
                <w:sz w:val="20"/>
                <w:szCs w:val="20"/>
                <w:rPrChange w:id="101656" w:author="pete jones" w:date="2022-01-12T17:26:00Z">
                  <w:rPr>
                    <w:ins w:id="101657" w:author="pete jones" w:date="2022-01-12T17:25:00Z"/>
                  </w:rPr>
                </w:rPrChange>
              </w:rPr>
              <w:pPrChange w:id="101658" w:author="pete jones" w:date="2022-01-12T17:26:00Z">
                <w:pPr>
                  <w:jc w:val="left"/>
                </w:pPr>
              </w:pPrChange>
            </w:pPr>
            <w:ins w:id="101659" w:author="pete jones" w:date="2022-01-12T17:25:00Z">
              <w:r w:rsidRPr="00D32D2F">
                <w:rPr>
                  <w:sz w:val="20"/>
                  <w:szCs w:val="20"/>
                  <w:rPrChange w:id="101660" w:author="pete jones" w:date="2022-01-12T17:26:00Z">
                    <w:rPr/>
                  </w:rPrChange>
                </w:rPr>
                <w:t>Signals and Systems</w:t>
              </w:r>
            </w:ins>
          </w:p>
        </w:tc>
        <w:tc>
          <w:tcPr>
            <w:tcW w:w="616" w:type="dxa"/>
            <w:noWrap/>
            <w:vAlign w:val="center"/>
            <w:hideMark/>
            <w:tcPrChange w:id="101661" w:author="pete jones" w:date="2022-01-12T17:27:00Z">
              <w:tcPr>
                <w:tcW w:w="616" w:type="dxa"/>
                <w:noWrap/>
                <w:hideMark/>
              </w:tcPr>
            </w:tcPrChange>
          </w:tcPr>
          <w:p w14:paraId="6EF7A4BE" w14:textId="79BFF257" w:rsidR="00D32D2F" w:rsidRPr="00D32D2F" w:rsidRDefault="00D32D2F">
            <w:pPr>
              <w:spacing w:before="0" w:after="0" w:line="240" w:lineRule="auto"/>
              <w:jc w:val="center"/>
              <w:rPr>
                <w:ins w:id="101662" w:author="pete jones" w:date="2022-01-12T17:25:00Z"/>
                <w:sz w:val="20"/>
                <w:szCs w:val="20"/>
                <w:rPrChange w:id="101663" w:author="pete jones" w:date="2022-01-12T17:26:00Z">
                  <w:rPr>
                    <w:ins w:id="101664" w:author="pete jones" w:date="2022-01-12T17:25:00Z"/>
                  </w:rPr>
                </w:rPrChange>
              </w:rPr>
              <w:pPrChange w:id="101665" w:author="pete jones" w:date="2022-01-12T17:30:00Z">
                <w:pPr>
                  <w:jc w:val="left"/>
                </w:pPr>
              </w:pPrChange>
            </w:pPr>
          </w:p>
        </w:tc>
        <w:tc>
          <w:tcPr>
            <w:tcW w:w="616" w:type="dxa"/>
            <w:noWrap/>
            <w:vAlign w:val="center"/>
            <w:hideMark/>
            <w:tcPrChange w:id="101666" w:author="pete jones" w:date="2022-01-12T17:27:00Z">
              <w:tcPr>
                <w:tcW w:w="616" w:type="dxa"/>
                <w:noWrap/>
                <w:hideMark/>
              </w:tcPr>
            </w:tcPrChange>
          </w:tcPr>
          <w:p w14:paraId="2D780DFA" w14:textId="77777777" w:rsidR="00D32D2F" w:rsidRPr="00D32D2F" w:rsidRDefault="00D32D2F">
            <w:pPr>
              <w:spacing w:before="0" w:after="0" w:line="240" w:lineRule="auto"/>
              <w:jc w:val="center"/>
              <w:rPr>
                <w:ins w:id="101667" w:author="pete jones" w:date="2022-01-12T17:25:00Z"/>
                <w:sz w:val="20"/>
                <w:szCs w:val="20"/>
                <w:rPrChange w:id="101668" w:author="pete jones" w:date="2022-01-12T17:26:00Z">
                  <w:rPr>
                    <w:ins w:id="101669" w:author="pete jones" w:date="2022-01-12T17:25:00Z"/>
                  </w:rPr>
                </w:rPrChange>
              </w:rPr>
              <w:pPrChange w:id="101670" w:author="pete jones" w:date="2022-01-12T17:30:00Z">
                <w:pPr>
                  <w:jc w:val="left"/>
                </w:pPr>
              </w:pPrChange>
            </w:pPr>
            <w:ins w:id="101671" w:author="pete jones" w:date="2022-01-12T17:25:00Z">
              <w:r w:rsidRPr="00D32D2F">
                <w:rPr>
                  <w:sz w:val="20"/>
                  <w:szCs w:val="20"/>
                  <w:rPrChange w:id="101672" w:author="pete jones" w:date="2022-01-12T17:26:00Z">
                    <w:rPr/>
                  </w:rPrChange>
                </w:rPr>
                <w:t>3</w:t>
              </w:r>
            </w:ins>
          </w:p>
        </w:tc>
        <w:tc>
          <w:tcPr>
            <w:tcW w:w="616" w:type="dxa"/>
            <w:noWrap/>
            <w:vAlign w:val="center"/>
            <w:hideMark/>
            <w:tcPrChange w:id="101673" w:author="pete jones" w:date="2022-01-12T17:27:00Z">
              <w:tcPr>
                <w:tcW w:w="616" w:type="dxa"/>
                <w:noWrap/>
                <w:hideMark/>
              </w:tcPr>
            </w:tcPrChange>
          </w:tcPr>
          <w:p w14:paraId="71BCFA85" w14:textId="77777777" w:rsidR="00D32D2F" w:rsidRPr="00D32D2F" w:rsidRDefault="00D32D2F">
            <w:pPr>
              <w:spacing w:before="0" w:after="0" w:line="240" w:lineRule="auto"/>
              <w:jc w:val="center"/>
              <w:rPr>
                <w:ins w:id="101674" w:author="pete jones" w:date="2022-01-12T17:25:00Z"/>
                <w:sz w:val="20"/>
                <w:szCs w:val="20"/>
                <w:rPrChange w:id="101675" w:author="pete jones" w:date="2022-01-12T17:26:00Z">
                  <w:rPr>
                    <w:ins w:id="101676" w:author="pete jones" w:date="2022-01-12T17:25:00Z"/>
                  </w:rPr>
                </w:rPrChange>
              </w:rPr>
              <w:pPrChange w:id="101677" w:author="pete jones" w:date="2022-01-12T17:30:00Z">
                <w:pPr>
                  <w:jc w:val="left"/>
                </w:pPr>
              </w:pPrChange>
            </w:pPr>
          </w:p>
        </w:tc>
        <w:tc>
          <w:tcPr>
            <w:tcW w:w="616" w:type="dxa"/>
            <w:noWrap/>
            <w:vAlign w:val="center"/>
            <w:hideMark/>
            <w:tcPrChange w:id="101678" w:author="pete jones" w:date="2022-01-12T17:27:00Z">
              <w:tcPr>
                <w:tcW w:w="616" w:type="dxa"/>
                <w:noWrap/>
                <w:hideMark/>
              </w:tcPr>
            </w:tcPrChange>
          </w:tcPr>
          <w:p w14:paraId="79E3C430" w14:textId="77777777" w:rsidR="00D32D2F" w:rsidRPr="00D32D2F" w:rsidRDefault="00D32D2F">
            <w:pPr>
              <w:spacing w:before="0" w:after="0" w:line="240" w:lineRule="auto"/>
              <w:jc w:val="center"/>
              <w:rPr>
                <w:ins w:id="101679" w:author="pete jones" w:date="2022-01-12T17:25:00Z"/>
                <w:sz w:val="20"/>
                <w:szCs w:val="20"/>
                <w:rPrChange w:id="101680" w:author="pete jones" w:date="2022-01-12T17:26:00Z">
                  <w:rPr>
                    <w:ins w:id="101681" w:author="pete jones" w:date="2022-01-12T17:25:00Z"/>
                  </w:rPr>
                </w:rPrChange>
              </w:rPr>
              <w:pPrChange w:id="101682" w:author="pete jones" w:date="2022-01-12T17:30:00Z">
                <w:pPr>
                  <w:jc w:val="left"/>
                </w:pPr>
              </w:pPrChange>
            </w:pPr>
            <w:ins w:id="101683" w:author="pete jones" w:date="2022-01-12T17:25:00Z">
              <w:r w:rsidRPr="00D32D2F">
                <w:rPr>
                  <w:sz w:val="20"/>
                  <w:szCs w:val="20"/>
                  <w:rPrChange w:id="101684" w:author="pete jones" w:date="2022-01-12T17:26:00Z">
                    <w:rPr/>
                  </w:rPrChange>
                </w:rPr>
                <w:t>2</w:t>
              </w:r>
            </w:ins>
          </w:p>
        </w:tc>
        <w:tc>
          <w:tcPr>
            <w:tcW w:w="616" w:type="dxa"/>
            <w:noWrap/>
            <w:vAlign w:val="center"/>
            <w:hideMark/>
            <w:tcPrChange w:id="101685" w:author="pete jones" w:date="2022-01-12T17:27:00Z">
              <w:tcPr>
                <w:tcW w:w="616" w:type="dxa"/>
                <w:noWrap/>
                <w:hideMark/>
              </w:tcPr>
            </w:tcPrChange>
          </w:tcPr>
          <w:p w14:paraId="31EA59A7" w14:textId="77777777" w:rsidR="00D32D2F" w:rsidRPr="00D32D2F" w:rsidRDefault="00D32D2F">
            <w:pPr>
              <w:spacing w:before="0" w:after="0" w:line="240" w:lineRule="auto"/>
              <w:jc w:val="center"/>
              <w:rPr>
                <w:ins w:id="101686" w:author="pete jones" w:date="2022-01-12T17:25:00Z"/>
                <w:sz w:val="20"/>
                <w:szCs w:val="20"/>
                <w:rPrChange w:id="101687" w:author="pete jones" w:date="2022-01-12T17:26:00Z">
                  <w:rPr>
                    <w:ins w:id="101688" w:author="pete jones" w:date="2022-01-12T17:25:00Z"/>
                  </w:rPr>
                </w:rPrChange>
              </w:rPr>
              <w:pPrChange w:id="101689" w:author="pete jones" w:date="2022-01-12T17:30:00Z">
                <w:pPr>
                  <w:jc w:val="left"/>
                </w:pPr>
              </w:pPrChange>
            </w:pPr>
            <w:ins w:id="101690" w:author="pete jones" w:date="2022-01-12T17:25:00Z">
              <w:r w:rsidRPr="00D32D2F">
                <w:rPr>
                  <w:sz w:val="20"/>
                  <w:szCs w:val="20"/>
                  <w:rPrChange w:id="101691" w:author="pete jones" w:date="2022-01-12T17:26:00Z">
                    <w:rPr/>
                  </w:rPrChange>
                </w:rPr>
                <w:t>4</w:t>
              </w:r>
            </w:ins>
          </w:p>
        </w:tc>
        <w:tc>
          <w:tcPr>
            <w:tcW w:w="616" w:type="dxa"/>
            <w:noWrap/>
            <w:vAlign w:val="center"/>
            <w:hideMark/>
            <w:tcPrChange w:id="101692" w:author="pete jones" w:date="2022-01-12T17:27:00Z">
              <w:tcPr>
                <w:tcW w:w="616" w:type="dxa"/>
                <w:noWrap/>
                <w:hideMark/>
              </w:tcPr>
            </w:tcPrChange>
          </w:tcPr>
          <w:p w14:paraId="067E2B05" w14:textId="77777777" w:rsidR="00D32D2F" w:rsidRPr="00D32D2F" w:rsidRDefault="00D32D2F">
            <w:pPr>
              <w:spacing w:before="0" w:after="0" w:line="240" w:lineRule="auto"/>
              <w:jc w:val="center"/>
              <w:rPr>
                <w:ins w:id="101693" w:author="pete jones" w:date="2022-01-12T17:25:00Z"/>
                <w:sz w:val="20"/>
                <w:szCs w:val="20"/>
                <w:rPrChange w:id="101694" w:author="pete jones" w:date="2022-01-12T17:26:00Z">
                  <w:rPr>
                    <w:ins w:id="101695" w:author="pete jones" w:date="2022-01-12T17:25:00Z"/>
                  </w:rPr>
                </w:rPrChange>
              </w:rPr>
              <w:pPrChange w:id="101696" w:author="pete jones" w:date="2022-01-12T17:30:00Z">
                <w:pPr>
                  <w:jc w:val="left"/>
                </w:pPr>
              </w:pPrChange>
            </w:pPr>
            <w:ins w:id="101697" w:author="pete jones" w:date="2022-01-12T17:25:00Z">
              <w:r w:rsidRPr="00D32D2F">
                <w:rPr>
                  <w:sz w:val="20"/>
                  <w:szCs w:val="20"/>
                  <w:rPrChange w:id="101698" w:author="pete jones" w:date="2022-01-12T17:26:00Z">
                    <w:rPr/>
                  </w:rPrChange>
                </w:rPr>
                <w:t>4</w:t>
              </w:r>
            </w:ins>
          </w:p>
        </w:tc>
        <w:tc>
          <w:tcPr>
            <w:tcW w:w="616" w:type="dxa"/>
            <w:noWrap/>
            <w:vAlign w:val="center"/>
            <w:hideMark/>
            <w:tcPrChange w:id="101699" w:author="pete jones" w:date="2022-01-12T17:27:00Z">
              <w:tcPr>
                <w:tcW w:w="616" w:type="dxa"/>
                <w:noWrap/>
                <w:hideMark/>
              </w:tcPr>
            </w:tcPrChange>
          </w:tcPr>
          <w:p w14:paraId="31452001" w14:textId="77777777" w:rsidR="00D32D2F" w:rsidRPr="00D32D2F" w:rsidRDefault="00D32D2F">
            <w:pPr>
              <w:spacing w:before="0" w:after="0" w:line="240" w:lineRule="auto"/>
              <w:jc w:val="center"/>
              <w:rPr>
                <w:ins w:id="101700" w:author="pete jones" w:date="2022-01-12T17:25:00Z"/>
                <w:sz w:val="20"/>
                <w:szCs w:val="20"/>
                <w:rPrChange w:id="101701" w:author="pete jones" w:date="2022-01-12T17:26:00Z">
                  <w:rPr>
                    <w:ins w:id="101702" w:author="pete jones" w:date="2022-01-12T17:25:00Z"/>
                  </w:rPr>
                </w:rPrChange>
              </w:rPr>
              <w:pPrChange w:id="101703" w:author="pete jones" w:date="2022-01-12T17:30:00Z">
                <w:pPr>
                  <w:jc w:val="left"/>
                </w:pPr>
              </w:pPrChange>
            </w:pPr>
            <w:ins w:id="101704" w:author="pete jones" w:date="2022-01-12T17:25:00Z">
              <w:r w:rsidRPr="00D32D2F">
                <w:rPr>
                  <w:sz w:val="20"/>
                  <w:szCs w:val="20"/>
                  <w:rPrChange w:id="101705" w:author="pete jones" w:date="2022-01-12T17:26:00Z">
                    <w:rPr/>
                  </w:rPrChange>
                </w:rPr>
                <w:t>0</w:t>
              </w:r>
            </w:ins>
          </w:p>
        </w:tc>
        <w:tc>
          <w:tcPr>
            <w:tcW w:w="616" w:type="dxa"/>
            <w:noWrap/>
            <w:vAlign w:val="center"/>
            <w:hideMark/>
            <w:tcPrChange w:id="101706" w:author="pete jones" w:date="2022-01-12T17:27:00Z">
              <w:tcPr>
                <w:tcW w:w="616" w:type="dxa"/>
                <w:noWrap/>
                <w:hideMark/>
              </w:tcPr>
            </w:tcPrChange>
          </w:tcPr>
          <w:p w14:paraId="43E9A140" w14:textId="77777777" w:rsidR="00D32D2F" w:rsidRPr="00D32D2F" w:rsidRDefault="00D32D2F">
            <w:pPr>
              <w:spacing w:before="0" w:after="0" w:line="240" w:lineRule="auto"/>
              <w:jc w:val="center"/>
              <w:rPr>
                <w:ins w:id="101707" w:author="pete jones" w:date="2022-01-12T17:25:00Z"/>
                <w:sz w:val="20"/>
                <w:szCs w:val="20"/>
                <w:rPrChange w:id="101708" w:author="pete jones" w:date="2022-01-12T17:26:00Z">
                  <w:rPr>
                    <w:ins w:id="101709" w:author="pete jones" w:date="2022-01-12T17:25:00Z"/>
                  </w:rPr>
                </w:rPrChange>
              </w:rPr>
              <w:pPrChange w:id="101710" w:author="pete jones" w:date="2022-01-12T17:30:00Z">
                <w:pPr>
                  <w:jc w:val="left"/>
                </w:pPr>
              </w:pPrChange>
            </w:pPr>
            <w:ins w:id="101711" w:author="pete jones" w:date="2022-01-12T17:25:00Z">
              <w:r w:rsidRPr="00D32D2F">
                <w:rPr>
                  <w:sz w:val="20"/>
                  <w:szCs w:val="20"/>
                  <w:rPrChange w:id="101712" w:author="pete jones" w:date="2022-01-12T17:26:00Z">
                    <w:rPr/>
                  </w:rPrChange>
                </w:rPr>
                <w:t>8</w:t>
              </w:r>
            </w:ins>
          </w:p>
        </w:tc>
      </w:tr>
      <w:tr w:rsidR="00D32D2F" w:rsidRPr="00D32D2F" w14:paraId="7090CFC9" w14:textId="77777777" w:rsidTr="00D32D2F">
        <w:trPr>
          <w:trHeight w:val="300"/>
          <w:ins w:id="101713" w:author="pete jones" w:date="2022-01-12T17:25:00Z"/>
          <w:trPrChange w:id="101714" w:author="pete jones" w:date="2022-01-12T17:27:00Z">
            <w:trPr>
              <w:trHeight w:val="300"/>
            </w:trPr>
          </w:trPrChange>
        </w:trPr>
        <w:tc>
          <w:tcPr>
            <w:tcW w:w="868" w:type="dxa"/>
            <w:noWrap/>
            <w:hideMark/>
            <w:tcPrChange w:id="101715" w:author="pete jones" w:date="2022-01-12T17:27:00Z">
              <w:tcPr>
                <w:tcW w:w="868" w:type="dxa"/>
                <w:noWrap/>
                <w:hideMark/>
              </w:tcPr>
            </w:tcPrChange>
          </w:tcPr>
          <w:p w14:paraId="362F842C" w14:textId="77777777" w:rsidR="00D32D2F" w:rsidRPr="00D32D2F" w:rsidRDefault="00D32D2F">
            <w:pPr>
              <w:spacing w:before="0" w:after="0" w:line="240" w:lineRule="auto"/>
              <w:jc w:val="left"/>
              <w:rPr>
                <w:ins w:id="101716" w:author="pete jones" w:date="2022-01-12T17:25:00Z"/>
                <w:sz w:val="20"/>
                <w:szCs w:val="20"/>
                <w:rPrChange w:id="101717" w:author="pete jones" w:date="2022-01-12T17:26:00Z">
                  <w:rPr>
                    <w:ins w:id="101718" w:author="pete jones" w:date="2022-01-12T17:25:00Z"/>
                  </w:rPr>
                </w:rPrChange>
              </w:rPr>
              <w:pPrChange w:id="101719" w:author="pete jones" w:date="2022-01-12T17:26:00Z">
                <w:pPr>
                  <w:jc w:val="left"/>
                </w:pPr>
              </w:pPrChange>
            </w:pPr>
            <w:ins w:id="101720" w:author="pete jones" w:date="2022-01-12T17:25:00Z">
              <w:r w:rsidRPr="00D32D2F">
                <w:rPr>
                  <w:sz w:val="20"/>
                  <w:szCs w:val="20"/>
                  <w:rPrChange w:id="101721" w:author="pete jones" w:date="2022-01-12T17:26:00Z">
                    <w:rPr/>
                  </w:rPrChange>
                </w:rPr>
                <w:t>16</w:t>
              </w:r>
            </w:ins>
          </w:p>
        </w:tc>
        <w:tc>
          <w:tcPr>
            <w:tcW w:w="1516" w:type="dxa"/>
            <w:noWrap/>
            <w:hideMark/>
            <w:tcPrChange w:id="101722" w:author="pete jones" w:date="2022-01-12T17:27:00Z">
              <w:tcPr>
                <w:tcW w:w="1516" w:type="dxa"/>
                <w:noWrap/>
                <w:hideMark/>
              </w:tcPr>
            </w:tcPrChange>
          </w:tcPr>
          <w:p w14:paraId="57EE5F87" w14:textId="77777777" w:rsidR="00D32D2F" w:rsidRPr="00D32D2F" w:rsidRDefault="00D32D2F">
            <w:pPr>
              <w:spacing w:before="0" w:after="0" w:line="240" w:lineRule="auto"/>
              <w:jc w:val="left"/>
              <w:rPr>
                <w:ins w:id="101723" w:author="pete jones" w:date="2022-01-12T17:25:00Z"/>
                <w:sz w:val="20"/>
                <w:szCs w:val="20"/>
                <w:rPrChange w:id="101724" w:author="pete jones" w:date="2022-01-12T17:26:00Z">
                  <w:rPr>
                    <w:ins w:id="101725" w:author="pete jones" w:date="2022-01-12T17:25:00Z"/>
                  </w:rPr>
                </w:rPrChange>
              </w:rPr>
              <w:pPrChange w:id="101726" w:author="pete jones" w:date="2022-01-12T17:26:00Z">
                <w:pPr>
                  <w:jc w:val="left"/>
                </w:pPr>
              </w:pPrChange>
            </w:pPr>
            <w:ins w:id="101727" w:author="pete jones" w:date="2022-01-12T17:25:00Z">
              <w:r w:rsidRPr="00D32D2F">
                <w:rPr>
                  <w:sz w:val="20"/>
                  <w:szCs w:val="20"/>
                  <w:rPrChange w:id="101728" w:author="pete jones" w:date="2022-01-12T17:26:00Z">
                    <w:rPr/>
                  </w:rPrChange>
                </w:rPr>
                <w:t>ENGR2420</w:t>
              </w:r>
            </w:ins>
          </w:p>
        </w:tc>
        <w:tc>
          <w:tcPr>
            <w:tcW w:w="8744" w:type="dxa"/>
            <w:noWrap/>
            <w:hideMark/>
            <w:tcPrChange w:id="101729" w:author="pete jones" w:date="2022-01-12T17:27:00Z">
              <w:tcPr>
                <w:tcW w:w="8744" w:type="dxa"/>
                <w:noWrap/>
                <w:hideMark/>
              </w:tcPr>
            </w:tcPrChange>
          </w:tcPr>
          <w:p w14:paraId="6ED3AC2F" w14:textId="77777777" w:rsidR="00D32D2F" w:rsidRPr="00D32D2F" w:rsidRDefault="00D32D2F">
            <w:pPr>
              <w:spacing w:before="0" w:after="0" w:line="240" w:lineRule="auto"/>
              <w:jc w:val="left"/>
              <w:rPr>
                <w:ins w:id="101730" w:author="pete jones" w:date="2022-01-12T17:25:00Z"/>
                <w:sz w:val="20"/>
                <w:szCs w:val="20"/>
                <w:rPrChange w:id="101731" w:author="pete jones" w:date="2022-01-12T17:26:00Z">
                  <w:rPr>
                    <w:ins w:id="101732" w:author="pete jones" w:date="2022-01-12T17:25:00Z"/>
                  </w:rPr>
                </w:rPrChange>
              </w:rPr>
              <w:pPrChange w:id="101733" w:author="pete jones" w:date="2022-01-12T17:26:00Z">
                <w:pPr>
                  <w:jc w:val="left"/>
                </w:pPr>
              </w:pPrChange>
            </w:pPr>
            <w:ins w:id="101734" w:author="pete jones" w:date="2022-01-12T17:25:00Z">
              <w:r w:rsidRPr="00D32D2F">
                <w:rPr>
                  <w:sz w:val="20"/>
                  <w:szCs w:val="20"/>
                  <w:rPrChange w:id="101735" w:author="pete jones" w:date="2022-01-12T17:26:00Z">
                    <w:rPr/>
                  </w:rPrChange>
                </w:rPr>
                <w:t>Intro Microelectronic Circuits with laboratory</w:t>
              </w:r>
            </w:ins>
          </w:p>
        </w:tc>
        <w:tc>
          <w:tcPr>
            <w:tcW w:w="616" w:type="dxa"/>
            <w:noWrap/>
            <w:vAlign w:val="center"/>
            <w:hideMark/>
            <w:tcPrChange w:id="101736" w:author="pete jones" w:date="2022-01-12T17:27:00Z">
              <w:tcPr>
                <w:tcW w:w="616" w:type="dxa"/>
                <w:noWrap/>
                <w:hideMark/>
              </w:tcPr>
            </w:tcPrChange>
          </w:tcPr>
          <w:p w14:paraId="498187BA" w14:textId="53C0F29C" w:rsidR="00D32D2F" w:rsidRPr="00D32D2F" w:rsidRDefault="00D32D2F">
            <w:pPr>
              <w:spacing w:before="0" w:after="0" w:line="240" w:lineRule="auto"/>
              <w:jc w:val="center"/>
              <w:rPr>
                <w:ins w:id="101737" w:author="pete jones" w:date="2022-01-12T17:25:00Z"/>
                <w:sz w:val="20"/>
                <w:szCs w:val="20"/>
                <w:rPrChange w:id="101738" w:author="pete jones" w:date="2022-01-12T17:26:00Z">
                  <w:rPr>
                    <w:ins w:id="101739" w:author="pete jones" w:date="2022-01-12T17:25:00Z"/>
                  </w:rPr>
                </w:rPrChange>
              </w:rPr>
              <w:pPrChange w:id="101740" w:author="pete jones" w:date="2022-01-12T17:30:00Z">
                <w:pPr>
                  <w:jc w:val="left"/>
                </w:pPr>
              </w:pPrChange>
            </w:pPr>
          </w:p>
        </w:tc>
        <w:tc>
          <w:tcPr>
            <w:tcW w:w="616" w:type="dxa"/>
            <w:noWrap/>
            <w:vAlign w:val="center"/>
            <w:hideMark/>
            <w:tcPrChange w:id="101741" w:author="pete jones" w:date="2022-01-12T17:27:00Z">
              <w:tcPr>
                <w:tcW w:w="616" w:type="dxa"/>
                <w:noWrap/>
                <w:hideMark/>
              </w:tcPr>
            </w:tcPrChange>
          </w:tcPr>
          <w:p w14:paraId="0940BFC4" w14:textId="77777777" w:rsidR="00D32D2F" w:rsidRPr="00D32D2F" w:rsidRDefault="00D32D2F">
            <w:pPr>
              <w:spacing w:before="0" w:after="0" w:line="240" w:lineRule="auto"/>
              <w:jc w:val="center"/>
              <w:rPr>
                <w:ins w:id="101742" w:author="pete jones" w:date="2022-01-12T17:25:00Z"/>
                <w:sz w:val="20"/>
                <w:szCs w:val="20"/>
                <w:rPrChange w:id="101743" w:author="pete jones" w:date="2022-01-12T17:26:00Z">
                  <w:rPr>
                    <w:ins w:id="101744" w:author="pete jones" w:date="2022-01-12T17:25:00Z"/>
                  </w:rPr>
                </w:rPrChange>
              </w:rPr>
              <w:pPrChange w:id="101745" w:author="pete jones" w:date="2022-01-12T17:30:00Z">
                <w:pPr>
                  <w:jc w:val="left"/>
                </w:pPr>
              </w:pPrChange>
            </w:pPr>
            <w:ins w:id="101746" w:author="pete jones" w:date="2022-01-12T17:25:00Z">
              <w:r w:rsidRPr="00D32D2F">
                <w:rPr>
                  <w:sz w:val="20"/>
                  <w:szCs w:val="20"/>
                  <w:rPrChange w:id="101747" w:author="pete jones" w:date="2022-01-12T17:26:00Z">
                    <w:rPr/>
                  </w:rPrChange>
                </w:rPr>
                <w:t>3</w:t>
              </w:r>
            </w:ins>
          </w:p>
        </w:tc>
        <w:tc>
          <w:tcPr>
            <w:tcW w:w="616" w:type="dxa"/>
            <w:noWrap/>
            <w:vAlign w:val="center"/>
            <w:hideMark/>
            <w:tcPrChange w:id="101748" w:author="pete jones" w:date="2022-01-12T17:27:00Z">
              <w:tcPr>
                <w:tcW w:w="616" w:type="dxa"/>
                <w:noWrap/>
                <w:hideMark/>
              </w:tcPr>
            </w:tcPrChange>
          </w:tcPr>
          <w:p w14:paraId="140989D6" w14:textId="77777777" w:rsidR="00D32D2F" w:rsidRPr="00D32D2F" w:rsidRDefault="00D32D2F">
            <w:pPr>
              <w:spacing w:before="0" w:after="0" w:line="240" w:lineRule="auto"/>
              <w:jc w:val="center"/>
              <w:rPr>
                <w:ins w:id="101749" w:author="pete jones" w:date="2022-01-12T17:25:00Z"/>
                <w:sz w:val="20"/>
                <w:szCs w:val="20"/>
                <w:rPrChange w:id="101750" w:author="pete jones" w:date="2022-01-12T17:26:00Z">
                  <w:rPr>
                    <w:ins w:id="101751" w:author="pete jones" w:date="2022-01-12T17:25:00Z"/>
                  </w:rPr>
                </w:rPrChange>
              </w:rPr>
              <w:pPrChange w:id="101752" w:author="pete jones" w:date="2022-01-12T17:30:00Z">
                <w:pPr>
                  <w:jc w:val="left"/>
                </w:pPr>
              </w:pPrChange>
            </w:pPr>
          </w:p>
        </w:tc>
        <w:tc>
          <w:tcPr>
            <w:tcW w:w="616" w:type="dxa"/>
            <w:noWrap/>
            <w:vAlign w:val="center"/>
            <w:hideMark/>
            <w:tcPrChange w:id="101753" w:author="pete jones" w:date="2022-01-12T17:27:00Z">
              <w:tcPr>
                <w:tcW w:w="616" w:type="dxa"/>
                <w:noWrap/>
                <w:hideMark/>
              </w:tcPr>
            </w:tcPrChange>
          </w:tcPr>
          <w:p w14:paraId="4CF9A318" w14:textId="77777777" w:rsidR="00D32D2F" w:rsidRPr="00D32D2F" w:rsidRDefault="00D32D2F">
            <w:pPr>
              <w:spacing w:before="0" w:after="0" w:line="240" w:lineRule="auto"/>
              <w:jc w:val="center"/>
              <w:rPr>
                <w:ins w:id="101754" w:author="pete jones" w:date="2022-01-12T17:25:00Z"/>
                <w:sz w:val="20"/>
                <w:szCs w:val="20"/>
                <w:rPrChange w:id="101755" w:author="pete jones" w:date="2022-01-12T17:26:00Z">
                  <w:rPr>
                    <w:ins w:id="101756" w:author="pete jones" w:date="2022-01-12T17:25:00Z"/>
                  </w:rPr>
                </w:rPrChange>
              </w:rPr>
              <w:pPrChange w:id="101757" w:author="pete jones" w:date="2022-01-12T17:30:00Z">
                <w:pPr>
                  <w:jc w:val="left"/>
                </w:pPr>
              </w:pPrChange>
            </w:pPr>
            <w:ins w:id="101758" w:author="pete jones" w:date="2022-01-12T17:25:00Z">
              <w:r w:rsidRPr="00D32D2F">
                <w:rPr>
                  <w:sz w:val="20"/>
                  <w:szCs w:val="20"/>
                  <w:rPrChange w:id="101759" w:author="pete jones" w:date="2022-01-12T17:26:00Z">
                    <w:rPr/>
                  </w:rPrChange>
                </w:rPr>
                <w:t>2</w:t>
              </w:r>
            </w:ins>
          </w:p>
        </w:tc>
        <w:tc>
          <w:tcPr>
            <w:tcW w:w="616" w:type="dxa"/>
            <w:noWrap/>
            <w:vAlign w:val="center"/>
            <w:hideMark/>
            <w:tcPrChange w:id="101760" w:author="pete jones" w:date="2022-01-12T17:27:00Z">
              <w:tcPr>
                <w:tcW w:w="616" w:type="dxa"/>
                <w:noWrap/>
                <w:hideMark/>
              </w:tcPr>
            </w:tcPrChange>
          </w:tcPr>
          <w:p w14:paraId="1FF2AD15" w14:textId="77777777" w:rsidR="00D32D2F" w:rsidRPr="00D32D2F" w:rsidRDefault="00D32D2F">
            <w:pPr>
              <w:spacing w:before="0" w:after="0" w:line="240" w:lineRule="auto"/>
              <w:jc w:val="center"/>
              <w:rPr>
                <w:ins w:id="101761" w:author="pete jones" w:date="2022-01-12T17:25:00Z"/>
                <w:sz w:val="20"/>
                <w:szCs w:val="20"/>
                <w:rPrChange w:id="101762" w:author="pete jones" w:date="2022-01-12T17:26:00Z">
                  <w:rPr>
                    <w:ins w:id="101763" w:author="pete jones" w:date="2022-01-12T17:25:00Z"/>
                  </w:rPr>
                </w:rPrChange>
              </w:rPr>
              <w:pPrChange w:id="101764" w:author="pete jones" w:date="2022-01-12T17:30:00Z">
                <w:pPr>
                  <w:jc w:val="left"/>
                </w:pPr>
              </w:pPrChange>
            </w:pPr>
            <w:ins w:id="101765" w:author="pete jones" w:date="2022-01-12T17:25:00Z">
              <w:r w:rsidRPr="00D32D2F">
                <w:rPr>
                  <w:sz w:val="20"/>
                  <w:szCs w:val="20"/>
                  <w:rPrChange w:id="101766" w:author="pete jones" w:date="2022-01-12T17:26:00Z">
                    <w:rPr/>
                  </w:rPrChange>
                </w:rPr>
                <w:t>4</w:t>
              </w:r>
            </w:ins>
          </w:p>
        </w:tc>
        <w:tc>
          <w:tcPr>
            <w:tcW w:w="616" w:type="dxa"/>
            <w:noWrap/>
            <w:vAlign w:val="center"/>
            <w:hideMark/>
            <w:tcPrChange w:id="101767" w:author="pete jones" w:date="2022-01-12T17:27:00Z">
              <w:tcPr>
                <w:tcW w:w="616" w:type="dxa"/>
                <w:noWrap/>
                <w:hideMark/>
              </w:tcPr>
            </w:tcPrChange>
          </w:tcPr>
          <w:p w14:paraId="3BE6BE8B" w14:textId="77777777" w:rsidR="00D32D2F" w:rsidRPr="00D32D2F" w:rsidRDefault="00D32D2F">
            <w:pPr>
              <w:spacing w:before="0" w:after="0" w:line="240" w:lineRule="auto"/>
              <w:jc w:val="center"/>
              <w:rPr>
                <w:ins w:id="101768" w:author="pete jones" w:date="2022-01-12T17:25:00Z"/>
                <w:sz w:val="20"/>
                <w:szCs w:val="20"/>
                <w:rPrChange w:id="101769" w:author="pete jones" w:date="2022-01-12T17:26:00Z">
                  <w:rPr>
                    <w:ins w:id="101770" w:author="pete jones" w:date="2022-01-12T17:25:00Z"/>
                  </w:rPr>
                </w:rPrChange>
              </w:rPr>
              <w:pPrChange w:id="101771" w:author="pete jones" w:date="2022-01-12T17:30:00Z">
                <w:pPr>
                  <w:jc w:val="left"/>
                </w:pPr>
              </w:pPrChange>
            </w:pPr>
            <w:ins w:id="101772" w:author="pete jones" w:date="2022-01-12T17:25:00Z">
              <w:r w:rsidRPr="00D32D2F">
                <w:rPr>
                  <w:sz w:val="20"/>
                  <w:szCs w:val="20"/>
                  <w:rPrChange w:id="101773" w:author="pete jones" w:date="2022-01-12T17:26:00Z">
                    <w:rPr/>
                  </w:rPrChange>
                </w:rPr>
                <w:t>4</w:t>
              </w:r>
            </w:ins>
          </w:p>
        </w:tc>
        <w:tc>
          <w:tcPr>
            <w:tcW w:w="616" w:type="dxa"/>
            <w:noWrap/>
            <w:vAlign w:val="center"/>
            <w:hideMark/>
            <w:tcPrChange w:id="101774" w:author="pete jones" w:date="2022-01-12T17:27:00Z">
              <w:tcPr>
                <w:tcW w:w="616" w:type="dxa"/>
                <w:noWrap/>
                <w:hideMark/>
              </w:tcPr>
            </w:tcPrChange>
          </w:tcPr>
          <w:p w14:paraId="1E28B204" w14:textId="77777777" w:rsidR="00D32D2F" w:rsidRPr="00D32D2F" w:rsidRDefault="00D32D2F">
            <w:pPr>
              <w:spacing w:before="0" w:after="0" w:line="240" w:lineRule="auto"/>
              <w:jc w:val="center"/>
              <w:rPr>
                <w:ins w:id="101775" w:author="pete jones" w:date="2022-01-12T17:25:00Z"/>
                <w:sz w:val="20"/>
                <w:szCs w:val="20"/>
                <w:rPrChange w:id="101776" w:author="pete jones" w:date="2022-01-12T17:26:00Z">
                  <w:rPr>
                    <w:ins w:id="101777" w:author="pete jones" w:date="2022-01-12T17:25:00Z"/>
                  </w:rPr>
                </w:rPrChange>
              </w:rPr>
              <w:pPrChange w:id="101778" w:author="pete jones" w:date="2022-01-12T17:30:00Z">
                <w:pPr>
                  <w:jc w:val="left"/>
                </w:pPr>
              </w:pPrChange>
            </w:pPr>
            <w:ins w:id="101779" w:author="pete jones" w:date="2022-01-12T17:25:00Z">
              <w:r w:rsidRPr="00D32D2F">
                <w:rPr>
                  <w:sz w:val="20"/>
                  <w:szCs w:val="20"/>
                  <w:rPrChange w:id="101780" w:author="pete jones" w:date="2022-01-12T17:26:00Z">
                    <w:rPr/>
                  </w:rPrChange>
                </w:rPr>
                <w:t>4</w:t>
              </w:r>
            </w:ins>
          </w:p>
        </w:tc>
        <w:tc>
          <w:tcPr>
            <w:tcW w:w="616" w:type="dxa"/>
            <w:noWrap/>
            <w:vAlign w:val="center"/>
            <w:hideMark/>
            <w:tcPrChange w:id="101781" w:author="pete jones" w:date="2022-01-12T17:27:00Z">
              <w:tcPr>
                <w:tcW w:w="616" w:type="dxa"/>
                <w:noWrap/>
                <w:hideMark/>
              </w:tcPr>
            </w:tcPrChange>
          </w:tcPr>
          <w:p w14:paraId="1A41FCED" w14:textId="77777777" w:rsidR="00D32D2F" w:rsidRPr="00D32D2F" w:rsidRDefault="00D32D2F">
            <w:pPr>
              <w:spacing w:before="0" w:after="0" w:line="240" w:lineRule="auto"/>
              <w:jc w:val="center"/>
              <w:rPr>
                <w:ins w:id="101782" w:author="pete jones" w:date="2022-01-12T17:25:00Z"/>
                <w:sz w:val="20"/>
                <w:szCs w:val="20"/>
                <w:rPrChange w:id="101783" w:author="pete jones" w:date="2022-01-12T17:26:00Z">
                  <w:rPr>
                    <w:ins w:id="101784" w:author="pete jones" w:date="2022-01-12T17:25:00Z"/>
                  </w:rPr>
                </w:rPrChange>
              </w:rPr>
              <w:pPrChange w:id="101785" w:author="pete jones" w:date="2022-01-12T17:30:00Z">
                <w:pPr>
                  <w:jc w:val="left"/>
                </w:pPr>
              </w:pPrChange>
            </w:pPr>
            <w:ins w:id="101786" w:author="pete jones" w:date="2022-01-12T17:25:00Z">
              <w:r w:rsidRPr="00D32D2F">
                <w:rPr>
                  <w:sz w:val="20"/>
                  <w:szCs w:val="20"/>
                  <w:rPrChange w:id="101787" w:author="pete jones" w:date="2022-01-12T17:26:00Z">
                    <w:rPr/>
                  </w:rPrChange>
                </w:rPr>
                <w:t>4</w:t>
              </w:r>
            </w:ins>
          </w:p>
        </w:tc>
      </w:tr>
      <w:tr w:rsidR="00D32D2F" w:rsidRPr="00D32D2F" w14:paraId="09B6FC9D" w14:textId="77777777" w:rsidTr="00D32D2F">
        <w:trPr>
          <w:trHeight w:val="300"/>
          <w:ins w:id="101788" w:author="pete jones" w:date="2022-01-12T17:25:00Z"/>
          <w:trPrChange w:id="101789" w:author="pete jones" w:date="2022-01-12T17:27:00Z">
            <w:trPr>
              <w:trHeight w:val="300"/>
            </w:trPr>
          </w:trPrChange>
        </w:trPr>
        <w:tc>
          <w:tcPr>
            <w:tcW w:w="868" w:type="dxa"/>
            <w:noWrap/>
            <w:hideMark/>
            <w:tcPrChange w:id="101790" w:author="pete jones" w:date="2022-01-12T17:27:00Z">
              <w:tcPr>
                <w:tcW w:w="868" w:type="dxa"/>
                <w:noWrap/>
                <w:hideMark/>
              </w:tcPr>
            </w:tcPrChange>
          </w:tcPr>
          <w:p w14:paraId="7E803AFE" w14:textId="77777777" w:rsidR="00D32D2F" w:rsidRPr="00D32D2F" w:rsidRDefault="00D32D2F">
            <w:pPr>
              <w:spacing w:before="0" w:after="0" w:line="240" w:lineRule="auto"/>
              <w:jc w:val="left"/>
              <w:rPr>
                <w:ins w:id="101791" w:author="pete jones" w:date="2022-01-12T17:25:00Z"/>
                <w:sz w:val="20"/>
                <w:szCs w:val="20"/>
                <w:rPrChange w:id="101792" w:author="pete jones" w:date="2022-01-12T17:26:00Z">
                  <w:rPr>
                    <w:ins w:id="101793" w:author="pete jones" w:date="2022-01-12T17:25:00Z"/>
                  </w:rPr>
                </w:rPrChange>
              </w:rPr>
              <w:pPrChange w:id="101794" w:author="pete jones" w:date="2022-01-12T17:26:00Z">
                <w:pPr>
                  <w:jc w:val="left"/>
                </w:pPr>
              </w:pPrChange>
            </w:pPr>
            <w:ins w:id="101795" w:author="pete jones" w:date="2022-01-12T17:25:00Z">
              <w:r w:rsidRPr="00D32D2F">
                <w:rPr>
                  <w:sz w:val="20"/>
                  <w:szCs w:val="20"/>
                  <w:rPrChange w:id="101796" w:author="pete jones" w:date="2022-01-12T17:26:00Z">
                    <w:rPr/>
                  </w:rPrChange>
                </w:rPr>
                <w:t>17</w:t>
              </w:r>
            </w:ins>
          </w:p>
        </w:tc>
        <w:tc>
          <w:tcPr>
            <w:tcW w:w="1516" w:type="dxa"/>
            <w:noWrap/>
            <w:hideMark/>
            <w:tcPrChange w:id="101797" w:author="pete jones" w:date="2022-01-12T17:27:00Z">
              <w:tcPr>
                <w:tcW w:w="1516" w:type="dxa"/>
                <w:noWrap/>
                <w:hideMark/>
              </w:tcPr>
            </w:tcPrChange>
          </w:tcPr>
          <w:p w14:paraId="18640E8C" w14:textId="77777777" w:rsidR="00D32D2F" w:rsidRPr="00D32D2F" w:rsidRDefault="00D32D2F">
            <w:pPr>
              <w:spacing w:before="0" w:after="0" w:line="240" w:lineRule="auto"/>
              <w:jc w:val="left"/>
              <w:rPr>
                <w:ins w:id="101798" w:author="pete jones" w:date="2022-01-12T17:25:00Z"/>
                <w:sz w:val="20"/>
                <w:szCs w:val="20"/>
                <w:rPrChange w:id="101799" w:author="pete jones" w:date="2022-01-12T17:26:00Z">
                  <w:rPr>
                    <w:ins w:id="101800" w:author="pete jones" w:date="2022-01-12T17:25:00Z"/>
                  </w:rPr>
                </w:rPrChange>
              </w:rPr>
              <w:pPrChange w:id="101801" w:author="pete jones" w:date="2022-01-12T17:26:00Z">
                <w:pPr>
                  <w:jc w:val="left"/>
                </w:pPr>
              </w:pPrChange>
            </w:pPr>
            <w:ins w:id="101802" w:author="pete jones" w:date="2022-01-12T17:25:00Z">
              <w:r w:rsidRPr="00D32D2F">
                <w:rPr>
                  <w:sz w:val="20"/>
                  <w:szCs w:val="20"/>
                  <w:rPrChange w:id="101803" w:author="pete jones" w:date="2022-01-12T17:26:00Z">
                    <w:rPr/>
                  </w:rPrChange>
                </w:rPr>
                <w:t>ENGR2510</w:t>
              </w:r>
            </w:ins>
          </w:p>
        </w:tc>
        <w:tc>
          <w:tcPr>
            <w:tcW w:w="8744" w:type="dxa"/>
            <w:noWrap/>
            <w:hideMark/>
            <w:tcPrChange w:id="101804" w:author="pete jones" w:date="2022-01-12T17:27:00Z">
              <w:tcPr>
                <w:tcW w:w="8744" w:type="dxa"/>
                <w:noWrap/>
                <w:hideMark/>
              </w:tcPr>
            </w:tcPrChange>
          </w:tcPr>
          <w:p w14:paraId="518ED678" w14:textId="77777777" w:rsidR="00D32D2F" w:rsidRPr="00D32D2F" w:rsidRDefault="00D32D2F">
            <w:pPr>
              <w:spacing w:before="0" w:after="0" w:line="240" w:lineRule="auto"/>
              <w:jc w:val="left"/>
              <w:rPr>
                <w:ins w:id="101805" w:author="pete jones" w:date="2022-01-12T17:25:00Z"/>
                <w:sz w:val="20"/>
                <w:szCs w:val="20"/>
                <w:rPrChange w:id="101806" w:author="pete jones" w:date="2022-01-12T17:26:00Z">
                  <w:rPr>
                    <w:ins w:id="101807" w:author="pete jones" w:date="2022-01-12T17:25:00Z"/>
                  </w:rPr>
                </w:rPrChange>
              </w:rPr>
              <w:pPrChange w:id="101808" w:author="pete jones" w:date="2022-01-12T17:26:00Z">
                <w:pPr>
                  <w:jc w:val="left"/>
                </w:pPr>
              </w:pPrChange>
            </w:pPr>
            <w:ins w:id="101809" w:author="pete jones" w:date="2022-01-12T17:25:00Z">
              <w:r w:rsidRPr="00D32D2F">
                <w:rPr>
                  <w:sz w:val="20"/>
                  <w:szCs w:val="20"/>
                  <w:rPrChange w:id="101810" w:author="pete jones" w:date="2022-01-12T17:26:00Z">
                    <w:rPr/>
                  </w:rPrChange>
                </w:rPr>
                <w:t>Software Design</w:t>
              </w:r>
            </w:ins>
          </w:p>
        </w:tc>
        <w:tc>
          <w:tcPr>
            <w:tcW w:w="616" w:type="dxa"/>
            <w:noWrap/>
            <w:vAlign w:val="center"/>
            <w:hideMark/>
            <w:tcPrChange w:id="101811" w:author="pete jones" w:date="2022-01-12T17:27:00Z">
              <w:tcPr>
                <w:tcW w:w="616" w:type="dxa"/>
                <w:noWrap/>
                <w:hideMark/>
              </w:tcPr>
            </w:tcPrChange>
          </w:tcPr>
          <w:p w14:paraId="6FC6899D" w14:textId="2C282004" w:rsidR="00D32D2F" w:rsidRPr="00D32D2F" w:rsidRDefault="00D32D2F">
            <w:pPr>
              <w:spacing w:before="0" w:after="0" w:line="240" w:lineRule="auto"/>
              <w:jc w:val="center"/>
              <w:rPr>
                <w:ins w:id="101812" w:author="pete jones" w:date="2022-01-12T17:25:00Z"/>
                <w:sz w:val="20"/>
                <w:szCs w:val="20"/>
                <w:rPrChange w:id="101813" w:author="pete jones" w:date="2022-01-12T17:26:00Z">
                  <w:rPr>
                    <w:ins w:id="101814" w:author="pete jones" w:date="2022-01-12T17:25:00Z"/>
                  </w:rPr>
                </w:rPrChange>
              </w:rPr>
              <w:pPrChange w:id="101815" w:author="pete jones" w:date="2022-01-12T17:30:00Z">
                <w:pPr>
                  <w:jc w:val="left"/>
                </w:pPr>
              </w:pPrChange>
            </w:pPr>
          </w:p>
        </w:tc>
        <w:tc>
          <w:tcPr>
            <w:tcW w:w="616" w:type="dxa"/>
            <w:noWrap/>
            <w:vAlign w:val="center"/>
            <w:hideMark/>
            <w:tcPrChange w:id="101816" w:author="pete jones" w:date="2022-01-12T17:27:00Z">
              <w:tcPr>
                <w:tcW w:w="616" w:type="dxa"/>
                <w:noWrap/>
                <w:hideMark/>
              </w:tcPr>
            </w:tcPrChange>
          </w:tcPr>
          <w:p w14:paraId="2E9A4BF0" w14:textId="77777777" w:rsidR="00D32D2F" w:rsidRPr="00D32D2F" w:rsidRDefault="00D32D2F">
            <w:pPr>
              <w:spacing w:before="0" w:after="0" w:line="240" w:lineRule="auto"/>
              <w:jc w:val="center"/>
              <w:rPr>
                <w:ins w:id="101817" w:author="pete jones" w:date="2022-01-12T17:25:00Z"/>
                <w:sz w:val="20"/>
                <w:szCs w:val="20"/>
                <w:rPrChange w:id="101818" w:author="pete jones" w:date="2022-01-12T17:26:00Z">
                  <w:rPr>
                    <w:ins w:id="101819" w:author="pete jones" w:date="2022-01-12T17:25:00Z"/>
                  </w:rPr>
                </w:rPrChange>
              </w:rPr>
              <w:pPrChange w:id="101820" w:author="pete jones" w:date="2022-01-12T17:30:00Z">
                <w:pPr>
                  <w:jc w:val="left"/>
                </w:pPr>
              </w:pPrChange>
            </w:pPr>
            <w:ins w:id="101821" w:author="pete jones" w:date="2022-01-12T17:25:00Z">
              <w:r w:rsidRPr="00D32D2F">
                <w:rPr>
                  <w:sz w:val="20"/>
                  <w:szCs w:val="20"/>
                  <w:rPrChange w:id="101822" w:author="pete jones" w:date="2022-01-12T17:26:00Z">
                    <w:rPr/>
                  </w:rPrChange>
                </w:rPr>
                <w:t>3</w:t>
              </w:r>
            </w:ins>
          </w:p>
        </w:tc>
        <w:tc>
          <w:tcPr>
            <w:tcW w:w="616" w:type="dxa"/>
            <w:noWrap/>
            <w:vAlign w:val="center"/>
            <w:hideMark/>
            <w:tcPrChange w:id="101823" w:author="pete jones" w:date="2022-01-12T17:27:00Z">
              <w:tcPr>
                <w:tcW w:w="616" w:type="dxa"/>
                <w:noWrap/>
                <w:hideMark/>
              </w:tcPr>
            </w:tcPrChange>
          </w:tcPr>
          <w:p w14:paraId="7060126C" w14:textId="77777777" w:rsidR="00D32D2F" w:rsidRPr="00D32D2F" w:rsidRDefault="00D32D2F">
            <w:pPr>
              <w:spacing w:before="0" w:after="0" w:line="240" w:lineRule="auto"/>
              <w:jc w:val="center"/>
              <w:rPr>
                <w:ins w:id="101824" w:author="pete jones" w:date="2022-01-12T17:25:00Z"/>
                <w:sz w:val="20"/>
                <w:szCs w:val="20"/>
                <w:rPrChange w:id="101825" w:author="pete jones" w:date="2022-01-12T17:26:00Z">
                  <w:rPr>
                    <w:ins w:id="101826" w:author="pete jones" w:date="2022-01-12T17:25:00Z"/>
                  </w:rPr>
                </w:rPrChange>
              </w:rPr>
              <w:pPrChange w:id="101827" w:author="pete jones" w:date="2022-01-12T17:30:00Z">
                <w:pPr>
                  <w:jc w:val="left"/>
                </w:pPr>
              </w:pPrChange>
            </w:pPr>
          </w:p>
        </w:tc>
        <w:tc>
          <w:tcPr>
            <w:tcW w:w="616" w:type="dxa"/>
            <w:noWrap/>
            <w:vAlign w:val="center"/>
            <w:hideMark/>
            <w:tcPrChange w:id="101828" w:author="pete jones" w:date="2022-01-12T17:27:00Z">
              <w:tcPr>
                <w:tcW w:w="616" w:type="dxa"/>
                <w:noWrap/>
                <w:hideMark/>
              </w:tcPr>
            </w:tcPrChange>
          </w:tcPr>
          <w:p w14:paraId="30AFAA14" w14:textId="77777777" w:rsidR="00D32D2F" w:rsidRPr="00D32D2F" w:rsidRDefault="00D32D2F">
            <w:pPr>
              <w:spacing w:before="0" w:after="0" w:line="240" w:lineRule="auto"/>
              <w:jc w:val="center"/>
              <w:rPr>
                <w:ins w:id="101829" w:author="pete jones" w:date="2022-01-12T17:25:00Z"/>
                <w:sz w:val="20"/>
                <w:szCs w:val="20"/>
                <w:rPrChange w:id="101830" w:author="pete jones" w:date="2022-01-12T17:26:00Z">
                  <w:rPr>
                    <w:ins w:id="101831" w:author="pete jones" w:date="2022-01-12T17:25:00Z"/>
                  </w:rPr>
                </w:rPrChange>
              </w:rPr>
              <w:pPrChange w:id="101832" w:author="pete jones" w:date="2022-01-12T17:30:00Z">
                <w:pPr>
                  <w:jc w:val="left"/>
                </w:pPr>
              </w:pPrChange>
            </w:pPr>
            <w:ins w:id="101833" w:author="pete jones" w:date="2022-01-12T17:25:00Z">
              <w:r w:rsidRPr="00D32D2F">
                <w:rPr>
                  <w:sz w:val="20"/>
                  <w:szCs w:val="20"/>
                  <w:rPrChange w:id="101834" w:author="pete jones" w:date="2022-01-12T17:26:00Z">
                    <w:rPr/>
                  </w:rPrChange>
                </w:rPr>
                <w:t>2</w:t>
              </w:r>
            </w:ins>
          </w:p>
        </w:tc>
        <w:tc>
          <w:tcPr>
            <w:tcW w:w="616" w:type="dxa"/>
            <w:noWrap/>
            <w:vAlign w:val="center"/>
            <w:hideMark/>
            <w:tcPrChange w:id="101835" w:author="pete jones" w:date="2022-01-12T17:27:00Z">
              <w:tcPr>
                <w:tcW w:w="616" w:type="dxa"/>
                <w:noWrap/>
                <w:hideMark/>
              </w:tcPr>
            </w:tcPrChange>
          </w:tcPr>
          <w:p w14:paraId="5E1C8A05" w14:textId="77777777" w:rsidR="00D32D2F" w:rsidRPr="00D32D2F" w:rsidRDefault="00D32D2F">
            <w:pPr>
              <w:spacing w:before="0" w:after="0" w:line="240" w:lineRule="auto"/>
              <w:jc w:val="center"/>
              <w:rPr>
                <w:ins w:id="101836" w:author="pete jones" w:date="2022-01-12T17:25:00Z"/>
                <w:sz w:val="20"/>
                <w:szCs w:val="20"/>
                <w:rPrChange w:id="101837" w:author="pete jones" w:date="2022-01-12T17:26:00Z">
                  <w:rPr>
                    <w:ins w:id="101838" w:author="pete jones" w:date="2022-01-12T17:25:00Z"/>
                  </w:rPr>
                </w:rPrChange>
              </w:rPr>
              <w:pPrChange w:id="101839" w:author="pete jones" w:date="2022-01-12T17:30:00Z">
                <w:pPr>
                  <w:jc w:val="left"/>
                </w:pPr>
              </w:pPrChange>
            </w:pPr>
            <w:ins w:id="101840" w:author="pete jones" w:date="2022-01-12T17:25:00Z">
              <w:r w:rsidRPr="00D32D2F">
                <w:rPr>
                  <w:sz w:val="20"/>
                  <w:szCs w:val="20"/>
                  <w:rPrChange w:id="101841" w:author="pete jones" w:date="2022-01-12T17:26:00Z">
                    <w:rPr/>
                  </w:rPrChange>
                </w:rPr>
                <w:t>4</w:t>
              </w:r>
            </w:ins>
          </w:p>
        </w:tc>
        <w:tc>
          <w:tcPr>
            <w:tcW w:w="616" w:type="dxa"/>
            <w:noWrap/>
            <w:vAlign w:val="center"/>
            <w:hideMark/>
            <w:tcPrChange w:id="101842" w:author="pete jones" w:date="2022-01-12T17:27:00Z">
              <w:tcPr>
                <w:tcW w:w="616" w:type="dxa"/>
                <w:noWrap/>
                <w:hideMark/>
              </w:tcPr>
            </w:tcPrChange>
          </w:tcPr>
          <w:p w14:paraId="07E7C9F8" w14:textId="77777777" w:rsidR="00D32D2F" w:rsidRPr="00D32D2F" w:rsidRDefault="00D32D2F">
            <w:pPr>
              <w:spacing w:before="0" w:after="0" w:line="240" w:lineRule="auto"/>
              <w:jc w:val="center"/>
              <w:rPr>
                <w:ins w:id="101843" w:author="pete jones" w:date="2022-01-12T17:25:00Z"/>
                <w:sz w:val="20"/>
                <w:szCs w:val="20"/>
                <w:rPrChange w:id="101844" w:author="pete jones" w:date="2022-01-12T17:26:00Z">
                  <w:rPr>
                    <w:ins w:id="101845" w:author="pete jones" w:date="2022-01-12T17:25:00Z"/>
                  </w:rPr>
                </w:rPrChange>
              </w:rPr>
              <w:pPrChange w:id="101846" w:author="pete jones" w:date="2022-01-12T17:30:00Z">
                <w:pPr>
                  <w:jc w:val="left"/>
                </w:pPr>
              </w:pPrChange>
            </w:pPr>
            <w:ins w:id="101847" w:author="pete jones" w:date="2022-01-12T17:25:00Z">
              <w:r w:rsidRPr="00D32D2F">
                <w:rPr>
                  <w:sz w:val="20"/>
                  <w:szCs w:val="20"/>
                  <w:rPrChange w:id="101848" w:author="pete jones" w:date="2022-01-12T17:26:00Z">
                    <w:rPr/>
                  </w:rPrChange>
                </w:rPr>
                <w:t>3</w:t>
              </w:r>
            </w:ins>
          </w:p>
        </w:tc>
        <w:tc>
          <w:tcPr>
            <w:tcW w:w="616" w:type="dxa"/>
            <w:noWrap/>
            <w:vAlign w:val="center"/>
            <w:hideMark/>
            <w:tcPrChange w:id="101849" w:author="pete jones" w:date="2022-01-12T17:27:00Z">
              <w:tcPr>
                <w:tcW w:w="616" w:type="dxa"/>
                <w:noWrap/>
                <w:hideMark/>
              </w:tcPr>
            </w:tcPrChange>
          </w:tcPr>
          <w:p w14:paraId="623BF500" w14:textId="77777777" w:rsidR="00D32D2F" w:rsidRPr="00D32D2F" w:rsidRDefault="00D32D2F">
            <w:pPr>
              <w:spacing w:before="0" w:after="0" w:line="240" w:lineRule="auto"/>
              <w:jc w:val="center"/>
              <w:rPr>
                <w:ins w:id="101850" w:author="pete jones" w:date="2022-01-12T17:25:00Z"/>
                <w:sz w:val="20"/>
                <w:szCs w:val="20"/>
                <w:rPrChange w:id="101851" w:author="pete jones" w:date="2022-01-12T17:26:00Z">
                  <w:rPr>
                    <w:ins w:id="101852" w:author="pete jones" w:date="2022-01-12T17:25:00Z"/>
                  </w:rPr>
                </w:rPrChange>
              </w:rPr>
              <w:pPrChange w:id="101853" w:author="pete jones" w:date="2022-01-12T17:30:00Z">
                <w:pPr>
                  <w:jc w:val="left"/>
                </w:pPr>
              </w:pPrChange>
            </w:pPr>
            <w:ins w:id="101854" w:author="pete jones" w:date="2022-01-12T17:25:00Z">
              <w:r w:rsidRPr="00D32D2F">
                <w:rPr>
                  <w:sz w:val="20"/>
                  <w:szCs w:val="20"/>
                  <w:rPrChange w:id="101855" w:author="pete jones" w:date="2022-01-12T17:26:00Z">
                    <w:rPr/>
                  </w:rPrChange>
                </w:rPr>
                <w:t>0</w:t>
              </w:r>
            </w:ins>
          </w:p>
        </w:tc>
        <w:tc>
          <w:tcPr>
            <w:tcW w:w="616" w:type="dxa"/>
            <w:noWrap/>
            <w:vAlign w:val="center"/>
            <w:hideMark/>
            <w:tcPrChange w:id="101856" w:author="pete jones" w:date="2022-01-12T17:27:00Z">
              <w:tcPr>
                <w:tcW w:w="616" w:type="dxa"/>
                <w:noWrap/>
                <w:hideMark/>
              </w:tcPr>
            </w:tcPrChange>
          </w:tcPr>
          <w:p w14:paraId="3132ECE6" w14:textId="77777777" w:rsidR="00D32D2F" w:rsidRPr="00D32D2F" w:rsidRDefault="00D32D2F">
            <w:pPr>
              <w:spacing w:before="0" w:after="0" w:line="240" w:lineRule="auto"/>
              <w:jc w:val="center"/>
              <w:rPr>
                <w:ins w:id="101857" w:author="pete jones" w:date="2022-01-12T17:25:00Z"/>
                <w:sz w:val="20"/>
                <w:szCs w:val="20"/>
                <w:rPrChange w:id="101858" w:author="pete jones" w:date="2022-01-12T17:26:00Z">
                  <w:rPr>
                    <w:ins w:id="101859" w:author="pete jones" w:date="2022-01-12T17:25:00Z"/>
                  </w:rPr>
                </w:rPrChange>
              </w:rPr>
              <w:pPrChange w:id="101860" w:author="pete jones" w:date="2022-01-12T17:30:00Z">
                <w:pPr>
                  <w:jc w:val="left"/>
                </w:pPr>
              </w:pPrChange>
            </w:pPr>
            <w:ins w:id="101861" w:author="pete jones" w:date="2022-01-12T17:25:00Z">
              <w:r w:rsidRPr="00D32D2F">
                <w:rPr>
                  <w:sz w:val="20"/>
                  <w:szCs w:val="20"/>
                  <w:rPrChange w:id="101862" w:author="pete jones" w:date="2022-01-12T17:26:00Z">
                    <w:rPr/>
                  </w:rPrChange>
                </w:rPr>
                <w:t>9</w:t>
              </w:r>
            </w:ins>
          </w:p>
        </w:tc>
      </w:tr>
      <w:tr w:rsidR="00D32D2F" w:rsidRPr="00D32D2F" w14:paraId="11EDAD64" w14:textId="77777777" w:rsidTr="00D32D2F">
        <w:trPr>
          <w:trHeight w:val="300"/>
          <w:ins w:id="101863" w:author="pete jones" w:date="2022-01-12T17:25:00Z"/>
          <w:trPrChange w:id="101864" w:author="pete jones" w:date="2022-01-12T17:27:00Z">
            <w:trPr>
              <w:trHeight w:val="300"/>
            </w:trPr>
          </w:trPrChange>
        </w:trPr>
        <w:tc>
          <w:tcPr>
            <w:tcW w:w="868" w:type="dxa"/>
            <w:noWrap/>
            <w:hideMark/>
            <w:tcPrChange w:id="101865" w:author="pete jones" w:date="2022-01-12T17:27:00Z">
              <w:tcPr>
                <w:tcW w:w="868" w:type="dxa"/>
                <w:noWrap/>
                <w:hideMark/>
              </w:tcPr>
            </w:tcPrChange>
          </w:tcPr>
          <w:p w14:paraId="4C05CA55" w14:textId="77777777" w:rsidR="00D32D2F" w:rsidRPr="00D32D2F" w:rsidRDefault="00D32D2F">
            <w:pPr>
              <w:spacing w:before="0" w:after="0" w:line="240" w:lineRule="auto"/>
              <w:jc w:val="left"/>
              <w:rPr>
                <w:ins w:id="101866" w:author="pete jones" w:date="2022-01-12T17:25:00Z"/>
                <w:sz w:val="20"/>
                <w:szCs w:val="20"/>
                <w:rPrChange w:id="101867" w:author="pete jones" w:date="2022-01-12T17:26:00Z">
                  <w:rPr>
                    <w:ins w:id="101868" w:author="pete jones" w:date="2022-01-12T17:25:00Z"/>
                  </w:rPr>
                </w:rPrChange>
              </w:rPr>
              <w:pPrChange w:id="101869" w:author="pete jones" w:date="2022-01-12T17:26:00Z">
                <w:pPr>
                  <w:jc w:val="left"/>
                </w:pPr>
              </w:pPrChange>
            </w:pPr>
            <w:ins w:id="101870" w:author="pete jones" w:date="2022-01-12T17:25:00Z">
              <w:r w:rsidRPr="00D32D2F">
                <w:rPr>
                  <w:sz w:val="20"/>
                  <w:szCs w:val="20"/>
                  <w:rPrChange w:id="101871" w:author="pete jones" w:date="2022-01-12T17:26:00Z">
                    <w:rPr/>
                  </w:rPrChange>
                </w:rPr>
                <w:lastRenderedPageBreak/>
                <w:t>18</w:t>
              </w:r>
            </w:ins>
          </w:p>
        </w:tc>
        <w:tc>
          <w:tcPr>
            <w:tcW w:w="1516" w:type="dxa"/>
            <w:noWrap/>
            <w:hideMark/>
            <w:tcPrChange w:id="101872" w:author="pete jones" w:date="2022-01-12T17:27:00Z">
              <w:tcPr>
                <w:tcW w:w="1516" w:type="dxa"/>
                <w:noWrap/>
                <w:hideMark/>
              </w:tcPr>
            </w:tcPrChange>
          </w:tcPr>
          <w:p w14:paraId="152FFAAB" w14:textId="77777777" w:rsidR="00D32D2F" w:rsidRPr="00D32D2F" w:rsidRDefault="00D32D2F">
            <w:pPr>
              <w:spacing w:before="0" w:after="0" w:line="240" w:lineRule="auto"/>
              <w:jc w:val="left"/>
              <w:rPr>
                <w:ins w:id="101873" w:author="pete jones" w:date="2022-01-12T17:25:00Z"/>
                <w:sz w:val="20"/>
                <w:szCs w:val="20"/>
                <w:rPrChange w:id="101874" w:author="pete jones" w:date="2022-01-12T17:26:00Z">
                  <w:rPr>
                    <w:ins w:id="101875" w:author="pete jones" w:date="2022-01-12T17:25:00Z"/>
                  </w:rPr>
                </w:rPrChange>
              </w:rPr>
              <w:pPrChange w:id="101876" w:author="pete jones" w:date="2022-01-12T17:26:00Z">
                <w:pPr>
                  <w:jc w:val="left"/>
                </w:pPr>
              </w:pPrChange>
            </w:pPr>
            <w:ins w:id="101877" w:author="pete jones" w:date="2022-01-12T17:25:00Z">
              <w:r w:rsidRPr="00D32D2F">
                <w:rPr>
                  <w:sz w:val="20"/>
                  <w:szCs w:val="20"/>
                  <w:rPrChange w:id="101878" w:author="pete jones" w:date="2022-01-12T17:26:00Z">
                    <w:rPr/>
                  </w:rPrChange>
                </w:rPr>
                <w:t>ENGR2599</w:t>
              </w:r>
            </w:ins>
          </w:p>
        </w:tc>
        <w:tc>
          <w:tcPr>
            <w:tcW w:w="8744" w:type="dxa"/>
            <w:noWrap/>
            <w:hideMark/>
            <w:tcPrChange w:id="101879" w:author="pete jones" w:date="2022-01-12T17:27:00Z">
              <w:tcPr>
                <w:tcW w:w="8744" w:type="dxa"/>
                <w:noWrap/>
                <w:hideMark/>
              </w:tcPr>
            </w:tcPrChange>
          </w:tcPr>
          <w:p w14:paraId="6CB03927" w14:textId="77777777" w:rsidR="00D32D2F" w:rsidRPr="00D32D2F" w:rsidRDefault="00D32D2F">
            <w:pPr>
              <w:spacing w:before="0" w:after="0" w:line="240" w:lineRule="auto"/>
              <w:jc w:val="left"/>
              <w:rPr>
                <w:ins w:id="101880" w:author="pete jones" w:date="2022-01-12T17:25:00Z"/>
                <w:sz w:val="20"/>
                <w:szCs w:val="20"/>
                <w:rPrChange w:id="101881" w:author="pete jones" w:date="2022-01-12T17:26:00Z">
                  <w:rPr>
                    <w:ins w:id="101882" w:author="pete jones" w:date="2022-01-12T17:25:00Z"/>
                  </w:rPr>
                </w:rPrChange>
              </w:rPr>
              <w:pPrChange w:id="101883" w:author="pete jones" w:date="2022-01-12T17:26:00Z">
                <w:pPr>
                  <w:jc w:val="left"/>
                </w:pPr>
              </w:pPrChange>
            </w:pPr>
            <w:ins w:id="101884" w:author="pete jones" w:date="2022-01-12T17:25:00Z">
              <w:r w:rsidRPr="00D32D2F">
                <w:rPr>
                  <w:sz w:val="20"/>
                  <w:szCs w:val="20"/>
                  <w:rPrChange w:id="101885" w:author="pete jones" w:date="2022-01-12T17:26:00Z">
                    <w:rPr/>
                  </w:rPrChange>
                </w:rPr>
                <w:t>Special Topics in Computing</w:t>
              </w:r>
            </w:ins>
          </w:p>
        </w:tc>
        <w:tc>
          <w:tcPr>
            <w:tcW w:w="616" w:type="dxa"/>
            <w:noWrap/>
            <w:vAlign w:val="center"/>
            <w:hideMark/>
            <w:tcPrChange w:id="101886" w:author="pete jones" w:date="2022-01-12T17:27:00Z">
              <w:tcPr>
                <w:tcW w:w="616" w:type="dxa"/>
                <w:noWrap/>
                <w:hideMark/>
              </w:tcPr>
            </w:tcPrChange>
          </w:tcPr>
          <w:p w14:paraId="3F8D6E80" w14:textId="1A610F06" w:rsidR="00D32D2F" w:rsidRPr="00D32D2F" w:rsidRDefault="00D32D2F">
            <w:pPr>
              <w:spacing w:before="0" w:after="0" w:line="240" w:lineRule="auto"/>
              <w:jc w:val="center"/>
              <w:rPr>
                <w:ins w:id="101887" w:author="pete jones" w:date="2022-01-12T17:25:00Z"/>
                <w:sz w:val="20"/>
                <w:szCs w:val="20"/>
                <w:rPrChange w:id="101888" w:author="pete jones" w:date="2022-01-12T17:26:00Z">
                  <w:rPr>
                    <w:ins w:id="101889" w:author="pete jones" w:date="2022-01-12T17:25:00Z"/>
                  </w:rPr>
                </w:rPrChange>
              </w:rPr>
              <w:pPrChange w:id="101890" w:author="pete jones" w:date="2022-01-12T17:30:00Z">
                <w:pPr>
                  <w:jc w:val="left"/>
                </w:pPr>
              </w:pPrChange>
            </w:pPr>
          </w:p>
        </w:tc>
        <w:tc>
          <w:tcPr>
            <w:tcW w:w="616" w:type="dxa"/>
            <w:noWrap/>
            <w:vAlign w:val="center"/>
            <w:hideMark/>
            <w:tcPrChange w:id="101891" w:author="pete jones" w:date="2022-01-12T17:27:00Z">
              <w:tcPr>
                <w:tcW w:w="616" w:type="dxa"/>
                <w:noWrap/>
                <w:hideMark/>
              </w:tcPr>
            </w:tcPrChange>
          </w:tcPr>
          <w:p w14:paraId="2FD4FC8B" w14:textId="77777777" w:rsidR="00D32D2F" w:rsidRPr="00D32D2F" w:rsidRDefault="00D32D2F">
            <w:pPr>
              <w:spacing w:before="0" w:after="0" w:line="240" w:lineRule="auto"/>
              <w:jc w:val="center"/>
              <w:rPr>
                <w:ins w:id="101892" w:author="pete jones" w:date="2022-01-12T17:25:00Z"/>
                <w:sz w:val="20"/>
                <w:szCs w:val="20"/>
                <w:rPrChange w:id="101893" w:author="pete jones" w:date="2022-01-12T17:26:00Z">
                  <w:rPr>
                    <w:ins w:id="101894" w:author="pete jones" w:date="2022-01-12T17:25:00Z"/>
                  </w:rPr>
                </w:rPrChange>
              </w:rPr>
              <w:pPrChange w:id="101895" w:author="pete jones" w:date="2022-01-12T17:30:00Z">
                <w:pPr>
                  <w:jc w:val="left"/>
                </w:pPr>
              </w:pPrChange>
            </w:pPr>
            <w:ins w:id="101896" w:author="pete jones" w:date="2022-01-12T17:25:00Z">
              <w:r w:rsidRPr="00D32D2F">
                <w:rPr>
                  <w:sz w:val="20"/>
                  <w:szCs w:val="20"/>
                  <w:rPrChange w:id="101897" w:author="pete jones" w:date="2022-01-12T17:26:00Z">
                    <w:rPr/>
                  </w:rPrChange>
                </w:rPr>
                <w:t>3</w:t>
              </w:r>
            </w:ins>
          </w:p>
        </w:tc>
        <w:tc>
          <w:tcPr>
            <w:tcW w:w="616" w:type="dxa"/>
            <w:noWrap/>
            <w:vAlign w:val="center"/>
            <w:hideMark/>
            <w:tcPrChange w:id="101898" w:author="pete jones" w:date="2022-01-12T17:27:00Z">
              <w:tcPr>
                <w:tcW w:w="616" w:type="dxa"/>
                <w:noWrap/>
                <w:hideMark/>
              </w:tcPr>
            </w:tcPrChange>
          </w:tcPr>
          <w:p w14:paraId="18E92462" w14:textId="77777777" w:rsidR="00D32D2F" w:rsidRPr="00D32D2F" w:rsidRDefault="00D32D2F">
            <w:pPr>
              <w:spacing w:before="0" w:after="0" w:line="240" w:lineRule="auto"/>
              <w:jc w:val="center"/>
              <w:rPr>
                <w:ins w:id="101899" w:author="pete jones" w:date="2022-01-12T17:25:00Z"/>
                <w:sz w:val="20"/>
                <w:szCs w:val="20"/>
                <w:rPrChange w:id="101900" w:author="pete jones" w:date="2022-01-12T17:26:00Z">
                  <w:rPr>
                    <w:ins w:id="101901" w:author="pete jones" w:date="2022-01-12T17:25:00Z"/>
                  </w:rPr>
                </w:rPrChange>
              </w:rPr>
              <w:pPrChange w:id="101902" w:author="pete jones" w:date="2022-01-12T17:30:00Z">
                <w:pPr>
                  <w:jc w:val="left"/>
                </w:pPr>
              </w:pPrChange>
            </w:pPr>
          </w:p>
        </w:tc>
        <w:tc>
          <w:tcPr>
            <w:tcW w:w="616" w:type="dxa"/>
            <w:noWrap/>
            <w:vAlign w:val="center"/>
            <w:hideMark/>
            <w:tcPrChange w:id="101903" w:author="pete jones" w:date="2022-01-12T17:27:00Z">
              <w:tcPr>
                <w:tcW w:w="616" w:type="dxa"/>
                <w:noWrap/>
                <w:hideMark/>
              </w:tcPr>
            </w:tcPrChange>
          </w:tcPr>
          <w:p w14:paraId="43258CCE" w14:textId="77777777" w:rsidR="00D32D2F" w:rsidRPr="00D32D2F" w:rsidRDefault="00D32D2F">
            <w:pPr>
              <w:spacing w:before="0" w:after="0" w:line="240" w:lineRule="auto"/>
              <w:jc w:val="center"/>
              <w:rPr>
                <w:ins w:id="101904" w:author="pete jones" w:date="2022-01-12T17:25:00Z"/>
                <w:sz w:val="20"/>
                <w:szCs w:val="20"/>
                <w:rPrChange w:id="101905" w:author="pete jones" w:date="2022-01-12T17:26:00Z">
                  <w:rPr>
                    <w:ins w:id="101906" w:author="pete jones" w:date="2022-01-12T17:25:00Z"/>
                  </w:rPr>
                </w:rPrChange>
              </w:rPr>
              <w:pPrChange w:id="101907" w:author="pete jones" w:date="2022-01-12T17:30:00Z">
                <w:pPr>
                  <w:jc w:val="left"/>
                </w:pPr>
              </w:pPrChange>
            </w:pPr>
            <w:ins w:id="101908" w:author="pete jones" w:date="2022-01-12T17:25:00Z">
              <w:r w:rsidRPr="00D32D2F">
                <w:rPr>
                  <w:sz w:val="20"/>
                  <w:szCs w:val="20"/>
                  <w:rPrChange w:id="101909" w:author="pete jones" w:date="2022-01-12T17:26:00Z">
                    <w:rPr/>
                  </w:rPrChange>
                </w:rPr>
                <w:t>2</w:t>
              </w:r>
            </w:ins>
          </w:p>
        </w:tc>
        <w:tc>
          <w:tcPr>
            <w:tcW w:w="616" w:type="dxa"/>
            <w:noWrap/>
            <w:vAlign w:val="center"/>
            <w:hideMark/>
            <w:tcPrChange w:id="101910" w:author="pete jones" w:date="2022-01-12T17:27:00Z">
              <w:tcPr>
                <w:tcW w:w="616" w:type="dxa"/>
                <w:noWrap/>
                <w:hideMark/>
              </w:tcPr>
            </w:tcPrChange>
          </w:tcPr>
          <w:p w14:paraId="1297A670" w14:textId="77777777" w:rsidR="00D32D2F" w:rsidRPr="00D32D2F" w:rsidRDefault="00D32D2F">
            <w:pPr>
              <w:spacing w:before="0" w:after="0" w:line="240" w:lineRule="auto"/>
              <w:jc w:val="center"/>
              <w:rPr>
                <w:ins w:id="101911" w:author="pete jones" w:date="2022-01-12T17:25:00Z"/>
                <w:sz w:val="20"/>
                <w:szCs w:val="20"/>
                <w:rPrChange w:id="101912" w:author="pete jones" w:date="2022-01-12T17:26:00Z">
                  <w:rPr>
                    <w:ins w:id="101913" w:author="pete jones" w:date="2022-01-12T17:25:00Z"/>
                  </w:rPr>
                </w:rPrChange>
              </w:rPr>
              <w:pPrChange w:id="101914" w:author="pete jones" w:date="2022-01-12T17:30:00Z">
                <w:pPr>
                  <w:jc w:val="left"/>
                </w:pPr>
              </w:pPrChange>
            </w:pPr>
            <w:ins w:id="101915" w:author="pete jones" w:date="2022-01-12T17:25:00Z">
              <w:r w:rsidRPr="00D32D2F">
                <w:rPr>
                  <w:sz w:val="20"/>
                  <w:szCs w:val="20"/>
                  <w:rPrChange w:id="101916" w:author="pete jones" w:date="2022-01-12T17:26:00Z">
                    <w:rPr/>
                  </w:rPrChange>
                </w:rPr>
                <w:t>v</w:t>
              </w:r>
            </w:ins>
          </w:p>
        </w:tc>
        <w:tc>
          <w:tcPr>
            <w:tcW w:w="616" w:type="dxa"/>
            <w:noWrap/>
            <w:vAlign w:val="center"/>
            <w:hideMark/>
            <w:tcPrChange w:id="101917" w:author="pete jones" w:date="2022-01-12T17:27:00Z">
              <w:tcPr>
                <w:tcW w:w="616" w:type="dxa"/>
                <w:noWrap/>
                <w:hideMark/>
              </w:tcPr>
            </w:tcPrChange>
          </w:tcPr>
          <w:p w14:paraId="5ED8C3DE" w14:textId="77777777" w:rsidR="00D32D2F" w:rsidRPr="00D32D2F" w:rsidRDefault="00D32D2F">
            <w:pPr>
              <w:spacing w:before="0" w:after="0" w:line="240" w:lineRule="auto"/>
              <w:jc w:val="center"/>
              <w:rPr>
                <w:ins w:id="101918" w:author="pete jones" w:date="2022-01-12T17:25:00Z"/>
                <w:sz w:val="20"/>
                <w:szCs w:val="20"/>
                <w:rPrChange w:id="101919" w:author="pete jones" w:date="2022-01-12T17:26:00Z">
                  <w:rPr>
                    <w:ins w:id="101920" w:author="pete jones" w:date="2022-01-12T17:25:00Z"/>
                  </w:rPr>
                </w:rPrChange>
              </w:rPr>
              <w:pPrChange w:id="101921" w:author="pete jones" w:date="2022-01-12T17:30:00Z">
                <w:pPr>
                  <w:jc w:val="left"/>
                </w:pPr>
              </w:pPrChange>
            </w:pPr>
          </w:p>
        </w:tc>
        <w:tc>
          <w:tcPr>
            <w:tcW w:w="616" w:type="dxa"/>
            <w:noWrap/>
            <w:vAlign w:val="center"/>
            <w:hideMark/>
            <w:tcPrChange w:id="101922" w:author="pete jones" w:date="2022-01-12T17:27:00Z">
              <w:tcPr>
                <w:tcW w:w="616" w:type="dxa"/>
                <w:noWrap/>
                <w:hideMark/>
              </w:tcPr>
            </w:tcPrChange>
          </w:tcPr>
          <w:p w14:paraId="3CDF09CB" w14:textId="77777777" w:rsidR="00D32D2F" w:rsidRPr="00D32D2F" w:rsidRDefault="00D32D2F">
            <w:pPr>
              <w:spacing w:before="0" w:after="0" w:line="240" w:lineRule="auto"/>
              <w:jc w:val="center"/>
              <w:rPr>
                <w:ins w:id="101923" w:author="pete jones" w:date="2022-01-12T17:25:00Z"/>
                <w:sz w:val="20"/>
                <w:szCs w:val="20"/>
                <w:rPrChange w:id="101924" w:author="pete jones" w:date="2022-01-12T17:26:00Z">
                  <w:rPr>
                    <w:ins w:id="101925" w:author="pete jones" w:date="2022-01-12T17:25:00Z"/>
                  </w:rPr>
                </w:rPrChange>
              </w:rPr>
              <w:pPrChange w:id="101926" w:author="pete jones" w:date="2022-01-12T17:30:00Z">
                <w:pPr>
                  <w:jc w:val="left"/>
                </w:pPr>
              </w:pPrChange>
            </w:pPr>
          </w:p>
        </w:tc>
        <w:tc>
          <w:tcPr>
            <w:tcW w:w="616" w:type="dxa"/>
            <w:noWrap/>
            <w:vAlign w:val="center"/>
            <w:hideMark/>
            <w:tcPrChange w:id="101927" w:author="pete jones" w:date="2022-01-12T17:27:00Z">
              <w:tcPr>
                <w:tcW w:w="616" w:type="dxa"/>
                <w:noWrap/>
                <w:hideMark/>
              </w:tcPr>
            </w:tcPrChange>
          </w:tcPr>
          <w:p w14:paraId="53878B09" w14:textId="77777777" w:rsidR="00D32D2F" w:rsidRPr="00D32D2F" w:rsidRDefault="00D32D2F">
            <w:pPr>
              <w:spacing w:before="0" w:after="0" w:line="240" w:lineRule="auto"/>
              <w:jc w:val="center"/>
              <w:rPr>
                <w:ins w:id="101928" w:author="pete jones" w:date="2022-01-12T17:25:00Z"/>
                <w:sz w:val="20"/>
                <w:szCs w:val="20"/>
                <w:rPrChange w:id="101929" w:author="pete jones" w:date="2022-01-12T17:26:00Z">
                  <w:rPr>
                    <w:ins w:id="101930" w:author="pete jones" w:date="2022-01-12T17:25:00Z"/>
                  </w:rPr>
                </w:rPrChange>
              </w:rPr>
              <w:pPrChange w:id="101931" w:author="pete jones" w:date="2022-01-12T17:30:00Z">
                <w:pPr>
                  <w:jc w:val="left"/>
                </w:pPr>
              </w:pPrChange>
            </w:pPr>
          </w:p>
        </w:tc>
      </w:tr>
      <w:tr w:rsidR="00D32D2F" w:rsidRPr="00D32D2F" w14:paraId="327DEB0A" w14:textId="77777777" w:rsidTr="00D32D2F">
        <w:trPr>
          <w:trHeight w:val="300"/>
          <w:ins w:id="101932" w:author="pete jones" w:date="2022-01-12T17:25:00Z"/>
          <w:trPrChange w:id="101933" w:author="pete jones" w:date="2022-01-12T17:27:00Z">
            <w:trPr>
              <w:trHeight w:val="300"/>
            </w:trPr>
          </w:trPrChange>
        </w:trPr>
        <w:tc>
          <w:tcPr>
            <w:tcW w:w="868" w:type="dxa"/>
            <w:noWrap/>
            <w:hideMark/>
            <w:tcPrChange w:id="101934" w:author="pete jones" w:date="2022-01-12T17:27:00Z">
              <w:tcPr>
                <w:tcW w:w="868" w:type="dxa"/>
                <w:noWrap/>
                <w:hideMark/>
              </w:tcPr>
            </w:tcPrChange>
          </w:tcPr>
          <w:p w14:paraId="662195FD" w14:textId="77777777" w:rsidR="00D32D2F" w:rsidRPr="00D32D2F" w:rsidRDefault="00D32D2F">
            <w:pPr>
              <w:spacing w:before="0" w:after="0" w:line="240" w:lineRule="auto"/>
              <w:jc w:val="left"/>
              <w:rPr>
                <w:ins w:id="101935" w:author="pete jones" w:date="2022-01-12T17:25:00Z"/>
                <w:sz w:val="20"/>
                <w:szCs w:val="20"/>
                <w:rPrChange w:id="101936" w:author="pete jones" w:date="2022-01-12T17:26:00Z">
                  <w:rPr>
                    <w:ins w:id="101937" w:author="pete jones" w:date="2022-01-12T17:25:00Z"/>
                  </w:rPr>
                </w:rPrChange>
              </w:rPr>
              <w:pPrChange w:id="101938" w:author="pete jones" w:date="2022-01-12T17:26:00Z">
                <w:pPr>
                  <w:jc w:val="left"/>
                </w:pPr>
              </w:pPrChange>
            </w:pPr>
            <w:ins w:id="101939" w:author="pete jones" w:date="2022-01-12T17:25:00Z">
              <w:r w:rsidRPr="00D32D2F">
                <w:rPr>
                  <w:sz w:val="20"/>
                  <w:szCs w:val="20"/>
                  <w:rPrChange w:id="101940" w:author="pete jones" w:date="2022-01-12T17:26:00Z">
                    <w:rPr/>
                  </w:rPrChange>
                </w:rPr>
                <w:t>19</w:t>
              </w:r>
            </w:ins>
          </w:p>
        </w:tc>
        <w:tc>
          <w:tcPr>
            <w:tcW w:w="1516" w:type="dxa"/>
            <w:noWrap/>
            <w:hideMark/>
            <w:tcPrChange w:id="101941" w:author="pete jones" w:date="2022-01-12T17:27:00Z">
              <w:tcPr>
                <w:tcW w:w="1516" w:type="dxa"/>
                <w:noWrap/>
                <w:hideMark/>
              </w:tcPr>
            </w:tcPrChange>
          </w:tcPr>
          <w:p w14:paraId="318401BF" w14:textId="77777777" w:rsidR="00D32D2F" w:rsidRPr="00D32D2F" w:rsidRDefault="00D32D2F">
            <w:pPr>
              <w:spacing w:before="0" w:after="0" w:line="240" w:lineRule="auto"/>
              <w:jc w:val="left"/>
              <w:rPr>
                <w:ins w:id="101942" w:author="pete jones" w:date="2022-01-12T17:25:00Z"/>
                <w:sz w:val="20"/>
                <w:szCs w:val="20"/>
                <w:rPrChange w:id="101943" w:author="pete jones" w:date="2022-01-12T17:26:00Z">
                  <w:rPr>
                    <w:ins w:id="101944" w:author="pete jones" w:date="2022-01-12T17:25:00Z"/>
                  </w:rPr>
                </w:rPrChange>
              </w:rPr>
              <w:pPrChange w:id="101945" w:author="pete jones" w:date="2022-01-12T17:26:00Z">
                <w:pPr>
                  <w:jc w:val="left"/>
                </w:pPr>
              </w:pPrChange>
            </w:pPr>
            <w:ins w:id="101946" w:author="pete jones" w:date="2022-01-12T17:25:00Z">
              <w:r w:rsidRPr="00D32D2F">
                <w:rPr>
                  <w:sz w:val="20"/>
                  <w:szCs w:val="20"/>
                  <w:rPrChange w:id="101947" w:author="pete jones" w:date="2022-01-12T17:26:00Z">
                    <w:rPr/>
                  </w:rPrChange>
                </w:rPr>
                <w:t>ENGR2600</w:t>
              </w:r>
            </w:ins>
          </w:p>
        </w:tc>
        <w:tc>
          <w:tcPr>
            <w:tcW w:w="8744" w:type="dxa"/>
            <w:noWrap/>
            <w:hideMark/>
            <w:tcPrChange w:id="101948" w:author="pete jones" w:date="2022-01-12T17:27:00Z">
              <w:tcPr>
                <w:tcW w:w="8744" w:type="dxa"/>
                <w:noWrap/>
                <w:hideMark/>
              </w:tcPr>
            </w:tcPrChange>
          </w:tcPr>
          <w:p w14:paraId="3043D960" w14:textId="77777777" w:rsidR="00D32D2F" w:rsidRPr="00D32D2F" w:rsidRDefault="00D32D2F">
            <w:pPr>
              <w:spacing w:before="0" w:after="0" w:line="240" w:lineRule="auto"/>
              <w:jc w:val="left"/>
              <w:rPr>
                <w:ins w:id="101949" w:author="pete jones" w:date="2022-01-12T17:25:00Z"/>
                <w:sz w:val="20"/>
                <w:szCs w:val="20"/>
                <w:rPrChange w:id="101950" w:author="pete jones" w:date="2022-01-12T17:26:00Z">
                  <w:rPr>
                    <w:ins w:id="101951" w:author="pete jones" w:date="2022-01-12T17:25:00Z"/>
                  </w:rPr>
                </w:rPrChange>
              </w:rPr>
              <w:pPrChange w:id="101952" w:author="pete jones" w:date="2022-01-12T17:26:00Z">
                <w:pPr>
                  <w:jc w:val="left"/>
                </w:pPr>
              </w:pPrChange>
            </w:pPr>
            <w:ins w:id="101953" w:author="pete jones" w:date="2022-01-12T17:25:00Z">
              <w:r w:rsidRPr="00D32D2F">
                <w:rPr>
                  <w:sz w:val="20"/>
                  <w:szCs w:val="20"/>
                  <w:rPrChange w:id="101954" w:author="pete jones" w:date="2022-01-12T17:26:00Z">
                    <w:rPr/>
                  </w:rPrChange>
                </w:rPr>
                <w:t>Topics in Bioengineering</w:t>
              </w:r>
            </w:ins>
          </w:p>
        </w:tc>
        <w:tc>
          <w:tcPr>
            <w:tcW w:w="616" w:type="dxa"/>
            <w:noWrap/>
            <w:vAlign w:val="center"/>
            <w:hideMark/>
            <w:tcPrChange w:id="101955" w:author="pete jones" w:date="2022-01-12T17:27:00Z">
              <w:tcPr>
                <w:tcW w:w="616" w:type="dxa"/>
                <w:noWrap/>
                <w:hideMark/>
              </w:tcPr>
            </w:tcPrChange>
          </w:tcPr>
          <w:p w14:paraId="35F6FB50" w14:textId="188A1D4B" w:rsidR="00D32D2F" w:rsidRPr="00D32D2F" w:rsidRDefault="00D32D2F">
            <w:pPr>
              <w:spacing w:before="0" w:after="0" w:line="240" w:lineRule="auto"/>
              <w:jc w:val="center"/>
              <w:rPr>
                <w:ins w:id="101956" w:author="pete jones" w:date="2022-01-12T17:25:00Z"/>
                <w:sz w:val="20"/>
                <w:szCs w:val="20"/>
                <w:rPrChange w:id="101957" w:author="pete jones" w:date="2022-01-12T17:26:00Z">
                  <w:rPr>
                    <w:ins w:id="101958" w:author="pete jones" w:date="2022-01-12T17:25:00Z"/>
                  </w:rPr>
                </w:rPrChange>
              </w:rPr>
              <w:pPrChange w:id="101959" w:author="pete jones" w:date="2022-01-12T17:30:00Z">
                <w:pPr>
                  <w:jc w:val="left"/>
                </w:pPr>
              </w:pPrChange>
            </w:pPr>
          </w:p>
        </w:tc>
        <w:tc>
          <w:tcPr>
            <w:tcW w:w="616" w:type="dxa"/>
            <w:noWrap/>
            <w:vAlign w:val="center"/>
            <w:hideMark/>
            <w:tcPrChange w:id="101960" w:author="pete jones" w:date="2022-01-12T17:27:00Z">
              <w:tcPr>
                <w:tcW w:w="616" w:type="dxa"/>
                <w:noWrap/>
                <w:hideMark/>
              </w:tcPr>
            </w:tcPrChange>
          </w:tcPr>
          <w:p w14:paraId="5F13F1D2" w14:textId="77777777" w:rsidR="00D32D2F" w:rsidRPr="00D32D2F" w:rsidRDefault="00D32D2F">
            <w:pPr>
              <w:spacing w:before="0" w:after="0" w:line="240" w:lineRule="auto"/>
              <w:jc w:val="center"/>
              <w:rPr>
                <w:ins w:id="101961" w:author="pete jones" w:date="2022-01-12T17:25:00Z"/>
                <w:sz w:val="20"/>
                <w:szCs w:val="20"/>
                <w:rPrChange w:id="101962" w:author="pete jones" w:date="2022-01-12T17:26:00Z">
                  <w:rPr>
                    <w:ins w:id="101963" w:author="pete jones" w:date="2022-01-12T17:25:00Z"/>
                  </w:rPr>
                </w:rPrChange>
              </w:rPr>
              <w:pPrChange w:id="101964" w:author="pete jones" w:date="2022-01-12T17:30:00Z">
                <w:pPr>
                  <w:jc w:val="left"/>
                </w:pPr>
              </w:pPrChange>
            </w:pPr>
            <w:ins w:id="101965" w:author="pete jones" w:date="2022-01-12T17:25:00Z">
              <w:r w:rsidRPr="00D32D2F">
                <w:rPr>
                  <w:sz w:val="20"/>
                  <w:szCs w:val="20"/>
                  <w:rPrChange w:id="101966" w:author="pete jones" w:date="2022-01-12T17:26:00Z">
                    <w:rPr/>
                  </w:rPrChange>
                </w:rPr>
                <w:t>3</w:t>
              </w:r>
            </w:ins>
          </w:p>
        </w:tc>
        <w:tc>
          <w:tcPr>
            <w:tcW w:w="616" w:type="dxa"/>
            <w:noWrap/>
            <w:vAlign w:val="center"/>
            <w:hideMark/>
            <w:tcPrChange w:id="101967" w:author="pete jones" w:date="2022-01-12T17:27:00Z">
              <w:tcPr>
                <w:tcW w:w="616" w:type="dxa"/>
                <w:noWrap/>
                <w:hideMark/>
              </w:tcPr>
            </w:tcPrChange>
          </w:tcPr>
          <w:p w14:paraId="1B30E340" w14:textId="77777777" w:rsidR="00D32D2F" w:rsidRPr="00D32D2F" w:rsidRDefault="00D32D2F">
            <w:pPr>
              <w:spacing w:before="0" w:after="0" w:line="240" w:lineRule="auto"/>
              <w:jc w:val="center"/>
              <w:rPr>
                <w:ins w:id="101968" w:author="pete jones" w:date="2022-01-12T17:25:00Z"/>
                <w:sz w:val="20"/>
                <w:szCs w:val="20"/>
                <w:rPrChange w:id="101969" w:author="pete jones" w:date="2022-01-12T17:26:00Z">
                  <w:rPr>
                    <w:ins w:id="101970" w:author="pete jones" w:date="2022-01-12T17:25:00Z"/>
                  </w:rPr>
                </w:rPrChange>
              </w:rPr>
              <w:pPrChange w:id="101971" w:author="pete jones" w:date="2022-01-12T17:30:00Z">
                <w:pPr>
                  <w:jc w:val="left"/>
                </w:pPr>
              </w:pPrChange>
            </w:pPr>
          </w:p>
        </w:tc>
        <w:tc>
          <w:tcPr>
            <w:tcW w:w="616" w:type="dxa"/>
            <w:noWrap/>
            <w:vAlign w:val="center"/>
            <w:hideMark/>
            <w:tcPrChange w:id="101972" w:author="pete jones" w:date="2022-01-12T17:27:00Z">
              <w:tcPr>
                <w:tcW w:w="616" w:type="dxa"/>
                <w:noWrap/>
                <w:hideMark/>
              </w:tcPr>
            </w:tcPrChange>
          </w:tcPr>
          <w:p w14:paraId="3D8ADF8C" w14:textId="77777777" w:rsidR="00D32D2F" w:rsidRPr="00D32D2F" w:rsidRDefault="00D32D2F">
            <w:pPr>
              <w:spacing w:before="0" w:after="0" w:line="240" w:lineRule="auto"/>
              <w:jc w:val="center"/>
              <w:rPr>
                <w:ins w:id="101973" w:author="pete jones" w:date="2022-01-12T17:25:00Z"/>
                <w:sz w:val="20"/>
                <w:szCs w:val="20"/>
                <w:rPrChange w:id="101974" w:author="pete jones" w:date="2022-01-12T17:26:00Z">
                  <w:rPr>
                    <w:ins w:id="101975" w:author="pete jones" w:date="2022-01-12T17:25:00Z"/>
                  </w:rPr>
                </w:rPrChange>
              </w:rPr>
              <w:pPrChange w:id="101976" w:author="pete jones" w:date="2022-01-12T17:30:00Z">
                <w:pPr>
                  <w:jc w:val="left"/>
                </w:pPr>
              </w:pPrChange>
            </w:pPr>
            <w:ins w:id="101977" w:author="pete jones" w:date="2022-01-12T17:25:00Z">
              <w:r w:rsidRPr="00D32D2F">
                <w:rPr>
                  <w:sz w:val="20"/>
                  <w:szCs w:val="20"/>
                  <w:rPrChange w:id="101978" w:author="pete jones" w:date="2022-01-12T17:26:00Z">
                    <w:rPr/>
                  </w:rPrChange>
                </w:rPr>
                <w:t>2</w:t>
              </w:r>
            </w:ins>
          </w:p>
        </w:tc>
        <w:tc>
          <w:tcPr>
            <w:tcW w:w="616" w:type="dxa"/>
            <w:noWrap/>
            <w:vAlign w:val="center"/>
            <w:hideMark/>
            <w:tcPrChange w:id="101979" w:author="pete jones" w:date="2022-01-12T17:27:00Z">
              <w:tcPr>
                <w:tcW w:w="616" w:type="dxa"/>
                <w:noWrap/>
                <w:hideMark/>
              </w:tcPr>
            </w:tcPrChange>
          </w:tcPr>
          <w:p w14:paraId="13AEDAC6" w14:textId="77777777" w:rsidR="00D32D2F" w:rsidRPr="00D32D2F" w:rsidRDefault="00D32D2F">
            <w:pPr>
              <w:spacing w:before="0" w:after="0" w:line="240" w:lineRule="auto"/>
              <w:jc w:val="center"/>
              <w:rPr>
                <w:ins w:id="101980" w:author="pete jones" w:date="2022-01-12T17:25:00Z"/>
                <w:sz w:val="20"/>
                <w:szCs w:val="20"/>
                <w:rPrChange w:id="101981" w:author="pete jones" w:date="2022-01-12T17:26:00Z">
                  <w:rPr>
                    <w:ins w:id="101982" w:author="pete jones" w:date="2022-01-12T17:25:00Z"/>
                  </w:rPr>
                </w:rPrChange>
              </w:rPr>
              <w:pPrChange w:id="101983" w:author="pete jones" w:date="2022-01-12T17:30:00Z">
                <w:pPr>
                  <w:jc w:val="left"/>
                </w:pPr>
              </w:pPrChange>
            </w:pPr>
            <w:ins w:id="101984" w:author="pete jones" w:date="2022-01-12T17:25:00Z">
              <w:r w:rsidRPr="00D32D2F">
                <w:rPr>
                  <w:sz w:val="20"/>
                  <w:szCs w:val="20"/>
                  <w:rPrChange w:id="101985" w:author="pete jones" w:date="2022-01-12T17:26:00Z">
                    <w:rPr/>
                  </w:rPrChange>
                </w:rPr>
                <w:t>4</w:t>
              </w:r>
            </w:ins>
          </w:p>
        </w:tc>
        <w:tc>
          <w:tcPr>
            <w:tcW w:w="616" w:type="dxa"/>
            <w:noWrap/>
            <w:vAlign w:val="center"/>
            <w:hideMark/>
            <w:tcPrChange w:id="101986" w:author="pete jones" w:date="2022-01-12T17:27:00Z">
              <w:tcPr>
                <w:tcW w:w="616" w:type="dxa"/>
                <w:noWrap/>
                <w:hideMark/>
              </w:tcPr>
            </w:tcPrChange>
          </w:tcPr>
          <w:p w14:paraId="360B9A66" w14:textId="77777777" w:rsidR="00D32D2F" w:rsidRPr="00D32D2F" w:rsidRDefault="00D32D2F">
            <w:pPr>
              <w:spacing w:before="0" w:after="0" w:line="240" w:lineRule="auto"/>
              <w:jc w:val="center"/>
              <w:rPr>
                <w:ins w:id="101987" w:author="pete jones" w:date="2022-01-12T17:25:00Z"/>
                <w:sz w:val="20"/>
                <w:szCs w:val="20"/>
                <w:rPrChange w:id="101988" w:author="pete jones" w:date="2022-01-12T17:26:00Z">
                  <w:rPr>
                    <w:ins w:id="101989" w:author="pete jones" w:date="2022-01-12T17:25:00Z"/>
                  </w:rPr>
                </w:rPrChange>
              </w:rPr>
              <w:pPrChange w:id="101990" w:author="pete jones" w:date="2022-01-12T17:30:00Z">
                <w:pPr>
                  <w:jc w:val="left"/>
                </w:pPr>
              </w:pPrChange>
            </w:pPr>
            <w:ins w:id="101991" w:author="pete jones" w:date="2022-01-12T17:25:00Z">
              <w:r w:rsidRPr="00D32D2F">
                <w:rPr>
                  <w:sz w:val="20"/>
                  <w:szCs w:val="20"/>
                  <w:rPrChange w:id="101992" w:author="pete jones" w:date="2022-01-12T17:26:00Z">
                    <w:rPr/>
                  </w:rPrChange>
                </w:rPr>
                <w:t>3</w:t>
              </w:r>
            </w:ins>
          </w:p>
        </w:tc>
        <w:tc>
          <w:tcPr>
            <w:tcW w:w="616" w:type="dxa"/>
            <w:noWrap/>
            <w:vAlign w:val="center"/>
            <w:hideMark/>
            <w:tcPrChange w:id="101993" w:author="pete jones" w:date="2022-01-12T17:27:00Z">
              <w:tcPr>
                <w:tcW w:w="616" w:type="dxa"/>
                <w:noWrap/>
                <w:hideMark/>
              </w:tcPr>
            </w:tcPrChange>
          </w:tcPr>
          <w:p w14:paraId="762F04EE" w14:textId="77777777" w:rsidR="00D32D2F" w:rsidRPr="00D32D2F" w:rsidRDefault="00D32D2F">
            <w:pPr>
              <w:spacing w:before="0" w:after="0" w:line="240" w:lineRule="auto"/>
              <w:jc w:val="center"/>
              <w:rPr>
                <w:ins w:id="101994" w:author="pete jones" w:date="2022-01-12T17:25:00Z"/>
                <w:sz w:val="20"/>
                <w:szCs w:val="20"/>
                <w:rPrChange w:id="101995" w:author="pete jones" w:date="2022-01-12T17:26:00Z">
                  <w:rPr>
                    <w:ins w:id="101996" w:author="pete jones" w:date="2022-01-12T17:25:00Z"/>
                  </w:rPr>
                </w:rPrChange>
              </w:rPr>
              <w:pPrChange w:id="101997" w:author="pete jones" w:date="2022-01-12T17:30:00Z">
                <w:pPr>
                  <w:jc w:val="left"/>
                </w:pPr>
              </w:pPrChange>
            </w:pPr>
            <w:ins w:id="101998" w:author="pete jones" w:date="2022-01-12T17:25:00Z">
              <w:r w:rsidRPr="00D32D2F">
                <w:rPr>
                  <w:sz w:val="20"/>
                  <w:szCs w:val="20"/>
                  <w:rPrChange w:id="101999" w:author="pete jones" w:date="2022-01-12T17:26:00Z">
                    <w:rPr/>
                  </w:rPrChange>
                </w:rPr>
                <w:t>1</w:t>
              </w:r>
            </w:ins>
          </w:p>
        </w:tc>
        <w:tc>
          <w:tcPr>
            <w:tcW w:w="616" w:type="dxa"/>
            <w:noWrap/>
            <w:vAlign w:val="center"/>
            <w:hideMark/>
            <w:tcPrChange w:id="102000" w:author="pete jones" w:date="2022-01-12T17:27:00Z">
              <w:tcPr>
                <w:tcW w:w="616" w:type="dxa"/>
                <w:noWrap/>
                <w:hideMark/>
              </w:tcPr>
            </w:tcPrChange>
          </w:tcPr>
          <w:p w14:paraId="04DD226A" w14:textId="77777777" w:rsidR="00D32D2F" w:rsidRPr="00D32D2F" w:rsidRDefault="00D32D2F">
            <w:pPr>
              <w:spacing w:before="0" w:after="0" w:line="240" w:lineRule="auto"/>
              <w:jc w:val="center"/>
              <w:rPr>
                <w:ins w:id="102001" w:author="pete jones" w:date="2022-01-12T17:25:00Z"/>
                <w:sz w:val="20"/>
                <w:szCs w:val="20"/>
                <w:rPrChange w:id="102002" w:author="pete jones" w:date="2022-01-12T17:26:00Z">
                  <w:rPr>
                    <w:ins w:id="102003" w:author="pete jones" w:date="2022-01-12T17:25:00Z"/>
                  </w:rPr>
                </w:rPrChange>
              </w:rPr>
              <w:pPrChange w:id="102004" w:author="pete jones" w:date="2022-01-12T17:30:00Z">
                <w:pPr>
                  <w:jc w:val="left"/>
                </w:pPr>
              </w:pPrChange>
            </w:pPr>
            <w:ins w:id="102005" w:author="pete jones" w:date="2022-01-12T17:25:00Z">
              <w:r w:rsidRPr="00D32D2F">
                <w:rPr>
                  <w:sz w:val="20"/>
                  <w:szCs w:val="20"/>
                  <w:rPrChange w:id="102006" w:author="pete jones" w:date="2022-01-12T17:26:00Z">
                    <w:rPr/>
                  </w:rPrChange>
                </w:rPr>
                <w:t>8</w:t>
              </w:r>
            </w:ins>
          </w:p>
        </w:tc>
      </w:tr>
      <w:tr w:rsidR="00D32D2F" w:rsidRPr="00D32D2F" w14:paraId="47BFA8D5" w14:textId="77777777" w:rsidTr="00D32D2F">
        <w:trPr>
          <w:trHeight w:val="300"/>
          <w:ins w:id="102007" w:author="pete jones" w:date="2022-01-12T17:25:00Z"/>
          <w:trPrChange w:id="102008" w:author="pete jones" w:date="2022-01-12T17:27:00Z">
            <w:trPr>
              <w:trHeight w:val="300"/>
            </w:trPr>
          </w:trPrChange>
        </w:trPr>
        <w:tc>
          <w:tcPr>
            <w:tcW w:w="868" w:type="dxa"/>
            <w:noWrap/>
            <w:hideMark/>
            <w:tcPrChange w:id="102009" w:author="pete jones" w:date="2022-01-12T17:27:00Z">
              <w:tcPr>
                <w:tcW w:w="868" w:type="dxa"/>
                <w:noWrap/>
                <w:hideMark/>
              </w:tcPr>
            </w:tcPrChange>
          </w:tcPr>
          <w:p w14:paraId="23AEB0C2" w14:textId="77777777" w:rsidR="00D32D2F" w:rsidRPr="00D32D2F" w:rsidRDefault="00D32D2F">
            <w:pPr>
              <w:spacing w:before="0" w:after="0" w:line="240" w:lineRule="auto"/>
              <w:jc w:val="left"/>
              <w:rPr>
                <w:ins w:id="102010" w:author="pete jones" w:date="2022-01-12T17:25:00Z"/>
                <w:sz w:val="20"/>
                <w:szCs w:val="20"/>
                <w:rPrChange w:id="102011" w:author="pete jones" w:date="2022-01-12T17:26:00Z">
                  <w:rPr>
                    <w:ins w:id="102012" w:author="pete jones" w:date="2022-01-12T17:25:00Z"/>
                  </w:rPr>
                </w:rPrChange>
              </w:rPr>
              <w:pPrChange w:id="102013" w:author="pete jones" w:date="2022-01-12T17:26:00Z">
                <w:pPr>
                  <w:jc w:val="left"/>
                </w:pPr>
              </w:pPrChange>
            </w:pPr>
            <w:ins w:id="102014" w:author="pete jones" w:date="2022-01-12T17:25:00Z">
              <w:r w:rsidRPr="00D32D2F">
                <w:rPr>
                  <w:sz w:val="20"/>
                  <w:szCs w:val="20"/>
                  <w:rPrChange w:id="102015" w:author="pete jones" w:date="2022-01-12T17:26:00Z">
                    <w:rPr/>
                  </w:rPrChange>
                </w:rPr>
                <w:t>20</w:t>
              </w:r>
            </w:ins>
          </w:p>
        </w:tc>
        <w:tc>
          <w:tcPr>
            <w:tcW w:w="1516" w:type="dxa"/>
            <w:noWrap/>
            <w:hideMark/>
            <w:tcPrChange w:id="102016" w:author="pete jones" w:date="2022-01-12T17:27:00Z">
              <w:tcPr>
                <w:tcW w:w="1516" w:type="dxa"/>
                <w:noWrap/>
                <w:hideMark/>
              </w:tcPr>
            </w:tcPrChange>
          </w:tcPr>
          <w:p w14:paraId="7FBFB8F2" w14:textId="77777777" w:rsidR="00D32D2F" w:rsidRPr="00D32D2F" w:rsidRDefault="00D32D2F">
            <w:pPr>
              <w:spacing w:before="0" w:after="0" w:line="240" w:lineRule="auto"/>
              <w:jc w:val="left"/>
              <w:rPr>
                <w:ins w:id="102017" w:author="pete jones" w:date="2022-01-12T17:25:00Z"/>
                <w:sz w:val="20"/>
                <w:szCs w:val="20"/>
                <w:rPrChange w:id="102018" w:author="pete jones" w:date="2022-01-12T17:26:00Z">
                  <w:rPr>
                    <w:ins w:id="102019" w:author="pete jones" w:date="2022-01-12T17:25:00Z"/>
                  </w:rPr>
                </w:rPrChange>
              </w:rPr>
              <w:pPrChange w:id="102020" w:author="pete jones" w:date="2022-01-12T17:26:00Z">
                <w:pPr>
                  <w:jc w:val="left"/>
                </w:pPr>
              </w:pPrChange>
            </w:pPr>
            <w:ins w:id="102021" w:author="pete jones" w:date="2022-01-12T17:25:00Z">
              <w:r w:rsidRPr="00D32D2F">
                <w:rPr>
                  <w:sz w:val="20"/>
                  <w:szCs w:val="20"/>
                  <w:rPrChange w:id="102022" w:author="pete jones" w:date="2022-01-12T17:26:00Z">
                    <w:rPr/>
                  </w:rPrChange>
                </w:rPr>
                <w:t>ENGR2699</w:t>
              </w:r>
            </w:ins>
          </w:p>
        </w:tc>
        <w:tc>
          <w:tcPr>
            <w:tcW w:w="8744" w:type="dxa"/>
            <w:noWrap/>
            <w:hideMark/>
            <w:tcPrChange w:id="102023" w:author="pete jones" w:date="2022-01-12T17:27:00Z">
              <w:tcPr>
                <w:tcW w:w="8744" w:type="dxa"/>
                <w:noWrap/>
                <w:hideMark/>
              </w:tcPr>
            </w:tcPrChange>
          </w:tcPr>
          <w:p w14:paraId="79271E23" w14:textId="77777777" w:rsidR="00D32D2F" w:rsidRPr="00D32D2F" w:rsidRDefault="00D32D2F">
            <w:pPr>
              <w:spacing w:before="0" w:after="0" w:line="240" w:lineRule="auto"/>
              <w:jc w:val="left"/>
              <w:rPr>
                <w:ins w:id="102024" w:author="pete jones" w:date="2022-01-12T17:25:00Z"/>
                <w:sz w:val="20"/>
                <w:szCs w:val="20"/>
                <w:rPrChange w:id="102025" w:author="pete jones" w:date="2022-01-12T17:26:00Z">
                  <w:rPr>
                    <w:ins w:id="102026" w:author="pete jones" w:date="2022-01-12T17:25:00Z"/>
                  </w:rPr>
                </w:rPrChange>
              </w:rPr>
              <w:pPrChange w:id="102027" w:author="pete jones" w:date="2022-01-12T17:26:00Z">
                <w:pPr>
                  <w:jc w:val="left"/>
                </w:pPr>
              </w:pPrChange>
            </w:pPr>
            <w:ins w:id="102028" w:author="pete jones" w:date="2022-01-12T17:25:00Z">
              <w:r w:rsidRPr="00D32D2F">
                <w:rPr>
                  <w:sz w:val="20"/>
                  <w:szCs w:val="20"/>
                  <w:rPrChange w:id="102029" w:author="pete jones" w:date="2022-01-12T17:26:00Z">
                    <w:rPr/>
                  </w:rPrChange>
                </w:rPr>
                <w:t>Special Topics in Bioengineering</w:t>
              </w:r>
            </w:ins>
          </w:p>
        </w:tc>
        <w:tc>
          <w:tcPr>
            <w:tcW w:w="616" w:type="dxa"/>
            <w:noWrap/>
            <w:vAlign w:val="center"/>
            <w:hideMark/>
            <w:tcPrChange w:id="102030" w:author="pete jones" w:date="2022-01-12T17:27:00Z">
              <w:tcPr>
                <w:tcW w:w="616" w:type="dxa"/>
                <w:noWrap/>
                <w:hideMark/>
              </w:tcPr>
            </w:tcPrChange>
          </w:tcPr>
          <w:p w14:paraId="6CBC193A" w14:textId="05927DFF" w:rsidR="00D32D2F" w:rsidRPr="00D32D2F" w:rsidRDefault="00D32D2F">
            <w:pPr>
              <w:spacing w:before="0" w:after="0" w:line="240" w:lineRule="auto"/>
              <w:jc w:val="center"/>
              <w:rPr>
                <w:ins w:id="102031" w:author="pete jones" w:date="2022-01-12T17:25:00Z"/>
                <w:sz w:val="20"/>
                <w:szCs w:val="20"/>
                <w:rPrChange w:id="102032" w:author="pete jones" w:date="2022-01-12T17:26:00Z">
                  <w:rPr>
                    <w:ins w:id="102033" w:author="pete jones" w:date="2022-01-12T17:25:00Z"/>
                  </w:rPr>
                </w:rPrChange>
              </w:rPr>
              <w:pPrChange w:id="102034" w:author="pete jones" w:date="2022-01-12T17:30:00Z">
                <w:pPr>
                  <w:jc w:val="left"/>
                </w:pPr>
              </w:pPrChange>
            </w:pPr>
          </w:p>
        </w:tc>
        <w:tc>
          <w:tcPr>
            <w:tcW w:w="616" w:type="dxa"/>
            <w:noWrap/>
            <w:vAlign w:val="center"/>
            <w:hideMark/>
            <w:tcPrChange w:id="102035" w:author="pete jones" w:date="2022-01-12T17:27:00Z">
              <w:tcPr>
                <w:tcW w:w="616" w:type="dxa"/>
                <w:noWrap/>
                <w:hideMark/>
              </w:tcPr>
            </w:tcPrChange>
          </w:tcPr>
          <w:p w14:paraId="0720B14C" w14:textId="77777777" w:rsidR="00D32D2F" w:rsidRPr="00D32D2F" w:rsidRDefault="00D32D2F">
            <w:pPr>
              <w:spacing w:before="0" w:after="0" w:line="240" w:lineRule="auto"/>
              <w:jc w:val="center"/>
              <w:rPr>
                <w:ins w:id="102036" w:author="pete jones" w:date="2022-01-12T17:25:00Z"/>
                <w:sz w:val="20"/>
                <w:szCs w:val="20"/>
                <w:rPrChange w:id="102037" w:author="pete jones" w:date="2022-01-12T17:26:00Z">
                  <w:rPr>
                    <w:ins w:id="102038" w:author="pete jones" w:date="2022-01-12T17:25:00Z"/>
                  </w:rPr>
                </w:rPrChange>
              </w:rPr>
              <w:pPrChange w:id="102039" w:author="pete jones" w:date="2022-01-12T17:30:00Z">
                <w:pPr>
                  <w:jc w:val="left"/>
                </w:pPr>
              </w:pPrChange>
            </w:pPr>
            <w:ins w:id="102040" w:author="pete jones" w:date="2022-01-12T17:25:00Z">
              <w:r w:rsidRPr="00D32D2F">
                <w:rPr>
                  <w:sz w:val="20"/>
                  <w:szCs w:val="20"/>
                  <w:rPrChange w:id="102041" w:author="pete jones" w:date="2022-01-12T17:26:00Z">
                    <w:rPr/>
                  </w:rPrChange>
                </w:rPr>
                <w:t>3</w:t>
              </w:r>
            </w:ins>
          </w:p>
        </w:tc>
        <w:tc>
          <w:tcPr>
            <w:tcW w:w="616" w:type="dxa"/>
            <w:noWrap/>
            <w:vAlign w:val="center"/>
            <w:hideMark/>
            <w:tcPrChange w:id="102042" w:author="pete jones" w:date="2022-01-12T17:27:00Z">
              <w:tcPr>
                <w:tcW w:w="616" w:type="dxa"/>
                <w:noWrap/>
                <w:hideMark/>
              </w:tcPr>
            </w:tcPrChange>
          </w:tcPr>
          <w:p w14:paraId="0C3E6164" w14:textId="77777777" w:rsidR="00D32D2F" w:rsidRPr="00D32D2F" w:rsidRDefault="00D32D2F">
            <w:pPr>
              <w:spacing w:before="0" w:after="0" w:line="240" w:lineRule="auto"/>
              <w:jc w:val="center"/>
              <w:rPr>
                <w:ins w:id="102043" w:author="pete jones" w:date="2022-01-12T17:25:00Z"/>
                <w:sz w:val="20"/>
                <w:szCs w:val="20"/>
                <w:rPrChange w:id="102044" w:author="pete jones" w:date="2022-01-12T17:26:00Z">
                  <w:rPr>
                    <w:ins w:id="102045" w:author="pete jones" w:date="2022-01-12T17:25:00Z"/>
                  </w:rPr>
                </w:rPrChange>
              </w:rPr>
              <w:pPrChange w:id="102046" w:author="pete jones" w:date="2022-01-12T17:30:00Z">
                <w:pPr>
                  <w:jc w:val="left"/>
                </w:pPr>
              </w:pPrChange>
            </w:pPr>
          </w:p>
        </w:tc>
        <w:tc>
          <w:tcPr>
            <w:tcW w:w="616" w:type="dxa"/>
            <w:noWrap/>
            <w:vAlign w:val="center"/>
            <w:hideMark/>
            <w:tcPrChange w:id="102047" w:author="pete jones" w:date="2022-01-12T17:27:00Z">
              <w:tcPr>
                <w:tcW w:w="616" w:type="dxa"/>
                <w:noWrap/>
                <w:hideMark/>
              </w:tcPr>
            </w:tcPrChange>
          </w:tcPr>
          <w:p w14:paraId="502AF652" w14:textId="77777777" w:rsidR="00D32D2F" w:rsidRPr="00D32D2F" w:rsidRDefault="00D32D2F">
            <w:pPr>
              <w:spacing w:before="0" w:after="0" w:line="240" w:lineRule="auto"/>
              <w:jc w:val="center"/>
              <w:rPr>
                <w:ins w:id="102048" w:author="pete jones" w:date="2022-01-12T17:25:00Z"/>
                <w:sz w:val="20"/>
                <w:szCs w:val="20"/>
                <w:rPrChange w:id="102049" w:author="pete jones" w:date="2022-01-12T17:26:00Z">
                  <w:rPr>
                    <w:ins w:id="102050" w:author="pete jones" w:date="2022-01-12T17:25:00Z"/>
                  </w:rPr>
                </w:rPrChange>
              </w:rPr>
              <w:pPrChange w:id="102051" w:author="pete jones" w:date="2022-01-12T17:30:00Z">
                <w:pPr>
                  <w:jc w:val="left"/>
                </w:pPr>
              </w:pPrChange>
            </w:pPr>
            <w:ins w:id="102052" w:author="pete jones" w:date="2022-01-12T17:25:00Z">
              <w:r w:rsidRPr="00D32D2F">
                <w:rPr>
                  <w:sz w:val="20"/>
                  <w:szCs w:val="20"/>
                  <w:rPrChange w:id="102053" w:author="pete jones" w:date="2022-01-12T17:26:00Z">
                    <w:rPr/>
                  </w:rPrChange>
                </w:rPr>
                <w:t>2</w:t>
              </w:r>
            </w:ins>
          </w:p>
        </w:tc>
        <w:tc>
          <w:tcPr>
            <w:tcW w:w="616" w:type="dxa"/>
            <w:noWrap/>
            <w:vAlign w:val="center"/>
            <w:hideMark/>
            <w:tcPrChange w:id="102054" w:author="pete jones" w:date="2022-01-12T17:27:00Z">
              <w:tcPr>
                <w:tcW w:w="616" w:type="dxa"/>
                <w:noWrap/>
                <w:hideMark/>
              </w:tcPr>
            </w:tcPrChange>
          </w:tcPr>
          <w:p w14:paraId="1B387C16" w14:textId="77777777" w:rsidR="00D32D2F" w:rsidRPr="00D32D2F" w:rsidRDefault="00D32D2F">
            <w:pPr>
              <w:spacing w:before="0" w:after="0" w:line="240" w:lineRule="auto"/>
              <w:jc w:val="center"/>
              <w:rPr>
                <w:ins w:id="102055" w:author="pete jones" w:date="2022-01-12T17:25:00Z"/>
                <w:sz w:val="20"/>
                <w:szCs w:val="20"/>
                <w:rPrChange w:id="102056" w:author="pete jones" w:date="2022-01-12T17:26:00Z">
                  <w:rPr>
                    <w:ins w:id="102057" w:author="pete jones" w:date="2022-01-12T17:25:00Z"/>
                  </w:rPr>
                </w:rPrChange>
              </w:rPr>
              <w:pPrChange w:id="102058" w:author="pete jones" w:date="2022-01-12T17:30:00Z">
                <w:pPr>
                  <w:jc w:val="left"/>
                </w:pPr>
              </w:pPrChange>
            </w:pPr>
            <w:ins w:id="102059" w:author="pete jones" w:date="2022-01-12T17:25:00Z">
              <w:r w:rsidRPr="00D32D2F">
                <w:rPr>
                  <w:sz w:val="20"/>
                  <w:szCs w:val="20"/>
                  <w:rPrChange w:id="102060" w:author="pete jones" w:date="2022-01-12T17:26:00Z">
                    <w:rPr/>
                  </w:rPrChange>
                </w:rPr>
                <w:t>v</w:t>
              </w:r>
            </w:ins>
          </w:p>
        </w:tc>
        <w:tc>
          <w:tcPr>
            <w:tcW w:w="616" w:type="dxa"/>
            <w:noWrap/>
            <w:vAlign w:val="center"/>
            <w:hideMark/>
            <w:tcPrChange w:id="102061" w:author="pete jones" w:date="2022-01-12T17:27:00Z">
              <w:tcPr>
                <w:tcW w:w="616" w:type="dxa"/>
                <w:noWrap/>
                <w:hideMark/>
              </w:tcPr>
            </w:tcPrChange>
          </w:tcPr>
          <w:p w14:paraId="60FD18BB" w14:textId="77777777" w:rsidR="00D32D2F" w:rsidRPr="00D32D2F" w:rsidRDefault="00D32D2F">
            <w:pPr>
              <w:spacing w:before="0" w:after="0" w:line="240" w:lineRule="auto"/>
              <w:jc w:val="center"/>
              <w:rPr>
                <w:ins w:id="102062" w:author="pete jones" w:date="2022-01-12T17:25:00Z"/>
                <w:sz w:val="20"/>
                <w:szCs w:val="20"/>
                <w:rPrChange w:id="102063" w:author="pete jones" w:date="2022-01-12T17:26:00Z">
                  <w:rPr>
                    <w:ins w:id="102064" w:author="pete jones" w:date="2022-01-12T17:25:00Z"/>
                  </w:rPr>
                </w:rPrChange>
              </w:rPr>
              <w:pPrChange w:id="102065" w:author="pete jones" w:date="2022-01-12T17:30:00Z">
                <w:pPr>
                  <w:jc w:val="left"/>
                </w:pPr>
              </w:pPrChange>
            </w:pPr>
          </w:p>
        </w:tc>
        <w:tc>
          <w:tcPr>
            <w:tcW w:w="616" w:type="dxa"/>
            <w:noWrap/>
            <w:vAlign w:val="center"/>
            <w:hideMark/>
            <w:tcPrChange w:id="102066" w:author="pete jones" w:date="2022-01-12T17:27:00Z">
              <w:tcPr>
                <w:tcW w:w="616" w:type="dxa"/>
                <w:noWrap/>
                <w:hideMark/>
              </w:tcPr>
            </w:tcPrChange>
          </w:tcPr>
          <w:p w14:paraId="68AA955F" w14:textId="77777777" w:rsidR="00D32D2F" w:rsidRPr="00D32D2F" w:rsidRDefault="00D32D2F">
            <w:pPr>
              <w:spacing w:before="0" w:after="0" w:line="240" w:lineRule="auto"/>
              <w:jc w:val="center"/>
              <w:rPr>
                <w:ins w:id="102067" w:author="pete jones" w:date="2022-01-12T17:25:00Z"/>
                <w:sz w:val="20"/>
                <w:szCs w:val="20"/>
                <w:rPrChange w:id="102068" w:author="pete jones" w:date="2022-01-12T17:26:00Z">
                  <w:rPr>
                    <w:ins w:id="102069" w:author="pete jones" w:date="2022-01-12T17:25:00Z"/>
                  </w:rPr>
                </w:rPrChange>
              </w:rPr>
              <w:pPrChange w:id="102070" w:author="pete jones" w:date="2022-01-12T17:30:00Z">
                <w:pPr>
                  <w:jc w:val="left"/>
                </w:pPr>
              </w:pPrChange>
            </w:pPr>
          </w:p>
        </w:tc>
        <w:tc>
          <w:tcPr>
            <w:tcW w:w="616" w:type="dxa"/>
            <w:noWrap/>
            <w:vAlign w:val="center"/>
            <w:hideMark/>
            <w:tcPrChange w:id="102071" w:author="pete jones" w:date="2022-01-12T17:27:00Z">
              <w:tcPr>
                <w:tcW w:w="616" w:type="dxa"/>
                <w:noWrap/>
                <w:hideMark/>
              </w:tcPr>
            </w:tcPrChange>
          </w:tcPr>
          <w:p w14:paraId="73315CBD" w14:textId="77777777" w:rsidR="00D32D2F" w:rsidRPr="00D32D2F" w:rsidRDefault="00D32D2F">
            <w:pPr>
              <w:spacing w:before="0" w:after="0" w:line="240" w:lineRule="auto"/>
              <w:jc w:val="center"/>
              <w:rPr>
                <w:ins w:id="102072" w:author="pete jones" w:date="2022-01-12T17:25:00Z"/>
                <w:sz w:val="20"/>
                <w:szCs w:val="20"/>
                <w:rPrChange w:id="102073" w:author="pete jones" w:date="2022-01-12T17:26:00Z">
                  <w:rPr>
                    <w:ins w:id="102074" w:author="pete jones" w:date="2022-01-12T17:25:00Z"/>
                  </w:rPr>
                </w:rPrChange>
              </w:rPr>
              <w:pPrChange w:id="102075" w:author="pete jones" w:date="2022-01-12T17:30:00Z">
                <w:pPr>
                  <w:jc w:val="left"/>
                </w:pPr>
              </w:pPrChange>
            </w:pPr>
          </w:p>
        </w:tc>
      </w:tr>
      <w:tr w:rsidR="00D32D2F" w:rsidRPr="00D32D2F" w14:paraId="39EB85B3" w14:textId="77777777" w:rsidTr="00D32D2F">
        <w:trPr>
          <w:trHeight w:val="300"/>
          <w:ins w:id="102076" w:author="pete jones" w:date="2022-01-12T17:25:00Z"/>
          <w:trPrChange w:id="102077" w:author="pete jones" w:date="2022-01-12T17:27:00Z">
            <w:trPr>
              <w:trHeight w:val="300"/>
            </w:trPr>
          </w:trPrChange>
        </w:trPr>
        <w:tc>
          <w:tcPr>
            <w:tcW w:w="868" w:type="dxa"/>
            <w:noWrap/>
            <w:hideMark/>
            <w:tcPrChange w:id="102078" w:author="pete jones" w:date="2022-01-12T17:27:00Z">
              <w:tcPr>
                <w:tcW w:w="868" w:type="dxa"/>
                <w:noWrap/>
                <w:hideMark/>
              </w:tcPr>
            </w:tcPrChange>
          </w:tcPr>
          <w:p w14:paraId="1EBCDC0E" w14:textId="77777777" w:rsidR="00D32D2F" w:rsidRPr="00D32D2F" w:rsidRDefault="00D32D2F">
            <w:pPr>
              <w:spacing w:before="0" w:after="0" w:line="240" w:lineRule="auto"/>
              <w:jc w:val="left"/>
              <w:rPr>
                <w:ins w:id="102079" w:author="pete jones" w:date="2022-01-12T17:25:00Z"/>
                <w:sz w:val="20"/>
                <w:szCs w:val="20"/>
                <w:rPrChange w:id="102080" w:author="pete jones" w:date="2022-01-12T17:26:00Z">
                  <w:rPr>
                    <w:ins w:id="102081" w:author="pete jones" w:date="2022-01-12T17:25:00Z"/>
                  </w:rPr>
                </w:rPrChange>
              </w:rPr>
              <w:pPrChange w:id="102082" w:author="pete jones" w:date="2022-01-12T17:26:00Z">
                <w:pPr>
                  <w:jc w:val="left"/>
                </w:pPr>
              </w:pPrChange>
            </w:pPr>
            <w:ins w:id="102083" w:author="pete jones" w:date="2022-01-12T17:25:00Z">
              <w:r w:rsidRPr="00D32D2F">
                <w:rPr>
                  <w:sz w:val="20"/>
                  <w:szCs w:val="20"/>
                  <w:rPrChange w:id="102084" w:author="pete jones" w:date="2022-01-12T17:26:00Z">
                    <w:rPr/>
                  </w:rPrChange>
                </w:rPr>
                <w:t>21</w:t>
              </w:r>
            </w:ins>
          </w:p>
        </w:tc>
        <w:tc>
          <w:tcPr>
            <w:tcW w:w="1516" w:type="dxa"/>
            <w:noWrap/>
            <w:hideMark/>
            <w:tcPrChange w:id="102085" w:author="pete jones" w:date="2022-01-12T17:27:00Z">
              <w:tcPr>
                <w:tcW w:w="1516" w:type="dxa"/>
                <w:noWrap/>
                <w:hideMark/>
              </w:tcPr>
            </w:tcPrChange>
          </w:tcPr>
          <w:p w14:paraId="4E52D569" w14:textId="77777777" w:rsidR="00D32D2F" w:rsidRPr="00D32D2F" w:rsidRDefault="00D32D2F">
            <w:pPr>
              <w:spacing w:before="0" w:after="0" w:line="240" w:lineRule="auto"/>
              <w:jc w:val="left"/>
              <w:rPr>
                <w:ins w:id="102086" w:author="pete jones" w:date="2022-01-12T17:25:00Z"/>
                <w:sz w:val="20"/>
                <w:szCs w:val="20"/>
                <w:rPrChange w:id="102087" w:author="pete jones" w:date="2022-01-12T17:26:00Z">
                  <w:rPr>
                    <w:ins w:id="102088" w:author="pete jones" w:date="2022-01-12T17:25:00Z"/>
                  </w:rPr>
                </w:rPrChange>
              </w:rPr>
              <w:pPrChange w:id="102089" w:author="pete jones" w:date="2022-01-12T17:26:00Z">
                <w:pPr>
                  <w:jc w:val="left"/>
                </w:pPr>
              </w:pPrChange>
            </w:pPr>
            <w:ins w:id="102090" w:author="pete jones" w:date="2022-01-12T17:25:00Z">
              <w:r w:rsidRPr="00D32D2F">
                <w:rPr>
                  <w:sz w:val="20"/>
                  <w:szCs w:val="20"/>
                  <w:rPrChange w:id="102091" w:author="pete jones" w:date="2022-01-12T17:26:00Z">
                    <w:rPr/>
                  </w:rPrChange>
                </w:rPr>
                <w:t>ENGR2810</w:t>
              </w:r>
            </w:ins>
          </w:p>
        </w:tc>
        <w:tc>
          <w:tcPr>
            <w:tcW w:w="8744" w:type="dxa"/>
            <w:noWrap/>
            <w:hideMark/>
            <w:tcPrChange w:id="102092" w:author="pete jones" w:date="2022-01-12T17:27:00Z">
              <w:tcPr>
                <w:tcW w:w="8744" w:type="dxa"/>
                <w:noWrap/>
                <w:hideMark/>
              </w:tcPr>
            </w:tcPrChange>
          </w:tcPr>
          <w:p w14:paraId="5AD1EC31" w14:textId="77777777" w:rsidR="00D32D2F" w:rsidRPr="00D32D2F" w:rsidRDefault="00D32D2F">
            <w:pPr>
              <w:spacing w:before="0" w:after="0" w:line="240" w:lineRule="auto"/>
              <w:jc w:val="left"/>
              <w:rPr>
                <w:ins w:id="102093" w:author="pete jones" w:date="2022-01-12T17:25:00Z"/>
                <w:sz w:val="20"/>
                <w:szCs w:val="20"/>
                <w:rPrChange w:id="102094" w:author="pete jones" w:date="2022-01-12T17:26:00Z">
                  <w:rPr>
                    <w:ins w:id="102095" w:author="pete jones" w:date="2022-01-12T17:25:00Z"/>
                  </w:rPr>
                </w:rPrChange>
              </w:rPr>
              <w:pPrChange w:id="102096" w:author="pete jones" w:date="2022-01-12T17:26:00Z">
                <w:pPr>
                  <w:jc w:val="left"/>
                </w:pPr>
              </w:pPrChange>
            </w:pPr>
            <w:ins w:id="102097" w:author="pete jones" w:date="2022-01-12T17:25:00Z">
              <w:r w:rsidRPr="00D32D2F">
                <w:rPr>
                  <w:sz w:val="20"/>
                  <w:szCs w:val="20"/>
                  <w:rPrChange w:id="102098" w:author="pete jones" w:date="2022-01-12T17:26:00Z">
                    <w:rPr/>
                  </w:rPrChange>
                </w:rPr>
                <w:t>Environmental Analysis &amp; Science</w:t>
              </w:r>
            </w:ins>
          </w:p>
        </w:tc>
        <w:tc>
          <w:tcPr>
            <w:tcW w:w="616" w:type="dxa"/>
            <w:noWrap/>
            <w:vAlign w:val="center"/>
            <w:hideMark/>
            <w:tcPrChange w:id="102099" w:author="pete jones" w:date="2022-01-12T17:27:00Z">
              <w:tcPr>
                <w:tcW w:w="616" w:type="dxa"/>
                <w:noWrap/>
                <w:hideMark/>
              </w:tcPr>
            </w:tcPrChange>
          </w:tcPr>
          <w:p w14:paraId="425F05D8" w14:textId="5FF85881" w:rsidR="00D32D2F" w:rsidRPr="00D32D2F" w:rsidRDefault="00D32D2F">
            <w:pPr>
              <w:spacing w:before="0" w:after="0" w:line="240" w:lineRule="auto"/>
              <w:jc w:val="center"/>
              <w:rPr>
                <w:ins w:id="102100" w:author="pete jones" w:date="2022-01-12T17:25:00Z"/>
                <w:sz w:val="20"/>
                <w:szCs w:val="20"/>
                <w:rPrChange w:id="102101" w:author="pete jones" w:date="2022-01-12T17:26:00Z">
                  <w:rPr>
                    <w:ins w:id="102102" w:author="pete jones" w:date="2022-01-12T17:25:00Z"/>
                  </w:rPr>
                </w:rPrChange>
              </w:rPr>
              <w:pPrChange w:id="102103" w:author="pete jones" w:date="2022-01-12T17:30:00Z">
                <w:pPr>
                  <w:jc w:val="left"/>
                </w:pPr>
              </w:pPrChange>
            </w:pPr>
          </w:p>
        </w:tc>
        <w:tc>
          <w:tcPr>
            <w:tcW w:w="616" w:type="dxa"/>
            <w:noWrap/>
            <w:vAlign w:val="center"/>
            <w:hideMark/>
            <w:tcPrChange w:id="102104" w:author="pete jones" w:date="2022-01-12T17:27:00Z">
              <w:tcPr>
                <w:tcW w:w="616" w:type="dxa"/>
                <w:noWrap/>
                <w:hideMark/>
              </w:tcPr>
            </w:tcPrChange>
          </w:tcPr>
          <w:p w14:paraId="526FF47A" w14:textId="77777777" w:rsidR="00D32D2F" w:rsidRPr="00D32D2F" w:rsidRDefault="00D32D2F">
            <w:pPr>
              <w:spacing w:before="0" w:after="0" w:line="240" w:lineRule="auto"/>
              <w:jc w:val="center"/>
              <w:rPr>
                <w:ins w:id="102105" w:author="pete jones" w:date="2022-01-12T17:25:00Z"/>
                <w:sz w:val="20"/>
                <w:szCs w:val="20"/>
                <w:rPrChange w:id="102106" w:author="pete jones" w:date="2022-01-12T17:26:00Z">
                  <w:rPr>
                    <w:ins w:id="102107" w:author="pete jones" w:date="2022-01-12T17:25:00Z"/>
                  </w:rPr>
                </w:rPrChange>
              </w:rPr>
              <w:pPrChange w:id="102108" w:author="pete jones" w:date="2022-01-12T17:30:00Z">
                <w:pPr>
                  <w:jc w:val="left"/>
                </w:pPr>
              </w:pPrChange>
            </w:pPr>
            <w:ins w:id="102109" w:author="pete jones" w:date="2022-01-12T17:25:00Z">
              <w:r w:rsidRPr="00D32D2F">
                <w:rPr>
                  <w:sz w:val="20"/>
                  <w:szCs w:val="20"/>
                  <w:rPrChange w:id="102110" w:author="pete jones" w:date="2022-01-12T17:26:00Z">
                    <w:rPr/>
                  </w:rPrChange>
                </w:rPr>
                <w:t>3</w:t>
              </w:r>
            </w:ins>
          </w:p>
        </w:tc>
        <w:tc>
          <w:tcPr>
            <w:tcW w:w="616" w:type="dxa"/>
            <w:noWrap/>
            <w:vAlign w:val="center"/>
            <w:hideMark/>
            <w:tcPrChange w:id="102111" w:author="pete jones" w:date="2022-01-12T17:27:00Z">
              <w:tcPr>
                <w:tcW w:w="616" w:type="dxa"/>
                <w:noWrap/>
                <w:hideMark/>
              </w:tcPr>
            </w:tcPrChange>
          </w:tcPr>
          <w:p w14:paraId="2C02D153" w14:textId="77777777" w:rsidR="00D32D2F" w:rsidRPr="00D32D2F" w:rsidRDefault="00D32D2F">
            <w:pPr>
              <w:spacing w:before="0" w:after="0" w:line="240" w:lineRule="auto"/>
              <w:jc w:val="center"/>
              <w:rPr>
                <w:ins w:id="102112" w:author="pete jones" w:date="2022-01-12T17:25:00Z"/>
                <w:sz w:val="20"/>
                <w:szCs w:val="20"/>
                <w:rPrChange w:id="102113" w:author="pete jones" w:date="2022-01-12T17:26:00Z">
                  <w:rPr>
                    <w:ins w:id="102114" w:author="pete jones" w:date="2022-01-12T17:25:00Z"/>
                  </w:rPr>
                </w:rPrChange>
              </w:rPr>
              <w:pPrChange w:id="102115" w:author="pete jones" w:date="2022-01-12T17:30:00Z">
                <w:pPr>
                  <w:jc w:val="left"/>
                </w:pPr>
              </w:pPrChange>
            </w:pPr>
          </w:p>
        </w:tc>
        <w:tc>
          <w:tcPr>
            <w:tcW w:w="616" w:type="dxa"/>
            <w:noWrap/>
            <w:vAlign w:val="center"/>
            <w:hideMark/>
            <w:tcPrChange w:id="102116" w:author="pete jones" w:date="2022-01-12T17:27:00Z">
              <w:tcPr>
                <w:tcW w:w="616" w:type="dxa"/>
                <w:noWrap/>
                <w:hideMark/>
              </w:tcPr>
            </w:tcPrChange>
          </w:tcPr>
          <w:p w14:paraId="0325314D" w14:textId="77777777" w:rsidR="00D32D2F" w:rsidRPr="00D32D2F" w:rsidRDefault="00D32D2F">
            <w:pPr>
              <w:spacing w:before="0" w:after="0" w:line="240" w:lineRule="auto"/>
              <w:jc w:val="center"/>
              <w:rPr>
                <w:ins w:id="102117" w:author="pete jones" w:date="2022-01-12T17:25:00Z"/>
                <w:sz w:val="20"/>
                <w:szCs w:val="20"/>
                <w:rPrChange w:id="102118" w:author="pete jones" w:date="2022-01-12T17:26:00Z">
                  <w:rPr>
                    <w:ins w:id="102119" w:author="pete jones" w:date="2022-01-12T17:25:00Z"/>
                  </w:rPr>
                </w:rPrChange>
              </w:rPr>
              <w:pPrChange w:id="102120" w:author="pete jones" w:date="2022-01-12T17:30:00Z">
                <w:pPr>
                  <w:jc w:val="left"/>
                </w:pPr>
              </w:pPrChange>
            </w:pPr>
            <w:ins w:id="102121" w:author="pete jones" w:date="2022-01-12T17:25:00Z">
              <w:r w:rsidRPr="00D32D2F">
                <w:rPr>
                  <w:sz w:val="20"/>
                  <w:szCs w:val="20"/>
                  <w:rPrChange w:id="102122" w:author="pete jones" w:date="2022-01-12T17:26:00Z">
                    <w:rPr/>
                  </w:rPrChange>
                </w:rPr>
                <w:t>2</w:t>
              </w:r>
            </w:ins>
          </w:p>
        </w:tc>
        <w:tc>
          <w:tcPr>
            <w:tcW w:w="616" w:type="dxa"/>
            <w:noWrap/>
            <w:vAlign w:val="center"/>
            <w:hideMark/>
            <w:tcPrChange w:id="102123" w:author="pete jones" w:date="2022-01-12T17:27:00Z">
              <w:tcPr>
                <w:tcW w:w="616" w:type="dxa"/>
                <w:noWrap/>
                <w:hideMark/>
              </w:tcPr>
            </w:tcPrChange>
          </w:tcPr>
          <w:p w14:paraId="44E109C6" w14:textId="77777777" w:rsidR="00D32D2F" w:rsidRPr="00D32D2F" w:rsidRDefault="00D32D2F">
            <w:pPr>
              <w:spacing w:before="0" w:after="0" w:line="240" w:lineRule="auto"/>
              <w:jc w:val="center"/>
              <w:rPr>
                <w:ins w:id="102124" w:author="pete jones" w:date="2022-01-12T17:25:00Z"/>
                <w:sz w:val="20"/>
                <w:szCs w:val="20"/>
                <w:rPrChange w:id="102125" w:author="pete jones" w:date="2022-01-12T17:26:00Z">
                  <w:rPr>
                    <w:ins w:id="102126" w:author="pete jones" w:date="2022-01-12T17:25:00Z"/>
                  </w:rPr>
                </w:rPrChange>
              </w:rPr>
              <w:pPrChange w:id="102127" w:author="pete jones" w:date="2022-01-12T17:30:00Z">
                <w:pPr>
                  <w:jc w:val="left"/>
                </w:pPr>
              </w:pPrChange>
            </w:pPr>
            <w:ins w:id="102128" w:author="pete jones" w:date="2022-01-12T17:25:00Z">
              <w:r w:rsidRPr="00D32D2F">
                <w:rPr>
                  <w:sz w:val="20"/>
                  <w:szCs w:val="20"/>
                  <w:rPrChange w:id="102129" w:author="pete jones" w:date="2022-01-12T17:26:00Z">
                    <w:rPr/>
                  </w:rPrChange>
                </w:rPr>
                <w:t>4</w:t>
              </w:r>
            </w:ins>
          </w:p>
        </w:tc>
        <w:tc>
          <w:tcPr>
            <w:tcW w:w="616" w:type="dxa"/>
            <w:noWrap/>
            <w:vAlign w:val="center"/>
            <w:hideMark/>
            <w:tcPrChange w:id="102130" w:author="pete jones" w:date="2022-01-12T17:27:00Z">
              <w:tcPr>
                <w:tcW w:w="616" w:type="dxa"/>
                <w:noWrap/>
                <w:hideMark/>
              </w:tcPr>
            </w:tcPrChange>
          </w:tcPr>
          <w:p w14:paraId="0840D09F" w14:textId="77777777" w:rsidR="00D32D2F" w:rsidRPr="00D32D2F" w:rsidRDefault="00D32D2F">
            <w:pPr>
              <w:spacing w:before="0" w:after="0" w:line="240" w:lineRule="auto"/>
              <w:jc w:val="center"/>
              <w:rPr>
                <w:ins w:id="102131" w:author="pete jones" w:date="2022-01-12T17:25:00Z"/>
                <w:sz w:val="20"/>
                <w:szCs w:val="20"/>
                <w:rPrChange w:id="102132" w:author="pete jones" w:date="2022-01-12T17:26:00Z">
                  <w:rPr>
                    <w:ins w:id="102133" w:author="pete jones" w:date="2022-01-12T17:25:00Z"/>
                  </w:rPr>
                </w:rPrChange>
              </w:rPr>
              <w:pPrChange w:id="102134" w:author="pete jones" w:date="2022-01-12T17:30:00Z">
                <w:pPr>
                  <w:jc w:val="left"/>
                </w:pPr>
              </w:pPrChange>
            </w:pPr>
          </w:p>
        </w:tc>
        <w:tc>
          <w:tcPr>
            <w:tcW w:w="616" w:type="dxa"/>
            <w:noWrap/>
            <w:vAlign w:val="center"/>
            <w:hideMark/>
            <w:tcPrChange w:id="102135" w:author="pete jones" w:date="2022-01-12T17:27:00Z">
              <w:tcPr>
                <w:tcW w:w="616" w:type="dxa"/>
                <w:noWrap/>
                <w:hideMark/>
              </w:tcPr>
            </w:tcPrChange>
          </w:tcPr>
          <w:p w14:paraId="39900628" w14:textId="77777777" w:rsidR="00D32D2F" w:rsidRPr="00D32D2F" w:rsidRDefault="00D32D2F">
            <w:pPr>
              <w:spacing w:before="0" w:after="0" w:line="240" w:lineRule="auto"/>
              <w:jc w:val="center"/>
              <w:rPr>
                <w:ins w:id="102136" w:author="pete jones" w:date="2022-01-12T17:25:00Z"/>
                <w:sz w:val="20"/>
                <w:szCs w:val="20"/>
                <w:rPrChange w:id="102137" w:author="pete jones" w:date="2022-01-12T17:26:00Z">
                  <w:rPr>
                    <w:ins w:id="102138" w:author="pete jones" w:date="2022-01-12T17:25:00Z"/>
                  </w:rPr>
                </w:rPrChange>
              </w:rPr>
              <w:pPrChange w:id="102139" w:author="pete jones" w:date="2022-01-12T17:30:00Z">
                <w:pPr>
                  <w:jc w:val="left"/>
                </w:pPr>
              </w:pPrChange>
            </w:pPr>
          </w:p>
        </w:tc>
        <w:tc>
          <w:tcPr>
            <w:tcW w:w="616" w:type="dxa"/>
            <w:noWrap/>
            <w:vAlign w:val="center"/>
            <w:hideMark/>
            <w:tcPrChange w:id="102140" w:author="pete jones" w:date="2022-01-12T17:27:00Z">
              <w:tcPr>
                <w:tcW w:w="616" w:type="dxa"/>
                <w:noWrap/>
                <w:hideMark/>
              </w:tcPr>
            </w:tcPrChange>
          </w:tcPr>
          <w:p w14:paraId="6548EE51" w14:textId="77777777" w:rsidR="00D32D2F" w:rsidRPr="00D32D2F" w:rsidRDefault="00D32D2F">
            <w:pPr>
              <w:spacing w:before="0" w:after="0" w:line="240" w:lineRule="auto"/>
              <w:jc w:val="center"/>
              <w:rPr>
                <w:ins w:id="102141" w:author="pete jones" w:date="2022-01-12T17:25:00Z"/>
                <w:sz w:val="20"/>
                <w:szCs w:val="20"/>
                <w:rPrChange w:id="102142" w:author="pete jones" w:date="2022-01-12T17:26:00Z">
                  <w:rPr>
                    <w:ins w:id="102143" w:author="pete jones" w:date="2022-01-12T17:25:00Z"/>
                  </w:rPr>
                </w:rPrChange>
              </w:rPr>
              <w:pPrChange w:id="102144" w:author="pete jones" w:date="2022-01-12T17:30:00Z">
                <w:pPr>
                  <w:jc w:val="left"/>
                </w:pPr>
              </w:pPrChange>
            </w:pPr>
          </w:p>
        </w:tc>
      </w:tr>
      <w:tr w:rsidR="00D32D2F" w:rsidRPr="00D32D2F" w14:paraId="2A5BE591" w14:textId="77777777" w:rsidTr="00D32D2F">
        <w:trPr>
          <w:trHeight w:val="300"/>
          <w:ins w:id="102145" w:author="pete jones" w:date="2022-01-12T17:25:00Z"/>
          <w:trPrChange w:id="102146" w:author="pete jones" w:date="2022-01-12T17:27:00Z">
            <w:trPr>
              <w:trHeight w:val="300"/>
            </w:trPr>
          </w:trPrChange>
        </w:trPr>
        <w:tc>
          <w:tcPr>
            <w:tcW w:w="868" w:type="dxa"/>
            <w:noWrap/>
            <w:hideMark/>
            <w:tcPrChange w:id="102147" w:author="pete jones" w:date="2022-01-12T17:27:00Z">
              <w:tcPr>
                <w:tcW w:w="868" w:type="dxa"/>
                <w:noWrap/>
                <w:hideMark/>
              </w:tcPr>
            </w:tcPrChange>
          </w:tcPr>
          <w:p w14:paraId="1B74E990" w14:textId="77777777" w:rsidR="00D32D2F" w:rsidRPr="00D32D2F" w:rsidRDefault="00D32D2F">
            <w:pPr>
              <w:spacing w:before="0" w:after="0" w:line="240" w:lineRule="auto"/>
              <w:jc w:val="left"/>
              <w:rPr>
                <w:ins w:id="102148" w:author="pete jones" w:date="2022-01-12T17:25:00Z"/>
                <w:sz w:val="20"/>
                <w:szCs w:val="20"/>
                <w:rPrChange w:id="102149" w:author="pete jones" w:date="2022-01-12T17:26:00Z">
                  <w:rPr>
                    <w:ins w:id="102150" w:author="pete jones" w:date="2022-01-12T17:25:00Z"/>
                  </w:rPr>
                </w:rPrChange>
              </w:rPr>
              <w:pPrChange w:id="102151" w:author="pete jones" w:date="2022-01-12T17:26:00Z">
                <w:pPr>
                  <w:jc w:val="left"/>
                </w:pPr>
              </w:pPrChange>
            </w:pPr>
            <w:ins w:id="102152" w:author="pete jones" w:date="2022-01-12T17:25:00Z">
              <w:r w:rsidRPr="00D32D2F">
                <w:rPr>
                  <w:sz w:val="20"/>
                  <w:szCs w:val="20"/>
                  <w:rPrChange w:id="102153" w:author="pete jones" w:date="2022-01-12T17:26:00Z">
                    <w:rPr/>
                  </w:rPrChange>
                </w:rPr>
                <w:t>22</w:t>
              </w:r>
            </w:ins>
          </w:p>
        </w:tc>
        <w:tc>
          <w:tcPr>
            <w:tcW w:w="1516" w:type="dxa"/>
            <w:noWrap/>
            <w:hideMark/>
            <w:tcPrChange w:id="102154" w:author="pete jones" w:date="2022-01-12T17:27:00Z">
              <w:tcPr>
                <w:tcW w:w="1516" w:type="dxa"/>
                <w:noWrap/>
                <w:hideMark/>
              </w:tcPr>
            </w:tcPrChange>
          </w:tcPr>
          <w:p w14:paraId="6F31025D" w14:textId="77777777" w:rsidR="00D32D2F" w:rsidRPr="00D32D2F" w:rsidRDefault="00D32D2F">
            <w:pPr>
              <w:spacing w:before="0" w:after="0" w:line="240" w:lineRule="auto"/>
              <w:jc w:val="left"/>
              <w:rPr>
                <w:ins w:id="102155" w:author="pete jones" w:date="2022-01-12T17:25:00Z"/>
                <w:sz w:val="20"/>
                <w:szCs w:val="20"/>
                <w:rPrChange w:id="102156" w:author="pete jones" w:date="2022-01-12T17:26:00Z">
                  <w:rPr>
                    <w:ins w:id="102157" w:author="pete jones" w:date="2022-01-12T17:25:00Z"/>
                  </w:rPr>
                </w:rPrChange>
              </w:rPr>
              <w:pPrChange w:id="102158" w:author="pete jones" w:date="2022-01-12T17:26:00Z">
                <w:pPr>
                  <w:jc w:val="left"/>
                </w:pPr>
              </w:pPrChange>
            </w:pPr>
            <w:ins w:id="102159" w:author="pete jones" w:date="2022-01-12T17:25:00Z">
              <w:r w:rsidRPr="00D32D2F">
                <w:rPr>
                  <w:sz w:val="20"/>
                  <w:szCs w:val="20"/>
                  <w:rPrChange w:id="102160" w:author="pete jones" w:date="2022-01-12T17:26:00Z">
                    <w:rPr/>
                  </w:rPrChange>
                </w:rPr>
                <w:t>ENGX2000</w:t>
              </w:r>
            </w:ins>
          </w:p>
        </w:tc>
        <w:tc>
          <w:tcPr>
            <w:tcW w:w="8744" w:type="dxa"/>
            <w:noWrap/>
            <w:hideMark/>
            <w:tcPrChange w:id="102161" w:author="pete jones" w:date="2022-01-12T17:27:00Z">
              <w:tcPr>
                <w:tcW w:w="8744" w:type="dxa"/>
                <w:noWrap/>
                <w:hideMark/>
              </w:tcPr>
            </w:tcPrChange>
          </w:tcPr>
          <w:p w14:paraId="4634ADCF" w14:textId="77777777" w:rsidR="00D32D2F" w:rsidRPr="00D32D2F" w:rsidRDefault="00D32D2F">
            <w:pPr>
              <w:spacing w:before="0" w:after="0" w:line="240" w:lineRule="auto"/>
              <w:jc w:val="left"/>
              <w:rPr>
                <w:ins w:id="102162" w:author="pete jones" w:date="2022-01-12T17:25:00Z"/>
                <w:sz w:val="20"/>
                <w:szCs w:val="20"/>
                <w:rPrChange w:id="102163" w:author="pete jones" w:date="2022-01-12T17:26:00Z">
                  <w:rPr>
                    <w:ins w:id="102164" w:author="pete jones" w:date="2022-01-12T17:25:00Z"/>
                  </w:rPr>
                </w:rPrChange>
              </w:rPr>
              <w:pPrChange w:id="102165" w:author="pete jones" w:date="2022-01-12T17:26:00Z">
                <w:pPr>
                  <w:jc w:val="left"/>
                </w:pPr>
              </w:pPrChange>
            </w:pPr>
            <w:ins w:id="102166" w:author="pete jones" w:date="2022-01-12T17:25:00Z">
              <w:r w:rsidRPr="00D32D2F">
                <w:rPr>
                  <w:sz w:val="20"/>
                  <w:szCs w:val="20"/>
                  <w:rPrChange w:id="102167" w:author="pete jones" w:date="2022-01-12T17:26:00Z">
                    <w:rPr/>
                  </w:rPrChange>
                </w:rPr>
                <w:t>Quantitative Engineering Analysis 1 - credits 2 MTH, 1 SCI, 1 ENGR</w:t>
              </w:r>
            </w:ins>
          </w:p>
        </w:tc>
        <w:tc>
          <w:tcPr>
            <w:tcW w:w="616" w:type="dxa"/>
            <w:noWrap/>
            <w:vAlign w:val="center"/>
            <w:hideMark/>
            <w:tcPrChange w:id="102168" w:author="pete jones" w:date="2022-01-12T17:27:00Z">
              <w:tcPr>
                <w:tcW w:w="616" w:type="dxa"/>
                <w:noWrap/>
                <w:hideMark/>
              </w:tcPr>
            </w:tcPrChange>
          </w:tcPr>
          <w:p w14:paraId="6DFCBA22" w14:textId="77777777" w:rsidR="00D32D2F" w:rsidRPr="00D32D2F" w:rsidRDefault="00D32D2F">
            <w:pPr>
              <w:spacing w:before="0" w:after="0" w:line="240" w:lineRule="auto"/>
              <w:jc w:val="center"/>
              <w:rPr>
                <w:ins w:id="102169" w:author="pete jones" w:date="2022-01-12T17:25:00Z"/>
                <w:sz w:val="20"/>
                <w:szCs w:val="20"/>
                <w:rPrChange w:id="102170" w:author="pete jones" w:date="2022-01-12T17:26:00Z">
                  <w:rPr>
                    <w:ins w:id="102171" w:author="pete jones" w:date="2022-01-12T17:25:00Z"/>
                  </w:rPr>
                </w:rPrChange>
              </w:rPr>
              <w:pPrChange w:id="102172" w:author="pete jones" w:date="2022-01-12T17:30:00Z">
                <w:pPr>
                  <w:jc w:val="left"/>
                </w:pPr>
              </w:pPrChange>
            </w:pPr>
            <w:ins w:id="102173" w:author="pete jones" w:date="2022-01-12T17:25:00Z">
              <w:r w:rsidRPr="00D32D2F">
                <w:rPr>
                  <w:sz w:val="20"/>
                  <w:szCs w:val="20"/>
                  <w:rPrChange w:id="102174" w:author="pete jones" w:date="2022-01-12T17:26:00Z">
                    <w:rPr/>
                  </w:rPrChange>
                </w:rPr>
                <w:t>x</w:t>
              </w:r>
            </w:ins>
          </w:p>
        </w:tc>
        <w:tc>
          <w:tcPr>
            <w:tcW w:w="616" w:type="dxa"/>
            <w:noWrap/>
            <w:vAlign w:val="center"/>
            <w:hideMark/>
            <w:tcPrChange w:id="102175" w:author="pete jones" w:date="2022-01-12T17:27:00Z">
              <w:tcPr>
                <w:tcW w:w="616" w:type="dxa"/>
                <w:noWrap/>
                <w:hideMark/>
              </w:tcPr>
            </w:tcPrChange>
          </w:tcPr>
          <w:p w14:paraId="137DA5B0" w14:textId="77777777" w:rsidR="00D32D2F" w:rsidRPr="00D32D2F" w:rsidRDefault="00D32D2F">
            <w:pPr>
              <w:spacing w:before="0" w:after="0" w:line="240" w:lineRule="auto"/>
              <w:jc w:val="center"/>
              <w:rPr>
                <w:ins w:id="102176" w:author="pete jones" w:date="2022-01-12T17:25:00Z"/>
                <w:sz w:val="20"/>
                <w:szCs w:val="20"/>
                <w:rPrChange w:id="102177" w:author="pete jones" w:date="2022-01-12T17:26:00Z">
                  <w:rPr>
                    <w:ins w:id="102178" w:author="pete jones" w:date="2022-01-12T17:25:00Z"/>
                  </w:rPr>
                </w:rPrChange>
              </w:rPr>
              <w:pPrChange w:id="102179" w:author="pete jones" w:date="2022-01-12T17:30:00Z">
                <w:pPr>
                  <w:jc w:val="left"/>
                </w:pPr>
              </w:pPrChange>
            </w:pPr>
            <w:ins w:id="102180" w:author="pete jones" w:date="2022-01-12T17:25:00Z">
              <w:r w:rsidRPr="00D32D2F">
                <w:rPr>
                  <w:sz w:val="20"/>
                  <w:szCs w:val="20"/>
                  <w:rPrChange w:id="102181" w:author="pete jones" w:date="2022-01-12T17:26:00Z">
                    <w:rPr/>
                  </w:rPrChange>
                </w:rPr>
                <w:t>3</w:t>
              </w:r>
            </w:ins>
          </w:p>
        </w:tc>
        <w:tc>
          <w:tcPr>
            <w:tcW w:w="616" w:type="dxa"/>
            <w:noWrap/>
            <w:vAlign w:val="center"/>
            <w:hideMark/>
            <w:tcPrChange w:id="102182" w:author="pete jones" w:date="2022-01-12T17:27:00Z">
              <w:tcPr>
                <w:tcW w:w="616" w:type="dxa"/>
                <w:noWrap/>
                <w:hideMark/>
              </w:tcPr>
            </w:tcPrChange>
          </w:tcPr>
          <w:p w14:paraId="564A03D0" w14:textId="77777777" w:rsidR="00D32D2F" w:rsidRPr="00D32D2F" w:rsidRDefault="00D32D2F">
            <w:pPr>
              <w:spacing w:before="0" w:after="0" w:line="240" w:lineRule="auto"/>
              <w:jc w:val="center"/>
              <w:rPr>
                <w:ins w:id="102183" w:author="pete jones" w:date="2022-01-12T17:25:00Z"/>
                <w:sz w:val="20"/>
                <w:szCs w:val="20"/>
                <w:rPrChange w:id="102184" w:author="pete jones" w:date="2022-01-12T17:26:00Z">
                  <w:rPr>
                    <w:ins w:id="102185" w:author="pete jones" w:date="2022-01-12T17:25:00Z"/>
                  </w:rPr>
                </w:rPrChange>
              </w:rPr>
              <w:pPrChange w:id="102186" w:author="pete jones" w:date="2022-01-12T17:30:00Z">
                <w:pPr>
                  <w:jc w:val="left"/>
                </w:pPr>
              </w:pPrChange>
            </w:pPr>
            <w:ins w:id="102187" w:author="pete jones" w:date="2022-01-12T17:25:00Z">
              <w:r w:rsidRPr="00D32D2F">
                <w:rPr>
                  <w:sz w:val="20"/>
                  <w:szCs w:val="20"/>
                  <w:rPrChange w:id="102188" w:author="pete jones" w:date="2022-01-12T17:26:00Z">
                    <w:rPr/>
                  </w:rPrChange>
                </w:rPr>
                <w:t>4</w:t>
              </w:r>
            </w:ins>
          </w:p>
        </w:tc>
        <w:tc>
          <w:tcPr>
            <w:tcW w:w="616" w:type="dxa"/>
            <w:noWrap/>
            <w:vAlign w:val="center"/>
            <w:hideMark/>
            <w:tcPrChange w:id="102189" w:author="pete jones" w:date="2022-01-12T17:27:00Z">
              <w:tcPr>
                <w:tcW w:w="616" w:type="dxa"/>
                <w:noWrap/>
                <w:hideMark/>
              </w:tcPr>
            </w:tcPrChange>
          </w:tcPr>
          <w:p w14:paraId="70812936" w14:textId="77777777" w:rsidR="00D32D2F" w:rsidRPr="00D32D2F" w:rsidRDefault="00D32D2F">
            <w:pPr>
              <w:spacing w:before="0" w:after="0" w:line="240" w:lineRule="auto"/>
              <w:jc w:val="center"/>
              <w:rPr>
                <w:ins w:id="102190" w:author="pete jones" w:date="2022-01-12T17:25:00Z"/>
                <w:sz w:val="20"/>
                <w:szCs w:val="20"/>
                <w:rPrChange w:id="102191" w:author="pete jones" w:date="2022-01-12T17:26:00Z">
                  <w:rPr>
                    <w:ins w:id="102192" w:author="pete jones" w:date="2022-01-12T17:25:00Z"/>
                  </w:rPr>
                </w:rPrChange>
              </w:rPr>
              <w:pPrChange w:id="102193" w:author="pete jones" w:date="2022-01-12T17:30:00Z">
                <w:pPr>
                  <w:jc w:val="left"/>
                </w:pPr>
              </w:pPrChange>
            </w:pPr>
            <w:ins w:id="102194" w:author="pete jones" w:date="2022-01-12T17:25:00Z">
              <w:r w:rsidRPr="00D32D2F">
                <w:rPr>
                  <w:sz w:val="20"/>
                  <w:szCs w:val="20"/>
                  <w:rPrChange w:id="102195" w:author="pete jones" w:date="2022-01-12T17:26:00Z">
                    <w:rPr/>
                  </w:rPrChange>
                </w:rPr>
                <w:t>2</w:t>
              </w:r>
            </w:ins>
          </w:p>
        </w:tc>
        <w:tc>
          <w:tcPr>
            <w:tcW w:w="616" w:type="dxa"/>
            <w:noWrap/>
            <w:vAlign w:val="center"/>
            <w:hideMark/>
            <w:tcPrChange w:id="102196" w:author="pete jones" w:date="2022-01-12T17:27:00Z">
              <w:tcPr>
                <w:tcW w:w="616" w:type="dxa"/>
                <w:noWrap/>
                <w:hideMark/>
              </w:tcPr>
            </w:tcPrChange>
          </w:tcPr>
          <w:p w14:paraId="2616F6FA" w14:textId="77777777" w:rsidR="00D32D2F" w:rsidRPr="00D32D2F" w:rsidRDefault="00D32D2F">
            <w:pPr>
              <w:spacing w:before="0" w:after="0" w:line="240" w:lineRule="auto"/>
              <w:jc w:val="center"/>
              <w:rPr>
                <w:ins w:id="102197" w:author="pete jones" w:date="2022-01-12T17:25:00Z"/>
                <w:sz w:val="20"/>
                <w:szCs w:val="20"/>
                <w:rPrChange w:id="102198" w:author="pete jones" w:date="2022-01-12T17:26:00Z">
                  <w:rPr>
                    <w:ins w:id="102199" w:author="pete jones" w:date="2022-01-12T17:25:00Z"/>
                  </w:rPr>
                </w:rPrChange>
              </w:rPr>
              <w:pPrChange w:id="102200" w:author="pete jones" w:date="2022-01-12T17:30:00Z">
                <w:pPr>
                  <w:jc w:val="left"/>
                </w:pPr>
              </w:pPrChange>
            </w:pPr>
            <w:ins w:id="102201" w:author="pete jones" w:date="2022-01-12T17:25:00Z">
              <w:r w:rsidRPr="00D32D2F">
                <w:rPr>
                  <w:sz w:val="20"/>
                  <w:szCs w:val="20"/>
                  <w:rPrChange w:id="102202" w:author="pete jones" w:date="2022-01-12T17:26:00Z">
                    <w:rPr/>
                  </w:rPrChange>
                </w:rPr>
                <w:t>4</w:t>
              </w:r>
            </w:ins>
          </w:p>
        </w:tc>
        <w:tc>
          <w:tcPr>
            <w:tcW w:w="616" w:type="dxa"/>
            <w:noWrap/>
            <w:vAlign w:val="center"/>
            <w:hideMark/>
            <w:tcPrChange w:id="102203" w:author="pete jones" w:date="2022-01-12T17:27:00Z">
              <w:tcPr>
                <w:tcW w:w="616" w:type="dxa"/>
                <w:noWrap/>
                <w:hideMark/>
              </w:tcPr>
            </w:tcPrChange>
          </w:tcPr>
          <w:p w14:paraId="5A0DA01F" w14:textId="77777777" w:rsidR="00D32D2F" w:rsidRPr="00D32D2F" w:rsidRDefault="00D32D2F">
            <w:pPr>
              <w:spacing w:before="0" w:after="0" w:line="240" w:lineRule="auto"/>
              <w:jc w:val="center"/>
              <w:rPr>
                <w:ins w:id="102204" w:author="pete jones" w:date="2022-01-12T17:25:00Z"/>
                <w:sz w:val="20"/>
                <w:szCs w:val="20"/>
                <w:rPrChange w:id="102205" w:author="pete jones" w:date="2022-01-12T17:26:00Z">
                  <w:rPr>
                    <w:ins w:id="102206" w:author="pete jones" w:date="2022-01-12T17:25:00Z"/>
                  </w:rPr>
                </w:rPrChange>
              </w:rPr>
              <w:pPrChange w:id="102207" w:author="pete jones" w:date="2022-01-12T17:30:00Z">
                <w:pPr>
                  <w:jc w:val="left"/>
                </w:pPr>
              </w:pPrChange>
            </w:pPr>
            <w:ins w:id="102208" w:author="pete jones" w:date="2022-01-12T17:25:00Z">
              <w:r w:rsidRPr="00D32D2F">
                <w:rPr>
                  <w:sz w:val="20"/>
                  <w:szCs w:val="20"/>
                  <w:rPrChange w:id="102209" w:author="pete jones" w:date="2022-01-12T17:26:00Z">
                    <w:rPr/>
                  </w:rPrChange>
                </w:rPr>
                <w:t>4</w:t>
              </w:r>
            </w:ins>
          </w:p>
        </w:tc>
        <w:tc>
          <w:tcPr>
            <w:tcW w:w="616" w:type="dxa"/>
            <w:noWrap/>
            <w:vAlign w:val="center"/>
            <w:hideMark/>
            <w:tcPrChange w:id="102210" w:author="pete jones" w:date="2022-01-12T17:27:00Z">
              <w:tcPr>
                <w:tcW w:w="616" w:type="dxa"/>
                <w:noWrap/>
                <w:hideMark/>
              </w:tcPr>
            </w:tcPrChange>
          </w:tcPr>
          <w:p w14:paraId="57C4B428" w14:textId="77777777" w:rsidR="00D32D2F" w:rsidRPr="00D32D2F" w:rsidRDefault="00D32D2F">
            <w:pPr>
              <w:spacing w:before="0" w:after="0" w:line="240" w:lineRule="auto"/>
              <w:jc w:val="center"/>
              <w:rPr>
                <w:ins w:id="102211" w:author="pete jones" w:date="2022-01-12T17:25:00Z"/>
                <w:sz w:val="20"/>
                <w:szCs w:val="20"/>
                <w:rPrChange w:id="102212" w:author="pete jones" w:date="2022-01-12T17:26:00Z">
                  <w:rPr>
                    <w:ins w:id="102213" w:author="pete jones" w:date="2022-01-12T17:25:00Z"/>
                  </w:rPr>
                </w:rPrChange>
              </w:rPr>
              <w:pPrChange w:id="102214" w:author="pete jones" w:date="2022-01-12T17:30:00Z">
                <w:pPr>
                  <w:jc w:val="left"/>
                </w:pPr>
              </w:pPrChange>
            </w:pPr>
            <w:ins w:id="102215" w:author="pete jones" w:date="2022-01-12T17:25:00Z">
              <w:r w:rsidRPr="00D32D2F">
                <w:rPr>
                  <w:sz w:val="20"/>
                  <w:szCs w:val="20"/>
                  <w:rPrChange w:id="102216" w:author="pete jones" w:date="2022-01-12T17:26:00Z">
                    <w:rPr/>
                  </w:rPrChange>
                </w:rPr>
                <w:t>0</w:t>
              </w:r>
            </w:ins>
          </w:p>
        </w:tc>
        <w:tc>
          <w:tcPr>
            <w:tcW w:w="616" w:type="dxa"/>
            <w:noWrap/>
            <w:vAlign w:val="center"/>
            <w:hideMark/>
            <w:tcPrChange w:id="102217" w:author="pete jones" w:date="2022-01-12T17:27:00Z">
              <w:tcPr>
                <w:tcW w:w="616" w:type="dxa"/>
                <w:noWrap/>
                <w:hideMark/>
              </w:tcPr>
            </w:tcPrChange>
          </w:tcPr>
          <w:p w14:paraId="304035C7" w14:textId="77777777" w:rsidR="00D32D2F" w:rsidRPr="00D32D2F" w:rsidRDefault="00D32D2F">
            <w:pPr>
              <w:spacing w:before="0" w:after="0" w:line="240" w:lineRule="auto"/>
              <w:jc w:val="center"/>
              <w:rPr>
                <w:ins w:id="102218" w:author="pete jones" w:date="2022-01-12T17:25:00Z"/>
                <w:sz w:val="20"/>
                <w:szCs w:val="20"/>
                <w:rPrChange w:id="102219" w:author="pete jones" w:date="2022-01-12T17:26:00Z">
                  <w:rPr>
                    <w:ins w:id="102220" w:author="pete jones" w:date="2022-01-12T17:25:00Z"/>
                  </w:rPr>
                </w:rPrChange>
              </w:rPr>
              <w:pPrChange w:id="102221" w:author="pete jones" w:date="2022-01-12T17:30:00Z">
                <w:pPr>
                  <w:jc w:val="left"/>
                </w:pPr>
              </w:pPrChange>
            </w:pPr>
            <w:ins w:id="102222" w:author="pete jones" w:date="2022-01-12T17:25:00Z">
              <w:r w:rsidRPr="00D32D2F">
                <w:rPr>
                  <w:sz w:val="20"/>
                  <w:szCs w:val="20"/>
                  <w:rPrChange w:id="102223" w:author="pete jones" w:date="2022-01-12T17:26:00Z">
                    <w:rPr/>
                  </w:rPrChange>
                </w:rPr>
                <w:t>8</w:t>
              </w:r>
            </w:ins>
          </w:p>
        </w:tc>
      </w:tr>
      <w:tr w:rsidR="00D32D2F" w:rsidRPr="00D32D2F" w14:paraId="3178CB25" w14:textId="77777777" w:rsidTr="00D32D2F">
        <w:trPr>
          <w:trHeight w:val="300"/>
          <w:ins w:id="102224" w:author="pete jones" w:date="2022-01-12T17:25:00Z"/>
          <w:trPrChange w:id="102225" w:author="pete jones" w:date="2022-01-12T17:27:00Z">
            <w:trPr>
              <w:trHeight w:val="300"/>
            </w:trPr>
          </w:trPrChange>
        </w:trPr>
        <w:tc>
          <w:tcPr>
            <w:tcW w:w="868" w:type="dxa"/>
            <w:noWrap/>
            <w:hideMark/>
            <w:tcPrChange w:id="102226" w:author="pete jones" w:date="2022-01-12T17:27:00Z">
              <w:tcPr>
                <w:tcW w:w="868" w:type="dxa"/>
                <w:noWrap/>
                <w:hideMark/>
              </w:tcPr>
            </w:tcPrChange>
          </w:tcPr>
          <w:p w14:paraId="2282B016" w14:textId="77777777" w:rsidR="00D32D2F" w:rsidRPr="00D32D2F" w:rsidRDefault="00D32D2F">
            <w:pPr>
              <w:spacing w:before="0" w:after="0" w:line="240" w:lineRule="auto"/>
              <w:jc w:val="left"/>
              <w:rPr>
                <w:ins w:id="102227" w:author="pete jones" w:date="2022-01-12T17:25:00Z"/>
                <w:sz w:val="20"/>
                <w:szCs w:val="20"/>
                <w:rPrChange w:id="102228" w:author="pete jones" w:date="2022-01-12T17:26:00Z">
                  <w:rPr>
                    <w:ins w:id="102229" w:author="pete jones" w:date="2022-01-12T17:25:00Z"/>
                  </w:rPr>
                </w:rPrChange>
              </w:rPr>
              <w:pPrChange w:id="102230" w:author="pete jones" w:date="2022-01-12T17:26:00Z">
                <w:pPr>
                  <w:jc w:val="left"/>
                </w:pPr>
              </w:pPrChange>
            </w:pPr>
            <w:ins w:id="102231" w:author="pete jones" w:date="2022-01-12T17:25:00Z">
              <w:r w:rsidRPr="00D32D2F">
                <w:rPr>
                  <w:sz w:val="20"/>
                  <w:szCs w:val="20"/>
                  <w:rPrChange w:id="102232" w:author="pete jones" w:date="2022-01-12T17:26:00Z">
                    <w:rPr/>
                  </w:rPrChange>
                </w:rPr>
                <w:t>23</w:t>
              </w:r>
            </w:ins>
          </w:p>
        </w:tc>
        <w:tc>
          <w:tcPr>
            <w:tcW w:w="1516" w:type="dxa"/>
            <w:noWrap/>
            <w:hideMark/>
            <w:tcPrChange w:id="102233" w:author="pete jones" w:date="2022-01-12T17:27:00Z">
              <w:tcPr>
                <w:tcW w:w="1516" w:type="dxa"/>
                <w:noWrap/>
                <w:hideMark/>
              </w:tcPr>
            </w:tcPrChange>
          </w:tcPr>
          <w:p w14:paraId="0AAA0F9E" w14:textId="77777777" w:rsidR="00D32D2F" w:rsidRPr="00D32D2F" w:rsidRDefault="00D32D2F">
            <w:pPr>
              <w:spacing w:before="0" w:after="0" w:line="240" w:lineRule="auto"/>
              <w:jc w:val="left"/>
              <w:rPr>
                <w:ins w:id="102234" w:author="pete jones" w:date="2022-01-12T17:25:00Z"/>
                <w:sz w:val="20"/>
                <w:szCs w:val="20"/>
                <w:rPrChange w:id="102235" w:author="pete jones" w:date="2022-01-12T17:26:00Z">
                  <w:rPr>
                    <w:ins w:id="102236" w:author="pete jones" w:date="2022-01-12T17:25:00Z"/>
                  </w:rPr>
                </w:rPrChange>
              </w:rPr>
              <w:pPrChange w:id="102237" w:author="pete jones" w:date="2022-01-12T17:26:00Z">
                <w:pPr>
                  <w:jc w:val="left"/>
                </w:pPr>
              </w:pPrChange>
            </w:pPr>
            <w:ins w:id="102238" w:author="pete jones" w:date="2022-01-12T17:25:00Z">
              <w:r w:rsidRPr="00D32D2F">
                <w:rPr>
                  <w:sz w:val="20"/>
                  <w:szCs w:val="20"/>
                  <w:rPrChange w:id="102239" w:author="pete jones" w:date="2022-01-12T17:26:00Z">
                    <w:rPr/>
                  </w:rPrChange>
                </w:rPr>
                <w:t>ENGX2005</w:t>
              </w:r>
            </w:ins>
          </w:p>
        </w:tc>
        <w:tc>
          <w:tcPr>
            <w:tcW w:w="8744" w:type="dxa"/>
            <w:noWrap/>
            <w:hideMark/>
            <w:tcPrChange w:id="102240" w:author="pete jones" w:date="2022-01-12T17:27:00Z">
              <w:tcPr>
                <w:tcW w:w="8744" w:type="dxa"/>
                <w:noWrap/>
                <w:hideMark/>
              </w:tcPr>
            </w:tcPrChange>
          </w:tcPr>
          <w:p w14:paraId="3925C8C9" w14:textId="77777777" w:rsidR="00D32D2F" w:rsidRPr="00D32D2F" w:rsidRDefault="00D32D2F">
            <w:pPr>
              <w:spacing w:before="0" w:after="0" w:line="240" w:lineRule="auto"/>
              <w:jc w:val="left"/>
              <w:rPr>
                <w:ins w:id="102241" w:author="pete jones" w:date="2022-01-12T17:25:00Z"/>
                <w:sz w:val="20"/>
                <w:szCs w:val="20"/>
                <w:rPrChange w:id="102242" w:author="pete jones" w:date="2022-01-12T17:26:00Z">
                  <w:rPr>
                    <w:ins w:id="102243" w:author="pete jones" w:date="2022-01-12T17:25:00Z"/>
                  </w:rPr>
                </w:rPrChange>
              </w:rPr>
              <w:pPrChange w:id="102244" w:author="pete jones" w:date="2022-01-12T17:26:00Z">
                <w:pPr>
                  <w:jc w:val="left"/>
                </w:pPr>
              </w:pPrChange>
            </w:pPr>
            <w:ins w:id="102245" w:author="pete jones" w:date="2022-01-12T17:25:00Z">
              <w:r w:rsidRPr="00D32D2F">
                <w:rPr>
                  <w:sz w:val="20"/>
                  <w:szCs w:val="20"/>
                  <w:rPrChange w:id="102246" w:author="pete jones" w:date="2022-01-12T17:26:00Z">
                    <w:rPr/>
                  </w:rPrChange>
                </w:rPr>
                <w:t>Quantitative Engineering Analysis 2 - credits 2 MTH, 2 SCI</w:t>
              </w:r>
            </w:ins>
          </w:p>
        </w:tc>
        <w:tc>
          <w:tcPr>
            <w:tcW w:w="616" w:type="dxa"/>
            <w:noWrap/>
            <w:vAlign w:val="center"/>
            <w:hideMark/>
            <w:tcPrChange w:id="102247" w:author="pete jones" w:date="2022-01-12T17:27:00Z">
              <w:tcPr>
                <w:tcW w:w="616" w:type="dxa"/>
                <w:noWrap/>
                <w:hideMark/>
              </w:tcPr>
            </w:tcPrChange>
          </w:tcPr>
          <w:p w14:paraId="79949D2F" w14:textId="77777777" w:rsidR="00D32D2F" w:rsidRPr="00D32D2F" w:rsidRDefault="00D32D2F">
            <w:pPr>
              <w:spacing w:before="0" w:after="0" w:line="240" w:lineRule="auto"/>
              <w:jc w:val="center"/>
              <w:rPr>
                <w:ins w:id="102248" w:author="pete jones" w:date="2022-01-12T17:25:00Z"/>
                <w:sz w:val="20"/>
                <w:szCs w:val="20"/>
                <w:rPrChange w:id="102249" w:author="pete jones" w:date="2022-01-12T17:26:00Z">
                  <w:rPr>
                    <w:ins w:id="102250" w:author="pete jones" w:date="2022-01-12T17:25:00Z"/>
                  </w:rPr>
                </w:rPrChange>
              </w:rPr>
              <w:pPrChange w:id="102251" w:author="pete jones" w:date="2022-01-12T17:30:00Z">
                <w:pPr>
                  <w:jc w:val="left"/>
                </w:pPr>
              </w:pPrChange>
            </w:pPr>
            <w:ins w:id="102252" w:author="pete jones" w:date="2022-01-12T17:25:00Z">
              <w:r w:rsidRPr="00D32D2F">
                <w:rPr>
                  <w:sz w:val="20"/>
                  <w:szCs w:val="20"/>
                  <w:rPrChange w:id="102253" w:author="pete jones" w:date="2022-01-12T17:26:00Z">
                    <w:rPr/>
                  </w:rPrChange>
                </w:rPr>
                <w:t>x</w:t>
              </w:r>
            </w:ins>
          </w:p>
        </w:tc>
        <w:tc>
          <w:tcPr>
            <w:tcW w:w="616" w:type="dxa"/>
            <w:noWrap/>
            <w:vAlign w:val="center"/>
            <w:hideMark/>
            <w:tcPrChange w:id="102254" w:author="pete jones" w:date="2022-01-12T17:27:00Z">
              <w:tcPr>
                <w:tcW w:w="616" w:type="dxa"/>
                <w:noWrap/>
                <w:hideMark/>
              </w:tcPr>
            </w:tcPrChange>
          </w:tcPr>
          <w:p w14:paraId="555F0FEE" w14:textId="77777777" w:rsidR="00D32D2F" w:rsidRPr="00D32D2F" w:rsidRDefault="00D32D2F">
            <w:pPr>
              <w:spacing w:before="0" w:after="0" w:line="240" w:lineRule="auto"/>
              <w:jc w:val="center"/>
              <w:rPr>
                <w:ins w:id="102255" w:author="pete jones" w:date="2022-01-12T17:25:00Z"/>
                <w:sz w:val="20"/>
                <w:szCs w:val="20"/>
                <w:rPrChange w:id="102256" w:author="pete jones" w:date="2022-01-12T17:26:00Z">
                  <w:rPr>
                    <w:ins w:id="102257" w:author="pete jones" w:date="2022-01-12T17:25:00Z"/>
                  </w:rPr>
                </w:rPrChange>
              </w:rPr>
              <w:pPrChange w:id="102258" w:author="pete jones" w:date="2022-01-12T17:30:00Z">
                <w:pPr>
                  <w:jc w:val="left"/>
                </w:pPr>
              </w:pPrChange>
            </w:pPr>
            <w:ins w:id="102259" w:author="pete jones" w:date="2022-01-12T17:25:00Z">
              <w:r w:rsidRPr="00D32D2F">
                <w:rPr>
                  <w:sz w:val="20"/>
                  <w:szCs w:val="20"/>
                  <w:rPrChange w:id="102260" w:author="pete jones" w:date="2022-01-12T17:26:00Z">
                    <w:rPr/>
                  </w:rPrChange>
                </w:rPr>
                <w:t>3</w:t>
              </w:r>
            </w:ins>
          </w:p>
        </w:tc>
        <w:tc>
          <w:tcPr>
            <w:tcW w:w="616" w:type="dxa"/>
            <w:noWrap/>
            <w:vAlign w:val="center"/>
            <w:hideMark/>
            <w:tcPrChange w:id="102261" w:author="pete jones" w:date="2022-01-12T17:27:00Z">
              <w:tcPr>
                <w:tcW w:w="616" w:type="dxa"/>
                <w:noWrap/>
                <w:hideMark/>
              </w:tcPr>
            </w:tcPrChange>
          </w:tcPr>
          <w:p w14:paraId="3AF3010B" w14:textId="77777777" w:rsidR="00D32D2F" w:rsidRPr="00D32D2F" w:rsidRDefault="00D32D2F">
            <w:pPr>
              <w:spacing w:before="0" w:after="0" w:line="240" w:lineRule="auto"/>
              <w:jc w:val="center"/>
              <w:rPr>
                <w:ins w:id="102262" w:author="pete jones" w:date="2022-01-12T17:25:00Z"/>
                <w:sz w:val="20"/>
                <w:szCs w:val="20"/>
                <w:rPrChange w:id="102263" w:author="pete jones" w:date="2022-01-12T17:26:00Z">
                  <w:rPr>
                    <w:ins w:id="102264" w:author="pete jones" w:date="2022-01-12T17:25:00Z"/>
                  </w:rPr>
                </w:rPrChange>
              </w:rPr>
              <w:pPrChange w:id="102265" w:author="pete jones" w:date="2022-01-12T17:30:00Z">
                <w:pPr>
                  <w:jc w:val="left"/>
                </w:pPr>
              </w:pPrChange>
            </w:pPr>
            <w:ins w:id="102266" w:author="pete jones" w:date="2022-01-12T17:25:00Z">
              <w:r w:rsidRPr="00D32D2F">
                <w:rPr>
                  <w:sz w:val="20"/>
                  <w:szCs w:val="20"/>
                  <w:rPrChange w:id="102267" w:author="pete jones" w:date="2022-01-12T17:26:00Z">
                    <w:rPr/>
                  </w:rPrChange>
                </w:rPr>
                <w:t>4</w:t>
              </w:r>
            </w:ins>
          </w:p>
        </w:tc>
        <w:tc>
          <w:tcPr>
            <w:tcW w:w="616" w:type="dxa"/>
            <w:noWrap/>
            <w:vAlign w:val="center"/>
            <w:hideMark/>
            <w:tcPrChange w:id="102268" w:author="pete jones" w:date="2022-01-12T17:27:00Z">
              <w:tcPr>
                <w:tcW w:w="616" w:type="dxa"/>
                <w:noWrap/>
                <w:hideMark/>
              </w:tcPr>
            </w:tcPrChange>
          </w:tcPr>
          <w:p w14:paraId="177BC5D6" w14:textId="77777777" w:rsidR="00D32D2F" w:rsidRPr="00D32D2F" w:rsidRDefault="00D32D2F">
            <w:pPr>
              <w:spacing w:before="0" w:after="0" w:line="240" w:lineRule="auto"/>
              <w:jc w:val="center"/>
              <w:rPr>
                <w:ins w:id="102269" w:author="pete jones" w:date="2022-01-12T17:25:00Z"/>
                <w:sz w:val="20"/>
                <w:szCs w:val="20"/>
                <w:rPrChange w:id="102270" w:author="pete jones" w:date="2022-01-12T17:26:00Z">
                  <w:rPr>
                    <w:ins w:id="102271" w:author="pete jones" w:date="2022-01-12T17:25:00Z"/>
                  </w:rPr>
                </w:rPrChange>
              </w:rPr>
              <w:pPrChange w:id="102272" w:author="pete jones" w:date="2022-01-12T17:30:00Z">
                <w:pPr>
                  <w:jc w:val="left"/>
                </w:pPr>
              </w:pPrChange>
            </w:pPr>
            <w:ins w:id="102273" w:author="pete jones" w:date="2022-01-12T17:25:00Z">
              <w:r w:rsidRPr="00D32D2F">
                <w:rPr>
                  <w:sz w:val="20"/>
                  <w:szCs w:val="20"/>
                  <w:rPrChange w:id="102274" w:author="pete jones" w:date="2022-01-12T17:26:00Z">
                    <w:rPr/>
                  </w:rPrChange>
                </w:rPr>
                <w:t>2</w:t>
              </w:r>
            </w:ins>
          </w:p>
        </w:tc>
        <w:tc>
          <w:tcPr>
            <w:tcW w:w="616" w:type="dxa"/>
            <w:noWrap/>
            <w:vAlign w:val="center"/>
            <w:hideMark/>
            <w:tcPrChange w:id="102275" w:author="pete jones" w:date="2022-01-12T17:27:00Z">
              <w:tcPr>
                <w:tcW w:w="616" w:type="dxa"/>
                <w:noWrap/>
                <w:hideMark/>
              </w:tcPr>
            </w:tcPrChange>
          </w:tcPr>
          <w:p w14:paraId="0261571F" w14:textId="77777777" w:rsidR="00D32D2F" w:rsidRPr="00D32D2F" w:rsidRDefault="00D32D2F">
            <w:pPr>
              <w:spacing w:before="0" w:after="0" w:line="240" w:lineRule="auto"/>
              <w:jc w:val="center"/>
              <w:rPr>
                <w:ins w:id="102276" w:author="pete jones" w:date="2022-01-12T17:25:00Z"/>
                <w:sz w:val="20"/>
                <w:szCs w:val="20"/>
                <w:rPrChange w:id="102277" w:author="pete jones" w:date="2022-01-12T17:26:00Z">
                  <w:rPr>
                    <w:ins w:id="102278" w:author="pete jones" w:date="2022-01-12T17:25:00Z"/>
                  </w:rPr>
                </w:rPrChange>
              </w:rPr>
              <w:pPrChange w:id="102279" w:author="pete jones" w:date="2022-01-12T17:30:00Z">
                <w:pPr>
                  <w:jc w:val="left"/>
                </w:pPr>
              </w:pPrChange>
            </w:pPr>
            <w:ins w:id="102280" w:author="pete jones" w:date="2022-01-12T17:25:00Z">
              <w:r w:rsidRPr="00D32D2F">
                <w:rPr>
                  <w:sz w:val="20"/>
                  <w:szCs w:val="20"/>
                  <w:rPrChange w:id="102281" w:author="pete jones" w:date="2022-01-12T17:26:00Z">
                    <w:rPr/>
                  </w:rPrChange>
                </w:rPr>
                <w:t>4</w:t>
              </w:r>
            </w:ins>
          </w:p>
        </w:tc>
        <w:tc>
          <w:tcPr>
            <w:tcW w:w="616" w:type="dxa"/>
            <w:noWrap/>
            <w:vAlign w:val="center"/>
            <w:hideMark/>
            <w:tcPrChange w:id="102282" w:author="pete jones" w:date="2022-01-12T17:27:00Z">
              <w:tcPr>
                <w:tcW w:w="616" w:type="dxa"/>
                <w:noWrap/>
                <w:hideMark/>
              </w:tcPr>
            </w:tcPrChange>
          </w:tcPr>
          <w:p w14:paraId="6B57F276" w14:textId="77777777" w:rsidR="00D32D2F" w:rsidRPr="00D32D2F" w:rsidRDefault="00D32D2F">
            <w:pPr>
              <w:spacing w:before="0" w:after="0" w:line="240" w:lineRule="auto"/>
              <w:jc w:val="center"/>
              <w:rPr>
                <w:ins w:id="102283" w:author="pete jones" w:date="2022-01-12T17:25:00Z"/>
                <w:sz w:val="20"/>
                <w:szCs w:val="20"/>
                <w:rPrChange w:id="102284" w:author="pete jones" w:date="2022-01-12T17:26:00Z">
                  <w:rPr>
                    <w:ins w:id="102285" w:author="pete jones" w:date="2022-01-12T17:25:00Z"/>
                  </w:rPr>
                </w:rPrChange>
              </w:rPr>
              <w:pPrChange w:id="102286" w:author="pete jones" w:date="2022-01-12T17:30:00Z">
                <w:pPr>
                  <w:jc w:val="left"/>
                </w:pPr>
              </w:pPrChange>
            </w:pPr>
            <w:ins w:id="102287" w:author="pete jones" w:date="2022-01-12T17:25:00Z">
              <w:r w:rsidRPr="00D32D2F">
                <w:rPr>
                  <w:sz w:val="20"/>
                  <w:szCs w:val="20"/>
                  <w:rPrChange w:id="102288" w:author="pete jones" w:date="2022-01-12T17:26:00Z">
                    <w:rPr/>
                  </w:rPrChange>
                </w:rPr>
                <w:t>4</w:t>
              </w:r>
            </w:ins>
          </w:p>
        </w:tc>
        <w:tc>
          <w:tcPr>
            <w:tcW w:w="616" w:type="dxa"/>
            <w:noWrap/>
            <w:vAlign w:val="center"/>
            <w:hideMark/>
            <w:tcPrChange w:id="102289" w:author="pete jones" w:date="2022-01-12T17:27:00Z">
              <w:tcPr>
                <w:tcW w:w="616" w:type="dxa"/>
                <w:noWrap/>
                <w:hideMark/>
              </w:tcPr>
            </w:tcPrChange>
          </w:tcPr>
          <w:p w14:paraId="27FD8D89" w14:textId="77777777" w:rsidR="00D32D2F" w:rsidRPr="00D32D2F" w:rsidRDefault="00D32D2F">
            <w:pPr>
              <w:spacing w:before="0" w:after="0" w:line="240" w:lineRule="auto"/>
              <w:jc w:val="center"/>
              <w:rPr>
                <w:ins w:id="102290" w:author="pete jones" w:date="2022-01-12T17:25:00Z"/>
                <w:sz w:val="20"/>
                <w:szCs w:val="20"/>
                <w:rPrChange w:id="102291" w:author="pete jones" w:date="2022-01-12T17:26:00Z">
                  <w:rPr>
                    <w:ins w:id="102292" w:author="pete jones" w:date="2022-01-12T17:25:00Z"/>
                  </w:rPr>
                </w:rPrChange>
              </w:rPr>
              <w:pPrChange w:id="102293" w:author="pete jones" w:date="2022-01-12T17:30:00Z">
                <w:pPr>
                  <w:jc w:val="left"/>
                </w:pPr>
              </w:pPrChange>
            </w:pPr>
            <w:ins w:id="102294" w:author="pete jones" w:date="2022-01-12T17:25:00Z">
              <w:r w:rsidRPr="00D32D2F">
                <w:rPr>
                  <w:sz w:val="20"/>
                  <w:szCs w:val="20"/>
                  <w:rPrChange w:id="102295" w:author="pete jones" w:date="2022-01-12T17:26:00Z">
                    <w:rPr/>
                  </w:rPrChange>
                </w:rPr>
                <w:t>0</w:t>
              </w:r>
            </w:ins>
          </w:p>
        </w:tc>
        <w:tc>
          <w:tcPr>
            <w:tcW w:w="616" w:type="dxa"/>
            <w:noWrap/>
            <w:vAlign w:val="center"/>
            <w:hideMark/>
            <w:tcPrChange w:id="102296" w:author="pete jones" w:date="2022-01-12T17:27:00Z">
              <w:tcPr>
                <w:tcW w:w="616" w:type="dxa"/>
                <w:noWrap/>
                <w:hideMark/>
              </w:tcPr>
            </w:tcPrChange>
          </w:tcPr>
          <w:p w14:paraId="452B8421" w14:textId="77777777" w:rsidR="00D32D2F" w:rsidRPr="00D32D2F" w:rsidRDefault="00D32D2F">
            <w:pPr>
              <w:spacing w:before="0" w:after="0" w:line="240" w:lineRule="auto"/>
              <w:jc w:val="center"/>
              <w:rPr>
                <w:ins w:id="102297" w:author="pete jones" w:date="2022-01-12T17:25:00Z"/>
                <w:sz w:val="20"/>
                <w:szCs w:val="20"/>
                <w:rPrChange w:id="102298" w:author="pete jones" w:date="2022-01-12T17:26:00Z">
                  <w:rPr>
                    <w:ins w:id="102299" w:author="pete jones" w:date="2022-01-12T17:25:00Z"/>
                  </w:rPr>
                </w:rPrChange>
              </w:rPr>
              <w:pPrChange w:id="102300" w:author="pete jones" w:date="2022-01-12T17:30:00Z">
                <w:pPr>
                  <w:jc w:val="left"/>
                </w:pPr>
              </w:pPrChange>
            </w:pPr>
            <w:ins w:id="102301" w:author="pete jones" w:date="2022-01-12T17:25:00Z">
              <w:r w:rsidRPr="00D32D2F">
                <w:rPr>
                  <w:sz w:val="20"/>
                  <w:szCs w:val="20"/>
                  <w:rPrChange w:id="102302" w:author="pete jones" w:date="2022-01-12T17:26:00Z">
                    <w:rPr/>
                  </w:rPrChange>
                </w:rPr>
                <w:t>8</w:t>
              </w:r>
            </w:ins>
          </w:p>
        </w:tc>
      </w:tr>
      <w:tr w:rsidR="00D32D2F" w:rsidRPr="00D32D2F" w14:paraId="5CA44C4C" w14:textId="77777777" w:rsidTr="00D32D2F">
        <w:trPr>
          <w:trHeight w:val="300"/>
          <w:ins w:id="102303" w:author="pete jones" w:date="2022-01-12T17:25:00Z"/>
          <w:trPrChange w:id="102304" w:author="pete jones" w:date="2022-01-12T17:27:00Z">
            <w:trPr>
              <w:trHeight w:val="300"/>
            </w:trPr>
          </w:trPrChange>
        </w:trPr>
        <w:tc>
          <w:tcPr>
            <w:tcW w:w="868" w:type="dxa"/>
            <w:noWrap/>
            <w:hideMark/>
            <w:tcPrChange w:id="102305" w:author="pete jones" w:date="2022-01-12T17:27:00Z">
              <w:tcPr>
                <w:tcW w:w="868" w:type="dxa"/>
                <w:noWrap/>
                <w:hideMark/>
              </w:tcPr>
            </w:tcPrChange>
          </w:tcPr>
          <w:p w14:paraId="0216062A" w14:textId="77777777" w:rsidR="00D32D2F" w:rsidRPr="00D32D2F" w:rsidRDefault="00D32D2F">
            <w:pPr>
              <w:spacing w:before="0" w:after="0" w:line="240" w:lineRule="auto"/>
              <w:jc w:val="left"/>
              <w:rPr>
                <w:ins w:id="102306" w:author="pete jones" w:date="2022-01-12T17:25:00Z"/>
                <w:sz w:val="20"/>
                <w:szCs w:val="20"/>
                <w:rPrChange w:id="102307" w:author="pete jones" w:date="2022-01-12T17:26:00Z">
                  <w:rPr>
                    <w:ins w:id="102308" w:author="pete jones" w:date="2022-01-12T17:25:00Z"/>
                  </w:rPr>
                </w:rPrChange>
              </w:rPr>
              <w:pPrChange w:id="102309" w:author="pete jones" w:date="2022-01-12T17:26:00Z">
                <w:pPr>
                  <w:jc w:val="left"/>
                </w:pPr>
              </w:pPrChange>
            </w:pPr>
            <w:ins w:id="102310" w:author="pete jones" w:date="2022-01-12T17:25:00Z">
              <w:r w:rsidRPr="00D32D2F">
                <w:rPr>
                  <w:sz w:val="20"/>
                  <w:szCs w:val="20"/>
                  <w:rPrChange w:id="102311" w:author="pete jones" w:date="2022-01-12T17:26:00Z">
                    <w:rPr/>
                  </w:rPrChange>
                </w:rPr>
                <w:t>24</w:t>
              </w:r>
            </w:ins>
          </w:p>
        </w:tc>
        <w:tc>
          <w:tcPr>
            <w:tcW w:w="1516" w:type="dxa"/>
            <w:noWrap/>
            <w:hideMark/>
            <w:tcPrChange w:id="102312" w:author="pete jones" w:date="2022-01-12T17:27:00Z">
              <w:tcPr>
                <w:tcW w:w="1516" w:type="dxa"/>
                <w:noWrap/>
                <w:hideMark/>
              </w:tcPr>
            </w:tcPrChange>
          </w:tcPr>
          <w:p w14:paraId="21F723D2" w14:textId="77777777" w:rsidR="00D32D2F" w:rsidRPr="00D32D2F" w:rsidRDefault="00D32D2F">
            <w:pPr>
              <w:spacing w:before="0" w:after="0" w:line="240" w:lineRule="auto"/>
              <w:jc w:val="left"/>
              <w:rPr>
                <w:ins w:id="102313" w:author="pete jones" w:date="2022-01-12T17:25:00Z"/>
                <w:sz w:val="20"/>
                <w:szCs w:val="20"/>
                <w:rPrChange w:id="102314" w:author="pete jones" w:date="2022-01-12T17:26:00Z">
                  <w:rPr>
                    <w:ins w:id="102315" w:author="pete jones" w:date="2022-01-12T17:25:00Z"/>
                  </w:rPr>
                </w:rPrChange>
              </w:rPr>
              <w:pPrChange w:id="102316" w:author="pete jones" w:date="2022-01-12T17:26:00Z">
                <w:pPr>
                  <w:jc w:val="left"/>
                </w:pPr>
              </w:pPrChange>
            </w:pPr>
            <w:ins w:id="102317" w:author="pete jones" w:date="2022-01-12T17:25:00Z">
              <w:r w:rsidRPr="00D32D2F">
                <w:rPr>
                  <w:sz w:val="20"/>
                  <w:szCs w:val="20"/>
                  <w:rPrChange w:id="102318" w:author="pete jones" w:date="2022-01-12T17:26:00Z">
                    <w:rPr/>
                  </w:rPrChange>
                </w:rPr>
                <w:t>ENGX2010</w:t>
              </w:r>
            </w:ins>
          </w:p>
        </w:tc>
        <w:tc>
          <w:tcPr>
            <w:tcW w:w="8744" w:type="dxa"/>
            <w:noWrap/>
            <w:hideMark/>
            <w:tcPrChange w:id="102319" w:author="pete jones" w:date="2022-01-12T17:27:00Z">
              <w:tcPr>
                <w:tcW w:w="8744" w:type="dxa"/>
                <w:noWrap/>
                <w:hideMark/>
              </w:tcPr>
            </w:tcPrChange>
          </w:tcPr>
          <w:p w14:paraId="2125E95D" w14:textId="77777777" w:rsidR="00D32D2F" w:rsidRPr="00D32D2F" w:rsidRDefault="00D32D2F">
            <w:pPr>
              <w:spacing w:before="0" w:after="0" w:line="240" w:lineRule="auto"/>
              <w:jc w:val="left"/>
              <w:rPr>
                <w:ins w:id="102320" w:author="pete jones" w:date="2022-01-12T17:25:00Z"/>
                <w:sz w:val="20"/>
                <w:szCs w:val="20"/>
                <w:rPrChange w:id="102321" w:author="pete jones" w:date="2022-01-12T17:26:00Z">
                  <w:rPr>
                    <w:ins w:id="102322" w:author="pete jones" w:date="2022-01-12T17:25:00Z"/>
                  </w:rPr>
                </w:rPrChange>
              </w:rPr>
              <w:pPrChange w:id="102323" w:author="pete jones" w:date="2022-01-12T17:26:00Z">
                <w:pPr>
                  <w:jc w:val="left"/>
                </w:pPr>
              </w:pPrChange>
            </w:pPr>
            <w:ins w:id="102324" w:author="pete jones" w:date="2022-01-12T17:25:00Z">
              <w:r w:rsidRPr="00D32D2F">
                <w:rPr>
                  <w:sz w:val="20"/>
                  <w:szCs w:val="20"/>
                  <w:rPrChange w:id="102325" w:author="pete jones" w:date="2022-01-12T17:26:00Z">
                    <w:rPr/>
                  </w:rPrChange>
                </w:rPr>
                <w:t>Quantitative Engineering Analysis 3 - credits 2 MTH, 1 SCI, 1 ENGR</w:t>
              </w:r>
            </w:ins>
          </w:p>
        </w:tc>
        <w:tc>
          <w:tcPr>
            <w:tcW w:w="616" w:type="dxa"/>
            <w:noWrap/>
            <w:vAlign w:val="center"/>
            <w:hideMark/>
            <w:tcPrChange w:id="102326" w:author="pete jones" w:date="2022-01-12T17:27:00Z">
              <w:tcPr>
                <w:tcW w:w="616" w:type="dxa"/>
                <w:noWrap/>
                <w:hideMark/>
              </w:tcPr>
            </w:tcPrChange>
          </w:tcPr>
          <w:p w14:paraId="4676567F" w14:textId="556847E5" w:rsidR="00D32D2F" w:rsidRPr="00D32D2F" w:rsidRDefault="00D32D2F">
            <w:pPr>
              <w:spacing w:before="0" w:after="0" w:line="240" w:lineRule="auto"/>
              <w:jc w:val="center"/>
              <w:rPr>
                <w:ins w:id="102327" w:author="pete jones" w:date="2022-01-12T17:25:00Z"/>
                <w:sz w:val="20"/>
                <w:szCs w:val="20"/>
                <w:rPrChange w:id="102328" w:author="pete jones" w:date="2022-01-12T17:26:00Z">
                  <w:rPr>
                    <w:ins w:id="102329" w:author="pete jones" w:date="2022-01-12T17:25:00Z"/>
                  </w:rPr>
                </w:rPrChange>
              </w:rPr>
              <w:pPrChange w:id="102330" w:author="pete jones" w:date="2022-01-12T17:30:00Z">
                <w:pPr>
                  <w:jc w:val="left"/>
                </w:pPr>
              </w:pPrChange>
            </w:pPr>
          </w:p>
        </w:tc>
        <w:tc>
          <w:tcPr>
            <w:tcW w:w="616" w:type="dxa"/>
            <w:noWrap/>
            <w:vAlign w:val="center"/>
            <w:hideMark/>
            <w:tcPrChange w:id="102331" w:author="pete jones" w:date="2022-01-12T17:27:00Z">
              <w:tcPr>
                <w:tcW w:w="616" w:type="dxa"/>
                <w:noWrap/>
                <w:hideMark/>
              </w:tcPr>
            </w:tcPrChange>
          </w:tcPr>
          <w:p w14:paraId="44E12B71" w14:textId="77777777" w:rsidR="00D32D2F" w:rsidRPr="00D32D2F" w:rsidRDefault="00D32D2F">
            <w:pPr>
              <w:spacing w:before="0" w:after="0" w:line="240" w:lineRule="auto"/>
              <w:jc w:val="center"/>
              <w:rPr>
                <w:ins w:id="102332" w:author="pete jones" w:date="2022-01-12T17:25:00Z"/>
                <w:sz w:val="20"/>
                <w:szCs w:val="20"/>
                <w:rPrChange w:id="102333" w:author="pete jones" w:date="2022-01-12T17:26:00Z">
                  <w:rPr>
                    <w:ins w:id="102334" w:author="pete jones" w:date="2022-01-12T17:25:00Z"/>
                  </w:rPr>
                </w:rPrChange>
              </w:rPr>
              <w:pPrChange w:id="102335" w:author="pete jones" w:date="2022-01-12T17:30:00Z">
                <w:pPr>
                  <w:jc w:val="left"/>
                </w:pPr>
              </w:pPrChange>
            </w:pPr>
            <w:ins w:id="102336" w:author="pete jones" w:date="2022-01-12T17:25:00Z">
              <w:r w:rsidRPr="00D32D2F">
                <w:rPr>
                  <w:sz w:val="20"/>
                  <w:szCs w:val="20"/>
                  <w:rPrChange w:id="102337" w:author="pete jones" w:date="2022-01-12T17:26:00Z">
                    <w:rPr/>
                  </w:rPrChange>
                </w:rPr>
                <w:t>1</w:t>
              </w:r>
            </w:ins>
          </w:p>
        </w:tc>
        <w:tc>
          <w:tcPr>
            <w:tcW w:w="616" w:type="dxa"/>
            <w:noWrap/>
            <w:vAlign w:val="center"/>
            <w:hideMark/>
            <w:tcPrChange w:id="102338" w:author="pete jones" w:date="2022-01-12T17:27:00Z">
              <w:tcPr>
                <w:tcW w:w="616" w:type="dxa"/>
                <w:noWrap/>
                <w:hideMark/>
              </w:tcPr>
            </w:tcPrChange>
          </w:tcPr>
          <w:p w14:paraId="0D4C57B5" w14:textId="77777777" w:rsidR="00D32D2F" w:rsidRPr="00D32D2F" w:rsidRDefault="00D32D2F">
            <w:pPr>
              <w:spacing w:before="0" w:after="0" w:line="240" w:lineRule="auto"/>
              <w:jc w:val="center"/>
              <w:rPr>
                <w:ins w:id="102339" w:author="pete jones" w:date="2022-01-12T17:25:00Z"/>
                <w:sz w:val="20"/>
                <w:szCs w:val="20"/>
                <w:rPrChange w:id="102340" w:author="pete jones" w:date="2022-01-12T17:26:00Z">
                  <w:rPr>
                    <w:ins w:id="102341" w:author="pete jones" w:date="2022-01-12T17:25:00Z"/>
                  </w:rPr>
                </w:rPrChange>
              </w:rPr>
              <w:pPrChange w:id="102342" w:author="pete jones" w:date="2022-01-12T17:30:00Z">
                <w:pPr>
                  <w:jc w:val="left"/>
                </w:pPr>
              </w:pPrChange>
            </w:pPr>
          </w:p>
        </w:tc>
        <w:tc>
          <w:tcPr>
            <w:tcW w:w="616" w:type="dxa"/>
            <w:noWrap/>
            <w:vAlign w:val="center"/>
            <w:hideMark/>
            <w:tcPrChange w:id="102343" w:author="pete jones" w:date="2022-01-12T17:27:00Z">
              <w:tcPr>
                <w:tcW w:w="616" w:type="dxa"/>
                <w:noWrap/>
                <w:hideMark/>
              </w:tcPr>
            </w:tcPrChange>
          </w:tcPr>
          <w:p w14:paraId="44CD836F" w14:textId="77777777" w:rsidR="00D32D2F" w:rsidRPr="00D32D2F" w:rsidRDefault="00D32D2F">
            <w:pPr>
              <w:spacing w:before="0" w:after="0" w:line="240" w:lineRule="auto"/>
              <w:jc w:val="center"/>
              <w:rPr>
                <w:ins w:id="102344" w:author="pete jones" w:date="2022-01-12T17:25:00Z"/>
                <w:sz w:val="20"/>
                <w:szCs w:val="20"/>
                <w:rPrChange w:id="102345" w:author="pete jones" w:date="2022-01-12T17:26:00Z">
                  <w:rPr>
                    <w:ins w:id="102346" w:author="pete jones" w:date="2022-01-12T17:25:00Z"/>
                  </w:rPr>
                </w:rPrChange>
              </w:rPr>
              <w:pPrChange w:id="102347" w:author="pete jones" w:date="2022-01-12T17:30:00Z">
                <w:pPr>
                  <w:jc w:val="left"/>
                </w:pPr>
              </w:pPrChange>
            </w:pPr>
            <w:ins w:id="102348" w:author="pete jones" w:date="2022-01-12T17:25:00Z">
              <w:r w:rsidRPr="00D32D2F">
                <w:rPr>
                  <w:sz w:val="20"/>
                  <w:szCs w:val="20"/>
                  <w:rPrChange w:id="102349" w:author="pete jones" w:date="2022-01-12T17:26:00Z">
                    <w:rPr/>
                  </w:rPrChange>
                </w:rPr>
                <w:t>2</w:t>
              </w:r>
            </w:ins>
          </w:p>
        </w:tc>
        <w:tc>
          <w:tcPr>
            <w:tcW w:w="616" w:type="dxa"/>
            <w:noWrap/>
            <w:vAlign w:val="center"/>
            <w:hideMark/>
            <w:tcPrChange w:id="102350" w:author="pete jones" w:date="2022-01-12T17:27:00Z">
              <w:tcPr>
                <w:tcW w:w="616" w:type="dxa"/>
                <w:noWrap/>
                <w:hideMark/>
              </w:tcPr>
            </w:tcPrChange>
          </w:tcPr>
          <w:p w14:paraId="1B381A82" w14:textId="77777777" w:rsidR="00D32D2F" w:rsidRPr="00D32D2F" w:rsidRDefault="00D32D2F">
            <w:pPr>
              <w:spacing w:before="0" w:after="0" w:line="240" w:lineRule="auto"/>
              <w:jc w:val="center"/>
              <w:rPr>
                <w:ins w:id="102351" w:author="pete jones" w:date="2022-01-12T17:25:00Z"/>
                <w:sz w:val="20"/>
                <w:szCs w:val="20"/>
                <w:rPrChange w:id="102352" w:author="pete jones" w:date="2022-01-12T17:26:00Z">
                  <w:rPr>
                    <w:ins w:id="102353" w:author="pete jones" w:date="2022-01-12T17:25:00Z"/>
                  </w:rPr>
                </w:rPrChange>
              </w:rPr>
              <w:pPrChange w:id="102354" w:author="pete jones" w:date="2022-01-12T17:30:00Z">
                <w:pPr>
                  <w:jc w:val="left"/>
                </w:pPr>
              </w:pPrChange>
            </w:pPr>
            <w:ins w:id="102355" w:author="pete jones" w:date="2022-01-12T17:25:00Z">
              <w:r w:rsidRPr="00D32D2F">
                <w:rPr>
                  <w:sz w:val="20"/>
                  <w:szCs w:val="20"/>
                  <w:rPrChange w:id="102356" w:author="pete jones" w:date="2022-01-12T17:26:00Z">
                    <w:rPr/>
                  </w:rPrChange>
                </w:rPr>
                <w:t>4</w:t>
              </w:r>
            </w:ins>
          </w:p>
        </w:tc>
        <w:tc>
          <w:tcPr>
            <w:tcW w:w="616" w:type="dxa"/>
            <w:noWrap/>
            <w:vAlign w:val="center"/>
            <w:hideMark/>
            <w:tcPrChange w:id="102357" w:author="pete jones" w:date="2022-01-12T17:27:00Z">
              <w:tcPr>
                <w:tcW w:w="616" w:type="dxa"/>
                <w:noWrap/>
                <w:hideMark/>
              </w:tcPr>
            </w:tcPrChange>
          </w:tcPr>
          <w:p w14:paraId="525DB741" w14:textId="77777777" w:rsidR="00D32D2F" w:rsidRPr="00D32D2F" w:rsidRDefault="00D32D2F">
            <w:pPr>
              <w:spacing w:before="0" w:after="0" w:line="240" w:lineRule="auto"/>
              <w:jc w:val="center"/>
              <w:rPr>
                <w:ins w:id="102358" w:author="pete jones" w:date="2022-01-12T17:25:00Z"/>
                <w:sz w:val="20"/>
                <w:szCs w:val="20"/>
                <w:rPrChange w:id="102359" w:author="pete jones" w:date="2022-01-12T17:26:00Z">
                  <w:rPr>
                    <w:ins w:id="102360" w:author="pete jones" w:date="2022-01-12T17:25:00Z"/>
                  </w:rPr>
                </w:rPrChange>
              </w:rPr>
              <w:pPrChange w:id="102361" w:author="pete jones" w:date="2022-01-12T17:30:00Z">
                <w:pPr>
                  <w:jc w:val="left"/>
                </w:pPr>
              </w:pPrChange>
            </w:pPr>
            <w:ins w:id="102362" w:author="pete jones" w:date="2022-01-12T17:25:00Z">
              <w:r w:rsidRPr="00D32D2F">
                <w:rPr>
                  <w:sz w:val="20"/>
                  <w:szCs w:val="20"/>
                  <w:rPrChange w:id="102363" w:author="pete jones" w:date="2022-01-12T17:26:00Z">
                    <w:rPr/>
                  </w:rPrChange>
                </w:rPr>
                <w:t>4</w:t>
              </w:r>
            </w:ins>
          </w:p>
        </w:tc>
        <w:tc>
          <w:tcPr>
            <w:tcW w:w="616" w:type="dxa"/>
            <w:noWrap/>
            <w:vAlign w:val="center"/>
            <w:hideMark/>
            <w:tcPrChange w:id="102364" w:author="pete jones" w:date="2022-01-12T17:27:00Z">
              <w:tcPr>
                <w:tcW w:w="616" w:type="dxa"/>
                <w:noWrap/>
                <w:hideMark/>
              </w:tcPr>
            </w:tcPrChange>
          </w:tcPr>
          <w:p w14:paraId="704C2422" w14:textId="77777777" w:rsidR="00D32D2F" w:rsidRPr="00D32D2F" w:rsidRDefault="00D32D2F">
            <w:pPr>
              <w:spacing w:before="0" w:after="0" w:line="240" w:lineRule="auto"/>
              <w:jc w:val="center"/>
              <w:rPr>
                <w:ins w:id="102365" w:author="pete jones" w:date="2022-01-12T17:25:00Z"/>
                <w:sz w:val="20"/>
                <w:szCs w:val="20"/>
                <w:rPrChange w:id="102366" w:author="pete jones" w:date="2022-01-12T17:26:00Z">
                  <w:rPr>
                    <w:ins w:id="102367" w:author="pete jones" w:date="2022-01-12T17:25:00Z"/>
                  </w:rPr>
                </w:rPrChange>
              </w:rPr>
              <w:pPrChange w:id="102368" w:author="pete jones" w:date="2022-01-12T17:30:00Z">
                <w:pPr>
                  <w:jc w:val="left"/>
                </w:pPr>
              </w:pPrChange>
            </w:pPr>
            <w:ins w:id="102369" w:author="pete jones" w:date="2022-01-12T17:25:00Z">
              <w:r w:rsidRPr="00D32D2F">
                <w:rPr>
                  <w:sz w:val="20"/>
                  <w:szCs w:val="20"/>
                  <w:rPrChange w:id="102370" w:author="pete jones" w:date="2022-01-12T17:26:00Z">
                    <w:rPr/>
                  </w:rPrChange>
                </w:rPr>
                <w:t>0</w:t>
              </w:r>
            </w:ins>
          </w:p>
        </w:tc>
        <w:tc>
          <w:tcPr>
            <w:tcW w:w="616" w:type="dxa"/>
            <w:noWrap/>
            <w:vAlign w:val="center"/>
            <w:hideMark/>
            <w:tcPrChange w:id="102371" w:author="pete jones" w:date="2022-01-12T17:27:00Z">
              <w:tcPr>
                <w:tcW w:w="616" w:type="dxa"/>
                <w:noWrap/>
                <w:hideMark/>
              </w:tcPr>
            </w:tcPrChange>
          </w:tcPr>
          <w:p w14:paraId="34131F4B" w14:textId="77777777" w:rsidR="00D32D2F" w:rsidRPr="00D32D2F" w:rsidRDefault="00D32D2F">
            <w:pPr>
              <w:spacing w:before="0" w:after="0" w:line="240" w:lineRule="auto"/>
              <w:jc w:val="center"/>
              <w:rPr>
                <w:ins w:id="102372" w:author="pete jones" w:date="2022-01-12T17:25:00Z"/>
                <w:sz w:val="20"/>
                <w:szCs w:val="20"/>
                <w:rPrChange w:id="102373" w:author="pete jones" w:date="2022-01-12T17:26:00Z">
                  <w:rPr>
                    <w:ins w:id="102374" w:author="pete jones" w:date="2022-01-12T17:25:00Z"/>
                  </w:rPr>
                </w:rPrChange>
              </w:rPr>
              <w:pPrChange w:id="102375" w:author="pete jones" w:date="2022-01-12T17:30:00Z">
                <w:pPr>
                  <w:jc w:val="left"/>
                </w:pPr>
              </w:pPrChange>
            </w:pPr>
            <w:ins w:id="102376" w:author="pete jones" w:date="2022-01-12T17:25:00Z">
              <w:r w:rsidRPr="00D32D2F">
                <w:rPr>
                  <w:sz w:val="20"/>
                  <w:szCs w:val="20"/>
                  <w:rPrChange w:id="102377" w:author="pete jones" w:date="2022-01-12T17:26:00Z">
                    <w:rPr/>
                  </w:rPrChange>
                </w:rPr>
                <w:t>8</w:t>
              </w:r>
            </w:ins>
          </w:p>
        </w:tc>
      </w:tr>
      <w:tr w:rsidR="00D32D2F" w:rsidRPr="00D32D2F" w14:paraId="4F452D61" w14:textId="77777777" w:rsidTr="00D32D2F">
        <w:trPr>
          <w:trHeight w:val="300"/>
          <w:ins w:id="102378" w:author="pete jones" w:date="2022-01-12T17:25:00Z"/>
          <w:trPrChange w:id="102379" w:author="pete jones" w:date="2022-01-12T17:27:00Z">
            <w:trPr>
              <w:trHeight w:val="300"/>
            </w:trPr>
          </w:trPrChange>
        </w:trPr>
        <w:tc>
          <w:tcPr>
            <w:tcW w:w="868" w:type="dxa"/>
            <w:noWrap/>
            <w:hideMark/>
            <w:tcPrChange w:id="102380" w:author="pete jones" w:date="2022-01-12T17:27:00Z">
              <w:tcPr>
                <w:tcW w:w="868" w:type="dxa"/>
                <w:noWrap/>
                <w:hideMark/>
              </w:tcPr>
            </w:tcPrChange>
          </w:tcPr>
          <w:p w14:paraId="260FE776" w14:textId="77777777" w:rsidR="00D32D2F" w:rsidRPr="00D32D2F" w:rsidRDefault="00D32D2F">
            <w:pPr>
              <w:spacing w:before="0" w:after="0" w:line="240" w:lineRule="auto"/>
              <w:jc w:val="left"/>
              <w:rPr>
                <w:ins w:id="102381" w:author="pete jones" w:date="2022-01-12T17:25:00Z"/>
                <w:sz w:val="20"/>
                <w:szCs w:val="20"/>
                <w:rPrChange w:id="102382" w:author="pete jones" w:date="2022-01-12T17:26:00Z">
                  <w:rPr>
                    <w:ins w:id="102383" w:author="pete jones" w:date="2022-01-12T17:25:00Z"/>
                  </w:rPr>
                </w:rPrChange>
              </w:rPr>
              <w:pPrChange w:id="102384" w:author="pete jones" w:date="2022-01-12T17:26:00Z">
                <w:pPr>
                  <w:jc w:val="left"/>
                </w:pPr>
              </w:pPrChange>
            </w:pPr>
            <w:ins w:id="102385" w:author="pete jones" w:date="2022-01-12T17:25:00Z">
              <w:r w:rsidRPr="00D32D2F">
                <w:rPr>
                  <w:sz w:val="20"/>
                  <w:szCs w:val="20"/>
                  <w:rPrChange w:id="102386" w:author="pete jones" w:date="2022-01-12T17:26:00Z">
                    <w:rPr/>
                  </w:rPrChange>
                </w:rPr>
                <w:t>25</w:t>
              </w:r>
            </w:ins>
          </w:p>
        </w:tc>
        <w:tc>
          <w:tcPr>
            <w:tcW w:w="1516" w:type="dxa"/>
            <w:noWrap/>
            <w:hideMark/>
            <w:tcPrChange w:id="102387" w:author="pete jones" w:date="2022-01-12T17:27:00Z">
              <w:tcPr>
                <w:tcW w:w="1516" w:type="dxa"/>
                <w:noWrap/>
                <w:hideMark/>
              </w:tcPr>
            </w:tcPrChange>
          </w:tcPr>
          <w:p w14:paraId="4B2F6A44" w14:textId="77777777" w:rsidR="00D32D2F" w:rsidRPr="00D32D2F" w:rsidRDefault="00D32D2F">
            <w:pPr>
              <w:spacing w:before="0" w:after="0" w:line="240" w:lineRule="auto"/>
              <w:jc w:val="left"/>
              <w:rPr>
                <w:ins w:id="102388" w:author="pete jones" w:date="2022-01-12T17:25:00Z"/>
                <w:sz w:val="20"/>
                <w:szCs w:val="20"/>
                <w:rPrChange w:id="102389" w:author="pete jones" w:date="2022-01-12T17:26:00Z">
                  <w:rPr>
                    <w:ins w:id="102390" w:author="pete jones" w:date="2022-01-12T17:25:00Z"/>
                  </w:rPr>
                </w:rPrChange>
              </w:rPr>
              <w:pPrChange w:id="102391" w:author="pete jones" w:date="2022-01-12T17:26:00Z">
                <w:pPr>
                  <w:jc w:val="left"/>
                </w:pPr>
              </w:pPrChange>
            </w:pPr>
            <w:ins w:id="102392" w:author="pete jones" w:date="2022-01-12T17:25:00Z">
              <w:r w:rsidRPr="00D32D2F">
                <w:rPr>
                  <w:sz w:val="20"/>
                  <w:szCs w:val="20"/>
                  <w:rPrChange w:id="102393" w:author="pete jones" w:date="2022-01-12T17:26:00Z">
                    <w:rPr/>
                  </w:rPrChange>
                </w:rPr>
                <w:t>ENGX2199</w:t>
              </w:r>
            </w:ins>
          </w:p>
        </w:tc>
        <w:tc>
          <w:tcPr>
            <w:tcW w:w="8744" w:type="dxa"/>
            <w:noWrap/>
            <w:hideMark/>
            <w:tcPrChange w:id="102394" w:author="pete jones" w:date="2022-01-12T17:27:00Z">
              <w:tcPr>
                <w:tcW w:w="8744" w:type="dxa"/>
                <w:noWrap/>
                <w:hideMark/>
              </w:tcPr>
            </w:tcPrChange>
          </w:tcPr>
          <w:p w14:paraId="750C88B8" w14:textId="77777777" w:rsidR="00D32D2F" w:rsidRPr="00D32D2F" w:rsidRDefault="00D32D2F">
            <w:pPr>
              <w:spacing w:before="0" w:after="0" w:line="240" w:lineRule="auto"/>
              <w:jc w:val="left"/>
              <w:rPr>
                <w:ins w:id="102395" w:author="pete jones" w:date="2022-01-12T17:25:00Z"/>
                <w:sz w:val="20"/>
                <w:szCs w:val="20"/>
                <w:rPrChange w:id="102396" w:author="pete jones" w:date="2022-01-12T17:26:00Z">
                  <w:rPr>
                    <w:ins w:id="102397" w:author="pete jones" w:date="2022-01-12T17:25:00Z"/>
                  </w:rPr>
                </w:rPrChange>
              </w:rPr>
              <w:pPrChange w:id="102398" w:author="pete jones" w:date="2022-01-12T17:26:00Z">
                <w:pPr>
                  <w:jc w:val="left"/>
                </w:pPr>
              </w:pPrChange>
            </w:pPr>
            <w:ins w:id="102399" w:author="pete jones" w:date="2022-01-12T17:25:00Z">
              <w:r w:rsidRPr="00D32D2F">
                <w:rPr>
                  <w:sz w:val="20"/>
                  <w:szCs w:val="20"/>
                  <w:rPrChange w:id="102400" w:author="pete jones" w:date="2022-01-12T17:26:00Z">
                    <w:rPr/>
                  </w:rPrChange>
                </w:rPr>
                <w:t>Special Topics: Interdisciplinary Engineering</w:t>
              </w:r>
            </w:ins>
          </w:p>
        </w:tc>
        <w:tc>
          <w:tcPr>
            <w:tcW w:w="616" w:type="dxa"/>
            <w:noWrap/>
            <w:vAlign w:val="center"/>
            <w:hideMark/>
            <w:tcPrChange w:id="102401" w:author="pete jones" w:date="2022-01-12T17:27:00Z">
              <w:tcPr>
                <w:tcW w:w="616" w:type="dxa"/>
                <w:noWrap/>
                <w:hideMark/>
              </w:tcPr>
            </w:tcPrChange>
          </w:tcPr>
          <w:p w14:paraId="7CE5E8C3" w14:textId="1C9AFFC6" w:rsidR="00D32D2F" w:rsidRPr="00D32D2F" w:rsidRDefault="00D32D2F">
            <w:pPr>
              <w:spacing w:before="0" w:after="0" w:line="240" w:lineRule="auto"/>
              <w:jc w:val="center"/>
              <w:rPr>
                <w:ins w:id="102402" w:author="pete jones" w:date="2022-01-12T17:25:00Z"/>
                <w:sz w:val="20"/>
                <w:szCs w:val="20"/>
                <w:rPrChange w:id="102403" w:author="pete jones" w:date="2022-01-12T17:26:00Z">
                  <w:rPr>
                    <w:ins w:id="102404" w:author="pete jones" w:date="2022-01-12T17:25:00Z"/>
                  </w:rPr>
                </w:rPrChange>
              </w:rPr>
              <w:pPrChange w:id="102405" w:author="pete jones" w:date="2022-01-12T17:30:00Z">
                <w:pPr>
                  <w:jc w:val="left"/>
                </w:pPr>
              </w:pPrChange>
            </w:pPr>
          </w:p>
        </w:tc>
        <w:tc>
          <w:tcPr>
            <w:tcW w:w="616" w:type="dxa"/>
            <w:noWrap/>
            <w:vAlign w:val="center"/>
            <w:hideMark/>
            <w:tcPrChange w:id="102406" w:author="pete jones" w:date="2022-01-12T17:27:00Z">
              <w:tcPr>
                <w:tcW w:w="616" w:type="dxa"/>
                <w:noWrap/>
                <w:hideMark/>
              </w:tcPr>
            </w:tcPrChange>
          </w:tcPr>
          <w:p w14:paraId="1B1F6CAA" w14:textId="77777777" w:rsidR="00D32D2F" w:rsidRPr="00D32D2F" w:rsidRDefault="00D32D2F">
            <w:pPr>
              <w:spacing w:before="0" w:after="0" w:line="240" w:lineRule="auto"/>
              <w:jc w:val="center"/>
              <w:rPr>
                <w:ins w:id="102407" w:author="pete jones" w:date="2022-01-12T17:25:00Z"/>
                <w:sz w:val="20"/>
                <w:szCs w:val="20"/>
                <w:rPrChange w:id="102408" w:author="pete jones" w:date="2022-01-12T17:26:00Z">
                  <w:rPr>
                    <w:ins w:id="102409" w:author="pete jones" w:date="2022-01-12T17:25:00Z"/>
                  </w:rPr>
                </w:rPrChange>
              </w:rPr>
              <w:pPrChange w:id="102410" w:author="pete jones" w:date="2022-01-12T17:30:00Z">
                <w:pPr>
                  <w:jc w:val="left"/>
                </w:pPr>
              </w:pPrChange>
            </w:pPr>
            <w:ins w:id="102411" w:author="pete jones" w:date="2022-01-12T17:25:00Z">
              <w:r w:rsidRPr="00D32D2F">
                <w:rPr>
                  <w:sz w:val="20"/>
                  <w:szCs w:val="20"/>
                  <w:rPrChange w:id="102412" w:author="pete jones" w:date="2022-01-12T17:26:00Z">
                    <w:rPr/>
                  </w:rPrChange>
                </w:rPr>
                <w:t>1</w:t>
              </w:r>
            </w:ins>
          </w:p>
        </w:tc>
        <w:tc>
          <w:tcPr>
            <w:tcW w:w="616" w:type="dxa"/>
            <w:noWrap/>
            <w:vAlign w:val="center"/>
            <w:hideMark/>
            <w:tcPrChange w:id="102413" w:author="pete jones" w:date="2022-01-12T17:27:00Z">
              <w:tcPr>
                <w:tcW w:w="616" w:type="dxa"/>
                <w:noWrap/>
                <w:hideMark/>
              </w:tcPr>
            </w:tcPrChange>
          </w:tcPr>
          <w:p w14:paraId="1F9877EC" w14:textId="77777777" w:rsidR="00D32D2F" w:rsidRPr="00D32D2F" w:rsidRDefault="00D32D2F">
            <w:pPr>
              <w:spacing w:before="0" w:after="0" w:line="240" w:lineRule="auto"/>
              <w:jc w:val="center"/>
              <w:rPr>
                <w:ins w:id="102414" w:author="pete jones" w:date="2022-01-12T17:25:00Z"/>
                <w:sz w:val="20"/>
                <w:szCs w:val="20"/>
                <w:rPrChange w:id="102415" w:author="pete jones" w:date="2022-01-12T17:26:00Z">
                  <w:rPr>
                    <w:ins w:id="102416" w:author="pete jones" w:date="2022-01-12T17:25:00Z"/>
                  </w:rPr>
                </w:rPrChange>
              </w:rPr>
              <w:pPrChange w:id="102417" w:author="pete jones" w:date="2022-01-12T17:30:00Z">
                <w:pPr>
                  <w:jc w:val="left"/>
                </w:pPr>
              </w:pPrChange>
            </w:pPr>
          </w:p>
        </w:tc>
        <w:tc>
          <w:tcPr>
            <w:tcW w:w="616" w:type="dxa"/>
            <w:noWrap/>
            <w:vAlign w:val="center"/>
            <w:hideMark/>
            <w:tcPrChange w:id="102418" w:author="pete jones" w:date="2022-01-12T17:27:00Z">
              <w:tcPr>
                <w:tcW w:w="616" w:type="dxa"/>
                <w:noWrap/>
                <w:hideMark/>
              </w:tcPr>
            </w:tcPrChange>
          </w:tcPr>
          <w:p w14:paraId="373D5B1F" w14:textId="77777777" w:rsidR="00D32D2F" w:rsidRPr="00D32D2F" w:rsidRDefault="00D32D2F">
            <w:pPr>
              <w:spacing w:before="0" w:after="0" w:line="240" w:lineRule="auto"/>
              <w:jc w:val="center"/>
              <w:rPr>
                <w:ins w:id="102419" w:author="pete jones" w:date="2022-01-12T17:25:00Z"/>
                <w:sz w:val="20"/>
                <w:szCs w:val="20"/>
                <w:rPrChange w:id="102420" w:author="pete jones" w:date="2022-01-12T17:26:00Z">
                  <w:rPr>
                    <w:ins w:id="102421" w:author="pete jones" w:date="2022-01-12T17:25:00Z"/>
                  </w:rPr>
                </w:rPrChange>
              </w:rPr>
              <w:pPrChange w:id="102422" w:author="pete jones" w:date="2022-01-12T17:30:00Z">
                <w:pPr>
                  <w:jc w:val="left"/>
                </w:pPr>
              </w:pPrChange>
            </w:pPr>
            <w:ins w:id="102423" w:author="pete jones" w:date="2022-01-12T17:25:00Z">
              <w:r w:rsidRPr="00D32D2F">
                <w:rPr>
                  <w:sz w:val="20"/>
                  <w:szCs w:val="20"/>
                  <w:rPrChange w:id="102424" w:author="pete jones" w:date="2022-01-12T17:26:00Z">
                    <w:rPr/>
                  </w:rPrChange>
                </w:rPr>
                <w:t>2</w:t>
              </w:r>
            </w:ins>
          </w:p>
        </w:tc>
        <w:tc>
          <w:tcPr>
            <w:tcW w:w="616" w:type="dxa"/>
            <w:noWrap/>
            <w:vAlign w:val="center"/>
            <w:hideMark/>
            <w:tcPrChange w:id="102425" w:author="pete jones" w:date="2022-01-12T17:27:00Z">
              <w:tcPr>
                <w:tcW w:w="616" w:type="dxa"/>
                <w:noWrap/>
                <w:hideMark/>
              </w:tcPr>
            </w:tcPrChange>
          </w:tcPr>
          <w:p w14:paraId="47DD8B8E" w14:textId="77777777" w:rsidR="00D32D2F" w:rsidRPr="00D32D2F" w:rsidRDefault="00D32D2F">
            <w:pPr>
              <w:spacing w:before="0" w:after="0" w:line="240" w:lineRule="auto"/>
              <w:jc w:val="center"/>
              <w:rPr>
                <w:ins w:id="102426" w:author="pete jones" w:date="2022-01-12T17:25:00Z"/>
                <w:sz w:val="20"/>
                <w:szCs w:val="20"/>
                <w:rPrChange w:id="102427" w:author="pete jones" w:date="2022-01-12T17:26:00Z">
                  <w:rPr>
                    <w:ins w:id="102428" w:author="pete jones" w:date="2022-01-12T17:25:00Z"/>
                  </w:rPr>
                </w:rPrChange>
              </w:rPr>
              <w:pPrChange w:id="102429" w:author="pete jones" w:date="2022-01-12T17:30:00Z">
                <w:pPr>
                  <w:jc w:val="left"/>
                </w:pPr>
              </w:pPrChange>
            </w:pPr>
            <w:ins w:id="102430" w:author="pete jones" w:date="2022-01-12T17:25:00Z">
              <w:r w:rsidRPr="00D32D2F">
                <w:rPr>
                  <w:sz w:val="20"/>
                  <w:szCs w:val="20"/>
                  <w:rPrChange w:id="102431" w:author="pete jones" w:date="2022-01-12T17:26:00Z">
                    <w:rPr/>
                  </w:rPrChange>
                </w:rPr>
                <w:t>4</w:t>
              </w:r>
            </w:ins>
          </w:p>
        </w:tc>
        <w:tc>
          <w:tcPr>
            <w:tcW w:w="616" w:type="dxa"/>
            <w:noWrap/>
            <w:vAlign w:val="center"/>
            <w:hideMark/>
            <w:tcPrChange w:id="102432" w:author="pete jones" w:date="2022-01-12T17:27:00Z">
              <w:tcPr>
                <w:tcW w:w="616" w:type="dxa"/>
                <w:noWrap/>
                <w:hideMark/>
              </w:tcPr>
            </w:tcPrChange>
          </w:tcPr>
          <w:p w14:paraId="193F9184" w14:textId="77777777" w:rsidR="00D32D2F" w:rsidRPr="00D32D2F" w:rsidRDefault="00D32D2F">
            <w:pPr>
              <w:spacing w:before="0" w:after="0" w:line="240" w:lineRule="auto"/>
              <w:jc w:val="center"/>
              <w:rPr>
                <w:ins w:id="102433" w:author="pete jones" w:date="2022-01-12T17:25:00Z"/>
                <w:sz w:val="20"/>
                <w:szCs w:val="20"/>
                <w:rPrChange w:id="102434" w:author="pete jones" w:date="2022-01-12T17:26:00Z">
                  <w:rPr>
                    <w:ins w:id="102435" w:author="pete jones" w:date="2022-01-12T17:25:00Z"/>
                  </w:rPr>
                </w:rPrChange>
              </w:rPr>
              <w:pPrChange w:id="102436" w:author="pete jones" w:date="2022-01-12T17:30:00Z">
                <w:pPr>
                  <w:jc w:val="left"/>
                </w:pPr>
              </w:pPrChange>
            </w:pPr>
          </w:p>
        </w:tc>
        <w:tc>
          <w:tcPr>
            <w:tcW w:w="616" w:type="dxa"/>
            <w:noWrap/>
            <w:vAlign w:val="center"/>
            <w:hideMark/>
            <w:tcPrChange w:id="102437" w:author="pete jones" w:date="2022-01-12T17:27:00Z">
              <w:tcPr>
                <w:tcW w:w="616" w:type="dxa"/>
                <w:noWrap/>
                <w:hideMark/>
              </w:tcPr>
            </w:tcPrChange>
          </w:tcPr>
          <w:p w14:paraId="36BE4102" w14:textId="77777777" w:rsidR="00D32D2F" w:rsidRPr="00D32D2F" w:rsidRDefault="00D32D2F">
            <w:pPr>
              <w:spacing w:before="0" w:after="0" w:line="240" w:lineRule="auto"/>
              <w:jc w:val="center"/>
              <w:rPr>
                <w:ins w:id="102438" w:author="pete jones" w:date="2022-01-12T17:25:00Z"/>
                <w:sz w:val="20"/>
                <w:szCs w:val="20"/>
                <w:rPrChange w:id="102439" w:author="pete jones" w:date="2022-01-12T17:26:00Z">
                  <w:rPr>
                    <w:ins w:id="102440" w:author="pete jones" w:date="2022-01-12T17:25:00Z"/>
                  </w:rPr>
                </w:rPrChange>
              </w:rPr>
              <w:pPrChange w:id="102441" w:author="pete jones" w:date="2022-01-12T17:30:00Z">
                <w:pPr>
                  <w:jc w:val="left"/>
                </w:pPr>
              </w:pPrChange>
            </w:pPr>
          </w:p>
        </w:tc>
        <w:tc>
          <w:tcPr>
            <w:tcW w:w="616" w:type="dxa"/>
            <w:noWrap/>
            <w:vAlign w:val="center"/>
            <w:hideMark/>
            <w:tcPrChange w:id="102442" w:author="pete jones" w:date="2022-01-12T17:27:00Z">
              <w:tcPr>
                <w:tcW w:w="616" w:type="dxa"/>
                <w:noWrap/>
                <w:hideMark/>
              </w:tcPr>
            </w:tcPrChange>
          </w:tcPr>
          <w:p w14:paraId="3BD0AB37" w14:textId="77777777" w:rsidR="00D32D2F" w:rsidRPr="00D32D2F" w:rsidRDefault="00D32D2F">
            <w:pPr>
              <w:spacing w:before="0" w:after="0" w:line="240" w:lineRule="auto"/>
              <w:jc w:val="center"/>
              <w:rPr>
                <w:ins w:id="102443" w:author="pete jones" w:date="2022-01-12T17:25:00Z"/>
                <w:sz w:val="20"/>
                <w:szCs w:val="20"/>
                <w:rPrChange w:id="102444" w:author="pete jones" w:date="2022-01-12T17:26:00Z">
                  <w:rPr>
                    <w:ins w:id="102445" w:author="pete jones" w:date="2022-01-12T17:25:00Z"/>
                  </w:rPr>
                </w:rPrChange>
              </w:rPr>
              <w:pPrChange w:id="102446" w:author="pete jones" w:date="2022-01-12T17:30:00Z">
                <w:pPr>
                  <w:jc w:val="left"/>
                </w:pPr>
              </w:pPrChange>
            </w:pPr>
          </w:p>
        </w:tc>
      </w:tr>
      <w:tr w:rsidR="00D32D2F" w:rsidRPr="00D32D2F" w14:paraId="56604B36" w14:textId="77777777" w:rsidTr="00D32D2F">
        <w:trPr>
          <w:trHeight w:val="300"/>
          <w:ins w:id="102447" w:author="pete jones" w:date="2022-01-12T17:25:00Z"/>
          <w:trPrChange w:id="102448" w:author="pete jones" w:date="2022-01-12T17:27:00Z">
            <w:trPr>
              <w:trHeight w:val="300"/>
            </w:trPr>
          </w:trPrChange>
        </w:trPr>
        <w:tc>
          <w:tcPr>
            <w:tcW w:w="868" w:type="dxa"/>
            <w:noWrap/>
            <w:hideMark/>
            <w:tcPrChange w:id="102449" w:author="pete jones" w:date="2022-01-12T17:27:00Z">
              <w:tcPr>
                <w:tcW w:w="868" w:type="dxa"/>
                <w:noWrap/>
                <w:hideMark/>
              </w:tcPr>
            </w:tcPrChange>
          </w:tcPr>
          <w:p w14:paraId="2BEAB842" w14:textId="77777777" w:rsidR="00D32D2F" w:rsidRPr="00D32D2F" w:rsidRDefault="00D32D2F">
            <w:pPr>
              <w:spacing w:before="0" w:after="0" w:line="240" w:lineRule="auto"/>
              <w:jc w:val="left"/>
              <w:rPr>
                <w:ins w:id="102450" w:author="pete jones" w:date="2022-01-12T17:25:00Z"/>
                <w:sz w:val="20"/>
                <w:szCs w:val="20"/>
                <w:rPrChange w:id="102451" w:author="pete jones" w:date="2022-01-12T17:26:00Z">
                  <w:rPr>
                    <w:ins w:id="102452" w:author="pete jones" w:date="2022-01-12T17:25:00Z"/>
                  </w:rPr>
                </w:rPrChange>
              </w:rPr>
              <w:pPrChange w:id="102453" w:author="pete jones" w:date="2022-01-12T17:26:00Z">
                <w:pPr>
                  <w:jc w:val="left"/>
                </w:pPr>
              </w:pPrChange>
            </w:pPr>
            <w:ins w:id="102454" w:author="pete jones" w:date="2022-01-12T17:25:00Z">
              <w:r w:rsidRPr="00D32D2F">
                <w:rPr>
                  <w:sz w:val="20"/>
                  <w:szCs w:val="20"/>
                  <w:rPrChange w:id="102455" w:author="pete jones" w:date="2022-01-12T17:26:00Z">
                    <w:rPr/>
                  </w:rPrChange>
                </w:rPr>
                <w:t>26</w:t>
              </w:r>
            </w:ins>
          </w:p>
        </w:tc>
        <w:tc>
          <w:tcPr>
            <w:tcW w:w="1516" w:type="dxa"/>
            <w:noWrap/>
            <w:hideMark/>
            <w:tcPrChange w:id="102456" w:author="pete jones" w:date="2022-01-12T17:27:00Z">
              <w:tcPr>
                <w:tcW w:w="1516" w:type="dxa"/>
                <w:noWrap/>
                <w:hideMark/>
              </w:tcPr>
            </w:tcPrChange>
          </w:tcPr>
          <w:p w14:paraId="66AB8388" w14:textId="77777777" w:rsidR="00D32D2F" w:rsidRPr="00D32D2F" w:rsidRDefault="00D32D2F">
            <w:pPr>
              <w:spacing w:before="0" w:after="0" w:line="240" w:lineRule="auto"/>
              <w:jc w:val="left"/>
              <w:rPr>
                <w:ins w:id="102457" w:author="pete jones" w:date="2022-01-12T17:25:00Z"/>
                <w:sz w:val="20"/>
                <w:szCs w:val="20"/>
                <w:rPrChange w:id="102458" w:author="pete jones" w:date="2022-01-12T17:26:00Z">
                  <w:rPr>
                    <w:ins w:id="102459" w:author="pete jones" w:date="2022-01-12T17:25:00Z"/>
                  </w:rPr>
                </w:rPrChange>
              </w:rPr>
              <w:pPrChange w:id="102460" w:author="pete jones" w:date="2022-01-12T17:26:00Z">
                <w:pPr>
                  <w:jc w:val="left"/>
                </w:pPr>
              </w:pPrChange>
            </w:pPr>
            <w:ins w:id="102461" w:author="pete jones" w:date="2022-01-12T17:25:00Z">
              <w:r w:rsidRPr="00D32D2F">
                <w:rPr>
                  <w:sz w:val="20"/>
                  <w:szCs w:val="20"/>
                  <w:rPrChange w:id="102462" w:author="pete jones" w:date="2022-01-12T17:26:00Z">
                    <w:rPr/>
                  </w:rPrChange>
                </w:rPr>
                <w:t>ENGR3110</w:t>
              </w:r>
            </w:ins>
          </w:p>
        </w:tc>
        <w:tc>
          <w:tcPr>
            <w:tcW w:w="8744" w:type="dxa"/>
            <w:noWrap/>
            <w:hideMark/>
            <w:tcPrChange w:id="102463" w:author="pete jones" w:date="2022-01-12T17:27:00Z">
              <w:tcPr>
                <w:tcW w:w="8744" w:type="dxa"/>
                <w:noWrap/>
                <w:hideMark/>
              </w:tcPr>
            </w:tcPrChange>
          </w:tcPr>
          <w:p w14:paraId="5CE1E427" w14:textId="77777777" w:rsidR="00D32D2F" w:rsidRPr="00D32D2F" w:rsidRDefault="00D32D2F">
            <w:pPr>
              <w:spacing w:before="0" w:after="0" w:line="240" w:lineRule="auto"/>
              <w:jc w:val="left"/>
              <w:rPr>
                <w:ins w:id="102464" w:author="pete jones" w:date="2022-01-12T17:25:00Z"/>
                <w:sz w:val="20"/>
                <w:szCs w:val="20"/>
                <w:rPrChange w:id="102465" w:author="pete jones" w:date="2022-01-12T17:26:00Z">
                  <w:rPr>
                    <w:ins w:id="102466" w:author="pete jones" w:date="2022-01-12T17:25:00Z"/>
                  </w:rPr>
                </w:rPrChange>
              </w:rPr>
              <w:pPrChange w:id="102467" w:author="pete jones" w:date="2022-01-12T17:26:00Z">
                <w:pPr>
                  <w:jc w:val="left"/>
                </w:pPr>
              </w:pPrChange>
            </w:pPr>
            <w:ins w:id="102468" w:author="pete jones" w:date="2022-01-12T17:25:00Z">
              <w:r w:rsidRPr="00D32D2F">
                <w:rPr>
                  <w:sz w:val="20"/>
                  <w:szCs w:val="20"/>
                  <w:rPrChange w:id="102469" w:author="pete jones" w:date="2022-01-12T17:26:00Z">
                    <w:rPr/>
                  </w:rPrChange>
                </w:rPr>
                <w:t>Elecanisms</w:t>
              </w:r>
            </w:ins>
          </w:p>
        </w:tc>
        <w:tc>
          <w:tcPr>
            <w:tcW w:w="616" w:type="dxa"/>
            <w:noWrap/>
            <w:vAlign w:val="center"/>
            <w:hideMark/>
            <w:tcPrChange w:id="102470" w:author="pete jones" w:date="2022-01-12T17:27:00Z">
              <w:tcPr>
                <w:tcW w:w="616" w:type="dxa"/>
                <w:noWrap/>
                <w:hideMark/>
              </w:tcPr>
            </w:tcPrChange>
          </w:tcPr>
          <w:p w14:paraId="60FA8DA6" w14:textId="015311C5" w:rsidR="00D32D2F" w:rsidRPr="00D32D2F" w:rsidRDefault="00D32D2F">
            <w:pPr>
              <w:spacing w:before="0" w:after="0" w:line="240" w:lineRule="auto"/>
              <w:jc w:val="center"/>
              <w:rPr>
                <w:ins w:id="102471" w:author="pete jones" w:date="2022-01-12T17:25:00Z"/>
                <w:sz w:val="20"/>
                <w:szCs w:val="20"/>
                <w:rPrChange w:id="102472" w:author="pete jones" w:date="2022-01-12T17:26:00Z">
                  <w:rPr>
                    <w:ins w:id="102473" w:author="pete jones" w:date="2022-01-12T17:25:00Z"/>
                  </w:rPr>
                </w:rPrChange>
              </w:rPr>
              <w:pPrChange w:id="102474" w:author="pete jones" w:date="2022-01-12T17:30:00Z">
                <w:pPr>
                  <w:jc w:val="left"/>
                </w:pPr>
              </w:pPrChange>
            </w:pPr>
          </w:p>
        </w:tc>
        <w:tc>
          <w:tcPr>
            <w:tcW w:w="616" w:type="dxa"/>
            <w:noWrap/>
            <w:vAlign w:val="center"/>
            <w:hideMark/>
            <w:tcPrChange w:id="102475" w:author="pete jones" w:date="2022-01-12T17:27:00Z">
              <w:tcPr>
                <w:tcW w:w="616" w:type="dxa"/>
                <w:noWrap/>
                <w:hideMark/>
              </w:tcPr>
            </w:tcPrChange>
          </w:tcPr>
          <w:p w14:paraId="0718FF36" w14:textId="77777777" w:rsidR="00D32D2F" w:rsidRPr="00D32D2F" w:rsidRDefault="00D32D2F">
            <w:pPr>
              <w:spacing w:before="0" w:after="0" w:line="240" w:lineRule="auto"/>
              <w:jc w:val="center"/>
              <w:rPr>
                <w:ins w:id="102476" w:author="pete jones" w:date="2022-01-12T17:25:00Z"/>
                <w:sz w:val="20"/>
                <w:szCs w:val="20"/>
                <w:rPrChange w:id="102477" w:author="pete jones" w:date="2022-01-12T17:26:00Z">
                  <w:rPr>
                    <w:ins w:id="102478" w:author="pete jones" w:date="2022-01-12T17:25:00Z"/>
                  </w:rPr>
                </w:rPrChange>
              </w:rPr>
              <w:pPrChange w:id="102479" w:author="pete jones" w:date="2022-01-12T17:30:00Z">
                <w:pPr>
                  <w:jc w:val="left"/>
                </w:pPr>
              </w:pPrChange>
            </w:pPr>
            <w:ins w:id="102480" w:author="pete jones" w:date="2022-01-12T17:25:00Z">
              <w:r w:rsidRPr="00D32D2F">
                <w:rPr>
                  <w:sz w:val="20"/>
                  <w:szCs w:val="20"/>
                  <w:rPrChange w:id="102481" w:author="pete jones" w:date="2022-01-12T17:26:00Z">
                    <w:rPr/>
                  </w:rPrChange>
                </w:rPr>
                <w:t>3</w:t>
              </w:r>
            </w:ins>
          </w:p>
        </w:tc>
        <w:tc>
          <w:tcPr>
            <w:tcW w:w="616" w:type="dxa"/>
            <w:noWrap/>
            <w:vAlign w:val="center"/>
            <w:hideMark/>
            <w:tcPrChange w:id="102482" w:author="pete jones" w:date="2022-01-12T17:27:00Z">
              <w:tcPr>
                <w:tcW w:w="616" w:type="dxa"/>
                <w:noWrap/>
                <w:hideMark/>
              </w:tcPr>
            </w:tcPrChange>
          </w:tcPr>
          <w:p w14:paraId="65036F4A" w14:textId="77777777" w:rsidR="00D32D2F" w:rsidRPr="00D32D2F" w:rsidRDefault="00D32D2F">
            <w:pPr>
              <w:spacing w:before="0" w:after="0" w:line="240" w:lineRule="auto"/>
              <w:jc w:val="center"/>
              <w:rPr>
                <w:ins w:id="102483" w:author="pete jones" w:date="2022-01-12T17:25:00Z"/>
                <w:sz w:val="20"/>
                <w:szCs w:val="20"/>
                <w:rPrChange w:id="102484" w:author="pete jones" w:date="2022-01-12T17:26:00Z">
                  <w:rPr>
                    <w:ins w:id="102485" w:author="pete jones" w:date="2022-01-12T17:25:00Z"/>
                  </w:rPr>
                </w:rPrChange>
              </w:rPr>
              <w:pPrChange w:id="102486" w:author="pete jones" w:date="2022-01-12T17:30:00Z">
                <w:pPr>
                  <w:jc w:val="left"/>
                </w:pPr>
              </w:pPrChange>
            </w:pPr>
          </w:p>
        </w:tc>
        <w:tc>
          <w:tcPr>
            <w:tcW w:w="616" w:type="dxa"/>
            <w:noWrap/>
            <w:vAlign w:val="center"/>
            <w:hideMark/>
            <w:tcPrChange w:id="102487" w:author="pete jones" w:date="2022-01-12T17:27:00Z">
              <w:tcPr>
                <w:tcW w:w="616" w:type="dxa"/>
                <w:noWrap/>
                <w:hideMark/>
              </w:tcPr>
            </w:tcPrChange>
          </w:tcPr>
          <w:p w14:paraId="4FD15E52" w14:textId="77777777" w:rsidR="00D32D2F" w:rsidRPr="00D32D2F" w:rsidRDefault="00D32D2F">
            <w:pPr>
              <w:spacing w:before="0" w:after="0" w:line="240" w:lineRule="auto"/>
              <w:jc w:val="center"/>
              <w:rPr>
                <w:ins w:id="102488" w:author="pete jones" w:date="2022-01-12T17:25:00Z"/>
                <w:sz w:val="20"/>
                <w:szCs w:val="20"/>
                <w:rPrChange w:id="102489" w:author="pete jones" w:date="2022-01-12T17:26:00Z">
                  <w:rPr>
                    <w:ins w:id="102490" w:author="pete jones" w:date="2022-01-12T17:25:00Z"/>
                  </w:rPr>
                </w:rPrChange>
              </w:rPr>
              <w:pPrChange w:id="102491" w:author="pete jones" w:date="2022-01-12T17:30:00Z">
                <w:pPr>
                  <w:jc w:val="left"/>
                </w:pPr>
              </w:pPrChange>
            </w:pPr>
            <w:ins w:id="102492" w:author="pete jones" w:date="2022-01-12T17:25:00Z">
              <w:r w:rsidRPr="00D32D2F">
                <w:rPr>
                  <w:sz w:val="20"/>
                  <w:szCs w:val="20"/>
                  <w:rPrChange w:id="102493" w:author="pete jones" w:date="2022-01-12T17:26:00Z">
                    <w:rPr/>
                  </w:rPrChange>
                </w:rPr>
                <w:t>3</w:t>
              </w:r>
            </w:ins>
          </w:p>
        </w:tc>
        <w:tc>
          <w:tcPr>
            <w:tcW w:w="616" w:type="dxa"/>
            <w:noWrap/>
            <w:vAlign w:val="center"/>
            <w:hideMark/>
            <w:tcPrChange w:id="102494" w:author="pete jones" w:date="2022-01-12T17:27:00Z">
              <w:tcPr>
                <w:tcW w:w="616" w:type="dxa"/>
                <w:noWrap/>
                <w:hideMark/>
              </w:tcPr>
            </w:tcPrChange>
          </w:tcPr>
          <w:p w14:paraId="2E1C53F8" w14:textId="77777777" w:rsidR="00D32D2F" w:rsidRPr="00D32D2F" w:rsidRDefault="00D32D2F">
            <w:pPr>
              <w:spacing w:before="0" w:after="0" w:line="240" w:lineRule="auto"/>
              <w:jc w:val="center"/>
              <w:rPr>
                <w:ins w:id="102495" w:author="pete jones" w:date="2022-01-12T17:25:00Z"/>
                <w:sz w:val="20"/>
                <w:szCs w:val="20"/>
                <w:rPrChange w:id="102496" w:author="pete jones" w:date="2022-01-12T17:26:00Z">
                  <w:rPr>
                    <w:ins w:id="102497" w:author="pete jones" w:date="2022-01-12T17:25:00Z"/>
                  </w:rPr>
                </w:rPrChange>
              </w:rPr>
              <w:pPrChange w:id="102498" w:author="pete jones" w:date="2022-01-12T17:30:00Z">
                <w:pPr>
                  <w:jc w:val="left"/>
                </w:pPr>
              </w:pPrChange>
            </w:pPr>
            <w:ins w:id="102499" w:author="pete jones" w:date="2022-01-12T17:25:00Z">
              <w:r w:rsidRPr="00D32D2F">
                <w:rPr>
                  <w:sz w:val="20"/>
                  <w:szCs w:val="20"/>
                  <w:rPrChange w:id="102500" w:author="pete jones" w:date="2022-01-12T17:26:00Z">
                    <w:rPr/>
                  </w:rPrChange>
                </w:rPr>
                <w:t>4</w:t>
              </w:r>
            </w:ins>
          </w:p>
        </w:tc>
        <w:tc>
          <w:tcPr>
            <w:tcW w:w="616" w:type="dxa"/>
            <w:noWrap/>
            <w:vAlign w:val="center"/>
            <w:hideMark/>
            <w:tcPrChange w:id="102501" w:author="pete jones" w:date="2022-01-12T17:27:00Z">
              <w:tcPr>
                <w:tcW w:w="616" w:type="dxa"/>
                <w:noWrap/>
                <w:hideMark/>
              </w:tcPr>
            </w:tcPrChange>
          </w:tcPr>
          <w:p w14:paraId="0FCE2551" w14:textId="77777777" w:rsidR="00D32D2F" w:rsidRPr="00D32D2F" w:rsidRDefault="00D32D2F">
            <w:pPr>
              <w:spacing w:before="0" w:after="0" w:line="240" w:lineRule="auto"/>
              <w:jc w:val="center"/>
              <w:rPr>
                <w:ins w:id="102502" w:author="pete jones" w:date="2022-01-12T17:25:00Z"/>
                <w:sz w:val="20"/>
                <w:szCs w:val="20"/>
                <w:rPrChange w:id="102503" w:author="pete jones" w:date="2022-01-12T17:26:00Z">
                  <w:rPr>
                    <w:ins w:id="102504" w:author="pete jones" w:date="2022-01-12T17:25:00Z"/>
                  </w:rPr>
                </w:rPrChange>
              </w:rPr>
              <w:pPrChange w:id="102505" w:author="pete jones" w:date="2022-01-12T17:30:00Z">
                <w:pPr>
                  <w:jc w:val="left"/>
                </w:pPr>
              </w:pPrChange>
            </w:pPr>
          </w:p>
        </w:tc>
        <w:tc>
          <w:tcPr>
            <w:tcW w:w="616" w:type="dxa"/>
            <w:noWrap/>
            <w:vAlign w:val="center"/>
            <w:hideMark/>
            <w:tcPrChange w:id="102506" w:author="pete jones" w:date="2022-01-12T17:27:00Z">
              <w:tcPr>
                <w:tcW w:w="616" w:type="dxa"/>
                <w:noWrap/>
                <w:hideMark/>
              </w:tcPr>
            </w:tcPrChange>
          </w:tcPr>
          <w:p w14:paraId="727A4E31" w14:textId="77777777" w:rsidR="00D32D2F" w:rsidRPr="00D32D2F" w:rsidRDefault="00D32D2F">
            <w:pPr>
              <w:spacing w:before="0" w:after="0" w:line="240" w:lineRule="auto"/>
              <w:jc w:val="center"/>
              <w:rPr>
                <w:ins w:id="102507" w:author="pete jones" w:date="2022-01-12T17:25:00Z"/>
                <w:sz w:val="20"/>
                <w:szCs w:val="20"/>
                <w:rPrChange w:id="102508" w:author="pete jones" w:date="2022-01-12T17:26:00Z">
                  <w:rPr>
                    <w:ins w:id="102509" w:author="pete jones" w:date="2022-01-12T17:25:00Z"/>
                  </w:rPr>
                </w:rPrChange>
              </w:rPr>
              <w:pPrChange w:id="102510" w:author="pete jones" w:date="2022-01-12T17:30:00Z">
                <w:pPr>
                  <w:jc w:val="left"/>
                </w:pPr>
              </w:pPrChange>
            </w:pPr>
          </w:p>
        </w:tc>
        <w:tc>
          <w:tcPr>
            <w:tcW w:w="616" w:type="dxa"/>
            <w:noWrap/>
            <w:vAlign w:val="center"/>
            <w:hideMark/>
            <w:tcPrChange w:id="102511" w:author="pete jones" w:date="2022-01-12T17:27:00Z">
              <w:tcPr>
                <w:tcW w:w="616" w:type="dxa"/>
                <w:noWrap/>
                <w:hideMark/>
              </w:tcPr>
            </w:tcPrChange>
          </w:tcPr>
          <w:p w14:paraId="5916AFBA" w14:textId="77777777" w:rsidR="00D32D2F" w:rsidRPr="00D32D2F" w:rsidRDefault="00D32D2F">
            <w:pPr>
              <w:spacing w:before="0" w:after="0" w:line="240" w:lineRule="auto"/>
              <w:jc w:val="center"/>
              <w:rPr>
                <w:ins w:id="102512" w:author="pete jones" w:date="2022-01-12T17:25:00Z"/>
                <w:sz w:val="20"/>
                <w:szCs w:val="20"/>
                <w:rPrChange w:id="102513" w:author="pete jones" w:date="2022-01-12T17:26:00Z">
                  <w:rPr>
                    <w:ins w:id="102514" w:author="pete jones" w:date="2022-01-12T17:25:00Z"/>
                  </w:rPr>
                </w:rPrChange>
              </w:rPr>
              <w:pPrChange w:id="102515" w:author="pete jones" w:date="2022-01-12T17:30:00Z">
                <w:pPr>
                  <w:jc w:val="left"/>
                </w:pPr>
              </w:pPrChange>
            </w:pPr>
          </w:p>
        </w:tc>
      </w:tr>
      <w:tr w:rsidR="00D32D2F" w:rsidRPr="00D32D2F" w14:paraId="59EB3FE7" w14:textId="77777777" w:rsidTr="00D32D2F">
        <w:trPr>
          <w:trHeight w:val="300"/>
          <w:ins w:id="102516" w:author="pete jones" w:date="2022-01-12T17:25:00Z"/>
          <w:trPrChange w:id="102517" w:author="pete jones" w:date="2022-01-12T17:27:00Z">
            <w:trPr>
              <w:trHeight w:val="300"/>
            </w:trPr>
          </w:trPrChange>
        </w:trPr>
        <w:tc>
          <w:tcPr>
            <w:tcW w:w="868" w:type="dxa"/>
            <w:noWrap/>
            <w:hideMark/>
            <w:tcPrChange w:id="102518" w:author="pete jones" w:date="2022-01-12T17:27:00Z">
              <w:tcPr>
                <w:tcW w:w="868" w:type="dxa"/>
                <w:noWrap/>
                <w:hideMark/>
              </w:tcPr>
            </w:tcPrChange>
          </w:tcPr>
          <w:p w14:paraId="47322BE3" w14:textId="77777777" w:rsidR="00D32D2F" w:rsidRPr="00D32D2F" w:rsidRDefault="00D32D2F">
            <w:pPr>
              <w:spacing w:before="0" w:after="0" w:line="240" w:lineRule="auto"/>
              <w:jc w:val="left"/>
              <w:rPr>
                <w:ins w:id="102519" w:author="pete jones" w:date="2022-01-12T17:25:00Z"/>
                <w:sz w:val="20"/>
                <w:szCs w:val="20"/>
                <w:rPrChange w:id="102520" w:author="pete jones" w:date="2022-01-12T17:26:00Z">
                  <w:rPr>
                    <w:ins w:id="102521" w:author="pete jones" w:date="2022-01-12T17:25:00Z"/>
                  </w:rPr>
                </w:rPrChange>
              </w:rPr>
              <w:pPrChange w:id="102522" w:author="pete jones" w:date="2022-01-12T17:26:00Z">
                <w:pPr>
                  <w:jc w:val="left"/>
                </w:pPr>
              </w:pPrChange>
            </w:pPr>
            <w:ins w:id="102523" w:author="pete jones" w:date="2022-01-12T17:25:00Z">
              <w:r w:rsidRPr="00D32D2F">
                <w:rPr>
                  <w:sz w:val="20"/>
                  <w:szCs w:val="20"/>
                  <w:rPrChange w:id="102524" w:author="pete jones" w:date="2022-01-12T17:26:00Z">
                    <w:rPr/>
                  </w:rPrChange>
                </w:rPr>
                <w:t>27</w:t>
              </w:r>
            </w:ins>
          </w:p>
        </w:tc>
        <w:tc>
          <w:tcPr>
            <w:tcW w:w="1516" w:type="dxa"/>
            <w:noWrap/>
            <w:hideMark/>
            <w:tcPrChange w:id="102525" w:author="pete jones" w:date="2022-01-12T17:27:00Z">
              <w:tcPr>
                <w:tcW w:w="1516" w:type="dxa"/>
                <w:noWrap/>
                <w:hideMark/>
              </w:tcPr>
            </w:tcPrChange>
          </w:tcPr>
          <w:p w14:paraId="6ACA7210" w14:textId="77777777" w:rsidR="00D32D2F" w:rsidRPr="00D32D2F" w:rsidRDefault="00D32D2F">
            <w:pPr>
              <w:spacing w:before="0" w:after="0" w:line="240" w:lineRule="auto"/>
              <w:jc w:val="left"/>
              <w:rPr>
                <w:ins w:id="102526" w:author="pete jones" w:date="2022-01-12T17:25:00Z"/>
                <w:sz w:val="20"/>
                <w:szCs w:val="20"/>
                <w:rPrChange w:id="102527" w:author="pete jones" w:date="2022-01-12T17:26:00Z">
                  <w:rPr>
                    <w:ins w:id="102528" w:author="pete jones" w:date="2022-01-12T17:25:00Z"/>
                  </w:rPr>
                </w:rPrChange>
              </w:rPr>
              <w:pPrChange w:id="102529" w:author="pete jones" w:date="2022-01-12T17:26:00Z">
                <w:pPr>
                  <w:jc w:val="left"/>
                </w:pPr>
              </w:pPrChange>
            </w:pPr>
            <w:ins w:id="102530" w:author="pete jones" w:date="2022-01-12T17:25:00Z">
              <w:r w:rsidRPr="00D32D2F">
                <w:rPr>
                  <w:sz w:val="20"/>
                  <w:szCs w:val="20"/>
                  <w:rPrChange w:id="102531" w:author="pete jones" w:date="2022-01-12T17:26:00Z">
                    <w:rPr/>
                  </w:rPrChange>
                </w:rPr>
                <w:t>ENGR3180</w:t>
              </w:r>
            </w:ins>
          </w:p>
        </w:tc>
        <w:tc>
          <w:tcPr>
            <w:tcW w:w="8744" w:type="dxa"/>
            <w:noWrap/>
            <w:hideMark/>
            <w:tcPrChange w:id="102532" w:author="pete jones" w:date="2022-01-12T17:27:00Z">
              <w:tcPr>
                <w:tcW w:w="8744" w:type="dxa"/>
                <w:noWrap/>
                <w:hideMark/>
              </w:tcPr>
            </w:tcPrChange>
          </w:tcPr>
          <w:p w14:paraId="7386BE67" w14:textId="77777777" w:rsidR="00D32D2F" w:rsidRPr="00D32D2F" w:rsidRDefault="00D32D2F">
            <w:pPr>
              <w:spacing w:before="0" w:after="0" w:line="240" w:lineRule="auto"/>
              <w:jc w:val="left"/>
              <w:rPr>
                <w:ins w:id="102533" w:author="pete jones" w:date="2022-01-12T17:25:00Z"/>
                <w:sz w:val="20"/>
                <w:szCs w:val="20"/>
                <w:rPrChange w:id="102534" w:author="pete jones" w:date="2022-01-12T17:26:00Z">
                  <w:rPr>
                    <w:ins w:id="102535" w:author="pete jones" w:date="2022-01-12T17:25:00Z"/>
                  </w:rPr>
                </w:rPrChange>
              </w:rPr>
              <w:pPrChange w:id="102536" w:author="pete jones" w:date="2022-01-12T17:26:00Z">
                <w:pPr>
                  <w:jc w:val="left"/>
                </w:pPr>
              </w:pPrChange>
            </w:pPr>
            <w:ins w:id="102537" w:author="pete jones" w:date="2022-01-12T17:25:00Z">
              <w:r w:rsidRPr="00D32D2F">
                <w:rPr>
                  <w:sz w:val="20"/>
                  <w:szCs w:val="20"/>
                  <w:rPrChange w:id="102538" w:author="pete jones" w:date="2022-01-12T17:26:00Z">
                    <w:rPr/>
                  </w:rPrChange>
                </w:rPr>
                <w:t>Renewable Energy</w:t>
              </w:r>
            </w:ins>
          </w:p>
        </w:tc>
        <w:tc>
          <w:tcPr>
            <w:tcW w:w="616" w:type="dxa"/>
            <w:noWrap/>
            <w:vAlign w:val="center"/>
            <w:hideMark/>
            <w:tcPrChange w:id="102539" w:author="pete jones" w:date="2022-01-12T17:27:00Z">
              <w:tcPr>
                <w:tcW w:w="616" w:type="dxa"/>
                <w:noWrap/>
                <w:hideMark/>
              </w:tcPr>
            </w:tcPrChange>
          </w:tcPr>
          <w:p w14:paraId="13437985" w14:textId="6ADD66F0" w:rsidR="00D32D2F" w:rsidRPr="00D32D2F" w:rsidRDefault="00D32D2F">
            <w:pPr>
              <w:spacing w:before="0" w:after="0" w:line="240" w:lineRule="auto"/>
              <w:jc w:val="center"/>
              <w:rPr>
                <w:ins w:id="102540" w:author="pete jones" w:date="2022-01-12T17:25:00Z"/>
                <w:sz w:val="20"/>
                <w:szCs w:val="20"/>
                <w:rPrChange w:id="102541" w:author="pete jones" w:date="2022-01-12T17:26:00Z">
                  <w:rPr>
                    <w:ins w:id="102542" w:author="pete jones" w:date="2022-01-12T17:25:00Z"/>
                  </w:rPr>
                </w:rPrChange>
              </w:rPr>
              <w:pPrChange w:id="102543" w:author="pete jones" w:date="2022-01-12T17:30:00Z">
                <w:pPr>
                  <w:jc w:val="left"/>
                </w:pPr>
              </w:pPrChange>
            </w:pPr>
          </w:p>
        </w:tc>
        <w:tc>
          <w:tcPr>
            <w:tcW w:w="616" w:type="dxa"/>
            <w:noWrap/>
            <w:vAlign w:val="center"/>
            <w:hideMark/>
            <w:tcPrChange w:id="102544" w:author="pete jones" w:date="2022-01-12T17:27:00Z">
              <w:tcPr>
                <w:tcW w:w="616" w:type="dxa"/>
                <w:noWrap/>
                <w:hideMark/>
              </w:tcPr>
            </w:tcPrChange>
          </w:tcPr>
          <w:p w14:paraId="1E999FC9" w14:textId="77777777" w:rsidR="00D32D2F" w:rsidRPr="00D32D2F" w:rsidRDefault="00D32D2F">
            <w:pPr>
              <w:spacing w:before="0" w:after="0" w:line="240" w:lineRule="auto"/>
              <w:jc w:val="center"/>
              <w:rPr>
                <w:ins w:id="102545" w:author="pete jones" w:date="2022-01-12T17:25:00Z"/>
                <w:sz w:val="20"/>
                <w:szCs w:val="20"/>
                <w:rPrChange w:id="102546" w:author="pete jones" w:date="2022-01-12T17:26:00Z">
                  <w:rPr>
                    <w:ins w:id="102547" w:author="pete jones" w:date="2022-01-12T17:25:00Z"/>
                  </w:rPr>
                </w:rPrChange>
              </w:rPr>
              <w:pPrChange w:id="102548" w:author="pete jones" w:date="2022-01-12T17:30:00Z">
                <w:pPr>
                  <w:jc w:val="left"/>
                </w:pPr>
              </w:pPrChange>
            </w:pPr>
            <w:ins w:id="102549" w:author="pete jones" w:date="2022-01-12T17:25:00Z">
              <w:r w:rsidRPr="00D32D2F">
                <w:rPr>
                  <w:sz w:val="20"/>
                  <w:szCs w:val="20"/>
                  <w:rPrChange w:id="102550" w:author="pete jones" w:date="2022-01-12T17:26:00Z">
                    <w:rPr/>
                  </w:rPrChange>
                </w:rPr>
                <w:t>3</w:t>
              </w:r>
            </w:ins>
          </w:p>
        </w:tc>
        <w:tc>
          <w:tcPr>
            <w:tcW w:w="616" w:type="dxa"/>
            <w:noWrap/>
            <w:vAlign w:val="center"/>
            <w:hideMark/>
            <w:tcPrChange w:id="102551" w:author="pete jones" w:date="2022-01-12T17:27:00Z">
              <w:tcPr>
                <w:tcW w:w="616" w:type="dxa"/>
                <w:noWrap/>
                <w:hideMark/>
              </w:tcPr>
            </w:tcPrChange>
          </w:tcPr>
          <w:p w14:paraId="0693ABE7" w14:textId="77777777" w:rsidR="00D32D2F" w:rsidRPr="00D32D2F" w:rsidRDefault="00D32D2F">
            <w:pPr>
              <w:spacing w:before="0" w:after="0" w:line="240" w:lineRule="auto"/>
              <w:jc w:val="center"/>
              <w:rPr>
                <w:ins w:id="102552" w:author="pete jones" w:date="2022-01-12T17:25:00Z"/>
                <w:sz w:val="20"/>
                <w:szCs w:val="20"/>
                <w:rPrChange w:id="102553" w:author="pete jones" w:date="2022-01-12T17:26:00Z">
                  <w:rPr>
                    <w:ins w:id="102554" w:author="pete jones" w:date="2022-01-12T17:25:00Z"/>
                  </w:rPr>
                </w:rPrChange>
              </w:rPr>
              <w:pPrChange w:id="102555" w:author="pete jones" w:date="2022-01-12T17:30:00Z">
                <w:pPr>
                  <w:jc w:val="left"/>
                </w:pPr>
              </w:pPrChange>
            </w:pPr>
          </w:p>
        </w:tc>
        <w:tc>
          <w:tcPr>
            <w:tcW w:w="616" w:type="dxa"/>
            <w:noWrap/>
            <w:vAlign w:val="center"/>
            <w:hideMark/>
            <w:tcPrChange w:id="102556" w:author="pete jones" w:date="2022-01-12T17:27:00Z">
              <w:tcPr>
                <w:tcW w:w="616" w:type="dxa"/>
                <w:noWrap/>
                <w:hideMark/>
              </w:tcPr>
            </w:tcPrChange>
          </w:tcPr>
          <w:p w14:paraId="6A367423" w14:textId="77777777" w:rsidR="00D32D2F" w:rsidRPr="00D32D2F" w:rsidRDefault="00D32D2F">
            <w:pPr>
              <w:spacing w:before="0" w:after="0" w:line="240" w:lineRule="auto"/>
              <w:jc w:val="center"/>
              <w:rPr>
                <w:ins w:id="102557" w:author="pete jones" w:date="2022-01-12T17:25:00Z"/>
                <w:sz w:val="20"/>
                <w:szCs w:val="20"/>
                <w:rPrChange w:id="102558" w:author="pete jones" w:date="2022-01-12T17:26:00Z">
                  <w:rPr>
                    <w:ins w:id="102559" w:author="pete jones" w:date="2022-01-12T17:25:00Z"/>
                  </w:rPr>
                </w:rPrChange>
              </w:rPr>
              <w:pPrChange w:id="102560" w:author="pete jones" w:date="2022-01-12T17:30:00Z">
                <w:pPr>
                  <w:jc w:val="left"/>
                </w:pPr>
              </w:pPrChange>
            </w:pPr>
            <w:ins w:id="102561" w:author="pete jones" w:date="2022-01-12T17:25:00Z">
              <w:r w:rsidRPr="00D32D2F">
                <w:rPr>
                  <w:sz w:val="20"/>
                  <w:szCs w:val="20"/>
                  <w:rPrChange w:id="102562" w:author="pete jones" w:date="2022-01-12T17:26:00Z">
                    <w:rPr/>
                  </w:rPrChange>
                </w:rPr>
                <w:t>3</w:t>
              </w:r>
            </w:ins>
          </w:p>
        </w:tc>
        <w:tc>
          <w:tcPr>
            <w:tcW w:w="616" w:type="dxa"/>
            <w:noWrap/>
            <w:vAlign w:val="center"/>
            <w:hideMark/>
            <w:tcPrChange w:id="102563" w:author="pete jones" w:date="2022-01-12T17:27:00Z">
              <w:tcPr>
                <w:tcW w:w="616" w:type="dxa"/>
                <w:noWrap/>
                <w:hideMark/>
              </w:tcPr>
            </w:tcPrChange>
          </w:tcPr>
          <w:p w14:paraId="46125DE6" w14:textId="77777777" w:rsidR="00D32D2F" w:rsidRPr="00D32D2F" w:rsidRDefault="00D32D2F">
            <w:pPr>
              <w:spacing w:before="0" w:after="0" w:line="240" w:lineRule="auto"/>
              <w:jc w:val="center"/>
              <w:rPr>
                <w:ins w:id="102564" w:author="pete jones" w:date="2022-01-12T17:25:00Z"/>
                <w:sz w:val="20"/>
                <w:szCs w:val="20"/>
                <w:rPrChange w:id="102565" w:author="pete jones" w:date="2022-01-12T17:26:00Z">
                  <w:rPr>
                    <w:ins w:id="102566" w:author="pete jones" w:date="2022-01-12T17:25:00Z"/>
                  </w:rPr>
                </w:rPrChange>
              </w:rPr>
              <w:pPrChange w:id="102567" w:author="pete jones" w:date="2022-01-12T17:30:00Z">
                <w:pPr>
                  <w:jc w:val="left"/>
                </w:pPr>
              </w:pPrChange>
            </w:pPr>
            <w:ins w:id="102568" w:author="pete jones" w:date="2022-01-12T17:25:00Z">
              <w:r w:rsidRPr="00D32D2F">
                <w:rPr>
                  <w:sz w:val="20"/>
                  <w:szCs w:val="20"/>
                  <w:rPrChange w:id="102569" w:author="pete jones" w:date="2022-01-12T17:26:00Z">
                    <w:rPr/>
                  </w:rPrChange>
                </w:rPr>
                <w:t>4</w:t>
              </w:r>
            </w:ins>
          </w:p>
        </w:tc>
        <w:tc>
          <w:tcPr>
            <w:tcW w:w="616" w:type="dxa"/>
            <w:noWrap/>
            <w:vAlign w:val="center"/>
            <w:hideMark/>
            <w:tcPrChange w:id="102570" w:author="pete jones" w:date="2022-01-12T17:27:00Z">
              <w:tcPr>
                <w:tcW w:w="616" w:type="dxa"/>
                <w:noWrap/>
                <w:hideMark/>
              </w:tcPr>
            </w:tcPrChange>
          </w:tcPr>
          <w:p w14:paraId="49A90BB5" w14:textId="77777777" w:rsidR="00D32D2F" w:rsidRPr="00D32D2F" w:rsidRDefault="00D32D2F">
            <w:pPr>
              <w:spacing w:before="0" w:after="0" w:line="240" w:lineRule="auto"/>
              <w:jc w:val="center"/>
              <w:rPr>
                <w:ins w:id="102571" w:author="pete jones" w:date="2022-01-12T17:25:00Z"/>
                <w:sz w:val="20"/>
                <w:szCs w:val="20"/>
                <w:rPrChange w:id="102572" w:author="pete jones" w:date="2022-01-12T17:26:00Z">
                  <w:rPr>
                    <w:ins w:id="102573" w:author="pete jones" w:date="2022-01-12T17:25:00Z"/>
                  </w:rPr>
                </w:rPrChange>
              </w:rPr>
              <w:pPrChange w:id="102574" w:author="pete jones" w:date="2022-01-12T17:30:00Z">
                <w:pPr>
                  <w:jc w:val="left"/>
                </w:pPr>
              </w:pPrChange>
            </w:pPr>
            <w:ins w:id="102575" w:author="pete jones" w:date="2022-01-12T17:25:00Z">
              <w:r w:rsidRPr="00D32D2F">
                <w:rPr>
                  <w:sz w:val="20"/>
                  <w:szCs w:val="20"/>
                  <w:rPrChange w:id="102576" w:author="pete jones" w:date="2022-01-12T17:26:00Z">
                    <w:rPr/>
                  </w:rPrChange>
                </w:rPr>
                <w:t>4</w:t>
              </w:r>
            </w:ins>
          </w:p>
        </w:tc>
        <w:tc>
          <w:tcPr>
            <w:tcW w:w="616" w:type="dxa"/>
            <w:noWrap/>
            <w:vAlign w:val="center"/>
            <w:hideMark/>
            <w:tcPrChange w:id="102577" w:author="pete jones" w:date="2022-01-12T17:27:00Z">
              <w:tcPr>
                <w:tcW w:w="616" w:type="dxa"/>
                <w:noWrap/>
                <w:hideMark/>
              </w:tcPr>
            </w:tcPrChange>
          </w:tcPr>
          <w:p w14:paraId="7532FFB5" w14:textId="77777777" w:rsidR="00D32D2F" w:rsidRPr="00D32D2F" w:rsidRDefault="00D32D2F">
            <w:pPr>
              <w:spacing w:before="0" w:after="0" w:line="240" w:lineRule="auto"/>
              <w:jc w:val="center"/>
              <w:rPr>
                <w:ins w:id="102578" w:author="pete jones" w:date="2022-01-12T17:25:00Z"/>
                <w:sz w:val="20"/>
                <w:szCs w:val="20"/>
                <w:rPrChange w:id="102579" w:author="pete jones" w:date="2022-01-12T17:26:00Z">
                  <w:rPr>
                    <w:ins w:id="102580" w:author="pete jones" w:date="2022-01-12T17:25:00Z"/>
                  </w:rPr>
                </w:rPrChange>
              </w:rPr>
              <w:pPrChange w:id="102581" w:author="pete jones" w:date="2022-01-12T17:30:00Z">
                <w:pPr>
                  <w:jc w:val="left"/>
                </w:pPr>
              </w:pPrChange>
            </w:pPr>
            <w:ins w:id="102582" w:author="pete jones" w:date="2022-01-12T17:25:00Z">
              <w:r w:rsidRPr="00D32D2F">
                <w:rPr>
                  <w:sz w:val="20"/>
                  <w:szCs w:val="20"/>
                  <w:rPrChange w:id="102583" w:author="pete jones" w:date="2022-01-12T17:26:00Z">
                    <w:rPr/>
                  </w:rPrChange>
                </w:rPr>
                <w:t>0</w:t>
              </w:r>
            </w:ins>
          </w:p>
        </w:tc>
        <w:tc>
          <w:tcPr>
            <w:tcW w:w="616" w:type="dxa"/>
            <w:noWrap/>
            <w:vAlign w:val="center"/>
            <w:hideMark/>
            <w:tcPrChange w:id="102584" w:author="pete jones" w:date="2022-01-12T17:27:00Z">
              <w:tcPr>
                <w:tcW w:w="616" w:type="dxa"/>
                <w:noWrap/>
                <w:hideMark/>
              </w:tcPr>
            </w:tcPrChange>
          </w:tcPr>
          <w:p w14:paraId="4088C49B" w14:textId="77777777" w:rsidR="00D32D2F" w:rsidRPr="00D32D2F" w:rsidRDefault="00D32D2F">
            <w:pPr>
              <w:spacing w:before="0" w:after="0" w:line="240" w:lineRule="auto"/>
              <w:jc w:val="center"/>
              <w:rPr>
                <w:ins w:id="102585" w:author="pete jones" w:date="2022-01-12T17:25:00Z"/>
                <w:sz w:val="20"/>
                <w:szCs w:val="20"/>
                <w:rPrChange w:id="102586" w:author="pete jones" w:date="2022-01-12T17:26:00Z">
                  <w:rPr>
                    <w:ins w:id="102587" w:author="pete jones" w:date="2022-01-12T17:25:00Z"/>
                  </w:rPr>
                </w:rPrChange>
              </w:rPr>
              <w:pPrChange w:id="102588" w:author="pete jones" w:date="2022-01-12T17:30:00Z">
                <w:pPr>
                  <w:jc w:val="left"/>
                </w:pPr>
              </w:pPrChange>
            </w:pPr>
            <w:ins w:id="102589" w:author="pete jones" w:date="2022-01-12T17:25:00Z">
              <w:r w:rsidRPr="00D32D2F">
                <w:rPr>
                  <w:sz w:val="20"/>
                  <w:szCs w:val="20"/>
                  <w:rPrChange w:id="102590" w:author="pete jones" w:date="2022-01-12T17:26:00Z">
                    <w:rPr/>
                  </w:rPrChange>
                </w:rPr>
                <w:t>8</w:t>
              </w:r>
            </w:ins>
          </w:p>
        </w:tc>
      </w:tr>
      <w:tr w:rsidR="00D32D2F" w:rsidRPr="00D32D2F" w14:paraId="240DBB12" w14:textId="77777777" w:rsidTr="00D32D2F">
        <w:trPr>
          <w:trHeight w:val="300"/>
          <w:ins w:id="102591" w:author="pete jones" w:date="2022-01-12T17:25:00Z"/>
          <w:trPrChange w:id="102592" w:author="pete jones" w:date="2022-01-12T17:27:00Z">
            <w:trPr>
              <w:trHeight w:val="300"/>
            </w:trPr>
          </w:trPrChange>
        </w:trPr>
        <w:tc>
          <w:tcPr>
            <w:tcW w:w="868" w:type="dxa"/>
            <w:noWrap/>
            <w:hideMark/>
            <w:tcPrChange w:id="102593" w:author="pete jones" w:date="2022-01-12T17:27:00Z">
              <w:tcPr>
                <w:tcW w:w="868" w:type="dxa"/>
                <w:noWrap/>
                <w:hideMark/>
              </w:tcPr>
            </w:tcPrChange>
          </w:tcPr>
          <w:p w14:paraId="30FF79B4" w14:textId="77777777" w:rsidR="00D32D2F" w:rsidRPr="00D32D2F" w:rsidRDefault="00D32D2F">
            <w:pPr>
              <w:spacing w:before="0" w:after="0" w:line="240" w:lineRule="auto"/>
              <w:jc w:val="left"/>
              <w:rPr>
                <w:ins w:id="102594" w:author="pete jones" w:date="2022-01-12T17:25:00Z"/>
                <w:sz w:val="20"/>
                <w:szCs w:val="20"/>
                <w:rPrChange w:id="102595" w:author="pete jones" w:date="2022-01-12T17:26:00Z">
                  <w:rPr>
                    <w:ins w:id="102596" w:author="pete jones" w:date="2022-01-12T17:25:00Z"/>
                  </w:rPr>
                </w:rPrChange>
              </w:rPr>
              <w:pPrChange w:id="102597" w:author="pete jones" w:date="2022-01-12T17:26:00Z">
                <w:pPr>
                  <w:jc w:val="left"/>
                </w:pPr>
              </w:pPrChange>
            </w:pPr>
            <w:ins w:id="102598" w:author="pete jones" w:date="2022-01-12T17:25:00Z">
              <w:r w:rsidRPr="00D32D2F">
                <w:rPr>
                  <w:sz w:val="20"/>
                  <w:szCs w:val="20"/>
                  <w:rPrChange w:id="102599" w:author="pete jones" w:date="2022-01-12T17:26:00Z">
                    <w:rPr/>
                  </w:rPrChange>
                </w:rPr>
                <w:t>28</w:t>
              </w:r>
            </w:ins>
          </w:p>
        </w:tc>
        <w:tc>
          <w:tcPr>
            <w:tcW w:w="1516" w:type="dxa"/>
            <w:noWrap/>
            <w:hideMark/>
            <w:tcPrChange w:id="102600" w:author="pete jones" w:date="2022-01-12T17:27:00Z">
              <w:tcPr>
                <w:tcW w:w="1516" w:type="dxa"/>
                <w:noWrap/>
                <w:hideMark/>
              </w:tcPr>
            </w:tcPrChange>
          </w:tcPr>
          <w:p w14:paraId="53ECC0BC" w14:textId="77777777" w:rsidR="00D32D2F" w:rsidRPr="00D32D2F" w:rsidRDefault="00D32D2F">
            <w:pPr>
              <w:spacing w:before="0" w:after="0" w:line="240" w:lineRule="auto"/>
              <w:jc w:val="left"/>
              <w:rPr>
                <w:ins w:id="102601" w:author="pete jones" w:date="2022-01-12T17:25:00Z"/>
                <w:sz w:val="20"/>
                <w:szCs w:val="20"/>
                <w:rPrChange w:id="102602" w:author="pete jones" w:date="2022-01-12T17:26:00Z">
                  <w:rPr>
                    <w:ins w:id="102603" w:author="pete jones" w:date="2022-01-12T17:25:00Z"/>
                  </w:rPr>
                </w:rPrChange>
              </w:rPr>
              <w:pPrChange w:id="102604" w:author="pete jones" w:date="2022-01-12T17:26:00Z">
                <w:pPr>
                  <w:jc w:val="left"/>
                </w:pPr>
              </w:pPrChange>
            </w:pPr>
            <w:ins w:id="102605" w:author="pete jones" w:date="2022-01-12T17:25:00Z">
              <w:r w:rsidRPr="00D32D2F">
                <w:rPr>
                  <w:sz w:val="20"/>
                  <w:szCs w:val="20"/>
                  <w:rPrChange w:id="102606" w:author="pete jones" w:date="2022-01-12T17:26:00Z">
                    <w:rPr/>
                  </w:rPrChange>
                </w:rPr>
                <w:t>ENGR3199</w:t>
              </w:r>
            </w:ins>
          </w:p>
        </w:tc>
        <w:tc>
          <w:tcPr>
            <w:tcW w:w="8744" w:type="dxa"/>
            <w:noWrap/>
            <w:hideMark/>
            <w:tcPrChange w:id="102607" w:author="pete jones" w:date="2022-01-12T17:27:00Z">
              <w:tcPr>
                <w:tcW w:w="8744" w:type="dxa"/>
                <w:noWrap/>
                <w:hideMark/>
              </w:tcPr>
            </w:tcPrChange>
          </w:tcPr>
          <w:p w14:paraId="3CAADE0A" w14:textId="77777777" w:rsidR="00D32D2F" w:rsidRPr="00D32D2F" w:rsidRDefault="00D32D2F">
            <w:pPr>
              <w:spacing w:before="0" w:after="0" w:line="240" w:lineRule="auto"/>
              <w:jc w:val="left"/>
              <w:rPr>
                <w:ins w:id="102608" w:author="pete jones" w:date="2022-01-12T17:25:00Z"/>
                <w:sz w:val="20"/>
                <w:szCs w:val="20"/>
                <w:rPrChange w:id="102609" w:author="pete jones" w:date="2022-01-12T17:26:00Z">
                  <w:rPr>
                    <w:ins w:id="102610" w:author="pete jones" w:date="2022-01-12T17:25:00Z"/>
                  </w:rPr>
                </w:rPrChange>
              </w:rPr>
              <w:pPrChange w:id="102611" w:author="pete jones" w:date="2022-01-12T17:26:00Z">
                <w:pPr>
                  <w:jc w:val="left"/>
                </w:pPr>
              </w:pPrChange>
            </w:pPr>
            <w:ins w:id="102612" w:author="pete jones" w:date="2022-01-12T17:25:00Z">
              <w:r w:rsidRPr="00D32D2F">
                <w:rPr>
                  <w:sz w:val="20"/>
                  <w:szCs w:val="20"/>
                  <w:rPrChange w:id="102613" w:author="pete jones" w:date="2022-01-12T17:26:00Z">
                    <w:rPr/>
                  </w:rPrChange>
                </w:rPr>
                <w:t>Special Topics in Engineering</w:t>
              </w:r>
            </w:ins>
          </w:p>
        </w:tc>
        <w:tc>
          <w:tcPr>
            <w:tcW w:w="616" w:type="dxa"/>
            <w:noWrap/>
            <w:vAlign w:val="center"/>
            <w:hideMark/>
            <w:tcPrChange w:id="102614" w:author="pete jones" w:date="2022-01-12T17:27:00Z">
              <w:tcPr>
                <w:tcW w:w="616" w:type="dxa"/>
                <w:noWrap/>
                <w:hideMark/>
              </w:tcPr>
            </w:tcPrChange>
          </w:tcPr>
          <w:p w14:paraId="0214F523" w14:textId="4AC3041E" w:rsidR="00D32D2F" w:rsidRPr="00D32D2F" w:rsidRDefault="00D32D2F">
            <w:pPr>
              <w:spacing w:before="0" w:after="0" w:line="240" w:lineRule="auto"/>
              <w:jc w:val="center"/>
              <w:rPr>
                <w:ins w:id="102615" w:author="pete jones" w:date="2022-01-12T17:25:00Z"/>
                <w:sz w:val="20"/>
                <w:szCs w:val="20"/>
                <w:rPrChange w:id="102616" w:author="pete jones" w:date="2022-01-12T17:26:00Z">
                  <w:rPr>
                    <w:ins w:id="102617" w:author="pete jones" w:date="2022-01-12T17:25:00Z"/>
                  </w:rPr>
                </w:rPrChange>
              </w:rPr>
              <w:pPrChange w:id="102618" w:author="pete jones" w:date="2022-01-12T17:30:00Z">
                <w:pPr>
                  <w:jc w:val="left"/>
                </w:pPr>
              </w:pPrChange>
            </w:pPr>
          </w:p>
        </w:tc>
        <w:tc>
          <w:tcPr>
            <w:tcW w:w="616" w:type="dxa"/>
            <w:noWrap/>
            <w:vAlign w:val="center"/>
            <w:hideMark/>
            <w:tcPrChange w:id="102619" w:author="pete jones" w:date="2022-01-12T17:27:00Z">
              <w:tcPr>
                <w:tcW w:w="616" w:type="dxa"/>
                <w:noWrap/>
                <w:hideMark/>
              </w:tcPr>
            </w:tcPrChange>
          </w:tcPr>
          <w:p w14:paraId="790CE879" w14:textId="77777777" w:rsidR="00D32D2F" w:rsidRPr="00D32D2F" w:rsidRDefault="00D32D2F">
            <w:pPr>
              <w:spacing w:before="0" w:after="0" w:line="240" w:lineRule="auto"/>
              <w:jc w:val="center"/>
              <w:rPr>
                <w:ins w:id="102620" w:author="pete jones" w:date="2022-01-12T17:25:00Z"/>
                <w:sz w:val="20"/>
                <w:szCs w:val="20"/>
                <w:rPrChange w:id="102621" w:author="pete jones" w:date="2022-01-12T17:26:00Z">
                  <w:rPr>
                    <w:ins w:id="102622" w:author="pete jones" w:date="2022-01-12T17:25:00Z"/>
                  </w:rPr>
                </w:rPrChange>
              </w:rPr>
              <w:pPrChange w:id="102623" w:author="pete jones" w:date="2022-01-12T17:30:00Z">
                <w:pPr>
                  <w:jc w:val="left"/>
                </w:pPr>
              </w:pPrChange>
            </w:pPr>
            <w:ins w:id="102624" w:author="pete jones" w:date="2022-01-12T17:25:00Z">
              <w:r w:rsidRPr="00D32D2F">
                <w:rPr>
                  <w:sz w:val="20"/>
                  <w:szCs w:val="20"/>
                  <w:rPrChange w:id="102625" w:author="pete jones" w:date="2022-01-12T17:26:00Z">
                    <w:rPr/>
                  </w:rPrChange>
                </w:rPr>
                <w:t>3</w:t>
              </w:r>
            </w:ins>
          </w:p>
        </w:tc>
        <w:tc>
          <w:tcPr>
            <w:tcW w:w="616" w:type="dxa"/>
            <w:noWrap/>
            <w:vAlign w:val="center"/>
            <w:hideMark/>
            <w:tcPrChange w:id="102626" w:author="pete jones" w:date="2022-01-12T17:27:00Z">
              <w:tcPr>
                <w:tcW w:w="616" w:type="dxa"/>
                <w:noWrap/>
                <w:hideMark/>
              </w:tcPr>
            </w:tcPrChange>
          </w:tcPr>
          <w:p w14:paraId="7F3F62F7" w14:textId="77777777" w:rsidR="00D32D2F" w:rsidRPr="00D32D2F" w:rsidRDefault="00D32D2F">
            <w:pPr>
              <w:spacing w:before="0" w:after="0" w:line="240" w:lineRule="auto"/>
              <w:jc w:val="center"/>
              <w:rPr>
                <w:ins w:id="102627" w:author="pete jones" w:date="2022-01-12T17:25:00Z"/>
                <w:sz w:val="20"/>
                <w:szCs w:val="20"/>
                <w:rPrChange w:id="102628" w:author="pete jones" w:date="2022-01-12T17:26:00Z">
                  <w:rPr>
                    <w:ins w:id="102629" w:author="pete jones" w:date="2022-01-12T17:25:00Z"/>
                  </w:rPr>
                </w:rPrChange>
              </w:rPr>
              <w:pPrChange w:id="102630" w:author="pete jones" w:date="2022-01-12T17:30:00Z">
                <w:pPr>
                  <w:jc w:val="left"/>
                </w:pPr>
              </w:pPrChange>
            </w:pPr>
          </w:p>
        </w:tc>
        <w:tc>
          <w:tcPr>
            <w:tcW w:w="616" w:type="dxa"/>
            <w:noWrap/>
            <w:vAlign w:val="center"/>
            <w:hideMark/>
            <w:tcPrChange w:id="102631" w:author="pete jones" w:date="2022-01-12T17:27:00Z">
              <w:tcPr>
                <w:tcW w:w="616" w:type="dxa"/>
                <w:noWrap/>
                <w:hideMark/>
              </w:tcPr>
            </w:tcPrChange>
          </w:tcPr>
          <w:p w14:paraId="3DC49BFC" w14:textId="77777777" w:rsidR="00D32D2F" w:rsidRPr="00D32D2F" w:rsidRDefault="00D32D2F">
            <w:pPr>
              <w:spacing w:before="0" w:after="0" w:line="240" w:lineRule="auto"/>
              <w:jc w:val="center"/>
              <w:rPr>
                <w:ins w:id="102632" w:author="pete jones" w:date="2022-01-12T17:25:00Z"/>
                <w:sz w:val="20"/>
                <w:szCs w:val="20"/>
                <w:rPrChange w:id="102633" w:author="pete jones" w:date="2022-01-12T17:26:00Z">
                  <w:rPr>
                    <w:ins w:id="102634" w:author="pete jones" w:date="2022-01-12T17:25:00Z"/>
                  </w:rPr>
                </w:rPrChange>
              </w:rPr>
              <w:pPrChange w:id="102635" w:author="pete jones" w:date="2022-01-12T17:30:00Z">
                <w:pPr>
                  <w:jc w:val="left"/>
                </w:pPr>
              </w:pPrChange>
            </w:pPr>
            <w:ins w:id="102636" w:author="pete jones" w:date="2022-01-12T17:25:00Z">
              <w:r w:rsidRPr="00D32D2F">
                <w:rPr>
                  <w:sz w:val="20"/>
                  <w:szCs w:val="20"/>
                  <w:rPrChange w:id="102637" w:author="pete jones" w:date="2022-01-12T17:26:00Z">
                    <w:rPr/>
                  </w:rPrChange>
                </w:rPr>
                <w:t>3</w:t>
              </w:r>
            </w:ins>
          </w:p>
        </w:tc>
        <w:tc>
          <w:tcPr>
            <w:tcW w:w="616" w:type="dxa"/>
            <w:noWrap/>
            <w:vAlign w:val="center"/>
            <w:hideMark/>
            <w:tcPrChange w:id="102638" w:author="pete jones" w:date="2022-01-12T17:27:00Z">
              <w:tcPr>
                <w:tcW w:w="616" w:type="dxa"/>
                <w:noWrap/>
                <w:hideMark/>
              </w:tcPr>
            </w:tcPrChange>
          </w:tcPr>
          <w:p w14:paraId="3AA0EEEF" w14:textId="77777777" w:rsidR="00D32D2F" w:rsidRPr="00D32D2F" w:rsidRDefault="00D32D2F">
            <w:pPr>
              <w:spacing w:before="0" w:after="0" w:line="240" w:lineRule="auto"/>
              <w:jc w:val="center"/>
              <w:rPr>
                <w:ins w:id="102639" w:author="pete jones" w:date="2022-01-12T17:25:00Z"/>
                <w:sz w:val="20"/>
                <w:szCs w:val="20"/>
                <w:rPrChange w:id="102640" w:author="pete jones" w:date="2022-01-12T17:26:00Z">
                  <w:rPr>
                    <w:ins w:id="102641" w:author="pete jones" w:date="2022-01-12T17:25:00Z"/>
                  </w:rPr>
                </w:rPrChange>
              </w:rPr>
              <w:pPrChange w:id="102642" w:author="pete jones" w:date="2022-01-12T17:30:00Z">
                <w:pPr>
                  <w:jc w:val="left"/>
                </w:pPr>
              </w:pPrChange>
            </w:pPr>
            <w:ins w:id="102643" w:author="pete jones" w:date="2022-01-12T17:25:00Z">
              <w:r w:rsidRPr="00D32D2F">
                <w:rPr>
                  <w:sz w:val="20"/>
                  <w:szCs w:val="20"/>
                  <w:rPrChange w:id="102644" w:author="pete jones" w:date="2022-01-12T17:26:00Z">
                    <w:rPr/>
                  </w:rPrChange>
                </w:rPr>
                <w:t>v</w:t>
              </w:r>
            </w:ins>
          </w:p>
        </w:tc>
        <w:tc>
          <w:tcPr>
            <w:tcW w:w="616" w:type="dxa"/>
            <w:noWrap/>
            <w:vAlign w:val="center"/>
            <w:hideMark/>
            <w:tcPrChange w:id="102645" w:author="pete jones" w:date="2022-01-12T17:27:00Z">
              <w:tcPr>
                <w:tcW w:w="616" w:type="dxa"/>
                <w:noWrap/>
                <w:hideMark/>
              </w:tcPr>
            </w:tcPrChange>
          </w:tcPr>
          <w:p w14:paraId="4AFB1F3D" w14:textId="77777777" w:rsidR="00D32D2F" w:rsidRPr="00D32D2F" w:rsidRDefault="00D32D2F">
            <w:pPr>
              <w:spacing w:before="0" w:after="0" w:line="240" w:lineRule="auto"/>
              <w:jc w:val="center"/>
              <w:rPr>
                <w:ins w:id="102646" w:author="pete jones" w:date="2022-01-12T17:25:00Z"/>
                <w:sz w:val="20"/>
                <w:szCs w:val="20"/>
                <w:rPrChange w:id="102647" w:author="pete jones" w:date="2022-01-12T17:26:00Z">
                  <w:rPr>
                    <w:ins w:id="102648" w:author="pete jones" w:date="2022-01-12T17:25:00Z"/>
                  </w:rPr>
                </w:rPrChange>
              </w:rPr>
              <w:pPrChange w:id="102649" w:author="pete jones" w:date="2022-01-12T17:30:00Z">
                <w:pPr>
                  <w:jc w:val="left"/>
                </w:pPr>
              </w:pPrChange>
            </w:pPr>
          </w:p>
        </w:tc>
        <w:tc>
          <w:tcPr>
            <w:tcW w:w="616" w:type="dxa"/>
            <w:noWrap/>
            <w:vAlign w:val="center"/>
            <w:hideMark/>
            <w:tcPrChange w:id="102650" w:author="pete jones" w:date="2022-01-12T17:27:00Z">
              <w:tcPr>
                <w:tcW w:w="616" w:type="dxa"/>
                <w:noWrap/>
                <w:hideMark/>
              </w:tcPr>
            </w:tcPrChange>
          </w:tcPr>
          <w:p w14:paraId="1EEA4DE4" w14:textId="77777777" w:rsidR="00D32D2F" w:rsidRPr="00D32D2F" w:rsidRDefault="00D32D2F">
            <w:pPr>
              <w:spacing w:before="0" w:after="0" w:line="240" w:lineRule="auto"/>
              <w:jc w:val="center"/>
              <w:rPr>
                <w:ins w:id="102651" w:author="pete jones" w:date="2022-01-12T17:25:00Z"/>
                <w:sz w:val="20"/>
                <w:szCs w:val="20"/>
                <w:rPrChange w:id="102652" w:author="pete jones" w:date="2022-01-12T17:26:00Z">
                  <w:rPr>
                    <w:ins w:id="102653" w:author="pete jones" w:date="2022-01-12T17:25:00Z"/>
                  </w:rPr>
                </w:rPrChange>
              </w:rPr>
              <w:pPrChange w:id="102654" w:author="pete jones" w:date="2022-01-12T17:30:00Z">
                <w:pPr>
                  <w:jc w:val="left"/>
                </w:pPr>
              </w:pPrChange>
            </w:pPr>
          </w:p>
        </w:tc>
        <w:tc>
          <w:tcPr>
            <w:tcW w:w="616" w:type="dxa"/>
            <w:noWrap/>
            <w:vAlign w:val="center"/>
            <w:hideMark/>
            <w:tcPrChange w:id="102655" w:author="pete jones" w:date="2022-01-12T17:27:00Z">
              <w:tcPr>
                <w:tcW w:w="616" w:type="dxa"/>
                <w:noWrap/>
                <w:hideMark/>
              </w:tcPr>
            </w:tcPrChange>
          </w:tcPr>
          <w:p w14:paraId="1DBAD86E" w14:textId="77777777" w:rsidR="00D32D2F" w:rsidRPr="00D32D2F" w:rsidRDefault="00D32D2F">
            <w:pPr>
              <w:spacing w:before="0" w:after="0" w:line="240" w:lineRule="auto"/>
              <w:jc w:val="center"/>
              <w:rPr>
                <w:ins w:id="102656" w:author="pete jones" w:date="2022-01-12T17:25:00Z"/>
                <w:sz w:val="20"/>
                <w:szCs w:val="20"/>
                <w:rPrChange w:id="102657" w:author="pete jones" w:date="2022-01-12T17:26:00Z">
                  <w:rPr>
                    <w:ins w:id="102658" w:author="pete jones" w:date="2022-01-12T17:25:00Z"/>
                  </w:rPr>
                </w:rPrChange>
              </w:rPr>
              <w:pPrChange w:id="102659" w:author="pete jones" w:date="2022-01-12T17:30:00Z">
                <w:pPr>
                  <w:jc w:val="left"/>
                </w:pPr>
              </w:pPrChange>
            </w:pPr>
          </w:p>
        </w:tc>
      </w:tr>
      <w:tr w:rsidR="00D32D2F" w:rsidRPr="00D32D2F" w14:paraId="21ACB61B" w14:textId="77777777" w:rsidTr="00D32D2F">
        <w:trPr>
          <w:trHeight w:val="300"/>
          <w:ins w:id="102660" w:author="pete jones" w:date="2022-01-12T17:25:00Z"/>
          <w:trPrChange w:id="102661" w:author="pete jones" w:date="2022-01-12T17:27:00Z">
            <w:trPr>
              <w:trHeight w:val="300"/>
            </w:trPr>
          </w:trPrChange>
        </w:trPr>
        <w:tc>
          <w:tcPr>
            <w:tcW w:w="868" w:type="dxa"/>
            <w:noWrap/>
            <w:hideMark/>
            <w:tcPrChange w:id="102662" w:author="pete jones" w:date="2022-01-12T17:27:00Z">
              <w:tcPr>
                <w:tcW w:w="868" w:type="dxa"/>
                <w:noWrap/>
                <w:hideMark/>
              </w:tcPr>
            </w:tcPrChange>
          </w:tcPr>
          <w:p w14:paraId="3DCE637A" w14:textId="77777777" w:rsidR="00D32D2F" w:rsidRPr="00D32D2F" w:rsidRDefault="00D32D2F">
            <w:pPr>
              <w:spacing w:before="0" w:after="0" w:line="240" w:lineRule="auto"/>
              <w:jc w:val="left"/>
              <w:rPr>
                <w:ins w:id="102663" w:author="pete jones" w:date="2022-01-12T17:25:00Z"/>
                <w:sz w:val="20"/>
                <w:szCs w:val="20"/>
                <w:rPrChange w:id="102664" w:author="pete jones" w:date="2022-01-12T17:26:00Z">
                  <w:rPr>
                    <w:ins w:id="102665" w:author="pete jones" w:date="2022-01-12T17:25:00Z"/>
                  </w:rPr>
                </w:rPrChange>
              </w:rPr>
              <w:pPrChange w:id="102666" w:author="pete jones" w:date="2022-01-12T17:26:00Z">
                <w:pPr>
                  <w:jc w:val="left"/>
                </w:pPr>
              </w:pPrChange>
            </w:pPr>
            <w:ins w:id="102667" w:author="pete jones" w:date="2022-01-12T17:25:00Z">
              <w:r w:rsidRPr="00D32D2F">
                <w:rPr>
                  <w:sz w:val="20"/>
                  <w:szCs w:val="20"/>
                  <w:rPrChange w:id="102668" w:author="pete jones" w:date="2022-01-12T17:26:00Z">
                    <w:rPr/>
                  </w:rPrChange>
                </w:rPr>
                <w:t>29</w:t>
              </w:r>
            </w:ins>
          </w:p>
        </w:tc>
        <w:tc>
          <w:tcPr>
            <w:tcW w:w="1516" w:type="dxa"/>
            <w:noWrap/>
            <w:hideMark/>
            <w:tcPrChange w:id="102669" w:author="pete jones" w:date="2022-01-12T17:27:00Z">
              <w:tcPr>
                <w:tcW w:w="1516" w:type="dxa"/>
                <w:noWrap/>
                <w:hideMark/>
              </w:tcPr>
            </w:tcPrChange>
          </w:tcPr>
          <w:p w14:paraId="31CB132B" w14:textId="77777777" w:rsidR="00D32D2F" w:rsidRPr="00D32D2F" w:rsidRDefault="00D32D2F">
            <w:pPr>
              <w:spacing w:before="0" w:after="0" w:line="240" w:lineRule="auto"/>
              <w:jc w:val="left"/>
              <w:rPr>
                <w:ins w:id="102670" w:author="pete jones" w:date="2022-01-12T17:25:00Z"/>
                <w:sz w:val="20"/>
                <w:szCs w:val="20"/>
                <w:rPrChange w:id="102671" w:author="pete jones" w:date="2022-01-12T17:26:00Z">
                  <w:rPr>
                    <w:ins w:id="102672" w:author="pete jones" w:date="2022-01-12T17:25:00Z"/>
                  </w:rPr>
                </w:rPrChange>
              </w:rPr>
              <w:pPrChange w:id="102673" w:author="pete jones" w:date="2022-01-12T17:26:00Z">
                <w:pPr>
                  <w:jc w:val="left"/>
                </w:pPr>
              </w:pPrChange>
            </w:pPr>
            <w:ins w:id="102674" w:author="pete jones" w:date="2022-01-12T17:25:00Z">
              <w:r w:rsidRPr="00D32D2F">
                <w:rPr>
                  <w:sz w:val="20"/>
                  <w:szCs w:val="20"/>
                  <w:rPrChange w:id="102675" w:author="pete jones" w:date="2022-01-12T17:26:00Z">
                    <w:rPr/>
                  </w:rPrChange>
                </w:rPr>
                <w:t>ENGR3210</w:t>
              </w:r>
            </w:ins>
          </w:p>
        </w:tc>
        <w:tc>
          <w:tcPr>
            <w:tcW w:w="8744" w:type="dxa"/>
            <w:noWrap/>
            <w:hideMark/>
            <w:tcPrChange w:id="102676" w:author="pete jones" w:date="2022-01-12T17:27:00Z">
              <w:tcPr>
                <w:tcW w:w="8744" w:type="dxa"/>
                <w:noWrap/>
                <w:hideMark/>
              </w:tcPr>
            </w:tcPrChange>
          </w:tcPr>
          <w:p w14:paraId="56AB15E9" w14:textId="77777777" w:rsidR="00D32D2F" w:rsidRPr="00D32D2F" w:rsidRDefault="00D32D2F">
            <w:pPr>
              <w:spacing w:before="0" w:after="0" w:line="240" w:lineRule="auto"/>
              <w:jc w:val="left"/>
              <w:rPr>
                <w:ins w:id="102677" w:author="pete jones" w:date="2022-01-12T17:25:00Z"/>
                <w:sz w:val="20"/>
                <w:szCs w:val="20"/>
                <w:rPrChange w:id="102678" w:author="pete jones" w:date="2022-01-12T17:26:00Z">
                  <w:rPr>
                    <w:ins w:id="102679" w:author="pete jones" w:date="2022-01-12T17:25:00Z"/>
                  </w:rPr>
                </w:rPrChange>
              </w:rPr>
              <w:pPrChange w:id="102680" w:author="pete jones" w:date="2022-01-12T17:26:00Z">
                <w:pPr>
                  <w:jc w:val="left"/>
                </w:pPr>
              </w:pPrChange>
            </w:pPr>
            <w:ins w:id="102681" w:author="pete jones" w:date="2022-01-12T17:25:00Z">
              <w:r w:rsidRPr="00D32D2F">
                <w:rPr>
                  <w:sz w:val="20"/>
                  <w:szCs w:val="20"/>
                  <w:rPrChange w:id="102682" w:author="pete jones" w:date="2022-01-12T17:26:00Z">
                    <w:rPr/>
                  </w:rPrChange>
                </w:rPr>
                <w:t>Sustainable Design</w:t>
              </w:r>
            </w:ins>
          </w:p>
        </w:tc>
        <w:tc>
          <w:tcPr>
            <w:tcW w:w="616" w:type="dxa"/>
            <w:noWrap/>
            <w:vAlign w:val="center"/>
            <w:hideMark/>
            <w:tcPrChange w:id="102683" w:author="pete jones" w:date="2022-01-12T17:27:00Z">
              <w:tcPr>
                <w:tcW w:w="616" w:type="dxa"/>
                <w:noWrap/>
                <w:hideMark/>
              </w:tcPr>
            </w:tcPrChange>
          </w:tcPr>
          <w:p w14:paraId="7C747BCF" w14:textId="3681CCBD" w:rsidR="00D32D2F" w:rsidRPr="00D32D2F" w:rsidRDefault="00D32D2F">
            <w:pPr>
              <w:spacing w:before="0" w:after="0" w:line="240" w:lineRule="auto"/>
              <w:jc w:val="center"/>
              <w:rPr>
                <w:ins w:id="102684" w:author="pete jones" w:date="2022-01-12T17:25:00Z"/>
                <w:sz w:val="20"/>
                <w:szCs w:val="20"/>
                <w:rPrChange w:id="102685" w:author="pete jones" w:date="2022-01-12T17:26:00Z">
                  <w:rPr>
                    <w:ins w:id="102686" w:author="pete jones" w:date="2022-01-12T17:25:00Z"/>
                  </w:rPr>
                </w:rPrChange>
              </w:rPr>
              <w:pPrChange w:id="102687" w:author="pete jones" w:date="2022-01-12T17:30:00Z">
                <w:pPr>
                  <w:jc w:val="left"/>
                </w:pPr>
              </w:pPrChange>
            </w:pPr>
          </w:p>
        </w:tc>
        <w:tc>
          <w:tcPr>
            <w:tcW w:w="616" w:type="dxa"/>
            <w:noWrap/>
            <w:vAlign w:val="center"/>
            <w:hideMark/>
            <w:tcPrChange w:id="102688" w:author="pete jones" w:date="2022-01-12T17:27:00Z">
              <w:tcPr>
                <w:tcW w:w="616" w:type="dxa"/>
                <w:noWrap/>
                <w:hideMark/>
              </w:tcPr>
            </w:tcPrChange>
          </w:tcPr>
          <w:p w14:paraId="1BBEB12F" w14:textId="77777777" w:rsidR="00D32D2F" w:rsidRPr="00D32D2F" w:rsidRDefault="00D32D2F">
            <w:pPr>
              <w:spacing w:before="0" w:after="0" w:line="240" w:lineRule="auto"/>
              <w:jc w:val="center"/>
              <w:rPr>
                <w:ins w:id="102689" w:author="pete jones" w:date="2022-01-12T17:25:00Z"/>
                <w:sz w:val="20"/>
                <w:szCs w:val="20"/>
                <w:rPrChange w:id="102690" w:author="pete jones" w:date="2022-01-12T17:26:00Z">
                  <w:rPr>
                    <w:ins w:id="102691" w:author="pete jones" w:date="2022-01-12T17:25:00Z"/>
                  </w:rPr>
                </w:rPrChange>
              </w:rPr>
              <w:pPrChange w:id="102692" w:author="pete jones" w:date="2022-01-12T17:30:00Z">
                <w:pPr>
                  <w:jc w:val="left"/>
                </w:pPr>
              </w:pPrChange>
            </w:pPr>
            <w:ins w:id="102693" w:author="pete jones" w:date="2022-01-12T17:25:00Z">
              <w:r w:rsidRPr="00D32D2F">
                <w:rPr>
                  <w:sz w:val="20"/>
                  <w:szCs w:val="20"/>
                  <w:rPrChange w:id="102694" w:author="pete jones" w:date="2022-01-12T17:26:00Z">
                    <w:rPr/>
                  </w:rPrChange>
                </w:rPr>
                <w:t>3</w:t>
              </w:r>
            </w:ins>
          </w:p>
        </w:tc>
        <w:tc>
          <w:tcPr>
            <w:tcW w:w="616" w:type="dxa"/>
            <w:noWrap/>
            <w:vAlign w:val="center"/>
            <w:hideMark/>
            <w:tcPrChange w:id="102695" w:author="pete jones" w:date="2022-01-12T17:27:00Z">
              <w:tcPr>
                <w:tcW w:w="616" w:type="dxa"/>
                <w:noWrap/>
                <w:hideMark/>
              </w:tcPr>
            </w:tcPrChange>
          </w:tcPr>
          <w:p w14:paraId="7DA00AA6" w14:textId="77777777" w:rsidR="00D32D2F" w:rsidRPr="00D32D2F" w:rsidRDefault="00D32D2F">
            <w:pPr>
              <w:spacing w:before="0" w:after="0" w:line="240" w:lineRule="auto"/>
              <w:jc w:val="center"/>
              <w:rPr>
                <w:ins w:id="102696" w:author="pete jones" w:date="2022-01-12T17:25:00Z"/>
                <w:sz w:val="20"/>
                <w:szCs w:val="20"/>
                <w:rPrChange w:id="102697" w:author="pete jones" w:date="2022-01-12T17:26:00Z">
                  <w:rPr>
                    <w:ins w:id="102698" w:author="pete jones" w:date="2022-01-12T17:25:00Z"/>
                  </w:rPr>
                </w:rPrChange>
              </w:rPr>
              <w:pPrChange w:id="102699" w:author="pete jones" w:date="2022-01-12T17:30:00Z">
                <w:pPr>
                  <w:jc w:val="left"/>
                </w:pPr>
              </w:pPrChange>
            </w:pPr>
          </w:p>
        </w:tc>
        <w:tc>
          <w:tcPr>
            <w:tcW w:w="616" w:type="dxa"/>
            <w:noWrap/>
            <w:vAlign w:val="center"/>
            <w:hideMark/>
            <w:tcPrChange w:id="102700" w:author="pete jones" w:date="2022-01-12T17:27:00Z">
              <w:tcPr>
                <w:tcW w:w="616" w:type="dxa"/>
                <w:noWrap/>
                <w:hideMark/>
              </w:tcPr>
            </w:tcPrChange>
          </w:tcPr>
          <w:p w14:paraId="7FC57371" w14:textId="77777777" w:rsidR="00D32D2F" w:rsidRPr="00D32D2F" w:rsidRDefault="00D32D2F">
            <w:pPr>
              <w:spacing w:before="0" w:after="0" w:line="240" w:lineRule="auto"/>
              <w:jc w:val="center"/>
              <w:rPr>
                <w:ins w:id="102701" w:author="pete jones" w:date="2022-01-12T17:25:00Z"/>
                <w:sz w:val="20"/>
                <w:szCs w:val="20"/>
                <w:rPrChange w:id="102702" w:author="pete jones" w:date="2022-01-12T17:26:00Z">
                  <w:rPr>
                    <w:ins w:id="102703" w:author="pete jones" w:date="2022-01-12T17:25:00Z"/>
                  </w:rPr>
                </w:rPrChange>
              </w:rPr>
              <w:pPrChange w:id="102704" w:author="pete jones" w:date="2022-01-12T17:30:00Z">
                <w:pPr>
                  <w:jc w:val="left"/>
                </w:pPr>
              </w:pPrChange>
            </w:pPr>
            <w:ins w:id="102705" w:author="pete jones" w:date="2022-01-12T17:25:00Z">
              <w:r w:rsidRPr="00D32D2F">
                <w:rPr>
                  <w:sz w:val="20"/>
                  <w:szCs w:val="20"/>
                  <w:rPrChange w:id="102706" w:author="pete jones" w:date="2022-01-12T17:26:00Z">
                    <w:rPr/>
                  </w:rPrChange>
                </w:rPr>
                <w:t>3</w:t>
              </w:r>
            </w:ins>
          </w:p>
        </w:tc>
        <w:tc>
          <w:tcPr>
            <w:tcW w:w="616" w:type="dxa"/>
            <w:noWrap/>
            <w:vAlign w:val="center"/>
            <w:hideMark/>
            <w:tcPrChange w:id="102707" w:author="pete jones" w:date="2022-01-12T17:27:00Z">
              <w:tcPr>
                <w:tcW w:w="616" w:type="dxa"/>
                <w:noWrap/>
                <w:hideMark/>
              </w:tcPr>
            </w:tcPrChange>
          </w:tcPr>
          <w:p w14:paraId="54EAC10B" w14:textId="77777777" w:rsidR="00D32D2F" w:rsidRPr="00D32D2F" w:rsidRDefault="00D32D2F">
            <w:pPr>
              <w:spacing w:before="0" w:after="0" w:line="240" w:lineRule="auto"/>
              <w:jc w:val="center"/>
              <w:rPr>
                <w:ins w:id="102708" w:author="pete jones" w:date="2022-01-12T17:25:00Z"/>
                <w:sz w:val="20"/>
                <w:szCs w:val="20"/>
                <w:rPrChange w:id="102709" w:author="pete jones" w:date="2022-01-12T17:26:00Z">
                  <w:rPr>
                    <w:ins w:id="102710" w:author="pete jones" w:date="2022-01-12T17:25:00Z"/>
                  </w:rPr>
                </w:rPrChange>
              </w:rPr>
              <w:pPrChange w:id="102711" w:author="pete jones" w:date="2022-01-12T17:30:00Z">
                <w:pPr>
                  <w:jc w:val="left"/>
                </w:pPr>
              </w:pPrChange>
            </w:pPr>
            <w:ins w:id="102712" w:author="pete jones" w:date="2022-01-12T17:25:00Z">
              <w:r w:rsidRPr="00D32D2F">
                <w:rPr>
                  <w:sz w:val="20"/>
                  <w:szCs w:val="20"/>
                  <w:rPrChange w:id="102713" w:author="pete jones" w:date="2022-01-12T17:26:00Z">
                    <w:rPr/>
                  </w:rPrChange>
                </w:rPr>
                <w:t>4</w:t>
              </w:r>
            </w:ins>
          </w:p>
        </w:tc>
        <w:tc>
          <w:tcPr>
            <w:tcW w:w="616" w:type="dxa"/>
            <w:noWrap/>
            <w:vAlign w:val="center"/>
            <w:hideMark/>
            <w:tcPrChange w:id="102714" w:author="pete jones" w:date="2022-01-12T17:27:00Z">
              <w:tcPr>
                <w:tcW w:w="616" w:type="dxa"/>
                <w:noWrap/>
                <w:hideMark/>
              </w:tcPr>
            </w:tcPrChange>
          </w:tcPr>
          <w:p w14:paraId="4CFC9ABD" w14:textId="77777777" w:rsidR="00D32D2F" w:rsidRPr="00D32D2F" w:rsidRDefault="00D32D2F">
            <w:pPr>
              <w:spacing w:before="0" w:after="0" w:line="240" w:lineRule="auto"/>
              <w:jc w:val="center"/>
              <w:rPr>
                <w:ins w:id="102715" w:author="pete jones" w:date="2022-01-12T17:25:00Z"/>
                <w:sz w:val="20"/>
                <w:szCs w:val="20"/>
                <w:rPrChange w:id="102716" w:author="pete jones" w:date="2022-01-12T17:26:00Z">
                  <w:rPr>
                    <w:ins w:id="102717" w:author="pete jones" w:date="2022-01-12T17:25:00Z"/>
                  </w:rPr>
                </w:rPrChange>
              </w:rPr>
              <w:pPrChange w:id="102718" w:author="pete jones" w:date="2022-01-12T17:30:00Z">
                <w:pPr>
                  <w:jc w:val="left"/>
                </w:pPr>
              </w:pPrChange>
            </w:pPr>
            <w:ins w:id="102719" w:author="pete jones" w:date="2022-01-12T17:25:00Z">
              <w:r w:rsidRPr="00D32D2F">
                <w:rPr>
                  <w:sz w:val="20"/>
                  <w:szCs w:val="20"/>
                  <w:rPrChange w:id="102720" w:author="pete jones" w:date="2022-01-12T17:26:00Z">
                    <w:rPr/>
                  </w:rPrChange>
                </w:rPr>
                <w:t>4</w:t>
              </w:r>
            </w:ins>
          </w:p>
        </w:tc>
        <w:tc>
          <w:tcPr>
            <w:tcW w:w="616" w:type="dxa"/>
            <w:noWrap/>
            <w:vAlign w:val="center"/>
            <w:hideMark/>
            <w:tcPrChange w:id="102721" w:author="pete jones" w:date="2022-01-12T17:27:00Z">
              <w:tcPr>
                <w:tcW w:w="616" w:type="dxa"/>
                <w:noWrap/>
                <w:hideMark/>
              </w:tcPr>
            </w:tcPrChange>
          </w:tcPr>
          <w:p w14:paraId="11C9130A" w14:textId="77777777" w:rsidR="00D32D2F" w:rsidRPr="00D32D2F" w:rsidRDefault="00D32D2F">
            <w:pPr>
              <w:spacing w:before="0" w:after="0" w:line="240" w:lineRule="auto"/>
              <w:jc w:val="center"/>
              <w:rPr>
                <w:ins w:id="102722" w:author="pete jones" w:date="2022-01-12T17:25:00Z"/>
                <w:sz w:val="20"/>
                <w:szCs w:val="20"/>
                <w:rPrChange w:id="102723" w:author="pete jones" w:date="2022-01-12T17:26:00Z">
                  <w:rPr>
                    <w:ins w:id="102724" w:author="pete jones" w:date="2022-01-12T17:25:00Z"/>
                  </w:rPr>
                </w:rPrChange>
              </w:rPr>
              <w:pPrChange w:id="102725" w:author="pete jones" w:date="2022-01-12T17:30:00Z">
                <w:pPr>
                  <w:jc w:val="left"/>
                </w:pPr>
              </w:pPrChange>
            </w:pPr>
            <w:ins w:id="102726" w:author="pete jones" w:date="2022-01-12T17:25:00Z">
              <w:r w:rsidRPr="00D32D2F">
                <w:rPr>
                  <w:sz w:val="20"/>
                  <w:szCs w:val="20"/>
                  <w:rPrChange w:id="102727" w:author="pete jones" w:date="2022-01-12T17:26:00Z">
                    <w:rPr/>
                  </w:rPrChange>
                </w:rPr>
                <w:t>0</w:t>
              </w:r>
            </w:ins>
          </w:p>
        </w:tc>
        <w:tc>
          <w:tcPr>
            <w:tcW w:w="616" w:type="dxa"/>
            <w:noWrap/>
            <w:vAlign w:val="center"/>
            <w:hideMark/>
            <w:tcPrChange w:id="102728" w:author="pete jones" w:date="2022-01-12T17:27:00Z">
              <w:tcPr>
                <w:tcW w:w="616" w:type="dxa"/>
                <w:noWrap/>
                <w:hideMark/>
              </w:tcPr>
            </w:tcPrChange>
          </w:tcPr>
          <w:p w14:paraId="69EC19F5" w14:textId="77777777" w:rsidR="00D32D2F" w:rsidRPr="00D32D2F" w:rsidRDefault="00D32D2F">
            <w:pPr>
              <w:spacing w:before="0" w:after="0" w:line="240" w:lineRule="auto"/>
              <w:jc w:val="center"/>
              <w:rPr>
                <w:ins w:id="102729" w:author="pete jones" w:date="2022-01-12T17:25:00Z"/>
                <w:sz w:val="20"/>
                <w:szCs w:val="20"/>
                <w:rPrChange w:id="102730" w:author="pete jones" w:date="2022-01-12T17:26:00Z">
                  <w:rPr>
                    <w:ins w:id="102731" w:author="pete jones" w:date="2022-01-12T17:25:00Z"/>
                  </w:rPr>
                </w:rPrChange>
              </w:rPr>
              <w:pPrChange w:id="102732" w:author="pete jones" w:date="2022-01-12T17:30:00Z">
                <w:pPr>
                  <w:jc w:val="left"/>
                </w:pPr>
              </w:pPrChange>
            </w:pPr>
            <w:ins w:id="102733" w:author="pete jones" w:date="2022-01-12T17:25:00Z">
              <w:r w:rsidRPr="00D32D2F">
                <w:rPr>
                  <w:sz w:val="20"/>
                  <w:szCs w:val="20"/>
                  <w:rPrChange w:id="102734" w:author="pete jones" w:date="2022-01-12T17:26:00Z">
                    <w:rPr/>
                  </w:rPrChange>
                </w:rPr>
                <w:t>8</w:t>
              </w:r>
            </w:ins>
          </w:p>
        </w:tc>
      </w:tr>
      <w:tr w:rsidR="00D32D2F" w:rsidRPr="00D32D2F" w14:paraId="1E28A5B2" w14:textId="77777777" w:rsidTr="00D32D2F">
        <w:trPr>
          <w:trHeight w:val="300"/>
          <w:ins w:id="102735" w:author="pete jones" w:date="2022-01-12T17:25:00Z"/>
          <w:trPrChange w:id="102736" w:author="pete jones" w:date="2022-01-12T17:27:00Z">
            <w:trPr>
              <w:trHeight w:val="300"/>
            </w:trPr>
          </w:trPrChange>
        </w:trPr>
        <w:tc>
          <w:tcPr>
            <w:tcW w:w="868" w:type="dxa"/>
            <w:noWrap/>
            <w:hideMark/>
            <w:tcPrChange w:id="102737" w:author="pete jones" w:date="2022-01-12T17:27:00Z">
              <w:tcPr>
                <w:tcW w:w="868" w:type="dxa"/>
                <w:noWrap/>
                <w:hideMark/>
              </w:tcPr>
            </w:tcPrChange>
          </w:tcPr>
          <w:p w14:paraId="79D2E513" w14:textId="77777777" w:rsidR="00D32D2F" w:rsidRPr="00D32D2F" w:rsidRDefault="00D32D2F">
            <w:pPr>
              <w:spacing w:before="0" w:after="0" w:line="240" w:lineRule="auto"/>
              <w:jc w:val="left"/>
              <w:rPr>
                <w:ins w:id="102738" w:author="pete jones" w:date="2022-01-12T17:25:00Z"/>
                <w:sz w:val="20"/>
                <w:szCs w:val="20"/>
                <w:rPrChange w:id="102739" w:author="pete jones" w:date="2022-01-12T17:26:00Z">
                  <w:rPr>
                    <w:ins w:id="102740" w:author="pete jones" w:date="2022-01-12T17:25:00Z"/>
                  </w:rPr>
                </w:rPrChange>
              </w:rPr>
              <w:pPrChange w:id="102741" w:author="pete jones" w:date="2022-01-12T17:26:00Z">
                <w:pPr>
                  <w:jc w:val="left"/>
                </w:pPr>
              </w:pPrChange>
            </w:pPr>
            <w:ins w:id="102742" w:author="pete jones" w:date="2022-01-12T17:25:00Z">
              <w:r w:rsidRPr="00D32D2F">
                <w:rPr>
                  <w:sz w:val="20"/>
                  <w:szCs w:val="20"/>
                  <w:rPrChange w:id="102743" w:author="pete jones" w:date="2022-01-12T17:26:00Z">
                    <w:rPr/>
                  </w:rPrChange>
                </w:rPr>
                <w:t>30</w:t>
              </w:r>
            </w:ins>
          </w:p>
        </w:tc>
        <w:tc>
          <w:tcPr>
            <w:tcW w:w="1516" w:type="dxa"/>
            <w:noWrap/>
            <w:hideMark/>
            <w:tcPrChange w:id="102744" w:author="pete jones" w:date="2022-01-12T17:27:00Z">
              <w:tcPr>
                <w:tcW w:w="1516" w:type="dxa"/>
                <w:noWrap/>
                <w:hideMark/>
              </w:tcPr>
            </w:tcPrChange>
          </w:tcPr>
          <w:p w14:paraId="2AAAFDBE" w14:textId="77777777" w:rsidR="00D32D2F" w:rsidRPr="00D32D2F" w:rsidRDefault="00D32D2F">
            <w:pPr>
              <w:spacing w:before="0" w:after="0" w:line="240" w:lineRule="auto"/>
              <w:jc w:val="left"/>
              <w:rPr>
                <w:ins w:id="102745" w:author="pete jones" w:date="2022-01-12T17:25:00Z"/>
                <w:sz w:val="20"/>
                <w:szCs w:val="20"/>
                <w:rPrChange w:id="102746" w:author="pete jones" w:date="2022-01-12T17:26:00Z">
                  <w:rPr>
                    <w:ins w:id="102747" w:author="pete jones" w:date="2022-01-12T17:25:00Z"/>
                  </w:rPr>
                </w:rPrChange>
              </w:rPr>
              <w:pPrChange w:id="102748" w:author="pete jones" w:date="2022-01-12T17:26:00Z">
                <w:pPr>
                  <w:jc w:val="left"/>
                </w:pPr>
              </w:pPrChange>
            </w:pPr>
            <w:ins w:id="102749" w:author="pete jones" w:date="2022-01-12T17:25:00Z">
              <w:r w:rsidRPr="00D32D2F">
                <w:rPr>
                  <w:sz w:val="20"/>
                  <w:szCs w:val="20"/>
                  <w:rPrChange w:id="102750" w:author="pete jones" w:date="2022-01-12T17:26:00Z">
                    <w:rPr/>
                  </w:rPrChange>
                </w:rPr>
                <w:t>ENGR3220</w:t>
              </w:r>
            </w:ins>
          </w:p>
        </w:tc>
        <w:tc>
          <w:tcPr>
            <w:tcW w:w="8744" w:type="dxa"/>
            <w:noWrap/>
            <w:hideMark/>
            <w:tcPrChange w:id="102751" w:author="pete jones" w:date="2022-01-12T17:27:00Z">
              <w:tcPr>
                <w:tcW w:w="8744" w:type="dxa"/>
                <w:noWrap/>
                <w:hideMark/>
              </w:tcPr>
            </w:tcPrChange>
          </w:tcPr>
          <w:p w14:paraId="7CD534F7" w14:textId="77777777" w:rsidR="00D32D2F" w:rsidRPr="00D32D2F" w:rsidRDefault="00D32D2F">
            <w:pPr>
              <w:spacing w:before="0" w:after="0" w:line="240" w:lineRule="auto"/>
              <w:jc w:val="left"/>
              <w:rPr>
                <w:ins w:id="102752" w:author="pete jones" w:date="2022-01-12T17:25:00Z"/>
                <w:sz w:val="20"/>
                <w:szCs w:val="20"/>
                <w:rPrChange w:id="102753" w:author="pete jones" w:date="2022-01-12T17:26:00Z">
                  <w:rPr>
                    <w:ins w:id="102754" w:author="pete jones" w:date="2022-01-12T17:25:00Z"/>
                  </w:rPr>
                </w:rPrChange>
              </w:rPr>
              <w:pPrChange w:id="102755" w:author="pete jones" w:date="2022-01-12T17:26:00Z">
                <w:pPr>
                  <w:jc w:val="left"/>
                </w:pPr>
              </w:pPrChange>
            </w:pPr>
            <w:ins w:id="102756" w:author="pete jones" w:date="2022-01-12T17:25:00Z">
              <w:r w:rsidRPr="00D32D2F">
                <w:rPr>
                  <w:sz w:val="20"/>
                  <w:szCs w:val="20"/>
                  <w:rPrChange w:id="102757" w:author="pete jones" w:date="2022-01-12T17:26:00Z">
                    <w:rPr/>
                  </w:rPrChange>
                </w:rPr>
                <w:t>User Experience Design</w:t>
              </w:r>
            </w:ins>
          </w:p>
        </w:tc>
        <w:tc>
          <w:tcPr>
            <w:tcW w:w="616" w:type="dxa"/>
            <w:noWrap/>
            <w:vAlign w:val="center"/>
            <w:hideMark/>
            <w:tcPrChange w:id="102758" w:author="pete jones" w:date="2022-01-12T17:27:00Z">
              <w:tcPr>
                <w:tcW w:w="616" w:type="dxa"/>
                <w:noWrap/>
                <w:hideMark/>
              </w:tcPr>
            </w:tcPrChange>
          </w:tcPr>
          <w:p w14:paraId="1A5DEADC" w14:textId="2C984055" w:rsidR="00D32D2F" w:rsidRPr="00D32D2F" w:rsidRDefault="00D32D2F">
            <w:pPr>
              <w:spacing w:before="0" w:after="0" w:line="240" w:lineRule="auto"/>
              <w:jc w:val="center"/>
              <w:rPr>
                <w:ins w:id="102759" w:author="pete jones" w:date="2022-01-12T17:25:00Z"/>
                <w:sz w:val="20"/>
                <w:szCs w:val="20"/>
                <w:rPrChange w:id="102760" w:author="pete jones" w:date="2022-01-12T17:26:00Z">
                  <w:rPr>
                    <w:ins w:id="102761" w:author="pete jones" w:date="2022-01-12T17:25:00Z"/>
                  </w:rPr>
                </w:rPrChange>
              </w:rPr>
              <w:pPrChange w:id="102762" w:author="pete jones" w:date="2022-01-12T17:30:00Z">
                <w:pPr>
                  <w:jc w:val="left"/>
                </w:pPr>
              </w:pPrChange>
            </w:pPr>
          </w:p>
        </w:tc>
        <w:tc>
          <w:tcPr>
            <w:tcW w:w="616" w:type="dxa"/>
            <w:noWrap/>
            <w:vAlign w:val="center"/>
            <w:hideMark/>
            <w:tcPrChange w:id="102763" w:author="pete jones" w:date="2022-01-12T17:27:00Z">
              <w:tcPr>
                <w:tcW w:w="616" w:type="dxa"/>
                <w:noWrap/>
                <w:hideMark/>
              </w:tcPr>
            </w:tcPrChange>
          </w:tcPr>
          <w:p w14:paraId="2007A89B" w14:textId="77777777" w:rsidR="00D32D2F" w:rsidRPr="00D32D2F" w:rsidRDefault="00D32D2F">
            <w:pPr>
              <w:spacing w:before="0" w:after="0" w:line="240" w:lineRule="auto"/>
              <w:jc w:val="center"/>
              <w:rPr>
                <w:ins w:id="102764" w:author="pete jones" w:date="2022-01-12T17:25:00Z"/>
                <w:sz w:val="20"/>
                <w:szCs w:val="20"/>
                <w:rPrChange w:id="102765" w:author="pete jones" w:date="2022-01-12T17:26:00Z">
                  <w:rPr>
                    <w:ins w:id="102766" w:author="pete jones" w:date="2022-01-12T17:25:00Z"/>
                  </w:rPr>
                </w:rPrChange>
              </w:rPr>
              <w:pPrChange w:id="102767" w:author="pete jones" w:date="2022-01-12T17:30:00Z">
                <w:pPr>
                  <w:jc w:val="left"/>
                </w:pPr>
              </w:pPrChange>
            </w:pPr>
            <w:ins w:id="102768" w:author="pete jones" w:date="2022-01-12T17:25:00Z">
              <w:r w:rsidRPr="00D32D2F">
                <w:rPr>
                  <w:sz w:val="20"/>
                  <w:szCs w:val="20"/>
                  <w:rPrChange w:id="102769" w:author="pete jones" w:date="2022-01-12T17:26:00Z">
                    <w:rPr/>
                  </w:rPrChange>
                </w:rPr>
                <w:t>3</w:t>
              </w:r>
            </w:ins>
          </w:p>
        </w:tc>
        <w:tc>
          <w:tcPr>
            <w:tcW w:w="616" w:type="dxa"/>
            <w:noWrap/>
            <w:vAlign w:val="center"/>
            <w:hideMark/>
            <w:tcPrChange w:id="102770" w:author="pete jones" w:date="2022-01-12T17:27:00Z">
              <w:tcPr>
                <w:tcW w:w="616" w:type="dxa"/>
                <w:noWrap/>
                <w:hideMark/>
              </w:tcPr>
            </w:tcPrChange>
          </w:tcPr>
          <w:p w14:paraId="60DBFC00" w14:textId="77777777" w:rsidR="00D32D2F" w:rsidRPr="00D32D2F" w:rsidRDefault="00D32D2F">
            <w:pPr>
              <w:spacing w:before="0" w:after="0" w:line="240" w:lineRule="auto"/>
              <w:jc w:val="center"/>
              <w:rPr>
                <w:ins w:id="102771" w:author="pete jones" w:date="2022-01-12T17:25:00Z"/>
                <w:sz w:val="20"/>
                <w:szCs w:val="20"/>
                <w:rPrChange w:id="102772" w:author="pete jones" w:date="2022-01-12T17:26:00Z">
                  <w:rPr>
                    <w:ins w:id="102773" w:author="pete jones" w:date="2022-01-12T17:25:00Z"/>
                  </w:rPr>
                </w:rPrChange>
              </w:rPr>
              <w:pPrChange w:id="102774" w:author="pete jones" w:date="2022-01-12T17:30:00Z">
                <w:pPr>
                  <w:jc w:val="left"/>
                </w:pPr>
              </w:pPrChange>
            </w:pPr>
          </w:p>
        </w:tc>
        <w:tc>
          <w:tcPr>
            <w:tcW w:w="616" w:type="dxa"/>
            <w:noWrap/>
            <w:vAlign w:val="center"/>
            <w:hideMark/>
            <w:tcPrChange w:id="102775" w:author="pete jones" w:date="2022-01-12T17:27:00Z">
              <w:tcPr>
                <w:tcW w:w="616" w:type="dxa"/>
                <w:noWrap/>
                <w:hideMark/>
              </w:tcPr>
            </w:tcPrChange>
          </w:tcPr>
          <w:p w14:paraId="725F86F4" w14:textId="77777777" w:rsidR="00D32D2F" w:rsidRPr="00D32D2F" w:rsidRDefault="00D32D2F">
            <w:pPr>
              <w:spacing w:before="0" w:after="0" w:line="240" w:lineRule="auto"/>
              <w:jc w:val="center"/>
              <w:rPr>
                <w:ins w:id="102776" w:author="pete jones" w:date="2022-01-12T17:25:00Z"/>
                <w:sz w:val="20"/>
                <w:szCs w:val="20"/>
                <w:rPrChange w:id="102777" w:author="pete jones" w:date="2022-01-12T17:26:00Z">
                  <w:rPr>
                    <w:ins w:id="102778" w:author="pete jones" w:date="2022-01-12T17:25:00Z"/>
                  </w:rPr>
                </w:rPrChange>
              </w:rPr>
              <w:pPrChange w:id="102779" w:author="pete jones" w:date="2022-01-12T17:30:00Z">
                <w:pPr>
                  <w:jc w:val="left"/>
                </w:pPr>
              </w:pPrChange>
            </w:pPr>
            <w:ins w:id="102780" w:author="pete jones" w:date="2022-01-12T17:25:00Z">
              <w:r w:rsidRPr="00D32D2F">
                <w:rPr>
                  <w:sz w:val="20"/>
                  <w:szCs w:val="20"/>
                  <w:rPrChange w:id="102781" w:author="pete jones" w:date="2022-01-12T17:26:00Z">
                    <w:rPr/>
                  </w:rPrChange>
                </w:rPr>
                <w:t>3</w:t>
              </w:r>
            </w:ins>
          </w:p>
        </w:tc>
        <w:tc>
          <w:tcPr>
            <w:tcW w:w="616" w:type="dxa"/>
            <w:noWrap/>
            <w:vAlign w:val="center"/>
            <w:hideMark/>
            <w:tcPrChange w:id="102782" w:author="pete jones" w:date="2022-01-12T17:27:00Z">
              <w:tcPr>
                <w:tcW w:w="616" w:type="dxa"/>
                <w:noWrap/>
                <w:hideMark/>
              </w:tcPr>
            </w:tcPrChange>
          </w:tcPr>
          <w:p w14:paraId="55C9419D" w14:textId="77777777" w:rsidR="00D32D2F" w:rsidRPr="00D32D2F" w:rsidRDefault="00D32D2F">
            <w:pPr>
              <w:spacing w:before="0" w:after="0" w:line="240" w:lineRule="auto"/>
              <w:jc w:val="center"/>
              <w:rPr>
                <w:ins w:id="102783" w:author="pete jones" w:date="2022-01-12T17:25:00Z"/>
                <w:sz w:val="20"/>
                <w:szCs w:val="20"/>
                <w:rPrChange w:id="102784" w:author="pete jones" w:date="2022-01-12T17:26:00Z">
                  <w:rPr>
                    <w:ins w:id="102785" w:author="pete jones" w:date="2022-01-12T17:25:00Z"/>
                  </w:rPr>
                </w:rPrChange>
              </w:rPr>
              <w:pPrChange w:id="102786" w:author="pete jones" w:date="2022-01-12T17:30:00Z">
                <w:pPr>
                  <w:jc w:val="left"/>
                </w:pPr>
              </w:pPrChange>
            </w:pPr>
            <w:ins w:id="102787" w:author="pete jones" w:date="2022-01-12T17:25:00Z">
              <w:r w:rsidRPr="00D32D2F">
                <w:rPr>
                  <w:sz w:val="20"/>
                  <w:szCs w:val="20"/>
                  <w:rPrChange w:id="102788" w:author="pete jones" w:date="2022-01-12T17:26:00Z">
                    <w:rPr/>
                  </w:rPrChange>
                </w:rPr>
                <w:t>4</w:t>
              </w:r>
            </w:ins>
          </w:p>
        </w:tc>
        <w:tc>
          <w:tcPr>
            <w:tcW w:w="616" w:type="dxa"/>
            <w:noWrap/>
            <w:vAlign w:val="center"/>
            <w:hideMark/>
            <w:tcPrChange w:id="102789" w:author="pete jones" w:date="2022-01-12T17:27:00Z">
              <w:tcPr>
                <w:tcW w:w="616" w:type="dxa"/>
                <w:noWrap/>
                <w:hideMark/>
              </w:tcPr>
            </w:tcPrChange>
          </w:tcPr>
          <w:p w14:paraId="24E7115C" w14:textId="77777777" w:rsidR="00D32D2F" w:rsidRPr="00D32D2F" w:rsidRDefault="00D32D2F">
            <w:pPr>
              <w:spacing w:before="0" w:after="0" w:line="240" w:lineRule="auto"/>
              <w:jc w:val="center"/>
              <w:rPr>
                <w:ins w:id="102790" w:author="pete jones" w:date="2022-01-12T17:25:00Z"/>
                <w:sz w:val="20"/>
                <w:szCs w:val="20"/>
                <w:rPrChange w:id="102791" w:author="pete jones" w:date="2022-01-12T17:26:00Z">
                  <w:rPr>
                    <w:ins w:id="102792" w:author="pete jones" w:date="2022-01-12T17:25:00Z"/>
                  </w:rPr>
                </w:rPrChange>
              </w:rPr>
              <w:pPrChange w:id="102793" w:author="pete jones" w:date="2022-01-12T17:30:00Z">
                <w:pPr>
                  <w:jc w:val="left"/>
                </w:pPr>
              </w:pPrChange>
            </w:pPr>
            <w:ins w:id="102794" w:author="pete jones" w:date="2022-01-12T17:25:00Z">
              <w:r w:rsidRPr="00D32D2F">
                <w:rPr>
                  <w:sz w:val="20"/>
                  <w:szCs w:val="20"/>
                  <w:rPrChange w:id="102795" w:author="pete jones" w:date="2022-01-12T17:26:00Z">
                    <w:rPr/>
                  </w:rPrChange>
                </w:rPr>
                <w:t>4</w:t>
              </w:r>
            </w:ins>
          </w:p>
        </w:tc>
        <w:tc>
          <w:tcPr>
            <w:tcW w:w="616" w:type="dxa"/>
            <w:noWrap/>
            <w:vAlign w:val="center"/>
            <w:hideMark/>
            <w:tcPrChange w:id="102796" w:author="pete jones" w:date="2022-01-12T17:27:00Z">
              <w:tcPr>
                <w:tcW w:w="616" w:type="dxa"/>
                <w:noWrap/>
                <w:hideMark/>
              </w:tcPr>
            </w:tcPrChange>
          </w:tcPr>
          <w:p w14:paraId="4F91AA6C" w14:textId="77777777" w:rsidR="00D32D2F" w:rsidRPr="00D32D2F" w:rsidRDefault="00D32D2F">
            <w:pPr>
              <w:spacing w:before="0" w:after="0" w:line="240" w:lineRule="auto"/>
              <w:jc w:val="center"/>
              <w:rPr>
                <w:ins w:id="102797" w:author="pete jones" w:date="2022-01-12T17:25:00Z"/>
                <w:sz w:val="20"/>
                <w:szCs w:val="20"/>
                <w:rPrChange w:id="102798" w:author="pete jones" w:date="2022-01-12T17:26:00Z">
                  <w:rPr>
                    <w:ins w:id="102799" w:author="pete jones" w:date="2022-01-12T17:25:00Z"/>
                  </w:rPr>
                </w:rPrChange>
              </w:rPr>
              <w:pPrChange w:id="102800" w:author="pete jones" w:date="2022-01-12T17:30:00Z">
                <w:pPr>
                  <w:jc w:val="left"/>
                </w:pPr>
              </w:pPrChange>
            </w:pPr>
            <w:ins w:id="102801" w:author="pete jones" w:date="2022-01-12T17:25:00Z">
              <w:r w:rsidRPr="00D32D2F">
                <w:rPr>
                  <w:sz w:val="20"/>
                  <w:szCs w:val="20"/>
                  <w:rPrChange w:id="102802" w:author="pete jones" w:date="2022-01-12T17:26:00Z">
                    <w:rPr/>
                  </w:rPrChange>
                </w:rPr>
                <w:t>4</w:t>
              </w:r>
            </w:ins>
          </w:p>
        </w:tc>
        <w:tc>
          <w:tcPr>
            <w:tcW w:w="616" w:type="dxa"/>
            <w:noWrap/>
            <w:vAlign w:val="center"/>
            <w:hideMark/>
            <w:tcPrChange w:id="102803" w:author="pete jones" w:date="2022-01-12T17:27:00Z">
              <w:tcPr>
                <w:tcW w:w="616" w:type="dxa"/>
                <w:noWrap/>
                <w:hideMark/>
              </w:tcPr>
            </w:tcPrChange>
          </w:tcPr>
          <w:p w14:paraId="2243CD53" w14:textId="77777777" w:rsidR="00D32D2F" w:rsidRPr="00D32D2F" w:rsidRDefault="00D32D2F">
            <w:pPr>
              <w:spacing w:before="0" w:after="0" w:line="240" w:lineRule="auto"/>
              <w:jc w:val="center"/>
              <w:rPr>
                <w:ins w:id="102804" w:author="pete jones" w:date="2022-01-12T17:25:00Z"/>
                <w:sz w:val="20"/>
                <w:szCs w:val="20"/>
                <w:rPrChange w:id="102805" w:author="pete jones" w:date="2022-01-12T17:26:00Z">
                  <w:rPr>
                    <w:ins w:id="102806" w:author="pete jones" w:date="2022-01-12T17:25:00Z"/>
                  </w:rPr>
                </w:rPrChange>
              </w:rPr>
              <w:pPrChange w:id="102807" w:author="pete jones" w:date="2022-01-12T17:30:00Z">
                <w:pPr>
                  <w:jc w:val="left"/>
                </w:pPr>
              </w:pPrChange>
            </w:pPr>
            <w:ins w:id="102808" w:author="pete jones" w:date="2022-01-12T17:25:00Z">
              <w:r w:rsidRPr="00D32D2F">
                <w:rPr>
                  <w:sz w:val="20"/>
                  <w:szCs w:val="20"/>
                  <w:rPrChange w:id="102809" w:author="pete jones" w:date="2022-01-12T17:26:00Z">
                    <w:rPr/>
                  </w:rPrChange>
                </w:rPr>
                <w:t>4</w:t>
              </w:r>
            </w:ins>
          </w:p>
        </w:tc>
      </w:tr>
      <w:tr w:rsidR="00D32D2F" w:rsidRPr="00D32D2F" w14:paraId="42E2A57F" w14:textId="77777777" w:rsidTr="00D32D2F">
        <w:trPr>
          <w:trHeight w:val="300"/>
          <w:ins w:id="102810" w:author="pete jones" w:date="2022-01-12T17:25:00Z"/>
          <w:trPrChange w:id="102811" w:author="pete jones" w:date="2022-01-12T17:27:00Z">
            <w:trPr>
              <w:trHeight w:val="300"/>
            </w:trPr>
          </w:trPrChange>
        </w:trPr>
        <w:tc>
          <w:tcPr>
            <w:tcW w:w="868" w:type="dxa"/>
            <w:noWrap/>
            <w:hideMark/>
            <w:tcPrChange w:id="102812" w:author="pete jones" w:date="2022-01-12T17:27:00Z">
              <w:tcPr>
                <w:tcW w:w="868" w:type="dxa"/>
                <w:noWrap/>
                <w:hideMark/>
              </w:tcPr>
            </w:tcPrChange>
          </w:tcPr>
          <w:p w14:paraId="18696E84" w14:textId="77777777" w:rsidR="00D32D2F" w:rsidRPr="00D32D2F" w:rsidRDefault="00D32D2F">
            <w:pPr>
              <w:spacing w:before="0" w:after="0" w:line="240" w:lineRule="auto"/>
              <w:jc w:val="left"/>
              <w:rPr>
                <w:ins w:id="102813" w:author="pete jones" w:date="2022-01-12T17:25:00Z"/>
                <w:sz w:val="20"/>
                <w:szCs w:val="20"/>
                <w:rPrChange w:id="102814" w:author="pete jones" w:date="2022-01-12T17:26:00Z">
                  <w:rPr>
                    <w:ins w:id="102815" w:author="pete jones" w:date="2022-01-12T17:25:00Z"/>
                  </w:rPr>
                </w:rPrChange>
              </w:rPr>
              <w:pPrChange w:id="102816" w:author="pete jones" w:date="2022-01-12T17:26:00Z">
                <w:pPr>
                  <w:jc w:val="left"/>
                </w:pPr>
              </w:pPrChange>
            </w:pPr>
            <w:ins w:id="102817" w:author="pete jones" w:date="2022-01-12T17:25:00Z">
              <w:r w:rsidRPr="00D32D2F">
                <w:rPr>
                  <w:sz w:val="20"/>
                  <w:szCs w:val="20"/>
                  <w:rPrChange w:id="102818" w:author="pete jones" w:date="2022-01-12T17:26:00Z">
                    <w:rPr/>
                  </w:rPrChange>
                </w:rPr>
                <w:t>31</w:t>
              </w:r>
            </w:ins>
          </w:p>
        </w:tc>
        <w:tc>
          <w:tcPr>
            <w:tcW w:w="1516" w:type="dxa"/>
            <w:noWrap/>
            <w:hideMark/>
            <w:tcPrChange w:id="102819" w:author="pete jones" w:date="2022-01-12T17:27:00Z">
              <w:tcPr>
                <w:tcW w:w="1516" w:type="dxa"/>
                <w:noWrap/>
                <w:hideMark/>
              </w:tcPr>
            </w:tcPrChange>
          </w:tcPr>
          <w:p w14:paraId="1FC1710E" w14:textId="77777777" w:rsidR="00D32D2F" w:rsidRPr="00D32D2F" w:rsidRDefault="00D32D2F">
            <w:pPr>
              <w:spacing w:before="0" w:after="0" w:line="240" w:lineRule="auto"/>
              <w:jc w:val="left"/>
              <w:rPr>
                <w:ins w:id="102820" w:author="pete jones" w:date="2022-01-12T17:25:00Z"/>
                <w:sz w:val="20"/>
                <w:szCs w:val="20"/>
                <w:rPrChange w:id="102821" w:author="pete jones" w:date="2022-01-12T17:26:00Z">
                  <w:rPr>
                    <w:ins w:id="102822" w:author="pete jones" w:date="2022-01-12T17:25:00Z"/>
                  </w:rPr>
                </w:rPrChange>
              </w:rPr>
              <w:pPrChange w:id="102823" w:author="pete jones" w:date="2022-01-12T17:26:00Z">
                <w:pPr>
                  <w:jc w:val="left"/>
                </w:pPr>
              </w:pPrChange>
            </w:pPr>
            <w:ins w:id="102824" w:author="pete jones" w:date="2022-01-12T17:25:00Z">
              <w:r w:rsidRPr="00D32D2F">
                <w:rPr>
                  <w:sz w:val="20"/>
                  <w:szCs w:val="20"/>
                  <w:rPrChange w:id="102825" w:author="pete jones" w:date="2022-01-12T17:26:00Z">
                    <w:rPr/>
                  </w:rPrChange>
                </w:rPr>
                <w:t>ENGR3225</w:t>
              </w:r>
            </w:ins>
          </w:p>
        </w:tc>
        <w:tc>
          <w:tcPr>
            <w:tcW w:w="8744" w:type="dxa"/>
            <w:noWrap/>
            <w:hideMark/>
            <w:tcPrChange w:id="102826" w:author="pete jones" w:date="2022-01-12T17:27:00Z">
              <w:tcPr>
                <w:tcW w:w="8744" w:type="dxa"/>
                <w:noWrap/>
                <w:hideMark/>
              </w:tcPr>
            </w:tcPrChange>
          </w:tcPr>
          <w:p w14:paraId="5B1AFB47" w14:textId="77777777" w:rsidR="00D32D2F" w:rsidRPr="00D32D2F" w:rsidRDefault="00D32D2F">
            <w:pPr>
              <w:spacing w:before="0" w:after="0" w:line="240" w:lineRule="auto"/>
              <w:jc w:val="left"/>
              <w:rPr>
                <w:ins w:id="102827" w:author="pete jones" w:date="2022-01-12T17:25:00Z"/>
                <w:sz w:val="20"/>
                <w:szCs w:val="20"/>
                <w:rPrChange w:id="102828" w:author="pete jones" w:date="2022-01-12T17:26:00Z">
                  <w:rPr>
                    <w:ins w:id="102829" w:author="pete jones" w:date="2022-01-12T17:25:00Z"/>
                  </w:rPr>
                </w:rPrChange>
              </w:rPr>
              <w:pPrChange w:id="102830" w:author="pete jones" w:date="2022-01-12T17:26:00Z">
                <w:pPr>
                  <w:jc w:val="left"/>
                </w:pPr>
              </w:pPrChange>
            </w:pPr>
            <w:ins w:id="102831" w:author="pete jones" w:date="2022-01-12T17:25:00Z">
              <w:r w:rsidRPr="00D32D2F">
                <w:rPr>
                  <w:sz w:val="20"/>
                  <w:szCs w:val="20"/>
                  <w:rPrChange w:id="102832" w:author="pete jones" w:date="2022-01-12T17:26:00Z">
                    <w:rPr/>
                  </w:rPrChange>
                </w:rPr>
                <w:t>Systems</w:t>
              </w:r>
            </w:ins>
          </w:p>
        </w:tc>
        <w:tc>
          <w:tcPr>
            <w:tcW w:w="616" w:type="dxa"/>
            <w:noWrap/>
            <w:vAlign w:val="center"/>
            <w:hideMark/>
            <w:tcPrChange w:id="102833" w:author="pete jones" w:date="2022-01-12T17:27:00Z">
              <w:tcPr>
                <w:tcW w:w="616" w:type="dxa"/>
                <w:noWrap/>
                <w:hideMark/>
              </w:tcPr>
            </w:tcPrChange>
          </w:tcPr>
          <w:p w14:paraId="3526C0CA" w14:textId="67E8D644" w:rsidR="00D32D2F" w:rsidRPr="00D32D2F" w:rsidRDefault="00D32D2F">
            <w:pPr>
              <w:spacing w:before="0" w:after="0" w:line="240" w:lineRule="auto"/>
              <w:jc w:val="center"/>
              <w:rPr>
                <w:ins w:id="102834" w:author="pete jones" w:date="2022-01-12T17:25:00Z"/>
                <w:sz w:val="20"/>
                <w:szCs w:val="20"/>
                <w:rPrChange w:id="102835" w:author="pete jones" w:date="2022-01-12T17:26:00Z">
                  <w:rPr>
                    <w:ins w:id="102836" w:author="pete jones" w:date="2022-01-12T17:25:00Z"/>
                  </w:rPr>
                </w:rPrChange>
              </w:rPr>
              <w:pPrChange w:id="102837" w:author="pete jones" w:date="2022-01-12T17:30:00Z">
                <w:pPr>
                  <w:jc w:val="left"/>
                </w:pPr>
              </w:pPrChange>
            </w:pPr>
          </w:p>
        </w:tc>
        <w:tc>
          <w:tcPr>
            <w:tcW w:w="616" w:type="dxa"/>
            <w:noWrap/>
            <w:vAlign w:val="center"/>
            <w:hideMark/>
            <w:tcPrChange w:id="102838" w:author="pete jones" w:date="2022-01-12T17:27:00Z">
              <w:tcPr>
                <w:tcW w:w="616" w:type="dxa"/>
                <w:noWrap/>
                <w:hideMark/>
              </w:tcPr>
            </w:tcPrChange>
          </w:tcPr>
          <w:p w14:paraId="2ABED1BD" w14:textId="77777777" w:rsidR="00D32D2F" w:rsidRPr="00D32D2F" w:rsidRDefault="00D32D2F">
            <w:pPr>
              <w:spacing w:before="0" w:after="0" w:line="240" w:lineRule="auto"/>
              <w:jc w:val="center"/>
              <w:rPr>
                <w:ins w:id="102839" w:author="pete jones" w:date="2022-01-12T17:25:00Z"/>
                <w:sz w:val="20"/>
                <w:szCs w:val="20"/>
                <w:rPrChange w:id="102840" w:author="pete jones" w:date="2022-01-12T17:26:00Z">
                  <w:rPr>
                    <w:ins w:id="102841" w:author="pete jones" w:date="2022-01-12T17:25:00Z"/>
                  </w:rPr>
                </w:rPrChange>
              </w:rPr>
              <w:pPrChange w:id="102842" w:author="pete jones" w:date="2022-01-12T17:30:00Z">
                <w:pPr>
                  <w:jc w:val="left"/>
                </w:pPr>
              </w:pPrChange>
            </w:pPr>
            <w:ins w:id="102843" w:author="pete jones" w:date="2022-01-12T17:25:00Z">
              <w:r w:rsidRPr="00D32D2F">
                <w:rPr>
                  <w:sz w:val="20"/>
                  <w:szCs w:val="20"/>
                  <w:rPrChange w:id="102844" w:author="pete jones" w:date="2022-01-12T17:26:00Z">
                    <w:rPr/>
                  </w:rPrChange>
                </w:rPr>
                <w:t>3</w:t>
              </w:r>
            </w:ins>
          </w:p>
        </w:tc>
        <w:tc>
          <w:tcPr>
            <w:tcW w:w="616" w:type="dxa"/>
            <w:noWrap/>
            <w:vAlign w:val="center"/>
            <w:hideMark/>
            <w:tcPrChange w:id="102845" w:author="pete jones" w:date="2022-01-12T17:27:00Z">
              <w:tcPr>
                <w:tcW w:w="616" w:type="dxa"/>
                <w:noWrap/>
                <w:hideMark/>
              </w:tcPr>
            </w:tcPrChange>
          </w:tcPr>
          <w:p w14:paraId="7580F6A8" w14:textId="77777777" w:rsidR="00D32D2F" w:rsidRPr="00D32D2F" w:rsidRDefault="00D32D2F">
            <w:pPr>
              <w:spacing w:before="0" w:after="0" w:line="240" w:lineRule="auto"/>
              <w:jc w:val="center"/>
              <w:rPr>
                <w:ins w:id="102846" w:author="pete jones" w:date="2022-01-12T17:25:00Z"/>
                <w:sz w:val="20"/>
                <w:szCs w:val="20"/>
                <w:rPrChange w:id="102847" w:author="pete jones" w:date="2022-01-12T17:26:00Z">
                  <w:rPr>
                    <w:ins w:id="102848" w:author="pete jones" w:date="2022-01-12T17:25:00Z"/>
                  </w:rPr>
                </w:rPrChange>
              </w:rPr>
              <w:pPrChange w:id="102849" w:author="pete jones" w:date="2022-01-12T17:30:00Z">
                <w:pPr>
                  <w:jc w:val="left"/>
                </w:pPr>
              </w:pPrChange>
            </w:pPr>
          </w:p>
        </w:tc>
        <w:tc>
          <w:tcPr>
            <w:tcW w:w="616" w:type="dxa"/>
            <w:noWrap/>
            <w:vAlign w:val="center"/>
            <w:hideMark/>
            <w:tcPrChange w:id="102850" w:author="pete jones" w:date="2022-01-12T17:27:00Z">
              <w:tcPr>
                <w:tcW w:w="616" w:type="dxa"/>
                <w:noWrap/>
                <w:hideMark/>
              </w:tcPr>
            </w:tcPrChange>
          </w:tcPr>
          <w:p w14:paraId="6F83714E" w14:textId="77777777" w:rsidR="00D32D2F" w:rsidRPr="00D32D2F" w:rsidRDefault="00D32D2F">
            <w:pPr>
              <w:spacing w:before="0" w:after="0" w:line="240" w:lineRule="auto"/>
              <w:jc w:val="center"/>
              <w:rPr>
                <w:ins w:id="102851" w:author="pete jones" w:date="2022-01-12T17:25:00Z"/>
                <w:sz w:val="20"/>
                <w:szCs w:val="20"/>
                <w:rPrChange w:id="102852" w:author="pete jones" w:date="2022-01-12T17:26:00Z">
                  <w:rPr>
                    <w:ins w:id="102853" w:author="pete jones" w:date="2022-01-12T17:25:00Z"/>
                  </w:rPr>
                </w:rPrChange>
              </w:rPr>
              <w:pPrChange w:id="102854" w:author="pete jones" w:date="2022-01-12T17:30:00Z">
                <w:pPr>
                  <w:jc w:val="left"/>
                </w:pPr>
              </w:pPrChange>
            </w:pPr>
            <w:ins w:id="102855" w:author="pete jones" w:date="2022-01-12T17:25:00Z">
              <w:r w:rsidRPr="00D32D2F">
                <w:rPr>
                  <w:sz w:val="20"/>
                  <w:szCs w:val="20"/>
                  <w:rPrChange w:id="102856" w:author="pete jones" w:date="2022-01-12T17:26:00Z">
                    <w:rPr/>
                  </w:rPrChange>
                </w:rPr>
                <w:t>3</w:t>
              </w:r>
            </w:ins>
          </w:p>
        </w:tc>
        <w:tc>
          <w:tcPr>
            <w:tcW w:w="616" w:type="dxa"/>
            <w:noWrap/>
            <w:vAlign w:val="center"/>
            <w:hideMark/>
            <w:tcPrChange w:id="102857" w:author="pete jones" w:date="2022-01-12T17:27:00Z">
              <w:tcPr>
                <w:tcW w:w="616" w:type="dxa"/>
                <w:noWrap/>
                <w:hideMark/>
              </w:tcPr>
            </w:tcPrChange>
          </w:tcPr>
          <w:p w14:paraId="209EBB4B" w14:textId="77777777" w:rsidR="00D32D2F" w:rsidRPr="00D32D2F" w:rsidRDefault="00D32D2F">
            <w:pPr>
              <w:spacing w:before="0" w:after="0" w:line="240" w:lineRule="auto"/>
              <w:jc w:val="center"/>
              <w:rPr>
                <w:ins w:id="102858" w:author="pete jones" w:date="2022-01-12T17:25:00Z"/>
                <w:sz w:val="20"/>
                <w:szCs w:val="20"/>
                <w:rPrChange w:id="102859" w:author="pete jones" w:date="2022-01-12T17:26:00Z">
                  <w:rPr>
                    <w:ins w:id="102860" w:author="pete jones" w:date="2022-01-12T17:25:00Z"/>
                  </w:rPr>
                </w:rPrChange>
              </w:rPr>
              <w:pPrChange w:id="102861" w:author="pete jones" w:date="2022-01-12T17:30:00Z">
                <w:pPr>
                  <w:jc w:val="left"/>
                </w:pPr>
              </w:pPrChange>
            </w:pPr>
            <w:ins w:id="102862" w:author="pete jones" w:date="2022-01-12T17:25:00Z">
              <w:r w:rsidRPr="00D32D2F">
                <w:rPr>
                  <w:sz w:val="20"/>
                  <w:szCs w:val="20"/>
                  <w:rPrChange w:id="102863" w:author="pete jones" w:date="2022-01-12T17:26:00Z">
                    <w:rPr/>
                  </w:rPrChange>
                </w:rPr>
                <w:t>4</w:t>
              </w:r>
            </w:ins>
          </w:p>
        </w:tc>
        <w:tc>
          <w:tcPr>
            <w:tcW w:w="616" w:type="dxa"/>
            <w:noWrap/>
            <w:vAlign w:val="center"/>
            <w:hideMark/>
            <w:tcPrChange w:id="102864" w:author="pete jones" w:date="2022-01-12T17:27:00Z">
              <w:tcPr>
                <w:tcW w:w="616" w:type="dxa"/>
                <w:noWrap/>
                <w:hideMark/>
              </w:tcPr>
            </w:tcPrChange>
          </w:tcPr>
          <w:p w14:paraId="0483ECC3" w14:textId="77777777" w:rsidR="00D32D2F" w:rsidRPr="00D32D2F" w:rsidRDefault="00D32D2F">
            <w:pPr>
              <w:spacing w:before="0" w:after="0" w:line="240" w:lineRule="auto"/>
              <w:jc w:val="center"/>
              <w:rPr>
                <w:ins w:id="102865" w:author="pete jones" w:date="2022-01-12T17:25:00Z"/>
                <w:sz w:val="20"/>
                <w:szCs w:val="20"/>
                <w:rPrChange w:id="102866" w:author="pete jones" w:date="2022-01-12T17:26:00Z">
                  <w:rPr>
                    <w:ins w:id="102867" w:author="pete jones" w:date="2022-01-12T17:25:00Z"/>
                  </w:rPr>
                </w:rPrChange>
              </w:rPr>
              <w:pPrChange w:id="102868" w:author="pete jones" w:date="2022-01-12T17:30:00Z">
                <w:pPr>
                  <w:jc w:val="left"/>
                </w:pPr>
              </w:pPrChange>
            </w:pPr>
            <w:ins w:id="102869" w:author="pete jones" w:date="2022-01-12T17:25:00Z">
              <w:r w:rsidRPr="00D32D2F">
                <w:rPr>
                  <w:sz w:val="20"/>
                  <w:szCs w:val="20"/>
                  <w:rPrChange w:id="102870" w:author="pete jones" w:date="2022-01-12T17:26:00Z">
                    <w:rPr/>
                  </w:rPrChange>
                </w:rPr>
                <w:t>4</w:t>
              </w:r>
            </w:ins>
          </w:p>
        </w:tc>
        <w:tc>
          <w:tcPr>
            <w:tcW w:w="616" w:type="dxa"/>
            <w:noWrap/>
            <w:vAlign w:val="center"/>
            <w:hideMark/>
            <w:tcPrChange w:id="102871" w:author="pete jones" w:date="2022-01-12T17:27:00Z">
              <w:tcPr>
                <w:tcW w:w="616" w:type="dxa"/>
                <w:noWrap/>
                <w:hideMark/>
              </w:tcPr>
            </w:tcPrChange>
          </w:tcPr>
          <w:p w14:paraId="541EB760" w14:textId="77777777" w:rsidR="00D32D2F" w:rsidRPr="00D32D2F" w:rsidRDefault="00D32D2F">
            <w:pPr>
              <w:spacing w:before="0" w:after="0" w:line="240" w:lineRule="auto"/>
              <w:jc w:val="center"/>
              <w:rPr>
                <w:ins w:id="102872" w:author="pete jones" w:date="2022-01-12T17:25:00Z"/>
                <w:sz w:val="20"/>
                <w:szCs w:val="20"/>
                <w:rPrChange w:id="102873" w:author="pete jones" w:date="2022-01-12T17:26:00Z">
                  <w:rPr>
                    <w:ins w:id="102874" w:author="pete jones" w:date="2022-01-12T17:25:00Z"/>
                  </w:rPr>
                </w:rPrChange>
              </w:rPr>
              <w:pPrChange w:id="102875" w:author="pete jones" w:date="2022-01-12T17:30:00Z">
                <w:pPr>
                  <w:jc w:val="left"/>
                </w:pPr>
              </w:pPrChange>
            </w:pPr>
            <w:ins w:id="102876" w:author="pete jones" w:date="2022-01-12T17:25:00Z">
              <w:r w:rsidRPr="00D32D2F">
                <w:rPr>
                  <w:sz w:val="20"/>
                  <w:szCs w:val="20"/>
                  <w:rPrChange w:id="102877" w:author="pete jones" w:date="2022-01-12T17:26:00Z">
                    <w:rPr/>
                  </w:rPrChange>
                </w:rPr>
                <w:t>0</w:t>
              </w:r>
            </w:ins>
          </w:p>
        </w:tc>
        <w:tc>
          <w:tcPr>
            <w:tcW w:w="616" w:type="dxa"/>
            <w:noWrap/>
            <w:vAlign w:val="center"/>
            <w:hideMark/>
            <w:tcPrChange w:id="102878" w:author="pete jones" w:date="2022-01-12T17:27:00Z">
              <w:tcPr>
                <w:tcW w:w="616" w:type="dxa"/>
                <w:noWrap/>
                <w:hideMark/>
              </w:tcPr>
            </w:tcPrChange>
          </w:tcPr>
          <w:p w14:paraId="396DC31B" w14:textId="77777777" w:rsidR="00D32D2F" w:rsidRPr="00D32D2F" w:rsidRDefault="00D32D2F">
            <w:pPr>
              <w:spacing w:before="0" w:after="0" w:line="240" w:lineRule="auto"/>
              <w:jc w:val="center"/>
              <w:rPr>
                <w:ins w:id="102879" w:author="pete jones" w:date="2022-01-12T17:25:00Z"/>
                <w:sz w:val="20"/>
                <w:szCs w:val="20"/>
                <w:rPrChange w:id="102880" w:author="pete jones" w:date="2022-01-12T17:26:00Z">
                  <w:rPr>
                    <w:ins w:id="102881" w:author="pete jones" w:date="2022-01-12T17:25:00Z"/>
                  </w:rPr>
                </w:rPrChange>
              </w:rPr>
              <w:pPrChange w:id="102882" w:author="pete jones" w:date="2022-01-12T17:30:00Z">
                <w:pPr>
                  <w:jc w:val="left"/>
                </w:pPr>
              </w:pPrChange>
            </w:pPr>
            <w:ins w:id="102883" w:author="pete jones" w:date="2022-01-12T17:25:00Z">
              <w:r w:rsidRPr="00D32D2F">
                <w:rPr>
                  <w:sz w:val="20"/>
                  <w:szCs w:val="20"/>
                  <w:rPrChange w:id="102884" w:author="pete jones" w:date="2022-01-12T17:26:00Z">
                    <w:rPr/>
                  </w:rPrChange>
                </w:rPr>
                <w:t>8</w:t>
              </w:r>
            </w:ins>
          </w:p>
        </w:tc>
      </w:tr>
      <w:tr w:rsidR="00D32D2F" w:rsidRPr="00D32D2F" w14:paraId="3F813A6F" w14:textId="77777777" w:rsidTr="00D32D2F">
        <w:trPr>
          <w:trHeight w:val="300"/>
          <w:ins w:id="102885" w:author="pete jones" w:date="2022-01-12T17:25:00Z"/>
          <w:trPrChange w:id="102886" w:author="pete jones" w:date="2022-01-12T17:27:00Z">
            <w:trPr>
              <w:trHeight w:val="300"/>
            </w:trPr>
          </w:trPrChange>
        </w:trPr>
        <w:tc>
          <w:tcPr>
            <w:tcW w:w="868" w:type="dxa"/>
            <w:noWrap/>
            <w:hideMark/>
            <w:tcPrChange w:id="102887" w:author="pete jones" w:date="2022-01-12T17:27:00Z">
              <w:tcPr>
                <w:tcW w:w="868" w:type="dxa"/>
                <w:noWrap/>
                <w:hideMark/>
              </w:tcPr>
            </w:tcPrChange>
          </w:tcPr>
          <w:p w14:paraId="0BF3C5F1" w14:textId="77777777" w:rsidR="00D32D2F" w:rsidRPr="00D32D2F" w:rsidRDefault="00D32D2F">
            <w:pPr>
              <w:spacing w:before="0" w:after="0" w:line="240" w:lineRule="auto"/>
              <w:jc w:val="left"/>
              <w:rPr>
                <w:ins w:id="102888" w:author="pete jones" w:date="2022-01-12T17:25:00Z"/>
                <w:sz w:val="20"/>
                <w:szCs w:val="20"/>
                <w:rPrChange w:id="102889" w:author="pete jones" w:date="2022-01-12T17:26:00Z">
                  <w:rPr>
                    <w:ins w:id="102890" w:author="pete jones" w:date="2022-01-12T17:25:00Z"/>
                  </w:rPr>
                </w:rPrChange>
              </w:rPr>
              <w:pPrChange w:id="102891" w:author="pete jones" w:date="2022-01-12T17:26:00Z">
                <w:pPr>
                  <w:jc w:val="left"/>
                </w:pPr>
              </w:pPrChange>
            </w:pPr>
            <w:ins w:id="102892" w:author="pete jones" w:date="2022-01-12T17:25:00Z">
              <w:r w:rsidRPr="00D32D2F">
                <w:rPr>
                  <w:sz w:val="20"/>
                  <w:szCs w:val="20"/>
                  <w:rPrChange w:id="102893" w:author="pete jones" w:date="2022-01-12T17:26:00Z">
                    <w:rPr/>
                  </w:rPrChange>
                </w:rPr>
                <w:t>32</w:t>
              </w:r>
            </w:ins>
          </w:p>
        </w:tc>
        <w:tc>
          <w:tcPr>
            <w:tcW w:w="1516" w:type="dxa"/>
            <w:noWrap/>
            <w:hideMark/>
            <w:tcPrChange w:id="102894" w:author="pete jones" w:date="2022-01-12T17:27:00Z">
              <w:tcPr>
                <w:tcW w:w="1516" w:type="dxa"/>
                <w:noWrap/>
                <w:hideMark/>
              </w:tcPr>
            </w:tcPrChange>
          </w:tcPr>
          <w:p w14:paraId="21FD68FF" w14:textId="77777777" w:rsidR="00D32D2F" w:rsidRPr="00D32D2F" w:rsidRDefault="00D32D2F">
            <w:pPr>
              <w:spacing w:before="0" w:after="0" w:line="240" w:lineRule="auto"/>
              <w:jc w:val="left"/>
              <w:rPr>
                <w:ins w:id="102895" w:author="pete jones" w:date="2022-01-12T17:25:00Z"/>
                <w:sz w:val="20"/>
                <w:szCs w:val="20"/>
                <w:rPrChange w:id="102896" w:author="pete jones" w:date="2022-01-12T17:26:00Z">
                  <w:rPr>
                    <w:ins w:id="102897" w:author="pete jones" w:date="2022-01-12T17:25:00Z"/>
                  </w:rPr>
                </w:rPrChange>
              </w:rPr>
              <w:pPrChange w:id="102898" w:author="pete jones" w:date="2022-01-12T17:26:00Z">
                <w:pPr>
                  <w:jc w:val="left"/>
                </w:pPr>
              </w:pPrChange>
            </w:pPr>
            <w:ins w:id="102899" w:author="pete jones" w:date="2022-01-12T17:25:00Z">
              <w:r w:rsidRPr="00D32D2F">
                <w:rPr>
                  <w:sz w:val="20"/>
                  <w:szCs w:val="20"/>
                  <w:rPrChange w:id="102900" w:author="pete jones" w:date="2022-01-12T17:26:00Z">
                    <w:rPr/>
                  </w:rPrChange>
                </w:rPr>
                <w:t>ENGR3232</w:t>
              </w:r>
            </w:ins>
          </w:p>
        </w:tc>
        <w:tc>
          <w:tcPr>
            <w:tcW w:w="8744" w:type="dxa"/>
            <w:noWrap/>
            <w:hideMark/>
            <w:tcPrChange w:id="102901" w:author="pete jones" w:date="2022-01-12T17:27:00Z">
              <w:tcPr>
                <w:tcW w:w="8744" w:type="dxa"/>
                <w:noWrap/>
                <w:hideMark/>
              </w:tcPr>
            </w:tcPrChange>
          </w:tcPr>
          <w:p w14:paraId="11B1CC31" w14:textId="77777777" w:rsidR="00D32D2F" w:rsidRPr="00D32D2F" w:rsidRDefault="00D32D2F">
            <w:pPr>
              <w:spacing w:before="0" w:after="0" w:line="240" w:lineRule="auto"/>
              <w:jc w:val="left"/>
              <w:rPr>
                <w:ins w:id="102902" w:author="pete jones" w:date="2022-01-12T17:25:00Z"/>
                <w:sz w:val="20"/>
                <w:szCs w:val="20"/>
                <w:rPrChange w:id="102903" w:author="pete jones" w:date="2022-01-12T17:26:00Z">
                  <w:rPr>
                    <w:ins w:id="102904" w:author="pete jones" w:date="2022-01-12T17:25:00Z"/>
                  </w:rPr>
                </w:rPrChange>
              </w:rPr>
              <w:pPrChange w:id="102905" w:author="pete jones" w:date="2022-01-12T17:26:00Z">
                <w:pPr>
                  <w:jc w:val="left"/>
                </w:pPr>
              </w:pPrChange>
            </w:pPr>
            <w:ins w:id="102906" w:author="pete jones" w:date="2022-01-12T17:25:00Z">
              <w:r w:rsidRPr="00D32D2F">
                <w:rPr>
                  <w:sz w:val="20"/>
                  <w:szCs w:val="20"/>
                  <w:rPrChange w:id="102907" w:author="pete jones" w:date="2022-01-12T17:26:00Z">
                    <w:rPr/>
                  </w:rPrChange>
                </w:rPr>
                <w:t>Biomedical Device Design</w:t>
              </w:r>
            </w:ins>
          </w:p>
        </w:tc>
        <w:tc>
          <w:tcPr>
            <w:tcW w:w="616" w:type="dxa"/>
            <w:noWrap/>
            <w:vAlign w:val="center"/>
            <w:hideMark/>
            <w:tcPrChange w:id="102908" w:author="pete jones" w:date="2022-01-12T17:27:00Z">
              <w:tcPr>
                <w:tcW w:w="616" w:type="dxa"/>
                <w:noWrap/>
                <w:hideMark/>
              </w:tcPr>
            </w:tcPrChange>
          </w:tcPr>
          <w:p w14:paraId="6CF32733" w14:textId="6A70E34A" w:rsidR="00D32D2F" w:rsidRPr="00D32D2F" w:rsidRDefault="00D32D2F">
            <w:pPr>
              <w:spacing w:before="0" w:after="0" w:line="240" w:lineRule="auto"/>
              <w:jc w:val="center"/>
              <w:rPr>
                <w:ins w:id="102909" w:author="pete jones" w:date="2022-01-12T17:25:00Z"/>
                <w:sz w:val="20"/>
                <w:szCs w:val="20"/>
                <w:rPrChange w:id="102910" w:author="pete jones" w:date="2022-01-12T17:26:00Z">
                  <w:rPr>
                    <w:ins w:id="102911" w:author="pete jones" w:date="2022-01-12T17:25:00Z"/>
                  </w:rPr>
                </w:rPrChange>
              </w:rPr>
              <w:pPrChange w:id="102912" w:author="pete jones" w:date="2022-01-12T17:30:00Z">
                <w:pPr>
                  <w:jc w:val="left"/>
                </w:pPr>
              </w:pPrChange>
            </w:pPr>
          </w:p>
        </w:tc>
        <w:tc>
          <w:tcPr>
            <w:tcW w:w="616" w:type="dxa"/>
            <w:noWrap/>
            <w:vAlign w:val="center"/>
            <w:hideMark/>
            <w:tcPrChange w:id="102913" w:author="pete jones" w:date="2022-01-12T17:27:00Z">
              <w:tcPr>
                <w:tcW w:w="616" w:type="dxa"/>
                <w:noWrap/>
                <w:hideMark/>
              </w:tcPr>
            </w:tcPrChange>
          </w:tcPr>
          <w:p w14:paraId="4733C098" w14:textId="77777777" w:rsidR="00D32D2F" w:rsidRPr="00D32D2F" w:rsidRDefault="00D32D2F">
            <w:pPr>
              <w:spacing w:before="0" w:after="0" w:line="240" w:lineRule="auto"/>
              <w:jc w:val="center"/>
              <w:rPr>
                <w:ins w:id="102914" w:author="pete jones" w:date="2022-01-12T17:25:00Z"/>
                <w:sz w:val="20"/>
                <w:szCs w:val="20"/>
                <w:rPrChange w:id="102915" w:author="pete jones" w:date="2022-01-12T17:26:00Z">
                  <w:rPr>
                    <w:ins w:id="102916" w:author="pete jones" w:date="2022-01-12T17:25:00Z"/>
                  </w:rPr>
                </w:rPrChange>
              </w:rPr>
              <w:pPrChange w:id="102917" w:author="pete jones" w:date="2022-01-12T17:30:00Z">
                <w:pPr>
                  <w:jc w:val="left"/>
                </w:pPr>
              </w:pPrChange>
            </w:pPr>
            <w:ins w:id="102918" w:author="pete jones" w:date="2022-01-12T17:25:00Z">
              <w:r w:rsidRPr="00D32D2F">
                <w:rPr>
                  <w:sz w:val="20"/>
                  <w:szCs w:val="20"/>
                  <w:rPrChange w:id="102919" w:author="pete jones" w:date="2022-01-12T17:26:00Z">
                    <w:rPr/>
                  </w:rPrChange>
                </w:rPr>
                <w:t>3</w:t>
              </w:r>
            </w:ins>
          </w:p>
        </w:tc>
        <w:tc>
          <w:tcPr>
            <w:tcW w:w="616" w:type="dxa"/>
            <w:noWrap/>
            <w:vAlign w:val="center"/>
            <w:hideMark/>
            <w:tcPrChange w:id="102920" w:author="pete jones" w:date="2022-01-12T17:27:00Z">
              <w:tcPr>
                <w:tcW w:w="616" w:type="dxa"/>
                <w:noWrap/>
                <w:hideMark/>
              </w:tcPr>
            </w:tcPrChange>
          </w:tcPr>
          <w:p w14:paraId="277064CE" w14:textId="77777777" w:rsidR="00D32D2F" w:rsidRPr="00D32D2F" w:rsidRDefault="00D32D2F">
            <w:pPr>
              <w:spacing w:before="0" w:after="0" w:line="240" w:lineRule="auto"/>
              <w:jc w:val="center"/>
              <w:rPr>
                <w:ins w:id="102921" w:author="pete jones" w:date="2022-01-12T17:25:00Z"/>
                <w:sz w:val="20"/>
                <w:szCs w:val="20"/>
                <w:rPrChange w:id="102922" w:author="pete jones" w:date="2022-01-12T17:26:00Z">
                  <w:rPr>
                    <w:ins w:id="102923" w:author="pete jones" w:date="2022-01-12T17:25:00Z"/>
                  </w:rPr>
                </w:rPrChange>
              </w:rPr>
              <w:pPrChange w:id="102924" w:author="pete jones" w:date="2022-01-12T17:30:00Z">
                <w:pPr>
                  <w:jc w:val="left"/>
                </w:pPr>
              </w:pPrChange>
            </w:pPr>
          </w:p>
        </w:tc>
        <w:tc>
          <w:tcPr>
            <w:tcW w:w="616" w:type="dxa"/>
            <w:noWrap/>
            <w:vAlign w:val="center"/>
            <w:hideMark/>
            <w:tcPrChange w:id="102925" w:author="pete jones" w:date="2022-01-12T17:27:00Z">
              <w:tcPr>
                <w:tcW w:w="616" w:type="dxa"/>
                <w:noWrap/>
                <w:hideMark/>
              </w:tcPr>
            </w:tcPrChange>
          </w:tcPr>
          <w:p w14:paraId="1DD807A8" w14:textId="77777777" w:rsidR="00D32D2F" w:rsidRPr="00D32D2F" w:rsidRDefault="00D32D2F">
            <w:pPr>
              <w:spacing w:before="0" w:after="0" w:line="240" w:lineRule="auto"/>
              <w:jc w:val="center"/>
              <w:rPr>
                <w:ins w:id="102926" w:author="pete jones" w:date="2022-01-12T17:25:00Z"/>
                <w:sz w:val="20"/>
                <w:szCs w:val="20"/>
                <w:rPrChange w:id="102927" w:author="pete jones" w:date="2022-01-12T17:26:00Z">
                  <w:rPr>
                    <w:ins w:id="102928" w:author="pete jones" w:date="2022-01-12T17:25:00Z"/>
                  </w:rPr>
                </w:rPrChange>
              </w:rPr>
              <w:pPrChange w:id="102929" w:author="pete jones" w:date="2022-01-12T17:30:00Z">
                <w:pPr>
                  <w:jc w:val="left"/>
                </w:pPr>
              </w:pPrChange>
            </w:pPr>
            <w:ins w:id="102930" w:author="pete jones" w:date="2022-01-12T17:25:00Z">
              <w:r w:rsidRPr="00D32D2F">
                <w:rPr>
                  <w:sz w:val="20"/>
                  <w:szCs w:val="20"/>
                  <w:rPrChange w:id="102931" w:author="pete jones" w:date="2022-01-12T17:26:00Z">
                    <w:rPr/>
                  </w:rPrChange>
                </w:rPr>
                <w:t>3</w:t>
              </w:r>
            </w:ins>
          </w:p>
        </w:tc>
        <w:tc>
          <w:tcPr>
            <w:tcW w:w="616" w:type="dxa"/>
            <w:noWrap/>
            <w:vAlign w:val="center"/>
            <w:hideMark/>
            <w:tcPrChange w:id="102932" w:author="pete jones" w:date="2022-01-12T17:27:00Z">
              <w:tcPr>
                <w:tcW w:w="616" w:type="dxa"/>
                <w:noWrap/>
                <w:hideMark/>
              </w:tcPr>
            </w:tcPrChange>
          </w:tcPr>
          <w:p w14:paraId="03AA8330" w14:textId="77777777" w:rsidR="00D32D2F" w:rsidRPr="00D32D2F" w:rsidRDefault="00D32D2F">
            <w:pPr>
              <w:spacing w:before="0" w:after="0" w:line="240" w:lineRule="auto"/>
              <w:jc w:val="center"/>
              <w:rPr>
                <w:ins w:id="102933" w:author="pete jones" w:date="2022-01-12T17:25:00Z"/>
                <w:sz w:val="20"/>
                <w:szCs w:val="20"/>
                <w:rPrChange w:id="102934" w:author="pete jones" w:date="2022-01-12T17:26:00Z">
                  <w:rPr>
                    <w:ins w:id="102935" w:author="pete jones" w:date="2022-01-12T17:25:00Z"/>
                  </w:rPr>
                </w:rPrChange>
              </w:rPr>
              <w:pPrChange w:id="102936" w:author="pete jones" w:date="2022-01-12T17:30:00Z">
                <w:pPr>
                  <w:jc w:val="left"/>
                </w:pPr>
              </w:pPrChange>
            </w:pPr>
            <w:ins w:id="102937" w:author="pete jones" w:date="2022-01-12T17:25:00Z">
              <w:r w:rsidRPr="00D32D2F">
                <w:rPr>
                  <w:sz w:val="20"/>
                  <w:szCs w:val="20"/>
                  <w:rPrChange w:id="102938" w:author="pete jones" w:date="2022-01-12T17:26:00Z">
                    <w:rPr/>
                  </w:rPrChange>
                </w:rPr>
                <w:t>4</w:t>
              </w:r>
            </w:ins>
          </w:p>
        </w:tc>
        <w:tc>
          <w:tcPr>
            <w:tcW w:w="616" w:type="dxa"/>
            <w:noWrap/>
            <w:vAlign w:val="center"/>
            <w:hideMark/>
            <w:tcPrChange w:id="102939" w:author="pete jones" w:date="2022-01-12T17:27:00Z">
              <w:tcPr>
                <w:tcW w:w="616" w:type="dxa"/>
                <w:noWrap/>
                <w:hideMark/>
              </w:tcPr>
            </w:tcPrChange>
          </w:tcPr>
          <w:p w14:paraId="3F778308" w14:textId="77777777" w:rsidR="00D32D2F" w:rsidRPr="00D32D2F" w:rsidRDefault="00D32D2F">
            <w:pPr>
              <w:spacing w:before="0" w:after="0" w:line="240" w:lineRule="auto"/>
              <w:jc w:val="center"/>
              <w:rPr>
                <w:ins w:id="102940" w:author="pete jones" w:date="2022-01-12T17:25:00Z"/>
                <w:sz w:val="20"/>
                <w:szCs w:val="20"/>
                <w:rPrChange w:id="102941" w:author="pete jones" w:date="2022-01-12T17:26:00Z">
                  <w:rPr>
                    <w:ins w:id="102942" w:author="pete jones" w:date="2022-01-12T17:25:00Z"/>
                  </w:rPr>
                </w:rPrChange>
              </w:rPr>
              <w:pPrChange w:id="102943" w:author="pete jones" w:date="2022-01-12T17:30:00Z">
                <w:pPr>
                  <w:jc w:val="left"/>
                </w:pPr>
              </w:pPrChange>
            </w:pPr>
          </w:p>
        </w:tc>
        <w:tc>
          <w:tcPr>
            <w:tcW w:w="616" w:type="dxa"/>
            <w:noWrap/>
            <w:vAlign w:val="center"/>
            <w:hideMark/>
            <w:tcPrChange w:id="102944" w:author="pete jones" w:date="2022-01-12T17:27:00Z">
              <w:tcPr>
                <w:tcW w:w="616" w:type="dxa"/>
                <w:noWrap/>
                <w:hideMark/>
              </w:tcPr>
            </w:tcPrChange>
          </w:tcPr>
          <w:p w14:paraId="66EAA564" w14:textId="77777777" w:rsidR="00D32D2F" w:rsidRPr="00D32D2F" w:rsidRDefault="00D32D2F">
            <w:pPr>
              <w:spacing w:before="0" w:after="0" w:line="240" w:lineRule="auto"/>
              <w:jc w:val="center"/>
              <w:rPr>
                <w:ins w:id="102945" w:author="pete jones" w:date="2022-01-12T17:25:00Z"/>
                <w:sz w:val="20"/>
                <w:szCs w:val="20"/>
                <w:rPrChange w:id="102946" w:author="pete jones" w:date="2022-01-12T17:26:00Z">
                  <w:rPr>
                    <w:ins w:id="102947" w:author="pete jones" w:date="2022-01-12T17:25:00Z"/>
                  </w:rPr>
                </w:rPrChange>
              </w:rPr>
              <w:pPrChange w:id="102948" w:author="pete jones" w:date="2022-01-12T17:30:00Z">
                <w:pPr>
                  <w:jc w:val="left"/>
                </w:pPr>
              </w:pPrChange>
            </w:pPr>
          </w:p>
        </w:tc>
        <w:tc>
          <w:tcPr>
            <w:tcW w:w="616" w:type="dxa"/>
            <w:noWrap/>
            <w:vAlign w:val="center"/>
            <w:hideMark/>
            <w:tcPrChange w:id="102949" w:author="pete jones" w:date="2022-01-12T17:27:00Z">
              <w:tcPr>
                <w:tcW w:w="616" w:type="dxa"/>
                <w:noWrap/>
                <w:hideMark/>
              </w:tcPr>
            </w:tcPrChange>
          </w:tcPr>
          <w:p w14:paraId="52D7E536" w14:textId="77777777" w:rsidR="00D32D2F" w:rsidRPr="00D32D2F" w:rsidRDefault="00D32D2F">
            <w:pPr>
              <w:spacing w:before="0" w:after="0" w:line="240" w:lineRule="auto"/>
              <w:jc w:val="center"/>
              <w:rPr>
                <w:ins w:id="102950" w:author="pete jones" w:date="2022-01-12T17:25:00Z"/>
                <w:sz w:val="20"/>
                <w:szCs w:val="20"/>
                <w:rPrChange w:id="102951" w:author="pete jones" w:date="2022-01-12T17:26:00Z">
                  <w:rPr>
                    <w:ins w:id="102952" w:author="pete jones" w:date="2022-01-12T17:25:00Z"/>
                  </w:rPr>
                </w:rPrChange>
              </w:rPr>
              <w:pPrChange w:id="102953" w:author="pete jones" w:date="2022-01-12T17:30:00Z">
                <w:pPr>
                  <w:jc w:val="left"/>
                </w:pPr>
              </w:pPrChange>
            </w:pPr>
          </w:p>
        </w:tc>
      </w:tr>
      <w:tr w:rsidR="00D32D2F" w:rsidRPr="00D32D2F" w14:paraId="3D8868F5" w14:textId="77777777" w:rsidTr="00D32D2F">
        <w:trPr>
          <w:trHeight w:val="300"/>
          <w:ins w:id="102954" w:author="pete jones" w:date="2022-01-12T17:25:00Z"/>
          <w:trPrChange w:id="102955" w:author="pete jones" w:date="2022-01-12T17:27:00Z">
            <w:trPr>
              <w:trHeight w:val="300"/>
            </w:trPr>
          </w:trPrChange>
        </w:trPr>
        <w:tc>
          <w:tcPr>
            <w:tcW w:w="868" w:type="dxa"/>
            <w:noWrap/>
            <w:hideMark/>
            <w:tcPrChange w:id="102956" w:author="pete jones" w:date="2022-01-12T17:27:00Z">
              <w:tcPr>
                <w:tcW w:w="868" w:type="dxa"/>
                <w:noWrap/>
                <w:hideMark/>
              </w:tcPr>
            </w:tcPrChange>
          </w:tcPr>
          <w:p w14:paraId="5BAB8ACA" w14:textId="77777777" w:rsidR="00D32D2F" w:rsidRPr="00D32D2F" w:rsidRDefault="00D32D2F">
            <w:pPr>
              <w:spacing w:before="0" w:after="0" w:line="240" w:lineRule="auto"/>
              <w:jc w:val="left"/>
              <w:rPr>
                <w:ins w:id="102957" w:author="pete jones" w:date="2022-01-12T17:25:00Z"/>
                <w:sz w:val="20"/>
                <w:szCs w:val="20"/>
                <w:rPrChange w:id="102958" w:author="pete jones" w:date="2022-01-12T17:26:00Z">
                  <w:rPr>
                    <w:ins w:id="102959" w:author="pete jones" w:date="2022-01-12T17:25:00Z"/>
                  </w:rPr>
                </w:rPrChange>
              </w:rPr>
              <w:pPrChange w:id="102960" w:author="pete jones" w:date="2022-01-12T17:26:00Z">
                <w:pPr>
                  <w:jc w:val="left"/>
                </w:pPr>
              </w:pPrChange>
            </w:pPr>
            <w:ins w:id="102961" w:author="pete jones" w:date="2022-01-12T17:25:00Z">
              <w:r w:rsidRPr="00D32D2F">
                <w:rPr>
                  <w:sz w:val="20"/>
                  <w:szCs w:val="20"/>
                  <w:rPrChange w:id="102962" w:author="pete jones" w:date="2022-01-12T17:26:00Z">
                    <w:rPr/>
                  </w:rPrChange>
                </w:rPr>
                <w:t>33</w:t>
              </w:r>
            </w:ins>
          </w:p>
        </w:tc>
        <w:tc>
          <w:tcPr>
            <w:tcW w:w="1516" w:type="dxa"/>
            <w:noWrap/>
            <w:hideMark/>
            <w:tcPrChange w:id="102963" w:author="pete jones" w:date="2022-01-12T17:27:00Z">
              <w:tcPr>
                <w:tcW w:w="1516" w:type="dxa"/>
                <w:noWrap/>
                <w:hideMark/>
              </w:tcPr>
            </w:tcPrChange>
          </w:tcPr>
          <w:p w14:paraId="5EF858BF" w14:textId="77777777" w:rsidR="00D32D2F" w:rsidRPr="00D32D2F" w:rsidRDefault="00D32D2F">
            <w:pPr>
              <w:spacing w:before="0" w:after="0" w:line="240" w:lineRule="auto"/>
              <w:jc w:val="left"/>
              <w:rPr>
                <w:ins w:id="102964" w:author="pete jones" w:date="2022-01-12T17:25:00Z"/>
                <w:sz w:val="20"/>
                <w:szCs w:val="20"/>
                <w:rPrChange w:id="102965" w:author="pete jones" w:date="2022-01-12T17:26:00Z">
                  <w:rPr>
                    <w:ins w:id="102966" w:author="pete jones" w:date="2022-01-12T17:25:00Z"/>
                  </w:rPr>
                </w:rPrChange>
              </w:rPr>
              <w:pPrChange w:id="102967" w:author="pete jones" w:date="2022-01-12T17:26:00Z">
                <w:pPr>
                  <w:jc w:val="left"/>
                </w:pPr>
              </w:pPrChange>
            </w:pPr>
            <w:ins w:id="102968" w:author="pete jones" w:date="2022-01-12T17:25:00Z">
              <w:r w:rsidRPr="00D32D2F">
                <w:rPr>
                  <w:sz w:val="20"/>
                  <w:szCs w:val="20"/>
                  <w:rPrChange w:id="102969" w:author="pete jones" w:date="2022-01-12T17:26:00Z">
                    <w:rPr/>
                  </w:rPrChange>
                </w:rPr>
                <w:t>ENGR3235</w:t>
              </w:r>
            </w:ins>
          </w:p>
        </w:tc>
        <w:tc>
          <w:tcPr>
            <w:tcW w:w="8744" w:type="dxa"/>
            <w:noWrap/>
            <w:hideMark/>
            <w:tcPrChange w:id="102970" w:author="pete jones" w:date="2022-01-12T17:27:00Z">
              <w:tcPr>
                <w:tcW w:w="8744" w:type="dxa"/>
                <w:noWrap/>
                <w:hideMark/>
              </w:tcPr>
            </w:tcPrChange>
          </w:tcPr>
          <w:p w14:paraId="787190C4" w14:textId="77777777" w:rsidR="00D32D2F" w:rsidRPr="00D32D2F" w:rsidRDefault="00D32D2F">
            <w:pPr>
              <w:spacing w:before="0" w:after="0" w:line="240" w:lineRule="auto"/>
              <w:jc w:val="left"/>
              <w:rPr>
                <w:ins w:id="102971" w:author="pete jones" w:date="2022-01-12T17:25:00Z"/>
                <w:sz w:val="20"/>
                <w:szCs w:val="20"/>
                <w:rPrChange w:id="102972" w:author="pete jones" w:date="2022-01-12T17:26:00Z">
                  <w:rPr>
                    <w:ins w:id="102973" w:author="pete jones" w:date="2022-01-12T17:25:00Z"/>
                  </w:rPr>
                </w:rPrChange>
              </w:rPr>
              <w:pPrChange w:id="102974" w:author="pete jones" w:date="2022-01-12T17:26:00Z">
                <w:pPr>
                  <w:jc w:val="left"/>
                </w:pPr>
              </w:pPrChange>
            </w:pPr>
            <w:ins w:id="102975" w:author="pete jones" w:date="2022-01-12T17:25:00Z">
              <w:r w:rsidRPr="00D32D2F">
                <w:rPr>
                  <w:sz w:val="20"/>
                  <w:szCs w:val="20"/>
                  <w:rPrChange w:id="102976" w:author="pete jones" w:date="2022-01-12T17:26:00Z">
                    <w:rPr/>
                  </w:rPrChange>
                </w:rPr>
                <w:t>Biomimicry</w:t>
              </w:r>
            </w:ins>
          </w:p>
        </w:tc>
        <w:tc>
          <w:tcPr>
            <w:tcW w:w="616" w:type="dxa"/>
            <w:noWrap/>
            <w:vAlign w:val="center"/>
            <w:hideMark/>
            <w:tcPrChange w:id="102977" w:author="pete jones" w:date="2022-01-12T17:27:00Z">
              <w:tcPr>
                <w:tcW w:w="616" w:type="dxa"/>
                <w:noWrap/>
                <w:hideMark/>
              </w:tcPr>
            </w:tcPrChange>
          </w:tcPr>
          <w:p w14:paraId="37CBB94C" w14:textId="07CC8001" w:rsidR="00D32D2F" w:rsidRPr="00D32D2F" w:rsidRDefault="00D32D2F">
            <w:pPr>
              <w:spacing w:before="0" w:after="0" w:line="240" w:lineRule="auto"/>
              <w:jc w:val="center"/>
              <w:rPr>
                <w:ins w:id="102978" w:author="pete jones" w:date="2022-01-12T17:25:00Z"/>
                <w:sz w:val="20"/>
                <w:szCs w:val="20"/>
                <w:rPrChange w:id="102979" w:author="pete jones" w:date="2022-01-12T17:26:00Z">
                  <w:rPr>
                    <w:ins w:id="102980" w:author="pete jones" w:date="2022-01-12T17:25:00Z"/>
                  </w:rPr>
                </w:rPrChange>
              </w:rPr>
              <w:pPrChange w:id="102981" w:author="pete jones" w:date="2022-01-12T17:30:00Z">
                <w:pPr>
                  <w:jc w:val="left"/>
                </w:pPr>
              </w:pPrChange>
            </w:pPr>
          </w:p>
        </w:tc>
        <w:tc>
          <w:tcPr>
            <w:tcW w:w="616" w:type="dxa"/>
            <w:noWrap/>
            <w:vAlign w:val="center"/>
            <w:hideMark/>
            <w:tcPrChange w:id="102982" w:author="pete jones" w:date="2022-01-12T17:27:00Z">
              <w:tcPr>
                <w:tcW w:w="616" w:type="dxa"/>
                <w:noWrap/>
                <w:hideMark/>
              </w:tcPr>
            </w:tcPrChange>
          </w:tcPr>
          <w:p w14:paraId="1D906976" w14:textId="77777777" w:rsidR="00D32D2F" w:rsidRPr="00D32D2F" w:rsidRDefault="00D32D2F">
            <w:pPr>
              <w:spacing w:before="0" w:after="0" w:line="240" w:lineRule="auto"/>
              <w:jc w:val="center"/>
              <w:rPr>
                <w:ins w:id="102983" w:author="pete jones" w:date="2022-01-12T17:25:00Z"/>
                <w:sz w:val="20"/>
                <w:szCs w:val="20"/>
                <w:rPrChange w:id="102984" w:author="pete jones" w:date="2022-01-12T17:26:00Z">
                  <w:rPr>
                    <w:ins w:id="102985" w:author="pete jones" w:date="2022-01-12T17:25:00Z"/>
                  </w:rPr>
                </w:rPrChange>
              </w:rPr>
              <w:pPrChange w:id="102986" w:author="pete jones" w:date="2022-01-12T17:30:00Z">
                <w:pPr>
                  <w:jc w:val="left"/>
                </w:pPr>
              </w:pPrChange>
            </w:pPr>
            <w:ins w:id="102987" w:author="pete jones" w:date="2022-01-12T17:25:00Z">
              <w:r w:rsidRPr="00D32D2F">
                <w:rPr>
                  <w:sz w:val="20"/>
                  <w:szCs w:val="20"/>
                  <w:rPrChange w:id="102988" w:author="pete jones" w:date="2022-01-12T17:26:00Z">
                    <w:rPr/>
                  </w:rPrChange>
                </w:rPr>
                <w:t>3</w:t>
              </w:r>
            </w:ins>
          </w:p>
        </w:tc>
        <w:tc>
          <w:tcPr>
            <w:tcW w:w="616" w:type="dxa"/>
            <w:noWrap/>
            <w:vAlign w:val="center"/>
            <w:hideMark/>
            <w:tcPrChange w:id="102989" w:author="pete jones" w:date="2022-01-12T17:27:00Z">
              <w:tcPr>
                <w:tcW w:w="616" w:type="dxa"/>
                <w:noWrap/>
                <w:hideMark/>
              </w:tcPr>
            </w:tcPrChange>
          </w:tcPr>
          <w:p w14:paraId="482A86F8" w14:textId="77777777" w:rsidR="00D32D2F" w:rsidRPr="00D32D2F" w:rsidRDefault="00D32D2F">
            <w:pPr>
              <w:spacing w:before="0" w:after="0" w:line="240" w:lineRule="auto"/>
              <w:jc w:val="center"/>
              <w:rPr>
                <w:ins w:id="102990" w:author="pete jones" w:date="2022-01-12T17:25:00Z"/>
                <w:sz w:val="20"/>
                <w:szCs w:val="20"/>
                <w:rPrChange w:id="102991" w:author="pete jones" w:date="2022-01-12T17:26:00Z">
                  <w:rPr>
                    <w:ins w:id="102992" w:author="pete jones" w:date="2022-01-12T17:25:00Z"/>
                  </w:rPr>
                </w:rPrChange>
              </w:rPr>
              <w:pPrChange w:id="102993" w:author="pete jones" w:date="2022-01-12T17:30:00Z">
                <w:pPr>
                  <w:jc w:val="left"/>
                </w:pPr>
              </w:pPrChange>
            </w:pPr>
          </w:p>
        </w:tc>
        <w:tc>
          <w:tcPr>
            <w:tcW w:w="616" w:type="dxa"/>
            <w:noWrap/>
            <w:vAlign w:val="center"/>
            <w:hideMark/>
            <w:tcPrChange w:id="102994" w:author="pete jones" w:date="2022-01-12T17:27:00Z">
              <w:tcPr>
                <w:tcW w:w="616" w:type="dxa"/>
                <w:noWrap/>
                <w:hideMark/>
              </w:tcPr>
            </w:tcPrChange>
          </w:tcPr>
          <w:p w14:paraId="2288AD4A" w14:textId="77777777" w:rsidR="00D32D2F" w:rsidRPr="00D32D2F" w:rsidRDefault="00D32D2F">
            <w:pPr>
              <w:spacing w:before="0" w:after="0" w:line="240" w:lineRule="auto"/>
              <w:jc w:val="center"/>
              <w:rPr>
                <w:ins w:id="102995" w:author="pete jones" w:date="2022-01-12T17:25:00Z"/>
                <w:sz w:val="20"/>
                <w:szCs w:val="20"/>
                <w:rPrChange w:id="102996" w:author="pete jones" w:date="2022-01-12T17:26:00Z">
                  <w:rPr>
                    <w:ins w:id="102997" w:author="pete jones" w:date="2022-01-12T17:25:00Z"/>
                  </w:rPr>
                </w:rPrChange>
              </w:rPr>
              <w:pPrChange w:id="102998" w:author="pete jones" w:date="2022-01-12T17:30:00Z">
                <w:pPr>
                  <w:jc w:val="left"/>
                </w:pPr>
              </w:pPrChange>
            </w:pPr>
            <w:ins w:id="102999" w:author="pete jones" w:date="2022-01-12T17:25:00Z">
              <w:r w:rsidRPr="00D32D2F">
                <w:rPr>
                  <w:sz w:val="20"/>
                  <w:szCs w:val="20"/>
                  <w:rPrChange w:id="103000" w:author="pete jones" w:date="2022-01-12T17:26:00Z">
                    <w:rPr/>
                  </w:rPrChange>
                </w:rPr>
                <w:t>3</w:t>
              </w:r>
            </w:ins>
          </w:p>
        </w:tc>
        <w:tc>
          <w:tcPr>
            <w:tcW w:w="616" w:type="dxa"/>
            <w:noWrap/>
            <w:vAlign w:val="center"/>
            <w:hideMark/>
            <w:tcPrChange w:id="103001" w:author="pete jones" w:date="2022-01-12T17:27:00Z">
              <w:tcPr>
                <w:tcW w:w="616" w:type="dxa"/>
                <w:noWrap/>
                <w:hideMark/>
              </w:tcPr>
            </w:tcPrChange>
          </w:tcPr>
          <w:p w14:paraId="706CB783" w14:textId="77777777" w:rsidR="00D32D2F" w:rsidRPr="00D32D2F" w:rsidRDefault="00D32D2F">
            <w:pPr>
              <w:spacing w:before="0" w:after="0" w:line="240" w:lineRule="auto"/>
              <w:jc w:val="center"/>
              <w:rPr>
                <w:ins w:id="103002" w:author="pete jones" w:date="2022-01-12T17:25:00Z"/>
                <w:sz w:val="20"/>
                <w:szCs w:val="20"/>
                <w:rPrChange w:id="103003" w:author="pete jones" w:date="2022-01-12T17:26:00Z">
                  <w:rPr>
                    <w:ins w:id="103004" w:author="pete jones" w:date="2022-01-12T17:25:00Z"/>
                  </w:rPr>
                </w:rPrChange>
              </w:rPr>
              <w:pPrChange w:id="103005" w:author="pete jones" w:date="2022-01-12T17:30:00Z">
                <w:pPr>
                  <w:jc w:val="left"/>
                </w:pPr>
              </w:pPrChange>
            </w:pPr>
            <w:ins w:id="103006" w:author="pete jones" w:date="2022-01-12T17:25:00Z">
              <w:r w:rsidRPr="00D32D2F">
                <w:rPr>
                  <w:sz w:val="20"/>
                  <w:szCs w:val="20"/>
                  <w:rPrChange w:id="103007" w:author="pete jones" w:date="2022-01-12T17:26:00Z">
                    <w:rPr/>
                  </w:rPrChange>
                </w:rPr>
                <w:t>4</w:t>
              </w:r>
            </w:ins>
          </w:p>
        </w:tc>
        <w:tc>
          <w:tcPr>
            <w:tcW w:w="616" w:type="dxa"/>
            <w:noWrap/>
            <w:vAlign w:val="center"/>
            <w:hideMark/>
            <w:tcPrChange w:id="103008" w:author="pete jones" w:date="2022-01-12T17:27:00Z">
              <w:tcPr>
                <w:tcW w:w="616" w:type="dxa"/>
                <w:noWrap/>
                <w:hideMark/>
              </w:tcPr>
            </w:tcPrChange>
          </w:tcPr>
          <w:p w14:paraId="15C90F4F" w14:textId="77777777" w:rsidR="00D32D2F" w:rsidRPr="00D32D2F" w:rsidRDefault="00D32D2F">
            <w:pPr>
              <w:spacing w:before="0" w:after="0" w:line="240" w:lineRule="auto"/>
              <w:jc w:val="center"/>
              <w:rPr>
                <w:ins w:id="103009" w:author="pete jones" w:date="2022-01-12T17:25:00Z"/>
                <w:sz w:val="20"/>
                <w:szCs w:val="20"/>
                <w:rPrChange w:id="103010" w:author="pete jones" w:date="2022-01-12T17:26:00Z">
                  <w:rPr>
                    <w:ins w:id="103011" w:author="pete jones" w:date="2022-01-12T17:25:00Z"/>
                  </w:rPr>
                </w:rPrChange>
              </w:rPr>
              <w:pPrChange w:id="103012" w:author="pete jones" w:date="2022-01-12T17:30:00Z">
                <w:pPr>
                  <w:jc w:val="left"/>
                </w:pPr>
              </w:pPrChange>
            </w:pPr>
            <w:ins w:id="103013" w:author="pete jones" w:date="2022-01-12T17:25:00Z">
              <w:r w:rsidRPr="00D32D2F">
                <w:rPr>
                  <w:sz w:val="20"/>
                  <w:szCs w:val="20"/>
                  <w:rPrChange w:id="103014" w:author="pete jones" w:date="2022-01-12T17:26:00Z">
                    <w:rPr/>
                  </w:rPrChange>
                </w:rPr>
                <w:t>4</w:t>
              </w:r>
            </w:ins>
          </w:p>
        </w:tc>
        <w:tc>
          <w:tcPr>
            <w:tcW w:w="616" w:type="dxa"/>
            <w:noWrap/>
            <w:vAlign w:val="center"/>
            <w:hideMark/>
            <w:tcPrChange w:id="103015" w:author="pete jones" w:date="2022-01-12T17:27:00Z">
              <w:tcPr>
                <w:tcW w:w="616" w:type="dxa"/>
                <w:noWrap/>
                <w:hideMark/>
              </w:tcPr>
            </w:tcPrChange>
          </w:tcPr>
          <w:p w14:paraId="5D5D00C5" w14:textId="77777777" w:rsidR="00D32D2F" w:rsidRPr="00D32D2F" w:rsidRDefault="00D32D2F">
            <w:pPr>
              <w:spacing w:before="0" w:after="0" w:line="240" w:lineRule="auto"/>
              <w:jc w:val="center"/>
              <w:rPr>
                <w:ins w:id="103016" w:author="pete jones" w:date="2022-01-12T17:25:00Z"/>
                <w:sz w:val="20"/>
                <w:szCs w:val="20"/>
                <w:rPrChange w:id="103017" w:author="pete jones" w:date="2022-01-12T17:26:00Z">
                  <w:rPr>
                    <w:ins w:id="103018" w:author="pete jones" w:date="2022-01-12T17:25:00Z"/>
                  </w:rPr>
                </w:rPrChange>
              </w:rPr>
              <w:pPrChange w:id="103019" w:author="pete jones" w:date="2022-01-12T17:30:00Z">
                <w:pPr>
                  <w:jc w:val="left"/>
                </w:pPr>
              </w:pPrChange>
            </w:pPr>
            <w:ins w:id="103020" w:author="pete jones" w:date="2022-01-12T17:25:00Z">
              <w:r w:rsidRPr="00D32D2F">
                <w:rPr>
                  <w:sz w:val="20"/>
                  <w:szCs w:val="20"/>
                  <w:rPrChange w:id="103021" w:author="pete jones" w:date="2022-01-12T17:26:00Z">
                    <w:rPr/>
                  </w:rPrChange>
                </w:rPr>
                <w:t>0</w:t>
              </w:r>
            </w:ins>
          </w:p>
        </w:tc>
        <w:tc>
          <w:tcPr>
            <w:tcW w:w="616" w:type="dxa"/>
            <w:noWrap/>
            <w:vAlign w:val="center"/>
            <w:hideMark/>
            <w:tcPrChange w:id="103022" w:author="pete jones" w:date="2022-01-12T17:27:00Z">
              <w:tcPr>
                <w:tcW w:w="616" w:type="dxa"/>
                <w:noWrap/>
                <w:hideMark/>
              </w:tcPr>
            </w:tcPrChange>
          </w:tcPr>
          <w:p w14:paraId="53F372D0" w14:textId="77777777" w:rsidR="00D32D2F" w:rsidRPr="00D32D2F" w:rsidRDefault="00D32D2F">
            <w:pPr>
              <w:spacing w:before="0" w:after="0" w:line="240" w:lineRule="auto"/>
              <w:jc w:val="center"/>
              <w:rPr>
                <w:ins w:id="103023" w:author="pete jones" w:date="2022-01-12T17:25:00Z"/>
                <w:sz w:val="20"/>
                <w:szCs w:val="20"/>
                <w:rPrChange w:id="103024" w:author="pete jones" w:date="2022-01-12T17:26:00Z">
                  <w:rPr>
                    <w:ins w:id="103025" w:author="pete jones" w:date="2022-01-12T17:25:00Z"/>
                  </w:rPr>
                </w:rPrChange>
              </w:rPr>
              <w:pPrChange w:id="103026" w:author="pete jones" w:date="2022-01-12T17:30:00Z">
                <w:pPr>
                  <w:jc w:val="left"/>
                </w:pPr>
              </w:pPrChange>
            </w:pPr>
            <w:ins w:id="103027" w:author="pete jones" w:date="2022-01-12T17:25:00Z">
              <w:r w:rsidRPr="00D32D2F">
                <w:rPr>
                  <w:sz w:val="20"/>
                  <w:szCs w:val="20"/>
                  <w:rPrChange w:id="103028" w:author="pete jones" w:date="2022-01-12T17:26:00Z">
                    <w:rPr/>
                  </w:rPrChange>
                </w:rPr>
                <w:t>8</w:t>
              </w:r>
            </w:ins>
          </w:p>
        </w:tc>
      </w:tr>
      <w:tr w:rsidR="00D32D2F" w:rsidRPr="00D32D2F" w14:paraId="4CCC8DC5" w14:textId="77777777" w:rsidTr="00D32D2F">
        <w:trPr>
          <w:trHeight w:val="300"/>
          <w:ins w:id="103029" w:author="pete jones" w:date="2022-01-12T17:25:00Z"/>
          <w:trPrChange w:id="103030" w:author="pete jones" w:date="2022-01-12T17:27:00Z">
            <w:trPr>
              <w:trHeight w:val="300"/>
            </w:trPr>
          </w:trPrChange>
        </w:trPr>
        <w:tc>
          <w:tcPr>
            <w:tcW w:w="868" w:type="dxa"/>
            <w:noWrap/>
            <w:hideMark/>
            <w:tcPrChange w:id="103031" w:author="pete jones" w:date="2022-01-12T17:27:00Z">
              <w:tcPr>
                <w:tcW w:w="868" w:type="dxa"/>
                <w:noWrap/>
                <w:hideMark/>
              </w:tcPr>
            </w:tcPrChange>
          </w:tcPr>
          <w:p w14:paraId="352F5F36" w14:textId="77777777" w:rsidR="00D32D2F" w:rsidRPr="00D32D2F" w:rsidRDefault="00D32D2F">
            <w:pPr>
              <w:spacing w:before="0" w:after="0" w:line="240" w:lineRule="auto"/>
              <w:jc w:val="left"/>
              <w:rPr>
                <w:ins w:id="103032" w:author="pete jones" w:date="2022-01-12T17:25:00Z"/>
                <w:sz w:val="20"/>
                <w:szCs w:val="20"/>
                <w:rPrChange w:id="103033" w:author="pete jones" w:date="2022-01-12T17:26:00Z">
                  <w:rPr>
                    <w:ins w:id="103034" w:author="pete jones" w:date="2022-01-12T17:25:00Z"/>
                  </w:rPr>
                </w:rPrChange>
              </w:rPr>
              <w:pPrChange w:id="103035" w:author="pete jones" w:date="2022-01-12T17:26:00Z">
                <w:pPr>
                  <w:jc w:val="left"/>
                </w:pPr>
              </w:pPrChange>
            </w:pPr>
            <w:ins w:id="103036" w:author="pete jones" w:date="2022-01-12T17:25:00Z">
              <w:r w:rsidRPr="00D32D2F">
                <w:rPr>
                  <w:sz w:val="20"/>
                  <w:szCs w:val="20"/>
                  <w:rPrChange w:id="103037" w:author="pete jones" w:date="2022-01-12T17:26:00Z">
                    <w:rPr/>
                  </w:rPrChange>
                </w:rPr>
                <w:t>34</w:t>
              </w:r>
            </w:ins>
          </w:p>
        </w:tc>
        <w:tc>
          <w:tcPr>
            <w:tcW w:w="1516" w:type="dxa"/>
            <w:noWrap/>
            <w:hideMark/>
            <w:tcPrChange w:id="103038" w:author="pete jones" w:date="2022-01-12T17:27:00Z">
              <w:tcPr>
                <w:tcW w:w="1516" w:type="dxa"/>
                <w:noWrap/>
                <w:hideMark/>
              </w:tcPr>
            </w:tcPrChange>
          </w:tcPr>
          <w:p w14:paraId="75647D25" w14:textId="77777777" w:rsidR="00D32D2F" w:rsidRPr="00D32D2F" w:rsidRDefault="00D32D2F">
            <w:pPr>
              <w:spacing w:before="0" w:after="0" w:line="240" w:lineRule="auto"/>
              <w:jc w:val="left"/>
              <w:rPr>
                <w:ins w:id="103039" w:author="pete jones" w:date="2022-01-12T17:25:00Z"/>
                <w:sz w:val="20"/>
                <w:szCs w:val="20"/>
                <w:rPrChange w:id="103040" w:author="pete jones" w:date="2022-01-12T17:26:00Z">
                  <w:rPr>
                    <w:ins w:id="103041" w:author="pete jones" w:date="2022-01-12T17:25:00Z"/>
                  </w:rPr>
                </w:rPrChange>
              </w:rPr>
              <w:pPrChange w:id="103042" w:author="pete jones" w:date="2022-01-12T17:26:00Z">
                <w:pPr>
                  <w:jc w:val="left"/>
                </w:pPr>
              </w:pPrChange>
            </w:pPr>
            <w:ins w:id="103043" w:author="pete jones" w:date="2022-01-12T17:25:00Z">
              <w:r w:rsidRPr="00D32D2F">
                <w:rPr>
                  <w:sz w:val="20"/>
                  <w:szCs w:val="20"/>
                  <w:rPrChange w:id="103044" w:author="pete jones" w:date="2022-01-12T17:26:00Z">
                    <w:rPr/>
                  </w:rPrChange>
                </w:rPr>
                <w:t>ENGR3240</w:t>
              </w:r>
            </w:ins>
          </w:p>
        </w:tc>
        <w:tc>
          <w:tcPr>
            <w:tcW w:w="8744" w:type="dxa"/>
            <w:noWrap/>
            <w:hideMark/>
            <w:tcPrChange w:id="103045" w:author="pete jones" w:date="2022-01-12T17:27:00Z">
              <w:tcPr>
                <w:tcW w:w="8744" w:type="dxa"/>
                <w:noWrap/>
                <w:hideMark/>
              </w:tcPr>
            </w:tcPrChange>
          </w:tcPr>
          <w:p w14:paraId="2B21EF2D" w14:textId="77777777" w:rsidR="00D32D2F" w:rsidRPr="00D32D2F" w:rsidRDefault="00D32D2F">
            <w:pPr>
              <w:spacing w:before="0" w:after="0" w:line="240" w:lineRule="auto"/>
              <w:jc w:val="left"/>
              <w:rPr>
                <w:ins w:id="103046" w:author="pete jones" w:date="2022-01-12T17:25:00Z"/>
                <w:sz w:val="20"/>
                <w:szCs w:val="20"/>
                <w:rPrChange w:id="103047" w:author="pete jones" w:date="2022-01-12T17:26:00Z">
                  <w:rPr>
                    <w:ins w:id="103048" w:author="pete jones" w:date="2022-01-12T17:25:00Z"/>
                  </w:rPr>
                </w:rPrChange>
              </w:rPr>
              <w:pPrChange w:id="103049" w:author="pete jones" w:date="2022-01-12T17:26:00Z">
                <w:pPr>
                  <w:jc w:val="left"/>
                </w:pPr>
              </w:pPrChange>
            </w:pPr>
            <w:ins w:id="103050" w:author="pete jones" w:date="2022-01-12T17:25:00Z">
              <w:r w:rsidRPr="00D32D2F">
                <w:rPr>
                  <w:sz w:val="20"/>
                  <w:szCs w:val="20"/>
                  <w:rPrChange w:id="103051" w:author="pete jones" w:date="2022-01-12T17:26:00Z">
                    <w:rPr/>
                  </w:rPrChange>
                </w:rPr>
                <w:t>Tell the Story of What You Make</w:t>
              </w:r>
            </w:ins>
          </w:p>
        </w:tc>
        <w:tc>
          <w:tcPr>
            <w:tcW w:w="616" w:type="dxa"/>
            <w:noWrap/>
            <w:vAlign w:val="center"/>
            <w:hideMark/>
            <w:tcPrChange w:id="103052" w:author="pete jones" w:date="2022-01-12T17:27:00Z">
              <w:tcPr>
                <w:tcW w:w="616" w:type="dxa"/>
                <w:noWrap/>
                <w:hideMark/>
              </w:tcPr>
            </w:tcPrChange>
          </w:tcPr>
          <w:p w14:paraId="4FE15934" w14:textId="4B574BFA" w:rsidR="00D32D2F" w:rsidRPr="00D32D2F" w:rsidRDefault="00D32D2F">
            <w:pPr>
              <w:spacing w:before="0" w:after="0" w:line="240" w:lineRule="auto"/>
              <w:jc w:val="center"/>
              <w:rPr>
                <w:ins w:id="103053" w:author="pete jones" w:date="2022-01-12T17:25:00Z"/>
                <w:sz w:val="20"/>
                <w:szCs w:val="20"/>
                <w:rPrChange w:id="103054" w:author="pete jones" w:date="2022-01-12T17:26:00Z">
                  <w:rPr>
                    <w:ins w:id="103055" w:author="pete jones" w:date="2022-01-12T17:25:00Z"/>
                  </w:rPr>
                </w:rPrChange>
              </w:rPr>
              <w:pPrChange w:id="103056" w:author="pete jones" w:date="2022-01-12T17:30:00Z">
                <w:pPr>
                  <w:jc w:val="left"/>
                </w:pPr>
              </w:pPrChange>
            </w:pPr>
          </w:p>
        </w:tc>
        <w:tc>
          <w:tcPr>
            <w:tcW w:w="616" w:type="dxa"/>
            <w:noWrap/>
            <w:vAlign w:val="center"/>
            <w:hideMark/>
            <w:tcPrChange w:id="103057" w:author="pete jones" w:date="2022-01-12T17:27:00Z">
              <w:tcPr>
                <w:tcW w:w="616" w:type="dxa"/>
                <w:noWrap/>
                <w:hideMark/>
              </w:tcPr>
            </w:tcPrChange>
          </w:tcPr>
          <w:p w14:paraId="13280127" w14:textId="77777777" w:rsidR="00D32D2F" w:rsidRPr="00D32D2F" w:rsidRDefault="00D32D2F">
            <w:pPr>
              <w:spacing w:before="0" w:after="0" w:line="240" w:lineRule="auto"/>
              <w:jc w:val="center"/>
              <w:rPr>
                <w:ins w:id="103058" w:author="pete jones" w:date="2022-01-12T17:25:00Z"/>
                <w:sz w:val="20"/>
                <w:szCs w:val="20"/>
                <w:rPrChange w:id="103059" w:author="pete jones" w:date="2022-01-12T17:26:00Z">
                  <w:rPr>
                    <w:ins w:id="103060" w:author="pete jones" w:date="2022-01-12T17:25:00Z"/>
                  </w:rPr>
                </w:rPrChange>
              </w:rPr>
              <w:pPrChange w:id="103061" w:author="pete jones" w:date="2022-01-12T17:30:00Z">
                <w:pPr>
                  <w:jc w:val="left"/>
                </w:pPr>
              </w:pPrChange>
            </w:pPr>
            <w:ins w:id="103062" w:author="pete jones" w:date="2022-01-12T17:25:00Z">
              <w:r w:rsidRPr="00D32D2F">
                <w:rPr>
                  <w:sz w:val="20"/>
                  <w:szCs w:val="20"/>
                  <w:rPrChange w:id="103063" w:author="pete jones" w:date="2022-01-12T17:26:00Z">
                    <w:rPr/>
                  </w:rPrChange>
                </w:rPr>
                <w:t>3</w:t>
              </w:r>
            </w:ins>
          </w:p>
        </w:tc>
        <w:tc>
          <w:tcPr>
            <w:tcW w:w="616" w:type="dxa"/>
            <w:noWrap/>
            <w:vAlign w:val="center"/>
            <w:hideMark/>
            <w:tcPrChange w:id="103064" w:author="pete jones" w:date="2022-01-12T17:27:00Z">
              <w:tcPr>
                <w:tcW w:w="616" w:type="dxa"/>
                <w:noWrap/>
                <w:hideMark/>
              </w:tcPr>
            </w:tcPrChange>
          </w:tcPr>
          <w:p w14:paraId="00C0DFCE" w14:textId="77777777" w:rsidR="00D32D2F" w:rsidRPr="00D32D2F" w:rsidRDefault="00D32D2F">
            <w:pPr>
              <w:spacing w:before="0" w:after="0" w:line="240" w:lineRule="auto"/>
              <w:jc w:val="center"/>
              <w:rPr>
                <w:ins w:id="103065" w:author="pete jones" w:date="2022-01-12T17:25:00Z"/>
                <w:sz w:val="20"/>
                <w:szCs w:val="20"/>
                <w:rPrChange w:id="103066" w:author="pete jones" w:date="2022-01-12T17:26:00Z">
                  <w:rPr>
                    <w:ins w:id="103067" w:author="pete jones" w:date="2022-01-12T17:25:00Z"/>
                  </w:rPr>
                </w:rPrChange>
              </w:rPr>
              <w:pPrChange w:id="103068" w:author="pete jones" w:date="2022-01-12T17:30:00Z">
                <w:pPr>
                  <w:jc w:val="left"/>
                </w:pPr>
              </w:pPrChange>
            </w:pPr>
          </w:p>
        </w:tc>
        <w:tc>
          <w:tcPr>
            <w:tcW w:w="616" w:type="dxa"/>
            <w:noWrap/>
            <w:vAlign w:val="center"/>
            <w:hideMark/>
            <w:tcPrChange w:id="103069" w:author="pete jones" w:date="2022-01-12T17:27:00Z">
              <w:tcPr>
                <w:tcW w:w="616" w:type="dxa"/>
                <w:noWrap/>
                <w:hideMark/>
              </w:tcPr>
            </w:tcPrChange>
          </w:tcPr>
          <w:p w14:paraId="0256A2E1" w14:textId="77777777" w:rsidR="00D32D2F" w:rsidRPr="00D32D2F" w:rsidRDefault="00D32D2F">
            <w:pPr>
              <w:spacing w:before="0" w:after="0" w:line="240" w:lineRule="auto"/>
              <w:jc w:val="center"/>
              <w:rPr>
                <w:ins w:id="103070" w:author="pete jones" w:date="2022-01-12T17:25:00Z"/>
                <w:sz w:val="20"/>
                <w:szCs w:val="20"/>
                <w:rPrChange w:id="103071" w:author="pete jones" w:date="2022-01-12T17:26:00Z">
                  <w:rPr>
                    <w:ins w:id="103072" w:author="pete jones" w:date="2022-01-12T17:25:00Z"/>
                  </w:rPr>
                </w:rPrChange>
              </w:rPr>
              <w:pPrChange w:id="103073" w:author="pete jones" w:date="2022-01-12T17:30:00Z">
                <w:pPr>
                  <w:jc w:val="left"/>
                </w:pPr>
              </w:pPrChange>
            </w:pPr>
            <w:ins w:id="103074" w:author="pete jones" w:date="2022-01-12T17:25:00Z">
              <w:r w:rsidRPr="00D32D2F">
                <w:rPr>
                  <w:sz w:val="20"/>
                  <w:szCs w:val="20"/>
                  <w:rPrChange w:id="103075" w:author="pete jones" w:date="2022-01-12T17:26:00Z">
                    <w:rPr/>
                  </w:rPrChange>
                </w:rPr>
                <w:t>3</w:t>
              </w:r>
            </w:ins>
          </w:p>
        </w:tc>
        <w:tc>
          <w:tcPr>
            <w:tcW w:w="616" w:type="dxa"/>
            <w:noWrap/>
            <w:vAlign w:val="center"/>
            <w:hideMark/>
            <w:tcPrChange w:id="103076" w:author="pete jones" w:date="2022-01-12T17:27:00Z">
              <w:tcPr>
                <w:tcW w:w="616" w:type="dxa"/>
                <w:noWrap/>
                <w:hideMark/>
              </w:tcPr>
            </w:tcPrChange>
          </w:tcPr>
          <w:p w14:paraId="50B33854" w14:textId="77777777" w:rsidR="00D32D2F" w:rsidRPr="00D32D2F" w:rsidRDefault="00D32D2F">
            <w:pPr>
              <w:spacing w:before="0" w:after="0" w:line="240" w:lineRule="auto"/>
              <w:jc w:val="center"/>
              <w:rPr>
                <w:ins w:id="103077" w:author="pete jones" w:date="2022-01-12T17:25:00Z"/>
                <w:sz w:val="20"/>
                <w:szCs w:val="20"/>
                <w:rPrChange w:id="103078" w:author="pete jones" w:date="2022-01-12T17:26:00Z">
                  <w:rPr>
                    <w:ins w:id="103079" w:author="pete jones" w:date="2022-01-12T17:25:00Z"/>
                  </w:rPr>
                </w:rPrChange>
              </w:rPr>
              <w:pPrChange w:id="103080" w:author="pete jones" w:date="2022-01-12T17:30:00Z">
                <w:pPr>
                  <w:jc w:val="left"/>
                </w:pPr>
              </w:pPrChange>
            </w:pPr>
            <w:ins w:id="103081" w:author="pete jones" w:date="2022-01-12T17:25:00Z">
              <w:r w:rsidRPr="00D32D2F">
                <w:rPr>
                  <w:sz w:val="20"/>
                  <w:szCs w:val="20"/>
                  <w:rPrChange w:id="103082" w:author="pete jones" w:date="2022-01-12T17:26:00Z">
                    <w:rPr/>
                  </w:rPrChange>
                </w:rPr>
                <w:t>4</w:t>
              </w:r>
            </w:ins>
          </w:p>
        </w:tc>
        <w:tc>
          <w:tcPr>
            <w:tcW w:w="616" w:type="dxa"/>
            <w:noWrap/>
            <w:vAlign w:val="center"/>
            <w:hideMark/>
            <w:tcPrChange w:id="103083" w:author="pete jones" w:date="2022-01-12T17:27:00Z">
              <w:tcPr>
                <w:tcW w:w="616" w:type="dxa"/>
                <w:noWrap/>
                <w:hideMark/>
              </w:tcPr>
            </w:tcPrChange>
          </w:tcPr>
          <w:p w14:paraId="0684C266" w14:textId="77777777" w:rsidR="00D32D2F" w:rsidRPr="00D32D2F" w:rsidRDefault="00D32D2F">
            <w:pPr>
              <w:spacing w:before="0" w:after="0" w:line="240" w:lineRule="auto"/>
              <w:jc w:val="center"/>
              <w:rPr>
                <w:ins w:id="103084" w:author="pete jones" w:date="2022-01-12T17:25:00Z"/>
                <w:sz w:val="20"/>
                <w:szCs w:val="20"/>
                <w:rPrChange w:id="103085" w:author="pete jones" w:date="2022-01-12T17:26:00Z">
                  <w:rPr>
                    <w:ins w:id="103086" w:author="pete jones" w:date="2022-01-12T17:25:00Z"/>
                  </w:rPr>
                </w:rPrChange>
              </w:rPr>
              <w:pPrChange w:id="103087" w:author="pete jones" w:date="2022-01-12T17:30:00Z">
                <w:pPr>
                  <w:jc w:val="left"/>
                </w:pPr>
              </w:pPrChange>
            </w:pPr>
          </w:p>
        </w:tc>
        <w:tc>
          <w:tcPr>
            <w:tcW w:w="616" w:type="dxa"/>
            <w:noWrap/>
            <w:vAlign w:val="center"/>
            <w:hideMark/>
            <w:tcPrChange w:id="103088" w:author="pete jones" w:date="2022-01-12T17:27:00Z">
              <w:tcPr>
                <w:tcW w:w="616" w:type="dxa"/>
                <w:noWrap/>
                <w:hideMark/>
              </w:tcPr>
            </w:tcPrChange>
          </w:tcPr>
          <w:p w14:paraId="2E22800C" w14:textId="77777777" w:rsidR="00D32D2F" w:rsidRPr="00D32D2F" w:rsidRDefault="00D32D2F">
            <w:pPr>
              <w:spacing w:before="0" w:after="0" w:line="240" w:lineRule="auto"/>
              <w:jc w:val="center"/>
              <w:rPr>
                <w:ins w:id="103089" w:author="pete jones" w:date="2022-01-12T17:25:00Z"/>
                <w:sz w:val="20"/>
                <w:szCs w:val="20"/>
                <w:rPrChange w:id="103090" w:author="pete jones" w:date="2022-01-12T17:26:00Z">
                  <w:rPr>
                    <w:ins w:id="103091" w:author="pete jones" w:date="2022-01-12T17:25:00Z"/>
                  </w:rPr>
                </w:rPrChange>
              </w:rPr>
              <w:pPrChange w:id="103092" w:author="pete jones" w:date="2022-01-12T17:30:00Z">
                <w:pPr>
                  <w:jc w:val="left"/>
                </w:pPr>
              </w:pPrChange>
            </w:pPr>
          </w:p>
        </w:tc>
        <w:tc>
          <w:tcPr>
            <w:tcW w:w="616" w:type="dxa"/>
            <w:noWrap/>
            <w:vAlign w:val="center"/>
            <w:hideMark/>
            <w:tcPrChange w:id="103093" w:author="pete jones" w:date="2022-01-12T17:27:00Z">
              <w:tcPr>
                <w:tcW w:w="616" w:type="dxa"/>
                <w:noWrap/>
                <w:hideMark/>
              </w:tcPr>
            </w:tcPrChange>
          </w:tcPr>
          <w:p w14:paraId="7C9720A6" w14:textId="77777777" w:rsidR="00D32D2F" w:rsidRPr="00D32D2F" w:rsidRDefault="00D32D2F">
            <w:pPr>
              <w:spacing w:before="0" w:after="0" w:line="240" w:lineRule="auto"/>
              <w:jc w:val="center"/>
              <w:rPr>
                <w:ins w:id="103094" w:author="pete jones" w:date="2022-01-12T17:25:00Z"/>
                <w:sz w:val="20"/>
                <w:szCs w:val="20"/>
                <w:rPrChange w:id="103095" w:author="pete jones" w:date="2022-01-12T17:26:00Z">
                  <w:rPr>
                    <w:ins w:id="103096" w:author="pete jones" w:date="2022-01-12T17:25:00Z"/>
                  </w:rPr>
                </w:rPrChange>
              </w:rPr>
              <w:pPrChange w:id="103097" w:author="pete jones" w:date="2022-01-12T17:30:00Z">
                <w:pPr>
                  <w:jc w:val="left"/>
                </w:pPr>
              </w:pPrChange>
            </w:pPr>
          </w:p>
        </w:tc>
      </w:tr>
      <w:tr w:rsidR="00D32D2F" w:rsidRPr="00D32D2F" w14:paraId="27DAE83B" w14:textId="77777777" w:rsidTr="00D32D2F">
        <w:trPr>
          <w:trHeight w:val="300"/>
          <w:ins w:id="103098" w:author="pete jones" w:date="2022-01-12T17:25:00Z"/>
          <w:trPrChange w:id="103099" w:author="pete jones" w:date="2022-01-12T17:27:00Z">
            <w:trPr>
              <w:trHeight w:val="300"/>
            </w:trPr>
          </w:trPrChange>
        </w:trPr>
        <w:tc>
          <w:tcPr>
            <w:tcW w:w="868" w:type="dxa"/>
            <w:noWrap/>
            <w:hideMark/>
            <w:tcPrChange w:id="103100" w:author="pete jones" w:date="2022-01-12T17:27:00Z">
              <w:tcPr>
                <w:tcW w:w="868" w:type="dxa"/>
                <w:noWrap/>
                <w:hideMark/>
              </w:tcPr>
            </w:tcPrChange>
          </w:tcPr>
          <w:p w14:paraId="5E679602" w14:textId="77777777" w:rsidR="00D32D2F" w:rsidRPr="00D32D2F" w:rsidRDefault="00D32D2F">
            <w:pPr>
              <w:spacing w:before="0" w:after="0" w:line="240" w:lineRule="auto"/>
              <w:jc w:val="left"/>
              <w:rPr>
                <w:ins w:id="103101" w:author="pete jones" w:date="2022-01-12T17:25:00Z"/>
                <w:sz w:val="20"/>
                <w:szCs w:val="20"/>
                <w:rPrChange w:id="103102" w:author="pete jones" w:date="2022-01-12T17:26:00Z">
                  <w:rPr>
                    <w:ins w:id="103103" w:author="pete jones" w:date="2022-01-12T17:25:00Z"/>
                  </w:rPr>
                </w:rPrChange>
              </w:rPr>
              <w:pPrChange w:id="103104" w:author="pete jones" w:date="2022-01-12T17:26:00Z">
                <w:pPr>
                  <w:jc w:val="left"/>
                </w:pPr>
              </w:pPrChange>
            </w:pPr>
            <w:ins w:id="103105" w:author="pete jones" w:date="2022-01-12T17:25:00Z">
              <w:r w:rsidRPr="00D32D2F">
                <w:rPr>
                  <w:sz w:val="20"/>
                  <w:szCs w:val="20"/>
                  <w:rPrChange w:id="103106" w:author="pete jones" w:date="2022-01-12T17:26:00Z">
                    <w:rPr/>
                  </w:rPrChange>
                </w:rPr>
                <w:t>35</w:t>
              </w:r>
            </w:ins>
          </w:p>
        </w:tc>
        <w:tc>
          <w:tcPr>
            <w:tcW w:w="1516" w:type="dxa"/>
            <w:noWrap/>
            <w:hideMark/>
            <w:tcPrChange w:id="103107" w:author="pete jones" w:date="2022-01-12T17:27:00Z">
              <w:tcPr>
                <w:tcW w:w="1516" w:type="dxa"/>
                <w:noWrap/>
                <w:hideMark/>
              </w:tcPr>
            </w:tcPrChange>
          </w:tcPr>
          <w:p w14:paraId="46F2A397" w14:textId="77777777" w:rsidR="00D32D2F" w:rsidRPr="00D32D2F" w:rsidRDefault="00D32D2F">
            <w:pPr>
              <w:spacing w:before="0" w:after="0" w:line="240" w:lineRule="auto"/>
              <w:jc w:val="left"/>
              <w:rPr>
                <w:ins w:id="103108" w:author="pete jones" w:date="2022-01-12T17:25:00Z"/>
                <w:sz w:val="20"/>
                <w:szCs w:val="20"/>
                <w:rPrChange w:id="103109" w:author="pete jones" w:date="2022-01-12T17:26:00Z">
                  <w:rPr>
                    <w:ins w:id="103110" w:author="pete jones" w:date="2022-01-12T17:25:00Z"/>
                  </w:rPr>
                </w:rPrChange>
              </w:rPr>
              <w:pPrChange w:id="103111" w:author="pete jones" w:date="2022-01-12T17:26:00Z">
                <w:pPr>
                  <w:jc w:val="left"/>
                </w:pPr>
              </w:pPrChange>
            </w:pPr>
            <w:ins w:id="103112" w:author="pete jones" w:date="2022-01-12T17:25:00Z">
              <w:r w:rsidRPr="00D32D2F">
                <w:rPr>
                  <w:sz w:val="20"/>
                  <w:szCs w:val="20"/>
                  <w:rPrChange w:id="103113" w:author="pete jones" w:date="2022-01-12T17:26:00Z">
                    <w:rPr/>
                  </w:rPrChange>
                </w:rPr>
                <w:t>ENGR3242</w:t>
              </w:r>
            </w:ins>
          </w:p>
        </w:tc>
        <w:tc>
          <w:tcPr>
            <w:tcW w:w="8744" w:type="dxa"/>
            <w:noWrap/>
            <w:hideMark/>
            <w:tcPrChange w:id="103114" w:author="pete jones" w:date="2022-01-12T17:27:00Z">
              <w:tcPr>
                <w:tcW w:w="8744" w:type="dxa"/>
                <w:noWrap/>
                <w:hideMark/>
              </w:tcPr>
            </w:tcPrChange>
          </w:tcPr>
          <w:p w14:paraId="657AC207" w14:textId="77777777" w:rsidR="00D32D2F" w:rsidRPr="00D32D2F" w:rsidRDefault="00D32D2F">
            <w:pPr>
              <w:spacing w:before="0" w:after="0" w:line="240" w:lineRule="auto"/>
              <w:jc w:val="left"/>
              <w:rPr>
                <w:ins w:id="103115" w:author="pete jones" w:date="2022-01-12T17:25:00Z"/>
                <w:sz w:val="20"/>
                <w:szCs w:val="20"/>
                <w:rPrChange w:id="103116" w:author="pete jones" w:date="2022-01-12T17:26:00Z">
                  <w:rPr>
                    <w:ins w:id="103117" w:author="pete jones" w:date="2022-01-12T17:25:00Z"/>
                  </w:rPr>
                </w:rPrChange>
              </w:rPr>
              <w:pPrChange w:id="103118" w:author="pete jones" w:date="2022-01-12T17:26:00Z">
                <w:pPr>
                  <w:jc w:val="left"/>
                </w:pPr>
              </w:pPrChange>
            </w:pPr>
            <w:ins w:id="103119" w:author="pete jones" w:date="2022-01-12T17:25:00Z">
              <w:r w:rsidRPr="00D32D2F">
                <w:rPr>
                  <w:sz w:val="20"/>
                  <w:szCs w:val="20"/>
                  <w:rPrChange w:id="103120" w:author="pete jones" w:date="2022-01-12T17:26:00Z">
                    <w:rPr/>
                  </w:rPrChange>
                </w:rPr>
                <w:t>Quantitative Engineering Design</w:t>
              </w:r>
            </w:ins>
          </w:p>
        </w:tc>
        <w:tc>
          <w:tcPr>
            <w:tcW w:w="616" w:type="dxa"/>
            <w:noWrap/>
            <w:vAlign w:val="center"/>
            <w:hideMark/>
            <w:tcPrChange w:id="103121" w:author="pete jones" w:date="2022-01-12T17:27:00Z">
              <w:tcPr>
                <w:tcW w:w="616" w:type="dxa"/>
                <w:noWrap/>
                <w:hideMark/>
              </w:tcPr>
            </w:tcPrChange>
          </w:tcPr>
          <w:p w14:paraId="31726F25" w14:textId="6F0A96B3" w:rsidR="00D32D2F" w:rsidRPr="00D32D2F" w:rsidRDefault="00D32D2F">
            <w:pPr>
              <w:spacing w:before="0" w:after="0" w:line="240" w:lineRule="auto"/>
              <w:jc w:val="center"/>
              <w:rPr>
                <w:ins w:id="103122" w:author="pete jones" w:date="2022-01-12T17:25:00Z"/>
                <w:sz w:val="20"/>
                <w:szCs w:val="20"/>
                <w:rPrChange w:id="103123" w:author="pete jones" w:date="2022-01-12T17:26:00Z">
                  <w:rPr>
                    <w:ins w:id="103124" w:author="pete jones" w:date="2022-01-12T17:25:00Z"/>
                  </w:rPr>
                </w:rPrChange>
              </w:rPr>
              <w:pPrChange w:id="103125" w:author="pete jones" w:date="2022-01-12T17:30:00Z">
                <w:pPr>
                  <w:jc w:val="left"/>
                </w:pPr>
              </w:pPrChange>
            </w:pPr>
          </w:p>
        </w:tc>
        <w:tc>
          <w:tcPr>
            <w:tcW w:w="616" w:type="dxa"/>
            <w:noWrap/>
            <w:vAlign w:val="center"/>
            <w:hideMark/>
            <w:tcPrChange w:id="103126" w:author="pete jones" w:date="2022-01-12T17:27:00Z">
              <w:tcPr>
                <w:tcW w:w="616" w:type="dxa"/>
                <w:noWrap/>
                <w:hideMark/>
              </w:tcPr>
            </w:tcPrChange>
          </w:tcPr>
          <w:p w14:paraId="0E1EA7CD" w14:textId="77777777" w:rsidR="00D32D2F" w:rsidRPr="00D32D2F" w:rsidRDefault="00D32D2F">
            <w:pPr>
              <w:spacing w:before="0" w:after="0" w:line="240" w:lineRule="auto"/>
              <w:jc w:val="center"/>
              <w:rPr>
                <w:ins w:id="103127" w:author="pete jones" w:date="2022-01-12T17:25:00Z"/>
                <w:sz w:val="20"/>
                <w:szCs w:val="20"/>
                <w:rPrChange w:id="103128" w:author="pete jones" w:date="2022-01-12T17:26:00Z">
                  <w:rPr>
                    <w:ins w:id="103129" w:author="pete jones" w:date="2022-01-12T17:25:00Z"/>
                  </w:rPr>
                </w:rPrChange>
              </w:rPr>
              <w:pPrChange w:id="103130" w:author="pete jones" w:date="2022-01-12T17:30:00Z">
                <w:pPr>
                  <w:jc w:val="left"/>
                </w:pPr>
              </w:pPrChange>
            </w:pPr>
            <w:ins w:id="103131" w:author="pete jones" w:date="2022-01-12T17:25:00Z">
              <w:r w:rsidRPr="00D32D2F">
                <w:rPr>
                  <w:sz w:val="20"/>
                  <w:szCs w:val="20"/>
                  <w:rPrChange w:id="103132" w:author="pete jones" w:date="2022-01-12T17:26:00Z">
                    <w:rPr/>
                  </w:rPrChange>
                </w:rPr>
                <w:t>3</w:t>
              </w:r>
            </w:ins>
          </w:p>
        </w:tc>
        <w:tc>
          <w:tcPr>
            <w:tcW w:w="616" w:type="dxa"/>
            <w:noWrap/>
            <w:vAlign w:val="center"/>
            <w:hideMark/>
            <w:tcPrChange w:id="103133" w:author="pete jones" w:date="2022-01-12T17:27:00Z">
              <w:tcPr>
                <w:tcW w:w="616" w:type="dxa"/>
                <w:noWrap/>
                <w:hideMark/>
              </w:tcPr>
            </w:tcPrChange>
          </w:tcPr>
          <w:p w14:paraId="49181048" w14:textId="77777777" w:rsidR="00D32D2F" w:rsidRPr="00D32D2F" w:rsidRDefault="00D32D2F">
            <w:pPr>
              <w:spacing w:before="0" w:after="0" w:line="240" w:lineRule="auto"/>
              <w:jc w:val="center"/>
              <w:rPr>
                <w:ins w:id="103134" w:author="pete jones" w:date="2022-01-12T17:25:00Z"/>
                <w:sz w:val="20"/>
                <w:szCs w:val="20"/>
                <w:rPrChange w:id="103135" w:author="pete jones" w:date="2022-01-12T17:26:00Z">
                  <w:rPr>
                    <w:ins w:id="103136" w:author="pete jones" w:date="2022-01-12T17:25:00Z"/>
                  </w:rPr>
                </w:rPrChange>
              </w:rPr>
              <w:pPrChange w:id="103137" w:author="pete jones" w:date="2022-01-12T17:30:00Z">
                <w:pPr>
                  <w:jc w:val="left"/>
                </w:pPr>
              </w:pPrChange>
            </w:pPr>
          </w:p>
        </w:tc>
        <w:tc>
          <w:tcPr>
            <w:tcW w:w="616" w:type="dxa"/>
            <w:noWrap/>
            <w:vAlign w:val="center"/>
            <w:hideMark/>
            <w:tcPrChange w:id="103138" w:author="pete jones" w:date="2022-01-12T17:27:00Z">
              <w:tcPr>
                <w:tcW w:w="616" w:type="dxa"/>
                <w:noWrap/>
                <w:hideMark/>
              </w:tcPr>
            </w:tcPrChange>
          </w:tcPr>
          <w:p w14:paraId="3B356576" w14:textId="77777777" w:rsidR="00D32D2F" w:rsidRPr="00D32D2F" w:rsidRDefault="00D32D2F">
            <w:pPr>
              <w:spacing w:before="0" w:after="0" w:line="240" w:lineRule="auto"/>
              <w:jc w:val="center"/>
              <w:rPr>
                <w:ins w:id="103139" w:author="pete jones" w:date="2022-01-12T17:25:00Z"/>
                <w:sz w:val="20"/>
                <w:szCs w:val="20"/>
                <w:rPrChange w:id="103140" w:author="pete jones" w:date="2022-01-12T17:26:00Z">
                  <w:rPr>
                    <w:ins w:id="103141" w:author="pete jones" w:date="2022-01-12T17:25:00Z"/>
                  </w:rPr>
                </w:rPrChange>
              </w:rPr>
              <w:pPrChange w:id="103142" w:author="pete jones" w:date="2022-01-12T17:30:00Z">
                <w:pPr>
                  <w:jc w:val="left"/>
                </w:pPr>
              </w:pPrChange>
            </w:pPr>
            <w:ins w:id="103143" w:author="pete jones" w:date="2022-01-12T17:25:00Z">
              <w:r w:rsidRPr="00D32D2F">
                <w:rPr>
                  <w:sz w:val="20"/>
                  <w:szCs w:val="20"/>
                  <w:rPrChange w:id="103144" w:author="pete jones" w:date="2022-01-12T17:26:00Z">
                    <w:rPr/>
                  </w:rPrChange>
                </w:rPr>
                <w:t>3</w:t>
              </w:r>
            </w:ins>
          </w:p>
        </w:tc>
        <w:tc>
          <w:tcPr>
            <w:tcW w:w="616" w:type="dxa"/>
            <w:noWrap/>
            <w:vAlign w:val="center"/>
            <w:hideMark/>
            <w:tcPrChange w:id="103145" w:author="pete jones" w:date="2022-01-12T17:27:00Z">
              <w:tcPr>
                <w:tcW w:w="616" w:type="dxa"/>
                <w:noWrap/>
                <w:hideMark/>
              </w:tcPr>
            </w:tcPrChange>
          </w:tcPr>
          <w:p w14:paraId="0A822867" w14:textId="77777777" w:rsidR="00D32D2F" w:rsidRPr="00D32D2F" w:rsidRDefault="00D32D2F">
            <w:pPr>
              <w:spacing w:before="0" w:after="0" w:line="240" w:lineRule="auto"/>
              <w:jc w:val="center"/>
              <w:rPr>
                <w:ins w:id="103146" w:author="pete jones" w:date="2022-01-12T17:25:00Z"/>
                <w:sz w:val="20"/>
                <w:szCs w:val="20"/>
                <w:rPrChange w:id="103147" w:author="pete jones" w:date="2022-01-12T17:26:00Z">
                  <w:rPr>
                    <w:ins w:id="103148" w:author="pete jones" w:date="2022-01-12T17:25:00Z"/>
                  </w:rPr>
                </w:rPrChange>
              </w:rPr>
              <w:pPrChange w:id="103149" w:author="pete jones" w:date="2022-01-12T17:30:00Z">
                <w:pPr>
                  <w:jc w:val="left"/>
                </w:pPr>
              </w:pPrChange>
            </w:pPr>
            <w:ins w:id="103150" w:author="pete jones" w:date="2022-01-12T17:25:00Z">
              <w:r w:rsidRPr="00D32D2F">
                <w:rPr>
                  <w:sz w:val="20"/>
                  <w:szCs w:val="20"/>
                  <w:rPrChange w:id="103151" w:author="pete jones" w:date="2022-01-12T17:26:00Z">
                    <w:rPr/>
                  </w:rPrChange>
                </w:rPr>
                <w:t>4</w:t>
              </w:r>
            </w:ins>
          </w:p>
        </w:tc>
        <w:tc>
          <w:tcPr>
            <w:tcW w:w="616" w:type="dxa"/>
            <w:noWrap/>
            <w:vAlign w:val="center"/>
            <w:hideMark/>
            <w:tcPrChange w:id="103152" w:author="pete jones" w:date="2022-01-12T17:27:00Z">
              <w:tcPr>
                <w:tcW w:w="616" w:type="dxa"/>
                <w:noWrap/>
                <w:hideMark/>
              </w:tcPr>
            </w:tcPrChange>
          </w:tcPr>
          <w:p w14:paraId="3E54A44D" w14:textId="77777777" w:rsidR="00D32D2F" w:rsidRPr="00D32D2F" w:rsidRDefault="00D32D2F">
            <w:pPr>
              <w:spacing w:before="0" w:after="0" w:line="240" w:lineRule="auto"/>
              <w:jc w:val="center"/>
              <w:rPr>
                <w:ins w:id="103153" w:author="pete jones" w:date="2022-01-12T17:25:00Z"/>
                <w:sz w:val="20"/>
                <w:szCs w:val="20"/>
                <w:rPrChange w:id="103154" w:author="pete jones" w:date="2022-01-12T17:26:00Z">
                  <w:rPr>
                    <w:ins w:id="103155" w:author="pete jones" w:date="2022-01-12T17:25:00Z"/>
                  </w:rPr>
                </w:rPrChange>
              </w:rPr>
              <w:pPrChange w:id="103156" w:author="pete jones" w:date="2022-01-12T17:30:00Z">
                <w:pPr>
                  <w:jc w:val="left"/>
                </w:pPr>
              </w:pPrChange>
            </w:pPr>
          </w:p>
        </w:tc>
        <w:tc>
          <w:tcPr>
            <w:tcW w:w="616" w:type="dxa"/>
            <w:noWrap/>
            <w:vAlign w:val="center"/>
            <w:hideMark/>
            <w:tcPrChange w:id="103157" w:author="pete jones" w:date="2022-01-12T17:27:00Z">
              <w:tcPr>
                <w:tcW w:w="616" w:type="dxa"/>
                <w:noWrap/>
                <w:hideMark/>
              </w:tcPr>
            </w:tcPrChange>
          </w:tcPr>
          <w:p w14:paraId="502FF03E" w14:textId="77777777" w:rsidR="00D32D2F" w:rsidRPr="00D32D2F" w:rsidRDefault="00D32D2F">
            <w:pPr>
              <w:spacing w:before="0" w:after="0" w:line="240" w:lineRule="auto"/>
              <w:jc w:val="center"/>
              <w:rPr>
                <w:ins w:id="103158" w:author="pete jones" w:date="2022-01-12T17:25:00Z"/>
                <w:sz w:val="20"/>
                <w:szCs w:val="20"/>
                <w:rPrChange w:id="103159" w:author="pete jones" w:date="2022-01-12T17:26:00Z">
                  <w:rPr>
                    <w:ins w:id="103160" w:author="pete jones" w:date="2022-01-12T17:25:00Z"/>
                  </w:rPr>
                </w:rPrChange>
              </w:rPr>
              <w:pPrChange w:id="103161" w:author="pete jones" w:date="2022-01-12T17:30:00Z">
                <w:pPr>
                  <w:jc w:val="left"/>
                </w:pPr>
              </w:pPrChange>
            </w:pPr>
          </w:p>
        </w:tc>
        <w:tc>
          <w:tcPr>
            <w:tcW w:w="616" w:type="dxa"/>
            <w:noWrap/>
            <w:vAlign w:val="center"/>
            <w:hideMark/>
            <w:tcPrChange w:id="103162" w:author="pete jones" w:date="2022-01-12T17:27:00Z">
              <w:tcPr>
                <w:tcW w:w="616" w:type="dxa"/>
                <w:noWrap/>
                <w:hideMark/>
              </w:tcPr>
            </w:tcPrChange>
          </w:tcPr>
          <w:p w14:paraId="5A20654C" w14:textId="77777777" w:rsidR="00D32D2F" w:rsidRPr="00D32D2F" w:rsidRDefault="00D32D2F">
            <w:pPr>
              <w:spacing w:before="0" w:after="0" w:line="240" w:lineRule="auto"/>
              <w:jc w:val="center"/>
              <w:rPr>
                <w:ins w:id="103163" w:author="pete jones" w:date="2022-01-12T17:25:00Z"/>
                <w:sz w:val="20"/>
                <w:szCs w:val="20"/>
                <w:rPrChange w:id="103164" w:author="pete jones" w:date="2022-01-12T17:26:00Z">
                  <w:rPr>
                    <w:ins w:id="103165" w:author="pete jones" w:date="2022-01-12T17:25:00Z"/>
                  </w:rPr>
                </w:rPrChange>
              </w:rPr>
              <w:pPrChange w:id="103166" w:author="pete jones" w:date="2022-01-12T17:30:00Z">
                <w:pPr>
                  <w:jc w:val="left"/>
                </w:pPr>
              </w:pPrChange>
            </w:pPr>
          </w:p>
        </w:tc>
      </w:tr>
      <w:tr w:rsidR="00D32D2F" w:rsidRPr="00D32D2F" w14:paraId="5E6783F0" w14:textId="77777777" w:rsidTr="00D32D2F">
        <w:trPr>
          <w:trHeight w:val="300"/>
          <w:ins w:id="103167" w:author="pete jones" w:date="2022-01-12T17:25:00Z"/>
          <w:trPrChange w:id="103168" w:author="pete jones" w:date="2022-01-12T17:27:00Z">
            <w:trPr>
              <w:trHeight w:val="300"/>
            </w:trPr>
          </w:trPrChange>
        </w:trPr>
        <w:tc>
          <w:tcPr>
            <w:tcW w:w="868" w:type="dxa"/>
            <w:noWrap/>
            <w:hideMark/>
            <w:tcPrChange w:id="103169" w:author="pete jones" w:date="2022-01-12T17:27:00Z">
              <w:tcPr>
                <w:tcW w:w="868" w:type="dxa"/>
                <w:noWrap/>
                <w:hideMark/>
              </w:tcPr>
            </w:tcPrChange>
          </w:tcPr>
          <w:p w14:paraId="140BEE30" w14:textId="77777777" w:rsidR="00D32D2F" w:rsidRPr="00D32D2F" w:rsidRDefault="00D32D2F">
            <w:pPr>
              <w:spacing w:before="0" w:after="0" w:line="240" w:lineRule="auto"/>
              <w:jc w:val="left"/>
              <w:rPr>
                <w:ins w:id="103170" w:author="pete jones" w:date="2022-01-12T17:25:00Z"/>
                <w:sz w:val="20"/>
                <w:szCs w:val="20"/>
                <w:rPrChange w:id="103171" w:author="pete jones" w:date="2022-01-12T17:26:00Z">
                  <w:rPr>
                    <w:ins w:id="103172" w:author="pete jones" w:date="2022-01-12T17:25:00Z"/>
                  </w:rPr>
                </w:rPrChange>
              </w:rPr>
              <w:pPrChange w:id="103173" w:author="pete jones" w:date="2022-01-12T17:26:00Z">
                <w:pPr>
                  <w:jc w:val="left"/>
                </w:pPr>
              </w:pPrChange>
            </w:pPr>
            <w:ins w:id="103174" w:author="pete jones" w:date="2022-01-12T17:25:00Z">
              <w:r w:rsidRPr="00D32D2F">
                <w:rPr>
                  <w:sz w:val="20"/>
                  <w:szCs w:val="20"/>
                  <w:rPrChange w:id="103175" w:author="pete jones" w:date="2022-01-12T17:26:00Z">
                    <w:rPr/>
                  </w:rPrChange>
                </w:rPr>
                <w:t>36</w:t>
              </w:r>
            </w:ins>
          </w:p>
        </w:tc>
        <w:tc>
          <w:tcPr>
            <w:tcW w:w="1516" w:type="dxa"/>
            <w:noWrap/>
            <w:hideMark/>
            <w:tcPrChange w:id="103176" w:author="pete jones" w:date="2022-01-12T17:27:00Z">
              <w:tcPr>
                <w:tcW w:w="1516" w:type="dxa"/>
                <w:noWrap/>
                <w:hideMark/>
              </w:tcPr>
            </w:tcPrChange>
          </w:tcPr>
          <w:p w14:paraId="28BD573E" w14:textId="77777777" w:rsidR="00D32D2F" w:rsidRPr="00D32D2F" w:rsidRDefault="00D32D2F">
            <w:pPr>
              <w:spacing w:before="0" w:after="0" w:line="240" w:lineRule="auto"/>
              <w:jc w:val="left"/>
              <w:rPr>
                <w:ins w:id="103177" w:author="pete jones" w:date="2022-01-12T17:25:00Z"/>
                <w:sz w:val="20"/>
                <w:szCs w:val="20"/>
                <w:rPrChange w:id="103178" w:author="pete jones" w:date="2022-01-12T17:26:00Z">
                  <w:rPr>
                    <w:ins w:id="103179" w:author="pete jones" w:date="2022-01-12T17:25:00Z"/>
                  </w:rPr>
                </w:rPrChange>
              </w:rPr>
              <w:pPrChange w:id="103180" w:author="pete jones" w:date="2022-01-12T17:26:00Z">
                <w:pPr>
                  <w:jc w:val="left"/>
                </w:pPr>
              </w:pPrChange>
            </w:pPr>
            <w:ins w:id="103181" w:author="pete jones" w:date="2022-01-12T17:25:00Z">
              <w:r w:rsidRPr="00D32D2F">
                <w:rPr>
                  <w:sz w:val="20"/>
                  <w:szCs w:val="20"/>
                  <w:rPrChange w:id="103182" w:author="pete jones" w:date="2022-01-12T17:26:00Z">
                    <w:rPr/>
                  </w:rPrChange>
                </w:rPr>
                <w:t>ENGR3252</w:t>
              </w:r>
            </w:ins>
          </w:p>
        </w:tc>
        <w:tc>
          <w:tcPr>
            <w:tcW w:w="8744" w:type="dxa"/>
            <w:noWrap/>
            <w:hideMark/>
            <w:tcPrChange w:id="103183" w:author="pete jones" w:date="2022-01-12T17:27:00Z">
              <w:tcPr>
                <w:tcW w:w="8744" w:type="dxa"/>
                <w:noWrap/>
                <w:hideMark/>
              </w:tcPr>
            </w:tcPrChange>
          </w:tcPr>
          <w:p w14:paraId="02C8BB05" w14:textId="77777777" w:rsidR="00D32D2F" w:rsidRPr="00D32D2F" w:rsidRDefault="00D32D2F">
            <w:pPr>
              <w:spacing w:before="0" w:after="0" w:line="240" w:lineRule="auto"/>
              <w:jc w:val="left"/>
              <w:rPr>
                <w:ins w:id="103184" w:author="pete jones" w:date="2022-01-12T17:25:00Z"/>
                <w:sz w:val="20"/>
                <w:szCs w:val="20"/>
                <w:rPrChange w:id="103185" w:author="pete jones" w:date="2022-01-12T17:26:00Z">
                  <w:rPr>
                    <w:ins w:id="103186" w:author="pete jones" w:date="2022-01-12T17:25:00Z"/>
                  </w:rPr>
                </w:rPrChange>
              </w:rPr>
              <w:pPrChange w:id="103187" w:author="pete jones" w:date="2022-01-12T17:26:00Z">
                <w:pPr>
                  <w:jc w:val="left"/>
                </w:pPr>
              </w:pPrChange>
            </w:pPr>
            <w:ins w:id="103188" w:author="pete jones" w:date="2022-01-12T17:25:00Z">
              <w:r w:rsidRPr="00D32D2F">
                <w:rPr>
                  <w:sz w:val="20"/>
                  <w:szCs w:val="20"/>
                  <w:rPrChange w:id="103189" w:author="pete jones" w:date="2022-01-12T17:26:00Z">
                    <w:rPr/>
                  </w:rPrChange>
                </w:rPr>
                <w:t>Technology, Accessibility, and Design</w:t>
              </w:r>
            </w:ins>
          </w:p>
        </w:tc>
        <w:tc>
          <w:tcPr>
            <w:tcW w:w="616" w:type="dxa"/>
            <w:noWrap/>
            <w:vAlign w:val="center"/>
            <w:hideMark/>
            <w:tcPrChange w:id="103190" w:author="pete jones" w:date="2022-01-12T17:27:00Z">
              <w:tcPr>
                <w:tcW w:w="616" w:type="dxa"/>
                <w:noWrap/>
                <w:hideMark/>
              </w:tcPr>
            </w:tcPrChange>
          </w:tcPr>
          <w:p w14:paraId="69BB6BF5" w14:textId="04444BEA" w:rsidR="00D32D2F" w:rsidRPr="00D32D2F" w:rsidRDefault="00D32D2F">
            <w:pPr>
              <w:spacing w:before="0" w:after="0" w:line="240" w:lineRule="auto"/>
              <w:jc w:val="center"/>
              <w:rPr>
                <w:ins w:id="103191" w:author="pete jones" w:date="2022-01-12T17:25:00Z"/>
                <w:sz w:val="20"/>
                <w:szCs w:val="20"/>
                <w:rPrChange w:id="103192" w:author="pete jones" w:date="2022-01-12T17:26:00Z">
                  <w:rPr>
                    <w:ins w:id="103193" w:author="pete jones" w:date="2022-01-12T17:25:00Z"/>
                  </w:rPr>
                </w:rPrChange>
              </w:rPr>
              <w:pPrChange w:id="103194" w:author="pete jones" w:date="2022-01-12T17:30:00Z">
                <w:pPr>
                  <w:jc w:val="left"/>
                </w:pPr>
              </w:pPrChange>
            </w:pPr>
          </w:p>
        </w:tc>
        <w:tc>
          <w:tcPr>
            <w:tcW w:w="616" w:type="dxa"/>
            <w:noWrap/>
            <w:vAlign w:val="center"/>
            <w:hideMark/>
            <w:tcPrChange w:id="103195" w:author="pete jones" w:date="2022-01-12T17:27:00Z">
              <w:tcPr>
                <w:tcW w:w="616" w:type="dxa"/>
                <w:noWrap/>
                <w:hideMark/>
              </w:tcPr>
            </w:tcPrChange>
          </w:tcPr>
          <w:p w14:paraId="5629783C" w14:textId="77777777" w:rsidR="00D32D2F" w:rsidRPr="00D32D2F" w:rsidRDefault="00D32D2F">
            <w:pPr>
              <w:spacing w:before="0" w:after="0" w:line="240" w:lineRule="auto"/>
              <w:jc w:val="center"/>
              <w:rPr>
                <w:ins w:id="103196" w:author="pete jones" w:date="2022-01-12T17:25:00Z"/>
                <w:sz w:val="20"/>
                <w:szCs w:val="20"/>
                <w:rPrChange w:id="103197" w:author="pete jones" w:date="2022-01-12T17:26:00Z">
                  <w:rPr>
                    <w:ins w:id="103198" w:author="pete jones" w:date="2022-01-12T17:25:00Z"/>
                  </w:rPr>
                </w:rPrChange>
              </w:rPr>
              <w:pPrChange w:id="103199" w:author="pete jones" w:date="2022-01-12T17:30:00Z">
                <w:pPr>
                  <w:jc w:val="left"/>
                </w:pPr>
              </w:pPrChange>
            </w:pPr>
            <w:ins w:id="103200" w:author="pete jones" w:date="2022-01-12T17:25:00Z">
              <w:r w:rsidRPr="00D32D2F">
                <w:rPr>
                  <w:sz w:val="20"/>
                  <w:szCs w:val="20"/>
                  <w:rPrChange w:id="103201" w:author="pete jones" w:date="2022-01-12T17:26:00Z">
                    <w:rPr/>
                  </w:rPrChange>
                </w:rPr>
                <w:t>3</w:t>
              </w:r>
            </w:ins>
          </w:p>
        </w:tc>
        <w:tc>
          <w:tcPr>
            <w:tcW w:w="616" w:type="dxa"/>
            <w:noWrap/>
            <w:vAlign w:val="center"/>
            <w:hideMark/>
            <w:tcPrChange w:id="103202" w:author="pete jones" w:date="2022-01-12T17:27:00Z">
              <w:tcPr>
                <w:tcW w:w="616" w:type="dxa"/>
                <w:noWrap/>
                <w:hideMark/>
              </w:tcPr>
            </w:tcPrChange>
          </w:tcPr>
          <w:p w14:paraId="0FF68BAA" w14:textId="77777777" w:rsidR="00D32D2F" w:rsidRPr="00D32D2F" w:rsidRDefault="00D32D2F">
            <w:pPr>
              <w:spacing w:before="0" w:after="0" w:line="240" w:lineRule="auto"/>
              <w:jc w:val="center"/>
              <w:rPr>
                <w:ins w:id="103203" w:author="pete jones" w:date="2022-01-12T17:25:00Z"/>
                <w:sz w:val="20"/>
                <w:szCs w:val="20"/>
                <w:rPrChange w:id="103204" w:author="pete jones" w:date="2022-01-12T17:26:00Z">
                  <w:rPr>
                    <w:ins w:id="103205" w:author="pete jones" w:date="2022-01-12T17:25:00Z"/>
                  </w:rPr>
                </w:rPrChange>
              </w:rPr>
              <w:pPrChange w:id="103206" w:author="pete jones" w:date="2022-01-12T17:30:00Z">
                <w:pPr>
                  <w:jc w:val="left"/>
                </w:pPr>
              </w:pPrChange>
            </w:pPr>
          </w:p>
        </w:tc>
        <w:tc>
          <w:tcPr>
            <w:tcW w:w="616" w:type="dxa"/>
            <w:noWrap/>
            <w:vAlign w:val="center"/>
            <w:hideMark/>
            <w:tcPrChange w:id="103207" w:author="pete jones" w:date="2022-01-12T17:27:00Z">
              <w:tcPr>
                <w:tcW w:w="616" w:type="dxa"/>
                <w:noWrap/>
                <w:hideMark/>
              </w:tcPr>
            </w:tcPrChange>
          </w:tcPr>
          <w:p w14:paraId="0058A186" w14:textId="77777777" w:rsidR="00D32D2F" w:rsidRPr="00D32D2F" w:rsidRDefault="00D32D2F">
            <w:pPr>
              <w:spacing w:before="0" w:after="0" w:line="240" w:lineRule="auto"/>
              <w:jc w:val="center"/>
              <w:rPr>
                <w:ins w:id="103208" w:author="pete jones" w:date="2022-01-12T17:25:00Z"/>
                <w:sz w:val="20"/>
                <w:szCs w:val="20"/>
                <w:rPrChange w:id="103209" w:author="pete jones" w:date="2022-01-12T17:26:00Z">
                  <w:rPr>
                    <w:ins w:id="103210" w:author="pete jones" w:date="2022-01-12T17:25:00Z"/>
                  </w:rPr>
                </w:rPrChange>
              </w:rPr>
              <w:pPrChange w:id="103211" w:author="pete jones" w:date="2022-01-12T17:30:00Z">
                <w:pPr>
                  <w:jc w:val="left"/>
                </w:pPr>
              </w:pPrChange>
            </w:pPr>
            <w:ins w:id="103212" w:author="pete jones" w:date="2022-01-12T17:25:00Z">
              <w:r w:rsidRPr="00D32D2F">
                <w:rPr>
                  <w:sz w:val="20"/>
                  <w:szCs w:val="20"/>
                  <w:rPrChange w:id="103213" w:author="pete jones" w:date="2022-01-12T17:26:00Z">
                    <w:rPr/>
                  </w:rPrChange>
                </w:rPr>
                <w:t>3</w:t>
              </w:r>
            </w:ins>
          </w:p>
        </w:tc>
        <w:tc>
          <w:tcPr>
            <w:tcW w:w="616" w:type="dxa"/>
            <w:noWrap/>
            <w:vAlign w:val="center"/>
            <w:hideMark/>
            <w:tcPrChange w:id="103214" w:author="pete jones" w:date="2022-01-12T17:27:00Z">
              <w:tcPr>
                <w:tcW w:w="616" w:type="dxa"/>
                <w:noWrap/>
                <w:hideMark/>
              </w:tcPr>
            </w:tcPrChange>
          </w:tcPr>
          <w:p w14:paraId="63393DF6" w14:textId="77777777" w:rsidR="00D32D2F" w:rsidRPr="00D32D2F" w:rsidRDefault="00D32D2F">
            <w:pPr>
              <w:spacing w:before="0" w:after="0" w:line="240" w:lineRule="auto"/>
              <w:jc w:val="center"/>
              <w:rPr>
                <w:ins w:id="103215" w:author="pete jones" w:date="2022-01-12T17:25:00Z"/>
                <w:sz w:val="20"/>
                <w:szCs w:val="20"/>
                <w:rPrChange w:id="103216" w:author="pete jones" w:date="2022-01-12T17:26:00Z">
                  <w:rPr>
                    <w:ins w:id="103217" w:author="pete jones" w:date="2022-01-12T17:25:00Z"/>
                  </w:rPr>
                </w:rPrChange>
              </w:rPr>
              <w:pPrChange w:id="103218" w:author="pete jones" w:date="2022-01-12T17:30:00Z">
                <w:pPr>
                  <w:jc w:val="left"/>
                </w:pPr>
              </w:pPrChange>
            </w:pPr>
            <w:ins w:id="103219" w:author="pete jones" w:date="2022-01-12T17:25:00Z">
              <w:r w:rsidRPr="00D32D2F">
                <w:rPr>
                  <w:sz w:val="20"/>
                  <w:szCs w:val="20"/>
                  <w:rPrChange w:id="103220" w:author="pete jones" w:date="2022-01-12T17:26:00Z">
                    <w:rPr/>
                  </w:rPrChange>
                </w:rPr>
                <w:t>4</w:t>
              </w:r>
            </w:ins>
          </w:p>
        </w:tc>
        <w:tc>
          <w:tcPr>
            <w:tcW w:w="616" w:type="dxa"/>
            <w:noWrap/>
            <w:vAlign w:val="center"/>
            <w:hideMark/>
            <w:tcPrChange w:id="103221" w:author="pete jones" w:date="2022-01-12T17:27:00Z">
              <w:tcPr>
                <w:tcW w:w="616" w:type="dxa"/>
                <w:noWrap/>
                <w:hideMark/>
              </w:tcPr>
            </w:tcPrChange>
          </w:tcPr>
          <w:p w14:paraId="260AED9F" w14:textId="77777777" w:rsidR="00D32D2F" w:rsidRPr="00D32D2F" w:rsidRDefault="00D32D2F">
            <w:pPr>
              <w:spacing w:before="0" w:after="0" w:line="240" w:lineRule="auto"/>
              <w:jc w:val="center"/>
              <w:rPr>
                <w:ins w:id="103222" w:author="pete jones" w:date="2022-01-12T17:25:00Z"/>
                <w:sz w:val="20"/>
                <w:szCs w:val="20"/>
                <w:rPrChange w:id="103223" w:author="pete jones" w:date="2022-01-12T17:26:00Z">
                  <w:rPr>
                    <w:ins w:id="103224" w:author="pete jones" w:date="2022-01-12T17:25:00Z"/>
                  </w:rPr>
                </w:rPrChange>
              </w:rPr>
              <w:pPrChange w:id="103225" w:author="pete jones" w:date="2022-01-12T17:30:00Z">
                <w:pPr>
                  <w:jc w:val="left"/>
                </w:pPr>
              </w:pPrChange>
            </w:pPr>
          </w:p>
        </w:tc>
        <w:tc>
          <w:tcPr>
            <w:tcW w:w="616" w:type="dxa"/>
            <w:noWrap/>
            <w:vAlign w:val="center"/>
            <w:hideMark/>
            <w:tcPrChange w:id="103226" w:author="pete jones" w:date="2022-01-12T17:27:00Z">
              <w:tcPr>
                <w:tcW w:w="616" w:type="dxa"/>
                <w:noWrap/>
                <w:hideMark/>
              </w:tcPr>
            </w:tcPrChange>
          </w:tcPr>
          <w:p w14:paraId="0C4ABA2B" w14:textId="77777777" w:rsidR="00D32D2F" w:rsidRPr="00D32D2F" w:rsidRDefault="00D32D2F">
            <w:pPr>
              <w:spacing w:before="0" w:after="0" w:line="240" w:lineRule="auto"/>
              <w:jc w:val="center"/>
              <w:rPr>
                <w:ins w:id="103227" w:author="pete jones" w:date="2022-01-12T17:25:00Z"/>
                <w:sz w:val="20"/>
                <w:szCs w:val="20"/>
                <w:rPrChange w:id="103228" w:author="pete jones" w:date="2022-01-12T17:26:00Z">
                  <w:rPr>
                    <w:ins w:id="103229" w:author="pete jones" w:date="2022-01-12T17:25:00Z"/>
                  </w:rPr>
                </w:rPrChange>
              </w:rPr>
              <w:pPrChange w:id="103230" w:author="pete jones" w:date="2022-01-12T17:30:00Z">
                <w:pPr>
                  <w:jc w:val="left"/>
                </w:pPr>
              </w:pPrChange>
            </w:pPr>
          </w:p>
        </w:tc>
        <w:tc>
          <w:tcPr>
            <w:tcW w:w="616" w:type="dxa"/>
            <w:noWrap/>
            <w:vAlign w:val="center"/>
            <w:hideMark/>
            <w:tcPrChange w:id="103231" w:author="pete jones" w:date="2022-01-12T17:27:00Z">
              <w:tcPr>
                <w:tcW w:w="616" w:type="dxa"/>
                <w:noWrap/>
                <w:hideMark/>
              </w:tcPr>
            </w:tcPrChange>
          </w:tcPr>
          <w:p w14:paraId="29D4A916" w14:textId="77777777" w:rsidR="00D32D2F" w:rsidRPr="00D32D2F" w:rsidRDefault="00D32D2F">
            <w:pPr>
              <w:spacing w:before="0" w:after="0" w:line="240" w:lineRule="auto"/>
              <w:jc w:val="center"/>
              <w:rPr>
                <w:ins w:id="103232" w:author="pete jones" w:date="2022-01-12T17:25:00Z"/>
                <w:sz w:val="20"/>
                <w:szCs w:val="20"/>
                <w:rPrChange w:id="103233" w:author="pete jones" w:date="2022-01-12T17:26:00Z">
                  <w:rPr>
                    <w:ins w:id="103234" w:author="pete jones" w:date="2022-01-12T17:25:00Z"/>
                  </w:rPr>
                </w:rPrChange>
              </w:rPr>
              <w:pPrChange w:id="103235" w:author="pete jones" w:date="2022-01-12T17:30:00Z">
                <w:pPr>
                  <w:jc w:val="left"/>
                </w:pPr>
              </w:pPrChange>
            </w:pPr>
          </w:p>
        </w:tc>
      </w:tr>
      <w:tr w:rsidR="00D32D2F" w:rsidRPr="00D32D2F" w14:paraId="4B44DE05" w14:textId="77777777" w:rsidTr="00D32D2F">
        <w:trPr>
          <w:trHeight w:val="300"/>
          <w:ins w:id="103236" w:author="pete jones" w:date="2022-01-12T17:25:00Z"/>
          <w:trPrChange w:id="103237" w:author="pete jones" w:date="2022-01-12T17:27:00Z">
            <w:trPr>
              <w:trHeight w:val="300"/>
            </w:trPr>
          </w:trPrChange>
        </w:trPr>
        <w:tc>
          <w:tcPr>
            <w:tcW w:w="868" w:type="dxa"/>
            <w:noWrap/>
            <w:hideMark/>
            <w:tcPrChange w:id="103238" w:author="pete jones" w:date="2022-01-12T17:27:00Z">
              <w:tcPr>
                <w:tcW w:w="868" w:type="dxa"/>
                <w:noWrap/>
                <w:hideMark/>
              </w:tcPr>
            </w:tcPrChange>
          </w:tcPr>
          <w:p w14:paraId="443D6AF3" w14:textId="77777777" w:rsidR="00D32D2F" w:rsidRPr="00D32D2F" w:rsidRDefault="00D32D2F">
            <w:pPr>
              <w:spacing w:before="0" w:after="0" w:line="240" w:lineRule="auto"/>
              <w:jc w:val="left"/>
              <w:rPr>
                <w:ins w:id="103239" w:author="pete jones" w:date="2022-01-12T17:25:00Z"/>
                <w:sz w:val="20"/>
                <w:szCs w:val="20"/>
                <w:rPrChange w:id="103240" w:author="pete jones" w:date="2022-01-12T17:26:00Z">
                  <w:rPr>
                    <w:ins w:id="103241" w:author="pete jones" w:date="2022-01-12T17:25:00Z"/>
                  </w:rPr>
                </w:rPrChange>
              </w:rPr>
              <w:pPrChange w:id="103242" w:author="pete jones" w:date="2022-01-12T17:26:00Z">
                <w:pPr>
                  <w:jc w:val="left"/>
                </w:pPr>
              </w:pPrChange>
            </w:pPr>
            <w:ins w:id="103243" w:author="pete jones" w:date="2022-01-12T17:25:00Z">
              <w:r w:rsidRPr="00D32D2F">
                <w:rPr>
                  <w:sz w:val="20"/>
                  <w:szCs w:val="20"/>
                  <w:rPrChange w:id="103244" w:author="pete jones" w:date="2022-01-12T17:26:00Z">
                    <w:rPr/>
                  </w:rPrChange>
                </w:rPr>
                <w:t>37</w:t>
              </w:r>
            </w:ins>
          </w:p>
        </w:tc>
        <w:tc>
          <w:tcPr>
            <w:tcW w:w="1516" w:type="dxa"/>
            <w:noWrap/>
            <w:hideMark/>
            <w:tcPrChange w:id="103245" w:author="pete jones" w:date="2022-01-12T17:27:00Z">
              <w:tcPr>
                <w:tcW w:w="1516" w:type="dxa"/>
                <w:noWrap/>
                <w:hideMark/>
              </w:tcPr>
            </w:tcPrChange>
          </w:tcPr>
          <w:p w14:paraId="033CC12D" w14:textId="77777777" w:rsidR="00D32D2F" w:rsidRPr="00D32D2F" w:rsidRDefault="00D32D2F">
            <w:pPr>
              <w:spacing w:before="0" w:after="0" w:line="240" w:lineRule="auto"/>
              <w:jc w:val="left"/>
              <w:rPr>
                <w:ins w:id="103246" w:author="pete jones" w:date="2022-01-12T17:25:00Z"/>
                <w:sz w:val="20"/>
                <w:szCs w:val="20"/>
                <w:rPrChange w:id="103247" w:author="pete jones" w:date="2022-01-12T17:26:00Z">
                  <w:rPr>
                    <w:ins w:id="103248" w:author="pete jones" w:date="2022-01-12T17:25:00Z"/>
                  </w:rPr>
                </w:rPrChange>
              </w:rPr>
              <w:pPrChange w:id="103249" w:author="pete jones" w:date="2022-01-12T17:26:00Z">
                <w:pPr>
                  <w:jc w:val="left"/>
                </w:pPr>
              </w:pPrChange>
            </w:pPr>
            <w:ins w:id="103250" w:author="pete jones" w:date="2022-01-12T17:25:00Z">
              <w:r w:rsidRPr="00D32D2F">
                <w:rPr>
                  <w:sz w:val="20"/>
                  <w:szCs w:val="20"/>
                  <w:rPrChange w:id="103251" w:author="pete jones" w:date="2022-01-12T17:26:00Z">
                    <w:rPr/>
                  </w:rPrChange>
                </w:rPr>
                <w:t>ENGR3260</w:t>
              </w:r>
            </w:ins>
          </w:p>
        </w:tc>
        <w:tc>
          <w:tcPr>
            <w:tcW w:w="8744" w:type="dxa"/>
            <w:noWrap/>
            <w:hideMark/>
            <w:tcPrChange w:id="103252" w:author="pete jones" w:date="2022-01-12T17:27:00Z">
              <w:tcPr>
                <w:tcW w:w="8744" w:type="dxa"/>
                <w:noWrap/>
                <w:hideMark/>
              </w:tcPr>
            </w:tcPrChange>
          </w:tcPr>
          <w:p w14:paraId="4CCB871B" w14:textId="77777777" w:rsidR="00D32D2F" w:rsidRPr="00D32D2F" w:rsidRDefault="00D32D2F">
            <w:pPr>
              <w:spacing w:before="0" w:after="0" w:line="240" w:lineRule="auto"/>
              <w:jc w:val="left"/>
              <w:rPr>
                <w:ins w:id="103253" w:author="pete jones" w:date="2022-01-12T17:25:00Z"/>
                <w:sz w:val="20"/>
                <w:szCs w:val="20"/>
                <w:rPrChange w:id="103254" w:author="pete jones" w:date="2022-01-12T17:26:00Z">
                  <w:rPr>
                    <w:ins w:id="103255" w:author="pete jones" w:date="2022-01-12T17:25:00Z"/>
                  </w:rPr>
                </w:rPrChange>
              </w:rPr>
              <w:pPrChange w:id="103256" w:author="pete jones" w:date="2022-01-12T17:26:00Z">
                <w:pPr>
                  <w:jc w:val="left"/>
                </w:pPr>
              </w:pPrChange>
            </w:pPr>
            <w:ins w:id="103257" w:author="pete jones" w:date="2022-01-12T17:25:00Z">
              <w:r w:rsidRPr="00D32D2F">
                <w:rPr>
                  <w:sz w:val="20"/>
                  <w:szCs w:val="20"/>
                  <w:rPrChange w:id="103258" w:author="pete jones" w:date="2022-01-12T17:26:00Z">
                    <w:rPr/>
                  </w:rPrChange>
                </w:rPr>
                <w:t>Design for Manufacturing</w:t>
              </w:r>
            </w:ins>
          </w:p>
        </w:tc>
        <w:tc>
          <w:tcPr>
            <w:tcW w:w="616" w:type="dxa"/>
            <w:noWrap/>
            <w:vAlign w:val="center"/>
            <w:hideMark/>
            <w:tcPrChange w:id="103259" w:author="pete jones" w:date="2022-01-12T17:27:00Z">
              <w:tcPr>
                <w:tcW w:w="616" w:type="dxa"/>
                <w:noWrap/>
                <w:hideMark/>
              </w:tcPr>
            </w:tcPrChange>
          </w:tcPr>
          <w:p w14:paraId="370AF3A6" w14:textId="4B20FF4A" w:rsidR="00D32D2F" w:rsidRPr="00D32D2F" w:rsidRDefault="00D32D2F">
            <w:pPr>
              <w:spacing w:before="0" w:after="0" w:line="240" w:lineRule="auto"/>
              <w:jc w:val="center"/>
              <w:rPr>
                <w:ins w:id="103260" w:author="pete jones" w:date="2022-01-12T17:25:00Z"/>
                <w:sz w:val="20"/>
                <w:szCs w:val="20"/>
                <w:rPrChange w:id="103261" w:author="pete jones" w:date="2022-01-12T17:26:00Z">
                  <w:rPr>
                    <w:ins w:id="103262" w:author="pete jones" w:date="2022-01-12T17:25:00Z"/>
                  </w:rPr>
                </w:rPrChange>
              </w:rPr>
              <w:pPrChange w:id="103263" w:author="pete jones" w:date="2022-01-12T17:30:00Z">
                <w:pPr>
                  <w:jc w:val="left"/>
                </w:pPr>
              </w:pPrChange>
            </w:pPr>
          </w:p>
        </w:tc>
        <w:tc>
          <w:tcPr>
            <w:tcW w:w="616" w:type="dxa"/>
            <w:noWrap/>
            <w:vAlign w:val="center"/>
            <w:hideMark/>
            <w:tcPrChange w:id="103264" w:author="pete jones" w:date="2022-01-12T17:27:00Z">
              <w:tcPr>
                <w:tcW w:w="616" w:type="dxa"/>
                <w:noWrap/>
                <w:hideMark/>
              </w:tcPr>
            </w:tcPrChange>
          </w:tcPr>
          <w:p w14:paraId="3A31F3CF" w14:textId="77777777" w:rsidR="00D32D2F" w:rsidRPr="00D32D2F" w:rsidRDefault="00D32D2F">
            <w:pPr>
              <w:spacing w:before="0" w:after="0" w:line="240" w:lineRule="auto"/>
              <w:jc w:val="center"/>
              <w:rPr>
                <w:ins w:id="103265" w:author="pete jones" w:date="2022-01-12T17:25:00Z"/>
                <w:sz w:val="20"/>
                <w:szCs w:val="20"/>
                <w:rPrChange w:id="103266" w:author="pete jones" w:date="2022-01-12T17:26:00Z">
                  <w:rPr>
                    <w:ins w:id="103267" w:author="pete jones" w:date="2022-01-12T17:25:00Z"/>
                  </w:rPr>
                </w:rPrChange>
              </w:rPr>
              <w:pPrChange w:id="103268" w:author="pete jones" w:date="2022-01-12T17:30:00Z">
                <w:pPr>
                  <w:jc w:val="left"/>
                </w:pPr>
              </w:pPrChange>
            </w:pPr>
            <w:ins w:id="103269" w:author="pete jones" w:date="2022-01-12T17:25:00Z">
              <w:r w:rsidRPr="00D32D2F">
                <w:rPr>
                  <w:sz w:val="20"/>
                  <w:szCs w:val="20"/>
                  <w:rPrChange w:id="103270" w:author="pete jones" w:date="2022-01-12T17:26:00Z">
                    <w:rPr/>
                  </w:rPrChange>
                </w:rPr>
                <w:t>3</w:t>
              </w:r>
            </w:ins>
          </w:p>
        </w:tc>
        <w:tc>
          <w:tcPr>
            <w:tcW w:w="616" w:type="dxa"/>
            <w:noWrap/>
            <w:vAlign w:val="center"/>
            <w:hideMark/>
            <w:tcPrChange w:id="103271" w:author="pete jones" w:date="2022-01-12T17:27:00Z">
              <w:tcPr>
                <w:tcW w:w="616" w:type="dxa"/>
                <w:noWrap/>
                <w:hideMark/>
              </w:tcPr>
            </w:tcPrChange>
          </w:tcPr>
          <w:p w14:paraId="29631123" w14:textId="77777777" w:rsidR="00D32D2F" w:rsidRPr="00D32D2F" w:rsidRDefault="00D32D2F">
            <w:pPr>
              <w:spacing w:before="0" w:after="0" w:line="240" w:lineRule="auto"/>
              <w:jc w:val="center"/>
              <w:rPr>
                <w:ins w:id="103272" w:author="pete jones" w:date="2022-01-12T17:25:00Z"/>
                <w:sz w:val="20"/>
                <w:szCs w:val="20"/>
                <w:rPrChange w:id="103273" w:author="pete jones" w:date="2022-01-12T17:26:00Z">
                  <w:rPr>
                    <w:ins w:id="103274" w:author="pete jones" w:date="2022-01-12T17:25:00Z"/>
                  </w:rPr>
                </w:rPrChange>
              </w:rPr>
              <w:pPrChange w:id="103275" w:author="pete jones" w:date="2022-01-12T17:30:00Z">
                <w:pPr>
                  <w:jc w:val="left"/>
                </w:pPr>
              </w:pPrChange>
            </w:pPr>
          </w:p>
        </w:tc>
        <w:tc>
          <w:tcPr>
            <w:tcW w:w="616" w:type="dxa"/>
            <w:noWrap/>
            <w:vAlign w:val="center"/>
            <w:hideMark/>
            <w:tcPrChange w:id="103276" w:author="pete jones" w:date="2022-01-12T17:27:00Z">
              <w:tcPr>
                <w:tcW w:w="616" w:type="dxa"/>
                <w:noWrap/>
                <w:hideMark/>
              </w:tcPr>
            </w:tcPrChange>
          </w:tcPr>
          <w:p w14:paraId="58952363" w14:textId="77777777" w:rsidR="00D32D2F" w:rsidRPr="00D32D2F" w:rsidRDefault="00D32D2F">
            <w:pPr>
              <w:spacing w:before="0" w:after="0" w:line="240" w:lineRule="auto"/>
              <w:jc w:val="center"/>
              <w:rPr>
                <w:ins w:id="103277" w:author="pete jones" w:date="2022-01-12T17:25:00Z"/>
                <w:sz w:val="20"/>
                <w:szCs w:val="20"/>
                <w:rPrChange w:id="103278" w:author="pete jones" w:date="2022-01-12T17:26:00Z">
                  <w:rPr>
                    <w:ins w:id="103279" w:author="pete jones" w:date="2022-01-12T17:25:00Z"/>
                  </w:rPr>
                </w:rPrChange>
              </w:rPr>
              <w:pPrChange w:id="103280" w:author="pete jones" w:date="2022-01-12T17:30:00Z">
                <w:pPr>
                  <w:jc w:val="left"/>
                </w:pPr>
              </w:pPrChange>
            </w:pPr>
            <w:ins w:id="103281" w:author="pete jones" w:date="2022-01-12T17:25:00Z">
              <w:r w:rsidRPr="00D32D2F">
                <w:rPr>
                  <w:sz w:val="20"/>
                  <w:szCs w:val="20"/>
                  <w:rPrChange w:id="103282" w:author="pete jones" w:date="2022-01-12T17:26:00Z">
                    <w:rPr/>
                  </w:rPrChange>
                </w:rPr>
                <w:t>3</w:t>
              </w:r>
            </w:ins>
          </w:p>
        </w:tc>
        <w:tc>
          <w:tcPr>
            <w:tcW w:w="616" w:type="dxa"/>
            <w:noWrap/>
            <w:vAlign w:val="center"/>
            <w:hideMark/>
            <w:tcPrChange w:id="103283" w:author="pete jones" w:date="2022-01-12T17:27:00Z">
              <w:tcPr>
                <w:tcW w:w="616" w:type="dxa"/>
                <w:noWrap/>
                <w:hideMark/>
              </w:tcPr>
            </w:tcPrChange>
          </w:tcPr>
          <w:p w14:paraId="6C7B653A" w14:textId="77777777" w:rsidR="00D32D2F" w:rsidRPr="00D32D2F" w:rsidRDefault="00D32D2F">
            <w:pPr>
              <w:spacing w:before="0" w:after="0" w:line="240" w:lineRule="auto"/>
              <w:jc w:val="center"/>
              <w:rPr>
                <w:ins w:id="103284" w:author="pete jones" w:date="2022-01-12T17:25:00Z"/>
                <w:sz w:val="20"/>
                <w:szCs w:val="20"/>
                <w:rPrChange w:id="103285" w:author="pete jones" w:date="2022-01-12T17:26:00Z">
                  <w:rPr>
                    <w:ins w:id="103286" w:author="pete jones" w:date="2022-01-12T17:25:00Z"/>
                  </w:rPr>
                </w:rPrChange>
              </w:rPr>
              <w:pPrChange w:id="103287" w:author="pete jones" w:date="2022-01-12T17:30:00Z">
                <w:pPr>
                  <w:jc w:val="left"/>
                </w:pPr>
              </w:pPrChange>
            </w:pPr>
            <w:ins w:id="103288" w:author="pete jones" w:date="2022-01-12T17:25:00Z">
              <w:r w:rsidRPr="00D32D2F">
                <w:rPr>
                  <w:sz w:val="20"/>
                  <w:szCs w:val="20"/>
                  <w:rPrChange w:id="103289" w:author="pete jones" w:date="2022-01-12T17:26:00Z">
                    <w:rPr/>
                  </w:rPrChange>
                </w:rPr>
                <w:t>4</w:t>
              </w:r>
            </w:ins>
          </w:p>
        </w:tc>
        <w:tc>
          <w:tcPr>
            <w:tcW w:w="616" w:type="dxa"/>
            <w:noWrap/>
            <w:vAlign w:val="center"/>
            <w:hideMark/>
            <w:tcPrChange w:id="103290" w:author="pete jones" w:date="2022-01-12T17:27:00Z">
              <w:tcPr>
                <w:tcW w:w="616" w:type="dxa"/>
                <w:noWrap/>
                <w:hideMark/>
              </w:tcPr>
            </w:tcPrChange>
          </w:tcPr>
          <w:p w14:paraId="54E76139" w14:textId="77777777" w:rsidR="00D32D2F" w:rsidRPr="00D32D2F" w:rsidRDefault="00D32D2F">
            <w:pPr>
              <w:spacing w:before="0" w:after="0" w:line="240" w:lineRule="auto"/>
              <w:jc w:val="center"/>
              <w:rPr>
                <w:ins w:id="103291" w:author="pete jones" w:date="2022-01-12T17:25:00Z"/>
                <w:sz w:val="20"/>
                <w:szCs w:val="20"/>
                <w:rPrChange w:id="103292" w:author="pete jones" w:date="2022-01-12T17:26:00Z">
                  <w:rPr>
                    <w:ins w:id="103293" w:author="pete jones" w:date="2022-01-12T17:25:00Z"/>
                  </w:rPr>
                </w:rPrChange>
              </w:rPr>
              <w:pPrChange w:id="103294" w:author="pete jones" w:date="2022-01-12T17:30:00Z">
                <w:pPr>
                  <w:jc w:val="left"/>
                </w:pPr>
              </w:pPrChange>
            </w:pPr>
            <w:ins w:id="103295" w:author="pete jones" w:date="2022-01-12T17:25:00Z">
              <w:r w:rsidRPr="00D32D2F">
                <w:rPr>
                  <w:sz w:val="20"/>
                  <w:szCs w:val="20"/>
                  <w:rPrChange w:id="103296" w:author="pete jones" w:date="2022-01-12T17:26:00Z">
                    <w:rPr/>
                  </w:rPrChange>
                </w:rPr>
                <w:t>3</w:t>
              </w:r>
            </w:ins>
          </w:p>
        </w:tc>
        <w:tc>
          <w:tcPr>
            <w:tcW w:w="616" w:type="dxa"/>
            <w:noWrap/>
            <w:vAlign w:val="center"/>
            <w:hideMark/>
            <w:tcPrChange w:id="103297" w:author="pete jones" w:date="2022-01-12T17:27:00Z">
              <w:tcPr>
                <w:tcW w:w="616" w:type="dxa"/>
                <w:noWrap/>
                <w:hideMark/>
              </w:tcPr>
            </w:tcPrChange>
          </w:tcPr>
          <w:p w14:paraId="4B89AAFD" w14:textId="77777777" w:rsidR="00D32D2F" w:rsidRPr="00D32D2F" w:rsidRDefault="00D32D2F">
            <w:pPr>
              <w:spacing w:before="0" w:after="0" w:line="240" w:lineRule="auto"/>
              <w:jc w:val="center"/>
              <w:rPr>
                <w:ins w:id="103298" w:author="pete jones" w:date="2022-01-12T17:25:00Z"/>
                <w:sz w:val="20"/>
                <w:szCs w:val="20"/>
                <w:rPrChange w:id="103299" w:author="pete jones" w:date="2022-01-12T17:26:00Z">
                  <w:rPr>
                    <w:ins w:id="103300" w:author="pete jones" w:date="2022-01-12T17:25:00Z"/>
                  </w:rPr>
                </w:rPrChange>
              </w:rPr>
              <w:pPrChange w:id="103301" w:author="pete jones" w:date="2022-01-12T17:30:00Z">
                <w:pPr>
                  <w:jc w:val="left"/>
                </w:pPr>
              </w:pPrChange>
            </w:pPr>
            <w:ins w:id="103302" w:author="pete jones" w:date="2022-01-12T17:25:00Z">
              <w:r w:rsidRPr="00D32D2F">
                <w:rPr>
                  <w:sz w:val="20"/>
                  <w:szCs w:val="20"/>
                  <w:rPrChange w:id="103303" w:author="pete jones" w:date="2022-01-12T17:26:00Z">
                    <w:rPr/>
                  </w:rPrChange>
                </w:rPr>
                <w:t>6</w:t>
              </w:r>
            </w:ins>
          </w:p>
        </w:tc>
        <w:tc>
          <w:tcPr>
            <w:tcW w:w="616" w:type="dxa"/>
            <w:noWrap/>
            <w:vAlign w:val="center"/>
            <w:hideMark/>
            <w:tcPrChange w:id="103304" w:author="pete jones" w:date="2022-01-12T17:27:00Z">
              <w:tcPr>
                <w:tcW w:w="616" w:type="dxa"/>
                <w:noWrap/>
                <w:hideMark/>
              </w:tcPr>
            </w:tcPrChange>
          </w:tcPr>
          <w:p w14:paraId="7B71793C" w14:textId="77777777" w:rsidR="00D32D2F" w:rsidRPr="00D32D2F" w:rsidRDefault="00D32D2F">
            <w:pPr>
              <w:spacing w:before="0" w:after="0" w:line="240" w:lineRule="auto"/>
              <w:jc w:val="center"/>
              <w:rPr>
                <w:ins w:id="103305" w:author="pete jones" w:date="2022-01-12T17:25:00Z"/>
                <w:sz w:val="20"/>
                <w:szCs w:val="20"/>
                <w:rPrChange w:id="103306" w:author="pete jones" w:date="2022-01-12T17:26:00Z">
                  <w:rPr>
                    <w:ins w:id="103307" w:author="pete jones" w:date="2022-01-12T17:25:00Z"/>
                  </w:rPr>
                </w:rPrChange>
              </w:rPr>
              <w:pPrChange w:id="103308" w:author="pete jones" w:date="2022-01-12T17:30:00Z">
                <w:pPr>
                  <w:jc w:val="left"/>
                </w:pPr>
              </w:pPrChange>
            </w:pPr>
            <w:ins w:id="103309" w:author="pete jones" w:date="2022-01-12T17:25:00Z">
              <w:r w:rsidRPr="00D32D2F">
                <w:rPr>
                  <w:sz w:val="20"/>
                  <w:szCs w:val="20"/>
                  <w:rPrChange w:id="103310" w:author="pete jones" w:date="2022-01-12T17:26:00Z">
                    <w:rPr/>
                  </w:rPrChange>
                </w:rPr>
                <w:t>3</w:t>
              </w:r>
            </w:ins>
          </w:p>
        </w:tc>
      </w:tr>
      <w:tr w:rsidR="00D32D2F" w:rsidRPr="00D32D2F" w14:paraId="1D49C525" w14:textId="77777777" w:rsidTr="00D32D2F">
        <w:trPr>
          <w:trHeight w:val="300"/>
          <w:ins w:id="103311" w:author="pete jones" w:date="2022-01-12T17:25:00Z"/>
          <w:trPrChange w:id="103312" w:author="pete jones" w:date="2022-01-12T17:27:00Z">
            <w:trPr>
              <w:trHeight w:val="300"/>
            </w:trPr>
          </w:trPrChange>
        </w:trPr>
        <w:tc>
          <w:tcPr>
            <w:tcW w:w="868" w:type="dxa"/>
            <w:noWrap/>
            <w:hideMark/>
            <w:tcPrChange w:id="103313" w:author="pete jones" w:date="2022-01-12T17:27:00Z">
              <w:tcPr>
                <w:tcW w:w="868" w:type="dxa"/>
                <w:noWrap/>
                <w:hideMark/>
              </w:tcPr>
            </w:tcPrChange>
          </w:tcPr>
          <w:p w14:paraId="2C063CF6" w14:textId="77777777" w:rsidR="00D32D2F" w:rsidRPr="00D32D2F" w:rsidRDefault="00D32D2F">
            <w:pPr>
              <w:spacing w:before="0" w:after="0" w:line="240" w:lineRule="auto"/>
              <w:jc w:val="left"/>
              <w:rPr>
                <w:ins w:id="103314" w:author="pete jones" w:date="2022-01-12T17:25:00Z"/>
                <w:sz w:val="20"/>
                <w:szCs w:val="20"/>
                <w:rPrChange w:id="103315" w:author="pete jones" w:date="2022-01-12T17:26:00Z">
                  <w:rPr>
                    <w:ins w:id="103316" w:author="pete jones" w:date="2022-01-12T17:25:00Z"/>
                  </w:rPr>
                </w:rPrChange>
              </w:rPr>
              <w:pPrChange w:id="103317" w:author="pete jones" w:date="2022-01-12T17:26:00Z">
                <w:pPr>
                  <w:jc w:val="left"/>
                </w:pPr>
              </w:pPrChange>
            </w:pPr>
            <w:ins w:id="103318" w:author="pete jones" w:date="2022-01-12T17:25:00Z">
              <w:r w:rsidRPr="00D32D2F">
                <w:rPr>
                  <w:sz w:val="20"/>
                  <w:szCs w:val="20"/>
                  <w:rPrChange w:id="103319" w:author="pete jones" w:date="2022-01-12T17:26:00Z">
                    <w:rPr/>
                  </w:rPrChange>
                </w:rPr>
                <w:t>38</w:t>
              </w:r>
            </w:ins>
          </w:p>
        </w:tc>
        <w:tc>
          <w:tcPr>
            <w:tcW w:w="1516" w:type="dxa"/>
            <w:noWrap/>
            <w:hideMark/>
            <w:tcPrChange w:id="103320" w:author="pete jones" w:date="2022-01-12T17:27:00Z">
              <w:tcPr>
                <w:tcW w:w="1516" w:type="dxa"/>
                <w:noWrap/>
                <w:hideMark/>
              </w:tcPr>
            </w:tcPrChange>
          </w:tcPr>
          <w:p w14:paraId="065D665D" w14:textId="77777777" w:rsidR="00D32D2F" w:rsidRPr="00D32D2F" w:rsidRDefault="00D32D2F">
            <w:pPr>
              <w:spacing w:before="0" w:after="0" w:line="240" w:lineRule="auto"/>
              <w:jc w:val="left"/>
              <w:rPr>
                <w:ins w:id="103321" w:author="pete jones" w:date="2022-01-12T17:25:00Z"/>
                <w:sz w:val="20"/>
                <w:szCs w:val="20"/>
                <w:rPrChange w:id="103322" w:author="pete jones" w:date="2022-01-12T17:26:00Z">
                  <w:rPr>
                    <w:ins w:id="103323" w:author="pete jones" w:date="2022-01-12T17:25:00Z"/>
                  </w:rPr>
                </w:rPrChange>
              </w:rPr>
              <w:pPrChange w:id="103324" w:author="pete jones" w:date="2022-01-12T17:26:00Z">
                <w:pPr>
                  <w:jc w:val="left"/>
                </w:pPr>
              </w:pPrChange>
            </w:pPr>
            <w:ins w:id="103325" w:author="pete jones" w:date="2022-01-12T17:25:00Z">
              <w:r w:rsidRPr="00D32D2F">
                <w:rPr>
                  <w:sz w:val="20"/>
                  <w:szCs w:val="20"/>
                  <w:rPrChange w:id="103326" w:author="pete jones" w:date="2022-01-12T17:26:00Z">
                    <w:rPr/>
                  </w:rPrChange>
                </w:rPr>
                <w:t>ENGR3290</w:t>
              </w:r>
            </w:ins>
          </w:p>
        </w:tc>
        <w:tc>
          <w:tcPr>
            <w:tcW w:w="8744" w:type="dxa"/>
            <w:noWrap/>
            <w:hideMark/>
            <w:tcPrChange w:id="103327" w:author="pete jones" w:date="2022-01-12T17:27:00Z">
              <w:tcPr>
                <w:tcW w:w="8744" w:type="dxa"/>
                <w:noWrap/>
                <w:hideMark/>
              </w:tcPr>
            </w:tcPrChange>
          </w:tcPr>
          <w:p w14:paraId="482CABB7" w14:textId="77777777" w:rsidR="00D32D2F" w:rsidRPr="00D32D2F" w:rsidRDefault="00D32D2F">
            <w:pPr>
              <w:spacing w:before="0" w:after="0" w:line="240" w:lineRule="auto"/>
              <w:jc w:val="left"/>
              <w:rPr>
                <w:ins w:id="103328" w:author="pete jones" w:date="2022-01-12T17:25:00Z"/>
                <w:sz w:val="20"/>
                <w:szCs w:val="20"/>
                <w:rPrChange w:id="103329" w:author="pete jones" w:date="2022-01-12T17:26:00Z">
                  <w:rPr>
                    <w:ins w:id="103330" w:author="pete jones" w:date="2022-01-12T17:25:00Z"/>
                  </w:rPr>
                </w:rPrChange>
              </w:rPr>
              <w:pPrChange w:id="103331" w:author="pete jones" w:date="2022-01-12T17:26:00Z">
                <w:pPr>
                  <w:jc w:val="left"/>
                </w:pPr>
              </w:pPrChange>
            </w:pPr>
            <w:ins w:id="103332" w:author="pete jones" w:date="2022-01-12T17:25:00Z">
              <w:r w:rsidRPr="00D32D2F">
                <w:rPr>
                  <w:sz w:val="20"/>
                  <w:szCs w:val="20"/>
                  <w:rPrChange w:id="103333" w:author="pete jones" w:date="2022-01-12T17:26:00Z">
                    <w:rPr/>
                  </w:rPrChange>
                </w:rPr>
                <w:t>Affordable Design and Entrepreneurship</w:t>
              </w:r>
            </w:ins>
          </w:p>
        </w:tc>
        <w:tc>
          <w:tcPr>
            <w:tcW w:w="616" w:type="dxa"/>
            <w:noWrap/>
            <w:vAlign w:val="center"/>
            <w:hideMark/>
            <w:tcPrChange w:id="103334" w:author="pete jones" w:date="2022-01-12T17:27:00Z">
              <w:tcPr>
                <w:tcW w:w="616" w:type="dxa"/>
                <w:noWrap/>
                <w:hideMark/>
              </w:tcPr>
            </w:tcPrChange>
          </w:tcPr>
          <w:p w14:paraId="74C47294" w14:textId="4BEE84F6" w:rsidR="00D32D2F" w:rsidRPr="00D32D2F" w:rsidRDefault="00D32D2F">
            <w:pPr>
              <w:spacing w:before="0" w:after="0" w:line="240" w:lineRule="auto"/>
              <w:jc w:val="center"/>
              <w:rPr>
                <w:ins w:id="103335" w:author="pete jones" w:date="2022-01-12T17:25:00Z"/>
                <w:sz w:val="20"/>
                <w:szCs w:val="20"/>
                <w:rPrChange w:id="103336" w:author="pete jones" w:date="2022-01-12T17:26:00Z">
                  <w:rPr>
                    <w:ins w:id="103337" w:author="pete jones" w:date="2022-01-12T17:25:00Z"/>
                  </w:rPr>
                </w:rPrChange>
              </w:rPr>
              <w:pPrChange w:id="103338" w:author="pete jones" w:date="2022-01-12T17:30:00Z">
                <w:pPr>
                  <w:jc w:val="left"/>
                </w:pPr>
              </w:pPrChange>
            </w:pPr>
          </w:p>
        </w:tc>
        <w:tc>
          <w:tcPr>
            <w:tcW w:w="616" w:type="dxa"/>
            <w:noWrap/>
            <w:vAlign w:val="center"/>
            <w:hideMark/>
            <w:tcPrChange w:id="103339" w:author="pete jones" w:date="2022-01-12T17:27:00Z">
              <w:tcPr>
                <w:tcW w:w="616" w:type="dxa"/>
                <w:noWrap/>
                <w:hideMark/>
              </w:tcPr>
            </w:tcPrChange>
          </w:tcPr>
          <w:p w14:paraId="2F6C9592" w14:textId="77777777" w:rsidR="00D32D2F" w:rsidRPr="00D32D2F" w:rsidRDefault="00D32D2F">
            <w:pPr>
              <w:spacing w:before="0" w:after="0" w:line="240" w:lineRule="auto"/>
              <w:jc w:val="center"/>
              <w:rPr>
                <w:ins w:id="103340" w:author="pete jones" w:date="2022-01-12T17:25:00Z"/>
                <w:sz w:val="20"/>
                <w:szCs w:val="20"/>
                <w:rPrChange w:id="103341" w:author="pete jones" w:date="2022-01-12T17:26:00Z">
                  <w:rPr>
                    <w:ins w:id="103342" w:author="pete jones" w:date="2022-01-12T17:25:00Z"/>
                  </w:rPr>
                </w:rPrChange>
              </w:rPr>
              <w:pPrChange w:id="103343" w:author="pete jones" w:date="2022-01-12T17:30:00Z">
                <w:pPr>
                  <w:jc w:val="left"/>
                </w:pPr>
              </w:pPrChange>
            </w:pPr>
            <w:ins w:id="103344" w:author="pete jones" w:date="2022-01-12T17:25:00Z">
              <w:r w:rsidRPr="00D32D2F">
                <w:rPr>
                  <w:sz w:val="20"/>
                  <w:szCs w:val="20"/>
                  <w:rPrChange w:id="103345" w:author="pete jones" w:date="2022-01-12T17:26:00Z">
                    <w:rPr/>
                  </w:rPrChange>
                </w:rPr>
                <w:t>3</w:t>
              </w:r>
            </w:ins>
          </w:p>
        </w:tc>
        <w:tc>
          <w:tcPr>
            <w:tcW w:w="616" w:type="dxa"/>
            <w:noWrap/>
            <w:vAlign w:val="center"/>
            <w:hideMark/>
            <w:tcPrChange w:id="103346" w:author="pete jones" w:date="2022-01-12T17:27:00Z">
              <w:tcPr>
                <w:tcW w:w="616" w:type="dxa"/>
                <w:noWrap/>
                <w:hideMark/>
              </w:tcPr>
            </w:tcPrChange>
          </w:tcPr>
          <w:p w14:paraId="73B2DAFA" w14:textId="77777777" w:rsidR="00D32D2F" w:rsidRPr="00D32D2F" w:rsidRDefault="00D32D2F">
            <w:pPr>
              <w:spacing w:before="0" w:after="0" w:line="240" w:lineRule="auto"/>
              <w:jc w:val="center"/>
              <w:rPr>
                <w:ins w:id="103347" w:author="pete jones" w:date="2022-01-12T17:25:00Z"/>
                <w:sz w:val="20"/>
                <w:szCs w:val="20"/>
                <w:rPrChange w:id="103348" w:author="pete jones" w:date="2022-01-12T17:26:00Z">
                  <w:rPr>
                    <w:ins w:id="103349" w:author="pete jones" w:date="2022-01-12T17:25:00Z"/>
                  </w:rPr>
                </w:rPrChange>
              </w:rPr>
              <w:pPrChange w:id="103350" w:author="pete jones" w:date="2022-01-12T17:30:00Z">
                <w:pPr>
                  <w:jc w:val="left"/>
                </w:pPr>
              </w:pPrChange>
            </w:pPr>
          </w:p>
        </w:tc>
        <w:tc>
          <w:tcPr>
            <w:tcW w:w="616" w:type="dxa"/>
            <w:noWrap/>
            <w:vAlign w:val="center"/>
            <w:hideMark/>
            <w:tcPrChange w:id="103351" w:author="pete jones" w:date="2022-01-12T17:27:00Z">
              <w:tcPr>
                <w:tcW w:w="616" w:type="dxa"/>
                <w:noWrap/>
                <w:hideMark/>
              </w:tcPr>
            </w:tcPrChange>
          </w:tcPr>
          <w:p w14:paraId="2F8799F7" w14:textId="77777777" w:rsidR="00D32D2F" w:rsidRPr="00D32D2F" w:rsidRDefault="00D32D2F">
            <w:pPr>
              <w:spacing w:before="0" w:after="0" w:line="240" w:lineRule="auto"/>
              <w:jc w:val="center"/>
              <w:rPr>
                <w:ins w:id="103352" w:author="pete jones" w:date="2022-01-12T17:25:00Z"/>
                <w:sz w:val="20"/>
                <w:szCs w:val="20"/>
                <w:rPrChange w:id="103353" w:author="pete jones" w:date="2022-01-12T17:26:00Z">
                  <w:rPr>
                    <w:ins w:id="103354" w:author="pete jones" w:date="2022-01-12T17:25:00Z"/>
                  </w:rPr>
                </w:rPrChange>
              </w:rPr>
              <w:pPrChange w:id="103355" w:author="pete jones" w:date="2022-01-12T17:30:00Z">
                <w:pPr>
                  <w:jc w:val="left"/>
                </w:pPr>
              </w:pPrChange>
            </w:pPr>
            <w:ins w:id="103356" w:author="pete jones" w:date="2022-01-12T17:25:00Z">
              <w:r w:rsidRPr="00D32D2F">
                <w:rPr>
                  <w:sz w:val="20"/>
                  <w:szCs w:val="20"/>
                  <w:rPrChange w:id="103357" w:author="pete jones" w:date="2022-01-12T17:26:00Z">
                    <w:rPr/>
                  </w:rPrChange>
                </w:rPr>
                <w:t>3</w:t>
              </w:r>
            </w:ins>
          </w:p>
        </w:tc>
        <w:tc>
          <w:tcPr>
            <w:tcW w:w="616" w:type="dxa"/>
            <w:noWrap/>
            <w:vAlign w:val="center"/>
            <w:hideMark/>
            <w:tcPrChange w:id="103358" w:author="pete jones" w:date="2022-01-12T17:27:00Z">
              <w:tcPr>
                <w:tcW w:w="616" w:type="dxa"/>
                <w:noWrap/>
                <w:hideMark/>
              </w:tcPr>
            </w:tcPrChange>
          </w:tcPr>
          <w:p w14:paraId="002A5700" w14:textId="77777777" w:rsidR="00D32D2F" w:rsidRPr="00D32D2F" w:rsidRDefault="00D32D2F">
            <w:pPr>
              <w:spacing w:before="0" w:after="0" w:line="240" w:lineRule="auto"/>
              <w:jc w:val="center"/>
              <w:rPr>
                <w:ins w:id="103359" w:author="pete jones" w:date="2022-01-12T17:25:00Z"/>
                <w:sz w:val="20"/>
                <w:szCs w:val="20"/>
                <w:rPrChange w:id="103360" w:author="pete jones" w:date="2022-01-12T17:26:00Z">
                  <w:rPr>
                    <w:ins w:id="103361" w:author="pete jones" w:date="2022-01-12T17:25:00Z"/>
                  </w:rPr>
                </w:rPrChange>
              </w:rPr>
              <w:pPrChange w:id="103362" w:author="pete jones" w:date="2022-01-12T17:30:00Z">
                <w:pPr>
                  <w:jc w:val="left"/>
                </w:pPr>
              </w:pPrChange>
            </w:pPr>
            <w:ins w:id="103363" w:author="pete jones" w:date="2022-01-12T17:25:00Z">
              <w:r w:rsidRPr="00D32D2F">
                <w:rPr>
                  <w:sz w:val="20"/>
                  <w:szCs w:val="20"/>
                  <w:rPrChange w:id="103364" w:author="pete jones" w:date="2022-01-12T17:26:00Z">
                    <w:rPr/>
                  </w:rPrChange>
                </w:rPr>
                <w:t>4</w:t>
              </w:r>
            </w:ins>
          </w:p>
        </w:tc>
        <w:tc>
          <w:tcPr>
            <w:tcW w:w="616" w:type="dxa"/>
            <w:noWrap/>
            <w:vAlign w:val="center"/>
            <w:hideMark/>
            <w:tcPrChange w:id="103365" w:author="pete jones" w:date="2022-01-12T17:27:00Z">
              <w:tcPr>
                <w:tcW w:w="616" w:type="dxa"/>
                <w:noWrap/>
                <w:hideMark/>
              </w:tcPr>
            </w:tcPrChange>
          </w:tcPr>
          <w:p w14:paraId="73584C4D" w14:textId="77777777" w:rsidR="00D32D2F" w:rsidRPr="00D32D2F" w:rsidRDefault="00D32D2F">
            <w:pPr>
              <w:spacing w:before="0" w:after="0" w:line="240" w:lineRule="auto"/>
              <w:jc w:val="center"/>
              <w:rPr>
                <w:ins w:id="103366" w:author="pete jones" w:date="2022-01-12T17:25:00Z"/>
                <w:sz w:val="20"/>
                <w:szCs w:val="20"/>
                <w:rPrChange w:id="103367" w:author="pete jones" w:date="2022-01-12T17:26:00Z">
                  <w:rPr>
                    <w:ins w:id="103368" w:author="pete jones" w:date="2022-01-12T17:25:00Z"/>
                  </w:rPr>
                </w:rPrChange>
              </w:rPr>
              <w:pPrChange w:id="103369" w:author="pete jones" w:date="2022-01-12T17:30:00Z">
                <w:pPr>
                  <w:jc w:val="left"/>
                </w:pPr>
              </w:pPrChange>
            </w:pPr>
            <w:ins w:id="103370" w:author="pete jones" w:date="2022-01-12T17:25:00Z">
              <w:r w:rsidRPr="00D32D2F">
                <w:rPr>
                  <w:sz w:val="20"/>
                  <w:szCs w:val="20"/>
                  <w:rPrChange w:id="103371" w:author="pete jones" w:date="2022-01-12T17:26:00Z">
                    <w:rPr/>
                  </w:rPrChange>
                </w:rPr>
                <w:t>2</w:t>
              </w:r>
            </w:ins>
          </w:p>
        </w:tc>
        <w:tc>
          <w:tcPr>
            <w:tcW w:w="616" w:type="dxa"/>
            <w:noWrap/>
            <w:vAlign w:val="center"/>
            <w:hideMark/>
            <w:tcPrChange w:id="103372" w:author="pete jones" w:date="2022-01-12T17:27:00Z">
              <w:tcPr>
                <w:tcW w:w="616" w:type="dxa"/>
                <w:noWrap/>
                <w:hideMark/>
              </w:tcPr>
            </w:tcPrChange>
          </w:tcPr>
          <w:p w14:paraId="1D7413BF" w14:textId="77777777" w:rsidR="00D32D2F" w:rsidRPr="00D32D2F" w:rsidRDefault="00D32D2F">
            <w:pPr>
              <w:spacing w:before="0" w:after="0" w:line="240" w:lineRule="auto"/>
              <w:jc w:val="center"/>
              <w:rPr>
                <w:ins w:id="103373" w:author="pete jones" w:date="2022-01-12T17:25:00Z"/>
                <w:sz w:val="20"/>
                <w:szCs w:val="20"/>
                <w:rPrChange w:id="103374" w:author="pete jones" w:date="2022-01-12T17:26:00Z">
                  <w:rPr>
                    <w:ins w:id="103375" w:author="pete jones" w:date="2022-01-12T17:25:00Z"/>
                  </w:rPr>
                </w:rPrChange>
              </w:rPr>
              <w:pPrChange w:id="103376" w:author="pete jones" w:date="2022-01-12T17:30:00Z">
                <w:pPr>
                  <w:jc w:val="left"/>
                </w:pPr>
              </w:pPrChange>
            </w:pPr>
            <w:ins w:id="103377" w:author="pete jones" w:date="2022-01-12T17:25:00Z">
              <w:r w:rsidRPr="00D32D2F">
                <w:rPr>
                  <w:sz w:val="20"/>
                  <w:szCs w:val="20"/>
                  <w:rPrChange w:id="103378" w:author="pete jones" w:date="2022-01-12T17:26:00Z">
                    <w:rPr/>
                  </w:rPrChange>
                </w:rPr>
                <w:t>2</w:t>
              </w:r>
            </w:ins>
          </w:p>
        </w:tc>
        <w:tc>
          <w:tcPr>
            <w:tcW w:w="616" w:type="dxa"/>
            <w:noWrap/>
            <w:vAlign w:val="center"/>
            <w:hideMark/>
            <w:tcPrChange w:id="103379" w:author="pete jones" w:date="2022-01-12T17:27:00Z">
              <w:tcPr>
                <w:tcW w:w="616" w:type="dxa"/>
                <w:noWrap/>
                <w:hideMark/>
              </w:tcPr>
            </w:tcPrChange>
          </w:tcPr>
          <w:p w14:paraId="09264C4C" w14:textId="77777777" w:rsidR="00D32D2F" w:rsidRPr="00D32D2F" w:rsidRDefault="00D32D2F">
            <w:pPr>
              <w:spacing w:before="0" w:after="0" w:line="240" w:lineRule="auto"/>
              <w:jc w:val="center"/>
              <w:rPr>
                <w:ins w:id="103380" w:author="pete jones" w:date="2022-01-12T17:25:00Z"/>
                <w:sz w:val="20"/>
                <w:szCs w:val="20"/>
                <w:rPrChange w:id="103381" w:author="pete jones" w:date="2022-01-12T17:26:00Z">
                  <w:rPr>
                    <w:ins w:id="103382" w:author="pete jones" w:date="2022-01-12T17:25:00Z"/>
                  </w:rPr>
                </w:rPrChange>
              </w:rPr>
              <w:pPrChange w:id="103383" w:author="pete jones" w:date="2022-01-12T17:30:00Z">
                <w:pPr>
                  <w:jc w:val="left"/>
                </w:pPr>
              </w:pPrChange>
            </w:pPr>
            <w:ins w:id="103384" w:author="pete jones" w:date="2022-01-12T17:25:00Z">
              <w:r w:rsidRPr="00D32D2F">
                <w:rPr>
                  <w:sz w:val="20"/>
                  <w:szCs w:val="20"/>
                  <w:rPrChange w:id="103385" w:author="pete jones" w:date="2022-01-12T17:26:00Z">
                    <w:rPr/>
                  </w:rPrChange>
                </w:rPr>
                <w:t>8</w:t>
              </w:r>
            </w:ins>
          </w:p>
        </w:tc>
      </w:tr>
      <w:tr w:rsidR="00D32D2F" w:rsidRPr="00D32D2F" w14:paraId="3BD5BCB7" w14:textId="77777777" w:rsidTr="00D32D2F">
        <w:trPr>
          <w:trHeight w:val="300"/>
          <w:ins w:id="103386" w:author="pete jones" w:date="2022-01-12T17:25:00Z"/>
          <w:trPrChange w:id="103387" w:author="pete jones" w:date="2022-01-12T17:27:00Z">
            <w:trPr>
              <w:trHeight w:val="300"/>
            </w:trPr>
          </w:trPrChange>
        </w:trPr>
        <w:tc>
          <w:tcPr>
            <w:tcW w:w="868" w:type="dxa"/>
            <w:noWrap/>
            <w:hideMark/>
            <w:tcPrChange w:id="103388" w:author="pete jones" w:date="2022-01-12T17:27:00Z">
              <w:tcPr>
                <w:tcW w:w="868" w:type="dxa"/>
                <w:noWrap/>
                <w:hideMark/>
              </w:tcPr>
            </w:tcPrChange>
          </w:tcPr>
          <w:p w14:paraId="321CE57F" w14:textId="77777777" w:rsidR="00D32D2F" w:rsidRPr="00D32D2F" w:rsidRDefault="00D32D2F">
            <w:pPr>
              <w:spacing w:before="0" w:after="0" w:line="240" w:lineRule="auto"/>
              <w:jc w:val="left"/>
              <w:rPr>
                <w:ins w:id="103389" w:author="pete jones" w:date="2022-01-12T17:25:00Z"/>
                <w:sz w:val="20"/>
                <w:szCs w:val="20"/>
                <w:rPrChange w:id="103390" w:author="pete jones" w:date="2022-01-12T17:26:00Z">
                  <w:rPr>
                    <w:ins w:id="103391" w:author="pete jones" w:date="2022-01-12T17:25:00Z"/>
                  </w:rPr>
                </w:rPrChange>
              </w:rPr>
              <w:pPrChange w:id="103392" w:author="pete jones" w:date="2022-01-12T17:26:00Z">
                <w:pPr>
                  <w:jc w:val="left"/>
                </w:pPr>
              </w:pPrChange>
            </w:pPr>
            <w:ins w:id="103393" w:author="pete jones" w:date="2022-01-12T17:25:00Z">
              <w:r w:rsidRPr="00D32D2F">
                <w:rPr>
                  <w:sz w:val="20"/>
                  <w:szCs w:val="20"/>
                  <w:rPrChange w:id="103394" w:author="pete jones" w:date="2022-01-12T17:26:00Z">
                    <w:rPr/>
                  </w:rPrChange>
                </w:rPr>
                <w:t>39</w:t>
              </w:r>
            </w:ins>
          </w:p>
        </w:tc>
        <w:tc>
          <w:tcPr>
            <w:tcW w:w="1516" w:type="dxa"/>
            <w:noWrap/>
            <w:hideMark/>
            <w:tcPrChange w:id="103395" w:author="pete jones" w:date="2022-01-12T17:27:00Z">
              <w:tcPr>
                <w:tcW w:w="1516" w:type="dxa"/>
                <w:noWrap/>
                <w:hideMark/>
              </w:tcPr>
            </w:tcPrChange>
          </w:tcPr>
          <w:p w14:paraId="199D16CD" w14:textId="77777777" w:rsidR="00D32D2F" w:rsidRPr="00D32D2F" w:rsidRDefault="00D32D2F">
            <w:pPr>
              <w:spacing w:before="0" w:after="0" w:line="240" w:lineRule="auto"/>
              <w:jc w:val="left"/>
              <w:rPr>
                <w:ins w:id="103396" w:author="pete jones" w:date="2022-01-12T17:25:00Z"/>
                <w:sz w:val="20"/>
                <w:szCs w:val="20"/>
                <w:rPrChange w:id="103397" w:author="pete jones" w:date="2022-01-12T17:26:00Z">
                  <w:rPr>
                    <w:ins w:id="103398" w:author="pete jones" w:date="2022-01-12T17:25:00Z"/>
                  </w:rPr>
                </w:rPrChange>
              </w:rPr>
              <w:pPrChange w:id="103399" w:author="pete jones" w:date="2022-01-12T17:26:00Z">
                <w:pPr>
                  <w:jc w:val="left"/>
                </w:pPr>
              </w:pPrChange>
            </w:pPr>
            <w:ins w:id="103400" w:author="pete jones" w:date="2022-01-12T17:25:00Z">
              <w:r w:rsidRPr="00D32D2F">
                <w:rPr>
                  <w:sz w:val="20"/>
                  <w:szCs w:val="20"/>
                  <w:rPrChange w:id="103401" w:author="pete jones" w:date="2022-01-12T17:26:00Z">
                    <w:rPr/>
                  </w:rPrChange>
                </w:rPr>
                <w:t>ENGR3299</w:t>
              </w:r>
            </w:ins>
          </w:p>
        </w:tc>
        <w:tc>
          <w:tcPr>
            <w:tcW w:w="8744" w:type="dxa"/>
            <w:noWrap/>
            <w:hideMark/>
            <w:tcPrChange w:id="103402" w:author="pete jones" w:date="2022-01-12T17:27:00Z">
              <w:tcPr>
                <w:tcW w:w="8744" w:type="dxa"/>
                <w:noWrap/>
                <w:hideMark/>
              </w:tcPr>
            </w:tcPrChange>
          </w:tcPr>
          <w:p w14:paraId="3A806BE6" w14:textId="77777777" w:rsidR="00D32D2F" w:rsidRPr="00D32D2F" w:rsidRDefault="00D32D2F">
            <w:pPr>
              <w:spacing w:before="0" w:after="0" w:line="240" w:lineRule="auto"/>
              <w:jc w:val="left"/>
              <w:rPr>
                <w:ins w:id="103403" w:author="pete jones" w:date="2022-01-12T17:25:00Z"/>
                <w:sz w:val="20"/>
                <w:szCs w:val="20"/>
                <w:rPrChange w:id="103404" w:author="pete jones" w:date="2022-01-12T17:26:00Z">
                  <w:rPr>
                    <w:ins w:id="103405" w:author="pete jones" w:date="2022-01-12T17:25:00Z"/>
                  </w:rPr>
                </w:rPrChange>
              </w:rPr>
              <w:pPrChange w:id="103406" w:author="pete jones" w:date="2022-01-12T17:26:00Z">
                <w:pPr>
                  <w:jc w:val="left"/>
                </w:pPr>
              </w:pPrChange>
            </w:pPr>
            <w:ins w:id="103407" w:author="pete jones" w:date="2022-01-12T17:25:00Z">
              <w:r w:rsidRPr="00D32D2F">
                <w:rPr>
                  <w:sz w:val="20"/>
                  <w:szCs w:val="20"/>
                  <w:rPrChange w:id="103408" w:author="pete jones" w:date="2022-01-12T17:26:00Z">
                    <w:rPr/>
                  </w:rPrChange>
                </w:rPr>
                <w:t>Special Topics in Design Engineering</w:t>
              </w:r>
            </w:ins>
          </w:p>
        </w:tc>
        <w:tc>
          <w:tcPr>
            <w:tcW w:w="616" w:type="dxa"/>
            <w:noWrap/>
            <w:vAlign w:val="center"/>
            <w:hideMark/>
            <w:tcPrChange w:id="103409" w:author="pete jones" w:date="2022-01-12T17:27:00Z">
              <w:tcPr>
                <w:tcW w:w="616" w:type="dxa"/>
                <w:noWrap/>
                <w:hideMark/>
              </w:tcPr>
            </w:tcPrChange>
          </w:tcPr>
          <w:p w14:paraId="6BB81D96" w14:textId="186FAB5C" w:rsidR="00D32D2F" w:rsidRPr="00D32D2F" w:rsidRDefault="00D32D2F">
            <w:pPr>
              <w:spacing w:before="0" w:after="0" w:line="240" w:lineRule="auto"/>
              <w:jc w:val="center"/>
              <w:rPr>
                <w:ins w:id="103410" w:author="pete jones" w:date="2022-01-12T17:25:00Z"/>
                <w:sz w:val="20"/>
                <w:szCs w:val="20"/>
                <w:rPrChange w:id="103411" w:author="pete jones" w:date="2022-01-12T17:26:00Z">
                  <w:rPr>
                    <w:ins w:id="103412" w:author="pete jones" w:date="2022-01-12T17:25:00Z"/>
                  </w:rPr>
                </w:rPrChange>
              </w:rPr>
              <w:pPrChange w:id="103413" w:author="pete jones" w:date="2022-01-12T17:30:00Z">
                <w:pPr>
                  <w:jc w:val="left"/>
                </w:pPr>
              </w:pPrChange>
            </w:pPr>
          </w:p>
        </w:tc>
        <w:tc>
          <w:tcPr>
            <w:tcW w:w="616" w:type="dxa"/>
            <w:noWrap/>
            <w:vAlign w:val="center"/>
            <w:hideMark/>
            <w:tcPrChange w:id="103414" w:author="pete jones" w:date="2022-01-12T17:27:00Z">
              <w:tcPr>
                <w:tcW w:w="616" w:type="dxa"/>
                <w:noWrap/>
                <w:hideMark/>
              </w:tcPr>
            </w:tcPrChange>
          </w:tcPr>
          <w:p w14:paraId="1153E4D4" w14:textId="77777777" w:rsidR="00D32D2F" w:rsidRPr="00D32D2F" w:rsidRDefault="00D32D2F">
            <w:pPr>
              <w:spacing w:before="0" w:after="0" w:line="240" w:lineRule="auto"/>
              <w:jc w:val="center"/>
              <w:rPr>
                <w:ins w:id="103415" w:author="pete jones" w:date="2022-01-12T17:25:00Z"/>
                <w:sz w:val="20"/>
                <w:szCs w:val="20"/>
                <w:rPrChange w:id="103416" w:author="pete jones" w:date="2022-01-12T17:26:00Z">
                  <w:rPr>
                    <w:ins w:id="103417" w:author="pete jones" w:date="2022-01-12T17:25:00Z"/>
                  </w:rPr>
                </w:rPrChange>
              </w:rPr>
              <w:pPrChange w:id="103418" w:author="pete jones" w:date="2022-01-12T17:30:00Z">
                <w:pPr>
                  <w:jc w:val="left"/>
                </w:pPr>
              </w:pPrChange>
            </w:pPr>
            <w:ins w:id="103419" w:author="pete jones" w:date="2022-01-12T17:25:00Z">
              <w:r w:rsidRPr="00D32D2F">
                <w:rPr>
                  <w:sz w:val="20"/>
                  <w:szCs w:val="20"/>
                  <w:rPrChange w:id="103420" w:author="pete jones" w:date="2022-01-12T17:26:00Z">
                    <w:rPr/>
                  </w:rPrChange>
                </w:rPr>
                <w:t>3</w:t>
              </w:r>
            </w:ins>
          </w:p>
        </w:tc>
        <w:tc>
          <w:tcPr>
            <w:tcW w:w="616" w:type="dxa"/>
            <w:noWrap/>
            <w:vAlign w:val="center"/>
            <w:hideMark/>
            <w:tcPrChange w:id="103421" w:author="pete jones" w:date="2022-01-12T17:27:00Z">
              <w:tcPr>
                <w:tcW w:w="616" w:type="dxa"/>
                <w:noWrap/>
                <w:hideMark/>
              </w:tcPr>
            </w:tcPrChange>
          </w:tcPr>
          <w:p w14:paraId="5A7E4AB1" w14:textId="77777777" w:rsidR="00D32D2F" w:rsidRPr="00D32D2F" w:rsidRDefault="00D32D2F">
            <w:pPr>
              <w:spacing w:before="0" w:after="0" w:line="240" w:lineRule="auto"/>
              <w:jc w:val="center"/>
              <w:rPr>
                <w:ins w:id="103422" w:author="pete jones" w:date="2022-01-12T17:25:00Z"/>
                <w:sz w:val="20"/>
                <w:szCs w:val="20"/>
                <w:rPrChange w:id="103423" w:author="pete jones" w:date="2022-01-12T17:26:00Z">
                  <w:rPr>
                    <w:ins w:id="103424" w:author="pete jones" w:date="2022-01-12T17:25:00Z"/>
                  </w:rPr>
                </w:rPrChange>
              </w:rPr>
              <w:pPrChange w:id="103425" w:author="pete jones" w:date="2022-01-12T17:30:00Z">
                <w:pPr>
                  <w:jc w:val="left"/>
                </w:pPr>
              </w:pPrChange>
            </w:pPr>
          </w:p>
        </w:tc>
        <w:tc>
          <w:tcPr>
            <w:tcW w:w="616" w:type="dxa"/>
            <w:noWrap/>
            <w:vAlign w:val="center"/>
            <w:hideMark/>
            <w:tcPrChange w:id="103426" w:author="pete jones" w:date="2022-01-12T17:27:00Z">
              <w:tcPr>
                <w:tcW w:w="616" w:type="dxa"/>
                <w:noWrap/>
                <w:hideMark/>
              </w:tcPr>
            </w:tcPrChange>
          </w:tcPr>
          <w:p w14:paraId="3A04528D" w14:textId="77777777" w:rsidR="00D32D2F" w:rsidRPr="00D32D2F" w:rsidRDefault="00D32D2F">
            <w:pPr>
              <w:spacing w:before="0" w:after="0" w:line="240" w:lineRule="auto"/>
              <w:jc w:val="center"/>
              <w:rPr>
                <w:ins w:id="103427" w:author="pete jones" w:date="2022-01-12T17:25:00Z"/>
                <w:sz w:val="20"/>
                <w:szCs w:val="20"/>
                <w:rPrChange w:id="103428" w:author="pete jones" w:date="2022-01-12T17:26:00Z">
                  <w:rPr>
                    <w:ins w:id="103429" w:author="pete jones" w:date="2022-01-12T17:25:00Z"/>
                  </w:rPr>
                </w:rPrChange>
              </w:rPr>
              <w:pPrChange w:id="103430" w:author="pete jones" w:date="2022-01-12T17:30:00Z">
                <w:pPr>
                  <w:jc w:val="left"/>
                </w:pPr>
              </w:pPrChange>
            </w:pPr>
            <w:ins w:id="103431" w:author="pete jones" w:date="2022-01-12T17:25:00Z">
              <w:r w:rsidRPr="00D32D2F">
                <w:rPr>
                  <w:sz w:val="20"/>
                  <w:szCs w:val="20"/>
                  <w:rPrChange w:id="103432" w:author="pete jones" w:date="2022-01-12T17:26:00Z">
                    <w:rPr/>
                  </w:rPrChange>
                </w:rPr>
                <w:t>3</w:t>
              </w:r>
            </w:ins>
          </w:p>
        </w:tc>
        <w:tc>
          <w:tcPr>
            <w:tcW w:w="616" w:type="dxa"/>
            <w:noWrap/>
            <w:vAlign w:val="center"/>
            <w:hideMark/>
            <w:tcPrChange w:id="103433" w:author="pete jones" w:date="2022-01-12T17:27:00Z">
              <w:tcPr>
                <w:tcW w:w="616" w:type="dxa"/>
                <w:noWrap/>
                <w:hideMark/>
              </w:tcPr>
            </w:tcPrChange>
          </w:tcPr>
          <w:p w14:paraId="52DFB46D" w14:textId="77777777" w:rsidR="00D32D2F" w:rsidRPr="00D32D2F" w:rsidRDefault="00D32D2F">
            <w:pPr>
              <w:spacing w:before="0" w:after="0" w:line="240" w:lineRule="auto"/>
              <w:jc w:val="center"/>
              <w:rPr>
                <w:ins w:id="103434" w:author="pete jones" w:date="2022-01-12T17:25:00Z"/>
                <w:sz w:val="20"/>
                <w:szCs w:val="20"/>
                <w:rPrChange w:id="103435" w:author="pete jones" w:date="2022-01-12T17:26:00Z">
                  <w:rPr>
                    <w:ins w:id="103436" w:author="pete jones" w:date="2022-01-12T17:25:00Z"/>
                  </w:rPr>
                </w:rPrChange>
              </w:rPr>
              <w:pPrChange w:id="103437" w:author="pete jones" w:date="2022-01-12T17:30:00Z">
                <w:pPr>
                  <w:jc w:val="left"/>
                </w:pPr>
              </w:pPrChange>
            </w:pPr>
            <w:ins w:id="103438" w:author="pete jones" w:date="2022-01-12T17:25:00Z">
              <w:r w:rsidRPr="00D32D2F">
                <w:rPr>
                  <w:sz w:val="20"/>
                  <w:szCs w:val="20"/>
                  <w:rPrChange w:id="103439" w:author="pete jones" w:date="2022-01-12T17:26:00Z">
                    <w:rPr/>
                  </w:rPrChange>
                </w:rPr>
                <w:t>v</w:t>
              </w:r>
            </w:ins>
          </w:p>
        </w:tc>
        <w:tc>
          <w:tcPr>
            <w:tcW w:w="616" w:type="dxa"/>
            <w:noWrap/>
            <w:vAlign w:val="center"/>
            <w:hideMark/>
            <w:tcPrChange w:id="103440" w:author="pete jones" w:date="2022-01-12T17:27:00Z">
              <w:tcPr>
                <w:tcW w:w="616" w:type="dxa"/>
                <w:noWrap/>
                <w:hideMark/>
              </w:tcPr>
            </w:tcPrChange>
          </w:tcPr>
          <w:p w14:paraId="6B19A531" w14:textId="77777777" w:rsidR="00D32D2F" w:rsidRPr="00D32D2F" w:rsidRDefault="00D32D2F">
            <w:pPr>
              <w:spacing w:before="0" w:after="0" w:line="240" w:lineRule="auto"/>
              <w:jc w:val="center"/>
              <w:rPr>
                <w:ins w:id="103441" w:author="pete jones" w:date="2022-01-12T17:25:00Z"/>
                <w:sz w:val="20"/>
                <w:szCs w:val="20"/>
                <w:rPrChange w:id="103442" w:author="pete jones" w:date="2022-01-12T17:26:00Z">
                  <w:rPr>
                    <w:ins w:id="103443" w:author="pete jones" w:date="2022-01-12T17:25:00Z"/>
                  </w:rPr>
                </w:rPrChange>
              </w:rPr>
              <w:pPrChange w:id="103444" w:author="pete jones" w:date="2022-01-12T17:30:00Z">
                <w:pPr>
                  <w:jc w:val="left"/>
                </w:pPr>
              </w:pPrChange>
            </w:pPr>
          </w:p>
        </w:tc>
        <w:tc>
          <w:tcPr>
            <w:tcW w:w="616" w:type="dxa"/>
            <w:noWrap/>
            <w:vAlign w:val="center"/>
            <w:hideMark/>
            <w:tcPrChange w:id="103445" w:author="pete jones" w:date="2022-01-12T17:27:00Z">
              <w:tcPr>
                <w:tcW w:w="616" w:type="dxa"/>
                <w:noWrap/>
                <w:hideMark/>
              </w:tcPr>
            </w:tcPrChange>
          </w:tcPr>
          <w:p w14:paraId="51E342B5" w14:textId="77777777" w:rsidR="00D32D2F" w:rsidRPr="00D32D2F" w:rsidRDefault="00D32D2F">
            <w:pPr>
              <w:spacing w:before="0" w:after="0" w:line="240" w:lineRule="auto"/>
              <w:jc w:val="center"/>
              <w:rPr>
                <w:ins w:id="103446" w:author="pete jones" w:date="2022-01-12T17:25:00Z"/>
                <w:sz w:val="20"/>
                <w:szCs w:val="20"/>
                <w:rPrChange w:id="103447" w:author="pete jones" w:date="2022-01-12T17:26:00Z">
                  <w:rPr>
                    <w:ins w:id="103448" w:author="pete jones" w:date="2022-01-12T17:25:00Z"/>
                  </w:rPr>
                </w:rPrChange>
              </w:rPr>
              <w:pPrChange w:id="103449" w:author="pete jones" w:date="2022-01-12T17:30:00Z">
                <w:pPr>
                  <w:jc w:val="left"/>
                </w:pPr>
              </w:pPrChange>
            </w:pPr>
          </w:p>
        </w:tc>
        <w:tc>
          <w:tcPr>
            <w:tcW w:w="616" w:type="dxa"/>
            <w:noWrap/>
            <w:vAlign w:val="center"/>
            <w:hideMark/>
            <w:tcPrChange w:id="103450" w:author="pete jones" w:date="2022-01-12T17:27:00Z">
              <w:tcPr>
                <w:tcW w:w="616" w:type="dxa"/>
                <w:noWrap/>
                <w:hideMark/>
              </w:tcPr>
            </w:tcPrChange>
          </w:tcPr>
          <w:p w14:paraId="168307FA" w14:textId="77777777" w:rsidR="00D32D2F" w:rsidRPr="00D32D2F" w:rsidRDefault="00D32D2F">
            <w:pPr>
              <w:spacing w:before="0" w:after="0" w:line="240" w:lineRule="auto"/>
              <w:jc w:val="center"/>
              <w:rPr>
                <w:ins w:id="103451" w:author="pete jones" w:date="2022-01-12T17:25:00Z"/>
                <w:sz w:val="20"/>
                <w:szCs w:val="20"/>
                <w:rPrChange w:id="103452" w:author="pete jones" w:date="2022-01-12T17:26:00Z">
                  <w:rPr>
                    <w:ins w:id="103453" w:author="pete jones" w:date="2022-01-12T17:25:00Z"/>
                  </w:rPr>
                </w:rPrChange>
              </w:rPr>
              <w:pPrChange w:id="103454" w:author="pete jones" w:date="2022-01-12T17:30:00Z">
                <w:pPr>
                  <w:jc w:val="left"/>
                </w:pPr>
              </w:pPrChange>
            </w:pPr>
          </w:p>
        </w:tc>
      </w:tr>
      <w:tr w:rsidR="00D32D2F" w:rsidRPr="00D32D2F" w14:paraId="42A7DC64" w14:textId="77777777" w:rsidTr="00D32D2F">
        <w:trPr>
          <w:trHeight w:val="300"/>
          <w:ins w:id="103455" w:author="pete jones" w:date="2022-01-12T17:25:00Z"/>
          <w:trPrChange w:id="103456" w:author="pete jones" w:date="2022-01-12T17:27:00Z">
            <w:trPr>
              <w:trHeight w:val="300"/>
            </w:trPr>
          </w:trPrChange>
        </w:trPr>
        <w:tc>
          <w:tcPr>
            <w:tcW w:w="868" w:type="dxa"/>
            <w:noWrap/>
            <w:hideMark/>
            <w:tcPrChange w:id="103457" w:author="pete jones" w:date="2022-01-12T17:27:00Z">
              <w:tcPr>
                <w:tcW w:w="868" w:type="dxa"/>
                <w:noWrap/>
                <w:hideMark/>
              </w:tcPr>
            </w:tcPrChange>
          </w:tcPr>
          <w:p w14:paraId="11B5897B" w14:textId="77777777" w:rsidR="00D32D2F" w:rsidRPr="00D32D2F" w:rsidRDefault="00D32D2F">
            <w:pPr>
              <w:spacing w:before="0" w:after="0" w:line="240" w:lineRule="auto"/>
              <w:jc w:val="left"/>
              <w:rPr>
                <w:ins w:id="103458" w:author="pete jones" w:date="2022-01-12T17:25:00Z"/>
                <w:sz w:val="20"/>
                <w:szCs w:val="20"/>
                <w:rPrChange w:id="103459" w:author="pete jones" w:date="2022-01-12T17:26:00Z">
                  <w:rPr>
                    <w:ins w:id="103460" w:author="pete jones" w:date="2022-01-12T17:25:00Z"/>
                  </w:rPr>
                </w:rPrChange>
              </w:rPr>
              <w:pPrChange w:id="103461" w:author="pete jones" w:date="2022-01-12T17:26:00Z">
                <w:pPr>
                  <w:jc w:val="left"/>
                </w:pPr>
              </w:pPrChange>
            </w:pPr>
            <w:ins w:id="103462" w:author="pete jones" w:date="2022-01-12T17:25:00Z">
              <w:r w:rsidRPr="00D32D2F">
                <w:rPr>
                  <w:sz w:val="20"/>
                  <w:szCs w:val="20"/>
                  <w:rPrChange w:id="103463" w:author="pete jones" w:date="2022-01-12T17:26:00Z">
                    <w:rPr/>
                  </w:rPrChange>
                </w:rPr>
                <w:t>40</w:t>
              </w:r>
            </w:ins>
          </w:p>
        </w:tc>
        <w:tc>
          <w:tcPr>
            <w:tcW w:w="1516" w:type="dxa"/>
            <w:noWrap/>
            <w:hideMark/>
            <w:tcPrChange w:id="103464" w:author="pete jones" w:date="2022-01-12T17:27:00Z">
              <w:tcPr>
                <w:tcW w:w="1516" w:type="dxa"/>
                <w:noWrap/>
                <w:hideMark/>
              </w:tcPr>
            </w:tcPrChange>
          </w:tcPr>
          <w:p w14:paraId="7C67F4B8" w14:textId="77777777" w:rsidR="00D32D2F" w:rsidRPr="00D32D2F" w:rsidRDefault="00D32D2F">
            <w:pPr>
              <w:spacing w:before="0" w:after="0" w:line="240" w:lineRule="auto"/>
              <w:jc w:val="left"/>
              <w:rPr>
                <w:ins w:id="103465" w:author="pete jones" w:date="2022-01-12T17:25:00Z"/>
                <w:sz w:val="20"/>
                <w:szCs w:val="20"/>
                <w:rPrChange w:id="103466" w:author="pete jones" w:date="2022-01-12T17:26:00Z">
                  <w:rPr>
                    <w:ins w:id="103467" w:author="pete jones" w:date="2022-01-12T17:25:00Z"/>
                  </w:rPr>
                </w:rPrChange>
              </w:rPr>
              <w:pPrChange w:id="103468" w:author="pete jones" w:date="2022-01-12T17:26:00Z">
                <w:pPr>
                  <w:jc w:val="left"/>
                </w:pPr>
              </w:pPrChange>
            </w:pPr>
            <w:ins w:id="103469" w:author="pete jones" w:date="2022-01-12T17:25:00Z">
              <w:r w:rsidRPr="00D32D2F">
                <w:rPr>
                  <w:sz w:val="20"/>
                  <w:szCs w:val="20"/>
                  <w:rPrChange w:id="103470" w:author="pete jones" w:date="2022-01-12T17:26:00Z">
                    <w:rPr/>
                  </w:rPrChange>
                </w:rPr>
                <w:t>ENGR3310</w:t>
              </w:r>
            </w:ins>
          </w:p>
        </w:tc>
        <w:tc>
          <w:tcPr>
            <w:tcW w:w="8744" w:type="dxa"/>
            <w:noWrap/>
            <w:hideMark/>
            <w:tcPrChange w:id="103471" w:author="pete jones" w:date="2022-01-12T17:27:00Z">
              <w:tcPr>
                <w:tcW w:w="8744" w:type="dxa"/>
                <w:noWrap/>
                <w:hideMark/>
              </w:tcPr>
            </w:tcPrChange>
          </w:tcPr>
          <w:p w14:paraId="3B242A29" w14:textId="77777777" w:rsidR="00D32D2F" w:rsidRPr="00D32D2F" w:rsidRDefault="00D32D2F">
            <w:pPr>
              <w:spacing w:before="0" w:after="0" w:line="240" w:lineRule="auto"/>
              <w:jc w:val="left"/>
              <w:rPr>
                <w:ins w:id="103472" w:author="pete jones" w:date="2022-01-12T17:25:00Z"/>
                <w:sz w:val="20"/>
                <w:szCs w:val="20"/>
                <w:rPrChange w:id="103473" w:author="pete jones" w:date="2022-01-12T17:26:00Z">
                  <w:rPr>
                    <w:ins w:id="103474" w:author="pete jones" w:date="2022-01-12T17:25:00Z"/>
                  </w:rPr>
                </w:rPrChange>
              </w:rPr>
              <w:pPrChange w:id="103475" w:author="pete jones" w:date="2022-01-12T17:26:00Z">
                <w:pPr>
                  <w:jc w:val="left"/>
                </w:pPr>
              </w:pPrChange>
            </w:pPr>
            <w:ins w:id="103476" w:author="pete jones" w:date="2022-01-12T17:25:00Z">
              <w:r w:rsidRPr="00D32D2F">
                <w:rPr>
                  <w:sz w:val="20"/>
                  <w:szCs w:val="20"/>
                  <w:rPrChange w:id="103477" w:author="pete jones" w:date="2022-01-12T17:26:00Z">
                    <w:rPr/>
                  </w:rPrChange>
                </w:rPr>
                <w:t>Transport Phenomena</w:t>
              </w:r>
            </w:ins>
          </w:p>
        </w:tc>
        <w:tc>
          <w:tcPr>
            <w:tcW w:w="616" w:type="dxa"/>
            <w:noWrap/>
            <w:vAlign w:val="center"/>
            <w:hideMark/>
            <w:tcPrChange w:id="103478" w:author="pete jones" w:date="2022-01-12T17:27:00Z">
              <w:tcPr>
                <w:tcW w:w="616" w:type="dxa"/>
                <w:noWrap/>
                <w:hideMark/>
              </w:tcPr>
            </w:tcPrChange>
          </w:tcPr>
          <w:p w14:paraId="75722F59" w14:textId="0F0DA1AC" w:rsidR="00D32D2F" w:rsidRPr="00D32D2F" w:rsidRDefault="00D32D2F">
            <w:pPr>
              <w:spacing w:before="0" w:after="0" w:line="240" w:lineRule="auto"/>
              <w:jc w:val="center"/>
              <w:rPr>
                <w:ins w:id="103479" w:author="pete jones" w:date="2022-01-12T17:25:00Z"/>
                <w:sz w:val="20"/>
                <w:szCs w:val="20"/>
                <w:rPrChange w:id="103480" w:author="pete jones" w:date="2022-01-12T17:26:00Z">
                  <w:rPr>
                    <w:ins w:id="103481" w:author="pete jones" w:date="2022-01-12T17:25:00Z"/>
                  </w:rPr>
                </w:rPrChange>
              </w:rPr>
              <w:pPrChange w:id="103482" w:author="pete jones" w:date="2022-01-12T17:30:00Z">
                <w:pPr>
                  <w:jc w:val="left"/>
                </w:pPr>
              </w:pPrChange>
            </w:pPr>
          </w:p>
        </w:tc>
        <w:tc>
          <w:tcPr>
            <w:tcW w:w="616" w:type="dxa"/>
            <w:noWrap/>
            <w:vAlign w:val="center"/>
            <w:hideMark/>
            <w:tcPrChange w:id="103483" w:author="pete jones" w:date="2022-01-12T17:27:00Z">
              <w:tcPr>
                <w:tcW w:w="616" w:type="dxa"/>
                <w:noWrap/>
                <w:hideMark/>
              </w:tcPr>
            </w:tcPrChange>
          </w:tcPr>
          <w:p w14:paraId="388F5BF9" w14:textId="77777777" w:rsidR="00D32D2F" w:rsidRPr="00D32D2F" w:rsidRDefault="00D32D2F">
            <w:pPr>
              <w:spacing w:before="0" w:after="0" w:line="240" w:lineRule="auto"/>
              <w:jc w:val="center"/>
              <w:rPr>
                <w:ins w:id="103484" w:author="pete jones" w:date="2022-01-12T17:25:00Z"/>
                <w:sz w:val="20"/>
                <w:szCs w:val="20"/>
                <w:rPrChange w:id="103485" w:author="pete jones" w:date="2022-01-12T17:26:00Z">
                  <w:rPr>
                    <w:ins w:id="103486" w:author="pete jones" w:date="2022-01-12T17:25:00Z"/>
                  </w:rPr>
                </w:rPrChange>
              </w:rPr>
              <w:pPrChange w:id="103487" w:author="pete jones" w:date="2022-01-12T17:30:00Z">
                <w:pPr>
                  <w:jc w:val="left"/>
                </w:pPr>
              </w:pPrChange>
            </w:pPr>
            <w:ins w:id="103488" w:author="pete jones" w:date="2022-01-12T17:25:00Z">
              <w:r w:rsidRPr="00D32D2F">
                <w:rPr>
                  <w:sz w:val="20"/>
                  <w:szCs w:val="20"/>
                  <w:rPrChange w:id="103489" w:author="pete jones" w:date="2022-01-12T17:26:00Z">
                    <w:rPr/>
                  </w:rPrChange>
                </w:rPr>
                <w:t>3</w:t>
              </w:r>
            </w:ins>
          </w:p>
        </w:tc>
        <w:tc>
          <w:tcPr>
            <w:tcW w:w="616" w:type="dxa"/>
            <w:noWrap/>
            <w:vAlign w:val="center"/>
            <w:hideMark/>
            <w:tcPrChange w:id="103490" w:author="pete jones" w:date="2022-01-12T17:27:00Z">
              <w:tcPr>
                <w:tcW w:w="616" w:type="dxa"/>
                <w:noWrap/>
                <w:hideMark/>
              </w:tcPr>
            </w:tcPrChange>
          </w:tcPr>
          <w:p w14:paraId="6EC835FF" w14:textId="77777777" w:rsidR="00D32D2F" w:rsidRPr="00D32D2F" w:rsidRDefault="00D32D2F">
            <w:pPr>
              <w:spacing w:before="0" w:after="0" w:line="240" w:lineRule="auto"/>
              <w:jc w:val="center"/>
              <w:rPr>
                <w:ins w:id="103491" w:author="pete jones" w:date="2022-01-12T17:25:00Z"/>
                <w:sz w:val="20"/>
                <w:szCs w:val="20"/>
                <w:rPrChange w:id="103492" w:author="pete jones" w:date="2022-01-12T17:26:00Z">
                  <w:rPr>
                    <w:ins w:id="103493" w:author="pete jones" w:date="2022-01-12T17:25:00Z"/>
                  </w:rPr>
                </w:rPrChange>
              </w:rPr>
              <w:pPrChange w:id="103494" w:author="pete jones" w:date="2022-01-12T17:30:00Z">
                <w:pPr>
                  <w:jc w:val="left"/>
                </w:pPr>
              </w:pPrChange>
            </w:pPr>
          </w:p>
        </w:tc>
        <w:tc>
          <w:tcPr>
            <w:tcW w:w="616" w:type="dxa"/>
            <w:noWrap/>
            <w:vAlign w:val="center"/>
            <w:hideMark/>
            <w:tcPrChange w:id="103495" w:author="pete jones" w:date="2022-01-12T17:27:00Z">
              <w:tcPr>
                <w:tcW w:w="616" w:type="dxa"/>
                <w:noWrap/>
                <w:hideMark/>
              </w:tcPr>
            </w:tcPrChange>
          </w:tcPr>
          <w:p w14:paraId="11CC6FFA" w14:textId="77777777" w:rsidR="00D32D2F" w:rsidRPr="00D32D2F" w:rsidRDefault="00D32D2F">
            <w:pPr>
              <w:spacing w:before="0" w:after="0" w:line="240" w:lineRule="auto"/>
              <w:jc w:val="center"/>
              <w:rPr>
                <w:ins w:id="103496" w:author="pete jones" w:date="2022-01-12T17:25:00Z"/>
                <w:sz w:val="20"/>
                <w:szCs w:val="20"/>
                <w:rPrChange w:id="103497" w:author="pete jones" w:date="2022-01-12T17:26:00Z">
                  <w:rPr>
                    <w:ins w:id="103498" w:author="pete jones" w:date="2022-01-12T17:25:00Z"/>
                  </w:rPr>
                </w:rPrChange>
              </w:rPr>
              <w:pPrChange w:id="103499" w:author="pete jones" w:date="2022-01-12T17:30:00Z">
                <w:pPr>
                  <w:jc w:val="left"/>
                </w:pPr>
              </w:pPrChange>
            </w:pPr>
            <w:ins w:id="103500" w:author="pete jones" w:date="2022-01-12T17:25:00Z">
              <w:r w:rsidRPr="00D32D2F">
                <w:rPr>
                  <w:sz w:val="20"/>
                  <w:szCs w:val="20"/>
                  <w:rPrChange w:id="103501" w:author="pete jones" w:date="2022-01-12T17:26:00Z">
                    <w:rPr/>
                  </w:rPrChange>
                </w:rPr>
                <w:t>3</w:t>
              </w:r>
            </w:ins>
          </w:p>
        </w:tc>
        <w:tc>
          <w:tcPr>
            <w:tcW w:w="616" w:type="dxa"/>
            <w:noWrap/>
            <w:vAlign w:val="center"/>
            <w:hideMark/>
            <w:tcPrChange w:id="103502" w:author="pete jones" w:date="2022-01-12T17:27:00Z">
              <w:tcPr>
                <w:tcW w:w="616" w:type="dxa"/>
                <w:noWrap/>
                <w:hideMark/>
              </w:tcPr>
            </w:tcPrChange>
          </w:tcPr>
          <w:p w14:paraId="6AF07281" w14:textId="77777777" w:rsidR="00D32D2F" w:rsidRPr="00D32D2F" w:rsidRDefault="00D32D2F">
            <w:pPr>
              <w:spacing w:before="0" w:after="0" w:line="240" w:lineRule="auto"/>
              <w:jc w:val="center"/>
              <w:rPr>
                <w:ins w:id="103503" w:author="pete jones" w:date="2022-01-12T17:25:00Z"/>
                <w:sz w:val="20"/>
                <w:szCs w:val="20"/>
                <w:rPrChange w:id="103504" w:author="pete jones" w:date="2022-01-12T17:26:00Z">
                  <w:rPr>
                    <w:ins w:id="103505" w:author="pete jones" w:date="2022-01-12T17:25:00Z"/>
                  </w:rPr>
                </w:rPrChange>
              </w:rPr>
              <w:pPrChange w:id="103506" w:author="pete jones" w:date="2022-01-12T17:30:00Z">
                <w:pPr>
                  <w:jc w:val="left"/>
                </w:pPr>
              </w:pPrChange>
            </w:pPr>
            <w:ins w:id="103507" w:author="pete jones" w:date="2022-01-12T17:25:00Z">
              <w:r w:rsidRPr="00D32D2F">
                <w:rPr>
                  <w:sz w:val="20"/>
                  <w:szCs w:val="20"/>
                  <w:rPrChange w:id="103508" w:author="pete jones" w:date="2022-01-12T17:26:00Z">
                    <w:rPr/>
                  </w:rPrChange>
                </w:rPr>
                <w:t>4</w:t>
              </w:r>
            </w:ins>
          </w:p>
        </w:tc>
        <w:tc>
          <w:tcPr>
            <w:tcW w:w="616" w:type="dxa"/>
            <w:noWrap/>
            <w:vAlign w:val="center"/>
            <w:hideMark/>
            <w:tcPrChange w:id="103509" w:author="pete jones" w:date="2022-01-12T17:27:00Z">
              <w:tcPr>
                <w:tcW w:w="616" w:type="dxa"/>
                <w:noWrap/>
                <w:hideMark/>
              </w:tcPr>
            </w:tcPrChange>
          </w:tcPr>
          <w:p w14:paraId="2565B0E8" w14:textId="77777777" w:rsidR="00D32D2F" w:rsidRPr="00D32D2F" w:rsidRDefault="00D32D2F">
            <w:pPr>
              <w:spacing w:before="0" w:after="0" w:line="240" w:lineRule="auto"/>
              <w:jc w:val="center"/>
              <w:rPr>
                <w:ins w:id="103510" w:author="pete jones" w:date="2022-01-12T17:25:00Z"/>
                <w:sz w:val="20"/>
                <w:szCs w:val="20"/>
                <w:rPrChange w:id="103511" w:author="pete jones" w:date="2022-01-12T17:26:00Z">
                  <w:rPr>
                    <w:ins w:id="103512" w:author="pete jones" w:date="2022-01-12T17:25:00Z"/>
                  </w:rPr>
                </w:rPrChange>
              </w:rPr>
              <w:pPrChange w:id="103513" w:author="pete jones" w:date="2022-01-12T17:30:00Z">
                <w:pPr>
                  <w:jc w:val="left"/>
                </w:pPr>
              </w:pPrChange>
            </w:pPr>
            <w:ins w:id="103514" w:author="pete jones" w:date="2022-01-12T17:25:00Z">
              <w:r w:rsidRPr="00D32D2F">
                <w:rPr>
                  <w:sz w:val="20"/>
                  <w:szCs w:val="20"/>
                  <w:rPrChange w:id="103515" w:author="pete jones" w:date="2022-01-12T17:26:00Z">
                    <w:rPr/>
                  </w:rPrChange>
                </w:rPr>
                <w:t>4</w:t>
              </w:r>
            </w:ins>
          </w:p>
        </w:tc>
        <w:tc>
          <w:tcPr>
            <w:tcW w:w="616" w:type="dxa"/>
            <w:noWrap/>
            <w:vAlign w:val="center"/>
            <w:hideMark/>
            <w:tcPrChange w:id="103516" w:author="pete jones" w:date="2022-01-12T17:27:00Z">
              <w:tcPr>
                <w:tcW w:w="616" w:type="dxa"/>
                <w:noWrap/>
                <w:hideMark/>
              </w:tcPr>
            </w:tcPrChange>
          </w:tcPr>
          <w:p w14:paraId="49407971" w14:textId="77777777" w:rsidR="00D32D2F" w:rsidRPr="00D32D2F" w:rsidRDefault="00D32D2F">
            <w:pPr>
              <w:spacing w:before="0" w:after="0" w:line="240" w:lineRule="auto"/>
              <w:jc w:val="center"/>
              <w:rPr>
                <w:ins w:id="103517" w:author="pete jones" w:date="2022-01-12T17:25:00Z"/>
                <w:sz w:val="20"/>
                <w:szCs w:val="20"/>
                <w:rPrChange w:id="103518" w:author="pete jones" w:date="2022-01-12T17:26:00Z">
                  <w:rPr>
                    <w:ins w:id="103519" w:author="pete jones" w:date="2022-01-12T17:25:00Z"/>
                  </w:rPr>
                </w:rPrChange>
              </w:rPr>
              <w:pPrChange w:id="103520" w:author="pete jones" w:date="2022-01-12T17:30:00Z">
                <w:pPr>
                  <w:jc w:val="left"/>
                </w:pPr>
              </w:pPrChange>
            </w:pPr>
            <w:ins w:id="103521" w:author="pete jones" w:date="2022-01-12T17:25:00Z">
              <w:r w:rsidRPr="00D32D2F">
                <w:rPr>
                  <w:sz w:val="20"/>
                  <w:szCs w:val="20"/>
                  <w:rPrChange w:id="103522" w:author="pete jones" w:date="2022-01-12T17:26:00Z">
                    <w:rPr/>
                  </w:rPrChange>
                </w:rPr>
                <w:t>0</w:t>
              </w:r>
            </w:ins>
          </w:p>
        </w:tc>
        <w:tc>
          <w:tcPr>
            <w:tcW w:w="616" w:type="dxa"/>
            <w:noWrap/>
            <w:vAlign w:val="center"/>
            <w:hideMark/>
            <w:tcPrChange w:id="103523" w:author="pete jones" w:date="2022-01-12T17:27:00Z">
              <w:tcPr>
                <w:tcW w:w="616" w:type="dxa"/>
                <w:noWrap/>
                <w:hideMark/>
              </w:tcPr>
            </w:tcPrChange>
          </w:tcPr>
          <w:p w14:paraId="497FB0A1" w14:textId="77777777" w:rsidR="00D32D2F" w:rsidRPr="00D32D2F" w:rsidRDefault="00D32D2F">
            <w:pPr>
              <w:spacing w:before="0" w:after="0" w:line="240" w:lineRule="auto"/>
              <w:jc w:val="center"/>
              <w:rPr>
                <w:ins w:id="103524" w:author="pete jones" w:date="2022-01-12T17:25:00Z"/>
                <w:sz w:val="20"/>
                <w:szCs w:val="20"/>
                <w:rPrChange w:id="103525" w:author="pete jones" w:date="2022-01-12T17:26:00Z">
                  <w:rPr>
                    <w:ins w:id="103526" w:author="pete jones" w:date="2022-01-12T17:25:00Z"/>
                  </w:rPr>
                </w:rPrChange>
              </w:rPr>
              <w:pPrChange w:id="103527" w:author="pete jones" w:date="2022-01-12T17:30:00Z">
                <w:pPr>
                  <w:jc w:val="left"/>
                </w:pPr>
              </w:pPrChange>
            </w:pPr>
            <w:ins w:id="103528" w:author="pete jones" w:date="2022-01-12T17:25:00Z">
              <w:r w:rsidRPr="00D32D2F">
                <w:rPr>
                  <w:sz w:val="20"/>
                  <w:szCs w:val="20"/>
                  <w:rPrChange w:id="103529" w:author="pete jones" w:date="2022-01-12T17:26:00Z">
                    <w:rPr/>
                  </w:rPrChange>
                </w:rPr>
                <w:t>8</w:t>
              </w:r>
            </w:ins>
          </w:p>
        </w:tc>
      </w:tr>
      <w:tr w:rsidR="00D32D2F" w:rsidRPr="00D32D2F" w14:paraId="0463BF02" w14:textId="77777777" w:rsidTr="00D32D2F">
        <w:trPr>
          <w:trHeight w:val="300"/>
          <w:ins w:id="103530" w:author="pete jones" w:date="2022-01-12T17:25:00Z"/>
          <w:trPrChange w:id="103531" w:author="pete jones" w:date="2022-01-12T17:27:00Z">
            <w:trPr>
              <w:trHeight w:val="300"/>
            </w:trPr>
          </w:trPrChange>
        </w:trPr>
        <w:tc>
          <w:tcPr>
            <w:tcW w:w="868" w:type="dxa"/>
            <w:noWrap/>
            <w:hideMark/>
            <w:tcPrChange w:id="103532" w:author="pete jones" w:date="2022-01-12T17:27:00Z">
              <w:tcPr>
                <w:tcW w:w="868" w:type="dxa"/>
                <w:noWrap/>
                <w:hideMark/>
              </w:tcPr>
            </w:tcPrChange>
          </w:tcPr>
          <w:p w14:paraId="3CBEC23E" w14:textId="77777777" w:rsidR="00D32D2F" w:rsidRPr="00D32D2F" w:rsidRDefault="00D32D2F">
            <w:pPr>
              <w:spacing w:before="0" w:after="0" w:line="240" w:lineRule="auto"/>
              <w:jc w:val="left"/>
              <w:rPr>
                <w:ins w:id="103533" w:author="pete jones" w:date="2022-01-12T17:25:00Z"/>
                <w:sz w:val="20"/>
                <w:szCs w:val="20"/>
                <w:rPrChange w:id="103534" w:author="pete jones" w:date="2022-01-12T17:26:00Z">
                  <w:rPr>
                    <w:ins w:id="103535" w:author="pete jones" w:date="2022-01-12T17:25:00Z"/>
                  </w:rPr>
                </w:rPrChange>
              </w:rPr>
              <w:pPrChange w:id="103536" w:author="pete jones" w:date="2022-01-12T17:26:00Z">
                <w:pPr>
                  <w:jc w:val="left"/>
                </w:pPr>
              </w:pPrChange>
            </w:pPr>
            <w:ins w:id="103537" w:author="pete jones" w:date="2022-01-12T17:25:00Z">
              <w:r w:rsidRPr="00D32D2F">
                <w:rPr>
                  <w:sz w:val="20"/>
                  <w:szCs w:val="20"/>
                  <w:rPrChange w:id="103538" w:author="pete jones" w:date="2022-01-12T17:26:00Z">
                    <w:rPr/>
                  </w:rPrChange>
                </w:rPr>
                <w:t>41</w:t>
              </w:r>
            </w:ins>
          </w:p>
        </w:tc>
        <w:tc>
          <w:tcPr>
            <w:tcW w:w="1516" w:type="dxa"/>
            <w:noWrap/>
            <w:hideMark/>
            <w:tcPrChange w:id="103539" w:author="pete jones" w:date="2022-01-12T17:27:00Z">
              <w:tcPr>
                <w:tcW w:w="1516" w:type="dxa"/>
                <w:noWrap/>
                <w:hideMark/>
              </w:tcPr>
            </w:tcPrChange>
          </w:tcPr>
          <w:p w14:paraId="7D2E9D29" w14:textId="77777777" w:rsidR="00D32D2F" w:rsidRPr="00D32D2F" w:rsidRDefault="00D32D2F">
            <w:pPr>
              <w:spacing w:before="0" w:after="0" w:line="240" w:lineRule="auto"/>
              <w:jc w:val="left"/>
              <w:rPr>
                <w:ins w:id="103540" w:author="pete jones" w:date="2022-01-12T17:25:00Z"/>
                <w:sz w:val="20"/>
                <w:szCs w:val="20"/>
                <w:rPrChange w:id="103541" w:author="pete jones" w:date="2022-01-12T17:26:00Z">
                  <w:rPr>
                    <w:ins w:id="103542" w:author="pete jones" w:date="2022-01-12T17:25:00Z"/>
                  </w:rPr>
                </w:rPrChange>
              </w:rPr>
              <w:pPrChange w:id="103543" w:author="pete jones" w:date="2022-01-12T17:26:00Z">
                <w:pPr>
                  <w:jc w:val="left"/>
                </w:pPr>
              </w:pPrChange>
            </w:pPr>
            <w:ins w:id="103544" w:author="pete jones" w:date="2022-01-12T17:25:00Z">
              <w:r w:rsidRPr="00D32D2F">
                <w:rPr>
                  <w:sz w:val="20"/>
                  <w:szCs w:val="20"/>
                  <w:rPrChange w:id="103545" w:author="pete jones" w:date="2022-01-12T17:26:00Z">
                    <w:rPr/>
                  </w:rPrChange>
                </w:rPr>
                <w:t>ENGR3330</w:t>
              </w:r>
            </w:ins>
          </w:p>
        </w:tc>
        <w:tc>
          <w:tcPr>
            <w:tcW w:w="8744" w:type="dxa"/>
            <w:noWrap/>
            <w:hideMark/>
            <w:tcPrChange w:id="103546" w:author="pete jones" w:date="2022-01-12T17:27:00Z">
              <w:tcPr>
                <w:tcW w:w="8744" w:type="dxa"/>
                <w:noWrap/>
                <w:hideMark/>
              </w:tcPr>
            </w:tcPrChange>
          </w:tcPr>
          <w:p w14:paraId="00502988" w14:textId="77777777" w:rsidR="00D32D2F" w:rsidRPr="00D32D2F" w:rsidRDefault="00D32D2F">
            <w:pPr>
              <w:spacing w:before="0" w:after="0" w:line="240" w:lineRule="auto"/>
              <w:jc w:val="left"/>
              <w:rPr>
                <w:ins w:id="103547" w:author="pete jones" w:date="2022-01-12T17:25:00Z"/>
                <w:sz w:val="20"/>
                <w:szCs w:val="20"/>
                <w:rPrChange w:id="103548" w:author="pete jones" w:date="2022-01-12T17:26:00Z">
                  <w:rPr>
                    <w:ins w:id="103549" w:author="pete jones" w:date="2022-01-12T17:25:00Z"/>
                  </w:rPr>
                </w:rPrChange>
              </w:rPr>
              <w:pPrChange w:id="103550" w:author="pete jones" w:date="2022-01-12T17:26:00Z">
                <w:pPr>
                  <w:jc w:val="left"/>
                </w:pPr>
              </w:pPrChange>
            </w:pPr>
            <w:ins w:id="103551" w:author="pete jones" w:date="2022-01-12T17:25:00Z">
              <w:r w:rsidRPr="00D32D2F">
                <w:rPr>
                  <w:sz w:val="20"/>
                  <w:szCs w:val="20"/>
                  <w:rPrChange w:id="103552" w:author="pete jones" w:date="2022-01-12T17:26:00Z">
                    <w:rPr/>
                  </w:rPrChange>
                </w:rPr>
                <w:t>Mechanical Design</w:t>
              </w:r>
            </w:ins>
          </w:p>
        </w:tc>
        <w:tc>
          <w:tcPr>
            <w:tcW w:w="616" w:type="dxa"/>
            <w:noWrap/>
            <w:vAlign w:val="center"/>
            <w:hideMark/>
            <w:tcPrChange w:id="103553" w:author="pete jones" w:date="2022-01-12T17:27:00Z">
              <w:tcPr>
                <w:tcW w:w="616" w:type="dxa"/>
                <w:noWrap/>
                <w:hideMark/>
              </w:tcPr>
            </w:tcPrChange>
          </w:tcPr>
          <w:p w14:paraId="1E55EECC" w14:textId="77777777" w:rsidR="00D32D2F" w:rsidRPr="00D32D2F" w:rsidRDefault="00D32D2F">
            <w:pPr>
              <w:spacing w:before="0" w:after="0" w:line="240" w:lineRule="auto"/>
              <w:jc w:val="center"/>
              <w:rPr>
                <w:ins w:id="103554" w:author="pete jones" w:date="2022-01-12T17:25:00Z"/>
                <w:sz w:val="20"/>
                <w:szCs w:val="20"/>
                <w:rPrChange w:id="103555" w:author="pete jones" w:date="2022-01-12T17:26:00Z">
                  <w:rPr>
                    <w:ins w:id="103556" w:author="pete jones" w:date="2022-01-12T17:25:00Z"/>
                  </w:rPr>
                </w:rPrChange>
              </w:rPr>
              <w:pPrChange w:id="103557" w:author="pete jones" w:date="2022-01-12T17:30:00Z">
                <w:pPr>
                  <w:jc w:val="left"/>
                </w:pPr>
              </w:pPrChange>
            </w:pPr>
            <w:ins w:id="103558" w:author="pete jones" w:date="2022-01-12T17:25:00Z">
              <w:r w:rsidRPr="00D32D2F">
                <w:rPr>
                  <w:sz w:val="20"/>
                  <w:szCs w:val="20"/>
                  <w:rPrChange w:id="103559" w:author="pete jones" w:date="2022-01-12T17:26:00Z">
                    <w:rPr/>
                  </w:rPrChange>
                </w:rPr>
                <w:t>x</w:t>
              </w:r>
            </w:ins>
          </w:p>
        </w:tc>
        <w:tc>
          <w:tcPr>
            <w:tcW w:w="616" w:type="dxa"/>
            <w:noWrap/>
            <w:vAlign w:val="center"/>
            <w:hideMark/>
            <w:tcPrChange w:id="103560" w:author="pete jones" w:date="2022-01-12T17:27:00Z">
              <w:tcPr>
                <w:tcW w:w="616" w:type="dxa"/>
                <w:noWrap/>
                <w:hideMark/>
              </w:tcPr>
            </w:tcPrChange>
          </w:tcPr>
          <w:p w14:paraId="61B6B7EA" w14:textId="77777777" w:rsidR="00D32D2F" w:rsidRPr="00D32D2F" w:rsidRDefault="00D32D2F">
            <w:pPr>
              <w:spacing w:before="0" w:after="0" w:line="240" w:lineRule="auto"/>
              <w:jc w:val="center"/>
              <w:rPr>
                <w:ins w:id="103561" w:author="pete jones" w:date="2022-01-12T17:25:00Z"/>
                <w:sz w:val="20"/>
                <w:szCs w:val="20"/>
                <w:rPrChange w:id="103562" w:author="pete jones" w:date="2022-01-12T17:26:00Z">
                  <w:rPr>
                    <w:ins w:id="103563" w:author="pete jones" w:date="2022-01-12T17:25:00Z"/>
                  </w:rPr>
                </w:rPrChange>
              </w:rPr>
              <w:pPrChange w:id="103564" w:author="pete jones" w:date="2022-01-12T17:30:00Z">
                <w:pPr>
                  <w:jc w:val="left"/>
                </w:pPr>
              </w:pPrChange>
            </w:pPr>
            <w:ins w:id="103565" w:author="pete jones" w:date="2022-01-12T17:25:00Z">
              <w:r w:rsidRPr="00D32D2F">
                <w:rPr>
                  <w:sz w:val="20"/>
                  <w:szCs w:val="20"/>
                  <w:rPrChange w:id="103566" w:author="pete jones" w:date="2022-01-12T17:26:00Z">
                    <w:rPr/>
                  </w:rPrChange>
                </w:rPr>
                <w:t>3</w:t>
              </w:r>
            </w:ins>
          </w:p>
        </w:tc>
        <w:tc>
          <w:tcPr>
            <w:tcW w:w="616" w:type="dxa"/>
            <w:noWrap/>
            <w:vAlign w:val="center"/>
            <w:hideMark/>
            <w:tcPrChange w:id="103567" w:author="pete jones" w:date="2022-01-12T17:27:00Z">
              <w:tcPr>
                <w:tcW w:w="616" w:type="dxa"/>
                <w:noWrap/>
                <w:hideMark/>
              </w:tcPr>
            </w:tcPrChange>
          </w:tcPr>
          <w:p w14:paraId="39BA6FE3" w14:textId="77777777" w:rsidR="00D32D2F" w:rsidRPr="00D32D2F" w:rsidRDefault="00D32D2F">
            <w:pPr>
              <w:spacing w:before="0" w:after="0" w:line="240" w:lineRule="auto"/>
              <w:jc w:val="center"/>
              <w:rPr>
                <w:ins w:id="103568" w:author="pete jones" w:date="2022-01-12T17:25:00Z"/>
                <w:sz w:val="20"/>
                <w:szCs w:val="20"/>
                <w:rPrChange w:id="103569" w:author="pete jones" w:date="2022-01-12T17:26:00Z">
                  <w:rPr>
                    <w:ins w:id="103570" w:author="pete jones" w:date="2022-01-12T17:25:00Z"/>
                  </w:rPr>
                </w:rPrChange>
              </w:rPr>
              <w:pPrChange w:id="103571" w:author="pete jones" w:date="2022-01-12T17:30:00Z">
                <w:pPr>
                  <w:jc w:val="left"/>
                </w:pPr>
              </w:pPrChange>
            </w:pPr>
            <w:ins w:id="103572" w:author="pete jones" w:date="2022-01-12T17:25:00Z">
              <w:r w:rsidRPr="00D32D2F">
                <w:rPr>
                  <w:sz w:val="20"/>
                  <w:szCs w:val="20"/>
                  <w:rPrChange w:id="103573" w:author="pete jones" w:date="2022-01-12T17:26:00Z">
                    <w:rPr/>
                  </w:rPrChange>
                </w:rPr>
                <w:t>5</w:t>
              </w:r>
            </w:ins>
          </w:p>
        </w:tc>
        <w:tc>
          <w:tcPr>
            <w:tcW w:w="616" w:type="dxa"/>
            <w:noWrap/>
            <w:vAlign w:val="center"/>
            <w:hideMark/>
            <w:tcPrChange w:id="103574" w:author="pete jones" w:date="2022-01-12T17:27:00Z">
              <w:tcPr>
                <w:tcW w:w="616" w:type="dxa"/>
                <w:noWrap/>
                <w:hideMark/>
              </w:tcPr>
            </w:tcPrChange>
          </w:tcPr>
          <w:p w14:paraId="4063362D" w14:textId="77777777" w:rsidR="00D32D2F" w:rsidRPr="00D32D2F" w:rsidRDefault="00D32D2F">
            <w:pPr>
              <w:spacing w:before="0" w:after="0" w:line="240" w:lineRule="auto"/>
              <w:jc w:val="center"/>
              <w:rPr>
                <w:ins w:id="103575" w:author="pete jones" w:date="2022-01-12T17:25:00Z"/>
                <w:sz w:val="20"/>
                <w:szCs w:val="20"/>
                <w:rPrChange w:id="103576" w:author="pete jones" w:date="2022-01-12T17:26:00Z">
                  <w:rPr>
                    <w:ins w:id="103577" w:author="pete jones" w:date="2022-01-12T17:25:00Z"/>
                  </w:rPr>
                </w:rPrChange>
              </w:rPr>
              <w:pPrChange w:id="103578" w:author="pete jones" w:date="2022-01-12T17:30:00Z">
                <w:pPr>
                  <w:jc w:val="left"/>
                </w:pPr>
              </w:pPrChange>
            </w:pPr>
            <w:ins w:id="103579" w:author="pete jones" w:date="2022-01-12T17:25:00Z">
              <w:r w:rsidRPr="00D32D2F">
                <w:rPr>
                  <w:sz w:val="20"/>
                  <w:szCs w:val="20"/>
                  <w:rPrChange w:id="103580" w:author="pete jones" w:date="2022-01-12T17:26:00Z">
                    <w:rPr/>
                  </w:rPrChange>
                </w:rPr>
                <w:t>3</w:t>
              </w:r>
            </w:ins>
          </w:p>
        </w:tc>
        <w:tc>
          <w:tcPr>
            <w:tcW w:w="616" w:type="dxa"/>
            <w:noWrap/>
            <w:vAlign w:val="center"/>
            <w:hideMark/>
            <w:tcPrChange w:id="103581" w:author="pete jones" w:date="2022-01-12T17:27:00Z">
              <w:tcPr>
                <w:tcW w:w="616" w:type="dxa"/>
                <w:noWrap/>
                <w:hideMark/>
              </w:tcPr>
            </w:tcPrChange>
          </w:tcPr>
          <w:p w14:paraId="3922269A" w14:textId="77777777" w:rsidR="00D32D2F" w:rsidRPr="00D32D2F" w:rsidRDefault="00D32D2F">
            <w:pPr>
              <w:spacing w:before="0" w:after="0" w:line="240" w:lineRule="auto"/>
              <w:jc w:val="center"/>
              <w:rPr>
                <w:ins w:id="103582" w:author="pete jones" w:date="2022-01-12T17:25:00Z"/>
                <w:sz w:val="20"/>
                <w:szCs w:val="20"/>
                <w:rPrChange w:id="103583" w:author="pete jones" w:date="2022-01-12T17:26:00Z">
                  <w:rPr>
                    <w:ins w:id="103584" w:author="pete jones" w:date="2022-01-12T17:25:00Z"/>
                  </w:rPr>
                </w:rPrChange>
              </w:rPr>
              <w:pPrChange w:id="103585" w:author="pete jones" w:date="2022-01-12T17:30:00Z">
                <w:pPr>
                  <w:jc w:val="left"/>
                </w:pPr>
              </w:pPrChange>
            </w:pPr>
            <w:ins w:id="103586" w:author="pete jones" w:date="2022-01-12T17:25:00Z">
              <w:r w:rsidRPr="00D32D2F">
                <w:rPr>
                  <w:sz w:val="20"/>
                  <w:szCs w:val="20"/>
                  <w:rPrChange w:id="103587" w:author="pete jones" w:date="2022-01-12T17:26:00Z">
                    <w:rPr/>
                  </w:rPrChange>
                </w:rPr>
                <w:t>4</w:t>
              </w:r>
            </w:ins>
          </w:p>
        </w:tc>
        <w:tc>
          <w:tcPr>
            <w:tcW w:w="616" w:type="dxa"/>
            <w:noWrap/>
            <w:vAlign w:val="center"/>
            <w:hideMark/>
            <w:tcPrChange w:id="103588" w:author="pete jones" w:date="2022-01-12T17:27:00Z">
              <w:tcPr>
                <w:tcW w:w="616" w:type="dxa"/>
                <w:noWrap/>
                <w:hideMark/>
              </w:tcPr>
            </w:tcPrChange>
          </w:tcPr>
          <w:p w14:paraId="6E2FBC02" w14:textId="77777777" w:rsidR="00D32D2F" w:rsidRPr="00D32D2F" w:rsidRDefault="00D32D2F">
            <w:pPr>
              <w:spacing w:before="0" w:after="0" w:line="240" w:lineRule="auto"/>
              <w:jc w:val="center"/>
              <w:rPr>
                <w:ins w:id="103589" w:author="pete jones" w:date="2022-01-12T17:25:00Z"/>
                <w:sz w:val="20"/>
                <w:szCs w:val="20"/>
                <w:rPrChange w:id="103590" w:author="pete jones" w:date="2022-01-12T17:26:00Z">
                  <w:rPr>
                    <w:ins w:id="103591" w:author="pete jones" w:date="2022-01-12T17:25:00Z"/>
                  </w:rPr>
                </w:rPrChange>
              </w:rPr>
              <w:pPrChange w:id="103592" w:author="pete jones" w:date="2022-01-12T17:30:00Z">
                <w:pPr>
                  <w:jc w:val="left"/>
                </w:pPr>
              </w:pPrChange>
            </w:pPr>
            <w:ins w:id="103593" w:author="pete jones" w:date="2022-01-12T17:25:00Z">
              <w:r w:rsidRPr="00D32D2F">
                <w:rPr>
                  <w:sz w:val="20"/>
                  <w:szCs w:val="20"/>
                  <w:rPrChange w:id="103594" w:author="pete jones" w:date="2022-01-12T17:26:00Z">
                    <w:rPr/>
                  </w:rPrChange>
                </w:rPr>
                <w:t>4</w:t>
              </w:r>
            </w:ins>
          </w:p>
        </w:tc>
        <w:tc>
          <w:tcPr>
            <w:tcW w:w="616" w:type="dxa"/>
            <w:noWrap/>
            <w:vAlign w:val="center"/>
            <w:hideMark/>
            <w:tcPrChange w:id="103595" w:author="pete jones" w:date="2022-01-12T17:27:00Z">
              <w:tcPr>
                <w:tcW w:w="616" w:type="dxa"/>
                <w:noWrap/>
                <w:hideMark/>
              </w:tcPr>
            </w:tcPrChange>
          </w:tcPr>
          <w:p w14:paraId="384C7F4E" w14:textId="77777777" w:rsidR="00D32D2F" w:rsidRPr="00D32D2F" w:rsidRDefault="00D32D2F">
            <w:pPr>
              <w:spacing w:before="0" w:after="0" w:line="240" w:lineRule="auto"/>
              <w:jc w:val="center"/>
              <w:rPr>
                <w:ins w:id="103596" w:author="pete jones" w:date="2022-01-12T17:25:00Z"/>
                <w:sz w:val="20"/>
                <w:szCs w:val="20"/>
                <w:rPrChange w:id="103597" w:author="pete jones" w:date="2022-01-12T17:26:00Z">
                  <w:rPr>
                    <w:ins w:id="103598" w:author="pete jones" w:date="2022-01-12T17:25:00Z"/>
                  </w:rPr>
                </w:rPrChange>
              </w:rPr>
              <w:pPrChange w:id="103599" w:author="pete jones" w:date="2022-01-12T17:30:00Z">
                <w:pPr>
                  <w:jc w:val="left"/>
                </w:pPr>
              </w:pPrChange>
            </w:pPr>
            <w:ins w:id="103600" w:author="pete jones" w:date="2022-01-12T17:25:00Z">
              <w:r w:rsidRPr="00D32D2F">
                <w:rPr>
                  <w:sz w:val="20"/>
                  <w:szCs w:val="20"/>
                  <w:rPrChange w:id="103601" w:author="pete jones" w:date="2022-01-12T17:26:00Z">
                    <w:rPr/>
                  </w:rPrChange>
                </w:rPr>
                <w:t>0</w:t>
              </w:r>
            </w:ins>
          </w:p>
        </w:tc>
        <w:tc>
          <w:tcPr>
            <w:tcW w:w="616" w:type="dxa"/>
            <w:noWrap/>
            <w:vAlign w:val="center"/>
            <w:hideMark/>
            <w:tcPrChange w:id="103602" w:author="pete jones" w:date="2022-01-12T17:27:00Z">
              <w:tcPr>
                <w:tcW w:w="616" w:type="dxa"/>
                <w:noWrap/>
                <w:hideMark/>
              </w:tcPr>
            </w:tcPrChange>
          </w:tcPr>
          <w:p w14:paraId="69BCA06F" w14:textId="77777777" w:rsidR="00D32D2F" w:rsidRPr="00D32D2F" w:rsidRDefault="00D32D2F">
            <w:pPr>
              <w:spacing w:before="0" w:after="0" w:line="240" w:lineRule="auto"/>
              <w:jc w:val="center"/>
              <w:rPr>
                <w:ins w:id="103603" w:author="pete jones" w:date="2022-01-12T17:25:00Z"/>
                <w:sz w:val="20"/>
                <w:szCs w:val="20"/>
                <w:rPrChange w:id="103604" w:author="pete jones" w:date="2022-01-12T17:26:00Z">
                  <w:rPr>
                    <w:ins w:id="103605" w:author="pete jones" w:date="2022-01-12T17:25:00Z"/>
                  </w:rPr>
                </w:rPrChange>
              </w:rPr>
              <w:pPrChange w:id="103606" w:author="pete jones" w:date="2022-01-12T17:30:00Z">
                <w:pPr>
                  <w:jc w:val="left"/>
                </w:pPr>
              </w:pPrChange>
            </w:pPr>
            <w:ins w:id="103607" w:author="pete jones" w:date="2022-01-12T17:25:00Z">
              <w:r w:rsidRPr="00D32D2F">
                <w:rPr>
                  <w:sz w:val="20"/>
                  <w:szCs w:val="20"/>
                  <w:rPrChange w:id="103608" w:author="pete jones" w:date="2022-01-12T17:26:00Z">
                    <w:rPr/>
                  </w:rPrChange>
                </w:rPr>
                <w:t>8</w:t>
              </w:r>
            </w:ins>
          </w:p>
        </w:tc>
      </w:tr>
      <w:tr w:rsidR="00D32D2F" w:rsidRPr="00D32D2F" w14:paraId="07719125" w14:textId="77777777" w:rsidTr="00D32D2F">
        <w:trPr>
          <w:trHeight w:val="300"/>
          <w:ins w:id="103609" w:author="pete jones" w:date="2022-01-12T17:25:00Z"/>
          <w:trPrChange w:id="103610" w:author="pete jones" w:date="2022-01-12T17:27:00Z">
            <w:trPr>
              <w:trHeight w:val="300"/>
            </w:trPr>
          </w:trPrChange>
        </w:trPr>
        <w:tc>
          <w:tcPr>
            <w:tcW w:w="868" w:type="dxa"/>
            <w:noWrap/>
            <w:hideMark/>
            <w:tcPrChange w:id="103611" w:author="pete jones" w:date="2022-01-12T17:27:00Z">
              <w:tcPr>
                <w:tcW w:w="868" w:type="dxa"/>
                <w:noWrap/>
                <w:hideMark/>
              </w:tcPr>
            </w:tcPrChange>
          </w:tcPr>
          <w:p w14:paraId="01A36CCC" w14:textId="77777777" w:rsidR="00D32D2F" w:rsidRPr="00D32D2F" w:rsidRDefault="00D32D2F">
            <w:pPr>
              <w:spacing w:before="0" w:after="0" w:line="240" w:lineRule="auto"/>
              <w:jc w:val="left"/>
              <w:rPr>
                <w:ins w:id="103612" w:author="pete jones" w:date="2022-01-12T17:25:00Z"/>
                <w:sz w:val="20"/>
                <w:szCs w:val="20"/>
                <w:rPrChange w:id="103613" w:author="pete jones" w:date="2022-01-12T17:26:00Z">
                  <w:rPr>
                    <w:ins w:id="103614" w:author="pete jones" w:date="2022-01-12T17:25:00Z"/>
                  </w:rPr>
                </w:rPrChange>
              </w:rPr>
              <w:pPrChange w:id="103615" w:author="pete jones" w:date="2022-01-12T17:26:00Z">
                <w:pPr>
                  <w:jc w:val="left"/>
                </w:pPr>
              </w:pPrChange>
            </w:pPr>
            <w:ins w:id="103616" w:author="pete jones" w:date="2022-01-12T17:25:00Z">
              <w:r w:rsidRPr="00D32D2F">
                <w:rPr>
                  <w:sz w:val="20"/>
                  <w:szCs w:val="20"/>
                  <w:rPrChange w:id="103617" w:author="pete jones" w:date="2022-01-12T17:26:00Z">
                    <w:rPr/>
                  </w:rPrChange>
                </w:rPr>
                <w:t>42</w:t>
              </w:r>
            </w:ins>
          </w:p>
        </w:tc>
        <w:tc>
          <w:tcPr>
            <w:tcW w:w="1516" w:type="dxa"/>
            <w:noWrap/>
            <w:hideMark/>
            <w:tcPrChange w:id="103618" w:author="pete jones" w:date="2022-01-12T17:27:00Z">
              <w:tcPr>
                <w:tcW w:w="1516" w:type="dxa"/>
                <w:noWrap/>
                <w:hideMark/>
              </w:tcPr>
            </w:tcPrChange>
          </w:tcPr>
          <w:p w14:paraId="75918301" w14:textId="77777777" w:rsidR="00D32D2F" w:rsidRPr="00D32D2F" w:rsidRDefault="00D32D2F">
            <w:pPr>
              <w:spacing w:before="0" w:after="0" w:line="240" w:lineRule="auto"/>
              <w:jc w:val="left"/>
              <w:rPr>
                <w:ins w:id="103619" w:author="pete jones" w:date="2022-01-12T17:25:00Z"/>
                <w:sz w:val="20"/>
                <w:szCs w:val="20"/>
                <w:rPrChange w:id="103620" w:author="pete jones" w:date="2022-01-12T17:26:00Z">
                  <w:rPr>
                    <w:ins w:id="103621" w:author="pete jones" w:date="2022-01-12T17:25:00Z"/>
                  </w:rPr>
                </w:rPrChange>
              </w:rPr>
              <w:pPrChange w:id="103622" w:author="pete jones" w:date="2022-01-12T17:26:00Z">
                <w:pPr>
                  <w:jc w:val="left"/>
                </w:pPr>
              </w:pPrChange>
            </w:pPr>
            <w:ins w:id="103623" w:author="pete jones" w:date="2022-01-12T17:25:00Z">
              <w:r w:rsidRPr="00D32D2F">
                <w:rPr>
                  <w:sz w:val="20"/>
                  <w:szCs w:val="20"/>
                  <w:rPrChange w:id="103624" w:author="pete jones" w:date="2022-01-12T17:26:00Z">
                    <w:rPr/>
                  </w:rPrChange>
                </w:rPr>
                <w:t>ENGR3345</w:t>
              </w:r>
            </w:ins>
          </w:p>
        </w:tc>
        <w:tc>
          <w:tcPr>
            <w:tcW w:w="8744" w:type="dxa"/>
            <w:noWrap/>
            <w:hideMark/>
            <w:tcPrChange w:id="103625" w:author="pete jones" w:date="2022-01-12T17:27:00Z">
              <w:tcPr>
                <w:tcW w:w="8744" w:type="dxa"/>
                <w:noWrap/>
                <w:hideMark/>
              </w:tcPr>
            </w:tcPrChange>
          </w:tcPr>
          <w:p w14:paraId="6A5BC6B5" w14:textId="77777777" w:rsidR="00D32D2F" w:rsidRPr="00D32D2F" w:rsidRDefault="00D32D2F">
            <w:pPr>
              <w:spacing w:before="0" w:after="0" w:line="240" w:lineRule="auto"/>
              <w:jc w:val="left"/>
              <w:rPr>
                <w:ins w:id="103626" w:author="pete jones" w:date="2022-01-12T17:25:00Z"/>
                <w:sz w:val="20"/>
                <w:szCs w:val="20"/>
                <w:rPrChange w:id="103627" w:author="pete jones" w:date="2022-01-12T17:26:00Z">
                  <w:rPr>
                    <w:ins w:id="103628" w:author="pete jones" w:date="2022-01-12T17:25:00Z"/>
                  </w:rPr>
                </w:rPrChange>
              </w:rPr>
              <w:pPrChange w:id="103629" w:author="pete jones" w:date="2022-01-12T17:26:00Z">
                <w:pPr>
                  <w:jc w:val="left"/>
                </w:pPr>
              </w:pPrChange>
            </w:pPr>
            <w:ins w:id="103630" w:author="pete jones" w:date="2022-01-12T17:25:00Z">
              <w:r w:rsidRPr="00D32D2F">
                <w:rPr>
                  <w:sz w:val="20"/>
                  <w:szCs w:val="20"/>
                  <w:rPrChange w:id="103631" w:author="pete jones" w:date="2022-01-12T17:26:00Z">
                    <w:rPr/>
                  </w:rPrChange>
                </w:rPr>
                <w:t>Mechanical and Aerospace Systems</w:t>
              </w:r>
            </w:ins>
          </w:p>
        </w:tc>
        <w:tc>
          <w:tcPr>
            <w:tcW w:w="616" w:type="dxa"/>
            <w:noWrap/>
            <w:vAlign w:val="center"/>
            <w:hideMark/>
            <w:tcPrChange w:id="103632" w:author="pete jones" w:date="2022-01-12T17:27:00Z">
              <w:tcPr>
                <w:tcW w:w="616" w:type="dxa"/>
                <w:noWrap/>
                <w:hideMark/>
              </w:tcPr>
            </w:tcPrChange>
          </w:tcPr>
          <w:p w14:paraId="5DE2F12F" w14:textId="18FFEE45" w:rsidR="00D32D2F" w:rsidRPr="00D32D2F" w:rsidRDefault="00D32D2F">
            <w:pPr>
              <w:spacing w:before="0" w:after="0" w:line="240" w:lineRule="auto"/>
              <w:jc w:val="center"/>
              <w:rPr>
                <w:ins w:id="103633" w:author="pete jones" w:date="2022-01-12T17:25:00Z"/>
                <w:sz w:val="20"/>
                <w:szCs w:val="20"/>
                <w:rPrChange w:id="103634" w:author="pete jones" w:date="2022-01-12T17:26:00Z">
                  <w:rPr>
                    <w:ins w:id="103635" w:author="pete jones" w:date="2022-01-12T17:25:00Z"/>
                  </w:rPr>
                </w:rPrChange>
              </w:rPr>
              <w:pPrChange w:id="103636" w:author="pete jones" w:date="2022-01-12T17:30:00Z">
                <w:pPr>
                  <w:jc w:val="left"/>
                </w:pPr>
              </w:pPrChange>
            </w:pPr>
          </w:p>
        </w:tc>
        <w:tc>
          <w:tcPr>
            <w:tcW w:w="616" w:type="dxa"/>
            <w:noWrap/>
            <w:vAlign w:val="center"/>
            <w:hideMark/>
            <w:tcPrChange w:id="103637" w:author="pete jones" w:date="2022-01-12T17:27:00Z">
              <w:tcPr>
                <w:tcW w:w="616" w:type="dxa"/>
                <w:noWrap/>
                <w:hideMark/>
              </w:tcPr>
            </w:tcPrChange>
          </w:tcPr>
          <w:p w14:paraId="664B7356" w14:textId="77777777" w:rsidR="00D32D2F" w:rsidRPr="00D32D2F" w:rsidRDefault="00D32D2F">
            <w:pPr>
              <w:spacing w:before="0" w:after="0" w:line="240" w:lineRule="auto"/>
              <w:jc w:val="center"/>
              <w:rPr>
                <w:ins w:id="103638" w:author="pete jones" w:date="2022-01-12T17:25:00Z"/>
                <w:sz w:val="20"/>
                <w:szCs w:val="20"/>
                <w:rPrChange w:id="103639" w:author="pete jones" w:date="2022-01-12T17:26:00Z">
                  <w:rPr>
                    <w:ins w:id="103640" w:author="pete jones" w:date="2022-01-12T17:25:00Z"/>
                  </w:rPr>
                </w:rPrChange>
              </w:rPr>
              <w:pPrChange w:id="103641" w:author="pete jones" w:date="2022-01-12T17:30:00Z">
                <w:pPr>
                  <w:jc w:val="left"/>
                </w:pPr>
              </w:pPrChange>
            </w:pPr>
            <w:ins w:id="103642" w:author="pete jones" w:date="2022-01-12T17:25:00Z">
              <w:r w:rsidRPr="00D32D2F">
                <w:rPr>
                  <w:sz w:val="20"/>
                  <w:szCs w:val="20"/>
                  <w:rPrChange w:id="103643" w:author="pete jones" w:date="2022-01-12T17:26:00Z">
                    <w:rPr/>
                  </w:rPrChange>
                </w:rPr>
                <w:t>3</w:t>
              </w:r>
            </w:ins>
          </w:p>
        </w:tc>
        <w:tc>
          <w:tcPr>
            <w:tcW w:w="616" w:type="dxa"/>
            <w:noWrap/>
            <w:vAlign w:val="center"/>
            <w:hideMark/>
            <w:tcPrChange w:id="103644" w:author="pete jones" w:date="2022-01-12T17:27:00Z">
              <w:tcPr>
                <w:tcW w:w="616" w:type="dxa"/>
                <w:noWrap/>
                <w:hideMark/>
              </w:tcPr>
            </w:tcPrChange>
          </w:tcPr>
          <w:p w14:paraId="77948D38" w14:textId="77777777" w:rsidR="00D32D2F" w:rsidRPr="00D32D2F" w:rsidRDefault="00D32D2F">
            <w:pPr>
              <w:spacing w:before="0" w:after="0" w:line="240" w:lineRule="auto"/>
              <w:jc w:val="center"/>
              <w:rPr>
                <w:ins w:id="103645" w:author="pete jones" w:date="2022-01-12T17:25:00Z"/>
                <w:sz w:val="20"/>
                <w:szCs w:val="20"/>
                <w:rPrChange w:id="103646" w:author="pete jones" w:date="2022-01-12T17:26:00Z">
                  <w:rPr>
                    <w:ins w:id="103647" w:author="pete jones" w:date="2022-01-12T17:25:00Z"/>
                  </w:rPr>
                </w:rPrChange>
              </w:rPr>
              <w:pPrChange w:id="103648" w:author="pete jones" w:date="2022-01-12T17:30:00Z">
                <w:pPr>
                  <w:jc w:val="left"/>
                </w:pPr>
              </w:pPrChange>
            </w:pPr>
          </w:p>
        </w:tc>
        <w:tc>
          <w:tcPr>
            <w:tcW w:w="616" w:type="dxa"/>
            <w:noWrap/>
            <w:vAlign w:val="center"/>
            <w:hideMark/>
            <w:tcPrChange w:id="103649" w:author="pete jones" w:date="2022-01-12T17:27:00Z">
              <w:tcPr>
                <w:tcW w:w="616" w:type="dxa"/>
                <w:noWrap/>
                <w:hideMark/>
              </w:tcPr>
            </w:tcPrChange>
          </w:tcPr>
          <w:p w14:paraId="18FA9B87" w14:textId="77777777" w:rsidR="00D32D2F" w:rsidRPr="00D32D2F" w:rsidRDefault="00D32D2F">
            <w:pPr>
              <w:spacing w:before="0" w:after="0" w:line="240" w:lineRule="auto"/>
              <w:jc w:val="center"/>
              <w:rPr>
                <w:ins w:id="103650" w:author="pete jones" w:date="2022-01-12T17:25:00Z"/>
                <w:sz w:val="20"/>
                <w:szCs w:val="20"/>
                <w:rPrChange w:id="103651" w:author="pete jones" w:date="2022-01-12T17:26:00Z">
                  <w:rPr>
                    <w:ins w:id="103652" w:author="pete jones" w:date="2022-01-12T17:25:00Z"/>
                  </w:rPr>
                </w:rPrChange>
              </w:rPr>
              <w:pPrChange w:id="103653" w:author="pete jones" w:date="2022-01-12T17:30:00Z">
                <w:pPr>
                  <w:jc w:val="left"/>
                </w:pPr>
              </w:pPrChange>
            </w:pPr>
            <w:ins w:id="103654" w:author="pete jones" w:date="2022-01-12T17:25:00Z">
              <w:r w:rsidRPr="00D32D2F">
                <w:rPr>
                  <w:sz w:val="20"/>
                  <w:szCs w:val="20"/>
                  <w:rPrChange w:id="103655" w:author="pete jones" w:date="2022-01-12T17:26:00Z">
                    <w:rPr/>
                  </w:rPrChange>
                </w:rPr>
                <w:t>3</w:t>
              </w:r>
            </w:ins>
          </w:p>
        </w:tc>
        <w:tc>
          <w:tcPr>
            <w:tcW w:w="616" w:type="dxa"/>
            <w:noWrap/>
            <w:vAlign w:val="center"/>
            <w:hideMark/>
            <w:tcPrChange w:id="103656" w:author="pete jones" w:date="2022-01-12T17:27:00Z">
              <w:tcPr>
                <w:tcW w:w="616" w:type="dxa"/>
                <w:noWrap/>
                <w:hideMark/>
              </w:tcPr>
            </w:tcPrChange>
          </w:tcPr>
          <w:p w14:paraId="612D3905" w14:textId="77777777" w:rsidR="00D32D2F" w:rsidRPr="00D32D2F" w:rsidRDefault="00D32D2F">
            <w:pPr>
              <w:spacing w:before="0" w:after="0" w:line="240" w:lineRule="auto"/>
              <w:jc w:val="center"/>
              <w:rPr>
                <w:ins w:id="103657" w:author="pete jones" w:date="2022-01-12T17:25:00Z"/>
                <w:sz w:val="20"/>
                <w:szCs w:val="20"/>
                <w:rPrChange w:id="103658" w:author="pete jones" w:date="2022-01-12T17:26:00Z">
                  <w:rPr>
                    <w:ins w:id="103659" w:author="pete jones" w:date="2022-01-12T17:25:00Z"/>
                  </w:rPr>
                </w:rPrChange>
              </w:rPr>
              <w:pPrChange w:id="103660" w:author="pete jones" w:date="2022-01-12T17:30:00Z">
                <w:pPr>
                  <w:jc w:val="left"/>
                </w:pPr>
              </w:pPrChange>
            </w:pPr>
            <w:ins w:id="103661" w:author="pete jones" w:date="2022-01-12T17:25:00Z">
              <w:r w:rsidRPr="00D32D2F">
                <w:rPr>
                  <w:sz w:val="20"/>
                  <w:szCs w:val="20"/>
                  <w:rPrChange w:id="103662" w:author="pete jones" w:date="2022-01-12T17:26:00Z">
                    <w:rPr/>
                  </w:rPrChange>
                </w:rPr>
                <w:t>4</w:t>
              </w:r>
            </w:ins>
          </w:p>
        </w:tc>
        <w:tc>
          <w:tcPr>
            <w:tcW w:w="616" w:type="dxa"/>
            <w:noWrap/>
            <w:vAlign w:val="center"/>
            <w:hideMark/>
            <w:tcPrChange w:id="103663" w:author="pete jones" w:date="2022-01-12T17:27:00Z">
              <w:tcPr>
                <w:tcW w:w="616" w:type="dxa"/>
                <w:noWrap/>
                <w:hideMark/>
              </w:tcPr>
            </w:tcPrChange>
          </w:tcPr>
          <w:p w14:paraId="1EF170C0" w14:textId="77777777" w:rsidR="00D32D2F" w:rsidRPr="00D32D2F" w:rsidRDefault="00D32D2F">
            <w:pPr>
              <w:spacing w:before="0" w:after="0" w:line="240" w:lineRule="auto"/>
              <w:jc w:val="center"/>
              <w:rPr>
                <w:ins w:id="103664" w:author="pete jones" w:date="2022-01-12T17:25:00Z"/>
                <w:sz w:val="20"/>
                <w:szCs w:val="20"/>
                <w:rPrChange w:id="103665" w:author="pete jones" w:date="2022-01-12T17:26:00Z">
                  <w:rPr>
                    <w:ins w:id="103666" w:author="pete jones" w:date="2022-01-12T17:25:00Z"/>
                  </w:rPr>
                </w:rPrChange>
              </w:rPr>
              <w:pPrChange w:id="103667" w:author="pete jones" w:date="2022-01-12T17:30:00Z">
                <w:pPr>
                  <w:jc w:val="left"/>
                </w:pPr>
              </w:pPrChange>
            </w:pPr>
            <w:ins w:id="103668" w:author="pete jones" w:date="2022-01-12T17:25:00Z">
              <w:r w:rsidRPr="00D32D2F">
                <w:rPr>
                  <w:sz w:val="20"/>
                  <w:szCs w:val="20"/>
                  <w:rPrChange w:id="103669" w:author="pete jones" w:date="2022-01-12T17:26:00Z">
                    <w:rPr/>
                  </w:rPrChange>
                </w:rPr>
                <w:t>4</w:t>
              </w:r>
            </w:ins>
          </w:p>
        </w:tc>
        <w:tc>
          <w:tcPr>
            <w:tcW w:w="616" w:type="dxa"/>
            <w:noWrap/>
            <w:vAlign w:val="center"/>
            <w:hideMark/>
            <w:tcPrChange w:id="103670" w:author="pete jones" w:date="2022-01-12T17:27:00Z">
              <w:tcPr>
                <w:tcW w:w="616" w:type="dxa"/>
                <w:noWrap/>
                <w:hideMark/>
              </w:tcPr>
            </w:tcPrChange>
          </w:tcPr>
          <w:p w14:paraId="2F7F39DC" w14:textId="77777777" w:rsidR="00D32D2F" w:rsidRPr="00D32D2F" w:rsidRDefault="00D32D2F">
            <w:pPr>
              <w:spacing w:before="0" w:after="0" w:line="240" w:lineRule="auto"/>
              <w:jc w:val="center"/>
              <w:rPr>
                <w:ins w:id="103671" w:author="pete jones" w:date="2022-01-12T17:25:00Z"/>
                <w:sz w:val="20"/>
                <w:szCs w:val="20"/>
                <w:rPrChange w:id="103672" w:author="pete jones" w:date="2022-01-12T17:26:00Z">
                  <w:rPr>
                    <w:ins w:id="103673" w:author="pete jones" w:date="2022-01-12T17:25:00Z"/>
                  </w:rPr>
                </w:rPrChange>
              </w:rPr>
              <w:pPrChange w:id="103674" w:author="pete jones" w:date="2022-01-12T17:30:00Z">
                <w:pPr>
                  <w:jc w:val="left"/>
                </w:pPr>
              </w:pPrChange>
            </w:pPr>
            <w:ins w:id="103675" w:author="pete jones" w:date="2022-01-12T17:25:00Z">
              <w:r w:rsidRPr="00D32D2F">
                <w:rPr>
                  <w:sz w:val="20"/>
                  <w:szCs w:val="20"/>
                  <w:rPrChange w:id="103676" w:author="pete jones" w:date="2022-01-12T17:26:00Z">
                    <w:rPr/>
                  </w:rPrChange>
                </w:rPr>
                <w:t>0</w:t>
              </w:r>
            </w:ins>
          </w:p>
        </w:tc>
        <w:tc>
          <w:tcPr>
            <w:tcW w:w="616" w:type="dxa"/>
            <w:noWrap/>
            <w:vAlign w:val="center"/>
            <w:hideMark/>
            <w:tcPrChange w:id="103677" w:author="pete jones" w:date="2022-01-12T17:27:00Z">
              <w:tcPr>
                <w:tcW w:w="616" w:type="dxa"/>
                <w:noWrap/>
                <w:hideMark/>
              </w:tcPr>
            </w:tcPrChange>
          </w:tcPr>
          <w:p w14:paraId="3EDB8B08" w14:textId="77777777" w:rsidR="00D32D2F" w:rsidRPr="00D32D2F" w:rsidRDefault="00D32D2F">
            <w:pPr>
              <w:spacing w:before="0" w:after="0" w:line="240" w:lineRule="auto"/>
              <w:jc w:val="center"/>
              <w:rPr>
                <w:ins w:id="103678" w:author="pete jones" w:date="2022-01-12T17:25:00Z"/>
                <w:sz w:val="20"/>
                <w:szCs w:val="20"/>
                <w:rPrChange w:id="103679" w:author="pete jones" w:date="2022-01-12T17:26:00Z">
                  <w:rPr>
                    <w:ins w:id="103680" w:author="pete jones" w:date="2022-01-12T17:25:00Z"/>
                  </w:rPr>
                </w:rPrChange>
              </w:rPr>
              <w:pPrChange w:id="103681" w:author="pete jones" w:date="2022-01-12T17:30:00Z">
                <w:pPr>
                  <w:jc w:val="left"/>
                </w:pPr>
              </w:pPrChange>
            </w:pPr>
            <w:ins w:id="103682" w:author="pete jones" w:date="2022-01-12T17:25:00Z">
              <w:r w:rsidRPr="00D32D2F">
                <w:rPr>
                  <w:sz w:val="20"/>
                  <w:szCs w:val="20"/>
                  <w:rPrChange w:id="103683" w:author="pete jones" w:date="2022-01-12T17:26:00Z">
                    <w:rPr/>
                  </w:rPrChange>
                </w:rPr>
                <w:t>8</w:t>
              </w:r>
            </w:ins>
          </w:p>
        </w:tc>
      </w:tr>
      <w:tr w:rsidR="00D32D2F" w:rsidRPr="00D32D2F" w14:paraId="20FB45A4" w14:textId="77777777" w:rsidTr="00D32D2F">
        <w:trPr>
          <w:trHeight w:val="300"/>
          <w:ins w:id="103684" w:author="pete jones" w:date="2022-01-12T17:25:00Z"/>
          <w:trPrChange w:id="103685" w:author="pete jones" w:date="2022-01-12T17:27:00Z">
            <w:trPr>
              <w:trHeight w:val="300"/>
            </w:trPr>
          </w:trPrChange>
        </w:trPr>
        <w:tc>
          <w:tcPr>
            <w:tcW w:w="868" w:type="dxa"/>
            <w:noWrap/>
            <w:hideMark/>
            <w:tcPrChange w:id="103686" w:author="pete jones" w:date="2022-01-12T17:27:00Z">
              <w:tcPr>
                <w:tcW w:w="868" w:type="dxa"/>
                <w:noWrap/>
                <w:hideMark/>
              </w:tcPr>
            </w:tcPrChange>
          </w:tcPr>
          <w:p w14:paraId="2AD9E6C0" w14:textId="77777777" w:rsidR="00D32D2F" w:rsidRPr="00D32D2F" w:rsidRDefault="00D32D2F">
            <w:pPr>
              <w:spacing w:before="0" w:after="0" w:line="240" w:lineRule="auto"/>
              <w:jc w:val="left"/>
              <w:rPr>
                <w:ins w:id="103687" w:author="pete jones" w:date="2022-01-12T17:25:00Z"/>
                <w:sz w:val="20"/>
                <w:szCs w:val="20"/>
                <w:rPrChange w:id="103688" w:author="pete jones" w:date="2022-01-12T17:26:00Z">
                  <w:rPr>
                    <w:ins w:id="103689" w:author="pete jones" w:date="2022-01-12T17:25:00Z"/>
                  </w:rPr>
                </w:rPrChange>
              </w:rPr>
              <w:pPrChange w:id="103690" w:author="pete jones" w:date="2022-01-12T17:26:00Z">
                <w:pPr>
                  <w:jc w:val="left"/>
                </w:pPr>
              </w:pPrChange>
            </w:pPr>
            <w:ins w:id="103691" w:author="pete jones" w:date="2022-01-12T17:25:00Z">
              <w:r w:rsidRPr="00D32D2F">
                <w:rPr>
                  <w:sz w:val="20"/>
                  <w:szCs w:val="20"/>
                  <w:rPrChange w:id="103692" w:author="pete jones" w:date="2022-01-12T17:26:00Z">
                    <w:rPr/>
                  </w:rPrChange>
                </w:rPr>
                <w:t>43</w:t>
              </w:r>
            </w:ins>
          </w:p>
        </w:tc>
        <w:tc>
          <w:tcPr>
            <w:tcW w:w="1516" w:type="dxa"/>
            <w:noWrap/>
            <w:hideMark/>
            <w:tcPrChange w:id="103693" w:author="pete jones" w:date="2022-01-12T17:27:00Z">
              <w:tcPr>
                <w:tcW w:w="1516" w:type="dxa"/>
                <w:noWrap/>
                <w:hideMark/>
              </w:tcPr>
            </w:tcPrChange>
          </w:tcPr>
          <w:p w14:paraId="047610F8" w14:textId="77777777" w:rsidR="00D32D2F" w:rsidRPr="00D32D2F" w:rsidRDefault="00D32D2F">
            <w:pPr>
              <w:spacing w:before="0" w:after="0" w:line="240" w:lineRule="auto"/>
              <w:jc w:val="left"/>
              <w:rPr>
                <w:ins w:id="103694" w:author="pete jones" w:date="2022-01-12T17:25:00Z"/>
                <w:sz w:val="20"/>
                <w:szCs w:val="20"/>
                <w:rPrChange w:id="103695" w:author="pete jones" w:date="2022-01-12T17:26:00Z">
                  <w:rPr>
                    <w:ins w:id="103696" w:author="pete jones" w:date="2022-01-12T17:25:00Z"/>
                  </w:rPr>
                </w:rPrChange>
              </w:rPr>
              <w:pPrChange w:id="103697" w:author="pete jones" w:date="2022-01-12T17:26:00Z">
                <w:pPr>
                  <w:jc w:val="left"/>
                </w:pPr>
              </w:pPrChange>
            </w:pPr>
            <w:ins w:id="103698" w:author="pete jones" w:date="2022-01-12T17:25:00Z">
              <w:r w:rsidRPr="00D32D2F">
                <w:rPr>
                  <w:sz w:val="20"/>
                  <w:szCs w:val="20"/>
                  <w:rPrChange w:id="103699" w:author="pete jones" w:date="2022-01-12T17:26:00Z">
                    <w:rPr/>
                  </w:rPrChange>
                </w:rPr>
                <w:t>ENGR3350</w:t>
              </w:r>
            </w:ins>
          </w:p>
        </w:tc>
        <w:tc>
          <w:tcPr>
            <w:tcW w:w="8744" w:type="dxa"/>
            <w:noWrap/>
            <w:hideMark/>
            <w:tcPrChange w:id="103700" w:author="pete jones" w:date="2022-01-12T17:27:00Z">
              <w:tcPr>
                <w:tcW w:w="8744" w:type="dxa"/>
                <w:noWrap/>
                <w:hideMark/>
              </w:tcPr>
            </w:tcPrChange>
          </w:tcPr>
          <w:p w14:paraId="4075BCEE" w14:textId="77777777" w:rsidR="00D32D2F" w:rsidRPr="00D32D2F" w:rsidRDefault="00D32D2F">
            <w:pPr>
              <w:spacing w:before="0" w:after="0" w:line="240" w:lineRule="auto"/>
              <w:jc w:val="left"/>
              <w:rPr>
                <w:ins w:id="103701" w:author="pete jones" w:date="2022-01-12T17:25:00Z"/>
                <w:sz w:val="20"/>
                <w:szCs w:val="20"/>
                <w:rPrChange w:id="103702" w:author="pete jones" w:date="2022-01-12T17:26:00Z">
                  <w:rPr>
                    <w:ins w:id="103703" w:author="pete jones" w:date="2022-01-12T17:25:00Z"/>
                  </w:rPr>
                </w:rPrChange>
              </w:rPr>
              <w:pPrChange w:id="103704" w:author="pete jones" w:date="2022-01-12T17:26:00Z">
                <w:pPr>
                  <w:jc w:val="left"/>
                </w:pPr>
              </w:pPrChange>
            </w:pPr>
            <w:ins w:id="103705" w:author="pete jones" w:date="2022-01-12T17:25:00Z">
              <w:r w:rsidRPr="00D32D2F">
                <w:rPr>
                  <w:sz w:val="20"/>
                  <w:szCs w:val="20"/>
                  <w:rPrChange w:id="103706" w:author="pete jones" w:date="2022-01-12T17:26:00Z">
                    <w:rPr/>
                  </w:rPrChange>
                </w:rPr>
                <w:t>Finite Element Analysis</w:t>
              </w:r>
            </w:ins>
          </w:p>
        </w:tc>
        <w:tc>
          <w:tcPr>
            <w:tcW w:w="616" w:type="dxa"/>
            <w:noWrap/>
            <w:vAlign w:val="center"/>
            <w:hideMark/>
            <w:tcPrChange w:id="103707" w:author="pete jones" w:date="2022-01-12T17:27:00Z">
              <w:tcPr>
                <w:tcW w:w="616" w:type="dxa"/>
                <w:noWrap/>
                <w:hideMark/>
              </w:tcPr>
            </w:tcPrChange>
          </w:tcPr>
          <w:p w14:paraId="7FDDD132" w14:textId="2D649C0B" w:rsidR="00D32D2F" w:rsidRPr="00D32D2F" w:rsidRDefault="00D32D2F">
            <w:pPr>
              <w:spacing w:before="0" w:after="0" w:line="240" w:lineRule="auto"/>
              <w:jc w:val="center"/>
              <w:rPr>
                <w:ins w:id="103708" w:author="pete jones" w:date="2022-01-12T17:25:00Z"/>
                <w:sz w:val="20"/>
                <w:szCs w:val="20"/>
                <w:rPrChange w:id="103709" w:author="pete jones" w:date="2022-01-12T17:26:00Z">
                  <w:rPr>
                    <w:ins w:id="103710" w:author="pete jones" w:date="2022-01-12T17:25:00Z"/>
                  </w:rPr>
                </w:rPrChange>
              </w:rPr>
              <w:pPrChange w:id="103711" w:author="pete jones" w:date="2022-01-12T17:30:00Z">
                <w:pPr>
                  <w:jc w:val="left"/>
                </w:pPr>
              </w:pPrChange>
            </w:pPr>
          </w:p>
        </w:tc>
        <w:tc>
          <w:tcPr>
            <w:tcW w:w="616" w:type="dxa"/>
            <w:noWrap/>
            <w:vAlign w:val="center"/>
            <w:hideMark/>
            <w:tcPrChange w:id="103712" w:author="pete jones" w:date="2022-01-12T17:27:00Z">
              <w:tcPr>
                <w:tcW w:w="616" w:type="dxa"/>
                <w:noWrap/>
                <w:hideMark/>
              </w:tcPr>
            </w:tcPrChange>
          </w:tcPr>
          <w:p w14:paraId="7BAF6A17" w14:textId="77777777" w:rsidR="00D32D2F" w:rsidRPr="00D32D2F" w:rsidRDefault="00D32D2F">
            <w:pPr>
              <w:spacing w:before="0" w:after="0" w:line="240" w:lineRule="auto"/>
              <w:jc w:val="center"/>
              <w:rPr>
                <w:ins w:id="103713" w:author="pete jones" w:date="2022-01-12T17:25:00Z"/>
                <w:sz w:val="20"/>
                <w:szCs w:val="20"/>
                <w:rPrChange w:id="103714" w:author="pete jones" w:date="2022-01-12T17:26:00Z">
                  <w:rPr>
                    <w:ins w:id="103715" w:author="pete jones" w:date="2022-01-12T17:25:00Z"/>
                  </w:rPr>
                </w:rPrChange>
              </w:rPr>
              <w:pPrChange w:id="103716" w:author="pete jones" w:date="2022-01-12T17:30:00Z">
                <w:pPr>
                  <w:jc w:val="left"/>
                </w:pPr>
              </w:pPrChange>
            </w:pPr>
            <w:ins w:id="103717" w:author="pete jones" w:date="2022-01-12T17:25:00Z">
              <w:r w:rsidRPr="00D32D2F">
                <w:rPr>
                  <w:sz w:val="20"/>
                  <w:szCs w:val="20"/>
                  <w:rPrChange w:id="103718" w:author="pete jones" w:date="2022-01-12T17:26:00Z">
                    <w:rPr/>
                  </w:rPrChange>
                </w:rPr>
                <w:t>3</w:t>
              </w:r>
            </w:ins>
          </w:p>
        </w:tc>
        <w:tc>
          <w:tcPr>
            <w:tcW w:w="616" w:type="dxa"/>
            <w:noWrap/>
            <w:vAlign w:val="center"/>
            <w:hideMark/>
            <w:tcPrChange w:id="103719" w:author="pete jones" w:date="2022-01-12T17:27:00Z">
              <w:tcPr>
                <w:tcW w:w="616" w:type="dxa"/>
                <w:noWrap/>
                <w:hideMark/>
              </w:tcPr>
            </w:tcPrChange>
          </w:tcPr>
          <w:p w14:paraId="1385E92C" w14:textId="77777777" w:rsidR="00D32D2F" w:rsidRPr="00D32D2F" w:rsidRDefault="00D32D2F">
            <w:pPr>
              <w:spacing w:before="0" w:after="0" w:line="240" w:lineRule="auto"/>
              <w:jc w:val="center"/>
              <w:rPr>
                <w:ins w:id="103720" w:author="pete jones" w:date="2022-01-12T17:25:00Z"/>
                <w:sz w:val="20"/>
                <w:szCs w:val="20"/>
                <w:rPrChange w:id="103721" w:author="pete jones" w:date="2022-01-12T17:26:00Z">
                  <w:rPr>
                    <w:ins w:id="103722" w:author="pete jones" w:date="2022-01-12T17:25:00Z"/>
                  </w:rPr>
                </w:rPrChange>
              </w:rPr>
              <w:pPrChange w:id="103723" w:author="pete jones" w:date="2022-01-12T17:30:00Z">
                <w:pPr>
                  <w:jc w:val="left"/>
                </w:pPr>
              </w:pPrChange>
            </w:pPr>
          </w:p>
        </w:tc>
        <w:tc>
          <w:tcPr>
            <w:tcW w:w="616" w:type="dxa"/>
            <w:noWrap/>
            <w:vAlign w:val="center"/>
            <w:hideMark/>
            <w:tcPrChange w:id="103724" w:author="pete jones" w:date="2022-01-12T17:27:00Z">
              <w:tcPr>
                <w:tcW w:w="616" w:type="dxa"/>
                <w:noWrap/>
                <w:hideMark/>
              </w:tcPr>
            </w:tcPrChange>
          </w:tcPr>
          <w:p w14:paraId="134EF75B" w14:textId="77777777" w:rsidR="00D32D2F" w:rsidRPr="00D32D2F" w:rsidRDefault="00D32D2F">
            <w:pPr>
              <w:spacing w:before="0" w:after="0" w:line="240" w:lineRule="auto"/>
              <w:jc w:val="center"/>
              <w:rPr>
                <w:ins w:id="103725" w:author="pete jones" w:date="2022-01-12T17:25:00Z"/>
                <w:sz w:val="20"/>
                <w:szCs w:val="20"/>
                <w:rPrChange w:id="103726" w:author="pete jones" w:date="2022-01-12T17:26:00Z">
                  <w:rPr>
                    <w:ins w:id="103727" w:author="pete jones" w:date="2022-01-12T17:25:00Z"/>
                  </w:rPr>
                </w:rPrChange>
              </w:rPr>
              <w:pPrChange w:id="103728" w:author="pete jones" w:date="2022-01-12T17:30:00Z">
                <w:pPr>
                  <w:jc w:val="left"/>
                </w:pPr>
              </w:pPrChange>
            </w:pPr>
            <w:ins w:id="103729" w:author="pete jones" w:date="2022-01-12T17:25:00Z">
              <w:r w:rsidRPr="00D32D2F">
                <w:rPr>
                  <w:sz w:val="20"/>
                  <w:szCs w:val="20"/>
                  <w:rPrChange w:id="103730" w:author="pete jones" w:date="2022-01-12T17:26:00Z">
                    <w:rPr/>
                  </w:rPrChange>
                </w:rPr>
                <w:t>3</w:t>
              </w:r>
            </w:ins>
          </w:p>
        </w:tc>
        <w:tc>
          <w:tcPr>
            <w:tcW w:w="616" w:type="dxa"/>
            <w:noWrap/>
            <w:vAlign w:val="center"/>
            <w:hideMark/>
            <w:tcPrChange w:id="103731" w:author="pete jones" w:date="2022-01-12T17:27:00Z">
              <w:tcPr>
                <w:tcW w:w="616" w:type="dxa"/>
                <w:noWrap/>
                <w:hideMark/>
              </w:tcPr>
            </w:tcPrChange>
          </w:tcPr>
          <w:p w14:paraId="577424A4" w14:textId="77777777" w:rsidR="00D32D2F" w:rsidRPr="00D32D2F" w:rsidRDefault="00D32D2F">
            <w:pPr>
              <w:spacing w:before="0" w:after="0" w:line="240" w:lineRule="auto"/>
              <w:jc w:val="center"/>
              <w:rPr>
                <w:ins w:id="103732" w:author="pete jones" w:date="2022-01-12T17:25:00Z"/>
                <w:sz w:val="20"/>
                <w:szCs w:val="20"/>
                <w:rPrChange w:id="103733" w:author="pete jones" w:date="2022-01-12T17:26:00Z">
                  <w:rPr>
                    <w:ins w:id="103734" w:author="pete jones" w:date="2022-01-12T17:25:00Z"/>
                  </w:rPr>
                </w:rPrChange>
              </w:rPr>
              <w:pPrChange w:id="103735" w:author="pete jones" w:date="2022-01-12T17:30:00Z">
                <w:pPr>
                  <w:jc w:val="left"/>
                </w:pPr>
              </w:pPrChange>
            </w:pPr>
            <w:ins w:id="103736" w:author="pete jones" w:date="2022-01-12T17:25:00Z">
              <w:r w:rsidRPr="00D32D2F">
                <w:rPr>
                  <w:sz w:val="20"/>
                  <w:szCs w:val="20"/>
                  <w:rPrChange w:id="103737" w:author="pete jones" w:date="2022-01-12T17:26:00Z">
                    <w:rPr/>
                  </w:rPrChange>
                </w:rPr>
                <w:t>4</w:t>
              </w:r>
            </w:ins>
          </w:p>
        </w:tc>
        <w:tc>
          <w:tcPr>
            <w:tcW w:w="616" w:type="dxa"/>
            <w:noWrap/>
            <w:vAlign w:val="center"/>
            <w:hideMark/>
            <w:tcPrChange w:id="103738" w:author="pete jones" w:date="2022-01-12T17:27:00Z">
              <w:tcPr>
                <w:tcW w:w="616" w:type="dxa"/>
                <w:noWrap/>
                <w:hideMark/>
              </w:tcPr>
            </w:tcPrChange>
          </w:tcPr>
          <w:p w14:paraId="1DAE8577" w14:textId="77777777" w:rsidR="00D32D2F" w:rsidRPr="00D32D2F" w:rsidRDefault="00D32D2F">
            <w:pPr>
              <w:spacing w:before="0" w:after="0" w:line="240" w:lineRule="auto"/>
              <w:jc w:val="center"/>
              <w:rPr>
                <w:ins w:id="103739" w:author="pete jones" w:date="2022-01-12T17:25:00Z"/>
                <w:sz w:val="20"/>
                <w:szCs w:val="20"/>
                <w:rPrChange w:id="103740" w:author="pete jones" w:date="2022-01-12T17:26:00Z">
                  <w:rPr>
                    <w:ins w:id="103741" w:author="pete jones" w:date="2022-01-12T17:25:00Z"/>
                  </w:rPr>
                </w:rPrChange>
              </w:rPr>
              <w:pPrChange w:id="103742" w:author="pete jones" w:date="2022-01-12T17:30:00Z">
                <w:pPr>
                  <w:jc w:val="left"/>
                </w:pPr>
              </w:pPrChange>
            </w:pPr>
            <w:ins w:id="103743" w:author="pete jones" w:date="2022-01-12T17:25:00Z">
              <w:r w:rsidRPr="00D32D2F">
                <w:rPr>
                  <w:sz w:val="20"/>
                  <w:szCs w:val="20"/>
                  <w:rPrChange w:id="103744" w:author="pete jones" w:date="2022-01-12T17:26:00Z">
                    <w:rPr/>
                  </w:rPrChange>
                </w:rPr>
                <w:t>4</w:t>
              </w:r>
            </w:ins>
          </w:p>
        </w:tc>
        <w:tc>
          <w:tcPr>
            <w:tcW w:w="616" w:type="dxa"/>
            <w:noWrap/>
            <w:vAlign w:val="center"/>
            <w:hideMark/>
            <w:tcPrChange w:id="103745" w:author="pete jones" w:date="2022-01-12T17:27:00Z">
              <w:tcPr>
                <w:tcW w:w="616" w:type="dxa"/>
                <w:noWrap/>
                <w:hideMark/>
              </w:tcPr>
            </w:tcPrChange>
          </w:tcPr>
          <w:p w14:paraId="4B42F08F" w14:textId="77777777" w:rsidR="00D32D2F" w:rsidRPr="00D32D2F" w:rsidRDefault="00D32D2F">
            <w:pPr>
              <w:spacing w:before="0" w:after="0" w:line="240" w:lineRule="auto"/>
              <w:jc w:val="center"/>
              <w:rPr>
                <w:ins w:id="103746" w:author="pete jones" w:date="2022-01-12T17:25:00Z"/>
                <w:sz w:val="20"/>
                <w:szCs w:val="20"/>
                <w:rPrChange w:id="103747" w:author="pete jones" w:date="2022-01-12T17:26:00Z">
                  <w:rPr>
                    <w:ins w:id="103748" w:author="pete jones" w:date="2022-01-12T17:25:00Z"/>
                  </w:rPr>
                </w:rPrChange>
              </w:rPr>
              <w:pPrChange w:id="103749" w:author="pete jones" w:date="2022-01-12T17:30:00Z">
                <w:pPr>
                  <w:jc w:val="left"/>
                </w:pPr>
              </w:pPrChange>
            </w:pPr>
            <w:ins w:id="103750" w:author="pete jones" w:date="2022-01-12T17:25:00Z">
              <w:r w:rsidRPr="00D32D2F">
                <w:rPr>
                  <w:sz w:val="20"/>
                  <w:szCs w:val="20"/>
                  <w:rPrChange w:id="103751" w:author="pete jones" w:date="2022-01-12T17:26:00Z">
                    <w:rPr/>
                  </w:rPrChange>
                </w:rPr>
                <w:t>0</w:t>
              </w:r>
            </w:ins>
          </w:p>
        </w:tc>
        <w:tc>
          <w:tcPr>
            <w:tcW w:w="616" w:type="dxa"/>
            <w:noWrap/>
            <w:vAlign w:val="center"/>
            <w:hideMark/>
            <w:tcPrChange w:id="103752" w:author="pete jones" w:date="2022-01-12T17:27:00Z">
              <w:tcPr>
                <w:tcW w:w="616" w:type="dxa"/>
                <w:noWrap/>
                <w:hideMark/>
              </w:tcPr>
            </w:tcPrChange>
          </w:tcPr>
          <w:p w14:paraId="62137EFB" w14:textId="77777777" w:rsidR="00D32D2F" w:rsidRPr="00D32D2F" w:rsidRDefault="00D32D2F">
            <w:pPr>
              <w:spacing w:before="0" w:after="0" w:line="240" w:lineRule="auto"/>
              <w:jc w:val="center"/>
              <w:rPr>
                <w:ins w:id="103753" w:author="pete jones" w:date="2022-01-12T17:25:00Z"/>
                <w:sz w:val="20"/>
                <w:szCs w:val="20"/>
                <w:rPrChange w:id="103754" w:author="pete jones" w:date="2022-01-12T17:26:00Z">
                  <w:rPr>
                    <w:ins w:id="103755" w:author="pete jones" w:date="2022-01-12T17:25:00Z"/>
                  </w:rPr>
                </w:rPrChange>
              </w:rPr>
              <w:pPrChange w:id="103756" w:author="pete jones" w:date="2022-01-12T17:30:00Z">
                <w:pPr>
                  <w:jc w:val="left"/>
                </w:pPr>
              </w:pPrChange>
            </w:pPr>
            <w:ins w:id="103757" w:author="pete jones" w:date="2022-01-12T17:25:00Z">
              <w:r w:rsidRPr="00D32D2F">
                <w:rPr>
                  <w:sz w:val="20"/>
                  <w:szCs w:val="20"/>
                  <w:rPrChange w:id="103758" w:author="pete jones" w:date="2022-01-12T17:26:00Z">
                    <w:rPr/>
                  </w:rPrChange>
                </w:rPr>
                <w:t>8</w:t>
              </w:r>
            </w:ins>
          </w:p>
        </w:tc>
      </w:tr>
      <w:tr w:rsidR="00D32D2F" w:rsidRPr="00D32D2F" w14:paraId="15791F27" w14:textId="77777777" w:rsidTr="00D32D2F">
        <w:trPr>
          <w:trHeight w:val="300"/>
          <w:ins w:id="103759" w:author="pete jones" w:date="2022-01-12T17:25:00Z"/>
          <w:trPrChange w:id="103760" w:author="pete jones" w:date="2022-01-12T17:27:00Z">
            <w:trPr>
              <w:trHeight w:val="300"/>
            </w:trPr>
          </w:trPrChange>
        </w:trPr>
        <w:tc>
          <w:tcPr>
            <w:tcW w:w="868" w:type="dxa"/>
            <w:noWrap/>
            <w:hideMark/>
            <w:tcPrChange w:id="103761" w:author="pete jones" w:date="2022-01-12T17:27:00Z">
              <w:tcPr>
                <w:tcW w:w="868" w:type="dxa"/>
                <w:noWrap/>
                <w:hideMark/>
              </w:tcPr>
            </w:tcPrChange>
          </w:tcPr>
          <w:p w14:paraId="62AB71FA" w14:textId="77777777" w:rsidR="00D32D2F" w:rsidRPr="00D32D2F" w:rsidRDefault="00D32D2F">
            <w:pPr>
              <w:spacing w:before="0" w:after="0" w:line="240" w:lineRule="auto"/>
              <w:jc w:val="left"/>
              <w:rPr>
                <w:ins w:id="103762" w:author="pete jones" w:date="2022-01-12T17:25:00Z"/>
                <w:sz w:val="20"/>
                <w:szCs w:val="20"/>
                <w:rPrChange w:id="103763" w:author="pete jones" w:date="2022-01-12T17:26:00Z">
                  <w:rPr>
                    <w:ins w:id="103764" w:author="pete jones" w:date="2022-01-12T17:25:00Z"/>
                  </w:rPr>
                </w:rPrChange>
              </w:rPr>
              <w:pPrChange w:id="103765" w:author="pete jones" w:date="2022-01-12T17:26:00Z">
                <w:pPr>
                  <w:jc w:val="left"/>
                </w:pPr>
              </w:pPrChange>
            </w:pPr>
            <w:ins w:id="103766" w:author="pete jones" w:date="2022-01-12T17:25:00Z">
              <w:r w:rsidRPr="00D32D2F">
                <w:rPr>
                  <w:sz w:val="20"/>
                  <w:szCs w:val="20"/>
                  <w:rPrChange w:id="103767" w:author="pete jones" w:date="2022-01-12T17:26:00Z">
                    <w:rPr/>
                  </w:rPrChange>
                </w:rPr>
                <w:t>44</w:t>
              </w:r>
            </w:ins>
          </w:p>
        </w:tc>
        <w:tc>
          <w:tcPr>
            <w:tcW w:w="1516" w:type="dxa"/>
            <w:noWrap/>
            <w:hideMark/>
            <w:tcPrChange w:id="103768" w:author="pete jones" w:date="2022-01-12T17:27:00Z">
              <w:tcPr>
                <w:tcW w:w="1516" w:type="dxa"/>
                <w:noWrap/>
                <w:hideMark/>
              </w:tcPr>
            </w:tcPrChange>
          </w:tcPr>
          <w:p w14:paraId="66407602" w14:textId="77777777" w:rsidR="00D32D2F" w:rsidRPr="00D32D2F" w:rsidRDefault="00D32D2F">
            <w:pPr>
              <w:spacing w:before="0" w:after="0" w:line="240" w:lineRule="auto"/>
              <w:jc w:val="left"/>
              <w:rPr>
                <w:ins w:id="103769" w:author="pete jones" w:date="2022-01-12T17:25:00Z"/>
                <w:sz w:val="20"/>
                <w:szCs w:val="20"/>
                <w:rPrChange w:id="103770" w:author="pete jones" w:date="2022-01-12T17:26:00Z">
                  <w:rPr>
                    <w:ins w:id="103771" w:author="pete jones" w:date="2022-01-12T17:25:00Z"/>
                  </w:rPr>
                </w:rPrChange>
              </w:rPr>
              <w:pPrChange w:id="103772" w:author="pete jones" w:date="2022-01-12T17:26:00Z">
                <w:pPr>
                  <w:jc w:val="left"/>
                </w:pPr>
              </w:pPrChange>
            </w:pPr>
            <w:ins w:id="103773" w:author="pete jones" w:date="2022-01-12T17:25:00Z">
              <w:r w:rsidRPr="00D32D2F">
                <w:rPr>
                  <w:sz w:val="20"/>
                  <w:szCs w:val="20"/>
                  <w:rPrChange w:id="103774" w:author="pete jones" w:date="2022-01-12T17:26:00Z">
                    <w:rPr/>
                  </w:rPrChange>
                </w:rPr>
                <w:t>ENGR3370</w:t>
              </w:r>
            </w:ins>
          </w:p>
        </w:tc>
        <w:tc>
          <w:tcPr>
            <w:tcW w:w="8744" w:type="dxa"/>
            <w:noWrap/>
            <w:hideMark/>
            <w:tcPrChange w:id="103775" w:author="pete jones" w:date="2022-01-12T17:27:00Z">
              <w:tcPr>
                <w:tcW w:w="8744" w:type="dxa"/>
                <w:noWrap/>
                <w:hideMark/>
              </w:tcPr>
            </w:tcPrChange>
          </w:tcPr>
          <w:p w14:paraId="51FC2409" w14:textId="77777777" w:rsidR="00D32D2F" w:rsidRPr="00D32D2F" w:rsidRDefault="00D32D2F">
            <w:pPr>
              <w:spacing w:before="0" w:after="0" w:line="240" w:lineRule="auto"/>
              <w:jc w:val="left"/>
              <w:rPr>
                <w:ins w:id="103776" w:author="pete jones" w:date="2022-01-12T17:25:00Z"/>
                <w:sz w:val="20"/>
                <w:szCs w:val="20"/>
                <w:rPrChange w:id="103777" w:author="pete jones" w:date="2022-01-12T17:26:00Z">
                  <w:rPr>
                    <w:ins w:id="103778" w:author="pete jones" w:date="2022-01-12T17:25:00Z"/>
                  </w:rPr>
                </w:rPrChange>
              </w:rPr>
              <w:pPrChange w:id="103779" w:author="pete jones" w:date="2022-01-12T17:26:00Z">
                <w:pPr>
                  <w:jc w:val="left"/>
                </w:pPr>
              </w:pPrChange>
            </w:pPr>
            <w:ins w:id="103780" w:author="pete jones" w:date="2022-01-12T17:25:00Z">
              <w:r w:rsidRPr="00D32D2F">
                <w:rPr>
                  <w:sz w:val="20"/>
                  <w:szCs w:val="20"/>
                  <w:rPrChange w:id="103781" w:author="pete jones" w:date="2022-01-12T17:26:00Z">
                    <w:rPr/>
                  </w:rPrChange>
                </w:rPr>
                <w:t>Controls</w:t>
              </w:r>
            </w:ins>
          </w:p>
        </w:tc>
        <w:tc>
          <w:tcPr>
            <w:tcW w:w="616" w:type="dxa"/>
            <w:noWrap/>
            <w:vAlign w:val="center"/>
            <w:hideMark/>
            <w:tcPrChange w:id="103782" w:author="pete jones" w:date="2022-01-12T17:27:00Z">
              <w:tcPr>
                <w:tcW w:w="616" w:type="dxa"/>
                <w:noWrap/>
                <w:hideMark/>
              </w:tcPr>
            </w:tcPrChange>
          </w:tcPr>
          <w:p w14:paraId="50FF4A08" w14:textId="07C316B6" w:rsidR="00D32D2F" w:rsidRPr="00D32D2F" w:rsidRDefault="00D32D2F">
            <w:pPr>
              <w:spacing w:before="0" w:after="0" w:line="240" w:lineRule="auto"/>
              <w:jc w:val="center"/>
              <w:rPr>
                <w:ins w:id="103783" w:author="pete jones" w:date="2022-01-12T17:25:00Z"/>
                <w:sz w:val="20"/>
                <w:szCs w:val="20"/>
                <w:rPrChange w:id="103784" w:author="pete jones" w:date="2022-01-12T17:26:00Z">
                  <w:rPr>
                    <w:ins w:id="103785" w:author="pete jones" w:date="2022-01-12T17:25:00Z"/>
                  </w:rPr>
                </w:rPrChange>
              </w:rPr>
              <w:pPrChange w:id="103786" w:author="pete jones" w:date="2022-01-12T17:30:00Z">
                <w:pPr>
                  <w:jc w:val="left"/>
                </w:pPr>
              </w:pPrChange>
            </w:pPr>
          </w:p>
        </w:tc>
        <w:tc>
          <w:tcPr>
            <w:tcW w:w="616" w:type="dxa"/>
            <w:noWrap/>
            <w:vAlign w:val="center"/>
            <w:hideMark/>
            <w:tcPrChange w:id="103787" w:author="pete jones" w:date="2022-01-12T17:27:00Z">
              <w:tcPr>
                <w:tcW w:w="616" w:type="dxa"/>
                <w:noWrap/>
                <w:hideMark/>
              </w:tcPr>
            </w:tcPrChange>
          </w:tcPr>
          <w:p w14:paraId="6CC7E9CC" w14:textId="77777777" w:rsidR="00D32D2F" w:rsidRPr="00D32D2F" w:rsidRDefault="00D32D2F">
            <w:pPr>
              <w:spacing w:before="0" w:after="0" w:line="240" w:lineRule="auto"/>
              <w:jc w:val="center"/>
              <w:rPr>
                <w:ins w:id="103788" w:author="pete jones" w:date="2022-01-12T17:25:00Z"/>
                <w:sz w:val="20"/>
                <w:szCs w:val="20"/>
                <w:rPrChange w:id="103789" w:author="pete jones" w:date="2022-01-12T17:26:00Z">
                  <w:rPr>
                    <w:ins w:id="103790" w:author="pete jones" w:date="2022-01-12T17:25:00Z"/>
                  </w:rPr>
                </w:rPrChange>
              </w:rPr>
              <w:pPrChange w:id="103791" w:author="pete jones" w:date="2022-01-12T17:30:00Z">
                <w:pPr>
                  <w:jc w:val="left"/>
                </w:pPr>
              </w:pPrChange>
            </w:pPr>
            <w:ins w:id="103792" w:author="pete jones" w:date="2022-01-12T17:25:00Z">
              <w:r w:rsidRPr="00D32D2F">
                <w:rPr>
                  <w:sz w:val="20"/>
                  <w:szCs w:val="20"/>
                  <w:rPrChange w:id="103793" w:author="pete jones" w:date="2022-01-12T17:26:00Z">
                    <w:rPr/>
                  </w:rPrChange>
                </w:rPr>
                <w:t>3</w:t>
              </w:r>
            </w:ins>
          </w:p>
        </w:tc>
        <w:tc>
          <w:tcPr>
            <w:tcW w:w="616" w:type="dxa"/>
            <w:noWrap/>
            <w:vAlign w:val="center"/>
            <w:hideMark/>
            <w:tcPrChange w:id="103794" w:author="pete jones" w:date="2022-01-12T17:27:00Z">
              <w:tcPr>
                <w:tcW w:w="616" w:type="dxa"/>
                <w:noWrap/>
                <w:hideMark/>
              </w:tcPr>
            </w:tcPrChange>
          </w:tcPr>
          <w:p w14:paraId="4C612F98" w14:textId="77777777" w:rsidR="00D32D2F" w:rsidRPr="00D32D2F" w:rsidRDefault="00D32D2F">
            <w:pPr>
              <w:spacing w:before="0" w:after="0" w:line="240" w:lineRule="auto"/>
              <w:jc w:val="center"/>
              <w:rPr>
                <w:ins w:id="103795" w:author="pete jones" w:date="2022-01-12T17:25:00Z"/>
                <w:sz w:val="20"/>
                <w:szCs w:val="20"/>
                <w:rPrChange w:id="103796" w:author="pete jones" w:date="2022-01-12T17:26:00Z">
                  <w:rPr>
                    <w:ins w:id="103797" w:author="pete jones" w:date="2022-01-12T17:25:00Z"/>
                  </w:rPr>
                </w:rPrChange>
              </w:rPr>
              <w:pPrChange w:id="103798" w:author="pete jones" w:date="2022-01-12T17:30:00Z">
                <w:pPr>
                  <w:jc w:val="left"/>
                </w:pPr>
              </w:pPrChange>
            </w:pPr>
          </w:p>
        </w:tc>
        <w:tc>
          <w:tcPr>
            <w:tcW w:w="616" w:type="dxa"/>
            <w:noWrap/>
            <w:vAlign w:val="center"/>
            <w:hideMark/>
            <w:tcPrChange w:id="103799" w:author="pete jones" w:date="2022-01-12T17:27:00Z">
              <w:tcPr>
                <w:tcW w:w="616" w:type="dxa"/>
                <w:noWrap/>
                <w:hideMark/>
              </w:tcPr>
            </w:tcPrChange>
          </w:tcPr>
          <w:p w14:paraId="476BB70E" w14:textId="77777777" w:rsidR="00D32D2F" w:rsidRPr="00D32D2F" w:rsidRDefault="00D32D2F">
            <w:pPr>
              <w:spacing w:before="0" w:after="0" w:line="240" w:lineRule="auto"/>
              <w:jc w:val="center"/>
              <w:rPr>
                <w:ins w:id="103800" w:author="pete jones" w:date="2022-01-12T17:25:00Z"/>
                <w:sz w:val="20"/>
                <w:szCs w:val="20"/>
                <w:rPrChange w:id="103801" w:author="pete jones" w:date="2022-01-12T17:26:00Z">
                  <w:rPr>
                    <w:ins w:id="103802" w:author="pete jones" w:date="2022-01-12T17:25:00Z"/>
                  </w:rPr>
                </w:rPrChange>
              </w:rPr>
              <w:pPrChange w:id="103803" w:author="pete jones" w:date="2022-01-12T17:30:00Z">
                <w:pPr>
                  <w:jc w:val="left"/>
                </w:pPr>
              </w:pPrChange>
            </w:pPr>
            <w:ins w:id="103804" w:author="pete jones" w:date="2022-01-12T17:25:00Z">
              <w:r w:rsidRPr="00D32D2F">
                <w:rPr>
                  <w:sz w:val="20"/>
                  <w:szCs w:val="20"/>
                  <w:rPrChange w:id="103805" w:author="pete jones" w:date="2022-01-12T17:26:00Z">
                    <w:rPr/>
                  </w:rPrChange>
                </w:rPr>
                <w:t>3</w:t>
              </w:r>
            </w:ins>
          </w:p>
        </w:tc>
        <w:tc>
          <w:tcPr>
            <w:tcW w:w="616" w:type="dxa"/>
            <w:noWrap/>
            <w:vAlign w:val="center"/>
            <w:hideMark/>
            <w:tcPrChange w:id="103806" w:author="pete jones" w:date="2022-01-12T17:27:00Z">
              <w:tcPr>
                <w:tcW w:w="616" w:type="dxa"/>
                <w:noWrap/>
                <w:hideMark/>
              </w:tcPr>
            </w:tcPrChange>
          </w:tcPr>
          <w:p w14:paraId="0A5A6FF4" w14:textId="77777777" w:rsidR="00D32D2F" w:rsidRPr="00D32D2F" w:rsidRDefault="00D32D2F">
            <w:pPr>
              <w:spacing w:before="0" w:after="0" w:line="240" w:lineRule="auto"/>
              <w:jc w:val="center"/>
              <w:rPr>
                <w:ins w:id="103807" w:author="pete jones" w:date="2022-01-12T17:25:00Z"/>
                <w:sz w:val="20"/>
                <w:szCs w:val="20"/>
                <w:rPrChange w:id="103808" w:author="pete jones" w:date="2022-01-12T17:26:00Z">
                  <w:rPr>
                    <w:ins w:id="103809" w:author="pete jones" w:date="2022-01-12T17:25:00Z"/>
                  </w:rPr>
                </w:rPrChange>
              </w:rPr>
              <w:pPrChange w:id="103810" w:author="pete jones" w:date="2022-01-12T17:30:00Z">
                <w:pPr>
                  <w:jc w:val="left"/>
                </w:pPr>
              </w:pPrChange>
            </w:pPr>
            <w:ins w:id="103811" w:author="pete jones" w:date="2022-01-12T17:25:00Z">
              <w:r w:rsidRPr="00D32D2F">
                <w:rPr>
                  <w:sz w:val="20"/>
                  <w:szCs w:val="20"/>
                  <w:rPrChange w:id="103812" w:author="pete jones" w:date="2022-01-12T17:26:00Z">
                    <w:rPr/>
                  </w:rPrChange>
                </w:rPr>
                <w:t>4</w:t>
              </w:r>
            </w:ins>
          </w:p>
        </w:tc>
        <w:tc>
          <w:tcPr>
            <w:tcW w:w="616" w:type="dxa"/>
            <w:noWrap/>
            <w:vAlign w:val="center"/>
            <w:hideMark/>
            <w:tcPrChange w:id="103813" w:author="pete jones" w:date="2022-01-12T17:27:00Z">
              <w:tcPr>
                <w:tcW w:w="616" w:type="dxa"/>
                <w:noWrap/>
                <w:hideMark/>
              </w:tcPr>
            </w:tcPrChange>
          </w:tcPr>
          <w:p w14:paraId="4A858B47" w14:textId="77777777" w:rsidR="00D32D2F" w:rsidRPr="00D32D2F" w:rsidRDefault="00D32D2F">
            <w:pPr>
              <w:spacing w:before="0" w:after="0" w:line="240" w:lineRule="auto"/>
              <w:jc w:val="center"/>
              <w:rPr>
                <w:ins w:id="103814" w:author="pete jones" w:date="2022-01-12T17:25:00Z"/>
                <w:sz w:val="20"/>
                <w:szCs w:val="20"/>
                <w:rPrChange w:id="103815" w:author="pete jones" w:date="2022-01-12T17:26:00Z">
                  <w:rPr>
                    <w:ins w:id="103816" w:author="pete jones" w:date="2022-01-12T17:25:00Z"/>
                  </w:rPr>
                </w:rPrChange>
              </w:rPr>
              <w:pPrChange w:id="103817" w:author="pete jones" w:date="2022-01-12T17:30:00Z">
                <w:pPr>
                  <w:jc w:val="left"/>
                </w:pPr>
              </w:pPrChange>
            </w:pPr>
            <w:ins w:id="103818" w:author="pete jones" w:date="2022-01-12T17:25:00Z">
              <w:r w:rsidRPr="00D32D2F">
                <w:rPr>
                  <w:sz w:val="20"/>
                  <w:szCs w:val="20"/>
                  <w:rPrChange w:id="103819" w:author="pete jones" w:date="2022-01-12T17:26:00Z">
                    <w:rPr/>
                  </w:rPrChange>
                </w:rPr>
                <w:t>4</w:t>
              </w:r>
            </w:ins>
          </w:p>
        </w:tc>
        <w:tc>
          <w:tcPr>
            <w:tcW w:w="616" w:type="dxa"/>
            <w:noWrap/>
            <w:vAlign w:val="center"/>
            <w:hideMark/>
            <w:tcPrChange w:id="103820" w:author="pete jones" w:date="2022-01-12T17:27:00Z">
              <w:tcPr>
                <w:tcW w:w="616" w:type="dxa"/>
                <w:noWrap/>
                <w:hideMark/>
              </w:tcPr>
            </w:tcPrChange>
          </w:tcPr>
          <w:p w14:paraId="003D0002" w14:textId="77777777" w:rsidR="00D32D2F" w:rsidRPr="00D32D2F" w:rsidRDefault="00D32D2F">
            <w:pPr>
              <w:spacing w:before="0" w:after="0" w:line="240" w:lineRule="auto"/>
              <w:jc w:val="center"/>
              <w:rPr>
                <w:ins w:id="103821" w:author="pete jones" w:date="2022-01-12T17:25:00Z"/>
                <w:sz w:val="20"/>
                <w:szCs w:val="20"/>
                <w:rPrChange w:id="103822" w:author="pete jones" w:date="2022-01-12T17:26:00Z">
                  <w:rPr>
                    <w:ins w:id="103823" w:author="pete jones" w:date="2022-01-12T17:25:00Z"/>
                  </w:rPr>
                </w:rPrChange>
              </w:rPr>
              <w:pPrChange w:id="103824" w:author="pete jones" w:date="2022-01-12T17:30:00Z">
                <w:pPr>
                  <w:jc w:val="left"/>
                </w:pPr>
              </w:pPrChange>
            </w:pPr>
            <w:ins w:id="103825" w:author="pete jones" w:date="2022-01-12T17:25:00Z">
              <w:r w:rsidRPr="00D32D2F">
                <w:rPr>
                  <w:sz w:val="20"/>
                  <w:szCs w:val="20"/>
                  <w:rPrChange w:id="103826" w:author="pete jones" w:date="2022-01-12T17:26:00Z">
                    <w:rPr/>
                  </w:rPrChange>
                </w:rPr>
                <w:t>0</w:t>
              </w:r>
            </w:ins>
          </w:p>
        </w:tc>
        <w:tc>
          <w:tcPr>
            <w:tcW w:w="616" w:type="dxa"/>
            <w:noWrap/>
            <w:vAlign w:val="center"/>
            <w:hideMark/>
            <w:tcPrChange w:id="103827" w:author="pete jones" w:date="2022-01-12T17:27:00Z">
              <w:tcPr>
                <w:tcW w:w="616" w:type="dxa"/>
                <w:noWrap/>
                <w:hideMark/>
              </w:tcPr>
            </w:tcPrChange>
          </w:tcPr>
          <w:p w14:paraId="3F35FEB4" w14:textId="77777777" w:rsidR="00D32D2F" w:rsidRPr="00D32D2F" w:rsidRDefault="00D32D2F">
            <w:pPr>
              <w:spacing w:before="0" w:after="0" w:line="240" w:lineRule="auto"/>
              <w:jc w:val="center"/>
              <w:rPr>
                <w:ins w:id="103828" w:author="pete jones" w:date="2022-01-12T17:25:00Z"/>
                <w:sz w:val="20"/>
                <w:szCs w:val="20"/>
                <w:rPrChange w:id="103829" w:author="pete jones" w:date="2022-01-12T17:26:00Z">
                  <w:rPr>
                    <w:ins w:id="103830" w:author="pete jones" w:date="2022-01-12T17:25:00Z"/>
                  </w:rPr>
                </w:rPrChange>
              </w:rPr>
              <w:pPrChange w:id="103831" w:author="pete jones" w:date="2022-01-12T17:30:00Z">
                <w:pPr>
                  <w:jc w:val="left"/>
                </w:pPr>
              </w:pPrChange>
            </w:pPr>
            <w:ins w:id="103832" w:author="pete jones" w:date="2022-01-12T17:25:00Z">
              <w:r w:rsidRPr="00D32D2F">
                <w:rPr>
                  <w:sz w:val="20"/>
                  <w:szCs w:val="20"/>
                  <w:rPrChange w:id="103833" w:author="pete jones" w:date="2022-01-12T17:26:00Z">
                    <w:rPr/>
                  </w:rPrChange>
                </w:rPr>
                <w:t>8</w:t>
              </w:r>
            </w:ins>
          </w:p>
        </w:tc>
      </w:tr>
      <w:tr w:rsidR="00D32D2F" w:rsidRPr="00D32D2F" w14:paraId="405D5953" w14:textId="77777777" w:rsidTr="00D32D2F">
        <w:trPr>
          <w:trHeight w:val="300"/>
          <w:ins w:id="103834" w:author="pete jones" w:date="2022-01-12T17:25:00Z"/>
          <w:trPrChange w:id="103835" w:author="pete jones" w:date="2022-01-12T17:27:00Z">
            <w:trPr>
              <w:trHeight w:val="300"/>
            </w:trPr>
          </w:trPrChange>
        </w:trPr>
        <w:tc>
          <w:tcPr>
            <w:tcW w:w="868" w:type="dxa"/>
            <w:noWrap/>
            <w:hideMark/>
            <w:tcPrChange w:id="103836" w:author="pete jones" w:date="2022-01-12T17:27:00Z">
              <w:tcPr>
                <w:tcW w:w="868" w:type="dxa"/>
                <w:noWrap/>
                <w:hideMark/>
              </w:tcPr>
            </w:tcPrChange>
          </w:tcPr>
          <w:p w14:paraId="62ACE246" w14:textId="77777777" w:rsidR="00D32D2F" w:rsidRPr="00D32D2F" w:rsidRDefault="00D32D2F">
            <w:pPr>
              <w:spacing w:before="0" w:after="0" w:line="240" w:lineRule="auto"/>
              <w:jc w:val="left"/>
              <w:rPr>
                <w:ins w:id="103837" w:author="pete jones" w:date="2022-01-12T17:25:00Z"/>
                <w:sz w:val="20"/>
                <w:szCs w:val="20"/>
                <w:rPrChange w:id="103838" w:author="pete jones" w:date="2022-01-12T17:26:00Z">
                  <w:rPr>
                    <w:ins w:id="103839" w:author="pete jones" w:date="2022-01-12T17:25:00Z"/>
                  </w:rPr>
                </w:rPrChange>
              </w:rPr>
              <w:pPrChange w:id="103840" w:author="pete jones" w:date="2022-01-12T17:26:00Z">
                <w:pPr>
                  <w:jc w:val="left"/>
                </w:pPr>
              </w:pPrChange>
            </w:pPr>
            <w:ins w:id="103841" w:author="pete jones" w:date="2022-01-12T17:25:00Z">
              <w:r w:rsidRPr="00D32D2F">
                <w:rPr>
                  <w:sz w:val="20"/>
                  <w:szCs w:val="20"/>
                  <w:rPrChange w:id="103842" w:author="pete jones" w:date="2022-01-12T17:26:00Z">
                    <w:rPr/>
                  </w:rPrChange>
                </w:rPr>
                <w:t>45</w:t>
              </w:r>
            </w:ins>
          </w:p>
        </w:tc>
        <w:tc>
          <w:tcPr>
            <w:tcW w:w="1516" w:type="dxa"/>
            <w:noWrap/>
            <w:hideMark/>
            <w:tcPrChange w:id="103843" w:author="pete jones" w:date="2022-01-12T17:27:00Z">
              <w:tcPr>
                <w:tcW w:w="1516" w:type="dxa"/>
                <w:noWrap/>
                <w:hideMark/>
              </w:tcPr>
            </w:tcPrChange>
          </w:tcPr>
          <w:p w14:paraId="1D717FBB" w14:textId="77777777" w:rsidR="00D32D2F" w:rsidRPr="00D32D2F" w:rsidRDefault="00D32D2F">
            <w:pPr>
              <w:spacing w:before="0" w:after="0" w:line="240" w:lineRule="auto"/>
              <w:jc w:val="left"/>
              <w:rPr>
                <w:ins w:id="103844" w:author="pete jones" w:date="2022-01-12T17:25:00Z"/>
                <w:sz w:val="20"/>
                <w:szCs w:val="20"/>
                <w:rPrChange w:id="103845" w:author="pete jones" w:date="2022-01-12T17:26:00Z">
                  <w:rPr>
                    <w:ins w:id="103846" w:author="pete jones" w:date="2022-01-12T17:25:00Z"/>
                  </w:rPr>
                </w:rPrChange>
              </w:rPr>
              <w:pPrChange w:id="103847" w:author="pete jones" w:date="2022-01-12T17:26:00Z">
                <w:pPr>
                  <w:jc w:val="left"/>
                </w:pPr>
              </w:pPrChange>
            </w:pPr>
            <w:ins w:id="103848" w:author="pete jones" w:date="2022-01-12T17:25:00Z">
              <w:r w:rsidRPr="00D32D2F">
                <w:rPr>
                  <w:sz w:val="20"/>
                  <w:szCs w:val="20"/>
                  <w:rPrChange w:id="103849" w:author="pete jones" w:date="2022-01-12T17:26:00Z">
                    <w:rPr/>
                  </w:rPrChange>
                </w:rPr>
                <w:t>ENGR3390</w:t>
              </w:r>
            </w:ins>
          </w:p>
        </w:tc>
        <w:tc>
          <w:tcPr>
            <w:tcW w:w="8744" w:type="dxa"/>
            <w:noWrap/>
            <w:hideMark/>
            <w:tcPrChange w:id="103850" w:author="pete jones" w:date="2022-01-12T17:27:00Z">
              <w:tcPr>
                <w:tcW w:w="8744" w:type="dxa"/>
                <w:noWrap/>
                <w:hideMark/>
              </w:tcPr>
            </w:tcPrChange>
          </w:tcPr>
          <w:p w14:paraId="263DFCC8" w14:textId="77777777" w:rsidR="00D32D2F" w:rsidRPr="00D32D2F" w:rsidRDefault="00D32D2F">
            <w:pPr>
              <w:spacing w:before="0" w:after="0" w:line="240" w:lineRule="auto"/>
              <w:jc w:val="left"/>
              <w:rPr>
                <w:ins w:id="103851" w:author="pete jones" w:date="2022-01-12T17:25:00Z"/>
                <w:sz w:val="20"/>
                <w:szCs w:val="20"/>
                <w:rPrChange w:id="103852" w:author="pete jones" w:date="2022-01-12T17:26:00Z">
                  <w:rPr>
                    <w:ins w:id="103853" w:author="pete jones" w:date="2022-01-12T17:25:00Z"/>
                  </w:rPr>
                </w:rPrChange>
              </w:rPr>
              <w:pPrChange w:id="103854" w:author="pete jones" w:date="2022-01-12T17:26:00Z">
                <w:pPr>
                  <w:jc w:val="left"/>
                </w:pPr>
              </w:pPrChange>
            </w:pPr>
            <w:ins w:id="103855" w:author="pete jones" w:date="2022-01-12T17:25:00Z">
              <w:r w:rsidRPr="00D32D2F">
                <w:rPr>
                  <w:sz w:val="20"/>
                  <w:szCs w:val="20"/>
                  <w:rPrChange w:id="103856" w:author="pete jones" w:date="2022-01-12T17:26:00Z">
                    <w:rPr/>
                  </w:rPrChange>
                </w:rPr>
                <w:t>Fundamentals of Robotics</w:t>
              </w:r>
            </w:ins>
          </w:p>
        </w:tc>
        <w:tc>
          <w:tcPr>
            <w:tcW w:w="616" w:type="dxa"/>
            <w:noWrap/>
            <w:vAlign w:val="center"/>
            <w:hideMark/>
            <w:tcPrChange w:id="103857" w:author="pete jones" w:date="2022-01-12T17:27:00Z">
              <w:tcPr>
                <w:tcW w:w="616" w:type="dxa"/>
                <w:noWrap/>
                <w:hideMark/>
              </w:tcPr>
            </w:tcPrChange>
          </w:tcPr>
          <w:p w14:paraId="331741F3" w14:textId="624AE6E2" w:rsidR="00D32D2F" w:rsidRPr="00D32D2F" w:rsidRDefault="00D32D2F">
            <w:pPr>
              <w:spacing w:before="0" w:after="0" w:line="240" w:lineRule="auto"/>
              <w:jc w:val="center"/>
              <w:rPr>
                <w:ins w:id="103858" w:author="pete jones" w:date="2022-01-12T17:25:00Z"/>
                <w:sz w:val="20"/>
                <w:szCs w:val="20"/>
                <w:rPrChange w:id="103859" w:author="pete jones" w:date="2022-01-12T17:26:00Z">
                  <w:rPr>
                    <w:ins w:id="103860" w:author="pete jones" w:date="2022-01-12T17:25:00Z"/>
                  </w:rPr>
                </w:rPrChange>
              </w:rPr>
              <w:pPrChange w:id="103861" w:author="pete jones" w:date="2022-01-12T17:30:00Z">
                <w:pPr>
                  <w:jc w:val="left"/>
                </w:pPr>
              </w:pPrChange>
            </w:pPr>
          </w:p>
        </w:tc>
        <w:tc>
          <w:tcPr>
            <w:tcW w:w="616" w:type="dxa"/>
            <w:noWrap/>
            <w:vAlign w:val="center"/>
            <w:hideMark/>
            <w:tcPrChange w:id="103862" w:author="pete jones" w:date="2022-01-12T17:27:00Z">
              <w:tcPr>
                <w:tcW w:w="616" w:type="dxa"/>
                <w:noWrap/>
                <w:hideMark/>
              </w:tcPr>
            </w:tcPrChange>
          </w:tcPr>
          <w:p w14:paraId="1E49D116" w14:textId="77777777" w:rsidR="00D32D2F" w:rsidRPr="00D32D2F" w:rsidRDefault="00D32D2F">
            <w:pPr>
              <w:spacing w:before="0" w:after="0" w:line="240" w:lineRule="auto"/>
              <w:jc w:val="center"/>
              <w:rPr>
                <w:ins w:id="103863" w:author="pete jones" w:date="2022-01-12T17:25:00Z"/>
                <w:sz w:val="20"/>
                <w:szCs w:val="20"/>
                <w:rPrChange w:id="103864" w:author="pete jones" w:date="2022-01-12T17:26:00Z">
                  <w:rPr>
                    <w:ins w:id="103865" w:author="pete jones" w:date="2022-01-12T17:25:00Z"/>
                  </w:rPr>
                </w:rPrChange>
              </w:rPr>
              <w:pPrChange w:id="103866" w:author="pete jones" w:date="2022-01-12T17:30:00Z">
                <w:pPr>
                  <w:jc w:val="left"/>
                </w:pPr>
              </w:pPrChange>
            </w:pPr>
            <w:ins w:id="103867" w:author="pete jones" w:date="2022-01-12T17:25:00Z">
              <w:r w:rsidRPr="00D32D2F">
                <w:rPr>
                  <w:sz w:val="20"/>
                  <w:szCs w:val="20"/>
                  <w:rPrChange w:id="103868" w:author="pete jones" w:date="2022-01-12T17:26:00Z">
                    <w:rPr/>
                  </w:rPrChange>
                </w:rPr>
                <w:t>3</w:t>
              </w:r>
            </w:ins>
          </w:p>
        </w:tc>
        <w:tc>
          <w:tcPr>
            <w:tcW w:w="616" w:type="dxa"/>
            <w:noWrap/>
            <w:vAlign w:val="center"/>
            <w:hideMark/>
            <w:tcPrChange w:id="103869" w:author="pete jones" w:date="2022-01-12T17:27:00Z">
              <w:tcPr>
                <w:tcW w:w="616" w:type="dxa"/>
                <w:noWrap/>
                <w:hideMark/>
              </w:tcPr>
            </w:tcPrChange>
          </w:tcPr>
          <w:p w14:paraId="10E6E940" w14:textId="77777777" w:rsidR="00D32D2F" w:rsidRPr="00D32D2F" w:rsidRDefault="00D32D2F">
            <w:pPr>
              <w:spacing w:before="0" w:after="0" w:line="240" w:lineRule="auto"/>
              <w:jc w:val="center"/>
              <w:rPr>
                <w:ins w:id="103870" w:author="pete jones" w:date="2022-01-12T17:25:00Z"/>
                <w:sz w:val="20"/>
                <w:szCs w:val="20"/>
                <w:rPrChange w:id="103871" w:author="pete jones" w:date="2022-01-12T17:26:00Z">
                  <w:rPr>
                    <w:ins w:id="103872" w:author="pete jones" w:date="2022-01-12T17:25:00Z"/>
                  </w:rPr>
                </w:rPrChange>
              </w:rPr>
              <w:pPrChange w:id="103873" w:author="pete jones" w:date="2022-01-12T17:30:00Z">
                <w:pPr>
                  <w:jc w:val="left"/>
                </w:pPr>
              </w:pPrChange>
            </w:pPr>
          </w:p>
        </w:tc>
        <w:tc>
          <w:tcPr>
            <w:tcW w:w="616" w:type="dxa"/>
            <w:noWrap/>
            <w:vAlign w:val="center"/>
            <w:hideMark/>
            <w:tcPrChange w:id="103874" w:author="pete jones" w:date="2022-01-12T17:27:00Z">
              <w:tcPr>
                <w:tcW w:w="616" w:type="dxa"/>
                <w:noWrap/>
                <w:hideMark/>
              </w:tcPr>
            </w:tcPrChange>
          </w:tcPr>
          <w:p w14:paraId="058EEED5" w14:textId="77777777" w:rsidR="00D32D2F" w:rsidRPr="00D32D2F" w:rsidRDefault="00D32D2F">
            <w:pPr>
              <w:spacing w:before="0" w:after="0" w:line="240" w:lineRule="auto"/>
              <w:jc w:val="center"/>
              <w:rPr>
                <w:ins w:id="103875" w:author="pete jones" w:date="2022-01-12T17:25:00Z"/>
                <w:sz w:val="20"/>
                <w:szCs w:val="20"/>
                <w:rPrChange w:id="103876" w:author="pete jones" w:date="2022-01-12T17:26:00Z">
                  <w:rPr>
                    <w:ins w:id="103877" w:author="pete jones" w:date="2022-01-12T17:25:00Z"/>
                  </w:rPr>
                </w:rPrChange>
              </w:rPr>
              <w:pPrChange w:id="103878" w:author="pete jones" w:date="2022-01-12T17:30:00Z">
                <w:pPr>
                  <w:jc w:val="left"/>
                </w:pPr>
              </w:pPrChange>
            </w:pPr>
            <w:ins w:id="103879" w:author="pete jones" w:date="2022-01-12T17:25:00Z">
              <w:r w:rsidRPr="00D32D2F">
                <w:rPr>
                  <w:sz w:val="20"/>
                  <w:szCs w:val="20"/>
                  <w:rPrChange w:id="103880" w:author="pete jones" w:date="2022-01-12T17:26:00Z">
                    <w:rPr/>
                  </w:rPrChange>
                </w:rPr>
                <w:t>3</w:t>
              </w:r>
            </w:ins>
          </w:p>
        </w:tc>
        <w:tc>
          <w:tcPr>
            <w:tcW w:w="616" w:type="dxa"/>
            <w:noWrap/>
            <w:vAlign w:val="center"/>
            <w:hideMark/>
            <w:tcPrChange w:id="103881" w:author="pete jones" w:date="2022-01-12T17:27:00Z">
              <w:tcPr>
                <w:tcW w:w="616" w:type="dxa"/>
                <w:noWrap/>
                <w:hideMark/>
              </w:tcPr>
            </w:tcPrChange>
          </w:tcPr>
          <w:p w14:paraId="576D05CB" w14:textId="77777777" w:rsidR="00D32D2F" w:rsidRPr="00D32D2F" w:rsidRDefault="00D32D2F">
            <w:pPr>
              <w:spacing w:before="0" w:after="0" w:line="240" w:lineRule="auto"/>
              <w:jc w:val="center"/>
              <w:rPr>
                <w:ins w:id="103882" w:author="pete jones" w:date="2022-01-12T17:25:00Z"/>
                <w:sz w:val="20"/>
                <w:szCs w:val="20"/>
                <w:rPrChange w:id="103883" w:author="pete jones" w:date="2022-01-12T17:26:00Z">
                  <w:rPr>
                    <w:ins w:id="103884" w:author="pete jones" w:date="2022-01-12T17:25:00Z"/>
                  </w:rPr>
                </w:rPrChange>
              </w:rPr>
              <w:pPrChange w:id="103885" w:author="pete jones" w:date="2022-01-12T17:30:00Z">
                <w:pPr>
                  <w:jc w:val="left"/>
                </w:pPr>
              </w:pPrChange>
            </w:pPr>
            <w:ins w:id="103886" w:author="pete jones" w:date="2022-01-12T17:25:00Z">
              <w:r w:rsidRPr="00D32D2F">
                <w:rPr>
                  <w:sz w:val="20"/>
                  <w:szCs w:val="20"/>
                  <w:rPrChange w:id="103887" w:author="pete jones" w:date="2022-01-12T17:26:00Z">
                    <w:rPr/>
                  </w:rPrChange>
                </w:rPr>
                <w:t>4</w:t>
              </w:r>
            </w:ins>
          </w:p>
        </w:tc>
        <w:tc>
          <w:tcPr>
            <w:tcW w:w="616" w:type="dxa"/>
            <w:noWrap/>
            <w:vAlign w:val="center"/>
            <w:hideMark/>
            <w:tcPrChange w:id="103888" w:author="pete jones" w:date="2022-01-12T17:27:00Z">
              <w:tcPr>
                <w:tcW w:w="616" w:type="dxa"/>
                <w:noWrap/>
                <w:hideMark/>
              </w:tcPr>
            </w:tcPrChange>
          </w:tcPr>
          <w:p w14:paraId="0C84213A" w14:textId="77777777" w:rsidR="00D32D2F" w:rsidRPr="00D32D2F" w:rsidRDefault="00D32D2F">
            <w:pPr>
              <w:spacing w:before="0" w:after="0" w:line="240" w:lineRule="auto"/>
              <w:jc w:val="center"/>
              <w:rPr>
                <w:ins w:id="103889" w:author="pete jones" w:date="2022-01-12T17:25:00Z"/>
                <w:sz w:val="20"/>
                <w:szCs w:val="20"/>
                <w:rPrChange w:id="103890" w:author="pete jones" w:date="2022-01-12T17:26:00Z">
                  <w:rPr>
                    <w:ins w:id="103891" w:author="pete jones" w:date="2022-01-12T17:25:00Z"/>
                  </w:rPr>
                </w:rPrChange>
              </w:rPr>
              <w:pPrChange w:id="103892" w:author="pete jones" w:date="2022-01-12T17:30:00Z">
                <w:pPr>
                  <w:jc w:val="left"/>
                </w:pPr>
              </w:pPrChange>
            </w:pPr>
            <w:ins w:id="103893" w:author="pete jones" w:date="2022-01-12T17:25:00Z">
              <w:r w:rsidRPr="00D32D2F">
                <w:rPr>
                  <w:sz w:val="20"/>
                  <w:szCs w:val="20"/>
                  <w:rPrChange w:id="103894" w:author="pete jones" w:date="2022-01-12T17:26:00Z">
                    <w:rPr/>
                  </w:rPrChange>
                </w:rPr>
                <w:t>4</w:t>
              </w:r>
            </w:ins>
          </w:p>
        </w:tc>
        <w:tc>
          <w:tcPr>
            <w:tcW w:w="616" w:type="dxa"/>
            <w:noWrap/>
            <w:vAlign w:val="center"/>
            <w:hideMark/>
            <w:tcPrChange w:id="103895" w:author="pete jones" w:date="2022-01-12T17:27:00Z">
              <w:tcPr>
                <w:tcW w:w="616" w:type="dxa"/>
                <w:noWrap/>
                <w:hideMark/>
              </w:tcPr>
            </w:tcPrChange>
          </w:tcPr>
          <w:p w14:paraId="43FB77CD" w14:textId="77777777" w:rsidR="00D32D2F" w:rsidRPr="00D32D2F" w:rsidRDefault="00D32D2F">
            <w:pPr>
              <w:spacing w:before="0" w:after="0" w:line="240" w:lineRule="auto"/>
              <w:jc w:val="center"/>
              <w:rPr>
                <w:ins w:id="103896" w:author="pete jones" w:date="2022-01-12T17:25:00Z"/>
                <w:sz w:val="20"/>
                <w:szCs w:val="20"/>
                <w:rPrChange w:id="103897" w:author="pete jones" w:date="2022-01-12T17:26:00Z">
                  <w:rPr>
                    <w:ins w:id="103898" w:author="pete jones" w:date="2022-01-12T17:25:00Z"/>
                  </w:rPr>
                </w:rPrChange>
              </w:rPr>
              <w:pPrChange w:id="103899" w:author="pete jones" w:date="2022-01-12T17:30:00Z">
                <w:pPr>
                  <w:jc w:val="left"/>
                </w:pPr>
              </w:pPrChange>
            </w:pPr>
            <w:ins w:id="103900" w:author="pete jones" w:date="2022-01-12T17:25:00Z">
              <w:r w:rsidRPr="00D32D2F">
                <w:rPr>
                  <w:sz w:val="20"/>
                  <w:szCs w:val="20"/>
                  <w:rPrChange w:id="103901" w:author="pete jones" w:date="2022-01-12T17:26:00Z">
                    <w:rPr/>
                  </w:rPrChange>
                </w:rPr>
                <w:t>0</w:t>
              </w:r>
            </w:ins>
          </w:p>
        </w:tc>
        <w:tc>
          <w:tcPr>
            <w:tcW w:w="616" w:type="dxa"/>
            <w:noWrap/>
            <w:vAlign w:val="center"/>
            <w:hideMark/>
            <w:tcPrChange w:id="103902" w:author="pete jones" w:date="2022-01-12T17:27:00Z">
              <w:tcPr>
                <w:tcW w:w="616" w:type="dxa"/>
                <w:noWrap/>
                <w:hideMark/>
              </w:tcPr>
            </w:tcPrChange>
          </w:tcPr>
          <w:p w14:paraId="212FC320" w14:textId="77777777" w:rsidR="00D32D2F" w:rsidRPr="00D32D2F" w:rsidRDefault="00D32D2F">
            <w:pPr>
              <w:spacing w:before="0" w:after="0" w:line="240" w:lineRule="auto"/>
              <w:jc w:val="center"/>
              <w:rPr>
                <w:ins w:id="103903" w:author="pete jones" w:date="2022-01-12T17:25:00Z"/>
                <w:sz w:val="20"/>
                <w:szCs w:val="20"/>
                <w:rPrChange w:id="103904" w:author="pete jones" w:date="2022-01-12T17:26:00Z">
                  <w:rPr>
                    <w:ins w:id="103905" w:author="pete jones" w:date="2022-01-12T17:25:00Z"/>
                  </w:rPr>
                </w:rPrChange>
              </w:rPr>
              <w:pPrChange w:id="103906" w:author="pete jones" w:date="2022-01-12T17:30:00Z">
                <w:pPr>
                  <w:jc w:val="left"/>
                </w:pPr>
              </w:pPrChange>
            </w:pPr>
            <w:ins w:id="103907" w:author="pete jones" w:date="2022-01-12T17:25:00Z">
              <w:r w:rsidRPr="00D32D2F">
                <w:rPr>
                  <w:sz w:val="20"/>
                  <w:szCs w:val="20"/>
                  <w:rPrChange w:id="103908" w:author="pete jones" w:date="2022-01-12T17:26:00Z">
                    <w:rPr/>
                  </w:rPrChange>
                </w:rPr>
                <w:t>8</w:t>
              </w:r>
            </w:ins>
          </w:p>
        </w:tc>
      </w:tr>
      <w:tr w:rsidR="00D32D2F" w:rsidRPr="00D32D2F" w14:paraId="7678B012" w14:textId="77777777" w:rsidTr="00D32D2F">
        <w:trPr>
          <w:trHeight w:val="300"/>
          <w:ins w:id="103909" w:author="pete jones" w:date="2022-01-12T17:25:00Z"/>
          <w:trPrChange w:id="103910" w:author="pete jones" w:date="2022-01-12T17:27:00Z">
            <w:trPr>
              <w:trHeight w:val="300"/>
            </w:trPr>
          </w:trPrChange>
        </w:trPr>
        <w:tc>
          <w:tcPr>
            <w:tcW w:w="868" w:type="dxa"/>
            <w:noWrap/>
            <w:hideMark/>
            <w:tcPrChange w:id="103911" w:author="pete jones" w:date="2022-01-12T17:27:00Z">
              <w:tcPr>
                <w:tcW w:w="868" w:type="dxa"/>
                <w:noWrap/>
                <w:hideMark/>
              </w:tcPr>
            </w:tcPrChange>
          </w:tcPr>
          <w:p w14:paraId="58388F8E" w14:textId="77777777" w:rsidR="00D32D2F" w:rsidRPr="00D32D2F" w:rsidRDefault="00D32D2F">
            <w:pPr>
              <w:spacing w:before="0" w:after="0" w:line="240" w:lineRule="auto"/>
              <w:jc w:val="left"/>
              <w:rPr>
                <w:ins w:id="103912" w:author="pete jones" w:date="2022-01-12T17:25:00Z"/>
                <w:sz w:val="20"/>
                <w:szCs w:val="20"/>
                <w:rPrChange w:id="103913" w:author="pete jones" w:date="2022-01-12T17:26:00Z">
                  <w:rPr>
                    <w:ins w:id="103914" w:author="pete jones" w:date="2022-01-12T17:25:00Z"/>
                  </w:rPr>
                </w:rPrChange>
              </w:rPr>
              <w:pPrChange w:id="103915" w:author="pete jones" w:date="2022-01-12T17:26:00Z">
                <w:pPr>
                  <w:jc w:val="left"/>
                </w:pPr>
              </w:pPrChange>
            </w:pPr>
            <w:ins w:id="103916" w:author="pete jones" w:date="2022-01-12T17:25:00Z">
              <w:r w:rsidRPr="00D32D2F">
                <w:rPr>
                  <w:sz w:val="20"/>
                  <w:szCs w:val="20"/>
                  <w:rPrChange w:id="103917" w:author="pete jones" w:date="2022-01-12T17:26:00Z">
                    <w:rPr/>
                  </w:rPrChange>
                </w:rPr>
                <w:t>46</w:t>
              </w:r>
            </w:ins>
          </w:p>
        </w:tc>
        <w:tc>
          <w:tcPr>
            <w:tcW w:w="1516" w:type="dxa"/>
            <w:noWrap/>
            <w:hideMark/>
            <w:tcPrChange w:id="103918" w:author="pete jones" w:date="2022-01-12T17:27:00Z">
              <w:tcPr>
                <w:tcW w:w="1516" w:type="dxa"/>
                <w:noWrap/>
                <w:hideMark/>
              </w:tcPr>
            </w:tcPrChange>
          </w:tcPr>
          <w:p w14:paraId="0CE82297" w14:textId="77777777" w:rsidR="00D32D2F" w:rsidRPr="00D32D2F" w:rsidRDefault="00D32D2F">
            <w:pPr>
              <w:spacing w:before="0" w:after="0" w:line="240" w:lineRule="auto"/>
              <w:jc w:val="left"/>
              <w:rPr>
                <w:ins w:id="103919" w:author="pete jones" w:date="2022-01-12T17:25:00Z"/>
                <w:sz w:val="20"/>
                <w:szCs w:val="20"/>
                <w:rPrChange w:id="103920" w:author="pete jones" w:date="2022-01-12T17:26:00Z">
                  <w:rPr>
                    <w:ins w:id="103921" w:author="pete jones" w:date="2022-01-12T17:25:00Z"/>
                  </w:rPr>
                </w:rPrChange>
              </w:rPr>
              <w:pPrChange w:id="103922" w:author="pete jones" w:date="2022-01-12T17:26:00Z">
                <w:pPr>
                  <w:jc w:val="left"/>
                </w:pPr>
              </w:pPrChange>
            </w:pPr>
            <w:ins w:id="103923" w:author="pete jones" w:date="2022-01-12T17:25:00Z">
              <w:r w:rsidRPr="00D32D2F">
                <w:rPr>
                  <w:sz w:val="20"/>
                  <w:szCs w:val="20"/>
                  <w:rPrChange w:id="103924" w:author="pete jones" w:date="2022-01-12T17:26:00Z">
                    <w:rPr/>
                  </w:rPrChange>
                </w:rPr>
                <w:t>ENGR3392</w:t>
              </w:r>
            </w:ins>
          </w:p>
        </w:tc>
        <w:tc>
          <w:tcPr>
            <w:tcW w:w="8744" w:type="dxa"/>
            <w:noWrap/>
            <w:hideMark/>
            <w:tcPrChange w:id="103925" w:author="pete jones" w:date="2022-01-12T17:27:00Z">
              <w:tcPr>
                <w:tcW w:w="8744" w:type="dxa"/>
                <w:noWrap/>
                <w:hideMark/>
              </w:tcPr>
            </w:tcPrChange>
          </w:tcPr>
          <w:p w14:paraId="4083B2D4" w14:textId="77777777" w:rsidR="00D32D2F" w:rsidRPr="00D32D2F" w:rsidRDefault="00D32D2F">
            <w:pPr>
              <w:spacing w:before="0" w:after="0" w:line="240" w:lineRule="auto"/>
              <w:jc w:val="left"/>
              <w:rPr>
                <w:ins w:id="103926" w:author="pete jones" w:date="2022-01-12T17:25:00Z"/>
                <w:sz w:val="20"/>
                <w:szCs w:val="20"/>
                <w:rPrChange w:id="103927" w:author="pete jones" w:date="2022-01-12T17:26:00Z">
                  <w:rPr>
                    <w:ins w:id="103928" w:author="pete jones" w:date="2022-01-12T17:25:00Z"/>
                  </w:rPr>
                </w:rPrChange>
              </w:rPr>
              <w:pPrChange w:id="103929" w:author="pete jones" w:date="2022-01-12T17:26:00Z">
                <w:pPr>
                  <w:jc w:val="left"/>
                </w:pPr>
              </w:pPrChange>
            </w:pPr>
            <w:ins w:id="103930" w:author="pete jones" w:date="2022-01-12T17:25:00Z">
              <w:r w:rsidRPr="00D32D2F">
                <w:rPr>
                  <w:sz w:val="20"/>
                  <w:szCs w:val="20"/>
                  <w:rPrChange w:id="103931" w:author="pete jones" w:date="2022-01-12T17:26:00Z">
                    <w:rPr/>
                  </w:rPrChange>
                </w:rPr>
                <w:t>Robotics Systems Integration</w:t>
              </w:r>
            </w:ins>
          </w:p>
        </w:tc>
        <w:tc>
          <w:tcPr>
            <w:tcW w:w="616" w:type="dxa"/>
            <w:noWrap/>
            <w:vAlign w:val="center"/>
            <w:hideMark/>
            <w:tcPrChange w:id="103932" w:author="pete jones" w:date="2022-01-12T17:27:00Z">
              <w:tcPr>
                <w:tcW w:w="616" w:type="dxa"/>
                <w:noWrap/>
                <w:hideMark/>
              </w:tcPr>
            </w:tcPrChange>
          </w:tcPr>
          <w:p w14:paraId="17703CCB" w14:textId="6E8850BA" w:rsidR="00D32D2F" w:rsidRPr="00D32D2F" w:rsidRDefault="00D32D2F">
            <w:pPr>
              <w:spacing w:before="0" w:after="0" w:line="240" w:lineRule="auto"/>
              <w:jc w:val="center"/>
              <w:rPr>
                <w:ins w:id="103933" w:author="pete jones" w:date="2022-01-12T17:25:00Z"/>
                <w:sz w:val="20"/>
                <w:szCs w:val="20"/>
                <w:rPrChange w:id="103934" w:author="pete jones" w:date="2022-01-12T17:26:00Z">
                  <w:rPr>
                    <w:ins w:id="103935" w:author="pete jones" w:date="2022-01-12T17:25:00Z"/>
                  </w:rPr>
                </w:rPrChange>
              </w:rPr>
              <w:pPrChange w:id="103936" w:author="pete jones" w:date="2022-01-12T17:30:00Z">
                <w:pPr>
                  <w:jc w:val="left"/>
                </w:pPr>
              </w:pPrChange>
            </w:pPr>
          </w:p>
        </w:tc>
        <w:tc>
          <w:tcPr>
            <w:tcW w:w="616" w:type="dxa"/>
            <w:noWrap/>
            <w:vAlign w:val="center"/>
            <w:hideMark/>
            <w:tcPrChange w:id="103937" w:author="pete jones" w:date="2022-01-12T17:27:00Z">
              <w:tcPr>
                <w:tcW w:w="616" w:type="dxa"/>
                <w:noWrap/>
                <w:hideMark/>
              </w:tcPr>
            </w:tcPrChange>
          </w:tcPr>
          <w:p w14:paraId="47D9000D" w14:textId="77777777" w:rsidR="00D32D2F" w:rsidRPr="00D32D2F" w:rsidRDefault="00D32D2F">
            <w:pPr>
              <w:spacing w:before="0" w:after="0" w:line="240" w:lineRule="auto"/>
              <w:jc w:val="center"/>
              <w:rPr>
                <w:ins w:id="103938" w:author="pete jones" w:date="2022-01-12T17:25:00Z"/>
                <w:sz w:val="20"/>
                <w:szCs w:val="20"/>
                <w:rPrChange w:id="103939" w:author="pete jones" w:date="2022-01-12T17:26:00Z">
                  <w:rPr>
                    <w:ins w:id="103940" w:author="pete jones" w:date="2022-01-12T17:25:00Z"/>
                  </w:rPr>
                </w:rPrChange>
              </w:rPr>
              <w:pPrChange w:id="103941" w:author="pete jones" w:date="2022-01-12T17:30:00Z">
                <w:pPr>
                  <w:jc w:val="left"/>
                </w:pPr>
              </w:pPrChange>
            </w:pPr>
            <w:ins w:id="103942" w:author="pete jones" w:date="2022-01-12T17:25:00Z">
              <w:r w:rsidRPr="00D32D2F">
                <w:rPr>
                  <w:sz w:val="20"/>
                  <w:szCs w:val="20"/>
                  <w:rPrChange w:id="103943" w:author="pete jones" w:date="2022-01-12T17:26:00Z">
                    <w:rPr/>
                  </w:rPrChange>
                </w:rPr>
                <w:t>3</w:t>
              </w:r>
            </w:ins>
          </w:p>
        </w:tc>
        <w:tc>
          <w:tcPr>
            <w:tcW w:w="616" w:type="dxa"/>
            <w:noWrap/>
            <w:vAlign w:val="center"/>
            <w:hideMark/>
            <w:tcPrChange w:id="103944" w:author="pete jones" w:date="2022-01-12T17:27:00Z">
              <w:tcPr>
                <w:tcW w:w="616" w:type="dxa"/>
                <w:noWrap/>
                <w:hideMark/>
              </w:tcPr>
            </w:tcPrChange>
          </w:tcPr>
          <w:p w14:paraId="6AE3D76D" w14:textId="77777777" w:rsidR="00D32D2F" w:rsidRPr="00D32D2F" w:rsidRDefault="00D32D2F">
            <w:pPr>
              <w:spacing w:before="0" w:after="0" w:line="240" w:lineRule="auto"/>
              <w:jc w:val="center"/>
              <w:rPr>
                <w:ins w:id="103945" w:author="pete jones" w:date="2022-01-12T17:25:00Z"/>
                <w:sz w:val="20"/>
                <w:szCs w:val="20"/>
                <w:rPrChange w:id="103946" w:author="pete jones" w:date="2022-01-12T17:26:00Z">
                  <w:rPr>
                    <w:ins w:id="103947" w:author="pete jones" w:date="2022-01-12T17:25:00Z"/>
                  </w:rPr>
                </w:rPrChange>
              </w:rPr>
              <w:pPrChange w:id="103948" w:author="pete jones" w:date="2022-01-12T17:30:00Z">
                <w:pPr>
                  <w:jc w:val="left"/>
                </w:pPr>
              </w:pPrChange>
            </w:pPr>
          </w:p>
        </w:tc>
        <w:tc>
          <w:tcPr>
            <w:tcW w:w="616" w:type="dxa"/>
            <w:noWrap/>
            <w:vAlign w:val="center"/>
            <w:hideMark/>
            <w:tcPrChange w:id="103949" w:author="pete jones" w:date="2022-01-12T17:27:00Z">
              <w:tcPr>
                <w:tcW w:w="616" w:type="dxa"/>
                <w:noWrap/>
                <w:hideMark/>
              </w:tcPr>
            </w:tcPrChange>
          </w:tcPr>
          <w:p w14:paraId="41CC4F3B" w14:textId="77777777" w:rsidR="00D32D2F" w:rsidRPr="00D32D2F" w:rsidRDefault="00D32D2F">
            <w:pPr>
              <w:spacing w:before="0" w:after="0" w:line="240" w:lineRule="auto"/>
              <w:jc w:val="center"/>
              <w:rPr>
                <w:ins w:id="103950" w:author="pete jones" w:date="2022-01-12T17:25:00Z"/>
                <w:sz w:val="20"/>
                <w:szCs w:val="20"/>
                <w:rPrChange w:id="103951" w:author="pete jones" w:date="2022-01-12T17:26:00Z">
                  <w:rPr>
                    <w:ins w:id="103952" w:author="pete jones" w:date="2022-01-12T17:25:00Z"/>
                  </w:rPr>
                </w:rPrChange>
              </w:rPr>
              <w:pPrChange w:id="103953" w:author="pete jones" w:date="2022-01-12T17:30:00Z">
                <w:pPr>
                  <w:jc w:val="left"/>
                </w:pPr>
              </w:pPrChange>
            </w:pPr>
            <w:ins w:id="103954" w:author="pete jones" w:date="2022-01-12T17:25:00Z">
              <w:r w:rsidRPr="00D32D2F">
                <w:rPr>
                  <w:sz w:val="20"/>
                  <w:szCs w:val="20"/>
                  <w:rPrChange w:id="103955" w:author="pete jones" w:date="2022-01-12T17:26:00Z">
                    <w:rPr/>
                  </w:rPrChange>
                </w:rPr>
                <w:t>3</w:t>
              </w:r>
            </w:ins>
          </w:p>
        </w:tc>
        <w:tc>
          <w:tcPr>
            <w:tcW w:w="616" w:type="dxa"/>
            <w:noWrap/>
            <w:vAlign w:val="center"/>
            <w:hideMark/>
            <w:tcPrChange w:id="103956" w:author="pete jones" w:date="2022-01-12T17:27:00Z">
              <w:tcPr>
                <w:tcW w:w="616" w:type="dxa"/>
                <w:noWrap/>
                <w:hideMark/>
              </w:tcPr>
            </w:tcPrChange>
          </w:tcPr>
          <w:p w14:paraId="56087428" w14:textId="77777777" w:rsidR="00D32D2F" w:rsidRPr="00D32D2F" w:rsidRDefault="00D32D2F">
            <w:pPr>
              <w:spacing w:before="0" w:after="0" w:line="240" w:lineRule="auto"/>
              <w:jc w:val="center"/>
              <w:rPr>
                <w:ins w:id="103957" w:author="pete jones" w:date="2022-01-12T17:25:00Z"/>
                <w:sz w:val="20"/>
                <w:szCs w:val="20"/>
                <w:rPrChange w:id="103958" w:author="pete jones" w:date="2022-01-12T17:26:00Z">
                  <w:rPr>
                    <w:ins w:id="103959" w:author="pete jones" w:date="2022-01-12T17:25:00Z"/>
                  </w:rPr>
                </w:rPrChange>
              </w:rPr>
              <w:pPrChange w:id="103960" w:author="pete jones" w:date="2022-01-12T17:30:00Z">
                <w:pPr>
                  <w:jc w:val="left"/>
                </w:pPr>
              </w:pPrChange>
            </w:pPr>
            <w:ins w:id="103961" w:author="pete jones" w:date="2022-01-12T17:25:00Z">
              <w:r w:rsidRPr="00D32D2F">
                <w:rPr>
                  <w:sz w:val="20"/>
                  <w:szCs w:val="20"/>
                  <w:rPrChange w:id="103962" w:author="pete jones" w:date="2022-01-12T17:26:00Z">
                    <w:rPr/>
                  </w:rPrChange>
                </w:rPr>
                <w:t>4</w:t>
              </w:r>
            </w:ins>
          </w:p>
        </w:tc>
        <w:tc>
          <w:tcPr>
            <w:tcW w:w="616" w:type="dxa"/>
            <w:noWrap/>
            <w:vAlign w:val="center"/>
            <w:hideMark/>
            <w:tcPrChange w:id="103963" w:author="pete jones" w:date="2022-01-12T17:27:00Z">
              <w:tcPr>
                <w:tcW w:w="616" w:type="dxa"/>
                <w:noWrap/>
                <w:hideMark/>
              </w:tcPr>
            </w:tcPrChange>
          </w:tcPr>
          <w:p w14:paraId="1D5D07B0" w14:textId="77777777" w:rsidR="00D32D2F" w:rsidRPr="00D32D2F" w:rsidRDefault="00D32D2F">
            <w:pPr>
              <w:spacing w:before="0" w:after="0" w:line="240" w:lineRule="auto"/>
              <w:jc w:val="center"/>
              <w:rPr>
                <w:ins w:id="103964" w:author="pete jones" w:date="2022-01-12T17:25:00Z"/>
                <w:sz w:val="20"/>
                <w:szCs w:val="20"/>
                <w:rPrChange w:id="103965" w:author="pete jones" w:date="2022-01-12T17:26:00Z">
                  <w:rPr>
                    <w:ins w:id="103966" w:author="pete jones" w:date="2022-01-12T17:25:00Z"/>
                  </w:rPr>
                </w:rPrChange>
              </w:rPr>
              <w:pPrChange w:id="103967" w:author="pete jones" w:date="2022-01-12T17:30:00Z">
                <w:pPr>
                  <w:jc w:val="left"/>
                </w:pPr>
              </w:pPrChange>
            </w:pPr>
            <w:ins w:id="103968" w:author="pete jones" w:date="2022-01-12T17:25:00Z">
              <w:r w:rsidRPr="00D32D2F">
                <w:rPr>
                  <w:sz w:val="20"/>
                  <w:szCs w:val="20"/>
                  <w:rPrChange w:id="103969" w:author="pete jones" w:date="2022-01-12T17:26:00Z">
                    <w:rPr/>
                  </w:rPrChange>
                </w:rPr>
                <w:t>4</w:t>
              </w:r>
            </w:ins>
          </w:p>
        </w:tc>
        <w:tc>
          <w:tcPr>
            <w:tcW w:w="616" w:type="dxa"/>
            <w:noWrap/>
            <w:vAlign w:val="center"/>
            <w:hideMark/>
            <w:tcPrChange w:id="103970" w:author="pete jones" w:date="2022-01-12T17:27:00Z">
              <w:tcPr>
                <w:tcW w:w="616" w:type="dxa"/>
                <w:noWrap/>
                <w:hideMark/>
              </w:tcPr>
            </w:tcPrChange>
          </w:tcPr>
          <w:p w14:paraId="14FCA6A9" w14:textId="77777777" w:rsidR="00D32D2F" w:rsidRPr="00D32D2F" w:rsidRDefault="00D32D2F">
            <w:pPr>
              <w:spacing w:before="0" w:after="0" w:line="240" w:lineRule="auto"/>
              <w:jc w:val="center"/>
              <w:rPr>
                <w:ins w:id="103971" w:author="pete jones" w:date="2022-01-12T17:25:00Z"/>
                <w:sz w:val="20"/>
                <w:szCs w:val="20"/>
                <w:rPrChange w:id="103972" w:author="pete jones" w:date="2022-01-12T17:26:00Z">
                  <w:rPr>
                    <w:ins w:id="103973" w:author="pete jones" w:date="2022-01-12T17:25:00Z"/>
                  </w:rPr>
                </w:rPrChange>
              </w:rPr>
              <w:pPrChange w:id="103974" w:author="pete jones" w:date="2022-01-12T17:30:00Z">
                <w:pPr>
                  <w:jc w:val="left"/>
                </w:pPr>
              </w:pPrChange>
            </w:pPr>
            <w:ins w:id="103975" w:author="pete jones" w:date="2022-01-12T17:25:00Z">
              <w:r w:rsidRPr="00D32D2F">
                <w:rPr>
                  <w:sz w:val="20"/>
                  <w:szCs w:val="20"/>
                  <w:rPrChange w:id="103976" w:author="pete jones" w:date="2022-01-12T17:26:00Z">
                    <w:rPr/>
                  </w:rPrChange>
                </w:rPr>
                <w:t>0</w:t>
              </w:r>
            </w:ins>
          </w:p>
        </w:tc>
        <w:tc>
          <w:tcPr>
            <w:tcW w:w="616" w:type="dxa"/>
            <w:noWrap/>
            <w:vAlign w:val="center"/>
            <w:hideMark/>
            <w:tcPrChange w:id="103977" w:author="pete jones" w:date="2022-01-12T17:27:00Z">
              <w:tcPr>
                <w:tcW w:w="616" w:type="dxa"/>
                <w:noWrap/>
                <w:hideMark/>
              </w:tcPr>
            </w:tcPrChange>
          </w:tcPr>
          <w:p w14:paraId="3B924BF4" w14:textId="77777777" w:rsidR="00D32D2F" w:rsidRPr="00D32D2F" w:rsidRDefault="00D32D2F">
            <w:pPr>
              <w:spacing w:before="0" w:after="0" w:line="240" w:lineRule="auto"/>
              <w:jc w:val="center"/>
              <w:rPr>
                <w:ins w:id="103978" w:author="pete jones" w:date="2022-01-12T17:25:00Z"/>
                <w:sz w:val="20"/>
                <w:szCs w:val="20"/>
                <w:rPrChange w:id="103979" w:author="pete jones" w:date="2022-01-12T17:26:00Z">
                  <w:rPr>
                    <w:ins w:id="103980" w:author="pete jones" w:date="2022-01-12T17:25:00Z"/>
                  </w:rPr>
                </w:rPrChange>
              </w:rPr>
              <w:pPrChange w:id="103981" w:author="pete jones" w:date="2022-01-12T17:30:00Z">
                <w:pPr>
                  <w:jc w:val="left"/>
                </w:pPr>
              </w:pPrChange>
            </w:pPr>
            <w:ins w:id="103982" w:author="pete jones" w:date="2022-01-12T17:25:00Z">
              <w:r w:rsidRPr="00D32D2F">
                <w:rPr>
                  <w:sz w:val="20"/>
                  <w:szCs w:val="20"/>
                  <w:rPrChange w:id="103983" w:author="pete jones" w:date="2022-01-12T17:26:00Z">
                    <w:rPr/>
                  </w:rPrChange>
                </w:rPr>
                <w:t>8</w:t>
              </w:r>
            </w:ins>
          </w:p>
        </w:tc>
      </w:tr>
      <w:tr w:rsidR="00D32D2F" w:rsidRPr="00D32D2F" w14:paraId="4E9EB565" w14:textId="77777777" w:rsidTr="00D32D2F">
        <w:trPr>
          <w:trHeight w:val="300"/>
          <w:ins w:id="103984" w:author="pete jones" w:date="2022-01-12T17:25:00Z"/>
          <w:trPrChange w:id="103985" w:author="pete jones" w:date="2022-01-12T17:27:00Z">
            <w:trPr>
              <w:trHeight w:val="300"/>
            </w:trPr>
          </w:trPrChange>
        </w:trPr>
        <w:tc>
          <w:tcPr>
            <w:tcW w:w="868" w:type="dxa"/>
            <w:noWrap/>
            <w:hideMark/>
            <w:tcPrChange w:id="103986" w:author="pete jones" w:date="2022-01-12T17:27:00Z">
              <w:tcPr>
                <w:tcW w:w="868" w:type="dxa"/>
                <w:noWrap/>
                <w:hideMark/>
              </w:tcPr>
            </w:tcPrChange>
          </w:tcPr>
          <w:p w14:paraId="0F0799FA" w14:textId="77777777" w:rsidR="00D32D2F" w:rsidRPr="00D32D2F" w:rsidRDefault="00D32D2F">
            <w:pPr>
              <w:spacing w:before="0" w:after="0" w:line="240" w:lineRule="auto"/>
              <w:jc w:val="left"/>
              <w:rPr>
                <w:ins w:id="103987" w:author="pete jones" w:date="2022-01-12T17:25:00Z"/>
                <w:sz w:val="20"/>
                <w:szCs w:val="20"/>
                <w:rPrChange w:id="103988" w:author="pete jones" w:date="2022-01-12T17:26:00Z">
                  <w:rPr>
                    <w:ins w:id="103989" w:author="pete jones" w:date="2022-01-12T17:25:00Z"/>
                  </w:rPr>
                </w:rPrChange>
              </w:rPr>
              <w:pPrChange w:id="103990" w:author="pete jones" w:date="2022-01-12T17:26:00Z">
                <w:pPr>
                  <w:jc w:val="left"/>
                </w:pPr>
              </w:pPrChange>
            </w:pPr>
            <w:ins w:id="103991" w:author="pete jones" w:date="2022-01-12T17:25:00Z">
              <w:r w:rsidRPr="00D32D2F">
                <w:rPr>
                  <w:sz w:val="20"/>
                  <w:szCs w:val="20"/>
                  <w:rPrChange w:id="103992" w:author="pete jones" w:date="2022-01-12T17:26:00Z">
                    <w:rPr/>
                  </w:rPrChange>
                </w:rPr>
                <w:lastRenderedPageBreak/>
                <w:t>47</w:t>
              </w:r>
            </w:ins>
          </w:p>
        </w:tc>
        <w:tc>
          <w:tcPr>
            <w:tcW w:w="1516" w:type="dxa"/>
            <w:noWrap/>
            <w:hideMark/>
            <w:tcPrChange w:id="103993" w:author="pete jones" w:date="2022-01-12T17:27:00Z">
              <w:tcPr>
                <w:tcW w:w="1516" w:type="dxa"/>
                <w:noWrap/>
                <w:hideMark/>
              </w:tcPr>
            </w:tcPrChange>
          </w:tcPr>
          <w:p w14:paraId="31AAD3FA" w14:textId="77777777" w:rsidR="00D32D2F" w:rsidRPr="00D32D2F" w:rsidRDefault="00D32D2F">
            <w:pPr>
              <w:spacing w:before="0" w:after="0" w:line="240" w:lineRule="auto"/>
              <w:jc w:val="left"/>
              <w:rPr>
                <w:ins w:id="103994" w:author="pete jones" w:date="2022-01-12T17:25:00Z"/>
                <w:sz w:val="20"/>
                <w:szCs w:val="20"/>
                <w:rPrChange w:id="103995" w:author="pete jones" w:date="2022-01-12T17:26:00Z">
                  <w:rPr>
                    <w:ins w:id="103996" w:author="pete jones" w:date="2022-01-12T17:25:00Z"/>
                  </w:rPr>
                </w:rPrChange>
              </w:rPr>
              <w:pPrChange w:id="103997" w:author="pete jones" w:date="2022-01-12T17:26:00Z">
                <w:pPr>
                  <w:jc w:val="left"/>
                </w:pPr>
              </w:pPrChange>
            </w:pPr>
            <w:ins w:id="103998" w:author="pete jones" w:date="2022-01-12T17:25:00Z">
              <w:r w:rsidRPr="00D32D2F">
                <w:rPr>
                  <w:sz w:val="20"/>
                  <w:szCs w:val="20"/>
                  <w:rPrChange w:id="103999" w:author="pete jones" w:date="2022-01-12T17:26:00Z">
                    <w:rPr/>
                  </w:rPrChange>
                </w:rPr>
                <w:t>ENGR3399</w:t>
              </w:r>
            </w:ins>
          </w:p>
        </w:tc>
        <w:tc>
          <w:tcPr>
            <w:tcW w:w="8744" w:type="dxa"/>
            <w:noWrap/>
            <w:hideMark/>
            <w:tcPrChange w:id="104000" w:author="pete jones" w:date="2022-01-12T17:27:00Z">
              <w:tcPr>
                <w:tcW w:w="8744" w:type="dxa"/>
                <w:noWrap/>
                <w:hideMark/>
              </w:tcPr>
            </w:tcPrChange>
          </w:tcPr>
          <w:p w14:paraId="0192F497" w14:textId="77777777" w:rsidR="00D32D2F" w:rsidRPr="00D32D2F" w:rsidRDefault="00D32D2F">
            <w:pPr>
              <w:spacing w:before="0" w:after="0" w:line="240" w:lineRule="auto"/>
              <w:jc w:val="left"/>
              <w:rPr>
                <w:ins w:id="104001" w:author="pete jones" w:date="2022-01-12T17:25:00Z"/>
                <w:sz w:val="20"/>
                <w:szCs w:val="20"/>
                <w:rPrChange w:id="104002" w:author="pete jones" w:date="2022-01-12T17:26:00Z">
                  <w:rPr>
                    <w:ins w:id="104003" w:author="pete jones" w:date="2022-01-12T17:25:00Z"/>
                  </w:rPr>
                </w:rPrChange>
              </w:rPr>
              <w:pPrChange w:id="104004" w:author="pete jones" w:date="2022-01-12T17:26:00Z">
                <w:pPr>
                  <w:jc w:val="left"/>
                </w:pPr>
              </w:pPrChange>
            </w:pPr>
            <w:ins w:id="104005" w:author="pete jones" w:date="2022-01-12T17:25:00Z">
              <w:r w:rsidRPr="00D32D2F">
                <w:rPr>
                  <w:sz w:val="20"/>
                  <w:szCs w:val="20"/>
                  <w:rPrChange w:id="104006" w:author="pete jones" w:date="2022-01-12T17:26:00Z">
                    <w:rPr/>
                  </w:rPrChange>
                </w:rPr>
                <w:t>Special Topics in Mechanical Engineering</w:t>
              </w:r>
            </w:ins>
          </w:p>
        </w:tc>
        <w:tc>
          <w:tcPr>
            <w:tcW w:w="616" w:type="dxa"/>
            <w:noWrap/>
            <w:vAlign w:val="center"/>
            <w:hideMark/>
            <w:tcPrChange w:id="104007" w:author="pete jones" w:date="2022-01-12T17:27:00Z">
              <w:tcPr>
                <w:tcW w:w="616" w:type="dxa"/>
                <w:noWrap/>
                <w:hideMark/>
              </w:tcPr>
            </w:tcPrChange>
          </w:tcPr>
          <w:p w14:paraId="7DBE055E" w14:textId="7E8DED99" w:rsidR="00D32D2F" w:rsidRPr="00D32D2F" w:rsidRDefault="00D32D2F">
            <w:pPr>
              <w:spacing w:before="0" w:after="0" w:line="240" w:lineRule="auto"/>
              <w:jc w:val="center"/>
              <w:rPr>
                <w:ins w:id="104008" w:author="pete jones" w:date="2022-01-12T17:25:00Z"/>
                <w:sz w:val="20"/>
                <w:szCs w:val="20"/>
                <w:rPrChange w:id="104009" w:author="pete jones" w:date="2022-01-12T17:26:00Z">
                  <w:rPr>
                    <w:ins w:id="104010" w:author="pete jones" w:date="2022-01-12T17:25:00Z"/>
                  </w:rPr>
                </w:rPrChange>
              </w:rPr>
              <w:pPrChange w:id="104011" w:author="pete jones" w:date="2022-01-12T17:30:00Z">
                <w:pPr>
                  <w:jc w:val="left"/>
                </w:pPr>
              </w:pPrChange>
            </w:pPr>
          </w:p>
        </w:tc>
        <w:tc>
          <w:tcPr>
            <w:tcW w:w="616" w:type="dxa"/>
            <w:noWrap/>
            <w:vAlign w:val="center"/>
            <w:hideMark/>
            <w:tcPrChange w:id="104012" w:author="pete jones" w:date="2022-01-12T17:27:00Z">
              <w:tcPr>
                <w:tcW w:w="616" w:type="dxa"/>
                <w:noWrap/>
                <w:hideMark/>
              </w:tcPr>
            </w:tcPrChange>
          </w:tcPr>
          <w:p w14:paraId="7DE0D00C" w14:textId="77777777" w:rsidR="00D32D2F" w:rsidRPr="00D32D2F" w:rsidRDefault="00D32D2F">
            <w:pPr>
              <w:spacing w:before="0" w:after="0" w:line="240" w:lineRule="auto"/>
              <w:jc w:val="center"/>
              <w:rPr>
                <w:ins w:id="104013" w:author="pete jones" w:date="2022-01-12T17:25:00Z"/>
                <w:sz w:val="20"/>
                <w:szCs w:val="20"/>
                <w:rPrChange w:id="104014" w:author="pete jones" w:date="2022-01-12T17:26:00Z">
                  <w:rPr>
                    <w:ins w:id="104015" w:author="pete jones" w:date="2022-01-12T17:25:00Z"/>
                  </w:rPr>
                </w:rPrChange>
              </w:rPr>
              <w:pPrChange w:id="104016" w:author="pete jones" w:date="2022-01-12T17:30:00Z">
                <w:pPr>
                  <w:jc w:val="left"/>
                </w:pPr>
              </w:pPrChange>
            </w:pPr>
            <w:ins w:id="104017" w:author="pete jones" w:date="2022-01-12T17:25:00Z">
              <w:r w:rsidRPr="00D32D2F">
                <w:rPr>
                  <w:sz w:val="20"/>
                  <w:szCs w:val="20"/>
                  <w:rPrChange w:id="104018" w:author="pete jones" w:date="2022-01-12T17:26:00Z">
                    <w:rPr/>
                  </w:rPrChange>
                </w:rPr>
                <w:t>3</w:t>
              </w:r>
            </w:ins>
          </w:p>
        </w:tc>
        <w:tc>
          <w:tcPr>
            <w:tcW w:w="616" w:type="dxa"/>
            <w:noWrap/>
            <w:vAlign w:val="center"/>
            <w:hideMark/>
            <w:tcPrChange w:id="104019" w:author="pete jones" w:date="2022-01-12T17:27:00Z">
              <w:tcPr>
                <w:tcW w:w="616" w:type="dxa"/>
                <w:noWrap/>
                <w:hideMark/>
              </w:tcPr>
            </w:tcPrChange>
          </w:tcPr>
          <w:p w14:paraId="349A4D21" w14:textId="77777777" w:rsidR="00D32D2F" w:rsidRPr="00D32D2F" w:rsidRDefault="00D32D2F">
            <w:pPr>
              <w:spacing w:before="0" w:after="0" w:line="240" w:lineRule="auto"/>
              <w:jc w:val="center"/>
              <w:rPr>
                <w:ins w:id="104020" w:author="pete jones" w:date="2022-01-12T17:25:00Z"/>
                <w:sz w:val="20"/>
                <w:szCs w:val="20"/>
                <w:rPrChange w:id="104021" w:author="pete jones" w:date="2022-01-12T17:26:00Z">
                  <w:rPr>
                    <w:ins w:id="104022" w:author="pete jones" w:date="2022-01-12T17:25:00Z"/>
                  </w:rPr>
                </w:rPrChange>
              </w:rPr>
              <w:pPrChange w:id="104023" w:author="pete jones" w:date="2022-01-12T17:30:00Z">
                <w:pPr>
                  <w:jc w:val="left"/>
                </w:pPr>
              </w:pPrChange>
            </w:pPr>
          </w:p>
        </w:tc>
        <w:tc>
          <w:tcPr>
            <w:tcW w:w="616" w:type="dxa"/>
            <w:noWrap/>
            <w:vAlign w:val="center"/>
            <w:hideMark/>
            <w:tcPrChange w:id="104024" w:author="pete jones" w:date="2022-01-12T17:27:00Z">
              <w:tcPr>
                <w:tcW w:w="616" w:type="dxa"/>
                <w:noWrap/>
                <w:hideMark/>
              </w:tcPr>
            </w:tcPrChange>
          </w:tcPr>
          <w:p w14:paraId="1E8DACB4" w14:textId="77777777" w:rsidR="00D32D2F" w:rsidRPr="00D32D2F" w:rsidRDefault="00D32D2F">
            <w:pPr>
              <w:spacing w:before="0" w:after="0" w:line="240" w:lineRule="auto"/>
              <w:jc w:val="center"/>
              <w:rPr>
                <w:ins w:id="104025" w:author="pete jones" w:date="2022-01-12T17:25:00Z"/>
                <w:sz w:val="20"/>
                <w:szCs w:val="20"/>
                <w:rPrChange w:id="104026" w:author="pete jones" w:date="2022-01-12T17:26:00Z">
                  <w:rPr>
                    <w:ins w:id="104027" w:author="pete jones" w:date="2022-01-12T17:25:00Z"/>
                  </w:rPr>
                </w:rPrChange>
              </w:rPr>
              <w:pPrChange w:id="104028" w:author="pete jones" w:date="2022-01-12T17:30:00Z">
                <w:pPr>
                  <w:jc w:val="left"/>
                </w:pPr>
              </w:pPrChange>
            </w:pPr>
            <w:ins w:id="104029" w:author="pete jones" w:date="2022-01-12T17:25:00Z">
              <w:r w:rsidRPr="00D32D2F">
                <w:rPr>
                  <w:sz w:val="20"/>
                  <w:szCs w:val="20"/>
                  <w:rPrChange w:id="104030" w:author="pete jones" w:date="2022-01-12T17:26:00Z">
                    <w:rPr/>
                  </w:rPrChange>
                </w:rPr>
                <w:t>3</w:t>
              </w:r>
            </w:ins>
          </w:p>
        </w:tc>
        <w:tc>
          <w:tcPr>
            <w:tcW w:w="616" w:type="dxa"/>
            <w:noWrap/>
            <w:vAlign w:val="center"/>
            <w:hideMark/>
            <w:tcPrChange w:id="104031" w:author="pete jones" w:date="2022-01-12T17:27:00Z">
              <w:tcPr>
                <w:tcW w:w="616" w:type="dxa"/>
                <w:noWrap/>
                <w:hideMark/>
              </w:tcPr>
            </w:tcPrChange>
          </w:tcPr>
          <w:p w14:paraId="3C273455" w14:textId="77777777" w:rsidR="00D32D2F" w:rsidRPr="00D32D2F" w:rsidRDefault="00D32D2F">
            <w:pPr>
              <w:spacing w:before="0" w:after="0" w:line="240" w:lineRule="auto"/>
              <w:jc w:val="center"/>
              <w:rPr>
                <w:ins w:id="104032" w:author="pete jones" w:date="2022-01-12T17:25:00Z"/>
                <w:sz w:val="20"/>
                <w:szCs w:val="20"/>
                <w:rPrChange w:id="104033" w:author="pete jones" w:date="2022-01-12T17:26:00Z">
                  <w:rPr>
                    <w:ins w:id="104034" w:author="pete jones" w:date="2022-01-12T17:25:00Z"/>
                  </w:rPr>
                </w:rPrChange>
              </w:rPr>
              <w:pPrChange w:id="104035" w:author="pete jones" w:date="2022-01-12T17:30:00Z">
                <w:pPr>
                  <w:jc w:val="left"/>
                </w:pPr>
              </w:pPrChange>
            </w:pPr>
            <w:ins w:id="104036" w:author="pete jones" w:date="2022-01-12T17:25:00Z">
              <w:r w:rsidRPr="00D32D2F">
                <w:rPr>
                  <w:sz w:val="20"/>
                  <w:szCs w:val="20"/>
                  <w:rPrChange w:id="104037" w:author="pete jones" w:date="2022-01-12T17:26:00Z">
                    <w:rPr/>
                  </w:rPrChange>
                </w:rPr>
                <w:t>v</w:t>
              </w:r>
            </w:ins>
          </w:p>
        </w:tc>
        <w:tc>
          <w:tcPr>
            <w:tcW w:w="616" w:type="dxa"/>
            <w:noWrap/>
            <w:vAlign w:val="center"/>
            <w:hideMark/>
            <w:tcPrChange w:id="104038" w:author="pete jones" w:date="2022-01-12T17:27:00Z">
              <w:tcPr>
                <w:tcW w:w="616" w:type="dxa"/>
                <w:noWrap/>
                <w:hideMark/>
              </w:tcPr>
            </w:tcPrChange>
          </w:tcPr>
          <w:p w14:paraId="470F6A89" w14:textId="77777777" w:rsidR="00D32D2F" w:rsidRPr="00D32D2F" w:rsidRDefault="00D32D2F">
            <w:pPr>
              <w:spacing w:before="0" w:after="0" w:line="240" w:lineRule="auto"/>
              <w:jc w:val="center"/>
              <w:rPr>
                <w:ins w:id="104039" w:author="pete jones" w:date="2022-01-12T17:25:00Z"/>
                <w:sz w:val="20"/>
                <w:szCs w:val="20"/>
                <w:rPrChange w:id="104040" w:author="pete jones" w:date="2022-01-12T17:26:00Z">
                  <w:rPr>
                    <w:ins w:id="104041" w:author="pete jones" w:date="2022-01-12T17:25:00Z"/>
                  </w:rPr>
                </w:rPrChange>
              </w:rPr>
              <w:pPrChange w:id="104042" w:author="pete jones" w:date="2022-01-12T17:30:00Z">
                <w:pPr>
                  <w:jc w:val="left"/>
                </w:pPr>
              </w:pPrChange>
            </w:pPr>
          </w:p>
        </w:tc>
        <w:tc>
          <w:tcPr>
            <w:tcW w:w="616" w:type="dxa"/>
            <w:noWrap/>
            <w:vAlign w:val="center"/>
            <w:hideMark/>
            <w:tcPrChange w:id="104043" w:author="pete jones" w:date="2022-01-12T17:27:00Z">
              <w:tcPr>
                <w:tcW w:w="616" w:type="dxa"/>
                <w:noWrap/>
                <w:hideMark/>
              </w:tcPr>
            </w:tcPrChange>
          </w:tcPr>
          <w:p w14:paraId="3576D273" w14:textId="77777777" w:rsidR="00D32D2F" w:rsidRPr="00D32D2F" w:rsidRDefault="00D32D2F">
            <w:pPr>
              <w:spacing w:before="0" w:after="0" w:line="240" w:lineRule="auto"/>
              <w:jc w:val="center"/>
              <w:rPr>
                <w:ins w:id="104044" w:author="pete jones" w:date="2022-01-12T17:25:00Z"/>
                <w:sz w:val="20"/>
                <w:szCs w:val="20"/>
                <w:rPrChange w:id="104045" w:author="pete jones" w:date="2022-01-12T17:26:00Z">
                  <w:rPr>
                    <w:ins w:id="104046" w:author="pete jones" w:date="2022-01-12T17:25:00Z"/>
                  </w:rPr>
                </w:rPrChange>
              </w:rPr>
              <w:pPrChange w:id="104047" w:author="pete jones" w:date="2022-01-12T17:30:00Z">
                <w:pPr>
                  <w:jc w:val="left"/>
                </w:pPr>
              </w:pPrChange>
            </w:pPr>
          </w:p>
        </w:tc>
        <w:tc>
          <w:tcPr>
            <w:tcW w:w="616" w:type="dxa"/>
            <w:noWrap/>
            <w:vAlign w:val="center"/>
            <w:hideMark/>
            <w:tcPrChange w:id="104048" w:author="pete jones" w:date="2022-01-12T17:27:00Z">
              <w:tcPr>
                <w:tcW w:w="616" w:type="dxa"/>
                <w:noWrap/>
                <w:hideMark/>
              </w:tcPr>
            </w:tcPrChange>
          </w:tcPr>
          <w:p w14:paraId="2A7466F6" w14:textId="77777777" w:rsidR="00D32D2F" w:rsidRPr="00D32D2F" w:rsidRDefault="00D32D2F">
            <w:pPr>
              <w:spacing w:before="0" w:after="0" w:line="240" w:lineRule="auto"/>
              <w:jc w:val="center"/>
              <w:rPr>
                <w:ins w:id="104049" w:author="pete jones" w:date="2022-01-12T17:25:00Z"/>
                <w:sz w:val="20"/>
                <w:szCs w:val="20"/>
                <w:rPrChange w:id="104050" w:author="pete jones" w:date="2022-01-12T17:26:00Z">
                  <w:rPr>
                    <w:ins w:id="104051" w:author="pete jones" w:date="2022-01-12T17:25:00Z"/>
                  </w:rPr>
                </w:rPrChange>
              </w:rPr>
              <w:pPrChange w:id="104052" w:author="pete jones" w:date="2022-01-12T17:30:00Z">
                <w:pPr>
                  <w:jc w:val="left"/>
                </w:pPr>
              </w:pPrChange>
            </w:pPr>
          </w:p>
        </w:tc>
      </w:tr>
      <w:tr w:rsidR="00D32D2F" w:rsidRPr="00D32D2F" w14:paraId="48FD66E9" w14:textId="77777777" w:rsidTr="00D32D2F">
        <w:trPr>
          <w:trHeight w:val="300"/>
          <w:ins w:id="104053" w:author="pete jones" w:date="2022-01-12T17:25:00Z"/>
          <w:trPrChange w:id="104054" w:author="pete jones" w:date="2022-01-12T17:27:00Z">
            <w:trPr>
              <w:trHeight w:val="300"/>
            </w:trPr>
          </w:trPrChange>
        </w:trPr>
        <w:tc>
          <w:tcPr>
            <w:tcW w:w="868" w:type="dxa"/>
            <w:noWrap/>
            <w:hideMark/>
            <w:tcPrChange w:id="104055" w:author="pete jones" w:date="2022-01-12T17:27:00Z">
              <w:tcPr>
                <w:tcW w:w="868" w:type="dxa"/>
                <w:noWrap/>
                <w:hideMark/>
              </w:tcPr>
            </w:tcPrChange>
          </w:tcPr>
          <w:p w14:paraId="39A1CF37" w14:textId="77777777" w:rsidR="00D32D2F" w:rsidRPr="00D32D2F" w:rsidRDefault="00D32D2F">
            <w:pPr>
              <w:spacing w:before="0" w:after="0" w:line="240" w:lineRule="auto"/>
              <w:jc w:val="left"/>
              <w:rPr>
                <w:ins w:id="104056" w:author="pete jones" w:date="2022-01-12T17:25:00Z"/>
                <w:sz w:val="20"/>
                <w:szCs w:val="20"/>
                <w:rPrChange w:id="104057" w:author="pete jones" w:date="2022-01-12T17:26:00Z">
                  <w:rPr>
                    <w:ins w:id="104058" w:author="pete jones" w:date="2022-01-12T17:25:00Z"/>
                  </w:rPr>
                </w:rPrChange>
              </w:rPr>
              <w:pPrChange w:id="104059" w:author="pete jones" w:date="2022-01-12T17:26:00Z">
                <w:pPr>
                  <w:jc w:val="left"/>
                </w:pPr>
              </w:pPrChange>
            </w:pPr>
            <w:ins w:id="104060" w:author="pete jones" w:date="2022-01-12T17:25:00Z">
              <w:r w:rsidRPr="00D32D2F">
                <w:rPr>
                  <w:sz w:val="20"/>
                  <w:szCs w:val="20"/>
                  <w:rPrChange w:id="104061" w:author="pete jones" w:date="2022-01-12T17:26:00Z">
                    <w:rPr/>
                  </w:rPrChange>
                </w:rPr>
                <w:t>48</w:t>
              </w:r>
            </w:ins>
          </w:p>
        </w:tc>
        <w:tc>
          <w:tcPr>
            <w:tcW w:w="1516" w:type="dxa"/>
            <w:noWrap/>
            <w:hideMark/>
            <w:tcPrChange w:id="104062" w:author="pete jones" w:date="2022-01-12T17:27:00Z">
              <w:tcPr>
                <w:tcW w:w="1516" w:type="dxa"/>
                <w:noWrap/>
                <w:hideMark/>
              </w:tcPr>
            </w:tcPrChange>
          </w:tcPr>
          <w:p w14:paraId="0F973D8F" w14:textId="77777777" w:rsidR="00D32D2F" w:rsidRPr="00D32D2F" w:rsidRDefault="00D32D2F">
            <w:pPr>
              <w:spacing w:before="0" w:after="0" w:line="240" w:lineRule="auto"/>
              <w:jc w:val="left"/>
              <w:rPr>
                <w:ins w:id="104063" w:author="pete jones" w:date="2022-01-12T17:25:00Z"/>
                <w:sz w:val="20"/>
                <w:szCs w:val="20"/>
                <w:rPrChange w:id="104064" w:author="pete jones" w:date="2022-01-12T17:26:00Z">
                  <w:rPr>
                    <w:ins w:id="104065" w:author="pete jones" w:date="2022-01-12T17:25:00Z"/>
                  </w:rPr>
                </w:rPrChange>
              </w:rPr>
              <w:pPrChange w:id="104066" w:author="pete jones" w:date="2022-01-12T17:26:00Z">
                <w:pPr>
                  <w:jc w:val="left"/>
                </w:pPr>
              </w:pPrChange>
            </w:pPr>
            <w:ins w:id="104067" w:author="pete jones" w:date="2022-01-12T17:25:00Z">
              <w:r w:rsidRPr="00D32D2F">
                <w:rPr>
                  <w:sz w:val="20"/>
                  <w:szCs w:val="20"/>
                  <w:rPrChange w:id="104068" w:author="pete jones" w:date="2022-01-12T17:26:00Z">
                    <w:rPr/>
                  </w:rPrChange>
                </w:rPr>
                <w:t>ENGR3410</w:t>
              </w:r>
            </w:ins>
          </w:p>
        </w:tc>
        <w:tc>
          <w:tcPr>
            <w:tcW w:w="8744" w:type="dxa"/>
            <w:noWrap/>
            <w:hideMark/>
            <w:tcPrChange w:id="104069" w:author="pete jones" w:date="2022-01-12T17:27:00Z">
              <w:tcPr>
                <w:tcW w:w="8744" w:type="dxa"/>
                <w:noWrap/>
                <w:hideMark/>
              </w:tcPr>
            </w:tcPrChange>
          </w:tcPr>
          <w:p w14:paraId="382162DA" w14:textId="77777777" w:rsidR="00D32D2F" w:rsidRPr="00D32D2F" w:rsidRDefault="00D32D2F">
            <w:pPr>
              <w:spacing w:before="0" w:after="0" w:line="240" w:lineRule="auto"/>
              <w:jc w:val="left"/>
              <w:rPr>
                <w:ins w:id="104070" w:author="pete jones" w:date="2022-01-12T17:25:00Z"/>
                <w:sz w:val="20"/>
                <w:szCs w:val="20"/>
                <w:rPrChange w:id="104071" w:author="pete jones" w:date="2022-01-12T17:26:00Z">
                  <w:rPr>
                    <w:ins w:id="104072" w:author="pete jones" w:date="2022-01-12T17:25:00Z"/>
                  </w:rPr>
                </w:rPrChange>
              </w:rPr>
              <w:pPrChange w:id="104073" w:author="pete jones" w:date="2022-01-12T17:26:00Z">
                <w:pPr>
                  <w:jc w:val="left"/>
                </w:pPr>
              </w:pPrChange>
            </w:pPr>
            <w:ins w:id="104074" w:author="pete jones" w:date="2022-01-12T17:25:00Z">
              <w:r w:rsidRPr="00D32D2F">
                <w:rPr>
                  <w:sz w:val="20"/>
                  <w:szCs w:val="20"/>
                  <w:rPrChange w:id="104075" w:author="pete jones" w:date="2022-01-12T17:26:00Z">
                    <w:rPr/>
                  </w:rPrChange>
                </w:rPr>
                <w:t>Computer Architecture</w:t>
              </w:r>
            </w:ins>
          </w:p>
        </w:tc>
        <w:tc>
          <w:tcPr>
            <w:tcW w:w="616" w:type="dxa"/>
            <w:noWrap/>
            <w:vAlign w:val="center"/>
            <w:hideMark/>
            <w:tcPrChange w:id="104076" w:author="pete jones" w:date="2022-01-12T17:27:00Z">
              <w:tcPr>
                <w:tcW w:w="616" w:type="dxa"/>
                <w:noWrap/>
                <w:hideMark/>
              </w:tcPr>
            </w:tcPrChange>
          </w:tcPr>
          <w:p w14:paraId="73DA1F1B" w14:textId="25E0F481" w:rsidR="00D32D2F" w:rsidRPr="00D32D2F" w:rsidRDefault="00D32D2F">
            <w:pPr>
              <w:spacing w:before="0" w:after="0" w:line="240" w:lineRule="auto"/>
              <w:jc w:val="center"/>
              <w:rPr>
                <w:ins w:id="104077" w:author="pete jones" w:date="2022-01-12T17:25:00Z"/>
                <w:sz w:val="20"/>
                <w:szCs w:val="20"/>
                <w:rPrChange w:id="104078" w:author="pete jones" w:date="2022-01-12T17:26:00Z">
                  <w:rPr>
                    <w:ins w:id="104079" w:author="pete jones" w:date="2022-01-12T17:25:00Z"/>
                  </w:rPr>
                </w:rPrChange>
              </w:rPr>
              <w:pPrChange w:id="104080" w:author="pete jones" w:date="2022-01-12T17:30:00Z">
                <w:pPr>
                  <w:jc w:val="left"/>
                </w:pPr>
              </w:pPrChange>
            </w:pPr>
          </w:p>
        </w:tc>
        <w:tc>
          <w:tcPr>
            <w:tcW w:w="616" w:type="dxa"/>
            <w:noWrap/>
            <w:vAlign w:val="center"/>
            <w:hideMark/>
            <w:tcPrChange w:id="104081" w:author="pete jones" w:date="2022-01-12T17:27:00Z">
              <w:tcPr>
                <w:tcW w:w="616" w:type="dxa"/>
                <w:noWrap/>
                <w:hideMark/>
              </w:tcPr>
            </w:tcPrChange>
          </w:tcPr>
          <w:p w14:paraId="11E84DD1" w14:textId="77777777" w:rsidR="00D32D2F" w:rsidRPr="00D32D2F" w:rsidRDefault="00D32D2F">
            <w:pPr>
              <w:spacing w:before="0" w:after="0" w:line="240" w:lineRule="auto"/>
              <w:jc w:val="center"/>
              <w:rPr>
                <w:ins w:id="104082" w:author="pete jones" w:date="2022-01-12T17:25:00Z"/>
                <w:sz w:val="20"/>
                <w:szCs w:val="20"/>
                <w:rPrChange w:id="104083" w:author="pete jones" w:date="2022-01-12T17:26:00Z">
                  <w:rPr>
                    <w:ins w:id="104084" w:author="pete jones" w:date="2022-01-12T17:25:00Z"/>
                  </w:rPr>
                </w:rPrChange>
              </w:rPr>
              <w:pPrChange w:id="104085" w:author="pete jones" w:date="2022-01-12T17:30:00Z">
                <w:pPr>
                  <w:jc w:val="left"/>
                </w:pPr>
              </w:pPrChange>
            </w:pPr>
            <w:ins w:id="104086" w:author="pete jones" w:date="2022-01-12T17:25:00Z">
              <w:r w:rsidRPr="00D32D2F">
                <w:rPr>
                  <w:sz w:val="20"/>
                  <w:szCs w:val="20"/>
                  <w:rPrChange w:id="104087" w:author="pete jones" w:date="2022-01-12T17:26:00Z">
                    <w:rPr/>
                  </w:rPrChange>
                </w:rPr>
                <w:t>3</w:t>
              </w:r>
            </w:ins>
          </w:p>
        </w:tc>
        <w:tc>
          <w:tcPr>
            <w:tcW w:w="616" w:type="dxa"/>
            <w:noWrap/>
            <w:vAlign w:val="center"/>
            <w:hideMark/>
            <w:tcPrChange w:id="104088" w:author="pete jones" w:date="2022-01-12T17:27:00Z">
              <w:tcPr>
                <w:tcW w:w="616" w:type="dxa"/>
                <w:noWrap/>
                <w:hideMark/>
              </w:tcPr>
            </w:tcPrChange>
          </w:tcPr>
          <w:p w14:paraId="17FDF9E9" w14:textId="77777777" w:rsidR="00D32D2F" w:rsidRPr="00D32D2F" w:rsidRDefault="00D32D2F">
            <w:pPr>
              <w:spacing w:before="0" w:after="0" w:line="240" w:lineRule="auto"/>
              <w:jc w:val="center"/>
              <w:rPr>
                <w:ins w:id="104089" w:author="pete jones" w:date="2022-01-12T17:25:00Z"/>
                <w:sz w:val="20"/>
                <w:szCs w:val="20"/>
                <w:rPrChange w:id="104090" w:author="pete jones" w:date="2022-01-12T17:26:00Z">
                  <w:rPr>
                    <w:ins w:id="104091" w:author="pete jones" w:date="2022-01-12T17:25:00Z"/>
                  </w:rPr>
                </w:rPrChange>
              </w:rPr>
              <w:pPrChange w:id="104092" w:author="pete jones" w:date="2022-01-12T17:30:00Z">
                <w:pPr>
                  <w:jc w:val="left"/>
                </w:pPr>
              </w:pPrChange>
            </w:pPr>
          </w:p>
        </w:tc>
        <w:tc>
          <w:tcPr>
            <w:tcW w:w="616" w:type="dxa"/>
            <w:noWrap/>
            <w:vAlign w:val="center"/>
            <w:hideMark/>
            <w:tcPrChange w:id="104093" w:author="pete jones" w:date="2022-01-12T17:27:00Z">
              <w:tcPr>
                <w:tcW w:w="616" w:type="dxa"/>
                <w:noWrap/>
                <w:hideMark/>
              </w:tcPr>
            </w:tcPrChange>
          </w:tcPr>
          <w:p w14:paraId="05690EDA" w14:textId="77777777" w:rsidR="00D32D2F" w:rsidRPr="00D32D2F" w:rsidRDefault="00D32D2F">
            <w:pPr>
              <w:spacing w:before="0" w:after="0" w:line="240" w:lineRule="auto"/>
              <w:jc w:val="center"/>
              <w:rPr>
                <w:ins w:id="104094" w:author="pete jones" w:date="2022-01-12T17:25:00Z"/>
                <w:sz w:val="20"/>
                <w:szCs w:val="20"/>
                <w:rPrChange w:id="104095" w:author="pete jones" w:date="2022-01-12T17:26:00Z">
                  <w:rPr>
                    <w:ins w:id="104096" w:author="pete jones" w:date="2022-01-12T17:25:00Z"/>
                  </w:rPr>
                </w:rPrChange>
              </w:rPr>
              <w:pPrChange w:id="104097" w:author="pete jones" w:date="2022-01-12T17:30:00Z">
                <w:pPr>
                  <w:jc w:val="left"/>
                </w:pPr>
              </w:pPrChange>
            </w:pPr>
            <w:ins w:id="104098" w:author="pete jones" w:date="2022-01-12T17:25:00Z">
              <w:r w:rsidRPr="00D32D2F">
                <w:rPr>
                  <w:sz w:val="20"/>
                  <w:szCs w:val="20"/>
                  <w:rPrChange w:id="104099" w:author="pete jones" w:date="2022-01-12T17:26:00Z">
                    <w:rPr/>
                  </w:rPrChange>
                </w:rPr>
                <w:t>3</w:t>
              </w:r>
            </w:ins>
          </w:p>
        </w:tc>
        <w:tc>
          <w:tcPr>
            <w:tcW w:w="616" w:type="dxa"/>
            <w:noWrap/>
            <w:vAlign w:val="center"/>
            <w:hideMark/>
            <w:tcPrChange w:id="104100" w:author="pete jones" w:date="2022-01-12T17:27:00Z">
              <w:tcPr>
                <w:tcW w:w="616" w:type="dxa"/>
                <w:noWrap/>
                <w:hideMark/>
              </w:tcPr>
            </w:tcPrChange>
          </w:tcPr>
          <w:p w14:paraId="2A6B854F" w14:textId="77777777" w:rsidR="00D32D2F" w:rsidRPr="00D32D2F" w:rsidRDefault="00D32D2F">
            <w:pPr>
              <w:spacing w:before="0" w:after="0" w:line="240" w:lineRule="auto"/>
              <w:jc w:val="center"/>
              <w:rPr>
                <w:ins w:id="104101" w:author="pete jones" w:date="2022-01-12T17:25:00Z"/>
                <w:sz w:val="20"/>
                <w:szCs w:val="20"/>
                <w:rPrChange w:id="104102" w:author="pete jones" w:date="2022-01-12T17:26:00Z">
                  <w:rPr>
                    <w:ins w:id="104103" w:author="pete jones" w:date="2022-01-12T17:25:00Z"/>
                  </w:rPr>
                </w:rPrChange>
              </w:rPr>
              <w:pPrChange w:id="104104" w:author="pete jones" w:date="2022-01-12T17:30:00Z">
                <w:pPr>
                  <w:jc w:val="left"/>
                </w:pPr>
              </w:pPrChange>
            </w:pPr>
            <w:ins w:id="104105" w:author="pete jones" w:date="2022-01-12T17:25:00Z">
              <w:r w:rsidRPr="00D32D2F">
                <w:rPr>
                  <w:sz w:val="20"/>
                  <w:szCs w:val="20"/>
                  <w:rPrChange w:id="104106" w:author="pete jones" w:date="2022-01-12T17:26:00Z">
                    <w:rPr/>
                  </w:rPrChange>
                </w:rPr>
                <w:t>4</w:t>
              </w:r>
            </w:ins>
          </w:p>
        </w:tc>
        <w:tc>
          <w:tcPr>
            <w:tcW w:w="616" w:type="dxa"/>
            <w:noWrap/>
            <w:vAlign w:val="center"/>
            <w:hideMark/>
            <w:tcPrChange w:id="104107" w:author="pete jones" w:date="2022-01-12T17:27:00Z">
              <w:tcPr>
                <w:tcW w:w="616" w:type="dxa"/>
                <w:noWrap/>
                <w:hideMark/>
              </w:tcPr>
            </w:tcPrChange>
          </w:tcPr>
          <w:p w14:paraId="79E5DF71" w14:textId="77777777" w:rsidR="00D32D2F" w:rsidRPr="00D32D2F" w:rsidRDefault="00D32D2F">
            <w:pPr>
              <w:spacing w:before="0" w:after="0" w:line="240" w:lineRule="auto"/>
              <w:jc w:val="center"/>
              <w:rPr>
                <w:ins w:id="104108" w:author="pete jones" w:date="2022-01-12T17:25:00Z"/>
                <w:sz w:val="20"/>
                <w:szCs w:val="20"/>
                <w:rPrChange w:id="104109" w:author="pete jones" w:date="2022-01-12T17:26:00Z">
                  <w:rPr>
                    <w:ins w:id="104110" w:author="pete jones" w:date="2022-01-12T17:25:00Z"/>
                  </w:rPr>
                </w:rPrChange>
              </w:rPr>
              <w:pPrChange w:id="104111" w:author="pete jones" w:date="2022-01-12T17:30:00Z">
                <w:pPr>
                  <w:jc w:val="left"/>
                </w:pPr>
              </w:pPrChange>
            </w:pPr>
            <w:ins w:id="104112" w:author="pete jones" w:date="2022-01-12T17:25:00Z">
              <w:r w:rsidRPr="00D32D2F">
                <w:rPr>
                  <w:sz w:val="20"/>
                  <w:szCs w:val="20"/>
                  <w:rPrChange w:id="104113" w:author="pete jones" w:date="2022-01-12T17:26:00Z">
                    <w:rPr/>
                  </w:rPrChange>
                </w:rPr>
                <w:t>4</w:t>
              </w:r>
            </w:ins>
          </w:p>
        </w:tc>
        <w:tc>
          <w:tcPr>
            <w:tcW w:w="616" w:type="dxa"/>
            <w:noWrap/>
            <w:vAlign w:val="center"/>
            <w:hideMark/>
            <w:tcPrChange w:id="104114" w:author="pete jones" w:date="2022-01-12T17:27:00Z">
              <w:tcPr>
                <w:tcW w:w="616" w:type="dxa"/>
                <w:noWrap/>
                <w:hideMark/>
              </w:tcPr>
            </w:tcPrChange>
          </w:tcPr>
          <w:p w14:paraId="02B9F7A7" w14:textId="77777777" w:rsidR="00D32D2F" w:rsidRPr="00D32D2F" w:rsidRDefault="00D32D2F">
            <w:pPr>
              <w:spacing w:before="0" w:after="0" w:line="240" w:lineRule="auto"/>
              <w:jc w:val="center"/>
              <w:rPr>
                <w:ins w:id="104115" w:author="pete jones" w:date="2022-01-12T17:25:00Z"/>
                <w:sz w:val="20"/>
                <w:szCs w:val="20"/>
                <w:rPrChange w:id="104116" w:author="pete jones" w:date="2022-01-12T17:26:00Z">
                  <w:rPr>
                    <w:ins w:id="104117" w:author="pete jones" w:date="2022-01-12T17:25:00Z"/>
                  </w:rPr>
                </w:rPrChange>
              </w:rPr>
              <w:pPrChange w:id="104118" w:author="pete jones" w:date="2022-01-12T17:30:00Z">
                <w:pPr>
                  <w:jc w:val="left"/>
                </w:pPr>
              </w:pPrChange>
            </w:pPr>
            <w:ins w:id="104119" w:author="pete jones" w:date="2022-01-12T17:25:00Z">
              <w:r w:rsidRPr="00D32D2F">
                <w:rPr>
                  <w:sz w:val="20"/>
                  <w:szCs w:val="20"/>
                  <w:rPrChange w:id="104120" w:author="pete jones" w:date="2022-01-12T17:26:00Z">
                    <w:rPr/>
                  </w:rPrChange>
                </w:rPr>
                <w:t>4</w:t>
              </w:r>
            </w:ins>
          </w:p>
        </w:tc>
        <w:tc>
          <w:tcPr>
            <w:tcW w:w="616" w:type="dxa"/>
            <w:noWrap/>
            <w:vAlign w:val="center"/>
            <w:hideMark/>
            <w:tcPrChange w:id="104121" w:author="pete jones" w:date="2022-01-12T17:27:00Z">
              <w:tcPr>
                <w:tcW w:w="616" w:type="dxa"/>
                <w:noWrap/>
                <w:hideMark/>
              </w:tcPr>
            </w:tcPrChange>
          </w:tcPr>
          <w:p w14:paraId="335E700D" w14:textId="77777777" w:rsidR="00D32D2F" w:rsidRPr="00D32D2F" w:rsidRDefault="00D32D2F">
            <w:pPr>
              <w:spacing w:before="0" w:after="0" w:line="240" w:lineRule="auto"/>
              <w:jc w:val="center"/>
              <w:rPr>
                <w:ins w:id="104122" w:author="pete jones" w:date="2022-01-12T17:25:00Z"/>
                <w:sz w:val="20"/>
                <w:szCs w:val="20"/>
                <w:rPrChange w:id="104123" w:author="pete jones" w:date="2022-01-12T17:26:00Z">
                  <w:rPr>
                    <w:ins w:id="104124" w:author="pete jones" w:date="2022-01-12T17:25:00Z"/>
                  </w:rPr>
                </w:rPrChange>
              </w:rPr>
              <w:pPrChange w:id="104125" w:author="pete jones" w:date="2022-01-12T17:30:00Z">
                <w:pPr>
                  <w:jc w:val="left"/>
                </w:pPr>
              </w:pPrChange>
            </w:pPr>
            <w:ins w:id="104126" w:author="pete jones" w:date="2022-01-12T17:25:00Z">
              <w:r w:rsidRPr="00D32D2F">
                <w:rPr>
                  <w:sz w:val="20"/>
                  <w:szCs w:val="20"/>
                  <w:rPrChange w:id="104127" w:author="pete jones" w:date="2022-01-12T17:26:00Z">
                    <w:rPr/>
                  </w:rPrChange>
                </w:rPr>
                <w:t>4</w:t>
              </w:r>
            </w:ins>
          </w:p>
        </w:tc>
      </w:tr>
      <w:tr w:rsidR="00D32D2F" w:rsidRPr="00D32D2F" w14:paraId="2DB37AD3" w14:textId="77777777" w:rsidTr="00D32D2F">
        <w:trPr>
          <w:trHeight w:val="300"/>
          <w:ins w:id="104128" w:author="pete jones" w:date="2022-01-12T17:25:00Z"/>
          <w:trPrChange w:id="104129" w:author="pete jones" w:date="2022-01-12T17:27:00Z">
            <w:trPr>
              <w:trHeight w:val="300"/>
            </w:trPr>
          </w:trPrChange>
        </w:trPr>
        <w:tc>
          <w:tcPr>
            <w:tcW w:w="868" w:type="dxa"/>
            <w:noWrap/>
            <w:hideMark/>
            <w:tcPrChange w:id="104130" w:author="pete jones" w:date="2022-01-12T17:27:00Z">
              <w:tcPr>
                <w:tcW w:w="868" w:type="dxa"/>
                <w:noWrap/>
                <w:hideMark/>
              </w:tcPr>
            </w:tcPrChange>
          </w:tcPr>
          <w:p w14:paraId="3C61CE5D" w14:textId="77777777" w:rsidR="00D32D2F" w:rsidRPr="00D32D2F" w:rsidRDefault="00D32D2F">
            <w:pPr>
              <w:spacing w:before="0" w:after="0" w:line="240" w:lineRule="auto"/>
              <w:jc w:val="left"/>
              <w:rPr>
                <w:ins w:id="104131" w:author="pete jones" w:date="2022-01-12T17:25:00Z"/>
                <w:sz w:val="20"/>
                <w:szCs w:val="20"/>
                <w:rPrChange w:id="104132" w:author="pete jones" w:date="2022-01-12T17:26:00Z">
                  <w:rPr>
                    <w:ins w:id="104133" w:author="pete jones" w:date="2022-01-12T17:25:00Z"/>
                  </w:rPr>
                </w:rPrChange>
              </w:rPr>
              <w:pPrChange w:id="104134" w:author="pete jones" w:date="2022-01-12T17:26:00Z">
                <w:pPr>
                  <w:jc w:val="left"/>
                </w:pPr>
              </w:pPrChange>
            </w:pPr>
            <w:ins w:id="104135" w:author="pete jones" w:date="2022-01-12T17:25:00Z">
              <w:r w:rsidRPr="00D32D2F">
                <w:rPr>
                  <w:sz w:val="20"/>
                  <w:szCs w:val="20"/>
                  <w:rPrChange w:id="104136" w:author="pete jones" w:date="2022-01-12T17:26:00Z">
                    <w:rPr/>
                  </w:rPrChange>
                </w:rPr>
                <w:t>49</w:t>
              </w:r>
            </w:ins>
          </w:p>
        </w:tc>
        <w:tc>
          <w:tcPr>
            <w:tcW w:w="1516" w:type="dxa"/>
            <w:noWrap/>
            <w:hideMark/>
            <w:tcPrChange w:id="104137" w:author="pete jones" w:date="2022-01-12T17:27:00Z">
              <w:tcPr>
                <w:tcW w:w="1516" w:type="dxa"/>
                <w:noWrap/>
                <w:hideMark/>
              </w:tcPr>
            </w:tcPrChange>
          </w:tcPr>
          <w:p w14:paraId="0F3697D6" w14:textId="77777777" w:rsidR="00D32D2F" w:rsidRPr="00D32D2F" w:rsidRDefault="00D32D2F">
            <w:pPr>
              <w:spacing w:before="0" w:after="0" w:line="240" w:lineRule="auto"/>
              <w:jc w:val="left"/>
              <w:rPr>
                <w:ins w:id="104138" w:author="pete jones" w:date="2022-01-12T17:25:00Z"/>
                <w:sz w:val="20"/>
                <w:szCs w:val="20"/>
                <w:rPrChange w:id="104139" w:author="pete jones" w:date="2022-01-12T17:26:00Z">
                  <w:rPr>
                    <w:ins w:id="104140" w:author="pete jones" w:date="2022-01-12T17:25:00Z"/>
                  </w:rPr>
                </w:rPrChange>
              </w:rPr>
              <w:pPrChange w:id="104141" w:author="pete jones" w:date="2022-01-12T17:26:00Z">
                <w:pPr>
                  <w:jc w:val="left"/>
                </w:pPr>
              </w:pPrChange>
            </w:pPr>
            <w:ins w:id="104142" w:author="pete jones" w:date="2022-01-12T17:25:00Z">
              <w:r w:rsidRPr="00D32D2F">
                <w:rPr>
                  <w:sz w:val="20"/>
                  <w:szCs w:val="20"/>
                  <w:rPrChange w:id="104143" w:author="pete jones" w:date="2022-01-12T17:26:00Z">
                    <w:rPr/>
                  </w:rPrChange>
                </w:rPr>
                <w:t>ENGR3415</w:t>
              </w:r>
            </w:ins>
          </w:p>
        </w:tc>
        <w:tc>
          <w:tcPr>
            <w:tcW w:w="8744" w:type="dxa"/>
            <w:noWrap/>
            <w:hideMark/>
            <w:tcPrChange w:id="104144" w:author="pete jones" w:date="2022-01-12T17:27:00Z">
              <w:tcPr>
                <w:tcW w:w="8744" w:type="dxa"/>
                <w:noWrap/>
                <w:hideMark/>
              </w:tcPr>
            </w:tcPrChange>
          </w:tcPr>
          <w:p w14:paraId="3C6B9C3F" w14:textId="77777777" w:rsidR="00D32D2F" w:rsidRPr="00D32D2F" w:rsidRDefault="00D32D2F">
            <w:pPr>
              <w:spacing w:before="0" w:after="0" w:line="240" w:lineRule="auto"/>
              <w:jc w:val="left"/>
              <w:rPr>
                <w:ins w:id="104145" w:author="pete jones" w:date="2022-01-12T17:25:00Z"/>
                <w:sz w:val="20"/>
                <w:szCs w:val="20"/>
                <w:rPrChange w:id="104146" w:author="pete jones" w:date="2022-01-12T17:26:00Z">
                  <w:rPr>
                    <w:ins w:id="104147" w:author="pete jones" w:date="2022-01-12T17:25:00Z"/>
                  </w:rPr>
                </w:rPrChange>
              </w:rPr>
              <w:pPrChange w:id="104148" w:author="pete jones" w:date="2022-01-12T17:26:00Z">
                <w:pPr>
                  <w:jc w:val="left"/>
                </w:pPr>
              </w:pPrChange>
            </w:pPr>
            <w:ins w:id="104149" w:author="pete jones" w:date="2022-01-12T17:25:00Z">
              <w:r w:rsidRPr="00D32D2F">
                <w:rPr>
                  <w:sz w:val="20"/>
                  <w:szCs w:val="20"/>
                  <w:rPrChange w:id="104150" w:author="pete jones" w:date="2022-01-12T17:26:00Z">
                    <w:rPr/>
                  </w:rPrChange>
                </w:rPr>
                <w:t>Digital Signal Processing</w:t>
              </w:r>
            </w:ins>
          </w:p>
        </w:tc>
        <w:tc>
          <w:tcPr>
            <w:tcW w:w="616" w:type="dxa"/>
            <w:noWrap/>
            <w:vAlign w:val="center"/>
            <w:hideMark/>
            <w:tcPrChange w:id="104151" w:author="pete jones" w:date="2022-01-12T17:27:00Z">
              <w:tcPr>
                <w:tcW w:w="616" w:type="dxa"/>
                <w:noWrap/>
                <w:hideMark/>
              </w:tcPr>
            </w:tcPrChange>
          </w:tcPr>
          <w:p w14:paraId="0755FCE0" w14:textId="4210BE52" w:rsidR="00D32D2F" w:rsidRPr="00D32D2F" w:rsidRDefault="00D32D2F">
            <w:pPr>
              <w:spacing w:before="0" w:after="0" w:line="240" w:lineRule="auto"/>
              <w:jc w:val="center"/>
              <w:rPr>
                <w:ins w:id="104152" w:author="pete jones" w:date="2022-01-12T17:25:00Z"/>
                <w:sz w:val="20"/>
                <w:szCs w:val="20"/>
                <w:rPrChange w:id="104153" w:author="pete jones" w:date="2022-01-12T17:26:00Z">
                  <w:rPr>
                    <w:ins w:id="104154" w:author="pete jones" w:date="2022-01-12T17:25:00Z"/>
                  </w:rPr>
                </w:rPrChange>
              </w:rPr>
              <w:pPrChange w:id="104155" w:author="pete jones" w:date="2022-01-12T17:30:00Z">
                <w:pPr>
                  <w:jc w:val="left"/>
                </w:pPr>
              </w:pPrChange>
            </w:pPr>
          </w:p>
        </w:tc>
        <w:tc>
          <w:tcPr>
            <w:tcW w:w="616" w:type="dxa"/>
            <w:noWrap/>
            <w:vAlign w:val="center"/>
            <w:hideMark/>
            <w:tcPrChange w:id="104156" w:author="pete jones" w:date="2022-01-12T17:27:00Z">
              <w:tcPr>
                <w:tcW w:w="616" w:type="dxa"/>
                <w:noWrap/>
                <w:hideMark/>
              </w:tcPr>
            </w:tcPrChange>
          </w:tcPr>
          <w:p w14:paraId="08D2C4A4" w14:textId="77777777" w:rsidR="00D32D2F" w:rsidRPr="00D32D2F" w:rsidRDefault="00D32D2F">
            <w:pPr>
              <w:spacing w:before="0" w:after="0" w:line="240" w:lineRule="auto"/>
              <w:jc w:val="center"/>
              <w:rPr>
                <w:ins w:id="104157" w:author="pete jones" w:date="2022-01-12T17:25:00Z"/>
                <w:sz w:val="20"/>
                <w:szCs w:val="20"/>
                <w:rPrChange w:id="104158" w:author="pete jones" w:date="2022-01-12T17:26:00Z">
                  <w:rPr>
                    <w:ins w:id="104159" w:author="pete jones" w:date="2022-01-12T17:25:00Z"/>
                  </w:rPr>
                </w:rPrChange>
              </w:rPr>
              <w:pPrChange w:id="104160" w:author="pete jones" w:date="2022-01-12T17:30:00Z">
                <w:pPr>
                  <w:jc w:val="left"/>
                </w:pPr>
              </w:pPrChange>
            </w:pPr>
            <w:ins w:id="104161" w:author="pete jones" w:date="2022-01-12T17:25:00Z">
              <w:r w:rsidRPr="00D32D2F">
                <w:rPr>
                  <w:sz w:val="20"/>
                  <w:szCs w:val="20"/>
                  <w:rPrChange w:id="104162" w:author="pete jones" w:date="2022-01-12T17:26:00Z">
                    <w:rPr/>
                  </w:rPrChange>
                </w:rPr>
                <w:t>3</w:t>
              </w:r>
            </w:ins>
          </w:p>
        </w:tc>
        <w:tc>
          <w:tcPr>
            <w:tcW w:w="616" w:type="dxa"/>
            <w:noWrap/>
            <w:vAlign w:val="center"/>
            <w:hideMark/>
            <w:tcPrChange w:id="104163" w:author="pete jones" w:date="2022-01-12T17:27:00Z">
              <w:tcPr>
                <w:tcW w:w="616" w:type="dxa"/>
                <w:noWrap/>
                <w:hideMark/>
              </w:tcPr>
            </w:tcPrChange>
          </w:tcPr>
          <w:p w14:paraId="18CE81F3" w14:textId="77777777" w:rsidR="00D32D2F" w:rsidRPr="00D32D2F" w:rsidRDefault="00D32D2F">
            <w:pPr>
              <w:spacing w:before="0" w:after="0" w:line="240" w:lineRule="auto"/>
              <w:jc w:val="center"/>
              <w:rPr>
                <w:ins w:id="104164" w:author="pete jones" w:date="2022-01-12T17:25:00Z"/>
                <w:sz w:val="20"/>
                <w:szCs w:val="20"/>
                <w:rPrChange w:id="104165" w:author="pete jones" w:date="2022-01-12T17:26:00Z">
                  <w:rPr>
                    <w:ins w:id="104166" w:author="pete jones" w:date="2022-01-12T17:25:00Z"/>
                  </w:rPr>
                </w:rPrChange>
              </w:rPr>
              <w:pPrChange w:id="104167" w:author="pete jones" w:date="2022-01-12T17:30:00Z">
                <w:pPr>
                  <w:jc w:val="left"/>
                </w:pPr>
              </w:pPrChange>
            </w:pPr>
          </w:p>
        </w:tc>
        <w:tc>
          <w:tcPr>
            <w:tcW w:w="616" w:type="dxa"/>
            <w:noWrap/>
            <w:vAlign w:val="center"/>
            <w:hideMark/>
            <w:tcPrChange w:id="104168" w:author="pete jones" w:date="2022-01-12T17:27:00Z">
              <w:tcPr>
                <w:tcW w:w="616" w:type="dxa"/>
                <w:noWrap/>
                <w:hideMark/>
              </w:tcPr>
            </w:tcPrChange>
          </w:tcPr>
          <w:p w14:paraId="455C0DDC" w14:textId="77777777" w:rsidR="00D32D2F" w:rsidRPr="00D32D2F" w:rsidRDefault="00D32D2F">
            <w:pPr>
              <w:spacing w:before="0" w:after="0" w:line="240" w:lineRule="auto"/>
              <w:jc w:val="center"/>
              <w:rPr>
                <w:ins w:id="104169" w:author="pete jones" w:date="2022-01-12T17:25:00Z"/>
                <w:sz w:val="20"/>
                <w:szCs w:val="20"/>
                <w:rPrChange w:id="104170" w:author="pete jones" w:date="2022-01-12T17:26:00Z">
                  <w:rPr>
                    <w:ins w:id="104171" w:author="pete jones" w:date="2022-01-12T17:25:00Z"/>
                  </w:rPr>
                </w:rPrChange>
              </w:rPr>
              <w:pPrChange w:id="104172" w:author="pete jones" w:date="2022-01-12T17:30:00Z">
                <w:pPr>
                  <w:jc w:val="left"/>
                </w:pPr>
              </w:pPrChange>
            </w:pPr>
            <w:ins w:id="104173" w:author="pete jones" w:date="2022-01-12T17:25:00Z">
              <w:r w:rsidRPr="00D32D2F">
                <w:rPr>
                  <w:sz w:val="20"/>
                  <w:szCs w:val="20"/>
                  <w:rPrChange w:id="104174" w:author="pete jones" w:date="2022-01-12T17:26:00Z">
                    <w:rPr/>
                  </w:rPrChange>
                </w:rPr>
                <w:t>3</w:t>
              </w:r>
            </w:ins>
          </w:p>
        </w:tc>
        <w:tc>
          <w:tcPr>
            <w:tcW w:w="616" w:type="dxa"/>
            <w:noWrap/>
            <w:vAlign w:val="center"/>
            <w:hideMark/>
            <w:tcPrChange w:id="104175" w:author="pete jones" w:date="2022-01-12T17:27:00Z">
              <w:tcPr>
                <w:tcW w:w="616" w:type="dxa"/>
                <w:noWrap/>
                <w:hideMark/>
              </w:tcPr>
            </w:tcPrChange>
          </w:tcPr>
          <w:p w14:paraId="778C8ECE" w14:textId="77777777" w:rsidR="00D32D2F" w:rsidRPr="00D32D2F" w:rsidRDefault="00D32D2F">
            <w:pPr>
              <w:spacing w:before="0" w:after="0" w:line="240" w:lineRule="auto"/>
              <w:jc w:val="center"/>
              <w:rPr>
                <w:ins w:id="104176" w:author="pete jones" w:date="2022-01-12T17:25:00Z"/>
                <w:sz w:val="20"/>
                <w:szCs w:val="20"/>
                <w:rPrChange w:id="104177" w:author="pete jones" w:date="2022-01-12T17:26:00Z">
                  <w:rPr>
                    <w:ins w:id="104178" w:author="pete jones" w:date="2022-01-12T17:25:00Z"/>
                  </w:rPr>
                </w:rPrChange>
              </w:rPr>
              <w:pPrChange w:id="104179" w:author="pete jones" w:date="2022-01-12T17:30:00Z">
                <w:pPr>
                  <w:jc w:val="left"/>
                </w:pPr>
              </w:pPrChange>
            </w:pPr>
            <w:ins w:id="104180" w:author="pete jones" w:date="2022-01-12T17:25:00Z">
              <w:r w:rsidRPr="00D32D2F">
                <w:rPr>
                  <w:sz w:val="20"/>
                  <w:szCs w:val="20"/>
                  <w:rPrChange w:id="104181" w:author="pete jones" w:date="2022-01-12T17:26:00Z">
                    <w:rPr/>
                  </w:rPrChange>
                </w:rPr>
                <w:t>4</w:t>
              </w:r>
            </w:ins>
          </w:p>
        </w:tc>
        <w:tc>
          <w:tcPr>
            <w:tcW w:w="616" w:type="dxa"/>
            <w:noWrap/>
            <w:vAlign w:val="center"/>
            <w:hideMark/>
            <w:tcPrChange w:id="104182" w:author="pete jones" w:date="2022-01-12T17:27:00Z">
              <w:tcPr>
                <w:tcW w:w="616" w:type="dxa"/>
                <w:noWrap/>
                <w:hideMark/>
              </w:tcPr>
            </w:tcPrChange>
          </w:tcPr>
          <w:p w14:paraId="664F6587" w14:textId="77777777" w:rsidR="00D32D2F" w:rsidRPr="00D32D2F" w:rsidRDefault="00D32D2F">
            <w:pPr>
              <w:spacing w:before="0" w:after="0" w:line="240" w:lineRule="auto"/>
              <w:jc w:val="center"/>
              <w:rPr>
                <w:ins w:id="104183" w:author="pete jones" w:date="2022-01-12T17:25:00Z"/>
                <w:sz w:val="20"/>
                <w:szCs w:val="20"/>
                <w:rPrChange w:id="104184" w:author="pete jones" w:date="2022-01-12T17:26:00Z">
                  <w:rPr>
                    <w:ins w:id="104185" w:author="pete jones" w:date="2022-01-12T17:25:00Z"/>
                  </w:rPr>
                </w:rPrChange>
              </w:rPr>
              <w:pPrChange w:id="104186" w:author="pete jones" w:date="2022-01-12T17:30:00Z">
                <w:pPr>
                  <w:jc w:val="left"/>
                </w:pPr>
              </w:pPrChange>
            </w:pPr>
            <w:ins w:id="104187" w:author="pete jones" w:date="2022-01-12T17:25:00Z">
              <w:r w:rsidRPr="00D32D2F">
                <w:rPr>
                  <w:sz w:val="20"/>
                  <w:szCs w:val="20"/>
                  <w:rPrChange w:id="104188" w:author="pete jones" w:date="2022-01-12T17:26:00Z">
                    <w:rPr/>
                  </w:rPrChange>
                </w:rPr>
                <w:t>4</w:t>
              </w:r>
            </w:ins>
          </w:p>
        </w:tc>
        <w:tc>
          <w:tcPr>
            <w:tcW w:w="616" w:type="dxa"/>
            <w:noWrap/>
            <w:vAlign w:val="center"/>
            <w:hideMark/>
            <w:tcPrChange w:id="104189" w:author="pete jones" w:date="2022-01-12T17:27:00Z">
              <w:tcPr>
                <w:tcW w:w="616" w:type="dxa"/>
                <w:noWrap/>
                <w:hideMark/>
              </w:tcPr>
            </w:tcPrChange>
          </w:tcPr>
          <w:p w14:paraId="0EF6CD14" w14:textId="77777777" w:rsidR="00D32D2F" w:rsidRPr="00D32D2F" w:rsidRDefault="00D32D2F">
            <w:pPr>
              <w:spacing w:before="0" w:after="0" w:line="240" w:lineRule="auto"/>
              <w:jc w:val="center"/>
              <w:rPr>
                <w:ins w:id="104190" w:author="pete jones" w:date="2022-01-12T17:25:00Z"/>
                <w:sz w:val="20"/>
                <w:szCs w:val="20"/>
                <w:rPrChange w:id="104191" w:author="pete jones" w:date="2022-01-12T17:26:00Z">
                  <w:rPr>
                    <w:ins w:id="104192" w:author="pete jones" w:date="2022-01-12T17:25:00Z"/>
                  </w:rPr>
                </w:rPrChange>
              </w:rPr>
              <w:pPrChange w:id="104193" w:author="pete jones" w:date="2022-01-12T17:30:00Z">
                <w:pPr>
                  <w:jc w:val="left"/>
                </w:pPr>
              </w:pPrChange>
            </w:pPr>
            <w:ins w:id="104194" w:author="pete jones" w:date="2022-01-12T17:25:00Z">
              <w:r w:rsidRPr="00D32D2F">
                <w:rPr>
                  <w:sz w:val="20"/>
                  <w:szCs w:val="20"/>
                  <w:rPrChange w:id="104195" w:author="pete jones" w:date="2022-01-12T17:26:00Z">
                    <w:rPr/>
                  </w:rPrChange>
                </w:rPr>
                <w:t>0</w:t>
              </w:r>
            </w:ins>
          </w:p>
        </w:tc>
        <w:tc>
          <w:tcPr>
            <w:tcW w:w="616" w:type="dxa"/>
            <w:noWrap/>
            <w:vAlign w:val="center"/>
            <w:hideMark/>
            <w:tcPrChange w:id="104196" w:author="pete jones" w:date="2022-01-12T17:27:00Z">
              <w:tcPr>
                <w:tcW w:w="616" w:type="dxa"/>
                <w:noWrap/>
                <w:hideMark/>
              </w:tcPr>
            </w:tcPrChange>
          </w:tcPr>
          <w:p w14:paraId="2D26345C" w14:textId="77777777" w:rsidR="00D32D2F" w:rsidRPr="00D32D2F" w:rsidRDefault="00D32D2F">
            <w:pPr>
              <w:spacing w:before="0" w:after="0" w:line="240" w:lineRule="auto"/>
              <w:jc w:val="center"/>
              <w:rPr>
                <w:ins w:id="104197" w:author="pete jones" w:date="2022-01-12T17:25:00Z"/>
                <w:sz w:val="20"/>
                <w:szCs w:val="20"/>
                <w:rPrChange w:id="104198" w:author="pete jones" w:date="2022-01-12T17:26:00Z">
                  <w:rPr>
                    <w:ins w:id="104199" w:author="pete jones" w:date="2022-01-12T17:25:00Z"/>
                  </w:rPr>
                </w:rPrChange>
              </w:rPr>
              <w:pPrChange w:id="104200" w:author="pete jones" w:date="2022-01-12T17:30:00Z">
                <w:pPr>
                  <w:jc w:val="left"/>
                </w:pPr>
              </w:pPrChange>
            </w:pPr>
            <w:ins w:id="104201" w:author="pete jones" w:date="2022-01-12T17:25:00Z">
              <w:r w:rsidRPr="00D32D2F">
                <w:rPr>
                  <w:sz w:val="20"/>
                  <w:szCs w:val="20"/>
                  <w:rPrChange w:id="104202" w:author="pete jones" w:date="2022-01-12T17:26:00Z">
                    <w:rPr/>
                  </w:rPrChange>
                </w:rPr>
                <w:t>8</w:t>
              </w:r>
            </w:ins>
          </w:p>
        </w:tc>
      </w:tr>
      <w:tr w:rsidR="00D32D2F" w:rsidRPr="00D32D2F" w14:paraId="074AE3C1" w14:textId="77777777" w:rsidTr="00D32D2F">
        <w:trPr>
          <w:trHeight w:val="300"/>
          <w:ins w:id="104203" w:author="pete jones" w:date="2022-01-12T17:25:00Z"/>
          <w:trPrChange w:id="104204" w:author="pete jones" w:date="2022-01-12T17:27:00Z">
            <w:trPr>
              <w:trHeight w:val="300"/>
            </w:trPr>
          </w:trPrChange>
        </w:trPr>
        <w:tc>
          <w:tcPr>
            <w:tcW w:w="868" w:type="dxa"/>
            <w:noWrap/>
            <w:hideMark/>
            <w:tcPrChange w:id="104205" w:author="pete jones" w:date="2022-01-12T17:27:00Z">
              <w:tcPr>
                <w:tcW w:w="868" w:type="dxa"/>
                <w:noWrap/>
                <w:hideMark/>
              </w:tcPr>
            </w:tcPrChange>
          </w:tcPr>
          <w:p w14:paraId="597BBC7B" w14:textId="77777777" w:rsidR="00D32D2F" w:rsidRPr="00D32D2F" w:rsidRDefault="00D32D2F">
            <w:pPr>
              <w:spacing w:before="0" w:after="0" w:line="240" w:lineRule="auto"/>
              <w:jc w:val="left"/>
              <w:rPr>
                <w:ins w:id="104206" w:author="pete jones" w:date="2022-01-12T17:25:00Z"/>
                <w:sz w:val="20"/>
                <w:szCs w:val="20"/>
                <w:rPrChange w:id="104207" w:author="pete jones" w:date="2022-01-12T17:26:00Z">
                  <w:rPr>
                    <w:ins w:id="104208" w:author="pete jones" w:date="2022-01-12T17:25:00Z"/>
                  </w:rPr>
                </w:rPrChange>
              </w:rPr>
              <w:pPrChange w:id="104209" w:author="pete jones" w:date="2022-01-12T17:26:00Z">
                <w:pPr>
                  <w:jc w:val="left"/>
                </w:pPr>
              </w:pPrChange>
            </w:pPr>
            <w:ins w:id="104210" w:author="pete jones" w:date="2022-01-12T17:25:00Z">
              <w:r w:rsidRPr="00D32D2F">
                <w:rPr>
                  <w:sz w:val="20"/>
                  <w:szCs w:val="20"/>
                  <w:rPrChange w:id="104211" w:author="pete jones" w:date="2022-01-12T17:26:00Z">
                    <w:rPr/>
                  </w:rPrChange>
                </w:rPr>
                <w:t>50</w:t>
              </w:r>
            </w:ins>
          </w:p>
        </w:tc>
        <w:tc>
          <w:tcPr>
            <w:tcW w:w="1516" w:type="dxa"/>
            <w:noWrap/>
            <w:hideMark/>
            <w:tcPrChange w:id="104212" w:author="pete jones" w:date="2022-01-12T17:27:00Z">
              <w:tcPr>
                <w:tcW w:w="1516" w:type="dxa"/>
                <w:noWrap/>
                <w:hideMark/>
              </w:tcPr>
            </w:tcPrChange>
          </w:tcPr>
          <w:p w14:paraId="7AFA8DA0" w14:textId="77777777" w:rsidR="00D32D2F" w:rsidRPr="00D32D2F" w:rsidRDefault="00D32D2F">
            <w:pPr>
              <w:spacing w:before="0" w:after="0" w:line="240" w:lineRule="auto"/>
              <w:jc w:val="left"/>
              <w:rPr>
                <w:ins w:id="104213" w:author="pete jones" w:date="2022-01-12T17:25:00Z"/>
                <w:sz w:val="20"/>
                <w:szCs w:val="20"/>
                <w:rPrChange w:id="104214" w:author="pete jones" w:date="2022-01-12T17:26:00Z">
                  <w:rPr>
                    <w:ins w:id="104215" w:author="pete jones" w:date="2022-01-12T17:25:00Z"/>
                  </w:rPr>
                </w:rPrChange>
              </w:rPr>
              <w:pPrChange w:id="104216" w:author="pete jones" w:date="2022-01-12T17:26:00Z">
                <w:pPr>
                  <w:jc w:val="left"/>
                </w:pPr>
              </w:pPrChange>
            </w:pPr>
            <w:ins w:id="104217" w:author="pete jones" w:date="2022-01-12T17:25:00Z">
              <w:r w:rsidRPr="00D32D2F">
                <w:rPr>
                  <w:sz w:val="20"/>
                  <w:szCs w:val="20"/>
                  <w:rPrChange w:id="104218" w:author="pete jones" w:date="2022-01-12T17:26:00Z">
                    <w:rPr/>
                  </w:rPrChange>
                </w:rPr>
                <w:t>ENGR3420</w:t>
              </w:r>
            </w:ins>
          </w:p>
        </w:tc>
        <w:tc>
          <w:tcPr>
            <w:tcW w:w="8744" w:type="dxa"/>
            <w:noWrap/>
            <w:hideMark/>
            <w:tcPrChange w:id="104219" w:author="pete jones" w:date="2022-01-12T17:27:00Z">
              <w:tcPr>
                <w:tcW w:w="8744" w:type="dxa"/>
                <w:noWrap/>
                <w:hideMark/>
              </w:tcPr>
            </w:tcPrChange>
          </w:tcPr>
          <w:p w14:paraId="7918363F" w14:textId="77777777" w:rsidR="00D32D2F" w:rsidRPr="00D32D2F" w:rsidRDefault="00D32D2F">
            <w:pPr>
              <w:spacing w:before="0" w:after="0" w:line="240" w:lineRule="auto"/>
              <w:jc w:val="left"/>
              <w:rPr>
                <w:ins w:id="104220" w:author="pete jones" w:date="2022-01-12T17:25:00Z"/>
                <w:sz w:val="20"/>
                <w:szCs w:val="20"/>
                <w:rPrChange w:id="104221" w:author="pete jones" w:date="2022-01-12T17:26:00Z">
                  <w:rPr>
                    <w:ins w:id="104222" w:author="pete jones" w:date="2022-01-12T17:25:00Z"/>
                  </w:rPr>
                </w:rPrChange>
              </w:rPr>
              <w:pPrChange w:id="104223" w:author="pete jones" w:date="2022-01-12T17:26:00Z">
                <w:pPr>
                  <w:jc w:val="left"/>
                </w:pPr>
              </w:pPrChange>
            </w:pPr>
            <w:ins w:id="104224" w:author="pete jones" w:date="2022-01-12T17:25:00Z">
              <w:r w:rsidRPr="00D32D2F">
                <w:rPr>
                  <w:sz w:val="20"/>
                  <w:szCs w:val="20"/>
                  <w:rPrChange w:id="104225" w:author="pete jones" w:date="2022-01-12T17:26:00Z">
                    <w:rPr/>
                  </w:rPrChange>
                </w:rPr>
                <w:t>Introduction to Analog and Digital Communication</w:t>
              </w:r>
            </w:ins>
          </w:p>
        </w:tc>
        <w:tc>
          <w:tcPr>
            <w:tcW w:w="616" w:type="dxa"/>
            <w:noWrap/>
            <w:vAlign w:val="center"/>
            <w:hideMark/>
            <w:tcPrChange w:id="104226" w:author="pete jones" w:date="2022-01-12T17:27:00Z">
              <w:tcPr>
                <w:tcW w:w="616" w:type="dxa"/>
                <w:noWrap/>
                <w:hideMark/>
              </w:tcPr>
            </w:tcPrChange>
          </w:tcPr>
          <w:p w14:paraId="30E60A4B" w14:textId="1762383E" w:rsidR="00D32D2F" w:rsidRPr="00D32D2F" w:rsidRDefault="00D32D2F">
            <w:pPr>
              <w:spacing w:before="0" w:after="0" w:line="240" w:lineRule="auto"/>
              <w:jc w:val="center"/>
              <w:rPr>
                <w:ins w:id="104227" w:author="pete jones" w:date="2022-01-12T17:25:00Z"/>
                <w:sz w:val="20"/>
                <w:szCs w:val="20"/>
                <w:rPrChange w:id="104228" w:author="pete jones" w:date="2022-01-12T17:26:00Z">
                  <w:rPr>
                    <w:ins w:id="104229" w:author="pete jones" w:date="2022-01-12T17:25:00Z"/>
                  </w:rPr>
                </w:rPrChange>
              </w:rPr>
              <w:pPrChange w:id="104230" w:author="pete jones" w:date="2022-01-12T17:30:00Z">
                <w:pPr>
                  <w:jc w:val="left"/>
                </w:pPr>
              </w:pPrChange>
            </w:pPr>
          </w:p>
        </w:tc>
        <w:tc>
          <w:tcPr>
            <w:tcW w:w="616" w:type="dxa"/>
            <w:noWrap/>
            <w:vAlign w:val="center"/>
            <w:hideMark/>
            <w:tcPrChange w:id="104231" w:author="pete jones" w:date="2022-01-12T17:27:00Z">
              <w:tcPr>
                <w:tcW w:w="616" w:type="dxa"/>
                <w:noWrap/>
                <w:hideMark/>
              </w:tcPr>
            </w:tcPrChange>
          </w:tcPr>
          <w:p w14:paraId="0425BF62" w14:textId="77777777" w:rsidR="00D32D2F" w:rsidRPr="00D32D2F" w:rsidRDefault="00D32D2F">
            <w:pPr>
              <w:spacing w:before="0" w:after="0" w:line="240" w:lineRule="auto"/>
              <w:jc w:val="center"/>
              <w:rPr>
                <w:ins w:id="104232" w:author="pete jones" w:date="2022-01-12T17:25:00Z"/>
                <w:sz w:val="20"/>
                <w:szCs w:val="20"/>
                <w:rPrChange w:id="104233" w:author="pete jones" w:date="2022-01-12T17:26:00Z">
                  <w:rPr>
                    <w:ins w:id="104234" w:author="pete jones" w:date="2022-01-12T17:25:00Z"/>
                  </w:rPr>
                </w:rPrChange>
              </w:rPr>
              <w:pPrChange w:id="104235" w:author="pete jones" w:date="2022-01-12T17:30:00Z">
                <w:pPr>
                  <w:jc w:val="left"/>
                </w:pPr>
              </w:pPrChange>
            </w:pPr>
            <w:ins w:id="104236" w:author="pete jones" w:date="2022-01-12T17:25:00Z">
              <w:r w:rsidRPr="00D32D2F">
                <w:rPr>
                  <w:sz w:val="20"/>
                  <w:szCs w:val="20"/>
                  <w:rPrChange w:id="104237" w:author="pete jones" w:date="2022-01-12T17:26:00Z">
                    <w:rPr/>
                  </w:rPrChange>
                </w:rPr>
                <w:t>3</w:t>
              </w:r>
            </w:ins>
          </w:p>
        </w:tc>
        <w:tc>
          <w:tcPr>
            <w:tcW w:w="616" w:type="dxa"/>
            <w:noWrap/>
            <w:vAlign w:val="center"/>
            <w:hideMark/>
            <w:tcPrChange w:id="104238" w:author="pete jones" w:date="2022-01-12T17:27:00Z">
              <w:tcPr>
                <w:tcW w:w="616" w:type="dxa"/>
                <w:noWrap/>
                <w:hideMark/>
              </w:tcPr>
            </w:tcPrChange>
          </w:tcPr>
          <w:p w14:paraId="372BC7CD" w14:textId="77777777" w:rsidR="00D32D2F" w:rsidRPr="00D32D2F" w:rsidRDefault="00D32D2F">
            <w:pPr>
              <w:spacing w:before="0" w:after="0" w:line="240" w:lineRule="auto"/>
              <w:jc w:val="center"/>
              <w:rPr>
                <w:ins w:id="104239" w:author="pete jones" w:date="2022-01-12T17:25:00Z"/>
                <w:sz w:val="20"/>
                <w:szCs w:val="20"/>
                <w:rPrChange w:id="104240" w:author="pete jones" w:date="2022-01-12T17:26:00Z">
                  <w:rPr>
                    <w:ins w:id="104241" w:author="pete jones" w:date="2022-01-12T17:25:00Z"/>
                  </w:rPr>
                </w:rPrChange>
              </w:rPr>
              <w:pPrChange w:id="104242" w:author="pete jones" w:date="2022-01-12T17:30:00Z">
                <w:pPr>
                  <w:jc w:val="left"/>
                </w:pPr>
              </w:pPrChange>
            </w:pPr>
          </w:p>
        </w:tc>
        <w:tc>
          <w:tcPr>
            <w:tcW w:w="616" w:type="dxa"/>
            <w:noWrap/>
            <w:vAlign w:val="center"/>
            <w:hideMark/>
            <w:tcPrChange w:id="104243" w:author="pete jones" w:date="2022-01-12T17:27:00Z">
              <w:tcPr>
                <w:tcW w:w="616" w:type="dxa"/>
                <w:noWrap/>
                <w:hideMark/>
              </w:tcPr>
            </w:tcPrChange>
          </w:tcPr>
          <w:p w14:paraId="259CDBF7" w14:textId="77777777" w:rsidR="00D32D2F" w:rsidRPr="00D32D2F" w:rsidRDefault="00D32D2F">
            <w:pPr>
              <w:spacing w:before="0" w:after="0" w:line="240" w:lineRule="auto"/>
              <w:jc w:val="center"/>
              <w:rPr>
                <w:ins w:id="104244" w:author="pete jones" w:date="2022-01-12T17:25:00Z"/>
                <w:sz w:val="20"/>
                <w:szCs w:val="20"/>
                <w:rPrChange w:id="104245" w:author="pete jones" w:date="2022-01-12T17:26:00Z">
                  <w:rPr>
                    <w:ins w:id="104246" w:author="pete jones" w:date="2022-01-12T17:25:00Z"/>
                  </w:rPr>
                </w:rPrChange>
              </w:rPr>
              <w:pPrChange w:id="104247" w:author="pete jones" w:date="2022-01-12T17:30:00Z">
                <w:pPr>
                  <w:jc w:val="left"/>
                </w:pPr>
              </w:pPrChange>
            </w:pPr>
            <w:ins w:id="104248" w:author="pete jones" w:date="2022-01-12T17:25:00Z">
              <w:r w:rsidRPr="00D32D2F">
                <w:rPr>
                  <w:sz w:val="20"/>
                  <w:szCs w:val="20"/>
                  <w:rPrChange w:id="104249" w:author="pete jones" w:date="2022-01-12T17:26:00Z">
                    <w:rPr/>
                  </w:rPrChange>
                </w:rPr>
                <w:t>3</w:t>
              </w:r>
            </w:ins>
          </w:p>
        </w:tc>
        <w:tc>
          <w:tcPr>
            <w:tcW w:w="616" w:type="dxa"/>
            <w:noWrap/>
            <w:vAlign w:val="center"/>
            <w:hideMark/>
            <w:tcPrChange w:id="104250" w:author="pete jones" w:date="2022-01-12T17:27:00Z">
              <w:tcPr>
                <w:tcW w:w="616" w:type="dxa"/>
                <w:noWrap/>
                <w:hideMark/>
              </w:tcPr>
            </w:tcPrChange>
          </w:tcPr>
          <w:p w14:paraId="0DAF5A11" w14:textId="77777777" w:rsidR="00D32D2F" w:rsidRPr="00D32D2F" w:rsidRDefault="00D32D2F">
            <w:pPr>
              <w:spacing w:before="0" w:after="0" w:line="240" w:lineRule="auto"/>
              <w:jc w:val="center"/>
              <w:rPr>
                <w:ins w:id="104251" w:author="pete jones" w:date="2022-01-12T17:25:00Z"/>
                <w:sz w:val="20"/>
                <w:szCs w:val="20"/>
                <w:rPrChange w:id="104252" w:author="pete jones" w:date="2022-01-12T17:26:00Z">
                  <w:rPr>
                    <w:ins w:id="104253" w:author="pete jones" w:date="2022-01-12T17:25:00Z"/>
                  </w:rPr>
                </w:rPrChange>
              </w:rPr>
              <w:pPrChange w:id="104254" w:author="pete jones" w:date="2022-01-12T17:30:00Z">
                <w:pPr>
                  <w:jc w:val="left"/>
                </w:pPr>
              </w:pPrChange>
            </w:pPr>
            <w:ins w:id="104255" w:author="pete jones" w:date="2022-01-12T17:25:00Z">
              <w:r w:rsidRPr="00D32D2F">
                <w:rPr>
                  <w:sz w:val="20"/>
                  <w:szCs w:val="20"/>
                  <w:rPrChange w:id="104256" w:author="pete jones" w:date="2022-01-12T17:26:00Z">
                    <w:rPr/>
                  </w:rPrChange>
                </w:rPr>
                <w:t>4</w:t>
              </w:r>
            </w:ins>
          </w:p>
        </w:tc>
        <w:tc>
          <w:tcPr>
            <w:tcW w:w="616" w:type="dxa"/>
            <w:noWrap/>
            <w:vAlign w:val="center"/>
            <w:hideMark/>
            <w:tcPrChange w:id="104257" w:author="pete jones" w:date="2022-01-12T17:27:00Z">
              <w:tcPr>
                <w:tcW w:w="616" w:type="dxa"/>
                <w:noWrap/>
                <w:hideMark/>
              </w:tcPr>
            </w:tcPrChange>
          </w:tcPr>
          <w:p w14:paraId="1B1EEEA8" w14:textId="77777777" w:rsidR="00D32D2F" w:rsidRPr="00D32D2F" w:rsidRDefault="00D32D2F">
            <w:pPr>
              <w:spacing w:before="0" w:after="0" w:line="240" w:lineRule="auto"/>
              <w:jc w:val="center"/>
              <w:rPr>
                <w:ins w:id="104258" w:author="pete jones" w:date="2022-01-12T17:25:00Z"/>
                <w:sz w:val="20"/>
                <w:szCs w:val="20"/>
                <w:rPrChange w:id="104259" w:author="pete jones" w:date="2022-01-12T17:26:00Z">
                  <w:rPr>
                    <w:ins w:id="104260" w:author="pete jones" w:date="2022-01-12T17:25:00Z"/>
                  </w:rPr>
                </w:rPrChange>
              </w:rPr>
              <w:pPrChange w:id="104261" w:author="pete jones" w:date="2022-01-12T17:30:00Z">
                <w:pPr>
                  <w:jc w:val="left"/>
                </w:pPr>
              </w:pPrChange>
            </w:pPr>
            <w:ins w:id="104262" w:author="pete jones" w:date="2022-01-12T17:25:00Z">
              <w:r w:rsidRPr="00D32D2F">
                <w:rPr>
                  <w:sz w:val="20"/>
                  <w:szCs w:val="20"/>
                  <w:rPrChange w:id="104263" w:author="pete jones" w:date="2022-01-12T17:26:00Z">
                    <w:rPr/>
                  </w:rPrChange>
                </w:rPr>
                <w:t>4</w:t>
              </w:r>
            </w:ins>
          </w:p>
        </w:tc>
        <w:tc>
          <w:tcPr>
            <w:tcW w:w="616" w:type="dxa"/>
            <w:noWrap/>
            <w:vAlign w:val="center"/>
            <w:hideMark/>
            <w:tcPrChange w:id="104264" w:author="pete jones" w:date="2022-01-12T17:27:00Z">
              <w:tcPr>
                <w:tcW w:w="616" w:type="dxa"/>
                <w:noWrap/>
                <w:hideMark/>
              </w:tcPr>
            </w:tcPrChange>
          </w:tcPr>
          <w:p w14:paraId="0CB66A84" w14:textId="77777777" w:rsidR="00D32D2F" w:rsidRPr="00D32D2F" w:rsidRDefault="00D32D2F">
            <w:pPr>
              <w:spacing w:before="0" w:after="0" w:line="240" w:lineRule="auto"/>
              <w:jc w:val="center"/>
              <w:rPr>
                <w:ins w:id="104265" w:author="pete jones" w:date="2022-01-12T17:25:00Z"/>
                <w:sz w:val="20"/>
                <w:szCs w:val="20"/>
                <w:rPrChange w:id="104266" w:author="pete jones" w:date="2022-01-12T17:26:00Z">
                  <w:rPr>
                    <w:ins w:id="104267" w:author="pete jones" w:date="2022-01-12T17:25:00Z"/>
                  </w:rPr>
                </w:rPrChange>
              </w:rPr>
              <w:pPrChange w:id="104268" w:author="pete jones" w:date="2022-01-12T17:30:00Z">
                <w:pPr>
                  <w:jc w:val="left"/>
                </w:pPr>
              </w:pPrChange>
            </w:pPr>
            <w:ins w:id="104269" w:author="pete jones" w:date="2022-01-12T17:25:00Z">
              <w:r w:rsidRPr="00D32D2F">
                <w:rPr>
                  <w:sz w:val="20"/>
                  <w:szCs w:val="20"/>
                  <w:rPrChange w:id="104270" w:author="pete jones" w:date="2022-01-12T17:26:00Z">
                    <w:rPr/>
                  </w:rPrChange>
                </w:rPr>
                <w:t>4</w:t>
              </w:r>
            </w:ins>
          </w:p>
        </w:tc>
        <w:tc>
          <w:tcPr>
            <w:tcW w:w="616" w:type="dxa"/>
            <w:noWrap/>
            <w:vAlign w:val="center"/>
            <w:hideMark/>
            <w:tcPrChange w:id="104271" w:author="pete jones" w:date="2022-01-12T17:27:00Z">
              <w:tcPr>
                <w:tcW w:w="616" w:type="dxa"/>
                <w:noWrap/>
                <w:hideMark/>
              </w:tcPr>
            </w:tcPrChange>
          </w:tcPr>
          <w:p w14:paraId="4D21085E" w14:textId="77777777" w:rsidR="00D32D2F" w:rsidRPr="00D32D2F" w:rsidRDefault="00D32D2F">
            <w:pPr>
              <w:spacing w:before="0" w:after="0" w:line="240" w:lineRule="auto"/>
              <w:jc w:val="center"/>
              <w:rPr>
                <w:ins w:id="104272" w:author="pete jones" w:date="2022-01-12T17:25:00Z"/>
                <w:sz w:val="20"/>
                <w:szCs w:val="20"/>
                <w:rPrChange w:id="104273" w:author="pete jones" w:date="2022-01-12T17:26:00Z">
                  <w:rPr>
                    <w:ins w:id="104274" w:author="pete jones" w:date="2022-01-12T17:25:00Z"/>
                  </w:rPr>
                </w:rPrChange>
              </w:rPr>
              <w:pPrChange w:id="104275" w:author="pete jones" w:date="2022-01-12T17:30:00Z">
                <w:pPr>
                  <w:jc w:val="left"/>
                </w:pPr>
              </w:pPrChange>
            </w:pPr>
            <w:ins w:id="104276" w:author="pete jones" w:date="2022-01-12T17:25:00Z">
              <w:r w:rsidRPr="00D32D2F">
                <w:rPr>
                  <w:sz w:val="20"/>
                  <w:szCs w:val="20"/>
                  <w:rPrChange w:id="104277" w:author="pete jones" w:date="2022-01-12T17:26:00Z">
                    <w:rPr/>
                  </w:rPrChange>
                </w:rPr>
                <w:t>4</w:t>
              </w:r>
            </w:ins>
          </w:p>
        </w:tc>
      </w:tr>
      <w:tr w:rsidR="00D32D2F" w:rsidRPr="00D32D2F" w14:paraId="6B6AD88F" w14:textId="77777777" w:rsidTr="00D32D2F">
        <w:trPr>
          <w:trHeight w:val="300"/>
          <w:ins w:id="104278" w:author="pete jones" w:date="2022-01-12T17:25:00Z"/>
          <w:trPrChange w:id="104279" w:author="pete jones" w:date="2022-01-12T17:27:00Z">
            <w:trPr>
              <w:trHeight w:val="300"/>
            </w:trPr>
          </w:trPrChange>
        </w:trPr>
        <w:tc>
          <w:tcPr>
            <w:tcW w:w="868" w:type="dxa"/>
            <w:noWrap/>
            <w:hideMark/>
            <w:tcPrChange w:id="104280" w:author="pete jones" w:date="2022-01-12T17:27:00Z">
              <w:tcPr>
                <w:tcW w:w="868" w:type="dxa"/>
                <w:noWrap/>
                <w:hideMark/>
              </w:tcPr>
            </w:tcPrChange>
          </w:tcPr>
          <w:p w14:paraId="5F102247" w14:textId="77777777" w:rsidR="00D32D2F" w:rsidRPr="00D32D2F" w:rsidRDefault="00D32D2F">
            <w:pPr>
              <w:spacing w:before="0" w:after="0" w:line="240" w:lineRule="auto"/>
              <w:jc w:val="left"/>
              <w:rPr>
                <w:ins w:id="104281" w:author="pete jones" w:date="2022-01-12T17:25:00Z"/>
                <w:sz w:val="20"/>
                <w:szCs w:val="20"/>
                <w:rPrChange w:id="104282" w:author="pete jones" w:date="2022-01-12T17:26:00Z">
                  <w:rPr>
                    <w:ins w:id="104283" w:author="pete jones" w:date="2022-01-12T17:25:00Z"/>
                  </w:rPr>
                </w:rPrChange>
              </w:rPr>
              <w:pPrChange w:id="104284" w:author="pete jones" w:date="2022-01-12T17:26:00Z">
                <w:pPr>
                  <w:jc w:val="left"/>
                </w:pPr>
              </w:pPrChange>
            </w:pPr>
            <w:ins w:id="104285" w:author="pete jones" w:date="2022-01-12T17:25:00Z">
              <w:r w:rsidRPr="00D32D2F">
                <w:rPr>
                  <w:sz w:val="20"/>
                  <w:szCs w:val="20"/>
                  <w:rPrChange w:id="104286" w:author="pete jones" w:date="2022-01-12T17:26:00Z">
                    <w:rPr/>
                  </w:rPrChange>
                </w:rPr>
                <w:t>51</w:t>
              </w:r>
            </w:ins>
          </w:p>
        </w:tc>
        <w:tc>
          <w:tcPr>
            <w:tcW w:w="1516" w:type="dxa"/>
            <w:noWrap/>
            <w:hideMark/>
            <w:tcPrChange w:id="104287" w:author="pete jones" w:date="2022-01-12T17:27:00Z">
              <w:tcPr>
                <w:tcW w:w="1516" w:type="dxa"/>
                <w:noWrap/>
                <w:hideMark/>
              </w:tcPr>
            </w:tcPrChange>
          </w:tcPr>
          <w:p w14:paraId="08FFDC5B" w14:textId="77777777" w:rsidR="00D32D2F" w:rsidRPr="00D32D2F" w:rsidRDefault="00D32D2F">
            <w:pPr>
              <w:spacing w:before="0" w:after="0" w:line="240" w:lineRule="auto"/>
              <w:jc w:val="left"/>
              <w:rPr>
                <w:ins w:id="104288" w:author="pete jones" w:date="2022-01-12T17:25:00Z"/>
                <w:sz w:val="20"/>
                <w:szCs w:val="20"/>
                <w:rPrChange w:id="104289" w:author="pete jones" w:date="2022-01-12T17:26:00Z">
                  <w:rPr>
                    <w:ins w:id="104290" w:author="pete jones" w:date="2022-01-12T17:25:00Z"/>
                  </w:rPr>
                </w:rPrChange>
              </w:rPr>
              <w:pPrChange w:id="104291" w:author="pete jones" w:date="2022-01-12T17:26:00Z">
                <w:pPr>
                  <w:jc w:val="left"/>
                </w:pPr>
              </w:pPrChange>
            </w:pPr>
            <w:ins w:id="104292" w:author="pete jones" w:date="2022-01-12T17:25:00Z">
              <w:r w:rsidRPr="00D32D2F">
                <w:rPr>
                  <w:sz w:val="20"/>
                  <w:szCs w:val="20"/>
                  <w:rPrChange w:id="104293" w:author="pete jones" w:date="2022-01-12T17:26:00Z">
                    <w:rPr/>
                  </w:rPrChange>
                </w:rPr>
                <w:t>ENGR3426</w:t>
              </w:r>
            </w:ins>
          </w:p>
        </w:tc>
        <w:tc>
          <w:tcPr>
            <w:tcW w:w="8744" w:type="dxa"/>
            <w:noWrap/>
            <w:hideMark/>
            <w:tcPrChange w:id="104294" w:author="pete jones" w:date="2022-01-12T17:27:00Z">
              <w:tcPr>
                <w:tcW w:w="8744" w:type="dxa"/>
                <w:noWrap/>
                <w:hideMark/>
              </w:tcPr>
            </w:tcPrChange>
          </w:tcPr>
          <w:p w14:paraId="5AB54B60" w14:textId="77777777" w:rsidR="00D32D2F" w:rsidRPr="00D32D2F" w:rsidRDefault="00D32D2F">
            <w:pPr>
              <w:spacing w:before="0" w:after="0" w:line="240" w:lineRule="auto"/>
              <w:jc w:val="left"/>
              <w:rPr>
                <w:ins w:id="104295" w:author="pete jones" w:date="2022-01-12T17:25:00Z"/>
                <w:sz w:val="20"/>
                <w:szCs w:val="20"/>
                <w:rPrChange w:id="104296" w:author="pete jones" w:date="2022-01-12T17:26:00Z">
                  <w:rPr>
                    <w:ins w:id="104297" w:author="pete jones" w:date="2022-01-12T17:25:00Z"/>
                  </w:rPr>
                </w:rPrChange>
              </w:rPr>
              <w:pPrChange w:id="104298" w:author="pete jones" w:date="2022-01-12T17:26:00Z">
                <w:pPr>
                  <w:jc w:val="left"/>
                </w:pPr>
              </w:pPrChange>
            </w:pPr>
            <w:ins w:id="104299" w:author="pete jones" w:date="2022-01-12T17:25:00Z">
              <w:r w:rsidRPr="00D32D2F">
                <w:rPr>
                  <w:sz w:val="20"/>
                  <w:szCs w:val="20"/>
                  <w:rPrChange w:id="104300" w:author="pete jones" w:date="2022-01-12T17:26:00Z">
                    <w:rPr/>
                  </w:rPrChange>
                </w:rPr>
                <w:t>Mixed Analog-Digital VLSI</w:t>
              </w:r>
            </w:ins>
          </w:p>
        </w:tc>
        <w:tc>
          <w:tcPr>
            <w:tcW w:w="616" w:type="dxa"/>
            <w:noWrap/>
            <w:vAlign w:val="center"/>
            <w:hideMark/>
            <w:tcPrChange w:id="104301" w:author="pete jones" w:date="2022-01-12T17:27:00Z">
              <w:tcPr>
                <w:tcW w:w="616" w:type="dxa"/>
                <w:noWrap/>
                <w:hideMark/>
              </w:tcPr>
            </w:tcPrChange>
          </w:tcPr>
          <w:p w14:paraId="7819842E" w14:textId="2E145DF1" w:rsidR="00D32D2F" w:rsidRPr="00D32D2F" w:rsidRDefault="00D32D2F">
            <w:pPr>
              <w:spacing w:before="0" w:after="0" w:line="240" w:lineRule="auto"/>
              <w:jc w:val="center"/>
              <w:rPr>
                <w:ins w:id="104302" w:author="pete jones" w:date="2022-01-12T17:25:00Z"/>
                <w:sz w:val="20"/>
                <w:szCs w:val="20"/>
                <w:rPrChange w:id="104303" w:author="pete jones" w:date="2022-01-12T17:26:00Z">
                  <w:rPr>
                    <w:ins w:id="104304" w:author="pete jones" w:date="2022-01-12T17:25:00Z"/>
                  </w:rPr>
                </w:rPrChange>
              </w:rPr>
              <w:pPrChange w:id="104305" w:author="pete jones" w:date="2022-01-12T17:30:00Z">
                <w:pPr>
                  <w:jc w:val="left"/>
                </w:pPr>
              </w:pPrChange>
            </w:pPr>
          </w:p>
        </w:tc>
        <w:tc>
          <w:tcPr>
            <w:tcW w:w="616" w:type="dxa"/>
            <w:noWrap/>
            <w:vAlign w:val="center"/>
            <w:hideMark/>
            <w:tcPrChange w:id="104306" w:author="pete jones" w:date="2022-01-12T17:27:00Z">
              <w:tcPr>
                <w:tcW w:w="616" w:type="dxa"/>
                <w:noWrap/>
                <w:hideMark/>
              </w:tcPr>
            </w:tcPrChange>
          </w:tcPr>
          <w:p w14:paraId="05F0BE8B" w14:textId="77777777" w:rsidR="00D32D2F" w:rsidRPr="00D32D2F" w:rsidRDefault="00D32D2F">
            <w:pPr>
              <w:spacing w:before="0" w:after="0" w:line="240" w:lineRule="auto"/>
              <w:jc w:val="center"/>
              <w:rPr>
                <w:ins w:id="104307" w:author="pete jones" w:date="2022-01-12T17:25:00Z"/>
                <w:sz w:val="20"/>
                <w:szCs w:val="20"/>
                <w:rPrChange w:id="104308" w:author="pete jones" w:date="2022-01-12T17:26:00Z">
                  <w:rPr>
                    <w:ins w:id="104309" w:author="pete jones" w:date="2022-01-12T17:25:00Z"/>
                  </w:rPr>
                </w:rPrChange>
              </w:rPr>
              <w:pPrChange w:id="104310" w:author="pete jones" w:date="2022-01-12T17:30:00Z">
                <w:pPr>
                  <w:jc w:val="left"/>
                </w:pPr>
              </w:pPrChange>
            </w:pPr>
            <w:ins w:id="104311" w:author="pete jones" w:date="2022-01-12T17:25:00Z">
              <w:r w:rsidRPr="00D32D2F">
                <w:rPr>
                  <w:sz w:val="20"/>
                  <w:szCs w:val="20"/>
                  <w:rPrChange w:id="104312" w:author="pete jones" w:date="2022-01-12T17:26:00Z">
                    <w:rPr/>
                  </w:rPrChange>
                </w:rPr>
                <w:t>3</w:t>
              </w:r>
            </w:ins>
          </w:p>
        </w:tc>
        <w:tc>
          <w:tcPr>
            <w:tcW w:w="616" w:type="dxa"/>
            <w:noWrap/>
            <w:vAlign w:val="center"/>
            <w:hideMark/>
            <w:tcPrChange w:id="104313" w:author="pete jones" w:date="2022-01-12T17:27:00Z">
              <w:tcPr>
                <w:tcW w:w="616" w:type="dxa"/>
                <w:noWrap/>
                <w:hideMark/>
              </w:tcPr>
            </w:tcPrChange>
          </w:tcPr>
          <w:p w14:paraId="7FCA8846" w14:textId="77777777" w:rsidR="00D32D2F" w:rsidRPr="00D32D2F" w:rsidRDefault="00D32D2F">
            <w:pPr>
              <w:spacing w:before="0" w:after="0" w:line="240" w:lineRule="auto"/>
              <w:jc w:val="center"/>
              <w:rPr>
                <w:ins w:id="104314" w:author="pete jones" w:date="2022-01-12T17:25:00Z"/>
                <w:sz w:val="20"/>
                <w:szCs w:val="20"/>
                <w:rPrChange w:id="104315" w:author="pete jones" w:date="2022-01-12T17:26:00Z">
                  <w:rPr>
                    <w:ins w:id="104316" w:author="pete jones" w:date="2022-01-12T17:25:00Z"/>
                  </w:rPr>
                </w:rPrChange>
              </w:rPr>
              <w:pPrChange w:id="104317" w:author="pete jones" w:date="2022-01-12T17:30:00Z">
                <w:pPr>
                  <w:jc w:val="left"/>
                </w:pPr>
              </w:pPrChange>
            </w:pPr>
          </w:p>
        </w:tc>
        <w:tc>
          <w:tcPr>
            <w:tcW w:w="616" w:type="dxa"/>
            <w:noWrap/>
            <w:vAlign w:val="center"/>
            <w:hideMark/>
            <w:tcPrChange w:id="104318" w:author="pete jones" w:date="2022-01-12T17:27:00Z">
              <w:tcPr>
                <w:tcW w:w="616" w:type="dxa"/>
                <w:noWrap/>
                <w:hideMark/>
              </w:tcPr>
            </w:tcPrChange>
          </w:tcPr>
          <w:p w14:paraId="17DAE4F6" w14:textId="77777777" w:rsidR="00D32D2F" w:rsidRPr="00D32D2F" w:rsidRDefault="00D32D2F">
            <w:pPr>
              <w:spacing w:before="0" w:after="0" w:line="240" w:lineRule="auto"/>
              <w:jc w:val="center"/>
              <w:rPr>
                <w:ins w:id="104319" w:author="pete jones" w:date="2022-01-12T17:25:00Z"/>
                <w:sz w:val="20"/>
                <w:szCs w:val="20"/>
                <w:rPrChange w:id="104320" w:author="pete jones" w:date="2022-01-12T17:26:00Z">
                  <w:rPr>
                    <w:ins w:id="104321" w:author="pete jones" w:date="2022-01-12T17:25:00Z"/>
                  </w:rPr>
                </w:rPrChange>
              </w:rPr>
              <w:pPrChange w:id="104322" w:author="pete jones" w:date="2022-01-12T17:30:00Z">
                <w:pPr>
                  <w:jc w:val="left"/>
                </w:pPr>
              </w:pPrChange>
            </w:pPr>
            <w:ins w:id="104323" w:author="pete jones" w:date="2022-01-12T17:25:00Z">
              <w:r w:rsidRPr="00D32D2F">
                <w:rPr>
                  <w:sz w:val="20"/>
                  <w:szCs w:val="20"/>
                  <w:rPrChange w:id="104324" w:author="pete jones" w:date="2022-01-12T17:26:00Z">
                    <w:rPr/>
                  </w:rPrChange>
                </w:rPr>
                <w:t>3</w:t>
              </w:r>
            </w:ins>
          </w:p>
        </w:tc>
        <w:tc>
          <w:tcPr>
            <w:tcW w:w="616" w:type="dxa"/>
            <w:noWrap/>
            <w:vAlign w:val="center"/>
            <w:hideMark/>
            <w:tcPrChange w:id="104325" w:author="pete jones" w:date="2022-01-12T17:27:00Z">
              <w:tcPr>
                <w:tcW w:w="616" w:type="dxa"/>
                <w:noWrap/>
                <w:hideMark/>
              </w:tcPr>
            </w:tcPrChange>
          </w:tcPr>
          <w:p w14:paraId="438E6AD6" w14:textId="77777777" w:rsidR="00D32D2F" w:rsidRPr="00D32D2F" w:rsidRDefault="00D32D2F">
            <w:pPr>
              <w:spacing w:before="0" w:after="0" w:line="240" w:lineRule="auto"/>
              <w:jc w:val="center"/>
              <w:rPr>
                <w:ins w:id="104326" w:author="pete jones" w:date="2022-01-12T17:25:00Z"/>
                <w:sz w:val="20"/>
                <w:szCs w:val="20"/>
                <w:rPrChange w:id="104327" w:author="pete jones" w:date="2022-01-12T17:26:00Z">
                  <w:rPr>
                    <w:ins w:id="104328" w:author="pete jones" w:date="2022-01-12T17:25:00Z"/>
                  </w:rPr>
                </w:rPrChange>
              </w:rPr>
              <w:pPrChange w:id="104329" w:author="pete jones" w:date="2022-01-12T17:30:00Z">
                <w:pPr>
                  <w:jc w:val="left"/>
                </w:pPr>
              </w:pPrChange>
            </w:pPr>
            <w:ins w:id="104330" w:author="pete jones" w:date="2022-01-12T17:25:00Z">
              <w:r w:rsidRPr="00D32D2F">
                <w:rPr>
                  <w:sz w:val="20"/>
                  <w:szCs w:val="20"/>
                  <w:rPrChange w:id="104331" w:author="pete jones" w:date="2022-01-12T17:26:00Z">
                    <w:rPr/>
                  </w:rPrChange>
                </w:rPr>
                <w:t>4</w:t>
              </w:r>
            </w:ins>
          </w:p>
        </w:tc>
        <w:tc>
          <w:tcPr>
            <w:tcW w:w="616" w:type="dxa"/>
            <w:noWrap/>
            <w:vAlign w:val="center"/>
            <w:hideMark/>
            <w:tcPrChange w:id="104332" w:author="pete jones" w:date="2022-01-12T17:27:00Z">
              <w:tcPr>
                <w:tcW w:w="616" w:type="dxa"/>
                <w:noWrap/>
                <w:hideMark/>
              </w:tcPr>
            </w:tcPrChange>
          </w:tcPr>
          <w:p w14:paraId="49A579CB" w14:textId="77777777" w:rsidR="00D32D2F" w:rsidRPr="00D32D2F" w:rsidRDefault="00D32D2F">
            <w:pPr>
              <w:spacing w:before="0" w:after="0" w:line="240" w:lineRule="auto"/>
              <w:jc w:val="center"/>
              <w:rPr>
                <w:ins w:id="104333" w:author="pete jones" w:date="2022-01-12T17:25:00Z"/>
                <w:sz w:val="20"/>
                <w:szCs w:val="20"/>
                <w:rPrChange w:id="104334" w:author="pete jones" w:date="2022-01-12T17:26:00Z">
                  <w:rPr>
                    <w:ins w:id="104335" w:author="pete jones" w:date="2022-01-12T17:25:00Z"/>
                  </w:rPr>
                </w:rPrChange>
              </w:rPr>
              <w:pPrChange w:id="104336" w:author="pete jones" w:date="2022-01-12T17:30:00Z">
                <w:pPr>
                  <w:jc w:val="left"/>
                </w:pPr>
              </w:pPrChange>
            </w:pPr>
            <w:ins w:id="104337" w:author="pete jones" w:date="2022-01-12T17:25:00Z">
              <w:r w:rsidRPr="00D32D2F">
                <w:rPr>
                  <w:sz w:val="20"/>
                  <w:szCs w:val="20"/>
                  <w:rPrChange w:id="104338" w:author="pete jones" w:date="2022-01-12T17:26:00Z">
                    <w:rPr/>
                  </w:rPrChange>
                </w:rPr>
                <w:t>4</w:t>
              </w:r>
            </w:ins>
          </w:p>
        </w:tc>
        <w:tc>
          <w:tcPr>
            <w:tcW w:w="616" w:type="dxa"/>
            <w:noWrap/>
            <w:vAlign w:val="center"/>
            <w:hideMark/>
            <w:tcPrChange w:id="104339" w:author="pete jones" w:date="2022-01-12T17:27:00Z">
              <w:tcPr>
                <w:tcW w:w="616" w:type="dxa"/>
                <w:noWrap/>
                <w:hideMark/>
              </w:tcPr>
            </w:tcPrChange>
          </w:tcPr>
          <w:p w14:paraId="6C3E49B8" w14:textId="77777777" w:rsidR="00D32D2F" w:rsidRPr="00D32D2F" w:rsidRDefault="00D32D2F">
            <w:pPr>
              <w:spacing w:before="0" w:after="0" w:line="240" w:lineRule="auto"/>
              <w:jc w:val="center"/>
              <w:rPr>
                <w:ins w:id="104340" w:author="pete jones" w:date="2022-01-12T17:25:00Z"/>
                <w:sz w:val="20"/>
                <w:szCs w:val="20"/>
                <w:rPrChange w:id="104341" w:author="pete jones" w:date="2022-01-12T17:26:00Z">
                  <w:rPr>
                    <w:ins w:id="104342" w:author="pete jones" w:date="2022-01-12T17:25:00Z"/>
                  </w:rPr>
                </w:rPrChange>
              </w:rPr>
              <w:pPrChange w:id="104343" w:author="pete jones" w:date="2022-01-12T17:30:00Z">
                <w:pPr>
                  <w:jc w:val="left"/>
                </w:pPr>
              </w:pPrChange>
            </w:pPr>
            <w:ins w:id="104344" w:author="pete jones" w:date="2022-01-12T17:25:00Z">
              <w:r w:rsidRPr="00D32D2F">
                <w:rPr>
                  <w:sz w:val="20"/>
                  <w:szCs w:val="20"/>
                  <w:rPrChange w:id="104345" w:author="pete jones" w:date="2022-01-12T17:26:00Z">
                    <w:rPr/>
                  </w:rPrChange>
                </w:rPr>
                <w:t>4</w:t>
              </w:r>
            </w:ins>
          </w:p>
        </w:tc>
        <w:tc>
          <w:tcPr>
            <w:tcW w:w="616" w:type="dxa"/>
            <w:noWrap/>
            <w:vAlign w:val="center"/>
            <w:hideMark/>
            <w:tcPrChange w:id="104346" w:author="pete jones" w:date="2022-01-12T17:27:00Z">
              <w:tcPr>
                <w:tcW w:w="616" w:type="dxa"/>
                <w:noWrap/>
                <w:hideMark/>
              </w:tcPr>
            </w:tcPrChange>
          </w:tcPr>
          <w:p w14:paraId="2C9F040B" w14:textId="77777777" w:rsidR="00D32D2F" w:rsidRPr="00D32D2F" w:rsidRDefault="00D32D2F">
            <w:pPr>
              <w:spacing w:before="0" w:after="0" w:line="240" w:lineRule="auto"/>
              <w:jc w:val="center"/>
              <w:rPr>
                <w:ins w:id="104347" w:author="pete jones" w:date="2022-01-12T17:25:00Z"/>
                <w:sz w:val="20"/>
                <w:szCs w:val="20"/>
                <w:rPrChange w:id="104348" w:author="pete jones" w:date="2022-01-12T17:26:00Z">
                  <w:rPr>
                    <w:ins w:id="104349" w:author="pete jones" w:date="2022-01-12T17:25:00Z"/>
                  </w:rPr>
                </w:rPrChange>
              </w:rPr>
              <w:pPrChange w:id="104350" w:author="pete jones" w:date="2022-01-12T17:30:00Z">
                <w:pPr>
                  <w:jc w:val="left"/>
                </w:pPr>
              </w:pPrChange>
            </w:pPr>
            <w:ins w:id="104351" w:author="pete jones" w:date="2022-01-12T17:25:00Z">
              <w:r w:rsidRPr="00D32D2F">
                <w:rPr>
                  <w:sz w:val="20"/>
                  <w:szCs w:val="20"/>
                  <w:rPrChange w:id="104352" w:author="pete jones" w:date="2022-01-12T17:26:00Z">
                    <w:rPr/>
                  </w:rPrChange>
                </w:rPr>
                <w:t>4</w:t>
              </w:r>
            </w:ins>
          </w:p>
        </w:tc>
      </w:tr>
      <w:tr w:rsidR="00D32D2F" w:rsidRPr="00D32D2F" w14:paraId="2F7D0461" w14:textId="77777777" w:rsidTr="00D32D2F">
        <w:trPr>
          <w:trHeight w:val="300"/>
          <w:ins w:id="104353" w:author="pete jones" w:date="2022-01-12T17:25:00Z"/>
          <w:trPrChange w:id="104354" w:author="pete jones" w:date="2022-01-12T17:27:00Z">
            <w:trPr>
              <w:trHeight w:val="300"/>
            </w:trPr>
          </w:trPrChange>
        </w:trPr>
        <w:tc>
          <w:tcPr>
            <w:tcW w:w="868" w:type="dxa"/>
            <w:noWrap/>
            <w:hideMark/>
            <w:tcPrChange w:id="104355" w:author="pete jones" w:date="2022-01-12T17:27:00Z">
              <w:tcPr>
                <w:tcW w:w="868" w:type="dxa"/>
                <w:noWrap/>
                <w:hideMark/>
              </w:tcPr>
            </w:tcPrChange>
          </w:tcPr>
          <w:p w14:paraId="7D02D97C" w14:textId="77777777" w:rsidR="00D32D2F" w:rsidRPr="00D32D2F" w:rsidRDefault="00D32D2F">
            <w:pPr>
              <w:spacing w:before="0" w:after="0" w:line="240" w:lineRule="auto"/>
              <w:jc w:val="left"/>
              <w:rPr>
                <w:ins w:id="104356" w:author="pete jones" w:date="2022-01-12T17:25:00Z"/>
                <w:sz w:val="20"/>
                <w:szCs w:val="20"/>
                <w:rPrChange w:id="104357" w:author="pete jones" w:date="2022-01-12T17:26:00Z">
                  <w:rPr>
                    <w:ins w:id="104358" w:author="pete jones" w:date="2022-01-12T17:25:00Z"/>
                  </w:rPr>
                </w:rPrChange>
              </w:rPr>
              <w:pPrChange w:id="104359" w:author="pete jones" w:date="2022-01-12T17:26:00Z">
                <w:pPr>
                  <w:jc w:val="left"/>
                </w:pPr>
              </w:pPrChange>
            </w:pPr>
            <w:ins w:id="104360" w:author="pete jones" w:date="2022-01-12T17:25:00Z">
              <w:r w:rsidRPr="00D32D2F">
                <w:rPr>
                  <w:sz w:val="20"/>
                  <w:szCs w:val="20"/>
                  <w:rPrChange w:id="104361" w:author="pete jones" w:date="2022-01-12T17:26:00Z">
                    <w:rPr/>
                  </w:rPrChange>
                </w:rPr>
                <w:t>52</w:t>
              </w:r>
            </w:ins>
          </w:p>
        </w:tc>
        <w:tc>
          <w:tcPr>
            <w:tcW w:w="1516" w:type="dxa"/>
            <w:noWrap/>
            <w:hideMark/>
            <w:tcPrChange w:id="104362" w:author="pete jones" w:date="2022-01-12T17:27:00Z">
              <w:tcPr>
                <w:tcW w:w="1516" w:type="dxa"/>
                <w:noWrap/>
                <w:hideMark/>
              </w:tcPr>
            </w:tcPrChange>
          </w:tcPr>
          <w:p w14:paraId="715E6DD8" w14:textId="77777777" w:rsidR="00D32D2F" w:rsidRPr="00D32D2F" w:rsidRDefault="00D32D2F">
            <w:pPr>
              <w:spacing w:before="0" w:after="0" w:line="240" w:lineRule="auto"/>
              <w:jc w:val="left"/>
              <w:rPr>
                <w:ins w:id="104363" w:author="pete jones" w:date="2022-01-12T17:25:00Z"/>
                <w:sz w:val="20"/>
                <w:szCs w:val="20"/>
                <w:rPrChange w:id="104364" w:author="pete jones" w:date="2022-01-12T17:26:00Z">
                  <w:rPr>
                    <w:ins w:id="104365" w:author="pete jones" w:date="2022-01-12T17:25:00Z"/>
                  </w:rPr>
                </w:rPrChange>
              </w:rPr>
              <w:pPrChange w:id="104366" w:author="pete jones" w:date="2022-01-12T17:26:00Z">
                <w:pPr>
                  <w:jc w:val="left"/>
                </w:pPr>
              </w:pPrChange>
            </w:pPr>
            <w:ins w:id="104367" w:author="pete jones" w:date="2022-01-12T17:25:00Z">
              <w:r w:rsidRPr="00D32D2F">
                <w:rPr>
                  <w:sz w:val="20"/>
                  <w:szCs w:val="20"/>
                  <w:rPrChange w:id="104368" w:author="pete jones" w:date="2022-01-12T17:26:00Z">
                    <w:rPr/>
                  </w:rPrChange>
                </w:rPr>
                <w:t>ENGR3430</w:t>
              </w:r>
            </w:ins>
          </w:p>
        </w:tc>
        <w:tc>
          <w:tcPr>
            <w:tcW w:w="8744" w:type="dxa"/>
            <w:noWrap/>
            <w:hideMark/>
            <w:tcPrChange w:id="104369" w:author="pete jones" w:date="2022-01-12T17:27:00Z">
              <w:tcPr>
                <w:tcW w:w="8744" w:type="dxa"/>
                <w:noWrap/>
                <w:hideMark/>
              </w:tcPr>
            </w:tcPrChange>
          </w:tcPr>
          <w:p w14:paraId="4EA8E4CA" w14:textId="77777777" w:rsidR="00D32D2F" w:rsidRPr="00D32D2F" w:rsidRDefault="00D32D2F">
            <w:pPr>
              <w:spacing w:before="0" w:after="0" w:line="240" w:lineRule="auto"/>
              <w:jc w:val="left"/>
              <w:rPr>
                <w:ins w:id="104370" w:author="pete jones" w:date="2022-01-12T17:25:00Z"/>
                <w:sz w:val="20"/>
                <w:szCs w:val="20"/>
                <w:rPrChange w:id="104371" w:author="pete jones" w:date="2022-01-12T17:26:00Z">
                  <w:rPr>
                    <w:ins w:id="104372" w:author="pete jones" w:date="2022-01-12T17:25:00Z"/>
                  </w:rPr>
                </w:rPrChange>
              </w:rPr>
              <w:pPrChange w:id="104373" w:author="pete jones" w:date="2022-01-12T17:26:00Z">
                <w:pPr>
                  <w:jc w:val="left"/>
                </w:pPr>
              </w:pPrChange>
            </w:pPr>
            <w:ins w:id="104374" w:author="pete jones" w:date="2022-01-12T17:25:00Z">
              <w:r w:rsidRPr="00D32D2F">
                <w:rPr>
                  <w:sz w:val="20"/>
                  <w:szCs w:val="20"/>
                  <w:rPrChange w:id="104375" w:author="pete jones" w:date="2022-01-12T17:26:00Z">
                    <w:rPr/>
                  </w:rPrChange>
                </w:rPr>
                <w:t>Eclectronics</w:t>
              </w:r>
            </w:ins>
          </w:p>
        </w:tc>
        <w:tc>
          <w:tcPr>
            <w:tcW w:w="616" w:type="dxa"/>
            <w:noWrap/>
            <w:vAlign w:val="center"/>
            <w:hideMark/>
            <w:tcPrChange w:id="104376" w:author="pete jones" w:date="2022-01-12T17:27:00Z">
              <w:tcPr>
                <w:tcW w:w="616" w:type="dxa"/>
                <w:noWrap/>
                <w:hideMark/>
              </w:tcPr>
            </w:tcPrChange>
          </w:tcPr>
          <w:p w14:paraId="405DF3D2" w14:textId="5E64C1F6" w:rsidR="00D32D2F" w:rsidRPr="00D32D2F" w:rsidRDefault="00D32D2F">
            <w:pPr>
              <w:spacing w:before="0" w:after="0" w:line="240" w:lineRule="auto"/>
              <w:jc w:val="center"/>
              <w:rPr>
                <w:ins w:id="104377" w:author="pete jones" w:date="2022-01-12T17:25:00Z"/>
                <w:sz w:val="20"/>
                <w:szCs w:val="20"/>
                <w:rPrChange w:id="104378" w:author="pete jones" w:date="2022-01-12T17:26:00Z">
                  <w:rPr>
                    <w:ins w:id="104379" w:author="pete jones" w:date="2022-01-12T17:25:00Z"/>
                  </w:rPr>
                </w:rPrChange>
              </w:rPr>
              <w:pPrChange w:id="104380" w:author="pete jones" w:date="2022-01-12T17:30:00Z">
                <w:pPr>
                  <w:jc w:val="left"/>
                </w:pPr>
              </w:pPrChange>
            </w:pPr>
          </w:p>
        </w:tc>
        <w:tc>
          <w:tcPr>
            <w:tcW w:w="616" w:type="dxa"/>
            <w:noWrap/>
            <w:vAlign w:val="center"/>
            <w:hideMark/>
            <w:tcPrChange w:id="104381" w:author="pete jones" w:date="2022-01-12T17:27:00Z">
              <w:tcPr>
                <w:tcW w:w="616" w:type="dxa"/>
                <w:noWrap/>
                <w:hideMark/>
              </w:tcPr>
            </w:tcPrChange>
          </w:tcPr>
          <w:p w14:paraId="6F5FA257" w14:textId="77777777" w:rsidR="00D32D2F" w:rsidRPr="00D32D2F" w:rsidRDefault="00D32D2F">
            <w:pPr>
              <w:spacing w:before="0" w:after="0" w:line="240" w:lineRule="auto"/>
              <w:jc w:val="center"/>
              <w:rPr>
                <w:ins w:id="104382" w:author="pete jones" w:date="2022-01-12T17:25:00Z"/>
                <w:sz w:val="20"/>
                <w:szCs w:val="20"/>
                <w:rPrChange w:id="104383" w:author="pete jones" w:date="2022-01-12T17:26:00Z">
                  <w:rPr>
                    <w:ins w:id="104384" w:author="pete jones" w:date="2022-01-12T17:25:00Z"/>
                  </w:rPr>
                </w:rPrChange>
              </w:rPr>
              <w:pPrChange w:id="104385" w:author="pete jones" w:date="2022-01-12T17:30:00Z">
                <w:pPr>
                  <w:jc w:val="left"/>
                </w:pPr>
              </w:pPrChange>
            </w:pPr>
            <w:ins w:id="104386" w:author="pete jones" w:date="2022-01-12T17:25:00Z">
              <w:r w:rsidRPr="00D32D2F">
                <w:rPr>
                  <w:sz w:val="20"/>
                  <w:szCs w:val="20"/>
                  <w:rPrChange w:id="104387" w:author="pete jones" w:date="2022-01-12T17:26:00Z">
                    <w:rPr/>
                  </w:rPrChange>
                </w:rPr>
                <w:t>3</w:t>
              </w:r>
            </w:ins>
          </w:p>
        </w:tc>
        <w:tc>
          <w:tcPr>
            <w:tcW w:w="616" w:type="dxa"/>
            <w:noWrap/>
            <w:vAlign w:val="center"/>
            <w:hideMark/>
            <w:tcPrChange w:id="104388" w:author="pete jones" w:date="2022-01-12T17:27:00Z">
              <w:tcPr>
                <w:tcW w:w="616" w:type="dxa"/>
                <w:noWrap/>
                <w:hideMark/>
              </w:tcPr>
            </w:tcPrChange>
          </w:tcPr>
          <w:p w14:paraId="42E3E8C1" w14:textId="77777777" w:rsidR="00D32D2F" w:rsidRPr="00D32D2F" w:rsidRDefault="00D32D2F">
            <w:pPr>
              <w:spacing w:before="0" w:after="0" w:line="240" w:lineRule="auto"/>
              <w:jc w:val="center"/>
              <w:rPr>
                <w:ins w:id="104389" w:author="pete jones" w:date="2022-01-12T17:25:00Z"/>
                <w:sz w:val="20"/>
                <w:szCs w:val="20"/>
                <w:rPrChange w:id="104390" w:author="pete jones" w:date="2022-01-12T17:26:00Z">
                  <w:rPr>
                    <w:ins w:id="104391" w:author="pete jones" w:date="2022-01-12T17:25:00Z"/>
                  </w:rPr>
                </w:rPrChange>
              </w:rPr>
              <w:pPrChange w:id="104392" w:author="pete jones" w:date="2022-01-12T17:30:00Z">
                <w:pPr>
                  <w:jc w:val="left"/>
                </w:pPr>
              </w:pPrChange>
            </w:pPr>
          </w:p>
        </w:tc>
        <w:tc>
          <w:tcPr>
            <w:tcW w:w="616" w:type="dxa"/>
            <w:noWrap/>
            <w:vAlign w:val="center"/>
            <w:hideMark/>
            <w:tcPrChange w:id="104393" w:author="pete jones" w:date="2022-01-12T17:27:00Z">
              <w:tcPr>
                <w:tcW w:w="616" w:type="dxa"/>
                <w:noWrap/>
                <w:hideMark/>
              </w:tcPr>
            </w:tcPrChange>
          </w:tcPr>
          <w:p w14:paraId="3C650569" w14:textId="77777777" w:rsidR="00D32D2F" w:rsidRPr="00D32D2F" w:rsidRDefault="00D32D2F">
            <w:pPr>
              <w:spacing w:before="0" w:after="0" w:line="240" w:lineRule="auto"/>
              <w:jc w:val="center"/>
              <w:rPr>
                <w:ins w:id="104394" w:author="pete jones" w:date="2022-01-12T17:25:00Z"/>
                <w:sz w:val="20"/>
                <w:szCs w:val="20"/>
                <w:rPrChange w:id="104395" w:author="pete jones" w:date="2022-01-12T17:26:00Z">
                  <w:rPr>
                    <w:ins w:id="104396" w:author="pete jones" w:date="2022-01-12T17:25:00Z"/>
                  </w:rPr>
                </w:rPrChange>
              </w:rPr>
              <w:pPrChange w:id="104397" w:author="pete jones" w:date="2022-01-12T17:30:00Z">
                <w:pPr>
                  <w:jc w:val="left"/>
                </w:pPr>
              </w:pPrChange>
            </w:pPr>
            <w:ins w:id="104398" w:author="pete jones" w:date="2022-01-12T17:25:00Z">
              <w:r w:rsidRPr="00D32D2F">
                <w:rPr>
                  <w:sz w:val="20"/>
                  <w:szCs w:val="20"/>
                  <w:rPrChange w:id="104399" w:author="pete jones" w:date="2022-01-12T17:26:00Z">
                    <w:rPr/>
                  </w:rPrChange>
                </w:rPr>
                <w:t>3</w:t>
              </w:r>
            </w:ins>
          </w:p>
        </w:tc>
        <w:tc>
          <w:tcPr>
            <w:tcW w:w="616" w:type="dxa"/>
            <w:noWrap/>
            <w:vAlign w:val="center"/>
            <w:hideMark/>
            <w:tcPrChange w:id="104400" w:author="pete jones" w:date="2022-01-12T17:27:00Z">
              <w:tcPr>
                <w:tcW w:w="616" w:type="dxa"/>
                <w:noWrap/>
                <w:hideMark/>
              </w:tcPr>
            </w:tcPrChange>
          </w:tcPr>
          <w:p w14:paraId="0A8D6A0F" w14:textId="77777777" w:rsidR="00D32D2F" w:rsidRPr="00D32D2F" w:rsidRDefault="00D32D2F">
            <w:pPr>
              <w:spacing w:before="0" w:after="0" w:line="240" w:lineRule="auto"/>
              <w:jc w:val="center"/>
              <w:rPr>
                <w:ins w:id="104401" w:author="pete jones" w:date="2022-01-12T17:25:00Z"/>
                <w:sz w:val="20"/>
                <w:szCs w:val="20"/>
                <w:rPrChange w:id="104402" w:author="pete jones" w:date="2022-01-12T17:26:00Z">
                  <w:rPr>
                    <w:ins w:id="104403" w:author="pete jones" w:date="2022-01-12T17:25:00Z"/>
                  </w:rPr>
                </w:rPrChange>
              </w:rPr>
              <w:pPrChange w:id="104404" w:author="pete jones" w:date="2022-01-12T17:30:00Z">
                <w:pPr>
                  <w:jc w:val="left"/>
                </w:pPr>
              </w:pPrChange>
            </w:pPr>
            <w:ins w:id="104405" w:author="pete jones" w:date="2022-01-12T17:25:00Z">
              <w:r w:rsidRPr="00D32D2F">
                <w:rPr>
                  <w:sz w:val="20"/>
                  <w:szCs w:val="20"/>
                  <w:rPrChange w:id="104406" w:author="pete jones" w:date="2022-01-12T17:26:00Z">
                    <w:rPr/>
                  </w:rPrChange>
                </w:rPr>
                <w:t>4</w:t>
              </w:r>
            </w:ins>
          </w:p>
        </w:tc>
        <w:tc>
          <w:tcPr>
            <w:tcW w:w="616" w:type="dxa"/>
            <w:noWrap/>
            <w:vAlign w:val="center"/>
            <w:hideMark/>
            <w:tcPrChange w:id="104407" w:author="pete jones" w:date="2022-01-12T17:27:00Z">
              <w:tcPr>
                <w:tcW w:w="616" w:type="dxa"/>
                <w:noWrap/>
                <w:hideMark/>
              </w:tcPr>
            </w:tcPrChange>
          </w:tcPr>
          <w:p w14:paraId="6E2A7DEA" w14:textId="77777777" w:rsidR="00D32D2F" w:rsidRPr="00D32D2F" w:rsidRDefault="00D32D2F">
            <w:pPr>
              <w:spacing w:before="0" w:after="0" w:line="240" w:lineRule="auto"/>
              <w:jc w:val="center"/>
              <w:rPr>
                <w:ins w:id="104408" w:author="pete jones" w:date="2022-01-12T17:25:00Z"/>
                <w:sz w:val="20"/>
                <w:szCs w:val="20"/>
                <w:rPrChange w:id="104409" w:author="pete jones" w:date="2022-01-12T17:26:00Z">
                  <w:rPr>
                    <w:ins w:id="104410" w:author="pete jones" w:date="2022-01-12T17:25:00Z"/>
                  </w:rPr>
                </w:rPrChange>
              </w:rPr>
              <w:pPrChange w:id="104411" w:author="pete jones" w:date="2022-01-12T17:30:00Z">
                <w:pPr>
                  <w:jc w:val="left"/>
                </w:pPr>
              </w:pPrChange>
            </w:pPr>
            <w:ins w:id="104412" w:author="pete jones" w:date="2022-01-12T17:25:00Z">
              <w:r w:rsidRPr="00D32D2F">
                <w:rPr>
                  <w:sz w:val="20"/>
                  <w:szCs w:val="20"/>
                  <w:rPrChange w:id="104413" w:author="pete jones" w:date="2022-01-12T17:26:00Z">
                    <w:rPr/>
                  </w:rPrChange>
                </w:rPr>
                <w:t>3</w:t>
              </w:r>
            </w:ins>
          </w:p>
        </w:tc>
        <w:tc>
          <w:tcPr>
            <w:tcW w:w="616" w:type="dxa"/>
            <w:noWrap/>
            <w:vAlign w:val="center"/>
            <w:hideMark/>
            <w:tcPrChange w:id="104414" w:author="pete jones" w:date="2022-01-12T17:27:00Z">
              <w:tcPr>
                <w:tcW w:w="616" w:type="dxa"/>
                <w:noWrap/>
                <w:hideMark/>
              </w:tcPr>
            </w:tcPrChange>
          </w:tcPr>
          <w:p w14:paraId="6F2D6A3F" w14:textId="77777777" w:rsidR="00D32D2F" w:rsidRPr="00D32D2F" w:rsidRDefault="00D32D2F">
            <w:pPr>
              <w:spacing w:before="0" w:after="0" w:line="240" w:lineRule="auto"/>
              <w:jc w:val="center"/>
              <w:rPr>
                <w:ins w:id="104415" w:author="pete jones" w:date="2022-01-12T17:25:00Z"/>
                <w:sz w:val="20"/>
                <w:szCs w:val="20"/>
                <w:rPrChange w:id="104416" w:author="pete jones" w:date="2022-01-12T17:26:00Z">
                  <w:rPr>
                    <w:ins w:id="104417" w:author="pete jones" w:date="2022-01-12T17:25:00Z"/>
                  </w:rPr>
                </w:rPrChange>
              </w:rPr>
              <w:pPrChange w:id="104418" w:author="pete jones" w:date="2022-01-12T17:30:00Z">
                <w:pPr>
                  <w:jc w:val="left"/>
                </w:pPr>
              </w:pPrChange>
            </w:pPr>
            <w:ins w:id="104419" w:author="pete jones" w:date="2022-01-12T17:25:00Z">
              <w:r w:rsidRPr="00D32D2F">
                <w:rPr>
                  <w:sz w:val="20"/>
                  <w:szCs w:val="20"/>
                  <w:rPrChange w:id="104420" w:author="pete jones" w:date="2022-01-12T17:26:00Z">
                    <w:rPr/>
                  </w:rPrChange>
                </w:rPr>
                <w:t>3</w:t>
              </w:r>
            </w:ins>
          </w:p>
        </w:tc>
        <w:tc>
          <w:tcPr>
            <w:tcW w:w="616" w:type="dxa"/>
            <w:noWrap/>
            <w:vAlign w:val="center"/>
            <w:hideMark/>
            <w:tcPrChange w:id="104421" w:author="pete jones" w:date="2022-01-12T17:27:00Z">
              <w:tcPr>
                <w:tcW w:w="616" w:type="dxa"/>
                <w:noWrap/>
                <w:hideMark/>
              </w:tcPr>
            </w:tcPrChange>
          </w:tcPr>
          <w:p w14:paraId="3C51F6FC" w14:textId="77777777" w:rsidR="00D32D2F" w:rsidRPr="00D32D2F" w:rsidRDefault="00D32D2F">
            <w:pPr>
              <w:spacing w:before="0" w:after="0" w:line="240" w:lineRule="auto"/>
              <w:jc w:val="center"/>
              <w:rPr>
                <w:ins w:id="104422" w:author="pete jones" w:date="2022-01-12T17:25:00Z"/>
                <w:sz w:val="20"/>
                <w:szCs w:val="20"/>
                <w:rPrChange w:id="104423" w:author="pete jones" w:date="2022-01-12T17:26:00Z">
                  <w:rPr>
                    <w:ins w:id="104424" w:author="pete jones" w:date="2022-01-12T17:25:00Z"/>
                  </w:rPr>
                </w:rPrChange>
              </w:rPr>
              <w:pPrChange w:id="104425" w:author="pete jones" w:date="2022-01-12T17:30:00Z">
                <w:pPr>
                  <w:jc w:val="left"/>
                </w:pPr>
              </w:pPrChange>
            </w:pPr>
            <w:ins w:id="104426" w:author="pete jones" w:date="2022-01-12T17:25:00Z">
              <w:r w:rsidRPr="00D32D2F">
                <w:rPr>
                  <w:sz w:val="20"/>
                  <w:szCs w:val="20"/>
                  <w:rPrChange w:id="104427" w:author="pete jones" w:date="2022-01-12T17:26:00Z">
                    <w:rPr/>
                  </w:rPrChange>
                </w:rPr>
                <w:t>6</w:t>
              </w:r>
            </w:ins>
          </w:p>
        </w:tc>
      </w:tr>
      <w:tr w:rsidR="00D32D2F" w:rsidRPr="00D32D2F" w14:paraId="6EDE3CA9" w14:textId="77777777" w:rsidTr="00D32D2F">
        <w:trPr>
          <w:trHeight w:val="300"/>
          <w:ins w:id="104428" w:author="pete jones" w:date="2022-01-12T17:25:00Z"/>
          <w:trPrChange w:id="104429" w:author="pete jones" w:date="2022-01-12T17:27:00Z">
            <w:trPr>
              <w:trHeight w:val="300"/>
            </w:trPr>
          </w:trPrChange>
        </w:trPr>
        <w:tc>
          <w:tcPr>
            <w:tcW w:w="868" w:type="dxa"/>
            <w:noWrap/>
            <w:hideMark/>
            <w:tcPrChange w:id="104430" w:author="pete jones" w:date="2022-01-12T17:27:00Z">
              <w:tcPr>
                <w:tcW w:w="868" w:type="dxa"/>
                <w:noWrap/>
                <w:hideMark/>
              </w:tcPr>
            </w:tcPrChange>
          </w:tcPr>
          <w:p w14:paraId="6A1DC71E" w14:textId="77777777" w:rsidR="00D32D2F" w:rsidRPr="00D32D2F" w:rsidRDefault="00D32D2F">
            <w:pPr>
              <w:spacing w:before="0" w:after="0" w:line="240" w:lineRule="auto"/>
              <w:jc w:val="left"/>
              <w:rPr>
                <w:ins w:id="104431" w:author="pete jones" w:date="2022-01-12T17:25:00Z"/>
                <w:sz w:val="20"/>
                <w:szCs w:val="20"/>
                <w:rPrChange w:id="104432" w:author="pete jones" w:date="2022-01-12T17:26:00Z">
                  <w:rPr>
                    <w:ins w:id="104433" w:author="pete jones" w:date="2022-01-12T17:25:00Z"/>
                  </w:rPr>
                </w:rPrChange>
              </w:rPr>
              <w:pPrChange w:id="104434" w:author="pete jones" w:date="2022-01-12T17:26:00Z">
                <w:pPr>
                  <w:jc w:val="left"/>
                </w:pPr>
              </w:pPrChange>
            </w:pPr>
            <w:ins w:id="104435" w:author="pete jones" w:date="2022-01-12T17:25:00Z">
              <w:r w:rsidRPr="00D32D2F">
                <w:rPr>
                  <w:sz w:val="20"/>
                  <w:szCs w:val="20"/>
                  <w:rPrChange w:id="104436" w:author="pete jones" w:date="2022-01-12T17:26:00Z">
                    <w:rPr/>
                  </w:rPrChange>
                </w:rPr>
                <w:t>53</w:t>
              </w:r>
            </w:ins>
          </w:p>
        </w:tc>
        <w:tc>
          <w:tcPr>
            <w:tcW w:w="1516" w:type="dxa"/>
            <w:noWrap/>
            <w:hideMark/>
            <w:tcPrChange w:id="104437" w:author="pete jones" w:date="2022-01-12T17:27:00Z">
              <w:tcPr>
                <w:tcW w:w="1516" w:type="dxa"/>
                <w:noWrap/>
                <w:hideMark/>
              </w:tcPr>
            </w:tcPrChange>
          </w:tcPr>
          <w:p w14:paraId="136CA77D" w14:textId="77777777" w:rsidR="00D32D2F" w:rsidRPr="00D32D2F" w:rsidRDefault="00D32D2F">
            <w:pPr>
              <w:spacing w:before="0" w:after="0" w:line="240" w:lineRule="auto"/>
              <w:jc w:val="left"/>
              <w:rPr>
                <w:ins w:id="104438" w:author="pete jones" w:date="2022-01-12T17:25:00Z"/>
                <w:sz w:val="20"/>
                <w:szCs w:val="20"/>
                <w:rPrChange w:id="104439" w:author="pete jones" w:date="2022-01-12T17:26:00Z">
                  <w:rPr>
                    <w:ins w:id="104440" w:author="pete jones" w:date="2022-01-12T17:25:00Z"/>
                  </w:rPr>
                </w:rPrChange>
              </w:rPr>
              <w:pPrChange w:id="104441" w:author="pete jones" w:date="2022-01-12T17:26:00Z">
                <w:pPr>
                  <w:jc w:val="left"/>
                </w:pPr>
              </w:pPrChange>
            </w:pPr>
            <w:ins w:id="104442" w:author="pete jones" w:date="2022-01-12T17:25:00Z">
              <w:r w:rsidRPr="00D32D2F">
                <w:rPr>
                  <w:sz w:val="20"/>
                  <w:szCs w:val="20"/>
                  <w:rPrChange w:id="104443" w:author="pete jones" w:date="2022-01-12T17:26:00Z">
                    <w:rPr/>
                  </w:rPrChange>
                </w:rPr>
                <w:t>ENGR3440</w:t>
              </w:r>
            </w:ins>
          </w:p>
        </w:tc>
        <w:tc>
          <w:tcPr>
            <w:tcW w:w="8744" w:type="dxa"/>
            <w:noWrap/>
            <w:hideMark/>
            <w:tcPrChange w:id="104444" w:author="pete jones" w:date="2022-01-12T17:27:00Z">
              <w:tcPr>
                <w:tcW w:w="8744" w:type="dxa"/>
                <w:noWrap/>
                <w:hideMark/>
              </w:tcPr>
            </w:tcPrChange>
          </w:tcPr>
          <w:p w14:paraId="4A6214DE" w14:textId="77777777" w:rsidR="00D32D2F" w:rsidRPr="00D32D2F" w:rsidRDefault="00D32D2F">
            <w:pPr>
              <w:spacing w:before="0" w:after="0" w:line="240" w:lineRule="auto"/>
              <w:jc w:val="left"/>
              <w:rPr>
                <w:ins w:id="104445" w:author="pete jones" w:date="2022-01-12T17:25:00Z"/>
                <w:sz w:val="20"/>
                <w:szCs w:val="20"/>
                <w:rPrChange w:id="104446" w:author="pete jones" w:date="2022-01-12T17:26:00Z">
                  <w:rPr>
                    <w:ins w:id="104447" w:author="pete jones" w:date="2022-01-12T17:25:00Z"/>
                  </w:rPr>
                </w:rPrChange>
              </w:rPr>
              <w:pPrChange w:id="104448" w:author="pete jones" w:date="2022-01-12T17:26:00Z">
                <w:pPr>
                  <w:jc w:val="left"/>
                </w:pPr>
              </w:pPrChange>
            </w:pPr>
            <w:ins w:id="104449" w:author="pete jones" w:date="2022-01-12T17:25:00Z">
              <w:r w:rsidRPr="00D32D2F">
                <w:rPr>
                  <w:sz w:val="20"/>
                  <w:szCs w:val="20"/>
                  <w:rPrChange w:id="104450" w:author="pete jones" w:date="2022-01-12T17:26:00Z">
                    <w:rPr/>
                  </w:rPrChange>
                </w:rPr>
                <w:t>Principles of Wireless Communication</w:t>
              </w:r>
            </w:ins>
          </w:p>
        </w:tc>
        <w:tc>
          <w:tcPr>
            <w:tcW w:w="616" w:type="dxa"/>
            <w:noWrap/>
            <w:vAlign w:val="center"/>
            <w:hideMark/>
            <w:tcPrChange w:id="104451" w:author="pete jones" w:date="2022-01-12T17:27:00Z">
              <w:tcPr>
                <w:tcW w:w="616" w:type="dxa"/>
                <w:noWrap/>
                <w:hideMark/>
              </w:tcPr>
            </w:tcPrChange>
          </w:tcPr>
          <w:p w14:paraId="2FC753CE" w14:textId="5A71EB48" w:rsidR="00D32D2F" w:rsidRPr="00D32D2F" w:rsidRDefault="00D32D2F">
            <w:pPr>
              <w:spacing w:before="0" w:after="0" w:line="240" w:lineRule="auto"/>
              <w:jc w:val="center"/>
              <w:rPr>
                <w:ins w:id="104452" w:author="pete jones" w:date="2022-01-12T17:25:00Z"/>
                <w:sz w:val="20"/>
                <w:szCs w:val="20"/>
                <w:rPrChange w:id="104453" w:author="pete jones" w:date="2022-01-12T17:26:00Z">
                  <w:rPr>
                    <w:ins w:id="104454" w:author="pete jones" w:date="2022-01-12T17:25:00Z"/>
                  </w:rPr>
                </w:rPrChange>
              </w:rPr>
              <w:pPrChange w:id="104455" w:author="pete jones" w:date="2022-01-12T17:30:00Z">
                <w:pPr>
                  <w:jc w:val="left"/>
                </w:pPr>
              </w:pPrChange>
            </w:pPr>
          </w:p>
        </w:tc>
        <w:tc>
          <w:tcPr>
            <w:tcW w:w="616" w:type="dxa"/>
            <w:noWrap/>
            <w:vAlign w:val="center"/>
            <w:hideMark/>
            <w:tcPrChange w:id="104456" w:author="pete jones" w:date="2022-01-12T17:27:00Z">
              <w:tcPr>
                <w:tcW w:w="616" w:type="dxa"/>
                <w:noWrap/>
                <w:hideMark/>
              </w:tcPr>
            </w:tcPrChange>
          </w:tcPr>
          <w:p w14:paraId="0CE6C06F" w14:textId="77777777" w:rsidR="00D32D2F" w:rsidRPr="00D32D2F" w:rsidRDefault="00D32D2F">
            <w:pPr>
              <w:spacing w:before="0" w:after="0" w:line="240" w:lineRule="auto"/>
              <w:jc w:val="center"/>
              <w:rPr>
                <w:ins w:id="104457" w:author="pete jones" w:date="2022-01-12T17:25:00Z"/>
                <w:sz w:val="20"/>
                <w:szCs w:val="20"/>
                <w:rPrChange w:id="104458" w:author="pete jones" w:date="2022-01-12T17:26:00Z">
                  <w:rPr>
                    <w:ins w:id="104459" w:author="pete jones" w:date="2022-01-12T17:25:00Z"/>
                  </w:rPr>
                </w:rPrChange>
              </w:rPr>
              <w:pPrChange w:id="104460" w:author="pete jones" w:date="2022-01-12T17:30:00Z">
                <w:pPr>
                  <w:jc w:val="left"/>
                </w:pPr>
              </w:pPrChange>
            </w:pPr>
            <w:ins w:id="104461" w:author="pete jones" w:date="2022-01-12T17:25:00Z">
              <w:r w:rsidRPr="00D32D2F">
                <w:rPr>
                  <w:sz w:val="20"/>
                  <w:szCs w:val="20"/>
                  <w:rPrChange w:id="104462" w:author="pete jones" w:date="2022-01-12T17:26:00Z">
                    <w:rPr/>
                  </w:rPrChange>
                </w:rPr>
                <w:t>3</w:t>
              </w:r>
            </w:ins>
          </w:p>
        </w:tc>
        <w:tc>
          <w:tcPr>
            <w:tcW w:w="616" w:type="dxa"/>
            <w:noWrap/>
            <w:vAlign w:val="center"/>
            <w:hideMark/>
            <w:tcPrChange w:id="104463" w:author="pete jones" w:date="2022-01-12T17:27:00Z">
              <w:tcPr>
                <w:tcW w:w="616" w:type="dxa"/>
                <w:noWrap/>
                <w:hideMark/>
              </w:tcPr>
            </w:tcPrChange>
          </w:tcPr>
          <w:p w14:paraId="0B711774" w14:textId="77777777" w:rsidR="00D32D2F" w:rsidRPr="00D32D2F" w:rsidRDefault="00D32D2F">
            <w:pPr>
              <w:spacing w:before="0" w:after="0" w:line="240" w:lineRule="auto"/>
              <w:jc w:val="center"/>
              <w:rPr>
                <w:ins w:id="104464" w:author="pete jones" w:date="2022-01-12T17:25:00Z"/>
                <w:sz w:val="20"/>
                <w:szCs w:val="20"/>
                <w:rPrChange w:id="104465" w:author="pete jones" w:date="2022-01-12T17:26:00Z">
                  <w:rPr>
                    <w:ins w:id="104466" w:author="pete jones" w:date="2022-01-12T17:25:00Z"/>
                  </w:rPr>
                </w:rPrChange>
              </w:rPr>
              <w:pPrChange w:id="104467" w:author="pete jones" w:date="2022-01-12T17:30:00Z">
                <w:pPr>
                  <w:jc w:val="left"/>
                </w:pPr>
              </w:pPrChange>
            </w:pPr>
          </w:p>
        </w:tc>
        <w:tc>
          <w:tcPr>
            <w:tcW w:w="616" w:type="dxa"/>
            <w:noWrap/>
            <w:vAlign w:val="center"/>
            <w:hideMark/>
            <w:tcPrChange w:id="104468" w:author="pete jones" w:date="2022-01-12T17:27:00Z">
              <w:tcPr>
                <w:tcW w:w="616" w:type="dxa"/>
                <w:noWrap/>
                <w:hideMark/>
              </w:tcPr>
            </w:tcPrChange>
          </w:tcPr>
          <w:p w14:paraId="0C9D684E" w14:textId="77777777" w:rsidR="00D32D2F" w:rsidRPr="00D32D2F" w:rsidRDefault="00D32D2F">
            <w:pPr>
              <w:spacing w:before="0" w:after="0" w:line="240" w:lineRule="auto"/>
              <w:jc w:val="center"/>
              <w:rPr>
                <w:ins w:id="104469" w:author="pete jones" w:date="2022-01-12T17:25:00Z"/>
                <w:sz w:val="20"/>
                <w:szCs w:val="20"/>
                <w:rPrChange w:id="104470" w:author="pete jones" w:date="2022-01-12T17:26:00Z">
                  <w:rPr>
                    <w:ins w:id="104471" w:author="pete jones" w:date="2022-01-12T17:25:00Z"/>
                  </w:rPr>
                </w:rPrChange>
              </w:rPr>
              <w:pPrChange w:id="104472" w:author="pete jones" w:date="2022-01-12T17:30:00Z">
                <w:pPr>
                  <w:jc w:val="left"/>
                </w:pPr>
              </w:pPrChange>
            </w:pPr>
            <w:ins w:id="104473" w:author="pete jones" w:date="2022-01-12T17:25:00Z">
              <w:r w:rsidRPr="00D32D2F">
                <w:rPr>
                  <w:sz w:val="20"/>
                  <w:szCs w:val="20"/>
                  <w:rPrChange w:id="104474" w:author="pete jones" w:date="2022-01-12T17:26:00Z">
                    <w:rPr/>
                  </w:rPrChange>
                </w:rPr>
                <w:t>3</w:t>
              </w:r>
            </w:ins>
          </w:p>
        </w:tc>
        <w:tc>
          <w:tcPr>
            <w:tcW w:w="616" w:type="dxa"/>
            <w:noWrap/>
            <w:vAlign w:val="center"/>
            <w:hideMark/>
            <w:tcPrChange w:id="104475" w:author="pete jones" w:date="2022-01-12T17:27:00Z">
              <w:tcPr>
                <w:tcW w:w="616" w:type="dxa"/>
                <w:noWrap/>
                <w:hideMark/>
              </w:tcPr>
            </w:tcPrChange>
          </w:tcPr>
          <w:p w14:paraId="0DB71D6E" w14:textId="77777777" w:rsidR="00D32D2F" w:rsidRPr="00D32D2F" w:rsidRDefault="00D32D2F">
            <w:pPr>
              <w:spacing w:before="0" w:after="0" w:line="240" w:lineRule="auto"/>
              <w:jc w:val="center"/>
              <w:rPr>
                <w:ins w:id="104476" w:author="pete jones" w:date="2022-01-12T17:25:00Z"/>
                <w:sz w:val="20"/>
                <w:szCs w:val="20"/>
                <w:rPrChange w:id="104477" w:author="pete jones" w:date="2022-01-12T17:26:00Z">
                  <w:rPr>
                    <w:ins w:id="104478" w:author="pete jones" w:date="2022-01-12T17:25:00Z"/>
                  </w:rPr>
                </w:rPrChange>
              </w:rPr>
              <w:pPrChange w:id="104479" w:author="pete jones" w:date="2022-01-12T17:30:00Z">
                <w:pPr>
                  <w:jc w:val="left"/>
                </w:pPr>
              </w:pPrChange>
            </w:pPr>
            <w:ins w:id="104480" w:author="pete jones" w:date="2022-01-12T17:25:00Z">
              <w:r w:rsidRPr="00D32D2F">
                <w:rPr>
                  <w:sz w:val="20"/>
                  <w:szCs w:val="20"/>
                  <w:rPrChange w:id="104481" w:author="pete jones" w:date="2022-01-12T17:26:00Z">
                    <w:rPr/>
                  </w:rPrChange>
                </w:rPr>
                <w:t>4</w:t>
              </w:r>
            </w:ins>
          </w:p>
        </w:tc>
        <w:tc>
          <w:tcPr>
            <w:tcW w:w="616" w:type="dxa"/>
            <w:noWrap/>
            <w:vAlign w:val="center"/>
            <w:hideMark/>
            <w:tcPrChange w:id="104482" w:author="pete jones" w:date="2022-01-12T17:27:00Z">
              <w:tcPr>
                <w:tcW w:w="616" w:type="dxa"/>
                <w:noWrap/>
                <w:hideMark/>
              </w:tcPr>
            </w:tcPrChange>
          </w:tcPr>
          <w:p w14:paraId="44F0B511" w14:textId="77777777" w:rsidR="00D32D2F" w:rsidRPr="00D32D2F" w:rsidRDefault="00D32D2F">
            <w:pPr>
              <w:spacing w:before="0" w:after="0" w:line="240" w:lineRule="auto"/>
              <w:jc w:val="center"/>
              <w:rPr>
                <w:ins w:id="104483" w:author="pete jones" w:date="2022-01-12T17:25:00Z"/>
                <w:sz w:val="20"/>
                <w:szCs w:val="20"/>
                <w:rPrChange w:id="104484" w:author="pete jones" w:date="2022-01-12T17:26:00Z">
                  <w:rPr>
                    <w:ins w:id="104485" w:author="pete jones" w:date="2022-01-12T17:25:00Z"/>
                  </w:rPr>
                </w:rPrChange>
              </w:rPr>
              <w:pPrChange w:id="104486" w:author="pete jones" w:date="2022-01-12T17:30:00Z">
                <w:pPr>
                  <w:jc w:val="left"/>
                </w:pPr>
              </w:pPrChange>
            </w:pPr>
          </w:p>
        </w:tc>
        <w:tc>
          <w:tcPr>
            <w:tcW w:w="616" w:type="dxa"/>
            <w:noWrap/>
            <w:vAlign w:val="center"/>
            <w:hideMark/>
            <w:tcPrChange w:id="104487" w:author="pete jones" w:date="2022-01-12T17:27:00Z">
              <w:tcPr>
                <w:tcW w:w="616" w:type="dxa"/>
                <w:noWrap/>
                <w:hideMark/>
              </w:tcPr>
            </w:tcPrChange>
          </w:tcPr>
          <w:p w14:paraId="615F182D" w14:textId="77777777" w:rsidR="00D32D2F" w:rsidRPr="00D32D2F" w:rsidRDefault="00D32D2F">
            <w:pPr>
              <w:spacing w:before="0" w:after="0" w:line="240" w:lineRule="auto"/>
              <w:jc w:val="center"/>
              <w:rPr>
                <w:ins w:id="104488" w:author="pete jones" w:date="2022-01-12T17:25:00Z"/>
                <w:sz w:val="20"/>
                <w:szCs w:val="20"/>
                <w:rPrChange w:id="104489" w:author="pete jones" w:date="2022-01-12T17:26:00Z">
                  <w:rPr>
                    <w:ins w:id="104490" w:author="pete jones" w:date="2022-01-12T17:25:00Z"/>
                  </w:rPr>
                </w:rPrChange>
              </w:rPr>
              <w:pPrChange w:id="104491" w:author="pete jones" w:date="2022-01-12T17:30:00Z">
                <w:pPr>
                  <w:jc w:val="left"/>
                </w:pPr>
              </w:pPrChange>
            </w:pPr>
          </w:p>
        </w:tc>
        <w:tc>
          <w:tcPr>
            <w:tcW w:w="616" w:type="dxa"/>
            <w:noWrap/>
            <w:vAlign w:val="center"/>
            <w:hideMark/>
            <w:tcPrChange w:id="104492" w:author="pete jones" w:date="2022-01-12T17:27:00Z">
              <w:tcPr>
                <w:tcW w:w="616" w:type="dxa"/>
                <w:noWrap/>
                <w:hideMark/>
              </w:tcPr>
            </w:tcPrChange>
          </w:tcPr>
          <w:p w14:paraId="182F6FBC" w14:textId="77777777" w:rsidR="00D32D2F" w:rsidRPr="00D32D2F" w:rsidRDefault="00D32D2F">
            <w:pPr>
              <w:spacing w:before="0" w:after="0" w:line="240" w:lineRule="auto"/>
              <w:jc w:val="center"/>
              <w:rPr>
                <w:ins w:id="104493" w:author="pete jones" w:date="2022-01-12T17:25:00Z"/>
                <w:sz w:val="20"/>
                <w:szCs w:val="20"/>
                <w:rPrChange w:id="104494" w:author="pete jones" w:date="2022-01-12T17:26:00Z">
                  <w:rPr>
                    <w:ins w:id="104495" w:author="pete jones" w:date="2022-01-12T17:25:00Z"/>
                  </w:rPr>
                </w:rPrChange>
              </w:rPr>
              <w:pPrChange w:id="104496" w:author="pete jones" w:date="2022-01-12T17:30:00Z">
                <w:pPr>
                  <w:jc w:val="left"/>
                </w:pPr>
              </w:pPrChange>
            </w:pPr>
          </w:p>
        </w:tc>
      </w:tr>
      <w:tr w:rsidR="00D32D2F" w:rsidRPr="00D32D2F" w14:paraId="342EDF03" w14:textId="77777777" w:rsidTr="00D32D2F">
        <w:trPr>
          <w:trHeight w:val="300"/>
          <w:ins w:id="104497" w:author="pete jones" w:date="2022-01-12T17:25:00Z"/>
          <w:trPrChange w:id="104498" w:author="pete jones" w:date="2022-01-12T17:27:00Z">
            <w:trPr>
              <w:trHeight w:val="300"/>
            </w:trPr>
          </w:trPrChange>
        </w:trPr>
        <w:tc>
          <w:tcPr>
            <w:tcW w:w="868" w:type="dxa"/>
            <w:noWrap/>
            <w:hideMark/>
            <w:tcPrChange w:id="104499" w:author="pete jones" w:date="2022-01-12T17:27:00Z">
              <w:tcPr>
                <w:tcW w:w="868" w:type="dxa"/>
                <w:noWrap/>
                <w:hideMark/>
              </w:tcPr>
            </w:tcPrChange>
          </w:tcPr>
          <w:p w14:paraId="5ECA1687" w14:textId="77777777" w:rsidR="00D32D2F" w:rsidRPr="00D32D2F" w:rsidRDefault="00D32D2F">
            <w:pPr>
              <w:spacing w:before="0" w:after="0" w:line="240" w:lineRule="auto"/>
              <w:jc w:val="left"/>
              <w:rPr>
                <w:ins w:id="104500" w:author="pete jones" w:date="2022-01-12T17:25:00Z"/>
                <w:sz w:val="20"/>
                <w:szCs w:val="20"/>
                <w:rPrChange w:id="104501" w:author="pete jones" w:date="2022-01-12T17:26:00Z">
                  <w:rPr>
                    <w:ins w:id="104502" w:author="pete jones" w:date="2022-01-12T17:25:00Z"/>
                  </w:rPr>
                </w:rPrChange>
              </w:rPr>
              <w:pPrChange w:id="104503" w:author="pete jones" w:date="2022-01-12T17:26:00Z">
                <w:pPr>
                  <w:jc w:val="left"/>
                </w:pPr>
              </w:pPrChange>
            </w:pPr>
            <w:ins w:id="104504" w:author="pete jones" w:date="2022-01-12T17:25:00Z">
              <w:r w:rsidRPr="00D32D2F">
                <w:rPr>
                  <w:sz w:val="20"/>
                  <w:szCs w:val="20"/>
                  <w:rPrChange w:id="104505" w:author="pete jones" w:date="2022-01-12T17:26:00Z">
                    <w:rPr/>
                  </w:rPrChange>
                </w:rPr>
                <w:t>54</w:t>
              </w:r>
            </w:ins>
          </w:p>
        </w:tc>
        <w:tc>
          <w:tcPr>
            <w:tcW w:w="1516" w:type="dxa"/>
            <w:noWrap/>
            <w:hideMark/>
            <w:tcPrChange w:id="104506" w:author="pete jones" w:date="2022-01-12T17:27:00Z">
              <w:tcPr>
                <w:tcW w:w="1516" w:type="dxa"/>
                <w:noWrap/>
                <w:hideMark/>
              </w:tcPr>
            </w:tcPrChange>
          </w:tcPr>
          <w:p w14:paraId="09CF320E" w14:textId="77777777" w:rsidR="00D32D2F" w:rsidRPr="00D32D2F" w:rsidRDefault="00D32D2F">
            <w:pPr>
              <w:spacing w:before="0" w:after="0" w:line="240" w:lineRule="auto"/>
              <w:jc w:val="left"/>
              <w:rPr>
                <w:ins w:id="104507" w:author="pete jones" w:date="2022-01-12T17:25:00Z"/>
                <w:sz w:val="20"/>
                <w:szCs w:val="20"/>
                <w:rPrChange w:id="104508" w:author="pete jones" w:date="2022-01-12T17:26:00Z">
                  <w:rPr>
                    <w:ins w:id="104509" w:author="pete jones" w:date="2022-01-12T17:25:00Z"/>
                  </w:rPr>
                </w:rPrChange>
              </w:rPr>
              <w:pPrChange w:id="104510" w:author="pete jones" w:date="2022-01-12T17:26:00Z">
                <w:pPr>
                  <w:jc w:val="left"/>
                </w:pPr>
              </w:pPrChange>
            </w:pPr>
            <w:ins w:id="104511" w:author="pete jones" w:date="2022-01-12T17:25:00Z">
              <w:r w:rsidRPr="00D32D2F">
                <w:rPr>
                  <w:sz w:val="20"/>
                  <w:szCs w:val="20"/>
                  <w:rPrChange w:id="104512" w:author="pete jones" w:date="2022-01-12T17:26:00Z">
                    <w:rPr/>
                  </w:rPrChange>
                </w:rPr>
                <w:t>ENGR3499</w:t>
              </w:r>
            </w:ins>
          </w:p>
        </w:tc>
        <w:tc>
          <w:tcPr>
            <w:tcW w:w="8744" w:type="dxa"/>
            <w:noWrap/>
            <w:hideMark/>
            <w:tcPrChange w:id="104513" w:author="pete jones" w:date="2022-01-12T17:27:00Z">
              <w:tcPr>
                <w:tcW w:w="8744" w:type="dxa"/>
                <w:noWrap/>
                <w:hideMark/>
              </w:tcPr>
            </w:tcPrChange>
          </w:tcPr>
          <w:p w14:paraId="6CC003F9" w14:textId="77777777" w:rsidR="00D32D2F" w:rsidRPr="00D32D2F" w:rsidRDefault="00D32D2F">
            <w:pPr>
              <w:spacing w:before="0" w:after="0" w:line="240" w:lineRule="auto"/>
              <w:jc w:val="left"/>
              <w:rPr>
                <w:ins w:id="104514" w:author="pete jones" w:date="2022-01-12T17:25:00Z"/>
                <w:sz w:val="20"/>
                <w:szCs w:val="20"/>
                <w:rPrChange w:id="104515" w:author="pete jones" w:date="2022-01-12T17:26:00Z">
                  <w:rPr>
                    <w:ins w:id="104516" w:author="pete jones" w:date="2022-01-12T17:25:00Z"/>
                  </w:rPr>
                </w:rPrChange>
              </w:rPr>
              <w:pPrChange w:id="104517" w:author="pete jones" w:date="2022-01-12T17:26:00Z">
                <w:pPr>
                  <w:jc w:val="left"/>
                </w:pPr>
              </w:pPrChange>
            </w:pPr>
            <w:ins w:id="104518" w:author="pete jones" w:date="2022-01-12T17:25:00Z">
              <w:r w:rsidRPr="00D32D2F">
                <w:rPr>
                  <w:sz w:val="20"/>
                  <w:szCs w:val="20"/>
                  <w:rPrChange w:id="104519" w:author="pete jones" w:date="2022-01-12T17:26:00Z">
                    <w:rPr/>
                  </w:rPrChange>
                </w:rPr>
                <w:t>Special Topics in Electrical &amp; Computer Engineering</w:t>
              </w:r>
            </w:ins>
          </w:p>
        </w:tc>
        <w:tc>
          <w:tcPr>
            <w:tcW w:w="616" w:type="dxa"/>
            <w:noWrap/>
            <w:vAlign w:val="center"/>
            <w:hideMark/>
            <w:tcPrChange w:id="104520" w:author="pete jones" w:date="2022-01-12T17:27:00Z">
              <w:tcPr>
                <w:tcW w:w="616" w:type="dxa"/>
                <w:noWrap/>
                <w:hideMark/>
              </w:tcPr>
            </w:tcPrChange>
          </w:tcPr>
          <w:p w14:paraId="1D654CD6" w14:textId="5F5C1F17" w:rsidR="00D32D2F" w:rsidRPr="00D32D2F" w:rsidRDefault="00D32D2F">
            <w:pPr>
              <w:spacing w:before="0" w:after="0" w:line="240" w:lineRule="auto"/>
              <w:jc w:val="center"/>
              <w:rPr>
                <w:ins w:id="104521" w:author="pete jones" w:date="2022-01-12T17:25:00Z"/>
                <w:sz w:val="20"/>
                <w:szCs w:val="20"/>
                <w:rPrChange w:id="104522" w:author="pete jones" w:date="2022-01-12T17:26:00Z">
                  <w:rPr>
                    <w:ins w:id="104523" w:author="pete jones" w:date="2022-01-12T17:25:00Z"/>
                  </w:rPr>
                </w:rPrChange>
              </w:rPr>
              <w:pPrChange w:id="104524" w:author="pete jones" w:date="2022-01-12T17:30:00Z">
                <w:pPr>
                  <w:jc w:val="left"/>
                </w:pPr>
              </w:pPrChange>
            </w:pPr>
          </w:p>
        </w:tc>
        <w:tc>
          <w:tcPr>
            <w:tcW w:w="616" w:type="dxa"/>
            <w:noWrap/>
            <w:vAlign w:val="center"/>
            <w:hideMark/>
            <w:tcPrChange w:id="104525" w:author="pete jones" w:date="2022-01-12T17:27:00Z">
              <w:tcPr>
                <w:tcW w:w="616" w:type="dxa"/>
                <w:noWrap/>
                <w:hideMark/>
              </w:tcPr>
            </w:tcPrChange>
          </w:tcPr>
          <w:p w14:paraId="52417E70" w14:textId="77777777" w:rsidR="00D32D2F" w:rsidRPr="00D32D2F" w:rsidRDefault="00D32D2F">
            <w:pPr>
              <w:spacing w:before="0" w:after="0" w:line="240" w:lineRule="auto"/>
              <w:jc w:val="center"/>
              <w:rPr>
                <w:ins w:id="104526" w:author="pete jones" w:date="2022-01-12T17:25:00Z"/>
                <w:sz w:val="20"/>
                <w:szCs w:val="20"/>
                <w:rPrChange w:id="104527" w:author="pete jones" w:date="2022-01-12T17:26:00Z">
                  <w:rPr>
                    <w:ins w:id="104528" w:author="pete jones" w:date="2022-01-12T17:25:00Z"/>
                  </w:rPr>
                </w:rPrChange>
              </w:rPr>
              <w:pPrChange w:id="104529" w:author="pete jones" w:date="2022-01-12T17:30:00Z">
                <w:pPr>
                  <w:jc w:val="left"/>
                </w:pPr>
              </w:pPrChange>
            </w:pPr>
            <w:ins w:id="104530" w:author="pete jones" w:date="2022-01-12T17:25:00Z">
              <w:r w:rsidRPr="00D32D2F">
                <w:rPr>
                  <w:sz w:val="20"/>
                  <w:szCs w:val="20"/>
                  <w:rPrChange w:id="104531" w:author="pete jones" w:date="2022-01-12T17:26:00Z">
                    <w:rPr/>
                  </w:rPrChange>
                </w:rPr>
                <w:t>3</w:t>
              </w:r>
            </w:ins>
          </w:p>
        </w:tc>
        <w:tc>
          <w:tcPr>
            <w:tcW w:w="616" w:type="dxa"/>
            <w:noWrap/>
            <w:vAlign w:val="center"/>
            <w:hideMark/>
            <w:tcPrChange w:id="104532" w:author="pete jones" w:date="2022-01-12T17:27:00Z">
              <w:tcPr>
                <w:tcW w:w="616" w:type="dxa"/>
                <w:noWrap/>
                <w:hideMark/>
              </w:tcPr>
            </w:tcPrChange>
          </w:tcPr>
          <w:p w14:paraId="359C8094" w14:textId="77777777" w:rsidR="00D32D2F" w:rsidRPr="00D32D2F" w:rsidRDefault="00D32D2F">
            <w:pPr>
              <w:spacing w:before="0" w:after="0" w:line="240" w:lineRule="auto"/>
              <w:jc w:val="center"/>
              <w:rPr>
                <w:ins w:id="104533" w:author="pete jones" w:date="2022-01-12T17:25:00Z"/>
                <w:sz w:val="20"/>
                <w:szCs w:val="20"/>
                <w:rPrChange w:id="104534" w:author="pete jones" w:date="2022-01-12T17:26:00Z">
                  <w:rPr>
                    <w:ins w:id="104535" w:author="pete jones" w:date="2022-01-12T17:25:00Z"/>
                  </w:rPr>
                </w:rPrChange>
              </w:rPr>
              <w:pPrChange w:id="104536" w:author="pete jones" w:date="2022-01-12T17:30:00Z">
                <w:pPr>
                  <w:jc w:val="left"/>
                </w:pPr>
              </w:pPrChange>
            </w:pPr>
          </w:p>
        </w:tc>
        <w:tc>
          <w:tcPr>
            <w:tcW w:w="616" w:type="dxa"/>
            <w:noWrap/>
            <w:vAlign w:val="center"/>
            <w:hideMark/>
            <w:tcPrChange w:id="104537" w:author="pete jones" w:date="2022-01-12T17:27:00Z">
              <w:tcPr>
                <w:tcW w:w="616" w:type="dxa"/>
                <w:noWrap/>
                <w:hideMark/>
              </w:tcPr>
            </w:tcPrChange>
          </w:tcPr>
          <w:p w14:paraId="4FFD8B33" w14:textId="77777777" w:rsidR="00D32D2F" w:rsidRPr="00D32D2F" w:rsidRDefault="00D32D2F">
            <w:pPr>
              <w:spacing w:before="0" w:after="0" w:line="240" w:lineRule="auto"/>
              <w:jc w:val="center"/>
              <w:rPr>
                <w:ins w:id="104538" w:author="pete jones" w:date="2022-01-12T17:25:00Z"/>
                <w:sz w:val="20"/>
                <w:szCs w:val="20"/>
                <w:rPrChange w:id="104539" w:author="pete jones" w:date="2022-01-12T17:26:00Z">
                  <w:rPr>
                    <w:ins w:id="104540" w:author="pete jones" w:date="2022-01-12T17:25:00Z"/>
                  </w:rPr>
                </w:rPrChange>
              </w:rPr>
              <w:pPrChange w:id="104541" w:author="pete jones" w:date="2022-01-12T17:30:00Z">
                <w:pPr>
                  <w:jc w:val="left"/>
                </w:pPr>
              </w:pPrChange>
            </w:pPr>
            <w:ins w:id="104542" w:author="pete jones" w:date="2022-01-12T17:25:00Z">
              <w:r w:rsidRPr="00D32D2F">
                <w:rPr>
                  <w:sz w:val="20"/>
                  <w:szCs w:val="20"/>
                  <w:rPrChange w:id="104543" w:author="pete jones" w:date="2022-01-12T17:26:00Z">
                    <w:rPr/>
                  </w:rPrChange>
                </w:rPr>
                <w:t>3</w:t>
              </w:r>
            </w:ins>
          </w:p>
        </w:tc>
        <w:tc>
          <w:tcPr>
            <w:tcW w:w="616" w:type="dxa"/>
            <w:noWrap/>
            <w:vAlign w:val="center"/>
            <w:hideMark/>
            <w:tcPrChange w:id="104544" w:author="pete jones" w:date="2022-01-12T17:27:00Z">
              <w:tcPr>
                <w:tcW w:w="616" w:type="dxa"/>
                <w:noWrap/>
                <w:hideMark/>
              </w:tcPr>
            </w:tcPrChange>
          </w:tcPr>
          <w:p w14:paraId="4CD210C6" w14:textId="77777777" w:rsidR="00D32D2F" w:rsidRPr="00D32D2F" w:rsidRDefault="00D32D2F">
            <w:pPr>
              <w:spacing w:before="0" w:after="0" w:line="240" w:lineRule="auto"/>
              <w:jc w:val="center"/>
              <w:rPr>
                <w:ins w:id="104545" w:author="pete jones" w:date="2022-01-12T17:25:00Z"/>
                <w:sz w:val="20"/>
                <w:szCs w:val="20"/>
                <w:rPrChange w:id="104546" w:author="pete jones" w:date="2022-01-12T17:26:00Z">
                  <w:rPr>
                    <w:ins w:id="104547" w:author="pete jones" w:date="2022-01-12T17:25:00Z"/>
                  </w:rPr>
                </w:rPrChange>
              </w:rPr>
              <w:pPrChange w:id="104548" w:author="pete jones" w:date="2022-01-12T17:30:00Z">
                <w:pPr>
                  <w:jc w:val="left"/>
                </w:pPr>
              </w:pPrChange>
            </w:pPr>
            <w:ins w:id="104549" w:author="pete jones" w:date="2022-01-12T17:25:00Z">
              <w:r w:rsidRPr="00D32D2F">
                <w:rPr>
                  <w:sz w:val="20"/>
                  <w:szCs w:val="20"/>
                  <w:rPrChange w:id="104550" w:author="pete jones" w:date="2022-01-12T17:26:00Z">
                    <w:rPr/>
                  </w:rPrChange>
                </w:rPr>
                <w:t>v</w:t>
              </w:r>
            </w:ins>
          </w:p>
        </w:tc>
        <w:tc>
          <w:tcPr>
            <w:tcW w:w="616" w:type="dxa"/>
            <w:noWrap/>
            <w:vAlign w:val="center"/>
            <w:hideMark/>
            <w:tcPrChange w:id="104551" w:author="pete jones" w:date="2022-01-12T17:27:00Z">
              <w:tcPr>
                <w:tcW w:w="616" w:type="dxa"/>
                <w:noWrap/>
                <w:hideMark/>
              </w:tcPr>
            </w:tcPrChange>
          </w:tcPr>
          <w:p w14:paraId="31DA4F53" w14:textId="77777777" w:rsidR="00D32D2F" w:rsidRPr="00D32D2F" w:rsidRDefault="00D32D2F">
            <w:pPr>
              <w:spacing w:before="0" w:after="0" w:line="240" w:lineRule="auto"/>
              <w:jc w:val="center"/>
              <w:rPr>
                <w:ins w:id="104552" w:author="pete jones" w:date="2022-01-12T17:25:00Z"/>
                <w:sz w:val="20"/>
                <w:szCs w:val="20"/>
                <w:rPrChange w:id="104553" w:author="pete jones" w:date="2022-01-12T17:26:00Z">
                  <w:rPr>
                    <w:ins w:id="104554" w:author="pete jones" w:date="2022-01-12T17:25:00Z"/>
                  </w:rPr>
                </w:rPrChange>
              </w:rPr>
              <w:pPrChange w:id="104555" w:author="pete jones" w:date="2022-01-12T17:30:00Z">
                <w:pPr>
                  <w:jc w:val="left"/>
                </w:pPr>
              </w:pPrChange>
            </w:pPr>
          </w:p>
        </w:tc>
        <w:tc>
          <w:tcPr>
            <w:tcW w:w="616" w:type="dxa"/>
            <w:noWrap/>
            <w:vAlign w:val="center"/>
            <w:hideMark/>
            <w:tcPrChange w:id="104556" w:author="pete jones" w:date="2022-01-12T17:27:00Z">
              <w:tcPr>
                <w:tcW w:w="616" w:type="dxa"/>
                <w:noWrap/>
                <w:hideMark/>
              </w:tcPr>
            </w:tcPrChange>
          </w:tcPr>
          <w:p w14:paraId="1F22035D" w14:textId="77777777" w:rsidR="00D32D2F" w:rsidRPr="00D32D2F" w:rsidRDefault="00D32D2F">
            <w:pPr>
              <w:spacing w:before="0" w:after="0" w:line="240" w:lineRule="auto"/>
              <w:jc w:val="center"/>
              <w:rPr>
                <w:ins w:id="104557" w:author="pete jones" w:date="2022-01-12T17:25:00Z"/>
                <w:sz w:val="20"/>
                <w:szCs w:val="20"/>
                <w:rPrChange w:id="104558" w:author="pete jones" w:date="2022-01-12T17:26:00Z">
                  <w:rPr>
                    <w:ins w:id="104559" w:author="pete jones" w:date="2022-01-12T17:25:00Z"/>
                  </w:rPr>
                </w:rPrChange>
              </w:rPr>
              <w:pPrChange w:id="104560" w:author="pete jones" w:date="2022-01-12T17:30:00Z">
                <w:pPr>
                  <w:jc w:val="left"/>
                </w:pPr>
              </w:pPrChange>
            </w:pPr>
          </w:p>
        </w:tc>
        <w:tc>
          <w:tcPr>
            <w:tcW w:w="616" w:type="dxa"/>
            <w:noWrap/>
            <w:vAlign w:val="center"/>
            <w:hideMark/>
            <w:tcPrChange w:id="104561" w:author="pete jones" w:date="2022-01-12T17:27:00Z">
              <w:tcPr>
                <w:tcW w:w="616" w:type="dxa"/>
                <w:noWrap/>
                <w:hideMark/>
              </w:tcPr>
            </w:tcPrChange>
          </w:tcPr>
          <w:p w14:paraId="76E7C2F3" w14:textId="77777777" w:rsidR="00D32D2F" w:rsidRPr="00D32D2F" w:rsidRDefault="00D32D2F">
            <w:pPr>
              <w:spacing w:before="0" w:after="0" w:line="240" w:lineRule="auto"/>
              <w:jc w:val="center"/>
              <w:rPr>
                <w:ins w:id="104562" w:author="pete jones" w:date="2022-01-12T17:25:00Z"/>
                <w:sz w:val="20"/>
                <w:szCs w:val="20"/>
                <w:rPrChange w:id="104563" w:author="pete jones" w:date="2022-01-12T17:26:00Z">
                  <w:rPr>
                    <w:ins w:id="104564" w:author="pete jones" w:date="2022-01-12T17:25:00Z"/>
                  </w:rPr>
                </w:rPrChange>
              </w:rPr>
              <w:pPrChange w:id="104565" w:author="pete jones" w:date="2022-01-12T17:30:00Z">
                <w:pPr>
                  <w:jc w:val="left"/>
                </w:pPr>
              </w:pPrChange>
            </w:pPr>
          </w:p>
        </w:tc>
      </w:tr>
      <w:tr w:rsidR="00D32D2F" w:rsidRPr="00D32D2F" w14:paraId="21DFEEAF" w14:textId="77777777" w:rsidTr="00D32D2F">
        <w:trPr>
          <w:trHeight w:val="300"/>
          <w:ins w:id="104566" w:author="pete jones" w:date="2022-01-12T17:25:00Z"/>
          <w:trPrChange w:id="104567" w:author="pete jones" w:date="2022-01-12T17:27:00Z">
            <w:trPr>
              <w:trHeight w:val="300"/>
            </w:trPr>
          </w:trPrChange>
        </w:trPr>
        <w:tc>
          <w:tcPr>
            <w:tcW w:w="868" w:type="dxa"/>
            <w:noWrap/>
            <w:hideMark/>
            <w:tcPrChange w:id="104568" w:author="pete jones" w:date="2022-01-12T17:27:00Z">
              <w:tcPr>
                <w:tcW w:w="868" w:type="dxa"/>
                <w:noWrap/>
                <w:hideMark/>
              </w:tcPr>
            </w:tcPrChange>
          </w:tcPr>
          <w:p w14:paraId="052E3DF3" w14:textId="77777777" w:rsidR="00D32D2F" w:rsidRPr="00D32D2F" w:rsidRDefault="00D32D2F">
            <w:pPr>
              <w:spacing w:before="0" w:after="0" w:line="240" w:lineRule="auto"/>
              <w:jc w:val="left"/>
              <w:rPr>
                <w:ins w:id="104569" w:author="pete jones" w:date="2022-01-12T17:25:00Z"/>
                <w:sz w:val="20"/>
                <w:szCs w:val="20"/>
                <w:rPrChange w:id="104570" w:author="pete jones" w:date="2022-01-12T17:26:00Z">
                  <w:rPr>
                    <w:ins w:id="104571" w:author="pete jones" w:date="2022-01-12T17:25:00Z"/>
                  </w:rPr>
                </w:rPrChange>
              </w:rPr>
              <w:pPrChange w:id="104572" w:author="pete jones" w:date="2022-01-12T17:26:00Z">
                <w:pPr>
                  <w:jc w:val="left"/>
                </w:pPr>
              </w:pPrChange>
            </w:pPr>
            <w:ins w:id="104573" w:author="pete jones" w:date="2022-01-12T17:25:00Z">
              <w:r w:rsidRPr="00D32D2F">
                <w:rPr>
                  <w:sz w:val="20"/>
                  <w:szCs w:val="20"/>
                  <w:rPrChange w:id="104574" w:author="pete jones" w:date="2022-01-12T17:26:00Z">
                    <w:rPr/>
                  </w:rPrChange>
                </w:rPr>
                <w:t>55</w:t>
              </w:r>
            </w:ins>
          </w:p>
        </w:tc>
        <w:tc>
          <w:tcPr>
            <w:tcW w:w="1516" w:type="dxa"/>
            <w:noWrap/>
            <w:hideMark/>
            <w:tcPrChange w:id="104575" w:author="pete jones" w:date="2022-01-12T17:27:00Z">
              <w:tcPr>
                <w:tcW w:w="1516" w:type="dxa"/>
                <w:noWrap/>
                <w:hideMark/>
              </w:tcPr>
            </w:tcPrChange>
          </w:tcPr>
          <w:p w14:paraId="5A0B4E2B" w14:textId="77777777" w:rsidR="00D32D2F" w:rsidRPr="00D32D2F" w:rsidRDefault="00D32D2F">
            <w:pPr>
              <w:spacing w:before="0" w:after="0" w:line="240" w:lineRule="auto"/>
              <w:jc w:val="left"/>
              <w:rPr>
                <w:ins w:id="104576" w:author="pete jones" w:date="2022-01-12T17:25:00Z"/>
                <w:sz w:val="20"/>
                <w:szCs w:val="20"/>
                <w:rPrChange w:id="104577" w:author="pete jones" w:date="2022-01-12T17:26:00Z">
                  <w:rPr>
                    <w:ins w:id="104578" w:author="pete jones" w:date="2022-01-12T17:25:00Z"/>
                  </w:rPr>
                </w:rPrChange>
              </w:rPr>
              <w:pPrChange w:id="104579" w:author="pete jones" w:date="2022-01-12T17:26:00Z">
                <w:pPr>
                  <w:jc w:val="left"/>
                </w:pPr>
              </w:pPrChange>
            </w:pPr>
            <w:ins w:id="104580" w:author="pete jones" w:date="2022-01-12T17:25:00Z">
              <w:r w:rsidRPr="00D32D2F">
                <w:rPr>
                  <w:sz w:val="20"/>
                  <w:szCs w:val="20"/>
                  <w:rPrChange w:id="104581" w:author="pete jones" w:date="2022-01-12T17:26:00Z">
                    <w:rPr/>
                  </w:rPrChange>
                </w:rPr>
                <w:t>ENGR3515</w:t>
              </w:r>
            </w:ins>
          </w:p>
        </w:tc>
        <w:tc>
          <w:tcPr>
            <w:tcW w:w="8744" w:type="dxa"/>
            <w:noWrap/>
            <w:hideMark/>
            <w:tcPrChange w:id="104582" w:author="pete jones" w:date="2022-01-12T17:27:00Z">
              <w:tcPr>
                <w:tcW w:w="8744" w:type="dxa"/>
                <w:noWrap/>
                <w:hideMark/>
              </w:tcPr>
            </w:tcPrChange>
          </w:tcPr>
          <w:p w14:paraId="7EC2BEFA" w14:textId="77777777" w:rsidR="00D32D2F" w:rsidRPr="00D32D2F" w:rsidRDefault="00D32D2F">
            <w:pPr>
              <w:spacing w:before="0" w:after="0" w:line="240" w:lineRule="auto"/>
              <w:jc w:val="left"/>
              <w:rPr>
                <w:ins w:id="104583" w:author="pete jones" w:date="2022-01-12T17:25:00Z"/>
                <w:sz w:val="20"/>
                <w:szCs w:val="20"/>
                <w:rPrChange w:id="104584" w:author="pete jones" w:date="2022-01-12T17:26:00Z">
                  <w:rPr>
                    <w:ins w:id="104585" w:author="pete jones" w:date="2022-01-12T17:25:00Z"/>
                  </w:rPr>
                </w:rPrChange>
              </w:rPr>
              <w:pPrChange w:id="104586" w:author="pete jones" w:date="2022-01-12T17:26:00Z">
                <w:pPr>
                  <w:jc w:val="left"/>
                </w:pPr>
              </w:pPrChange>
            </w:pPr>
            <w:ins w:id="104587" w:author="pete jones" w:date="2022-01-12T17:25:00Z">
              <w:r w:rsidRPr="00D32D2F">
                <w:rPr>
                  <w:sz w:val="20"/>
                  <w:szCs w:val="20"/>
                  <w:rPrChange w:id="104588" w:author="pete jones" w:date="2022-01-12T17:26:00Z">
                    <w:rPr/>
                  </w:rPrChange>
                </w:rPr>
                <w:t>Data Structures and Algorithms</w:t>
              </w:r>
            </w:ins>
          </w:p>
        </w:tc>
        <w:tc>
          <w:tcPr>
            <w:tcW w:w="616" w:type="dxa"/>
            <w:noWrap/>
            <w:vAlign w:val="center"/>
            <w:hideMark/>
            <w:tcPrChange w:id="104589" w:author="pete jones" w:date="2022-01-12T17:27:00Z">
              <w:tcPr>
                <w:tcW w:w="616" w:type="dxa"/>
                <w:noWrap/>
                <w:hideMark/>
              </w:tcPr>
            </w:tcPrChange>
          </w:tcPr>
          <w:p w14:paraId="10258A96" w14:textId="6C21B1CF" w:rsidR="00D32D2F" w:rsidRPr="00D32D2F" w:rsidRDefault="00D32D2F">
            <w:pPr>
              <w:spacing w:before="0" w:after="0" w:line="240" w:lineRule="auto"/>
              <w:jc w:val="center"/>
              <w:rPr>
                <w:ins w:id="104590" w:author="pete jones" w:date="2022-01-12T17:25:00Z"/>
                <w:sz w:val="20"/>
                <w:szCs w:val="20"/>
                <w:rPrChange w:id="104591" w:author="pete jones" w:date="2022-01-12T17:26:00Z">
                  <w:rPr>
                    <w:ins w:id="104592" w:author="pete jones" w:date="2022-01-12T17:25:00Z"/>
                  </w:rPr>
                </w:rPrChange>
              </w:rPr>
              <w:pPrChange w:id="104593" w:author="pete jones" w:date="2022-01-12T17:30:00Z">
                <w:pPr>
                  <w:jc w:val="left"/>
                </w:pPr>
              </w:pPrChange>
            </w:pPr>
          </w:p>
        </w:tc>
        <w:tc>
          <w:tcPr>
            <w:tcW w:w="616" w:type="dxa"/>
            <w:noWrap/>
            <w:vAlign w:val="center"/>
            <w:hideMark/>
            <w:tcPrChange w:id="104594" w:author="pete jones" w:date="2022-01-12T17:27:00Z">
              <w:tcPr>
                <w:tcW w:w="616" w:type="dxa"/>
                <w:noWrap/>
                <w:hideMark/>
              </w:tcPr>
            </w:tcPrChange>
          </w:tcPr>
          <w:p w14:paraId="0B426972" w14:textId="77777777" w:rsidR="00D32D2F" w:rsidRPr="00D32D2F" w:rsidRDefault="00D32D2F">
            <w:pPr>
              <w:spacing w:before="0" w:after="0" w:line="240" w:lineRule="auto"/>
              <w:jc w:val="center"/>
              <w:rPr>
                <w:ins w:id="104595" w:author="pete jones" w:date="2022-01-12T17:25:00Z"/>
                <w:sz w:val="20"/>
                <w:szCs w:val="20"/>
                <w:rPrChange w:id="104596" w:author="pete jones" w:date="2022-01-12T17:26:00Z">
                  <w:rPr>
                    <w:ins w:id="104597" w:author="pete jones" w:date="2022-01-12T17:25:00Z"/>
                  </w:rPr>
                </w:rPrChange>
              </w:rPr>
              <w:pPrChange w:id="104598" w:author="pete jones" w:date="2022-01-12T17:30:00Z">
                <w:pPr>
                  <w:jc w:val="left"/>
                </w:pPr>
              </w:pPrChange>
            </w:pPr>
            <w:ins w:id="104599" w:author="pete jones" w:date="2022-01-12T17:25:00Z">
              <w:r w:rsidRPr="00D32D2F">
                <w:rPr>
                  <w:sz w:val="20"/>
                  <w:szCs w:val="20"/>
                  <w:rPrChange w:id="104600" w:author="pete jones" w:date="2022-01-12T17:26:00Z">
                    <w:rPr/>
                  </w:rPrChange>
                </w:rPr>
                <w:t>3</w:t>
              </w:r>
            </w:ins>
          </w:p>
        </w:tc>
        <w:tc>
          <w:tcPr>
            <w:tcW w:w="616" w:type="dxa"/>
            <w:noWrap/>
            <w:vAlign w:val="center"/>
            <w:hideMark/>
            <w:tcPrChange w:id="104601" w:author="pete jones" w:date="2022-01-12T17:27:00Z">
              <w:tcPr>
                <w:tcW w:w="616" w:type="dxa"/>
                <w:noWrap/>
                <w:hideMark/>
              </w:tcPr>
            </w:tcPrChange>
          </w:tcPr>
          <w:p w14:paraId="0DD402CC" w14:textId="77777777" w:rsidR="00D32D2F" w:rsidRPr="00D32D2F" w:rsidRDefault="00D32D2F">
            <w:pPr>
              <w:spacing w:before="0" w:after="0" w:line="240" w:lineRule="auto"/>
              <w:jc w:val="center"/>
              <w:rPr>
                <w:ins w:id="104602" w:author="pete jones" w:date="2022-01-12T17:25:00Z"/>
                <w:sz w:val="20"/>
                <w:szCs w:val="20"/>
                <w:rPrChange w:id="104603" w:author="pete jones" w:date="2022-01-12T17:26:00Z">
                  <w:rPr>
                    <w:ins w:id="104604" w:author="pete jones" w:date="2022-01-12T17:25:00Z"/>
                  </w:rPr>
                </w:rPrChange>
              </w:rPr>
              <w:pPrChange w:id="104605" w:author="pete jones" w:date="2022-01-12T17:30:00Z">
                <w:pPr>
                  <w:jc w:val="left"/>
                </w:pPr>
              </w:pPrChange>
            </w:pPr>
          </w:p>
        </w:tc>
        <w:tc>
          <w:tcPr>
            <w:tcW w:w="616" w:type="dxa"/>
            <w:noWrap/>
            <w:vAlign w:val="center"/>
            <w:hideMark/>
            <w:tcPrChange w:id="104606" w:author="pete jones" w:date="2022-01-12T17:27:00Z">
              <w:tcPr>
                <w:tcW w:w="616" w:type="dxa"/>
                <w:noWrap/>
                <w:hideMark/>
              </w:tcPr>
            </w:tcPrChange>
          </w:tcPr>
          <w:p w14:paraId="197C116C" w14:textId="77777777" w:rsidR="00D32D2F" w:rsidRPr="00D32D2F" w:rsidRDefault="00D32D2F">
            <w:pPr>
              <w:spacing w:before="0" w:after="0" w:line="240" w:lineRule="auto"/>
              <w:jc w:val="center"/>
              <w:rPr>
                <w:ins w:id="104607" w:author="pete jones" w:date="2022-01-12T17:25:00Z"/>
                <w:sz w:val="20"/>
                <w:szCs w:val="20"/>
                <w:rPrChange w:id="104608" w:author="pete jones" w:date="2022-01-12T17:26:00Z">
                  <w:rPr>
                    <w:ins w:id="104609" w:author="pete jones" w:date="2022-01-12T17:25:00Z"/>
                  </w:rPr>
                </w:rPrChange>
              </w:rPr>
              <w:pPrChange w:id="104610" w:author="pete jones" w:date="2022-01-12T17:30:00Z">
                <w:pPr>
                  <w:jc w:val="left"/>
                </w:pPr>
              </w:pPrChange>
            </w:pPr>
            <w:ins w:id="104611" w:author="pete jones" w:date="2022-01-12T17:25:00Z">
              <w:r w:rsidRPr="00D32D2F">
                <w:rPr>
                  <w:sz w:val="20"/>
                  <w:szCs w:val="20"/>
                  <w:rPrChange w:id="104612" w:author="pete jones" w:date="2022-01-12T17:26:00Z">
                    <w:rPr/>
                  </w:rPrChange>
                </w:rPr>
                <w:t>3</w:t>
              </w:r>
            </w:ins>
          </w:p>
        </w:tc>
        <w:tc>
          <w:tcPr>
            <w:tcW w:w="616" w:type="dxa"/>
            <w:noWrap/>
            <w:vAlign w:val="center"/>
            <w:hideMark/>
            <w:tcPrChange w:id="104613" w:author="pete jones" w:date="2022-01-12T17:27:00Z">
              <w:tcPr>
                <w:tcW w:w="616" w:type="dxa"/>
                <w:noWrap/>
                <w:hideMark/>
              </w:tcPr>
            </w:tcPrChange>
          </w:tcPr>
          <w:p w14:paraId="47B51062" w14:textId="77777777" w:rsidR="00D32D2F" w:rsidRPr="00D32D2F" w:rsidRDefault="00D32D2F">
            <w:pPr>
              <w:spacing w:before="0" w:after="0" w:line="240" w:lineRule="auto"/>
              <w:jc w:val="center"/>
              <w:rPr>
                <w:ins w:id="104614" w:author="pete jones" w:date="2022-01-12T17:25:00Z"/>
                <w:sz w:val="20"/>
                <w:szCs w:val="20"/>
                <w:rPrChange w:id="104615" w:author="pete jones" w:date="2022-01-12T17:26:00Z">
                  <w:rPr>
                    <w:ins w:id="104616" w:author="pete jones" w:date="2022-01-12T17:25:00Z"/>
                  </w:rPr>
                </w:rPrChange>
              </w:rPr>
              <w:pPrChange w:id="104617" w:author="pete jones" w:date="2022-01-12T17:30:00Z">
                <w:pPr>
                  <w:jc w:val="left"/>
                </w:pPr>
              </w:pPrChange>
            </w:pPr>
            <w:ins w:id="104618" w:author="pete jones" w:date="2022-01-12T17:25:00Z">
              <w:r w:rsidRPr="00D32D2F">
                <w:rPr>
                  <w:sz w:val="20"/>
                  <w:szCs w:val="20"/>
                  <w:rPrChange w:id="104619" w:author="pete jones" w:date="2022-01-12T17:26:00Z">
                    <w:rPr/>
                  </w:rPrChange>
                </w:rPr>
                <w:t>4</w:t>
              </w:r>
            </w:ins>
          </w:p>
        </w:tc>
        <w:tc>
          <w:tcPr>
            <w:tcW w:w="616" w:type="dxa"/>
            <w:noWrap/>
            <w:vAlign w:val="center"/>
            <w:hideMark/>
            <w:tcPrChange w:id="104620" w:author="pete jones" w:date="2022-01-12T17:27:00Z">
              <w:tcPr>
                <w:tcW w:w="616" w:type="dxa"/>
                <w:noWrap/>
                <w:hideMark/>
              </w:tcPr>
            </w:tcPrChange>
          </w:tcPr>
          <w:p w14:paraId="084269A1" w14:textId="77777777" w:rsidR="00D32D2F" w:rsidRPr="00D32D2F" w:rsidRDefault="00D32D2F">
            <w:pPr>
              <w:spacing w:before="0" w:after="0" w:line="240" w:lineRule="auto"/>
              <w:jc w:val="center"/>
              <w:rPr>
                <w:ins w:id="104621" w:author="pete jones" w:date="2022-01-12T17:25:00Z"/>
                <w:sz w:val="20"/>
                <w:szCs w:val="20"/>
                <w:rPrChange w:id="104622" w:author="pete jones" w:date="2022-01-12T17:26:00Z">
                  <w:rPr>
                    <w:ins w:id="104623" w:author="pete jones" w:date="2022-01-12T17:25:00Z"/>
                  </w:rPr>
                </w:rPrChange>
              </w:rPr>
              <w:pPrChange w:id="104624" w:author="pete jones" w:date="2022-01-12T17:30:00Z">
                <w:pPr>
                  <w:jc w:val="left"/>
                </w:pPr>
              </w:pPrChange>
            </w:pPr>
          </w:p>
        </w:tc>
        <w:tc>
          <w:tcPr>
            <w:tcW w:w="616" w:type="dxa"/>
            <w:noWrap/>
            <w:vAlign w:val="center"/>
            <w:hideMark/>
            <w:tcPrChange w:id="104625" w:author="pete jones" w:date="2022-01-12T17:27:00Z">
              <w:tcPr>
                <w:tcW w:w="616" w:type="dxa"/>
                <w:noWrap/>
                <w:hideMark/>
              </w:tcPr>
            </w:tcPrChange>
          </w:tcPr>
          <w:p w14:paraId="76DAF9C9" w14:textId="77777777" w:rsidR="00D32D2F" w:rsidRPr="00D32D2F" w:rsidRDefault="00D32D2F">
            <w:pPr>
              <w:spacing w:before="0" w:after="0" w:line="240" w:lineRule="auto"/>
              <w:jc w:val="center"/>
              <w:rPr>
                <w:ins w:id="104626" w:author="pete jones" w:date="2022-01-12T17:25:00Z"/>
                <w:sz w:val="20"/>
                <w:szCs w:val="20"/>
                <w:rPrChange w:id="104627" w:author="pete jones" w:date="2022-01-12T17:26:00Z">
                  <w:rPr>
                    <w:ins w:id="104628" w:author="pete jones" w:date="2022-01-12T17:25:00Z"/>
                  </w:rPr>
                </w:rPrChange>
              </w:rPr>
              <w:pPrChange w:id="104629" w:author="pete jones" w:date="2022-01-12T17:30:00Z">
                <w:pPr>
                  <w:jc w:val="left"/>
                </w:pPr>
              </w:pPrChange>
            </w:pPr>
          </w:p>
        </w:tc>
        <w:tc>
          <w:tcPr>
            <w:tcW w:w="616" w:type="dxa"/>
            <w:noWrap/>
            <w:vAlign w:val="center"/>
            <w:hideMark/>
            <w:tcPrChange w:id="104630" w:author="pete jones" w:date="2022-01-12T17:27:00Z">
              <w:tcPr>
                <w:tcW w:w="616" w:type="dxa"/>
                <w:noWrap/>
                <w:hideMark/>
              </w:tcPr>
            </w:tcPrChange>
          </w:tcPr>
          <w:p w14:paraId="49AD8BFB" w14:textId="77777777" w:rsidR="00D32D2F" w:rsidRPr="00D32D2F" w:rsidRDefault="00D32D2F">
            <w:pPr>
              <w:spacing w:before="0" w:after="0" w:line="240" w:lineRule="auto"/>
              <w:jc w:val="center"/>
              <w:rPr>
                <w:ins w:id="104631" w:author="pete jones" w:date="2022-01-12T17:25:00Z"/>
                <w:sz w:val="20"/>
                <w:szCs w:val="20"/>
                <w:rPrChange w:id="104632" w:author="pete jones" w:date="2022-01-12T17:26:00Z">
                  <w:rPr>
                    <w:ins w:id="104633" w:author="pete jones" w:date="2022-01-12T17:25:00Z"/>
                  </w:rPr>
                </w:rPrChange>
              </w:rPr>
              <w:pPrChange w:id="104634" w:author="pete jones" w:date="2022-01-12T17:30:00Z">
                <w:pPr>
                  <w:jc w:val="left"/>
                </w:pPr>
              </w:pPrChange>
            </w:pPr>
          </w:p>
        </w:tc>
      </w:tr>
      <w:tr w:rsidR="00D32D2F" w:rsidRPr="00D32D2F" w14:paraId="2CDF50F3" w14:textId="77777777" w:rsidTr="00D32D2F">
        <w:trPr>
          <w:trHeight w:val="300"/>
          <w:ins w:id="104635" w:author="pete jones" w:date="2022-01-12T17:25:00Z"/>
          <w:trPrChange w:id="104636" w:author="pete jones" w:date="2022-01-12T17:27:00Z">
            <w:trPr>
              <w:trHeight w:val="300"/>
            </w:trPr>
          </w:trPrChange>
        </w:trPr>
        <w:tc>
          <w:tcPr>
            <w:tcW w:w="868" w:type="dxa"/>
            <w:noWrap/>
            <w:hideMark/>
            <w:tcPrChange w:id="104637" w:author="pete jones" w:date="2022-01-12T17:27:00Z">
              <w:tcPr>
                <w:tcW w:w="868" w:type="dxa"/>
                <w:noWrap/>
                <w:hideMark/>
              </w:tcPr>
            </w:tcPrChange>
          </w:tcPr>
          <w:p w14:paraId="26D46287" w14:textId="77777777" w:rsidR="00D32D2F" w:rsidRPr="00D32D2F" w:rsidRDefault="00D32D2F">
            <w:pPr>
              <w:spacing w:before="0" w:after="0" w:line="240" w:lineRule="auto"/>
              <w:jc w:val="left"/>
              <w:rPr>
                <w:ins w:id="104638" w:author="pete jones" w:date="2022-01-12T17:25:00Z"/>
                <w:sz w:val="20"/>
                <w:szCs w:val="20"/>
                <w:rPrChange w:id="104639" w:author="pete jones" w:date="2022-01-12T17:26:00Z">
                  <w:rPr>
                    <w:ins w:id="104640" w:author="pete jones" w:date="2022-01-12T17:25:00Z"/>
                  </w:rPr>
                </w:rPrChange>
              </w:rPr>
              <w:pPrChange w:id="104641" w:author="pete jones" w:date="2022-01-12T17:26:00Z">
                <w:pPr>
                  <w:jc w:val="left"/>
                </w:pPr>
              </w:pPrChange>
            </w:pPr>
            <w:ins w:id="104642" w:author="pete jones" w:date="2022-01-12T17:25:00Z">
              <w:r w:rsidRPr="00D32D2F">
                <w:rPr>
                  <w:sz w:val="20"/>
                  <w:szCs w:val="20"/>
                  <w:rPrChange w:id="104643" w:author="pete jones" w:date="2022-01-12T17:26:00Z">
                    <w:rPr/>
                  </w:rPrChange>
                </w:rPr>
                <w:t>56</w:t>
              </w:r>
            </w:ins>
          </w:p>
        </w:tc>
        <w:tc>
          <w:tcPr>
            <w:tcW w:w="1516" w:type="dxa"/>
            <w:noWrap/>
            <w:hideMark/>
            <w:tcPrChange w:id="104644" w:author="pete jones" w:date="2022-01-12T17:27:00Z">
              <w:tcPr>
                <w:tcW w:w="1516" w:type="dxa"/>
                <w:noWrap/>
                <w:hideMark/>
              </w:tcPr>
            </w:tcPrChange>
          </w:tcPr>
          <w:p w14:paraId="3CD49C4D" w14:textId="77777777" w:rsidR="00D32D2F" w:rsidRPr="00D32D2F" w:rsidRDefault="00D32D2F">
            <w:pPr>
              <w:spacing w:before="0" w:after="0" w:line="240" w:lineRule="auto"/>
              <w:jc w:val="left"/>
              <w:rPr>
                <w:ins w:id="104645" w:author="pete jones" w:date="2022-01-12T17:25:00Z"/>
                <w:sz w:val="20"/>
                <w:szCs w:val="20"/>
                <w:rPrChange w:id="104646" w:author="pete jones" w:date="2022-01-12T17:26:00Z">
                  <w:rPr>
                    <w:ins w:id="104647" w:author="pete jones" w:date="2022-01-12T17:25:00Z"/>
                  </w:rPr>
                </w:rPrChange>
              </w:rPr>
              <w:pPrChange w:id="104648" w:author="pete jones" w:date="2022-01-12T17:26:00Z">
                <w:pPr>
                  <w:jc w:val="left"/>
                </w:pPr>
              </w:pPrChange>
            </w:pPr>
            <w:ins w:id="104649" w:author="pete jones" w:date="2022-01-12T17:25:00Z">
              <w:r w:rsidRPr="00D32D2F">
                <w:rPr>
                  <w:sz w:val="20"/>
                  <w:szCs w:val="20"/>
                  <w:rPrChange w:id="104650" w:author="pete jones" w:date="2022-01-12T17:26:00Z">
                    <w:rPr/>
                  </w:rPrChange>
                </w:rPr>
                <w:t>ENGR3520</w:t>
              </w:r>
            </w:ins>
          </w:p>
        </w:tc>
        <w:tc>
          <w:tcPr>
            <w:tcW w:w="8744" w:type="dxa"/>
            <w:noWrap/>
            <w:hideMark/>
            <w:tcPrChange w:id="104651" w:author="pete jones" w:date="2022-01-12T17:27:00Z">
              <w:tcPr>
                <w:tcW w:w="8744" w:type="dxa"/>
                <w:noWrap/>
                <w:hideMark/>
              </w:tcPr>
            </w:tcPrChange>
          </w:tcPr>
          <w:p w14:paraId="437D05D9" w14:textId="77777777" w:rsidR="00D32D2F" w:rsidRPr="00D32D2F" w:rsidRDefault="00D32D2F">
            <w:pPr>
              <w:spacing w:before="0" w:after="0" w:line="240" w:lineRule="auto"/>
              <w:jc w:val="left"/>
              <w:rPr>
                <w:ins w:id="104652" w:author="pete jones" w:date="2022-01-12T17:25:00Z"/>
                <w:sz w:val="20"/>
                <w:szCs w:val="20"/>
                <w:rPrChange w:id="104653" w:author="pete jones" w:date="2022-01-12T17:26:00Z">
                  <w:rPr>
                    <w:ins w:id="104654" w:author="pete jones" w:date="2022-01-12T17:25:00Z"/>
                  </w:rPr>
                </w:rPrChange>
              </w:rPr>
              <w:pPrChange w:id="104655" w:author="pete jones" w:date="2022-01-12T17:26:00Z">
                <w:pPr>
                  <w:jc w:val="left"/>
                </w:pPr>
              </w:pPrChange>
            </w:pPr>
            <w:ins w:id="104656" w:author="pete jones" w:date="2022-01-12T17:25:00Z">
              <w:r w:rsidRPr="00D32D2F">
                <w:rPr>
                  <w:sz w:val="20"/>
                  <w:szCs w:val="20"/>
                  <w:rPrChange w:id="104657" w:author="pete jones" w:date="2022-01-12T17:26:00Z">
                    <w:rPr/>
                  </w:rPrChange>
                </w:rPr>
                <w:t>Foundations of Computer Science</w:t>
              </w:r>
            </w:ins>
          </w:p>
        </w:tc>
        <w:tc>
          <w:tcPr>
            <w:tcW w:w="616" w:type="dxa"/>
            <w:noWrap/>
            <w:vAlign w:val="center"/>
            <w:hideMark/>
            <w:tcPrChange w:id="104658" w:author="pete jones" w:date="2022-01-12T17:27:00Z">
              <w:tcPr>
                <w:tcW w:w="616" w:type="dxa"/>
                <w:noWrap/>
                <w:hideMark/>
              </w:tcPr>
            </w:tcPrChange>
          </w:tcPr>
          <w:p w14:paraId="2E562170" w14:textId="63AF4716" w:rsidR="00D32D2F" w:rsidRPr="00D32D2F" w:rsidRDefault="00D32D2F">
            <w:pPr>
              <w:spacing w:before="0" w:after="0" w:line="240" w:lineRule="auto"/>
              <w:jc w:val="center"/>
              <w:rPr>
                <w:ins w:id="104659" w:author="pete jones" w:date="2022-01-12T17:25:00Z"/>
                <w:sz w:val="20"/>
                <w:szCs w:val="20"/>
                <w:rPrChange w:id="104660" w:author="pete jones" w:date="2022-01-12T17:26:00Z">
                  <w:rPr>
                    <w:ins w:id="104661" w:author="pete jones" w:date="2022-01-12T17:25:00Z"/>
                  </w:rPr>
                </w:rPrChange>
              </w:rPr>
              <w:pPrChange w:id="104662" w:author="pete jones" w:date="2022-01-12T17:30:00Z">
                <w:pPr>
                  <w:jc w:val="left"/>
                </w:pPr>
              </w:pPrChange>
            </w:pPr>
          </w:p>
        </w:tc>
        <w:tc>
          <w:tcPr>
            <w:tcW w:w="616" w:type="dxa"/>
            <w:noWrap/>
            <w:vAlign w:val="center"/>
            <w:hideMark/>
            <w:tcPrChange w:id="104663" w:author="pete jones" w:date="2022-01-12T17:27:00Z">
              <w:tcPr>
                <w:tcW w:w="616" w:type="dxa"/>
                <w:noWrap/>
                <w:hideMark/>
              </w:tcPr>
            </w:tcPrChange>
          </w:tcPr>
          <w:p w14:paraId="394D83BB" w14:textId="77777777" w:rsidR="00D32D2F" w:rsidRPr="00D32D2F" w:rsidRDefault="00D32D2F">
            <w:pPr>
              <w:spacing w:before="0" w:after="0" w:line="240" w:lineRule="auto"/>
              <w:jc w:val="center"/>
              <w:rPr>
                <w:ins w:id="104664" w:author="pete jones" w:date="2022-01-12T17:25:00Z"/>
                <w:sz w:val="20"/>
                <w:szCs w:val="20"/>
                <w:rPrChange w:id="104665" w:author="pete jones" w:date="2022-01-12T17:26:00Z">
                  <w:rPr>
                    <w:ins w:id="104666" w:author="pete jones" w:date="2022-01-12T17:25:00Z"/>
                  </w:rPr>
                </w:rPrChange>
              </w:rPr>
              <w:pPrChange w:id="104667" w:author="pete jones" w:date="2022-01-12T17:30:00Z">
                <w:pPr>
                  <w:jc w:val="left"/>
                </w:pPr>
              </w:pPrChange>
            </w:pPr>
            <w:ins w:id="104668" w:author="pete jones" w:date="2022-01-12T17:25:00Z">
              <w:r w:rsidRPr="00D32D2F">
                <w:rPr>
                  <w:sz w:val="20"/>
                  <w:szCs w:val="20"/>
                  <w:rPrChange w:id="104669" w:author="pete jones" w:date="2022-01-12T17:26:00Z">
                    <w:rPr/>
                  </w:rPrChange>
                </w:rPr>
                <w:t>3</w:t>
              </w:r>
            </w:ins>
          </w:p>
        </w:tc>
        <w:tc>
          <w:tcPr>
            <w:tcW w:w="616" w:type="dxa"/>
            <w:noWrap/>
            <w:vAlign w:val="center"/>
            <w:hideMark/>
            <w:tcPrChange w:id="104670" w:author="pete jones" w:date="2022-01-12T17:27:00Z">
              <w:tcPr>
                <w:tcW w:w="616" w:type="dxa"/>
                <w:noWrap/>
                <w:hideMark/>
              </w:tcPr>
            </w:tcPrChange>
          </w:tcPr>
          <w:p w14:paraId="6DC35FB1" w14:textId="77777777" w:rsidR="00D32D2F" w:rsidRPr="00D32D2F" w:rsidRDefault="00D32D2F">
            <w:pPr>
              <w:spacing w:before="0" w:after="0" w:line="240" w:lineRule="auto"/>
              <w:jc w:val="center"/>
              <w:rPr>
                <w:ins w:id="104671" w:author="pete jones" w:date="2022-01-12T17:25:00Z"/>
                <w:sz w:val="20"/>
                <w:szCs w:val="20"/>
                <w:rPrChange w:id="104672" w:author="pete jones" w:date="2022-01-12T17:26:00Z">
                  <w:rPr>
                    <w:ins w:id="104673" w:author="pete jones" w:date="2022-01-12T17:25:00Z"/>
                  </w:rPr>
                </w:rPrChange>
              </w:rPr>
              <w:pPrChange w:id="104674" w:author="pete jones" w:date="2022-01-12T17:30:00Z">
                <w:pPr>
                  <w:jc w:val="left"/>
                </w:pPr>
              </w:pPrChange>
            </w:pPr>
          </w:p>
        </w:tc>
        <w:tc>
          <w:tcPr>
            <w:tcW w:w="616" w:type="dxa"/>
            <w:noWrap/>
            <w:vAlign w:val="center"/>
            <w:hideMark/>
            <w:tcPrChange w:id="104675" w:author="pete jones" w:date="2022-01-12T17:27:00Z">
              <w:tcPr>
                <w:tcW w:w="616" w:type="dxa"/>
                <w:noWrap/>
                <w:hideMark/>
              </w:tcPr>
            </w:tcPrChange>
          </w:tcPr>
          <w:p w14:paraId="7B3B036E" w14:textId="77777777" w:rsidR="00D32D2F" w:rsidRPr="00D32D2F" w:rsidRDefault="00D32D2F">
            <w:pPr>
              <w:spacing w:before="0" w:after="0" w:line="240" w:lineRule="auto"/>
              <w:jc w:val="center"/>
              <w:rPr>
                <w:ins w:id="104676" w:author="pete jones" w:date="2022-01-12T17:25:00Z"/>
                <w:sz w:val="20"/>
                <w:szCs w:val="20"/>
                <w:rPrChange w:id="104677" w:author="pete jones" w:date="2022-01-12T17:26:00Z">
                  <w:rPr>
                    <w:ins w:id="104678" w:author="pete jones" w:date="2022-01-12T17:25:00Z"/>
                  </w:rPr>
                </w:rPrChange>
              </w:rPr>
              <w:pPrChange w:id="104679" w:author="pete jones" w:date="2022-01-12T17:30:00Z">
                <w:pPr>
                  <w:jc w:val="left"/>
                </w:pPr>
              </w:pPrChange>
            </w:pPr>
            <w:ins w:id="104680" w:author="pete jones" w:date="2022-01-12T17:25:00Z">
              <w:r w:rsidRPr="00D32D2F">
                <w:rPr>
                  <w:sz w:val="20"/>
                  <w:szCs w:val="20"/>
                  <w:rPrChange w:id="104681" w:author="pete jones" w:date="2022-01-12T17:26:00Z">
                    <w:rPr/>
                  </w:rPrChange>
                </w:rPr>
                <w:t>3</w:t>
              </w:r>
            </w:ins>
          </w:p>
        </w:tc>
        <w:tc>
          <w:tcPr>
            <w:tcW w:w="616" w:type="dxa"/>
            <w:noWrap/>
            <w:vAlign w:val="center"/>
            <w:hideMark/>
            <w:tcPrChange w:id="104682" w:author="pete jones" w:date="2022-01-12T17:27:00Z">
              <w:tcPr>
                <w:tcW w:w="616" w:type="dxa"/>
                <w:noWrap/>
                <w:hideMark/>
              </w:tcPr>
            </w:tcPrChange>
          </w:tcPr>
          <w:p w14:paraId="21FF962A" w14:textId="77777777" w:rsidR="00D32D2F" w:rsidRPr="00D32D2F" w:rsidRDefault="00D32D2F">
            <w:pPr>
              <w:spacing w:before="0" w:after="0" w:line="240" w:lineRule="auto"/>
              <w:jc w:val="center"/>
              <w:rPr>
                <w:ins w:id="104683" w:author="pete jones" w:date="2022-01-12T17:25:00Z"/>
                <w:sz w:val="20"/>
                <w:szCs w:val="20"/>
                <w:rPrChange w:id="104684" w:author="pete jones" w:date="2022-01-12T17:26:00Z">
                  <w:rPr>
                    <w:ins w:id="104685" w:author="pete jones" w:date="2022-01-12T17:25:00Z"/>
                  </w:rPr>
                </w:rPrChange>
              </w:rPr>
              <w:pPrChange w:id="104686" w:author="pete jones" w:date="2022-01-12T17:30:00Z">
                <w:pPr>
                  <w:jc w:val="left"/>
                </w:pPr>
              </w:pPrChange>
            </w:pPr>
            <w:ins w:id="104687" w:author="pete jones" w:date="2022-01-12T17:25:00Z">
              <w:r w:rsidRPr="00D32D2F">
                <w:rPr>
                  <w:sz w:val="20"/>
                  <w:szCs w:val="20"/>
                  <w:rPrChange w:id="104688" w:author="pete jones" w:date="2022-01-12T17:26:00Z">
                    <w:rPr/>
                  </w:rPrChange>
                </w:rPr>
                <w:t>4</w:t>
              </w:r>
            </w:ins>
          </w:p>
        </w:tc>
        <w:tc>
          <w:tcPr>
            <w:tcW w:w="616" w:type="dxa"/>
            <w:noWrap/>
            <w:vAlign w:val="center"/>
            <w:hideMark/>
            <w:tcPrChange w:id="104689" w:author="pete jones" w:date="2022-01-12T17:27:00Z">
              <w:tcPr>
                <w:tcW w:w="616" w:type="dxa"/>
                <w:noWrap/>
                <w:hideMark/>
              </w:tcPr>
            </w:tcPrChange>
          </w:tcPr>
          <w:p w14:paraId="65307ED4" w14:textId="77777777" w:rsidR="00D32D2F" w:rsidRPr="00D32D2F" w:rsidRDefault="00D32D2F">
            <w:pPr>
              <w:spacing w:before="0" w:after="0" w:line="240" w:lineRule="auto"/>
              <w:jc w:val="center"/>
              <w:rPr>
                <w:ins w:id="104690" w:author="pete jones" w:date="2022-01-12T17:25:00Z"/>
                <w:sz w:val="20"/>
                <w:szCs w:val="20"/>
                <w:rPrChange w:id="104691" w:author="pete jones" w:date="2022-01-12T17:26:00Z">
                  <w:rPr>
                    <w:ins w:id="104692" w:author="pete jones" w:date="2022-01-12T17:25:00Z"/>
                  </w:rPr>
                </w:rPrChange>
              </w:rPr>
              <w:pPrChange w:id="104693" w:author="pete jones" w:date="2022-01-12T17:30:00Z">
                <w:pPr>
                  <w:jc w:val="left"/>
                </w:pPr>
              </w:pPrChange>
            </w:pPr>
            <w:ins w:id="104694" w:author="pete jones" w:date="2022-01-12T17:25:00Z">
              <w:r w:rsidRPr="00D32D2F">
                <w:rPr>
                  <w:sz w:val="20"/>
                  <w:szCs w:val="20"/>
                  <w:rPrChange w:id="104695" w:author="pete jones" w:date="2022-01-12T17:26:00Z">
                    <w:rPr/>
                  </w:rPrChange>
                </w:rPr>
                <w:t>4</w:t>
              </w:r>
            </w:ins>
          </w:p>
        </w:tc>
        <w:tc>
          <w:tcPr>
            <w:tcW w:w="616" w:type="dxa"/>
            <w:noWrap/>
            <w:vAlign w:val="center"/>
            <w:hideMark/>
            <w:tcPrChange w:id="104696" w:author="pete jones" w:date="2022-01-12T17:27:00Z">
              <w:tcPr>
                <w:tcW w:w="616" w:type="dxa"/>
                <w:noWrap/>
                <w:hideMark/>
              </w:tcPr>
            </w:tcPrChange>
          </w:tcPr>
          <w:p w14:paraId="107E865A" w14:textId="77777777" w:rsidR="00D32D2F" w:rsidRPr="00D32D2F" w:rsidRDefault="00D32D2F">
            <w:pPr>
              <w:spacing w:before="0" w:after="0" w:line="240" w:lineRule="auto"/>
              <w:jc w:val="center"/>
              <w:rPr>
                <w:ins w:id="104697" w:author="pete jones" w:date="2022-01-12T17:25:00Z"/>
                <w:sz w:val="20"/>
                <w:szCs w:val="20"/>
                <w:rPrChange w:id="104698" w:author="pete jones" w:date="2022-01-12T17:26:00Z">
                  <w:rPr>
                    <w:ins w:id="104699" w:author="pete jones" w:date="2022-01-12T17:25:00Z"/>
                  </w:rPr>
                </w:rPrChange>
              </w:rPr>
              <w:pPrChange w:id="104700" w:author="pete jones" w:date="2022-01-12T17:30:00Z">
                <w:pPr>
                  <w:jc w:val="left"/>
                </w:pPr>
              </w:pPrChange>
            </w:pPr>
            <w:ins w:id="104701" w:author="pete jones" w:date="2022-01-12T17:25:00Z">
              <w:r w:rsidRPr="00D32D2F">
                <w:rPr>
                  <w:sz w:val="20"/>
                  <w:szCs w:val="20"/>
                  <w:rPrChange w:id="104702" w:author="pete jones" w:date="2022-01-12T17:26:00Z">
                    <w:rPr/>
                  </w:rPrChange>
                </w:rPr>
                <w:t>0</w:t>
              </w:r>
            </w:ins>
          </w:p>
        </w:tc>
        <w:tc>
          <w:tcPr>
            <w:tcW w:w="616" w:type="dxa"/>
            <w:noWrap/>
            <w:vAlign w:val="center"/>
            <w:hideMark/>
            <w:tcPrChange w:id="104703" w:author="pete jones" w:date="2022-01-12T17:27:00Z">
              <w:tcPr>
                <w:tcW w:w="616" w:type="dxa"/>
                <w:noWrap/>
                <w:hideMark/>
              </w:tcPr>
            </w:tcPrChange>
          </w:tcPr>
          <w:p w14:paraId="60F4DD6C" w14:textId="77777777" w:rsidR="00D32D2F" w:rsidRPr="00D32D2F" w:rsidRDefault="00D32D2F">
            <w:pPr>
              <w:spacing w:before="0" w:after="0" w:line="240" w:lineRule="auto"/>
              <w:jc w:val="center"/>
              <w:rPr>
                <w:ins w:id="104704" w:author="pete jones" w:date="2022-01-12T17:25:00Z"/>
                <w:sz w:val="20"/>
                <w:szCs w:val="20"/>
                <w:rPrChange w:id="104705" w:author="pete jones" w:date="2022-01-12T17:26:00Z">
                  <w:rPr>
                    <w:ins w:id="104706" w:author="pete jones" w:date="2022-01-12T17:25:00Z"/>
                  </w:rPr>
                </w:rPrChange>
              </w:rPr>
              <w:pPrChange w:id="104707" w:author="pete jones" w:date="2022-01-12T17:30:00Z">
                <w:pPr>
                  <w:jc w:val="left"/>
                </w:pPr>
              </w:pPrChange>
            </w:pPr>
            <w:ins w:id="104708" w:author="pete jones" w:date="2022-01-12T17:25:00Z">
              <w:r w:rsidRPr="00D32D2F">
                <w:rPr>
                  <w:sz w:val="20"/>
                  <w:szCs w:val="20"/>
                  <w:rPrChange w:id="104709" w:author="pete jones" w:date="2022-01-12T17:26:00Z">
                    <w:rPr/>
                  </w:rPrChange>
                </w:rPr>
                <w:t>8</w:t>
              </w:r>
            </w:ins>
          </w:p>
        </w:tc>
      </w:tr>
      <w:tr w:rsidR="00D32D2F" w:rsidRPr="00D32D2F" w14:paraId="1B6CE9BC" w14:textId="77777777" w:rsidTr="00D32D2F">
        <w:trPr>
          <w:trHeight w:val="300"/>
          <w:ins w:id="104710" w:author="pete jones" w:date="2022-01-12T17:25:00Z"/>
          <w:trPrChange w:id="104711" w:author="pete jones" w:date="2022-01-12T17:27:00Z">
            <w:trPr>
              <w:trHeight w:val="300"/>
            </w:trPr>
          </w:trPrChange>
        </w:trPr>
        <w:tc>
          <w:tcPr>
            <w:tcW w:w="868" w:type="dxa"/>
            <w:noWrap/>
            <w:hideMark/>
            <w:tcPrChange w:id="104712" w:author="pete jones" w:date="2022-01-12T17:27:00Z">
              <w:tcPr>
                <w:tcW w:w="868" w:type="dxa"/>
                <w:noWrap/>
                <w:hideMark/>
              </w:tcPr>
            </w:tcPrChange>
          </w:tcPr>
          <w:p w14:paraId="0E315684" w14:textId="77777777" w:rsidR="00D32D2F" w:rsidRPr="00D32D2F" w:rsidRDefault="00D32D2F">
            <w:pPr>
              <w:spacing w:before="0" w:after="0" w:line="240" w:lineRule="auto"/>
              <w:jc w:val="left"/>
              <w:rPr>
                <w:ins w:id="104713" w:author="pete jones" w:date="2022-01-12T17:25:00Z"/>
                <w:sz w:val="20"/>
                <w:szCs w:val="20"/>
                <w:rPrChange w:id="104714" w:author="pete jones" w:date="2022-01-12T17:26:00Z">
                  <w:rPr>
                    <w:ins w:id="104715" w:author="pete jones" w:date="2022-01-12T17:25:00Z"/>
                  </w:rPr>
                </w:rPrChange>
              </w:rPr>
              <w:pPrChange w:id="104716" w:author="pete jones" w:date="2022-01-12T17:26:00Z">
                <w:pPr>
                  <w:jc w:val="left"/>
                </w:pPr>
              </w:pPrChange>
            </w:pPr>
            <w:ins w:id="104717" w:author="pete jones" w:date="2022-01-12T17:25:00Z">
              <w:r w:rsidRPr="00D32D2F">
                <w:rPr>
                  <w:sz w:val="20"/>
                  <w:szCs w:val="20"/>
                  <w:rPrChange w:id="104718" w:author="pete jones" w:date="2022-01-12T17:26:00Z">
                    <w:rPr/>
                  </w:rPrChange>
                </w:rPr>
                <w:t>57</w:t>
              </w:r>
            </w:ins>
          </w:p>
        </w:tc>
        <w:tc>
          <w:tcPr>
            <w:tcW w:w="1516" w:type="dxa"/>
            <w:noWrap/>
            <w:hideMark/>
            <w:tcPrChange w:id="104719" w:author="pete jones" w:date="2022-01-12T17:27:00Z">
              <w:tcPr>
                <w:tcW w:w="1516" w:type="dxa"/>
                <w:noWrap/>
                <w:hideMark/>
              </w:tcPr>
            </w:tcPrChange>
          </w:tcPr>
          <w:p w14:paraId="15D0D06F" w14:textId="77777777" w:rsidR="00D32D2F" w:rsidRPr="00D32D2F" w:rsidRDefault="00D32D2F">
            <w:pPr>
              <w:spacing w:before="0" w:after="0" w:line="240" w:lineRule="auto"/>
              <w:jc w:val="left"/>
              <w:rPr>
                <w:ins w:id="104720" w:author="pete jones" w:date="2022-01-12T17:25:00Z"/>
                <w:sz w:val="20"/>
                <w:szCs w:val="20"/>
                <w:rPrChange w:id="104721" w:author="pete jones" w:date="2022-01-12T17:26:00Z">
                  <w:rPr>
                    <w:ins w:id="104722" w:author="pete jones" w:date="2022-01-12T17:25:00Z"/>
                  </w:rPr>
                </w:rPrChange>
              </w:rPr>
              <w:pPrChange w:id="104723" w:author="pete jones" w:date="2022-01-12T17:26:00Z">
                <w:pPr>
                  <w:jc w:val="left"/>
                </w:pPr>
              </w:pPrChange>
            </w:pPr>
            <w:ins w:id="104724" w:author="pete jones" w:date="2022-01-12T17:25:00Z">
              <w:r w:rsidRPr="00D32D2F">
                <w:rPr>
                  <w:sz w:val="20"/>
                  <w:szCs w:val="20"/>
                  <w:rPrChange w:id="104725" w:author="pete jones" w:date="2022-01-12T17:26:00Z">
                    <w:rPr/>
                  </w:rPrChange>
                </w:rPr>
                <w:t>ENGR3525</w:t>
              </w:r>
            </w:ins>
          </w:p>
        </w:tc>
        <w:tc>
          <w:tcPr>
            <w:tcW w:w="8744" w:type="dxa"/>
            <w:noWrap/>
            <w:hideMark/>
            <w:tcPrChange w:id="104726" w:author="pete jones" w:date="2022-01-12T17:27:00Z">
              <w:tcPr>
                <w:tcW w:w="8744" w:type="dxa"/>
                <w:noWrap/>
                <w:hideMark/>
              </w:tcPr>
            </w:tcPrChange>
          </w:tcPr>
          <w:p w14:paraId="06D8FAEF" w14:textId="77777777" w:rsidR="00D32D2F" w:rsidRPr="00D32D2F" w:rsidRDefault="00D32D2F">
            <w:pPr>
              <w:spacing w:before="0" w:after="0" w:line="240" w:lineRule="auto"/>
              <w:jc w:val="left"/>
              <w:rPr>
                <w:ins w:id="104727" w:author="pete jones" w:date="2022-01-12T17:25:00Z"/>
                <w:sz w:val="20"/>
                <w:szCs w:val="20"/>
                <w:rPrChange w:id="104728" w:author="pete jones" w:date="2022-01-12T17:26:00Z">
                  <w:rPr>
                    <w:ins w:id="104729" w:author="pete jones" w:date="2022-01-12T17:25:00Z"/>
                  </w:rPr>
                </w:rPrChange>
              </w:rPr>
              <w:pPrChange w:id="104730" w:author="pete jones" w:date="2022-01-12T17:26:00Z">
                <w:pPr>
                  <w:jc w:val="left"/>
                </w:pPr>
              </w:pPrChange>
            </w:pPr>
            <w:ins w:id="104731" w:author="pete jones" w:date="2022-01-12T17:25:00Z">
              <w:r w:rsidRPr="00D32D2F">
                <w:rPr>
                  <w:sz w:val="20"/>
                  <w:szCs w:val="20"/>
                  <w:rPrChange w:id="104732" w:author="pete jones" w:date="2022-01-12T17:26:00Z">
                    <w:rPr/>
                  </w:rPrChange>
                </w:rPr>
                <w:t>Software Systems</w:t>
              </w:r>
            </w:ins>
          </w:p>
        </w:tc>
        <w:tc>
          <w:tcPr>
            <w:tcW w:w="616" w:type="dxa"/>
            <w:noWrap/>
            <w:vAlign w:val="center"/>
            <w:hideMark/>
            <w:tcPrChange w:id="104733" w:author="pete jones" w:date="2022-01-12T17:27:00Z">
              <w:tcPr>
                <w:tcW w:w="616" w:type="dxa"/>
                <w:noWrap/>
                <w:hideMark/>
              </w:tcPr>
            </w:tcPrChange>
          </w:tcPr>
          <w:p w14:paraId="4D1F56AD" w14:textId="5646FE9E" w:rsidR="00D32D2F" w:rsidRPr="00D32D2F" w:rsidRDefault="00D32D2F">
            <w:pPr>
              <w:spacing w:before="0" w:after="0" w:line="240" w:lineRule="auto"/>
              <w:jc w:val="center"/>
              <w:rPr>
                <w:ins w:id="104734" w:author="pete jones" w:date="2022-01-12T17:25:00Z"/>
                <w:sz w:val="20"/>
                <w:szCs w:val="20"/>
                <w:rPrChange w:id="104735" w:author="pete jones" w:date="2022-01-12T17:26:00Z">
                  <w:rPr>
                    <w:ins w:id="104736" w:author="pete jones" w:date="2022-01-12T17:25:00Z"/>
                  </w:rPr>
                </w:rPrChange>
              </w:rPr>
              <w:pPrChange w:id="104737" w:author="pete jones" w:date="2022-01-12T17:30:00Z">
                <w:pPr>
                  <w:jc w:val="left"/>
                </w:pPr>
              </w:pPrChange>
            </w:pPr>
          </w:p>
        </w:tc>
        <w:tc>
          <w:tcPr>
            <w:tcW w:w="616" w:type="dxa"/>
            <w:noWrap/>
            <w:vAlign w:val="center"/>
            <w:hideMark/>
            <w:tcPrChange w:id="104738" w:author="pete jones" w:date="2022-01-12T17:27:00Z">
              <w:tcPr>
                <w:tcW w:w="616" w:type="dxa"/>
                <w:noWrap/>
                <w:hideMark/>
              </w:tcPr>
            </w:tcPrChange>
          </w:tcPr>
          <w:p w14:paraId="464CF8FF" w14:textId="77777777" w:rsidR="00D32D2F" w:rsidRPr="00D32D2F" w:rsidRDefault="00D32D2F">
            <w:pPr>
              <w:spacing w:before="0" w:after="0" w:line="240" w:lineRule="auto"/>
              <w:jc w:val="center"/>
              <w:rPr>
                <w:ins w:id="104739" w:author="pete jones" w:date="2022-01-12T17:25:00Z"/>
                <w:sz w:val="20"/>
                <w:szCs w:val="20"/>
                <w:rPrChange w:id="104740" w:author="pete jones" w:date="2022-01-12T17:26:00Z">
                  <w:rPr>
                    <w:ins w:id="104741" w:author="pete jones" w:date="2022-01-12T17:25:00Z"/>
                  </w:rPr>
                </w:rPrChange>
              </w:rPr>
              <w:pPrChange w:id="104742" w:author="pete jones" w:date="2022-01-12T17:30:00Z">
                <w:pPr>
                  <w:jc w:val="left"/>
                </w:pPr>
              </w:pPrChange>
            </w:pPr>
            <w:ins w:id="104743" w:author="pete jones" w:date="2022-01-12T17:25:00Z">
              <w:r w:rsidRPr="00D32D2F">
                <w:rPr>
                  <w:sz w:val="20"/>
                  <w:szCs w:val="20"/>
                  <w:rPrChange w:id="104744" w:author="pete jones" w:date="2022-01-12T17:26:00Z">
                    <w:rPr/>
                  </w:rPrChange>
                </w:rPr>
                <w:t>3</w:t>
              </w:r>
            </w:ins>
          </w:p>
        </w:tc>
        <w:tc>
          <w:tcPr>
            <w:tcW w:w="616" w:type="dxa"/>
            <w:noWrap/>
            <w:vAlign w:val="center"/>
            <w:hideMark/>
            <w:tcPrChange w:id="104745" w:author="pete jones" w:date="2022-01-12T17:27:00Z">
              <w:tcPr>
                <w:tcW w:w="616" w:type="dxa"/>
                <w:noWrap/>
                <w:hideMark/>
              </w:tcPr>
            </w:tcPrChange>
          </w:tcPr>
          <w:p w14:paraId="11F939CA" w14:textId="77777777" w:rsidR="00D32D2F" w:rsidRPr="00D32D2F" w:rsidRDefault="00D32D2F">
            <w:pPr>
              <w:spacing w:before="0" w:after="0" w:line="240" w:lineRule="auto"/>
              <w:jc w:val="center"/>
              <w:rPr>
                <w:ins w:id="104746" w:author="pete jones" w:date="2022-01-12T17:25:00Z"/>
                <w:sz w:val="20"/>
                <w:szCs w:val="20"/>
                <w:rPrChange w:id="104747" w:author="pete jones" w:date="2022-01-12T17:26:00Z">
                  <w:rPr>
                    <w:ins w:id="104748" w:author="pete jones" w:date="2022-01-12T17:25:00Z"/>
                  </w:rPr>
                </w:rPrChange>
              </w:rPr>
              <w:pPrChange w:id="104749" w:author="pete jones" w:date="2022-01-12T17:30:00Z">
                <w:pPr>
                  <w:jc w:val="left"/>
                </w:pPr>
              </w:pPrChange>
            </w:pPr>
          </w:p>
        </w:tc>
        <w:tc>
          <w:tcPr>
            <w:tcW w:w="616" w:type="dxa"/>
            <w:noWrap/>
            <w:vAlign w:val="center"/>
            <w:hideMark/>
            <w:tcPrChange w:id="104750" w:author="pete jones" w:date="2022-01-12T17:27:00Z">
              <w:tcPr>
                <w:tcW w:w="616" w:type="dxa"/>
                <w:noWrap/>
                <w:hideMark/>
              </w:tcPr>
            </w:tcPrChange>
          </w:tcPr>
          <w:p w14:paraId="212AA41F" w14:textId="77777777" w:rsidR="00D32D2F" w:rsidRPr="00D32D2F" w:rsidRDefault="00D32D2F">
            <w:pPr>
              <w:spacing w:before="0" w:after="0" w:line="240" w:lineRule="auto"/>
              <w:jc w:val="center"/>
              <w:rPr>
                <w:ins w:id="104751" w:author="pete jones" w:date="2022-01-12T17:25:00Z"/>
                <w:sz w:val="20"/>
                <w:szCs w:val="20"/>
                <w:rPrChange w:id="104752" w:author="pete jones" w:date="2022-01-12T17:26:00Z">
                  <w:rPr>
                    <w:ins w:id="104753" w:author="pete jones" w:date="2022-01-12T17:25:00Z"/>
                  </w:rPr>
                </w:rPrChange>
              </w:rPr>
              <w:pPrChange w:id="104754" w:author="pete jones" w:date="2022-01-12T17:30:00Z">
                <w:pPr>
                  <w:jc w:val="left"/>
                </w:pPr>
              </w:pPrChange>
            </w:pPr>
            <w:ins w:id="104755" w:author="pete jones" w:date="2022-01-12T17:25:00Z">
              <w:r w:rsidRPr="00D32D2F">
                <w:rPr>
                  <w:sz w:val="20"/>
                  <w:szCs w:val="20"/>
                  <w:rPrChange w:id="104756" w:author="pete jones" w:date="2022-01-12T17:26:00Z">
                    <w:rPr/>
                  </w:rPrChange>
                </w:rPr>
                <w:t>3</w:t>
              </w:r>
            </w:ins>
          </w:p>
        </w:tc>
        <w:tc>
          <w:tcPr>
            <w:tcW w:w="616" w:type="dxa"/>
            <w:noWrap/>
            <w:vAlign w:val="center"/>
            <w:hideMark/>
            <w:tcPrChange w:id="104757" w:author="pete jones" w:date="2022-01-12T17:27:00Z">
              <w:tcPr>
                <w:tcW w:w="616" w:type="dxa"/>
                <w:noWrap/>
                <w:hideMark/>
              </w:tcPr>
            </w:tcPrChange>
          </w:tcPr>
          <w:p w14:paraId="7BE6F367" w14:textId="77777777" w:rsidR="00D32D2F" w:rsidRPr="00D32D2F" w:rsidRDefault="00D32D2F">
            <w:pPr>
              <w:spacing w:before="0" w:after="0" w:line="240" w:lineRule="auto"/>
              <w:jc w:val="center"/>
              <w:rPr>
                <w:ins w:id="104758" w:author="pete jones" w:date="2022-01-12T17:25:00Z"/>
                <w:sz w:val="20"/>
                <w:szCs w:val="20"/>
                <w:rPrChange w:id="104759" w:author="pete jones" w:date="2022-01-12T17:26:00Z">
                  <w:rPr>
                    <w:ins w:id="104760" w:author="pete jones" w:date="2022-01-12T17:25:00Z"/>
                  </w:rPr>
                </w:rPrChange>
              </w:rPr>
              <w:pPrChange w:id="104761" w:author="pete jones" w:date="2022-01-12T17:30:00Z">
                <w:pPr>
                  <w:jc w:val="left"/>
                </w:pPr>
              </w:pPrChange>
            </w:pPr>
            <w:ins w:id="104762" w:author="pete jones" w:date="2022-01-12T17:25:00Z">
              <w:r w:rsidRPr="00D32D2F">
                <w:rPr>
                  <w:sz w:val="20"/>
                  <w:szCs w:val="20"/>
                  <w:rPrChange w:id="104763" w:author="pete jones" w:date="2022-01-12T17:26:00Z">
                    <w:rPr/>
                  </w:rPrChange>
                </w:rPr>
                <w:t>4</w:t>
              </w:r>
            </w:ins>
          </w:p>
        </w:tc>
        <w:tc>
          <w:tcPr>
            <w:tcW w:w="616" w:type="dxa"/>
            <w:noWrap/>
            <w:vAlign w:val="center"/>
            <w:hideMark/>
            <w:tcPrChange w:id="104764" w:author="pete jones" w:date="2022-01-12T17:27:00Z">
              <w:tcPr>
                <w:tcW w:w="616" w:type="dxa"/>
                <w:noWrap/>
                <w:hideMark/>
              </w:tcPr>
            </w:tcPrChange>
          </w:tcPr>
          <w:p w14:paraId="6614B4D2" w14:textId="77777777" w:rsidR="00D32D2F" w:rsidRPr="00D32D2F" w:rsidRDefault="00D32D2F">
            <w:pPr>
              <w:spacing w:before="0" w:after="0" w:line="240" w:lineRule="auto"/>
              <w:jc w:val="center"/>
              <w:rPr>
                <w:ins w:id="104765" w:author="pete jones" w:date="2022-01-12T17:25:00Z"/>
                <w:sz w:val="20"/>
                <w:szCs w:val="20"/>
                <w:rPrChange w:id="104766" w:author="pete jones" w:date="2022-01-12T17:26:00Z">
                  <w:rPr>
                    <w:ins w:id="104767" w:author="pete jones" w:date="2022-01-12T17:25:00Z"/>
                  </w:rPr>
                </w:rPrChange>
              </w:rPr>
              <w:pPrChange w:id="104768" w:author="pete jones" w:date="2022-01-12T17:30:00Z">
                <w:pPr>
                  <w:jc w:val="left"/>
                </w:pPr>
              </w:pPrChange>
            </w:pPr>
            <w:ins w:id="104769" w:author="pete jones" w:date="2022-01-12T17:25:00Z">
              <w:r w:rsidRPr="00D32D2F">
                <w:rPr>
                  <w:sz w:val="20"/>
                  <w:szCs w:val="20"/>
                  <w:rPrChange w:id="104770" w:author="pete jones" w:date="2022-01-12T17:26:00Z">
                    <w:rPr/>
                  </w:rPrChange>
                </w:rPr>
                <w:t>3</w:t>
              </w:r>
            </w:ins>
          </w:p>
        </w:tc>
        <w:tc>
          <w:tcPr>
            <w:tcW w:w="616" w:type="dxa"/>
            <w:noWrap/>
            <w:vAlign w:val="center"/>
            <w:hideMark/>
            <w:tcPrChange w:id="104771" w:author="pete jones" w:date="2022-01-12T17:27:00Z">
              <w:tcPr>
                <w:tcW w:w="616" w:type="dxa"/>
                <w:noWrap/>
                <w:hideMark/>
              </w:tcPr>
            </w:tcPrChange>
          </w:tcPr>
          <w:p w14:paraId="4369C69D" w14:textId="77777777" w:rsidR="00D32D2F" w:rsidRPr="00D32D2F" w:rsidRDefault="00D32D2F">
            <w:pPr>
              <w:spacing w:before="0" w:after="0" w:line="240" w:lineRule="auto"/>
              <w:jc w:val="center"/>
              <w:rPr>
                <w:ins w:id="104772" w:author="pete jones" w:date="2022-01-12T17:25:00Z"/>
                <w:sz w:val="20"/>
                <w:szCs w:val="20"/>
                <w:rPrChange w:id="104773" w:author="pete jones" w:date="2022-01-12T17:26:00Z">
                  <w:rPr>
                    <w:ins w:id="104774" w:author="pete jones" w:date="2022-01-12T17:25:00Z"/>
                  </w:rPr>
                </w:rPrChange>
              </w:rPr>
              <w:pPrChange w:id="104775" w:author="pete jones" w:date="2022-01-12T17:30:00Z">
                <w:pPr>
                  <w:jc w:val="left"/>
                </w:pPr>
              </w:pPrChange>
            </w:pPr>
            <w:ins w:id="104776" w:author="pete jones" w:date="2022-01-12T17:25:00Z">
              <w:r w:rsidRPr="00D32D2F">
                <w:rPr>
                  <w:sz w:val="20"/>
                  <w:szCs w:val="20"/>
                  <w:rPrChange w:id="104777" w:author="pete jones" w:date="2022-01-12T17:26:00Z">
                    <w:rPr/>
                  </w:rPrChange>
                </w:rPr>
                <w:t>0</w:t>
              </w:r>
            </w:ins>
          </w:p>
        </w:tc>
        <w:tc>
          <w:tcPr>
            <w:tcW w:w="616" w:type="dxa"/>
            <w:noWrap/>
            <w:vAlign w:val="center"/>
            <w:hideMark/>
            <w:tcPrChange w:id="104778" w:author="pete jones" w:date="2022-01-12T17:27:00Z">
              <w:tcPr>
                <w:tcW w:w="616" w:type="dxa"/>
                <w:noWrap/>
                <w:hideMark/>
              </w:tcPr>
            </w:tcPrChange>
          </w:tcPr>
          <w:p w14:paraId="4BF54535" w14:textId="77777777" w:rsidR="00D32D2F" w:rsidRPr="00D32D2F" w:rsidRDefault="00D32D2F">
            <w:pPr>
              <w:spacing w:before="0" w:after="0" w:line="240" w:lineRule="auto"/>
              <w:jc w:val="center"/>
              <w:rPr>
                <w:ins w:id="104779" w:author="pete jones" w:date="2022-01-12T17:25:00Z"/>
                <w:sz w:val="20"/>
                <w:szCs w:val="20"/>
                <w:rPrChange w:id="104780" w:author="pete jones" w:date="2022-01-12T17:26:00Z">
                  <w:rPr>
                    <w:ins w:id="104781" w:author="pete jones" w:date="2022-01-12T17:25:00Z"/>
                  </w:rPr>
                </w:rPrChange>
              </w:rPr>
              <w:pPrChange w:id="104782" w:author="pete jones" w:date="2022-01-12T17:30:00Z">
                <w:pPr>
                  <w:jc w:val="left"/>
                </w:pPr>
              </w:pPrChange>
            </w:pPr>
            <w:ins w:id="104783" w:author="pete jones" w:date="2022-01-12T17:25:00Z">
              <w:r w:rsidRPr="00D32D2F">
                <w:rPr>
                  <w:sz w:val="20"/>
                  <w:szCs w:val="20"/>
                  <w:rPrChange w:id="104784" w:author="pete jones" w:date="2022-01-12T17:26:00Z">
                    <w:rPr/>
                  </w:rPrChange>
                </w:rPr>
                <w:t>9</w:t>
              </w:r>
            </w:ins>
          </w:p>
        </w:tc>
      </w:tr>
      <w:tr w:rsidR="00D32D2F" w:rsidRPr="00D32D2F" w14:paraId="361FCE1B" w14:textId="77777777" w:rsidTr="00D32D2F">
        <w:trPr>
          <w:trHeight w:val="300"/>
          <w:ins w:id="104785" w:author="pete jones" w:date="2022-01-12T17:25:00Z"/>
          <w:trPrChange w:id="104786" w:author="pete jones" w:date="2022-01-12T17:27:00Z">
            <w:trPr>
              <w:trHeight w:val="300"/>
            </w:trPr>
          </w:trPrChange>
        </w:trPr>
        <w:tc>
          <w:tcPr>
            <w:tcW w:w="868" w:type="dxa"/>
            <w:noWrap/>
            <w:hideMark/>
            <w:tcPrChange w:id="104787" w:author="pete jones" w:date="2022-01-12T17:27:00Z">
              <w:tcPr>
                <w:tcW w:w="868" w:type="dxa"/>
                <w:noWrap/>
                <w:hideMark/>
              </w:tcPr>
            </w:tcPrChange>
          </w:tcPr>
          <w:p w14:paraId="3C4F7EDB" w14:textId="77777777" w:rsidR="00D32D2F" w:rsidRPr="00D32D2F" w:rsidRDefault="00D32D2F">
            <w:pPr>
              <w:spacing w:before="0" w:after="0" w:line="240" w:lineRule="auto"/>
              <w:jc w:val="left"/>
              <w:rPr>
                <w:ins w:id="104788" w:author="pete jones" w:date="2022-01-12T17:25:00Z"/>
                <w:sz w:val="20"/>
                <w:szCs w:val="20"/>
                <w:rPrChange w:id="104789" w:author="pete jones" w:date="2022-01-12T17:26:00Z">
                  <w:rPr>
                    <w:ins w:id="104790" w:author="pete jones" w:date="2022-01-12T17:25:00Z"/>
                  </w:rPr>
                </w:rPrChange>
              </w:rPr>
              <w:pPrChange w:id="104791" w:author="pete jones" w:date="2022-01-12T17:26:00Z">
                <w:pPr>
                  <w:jc w:val="left"/>
                </w:pPr>
              </w:pPrChange>
            </w:pPr>
            <w:ins w:id="104792" w:author="pete jones" w:date="2022-01-12T17:25:00Z">
              <w:r w:rsidRPr="00D32D2F">
                <w:rPr>
                  <w:sz w:val="20"/>
                  <w:szCs w:val="20"/>
                  <w:rPrChange w:id="104793" w:author="pete jones" w:date="2022-01-12T17:26:00Z">
                    <w:rPr/>
                  </w:rPrChange>
                </w:rPr>
                <w:t>58</w:t>
              </w:r>
            </w:ins>
          </w:p>
        </w:tc>
        <w:tc>
          <w:tcPr>
            <w:tcW w:w="1516" w:type="dxa"/>
            <w:noWrap/>
            <w:hideMark/>
            <w:tcPrChange w:id="104794" w:author="pete jones" w:date="2022-01-12T17:27:00Z">
              <w:tcPr>
                <w:tcW w:w="1516" w:type="dxa"/>
                <w:noWrap/>
                <w:hideMark/>
              </w:tcPr>
            </w:tcPrChange>
          </w:tcPr>
          <w:p w14:paraId="50C25BD1" w14:textId="77777777" w:rsidR="00D32D2F" w:rsidRPr="00D32D2F" w:rsidRDefault="00D32D2F">
            <w:pPr>
              <w:spacing w:before="0" w:after="0" w:line="240" w:lineRule="auto"/>
              <w:jc w:val="left"/>
              <w:rPr>
                <w:ins w:id="104795" w:author="pete jones" w:date="2022-01-12T17:25:00Z"/>
                <w:sz w:val="20"/>
                <w:szCs w:val="20"/>
                <w:rPrChange w:id="104796" w:author="pete jones" w:date="2022-01-12T17:26:00Z">
                  <w:rPr>
                    <w:ins w:id="104797" w:author="pete jones" w:date="2022-01-12T17:25:00Z"/>
                  </w:rPr>
                </w:rPrChange>
              </w:rPr>
              <w:pPrChange w:id="104798" w:author="pete jones" w:date="2022-01-12T17:26:00Z">
                <w:pPr>
                  <w:jc w:val="left"/>
                </w:pPr>
              </w:pPrChange>
            </w:pPr>
            <w:ins w:id="104799" w:author="pete jones" w:date="2022-01-12T17:25:00Z">
              <w:r w:rsidRPr="00D32D2F">
                <w:rPr>
                  <w:sz w:val="20"/>
                  <w:szCs w:val="20"/>
                  <w:rPrChange w:id="104800" w:author="pete jones" w:date="2022-01-12T17:26:00Z">
                    <w:rPr/>
                  </w:rPrChange>
                </w:rPr>
                <w:t>ENGR3531</w:t>
              </w:r>
            </w:ins>
          </w:p>
        </w:tc>
        <w:tc>
          <w:tcPr>
            <w:tcW w:w="8744" w:type="dxa"/>
            <w:noWrap/>
            <w:hideMark/>
            <w:tcPrChange w:id="104801" w:author="pete jones" w:date="2022-01-12T17:27:00Z">
              <w:tcPr>
                <w:tcW w:w="8744" w:type="dxa"/>
                <w:noWrap/>
                <w:hideMark/>
              </w:tcPr>
            </w:tcPrChange>
          </w:tcPr>
          <w:p w14:paraId="4B494CF9" w14:textId="77777777" w:rsidR="00D32D2F" w:rsidRPr="00D32D2F" w:rsidRDefault="00D32D2F">
            <w:pPr>
              <w:spacing w:before="0" w:after="0" w:line="240" w:lineRule="auto"/>
              <w:jc w:val="left"/>
              <w:rPr>
                <w:ins w:id="104802" w:author="pete jones" w:date="2022-01-12T17:25:00Z"/>
                <w:sz w:val="20"/>
                <w:szCs w:val="20"/>
                <w:rPrChange w:id="104803" w:author="pete jones" w:date="2022-01-12T17:26:00Z">
                  <w:rPr>
                    <w:ins w:id="104804" w:author="pete jones" w:date="2022-01-12T17:25:00Z"/>
                  </w:rPr>
                </w:rPrChange>
              </w:rPr>
              <w:pPrChange w:id="104805" w:author="pete jones" w:date="2022-01-12T17:26:00Z">
                <w:pPr>
                  <w:jc w:val="left"/>
                </w:pPr>
              </w:pPrChange>
            </w:pPr>
            <w:ins w:id="104806" w:author="pete jones" w:date="2022-01-12T17:25:00Z">
              <w:r w:rsidRPr="00D32D2F">
                <w:rPr>
                  <w:sz w:val="20"/>
                  <w:szCs w:val="20"/>
                  <w:rPrChange w:id="104807" w:author="pete jones" w:date="2022-01-12T17:26:00Z">
                    <w:rPr/>
                  </w:rPrChange>
                </w:rPr>
                <w:t>Data Science</w:t>
              </w:r>
            </w:ins>
          </w:p>
        </w:tc>
        <w:tc>
          <w:tcPr>
            <w:tcW w:w="616" w:type="dxa"/>
            <w:noWrap/>
            <w:vAlign w:val="center"/>
            <w:hideMark/>
            <w:tcPrChange w:id="104808" w:author="pete jones" w:date="2022-01-12T17:27:00Z">
              <w:tcPr>
                <w:tcW w:w="616" w:type="dxa"/>
                <w:noWrap/>
                <w:hideMark/>
              </w:tcPr>
            </w:tcPrChange>
          </w:tcPr>
          <w:p w14:paraId="561AC373" w14:textId="7CA2D540" w:rsidR="00D32D2F" w:rsidRPr="00D32D2F" w:rsidRDefault="00D32D2F">
            <w:pPr>
              <w:spacing w:before="0" w:after="0" w:line="240" w:lineRule="auto"/>
              <w:jc w:val="center"/>
              <w:rPr>
                <w:ins w:id="104809" w:author="pete jones" w:date="2022-01-12T17:25:00Z"/>
                <w:sz w:val="20"/>
                <w:szCs w:val="20"/>
                <w:rPrChange w:id="104810" w:author="pete jones" w:date="2022-01-12T17:26:00Z">
                  <w:rPr>
                    <w:ins w:id="104811" w:author="pete jones" w:date="2022-01-12T17:25:00Z"/>
                  </w:rPr>
                </w:rPrChange>
              </w:rPr>
              <w:pPrChange w:id="104812" w:author="pete jones" w:date="2022-01-12T17:30:00Z">
                <w:pPr>
                  <w:jc w:val="left"/>
                </w:pPr>
              </w:pPrChange>
            </w:pPr>
          </w:p>
        </w:tc>
        <w:tc>
          <w:tcPr>
            <w:tcW w:w="616" w:type="dxa"/>
            <w:noWrap/>
            <w:vAlign w:val="center"/>
            <w:hideMark/>
            <w:tcPrChange w:id="104813" w:author="pete jones" w:date="2022-01-12T17:27:00Z">
              <w:tcPr>
                <w:tcW w:w="616" w:type="dxa"/>
                <w:noWrap/>
                <w:hideMark/>
              </w:tcPr>
            </w:tcPrChange>
          </w:tcPr>
          <w:p w14:paraId="5BC8E832" w14:textId="77777777" w:rsidR="00D32D2F" w:rsidRPr="00D32D2F" w:rsidRDefault="00D32D2F">
            <w:pPr>
              <w:spacing w:before="0" w:after="0" w:line="240" w:lineRule="auto"/>
              <w:jc w:val="center"/>
              <w:rPr>
                <w:ins w:id="104814" w:author="pete jones" w:date="2022-01-12T17:25:00Z"/>
                <w:sz w:val="20"/>
                <w:szCs w:val="20"/>
                <w:rPrChange w:id="104815" w:author="pete jones" w:date="2022-01-12T17:26:00Z">
                  <w:rPr>
                    <w:ins w:id="104816" w:author="pete jones" w:date="2022-01-12T17:25:00Z"/>
                  </w:rPr>
                </w:rPrChange>
              </w:rPr>
              <w:pPrChange w:id="104817" w:author="pete jones" w:date="2022-01-12T17:30:00Z">
                <w:pPr>
                  <w:jc w:val="left"/>
                </w:pPr>
              </w:pPrChange>
            </w:pPr>
            <w:ins w:id="104818" w:author="pete jones" w:date="2022-01-12T17:25:00Z">
              <w:r w:rsidRPr="00D32D2F">
                <w:rPr>
                  <w:sz w:val="20"/>
                  <w:szCs w:val="20"/>
                  <w:rPrChange w:id="104819" w:author="pete jones" w:date="2022-01-12T17:26:00Z">
                    <w:rPr/>
                  </w:rPrChange>
                </w:rPr>
                <w:t>3</w:t>
              </w:r>
            </w:ins>
          </w:p>
        </w:tc>
        <w:tc>
          <w:tcPr>
            <w:tcW w:w="616" w:type="dxa"/>
            <w:noWrap/>
            <w:vAlign w:val="center"/>
            <w:hideMark/>
            <w:tcPrChange w:id="104820" w:author="pete jones" w:date="2022-01-12T17:27:00Z">
              <w:tcPr>
                <w:tcW w:w="616" w:type="dxa"/>
                <w:noWrap/>
                <w:hideMark/>
              </w:tcPr>
            </w:tcPrChange>
          </w:tcPr>
          <w:p w14:paraId="4580A2B3" w14:textId="77777777" w:rsidR="00D32D2F" w:rsidRPr="00D32D2F" w:rsidRDefault="00D32D2F">
            <w:pPr>
              <w:spacing w:before="0" w:after="0" w:line="240" w:lineRule="auto"/>
              <w:jc w:val="center"/>
              <w:rPr>
                <w:ins w:id="104821" w:author="pete jones" w:date="2022-01-12T17:25:00Z"/>
                <w:sz w:val="20"/>
                <w:szCs w:val="20"/>
                <w:rPrChange w:id="104822" w:author="pete jones" w:date="2022-01-12T17:26:00Z">
                  <w:rPr>
                    <w:ins w:id="104823" w:author="pete jones" w:date="2022-01-12T17:25:00Z"/>
                  </w:rPr>
                </w:rPrChange>
              </w:rPr>
              <w:pPrChange w:id="104824" w:author="pete jones" w:date="2022-01-12T17:30:00Z">
                <w:pPr>
                  <w:jc w:val="left"/>
                </w:pPr>
              </w:pPrChange>
            </w:pPr>
          </w:p>
        </w:tc>
        <w:tc>
          <w:tcPr>
            <w:tcW w:w="616" w:type="dxa"/>
            <w:noWrap/>
            <w:vAlign w:val="center"/>
            <w:hideMark/>
            <w:tcPrChange w:id="104825" w:author="pete jones" w:date="2022-01-12T17:27:00Z">
              <w:tcPr>
                <w:tcW w:w="616" w:type="dxa"/>
                <w:noWrap/>
                <w:hideMark/>
              </w:tcPr>
            </w:tcPrChange>
          </w:tcPr>
          <w:p w14:paraId="72EE9360" w14:textId="77777777" w:rsidR="00D32D2F" w:rsidRPr="00D32D2F" w:rsidRDefault="00D32D2F">
            <w:pPr>
              <w:spacing w:before="0" w:after="0" w:line="240" w:lineRule="auto"/>
              <w:jc w:val="center"/>
              <w:rPr>
                <w:ins w:id="104826" w:author="pete jones" w:date="2022-01-12T17:25:00Z"/>
                <w:sz w:val="20"/>
                <w:szCs w:val="20"/>
                <w:rPrChange w:id="104827" w:author="pete jones" w:date="2022-01-12T17:26:00Z">
                  <w:rPr>
                    <w:ins w:id="104828" w:author="pete jones" w:date="2022-01-12T17:25:00Z"/>
                  </w:rPr>
                </w:rPrChange>
              </w:rPr>
              <w:pPrChange w:id="104829" w:author="pete jones" w:date="2022-01-12T17:30:00Z">
                <w:pPr>
                  <w:jc w:val="left"/>
                </w:pPr>
              </w:pPrChange>
            </w:pPr>
            <w:ins w:id="104830" w:author="pete jones" w:date="2022-01-12T17:25:00Z">
              <w:r w:rsidRPr="00D32D2F">
                <w:rPr>
                  <w:sz w:val="20"/>
                  <w:szCs w:val="20"/>
                  <w:rPrChange w:id="104831" w:author="pete jones" w:date="2022-01-12T17:26:00Z">
                    <w:rPr/>
                  </w:rPrChange>
                </w:rPr>
                <w:t>3</w:t>
              </w:r>
            </w:ins>
          </w:p>
        </w:tc>
        <w:tc>
          <w:tcPr>
            <w:tcW w:w="616" w:type="dxa"/>
            <w:noWrap/>
            <w:vAlign w:val="center"/>
            <w:hideMark/>
            <w:tcPrChange w:id="104832" w:author="pete jones" w:date="2022-01-12T17:27:00Z">
              <w:tcPr>
                <w:tcW w:w="616" w:type="dxa"/>
                <w:noWrap/>
                <w:hideMark/>
              </w:tcPr>
            </w:tcPrChange>
          </w:tcPr>
          <w:p w14:paraId="4598CEB9" w14:textId="77777777" w:rsidR="00D32D2F" w:rsidRPr="00D32D2F" w:rsidRDefault="00D32D2F">
            <w:pPr>
              <w:spacing w:before="0" w:after="0" w:line="240" w:lineRule="auto"/>
              <w:jc w:val="center"/>
              <w:rPr>
                <w:ins w:id="104833" w:author="pete jones" w:date="2022-01-12T17:25:00Z"/>
                <w:sz w:val="20"/>
                <w:szCs w:val="20"/>
                <w:rPrChange w:id="104834" w:author="pete jones" w:date="2022-01-12T17:26:00Z">
                  <w:rPr>
                    <w:ins w:id="104835" w:author="pete jones" w:date="2022-01-12T17:25:00Z"/>
                  </w:rPr>
                </w:rPrChange>
              </w:rPr>
              <w:pPrChange w:id="104836" w:author="pete jones" w:date="2022-01-12T17:30:00Z">
                <w:pPr>
                  <w:jc w:val="left"/>
                </w:pPr>
              </w:pPrChange>
            </w:pPr>
            <w:ins w:id="104837" w:author="pete jones" w:date="2022-01-12T17:25:00Z">
              <w:r w:rsidRPr="00D32D2F">
                <w:rPr>
                  <w:sz w:val="20"/>
                  <w:szCs w:val="20"/>
                  <w:rPrChange w:id="104838" w:author="pete jones" w:date="2022-01-12T17:26:00Z">
                    <w:rPr/>
                  </w:rPrChange>
                </w:rPr>
                <w:t>2</w:t>
              </w:r>
            </w:ins>
          </w:p>
        </w:tc>
        <w:tc>
          <w:tcPr>
            <w:tcW w:w="616" w:type="dxa"/>
            <w:noWrap/>
            <w:vAlign w:val="center"/>
            <w:hideMark/>
            <w:tcPrChange w:id="104839" w:author="pete jones" w:date="2022-01-12T17:27:00Z">
              <w:tcPr>
                <w:tcW w:w="616" w:type="dxa"/>
                <w:noWrap/>
                <w:hideMark/>
              </w:tcPr>
            </w:tcPrChange>
          </w:tcPr>
          <w:p w14:paraId="123F6AFF" w14:textId="77777777" w:rsidR="00D32D2F" w:rsidRPr="00D32D2F" w:rsidRDefault="00D32D2F">
            <w:pPr>
              <w:spacing w:before="0" w:after="0" w:line="240" w:lineRule="auto"/>
              <w:jc w:val="center"/>
              <w:rPr>
                <w:ins w:id="104840" w:author="pete jones" w:date="2022-01-12T17:25:00Z"/>
                <w:sz w:val="20"/>
                <w:szCs w:val="20"/>
                <w:rPrChange w:id="104841" w:author="pete jones" w:date="2022-01-12T17:26:00Z">
                  <w:rPr>
                    <w:ins w:id="104842" w:author="pete jones" w:date="2022-01-12T17:25:00Z"/>
                  </w:rPr>
                </w:rPrChange>
              </w:rPr>
              <w:pPrChange w:id="104843" w:author="pete jones" w:date="2022-01-12T17:30:00Z">
                <w:pPr>
                  <w:jc w:val="left"/>
                </w:pPr>
              </w:pPrChange>
            </w:pPr>
          </w:p>
        </w:tc>
        <w:tc>
          <w:tcPr>
            <w:tcW w:w="616" w:type="dxa"/>
            <w:noWrap/>
            <w:vAlign w:val="center"/>
            <w:hideMark/>
            <w:tcPrChange w:id="104844" w:author="pete jones" w:date="2022-01-12T17:27:00Z">
              <w:tcPr>
                <w:tcW w:w="616" w:type="dxa"/>
                <w:noWrap/>
                <w:hideMark/>
              </w:tcPr>
            </w:tcPrChange>
          </w:tcPr>
          <w:p w14:paraId="25F87FAC" w14:textId="77777777" w:rsidR="00D32D2F" w:rsidRPr="00D32D2F" w:rsidRDefault="00D32D2F">
            <w:pPr>
              <w:spacing w:before="0" w:after="0" w:line="240" w:lineRule="auto"/>
              <w:jc w:val="center"/>
              <w:rPr>
                <w:ins w:id="104845" w:author="pete jones" w:date="2022-01-12T17:25:00Z"/>
                <w:sz w:val="20"/>
                <w:szCs w:val="20"/>
                <w:rPrChange w:id="104846" w:author="pete jones" w:date="2022-01-12T17:26:00Z">
                  <w:rPr>
                    <w:ins w:id="104847" w:author="pete jones" w:date="2022-01-12T17:25:00Z"/>
                  </w:rPr>
                </w:rPrChange>
              </w:rPr>
              <w:pPrChange w:id="104848" w:author="pete jones" w:date="2022-01-12T17:30:00Z">
                <w:pPr>
                  <w:jc w:val="left"/>
                </w:pPr>
              </w:pPrChange>
            </w:pPr>
          </w:p>
        </w:tc>
        <w:tc>
          <w:tcPr>
            <w:tcW w:w="616" w:type="dxa"/>
            <w:noWrap/>
            <w:vAlign w:val="center"/>
            <w:hideMark/>
            <w:tcPrChange w:id="104849" w:author="pete jones" w:date="2022-01-12T17:27:00Z">
              <w:tcPr>
                <w:tcW w:w="616" w:type="dxa"/>
                <w:noWrap/>
                <w:hideMark/>
              </w:tcPr>
            </w:tcPrChange>
          </w:tcPr>
          <w:p w14:paraId="4946A474" w14:textId="77777777" w:rsidR="00D32D2F" w:rsidRPr="00D32D2F" w:rsidRDefault="00D32D2F">
            <w:pPr>
              <w:spacing w:before="0" w:after="0" w:line="240" w:lineRule="auto"/>
              <w:jc w:val="center"/>
              <w:rPr>
                <w:ins w:id="104850" w:author="pete jones" w:date="2022-01-12T17:25:00Z"/>
                <w:sz w:val="20"/>
                <w:szCs w:val="20"/>
                <w:rPrChange w:id="104851" w:author="pete jones" w:date="2022-01-12T17:26:00Z">
                  <w:rPr>
                    <w:ins w:id="104852" w:author="pete jones" w:date="2022-01-12T17:25:00Z"/>
                  </w:rPr>
                </w:rPrChange>
              </w:rPr>
              <w:pPrChange w:id="104853" w:author="pete jones" w:date="2022-01-12T17:30:00Z">
                <w:pPr>
                  <w:jc w:val="left"/>
                </w:pPr>
              </w:pPrChange>
            </w:pPr>
          </w:p>
        </w:tc>
      </w:tr>
      <w:tr w:rsidR="00D32D2F" w:rsidRPr="00D32D2F" w14:paraId="00DD7AAE" w14:textId="77777777" w:rsidTr="00D32D2F">
        <w:trPr>
          <w:trHeight w:val="300"/>
          <w:ins w:id="104854" w:author="pete jones" w:date="2022-01-12T17:25:00Z"/>
          <w:trPrChange w:id="104855" w:author="pete jones" w:date="2022-01-12T17:27:00Z">
            <w:trPr>
              <w:trHeight w:val="300"/>
            </w:trPr>
          </w:trPrChange>
        </w:trPr>
        <w:tc>
          <w:tcPr>
            <w:tcW w:w="868" w:type="dxa"/>
            <w:noWrap/>
            <w:hideMark/>
            <w:tcPrChange w:id="104856" w:author="pete jones" w:date="2022-01-12T17:27:00Z">
              <w:tcPr>
                <w:tcW w:w="868" w:type="dxa"/>
                <w:noWrap/>
                <w:hideMark/>
              </w:tcPr>
            </w:tcPrChange>
          </w:tcPr>
          <w:p w14:paraId="7D32C516" w14:textId="77777777" w:rsidR="00D32D2F" w:rsidRPr="00D32D2F" w:rsidRDefault="00D32D2F">
            <w:pPr>
              <w:spacing w:before="0" w:after="0" w:line="240" w:lineRule="auto"/>
              <w:jc w:val="left"/>
              <w:rPr>
                <w:ins w:id="104857" w:author="pete jones" w:date="2022-01-12T17:25:00Z"/>
                <w:sz w:val="20"/>
                <w:szCs w:val="20"/>
                <w:rPrChange w:id="104858" w:author="pete jones" w:date="2022-01-12T17:26:00Z">
                  <w:rPr>
                    <w:ins w:id="104859" w:author="pete jones" w:date="2022-01-12T17:25:00Z"/>
                  </w:rPr>
                </w:rPrChange>
              </w:rPr>
              <w:pPrChange w:id="104860" w:author="pete jones" w:date="2022-01-12T17:26:00Z">
                <w:pPr>
                  <w:jc w:val="left"/>
                </w:pPr>
              </w:pPrChange>
            </w:pPr>
            <w:ins w:id="104861" w:author="pete jones" w:date="2022-01-12T17:25:00Z">
              <w:r w:rsidRPr="00D32D2F">
                <w:rPr>
                  <w:sz w:val="20"/>
                  <w:szCs w:val="20"/>
                  <w:rPrChange w:id="104862" w:author="pete jones" w:date="2022-01-12T17:26:00Z">
                    <w:rPr/>
                  </w:rPrChange>
                </w:rPr>
                <w:t>59</w:t>
              </w:r>
            </w:ins>
          </w:p>
        </w:tc>
        <w:tc>
          <w:tcPr>
            <w:tcW w:w="1516" w:type="dxa"/>
            <w:noWrap/>
            <w:hideMark/>
            <w:tcPrChange w:id="104863" w:author="pete jones" w:date="2022-01-12T17:27:00Z">
              <w:tcPr>
                <w:tcW w:w="1516" w:type="dxa"/>
                <w:noWrap/>
                <w:hideMark/>
              </w:tcPr>
            </w:tcPrChange>
          </w:tcPr>
          <w:p w14:paraId="1FBFD0AF" w14:textId="77777777" w:rsidR="00D32D2F" w:rsidRPr="00D32D2F" w:rsidRDefault="00D32D2F">
            <w:pPr>
              <w:spacing w:before="0" w:after="0" w:line="240" w:lineRule="auto"/>
              <w:jc w:val="left"/>
              <w:rPr>
                <w:ins w:id="104864" w:author="pete jones" w:date="2022-01-12T17:25:00Z"/>
                <w:sz w:val="20"/>
                <w:szCs w:val="20"/>
                <w:rPrChange w:id="104865" w:author="pete jones" w:date="2022-01-12T17:26:00Z">
                  <w:rPr>
                    <w:ins w:id="104866" w:author="pete jones" w:date="2022-01-12T17:25:00Z"/>
                  </w:rPr>
                </w:rPrChange>
              </w:rPr>
              <w:pPrChange w:id="104867" w:author="pete jones" w:date="2022-01-12T17:26:00Z">
                <w:pPr>
                  <w:jc w:val="left"/>
                </w:pPr>
              </w:pPrChange>
            </w:pPr>
            <w:ins w:id="104868" w:author="pete jones" w:date="2022-01-12T17:25:00Z">
              <w:r w:rsidRPr="00D32D2F">
                <w:rPr>
                  <w:sz w:val="20"/>
                  <w:szCs w:val="20"/>
                  <w:rPrChange w:id="104869" w:author="pete jones" w:date="2022-01-12T17:26:00Z">
                    <w:rPr/>
                  </w:rPrChange>
                </w:rPr>
                <w:t>ENGR3533</w:t>
              </w:r>
            </w:ins>
          </w:p>
        </w:tc>
        <w:tc>
          <w:tcPr>
            <w:tcW w:w="8744" w:type="dxa"/>
            <w:noWrap/>
            <w:hideMark/>
            <w:tcPrChange w:id="104870" w:author="pete jones" w:date="2022-01-12T17:27:00Z">
              <w:tcPr>
                <w:tcW w:w="8744" w:type="dxa"/>
                <w:noWrap/>
                <w:hideMark/>
              </w:tcPr>
            </w:tcPrChange>
          </w:tcPr>
          <w:p w14:paraId="1CB58E70" w14:textId="77777777" w:rsidR="00D32D2F" w:rsidRPr="00D32D2F" w:rsidRDefault="00D32D2F">
            <w:pPr>
              <w:spacing w:before="0" w:after="0" w:line="240" w:lineRule="auto"/>
              <w:jc w:val="left"/>
              <w:rPr>
                <w:ins w:id="104871" w:author="pete jones" w:date="2022-01-12T17:25:00Z"/>
                <w:sz w:val="20"/>
                <w:szCs w:val="20"/>
                <w:rPrChange w:id="104872" w:author="pete jones" w:date="2022-01-12T17:26:00Z">
                  <w:rPr>
                    <w:ins w:id="104873" w:author="pete jones" w:date="2022-01-12T17:25:00Z"/>
                  </w:rPr>
                </w:rPrChange>
              </w:rPr>
              <w:pPrChange w:id="104874" w:author="pete jones" w:date="2022-01-12T17:26:00Z">
                <w:pPr>
                  <w:jc w:val="left"/>
                </w:pPr>
              </w:pPrChange>
            </w:pPr>
            <w:ins w:id="104875" w:author="pete jones" w:date="2022-01-12T17:25:00Z">
              <w:r w:rsidRPr="00D32D2F">
                <w:rPr>
                  <w:sz w:val="20"/>
                  <w:szCs w:val="20"/>
                  <w:rPrChange w:id="104876" w:author="pete jones" w:date="2022-01-12T17:26:00Z">
                    <w:rPr/>
                  </w:rPrChange>
                </w:rPr>
                <w:t>Computational Bayesian Statistics</w:t>
              </w:r>
            </w:ins>
          </w:p>
        </w:tc>
        <w:tc>
          <w:tcPr>
            <w:tcW w:w="616" w:type="dxa"/>
            <w:noWrap/>
            <w:vAlign w:val="center"/>
            <w:hideMark/>
            <w:tcPrChange w:id="104877" w:author="pete jones" w:date="2022-01-12T17:27:00Z">
              <w:tcPr>
                <w:tcW w:w="616" w:type="dxa"/>
                <w:noWrap/>
                <w:hideMark/>
              </w:tcPr>
            </w:tcPrChange>
          </w:tcPr>
          <w:p w14:paraId="7C260F63" w14:textId="0DDC00FF" w:rsidR="00D32D2F" w:rsidRPr="00D32D2F" w:rsidRDefault="00D32D2F">
            <w:pPr>
              <w:spacing w:before="0" w:after="0" w:line="240" w:lineRule="auto"/>
              <w:jc w:val="center"/>
              <w:rPr>
                <w:ins w:id="104878" w:author="pete jones" w:date="2022-01-12T17:25:00Z"/>
                <w:sz w:val="20"/>
                <w:szCs w:val="20"/>
                <w:rPrChange w:id="104879" w:author="pete jones" w:date="2022-01-12T17:26:00Z">
                  <w:rPr>
                    <w:ins w:id="104880" w:author="pete jones" w:date="2022-01-12T17:25:00Z"/>
                  </w:rPr>
                </w:rPrChange>
              </w:rPr>
              <w:pPrChange w:id="104881" w:author="pete jones" w:date="2022-01-12T17:30:00Z">
                <w:pPr>
                  <w:jc w:val="left"/>
                </w:pPr>
              </w:pPrChange>
            </w:pPr>
          </w:p>
        </w:tc>
        <w:tc>
          <w:tcPr>
            <w:tcW w:w="616" w:type="dxa"/>
            <w:noWrap/>
            <w:vAlign w:val="center"/>
            <w:hideMark/>
            <w:tcPrChange w:id="104882" w:author="pete jones" w:date="2022-01-12T17:27:00Z">
              <w:tcPr>
                <w:tcW w:w="616" w:type="dxa"/>
                <w:noWrap/>
                <w:hideMark/>
              </w:tcPr>
            </w:tcPrChange>
          </w:tcPr>
          <w:p w14:paraId="5B294BB7" w14:textId="77777777" w:rsidR="00D32D2F" w:rsidRPr="00D32D2F" w:rsidRDefault="00D32D2F">
            <w:pPr>
              <w:spacing w:before="0" w:after="0" w:line="240" w:lineRule="auto"/>
              <w:jc w:val="center"/>
              <w:rPr>
                <w:ins w:id="104883" w:author="pete jones" w:date="2022-01-12T17:25:00Z"/>
                <w:sz w:val="20"/>
                <w:szCs w:val="20"/>
                <w:rPrChange w:id="104884" w:author="pete jones" w:date="2022-01-12T17:26:00Z">
                  <w:rPr>
                    <w:ins w:id="104885" w:author="pete jones" w:date="2022-01-12T17:25:00Z"/>
                  </w:rPr>
                </w:rPrChange>
              </w:rPr>
              <w:pPrChange w:id="104886" w:author="pete jones" w:date="2022-01-12T17:30:00Z">
                <w:pPr>
                  <w:jc w:val="left"/>
                </w:pPr>
              </w:pPrChange>
            </w:pPr>
            <w:ins w:id="104887" w:author="pete jones" w:date="2022-01-12T17:25:00Z">
              <w:r w:rsidRPr="00D32D2F">
                <w:rPr>
                  <w:sz w:val="20"/>
                  <w:szCs w:val="20"/>
                  <w:rPrChange w:id="104888" w:author="pete jones" w:date="2022-01-12T17:26:00Z">
                    <w:rPr/>
                  </w:rPrChange>
                </w:rPr>
                <w:t>3</w:t>
              </w:r>
            </w:ins>
          </w:p>
        </w:tc>
        <w:tc>
          <w:tcPr>
            <w:tcW w:w="616" w:type="dxa"/>
            <w:noWrap/>
            <w:vAlign w:val="center"/>
            <w:hideMark/>
            <w:tcPrChange w:id="104889" w:author="pete jones" w:date="2022-01-12T17:27:00Z">
              <w:tcPr>
                <w:tcW w:w="616" w:type="dxa"/>
                <w:noWrap/>
                <w:hideMark/>
              </w:tcPr>
            </w:tcPrChange>
          </w:tcPr>
          <w:p w14:paraId="5A4A83F8" w14:textId="77777777" w:rsidR="00D32D2F" w:rsidRPr="00D32D2F" w:rsidRDefault="00D32D2F">
            <w:pPr>
              <w:spacing w:before="0" w:after="0" w:line="240" w:lineRule="auto"/>
              <w:jc w:val="center"/>
              <w:rPr>
                <w:ins w:id="104890" w:author="pete jones" w:date="2022-01-12T17:25:00Z"/>
                <w:sz w:val="20"/>
                <w:szCs w:val="20"/>
                <w:rPrChange w:id="104891" w:author="pete jones" w:date="2022-01-12T17:26:00Z">
                  <w:rPr>
                    <w:ins w:id="104892" w:author="pete jones" w:date="2022-01-12T17:25:00Z"/>
                  </w:rPr>
                </w:rPrChange>
              </w:rPr>
              <w:pPrChange w:id="104893" w:author="pete jones" w:date="2022-01-12T17:30:00Z">
                <w:pPr>
                  <w:jc w:val="left"/>
                </w:pPr>
              </w:pPrChange>
            </w:pPr>
          </w:p>
        </w:tc>
        <w:tc>
          <w:tcPr>
            <w:tcW w:w="616" w:type="dxa"/>
            <w:noWrap/>
            <w:vAlign w:val="center"/>
            <w:hideMark/>
            <w:tcPrChange w:id="104894" w:author="pete jones" w:date="2022-01-12T17:27:00Z">
              <w:tcPr>
                <w:tcW w:w="616" w:type="dxa"/>
                <w:noWrap/>
                <w:hideMark/>
              </w:tcPr>
            </w:tcPrChange>
          </w:tcPr>
          <w:p w14:paraId="77B5AEC9" w14:textId="77777777" w:rsidR="00D32D2F" w:rsidRPr="00D32D2F" w:rsidRDefault="00D32D2F">
            <w:pPr>
              <w:spacing w:before="0" w:after="0" w:line="240" w:lineRule="auto"/>
              <w:jc w:val="center"/>
              <w:rPr>
                <w:ins w:id="104895" w:author="pete jones" w:date="2022-01-12T17:25:00Z"/>
                <w:sz w:val="20"/>
                <w:szCs w:val="20"/>
                <w:rPrChange w:id="104896" w:author="pete jones" w:date="2022-01-12T17:26:00Z">
                  <w:rPr>
                    <w:ins w:id="104897" w:author="pete jones" w:date="2022-01-12T17:25:00Z"/>
                  </w:rPr>
                </w:rPrChange>
              </w:rPr>
              <w:pPrChange w:id="104898" w:author="pete jones" w:date="2022-01-12T17:30:00Z">
                <w:pPr>
                  <w:jc w:val="left"/>
                </w:pPr>
              </w:pPrChange>
            </w:pPr>
            <w:ins w:id="104899" w:author="pete jones" w:date="2022-01-12T17:25:00Z">
              <w:r w:rsidRPr="00D32D2F">
                <w:rPr>
                  <w:sz w:val="20"/>
                  <w:szCs w:val="20"/>
                  <w:rPrChange w:id="104900" w:author="pete jones" w:date="2022-01-12T17:26:00Z">
                    <w:rPr/>
                  </w:rPrChange>
                </w:rPr>
                <w:t>3</w:t>
              </w:r>
            </w:ins>
          </w:p>
        </w:tc>
        <w:tc>
          <w:tcPr>
            <w:tcW w:w="616" w:type="dxa"/>
            <w:noWrap/>
            <w:vAlign w:val="center"/>
            <w:hideMark/>
            <w:tcPrChange w:id="104901" w:author="pete jones" w:date="2022-01-12T17:27:00Z">
              <w:tcPr>
                <w:tcW w:w="616" w:type="dxa"/>
                <w:noWrap/>
                <w:hideMark/>
              </w:tcPr>
            </w:tcPrChange>
          </w:tcPr>
          <w:p w14:paraId="0FFF523A" w14:textId="77777777" w:rsidR="00D32D2F" w:rsidRPr="00D32D2F" w:rsidRDefault="00D32D2F">
            <w:pPr>
              <w:spacing w:before="0" w:after="0" w:line="240" w:lineRule="auto"/>
              <w:jc w:val="center"/>
              <w:rPr>
                <w:ins w:id="104902" w:author="pete jones" w:date="2022-01-12T17:25:00Z"/>
                <w:sz w:val="20"/>
                <w:szCs w:val="20"/>
                <w:rPrChange w:id="104903" w:author="pete jones" w:date="2022-01-12T17:26:00Z">
                  <w:rPr>
                    <w:ins w:id="104904" w:author="pete jones" w:date="2022-01-12T17:25:00Z"/>
                  </w:rPr>
                </w:rPrChange>
              </w:rPr>
              <w:pPrChange w:id="104905" w:author="pete jones" w:date="2022-01-12T17:30:00Z">
                <w:pPr>
                  <w:jc w:val="left"/>
                </w:pPr>
              </w:pPrChange>
            </w:pPr>
            <w:ins w:id="104906" w:author="pete jones" w:date="2022-01-12T17:25:00Z">
              <w:r w:rsidRPr="00D32D2F">
                <w:rPr>
                  <w:sz w:val="20"/>
                  <w:szCs w:val="20"/>
                  <w:rPrChange w:id="104907" w:author="pete jones" w:date="2022-01-12T17:26:00Z">
                    <w:rPr/>
                  </w:rPrChange>
                </w:rPr>
                <w:t>2</w:t>
              </w:r>
            </w:ins>
          </w:p>
        </w:tc>
        <w:tc>
          <w:tcPr>
            <w:tcW w:w="616" w:type="dxa"/>
            <w:noWrap/>
            <w:vAlign w:val="center"/>
            <w:hideMark/>
            <w:tcPrChange w:id="104908" w:author="pete jones" w:date="2022-01-12T17:27:00Z">
              <w:tcPr>
                <w:tcW w:w="616" w:type="dxa"/>
                <w:noWrap/>
                <w:hideMark/>
              </w:tcPr>
            </w:tcPrChange>
          </w:tcPr>
          <w:p w14:paraId="510242A0" w14:textId="77777777" w:rsidR="00D32D2F" w:rsidRPr="00D32D2F" w:rsidRDefault="00D32D2F">
            <w:pPr>
              <w:spacing w:before="0" w:after="0" w:line="240" w:lineRule="auto"/>
              <w:jc w:val="center"/>
              <w:rPr>
                <w:ins w:id="104909" w:author="pete jones" w:date="2022-01-12T17:25:00Z"/>
                <w:sz w:val="20"/>
                <w:szCs w:val="20"/>
                <w:rPrChange w:id="104910" w:author="pete jones" w:date="2022-01-12T17:26:00Z">
                  <w:rPr>
                    <w:ins w:id="104911" w:author="pete jones" w:date="2022-01-12T17:25:00Z"/>
                  </w:rPr>
                </w:rPrChange>
              </w:rPr>
              <w:pPrChange w:id="104912" w:author="pete jones" w:date="2022-01-12T17:30:00Z">
                <w:pPr>
                  <w:jc w:val="left"/>
                </w:pPr>
              </w:pPrChange>
            </w:pPr>
          </w:p>
        </w:tc>
        <w:tc>
          <w:tcPr>
            <w:tcW w:w="616" w:type="dxa"/>
            <w:noWrap/>
            <w:vAlign w:val="center"/>
            <w:hideMark/>
            <w:tcPrChange w:id="104913" w:author="pete jones" w:date="2022-01-12T17:27:00Z">
              <w:tcPr>
                <w:tcW w:w="616" w:type="dxa"/>
                <w:noWrap/>
                <w:hideMark/>
              </w:tcPr>
            </w:tcPrChange>
          </w:tcPr>
          <w:p w14:paraId="5EC2DFDF" w14:textId="77777777" w:rsidR="00D32D2F" w:rsidRPr="00D32D2F" w:rsidRDefault="00D32D2F">
            <w:pPr>
              <w:spacing w:before="0" w:after="0" w:line="240" w:lineRule="auto"/>
              <w:jc w:val="center"/>
              <w:rPr>
                <w:ins w:id="104914" w:author="pete jones" w:date="2022-01-12T17:25:00Z"/>
                <w:sz w:val="20"/>
                <w:szCs w:val="20"/>
                <w:rPrChange w:id="104915" w:author="pete jones" w:date="2022-01-12T17:26:00Z">
                  <w:rPr>
                    <w:ins w:id="104916" w:author="pete jones" w:date="2022-01-12T17:25:00Z"/>
                  </w:rPr>
                </w:rPrChange>
              </w:rPr>
              <w:pPrChange w:id="104917" w:author="pete jones" w:date="2022-01-12T17:30:00Z">
                <w:pPr>
                  <w:jc w:val="left"/>
                </w:pPr>
              </w:pPrChange>
            </w:pPr>
          </w:p>
        </w:tc>
        <w:tc>
          <w:tcPr>
            <w:tcW w:w="616" w:type="dxa"/>
            <w:noWrap/>
            <w:vAlign w:val="center"/>
            <w:hideMark/>
            <w:tcPrChange w:id="104918" w:author="pete jones" w:date="2022-01-12T17:27:00Z">
              <w:tcPr>
                <w:tcW w:w="616" w:type="dxa"/>
                <w:noWrap/>
                <w:hideMark/>
              </w:tcPr>
            </w:tcPrChange>
          </w:tcPr>
          <w:p w14:paraId="75134F7E" w14:textId="77777777" w:rsidR="00D32D2F" w:rsidRPr="00D32D2F" w:rsidRDefault="00D32D2F">
            <w:pPr>
              <w:spacing w:before="0" w:after="0" w:line="240" w:lineRule="auto"/>
              <w:jc w:val="center"/>
              <w:rPr>
                <w:ins w:id="104919" w:author="pete jones" w:date="2022-01-12T17:25:00Z"/>
                <w:sz w:val="20"/>
                <w:szCs w:val="20"/>
                <w:rPrChange w:id="104920" w:author="pete jones" w:date="2022-01-12T17:26:00Z">
                  <w:rPr>
                    <w:ins w:id="104921" w:author="pete jones" w:date="2022-01-12T17:25:00Z"/>
                  </w:rPr>
                </w:rPrChange>
              </w:rPr>
              <w:pPrChange w:id="104922" w:author="pete jones" w:date="2022-01-12T17:30:00Z">
                <w:pPr>
                  <w:jc w:val="left"/>
                </w:pPr>
              </w:pPrChange>
            </w:pPr>
          </w:p>
        </w:tc>
      </w:tr>
      <w:tr w:rsidR="00D32D2F" w:rsidRPr="00D32D2F" w14:paraId="241985F6" w14:textId="77777777" w:rsidTr="00D32D2F">
        <w:trPr>
          <w:trHeight w:val="300"/>
          <w:ins w:id="104923" w:author="pete jones" w:date="2022-01-12T17:25:00Z"/>
          <w:trPrChange w:id="104924" w:author="pete jones" w:date="2022-01-12T17:27:00Z">
            <w:trPr>
              <w:trHeight w:val="300"/>
            </w:trPr>
          </w:trPrChange>
        </w:trPr>
        <w:tc>
          <w:tcPr>
            <w:tcW w:w="868" w:type="dxa"/>
            <w:noWrap/>
            <w:hideMark/>
            <w:tcPrChange w:id="104925" w:author="pete jones" w:date="2022-01-12T17:27:00Z">
              <w:tcPr>
                <w:tcW w:w="868" w:type="dxa"/>
                <w:noWrap/>
                <w:hideMark/>
              </w:tcPr>
            </w:tcPrChange>
          </w:tcPr>
          <w:p w14:paraId="4BB819E3" w14:textId="77777777" w:rsidR="00D32D2F" w:rsidRPr="00D32D2F" w:rsidRDefault="00D32D2F">
            <w:pPr>
              <w:spacing w:before="0" w:after="0" w:line="240" w:lineRule="auto"/>
              <w:jc w:val="left"/>
              <w:rPr>
                <w:ins w:id="104926" w:author="pete jones" w:date="2022-01-12T17:25:00Z"/>
                <w:sz w:val="20"/>
                <w:szCs w:val="20"/>
                <w:rPrChange w:id="104927" w:author="pete jones" w:date="2022-01-12T17:26:00Z">
                  <w:rPr>
                    <w:ins w:id="104928" w:author="pete jones" w:date="2022-01-12T17:25:00Z"/>
                  </w:rPr>
                </w:rPrChange>
              </w:rPr>
              <w:pPrChange w:id="104929" w:author="pete jones" w:date="2022-01-12T17:26:00Z">
                <w:pPr>
                  <w:jc w:val="left"/>
                </w:pPr>
              </w:pPrChange>
            </w:pPr>
            <w:ins w:id="104930" w:author="pete jones" w:date="2022-01-12T17:25:00Z">
              <w:r w:rsidRPr="00D32D2F">
                <w:rPr>
                  <w:sz w:val="20"/>
                  <w:szCs w:val="20"/>
                  <w:rPrChange w:id="104931" w:author="pete jones" w:date="2022-01-12T17:26:00Z">
                    <w:rPr/>
                  </w:rPrChange>
                </w:rPr>
                <w:t>60</w:t>
              </w:r>
            </w:ins>
          </w:p>
        </w:tc>
        <w:tc>
          <w:tcPr>
            <w:tcW w:w="1516" w:type="dxa"/>
            <w:noWrap/>
            <w:hideMark/>
            <w:tcPrChange w:id="104932" w:author="pete jones" w:date="2022-01-12T17:27:00Z">
              <w:tcPr>
                <w:tcW w:w="1516" w:type="dxa"/>
                <w:noWrap/>
                <w:hideMark/>
              </w:tcPr>
            </w:tcPrChange>
          </w:tcPr>
          <w:p w14:paraId="70C5E78A" w14:textId="77777777" w:rsidR="00D32D2F" w:rsidRPr="00D32D2F" w:rsidRDefault="00D32D2F">
            <w:pPr>
              <w:spacing w:before="0" w:after="0" w:line="240" w:lineRule="auto"/>
              <w:jc w:val="left"/>
              <w:rPr>
                <w:ins w:id="104933" w:author="pete jones" w:date="2022-01-12T17:25:00Z"/>
                <w:sz w:val="20"/>
                <w:szCs w:val="20"/>
                <w:rPrChange w:id="104934" w:author="pete jones" w:date="2022-01-12T17:26:00Z">
                  <w:rPr>
                    <w:ins w:id="104935" w:author="pete jones" w:date="2022-01-12T17:25:00Z"/>
                  </w:rPr>
                </w:rPrChange>
              </w:rPr>
              <w:pPrChange w:id="104936" w:author="pete jones" w:date="2022-01-12T17:26:00Z">
                <w:pPr>
                  <w:jc w:val="left"/>
                </w:pPr>
              </w:pPrChange>
            </w:pPr>
            <w:ins w:id="104937" w:author="pete jones" w:date="2022-01-12T17:25:00Z">
              <w:r w:rsidRPr="00D32D2F">
                <w:rPr>
                  <w:sz w:val="20"/>
                  <w:szCs w:val="20"/>
                  <w:rPrChange w:id="104938" w:author="pete jones" w:date="2022-01-12T17:26:00Z">
                    <w:rPr/>
                  </w:rPrChange>
                </w:rPr>
                <w:t>ENGR3540</w:t>
              </w:r>
            </w:ins>
          </w:p>
        </w:tc>
        <w:tc>
          <w:tcPr>
            <w:tcW w:w="8744" w:type="dxa"/>
            <w:noWrap/>
            <w:hideMark/>
            <w:tcPrChange w:id="104939" w:author="pete jones" w:date="2022-01-12T17:27:00Z">
              <w:tcPr>
                <w:tcW w:w="8744" w:type="dxa"/>
                <w:noWrap/>
                <w:hideMark/>
              </w:tcPr>
            </w:tcPrChange>
          </w:tcPr>
          <w:p w14:paraId="735088C6" w14:textId="77777777" w:rsidR="00D32D2F" w:rsidRPr="00D32D2F" w:rsidRDefault="00D32D2F">
            <w:pPr>
              <w:spacing w:before="0" w:after="0" w:line="240" w:lineRule="auto"/>
              <w:jc w:val="left"/>
              <w:rPr>
                <w:ins w:id="104940" w:author="pete jones" w:date="2022-01-12T17:25:00Z"/>
                <w:sz w:val="20"/>
                <w:szCs w:val="20"/>
                <w:rPrChange w:id="104941" w:author="pete jones" w:date="2022-01-12T17:26:00Z">
                  <w:rPr>
                    <w:ins w:id="104942" w:author="pete jones" w:date="2022-01-12T17:25:00Z"/>
                  </w:rPr>
                </w:rPrChange>
              </w:rPr>
              <w:pPrChange w:id="104943" w:author="pete jones" w:date="2022-01-12T17:26:00Z">
                <w:pPr>
                  <w:jc w:val="left"/>
                </w:pPr>
              </w:pPrChange>
            </w:pPr>
            <w:ins w:id="104944" w:author="pete jones" w:date="2022-01-12T17:25:00Z">
              <w:r w:rsidRPr="00D32D2F">
                <w:rPr>
                  <w:sz w:val="20"/>
                  <w:szCs w:val="20"/>
                  <w:rPrChange w:id="104945" w:author="pete jones" w:date="2022-01-12T17:26:00Z">
                    <w:rPr/>
                  </w:rPrChange>
                </w:rPr>
                <w:t>Complexity Science</w:t>
              </w:r>
            </w:ins>
          </w:p>
        </w:tc>
        <w:tc>
          <w:tcPr>
            <w:tcW w:w="616" w:type="dxa"/>
            <w:noWrap/>
            <w:vAlign w:val="center"/>
            <w:hideMark/>
            <w:tcPrChange w:id="104946" w:author="pete jones" w:date="2022-01-12T17:27:00Z">
              <w:tcPr>
                <w:tcW w:w="616" w:type="dxa"/>
                <w:noWrap/>
                <w:hideMark/>
              </w:tcPr>
            </w:tcPrChange>
          </w:tcPr>
          <w:p w14:paraId="739C06A4" w14:textId="4C1EFD25" w:rsidR="00D32D2F" w:rsidRPr="00D32D2F" w:rsidRDefault="00D32D2F">
            <w:pPr>
              <w:spacing w:before="0" w:after="0" w:line="240" w:lineRule="auto"/>
              <w:jc w:val="center"/>
              <w:rPr>
                <w:ins w:id="104947" w:author="pete jones" w:date="2022-01-12T17:25:00Z"/>
                <w:sz w:val="20"/>
                <w:szCs w:val="20"/>
                <w:rPrChange w:id="104948" w:author="pete jones" w:date="2022-01-12T17:26:00Z">
                  <w:rPr>
                    <w:ins w:id="104949" w:author="pete jones" w:date="2022-01-12T17:25:00Z"/>
                  </w:rPr>
                </w:rPrChange>
              </w:rPr>
              <w:pPrChange w:id="104950" w:author="pete jones" w:date="2022-01-12T17:30:00Z">
                <w:pPr>
                  <w:jc w:val="left"/>
                </w:pPr>
              </w:pPrChange>
            </w:pPr>
          </w:p>
        </w:tc>
        <w:tc>
          <w:tcPr>
            <w:tcW w:w="616" w:type="dxa"/>
            <w:noWrap/>
            <w:vAlign w:val="center"/>
            <w:hideMark/>
            <w:tcPrChange w:id="104951" w:author="pete jones" w:date="2022-01-12T17:27:00Z">
              <w:tcPr>
                <w:tcW w:w="616" w:type="dxa"/>
                <w:noWrap/>
                <w:hideMark/>
              </w:tcPr>
            </w:tcPrChange>
          </w:tcPr>
          <w:p w14:paraId="43B7C561" w14:textId="77777777" w:rsidR="00D32D2F" w:rsidRPr="00D32D2F" w:rsidRDefault="00D32D2F">
            <w:pPr>
              <w:spacing w:before="0" w:after="0" w:line="240" w:lineRule="auto"/>
              <w:jc w:val="center"/>
              <w:rPr>
                <w:ins w:id="104952" w:author="pete jones" w:date="2022-01-12T17:25:00Z"/>
                <w:sz w:val="20"/>
                <w:szCs w:val="20"/>
                <w:rPrChange w:id="104953" w:author="pete jones" w:date="2022-01-12T17:26:00Z">
                  <w:rPr>
                    <w:ins w:id="104954" w:author="pete jones" w:date="2022-01-12T17:25:00Z"/>
                  </w:rPr>
                </w:rPrChange>
              </w:rPr>
              <w:pPrChange w:id="104955" w:author="pete jones" w:date="2022-01-12T17:30:00Z">
                <w:pPr>
                  <w:jc w:val="left"/>
                </w:pPr>
              </w:pPrChange>
            </w:pPr>
            <w:ins w:id="104956" w:author="pete jones" w:date="2022-01-12T17:25:00Z">
              <w:r w:rsidRPr="00D32D2F">
                <w:rPr>
                  <w:sz w:val="20"/>
                  <w:szCs w:val="20"/>
                  <w:rPrChange w:id="104957" w:author="pete jones" w:date="2022-01-12T17:26:00Z">
                    <w:rPr/>
                  </w:rPrChange>
                </w:rPr>
                <w:t>3</w:t>
              </w:r>
            </w:ins>
          </w:p>
        </w:tc>
        <w:tc>
          <w:tcPr>
            <w:tcW w:w="616" w:type="dxa"/>
            <w:noWrap/>
            <w:vAlign w:val="center"/>
            <w:hideMark/>
            <w:tcPrChange w:id="104958" w:author="pete jones" w:date="2022-01-12T17:27:00Z">
              <w:tcPr>
                <w:tcW w:w="616" w:type="dxa"/>
                <w:noWrap/>
                <w:hideMark/>
              </w:tcPr>
            </w:tcPrChange>
          </w:tcPr>
          <w:p w14:paraId="7C1BE131" w14:textId="77777777" w:rsidR="00D32D2F" w:rsidRPr="00D32D2F" w:rsidRDefault="00D32D2F">
            <w:pPr>
              <w:spacing w:before="0" w:after="0" w:line="240" w:lineRule="auto"/>
              <w:jc w:val="center"/>
              <w:rPr>
                <w:ins w:id="104959" w:author="pete jones" w:date="2022-01-12T17:25:00Z"/>
                <w:sz w:val="20"/>
                <w:szCs w:val="20"/>
                <w:rPrChange w:id="104960" w:author="pete jones" w:date="2022-01-12T17:26:00Z">
                  <w:rPr>
                    <w:ins w:id="104961" w:author="pete jones" w:date="2022-01-12T17:25:00Z"/>
                  </w:rPr>
                </w:rPrChange>
              </w:rPr>
              <w:pPrChange w:id="104962" w:author="pete jones" w:date="2022-01-12T17:30:00Z">
                <w:pPr>
                  <w:jc w:val="left"/>
                </w:pPr>
              </w:pPrChange>
            </w:pPr>
          </w:p>
        </w:tc>
        <w:tc>
          <w:tcPr>
            <w:tcW w:w="616" w:type="dxa"/>
            <w:noWrap/>
            <w:vAlign w:val="center"/>
            <w:hideMark/>
            <w:tcPrChange w:id="104963" w:author="pete jones" w:date="2022-01-12T17:27:00Z">
              <w:tcPr>
                <w:tcW w:w="616" w:type="dxa"/>
                <w:noWrap/>
                <w:hideMark/>
              </w:tcPr>
            </w:tcPrChange>
          </w:tcPr>
          <w:p w14:paraId="549B1587" w14:textId="77777777" w:rsidR="00D32D2F" w:rsidRPr="00D32D2F" w:rsidRDefault="00D32D2F">
            <w:pPr>
              <w:spacing w:before="0" w:after="0" w:line="240" w:lineRule="auto"/>
              <w:jc w:val="center"/>
              <w:rPr>
                <w:ins w:id="104964" w:author="pete jones" w:date="2022-01-12T17:25:00Z"/>
                <w:sz w:val="20"/>
                <w:szCs w:val="20"/>
                <w:rPrChange w:id="104965" w:author="pete jones" w:date="2022-01-12T17:26:00Z">
                  <w:rPr>
                    <w:ins w:id="104966" w:author="pete jones" w:date="2022-01-12T17:25:00Z"/>
                  </w:rPr>
                </w:rPrChange>
              </w:rPr>
              <w:pPrChange w:id="104967" w:author="pete jones" w:date="2022-01-12T17:30:00Z">
                <w:pPr>
                  <w:jc w:val="left"/>
                </w:pPr>
              </w:pPrChange>
            </w:pPr>
            <w:ins w:id="104968" w:author="pete jones" w:date="2022-01-12T17:25:00Z">
              <w:r w:rsidRPr="00D32D2F">
                <w:rPr>
                  <w:sz w:val="20"/>
                  <w:szCs w:val="20"/>
                  <w:rPrChange w:id="104969" w:author="pete jones" w:date="2022-01-12T17:26:00Z">
                    <w:rPr/>
                  </w:rPrChange>
                </w:rPr>
                <w:t>3</w:t>
              </w:r>
            </w:ins>
          </w:p>
        </w:tc>
        <w:tc>
          <w:tcPr>
            <w:tcW w:w="616" w:type="dxa"/>
            <w:noWrap/>
            <w:vAlign w:val="center"/>
            <w:hideMark/>
            <w:tcPrChange w:id="104970" w:author="pete jones" w:date="2022-01-12T17:27:00Z">
              <w:tcPr>
                <w:tcW w:w="616" w:type="dxa"/>
                <w:noWrap/>
                <w:hideMark/>
              </w:tcPr>
            </w:tcPrChange>
          </w:tcPr>
          <w:p w14:paraId="5C95B847" w14:textId="77777777" w:rsidR="00D32D2F" w:rsidRPr="00D32D2F" w:rsidRDefault="00D32D2F">
            <w:pPr>
              <w:spacing w:before="0" w:after="0" w:line="240" w:lineRule="auto"/>
              <w:jc w:val="center"/>
              <w:rPr>
                <w:ins w:id="104971" w:author="pete jones" w:date="2022-01-12T17:25:00Z"/>
                <w:sz w:val="20"/>
                <w:szCs w:val="20"/>
                <w:rPrChange w:id="104972" w:author="pete jones" w:date="2022-01-12T17:26:00Z">
                  <w:rPr>
                    <w:ins w:id="104973" w:author="pete jones" w:date="2022-01-12T17:25:00Z"/>
                  </w:rPr>
                </w:rPrChange>
              </w:rPr>
              <w:pPrChange w:id="104974" w:author="pete jones" w:date="2022-01-12T17:30:00Z">
                <w:pPr>
                  <w:jc w:val="left"/>
                </w:pPr>
              </w:pPrChange>
            </w:pPr>
            <w:ins w:id="104975" w:author="pete jones" w:date="2022-01-12T17:25:00Z">
              <w:r w:rsidRPr="00D32D2F">
                <w:rPr>
                  <w:sz w:val="20"/>
                  <w:szCs w:val="20"/>
                  <w:rPrChange w:id="104976" w:author="pete jones" w:date="2022-01-12T17:26:00Z">
                    <w:rPr/>
                  </w:rPrChange>
                </w:rPr>
                <w:t>4</w:t>
              </w:r>
            </w:ins>
          </w:p>
        </w:tc>
        <w:tc>
          <w:tcPr>
            <w:tcW w:w="616" w:type="dxa"/>
            <w:noWrap/>
            <w:vAlign w:val="center"/>
            <w:hideMark/>
            <w:tcPrChange w:id="104977" w:author="pete jones" w:date="2022-01-12T17:27:00Z">
              <w:tcPr>
                <w:tcW w:w="616" w:type="dxa"/>
                <w:noWrap/>
                <w:hideMark/>
              </w:tcPr>
            </w:tcPrChange>
          </w:tcPr>
          <w:p w14:paraId="76CB6CA2" w14:textId="77777777" w:rsidR="00D32D2F" w:rsidRPr="00D32D2F" w:rsidRDefault="00D32D2F">
            <w:pPr>
              <w:spacing w:before="0" w:after="0" w:line="240" w:lineRule="auto"/>
              <w:jc w:val="center"/>
              <w:rPr>
                <w:ins w:id="104978" w:author="pete jones" w:date="2022-01-12T17:25:00Z"/>
                <w:sz w:val="20"/>
                <w:szCs w:val="20"/>
                <w:rPrChange w:id="104979" w:author="pete jones" w:date="2022-01-12T17:26:00Z">
                  <w:rPr>
                    <w:ins w:id="104980" w:author="pete jones" w:date="2022-01-12T17:25:00Z"/>
                  </w:rPr>
                </w:rPrChange>
              </w:rPr>
              <w:pPrChange w:id="104981" w:author="pete jones" w:date="2022-01-12T17:30:00Z">
                <w:pPr>
                  <w:jc w:val="left"/>
                </w:pPr>
              </w:pPrChange>
            </w:pPr>
            <w:ins w:id="104982" w:author="pete jones" w:date="2022-01-12T17:25:00Z">
              <w:r w:rsidRPr="00D32D2F">
                <w:rPr>
                  <w:sz w:val="20"/>
                  <w:szCs w:val="20"/>
                  <w:rPrChange w:id="104983" w:author="pete jones" w:date="2022-01-12T17:26:00Z">
                    <w:rPr/>
                  </w:rPrChange>
                </w:rPr>
                <w:t>4</w:t>
              </w:r>
            </w:ins>
          </w:p>
        </w:tc>
        <w:tc>
          <w:tcPr>
            <w:tcW w:w="616" w:type="dxa"/>
            <w:noWrap/>
            <w:vAlign w:val="center"/>
            <w:hideMark/>
            <w:tcPrChange w:id="104984" w:author="pete jones" w:date="2022-01-12T17:27:00Z">
              <w:tcPr>
                <w:tcW w:w="616" w:type="dxa"/>
                <w:noWrap/>
                <w:hideMark/>
              </w:tcPr>
            </w:tcPrChange>
          </w:tcPr>
          <w:p w14:paraId="751371D1" w14:textId="77777777" w:rsidR="00D32D2F" w:rsidRPr="00D32D2F" w:rsidRDefault="00D32D2F">
            <w:pPr>
              <w:spacing w:before="0" w:after="0" w:line="240" w:lineRule="auto"/>
              <w:jc w:val="center"/>
              <w:rPr>
                <w:ins w:id="104985" w:author="pete jones" w:date="2022-01-12T17:25:00Z"/>
                <w:sz w:val="20"/>
                <w:szCs w:val="20"/>
                <w:rPrChange w:id="104986" w:author="pete jones" w:date="2022-01-12T17:26:00Z">
                  <w:rPr>
                    <w:ins w:id="104987" w:author="pete jones" w:date="2022-01-12T17:25:00Z"/>
                  </w:rPr>
                </w:rPrChange>
              </w:rPr>
              <w:pPrChange w:id="104988" w:author="pete jones" w:date="2022-01-12T17:30:00Z">
                <w:pPr>
                  <w:jc w:val="left"/>
                </w:pPr>
              </w:pPrChange>
            </w:pPr>
            <w:ins w:id="104989" w:author="pete jones" w:date="2022-01-12T17:25:00Z">
              <w:r w:rsidRPr="00D32D2F">
                <w:rPr>
                  <w:sz w:val="20"/>
                  <w:szCs w:val="20"/>
                  <w:rPrChange w:id="104990" w:author="pete jones" w:date="2022-01-12T17:26:00Z">
                    <w:rPr/>
                  </w:rPrChange>
                </w:rPr>
                <w:t>0</w:t>
              </w:r>
            </w:ins>
          </w:p>
        </w:tc>
        <w:tc>
          <w:tcPr>
            <w:tcW w:w="616" w:type="dxa"/>
            <w:noWrap/>
            <w:vAlign w:val="center"/>
            <w:hideMark/>
            <w:tcPrChange w:id="104991" w:author="pete jones" w:date="2022-01-12T17:27:00Z">
              <w:tcPr>
                <w:tcW w:w="616" w:type="dxa"/>
                <w:noWrap/>
                <w:hideMark/>
              </w:tcPr>
            </w:tcPrChange>
          </w:tcPr>
          <w:p w14:paraId="06025F95" w14:textId="77777777" w:rsidR="00D32D2F" w:rsidRPr="00D32D2F" w:rsidRDefault="00D32D2F">
            <w:pPr>
              <w:spacing w:before="0" w:after="0" w:line="240" w:lineRule="auto"/>
              <w:jc w:val="center"/>
              <w:rPr>
                <w:ins w:id="104992" w:author="pete jones" w:date="2022-01-12T17:25:00Z"/>
                <w:sz w:val="20"/>
                <w:szCs w:val="20"/>
                <w:rPrChange w:id="104993" w:author="pete jones" w:date="2022-01-12T17:26:00Z">
                  <w:rPr>
                    <w:ins w:id="104994" w:author="pete jones" w:date="2022-01-12T17:25:00Z"/>
                  </w:rPr>
                </w:rPrChange>
              </w:rPr>
              <w:pPrChange w:id="104995" w:author="pete jones" w:date="2022-01-12T17:30:00Z">
                <w:pPr>
                  <w:jc w:val="left"/>
                </w:pPr>
              </w:pPrChange>
            </w:pPr>
            <w:ins w:id="104996" w:author="pete jones" w:date="2022-01-12T17:25:00Z">
              <w:r w:rsidRPr="00D32D2F">
                <w:rPr>
                  <w:sz w:val="20"/>
                  <w:szCs w:val="20"/>
                  <w:rPrChange w:id="104997" w:author="pete jones" w:date="2022-01-12T17:26:00Z">
                    <w:rPr/>
                  </w:rPrChange>
                </w:rPr>
                <w:t>8</w:t>
              </w:r>
            </w:ins>
          </w:p>
        </w:tc>
      </w:tr>
      <w:tr w:rsidR="00D32D2F" w:rsidRPr="00D32D2F" w14:paraId="4F430600" w14:textId="77777777" w:rsidTr="00D32D2F">
        <w:trPr>
          <w:trHeight w:val="300"/>
          <w:ins w:id="104998" w:author="pete jones" w:date="2022-01-12T17:25:00Z"/>
          <w:trPrChange w:id="104999" w:author="pete jones" w:date="2022-01-12T17:27:00Z">
            <w:trPr>
              <w:trHeight w:val="300"/>
            </w:trPr>
          </w:trPrChange>
        </w:trPr>
        <w:tc>
          <w:tcPr>
            <w:tcW w:w="868" w:type="dxa"/>
            <w:noWrap/>
            <w:hideMark/>
            <w:tcPrChange w:id="105000" w:author="pete jones" w:date="2022-01-12T17:27:00Z">
              <w:tcPr>
                <w:tcW w:w="868" w:type="dxa"/>
                <w:noWrap/>
                <w:hideMark/>
              </w:tcPr>
            </w:tcPrChange>
          </w:tcPr>
          <w:p w14:paraId="0234F601" w14:textId="77777777" w:rsidR="00D32D2F" w:rsidRPr="00D32D2F" w:rsidRDefault="00D32D2F">
            <w:pPr>
              <w:spacing w:before="0" w:after="0" w:line="240" w:lineRule="auto"/>
              <w:jc w:val="left"/>
              <w:rPr>
                <w:ins w:id="105001" w:author="pete jones" w:date="2022-01-12T17:25:00Z"/>
                <w:sz w:val="20"/>
                <w:szCs w:val="20"/>
                <w:rPrChange w:id="105002" w:author="pete jones" w:date="2022-01-12T17:26:00Z">
                  <w:rPr>
                    <w:ins w:id="105003" w:author="pete jones" w:date="2022-01-12T17:25:00Z"/>
                  </w:rPr>
                </w:rPrChange>
              </w:rPr>
              <w:pPrChange w:id="105004" w:author="pete jones" w:date="2022-01-12T17:26:00Z">
                <w:pPr>
                  <w:jc w:val="left"/>
                </w:pPr>
              </w:pPrChange>
            </w:pPr>
            <w:ins w:id="105005" w:author="pete jones" w:date="2022-01-12T17:25:00Z">
              <w:r w:rsidRPr="00D32D2F">
                <w:rPr>
                  <w:sz w:val="20"/>
                  <w:szCs w:val="20"/>
                  <w:rPrChange w:id="105006" w:author="pete jones" w:date="2022-01-12T17:26:00Z">
                    <w:rPr/>
                  </w:rPrChange>
                </w:rPr>
                <w:t>61</w:t>
              </w:r>
            </w:ins>
          </w:p>
        </w:tc>
        <w:tc>
          <w:tcPr>
            <w:tcW w:w="1516" w:type="dxa"/>
            <w:noWrap/>
            <w:hideMark/>
            <w:tcPrChange w:id="105007" w:author="pete jones" w:date="2022-01-12T17:27:00Z">
              <w:tcPr>
                <w:tcW w:w="1516" w:type="dxa"/>
                <w:noWrap/>
                <w:hideMark/>
              </w:tcPr>
            </w:tcPrChange>
          </w:tcPr>
          <w:p w14:paraId="44CE2A5A" w14:textId="77777777" w:rsidR="00D32D2F" w:rsidRPr="00D32D2F" w:rsidRDefault="00D32D2F">
            <w:pPr>
              <w:spacing w:before="0" w:after="0" w:line="240" w:lineRule="auto"/>
              <w:jc w:val="left"/>
              <w:rPr>
                <w:ins w:id="105008" w:author="pete jones" w:date="2022-01-12T17:25:00Z"/>
                <w:sz w:val="20"/>
                <w:szCs w:val="20"/>
                <w:rPrChange w:id="105009" w:author="pete jones" w:date="2022-01-12T17:26:00Z">
                  <w:rPr>
                    <w:ins w:id="105010" w:author="pete jones" w:date="2022-01-12T17:25:00Z"/>
                  </w:rPr>
                </w:rPrChange>
              </w:rPr>
              <w:pPrChange w:id="105011" w:author="pete jones" w:date="2022-01-12T17:26:00Z">
                <w:pPr>
                  <w:jc w:val="left"/>
                </w:pPr>
              </w:pPrChange>
            </w:pPr>
            <w:ins w:id="105012" w:author="pete jones" w:date="2022-01-12T17:25:00Z">
              <w:r w:rsidRPr="00D32D2F">
                <w:rPr>
                  <w:sz w:val="20"/>
                  <w:szCs w:val="20"/>
                  <w:rPrChange w:id="105013" w:author="pete jones" w:date="2022-01-12T17:26:00Z">
                    <w:rPr/>
                  </w:rPrChange>
                </w:rPr>
                <w:t>ENGR3590</w:t>
              </w:r>
            </w:ins>
          </w:p>
        </w:tc>
        <w:tc>
          <w:tcPr>
            <w:tcW w:w="8744" w:type="dxa"/>
            <w:noWrap/>
            <w:hideMark/>
            <w:tcPrChange w:id="105014" w:author="pete jones" w:date="2022-01-12T17:27:00Z">
              <w:tcPr>
                <w:tcW w:w="8744" w:type="dxa"/>
                <w:noWrap/>
                <w:hideMark/>
              </w:tcPr>
            </w:tcPrChange>
          </w:tcPr>
          <w:p w14:paraId="343B9C0F" w14:textId="77777777" w:rsidR="00D32D2F" w:rsidRPr="00D32D2F" w:rsidRDefault="00D32D2F">
            <w:pPr>
              <w:spacing w:before="0" w:after="0" w:line="240" w:lineRule="auto"/>
              <w:jc w:val="left"/>
              <w:rPr>
                <w:ins w:id="105015" w:author="pete jones" w:date="2022-01-12T17:25:00Z"/>
                <w:sz w:val="20"/>
                <w:szCs w:val="20"/>
                <w:rPrChange w:id="105016" w:author="pete jones" w:date="2022-01-12T17:26:00Z">
                  <w:rPr>
                    <w:ins w:id="105017" w:author="pete jones" w:date="2022-01-12T17:25:00Z"/>
                  </w:rPr>
                </w:rPrChange>
              </w:rPr>
              <w:pPrChange w:id="105018" w:author="pete jones" w:date="2022-01-12T17:26:00Z">
                <w:pPr>
                  <w:jc w:val="left"/>
                </w:pPr>
              </w:pPrChange>
            </w:pPr>
            <w:ins w:id="105019" w:author="pete jones" w:date="2022-01-12T17:25:00Z">
              <w:r w:rsidRPr="00D32D2F">
                <w:rPr>
                  <w:sz w:val="20"/>
                  <w:szCs w:val="20"/>
                  <w:rPrChange w:id="105020" w:author="pete jones" w:date="2022-01-12T17:26:00Z">
                    <w:rPr/>
                  </w:rPrChange>
                </w:rPr>
                <w:t>A Computational Introduction to Robotics</w:t>
              </w:r>
            </w:ins>
          </w:p>
        </w:tc>
        <w:tc>
          <w:tcPr>
            <w:tcW w:w="616" w:type="dxa"/>
            <w:noWrap/>
            <w:vAlign w:val="center"/>
            <w:hideMark/>
            <w:tcPrChange w:id="105021" w:author="pete jones" w:date="2022-01-12T17:27:00Z">
              <w:tcPr>
                <w:tcW w:w="616" w:type="dxa"/>
                <w:noWrap/>
                <w:hideMark/>
              </w:tcPr>
            </w:tcPrChange>
          </w:tcPr>
          <w:p w14:paraId="6DDEC25D" w14:textId="5BE24B5B" w:rsidR="00D32D2F" w:rsidRPr="00D32D2F" w:rsidRDefault="00D32D2F">
            <w:pPr>
              <w:spacing w:before="0" w:after="0" w:line="240" w:lineRule="auto"/>
              <w:jc w:val="center"/>
              <w:rPr>
                <w:ins w:id="105022" w:author="pete jones" w:date="2022-01-12T17:25:00Z"/>
                <w:sz w:val="20"/>
                <w:szCs w:val="20"/>
                <w:rPrChange w:id="105023" w:author="pete jones" w:date="2022-01-12T17:26:00Z">
                  <w:rPr>
                    <w:ins w:id="105024" w:author="pete jones" w:date="2022-01-12T17:25:00Z"/>
                  </w:rPr>
                </w:rPrChange>
              </w:rPr>
              <w:pPrChange w:id="105025" w:author="pete jones" w:date="2022-01-12T17:30:00Z">
                <w:pPr>
                  <w:jc w:val="left"/>
                </w:pPr>
              </w:pPrChange>
            </w:pPr>
          </w:p>
        </w:tc>
        <w:tc>
          <w:tcPr>
            <w:tcW w:w="616" w:type="dxa"/>
            <w:noWrap/>
            <w:vAlign w:val="center"/>
            <w:hideMark/>
            <w:tcPrChange w:id="105026" w:author="pete jones" w:date="2022-01-12T17:27:00Z">
              <w:tcPr>
                <w:tcW w:w="616" w:type="dxa"/>
                <w:noWrap/>
                <w:hideMark/>
              </w:tcPr>
            </w:tcPrChange>
          </w:tcPr>
          <w:p w14:paraId="15D35E9A" w14:textId="77777777" w:rsidR="00D32D2F" w:rsidRPr="00D32D2F" w:rsidRDefault="00D32D2F">
            <w:pPr>
              <w:spacing w:before="0" w:after="0" w:line="240" w:lineRule="auto"/>
              <w:jc w:val="center"/>
              <w:rPr>
                <w:ins w:id="105027" w:author="pete jones" w:date="2022-01-12T17:25:00Z"/>
                <w:sz w:val="20"/>
                <w:szCs w:val="20"/>
                <w:rPrChange w:id="105028" w:author="pete jones" w:date="2022-01-12T17:26:00Z">
                  <w:rPr>
                    <w:ins w:id="105029" w:author="pete jones" w:date="2022-01-12T17:25:00Z"/>
                  </w:rPr>
                </w:rPrChange>
              </w:rPr>
              <w:pPrChange w:id="105030" w:author="pete jones" w:date="2022-01-12T17:30:00Z">
                <w:pPr>
                  <w:jc w:val="left"/>
                </w:pPr>
              </w:pPrChange>
            </w:pPr>
            <w:ins w:id="105031" w:author="pete jones" w:date="2022-01-12T17:25:00Z">
              <w:r w:rsidRPr="00D32D2F">
                <w:rPr>
                  <w:sz w:val="20"/>
                  <w:szCs w:val="20"/>
                  <w:rPrChange w:id="105032" w:author="pete jones" w:date="2022-01-12T17:26:00Z">
                    <w:rPr/>
                  </w:rPrChange>
                </w:rPr>
                <w:t>3</w:t>
              </w:r>
            </w:ins>
          </w:p>
        </w:tc>
        <w:tc>
          <w:tcPr>
            <w:tcW w:w="616" w:type="dxa"/>
            <w:noWrap/>
            <w:vAlign w:val="center"/>
            <w:hideMark/>
            <w:tcPrChange w:id="105033" w:author="pete jones" w:date="2022-01-12T17:27:00Z">
              <w:tcPr>
                <w:tcW w:w="616" w:type="dxa"/>
                <w:noWrap/>
                <w:hideMark/>
              </w:tcPr>
            </w:tcPrChange>
          </w:tcPr>
          <w:p w14:paraId="68E0F450" w14:textId="77777777" w:rsidR="00D32D2F" w:rsidRPr="00D32D2F" w:rsidRDefault="00D32D2F">
            <w:pPr>
              <w:spacing w:before="0" w:after="0" w:line="240" w:lineRule="auto"/>
              <w:jc w:val="center"/>
              <w:rPr>
                <w:ins w:id="105034" w:author="pete jones" w:date="2022-01-12T17:25:00Z"/>
                <w:sz w:val="20"/>
                <w:szCs w:val="20"/>
                <w:rPrChange w:id="105035" w:author="pete jones" w:date="2022-01-12T17:26:00Z">
                  <w:rPr>
                    <w:ins w:id="105036" w:author="pete jones" w:date="2022-01-12T17:25:00Z"/>
                  </w:rPr>
                </w:rPrChange>
              </w:rPr>
              <w:pPrChange w:id="105037" w:author="pete jones" w:date="2022-01-12T17:30:00Z">
                <w:pPr>
                  <w:jc w:val="left"/>
                </w:pPr>
              </w:pPrChange>
            </w:pPr>
          </w:p>
        </w:tc>
        <w:tc>
          <w:tcPr>
            <w:tcW w:w="616" w:type="dxa"/>
            <w:noWrap/>
            <w:vAlign w:val="center"/>
            <w:hideMark/>
            <w:tcPrChange w:id="105038" w:author="pete jones" w:date="2022-01-12T17:27:00Z">
              <w:tcPr>
                <w:tcW w:w="616" w:type="dxa"/>
                <w:noWrap/>
                <w:hideMark/>
              </w:tcPr>
            </w:tcPrChange>
          </w:tcPr>
          <w:p w14:paraId="19098E03" w14:textId="77777777" w:rsidR="00D32D2F" w:rsidRPr="00D32D2F" w:rsidRDefault="00D32D2F">
            <w:pPr>
              <w:spacing w:before="0" w:after="0" w:line="240" w:lineRule="auto"/>
              <w:jc w:val="center"/>
              <w:rPr>
                <w:ins w:id="105039" w:author="pete jones" w:date="2022-01-12T17:25:00Z"/>
                <w:sz w:val="20"/>
                <w:szCs w:val="20"/>
                <w:rPrChange w:id="105040" w:author="pete jones" w:date="2022-01-12T17:26:00Z">
                  <w:rPr>
                    <w:ins w:id="105041" w:author="pete jones" w:date="2022-01-12T17:25:00Z"/>
                  </w:rPr>
                </w:rPrChange>
              </w:rPr>
              <w:pPrChange w:id="105042" w:author="pete jones" w:date="2022-01-12T17:30:00Z">
                <w:pPr>
                  <w:jc w:val="left"/>
                </w:pPr>
              </w:pPrChange>
            </w:pPr>
            <w:ins w:id="105043" w:author="pete jones" w:date="2022-01-12T17:25:00Z">
              <w:r w:rsidRPr="00D32D2F">
                <w:rPr>
                  <w:sz w:val="20"/>
                  <w:szCs w:val="20"/>
                  <w:rPrChange w:id="105044" w:author="pete jones" w:date="2022-01-12T17:26:00Z">
                    <w:rPr/>
                  </w:rPrChange>
                </w:rPr>
                <w:t>3</w:t>
              </w:r>
            </w:ins>
          </w:p>
        </w:tc>
        <w:tc>
          <w:tcPr>
            <w:tcW w:w="616" w:type="dxa"/>
            <w:noWrap/>
            <w:vAlign w:val="center"/>
            <w:hideMark/>
            <w:tcPrChange w:id="105045" w:author="pete jones" w:date="2022-01-12T17:27:00Z">
              <w:tcPr>
                <w:tcW w:w="616" w:type="dxa"/>
                <w:noWrap/>
                <w:hideMark/>
              </w:tcPr>
            </w:tcPrChange>
          </w:tcPr>
          <w:p w14:paraId="1E99C09D" w14:textId="77777777" w:rsidR="00D32D2F" w:rsidRPr="00D32D2F" w:rsidRDefault="00D32D2F">
            <w:pPr>
              <w:spacing w:before="0" w:after="0" w:line="240" w:lineRule="auto"/>
              <w:jc w:val="center"/>
              <w:rPr>
                <w:ins w:id="105046" w:author="pete jones" w:date="2022-01-12T17:25:00Z"/>
                <w:sz w:val="20"/>
                <w:szCs w:val="20"/>
                <w:rPrChange w:id="105047" w:author="pete jones" w:date="2022-01-12T17:26:00Z">
                  <w:rPr>
                    <w:ins w:id="105048" w:author="pete jones" w:date="2022-01-12T17:25:00Z"/>
                  </w:rPr>
                </w:rPrChange>
              </w:rPr>
              <w:pPrChange w:id="105049" w:author="pete jones" w:date="2022-01-12T17:30:00Z">
                <w:pPr>
                  <w:jc w:val="left"/>
                </w:pPr>
              </w:pPrChange>
            </w:pPr>
            <w:ins w:id="105050" w:author="pete jones" w:date="2022-01-12T17:25:00Z">
              <w:r w:rsidRPr="00D32D2F">
                <w:rPr>
                  <w:sz w:val="20"/>
                  <w:szCs w:val="20"/>
                  <w:rPrChange w:id="105051" w:author="pete jones" w:date="2022-01-12T17:26:00Z">
                    <w:rPr/>
                  </w:rPrChange>
                </w:rPr>
                <w:t>4</w:t>
              </w:r>
            </w:ins>
          </w:p>
        </w:tc>
        <w:tc>
          <w:tcPr>
            <w:tcW w:w="616" w:type="dxa"/>
            <w:noWrap/>
            <w:vAlign w:val="center"/>
            <w:hideMark/>
            <w:tcPrChange w:id="105052" w:author="pete jones" w:date="2022-01-12T17:27:00Z">
              <w:tcPr>
                <w:tcW w:w="616" w:type="dxa"/>
                <w:noWrap/>
                <w:hideMark/>
              </w:tcPr>
            </w:tcPrChange>
          </w:tcPr>
          <w:p w14:paraId="0B7F115E" w14:textId="77777777" w:rsidR="00D32D2F" w:rsidRPr="00D32D2F" w:rsidRDefault="00D32D2F">
            <w:pPr>
              <w:spacing w:before="0" w:after="0" w:line="240" w:lineRule="auto"/>
              <w:jc w:val="center"/>
              <w:rPr>
                <w:ins w:id="105053" w:author="pete jones" w:date="2022-01-12T17:25:00Z"/>
                <w:sz w:val="20"/>
                <w:szCs w:val="20"/>
                <w:rPrChange w:id="105054" w:author="pete jones" w:date="2022-01-12T17:26:00Z">
                  <w:rPr>
                    <w:ins w:id="105055" w:author="pete jones" w:date="2022-01-12T17:25:00Z"/>
                  </w:rPr>
                </w:rPrChange>
              </w:rPr>
              <w:pPrChange w:id="105056" w:author="pete jones" w:date="2022-01-12T17:30:00Z">
                <w:pPr>
                  <w:jc w:val="left"/>
                </w:pPr>
              </w:pPrChange>
            </w:pPr>
          </w:p>
        </w:tc>
        <w:tc>
          <w:tcPr>
            <w:tcW w:w="616" w:type="dxa"/>
            <w:noWrap/>
            <w:vAlign w:val="center"/>
            <w:hideMark/>
            <w:tcPrChange w:id="105057" w:author="pete jones" w:date="2022-01-12T17:27:00Z">
              <w:tcPr>
                <w:tcW w:w="616" w:type="dxa"/>
                <w:noWrap/>
                <w:hideMark/>
              </w:tcPr>
            </w:tcPrChange>
          </w:tcPr>
          <w:p w14:paraId="24C9FDD2" w14:textId="77777777" w:rsidR="00D32D2F" w:rsidRPr="00D32D2F" w:rsidRDefault="00D32D2F">
            <w:pPr>
              <w:spacing w:before="0" w:after="0" w:line="240" w:lineRule="auto"/>
              <w:jc w:val="center"/>
              <w:rPr>
                <w:ins w:id="105058" w:author="pete jones" w:date="2022-01-12T17:25:00Z"/>
                <w:sz w:val="20"/>
                <w:szCs w:val="20"/>
                <w:rPrChange w:id="105059" w:author="pete jones" w:date="2022-01-12T17:26:00Z">
                  <w:rPr>
                    <w:ins w:id="105060" w:author="pete jones" w:date="2022-01-12T17:25:00Z"/>
                  </w:rPr>
                </w:rPrChange>
              </w:rPr>
              <w:pPrChange w:id="105061" w:author="pete jones" w:date="2022-01-12T17:30:00Z">
                <w:pPr>
                  <w:jc w:val="left"/>
                </w:pPr>
              </w:pPrChange>
            </w:pPr>
          </w:p>
        </w:tc>
        <w:tc>
          <w:tcPr>
            <w:tcW w:w="616" w:type="dxa"/>
            <w:noWrap/>
            <w:vAlign w:val="center"/>
            <w:hideMark/>
            <w:tcPrChange w:id="105062" w:author="pete jones" w:date="2022-01-12T17:27:00Z">
              <w:tcPr>
                <w:tcW w:w="616" w:type="dxa"/>
                <w:noWrap/>
                <w:hideMark/>
              </w:tcPr>
            </w:tcPrChange>
          </w:tcPr>
          <w:p w14:paraId="741B1D61" w14:textId="77777777" w:rsidR="00D32D2F" w:rsidRPr="00D32D2F" w:rsidRDefault="00D32D2F">
            <w:pPr>
              <w:spacing w:before="0" w:after="0" w:line="240" w:lineRule="auto"/>
              <w:jc w:val="center"/>
              <w:rPr>
                <w:ins w:id="105063" w:author="pete jones" w:date="2022-01-12T17:25:00Z"/>
                <w:sz w:val="20"/>
                <w:szCs w:val="20"/>
                <w:rPrChange w:id="105064" w:author="pete jones" w:date="2022-01-12T17:26:00Z">
                  <w:rPr>
                    <w:ins w:id="105065" w:author="pete jones" w:date="2022-01-12T17:25:00Z"/>
                  </w:rPr>
                </w:rPrChange>
              </w:rPr>
              <w:pPrChange w:id="105066" w:author="pete jones" w:date="2022-01-12T17:30:00Z">
                <w:pPr>
                  <w:jc w:val="left"/>
                </w:pPr>
              </w:pPrChange>
            </w:pPr>
          </w:p>
        </w:tc>
      </w:tr>
      <w:tr w:rsidR="00D32D2F" w:rsidRPr="00D32D2F" w14:paraId="196EB642" w14:textId="77777777" w:rsidTr="00D32D2F">
        <w:trPr>
          <w:trHeight w:val="300"/>
          <w:ins w:id="105067" w:author="pete jones" w:date="2022-01-12T17:25:00Z"/>
          <w:trPrChange w:id="105068" w:author="pete jones" w:date="2022-01-12T17:27:00Z">
            <w:trPr>
              <w:trHeight w:val="300"/>
            </w:trPr>
          </w:trPrChange>
        </w:trPr>
        <w:tc>
          <w:tcPr>
            <w:tcW w:w="868" w:type="dxa"/>
            <w:noWrap/>
            <w:hideMark/>
            <w:tcPrChange w:id="105069" w:author="pete jones" w:date="2022-01-12T17:27:00Z">
              <w:tcPr>
                <w:tcW w:w="868" w:type="dxa"/>
                <w:noWrap/>
                <w:hideMark/>
              </w:tcPr>
            </w:tcPrChange>
          </w:tcPr>
          <w:p w14:paraId="594A2044" w14:textId="77777777" w:rsidR="00D32D2F" w:rsidRPr="00D32D2F" w:rsidRDefault="00D32D2F">
            <w:pPr>
              <w:spacing w:before="0" w:after="0" w:line="240" w:lineRule="auto"/>
              <w:jc w:val="left"/>
              <w:rPr>
                <w:ins w:id="105070" w:author="pete jones" w:date="2022-01-12T17:25:00Z"/>
                <w:sz w:val="20"/>
                <w:szCs w:val="20"/>
                <w:rPrChange w:id="105071" w:author="pete jones" w:date="2022-01-12T17:26:00Z">
                  <w:rPr>
                    <w:ins w:id="105072" w:author="pete jones" w:date="2022-01-12T17:25:00Z"/>
                  </w:rPr>
                </w:rPrChange>
              </w:rPr>
              <w:pPrChange w:id="105073" w:author="pete jones" w:date="2022-01-12T17:26:00Z">
                <w:pPr>
                  <w:jc w:val="left"/>
                </w:pPr>
              </w:pPrChange>
            </w:pPr>
            <w:ins w:id="105074" w:author="pete jones" w:date="2022-01-12T17:25:00Z">
              <w:r w:rsidRPr="00D32D2F">
                <w:rPr>
                  <w:sz w:val="20"/>
                  <w:szCs w:val="20"/>
                  <w:rPrChange w:id="105075" w:author="pete jones" w:date="2022-01-12T17:26:00Z">
                    <w:rPr/>
                  </w:rPrChange>
                </w:rPr>
                <w:t>62</w:t>
              </w:r>
            </w:ins>
          </w:p>
        </w:tc>
        <w:tc>
          <w:tcPr>
            <w:tcW w:w="1516" w:type="dxa"/>
            <w:noWrap/>
            <w:hideMark/>
            <w:tcPrChange w:id="105076" w:author="pete jones" w:date="2022-01-12T17:27:00Z">
              <w:tcPr>
                <w:tcW w:w="1516" w:type="dxa"/>
                <w:noWrap/>
                <w:hideMark/>
              </w:tcPr>
            </w:tcPrChange>
          </w:tcPr>
          <w:p w14:paraId="0BC4AA9F" w14:textId="77777777" w:rsidR="00D32D2F" w:rsidRPr="00D32D2F" w:rsidRDefault="00D32D2F">
            <w:pPr>
              <w:spacing w:before="0" w:after="0" w:line="240" w:lineRule="auto"/>
              <w:jc w:val="left"/>
              <w:rPr>
                <w:ins w:id="105077" w:author="pete jones" w:date="2022-01-12T17:25:00Z"/>
                <w:sz w:val="20"/>
                <w:szCs w:val="20"/>
                <w:rPrChange w:id="105078" w:author="pete jones" w:date="2022-01-12T17:26:00Z">
                  <w:rPr>
                    <w:ins w:id="105079" w:author="pete jones" w:date="2022-01-12T17:25:00Z"/>
                  </w:rPr>
                </w:rPrChange>
              </w:rPr>
              <w:pPrChange w:id="105080" w:author="pete jones" w:date="2022-01-12T17:26:00Z">
                <w:pPr>
                  <w:jc w:val="left"/>
                </w:pPr>
              </w:pPrChange>
            </w:pPr>
            <w:ins w:id="105081" w:author="pete jones" w:date="2022-01-12T17:25:00Z">
              <w:r w:rsidRPr="00D32D2F">
                <w:rPr>
                  <w:sz w:val="20"/>
                  <w:szCs w:val="20"/>
                  <w:rPrChange w:id="105082" w:author="pete jones" w:date="2022-01-12T17:26:00Z">
                    <w:rPr/>
                  </w:rPrChange>
                </w:rPr>
                <w:t>ENGR3599</w:t>
              </w:r>
            </w:ins>
          </w:p>
        </w:tc>
        <w:tc>
          <w:tcPr>
            <w:tcW w:w="8744" w:type="dxa"/>
            <w:noWrap/>
            <w:hideMark/>
            <w:tcPrChange w:id="105083" w:author="pete jones" w:date="2022-01-12T17:27:00Z">
              <w:tcPr>
                <w:tcW w:w="8744" w:type="dxa"/>
                <w:noWrap/>
                <w:hideMark/>
              </w:tcPr>
            </w:tcPrChange>
          </w:tcPr>
          <w:p w14:paraId="12D2480B" w14:textId="77777777" w:rsidR="00D32D2F" w:rsidRPr="00D32D2F" w:rsidRDefault="00D32D2F">
            <w:pPr>
              <w:spacing w:before="0" w:after="0" w:line="240" w:lineRule="auto"/>
              <w:jc w:val="left"/>
              <w:rPr>
                <w:ins w:id="105084" w:author="pete jones" w:date="2022-01-12T17:25:00Z"/>
                <w:sz w:val="20"/>
                <w:szCs w:val="20"/>
                <w:rPrChange w:id="105085" w:author="pete jones" w:date="2022-01-12T17:26:00Z">
                  <w:rPr>
                    <w:ins w:id="105086" w:author="pete jones" w:date="2022-01-12T17:25:00Z"/>
                  </w:rPr>
                </w:rPrChange>
              </w:rPr>
              <w:pPrChange w:id="105087" w:author="pete jones" w:date="2022-01-12T17:26:00Z">
                <w:pPr>
                  <w:jc w:val="left"/>
                </w:pPr>
              </w:pPrChange>
            </w:pPr>
            <w:ins w:id="105088" w:author="pete jones" w:date="2022-01-12T17:25:00Z">
              <w:r w:rsidRPr="00D32D2F">
                <w:rPr>
                  <w:sz w:val="20"/>
                  <w:szCs w:val="20"/>
                  <w:rPrChange w:id="105089" w:author="pete jones" w:date="2022-01-12T17:26:00Z">
                    <w:rPr/>
                  </w:rPrChange>
                </w:rPr>
                <w:t>Special Topics in Computing</w:t>
              </w:r>
            </w:ins>
          </w:p>
        </w:tc>
        <w:tc>
          <w:tcPr>
            <w:tcW w:w="616" w:type="dxa"/>
            <w:noWrap/>
            <w:vAlign w:val="center"/>
            <w:hideMark/>
            <w:tcPrChange w:id="105090" w:author="pete jones" w:date="2022-01-12T17:27:00Z">
              <w:tcPr>
                <w:tcW w:w="616" w:type="dxa"/>
                <w:noWrap/>
                <w:hideMark/>
              </w:tcPr>
            </w:tcPrChange>
          </w:tcPr>
          <w:p w14:paraId="28227CE7" w14:textId="1371D6E0" w:rsidR="00D32D2F" w:rsidRPr="00D32D2F" w:rsidRDefault="00D32D2F">
            <w:pPr>
              <w:spacing w:before="0" w:after="0" w:line="240" w:lineRule="auto"/>
              <w:jc w:val="center"/>
              <w:rPr>
                <w:ins w:id="105091" w:author="pete jones" w:date="2022-01-12T17:25:00Z"/>
                <w:sz w:val="20"/>
                <w:szCs w:val="20"/>
                <w:rPrChange w:id="105092" w:author="pete jones" w:date="2022-01-12T17:26:00Z">
                  <w:rPr>
                    <w:ins w:id="105093" w:author="pete jones" w:date="2022-01-12T17:25:00Z"/>
                  </w:rPr>
                </w:rPrChange>
              </w:rPr>
              <w:pPrChange w:id="105094" w:author="pete jones" w:date="2022-01-12T17:30:00Z">
                <w:pPr>
                  <w:jc w:val="left"/>
                </w:pPr>
              </w:pPrChange>
            </w:pPr>
          </w:p>
        </w:tc>
        <w:tc>
          <w:tcPr>
            <w:tcW w:w="616" w:type="dxa"/>
            <w:noWrap/>
            <w:vAlign w:val="center"/>
            <w:hideMark/>
            <w:tcPrChange w:id="105095" w:author="pete jones" w:date="2022-01-12T17:27:00Z">
              <w:tcPr>
                <w:tcW w:w="616" w:type="dxa"/>
                <w:noWrap/>
                <w:hideMark/>
              </w:tcPr>
            </w:tcPrChange>
          </w:tcPr>
          <w:p w14:paraId="4E1E7884" w14:textId="77777777" w:rsidR="00D32D2F" w:rsidRPr="00D32D2F" w:rsidRDefault="00D32D2F">
            <w:pPr>
              <w:spacing w:before="0" w:after="0" w:line="240" w:lineRule="auto"/>
              <w:jc w:val="center"/>
              <w:rPr>
                <w:ins w:id="105096" w:author="pete jones" w:date="2022-01-12T17:25:00Z"/>
                <w:sz w:val="20"/>
                <w:szCs w:val="20"/>
                <w:rPrChange w:id="105097" w:author="pete jones" w:date="2022-01-12T17:26:00Z">
                  <w:rPr>
                    <w:ins w:id="105098" w:author="pete jones" w:date="2022-01-12T17:25:00Z"/>
                  </w:rPr>
                </w:rPrChange>
              </w:rPr>
              <w:pPrChange w:id="105099" w:author="pete jones" w:date="2022-01-12T17:30:00Z">
                <w:pPr>
                  <w:jc w:val="left"/>
                </w:pPr>
              </w:pPrChange>
            </w:pPr>
            <w:ins w:id="105100" w:author="pete jones" w:date="2022-01-12T17:25:00Z">
              <w:r w:rsidRPr="00D32D2F">
                <w:rPr>
                  <w:sz w:val="20"/>
                  <w:szCs w:val="20"/>
                  <w:rPrChange w:id="105101" w:author="pete jones" w:date="2022-01-12T17:26:00Z">
                    <w:rPr/>
                  </w:rPrChange>
                </w:rPr>
                <w:t>3</w:t>
              </w:r>
            </w:ins>
          </w:p>
        </w:tc>
        <w:tc>
          <w:tcPr>
            <w:tcW w:w="616" w:type="dxa"/>
            <w:noWrap/>
            <w:vAlign w:val="center"/>
            <w:hideMark/>
            <w:tcPrChange w:id="105102" w:author="pete jones" w:date="2022-01-12T17:27:00Z">
              <w:tcPr>
                <w:tcW w:w="616" w:type="dxa"/>
                <w:noWrap/>
                <w:hideMark/>
              </w:tcPr>
            </w:tcPrChange>
          </w:tcPr>
          <w:p w14:paraId="02024E8D" w14:textId="77777777" w:rsidR="00D32D2F" w:rsidRPr="00D32D2F" w:rsidRDefault="00D32D2F">
            <w:pPr>
              <w:spacing w:before="0" w:after="0" w:line="240" w:lineRule="auto"/>
              <w:jc w:val="center"/>
              <w:rPr>
                <w:ins w:id="105103" w:author="pete jones" w:date="2022-01-12T17:25:00Z"/>
                <w:sz w:val="20"/>
                <w:szCs w:val="20"/>
                <w:rPrChange w:id="105104" w:author="pete jones" w:date="2022-01-12T17:26:00Z">
                  <w:rPr>
                    <w:ins w:id="105105" w:author="pete jones" w:date="2022-01-12T17:25:00Z"/>
                  </w:rPr>
                </w:rPrChange>
              </w:rPr>
              <w:pPrChange w:id="105106" w:author="pete jones" w:date="2022-01-12T17:30:00Z">
                <w:pPr>
                  <w:jc w:val="left"/>
                </w:pPr>
              </w:pPrChange>
            </w:pPr>
          </w:p>
        </w:tc>
        <w:tc>
          <w:tcPr>
            <w:tcW w:w="616" w:type="dxa"/>
            <w:noWrap/>
            <w:vAlign w:val="center"/>
            <w:hideMark/>
            <w:tcPrChange w:id="105107" w:author="pete jones" w:date="2022-01-12T17:27:00Z">
              <w:tcPr>
                <w:tcW w:w="616" w:type="dxa"/>
                <w:noWrap/>
                <w:hideMark/>
              </w:tcPr>
            </w:tcPrChange>
          </w:tcPr>
          <w:p w14:paraId="2D8C2E99" w14:textId="77777777" w:rsidR="00D32D2F" w:rsidRPr="00D32D2F" w:rsidRDefault="00D32D2F">
            <w:pPr>
              <w:spacing w:before="0" w:after="0" w:line="240" w:lineRule="auto"/>
              <w:jc w:val="center"/>
              <w:rPr>
                <w:ins w:id="105108" w:author="pete jones" w:date="2022-01-12T17:25:00Z"/>
                <w:sz w:val="20"/>
                <w:szCs w:val="20"/>
                <w:rPrChange w:id="105109" w:author="pete jones" w:date="2022-01-12T17:26:00Z">
                  <w:rPr>
                    <w:ins w:id="105110" w:author="pete jones" w:date="2022-01-12T17:25:00Z"/>
                  </w:rPr>
                </w:rPrChange>
              </w:rPr>
              <w:pPrChange w:id="105111" w:author="pete jones" w:date="2022-01-12T17:30:00Z">
                <w:pPr>
                  <w:jc w:val="left"/>
                </w:pPr>
              </w:pPrChange>
            </w:pPr>
            <w:ins w:id="105112" w:author="pete jones" w:date="2022-01-12T17:25:00Z">
              <w:r w:rsidRPr="00D32D2F">
                <w:rPr>
                  <w:sz w:val="20"/>
                  <w:szCs w:val="20"/>
                  <w:rPrChange w:id="105113" w:author="pete jones" w:date="2022-01-12T17:26:00Z">
                    <w:rPr/>
                  </w:rPrChange>
                </w:rPr>
                <w:t>3</w:t>
              </w:r>
            </w:ins>
          </w:p>
        </w:tc>
        <w:tc>
          <w:tcPr>
            <w:tcW w:w="616" w:type="dxa"/>
            <w:noWrap/>
            <w:vAlign w:val="center"/>
            <w:hideMark/>
            <w:tcPrChange w:id="105114" w:author="pete jones" w:date="2022-01-12T17:27:00Z">
              <w:tcPr>
                <w:tcW w:w="616" w:type="dxa"/>
                <w:noWrap/>
                <w:hideMark/>
              </w:tcPr>
            </w:tcPrChange>
          </w:tcPr>
          <w:p w14:paraId="75E45FF9" w14:textId="77777777" w:rsidR="00D32D2F" w:rsidRPr="00D32D2F" w:rsidRDefault="00D32D2F">
            <w:pPr>
              <w:spacing w:before="0" w:after="0" w:line="240" w:lineRule="auto"/>
              <w:jc w:val="center"/>
              <w:rPr>
                <w:ins w:id="105115" w:author="pete jones" w:date="2022-01-12T17:25:00Z"/>
                <w:sz w:val="20"/>
                <w:szCs w:val="20"/>
                <w:rPrChange w:id="105116" w:author="pete jones" w:date="2022-01-12T17:26:00Z">
                  <w:rPr>
                    <w:ins w:id="105117" w:author="pete jones" w:date="2022-01-12T17:25:00Z"/>
                  </w:rPr>
                </w:rPrChange>
              </w:rPr>
              <w:pPrChange w:id="105118" w:author="pete jones" w:date="2022-01-12T17:30:00Z">
                <w:pPr>
                  <w:jc w:val="left"/>
                </w:pPr>
              </w:pPrChange>
            </w:pPr>
            <w:ins w:id="105119" w:author="pete jones" w:date="2022-01-12T17:25:00Z">
              <w:r w:rsidRPr="00D32D2F">
                <w:rPr>
                  <w:sz w:val="20"/>
                  <w:szCs w:val="20"/>
                  <w:rPrChange w:id="105120" w:author="pete jones" w:date="2022-01-12T17:26:00Z">
                    <w:rPr/>
                  </w:rPrChange>
                </w:rPr>
                <w:t>v</w:t>
              </w:r>
            </w:ins>
          </w:p>
        </w:tc>
        <w:tc>
          <w:tcPr>
            <w:tcW w:w="616" w:type="dxa"/>
            <w:noWrap/>
            <w:vAlign w:val="center"/>
            <w:hideMark/>
            <w:tcPrChange w:id="105121" w:author="pete jones" w:date="2022-01-12T17:27:00Z">
              <w:tcPr>
                <w:tcW w:w="616" w:type="dxa"/>
                <w:noWrap/>
                <w:hideMark/>
              </w:tcPr>
            </w:tcPrChange>
          </w:tcPr>
          <w:p w14:paraId="5542D3BC" w14:textId="77777777" w:rsidR="00D32D2F" w:rsidRPr="00D32D2F" w:rsidRDefault="00D32D2F">
            <w:pPr>
              <w:spacing w:before="0" w:after="0" w:line="240" w:lineRule="auto"/>
              <w:jc w:val="center"/>
              <w:rPr>
                <w:ins w:id="105122" w:author="pete jones" w:date="2022-01-12T17:25:00Z"/>
                <w:sz w:val="20"/>
                <w:szCs w:val="20"/>
                <w:rPrChange w:id="105123" w:author="pete jones" w:date="2022-01-12T17:26:00Z">
                  <w:rPr>
                    <w:ins w:id="105124" w:author="pete jones" w:date="2022-01-12T17:25:00Z"/>
                  </w:rPr>
                </w:rPrChange>
              </w:rPr>
              <w:pPrChange w:id="105125" w:author="pete jones" w:date="2022-01-12T17:30:00Z">
                <w:pPr>
                  <w:jc w:val="left"/>
                </w:pPr>
              </w:pPrChange>
            </w:pPr>
          </w:p>
        </w:tc>
        <w:tc>
          <w:tcPr>
            <w:tcW w:w="616" w:type="dxa"/>
            <w:noWrap/>
            <w:vAlign w:val="center"/>
            <w:hideMark/>
            <w:tcPrChange w:id="105126" w:author="pete jones" w:date="2022-01-12T17:27:00Z">
              <w:tcPr>
                <w:tcW w:w="616" w:type="dxa"/>
                <w:noWrap/>
                <w:hideMark/>
              </w:tcPr>
            </w:tcPrChange>
          </w:tcPr>
          <w:p w14:paraId="7FC1ABEF" w14:textId="77777777" w:rsidR="00D32D2F" w:rsidRPr="00D32D2F" w:rsidRDefault="00D32D2F">
            <w:pPr>
              <w:spacing w:before="0" w:after="0" w:line="240" w:lineRule="auto"/>
              <w:jc w:val="center"/>
              <w:rPr>
                <w:ins w:id="105127" w:author="pete jones" w:date="2022-01-12T17:25:00Z"/>
                <w:sz w:val="20"/>
                <w:szCs w:val="20"/>
                <w:rPrChange w:id="105128" w:author="pete jones" w:date="2022-01-12T17:26:00Z">
                  <w:rPr>
                    <w:ins w:id="105129" w:author="pete jones" w:date="2022-01-12T17:25:00Z"/>
                  </w:rPr>
                </w:rPrChange>
              </w:rPr>
              <w:pPrChange w:id="105130" w:author="pete jones" w:date="2022-01-12T17:30:00Z">
                <w:pPr>
                  <w:jc w:val="left"/>
                </w:pPr>
              </w:pPrChange>
            </w:pPr>
          </w:p>
        </w:tc>
        <w:tc>
          <w:tcPr>
            <w:tcW w:w="616" w:type="dxa"/>
            <w:noWrap/>
            <w:vAlign w:val="center"/>
            <w:hideMark/>
            <w:tcPrChange w:id="105131" w:author="pete jones" w:date="2022-01-12T17:27:00Z">
              <w:tcPr>
                <w:tcW w:w="616" w:type="dxa"/>
                <w:noWrap/>
                <w:hideMark/>
              </w:tcPr>
            </w:tcPrChange>
          </w:tcPr>
          <w:p w14:paraId="43EDEB75" w14:textId="77777777" w:rsidR="00D32D2F" w:rsidRPr="00D32D2F" w:rsidRDefault="00D32D2F">
            <w:pPr>
              <w:spacing w:before="0" w:after="0" w:line="240" w:lineRule="auto"/>
              <w:jc w:val="center"/>
              <w:rPr>
                <w:ins w:id="105132" w:author="pete jones" w:date="2022-01-12T17:25:00Z"/>
                <w:sz w:val="20"/>
                <w:szCs w:val="20"/>
                <w:rPrChange w:id="105133" w:author="pete jones" w:date="2022-01-12T17:26:00Z">
                  <w:rPr>
                    <w:ins w:id="105134" w:author="pete jones" w:date="2022-01-12T17:25:00Z"/>
                  </w:rPr>
                </w:rPrChange>
              </w:rPr>
              <w:pPrChange w:id="105135" w:author="pete jones" w:date="2022-01-12T17:30:00Z">
                <w:pPr>
                  <w:jc w:val="left"/>
                </w:pPr>
              </w:pPrChange>
            </w:pPr>
          </w:p>
        </w:tc>
      </w:tr>
      <w:tr w:rsidR="00D32D2F" w:rsidRPr="00D32D2F" w14:paraId="2DDE457F" w14:textId="77777777" w:rsidTr="00D32D2F">
        <w:trPr>
          <w:trHeight w:val="300"/>
          <w:ins w:id="105136" w:author="pete jones" w:date="2022-01-12T17:25:00Z"/>
          <w:trPrChange w:id="105137" w:author="pete jones" w:date="2022-01-12T17:27:00Z">
            <w:trPr>
              <w:trHeight w:val="300"/>
            </w:trPr>
          </w:trPrChange>
        </w:trPr>
        <w:tc>
          <w:tcPr>
            <w:tcW w:w="868" w:type="dxa"/>
            <w:noWrap/>
            <w:hideMark/>
            <w:tcPrChange w:id="105138" w:author="pete jones" w:date="2022-01-12T17:27:00Z">
              <w:tcPr>
                <w:tcW w:w="868" w:type="dxa"/>
                <w:noWrap/>
                <w:hideMark/>
              </w:tcPr>
            </w:tcPrChange>
          </w:tcPr>
          <w:p w14:paraId="4752B1C8" w14:textId="77777777" w:rsidR="00D32D2F" w:rsidRPr="00D32D2F" w:rsidRDefault="00D32D2F">
            <w:pPr>
              <w:spacing w:before="0" w:after="0" w:line="240" w:lineRule="auto"/>
              <w:jc w:val="left"/>
              <w:rPr>
                <w:ins w:id="105139" w:author="pete jones" w:date="2022-01-12T17:25:00Z"/>
                <w:sz w:val="20"/>
                <w:szCs w:val="20"/>
                <w:rPrChange w:id="105140" w:author="pete jones" w:date="2022-01-12T17:26:00Z">
                  <w:rPr>
                    <w:ins w:id="105141" w:author="pete jones" w:date="2022-01-12T17:25:00Z"/>
                  </w:rPr>
                </w:rPrChange>
              </w:rPr>
              <w:pPrChange w:id="105142" w:author="pete jones" w:date="2022-01-12T17:26:00Z">
                <w:pPr>
                  <w:jc w:val="left"/>
                </w:pPr>
              </w:pPrChange>
            </w:pPr>
            <w:ins w:id="105143" w:author="pete jones" w:date="2022-01-12T17:25:00Z">
              <w:r w:rsidRPr="00D32D2F">
                <w:rPr>
                  <w:sz w:val="20"/>
                  <w:szCs w:val="20"/>
                  <w:rPrChange w:id="105144" w:author="pete jones" w:date="2022-01-12T17:26:00Z">
                    <w:rPr/>
                  </w:rPrChange>
                </w:rPr>
                <w:t>63</w:t>
              </w:r>
            </w:ins>
          </w:p>
        </w:tc>
        <w:tc>
          <w:tcPr>
            <w:tcW w:w="1516" w:type="dxa"/>
            <w:noWrap/>
            <w:hideMark/>
            <w:tcPrChange w:id="105145" w:author="pete jones" w:date="2022-01-12T17:27:00Z">
              <w:tcPr>
                <w:tcW w:w="1516" w:type="dxa"/>
                <w:noWrap/>
                <w:hideMark/>
              </w:tcPr>
            </w:tcPrChange>
          </w:tcPr>
          <w:p w14:paraId="4A7B1B26" w14:textId="77777777" w:rsidR="00D32D2F" w:rsidRPr="00D32D2F" w:rsidRDefault="00D32D2F">
            <w:pPr>
              <w:spacing w:before="0" w:after="0" w:line="240" w:lineRule="auto"/>
              <w:jc w:val="left"/>
              <w:rPr>
                <w:ins w:id="105146" w:author="pete jones" w:date="2022-01-12T17:25:00Z"/>
                <w:sz w:val="20"/>
                <w:szCs w:val="20"/>
                <w:rPrChange w:id="105147" w:author="pete jones" w:date="2022-01-12T17:26:00Z">
                  <w:rPr>
                    <w:ins w:id="105148" w:author="pete jones" w:date="2022-01-12T17:25:00Z"/>
                  </w:rPr>
                </w:rPrChange>
              </w:rPr>
              <w:pPrChange w:id="105149" w:author="pete jones" w:date="2022-01-12T17:26:00Z">
                <w:pPr>
                  <w:jc w:val="left"/>
                </w:pPr>
              </w:pPrChange>
            </w:pPr>
            <w:ins w:id="105150" w:author="pete jones" w:date="2022-01-12T17:25:00Z">
              <w:r w:rsidRPr="00D32D2F">
                <w:rPr>
                  <w:sz w:val="20"/>
                  <w:szCs w:val="20"/>
                  <w:rPrChange w:id="105151" w:author="pete jones" w:date="2022-01-12T17:26:00Z">
                    <w:rPr/>
                  </w:rPrChange>
                </w:rPr>
                <w:t>ENGR3610</w:t>
              </w:r>
            </w:ins>
          </w:p>
        </w:tc>
        <w:tc>
          <w:tcPr>
            <w:tcW w:w="8744" w:type="dxa"/>
            <w:noWrap/>
            <w:hideMark/>
            <w:tcPrChange w:id="105152" w:author="pete jones" w:date="2022-01-12T17:27:00Z">
              <w:tcPr>
                <w:tcW w:w="8744" w:type="dxa"/>
                <w:noWrap/>
                <w:hideMark/>
              </w:tcPr>
            </w:tcPrChange>
          </w:tcPr>
          <w:p w14:paraId="6FCD644F" w14:textId="77777777" w:rsidR="00D32D2F" w:rsidRPr="00D32D2F" w:rsidRDefault="00D32D2F">
            <w:pPr>
              <w:spacing w:before="0" w:after="0" w:line="240" w:lineRule="auto"/>
              <w:jc w:val="left"/>
              <w:rPr>
                <w:ins w:id="105153" w:author="pete jones" w:date="2022-01-12T17:25:00Z"/>
                <w:sz w:val="20"/>
                <w:szCs w:val="20"/>
                <w:rPrChange w:id="105154" w:author="pete jones" w:date="2022-01-12T17:26:00Z">
                  <w:rPr>
                    <w:ins w:id="105155" w:author="pete jones" w:date="2022-01-12T17:25:00Z"/>
                  </w:rPr>
                </w:rPrChange>
              </w:rPr>
              <w:pPrChange w:id="105156" w:author="pete jones" w:date="2022-01-12T17:26:00Z">
                <w:pPr>
                  <w:jc w:val="left"/>
                </w:pPr>
              </w:pPrChange>
            </w:pPr>
            <w:ins w:id="105157" w:author="pete jones" w:date="2022-01-12T17:25:00Z">
              <w:r w:rsidRPr="00D32D2F">
                <w:rPr>
                  <w:sz w:val="20"/>
                  <w:szCs w:val="20"/>
                  <w:rPrChange w:id="105158" w:author="pete jones" w:date="2022-01-12T17:26:00Z">
                    <w:rPr/>
                  </w:rPrChange>
                </w:rPr>
                <w:t>Biomedical Materials</w:t>
              </w:r>
            </w:ins>
          </w:p>
        </w:tc>
        <w:tc>
          <w:tcPr>
            <w:tcW w:w="616" w:type="dxa"/>
            <w:noWrap/>
            <w:vAlign w:val="center"/>
            <w:hideMark/>
            <w:tcPrChange w:id="105159" w:author="pete jones" w:date="2022-01-12T17:27:00Z">
              <w:tcPr>
                <w:tcW w:w="616" w:type="dxa"/>
                <w:noWrap/>
                <w:hideMark/>
              </w:tcPr>
            </w:tcPrChange>
          </w:tcPr>
          <w:p w14:paraId="358E0CEE" w14:textId="114D09AC" w:rsidR="00D32D2F" w:rsidRPr="00D32D2F" w:rsidRDefault="00D32D2F">
            <w:pPr>
              <w:spacing w:before="0" w:after="0" w:line="240" w:lineRule="auto"/>
              <w:jc w:val="center"/>
              <w:rPr>
                <w:ins w:id="105160" w:author="pete jones" w:date="2022-01-12T17:25:00Z"/>
                <w:sz w:val="20"/>
                <w:szCs w:val="20"/>
                <w:rPrChange w:id="105161" w:author="pete jones" w:date="2022-01-12T17:26:00Z">
                  <w:rPr>
                    <w:ins w:id="105162" w:author="pete jones" w:date="2022-01-12T17:25:00Z"/>
                  </w:rPr>
                </w:rPrChange>
              </w:rPr>
              <w:pPrChange w:id="105163" w:author="pete jones" w:date="2022-01-12T17:30:00Z">
                <w:pPr>
                  <w:jc w:val="left"/>
                </w:pPr>
              </w:pPrChange>
            </w:pPr>
          </w:p>
        </w:tc>
        <w:tc>
          <w:tcPr>
            <w:tcW w:w="616" w:type="dxa"/>
            <w:noWrap/>
            <w:vAlign w:val="center"/>
            <w:hideMark/>
            <w:tcPrChange w:id="105164" w:author="pete jones" w:date="2022-01-12T17:27:00Z">
              <w:tcPr>
                <w:tcW w:w="616" w:type="dxa"/>
                <w:noWrap/>
                <w:hideMark/>
              </w:tcPr>
            </w:tcPrChange>
          </w:tcPr>
          <w:p w14:paraId="2592E566" w14:textId="77777777" w:rsidR="00D32D2F" w:rsidRPr="00D32D2F" w:rsidRDefault="00D32D2F">
            <w:pPr>
              <w:spacing w:before="0" w:after="0" w:line="240" w:lineRule="auto"/>
              <w:jc w:val="center"/>
              <w:rPr>
                <w:ins w:id="105165" w:author="pete jones" w:date="2022-01-12T17:25:00Z"/>
                <w:sz w:val="20"/>
                <w:szCs w:val="20"/>
                <w:rPrChange w:id="105166" w:author="pete jones" w:date="2022-01-12T17:26:00Z">
                  <w:rPr>
                    <w:ins w:id="105167" w:author="pete jones" w:date="2022-01-12T17:25:00Z"/>
                  </w:rPr>
                </w:rPrChange>
              </w:rPr>
              <w:pPrChange w:id="105168" w:author="pete jones" w:date="2022-01-12T17:30:00Z">
                <w:pPr>
                  <w:jc w:val="left"/>
                </w:pPr>
              </w:pPrChange>
            </w:pPr>
            <w:ins w:id="105169" w:author="pete jones" w:date="2022-01-12T17:25:00Z">
              <w:r w:rsidRPr="00D32D2F">
                <w:rPr>
                  <w:sz w:val="20"/>
                  <w:szCs w:val="20"/>
                  <w:rPrChange w:id="105170" w:author="pete jones" w:date="2022-01-12T17:26:00Z">
                    <w:rPr/>
                  </w:rPrChange>
                </w:rPr>
                <w:t>3</w:t>
              </w:r>
            </w:ins>
          </w:p>
        </w:tc>
        <w:tc>
          <w:tcPr>
            <w:tcW w:w="616" w:type="dxa"/>
            <w:noWrap/>
            <w:vAlign w:val="center"/>
            <w:hideMark/>
            <w:tcPrChange w:id="105171" w:author="pete jones" w:date="2022-01-12T17:27:00Z">
              <w:tcPr>
                <w:tcW w:w="616" w:type="dxa"/>
                <w:noWrap/>
                <w:hideMark/>
              </w:tcPr>
            </w:tcPrChange>
          </w:tcPr>
          <w:p w14:paraId="0F7732DB" w14:textId="77777777" w:rsidR="00D32D2F" w:rsidRPr="00D32D2F" w:rsidRDefault="00D32D2F">
            <w:pPr>
              <w:spacing w:before="0" w:after="0" w:line="240" w:lineRule="auto"/>
              <w:jc w:val="center"/>
              <w:rPr>
                <w:ins w:id="105172" w:author="pete jones" w:date="2022-01-12T17:25:00Z"/>
                <w:sz w:val="20"/>
                <w:szCs w:val="20"/>
                <w:rPrChange w:id="105173" w:author="pete jones" w:date="2022-01-12T17:26:00Z">
                  <w:rPr>
                    <w:ins w:id="105174" w:author="pete jones" w:date="2022-01-12T17:25:00Z"/>
                  </w:rPr>
                </w:rPrChange>
              </w:rPr>
              <w:pPrChange w:id="105175" w:author="pete jones" w:date="2022-01-12T17:30:00Z">
                <w:pPr>
                  <w:jc w:val="left"/>
                </w:pPr>
              </w:pPrChange>
            </w:pPr>
          </w:p>
        </w:tc>
        <w:tc>
          <w:tcPr>
            <w:tcW w:w="616" w:type="dxa"/>
            <w:noWrap/>
            <w:vAlign w:val="center"/>
            <w:hideMark/>
            <w:tcPrChange w:id="105176" w:author="pete jones" w:date="2022-01-12T17:27:00Z">
              <w:tcPr>
                <w:tcW w:w="616" w:type="dxa"/>
                <w:noWrap/>
                <w:hideMark/>
              </w:tcPr>
            </w:tcPrChange>
          </w:tcPr>
          <w:p w14:paraId="6AE6A2E5" w14:textId="77777777" w:rsidR="00D32D2F" w:rsidRPr="00D32D2F" w:rsidRDefault="00D32D2F">
            <w:pPr>
              <w:spacing w:before="0" w:after="0" w:line="240" w:lineRule="auto"/>
              <w:jc w:val="center"/>
              <w:rPr>
                <w:ins w:id="105177" w:author="pete jones" w:date="2022-01-12T17:25:00Z"/>
                <w:sz w:val="20"/>
                <w:szCs w:val="20"/>
                <w:rPrChange w:id="105178" w:author="pete jones" w:date="2022-01-12T17:26:00Z">
                  <w:rPr>
                    <w:ins w:id="105179" w:author="pete jones" w:date="2022-01-12T17:25:00Z"/>
                  </w:rPr>
                </w:rPrChange>
              </w:rPr>
              <w:pPrChange w:id="105180" w:author="pete jones" w:date="2022-01-12T17:30:00Z">
                <w:pPr>
                  <w:jc w:val="left"/>
                </w:pPr>
              </w:pPrChange>
            </w:pPr>
            <w:ins w:id="105181" w:author="pete jones" w:date="2022-01-12T17:25:00Z">
              <w:r w:rsidRPr="00D32D2F">
                <w:rPr>
                  <w:sz w:val="20"/>
                  <w:szCs w:val="20"/>
                  <w:rPrChange w:id="105182" w:author="pete jones" w:date="2022-01-12T17:26:00Z">
                    <w:rPr/>
                  </w:rPrChange>
                </w:rPr>
                <w:t>3</w:t>
              </w:r>
            </w:ins>
          </w:p>
        </w:tc>
        <w:tc>
          <w:tcPr>
            <w:tcW w:w="616" w:type="dxa"/>
            <w:noWrap/>
            <w:vAlign w:val="center"/>
            <w:hideMark/>
            <w:tcPrChange w:id="105183" w:author="pete jones" w:date="2022-01-12T17:27:00Z">
              <w:tcPr>
                <w:tcW w:w="616" w:type="dxa"/>
                <w:noWrap/>
                <w:hideMark/>
              </w:tcPr>
            </w:tcPrChange>
          </w:tcPr>
          <w:p w14:paraId="2D0412E5" w14:textId="77777777" w:rsidR="00D32D2F" w:rsidRPr="00D32D2F" w:rsidRDefault="00D32D2F">
            <w:pPr>
              <w:spacing w:before="0" w:after="0" w:line="240" w:lineRule="auto"/>
              <w:jc w:val="center"/>
              <w:rPr>
                <w:ins w:id="105184" w:author="pete jones" w:date="2022-01-12T17:25:00Z"/>
                <w:sz w:val="20"/>
                <w:szCs w:val="20"/>
                <w:rPrChange w:id="105185" w:author="pete jones" w:date="2022-01-12T17:26:00Z">
                  <w:rPr>
                    <w:ins w:id="105186" w:author="pete jones" w:date="2022-01-12T17:25:00Z"/>
                  </w:rPr>
                </w:rPrChange>
              </w:rPr>
              <w:pPrChange w:id="105187" w:author="pete jones" w:date="2022-01-12T17:30:00Z">
                <w:pPr>
                  <w:jc w:val="left"/>
                </w:pPr>
              </w:pPrChange>
            </w:pPr>
            <w:ins w:id="105188" w:author="pete jones" w:date="2022-01-12T17:25:00Z">
              <w:r w:rsidRPr="00D32D2F">
                <w:rPr>
                  <w:sz w:val="20"/>
                  <w:szCs w:val="20"/>
                  <w:rPrChange w:id="105189" w:author="pete jones" w:date="2022-01-12T17:26:00Z">
                    <w:rPr/>
                  </w:rPrChange>
                </w:rPr>
                <w:t>4</w:t>
              </w:r>
            </w:ins>
          </w:p>
        </w:tc>
        <w:tc>
          <w:tcPr>
            <w:tcW w:w="616" w:type="dxa"/>
            <w:noWrap/>
            <w:vAlign w:val="center"/>
            <w:hideMark/>
            <w:tcPrChange w:id="105190" w:author="pete jones" w:date="2022-01-12T17:27:00Z">
              <w:tcPr>
                <w:tcW w:w="616" w:type="dxa"/>
                <w:noWrap/>
                <w:hideMark/>
              </w:tcPr>
            </w:tcPrChange>
          </w:tcPr>
          <w:p w14:paraId="10559DA8" w14:textId="77777777" w:rsidR="00D32D2F" w:rsidRPr="00D32D2F" w:rsidRDefault="00D32D2F">
            <w:pPr>
              <w:spacing w:before="0" w:after="0" w:line="240" w:lineRule="auto"/>
              <w:jc w:val="center"/>
              <w:rPr>
                <w:ins w:id="105191" w:author="pete jones" w:date="2022-01-12T17:25:00Z"/>
                <w:sz w:val="20"/>
                <w:szCs w:val="20"/>
                <w:rPrChange w:id="105192" w:author="pete jones" w:date="2022-01-12T17:26:00Z">
                  <w:rPr>
                    <w:ins w:id="105193" w:author="pete jones" w:date="2022-01-12T17:25:00Z"/>
                  </w:rPr>
                </w:rPrChange>
              </w:rPr>
              <w:pPrChange w:id="105194" w:author="pete jones" w:date="2022-01-12T17:30:00Z">
                <w:pPr>
                  <w:jc w:val="left"/>
                </w:pPr>
              </w:pPrChange>
            </w:pPr>
            <w:ins w:id="105195" w:author="pete jones" w:date="2022-01-12T17:25:00Z">
              <w:r w:rsidRPr="00D32D2F">
                <w:rPr>
                  <w:sz w:val="20"/>
                  <w:szCs w:val="20"/>
                  <w:rPrChange w:id="105196" w:author="pete jones" w:date="2022-01-12T17:26:00Z">
                    <w:rPr/>
                  </w:rPrChange>
                </w:rPr>
                <w:t>4</w:t>
              </w:r>
            </w:ins>
          </w:p>
        </w:tc>
        <w:tc>
          <w:tcPr>
            <w:tcW w:w="616" w:type="dxa"/>
            <w:noWrap/>
            <w:vAlign w:val="center"/>
            <w:hideMark/>
            <w:tcPrChange w:id="105197" w:author="pete jones" w:date="2022-01-12T17:27:00Z">
              <w:tcPr>
                <w:tcW w:w="616" w:type="dxa"/>
                <w:noWrap/>
                <w:hideMark/>
              </w:tcPr>
            </w:tcPrChange>
          </w:tcPr>
          <w:p w14:paraId="3F8DEDEE" w14:textId="77777777" w:rsidR="00D32D2F" w:rsidRPr="00D32D2F" w:rsidRDefault="00D32D2F">
            <w:pPr>
              <w:spacing w:before="0" w:after="0" w:line="240" w:lineRule="auto"/>
              <w:jc w:val="center"/>
              <w:rPr>
                <w:ins w:id="105198" w:author="pete jones" w:date="2022-01-12T17:25:00Z"/>
                <w:sz w:val="20"/>
                <w:szCs w:val="20"/>
                <w:rPrChange w:id="105199" w:author="pete jones" w:date="2022-01-12T17:26:00Z">
                  <w:rPr>
                    <w:ins w:id="105200" w:author="pete jones" w:date="2022-01-12T17:25:00Z"/>
                  </w:rPr>
                </w:rPrChange>
              </w:rPr>
              <w:pPrChange w:id="105201" w:author="pete jones" w:date="2022-01-12T17:30:00Z">
                <w:pPr>
                  <w:jc w:val="left"/>
                </w:pPr>
              </w:pPrChange>
            </w:pPr>
            <w:ins w:id="105202" w:author="pete jones" w:date="2022-01-12T17:25:00Z">
              <w:r w:rsidRPr="00D32D2F">
                <w:rPr>
                  <w:sz w:val="20"/>
                  <w:szCs w:val="20"/>
                  <w:rPrChange w:id="105203" w:author="pete jones" w:date="2022-01-12T17:26:00Z">
                    <w:rPr/>
                  </w:rPrChange>
                </w:rPr>
                <w:t>0</w:t>
              </w:r>
            </w:ins>
          </w:p>
        </w:tc>
        <w:tc>
          <w:tcPr>
            <w:tcW w:w="616" w:type="dxa"/>
            <w:noWrap/>
            <w:vAlign w:val="center"/>
            <w:hideMark/>
            <w:tcPrChange w:id="105204" w:author="pete jones" w:date="2022-01-12T17:27:00Z">
              <w:tcPr>
                <w:tcW w:w="616" w:type="dxa"/>
                <w:noWrap/>
                <w:hideMark/>
              </w:tcPr>
            </w:tcPrChange>
          </w:tcPr>
          <w:p w14:paraId="42ED8A45" w14:textId="77777777" w:rsidR="00D32D2F" w:rsidRPr="00D32D2F" w:rsidRDefault="00D32D2F">
            <w:pPr>
              <w:spacing w:before="0" w:after="0" w:line="240" w:lineRule="auto"/>
              <w:jc w:val="center"/>
              <w:rPr>
                <w:ins w:id="105205" w:author="pete jones" w:date="2022-01-12T17:25:00Z"/>
                <w:sz w:val="20"/>
                <w:szCs w:val="20"/>
                <w:rPrChange w:id="105206" w:author="pete jones" w:date="2022-01-12T17:26:00Z">
                  <w:rPr>
                    <w:ins w:id="105207" w:author="pete jones" w:date="2022-01-12T17:25:00Z"/>
                  </w:rPr>
                </w:rPrChange>
              </w:rPr>
              <w:pPrChange w:id="105208" w:author="pete jones" w:date="2022-01-12T17:30:00Z">
                <w:pPr>
                  <w:jc w:val="left"/>
                </w:pPr>
              </w:pPrChange>
            </w:pPr>
            <w:ins w:id="105209" w:author="pete jones" w:date="2022-01-12T17:25:00Z">
              <w:r w:rsidRPr="00D32D2F">
                <w:rPr>
                  <w:sz w:val="20"/>
                  <w:szCs w:val="20"/>
                  <w:rPrChange w:id="105210" w:author="pete jones" w:date="2022-01-12T17:26:00Z">
                    <w:rPr/>
                  </w:rPrChange>
                </w:rPr>
                <w:t>8</w:t>
              </w:r>
            </w:ins>
          </w:p>
        </w:tc>
      </w:tr>
      <w:tr w:rsidR="00D32D2F" w:rsidRPr="00D32D2F" w14:paraId="2077557D" w14:textId="77777777" w:rsidTr="00D32D2F">
        <w:trPr>
          <w:trHeight w:val="300"/>
          <w:ins w:id="105211" w:author="pete jones" w:date="2022-01-12T17:25:00Z"/>
          <w:trPrChange w:id="105212" w:author="pete jones" w:date="2022-01-12T17:27:00Z">
            <w:trPr>
              <w:trHeight w:val="300"/>
            </w:trPr>
          </w:trPrChange>
        </w:trPr>
        <w:tc>
          <w:tcPr>
            <w:tcW w:w="868" w:type="dxa"/>
            <w:noWrap/>
            <w:hideMark/>
            <w:tcPrChange w:id="105213" w:author="pete jones" w:date="2022-01-12T17:27:00Z">
              <w:tcPr>
                <w:tcW w:w="868" w:type="dxa"/>
                <w:noWrap/>
                <w:hideMark/>
              </w:tcPr>
            </w:tcPrChange>
          </w:tcPr>
          <w:p w14:paraId="431CD71A" w14:textId="77777777" w:rsidR="00D32D2F" w:rsidRPr="00D32D2F" w:rsidRDefault="00D32D2F">
            <w:pPr>
              <w:spacing w:before="0" w:after="0" w:line="240" w:lineRule="auto"/>
              <w:jc w:val="left"/>
              <w:rPr>
                <w:ins w:id="105214" w:author="pete jones" w:date="2022-01-12T17:25:00Z"/>
                <w:sz w:val="20"/>
                <w:szCs w:val="20"/>
                <w:rPrChange w:id="105215" w:author="pete jones" w:date="2022-01-12T17:26:00Z">
                  <w:rPr>
                    <w:ins w:id="105216" w:author="pete jones" w:date="2022-01-12T17:25:00Z"/>
                  </w:rPr>
                </w:rPrChange>
              </w:rPr>
              <w:pPrChange w:id="105217" w:author="pete jones" w:date="2022-01-12T17:26:00Z">
                <w:pPr>
                  <w:jc w:val="left"/>
                </w:pPr>
              </w:pPrChange>
            </w:pPr>
            <w:ins w:id="105218" w:author="pete jones" w:date="2022-01-12T17:25:00Z">
              <w:r w:rsidRPr="00D32D2F">
                <w:rPr>
                  <w:sz w:val="20"/>
                  <w:szCs w:val="20"/>
                  <w:rPrChange w:id="105219" w:author="pete jones" w:date="2022-01-12T17:26:00Z">
                    <w:rPr/>
                  </w:rPrChange>
                </w:rPr>
                <w:t>64</w:t>
              </w:r>
            </w:ins>
          </w:p>
        </w:tc>
        <w:tc>
          <w:tcPr>
            <w:tcW w:w="1516" w:type="dxa"/>
            <w:noWrap/>
            <w:hideMark/>
            <w:tcPrChange w:id="105220" w:author="pete jones" w:date="2022-01-12T17:27:00Z">
              <w:tcPr>
                <w:tcW w:w="1516" w:type="dxa"/>
                <w:noWrap/>
                <w:hideMark/>
              </w:tcPr>
            </w:tcPrChange>
          </w:tcPr>
          <w:p w14:paraId="4474E29A" w14:textId="77777777" w:rsidR="00D32D2F" w:rsidRPr="00D32D2F" w:rsidRDefault="00D32D2F">
            <w:pPr>
              <w:spacing w:before="0" w:after="0" w:line="240" w:lineRule="auto"/>
              <w:jc w:val="left"/>
              <w:rPr>
                <w:ins w:id="105221" w:author="pete jones" w:date="2022-01-12T17:25:00Z"/>
                <w:sz w:val="20"/>
                <w:szCs w:val="20"/>
                <w:rPrChange w:id="105222" w:author="pete jones" w:date="2022-01-12T17:26:00Z">
                  <w:rPr>
                    <w:ins w:id="105223" w:author="pete jones" w:date="2022-01-12T17:25:00Z"/>
                  </w:rPr>
                </w:rPrChange>
              </w:rPr>
              <w:pPrChange w:id="105224" w:author="pete jones" w:date="2022-01-12T17:26:00Z">
                <w:pPr>
                  <w:jc w:val="left"/>
                </w:pPr>
              </w:pPrChange>
            </w:pPr>
            <w:ins w:id="105225" w:author="pete jones" w:date="2022-01-12T17:25:00Z">
              <w:r w:rsidRPr="00D32D2F">
                <w:rPr>
                  <w:sz w:val="20"/>
                  <w:szCs w:val="20"/>
                  <w:rPrChange w:id="105226" w:author="pete jones" w:date="2022-01-12T17:26:00Z">
                    <w:rPr/>
                  </w:rPrChange>
                </w:rPr>
                <w:t>ENGR3635</w:t>
              </w:r>
            </w:ins>
          </w:p>
        </w:tc>
        <w:tc>
          <w:tcPr>
            <w:tcW w:w="8744" w:type="dxa"/>
            <w:noWrap/>
            <w:hideMark/>
            <w:tcPrChange w:id="105227" w:author="pete jones" w:date="2022-01-12T17:27:00Z">
              <w:tcPr>
                <w:tcW w:w="8744" w:type="dxa"/>
                <w:noWrap/>
                <w:hideMark/>
              </w:tcPr>
            </w:tcPrChange>
          </w:tcPr>
          <w:p w14:paraId="532605D6" w14:textId="77777777" w:rsidR="00D32D2F" w:rsidRPr="00D32D2F" w:rsidRDefault="00D32D2F">
            <w:pPr>
              <w:spacing w:before="0" w:after="0" w:line="240" w:lineRule="auto"/>
              <w:jc w:val="left"/>
              <w:rPr>
                <w:ins w:id="105228" w:author="pete jones" w:date="2022-01-12T17:25:00Z"/>
                <w:sz w:val="20"/>
                <w:szCs w:val="20"/>
                <w:rPrChange w:id="105229" w:author="pete jones" w:date="2022-01-12T17:26:00Z">
                  <w:rPr>
                    <w:ins w:id="105230" w:author="pete jones" w:date="2022-01-12T17:25:00Z"/>
                  </w:rPr>
                </w:rPrChange>
              </w:rPr>
              <w:pPrChange w:id="105231" w:author="pete jones" w:date="2022-01-12T17:26:00Z">
                <w:pPr>
                  <w:jc w:val="left"/>
                </w:pPr>
              </w:pPrChange>
            </w:pPr>
            <w:ins w:id="105232" w:author="pete jones" w:date="2022-01-12T17:25:00Z">
              <w:r w:rsidRPr="00D32D2F">
                <w:rPr>
                  <w:sz w:val="20"/>
                  <w:szCs w:val="20"/>
                  <w:rPrChange w:id="105233" w:author="pete jones" w:date="2022-01-12T17:26:00Z">
                    <w:rPr/>
                  </w:rPrChange>
                </w:rPr>
                <w:t>Neurotechnology, Brains and Machines</w:t>
              </w:r>
            </w:ins>
          </w:p>
        </w:tc>
        <w:tc>
          <w:tcPr>
            <w:tcW w:w="616" w:type="dxa"/>
            <w:noWrap/>
            <w:vAlign w:val="center"/>
            <w:hideMark/>
            <w:tcPrChange w:id="105234" w:author="pete jones" w:date="2022-01-12T17:27:00Z">
              <w:tcPr>
                <w:tcW w:w="616" w:type="dxa"/>
                <w:noWrap/>
                <w:hideMark/>
              </w:tcPr>
            </w:tcPrChange>
          </w:tcPr>
          <w:p w14:paraId="74BABF0D" w14:textId="5378CB19" w:rsidR="00D32D2F" w:rsidRPr="00D32D2F" w:rsidRDefault="00D32D2F">
            <w:pPr>
              <w:spacing w:before="0" w:after="0" w:line="240" w:lineRule="auto"/>
              <w:jc w:val="center"/>
              <w:rPr>
                <w:ins w:id="105235" w:author="pete jones" w:date="2022-01-12T17:25:00Z"/>
                <w:sz w:val="20"/>
                <w:szCs w:val="20"/>
                <w:rPrChange w:id="105236" w:author="pete jones" w:date="2022-01-12T17:26:00Z">
                  <w:rPr>
                    <w:ins w:id="105237" w:author="pete jones" w:date="2022-01-12T17:25:00Z"/>
                  </w:rPr>
                </w:rPrChange>
              </w:rPr>
              <w:pPrChange w:id="105238" w:author="pete jones" w:date="2022-01-12T17:30:00Z">
                <w:pPr>
                  <w:jc w:val="left"/>
                </w:pPr>
              </w:pPrChange>
            </w:pPr>
          </w:p>
        </w:tc>
        <w:tc>
          <w:tcPr>
            <w:tcW w:w="616" w:type="dxa"/>
            <w:noWrap/>
            <w:vAlign w:val="center"/>
            <w:hideMark/>
            <w:tcPrChange w:id="105239" w:author="pete jones" w:date="2022-01-12T17:27:00Z">
              <w:tcPr>
                <w:tcW w:w="616" w:type="dxa"/>
                <w:noWrap/>
                <w:hideMark/>
              </w:tcPr>
            </w:tcPrChange>
          </w:tcPr>
          <w:p w14:paraId="3B404D89" w14:textId="77777777" w:rsidR="00D32D2F" w:rsidRPr="00D32D2F" w:rsidRDefault="00D32D2F">
            <w:pPr>
              <w:spacing w:before="0" w:after="0" w:line="240" w:lineRule="auto"/>
              <w:jc w:val="center"/>
              <w:rPr>
                <w:ins w:id="105240" w:author="pete jones" w:date="2022-01-12T17:25:00Z"/>
                <w:sz w:val="20"/>
                <w:szCs w:val="20"/>
                <w:rPrChange w:id="105241" w:author="pete jones" w:date="2022-01-12T17:26:00Z">
                  <w:rPr>
                    <w:ins w:id="105242" w:author="pete jones" w:date="2022-01-12T17:25:00Z"/>
                  </w:rPr>
                </w:rPrChange>
              </w:rPr>
              <w:pPrChange w:id="105243" w:author="pete jones" w:date="2022-01-12T17:30:00Z">
                <w:pPr>
                  <w:jc w:val="left"/>
                </w:pPr>
              </w:pPrChange>
            </w:pPr>
            <w:ins w:id="105244" w:author="pete jones" w:date="2022-01-12T17:25:00Z">
              <w:r w:rsidRPr="00D32D2F">
                <w:rPr>
                  <w:sz w:val="20"/>
                  <w:szCs w:val="20"/>
                  <w:rPrChange w:id="105245" w:author="pete jones" w:date="2022-01-12T17:26:00Z">
                    <w:rPr/>
                  </w:rPrChange>
                </w:rPr>
                <w:t>3</w:t>
              </w:r>
            </w:ins>
          </w:p>
        </w:tc>
        <w:tc>
          <w:tcPr>
            <w:tcW w:w="616" w:type="dxa"/>
            <w:noWrap/>
            <w:vAlign w:val="center"/>
            <w:hideMark/>
            <w:tcPrChange w:id="105246" w:author="pete jones" w:date="2022-01-12T17:27:00Z">
              <w:tcPr>
                <w:tcW w:w="616" w:type="dxa"/>
                <w:noWrap/>
                <w:hideMark/>
              </w:tcPr>
            </w:tcPrChange>
          </w:tcPr>
          <w:p w14:paraId="2CEB4555" w14:textId="77777777" w:rsidR="00D32D2F" w:rsidRPr="00D32D2F" w:rsidRDefault="00D32D2F">
            <w:pPr>
              <w:spacing w:before="0" w:after="0" w:line="240" w:lineRule="auto"/>
              <w:jc w:val="center"/>
              <w:rPr>
                <w:ins w:id="105247" w:author="pete jones" w:date="2022-01-12T17:25:00Z"/>
                <w:sz w:val="20"/>
                <w:szCs w:val="20"/>
                <w:rPrChange w:id="105248" w:author="pete jones" w:date="2022-01-12T17:26:00Z">
                  <w:rPr>
                    <w:ins w:id="105249" w:author="pete jones" w:date="2022-01-12T17:25:00Z"/>
                  </w:rPr>
                </w:rPrChange>
              </w:rPr>
              <w:pPrChange w:id="105250" w:author="pete jones" w:date="2022-01-12T17:30:00Z">
                <w:pPr>
                  <w:jc w:val="left"/>
                </w:pPr>
              </w:pPrChange>
            </w:pPr>
          </w:p>
        </w:tc>
        <w:tc>
          <w:tcPr>
            <w:tcW w:w="616" w:type="dxa"/>
            <w:noWrap/>
            <w:vAlign w:val="center"/>
            <w:hideMark/>
            <w:tcPrChange w:id="105251" w:author="pete jones" w:date="2022-01-12T17:27:00Z">
              <w:tcPr>
                <w:tcW w:w="616" w:type="dxa"/>
                <w:noWrap/>
                <w:hideMark/>
              </w:tcPr>
            </w:tcPrChange>
          </w:tcPr>
          <w:p w14:paraId="58CF8912" w14:textId="77777777" w:rsidR="00D32D2F" w:rsidRPr="00D32D2F" w:rsidRDefault="00D32D2F">
            <w:pPr>
              <w:spacing w:before="0" w:after="0" w:line="240" w:lineRule="auto"/>
              <w:jc w:val="center"/>
              <w:rPr>
                <w:ins w:id="105252" w:author="pete jones" w:date="2022-01-12T17:25:00Z"/>
                <w:sz w:val="20"/>
                <w:szCs w:val="20"/>
                <w:rPrChange w:id="105253" w:author="pete jones" w:date="2022-01-12T17:26:00Z">
                  <w:rPr>
                    <w:ins w:id="105254" w:author="pete jones" w:date="2022-01-12T17:25:00Z"/>
                  </w:rPr>
                </w:rPrChange>
              </w:rPr>
              <w:pPrChange w:id="105255" w:author="pete jones" w:date="2022-01-12T17:30:00Z">
                <w:pPr>
                  <w:jc w:val="left"/>
                </w:pPr>
              </w:pPrChange>
            </w:pPr>
            <w:ins w:id="105256" w:author="pete jones" w:date="2022-01-12T17:25:00Z">
              <w:r w:rsidRPr="00D32D2F">
                <w:rPr>
                  <w:sz w:val="20"/>
                  <w:szCs w:val="20"/>
                  <w:rPrChange w:id="105257" w:author="pete jones" w:date="2022-01-12T17:26:00Z">
                    <w:rPr/>
                  </w:rPrChange>
                </w:rPr>
                <w:t>3</w:t>
              </w:r>
            </w:ins>
          </w:p>
        </w:tc>
        <w:tc>
          <w:tcPr>
            <w:tcW w:w="616" w:type="dxa"/>
            <w:noWrap/>
            <w:vAlign w:val="center"/>
            <w:hideMark/>
            <w:tcPrChange w:id="105258" w:author="pete jones" w:date="2022-01-12T17:27:00Z">
              <w:tcPr>
                <w:tcW w:w="616" w:type="dxa"/>
                <w:noWrap/>
                <w:hideMark/>
              </w:tcPr>
            </w:tcPrChange>
          </w:tcPr>
          <w:p w14:paraId="2CCA6469" w14:textId="77777777" w:rsidR="00D32D2F" w:rsidRPr="00D32D2F" w:rsidRDefault="00D32D2F">
            <w:pPr>
              <w:spacing w:before="0" w:after="0" w:line="240" w:lineRule="auto"/>
              <w:jc w:val="center"/>
              <w:rPr>
                <w:ins w:id="105259" w:author="pete jones" w:date="2022-01-12T17:25:00Z"/>
                <w:sz w:val="20"/>
                <w:szCs w:val="20"/>
                <w:rPrChange w:id="105260" w:author="pete jones" w:date="2022-01-12T17:26:00Z">
                  <w:rPr>
                    <w:ins w:id="105261" w:author="pete jones" w:date="2022-01-12T17:25:00Z"/>
                  </w:rPr>
                </w:rPrChange>
              </w:rPr>
              <w:pPrChange w:id="105262" w:author="pete jones" w:date="2022-01-12T17:30:00Z">
                <w:pPr>
                  <w:jc w:val="left"/>
                </w:pPr>
              </w:pPrChange>
            </w:pPr>
            <w:ins w:id="105263" w:author="pete jones" w:date="2022-01-12T17:25:00Z">
              <w:r w:rsidRPr="00D32D2F">
                <w:rPr>
                  <w:sz w:val="20"/>
                  <w:szCs w:val="20"/>
                  <w:rPrChange w:id="105264" w:author="pete jones" w:date="2022-01-12T17:26:00Z">
                    <w:rPr/>
                  </w:rPrChange>
                </w:rPr>
                <w:t>2</w:t>
              </w:r>
            </w:ins>
          </w:p>
        </w:tc>
        <w:tc>
          <w:tcPr>
            <w:tcW w:w="616" w:type="dxa"/>
            <w:noWrap/>
            <w:vAlign w:val="center"/>
            <w:hideMark/>
            <w:tcPrChange w:id="105265" w:author="pete jones" w:date="2022-01-12T17:27:00Z">
              <w:tcPr>
                <w:tcW w:w="616" w:type="dxa"/>
                <w:noWrap/>
                <w:hideMark/>
              </w:tcPr>
            </w:tcPrChange>
          </w:tcPr>
          <w:p w14:paraId="6B7AE70F" w14:textId="77777777" w:rsidR="00D32D2F" w:rsidRPr="00D32D2F" w:rsidRDefault="00D32D2F">
            <w:pPr>
              <w:spacing w:before="0" w:after="0" w:line="240" w:lineRule="auto"/>
              <w:jc w:val="center"/>
              <w:rPr>
                <w:ins w:id="105266" w:author="pete jones" w:date="2022-01-12T17:25:00Z"/>
                <w:sz w:val="20"/>
                <w:szCs w:val="20"/>
                <w:rPrChange w:id="105267" w:author="pete jones" w:date="2022-01-12T17:26:00Z">
                  <w:rPr>
                    <w:ins w:id="105268" w:author="pete jones" w:date="2022-01-12T17:25:00Z"/>
                  </w:rPr>
                </w:rPrChange>
              </w:rPr>
              <w:pPrChange w:id="105269" w:author="pete jones" w:date="2022-01-12T17:30:00Z">
                <w:pPr>
                  <w:jc w:val="left"/>
                </w:pPr>
              </w:pPrChange>
            </w:pPr>
          </w:p>
        </w:tc>
        <w:tc>
          <w:tcPr>
            <w:tcW w:w="616" w:type="dxa"/>
            <w:noWrap/>
            <w:vAlign w:val="center"/>
            <w:hideMark/>
            <w:tcPrChange w:id="105270" w:author="pete jones" w:date="2022-01-12T17:27:00Z">
              <w:tcPr>
                <w:tcW w:w="616" w:type="dxa"/>
                <w:noWrap/>
                <w:hideMark/>
              </w:tcPr>
            </w:tcPrChange>
          </w:tcPr>
          <w:p w14:paraId="64FF1F43" w14:textId="77777777" w:rsidR="00D32D2F" w:rsidRPr="00D32D2F" w:rsidRDefault="00D32D2F">
            <w:pPr>
              <w:spacing w:before="0" w:after="0" w:line="240" w:lineRule="auto"/>
              <w:jc w:val="center"/>
              <w:rPr>
                <w:ins w:id="105271" w:author="pete jones" w:date="2022-01-12T17:25:00Z"/>
                <w:sz w:val="20"/>
                <w:szCs w:val="20"/>
                <w:rPrChange w:id="105272" w:author="pete jones" w:date="2022-01-12T17:26:00Z">
                  <w:rPr>
                    <w:ins w:id="105273" w:author="pete jones" w:date="2022-01-12T17:25:00Z"/>
                  </w:rPr>
                </w:rPrChange>
              </w:rPr>
              <w:pPrChange w:id="105274" w:author="pete jones" w:date="2022-01-12T17:30:00Z">
                <w:pPr>
                  <w:jc w:val="left"/>
                </w:pPr>
              </w:pPrChange>
            </w:pPr>
          </w:p>
        </w:tc>
        <w:tc>
          <w:tcPr>
            <w:tcW w:w="616" w:type="dxa"/>
            <w:noWrap/>
            <w:vAlign w:val="center"/>
            <w:hideMark/>
            <w:tcPrChange w:id="105275" w:author="pete jones" w:date="2022-01-12T17:27:00Z">
              <w:tcPr>
                <w:tcW w:w="616" w:type="dxa"/>
                <w:noWrap/>
                <w:hideMark/>
              </w:tcPr>
            </w:tcPrChange>
          </w:tcPr>
          <w:p w14:paraId="2A5F2E13" w14:textId="77777777" w:rsidR="00D32D2F" w:rsidRPr="00D32D2F" w:rsidRDefault="00D32D2F">
            <w:pPr>
              <w:spacing w:before="0" w:after="0" w:line="240" w:lineRule="auto"/>
              <w:jc w:val="center"/>
              <w:rPr>
                <w:ins w:id="105276" w:author="pete jones" w:date="2022-01-12T17:25:00Z"/>
                <w:sz w:val="20"/>
                <w:szCs w:val="20"/>
                <w:rPrChange w:id="105277" w:author="pete jones" w:date="2022-01-12T17:26:00Z">
                  <w:rPr>
                    <w:ins w:id="105278" w:author="pete jones" w:date="2022-01-12T17:25:00Z"/>
                  </w:rPr>
                </w:rPrChange>
              </w:rPr>
              <w:pPrChange w:id="105279" w:author="pete jones" w:date="2022-01-12T17:30:00Z">
                <w:pPr>
                  <w:jc w:val="left"/>
                </w:pPr>
              </w:pPrChange>
            </w:pPr>
          </w:p>
        </w:tc>
      </w:tr>
      <w:tr w:rsidR="00D32D2F" w:rsidRPr="00D32D2F" w14:paraId="0E5BAF4C" w14:textId="77777777" w:rsidTr="00D32D2F">
        <w:trPr>
          <w:trHeight w:val="300"/>
          <w:ins w:id="105280" w:author="pete jones" w:date="2022-01-12T17:25:00Z"/>
          <w:trPrChange w:id="105281" w:author="pete jones" w:date="2022-01-12T17:27:00Z">
            <w:trPr>
              <w:trHeight w:val="300"/>
            </w:trPr>
          </w:trPrChange>
        </w:trPr>
        <w:tc>
          <w:tcPr>
            <w:tcW w:w="868" w:type="dxa"/>
            <w:noWrap/>
            <w:hideMark/>
            <w:tcPrChange w:id="105282" w:author="pete jones" w:date="2022-01-12T17:27:00Z">
              <w:tcPr>
                <w:tcW w:w="868" w:type="dxa"/>
                <w:noWrap/>
                <w:hideMark/>
              </w:tcPr>
            </w:tcPrChange>
          </w:tcPr>
          <w:p w14:paraId="1D1753EF" w14:textId="77777777" w:rsidR="00D32D2F" w:rsidRPr="00D32D2F" w:rsidRDefault="00D32D2F">
            <w:pPr>
              <w:spacing w:before="0" w:after="0" w:line="240" w:lineRule="auto"/>
              <w:jc w:val="left"/>
              <w:rPr>
                <w:ins w:id="105283" w:author="pete jones" w:date="2022-01-12T17:25:00Z"/>
                <w:sz w:val="20"/>
                <w:szCs w:val="20"/>
                <w:rPrChange w:id="105284" w:author="pete jones" w:date="2022-01-12T17:26:00Z">
                  <w:rPr>
                    <w:ins w:id="105285" w:author="pete jones" w:date="2022-01-12T17:25:00Z"/>
                  </w:rPr>
                </w:rPrChange>
              </w:rPr>
              <w:pPrChange w:id="105286" w:author="pete jones" w:date="2022-01-12T17:26:00Z">
                <w:pPr>
                  <w:jc w:val="left"/>
                </w:pPr>
              </w:pPrChange>
            </w:pPr>
            <w:ins w:id="105287" w:author="pete jones" w:date="2022-01-12T17:25:00Z">
              <w:r w:rsidRPr="00D32D2F">
                <w:rPr>
                  <w:sz w:val="20"/>
                  <w:szCs w:val="20"/>
                  <w:rPrChange w:id="105288" w:author="pete jones" w:date="2022-01-12T17:26:00Z">
                    <w:rPr/>
                  </w:rPrChange>
                </w:rPr>
                <w:t>65</w:t>
              </w:r>
            </w:ins>
          </w:p>
        </w:tc>
        <w:tc>
          <w:tcPr>
            <w:tcW w:w="1516" w:type="dxa"/>
            <w:noWrap/>
            <w:hideMark/>
            <w:tcPrChange w:id="105289" w:author="pete jones" w:date="2022-01-12T17:27:00Z">
              <w:tcPr>
                <w:tcW w:w="1516" w:type="dxa"/>
                <w:noWrap/>
                <w:hideMark/>
              </w:tcPr>
            </w:tcPrChange>
          </w:tcPr>
          <w:p w14:paraId="22FBC228" w14:textId="77777777" w:rsidR="00D32D2F" w:rsidRPr="00D32D2F" w:rsidRDefault="00D32D2F">
            <w:pPr>
              <w:spacing w:before="0" w:after="0" w:line="240" w:lineRule="auto"/>
              <w:jc w:val="left"/>
              <w:rPr>
                <w:ins w:id="105290" w:author="pete jones" w:date="2022-01-12T17:25:00Z"/>
                <w:sz w:val="20"/>
                <w:szCs w:val="20"/>
                <w:rPrChange w:id="105291" w:author="pete jones" w:date="2022-01-12T17:26:00Z">
                  <w:rPr>
                    <w:ins w:id="105292" w:author="pete jones" w:date="2022-01-12T17:25:00Z"/>
                  </w:rPr>
                </w:rPrChange>
              </w:rPr>
              <w:pPrChange w:id="105293" w:author="pete jones" w:date="2022-01-12T17:26:00Z">
                <w:pPr>
                  <w:jc w:val="left"/>
                </w:pPr>
              </w:pPrChange>
            </w:pPr>
            <w:ins w:id="105294" w:author="pete jones" w:date="2022-01-12T17:25:00Z">
              <w:r w:rsidRPr="00D32D2F">
                <w:rPr>
                  <w:sz w:val="20"/>
                  <w:szCs w:val="20"/>
                  <w:rPrChange w:id="105295" w:author="pete jones" w:date="2022-01-12T17:26:00Z">
                    <w:rPr/>
                  </w:rPrChange>
                </w:rPr>
                <w:t>ENGR3650</w:t>
              </w:r>
            </w:ins>
          </w:p>
        </w:tc>
        <w:tc>
          <w:tcPr>
            <w:tcW w:w="8744" w:type="dxa"/>
            <w:noWrap/>
            <w:hideMark/>
            <w:tcPrChange w:id="105296" w:author="pete jones" w:date="2022-01-12T17:27:00Z">
              <w:tcPr>
                <w:tcW w:w="8744" w:type="dxa"/>
                <w:noWrap/>
                <w:hideMark/>
              </w:tcPr>
            </w:tcPrChange>
          </w:tcPr>
          <w:p w14:paraId="2F543334" w14:textId="77777777" w:rsidR="00D32D2F" w:rsidRPr="00D32D2F" w:rsidRDefault="00D32D2F">
            <w:pPr>
              <w:spacing w:before="0" w:after="0" w:line="240" w:lineRule="auto"/>
              <w:jc w:val="left"/>
              <w:rPr>
                <w:ins w:id="105297" w:author="pete jones" w:date="2022-01-12T17:25:00Z"/>
                <w:sz w:val="20"/>
                <w:szCs w:val="20"/>
                <w:rPrChange w:id="105298" w:author="pete jones" w:date="2022-01-12T17:26:00Z">
                  <w:rPr>
                    <w:ins w:id="105299" w:author="pete jones" w:date="2022-01-12T17:25:00Z"/>
                  </w:rPr>
                </w:rPrChange>
              </w:rPr>
              <w:pPrChange w:id="105300" w:author="pete jones" w:date="2022-01-12T17:26:00Z">
                <w:pPr>
                  <w:jc w:val="left"/>
                </w:pPr>
              </w:pPrChange>
            </w:pPr>
            <w:ins w:id="105301" w:author="pete jones" w:date="2022-01-12T17:25:00Z">
              <w:r w:rsidRPr="00D32D2F">
                <w:rPr>
                  <w:sz w:val="20"/>
                  <w:szCs w:val="20"/>
                  <w:rPrChange w:id="105302" w:author="pete jones" w:date="2022-01-12T17:26:00Z">
                    <w:rPr/>
                  </w:rPrChange>
                </w:rPr>
                <w:t>Structural Biomaterials</w:t>
              </w:r>
            </w:ins>
          </w:p>
        </w:tc>
        <w:tc>
          <w:tcPr>
            <w:tcW w:w="616" w:type="dxa"/>
            <w:noWrap/>
            <w:vAlign w:val="center"/>
            <w:hideMark/>
            <w:tcPrChange w:id="105303" w:author="pete jones" w:date="2022-01-12T17:27:00Z">
              <w:tcPr>
                <w:tcW w:w="616" w:type="dxa"/>
                <w:noWrap/>
                <w:hideMark/>
              </w:tcPr>
            </w:tcPrChange>
          </w:tcPr>
          <w:p w14:paraId="4C3D0DFC" w14:textId="5C146016" w:rsidR="00D32D2F" w:rsidRPr="00D32D2F" w:rsidRDefault="00D32D2F">
            <w:pPr>
              <w:spacing w:before="0" w:after="0" w:line="240" w:lineRule="auto"/>
              <w:jc w:val="center"/>
              <w:rPr>
                <w:ins w:id="105304" w:author="pete jones" w:date="2022-01-12T17:25:00Z"/>
                <w:sz w:val="20"/>
                <w:szCs w:val="20"/>
                <w:rPrChange w:id="105305" w:author="pete jones" w:date="2022-01-12T17:26:00Z">
                  <w:rPr>
                    <w:ins w:id="105306" w:author="pete jones" w:date="2022-01-12T17:25:00Z"/>
                  </w:rPr>
                </w:rPrChange>
              </w:rPr>
              <w:pPrChange w:id="105307" w:author="pete jones" w:date="2022-01-12T17:30:00Z">
                <w:pPr>
                  <w:jc w:val="left"/>
                </w:pPr>
              </w:pPrChange>
            </w:pPr>
          </w:p>
        </w:tc>
        <w:tc>
          <w:tcPr>
            <w:tcW w:w="616" w:type="dxa"/>
            <w:noWrap/>
            <w:vAlign w:val="center"/>
            <w:hideMark/>
            <w:tcPrChange w:id="105308" w:author="pete jones" w:date="2022-01-12T17:27:00Z">
              <w:tcPr>
                <w:tcW w:w="616" w:type="dxa"/>
                <w:noWrap/>
                <w:hideMark/>
              </w:tcPr>
            </w:tcPrChange>
          </w:tcPr>
          <w:p w14:paraId="5D4E49F2" w14:textId="77777777" w:rsidR="00D32D2F" w:rsidRPr="00D32D2F" w:rsidRDefault="00D32D2F">
            <w:pPr>
              <w:spacing w:before="0" w:after="0" w:line="240" w:lineRule="auto"/>
              <w:jc w:val="center"/>
              <w:rPr>
                <w:ins w:id="105309" w:author="pete jones" w:date="2022-01-12T17:25:00Z"/>
                <w:sz w:val="20"/>
                <w:szCs w:val="20"/>
                <w:rPrChange w:id="105310" w:author="pete jones" w:date="2022-01-12T17:26:00Z">
                  <w:rPr>
                    <w:ins w:id="105311" w:author="pete jones" w:date="2022-01-12T17:25:00Z"/>
                  </w:rPr>
                </w:rPrChange>
              </w:rPr>
              <w:pPrChange w:id="105312" w:author="pete jones" w:date="2022-01-12T17:30:00Z">
                <w:pPr>
                  <w:jc w:val="left"/>
                </w:pPr>
              </w:pPrChange>
            </w:pPr>
            <w:ins w:id="105313" w:author="pete jones" w:date="2022-01-12T17:25:00Z">
              <w:r w:rsidRPr="00D32D2F">
                <w:rPr>
                  <w:sz w:val="20"/>
                  <w:szCs w:val="20"/>
                  <w:rPrChange w:id="105314" w:author="pete jones" w:date="2022-01-12T17:26:00Z">
                    <w:rPr/>
                  </w:rPrChange>
                </w:rPr>
                <w:t>3</w:t>
              </w:r>
            </w:ins>
          </w:p>
        </w:tc>
        <w:tc>
          <w:tcPr>
            <w:tcW w:w="616" w:type="dxa"/>
            <w:noWrap/>
            <w:vAlign w:val="center"/>
            <w:hideMark/>
            <w:tcPrChange w:id="105315" w:author="pete jones" w:date="2022-01-12T17:27:00Z">
              <w:tcPr>
                <w:tcW w:w="616" w:type="dxa"/>
                <w:noWrap/>
                <w:hideMark/>
              </w:tcPr>
            </w:tcPrChange>
          </w:tcPr>
          <w:p w14:paraId="1F77BB1B" w14:textId="77777777" w:rsidR="00D32D2F" w:rsidRPr="00D32D2F" w:rsidRDefault="00D32D2F">
            <w:pPr>
              <w:spacing w:before="0" w:after="0" w:line="240" w:lineRule="auto"/>
              <w:jc w:val="center"/>
              <w:rPr>
                <w:ins w:id="105316" w:author="pete jones" w:date="2022-01-12T17:25:00Z"/>
                <w:sz w:val="20"/>
                <w:szCs w:val="20"/>
                <w:rPrChange w:id="105317" w:author="pete jones" w:date="2022-01-12T17:26:00Z">
                  <w:rPr>
                    <w:ins w:id="105318" w:author="pete jones" w:date="2022-01-12T17:25:00Z"/>
                  </w:rPr>
                </w:rPrChange>
              </w:rPr>
              <w:pPrChange w:id="105319" w:author="pete jones" w:date="2022-01-12T17:30:00Z">
                <w:pPr>
                  <w:jc w:val="left"/>
                </w:pPr>
              </w:pPrChange>
            </w:pPr>
          </w:p>
        </w:tc>
        <w:tc>
          <w:tcPr>
            <w:tcW w:w="616" w:type="dxa"/>
            <w:noWrap/>
            <w:vAlign w:val="center"/>
            <w:hideMark/>
            <w:tcPrChange w:id="105320" w:author="pete jones" w:date="2022-01-12T17:27:00Z">
              <w:tcPr>
                <w:tcW w:w="616" w:type="dxa"/>
                <w:noWrap/>
                <w:hideMark/>
              </w:tcPr>
            </w:tcPrChange>
          </w:tcPr>
          <w:p w14:paraId="4F51CDC1" w14:textId="77777777" w:rsidR="00D32D2F" w:rsidRPr="00D32D2F" w:rsidRDefault="00D32D2F">
            <w:pPr>
              <w:spacing w:before="0" w:after="0" w:line="240" w:lineRule="auto"/>
              <w:jc w:val="center"/>
              <w:rPr>
                <w:ins w:id="105321" w:author="pete jones" w:date="2022-01-12T17:25:00Z"/>
                <w:sz w:val="20"/>
                <w:szCs w:val="20"/>
                <w:rPrChange w:id="105322" w:author="pete jones" w:date="2022-01-12T17:26:00Z">
                  <w:rPr>
                    <w:ins w:id="105323" w:author="pete jones" w:date="2022-01-12T17:25:00Z"/>
                  </w:rPr>
                </w:rPrChange>
              </w:rPr>
              <w:pPrChange w:id="105324" w:author="pete jones" w:date="2022-01-12T17:30:00Z">
                <w:pPr>
                  <w:jc w:val="left"/>
                </w:pPr>
              </w:pPrChange>
            </w:pPr>
            <w:ins w:id="105325" w:author="pete jones" w:date="2022-01-12T17:25:00Z">
              <w:r w:rsidRPr="00D32D2F">
                <w:rPr>
                  <w:sz w:val="20"/>
                  <w:szCs w:val="20"/>
                  <w:rPrChange w:id="105326" w:author="pete jones" w:date="2022-01-12T17:26:00Z">
                    <w:rPr/>
                  </w:rPrChange>
                </w:rPr>
                <w:t>3</w:t>
              </w:r>
            </w:ins>
          </w:p>
        </w:tc>
        <w:tc>
          <w:tcPr>
            <w:tcW w:w="616" w:type="dxa"/>
            <w:noWrap/>
            <w:vAlign w:val="center"/>
            <w:hideMark/>
            <w:tcPrChange w:id="105327" w:author="pete jones" w:date="2022-01-12T17:27:00Z">
              <w:tcPr>
                <w:tcW w:w="616" w:type="dxa"/>
                <w:noWrap/>
                <w:hideMark/>
              </w:tcPr>
            </w:tcPrChange>
          </w:tcPr>
          <w:p w14:paraId="104F41E1" w14:textId="77777777" w:rsidR="00D32D2F" w:rsidRPr="00D32D2F" w:rsidRDefault="00D32D2F">
            <w:pPr>
              <w:spacing w:before="0" w:after="0" w:line="240" w:lineRule="auto"/>
              <w:jc w:val="center"/>
              <w:rPr>
                <w:ins w:id="105328" w:author="pete jones" w:date="2022-01-12T17:25:00Z"/>
                <w:sz w:val="20"/>
                <w:szCs w:val="20"/>
                <w:rPrChange w:id="105329" w:author="pete jones" w:date="2022-01-12T17:26:00Z">
                  <w:rPr>
                    <w:ins w:id="105330" w:author="pete jones" w:date="2022-01-12T17:25:00Z"/>
                  </w:rPr>
                </w:rPrChange>
              </w:rPr>
              <w:pPrChange w:id="105331" w:author="pete jones" w:date="2022-01-12T17:30:00Z">
                <w:pPr>
                  <w:jc w:val="left"/>
                </w:pPr>
              </w:pPrChange>
            </w:pPr>
            <w:ins w:id="105332" w:author="pete jones" w:date="2022-01-12T17:25:00Z">
              <w:r w:rsidRPr="00D32D2F">
                <w:rPr>
                  <w:sz w:val="20"/>
                  <w:szCs w:val="20"/>
                  <w:rPrChange w:id="105333" w:author="pete jones" w:date="2022-01-12T17:26:00Z">
                    <w:rPr/>
                  </w:rPrChange>
                </w:rPr>
                <w:t>4</w:t>
              </w:r>
            </w:ins>
          </w:p>
        </w:tc>
        <w:tc>
          <w:tcPr>
            <w:tcW w:w="616" w:type="dxa"/>
            <w:noWrap/>
            <w:vAlign w:val="center"/>
            <w:hideMark/>
            <w:tcPrChange w:id="105334" w:author="pete jones" w:date="2022-01-12T17:27:00Z">
              <w:tcPr>
                <w:tcW w:w="616" w:type="dxa"/>
                <w:noWrap/>
                <w:hideMark/>
              </w:tcPr>
            </w:tcPrChange>
          </w:tcPr>
          <w:p w14:paraId="4B9F0345" w14:textId="77777777" w:rsidR="00D32D2F" w:rsidRPr="00D32D2F" w:rsidRDefault="00D32D2F">
            <w:pPr>
              <w:spacing w:before="0" w:after="0" w:line="240" w:lineRule="auto"/>
              <w:jc w:val="center"/>
              <w:rPr>
                <w:ins w:id="105335" w:author="pete jones" w:date="2022-01-12T17:25:00Z"/>
                <w:sz w:val="20"/>
                <w:szCs w:val="20"/>
                <w:rPrChange w:id="105336" w:author="pete jones" w:date="2022-01-12T17:26:00Z">
                  <w:rPr>
                    <w:ins w:id="105337" w:author="pete jones" w:date="2022-01-12T17:25:00Z"/>
                  </w:rPr>
                </w:rPrChange>
              </w:rPr>
              <w:pPrChange w:id="105338" w:author="pete jones" w:date="2022-01-12T17:30:00Z">
                <w:pPr>
                  <w:jc w:val="left"/>
                </w:pPr>
              </w:pPrChange>
            </w:pPr>
            <w:ins w:id="105339" w:author="pete jones" w:date="2022-01-12T17:25:00Z">
              <w:r w:rsidRPr="00D32D2F">
                <w:rPr>
                  <w:sz w:val="20"/>
                  <w:szCs w:val="20"/>
                  <w:rPrChange w:id="105340" w:author="pete jones" w:date="2022-01-12T17:26:00Z">
                    <w:rPr/>
                  </w:rPrChange>
                </w:rPr>
                <w:t>4</w:t>
              </w:r>
            </w:ins>
          </w:p>
        </w:tc>
        <w:tc>
          <w:tcPr>
            <w:tcW w:w="616" w:type="dxa"/>
            <w:noWrap/>
            <w:vAlign w:val="center"/>
            <w:hideMark/>
            <w:tcPrChange w:id="105341" w:author="pete jones" w:date="2022-01-12T17:27:00Z">
              <w:tcPr>
                <w:tcW w:w="616" w:type="dxa"/>
                <w:noWrap/>
                <w:hideMark/>
              </w:tcPr>
            </w:tcPrChange>
          </w:tcPr>
          <w:p w14:paraId="2E4D4030" w14:textId="77777777" w:rsidR="00D32D2F" w:rsidRPr="00D32D2F" w:rsidRDefault="00D32D2F">
            <w:pPr>
              <w:spacing w:before="0" w:after="0" w:line="240" w:lineRule="auto"/>
              <w:jc w:val="center"/>
              <w:rPr>
                <w:ins w:id="105342" w:author="pete jones" w:date="2022-01-12T17:25:00Z"/>
                <w:sz w:val="20"/>
                <w:szCs w:val="20"/>
                <w:rPrChange w:id="105343" w:author="pete jones" w:date="2022-01-12T17:26:00Z">
                  <w:rPr>
                    <w:ins w:id="105344" w:author="pete jones" w:date="2022-01-12T17:25:00Z"/>
                  </w:rPr>
                </w:rPrChange>
              </w:rPr>
              <w:pPrChange w:id="105345" w:author="pete jones" w:date="2022-01-12T17:30:00Z">
                <w:pPr>
                  <w:jc w:val="left"/>
                </w:pPr>
              </w:pPrChange>
            </w:pPr>
            <w:ins w:id="105346" w:author="pete jones" w:date="2022-01-12T17:25:00Z">
              <w:r w:rsidRPr="00D32D2F">
                <w:rPr>
                  <w:sz w:val="20"/>
                  <w:szCs w:val="20"/>
                  <w:rPrChange w:id="105347" w:author="pete jones" w:date="2022-01-12T17:26:00Z">
                    <w:rPr/>
                  </w:rPrChange>
                </w:rPr>
                <w:t>4</w:t>
              </w:r>
            </w:ins>
          </w:p>
        </w:tc>
        <w:tc>
          <w:tcPr>
            <w:tcW w:w="616" w:type="dxa"/>
            <w:noWrap/>
            <w:vAlign w:val="center"/>
            <w:hideMark/>
            <w:tcPrChange w:id="105348" w:author="pete jones" w:date="2022-01-12T17:27:00Z">
              <w:tcPr>
                <w:tcW w:w="616" w:type="dxa"/>
                <w:noWrap/>
                <w:hideMark/>
              </w:tcPr>
            </w:tcPrChange>
          </w:tcPr>
          <w:p w14:paraId="64A44E46" w14:textId="77777777" w:rsidR="00D32D2F" w:rsidRPr="00D32D2F" w:rsidRDefault="00D32D2F">
            <w:pPr>
              <w:spacing w:before="0" w:after="0" w:line="240" w:lineRule="auto"/>
              <w:jc w:val="center"/>
              <w:rPr>
                <w:ins w:id="105349" w:author="pete jones" w:date="2022-01-12T17:25:00Z"/>
                <w:sz w:val="20"/>
                <w:szCs w:val="20"/>
                <w:rPrChange w:id="105350" w:author="pete jones" w:date="2022-01-12T17:26:00Z">
                  <w:rPr>
                    <w:ins w:id="105351" w:author="pete jones" w:date="2022-01-12T17:25:00Z"/>
                  </w:rPr>
                </w:rPrChange>
              </w:rPr>
              <w:pPrChange w:id="105352" w:author="pete jones" w:date="2022-01-12T17:30:00Z">
                <w:pPr>
                  <w:jc w:val="left"/>
                </w:pPr>
              </w:pPrChange>
            </w:pPr>
            <w:ins w:id="105353" w:author="pete jones" w:date="2022-01-12T17:25:00Z">
              <w:r w:rsidRPr="00D32D2F">
                <w:rPr>
                  <w:sz w:val="20"/>
                  <w:szCs w:val="20"/>
                  <w:rPrChange w:id="105354" w:author="pete jones" w:date="2022-01-12T17:26:00Z">
                    <w:rPr/>
                  </w:rPrChange>
                </w:rPr>
                <w:t>4</w:t>
              </w:r>
            </w:ins>
          </w:p>
        </w:tc>
      </w:tr>
      <w:tr w:rsidR="00D32D2F" w:rsidRPr="00D32D2F" w14:paraId="40DD04B3" w14:textId="77777777" w:rsidTr="00D32D2F">
        <w:trPr>
          <w:trHeight w:val="300"/>
          <w:ins w:id="105355" w:author="pete jones" w:date="2022-01-12T17:25:00Z"/>
          <w:trPrChange w:id="105356" w:author="pete jones" w:date="2022-01-12T17:27:00Z">
            <w:trPr>
              <w:trHeight w:val="300"/>
            </w:trPr>
          </w:trPrChange>
        </w:trPr>
        <w:tc>
          <w:tcPr>
            <w:tcW w:w="868" w:type="dxa"/>
            <w:noWrap/>
            <w:hideMark/>
            <w:tcPrChange w:id="105357" w:author="pete jones" w:date="2022-01-12T17:27:00Z">
              <w:tcPr>
                <w:tcW w:w="868" w:type="dxa"/>
                <w:noWrap/>
                <w:hideMark/>
              </w:tcPr>
            </w:tcPrChange>
          </w:tcPr>
          <w:p w14:paraId="6E609E3E" w14:textId="77777777" w:rsidR="00D32D2F" w:rsidRPr="00D32D2F" w:rsidRDefault="00D32D2F">
            <w:pPr>
              <w:spacing w:before="0" w:after="0" w:line="240" w:lineRule="auto"/>
              <w:jc w:val="left"/>
              <w:rPr>
                <w:ins w:id="105358" w:author="pete jones" w:date="2022-01-12T17:25:00Z"/>
                <w:sz w:val="20"/>
                <w:szCs w:val="20"/>
                <w:rPrChange w:id="105359" w:author="pete jones" w:date="2022-01-12T17:26:00Z">
                  <w:rPr>
                    <w:ins w:id="105360" w:author="pete jones" w:date="2022-01-12T17:25:00Z"/>
                  </w:rPr>
                </w:rPrChange>
              </w:rPr>
              <w:pPrChange w:id="105361" w:author="pete jones" w:date="2022-01-12T17:26:00Z">
                <w:pPr>
                  <w:jc w:val="left"/>
                </w:pPr>
              </w:pPrChange>
            </w:pPr>
            <w:ins w:id="105362" w:author="pete jones" w:date="2022-01-12T17:25:00Z">
              <w:r w:rsidRPr="00D32D2F">
                <w:rPr>
                  <w:sz w:val="20"/>
                  <w:szCs w:val="20"/>
                  <w:rPrChange w:id="105363" w:author="pete jones" w:date="2022-01-12T17:26:00Z">
                    <w:rPr/>
                  </w:rPrChange>
                </w:rPr>
                <w:t>66</w:t>
              </w:r>
            </w:ins>
          </w:p>
        </w:tc>
        <w:tc>
          <w:tcPr>
            <w:tcW w:w="1516" w:type="dxa"/>
            <w:noWrap/>
            <w:hideMark/>
            <w:tcPrChange w:id="105364" w:author="pete jones" w:date="2022-01-12T17:27:00Z">
              <w:tcPr>
                <w:tcW w:w="1516" w:type="dxa"/>
                <w:noWrap/>
                <w:hideMark/>
              </w:tcPr>
            </w:tcPrChange>
          </w:tcPr>
          <w:p w14:paraId="0BA3B41A" w14:textId="77777777" w:rsidR="00D32D2F" w:rsidRPr="00D32D2F" w:rsidRDefault="00D32D2F">
            <w:pPr>
              <w:spacing w:before="0" w:after="0" w:line="240" w:lineRule="auto"/>
              <w:jc w:val="left"/>
              <w:rPr>
                <w:ins w:id="105365" w:author="pete jones" w:date="2022-01-12T17:25:00Z"/>
                <w:sz w:val="20"/>
                <w:szCs w:val="20"/>
                <w:rPrChange w:id="105366" w:author="pete jones" w:date="2022-01-12T17:26:00Z">
                  <w:rPr>
                    <w:ins w:id="105367" w:author="pete jones" w:date="2022-01-12T17:25:00Z"/>
                  </w:rPr>
                </w:rPrChange>
              </w:rPr>
              <w:pPrChange w:id="105368" w:author="pete jones" w:date="2022-01-12T17:26:00Z">
                <w:pPr>
                  <w:jc w:val="left"/>
                </w:pPr>
              </w:pPrChange>
            </w:pPr>
            <w:ins w:id="105369" w:author="pete jones" w:date="2022-01-12T17:25:00Z">
              <w:r w:rsidRPr="00D32D2F">
                <w:rPr>
                  <w:sz w:val="20"/>
                  <w:szCs w:val="20"/>
                  <w:rPrChange w:id="105370" w:author="pete jones" w:date="2022-01-12T17:26:00Z">
                    <w:rPr/>
                  </w:rPrChange>
                </w:rPr>
                <w:t>ENGR3699</w:t>
              </w:r>
            </w:ins>
          </w:p>
        </w:tc>
        <w:tc>
          <w:tcPr>
            <w:tcW w:w="8744" w:type="dxa"/>
            <w:noWrap/>
            <w:hideMark/>
            <w:tcPrChange w:id="105371" w:author="pete jones" w:date="2022-01-12T17:27:00Z">
              <w:tcPr>
                <w:tcW w:w="8744" w:type="dxa"/>
                <w:noWrap/>
                <w:hideMark/>
              </w:tcPr>
            </w:tcPrChange>
          </w:tcPr>
          <w:p w14:paraId="2240FB6D" w14:textId="77777777" w:rsidR="00D32D2F" w:rsidRPr="00D32D2F" w:rsidRDefault="00D32D2F">
            <w:pPr>
              <w:spacing w:before="0" w:after="0" w:line="240" w:lineRule="auto"/>
              <w:jc w:val="left"/>
              <w:rPr>
                <w:ins w:id="105372" w:author="pete jones" w:date="2022-01-12T17:25:00Z"/>
                <w:sz w:val="20"/>
                <w:szCs w:val="20"/>
                <w:rPrChange w:id="105373" w:author="pete jones" w:date="2022-01-12T17:26:00Z">
                  <w:rPr>
                    <w:ins w:id="105374" w:author="pete jones" w:date="2022-01-12T17:25:00Z"/>
                  </w:rPr>
                </w:rPrChange>
              </w:rPr>
              <w:pPrChange w:id="105375" w:author="pete jones" w:date="2022-01-12T17:26:00Z">
                <w:pPr>
                  <w:jc w:val="left"/>
                </w:pPr>
              </w:pPrChange>
            </w:pPr>
            <w:ins w:id="105376" w:author="pete jones" w:date="2022-01-12T17:25:00Z">
              <w:r w:rsidRPr="00D32D2F">
                <w:rPr>
                  <w:sz w:val="20"/>
                  <w:szCs w:val="20"/>
                  <w:rPrChange w:id="105377" w:author="pete jones" w:date="2022-01-12T17:26:00Z">
                    <w:rPr/>
                  </w:rPrChange>
                </w:rPr>
                <w:t>Special Topics in Bioengineering</w:t>
              </w:r>
            </w:ins>
          </w:p>
        </w:tc>
        <w:tc>
          <w:tcPr>
            <w:tcW w:w="616" w:type="dxa"/>
            <w:noWrap/>
            <w:vAlign w:val="center"/>
            <w:hideMark/>
            <w:tcPrChange w:id="105378" w:author="pete jones" w:date="2022-01-12T17:27:00Z">
              <w:tcPr>
                <w:tcW w:w="616" w:type="dxa"/>
                <w:noWrap/>
                <w:hideMark/>
              </w:tcPr>
            </w:tcPrChange>
          </w:tcPr>
          <w:p w14:paraId="31FA3DFE" w14:textId="14B71C50" w:rsidR="00D32D2F" w:rsidRPr="00D32D2F" w:rsidRDefault="00D32D2F">
            <w:pPr>
              <w:spacing w:before="0" w:after="0" w:line="240" w:lineRule="auto"/>
              <w:jc w:val="center"/>
              <w:rPr>
                <w:ins w:id="105379" w:author="pete jones" w:date="2022-01-12T17:25:00Z"/>
                <w:sz w:val="20"/>
                <w:szCs w:val="20"/>
                <w:rPrChange w:id="105380" w:author="pete jones" w:date="2022-01-12T17:26:00Z">
                  <w:rPr>
                    <w:ins w:id="105381" w:author="pete jones" w:date="2022-01-12T17:25:00Z"/>
                  </w:rPr>
                </w:rPrChange>
              </w:rPr>
              <w:pPrChange w:id="105382" w:author="pete jones" w:date="2022-01-12T17:30:00Z">
                <w:pPr>
                  <w:jc w:val="left"/>
                </w:pPr>
              </w:pPrChange>
            </w:pPr>
          </w:p>
        </w:tc>
        <w:tc>
          <w:tcPr>
            <w:tcW w:w="616" w:type="dxa"/>
            <w:noWrap/>
            <w:vAlign w:val="center"/>
            <w:hideMark/>
            <w:tcPrChange w:id="105383" w:author="pete jones" w:date="2022-01-12T17:27:00Z">
              <w:tcPr>
                <w:tcW w:w="616" w:type="dxa"/>
                <w:noWrap/>
                <w:hideMark/>
              </w:tcPr>
            </w:tcPrChange>
          </w:tcPr>
          <w:p w14:paraId="6829185B" w14:textId="77777777" w:rsidR="00D32D2F" w:rsidRPr="00D32D2F" w:rsidRDefault="00D32D2F">
            <w:pPr>
              <w:spacing w:before="0" w:after="0" w:line="240" w:lineRule="auto"/>
              <w:jc w:val="center"/>
              <w:rPr>
                <w:ins w:id="105384" w:author="pete jones" w:date="2022-01-12T17:25:00Z"/>
                <w:sz w:val="20"/>
                <w:szCs w:val="20"/>
                <w:rPrChange w:id="105385" w:author="pete jones" w:date="2022-01-12T17:26:00Z">
                  <w:rPr>
                    <w:ins w:id="105386" w:author="pete jones" w:date="2022-01-12T17:25:00Z"/>
                  </w:rPr>
                </w:rPrChange>
              </w:rPr>
              <w:pPrChange w:id="105387" w:author="pete jones" w:date="2022-01-12T17:30:00Z">
                <w:pPr>
                  <w:jc w:val="left"/>
                </w:pPr>
              </w:pPrChange>
            </w:pPr>
            <w:ins w:id="105388" w:author="pete jones" w:date="2022-01-12T17:25:00Z">
              <w:r w:rsidRPr="00D32D2F">
                <w:rPr>
                  <w:sz w:val="20"/>
                  <w:szCs w:val="20"/>
                  <w:rPrChange w:id="105389" w:author="pete jones" w:date="2022-01-12T17:26:00Z">
                    <w:rPr/>
                  </w:rPrChange>
                </w:rPr>
                <w:t>3</w:t>
              </w:r>
            </w:ins>
          </w:p>
        </w:tc>
        <w:tc>
          <w:tcPr>
            <w:tcW w:w="616" w:type="dxa"/>
            <w:noWrap/>
            <w:vAlign w:val="center"/>
            <w:hideMark/>
            <w:tcPrChange w:id="105390" w:author="pete jones" w:date="2022-01-12T17:27:00Z">
              <w:tcPr>
                <w:tcW w:w="616" w:type="dxa"/>
                <w:noWrap/>
                <w:hideMark/>
              </w:tcPr>
            </w:tcPrChange>
          </w:tcPr>
          <w:p w14:paraId="0B984828" w14:textId="77777777" w:rsidR="00D32D2F" w:rsidRPr="00D32D2F" w:rsidRDefault="00D32D2F">
            <w:pPr>
              <w:spacing w:before="0" w:after="0" w:line="240" w:lineRule="auto"/>
              <w:jc w:val="center"/>
              <w:rPr>
                <w:ins w:id="105391" w:author="pete jones" w:date="2022-01-12T17:25:00Z"/>
                <w:sz w:val="20"/>
                <w:szCs w:val="20"/>
                <w:rPrChange w:id="105392" w:author="pete jones" w:date="2022-01-12T17:26:00Z">
                  <w:rPr>
                    <w:ins w:id="105393" w:author="pete jones" w:date="2022-01-12T17:25:00Z"/>
                  </w:rPr>
                </w:rPrChange>
              </w:rPr>
              <w:pPrChange w:id="105394" w:author="pete jones" w:date="2022-01-12T17:30:00Z">
                <w:pPr>
                  <w:jc w:val="left"/>
                </w:pPr>
              </w:pPrChange>
            </w:pPr>
          </w:p>
        </w:tc>
        <w:tc>
          <w:tcPr>
            <w:tcW w:w="616" w:type="dxa"/>
            <w:noWrap/>
            <w:vAlign w:val="center"/>
            <w:hideMark/>
            <w:tcPrChange w:id="105395" w:author="pete jones" w:date="2022-01-12T17:27:00Z">
              <w:tcPr>
                <w:tcW w:w="616" w:type="dxa"/>
                <w:noWrap/>
                <w:hideMark/>
              </w:tcPr>
            </w:tcPrChange>
          </w:tcPr>
          <w:p w14:paraId="6C14EBFD" w14:textId="77777777" w:rsidR="00D32D2F" w:rsidRPr="00D32D2F" w:rsidRDefault="00D32D2F">
            <w:pPr>
              <w:spacing w:before="0" w:after="0" w:line="240" w:lineRule="auto"/>
              <w:jc w:val="center"/>
              <w:rPr>
                <w:ins w:id="105396" w:author="pete jones" w:date="2022-01-12T17:25:00Z"/>
                <w:sz w:val="20"/>
                <w:szCs w:val="20"/>
                <w:rPrChange w:id="105397" w:author="pete jones" w:date="2022-01-12T17:26:00Z">
                  <w:rPr>
                    <w:ins w:id="105398" w:author="pete jones" w:date="2022-01-12T17:25:00Z"/>
                  </w:rPr>
                </w:rPrChange>
              </w:rPr>
              <w:pPrChange w:id="105399" w:author="pete jones" w:date="2022-01-12T17:30:00Z">
                <w:pPr>
                  <w:jc w:val="left"/>
                </w:pPr>
              </w:pPrChange>
            </w:pPr>
            <w:ins w:id="105400" w:author="pete jones" w:date="2022-01-12T17:25:00Z">
              <w:r w:rsidRPr="00D32D2F">
                <w:rPr>
                  <w:sz w:val="20"/>
                  <w:szCs w:val="20"/>
                  <w:rPrChange w:id="105401" w:author="pete jones" w:date="2022-01-12T17:26:00Z">
                    <w:rPr/>
                  </w:rPrChange>
                </w:rPr>
                <w:t>3</w:t>
              </w:r>
            </w:ins>
          </w:p>
        </w:tc>
        <w:tc>
          <w:tcPr>
            <w:tcW w:w="616" w:type="dxa"/>
            <w:noWrap/>
            <w:vAlign w:val="center"/>
            <w:hideMark/>
            <w:tcPrChange w:id="105402" w:author="pete jones" w:date="2022-01-12T17:27:00Z">
              <w:tcPr>
                <w:tcW w:w="616" w:type="dxa"/>
                <w:noWrap/>
                <w:hideMark/>
              </w:tcPr>
            </w:tcPrChange>
          </w:tcPr>
          <w:p w14:paraId="79AE315B" w14:textId="77777777" w:rsidR="00D32D2F" w:rsidRPr="00D32D2F" w:rsidRDefault="00D32D2F">
            <w:pPr>
              <w:spacing w:before="0" w:after="0" w:line="240" w:lineRule="auto"/>
              <w:jc w:val="center"/>
              <w:rPr>
                <w:ins w:id="105403" w:author="pete jones" w:date="2022-01-12T17:25:00Z"/>
                <w:sz w:val="20"/>
                <w:szCs w:val="20"/>
                <w:rPrChange w:id="105404" w:author="pete jones" w:date="2022-01-12T17:26:00Z">
                  <w:rPr>
                    <w:ins w:id="105405" w:author="pete jones" w:date="2022-01-12T17:25:00Z"/>
                  </w:rPr>
                </w:rPrChange>
              </w:rPr>
              <w:pPrChange w:id="105406" w:author="pete jones" w:date="2022-01-12T17:30:00Z">
                <w:pPr>
                  <w:jc w:val="left"/>
                </w:pPr>
              </w:pPrChange>
            </w:pPr>
            <w:ins w:id="105407" w:author="pete jones" w:date="2022-01-12T17:25:00Z">
              <w:r w:rsidRPr="00D32D2F">
                <w:rPr>
                  <w:sz w:val="20"/>
                  <w:szCs w:val="20"/>
                  <w:rPrChange w:id="105408" w:author="pete jones" w:date="2022-01-12T17:26:00Z">
                    <w:rPr/>
                  </w:rPrChange>
                </w:rPr>
                <w:t>v</w:t>
              </w:r>
            </w:ins>
          </w:p>
        </w:tc>
        <w:tc>
          <w:tcPr>
            <w:tcW w:w="616" w:type="dxa"/>
            <w:noWrap/>
            <w:vAlign w:val="center"/>
            <w:hideMark/>
            <w:tcPrChange w:id="105409" w:author="pete jones" w:date="2022-01-12T17:27:00Z">
              <w:tcPr>
                <w:tcW w:w="616" w:type="dxa"/>
                <w:noWrap/>
                <w:hideMark/>
              </w:tcPr>
            </w:tcPrChange>
          </w:tcPr>
          <w:p w14:paraId="2AA8785B" w14:textId="77777777" w:rsidR="00D32D2F" w:rsidRPr="00D32D2F" w:rsidRDefault="00D32D2F">
            <w:pPr>
              <w:spacing w:before="0" w:after="0" w:line="240" w:lineRule="auto"/>
              <w:jc w:val="center"/>
              <w:rPr>
                <w:ins w:id="105410" w:author="pete jones" w:date="2022-01-12T17:25:00Z"/>
                <w:sz w:val="20"/>
                <w:szCs w:val="20"/>
                <w:rPrChange w:id="105411" w:author="pete jones" w:date="2022-01-12T17:26:00Z">
                  <w:rPr>
                    <w:ins w:id="105412" w:author="pete jones" w:date="2022-01-12T17:25:00Z"/>
                  </w:rPr>
                </w:rPrChange>
              </w:rPr>
              <w:pPrChange w:id="105413" w:author="pete jones" w:date="2022-01-12T17:30:00Z">
                <w:pPr>
                  <w:jc w:val="left"/>
                </w:pPr>
              </w:pPrChange>
            </w:pPr>
          </w:p>
        </w:tc>
        <w:tc>
          <w:tcPr>
            <w:tcW w:w="616" w:type="dxa"/>
            <w:noWrap/>
            <w:vAlign w:val="center"/>
            <w:hideMark/>
            <w:tcPrChange w:id="105414" w:author="pete jones" w:date="2022-01-12T17:27:00Z">
              <w:tcPr>
                <w:tcW w:w="616" w:type="dxa"/>
                <w:noWrap/>
                <w:hideMark/>
              </w:tcPr>
            </w:tcPrChange>
          </w:tcPr>
          <w:p w14:paraId="1C1DFE1F" w14:textId="77777777" w:rsidR="00D32D2F" w:rsidRPr="00D32D2F" w:rsidRDefault="00D32D2F">
            <w:pPr>
              <w:spacing w:before="0" w:after="0" w:line="240" w:lineRule="auto"/>
              <w:jc w:val="center"/>
              <w:rPr>
                <w:ins w:id="105415" w:author="pete jones" w:date="2022-01-12T17:25:00Z"/>
                <w:sz w:val="20"/>
                <w:szCs w:val="20"/>
                <w:rPrChange w:id="105416" w:author="pete jones" w:date="2022-01-12T17:26:00Z">
                  <w:rPr>
                    <w:ins w:id="105417" w:author="pete jones" w:date="2022-01-12T17:25:00Z"/>
                  </w:rPr>
                </w:rPrChange>
              </w:rPr>
              <w:pPrChange w:id="105418" w:author="pete jones" w:date="2022-01-12T17:30:00Z">
                <w:pPr>
                  <w:jc w:val="left"/>
                </w:pPr>
              </w:pPrChange>
            </w:pPr>
          </w:p>
        </w:tc>
        <w:tc>
          <w:tcPr>
            <w:tcW w:w="616" w:type="dxa"/>
            <w:noWrap/>
            <w:vAlign w:val="center"/>
            <w:hideMark/>
            <w:tcPrChange w:id="105419" w:author="pete jones" w:date="2022-01-12T17:27:00Z">
              <w:tcPr>
                <w:tcW w:w="616" w:type="dxa"/>
                <w:noWrap/>
                <w:hideMark/>
              </w:tcPr>
            </w:tcPrChange>
          </w:tcPr>
          <w:p w14:paraId="45AAB48B" w14:textId="77777777" w:rsidR="00D32D2F" w:rsidRPr="00D32D2F" w:rsidRDefault="00D32D2F">
            <w:pPr>
              <w:spacing w:before="0" w:after="0" w:line="240" w:lineRule="auto"/>
              <w:jc w:val="center"/>
              <w:rPr>
                <w:ins w:id="105420" w:author="pete jones" w:date="2022-01-12T17:25:00Z"/>
                <w:sz w:val="20"/>
                <w:szCs w:val="20"/>
                <w:rPrChange w:id="105421" w:author="pete jones" w:date="2022-01-12T17:26:00Z">
                  <w:rPr>
                    <w:ins w:id="105422" w:author="pete jones" w:date="2022-01-12T17:25:00Z"/>
                  </w:rPr>
                </w:rPrChange>
              </w:rPr>
              <w:pPrChange w:id="105423" w:author="pete jones" w:date="2022-01-12T17:30:00Z">
                <w:pPr>
                  <w:jc w:val="left"/>
                </w:pPr>
              </w:pPrChange>
            </w:pPr>
          </w:p>
        </w:tc>
      </w:tr>
      <w:tr w:rsidR="00D32D2F" w:rsidRPr="00D32D2F" w14:paraId="104383CB" w14:textId="77777777" w:rsidTr="00D32D2F">
        <w:trPr>
          <w:trHeight w:val="300"/>
          <w:ins w:id="105424" w:author="pete jones" w:date="2022-01-12T17:25:00Z"/>
          <w:trPrChange w:id="105425" w:author="pete jones" w:date="2022-01-12T17:27:00Z">
            <w:trPr>
              <w:trHeight w:val="300"/>
            </w:trPr>
          </w:trPrChange>
        </w:trPr>
        <w:tc>
          <w:tcPr>
            <w:tcW w:w="868" w:type="dxa"/>
            <w:noWrap/>
            <w:hideMark/>
            <w:tcPrChange w:id="105426" w:author="pete jones" w:date="2022-01-12T17:27:00Z">
              <w:tcPr>
                <w:tcW w:w="868" w:type="dxa"/>
                <w:noWrap/>
                <w:hideMark/>
              </w:tcPr>
            </w:tcPrChange>
          </w:tcPr>
          <w:p w14:paraId="7A0A1673" w14:textId="77777777" w:rsidR="00D32D2F" w:rsidRPr="00D32D2F" w:rsidRDefault="00D32D2F">
            <w:pPr>
              <w:spacing w:before="0" w:after="0" w:line="240" w:lineRule="auto"/>
              <w:jc w:val="left"/>
              <w:rPr>
                <w:ins w:id="105427" w:author="pete jones" w:date="2022-01-12T17:25:00Z"/>
                <w:sz w:val="20"/>
                <w:szCs w:val="20"/>
                <w:rPrChange w:id="105428" w:author="pete jones" w:date="2022-01-12T17:26:00Z">
                  <w:rPr>
                    <w:ins w:id="105429" w:author="pete jones" w:date="2022-01-12T17:25:00Z"/>
                  </w:rPr>
                </w:rPrChange>
              </w:rPr>
              <w:pPrChange w:id="105430" w:author="pete jones" w:date="2022-01-12T17:26:00Z">
                <w:pPr>
                  <w:jc w:val="left"/>
                </w:pPr>
              </w:pPrChange>
            </w:pPr>
            <w:ins w:id="105431" w:author="pete jones" w:date="2022-01-12T17:25:00Z">
              <w:r w:rsidRPr="00D32D2F">
                <w:rPr>
                  <w:sz w:val="20"/>
                  <w:szCs w:val="20"/>
                  <w:rPrChange w:id="105432" w:author="pete jones" w:date="2022-01-12T17:26:00Z">
                    <w:rPr/>
                  </w:rPrChange>
                </w:rPr>
                <w:t>67</w:t>
              </w:r>
            </w:ins>
          </w:p>
        </w:tc>
        <w:tc>
          <w:tcPr>
            <w:tcW w:w="1516" w:type="dxa"/>
            <w:noWrap/>
            <w:hideMark/>
            <w:tcPrChange w:id="105433" w:author="pete jones" w:date="2022-01-12T17:27:00Z">
              <w:tcPr>
                <w:tcW w:w="1516" w:type="dxa"/>
                <w:noWrap/>
                <w:hideMark/>
              </w:tcPr>
            </w:tcPrChange>
          </w:tcPr>
          <w:p w14:paraId="700C284B" w14:textId="77777777" w:rsidR="00D32D2F" w:rsidRPr="00D32D2F" w:rsidRDefault="00D32D2F">
            <w:pPr>
              <w:spacing w:before="0" w:after="0" w:line="240" w:lineRule="auto"/>
              <w:jc w:val="left"/>
              <w:rPr>
                <w:ins w:id="105434" w:author="pete jones" w:date="2022-01-12T17:25:00Z"/>
                <w:sz w:val="20"/>
                <w:szCs w:val="20"/>
                <w:rPrChange w:id="105435" w:author="pete jones" w:date="2022-01-12T17:26:00Z">
                  <w:rPr>
                    <w:ins w:id="105436" w:author="pete jones" w:date="2022-01-12T17:25:00Z"/>
                  </w:rPr>
                </w:rPrChange>
              </w:rPr>
              <w:pPrChange w:id="105437" w:author="pete jones" w:date="2022-01-12T17:26:00Z">
                <w:pPr>
                  <w:jc w:val="left"/>
                </w:pPr>
              </w:pPrChange>
            </w:pPr>
            <w:ins w:id="105438" w:author="pete jones" w:date="2022-01-12T17:25:00Z">
              <w:r w:rsidRPr="00D32D2F">
                <w:rPr>
                  <w:sz w:val="20"/>
                  <w:szCs w:val="20"/>
                  <w:rPrChange w:id="105439" w:author="pete jones" w:date="2022-01-12T17:26:00Z">
                    <w:rPr/>
                  </w:rPrChange>
                </w:rPr>
                <w:t>ENGR3820</w:t>
              </w:r>
            </w:ins>
          </w:p>
        </w:tc>
        <w:tc>
          <w:tcPr>
            <w:tcW w:w="8744" w:type="dxa"/>
            <w:noWrap/>
            <w:hideMark/>
            <w:tcPrChange w:id="105440" w:author="pete jones" w:date="2022-01-12T17:27:00Z">
              <w:tcPr>
                <w:tcW w:w="8744" w:type="dxa"/>
                <w:noWrap/>
                <w:hideMark/>
              </w:tcPr>
            </w:tcPrChange>
          </w:tcPr>
          <w:p w14:paraId="1D72C274" w14:textId="77777777" w:rsidR="00D32D2F" w:rsidRPr="00D32D2F" w:rsidRDefault="00D32D2F">
            <w:pPr>
              <w:spacing w:before="0" w:after="0" w:line="240" w:lineRule="auto"/>
              <w:jc w:val="left"/>
              <w:rPr>
                <w:ins w:id="105441" w:author="pete jones" w:date="2022-01-12T17:25:00Z"/>
                <w:sz w:val="20"/>
                <w:szCs w:val="20"/>
                <w:rPrChange w:id="105442" w:author="pete jones" w:date="2022-01-12T17:26:00Z">
                  <w:rPr>
                    <w:ins w:id="105443" w:author="pete jones" w:date="2022-01-12T17:25:00Z"/>
                  </w:rPr>
                </w:rPrChange>
              </w:rPr>
              <w:pPrChange w:id="105444" w:author="pete jones" w:date="2022-01-12T17:26:00Z">
                <w:pPr>
                  <w:jc w:val="left"/>
                </w:pPr>
              </w:pPrChange>
            </w:pPr>
            <w:ins w:id="105445" w:author="pete jones" w:date="2022-01-12T17:25:00Z">
              <w:r w:rsidRPr="00D32D2F">
                <w:rPr>
                  <w:sz w:val="20"/>
                  <w:szCs w:val="20"/>
                  <w:rPrChange w:id="105446" w:author="pete jones" w:date="2022-01-12T17:26:00Z">
                    <w:rPr/>
                  </w:rPrChange>
                </w:rPr>
                <w:t>Failure Analysis and Prevention</w:t>
              </w:r>
            </w:ins>
          </w:p>
        </w:tc>
        <w:tc>
          <w:tcPr>
            <w:tcW w:w="616" w:type="dxa"/>
            <w:noWrap/>
            <w:vAlign w:val="center"/>
            <w:hideMark/>
            <w:tcPrChange w:id="105447" w:author="pete jones" w:date="2022-01-12T17:27:00Z">
              <w:tcPr>
                <w:tcW w:w="616" w:type="dxa"/>
                <w:noWrap/>
                <w:hideMark/>
              </w:tcPr>
            </w:tcPrChange>
          </w:tcPr>
          <w:p w14:paraId="569AA3B2" w14:textId="4FC5E741" w:rsidR="00D32D2F" w:rsidRPr="00D32D2F" w:rsidRDefault="00D32D2F">
            <w:pPr>
              <w:spacing w:before="0" w:after="0" w:line="240" w:lineRule="auto"/>
              <w:jc w:val="center"/>
              <w:rPr>
                <w:ins w:id="105448" w:author="pete jones" w:date="2022-01-12T17:25:00Z"/>
                <w:sz w:val="20"/>
                <w:szCs w:val="20"/>
                <w:rPrChange w:id="105449" w:author="pete jones" w:date="2022-01-12T17:26:00Z">
                  <w:rPr>
                    <w:ins w:id="105450" w:author="pete jones" w:date="2022-01-12T17:25:00Z"/>
                  </w:rPr>
                </w:rPrChange>
              </w:rPr>
              <w:pPrChange w:id="105451" w:author="pete jones" w:date="2022-01-12T17:30:00Z">
                <w:pPr>
                  <w:jc w:val="left"/>
                </w:pPr>
              </w:pPrChange>
            </w:pPr>
          </w:p>
        </w:tc>
        <w:tc>
          <w:tcPr>
            <w:tcW w:w="616" w:type="dxa"/>
            <w:noWrap/>
            <w:vAlign w:val="center"/>
            <w:hideMark/>
            <w:tcPrChange w:id="105452" w:author="pete jones" w:date="2022-01-12T17:27:00Z">
              <w:tcPr>
                <w:tcW w:w="616" w:type="dxa"/>
                <w:noWrap/>
                <w:hideMark/>
              </w:tcPr>
            </w:tcPrChange>
          </w:tcPr>
          <w:p w14:paraId="0586CF6A" w14:textId="77777777" w:rsidR="00D32D2F" w:rsidRPr="00D32D2F" w:rsidRDefault="00D32D2F">
            <w:pPr>
              <w:spacing w:before="0" w:after="0" w:line="240" w:lineRule="auto"/>
              <w:jc w:val="center"/>
              <w:rPr>
                <w:ins w:id="105453" w:author="pete jones" w:date="2022-01-12T17:25:00Z"/>
                <w:sz w:val="20"/>
                <w:szCs w:val="20"/>
                <w:rPrChange w:id="105454" w:author="pete jones" w:date="2022-01-12T17:26:00Z">
                  <w:rPr>
                    <w:ins w:id="105455" w:author="pete jones" w:date="2022-01-12T17:25:00Z"/>
                  </w:rPr>
                </w:rPrChange>
              </w:rPr>
              <w:pPrChange w:id="105456" w:author="pete jones" w:date="2022-01-12T17:30:00Z">
                <w:pPr>
                  <w:jc w:val="left"/>
                </w:pPr>
              </w:pPrChange>
            </w:pPr>
            <w:ins w:id="105457" w:author="pete jones" w:date="2022-01-12T17:25:00Z">
              <w:r w:rsidRPr="00D32D2F">
                <w:rPr>
                  <w:sz w:val="20"/>
                  <w:szCs w:val="20"/>
                  <w:rPrChange w:id="105458" w:author="pete jones" w:date="2022-01-12T17:26:00Z">
                    <w:rPr/>
                  </w:rPrChange>
                </w:rPr>
                <w:t>3</w:t>
              </w:r>
            </w:ins>
          </w:p>
        </w:tc>
        <w:tc>
          <w:tcPr>
            <w:tcW w:w="616" w:type="dxa"/>
            <w:noWrap/>
            <w:vAlign w:val="center"/>
            <w:hideMark/>
            <w:tcPrChange w:id="105459" w:author="pete jones" w:date="2022-01-12T17:27:00Z">
              <w:tcPr>
                <w:tcW w:w="616" w:type="dxa"/>
                <w:noWrap/>
                <w:hideMark/>
              </w:tcPr>
            </w:tcPrChange>
          </w:tcPr>
          <w:p w14:paraId="1FCFD0A1" w14:textId="77777777" w:rsidR="00D32D2F" w:rsidRPr="00D32D2F" w:rsidRDefault="00D32D2F">
            <w:pPr>
              <w:spacing w:before="0" w:after="0" w:line="240" w:lineRule="auto"/>
              <w:jc w:val="center"/>
              <w:rPr>
                <w:ins w:id="105460" w:author="pete jones" w:date="2022-01-12T17:25:00Z"/>
                <w:sz w:val="20"/>
                <w:szCs w:val="20"/>
                <w:rPrChange w:id="105461" w:author="pete jones" w:date="2022-01-12T17:26:00Z">
                  <w:rPr>
                    <w:ins w:id="105462" w:author="pete jones" w:date="2022-01-12T17:25:00Z"/>
                  </w:rPr>
                </w:rPrChange>
              </w:rPr>
              <w:pPrChange w:id="105463" w:author="pete jones" w:date="2022-01-12T17:30:00Z">
                <w:pPr>
                  <w:jc w:val="left"/>
                </w:pPr>
              </w:pPrChange>
            </w:pPr>
          </w:p>
        </w:tc>
        <w:tc>
          <w:tcPr>
            <w:tcW w:w="616" w:type="dxa"/>
            <w:noWrap/>
            <w:vAlign w:val="center"/>
            <w:hideMark/>
            <w:tcPrChange w:id="105464" w:author="pete jones" w:date="2022-01-12T17:27:00Z">
              <w:tcPr>
                <w:tcW w:w="616" w:type="dxa"/>
                <w:noWrap/>
                <w:hideMark/>
              </w:tcPr>
            </w:tcPrChange>
          </w:tcPr>
          <w:p w14:paraId="02837008" w14:textId="77777777" w:rsidR="00D32D2F" w:rsidRPr="00D32D2F" w:rsidRDefault="00D32D2F">
            <w:pPr>
              <w:spacing w:before="0" w:after="0" w:line="240" w:lineRule="auto"/>
              <w:jc w:val="center"/>
              <w:rPr>
                <w:ins w:id="105465" w:author="pete jones" w:date="2022-01-12T17:25:00Z"/>
                <w:sz w:val="20"/>
                <w:szCs w:val="20"/>
                <w:rPrChange w:id="105466" w:author="pete jones" w:date="2022-01-12T17:26:00Z">
                  <w:rPr>
                    <w:ins w:id="105467" w:author="pete jones" w:date="2022-01-12T17:25:00Z"/>
                  </w:rPr>
                </w:rPrChange>
              </w:rPr>
              <w:pPrChange w:id="105468" w:author="pete jones" w:date="2022-01-12T17:30:00Z">
                <w:pPr>
                  <w:jc w:val="left"/>
                </w:pPr>
              </w:pPrChange>
            </w:pPr>
            <w:ins w:id="105469" w:author="pete jones" w:date="2022-01-12T17:25:00Z">
              <w:r w:rsidRPr="00D32D2F">
                <w:rPr>
                  <w:sz w:val="20"/>
                  <w:szCs w:val="20"/>
                  <w:rPrChange w:id="105470" w:author="pete jones" w:date="2022-01-12T17:26:00Z">
                    <w:rPr/>
                  </w:rPrChange>
                </w:rPr>
                <w:t>3</w:t>
              </w:r>
            </w:ins>
          </w:p>
        </w:tc>
        <w:tc>
          <w:tcPr>
            <w:tcW w:w="616" w:type="dxa"/>
            <w:noWrap/>
            <w:vAlign w:val="center"/>
            <w:hideMark/>
            <w:tcPrChange w:id="105471" w:author="pete jones" w:date="2022-01-12T17:27:00Z">
              <w:tcPr>
                <w:tcW w:w="616" w:type="dxa"/>
                <w:noWrap/>
                <w:hideMark/>
              </w:tcPr>
            </w:tcPrChange>
          </w:tcPr>
          <w:p w14:paraId="076D9796" w14:textId="77777777" w:rsidR="00D32D2F" w:rsidRPr="00D32D2F" w:rsidRDefault="00D32D2F">
            <w:pPr>
              <w:spacing w:before="0" w:after="0" w:line="240" w:lineRule="auto"/>
              <w:jc w:val="center"/>
              <w:rPr>
                <w:ins w:id="105472" w:author="pete jones" w:date="2022-01-12T17:25:00Z"/>
                <w:sz w:val="20"/>
                <w:szCs w:val="20"/>
                <w:rPrChange w:id="105473" w:author="pete jones" w:date="2022-01-12T17:26:00Z">
                  <w:rPr>
                    <w:ins w:id="105474" w:author="pete jones" w:date="2022-01-12T17:25:00Z"/>
                  </w:rPr>
                </w:rPrChange>
              </w:rPr>
              <w:pPrChange w:id="105475" w:author="pete jones" w:date="2022-01-12T17:30:00Z">
                <w:pPr>
                  <w:jc w:val="left"/>
                </w:pPr>
              </w:pPrChange>
            </w:pPr>
            <w:ins w:id="105476" w:author="pete jones" w:date="2022-01-12T17:25:00Z">
              <w:r w:rsidRPr="00D32D2F">
                <w:rPr>
                  <w:sz w:val="20"/>
                  <w:szCs w:val="20"/>
                  <w:rPrChange w:id="105477" w:author="pete jones" w:date="2022-01-12T17:26:00Z">
                    <w:rPr/>
                  </w:rPrChange>
                </w:rPr>
                <w:t>4</w:t>
              </w:r>
            </w:ins>
          </w:p>
        </w:tc>
        <w:tc>
          <w:tcPr>
            <w:tcW w:w="616" w:type="dxa"/>
            <w:noWrap/>
            <w:vAlign w:val="center"/>
            <w:hideMark/>
            <w:tcPrChange w:id="105478" w:author="pete jones" w:date="2022-01-12T17:27:00Z">
              <w:tcPr>
                <w:tcW w:w="616" w:type="dxa"/>
                <w:noWrap/>
                <w:hideMark/>
              </w:tcPr>
            </w:tcPrChange>
          </w:tcPr>
          <w:p w14:paraId="125CFD36" w14:textId="77777777" w:rsidR="00D32D2F" w:rsidRPr="00D32D2F" w:rsidRDefault="00D32D2F">
            <w:pPr>
              <w:spacing w:before="0" w:after="0" w:line="240" w:lineRule="auto"/>
              <w:jc w:val="center"/>
              <w:rPr>
                <w:ins w:id="105479" w:author="pete jones" w:date="2022-01-12T17:25:00Z"/>
                <w:sz w:val="20"/>
                <w:szCs w:val="20"/>
                <w:rPrChange w:id="105480" w:author="pete jones" w:date="2022-01-12T17:26:00Z">
                  <w:rPr>
                    <w:ins w:id="105481" w:author="pete jones" w:date="2022-01-12T17:25:00Z"/>
                  </w:rPr>
                </w:rPrChange>
              </w:rPr>
              <w:pPrChange w:id="105482" w:author="pete jones" w:date="2022-01-12T17:30:00Z">
                <w:pPr>
                  <w:jc w:val="left"/>
                </w:pPr>
              </w:pPrChange>
            </w:pPr>
            <w:ins w:id="105483" w:author="pete jones" w:date="2022-01-12T17:25:00Z">
              <w:r w:rsidRPr="00D32D2F">
                <w:rPr>
                  <w:sz w:val="20"/>
                  <w:szCs w:val="20"/>
                  <w:rPrChange w:id="105484" w:author="pete jones" w:date="2022-01-12T17:26:00Z">
                    <w:rPr/>
                  </w:rPrChange>
                </w:rPr>
                <w:t>4</w:t>
              </w:r>
            </w:ins>
          </w:p>
        </w:tc>
        <w:tc>
          <w:tcPr>
            <w:tcW w:w="616" w:type="dxa"/>
            <w:noWrap/>
            <w:vAlign w:val="center"/>
            <w:hideMark/>
            <w:tcPrChange w:id="105485" w:author="pete jones" w:date="2022-01-12T17:27:00Z">
              <w:tcPr>
                <w:tcW w:w="616" w:type="dxa"/>
                <w:noWrap/>
                <w:hideMark/>
              </w:tcPr>
            </w:tcPrChange>
          </w:tcPr>
          <w:p w14:paraId="146AAF11" w14:textId="77777777" w:rsidR="00D32D2F" w:rsidRPr="00D32D2F" w:rsidRDefault="00D32D2F">
            <w:pPr>
              <w:spacing w:before="0" w:after="0" w:line="240" w:lineRule="auto"/>
              <w:jc w:val="center"/>
              <w:rPr>
                <w:ins w:id="105486" w:author="pete jones" w:date="2022-01-12T17:25:00Z"/>
                <w:sz w:val="20"/>
                <w:szCs w:val="20"/>
                <w:rPrChange w:id="105487" w:author="pete jones" w:date="2022-01-12T17:26:00Z">
                  <w:rPr>
                    <w:ins w:id="105488" w:author="pete jones" w:date="2022-01-12T17:25:00Z"/>
                  </w:rPr>
                </w:rPrChange>
              </w:rPr>
              <w:pPrChange w:id="105489" w:author="pete jones" w:date="2022-01-12T17:30:00Z">
                <w:pPr>
                  <w:jc w:val="left"/>
                </w:pPr>
              </w:pPrChange>
            </w:pPr>
            <w:ins w:id="105490" w:author="pete jones" w:date="2022-01-12T17:25:00Z">
              <w:r w:rsidRPr="00D32D2F">
                <w:rPr>
                  <w:sz w:val="20"/>
                  <w:szCs w:val="20"/>
                  <w:rPrChange w:id="105491" w:author="pete jones" w:date="2022-01-12T17:26:00Z">
                    <w:rPr/>
                  </w:rPrChange>
                </w:rPr>
                <w:t>4</w:t>
              </w:r>
            </w:ins>
          </w:p>
        </w:tc>
        <w:tc>
          <w:tcPr>
            <w:tcW w:w="616" w:type="dxa"/>
            <w:noWrap/>
            <w:vAlign w:val="center"/>
            <w:hideMark/>
            <w:tcPrChange w:id="105492" w:author="pete jones" w:date="2022-01-12T17:27:00Z">
              <w:tcPr>
                <w:tcW w:w="616" w:type="dxa"/>
                <w:noWrap/>
                <w:hideMark/>
              </w:tcPr>
            </w:tcPrChange>
          </w:tcPr>
          <w:p w14:paraId="5BCADB14" w14:textId="77777777" w:rsidR="00D32D2F" w:rsidRPr="00D32D2F" w:rsidRDefault="00D32D2F">
            <w:pPr>
              <w:spacing w:before="0" w:after="0" w:line="240" w:lineRule="auto"/>
              <w:jc w:val="center"/>
              <w:rPr>
                <w:ins w:id="105493" w:author="pete jones" w:date="2022-01-12T17:25:00Z"/>
                <w:sz w:val="20"/>
                <w:szCs w:val="20"/>
                <w:rPrChange w:id="105494" w:author="pete jones" w:date="2022-01-12T17:26:00Z">
                  <w:rPr>
                    <w:ins w:id="105495" w:author="pete jones" w:date="2022-01-12T17:25:00Z"/>
                  </w:rPr>
                </w:rPrChange>
              </w:rPr>
              <w:pPrChange w:id="105496" w:author="pete jones" w:date="2022-01-12T17:30:00Z">
                <w:pPr>
                  <w:jc w:val="left"/>
                </w:pPr>
              </w:pPrChange>
            </w:pPr>
            <w:ins w:id="105497" w:author="pete jones" w:date="2022-01-12T17:25:00Z">
              <w:r w:rsidRPr="00D32D2F">
                <w:rPr>
                  <w:sz w:val="20"/>
                  <w:szCs w:val="20"/>
                  <w:rPrChange w:id="105498" w:author="pete jones" w:date="2022-01-12T17:26:00Z">
                    <w:rPr/>
                  </w:rPrChange>
                </w:rPr>
                <w:t>4</w:t>
              </w:r>
            </w:ins>
          </w:p>
        </w:tc>
      </w:tr>
      <w:tr w:rsidR="00D32D2F" w:rsidRPr="00D32D2F" w14:paraId="1D89583E" w14:textId="77777777" w:rsidTr="00D32D2F">
        <w:trPr>
          <w:trHeight w:val="300"/>
          <w:ins w:id="105499" w:author="pete jones" w:date="2022-01-12T17:25:00Z"/>
          <w:trPrChange w:id="105500" w:author="pete jones" w:date="2022-01-12T17:27:00Z">
            <w:trPr>
              <w:trHeight w:val="300"/>
            </w:trPr>
          </w:trPrChange>
        </w:trPr>
        <w:tc>
          <w:tcPr>
            <w:tcW w:w="868" w:type="dxa"/>
            <w:noWrap/>
            <w:hideMark/>
            <w:tcPrChange w:id="105501" w:author="pete jones" w:date="2022-01-12T17:27:00Z">
              <w:tcPr>
                <w:tcW w:w="868" w:type="dxa"/>
                <w:noWrap/>
                <w:hideMark/>
              </w:tcPr>
            </w:tcPrChange>
          </w:tcPr>
          <w:p w14:paraId="0923C5BC" w14:textId="77777777" w:rsidR="00D32D2F" w:rsidRPr="00D32D2F" w:rsidRDefault="00D32D2F">
            <w:pPr>
              <w:spacing w:before="0" w:after="0" w:line="240" w:lineRule="auto"/>
              <w:jc w:val="left"/>
              <w:rPr>
                <w:ins w:id="105502" w:author="pete jones" w:date="2022-01-12T17:25:00Z"/>
                <w:sz w:val="20"/>
                <w:szCs w:val="20"/>
                <w:rPrChange w:id="105503" w:author="pete jones" w:date="2022-01-12T17:26:00Z">
                  <w:rPr>
                    <w:ins w:id="105504" w:author="pete jones" w:date="2022-01-12T17:25:00Z"/>
                  </w:rPr>
                </w:rPrChange>
              </w:rPr>
              <w:pPrChange w:id="105505" w:author="pete jones" w:date="2022-01-12T17:26:00Z">
                <w:pPr>
                  <w:jc w:val="left"/>
                </w:pPr>
              </w:pPrChange>
            </w:pPr>
            <w:ins w:id="105506" w:author="pete jones" w:date="2022-01-12T17:25:00Z">
              <w:r w:rsidRPr="00D32D2F">
                <w:rPr>
                  <w:sz w:val="20"/>
                  <w:szCs w:val="20"/>
                  <w:rPrChange w:id="105507" w:author="pete jones" w:date="2022-01-12T17:26:00Z">
                    <w:rPr/>
                  </w:rPrChange>
                </w:rPr>
                <w:t>68</w:t>
              </w:r>
            </w:ins>
          </w:p>
        </w:tc>
        <w:tc>
          <w:tcPr>
            <w:tcW w:w="1516" w:type="dxa"/>
            <w:noWrap/>
            <w:hideMark/>
            <w:tcPrChange w:id="105508" w:author="pete jones" w:date="2022-01-12T17:27:00Z">
              <w:tcPr>
                <w:tcW w:w="1516" w:type="dxa"/>
                <w:noWrap/>
                <w:hideMark/>
              </w:tcPr>
            </w:tcPrChange>
          </w:tcPr>
          <w:p w14:paraId="3C657F9C" w14:textId="77777777" w:rsidR="00D32D2F" w:rsidRPr="00D32D2F" w:rsidRDefault="00D32D2F">
            <w:pPr>
              <w:spacing w:before="0" w:after="0" w:line="240" w:lineRule="auto"/>
              <w:jc w:val="left"/>
              <w:rPr>
                <w:ins w:id="105509" w:author="pete jones" w:date="2022-01-12T17:25:00Z"/>
                <w:sz w:val="20"/>
                <w:szCs w:val="20"/>
                <w:rPrChange w:id="105510" w:author="pete jones" w:date="2022-01-12T17:26:00Z">
                  <w:rPr>
                    <w:ins w:id="105511" w:author="pete jones" w:date="2022-01-12T17:25:00Z"/>
                  </w:rPr>
                </w:rPrChange>
              </w:rPr>
              <w:pPrChange w:id="105512" w:author="pete jones" w:date="2022-01-12T17:26:00Z">
                <w:pPr>
                  <w:jc w:val="left"/>
                </w:pPr>
              </w:pPrChange>
            </w:pPr>
            <w:ins w:id="105513" w:author="pete jones" w:date="2022-01-12T17:25:00Z">
              <w:r w:rsidRPr="00D32D2F">
                <w:rPr>
                  <w:sz w:val="20"/>
                  <w:szCs w:val="20"/>
                  <w:rPrChange w:id="105514" w:author="pete jones" w:date="2022-01-12T17:26:00Z">
                    <w:rPr/>
                  </w:rPrChange>
                </w:rPr>
                <w:t>ENGR3899</w:t>
              </w:r>
            </w:ins>
          </w:p>
        </w:tc>
        <w:tc>
          <w:tcPr>
            <w:tcW w:w="8744" w:type="dxa"/>
            <w:noWrap/>
            <w:hideMark/>
            <w:tcPrChange w:id="105515" w:author="pete jones" w:date="2022-01-12T17:27:00Z">
              <w:tcPr>
                <w:tcW w:w="8744" w:type="dxa"/>
                <w:noWrap/>
                <w:hideMark/>
              </w:tcPr>
            </w:tcPrChange>
          </w:tcPr>
          <w:p w14:paraId="1CDD53FF" w14:textId="77777777" w:rsidR="00D32D2F" w:rsidRPr="00D32D2F" w:rsidRDefault="00D32D2F">
            <w:pPr>
              <w:spacing w:before="0" w:after="0" w:line="240" w:lineRule="auto"/>
              <w:jc w:val="left"/>
              <w:rPr>
                <w:ins w:id="105516" w:author="pete jones" w:date="2022-01-12T17:25:00Z"/>
                <w:sz w:val="20"/>
                <w:szCs w:val="20"/>
                <w:rPrChange w:id="105517" w:author="pete jones" w:date="2022-01-12T17:26:00Z">
                  <w:rPr>
                    <w:ins w:id="105518" w:author="pete jones" w:date="2022-01-12T17:25:00Z"/>
                  </w:rPr>
                </w:rPrChange>
              </w:rPr>
              <w:pPrChange w:id="105519" w:author="pete jones" w:date="2022-01-12T17:26:00Z">
                <w:pPr>
                  <w:jc w:val="left"/>
                </w:pPr>
              </w:pPrChange>
            </w:pPr>
            <w:ins w:id="105520" w:author="pete jones" w:date="2022-01-12T17:25:00Z">
              <w:r w:rsidRPr="00D32D2F">
                <w:rPr>
                  <w:sz w:val="20"/>
                  <w:szCs w:val="20"/>
                  <w:rPrChange w:id="105521" w:author="pete jones" w:date="2022-01-12T17:26:00Z">
                    <w:rPr/>
                  </w:rPrChange>
                </w:rPr>
                <w:t>Special Topics in Materials Science</w:t>
              </w:r>
            </w:ins>
          </w:p>
        </w:tc>
        <w:tc>
          <w:tcPr>
            <w:tcW w:w="616" w:type="dxa"/>
            <w:noWrap/>
            <w:vAlign w:val="center"/>
            <w:hideMark/>
            <w:tcPrChange w:id="105522" w:author="pete jones" w:date="2022-01-12T17:27:00Z">
              <w:tcPr>
                <w:tcW w:w="616" w:type="dxa"/>
                <w:noWrap/>
                <w:hideMark/>
              </w:tcPr>
            </w:tcPrChange>
          </w:tcPr>
          <w:p w14:paraId="71EC2CAF" w14:textId="7645794F" w:rsidR="00D32D2F" w:rsidRPr="00D32D2F" w:rsidRDefault="00D32D2F">
            <w:pPr>
              <w:spacing w:before="0" w:after="0" w:line="240" w:lineRule="auto"/>
              <w:jc w:val="center"/>
              <w:rPr>
                <w:ins w:id="105523" w:author="pete jones" w:date="2022-01-12T17:25:00Z"/>
                <w:sz w:val="20"/>
                <w:szCs w:val="20"/>
                <w:rPrChange w:id="105524" w:author="pete jones" w:date="2022-01-12T17:26:00Z">
                  <w:rPr>
                    <w:ins w:id="105525" w:author="pete jones" w:date="2022-01-12T17:25:00Z"/>
                  </w:rPr>
                </w:rPrChange>
              </w:rPr>
              <w:pPrChange w:id="105526" w:author="pete jones" w:date="2022-01-12T17:30:00Z">
                <w:pPr>
                  <w:jc w:val="left"/>
                </w:pPr>
              </w:pPrChange>
            </w:pPr>
          </w:p>
        </w:tc>
        <w:tc>
          <w:tcPr>
            <w:tcW w:w="616" w:type="dxa"/>
            <w:noWrap/>
            <w:vAlign w:val="center"/>
            <w:hideMark/>
            <w:tcPrChange w:id="105527" w:author="pete jones" w:date="2022-01-12T17:27:00Z">
              <w:tcPr>
                <w:tcW w:w="616" w:type="dxa"/>
                <w:noWrap/>
                <w:hideMark/>
              </w:tcPr>
            </w:tcPrChange>
          </w:tcPr>
          <w:p w14:paraId="0C7B279E" w14:textId="77777777" w:rsidR="00D32D2F" w:rsidRPr="00D32D2F" w:rsidRDefault="00D32D2F">
            <w:pPr>
              <w:spacing w:before="0" w:after="0" w:line="240" w:lineRule="auto"/>
              <w:jc w:val="center"/>
              <w:rPr>
                <w:ins w:id="105528" w:author="pete jones" w:date="2022-01-12T17:25:00Z"/>
                <w:sz w:val="20"/>
                <w:szCs w:val="20"/>
                <w:rPrChange w:id="105529" w:author="pete jones" w:date="2022-01-12T17:26:00Z">
                  <w:rPr>
                    <w:ins w:id="105530" w:author="pete jones" w:date="2022-01-12T17:25:00Z"/>
                  </w:rPr>
                </w:rPrChange>
              </w:rPr>
              <w:pPrChange w:id="105531" w:author="pete jones" w:date="2022-01-12T17:30:00Z">
                <w:pPr>
                  <w:jc w:val="left"/>
                </w:pPr>
              </w:pPrChange>
            </w:pPr>
            <w:ins w:id="105532" w:author="pete jones" w:date="2022-01-12T17:25:00Z">
              <w:r w:rsidRPr="00D32D2F">
                <w:rPr>
                  <w:sz w:val="20"/>
                  <w:szCs w:val="20"/>
                  <w:rPrChange w:id="105533" w:author="pete jones" w:date="2022-01-12T17:26:00Z">
                    <w:rPr/>
                  </w:rPrChange>
                </w:rPr>
                <w:t>3</w:t>
              </w:r>
            </w:ins>
          </w:p>
        </w:tc>
        <w:tc>
          <w:tcPr>
            <w:tcW w:w="616" w:type="dxa"/>
            <w:noWrap/>
            <w:vAlign w:val="center"/>
            <w:hideMark/>
            <w:tcPrChange w:id="105534" w:author="pete jones" w:date="2022-01-12T17:27:00Z">
              <w:tcPr>
                <w:tcW w:w="616" w:type="dxa"/>
                <w:noWrap/>
                <w:hideMark/>
              </w:tcPr>
            </w:tcPrChange>
          </w:tcPr>
          <w:p w14:paraId="6BAB9D8E" w14:textId="77777777" w:rsidR="00D32D2F" w:rsidRPr="00D32D2F" w:rsidRDefault="00D32D2F">
            <w:pPr>
              <w:spacing w:before="0" w:after="0" w:line="240" w:lineRule="auto"/>
              <w:jc w:val="center"/>
              <w:rPr>
                <w:ins w:id="105535" w:author="pete jones" w:date="2022-01-12T17:25:00Z"/>
                <w:sz w:val="20"/>
                <w:szCs w:val="20"/>
                <w:rPrChange w:id="105536" w:author="pete jones" w:date="2022-01-12T17:26:00Z">
                  <w:rPr>
                    <w:ins w:id="105537" w:author="pete jones" w:date="2022-01-12T17:25:00Z"/>
                  </w:rPr>
                </w:rPrChange>
              </w:rPr>
              <w:pPrChange w:id="105538" w:author="pete jones" w:date="2022-01-12T17:30:00Z">
                <w:pPr>
                  <w:jc w:val="left"/>
                </w:pPr>
              </w:pPrChange>
            </w:pPr>
          </w:p>
        </w:tc>
        <w:tc>
          <w:tcPr>
            <w:tcW w:w="616" w:type="dxa"/>
            <w:noWrap/>
            <w:vAlign w:val="center"/>
            <w:hideMark/>
            <w:tcPrChange w:id="105539" w:author="pete jones" w:date="2022-01-12T17:27:00Z">
              <w:tcPr>
                <w:tcW w:w="616" w:type="dxa"/>
                <w:noWrap/>
                <w:hideMark/>
              </w:tcPr>
            </w:tcPrChange>
          </w:tcPr>
          <w:p w14:paraId="31C84387" w14:textId="77777777" w:rsidR="00D32D2F" w:rsidRPr="00D32D2F" w:rsidRDefault="00D32D2F">
            <w:pPr>
              <w:spacing w:before="0" w:after="0" w:line="240" w:lineRule="auto"/>
              <w:jc w:val="center"/>
              <w:rPr>
                <w:ins w:id="105540" w:author="pete jones" w:date="2022-01-12T17:25:00Z"/>
                <w:sz w:val="20"/>
                <w:szCs w:val="20"/>
                <w:rPrChange w:id="105541" w:author="pete jones" w:date="2022-01-12T17:26:00Z">
                  <w:rPr>
                    <w:ins w:id="105542" w:author="pete jones" w:date="2022-01-12T17:25:00Z"/>
                  </w:rPr>
                </w:rPrChange>
              </w:rPr>
              <w:pPrChange w:id="105543" w:author="pete jones" w:date="2022-01-12T17:30:00Z">
                <w:pPr>
                  <w:jc w:val="left"/>
                </w:pPr>
              </w:pPrChange>
            </w:pPr>
            <w:ins w:id="105544" w:author="pete jones" w:date="2022-01-12T17:25:00Z">
              <w:r w:rsidRPr="00D32D2F">
                <w:rPr>
                  <w:sz w:val="20"/>
                  <w:szCs w:val="20"/>
                  <w:rPrChange w:id="105545" w:author="pete jones" w:date="2022-01-12T17:26:00Z">
                    <w:rPr/>
                  </w:rPrChange>
                </w:rPr>
                <w:t>3</w:t>
              </w:r>
            </w:ins>
          </w:p>
        </w:tc>
        <w:tc>
          <w:tcPr>
            <w:tcW w:w="616" w:type="dxa"/>
            <w:noWrap/>
            <w:vAlign w:val="center"/>
            <w:hideMark/>
            <w:tcPrChange w:id="105546" w:author="pete jones" w:date="2022-01-12T17:27:00Z">
              <w:tcPr>
                <w:tcW w:w="616" w:type="dxa"/>
                <w:noWrap/>
                <w:hideMark/>
              </w:tcPr>
            </w:tcPrChange>
          </w:tcPr>
          <w:p w14:paraId="6AD35E18" w14:textId="77777777" w:rsidR="00D32D2F" w:rsidRPr="00D32D2F" w:rsidRDefault="00D32D2F">
            <w:pPr>
              <w:spacing w:before="0" w:after="0" w:line="240" w:lineRule="auto"/>
              <w:jc w:val="center"/>
              <w:rPr>
                <w:ins w:id="105547" w:author="pete jones" w:date="2022-01-12T17:25:00Z"/>
                <w:sz w:val="20"/>
                <w:szCs w:val="20"/>
                <w:rPrChange w:id="105548" w:author="pete jones" w:date="2022-01-12T17:26:00Z">
                  <w:rPr>
                    <w:ins w:id="105549" w:author="pete jones" w:date="2022-01-12T17:25:00Z"/>
                  </w:rPr>
                </w:rPrChange>
              </w:rPr>
              <w:pPrChange w:id="105550" w:author="pete jones" w:date="2022-01-12T17:30:00Z">
                <w:pPr>
                  <w:jc w:val="left"/>
                </w:pPr>
              </w:pPrChange>
            </w:pPr>
            <w:ins w:id="105551" w:author="pete jones" w:date="2022-01-12T17:25:00Z">
              <w:r w:rsidRPr="00D32D2F">
                <w:rPr>
                  <w:sz w:val="20"/>
                  <w:szCs w:val="20"/>
                  <w:rPrChange w:id="105552" w:author="pete jones" w:date="2022-01-12T17:26:00Z">
                    <w:rPr/>
                  </w:rPrChange>
                </w:rPr>
                <w:t>v</w:t>
              </w:r>
            </w:ins>
          </w:p>
        </w:tc>
        <w:tc>
          <w:tcPr>
            <w:tcW w:w="616" w:type="dxa"/>
            <w:noWrap/>
            <w:vAlign w:val="center"/>
            <w:hideMark/>
            <w:tcPrChange w:id="105553" w:author="pete jones" w:date="2022-01-12T17:27:00Z">
              <w:tcPr>
                <w:tcW w:w="616" w:type="dxa"/>
                <w:noWrap/>
                <w:hideMark/>
              </w:tcPr>
            </w:tcPrChange>
          </w:tcPr>
          <w:p w14:paraId="49CDA692" w14:textId="77777777" w:rsidR="00D32D2F" w:rsidRPr="00D32D2F" w:rsidRDefault="00D32D2F">
            <w:pPr>
              <w:spacing w:before="0" w:after="0" w:line="240" w:lineRule="auto"/>
              <w:jc w:val="center"/>
              <w:rPr>
                <w:ins w:id="105554" w:author="pete jones" w:date="2022-01-12T17:25:00Z"/>
                <w:sz w:val="20"/>
                <w:szCs w:val="20"/>
                <w:rPrChange w:id="105555" w:author="pete jones" w:date="2022-01-12T17:26:00Z">
                  <w:rPr>
                    <w:ins w:id="105556" w:author="pete jones" w:date="2022-01-12T17:25:00Z"/>
                  </w:rPr>
                </w:rPrChange>
              </w:rPr>
              <w:pPrChange w:id="105557" w:author="pete jones" w:date="2022-01-12T17:30:00Z">
                <w:pPr>
                  <w:jc w:val="left"/>
                </w:pPr>
              </w:pPrChange>
            </w:pPr>
          </w:p>
        </w:tc>
        <w:tc>
          <w:tcPr>
            <w:tcW w:w="616" w:type="dxa"/>
            <w:noWrap/>
            <w:vAlign w:val="center"/>
            <w:hideMark/>
            <w:tcPrChange w:id="105558" w:author="pete jones" w:date="2022-01-12T17:27:00Z">
              <w:tcPr>
                <w:tcW w:w="616" w:type="dxa"/>
                <w:noWrap/>
                <w:hideMark/>
              </w:tcPr>
            </w:tcPrChange>
          </w:tcPr>
          <w:p w14:paraId="717BFF96" w14:textId="77777777" w:rsidR="00D32D2F" w:rsidRPr="00D32D2F" w:rsidRDefault="00D32D2F">
            <w:pPr>
              <w:spacing w:before="0" w:after="0" w:line="240" w:lineRule="auto"/>
              <w:jc w:val="center"/>
              <w:rPr>
                <w:ins w:id="105559" w:author="pete jones" w:date="2022-01-12T17:25:00Z"/>
                <w:sz w:val="20"/>
                <w:szCs w:val="20"/>
                <w:rPrChange w:id="105560" w:author="pete jones" w:date="2022-01-12T17:26:00Z">
                  <w:rPr>
                    <w:ins w:id="105561" w:author="pete jones" w:date="2022-01-12T17:25:00Z"/>
                  </w:rPr>
                </w:rPrChange>
              </w:rPr>
              <w:pPrChange w:id="105562" w:author="pete jones" w:date="2022-01-12T17:30:00Z">
                <w:pPr>
                  <w:jc w:val="left"/>
                </w:pPr>
              </w:pPrChange>
            </w:pPr>
          </w:p>
        </w:tc>
        <w:tc>
          <w:tcPr>
            <w:tcW w:w="616" w:type="dxa"/>
            <w:noWrap/>
            <w:vAlign w:val="center"/>
            <w:hideMark/>
            <w:tcPrChange w:id="105563" w:author="pete jones" w:date="2022-01-12T17:27:00Z">
              <w:tcPr>
                <w:tcW w:w="616" w:type="dxa"/>
                <w:noWrap/>
                <w:hideMark/>
              </w:tcPr>
            </w:tcPrChange>
          </w:tcPr>
          <w:p w14:paraId="3D090172" w14:textId="77777777" w:rsidR="00D32D2F" w:rsidRPr="00D32D2F" w:rsidRDefault="00D32D2F">
            <w:pPr>
              <w:spacing w:before="0" w:after="0" w:line="240" w:lineRule="auto"/>
              <w:jc w:val="center"/>
              <w:rPr>
                <w:ins w:id="105564" w:author="pete jones" w:date="2022-01-12T17:25:00Z"/>
                <w:sz w:val="20"/>
                <w:szCs w:val="20"/>
                <w:rPrChange w:id="105565" w:author="pete jones" w:date="2022-01-12T17:26:00Z">
                  <w:rPr>
                    <w:ins w:id="105566" w:author="pete jones" w:date="2022-01-12T17:25:00Z"/>
                  </w:rPr>
                </w:rPrChange>
              </w:rPr>
              <w:pPrChange w:id="105567" w:author="pete jones" w:date="2022-01-12T17:30:00Z">
                <w:pPr>
                  <w:jc w:val="left"/>
                </w:pPr>
              </w:pPrChange>
            </w:pPr>
          </w:p>
        </w:tc>
      </w:tr>
      <w:tr w:rsidR="00D32D2F" w:rsidRPr="00D32D2F" w14:paraId="14000204" w14:textId="77777777" w:rsidTr="00D32D2F">
        <w:trPr>
          <w:trHeight w:val="300"/>
          <w:ins w:id="105568" w:author="pete jones" w:date="2022-01-12T17:25:00Z"/>
          <w:trPrChange w:id="105569" w:author="pete jones" w:date="2022-01-12T17:27:00Z">
            <w:trPr>
              <w:trHeight w:val="300"/>
            </w:trPr>
          </w:trPrChange>
        </w:trPr>
        <w:tc>
          <w:tcPr>
            <w:tcW w:w="868" w:type="dxa"/>
            <w:noWrap/>
            <w:hideMark/>
            <w:tcPrChange w:id="105570" w:author="pete jones" w:date="2022-01-12T17:27:00Z">
              <w:tcPr>
                <w:tcW w:w="868" w:type="dxa"/>
                <w:noWrap/>
                <w:hideMark/>
              </w:tcPr>
            </w:tcPrChange>
          </w:tcPr>
          <w:p w14:paraId="390B1698" w14:textId="77777777" w:rsidR="00D32D2F" w:rsidRPr="00D32D2F" w:rsidRDefault="00D32D2F">
            <w:pPr>
              <w:spacing w:before="0" w:after="0" w:line="240" w:lineRule="auto"/>
              <w:jc w:val="left"/>
              <w:rPr>
                <w:ins w:id="105571" w:author="pete jones" w:date="2022-01-12T17:25:00Z"/>
                <w:sz w:val="20"/>
                <w:szCs w:val="20"/>
                <w:rPrChange w:id="105572" w:author="pete jones" w:date="2022-01-12T17:26:00Z">
                  <w:rPr>
                    <w:ins w:id="105573" w:author="pete jones" w:date="2022-01-12T17:25:00Z"/>
                  </w:rPr>
                </w:rPrChange>
              </w:rPr>
              <w:pPrChange w:id="105574" w:author="pete jones" w:date="2022-01-12T17:26:00Z">
                <w:pPr>
                  <w:jc w:val="left"/>
                </w:pPr>
              </w:pPrChange>
            </w:pPr>
            <w:ins w:id="105575" w:author="pete jones" w:date="2022-01-12T17:25:00Z">
              <w:r w:rsidRPr="00D32D2F">
                <w:rPr>
                  <w:sz w:val="20"/>
                  <w:szCs w:val="20"/>
                  <w:rPrChange w:id="105576" w:author="pete jones" w:date="2022-01-12T17:26:00Z">
                    <w:rPr/>
                  </w:rPrChange>
                </w:rPr>
                <w:t>69</w:t>
              </w:r>
            </w:ins>
          </w:p>
        </w:tc>
        <w:tc>
          <w:tcPr>
            <w:tcW w:w="1516" w:type="dxa"/>
            <w:noWrap/>
            <w:hideMark/>
            <w:tcPrChange w:id="105577" w:author="pete jones" w:date="2022-01-12T17:27:00Z">
              <w:tcPr>
                <w:tcW w:w="1516" w:type="dxa"/>
                <w:noWrap/>
                <w:hideMark/>
              </w:tcPr>
            </w:tcPrChange>
          </w:tcPr>
          <w:p w14:paraId="796E9769" w14:textId="77777777" w:rsidR="00D32D2F" w:rsidRPr="00D32D2F" w:rsidRDefault="00D32D2F">
            <w:pPr>
              <w:spacing w:before="0" w:after="0" w:line="240" w:lineRule="auto"/>
              <w:jc w:val="left"/>
              <w:rPr>
                <w:ins w:id="105578" w:author="pete jones" w:date="2022-01-12T17:25:00Z"/>
                <w:sz w:val="20"/>
                <w:szCs w:val="20"/>
                <w:rPrChange w:id="105579" w:author="pete jones" w:date="2022-01-12T17:26:00Z">
                  <w:rPr>
                    <w:ins w:id="105580" w:author="pete jones" w:date="2022-01-12T17:25:00Z"/>
                  </w:rPr>
                </w:rPrChange>
              </w:rPr>
              <w:pPrChange w:id="105581" w:author="pete jones" w:date="2022-01-12T17:26:00Z">
                <w:pPr>
                  <w:jc w:val="left"/>
                </w:pPr>
              </w:pPrChange>
            </w:pPr>
            <w:ins w:id="105582" w:author="pete jones" w:date="2022-01-12T17:25:00Z">
              <w:r w:rsidRPr="00D32D2F">
                <w:rPr>
                  <w:sz w:val="20"/>
                  <w:szCs w:val="20"/>
                  <w:rPrChange w:id="105583" w:author="pete jones" w:date="2022-01-12T17:26:00Z">
                    <w:rPr/>
                  </w:rPrChange>
                </w:rPr>
                <w:t>ENGR4190</w:t>
              </w:r>
            </w:ins>
          </w:p>
        </w:tc>
        <w:tc>
          <w:tcPr>
            <w:tcW w:w="8744" w:type="dxa"/>
            <w:noWrap/>
            <w:hideMark/>
            <w:tcPrChange w:id="105584" w:author="pete jones" w:date="2022-01-12T17:27:00Z">
              <w:tcPr>
                <w:tcW w:w="8744" w:type="dxa"/>
                <w:noWrap/>
                <w:hideMark/>
              </w:tcPr>
            </w:tcPrChange>
          </w:tcPr>
          <w:p w14:paraId="22B3A150" w14:textId="77777777" w:rsidR="00D32D2F" w:rsidRPr="00D32D2F" w:rsidRDefault="00D32D2F">
            <w:pPr>
              <w:spacing w:before="0" w:after="0" w:line="240" w:lineRule="auto"/>
              <w:jc w:val="left"/>
              <w:rPr>
                <w:ins w:id="105585" w:author="pete jones" w:date="2022-01-12T17:25:00Z"/>
                <w:sz w:val="20"/>
                <w:szCs w:val="20"/>
                <w:rPrChange w:id="105586" w:author="pete jones" w:date="2022-01-12T17:26:00Z">
                  <w:rPr>
                    <w:ins w:id="105587" w:author="pete jones" w:date="2022-01-12T17:25:00Z"/>
                  </w:rPr>
                </w:rPrChange>
              </w:rPr>
              <w:pPrChange w:id="105588" w:author="pete jones" w:date="2022-01-12T17:26:00Z">
                <w:pPr>
                  <w:jc w:val="left"/>
                </w:pPr>
              </w:pPrChange>
            </w:pPr>
            <w:ins w:id="105589" w:author="pete jones" w:date="2022-01-12T17:25:00Z">
              <w:r w:rsidRPr="00D32D2F">
                <w:rPr>
                  <w:sz w:val="20"/>
                  <w:szCs w:val="20"/>
                  <w:rPrChange w:id="105590" w:author="pete jones" w:date="2022-01-12T17:26:00Z">
                    <w:rPr/>
                  </w:rPrChange>
                </w:rPr>
                <w:t>SCOPE: Senior Capstone Program in Engineering</w:t>
              </w:r>
            </w:ins>
          </w:p>
        </w:tc>
        <w:tc>
          <w:tcPr>
            <w:tcW w:w="616" w:type="dxa"/>
            <w:noWrap/>
            <w:vAlign w:val="center"/>
            <w:hideMark/>
            <w:tcPrChange w:id="105591" w:author="pete jones" w:date="2022-01-12T17:27:00Z">
              <w:tcPr>
                <w:tcW w:w="616" w:type="dxa"/>
                <w:noWrap/>
                <w:hideMark/>
              </w:tcPr>
            </w:tcPrChange>
          </w:tcPr>
          <w:p w14:paraId="604051CD" w14:textId="77777777" w:rsidR="00D32D2F" w:rsidRPr="00D32D2F" w:rsidRDefault="00D32D2F">
            <w:pPr>
              <w:spacing w:before="0" w:after="0" w:line="240" w:lineRule="auto"/>
              <w:jc w:val="center"/>
              <w:rPr>
                <w:ins w:id="105592" w:author="pete jones" w:date="2022-01-12T17:25:00Z"/>
                <w:sz w:val="20"/>
                <w:szCs w:val="20"/>
                <w:rPrChange w:id="105593" w:author="pete jones" w:date="2022-01-12T17:26:00Z">
                  <w:rPr>
                    <w:ins w:id="105594" w:author="pete jones" w:date="2022-01-12T17:25:00Z"/>
                  </w:rPr>
                </w:rPrChange>
              </w:rPr>
              <w:pPrChange w:id="105595" w:author="pete jones" w:date="2022-01-12T17:30:00Z">
                <w:pPr>
                  <w:jc w:val="left"/>
                </w:pPr>
              </w:pPrChange>
            </w:pPr>
            <w:ins w:id="105596" w:author="pete jones" w:date="2022-01-12T17:25:00Z">
              <w:r w:rsidRPr="00D32D2F">
                <w:rPr>
                  <w:sz w:val="20"/>
                  <w:szCs w:val="20"/>
                  <w:rPrChange w:id="105597" w:author="pete jones" w:date="2022-01-12T17:26:00Z">
                    <w:rPr/>
                  </w:rPrChange>
                </w:rPr>
                <w:t>x</w:t>
              </w:r>
            </w:ins>
          </w:p>
        </w:tc>
        <w:tc>
          <w:tcPr>
            <w:tcW w:w="616" w:type="dxa"/>
            <w:noWrap/>
            <w:vAlign w:val="center"/>
            <w:hideMark/>
            <w:tcPrChange w:id="105598" w:author="pete jones" w:date="2022-01-12T17:27:00Z">
              <w:tcPr>
                <w:tcW w:w="616" w:type="dxa"/>
                <w:noWrap/>
                <w:hideMark/>
              </w:tcPr>
            </w:tcPrChange>
          </w:tcPr>
          <w:p w14:paraId="1E8F1A37" w14:textId="77777777" w:rsidR="00D32D2F" w:rsidRPr="00D32D2F" w:rsidRDefault="00D32D2F">
            <w:pPr>
              <w:spacing w:before="0" w:after="0" w:line="240" w:lineRule="auto"/>
              <w:jc w:val="center"/>
              <w:rPr>
                <w:ins w:id="105599" w:author="pete jones" w:date="2022-01-12T17:25:00Z"/>
                <w:sz w:val="20"/>
                <w:szCs w:val="20"/>
                <w:rPrChange w:id="105600" w:author="pete jones" w:date="2022-01-12T17:26:00Z">
                  <w:rPr>
                    <w:ins w:id="105601" w:author="pete jones" w:date="2022-01-12T17:25:00Z"/>
                  </w:rPr>
                </w:rPrChange>
              </w:rPr>
              <w:pPrChange w:id="105602" w:author="pete jones" w:date="2022-01-12T17:30:00Z">
                <w:pPr>
                  <w:jc w:val="left"/>
                </w:pPr>
              </w:pPrChange>
            </w:pPr>
            <w:ins w:id="105603" w:author="pete jones" w:date="2022-01-12T17:25:00Z">
              <w:r w:rsidRPr="00D32D2F">
                <w:rPr>
                  <w:sz w:val="20"/>
                  <w:szCs w:val="20"/>
                  <w:rPrChange w:id="105604" w:author="pete jones" w:date="2022-01-12T17:26:00Z">
                    <w:rPr/>
                  </w:rPrChange>
                </w:rPr>
                <w:t>3</w:t>
              </w:r>
            </w:ins>
          </w:p>
        </w:tc>
        <w:tc>
          <w:tcPr>
            <w:tcW w:w="616" w:type="dxa"/>
            <w:noWrap/>
            <w:vAlign w:val="center"/>
            <w:hideMark/>
            <w:tcPrChange w:id="105605" w:author="pete jones" w:date="2022-01-12T17:27:00Z">
              <w:tcPr>
                <w:tcW w:w="616" w:type="dxa"/>
                <w:noWrap/>
                <w:hideMark/>
              </w:tcPr>
            </w:tcPrChange>
          </w:tcPr>
          <w:p w14:paraId="72ED634E" w14:textId="77777777" w:rsidR="00D32D2F" w:rsidRPr="00D32D2F" w:rsidRDefault="00D32D2F">
            <w:pPr>
              <w:spacing w:before="0" w:after="0" w:line="240" w:lineRule="auto"/>
              <w:jc w:val="center"/>
              <w:rPr>
                <w:ins w:id="105606" w:author="pete jones" w:date="2022-01-12T17:25:00Z"/>
                <w:sz w:val="20"/>
                <w:szCs w:val="20"/>
                <w:rPrChange w:id="105607" w:author="pete jones" w:date="2022-01-12T17:26:00Z">
                  <w:rPr>
                    <w:ins w:id="105608" w:author="pete jones" w:date="2022-01-12T17:25:00Z"/>
                  </w:rPr>
                </w:rPrChange>
              </w:rPr>
              <w:pPrChange w:id="105609" w:author="pete jones" w:date="2022-01-12T17:30:00Z">
                <w:pPr>
                  <w:jc w:val="left"/>
                </w:pPr>
              </w:pPrChange>
            </w:pPr>
            <w:ins w:id="105610" w:author="pete jones" w:date="2022-01-12T17:25:00Z">
              <w:r w:rsidRPr="00D32D2F">
                <w:rPr>
                  <w:sz w:val="20"/>
                  <w:szCs w:val="20"/>
                  <w:rPrChange w:id="105611" w:author="pete jones" w:date="2022-01-12T17:26:00Z">
                    <w:rPr/>
                  </w:rPrChange>
                </w:rPr>
                <w:t>7</w:t>
              </w:r>
            </w:ins>
          </w:p>
        </w:tc>
        <w:tc>
          <w:tcPr>
            <w:tcW w:w="616" w:type="dxa"/>
            <w:noWrap/>
            <w:vAlign w:val="center"/>
            <w:hideMark/>
            <w:tcPrChange w:id="105612" w:author="pete jones" w:date="2022-01-12T17:27:00Z">
              <w:tcPr>
                <w:tcW w:w="616" w:type="dxa"/>
                <w:noWrap/>
                <w:hideMark/>
              </w:tcPr>
            </w:tcPrChange>
          </w:tcPr>
          <w:p w14:paraId="18079170" w14:textId="77777777" w:rsidR="00D32D2F" w:rsidRPr="00D32D2F" w:rsidRDefault="00D32D2F">
            <w:pPr>
              <w:spacing w:before="0" w:after="0" w:line="240" w:lineRule="auto"/>
              <w:jc w:val="center"/>
              <w:rPr>
                <w:ins w:id="105613" w:author="pete jones" w:date="2022-01-12T17:25:00Z"/>
                <w:sz w:val="20"/>
                <w:szCs w:val="20"/>
                <w:rPrChange w:id="105614" w:author="pete jones" w:date="2022-01-12T17:26:00Z">
                  <w:rPr>
                    <w:ins w:id="105615" w:author="pete jones" w:date="2022-01-12T17:25:00Z"/>
                  </w:rPr>
                </w:rPrChange>
              </w:rPr>
              <w:pPrChange w:id="105616" w:author="pete jones" w:date="2022-01-12T17:30:00Z">
                <w:pPr>
                  <w:jc w:val="left"/>
                </w:pPr>
              </w:pPrChange>
            </w:pPr>
            <w:ins w:id="105617" w:author="pete jones" w:date="2022-01-12T17:25:00Z">
              <w:r w:rsidRPr="00D32D2F">
                <w:rPr>
                  <w:sz w:val="20"/>
                  <w:szCs w:val="20"/>
                  <w:rPrChange w:id="105618" w:author="pete jones" w:date="2022-01-12T17:26:00Z">
                    <w:rPr/>
                  </w:rPrChange>
                </w:rPr>
                <w:t>4</w:t>
              </w:r>
            </w:ins>
          </w:p>
        </w:tc>
        <w:tc>
          <w:tcPr>
            <w:tcW w:w="616" w:type="dxa"/>
            <w:noWrap/>
            <w:vAlign w:val="center"/>
            <w:hideMark/>
            <w:tcPrChange w:id="105619" w:author="pete jones" w:date="2022-01-12T17:27:00Z">
              <w:tcPr>
                <w:tcW w:w="616" w:type="dxa"/>
                <w:noWrap/>
                <w:hideMark/>
              </w:tcPr>
            </w:tcPrChange>
          </w:tcPr>
          <w:p w14:paraId="756330F4" w14:textId="77777777" w:rsidR="00D32D2F" w:rsidRPr="00D32D2F" w:rsidRDefault="00D32D2F">
            <w:pPr>
              <w:spacing w:before="0" w:after="0" w:line="240" w:lineRule="auto"/>
              <w:jc w:val="center"/>
              <w:rPr>
                <w:ins w:id="105620" w:author="pete jones" w:date="2022-01-12T17:25:00Z"/>
                <w:sz w:val="20"/>
                <w:szCs w:val="20"/>
                <w:rPrChange w:id="105621" w:author="pete jones" w:date="2022-01-12T17:26:00Z">
                  <w:rPr>
                    <w:ins w:id="105622" w:author="pete jones" w:date="2022-01-12T17:25:00Z"/>
                  </w:rPr>
                </w:rPrChange>
              </w:rPr>
              <w:pPrChange w:id="105623" w:author="pete jones" w:date="2022-01-12T17:30:00Z">
                <w:pPr>
                  <w:jc w:val="left"/>
                </w:pPr>
              </w:pPrChange>
            </w:pPr>
            <w:ins w:id="105624" w:author="pete jones" w:date="2022-01-12T17:25:00Z">
              <w:r w:rsidRPr="00D32D2F">
                <w:rPr>
                  <w:sz w:val="20"/>
                  <w:szCs w:val="20"/>
                  <w:rPrChange w:id="105625" w:author="pete jones" w:date="2022-01-12T17:26:00Z">
                    <w:rPr/>
                  </w:rPrChange>
                </w:rPr>
                <w:t>8</w:t>
              </w:r>
            </w:ins>
          </w:p>
        </w:tc>
        <w:tc>
          <w:tcPr>
            <w:tcW w:w="616" w:type="dxa"/>
            <w:noWrap/>
            <w:vAlign w:val="center"/>
            <w:hideMark/>
            <w:tcPrChange w:id="105626" w:author="pete jones" w:date="2022-01-12T17:27:00Z">
              <w:tcPr>
                <w:tcW w:w="616" w:type="dxa"/>
                <w:noWrap/>
                <w:hideMark/>
              </w:tcPr>
            </w:tcPrChange>
          </w:tcPr>
          <w:p w14:paraId="7959F47A" w14:textId="77777777" w:rsidR="00D32D2F" w:rsidRPr="00D32D2F" w:rsidRDefault="00D32D2F">
            <w:pPr>
              <w:spacing w:before="0" w:after="0" w:line="240" w:lineRule="auto"/>
              <w:jc w:val="center"/>
              <w:rPr>
                <w:ins w:id="105627" w:author="pete jones" w:date="2022-01-12T17:25:00Z"/>
                <w:sz w:val="20"/>
                <w:szCs w:val="20"/>
                <w:rPrChange w:id="105628" w:author="pete jones" w:date="2022-01-12T17:26:00Z">
                  <w:rPr>
                    <w:ins w:id="105629" w:author="pete jones" w:date="2022-01-12T17:25:00Z"/>
                  </w:rPr>
                </w:rPrChange>
              </w:rPr>
              <w:pPrChange w:id="105630" w:author="pete jones" w:date="2022-01-12T17:30:00Z">
                <w:pPr>
                  <w:jc w:val="left"/>
                </w:pPr>
              </w:pPrChange>
            </w:pPr>
          </w:p>
        </w:tc>
        <w:tc>
          <w:tcPr>
            <w:tcW w:w="616" w:type="dxa"/>
            <w:noWrap/>
            <w:vAlign w:val="center"/>
            <w:hideMark/>
            <w:tcPrChange w:id="105631" w:author="pete jones" w:date="2022-01-12T17:27:00Z">
              <w:tcPr>
                <w:tcW w:w="616" w:type="dxa"/>
                <w:noWrap/>
                <w:hideMark/>
              </w:tcPr>
            </w:tcPrChange>
          </w:tcPr>
          <w:p w14:paraId="0B04E5A2" w14:textId="77777777" w:rsidR="00D32D2F" w:rsidRPr="00D32D2F" w:rsidRDefault="00D32D2F">
            <w:pPr>
              <w:spacing w:before="0" w:after="0" w:line="240" w:lineRule="auto"/>
              <w:jc w:val="center"/>
              <w:rPr>
                <w:ins w:id="105632" w:author="pete jones" w:date="2022-01-12T17:25:00Z"/>
                <w:sz w:val="20"/>
                <w:szCs w:val="20"/>
                <w:rPrChange w:id="105633" w:author="pete jones" w:date="2022-01-12T17:26:00Z">
                  <w:rPr>
                    <w:ins w:id="105634" w:author="pete jones" w:date="2022-01-12T17:25:00Z"/>
                  </w:rPr>
                </w:rPrChange>
              </w:rPr>
              <w:pPrChange w:id="105635" w:author="pete jones" w:date="2022-01-12T17:30:00Z">
                <w:pPr>
                  <w:jc w:val="left"/>
                </w:pPr>
              </w:pPrChange>
            </w:pPr>
          </w:p>
        </w:tc>
        <w:tc>
          <w:tcPr>
            <w:tcW w:w="616" w:type="dxa"/>
            <w:noWrap/>
            <w:vAlign w:val="center"/>
            <w:hideMark/>
            <w:tcPrChange w:id="105636" w:author="pete jones" w:date="2022-01-12T17:27:00Z">
              <w:tcPr>
                <w:tcW w:w="616" w:type="dxa"/>
                <w:noWrap/>
                <w:hideMark/>
              </w:tcPr>
            </w:tcPrChange>
          </w:tcPr>
          <w:p w14:paraId="55EA2E53" w14:textId="77777777" w:rsidR="00D32D2F" w:rsidRPr="00D32D2F" w:rsidRDefault="00D32D2F">
            <w:pPr>
              <w:spacing w:before="0" w:after="0" w:line="240" w:lineRule="auto"/>
              <w:jc w:val="center"/>
              <w:rPr>
                <w:ins w:id="105637" w:author="pete jones" w:date="2022-01-12T17:25:00Z"/>
                <w:sz w:val="20"/>
                <w:szCs w:val="20"/>
                <w:rPrChange w:id="105638" w:author="pete jones" w:date="2022-01-12T17:26:00Z">
                  <w:rPr>
                    <w:ins w:id="105639" w:author="pete jones" w:date="2022-01-12T17:25:00Z"/>
                  </w:rPr>
                </w:rPrChange>
              </w:rPr>
              <w:pPrChange w:id="105640" w:author="pete jones" w:date="2022-01-12T17:30:00Z">
                <w:pPr>
                  <w:jc w:val="left"/>
                </w:pPr>
              </w:pPrChange>
            </w:pPr>
          </w:p>
        </w:tc>
      </w:tr>
      <w:tr w:rsidR="00D32D2F" w:rsidRPr="00D32D2F" w14:paraId="3D38C722" w14:textId="77777777" w:rsidTr="00D32D2F">
        <w:trPr>
          <w:trHeight w:val="300"/>
          <w:ins w:id="105641" w:author="pete jones" w:date="2022-01-12T17:25:00Z"/>
          <w:trPrChange w:id="105642" w:author="pete jones" w:date="2022-01-12T17:27:00Z">
            <w:trPr>
              <w:trHeight w:val="300"/>
            </w:trPr>
          </w:trPrChange>
        </w:trPr>
        <w:tc>
          <w:tcPr>
            <w:tcW w:w="868" w:type="dxa"/>
            <w:noWrap/>
            <w:hideMark/>
            <w:tcPrChange w:id="105643" w:author="pete jones" w:date="2022-01-12T17:27:00Z">
              <w:tcPr>
                <w:tcW w:w="868" w:type="dxa"/>
                <w:noWrap/>
                <w:hideMark/>
              </w:tcPr>
            </w:tcPrChange>
          </w:tcPr>
          <w:p w14:paraId="5F5A2174" w14:textId="77777777" w:rsidR="00D32D2F" w:rsidRPr="00D32D2F" w:rsidRDefault="00D32D2F">
            <w:pPr>
              <w:spacing w:before="0" w:after="0" w:line="240" w:lineRule="auto"/>
              <w:jc w:val="left"/>
              <w:rPr>
                <w:ins w:id="105644" w:author="pete jones" w:date="2022-01-12T17:25:00Z"/>
                <w:sz w:val="20"/>
                <w:szCs w:val="20"/>
                <w:rPrChange w:id="105645" w:author="pete jones" w:date="2022-01-12T17:26:00Z">
                  <w:rPr>
                    <w:ins w:id="105646" w:author="pete jones" w:date="2022-01-12T17:25:00Z"/>
                  </w:rPr>
                </w:rPrChange>
              </w:rPr>
              <w:pPrChange w:id="105647" w:author="pete jones" w:date="2022-01-12T17:26:00Z">
                <w:pPr>
                  <w:jc w:val="left"/>
                </w:pPr>
              </w:pPrChange>
            </w:pPr>
            <w:ins w:id="105648" w:author="pete jones" w:date="2022-01-12T17:25:00Z">
              <w:r w:rsidRPr="00D32D2F">
                <w:rPr>
                  <w:sz w:val="20"/>
                  <w:szCs w:val="20"/>
                  <w:rPrChange w:id="105649" w:author="pete jones" w:date="2022-01-12T17:26:00Z">
                    <w:rPr/>
                  </w:rPrChange>
                </w:rPr>
                <w:t>70</w:t>
              </w:r>
            </w:ins>
          </w:p>
        </w:tc>
        <w:tc>
          <w:tcPr>
            <w:tcW w:w="1516" w:type="dxa"/>
            <w:noWrap/>
            <w:hideMark/>
            <w:tcPrChange w:id="105650" w:author="pete jones" w:date="2022-01-12T17:27:00Z">
              <w:tcPr>
                <w:tcW w:w="1516" w:type="dxa"/>
                <w:noWrap/>
                <w:hideMark/>
              </w:tcPr>
            </w:tcPrChange>
          </w:tcPr>
          <w:p w14:paraId="1FC23C5B" w14:textId="77777777" w:rsidR="00D32D2F" w:rsidRPr="00D32D2F" w:rsidRDefault="00D32D2F">
            <w:pPr>
              <w:spacing w:before="0" w:after="0" w:line="240" w:lineRule="auto"/>
              <w:jc w:val="left"/>
              <w:rPr>
                <w:ins w:id="105651" w:author="pete jones" w:date="2022-01-12T17:25:00Z"/>
                <w:sz w:val="20"/>
                <w:szCs w:val="20"/>
                <w:rPrChange w:id="105652" w:author="pete jones" w:date="2022-01-12T17:26:00Z">
                  <w:rPr>
                    <w:ins w:id="105653" w:author="pete jones" w:date="2022-01-12T17:25:00Z"/>
                  </w:rPr>
                </w:rPrChange>
              </w:rPr>
              <w:pPrChange w:id="105654" w:author="pete jones" w:date="2022-01-12T17:26:00Z">
                <w:pPr>
                  <w:jc w:val="left"/>
                </w:pPr>
              </w:pPrChange>
            </w:pPr>
            <w:ins w:id="105655" w:author="pete jones" w:date="2022-01-12T17:25:00Z">
              <w:r w:rsidRPr="00D32D2F">
                <w:rPr>
                  <w:sz w:val="20"/>
                  <w:szCs w:val="20"/>
                  <w:rPrChange w:id="105656" w:author="pete jones" w:date="2022-01-12T17:26:00Z">
                    <w:rPr/>
                  </w:rPrChange>
                </w:rPr>
                <w:t>ENGR4290</w:t>
              </w:r>
            </w:ins>
          </w:p>
        </w:tc>
        <w:tc>
          <w:tcPr>
            <w:tcW w:w="8744" w:type="dxa"/>
            <w:noWrap/>
            <w:hideMark/>
            <w:tcPrChange w:id="105657" w:author="pete jones" w:date="2022-01-12T17:27:00Z">
              <w:tcPr>
                <w:tcW w:w="8744" w:type="dxa"/>
                <w:noWrap/>
                <w:hideMark/>
              </w:tcPr>
            </w:tcPrChange>
          </w:tcPr>
          <w:p w14:paraId="79922108" w14:textId="77777777" w:rsidR="00D32D2F" w:rsidRPr="00D32D2F" w:rsidRDefault="00D32D2F">
            <w:pPr>
              <w:spacing w:before="0" w:after="0" w:line="240" w:lineRule="auto"/>
              <w:jc w:val="left"/>
              <w:rPr>
                <w:ins w:id="105658" w:author="pete jones" w:date="2022-01-12T17:25:00Z"/>
                <w:sz w:val="20"/>
                <w:szCs w:val="20"/>
                <w:rPrChange w:id="105659" w:author="pete jones" w:date="2022-01-12T17:26:00Z">
                  <w:rPr>
                    <w:ins w:id="105660" w:author="pete jones" w:date="2022-01-12T17:25:00Z"/>
                  </w:rPr>
                </w:rPrChange>
              </w:rPr>
              <w:pPrChange w:id="105661" w:author="pete jones" w:date="2022-01-12T17:26:00Z">
                <w:pPr>
                  <w:jc w:val="left"/>
                </w:pPr>
              </w:pPrChange>
            </w:pPr>
            <w:ins w:id="105662" w:author="pete jones" w:date="2022-01-12T17:25:00Z">
              <w:r w:rsidRPr="00D32D2F">
                <w:rPr>
                  <w:sz w:val="20"/>
                  <w:szCs w:val="20"/>
                  <w:rPrChange w:id="105663" w:author="pete jones" w:date="2022-01-12T17:26:00Z">
                    <w:rPr/>
                  </w:rPrChange>
                </w:rPr>
                <w:t>Affordable Design and Entrepreneurship Engineering Capstone</w:t>
              </w:r>
            </w:ins>
          </w:p>
        </w:tc>
        <w:tc>
          <w:tcPr>
            <w:tcW w:w="616" w:type="dxa"/>
            <w:noWrap/>
            <w:vAlign w:val="center"/>
            <w:hideMark/>
            <w:tcPrChange w:id="105664" w:author="pete jones" w:date="2022-01-12T17:27:00Z">
              <w:tcPr>
                <w:tcW w:w="616" w:type="dxa"/>
                <w:noWrap/>
                <w:hideMark/>
              </w:tcPr>
            </w:tcPrChange>
          </w:tcPr>
          <w:p w14:paraId="760A3606" w14:textId="624BBD97" w:rsidR="00D32D2F" w:rsidRPr="00D32D2F" w:rsidRDefault="00D32D2F">
            <w:pPr>
              <w:spacing w:before="0" w:after="0" w:line="240" w:lineRule="auto"/>
              <w:jc w:val="center"/>
              <w:rPr>
                <w:ins w:id="105665" w:author="pete jones" w:date="2022-01-12T17:25:00Z"/>
                <w:sz w:val="20"/>
                <w:szCs w:val="20"/>
                <w:rPrChange w:id="105666" w:author="pete jones" w:date="2022-01-12T17:26:00Z">
                  <w:rPr>
                    <w:ins w:id="105667" w:author="pete jones" w:date="2022-01-12T17:25:00Z"/>
                  </w:rPr>
                </w:rPrChange>
              </w:rPr>
              <w:pPrChange w:id="105668" w:author="pete jones" w:date="2022-01-12T17:30:00Z">
                <w:pPr>
                  <w:jc w:val="left"/>
                </w:pPr>
              </w:pPrChange>
            </w:pPr>
          </w:p>
        </w:tc>
        <w:tc>
          <w:tcPr>
            <w:tcW w:w="616" w:type="dxa"/>
            <w:noWrap/>
            <w:vAlign w:val="center"/>
            <w:hideMark/>
            <w:tcPrChange w:id="105669" w:author="pete jones" w:date="2022-01-12T17:27:00Z">
              <w:tcPr>
                <w:tcW w:w="616" w:type="dxa"/>
                <w:noWrap/>
                <w:hideMark/>
              </w:tcPr>
            </w:tcPrChange>
          </w:tcPr>
          <w:p w14:paraId="00C789C8" w14:textId="77777777" w:rsidR="00D32D2F" w:rsidRPr="00D32D2F" w:rsidRDefault="00D32D2F">
            <w:pPr>
              <w:spacing w:before="0" w:after="0" w:line="240" w:lineRule="auto"/>
              <w:jc w:val="center"/>
              <w:rPr>
                <w:ins w:id="105670" w:author="pete jones" w:date="2022-01-12T17:25:00Z"/>
                <w:sz w:val="20"/>
                <w:szCs w:val="20"/>
                <w:rPrChange w:id="105671" w:author="pete jones" w:date="2022-01-12T17:26:00Z">
                  <w:rPr>
                    <w:ins w:id="105672" w:author="pete jones" w:date="2022-01-12T17:25:00Z"/>
                  </w:rPr>
                </w:rPrChange>
              </w:rPr>
              <w:pPrChange w:id="105673" w:author="pete jones" w:date="2022-01-12T17:30:00Z">
                <w:pPr>
                  <w:jc w:val="left"/>
                </w:pPr>
              </w:pPrChange>
            </w:pPr>
            <w:ins w:id="105674" w:author="pete jones" w:date="2022-01-12T17:25:00Z">
              <w:r w:rsidRPr="00D32D2F">
                <w:rPr>
                  <w:sz w:val="20"/>
                  <w:szCs w:val="20"/>
                  <w:rPrChange w:id="105675" w:author="pete jones" w:date="2022-01-12T17:26:00Z">
                    <w:rPr/>
                  </w:rPrChange>
                </w:rPr>
                <w:t>3</w:t>
              </w:r>
            </w:ins>
          </w:p>
        </w:tc>
        <w:tc>
          <w:tcPr>
            <w:tcW w:w="616" w:type="dxa"/>
            <w:noWrap/>
            <w:vAlign w:val="center"/>
            <w:hideMark/>
            <w:tcPrChange w:id="105676" w:author="pete jones" w:date="2022-01-12T17:27:00Z">
              <w:tcPr>
                <w:tcW w:w="616" w:type="dxa"/>
                <w:noWrap/>
                <w:hideMark/>
              </w:tcPr>
            </w:tcPrChange>
          </w:tcPr>
          <w:p w14:paraId="01FD6C0A" w14:textId="77777777" w:rsidR="00D32D2F" w:rsidRPr="00D32D2F" w:rsidRDefault="00D32D2F">
            <w:pPr>
              <w:spacing w:before="0" w:after="0" w:line="240" w:lineRule="auto"/>
              <w:jc w:val="center"/>
              <w:rPr>
                <w:ins w:id="105677" w:author="pete jones" w:date="2022-01-12T17:25:00Z"/>
                <w:sz w:val="20"/>
                <w:szCs w:val="20"/>
                <w:rPrChange w:id="105678" w:author="pete jones" w:date="2022-01-12T17:26:00Z">
                  <w:rPr>
                    <w:ins w:id="105679" w:author="pete jones" w:date="2022-01-12T17:25:00Z"/>
                  </w:rPr>
                </w:rPrChange>
              </w:rPr>
              <w:pPrChange w:id="105680" w:author="pete jones" w:date="2022-01-12T17:30:00Z">
                <w:pPr>
                  <w:jc w:val="left"/>
                </w:pPr>
              </w:pPrChange>
            </w:pPr>
          </w:p>
        </w:tc>
        <w:tc>
          <w:tcPr>
            <w:tcW w:w="616" w:type="dxa"/>
            <w:noWrap/>
            <w:vAlign w:val="center"/>
            <w:hideMark/>
            <w:tcPrChange w:id="105681" w:author="pete jones" w:date="2022-01-12T17:27:00Z">
              <w:tcPr>
                <w:tcW w:w="616" w:type="dxa"/>
                <w:noWrap/>
                <w:hideMark/>
              </w:tcPr>
            </w:tcPrChange>
          </w:tcPr>
          <w:p w14:paraId="72267FD1" w14:textId="77777777" w:rsidR="00D32D2F" w:rsidRPr="00D32D2F" w:rsidRDefault="00D32D2F">
            <w:pPr>
              <w:spacing w:before="0" w:after="0" w:line="240" w:lineRule="auto"/>
              <w:jc w:val="center"/>
              <w:rPr>
                <w:ins w:id="105682" w:author="pete jones" w:date="2022-01-12T17:25:00Z"/>
                <w:sz w:val="20"/>
                <w:szCs w:val="20"/>
                <w:rPrChange w:id="105683" w:author="pete jones" w:date="2022-01-12T17:26:00Z">
                  <w:rPr>
                    <w:ins w:id="105684" w:author="pete jones" w:date="2022-01-12T17:25:00Z"/>
                  </w:rPr>
                </w:rPrChange>
              </w:rPr>
              <w:pPrChange w:id="105685" w:author="pete jones" w:date="2022-01-12T17:30:00Z">
                <w:pPr>
                  <w:jc w:val="left"/>
                </w:pPr>
              </w:pPrChange>
            </w:pPr>
            <w:ins w:id="105686" w:author="pete jones" w:date="2022-01-12T17:25:00Z">
              <w:r w:rsidRPr="00D32D2F">
                <w:rPr>
                  <w:sz w:val="20"/>
                  <w:szCs w:val="20"/>
                  <w:rPrChange w:id="105687" w:author="pete jones" w:date="2022-01-12T17:26:00Z">
                    <w:rPr/>
                  </w:rPrChange>
                </w:rPr>
                <w:t>4</w:t>
              </w:r>
            </w:ins>
          </w:p>
        </w:tc>
        <w:tc>
          <w:tcPr>
            <w:tcW w:w="616" w:type="dxa"/>
            <w:noWrap/>
            <w:vAlign w:val="center"/>
            <w:hideMark/>
            <w:tcPrChange w:id="105688" w:author="pete jones" w:date="2022-01-12T17:27:00Z">
              <w:tcPr>
                <w:tcW w:w="616" w:type="dxa"/>
                <w:noWrap/>
                <w:hideMark/>
              </w:tcPr>
            </w:tcPrChange>
          </w:tcPr>
          <w:p w14:paraId="4A026581" w14:textId="77777777" w:rsidR="00D32D2F" w:rsidRPr="00D32D2F" w:rsidRDefault="00D32D2F">
            <w:pPr>
              <w:spacing w:before="0" w:after="0" w:line="240" w:lineRule="auto"/>
              <w:jc w:val="center"/>
              <w:rPr>
                <w:ins w:id="105689" w:author="pete jones" w:date="2022-01-12T17:25:00Z"/>
                <w:sz w:val="20"/>
                <w:szCs w:val="20"/>
                <w:rPrChange w:id="105690" w:author="pete jones" w:date="2022-01-12T17:26:00Z">
                  <w:rPr>
                    <w:ins w:id="105691" w:author="pete jones" w:date="2022-01-12T17:25:00Z"/>
                  </w:rPr>
                </w:rPrChange>
              </w:rPr>
              <w:pPrChange w:id="105692" w:author="pete jones" w:date="2022-01-12T17:30:00Z">
                <w:pPr>
                  <w:jc w:val="left"/>
                </w:pPr>
              </w:pPrChange>
            </w:pPr>
            <w:ins w:id="105693" w:author="pete jones" w:date="2022-01-12T17:25:00Z">
              <w:r w:rsidRPr="00D32D2F">
                <w:rPr>
                  <w:sz w:val="20"/>
                  <w:szCs w:val="20"/>
                  <w:rPrChange w:id="105694" w:author="pete jones" w:date="2022-01-12T17:26:00Z">
                    <w:rPr/>
                  </w:rPrChange>
                </w:rPr>
                <w:t>4</w:t>
              </w:r>
            </w:ins>
          </w:p>
        </w:tc>
        <w:tc>
          <w:tcPr>
            <w:tcW w:w="616" w:type="dxa"/>
            <w:noWrap/>
            <w:vAlign w:val="center"/>
            <w:hideMark/>
            <w:tcPrChange w:id="105695" w:author="pete jones" w:date="2022-01-12T17:27:00Z">
              <w:tcPr>
                <w:tcW w:w="616" w:type="dxa"/>
                <w:noWrap/>
                <w:hideMark/>
              </w:tcPr>
            </w:tcPrChange>
          </w:tcPr>
          <w:p w14:paraId="58FCD8A8" w14:textId="77777777" w:rsidR="00D32D2F" w:rsidRPr="00D32D2F" w:rsidRDefault="00D32D2F">
            <w:pPr>
              <w:spacing w:before="0" w:after="0" w:line="240" w:lineRule="auto"/>
              <w:jc w:val="center"/>
              <w:rPr>
                <w:ins w:id="105696" w:author="pete jones" w:date="2022-01-12T17:25:00Z"/>
                <w:sz w:val="20"/>
                <w:szCs w:val="20"/>
                <w:rPrChange w:id="105697" w:author="pete jones" w:date="2022-01-12T17:26:00Z">
                  <w:rPr>
                    <w:ins w:id="105698" w:author="pete jones" w:date="2022-01-12T17:25:00Z"/>
                  </w:rPr>
                </w:rPrChange>
              </w:rPr>
              <w:pPrChange w:id="105699" w:author="pete jones" w:date="2022-01-12T17:30:00Z">
                <w:pPr>
                  <w:jc w:val="left"/>
                </w:pPr>
              </w:pPrChange>
            </w:pPr>
            <w:ins w:id="105700" w:author="pete jones" w:date="2022-01-12T17:25:00Z">
              <w:r w:rsidRPr="00D32D2F">
                <w:rPr>
                  <w:sz w:val="20"/>
                  <w:szCs w:val="20"/>
                  <w:rPrChange w:id="105701" w:author="pete jones" w:date="2022-01-12T17:26:00Z">
                    <w:rPr/>
                  </w:rPrChange>
                </w:rPr>
                <w:t>2</w:t>
              </w:r>
            </w:ins>
          </w:p>
        </w:tc>
        <w:tc>
          <w:tcPr>
            <w:tcW w:w="616" w:type="dxa"/>
            <w:noWrap/>
            <w:vAlign w:val="center"/>
            <w:hideMark/>
            <w:tcPrChange w:id="105702" w:author="pete jones" w:date="2022-01-12T17:27:00Z">
              <w:tcPr>
                <w:tcW w:w="616" w:type="dxa"/>
                <w:noWrap/>
                <w:hideMark/>
              </w:tcPr>
            </w:tcPrChange>
          </w:tcPr>
          <w:p w14:paraId="77109A37" w14:textId="77777777" w:rsidR="00D32D2F" w:rsidRPr="00D32D2F" w:rsidRDefault="00D32D2F">
            <w:pPr>
              <w:spacing w:before="0" w:after="0" w:line="240" w:lineRule="auto"/>
              <w:jc w:val="center"/>
              <w:rPr>
                <w:ins w:id="105703" w:author="pete jones" w:date="2022-01-12T17:25:00Z"/>
                <w:sz w:val="20"/>
                <w:szCs w:val="20"/>
                <w:rPrChange w:id="105704" w:author="pete jones" w:date="2022-01-12T17:26:00Z">
                  <w:rPr>
                    <w:ins w:id="105705" w:author="pete jones" w:date="2022-01-12T17:25:00Z"/>
                  </w:rPr>
                </w:rPrChange>
              </w:rPr>
              <w:pPrChange w:id="105706" w:author="pete jones" w:date="2022-01-12T17:30:00Z">
                <w:pPr>
                  <w:jc w:val="left"/>
                </w:pPr>
              </w:pPrChange>
            </w:pPr>
            <w:ins w:id="105707" w:author="pete jones" w:date="2022-01-12T17:25:00Z">
              <w:r w:rsidRPr="00D32D2F">
                <w:rPr>
                  <w:sz w:val="20"/>
                  <w:szCs w:val="20"/>
                  <w:rPrChange w:id="105708" w:author="pete jones" w:date="2022-01-12T17:26:00Z">
                    <w:rPr/>
                  </w:rPrChange>
                </w:rPr>
                <w:t>2</w:t>
              </w:r>
            </w:ins>
          </w:p>
        </w:tc>
        <w:tc>
          <w:tcPr>
            <w:tcW w:w="616" w:type="dxa"/>
            <w:noWrap/>
            <w:vAlign w:val="center"/>
            <w:hideMark/>
            <w:tcPrChange w:id="105709" w:author="pete jones" w:date="2022-01-12T17:27:00Z">
              <w:tcPr>
                <w:tcW w:w="616" w:type="dxa"/>
                <w:noWrap/>
                <w:hideMark/>
              </w:tcPr>
            </w:tcPrChange>
          </w:tcPr>
          <w:p w14:paraId="52F9337B" w14:textId="77777777" w:rsidR="00D32D2F" w:rsidRPr="00D32D2F" w:rsidRDefault="00D32D2F">
            <w:pPr>
              <w:spacing w:before="0" w:after="0" w:line="240" w:lineRule="auto"/>
              <w:jc w:val="center"/>
              <w:rPr>
                <w:ins w:id="105710" w:author="pete jones" w:date="2022-01-12T17:25:00Z"/>
                <w:sz w:val="20"/>
                <w:szCs w:val="20"/>
                <w:rPrChange w:id="105711" w:author="pete jones" w:date="2022-01-12T17:26:00Z">
                  <w:rPr>
                    <w:ins w:id="105712" w:author="pete jones" w:date="2022-01-12T17:25:00Z"/>
                  </w:rPr>
                </w:rPrChange>
              </w:rPr>
              <w:pPrChange w:id="105713" w:author="pete jones" w:date="2022-01-12T17:30:00Z">
                <w:pPr>
                  <w:jc w:val="left"/>
                </w:pPr>
              </w:pPrChange>
            </w:pPr>
            <w:ins w:id="105714" w:author="pete jones" w:date="2022-01-12T17:25:00Z">
              <w:r w:rsidRPr="00D32D2F">
                <w:rPr>
                  <w:sz w:val="20"/>
                  <w:szCs w:val="20"/>
                  <w:rPrChange w:id="105715" w:author="pete jones" w:date="2022-01-12T17:26:00Z">
                    <w:rPr/>
                  </w:rPrChange>
                </w:rPr>
                <w:t>8</w:t>
              </w:r>
            </w:ins>
          </w:p>
        </w:tc>
      </w:tr>
      <w:tr w:rsidR="00D32D2F" w:rsidRPr="00D32D2F" w14:paraId="0A4E8E05" w14:textId="77777777" w:rsidTr="00D32D2F">
        <w:trPr>
          <w:trHeight w:val="300"/>
          <w:ins w:id="105716" w:author="pete jones" w:date="2022-01-12T17:25:00Z"/>
          <w:trPrChange w:id="105717" w:author="pete jones" w:date="2022-01-12T17:27:00Z">
            <w:trPr>
              <w:trHeight w:val="300"/>
            </w:trPr>
          </w:trPrChange>
        </w:trPr>
        <w:tc>
          <w:tcPr>
            <w:tcW w:w="868" w:type="dxa"/>
            <w:noWrap/>
            <w:hideMark/>
            <w:tcPrChange w:id="105718" w:author="pete jones" w:date="2022-01-12T17:27:00Z">
              <w:tcPr>
                <w:tcW w:w="868" w:type="dxa"/>
                <w:noWrap/>
                <w:hideMark/>
              </w:tcPr>
            </w:tcPrChange>
          </w:tcPr>
          <w:p w14:paraId="463C27D6" w14:textId="77777777" w:rsidR="00D32D2F" w:rsidRPr="00D32D2F" w:rsidRDefault="00D32D2F">
            <w:pPr>
              <w:spacing w:before="0" w:after="0" w:line="240" w:lineRule="auto"/>
              <w:jc w:val="left"/>
              <w:rPr>
                <w:ins w:id="105719" w:author="pete jones" w:date="2022-01-12T17:25:00Z"/>
                <w:sz w:val="20"/>
                <w:szCs w:val="20"/>
                <w:rPrChange w:id="105720" w:author="pete jones" w:date="2022-01-12T17:26:00Z">
                  <w:rPr>
                    <w:ins w:id="105721" w:author="pete jones" w:date="2022-01-12T17:25:00Z"/>
                  </w:rPr>
                </w:rPrChange>
              </w:rPr>
              <w:pPrChange w:id="105722" w:author="pete jones" w:date="2022-01-12T17:26:00Z">
                <w:pPr>
                  <w:jc w:val="left"/>
                </w:pPr>
              </w:pPrChange>
            </w:pPr>
            <w:ins w:id="105723" w:author="pete jones" w:date="2022-01-12T17:25:00Z">
              <w:r w:rsidRPr="00D32D2F">
                <w:rPr>
                  <w:sz w:val="20"/>
                  <w:szCs w:val="20"/>
                  <w:rPrChange w:id="105724" w:author="pete jones" w:date="2022-01-12T17:26:00Z">
                    <w:rPr/>
                  </w:rPrChange>
                </w:rPr>
                <w:t>71</w:t>
              </w:r>
            </w:ins>
          </w:p>
        </w:tc>
        <w:tc>
          <w:tcPr>
            <w:tcW w:w="1516" w:type="dxa"/>
            <w:noWrap/>
            <w:hideMark/>
            <w:tcPrChange w:id="105725" w:author="pete jones" w:date="2022-01-12T17:27:00Z">
              <w:tcPr>
                <w:tcW w:w="1516" w:type="dxa"/>
                <w:noWrap/>
                <w:hideMark/>
              </w:tcPr>
            </w:tcPrChange>
          </w:tcPr>
          <w:p w14:paraId="0CD11755" w14:textId="77777777" w:rsidR="00D32D2F" w:rsidRPr="00D32D2F" w:rsidRDefault="00D32D2F">
            <w:pPr>
              <w:spacing w:before="0" w:after="0" w:line="240" w:lineRule="auto"/>
              <w:jc w:val="left"/>
              <w:rPr>
                <w:ins w:id="105726" w:author="pete jones" w:date="2022-01-12T17:25:00Z"/>
                <w:sz w:val="20"/>
                <w:szCs w:val="20"/>
                <w:rPrChange w:id="105727" w:author="pete jones" w:date="2022-01-12T17:26:00Z">
                  <w:rPr>
                    <w:ins w:id="105728" w:author="pete jones" w:date="2022-01-12T17:25:00Z"/>
                  </w:rPr>
                </w:rPrChange>
              </w:rPr>
              <w:pPrChange w:id="105729" w:author="pete jones" w:date="2022-01-12T17:26:00Z">
                <w:pPr>
                  <w:jc w:val="left"/>
                </w:pPr>
              </w:pPrChange>
            </w:pPr>
            <w:ins w:id="105730" w:author="pete jones" w:date="2022-01-12T17:25:00Z">
              <w:r w:rsidRPr="00D32D2F">
                <w:rPr>
                  <w:sz w:val="20"/>
                  <w:szCs w:val="20"/>
                  <w:rPrChange w:id="105731" w:author="pete jones" w:date="2022-01-12T17:26:00Z">
                    <w:rPr/>
                  </w:rPrChange>
                </w:rPr>
                <w:t>ENGR4599</w:t>
              </w:r>
            </w:ins>
          </w:p>
        </w:tc>
        <w:tc>
          <w:tcPr>
            <w:tcW w:w="8744" w:type="dxa"/>
            <w:noWrap/>
            <w:hideMark/>
            <w:tcPrChange w:id="105732" w:author="pete jones" w:date="2022-01-12T17:27:00Z">
              <w:tcPr>
                <w:tcW w:w="8744" w:type="dxa"/>
                <w:noWrap/>
                <w:hideMark/>
              </w:tcPr>
            </w:tcPrChange>
          </w:tcPr>
          <w:p w14:paraId="4C78E282" w14:textId="77777777" w:rsidR="00D32D2F" w:rsidRPr="00D32D2F" w:rsidRDefault="00D32D2F">
            <w:pPr>
              <w:spacing w:before="0" w:after="0" w:line="240" w:lineRule="auto"/>
              <w:jc w:val="left"/>
              <w:rPr>
                <w:ins w:id="105733" w:author="pete jones" w:date="2022-01-12T17:25:00Z"/>
                <w:sz w:val="20"/>
                <w:szCs w:val="20"/>
                <w:rPrChange w:id="105734" w:author="pete jones" w:date="2022-01-12T17:26:00Z">
                  <w:rPr>
                    <w:ins w:id="105735" w:author="pete jones" w:date="2022-01-12T17:25:00Z"/>
                  </w:rPr>
                </w:rPrChange>
              </w:rPr>
              <w:pPrChange w:id="105736" w:author="pete jones" w:date="2022-01-12T17:26:00Z">
                <w:pPr>
                  <w:jc w:val="left"/>
                </w:pPr>
              </w:pPrChange>
            </w:pPr>
            <w:ins w:id="105737" w:author="pete jones" w:date="2022-01-12T17:25:00Z">
              <w:r w:rsidRPr="00D32D2F">
                <w:rPr>
                  <w:sz w:val="20"/>
                  <w:szCs w:val="20"/>
                  <w:rPrChange w:id="105738" w:author="pete jones" w:date="2022-01-12T17:26:00Z">
                    <w:rPr/>
                  </w:rPrChange>
                </w:rPr>
                <w:t>Engineering Capstone Alternative</w:t>
              </w:r>
            </w:ins>
          </w:p>
        </w:tc>
        <w:tc>
          <w:tcPr>
            <w:tcW w:w="616" w:type="dxa"/>
            <w:noWrap/>
            <w:vAlign w:val="center"/>
            <w:hideMark/>
            <w:tcPrChange w:id="105739" w:author="pete jones" w:date="2022-01-12T17:27:00Z">
              <w:tcPr>
                <w:tcW w:w="616" w:type="dxa"/>
                <w:noWrap/>
                <w:hideMark/>
              </w:tcPr>
            </w:tcPrChange>
          </w:tcPr>
          <w:p w14:paraId="54966BC5" w14:textId="0EB5274B" w:rsidR="00D32D2F" w:rsidRPr="00D32D2F" w:rsidRDefault="00D32D2F">
            <w:pPr>
              <w:spacing w:before="0" w:after="0" w:line="240" w:lineRule="auto"/>
              <w:jc w:val="center"/>
              <w:rPr>
                <w:ins w:id="105740" w:author="pete jones" w:date="2022-01-12T17:25:00Z"/>
                <w:sz w:val="20"/>
                <w:szCs w:val="20"/>
                <w:rPrChange w:id="105741" w:author="pete jones" w:date="2022-01-12T17:26:00Z">
                  <w:rPr>
                    <w:ins w:id="105742" w:author="pete jones" w:date="2022-01-12T17:25:00Z"/>
                  </w:rPr>
                </w:rPrChange>
              </w:rPr>
              <w:pPrChange w:id="105743" w:author="pete jones" w:date="2022-01-12T17:30:00Z">
                <w:pPr>
                  <w:jc w:val="left"/>
                </w:pPr>
              </w:pPrChange>
            </w:pPr>
          </w:p>
        </w:tc>
        <w:tc>
          <w:tcPr>
            <w:tcW w:w="616" w:type="dxa"/>
            <w:noWrap/>
            <w:vAlign w:val="center"/>
            <w:hideMark/>
            <w:tcPrChange w:id="105744" w:author="pete jones" w:date="2022-01-12T17:27:00Z">
              <w:tcPr>
                <w:tcW w:w="616" w:type="dxa"/>
                <w:noWrap/>
                <w:hideMark/>
              </w:tcPr>
            </w:tcPrChange>
          </w:tcPr>
          <w:p w14:paraId="29B1368A" w14:textId="77777777" w:rsidR="00D32D2F" w:rsidRPr="00D32D2F" w:rsidRDefault="00D32D2F">
            <w:pPr>
              <w:spacing w:before="0" w:after="0" w:line="240" w:lineRule="auto"/>
              <w:jc w:val="center"/>
              <w:rPr>
                <w:ins w:id="105745" w:author="pete jones" w:date="2022-01-12T17:25:00Z"/>
                <w:sz w:val="20"/>
                <w:szCs w:val="20"/>
                <w:rPrChange w:id="105746" w:author="pete jones" w:date="2022-01-12T17:26:00Z">
                  <w:rPr>
                    <w:ins w:id="105747" w:author="pete jones" w:date="2022-01-12T17:25:00Z"/>
                  </w:rPr>
                </w:rPrChange>
              </w:rPr>
              <w:pPrChange w:id="105748" w:author="pete jones" w:date="2022-01-12T17:30:00Z">
                <w:pPr>
                  <w:jc w:val="left"/>
                </w:pPr>
              </w:pPrChange>
            </w:pPr>
            <w:ins w:id="105749" w:author="pete jones" w:date="2022-01-12T17:25:00Z">
              <w:r w:rsidRPr="00D32D2F">
                <w:rPr>
                  <w:sz w:val="20"/>
                  <w:szCs w:val="20"/>
                  <w:rPrChange w:id="105750" w:author="pete jones" w:date="2022-01-12T17:26:00Z">
                    <w:rPr/>
                  </w:rPrChange>
                </w:rPr>
                <w:t>3</w:t>
              </w:r>
            </w:ins>
          </w:p>
        </w:tc>
        <w:tc>
          <w:tcPr>
            <w:tcW w:w="616" w:type="dxa"/>
            <w:noWrap/>
            <w:vAlign w:val="center"/>
            <w:hideMark/>
            <w:tcPrChange w:id="105751" w:author="pete jones" w:date="2022-01-12T17:27:00Z">
              <w:tcPr>
                <w:tcW w:w="616" w:type="dxa"/>
                <w:noWrap/>
                <w:hideMark/>
              </w:tcPr>
            </w:tcPrChange>
          </w:tcPr>
          <w:p w14:paraId="0E861B09" w14:textId="77777777" w:rsidR="00D32D2F" w:rsidRPr="00D32D2F" w:rsidRDefault="00D32D2F">
            <w:pPr>
              <w:spacing w:before="0" w:after="0" w:line="240" w:lineRule="auto"/>
              <w:jc w:val="center"/>
              <w:rPr>
                <w:ins w:id="105752" w:author="pete jones" w:date="2022-01-12T17:25:00Z"/>
                <w:sz w:val="20"/>
                <w:szCs w:val="20"/>
                <w:rPrChange w:id="105753" w:author="pete jones" w:date="2022-01-12T17:26:00Z">
                  <w:rPr>
                    <w:ins w:id="105754" w:author="pete jones" w:date="2022-01-12T17:25:00Z"/>
                  </w:rPr>
                </w:rPrChange>
              </w:rPr>
              <w:pPrChange w:id="105755" w:author="pete jones" w:date="2022-01-12T17:30:00Z">
                <w:pPr>
                  <w:jc w:val="left"/>
                </w:pPr>
              </w:pPrChange>
            </w:pPr>
          </w:p>
        </w:tc>
        <w:tc>
          <w:tcPr>
            <w:tcW w:w="616" w:type="dxa"/>
            <w:noWrap/>
            <w:vAlign w:val="center"/>
            <w:hideMark/>
            <w:tcPrChange w:id="105756" w:author="pete jones" w:date="2022-01-12T17:27:00Z">
              <w:tcPr>
                <w:tcW w:w="616" w:type="dxa"/>
                <w:noWrap/>
                <w:hideMark/>
              </w:tcPr>
            </w:tcPrChange>
          </w:tcPr>
          <w:p w14:paraId="49C7E603" w14:textId="77777777" w:rsidR="00D32D2F" w:rsidRPr="00D32D2F" w:rsidRDefault="00D32D2F">
            <w:pPr>
              <w:spacing w:before="0" w:after="0" w:line="240" w:lineRule="auto"/>
              <w:jc w:val="center"/>
              <w:rPr>
                <w:ins w:id="105757" w:author="pete jones" w:date="2022-01-12T17:25:00Z"/>
                <w:sz w:val="20"/>
                <w:szCs w:val="20"/>
                <w:rPrChange w:id="105758" w:author="pete jones" w:date="2022-01-12T17:26:00Z">
                  <w:rPr>
                    <w:ins w:id="105759" w:author="pete jones" w:date="2022-01-12T17:25:00Z"/>
                  </w:rPr>
                </w:rPrChange>
              </w:rPr>
              <w:pPrChange w:id="105760" w:author="pete jones" w:date="2022-01-12T17:30:00Z">
                <w:pPr>
                  <w:jc w:val="left"/>
                </w:pPr>
              </w:pPrChange>
            </w:pPr>
            <w:ins w:id="105761" w:author="pete jones" w:date="2022-01-12T17:25:00Z">
              <w:r w:rsidRPr="00D32D2F">
                <w:rPr>
                  <w:sz w:val="20"/>
                  <w:szCs w:val="20"/>
                  <w:rPrChange w:id="105762" w:author="pete jones" w:date="2022-01-12T17:26:00Z">
                    <w:rPr/>
                  </w:rPrChange>
                </w:rPr>
                <w:t>4</w:t>
              </w:r>
            </w:ins>
          </w:p>
        </w:tc>
        <w:tc>
          <w:tcPr>
            <w:tcW w:w="616" w:type="dxa"/>
            <w:noWrap/>
            <w:vAlign w:val="center"/>
            <w:hideMark/>
            <w:tcPrChange w:id="105763" w:author="pete jones" w:date="2022-01-12T17:27:00Z">
              <w:tcPr>
                <w:tcW w:w="616" w:type="dxa"/>
                <w:noWrap/>
                <w:hideMark/>
              </w:tcPr>
            </w:tcPrChange>
          </w:tcPr>
          <w:p w14:paraId="14CFCE58" w14:textId="77777777" w:rsidR="00D32D2F" w:rsidRPr="00D32D2F" w:rsidRDefault="00D32D2F">
            <w:pPr>
              <w:spacing w:before="0" w:after="0" w:line="240" w:lineRule="auto"/>
              <w:jc w:val="center"/>
              <w:rPr>
                <w:ins w:id="105764" w:author="pete jones" w:date="2022-01-12T17:25:00Z"/>
                <w:sz w:val="20"/>
                <w:szCs w:val="20"/>
                <w:rPrChange w:id="105765" w:author="pete jones" w:date="2022-01-12T17:26:00Z">
                  <w:rPr>
                    <w:ins w:id="105766" w:author="pete jones" w:date="2022-01-12T17:25:00Z"/>
                  </w:rPr>
                </w:rPrChange>
              </w:rPr>
              <w:pPrChange w:id="105767" w:author="pete jones" w:date="2022-01-12T17:30:00Z">
                <w:pPr>
                  <w:jc w:val="left"/>
                </w:pPr>
              </w:pPrChange>
            </w:pPr>
            <w:ins w:id="105768" w:author="pete jones" w:date="2022-01-12T17:25:00Z">
              <w:r w:rsidRPr="00D32D2F">
                <w:rPr>
                  <w:sz w:val="20"/>
                  <w:szCs w:val="20"/>
                  <w:rPrChange w:id="105769" w:author="pete jones" w:date="2022-01-12T17:26:00Z">
                    <w:rPr/>
                  </w:rPrChange>
                </w:rPr>
                <w:t>4</w:t>
              </w:r>
            </w:ins>
          </w:p>
        </w:tc>
        <w:tc>
          <w:tcPr>
            <w:tcW w:w="616" w:type="dxa"/>
            <w:noWrap/>
            <w:vAlign w:val="center"/>
            <w:hideMark/>
            <w:tcPrChange w:id="105770" w:author="pete jones" w:date="2022-01-12T17:27:00Z">
              <w:tcPr>
                <w:tcW w:w="616" w:type="dxa"/>
                <w:noWrap/>
                <w:hideMark/>
              </w:tcPr>
            </w:tcPrChange>
          </w:tcPr>
          <w:p w14:paraId="032BC3DD" w14:textId="77777777" w:rsidR="00D32D2F" w:rsidRPr="00D32D2F" w:rsidRDefault="00D32D2F">
            <w:pPr>
              <w:spacing w:before="0" w:after="0" w:line="240" w:lineRule="auto"/>
              <w:jc w:val="center"/>
              <w:rPr>
                <w:ins w:id="105771" w:author="pete jones" w:date="2022-01-12T17:25:00Z"/>
                <w:sz w:val="20"/>
                <w:szCs w:val="20"/>
                <w:rPrChange w:id="105772" w:author="pete jones" w:date="2022-01-12T17:26:00Z">
                  <w:rPr>
                    <w:ins w:id="105773" w:author="pete jones" w:date="2022-01-12T17:25:00Z"/>
                  </w:rPr>
                </w:rPrChange>
              </w:rPr>
              <w:pPrChange w:id="105774" w:author="pete jones" w:date="2022-01-12T17:30:00Z">
                <w:pPr>
                  <w:jc w:val="left"/>
                </w:pPr>
              </w:pPrChange>
            </w:pPr>
          </w:p>
        </w:tc>
        <w:tc>
          <w:tcPr>
            <w:tcW w:w="616" w:type="dxa"/>
            <w:noWrap/>
            <w:vAlign w:val="center"/>
            <w:hideMark/>
            <w:tcPrChange w:id="105775" w:author="pete jones" w:date="2022-01-12T17:27:00Z">
              <w:tcPr>
                <w:tcW w:w="616" w:type="dxa"/>
                <w:noWrap/>
                <w:hideMark/>
              </w:tcPr>
            </w:tcPrChange>
          </w:tcPr>
          <w:p w14:paraId="4105AA1C" w14:textId="77777777" w:rsidR="00D32D2F" w:rsidRPr="00D32D2F" w:rsidRDefault="00D32D2F">
            <w:pPr>
              <w:spacing w:before="0" w:after="0" w:line="240" w:lineRule="auto"/>
              <w:jc w:val="center"/>
              <w:rPr>
                <w:ins w:id="105776" w:author="pete jones" w:date="2022-01-12T17:25:00Z"/>
                <w:sz w:val="20"/>
                <w:szCs w:val="20"/>
                <w:rPrChange w:id="105777" w:author="pete jones" w:date="2022-01-12T17:26:00Z">
                  <w:rPr>
                    <w:ins w:id="105778" w:author="pete jones" w:date="2022-01-12T17:25:00Z"/>
                  </w:rPr>
                </w:rPrChange>
              </w:rPr>
              <w:pPrChange w:id="105779" w:author="pete jones" w:date="2022-01-12T17:30:00Z">
                <w:pPr>
                  <w:jc w:val="left"/>
                </w:pPr>
              </w:pPrChange>
            </w:pPr>
          </w:p>
        </w:tc>
        <w:tc>
          <w:tcPr>
            <w:tcW w:w="616" w:type="dxa"/>
            <w:noWrap/>
            <w:vAlign w:val="center"/>
            <w:hideMark/>
            <w:tcPrChange w:id="105780" w:author="pete jones" w:date="2022-01-12T17:27:00Z">
              <w:tcPr>
                <w:tcW w:w="616" w:type="dxa"/>
                <w:noWrap/>
                <w:hideMark/>
              </w:tcPr>
            </w:tcPrChange>
          </w:tcPr>
          <w:p w14:paraId="115BD030" w14:textId="77777777" w:rsidR="00D32D2F" w:rsidRPr="00D32D2F" w:rsidRDefault="00D32D2F">
            <w:pPr>
              <w:spacing w:before="0" w:after="0" w:line="240" w:lineRule="auto"/>
              <w:jc w:val="center"/>
              <w:rPr>
                <w:ins w:id="105781" w:author="pete jones" w:date="2022-01-12T17:25:00Z"/>
                <w:sz w:val="20"/>
                <w:szCs w:val="20"/>
                <w:rPrChange w:id="105782" w:author="pete jones" w:date="2022-01-12T17:26:00Z">
                  <w:rPr>
                    <w:ins w:id="105783" w:author="pete jones" w:date="2022-01-12T17:25:00Z"/>
                  </w:rPr>
                </w:rPrChange>
              </w:rPr>
              <w:pPrChange w:id="105784" w:author="pete jones" w:date="2022-01-12T17:30:00Z">
                <w:pPr>
                  <w:jc w:val="left"/>
                </w:pPr>
              </w:pPrChange>
            </w:pPr>
          </w:p>
        </w:tc>
      </w:tr>
      <w:tr w:rsidR="00D32D2F" w:rsidRPr="00D32D2F" w14:paraId="3D24497F" w14:textId="77777777" w:rsidTr="00D32D2F">
        <w:trPr>
          <w:trHeight w:val="300"/>
          <w:ins w:id="105785" w:author="pete jones" w:date="2022-01-12T17:25:00Z"/>
          <w:trPrChange w:id="105786" w:author="pete jones" w:date="2022-01-12T17:27:00Z">
            <w:trPr>
              <w:trHeight w:val="300"/>
            </w:trPr>
          </w:trPrChange>
        </w:trPr>
        <w:tc>
          <w:tcPr>
            <w:tcW w:w="868" w:type="dxa"/>
            <w:noWrap/>
            <w:hideMark/>
            <w:tcPrChange w:id="105787" w:author="pete jones" w:date="2022-01-12T17:27:00Z">
              <w:tcPr>
                <w:tcW w:w="868" w:type="dxa"/>
                <w:noWrap/>
                <w:hideMark/>
              </w:tcPr>
            </w:tcPrChange>
          </w:tcPr>
          <w:p w14:paraId="02AAFB5C" w14:textId="77777777" w:rsidR="00D32D2F" w:rsidRPr="00D32D2F" w:rsidRDefault="00D32D2F">
            <w:pPr>
              <w:spacing w:before="0" w:after="0" w:line="240" w:lineRule="auto"/>
              <w:jc w:val="left"/>
              <w:rPr>
                <w:ins w:id="105788" w:author="pete jones" w:date="2022-01-12T17:25:00Z"/>
                <w:sz w:val="20"/>
                <w:szCs w:val="20"/>
                <w:rPrChange w:id="105789" w:author="pete jones" w:date="2022-01-12T17:26:00Z">
                  <w:rPr>
                    <w:ins w:id="105790" w:author="pete jones" w:date="2022-01-12T17:25:00Z"/>
                  </w:rPr>
                </w:rPrChange>
              </w:rPr>
              <w:pPrChange w:id="105791" w:author="pete jones" w:date="2022-01-12T17:26:00Z">
                <w:pPr>
                  <w:jc w:val="left"/>
                </w:pPr>
              </w:pPrChange>
            </w:pPr>
            <w:ins w:id="105792" w:author="pete jones" w:date="2022-01-12T17:25:00Z">
              <w:r w:rsidRPr="00D32D2F">
                <w:rPr>
                  <w:sz w:val="20"/>
                  <w:szCs w:val="20"/>
                  <w:rPrChange w:id="105793" w:author="pete jones" w:date="2022-01-12T17:26:00Z">
                    <w:rPr/>
                  </w:rPrChange>
                </w:rPr>
                <w:t>72</w:t>
              </w:r>
            </w:ins>
          </w:p>
        </w:tc>
        <w:tc>
          <w:tcPr>
            <w:tcW w:w="1516" w:type="dxa"/>
            <w:noWrap/>
            <w:hideMark/>
            <w:tcPrChange w:id="105794" w:author="pete jones" w:date="2022-01-12T17:27:00Z">
              <w:tcPr>
                <w:tcW w:w="1516" w:type="dxa"/>
                <w:noWrap/>
                <w:hideMark/>
              </w:tcPr>
            </w:tcPrChange>
          </w:tcPr>
          <w:p w14:paraId="7479ABF8" w14:textId="77777777" w:rsidR="00D32D2F" w:rsidRPr="00D32D2F" w:rsidRDefault="00D32D2F">
            <w:pPr>
              <w:spacing w:before="0" w:after="0" w:line="240" w:lineRule="auto"/>
              <w:jc w:val="left"/>
              <w:rPr>
                <w:ins w:id="105795" w:author="pete jones" w:date="2022-01-12T17:25:00Z"/>
                <w:sz w:val="20"/>
                <w:szCs w:val="20"/>
                <w:rPrChange w:id="105796" w:author="pete jones" w:date="2022-01-12T17:26:00Z">
                  <w:rPr>
                    <w:ins w:id="105797" w:author="pete jones" w:date="2022-01-12T17:25:00Z"/>
                  </w:rPr>
                </w:rPrChange>
              </w:rPr>
              <w:pPrChange w:id="105798" w:author="pete jones" w:date="2022-01-12T17:26:00Z">
                <w:pPr>
                  <w:jc w:val="left"/>
                </w:pPr>
              </w:pPrChange>
            </w:pPr>
            <w:ins w:id="105799" w:author="pete jones" w:date="2022-01-12T17:25:00Z">
              <w:r w:rsidRPr="00D32D2F">
                <w:rPr>
                  <w:sz w:val="20"/>
                  <w:szCs w:val="20"/>
                  <w:rPrChange w:id="105800" w:author="pete jones" w:date="2022-01-12T17:26:00Z">
                    <w:rPr/>
                  </w:rPrChange>
                </w:rPr>
                <w:t>OIP1000 </w:t>
              </w:r>
            </w:ins>
          </w:p>
        </w:tc>
        <w:tc>
          <w:tcPr>
            <w:tcW w:w="8744" w:type="dxa"/>
            <w:noWrap/>
            <w:hideMark/>
            <w:tcPrChange w:id="105801" w:author="pete jones" w:date="2022-01-12T17:27:00Z">
              <w:tcPr>
                <w:tcW w:w="8744" w:type="dxa"/>
                <w:noWrap/>
                <w:hideMark/>
              </w:tcPr>
            </w:tcPrChange>
          </w:tcPr>
          <w:p w14:paraId="7AC74819" w14:textId="77777777" w:rsidR="00D32D2F" w:rsidRPr="00D32D2F" w:rsidRDefault="00D32D2F">
            <w:pPr>
              <w:spacing w:before="0" w:after="0" w:line="240" w:lineRule="auto"/>
              <w:jc w:val="left"/>
              <w:rPr>
                <w:ins w:id="105802" w:author="pete jones" w:date="2022-01-12T17:25:00Z"/>
                <w:sz w:val="20"/>
                <w:szCs w:val="20"/>
                <w:rPrChange w:id="105803" w:author="pete jones" w:date="2022-01-12T17:26:00Z">
                  <w:rPr>
                    <w:ins w:id="105804" w:author="pete jones" w:date="2022-01-12T17:25:00Z"/>
                  </w:rPr>
                </w:rPrChange>
              </w:rPr>
              <w:pPrChange w:id="105805" w:author="pete jones" w:date="2022-01-12T17:26:00Z">
                <w:pPr>
                  <w:jc w:val="left"/>
                </w:pPr>
              </w:pPrChange>
            </w:pPr>
            <w:ins w:id="105806" w:author="pete jones" w:date="2022-01-12T17:25:00Z">
              <w:r w:rsidRPr="00D32D2F">
                <w:rPr>
                  <w:sz w:val="20"/>
                  <w:szCs w:val="20"/>
                  <w:rPrChange w:id="105807" w:author="pete jones" w:date="2022-01-12T17:26:00Z">
                    <w:rPr/>
                  </w:rPrChange>
                </w:rPr>
                <w:t>Olin Internship Practicum I</w:t>
              </w:r>
            </w:ins>
          </w:p>
        </w:tc>
        <w:tc>
          <w:tcPr>
            <w:tcW w:w="616" w:type="dxa"/>
            <w:noWrap/>
            <w:vAlign w:val="center"/>
            <w:hideMark/>
            <w:tcPrChange w:id="105808" w:author="pete jones" w:date="2022-01-12T17:27:00Z">
              <w:tcPr>
                <w:tcW w:w="616" w:type="dxa"/>
                <w:noWrap/>
                <w:hideMark/>
              </w:tcPr>
            </w:tcPrChange>
          </w:tcPr>
          <w:p w14:paraId="4A25D35A" w14:textId="56B12F21" w:rsidR="00D32D2F" w:rsidRPr="00D32D2F" w:rsidRDefault="00D32D2F">
            <w:pPr>
              <w:spacing w:before="0" w:after="0" w:line="240" w:lineRule="auto"/>
              <w:jc w:val="center"/>
              <w:rPr>
                <w:ins w:id="105809" w:author="pete jones" w:date="2022-01-12T17:25:00Z"/>
                <w:sz w:val="20"/>
                <w:szCs w:val="20"/>
                <w:rPrChange w:id="105810" w:author="pete jones" w:date="2022-01-12T17:26:00Z">
                  <w:rPr>
                    <w:ins w:id="105811" w:author="pete jones" w:date="2022-01-12T17:25:00Z"/>
                  </w:rPr>
                </w:rPrChange>
              </w:rPr>
              <w:pPrChange w:id="105812" w:author="pete jones" w:date="2022-01-12T17:30:00Z">
                <w:pPr>
                  <w:jc w:val="left"/>
                </w:pPr>
              </w:pPrChange>
            </w:pPr>
          </w:p>
        </w:tc>
        <w:tc>
          <w:tcPr>
            <w:tcW w:w="616" w:type="dxa"/>
            <w:noWrap/>
            <w:vAlign w:val="center"/>
            <w:hideMark/>
            <w:tcPrChange w:id="105813" w:author="pete jones" w:date="2022-01-12T17:27:00Z">
              <w:tcPr>
                <w:tcW w:w="616" w:type="dxa"/>
                <w:noWrap/>
                <w:hideMark/>
              </w:tcPr>
            </w:tcPrChange>
          </w:tcPr>
          <w:p w14:paraId="282A0FAB" w14:textId="77777777" w:rsidR="00D32D2F" w:rsidRPr="00D32D2F" w:rsidRDefault="00D32D2F">
            <w:pPr>
              <w:spacing w:before="0" w:after="0" w:line="240" w:lineRule="auto"/>
              <w:jc w:val="center"/>
              <w:rPr>
                <w:ins w:id="105814" w:author="pete jones" w:date="2022-01-12T17:25:00Z"/>
                <w:sz w:val="20"/>
                <w:szCs w:val="20"/>
                <w:rPrChange w:id="105815" w:author="pete jones" w:date="2022-01-12T17:26:00Z">
                  <w:rPr>
                    <w:ins w:id="105816" w:author="pete jones" w:date="2022-01-12T17:25:00Z"/>
                  </w:rPr>
                </w:rPrChange>
              </w:rPr>
              <w:pPrChange w:id="105817" w:author="pete jones" w:date="2022-01-12T17:30:00Z">
                <w:pPr>
                  <w:jc w:val="left"/>
                </w:pPr>
              </w:pPrChange>
            </w:pPr>
            <w:ins w:id="105818" w:author="pete jones" w:date="2022-01-12T17:25:00Z">
              <w:r w:rsidRPr="00D32D2F">
                <w:rPr>
                  <w:sz w:val="20"/>
                  <w:szCs w:val="20"/>
                  <w:rPrChange w:id="105819" w:author="pete jones" w:date="2022-01-12T17:26:00Z">
                    <w:rPr/>
                  </w:rPrChange>
                </w:rPr>
                <w:t>5</w:t>
              </w:r>
            </w:ins>
          </w:p>
        </w:tc>
        <w:tc>
          <w:tcPr>
            <w:tcW w:w="616" w:type="dxa"/>
            <w:noWrap/>
            <w:vAlign w:val="center"/>
            <w:hideMark/>
            <w:tcPrChange w:id="105820" w:author="pete jones" w:date="2022-01-12T17:27:00Z">
              <w:tcPr>
                <w:tcW w:w="616" w:type="dxa"/>
                <w:noWrap/>
                <w:hideMark/>
              </w:tcPr>
            </w:tcPrChange>
          </w:tcPr>
          <w:p w14:paraId="70A7E324" w14:textId="77777777" w:rsidR="00D32D2F" w:rsidRPr="00D32D2F" w:rsidRDefault="00D32D2F">
            <w:pPr>
              <w:spacing w:before="0" w:after="0" w:line="240" w:lineRule="auto"/>
              <w:jc w:val="center"/>
              <w:rPr>
                <w:ins w:id="105821" w:author="pete jones" w:date="2022-01-12T17:25:00Z"/>
                <w:sz w:val="20"/>
                <w:szCs w:val="20"/>
                <w:rPrChange w:id="105822" w:author="pete jones" w:date="2022-01-12T17:26:00Z">
                  <w:rPr>
                    <w:ins w:id="105823" w:author="pete jones" w:date="2022-01-12T17:25:00Z"/>
                  </w:rPr>
                </w:rPrChange>
              </w:rPr>
              <w:pPrChange w:id="105824" w:author="pete jones" w:date="2022-01-12T17:30:00Z">
                <w:pPr>
                  <w:jc w:val="left"/>
                </w:pPr>
              </w:pPrChange>
            </w:pPr>
          </w:p>
        </w:tc>
        <w:tc>
          <w:tcPr>
            <w:tcW w:w="616" w:type="dxa"/>
            <w:noWrap/>
            <w:vAlign w:val="center"/>
            <w:hideMark/>
            <w:tcPrChange w:id="105825" w:author="pete jones" w:date="2022-01-12T17:27:00Z">
              <w:tcPr>
                <w:tcW w:w="616" w:type="dxa"/>
                <w:noWrap/>
                <w:hideMark/>
              </w:tcPr>
            </w:tcPrChange>
          </w:tcPr>
          <w:p w14:paraId="73C1DBFA" w14:textId="77777777" w:rsidR="00D32D2F" w:rsidRPr="00D32D2F" w:rsidRDefault="00D32D2F">
            <w:pPr>
              <w:spacing w:before="0" w:after="0" w:line="240" w:lineRule="auto"/>
              <w:jc w:val="center"/>
              <w:rPr>
                <w:ins w:id="105826" w:author="pete jones" w:date="2022-01-12T17:25:00Z"/>
                <w:sz w:val="20"/>
                <w:szCs w:val="20"/>
                <w:rPrChange w:id="105827" w:author="pete jones" w:date="2022-01-12T17:26:00Z">
                  <w:rPr>
                    <w:ins w:id="105828" w:author="pete jones" w:date="2022-01-12T17:25:00Z"/>
                  </w:rPr>
                </w:rPrChange>
              </w:rPr>
              <w:pPrChange w:id="105829" w:author="pete jones" w:date="2022-01-12T17:30:00Z">
                <w:pPr>
                  <w:jc w:val="left"/>
                </w:pPr>
              </w:pPrChange>
            </w:pPr>
            <w:ins w:id="105830" w:author="pete jones" w:date="2022-01-12T17:25:00Z">
              <w:r w:rsidRPr="00D32D2F">
                <w:rPr>
                  <w:sz w:val="20"/>
                  <w:szCs w:val="20"/>
                  <w:rPrChange w:id="105831" w:author="pete jones" w:date="2022-01-12T17:26:00Z">
                    <w:rPr/>
                  </w:rPrChange>
                </w:rPr>
                <w:t>1</w:t>
              </w:r>
            </w:ins>
          </w:p>
        </w:tc>
        <w:tc>
          <w:tcPr>
            <w:tcW w:w="616" w:type="dxa"/>
            <w:noWrap/>
            <w:vAlign w:val="center"/>
            <w:hideMark/>
            <w:tcPrChange w:id="105832" w:author="pete jones" w:date="2022-01-12T17:27:00Z">
              <w:tcPr>
                <w:tcW w:w="616" w:type="dxa"/>
                <w:noWrap/>
                <w:hideMark/>
              </w:tcPr>
            </w:tcPrChange>
          </w:tcPr>
          <w:p w14:paraId="6F21086B" w14:textId="77777777" w:rsidR="00D32D2F" w:rsidRPr="00D32D2F" w:rsidRDefault="00D32D2F">
            <w:pPr>
              <w:spacing w:before="0" w:after="0" w:line="240" w:lineRule="auto"/>
              <w:jc w:val="center"/>
              <w:rPr>
                <w:ins w:id="105833" w:author="pete jones" w:date="2022-01-12T17:25:00Z"/>
                <w:sz w:val="20"/>
                <w:szCs w:val="20"/>
                <w:rPrChange w:id="105834" w:author="pete jones" w:date="2022-01-12T17:26:00Z">
                  <w:rPr>
                    <w:ins w:id="105835" w:author="pete jones" w:date="2022-01-12T17:25:00Z"/>
                  </w:rPr>
                </w:rPrChange>
              </w:rPr>
              <w:pPrChange w:id="105836" w:author="pete jones" w:date="2022-01-12T17:30:00Z">
                <w:pPr>
                  <w:jc w:val="left"/>
                </w:pPr>
              </w:pPrChange>
            </w:pPr>
            <w:ins w:id="105837" w:author="pete jones" w:date="2022-01-12T17:25:00Z">
              <w:r w:rsidRPr="00D32D2F">
                <w:rPr>
                  <w:sz w:val="20"/>
                  <w:szCs w:val="20"/>
                  <w:rPrChange w:id="105838" w:author="pete jones" w:date="2022-01-12T17:26:00Z">
                    <w:rPr/>
                  </w:rPrChange>
                </w:rPr>
                <w:t>1</w:t>
              </w:r>
            </w:ins>
          </w:p>
        </w:tc>
        <w:tc>
          <w:tcPr>
            <w:tcW w:w="616" w:type="dxa"/>
            <w:noWrap/>
            <w:vAlign w:val="center"/>
            <w:hideMark/>
            <w:tcPrChange w:id="105839" w:author="pete jones" w:date="2022-01-12T17:27:00Z">
              <w:tcPr>
                <w:tcW w:w="616" w:type="dxa"/>
                <w:noWrap/>
                <w:hideMark/>
              </w:tcPr>
            </w:tcPrChange>
          </w:tcPr>
          <w:p w14:paraId="614CE1C9" w14:textId="77777777" w:rsidR="00D32D2F" w:rsidRPr="00D32D2F" w:rsidRDefault="00D32D2F">
            <w:pPr>
              <w:spacing w:before="0" w:after="0" w:line="240" w:lineRule="auto"/>
              <w:jc w:val="center"/>
              <w:rPr>
                <w:ins w:id="105840" w:author="pete jones" w:date="2022-01-12T17:25:00Z"/>
                <w:sz w:val="20"/>
                <w:szCs w:val="20"/>
                <w:rPrChange w:id="105841" w:author="pete jones" w:date="2022-01-12T17:26:00Z">
                  <w:rPr>
                    <w:ins w:id="105842" w:author="pete jones" w:date="2022-01-12T17:25:00Z"/>
                  </w:rPr>
                </w:rPrChange>
              </w:rPr>
              <w:pPrChange w:id="105843" w:author="pete jones" w:date="2022-01-12T17:30:00Z">
                <w:pPr>
                  <w:jc w:val="left"/>
                </w:pPr>
              </w:pPrChange>
            </w:pPr>
            <w:ins w:id="105844" w:author="pete jones" w:date="2022-01-12T17:25:00Z">
              <w:r w:rsidRPr="00D32D2F">
                <w:rPr>
                  <w:sz w:val="20"/>
                  <w:szCs w:val="20"/>
                  <w:rPrChange w:id="105845" w:author="pete jones" w:date="2022-01-12T17:26:00Z">
                    <w:rPr/>
                  </w:rPrChange>
                </w:rPr>
                <w:t>0</w:t>
              </w:r>
            </w:ins>
          </w:p>
        </w:tc>
        <w:tc>
          <w:tcPr>
            <w:tcW w:w="616" w:type="dxa"/>
            <w:noWrap/>
            <w:vAlign w:val="center"/>
            <w:hideMark/>
            <w:tcPrChange w:id="105846" w:author="pete jones" w:date="2022-01-12T17:27:00Z">
              <w:tcPr>
                <w:tcW w:w="616" w:type="dxa"/>
                <w:noWrap/>
                <w:hideMark/>
              </w:tcPr>
            </w:tcPrChange>
          </w:tcPr>
          <w:p w14:paraId="5D7ED208" w14:textId="77777777" w:rsidR="00D32D2F" w:rsidRPr="00D32D2F" w:rsidRDefault="00D32D2F">
            <w:pPr>
              <w:spacing w:before="0" w:after="0" w:line="240" w:lineRule="auto"/>
              <w:jc w:val="center"/>
              <w:rPr>
                <w:ins w:id="105847" w:author="pete jones" w:date="2022-01-12T17:25:00Z"/>
                <w:sz w:val="20"/>
                <w:szCs w:val="20"/>
                <w:rPrChange w:id="105848" w:author="pete jones" w:date="2022-01-12T17:26:00Z">
                  <w:rPr>
                    <w:ins w:id="105849" w:author="pete jones" w:date="2022-01-12T17:25:00Z"/>
                  </w:rPr>
                </w:rPrChange>
              </w:rPr>
              <w:pPrChange w:id="105850" w:author="pete jones" w:date="2022-01-12T17:30:00Z">
                <w:pPr>
                  <w:jc w:val="left"/>
                </w:pPr>
              </w:pPrChange>
            </w:pPr>
            <w:ins w:id="105851" w:author="pete jones" w:date="2022-01-12T17:25:00Z">
              <w:r w:rsidRPr="00D32D2F">
                <w:rPr>
                  <w:sz w:val="20"/>
                  <w:szCs w:val="20"/>
                  <w:rPrChange w:id="105852" w:author="pete jones" w:date="2022-01-12T17:26:00Z">
                    <w:rPr/>
                  </w:rPrChange>
                </w:rPr>
                <w:t>0</w:t>
              </w:r>
            </w:ins>
          </w:p>
        </w:tc>
        <w:tc>
          <w:tcPr>
            <w:tcW w:w="616" w:type="dxa"/>
            <w:noWrap/>
            <w:vAlign w:val="center"/>
            <w:hideMark/>
            <w:tcPrChange w:id="105853" w:author="pete jones" w:date="2022-01-12T17:27:00Z">
              <w:tcPr>
                <w:tcW w:w="616" w:type="dxa"/>
                <w:noWrap/>
                <w:hideMark/>
              </w:tcPr>
            </w:tcPrChange>
          </w:tcPr>
          <w:p w14:paraId="654C59F7" w14:textId="77777777" w:rsidR="00D32D2F" w:rsidRPr="00D32D2F" w:rsidRDefault="00D32D2F">
            <w:pPr>
              <w:spacing w:before="0" w:after="0" w:line="240" w:lineRule="auto"/>
              <w:jc w:val="center"/>
              <w:rPr>
                <w:ins w:id="105854" w:author="pete jones" w:date="2022-01-12T17:25:00Z"/>
                <w:sz w:val="20"/>
                <w:szCs w:val="20"/>
                <w:rPrChange w:id="105855" w:author="pete jones" w:date="2022-01-12T17:26:00Z">
                  <w:rPr>
                    <w:ins w:id="105856" w:author="pete jones" w:date="2022-01-12T17:25:00Z"/>
                  </w:rPr>
                </w:rPrChange>
              </w:rPr>
              <w:pPrChange w:id="105857" w:author="pete jones" w:date="2022-01-12T17:30:00Z">
                <w:pPr>
                  <w:jc w:val="left"/>
                </w:pPr>
              </w:pPrChange>
            </w:pPr>
            <w:ins w:id="105858" w:author="pete jones" w:date="2022-01-12T17:25:00Z">
              <w:r w:rsidRPr="00D32D2F">
                <w:rPr>
                  <w:sz w:val="20"/>
                  <w:szCs w:val="20"/>
                  <w:rPrChange w:id="105859" w:author="pete jones" w:date="2022-01-12T17:26:00Z">
                    <w:rPr/>
                  </w:rPrChange>
                </w:rPr>
                <w:t>15</w:t>
              </w:r>
            </w:ins>
          </w:p>
        </w:tc>
      </w:tr>
      <w:tr w:rsidR="00D32D2F" w:rsidRPr="00D32D2F" w14:paraId="6F61083F" w14:textId="77777777" w:rsidTr="00D32D2F">
        <w:trPr>
          <w:trHeight w:val="300"/>
          <w:ins w:id="105860" w:author="pete jones" w:date="2022-01-12T17:25:00Z"/>
          <w:trPrChange w:id="105861" w:author="pete jones" w:date="2022-01-12T17:27:00Z">
            <w:trPr>
              <w:trHeight w:val="300"/>
            </w:trPr>
          </w:trPrChange>
        </w:trPr>
        <w:tc>
          <w:tcPr>
            <w:tcW w:w="868" w:type="dxa"/>
            <w:noWrap/>
            <w:hideMark/>
            <w:tcPrChange w:id="105862" w:author="pete jones" w:date="2022-01-12T17:27:00Z">
              <w:tcPr>
                <w:tcW w:w="868" w:type="dxa"/>
                <w:noWrap/>
                <w:hideMark/>
              </w:tcPr>
            </w:tcPrChange>
          </w:tcPr>
          <w:p w14:paraId="34247523" w14:textId="77777777" w:rsidR="00D32D2F" w:rsidRPr="00D32D2F" w:rsidRDefault="00D32D2F">
            <w:pPr>
              <w:spacing w:before="0" w:after="0" w:line="240" w:lineRule="auto"/>
              <w:jc w:val="left"/>
              <w:rPr>
                <w:ins w:id="105863" w:author="pete jones" w:date="2022-01-12T17:25:00Z"/>
                <w:sz w:val="20"/>
                <w:szCs w:val="20"/>
                <w:rPrChange w:id="105864" w:author="pete jones" w:date="2022-01-12T17:26:00Z">
                  <w:rPr>
                    <w:ins w:id="105865" w:author="pete jones" w:date="2022-01-12T17:25:00Z"/>
                  </w:rPr>
                </w:rPrChange>
              </w:rPr>
              <w:pPrChange w:id="105866" w:author="pete jones" w:date="2022-01-12T17:26:00Z">
                <w:pPr>
                  <w:jc w:val="left"/>
                </w:pPr>
              </w:pPrChange>
            </w:pPr>
            <w:ins w:id="105867" w:author="pete jones" w:date="2022-01-12T17:25:00Z">
              <w:r w:rsidRPr="00D32D2F">
                <w:rPr>
                  <w:sz w:val="20"/>
                  <w:szCs w:val="20"/>
                  <w:rPrChange w:id="105868" w:author="pete jones" w:date="2022-01-12T17:26:00Z">
                    <w:rPr/>
                  </w:rPrChange>
                </w:rPr>
                <w:t>73</w:t>
              </w:r>
            </w:ins>
          </w:p>
        </w:tc>
        <w:tc>
          <w:tcPr>
            <w:tcW w:w="1516" w:type="dxa"/>
            <w:noWrap/>
            <w:hideMark/>
            <w:tcPrChange w:id="105869" w:author="pete jones" w:date="2022-01-12T17:27:00Z">
              <w:tcPr>
                <w:tcW w:w="1516" w:type="dxa"/>
                <w:noWrap/>
                <w:hideMark/>
              </w:tcPr>
            </w:tcPrChange>
          </w:tcPr>
          <w:p w14:paraId="75AE9E0C" w14:textId="77777777" w:rsidR="00D32D2F" w:rsidRPr="00D32D2F" w:rsidRDefault="00D32D2F">
            <w:pPr>
              <w:spacing w:before="0" w:after="0" w:line="240" w:lineRule="auto"/>
              <w:jc w:val="left"/>
              <w:rPr>
                <w:ins w:id="105870" w:author="pete jones" w:date="2022-01-12T17:25:00Z"/>
                <w:sz w:val="20"/>
                <w:szCs w:val="20"/>
                <w:rPrChange w:id="105871" w:author="pete jones" w:date="2022-01-12T17:26:00Z">
                  <w:rPr>
                    <w:ins w:id="105872" w:author="pete jones" w:date="2022-01-12T17:25:00Z"/>
                  </w:rPr>
                </w:rPrChange>
              </w:rPr>
              <w:pPrChange w:id="105873" w:author="pete jones" w:date="2022-01-12T17:26:00Z">
                <w:pPr>
                  <w:jc w:val="left"/>
                </w:pPr>
              </w:pPrChange>
            </w:pPr>
            <w:ins w:id="105874" w:author="pete jones" w:date="2022-01-12T17:25:00Z">
              <w:r w:rsidRPr="00D32D2F">
                <w:rPr>
                  <w:sz w:val="20"/>
                  <w:szCs w:val="20"/>
                  <w:rPrChange w:id="105875" w:author="pete jones" w:date="2022-01-12T17:26:00Z">
                    <w:rPr/>
                  </w:rPrChange>
                </w:rPr>
                <w:t>OIP1001</w:t>
              </w:r>
            </w:ins>
          </w:p>
        </w:tc>
        <w:tc>
          <w:tcPr>
            <w:tcW w:w="8744" w:type="dxa"/>
            <w:noWrap/>
            <w:hideMark/>
            <w:tcPrChange w:id="105876" w:author="pete jones" w:date="2022-01-12T17:27:00Z">
              <w:tcPr>
                <w:tcW w:w="8744" w:type="dxa"/>
                <w:noWrap/>
                <w:hideMark/>
              </w:tcPr>
            </w:tcPrChange>
          </w:tcPr>
          <w:p w14:paraId="46F22680" w14:textId="77777777" w:rsidR="00D32D2F" w:rsidRPr="00D32D2F" w:rsidRDefault="00D32D2F">
            <w:pPr>
              <w:spacing w:before="0" w:after="0" w:line="240" w:lineRule="auto"/>
              <w:jc w:val="left"/>
              <w:rPr>
                <w:ins w:id="105877" w:author="pete jones" w:date="2022-01-12T17:25:00Z"/>
                <w:sz w:val="20"/>
                <w:szCs w:val="20"/>
                <w:rPrChange w:id="105878" w:author="pete jones" w:date="2022-01-12T17:26:00Z">
                  <w:rPr>
                    <w:ins w:id="105879" w:author="pete jones" w:date="2022-01-12T17:25:00Z"/>
                  </w:rPr>
                </w:rPrChange>
              </w:rPr>
              <w:pPrChange w:id="105880" w:author="pete jones" w:date="2022-01-12T17:26:00Z">
                <w:pPr>
                  <w:jc w:val="left"/>
                </w:pPr>
              </w:pPrChange>
            </w:pPr>
            <w:ins w:id="105881" w:author="pete jones" w:date="2022-01-12T17:25:00Z">
              <w:r w:rsidRPr="00D32D2F">
                <w:rPr>
                  <w:sz w:val="20"/>
                  <w:szCs w:val="20"/>
                  <w:rPrChange w:id="105882" w:author="pete jones" w:date="2022-01-12T17:26:00Z">
                    <w:rPr/>
                  </w:rPrChange>
                </w:rPr>
                <w:t>Olin Internship Practicum II</w:t>
              </w:r>
            </w:ins>
          </w:p>
        </w:tc>
        <w:tc>
          <w:tcPr>
            <w:tcW w:w="616" w:type="dxa"/>
            <w:noWrap/>
            <w:vAlign w:val="center"/>
            <w:hideMark/>
            <w:tcPrChange w:id="105883" w:author="pete jones" w:date="2022-01-12T17:27:00Z">
              <w:tcPr>
                <w:tcW w:w="616" w:type="dxa"/>
                <w:noWrap/>
                <w:hideMark/>
              </w:tcPr>
            </w:tcPrChange>
          </w:tcPr>
          <w:p w14:paraId="52BBC4F4" w14:textId="6669D862" w:rsidR="00D32D2F" w:rsidRPr="00D32D2F" w:rsidRDefault="00D32D2F">
            <w:pPr>
              <w:spacing w:before="0" w:after="0" w:line="240" w:lineRule="auto"/>
              <w:jc w:val="center"/>
              <w:rPr>
                <w:ins w:id="105884" w:author="pete jones" w:date="2022-01-12T17:25:00Z"/>
                <w:sz w:val="20"/>
                <w:szCs w:val="20"/>
                <w:rPrChange w:id="105885" w:author="pete jones" w:date="2022-01-12T17:26:00Z">
                  <w:rPr>
                    <w:ins w:id="105886" w:author="pete jones" w:date="2022-01-12T17:25:00Z"/>
                  </w:rPr>
                </w:rPrChange>
              </w:rPr>
              <w:pPrChange w:id="105887" w:author="pete jones" w:date="2022-01-12T17:30:00Z">
                <w:pPr>
                  <w:jc w:val="left"/>
                </w:pPr>
              </w:pPrChange>
            </w:pPr>
          </w:p>
        </w:tc>
        <w:tc>
          <w:tcPr>
            <w:tcW w:w="616" w:type="dxa"/>
            <w:noWrap/>
            <w:vAlign w:val="center"/>
            <w:hideMark/>
            <w:tcPrChange w:id="105888" w:author="pete jones" w:date="2022-01-12T17:27:00Z">
              <w:tcPr>
                <w:tcW w:w="616" w:type="dxa"/>
                <w:noWrap/>
                <w:hideMark/>
              </w:tcPr>
            </w:tcPrChange>
          </w:tcPr>
          <w:p w14:paraId="087FB749" w14:textId="77777777" w:rsidR="00D32D2F" w:rsidRPr="00D32D2F" w:rsidRDefault="00D32D2F">
            <w:pPr>
              <w:spacing w:before="0" w:after="0" w:line="240" w:lineRule="auto"/>
              <w:jc w:val="center"/>
              <w:rPr>
                <w:ins w:id="105889" w:author="pete jones" w:date="2022-01-12T17:25:00Z"/>
                <w:sz w:val="20"/>
                <w:szCs w:val="20"/>
                <w:rPrChange w:id="105890" w:author="pete jones" w:date="2022-01-12T17:26:00Z">
                  <w:rPr>
                    <w:ins w:id="105891" w:author="pete jones" w:date="2022-01-12T17:25:00Z"/>
                  </w:rPr>
                </w:rPrChange>
              </w:rPr>
              <w:pPrChange w:id="105892" w:author="pete jones" w:date="2022-01-12T17:30:00Z">
                <w:pPr>
                  <w:jc w:val="left"/>
                </w:pPr>
              </w:pPrChange>
            </w:pPr>
            <w:ins w:id="105893" w:author="pete jones" w:date="2022-01-12T17:25:00Z">
              <w:r w:rsidRPr="00D32D2F">
                <w:rPr>
                  <w:sz w:val="20"/>
                  <w:szCs w:val="20"/>
                  <w:rPrChange w:id="105894" w:author="pete jones" w:date="2022-01-12T17:26:00Z">
                    <w:rPr/>
                  </w:rPrChange>
                </w:rPr>
                <w:t>5</w:t>
              </w:r>
            </w:ins>
          </w:p>
        </w:tc>
        <w:tc>
          <w:tcPr>
            <w:tcW w:w="616" w:type="dxa"/>
            <w:noWrap/>
            <w:vAlign w:val="center"/>
            <w:hideMark/>
            <w:tcPrChange w:id="105895" w:author="pete jones" w:date="2022-01-12T17:27:00Z">
              <w:tcPr>
                <w:tcW w:w="616" w:type="dxa"/>
                <w:noWrap/>
                <w:hideMark/>
              </w:tcPr>
            </w:tcPrChange>
          </w:tcPr>
          <w:p w14:paraId="26A71B8D" w14:textId="77777777" w:rsidR="00D32D2F" w:rsidRPr="00D32D2F" w:rsidRDefault="00D32D2F">
            <w:pPr>
              <w:spacing w:before="0" w:after="0" w:line="240" w:lineRule="auto"/>
              <w:jc w:val="center"/>
              <w:rPr>
                <w:ins w:id="105896" w:author="pete jones" w:date="2022-01-12T17:25:00Z"/>
                <w:sz w:val="20"/>
                <w:szCs w:val="20"/>
                <w:rPrChange w:id="105897" w:author="pete jones" w:date="2022-01-12T17:26:00Z">
                  <w:rPr>
                    <w:ins w:id="105898" w:author="pete jones" w:date="2022-01-12T17:25:00Z"/>
                  </w:rPr>
                </w:rPrChange>
              </w:rPr>
              <w:pPrChange w:id="105899" w:author="pete jones" w:date="2022-01-12T17:30:00Z">
                <w:pPr>
                  <w:jc w:val="left"/>
                </w:pPr>
              </w:pPrChange>
            </w:pPr>
          </w:p>
        </w:tc>
        <w:tc>
          <w:tcPr>
            <w:tcW w:w="616" w:type="dxa"/>
            <w:noWrap/>
            <w:vAlign w:val="center"/>
            <w:hideMark/>
            <w:tcPrChange w:id="105900" w:author="pete jones" w:date="2022-01-12T17:27:00Z">
              <w:tcPr>
                <w:tcW w:w="616" w:type="dxa"/>
                <w:noWrap/>
                <w:hideMark/>
              </w:tcPr>
            </w:tcPrChange>
          </w:tcPr>
          <w:p w14:paraId="73D8B441" w14:textId="77777777" w:rsidR="00D32D2F" w:rsidRPr="00D32D2F" w:rsidRDefault="00D32D2F">
            <w:pPr>
              <w:spacing w:before="0" w:after="0" w:line="240" w:lineRule="auto"/>
              <w:jc w:val="center"/>
              <w:rPr>
                <w:ins w:id="105901" w:author="pete jones" w:date="2022-01-12T17:25:00Z"/>
                <w:sz w:val="20"/>
                <w:szCs w:val="20"/>
                <w:rPrChange w:id="105902" w:author="pete jones" w:date="2022-01-12T17:26:00Z">
                  <w:rPr>
                    <w:ins w:id="105903" w:author="pete jones" w:date="2022-01-12T17:25:00Z"/>
                  </w:rPr>
                </w:rPrChange>
              </w:rPr>
              <w:pPrChange w:id="105904" w:author="pete jones" w:date="2022-01-12T17:30:00Z">
                <w:pPr>
                  <w:jc w:val="left"/>
                </w:pPr>
              </w:pPrChange>
            </w:pPr>
            <w:ins w:id="105905" w:author="pete jones" w:date="2022-01-12T17:25:00Z">
              <w:r w:rsidRPr="00D32D2F">
                <w:rPr>
                  <w:sz w:val="20"/>
                  <w:szCs w:val="20"/>
                  <w:rPrChange w:id="105906" w:author="pete jones" w:date="2022-01-12T17:26:00Z">
                    <w:rPr/>
                  </w:rPrChange>
                </w:rPr>
                <w:t>1</w:t>
              </w:r>
            </w:ins>
          </w:p>
        </w:tc>
        <w:tc>
          <w:tcPr>
            <w:tcW w:w="616" w:type="dxa"/>
            <w:noWrap/>
            <w:vAlign w:val="center"/>
            <w:hideMark/>
            <w:tcPrChange w:id="105907" w:author="pete jones" w:date="2022-01-12T17:27:00Z">
              <w:tcPr>
                <w:tcW w:w="616" w:type="dxa"/>
                <w:noWrap/>
                <w:hideMark/>
              </w:tcPr>
            </w:tcPrChange>
          </w:tcPr>
          <w:p w14:paraId="5B881F1E" w14:textId="77777777" w:rsidR="00D32D2F" w:rsidRPr="00D32D2F" w:rsidRDefault="00D32D2F">
            <w:pPr>
              <w:spacing w:before="0" w:after="0" w:line="240" w:lineRule="auto"/>
              <w:jc w:val="center"/>
              <w:rPr>
                <w:ins w:id="105908" w:author="pete jones" w:date="2022-01-12T17:25:00Z"/>
                <w:sz w:val="20"/>
                <w:szCs w:val="20"/>
                <w:rPrChange w:id="105909" w:author="pete jones" w:date="2022-01-12T17:26:00Z">
                  <w:rPr>
                    <w:ins w:id="105910" w:author="pete jones" w:date="2022-01-12T17:25:00Z"/>
                  </w:rPr>
                </w:rPrChange>
              </w:rPr>
              <w:pPrChange w:id="105911" w:author="pete jones" w:date="2022-01-12T17:30:00Z">
                <w:pPr>
                  <w:jc w:val="left"/>
                </w:pPr>
              </w:pPrChange>
            </w:pPr>
            <w:ins w:id="105912" w:author="pete jones" w:date="2022-01-12T17:25:00Z">
              <w:r w:rsidRPr="00D32D2F">
                <w:rPr>
                  <w:sz w:val="20"/>
                  <w:szCs w:val="20"/>
                  <w:rPrChange w:id="105913" w:author="pete jones" w:date="2022-01-12T17:26:00Z">
                    <w:rPr/>
                  </w:rPrChange>
                </w:rPr>
                <w:t>1</w:t>
              </w:r>
            </w:ins>
          </w:p>
        </w:tc>
        <w:tc>
          <w:tcPr>
            <w:tcW w:w="616" w:type="dxa"/>
            <w:noWrap/>
            <w:vAlign w:val="center"/>
            <w:hideMark/>
            <w:tcPrChange w:id="105914" w:author="pete jones" w:date="2022-01-12T17:27:00Z">
              <w:tcPr>
                <w:tcW w:w="616" w:type="dxa"/>
                <w:noWrap/>
                <w:hideMark/>
              </w:tcPr>
            </w:tcPrChange>
          </w:tcPr>
          <w:p w14:paraId="101EA555" w14:textId="77777777" w:rsidR="00D32D2F" w:rsidRPr="00D32D2F" w:rsidRDefault="00D32D2F">
            <w:pPr>
              <w:spacing w:before="0" w:after="0" w:line="240" w:lineRule="auto"/>
              <w:jc w:val="center"/>
              <w:rPr>
                <w:ins w:id="105915" w:author="pete jones" w:date="2022-01-12T17:25:00Z"/>
                <w:sz w:val="20"/>
                <w:szCs w:val="20"/>
                <w:rPrChange w:id="105916" w:author="pete jones" w:date="2022-01-12T17:26:00Z">
                  <w:rPr>
                    <w:ins w:id="105917" w:author="pete jones" w:date="2022-01-12T17:25:00Z"/>
                  </w:rPr>
                </w:rPrChange>
              </w:rPr>
              <w:pPrChange w:id="105918" w:author="pete jones" w:date="2022-01-12T17:30:00Z">
                <w:pPr>
                  <w:jc w:val="left"/>
                </w:pPr>
              </w:pPrChange>
            </w:pPr>
            <w:ins w:id="105919" w:author="pete jones" w:date="2022-01-12T17:25:00Z">
              <w:r w:rsidRPr="00D32D2F">
                <w:rPr>
                  <w:sz w:val="20"/>
                  <w:szCs w:val="20"/>
                  <w:rPrChange w:id="105920" w:author="pete jones" w:date="2022-01-12T17:26:00Z">
                    <w:rPr/>
                  </w:rPrChange>
                </w:rPr>
                <w:t>0</w:t>
              </w:r>
            </w:ins>
          </w:p>
        </w:tc>
        <w:tc>
          <w:tcPr>
            <w:tcW w:w="616" w:type="dxa"/>
            <w:noWrap/>
            <w:vAlign w:val="center"/>
            <w:hideMark/>
            <w:tcPrChange w:id="105921" w:author="pete jones" w:date="2022-01-12T17:27:00Z">
              <w:tcPr>
                <w:tcW w:w="616" w:type="dxa"/>
                <w:noWrap/>
                <w:hideMark/>
              </w:tcPr>
            </w:tcPrChange>
          </w:tcPr>
          <w:p w14:paraId="02B962C8" w14:textId="77777777" w:rsidR="00D32D2F" w:rsidRPr="00D32D2F" w:rsidRDefault="00D32D2F">
            <w:pPr>
              <w:spacing w:before="0" w:after="0" w:line="240" w:lineRule="auto"/>
              <w:jc w:val="center"/>
              <w:rPr>
                <w:ins w:id="105922" w:author="pete jones" w:date="2022-01-12T17:25:00Z"/>
                <w:sz w:val="20"/>
                <w:szCs w:val="20"/>
                <w:rPrChange w:id="105923" w:author="pete jones" w:date="2022-01-12T17:26:00Z">
                  <w:rPr>
                    <w:ins w:id="105924" w:author="pete jones" w:date="2022-01-12T17:25:00Z"/>
                  </w:rPr>
                </w:rPrChange>
              </w:rPr>
              <w:pPrChange w:id="105925" w:author="pete jones" w:date="2022-01-12T17:30:00Z">
                <w:pPr>
                  <w:jc w:val="left"/>
                </w:pPr>
              </w:pPrChange>
            </w:pPr>
            <w:ins w:id="105926" w:author="pete jones" w:date="2022-01-12T17:25:00Z">
              <w:r w:rsidRPr="00D32D2F">
                <w:rPr>
                  <w:sz w:val="20"/>
                  <w:szCs w:val="20"/>
                  <w:rPrChange w:id="105927" w:author="pete jones" w:date="2022-01-12T17:26:00Z">
                    <w:rPr/>
                  </w:rPrChange>
                </w:rPr>
                <w:t>0</w:t>
              </w:r>
            </w:ins>
          </w:p>
        </w:tc>
        <w:tc>
          <w:tcPr>
            <w:tcW w:w="616" w:type="dxa"/>
            <w:noWrap/>
            <w:vAlign w:val="center"/>
            <w:hideMark/>
            <w:tcPrChange w:id="105928" w:author="pete jones" w:date="2022-01-12T17:27:00Z">
              <w:tcPr>
                <w:tcW w:w="616" w:type="dxa"/>
                <w:noWrap/>
                <w:hideMark/>
              </w:tcPr>
            </w:tcPrChange>
          </w:tcPr>
          <w:p w14:paraId="1D0F4F47" w14:textId="77777777" w:rsidR="00D32D2F" w:rsidRPr="00D32D2F" w:rsidRDefault="00D32D2F">
            <w:pPr>
              <w:spacing w:before="0" w:after="0" w:line="240" w:lineRule="auto"/>
              <w:jc w:val="center"/>
              <w:rPr>
                <w:ins w:id="105929" w:author="pete jones" w:date="2022-01-12T17:25:00Z"/>
                <w:sz w:val="20"/>
                <w:szCs w:val="20"/>
                <w:rPrChange w:id="105930" w:author="pete jones" w:date="2022-01-12T17:26:00Z">
                  <w:rPr>
                    <w:ins w:id="105931" w:author="pete jones" w:date="2022-01-12T17:25:00Z"/>
                  </w:rPr>
                </w:rPrChange>
              </w:rPr>
              <w:pPrChange w:id="105932" w:author="pete jones" w:date="2022-01-12T17:30:00Z">
                <w:pPr>
                  <w:jc w:val="left"/>
                </w:pPr>
              </w:pPrChange>
            </w:pPr>
            <w:ins w:id="105933" w:author="pete jones" w:date="2022-01-12T17:25:00Z">
              <w:r w:rsidRPr="00D32D2F">
                <w:rPr>
                  <w:sz w:val="20"/>
                  <w:szCs w:val="20"/>
                  <w:rPrChange w:id="105934" w:author="pete jones" w:date="2022-01-12T17:26:00Z">
                    <w:rPr/>
                  </w:rPrChange>
                </w:rPr>
                <w:t>15</w:t>
              </w:r>
            </w:ins>
          </w:p>
        </w:tc>
      </w:tr>
      <w:tr w:rsidR="00D32D2F" w:rsidRPr="00D32D2F" w14:paraId="50647DFF" w14:textId="77777777" w:rsidTr="00D32D2F">
        <w:trPr>
          <w:trHeight w:val="300"/>
          <w:ins w:id="105935" w:author="pete jones" w:date="2022-01-12T17:25:00Z"/>
          <w:trPrChange w:id="105936" w:author="pete jones" w:date="2022-01-12T17:27:00Z">
            <w:trPr>
              <w:trHeight w:val="300"/>
            </w:trPr>
          </w:trPrChange>
        </w:trPr>
        <w:tc>
          <w:tcPr>
            <w:tcW w:w="868" w:type="dxa"/>
            <w:noWrap/>
            <w:hideMark/>
            <w:tcPrChange w:id="105937" w:author="pete jones" w:date="2022-01-12T17:27:00Z">
              <w:tcPr>
                <w:tcW w:w="868" w:type="dxa"/>
                <w:noWrap/>
                <w:hideMark/>
              </w:tcPr>
            </w:tcPrChange>
          </w:tcPr>
          <w:p w14:paraId="7886453B" w14:textId="77777777" w:rsidR="00D32D2F" w:rsidRPr="00D32D2F" w:rsidRDefault="00D32D2F">
            <w:pPr>
              <w:spacing w:before="0" w:after="0" w:line="240" w:lineRule="auto"/>
              <w:jc w:val="left"/>
              <w:rPr>
                <w:ins w:id="105938" w:author="pete jones" w:date="2022-01-12T17:25:00Z"/>
                <w:sz w:val="20"/>
                <w:szCs w:val="20"/>
                <w:rPrChange w:id="105939" w:author="pete jones" w:date="2022-01-12T17:26:00Z">
                  <w:rPr>
                    <w:ins w:id="105940" w:author="pete jones" w:date="2022-01-12T17:25:00Z"/>
                  </w:rPr>
                </w:rPrChange>
              </w:rPr>
              <w:pPrChange w:id="105941" w:author="pete jones" w:date="2022-01-12T17:26:00Z">
                <w:pPr>
                  <w:jc w:val="left"/>
                </w:pPr>
              </w:pPrChange>
            </w:pPr>
            <w:ins w:id="105942" w:author="pete jones" w:date="2022-01-12T17:25:00Z">
              <w:r w:rsidRPr="00D32D2F">
                <w:rPr>
                  <w:sz w:val="20"/>
                  <w:szCs w:val="20"/>
                  <w:rPrChange w:id="105943" w:author="pete jones" w:date="2022-01-12T17:26:00Z">
                    <w:rPr/>
                  </w:rPrChange>
                </w:rPr>
                <w:t>74</w:t>
              </w:r>
            </w:ins>
          </w:p>
        </w:tc>
        <w:tc>
          <w:tcPr>
            <w:tcW w:w="1516" w:type="dxa"/>
            <w:noWrap/>
            <w:hideMark/>
            <w:tcPrChange w:id="105944" w:author="pete jones" w:date="2022-01-12T17:27:00Z">
              <w:tcPr>
                <w:tcW w:w="1516" w:type="dxa"/>
                <w:noWrap/>
                <w:hideMark/>
              </w:tcPr>
            </w:tcPrChange>
          </w:tcPr>
          <w:p w14:paraId="521ADB73" w14:textId="77777777" w:rsidR="00D32D2F" w:rsidRPr="00D32D2F" w:rsidRDefault="00D32D2F">
            <w:pPr>
              <w:spacing w:before="0" w:after="0" w:line="240" w:lineRule="auto"/>
              <w:jc w:val="left"/>
              <w:rPr>
                <w:ins w:id="105945" w:author="pete jones" w:date="2022-01-12T17:25:00Z"/>
                <w:sz w:val="20"/>
                <w:szCs w:val="20"/>
                <w:rPrChange w:id="105946" w:author="pete jones" w:date="2022-01-12T17:26:00Z">
                  <w:rPr>
                    <w:ins w:id="105947" w:author="pete jones" w:date="2022-01-12T17:25:00Z"/>
                  </w:rPr>
                </w:rPrChange>
              </w:rPr>
              <w:pPrChange w:id="105948" w:author="pete jones" w:date="2022-01-12T17:26:00Z">
                <w:pPr>
                  <w:jc w:val="left"/>
                </w:pPr>
              </w:pPrChange>
            </w:pPr>
            <w:ins w:id="105949" w:author="pete jones" w:date="2022-01-12T17:25:00Z">
              <w:r w:rsidRPr="00D32D2F">
                <w:rPr>
                  <w:sz w:val="20"/>
                  <w:szCs w:val="20"/>
                  <w:rPrChange w:id="105950" w:author="pete jones" w:date="2022-01-12T17:26:00Z">
                    <w:rPr/>
                  </w:rPrChange>
                </w:rPr>
                <w:t>AHSE0112</w:t>
              </w:r>
            </w:ins>
          </w:p>
        </w:tc>
        <w:tc>
          <w:tcPr>
            <w:tcW w:w="8744" w:type="dxa"/>
            <w:noWrap/>
            <w:hideMark/>
            <w:tcPrChange w:id="105951" w:author="pete jones" w:date="2022-01-12T17:27:00Z">
              <w:tcPr>
                <w:tcW w:w="8744" w:type="dxa"/>
                <w:noWrap/>
                <w:hideMark/>
              </w:tcPr>
            </w:tcPrChange>
          </w:tcPr>
          <w:p w14:paraId="6B619DB8" w14:textId="77777777" w:rsidR="00D32D2F" w:rsidRPr="00D32D2F" w:rsidRDefault="00D32D2F">
            <w:pPr>
              <w:spacing w:before="0" w:after="0" w:line="240" w:lineRule="auto"/>
              <w:jc w:val="left"/>
              <w:rPr>
                <w:ins w:id="105952" w:author="pete jones" w:date="2022-01-12T17:25:00Z"/>
                <w:sz w:val="20"/>
                <w:szCs w:val="20"/>
                <w:rPrChange w:id="105953" w:author="pete jones" w:date="2022-01-12T17:26:00Z">
                  <w:rPr>
                    <w:ins w:id="105954" w:author="pete jones" w:date="2022-01-12T17:25:00Z"/>
                  </w:rPr>
                </w:rPrChange>
              </w:rPr>
              <w:pPrChange w:id="105955" w:author="pete jones" w:date="2022-01-12T17:26:00Z">
                <w:pPr>
                  <w:jc w:val="left"/>
                </w:pPr>
              </w:pPrChange>
            </w:pPr>
            <w:ins w:id="105956" w:author="pete jones" w:date="2022-01-12T17:25:00Z">
              <w:r w:rsidRPr="00D32D2F">
                <w:rPr>
                  <w:sz w:val="20"/>
                  <w:szCs w:val="20"/>
                  <w:rPrChange w:id="105957" w:author="pete jones" w:date="2022-01-12T17:26:00Z">
                    <w:rPr/>
                  </w:rPrChange>
                </w:rPr>
                <w:t>The Olin Conductorless Orchestra</w:t>
              </w:r>
            </w:ins>
          </w:p>
        </w:tc>
        <w:tc>
          <w:tcPr>
            <w:tcW w:w="616" w:type="dxa"/>
            <w:noWrap/>
            <w:vAlign w:val="center"/>
            <w:hideMark/>
            <w:tcPrChange w:id="105958" w:author="pete jones" w:date="2022-01-12T17:27:00Z">
              <w:tcPr>
                <w:tcW w:w="616" w:type="dxa"/>
                <w:noWrap/>
                <w:hideMark/>
              </w:tcPr>
            </w:tcPrChange>
          </w:tcPr>
          <w:p w14:paraId="1AEC9EF9" w14:textId="059F07D0" w:rsidR="00D32D2F" w:rsidRPr="00D32D2F" w:rsidRDefault="00D32D2F">
            <w:pPr>
              <w:spacing w:before="0" w:after="0" w:line="240" w:lineRule="auto"/>
              <w:jc w:val="center"/>
              <w:rPr>
                <w:ins w:id="105959" w:author="pete jones" w:date="2022-01-12T17:25:00Z"/>
                <w:sz w:val="20"/>
                <w:szCs w:val="20"/>
                <w:rPrChange w:id="105960" w:author="pete jones" w:date="2022-01-12T17:26:00Z">
                  <w:rPr>
                    <w:ins w:id="105961" w:author="pete jones" w:date="2022-01-12T17:25:00Z"/>
                  </w:rPr>
                </w:rPrChange>
              </w:rPr>
              <w:pPrChange w:id="105962" w:author="pete jones" w:date="2022-01-12T17:30:00Z">
                <w:pPr>
                  <w:jc w:val="left"/>
                </w:pPr>
              </w:pPrChange>
            </w:pPr>
          </w:p>
        </w:tc>
        <w:tc>
          <w:tcPr>
            <w:tcW w:w="616" w:type="dxa"/>
            <w:noWrap/>
            <w:vAlign w:val="center"/>
            <w:hideMark/>
            <w:tcPrChange w:id="105963" w:author="pete jones" w:date="2022-01-12T17:27:00Z">
              <w:tcPr>
                <w:tcW w:w="616" w:type="dxa"/>
                <w:noWrap/>
                <w:hideMark/>
              </w:tcPr>
            </w:tcPrChange>
          </w:tcPr>
          <w:p w14:paraId="029B6524" w14:textId="77777777" w:rsidR="00D32D2F" w:rsidRPr="00D32D2F" w:rsidRDefault="00D32D2F">
            <w:pPr>
              <w:spacing w:before="0" w:after="0" w:line="240" w:lineRule="auto"/>
              <w:jc w:val="center"/>
              <w:rPr>
                <w:ins w:id="105964" w:author="pete jones" w:date="2022-01-12T17:25:00Z"/>
                <w:sz w:val="20"/>
                <w:szCs w:val="20"/>
                <w:rPrChange w:id="105965" w:author="pete jones" w:date="2022-01-12T17:26:00Z">
                  <w:rPr>
                    <w:ins w:id="105966" w:author="pete jones" w:date="2022-01-12T17:25:00Z"/>
                  </w:rPr>
                </w:rPrChange>
              </w:rPr>
              <w:pPrChange w:id="105967" w:author="pete jones" w:date="2022-01-12T17:30:00Z">
                <w:pPr>
                  <w:jc w:val="left"/>
                </w:pPr>
              </w:pPrChange>
            </w:pPr>
            <w:ins w:id="105968" w:author="pete jones" w:date="2022-01-12T17:25:00Z">
              <w:r w:rsidRPr="00D32D2F">
                <w:rPr>
                  <w:sz w:val="20"/>
                  <w:szCs w:val="20"/>
                  <w:rPrChange w:id="105969" w:author="pete jones" w:date="2022-01-12T17:26:00Z">
                    <w:rPr/>
                  </w:rPrChange>
                </w:rPr>
                <w:t>2</w:t>
              </w:r>
            </w:ins>
          </w:p>
        </w:tc>
        <w:tc>
          <w:tcPr>
            <w:tcW w:w="616" w:type="dxa"/>
            <w:noWrap/>
            <w:vAlign w:val="center"/>
            <w:hideMark/>
            <w:tcPrChange w:id="105970" w:author="pete jones" w:date="2022-01-12T17:27:00Z">
              <w:tcPr>
                <w:tcW w:w="616" w:type="dxa"/>
                <w:noWrap/>
                <w:hideMark/>
              </w:tcPr>
            </w:tcPrChange>
          </w:tcPr>
          <w:p w14:paraId="1E83CFC6" w14:textId="77777777" w:rsidR="00D32D2F" w:rsidRPr="00D32D2F" w:rsidRDefault="00D32D2F">
            <w:pPr>
              <w:spacing w:before="0" w:after="0" w:line="240" w:lineRule="auto"/>
              <w:jc w:val="center"/>
              <w:rPr>
                <w:ins w:id="105971" w:author="pete jones" w:date="2022-01-12T17:25:00Z"/>
                <w:sz w:val="20"/>
                <w:szCs w:val="20"/>
                <w:rPrChange w:id="105972" w:author="pete jones" w:date="2022-01-12T17:26:00Z">
                  <w:rPr>
                    <w:ins w:id="105973" w:author="pete jones" w:date="2022-01-12T17:25:00Z"/>
                  </w:rPr>
                </w:rPrChange>
              </w:rPr>
              <w:pPrChange w:id="105974" w:author="pete jones" w:date="2022-01-12T17:30:00Z">
                <w:pPr>
                  <w:jc w:val="left"/>
                </w:pPr>
              </w:pPrChange>
            </w:pPr>
          </w:p>
        </w:tc>
        <w:tc>
          <w:tcPr>
            <w:tcW w:w="616" w:type="dxa"/>
            <w:noWrap/>
            <w:vAlign w:val="center"/>
            <w:hideMark/>
            <w:tcPrChange w:id="105975" w:author="pete jones" w:date="2022-01-12T17:27:00Z">
              <w:tcPr>
                <w:tcW w:w="616" w:type="dxa"/>
                <w:noWrap/>
                <w:hideMark/>
              </w:tcPr>
            </w:tcPrChange>
          </w:tcPr>
          <w:p w14:paraId="41C6B387" w14:textId="77777777" w:rsidR="00D32D2F" w:rsidRPr="00D32D2F" w:rsidRDefault="00D32D2F">
            <w:pPr>
              <w:spacing w:before="0" w:after="0" w:line="240" w:lineRule="auto"/>
              <w:jc w:val="center"/>
              <w:rPr>
                <w:ins w:id="105976" w:author="pete jones" w:date="2022-01-12T17:25:00Z"/>
                <w:sz w:val="20"/>
                <w:szCs w:val="20"/>
                <w:rPrChange w:id="105977" w:author="pete jones" w:date="2022-01-12T17:26:00Z">
                  <w:rPr>
                    <w:ins w:id="105978" w:author="pete jones" w:date="2022-01-12T17:25:00Z"/>
                  </w:rPr>
                </w:rPrChange>
              </w:rPr>
              <w:pPrChange w:id="105979" w:author="pete jones" w:date="2022-01-12T17:30:00Z">
                <w:pPr>
                  <w:jc w:val="left"/>
                </w:pPr>
              </w:pPrChange>
            </w:pPr>
            <w:ins w:id="105980" w:author="pete jones" w:date="2022-01-12T17:25:00Z">
              <w:r w:rsidRPr="00D32D2F">
                <w:rPr>
                  <w:sz w:val="20"/>
                  <w:szCs w:val="20"/>
                  <w:rPrChange w:id="105981" w:author="pete jones" w:date="2022-01-12T17:26:00Z">
                    <w:rPr/>
                  </w:rPrChange>
                </w:rPr>
                <w:t>0</w:t>
              </w:r>
            </w:ins>
          </w:p>
        </w:tc>
        <w:tc>
          <w:tcPr>
            <w:tcW w:w="616" w:type="dxa"/>
            <w:noWrap/>
            <w:vAlign w:val="center"/>
            <w:hideMark/>
            <w:tcPrChange w:id="105982" w:author="pete jones" w:date="2022-01-12T17:27:00Z">
              <w:tcPr>
                <w:tcW w:w="616" w:type="dxa"/>
                <w:noWrap/>
                <w:hideMark/>
              </w:tcPr>
            </w:tcPrChange>
          </w:tcPr>
          <w:p w14:paraId="7EE20F4A" w14:textId="77777777" w:rsidR="00D32D2F" w:rsidRPr="00D32D2F" w:rsidRDefault="00D32D2F">
            <w:pPr>
              <w:spacing w:before="0" w:after="0" w:line="240" w:lineRule="auto"/>
              <w:jc w:val="center"/>
              <w:rPr>
                <w:ins w:id="105983" w:author="pete jones" w:date="2022-01-12T17:25:00Z"/>
                <w:sz w:val="20"/>
                <w:szCs w:val="20"/>
                <w:rPrChange w:id="105984" w:author="pete jones" w:date="2022-01-12T17:26:00Z">
                  <w:rPr>
                    <w:ins w:id="105985" w:author="pete jones" w:date="2022-01-12T17:25:00Z"/>
                  </w:rPr>
                </w:rPrChange>
              </w:rPr>
              <w:pPrChange w:id="105986" w:author="pete jones" w:date="2022-01-12T17:30:00Z">
                <w:pPr>
                  <w:jc w:val="left"/>
                </w:pPr>
              </w:pPrChange>
            </w:pPr>
            <w:ins w:id="105987" w:author="pete jones" w:date="2022-01-12T17:25:00Z">
              <w:r w:rsidRPr="00D32D2F">
                <w:rPr>
                  <w:sz w:val="20"/>
                  <w:szCs w:val="20"/>
                  <w:rPrChange w:id="105988" w:author="pete jones" w:date="2022-01-12T17:26:00Z">
                    <w:rPr/>
                  </w:rPrChange>
                </w:rPr>
                <w:t>1</w:t>
              </w:r>
            </w:ins>
          </w:p>
        </w:tc>
        <w:tc>
          <w:tcPr>
            <w:tcW w:w="616" w:type="dxa"/>
            <w:noWrap/>
            <w:vAlign w:val="center"/>
            <w:hideMark/>
            <w:tcPrChange w:id="105989" w:author="pete jones" w:date="2022-01-12T17:27:00Z">
              <w:tcPr>
                <w:tcW w:w="616" w:type="dxa"/>
                <w:noWrap/>
                <w:hideMark/>
              </w:tcPr>
            </w:tcPrChange>
          </w:tcPr>
          <w:p w14:paraId="41719480" w14:textId="77777777" w:rsidR="00D32D2F" w:rsidRPr="00D32D2F" w:rsidRDefault="00D32D2F">
            <w:pPr>
              <w:spacing w:before="0" w:after="0" w:line="240" w:lineRule="auto"/>
              <w:jc w:val="center"/>
              <w:rPr>
                <w:ins w:id="105990" w:author="pete jones" w:date="2022-01-12T17:25:00Z"/>
                <w:sz w:val="20"/>
                <w:szCs w:val="20"/>
                <w:rPrChange w:id="105991" w:author="pete jones" w:date="2022-01-12T17:26:00Z">
                  <w:rPr>
                    <w:ins w:id="105992" w:author="pete jones" w:date="2022-01-12T17:25:00Z"/>
                  </w:rPr>
                </w:rPrChange>
              </w:rPr>
              <w:pPrChange w:id="105993" w:author="pete jones" w:date="2022-01-12T17:30:00Z">
                <w:pPr>
                  <w:jc w:val="left"/>
                </w:pPr>
              </w:pPrChange>
            </w:pPr>
            <w:ins w:id="105994" w:author="pete jones" w:date="2022-01-12T17:25:00Z">
              <w:r w:rsidRPr="00D32D2F">
                <w:rPr>
                  <w:sz w:val="20"/>
                  <w:szCs w:val="20"/>
                  <w:rPrChange w:id="105995" w:author="pete jones" w:date="2022-01-12T17:26:00Z">
                    <w:rPr/>
                  </w:rPrChange>
                </w:rPr>
                <w:t>2</w:t>
              </w:r>
            </w:ins>
          </w:p>
        </w:tc>
        <w:tc>
          <w:tcPr>
            <w:tcW w:w="616" w:type="dxa"/>
            <w:noWrap/>
            <w:vAlign w:val="center"/>
            <w:hideMark/>
            <w:tcPrChange w:id="105996" w:author="pete jones" w:date="2022-01-12T17:27:00Z">
              <w:tcPr>
                <w:tcW w:w="616" w:type="dxa"/>
                <w:noWrap/>
                <w:hideMark/>
              </w:tcPr>
            </w:tcPrChange>
          </w:tcPr>
          <w:p w14:paraId="3D5ACDD7" w14:textId="77777777" w:rsidR="00D32D2F" w:rsidRPr="00D32D2F" w:rsidRDefault="00D32D2F">
            <w:pPr>
              <w:spacing w:before="0" w:after="0" w:line="240" w:lineRule="auto"/>
              <w:jc w:val="center"/>
              <w:rPr>
                <w:ins w:id="105997" w:author="pete jones" w:date="2022-01-12T17:25:00Z"/>
                <w:sz w:val="20"/>
                <w:szCs w:val="20"/>
                <w:rPrChange w:id="105998" w:author="pete jones" w:date="2022-01-12T17:26:00Z">
                  <w:rPr>
                    <w:ins w:id="105999" w:author="pete jones" w:date="2022-01-12T17:25:00Z"/>
                  </w:rPr>
                </w:rPrChange>
              </w:rPr>
              <w:pPrChange w:id="106000" w:author="pete jones" w:date="2022-01-12T17:30:00Z">
                <w:pPr>
                  <w:jc w:val="left"/>
                </w:pPr>
              </w:pPrChange>
            </w:pPr>
            <w:ins w:id="106001" w:author="pete jones" w:date="2022-01-12T17:25:00Z">
              <w:r w:rsidRPr="00D32D2F">
                <w:rPr>
                  <w:sz w:val="20"/>
                  <w:szCs w:val="20"/>
                  <w:rPrChange w:id="106002" w:author="pete jones" w:date="2022-01-12T17:26:00Z">
                    <w:rPr/>
                  </w:rPrChange>
                </w:rPr>
                <w:t>0</w:t>
              </w:r>
            </w:ins>
          </w:p>
        </w:tc>
        <w:tc>
          <w:tcPr>
            <w:tcW w:w="616" w:type="dxa"/>
            <w:noWrap/>
            <w:vAlign w:val="center"/>
            <w:hideMark/>
            <w:tcPrChange w:id="106003" w:author="pete jones" w:date="2022-01-12T17:27:00Z">
              <w:tcPr>
                <w:tcW w:w="616" w:type="dxa"/>
                <w:noWrap/>
                <w:hideMark/>
              </w:tcPr>
            </w:tcPrChange>
          </w:tcPr>
          <w:p w14:paraId="5F9774B0" w14:textId="77777777" w:rsidR="00D32D2F" w:rsidRPr="00D32D2F" w:rsidRDefault="00D32D2F">
            <w:pPr>
              <w:spacing w:before="0" w:after="0" w:line="240" w:lineRule="auto"/>
              <w:jc w:val="center"/>
              <w:rPr>
                <w:ins w:id="106004" w:author="pete jones" w:date="2022-01-12T17:25:00Z"/>
                <w:sz w:val="20"/>
                <w:szCs w:val="20"/>
                <w:rPrChange w:id="106005" w:author="pete jones" w:date="2022-01-12T17:26:00Z">
                  <w:rPr>
                    <w:ins w:id="106006" w:author="pete jones" w:date="2022-01-12T17:25:00Z"/>
                  </w:rPr>
                </w:rPrChange>
              </w:rPr>
              <w:pPrChange w:id="106007" w:author="pete jones" w:date="2022-01-12T17:30:00Z">
                <w:pPr>
                  <w:jc w:val="left"/>
                </w:pPr>
              </w:pPrChange>
            </w:pPr>
            <w:ins w:id="106008" w:author="pete jones" w:date="2022-01-12T17:25:00Z">
              <w:r w:rsidRPr="00D32D2F">
                <w:rPr>
                  <w:sz w:val="20"/>
                  <w:szCs w:val="20"/>
                  <w:rPrChange w:id="106009" w:author="pete jones" w:date="2022-01-12T17:26:00Z">
                    <w:rPr/>
                  </w:rPrChange>
                </w:rPr>
                <w:t>1</w:t>
              </w:r>
            </w:ins>
          </w:p>
        </w:tc>
      </w:tr>
      <w:tr w:rsidR="00D32D2F" w:rsidRPr="00D32D2F" w14:paraId="1CCC4476" w14:textId="77777777" w:rsidTr="00D32D2F">
        <w:trPr>
          <w:trHeight w:val="300"/>
          <w:ins w:id="106010" w:author="pete jones" w:date="2022-01-12T17:25:00Z"/>
          <w:trPrChange w:id="106011" w:author="pete jones" w:date="2022-01-12T17:27:00Z">
            <w:trPr>
              <w:trHeight w:val="300"/>
            </w:trPr>
          </w:trPrChange>
        </w:trPr>
        <w:tc>
          <w:tcPr>
            <w:tcW w:w="868" w:type="dxa"/>
            <w:noWrap/>
            <w:hideMark/>
            <w:tcPrChange w:id="106012" w:author="pete jones" w:date="2022-01-12T17:27:00Z">
              <w:tcPr>
                <w:tcW w:w="868" w:type="dxa"/>
                <w:noWrap/>
                <w:hideMark/>
              </w:tcPr>
            </w:tcPrChange>
          </w:tcPr>
          <w:p w14:paraId="3A42755B" w14:textId="77777777" w:rsidR="00D32D2F" w:rsidRPr="00D32D2F" w:rsidRDefault="00D32D2F">
            <w:pPr>
              <w:spacing w:before="0" w:after="0" w:line="240" w:lineRule="auto"/>
              <w:jc w:val="left"/>
              <w:rPr>
                <w:ins w:id="106013" w:author="pete jones" w:date="2022-01-12T17:25:00Z"/>
                <w:sz w:val="20"/>
                <w:szCs w:val="20"/>
                <w:rPrChange w:id="106014" w:author="pete jones" w:date="2022-01-12T17:26:00Z">
                  <w:rPr>
                    <w:ins w:id="106015" w:author="pete jones" w:date="2022-01-12T17:25:00Z"/>
                  </w:rPr>
                </w:rPrChange>
              </w:rPr>
              <w:pPrChange w:id="106016" w:author="pete jones" w:date="2022-01-12T17:26:00Z">
                <w:pPr>
                  <w:jc w:val="left"/>
                </w:pPr>
              </w:pPrChange>
            </w:pPr>
            <w:ins w:id="106017" w:author="pete jones" w:date="2022-01-12T17:25:00Z">
              <w:r w:rsidRPr="00D32D2F">
                <w:rPr>
                  <w:sz w:val="20"/>
                  <w:szCs w:val="20"/>
                  <w:rPrChange w:id="106018" w:author="pete jones" w:date="2022-01-12T17:26:00Z">
                    <w:rPr/>
                  </w:rPrChange>
                </w:rPr>
                <w:t>75</w:t>
              </w:r>
            </w:ins>
          </w:p>
        </w:tc>
        <w:tc>
          <w:tcPr>
            <w:tcW w:w="1516" w:type="dxa"/>
            <w:noWrap/>
            <w:hideMark/>
            <w:tcPrChange w:id="106019" w:author="pete jones" w:date="2022-01-12T17:27:00Z">
              <w:tcPr>
                <w:tcW w:w="1516" w:type="dxa"/>
                <w:noWrap/>
                <w:hideMark/>
              </w:tcPr>
            </w:tcPrChange>
          </w:tcPr>
          <w:p w14:paraId="229CF61B" w14:textId="77777777" w:rsidR="00D32D2F" w:rsidRPr="00D32D2F" w:rsidRDefault="00D32D2F">
            <w:pPr>
              <w:spacing w:before="0" w:after="0" w:line="240" w:lineRule="auto"/>
              <w:jc w:val="left"/>
              <w:rPr>
                <w:ins w:id="106020" w:author="pete jones" w:date="2022-01-12T17:25:00Z"/>
                <w:sz w:val="20"/>
                <w:szCs w:val="20"/>
                <w:rPrChange w:id="106021" w:author="pete jones" w:date="2022-01-12T17:26:00Z">
                  <w:rPr>
                    <w:ins w:id="106022" w:author="pete jones" w:date="2022-01-12T17:25:00Z"/>
                  </w:rPr>
                </w:rPrChange>
              </w:rPr>
              <w:pPrChange w:id="106023" w:author="pete jones" w:date="2022-01-12T17:26:00Z">
                <w:pPr>
                  <w:jc w:val="left"/>
                </w:pPr>
              </w:pPrChange>
            </w:pPr>
            <w:ins w:id="106024" w:author="pete jones" w:date="2022-01-12T17:25:00Z">
              <w:r w:rsidRPr="00D32D2F">
                <w:rPr>
                  <w:sz w:val="20"/>
                  <w:szCs w:val="20"/>
                  <w:rPrChange w:id="106025" w:author="pete jones" w:date="2022-01-12T17:26:00Z">
                    <w:rPr/>
                  </w:rPrChange>
                </w:rPr>
                <w:t>AHSE1100</w:t>
              </w:r>
            </w:ins>
          </w:p>
        </w:tc>
        <w:tc>
          <w:tcPr>
            <w:tcW w:w="8744" w:type="dxa"/>
            <w:noWrap/>
            <w:hideMark/>
            <w:tcPrChange w:id="106026" w:author="pete jones" w:date="2022-01-12T17:27:00Z">
              <w:tcPr>
                <w:tcW w:w="8744" w:type="dxa"/>
                <w:noWrap/>
                <w:hideMark/>
              </w:tcPr>
            </w:tcPrChange>
          </w:tcPr>
          <w:p w14:paraId="7A9A3FAC" w14:textId="77777777" w:rsidR="00D32D2F" w:rsidRPr="00D32D2F" w:rsidRDefault="00D32D2F">
            <w:pPr>
              <w:spacing w:before="0" w:after="0" w:line="240" w:lineRule="auto"/>
              <w:jc w:val="left"/>
              <w:rPr>
                <w:ins w:id="106027" w:author="pete jones" w:date="2022-01-12T17:25:00Z"/>
                <w:sz w:val="20"/>
                <w:szCs w:val="20"/>
                <w:rPrChange w:id="106028" w:author="pete jones" w:date="2022-01-12T17:26:00Z">
                  <w:rPr>
                    <w:ins w:id="106029" w:author="pete jones" w:date="2022-01-12T17:25:00Z"/>
                  </w:rPr>
                </w:rPrChange>
              </w:rPr>
              <w:pPrChange w:id="106030" w:author="pete jones" w:date="2022-01-12T17:26:00Z">
                <w:pPr>
                  <w:jc w:val="left"/>
                </w:pPr>
              </w:pPrChange>
            </w:pPr>
            <w:ins w:id="106031" w:author="pete jones" w:date="2022-01-12T17:25:00Z">
              <w:r w:rsidRPr="00D32D2F">
                <w:rPr>
                  <w:sz w:val="20"/>
                  <w:szCs w:val="20"/>
                  <w:rPrChange w:id="106032" w:author="pete jones" w:date="2022-01-12T17:26:00Z">
                    <w:rPr/>
                  </w:rPrChange>
                </w:rPr>
                <w:t>History of Technology: A Cultural &amp; Contextual Approach</w:t>
              </w:r>
            </w:ins>
          </w:p>
        </w:tc>
        <w:tc>
          <w:tcPr>
            <w:tcW w:w="616" w:type="dxa"/>
            <w:noWrap/>
            <w:vAlign w:val="center"/>
            <w:hideMark/>
            <w:tcPrChange w:id="106033" w:author="pete jones" w:date="2022-01-12T17:27:00Z">
              <w:tcPr>
                <w:tcW w:w="616" w:type="dxa"/>
                <w:noWrap/>
                <w:hideMark/>
              </w:tcPr>
            </w:tcPrChange>
          </w:tcPr>
          <w:p w14:paraId="0A89AFD6" w14:textId="40FB72BB" w:rsidR="00D32D2F" w:rsidRPr="00D32D2F" w:rsidRDefault="00D32D2F">
            <w:pPr>
              <w:spacing w:before="0" w:after="0" w:line="240" w:lineRule="auto"/>
              <w:jc w:val="center"/>
              <w:rPr>
                <w:ins w:id="106034" w:author="pete jones" w:date="2022-01-12T17:25:00Z"/>
                <w:sz w:val="20"/>
                <w:szCs w:val="20"/>
                <w:rPrChange w:id="106035" w:author="pete jones" w:date="2022-01-12T17:26:00Z">
                  <w:rPr>
                    <w:ins w:id="106036" w:author="pete jones" w:date="2022-01-12T17:25:00Z"/>
                  </w:rPr>
                </w:rPrChange>
              </w:rPr>
              <w:pPrChange w:id="106037" w:author="pete jones" w:date="2022-01-12T17:30:00Z">
                <w:pPr>
                  <w:jc w:val="left"/>
                </w:pPr>
              </w:pPrChange>
            </w:pPr>
          </w:p>
        </w:tc>
        <w:tc>
          <w:tcPr>
            <w:tcW w:w="616" w:type="dxa"/>
            <w:noWrap/>
            <w:vAlign w:val="center"/>
            <w:hideMark/>
            <w:tcPrChange w:id="106038" w:author="pete jones" w:date="2022-01-12T17:27:00Z">
              <w:tcPr>
                <w:tcW w:w="616" w:type="dxa"/>
                <w:noWrap/>
                <w:hideMark/>
              </w:tcPr>
            </w:tcPrChange>
          </w:tcPr>
          <w:p w14:paraId="5F2B4C14" w14:textId="77777777" w:rsidR="00D32D2F" w:rsidRPr="00D32D2F" w:rsidRDefault="00D32D2F">
            <w:pPr>
              <w:spacing w:before="0" w:after="0" w:line="240" w:lineRule="auto"/>
              <w:jc w:val="center"/>
              <w:rPr>
                <w:ins w:id="106039" w:author="pete jones" w:date="2022-01-12T17:25:00Z"/>
                <w:sz w:val="20"/>
                <w:szCs w:val="20"/>
                <w:rPrChange w:id="106040" w:author="pete jones" w:date="2022-01-12T17:26:00Z">
                  <w:rPr>
                    <w:ins w:id="106041" w:author="pete jones" w:date="2022-01-12T17:25:00Z"/>
                  </w:rPr>
                </w:rPrChange>
              </w:rPr>
              <w:pPrChange w:id="106042" w:author="pete jones" w:date="2022-01-12T17:30:00Z">
                <w:pPr>
                  <w:jc w:val="left"/>
                </w:pPr>
              </w:pPrChange>
            </w:pPr>
            <w:ins w:id="106043" w:author="pete jones" w:date="2022-01-12T17:25:00Z">
              <w:r w:rsidRPr="00D32D2F">
                <w:rPr>
                  <w:sz w:val="20"/>
                  <w:szCs w:val="20"/>
                  <w:rPrChange w:id="106044" w:author="pete jones" w:date="2022-01-12T17:26:00Z">
                    <w:rPr/>
                  </w:rPrChange>
                </w:rPr>
                <w:t>2</w:t>
              </w:r>
            </w:ins>
          </w:p>
        </w:tc>
        <w:tc>
          <w:tcPr>
            <w:tcW w:w="616" w:type="dxa"/>
            <w:noWrap/>
            <w:vAlign w:val="center"/>
            <w:hideMark/>
            <w:tcPrChange w:id="106045" w:author="pete jones" w:date="2022-01-12T17:27:00Z">
              <w:tcPr>
                <w:tcW w:w="616" w:type="dxa"/>
                <w:noWrap/>
                <w:hideMark/>
              </w:tcPr>
            </w:tcPrChange>
          </w:tcPr>
          <w:p w14:paraId="1B1282F8" w14:textId="77777777" w:rsidR="00D32D2F" w:rsidRPr="00D32D2F" w:rsidRDefault="00D32D2F">
            <w:pPr>
              <w:spacing w:before="0" w:after="0" w:line="240" w:lineRule="auto"/>
              <w:jc w:val="center"/>
              <w:rPr>
                <w:ins w:id="106046" w:author="pete jones" w:date="2022-01-12T17:25:00Z"/>
                <w:sz w:val="20"/>
                <w:szCs w:val="20"/>
                <w:rPrChange w:id="106047" w:author="pete jones" w:date="2022-01-12T17:26:00Z">
                  <w:rPr>
                    <w:ins w:id="106048" w:author="pete jones" w:date="2022-01-12T17:25:00Z"/>
                  </w:rPr>
                </w:rPrChange>
              </w:rPr>
              <w:pPrChange w:id="106049" w:author="pete jones" w:date="2022-01-12T17:30:00Z">
                <w:pPr>
                  <w:jc w:val="left"/>
                </w:pPr>
              </w:pPrChange>
            </w:pPr>
          </w:p>
        </w:tc>
        <w:tc>
          <w:tcPr>
            <w:tcW w:w="616" w:type="dxa"/>
            <w:noWrap/>
            <w:vAlign w:val="center"/>
            <w:hideMark/>
            <w:tcPrChange w:id="106050" w:author="pete jones" w:date="2022-01-12T17:27:00Z">
              <w:tcPr>
                <w:tcW w:w="616" w:type="dxa"/>
                <w:noWrap/>
                <w:hideMark/>
              </w:tcPr>
            </w:tcPrChange>
          </w:tcPr>
          <w:p w14:paraId="3037268E" w14:textId="77777777" w:rsidR="00D32D2F" w:rsidRPr="00D32D2F" w:rsidRDefault="00D32D2F">
            <w:pPr>
              <w:spacing w:before="0" w:after="0" w:line="240" w:lineRule="auto"/>
              <w:jc w:val="center"/>
              <w:rPr>
                <w:ins w:id="106051" w:author="pete jones" w:date="2022-01-12T17:25:00Z"/>
                <w:sz w:val="20"/>
                <w:szCs w:val="20"/>
                <w:rPrChange w:id="106052" w:author="pete jones" w:date="2022-01-12T17:26:00Z">
                  <w:rPr>
                    <w:ins w:id="106053" w:author="pete jones" w:date="2022-01-12T17:25:00Z"/>
                  </w:rPr>
                </w:rPrChange>
              </w:rPr>
              <w:pPrChange w:id="106054" w:author="pete jones" w:date="2022-01-12T17:30:00Z">
                <w:pPr>
                  <w:jc w:val="left"/>
                </w:pPr>
              </w:pPrChange>
            </w:pPr>
            <w:ins w:id="106055" w:author="pete jones" w:date="2022-01-12T17:25:00Z">
              <w:r w:rsidRPr="00D32D2F">
                <w:rPr>
                  <w:sz w:val="20"/>
                  <w:szCs w:val="20"/>
                  <w:rPrChange w:id="106056" w:author="pete jones" w:date="2022-01-12T17:26:00Z">
                    <w:rPr/>
                  </w:rPrChange>
                </w:rPr>
                <w:t>1</w:t>
              </w:r>
            </w:ins>
          </w:p>
        </w:tc>
        <w:tc>
          <w:tcPr>
            <w:tcW w:w="616" w:type="dxa"/>
            <w:noWrap/>
            <w:vAlign w:val="center"/>
            <w:hideMark/>
            <w:tcPrChange w:id="106057" w:author="pete jones" w:date="2022-01-12T17:27:00Z">
              <w:tcPr>
                <w:tcW w:w="616" w:type="dxa"/>
                <w:noWrap/>
                <w:hideMark/>
              </w:tcPr>
            </w:tcPrChange>
          </w:tcPr>
          <w:p w14:paraId="4ECEF3D8" w14:textId="77777777" w:rsidR="00D32D2F" w:rsidRPr="00D32D2F" w:rsidRDefault="00D32D2F">
            <w:pPr>
              <w:spacing w:before="0" w:after="0" w:line="240" w:lineRule="auto"/>
              <w:jc w:val="center"/>
              <w:rPr>
                <w:ins w:id="106058" w:author="pete jones" w:date="2022-01-12T17:25:00Z"/>
                <w:sz w:val="20"/>
                <w:szCs w:val="20"/>
                <w:rPrChange w:id="106059" w:author="pete jones" w:date="2022-01-12T17:26:00Z">
                  <w:rPr>
                    <w:ins w:id="106060" w:author="pete jones" w:date="2022-01-12T17:25:00Z"/>
                  </w:rPr>
                </w:rPrChange>
              </w:rPr>
              <w:pPrChange w:id="106061" w:author="pete jones" w:date="2022-01-12T17:30:00Z">
                <w:pPr>
                  <w:jc w:val="left"/>
                </w:pPr>
              </w:pPrChange>
            </w:pPr>
            <w:ins w:id="106062" w:author="pete jones" w:date="2022-01-12T17:25:00Z">
              <w:r w:rsidRPr="00D32D2F">
                <w:rPr>
                  <w:sz w:val="20"/>
                  <w:szCs w:val="20"/>
                  <w:rPrChange w:id="106063" w:author="pete jones" w:date="2022-01-12T17:26:00Z">
                    <w:rPr/>
                  </w:rPrChange>
                </w:rPr>
                <w:t>4</w:t>
              </w:r>
            </w:ins>
          </w:p>
        </w:tc>
        <w:tc>
          <w:tcPr>
            <w:tcW w:w="616" w:type="dxa"/>
            <w:noWrap/>
            <w:vAlign w:val="center"/>
            <w:hideMark/>
            <w:tcPrChange w:id="106064" w:author="pete jones" w:date="2022-01-12T17:27:00Z">
              <w:tcPr>
                <w:tcW w:w="616" w:type="dxa"/>
                <w:noWrap/>
                <w:hideMark/>
              </w:tcPr>
            </w:tcPrChange>
          </w:tcPr>
          <w:p w14:paraId="746D92A3" w14:textId="77777777" w:rsidR="00D32D2F" w:rsidRPr="00D32D2F" w:rsidRDefault="00D32D2F">
            <w:pPr>
              <w:spacing w:before="0" w:after="0" w:line="240" w:lineRule="auto"/>
              <w:jc w:val="center"/>
              <w:rPr>
                <w:ins w:id="106065" w:author="pete jones" w:date="2022-01-12T17:25:00Z"/>
                <w:sz w:val="20"/>
                <w:szCs w:val="20"/>
                <w:rPrChange w:id="106066" w:author="pete jones" w:date="2022-01-12T17:26:00Z">
                  <w:rPr>
                    <w:ins w:id="106067" w:author="pete jones" w:date="2022-01-12T17:25:00Z"/>
                  </w:rPr>
                </w:rPrChange>
              </w:rPr>
              <w:pPrChange w:id="106068" w:author="pete jones" w:date="2022-01-12T17:30:00Z">
                <w:pPr>
                  <w:jc w:val="left"/>
                </w:pPr>
              </w:pPrChange>
            </w:pPr>
            <w:ins w:id="106069" w:author="pete jones" w:date="2022-01-12T17:25:00Z">
              <w:r w:rsidRPr="00D32D2F">
                <w:rPr>
                  <w:sz w:val="20"/>
                  <w:szCs w:val="20"/>
                  <w:rPrChange w:id="106070" w:author="pete jones" w:date="2022-01-12T17:26:00Z">
                    <w:rPr/>
                  </w:rPrChange>
                </w:rPr>
                <w:t>4</w:t>
              </w:r>
            </w:ins>
          </w:p>
        </w:tc>
        <w:tc>
          <w:tcPr>
            <w:tcW w:w="616" w:type="dxa"/>
            <w:noWrap/>
            <w:vAlign w:val="center"/>
            <w:hideMark/>
            <w:tcPrChange w:id="106071" w:author="pete jones" w:date="2022-01-12T17:27:00Z">
              <w:tcPr>
                <w:tcW w:w="616" w:type="dxa"/>
                <w:noWrap/>
                <w:hideMark/>
              </w:tcPr>
            </w:tcPrChange>
          </w:tcPr>
          <w:p w14:paraId="2A9F6A02" w14:textId="77777777" w:rsidR="00D32D2F" w:rsidRPr="00D32D2F" w:rsidRDefault="00D32D2F">
            <w:pPr>
              <w:spacing w:before="0" w:after="0" w:line="240" w:lineRule="auto"/>
              <w:jc w:val="center"/>
              <w:rPr>
                <w:ins w:id="106072" w:author="pete jones" w:date="2022-01-12T17:25:00Z"/>
                <w:sz w:val="20"/>
                <w:szCs w:val="20"/>
                <w:rPrChange w:id="106073" w:author="pete jones" w:date="2022-01-12T17:26:00Z">
                  <w:rPr>
                    <w:ins w:id="106074" w:author="pete jones" w:date="2022-01-12T17:25:00Z"/>
                  </w:rPr>
                </w:rPrChange>
              </w:rPr>
              <w:pPrChange w:id="106075" w:author="pete jones" w:date="2022-01-12T17:30:00Z">
                <w:pPr>
                  <w:jc w:val="left"/>
                </w:pPr>
              </w:pPrChange>
            </w:pPr>
            <w:ins w:id="106076" w:author="pete jones" w:date="2022-01-12T17:25:00Z">
              <w:r w:rsidRPr="00D32D2F">
                <w:rPr>
                  <w:sz w:val="20"/>
                  <w:szCs w:val="20"/>
                  <w:rPrChange w:id="106077" w:author="pete jones" w:date="2022-01-12T17:26:00Z">
                    <w:rPr/>
                  </w:rPrChange>
                </w:rPr>
                <w:t>0</w:t>
              </w:r>
            </w:ins>
          </w:p>
        </w:tc>
        <w:tc>
          <w:tcPr>
            <w:tcW w:w="616" w:type="dxa"/>
            <w:noWrap/>
            <w:vAlign w:val="center"/>
            <w:hideMark/>
            <w:tcPrChange w:id="106078" w:author="pete jones" w:date="2022-01-12T17:27:00Z">
              <w:tcPr>
                <w:tcW w:w="616" w:type="dxa"/>
                <w:noWrap/>
                <w:hideMark/>
              </w:tcPr>
            </w:tcPrChange>
          </w:tcPr>
          <w:p w14:paraId="40B28CB1" w14:textId="77777777" w:rsidR="00D32D2F" w:rsidRPr="00D32D2F" w:rsidRDefault="00D32D2F">
            <w:pPr>
              <w:spacing w:before="0" w:after="0" w:line="240" w:lineRule="auto"/>
              <w:jc w:val="center"/>
              <w:rPr>
                <w:ins w:id="106079" w:author="pete jones" w:date="2022-01-12T17:25:00Z"/>
                <w:sz w:val="20"/>
                <w:szCs w:val="20"/>
                <w:rPrChange w:id="106080" w:author="pete jones" w:date="2022-01-12T17:26:00Z">
                  <w:rPr>
                    <w:ins w:id="106081" w:author="pete jones" w:date="2022-01-12T17:25:00Z"/>
                  </w:rPr>
                </w:rPrChange>
              </w:rPr>
              <w:pPrChange w:id="106082" w:author="pete jones" w:date="2022-01-12T17:30:00Z">
                <w:pPr>
                  <w:jc w:val="left"/>
                </w:pPr>
              </w:pPrChange>
            </w:pPr>
            <w:ins w:id="106083" w:author="pete jones" w:date="2022-01-12T17:25:00Z">
              <w:r w:rsidRPr="00D32D2F">
                <w:rPr>
                  <w:sz w:val="20"/>
                  <w:szCs w:val="20"/>
                  <w:rPrChange w:id="106084" w:author="pete jones" w:date="2022-01-12T17:26:00Z">
                    <w:rPr/>
                  </w:rPrChange>
                </w:rPr>
                <w:t>8</w:t>
              </w:r>
            </w:ins>
          </w:p>
        </w:tc>
      </w:tr>
      <w:tr w:rsidR="00D32D2F" w:rsidRPr="00D32D2F" w14:paraId="49E753E5" w14:textId="77777777" w:rsidTr="00D32D2F">
        <w:trPr>
          <w:trHeight w:val="300"/>
          <w:ins w:id="106085" w:author="pete jones" w:date="2022-01-12T17:25:00Z"/>
          <w:trPrChange w:id="106086" w:author="pete jones" w:date="2022-01-12T17:27:00Z">
            <w:trPr>
              <w:trHeight w:val="300"/>
            </w:trPr>
          </w:trPrChange>
        </w:trPr>
        <w:tc>
          <w:tcPr>
            <w:tcW w:w="868" w:type="dxa"/>
            <w:noWrap/>
            <w:hideMark/>
            <w:tcPrChange w:id="106087" w:author="pete jones" w:date="2022-01-12T17:27:00Z">
              <w:tcPr>
                <w:tcW w:w="868" w:type="dxa"/>
                <w:noWrap/>
                <w:hideMark/>
              </w:tcPr>
            </w:tcPrChange>
          </w:tcPr>
          <w:p w14:paraId="636B1465" w14:textId="77777777" w:rsidR="00D32D2F" w:rsidRPr="00D32D2F" w:rsidRDefault="00D32D2F">
            <w:pPr>
              <w:spacing w:before="0" w:after="0" w:line="240" w:lineRule="auto"/>
              <w:jc w:val="left"/>
              <w:rPr>
                <w:ins w:id="106088" w:author="pete jones" w:date="2022-01-12T17:25:00Z"/>
                <w:sz w:val="20"/>
                <w:szCs w:val="20"/>
                <w:rPrChange w:id="106089" w:author="pete jones" w:date="2022-01-12T17:26:00Z">
                  <w:rPr>
                    <w:ins w:id="106090" w:author="pete jones" w:date="2022-01-12T17:25:00Z"/>
                  </w:rPr>
                </w:rPrChange>
              </w:rPr>
              <w:pPrChange w:id="106091" w:author="pete jones" w:date="2022-01-12T17:26:00Z">
                <w:pPr>
                  <w:jc w:val="left"/>
                </w:pPr>
              </w:pPrChange>
            </w:pPr>
            <w:ins w:id="106092" w:author="pete jones" w:date="2022-01-12T17:25:00Z">
              <w:r w:rsidRPr="00D32D2F">
                <w:rPr>
                  <w:sz w:val="20"/>
                  <w:szCs w:val="20"/>
                  <w:rPrChange w:id="106093" w:author="pete jones" w:date="2022-01-12T17:26:00Z">
                    <w:rPr/>
                  </w:rPrChange>
                </w:rPr>
                <w:lastRenderedPageBreak/>
                <w:t>76</w:t>
              </w:r>
            </w:ins>
          </w:p>
        </w:tc>
        <w:tc>
          <w:tcPr>
            <w:tcW w:w="1516" w:type="dxa"/>
            <w:noWrap/>
            <w:hideMark/>
            <w:tcPrChange w:id="106094" w:author="pete jones" w:date="2022-01-12T17:27:00Z">
              <w:tcPr>
                <w:tcW w:w="1516" w:type="dxa"/>
                <w:noWrap/>
                <w:hideMark/>
              </w:tcPr>
            </w:tcPrChange>
          </w:tcPr>
          <w:p w14:paraId="1DFA4301" w14:textId="77777777" w:rsidR="00D32D2F" w:rsidRPr="00D32D2F" w:rsidRDefault="00D32D2F">
            <w:pPr>
              <w:spacing w:before="0" w:after="0" w:line="240" w:lineRule="auto"/>
              <w:jc w:val="left"/>
              <w:rPr>
                <w:ins w:id="106095" w:author="pete jones" w:date="2022-01-12T17:25:00Z"/>
                <w:sz w:val="20"/>
                <w:szCs w:val="20"/>
                <w:rPrChange w:id="106096" w:author="pete jones" w:date="2022-01-12T17:26:00Z">
                  <w:rPr>
                    <w:ins w:id="106097" w:author="pete jones" w:date="2022-01-12T17:25:00Z"/>
                  </w:rPr>
                </w:rPrChange>
              </w:rPr>
              <w:pPrChange w:id="106098" w:author="pete jones" w:date="2022-01-12T17:26:00Z">
                <w:pPr>
                  <w:jc w:val="left"/>
                </w:pPr>
              </w:pPrChange>
            </w:pPr>
            <w:ins w:id="106099" w:author="pete jones" w:date="2022-01-12T17:25:00Z">
              <w:r w:rsidRPr="00D32D2F">
                <w:rPr>
                  <w:sz w:val="20"/>
                  <w:szCs w:val="20"/>
                  <w:rPrChange w:id="106100" w:author="pete jones" w:date="2022-01-12T17:26:00Z">
                    <w:rPr/>
                  </w:rPrChange>
                </w:rPr>
                <w:t>AHSE1122</w:t>
              </w:r>
            </w:ins>
          </w:p>
        </w:tc>
        <w:tc>
          <w:tcPr>
            <w:tcW w:w="8744" w:type="dxa"/>
            <w:noWrap/>
            <w:hideMark/>
            <w:tcPrChange w:id="106101" w:author="pete jones" w:date="2022-01-12T17:27:00Z">
              <w:tcPr>
                <w:tcW w:w="8744" w:type="dxa"/>
                <w:noWrap/>
                <w:hideMark/>
              </w:tcPr>
            </w:tcPrChange>
          </w:tcPr>
          <w:p w14:paraId="24E94ED0" w14:textId="77777777" w:rsidR="00D32D2F" w:rsidRPr="00D32D2F" w:rsidRDefault="00D32D2F">
            <w:pPr>
              <w:spacing w:before="0" w:after="0" w:line="240" w:lineRule="auto"/>
              <w:jc w:val="left"/>
              <w:rPr>
                <w:ins w:id="106102" w:author="pete jones" w:date="2022-01-12T17:25:00Z"/>
                <w:sz w:val="20"/>
                <w:szCs w:val="20"/>
                <w:rPrChange w:id="106103" w:author="pete jones" w:date="2022-01-12T17:26:00Z">
                  <w:rPr>
                    <w:ins w:id="106104" w:author="pete jones" w:date="2022-01-12T17:25:00Z"/>
                  </w:rPr>
                </w:rPrChange>
              </w:rPr>
              <w:pPrChange w:id="106105" w:author="pete jones" w:date="2022-01-12T17:26:00Z">
                <w:pPr>
                  <w:jc w:val="left"/>
                </w:pPr>
              </w:pPrChange>
            </w:pPr>
            <w:ins w:id="106106" w:author="pete jones" w:date="2022-01-12T17:25:00Z">
              <w:r w:rsidRPr="00D32D2F">
                <w:rPr>
                  <w:sz w:val="20"/>
                  <w:szCs w:val="20"/>
                  <w:rPrChange w:id="106107" w:author="pete jones" w:date="2022-01-12T17:26:00Z">
                    <w:rPr/>
                  </w:rPrChange>
                </w:rPr>
                <w:t>The Wired Ensemble - Instruments, Voices, Players</w:t>
              </w:r>
            </w:ins>
          </w:p>
        </w:tc>
        <w:tc>
          <w:tcPr>
            <w:tcW w:w="616" w:type="dxa"/>
            <w:noWrap/>
            <w:vAlign w:val="center"/>
            <w:hideMark/>
            <w:tcPrChange w:id="106108" w:author="pete jones" w:date="2022-01-12T17:27:00Z">
              <w:tcPr>
                <w:tcW w:w="616" w:type="dxa"/>
                <w:noWrap/>
                <w:hideMark/>
              </w:tcPr>
            </w:tcPrChange>
          </w:tcPr>
          <w:p w14:paraId="2581460D" w14:textId="096D444E" w:rsidR="00D32D2F" w:rsidRPr="00D32D2F" w:rsidRDefault="00D32D2F">
            <w:pPr>
              <w:spacing w:before="0" w:after="0" w:line="240" w:lineRule="auto"/>
              <w:jc w:val="center"/>
              <w:rPr>
                <w:ins w:id="106109" w:author="pete jones" w:date="2022-01-12T17:25:00Z"/>
                <w:sz w:val="20"/>
                <w:szCs w:val="20"/>
                <w:rPrChange w:id="106110" w:author="pete jones" w:date="2022-01-12T17:26:00Z">
                  <w:rPr>
                    <w:ins w:id="106111" w:author="pete jones" w:date="2022-01-12T17:25:00Z"/>
                  </w:rPr>
                </w:rPrChange>
              </w:rPr>
              <w:pPrChange w:id="106112" w:author="pete jones" w:date="2022-01-12T17:30:00Z">
                <w:pPr>
                  <w:jc w:val="left"/>
                </w:pPr>
              </w:pPrChange>
            </w:pPr>
          </w:p>
        </w:tc>
        <w:tc>
          <w:tcPr>
            <w:tcW w:w="616" w:type="dxa"/>
            <w:noWrap/>
            <w:vAlign w:val="center"/>
            <w:hideMark/>
            <w:tcPrChange w:id="106113" w:author="pete jones" w:date="2022-01-12T17:27:00Z">
              <w:tcPr>
                <w:tcW w:w="616" w:type="dxa"/>
                <w:noWrap/>
                <w:hideMark/>
              </w:tcPr>
            </w:tcPrChange>
          </w:tcPr>
          <w:p w14:paraId="6B6914F2" w14:textId="77777777" w:rsidR="00D32D2F" w:rsidRPr="00D32D2F" w:rsidRDefault="00D32D2F">
            <w:pPr>
              <w:spacing w:before="0" w:after="0" w:line="240" w:lineRule="auto"/>
              <w:jc w:val="center"/>
              <w:rPr>
                <w:ins w:id="106114" w:author="pete jones" w:date="2022-01-12T17:25:00Z"/>
                <w:sz w:val="20"/>
                <w:szCs w:val="20"/>
                <w:rPrChange w:id="106115" w:author="pete jones" w:date="2022-01-12T17:26:00Z">
                  <w:rPr>
                    <w:ins w:id="106116" w:author="pete jones" w:date="2022-01-12T17:25:00Z"/>
                  </w:rPr>
                </w:rPrChange>
              </w:rPr>
              <w:pPrChange w:id="106117" w:author="pete jones" w:date="2022-01-12T17:30:00Z">
                <w:pPr>
                  <w:jc w:val="left"/>
                </w:pPr>
              </w:pPrChange>
            </w:pPr>
            <w:ins w:id="106118" w:author="pete jones" w:date="2022-01-12T17:25:00Z">
              <w:r w:rsidRPr="00D32D2F">
                <w:rPr>
                  <w:sz w:val="20"/>
                  <w:szCs w:val="20"/>
                  <w:rPrChange w:id="106119" w:author="pete jones" w:date="2022-01-12T17:26:00Z">
                    <w:rPr/>
                  </w:rPrChange>
                </w:rPr>
                <w:t>2</w:t>
              </w:r>
            </w:ins>
          </w:p>
        </w:tc>
        <w:tc>
          <w:tcPr>
            <w:tcW w:w="616" w:type="dxa"/>
            <w:noWrap/>
            <w:vAlign w:val="center"/>
            <w:hideMark/>
            <w:tcPrChange w:id="106120" w:author="pete jones" w:date="2022-01-12T17:27:00Z">
              <w:tcPr>
                <w:tcW w:w="616" w:type="dxa"/>
                <w:noWrap/>
                <w:hideMark/>
              </w:tcPr>
            </w:tcPrChange>
          </w:tcPr>
          <w:p w14:paraId="395578E8" w14:textId="77777777" w:rsidR="00D32D2F" w:rsidRPr="00D32D2F" w:rsidRDefault="00D32D2F">
            <w:pPr>
              <w:spacing w:before="0" w:after="0" w:line="240" w:lineRule="auto"/>
              <w:jc w:val="center"/>
              <w:rPr>
                <w:ins w:id="106121" w:author="pete jones" w:date="2022-01-12T17:25:00Z"/>
                <w:sz w:val="20"/>
                <w:szCs w:val="20"/>
                <w:rPrChange w:id="106122" w:author="pete jones" w:date="2022-01-12T17:26:00Z">
                  <w:rPr>
                    <w:ins w:id="106123" w:author="pete jones" w:date="2022-01-12T17:25:00Z"/>
                  </w:rPr>
                </w:rPrChange>
              </w:rPr>
              <w:pPrChange w:id="106124" w:author="pete jones" w:date="2022-01-12T17:30:00Z">
                <w:pPr>
                  <w:jc w:val="left"/>
                </w:pPr>
              </w:pPrChange>
            </w:pPr>
          </w:p>
        </w:tc>
        <w:tc>
          <w:tcPr>
            <w:tcW w:w="616" w:type="dxa"/>
            <w:noWrap/>
            <w:vAlign w:val="center"/>
            <w:hideMark/>
            <w:tcPrChange w:id="106125" w:author="pete jones" w:date="2022-01-12T17:27:00Z">
              <w:tcPr>
                <w:tcW w:w="616" w:type="dxa"/>
                <w:noWrap/>
                <w:hideMark/>
              </w:tcPr>
            </w:tcPrChange>
          </w:tcPr>
          <w:p w14:paraId="1F0C32D3" w14:textId="77777777" w:rsidR="00D32D2F" w:rsidRPr="00D32D2F" w:rsidRDefault="00D32D2F">
            <w:pPr>
              <w:spacing w:before="0" w:after="0" w:line="240" w:lineRule="auto"/>
              <w:jc w:val="center"/>
              <w:rPr>
                <w:ins w:id="106126" w:author="pete jones" w:date="2022-01-12T17:25:00Z"/>
                <w:sz w:val="20"/>
                <w:szCs w:val="20"/>
                <w:rPrChange w:id="106127" w:author="pete jones" w:date="2022-01-12T17:26:00Z">
                  <w:rPr>
                    <w:ins w:id="106128" w:author="pete jones" w:date="2022-01-12T17:25:00Z"/>
                  </w:rPr>
                </w:rPrChange>
              </w:rPr>
              <w:pPrChange w:id="106129" w:author="pete jones" w:date="2022-01-12T17:30:00Z">
                <w:pPr>
                  <w:jc w:val="left"/>
                </w:pPr>
              </w:pPrChange>
            </w:pPr>
            <w:ins w:id="106130" w:author="pete jones" w:date="2022-01-12T17:25:00Z">
              <w:r w:rsidRPr="00D32D2F">
                <w:rPr>
                  <w:sz w:val="20"/>
                  <w:szCs w:val="20"/>
                  <w:rPrChange w:id="106131" w:author="pete jones" w:date="2022-01-12T17:26:00Z">
                    <w:rPr/>
                  </w:rPrChange>
                </w:rPr>
                <w:t>1</w:t>
              </w:r>
            </w:ins>
          </w:p>
        </w:tc>
        <w:tc>
          <w:tcPr>
            <w:tcW w:w="616" w:type="dxa"/>
            <w:noWrap/>
            <w:vAlign w:val="center"/>
            <w:hideMark/>
            <w:tcPrChange w:id="106132" w:author="pete jones" w:date="2022-01-12T17:27:00Z">
              <w:tcPr>
                <w:tcW w:w="616" w:type="dxa"/>
                <w:noWrap/>
                <w:hideMark/>
              </w:tcPr>
            </w:tcPrChange>
          </w:tcPr>
          <w:p w14:paraId="32069AA0" w14:textId="77777777" w:rsidR="00D32D2F" w:rsidRPr="00D32D2F" w:rsidRDefault="00D32D2F">
            <w:pPr>
              <w:spacing w:before="0" w:after="0" w:line="240" w:lineRule="auto"/>
              <w:jc w:val="center"/>
              <w:rPr>
                <w:ins w:id="106133" w:author="pete jones" w:date="2022-01-12T17:25:00Z"/>
                <w:sz w:val="20"/>
                <w:szCs w:val="20"/>
                <w:rPrChange w:id="106134" w:author="pete jones" w:date="2022-01-12T17:26:00Z">
                  <w:rPr>
                    <w:ins w:id="106135" w:author="pete jones" w:date="2022-01-12T17:25:00Z"/>
                  </w:rPr>
                </w:rPrChange>
              </w:rPr>
              <w:pPrChange w:id="106136" w:author="pete jones" w:date="2022-01-12T17:30:00Z">
                <w:pPr>
                  <w:jc w:val="left"/>
                </w:pPr>
              </w:pPrChange>
            </w:pPr>
            <w:ins w:id="106137" w:author="pete jones" w:date="2022-01-12T17:25:00Z">
              <w:r w:rsidRPr="00D32D2F">
                <w:rPr>
                  <w:sz w:val="20"/>
                  <w:szCs w:val="20"/>
                  <w:rPrChange w:id="106138" w:author="pete jones" w:date="2022-01-12T17:26:00Z">
                    <w:rPr/>
                  </w:rPrChange>
                </w:rPr>
                <w:t>4</w:t>
              </w:r>
            </w:ins>
          </w:p>
        </w:tc>
        <w:tc>
          <w:tcPr>
            <w:tcW w:w="616" w:type="dxa"/>
            <w:noWrap/>
            <w:vAlign w:val="center"/>
            <w:hideMark/>
            <w:tcPrChange w:id="106139" w:author="pete jones" w:date="2022-01-12T17:27:00Z">
              <w:tcPr>
                <w:tcW w:w="616" w:type="dxa"/>
                <w:noWrap/>
                <w:hideMark/>
              </w:tcPr>
            </w:tcPrChange>
          </w:tcPr>
          <w:p w14:paraId="4266BB06" w14:textId="77777777" w:rsidR="00D32D2F" w:rsidRPr="00D32D2F" w:rsidRDefault="00D32D2F">
            <w:pPr>
              <w:spacing w:before="0" w:after="0" w:line="240" w:lineRule="auto"/>
              <w:jc w:val="center"/>
              <w:rPr>
                <w:ins w:id="106140" w:author="pete jones" w:date="2022-01-12T17:25:00Z"/>
                <w:sz w:val="20"/>
                <w:szCs w:val="20"/>
                <w:rPrChange w:id="106141" w:author="pete jones" w:date="2022-01-12T17:26:00Z">
                  <w:rPr>
                    <w:ins w:id="106142" w:author="pete jones" w:date="2022-01-12T17:25:00Z"/>
                  </w:rPr>
                </w:rPrChange>
              </w:rPr>
              <w:pPrChange w:id="106143" w:author="pete jones" w:date="2022-01-12T17:30:00Z">
                <w:pPr>
                  <w:jc w:val="left"/>
                </w:pPr>
              </w:pPrChange>
            </w:pPr>
            <w:ins w:id="106144" w:author="pete jones" w:date="2022-01-12T17:25:00Z">
              <w:r w:rsidRPr="00D32D2F">
                <w:rPr>
                  <w:sz w:val="20"/>
                  <w:szCs w:val="20"/>
                  <w:rPrChange w:id="106145" w:author="pete jones" w:date="2022-01-12T17:26:00Z">
                    <w:rPr/>
                  </w:rPrChange>
                </w:rPr>
                <w:t>4</w:t>
              </w:r>
            </w:ins>
          </w:p>
        </w:tc>
        <w:tc>
          <w:tcPr>
            <w:tcW w:w="616" w:type="dxa"/>
            <w:noWrap/>
            <w:vAlign w:val="center"/>
            <w:hideMark/>
            <w:tcPrChange w:id="106146" w:author="pete jones" w:date="2022-01-12T17:27:00Z">
              <w:tcPr>
                <w:tcW w:w="616" w:type="dxa"/>
                <w:noWrap/>
                <w:hideMark/>
              </w:tcPr>
            </w:tcPrChange>
          </w:tcPr>
          <w:p w14:paraId="7A21B948" w14:textId="77777777" w:rsidR="00D32D2F" w:rsidRPr="00D32D2F" w:rsidRDefault="00D32D2F">
            <w:pPr>
              <w:spacing w:before="0" w:after="0" w:line="240" w:lineRule="auto"/>
              <w:jc w:val="center"/>
              <w:rPr>
                <w:ins w:id="106147" w:author="pete jones" w:date="2022-01-12T17:25:00Z"/>
                <w:sz w:val="20"/>
                <w:szCs w:val="20"/>
                <w:rPrChange w:id="106148" w:author="pete jones" w:date="2022-01-12T17:26:00Z">
                  <w:rPr>
                    <w:ins w:id="106149" w:author="pete jones" w:date="2022-01-12T17:25:00Z"/>
                  </w:rPr>
                </w:rPrChange>
              </w:rPr>
              <w:pPrChange w:id="106150" w:author="pete jones" w:date="2022-01-12T17:30:00Z">
                <w:pPr>
                  <w:jc w:val="left"/>
                </w:pPr>
              </w:pPrChange>
            </w:pPr>
            <w:ins w:id="106151" w:author="pete jones" w:date="2022-01-12T17:25:00Z">
              <w:r w:rsidRPr="00D32D2F">
                <w:rPr>
                  <w:sz w:val="20"/>
                  <w:szCs w:val="20"/>
                  <w:rPrChange w:id="106152" w:author="pete jones" w:date="2022-01-12T17:26:00Z">
                    <w:rPr/>
                  </w:rPrChange>
                </w:rPr>
                <w:t>0</w:t>
              </w:r>
            </w:ins>
          </w:p>
        </w:tc>
        <w:tc>
          <w:tcPr>
            <w:tcW w:w="616" w:type="dxa"/>
            <w:noWrap/>
            <w:vAlign w:val="center"/>
            <w:hideMark/>
            <w:tcPrChange w:id="106153" w:author="pete jones" w:date="2022-01-12T17:27:00Z">
              <w:tcPr>
                <w:tcW w:w="616" w:type="dxa"/>
                <w:noWrap/>
                <w:hideMark/>
              </w:tcPr>
            </w:tcPrChange>
          </w:tcPr>
          <w:p w14:paraId="7ACDF2C4" w14:textId="77777777" w:rsidR="00D32D2F" w:rsidRPr="00D32D2F" w:rsidRDefault="00D32D2F">
            <w:pPr>
              <w:spacing w:before="0" w:after="0" w:line="240" w:lineRule="auto"/>
              <w:jc w:val="center"/>
              <w:rPr>
                <w:ins w:id="106154" w:author="pete jones" w:date="2022-01-12T17:25:00Z"/>
                <w:sz w:val="20"/>
                <w:szCs w:val="20"/>
                <w:rPrChange w:id="106155" w:author="pete jones" w:date="2022-01-12T17:26:00Z">
                  <w:rPr>
                    <w:ins w:id="106156" w:author="pete jones" w:date="2022-01-12T17:25:00Z"/>
                  </w:rPr>
                </w:rPrChange>
              </w:rPr>
              <w:pPrChange w:id="106157" w:author="pete jones" w:date="2022-01-12T17:30:00Z">
                <w:pPr>
                  <w:jc w:val="left"/>
                </w:pPr>
              </w:pPrChange>
            </w:pPr>
            <w:ins w:id="106158" w:author="pete jones" w:date="2022-01-12T17:25:00Z">
              <w:r w:rsidRPr="00D32D2F">
                <w:rPr>
                  <w:sz w:val="20"/>
                  <w:szCs w:val="20"/>
                  <w:rPrChange w:id="106159" w:author="pete jones" w:date="2022-01-12T17:26:00Z">
                    <w:rPr/>
                  </w:rPrChange>
                </w:rPr>
                <w:t>8</w:t>
              </w:r>
            </w:ins>
          </w:p>
        </w:tc>
      </w:tr>
      <w:tr w:rsidR="00D32D2F" w:rsidRPr="00D32D2F" w14:paraId="3EEE5A0B" w14:textId="77777777" w:rsidTr="00D32D2F">
        <w:trPr>
          <w:trHeight w:val="300"/>
          <w:ins w:id="106160" w:author="pete jones" w:date="2022-01-12T17:25:00Z"/>
          <w:trPrChange w:id="106161" w:author="pete jones" w:date="2022-01-12T17:27:00Z">
            <w:trPr>
              <w:trHeight w:val="300"/>
            </w:trPr>
          </w:trPrChange>
        </w:trPr>
        <w:tc>
          <w:tcPr>
            <w:tcW w:w="868" w:type="dxa"/>
            <w:noWrap/>
            <w:hideMark/>
            <w:tcPrChange w:id="106162" w:author="pete jones" w:date="2022-01-12T17:27:00Z">
              <w:tcPr>
                <w:tcW w:w="868" w:type="dxa"/>
                <w:noWrap/>
                <w:hideMark/>
              </w:tcPr>
            </w:tcPrChange>
          </w:tcPr>
          <w:p w14:paraId="4A8A5A6C" w14:textId="77777777" w:rsidR="00D32D2F" w:rsidRPr="00D32D2F" w:rsidRDefault="00D32D2F">
            <w:pPr>
              <w:spacing w:before="0" w:after="0" w:line="240" w:lineRule="auto"/>
              <w:jc w:val="left"/>
              <w:rPr>
                <w:ins w:id="106163" w:author="pete jones" w:date="2022-01-12T17:25:00Z"/>
                <w:sz w:val="20"/>
                <w:szCs w:val="20"/>
                <w:rPrChange w:id="106164" w:author="pete jones" w:date="2022-01-12T17:26:00Z">
                  <w:rPr>
                    <w:ins w:id="106165" w:author="pete jones" w:date="2022-01-12T17:25:00Z"/>
                  </w:rPr>
                </w:rPrChange>
              </w:rPr>
              <w:pPrChange w:id="106166" w:author="pete jones" w:date="2022-01-12T17:26:00Z">
                <w:pPr>
                  <w:jc w:val="left"/>
                </w:pPr>
              </w:pPrChange>
            </w:pPr>
            <w:ins w:id="106167" w:author="pete jones" w:date="2022-01-12T17:25:00Z">
              <w:r w:rsidRPr="00D32D2F">
                <w:rPr>
                  <w:sz w:val="20"/>
                  <w:szCs w:val="20"/>
                  <w:rPrChange w:id="106168" w:author="pete jones" w:date="2022-01-12T17:26:00Z">
                    <w:rPr/>
                  </w:rPrChange>
                </w:rPr>
                <w:t>77</w:t>
              </w:r>
            </w:ins>
          </w:p>
        </w:tc>
        <w:tc>
          <w:tcPr>
            <w:tcW w:w="1516" w:type="dxa"/>
            <w:noWrap/>
            <w:hideMark/>
            <w:tcPrChange w:id="106169" w:author="pete jones" w:date="2022-01-12T17:27:00Z">
              <w:tcPr>
                <w:tcW w:w="1516" w:type="dxa"/>
                <w:noWrap/>
                <w:hideMark/>
              </w:tcPr>
            </w:tcPrChange>
          </w:tcPr>
          <w:p w14:paraId="38BBC018" w14:textId="77777777" w:rsidR="00D32D2F" w:rsidRPr="00D32D2F" w:rsidRDefault="00D32D2F">
            <w:pPr>
              <w:spacing w:before="0" w:after="0" w:line="240" w:lineRule="auto"/>
              <w:jc w:val="left"/>
              <w:rPr>
                <w:ins w:id="106170" w:author="pete jones" w:date="2022-01-12T17:25:00Z"/>
                <w:sz w:val="20"/>
                <w:szCs w:val="20"/>
                <w:rPrChange w:id="106171" w:author="pete jones" w:date="2022-01-12T17:26:00Z">
                  <w:rPr>
                    <w:ins w:id="106172" w:author="pete jones" w:date="2022-01-12T17:25:00Z"/>
                  </w:rPr>
                </w:rPrChange>
              </w:rPr>
              <w:pPrChange w:id="106173" w:author="pete jones" w:date="2022-01-12T17:26:00Z">
                <w:pPr>
                  <w:jc w:val="left"/>
                </w:pPr>
              </w:pPrChange>
            </w:pPr>
            <w:ins w:id="106174" w:author="pete jones" w:date="2022-01-12T17:25:00Z">
              <w:r w:rsidRPr="00D32D2F">
                <w:rPr>
                  <w:sz w:val="20"/>
                  <w:szCs w:val="20"/>
                  <w:rPrChange w:id="106175" w:author="pete jones" w:date="2022-01-12T17:26:00Z">
                    <w:rPr/>
                  </w:rPrChange>
                </w:rPr>
                <w:t>AHSE1135</w:t>
              </w:r>
            </w:ins>
          </w:p>
        </w:tc>
        <w:tc>
          <w:tcPr>
            <w:tcW w:w="8744" w:type="dxa"/>
            <w:noWrap/>
            <w:hideMark/>
            <w:tcPrChange w:id="106176" w:author="pete jones" w:date="2022-01-12T17:27:00Z">
              <w:tcPr>
                <w:tcW w:w="8744" w:type="dxa"/>
                <w:noWrap/>
                <w:hideMark/>
              </w:tcPr>
            </w:tcPrChange>
          </w:tcPr>
          <w:p w14:paraId="15C530EA" w14:textId="77777777" w:rsidR="00D32D2F" w:rsidRPr="00D32D2F" w:rsidRDefault="00D32D2F">
            <w:pPr>
              <w:spacing w:before="0" w:after="0" w:line="240" w:lineRule="auto"/>
              <w:jc w:val="left"/>
              <w:rPr>
                <w:ins w:id="106177" w:author="pete jones" w:date="2022-01-12T17:25:00Z"/>
                <w:sz w:val="20"/>
                <w:szCs w:val="20"/>
                <w:rPrChange w:id="106178" w:author="pete jones" w:date="2022-01-12T17:26:00Z">
                  <w:rPr>
                    <w:ins w:id="106179" w:author="pete jones" w:date="2022-01-12T17:25:00Z"/>
                  </w:rPr>
                </w:rPrChange>
              </w:rPr>
              <w:pPrChange w:id="106180" w:author="pete jones" w:date="2022-01-12T17:26:00Z">
                <w:pPr>
                  <w:jc w:val="left"/>
                </w:pPr>
              </w:pPrChange>
            </w:pPr>
            <w:ins w:id="106181" w:author="pete jones" w:date="2022-01-12T17:25:00Z">
              <w:r w:rsidRPr="00D32D2F">
                <w:rPr>
                  <w:sz w:val="20"/>
                  <w:szCs w:val="20"/>
                  <w:rPrChange w:id="106182" w:author="pete jones" w:date="2022-01-12T17:26:00Z">
                    <w:rPr/>
                  </w:rPrChange>
                </w:rPr>
                <w:t>The Digital Eye: Photography, Vision, and Visual Communication</w:t>
              </w:r>
            </w:ins>
          </w:p>
        </w:tc>
        <w:tc>
          <w:tcPr>
            <w:tcW w:w="616" w:type="dxa"/>
            <w:noWrap/>
            <w:vAlign w:val="center"/>
            <w:hideMark/>
            <w:tcPrChange w:id="106183" w:author="pete jones" w:date="2022-01-12T17:27:00Z">
              <w:tcPr>
                <w:tcW w:w="616" w:type="dxa"/>
                <w:noWrap/>
                <w:hideMark/>
              </w:tcPr>
            </w:tcPrChange>
          </w:tcPr>
          <w:p w14:paraId="48F22C77" w14:textId="77777777" w:rsidR="00D32D2F" w:rsidRPr="00D32D2F" w:rsidRDefault="00D32D2F">
            <w:pPr>
              <w:spacing w:before="0" w:after="0" w:line="240" w:lineRule="auto"/>
              <w:jc w:val="center"/>
              <w:rPr>
                <w:ins w:id="106184" w:author="pete jones" w:date="2022-01-12T17:25:00Z"/>
                <w:sz w:val="20"/>
                <w:szCs w:val="20"/>
                <w:rPrChange w:id="106185" w:author="pete jones" w:date="2022-01-12T17:26:00Z">
                  <w:rPr>
                    <w:ins w:id="106186" w:author="pete jones" w:date="2022-01-12T17:25:00Z"/>
                  </w:rPr>
                </w:rPrChange>
              </w:rPr>
              <w:pPrChange w:id="106187" w:author="pete jones" w:date="2022-01-12T17:30:00Z">
                <w:pPr>
                  <w:jc w:val="left"/>
                </w:pPr>
              </w:pPrChange>
            </w:pPr>
            <w:ins w:id="106188" w:author="pete jones" w:date="2022-01-12T17:25:00Z">
              <w:r w:rsidRPr="00D32D2F">
                <w:rPr>
                  <w:sz w:val="20"/>
                  <w:szCs w:val="20"/>
                  <w:rPrChange w:id="106189" w:author="pete jones" w:date="2022-01-12T17:26:00Z">
                    <w:rPr/>
                  </w:rPrChange>
                </w:rPr>
                <w:t>x</w:t>
              </w:r>
            </w:ins>
          </w:p>
        </w:tc>
        <w:tc>
          <w:tcPr>
            <w:tcW w:w="616" w:type="dxa"/>
            <w:noWrap/>
            <w:vAlign w:val="center"/>
            <w:hideMark/>
            <w:tcPrChange w:id="106190" w:author="pete jones" w:date="2022-01-12T17:27:00Z">
              <w:tcPr>
                <w:tcW w:w="616" w:type="dxa"/>
                <w:noWrap/>
                <w:hideMark/>
              </w:tcPr>
            </w:tcPrChange>
          </w:tcPr>
          <w:p w14:paraId="0DA0B88F" w14:textId="77777777" w:rsidR="00D32D2F" w:rsidRPr="00D32D2F" w:rsidRDefault="00D32D2F">
            <w:pPr>
              <w:spacing w:before="0" w:after="0" w:line="240" w:lineRule="auto"/>
              <w:jc w:val="center"/>
              <w:rPr>
                <w:ins w:id="106191" w:author="pete jones" w:date="2022-01-12T17:25:00Z"/>
                <w:sz w:val="20"/>
                <w:szCs w:val="20"/>
                <w:rPrChange w:id="106192" w:author="pete jones" w:date="2022-01-12T17:26:00Z">
                  <w:rPr>
                    <w:ins w:id="106193" w:author="pete jones" w:date="2022-01-12T17:25:00Z"/>
                  </w:rPr>
                </w:rPrChange>
              </w:rPr>
              <w:pPrChange w:id="106194" w:author="pete jones" w:date="2022-01-12T17:30:00Z">
                <w:pPr>
                  <w:jc w:val="left"/>
                </w:pPr>
              </w:pPrChange>
            </w:pPr>
            <w:ins w:id="106195" w:author="pete jones" w:date="2022-01-12T17:25:00Z">
              <w:r w:rsidRPr="00D32D2F">
                <w:rPr>
                  <w:sz w:val="20"/>
                  <w:szCs w:val="20"/>
                  <w:rPrChange w:id="106196" w:author="pete jones" w:date="2022-01-12T17:26:00Z">
                    <w:rPr/>
                  </w:rPrChange>
                </w:rPr>
                <w:t>2</w:t>
              </w:r>
            </w:ins>
          </w:p>
        </w:tc>
        <w:tc>
          <w:tcPr>
            <w:tcW w:w="616" w:type="dxa"/>
            <w:noWrap/>
            <w:vAlign w:val="center"/>
            <w:hideMark/>
            <w:tcPrChange w:id="106197" w:author="pete jones" w:date="2022-01-12T17:27:00Z">
              <w:tcPr>
                <w:tcW w:w="616" w:type="dxa"/>
                <w:noWrap/>
                <w:hideMark/>
              </w:tcPr>
            </w:tcPrChange>
          </w:tcPr>
          <w:p w14:paraId="69D50BEE" w14:textId="77777777" w:rsidR="00D32D2F" w:rsidRPr="00D32D2F" w:rsidRDefault="00D32D2F">
            <w:pPr>
              <w:spacing w:before="0" w:after="0" w:line="240" w:lineRule="auto"/>
              <w:jc w:val="center"/>
              <w:rPr>
                <w:ins w:id="106198" w:author="pete jones" w:date="2022-01-12T17:25:00Z"/>
                <w:sz w:val="20"/>
                <w:szCs w:val="20"/>
                <w:rPrChange w:id="106199" w:author="pete jones" w:date="2022-01-12T17:26:00Z">
                  <w:rPr>
                    <w:ins w:id="106200" w:author="pete jones" w:date="2022-01-12T17:25:00Z"/>
                  </w:rPr>
                </w:rPrChange>
              </w:rPr>
              <w:pPrChange w:id="106201" w:author="pete jones" w:date="2022-01-12T17:30:00Z">
                <w:pPr>
                  <w:jc w:val="left"/>
                </w:pPr>
              </w:pPrChange>
            </w:pPr>
            <w:ins w:id="106202" w:author="pete jones" w:date="2022-01-12T17:25:00Z">
              <w:r w:rsidRPr="00D32D2F">
                <w:rPr>
                  <w:sz w:val="20"/>
                  <w:szCs w:val="20"/>
                  <w:rPrChange w:id="106203" w:author="pete jones" w:date="2022-01-12T17:26:00Z">
                    <w:rPr/>
                  </w:rPrChange>
                </w:rPr>
                <w:t>5</w:t>
              </w:r>
            </w:ins>
          </w:p>
        </w:tc>
        <w:tc>
          <w:tcPr>
            <w:tcW w:w="616" w:type="dxa"/>
            <w:noWrap/>
            <w:vAlign w:val="center"/>
            <w:hideMark/>
            <w:tcPrChange w:id="106204" w:author="pete jones" w:date="2022-01-12T17:27:00Z">
              <w:tcPr>
                <w:tcW w:w="616" w:type="dxa"/>
                <w:noWrap/>
                <w:hideMark/>
              </w:tcPr>
            </w:tcPrChange>
          </w:tcPr>
          <w:p w14:paraId="2D379C54" w14:textId="77777777" w:rsidR="00D32D2F" w:rsidRPr="00D32D2F" w:rsidRDefault="00D32D2F">
            <w:pPr>
              <w:spacing w:before="0" w:after="0" w:line="240" w:lineRule="auto"/>
              <w:jc w:val="center"/>
              <w:rPr>
                <w:ins w:id="106205" w:author="pete jones" w:date="2022-01-12T17:25:00Z"/>
                <w:sz w:val="20"/>
                <w:szCs w:val="20"/>
                <w:rPrChange w:id="106206" w:author="pete jones" w:date="2022-01-12T17:26:00Z">
                  <w:rPr>
                    <w:ins w:id="106207" w:author="pete jones" w:date="2022-01-12T17:25:00Z"/>
                  </w:rPr>
                </w:rPrChange>
              </w:rPr>
              <w:pPrChange w:id="106208" w:author="pete jones" w:date="2022-01-12T17:30:00Z">
                <w:pPr>
                  <w:jc w:val="left"/>
                </w:pPr>
              </w:pPrChange>
            </w:pPr>
            <w:ins w:id="106209" w:author="pete jones" w:date="2022-01-12T17:25:00Z">
              <w:r w:rsidRPr="00D32D2F">
                <w:rPr>
                  <w:sz w:val="20"/>
                  <w:szCs w:val="20"/>
                  <w:rPrChange w:id="106210" w:author="pete jones" w:date="2022-01-12T17:26:00Z">
                    <w:rPr/>
                  </w:rPrChange>
                </w:rPr>
                <w:t>1</w:t>
              </w:r>
            </w:ins>
          </w:p>
        </w:tc>
        <w:tc>
          <w:tcPr>
            <w:tcW w:w="616" w:type="dxa"/>
            <w:noWrap/>
            <w:vAlign w:val="center"/>
            <w:hideMark/>
            <w:tcPrChange w:id="106211" w:author="pete jones" w:date="2022-01-12T17:27:00Z">
              <w:tcPr>
                <w:tcW w:w="616" w:type="dxa"/>
                <w:noWrap/>
                <w:hideMark/>
              </w:tcPr>
            </w:tcPrChange>
          </w:tcPr>
          <w:p w14:paraId="49750773" w14:textId="77777777" w:rsidR="00D32D2F" w:rsidRPr="00D32D2F" w:rsidRDefault="00D32D2F">
            <w:pPr>
              <w:spacing w:before="0" w:after="0" w:line="240" w:lineRule="auto"/>
              <w:jc w:val="center"/>
              <w:rPr>
                <w:ins w:id="106212" w:author="pete jones" w:date="2022-01-12T17:25:00Z"/>
                <w:sz w:val="20"/>
                <w:szCs w:val="20"/>
                <w:rPrChange w:id="106213" w:author="pete jones" w:date="2022-01-12T17:26:00Z">
                  <w:rPr>
                    <w:ins w:id="106214" w:author="pete jones" w:date="2022-01-12T17:25:00Z"/>
                  </w:rPr>
                </w:rPrChange>
              </w:rPr>
              <w:pPrChange w:id="106215" w:author="pete jones" w:date="2022-01-12T17:30:00Z">
                <w:pPr>
                  <w:jc w:val="left"/>
                </w:pPr>
              </w:pPrChange>
            </w:pPr>
            <w:ins w:id="106216" w:author="pete jones" w:date="2022-01-12T17:25:00Z">
              <w:r w:rsidRPr="00D32D2F">
                <w:rPr>
                  <w:sz w:val="20"/>
                  <w:szCs w:val="20"/>
                  <w:rPrChange w:id="106217" w:author="pete jones" w:date="2022-01-12T17:26:00Z">
                    <w:rPr/>
                  </w:rPrChange>
                </w:rPr>
                <w:t>4</w:t>
              </w:r>
            </w:ins>
          </w:p>
        </w:tc>
        <w:tc>
          <w:tcPr>
            <w:tcW w:w="616" w:type="dxa"/>
            <w:noWrap/>
            <w:vAlign w:val="center"/>
            <w:hideMark/>
            <w:tcPrChange w:id="106218" w:author="pete jones" w:date="2022-01-12T17:27:00Z">
              <w:tcPr>
                <w:tcW w:w="616" w:type="dxa"/>
                <w:noWrap/>
                <w:hideMark/>
              </w:tcPr>
            </w:tcPrChange>
          </w:tcPr>
          <w:p w14:paraId="29ABA4D0" w14:textId="77777777" w:rsidR="00D32D2F" w:rsidRPr="00D32D2F" w:rsidRDefault="00D32D2F">
            <w:pPr>
              <w:spacing w:before="0" w:after="0" w:line="240" w:lineRule="auto"/>
              <w:jc w:val="center"/>
              <w:rPr>
                <w:ins w:id="106219" w:author="pete jones" w:date="2022-01-12T17:25:00Z"/>
                <w:sz w:val="20"/>
                <w:szCs w:val="20"/>
                <w:rPrChange w:id="106220" w:author="pete jones" w:date="2022-01-12T17:26:00Z">
                  <w:rPr>
                    <w:ins w:id="106221" w:author="pete jones" w:date="2022-01-12T17:25:00Z"/>
                  </w:rPr>
                </w:rPrChange>
              </w:rPr>
              <w:pPrChange w:id="106222" w:author="pete jones" w:date="2022-01-12T17:30:00Z">
                <w:pPr>
                  <w:jc w:val="left"/>
                </w:pPr>
              </w:pPrChange>
            </w:pPr>
            <w:ins w:id="106223" w:author="pete jones" w:date="2022-01-12T17:25:00Z">
              <w:r w:rsidRPr="00D32D2F">
                <w:rPr>
                  <w:sz w:val="20"/>
                  <w:szCs w:val="20"/>
                  <w:rPrChange w:id="106224" w:author="pete jones" w:date="2022-01-12T17:26:00Z">
                    <w:rPr/>
                  </w:rPrChange>
                </w:rPr>
                <w:t>4</w:t>
              </w:r>
            </w:ins>
          </w:p>
        </w:tc>
        <w:tc>
          <w:tcPr>
            <w:tcW w:w="616" w:type="dxa"/>
            <w:noWrap/>
            <w:vAlign w:val="center"/>
            <w:hideMark/>
            <w:tcPrChange w:id="106225" w:author="pete jones" w:date="2022-01-12T17:27:00Z">
              <w:tcPr>
                <w:tcW w:w="616" w:type="dxa"/>
                <w:noWrap/>
                <w:hideMark/>
              </w:tcPr>
            </w:tcPrChange>
          </w:tcPr>
          <w:p w14:paraId="38DE97D4" w14:textId="77777777" w:rsidR="00D32D2F" w:rsidRPr="00D32D2F" w:rsidRDefault="00D32D2F">
            <w:pPr>
              <w:spacing w:before="0" w:after="0" w:line="240" w:lineRule="auto"/>
              <w:jc w:val="center"/>
              <w:rPr>
                <w:ins w:id="106226" w:author="pete jones" w:date="2022-01-12T17:25:00Z"/>
                <w:sz w:val="20"/>
                <w:szCs w:val="20"/>
                <w:rPrChange w:id="106227" w:author="pete jones" w:date="2022-01-12T17:26:00Z">
                  <w:rPr>
                    <w:ins w:id="106228" w:author="pete jones" w:date="2022-01-12T17:25:00Z"/>
                  </w:rPr>
                </w:rPrChange>
              </w:rPr>
              <w:pPrChange w:id="106229" w:author="pete jones" w:date="2022-01-12T17:30:00Z">
                <w:pPr>
                  <w:jc w:val="left"/>
                </w:pPr>
              </w:pPrChange>
            </w:pPr>
            <w:ins w:id="106230" w:author="pete jones" w:date="2022-01-12T17:25:00Z">
              <w:r w:rsidRPr="00D32D2F">
                <w:rPr>
                  <w:sz w:val="20"/>
                  <w:szCs w:val="20"/>
                  <w:rPrChange w:id="106231" w:author="pete jones" w:date="2022-01-12T17:26:00Z">
                    <w:rPr/>
                  </w:rPrChange>
                </w:rPr>
                <w:t>0</w:t>
              </w:r>
            </w:ins>
          </w:p>
        </w:tc>
        <w:tc>
          <w:tcPr>
            <w:tcW w:w="616" w:type="dxa"/>
            <w:noWrap/>
            <w:vAlign w:val="center"/>
            <w:hideMark/>
            <w:tcPrChange w:id="106232" w:author="pete jones" w:date="2022-01-12T17:27:00Z">
              <w:tcPr>
                <w:tcW w:w="616" w:type="dxa"/>
                <w:noWrap/>
                <w:hideMark/>
              </w:tcPr>
            </w:tcPrChange>
          </w:tcPr>
          <w:p w14:paraId="4E7378CE" w14:textId="77777777" w:rsidR="00D32D2F" w:rsidRPr="00D32D2F" w:rsidRDefault="00D32D2F">
            <w:pPr>
              <w:spacing w:before="0" w:after="0" w:line="240" w:lineRule="auto"/>
              <w:jc w:val="center"/>
              <w:rPr>
                <w:ins w:id="106233" w:author="pete jones" w:date="2022-01-12T17:25:00Z"/>
                <w:sz w:val="20"/>
                <w:szCs w:val="20"/>
                <w:rPrChange w:id="106234" w:author="pete jones" w:date="2022-01-12T17:26:00Z">
                  <w:rPr>
                    <w:ins w:id="106235" w:author="pete jones" w:date="2022-01-12T17:25:00Z"/>
                  </w:rPr>
                </w:rPrChange>
              </w:rPr>
              <w:pPrChange w:id="106236" w:author="pete jones" w:date="2022-01-12T17:30:00Z">
                <w:pPr>
                  <w:jc w:val="left"/>
                </w:pPr>
              </w:pPrChange>
            </w:pPr>
            <w:ins w:id="106237" w:author="pete jones" w:date="2022-01-12T17:25:00Z">
              <w:r w:rsidRPr="00D32D2F">
                <w:rPr>
                  <w:sz w:val="20"/>
                  <w:szCs w:val="20"/>
                  <w:rPrChange w:id="106238" w:author="pete jones" w:date="2022-01-12T17:26:00Z">
                    <w:rPr/>
                  </w:rPrChange>
                </w:rPr>
                <w:t>8</w:t>
              </w:r>
            </w:ins>
          </w:p>
        </w:tc>
      </w:tr>
      <w:tr w:rsidR="00D32D2F" w:rsidRPr="00D32D2F" w14:paraId="68475CAE" w14:textId="77777777" w:rsidTr="00D32D2F">
        <w:trPr>
          <w:trHeight w:val="300"/>
          <w:ins w:id="106239" w:author="pete jones" w:date="2022-01-12T17:25:00Z"/>
          <w:trPrChange w:id="106240" w:author="pete jones" w:date="2022-01-12T17:27:00Z">
            <w:trPr>
              <w:trHeight w:val="300"/>
            </w:trPr>
          </w:trPrChange>
        </w:trPr>
        <w:tc>
          <w:tcPr>
            <w:tcW w:w="868" w:type="dxa"/>
            <w:noWrap/>
            <w:hideMark/>
            <w:tcPrChange w:id="106241" w:author="pete jones" w:date="2022-01-12T17:27:00Z">
              <w:tcPr>
                <w:tcW w:w="868" w:type="dxa"/>
                <w:noWrap/>
                <w:hideMark/>
              </w:tcPr>
            </w:tcPrChange>
          </w:tcPr>
          <w:p w14:paraId="59011E5A" w14:textId="77777777" w:rsidR="00D32D2F" w:rsidRPr="00D32D2F" w:rsidRDefault="00D32D2F">
            <w:pPr>
              <w:spacing w:before="0" w:after="0" w:line="240" w:lineRule="auto"/>
              <w:jc w:val="left"/>
              <w:rPr>
                <w:ins w:id="106242" w:author="pete jones" w:date="2022-01-12T17:25:00Z"/>
                <w:sz w:val="20"/>
                <w:szCs w:val="20"/>
                <w:rPrChange w:id="106243" w:author="pete jones" w:date="2022-01-12T17:26:00Z">
                  <w:rPr>
                    <w:ins w:id="106244" w:author="pete jones" w:date="2022-01-12T17:25:00Z"/>
                  </w:rPr>
                </w:rPrChange>
              </w:rPr>
              <w:pPrChange w:id="106245" w:author="pete jones" w:date="2022-01-12T17:26:00Z">
                <w:pPr>
                  <w:jc w:val="left"/>
                </w:pPr>
              </w:pPrChange>
            </w:pPr>
            <w:ins w:id="106246" w:author="pete jones" w:date="2022-01-12T17:25:00Z">
              <w:r w:rsidRPr="00D32D2F">
                <w:rPr>
                  <w:sz w:val="20"/>
                  <w:szCs w:val="20"/>
                  <w:rPrChange w:id="106247" w:author="pete jones" w:date="2022-01-12T17:26:00Z">
                    <w:rPr/>
                  </w:rPrChange>
                </w:rPr>
                <w:t>78</w:t>
              </w:r>
            </w:ins>
          </w:p>
        </w:tc>
        <w:tc>
          <w:tcPr>
            <w:tcW w:w="1516" w:type="dxa"/>
            <w:noWrap/>
            <w:hideMark/>
            <w:tcPrChange w:id="106248" w:author="pete jones" w:date="2022-01-12T17:27:00Z">
              <w:tcPr>
                <w:tcW w:w="1516" w:type="dxa"/>
                <w:noWrap/>
                <w:hideMark/>
              </w:tcPr>
            </w:tcPrChange>
          </w:tcPr>
          <w:p w14:paraId="1AF6520B" w14:textId="77777777" w:rsidR="00D32D2F" w:rsidRPr="00D32D2F" w:rsidRDefault="00D32D2F">
            <w:pPr>
              <w:spacing w:before="0" w:after="0" w:line="240" w:lineRule="auto"/>
              <w:jc w:val="left"/>
              <w:rPr>
                <w:ins w:id="106249" w:author="pete jones" w:date="2022-01-12T17:25:00Z"/>
                <w:sz w:val="20"/>
                <w:szCs w:val="20"/>
                <w:rPrChange w:id="106250" w:author="pete jones" w:date="2022-01-12T17:26:00Z">
                  <w:rPr>
                    <w:ins w:id="106251" w:author="pete jones" w:date="2022-01-12T17:25:00Z"/>
                  </w:rPr>
                </w:rPrChange>
              </w:rPr>
              <w:pPrChange w:id="106252" w:author="pete jones" w:date="2022-01-12T17:26:00Z">
                <w:pPr>
                  <w:jc w:val="left"/>
                </w:pPr>
              </w:pPrChange>
            </w:pPr>
            <w:ins w:id="106253" w:author="pete jones" w:date="2022-01-12T17:25:00Z">
              <w:r w:rsidRPr="00D32D2F">
                <w:rPr>
                  <w:sz w:val="20"/>
                  <w:szCs w:val="20"/>
                  <w:rPrChange w:id="106254" w:author="pete jones" w:date="2022-01-12T17:26:00Z">
                    <w:rPr/>
                  </w:rPrChange>
                </w:rPr>
                <w:t>AHSE1145</w:t>
              </w:r>
            </w:ins>
          </w:p>
        </w:tc>
        <w:tc>
          <w:tcPr>
            <w:tcW w:w="8744" w:type="dxa"/>
            <w:noWrap/>
            <w:hideMark/>
            <w:tcPrChange w:id="106255" w:author="pete jones" w:date="2022-01-12T17:27:00Z">
              <w:tcPr>
                <w:tcW w:w="8744" w:type="dxa"/>
                <w:noWrap/>
                <w:hideMark/>
              </w:tcPr>
            </w:tcPrChange>
          </w:tcPr>
          <w:p w14:paraId="76B62052" w14:textId="77777777" w:rsidR="00D32D2F" w:rsidRPr="00D32D2F" w:rsidRDefault="00D32D2F">
            <w:pPr>
              <w:spacing w:before="0" w:after="0" w:line="240" w:lineRule="auto"/>
              <w:jc w:val="left"/>
              <w:rPr>
                <w:ins w:id="106256" w:author="pete jones" w:date="2022-01-12T17:25:00Z"/>
                <w:sz w:val="20"/>
                <w:szCs w:val="20"/>
                <w:rPrChange w:id="106257" w:author="pete jones" w:date="2022-01-12T17:26:00Z">
                  <w:rPr>
                    <w:ins w:id="106258" w:author="pete jones" w:date="2022-01-12T17:25:00Z"/>
                  </w:rPr>
                </w:rPrChange>
              </w:rPr>
              <w:pPrChange w:id="106259" w:author="pete jones" w:date="2022-01-12T17:26:00Z">
                <w:pPr>
                  <w:jc w:val="left"/>
                </w:pPr>
              </w:pPrChange>
            </w:pPr>
            <w:ins w:id="106260" w:author="pete jones" w:date="2022-01-12T17:25:00Z">
              <w:r w:rsidRPr="00D32D2F">
                <w:rPr>
                  <w:sz w:val="20"/>
                  <w:szCs w:val="20"/>
                  <w:rPrChange w:id="106261" w:author="pete jones" w:date="2022-01-12T17:26:00Z">
                    <w:rPr/>
                  </w:rPrChange>
                </w:rPr>
                <w:t>The Human Connection: Tools and Concepts from Anthropology for Understanding Today's World</w:t>
              </w:r>
            </w:ins>
          </w:p>
        </w:tc>
        <w:tc>
          <w:tcPr>
            <w:tcW w:w="616" w:type="dxa"/>
            <w:noWrap/>
            <w:vAlign w:val="center"/>
            <w:hideMark/>
            <w:tcPrChange w:id="106262" w:author="pete jones" w:date="2022-01-12T17:27:00Z">
              <w:tcPr>
                <w:tcW w:w="616" w:type="dxa"/>
                <w:noWrap/>
                <w:hideMark/>
              </w:tcPr>
            </w:tcPrChange>
          </w:tcPr>
          <w:p w14:paraId="4402F010" w14:textId="3FE22C0B" w:rsidR="00D32D2F" w:rsidRPr="00D32D2F" w:rsidRDefault="00D32D2F">
            <w:pPr>
              <w:spacing w:before="0" w:after="0" w:line="240" w:lineRule="auto"/>
              <w:jc w:val="center"/>
              <w:rPr>
                <w:ins w:id="106263" w:author="pete jones" w:date="2022-01-12T17:25:00Z"/>
                <w:sz w:val="20"/>
                <w:szCs w:val="20"/>
                <w:rPrChange w:id="106264" w:author="pete jones" w:date="2022-01-12T17:26:00Z">
                  <w:rPr>
                    <w:ins w:id="106265" w:author="pete jones" w:date="2022-01-12T17:25:00Z"/>
                  </w:rPr>
                </w:rPrChange>
              </w:rPr>
              <w:pPrChange w:id="106266" w:author="pete jones" w:date="2022-01-12T17:30:00Z">
                <w:pPr>
                  <w:jc w:val="left"/>
                </w:pPr>
              </w:pPrChange>
            </w:pPr>
          </w:p>
        </w:tc>
        <w:tc>
          <w:tcPr>
            <w:tcW w:w="616" w:type="dxa"/>
            <w:noWrap/>
            <w:vAlign w:val="center"/>
            <w:hideMark/>
            <w:tcPrChange w:id="106267" w:author="pete jones" w:date="2022-01-12T17:27:00Z">
              <w:tcPr>
                <w:tcW w:w="616" w:type="dxa"/>
                <w:noWrap/>
                <w:hideMark/>
              </w:tcPr>
            </w:tcPrChange>
          </w:tcPr>
          <w:p w14:paraId="3FC05C78" w14:textId="77777777" w:rsidR="00D32D2F" w:rsidRPr="00D32D2F" w:rsidRDefault="00D32D2F">
            <w:pPr>
              <w:spacing w:before="0" w:after="0" w:line="240" w:lineRule="auto"/>
              <w:jc w:val="center"/>
              <w:rPr>
                <w:ins w:id="106268" w:author="pete jones" w:date="2022-01-12T17:25:00Z"/>
                <w:sz w:val="20"/>
                <w:szCs w:val="20"/>
                <w:rPrChange w:id="106269" w:author="pete jones" w:date="2022-01-12T17:26:00Z">
                  <w:rPr>
                    <w:ins w:id="106270" w:author="pete jones" w:date="2022-01-12T17:25:00Z"/>
                  </w:rPr>
                </w:rPrChange>
              </w:rPr>
              <w:pPrChange w:id="106271" w:author="pete jones" w:date="2022-01-12T17:30:00Z">
                <w:pPr>
                  <w:jc w:val="left"/>
                </w:pPr>
              </w:pPrChange>
            </w:pPr>
            <w:ins w:id="106272" w:author="pete jones" w:date="2022-01-12T17:25:00Z">
              <w:r w:rsidRPr="00D32D2F">
                <w:rPr>
                  <w:sz w:val="20"/>
                  <w:szCs w:val="20"/>
                  <w:rPrChange w:id="106273" w:author="pete jones" w:date="2022-01-12T17:26:00Z">
                    <w:rPr/>
                  </w:rPrChange>
                </w:rPr>
                <w:t>2</w:t>
              </w:r>
            </w:ins>
          </w:p>
        </w:tc>
        <w:tc>
          <w:tcPr>
            <w:tcW w:w="616" w:type="dxa"/>
            <w:noWrap/>
            <w:vAlign w:val="center"/>
            <w:hideMark/>
            <w:tcPrChange w:id="106274" w:author="pete jones" w:date="2022-01-12T17:27:00Z">
              <w:tcPr>
                <w:tcW w:w="616" w:type="dxa"/>
                <w:noWrap/>
                <w:hideMark/>
              </w:tcPr>
            </w:tcPrChange>
          </w:tcPr>
          <w:p w14:paraId="51A84C72" w14:textId="77777777" w:rsidR="00D32D2F" w:rsidRPr="00D32D2F" w:rsidRDefault="00D32D2F">
            <w:pPr>
              <w:spacing w:before="0" w:after="0" w:line="240" w:lineRule="auto"/>
              <w:jc w:val="center"/>
              <w:rPr>
                <w:ins w:id="106275" w:author="pete jones" w:date="2022-01-12T17:25:00Z"/>
                <w:sz w:val="20"/>
                <w:szCs w:val="20"/>
                <w:rPrChange w:id="106276" w:author="pete jones" w:date="2022-01-12T17:26:00Z">
                  <w:rPr>
                    <w:ins w:id="106277" w:author="pete jones" w:date="2022-01-12T17:25:00Z"/>
                  </w:rPr>
                </w:rPrChange>
              </w:rPr>
              <w:pPrChange w:id="106278" w:author="pete jones" w:date="2022-01-12T17:30:00Z">
                <w:pPr>
                  <w:jc w:val="left"/>
                </w:pPr>
              </w:pPrChange>
            </w:pPr>
          </w:p>
        </w:tc>
        <w:tc>
          <w:tcPr>
            <w:tcW w:w="616" w:type="dxa"/>
            <w:noWrap/>
            <w:vAlign w:val="center"/>
            <w:hideMark/>
            <w:tcPrChange w:id="106279" w:author="pete jones" w:date="2022-01-12T17:27:00Z">
              <w:tcPr>
                <w:tcW w:w="616" w:type="dxa"/>
                <w:noWrap/>
                <w:hideMark/>
              </w:tcPr>
            </w:tcPrChange>
          </w:tcPr>
          <w:p w14:paraId="40899DFC" w14:textId="77777777" w:rsidR="00D32D2F" w:rsidRPr="00D32D2F" w:rsidRDefault="00D32D2F">
            <w:pPr>
              <w:spacing w:before="0" w:after="0" w:line="240" w:lineRule="auto"/>
              <w:jc w:val="center"/>
              <w:rPr>
                <w:ins w:id="106280" w:author="pete jones" w:date="2022-01-12T17:25:00Z"/>
                <w:sz w:val="20"/>
                <w:szCs w:val="20"/>
                <w:rPrChange w:id="106281" w:author="pete jones" w:date="2022-01-12T17:26:00Z">
                  <w:rPr>
                    <w:ins w:id="106282" w:author="pete jones" w:date="2022-01-12T17:25:00Z"/>
                  </w:rPr>
                </w:rPrChange>
              </w:rPr>
              <w:pPrChange w:id="106283" w:author="pete jones" w:date="2022-01-12T17:30:00Z">
                <w:pPr>
                  <w:jc w:val="left"/>
                </w:pPr>
              </w:pPrChange>
            </w:pPr>
            <w:ins w:id="106284" w:author="pete jones" w:date="2022-01-12T17:25:00Z">
              <w:r w:rsidRPr="00D32D2F">
                <w:rPr>
                  <w:sz w:val="20"/>
                  <w:szCs w:val="20"/>
                  <w:rPrChange w:id="106285" w:author="pete jones" w:date="2022-01-12T17:26:00Z">
                    <w:rPr/>
                  </w:rPrChange>
                </w:rPr>
                <w:t>1</w:t>
              </w:r>
            </w:ins>
          </w:p>
        </w:tc>
        <w:tc>
          <w:tcPr>
            <w:tcW w:w="616" w:type="dxa"/>
            <w:noWrap/>
            <w:vAlign w:val="center"/>
            <w:hideMark/>
            <w:tcPrChange w:id="106286" w:author="pete jones" w:date="2022-01-12T17:27:00Z">
              <w:tcPr>
                <w:tcW w:w="616" w:type="dxa"/>
                <w:noWrap/>
                <w:hideMark/>
              </w:tcPr>
            </w:tcPrChange>
          </w:tcPr>
          <w:p w14:paraId="7A7EADF3" w14:textId="77777777" w:rsidR="00D32D2F" w:rsidRPr="00D32D2F" w:rsidRDefault="00D32D2F">
            <w:pPr>
              <w:spacing w:before="0" w:after="0" w:line="240" w:lineRule="auto"/>
              <w:jc w:val="center"/>
              <w:rPr>
                <w:ins w:id="106287" w:author="pete jones" w:date="2022-01-12T17:25:00Z"/>
                <w:sz w:val="20"/>
                <w:szCs w:val="20"/>
                <w:rPrChange w:id="106288" w:author="pete jones" w:date="2022-01-12T17:26:00Z">
                  <w:rPr>
                    <w:ins w:id="106289" w:author="pete jones" w:date="2022-01-12T17:25:00Z"/>
                  </w:rPr>
                </w:rPrChange>
              </w:rPr>
              <w:pPrChange w:id="106290" w:author="pete jones" w:date="2022-01-12T17:30:00Z">
                <w:pPr>
                  <w:jc w:val="left"/>
                </w:pPr>
              </w:pPrChange>
            </w:pPr>
            <w:ins w:id="106291" w:author="pete jones" w:date="2022-01-12T17:25:00Z">
              <w:r w:rsidRPr="00D32D2F">
                <w:rPr>
                  <w:sz w:val="20"/>
                  <w:szCs w:val="20"/>
                  <w:rPrChange w:id="106292" w:author="pete jones" w:date="2022-01-12T17:26:00Z">
                    <w:rPr/>
                  </w:rPrChange>
                </w:rPr>
                <w:t>4</w:t>
              </w:r>
            </w:ins>
          </w:p>
        </w:tc>
        <w:tc>
          <w:tcPr>
            <w:tcW w:w="616" w:type="dxa"/>
            <w:noWrap/>
            <w:vAlign w:val="center"/>
            <w:hideMark/>
            <w:tcPrChange w:id="106293" w:author="pete jones" w:date="2022-01-12T17:27:00Z">
              <w:tcPr>
                <w:tcW w:w="616" w:type="dxa"/>
                <w:noWrap/>
                <w:hideMark/>
              </w:tcPr>
            </w:tcPrChange>
          </w:tcPr>
          <w:p w14:paraId="68E44893" w14:textId="77777777" w:rsidR="00D32D2F" w:rsidRPr="00D32D2F" w:rsidRDefault="00D32D2F">
            <w:pPr>
              <w:spacing w:before="0" w:after="0" w:line="240" w:lineRule="auto"/>
              <w:jc w:val="center"/>
              <w:rPr>
                <w:ins w:id="106294" w:author="pete jones" w:date="2022-01-12T17:25:00Z"/>
                <w:sz w:val="20"/>
                <w:szCs w:val="20"/>
                <w:rPrChange w:id="106295" w:author="pete jones" w:date="2022-01-12T17:26:00Z">
                  <w:rPr>
                    <w:ins w:id="106296" w:author="pete jones" w:date="2022-01-12T17:25:00Z"/>
                  </w:rPr>
                </w:rPrChange>
              </w:rPr>
              <w:pPrChange w:id="106297" w:author="pete jones" w:date="2022-01-12T17:30:00Z">
                <w:pPr>
                  <w:jc w:val="left"/>
                </w:pPr>
              </w:pPrChange>
            </w:pPr>
            <w:ins w:id="106298" w:author="pete jones" w:date="2022-01-12T17:25:00Z">
              <w:r w:rsidRPr="00D32D2F">
                <w:rPr>
                  <w:sz w:val="20"/>
                  <w:szCs w:val="20"/>
                  <w:rPrChange w:id="106299" w:author="pete jones" w:date="2022-01-12T17:26:00Z">
                    <w:rPr/>
                  </w:rPrChange>
                </w:rPr>
                <w:t>4</w:t>
              </w:r>
            </w:ins>
          </w:p>
        </w:tc>
        <w:tc>
          <w:tcPr>
            <w:tcW w:w="616" w:type="dxa"/>
            <w:noWrap/>
            <w:vAlign w:val="center"/>
            <w:hideMark/>
            <w:tcPrChange w:id="106300" w:author="pete jones" w:date="2022-01-12T17:27:00Z">
              <w:tcPr>
                <w:tcW w:w="616" w:type="dxa"/>
                <w:noWrap/>
                <w:hideMark/>
              </w:tcPr>
            </w:tcPrChange>
          </w:tcPr>
          <w:p w14:paraId="18C10EA4" w14:textId="77777777" w:rsidR="00D32D2F" w:rsidRPr="00D32D2F" w:rsidRDefault="00D32D2F">
            <w:pPr>
              <w:spacing w:before="0" w:after="0" w:line="240" w:lineRule="auto"/>
              <w:jc w:val="center"/>
              <w:rPr>
                <w:ins w:id="106301" w:author="pete jones" w:date="2022-01-12T17:25:00Z"/>
                <w:sz w:val="20"/>
                <w:szCs w:val="20"/>
                <w:rPrChange w:id="106302" w:author="pete jones" w:date="2022-01-12T17:26:00Z">
                  <w:rPr>
                    <w:ins w:id="106303" w:author="pete jones" w:date="2022-01-12T17:25:00Z"/>
                  </w:rPr>
                </w:rPrChange>
              </w:rPr>
              <w:pPrChange w:id="106304" w:author="pete jones" w:date="2022-01-12T17:30:00Z">
                <w:pPr>
                  <w:jc w:val="left"/>
                </w:pPr>
              </w:pPrChange>
            </w:pPr>
            <w:ins w:id="106305" w:author="pete jones" w:date="2022-01-12T17:25:00Z">
              <w:r w:rsidRPr="00D32D2F">
                <w:rPr>
                  <w:sz w:val="20"/>
                  <w:szCs w:val="20"/>
                  <w:rPrChange w:id="106306" w:author="pete jones" w:date="2022-01-12T17:26:00Z">
                    <w:rPr/>
                  </w:rPrChange>
                </w:rPr>
                <w:t>0</w:t>
              </w:r>
            </w:ins>
          </w:p>
        </w:tc>
        <w:tc>
          <w:tcPr>
            <w:tcW w:w="616" w:type="dxa"/>
            <w:noWrap/>
            <w:vAlign w:val="center"/>
            <w:hideMark/>
            <w:tcPrChange w:id="106307" w:author="pete jones" w:date="2022-01-12T17:27:00Z">
              <w:tcPr>
                <w:tcW w:w="616" w:type="dxa"/>
                <w:noWrap/>
                <w:hideMark/>
              </w:tcPr>
            </w:tcPrChange>
          </w:tcPr>
          <w:p w14:paraId="415B57E2" w14:textId="77777777" w:rsidR="00D32D2F" w:rsidRPr="00D32D2F" w:rsidRDefault="00D32D2F">
            <w:pPr>
              <w:spacing w:before="0" w:after="0" w:line="240" w:lineRule="auto"/>
              <w:jc w:val="center"/>
              <w:rPr>
                <w:ins w:id="106308" w:author="pete jones" w:date="2022-01-12T17:25:00Z"/>
                <w:sz w:val="20"/>
                <w:szCs w:val="20"/>
                <w:rPrChange w:id="106309" w:author="pete jones" w:date="2022-01-12T17:26:00Z">
                  <w:rPr>
                    <w:ins w:id="106310" w:author="pete jones" w:date="2022-01-12T17:25:00Z"/>
                  </w:rPr>
                </w:rPrChange>
              </w:rPr>
              <w:pPrChange w:id="106311" w:author="pete jones" w:date="2022-01-12T17:30:00Z">
                <w:pPr>
                  <w:jc w:val="left"/>
                </w:pPr>
              </w:pPrChange>
            </w:pPr>
            <w:ins w:id="106312" w:author="pete jones" w:date="2022-01-12T17:25:00Z">
              <w:r w:rsidRPr="00D32D2F">
                <w:rPr>
                  <w:sz w:val="20"/>
                  <w:szCs w:val="20"/>
                  <w:rPrChange w:id="106313" w:author="pete jones" w:date="2022-01-12T17:26:00Z">
                    <w:rPr/>
                  </w:rPrChange>
                </w:rPr>
                <w:t>8</w:t>
              </w:r>
            </w:ins>
          </w:p>
        </w:tc>
      </w:tr>
      <w:tr w:rsidR="00D32D2F" w:rsidRPr="00D32D2F" w14:paraId="22DAAFCB" w14:textId="77777777" w:rsidTr="00D32D2F">
        <w:trPr>
          <w:trHeight w:val="300"/>
          <w:ins w:id="106314" w:author="pete jones" w:date="2022-01-12T17:25:00Z"/>
          <w:trPrChange w:id="106315" w:author="pete jones" w:date="2022-01-12T17:27:00Z">
            <w:trPr>
              <w:trHeight w:val="300"/>
            </w:trPr>
          </w:trPrChange>
        </w:trPr>
        <w:tc>
          <w:tcPr>
            <w:tcW w:w="868" w:type="dxa"/>
            <w:noWrap/>
            <w:hideMark/>
            <w:tcPrChange w:id="106316" w:author="pete jones" w:date="2022-01-12T17:27:00Z">
              <w:tcPr>
                <w:tcW w:w="868" w:type="dxa"/>
                <w:noWrap/>
                <w:hideMark/>
              </w:tcPr>
            </w:tcPrChange>
          </w:tcPr>
          <w:p w14:paraId="14BB686A" w14:textId="77777777" w:rsidR="00D32D2F" w:rsidRPr="00D32D2F" w:rsidRDefault="00D32D2F">
            <w:pPr>
              <w:spacing w:before="0" w:after="0" w:line="240" w:lineRule="auto"/>
              <w:jc w:val="left"/>
              <w:rPr>
                <w:ins w:id="106317" w:author="pete jones" w:date="2022-01-12T17:25:00Z"/>
                <w:sz w:val="20"/>
                <w:szCs w:val="20"/>
                <w:rPrChange w:id="106318" w:author="pete jones" w:date="2022-01-12T17:26:00Z">
                  <w:rPr>
                    <w:ins w:id="106319" w:author="pete jones" w:date="2022-01-12T17:25:00Z"/>
                  </w:rPr>
                </w:rPrChange>
              </w:rPr>
              <w:pPrChange w:id="106320" w:author="pete jones" w:date="2022-01-12T17:26:00Z">
                <w:pPr>
                  <w:jc w:val="left"/>
                </w:pPr>
              </w:pPrChange>
            </w:pPr>
            <w:ins w:id="106321" w:author="pete jones" w:date="2022-01-12T17:25:00Z">
              <w:r w:rsidRPr="00D32D2F">
                <w:rPr>
                  <w:sz w:val="20"/>
                  <w:szCs w:val="20"/>
                  <w:rPrChange w:id="106322" w:author="pete jones" w:date="2022-01-12T17:26:00Z">
                    <w:rPr/>
                  </w:rPrChange>
                </w:rPr>
                <w:t>79</w:t>
              </w:r>
            </w:ins>
          </w:p>
        </w:tc>
        <w:tc>
          <w:tcPr>
            <w:tcW w:w="1516" w:type="dxa"/>
            <w:noWrap/>
            <w:hideMark/>
            <w:tcPrChange w:id="106323" w:author="pete jones" w:date="2022-01-12T17:27:00Z">
              <w:tcPr>
                <w:tcW w:w="1516" w:type="dxa"/>
                <w:noWrap/>
                <w:hideMark/>
              </w:tcPr>
            </w:tcPrChange>
          </w:tcPr>
          <w:p w14:paraId="74A15EE1" w14:textId="77777777" w:rsidR="00D32D2F" w:rsidRPr="00D32D2F" w:rsidRDefault="00D32D2F">
            <w:pPr>
              <w:spacing w:before="0" w:after="0" w:line="240" w:lineRule="auto"/>
              <w:jc w:val="left"/>
              <w:rPr>
                <w:ins w:id="106324" w:author="pete jones" w:date="2022-01-12T17:25:00Z"/>
                <w:sz w:val="20"/>
                <w:szCs w:val="20"/>
                <w:rPrChange w:id="106325" w:author="pete jones" w:date="2022-01-12T17:26:00Z">
                  <w:rPr>
                    <w:ins w:id="106326" w:author="pete jones" w:date="2022-01-12T17:25:00Z"/>
                  </w:rPr>
                </w:rPrChange>
              </w:rPr>
              <w:pPrChange w:id="106327" w:author="pete jones" w:date="2022-01-12T17:26:00Z">
                <w:pPr>
                  <w:jc w:val="left"/>
                </w:pPr>
              </w:pPrChange>
            </w:pPr>
            <w:ins w:id="106328" w:author="pete jones" w:date="2022-01-12T17:25:00Z">
              <w:r w:rsidRPr="00D32D2F">
                <w:rPr>
                  <w:sz w:val="20"/>
                  <w:szCs w:val="20"/>
                  <w:rPrChange w:id="106329" w:author="pete jones" w:date="2022-01-12T17:26:00Z">
                    <w:rPr/>
                  </w:rPrChange>
                </w:rPr>
                <w:t>AHSE1148</w:t>
              </w:r>
            </w:ins>
          </w:p>
        </w:tc>
        <w:tc>
          <w:tcPr>
            <w:tcW w:w="8744" w:type="dxa"/>
            <w:noWrap/>
            <w:hideMark/>
            <w:tcPrChange w:id="106330" w:author="pete jones" w:date="2022-01-12T17:27:00Z">
              <w:tcPr>
                <w:tcW w:w="8744" w:type="dxa"/>
                <w:noWrap/>
                <w:hideMark/>
              </w:tcPr>
            </w:tcPrChange>
          </w:tcPr>
          <w:p w14:paraId="6DC1DCAA" w14:textId="77777777" w:rsidR="00D32D2F" w:rsidRPr="00D32D2F" w:rsidRDefault="00D32D2F">
            <w:pPr>
              <w:spacing w:before="0" w:after="0" w:line="240" w:lineRule="auto"/>
              <w:jc w:val="left"/>
              <w:rPr>
                <w:ins w:id="106331" w:author="pete jones" w:date="2022-01-12T17:25:00Z"/>
                <w:sz w:val="20"/>
                <w:szCs w:val="20"/>
                <w:rPrChange w:id="106332" w:author="pete jones" w:date="2022-01-12T17:26:00Z">
                  <w:rPr>
                    <w:ins w:id="106333" w:author="pete jones" w:date="2022-01-12T17:25:00Z"/>
                  </w:rPr>
                </w:rPrChange>
              </w:rPr>
              <w:pPrChange w:id="106334" w:author="pete jones" w:date="2022-01-12T17:26:00Z">
                <w:pPr>
                  <w:jc w:val="left"/>
                </w:pPr>
              </w:pPrChange>
            </w:pPr>
            <w:ins w:id="106335" w:author="pete jones" w:date="2022-01-12T17:25:00Z">
              <w:r w:rsidRPr="00D32D2F">
                <w:rPr>
                  <w:sz w:val="20"/>
                  <w:szCs w:val="20"/>
                  <w:rPrChange w:id="106336" w:author="pete jones" w:date="2022-01-12T17:26:00Z">
                    <w:rPr/>
                  </w:rPrChange>
                </w:rPr>
                <w:t>Dirt to Shirt: Global Garments in Context</w:t>
              </w:r>
            </w:ins>
          </w:p>
        </w:tc>
        <w:tc>
          <w:tcPr>
            <w:tcW w:w="616" w:type="dxa"/>
            <w:noWrap/>
            <w:vAlign w:val="center"/>
            <w:hideMark/>
            <w:tcPrChange w:id="106337" w:author="pete jones" w:date="2022-01-12T17:27:00Z">
              <w:tcPr>
                <w:tcW w:w="616" w:type="dxa"/>
                <w:noWrap/>
                <w:hideMark/>
              </w:tcPr>
            </w:tcPrChange>
          </w:tcPr>
          <w:p w14:paraId="413B5A92" w14:textId="77777777" w:rsidR="00D32D2F" w:rsidRPr="00D32D2F" w:rsidRDefault="00D32D2F">
            <w:pPr>
              <w:spacing w:before="0" w:after="0" w:line="240" w:lineRule="auto"/>
              <w:jc w:val="center"/>
              <w:rPr>
                <w:ins w:id="106338" w:author="pete jones" w:date="2022-01-12T17:25:00Z"/>
                <w:sz w:val="20"/>
                <w:szCs w:val="20"/>
                <w:rPrChange w:id="106339" w:author="pete jones" w:date="2022-01-12T17:26:00Z">
                  <w:rPr>
                    <w:ins w:id="106340" w:author="pete jones" w:date="2022-01-12T17:25:00Z"/>
                  </w:rPr>
                </w:rPrChange>
              </w:rPr>
              <w:pPrChange w:id="106341" w:author="pete jones" w:date="2022-01-12T17:30:00Z">
                <w:pPr>
                  <w:jc w:val="left"/>
                </w:pPr>
              </w:pPrChange>
            </w:pPr>
            <w:ins w:id="106342" w:author="pete jones" w:date="2022-01-12T17:25:00Z">
              <w:r w:rsidRPr="00D32D2F">
                <w:rPr>
                  <w:sz w:val="20"/>
                  <w:szCs w:val="20"/>
                  <w:rPrChange w:id="106343" w:author="pete jones" w:date="2022-01-12T17:26:00Z">
                    <w:rPr/>
                  </w:rPrChange>
                </w:rPr>
                <w:t>x</w:t>
              </w:r>
            </w:ins>
          </w:p>
        </w:tc>
        <w:tc>
          <w:tcPr>
            <w:tcW w:w="616" w:type="dxa"/>
            <w:noWrap/>
            <w:vAlign w:val="center"/>
            <w:hideMark/>
            <w:tcPrChange w:id="106344" w:author="pete jones" w:date="2022-01-12T17:27:00Z">
              <w:tcPr>
                <w:tcW w:w="616" w:type="dxa"/>
                <w:noWrap/>
                <w:hideMark/>
              </w:tcPr>
            </w:tcPrChange>
          </w:tcPr>
          <w:p w14:paraId="1D0E73C6" w14:textId="77777777" w:rsidR="00D32D2F" w:rsidRPr="00D32D2F" w:rsidRDefault="00D32D2F">
            <w:pPr>
              <w:spacing w:before="0" w:after="0" w:line="240" w:lineRule="auto"/>
              <w:jc w:val="center"/>
              <w:rPr>
                <w:ins w:id="106345" w:author="pete jones" w:date="2022-01-12T17:25:00Z"/>
                <w:sz w:val="20"/>
                <w:szCs w:val="20"/>
                <w:rPrChange w:id="106346" w:author="pete jones" w:date="2022-01-12T17:26:00Z">
                  <w:rPr>
                    <w:ins w:id="106347" w:author="pete jones" w:date="2022-01-12T17:25:00Z"/>
                  </w:rPr>
                </w:rPrChange>
              </w:rPr>
              <w:pPrChange w:id="106348" w:author="pete jones" w:date="2022-01-12T17:30:00Z">
                <w:pPr>
                  <w:jc w:val="left"/>
                </w:pPr>
              </w:pPrChange>
            </w:pPr>
            <w:ins w:id="106349" w:author="pete jones" w:date="2022-01-12T17:25:00Z">
              <w:r w:rsidRPr="00D32D2F">
                <w:rPr>
                  <w:sz w:val="20"/>
                  <w:szCs w:val="20"/>
                  <w:rPrChange w:id="106350" w:author="pete jones" w:date="2022-01-12T17:26:00Z">
                    <w:rPr/>
                  </w:rPrChange>
                </w:rPr>
                <w:t>2</w:t>
              </w:r>
            </w:ins>
          </w:p>
        </w:tc>
        <w:tc>
          <w:tcPr>
            <w:tcW w:w="616" w:type="dxa"/>
            <w:noWrap/>
            <w:vAlign w:val="center"/>
            <w:hideMark/>
            <w:tcPrChange w:id="106351" w:author="pete jones" w:date="2022-01-12T17:27:00Z">
              <w:tcPr>
                <w:tcW w:w="616" w:type="dxa"/>
                <w:noWrap/>
                <w:hideMark/>
              </w:tcPr>
            </w:tcPrChange>
          </w:tcPr>
          <w:p w14:paraId="4E7C3983" w14:textId="77777777" w:rsidR="00D32D2F" w:rsidRPr="00D32D2F" w:rsidRDefault="00D32D2F">
            <w:pPr>
              <w:spacing w:before="0" w:after="0" w:line="240" w:lineRule="auto"/>
              <w:jc w:val="center"/>
              <w:rPr>
                <w:ins w:id="106352" w:author="pete jones" w:date="2022-01-12T17:25:00Z"/>
                <w:sz w:val="20"/>
                <w:szCs w:val="20"/>
                <w:rPrChange w:id="106353" w:author="pete jones" w:date="2022-01-12T17:26:00Z">
                  <w:rPr>
                    <w:ins w:id="106354" w:author="pete jones" w:date="2022-01-12T17:25:00Z"/>
                  </w:rPr>
                </w:rPrChange>
              </w:rPr>
              <w:pPrChange w:id="106355" w:author="pete jones" w:date="2022-01-12T17:30:00Z">
                <w:pPr>
                  <w:jc w:val="left"/>
                </w:pPr>
              </w:pPrChange>
            </w:pPr>
            <w:ins w:id="106356" w:author="pete jones" w:date="2022-01-12T17:25:00Z">
              <w:r w:rsidRPr="00D32D2F">
                <w:rPr>
                  <w:sz w:val="20"/>
                  <w:szCs w:val="20"/>
                  <w:rPrChange w:id="106357" w:author="pete jones" w:date="2022-01-12T17:26:00Z">
                    <w:rPr/>
                  </w:rPrChange>
                </w:rPr>
                <w:t>2</w:t>
              </w:r>
            </w:ins>
          </w:p>
        </w:tc>
        <w:tc>
          <w:tcPr>
            <w:tcW w:w="616" w:type="dxa"/>
            <w:noWrap/>
            <w:vAlign w:val="center"/>
            <w:hideMark/>
            <w:tcPrChange w:id="106358" w:author="pete jones" w:date="2022-01-12T17:27:00Z">
              <w:tcPr>
                <w:tcW w:w="616" w:type="dxa"/>
                <w:noWrap/>
                <w:hideMark/>
              </w:tcPr>
            </w:tcPrChange>
          </w:tcPr>
          <w:p w14:paraId="0EB7347A" w14:textId="77777777" w:rsidR="00D32D2F" w:rsidRPr="00D32D2F" w:rsidRDefault="00D32D2F">
            <w:pPr>
              <w:spacing w:before="0" w:after="0" w:line="240" w:lineRule="auto"/>
              <w:jc w:val="center"/>
              <w:rPr>
                <w:ins w:id="106359" w:author="pete jones" w:date="2022-01-12T17:25:00Z"/>
                <w:sz w:val="20"/>
                <w:szCs w:val="20"/>
                <w:rPrChange w:id="106360" w:author="pete jones" w:date="2022-01-12T17:26:00Z">
                  <w:rPr>
                    <w:ins w:id="106361" w:author="pete jones" w:date="2022-01-12T17:25:00Z"/>
                  </w:rPr>
                </w:rPrChange>
              </w:rPr>
              <w:pPrChange w:id="106362" w:author="pete jones" w:date="2022-01-12T17:30:00Z">
                <w:pPr>
                  <w:jc w:val="left"/>
                </w:pPr>
              </w:pPrChange>
            </w:pPr>
            <w:ins w:id="106363" w:author="pete jones" w:date="2022-01-12T17:25:00Z">
              <w:r w:rsidRPr="00D32D2F">
                <w:rPr>
                  <w:sz w:val="20"/>
                  <w:szCs w:val="20"/>
                  <w:rPrChange w:id="106364" w:author="pete jones" w:date="2022-01-12T17:26:00Z">
                    <w:rPr/>
                  </w:rPrChange>
                </w:rPr>
                <w:t>1</w:t>
              </w:r>
            </w:ins>
          </w:p>
        </w:tc>
        <w:tc>
          <w:tcPr>
            <w:tcW w:w="616" w:type="dxa"/>
            <w:noWrap/>
            <w:vAlign w:val="center"/>
            <w:hideMark/>
            <w:tcPrChange w:id="106365" w:author="pete jones" w:date="2022-01-12T17:27:00Z">
              <w:tcPr>
                <w:tcW w:w="616" w:type="dxa"/>
                <w:noWrap/>
                <w:hideMark/>
              </w:tcPr>
            </w:tcPrChange>
          </w:tcPr>
          <w:p w14:paraId="2564F6A7" w14:textId="77777777" w:rsidR="00D32D2F" w:rsidRPr="00D32D2F" w:rsidRDefault="00D32D2F">
            <w:pPr>
              <w:spacing w:before="0" w:after="0" w:line="240" w:lineRule="auto"/>
              <w:jc w:val="center"/>
              <w:rPr>
                <w:ins w:id="106366" w:author="pete jones" w:date="2022-01-12T17:25:00Z"/>
                <w:sz w:val="20"/>
                <w:szCs w:val="20"/>
                <w:rPrChange w:id="106367" w:author="pete jones" w:date="2022-01-12T17:26:00Z">
                  <w:rPr>
                    <w:ins w:id="106368" w:author="pete jones" w:date="2022-01-12T17:25:00Z"/>
                  </w:rPr>
                </w:rPrChange>
              </w:rPr>
              <w:pPrChange w:id="106369" w:author="pete jones" w:date="2022-01-12T17:30:00Z">
                <w:pPr>
                  <w:jc w:val="left"/>
                </w:pPr>
              </w:pPrChange>
            </w:pPr>
            <w:ins w:id="106370" w:author="pete jones" w:date="2022-01-12T17:25:00Z">
              <w:r w:rsidRPr="00D32D2F">
                <w:rPr>
                  <w:sz w:val="20"/>
                  <w:szCs w:val="20"/>
                  <w:rPrChange w:id="106371" w:author="pete jones" w:date="2022-01-12T17:26:00Z">
                    <w:rPr/>
                  </w:rPrChange>
                </w:rPr>
                <w:t>4</w:t>
              </w:r>
            </w:ins>
          </w:p>
        </w:tc>
        <w:tc>
          <w:tcPr>
            <w:tcW w:w="616" w:type="dxa"/>
            <w:noWrap/>
            <w:vAlign w:val="center"/>
            <w:hideMark/>
            <w:tcPrChange w:id="106372" w:author="pete jones" w:date="2022-01-12T17:27:00Z">
              <w:tcPr>
                <w:tcW w:w="616" w:type="dxa"/>
                <w:noWrap/>
                <w:hideMark/>
              </w:tcPr>
            </w:tcPrChange>
          </w:tcPr>
          <w:p w14:paraId="2D571F57" w14:textId="77777777" w:rsidR="00D32D2F" w:rsidRPr="00D32D2F" w:rsidRDefault="00D32D2F">
            <w:pPr>
              <w:spacing w:before="0" w:after="0" w:line="240" w:lineRule="auto"/>
              <w:jc w:val="center"/>
              <w:rPr>
                <w:ins w:id="106373" w:author="pete jones" w:date="2022-01-12T17:25:00Z"/>
                <w:sz w:val="20"/>
                <w:szCs w:val="20"/>
                <w:rPrChange w:id="106374" w:author="pete jones" w:date="2022-01-12T17:26:00Z">
                  <w:rPr>
                    <w:ins w:id="106375" w:author="pete jones" w:date="2022-01-12T17:25:00Z"/>
                  </w:rPr>
                </w:rPrChange>
              </w:rPr>
              <w:pPrChange w:id="106376" w:author="pete jones" w:date="2022-01-12T17:30:00Z">
                <w:pPr>
                  <w:jc w:val="left"/>
                </w:pPr>
              </w:pPrChange>
            </w:pPr>
          </w:p>
        </w:tc>
        <w:tc>
          <w:tcPr>
            <w:tcW w:w="616" w:type="dxa"/>
            <w:noWrap/>
            <w:vAlign w:val="center"/>
            <w:hideMark/>
            <w:tcPrChange w:id="106377" w:author="pete jones" w:date="2022-01-12T17:27:00Z">
              <w:tcPr>
                <w:tcW w:w="616" w:type="dxa"/>
                <w:noWrap/>
                <w:hideMark/>
              </w:tcPr>
            </w:tcPrChange>
          </w:tcPr>
          <w:p w14:paraId="025A08B4" w14:textId="77777777" w:rsidR="00D32D2F" w:rsidRPr="00D32D2F" w:rsidRDefault="00D32D2F">
            <w:pPr>
              <w:spacing w:before="0" w:after="0" w:line="240" w:lineRule="auto"/>
              <w:jc w:val="center"/>
              <w:rPr>
                <w:ins w:id="106378" w:author="pete jones" w:date="2022-01-12T17:25:00Z"/>
                <w:sz w:val="20"/>
                <w:szCs w:val="20"/>
                <w:rPrChange w:id="106379" w:author="pete jones" w:date="2022-01-12T17:26:00Z">
                  <w:rPr>
                    <w:ins w:id="106380" w:author="pete jones" w:date="2022-01-12T17:25:00Z"/>
                  </w:rPr>
                </w:rPrChange>
              </w:rPr>
              <w:pPrChange w:id="106381" w:author="pete jones" w:date="2022-01-12T17:30:00Z">
                <w:pPr>
                  <w:jc w:val="left"/>
                </w:pPr>
              </w:pPrChange>
            </w:pPr>
          </w:p>
        </w:tc>
        <w:tc>
          <w:tcPr>
            <w:tcW w:w="616" w:type="dxa"/>
            <w:noWrap/>
            <w:vAlign w:val="center"/>
            <w:hideMark/>
            <w:tcPrChange w:id="106382" w:author="pete jones" w:date="2022-01-12T17:27:00Z">
              <w:tcPr>
                <w:tcW w:w="616" w:type="dxa"/>
                <w:noWrap/>
                <w:hideMark/>
              </w:tcPr>
            </w:tcPrChange>
          </w:tcPr>
          <w:p w14:paraId="530C886D" w14:textId="77777777" w:rsidR="00D32D2F" w:rsidRPr="00D32D2F" w:rsidRDefault="00D32D2F">
            <w:pPr>
              <w:spacing w:before="0" w:after="0" w:line="240" w:lineRule="auto"/>
              <w:jc w:val="center"/>
              <w:rPr>
                <w:ins w:id="106383" w:author="pete jones" w:date="2022-01-12T17:25:00Z"/>
                <w:sz w:val="20"/>
                <w:szCs w:val="20"/>
                <w:rPrChange w:id="106384" w:author="pete jones" w:date="2022-01-12T17:26:00Z">
                  <w:rPr>
                    <w:ins w:id="106385" w:author="pete jones" w:date="2022-01-12T17:25:00Z"/>
                  </w:rPr>
                </w:rPrChange>
              </w:rPr>
              <w:pPrChange w:id="106386" w:author="pete jones" w:date="2022-01-12T17:30:00Z">
                <w:pPr>
                  <w:jc w:val="left"/>
                </w:pPr>
              </w:pPrChange>
            </w:pPr>
          </w:p>
        </w:tc>
      </w:tr>
      <w:tr w:rsidR="00D32D2F" w:rsidRPr="00D32D2F" w14:paraId="379D1F95" w14:textId="77777777" w:rsidTr="00D32D2F">
        <w:trPr>
          <w:trHeight w:val="300"/>
          <w:ins w:id="106387" w:author="pete jones" w:date="2022-01-12T17:25:00Z"/>
          <w:trPrChange w:id="106388" w:author="pete jones" w:date="2022-01-12T17:27:00Z">
            <w:trPr>
              <w:trHeight w:val="300"/>
            </w:trPr>
          </w:trPrChange>
        </w:trPr>
        <w:tc>
          <w:tcPr>
            <w:tcW w:w="868" w:type="dxa"/>
            <w:noWrap/>
            <w:hideMark/>
            <w:tcPrChange w:id="106389" w:author="pete jones" w:date="2022-01-12T17:27:00Z">
              <w:tcPr>
                <w:tcW w:w="868" w:type="dxa"/>
                <w:noWrap/>
                <w:hideMark/>
              </w:tcPr>
            </w:tcPrChange>
          </w:tcPr>
          <w:p w14:paraId="3A96C255" w14:textId="77777777" w:rsidR="00D32D2F" w:rsidRPr="00D32D2F" w:rsidRDefault="00D32D2F">
            <w:pPr>
              <w:spacing w:before="0" w:after="0" w:line="240" w:lineRule="auto"/>
              <w:jc w:val="left"/>
              <w:rPr>
                <w:ins w:id="106390" w:author="pete jones" w:date="2022-01-12T17:25:00Z"/>
                <w:sz w:val="20"/>
                <w:szCs w:val="20"/>
                <w:rPrChange w:id="106391" w:author="pete jones" w:date="2022-01-12T17:26:00Z">
                  <w:rPr>
                    <w:ins w:id="106392" w:author="pete jones" w:date="2022-01-12T17:25:00Z"/>
                  </w:rPr>
                </w:rPrChange>
              </w:rPr>
              <w:pPrChange w:id="106393" w:author="pete jones" w:date="2022-01-12T17:26:00Z">
                <w:pPr>
                  <w:jc w:val="left"/>
                </w:pPr>
              </w:pPrChange>
            </w:pPr>
            <w:ins w:id="106394" w:author="pete jones" w:date="2022-01-12T17:25:00Z">
              <w:r w:rsidRPr="00D32D2F">
                <w:rPr>
                  <w:sz w:val="20"/>
                  <w:szCs w:val="20"/>
                  <w:rPrChange w:id="106395" w:author="pete jones" w:date="2022-01-12T17:26:00Z">
                    <w:rPr/>
                  </w:rPrChange>
                </w:rPr>
                <w:t>80</w:t>
              </w:r>
            </w:ins>
          </w:p>
        </w:tc>
        <w:tc>
          <w:tcPr>
            <w:tcW w:w="1516" w:type="dxa"/>
            <w:noWrap/>
            <w:hideMark/>
            <w:tcPrChange w:id="106396" w:author="pete jones" w:date="2022-01-12T17:27:00Z">
              <w:tcPr>
                <w:tcW w:w="1516" w:type="dxa"/>
                <w:noWrap/>
                <w:hideMark/>
              </w:tcPr>
            </w:tcPrChange>
          </w:tcPr>
          <w:p w14:paraId="44AA0A93" w14:textId="77777777" w:rsidR="00D32D2F" w:rsidRPr="00D32D2F" w:rsidRDefault="00D32D2F">
            <w:pPr>
              <w:spacing w:before="0" w:after="0" w:line="240" w:lineRule="auto"/>
              <w:jc w:val="left"/>
              <w:rPr>
                <w:ins w:id="106397" w:author="pete jones" w:date="2022-01-12T17:25:00Z"/>
                <w:sz w:val="20"/>
                <w:szCs w:val="20"/>
                <w:rPrChange w:id="106398" w:author="pete jones" w:date="2022-01-12T17:26:00Z">
                  <w:rPr>
                    <w:ins w:id="106399" w:author="pete jones" w:date="2022-01-12T17:25:00Z"/>
                  </w:rPr>
                </w:rPrChange>
              </w:rPr>
              <w:pPrChange w:id="106400" w:author="pete jones" w:date="2022-01-12T17:26:00Z">
                <w:pPr>
                  <w:jc w:val="left"/>
                </w:pPr>
              </w:pPrChange>
            </w:pPr>
            <w:ins w:id="106401" w:author="pete jones" w:date="2022-01-12T17:25:00Z">
              <w:r w:rsidRPr="00D32D2F">
                <w:rPr>
                  <w:sz w:val="20"/>
                  <w:szCs w:val="20"/>
                  <w:rPrChange w:id="106402" w:author="pete jones" w:date="2022-01-12T17:26:00Z">
                    <w:rPr/>
                  </w:rPrChange>
                </w:rPr>
                <w:t>AHSE1150</w:t>
              </w:r>
            </w:ins>
          </w:p>
        </w:tc>
        <w:tc>
          <w:tcPr>
            <w:tcW w:w="8744" w:type="dxa"/>
            <w:noWrap/>
            <w:hideMark/>
            <w:tcPrChange w:id="106403" w:author="pete jones" w:date="2022-01-12T17:27:00Z">
              <w:tcPr>
                <w:tcW w:w="8744" w:type="dxa"/>
                <w:noWrap/>
                <w:hideMark/>
              </w:tcPr>
            </w:tcPrChange>
          </w:tcPr>
          <w:p w14:paraId="4A647F1F" w14:textId="77777777" w:rsidR="00D32D2F" w:rsidRPr="00D32D2F" w:rsidRDefault="00D32D2F">
            <w:pPr>
              <w:spacing w:before="0" w:after="0" w:line="240" w:lineRule="auto"/>
              <w:jc w:val="left"/>
              <w:rPr>
                <w:ins w:id="106404" w:author="pete jones" w:date="2022-01-12T17:25:00Z"/>
                <w:sz w:val="20"/>
                <w:szCs w:val="20"/>
                <w:rPrChange w:id="106405" w:author="pete jones" w:date="2022-01-12T17:26:00Z">
                  <w:rPr>
                    <w:ins w:id="106406" w:author="pete jones" w:date="2022-01-12T17:25:00Z"/>
                  </w:rPr>
                </w:rPrChange>
              </w:rPr>
              <w:pPrChange w:id="106407" w:author="pete jones" w:date="2022-01-12T17:26:00Z">
                <w:pPr>
                  <w:jc w:val="left"/>
                </w:pPr>
              </w:pPrChange>
            </w:pPr>
            <w:ins w:id="106408" w:author="pete jones" w:date="2022-01-12T17:25:00Z">
              <w:r w:rsidRPr="00D32D2F">
                <w:rPr>
                  <w:sz w:val="20"/>
                  <w:szCs w:val="20"/>
                  <w:rPrChange w:id="106409" w:author="pete jones" w:date="2022-01-12T17:26:00Z">
                    <w:rPr/>
                  </w:rPrChange>
                </w:rPr>
                <w:t>What is "I"?</w:t>
              </w:r>
            </w:ins>
          </w:p>
        </w:tc>
        <w:tc>
          <w:tcPr>
            <w:tcW w:w="616" w:type="dxa"/>
            <w:noWrap/>
            <w:vAlign w:val="center"/>
            <w:hideMark/>
            <w:tcPrChange w:id="106410" w:author="pete jones" w:date="2022-01-12T17:27:00Z">
              <w:tcPr>
                <w:tcW w:w="616" w:type="dxa"/>
                <w:noWrap/>
                <w:hideMark/>
              </w:tcPr>
            </w:tcPrChange>
          </w:tcPr>
          <w:p w14:paraId="0C6D9A50" w14:textId="77777777" w:rsidR="00D32D2F" w:rsidRPr="00D32D2F" w:rsidRDefault="00D32D2F">
            <w:pPr>
              <w:spacing w:before="0" w:after="0" w:line="240" w:lineRule="auto"/>
              <w:jc w:val="center"/>
              <w:rPr>
                <w:ins w:id="106411" w:author="pete jones" w:date="2022-01-12T17:25:00Z"/>
                <w:sz w:val="20"/>
                <w:szCs w:val="20"/>
                <w:rPrChange w:id="106412" w:author="pete jones" w:date="2022-01-12T17:26:00Z">
                  <w:rPr>
                    <w:ins w:id="106413" w:author="pete jones" w:date="2022-01-12T17:25:00Z"/>
                  </w:rPr>
                </w:rPrChange>
              </w:rPr>
              <w:pPrChange w:id="106414" w:author="pete jones" w:date="2022-01-12T17:30:00Z">
                <w:pPr>
                  <w:jc w:val="left"/>
                </w:pPr>
              </w:pPrChange>
            </w:pPr>
            <w:ins w:id="106415" w:author="pete jones" w:date="2022-01-12T17:25:00Z">
              <w:r w:rsidRPr="00D32D2F">
                <w:rPr>
                  <w:sz w:val="20"/>
                  <w:szCs w:val="20"/>
                  <w:rPrChange w:id="106416" w:author="pete jones" w:date="2022-01-12T17:26:00Z">
                    <w:rPr/>
                  </w:rPrChange>
                </w:rPr>
                <w:t>x</w:t>
              </w:r>
            </w:ins>
          </w:p>
        </w:tc>
        <w:tc>
          <w:tcPr>
            <w:tcW w:w="616" w:type="dxa"/>
            <w:noWrap/>
            <w:vAlign w:val="center"/>
            <w:hideMark/>
            <w:tcPrChange w:id="106417" w:author="pete jones" w:date="2022-01-12T17:27:00Z">
              <w:tcPr>
                <w:tcW w:w="616" w:type="dxa"/>
                <w:noWrap/>
                <w:hideMark/>
              </w:tcPr>
            </w:tcPrChange>
          </w:tcPr>
          <w:p w14:paraId="63C59E91" w14:textId="77777777" w:rsidR="00D32D2F" w:rsidRPr="00D32D2F" w:rsidRDefault="00D32D2F">
            <w:pPr>
              <w:spacing w:before="0" w:after="0" w:line="240" w:lineRule="auto"/>
              <w:jc w:val="center"/>
              <w:rPr>
                <w:ins w:id="106418" w:author="pete jones" w:date="2022-01-12T17:25:00Z"/>
                <w:sz w:val="20"/>
                <w:szCs w:val="20"/>
                <w:rPrChange w:id="106419" w:author="pete jones" w:date="2022-01-12T17:26:00Z">
                  <w:rPr>
                    <w:ins w:id="106420" w:author="pete jones" w:date="2022-01-12T17:25:00Z"/>
                  </w:rPr>
                </w:rPrChange>
              </w:rPr>
              <w:pPrChange w:id="106421" w:author="pete jones" w:date="2022-01-12T17:30:00Z">
                <w:pPr>
                  <w:jc w:val="left"/>
                </w:pPr>
              </w:pPrChange>
            </w:pPr>
            <w:ins w:id="106422" w:author="pete jones" w:date="2022-01-12T17:25:00Z">
              <w:r w:rsidRPr="00D32D2F">
                <w:rPr>
                  <w:sz w:val="20"/>
                  <w:szCs w:val="20"/>
                  <w:rPrChange w:id="106423" w:author="pete jones" w:date="2022-01-12T17:26:00Z">
                    <w:rPr/>
                  </w:rPrChange>
                </w:rPr>
                <w:t>2</w:t>
              </w:r>
            </w:ins>
          </w:p>
        </w:tc>
        <w:tc>
          <w:tcPr>
            <w:tcW w:w="616" w:type="dxa"/>
            <w:noWrap/>
            <w:vAlign w:val="center"/>
            <w:hideMark/>
            <w:tcPrChange w:id="106424" w:author="pete jones" w:date="2022-01-12T17:27:00Z">
              <w:tcPr>
                <w:tcW w:w="616" w:type="dxa"/>
                <w:noWrap/>
                <w:hideMark/>
              </w:tcPr>
            </w:tcPrChange>
          </w:tcPr>
          <w:p w14:paraId="2F6100A9" w14:textId="77777777" w:rsidR="00D32D2F" w:rsidRPr="00D32D2F" w:rsidRDefault="00D32D2F">
            <w:pPr>
              <w:spacing w:before="0" w:after="0" w:line="240" w:lineRule="auto"/>
              <w:jc w:val="center"/>
              <w:rPr>
                <w:ins w:id="106425" w:author="pete jones" w:date="2022-01-12T17:25:00Z"/>
                <w:sz w:val="20"/>
                <w:szCs w:val="20"/>
                <w:rPrChange w:id="106426" w:author="pete jones" w:date="2022-01-12T17:26:00Z">
                  <w:rPr>
                    <w:ins w:id="106427" w:author="pete jones" w:date="2022-01-12T17:25:00Z"/>
                  </w:rPr>
                </w:rPrChange>
              </w:rPr>
              <w:pPrChange w:id="106428" w:author="pete jones" w:date="2022-01-12T17:30:00Z">
                <w:pPr>
                  <w:jc w:val="left"/>
                </w:pPr>
              </w:pPrChange>
            </w:pPr>
            <w:ins w:id="106429" w:author="pete jones" w:date="2022-01-12T17:25:00Z">
              <w:r w:rsidRPr="00D32D2F">
                <w:rPr>
                  <w:sz w:val="20"/>
                  <w:szCs w:val="20"/>
                  <w:rPrChange w:id="106430" w:author="pete jones" w:date="2022-01-12T17:26:00Z">
                    <w:rPr/>
                  </w:rPrChange>
                </w:rPr>
                <w:t>8</w:t>
              </w:r>
            </w:ins>
          </w:p>
        </w:tc>
        <w:tc>
          <w:tcPr>
            <w:tcW w:w="616" w:type="dxa"/>
            <w:noWrap/>
            <w:vAlign w:val="center"/>
            <w:hideMark/>
            <w:tcPrChange w:id="106431" w:author="pete jones" w:date="2022-01-12T17:27:00Z">
              <w:tcPr>
                <w:tcW w:w="616" w:type="dxa"/>
                <w:noWrap/>
                <w:hideMark/>
              </w:tcPr>
            </w:tcPrChange>
          </w:tcPr>
          <w:p w14:paraId="37632105" w14:textId="77777777" w:rsidR="00D32D2F" w:rsidRPr="00D32D2F" w:rsidRDefault="00D32D2F">
            <w:pPr>
              <w:spacing w:before="0" w:after="0" w:line="240" w:lineRule="auto"/>
              <w:jc w:val="center"/>
              <w:rPr>
                <w:ins w:id="106432" w:author="pete jones" w:date="2022-01-12T17:25:00Z"/>
                <w:sz w:val="20"/>
                <w:szCs w:val="20"/>
                <w:rPrChange w:id="106433" w:author="pete jones" w:date="2022-01-12T17:26:00Z">
                  <w:rPr>
                    <w:ins w:id="106434" w:author="pete jones" w:date="2022-01-12T17:25:00Z"/>
                  </w:rPr>
                </w:rPrChange>
              </w:rPr>
              <w:pPrChange w:id="106435" w:author="pete jones" w:date="2022-01-12T17:30:00Z">
                <w:pPr>
                  <w:jc w:val="left"/>
                </w:pPr>
              </w:pPrChange>
            </w:pPr>
            <w:ins w:id="106436" w:author="pete jones" w:date="2022-01-12T17:25:00Z">
              <w:r w:rsidRPr="00D32D2F">
                <w:rPr>
                  <w:sz w:val="20"/>
                  <w:szCs w:val="20"/>
                  <w:rPrChange w:id="106437" w:author="pete jones" w:date="2022-01-12T17:26:00Z">
                    <w:rPr/>
                  </w:rPrChange>
                </w:rPr>
                <w:t>1</w:t>
              </w:r>
            </w:ins>
          </w:p>
        </w:tc>
        <w:tc>
          <w:tcPr>
            <w:tcW w:w="616" w:type="dxa"/>
            <w:noWrap/>
            <w:vAlign w:val="center"/>
            <w:hideMark/>
            <w:tcPrChange w:id="106438" w:author="pete jones" w:date="2022-01-12T17:27:00Z">
              <w:tcPr>
                <w:tcW w:w="616" w:type="dxa"/>
                <w:noWrap/>
                <w:hideMark/>
              </w:tcPr>
            </w:tcPrChange>
          </w:tcPr>
          <w:p w14:paraId="70F69D8C" w14:textId="77777777" w:rsidR="00D32D2F" w:rsidRPr="00D32D2F" w:rsidRDefault="00D32D2F">
            <w:pPr>
              <w:spacing w:before="0" w:after="0" w:line="240" w:lineRule="auto"/>
              <w:jc w:val="center"/>
              <w:rPr>
                <w:ins w:id="106439" w:author="pete jones" w:date="2022-01-12T17:25:00Z"/>
                <w:sz w:val="20"/>
                <w:szCs w:val="20"/>
                <w:rPrChange w:id="106440" w:author="pete jones" w:date="2022-01-12T17:26:00Z">
                  <w:rPr>
                    <w:ins w:id="106441" w:author="pete jones" w:date="2022-01-12T17:25:00Z"/>
                  </w:rPr>
                </w:rPrChange>
              </w:rPr>
              <w:pPrChange w:id="106442" w:author="pete jones" w:date="2022-01-12T17:30:00Z">
                <w:pPr>
                  <w:jc w:val="left"/>
                </w:pPr>
              </w:pPrChange>
            </w:pPr>
            <w:ins w:id="106443" w:author="pete jones" w:date="2022-01-12T17:25:00Z">
              <w:r w:rsidRPr="00D32D2F">
                <w:rPr>
                  <w:sz w:val="20"/>
                  <w:szCs w:val="20"/>
                  <w:rPrChange w:id="106444" w:author="pete jones" w:date="2022-01-12T17:26:00Z">
                    <w:rPr/>
                  </w:rPrChange>
                </w:rPr>
                <w:t>4</w:t>
              </w:r>
            </w:ins>
          </w:p>
        </w:tc>
        <w:tc>
          <w:tcPr>
            <w:tcW w:w="616" w:type="dxa"/>
            <w:noWrap/>
            <w:vAlign w:val="center"/>
            <w:hideMark/>
            <w:tcPrChange w:id="106445" w:author="pete jones" w:date="2022-01-12T17:27:00Z">
              <w:tcPr>
                <w:tcW w:w="616" w:type="dxa"/>
                <w:noWrap/>
                <w:hideMark/>
              </w:tcPr>
            </w:tcPrChange>
          </w:tcPr>
          <w:p w14:paraId="4006F0CE" w14:textId="77777777" w:rsidR="00D32D2F" w:rsidRPr="00D32D2F" w:rsidRDefault="00D32D2F">
            <w:pPr>
              <w:spacing w:before="0" w:after="0" w:line="240" w:lineRule="auto"/>
              <w:jc w:val="center"/>
              <w:rPr>
                <w:ins w:id="106446" w:author="pete jones" w:date="2022-01-12T17:25:00Z"/>
                <w:sz w:val="20"/>
                <w:szCs w:val="20"/>
                <w:rPrChange w:id="106447" w:author="pete jones" w:date="2022-01-12T17:26:00Z">
                  <w:rPr>
                    <w:ins w:id="106448" w:author="pete jones" w:date="2022-01-12T17:25:00Z"/>
                  </w:rPr>
                </w:rPrChange>
              </w:rPr>
              <w:pPrChange w:id="106449" w:author="pete jones" w:date="2022-01-12T17:30:00Z">
                <w:pPr>
                  <w:jc w:val="left"/>
                </w:pPr>
              </w:pPrChange>
            </w:pPr>
            <w:ins w:id="106450" w:author="pete jones" w:date="2022-01-12T17:25:00Z">
              <w:r w:rsidRPr="00D32D2F">
                <w:rPr>
                  <w:sz w:val="20"/>
                  <w:szCs w:val="20"/>
                  <w:rPrChange w:id="106451" w:author="pete jones" w:date="2022-01-12T17:26:00Z">
                    <w:rPr/>
                  </w:rPrChange>
                </w:rPr>
                <w:t>4</w:t>
              </w:r>
            </w:ins>
          </w:p>
        </w:tc>
        <w:tc>
          <w:tcPr>
            <w:tcW w:w="616" w:type="dxa"/>
            <w:noWrap/>
            <w:vAlign w:val="center"/>
            <w:hideMark/>
            <w:tcPrChange w:id="106452" w:author="pete jones" w:date="2022-01-12T17:27:00Z">
              <w:tcPr>
                <w:tcW w:w="616" w:type="dxa"/>
                <w:noWrap/>
                <w:hideMark/>
              </w:tcPr>
            </w:tcPrChange>
          </w:tcPr>
          <w:p w14:paraId="6550ECDE" w14:textId="77777777" w:rsidR="00D32D2F" w:rsidRPr="00D32D2F" w:rsidRDefault="00D32D2F">
            <w:pPr>
              <w:spacing w:before="0" w:after="0" w:line="240" w:lineRule="auto"/>
              <w:jc w:val="center"/>
              <w:rPr>
                <w:ins w:id="106453" w:author="pete jones" w:date="2022-01-12T17:25:00Z"/>
                <w:sz w:val="20"/>
                <w:szCs w:val="20"/>
                <w:rPrChange w:id="106454" w:author="pete jones" w:date="2022-01-12T17:26:00Z">
                  <w:rPr>
                    <w:ins w:id="106455" w:author="pete jones" w:date="2022-01-12T17:25:00Z"/>
                  </w:rPr>
                </w:rPrChange>
              </w:rPr>
              <w:pPrChange w:id="106456" w:author="pete jones" w:date="2022-01-12T17:30:00Z">
                <w:pPr>
                  <w:jc w:val="left"/>
                </w:pPr>
              </w:pPrChange>
            </w:pPr>
            <w:ins w:id="106457" w:author="pete jones" w:date="2022-01-12T17:25:00Z">
              <w:r w:rsidRPr="00D32D2F">
                <w:rPr>
                  <w:sz w:val="20"/>
                  <w:szCs w:val="20"/>
                  <w:rPrChange w:id="106458" w:author="pete jones" w:date="2022-01-12T17:26:00Z">
                    <w:rPr/>
                  </w:rPrChange>
                </w:rPr>
                <w:t>0</w:t>
              </w:r>
            </w:ins>
          </w:p>
        </w:tc>
        <w:tc>
          <w:tcPr>
            <w:tcW w:w="616" w:type="dxa"/>
            <w:noWrap/>
            <w:vAlign w:val="center"/>
            <w:hideMark/>
            <w:tcPrChange w:id="106459" w:author="pete jones" w:date="2022-01-12T17:27:00Z">
              <w:tcPr>
                <w:tcW w:w="616" w:type="dxa"/>
                <w:noWrap/>
                <w:hideMark/>
              </w:tcPr>
            </w:tcPrChange>
          </w:tcPr>
          <w:p w14:paraId="6C9BFF46" w14:textId="77777777" w:rsidR="00D32D2F" w:rsidRPr="00D32D2F" w:rsidRDefault="00D32D2F">
            <w:pPr>
              <w:spacing w:before="0" w:after="0" w:line="240" w:lineRule="auto"/>
              <w:jc w:val="center"/>
              <w:rPr>
                <w:ins w:id="106460" w:author="pete jones" w:date="2022-01-12T17:25:00Z"/>
                <w:sz w:val="20"/>
                <w:szCs w:val="20"/>
                <w:rPrChange w:id="106461" w:author="pete jones" w:date="2022-01-12T17:26:00Z">
                  <w:rPr>
                    <w:ins w:id="106462" w:author="pete jones" w:date="2022-01-12T17:25:00Z"/>
                  </w:rPr>
                </w:rPrChange>
              </w:rPr>
              <w:pPrChange w:id="106463" w:author="pete jones" w:date="2022-01-12T17:30:00Z">
                <w:pPr>
                  <w:jc w:val="left"/>
                </w:pPr>
              </w:pPrChange>
            </w:pPr>
            <w:ins w:id="106464" w:author="pete jones" w:date="2022-01-12T17:25:00Z">
              <w:r w:rsidRPr="00D32D2F">
                <w:rPr>
                  <w:sz w:val="20"/>
                  <w:szCs w:val="20"/>
                  <w:rPrChange w:id="106465" w:author="pete jones" w:date="2022-01-12T17:26:00Z">
                    <w:rPr/>
                  </w:rPrChange>
                </w:rPr>
                <w:t>8</w:t>
              </w:r>
            </w:ins>
          </w:p>
        </w:tc>
      </w:tr>
      <w:tr w:rsidR="00D32D2F" w:rsidRPr="00D32D2F" w14:paraId="4A5E3840" w14:textId="77777777" w:rsidTr="00D32D2F">
        <w:trPr>
          <w:trHeight w:val="300"/>
          <w:ins w:id="106466" w:author="pete jones" w:date="2022-01-12T17:25:00Z"/>
          <w:trPrChange w:id="106467" w:author="pete jones" w:date="2022-01-12T17:27:00Z">
            <w:trPr>
              <w:trHeight w:val="300"/>
            </w:trPr>
          </w:trPrChange>
        </w:trPr>
        <w:tc>
          <w:tcPr>
            <w:tcW w:w="868" w:type="dxa"/>
            <w:noWrap/>
            <w:hideMark/>
            <w:tcPrChange w:id="106468" w:author="pete jones" w:date="2022-01-12T17:27:00Z">
              <w:tcPr>
                <w:tcW w:w="868" w:type="dxa"/>
                <w:noWrap/>
                <w:hideMark/>
              </w:tcPr>
            </w:tcPrChange>
          </w:tcPr>
          <w:p w14:paraId="21D17A69" w14:textId="77777777" w:rsidR="00D32D2F" w:rsidRPr="00D32D2F" w:rsidRDefault="00D32D2F">
            <w:pPr>
              <w:spacing w:before="0" w:after="0" w:line="240" w:lineRule="auto"/>
              <w:jc w:val="left"/>
              <w:rPr>
                <w:ins w:id="106469" w:author="pete jones" w:date="2022-01-12T17:25:00Z"/>
                <w:sz w:val="20"/>
                <w:szCs w:val="20"/>
                <w:rPrChange w:id="106470" w:author="pete jones" w:date="2022-01-12T17:26:00Z">
                  <w:rPr>
                    <w:ins w:id="106471" w:author="pete jones" w:date="2022-01-12T17:25:00Z"/>
                  </w:rPr>
                </w:rPrChange>
              </w:rPr>
              <w:pPrChange w:id="106472" w:author="pete jones" w:date="2022-01-12T17:26:00Z">
                <w:pPr>
                  <w:jc w:val="left"/>
                </w:pPr>
              </w:pPrChange>
            </w:pPr>
            <w:ins w:id="106473" w:author="pete jones" w:date="2022-01-12T17:25:00Z">
              <w:r w:rsidRPr="00D32D2F">
                <w:rPr>
                  <w:sz w:val="20"/>
                  <w:szCs w:val="20"/>
                  <w:rPrChange w:id="106474" w:author="pete jones" w:date="2022-01-12T17:26:00Z">
                    <w:rPr/>
                  </w:rPrChange>
                </w:rPr>
                <w:t>81</w:t>
              </w:r>
            </w:ins>
          </w:p>
        </w:tc>
        <w:tc>
          <w:tcPr>
            <w:tcW w:w="1516" w:type="dxa"/>
            <w:noWrap/>
            <w:hideMark/>
            <w:tcPrChange w:id="106475" w:author="pete jones" w:date="2022-01-12T17:27:00Z">
              <w:tcPr>
                <w:tcW w:w="1516" w:type="dxa"/>
                <w:noWrap/>
                <w:hideMark/>
              </w:tcPr>
            </w:tcPrChange>
          </w:tcPr>
          <w:p w14:paraId="7C51DB78" w14:textId="77777777" w:rsidR="00D32D2F" w:rsidRPr="00D32D2F" w:rsidRDefault="00D32D2F">
            <w:pPr>
              <w:spacing w:before="0" w:after="0" w:line="240" w:lineRule="auto"/>
              <w:jc w:val="left"/>
              <w:rPr>
                <w:ins w:id="106476" w:author="pete jones" w:date="2022-01-12T17:25:00Z"/>
                <w:sz w:val="20"/>
                <w:szCs w:val="20"/>
                <w:rPrChange w:id="106477" w:author="pete jones" w:date="2022-01-12T17:26:00Z">
                  <w:rPr>
                    <w:ins w:id="106478" w:author="pete jones" w:date="2022-01-12T17:25:00Z"/>
                  </w:rPr>
                </w:rPrChange>
              </w:rPr>
              <w:pPrChange w:id="106479" w:author="pete jones" w:date="2022-01-12T17:26:00Z">
                <w:pPr>
                  <w:jc w:val="left"/>
                </w:pPr>
              </w:pPrChange>
            </w:pPr>
            <w:ins w:id="106480" w:author="pete jones" w:date="2022-01-12T17:25:00Z">
              <w:r w:rsidRPr="00D32D2F">
                <w:rPr>
                  <w:sz w:val="20"/>
                  <w:szCs w:val="20"/>
                  <w:rPrChange w:id="106481" w:author="pete jones" w:date="2022-01-12T17:26:00Z">
                    <w:rPr/>
                  </w:rPrChange>
                </w:rPr>
                <w:t>AHSE1155</w:t>
              </w:r>
            </w:ins>
          </w:p>
        </w:tc>
        <w:tc>
          <w:tcPr>
            <w:tcW w:w="8744" w:type="dxa"/>
            <w:noWrap/>
            <w:hideMark/>
            <w:tcPrChange w:id="106482" w:author="pete jones" w:date="2022-01-12T17:27:00Z">
              <w:tcPr>
                <w:tcW w:w="8744" w:type="dxa"/>
                <w:noWrap/>
                <w:hideMark/>
              </w:tcPr>
            </w:tcPrChange>
          </w:tcPr>
          <w:p w14:paraId="6B5D75D0" w14:textId="77777777" w:rsidR="00D32D2F" w:rsidRPr="00D32D2F" w:rsidRDefault="00D32D2F">
            <w:pPr>
              <w:spacing w:before="0" w:after="0" w:line="240" w:lineRule="auto"/>
              <w:jc w:val="left"/>
              <w:rPr>
                <w:ins w:id="106483" w:author="pete jones" w:date="2022-01-12T17:25:00Z"/>
                <w:sz w:val="20"/>
                <w:szCs w:val="20"/>
                <w:rPrChange w:id="106484" w:author="pete jones" w:date="2022-01-12T17:26:00Z">
                  <w:rPr>
                    <w:ins w:id="106485" w:author="pete jones" w:date="2022-01-12T17:25:00Z"/>
                  </w:rPr>
                </w:rPrChange>
              </w:rPr>
              <w:pPrChange w:id="106486" w:author="pete jones" w:date="2022-01-12T17:26:00Z">
                <w:pPr>
                  <w:jc w:val="left"/>
                </w:pPr>
              </w:pPrChange>
            </w:pPr>
            <w:ins w:id="106487" w:author="pete jones" w:date="2022-01-12T17:25:00Z">
              <w:r w:rsidRPr="00D32D2F">
                <w:rPr>
                  <w:sz w:val="20"/>
                  <w:szCs w:val="20"/>
                  <w:rPrChange w:id="106488" w:author="pete jones" w:date="2022-01-12T17:26:00Z">
                    <w:rPr/>
                  </w:rPrChange>
                </w:rPr>
                <w:t>Identity from the Mind &amp; the Brain: Who Am I and How Do I Know</w:t>
              </w:r>
            </w:ins>
          </w:p>
        </w:tc>
        <w:tc>
          <w:tcPr>
            <w:tcW w:w="616" w:type="dxa"/>
            <w:noWrap/>
            <w:vAlign w:val="center"/>
            <w:hideMark/>
            <w:tcPrChange w:id="106489" w:author="pete jones" w:date="2022-01-12T17:27:00Z">
              <w:tcPr>
                <w:tcW w:w="616" w:type="dxa"/>
                <w:noWrap/>
                <w:hideMark/>
              </w:tcPr>
            </w:tcPrChange>
          </w:tcPr>
          <w:p w14:paraId="7B7DAA10" w14:textId="62C07551" w:rsidR="00D32D2F" w:rsidRPr="00D32D2F" w:rsidRDefault="00D32D2F">
            <w:pPr>
              <w:spacing w:before="0" w:after="0" w:line="240" w:lineRule="auto"/>
              <w:jc w:val="center"/>
              <w:rPr>
                <w:ins w:id="106490" w:author="pete jones" w:date="2022-01-12T17:25:00Z"/>
                <w:sz w:val="20"/>
                <w:szCs w:val="20"/>
                <w:rPrChange w:id="106491" w:author="pete jones" w:date="2022-01-12T17:26:00Z">
                  <w:rPr>
                    <w:ins w:id="106492" w:author="pete jones" w:date="2022-01-12T17:25:00Z"/>
                  </w:rPr>
                </w:rPrChange>
              </w:rPr>
              <w:pPrChange w:id="106493" w:author="pete jones" w:date="2022-01-12T17:30:00Z">
                <w:pPr>
                  <w:jc w:val="left"/>
                </w:pPr>
              </w:pPrChange>
            </w:pPr>
          </w:p>
        </w:tc>
        <w:tc>
          <w:tcPr>
            <w:tcW w:w="616" w:type="dxa"/>
            <w:noWrap/>
            <w:vAlign w:val="center"/>
            <w:hideMark/>
            <w:tcPrChange w:id="106494" w:author="pete jones" w:date="2022-01-12T17:27:00Z">
              <w:tcPr>
                <w:tcW w:w="616" w:type="dxa"/>
                <w:noWrap/>
                <w:hideMark/>
              </w:tcPr>
            </w:tcPrChange>
          </w:tcPr>
          <w:p w14:paraId="1EF2319C" w14:textId="77777777" w:rsidR="00D32D2F" w:rsidRPr="00D32D2F" w:rsidRDefault="00D32D2F">
            <w:pPr>
              <w:spacing w:before="0" w:after="0" w:line="240" w:lineRule="auto"/>
              <w:jc w:val="center"/>
              <w:rPr>
                <w:ins w:id="106495" w:author="pete jones" w:date="2022-01-12T17:25:00Z"/>
                <w:sz w:val="20"/>
                <w:szCs w:val="20"/>
                <w:rPrChange w:id="106496" w:author="pete jones" w:date="2022-01-12T17:26:00Z">
                  <w:rPr>
                    <w:ins w:id="106497" w:author="pete jones" w:date="2022-01-12T17:25:00Z"/>
                  </w:rPr>
                </w:rPrChange>
              </w:rPr>
              <w:pPrChange w:id="106498" w:author="pete jones" w:date="2022-01-12T17:30:00Z">
                <w:pPr>
                  <w:jc w:val="left"/>
                </w:pPr>
              </w:pPrChange>
            </w:pPr>
            <w:ins w:id="106499" w:author="pete jones" w:date="2022-01-12T17:25:00Z">
              <w:r w:rsidRPr="00D32D2F">
                <w:rPr>
                  <w:sz w:val="20"/>
                  <w:szCs w:val="20"/>
                  <w:rPrChange w:id="106500" w:author="pete jones" w:date="2022-01-12T17:26:00Z">
                    <w:rPr/>
                  </w:rPrChange>
                </w:rPr>
                <w:t>2</w:t>
              </w:r>
            </w:ins>
          </w:p>
        </w:tc>
        <w:tc>
          <w:tcPr>
            <w:tcW w:w="616" w:type="dxa"/>
            <w:noWrap/>
            <w:vAlign w:val="center"/>
            <w:hideMark/>
            <w:tcPrChange w:id="106501" w:author="pete jones" w:date="2022-01-12T17:27:00Z">
              <w:tcPr>
                <w:tcW w:w="616" w:type="dxa"/>
                <w:noWrap/>
                <w:hideMark/>
              </w:tcPr>
            </w:tcPrChange>
          </w:tcPr>
          <w:p w14:paraId="4C65E2A5" w14:textId="77777777" w:rsidR="00D32D2F" w:rsidRPr="00D32D2F" w:rsidRDefault="00D32D2F">
            <w:pPr>
              <w:spacing w:before="0" w:after="0" w:line="240" w:lineRule="auto"/>
              <w:jc w:val="center"/>
              <w:rPr>
                <w:ins w:id="106502" w:author="pete jones" w:date="2022-01-12T17:25:00Z"/>
                <w:sz w:val="20"/>
                <w:szCs w:val="20"/>
                <w:rPrChange w:id="106503" w:author="pete jones" w:date="2022-01-12T17:26:00Z">
                  <w:rPr>
                    <w:ins w:id="106504" w:author="pete jones" w:date="2022-01-12T17:25:00Z"/>
                  </w:rPr>
                </w:rPrChange>
              </w:rPr>
              <w:pPrChange w:id="106505" w:author="pete jones" w:date="2022-01-12T17:30:00Z">
                <w:pPr>
                  <w:jc w:val="left"/>
                </w:pPr>
              </w:pPrChange>
            </w:pPr>
          </w:p>
        </w:tc>
        <w:tc>
          <w:tcPr>
            <w:tcW w:w="616" w:type="dxa"/>
            <w:noWrap/>
            <w:vAlign w:val="center"/>
            <w:hideMark/>
            <w:tcPrChange w:id="106506" w:author="pete jones" w:date="2022-01-12T17:27:00Z">
              <w:tcPr>
                <w:tcW w:w="616" w:type="dxa"/>
                <w:noWrap/>
                <w:hideMark/>
              </w:tcPr>
            </w:tcPrChange>
          </w:tcPr>
          <w:p w14:paraId="7BB4BDE3" w14:textId="77777777" w:rsidR="00D32D2F" w:rsidRPr="00D32D2F" w:rsidRDefault="00D32D2F">
            <w:pPr>
              <w:spacing w:before="0" w:after="0" w:line="240" w:lineRule="auto"/>
              <w:jc w:val="center"/>
              <w:rPr>
                <w:ins w:id="106507" w:author="pete jones" w:date="2022-01-12T17:25:00Z"/>
                <w:sz w:val="20"/>
                <w:szCs w:val="20"/>
                <w:rPrChange w:id="106508" w:author="pete jones" w:date="2022-01-12T17:26:00Z">
                  <w:rPr>
                    <w:ins w:id="106509" w:author="pete jones" w:date="2022-01-12T17:25:00Z"/>
                  </w:rPr>
                </w:rPrChange>
              </w:rPr>
              <w:pPrChange w:id="106510" w:author="pete jones" w:date="2022-01-12T17:30:00Z">
                <w:pPr>
                  <w:jc w:val="left"/>
                </w:pPr>
              </w:pPrChange>
            </w:pPr>
            <w:ins w:id="106511" w:author="pete jones" w:date="2022-01-12T17:25:00Z">
              <w:r w:rsidRPr="00D32D2F">
                <w:rPr>
                  <w:sz w:val="20"/>
                  <w:szCs w:val="20"/>
                  <w:rPrChange w:id="106512" w:author="pete jones" w:date="2022-01-12T17:26:00Z">
                    <w:rPr/>
                  </w:rPrChange>
                </w:rPr>
                <w:t>1</w:t>
              </w:r>
            </w:ins>
          </w:p>
        </w:tc>
        <w:tc>
          <w:tcPr>
            <w:tcW w:w="616" w:type="dxa"/>
            <w:noWrap/>
            <w:vAlign w:val="center"/>
            <w:hideMark/>
            <w:tcPrChange w:id="106513" w:author="pete jones" w:date="2022-01-12T17:27:00Z">
              <w:tcPr>
                <w:tcW w:w="616" w:type="dxa"/>
                <w:noWrap/>
                <w:hideMark/>
              </w:tcPr>
            </w:tcPrChange>
          </w:tcPr>
          <w:p w14:paraId="5FE5A785" w14:textId="77777777" w:rsidR="00D32D2F" w:rsidRPr="00D32D2F" w:rsidRDefault="00D32D2F">
            <w:pPr>
              <w:spacing w:before="0" w:after="0" w:line="240" w:lineRule="auto"/>
              <w:jc w:val="center"/>
              <w:rPr>
                <w:ins w:id="106514" w:author="pete jones" w:date="2022-01-12T17:25:00Z"/>
                <w:sz w:val="20"/>
                <w:szCs w:val="20"/>
                <w:rPrChange w:id="106515" w:author="pete jones" w:date="2022-01-12T17:26:00Z">
                  <w:rPr>
                    <w:ins w:id="106516" w:author="pete jones" w:date="2022-01-12T17:25:00Z"/>
                  </w:rPr>
                </w:rPrChange>
              </w:rPr>
              <w:pPrChange w:id="106517" w:author="pete jones" w:date="2022-01-12T17:30:00Z">
                <w:pPr>
                  <w:jc w:val="left"/>
                </w:pPr>
              </w:pPrChange>
            </w:pPr>
            <w:ins w:id="106518" w:author="pete jones" w:date="2022-01-12T17:25:00Z">
              <w:r w:rsidRPr="00D32D2F">
                <w:rPr>
                  <w:sz w:val="20"/>
                  <w:szCs w:val="20"/>
                  <w:rPrChange w:id="106519" w:author="pete jones" w:date="2022-01-12T17:26:00Z">
                    <w:rPr/>
                  </w:rPrChange>
                </w:rPr>
                <w:t>4</w:t>
              </w:r>
            </w:ins>
          </w:p>
        </w:tc>
        <w:tc>
          <w:tcPr>
            <w:tcW w:w="616" w:type="dxa"/>
            <w:noWrap/>
            <w:vAlign w:val="center"/>
            <w:hideMark/>
            <w:tcPrChange w:id="106520" w:author="pete jones" w:date="2022-01-12T17:27:00Z">
              <w:tcPr>
                <w:tcW w:w="616" w:type="dxa"/>
                <w:noWrap/>
                <w:hideMark/>
              </w:tcPr>
            </w:tcPrChange>
          </w:tcPr>
          <w:p w14:paraId="0858957A" w14:textId="77777777" w:rsidR="00D32D2F" w:rsidRPr="00D32D2F" w:rsidRDefault="00D32D2F">
            <w:pPr>
              <w:spacing w:before="0" w:after="0" w:line="240" w:lineRule="auto"/>
              <w:jc w:val="center"/>
              <w:rPr>
                <w:ins w:id="106521" w:author="pete jones" w:date="2022-01-12T17:25:00Z"/>
                <w:sz w:val="20"/>
                <w:szCs w:val="20"/>
                <w:rPrChange w:id="106522" w:author="pete jones" w:date="2022-01-12T17:26:00Z">
                  <w:rPr>
                    <w:ins w:id="106523" w:author="pete jones" w:date="2022-01-12T17:25:00Z"/>
                  </w:rPr>
                </w:rPrChange>
              </w:rPr>
              <w:pPrChange w:id="106524" w:author="pete jones" w:date="2022-01-12T17:30:00Z">
                <w:pPr>
                  <w:jc w:val="left"/>
                </w:pPr>
              </w:pPrChange>
            </w:pPr>
            <w:ins w:id="106525" w:author="pete jones" w:date="2022-01-12T17:25:00Z">
              <w:r w:rsidRPr="00D32D2F">
                <w:rPr>
                  <w:sz w:val="20"/>
                  <w:szCs w:val="20"/>
                  <w:rPrChange w:id="106526" w:author="pete jones" w:date="2022-01-12T17:26:00Z">
                    <w:rPr/>
                  </w:rPrChange>
                </w:rPr>
                <w:t>4</w:t>
              </w:r>
            </w:ins>
          </w:p>
        </w:tc>
        <w:tc>
          <w:tcPr>
            <w:tcW w:w="616" w:type="dxa"/>
            <w:noWrap/>
            <w:vAlign w:val="center"/>
            <w:hideMark/>
            <w:tcPrChange w:id="106527" w:author="pete jones" w:date="2022-01-12T17:27:00Z">
              <w:tcPr>
                <w:tcW w:w="616" w:type="dxa"/>
                <w:noWrap/>
                <w:hideMark/>
              </w:tcPr>
            </w:tcPrChange>
          </w:tcPr>
          <w:p w14:paraId="496B1BF9" w14:textId="77777777" w:rsidR="00D32D2F" w:rsidRPr="00D32D2F" w:rsidRDefault="00D32D2F">
            <w:pPr>
              <w:spacing w:before="0" w:after="0" w:line="240" w:lineRule="auto"/>
              <w:jc w:val="center"/>
              <w:rPr>
                <w:ins w:id="106528" w:author="pete jones" w:date="2022-01-12T17:25:00Z"/>
                <w:sz w:val="20"/>
                <w:szCs w:val="20"/>
                <w:rPrChange w:id="106529" w:author="pete jones" w:date="2022-01-12T17:26:00Z">
                  <w:rPr>
                    <w:ins w:id="106530" w:author="pete jones" w:date="2022-01-12T17:25:00Z"/>
                  </w:rPr>
                </w:rPrChange>
              </w:rPr>
              <w:pPrChange w:id="106531" w:author="pete jones" w:date="2022-01-12T17:30:00Z">
                <w:pPr>
                  <w:jc w:val="left"/>
                </w:pPr>
              </w:pPrChange>
            </w:pPr>
            <w:ins w:id="106532" w:author="pete jones" w:date="2022-01-12T17:25:00Z">
              <w:r w:rsidRPr="00D32D2F">
                <w:rPr>
                  <w:sz w:val="20"/>
                  <w:szCs w:val="20"/>
                  <w:rPrChange w:id="106533" w:author="pete jones" w:date="2022-01-12T17:26:00Z">
                    <w:rPr/>
                  </w:rPrChange>
                </w:rPr>
                <w:t>0</w:t>
              </w:r>
            </w:ins>
          </w:p>
        </w:tc>
        <w:tc>
          <w:tcPr>
            <w:tcW w:w="616" w:type="dxa"/>
            <w:noWrap/>
            <w:vAlign w:val="center"/>
            <w:hideMark/>
            <w:tcPrChange w:id="106534" w:author="pete jones" w:date="2022-01-12T17:27:00Z">
              <w:tcPr>
                <w:tcW w:w="616" w:type="dxa"/>
                <w:noWrap/>
                <w:hideMark/>
              </w:tcPr>
            </w:tcPrChange>
          </w:tcPr>
          <w:p w14:paraId="2D1CF135" w14:textId="77777777" w:rsidR="00D32D2F" w:rsidRPr="00D32D2F" w:rsidRDefault="00D32D2F">
            <w:pPr>
              <w:spacing w:before="0" w:after="0" w:line="240" w:lineRule="auto"/>
              <w:jc w:val="center"/>
              <w:rPr>
                <w:ins w:id="106535" w:author="pete jones" w:date="2022-01-12T17:25:00Z"/>
                <w:sz w:val="20"/>
                <w:szCs w:val="20"/>
                <w:rPrChange w:id="106536" w:author="pete jones" w:date="2022-01-12T17:26:00Z">
                  <w:rPr>
                    <w:ins w:id="106537" w:author="pete jones" w:date="2022-01-12T17:25:00Z"/>
                  </w:rPr>
                </w:rPrChange>
              </w:rPr>
              <w:pPrChange w:id="106538" w:author="pete jones" w:date="2022-01-12T17:30:00Z">
                <w:pPr>
                  <w:jc w:val="left"/>
                </w:pPr>
              </w:pPrChange>
            </w:pPr>
            <w:ins w:id="106539" w:author="pete jones" w:date="2022-01-12T17:25:00Z">
              <w:r w:rsidRPr="00D32D2F">
                <w:rPr>
                  <w:sz w:val="20"/>
                  <w:szCs w:val="20"/>
                  <w:rPrChange w:id="106540" w:author="pete jones" w:date="2022-01-12T17:26:00Z">
                    <w:rPr/>
                  </w:rPrChange>
                </w:rPr>
                <w:t>8</w:t>
              </w:r>
            </w:ins>
          </w:p>
        </w:tc>
      </w:tr>
      <w:tr w:rsidR="00D32D2F" w:rsidRPr="00D32D2F" w14:paraId="46AFB9B8" w14:textId="77777777" w:rsidTr="00D32D2F">
        <w:trPr>
          <w:trHeight w:val="300"/>
          <w:ins w:id="106541" w:author="pete jones" w:date="2022-01-12T17:25:00Z"/>
          <w:trPrChange w:id="106542" w:author="pete jones" w:date="2022-01-12T17:27:00Z">
            <w:trPr>
              <w:trHeight w:val="300"/>
            </w:trPr>
          </w:trPrChange>
        </w:trPr>
        <w:tc>
          <w:tcPr>
            <w:tcW w:w="868" w:type="dxa"/>
            <w:noWrap/>
            <w:hideMark/>
            <w:tcPrChange w:id="106543" w:author="pete jones" w:date="2022-01-12T17:27:00Z">
              <w:tcPr>
                <w:tcW w:w="868" w:type="dxa"/>
                <w:noWrap/>
                <w:hideMark/>
              </w:tcPr>
            </w:tcPrChange>
          </w:tcPr>
          <w:p w14:paraId="1BA0B95B" w14:textId="77777777" w:rsidR="00D32D2F" w:rsidRPr="00D32D2F" w:rsidRDefault="00D32D2F">
            <w:pPr>
              <w:spacing w:before="0" w:after="0" w:line="240" w:lineRule="auto"/>
              <w:jc w:val="left"/>
              <w:rPr>
                <w:ins w:id="106544" w:author="pete jones" w:date="2022-01-12T17:25:00Z"/>
                <w:sz w:val="20"/>
                <w:szCs w:val="20"/>
                <w:rPrChange w:id="106545" w:author="pete jones" w:date="2022-01-12T17:26:00Z">
                  <w:rPr>
                    <w:ins w:id="106546" w:author="pete jones" w:date="2022-01-12T17:25:00Z"/>
                  </w:rPr>
                </w:rPrChange>
              </w:rPr>
              <w:pPrChange w:id="106547" w:author="pete jones" w:date="2022-01-12T17:26:00Z">
                <w:pPr>
                  <w:jc w:val="left"/>
                </w:pPr>
              </w:pPrChange>
            </w:pPr>
            <w:ins w:id="106548" w:author="pete jones" w:date="2022-01-12T17:25:00Z">
              <w:r w:rsidRPr="00D32D2F">
                <w:rPr>
                  <w:sz w:val="20"/>
                  <w:szCs w:val="20"/>
                  <w:rPrChange w:id="106549" w:author="pete jones" w:date="2022-01-12T17:26:00Z">
                    <w:rPr/>
                  </w:rPrChange>
                </w:rPr>
                <w:t>82</w:t>
              </w:r>
            </w:ins>
          </w:p>
        </w:tc>
        <w:tc>
          <w:tcPr>
            <w:tcW w:w="1516" w:type="dxa"/>
            <w:noWrap/>
            <w:hideMark/>
            <w:tcPrChange w:id="106550" w:author="pete jones" w:date="2022-01-12T17:27:00Z">
              <w:tcPr>
                <w:tcW w:w="1516" w:type="dxa"/>
                <w:noWrap/>
                <w:hideMark/>
              </w:tcPr>
            </w:tcPrChange>
          </w:tcPr>
          <w:p w14:paraId="7FF3A42F" w14:textId="77777777" w:rsidR="00D32D2F" w:rsidRPr="00D32D2F" w:rsidRDefault="00D32D2F">
            <w:pPr>
              <w:spacing w:before="0" w:after="0" w:line="240" w:lineRule="auto"/>
              <w:jc w:val="left"/>
              <w:rPr>
                <w:ins w:id="106551" w:author="pete jones" w:date="2022-01-12T17:25:00Z"/>
                <w:sz w:val="20"/>
                <w:szCs w:val="20"/>
                <w:rPrChange w:id="106552" w:author="pete jones" w:date="2022-01-12T17:26:00Z">
                  <w:rPr>
                    <w:ins w:id="106553" w:author="pete jones" w:date="2022-01-12T17:25:00Z"/>
                  </w:rPr>
                </w:rPrChange>
              </w:rPr>
              <w:pPrChange w:id="106554" w:author="pete jones" w:date="2022-01-12T17:26:00Z">
                <w:pPr>
                  <w:jc w:val="left"/>
                </w:pPr>
              </w:pPrChange>
            </w:pPr>
            <w:ins w:id="106555" w:author="pete jones" w:date="2022-01-12T17:25:00Z">
              <w:r w:rsidRPr="00D32D2F">
                <w:rPr>
                  <w:sz w:val="20"/>
                  <w:szCs w:val="20"/>
                  <w:rPrChange w:id="106556" w:author="pete jones" w:date="2022-01-12T17:26:00Z">
                    <w:rPr/>
                  </w:rPrChange>
                </w:rPr>
                <w:t>AHSE1160</w:t>
              </w:r>
            </w:ins>
          </w:p>
        </w:tc>
        <w:tc>
          <w:tcPr>
            <w:tcW w:w="8744" w:type="dxa"/>
            <w:noWrap/>
            <w:hideMark/>
            <w:tcPrChange w:id="106557" w:author="pete jones" w:date="2022-01-12T17:27:00Z">
              <w:tcPr>
                <w:tcW w:w="8744" w:type="dxa"/>
                <w:noWrap/>
                <w:hideMark/>
              </w:tcPr>
            </w:tcPrChange>
          </w:tcPr>
          <w:p w14:paraId="40EE8DE5" w14:textId="77777777" w:rsidR="00D32D2F" w:rsidRPr="00D32D2F" w:rsidRDefault="00D32D2F">
            <w:pPr>
              <w:spacing w:before="0" w:after="0" w:line="240" w:lineRule="auto"/>
              <w:jc w:val="left"/>
              <w:rPr>
                <w:ins w:id="106558" w:author="pete jones" w:date="2022-01-12T17:25:00Z"/>
                <w:sz w:val="20"/>
                <w:szCs w:val="20"/>
                <w:rPrChange w:id="106559" w:author="pete jones" w:date="2022-01-12T17:26:00Z">
                  <w:rPr>
                    <w:ins w:id="106560" w:author="pete jones" w:date="2022-01-12T17:25:00Z"/>
                  </w:rPr>
                </w:rPrChange>
              </w:rPr>
              <w:pPrChange w:id="106561" w:author="pete jones" w:date="2022-01-12T17:26:00Z">
                <w:pPr>
                  <w:jc w:val="left"/>
                </w:pPr>
              </w:pPrChange>
            </w:pPr>
            <w:ins w:id="106562" w:author="pete jones" w:date="2022-01-12T17:25:00Z">
              <w:r w:rsidRPr="00D32D2F">
                <w:rPr>
                  <w:sz w:val="20"/>
                  <w:szCs w:val="20"/>
                  <w:rPrChange w:id="106563" w:author="pete jones" w:date="2022-01-12T17:26:00Z">
                    <w:rPr/>
                  </w:rPrChange>
                </w:rPr>
                <w:t>Democracy and Media</w:t>
              </w:r>
            </w:ins>
          </w:p>
        </w:tc>
        <w:tc>
          <w:tcPr>
            <w:tcW w:w="616" w:type="dxa"/>
            <w:noWrap/>
            <w:vAlign w:val="center"/>
            <w:hideMark/>
            <w:tcPrChange w:id="106564" w:author="pete jones" w:date="2022-01-12T17:27:00Z">
              <w:tcPr>
                <w:tcW w:w="616" w:type="dxa"/>
                <w:noWrap/>
                <w:hideMark/>
              </w:tcPr>
            </w:tcPrChange>
          </w:tcPr>
          <w:p w14:paraId="1AC6568C" w14:textId="0C617DAB" w:rsidR="00D32D2F" w:rsidRPr="00D32D2F" w:rsidRDefault="00D32D2F">
            <w:pPr>
              <w:spacing w:before="0" w:after="0" w:line="240" w:lineRule="auto"/>
              <w:jc w:val="center"/>
              <w:rPr>
                <w:ins w:id="106565" w:author="pete jones" w:date="2022-01-12T17:25:00Z"/>
                <w:sz w:val="20"/>
                <w:szCs w:val="20"/>
                <w:rPrChange w:id="106566" w:author="pete jones" w:date="2022-01-12T17:26:00Z">
                  <w:rPr>
                    <w:ins w:id="106567" w:author="pete jones" w:date="2022-01-12T17:25:00Z"/>
                  </w:rPr>
                </w:rPrChange>
              </w:rPr>
              <w:pPrChange w:id="106568" w:author="pete jones" w:date="2022-01-12T17:30:00Z">
                <w:pPr>
                  <w:jc w:val="left"/>
                </w:pPr>
              </w:pPrChange>
            </w:pPr>
          </w:p>
        </w:tc>
        <w:tc>
          <w:tcPr>
            <w:tcW w:w="616" w:type="dxa"/>
            <w:noWrap/>
            <w:vAlign w:val="center"/>
            <w:hideMark/>
            <w:tcPrChange w:id="106569" w:author="pete jones" w:date="2022-01-12T17:27:00Z">
              <w:tcPr>
                <w:tcW w:w="616" w:type="dxa"/>
                <w:noWrap/>
                <w:hideMark/>
              </w:tcPr>
            </w:tcPrChange>
          </w:tcPr>
          <w:p w14:paraId="45F2EFDB" w14:textId="77777777" w:rsidR="00D32D2F" w:rsidRPr="00D32D2F" w:rsidRDefault="00D32D2F">
            <w:pPr>
              <w:spacing w:before="0" w:after="0" w:line="240" w:lineRule="auto"/>
              <w:jc w:val="center"/>
              <w:rPr>
                <w:ins w:id="106570" w:author="pete jones" w:date="2022-01-12T17:25:00Z"/>
                <w:sz w:val="20"/>
                <w:szCs w:val="20"/>
                <w:rPrChange w:id="106571" w:author="pete jones" w:date="2022-01-12T17:26:00Z">
                  <w:rPr>
                    <w:ins w:id="106572" w:author="pete jones" w:date="2022-01-12T17:25:00Z"/>
                  </w:rPr>
                </w:rPrChange>
              </w:rPr>
              <w:pPrChange w:id="106573" w:author="pete jones" w:date="2022-01-12T17:30:00Z">
                <w:pPr>
                  <w:jc w:val="left"/>
                </w:pPr>
              </w:pPrChange>
            </w:pPr>
            <w:ins w:id="106574" w:author="pete jones" w:date="2022-01-12T17:25:00Z">
              <w:r w:rsidRPr="00D32D2F">
                <w:rPr>
                  <w:sz w:val="20"/>
                  <w:szCs w:val="20"/>
                  <w:rPrChange w:id="106575" w:author="pete jones" w:date="2022-01-12T17:26:00Z">
                    <w:rPr/>
                  </w:rPrChange>
                </w:rPr>
                <w:t>2</w:t>
              </w:r>
            </w:ins>
          </w:p>
        </w:tc>
        <w:tc>
          <w:tcPr>
            <w:tcW w:w="616" w:type="dxa"/>
            <w:noWrap/>
            <w:vAlign w:val="center"/>
            <w:hideMark/>
            <w:tcPrChange w:id="106576" w:author="pete jones" w:date="2022-01-12T17:27:00Z">
              <w:tcPr>
                <w:tcW w:w="616" w:type="dxa"/>
                <w:noWrap/>
                <w:hideMark/>
              </w:tcPr>
            </w:tcPrChange>
          </w:tcPr>
          <w:p w14:paraId="13E88AD7" w14:textId="77777777" w:rsidR="00D32D2F" w:rsidRPr="00D32D2F" w:rsidRDefault="00D32D2F">
            <w:pPr>
              <w:spacing w:before="0" w:after="0" w:line="240" w:lineRule="auto"/>
              <w:jc w:val="center"/>
              <w:rPr>
                <w:ins w:id="106577" w:author="pete jones" w:date="2022-01-12T17:25:00Z"/>
                <w:sz w:val="20"/>
                <w:szCs w:val="20"/>
                <w:rPrChange w:id="106578" w:author="pete jones" w:date="2022-01-12T17:26:00Z">
                  <w:rPr>
                    <w:ins w:id="106579" w:author="pete jones" w:date="2022-01-12T17:25:00Z"/>
                  </w:rPr>
                </w:rPrChange>
              </w:rPr>
              <w:pPrChange w:id="106580" w:author="pete jones" w:date="2022-01-12T17:30:00Z">
                <w:pPr>
                  <w:jc w:val="left"/>
                </w:pPr>
              </w:pPrChange>
            </w:pPr>
          </w:p>
        </w:tc>
        <w:tc>
          <w:tcPr>
            <w:tcW w:w="616" w:type="dxa"/>
            <w:noWrap/>
            <w:vAlign w:val="center"/>
            <w:hideMark/>
            <w:tcPrChange w:id="106581" w:author="pete jones" w:date="2022-01-12T17:27:00Z">
              <w:tcPr>
                <w:tcW w:w="616" w:type="dxa"/>
                <w:noWrap/>
                <w:hideMark/>
              </w:tcPr>
            </w:tcPrChange>
          </w:tcPr>
          <w:p w14:paraId="5B230B42" w14:textId="77777777" w:rsidR="00D32D2F" w:rsidRPr="00D32D2F" w:rsidRDefault="00D32D2F">
            <w:pPr>
              <w:spacing w:before="0" w:after="0" w:line="240" w:lineRule="auto"/>
              <w:jc w:val="center"/>
              <w:rPr>
                <w:ins w:id="106582" w:author="pete jones" w:date="2022-01-12T17:25:00Z"/>
                <w:sz w:val="20"/>
                <w:szCs w:val="20"/>
                <w:rPrChange w:id="106583" w:author="pete jones" w:date="2022-01-12T17:26:00Z">
                  <w:rPr>
                    <w:ins w:id="106584" w:author="pete jones" w:date="2022-01-12T17:25:00Z"/>
                  </w:rPr>
                </w:rPrChange>
              </w:rPr>
              <w:pPrChange w:id="106585" w:author="pete jones" w:date="2022-01-12T17:30:00Z">
                <w:pPr>
                  <w:jc w:val="left"/>
                </w:pPr>
              </w:pPrChange>
            </w:pPr>
            <w:ins w:id="106586" w:author="pete jones" w:date="2022-01-12T17:25:00Z">
              <w:r w:rsidRPr="00D32D2F">
                <w:rPr>
                  <w:sz w:val="20"/>
                  <w:szCs w:val="20"/>
                  <w:rPrChange w:id="106587" w:author="pete jones" w:date="2022-01-12T17:26:00Z">
                    <w:rPr/>
                  </w:rPrChange>
                </w:rPr>
                <w:t>1</w:t>
              </w:r>
            </w:ins>
          </w:p>
        </w:tc>
        <w:tc>
          <w:tcPr>
            <w:tcW w:w="616" w:type="dxa"/>
            <w:noWrap/>
            <w:vAlign w:val="center"/>
            <w:hideMark/>
            <w:tcPrChange w:id="106588" w:author="pete jones" w:date="2022-01-12T17:27:00Z">
              <w:tcPr>
                <w:tcW w:w="616" w:type="dxa"/>
                <w:noWrap/>
                <w:hideMark/>
              </w:tcPr>
            </w:tcPrChange>
          </w:tcPr>
          <w:p w14:paraId="6A73C2CF" w14:textId="77777777" w:rsidR="00D32D2F" w:rsidRPr="00D32D2F" w:rsidRDefault="00D32D2F">
            <w:pPr>
              <w:spacing w:before="0" w:after="0" w:line="240" w:lineRule="auto"/>
              <w:jc w:val="center"/>
              <w:rPr>
                <w:ins w:id="106589" w:author="pete jones" w:date="2022-01-12T17:25:00Z"/>
                <w:sz w:val="20"/>
                <w:szCs w:val="20"/>
                <w:rPrChange w:id="106590" w:author="pete jones" w:date="2022-01-12T17:26:00Z">
                  <w:rPr>
                    <w:ins w:id="106591" w:author="pete jones" w:date="2022-01-12T17:25:00Z"/>
                  </w:rPr>
                </w:rPrChange>
              </w:rPr>
              <w:pPrChange w:id="106592" w:author="pete jones" w:date="2022-01-12T17:30:00Z">
                <w:pPr>
                  <w:jc w:val="left"/>
                </w:pPr>
              </w:pPrChange>
            </w:pPr>
            <w:ins w:id="106593" w:author="pete jones" w:date="2022-01-12T17:25:00Z">
              <w:r w:rsidRPr="00D32D2F">
                <w:rPr>
                  <w:sz w:val="20"/>
                  <w:szCs w:val="20"/>
                  <w:rPrChange w:id="106594" w:author="pete jones" w:date="2022-01-12T17:26:00Z">
                    <w:rPr/>
                  </w:rPrChange>
                </w:rPr>
                <w:t>4</w:t>
              </w:r>
            </w:ins>
          </w:p>
        </w:tc>
        <w:tc>
          <w:tcPr>
            <w:tcW w:w="616" w:type="dxa"/>
            <w:noWrap/>
            <w:vAlign w:val="center"/>
            <w:hideMark/>
            <w:tcPrChange w:id="106595" w:author="pete jones" w:date="2022-01-12T17:27:00Z">
              <w:tcPr>
                <w:tcW w:w="616" w:type="dxa"/>
                <w:noWrap/>
                <w:hideMark/>
              </w:tcPr>
            </w:tcPrChange>
          </w:tcPr>
          <w:p w14:paraId="76056540" w14:textId="77777777" w:rsidR="00D32D2F" w:rsidRPr="00D32D2F" w:rsidRDefault="00D32D2F">
            <w:pPr>
              <w:spacing w:before="0" w:after="0" w:line="240" w:lineRule="auto"/>
              <w:jc w:val="center"/>
              <w:rPr>
                <w:ins w:id="106596" w:author="pete jones" w:date="2022-01-12T17:25:00Z"/>
                <w:sz w:val="20"/>
                <w:szCs w:val="20"/>
                <w:rPrChange w:id="106597" w:author="pete jones" w:date="2022-01-12T17:26:00Z">
                  <w:rPr>
                    <w:ins w:id="106598" w:author="pete jones" w:date="2022-01-12T17:25:00Z"/>
                  </w:rPr>
                </w:rPrChange>
              </w:rPr>
              <w:pPrChange w:id="106599" w:author="pete jones" w:date="2022-01-12T17:30:00Z">
                <w:pPr>
                  <w:jc w:val="left"/>
                </w:pPr>
              </w:pPrChange>
            </w:pPr>
            <w:ins w:id="106600" w:author="pete jones" w:date="2022-01-12T17:25:00Z">
              <w:r w:rsidRPr="00D32D2F">
                <w:rPr>
                  <w:sz w:val="20"/>
                  <w:szCs w:val="20"/>
                  <w:rPrChange w:id="106601" w:author="pete jones" w:date="2022-01-12T17:26:00Z">
                    <w:rPr/>
                  </w:rPrChange>
                </w:rPr>
                <w:t>4</w:t>
              </w:r>
            </w:ins>
          </w:p>
        </w:tc>
        <w:tc>
          <w:tcPr>
            <w:tcW w:w="616" w:type="dxa"/>
            <w:noWrap/>
            <w:vAlign w:val="center"/>
            <w:hideMark/>
            <w:tcPrChange w:id="106602" w:author="pete jones" w:date="2022-01-12T17:27:00Z">
              <w:tcPr>
                <w:tcW w:w="616" w:type="dxa"/>
                <w:noWrap/>
                <w:hideMark/>
              </w:tcPr>
            </w:tcPrChange>
          </w:tcPr>
          <w:p w14:paraId="480A3139" w14:textId="77777777" w:rsidR="00D32D2F" w:rsidRPr="00D32D2F" w:rsidRDefault="00D32D2F">
            <w:pPr>
              <w:spacing w:before="0" w:after="0" w:line="240" w:lineRule="auto"/>
              <w:jc w:val="center"/>
              <w:rPr>
                <w:ins w:id="106603" w:author="pete jones" w:date="2022-01-12T17:25:00Z"/>
                <w:sz w:val="20"/>
                <w:szCs w:val="20"/>
                <w:rPrChange w:id="106604" w:author="pete jones" w:date="2022-01-12T17:26:00Z">
                  <w:rPr>
                    <w:ins w:id="106605" w:author="pete jones" w:date="2022-01-12T17:25:00Z"/>
                  </w:rPr>
                </w:rPrChange>
              </w:rPr>
              <w:pPrChange w:id="106606" w:author="pete jones" w:date="2022-01-12T17:30:00Z">
                <w:pPr>
                  <w:jc w:val="left"/>
                </w:pPr>
              </w:pPrChange>
            </w:pPr>
            <w:ins w:id="106607" w:author="pete jones" w:date="2022-01-12T17:25:00Z">
              <w:r w:rsidRPr="00D32D2F">
                <w:rPr>
                  <w:sz w:val="20"/>
                  <w:szCs w:val="20"/>
                  <w:rPrChange w:id="106608" w:author="pete jones" w:date="2022-01-12T17:26:00Z">
                    <w:rPr/>
                  </w:rPrChange>
                </w:rPr>
                <w:t>0</w:t>
              </w:r>
            </w:ins>
          </w:p>
        </w:tc>
        <w:tc>
          <w:tcPr>
            <w:tcW w:w="616" w:type="dxa"/>
            <w:noWrap/>
            <w:vAlign w:val="center"/>
            <w:hideMark/>
            <w:tcPrChange w:id="106609" w:author="pete jones" w:date="2022-01-12T17:27:00Z">
              <w:tcPr>
                <w:tcW w:w="616" w:type="dxa"/>
                <w:noWrap/>
                <w:hideMark/>
              </w:tcPr>
            </w:tcPrChange>
          </w:tcPr>
          <w:p w14:paraId="4A0F43FA" w14:textId="77777777" w:rsidR="00D32D2F" w:rsidRPr="00D32D2F" w:rsidRDefault="00D32D2F">
            <w:pPr>
              <w:spacing w:before="0" w:after="0" w:line="240" w:lineRule="auto"/>
              <w:jc w:val="center"/>
              <w:rPr>
                <w:ins w:id="106610" w:author="pete jones" w:date="2022-01-12T17:25:00Z"/>
                <w:sz w:val="20"/>
                <w:szCs w:val="20"/>
                <w:rPrChange w:id="106611" w:author="pete jones" w:date="2022-01-12T17:26:00Z">
                  <w:rPr>
                    <w:ins w:id="106612" w:author="pete jones" w:date="2022-01-12T17:25:00Z"/>
                  </w:rPr>
                </w:rPrChange>
              </w:rPr>
              <w:pPrChange w:id="106613" w:author="pete jones" w:date="2022-01-12T17:30:00Z">
                <w:pPr>
                  <w:jc w:val="left"/>
                </w:pPr>
              </w:pPrChange>
            </w:pPr>
            <w:ins w:id="106614" w:author="pete jones" w:date="2022-01-12T17:25:00Z">
              <w:r w:rsidRPr="00D32D2F">
                <w:rPr>
                  <w:sz w:val="20"/>
                  <w:szCs w:val="20"/>
                  <w:rPrChange w:id="106615" w:author="pete jones" w:date="2022-01-12T17:26:00Z">
                    <w:rPr/>
                  </w:rPrChange>
                </w:rPr>
                <w:t>8</w:t>
              </w:r>
            </w:ins>
          </w:p>
        </w:tc>
      </w:tr>
      <w:tr w:rsidR="00D32D2F" w:rsidRPr="00D32D2F" w14:paraId="6EAAEEF1" w14:textId="77777777" w:rsidTr="00D32D2F">
        <w:trPr>
          <w:trHeight w:val="300"/>
          <w:ins w:id="106616" w:author="pete jones" w:date="2022-01-12T17:25:00Z"/>
          <w:trPrChange w:id="106617" w:author="pete jones" w:date="2022-01-12T17:27:00Z">
            <w:trPr>
              <w:trHeight w:val="300"/>
            </w:trPr>
          </w:trPrChange>
        </w:trPr>
        <w:tc>
          <w:tcPr>
            <w:tcW w:w="868" w:type="dxa"/>
            <w:noWrap/>
            <w:hideMark/>
            <w:tcPrChange w:id="106618" w:author="pete jones" w:date="2022-01-12T17:27:00Z">
              <w:tcPr>
                <w:tcW w:w="868" w:type="dxa"/>
                <w:noWrap/>
                <w:hideMark/>
              </w:tcPr>
            </w:tcPrChange>
          </w:tcPr>
          <w:p w14:paraId="5E7490E6" w14:textId="77777777" w:rsidR="00D32D2F" w:rsidRPr="00D32D2F" w:rsidRDefault="00D32D2F">
            <w:pPr>
              <w:spacing w:before="0" w:after="0" w:line="240" w:lineRule="auto"/>
              <w:jc w:val="left"/>
              <w:rPr>
                <w:ins w:id="106619" w:author="pete jones" w:date="2022-01-12T17:25:00Z"/>
                <w:sz w:val="20"/>
                <w:szCs w:val="20"/>
                <w:rPrChange w:id="106620" w:author="pete jones" w:date="2022-01-12T17:26:00Z">
                  <w:rPr>
                    <w:ins w:id="106621" w:author="pete jones" w:date="2022-01-12T17:25:00Z"/>
                  </w:rPr>
                </w:rPrChange>
              </w:rPr>
              <w:pPrChange w:id="106622" w:author="pete jones" w:date="2022-01-12T17:26:00Z">
                <w:pPr>
                  <w:jc w:val="left"/>
                </w:pPr>
              </w:pPrChange>
            </w:pPr>
            <w:ins w:id="106623" w:author="pete jones" w:date="2022-01-12T17:25:00Z">
              <w:r w:rsidRPr="00D32D2F">
                <w:rPr>
                  <w:sz w:val="20"/>
                  <w:szCs w:val="20"/>
                  <w:rPrChange w:id="106624" w:author="pete jones" w:date="2022-01-12T17:26:00Z">
                    <w:rPr/>
                  </w:rPrChange>
                </w:rPr>
                <w:t>83</w:t>
              </w:r>
            </w:ins>
          </w:p>
        </w:tc>
        <w:tc>
          <w:tcPr>
            <w:tcW w:w="1516" w:type="dxa"/>
            <w:noWrap/>
            <w:hideMark/>
            <w:tcPrChange w:id="106625" w:author="pete jones" w:date="2022-01-12T17:27:00Z">
              <w:tcPr>
                <w:tcW w:w="1516" w:type="dxa"/>
                <w:noWrap/>
                <w:hideMark/>
              </w:tcPr>
            </w:tcPrChange>
          </w:tcPr>
          <w:p w14:paraId="38E7A537" w14:textId="77777777" w:rsidR="00D32D2F" w:rsidRPr="00D32D2F" w:rsidRDefault="00D32D2F">
            <w:pPr>
              <w:spacing w:before="0" w:after="0" w:line="240" w:lineRule="auto"/>
              <w:jc w:val="left"/>
              <w:rPr>
                <w:ins w:id="106626" w:author="pete jones" w:date="2022-01-12T17:25:00Z"/>
                <w:sz w:val="20"/>
                <w:szCs w:val="20"/>
                <w:rPrChange w:id="106627" w:author="pete jones" w:date="2022-01-12T17:26:00Z">
                  <w:rPr>
                    <w:ins w:id="106628" w:author="pete jones" w:date="2022-01-12T17:25:00Z"/>
                  </w:rPr>
                </w:rPrChange>
              </w:rPr>
              <w:pPrChange w:id="106629" w:author="pete jones" w:date="2022-01-12T17:26:00Z">
                <w:pPr>
                  <w:jc w:val="left"/>
                </w:pPr>
              </w:pPrChange>
            </w:pPr>
            <w:ins w:id="106630" w:author="pete jones" w:date="2022-01-12T17:25:00Z">
              <w:r w:rsidRPr="00D32D2F">
                <w:rPr>
                  <w:sz w:val="20"/>
                  <w:szCs w:val="20"/>
                  <w:rPrChange w:id="106631" w:author="pete jones" w:date="2022-01-12T17:26:00Z">
                    <w:rPr/>
                  </w:rPrChange>
                </w:rPr>
                <w:t>AHSE1199</w:t>
              </w:r>
            </w:ins>
          </w:p>
        </w:tc>
        <w:tc>
          <w:tcPr>
            <w:tcW w:w="8744" w:type="dxa"/>
            <w:noWrap/>
            <w:hideMark/>
            <w:tcPrChange w:id="106632" w:author="pete jones" w:date="2022-01-12T17:27:00Z">
              <w:tcPr>
                <w:tcW w:w="8744" w:type="dxa"/>
                <w:noWrap/>
                <w:hideMark/>
              </w:tcPr>
            </w:tcPrChange>
          </w:tcPr>
          <w:p w14:paraId="29BA0AC5" w14:textId="77777777" w:rsidR="00D32D2F" w:rsidRPr="00D32D2F" w:rsidRDefault="00D32D2F">
            <w:pPr>
              <w:spacing w:before="0" w:after="0" w:line="240" w:lineRule="auto"/>
              <w:jc w:val="left"/>
              <w:rPr>
                <w:ins w:id="106633" w:author="pete jones" w:date="2022-01-12T17:25:00Z"/>
                <w:sz w:val="20"/>
                <w:szCs w:val="20"/>
                <w:rPrChange w:id="106634" w:author="pete jones" w:date="2022-01-12T17:26:00Z">
                  <w:rPr>
                    <w:ins w:id="106635" w:author="pete jones" w:date="2022-01-12T17:25:00Z"/>
                  </w:rPr>
                </w:rPrChange>
              </w:rPr>
              <w:pPrChange w:id="106636" w:author="pete jones" w:date="2022-01-12T17:26:00Z">
                <w:pPr>
                  <w:jc w:val="left"/>
                </w:pPr>
              </w:pPrChange>
            </w:pPr>
            <w:ins w:id="106637" w:author="pete jones" w:date="2022-01-12T17:25:00Z">
              <w:r w:rsidRPr="00D32D2F">
                <w:rPr>
                  <w:sz w:val="20"/>
                  <w:szCs w:val="20"/>
                  <w:rPrChange w:id="106638" w:author="pete jones" w:date="2022-01-12T17:26:00Z">
                    <w:rPr/>
                  </w:rPrChange>
                </w:rPr>
                <w:t>Arts, Humanities, Social Science Foundation Topic</w:t>
              </w:r>
            </w:ins>
          </w:p>
        </w:tc>
        <w:tc>
          <w:tcPr>
            <w:tcW w:w="616" w:type="dxa"/>
            <w:noWrap/>
            <w:vAlign w:val="center"/>
            <w:hideMark/>
            <w:tcPrChange w:id="106639" w:author="pete jones" w:date="2022-01-12T17:27:00Z">
              <w:tcPr>
                <w:tcW w:w="616" w:type="dxa"/>
                <w:noWrap/>
                <w:hideMark/>
              </w:tcPr>
            </w:tcPrChange>
          </w:tcPr>
          <w:p w14:paraId="613BEE99" w14:textId="131EC96A" w:rsidR="00D32D2F" w:rsidRPr="00D32D2F" w:rsidRDefault="00D32D2F">
            <w:pPr>
              <w:spacing w:before="0" w:after="0" w:line="240" w:lineRule="auto"/>
              <w:jc w:val="center"/>
              <w:rPr>
                <w:ins w:id="106640" w:author="pete jones" w:date="2022-01-12T17:25:00Z"/>
                <w:sz w:val="20"/>
                <w:szCs w:val="20"/>
                <w:rPrChange w:id="106641" w:author="pete jones" w:date="2022-01-12T17:26:00Z">
                  <w:rPr>
                    <w:ins w:id="106642" w:author="pete jones" w:date="2022-01-12T17:25:00Z"/>
                  </w:rPr>
                </w:rPrChange>
              </w:rPr>
              <w:pPrChange w:id="106643" w:author="pete jones" w:date="2022-01-12T17:30:00Z">
                <w:pPr>
                  <w:jc w:val="left"/>
                </w:pPr>
              </w:pPrChange>
            </w:pPr>
          </w:p>
        </w:tc>
        <w:tc>
          <w:tcPr>
            <w:tcW w:w="616" w:type="dxa"/>
            <w:noWrap/>
            <w:vAlign w:val="center"/>
            <w:hideMark/>
            <w:tcPrChange w:id="106644" w:author="pete jones" w:date="2022-01-12T17:27:00Z">
              <w:tcPr>
                <w:tcW w:w="616" w:type="dxa"/>
                <w:noWrap/>
                <w:hideMark/>
              </w:tcPr>
            </w:tcPrChange>
          </w:tcPr>
          <w:p w14:paraId="533D44EA" w14:textId="77777777" w:rsidR="00D32D2F" w:rsidRPr="00D32D2F" w:rsidRDefault="00D32D2F">
            <w:pPr>
              <w:spacing w:before="0" w:after="0" w:line="240" w:lineRule="auto"/>
              <w:jc w:val="center"/>
              <w:rPr>
                <w:ins w:id="106645" w:author="pete jones" w:date="2022-01-12T17:25:00Z"/>
                <w:sz w:val="20"/>
                <w:szCs w:val="20"/>
                <w:rPrChange w:id="106646" w:author="pete jones" w:date="2022-01-12T17:26:00Z">
                  <w:rPr>
                    <w:ins w:id="106647" w:author="pete jones" w:date="2022-01-12T17:25:00Z"/>
                  </w:rPr>
                </w:rPrChange>
              </w:rPr>
              <w:pPrChange w:id="106648" w:author="pete jones" w:date="2022-01-12T17:30:00Z">
                <w:pPr>
                  <w:jc w:val="left"/>
                </w:pPr>
              </w:pPrChange>
            </w:pPr>
            <w:ins w:id="106649" w:author="pete jones" w:date="2022-01-12T17:25:00Z">
              <w:r w:rsidRPr="00D32D2F">
                <w:rPr>
                  <w:sz w:val="20"/>
                  <w:szCs w:val="20"/>
                  <w:rPrChange w:id="106650" w:author="pete jones" w:date="2022-01-12T17:26:00Z">
                    <w:rPr/>
                  </w:rPrChange>
                </w:rPr>
                <w:t>2</w:t>
              </w:r>
            </w:ins>
          </w:p>
        </w:tc>
        <w:tc>
          <w:tcPr>
            <w:tcW w:w="616" w:type="dxa"/>
            <w:noWrap/>
            <w:vAlign w:val="center"/>
            <w:hideMark/>
            <w:tcPrChange w:id="106651" w:author="pete jones" w:date="2022-01-12T17:27:00Z">
              <w:tcPr>
                <w:tcW w:w="616" w:type="dxa"/>
                <w:noWrap/>
                <w:hideMark/>
              </w:tcPr>
            </w:tcPrChange>
          </w:tcPr>
          <w:p w14:paraId="70899CF9" w14:textId="77777777" w:rsidR="00D32D2F" w:rsidRPr="00D32D2F" w:rsidRDefault="00D32D2F">
            <w:pPr>
              <w:spacing w:before="0" w:after="0" w:line="240" w:lineRule="auto"/>
              <w:jc w:val="center"/>
              <w:rPr>
                <w:ins w:id="106652" w:author="pete jones" w:date="2022-01-12T17:25:00Z"/>
                <w:sz w:val="20"/>
                <w:szCs w:val="20"/>
                <w:rPrChange w:id="106653" w:author="pete jones" w:date="2022-01-12T17:26:00Z">
                  <w:rPr>
                    <w:ins w:id="106654" w:author="pete jones" w:date="2022-01-12T17:25:00Z"/>
                  </w:rPr>
                </w:rPrChange>
              </w:rPr>
              <w:pPrChange w:id="106655" w:author="pete jones" w:date="2022-01-12T17:30:00Z">
                <w:pPr>
                  <w:jc w:val="left"/>
                </w:pPr>
              </w:pPrChange>
            </w:pPr>
          </w:p>
        </w:tc>
        <w:tc>
          <w:tcPr>
            <w:tcW w:w="616" w:type="dxa"/>
            <w:noWrap/>
            <w:vAlign w:val="center"/>
            <w:hideMark/>
            <w:tcPrChange w:id="106656" w:author="pete jones" w:date="2022-01-12T17:27:00Z">
              <w:tcPr>
                <w:tcW w:w="616" w:type="dxa"/>
                <w:noWrap/>
                <w:hideMark/>
              </w:tcPr>
            </w:tcPrChange>
          </w:tcPr>
          <w:p w14:paraId="6A57DFBC" w14:textId="77777777" w:rsidR="00D32D2F" w:rsidRPr="00D32D2F" w:rsidRDefault="00D32D2F">
            <w:pPr>
              <w:spacing w:before="0" w:after="0" w:line="240" w:lineRule="auto"/>
              <w:jc w:val="center"/>
              <w:rPr>
                <w:ins w:id="106657" w:author="pete jones" w:date="2022-01-12T17:25:00Z"/>
                <w:sz w:val="20"/>
                <w:szCs w:val="20"/>
                <w:rPrChange w:id="106658" w:author="pete jones" w:date="2022-01-12T17:26:00Z">
                  <w:rPr>
                    <w:ins w:id="106659" w:author="pete jones" w:date="2022-01-12T17:25:00Z"/>
                  </w:rPr>
                </w:rPrChange>
              </w:rPr>
              <w:pPrChange w:id="106660" w:author="pete jones" w:date="2022-01-12T17:30:00Z">
                <w:pPr>
                  <w:jc w:val="left"/>
                </w:pPr>
              </w:pPrChange>
            </w:pPr>
            <w:ins w:id="106661" w:author="pete jones" w:date="2022-01-12T17:25:00Z">
              <w:r w:rsidRPr="00D32D2F">
                <w:rPr>
                  <w:sz w:val="20"/>
                  <w:szCs w:val="20"/>
                  <w:rPrChange w:id="106662" w:author="pete jones" w:date="2022-01-12T17:26:00Z">
                    <w:rPr/>
                  </w:rPrChange>
                </w:rPr>
                <w:t>1</w:t>
              </w:r>
            </w:ins>
          </w:p>
        </w:tc>
        <w:tc>
          <w:tcPr>
            <w:tcW w:w="616" w:type="dxa"/>
            <w:noWrap/>
            <w:vAlign w:val="center"/>
            <w:hideMark/>
            <w:tcPrChange w:id="106663" w:author="pete jones" w:date="2022-01-12T17:27:00Z">
              <w:tcPr>
                <w:tcW w:w="616" w:type="dxa"/>
                <w:noWrap/>
                <w:hideMark/>
              </w:tcPr>
            </w:tcPrChange>
          </w:tcPr>
          <w:p w14:paraId="482F2310" w14:textId="77777777" w:rsidR="00D32D2F" w:rsidRPr="00D32D2F" w:rsidRDefault="00D32D2F">
            <w:pPr>
              <w:spacing w:before="0" w:after="0" w:line="240" w:lineRule="auto"/>
              <w:jc w:val="center"/>
              <w:rPr>
                <w:ins w:id="106664" w:author="pete jones" w:date="2022-01-12T17:25:00Z"/>
                <w:sz w:val="20"/>
                <w:szCs w:val="20"/>
                <w:rPrChange w:id="106665" w:author="pete jones" w:date="2022-01-12T17:26:00Z">
                  <w:rPr>
                    <w:ins w:id="106666" w:author="pete jones" w:date="2022-01-12T17:25:00Z"/>
                  </w:rPr>
                </w:rPrChange>
              </w:rPr>
              <w:pPrChange w:id="106667" w:author="pete jones" w:date="2022-01-12T17:30:00Z">
                <w:pPr>
                  <w:jc w:val="left"/>
                </w:pPr>
              </w:pPrChange>
            </w:pPr>
            <w:ins w:id="106668" w:author="pete jones" w:date="2022-01-12T17:25:00Z">
              <w:r w:rsidRPr="00D32D2F">
                <w:rPr>
                  <w:sz w:val="20"/>
                  <w:szCs w:val="20"/>
                  <w:rPrChange w:id="106669" w:author="pete jones" w:date="2022-01-12T17:26:00Z">
                    <w:rPr/>
                  </w:rPrChange>
                </w:rPr>
                <w:t>4</w:t>
              </w:r>
            </w:ins>
          </w:p>
        </w:tc>
        <w:tc>
          <w:tcPr>
            <w:tcW w:w="616" w:type="dxa"/>
            <w:noWrap/>
            <w:vAlign w:val="center"/>
            <w:hideMark/>
            <w:tcPrChange w:id="106670" w:author="pete jones" w:date="2022-01-12T17:27:00Z">
              <w:tcPr>
                <w:tcW w:w="616" w:type="dxa"/>
                <w:noWrap/>
                <w:hideMark/>
              </w:tcPr>
            </w:tcPrChange>
          </w:tcPr>
          <w:p w14:paraId="5360E8A4" w14:textId="77777777" w:rsidR="00D32D2F" w:rsidRPr="00D32D2F" w:rsidRDefault="00D32D2F">
            <w:pPr>
              <w:spacing w:before="0" w:after="0" w:line="240" w:lineRule="auto"/>
              <w:jc w:val="center"/>
              <w:rPr>
                <w:ins w:id="106671" w:author="pete jones" w:date="2022-01-12T17:25:00Z"/>
                <w:sz w:val="20"/>
                <w:szCs w:val="20"/>
                <w:rPrChange w:id="106672" w:author="pete jones" w:date="2022-01-12T17:26:00Z">
                  <w:rPr>
                    <w:ins w:id="106673" w:author="pete jones" w:date="2022-01-12T17:25:00Z"/>
                  </w:rPr>
                </w:rPrChange>
              </w:rPr>
              <w:pPrChange w:id="106674" w:author="pete jones" w:date="2022-01-12T17:30:00Z">
                <w:pPr>
                  <w:jc w:val="left"/>
                </w:pPr>
              </w:pPrChange>
            </w:pPr>
            <w:ins w:id="106675" w:author="pete jones" w:date="2022-01-12T17:25:00Z">
              <w:r w:rsidRPr="00D32D2F">
                <w:rPr>
                  <w:sz w:val="20"/>
                  <w:szCs w:val="20"/>
                  <w:rPrChange w:id="106676" w:author="pete jones" w:date="2022-01-12T17:26:00Z">
                    <w:rPr/>
                  </w:rPrChange>
                </w:rPr>
                <w:t>4</w:t>
              </w:r>
            </w:ins>
          </w:p>
        </w:tc>
        <w:tc>
          <w:tcPr>
            <w:tcW w:w="616" w:type="dxa"/>
            <w:noWrap/>
            <w:vAlign w:val="center"/>
            <w:hideMark/>
            <w:tcPrChange w:id="106677" w:author="pete jones" w:date="2022-01-12T17:27:00Z">
              <w:tcPr>
                <w:tcW w:w="616" w:type="dxa"/>
                <w:noWrap/>
                <w:hideMark/>
              </w:tcPr>
            </w:tcPrChange>
          </w:tcPr>
          <w:p w14:paraId="47C9AE86" w14:textId="77777777" w:rsidR="00D32D2F" w:rsidRPr="00D32D2F" w:rsidRDefault="00D32D2F">
            <w:pPr>
              <w:spacing w:before="0" w:after="0" w:line="240" w:lineRule="auto"/>
              <w:jc w:val="center"/>
              <w:rPr>
                <w:ins w:id="106678" w:author="pete jones" w:date="2022-01-12T17:25:00Z"/>
                <w:sz w:val="20"/>
                <w:szCs w:val="20"/>
                <w:rPrChange w:id="106679" w:author="pete jones" w:date="2022-01-12T17:26:00Z">
                  <w:rPr>
                    <w:ins w:id="106680" w:author="pete jones" w:date="2022-01-12T17:25:00Z"/>
                  </w:rPr>
                </w:rPrChange>
              </w:rPr>
              <w:pPrChange w:id="106681" w:author="pete jones" w:date="2022-01-12T17:30:00Z">
                <w:pPr>
                  <w:jc w:val="left"/>
                </w:pPr>
              </w:pPrChange>
            </w:pPr>
            <w:ins w:id="106682" w:author="pete jones" w:date="2022-01-12T17:25:00Z">
              <w:r w:rsidRPr="00D32D2F">
                <w:rPr>
                  <w:sz w:val="20"/>
                  <w:szCs w:val="20"/>
                  <w:rPrChange w:id="106683" w:author="pete jones" w:date="2022-01-12T17:26:00Z">
                    <w:rPr/>
                  </w:rPrChange>
                </w:rPr>
                <w:t>0</w:t>
              </w:r>
            </w:ins>
          </w:p>
        </w:tc>
        <w:tc>
          <w:tcPr>
            <w:tcW w:w="616" w:type="dxa"/>
            <w:noWrap/>
            <w:vAlign w:val="center"/>
            <w:hideMark/>
            <w:tcPrChange w:id="106684" w:author="pete jones" w:date="2022-01-12T17:27:00Z">
              <w:tcPr>
                <w:tcW w:w="616" w:type="dxa"/>
                <w:noWrap/>
                <w:hideMark/>
              </w:tcPr>
            </w:tcPrChange>
          </w:tcPr>
          <w:p w14:paraId="1F392771" w14:textId="77777777" w:rsidR="00D32D2F" w:rsidRPr="00D32D2F" w:rsidRDefault="00D32D2F">
            <w:pPr>
              <w:spacing w:before="0" w:after="0" w:line="240" w:lineRule="auto"/>
              <w:jc w:val="center"/>
              <w:rPr>
                <w:ins w:id="106685" w:author="pete jones" w:date="2022-01-12T17:25:00Z"/>
                <w:sz w:val="20"/>
                <w:szCs w:val="20"/>
                <w:rPrChange w:id="106686" w:author="pete jones" w:date="2022-01-12T17:26:00Z">
                  <w:rPr>
                    <w:ins w:id="106687" w:author="pete jones" w:date="2022-01-12T17:25:00Z"/>
                  </w:rPr>
                </w:rPrChange>
              </w:rPr>
              <w:pPrChange w:id="106688" w:author="pete jones" w:date="2022-01-12T17:30:00Z">
                <w:pPr>
                  <w:jc w:val="left"/>
                </w:pPr>
              </w:pPrChange>
            </w:pPr>
            <w:ins w:id="106689" w:author="pete jones" w:date="2022-01-12T17:25:00Z">
              <w:r w:rsidRPr="00D32D2F">
                <w:rPr>
                  <w:sz w:val="20"/>
                  <w:szCs w:val="20"/>
                  <w:rPrChange w:id="106690" w:author="pete jones" w:date="2022-01-12T17:26:00Z">
                    <w:rPr/>
                  </w:rPrChange>
                </w:rPr>
                <w:t>8</w:t>
              </w:r>
            </w:ins>
          </w:p>
        </w:tc>
      </w:tr>
      <w:tr w:rsidR="00D32D2F" w:rsidRPr="00D32D2F" w14:paraId="674F98F1" w14:textId="77777777" w:rsidTr="00D32D2F">
        <w:trPr>
          <w:trHeight w:val="300"/>
          <w:ins w:id="106691" w:author="pete jones" w:date="2022-01-12T17:25:00Z"/>
          <w:trPrChange w:id="106692" w:author="pete jones" w:date="2022-01-12T17:27:00Z">
            <w:trPr>
              <w:trHeight w:val="300"/>
            </w:trPr>
          </w:trPrChange>
        </w:trPr>
        <w:tc>
          <w:tcPr>
            <w:tcW w:w="868" w:type="dxa"/>
            <w:noWrap/>
            <w:hideMark/>
            <w:tcPrChange w:id="106693" w:author="pete jones" w:date="2022-01-12T17:27:00Z">
              <w:tcPr>
                <w:tcW w:w="868" w:type="dxa"/>
                <w:noWrap/>
                <w:hideMark/>
              </w:tcPr>
            </w:tcPrChange>
          </w:tcPr>
          <w:p w14:paraId="2E9D8C09" w14:textId="77777777" w:rsidR="00D32D2F" w:rsidRPr="00D32D2F" w:rsidRDefault="00D32D2F">
            <w:pPr>
              <w:spacing w:before="0" w:after="0" w:line="240" w:lineRule="auto"/>
              <w:jc w:val="left"/>
              <w:rPr>
                <w:ins w:id="106694" w:author="pete jones" w:date="2022-01-12T17:25:00Z"/>
                <w:sz w:val="20"/>
                <w:szCs w:val="20"/>
                <w:rPrChange w:id="106695" w:author="pete jones" w:date="2022-01-12T17:26:00Z">
                  <w:rPr>
                    <w:ins w:id="106696" w:author="pete jones" w:date="2022-01-12T17:25:00Z"/>
                  </w:rPr>
                </w:rPrChange>
              </w:rPr>
              <w:pPrChange w:id="106697" w:author="pete jones" w:date="2022-01-12T17:26:00Z">
                <w:pPr>
                  <w:jc w:val="left"/>
                </w:pPr>
              </w:pPrChange>
            </w:pPr>
            <w:ins w:id="106698" w:author="pete jones" w:date="2022-01-12T17:25:00Z">
              <w:r w:rsidRPr="00D32D2F">
                <w:rPr>
                  <w:sz w:val="20"/>
                  <w:szCs w:val="20"/>
                  <w:rPrChange w:id="106699" w:author="pete jones" w:date="2022-01-12T17:26:00Z">
                    <w:rPr/>
                  </w:rPrChange>
                </w:rPr>
                <w:t>84</w:t>
              </w:r>
            </w:ins>
          </w:p>
        </w:tc>
        <w:tc>
          <w:tcPr>
            <w:tcW w:w="1516" w:type="dxa"/>
            <w:noWrap/>
            <w:hideMark/>
            <w:tcPrChange w:id="106700" w:author="pete jones" w:date="2022-01-12T17:27:00Z">
              <w:tcPr>
                <w:tcW w:w="1516" w:type="dxa"/>
                <w:noWrap/>
                <w:hideMark/>
              </w:tcPr>
            </w:tcPrChange>
          </w:tcPr>
          <w:p w14:paraId="6D12121A" w14:textId="77777777" w:rsidR="00D32D2F" w:rsidRPr="00D32D2F" w:rsidRDefault="00D32D2F">
            <w:pPr>
              <w:spacing w:before="0" w:after="0" w:line="240" w:lineRule="auto"/>
              <w:jc w:val="left"/>
              <w:rPr>
                <w:ins w:id="106701" w:author="pete jones" w:date="2022-01-12T17:25:00Z"/>
                <w:sz w:val="20"/>
                <w:szCs w:val="20"/>
                <w:rPrChange w:id="106702" w:author="pete jones" w:date="2022-01-12T17:26:00Z">
                  <w:rPr>
                    <w:ins w:id="106703" w:author="pete jones" w:date="2022-01-12T17:25:00Z"/>
                  </w:rPr>
                </w:rPrChange>
              </w:rPr>
              <w:pPrChange w:id="106704" w:author="pete jones" w:date="2022-01-12T17:26:00Z">
                <w:pPr>
                  <w:jc w:val="left"/>
                </w:pPr>
              </w:pPrChange>
            </w:pPr>
            <w:ins w:id="106705" w:author="pete jones" w:date="2022-01-12T17:25:00Z">
              <w:r w:rsidRPr="00D32D2F">
                <w:rPr>
                  <w:sz w:val="20"/>
                  <w:szCs w:val="20"/>
                  <w:rPrChange w:id="106706" w:author="pete jones" w:date="2022-01-12T17:26:00Z">
                    <w:rPr/>
                  </w:rPrChange>
                </w:rPr>
                <w:t>AHSE1515</w:t>
              </w:r>
            </w:ins>
          </w:p>
        </w:tc>
        <w:tc>
          <w:tcPr>
            <w:tcW w:w="8744" w:type="dxa"/>
            <w:noWrap/>
            <w:hideMark/>
            <w:tcPrChange w:id="106707" w:author="pete jones" w:date="2022-01-12T17:27:00Z">
              <w:tcPr>
                <w:tcW w:w="8744" w:type="dxa"/>
                <w:noWrap/>
                <w:hideMark/>
              </w:tcPr>
            </w:tcPrChange>
          </w:tcPr>
          <w:p w14:paraId="694D71AB" w14:textId="77777777" w:rsidR="00D32D2F" w:rsidRPr="00D32D2F" w:rsidRDefault="00D32D2F">
            <w:pPr>
              <w:spacing w:before="0" w:after="0" w:line="240" w:lineRule="auto"/>
              <w:jc w:val="left"/>
              <w:rPr>
                <w:ins w:id="106708" w:author="pete jones" w:date="2022-01-12T17:25:00Z"/>
                <w:sz w:val="20"/>
                <w:szCs w:val="20"/>
                <w:rPrChange w:id="106709" w:author="pete jones" w:date="2022-01-12T17:26:00Z">
                  <w:rPr>
                    <w:ins w:id="106710" w:author="pete jones" w:date="2022-01-12T17:25:00Z"/>
                  </w:rPr>
                </w:rPrChange>
              </w:rPr>
              <w:pPrChange w:id="106711" w:author="pete jones" w:date="2022-01-12T17:26:00Z">
                <w:pPr>
                  <w:jc w:val="left"/>
                </w:pPr>
              </w:pPrChange>
            </w:pPr>
            <w:ins w:id="106712" w:author="pete jones" w:date="2022-01-12T17:25:00Z">
              <w:r w:rsidRPr="00D32D2F">
                <w:rPr>
                  <w:sz w:val="20"/>
                  <w:szCs w:val="20"/>
                  <w:rPrChange w:id="106713" w:author="pete jones" w:date="2022-01-12T17:26:00Z">
                    <w:rPr/>
                  </w:rPrChange>
                </w:rPr>
                <w:t>Products and Markets</w:t>
              </w:r>
            </w:ins>
          </w:p>
        </w:tc>
        <w:tc>
          <w:tcPr>
            <w:tcW w:w="616" w:type="dxa"/>
            <w:noWrap/>
            <w:vAlign w:val="center"/>
            <w:hideMark/>
            <w:tcPrChange w:id="106714" w:author="pete jones" w:date="2022-01-12T17:27:00Z">
              <w:tcPr>
                <w:tcW w:w="616" w:type="dxa"/>
                <w:noWrap/>
                <w:hideMark/>
              </w:tcPr>
            </w:tcPrChange>
          </w:tcPr>
          <w:p w14:paraId="5B0EA1A2" w14:textId="1F219524" w:rsidR="00D32D2F" w:rsidRPr="00D32D2F" w:rsidRDefault="00D32D2F">
            <w:pPr>
              <w:spacing w:before="0" w:after="0" w:line="240" w:lineRule="auto"/>
              <w:jc w:val="center"/>
              <w:rPr>
                <w:ins w:id="106715" w:author="pete jones" w:date="2022-01-12T17:25:00Z"/>
                <w:sz w:val="20"/>
                <w:szCs w:val="20"/>
                <w:rPrChange w:id="106716" w:author="pete jones" w:date="2022-01-12T17:26:00Z">
                  <w:rPr>
                    <w:ins w:id="106717" w:author="pete jones" w:date="2022-01-12T17:25:00Z"/>
                  </w:rPr>
                </w:rPrChange>
              </w:rPr>
              <w:pPrChange w:id="106718" w:author="pete jones" w:date="2022-01-12T17:30:00Z">
                <w:pPr>
                  <w:jc w:val="left"/>
                </w:pPr>
              </w:pPrChange>
            </w:pPr>
          </w:p>
        </w:tc>
        <w:tc>
          <w:tcPr>
            <w:tcW w:w="616" w:type="dxa"/>
            <w:noWrap/>
            <w:vAlign w:val="center"/>
            <w:hideMark/>
            <w:tcPrChange w:id="106719" w:author="pete jones" w:date="2022-01-12T17:27:00Z">
              <w:tcPr>
                <w:tcW w:w="616" w:type="dxa"/>
                <w:noWrap/>
                <w:hideMark/>
              </w:tcPr>
            </w:tcPrChange>
          </w:tcPr>
          <w:p w14:paraId="5B5BAEFF" w14:textId="77777777" w:rsidR="00D32D2F" w:rsidRPr="00D32D2F" w:rsidRDefault="00D32D2F">
            <w:pPr>
              <w:spacing w:before="0" w:after="0" w:line="240" w:lineRule="auto"/>
              <w:jc w:val="center"/>
              <w:rPr>
                <w:ins w:id="106720" w:author="pete jones" w:date="2022-01-12T17:25:00Z"/>
                <w:sz w:val="20"/>
                <w:szCs w:val="20"/>
                <w:rPrChange w:id="106721" w:author="pete jones" w:date="2022-01-12T17:26:00Z">
                  <w:rPr>
                    <w:ins w:id="106722" w:author="pete jones" w:date="2022-01-12T17:25:00Z"/>
                  </w:rPr>
                </w:rPrChange>
              </w:rPr>
              <w:pPrChange w:id="106723" w:author="pete jones" w:date="2022-01-12T17:30:00Z">
                <w:pPr>
                  <w:jc w:val="left"/>
                </w:pPr>
              </w:pPrChange>
            </w:pPr>
            <w:ins w:id="106724" w:author="pete jones" w:date="2022-01-12T17:25:00Z">
              <w:r w:rsidRPr="00D32D2F">
                <w:rPr>
                  <w:sz w:val="20"/>
                  <w:szCs w:val="20"/>
                  <w:rPrChange w:id="106725" w:author="pete jones" w:date="2022-01-12T17:26:00Z">
                    <w:rPr/>
                  </w:rPrChange>
                </w:rPr>
                <w:t>2</w:t>
              </w:r>
            </w:ins>
          </w:p>
        </w:tc>
        <w:tc>
          <w:tcPr>
            <w:tcW w:w="616" w:type="dxa"/>
            <w:noWrap/>
            <w:vAlign w:val="center"/>
            <w:hideMark/>
            <w:tcPrChange w:id="106726" w:author="pete jones" w:date="2022-01-12T17:27:00Z">
              <w:tcPr>
                <w:tcW w:w="616" w:type="dxa"/>
                <w:noWrap/>
                <w:hideMark/>
              </w:tcPr>
            </w:tcPrChange>
          </w:tcPr>
          <w:p w14:paraId="67556319" w14:textId="77777777" w:rsidR="00D32D2F" w:rsidRPr="00D32D2F" w:rsidRDefault="00D32D2F">
            <w:pPr>
              <w:spacing w:before="0" w:after="0" w:line="240" w:lineRule="auto"/>
              <w:jc w:val="center"/>
              <w:rPr>
                <w:ins w:id="106727" w:author="pete jones" w:date="2022-01-12T17:25:00Z"/>
                <w:sz w:val="20"/>
                <w:szCs w:val="20"/>
                <w:rPrChange w:id="106728" w:author="pete jones" w:date="2022-01-12T17:26:00Z">
                  <w:rPr>
                    <w:ins w:id="106729" w:author="pete jones" w:date="2022-01-12T17:25:00Z"/>
                  </w:rPr>
                </w:rPrChange>
              </w:rPr>
              <w:pPrChange w:id="106730" w:author="pete jones" w:date="2022-01-12T17:30:00Z">
                <w:pPr>
                  <w:jc w:val="left"/>
                </w:pPr>
              </w:pPrChange>
            </w:pPr>
          </w:p>
        </w:tc>
        <w:tc>
          <w:tcPr>
            <w:tcW w:w="616" w:type="dxa"/>
            <w:noWrap/>
            <w:vAlign w:val="center"/>
            <w:hideMark/>
            <w:tcPrChange w:id="106731" w:author="pete jones" w:date="2022-01-12T17:27:00Z">
              <w:tcPr>
                <w:tcW w:w="616" w:type="dxa"/>
                <w:noWrap/>
                <w:hideMark/>
              </w:tcPr>
            </w:tcPrChange>
          </w:tcPr>
          <w:p w14:paraId="51C79697" w14:textId="77777777" w:rsidR="00D32D2F" w:rsidRPr="00D32D2F" w:rsidRDefault="00D32D2F">
            <w:pPr>
              <w:spacing w:before="0" w:after="0" w:line="240" w:lineRule="auto"/>
              <w:jc w:val="center"/>
              <w:rPr>
                <w:ins w:id="106732" w:author="pete jones" w:date="2022-01-12T17:25:00Z"/>
                <w:sz w:val="20"/>
                <w:szCs w:val="20"/>
                <w:rPrChange w:id="106733" w:author="pete jones" w:date="2022-01-12T17:26:00Z">
                  <w:rPr>
                    <w:ins w:id="106734" w:author="pete jones" w:date="2022-01-12T17:25:00Z"/>
                  </w:rPr>
                </w:rPrChange>
              </w:rPr>
              <w:pPrChange w:id="106735" w:author="pete jones" w:date="2022-01-12T17:30:00Z">
                <w:pPr>
                  <w:jc w:val="left"/>
                </w:pPr>
              </w:pPrChange>
            </w:pPr>
            <w:ins w:id="106736" w:author="pete jones" w:date="2022-01-12T17:25:00Z">
              <w:r w:rsidRPr="00D32D2F">
                <w:rPr>
                  <w:sz w:val="20"/>
                  <w:szCs w:val="20"/>
                  <w:rPrChange w:id="106737" w:author="pete jones" w:date="2022-01-12T17:26:00Z">
                    <w:rPr/>
                  </w:rPrChange>
                </w:rPr>
                <w:t>1</w:t>
              </w:r>
            </w:ins>
          </w:p>
        </w:tc>
        <w:tc>
          <w:tcPr>
            <w:tcW w:w="616" w:type="dxa"/>
            <w:noWrap/>
            <w:vAlign w:val="center"/>
            <w:hideMark/>
            <w:tcPrChange w:id="106738" w:author="pete jones" w:date="2022-01-12T17:27:00Z">
              <w:tcPr>
                <w:tcW w:w="616" w:type="dxa"/>
                <w:noWrap/>
                <w:hideMark/>
              </w:tcPr>
            </w:tcPrChange>
          </w:tcPr>
          <w:p w14:paraId="70E8F6E5" w14:textId="77777777" w:rsidR="00D32D2F" w:rsidRPr="00D32D2F" w:rsidRDefault="00D32D2F">
            <w:pPr>
              <w:spacing w:before="0" w:after="0" w:line="240" w:lineRule="auto"/>
              <w:jc w:val="center"/>
              <w:rPr>
                <w:ins w:id="106739" w:author="pete jones" w:date="2022-01-12T17:25:00Z"/>
                <w:sz w:val="20"/>
                <w:szCs w:val="20"/>
                <w:rPrChange w:id="106740" w:author="pete jones" w:date="2022-01-12T17:26:00Z">
                  <w:rPr>
                    <w:ins w:id="106741" w:author="pete jones" w:date="2022-01-12T17:25:00Z"/>
                  </w:rPr>
                </w:rPrChange>
              </w:rPr>
              <w:pPrChange w:id="106742" w:author="pete jones" w:date="2022-01-12T17:30:00Z">
                <w:pPr>
                  <w:jc w:val="left"/>
                </w:pPr>
              </w:pPrChange>
            </w:pPr>
            <w:ins w:id="106743" w:author="pete jones" w:date="2022-01-12T17:25:00Z">
              <w:r w:rsidRPr="00D32D2F">
                <w:rPr>
                  <w:sz w:val="20"/>
                  <w:szCs w:val="20"/>
                  <w:rPrChange w:id="106744" w:author="pete jones" w:date="2022-01-12T17:26:00Z">
                    <w:rPr/>
                  </w:rPrChange>
                </w:rPr>
                <w:t>4</w:t>
              </w:r>
            </w:ins>
          </w:p>
        </w:tc>
        <w:tc>
          <w:tcPr>
            <w:tcW w:w="616" w:type="dxa"/>
            <w:noWrap/>
            <w:vAlign w:val="center"/>
            <w:hideMark/>
            <w:tcPrChange w:id="106745" w:author="pete jones" w:date="2022-01-12T17:27:00Z">
              <w:tcPr>
                <w:tcW w:w="616" w:type="dxa"/>
                <w:noWrap/>
                <w:hideMark/>
              </w:tcPr>
            </w:tcPrChange>
          </w:tcPr>
          <w:p w14:paraId="34549971" w14:textId="77777777" w:rsidR="00D32D2F" w:rsidRPr="00D32D2F" w:rsidRDefault="00D32D2F">
            <w:pPr>
              <w:spacing w:before="0" w:after="0" w:line="240" w:lineRule="auto"/>
              <w:jc w:val="center"/>
              <w:rPr>
                <w:ins w:id="106746" w:author="pete jones" w:date="2022-01-12T17:25:00Z"/>
                <w:sz w:val="20"/>
                <w:szCs w:val="20"/>
                <w:rPrChange w:id="106747" w:author="pete jones" w:date="2022-01-12T17:26:00Z">
                  <w:rPr>
                    <w:ins w:id="106748" w:author="pete jones" w:date="2022-01-12T17:25:00Z"/>
                  </w:rPr>
                </w:rPrChange>
              </w:rPr>
              <w:pPrChange w:id="106749" w:author="pete jones" w:date="2022-01-12T17:30:00Z">
                <w:pPr>
                  <w:jc w:val="left"/>
                </w:pPr>
              </w:pPrChange>
            </w:pPr>
            <w:ins w:id="106750" w:author="pete jones" w:date="2022-01-12T17:25:00Z">
              <w:r w:rsidRPr="00D32D2F">
                <w:rPr>
                  <w:sz w:val="20"/>
                  <w:szCs w:val="20"/>
                  <w:rPrChange w:id="106751" w:author="pete jones" w:date="2022-01-12T17:26:00Z">
                    <w:rPr/>
                  </w:rPrChange>
                </w:rPr>
                <w:t>4</w:t>
              </w:r>
            </w:ins>
          </w:p>
        </w:tc>
        <w:tc>
          <w:tcPr>
            <w:tcW w:w="616" w:type="dxa"/>
            <w:noWrap/>
            <w:vAlign w:val="center"/>
            <w:hideMark/>
            <w:tcPrChange w:id="106752" w:author="pete jones" w:date="2022-01-12T17:27:00Z">
              <w:tcPr>
                <w:tcW w:w="616" w:type="dxa"/>
                <w:noWrap/>
                <w:hideMark/>
              </w:tcPr>
            </w:tcPrChange>
          </w:tcPr>
          <w:p w14:paraId="2C8F4D68" w14:textId="77777777" w:rsidR="00D32D2F" w:rsidRPr="00D32D2F" w:rsidRDefault="00D32D2F">
            <w:pPr>
              <w:spacing w:before="0" w:after="0" w:line="240" w:lineRule="auto"/>
              <w:jc w:val="center"/>
              <w:rPr>
                <w:ins w:id="106753" w:author="pete jones" w:date="2022-01-12T17:25:00Z"/>
                <w:sz w:val="20"/>
                <w:szCs w:val="20"/>
                <w:rPrChange w:id="106754" w:author="pete jones" w:date="2022-01-12T17:26:00Z">
                  <w:rPr>
                    <w:ins w:id="106755" w:author="pete jones" w:date="2022-01-12T17:25:00Z"/>
                  </w:rPr>
                </w:rPrChange>
              </w:rPr>
              <w:pPrChange w:id="106756" w:author="pete jones" w:date="2022-01-12T17:30:00Z">
                <w:pPr>
                  <w:jc w:val="left"/>
                </w:pPr>
              </w:pPrChange>
            </w:pPr>
            <w:ins w:id="106757" w:author="pete jones" w:date="2022-01-12T17:25:00Z">
              <w:r w:rsidRPr="00D32D2F">
                <w:rPr>
                  <w:sz w:val="20"/>
                  <w:szCs w:val="20"/>
                  <w:rPrChange w:id="106758" w:author="pete jones" w:date="2022-01-12T17:26:00Z">
                    <w:rPr/>
                  </w:rPrChange>
                </w:rPr>
                <w:t>0</w:t>
              </w:r>
            </w:ins>
          </w:p>
        </w:tc>
        <w:tc>
          <w:tcPr>
            <w:tcW w:w="616" w:type="dxa"/>
            <w:noWrap/>
            <w:vAlign w:val="center"/>
            <w:hideMark/>
            <w:tcPrChange w:id="106759" w:author="pete jones" w:date="2022-01-12T17:27:00Z">
              <w:tcPr>
                <w:tcW w:w="616" w:type="dxa"/>
                <w:noWrap/>
                <w:hideMark/>
              </w:tcPr>
            </w:tcPrChange>
          </w:tcPr>
          <w:p w14:paraId="109961F4" w14:textId="77777777" w:rsidR="00D32D2F" w:rsidRPr="00D32D2F" w:rsidRDefault="00D32D2F">
            <w:pPr>
              <w:spacing w:before="0" w:after="0" w:line="240" w:lineRule="auto"/>
              <w:jc w:val="center"/>
              <w:rPr>
                <w:ins w:id="106760" w:author="pete jones" w:date="2022-01-12T17:25:00Z"/>
                <w:sz w:val="20"/>
                <w:szCs w:val="20"/>
                <w:rPrChange w:id="106761" w:author="pete jones" w:date="2022-01-12T17:26:00Z">
                  <w:rPr>
                    <w:ins w:id="106762" w:author="pete jones" w:date="2022-01-12T17:25:00Z"/>
                  </w:rPr>
                </w:rPrChange>
              </w:rPr>
              <w:pPrChange w:id="106763" w:author="pete jones" w:date="2022-01-12T17:30:00Z">
                <w:pPr>
                  <w:jc w:val="left"/>
                </w:pPr>
              </w:pPrChange>
            </w:pPr>
            <w:ins w:id="106764" w:author="pete jones" w:date="2022-01-12T17:25:00Z">
              <w:r w:rsidRPr="00D32D2F">
                <w:rPr>
                  <w:sz w:val="20"/>
                  <w:szCs w:val="20"/>
                  <w:rPrChange w:id="106765" w:author="pete jones" w:date="2022-01-12T17:26:00Z">
                    <w:rPr/>
                  </w:rPrChange>
                </w:rPr>
                <w:t>8</w:t>
              </w:r>
            </w:ins>
          </w:p>
        </w:tc>
      </w:tr>
      <w:tr w:rsidR="00D32D2F" w:rsidRPr="00D32D2F" w14:paraId="1DFD8795" w14:textId="77777777" w:rsidTr="00D32D2F">
        <w:trPr>
          <w:trHeight w:val="300"/>
          <w:ins w:id="106766" w:author="pete jones" w:date="2022-01-12T17:25:00Z"/>
          <w:trPrChange w:id="106767" w:author="pete jones" w:date="2022-01-12T17:27:00Z">
            <w:trPr>
              <w:trHeight w:val="300"/>
            </w:trPr>
          </w:trPrChange>
        </w:trPr>
        <w:tc>
          <w:tcPr>
            <w:tcW w:w="868" w:type="dxa"/>
            <w:noWrap/>
            <w:hideMark/>
            <w:tcPrChange w:id="106768" w:author="pete jones" w:date="2022-01-12T17:27:00Z">
              <w:tcPr>
                <w:tcW w:w="868" w:type="dxa"/>
                <w:noWrap/>
                <w:hideMark/>
              </w:tcPr>
            </w:tcPrChange>
          </w:tcPr>
          <w:p w14:paraId="73AB4471" w14:textId="77777777" w:rsidR="00D32D2F" w:rsidRPr="00D32D2F" w:rsidRDefault="00D32D2F">
            <w:pPr>
              <w:spacing w:before="0" w:after="0" w:line="240" w:lineRule="auto"/>
              <w:jc w:val="left"/>
              <w:rPr>
                <w:ins w:id="106769" w:author="pete jones" w:date="2022-01-12T17:25:00Z"/>
                <w:sz w:val="20"/>
                <w:szCs w:val="20"/>
                <w:rPrChange w:id="106770" w:author="pete jones" w:date="2022-01-12T17:26:00Z">
                  <w:rPr>
                    <w:ins w:id="106771" w:author="pete jones" w:date="2022-01-12T17:25:00Z"/>
                  </w:rPr>
                </w:rPrChange>
              </w:rPr>
              <w:pPrChange w:id="106772" w:author="pete jones" w:date="2022-01-12T17:26:00Z">
                <w:pPr>
                  <w:jc w:val="left"/>
                </w:pPr>
              </w:pPrChange>
            </w:pPr>
            <w:ins w:id="106773" w:author="pete jones" w:date="2022-01-12T17:25:00Z">
              <w:r w:rsidRPr="00D32D2F">
                <w:rPr>
                  <w:sz w:val="20"/>
                  <w:szCs w:val="20"/>
                  <w:rPrChange w:id="106774" w:author="pete jones" w:date="2022-01-12T17:26:00Z">
                    <w:rPr/>
                  </w:rPrChange>
                </w:rPr>
                <w:t>85</w:t>
              </w:r>
            </w:ins>
          </w:p>
        </w:tc>
        <w:tc>
          <w:tcPr>
            <w:tcW w:w="1516" w:type="dxa"/>
            <w:noWrap/>
            <w:hideMark/>
            <w:tcPrChange w:id="106775" w:author="pete jones" w:date="2022-01-12T17:27:00Z">
              <w:tcPr>
                <w:tcW w:w="1516" w:type="dxa"/>
                <w:noWrap/>
                <w:hideMark/>
              </w:tcPr>
            </w:tcPrChange>
          </w:tcPr>
          <w:p w14:paraId="0C6D9CAA" w14:textId="77777777" w:rsidR="00D32D2F" w:rsidRPr="00D32D2F" w:rsidRDefault="00D32D2F">
            <w:pPr>
              <w:spacing w:before="0" w:after="0" w:line="240" w:lineRule="auto"/>
              <w:jc w:val="left"/>
              <w:rPr>
                <w:ins w:id="106776" w:author="pete jones" w:date="2022-01-12T17:25:00Z"/>
                <w:sz w:val="20"/>
                <w:szCs w:val="20"/>
                <w:rPrChange w:id="106777" w:author="pete jones" w:date="2022-01-12T17:26:00Z">
                  <w:rPr>
                    <w:ins w:id="106778" w:author="pete jones" w:date="2022-01-12T17:25:00Z"/>
                  </w:rPr>
                </w:rPrChange>
              </w:rPr>
              <w:pPrChange w:id="106779" w:author="pete jones" w:date="2022-01-12T17:26:00Z">
                <w:pPr>
                  <w:jc w:val="left"/>
                </w:pPr>
              </w:pPrChange>
            </w:pPr>
            <w:ins w:id="106780" w:author="pete jones" w:date="2022-01-12T17:25:00Z">
              <w:r w:rsidRPr="00D32D2F">
                <w:rPr>
                  <w:sz w:val="20"/>
                  <w:szCs w:val="20"/>
                  <w:rPrChange w:id="106781" w:author="pete jones" w:date="2022-01-12T17:26:00Z">
                    <w:rPr/>
                  </w:rPrChange>
                </w:rPr>
                <w:t>AHSE1599</w:t>
              </w:r>
            </w:ins>
          </w:p>
        </w:tc>
        <w:tc>
          <w:tcPr>
            <w:tcW w:w="8744" w:type="dxa"/>
            <w:noWrap/>
            <w:hideMark/>
            <w:tcPrChange w:id="106782" w:author="pete jones" w:date="2022-01-12T17:27:00Z">
              <w:tcPr>
                <w:tcW w:w="8744" w:type="dxa"/>
                <w:noWrap/>
                <w:hideMark/>
              </w:tcPr>
            </w:tcPrChange>
          </w:tcPr>
          <w:p w14:paraId="641FD1BD" w14:textId="77777777" w:rsidR="00D32D2F" w:rsidRPr="00D32D2F" w:rsidRDefault="00D32D2F">
            <w:pPr>
              <w:spacing w:before="0" w:after="0" w:line="240" w:lineRule="auto"/>
              <w:jc w:val="left"/>
              <w:rPr>
                <w:ins w:id="106783" w:author="pete jones" w:date="2022-01-12T17:25:00Z"/>
                <w:sz w:val="20"/>
                <w:szCs w:val="20"/>
                <w:rPrChange w:id="106784" w:author="pete jones" w:date="2022-01-12T17:26:00Z">
                  <w:rPr>
                    <w:ins w:id="106785" w:author="pete jones" w:date="2022-01-12T17:25:00Z"/>
                  </w:rPr>
                </w:rPrChange>
              </w:rPr>
              <w:pPrChange w:id="106786" w:author="pete jones" w:date="2022-01-12T17:26:00Z">
                <w:pPr>
                  <w:jc w:val="left"/>
                </w:pPr>
              </w:pPrChange>
            </w:pPr>
            <w:ins w:id="106787" w:author="pete jones" w:date="2022-01-12T17:25:00Z">
              <w:r w:rsidRPr="00D32D2F">
                <w:rPr>
                  <w:sz w:val="20"/>
                  <w:szCs w:val="20"/>
                  <w:rPrChange w:id="106788" w:author="pete jones" w:date="2022-01-12T17:26:00Z">
                    <w:rPr/>
                  </w:rPrChange>
                </w:rPr>
                <w:t>Entrepreneurship Foundation Topic</w:t>
              </w:r>
            </w:ins>
          </w:p>
        </w:tc>
        <w:tc>
          <w:tcPr>
            <w:tcW w:w="616" w:type="dxa"/>
            <w:noWrap/>
            <w:vAlign w:val="center"/>
            <w:hideMark/>
            <w:tcPrChange w:id="106789" w:author="pete jones" w:date="2022-01-12T17:27:00Z">
              <w:tcPr>
                <w:tcW w:w="616" w:type="dxa"/>
                <w:noWrap/>
                <w:hideMark/>
              </w:tcPr>
            </w:tcPrChange>
          </w:tcPr>
          <w:p w14:paraId="33BE3167" w14:textId="6663514E" w:rsidR="00D32D2F" w:rsidRPr="00D32D2F" w:rsidRDefault="00D32D2F">
            <w:pPr>
              <w:spacing w:before="0" w:after="0" w:line="240" w:lineRule="auto"/>
              <w:jc w:val="center"/>
              <w:rPr>
                <w:ins w:id="106790" w:author="pete jones" w:date="2022-01-12T17:25:00Z"/>
                <w:sz w:val="20"/>
                <w:szCs w:val="20"/>
                <w:rPrChange w:id="106791" w:author="pete jones" w:date="2022-01-12T17:26:00Z">
                  <w:rPr>
                    <w:ins w:id="106792" w:author="pete jones" w:date="2022-01-12T17:25:00Z"/>
                  </w:rPr>
                </w:rPrChange>
              </w:rPr>
              <w:pPrChange w:id="106793" w:author="pete jones" w:date="2022-01-12T17:30:00Z">
                <w:pPr>
                  <w:jc w:val="left"/>
                </w:pPr>
              </w:pPrChange>
            </w:pPr>
          </w:p>
        </w:tc>
        <w:tc>
          <w:tcPr>
            <w:tcW w:w="616" w:type="dxa"/>
            <w:noWrap/>
            <w:vAlign w:val="center"/>
            <w:hideMark/>
            <w:tcPrChange w:id="106794" w:author="pete jones" w:date="2022-01-12T17:27:00Z">
              <w:tcPr>
                <w:tcW w:w="616" w:type="dxa"/>
                <w:noWrap/>
                <w:hideMark/>
              </w:tcPr>
            </w:tcPrChange>
          </w:tcPr>
          <w:p w14:paraId="227A0BEB" w14:textId="77777777" w:rsidR="00D32D2F" w:rsidRPr="00D32D2F" w:rsidRDefault="00D32D2F">
            <w:pPr>
              <w:spacing w:before="0" w:after="0" w:line="240" w:lineRule="auto"/>
              <w:jc w:val="center"/>
              <w:rPr>
                <w:ins w:id="106795" w:author="pete jones" w:date="2022-01-12T17:25:00Z"/>
                <w:sz w:val="20"/>
                <w:szCs w:val="20"/>
                <w:rPrChange w:id="106796" w:author="pete jones" w:date="2022-01-12T17:26:00Z">
                  <w:rPr>
                    <w:ins w:id="106797" w:author="pete jones" w:date="2022-01-12T17:25:00Z"/>
                  </w:rPr>
                </w:rPrChange>
              </w:rPr>
              <w:pPrChange w:id="106798" w:author="pete jones" w:date="2022-01-12T17:30:00Z">
                <w:pPr>
                  <w:jc w:val="left"/>
                </w:pPr>
              </w:pPrChange>
            </w:pPr>
            <w:ins w:id="106799" w:author="pete jones" w:date="2022-01-12T17:25:00Z">
              <w:r w:rsidRPr="00D32D2F">
                <w:rPr>
                  <w:sz w:val="20"/>
                  <w:szCs w:val="20"/>
                  <w:rPrChange w:id="106800" w:author="pete jones" w:date="2022-01-12T17:26:00Z">
                    <w:rPr/>
                  </w:rPrChange>
                </w:rPr>
                <w:t>2</w:t>
              </w:r>
            </w:ins>
          </w:p>
        </w:tc>
        <w:tc>
          <w:tcPr>
            <w:tcW w:w="616" w:type="dxa"/>
            <w:noWrap/>
            <w:vAlign w:val="center"/>
            <w:hideMark/>
            <w:tcPrChange w:id="106801" w:author="pete jones" w:date="2022-01-12T17:27:00Z">
              <w:tcPr>
                <w:tcW w:w="616" w:type="dxa"/>
                <w:noWrap/>
                <w:hideMark/>
              </w:tcPr>
            </w:tcPrChange>
          </w:tcPr>
          <w:p w14:paraId="3F28057F" w14:textId="77777777" w:rsidR="00D32D2F" w:rsidRPr="00D32D2F" w:rsidRDefault="00D32D2F">
            <w:pPr>
              <w:spacing w:before="0" w:after="0" w:line="240" w:lineRule="auto"/>
              <w:jc w:val="center"/>
              <w:rPr>
                <w:ins w:id="106802" w:author="pete jones" w:date="2022-01-12T17:25:00Z"/>
                <w:sz w:val="20"/>
                <w:szCs w:val="20"/>
                <w:rPrChange w:id="106803" w:author="pete jones" w:date="2022-01-12T17:26:00Z">
                  <w:rPr>
                    <w:ins w:id="106804" w:author="pete jones" w:date="2022-01-12T17:25:00Z"/>
                  </w:rPr>
                </w:rPrChange>
              </w:rPr>
              <w:pPrChange w:id="106805" w:author="pete jones" w:date="2022-01-12T17:30:00Z">
                <w:pPr>
                  <w:jc w:val="left"/>
                </w:pPr>
              </w:pPrChange>
            </w:pPr>
          </w:p>
        </w:tc>
        <w:tc>
          <w:tcPr>
            <w:tcW w:w="616" w:type="dxa"/>
            <w:noWrap/>
            <w:vAlign w:val="center"/>
            <w:hideMark/>
            <w:tcPrChange w:id="106806" w:author="pete jones" w:date="2022-01-12T17:27:00Z">
              <w:tcPr>
                <w:tcW w:w="616" w:type="dxa"/>
                <w:noWrap/>
                <w:hideMark/>
              </w:tcPr>
            </w:tcPrChange>
          </w:tcPr>
          <w:p w14:paraId="7D67ABC7" w14:textId="77777777" w:rsidR="00D32D2F" w:rsidRPr="00D32D2F" w:rsidRDefault="00D32D2F">
            <w:pPr>
              <w:spacing w:before="0" w:after="0" w:line="240" w:lineRule="auto"/>
              <w:jc w:val="center"/>
              <w:rPr>
                <w:ins w:id="106807" w:author="pete jones" w:date="2022-01-12T17:25:00Z"/>
                <w:sz w:val="20"/>
                <w:szCs w:val="20"/>
                <w:rPrChange w:id="106808" w:author="pete jones" w:date="2022-01-12T17:26:00Z">
                  <w:rPr>
                    <w:ins w:id="106809" w:author="pete jones" w:date="2022-01-12T17:25:00Z"/>
                  </w:rPr>
                </w:rPrChange>
              </w:rPr>
              <w:pPrChange w:id="106810" w:author="pete jones" w:date="2022-01-12T17:30:00Z">
                <w:pPr>
                  <w:jc w:val="left"/>
                </w:pPr>
              </w:pPrChange>
            </w:pPr>
            <w:ins w:id="106811" w:author="pete jones" w:date="2022-01-12T17:25:00Z">
              <w:r w:rsidRPr="00D32D2F">
                <w:rPr>
                  <w:sz w:val="20"/>
                  <w:szCs w:val="20"/>
                  <w:rPrChange w:id="106812" w:author="pete jones" w:date="2022-01-12T17:26:00Z">
                    <w:rPr/>
                  </w:rPrChange>
                </w:rPr>
                <w:t>1</w:t>
              </w:r>
            </w:ins>
          </w:p>
        </w:tc>
        <w:tc>
          <w:tcPr>
            <w:tcW w:w="616" w:type="dxa"/>
            <w:noWrap/>
            <w:vAlign w:val="center"/>
            <w:hideMark/>
            <w:tcPrChange w:id="106813" w:author="pete jones" w:date="2022-01-12T17:27:00Z">
              <w:tcPr>
                <w:tcW w:w="616" w:type="dxa"/>
                <w:noWrap/>
                <w:hideMark/>
              </w:tcPr>
            </w:tcPrChange>
          </w:tcPr>
          <w:p w14:paraId="0D35FEE9" w14:textId="77777777" w:rsidR="00D32D2F" w:rsidRPr="00D32D2F" w:rsidRDefault="00D32D2F">
            <w:pPr>
              <w:spacing w:before="0" w:after="0" w:line="240" w:lineRule="auto"/>
              <w:jc w:val="center"/>
              <w:rPr>
                <w:ins w:id="106814" w:author="pete jones" w:date="2022-01-12T17:25:00Z"/>
                <w:sz w:val="20"/>
                <w:szCs w:val="20"/>
                <w:rPrChange w:id="106815" w:author="pete jones" w:date="2022-01-12T17:26:00Z">
                  <w:rPr>
                    <w:ins w:id="106816" w:author="pete jones" w:date="2022-01-12T17:25:00Z"/>
                  </w:rPr>
                </w:rPrChange>
              </w:rPr>
              <w:pPrChange w:id="106817" w:author="pete jones" w:date="2022-01-12T17:30:00Z">
                <w:pPr>
                  <w:jc w:val="left"/>
                </w:pPr>
              </w:pPrChange>
            </w:pPr>
            <w:ins w:id="106818" w:author="pete jones" w:date="2022-01-12T17:25:00Z">
              <w:r w:rsidRPr="00D32D2F">
                <w:rPr>
                  <w:sz w:val="20"/>
                  <w:szCs w:val="20"/>
                  <w:rPrChange w:id="106819" w:author="pete jones" w:date="2022-01-12T17:26:00Z">
                    <w:rPr/>
                  </w:rPrChange>
                </w:rPr>
                <w:t>4</w:t>
              </w:r>
            </w:ins>
          </w:p>
        </w:tc>
        <w:tc>
          <w:tcPr>
            <w:tcW w:w="616" w:type="dxa"/>
            <w:noWrap/>
            <w:vAlign w:val="center"/>
            <w:hideMark/>
            <w:tcPrChange w:id="106820" w:author="pete jones" w:date="2022-01-12T17:27:00Z">
              <w:tcPr>
                <w:tcW w:w="616" w:type="dxa"/>
                <w:noWrap/>
                <w:hideMark/>
              </w:tcPr>
            </w:tcPrChange>
          </w:tcPr>
          <w:p w14:paraId="6B80EFCF" w14:textId="77777777" w:rsidR="00D32D2F" w:rsidRPr="00D32D2F" w:rsidRDefault="00D32D2F">
            <w:pPr>
              <w:spacing w:before="0" w:after="0" w:line="240" w:lineRule="auto"/>
              <w:jc w:val="center"/>
              <w:rPr>
                <w:ins w:id="106821" w:author="pete jones" w:date="2022-01-12T17:25:00Z"/>
                <w:sz w:val="20"/>
                <w:szCs w:val="20"/>
                <w:rPrChange w:id="106822" w:author="pete jones" w:date="2022-01-12T17:26:00Z">
                  <w:rPr>
                    <w:ins w:id="106823" w:author="pete jones" w:date="2022-01-12T17:25:00Z"/>
                  </w:rPr>
                </w:rPrChange>
              </w:rPr>
              <w:pPrChange w:id="106824" w:author="pete jones" w:date="2022-01-12T17:30:00Z">
                <w:pPr>
                  <w:jc w:val="left"/>
                </w:pPr>
              </w:pPrChange>
            </w:pPr>
            <w:ins w:id="106825" w:author="pete jones" w:date="2022-01-12T17:25:00Z">
              <w:r w:rsidRPr="00D32D2F">
                <w:rPr>
                  <w:sz w:val="20"/>
                  <w:szCs w:val="20"/>
                  <w:rPrChange w:id="106826" w:author="pete jones" w:date="2022-01-12T17:26:00Z">
                    <w:rPr/>
                  </w:rPrChange>
                </w:rPr>
                <w:t>4</w:t>
              </w:r>
            </w:ins>
          </w:p>
        </w:tc>
        <w:tc>
          <w:tcPr>
            <w:tcW w:w="616" w:type="dxa"/>
            <w:noWrap/>
            <w:vAlign w:val="center"/>
            <w:hideMark/>
            <w:tcPrChange w:id="106827" w:author="pete jones" w:date="2022-01-12T17:27:00Z">
              <w:tcPr>
                <w:tcW w:w="616" w:type="dxa"/>
                <w:noWrap/>
                <w:hideMark/>
              </w:tcPr>
            </w:tcPrChange>
          </w:tcPr>
          <w:p w14:paraId="4C7CB6C2" w14:textId="77777777" w:rsidR="00D32D2F" w:rsidRPr="00D32D2F" w:rsidRDefault="00D32D2F">
            <w:pPr>
              <w:spacing w:before="0" w:after="0" w:line="240" w:lineRule="auto"/>
              <w:jc w:val="center"/>
              <w:rPr>
                <w:ins w:id="106828" w:author="pete jones" w:date="2022-01-12T17:25:00Z"/>
                <w:sz w:val="20"/>
                <w:szCs w:val="20"/>
                <w:rPrChange w:id="106829" w:author="pete jones" w:date="2022-01-12T17:26:00Z">
                  <w:rPr>
                    <w:ins w:id="106830" w:author="pete jones" w:date="2022-01-12T17:25:00Z"/>
                  </w:rPr>
                </w:rPrChange>
              </w:rPr>
              <w:pPrChange w:id="106831" w:author="pete jones" w:date="2022-01-12T17:30:00Z">
                <w:pPr>
                  <w:jc w:val="left"/>
                </w:pPr>
              </w:pPrChange>
            </w:pPr>
            <w:ins w:id="106832" w:author="pete jones" w:date="2022-01-12T17:25:00Z">
              <w:r w:rsidRPr="00D32D2F">
                <w:rPr>
                  <w:sz w:val="20"/>
                  <w:szCs w:val="20"/>
                  <w:rPrChange w:id="106833" w:author="pete jones" w:date="2022-01-12T17:26:00Z">
                    <w:rPr/>
                  </w:rPrChange>
                </w:rPr>
                <w:t>0</w:t>
              </w:r>
            </w:ins>
          </w:p>
        </w:tc>
        <w:tc>
          <w:tcPr>
            <w:tcW w:w="616" w:type="dxa"/>
            <w:noWrap/>
            <w:vAlign w:val="center"/>
            <w:hideMark/>
            <w:tcPrChange w:id="106834" w:author="pete jones" w:date="2022-01-12T17:27:00Z">
              <w:tcPr>
                <w:tcW w:w="616" w:type="dxa"/>
                <w:noWrap/>
                <w:hideMark/>
              </w:tcPr>
            </w:tcPrChange>
          </w:tcPr>
          <w:p w14:paraId="677C134E" w14:textId="77777777" w:rsidR="00D32D2F" w:rsidRPr="00D32D2F" w:rsidRDefault="00D32D2F">
            <w:pPr>
              <w:spacing w:before="0" w:after="0" w:line="240" w:lineRule="auto"/>
              <w:jc w:val="center"/>
              <w:rPr>
                <w:ins w:id="106835" w:author="pete jones" w:date="2022-01-12T17:25:00Z"/>
                <w:sz w:val="20"/>
                <w:szCs w:val="20"/>
                <w:rPrChange w:id="106836" w:author="pete jones" w:date="2022-01-12T17:26:00Z">
                  <w:rPr>
                    <w:ins w:id="106837" w:author="pete jones" w:date="2022-01-12T17:25:00Z"/>
                  </w:rPr>
                </w:rPrChange>
              </w:rPr>
              <w:pPrChange w:id="106838" w:author="pete jones" w:date="2022-01-12T17:30:00Z">
                <w:pPr>
                  <w:jc w:val="left"/>
                </w:pPr>
              </w:pPrChange>
            </w:pPr>
            <w:ins w:id="106839" w:author="pete jones" w:date="2022-01-12T17:25:00Z">
              <w:r w:rsidRPr="00D32D2F">
                <w:rPr>
                  <w:sz w:val="20"/>
                  <w:szCs w:val="20"/>
                  <w:rPrChange w:id="106840" w:author="pete jones" w:date="2022-01-12T17:26:00Z">
                    <w:rPr/>
                  </w:rPrChange>
                </w:rPr>
                <w:t>8</w:t>
              </w:r>
            </w:ins>
          </w:p>
        </w:tc>
      </w:tr>
      <w:tr w:rsidR="00D32D2F" w:rsidRPr="00D32D2F" w14:paraId="27F79DEE" w14:textId="77777777" w:rsidTr="00D32D2F">
        <w:trPr>
          <w:trHeight w:val="300"/>
          <w:ins w:id="106841" w:author="pete jones" w:date="2022-01-12T17:25:00Z"/>
          <w:trPrChange w:id="106842" w:author="pete jones" w:date="2022-01-12T17:27:00Z">
            <w:trPr>
              <w:trHeight w:val="300"/>
            </w:trPr>
          </w:trPrChange>
        </w:trPr>
        <w:tc>
          <w:tcPr>
            <w:tcW w:w="868" w:type="dxa"/>
            <w:noWrap/>
            <w:hideMark/>
            <w:tcPrChange w:id="106843" w:author="pete jones" w:date="2022-01-12T17:27:00Z">
              <w:tcPr>
                <w:tcW w:w="868" w:type="dxa"/>
                <w:noWrap/>
                <w:hideMark/>
              </w:tcPr>
            </w:tcPrChange>
          </w:tcPr>
          <w:p w14:paraId="2247165A" w14:textId="77777777" w:rsidR="00D32D2F" w:rsidRPr="00D32D2F" w:rsidRDefault="00D32D2F">
            <w:pPr>
              <w:spacing w:before="0" w:after="0" w:line="240" w:lineRule="auto"/>
              <w:jc w:val="left"/>
              <w:rPr>
                <w:ins w:id="106844" w:author="pete jones" w:date="2022-01-12T17:25:00Z"/>
                <w:sz w:val="20"/>
                <w:szCs w:val="20"/>
                <w:rPrChange w:id="106845" w:author="pete jones" w:date="2022-01-12T17:26:00Z">
                  <w:rPr>
                    <w:ins w:id="106846" w:author="pete jones" w:date="2022-01-12T17:25:00Z"/>
                  </w:rPr>
                </w:rPrChange>
              </w:rPr>
              <w:pPrChange w:id="106847" w:author="pete jones" w:date="2022-01-12T17:26:00Z">
                <w:pPr>
                  <w:jc w:val="left"/>
                </w:pPr>
              </w:pPrChange>
            </w:pPr>
            <w:ins w:id="106848" w:author="pete jones" w:date="2022-01-12T17:25:00Z">
              <w:r w:rsidRPr="00D32D2F">
                <w:rPr>
                  <w:sz w:val="20"/>
                  <w:szCs w:val="20"/>
                  <w:rPrChange w:id="106849" w:author="pete jones" w:date="2022-01-12T17:26:00Z">
                    <w:rPr/>
                  </w:rPrChange>
                </w:rPr>
                <w:t>86</w:t>
              </w:r>
            </w:ins>
          </w:p>
        </w:tc>
        <w:tc>
          <w:tcPr>
            <w:tcW w:w="1516" w:type="dxa"/>
            <w:noWrap/>
            <w:hideMark/>
            <w:tcPrChange w:id="106850" w:author="pete jones" w:date="2022-01-12T17:27:00Z">
              <w:tcPr>
                <w:tcW w:w="1516" w:type="dxa"/>
                <w:noWrap/>
                <w:hideMark/>
              </w:tcPr>
            </w:tcPrChange>
          </w:tcPr>
          <w:p w14:paraId="1C314F84" w14:textId="77777777" w:rsidR="00D32D2F" w:rsidRPr="00D32D2F" w:rsidRDefault="00D32D2F">
            <w:pPr>
              <w:spacing w:before="0" w:after="0" w:line="240" w:lineRule="auto"/>
              <w:jc w:val="left"/>
              <w:rPr>
                <w:ins w:id="106851" w:author="pete jones" w:date="2022-01-12T17:25:00Z"/>
                <w:sz w:val="20"/>
                <w:szCs w:val="20"/>
                <w:rPrChange w:id="106852" w:author="pete jones" w:date="2022-01-12T17:26:00Z">
                  <w:rPr>
                    <w:ins w:id="106853" w:author="pete jones" w:date="2022-01-12T17:25:00Z"/>
                  </w:rPr>
                </w:rPrChange>
              </w:rPr>
              <w:pPrChange w:id="106854" w:author="pete jones" w:date="2022-01-12T17:26:00Z">
                <w:pPr>
                  <w:jc w:val="left"/>
                </w:pPr>
              </w:pPrChange>
            </w:pPr>
            <w:ins w:id="106855" w:author="pete jones" w:date="2022-01-12T17:25:00Z">
              <w:r w:rsidRPr="00D32D2F">
                <w:rPr>
                  <w:sz w:val="20"/>
                  <w:szCs w:val="20"/>
                  <w:rPrChange w:id="106856" w:author="pete jones" w:date="2022-01-12T17:26:00Z">
                    <w:rPr/>
                  </w:rPrChange>
                </w:rPr>
                <w:t>AHSE2112</w:t>
              </w:r>
            </w:ins>
          </w:p>
        </w:tc>
        <w:tc>
          <w:tcPr>
            <w:tcW w:w="8744" w:type="dxa"/>
            <w:noWrap/>
            <w:hideMark/>
            <w:tcPrChange w:id="106857" w:author="pete jones" w:date="2022-01-12T17:27:00Z">
              <w:tcPr>
                <w:tcW w:w="8744" w:type="dxa"/>
                <w:noWrap/>
                <w:hideMark/>
              </w:tcPr>
            </w:tcPrChange>
          </w:tcPr>
          <w:p w14:paraId="2AC4461C" w14:textId="77777777" w:rsidR="00D32D2F" w:rsidRPr="00D32D2F" w:rsidRDefault="00D32D2F">
            <w:pPr>
              <w:spacing w:before="0" w:after="0" w:line="240" w:lineRule="auto"/>
              <w:jc w:val="left"/>
              <w:rPr>
                <w:ins w:id="106858" w:author="pete jones" w:date="2022-01-12T17:25:00Z"/>
                <w:sz w:val="20"/>
                <w:szCs w:val="20"/>
                <w:rPrChange w:id="106859" w:author="pete jones" w:date="2022-01-12T17:26:00Z">
                  <w:rPr>
                    <w:ins w:id="106860" w:author="pete jones" w:date="2022-01-12T17:25:00Z"/>
                  </w:rPr>
                </w:rPrChange>
              </w:rPr>
              <w:pPrChange w:id="106861" w:author="pete jones" w:date="2022-01-12T17:26:00Z">
                <w:pPr>
                  <w:jc w:val="left"/>
                </w:pPr>
              </w:pPrChange>
            </w:pPr>
            <w:ins w:id="106862" w:author="pete jones" w:date="2022-01-12T17:25:00Z">
              <w:r w:rsidRPr="00D32D2F">
                <w:rPr>
                  <w:sz w:val="20"/>
                  <w:szCs w:val="20"/>
                  <w:rPrChange w:id="106863" w:author="pete jones" w:date="2022-01-12T17:26:00Z">
                    <w:rPr/>
                  </w:rPrChange>
                </w:rPr>
                <w:t>Six Books that Changed the World</w:t>
              </w:r>
            </w:ins>
          </w:p>
        </w:tc>
        <w:tc>
          <w:tcPr>
            <w:tcW w:w="616" w:type="dxa"/>
            <w:noWrap/>
            <w:vAlign w:val="center"/>
            <w:hideMark/>
            <w:tcPrChange w:id="106864" w:author="pete jones" w:date="2022-01-12T17:27:00Z">
              <w:tcPr>
                <w:tcW w:w="616" w:type="dxa"/>
                <w:noWrap/>
                <w:hideMark/>
              </w:tcPr>
            </w:tcPrChange>
          </w:tcPr>
          <w:p w14:paraId="46C25AC4" w14:textId="77777777" w:rsidR="00D32D2F" w:rsidRPr="00D32D2F" w:rsidRDefault="00D32D2F">
            <w:pPr>
              <w:spacing w:before="0" w:after="0" w:line="240" w:lineRule="auto"/>
              <w:jc w:val="center"/>
              <w:rPr>
                <w:ins w:id="106865" w:author="pete jones" w:date="2022-01-12T17:25:00Z"/>
                <w:sz w:val="20"/>
                <w:szCs w:val="20"/>
                <w:rPrChange w:id="106866" w:author="pete jones" w:date="2022-01-12T17:26:00Z">
                  <w:rPr>
                    <w:ins w:id="106867" w:author="pete jones" w:date="2022-01-12T17:25:00Z"/>
                  </w:rPr>
                </w:rPrChange>
              </w:rPr>
              <w:pPrChange w:id="106868" w:author="pete jones" w:date="2022-01-12T17:30:00Z">
                <w:pPr>
                  <w:jc w:val="left"/>
                </w:pPr>
              </w:pPrChange>
            </w:pPr>
            <w:ins w:id="106869" w:author="pete jones" w:date="2022-01-12T17:25:00Z">
              <w:r w:rsidRPr="00D32D2F">
                <w:rPr>
                  <w:sz w:val="20"/>
                  <w:szCs w:val="20"/>
                  <w:rPrChange w:id="106870" w:author="pete jones" w:date="2022-01-12T17:26:00Z">
                    <w:rPr/>
                  </w:rPrChange>
                </w:rPr>
                <w:t>x</w:t>
              </w:r>
            </w:ins>
          </w:p>
        </w:tc>
        <w:tc>
          <w:tcPr>
            <w:tcW w:w="616" w:type="dxa"/>
            <w:noWrap/>
            <w:vAlign w:val="center"/>
            <w:hideMark/>
            <w:tcPrChange w:id="106871" w:author="pete jones" w:date="2022-01-12T17:27:00Z">
              <w:tcPr>
                <w:tcW w:w="616" w:type="dxa"/>
                <w:noWrap/>
                <w:hideMark/>
              </w:tcPr>
            </w:tcPrChange>
          </w:tcPr>
          <w:p w14:paraId="2920ECB1" w14:textId="77777777" w:rsidR="00D32D2F" w:rsidRPr="00D32D2F" w:rsidRDefault="00D32D2F">
            <w:pPr>
              <w:spacing w:before="0" w:after="0" w:line="240" w:lineRule="auto"/>
              <w:jc w:val="center"/>
              <w:rPr>
                <w:ins w:id="106872" w:author="pete jones" w:date="2022-01-12T17:25:00Z"/>
                <w:sz w:val="20"/>
                <w:szCs w:val="20"/>
                <w:rPrChange w:id="106873" w:author="pete jones" w:date="2022-01-12T17:26:00Z">
                  <w:rPr>
                    <w:ins w:id="106874" w:author="pete jones" w:date="2022-01-12T17:25:00Z"/>
                  </w:rPr>
                </w:rPrChange>
              </w:rPr>
              <w:pPrChange w:id="106875" w:author="pete jones" w:date="2022-01-12T17:30:00Z">
                <w:pPr>
                  <w:jc w:val="left"/>
                </w:pPr>
              </w:pPrChange>
            </w:pPr>
            <w:ins w:id="106876" w:author="pete jones" w:date="2022-01-12T17:25:00Z">
              <w:r w:rsidRPr="00D32D2F">
                <w:rPr>
                  <w:sz w:val="20"/>
                  <w:szCs w:val="20"/>
                  <w:rPrChange w:id="106877" w:author="pete jones" w:date="2022-01-12T17:26:00Z">
                    <w:rPr/>
                  </w:rPrChange>
                </w:rPr>
                <w:t>2</w:t>
              </w:r>
            </w:ins>
          </w:p>
        </w:tc>
        <w:tc>
          <w:tcPr>
            <w:tcW w:w="616" w:type="dxa"/>
            <w:noWrap/>
            <w:vAlign w:val="center"/>
            <w:hideMark/>
            <w:tcPrChange w:id="106878" w:author="pete jones" w:date="2022-01-12T17:27:00Z">
              <w:tcPr>
                <w:tcW w:w="616" w:type="dxa"/>
                <w:noWrap/>
                <w:hideMark/>
              </w:tcPr>
            </w:tcPrChange>
          </w:tcPr>
          <w:p w14:paraId="6F2513D2" w14:textId="77777777" w:rsidR="00D32D2F" w:rsidRPr="00D32D2F" w:rsidRDefault="00D32D2F">
            <w:pPr>
              <w:spacing w:before="0" w:after="0" w:line="240" w:lineRule="auto"/>
              <w:jc w:val="center"/>
              <w:rPr>
                <w:ins w:id="106879" w:author="pete jones" w:date="2022-01-12T17:25:00Z"/>
                <w:sz w:val="20"/>
                <w:szCs w:val="20"/>
                <w:rPrChange w:id="106880" w:author="pete jones" w:date="2022-01-12T17:26:00Z">
                  <w:rPr>
                    <w:ins w:id="106881" w:author="pete jones" w:date="2022-01-12T17:25:00Z"/>
                  </w:rPr>
                </w:rPrChange>
              </w:rPr>
              <w:pPrChange w:id="106882" w:author="pete jones" w:date="2022-01-12T17:30:00Z">
                <w:pPr>
                  <w:jc w:val="left"/>
                </w:pPr>
              </w:pPrChange>
            </w:pPr>
            <w:ins w:id="106883" w:author="pete jones" w:date="2022-01-12T17:25:00Z">
              <w:r w:rsidRPr="00D32D2F">
                <w:rPr>
                  <w:sz w:val="20"/>
                  <w:szCs w:val="20"/>
                  <w:rPrChange w:id="106884" w:author="pete jones" w:date="2022-01-12T17:26:00Z">
                    <w:rPr/>
                  </w:rPrChange>
                </w:rPr>
                <w:t>8</w:t>
              </w:r>
            </w:ins>
          </w:p>
        </w:tc>
        <w:tc>
          <w:tcPr>
            <w:tcW w:w="616" w:type="dxa"/>
            <w:noWrap/>
            <w:vAlign w:val="center"/>
            <w:hideMark/>
            <w:tcPrChange w:id="106885" w:author="pete jones" w:date="2022-01-12T17:27:00Z">
              <w:tcPr>
                <w:tcW w:w="616" w:type="dxa"/>
                <w:noWrap/>
                <w:hideMark/>
              </w:tcPr>
            </w:tcPrChange>
          </w:tcPr>
          <w:p w14:paraId="7C76511A" w14:textId="77777777" w:rsidR="00D32D2F" w:rsidRPr="00D32D2F" w:rsidRDefault="00D32D2F">
            <w:pPr>
              <w:spacing w:before="0" w:after="0" w:line="240" w:lineRule="auto"/>
              <w:jc w:val="center"/>
              <w:rPr>
                <w:ins w:id="106886" w:author="pete jones" w:date="2022-01-12T17:25:00Z"/>
                <w:sz w:val="20"/>
                <w:szCs w:val="20"/>
                <w:rPrChange w:id="106887" w:author="pete jones" w:date="2022-01-12T17:26:00Z">
                  <w:rPr>
                    <w:ins w:id="106888" w:author="pete jones" w:date="2022-01-12T17:25:00Z"/>
                  </w:rPr>
                </w:rPrChange>
              </w:rPr>
              <w:pPrChange w:id="106889" w:author="pete jones" w:date="2022-01-12T17:30:00Z">
                <w:pPr>
                  <w:jc w:val="left"/>
                </w:pPr>
              </w:pPrChange>
            </w:pPr>
            <w:ins w:id="106890" w:author="pete jones" w:date="2022-01-12T17:25:00Z">
              <w:r w:rsidRPr="00D32D2F">
                <w:rPr>
                  <w:sz w:val="20"/>
                  <w:szCs w:val="20"/>
                  <w:rPrChange w:id="106891" w:author="pete jones" w:date="2022-01-12T17:26:00Z">
                    <w:rPr/>
                  </w:rPrChange>
                </w:rPr>
                <w:t>2</w:t>
              </w:r>
            </w:ins>
          </w:p>
        </w:tc>
        <w:tc>
          <w:tcPr>
            <w:tcW w:w="616" w:type="dxa"/>
            <w:noWrap/>
            <w:vAlign w:val="center"/>
            <w:hideMark/>
            <w:tcPrChange w:id="106892" w:author="pete jones" w:date="2022-01-12T17:27:00Z">
              <w:tcPr>
                <w:tcW w:w="616" w:type="dxa"/>
                <w:noWrap/>
                <w:hideMark/>
              </w:tcPr>
            </w:tcPrChange>
          </w:tcPr>
          <w:p w14:paraId="62124F59" w14:textId="77777777" w:rsidR="00D32D2F" w:rsidRPr="00D32D2F" w:rsidRDefault="00D32D2F">
            <w:pPr>
              <w:spacing w:before="0" w:after="0" w:line="240" w:lineRule="auto"/>
              <w:jc w:val="center"/>
              <w:rPr>
                <w:ins w:id="106893" w:author="pete jones" w:date="2022-01-12T17:25:00Z"/>
                <w:sz w:val="20"/>
                <w:szCs w:val="20"/>
                <w:rPrChange w:id="106894" w:author="pete jones" w:date="2022-01-12T17:26:00Z">
                  <w:rPr>
                    <w:ins w:id="106895" w:author="pete jones" w:date="2022-01-12T17:25:00Z"/>
                  </w:rPr>
                </w:rPrChange>
              </w:rPr>
              <w:pPrChange w:id="106896" w:author="pete jones" w:date="2022-01-12T17:30:00Z">
                <w:pPr>
                  <w:jc w:val="left"/>
                </w:pPr>
              </w:pPrChange>
            </w:pPr>
            <w:ins w:id="106897" w:author="pete jones" w:date="2022-01-12T17:25:00Z">
              <w:r w:rsidRPr="00D32D2F">
                <w:rPr>
                  <w:sz w:val="20"/>
                  <w:szCs w:val="20"/>
                  <w:rPrChange w:id="106898" w:author="pete jones" w:date="2022-01-12T17:26:00Z">
                    <w:rPr/>
                  </w:rPrChange>
                </w:rPr>
                <w:t>2</w:t>
              </w:r>
            </w:ins>
          </w:p>
        </w:tc>
        <w:tc>
          <w:tcPr>
            <w:tcW w:w="616" w:type="dxa"/>
            <w:noWrap/>
            <w:vAlign w:val="center"/>
            <w:hideMark/>
            <w:tcPrChange w:id="106899" w:author="pete jones" w:date="2022-01-12T17:27:00Z">
              <w:tcPr>
                <w:tcW w:w="616" w:type="dxa"/>
                <w:noWrap/>
                <w:hideMark/>
              </w:tcPr>
            </w:tcPrChange>
          </w:tcPr>
          <w:p w14:paraId="737B01BD" w14:textId="77777777" w:rsidR="00D32D2F" w:rsidRPr="00D32D2F" w:rsidRDefault="00D32D2F">
            <w:pPr>
              <w:spacing w:before="0" w:after="0" w:line="240" w:lineRule="auto"/>
              <w:jc w:val="center"/>
              <w:rPr>
                <w:ins w:id="106900" w:author="pete jones" w:date="2022-01-12T17:25:00Z"/>
                <w:sz w:val="20"/>
                <w:szCs w:val="20"/>
                <w:rPrChange w:id="106901" w:author="pete jones" w:date="2022-01-12T17:26:00Z">
                  <w:rPr>
                    <w:ins w:id="106902" w:author="pete jones" w:date="2022-01-12T17:25:00Z"/>
                  </w:rPr>
                </w:rPrChange>
              </w:rPr>
              <w:pPrChange w:id="106903" w:author="pete jones" w:date="2022-01-12T17:30:00Z">
                <w:pPr>
                  <w:jc w:val="left"/>
                </w:pPr>
              </w:pPrChange>
            </w:pPr>
            <w:ins w:id="106904" w:author="pete jones" w:date="2022-01-12T17:25:00Z">
              <w:r w:rsidRPr="00D32D2F">
                <w:rPr>
                  <w:sz w:val="20"/>
                  <w:szCs w:val="20"/>
                  <w:rPrChange w:id="106905" w:author="pete jones" w:date="2022-01-12T17:26:00Z">
                    <w:rPr/>
                  </w:rPrChange>
                </w:rPr>
                <w:t>4</w:t>
              </w:r>
            </w:ins>
          </w:p>
        </w:tc>
        <w:tc>
          <w:tcPr>
            <w:tcW w:w="616" w:type="dxa"/>
            <w:noWrap/>
            <w:vAlign w:val="center"/>
            <w:hideMark/>
            <w:tcPrChange w:id="106906" w:author="pete jones" w:date="2022-01-12T17:27:00Z">
              <w:tcPr>
                <w:tcW w:w="616" w:type="dxa"/>
                <w:noWrap/>
                <w:hideMark/>
              </w:tcPr>
            </w:tcPrChange>
          </w:tcPr>
          <w:p w14:paraId="50FEABE4" w14:textId="77777777" w:rsidR="00D32D2F" w:rsidRPr="00D32D2F" w:rsidRDefault="00D32D2F">
            <w:pPr>
              <w:spacing w:before="0" w:after="0" w:line="240" w:lineRule="auto"/>
              <w:jc w:val="center"/>
              <w:rPr>
                <w:ins w:id="106907" w:author="pete jones" w:date="2022-01-12T17:25:00Z"/>
                <w:sz w:val="20"/>
                <w:szCs w:val="20"/>
                <w:rPrChange w:id="106908" w:author="pete jones" w:date="2022-01-12T17:26:00Z">
                  <w:rPr>
                    <w:ins w:id="106909" w:author="pete jones" w:date="2022-01-12T17:25:00Z"/>
                  </w:rPr>
                </w:rPrChange>
              </w:rPr>
              <w:pPrChange w:id="106910" w:author="pete jones" w:date="2022-01-12T17:30:00Z">
                <w:pPr>
                  <w:jc w:val="left"/>
                </w:pPr>
              </w:pPrChange>
            </w:pPr>
            <w:ins w:id="106911" w:author="pete jones" w:date="2022-01-12T17:25:00Z">
              <w:r w:rsidRPr="00D32D2F">
                <w:rPr>
                  <w:sz w:val="20"/>
                  <w:szCs w:val="20"/>
                  <w:rPrChange w:id="106912" w:author="pete jones" w:date="2022-01-12T17:26:00Z">
                    <w:rPr/>
                  </w:rPrChange>
                </w:rPr>
                <w:t>0</w:t>
              </w:r>
            </w:ins>
          </w:p>
        </w:tc>
        <w:tc>
          <w:tcPr>
            <w:tcW w:w="616" w:type="dxa"/>
            <w:noWrap/>
            <w:vAlign w:val="center"/>
            <w:hideMark/>
            <w:tcPrChange w:id="106913" w:author="pete jones" w:date="2022-01-12T17:27:00Z">
              <w:tcPr>
                <w:tcW w:w="616" w:type="dxa"/>
                <w:noWrap/>
                <w:hideMark/>
              </w:tcPr>
            </w:tcPrChange>
          </w:tcPr>
          <w:p w14:paraId="551529F6" w14:textId="77777777" w:rsidR="00D32D2F" w:rsidRPr="00D32D2F" w:rsidRDefault="00D32D2F">
            <w:pPr>
              <w:spacing w:before="0" w:after="0" w:line="240" w:lineRule="auto"/>
              <w:jc w:val="center"/>
              <w:rPr>
                <w:ins w:id="106914" w:author="pete jones" w:date="2022-01-12T17:25:00Z"/>
                <w:sz w:val="20"/>
                <w:szCs w:val="20"/>
                <w:rPrChange w:id="106915" w:author="pete jones" w:date="2022-01-12T17:26:00Z">
                  <w:rPr>
                    <w:ins w:id="106916" w:author="pete jones" w:date="2022-01-12T17:25:00Z"/>
                  </w:rPr>
                </w:rPrChange>
              </w:rPr>
              <w:pPrChange w:id="106917" w:author="pete jones" w:date="2022-01-12T17:30:00Z">
                <w:pPr>
                  <w:jc w:val="left"/>
                </w:pPr>
              </w:pPrChange>
            </w:pPr>
            <w:ins w:id="106918" w:author="pete jones" w:date="2022-01-12T17:25:00Z">
              <w:r w:rsidRPr="00D32D2F">
                <w:rPr>
                  <w:sz w:val="20"/>
                  <w:szCs w:val="20"/>
                  <w:rPrChange w:id="106919" w:author="pete jones" w:date="2022-01-12T17:26:00Z">
                    <w:rPr/>
                  </w:rPrChange>
                </w:rPr>
                <w:t>8</w:t>
              </w:r>
            </w:ins>
          </w:p>
        </w:tc>
      </w:tr>
      <w:tr w:rsidR="00D32D2F" w:rsidRPr="00D32D2F" w14:paraId="56734E29" w14:textId="77777777" w:rsidTr="00D32D2F">
        <w:trPr>
          <w:trHeight w:val="300"/>
          <w:ins w:id="106920" w:author="pete jones" w:date="2022-01-12T17:25:00Z"/>
          <w:trPrChange w:id="106921" w:author="pete jones" w:date="2022-01-12T17:27:00Z">
            <w:trPr>
              <w:trHeight w:val="300"/>
            </w:trPr>
          </w:trPrChange>
        </w:trPr>
        <w:tc>
          <w:tcPr>
            <w:tcW w:w="868" w:type="dxa"/>
            <w:noWrap/>
            <w:hideMark/>
            <w:tcPrChange w:id="106922" w:author="pete jones" w:date="2022-01-12T17:27:00Z">
              <w:tcPr>
                <w:tcW w:w="868" w:type="dxa"/>
                <w:noWrap/>
                <w:hideMark/>
              </w:tcPr>
            </w:tcPrChange>
          </w:tcPr>
          <w:p w14:paraId="61728BF3" w14:textId="77777777" w:rsidR="00D32D2F" w:rsidRPr="00D32D2F" w:rsidRDefault="00D32D2F">
            <w:pPr>
              <w:spacing w:before="0" w:after="0" w:line="240" w:lineRule="auto"/>
              <w:jc w:val="left"/>
              <w:rPr>
                <w:ins w:id="106923" w:author="pete jones" w:date="2022-01-12T17:25:00Z"/>
                <w:sz w:val="20"/>
                <w:szCs w:val="20"/>
                <w:rPrChange w:id="106924" w:author="pete jones" w:date="2022-01-12T17:26:00Z">
                  <w:rPr>
                    <w:ins w:id="106925" w:author="pete jones" w:date="2022-01-12T17:25:00Z"/>
                  </w:rPr>
                </w:rPrChange>
              </w:rPr>
              <w:pPrChange w:id="106926" w:author="pete jones" w:date="2022-01-12T17:26:00Z">
                <w:pPr>
                  <w:jc w:val="left"/>
                </w:pPr>
              </w:pPrChange>
            </w:pPr>
            <w:ins w:id="106927" w:author="pete jones" w:date="2022-01-12T17:25:00Z">
              <w:r w:rsidRPr="00D32D2F">
                <w:rPr>
                  <w:sz w:val="20"/>
                  <w:szCs w:val="20"/>
                  <w:rPrChange w:id="106928" w:author="pete jones" w:date="2022-01-12T17:26:00Z">
                    <w:rPr/>
                  </w:rPrChange>
                </w:rPr>
                <w:t>87</w:t>
              </w:r>
            </w:ins>
          </w:p>
        </w:tc>
        <w:tc>
          <w:tcPr>
            <w:tcW w:w="1516" w:type="dxa"/>
            <w:noWrap/>
            <w:hideMark/>
            <w:tcPrChange w:id="106929" w:author="pete jones" w:date="2022-01-12T17:27:00Z">
              <w:tcPr>
                <w:tcW w:w="1516" w:type="dxa"/>
                <w:noWrap/>
                <w:hideMark/>
              </w:tcPr>
            </w:tcPrChange>
          </w:tcPr>
          <w:p w14:paraId="026FD6FA" w14:textId="77777777" w:rsidR="00D32D2F" w:rsidRPr="00D32D2F" w:rsidRDefault="00D32D2F">
            <w:pPr>
              <w:spacing w:before="0" w:after="0" w:line="240" w:lineRule="auto"/>
              <w:jc w:val="left"/>
              <w:rPr>
                <w:ins w:id="106930" w:author="pete jones" w:date="2022-01-12T17:25:00Z"/>
                <w:sz w:val="20"/>
                <w:szCs w:val="20"/>
                <w:rPrChange w:id="106931" w:author="pete jones" w:date="2022-01-12T17:26:00Z">
                  <w:rPr>
                    <w:ins w:id="106932" w:author="pete jones" w:date="2022-01-12T17:25:00Z"/>
                  </w:rPr>
                </w:rPrChange>
              </w:rPr>
              <w:pPrChange w:id="106933" w:author="pete jones" w:date="2022-01-12T17:26:00Z">
                <w:pPr>
                  <w:jc w:val="left"/>
                </w:pPr>
              </w:pPrChange>
            </w:pPr>
            <w:ins w:id="106934" w:author="pete jones" w:date="2022-01-12T17:25:00Z">
              <w:r w:rsidRPr="00D32D2F">
                <w:rPr>
                  <w:sz w:val="20"/>
                  <w:szCs w:val="20"/>
                  <w:rPrChange w:id="106935" w:author="pete jones" w:date="2022-01-12T17:26:00Z">
                    <w:rPr/>
                  </w:rPrChange>
                </w:rPr>
                <w:t>AHSE2114</w:t>
              </w:r>
            </w:ins>
          </w:p>
        </w:tc>
        <w:tc>
          <w:tcPr>
            <w:tcW w:w="8744" w:type="dxa"/>
            <w:noWrap/>
            <w:hideMark/>
            <w:tcPrChange w:id="106936" w:author="pete jones" w:date="2022-01-12T17:27:00Z">
              <w:tcPr>
                <w:tcW w:w="8744" w:type="dxa"/>
                <w:noWrap/>
                <w:hideMark/>
              </w:tcPr>
            </w:tcPrChange>
          </w:tcPr>
          <w:p w14:paraId="1796E54D" w14:textId="77777777" w:rsidR="00D32D2F" w:rsidRPr="00D32D2F" w:rsidRDefault="00D32D2F">
            <w:pPr>
              <w:spacing w:before="0" w:after="0" w:line="240" w:lineRule="auto"/>
              <w:jc w:val="left"/>
              <w:rPr>
                <w:ins w:id="106937" w:author="pete jones" w:date="2022-01-12T17:25:00Z"/>
                <w:sz w:val="20"/>
                <w:szCs w:val="20"/>
                <w:rPrChange w:id="106938" w:author="pete jones" w:date="2022-01-12T17:26:00Z">
                  <w:rPr>
                    <w:ins w:id="106939" w:author="pete jones" w:date="2022-01-12T17:25:00Z"/>
                  </w:rPr>
                </w:rPrChange>
              </w:rPr>
              <w:pPrChange w:id="106940" w:author="pete jones" w:date="2022-01-12T17:26:00Z">
                <w:pPr>
                  <w:jc w:val="left"/>
                </w:pPr>
              </w:pPrChange>
            </w:pPr>
            <w:ins w:id="106941" w:author="pete jones" w:date="2022-01-12T17:25:00Z">
              <w:r w:rsidRPr="00D32D2F">
                <w:rPr>
                  <w:sz w:val="20"/>
                  <w:szCs w:val="20"/>
                  <w:rPrChange w:id="106942" w:author="pete jones" w:date="2022-01-12T17:26:00Z">
                    <w:rPr/>
                  </w:rPrChange>
                </w:rPr>
                <w:t>Science Fiction and Historical Context</w:t>
              </w:r>
            </w:ins>
          </w:p>
        </w:tc>
        <w:tc>
          <w:tcPr>
            <w:tcW w:w="616" w:type="dxa"/>
            <w:noWrap/>
            <w:vAlign w:val="center"/>
            <w:hideMark/>
            <w:tcPrChange w:id="106943" w:author="pete jones" w:date="2022-01-12T17:27:00Z">
              <w:tcPr>
                <w:tcW w:w="616" w:type="dxa"/>
                <w:noWrap/>
                <w:hideMark/>
              </w:tcPr>
            </w:tcPrChange>
          </w:tcPr>
          <w:p w14:paraId="12E78276" w14:textId="0B330544" w:rsidR="00D32D2F" w:rsidRPr="00D32D2F" w:rsidRDefault="00D32D2F">
            <w:pPr>
              <w:spacing w:before="0" w:after="0" w:line="240" w:lineRule="auto"/>
              <w:jc w:val="center"/>
              <w:rPr>
                <w:ins w:id="106944" w:author="pete jones" w:date="2022-01-12T17:25:00Z"/>
                <w:sz w:val="20"/>
                <w:szCs w:val="20"/>
                <w:rPrChange w:id="106945" w:author="pete jones" w:date="2022-01-12T17:26:00Z">
                  <w:rPr>
                    <w:ins w:id="106946" w:author="pete jones" w:date="2022-01-12T17:25:00Z"/>
                  </w:rPr>
                </w:rPrChange>
              </w:rPr>
              <w:pPrChange w:id="106947" w:author="pete jones" w:date="2022-01-12T17:30:00Z">
                <w:pPr>
                  <w:jc w:val="left"/>
                </w:pPr>
              </w:pPrChange>
            </w:pPr>
          </w:p>
        </w:tc>
        <w:tc>
          <w:tcPr>
            <w:tcW w:w="616" w:type="dxa"/>
            <w:noWrap/>
            <w:vAlign w:val="center"/>
            <w:hideMark/>
            <w:tcPrChange w:id="106948" w:author="pete jones" w:date="2022-01-12T17:27:00Z">
              <w:tcPr>
                <w:tcW w:w="616" w:type="dxa"/>
                <w:noWrap/>
                <w:hideMark/>
              </w:tcPr>
            </w:tcPrChange>
          </w:tcPr>
          <w:p w14:paraId="568497EC" w14:textId="77777777" w:rsidR="00D32D2F" w:rsidRPr="00D32D2F" w:rsidRDefault="00D32D2F">
            <w:pPr>
              <w:spacing w:before="0" w:after="0" w:line="240" w:lineRule="auto"/>
              <w:jc w:val="center"/>
              <w:rPr>
                <w:ins w:id="106949" w:author="pete jones" w:date="2022-01-12T17:25:00Z"/>
                <w:sz w:val="20"/>
                <w:szCs w:val="20"/>
                <w:rPrChange w:id="106950" w:author="pete jones" w:date="2022-01-12T17:26:00Z">
                  <w:rPr>
                    <w:ins w:id="106951" w:author="pete jones" w:date="2022-01-12T17:25:00Z"/>
                  </w:rPr>
                </w:rPrChange>
              </w:rPr>
              <w:pPrChange w:id="106952" w:author="pete jones" w:date="2022-01-12T17:30:00Z">
                <w:pPr>
                  <w:jc w:val="left"/>
                </w:pPr>
              </w:pPrChange>
            </w:pPr>
            <w:ins w:id="106953" w:author="pete jones" w:date="2022-01-12T17:25:00Z">
              <w:r w:rsidRPr="00D32D2F">
                <w:rPr>
                  <w:sz w:val="20"/>
                  <w:szCs w:val="20"/>
                  <w:rPrChange w:id="106954" w:author="pete jones" w:date="2022-01-12T17:26:00Z">
                    <w:rPr/>
                  </w:rPrChange>
                </w:rPr>
                <w:t>2</w:t>
              </w:r>
            </w:ins>
          </w:p>
        </w:tc>
        <w:tc>
          <w:tcPr>
            <w:tcW w:w="616" w:type="dxa"/>
            <w:noWrap/>
            <w:vAlign w:val="center"/>
            <w:hideMark/>
            <w:tcPrChange w:id="106955" w:author="pete jones" w:date="2022-01-12T17:27:00Z">
              <w:tcPr>
                <w:tcW w:w="616" w:type="dxa"/>
                <w:noWrap/>
                <w:hideMark/>
              </w:tcPr>
            </w:tcPrChange>
          </w:tcPr>
          <w:p w14:paraId="37C51546" w14:textId="77777777" w:rsidR="00D32D2F" w:rsidRPr="00D32D2F" w:rsidRDefault="00D32D2F">
            <w:pPr>
              <w:spacing w:before="0" w:after="0" w:line="240" w:lineRule="auto"/>
              <w:jc w:val="center"/>
              <w:rPr>
                <w:ins w:id="106956" w:author="pete jones" w:date="2022-01-12T17:25:00Z"/>
                <w:sz w:val="20"/>
                <w:szCs w:val="20"/>
                <w:rPrChange w:id="106957" w:author="pete jones" w:date="2022-01-12T17:26:00Z">
                  <w:rPr>
                    <w:ins w:id="106958" w:author="pete jones" w:date="2022-01-12T17:25:00Z"/>
                  </w:rPr>
                </w:rPrChange>
              </w:rPr>
              <w:pPrChange w:id="106959" w:author="pete jones" w:date="2022-01-12T17:30:00Z">
                <w:pPr>
                  <w:jc w:val="left"/>
                </w:pPr>
              </w:pPrChange>
            </w:pPr>
          </w:p>
        </w:tc>
        <w:tc>
          <w:tcPr>
            <w:tcW w:w="616" w:type="dxa"/>
            <w:noWrap/>
            <w:vAlign w:val="center"/>
            <w:hideMark/>
            <w:tcPrChange w:id="106960" w:author="pete jones" w:date="2022-01-12T17:27:00Z">
              <w:tcPr>
                <w:tcW w:w="616" w:type="dxa"/>
                <w:noWrap/>
                <w:hideMark/>
              </w:tcPr>
            </w:tcPrChange>
          </w:tcPr>
          <w:p w14:paraId="1ECDDE6C" w14:textId="77777777" w:rsidR="00D32D2F" w:rsidRPr="00D32D2F" w:rsidRDefault="00D32D2F">
            <w:pPr>
              <w:spacing w:before="0" w:after="0" w:line="240" w:lineRule="auto"/>
              <w:jc w:val="center"/>
              <w:rPr>
                <w:ins w:id="106961" w:author="pete jones" w:date="2022-01-12T17:25:00Z"/>
                <w:sz w:val="20"/>
                <w:szCs w:val="20"/>
                <w:rPrChange w:id="106962" w:author="pete jones" w:date="2022-01-12T17:26:00Z">
                  <w:rPr>
                    <w:ins w:id="106963" w:author="pete jones" w:date="2022-01-12T17:25:00Z"/>
                  </w:rPr>
                </w:rPrChange>
              </w:rPr>
              <w:pPrChange w:id="106964" w:author="pete jones" w:date="2022-01-12T17:30:00Z">
                <w:pPr>
                  <w:jc w:val="left"/>
                </w:pPr>
              </w:pPrChange>
            </w:pPr>
            <w:ins w:id="106965" w:author="pete jones" w:date="2022-01-12T17:25:00Z">
              <w:r w:rsidRPr="00D32D2F">
                <w:rPr>
                  <w:sz w:val="20"/>
                  <w:szCs w:val="20"/>
                  <w:rPrChange w:id="106966" w:author="pete jones" w:date="2022-01-12T17:26:00Z">
                    <w:rPr/>
                  </w:rPrChange>
                </w:rPr>
                <w:t>2</w:t>
              </w:r>
            </w:ins>
          </w:p>
        </w:tc>
        <w:tc>
          <w:tcPr>
            <w:tcW w:w="616" w:type="dxa"/>
            <w:noWrap/>
            <w:vAlign w:val="center"/>
            <w:hideMark/>
            <w:tcPrChange w:id="106967" w:author="pete jones" w:date="2022-01-12T17:27:00Z">
              <w:tcPr>
                <w:tcW w:w="616" w:type="dxa"/>
                <w:noWrap/>
                <w:hideMark/>
              </w:tcPr>
            </w:tcPrChange>
          </w:tcPr>
          <w:p w14:paraId="5ADA8D5B" w14:textId="77777777" w:rsidR="00D32D2F" w:rsidRPr="00D32D2F" w:rsidRDefault="00D32D2F">
            <w:pPr>
              <w:spacing w:before="0" w:after="0" w:line="240" w:lineRule="auto"/>
              <w:jc w:val="center"/>
              <w:rPr>
                <w:ins w:id="106968" w:author="pete jones" w:date="2022-01-12T17:25:00Z"/>
                <w:sz w:val="20"/>
                <w:szCs w:val="20"/>
                <w:rPrChange w:id="106969" w:author="pete jones" w:date="2022-01-12T17:26:00Z">
                  <w:rPr>
                    <w:ins w:id="106970" w:author="pete jones" w:date="2022-01-12T17:25:00Z"/>
                  </w:rPr>
                </w:rPrChange>
              </w:rPr>
              <w:pPrChange w:id="106971" w:author="pete jones" w:date="2022-01-12T17:30:00Z">
                <w:pPr>
                  <w:jc w:val="left"/>
                </w:pPr>
              </w:pPrChange>
            </w:pPr>
            <w:ins w:id="106972" w:author="pete jones" w:date="2022-01-12T17:25:00Z">
              <w:r w:rsidRPr="00D32D2F">
                <w:rPr>
                  <w:sz w:val="20"/>
                  <w:szCs w:val="20"/>
                  <w:rPrChange w:id="106973" w:author="pete jones" w:date="2022-01-12T17:26:00Z">
                    <w:rPr/>
                  </w:rPrChange>
                </w:rPr>
                <w:t>2</w:t>
              </w:r>
            </w:ins>
          </w:p>
        </w:tc>
        <w:tc>
          <w:tcPr>
            <w:tcW w:w="616" w:type="dxa"/>
            <w:noWrap/>
            <w:vAlign w:val="center"/>
            <w:hideMark/>
            <w:tcPrChange w:id="106974" w:author="pete jones" w:date="2022-01-12T17:27:00Z">
              <w:tcPr>
                <w:tcW w:w="616" w:type="dxa"/>
                <w:noWrap/>
                <w:hideMark/>
              </w:tcPr>
            </w:tcPrChange>
          </w:tcPr>
          <w:p w14:paraId="0D6DB7C6" w14:textId="77777777" w:rsidR="00D32D2F" w:rsidRPr="00D32D2F" w:rsidRDefault="00D32D2F">
            <w:pPr>
              <w:spacing w:before="0" w:after="0" w:line="240" w:lineRule="auto"/>
              <w:jc w:val="center"/>
              <w:rPr>
                <w:ins w:id="106975" w:author="pete jones" w:date="2022-01-12T17:25:00Z"/>
                <w:sz w:val="20"/>
                <w:szCs w:val="20"/>
                <w:rPrChange w:id="106976" w:author="pete jones" w:date="2022-01-12T17:26:00Z">
                  <w:rPr>
                    <w:ins w:id="106977" w:author="pete jones" w:date="2022-01-12T17:25:00Z"/>
                  </w:rPr>
                </w:rPrChange>
              </w:rPr>
              <w:pPrChange w:id="106978" w:author="pete jones" w:date="2022-01-12T17:30:00Z">
                <w:pPr>
                  <w:jc w:val="left"/>
                </w:pPr>
              </w:pPrChange>
            </w:pPr>
            <w:ins w:id="106979" w:author="pete jones" w:date="2022-01-12T17:25:00Z">
              <w:r w:rsidRPr="00D32D2F">
                <w:rPr>
                  <w:sz w:val="20"/>
                  <w:szCs w:val="20"/>
                  <w:rPrChange w:id="106980" w:author="pete jones" w:date="2022-01-12T17:26:00Z">
                    <w:rPr/>
                  </w:rPrChange>
                </w:rPr>
                <w:t>4</w:t>
              </w:r>
            </w:ins>
          </w:p>
        </w:tc>
        <w:tc>
          <w:tcPr>
            <w:tcW w:w="616" w:type="dxa"/>
            <w:noWrap/>
            <w:vAlign w:val="center"/>
            <w:hideMark/>
            <w:tcPrChange w:id="106981" w:author="pete jones" w:date="2022-01-12T17:27:00Z">
              <w:tcPr>
                <w:tcW w:w="616" w:type="dxa"/>
                <w:noWrap/>
                <w:hideMark/>
              </w:tcPr>
            </w:tcPrChange>
          </w:tcPr>
          <w:p w14:paraId="452FE6FE" w14:textId="77777777" w:rsidR="00D32D2F" w:rsidRPr="00D32D2F" w:rsidRDefault="00D32D2F">
            <w:pPr>
              <w:spacing w:before="0" w:after="0" w:line="240" w:lineRule="auto"/>
              <w:jc w:val="center"/>
              <w:rPr>
                <w:ins w:id="106982" w:author="pete jones" w:date="2022-01-12T17:25:00Z"/>
                <w:sz w:val="20"/>
                <w:szCs w:val="20"/>
                <w:rPrChange w:id="106983" w:author="pete jones" w:date="2022-01-12T17:26:00Z">
                  <w:rPr>
                    <w:ins w:id="106984" w:author="pete jones" w:date="2022-01-12T17:25:00Z"/>
                  </w:rPr>
                </w:rPrChange>
              </w:rPr>
              <w:pPrChange w:id="106985" w:author="pete jones" w:date="2022-01-12T17:30:00Z">
                <w:pPr>
                  <w:jc w:val="left"/>
                </w:pPr>
              </w:pPrChange>
            </w:pPr>
            <w:ins w:id="106986" w:author="pete jones" w:date="2022-01-12T17:25:00Z">
              <w:r w:rsidRPr="00D32D2F">
                <w:rPr>
                  <w:sz w:val="20"/>
                  <w:szCs w:val="20"/>
                  <w:rPrChange w:id="106987" w:author="pete jones" w:date="2022-01-12T17:26:00Z">
                    <w:rPr/>
                  </w:rPrChange>
                </w:rPr>
                <w:t>0</w:t>
              </w:r>
            </w:ins>
          </w:p>
        </w:tc>
        <w:tc>
          <w:tcPr>
            <w:tcW w:w="616" w:type="dxa"/>
            <w:noWrap/>
            <w:vAlign w:val="center"/>
            <w:hideMark/>
            <w:tcPrChange w:id="106988" w:author="pete jones" w:date="2022-01-12T17:27:00Z">
              <w:tcPr>
                <w:tcW w:w="616" w:type="dxa"/>
                <w:noWrap/>
                <w:hideMark/>
              </w:tcPr>
            </w:tcPrChange>
          </w:tcPr>
          <w:p w14:paraId="59BD83BA" w14:textId="77777777" w:rsidR="00D32D2F" w:rsidRPr="00D32D2F" w:rsidRDefault="00D32D2F">
            <w:pPr>
              <w:spacing w:before="0" w:after="0" w:line="240" w:lineRule="auto"/>
              <w:jc w:val="center"/>
              <w:rPr>
                <w:ins w:id="106989" w:author="pete jones" w:date="2022-01-12T17:25:00Z"/>
                <w:sz w:val="20"/>
                <w:szCs w:val="20"/>
                <w:rPrChange w:id="106990" w:author="pete jones" w:date="2022-01-12T17:26:00Z">
                  <w:rPr>
                    <w:ins w:id="106991" w:author="pete jones" w:date="2022-01-12T17:25:00Z"/>
                  </w:rPr>
                </w:rPrChange>
              </w:rPr>
              <w:pPrChange w:id="106992" w:author="pete jones" w:date="2022-01-12T17:30:00Z">
                <w:pPr>
                  <w:jc w:val="left"/>
                </w:pPr>
              </w:pPrChange>
            </w:pPr>
            <w:ins w:id="106993" w:author="pete jones" w:date="2022-01-12T17:25:00Z">
              <w:r w:rsidRPr="00D32D2F">
                <w:rPr>
                  <w:sz w:val="20"/>
                  <w:szCs w:val="20"/>
                  <w:rPrChange w:id="106994" w:author="pete jones" w:date="2022-01-12T17:26:00Z">
                    <w:rPr/>
                  </w:rPrChange>
                </w:rPr>
                <w:t>8</w:t>
              </w:r>
            </w:ins>
          </w:p>
        </w:tc>
      </w:tr>
      <w:tr w:rsidR="00D32D2F" w:rsidRPr="00D32D2F" w14:paraId="5DC8B315" w14:textId="77777777" w:rsidTr="00D32D2F">
        <w:trPr>
          <w:trHeight w:val="300"/>
          <w:ins w:id="106995" w:author="pete jones" w:date="2022-01-12T17:25:00Z"/>
          <w:trPrChange w:id="106996" w:author="pete jones" w:date="2022-01-12T17:27:00Z">
            <w:trPr>
              <w:trHeight w:val="300"/>
            </w:trPr>
          </w:trPrChange>
        </w:trPr>
        <w:tc>
          <w:tcPr>
            <w:tcW w:w="868" w:type="dxa"/>
            <w:noWrap/>
            <w:hideMark/>
            <w:tcPrChange w:id="106997" w:author="pete jones" w:date="2022-01-12T17:27:00Z">
              <w:tcPr>
                <w:tcW w:w="868" w:type="dxa"/>
                <w:noWrap/>
                <w:hideMark/>
              </w:tcPr>
            </w:tcPrChange>
          </w:tcPr>
          <w:p w14:paraId="208A61B3" w14:textId="77777777" w:rsidR="00D32D2F" w:rsidRPr="00D32D2F" w:rsidRDefault="00D32D2F">
            <w:pPr>
              <w:spacing w:before="0" w:after="0" w:line="240" w:lineRule="auto"/>
              <w:jc w:val="left"/>
              <w:rPr>
                <w:ins w:id="106998" w:author="pete jones" w:date="2022-01-12T17:25:00Z"/>
                <w:sz w:val="20"/>
                <w:szCs w:val="20"/>
                <w:rPrChange w:id="106999" w:author="pete jones" w:date="2022-01-12T17:26:00Z">
                  <w:rPr>
                    <w:ins w:id="107000" w:author="pete jones" w:date="2022-01-12T17:25:00Z"/>
                  </w:rPr>
                </w:rPrChange>
              </w:rPr>
              <w:pPrChange w:id="107001" w:author="pete jones" w:date="2022-01-12T17:26:00Z">
                <w:pPr>
                  <w:jc w:val="left"/>
                </w:pPr>
              </w:pPrChange>
            </w:pPr>
            <w:ins w:id="107002" w:author="pete jones" w:date="2022-01-12T17:25:00Z">
              <w:r w:rsidRPr="00D32D2F">
                <w:rPr>
                  <w:sz w:val="20"/>
                  <w:szCs w:val="20"/>
                  <w:rPrChange w:id="107003" w:author="pete jones" w:date="2022-01-12T17:26:00Z">
                    <w:rPr/>
                  </w:rPrChange>
                </w:rPr>
                <w:t>88</w:t>
              </w:r>
            </w:ins>
          </w:p>
        </w:tc>
        <w:tc>
          <w:tcPr>
            <w:tcW w:w="1516" w:type="dxa"/>
            <w:noWrap/>
            <w:hideMark/>
            <w:tcPrChange w:id="107004" w:author="pete jones" w:date="2022-01-12T17:27:00Z">
              <w:tcPr>
                <w:tcW w:w="1516" w:type="dxa"/>
                <w:noWrap/>
                <w:hideMark/>
              </w:tcPr>
            </w:tcPrChange>
          </w:tcPr>
          <w:p w14:paraId="77D2CB98" w14:textId="77777777" w:rsidR="00D32D2F" w:rsidRPr="00D32D2F" w:rsidRDefault="00D32D2F">
            <w:pPr>
              <w:spacing w:before="0" w:after="0" w:line="240" w:lineRule="auto"/>
              <w:jc w:val="left"/>
              <w:rPr>
                <w:ins w:id="107005" w:author="pete jones" w:date="2022-01-12T17:25:00Z"/>
                <w:sz w:val="20"/>
                <w:szCs w:val="20"/>
                <w:rPrChange w:id="107006" w:author="pete jones" w:date="2022-01-12T17:26:00Z">
                  <w:rPr>
                    <w:ins w:id="107007" w:author="pete jones" w:date="2022-01-12T17:25:00Z"/>
                  </w:rPr>
                </w:rPrChange>
              </w:rPr>
              <w:pPrChange w:id="107008" w:author="pete jones" w:date="2022-01-12T17:26:00Z">
                <w:pPr>
                  <w:jc w:val="left"/>
                </w:pPr>
              </w:pPrChange>
            </w:pPr>
            <w:ins w:id="107009" w:author="pete jones" w:date="2022-01-12T17:25:00Z">
              <w:r w:rsidRPr="00D32D2F">
                <w:rPr>
                  <w:sz w:val="20"/>
                  <w:szCs w:val="20"/>
                  <w:rPrChange w:id="107010" w:author="pete jones" w:date="2022-01-12T17:26:00Z">
                    <w:rPr/>
                  </w:rPrChange>
                </w:rPr>
                <w:t>AHSE2131</w:t>
              </w:r>
            </w:ins>
          </w:p>
        </w:tc>
        <w:tc>
          <w:tcPr>
            <w:tcW w:w="8744" w:type="dxa"/>
            <w:noWrap/>
            <w:hideMark/>
            <w:tcPrChange w:id="107011" w:author="pete jones" w:date="2022-01-12T17:27:00Z">
              <w:tcPr>
                <w:tcW w:w="8744" w:type="dxa"/>
                <w:noWrap/>
                <w:hideMark/>
              </w:tcPr>
            </w:tcPrChange>
          </w:tcPr>
          <w:p w14:paraId="6CD96F91" w14:textId="77777777" w:rsidR="00D32D2F" w:rsidRPr="00D32D2F" w:rsidRDefault="00D32D2F">
            <w:pPr>
              <w:spacing w:before="0" w:after="0" w:line="240" w:lineRule="auto"/>
              <w:jc w:val="left"/>
              <w:rPr>
                <w:ins w:id="107012" w:author="pete jones" w:date="2022-01-12T17:25:00Z"/>
                <w:sz w:val="20"/>
                <w:szCs w:val="20"/>
                <w:rPrChange w:id="107013" w:author="pete jones" w:date="2022-01-12T17:26:00Z">
                  <w:rPr>
                    <w:ins w:id="107014" w:author="pete jones" w:date="2022-01-12T17:25:00Z"/>
                  </w:rPr>
                </w:rPrChange>
              </w:rPr>
              <w:pPrChange w:id="107015" w:author="pete jones" w:date="2022-01-12T17:26:00Z">
                <w:pPr>
                  <w:jc w:val="left"/>
                </w:pPr>
              </w:pPrChange>
            </w:pPr>
            <w:ins w:id="107016" w:author="pete jones" w:date="2022-01-12T17:25:00Z">
              <w:r w:rsidRPr="00D32D2F">
                <w:rPr>
                  <w:sz w:val="20"/>
                  <w:szCs w:val="20"/>
                  <w:rPrChange w:id="107017" w:author="pete jones" w:date="2022-01-12T17:26:00Z">
                    <w:rPr/>
                  </w:rPrChange>
                </w:rPr>
                <w:t>Responsive Drawing and Visual Thinking</w:t>
              </w:r>
            </w:ins>
          </w:p>
        </w:tc>
        <w:tc>
          <w:tcPr>
            <w:tcW w:w="616" w:type="dxa"/>
            <w:noWrap/>
            <w:vAlign w:val="center"/>
            <w:hideMark/>
            <w:tcPrChange w:id="107018" w:author="pete jones" w:date="2022-01-12T17:27:00Z">
              <w:tcPr>
                <w:tcW w:w="616" w:type="dxa"/>
                <w:noWrap/>
                <w:hideMark/>
              </w:tcPr>
            </w:tcPrChange>
          </w:tcPr>
          <w:p w14:paraId="6C99F680" w14:textId="3F5DB2B5" w:rsidR="00D32D2F" w:rsidRPr="00D32D2F" w:rsidRDefault="00D32D2F">
            <w:pPr>
              <w:spacing w:before="0" w:after="0" w:line="240" w:lineRule="auto"/>
              <w:jc w:val="center"/>
              <w:rPr>
                <w:ins w:id="107019" w:author="pete jones" w:date="2022-01-12T17:25:00Z"/>
                <w:sz w:val="20"/>
                <w:szCs w:val="20"/>
                <w:rPrChange w:id="107020" w:author="pete jones" w:date="2022-01-12T17:26:00Z">
                  <w:rPr>
                    <w:ins w:id="107021" w:author="pete jones" w:date="2022-01-12T17:25:00Z"/>
                  </w:rPr>
                </w:rPrChange>
              </w:rPr>
              <w:pPrChange w:id="107022" w:author="pete jones" w:date="2022-01-12T17:30:00Z">
                <w:pPr>
                  <w:jc w:val="left"/>
                </w:pPr>
              </w:pPrChange>
            </w:pPr>
          </w:p>
        </w:tc>
        <w:tc>
          <w:tcPr>
            <w:tcW w:w="616" w:type="dxa"/>
            <w:noWrap/>
            <w:vAlign w:val="center"/>
            <w:hideMark/>
            <w:tcPrChange w:id="107023" w:author="pete jones" w:date="2022-01-12T17:27:00Z">
              <w:tcPr>
                <w:tcW w:w="616" w:type="dxa"/>
                <w:noWrap/>
                <w:hideMark/>
              </w:tcPr>
            </w:tcPrChange>
          </w:tcPr>
          <w:p w14:paraId="69926AD5" w14:textId="77777777" w:rsidR="00D32D2F" w:rsidRPr="00D32D2F" w:rsidRDefault="00D32D2F">
            <w:pPr>
              <w:spacing w:before="0" w:after="0" w:line="240" w:lineRule="auto"/>
              <w:jc w:val="center"/>
              <w:rPr>
                <w:ins w:id="107024" w:author="pete jones" w:date="2022-01-12T17:25:00Z"/>
                <w:sz w:val="20"/>
                <w:szCs w:val="20"/>
                <w:rPrChange w:id="107025" w:author="pete jones" w:date="2022-01-12T17:26:00Z">
                  <w:rPr>
                    <w:ins w:id="107026" w:author="pete jones" w:date="2022-01-12T17:25:00Z"/>
                  </w:rPr>
                </w:rPrChange>
              </w:rPr>
              <w:pPrChange w:id="107027" w:author="pete jones" w:date="2022-01-12T17:30:00Z">
                <w:pPr>
                  <w:jc w:val="left"/>
                </w:pPr>
              </w:pPrChange>
            </w:pPr>
            <w:ins w:id="107028" w:author="pete jones" w:date="2022-01-12T17:25:00Z">
              <w:r w:rsidRPr="00D32D2F">
                <w:rPr>
                  <w:sz w:val="20"/>
                  <w:szCs w:val="20"/>
                  <w:rPrChange w:id="107029" w:author="pete jones" w:date="2022-01-12T17:26:00Z">
                    <w:rPr/>
                  </w:rPrChange>
                </w:rPr>
                <w:t>2</w:t>
              </w:r>
            </w:ins>
          </w:p>
        </w:tc>
        <w:tc>
          <w:tcPr>
            <w:tcW w:w="616" w:type="dxa"/>
            <w:noWrap/>
            <w:vAlign w:val="center"/>
            <w:hideMark/>
            <w:tcPrChange w:id="107030" w:author="pete jones" w:date="2022-01-12T17:27:00Z">
              <w:tcPr>
                <w:tcW w:w="616" w:type="dxa"/>
                <w:noWrap/>
                <w:hideMark/>
              </w:tcPr>
            </w:tcPrChange>
          </w:tcPr>
          <w:p w14:paraId="31196198" w14:textId="77777777" w:rsidR="00D32D2F" w:rsidRPr="00D32D2F" w:rsidRDefault="00D32D2F">
            <w:pPr>
              <w:spacing w:before="0" w:after="0" w:line="240" w:lineRule="auto"/>
              <w:jc w:val="center"/>
              <w:rPr>
                <w:ins w:id="107031" w:author="pete jones" w:date="2022-01-12T17:25:00Z"/>
                <w:sz w:val="20"/>
                <w:szCs w:val="20"/>
                <w:rPrChange w:id="107032" w:author="pete jones" w:date="2022-01-12T17:26:00Z">
                  <w:rPr>
                    <w:ins w:id="107033" w:author="pete jones" w:date="2022-01-12T17:25:00Z"/>
                  </w:rPr>
                </w:rPrChange>
              </w:rPr>
              <w:pPrChange w:id="107034" w:author="pete jones" w:date="2022-01-12T17:30:00Z">
                <w:pPr>
                  <w:jc w:val="left"/>
                </w:pPr>
              </w:pPrChange>
            </w:pPr>
          </w:p>
        </w:tc>
        <w:tc>
          <w:tcPr>
            <w:tcW w:w="616" w:type="dxa"/>
            <w:noWrap/>
            <w:vAlign w:val="center"/>
            <w:hideMark/>
            <w:tcPrChange w:id="107035" w:author="pete jones" w:date="2022-01-12T17:27:00Z">
              <w:tcPr>
                <w:tcW w:w="616" w:type="dxa"/>
                <w:noWrap/>
                <w:hideMark/>
              </w:tcPr>
            </w:tcPrChange>
          </w:tcPr>
          <w:p w14:paraId="35C1D37E" w14:textId="77777777" w:rsidR="00D32D2F" w:rsidRPr="00D32D2F" w:rsidRDefault="00D32D2F">
            <w:pPr>
              <w:spacing w:before="0" w:after="0" w:line="240" w:lineRule="auto"/>
              <w:jc w:val="center"/>
              <w:rPr>
                <w:ins w:id="107036" w:author="pete jones" w:date="2022-01-12T17:25:00Z"/>
                <w:sz w:val="20"/>
                <w:szCs w:val="20"/>
                <w:rPrChange w:id="107037" w:author="pete jones" w:date="2022-01-12T17:26:00Z">
                  <w:rPr>
                    <w:ins w:id="107038" w:author="pete jones" w:date="2022-01-12T17:25:00Z"/>
                  </w:rPr>
                </w:rPrChange>
              </w:rPr>
              <w:pPrChange w:id="107039" w:author="pete jones" w:date="2022-01-12T17:30:00Z">
                <w:pPr>
                  <w:jc w:val="left"/>
                </w:pPr>
              </w:pPrChange>
            </w:pPr>
            <w:ins w:id="107040" w:author="pete jones" w:date="2022-01-12T17:25:00Z">
              <w:r w:rsidRPr="00D32D2F">
                <w:rPr>
                  <w:sz w:val="20"/>
                  <w:szCs w:val="20"/>
                  <w:rPrChange w:id="107041" w:author="pete jones" w:date="2022-01-12T17:26:00Z">
                    <w:rPr/>
                  </w:rPrChange>
                </w:rPr>
                <w:t>2</w:t>
              </w:r>
            </w:ins>
          </w:p>
        </w:tc>
        <w:tc>
          <w:tcPr>
            <w:tcW w:w="616" w:type="dxa"/>
            <w:noWrap/>
            <w:vAlign w:val="center"/>
            <w:hideMark/>
            <w:tcPrChange w:id="107042" w:author="pete jones" w:date="2022-01-12T17:27:00Z">
              <w:tcPr>
                <w:tcW w:w="616" w:type="dxa"/>
                <w:noWrap/>
                <w:hideMark/>
              </w:tcPr>
            </w:tcPrChange>
          </w:tcPr>
          <w:p w14:paraId="67DB695B" w14:textId="77777777" w:rsidR="00D32D2F" w:rsidRPr="00D32D2F" w:rsidRDefault="00D32D2F">
            <w:pPr>
              <w:spacing w:before="0" w:after="0" w:line="240" w:lineRule="auto"/>
              <w:jc w:val="center"/>
              <w:rPr>
                <w:ins w:id="107043" w:author="pete jones" w:date="2022-01-12T17:25:00Z"/>
                <w:sz w:val="20"/>
                <w:szCs w:val="20"/>
                <w:rPrChange w:id="107044" w:author="pete jones" w:date="2022-01-12T17:26:00Z">
                  <w:rPr>
                    <w:ins w:id="107045" w:author="pete jones" w:date="2022-01-12T17:25:00Z"/>
                  </w:rPr>
                </w:rPrChange>
              </w:rPr>
              <w:pPrChange w:id="107046" w:author="pete jones" w:date="2022-01-12T17:30:00Z">
                <w:pPr>
                  <w:jc w:val="left"/>
                </w:pPr>
              </w:pPrChange>
            </w:pPr>
            <w:ins w:id="107047" w:author="pete jones" w:date="2022-01-12T17:25:00Z">
              <w:r w:rsidRPr="00D32D2F">
                <w:rPr>
                  <w:sz w:val="20"/>
                  <w:szCs w:val="20"/>
                  <w:rPrChange w:id="107048" w:author="pete jones" w:date="2022-01-12T17:26:00Z">
                    <w:rPr/>
                  </w:rPrChange>
                </w:rPr>
                <w:t>4</w:t>
              </w:r>
            </w:ins>
          </w:p>
        </w:tc>
        <w:tc>
          <w:tcPr>
            <w:tcW w:w="616" w:type="dxa"/>
            <w:noWrap/>
            <w:vAlign w:val="center"/>
            <w:hideMark/>
            <w:tcPrChange w:id="107049" w:author="pete jones" w:date="2022-01-12T17:27:00Z">
              <w:tcPr>
                <w:tcW w:w="616" w:type="dxa"/>
                <w:noWrap/>
                <w:hideMark/>
              </w:tcPr>
            </w:tcPrChange>
          </w:tcPr>
          <w:p w14:paraId="6765A711" w14:textId="77777777" w:rsidR="00D32D2F" w:rsidRPr="00D32D2F" w:rsidRDefault="00D32D2F">
            <w:pPr>
              <w:spacing w:before="0" w:after="0" w:line="240" w:lineRule="auto"/>
              <w:jc w:val="center"/>
              <w:rPr>
                <w:ins w:id="107050" w:author="pete jones" w:date="2022-01-12T17:25:00Z"/>
                <w:sz w:val="20"/>
                <w:szCs w:val="20"/>
                <w:rPrChange w:id="107051" w:author="pete jones" w:date="2022-01-12T17:26:00Z">
                  <w:rPr>
                    <w:ins w:id="107052" w:author="pete jones" w:date="2022-01-12T17:25:00Z"/>
                  </w:rPr>
                </w:rPrChange>
              </w:rPr>
              <w:pPrChange w:id="107053" w:author="pete jones" w:date="2022-01-12T17:30:00Z">
                <w:pPr>
                  <w:jc w:val="left"/>
                </w:pPr>
              </w:pPrChange>
            </w:pPr>
            <w:ins w:id="107054" w:author="pete jones" w:date="2022-01-12T17:25:00Z">
              <w:r w:rsidRPr="00D32D2F">
                <w:rPr>
                  <w:sz w:val="20"/>
                  <w:szCs w:val="20"/>
                  <w:rPrChange w:id="107055" w:author="pete jones" w:date="2022-01-12T17:26:00Z">
                    <w:rPr/>
                  </w:rPrChange>
                </w:rPr>
                <w:t>4</w:t>
              </w:r>
            </w:ins>
          </w:p>
        </w:tc>
        <w:tc>
          <w:tcPr>
            <w:tcW w:w="616" w:type="dxa"/>
            <w:noWrap/>
            <w:vAlign w:val="center"/>
            <w:hideMark/>
            <w:tcPrChange w:id="107056" w:author="pete jones" w:date="2022-01-12T17:27:00Z">
              <w:tcPr>
                <w:tcW w:w="616" w:type="dxa"/>
                <w:noWrap/>
                <w:hideMark/>
              </w:tcPr>
            </w:tcPrChange>
          </w:tcPr>
          <w:p w14:paraId="41C71D4E" w14:textId="77777777" w:rsidR="00D32D2F" w:rsidRPr="00D32D2F" w:rsidRDefault="00D32D2F">
            <w:pPr>
              <w:spacing w:before="0" w:after="0" w:line="240" w:lineRule="auto"/>
              <w:jc w:val="center"/>
              <w:rPr>
                <w:ins w:id="107057" w:author="pete jones" w:date="2022-01-12T17:25:00Z"/>
                <w:sz w:val="20"/>
                <w:szCs w:val="20"/>
                <w:rPrChange w:id="107058" w:author="pete jones" w:date="2022-01-12T17:26:00Z">
                  <w:rPr>
                    <w:ins w:id="107059" w:author="pete jones" w:date="2022-01-12T17:25:00Z"/>
                  </w:rPr>
                </w:rPrChange>
              </w:rPr>
              <w:pPrChange w:id="107060" w:author="pete jones" w:date="2022-01-12T17:30:00Z">
                <w:pPr>
                  <w:jc w:val="left"/>
                </w:pPr>
              </w:pPrChange>
            </w:pPr>
            <w:ins w:id="107061" w:author="pete jones" w:date="2022-01-12T17:25:00Z">
              <w:r w:rsidRPr="00D32D2F">
                <w:rPr>
                  <w:sz w:val="20"/>
                  <w:szCs w:val="20"/>
                  <w:rPrChange w:id="107062" w:author="pete jones" w:date="2022-01-12T17:26:00Z">
                    <w:rPr/>
                  </w:rPrChange>
                </w:rPr>
                <w:t>0</w:t>
              </w:r>
            </w:ins>
          </w:p>
        </w:tc>
        <w:tc>
          <w:tcPr>
            <w:tcW w:w="616" w:type="dxa"/>
            <w:noWrap/>
            <w:vAlign w:val="center"/>
            <w:hideMark/>
            <w:tcPrChange w:id="107063" w:author="pete jones" w:date="2022-01-12T17:27:00Z">
              <w:tcPr>
                <w:tcW w:w="616" w:type="dxa"/>
                <w:noWrap/>
                <w:hideMark/>
              </w:tcPr>
            </w:tcPrChange>
          </w:tcPr>
          <w:p w14:paraId="0EBC02EB" w14:textId="77777777" w:rsidR="00D32D2F" w:rsidRPr="00D32D2F" w:rsidRDefault="00D32D2F">
            <w:pPr>
              <w:spacing w:before="0" w:after="0" w:line="240" w:lineRule="auto"/>
              <w:jc w:val="center"/>
              <w:rPr>
                <w:ins w:id="107064" w:author="pete jones" w:date="2022-01-12T17:25:00Z"/>
                <w:sz w:val="20"/>
                <w:szCs w:val="20"/>
                <w:rPrChange w:id="107065" w:author="pete jones" w:date="2022-01-12T17:26:00Z">
                  <w:rPr>
                    <w:ins w:id="107066" w:author="pete jones" w:date="2022-01-12T17:25:00Z"/>
                  </w:rPr>
                </w:rPrChange>
              </w:rPr>
              <w:pPrChange w:id="107067" w:author="pete jones" w:date="2022-01-12T17:30:00Z">
                <w:pPr>
                  <w:jc w:val="left"/>
                </w:pPr>
              </w:pPrChange>
            </w:pPr>
            <w:ins w:id="107068" w:author="pete jones" w:date="2022-01-12T17:25:00Z">
              <w:r w:rsidRPr="00D32D2F">
                <w:rPr>
                  <w:sz w:val="20"/>
                  <w:szCs w:val="20"/>
                  <w:rPrChange w:id="107069" w:author="pete jones" w:date="2022-01-12T17:26:00Z">
                    <w:rPr/>
                  </w:rPrChange>
                </w:rPr>
                <w:t>8</w:t>
              </w:r>
            </w:ins>
          </w:p>
        </w:tc>
      </w:tr>
      <w:tr w:rsidR="00D32D2F" w:rsidRPr="00D32D2F" w14:paraId="5B5DD0B6" w14:textId="77777777" w:rsidTr="00D32D2F">
        <w:trPr>
          <w:trHeight w:val="300"/>
          <w:ins w:id="107070" w:author="pete jones" w:date="2022-01-12T17:25:00Z"/>
          <w:trPrChange w:id="107071" w:author="pete jones" w:date="2022-01-12T17:27:00Z">
            <w:trPr>
              <w:trHeight w:val="300"/>
            </w:trPr>
          </w:trPrChange>
        </w:trPr>
        <w:tc>
          <w:tcPr>
            <w:tcW w:w="868" w:type="dxa"/>
            <w:noWrap/>
            <w:hideMark/>
            <w:tcPrChange w:id="107072" w:author="pete jones" w:date="2022-01-12T17:27:00Z">
              <w:tcPr>
                <w:tcW w:w="868" w:type="dxa"/>
                <w:noWrap/>
                <w:hideMark/>
              </w:tcPr>
            </w:tcPrChange>
          </w:tcPr>
          <w:p w14:paraId="778B11EE" w14:textId="77777777" w:rsidR="00D32D2F" w:rsidRPr="00D32D2F" w:rsidRDefault="00D32D2F">
            <w:pPr>
              <w:spacing w:before="0" w:after="0" w:line="240" w:lineRule="auto"/>
              <w:jc w:val="left"/>
              <w:rPr>
                <w:ins w:id="107073" w:author="pete jones" w:date="2022-01-12T17:25:00Z"/>
                <w:sz w:val="20"/>
                <w:szCs w:val="20"/>
                <w:rPrChange w:id="107074" w:author="pete jones" w:date="2022-01-12T17:26:00Z">
                  <w:rPr>
                    <w:ins w:id="107075" w:author="pete jones" w:date="2022-01-12T17:25:00Z"/>
                  </w:rPr>
                </w:rPrChange>
              </w:rPr>
              <w:pPrChange w:id="107076" w:author="pete jones" w:date="2022-01-12T17:26:00Z">
                <w:pPr>
                  <w:jc w:val="left"/>
                </w:pPr>
              </w:pPrChange>
            </w:pPr>
            <w:ins w:id="107077" w:author="pete jones" w:date="2022-01-12T17:25:00Z">
              <w:r w:rsidRPr="00D32D2F">
                <w:rPr>
                  <w:sz w:val="20"/>
                  <w:szCs w:val="20"/>
                  <w:rPrChange w:id="107078" w:author="pete jones" w:date="2022-01-12T17:26:00Z">
                    <w:rPr/>
                  </w:rPrChange>
                </w:rPr>
                <w:t>89</w:t>
              </w:r>
            </w:ins>
          </w:p>
        </w:tc>
        <w:tc>
          <w:tcPr>
            <w:tcW w:w="1516" w:type="dxa"/>
            <w:noWrap/>
            <w:hideMark/>
            <w:tcPrChange w:id="107079" w:author="pete jones" w:date="2022-01-12T17:27:00Z">
              <w:tcPr>
                <w:tcW w:w="1516" w:type="dxa"/>
                <w:noWrap/>
                <w:hideMark/>
              </w:tcPr>
            </w:tcPrChange>
          </w:tcPr>
          <w:p w14:paraId="2D3BC77B" w14:textId="77777777" w:rsidR="00D32D2F" w:rsidRPr="00D32D2F" w:rsidRDefault="00D32D2F">
            <w:pPr>
              <w:spacing w:before="0" w:after="0" w:line="240" w:lineRule="auto"/>
              <w:jc w:val="left"/>
              <w:rPr>
                <w:ins w:id="107080" w:author="pete jones" w:date="2022-01-12T17:25:00Z"/>
                <w:sz w:val="20"/>
                <w:szCs w:val="20"/>
                <w:rPrChange w:id="107081" w:author="pete jones" w:date="2022-01-12T17:26:00Z">
                  <w:rPr>
                    <w:ins w:id="107082" w:author="pete jones" w:date="2022-01-12T17:25:00Z"/>
                  </w:rPr>
                </w:rPrChange>
              </w:rPr>
              <w:pPrChange w:id="107083" w:author="pete jones" w:date="2022-01-12T17:26:00Z">
                <w:pPr>
                  <w:jc w:val="left"/>
                </w:pPr>
              </w:pPrChange>
            </w:pPr>
            <w:ins w:id="107084" w:author="pete jones" w:date="2022-01-12T17:25:00Z">
              <w:r w:rsidRPr="00D32D2F">
                <w:rPr>
                  <w:sz w:val="20"/>
                  <w:szCs w:val="20"/>
                  <w:rPrChange w:id="107085" w:author="pete jones" w:date="2022-01-12T17:26:00Z">
                    <w:rPr/>
                  </w:rPrChange>
                </w:rPr>
                <w:t>AHSE2141</w:t>
              </w:r>
            </w:ins>
          </w:p>
        </w:tc>
        <w:tc>
          <w:tcPr>
            <w:tcW w:w="8744" w:type="dxa"/>
            <w:noWrap/>
            <w:hideMark/>
            <w:tcPrChange w:id="107086" w:author="pete jones" w:date="2022-01-12T17:27:00Z">
              <w:tcPr>
                <w:tcW w:w="8744" w:type="dxa"/>
                <w:noWrap/>
                <w:hideMark/>
              </w:tcPr>
            </w:tcPrChange>
          </w:tcPr>
          <w:p w14:paraId="69608270" w14:textId="77777777" w:rsidR="00D32D2F" w:rsidRPr="00D32D2F" w:rsidRDefault="00D32D2F">
            <w:pPr>
              <w:spacing w:before="0" w:after="0" w:line="240" w:lineRule="auto"/>
              <w:jc w:val="left"/>
              <w:rPr>
                <w:ins w:id="107087" w:author="pete jones" w:date="2022-01-12T17:25:00Z"/>
                <w:sz w:val="20"/>
                <w:szCs w:val="20"/>
                <w:rPrChange w:id="107088" w:author="pete jones" w:date="2022-01-12T17:26:00Z">
                  <w:rPr>
                    <w:ins w:id="107089" w:author="pete jones" w:date="2022-01-12T17:25:00Z"/>
                  </w:rPr>
                </w:rPrChange>
              </w:rPr>
              <w:pPrChange w:id="107090" w:author="pete jones" w:date="2022-01-12T17:26:00Z">
                <w:pPr>
                  <w:jc w:val="left"/>
                </w:pPr>
              </w:pPrChange>
            </w:pPr>
            <w:ins w:id="107091" w:author="pete jones" w:date="2022-01-12T17:25:00Z">
              <w:r w:rsidRPr="00D32D2F">
                <w:rPr>
                  <w:sz w:val="20"/>
                  <w:szCs w:val="20"/>
                  <w:rPrChange w:id="107092" w:author="pete jones" w:date="2022-01-12T17:26:00Z">
                    <w:rPr/>
                  </w:rPrChange>
                </w:rPr>
                <w:t>Engineering for Humanity</w:t>
              </w:r>
            </w:ins>
          </w:p>
        </w:tc>
        <w:tc>
          <w:tcPr>
            <w:tcW w:w="616" w:type="dxa"/>
            <w:noWrap/>
            <w:vAlign w:val="center"/>
            <w:hideMark/>
            <w:tcPrChange w:id="107093" w:author="pete jones" w:date="2022-01-12T17:27:00Z">
              <w:tcPr>
                <w:tcW w:w="616" w:type="dxa"/>
                <w:noWrap/>
                <w:hideMark/>
              </w:tcPr>
            </w:tcPrChange>
          </w:tcPr>
          <w:p w14:paraId="3678EAD7" w14:textId="77777777" w:rsidR="00D32D2F" w:rsidRPr="00D32D2F" w:rsidRDefault="00D32D2F">
            <w:pPr>
              <w:spacing w:before="0" w:after="0" w:line="240" w:lineRule="auto"/>
              <w:jc w:val="center"/>
              <w:rPr>
                <w:ins w:id="107094" w:author="pete jones" w:date="2022-01-12T17:25:00Z"/>
                <w:sz w:val="20"/>
                <w:szCs w:val="20"/>
                <w:rPrChange w:id="107095" w:author="pete jones" w:date="2022-01-12T17:26:00Z">
                  <w:rPr>
                    <w:ins w:id="107096" w:author="pete jones" w:date="2022-01-12T17:25:00Z"/>
                  </w:rPr>
                </w:rPrChange>
              </w:rPr>
              <w:pPrChange w:id="107097" w:author="pete jones" w:date="2022-01-12T17:30:00Z">
                <w:pPr>
                  <w:jc w:val="left"/>
                </w:pPr>
              </w:pPrChange>
            </w:pPr>
            <w:ins w:id="107098" w:author="pete jones" w:date="2022-01-12T17:25:00Z">
              <w:r w:rsidRPr="00D32D2F">
                <w:rPr>
                  <w:sz w:val="20"/>
                  <w:szCs w:val="20"/>
                  <w:rPrChange w:id="107099" w:author="pete jones" w:date="2022-01-12T17:26:00Z">
                    <w:rPr/>
                  </w:rPrChange>
                </w:rPr>
                <w:t>x</w:t>
              </w:r>
            </w:ins>
          </w:p>
        </w:tc>
        <w:tc>
          <w:tcPr>
            <w:tcW w:w="616" w:type="dxa"/>
            <w:noWrap/>
            <w:vAlign w:val="center"/>
            <w:hideMark/>
            <w:tcPrChange w:id="107100" w:author="pete jones" w:date="2022-01-12T17:27:00Z">
              <w:tcPr>
                <w:tcW w:w="616" w:type="dxa"/>
                <w:noWrap/>
                <w:hideMark/>
              </w:tcPr>
            </w:tcPrChange>
          </w:tcPr>
          <w:p w14:paraId="57D60003" w14:textId="77777777" w:rsidR="00D32D2F" w:rsidRPr="00D32D2F" w:rsidRDefault="00D32D2F">
            <w:pPr>
              <w:spacing w:before="0" w:after="0" w:line="240" w:lineRule="auto"/>
              <w:jc w:val="center"/>
              <w:rPr>
                <w:ins w:id="107101" w:author="pete jones" w:date="2022-01-12T17:25:00Z"/>
                <w:sz w:val="20"/>
                <w:szCs w:val="20"/>
                <w:rPrChange w:id="107102" w:author="pete jones" w:date="2022-01-12T17:26:00Z">
                  <w:rPr>
                    <w:ins w:id="107103" w:author="pete jones" w:date="2022-01-12T17:25:00Z"/>
                  </w:rPr>
                </w:rPrChange>
              </w:rPr>
              <w:pPrChange w:id="107104" w:author="pete jones" w:date="2022-01-12T17:30:00Z">
                <w:pPr>
                  <w:jc w:val="left"/>
                </w:pPr>
              </w:pPrChange>
            </w:pPr>
            <w:ins w:id="107105" w:author="pete jones" w:date="2022-01-12T17:25:00Z">
              <w:r w:rsidRPr="00D32D2F">
                <w:rPr>
                  <w:sz w:val="20"/>
                  <w:szCs w:val="20"/>
                  <w:rPrChange w:id="107106" w:author="pete jones" w:date="2022-01-12T17:26:00Z">
                    <w:rPr/>
                  </w:rPrChange>
                </w:rPr>
                <w:t>2</w:t>
              </w:r>
            </w:ins>
          </w:p>
        </w:tc>
        <w:tc>
          <w:tcPr>
            <w:tcW w:w="616" w:type="dxa"/>
            <w:noWrap/>
            <w:vAlign w:val="center"/>
            <w:hideMark/>
            <w:tcPrChange w:id="107107" w:author="pete jones" w:date="2022-01-12T17:27:00Z">
              <w:tcPr>
                <w:tcW w:w="616" w:type="dxa"/>
                <w:noWrap/>
                <w:hideMark/>
              </w:tcPr>
            </w:tcPrChange>
          </w:tcPr>
          <w:p w14:paraId="47CB5EFD" w14:textId="77777777" w:rsidR="00D32D2F" w:rsidRPr="00D32D2F" w:rsidRDefault="00D32D2F">
            <w:pPr>
              <w:spacing w:before="0" w:after="0" w:line="240" w:lineRule="auto"/>
              <w:jc w:val="center"/>
              <w:rPr>
                <w:ins w:id="107108" w:author="pete jones" w:date="2022-01-12T17:25:00Z"/>
                <w:sz w:val="20"/>
                <w:szCs w:val="20"/>
                <w:rPrChange w:id="107109" w:author="pete jones" w:date="2022-01-12T17:26:00Z">
                  <w:rPr>
                    <w:ins w:id="107110" w:author="pete jones" w:date="2022-01-12T17:25:00Z"/>
                  </w:rPr>
                </w:rPrChange>
              </w:rPr>
              <w:pPrChange w:id="107111" w:author="pete jones" w:date="2022-01-12T17:30:00Z">
                <w:pPr>
                  <w:jc w:val="left"/>
                </w:pPr>
              </w:pPrChange>
            </w:pPr>
            <w:ins w:id="107112" w:author="pete jones" w:date="2022-01-12T17:25:00Z">
              <w:r w:rsidRPr="00D32D2F">
                <w:rPr>
                  <w:sz w:val="20"/>
                  <w:szCs w:val="20"/>
                  <w:rPrChange w:id="107113" w:author="pete jones" w:date="2022-01-12T17:26:00Z">
                    <w:rPr/>
                  </w:rPrChange>
                </w:rPr>
                <w:t>5</w:t>
              </w:r>
            </w:ins>
          </w:p>
        </w:tc>
        <w:tc>
          <w:tcPr>
            <w:tcW w:w="616" w:type="dxa"/>
            <w:noWrap/>
            <w:vAlign w:val="center"/>
            <w:hideMark/>
            <w:tcPrChange w:id="107114" w:author="pete jones" w:date="2022-01-12T17:27:00Z">
              <w:tcPr>
                <w:tcW w:w="616" w:type="dxa"/>
                <w:noWrap/>
                <w:hideMark/>
              </w:tcPr>
            </w:tcPrChange>
          </w:tcPr>
          <w:p w14:paraId="6007D8F7" w14:textId="77777777" w:rsidR="00D32D2F" w:rsidRPr="00D32D2F" w:rsidRDefault="00D32D2F">
            <w:pPr>
              <w:spacing w:before="0" w:after="0" w:line="240" w:lineRule="auto"/>
              <w:jc w:val="center"/>
              <w:rPr>
                <w:ins w:id="107115" w:author="pete jones" w:date="2022-01-12T17:25:00Z"/>
                <w:sz w:val="20"/>
                <w:szCs w:val="20"/>
                <w:rPrChange w:id="107116" w:author="pete jones" w:date="2022-01-12T17:26:00Z">
                  <w:rPr>
                    <w:ins w:id="107117" w:author="pete jones" w:date="2022-01-12T17:25:00Z"/>
                  </w:rPr>
                </w:rPrChange>
              </w:rPr>
              <w:pPrChange w:id="107118" w:author="pete jones" w:date="2022-01-12T17:30:00Z">
                <w:pPr>
                  <w:jc w:val="left"/>
                </w:pPr>
              </w:pPrChange>
            </w:pPr>
            <w:ins w:id="107119" w:author="pete jones" w:date="2022-01-12T17:25:00Z">
              <w:r w:rsidRPr="00D32D2F">
                <w:rPr>
                  <w:sz w:val="20"/>
                  <w:szCs w:val="20"/>
                  <w:rPrChange w:id="107120" w:author="pete jones" w:date="2022-01-12T17:26:00Z">
                    <w:rPr/>
                  </w:rPrChange>
                </w:rPr>
                <w:t>2</w:t>
              </w:r>
            </w:ins>
          </w:p>
        </w:tc>
        <w:tc>
          <w:tcPr>
            <w:tcW w:w="616" w:type="dxa"/>
            <w:noWrap/>
            <w:vAlign w:val="center"/>
            <w:hideMark/>
            <w:tcPrChange w:id="107121" w:author="pete jones" w:date="2022-01-12T17:27:00Z">
              <w:tcPr>
                <w:tcW w:w="616" w:type="dxa"/>
                <w:noWrap/>
                <w:hideMark/>
              </w:tcPr>
            </w:tcPrChange>
          </w:tcPr>
          <w:p w14:paraId="281B5965" w14:textId="77777777" w:rsidR="00D32D2F" w:rsidRPr="00D32D2F" w:rsidRDefault="00D32D2F">
            <w:pPr>
              <w:spacing w:before="0" w:after="0" w:line="240" w:lineRule="auto"/>
              <w:jc w:val="center"/>
              <w:rPr>
                <w:ins w:id="107122" w:author="pete jones" w:date="2022-01-12T17:25:00Z"/>
                <w:sz w:val="20"/>
                <w:szCs w:val="20"/>
                <w:rPrChange w:id="107123" w:author="pete jones" w:date="2022-01-12T17:26:00Z">
                  <w:rPr>
                    <w:ins w:id="107124" w:author="pete jones" w:date="2022-01-12T17:25:00Z"/>
                  </w:rPr>
                </w:rPrChange>
              </w:rPr>
              <w:pPrChange w:id="107125" w:author="pete jones" w:date="2022-01-12T17:30:00Z">
                <w:pPr>
                  <w:jc w:val="left"/>
                </w:pPr>
              </w:pPrChange>
            </w:pPr>
            <w:ins w:id="107126" w:author="pete jones" w:date="2022-01-12T17:25:00Z">
              <w:r w:rsidRPr="00D32D2F">
                <w:rPr>
                  <w:sz w:val="20"/>
                  <w:szCs w:val="20"/>
                  <w:rPrChange w:id="107127" w:author="pete jones" w:date="2022-01-12T17:26:00Z">
                    <w:rPr/>
                  </w:rPrChange>
                </w:rPr>
                <w:t>2</w:t>
              </w:r>
            </w:ins>
          </w:p>
        </w:tc>
        <w:tc>
          <w:tcPr>
            <w:tcW w:w="616" w:type="dxa"/>
            <w:noWrap/>
            <w:vAlign w:val="center"/>
            <w:hideMark/>
            <w:tcPrChange w:id="107128" w:author="pete jones" w:date="2022-01-12T17:27:00Z">
              <w:tcPr>
                <w:tcW w:w="616" w:type="dxa"/>
                <w:noWrap/>
                <w:hideMark/>
              </w:tcPr>
            </w:tcPrChange>
          </w:tcPr>
          <w:p w14:paraId="3C412D1E" w14:textId="77777777" w:rsidR="00D32D2F" w:rsidRPr="00D32D2F" w:rsidRDefault="00D32D2F">
            <w:pPr>
              <w:spacing w:before="0" w:after="0" w:line="240" w:lineRule="auto"/>
              <w:jc w:val="center"/>
              <w:rPr>
                <w:ins w:id="107129" w:author="pete jones" w:date="2022-01-12T17:25:00Z"/>
                <w:sz w:val="20"/>
                <w:szCs w:val="20"/>
                <w:rPrChange w:id="107130" w:author="pete jones" w:date="2022-01-12T17:26:00Z">
                  <w:rPr>
                    <w:ins w:id="107131" w:author="pete jones" w:date="2022-01-12T17:25:00Z"/>
                  </w:rPr>
                </w:rPrChange>
              </w:rPr>
              <w:pPrChange w:id="107132" w:author="pete jones" w:date="2022-01-12T17:30:00Z">
                <w:pPr>
                  <w:jc w:val="left"/>
                </w:pPr>
              </w:pPrChange>
            </w:pPr>
            <w:ins w:id="107133" w:author="pete jones" w:date="2022-01-12T17:25:00Z">
              <w:r w:rsidRPr="00D32D2F">
                <w:rPr>
                  <w:sz w:val="20"/>
                  <w:szCs w:val="20"/>
                  <w:rPrChange w:id="107134" w:author="pete jones" w:date="2022-01-12T17:26:00Z">
                    <w:rPr/>
                  </w:rPrChange>
                </w:rPr>
                <w:t>6</w:t>
              </w:r>
            </w:ins>
          </w:p>
        </w:tc>
        <w:tc>
          <w:tcPr>
            <w:tcW w:w="616" w:type="dxa"/>
            <w:noWrap/>
            <w:vAlign w:val="center"/>
            <w:hideMark/>
            <w:tcPrChange w:id="107135" w:author="pete jones" w:date="2022-01-12T17:27:00Z">
              <w:tcPr>
                <w:tcW w:w="616" w:type="dxa"/>
                <w:noWrap/>
                <w:hideMark/>
              </w:tcPr>
            </w:tcPrChange>
          </w:tcPr>
          <w:p w14:paraId="2B6C9EEF" w14:textId="77777777" w:rsidR="00D32D2F" w:rsidRPr="00D32D2F" w:rsidRDefault="00D32D2F">
            <w:pPr>
              <w:spacing w:before="0" w:after="0" w:line="240" w:lineRule="auto"/>
              <w:jc w:val="center"/>
              <w:rPr>
                <w:ins w:id="107136" w:author="pete jones" w:date="2022-01-12T17:25:00Z"/>
                <w:sz w:val="20"/>
                <w:szCs w:val="20"/>
                <w:rPrChange w:id="107137" w:author="pete jones" w:date="2022-01-12T17:26:00Z">
                  <w:rPr>
                    <w:ins w:id="107138" w:author="pete jones" w:date="2022-01-12T17:25:00Z"/>
                  </w:rPr>
                </w:rPrChange>
              </w:rPr>
              <w:pPrChange w:id="107139" w:author="pete jones" w:date="2022-01-12T17:30:00Z">
                <w:pPr>
                  <w:jc w:val="left"/>
                </w:pPr>
              </w:pPrChange>
            </w:pPr>
            <w:ins w:id="107140" w:author="pete jones" w:date="2022-01-12T17:25:00Z">
              <w:r w:rsidRPr="00D32D2F">
                <w:rPr>
                  <w:sz w:val="20"/>
                  <w:szCs w:val="20"/>
                  <w:rPrChange w:id="107141" w:author="pete jones" w:date="2022-01-12T17:26:00Z">
                    <w:rPr/>
                  </w:rPrChange>
                </w:rPr>
                <w:t>0</w:t>
              </w:r>
            </w:ins>
          </w:p>
        </w:tc>
        <w:tc>
          <w:tcPr>
            <w:tcW w:w="616" w:type="dxa"/>
            <w:noWrap/>
            <w:vAlign w:val="center"/>
            <w:hideMark/>
            <w:tcPrChange w:id="107142" w:author="pete jones" w:date="2022-01-12T17:27:00Z">
              <w:tcPr>
                <w:tcW w:w="616" w:type="dxa"/>
                <w:noWrap/>
                <w:hideMark/>
              </w:tcPr>
            </w:tcPrChange>
          </w:tcPr>
          <w:p w14:paraId="0119F1CC" w14:textId="77777777" w:rsidR="00D32D2F" w:rsidRPr="00D32D2F" w:rsidRDefault="00D32D2F">
            <w:pPr>
              <w:spacing w:before="0" w:after="0" w:line="240" w:lineRule="auto"/>
              <w:jc w:val="center"/>
              <w:rPr>
                <w:ins w:id="107143" w:author="pete jones" w:date="2022-01-12T17:25:00Z"/>
                <w:sz w:val="20"/>
                <w:szCs w:val="20"/>
                <w:rPrChange w:id="107144" w:author="pete jones" w:date="2022-01-12T17:26:00Z">
                  <w:rPr>
                    <w:ins w:id="107145" w:author="pete jones" w:date="2022-01-12T17:25:00Z"/>
                  </w:rPr>
                </w:rPrChange>
              </w:rPr>
              <w:pPrChange w:id="107146" w:author="pete jones" w:date="2022-01-12T17:30:00Z">
                <w:pPr>
                  <w:jc w:val="left"/>
                </w:pPr>
              </w:pPrChange>
            </w:pPr>
            <w:ins w:id="107147" w:author="pete jones" w:date="2022-01-12T17:25:00Z">
              <w:r w:rsidRPr="00D32D2F">
                <w:rPr>
                  <w:sz w:val="20"/>
                  <w:szCs w:val="20"/>
                  <w:rPrChange w:id="107148" w:author="pete jones" w:date="2022-01-12T17:26:00Z">
                    <w:rPr/>
                  </w:rPrChange>
                </w:rPr>
                <w:t>6</w:t>
              </w:r>
            </w:ins>
          </w:p>
        </w:tc>
      </w:tr>
      <w:tr w:rsidR="00D32D2F" w:rsidRPr="00D32D2F" w14:paraId="782E1B94" w14:textId="77777777" w:rsidTr="00D32D2F">
        <w:trPr>
          <w:trHeight w:val="300"/>
          <w:ins w:id="107149" w:author="pete jones" w:date="2022-01-12T17:25:00Z"/>
          <w:trPrChange w:id="107150" w:author="pete jones" w:date="2022-01-12T17:27:00Z">
            <w:trPr>
              <w:trHeight w:val="300"/>
            </w:trPr>
          </w:trPrChange>
        </w:trPr>
        <w:tc>
          <w:tcPr>
            <w:tcW w:w="868" w:type="dxa"/>
            <w:noWrap/>
            <w:hideMark/>
            <w:tcPrChange w:id="107151" w:author="pete jones" w:date="2022-01-12T17:27:00Z">
              <w:tcPr>
                <w:tcW w:w="868" w:type="dxa"/>
                <w:noWrap/>
                <w:hideMark/>
              </w:tcPr>
            </w:tcPrChange>
          </w:tcPr>
          <w:p w14:paraId="391CB966" w14:textId="77777777" w:rsidR="00D32D2F" w:rsidRPr="00D32D2F" w:rsidRDefault="00D32D2F">
            <w:pPr>
              <w:spacing w:before="0" w:after="0" w:line="240" w:lineRule="auto"/>
              <w:jc w:val="left"/>
              <w:rPr>
                <w:ins w:id="107152" w:author="pete jones" w:date="2022-01-12T17:25:00Z"/>
                <w:sz w:val="20"/>
                <w:szCs w:val="20"/>
                <w:rPrChange w:id="107153" w:author="pete jones" w:date="2022-01-12T17:26:00Z">
                  <w:rPr>
                    <w:ins w:id="107154" w:author="pete jones" w:date="2022-01-12T17:25:00Z"/>
                  </w:rPr>
                </w:rPrChange>
              </w:rPr>
              <w:pPrChange w:id="107155" w:author="pete jones" w:date="2022-01-12T17:26:00Z">
                <w:pPr>
                  <w:jc w:val="left"/>
                </w:pPr>
              </w:pPrChange>
            </w:pPr>
            <w:ins w:id="107156" w:author="pete jones" w:date="2022-01-12T17:25:00Z">
              <w:r w:rsidRPr="00D32D2F">
                <w:rPr>
                  <w:sz w:val="20"/>
                  <w:szCs w:val="20"/>
                  <w:rPrChange w:id="107157" w:author="pete jones" w:date="2022-01-12T17:26:00Z">
                    <w:rPr/>
                  </w:rPrChange>
                </w:rPr>
                <w:t>90</w:t>
              </w:r>
            </w:ins>
          </w:p>
        </w:tc>
        <w:tc>
          <w:tcPr>
            <w:tcW w:w="1516" w:type="dxa"/>
            <w:noWrap/>
            <w:hideMark/>
            <w:tcPrChange w:id="107158" w:author="pete jones" w:date="2022-01-12T17:27:00Z">
              <w:tcPr>
                <w:tcW w:w="1516" w:type="dxa"/>
                <w:noWrap/>
                <w:hideMark/>
              </w:tcPr>
            </w:tcPrChange>
          </w:tcPr>
          <w:p w14:paraId="1E0156D9" w14:textId="77777777" w:rsidR="00D32D2F" w:rsidRPr="00D32D2F" w:rsidRDefault="00D32D2F">
            <w:pPr>
              <w:spacing w:before="0" w:after="0" w:line="240" w:lineRule="auto"/>
              <w:jc w:val="left"/>
              <w:rPr>
                <w:ins w:id="107159" w:author="pete jones" w:date="2022-01-12T17:25:00Z"/>
                <w:sz w:val="20"/>
                <w:szCs w:val="20"/>
                <w:rPrChange w:id="107160" w:author="pete jones" w:date="2022-01-12T17:26:00Z">
                  <w:rPr>
                    <w:ins w:id="107161" w:author="pete jones" w:date="2022-01-12T17:25:00Z"/>
                  </w:rPr>
                </w:rPrChange>
              </w:rPr>
              <w:pPrChange w:id="107162" w:author="pete jones" w:date="2022-01-12T17:26:00Z">
                <w:pPr>
                  <w:jc w:val="left"/>
                </w:pPr>
              </w:pPrChange>
            </w:pPr>
            <w:ins w:id="107163" w:author="pete jones" w:date="2022-01-12T17:25:00Z">
              <w:r w:rsidRPr="00D32D2F">
                <w:rPr>
                  <w:sz w:val="20"/>
                  <w:szCs w:val="20"/>
                  <w:rPrChange w:id="107164" w:author="pete jones" w:date="2022-01-12T17:26:00Z">
                    <w:rPr/>
                  </w:rPrChange>
                </w:rPr>
                <w:t>AHSE2150</w:t>
              </w:r>
            </w:ins>
          </w:p>
        </w:tc>
        <w:tc>
          <w:tcPr>
            <w:tcW w:w="8744" w:type="dxa"/>
            <w:noWrap/>
            <w:hideMark/>
            <w:tcPrChange w:id="107165" w:author="pete jones" w:date="2022-01-12T17:27:00Z">
              <w:tcPr>
                <w:tcW w:w="8744" w:type="dxa"/>
                <w:noWrap/>
                <w:hideMark/>
              </w:tcPr>
            </w:tcPrChange>
          </w:tcPr>
          <w:p w14:paraId="346D7FAD" w14:textId="77777777" w:rsidR="00D32D2F" w:rsidRPr="00D32D2F" w:rsidRDefault="00D32D2F">
            <w:pPr>
              <w:spacing w:before="0" w:after="0" w:line="240" w:lineRule="auto"/>
              <w:jc w:val="left"/>
              <w:rPr>
                <w:ins w:id="107166" w:author="pete jones" w:date="2022-01-12T17:25:00Z"/>
                <w:sz w:val="20"/>
                <w:szCs w:val="20"/>
                <w:rPrChange w:id="107167" w:author="pete jones" w:date="2022-01-12T17:26:00Z">
                  <w:rPr>
                    <w:ins w:id="107168" w:author="pete jones" w:date="2022-01-12T17:25:00Z"/>
                  </w:rPr>
                </w:rPrChange>
              </w:rPr>
              <w:pPrChange w:id="107169" w:author="pete jones" w:date="2022-01-12T17:26:00Z">
                <w:pPr>
                  <w:jc w:val="left"/>
                </w:pPr>
              </w:pPrChange>
            </w:pPr>
            <w:ins w:id="107170" w:author="pete jones" w:date="2022-01-12T17:25:00Z">
              <w:r w:rsidRPr="00D32D2F">
                <w:rPr>
                  <w:sz w:val="20"/>
                  <w:szCs w:val="20"/>
                  <w:rPrChange w:id="107171" w:author="pete jones" w:date="2022-01-12T17:26:00Z">
                    <w:rPr/>
                  </w:rPrChange>
                </w:rPr>
                <w:t>Six Microbes that Changed the World with Laboratory</w:t>
              </w:r>
            </w:ins>
          </w:p>
        </w:tc>
        <w:tc>
          <w:tcPr>
            <w:tcW w:w="616" w:type="dxa"/>
            <w:noWrap/>
            <w:vAlign w:val="center"/>
            <w:hideMark/>
            <w:tcPrChange w:id="107172" w:author="pete jones" w:date="2022-01-12T17:27:00Z">
              <w:tcPr>
                <w:tcW w:w="616" w:type="dxa"/>
                <w:noWrap/>
                <w:hideMark/>
              </w:tcPr>
            </w:tcPrChange>
          </w:tcPr>
          <w:p w14:paraId="67C7D634" w14:textId="089D9BA7" w:rsidR="00D32D2F" w:rsidRPr="00D32D2F" w:rsidRDefault="00D32D2F">
            <w:pPr>
              <w:spacing w:before="0" w:after="0" w:line="240" w:lineRule="auto"/>
              <w:jc w:val="center"/>
              <w:rPr>
                <w:ins w:id="107173" w:author="pete jones" w:date="2022-01-12T17:25:00Z"/>
                <w:sz w:val="20"/>
                <w:szCs w:val="20"/>
                <w:rPrChange w:id="107174" w:author="pete jones" w:date="2022-01-12T17:26:00Z">
                  <w:rPr>
                    <w:ins w:id="107175" w:author="pete jones" w:date="2022-01-12T17:25:00Z"/>
                  </w:rPr>
                </w:rPrChange>
              </w:rPr>
              <w:pPrChange w:id="107176" w:author="pete jones" w:date="2022-01-12T17:30:00Z">
                <w:pPr>
                  <w:jc w:val="left"/>
                </w:pPr>
              </w:pPrChange>
            </w:pPr>
          </w:p>
        </w:tc>
        <w:tc>
          <w:tcPr>
            <w:tcW w:w="616" w:type="dxa"/>
            <w:noWrap/>
            <w:vAlign w:val="center"/>
            <w:hideMark/>
            <w:tcPrChange w:id="107177" w:author="pete jones" w:date="2022-01-12T17:27:00Z">
              <w:tcPr>
                <w:tcW w:w="616" w:type="dxa"/>
                <w:noWrap/>
                <w:hideMark/>
              </w:tcPr>
            </w:tcPrChange>
          </w:tcPr>
          <w:p w14:paraId="7871783B" w14:textId="77777777" w:rsidR="00D32D2F" w:rsidRPr="00D32D2F" w:rsidRDefault="00D32D2F">
            <w:pPr>
              <w:spacing w:before="0" w:after="0" w:line="240" w:lineRule="auto"/>
              <w:jc w:val="center"/>
              <w:rPr>
                <w:ins w:id="107178" w:author="pete jones" w:date="2022-01-12T17:25:00Z"/>
                <w:sz w:val="20"/>
                <w:szCs w:val="20"/>
                <w:rPrChange w:id="107179" w:author="pete jones" w:date="2022-01-12T17:26:00Z">
                  <w:rPr>
                    <w:ins w:id="107180" w:author="pete jones" w:date="2022-01-12T17:25:00Z"/>
                  </w:rPr>
                </w:rPrChange>
              </w:rPr>
              <w:pPrChange w:id="107181" w:author="pete jones" w:date="2022-01-12T17:30:00Z">
                <w:pPr>
                  <w:jc w:val="left"/>
                </w:pPr>
              </w:pPrChange>
            </w:pPr>
            <w:ins w:id="107182" w:author="pete jones" w:date="2022-01-12T17:25:00Z">
              <w:r w:rsidRPr="00D32D2F">
                <w:rPr>
                  <w:sz w:val="20"/>
                  <w:szCs w:val="20"/>
                  <w:rPrChange w:id="107183" w:author="pete jones" w:date="2022-01-12T17:26:00Z">
                    <w:rPr/>
                  </w:rPrChange>
                </w:rPr>
                <w:t>2</w:t>
              </w:r>
            </w:ins>
          </w:p>
        </w:tc>
        <w:tc>
          <w:tcPr>
            <w:tcW w:w="616" w:type="dxa"/>
            <w:noWrap/>
            <w:vAlign w:val="center"/>
            <w:hideMark/>
            <w:tcPrChange w:id="107184" w:author="pete jones" w:date="2022-01-12T17:27:00Z">
              <w:tcPr>
                <w:tcW w:w="616" w:type="dxa"/>
                <w:noWrap/>
                <w:hideMark/>
              </w:tcPr>
            </w:tcPrChange>
          </w:tcPr>
          <w:p w14:paraId="341E6C7D" w14:textId="77777777" w:rsidR="00D32D2F" w:rsidRPr="00D32D2F" w:rsidRDefault="00D32D2F">
            <w:pPr>
              <w:spacing w:before="0" w:after="0" w:line="240" w:lineRule="auto"/>
              <w:jc w:val="center"/>
              <w:rPr>
                <w:ins w:id="107185" w:author="pete jones" w:date="2022-01-12T17:25:00Z"/>
                <w:sz w:val="20"/>
                <w:szCs w:val="20"/>
                <w:rPrChange w:id="107186" w:author="pete jones" w:date="2022-01-12T17:26:00Z">
                  <w:rPr>
                    <w:ins w:id="107187" w:author="pete jones" w:date="2022-01-12T17:25:00Z"/>
                  </w:rPr>
                </w:rPrChange>
              </w:rPr>
              <w:pPrChange w:id="107188" w:author="pete jones" w:date="2022-01-12T17:30:00Z">
                <w:pPr>
                  <w:jc w:val="left"/>
                </w:pPr>
              </w:pPrChange>
            </w:pPr>
          </w:p>
        </w:tc>
        <w:tc>
          <w:tcPr>
            <w:tcW w:w="616" w:type="dxa"/>
            <w:noWrap/>
            <w:vAlign w:val="center"/>
            <w:hideMark/>
            <w:tcPrChange w:id="107189" w:author="pete jones" w:date="2022-01-12T17:27:00Z">
              <w:tcPr>
                <w:tcW w:w="616" w:type="dxa"/>
                <w:noWrap/>
                <w:hideMark/>
              </w:tcPr>
            </w:tcPrChange>
          </w:tcPr>
          <w:p w14:paraId="0E34D766" w14:textId="77777777" w:rsidR="00D32D2F" w:rsidRPr="00D32D2F" w:rsidRDefault="00D32D2F">
            <w:pPr>
              <w:spacing w:before="0" w:after="0" w:line="240" w:lineRule="auto"/>
              <w:jc w:val="center"/>
              <w:rPr>
                <w:ins w:id="107190" w:author="pete jones" w:date="2022-01-12T17:25:00Z"/>
                <w:sz w:val="20"/>
                <w:szCs w:val="20"/>
                <w:rPrChange w:id="107191" w:author="pete jones" w:date="2022-01-12T17:26:00Z">
                  <w:rPr>
                    <w:ins w:id="107192" w:author="pete jones" w:date="2022-01-12T17:25:00Z"/>
                  </w:rPr>
                </w:rPrChange>
              </w:rPr>
              <w:pPrChange w:id="107193" w:author="pete jones" w:date="2022-01-12T17:30:00Z">
                <w:pPr>
                  <w:jc w:val="left"/>
                </w:pPr>
              </w:pPrChange>
            </w:pPr>
            <w:ins w:id="107194" w:author="pete jones" w:date="2022-01-12T17:25:00Z">
              <w:r w:rsidRPr="00D32D2F">
                <w:rPr>
                  <w:sz w:val="20"/>
                  <w:szCs w:val="20"/>
                  <w:rPrChange w:id="107195" w:author="pete jones" w:date="2022-01-12T17:26:00Z">
                    <w:rPr/>
                  </w:rPrChange>
                </w:rPr>
                <w:t>2</w:t>
              </w:r>
            </w:ins>
          </w:p>
        </w:tc>
        <w:tc>
          <w:tcPr>
            <w:tcW w:w="616" w:type="dxa"/>
            <w:noWrap/>
            <w:vAlign w:val="center"/>
            <w:hideMark/>
            <w:tcPrChange w:id="107196" w:author="pete jones" w:date="2022-01-12T17:27:00Z">
              <w:tcPr>
                <w:tcW w:w="616" w:type="dxa"/>
                <w:noWrap/>
                <w:hideMark/>
              </w:tcPr>
            </w:tcPrChange>
          </w:tcPr>
          <w:p w14:paraId="1C380B52" w14:textId="77777777" w:rsidR="00D32D2F" w:rsidRPr="00D32D2F" w:rsidRDefault="00D32D2F">
            <w:pPr>
              <w:spacing w:before="0" w:after="0" w:line="240" w:lineRule="auto"/>
              <w:jc w:val="center"/>
              <w:rPr>
                <w:ins w:id="107197" w:author="pete jones" w:date="2022-01-12T17:25:00Z"/>
                <w:sz w:val="20"/>
                <w:szCs w:val="20"/>
                <w:rPrChange w:id="107198" w:author="pete jones" w:date="2022-01-12T17:26:00Z">
                  <w:rPr>
                    <w:ins w:id="107199" w:author="pete jones" w:date="2022-01-12T17:25:00Z"/>
                  </w:rPr>
                </w:rPrChange>
              </w:rPr>
              <w:pPrChange w:id="107200" w:author="pete jones" w:date="2022-01-12T17:30:00Z">
                <w:pPr>
                  <w:jc w:val="left"/>
                </w:pPr>
              </w:pPrChange>
            </w:pPr>
            <w:ins w:id="107201" w:author="pete jones" w:date="2022-01-12T17:25:00Z">
              <w:r w:rsidRPr="00D32D2F">
                <w:rPr>
                  <w:sz w:val="20"/>
                  <w:szCs w:val="20"/>
                  <w:rPrChange w:id="107202" w:author="pete jones" w:date="2022-01-12T17:26:00Z">
                    <w:rPr/>
                  </w:rPrChange>
                </w:rPr>
                <w:t>4</w:t>
              </w:r>
            </w:ins>
          </w:p>
        </w:tc>
        <w:tc>
          <w:tcPr>
            <w:tcW w:w="616" w:type="dxa"/>
            <w:noWrap/>
            <w:vAlign w:val="center"/>
            <w:hideMark/>
            <w:tcPrChange w:id="107203" w:author="pete jones" w:date="2022-01-12T17:27:00Z">
              <w:tcPr>
                <w:tcW w:w="616" w:type="dxa"/>
                <w:noWrap/>
                <w:hideMark/>
              </w:tcPr>
            </w:tcPrChange>
          </w:tcPr>
          <w:p w14:paraId="2D170329" w14:textId="77777777" w:rsidR="00D32D2F" w:rsidRPr="00D32D2F" w:rsidRDefault="00D32D2F">
            <w:pPr>
              <w:spacing w:before="0" w:after="0" w:line="240" w:lineRule="auto"/>
              <w:jc w:val="center"/>
              <w:rPr>
                <w:ins w:id="107204" w:author="pete jones" w:date="2022-01-12T17:25:00Z"/>
                <w:sz w:val="20"/>
                <w:szCs w:val="20"/>
                <w:rPrChange w:id="107205" w:author="pete jones" w:date="2022-01-12T17:26:00Z">
                  <w:rPr>
                    <w:ins w:id="107206" w:author="pete jones" w:date="2022-01-12T17:25:00Z"/>
                  </w:rPr>
                </w:rPrChange>
              </w:rPr>
              <w:pPrChange w:id="107207" w:author="pete jones" w:date="2022-01-12T17:30:00Z">
                <w:pPr>
                  <w:jc w:val="left"/>
                </w:pPr>
              </w:pPrChange>
            </w:pPr>
          </w:p>
        </w:tc>
        <w:tc>
          <w:tcPr>
            <w:tcW w:w="616" w:type="dxa"/>
            <w:noWrap/>
            <w:vAlign w:val="center"/>
            <w:hideMark/>
            <w:tcPrChange w:id="107208" w:author="pete jones" w:date="2022-01-12T17:27:00Z">
              <w:tcPr>
                <w:tcW w:w="616" w:type="dxa"/>
                <w:noWrap/>
                <w:hideMark/>
              </w:tcPr>
            </w:tcPrChange>
          </w:tcPr>
          <w:p w14:paraId="66E1027A" w14:textId="77777777" w:rsidR="00D32D2F" w:rsidRPr="00D32D2F" w:rsidRDefault="00D32D2F">
            <w:pPr>
              <w:spacing w:before="0" w:after="0" w:line="240" w:lineRule="auto"/>
              <w:jc w:val="center"/>
              <w:rPr>
                <w:ins w:id="107209" w:author="pete jones" w:date="2022-01-12T17:25:00Z"/>
                <w:sz w:val="20"/>
                <w:szCs w:val="20"/>
                <w:rPrChange w:id="107210" w:author="pete jones" w:date="2022-01-12T17:26:00Z">
                  <w:rPr>
                    <w:ins w:id="107211" w:author="pete jones" w:date="2022-01-12T17:25:00Z"/>
                  </w:rPr>
                </w:rPrChange>
              </w:rPr>
              <w:pPrChange w:id="107212" w:author="pete jones" w:date="2022-01-12T17:30:00Z">
                <w:pPr>
                  <w:jc w:val="left"/>
                </w:pPr>
              </w:pPrChange>
            </w:pPr>
          </w:p>
        </w:tc>
        <w:tc>
          <w:tcPr>
            <w:tcW w:w="616" w:type="dxa"/>
            <w:noWrap/>
            <w:vAlign w:val="center"/>
            <w:hideMark/>
            <w:tcPrChange w:id="107213" w:author="pete jones" w:date="2022-01-12T17:27:00Z">
              <w:tcPr>
                <w:tcW w:w="616" w:type="dxa"/>
                <w:noWrap/>
                <w:hideMark/>
              </w:tcPr>
            </w:tcPrChange>
          </w:tcPr>
          <w:p w14:paraId="6128E034" w14:textId="77777777" w:rsidR="00D32D2F" w:rsidRPr="00D32D2F" w:rsidRDefault="00D32D2F">
            <w:pPr>
              <w:spacing w:before="0" w:after="0" w:line="240" w:lineRule="auto"/>
              <w:jc w:val="center"/>
              <w:rPr>
                <w:ins w:id="107214" w:author="pete jones" w:date="2022-01-12T17:25:00Z"/>
                <w:sz w:val="20"/>
                <w:szCs w:val="20"/>
                <w:rPrChange w:id="107215" w:author="pete jones" w:date="2022-01-12T17:26:00Z">
                  <w:rPr>
                    <w:ins w:id="107216" w:author="pete jones" w:date="2022-01-12T17:25:00Z"/>
                  </w:rPr>
                </w:rPrChange>
              </w:rPr>
              <w:pPrChange w:id="107217" w:author="pete jones" w:date="2022-01-12T17:30:00Z">
                <w:pPr>
                  <w:jc w:val="left"/>
                </w:pPr>
              </w:pPrChange>
            </w:pPr>
          </w:p>
        </w:tc>
      </w:tr>
      <w:tr w:rsidR="00D32D2F" w:rsidRPr="00D32D2F" w14:paraId="75D221AC" w14:textId="77777777" w:rsidTr="00D32D2F">
        <w:trPr>
          <w:trHeight w:val="300"/>
          <w:ins w:id="107218" w:author="pete jones" w:date="2022-01-12T17:25:00Z"/>
          <w:trPrChange w:id="107219" w:author="pete jones" w:date="2022-01-12T17:27:00Z">
            <w:trPr>
              <w:trHeight w:val="300"/>
            </w:trPr>
          </w:trPrChange>
        </w:trPr>
        <w:tc>
          <w:tcPr>
            <w:tcW w:w="868" w:type="dxa"/>
            <w:noWrap/>
            <w:hideMark/>
            <w:tcPrChange w:id="107220" w:author="pete jones" w:date="2022-01-12T17:27:00Z">
              <w:tcPr>
                <w:tcW w:w="868" w:type="dxa"/>
                <w:noWrap/>
                <w:hideMark/>
              </w:tcPr>
            </w:tcPrChange>
          </w:tcPr>
          <w:p w14:paraId="1BE5042A" w14:textId="77777777" w:rsidR="00D32D2F" w:rsidRPr="00D32D2F" w:rsidRDefault="00D32D2F">
            <w:pPr>
              <w:spacing w:before="0" w:after="0" w:line="240" w:lineRule="auto"/>
              <w:jc w:val="left"/>
              <w:rPr>
                <w:ins w:id="107221" w:author="pete jones" w:date="2022-01-12T17:25:00Z"/>
                <w:sz w:val="20"/>
                <w:szCs w:val="20"/>
                <w:rPrChange w:id="107222" w:author="pete jones" w:date="2022-01-12T17:26:00Z">
                  <w:rPr>
                    <w:ins w:id="107223" w:author="pete jones" w:date="2022-01-12T17:25:00Z"/>
                  </w:rPr>
                </w:rPrChange>
              </w:rPr>
              <w:pPrChange w:id="107224" w:author="pete jones" w:date="2022-01-12T17:26:00Z">
                <w:pPr>
                  <w:jc w:val="left"/>
                </w:pPr>
              </w:pPrChange>
            </w:pPr>
            <w:ins w:id="107225" w:author="pete jones" w:date="2022-01-12T17:25:00Z">
              <w:r w:rsidRPr="00D32D2F">
                <w:rPr>
                  <w:sz w:val="20"/>
                  <w:szCs w:val="20"/>
                  <w:rPrChange w:id="107226" w:author="pete jones" w:date="2022-01-12T17:26:00Z">
                    <w:rPr/>
                  </w:rPrChange>
                </w:rPr>
                <w:t>91</w:t>
              </w:r>
            </w:ins>
          </w:p>
        </w:tc>
        <w:tc>
          <w:tcPr>
            <w:tcW w:w="1516" w:type="dxa"/>
            <w:noWrap/>
            <w:hideMark/>
            <w:tcPrChange w:id="107227" w:author="pete jones" w:date="2022-01-12T17:27:00Z">
              <w:tcPr>
                <w:tcW w:w="1516" w:type="dxa"/>
                <w:noWrap/>
                <w:hideMark/>
              </w:tcPr>
            </w:tcPrChange>
          </w:tcPr>
          <w:p w14:paraId="3BDD7B6D" w14:textId="77777777" w:rsidR="00D32D2F" w:rsidRPr="00D32D2F" w:rsidRDefault="00D32D2F">
            <w:pPr>
              <w:spacing w:before="0" w:after="0" w:line="240" w:lineRule="auto"/>
              <w:jc w:val="left"/>
              <w:rPr>
                <w:ins w:id="107228" w:author="pete jones" w:date="2022-01-12T17:25:00Z"/>
                <w:sz w:val="20"/>
                <w:szCs w:val="20"/>
                <w:rPrChange w:id="107229" w:author="pete jones" w:date="2022-01-12T17:26:00Z">
                  <w:rPr>
                    <w:ins w:id="107230" w:author="pete jones" w:date="2022-01-12T17:25:00Z"/>
                  </w:rPr>
                </w:rPrChange>
              </w:rPr>
              <w:pPrChange w:id="107231" w:author="pete jones" w:date="2022-01-12T17:26:00Z">
                <w:pPr>
                  <w:jc w:val="left"/>
                </w:pPr>
              </w:pPrChange>
            </w:pPr>
            <w:ins w:id="107232" w:author="pete jones" w:date="2022-01-12T17:25:00Z">
              <w:r w:rsidRPr="00D32D2F">
                <w:rPr>
                  <w:sz w:val="20"/>
                  <w:szCs w:val="20"/>
                  <w:rPrChange w:id="107233" w:author="pete jones" w:date="2022-01-12T17:26:00Z">
                    <w:rPr/>
                  </w:rPrChange>
                </w:rPr>
                <w:t>AHSE2155</w:t>
              </w:r>
            </w:ins>
          </w:p>
        </w:tc>
        <w:tc>
          <w:tcPr>
            <w:tcW w:w="8744" w:type="dxa"/>
            <w:noWrap/>
            <w:hideMark/>
            <w:tcPrChange w:id="107234" w:author="pete jones" w:date="2022-01-12T17:27:00Z">
              <w:tcPr>
                <w:tcW w:w="8744" w:type="dxa"/>
                <w:noWrap/>
                <w:hideMark/>
              </w:tcPr>
            </w:tcPrChange>
          </w:tcPr>
          <w:p w14:paraId="3AD4D8F8" w14:textId="77777777" w:rsidR="00D32D2F" w:rsidRPr="00D32D2F" w:rsidRDefault="00D32D2F">
            <w:pPr>
              <w:spacing w:before="0" w:after="0" w:line="240" w:lineRule="auto"/>
              <w:jc w:val="left"/>
              <w:rPr>
                <w:ins w:id="107235" w:author="pete jones" w:date="2022-01-12T17:25:00Z"/>
                <w:sz w:val="20"/>
                <w:szCs w:val="20"/>
                <w:rPrChange w:id="107236" w:author="pete jones" w:date="2022-01-12T17:26:00Z">
                  <w:rPr>
                    <w:ins w:id="107237" w:author="pete jones" w:date="2022-01-12T17:25:00Z"/>
                  </w:rPr>
                </w:rPrChange>
              </w:rPr>
              <w:pPrChange w:id="107238" w:author="pete jones" w:date="2022-01-12T17:26:00Z">
                <w:pPr>
                  <w:jc w:val="left"/>
                </w:pPr>
              </w:pPrChange>
            </w:pPr>
            <w:ins w:id="107239" w:author="pete jones" w:date="2022-01-12T17:25:00Z">
              <w:r w:rsidRPr="00D32D2F">
                <w:rPr>
                  <w:sz w:val="20"/>
                  <w:szCs w:val="20"/>
                  <w:rPrChange w:id="107240" w:author="pete jones" w:date="2022-01-12T17:26:00Z">
                    <w:rPr/>
                  </w:rPrChange>
                </w:rPr>
                <w:t>Constructing and Performing the Self</w:t>
              </w:r>
            </w:ins>
          </w:p>
        </w:tc>
        <w:tc>
          <w:tcPr>
            <w:tcW w:w="616" w:type="dxa"/>
            <w:noWrap/>
            <w:vAlign w:val="center"/>
            <w:hideMark/>
            <w:tcPrChange w:id="107241" w:author="pete jones" w:date="2022-01-12T17:27:00Z">
              <w:tcPr>
                <w:tcW w:w="616" w:type="dxa"/>
                <w:noWrap/>
                <w:hideMark/>
              </w:tcPr>
            </w:tcPrChange>
          </w:tcPr>
          <w:p w14:paraId="129469CE" w14:textId="77777777" w:rsidR="00D32D2F" w:rsidRPr="00D32D2F" w:rsidRDefault="00D32D2F">
            <w:pPr>
              <w:spacing w:before="0" w:after="0" w:line="240" w:lineRule="auto"/>
              <w:jc w:val="center"/>
              <w:rPr>
                <w:ins w:id="107242" w:author="pete jones" w:date="2022-01-12T17:25:00Z"/>
                <w:sz w:val="20"/>
                <w:szCs w:val="20"/>
                <w:rPrChange w:id="107243" w:author="pete jones" w:date="2022-01-12T17:26:00Z">
                  <w:rPr>
                    <w:ins w:id="107244" w:author="pete jones" w:date="2022-01-12T17:25:00Z"/>
                  </w:rPr>
                </w:rPrChange>
              </w:rPr>
              <w:pPrChange w:id="107245" w:author="pete jones" w:date="2022-01-12T17:30:00Z">
                <w:pPr>
                  <w:jc w:val="left"/>
                </w:pPr>
              </w:pPrChange>
            </w:pPr>
            <w:ins w:id="107246" w:author="pete jones" w:date="2022-01-12T17:25:00Z">
              <w:r w:rsidRPr="00D32D2F">
                <w:rPr>
                  <w:sz w:val="20"/>
                  <w:szCs w:val="20"/>
                  <w:rPrChange w:id="107247" w:author="pete jones" w:date="2022-01-12T17:26:00Z">
                    <w:rPr/>
                  </w:rPrChange>
                </w:rPr>
                <w:t>x</w:t>
              </w:r>
            </w:ins>
          </w:p>
        </w:tc>
        <w:tc>
          <w:tcPr>
            <w:tcW w:w="616" w:type="dxa"/>
            <w:noWrap/>
            <w:vAlign w:val="center"/>
            <w:hideMark/>
            <w:tcPrChange w:id="107248" w:author="pete jones" w:date="2022-01-12T17:27:00Z">
              <w:tcPr>
                <w:tcW w:w="616" w:type="dxa"/>
                <w:noWrap/>
                <w:hideMark/>
              </w:tcPr>
            </w:tcPrChange>
          </w:tcPr>
          <w:p w14:paraId="62ABB0CB" w14:textId="77777777" w:rsidR="00D32D2F" w:rsidRPr="00D32D2F" w:rsidRDefault="00D32D2F">
            <w:pPr>
              <w:spacing w:before="0" w:after="0" w:line="240" w:lineRule="auto"/>
              <w:jc w:val="center"/>
              <w:rPr>
                <w:ins w:id="107249" w:author="pete jones" w:date="2022-01-12T17:25:00Z"/>
                <w:sz w:val="20"/>
                <w:szCs w:val="20"/>
                <w:rPrChange w:id="107250" w:author="pete jones" w:date="2022-01-12T17:26:00Z">
                  <w:rPr>
                    <w:ins w:id="107251" w:author="pete jones" w:date="2022-01-12T17:25:00Z"/>
                  </w:rPr>
                </w:rPrChange>
              </w:rPr>
              <w:pPrChange w:id="107252" w:author="pete jones" w:date="2022-01-12T17:30:00Z">
                <w:pPr>
                  <w:jc w:val="left"/>
                </w:pPr>
              </w:pPrChange>
            </w:pPr>
            <w:ins w:id="107253" w:author="pete jones" w:date="2022-01-12T17:25:00Z">
              <w:r w:rsidRPr="00D32D2F">
                <w:rPr>
                  <w:sz w:val="20"/>
                  <w:szCs w:val="20"/>
                  <w:rPrChange w:id="107254" w:author="pete jones" w:date="2022-01-12T17:26:00Z">
                    <w:rPr/>
                  </w:rPrChange>
                </w:rPr>
                <w:t>2</w:t>
              </w:r>
            </w:ins>
          </w:p>
        </w:tc>
        <w:tc>
          <w:tcPr>
            <w:tcW w:w="616" w:type="dxa"/>
            <w:noWrap/>
            <w:vAlign w:val="center"/>
            <w:hideMark/>
            <w:tcPrChange w:id="107255" w:author="pete jones" w:date="2022-01-12T17:27:00Z">
              <w:tcPr>
                <w:tcW w:w="616" w:type="dxa"/>
                <w:noWrap/>
                <w:hideMark/>
              </w:tcPr>
            </w:tcPrChange>
          </w:tcPr>
          <w:p w14:paraId="6FAA34FC" w14:textId="77777777" w:rsidR="00D32D2F" w:rsidRPr="00D32D2F" w:rsidRDefault="00D32D2F">
            <w:pPr>
              <w:spacing w:before="0" w:after="0" w:line="240" w:lineRule="auto"/>
              <w:jc w:val="center"/>
              <w:rPr>
                <w:ins w:id="107256" w:author="pete jones" w:date="2022-01-12T17:25:00Z"/>
                <w:sz w:val="20"/>
                <w:szCs w:val="20"/>
                <w:rPrChange w:id="107257" w:author="pete jones" w:date="2022-01-12T17:26:00Z">
                  <w:rPr>
                    <w:ins w:id="107258" w:author="pete jones" w:date="2022-01-12T17:25:00Z"/>
                  </w:rPr>
                </w:rPrChange>
              </w:rPr>
              <w:pPrChange w:id="107259" w:author="pete jones" w:date="2022-01-12T17:30:00Z">
                <w:pPr>
                  <w:jc w:val="left"/>
                </w:pPr>
              </w:pPrChange>
            </w:pPr>
            <w:ins w:id="107260" w:author="pete jones" w:date="2022-01-12T17:25:00Z">
              <w:r w:rsidRPr="00D32D2F">
                <w:rPr>
                  <w:sz w:val="20"/>
                  <w:szCs w:val="20"/>
                  <w:rPrChange w:id="107261" w:author="pete jones" w:date="2022-01-12T17:26:00Z">
                    <w:rPr/>
                  </w:rPrChange>
                </w:rPr>
                <w:t>5</w:t>
              </w:r>
            </w:ins>
          </w:p>
        </w:tc>
        <w:tc>
          <w:tcPr>
            <w:tcW w:w="616" w:type="dxa"/>
            <w:noWrap/>
            <w:vAlign w:val="center"/>
            <w:hideMark/>
            <w:tcPrChange w:id="107262" w:author="pete jones" w:date="2022-01-12T17:27:00Z">
              <w:tcPr>
                <w:tcW w:w="616" w:type="dxa"/>
                <w:noWrap/>
                <w:hideMark/>
              </w:tcPr>
            </w:tcPrChange>
          </w:tcPr>
          <w:p w14:paraId="6FBF8E32" w14:textId="77777777" w:rsidR="00D32D2F" w:rsidRPr="00D32D2F" w:rsidRDefault="00D32D2F">
            <w:pPr>
              <w:spacing w:before="0" w:after="0" w:line="240" w:lineRule="auto"/>
              <w:jc w:val="center"/>
              <w:rPr>
                <w:ins w:id="107263" w:author="pete jones" w:date="2022-01-12T17:25:00Z"/>
                <w:sz w:val="20"/>
                <w:szCs w:val="20"/>
                <w:rPrChange w:id="107264" w:author="pete jones" w:date="2022-01-12T17:26:00Z">
                  <w:rPr>
                    <w:ins w:id="107265" w:author="pete jones" w:date="2022-01-12T17:25:00Z"/>
                  </w:rPr>
                </w:rPrChange>
              </w:rPr>
              <w:pPrChange w:id="107266" w:author="pete jones" w:date="2022-01-12T17:30:00Z">
                <w:pPr>
                  <w:jc w:val="left"/>
                </w:pPr>
              </w:pPrChange>
            </w:pPr>
            <w:ins w:id="107267" w:author="pete jones" w:date="2022-01-12T17:25:00Z">
              <w:r w:rsidRPr="00D32D2F">
                <w:rPr>
                  <w:sz w:val="20"/>
                  <w:szCs w:val="20"/>
                  <w:rPrChange w:id="107268" w:author="pete jones" w:date="2022-01-12T17:26:00Z">
                    <w:rPr/>
                  </w:rPrChange>
                </w:rPr>
                <w:t>2</w:t>
              </w:r>
            </w:ins>
          </w:p>
        </w:tc>
        <w:tc>
          <w:tcPr>
            <w:tcW w:w="616" w:type="dxa"/>
            <w:noWrap/>
            <w:vAlign w:val="center"/>
            <w:hideMark/>
            <w:tcPrChange w:id="107269" w:author="pete jones" w:date="2022-01-12T17:27:00Z">
              <w:tcPr>
                <w:tcW w:w="616" w:type="dxa"/>
                <w:noWrap/>
                <w:hideMark/>
              </w:tcPr>
            </w:tcPrChange>
          </w:tcPr>
          <w:p w14:paraId="22BF0EAD" w14:textId="77777777" w:rsidR="00D32D2F" w:rsidRPr="00D32D2F" w:rsidRDefault="00D32D2F">
            <w:pPr>
              <w:spacing w:before="0" w:after="0" w:line="240" w:lineRule="auto"/>
              <w:jc w:val="center"/>
              <w:rPr>
                <w:ins w:id="107270" w:author="pete jones" w:date="2022-01-12T17:25:00Z"/>
                <w:sz w:val="20"/>
                <w:szCs w:val="20"/>
                <w:rPrChange w:id="107271" w:author="pete jones" w:date="2022-01-12T17:26:00Z">
                  <w:rPr>
                    <w:ins w:id="107272" w:author="pete jones" w:date="2022-01-12T17:25:00Z"/>
                  </w:rPr>
                </w:rPrChange>
              </w:rPr>
              <w:pPrChange w:id="107273" w:author="pete jones" w:date="2022-01-12T17:30:00Z">
                <w:pPr>
                  <w:jc w:val="left"/>
                </w:pPr>
              </w:pPrChange>
            </w:pPr>
            <w:ins w:id="107274" w:author="pete jones" w:date="2022-01-12T17:25:00Z">
              <w:r w:rsidRPr="00D32D2F">
                <w:rPr>
                  <w:sz w:val="20"/>
                  <w:szCs w:val="20"/>
                  <w:rPrChange w:id="107275" w:author="pete jones" w:date="2022-01-12T17:26:00Z">
                    <w:rPr/>
                  </w:rPrChange>
                </w:rPr>
                <w:t>4</w:t>
              </w:r>
            </w:ins>
          </w:p>
        </w:tc>
        <w:tc>
          <w:tcPr>
            <w:tcW w:w="616" w:type="dxa"/>
            <w:noWrap/>
            <w:vAlign w:val="center"/>
            <w:hideMark/>
            <w:tcPrChange w:id="107276" w:author="pete jones" w:date="2022-01-12T17:27:00Z">
              <w:tcPr>
                <w:tcW w:w="616" w:type="dxa"/>
                <w:noWrap/>
                <w:hideMark/>
              </w:tcPr>
            </w:tcPrChange>
          </w:tcPr>
          <w:p w14:paraId="16A2B5BA" w14:textId="77777777" w:rsidR="00D32D2F" w:rsidRPr="00D32D2F" w:rsidRDefault="00D32D2F">
            <w:pPr>
              <w:spacing w:before="0" w:after="0" w:line="240" w:lineRule="auto"/>
              <w:jc w:val="center"/>
              <w:rPr>
                <w:ins w:id="107277" w:author="pete jones" w:date="2022-01-12T17:25:00Z"/>
                <w:sz w:val="20"/>
                <w:szCs w:val="20"/>
                <w:rPrChange w:id="107278" w:author="pete jones" w:date="2022-01-12T17:26:00Z">
                  <w:rPr>
                    <w:ins w:id="107279" w:author="pete jones" w:date="2022-01-12T17:25:00Z"/>
                  </w:rPr>
                </w:rPrChange>
              </w:rPr>
              <w:pPrChange w:id="107280" w:author="pete jones" w:date="2022-01-12T17:30:00Z">
                <w:pPr>
                  <w:jc w:val="left"/>
                </w:pPr>
              </w:pPrChange>
            </w:pPr>
          </w:p>
        </w:tc>
        <w:tc>
          <w:tcPr>
            <w:tcW w:w="616" w:type="dxa"/>
            <w:noWrap/>
            <w:vAlign w:val="center"/>
            <w:hideMark/>
            <w:tcPrChange w:id="107281" w:author="pete jones" w:date="2022-01-12T17:27:00Z">
              <w:tcPr>
                <w:tcW w:w="616" w:type="dxa"/>
                <w:noWrap/>
                <w:hideMark/>
              </w:tcPr>
            </w:tcPrChange>
          </w:tcPr>
          <w:p w14:paraId="7B2260DB" w14:textId="77777777" w:rsidR="00D32D2F" w:rsidRPr="00D32D2F" w:rsidRDefault="00D32D2F">
            <w:pPr>
              <w:spacing w:before="0" w:after="0" w:line="240" w:lineRule="auto"/>
              <w:jc w:val="center"/>
              <w:rPr>
                <w:ins w:id="107282" w:author="pete jones" w:date="2022-01-12T17:25:00Z"/>
                <w:sz w:val="20"/>
                <w:szCs w:val="20"/>
                <w:rPrChange w:id="107283" w:author="pete jones" w:date="2022-01-12T17:26:00Z">
                  <w:rPr>
                    <w:ins w:id="107284" w:author="pete jones" w:date="2022-01-12T17:25:00Z"/>
                  </w:rPr>
                </w:rPrChange>
              </w:rPr>
              <w:pPrChange w:id="107285" w:author="pete jones" w:date="2022-01-12T17:30:00Z">
                <w:pPr>
                  <w:jc w:val="left"/>
                </w:pPr>
              </w:pPrChange>
            </w:pPr>
          </w:p>
        </w:tc>
        <w:tc>
          <w:tcPr>
            <w:tcW w:w="616" w:type="dxa"/>
            <w:noWrap/>
            <w:vAlign w:val="center"/>
            <w:hideMark/>
            <w:tcPrChange w:id="107286" w:author="pete jones" w:date="2022-01-12T17:27:00Z">
              <w:tcPr>
                <w:tcW w:w="616" w:type="dxa"/>
                <w:noWrap/>
                <w:hideMark/>
              </w:tcPr>
            </w:tcPrChange>
          </w:tcPr>
          <w:p w14:paraId="70EAABEA" w14:textId="77777777" w:rsidR="00D32D2F" w:rsidRPr="00D32D2F" w:rsidRDefault="00D32D2F">
            <w:pPr>
              <w:spacing w:before="0" w:after="0" w:line="240" w:lineRule="auto"/>
              <w:jc w:val="center"/>
              <w:rPr>
                <w:ins w:id="107287" w:author="pete jones" w:date="2022-01-12T17:25:00Z"/>
                <w:sz w:val="20"/>
                <w:szCs w:val="20"/>
                <w:rPrChange w:id="107288" w:author="pete jones" w:date="2022-01-12T17:26:00Z">
                  <w:rPr>
                    <w:ins w:id="107289" w:author="pete jones" w:date="2022-01-12T17:25:00Z"/>
                  </w:rPr>
                </w:rPrChange>
              </w:rPr>
              <w:pPrChange w:id="107290" w:author="pete jones" w:date="2022-01-12T17:30:00Z">
                <w:pPr>
                  <w:jc w:val="left"/>
                </w:pPr>
              </w:pPrChange>
            </w:pPr>
          </w:p>
        </w:tc>
      </w:tr>
      <w:tr w:rsidR="00D32D2F" w:rsidRPr="00D32D2F" w14:paraId="7A1EB909" w14:textId="77777777" w:rsidTr="00D32D2F">
        <w:trPr>
          <w:trHeight w:val="300"/>
          <w:ins w:id="107291" w:author="pete jones" w:date="2022-01-12T17:25:00Z"/>
          <w:trPrChange w:id="107292" w:author="pete jones" w:date="2022-01-12T17:27:00Z">
            <w:trPr>
              <w:trHeight w:val="300"/>
            </w:trPr>
          </w:trPrChange>
        </w:trPr>
        <w:tc>
          <w:tcPr>
            <w:tcW w:w="868" w:type="dxa"/>
            <w:noWrap/>
            <w:hideMark/>
            <w:tcPrChange w:id="107293" w:author="pete jones" w:date="2022-01-12T17:27:00Z">
              <w:tcPr>
                <w:tcW w:w="868" w:type="dxa"/>
                <w:noWrap/>
                <w:hideMark/>
              </w:tcPr>
            </w:tcPrChange>
          </w:tcPr>
          <w:p w14:paraId="1962B275" w14:textId="77777777" w:rsidR="00D32D2F" w:rsidRPr="00D32D2F" w:rsidRDefault="00D32D2F">
            <w:pPr>
              <w:spacing w:before="0" w:after="0" w:line="240" w:lineRule="auto"/>
              <w:jc w:val="left"/>
              <w:rPr>
                <w:ins w:id="107294" w:author="pete jones" w:date="2022-01-12T17:25:00Z"/>
                <w:sz w:val="20"/>
                <w:szCs w:val="20"/>
                <w:rPrChange w:id="107295" w:author="pete jones" w:date="2022-01-12T17:26:00Z">
                  <w:rPr>
                    <w:ins w:id="107296" w:author="pete jones" w:date="2022-01-12T17:25:00Z"/>
                  </w:rPr>
                </w:rPrChange>
              </w:rPr>
              <w:pPrChange w:id="107297" w:author="pete jones" w:date="2022-01-12T17:26:00Z">
                <w:pPr>
                  <w:jc w:val="left"/>
                </w:pPr>
              </w:pPrChange>
            </w:pPr>
            <w:ins w:id="107298" w:author="pete jones" w:date="2022-01-12T17:25:00Z">
              <w:r w:rsidRPr="00D32D2F">
                <w:rPr>
                  <w:sz w:val="20"/>
                  <w:szCs w:val="20"/>
                  <w:rPrChange w:id="107299" w:author="pete jones" w:date="2022-01-12T17:26:00Z">
                    <w:rPr/>
                  </w:rPrChange>
                </w:rPr>
                <w:t>92</w:t>
              </w:r>
            </w:ins>
          </w:p>
        </w:tc>
        <w:tc>
          <w:tcPr>
            <w:tcW w:w="1516" w:type="dxa"/>
            <w:noWrap/>
            <w:hideMark/>
            <w:tcPrChange w:id="107300" w:author="pete jones" w:date="2022-01-12T17:27:00Z">
              <w:tcPr>
                <w:tcW w:w="1516" w:type="dxa"/>
                <w:noWrap/>
                <w:hideMark/>
              </w:tcPr>
            </w:tcPrChange>
          </w:tcPr>
          <w:p w14:paraId="7A64E66D" w14:textId="77777777" w:rsidR="00D32D2F" w:rsidRPr="00D32D2F" w:rsidRDefault="00D32D2F">
            <w:pPr>
              <w:spacing w:before="0" w:after="0" w:line="240" w:lineRule="auto"/>
              <w:jc w:val="left"/>
              <w:rPr>
                <w:ins w:id="107301" w:author="pete jones" w:date="2022-01-12T17:25:00Z"/>
                <w:sz w:val="20"/>
                <w:szCs w:val="20"/>
                <w:rPrChange w:id="107302" w:author="pete jones" w:date="2022-01-12T17:26:00Z">
                  <w:rPr>
                    <w:ins w:id="107303" w:author="pete jones" w:date="2022-01-12T17:25:00Z"/>
                  </w:rPr>
                </w:rPrChange>
              </w:rPr>
              <w:pPrChange w:id="107304" w:author="pete jones" w:date="2022-01-12T17:26:00Z">
                <w:pPr>
                  <w:jc w:val="left"/>
                </w:pPr>
              </w:pPrChange>
            </w:pPr>
            <w:ins w:id="107305" w:author="pete jones" w:date="2022-01-12T17:25:00Z">
              <w:r w:rsidRPr="00D32D2F">
                <w:rPr>
                  <w:sz w:val="20"/>
                  <w:szCs w:val="20"/>
                  <w:rPrChange w:id="107306" w:author="pete jones" w:date="2022-01-12T17:26:00Z">
                    <w:rPr/>
                  </w:rPrChange>
                </w:rPr>
                <w:t>AHSE2160</w:t>
              </w:r>
            </w:ins>
          </w:p>
        </w:tc>
        <w:tc>
          <w:tcPr>
            <w:tcW w:w="8744" w:type="dxa"/>
            <w:noWrap/>
            <w:hideMark/>
            <w:tcPrChange w:id="107307" w:author="pete jones" w:date="2022-01-12T17:27:00Z">
              <w:tcPr>
                <w:tcW w:w="8744" w:type="dxa"/>
                <w:noWrap/>
                <w:hideMark/>
              </w:tcPr>
            </w:tcPrChange>
          </w:tcPr>
          <w:p w14:paraId="0BE8DF15" w14:textId="1644DE38" w:rsidR="00D32D2F" w:rsidRPr="00D32D2F" w:rsidRDefault="00D32D2F">
            <w:pPr>
              <w:spacing w:before="0" w:after="0" w:line="240" w:lineRule="auto"/>
              <w:jc w:val="left"/>
              <w:rPr>
                <w:ins w:id="107308" w:author="pete jones" w:date="2022-01-12T17:25:00Z"/>
                <w:sz w:val="20"/>
                <w:szCs w:val="20"/>
                <w:rPrChange w:id="107309" w:author="pete jones" w:date="2022-01-12T17:26:00Z">
                  <w:rPr>
                    <w:ins w:id="107310" w:author="pete jones" w:date="2022-01-12T17:25:00Z"/>
                  </w:rPr>
                </w:rPrChange>
              </w:rPr>
              <w:pPrChange w:id="107311" w:author="pete jones" w:date="2022-01-12T17:26:00Z">
                <w:pPr>
                  <w:jc w:val="left"/>
                </w:pPr>
              </w:pPrChange>
            </w:pPr>
            <w:ins w:id="107312" w:author="pete jones" w:date="2022-01-12T17:25:00Z">
              <w:r w:rsidRPr="00D32D2F">
                <w:rPr>
                  <w:sz w:val="20"/>
                  <w:szCs w:val="20"/>
                  <w:rPrChange w:id="107313" w:author="pete jones" w:date="2022-01-12T17:26:00Z">
                    <w:rPr/>
                  </w:rPrChange>
                </w:rPr>
                <w:t xml:space="preserve">The Intersection of Biology, </w:t>
              </w:r>
            </w:ins>
            <w:ins w:id="107314" w:author="pete jones" w:date="2022-04-05T11:24:00Z">
              <w:r w:rsidR="00E06CA9" w:rsidRPr="00D32D2F">
                <w:rPr>
                  <w:sz w:val="20"/>
                  <w:szCs w:val="20"/>
                </w:rPr>
                <w:t>Art,</w:t>
              </w:r>
            </w:ins>
            <w:ins w:id="107315" w:author="pete jones" w:date="2022-01-12T17:25:00Z">
              <w:r w:rsidRPr="00D32D2F">
                <w:rPr>
                  <w:sz w:val="20"/>
                  <w:szCs w:val="20"/>
                  <w:rPrChange w:id="107316" w:author="pete jones" w:date="2022-01-12T17:26:00Z">
                    <w:rPr/>
                  </w:rPrChange>
                </w:rPr>
                <w:t xml:space="preserve"> and Technology (IBAT)</w:t>
              </w:r>
            </w:ins>
          </w:p>
        </w:tc>
        <w:tc>
          <w:tcPr>
            <w:tcW w:w="616" w:type="dxa"/>
            <w:noWrap/>
            <w:vAlign w:val="center"/>
            <w:hideMark/>
            <w:tcPrChange w:id="107317" w:author="pete jones" w:date="2022-01-12T17:27:00Z">
              <w:tcPr>
                <w:tcW w:w="616" w:type="dxa"/>
                <w:noWrap/>
                <w:hideMark/>
              </w:tcPr>
            </w:tcPrChange>
          </w:tcPr>
          <w:p w14:paraId="7FC2E94A" w14:textId="21691D9A" w:rsidR="00D32D2F" w:rsidRPr="00D32D2F" w:rsidRDefault="00D32D2F">
            <w:pPr>
              <w:spacing w:before="0" w:after="0" w:line="240" w:lineRule="auto"/>
              <w:jc w:val="center"/>
              <w:rPr>
                <w:ins w:id="107318" w:author="pete jones" w:date="2022-01-12T17:25:00Z"/>
                <w:sz w:val="20"/>
                <w:szCs w:val="20"/>
                <w:rPrChange w:id="107319" w:author="pete jones" w:date="2022-01-12T17:26:00Z">
                  <w:rPr>
                    <w:ins w:id="107320" w:author="pete jones" w:date="2022-01-12T17:25:00Z"/>
                  </w:rPr>
                </w:rPrChange>
              </w:rPr>
              <w:pPrChange w:id="107321" w:author="pete jones" w:date="2022-01-12T17:30:00Z">
                <w:pPr>
                  <w:jc w:val="left"/>
                </w:pPr>
              </w:pPrChange>
            </w:pPr>
          </w:p>
        </w:tc>
        <w:tc>
          <w:tcPr>
            <w:tcW w:w="616" w:type="dxa"/>
            <w:noWrap/>
            <w:vAlign w:val="center"/>
            <w:hideMark/>
            <w:tcPrChange w:id="107322" w:author="pete jones" w:date="2022-01-12T17:27:00Z">
              <w:tcPr>
                <w:tcW w:w="616" w:type="dxa"/>
                <w:noWrap/>
                <w:hideMark/>
              </w:tcPr>
            </w:tcPrChange>
          </w:tcPr>
          <w:p w14:paraId="737CB2B7" w14:textId="77777777" w:rsidR="00D32D2F" w:rsidRPr="00D32D2F" w:rsidRDefault="00D32D2F">
            <w:pPr>
              <w:spacing w:before="0" w:after="0" w:line="240" w:lineRule="auto"/>
              <w:jc w:val="center"/>
              <w:rPr>
                <w:ins w:id="107323" w:author="pete jones" w:date="2022-01-12T17:25:00Z"/>
                <w:sz w:val="20"/>
                <w:szCs w:val="20"/>
                <w:rPrChange w:id="107324" w:author="pete jones" w:date="2022-01-12T17:26:00Z">
                  <w:rPr>
                    <w:ins w:id="107325" w:author="pete jones" w:date="2022-01-12T17:25:00Z"/>
                  </w:rPr>
                </w:rPrChange>
              </w:rPr>
              <w:pPrChange w:id="107326" w:author="pete jones" w:date="2022-01-12T17:30:00Z">
                <w:pPr>
                  <w:jc w:val="left"/>
                </w:pPr>
              </w:pPrChange>
            </w:pPr>
            <w:ins w:id="107327" w:author="pete jones" w:date="2022-01-12T17:25:00Z">
              <w:r w:rsidRPr="00D32D2F">
                <w:rPr>
                  <w:sz w:val="20"/>
                  <w:szCs w:val="20"/>
                  <w:rPrChange w:id="107328" w:author="pete jones" w:date="2022-01-12T17:26:00Z">
                    <w:rPr/>
                  </w:rPrChange>
                </w:rPr>
                <w:t>2</w:t>
              </w:r>
            </w:ins>
          </w:p>
        </w:tc>
        <w:tc>
          <w:tcPr>
            <w:tcW w:w="616" w:type="dxa"/>
            <w:noWrap/>
            <w:vAlign w:val="center"/>
            <w:hideMark/>
            <w:tcPrChange w:id="107329" w:author="pete jones" w:date="2022-01-12T17:27:00Z">
              <w:tcPr>
                <w:tcW w:w="616" w:type="dxa"/>
                <w:noWrap/>
                <w:hideMark/>
              </w:tcPr>
            </w:tcPrChange>
          </w:tcPr>
          <w:p w14:paraId="11E119FC" w14:textId="77777777" w:rsidR="00D32D2F" w:rsidRPr="00D32D2F" w:rsidRDefault="00D32D2F">
            <w:pPr>
              <w:spacing w:before="0" w:after="0" w:line="240" w:lineRule="auto"/>
              <w:jc w:val="center"/>
              <w:rPr>
                <w:ins w:id="107330" w:author="pete jones" w:date="2022-01-12T17:25:00Z"/>
                <w:sz w:val="20"/>
                <w:szCs w:val="20"/>
                <w:rPrChange w:id="107331" w:author="pete jones" w:date="2022-01-12T17:26:00Z">
                  <w:rPr>
                    <w:ins w:id="107332" w:author="pete jones" w:date="2022-01-12T17:25:00Z"/>
                  </w:rPr>
                </w:rPrChange>
              </w:rPr>
              <w:pPrChange w:id="107333" w:author="pete jones" w:date="2022-01-12T17:30:00Z">
                <w:pPr>
                  <w:jc w:val="left"/>
                </w:pPr>
              </w:pPrChange>
            </w:pPr>
          </w:p>
        </w:tc>
        <w:tc>
          <w:tcPr>
            <w:tcW w:w="616" w:type="dxa"/>
            <w:noWrap/>
            <w:vAlign w:val="center"/>
            <w:hideMark/>
            <w:tcPrChange w:id="107334" w:author="pete jones" w:date="2022-01-12T17:27:00Z">
              <w:tcPr>
                <w:tcW w:w="616" w:type="dxa"/>
                <w:noWrap/>
                <w:hideMark/>
              </w:tcPr>
            </w:tcPrChange>
          </w:tcPr>
          <w:p w14:paraId="03AE83A2" w14:textId="77777777" w:rsidR="00D32D2F" w:rsidRPr="00D32D2F" w:rsidRDefault="00D32D2F">
            <w:pPr>
              <w:spacing w:before="0" w:after="0" w:line="240" w:lineRule="auto"/>
              <w:jc w:val="center"/>
              <w:rPr>
                <w:ins w:id="107335" w:author="pete jones" w:date="2022-01-12T17:25:00Z"/>
                <w:sz w:val="20"/>
                <w:szCs w:val="20"/>
                <w:rPrChange w:id="107336" w:author="pete jones" w:date="2022-01-12T17:26:00Z">
                  <w:rPr>
                    <w:ins w:id="107337" w:author="pete jones" w:date="2022-01-12T17:25:00Z"/>
                  </w:rPr>
                </w:rPrChange>
              </w:rPr>
              <w:pPrChange w:id="107338" w:author="pete jones" w:date="2022-01-12T17:30:00Z">
                <w:pPr>
                  <w:jc w:val="left"/>
                </w:pPr>
              </w:pPrChange>
            </w:pPr>
            <w:ins w:id="107339" w:author="pete jones" w:date="2022-01-12T17:25:00Z">
              <w:r w:rsidRPr="00D32D2F">
                <w:rPr>
                  <w:sz w:val="20"/>
                  <w:szCs w:val="20"/>
                  <w:rPrChange w:id="107340" w:author="pete jones" w:date="2022-01-12T17:26:00Z">
                    <w:rPr/>
                  </w:rPrChange>
                </w:rPr>
                <w:t>2</w:t>
              </w:r>
            </w:ins>
          </w:p>
        </w:tc>
        <w:tc>
          <w:tcPr>
            <w:tcW w:w="616" w:type="dxa"/>
            <w:noWrap/>
            <w:vAlign w:val="center"/>
            <w:hideMark/>
            <w:tcPrChange w:id="107341" w:author="pete jones" w:date="2022-01-12T17:27:00Z">
              <w:tcPr>
                <w:tcW w:w="616" w:type="dxa"/>
                <w:noWrap/>
                <w:hideMark/>
              </w:tcPr>
            </w:tcPrChange>
          </w:tcPr>
          <w:p w14:paraId="58FCA256" w14:textId="77777777" w:rsidR="00D32D2F" w:rsidRPr="00D32D2F" w:rsidRDefault="00D32D2F">
            <w:pPr>
              <w:spacing w:before="0" w:after="0" w:line="240" w:lineRule="auto"/>
              <w:jc w:val="center"/>
              <w:rPr>
                <w:ins w:id="107342" w:author="pete jones" w:date="2022-01-12T17:25:00Z"/>
                <w:sz w:val="20"/>
                <w:szCs w:val="20"/>
                <w:rPrChange w:id="107343" w:author="pete jones" w:date="2022-01-12T17:26:00Z">
                  <w:rPr>
                    <w:ins w:id="107344" w:author="pete jones" w:date="2022-01-12T17:25:00Z"/>
                  </w:rPr>
                </w:rPrChange>
              </w:rPr>
              <w:pPrChange w:id="107345" w:author="pete jones" w:date="2022-01-12T17:30:00Z">
                <w:pPr>
                  <w:jc w:val="left"/>
                </w:pPr>
              </w:pPrChange>
            </w:pPr>
            <w:ins w:id="107346" w:author="pete jones" w:date="2022-01-12T17:25:00Z">
              <w:r w:rsidRPr="00D32D2F">
                <w:rPr>
                  <w:sz w:val="20"/>
                  <w:szCs w:val="20"/>
                  <w:rPrChange w:id="107347" w:author="pete jones" w:date="2022-01-12T17:26:00Z">
                    <w:rPr/>
                  </w:rPrChange>
                </w:rPr>
                <w:t>4</w:t>
              </w:r>
            </w:ins>
          </w:p>
        </w:tc>
        <w:tc>
          <w:tcPr>
            <w:tcW w:w="616" w:type="dxa"/>
            <w:noWrap/>
            <w:vAlign w:val="center"/>
            <w:hideMark/>
            <w:tcPrChange w:id="107348" w:author="pete jones" w:date="2022-01-12T17:27:00Z">
              <w:tcPr>
                <w:tcW w:w="616" w:type="dxa"/>
                <w:noWrap/>
                <w:hideMark/>
              </w:tcPr>
            </w:tcPrChange>
          </w:tcPr>
          <w:p w14:paraId="6EEC97D4" w14:textId="77777777" w:rsidR="00D32D2F" w:rsidRPr="00D32D2F" w:rsidRDefault="00D32D2F">
            <w:pPr>
              <w:spacing w:before="0" w:after="0" w:line="240" w:lineRule="auto"/>
              <w:jc w:val="center"/>
              <w:rPr>
                <w:ins w:id="107349" w:author="pete jones" w:date="2022-01-12T17:25:00Z"/>
                <w:sz w:val="20"/>
                <w:szCs w:val="20"/>
                <w:rPrChange w:id="107350" w:author="pete jones" w:date="2022-01-12T17:26:00Z">
                  <w:rPr>
                    <w:ins w:id="107351" w:author="pete jones" w:date="2022-01-12T17:25:00Z"/>
                  </w:rPr>
                </w:rPrChange>
              </w:rPr>
              <w:pPrChange w:id="107352" w:author="pete jones" w:date="2022-01-12T17:30:00Z">
                <w:pPr>
                  <w:jc w:val="left"/>
                </w:pPr>
              </w:pPrChange>
            </w:pPr>
          </w:p>
        </w:tc>
        <w:tc>
          <w:tcPr>
            <w:tcW w:w="616" w:type="dxa"/>
            <w:noWrap/>
            <w:vAlign w:val="center"/>
            <w:hideMark/>
            <w:tcPrChange w:id="107353" w:author="pete jones" w:date="2022-01-12T17:27:00Z">
              <w:tcPr>
                <w:tcW w:w="616" w:type="dxa"/>
                <w:noWrap/>
                <w:hideMark/>
              </w:tcPr>
            </w:tcPrChange>
          </w:tcPr>
          <w:p w14:paraId="05899103" w14:textId="77777777" w:rsidR="00D32D2F" w:rsidRPr="00D32D2F" w:rsidRDefault="00D32D2F">
            <w:pPr>
              <w:spacing w:before="0" w:after="0" w:line="240" w:lineRule="auto"/>
              <w:jc w:val="center"/>
              <w:rPr>
                <w:ins w:id="107354" w:author="pete jones" w:date="2022-01-12T17:25:00Z"/>
                <w:sz w:val="20"/>
                <w:szCs w:val="20"/>
                <w:rPrChange w:id="107355" w:author="pete jones" w:date="2022-01-12T17:26:00Z">
                  <w:rPr>
                    <w:ins w:id="107356" w:author="pete jones" w:date="2022-01-12T17:25:00Z"/>
                  </w:rPr>
                </w:rPrChange>
              </w:rPr>
              <w:pPrChange w:id="107357" w:author="pete jones" w:date="2022-01-12T17:30:00Z">
                <w:pPr>
                  <w:jc w:val="left"/>
                </w:pPr>
              </w:pPrChange>
            </w:pPr>
          </w:p>
        </w:tc>
        <w:tc>
          <w:tcPr>
            <w:tcW w:w="616" w:type="dxa"/>
            <w:noWrap/>
            <w:vAlign w:val="center"/>
            <w:hideMark/>
            <w:tcPrChange w:id="107358" w:author="pete jones" w:date="2022-01-12T17:27:00Z">
              <w:tcPr>
                <w:tcW w:w="616" w:type="dxa"/>
                <w:noWrap/>
                <w:hideMark/>
              </w:tcPr>
            </w:tcPrChange>
          </w:tcPr>
          <w:p w14:paraId="098CD046" w14:textId="77777777" w:rsidR="00D32D2F" w:rsidRPr="00D32D2F" w:rsidRDefault="00D32D2F">
            <w:pPr>
              <w:spacing w:before="0" w:after="0" w:line="240" w:lineRule="auto"/>
              <w:jc w:val="center"/>
              <w:rPr>
                <w:ins w:id="107359" w:author="pete jones" w:date="2022-01-12T17:25:00Z"/>
                <w:sz w:val="20"/>
                <w:szCs w:val="20"/>
                <w:rPrChange w:id="107360" w:author="pete jones" w:date="2022-01-12T17:26:00Z">
                  <w:rPr>
                    <w:ins w:id="107361" w:author="pete jones" w:date="2022-01-12T17:25:00Z"/>
                  </w:rPr>
                </w:rPrChange>
              </w:rPr>
              <w:pPrChange w:id="107362" w:author="pete jones" w:date="2022-01-12T17:30:00Z">
                <w:pPr>
                  <w:jc w:val="left"/>
                </w:pPr>
              </w:pPrChange>
            </w:pPr>
          </w:p>
        </w:tc>
      </w:tr>
      <w:tr w:rsidR="00D32D2F" w:rsidRPr="00D32D2F" w14:paraId="1E809EBB" w14:textId="77777777" w:rsidTr="00D32D2F">
        <w:trPr>
          <w:trHeight w:val="300"/>
          <w:ins w:id="107363" w:author="pete jones" w:date="2022-01-12T17:25:00Z"/>
          <w:trPrChange w:id="107364" w:author="pete jones" w:date="2022-01-12T17:27:00Z">
            <w:trPr>
              <w:trHeight w:val="300"/>
            </w:trPr>
          </w:trPrChange>
        </w:trPr>
        <w:tc>
          <w:tcPr>
            <w:tcW w:w="868" w:type="dxa"/>
            <w:noWrap/>
            <w:hideMark/>
            <w:tcPrChange w:id="107365" w:author="pete jones" w:date="2022-01-12T17:27:00Z">
              <w:tcPr>
                <w:tcW w:w="868" w:type="dxa"/>
                <w:noWrap/>
                <w:hideMark/>
              </w:tcPr>
            </w:tcPrChange>
          </w:tcPr>
          <w:p w14:paraId="07AD8389" w14:textId="77777777" w:rsidR="00D32D2F" w:rsidRPr="00D32D2F" w:rsidRDefault="00D32D2F">
            <w:pPr>
              <w:spacing w:before="0" w:after="0" w:line="240" w:lineRule="auto"/>
              <w:jc w:val="left"/>
              <w:rPr>
                <w:ins w:id="107366" w:author="pete jones" w:date="2022-01-12T17:25:00Z"/>
                <w:sz w:val="20"/>
                <w:szCs w:val="20"/>
                <w:rPrChange w:id="107367" w:author="pete jones" w:date="2022-01-12T17:26:00Z">
                  <w:rPr>
                    <w:ins w:id="107368" w:author="pete jones" w:date="2022-01-12T17:25:00Z"/>
                  </w:rPr>
                </w:rPrChange>
              </w:rPr>
              <w:pPrChange w:id="107369" w:author="pete jones" w:date="2022-01-12T17:26:00Z">
                <w:pPr>
                  <w:jc w:val="left"/>
                </w:pPr>
              </w:pPrChange>
            </w:pPr>
            <w:ins w:id="107370" w:author="pete jones" w:date="2022-01-12T17:25:00Z">
              <w:r w:rsidRPr="00D32D2F">
                <w:rPr>
                  <w:sz w:val="20"/>
                  <w:szCs w:val="20"/>
                  <w:rPrChange w:id="107371" w:author="pete jones" w:date="2022-01-12T17:26:00Z">
                    <w:rPr/>
                  </w:rPrChange>
                </w:rPr>
                <w:t>93</w:t>
              </w:r>
            </w:ins>
          </w:p>
        </w:tc>
        <w:tc>
          <w:tcPr>
            <w:tcW w:w="1516" w:type="dxa"/>
            <w:noWrap/>
            <w:hideMark/>
            <w:tcPrChange w:id="107372" w:author="pete jones" w:date="2022-01-12T17:27:00Z">
              <w:tcPr>
                <w:tcW w:w="1516" w:type="dxa"/>
                <w:noWrap/>
                <w:hideMark/>
              </w:tcPr>
            </w:tcPrChange>
          </w:tcPr>
          <w:p w14:paraId="269BDC96" w14:textId="77777777" w:rsidR="00D32D2F" w:rsidRPr="00D32D2F" w:rsidRDefault="00D32D2F">
            <w:pPr>
              <w:spacing w:before="0" w:after="0" w:line="240" w:lineRule="auto"/>
              <w:jc w:val="left"/>
              <w:rPr>
                <w:ins w:id="107373" w:author="pete jones" w:date="2022-01-12T17:25:00Z"/>
                <w:sz w:val="20"/>
                <w:szCs w:val="20"/>
                <w:rPrChange w:id="107374" w:author="pete jones" w:date="2022-01-12T17:26:00Z">
                  <w:rPr>
                    <w:ins w:id="107375" w:author="pete jones" w:date="2022-01-12T17:25:00Z"/>
                  </w:rPr>
                </w:rPrChange>
              </w:rPr>
              <w:pPrChange w:id="107376" w:author="pete jones" w:date="2022-01-12T17:26:00Z">
                <w:pPr>
                  <w:jc w:val="left"/>
                </w:pPr>
              </w:pPrChange>
            </w:pPr>
            <w:ins w:id="107377" w:author="pete jones" w:date="2022-01-12T17:25:00Z">
              <w:r w:rsidRPr="00D32D2F">
                <w:rPr>
                  <w:sz w:val="20"/>
                  <w:szCs w:val="20"/>
                  <w:rPrChange w:id="107378" w:author="pete jones" w:date="2022-01-12T17:26:00Z">
                    <w:rPr/>
                  </w:rPrChange>
                </w:rPr>
                <w:t>AHSE2170</w:t>
              </w:r>
            </w:ins>
          </w:p>
        </w:tc>
        <w:tc>
          <w:tcPr>
            <w:tcW w:w="8744" w:type="dxa"/>
            <w:noWrap/>
            <w:hideMark/>
            <w:tcPrChange w:id="107379" w:author="pete jones" w:date="2022-01-12T17:27:00Z">
              <w:tcPr>
                <w:tcW w:w="8744" w:type="dxa"/>
                <w:noWrap/>
                <w:hideMark/>
              </w:tcPr>
            </w:tcPrChange>
          </w:tcPr>
          <w:p w14:paraId="446A3AB6" w14:textId="77777777" w:rsidR="00D32D2F" w:rsidRPr="00D32D2F" w:rsidRDefault="00D32D2F">
            <w:pPr>
              <w:spacing w:before="0" w:after="0" w:line="240" w:lineRule="auto"/>
              <w:jc w:val="left"/>
              <w:rPr>
                <w:ins w:id="107380" w:author="pete jones" w:date="2022-01-12T17:25:00Z"/>
                <w:sz w:val="20"/>
                <w:szCs w:val="20"/>
                <w:rPrChange w:id="107381" w:author="pete jones" w:date="2022-01-12T17:26:00Z">
                  <w:rPr>
                    <w:ins w:id="107382" w:author="pete jones" w:date="2022-01-12T17:25:00Z"/>
                  </w:rPr>
                </w:rPrChange>
              </w:rPr>
              <w:pPrChange w:id="107383" w:author="pete jones" w:date="2022-01-12T17:26:00Z">
                <w:pPr>
                  <w:jc w:val="left"/>
                </w:pPr>
              </w:pPrChange>
            </w:pPr>
            <w:ins w:id="107384" w:author="pete jones" w:date="2022-01-12T17:25:00Z">
              <w:r w:rsidRPr="00D32D2F">
                <w:rPr>
                  <w:sz w:val="20"/>
                  <w:szCs w:val="20"/>
                  <w:rPrChange w:id="107385" w:author="pete jones" w:date="2022-01-12T17:26:00Z">
                    <w:rPr/>
                  </w:rPrChange>
                </w:rPr>
                <w:t>Teaching and Learning in Undergraduate Science and Engineering</w:t>
              </w:r>
            </w:ins>
          </w:p>
        </w:tc>
        <w:tc>
          <w:tcPr>
            <w:tcW w:w="616" w:type="dxa"/>
            <w:noWrap/>
            <w:vAlign w:val="center"/>
            <w:hideMark/>
            <w:tcPrChange w:id="107386" w:author="pete jones" w:date="2022-01-12T17:27:00Z">
              <w:tcPr>
                <w:tcW w:w="616" w:type="dxa"/>
                <w:noWrap/>
                <w:hideMark/>
              </w:tcPr>
            </w:tcPrChange>
          </w:tcPr>
          <w:p w14:paraId="3A5B3840" w14:textId="77777777" w:rsidR="00D32D2F" w:rsidRPr="00D32D2F" w:rsidRDefault="00D32D2F">
            <w:pPr>
              <w:spacing w:before="0" w:after="0" w:line="240" w:lineRule="auto"/>
              <w:jc w:val="center"/>
              <w:rPr>
                <w:ins w:id="107387" w:author="pete jones" w:date="2022-01-12T17:25:00Z"/>
                <w:sz w:val="20"/>
                <w:szCs w:val="20"/>
                <w:rPrChange w:id="107388" w:author="pete jones" w:date="2022-01-12T17:26:00Z">
                  <w:rPr>
                    <w:ins w:id="107389" w:author="pete jones" w:date="2022-01-12T17:25:00Z"/>
                  </w:rPr>
                </w:rPrChange>
              </w:rPr>
              <w:pPrChange w:id="107390" w:author="pete jones" w:date="2022-01-12T17:30:00Z">
                <w:pPr>
                  <w:jc w:val="left"/>
                </w:pPr>
              </w:pPrChange>
            </w:pPr>
            <w:ins w:id="107391" w:author="pete jones" w:date="2022-01-12T17:25:00Z">
              <w:r w:rsidRPr="00D32D2F">
                <w:rPr>
                  <w:sz w:val="20"/>
                  <w:szCs w:val="20"/>
                  <w:rPrChange w:id="107392" w:author="pete jones" w:date="2022-01-12T17:26:00Z">
                    <w:rPr/>
                  </w:rPrChange>
                </w:rPr>
                <w:t>x</w:t>
              </w:r>
            </w:ins>
          </w:p>
        </w:tc>
        <w:tc>
          <w:tcPr>
            <w:tcW w:w="616" w:type="dxa"/>
            <w:noWrap/>
            <w:vAlign w:val="center"/>
            <w:hideMark/>
            <w:tcPrChange w:id="107393" w:author="pete jones" w:date="2022-01-12T17:27:00Z">
              <w:tcPr>
                <w:tcW w:w="616" w:type="dxa"/>
                <w:noWrap/>
                <w:hideMark/>
              </w:tcPr>
            </w:tcPrChange>
          </w:tcPr>
          <w:p w14:paraId="5889CAD0" w14:textId="77777777" w:rsidR="00D32D2F" w:rsidRPr="00D32D2F" w:rsidRDefault="00D32D2F">
            <w:pPr>
              <w:spacing w:before="0" w:after="0" w:line="240" w:lineRule="auto"/>
              <w:jc w:val="center"/>
              <w:rPr>
                <w:ins w:id="107394" w:author="pete jones" w:date="2022-01-12T17:25:00Z"/>
                <w:sz w:val="20"/>
                <w:szCs w:val="20"/>
                <w:rPrChange w:id="107395" w:author="pete jones" w:date="2022-01-12T17:26:00Z">
                  <w:rPr>
                    <w:ins w:id="107396" w:author="pete jones" w:date="2022-01-12T17:25:00Z"/>
                  </w:rPr>
                </w:rPrChange>
              </w:rPr>
              <w:pPrChange w:id="107397" w:author="pete jones" w:date="2022-01-12T17:30:00Z">
                <w:pPr>
                  <w:jc w:val="left"/>
                </w:pPr>
              </w:pPrChange>
            </w:pPr>
            <w:ins w:id="107398" w:author="pete jones" w:date="2022-01-12T17:25:00Z">
              <w:r w:rsidRPr="00D32D2F">
                <w:rPr>
                  <w:sz w:val="20"/>
                  <w:szCs w:val="20"/>
                  <w:rPrChange w:id="107399" w:author="pete jones" w:date="2022-01-12T17:26:00Z">
                    <w:rPr/>
                  </w:rPrChange>
                </w:rPr>
                <w:t>2</w:t>
              </w:r>
            </w:ins>
          </w:p>
        </w:tc>
        <w:tc>
          <w:tcPr>
            <w:tcW w:w="616" w:type="dxa"/>
            <w:noWrap/>
            <w:vAlign w:val="center"/>
            <w:hideMark/>
            <w:tcPrChange w:id="107400" w:author="pete jones" w:date="2022-01-12T17:27:00Z">
              <w:tcPr>
                <w:tcW w:w="616" w:type="dxa"/>
                <w:noWrap/>
                <w:hideMark/>
              </w:tcPr>
            </w:tcPrChange>
          </w:tcPr>
          <w:p w14:paraId="3936660E" w14:textId="77777777" w:rsidR="00D32D2F" w:rsidRPr="00D32D2F" w:rsidRDefault="00D32D2F">
            <w:pPr>
              <w:spacing w:before="0" w:after="0" w:line="240" w:lineRule="auto"/>
              <w:jc w:val="center"/>
              <w:rPr>
                <w:ins w:id="107401" w:author="pete jones" w:date="2022-01-12T17:25:00Z"/>
                <w:sz w:val="20"/>
                <w:szCs w:val="20"/>
                <w:rPrChange w:id="107402" w:author="pete jones" w:date="2022-01-12T17:26:00Z">
                  <w:rPr>
                    <w:ins w:id="107403" w:author="pete jones" w:date="2022-01-12T17:25:00Z"/>
                  </w:rPr>
                </w:rPrChange>
              </w:rPr>
              <w:pPrChange w:id="107404" w:author="pete jones" w:date="2022-01-12T17:30:00Z">
                <w:pPr>
                  <w:jc w:val="left"/>
                </w:pPr>
              </w:pPrChange>
            </w:pPr>
            <w:ins w:id="107405" w:author="pete jones" w:date="2022-01-12T17:25:00Z">
              <w:r w:rsidRPr="00D32D2F">
                <w:rPr>
                  <w:sz w:val="20"/>
                  <w:szCs w:val="20"/>
                  <w:rPrChange w:id="107406" w:author="pete jones" w:date="2022-01-12T17:26:00Z">
                    <w:rPr/>
                  </w:rPrChange>
                </w:rPr>
                <w:t>4</w:t>
              </w:r>
            </w:ins>
          </w:p>
        </w:tc>
        <w:tc>
          <w:tcPr>
            <w:tcW w:w="616" w:type="dxa"/>
            <w:noWrap/>
            <w:vAlign w:val="center"/>
            <w:hideMark/>
            <w:tcPrChange w:id="107407" w:author="pete jones" w:date="2022-01-12T17:27:00Z">
              <w:tcPr>
                <w:tcW w:w="616" w:type="dxa"/>
                <w:noWrap/>
                <w:hideMark/>
              </w:tcPr>
            </w:tcPrChange>
          </w:tcPr>
          <w:p w14:paraId="76F5EE6A" w14:textId="77777777" w:rsidR="00D32D2F" w:rsidRPr="00D32D2F" w:rsidRDefault="00D32D2F">
            <w:pPr>
              <w:spacing w:before="0" w:after="0" w:line="240" w:lineRule="auto"/>
              <w:jc w:val="center"/>
              <w:rPr>
                <w:ins w:id="107408" w:author="pete jones" w:date="2022-01-12T17:25:00Z"/>
                <w:sz w:val="20"/>
                <w:szCs w:val="20"/>
                <w:rPrChange w:id="107409" w:author="pete jones" w:date="2022-01-12T17:26:00Z">
                  <w:rPr>
                    <w:ins w:id="107410" w:author="pete jones" w:date="2022-01-12T17:25:00Z"/>
                  </w:rPr>
                </w:rPrChange>
              </w:rPr>
              <w:pPrChange w:id="107411" w:author="pete jones" w:date="2022-01-12T17:30:00Z">
                <w:pPr>
                  <w:jc w:val="left"/>
                </w:pPr>
              </w:pPrChange>
            </w:pPr>
            <w:ins w:id="107412" w:author="pete jones" w:date="2022-01-12T17:25:00Z">
              <w:r w:rsidRPr="00D32D2F">
                <w:rPr>
                  <w:sz w:val="20"/>
                  <w:szCs w:val="20"/>
                  <w:rPrChange w:id="107413" w:author="pete jones" w:date="2022-01-12T17:26:00Z">
                    <w:rPr/>
                  </w:rPrChange>
                </w:rPr>
                <w:t>2</w:t>
              </w:r>
            </w:ins>
          </w:p>
        </w:tc>
        <w:tc>
          <w:tcPr>
            <w:tcW w:w="616" w:type="dxa"/>
            <w:noWrap/>
            <w:vAlign w:val="center"/>
            <w:hideMark/>
            <w:tcPrChange w:id="107414" w:author="pete jones" w:date="2022-01-12T17:27:00Z">
              <w:tcPr>
                <w:tcW w:w="616" w:type="dxa"/>
                <w:noWrap/>
                <w:hideMark/>
              </w:tcPr>
            </w:tcPrChange>
          </w:tcPr>
          <w:p w14:paraId="53C855B6" w14:textId="77777777" w:rsidR="00D32D2F" w:rsidRPr="00D32D2F" w:rsidRDefault="00D32D2F">
            <w:pPr>
              <w:spacing w:before="0" w:after="0" w:line="240" w:lineRule="auto"/>
              <w:jc w:val="center"/>
              <w:rPr>
                <w:ins w:id="107415" w:author="pete jones" w:date="2022-01-12T17:25:00Z"/>
                <w:sz w:val="20"/>
                <w:szCs w:val="20"/>
                <w:rPrChange w:id="107416" w:author="pete jones" w:date="2022-01-12T17:26:00Z">
                  <w:rPr>
                    <w:ins w:id="107417" w:author="pete jones" w:date="2022-01-12T17:25:00Z"/>
                  </w:rPr>
                </w:rPrChange>
              </w:rPr>
              <w:pPrChange w:id="107418" w:author="pete jones" w:date="2022-01-12T17:30:00Z">
                <w:pPr>
                  <w:jc w:val="left"/>
                </w:pPr>
              </w:pPrChange>
            </w:pPr>
            <w:ins w:id="107419" w:author="pete jones" w:date="2022-01-12T17:25:00Z">
              <w:r w:rsidRPr="00D32D2F">
                <w:rPr>
                  <w:sz w:val="20"/>
                  <w:szCs w:val="20"/>
                  <w:rPrChange w:id="107420" w:author="pete jones" w:date="2022-01-12T17:26:00Z">
                    <w:rPr/>
                  </w:rPrChange>
                </w:rPr>
                <w:t>4</w:t>
              </w:r>
            </w:ins>
          </w:p>
        </w:tc>
        <w:tc>
          <w:tcPr>
            <w:tcW w:w="616" w:type="dxa"/>
            <w:noWrap/>
            <w:vAlign w:val="center"/>
            <w:hideMark/>
            <w:tcPrChange w:id="107421" w:author="pete jones" w:date="2022-01-12T17:27:00Z">
              <w:tcPr>
                <w:tcW w:w="616" w:type="dxa"/>
                <w:noWrap/>
                <w:hideMark/>
              </w:tcPr>
            </w:tcPrChange>
          </w:tcPr>
          <w:p w14:paraId="478D1509" w14:textId="77777777" w:rsidR="00D32D2F" w:rsidRPr="00D32D2F" w:rsidRDefault="00D32D2F">
            <w:pPr>
              <w:spacing w:before="0" w:after="0" w:line="240" w:lineRule="auto"/>
              <w:jc w:val="center"/>
              <w:rPr>
                <w:ins w:id="107422" w:author="pete jones" w:date="2022-01-12T17:25:00Z"/>
                <w:sz w:val="20"/>
                <w:szCs w:val="20"/>
                <w:rPrChange w:id="107423" w:author="pete jones" w:date="2022-01-12T17:26:00Z">
                  <w:rPr>
                    <w:ins w:id="107424" w:author="pete jones" w:date="2022-01-12T17:25:00Z"/>
                  </w:rPr>
                </w:rPrChange>
              </w:rPr>
              <w:pPrChange w:id="107425" w:author="pete jones" w:date="2022-01-12T17:30:00Z">
                <w:pPr>
                  <w:jc w:val="left"/>
                </w:pPr>
              </w:pPrChange>
            </w:pPr>
            <w:ins w:id="107426" w:author="pete jones" w:date="2022-01-12T17:25:00Z">
              <w:r w:rsidRPr="00D32D2F">
                <w:rPr>
                  <w:sz w:val="20"/>
                  <w:szCs w:val="20"/>
                  <w:rPrChange w:id="107427" w:author="pete jones" w:date="2022-01-12T17:26:00Z">
                    <w:rPr/>
                  </w:rPrChange>
                </w:rPr>
                <w:t>3</w:t>
              </w:r>
            </w:ins>
          </w:p>
        </w:tc>
        <w:tc>
          <w:tcPr>
            <w:tcW w:w="616" w:type="dxa"/>
            <w:noWrap/>
            <w:vAlign w:val="center"/>
            <w:hideMark/>
            <w:tcPrChange w:id="107428" w:author="pete jones" w:date="2022-01-12T17:27:00Z">
              <w:tcPr>
                <w:tcW w:w="616" w:type="dxa"/>
                <w:noWrap/>
                <w:hideMark/>
              </w:tcPr>
            </w:tcPrChange>
          </w:tcPr>
          <w:p w14:paraId="0A6CE605" w14:textId="77777777" w:rsidR="00D32D2F" w:rsidRPr="00D32D2F" w:rsidRDefault="00D32D2F">
            <w:pPr>
              <w:spacing w:before="0" w:after="0" w:line="240" w:lineRule="auto"/>
              <w:jc w:val="center"/>
              <w:rPr>
                <w:ins w:id="107429" w:author="pete jones" w:date="2022-01-12T17:25:00Z"/>
                <w:sz w:val="20"/>
                <w:szCs w:val="20"/>
                <w:rPrChange w:id="107430" w:author="pete jones" w:date="2022-01-12T17:26:00Z">
                  <w:rPr>
                    <w:ins w:id="107431" w:author="pete jones" w:date="2022-01-12T17:25:00Z"/>
                  </w:rPr>
                </w:rPrChange>
              </w:rPr>
              <w:pPrChange w:id="107432" w:author="pete jones" w:date="2022-01-12T17:30:00Z">
                <w:pPr>
                  <w:jc w:val="left"/>
                </w:pPr>
              </w:pPrChange>
            </w:pPr>
            <w:ins w:id="107433" w:author="pete jones" w:date="2022-01-12T17:25:00Z">
              <w:r w:rsidRPr="00D32D2F">
                <w:rPr>
                  <w:sz w:val="20"/>
                  <w:szCs w:val="20"/>
                  <w:rPrChange w:id="107434" w:author="pete jones" w:date="2022-01-12T17:26:00Z">
                    <w:rPr/>
                  </w:rPrChange>
                </w:rPr>
                <w:t>0</w:t>
              </w:r>
            </w:ins>
          </w:p>
        </w:tc>
        <w:tc>
          <w:tcPr>
            <w:tcW w:w="616" w:type="dxa"/>
            <w:noWrap/>
            <w:vAlign w:val="center"/>
            <w:hideMark/>
            <w:tcPrChange w:id="107435" w:author="pete jones" w:date="2022-01-12T17:27:00Z">
              <w:tcPr>
                <w:tcW w:w="616" w:type="dxa"/>
                <w:noWrap/>
                <w:hideMark/>
              </w:tcPr>
            </w:tcPrChange>
          </w:tcPr>
          <w:p w14:paraId="0EC108F0" w14:textId="77777777" w:rsidR="00D32D2F" w:rsidRPr="00D32D2F" w:rsidRDefault="00D32D2F">
            <w:pPr>
              <w:spacing w:before="0" w:after="0" w:line="240" w:lineRule="auto"/>
              <w:jc w:val="center"/>
              <w:rPr>
                <w:ins w:id="107436" w:author="pete jones" w:date="2022-01-12T17:25:00Z"/>
                <w:sz w:val="20"/>
                <w:szCs w:val="20"/>
                <w:rPrChange w:id="107437" w:author="pete jones" w:date="2022-01-12T17:26:00Z">
                  <w:rPr>
                    <w:ins w:id="107438" w:author="pete jones" w:date="2022-01-12T17:25:00Z"/>
                  </w:rPr>
                </w:rPrChange>
              </w:rPr>
              <w:pPrChange w:id="107439" w:author="pete jones" w:date="2022-01-12T17:30:00Z">
                <w:pPr>
                  <w:jc w:val="left"/>
                </w:pPr>
              </w:pPrChange>
            </w:pPr>
            <w:ins w:id="107440" w:author="pete jones" w:date="2022-01-12T17:25:00Z">
              <w:r w:rsidRPr="00D32D2F">
                <w:rPr>
                  <w:sz w:val="20"/>
                  <w:szCs w:val="20"/>
                  <w:rPrChange w:id="107441" w:author="pete jones" w:date="2022-01-12T17:26:00Z">
                    <w:rPr/>
                  </w:rPrChange>
                </w:rPr>
                <w:t>9</w:t>
              </w:r>
            </w:ins>
          </w:p>
        </w:tc>
      </w:tr>
      <w:tr w:rsidR="00D32D2F" w:rsidRPr="00D32D2F" w14:paraId="3A6D177E" w14:textId="77777777" w:rsidTr="00D32D2F">
        <w:trPr>
          <w:trHeight w:val="300"/>
          <w:ins w:id="107442" w:author="pete jones" w:date="2022-01-12T17:25:00Z"/>
          <w:trPrChange w:id="107443" w:author="pete jones" w:date="2022-01-12T17:27:00Z">
            <w:trPr>
              <w:trHeight w:val="300"/>
            </w:trPr>
          </w:trPrChange>
        </w:trPr>
        <w:tc>
          <w:tcPr>
            <w:tcW w:w="868" w:type="dxa"/>
            <w:noWrap/>
            <w:hideMark/>
            <w:tcPrChange w:id="107444" w:author="pete jones" w:date="2022-01-12T17:27:00Z">
              <w:tcPr>
                <w:tcW w:w="868" w:type="dxa"/>
                <w:noWrap/>
                <w:hideMark/>
              </w:tcPr>
            </w:tcPrChange>
          </w:tcPr>
          <w:p w14:paraId="4756209C" w14:textId="77777777" w:rsidR="00D32D2F" w:rsidRPr="00D32D2F" w:rsidRDefault="00D32D2F">
            <w:pPr>
              <w:spacing w:before="0" w:after="0" w:line="240" w:lineRule="auto"/>
              <w:jc w:val="left"/>
              <w:rPr>
                <w:ins w:id="107445" w:author="pete jones" w:date="2022-01-12T17:25:00Z"/>
                <w:sz w:val="20"/>
                <w:szCs w:val="20"/>
                <w:rPrChange w:id="107446" w:author="pete jones" w:date="2022-01-12T17:26:00Z">
                  <w:rPr>
                    <w:ins w:id="107447" w:author="pete jones" w:date="2022-01-12T17:25:00Z"/>
                  </w:rPr>
                </w:rPrChange>
              </w:rPr>
              <w:pPrChange w:id="107448" w:author="pete jones" w:date="2022-01-12T17:26:00Z">
                <w:pPr>
                  <w:jc w:val="left"/>
                </w:pPr>
              </w:pPrChange>
            </w:pPr>
            <w:ins w:id="107449" w:author="pete jones" w:date="2022-01-12T17:25:00Z">
              <w:r w:rsidRPr="00D32D2F">
                <w:rPr>
                  <w:sz w:val="20"/>
                  <w:szCs w:val="20"/>
                  <w:rPrChange w:id="107450" w:author="pete jones" w:date="2022-01-12T17:26:00Z">
                    <w:rPr/>
                  </w:rPrChange>
                </w:rPr>
                <w:t>94</w:t>
              </w:r>
            </w:ins>
          </w:p>
        </w:tc>
        <w:tc>
          <w:tcPr>
            <w:tcW w:w="1516" w:type="dxa"/>
            <w:noWrap/>
            <w:hideMark/>
            <w:tcPrChange w:id="107451" w:author="pete jones" w:date="2022-01-12T17:27:00Z">
              <w:tcPr>
                <w:tcW w:w="1516" w:type="dxa"/>
                <w:noWrap/>
                <w:hideMark/>
              </w:tcPr>
            </w:tcPrChange>
          </w:tcPr>
          <w:p w14:paraId="4E2DCEBF" w14:textId="77777777" w:rsidR="00D32D2F" w:rsidRPr="00D32D2F" w:rsidRDefault="00D32D2F">
            <w:pPr>
              <w:spacing w:before="0" w:after="0" w:line="240" w:lineRule="auto"/>
              <w:jc w:val="left"/>
              <w:rPr>
                <w:ins w:id="107452" w:author="pete jones" w:date="2022-01-12T17:25:00Z"/>
                <w:sz w:val="20"/>
                <w:szCs w:val="20"/>
                <w:rPrChange w:id="107453" w:author="pete jones" w:date="2022-01-12T17:26:00Z">
                  <w:rPr>
                    <w:ins w:id="107454" w:author="pete jones" w:date="2022-01-12T17:25:00Z"/>
                  </w:rPr>
                </w:rPrChange>
              </w:rPr>
              <w:pPrChange w:id="107455" w:author="pete jones" w:date="2022-01-12T17:26:00Z">
                <w:pPr>
                  <w:jc w:val="left"/>
                </w:pPr>
              </w:pPrChange>
            </w:pPr>
            <w:ins w:id="107456" w:author="pete jones" w:date="2022-01-12T17:25:00Z">
              <w:r w:rsidRPr="00D32D2F">
                <w:rPr>
                  <w:sz w:val="20"/>
                  <w:szCs w:val="20"/>
                  <w:rPrChange w:id="107457" w:author="pete jones" w:date="2022-01-12T17:26:00Z">
                    <w:rPr/>
                  </w:rPrChange>
                </w:rPr>
                <w:t>AHSE2180</w:t>
              </w:r>
            </w:ins>
          </w:p>
        </w:tc>
        <w:tc>
          <w:tcPr>
            <w:tcW w:w="8744" w:type="dxa"/>
            <w:noWrap/>
            <w:hideMark/>
            <w:tcPrChange w:id="107458" w:author="pete jones" w:date="2022-01-12T17:27:00Z">
              <w:tcPr>
                <w:tcW w:w="8744" w:type="dxa"/>
                <w:noWrap/>
                <w:hideMark/>
              </w:tcPr>
            </w:tcPrChange>
          </w:tcPr>
          <w:p w14:paraId="4E615991" w14:textId="77777777" w:rsidR="00D32D2F" w:rsidRPr="00D32D2F" w:rsidRDefault="00D32D2F">
            <w:pPr>
              <w:spacing w:before="0" w:after="0" w:line="240" w:lineRule="auto"/>
              <w:jc w:val="left"/>
              <w:rPr>
                <w:ins w:id="107459" w:author="pete jones" w:date="2022-01-12T17:25:00Z"/>
                <w:sz w:val="20"/>
                <w:szCs w:val="20"/>
                <w:rPrChange w:id="107460" w:author="pete jones" w:date="2022-01-12T17:26:00Z">
                  <w:rPr>
                    <w:ins w:id="107461" w:author="pete jones" w:date="2022-01-12T17:25:00Z"/>
                  </w:rPr>
                </w:rPrChange>
              </w:rPr>
              <w:pPrChange w:id="107462" w:author="pete jones" w:date="2022-01-12T17:26:00Z">
                <w:pPr>
                  <w:jc w:val="left"/>
                </w:pPr>
              </w:pPrChange>
            </w:pPr>
            <w:ins w:id="107463" w:author="pete jones" w:date="2022-01-12T17:25:00Z">
              <w:r w:rsidRPr="00D32D2F">
                <w:rPr>
                  <w:sz w:val="20"/>
                  <w:szCs w:val="20"/>
                  <w:rPrChange w:id="107464" w:author="pete jones" w:date="2022-01-12T17:26:00Z">
                    <w:rPr/>
                  </w:rPrChange>
                </w:rPr>
                <w:t>Narrative Psychology</w:t>
              </w:r>
            </w:ins>
          </w:p>
        </w:tc>
        <w:tc>
          <w:tcPr>
            <w:tcW w:w="616" w:type="dxa"/>
            <w:noWrap/>
            <w:vAlign w:val="center"/>
            <w:hideMark/>
            <w:tcPrChange w:id="107465" w:author="pete jones" w:date="2022-01-12T17:27:00Z">
              <w:tcPr>
                <w:tcW w:w="616" w:type="dxa"/>
                <w:noWrap/>
                <w:hideMark/>
              </w:tcPr>
            </w:tcPrChange>
          </w:tcPr>
          <w:p w14:paraId="07B5E3E6" w14:textId="58A15ECE" w:rsidR="00D32D2F" w:rsidRPr="00D32D2F" w:rsidRDefault="00D32D2F">
            <w:pPr>
              <w:spacing w:before="0" w:after="0" w:line="240" w:lineRule="auto"/>
              <w:jc w:val="center"/>
              <w:rPr>
                <w:ins w:id="107466" w:author="pete jones" w:date="2022-01-12T17:25:00Z"/>
                <w:sz w:val="20"/>
                <w:szCs w:val="20"/>
                <w:rPrChange w:id="107467" w:author="pete jones" w:date="2022-01-12T17:26:00Z">
                  <w:rPr>
                    <w:ins w:id="107468" w:author="pete jones" w:date="2022-01-12T17:25:00Z"/>
                  </w:rPr>
                </w:rPrChange>
              </w:rPr>
              <w:pPrChange w:id="107469" w:author="pete jones" w:date="2022-01-12T17:30:00Z">
                <w:pPr>
                  <w:jc w:val="left"/>
                </w:pPr>
              </w:pPrChange>
            </w:pPr>
          </w:p>
        </w:tc>
        <w:tc>
          <w:tcPr>
            <w:tcW w:w="616" w:type="dxa"/>
            <w:noWrap/>
            <w:vAlign w:val="center"/>
            <w:hideMark/>
            <w:tcPrChange w:id="107470" w:author="pete jones" w:date="2022-01-12T17:27:00Z">
              <w:tcPr>
                <w:tcW w:w="616" w:type="dxa"/>
                <w:noWrap/>
                <w:hideMark/>
              </w:tcPr>
            </w:tcPrChange>
          </w:tcPr>
          <w:p w14:paraId="67F4A853" w14:textId="77777777" w:rsidR="00D32D2F" w:rsidRPr="00D32D2F" w:rsidRDefault="00D32D2F">
            <w:pPr>
              <w:spacing w:before="0" w:after="0" w:line="240" w:lineRule="auto"/>
              <w:jc w:val="center"/>
              <w:rPr>
                <w:ins w:id="107471" w:author="pete jones" w:date="2022-01-12T17:25:00Z"/>
                <w:sz w:val="20"/>
                <w:szCs w:val="20"/>
                <w:rPrChange w:id="107472" w:author="pete jones" w:date="2022-01-12T17:26:00Z">
                  <w:rPr>
                    <w:ins w:id="107473" w:author="pete jones" w:date="2022-01-12T17:25:00Z"/>
                  </w:rPr>
                </w:rPrChange>
              </w:rPr>
              <w:pPrChange w:id="107474" w:author="pete jones" w:date="2022-01-12T17:30:00Z">
                <w:pPr>
                  <w:jc w:val="left"/>
                </w:pPr>
              </w:pPrChange>
            </w:pPr>
            <w:ins w:id="107475" w:author="pete jones" w:date="2022-01-12T17:25:00Z">
              <w:r w:rsidRPr="00D32D2F">
                <w:rPr>
                  <w:sz w:val="20"/>
                  <w:szCs w:val="20"/>
                  <w:rPrChange w:id="107476" w:author="pete jones" w:date="2022-01-12T17:26:00Z">
                    <w:rPr/>
                  </w:rPrChange>
                </w:rPr>
                <w:t>2</w:t>
              </w:r>
            </w:ins>
          </w:p>
        </w:tc>
        <w:tc>
          <w:tcPr>
            <w:tcW w:w="616" w:type="dxa"/>
            <w:noWrap/>
            <w:vAlign w:val="center"/>
            <w:hideMark/>
            <w:tcPrChange w:id="107477" w:author="pete jones" w:date="2022-01-12T17:27:00Z">
              <w:tcPr>
                <w:tcW w:w="616" w:type="dxa"/>
                <w:noWrap/>
                <w:hideMark/>
              </w:tcPr>
            </w:tcPrChange>
          </w:tcPr>
          <w:p w14:paraId="2FEA53B7" w14:textId="77777777" w:rsidR="00D32D2F" w:rsidRPr="00D32D2F" w:rsidRDefault="00D32D2F">
            <w:pPr>
              <w:spacing w:before="0" w:after="0" w:line="240" w:lineRule="auto"/>
              <w:jc w:val="center"/>
              <w:rPr>
                <w:ins w:id="107478" w:author="pete jones" w:date="2022-01-12T17:25:00Z"/>
                <w:sz w:val="20"/>
                <w:szCs w:val="20"/>
                <w:rPrChange w:id="107479" w:author="pete jones" w:date="2022-01-12T17:26:00Z">
                  <w:rPr>
                    <w:ins w:id="107480" w:author="pete jones" w:date="2022-01-12T17:25:00Z"/>
                  </w:rPr>
                </w:rPrChange>
              </w:rPr>
              <w:pPrChange w:id="107481" w:author="pete jones" w:date="2022-01-12T17:30:00Z">
                <w:pPr>
                  <w:jc w:val="left"/>
                </w:pPr>
              </w:pPrChange>
            </w:pPr>
          </w:p>
        </w:tc>
        <w:tc>
          <w:tcPr>
            <w:tcW w:w="616" w:type="dxa"/>
            <w:noWrap/>
            <w:vAlign w:val="center"/>
            <w:hideMark/>
            <w:tcPrChange w:id="107482" w:author="pete jones" w:date="2022-01-12T17:27:00Z">
              <w:tcPr>
                <w:tcW w:w="616" w:type="dxa"/>
                <w:noWrap/>
                <w:hideMark/>
              </w:tcPr>
            </w:tcPrChange>
          </w:tcPr>
          <w:p w14:paraId="4B9A6BF8" w14:textId="77777777" w:rsidR="00D32D2F" w:rsidRPr="00D32D2F" w:rsidRDefault="00D32D2F">
            <w:pPr>
              <w:spacing w:before="0" w:after="0" w:line="240" w:lineRule="auto"/>
              <w:jc w:val="center"/>
              <w:rPr>
                <w:ins w:id="107483" w:author="pete jones" w:date="2022-01-12T17:25:00Z"/>
                <w:sz w:val="20"/>
                <w:szCs w:val="20"/>
                <w:rPrChange w:id="107484" w:author="pete jones" w:date="2022-01-12T17:26:00Z">
                  <w:rPr>
                    <w:ins w:id="107485" w:author="pete jones" w:date="2022-01-12T17:25:00Z"/>
                  </w:rPr>
                </w:rPrChange>
              </w:rPr>
              <w:pPrChange w:id="107486" w:author="pete jones" w:date="2022-01-12T17:30:00Z">
                <w:pPr>
                  <w:jc w:val="left"/>
                </w:pPr>
              </w:pPrChange>
            </w:pPr>
            <w:ins w:id="107487" w:author="pete jones" w:date="2022-01-12T17:25:00Z">
              <w:r w:rsidRPr="00D32D2F">
                <w:rPr>
                  <w:sz w:val="20"/>
                  <w:szCs w:val="20"/>
                  <w:rPrChange w:id="107488" w:author="pete jones" w:date="2022-01-12T17:26:00Z">
                    <w:rPr/>
                  </w:rPrChange>
                </w:rPr>
                <w:t>2</w:t>
              </w:r>
            </w:ins>
          </w:p>
        </w:tc>
        <w:tc>
          <w:tcPr>
            <w:tcW w:w="616" w:type="dxa"/>
            <w:noWrap/>
            <w:vAlign w:val="center"/>
            <w:hideMark/>
            <w:tcPrChange w:id="107489" w:author="pete jones" w:date="2022-01-12T17:27:00Z">
              <w:tcPr>
                <w:tcW w:w="616" w:type="dxa"/>
                <w:noWrap/>
                <w:hideMark/>
              </w:tcPr>
            </w:tcPrChange>
          </w:tcPr>
          <w:p w14:paraId="7E2CF6C9" w14:textId="77777777" w:rsidR="00D32D2F" w:rsidRPr="00D32D2F" w:rsidRDefault="00D32D2F">
            <w:pPr>
              <w:spacing w:before="0" w:after="0" w:line="240" w:lineRule="auto"/>
              <w:jc w:val="center"/>
              <w:rPr>
                <w:ins w:id="107490" w:author="pete jones" w:date="2022-01-12T17:25:00Z"/>
                <w:sz w:val="20"/>
                <w:szCs w:val="20"/>
                <w:rPrChange w:id="107491" w:author="pete jones" w:date="2022-01-12T17:26:00Z">
                  <w:rPr>
                    <w:ins w:id="107492" w:author="pete jones" w:date="2022-01-12T17:25:00Z"/>
                  </w:rPr>
                </w:rPrChange>
              </w:rPr>
              <w:pPrChange w:id="107493" w:author="pete jones" w:date="2022-01-12T17:30:00Z">
                <w:pPr>
                  <w:jc w:val="left"/>
                </w:pPr>
              </w:pPrChange>
            </w:pPr>
            <w:ins w:id="107494" w:author="pete jones" w:date="2022-01-12T17:25:00Z">
              <w:r w:rsidRPr="00D32D2F">
                <w:rPr>
                  <w:sz w:val="20"/>
                  <w:szCs w:val="20"/>
                  <w:rPrChange w:id="107495" w:author="pete jones" w:date="2022-01-12T17:26:00Z">
                    <w:rPr/>
                  </w:rPrChange>
                </w:rPr>
                <w:t>4</w:t>
              </w:r>
            </w:ins>
          </w:p>
        </w:tc>
        <w:tc>
          <w:tcPr>
            <w:tcW w:w="616" w:type="dxa"/>
            <w:noWrap/>
            <w:vAlign w:val="center"/>
            <w:hideMark/>
            <w:tcPrChange w:id="107496" w:author="pete jones" w:date="2022-01-12T17:27:00Z">
              <w:tcPr>
                <w:tcW w:w="616" w:type="dxa"/>
                <w:noWrap/>
                <w:hideMark/>
              </w:tcPr>
            </w:tcPrChange>
          </w:tcPr>
          <w:p w14:paraId="1E047A3A" w14:textId="77777777" w:rsidR="00D32D2F" w:rsidRPr="00D32D2F" w:rsidRDefault="00D32D2F">
            <w:pPr>
              <w:spacing w:before="0" w:after="0" w:line="240" w:lineRule="auto"/>
              <w:jc w:val="center"/>
              <w:rPr>
                <w:ins w:id="107497" w:author="pete jones" w:date="2022-01-12T17:25:00Z"/>
                <w:sz w:val="20"/>
                <w:szCs w:val="20"/>
                <w:rPrChange w:id="107498" w:author="pete jones" w:date="2022-01-12T17:26:00Z">
                  <w:rPr>
                    <w:ins w:id="107499" w:author="pete jones" w:date="2022-01-12T17:25:00Z"/>
                  </w:rPr>
                </w:rPrChange>
              </w:rPr>
              <w:pPrChange w:id="107500" w:author="pete jones" w:date="2022-01-12T17:30:00Z">
                <w:pPr>
                  <w:jc w:val="left"/>
                </w:pPr>
              </w:pPrChange>
            </w:pPr>
            <w:ins w:id="107501" w:author="pete jones" w:date="2022-01-12T17:25:00Z">
              <w:r w:rsidRPr="00D32D2F">
                <w:rPr>
                  <w:sz w:val="20"/>
                  <w:szCs w:val="20"/>
                  <w:rPrChange w:id="107502" w:author="pete jones" w:date="2022-01-12T17:26:00Z">
                    <w:rPr/>
                  </w:rPrChange>
                </w:rPr>
                <w:t>4</w:t>
              </w:r>
            </w:ins>
          </w:p>
        </w:tc>
        <w:tc>
          <w:tcPr>
            <w:tcW w:w="616" w:type="dxa"/>
            <w:noWrap/>
            <w:vAlign w:val="center"/>
            <w:hideMark/>
            <w:tcPrChange w:id="107503" w:author="pete jones" w:date="2022-01-12T17:27:00Z">
              <w:tcPr>
                <w:tcW w:w="616" w:type="dxa"/>
                <w:noWrap/>
                <w:hideMark/>
              </w:tcPr>
            </w:tcPrChange>
          </w:tcPr>
          <w:p w14:paraId="2CD1CAA1" w14:textId="77777777" w:rsidR="00D32D2F" w:rsidRPr="00D32D2F" w:rsidRDefault="00D32D2F">
            <w:pPr>
              <w:spacing w:before="0" w:after="0" w:line="240" w:lineRule="auto"/>
              <w:jc w:val="center"/>
              <w:rPr>
                <w:ins w:id="107504" w:author="pete jones" w:date="2022-01-12T17:25:00Z"/>
                <w:sz w:val="20"/>
                <w:szCs w:val="20"/>
                <w:rPrChange w:id="107505" w:author="pete jones" w:date="2022-01-12T17:26:00Z">
                  <w:rPr>
                    <w:ins w:id="107506" w:author="pete jones" w:date="2022-01-12T17:25:00Z"/>
                  </w:rPr>
                </w:rPrChange>
              </w:rPr>
              <w:pPrChange w:id="107507" w:author="pete jones" w:date="2022-01-12T17:30:00Z">
                <w:pPr>
                  <w:jc w:val="left"/>
                </w:pPr>
              </w:pPrChange>
            </w:pPr>
            <w:ins w:id="107508" w:author="pete jones" w:date="2022-01-12T17:25:00Z">
              <w:r w:rsidRPr="00D32D2F">
                <w:rPr>
                  <w:sz w:val="20"/>
                  <w:szCs w:val="20"/>
                  <w:rPrChange w:id="107509" w:author="pete jones" w:date="2022-01-12T17:26:00Z">
                    <w:rPr/>
                  </w:rPrChange>
                </w:rPr>
                <w:t>0</w:t>
              </w:r>
            </w:ins>
          </w:p>
        </w:tc>
        <w:tc>
          <w:tcPr>
            <w:tcW w:w="616" w:type="dxa"/>
            <w:noWrap/>
            <w:vAlign w:val="center"/>
            <w:hideMark/>
            <w:tcPrChange w:id="107510" w:author="pete jones" w:date="2022-01-12T17:27:00Z">
              <w:tcPr>
                <w:tcW w:w="616" w:type="dxa"/>
                <w:noWrap/>
                <w:hideMark/>
              </w:tcPr>
            </w:tcPrChange>
          </w:tcPr>
          <w:p w14:paraId="075747E0" w14:textId="77777777" w:rsidR="00D32D2F" w:rsidRPr="00D32D2F" w:rsidRDefault="00D32D2F">
            <w:pPr>
              <w:spacing w:before="0" w:after="0" w:line="240" w:lineRule="auto"/>
              <w:jc w:val="center"/>
              <w:rPr>
                <w:ins w:id="107511" w:author="pete jones" w:date="2022-01-12T17:25:00Z"/>
                <w:sz w:val="20"/>
                <w:szCs w:val="20"/>
                <w:rPrChange w:id="107512" w:author="pete jones" w:date="2022-01-12T17:26:00Z">
                  <w:rPr>
                    <w:ins w:id="107513" w:author="pete jones" w:date="2022-01-12T17:25:00Z"/>
                  </w:rPr>
                </w:rPrChange>
              </w:rPr>
              <w:pPrChange w:id="107514" w:author="pete jones" w:date="2022-01-12T17:30:00Z">
                <w:pPr>
                  <w:jc w:val="left"/>
                </w:pPr>
              </w:pPrChange>
            </w:pPr>
            <w:ins w:id="107515" w:author="pete jones" w:date="2022-01-12T17:25:00Z">
              <w:r w:rsidRPr="00D32D2F">
                <w:rPr>
                  <w:sz w:val="20"/>
                  <w:szCs w:val="20"/>
                  <w:rPrChange w:id="107516" w:author="pete jones" w:date="2022-01-12T17:26:00Z">
                    <w:rPr/>
                  </w:rPrChange>
                </w:rPr>
                <w:t>8</w:t>
              </w:r>
            </w:ins>
          </w:p>
        </w:tc>
      </w:tr>
      <w:tr w:rsidR="00D32D2F" w:rsidRPr="00D32D2F" w14:paraId="20BD01DD" w14:textId="77777777" w:rsidTr="00D32D2F">
        <w:trPr>
          <w:trHeight w:val="300"/>
          <w:ins w:id="107517" w:author="pete jones" w:date="2022-01-12T17:25:00Z"/>
          <w:trPrChange w:id="107518" w:author="pete jones" w:date="2022-01-12T17:27:00Z">
            <w:trPr>
              <w:trHeight w:val="300"/>
            </w:trPr>
          </w:trPrChange>
        </w:trPr>
        <w:tc>
          <w:tcPr>
            <w:tcW w:w="868" w:type="dxa"/>
            <w:noWrap/>
            <w:hideMark/>
            <w:tcPrChange w:id="107519" w:author="pete jones" w:date="2022-01-12T17:27:00Z">
              <w:tcPr>
                <w:tcW w:w="868" w:type="dxa"/>
                <w:noWrap/>
                <w:hideMark/>
              </w:tcPr>
            </w:tcPrChange>
          </w:tcPr>
          <w:p w14:paraId="062B22AE" w14:textId="77777777" w:rsidR="00D32D2F" w:rsidRPr="00D32D2F" w:rsidRDefault="00D32D2F">
            <w:pPr>
              <w:spacing w:before="0" w:after="0" w:line="240" w:lineRule="auto"/>
              <w:jc w:val="left"/>
              <w:rPr>
                <w:ins w:id="107520" w:author="pete jones" w:date="2022-01-12T17:25:00Z"/>
                <w:sz w:val="20"/>
                <w:szCs w:val="20"/>
                <w:rPrChange w:id="107521" w:author="pete jones" w:date="2022-01-12T17:26:00Z">
                  <w:rPr>
                    <w:ins w:id="107522" w:author="pete jones" w:date="2022-01-12T17:25:00Z"/>
                  </w:rPr>
                </w:rPrChange>
              </w:rPr>
              <w:pPrChange w:id="107523" w:author="pete jones" w:date="2022-01-12T17:26:00Z">
                <w:pPr>
                  <w:jc w:val="left"/>
                </w:pPr>
              </w:pPrChange>
            </w:pPr>
            <w:ins w:id="107524" w:author="pete jones" w:date="2022-01-12T17:25:00Z">
              <w:r w:rsidRPr="00D32D2F">
                <w:rPr>
                  <w:sz w:val="20"/>
                  <w:szCs w:val="20"/>
                  <w:rPrChange w:id="107525" w:author="pete jones" w:date="2022-01-12T17:26:00Z">
                    <w:rPr/>
                  </w:rPrChange>
                </w:rPr>
                <w:t>95</w:t>
              </w:r>
            </w:ins>
          </w:p>
        </w:tc>
        <w:tc>
          <w:tcPr>
            <w:tcW w:w="1516" w:type="dxa"/>
            <w:noWrap/>
            <w:hideMark/>
            <w:tcPrChange w:id="107526" w:author="pete jones" w:date="2022-01-12T17:27:00Z">
              <w:tcPr>
                <w:tcW w:w="1516" w:type="dxa"/>
                <w:noWrap/>
                <w:hideMark/>
              </w:tcPr>
            </w:tcPrChange>
          </w:tcPr>
          <w:p w14:paraId="3FDE21E3" w14:textId="77777777" w:rsidR="00D32D2F" w:rsidRPr="00D32D2F" w:rsidRDefault="00D32D2F">
            <w:pPr>
              <w:spacing w:before="0" w:after="0" w:line="240" w:lineRule="auto"/>
              <w:jc w:val="left"/>
              <w:rPr>
                <w:ins w:id="107527" w:author="pete jones" w:date="2022-01-12T17:25:00Z"/>
                <w:sz w:val="20"/>
                <w:szCs w:val="20"/>
                <w:rPrChange w:id="107528" w:author="pete jones" w:date="2022-01-12T17:26:00Z">
                  <w:rPr>
                    <w:ins w:id="107529" w:author="pete jones" w:date="2022-01-12T17:25:00Z"/>
                  </w:rPr>
                </w:rPrChange>
              </w:rPr>
              <w:pPrChange w:id="107530" w:author="pete jones" w:date="2022-01-12T17:26:00Z">
                <w:pPr>
                  <w:jc w:val="left"/>
                </w:pPr>
              </w:pPrChange>
            </w:pPr>
            <w:ins w:id="107531" w:author="pete jones" w:date="2022-01-12T17:25:00Z">
              <w:r w:rsidRPr="00D32D2F">
                <w:rPr>
                  <w:sz w:val="20"/>
                  <w:szCs w:val="20"/>
                  <w:rPrChange w:id="107532" w:author="pete jones" w:date="2022-01-12T17:26:00Z">
                    <w:rPr/>
                  </w:rPrChange>
                </w:rPr>
                <w:t>AHSE2199</w:t>
              </w:r>
            </w:ins>
          </w:p>
        </w:tc>
        <w:tc>
          <w:tcPr>
            <w:tcW w:w="8744" w:type="dxa"/>
            <w:noWrap/>
            <w:hideMark/>
            <w:tcPrChange w:id="107533" w:author="pete jones" w:date="2022-01-12T17:27:00Z">
              <w:tcPr>
                <w:tcW w:w="8744" w:type="dxa"/>
                <w:noWrap/>
                <w:hideMark/>
              </w:tcPr>
            </w:tcPrChange>
          </w:tcPr>
          <w:p w14:paraId="47C6CF8A" w14:textId="77777777" w:rsidR="00D32D2F" w:rsidRPr="00D32D2F" w:rsidRDefault="00D32D2F">
            <w:pPr>
              <w:spacing w:before="0" w:after="0" w:line="240" w:lineRule="auto"/>
              <w:jc w:val="left"/>
              <w:rPr>
                <w:ins w:id="107534" w:author="pete jones" w:date="2022-01-12T17:25:00Z"/>
                <w:sz w:val="20"/>
                <w:szCs w:val="20"/>
                <w:rPrChange w:id="107535" w:author="pete jones" w:date="2022-01-12T17:26:00Z">
                  <w:rPr>
                    <w:ins w:id="107536" w:author="pete jones" w:date="2022-01-12T17:25:00Z"/>
                  </w:rPr>
                </w:rPrChange>
              </w:rPr>
              <w:pPrChange w:id="107537" w:author="pete jones" w:date="2022-01-12T17:26:00Z">
                <w:pPr>
                  <w:jc w:val="left"/>
                </w:pPr>
              </w:pPrChange>
            </w:pPr>
            <w:ins w:id="107538" w:author="pete jones" w:date="2022-01-12T17:25:00Z">
              <w:r w:rsidRPr="00D32D2F">
                <w:rPr>
                  <w:sz w:val="20"/>
                  <w:szCs w:val="20"/>
                  <w:rPrChange w:id="107539" w:author="pete jones" w:date="2022-01-12T17:26:00Z">
                    <w:rPr/>
                  </w:rPrChange>
                </w:rPr>
                <w:t>Special Topics in Arts, Humanities and Social Science</w:t>
              </w:r>
            </w:ins>
          </w:p>
        </w:tc>
        <w:tc>
          <w:tcPr>
            <w:tcW w:w="616" w:type="dxa"/>
            <w:noWrap/>
            <w:vAlign w:val="center"/>
            <w:hideMark/>
            <w:tcPrChange w:id="107540" w:author="pete jones" w:date="2022-01-12T17:27:00Z">
              <w:tcPr>
                <w:tcW w:w="616" w:type="dxa"/>
                <w:noWrap/>
                <w:hideMark/>
              </w:tcPr>
            </w:tcPrChange>
          </w:tcPr>
          <w:p w14:paraId="3114C550" w14:textId="41BEF813" w:rsidR="00D32D2F" w:rsidRPr="00D32D2F" w:rsidRDefault="00D32D2F">
            <w:pPr>
              <w:spacing w:before="0" w:after="0" w:line="240" w:lineRule="auto"/>
              <w:jc w:val="center"/>
              <w:rPr>
                <w:ins w:id="107541" w:author="pete jones" w:date="2022-01-12T17:25:00Z"/>
                <w:sz w:val="20"/>
                <w:szCs w:val="20"/>
                <w:rPrChange w:id="107542" w:author="pete jones" w:date="2022-01-12T17:26:00Z">
                  <w:rPr>
                    <w:ins w:id="107543" w:author="pete jones" w:date="2022-01-12T17:25:00Z"/>
                  </w:rPr>
                </w:rPrChange>
              </w:rPr>
              <w:pPrChange w:id="107544" w:author="pete jones" w:date="2022-01-12T17:30:00Z">
                <w:pPr>
                  <w:jc w:val="left"/>
                </w:pPr>
              </w:pPrChange>
            </w:pPr>
          </w:p>
        </w:tc>
        <w:tc>
          <w:tcPr>
            <w:tcW w:w="616" w:type="dxa"/>
            <w:noWrap/>
            <w:vAlign w:val="center"/>
            <w:hideMark/>
            <w:tcPrChange w:id="107545" w:author="pete jones" w:date="2022-01-12T17:27:00Z">
              <w:tcPr>
                <w:tcW w:w="616" w:type="dxa"/>
                <w:noWrap/>
                <w:hideMark/>
              </w:tcPr>
            </w:tcPrChange>
          </w:tcPr>
          <w:p w14:paraId="04E26249" w14:textId="77777777" w:rsidR="00D32D2F" w:rsidRPr="00D32D2F" w:rsidRDefault="00D32D2F">
            <w:pPr>
              <w:spacing w:before="0" w:after="0" w:line="240" w:lineRule="auto"/>
              <w:jc w:val="center"/>
              <w:rPr>
                <w:ins w:id="107546" w:author="pete jones" w:date="2022-01-12T17:25:00Z"/>
                <w:sz w:val="20"/>
                <w:szCs w:val="20"/>
                <w:rPrChange w:id="107547" w:author="pete jones" w:date="2022-01-12T17:26:00Z">
                  <w:rPr>
                    <w:ins w:id="107548" w:author="pete jones" w:date="2022-01-12T17:25:00Z"/>
                  </w:rPr>
                </w:rPrChange>
              </w:rPr>
              <w:pPrChange w:id="107549" w:author="pete jones" w:date="2022-01-12T17:30:00Z">
                <w:pPr>
                  <w:jc w:val="left"/>
                </w:pPr>
              </w:pPrChange>
            </w:pPr>
            <w:ins w:id="107550" w:author="pete jones" w:date="2022-01-12T17:25:00Z">
              <w:r w:rsidRPr="00D32D2F">
                <w:rPr>
                  <w:sz w:val="20"/>
                  <w:szCs w:val="20"/>
                  <w:rPrChange w:id="107551" w:author="pete jones" w:date="2022-01-12T17:26:00Z">
                    <w:rPr/>
                  </w:rPrChange>
                </w:rPr>
                <w:t>2</w:t>
              </w:r>
            </w:ins>
          </w:p>
        </w:tc>
        <w:tc>
          <w:tcPr>
            <w:tcW w:w="616" w:type="dxa"/>
            <w:noWrap/>
            <w:vAlign w:val="center"/>
            <w:hideMark/>
            <w:tcPrChange w:id="107552" w:author="pete jones" w:date="2022-01-12T17:27:00Z">
              <w:tcPr>
                <w:tcW w:w="616" w:type="dxa"/>
                <w:noWrap/>
                <w:hideMark/>
              </w:tcPr>
            </w:tcPrChange>
          </w:tcPr>
          <w:p w14:paraId="7BE14449" w14:textId="77777777" w:rsidR="00D32D2F" w:rsidRPr="00D32D2F" w:rsidRDefault="00D32D2F">
            <w:pPr>
              <w:spacing w:before="0" w:after="0" w:line="240" w:lineRule="auto"/>
              <w:jc w:val="center"/>
              <w:rPr>
                <w:ins w:id="107553" w:author="pete jones" w:date="2022-01-12T17:25:00Z"/>
                <w:sz w:val="20"/>
                <w:szCs w:val="20"/>
                <w:rPrChange w:id="107554" w:author="pete jones" w:date="2022-01-12T17:26:00Z">
                  <w:rPr>
                    <w:ins w:id="107555" w:author="pete jones" w:date="2022-01-12T17:25:00Z"/>
                  </w:rPr>
                </w:rPrChange>
              </w:rPr>
              <w:pPrChange w:id="107556" w:author="pete jones" w:date="2022-01-12T17:30:00Z">
                <w:pPr>
                  <w:jc w:val="left"/>
                </w:pPr>
              </w:pPrChange>
            </w:pPr>
          </w:p>
        </w:tc>
        <w:tc>
          <w:tcPr>
            <w:tcW w:w="616" w:type="dxa"/>
            <w:noWrap/>
            <w:vAlign w:val="center"/>
            <w:hideMark/>
            <w:tcPrChange w:id="107557" w:author="pete jones" w:date="2022-01-12T17:27:00Z">
              <w:tcPr>
                <w:tcW w:w="616" w:type="dxa"/>
                <w:noWrap/>
                <w:hideMark/>
              </w:tcPr>
            </w:tcPrChange>
          </w:tcPr>
          <w:p w14:paraId="0C05A673" w14:textId="77777777" w:rsidR="00D32D2F" w:rsidRPr="00D32D2F" w:rsidRDefault="00D32D2F">
            <w:pPr>
              <w:spacing w:before="0" w:after="0" w:line="240" w:lineRule="auto"/>
              <w:jc w:val="center"/>
              <w:rPr>
                <w:ins w:id="107558" w:author="pete jones" w:date="2022-01-12T17:25:00Z"/>
                <w:sz w:val="20"/>
                <w:szCs w:val="20"/>
                <w:rPrChange w:id="107559" w:author="pete jones" w:date="2022-01-12T17:26:00Z">
                  <w:rPr>
                    <w:ins w:id="107560" w:author="pete jones" w:date="2022-01-12T17:25:00Z"/>
                  </w:rPr>
                </w:rPrChange>
              </w:rPr>
              <w:pPrChange w:id="107561" w:author="pete jones" w:date="2022-01-12T17:30:00Z">
                <w:pPr>
                  <w:jc w:val="left"/>
                </w:pPr>
              </w:pPrChange>
            </w:pPr>
            <w:ins w:id="107562" w:author="pete jones" w:date="2022-01-12T17:25:00Z">
              <w:r w:rsidRPr="00D32D2F">
                <w:rPr>
                  <w:sz w:val="20"/>
                  <w:szCs w:val="20"/>
                  <w:rPrChange w:id="107563" w:author="pete jones" w:date="2022-01-12T17:26:00Z">
                    <w:rPr/>
                  </w:rPrChange>
                </w:rPr>
                <w:t>2</w:t>
              </w:r>
            </w:ins>
          </w:p>
        </w:tc>
        <w:tc>
          <w:tcPr>
            <w:tcW w:w="616" w:type="dxa"/>
            <w:noWrap/>
            <w:vAlign w:val="center"/>
            <w:hideMark/>
            <w:tcPrChange w:id="107564" w:author="pete jones" w:date="2022-01-12T17:27:00Z">
              <w:tcPr>
                <w:tcW w:w="616" w:type="dxa"/>
                <w:noWrap/>
                <w:hideMark/>
              </w:tcPr>
            </w:tcPrChange>
          </w:tcPr>
          <w:p w14:paraId="4FCF3C0E" w14:textId="77777777" w:rsidR="00D32D2F" w:rsidRPr="00D32D2F" w:rsidRDefault="00D32D2F">
            <w:pPr>
              <w:spacing w:before="0" w:after="0" w:line="240" w:lineRule="auto"/>
              <w:jc w:val="center"/>
              <w:rPr>
                <w:ins w:id="107565" w:author="pete jones" w:date="2022-01-12T17:25:00Z"/>
                <w:sz w:val="20"/>
                <w:szCs w:val="20"/>
                <w:rPrChange w:id="107566" w:author="pete jones" w:date="2022-01-12T17:26:00Z">
                  <w:rPr>
                    <w:ins w:id="107567" w:author="pete jones" w:date="2022-01-12T17:25:00Z"/>
                  </w:rPr>
                </w:rPrChange>
              </w:rPr>
              <w:pPrChange w:id="107568" w:author="pete jones" w:date="2022-01-12T17:30:00Z">
                <w:pPr>
                  <w:jc w:val="left"/>
                </w:pPr>
              </w:pPrChange>
            </w:pPr>
            <w:ins w:id="107569" w:author="pete jones" w:date="2022-01-12T17:25:00Z">
              <w:r w:rsidRPr="00D32D2F">
                <w:rPr>
                  <w:sz w:val="20"/>
                  <w:szCs w:val="20"/>
                  <w:rPrChange w:id="107570" w:author="pete jones" w:date="2022-01-12T17:26:00Z">
                    <w:rPr/>
                  </w:rPrChange>
                </w:rPr>
                <w:t>v</w:t>
              </w:r>
            </w:ins>
          </w:p>
        </w:tc>
        <w:tc>
          <w:tcPr>
            <w:tcW w:w="616" w:type="dxa"/>
            <w:noWrap/>
            <w:vAlign w:val="center"/>
            <w:hideMark/>
            <w:tcPrChange w:id="107571" w:author="pete jones" w:date="2022-01-12T17:27:00Z">
              <w:tcPr>
                <w:tcW w:w="616" w:type="dxa"/>
                <w:noWrap/>
                <w:hideMark/>
              </w:tcPr>
            </w:tcPrChange>
          </w:tcPr>
          <w:p w14:paraId="5C3FBA5A" w14:textId="77777777" w:rsidR="00D32D2F" w:rsidRPr="00D32D2F" w:rsidRDefault="00D32D2F">
            <w:pPr>
              <w:spacing w:before="0" w:after="0" w:line="240" w:lineRule="auto"/>
              <w:jc w:val="center"/>
              <w:rPr>
                <w:ins w:id="107572" w:author="pete jones" w:date="2022-01-12T17:25:00Z"/>
                <w:sz w:val="20"/>
                <w:szCs w:val="20"/>
                <w:rPrChange w:id="107573" w:author="pete jones" w:date="2022-01-12T17:26:00Z">
                  <w:rPr>
                    <w:ins w:id="107574" w:author="pete jones" w:date="2022-01-12T17:25:00Z"/>
                  </w:rPr>
                </w:rPrChange>
              </w:rPr>
              <w:pPrChange w:id="107575" w:author="pete jones" w:date="2022-01-12T17:30:00Z">
                <w:pPr>
                  <w:jc w:val="left"/>
                </w:pPr>
              </w:pPrChange>
            </w:pPr>
          </w:p>
        </w:tc>
        <w:tc>
          <w:tcPr>
            <w:tcW w:w="616" w:type="dxa"/>
            <w:noWrap/>
            <w:vAlign w:val="center"/>
            <w:hideMark/>
            <w:tcPrChange w:id="107576" w:author="pete jones" w:date="2022-01-12T17:27:00Z">
              <w:tcPr>
                <w:tcW w:w="616" w:type="dxa"/>
                <w:noWrap/>
                <w:hideMark/>
              </w:tcPr>
            </w:tcPrChange>
          </w:tcPr>
          <w:p w14:paraId="13DD03A9" w14:textId="77777777" w:rsidR="00D32D2F" w:rsidRPr="00D32D2F" w:rsidRDefault="00D32D2F">
            <w:pPr>
              <w:spacing w:before="0" w:after="0" w:line="240" w:lineRule="auto"/>
              <w:jc w:val="center"/>
              <w:rPr>
                <w:ins w:id="107577" w:author="pete jones" w:date="2022-01-12T17:25:00Z"/>
                <w:sz w:val="20"/>
                <w:szCs w:val="20"/>
                <w:rPrChange w:id="107578" w:author="pete jones" w:date="2022-01-12T17:26:00Z">
                  <w:rPr>
                    <w:ins w:id="107579" w:author="pete jones" w:date="2022-01-12T17:25:00Z"/>
                  </w:rPr>
                </w:rPrChange>
              </w:rPr>
              <w:pPrChange w:id="107580" w:author="pete jones" w:date="2022-01-12T17:30:00Z">
                <w:pPr>
                  <w:jc w:val="left"/>
                </w:pPr>
              </w:pPrChange>
            </w:pPr>
          </w:p>
        </w:tc>
        <w:tc>
          <w:tcPr>
            <w:tcW w:w="616" w:type="dxa"/>
            <w:noWrap/>
            <w:vAlign w:val="center"/>
            <w:hideMark/>
            <w:tcPrChange w:id="107581" w:author="pete jones" w:date="2022-01-12T17:27:00Z">
              <w:tcPr>
                <w:tcW w:w="616" w:type="dxa"/>
                <w:noWrap/>
                <w:hideMark/>
              </w:tcPr>
            </w:tcPrChange>
          </w:tcPr>
          <w:p w14:paraId="20E232A1" w14:textId="77777777" w:rsidR="00D32D2F" w:rsidRPr="00D32D2F" w:rsidRDefault="00D32D2F">
            <w:pPr>
              <w:spacing w:before="0" w:after="0" w:line="240" w:lineRule="auto"/>
              <w:jc w:val="center"/>
              <w:rPr>
                <w:ins w:id="107582" w:author="pete jones" w:date="2022-01-12T17:25:00Z"/>
                <w:sz w:val="20"/>
                <w:szCs w:val="20"/>
                <w:rPrChange w:id="107583" w:author="pete jones" w:date="2022-01-12T17:26:00Z">
                  <w:rPr>
                    <w:ins w:id="107584" w:author="pete jones" w:date="2022-01-12T17:25:00Z"/>
                  </w:rPr>
                </w:rPrChange>
              </w:rPr>
              <w:pPrChange w:id="107585" w:author="pete jones" w:date="2022-01-12T17:30:00Z">
                <w:pPr>
                  <w:jc w:val="left"/>
                </w:pPr>
              </w:pPrChange>
            </w:pPr>
          </w:p>
        </w:tc>
      </w:tr>
      <w:tr w:rsidR="00D32D2F" w:rsidRPr="00D32D2F" w14:paraId="56A48E6E" w14:textId="77777777" w:rsidTr="00D32D2F">
        <w:trPr>
          <w:trHeight w:val="300"/>
          <w:ins w:id="107586" w:author="pete jones" w:date="2022-01-12T17:25:00Z"/>
          <w:trPrChange w:id="107587" w:author="pete jones" w:date="2022-01-12T17:27:00Z">
            <w:trPr>
              <w:trHeight w:val="300"/>
            </w:trPr>
          </w:trPrChange>
        </w:trPr>
        <w:tc>
          <w:tcPr>
            <w:tcW w:w="868" w:type="dxa"/>
            <w:noWrap/>
            <w:hideMark/>
            <w:tcPrChange w:id="107588" w:author="pete jones" w:date="2022-01-12T17:27:00Z">
              <w:tcPr>
                <w:tcW w:w="868" w:type="dxa"/>
                <w:noWrap/>
                <w:hideMark/>
              </w:tcPr>
            </w:tcPrChange>
          </w:tcPr>
          <w:p w14:paraId="0DFD37AE" w14:textId="77777777" w:rsidR="00D32D2F" w:rsidRPr="00D32D2F" w:rsidRDefault="00D32D2F">
            <w:pPr>
              <w:spacing w:before="0" w:after="0" w:line="240" w:lineRule="auto"/>
              <w:jc w:val="left"/>
              <w:rPr>
                <w:ins w:id="107589" w:author="pete jones" w:date="2022-01-12T17:25:00Z"/>
                <w:sz w:val="20"/>
                <w:szCs w:val="20"/>
                <w:rPrChange w:id="107590" w:author="pete jones" w:date="2022-01-12T17:26:00Z">
                  <w:rPr>
                    <w:ins w:id="107591" w:author="pete jones" w:date="2022-01-12T17:25:00Z"/>
                  </w:rPr>
                </w:rPrChange>
              </w:rPr>
              <w:pPrChange w:id="107592" w:author="pete jones" w:date="2022-01-12T17:26:00Z">
                <w:pPr>
                  <w:jc w:val="left"/>
                </w:pPr>
              </w:pPrChange>
            </w:pPr>
            <w:ins w:id="107593" w:author="pete jones" w:date="2022-01-12T17:25:00Z">
              <w:r w:rsidRPr="00D32D2F">
                <w:rPr>
                  <w:sz w:val="20"/>
                  <w:szCs w:val="20"/>
                  <w:rPrChange w:id="107594" w:author="pete jones" w:date="2022-01-12T17:26:00Z">
                    <w:rPr/>
                  </w:rPrChange>
                </w:rPr>
                <w:t>96</w:t>
              </w:r>
            </w:ins>
          </w:p>
        </w:tc>
        <w:tc>
          <w:tcPr>
            <w:tcW w:w="1516" w:type="dxa"/>
            <w:noWrap/>
            <w:hideMark/>
            <w:tcPrChange w:id="107595" w:author="pete jones" w:date="2022-01-12T17:27:00Z">
              <w:tcPr>
                <w:tcW w:w="1516" w:type="dxa"/>
                <w:noWrap/>
                <w:hideMark/>
              </w:tcPr>
            </w:tcPrChange>
          </w:tcPr>
          <w:p w14:paraId="464DD11F" w14:textId="77777777" w:rsidR="00D32D2F" w:rsidRPr="00D32D2F" w:rsidRDefault="00D32D2F">
            <w:pPr>
              <w:spacing w:before="0" w:after="0" w:line="240" w:lineRule="auto"/>
              <w:jc w:val="left"/>
              <w:rPr>
                <w:ins w:id="107596" w:author="pete jones" w:date="2022-01-12T17:25:00Z"/>
                <w:sz w:val="20"/>
                <w:szCs w:val="20"/>
                <w:rPrChange w:id="107597" w:author="pete jones" w:date="2022-01-12T17:26:00Z">
                  <w:rPr>
                    <w:ins w:id="107598" w:author="pete jones" w:date="2022-01-12T17:25:00Z"/>
                  </w:rPr>
                </w:rPrChange>
              </w:rPr>
              <w:pPrChange w:id="107599" w:author="pete jones" w:date="2022-01-12T17:26:00Z">
                <w:pPr>
                  <w:jc w:val="left"/>
                </w:pPr>
              </w:pPrChange>
            </w:pPr>
            <w:ins w:id="107600" w:author="pete jones" w:date="2022-01-12T17:25:00Z">
              <w:r w:rsidRPr="00D32D2F">
                <w:rPr>
                  <w:sz w:val="20"/>
                  <w:szCs w:val="20"/>
                  <w:rPrChange w:id="107601" w:author="pete jones" w:date="2022-01-12T17:26:00Z">
                    <w:rPr/>
                  </w:rPrChange>
                </w:rPr>
                <w:t>AHSE2515</w:t>
              </w:r>
            </w:ins>
          </w:p>
        </w:tc>
        <w:tc>
          <w:tcPr>
            <w:tcW w:w="8744" w:type="dxa"/>
            <w:noWrap/>
            <w:hideMark/>
            <w:tcPrChange w:id="107602" w:author="pete jones" w:date="2022-01-12T17:27:00Z">
              <w:tcPr>
                <w:tcW w:w="8744" w:type="dxa"/>
                <w:noWrap/>
                <w:hideMark/>
              </w:tcPr>
            </w:tcPrChange>
          </w:tcPr>
          <w:p w14:paraId="325C73F8" w14:textId="77777777" w:rsidR="00D32D2F" w:rsidRPr="00D32D2F" w:rsidRDefault="00D32D2F">
            <w:pPr>
              <w:spacing w:before="0" w:after="0" w:line="240" w:lineRule="auto"/>
              <w:jc w:val="left"/>
              <w:rPr>
                <w:ins w:id="107603" w:author="pete jones" w:date="2022-01-12T17:25:00Z"/>
                <w:sz w:val="20"/>
                <w:szCs w:val="20"/>
                <w:rPrChange w:id="107604" w:author="pete jones" w:date="2022-01-12T17:26:00Z">
                  <w:rPr>
                    <w:ins w:id="107605" w:author="pete jones" w:date="2022-01-12T17:25:00Z"/>
                  </w:rPr>
                </w:rPrChange>
              </w:rPr>
              <w:pPrChange w:id="107606" w:author="pete jones" w:date="2022-01-12T17:26:00Z">
                <w:pPr>
                  <w:jc w:val="left"/>
                </w:pPr>
              </w:pPrChange>
            </w:pPr>
            <w:ins w:id="107607" w:author="pete jones" w:date="2022-01-12T17:25:00Z">
              <w:r w:rsidRPr="00D32D2F">
                <w:rPr>
                  <w:sz w:val="20"/>
                  <w:szCs w:val="20"/>
                  <w:rPrChange w:id="107608" w:author="pete jones" w:date="2022-01-12T17:26:00Z">
                    <w:rPr/>
                  </w:rPrChange>
                </w:rPr>
                <w:t>Iterate</w:t>
              </w:r>
            </w:ins>
          </w:p>
        </w:tc>
        <w:tc>
          <w:tcPr>
            <w:tcW w:w="616" w:type="dxa"/>
            <w:noWrap/>
            <w:vAlign w:val="center"/>
            <w:hideMark/>
            <w:tcPrChange w:id="107609" w:author="pete jones" w:date="2022-01-12T17:27:00Z">
              <w:tcPr>
                <w:tcW w:w="616" w:type="dxa"/>
                <w:noWrap/>
                <w:hideMark/>
              </w:tcPr>
            </w:tcPrChange>
          </w:tcPr>
          <w:p w14:paraId="1FD9C58A" w14:textId="563FD8AD" w:rsidR="00D32D2F" w:rsidRPr="00D32D2F" w:rsidRDefault="00D32D2F">
            <w:pPr>
              <w:spacing w:before="0" w:after="0" w:line="240" w:lineRule="auto"/>
              <w:jc w:val="center"/>
              <w:rPr>
                <w:ins w:id="107610" w:author="pete jones" w:date="2022-01-12T17:25:00Z"/>
                <w:sz w:val="20"/>
                <w:szCs w:val="20"/>
                <w:rPrChange w:id="107611" w:author="pete jones" w:date="2022-01-12T17:26:00Z">
                  <w:rPr>
                    <w:ins w:id="107612" w:author="pete jones" w:date="2022-01-12T17:25:00Z"/>
                  </w:rPr>
                </w:rPrChange>
              </w:rPr>
              <w:pPrChange w:id="107613" w:author="pete jones" w:date="2022-01-12T17:30:00Z">
                <w:pPr>
                  <w:jc w:val="left"/>
                </w:pPr>
              </w:pPrChange>
            </w:pPr>
          </w:p>
        </w:tc>
        <w:tc>
          <w:tcPr>
            <w:tcW w:w="616" w:type="dxa"/>
            <w:noWrap/>
            <w:vAlign w:val="center"/>
            <w:hideMark/>
            <w:tcPrChange w:id="107614" w:author="pete jones" w:date="2022-01-12T17:27:00Z">
              <w:tcPr>
                <w:tcW w:w="616" w:type="dxa"/>
                <w:noWrap/>
                <w:hideMark/>
              </w:tcPr>
            </w:tcPrChange>
          </w:tcPr>
          <w:p w14:paraId="007C0DD0" w14:textId="77777777" w:rsidR="00D32D2F" w:rsidRPr="00D32D2F" w:rsidRDefault="00D32D2F">
            <w:pPr>
              <w:spacing w:before="0" w:after="0" w:line="240" w:lineRule="auto"/>
              <w:jc w:val="center"/>
              <w:rPr>
                <w:ins w:id="107615" w:author="pete jones" w:date="2022-01-12T17:25:00Z"/>
                <w:sz w:val="20"/>
                <w:szCs w:val="20"/>
                <w:rPrChange w:id="107616" w:author="pete jones" w:date="2022-01-12T17:26:00Z">
                  <w:rPr>
                    <w:ins w:id="107617" w:author="pete jones" w:date="2022-01-12T17:25:00Z"/>
                  </w:rPr>
                </w:rPrChange>
              </w:rPr>
              <w:pPrChange w:id="107618" w:author="pete jones" w:date="2022-01-12T17:30:00Z">
                <w:pPr>
                  <w:jc w:val="left"/>
                </w:pPr>
              </w:pPrChange>
            </w:pPr>
            <w:ins w:id="107619" w:author="pete jones" w:date="2022-01-12T17:25:00Z">
              <w:r w:rsidRPr="00D32D2F">
                <w:rPr>
                  <w:sz w:val="20"/>
                  <w:szCs w:val="20"/>
                  <w:rPrChange w:id="107620" w:author="pete jones" w:date="2022-01-12T17:26:00Z">
                    <w:rPr/>
                  </w:rPrChange>
                </w:rPr>
                <w:t>2</w:t>
              </w:r>
            </w:ins>
          </w:p>
        </w:tc>
        <w:tc>
          <w:tcPr>
            <w:tcW w:w="616" w:type="dxa"/>
            <w:noWrap/>
            <w:vAlign w:val="center"/>
            <w:hideMark/>
            <w:tcPrChange w:id="107621" w:author="pete jones" w:date="2022-01-12T17:27:00Z">
              <w:tcPr>
                <w:tcW w:w="616" w:type="dxa"/>
                <w:noWrap/>
                <w:hideMark/>
              </w:tcPr>
            </w:tcPrChange>
          </w:tcPr>
          <w:p w14:paraId="322A8D66" w14:textId="77777777" w:rsidR="00D32D2F" w:rsidRPr="00D32D2F" w:rsidRDefault="00D32D2F">
            <w:pPr>
              <w:spacing w:before="0" w:after="0" w:line="240" w:lineRule="auto"/>
              <w:jc w:val="center"/>
              <w:rPr>
                <w:ins w:id="107622" w:author="pete jones" w:date="2022-01-12T17:25:00Z"/>
                <w:sz w:val="20"/>
                <w:szCs w:val="20"/>
                <w:rPrChange w:id="107623" w:author="pete jones" w:date="2022-01-12T17:26:00Z">
                  <w:rPr>
                    <w:ins w:id="107624" w:author="pete jones" w:date="2022-01-12T17:25:00Z"/>
                  </w:rPr>
                </w:rPrChange>
              </w:rPr>
              <w:pPrChange w:id="107625" w:author="pete jones" w:date="2022-01-12T17:30:00Z">
                <w:pPr>
                  <w:jc w:val="left"/>
                </w:pPr>
              </w:pPrChange>
            </w:pPr>
          </w:p>
        </w:tc>
        <w:tc>
          <w:tcPr>
            <w:tcW w:w="616" w:type="dxa"/>
            <w:noWrap/>
            <w:vAlign w:val="center"/>
            <w:hideMark/>
            <w:tcPrChange w:id="107626" w:author="pete jones" w:date="2022-01-12T17:27:00Z">
              <w:tcPr>
                <w:tcW w:w="616" w:type="dxa"/>
                <w:noWrap/>
                <w:hideMark/>
              </w:tcPr>
            </w:tcPrChange>
          </w:tcPr>
          <w:p w14:paraId="257F5BAC" w14:textId="77777777" w:rsidR="00D32D2F" w:rsidRPr="00D32D2F" w:rsidRDefault="00D32D2F">
            <w:pPr>
              <w:spacing w:before="0" w:after="0" w:line="240" w:lineRule="auto"/>
              <w:jc w:val="center"/>
              <w:rPr>
                <w:ins w:id="107627" w:author="pete jones" w:date="2022-01-12T17:25:00Z"/>
                <w:sz w:val="20"/>
                <w:szCs w:val="20"/>
                <w:rPrChange w:id="107628" w:author="pete jones" w:date="2022-01-12T17:26:00Z">
                  <w:rPr>
                    <w:ins w:id="107629" w:author="pete jones" w:date="2022-01-12T17:25:00Z"/>
                  </w:rPr>
                </w:rPrChange>
              </w:rPr>
              <w:pPrChange w:id="107630" w:author="pete jones" w:date="2022-01-12T17:30:00Z">
                <w:pPr>
                  <w:jc w:val="left"/>
                </w:pPr>
              </w:pPrChange>
            </w:pPr>
            <w:ins w:id="107631" w:author="pete jones" w:date="2022-01-12T17:25:00Z">
              <w:r w:rsidRPr="00D32D2F">
                <w:rPr>
                  <w:sz w:val="20"/>
                  <w:szCs w:val="20"/>
                  <w:rPrChange w:id="107632" w:author="pete jones" w:date="2022-01-12T17:26:00Z">
                    <w:rPr/>
                  </w:rPrChange>
                </w:rPr>
                <w:t>2</w:t>
              </w:r>
            </w:ins>
          </w:p>
        </w:tc>
        <w:tc>
          <w:tcPr>
            <w:tcW w:w="616" w:type="dxa"/>
            <w:noWrap/>
            <w:vAlign w:val="center"/>
            <w:hideMark/>
            <w:tcPrChange w:id="107633" w:author="pete jones" w:date="2022-01-12T17:27:00Z">
              <w:tcPr>
                <w:tcW w:w="616" w:type="dxa"/>
                <w:noWrap/>
                <w:hideMark/>
              </w:tcPr>
            </w:tcPrChange>
          </w:tcPr>
          <w:p w14:paraId="21EC9DC1" w14:textId="77777777" w:rsidR="00D32D2F" w:rsidRPr="00D32D2F" w:rsidRDefault="00D32D2F">
            <w:pPr>
              <w:spacing w:before="0" w:after="0" w:line="240" w:lineRule="auto"/>
              <w:jc w:val="center"/>
              <w:rPr>
                <w:ins w:id="107634" w:author="pete jones" w:date="2022-01-12T17:25:00Z"/>
                <w:sz w:val="20"/>
                <w:szCs w:val="20"/>
                <w:rPrChange w:id="107635" w:author="pete jones" w:date="2022-01-12T17:26:00Z">
                  <w:rPr>
                    <w:ins w:id="107636" w:author="pete jones" w:date="2022-01-12T17:25:00Z"/>
                  </w:rPr>
                </w:rPrChange>
              </w:rPr>
              <w:pPrChange w:id="107637" w:author="pete jones" w:date="2022-01-12T17:30:00Z">
                <w:pPr>
                  <w:jc w:val="left"/>
                </w:pPr>
              </w:pPrChange>
            </w:pPr>
            <w:ins w:id="107638" w:author="pete jones" w:date="2022-01-12T17:25:00Z">
              <w:r w:rsidRPr="00D32D2F">
                <w:rPr>
                  <w:sz w:val="20"/>
                  <w:szCs w:val="20"/>
                  <w:rPrChange w:id="107639" w:author="pete jones" w:date="2022-01-12T17:26:00Z">
                    <w:rPr/>
                  </w:rPrChange>
                </w:rPr>
                <w:t>2</w:t>
              </w:r>
            </w:ins>
          </w:p>
        </w:tc>
        <w:tc>
          <w:tcPr>
            <w:tcW w:w="616" w:type="dxa"/>
            <w:noWrap/>
            <w:vAlign w:val="center"/>
            <w:hideMark/>
            <w:tcPrChange w:id="107640" w:author="pete jones" w:date="2022-01-12T17:27:00Z">
              <w:tcPr>
                <w:tcW w:w="616" w:type="dxa"/>
                <w:noWrap/>
                <w:hideMark/>
              </w:tcPr>
            </w:tcPrChange>
          </w:tcPr>
          <w:p w14:paraId="0D6CC328" w14:textId="77777777" w:rsidR="00D32D2F" w:rsidRPr="00D32D2F" w:rsidRDefault="00D32D2F">
            <w:pPr>
              <w:spacing w:before="0" w:after="0" w:line="240" w:lineRule="auto"/>
              <w:jc w:val="center"/>
              <w:rPr>
                <w:ins w:id="107641" w:author="pete jones" w:date="2022-01-12T17:25:00Z"/>
                <w:sz w:val="20"/>
                <w:szCs w:val="20"/>
                <w:rPrChange w:id="107642" w:author="pete jones" w:date="2022-01-12T17:26:00Z">
                  <w:rPr>
                    <w:ins w:id="107643" w:author="pete jones" w:date="2022-01-12T17:25:00Z"/>
                  </w:rPr>
                </w:rPrChange>
              </w:rPr>
              <w:pPrChange w:id="107644" w:author="pete jones" w:date="2022-01-12T17:30:00Z">
                <w:pPr>
                  <w:jc w:val="left"/>
                </w:pPr>
              </w:pPrChange>
            </w:pPr>
            <w:ins w:id="107645" w:author="pete jones" w:date="2022-01-12T17:25:00Z">
              <w:r w:rsidRPr="00D32D2F">
                <w:rPr>
                  <w:sz w:val="20"/>
                  <w:szCs w:val="20"/>
                  <w:rPrChange w:id="107646" w:author="pete jones" w:date="2022-01-12T17:26:00Z">
                    <w:rPr/>
                  </w:rPrChange>
                </w:rPr>
                <w:t>4</w:t>
              </w:r>
            </w:ins>
          </w:p>
        </w:tc>
        <w:tc>
          <w:tcPr>
            <w:tcW w:w="616" w:type="dxa"/>
            <w:noWrap/>
            <w:vAlign w:val="center"/>
            <w:hideMark/>
            <w:tcPrChange w:id="107647" w:author="pete jones" w:date="2022-01-12T17:27:00Z">
              <w:tcPr>
                <w:tcW w:w="616" w:type="dxa"/>
                <w:noWrap/>
                <w:hideMark/>
              </w:tcPr>
            </w:tcPrChange>
          </w:tcPr>
          <w:p w14:paraId="20877CAF" w14:textId="77777777" w:rsidR="00D32D2F" w:rsidRPr="00D32D2F" w:rsidRDefault="00D32D2F">
            <w:pPr>
              <w:spacing w:before="0" w:after="0" w:line="240" w:lineRule="auto"/>
              <w:jc w:val="center"/>
              <w:rPr>
                <w:ins w:id="107648" w:author="pete jones" w:date="2022-01-12T17:25:00Z"/>
                <w:sz w:val="20"/>
                <w:szCs w:val="20"/>
                <w:rPrChange w:id="107649" w:author="pete jones" w:date="2022-01-12T17:26:00Z">
                  <w:rPr>
                    <w:ins w:id="107650" w:author="pete jones" w:date="2022-01-12T17:25:00Z"/>
                  </w:rPr>
                </w:rPrChange>
              </w:rPr>
              <w:pPrChange w:id="107651" w:author="pete jones" w:date="2022-01-12T17:30:00Z">
                <w:pPr>
                  <w:jc w:val="left"/>
                </w:pPr>
              </w:pPrChange>
            </w:pPr>
            <w:ins w:id="107652" w:author="pete jones" w:date="2022-01-12T17:25:00Z">
              <w:r w:rsidRPr="00D32D2F">
                <w:rPr>
                  <w:sz w:val="20"/>
                  <w:szCs w:val="20"/>
                  <w:rPrChange w:id="107653" w:author="pete jones" w:date="2022-01-12T17:26:00Z">
                    <w:rPr/>
                  </w:rPrChange>
                </w:rPr>
                <w:t>0</w:t>
              </w:r>
            </w:ins>
          </w:p>
        </w:tc>
        <w:tc>
          <w:tcPr>
            <w:tcW w:w="616" w:type="dxa"/>
            <w:noWrap/>
            <w:vAlign w:val="center"/>
            <w:hideMark/>
            <w:tcPrChange w:id="107654" w:author="pete jones" w:date="2022-01-12T17:27:00Z">
              <w:tcPr>
                <w:tcW w:w="616" w:type="dxa"/>
                <w:noWrap/>
                <w:hideMark/>
              </w:tcPr>
            </w:tcPrChange>
          </w:tcPr>
          <w:p w14:paraId="08C708AD" w14:textId="77777777" w:rsidR="00D32D2F" w:rsidRPr="00D32D2F" w:rsidRDefault="00D32D2F">
            <w:pPr>
              <w:spacing w:before="0" w:after="0" w:line="240" w:lineRule="auto"/>
              <w:jc w:val="center"/>
              <w:rPr>
                <w:ins w:id="107655" w:author="pete jones" w:date="2022-01-12T17:25:00Z"/>
                <w:sz w:val="20"/>
                <w:szCs w:val="20"/>
                <w:rPrChange w:id="107656" w:author="pete jones" w:date="2022-01-12T17:26:00Z">
                  <w:rPr>
                    <w:ins w:id="107657" w:author="pete jones" w:date="2022-01-12T17:25:00Z"/>
                  </w:rPr>
                </w:rPrChange>
              </w:rPr>
              <w:pPrChange w:id="107658" w:author="pete jones" w:date="2022-01-12T17:30:00Z">
                <w:pPr>
                  <w:jc w:val="left"/>
                </w:pPr>
              </w:pPrChange>
            </w:pPr>
            <w:ins w:id="107659" w:author="pete jones" w:date="2022-01-12T17:25:00Z">
              <w:r w:rsidRPr="00D32D2F">
                <w:rPr>
                  <w:sz w:val="20"/>
                  <w:szCs w:val="20"/>
                  <w:rPrChange w:id="107660" w:author="pete jones" w:date="2022-01-12T17:26:00Z">
                    <w:rPr/>
                  </w:rPrChange>
                </w:rPr>
                <w:t>8</w:t>
              </w:r>
            </w:ins>
          </w:p>
        </w:tc>
      </w:tr>
      <w:tr w:rsidR="00D32D2F" w:rsidRPr="00D32D2F" w14:paraId="565EDEF4" w14:textId="77777777" w:rsidTr="00D32D2F">
        <w:trPr>
          <w:trHeight w:val="300"/>
          <w:ins w:id="107661" w:author="pete jones" w:date="2022-01-12T17:25:00Z"/>
          <w:trPrChange w:id="107662" w:author="pete jones" w:date="2022-01-12T17:27:00Z">
            <w:trPr>
              <w:trHeight w:val="300"/>
            </w:trPr>
          </w:trPrChange>
        </w:trPr>
        <w:tc>
          <w:tcPr>
            <w:tcW w:w="868" w:type="dxa"/>
            <w:noWrap/>
            <w:hideMark/>
            <w:tcPrChange w:id="107663" w:author="pete jones" w:date="2022-01-12T17:27:00Z">
              <w:tcPr>
                <w:tcW w:w="868" w:type="dxa"/>
                <w:noWrap/>
                <w:hideMark/>
              </w:tcPr>
            </w:tcPrChange>
          </w:tcPr>
          <w:p w14:paraId="01F8EF4A" w14:textId="77777777" w:rsidR="00D32D2F" w:rsidRPr="00D32D2F" w:rsidRDefault="00D32D2F">
            <w:pPr>
              <w:spacing w:before="0" w:after="0" w:line="240" w:lineRule="auto"/>
              <w:jc w:val="left"/>
              <w:rPr>
                <w:ins w:id="107664" w:author="pete jones" w:date="2022-01-12T17:25:00Z"/>
                <w:sz w:val="20"/>
                <w:szCs w:val="20"/>
                <w:rPrChange w:id="107665" w:author="pete jones" w:date="2022-01-12T17:26:00Z">
                  <w:rPr>
                    <w:ins w:id="107666" w:author="pete jones" w:date="2022-01-12T17:25:00Z"/>
                  </w:rPr>
                </w:rPrChange>
              </w:rPr>
              <w:pPrChange w:id="107667" w:author="pete jones" w:date="2022-01-12T17:26:00Z">
                <w:pPr>
                  <w:jc w:val="left"/>
                </w:pPr>
              </w:pPrChange>
            </w:pPr>
            <w:ins w:id="107668" w:author="pete jones" w:date="2022-01-12T17:25:00Z">
              <w:r w:rsidRPr="00D32D2F">
                <w:rPr>
                  <w:sz w:val="20"/>
                  <w:szCs w:val="20"/>
                  <w:rPrChange w:id="107669" w:author="pete jones" w:date="2022-01-12T17:26:00Z">
                    <w:rPr/>
                  </w:rPrChange>
                </w:rPr>
                <w:t>97</w:t>
              </w:r>
            </w:ins>
          </w:p>
        </w:tc>
        <w:tc>
          <w:tcPr>
            <w:tcW w:w="1516" w:type="dxa"/>
            <w:noWrap/>
            <w:hideMark/>
            <w:tcPrChange w:id="107670" w:author="pete jones" w:date="2022-01-12T17:27:00Z">
              <w:tcPr>
                <w:tcW w:w="1516" w:type="dxa"/>
                <w:noWrap/>
                <w:hideMark/>
              </w:tcPr>
            </w:tcPrChange>
          </w:tcPr>
          <w:p w14:paraId="46009318" w14:textId="77777777" w:rsidR="00D32D2F" w:rsidRPr="00D32D2F" w:rsidRDefault="00D32D2F">
            <w:pPr>
              <w:spacing w:before="0" w:after="0" w:line="240" w:lineRule="auto"/>
              <w:jc w:val="left"/>
              <w:rPr>
                <w:ins w:id="107671" w:author="pete jones" w:date="2022-01-12T17:25:00Z"/>
                <w:sz w:val="20"/>
                <w:szCs w:val="20"/>
                <w:rPrChange w:id="107672" w:author="pete jones" w:date="2022-01-12T17:26:00Z">
                  <w:rPr>
                    <w:ins w:id="107673" w:author="pete jones" w:date="2022-01-12T17:25:00Z"/>
                  </w:rPr>
                </w:rPrChange>
              </w:rPr>
              <w:pPrChange w:id="107674" w:author="pete jones" w:date="2022-01-12T17:26:00Z">
                <w:pPr>
                  <w:jc w:val="left"/>
                </w:pPr>
              </w:pPrChange>
            </w:pPr>
            <w:ins w:id="107675" w:author="pete jones" w:date="2022-01-12T17:25:00Z">
              <w:r w:rsidRPr="00D32D2F">
                <w:rPr>
                  <w:sz w:val="20"/>
                  <w:szCs w:val="20"/>
                  <w:rPrChange w:id="107676" w:author="pete jones" w:date="2022-01-12T17:26:00Z">
                    <w:rPr/>
                  </w:rPrChange>
                </w:rPr>
                <w:t>AHSE2515A</w:t>
              </w:r>
            </w:ins>
          </w:p>
        </w:tc>
        <w:tc>
          <w:tcPr>
            <w:tcW w:w="8744" w:type="dxa"/>
            <w:noWrap/>
            <w:hideMark/>
            <w:tcPrChange w:id="107677" w:author="pete jones" w:date="2022-01-12T17:27:00Z">
              <w:tcPr>
                <w:tcW w:w="8744" w:type="dxa"/>
                <w:noWrap/>
                <w:hideMark/>
              </w:tcPr>
            </w:tcPrChange>
          </w:tcPr>
          <w:p w14:paraId="1F17D5D1" w14:textId="77777777" w:rsidR="00D32D2F" w:rsidRPr="00D32D2F" w:rsidRDefault="00D32D2F">
            <w:pPr>
              <w:spacing w:before="0" w:after="0" w:line="240" w:lineRule="auto"/>
              <w:jc w:val="left"/>
              <w:rPr>
                <w:ins w:id="107678" w:author="pete jones" w:date="2022-01-12T17:25:00Z"/>
                <w:sz w:val="20"/>
                <w:szCs w:val="20"/>
                <w:rPrChange w:id="107679" w:author="pete jones" w:date="2022-01-12T17:26:00Z">
                  <w:rPr>
                    <w:ins w:id="107680" w:author="pete jones" w:date="2022-01-12T17:25:00Z"/>
                  </w:rPr>
                </w:rPrChange>
              </w:rPr>
              <w:pPrChange w:id="107681" w:author="pete jones" w:date="2022-01-12T17:26:00Z">
                <w:pPr>
                  <w:jc w:val="left"/>
                </w:pPr>
              </w:pPrChange>
            </w:pPr>
            <w:ins w:id="107682" w:author="pete jones" w:date="2022-01-12T17:25:00Z">
              <w:r w:rsidRPr="00D32D2F">
                <w:rPr>
                  <w:sz w:val="20"/>
                  <w:szCs w:val="20"/>
                  <w:rPrChange w:id="107683" w:author="pete jones" w:date="2022-01-12T17:26:00Z">
                    <w:rPr/>
                  </w:rPrChange>
                </w:rPr>
                <w:t>Iterate</w:t>
              </w:r>
            </w:ins>
          </w:p>
        </w:tc>
        <w:tc>
          <w:tcPr>
            <w:tcW w:w="616" w:type="dxa"/>
            <w:noWrap/>
            <w:vAlign w:val="center"/>
            <w:hideMark/>
            <w:tcPrChange w:id="107684" w:author="pete jones" w:date="2022-01-12T17:27:00Z">
              <w:tcPr>
                <w:tcW w:w="616" w:type="dxa"/>
                <w:noWrap/>
                <w:hideMark/>
              </w:tcPr>
            </w:tcPrChange>
          </w:tcPr>
          <w:p w14:paraId="70727216" w14:textId="6A6854A3" w:rsidR="00D32D2F" w:rsidRPr="00D32D2F" w:rsidRDefault="00D32D2F">
            <w:pPr>
              <w:spacing w:before="0" w:after="0" w:line="240" w:lineRule="auto"/>
              <w:jc w:val="center"/>
              <w:rPr>
                <w:ins w:id="107685" w:author="pete jones" w:date="2022-01-12T17:25:00Z"/>
                <w:sz w:val="20"/>
                <w:szCs w:val="20"/>
                <w:rPrChange w:id="107686" w:author="pete jones" w:date="2022-01-12T17:26:00Z">
                  <w:rPr>
                    <w:ins w:id="107687" w:author="pete jones" w:date="2022-01-12T17:25:00Z"/>
                  </w:rPr>
                </w:rPrChange>
              </w:rPr>
              <w:pPrChange w:id="107688" w:author="pete jones" w:date="2022-01-12T17:30:00Z">
                <w:pPr>
                  <w:jc w:val="left"/>
                </w:pPr>
              </w:pPrChange>
            </w:pPr>
          </w:p>
        </w:tc>
        <w:tc>
          <w:tcPr>
            <w:tcW w:w="616" w:type="dxa"/>
            <w:noWrap/>
            <w:vAlign w:val="center"/>
            <w:hideMark/>
            <w:tcPrChange w:id="107689" w:author="pete jones" w:date="2022-01-12T17:27:00Z">
              <w:tcPr>
                <w:tcW w:w="616" w:type="dxa"/>
                <w:noWrap/>
                <w:hideMark/>
              </w:tcPr>
            </w:tcPrChange>
          </w:tcPr>
          <w:p w14:paraId="718FBAEA" w14:textId="77777777" w:rsidR="00D32D2F" w:rsidRPr="00D32D2F" w:rsidRDefault="00D32D2F">
            <w:pPr>
              <w:spacing w:before="0" w:after="0" w:line="240" w:lineRule="auto"/>
              <w:jc w:val="center"/>
              <w:rPr>
                <w:ins w:id="107690" w:author="pete jones" w:date="2022-01-12T17:25:00Z"/>
                <w:sz w:val="20"/>
                <w:szCs w:val="20"/>
                <w:rPrChange w:id="107691" w:author="pete jones" w:date="2022-01-12T17:26:00Z">
                  <w:rPr>
                    <w:ins w:id="107692" w:author="pete jones" w:date="2022-01-12T17:25:00Z"/>
                  </w:rPr>
                </w:rPrChange>
              </w:rPr>
              <w:pPrChange w:id="107693" w:author="pete jones" w:date="2022-01-12T17:30:00Z">
                <w:pPr>
                  <w:jc w:val="left"/>
                </w:pPr>
              </w:pPrChange>
            </w:pPr>
            <w:ins w:id="107694" w:author="pete jones" w:date="2022-01-12T17:25:00Z">
              <w:r w:rsidRPr="00D32D2F">
                <w:rPr>
                  <w:sz w:val="20"/>
                  <w:szCs w:val="20"/>
                  <w:rPrChange w:id="107695" w:author="pete jones" w:date="2022-01-12T17:26:00Z">
                    <w:rPr/>
                  </w:rPrChange>
                </w:rPr>
                <w:t>2</w:t>
              </w:r>
            </w:ins>
          </w:p>
        </w:tc>
        <w:tc>
          <w:tcPr>
            <w:tcW w:w="616" w:type="dxa"/>
            <w:noWrap/>
            <w:vAlign w:val="center"/>
            <w:hideMark/>
            <w:tcPrChange w:id="107696" w:author="pete jones" w:date="2022-01-12T17:27:00Z">
              <w:tcPr>
                <w:tcW w:w="616" w:type="dxa"/>
                <w:noWrap/>
                <w:hideMark/>
              </w:tcPr>
            </w:tcPrChange>
          </w:tcPr>
          <w:p w14:paraId="320285D7" w14:textId="77777777" w:rsidR="00D32D2F" w:rsidRPr="00D32D2F" w:rsidRDefault="00D32D2F">
            <w:pPr>
              <w:spacing w:before="0" w:after="0" w:line="240" w:lineRule="auto"/>
              <w:jc w:val="center"/>
              <w:rPr>
                <w:ins w:id="107697" w:author="pete jones" w:date="2022-01-12T17:25:00Z"/>
                <w:sz w:val="20"/>
                <w:szCs w:val="20"/>
                <w:rPrChange w:id="107698" w:author="pete jones" w:date="2022-01-12T17:26:00Z">
                  <w:rPr>
                    <w:ins w:id="107699" w:author="pete jones" w:date="2022-01-12T17:25:00Z"/>
                  </w:rPr>
                </w:rPrChange>
              </w:rPr>
              <w:pPrChange w:id="107700" w:author="pete jones" w:date="2022-01-12T17:30:00Z">
                <w:pPr>
                  <w:jc w:val="left"/>
                </w:pPr>
              </w:pPrChange>
            </w:pPr>
          </w:p>
        </w:tc>
        <w:tc>
          <w:tcPr>
            <w:tcW w:w="616" w:type="dxa"/>
            <w:noWrap/>
            <w:vAlign w:val="center"/>
            <w:hideMark/>
            <w:tcPrChange w:id="107701" w:author="pete jones" w:date="2022-01-12T17:27:00Z">
              <w:tcPr>
                <w:tcW w:w="616" w:type="dxa"/>
                <w:noWrap/>
                <w:hideMark/>
              </w:tcPr>
            </w:tcPrChange>
          </w:tcPr>
          <w:p w14:paraId="25D55310" w14:textId="77777777" w:rsidR="00D32D2F" w:rsidRPr="00D32D2F" w:rsidRDefault="00D32D2F">
            <w:pPr>
              <w:spacing w:before="0" w:after="0" w:line="240" w:lineRule="auto"/>
              <w:jc w:val="center"/>
              <w:rPr>
                <w:ins w:id="107702" w:author="pete jones" w:date="2022-01-12T17:25:00Z"/>
                <w:sz w:val="20"/>
                <w:szCs w:val="20"/>
                <w:rPrChange w:id="107703" w:author="pete jones" w:date="2022-01-12T17:26:00Z">
                  <w:rPr>
                    <w:ins w:id="107704" w:author="pete jones" w:date="2022-01-12T17:25:00Z"/>
                  </w:rPr>
                </w:rPrChange>
              </w:rPr>
              <w:pPrChange w:id="107705" w:author="pete jones" w:date="2022-01-12T17:30:00Z">
                <w:pPr>
                  <w:jc w:val="left"/>
                </w:pPr>
              </w:pPrChange>
            </w:pPr>
            <w:ins w:id="107706" w:author="pete jones" w:date="2022-01-12T17:25:00Z">
              <w:r w:rsidRPr="00D32D2F">
                <w:rPr>
                  <w:sz w:val="20"/>
                  <w:szCs w:val="20"/>
                  <w:rPrChange w:id="107707" w:author="pete jones" w:date="2022-01-12T17:26:00Z">
                    <w:rPr/>
                  </w:rPrChange>
                </w:rPr>
                <w:t>2</w:t>
              </w:r>
            </w:ins>
          </w:p>
        </w:tc>
        <w:tc>
          <w:tcPr>
            <w:tcW w:w="616" w:type="dxa"/>
            <w:noWrap/>
            <w:vAlign w:val="center"/>
            <w:hideMark/>
            <w:tcPrChange w:id="107708" w:author="pete jones" w:date="2022-01-12T17:27:00Z">
              <w:tcPr>
                <w:tcW w:w="616" w:type="dxa"/>
                <w:noWrap/>
                <w:hideMark/>
              </w:tcPr>
            </w:tcPrChange>
          </w:tcPr>
          <w:p w14:paraId="03E04B02" w14:textId="77777777" w:rsidR="00D32D2F" w:rsidRPr="00D32D2F" w:rsidRDefault="00D32D2F">
            <w:pPr>
              <w:spacing w:before="0" w:after="0" w:line="240" w:lineRule="auto"/>
              <w:jc w:val="center"/>
              <w:rPr>
                <w:ins w:id="107709" w:author="pete jones" w:date="2022-01-12T17:25:00Z"/>
                <w:sz w:val="20"/>
                <w:szCs w:val="20"/>
                <w:rPrChange w:id="107710" w:author="pete jones" w:date="2022-01-12T17:26:00Z">
                  <w:rPr>
                    <w:ins w:id="107711" w:author="pete jones" w:date="2022-01-12T17:25:00Z"/>
                  </w:rPr>
                </w:rPrChange>
              </w:rPr>
              <w:pPrChange w:id="107712" w:author="pete jones" w:date="2022-01-12T17:30:00Z">
                <w:pPr>
                  <w:jc w:val="left"/>
                </w:pPr>
              </w:pPrChange>
            </w:pPr>
            <w:ins w:id="107713" w:author="pete jones" w:date="2022-01-12T17:25:00Z">
              <w:r w:rsidRPr="00D32D2F">
                <w:rPr>
                  <w:sz w:val="20"/>
                  <w:szCs w:val="20"/>
                  <w:rPrChange w:id="107714" w:author="pete jones" w:date="2022-01-12T17:26:00Z">
                    <w:rPr/>
                  </w:rPrChange>
                </w:rPr>
                <w:t>2</w:t>
              </w:r>
            </w:ins>
          </w:p>
        </w:tc>
        <w:tc>
          <w:tcPr>
            <w:tcW w:w="616" w:type="dxa"/>
            <w:noWrap/>
            <w:vAlign w:val="center"/>
            <w:hideMark/>
            <w:tcPrChange w:id="107715" w:author="pete jones" w:date="2022-01-12T17:27:00Z">
              <w:tcPr>
                <w:tcW w:w="616" w:type="dxa"/>
                <w:noWrap/>
                <w:hideMark/>
              </w:tcPr>
            </w:tcPrChange>
          </w:tcPr>
          <w:p w14:paraId="4EAA360F" w14:textId="77777777" w:rsidR="00D32D2F" w:rsidRPr="00D32D2F" w:rsidRDefault="00D32D2F">
            <w:pPr>
              <w:spacing w:before="0" w:after="0" w:line="240" w:lineRule="auto"/>
              <w:jc w:val="center"/>
              <w:rPr>
                <w:ins w:id="107716" w:author="pete jones" w:date="2022-01-12T17:25:00Z"/>
                <w:sz w:val="20"/>
                <w:szCs w:val="20"/>
                <w:rPrChange w:id="107717" w:author="pete jones" w:date="2022-01-12T17:26:00Z">
                  <w:rPr>
                    <w:ins w:id="107718" w:author="pete jones" w:date="2022-01-12T17:25:00Z"/>
                  </w:rPr>
                </w:rPrChange>
              </w:rPr>
              <w:pPrChange w:id="107719" w:author="pete jones" w:date="2022-01-12T17:30:00Z">
                <w:pPr>
                  <w:jc w:val="left"/>
                </w:pPr>
              </w:pPrChange>
            </w:pPr>
            <w:ins w:id="107720" w:author="pete jones" w:date="2022-01-12T17:25:00Z">
              <w:r w:rsidRPr="00D32D2F">
                <w:rPr>
                  <w:sz w:val="20"/>
                  <w:szCs w:val="20"/>
                  <w:rPrChange w:id="107721" w:author="pete jones" w:date="2022-01-12T17:26:00Z">
                    <w:rPr/>
                  </w:rPrChange>
                </w:rPr>
                <w:t>4</w:t>
              </w:r>
            </w:ins>
          </w:p>
        </w:tc>
        <w:tc>
          <w:tcPr>
            <w:tcW w:w="616" w:type="dxa"/>
            <w:noWrap/>
            <w:vAlign w:val="center"/>
            <w:hideMark/>
            <w:tcPrChange w:id="107722" w:author="pete jones" w:date="2022-01-12T17:27:00Z">
              <w:tcPr>
                <w:tcW w:w="616" w:type="dxa"/>
                <w:noWrap/>
                <w:hideMark/>
              </w:tcPr>
            </w:tcPrChange>
          </w:tcPr>
          <w:p w14:paraId="72E8CF56" w14:textId="77777777" w:rsidR="00D32D2F" w:rsidRPr="00D32D2F" w:rsidRDefault="00D32D2F">
            <w:pPr>
              <w:spacing w:before="0" w:after="0" w:line="240" w:lineRule="auto"/>
              <w:jc w:val="center"/>
              <w:rPr>
                <w:ins w:id="107723" w:author="pete jones" w:date="2022-01-12T17:25:00Z"/>
                <w:sz w:val="20"/>
                <w:szCs w:val="20"/>
                <w:rPrChange w:id="107724" w:author="pete jones" w:date="2022-01-12T17:26:00Z">
                  <w:rPr>
                    <w:ins w:id="107725" w:author="pete jones" w:date="2022-01-12T17:25:00Z"/>
                  </w:rPr>
                </w:rPrChange>
              </w:rPr>
              <w:pPrChange w:id="107726" w:author="pete jones" w:date="2022-01-12T17:30:00Z">
                <w:pPr>
                  <w:jc w:val="left"/>
                </w:pPr>
              </w:pPrChange>
            </w:pPr>
            <w:ins w:id="107727" w:author="pete jones" w:date="2022-01-12T17:25:00Z">
              <w:r w:rsidRPr="00D32D2F">
                <w:rPr>
                  <w:sz w:val="20"/>
                  <w:szCs w:val="20"/>
                  <w:rPrChange w:id="107728" w:author="pete jones" w:date="2022-01-12T17:26:00Z">
                    <w:rPr/>
                  </w:rPrChange>
                </w:rPr>
                <w:t>0</w:t>
              </w:r>
            </w:ins>
          </w:p>
        </w:tc>
        <w:tc>
          <w:tcPr>
            <w:tcW w:w="616" w:type="dxa"/>
            <w:noWrap/>
            <w:vAlign w:val="center"/>
            <w:hideMark/>
            <w:tcPrChange w:id="107729" w:author="pete jones" w:date="2022-01-12T17:27:00Z">
              <w:tcPr>
                <w:tcW w:w="616" w:type="dxa"/>
                <w:noWrap/>
                <w:hideMark/>
              </w:tcPr>
            </w:tcPrChange>
          </w:tcPr>
          <w:p w14:paraId="68671A0A" w14:textId="77777777" w:rsidR="00D32D2F" w:rsidRPr="00D32D2F" w:rsidRDefault="00D32D2F">
            <w:pPr>
              <w:spacing w:before="0" w:after="0" w:line="240" w:lineRule="auto"/>
              <w:jc w:val="center"/>
              <w:rPr>
                <w:ins w:id="107730" w:author="pete jones" w:date="2022-01-12T17:25:00Z"/>
                <w:sz w:val="20"/>
                <w:szCs w:val="20"/>
                <w:rPrChange w:id="107731" w:author="pete jones" w:date="2022-01-12T17:26:00Z">
                  <w:rPr>
                    <w:ins w:id="107732" w:author="pete jones" w:date="2022-01-12T17:25:00Z"/>
                  </w:rPr>
                </w:rPrChange>
              </w:rPr>
              <w:pPrChange w:id="107733" w:author="pete jones" w:date="2022-01-12T17:30:00Z">
                <w:pPr>
                  <w:jc w:val="left"/>
                </w:pPr>
              </w:pPrChange>
            </w:pPr>
            <w:ins w:id="107734" w:author="pete jones" w:date="2022-01-12T17:25:00Z">
              <w:r w:rsidRPr="00D32D2F">
                <w:rPr>
                  <w:sz w:val="20"/>
                  <w:szCs w:val="20"/>
                  <w:rPrChange w:id="107735" w:author="pete jones" w:date="2022-01-12T17:26:00Z">
                    <w:rPr/>
                  </w:rPrChange>
                </w:rPr>
                <w:t>8</w:t>
              </w:r>
            </w:ins>
          </w:p>
        </w:tc>
      </w:tr>
      <w:tr w:rsidR="00D32D2F" w:rsidRPr="00D32D2F" w14:paraId="0435E242" w14:textId="77777777" w:rsidTr="00D32D2F">
        <w:trPr>
          <w:trHeight w:val="300"/>
          <w:ins w:id="107736" w:author="pete jones" w:date="2022-01-12T17:25:00Z"/>
          <w:trPrChange w:id="107737" w:author="pete jones" w:date="2022-01-12T17:27:00Z">
            <w:trPr>
              <w:trHeight w:val="300"/>
            </w:trPr>
          </w:trPrChange>
        </w:trPr>
        <w:tc>
          <w:tcPr>
            <w:tcW w:w="868" w:type="dxa"/>
            <w:noWrap/>
            <w:hideMark/>
            <w:tcPrChange w:id="107738" w:author="pete jones" w:date="2022-01-12T17:27:00Z">
              <w:tcPr>
                <w:tcW w:w="868" w:type="dxa"/>
                <w:noWrap/>
                <w:hideMark/>
              </w:tcPr>
            </w:tcPrChange>
          </w:tcPr>
          <w:p w14:paraId="109C1102" w14:textId="77777777" w:rsidR="00D32D2F" w:rsidRPr="00D32D2F" w:rsidRDefault="00D32D2F">
            <w:pPr>
              <w:spacing w:before="0" w:after="0" w:line="240" w:lineRule="auto"/>
              <w:jc w:val="left"/>
              <w:rPr>
                <w:ins w:id="107739" w:author="pete jones" w:date="2022-01-12T17:25:00Z"/>
                <w:sz w:val="20"/>
                <w:szCs w:val="20"/>
                <w:rPrChange w:id="107740" w:author="pete jones" w:date="2022-01-12T17:26:00Z">
                  <w:rPr>
                    <w:ins w:id="107741" w:author="pete jones" w:date="2022-01-12T17:25:00Z"/>
                  </w:rPr>
                </w:rPrChange>
              </w:rPr>
              <w:pPrChange w:id="107742" w:author="pete jones" w:date="2022-01-12T17:26:00Z">
                <w:pPr>
                  <w:jc w:val="left"/>
                </w:pPr>
              </w:pPrChange>
            </w:pPr>
            <w:ins w:id="107743" w:author="pete jones" w:date="2022-01-12T17:25:00Z">
              <w:r w:rsidRPr="00D32D2F">
                <w:rPr>
                  <w:sz w:val="20"/>
                  <w:szCs w:val="20"/>
                  <w:rPrChange w:id="107744" w:author="pete jones" w:date="2022-01-12T17:26:00Z">
                    <w:rPr/>
                  </w:rPrChange>
                </w:rPr>
                <w:t>98</w:t>
              </w:r>
            </w:ins>
          </w:p>
        </w:tc>
        <w:tc>
          <w:tcPr>
            <w:tcW w:w="1516" w:type="dxa"/>
            <w:noWrap/>
            <w:hideMark/>
            <w:tcPrChange w:id="107745" w:author="pete jones" w:date="2022-01-12T17:27:00Z">
              <w:tcPr>
                <w:tcW w:w="1516" w:type="dxa"/>
                <w:noWrap/>
                <w:hideMark/>
              </w:tcPr>
            </w:tcPrChange>
          </w:tcPr>
          <w:p w14:paraId="4E452F73" w14:textId="77777777" w:rsidR="00D32D2F" w:rsidRPr="00D32D2F" w:rsidRDefault="00D32D2F">
            <w:pPr>
              <w:spacing w:before="0" w:after="0" w:line="240" w:lineRule="auto"/>
              <w:jc w:val="left"/>
              <w:rPr>
                <w:ins w:id="107746" w:author="pete jones" w:date="2022-01-12T17:25:00Z"/>
                <w:sz w:val="20"/>
                <w:szCs w:val="20"/>
                <w:rPrChange w:id="107747" w:author="pete jones" w:date="2022-01-12T17:26:00Z">
                  <w:rPr>
                    <w:ins w:id="107748" w:author="pete jones" w:date="2022-01-12T17:25:00Z"/>
                  </w:rPr>
                </w:rPrChange>
              </w:rPr>
              <w:pPrChange w:id="107749" w:author="pete jones" w:date="2022-01-12T17:26:00Z">
                <w:pPr>
                  <w:jc w:val="left"/>
                </w:pPr>
              </w:pPrChange>
            </w:pPr>
            <w:ins w:id="107750" w:author="pete jones" w:date="2022-01-12T17:25:00Z">
              <w:r w:rsidRPr="00D32D2F">
                <w:rPr>
                  <w:sz w:val="20"/>
                  <w:szCs w:val="20"/>
                  <w:rPrChange w:id="107751" w:author="pete jones" w:date="2022-01-12T17:26:00Z">
                    <w:rPr/>
                  </w:rPrChange>
                </w:rPr>
                <w:t>AHSE2599</w:t>
              </w:r>
            </w:ins>
          </w:p>
        </w:tc>
        <w:tc>
          <w:tcPr>
            <w:tcW w:w="8744" w:type="dxa"/>
            <w:noWrap/>
            <w:hideMark/>
            <w:tcPrChange w:id="107752" w:author="pete jones" w:date="2022-01-12T17:27:00Z">
              <w:tcPr>
                <w:tcW w:w="8744" w:type="dxa"/>
                <w:noWrap/>
                <w:hideMark/>
              </w:tcPr>
            </w:tcPrChange>
          </w:tcPr>
          <w:p w14:paraId="4F3A31AF" w14:textId="77777777" w:rsidR="00D32D2F" w:rsidRPr="00D32D2F" w:rsidRDefault="00D32D2F">
            <w:pPr>
              <w:spacing w:before="0" w:after="0" w:line="240" w:lineRule="auto"/>
              <w:jc w:val="left"/>
              <w:rPr>
                <w:ins w:id="107753" w:author="pete jones" w:date="2022-01-12T17:25:00Z"/>
                <w:sz w:val="20"/>
                <w:szCs w:val="20"/>
                <w:rPrChange w:id="107754" w:author="pete jones" w:date="2022-01-12T17:26:00Z">
                  <w:rPr>
                    <w:ins w:id="107755" w:author="pete jones" w:date="2022-01-12T17:25:00Z"/>
                  </w:rPr>
                </w:rPrChange>
              </w:rPr>
              <w:pPrChange w:id="107756" w:author="pete jones" w:date="2022-01-12T17:26:00Z">
                <w:pPr>
                  <w:jc w:val="left"/>
                </w:pPr>
              </w:pPrChange>
            </w:pPr>
            <w:ins w:id="107757" w:author="pete jones" w:date="2022-01-12T17:25:00Z">
              <w:r w:rsidRPr="00D32D2F">
                <w:rPr>
                  <w:sz w:val="20"/>
                  <w:szCs w:val="20"/>
                  <w:rPrChange w:id="107758" w:author="pete jones" w:date="2022-01-12T17:26:00Z">
                    <w:rPr/>
                  </w:rPrChange>
                </w:rPr>
                <w:t>Special Topics in Business and Entrepreneurship</w:t>
              </w:r>
            </w:ins>
          </w:p>
        </w:tc>
        <w:tc>
          <w:tcPr>
            <w:tcW w:w="616" w:type="dxa"/>
            <w:noWrap/>
            <w:vAlign w:val="center"/>
            <w:hideMark/>
            <w:tcPrChange w:id="107759" w:author="pete jones" w:date="2022-01-12T17:27:00Z">
              <w:tcPr>
                <w:tcW w:w="616" w:type="dxa"/>
                <w:noWrap/>
                <w:hideMark/>
              </w:tcPr>
            </w:tcPrChange>
          </w:tcPr>
          <w:p w14:paraId="0690D76D" w14:textId="3F83F1B8" w:rsidR="00D32D2F" w:rsidRPr="00D32D2F" w:rsidRDefault="00D32D2F">
            <w:pPr>
              <w:spacing w:before="0" w:after="0" w:line="240" w:lineRule="auto"/>
              <w:jc w:val="center"/>
              <w:rPr>
                <w:ins w:id="107760" w:author="pete jones" w:date="2022-01-12T17:25:00Z"/>
                <w:sz w:val="20"/>
                <w:szCs w:val="20"/>
                <w:rPrChange w:id="107761" w:author="pete jones" w:date="2022-01-12T17:26:00Z">
                  <w:rPr>
                    <w:ins w:id="107762" w:author="pete jones" w:date="2022-01-12T17:25:00Z"/>
                  </w:rPr>
                </w:rPrChange>
              </w:rPr>
              <w:pPrChange w:id="107763" w:author="pete jones" w:date="2022-01-12T17:30:00Z">
                <w:pPr>
                  <w:jc w:val="left"/>
                </w:pPr>
              </w:pPrChange>
            </w:pPr>
          </w:p>
        </w:tc>
        <w:tc>
          <w:tcPr>
            <w:tcW w:w="616" w:type="dxa"/>
            <w:noWrap/>
            <w:vAlign w:val="center"/>
            <w:hideMark/>
            <w:tcPrChange w:id="107764" w:author="pete jones" w:date="2022-01-12T17:27:00Z">
              <w:tcPr>
                <w:tcW w:w="616" w:type="dxa"/>
                <w:noWrap/>
                <w:hideMark/>
              </w:tcPr>
            </w:tcPrChange>
          </w:tcPr>
          <w:p w14:paraId="7DA523B2" w14:textId="77777777" w:rsidR="00D32D2F" w:rsidRPr="00D32D2F" w:rsidRDefault="00D32D2F">
            <w:pPr>
              <w:spacing w:before="0" w:after="0" w:line="240" w:lineRule="auto"/>
              <w:jc w:val="center"/>
              <w:rPr>
                <w:ins w:id="107765" w:author="pete jones" w:date="2022-01-12T17:25:00Z"/>
                <w:sz w:val="20"/>
                <w:szCs w:val="20"/>
                <w:rPrChange w:id="107766" w:author="pete jones" w:date="2022-01-12T17:26:00Z">
                  <w:rPr>
                    <w:ins w:id="107767" w:author="pete jones" w:date="2022-01-12T17:25:00Z"/>
                  </w:rPr>
                </w:rPrChange>
              </w:rPr>
              <w:pPrChange w:id="107768" w:author="pete jones" w:date="2022-01-12T17:30:00Z">
                <w:pPr>
                  <w:jc w:val="left"/>
                </w:pPr>
              </w:pPrChange>
            </w:pPr>
            <w:ins w:id="107769" w:author="pete jones" w:date="2022-01-12T17:25:00Z">
              <w:r w:rsidRPr="00D32D2F">
                <w:rPr>
                  <w:sz w:val="20"/>
                  <w:szCs w:val="20"/>
                  <w:rPrChange w:id="107770" w:author="pete jones" w:date="2022-01-12T17:26:00Z">
                    <w:rPr/>
                  </w:rPrChange>
                </w:rPr>
                <w:t>2</w:t>
              </w:r>
            </w:ins>
          </w:p>
        </w:tc>
        <w:tc>
          <w:tcPr>
            <w:tcW w:w="616" w:type="dxa"/>
            <w:noWrap/>
            <w:vAlign w:val="center"/>
            <w:hideMark/>
            <w:tcPrChange w:id="107771" w:author="pete jones" w:date="2022-01-12T17:27:00Z">
              <w:tcPr>
                <w:tcW w:w="616" w:type="dxa"/>
                <w:noWrap/>
                <w:hideMark/>
              </w:tcPr>
            </w:tcPrChange>
          </w:tcPr>
          <w:p w14:paraId="43575F39" w14:textId="77777777" w:rsidR="00D32D2F" w:rsidRPr="00D32D2F" w:rsidRDefault="00D32D2F">
            <w:pPr>
              <w:spacing w:before="0" w:after="0" w:line="240" w:lineRule="auto"/>
              <w:jc w:val="center"/>
              <w:rPr>
                <w:ins w:id="107772" w:author="pete jones" w:date="2022-01-12T17:25:00Z"/>
                <w:sz w:val="20"/>
                <w:szCs w:val="20"/>
                <w:rPrChange w:id="107773" w:author="pete jones" w:date="2022-01-12T17:26:00Z">
                  <w:rPr>
                    <w:ins w:id="107774" w:author="pete jones" w:date="2022-01-12T17:25:00Z"/>
                  </w:rPr>
                </w:rPrChange>
              </w:rPr>
              <w:pPrChange w:id="107775" w:author="pete jones" w:date="2022-01-12T17:30:00Z">
                <w:pPr>
                  <w:jc w:val="left"/>
                </w:pPr>
              </w:pPrChange>
            </w:pPr>
          </w:p>
        </w:tc>
        <w:tc>
          <w:tcPr>
            <w:tcW w:w="616" w:type="dxa"/>
            <w:noWrap/>
            <w:vAlign w:val="center"/>
            <w:hideMark/>
            <w:tcPrChange w:id="107776" w:author="pete jones" w:date="2022-01-12T17:27:00Z">
              <w:tcPr>
                <w:tcW w:w="616" w:type="dxa"/>
                <w:noWrap/>
                <w:hideMark/>
              </w:tcPr>
            </w:tcPrChange>
          </w:tcPr>
          <w:p w14:paraId="09ECD56B" w14:textId="77777777" w:rsidR="00D32D2F" w:rsidRPr="00D32D2F" w:rsidRDefault="00D32D2F">
            <w:pPr>
              <w:spacing w:before="0" w:after="0" w:line="240" w:lineRule="auto"/>
              <w:jc w:val="center"/>
              <w:rPr>
                <w:ins w:id="107777" w:author="pete jones" w:date="2022-01-12T17:25:00Z"/>
                <w:sz w:val="20"/>
                <w:szCs w:val="20"/>
                <w:rPrChange w:id="107778" w:author="pete jones" w:date="2022-01-12T17:26:00Z">
                  <w:rPr>
                    <w:ins w:id="107779" w:author="pete jones" w:date="2022-01-12T17:25:00Z"/>
                  </w:rPr>
                </w:rPrChange>
              </w:rPr>
              <w:pPrChange w:id="107780" w:author="pete jones" w:date="2022-01-12T17:30:00Z">
                <w:pPr>
                  <w:jc w:val="left"/>
                </w:pPr>
              </w:pPrChange>
            </w:pPr>
            <w:ins w:id="107781" w:author="pete jones" w:date="2022-01-12T17:25:00Z">
              <w:r w:rsidRPr="00D32D2F">
                <w:rPr>
                  <w:sz w:val="20"/>
                  <w:szCs w:val="20"/>
                  <w:rPrChange w:id="107782" w:author="pete jones" w:date="2022-01-12T17:26:00Z">
                    <w:rPr/>
                  </w:rPrChange>
                </w:rPr>
                <w:t>2</w:t>
              </w:r>
            </w:ins>
          </w:p>
        </w:tc>
        <w:tc>
          <w:tcPr>
            <w:tcW w:w="616" w:type="dxa"/>
            <w:noWrap/>
            <w:vAlign w:val="center"/>
            <w:hideMark/>
            <w:tcPrChange w:id="107783" w:author="pete jones" w:date="2022-01-12T17:27:00Z">
              <w:tcPr>
                <w:tcW w:w="616" w:type="dxa"/>
                <w:noWrap/>
                <w:hideMark/>
              </w:tcPr>
            </w:tcPrChange>
          </w:tcPr>
          <w:p w14:paraId="5DC416D4" w14:textId="77777777" w:rsidR="00D32D2F" w:rsidRPr="00D32D2F" w:rsidRDefault="00D32D2F">
            <w:pPr>
              <w:spacing w:before="0" w:after="0" w:line="240" w:lineRule="auto"/>
              <w:jc w:val="center"/>
              <w:rPr>
                <w:ins w:id="107784" w:author="pete jones" w:date="2022-01-12T17:25:00Z"/>
                <w:sz w:val="20"/>
                <w:szCs w:val="20"/>
                <w:rPrChange w:id="107785" w:author="pete jones" w:date="2022-01-12T17:26:00Z">
                  <w:rPr>
                    <w:ins w:id="107786" w:author="pete jones" w:date="2022-01-12T17:25:00Z"/>
                  </w:rPr>
                </w:rPrChange>
              </w:rPr>
              <w:pPrChange w:id="107787" w:author="pete jones" w:date="2022-01-12T17:30:00Z">
                <w:pPr>
                  <w:jc w:val="left"/>
                </w:pPr>
              </w:pPrChange>
            </w:pPr>
            <w:ins w:id="107788" w:author="pete jones" w:date="2022-01-12T17:25:00Z">
              <w:r w:rsidRPr="00D32D2F">
                <w:rPr>
                  <w:sz w:val="20"/>
                  <w:szCs w:val="20"/>
                  <w:rPrChange w:id="107789" w:author="pete jones" w:date="2022-01-12T17:26:00Z">
                    <w:rPr/>
                  </w:rPrChange>
                </w:rPr>
                <w:t>v</w:t>
              </w:r>
            </w:ins>
          </w:p>
        </w:tc>
        <w:tc>
          <w:tcPr>
            <w:tcW w:w="616" w:type="dxa"/>
            <w:noWrap/>
            <w:vAlign w:val="center"/>
            <w:hideMark/>
            <w:tcPrChange w:id="107790" w:author="pete jones" w:date="2022-01-12T17:27:00Z">
              <w:tcPr>
                <w:tcW w:w="616" w:type="dxa"/>
                <w:noWrap/>
                <w:hideMark/>
              </w:tcPr>
            </w:tcPrChange>
          </w:tcPr>
          <w:p w14:paraId="46AC9C41" w14:textId="77777777" w:rsidR="00D32D2F" w:rsidRPr="00D32D2F" w:rsidRDefault="00D32D2F">
            <w:pPr>
              <w:spacing w:before="0" w:after="0" w:line="240" w:lineRule="auto"/>
              <w:jc w:val="center"/>
              <w:rPr>
                <w:ins w:id="107791" w:author="pete jones" w:date="2022-01-12T17:25:00Z"/>
                <w:sz w:val="20"/>
                <w:szCs w:val="20"/>
                <w:rPrChange w:id="107792" w:author="pete jones" w:date="2022-01-12T17:26:00Z">
                  <w:rPr>
                    <w:ins w:id="107793" w:author="pete jones" w:date="2022-01-12T17:25:00Z"/>
                  </w:rPr>
                </w:rPrChange>
              </w:rPr>
              <w:pPrChange w:id="107794" w:author="pete jones" w:date="2022-01-12T17:30:00Z">
                <w:pPr>
                  <w:jc w:val="left"/>
                </w:pPr>
              </w:pPrChange>
            </w:pPr>
          </w:p>
        </w:tc>
        <w:tc>
          <w:tcPr>
            <w:tcW w:w="616" w:type="dxa"/>
            <w:noWrap/>
            <w:vAlign w:val="center"/>
            <w:hideMark/>
            <w:tcPrChange w:id="107795" w:author="pete jones" w:date="2022-01-12T17:27:00Z">
              <w:tcPr>
                <w:tcW w:w="616" w:type="dxa"/>
                <w:noWrap/>
                <w:hideMark/>
              </w:tcPr>
            </w:tcPrChange>
          </w:tcPr>
          <w:p w14:paraId="66F35043" w14:textId="77777777" w:rsidR="00D32D2F" w:rsidRPr="00D32D2F" w:rsidRDefault="00D32D2F">
            <w:pPr>
              <w:spacing w:before="0" w:after="0" w:line="240" w:lineRule="auto"/>
              <w:jc w:val="center"/>
              <w:rPr>
                <w:ins w:id="107796" w:author="pete jones" w:date="2022-01-12T17:25:00Z"/>
                <w:sz w:val="20"/>
                <w:szCs w:val="20"/>
                <w:rPrChange w:id="107797" w:author="pete jones" w:date="2022-01-12T17:26:00Z">
                  <w:rPr>
                    <w:ins w:id="107798" w:author="pete jones" w:date="2022-01-12T17:25:00Z"/>
                  </w:rPr>
                </w:rPrChange>
              </w:rPr>
              <w:pPrChange w:id="107799" w:author="pete jones" w:date="2022-01-12T17:30:00Z">
                <w:pPr>
                  <w:jc w:val="left"/>
                </w:pPr>
              </w:pPrChange>
            </w:pPr>
          </w:p>
        </w:tc>
        <w:tc>
          <w:tcPr>
            <w:tcW w:w="616" w:type="dxa"/>
            <w:noWrap/>
            <w:vAlign w:val="center"/>
            <w:hideMark/>
            <w:tcPrChange w:id="107800" w:author="pete jones" w:date="2022-01-12T17:27:00Z">
              <w:tcPr>
                <w:tcW w:w="616" w:type="dxa"/>
                <w:noWrap/>
                <w:hideMark/>
              </w:tcPr>
            </w:tcPrChange>
          </w:tcPr>
          <w:p w14:paraId="1F5B14B3" w14:textId="77777777" w:rsidR="00D32D2F" w:rsidRPr="00D32D2F" w:rsidRDefault="00D32D2F">
            <w:pPr>
              <w:spacing w:before="0" w:after="0" w:line="240" w:lineRule="auto"/>
              <w:jc w:val="center"/>
              <w:rPr>
                <w:ins w:id="107801" w:author="pete jones" w:date="2022-01-12T17:25:00Z"/>
                <w:sz w:val="20"/>
                <w:szCs w:val="20"/>
                <w:rPrChange w:id="107802" w:author="pete jones" w:date="2022-01-12T17:26:00Z">
                  <w:rPr>
                    <w:ins w:id="107803" w:author="pete jones" w:date="2022-01-12T17:25:00Z"/>
                  </w:rPr>
                </w:rPrChange>
              </w:rPr>
              <w:pPrChange w:id="107804" w:author="pete jones" w:date="2022-01-12T17:30:00Z">
                <w:pPr>
                  <w:jc w:val="left"/>
                </w:pPr>
              </w:pPrChange>
            </w:pPr>
          </w:p>
        </w:tc>
      </w:tr>
      <w:tr w:rsidR="00D32D2F" w:rsidRPr="00D32D2F" w14:paraId="2E8C9914" w14:textId="77777777" w:rsidTr="00D32D2F">
        <w:trPr>
          <w:trHeight w:val="300"/>
          <w:ins w:id="107805" w:author="pete jones" w:date="2022-01-12T17:25:00Z"/>
          <w:trPrChange w:id="107806" w:author="pete jones" w:date="2022-01-12T17:27:00Z">
            <w:trPr>
              <w:trHeight w:val="300"/>
            </w:trPr>
          </w:trPrChange>
        </w:trPr>
        <w:tc>
          <w:tcPr>
            <w:tcW w:w="868" w:type="dxa"/>
            <w:noWrap/>
            <w:hideMark/>
            <w:tcPrChange w:id="107807" w:author="pete jones" w:date="2022-01-12T17:27:00Z">
              <w:tcPr>
                <w:tcW w:w="868" w:type="dxa"/>
                <w:noWrap/>
                <w:hideMark/>
              </w:tcPr>
            </w:tcPrChange>
          </w:tcPr>
          <w:p w14:paraId="2235BF8A" w14:textId="77777777" w:rsidR="00D32D2F" w:rsidRPr="00D32D2F" w:rsidRDefault="00D32D2F">
            <w:pPr>
              <w:spacing w:before="0" w:after="0" w:line="240" w:lineRule="auto"/>
              <w:jc w:val="left"/>
              <w:rPr>
                <w:ins w:id="107808" w:author="pete jones" w:date="2022-01-12T17:25:00Z"/>
                <w:sz w:val="20"/>
                <w:szCs w:val="20"/>
                <w:rPrChange w:id="107809" w:author="pete jones" w:date="2022-01-12T17:26:00Z">
                  <w:rPr>
                    <w:ins w:id="107810" w:author="pete jones" w:date="2022-01-12T17:25:00Z"/>
                  </w:rPr>
                </w:rPrChange>
              </w:rPr>
              <w:pPrChange w:id="107811" w:author="pete jones" w:date="2022-01-12T17:26:00Z">
                <w:pPr>
                  <w:jc w:val="left"/>
                </w:pPr>
              </w:pPrChange>
            </w:pPr>
            <w:ins w:id="107812" w:author="pete jones" w:date="2022-01-12T17:25:00Z">
              <w:r w:rsidRPr="00D32D2F">
                <w:rPr>
                  <w:sz w:val="20"/>
                  <w:szCs w:val="20"/>
                  <w:rPrChange w:id="107813" w:author="pete jones" w:date="2022-01-12T17:26:00Z">
                    <w:rPr/>
                  </w:rPrChange>
                </w:rPr>
                <w:t>99</w:t>
              </w:r>
            </w:ins>
          </w:p>
        </w:tc>
        <w:tc>
          <w:tcPr>
            <w:tcW w:w="1516" w:type="dxa"/>
            <w:noWrap/>
            <w:hideMark/>
            <w:tcPrChange w:id="107814" w:author="pete jones" w:date="2022-01-12T17:27:00Z">
              <w:tcPr>
                <w:tcW w:w="1516" w:type="dxa"/>
                <w:noWrap/>
                <w:hideMark/>
              </w:tcPr>
            </w:tcPrChange>
          </w:tcPr>
          <w:p w14:paraId="0301E881" w14:textId="77777777" w:rsidR="00D32D2F" w:rsidRPr="00D32D2F" w:rsidRDefault="00D32D2F">
            <w:pPr>
              <w:spacing w:before="0" w:after="0" w:line="240" w:lineRule="auto"/>
              <w:jc w:val="left"/>
              <w:rPr>
                <w:ins w:id="107815" w:author="pete jones" w:date="2022-01-12T17:25:00Z"/>
                <w:sz w:val="20"/>
                <w:szCs w:val="20"/>
                <w:rPrChange w:id="107816" w:author="pete jones" w:date="2022-01-12T17:26:00Z">
                  <w:rPr>
                    <w:ins w:id="107817" w:author="pete jones" w:date="2022-01-12T17:25:00Z"/>
                  </w:rPr>
                </w:rPrChange>
              </w:rPr>
              <w:pPrChange w:id="107818" w:author="pete jones" w:date="2022-01-12T17:26:00Z">
                <w:pPr>
                  <w:jc w:val="left"/>
                </w:pPr>
              </w:pPrChange>
            </w:pPr>
            <w:ins w:id="107819" w:author="pete jones" w:date="2022-01-12T17:25:00Z">
              <w:r w:rsidRPr="00D32D2F">
                <w:rPr>
                  <w:sz w:val="20"/>
                  <w:szCs w:val="20"/>
                  <w:rPrChange w:id="107820" w:author="pete jones" w:date="2022-01-12T17:26:00Z">
                    <w:rPr/>
                  </w:rPrChange>
                </w:rPr>
                <w:t>AHSE3130</w:t>
              </w:r>
            </w:ins>
          </w:p>
        </w:tc>
        <w:tc>
          <w:tcPr>
            <w:tcW w:w="8744" w:type="dxa"/>
            <w:noWrap/>
            <w:hideMark/>
            <w:tcPrChange w:id="107821" w:author="pete jones" w:date="2022-01-12T17:27:00Z">
              <w:tcPr>
                <w:tcW w:w="8744" w:type="dxa"/>
                <w:noWrap/>
                <w:hideMark/>
              </w:tcPr>
            </w:tcPrChange>
          </w:tcPr>
          <w:p w14:paraId="7B414865" w14:textId="77777777" w:rsidR="00D32D2F" w:rsidRPr="00D32D2F" w:rsidRDefault="00D32D2F">
            <w:pPr>
              <w:spacing w:before="0" w:after="0" w:line="240" w:lineRule="auto"/>
              <w:jc w:val="left"/>
              <w:rPr>
                <w:ins w:id="107822" w:author="pete jones" w:date="2022-01-12T17:25:00Z"/>
                <w:sz w:val="20"/>
                <w:szCs w:val="20"/>
                <w:rPrChange w:id="107823" w:author="pete jones" w:date="2022-01-12T17:26:00Z">
                  <w:rPr>
                    <w:ins w:id="107824" w:author="pete jones" w:date="2022-01-12T17:25:00Z"/>
                  </w:rPr>
                </w:rPrChange>
              </w:rPr>
              <w:pPrChange w:id="107825" w:author="pete jones" w:date="2022-01-12T17:26:00Z">
                <w:pPr>
                  <w:jc w:val="left"/>
                </w:pPr>
              </w:pPrChange>
            </w:pPr>
            <w:ins w:id="107826" w:author="pete jones" w:date="2022-01-12T17:25:00Z">
              <w:r w:rsidRPr="00D32D2F">
                <w:rPr>
                  <w:sz w:val="20"/>
                  <w:szCs w:val="20"/>
                  <w:rPrChange w:id="107827" w:author="pete jones" w:date="2022-01-12T17:26:00Z">
                    <w:rPr/>
                  </w:rPrChange>
                </w:rPr>
                <w:t>Advanced Digital Photography</w:t>
              </w:r>
            </w:ins>
          </w:p>
        </w:tc>
        <w:tc>
          <w:tcPr>
            <w:tcW w:w="616" w:type="dxa"/>
            <w:noWrap/>
            <w:vAlign w:val="center"/>
            <w:hideMark/>
            <w:tcPrChange w:id="107828" w:author="pete jones" w:date="2022-01-12T17:27:00Z">
              <w:tcPr>
                <w:tcW w:w="616" w:type="dxa"/>
                <w:noWrap/>
                <w:hideMark/>
              </w:tcPr>
            </w:tcPrChange>
          </w:tcPr>
          <w:p w14:paraId="128338FE" w14:textId="77777777" w:rsidR="00D32D2F" w:rsidRPr="00D32D2F" w:rsidRDefault="00D32D2F">
            <w:pPr>
              <w:spacing w:before="0" w:after="0" w:line="240" w:lineRule="auto"/>
              <w:jc w:val="center"/>
              <w:rPr>
                <w:ins w:id="107829" w:author="pete jones" w:date="2022-01-12T17:25:00Z"/>
                <w:sz w:val="20"/>
                <w:szCs w:val="20"/>
                <w:rPrChange w:id="107830" w:author="pete jones" w:date="2022-01-12T17:26:00Z">
                  <w:rPr>
                    <w:ins w:id="107831" w:author="pete jones" w:date="2022-01-12T17:25:00Z"/>
                  </w:rPr>
                </w:rPrChange>
              </w:rPr>
              <w:pPrChange w:id="107832" w:author="pete jones" w:date="2022-01-12T17:30:00Z">
                <w:pPr>
                  <w:jc w:val="left"/>
                </w:pPr>
              </w:pPrChange>
            </w:pPr>
            <w:ins w:id="107833" w:author="pete jones" w:date="2022-01-12T17:25:00Z">
              <w:r w:rsidRPr="00D32D2F">
                <w:rPr>
                  <w:sz w:val="20"/>
                  <w:szCs w:val="20"/>
                  <w:rPrChange w:id="107834" w:author="pete jones" w:date="2022-01-12T17:26:00Z">
                    <w:rPr/>
                  </w:rPrChange>
                </w:rPr>
                <w:t>x</w:t>
              </w:r>
            </w:ins>
          </w:p>
        </w:tc>
        <w:tc>
          <w:tcPr>
            <w:tcW w:w="616" w:type="dxa"/>
            <w:noWrap/>
            <w:vAlign w:val="center"/>
            <w:hideMark/>
            <w:tcPrChange w:id="107835" w:author="pete jones" w:date="2022-01-12T17:27:00Z">
              <w:tcPr>
                <w:tcW w:w="616" w:type="dxa"/>
                <w:noWrap/>
                <w:hideMark/>
              </w:tcPr>
            </w:tcPrChange>
          </w:tcPr>
          <w:p w14:paraId="4F2E1AD9" w14:textId="77777777" w:rsidR="00D32D2F" w:rsidRPr="00D32D2F" w:rsidRDefault="00D32D2F">
            <w:pPr>
              <w:spacing w:before="0" w:after="0" w:line="240" w:lineRule="auto"/>
              <w:jc w:val="center"/>
              <w:rPr>
                <w:ins w:id="107836" w:author="pete jones" w:date="2022-01-12T17:25:00Z"/>
                <w:sz w:val="20"/>
                <w:szCs w:val="20"/>
                <w:rPrChange w:id="107837" w:author="pete jones" w:date="2022-01-12T17:26:00Z">
                  <w:rPr>
                    <w:ins w:id="107838" w:author="pete jones" w:date="2022-01-12T17:25:00Z"/>
                  </w:rPr>
                </w:rPrChange>
              </w:rPr>
              <w:pPrChange w:id="107839" w:author="pete jones" w:date="2022-01-12T17:30:00Z">
                <w:pPr>
                  <w:jc w:val="left"/>
                </w:pPr>
              </w:pPrChange>
            </w:pPr>
            <w:ins w:id="107840" w:author="pete jones" w:date="2022-01-12T17:25:00Z">
              <w:r w:rsidRPr="00D32D2F">
                <w:rPr>
                  <w:sz w:val="20"/>
                  <w:szCs w:val="20"/>
                  <w:rPrChange w:id="107841" w:author="pete jones" w:date="2022-01-12T17:26:00Z">
                    <w:rPr/>
                  </w:rPrChange>
                </w:rPr>
                <w:t>2</w:t>
              </w:r>
            </w:ins>
          </w:p>
        </w:tc>
        <w:tc>
          <w:tcPr>
            <w:tcW w:w="616" w:type="dxa"/>
            <w:noWrap/>
            <w:vAlign w:val="center"/>
            <w:hideMark/>
            <w:tcPrChange w:id="107842" w:author="pete jones" w:date="2022-01-12T17:27:00Z">
              <w:tcPr>
                <w:tcW w:w="616" w:type="dxa"/>
                <w:noWrap/>
                <w:hideMark/>
              </w:tcPr>
            </w:tcPrChange>
          </w:tcPr>
          <w:p w14:paraId="36C8E7FA" w14:textId="77777777" w:rsidR="00D32D2F" w:rsidRPr="00D32D2F" w:rsidRDefault="00D32D2F">
            <w:pPr>
              <w:spacing w:before="0" w:after="0" w:line="240" w:lineRule="auto"/>
              <w:jc w:val="center"/>
              <w:rPr>
                <w:ins w:id="107843" w:author="pete jones" w:date="2022-01-12T17:25:00Z"/>
                <w:sz w:val="20"/>
                <w:szCs w:val="20"/>
                <w:rPrChange w:id="107844" w:author="pete jones" w:date="2022-01-12T17:26:00Z">
                  <w:rPr>
                    <w:ins w:id="107845" w:author="pete jones" w:date="2022-01-12T17:25:00Z"/>
                  </w:rPr>
                </w:rPrChange>
              </w:rPr>
              <w:pPrChange w:id="107846" w:author="pete jones" w:date="2022-01-12T17:30:00Z">
                <w:pPr>
                  <w:jc w:val="left"/>
                </w:pPr>
              </w:pPrChange>
            </w:pPr>
            <w:ins w:id="107847" w:author="pete jones" w:date="2022-01-12T17:25:00Z">
              <w:r w:rsidRPr="00D32D2F">
                <w:rPr>
                  <w:sz w:val="20"/>
                  <w:szCs w:val="20"/>
                  <w:rPrChange w:id="107848" w:author="pete jones" w:date="2022-01-12T17:26:00Z">
                    <w:rPr/>
                  </w:rPrChange>
                </w:rPr>
                <w:t>6</w:t>
              </w:r>
            </w:ins>
          </w:p>
        </w:tc>
        <w:tc>
          <w:tcPr>
            <w:tcW w:w="616" w:type="dxa"/>
            <w:noWrap/>
            <w:vAlign w:val="center"/>
            <w:hideMark/>
            <w:tcPrChange w:id="107849" w:author="pete jones" w:date="2022-01-12T17:27:00Z">
              <w:tcPr>
                <w:tcW w:w="616" w:type="dxa"/>
                <w:noWrap/>
                <w:hideMark/>
              </w:tcPr>
            </w:tcPrChange>
          </w:tcPr>
          <w:p w14:paraId="54781FEF" w14:textId="77777777" w:rsidR="00D32D2F" w:rsidRPr="00D32D2F" w:rsidRDefault="00D32D2F">
            <w:pPr>
              <w:spacing w:before="0" w:after="0" w:line="240" w:lineRule="auto"/>
              <w:jc w:val="center"/>
              <w:rPr>
                <w:ins w:id="107850" w:author="pete jones" w:date="2022-01-12T17:25:00Z"/>
                <w:sz w:val="20"/>
                <w:szCs w:val="20"/>
                <w:rPrChange w:id="107851" w:author="pete jones" w:date="2022-01-12T17:26:00Z">
                  <w:rPr>
                    <w:ins w:id="107852" w:author="pete jones" w:date="2022-01-12T17:25:00Z"/>
                  </w:rPr>
                </w:rPrChange>
              </w:rPr>
              <w:pPrChange w:id="107853" w:author="pete jones" w:date="2022-01-12T17:30:00Z">
                <w:pPr>
                  <w:jc w:val="left"/>
                </w:pPr>
              </w:pPrChange>
            </w:pPr>
            <w:ins w:id="107854" w:author="pete jones" w:date="2022-01-12T17:25:00Z">
              <w:r w:rsidRPr="00D32D2F">
                <w:rPr>
                  <w:sz w:val="20"/>
                  <w:szCs w:val="20"/>
                  <w:rPrChange w:id="107855" w:author="pete jones" w:date="2022-01-12T17:26:00Z">
                    <w:rPr/>
                  </w:rPrChange>
                </w:rPr>
                <w:t>3</w:t>
              </w:r>
            </w:ins>
          </w:p>
        </w:tc>
        <w:tc>
          <w:tcPr>
            <w:tcW w:w="616" w:type="dxa"/>
            <w:noWrap/>
            <w:vAlign w:val="center"/>
            <w:hideMark/>
            <w:tcPrChange w:id="107856" w:author="pete jones" w:date="2022-01-12T17:27:00Z">
              <w:tcPr>
                <w:tcW w:w="616" w:type="dxa"/>
                <w:noWrap/>
                <w:hideMark/>
              </w:tcPr>
            </w:tcPrChange>
          </w:tcPr>
          <w:p w14:paraId="1F6E03EB" w14:textId="77777777" w:rsidR="00D32D2F" w:rsidRPr="00D32D2F" w:rsidRDefault="00D32D2F">
            <w:pPr>
              <w:spacing w:before="0" w:after="0" w:line="240" w:lineRule="auto"/>
              <w:jc w:val="center"/>
              <w:rPr>
                <w:ins w:id="107857" w:author="pete jones" w:date="2022-01-12T17:25:00Z"/>
                <w:sz w:val="20"/>
                <w:szCs w:val="20"/>
                <w:rPrChange w:id="107858" w:author="pete jones" w:date="2022-01-12T17:26:00Z">
                  <w:rPr>
                    <w:ins w:id="107859" w:author="pete jones" w:date="2022-01-12T17:25:00Z"/>
                  </w:rPr>
                </w:rPrChange>
              </w:rPr>
              <w:pPrChange w:id="107860" w:author="pete jones" w:date="2022-01-12T17:30:00Z">
                <w:pPr>
                  <w:jc w:val="left"/>
                </w:pPr>
              </w:pPrChange>
            </w:pPr>
            <w:ins w:id="107861" w:author="pete jones" w:date="2022-01-12T17:25:00Z">
              <w:r w:rsidRPr="00D32D2F">
                <w:rPr>
                  <w:sz w:val="20"/>
                  <w:szCs w:val="20"/>
                  <w:rPrChange w:id="107862" w:author="pete jones" w:date="2022-01-12T17:26:00Z">
                    <w:rPr/>
                  </w:rPrChange>
                </w:rPr>
                <w:t>4</w:t>
              </w:r>
            </w:ins>
          </w:p>
        </w:tc>
        <w:tc>
          <w:tcPr>
            <w:tcW w:w="616" w:type="dxa"/>
            <w:noWrap/>
            <w:vAlign w:val="center"/>
            <w:hideMark/>
            <w:tcPrChange w:id="107863" w:author="pete jones" w:date="2022-01-12T17:27:00Z">
              <w:tcPr>
                <w:tcW w:w="616" w:type="dxa"/>
                <w:noWrap/>
                <w:hideMark/>
              </w:tcPr>
            </w:tcPrChange>
          </w:tcPr>
          <w:p w14:paraId="5A991E05" w14:textId="77777777" w:rsidR="00D32D2F" w:rsidRPr="00D32D2F" w:rsidRDefault="00D32D2F">
            <w:pPr>
              <w:spacing w:before="0" w:after="0" w:line="240" w:lineRule="auto"/>
              <w:jc w:val="center"/>
              <w:rPr>
                <w:ins w:id="107864" w:author="pete jones" w:date="2022-01-12T17:25:00Z"/>
                <w:sz w:val="20"/>
                <w:szCs w:val="20"/>
                <w:rPrChange w:id="107865" w:author="pete jones" w:date="2022-01-12T17:26:00Z">
                  <w:rPr>
                    <w:ins w:id="107866" w:author="pete jones" w:date="2022-01-12T17:25:00Z"/>
                  </w:rPr>
                </w:rPrChange>
              </w:rPr>
              <w:pPrChange w:id="107867" w:author="pete jones" w:date="2022-01-12T17:30:00Z">
                <w:pPr>
                  <w:jc w:val="left"/>
                </w:pPr>
              </w:pPrChange>
            </w:pPr>
            <w:ins w:id="107868" w:author="pete jones" w:date="2022-01-12T17:25:00Z">
              <w:r w:rsidRPr="00D32D2F">
                <w:rPr>
                  <w:sz w:val="20"/>
                  <w:szCs w:val="20"/>
                  <w:rPrChange w:id="107869" w:author="pete jones" w:date="2022-01-12T17:26:00Z">
                    <w:rPr/>
                  </w:rPrChange>
                </w:rPr>
                <w:t>4</w:t>
              </w:r>
            </w:ins>
          </w:p>
        </w:tc>
        <w:tc>
          <w:tcPr>
            <w:tcW w:w="616" w:type="dxa"/>
            <w:noWrap/>
            <w:vAlign w:val="center"/>
            <w:hideMark/>
            <w:tcPrChange w:id="107870" w:author="pete jones" w:date="2022-01-12T17:27:00Z">
              <w:tcPr>
                <w:tcW w:w="616" w:type="dxa"/>
                <w:noWrap/>
                <w:hideMark/>
              </w:tcPr>
            </w:tcPrChange>
          </w:tcPr>
          <w:p w14:paraId="3F2182E1" w14:textId="77777777" w:rsidR="00D32D2F" w:rsidRPr="00D32D2F" w:rsidRDefault="00D32D2F">
            <w:pPr>
              <w:spacing w:before="0" w:after="0" w:line="240" w:lineRule="auto"/>
              <w:jc w:val="center"/>
              <w:rPr>
                <w:ins w:id="107871" w:author="pete jones" w:date="2022-01-12T17:25:00Z"/>
                <w:sz w:val="20"/>
                <w:szCs w:val="20"/>
                <w:rPrChange w:id="107872" w:author="pete jones" w:date="2022-01-12T17:26:00Z">
                  <w:rPr>
                    <w:ins w:id="107873" w:author="pete jones" w:date="2022-01-12T17:25:00Z"/>
                  </w:rPr>
                </w:rPrChange>
              </w:rPr>
              <w:pPrChange w:id="107874" w:author="pete jones" w:date="2022-01-12T17:30:00Z">
                <w:pPr>
                  <w:jc w:val="left"/>
                </w:pPr>
              </w:pPrChange>
            </w:pPr>
            <w:ins w:id="107875" w:author="pete jones" w:date="2022-01-12T17:25:00Z">
              <w:r w:rsidRPr="00D32D2F">
                <w:rPr>
                  <w:sz w:val="20"/>
                  <w:szCs w:val="20"/>
                  <w:rPrChange w:id="107876" w:author="pete jones" w:date="2022-01-12T17:26:00Z">
                    <w:rPr/>
                  </w:rPrChange>
                </w:rPr>
                <w:t>0</w:t>
              </w:r>
            </w:ins>
          </w:p>
        </w:tc>
        <w:tc>
          <w:tcPr>
            <w:tcW w:w="616" w:type="dxa"/>
            <w:noWrap/>
            <w:vAlign w:val="center"/>
            <w:hideMark/>
            <w:tcPrChange w:id="107877" w:author="pete jones" w:date="2022-01-12T17:27:00Z">
              <w:tcPr>
                <w:tcW w:w="616" w:type="dxa"/>
                <w:noWrap/>
                <w:hideMark/>
              </w:tcPr>
            </w:tcPrChange>
          </w:tcPr>
          <w:p w14:paraId="03A6BC25" w14:textId="77777777" w:rsidR="00D32D2F" w:rsidRPr="00D32D2F" w:rsidRDefault="00D32D2F">
            <w:pPr>
              <w:spacing w:before="0" w:after="0" w:line="240" w:lineRule="auto"/>
              <w:jc w:val="center"/>
              <w:rPr>
                <w:ins w:id="107878" w:author="pete jones" w:date="2022-01-12T17:25:00Z"/>
                <w:sz w:val="20"/>
                <w:szCs w:val="20"/>
                <w:rPrChange w:id="107879" w:author="pete jones" w:date="2022-01-12T17:26:00Z">
                  <w:rPr>
                    <w:ins w:id="107880" w:author="pete jones" w:date="2022-01-12T17:25:00Z"/>
                  </w:rPr>
                </w:rPrChange>
              </w:rPr>
              <w:pPrChange w:id="107881" w:author="pete jones" w:date="2022-01-12T17:30:00Z">
                <w:pPr>
                  <w:jc w:val="left"/>
                </w:pPr>
              </w:pPrChange>
            </w:pPr>
            <w:ins w:id="107882" w:author="pete jones" w:date="2022-01-12T17:25:00Z">
              <w:r w:rsidRPr="00D32D2F">
                <w:rPr>
                  <w:sz w:val="20"/>
                  <w:szCs w:val="20"/>
                  <w:rPrChange w:id="107883" w:author="pete jones" w:date="2022-01-12T17:26:00Z">
                    <w:rPr/>
                  </w:rPrChange>
                </w:rPr>
                <w:t>8</w:t>
              </w:r>
            </w:ins>
          </w:p>
        </w:tc>
      </w:tr>
      <w:tr w:rsidR="00D32D2F" w:rsidRPr="00D32D2F" w14:paraId="64FADD71" w14:textId="77777777" w:rsidTr="00D32D2F">
        <w:trPr>
          <w:trHeight w:val="300"/>
          <w:ins w:id="107884" w:author="pete jones" w:date="2022-01-12T17:25:00Z"/>
          <w:trPrChange w:id="107885" w:author="pete jones" w:date="2022-01-12T17:27:00Z">
            <w:trPr>
              <w:trHeight w:val="300"/>
            </w:trPr>
          </w:trPrChange>
        </w:trPr>
        <w:tc>
          <w:tcPr>
            <w:tcW w:w="868" w:type="dxa"/>
            <w:noWrap/>
            <w:hideMark/>
            <w:tcPrChange w:id="107886" w:author="pete jones" w:date="2022-01-12T17:27:00Z">
              <w:tcPr>
                <w:tcW w:w="868" w:type="dxa"/>
                <w:noWrap/>
                <w:hideMark/>
              </w:tcPr>
            </w:tcPrChange>
          </w:tcPr>
          <w:p w14:paraId="62D97299" w14:textId="77777777" w:rsidR="00D32D2F" w:rsidRPr="00D32D2F" w:rsidRDefault="00D32D2F">
            <w:pPr>
              <w:spacing w:before="0" w:after="0" w:line="240" w:lineRule="auto"/>
              <w:jc w:val="left"/>
              <w:rPr>
                <w:ins w:id="107887" w:author="pete jones" w:date="2022-01-12T17:25:00Z"/>
                <w:sz w:val="20"/>
                <w:szCs w:val="20"/>
                <w:rPrChange w:id="107888" w:author="pete jones" w:date="2022-01-12T17:26:00Z">
                  <w:rPr>
                    <w:ins w:id="107889" w:author="pete jones" w:date="2022-01-12T17:25:00Z"/>
                  </w:rPr>
                </w:rPrChange>
              </w:rPr>
              <w:pPrChange w:id="107890" w:author="pete jones" w:date="2022-01-12T17:26:00Z">
                <w:pPr>
                  <w:jc w:val="left"/>
                </w:pPr>
              </w:pPrChange>
            </w:pPr>
            <w:ins w:id="107891" w:author="pete jones" w:date="2022-01-12T17:25:00Z">
              <w:r w:rsidRPr="00D32D2F">
                <w:rPr>
                  <w:sz w:val="20"/>
                  <w:szCs w:val="20"/>
                  <w:rPrChange w:id="107892" w:author="pete jones" w:date="2022-01-12T17:26:00Z">
                    <w:rPr/>
                  </w:rPrChange>
                </w:rPr>
                <w:t>100</w:t>
              </w:r>
            </w:ins>
          </w:p>
        </w:tc>
        <w:tc>
          <w:tcPr>
            <w:tcW w:w="1516" w:type="dxa"/>
            <w:noWrap/>
            <w:hideMark/>
            <w:tcPrChange w:id="107893" w:author="pete jones" w:date="2022-01-12T17:27:00Z">
              <w:tcPr>
                <w:tcW w:w="1516" w:type="dxa"/>
                <w:noWrap/>
                <w:hideMark/>
              </w:tcPr>
            </w:tcPrChange>
          </w:tcPr>
          <w:p w14:paraId="4B0E4BB8" w14:textId="77777777" w:rsidR="00D32D2F" w:rsidRPr="00D32D2F" w:rsidRDefault="00D32D2F">
            <w:pPr>
              <w:spacing w:before="0" w:after="0" w:line="240" w:lineRule="auto"/>
              <w:jc w:val="left"/>
              <w:rPr>
                <w:ins w:id="107894" w:author="pete jones" w:date="2022-01-12T17:25:00Z"/>
                <w:sz w:val="20"/>
                <w:szCs w:val="20"/>
                <w:rPrChange w:id="107895" w:author="pete jones" w:date="2022-01-12T17:26:00Z">
                  <w:rPr>
                    <w:ins w:id="107896" w:author="pete jones" w:date="2022-01-12T17:25:00Z"/>
                  </w:rPr>
                </w:rPrChange>
              </w:rPr>
              <w:pPrChange w:id="107897" w:author="pete jones" w:date="2022-01-12T17:26:00Z">
                <w:pPr>
                  <w:jc w:val="left"/>
                </w:pPr>
              </w:pPrChange>
            </w:pPr>
            <w:ins w:id="107898" w:author="pete jones" w:date="2022-01-12T17:25:00Z">
              <w:r w:rsidRPr="00D32D2F">
                <w:rPr>
                  <w:sz w:val="20"/>
                  <w:szCs w:val="20"/>
                  <w:rPrChange w:id="107899" w:author="pete jones" w:date="2022-01-12T17:26:00Z">
                    <w:rPr/>
                  </w:rPrChange>
                </w:rPr>
                <w:t>AHSE3190</w:t>
              </w:r>
            </w:ins>
          </w:p>
        </w:tc>
        <w:tc>
          <w:tcPr>
            <w:tcW w:w="8744" w:type="dxa"/>
            <w:noWrap/>
            <w:hideMark/>
            <w:tcPrChange w:id="107900" w:author="pete jones" w:date="2022-01-12T17:27:00Z">
              <w:tcPr>
                <w:tcW w:w="8744" w:type="dxa"/>
                <w:noWrap/>
                <w:hideMark/>
              </w:tcPr>
            </w:tcPrChange>
          </w:tcPr>
          <w:p w14:paraId="7E7BC082" w14:textId="77777777" w:rsidR="00D32D2F" w:rsidRPr="00D32D2F" w:rsidRDefault="00D32D2F">
            <w:pPr>
              <w:spacing w:before="0" w:after="0" w:line="240" w:lineRule="auto"/>
              <w:jc w:val="left"/>
              <w:rPr>
                <w:ins w:id="107901" w:author="pete jones" w:date="2022-01-12T17:25:00Z"/>
                <w:sz w:val="20"/>
                <w:szCs w:val="20"/>
                <w:rPrChange w:id="107902" w:author="pete jones" w:date="2022-01-12T17:26:00Z">
                  <w:rPr>
                    <w:ins w:id="107903" w:author="pete jones" w:date="2022-01-12T17:25:00Z"/>
                  </w:rPr>
                </w:rPrChange>
              </w:rPr>
              <w:pPrChange w:id="107904" w:author="pete jones" w:date="2022-01-12T17:26:00Z">
                <w:pPr>
                  <w:jc w:val="left"/>
                </w:pPr>
              </w:pPrChange>
            </w:pPr>
            <w:ins w:id="107905" w:author="pete jones" w:date="2022-01-12T17:25:00Z">
              <w:r w:rsidRPr="00D32D2F">
                <w:rPr>
                  <w:sz w:val="20"/>
                  <w:szCs w:val="20"/>
                  <w:rPrChange w:id="107906" w:author="pete jones" w:date="2022-01-12T17:26:00Z">
                    <w:rPr/>
                  </w:rPrChange>
                </w:rPr>
                <w:t>Arts Humanities Social Sciences Capstone Preparatory Workshop</w:t>
              </w:r>
            </w:ins>
          </w:p>
        </w:tc>
        <w:tc>
          <w:tcPr>
            <w:tcW w:w="616" w:type="dxa"/>
            <w:noWrap/>
            <w:vAlign w:val="center"/>
            <w:hideMark/>
            <w:tcPrChange w:id="107907" w:author="pete jones" w:date="2022-01-12T17:27:00Z">
              <w:tcPr>
                <w:tcW w:w="616" w:type="dxa"/>
                <w:noWrap/>
                <w:hideMark/>
              </w:tcPr>
            </w:tcPrChange>
          </w:tcPr>
          <w:p w14:paraId="6C95464B" w14:textId="43DCE707" w:rsidR="00D32D2F" w:rsidRPr="00D32D2F" w:rsidRDefault="00D32D2F">
            <w:pPr>
              <w:spacing w:before="0" w:after="0" w:line="240" w:lineRule="auto"/>
              <w:jc w:val="center"/>
              <w:rPr>
                <w:ins w:id="107908" w:author="pete jones" w:date="2022-01-12T17:25:00Z"/>
                <w:sz w:val="20"/>
                <w:szCs w:val="20"/>
                <w:rPrChange w:id="107909" w:author="pete jones" w:date="2022-01-12T17:26:00Z">
                  <w:rPr>
                    <w:ins w:id="107910" w:author="pete jones" w:date="2022-01-12T17:25:00Z"/>
                  </w:rPr>
                </w:rPrChange>
              </w:rPr>
              <w:pPrChange w:id="107911" w:author="pete jones" w:date="2022-01-12T17:30:00Z">
                <w:pPr>
                  <w:jc w:val="left"/>
                </w:pPr>
              </w:pPrChange>
            </w:pPr>
          </w:p>
        </w:tc>
        <w:tc>
          <w:tcPr>
            <w:tcW w:w="616" w:type="dxa"/>
            <w:noWrap/>
            <w:vAlign w:val="center"/>
            <w:hideMark/>
            <w:tcPrChange w:id="107912" w:author="pete jones" w:date="2022-01-12T17:27:00Z">
              <w:tcPr>
                <w:tcW w:w="616" w:type="dxa"/>
                <w:noWrap/>
                <w:hideMark/>
              </w:tcPr>
            </w:tcPrChange>
          </w:tcPr>
          <w:p w14:paraId="35B689E2" w14:textId="77777777" w:rsidR="00D32D2F" w:rsidRPr="00D32D2F" w:rsidRDefault="00D32D2F">
            <w:pPr>
              <w:spacing w:before="0" w:after="0" w:line="240" w:lineRule="auto"/>
              <w:jc w:val="center"/>
              <w:rPr>
                <w:ins w:id="107913" w:author="pete jones" w:date="2022-01-12T17:25:00Z"/>
                <w:sz w:val="20"/>
                <w:szCs w:val="20"/>
                <w:rPrChange w:id="107914" w:author="pete jones" w:date="2022-01-12T17:26:00Z">
                  <w:rPr>
                    <w:ins w:id="107915" w:author="pete jones" w:date="2022-01-12T17:25:00Z"/>
                  </w:rPr>
                </w:rPrChange>
              </w:rPr>
              <w:pPrChange w:id="107916" w:author="pete jones" w:date="2022-01-12T17:30:00Z">
                <w:pPr>
                  <w:jc w:val="left"/>
                </w:pPr>
              </w:pPrChange>
            </w:pPr>
            <w:ins w:id="107917" w:author="pete jones" w:date="2022-01-12T17:25:00Z">
              <w:r w:rsidRPr="00D32D2F">
                <w:rPr>
                  <w:sz w:val="20"/>
                  <w:szCs w:val="20"/>
                  <w:rPrChange w:id="107918" w:author="pete jones" w:date="2022-01-12T17:26:00Z">
                    <w:rPr/>
                  </w:rPrChange>
                </w:rPr>
                <w:t>2</w:t>
              </w:r>
            </w:ins>
          </w:p>
        </w:tc>
        <w:tc>
          <w:tcPr>
            <w:tcW w:w="616" w:type="dxa"/>
            <w:noWrap/>
            <w:vAlign w:val="center"/>
            <w:hideMark/>
            <w:tcPrChange w:id="107919" w:author="pete jones" w:date="2022-01-12T17:27:00Z">
              <w:tcPr>
                <w:tcW w:w="616" w:type="dxa"/>
                <w:noWrap/>
                <w:hideMark/>
              </w:tcPr>
            </w:tcPrChange>
          </w:tcPr>
          <w:p w14:paraId="36D46677" w14:textId="77777777" w:rsidR="00D32D2F" w:rsidRPr="00D32D2F" w:rsidRDefault="00D32D2F">
            <w:pPr>
              <w:spacing w:before="0" w:after="0" w:line="240" w:lineRule="auto"/>
              <w:jc w:val="center"/>
              <w:rPr>
                <w:ins w:id="107920" w:author="pete jones" w:date="2022-01-12T17:25:00Z"/>
                <w:sz w:val="20"/>
                <w:szCs w:val="20"/>
                <w:rPrChange w:id="107921" w:author="pete jones" w:date="2022-01-12T17:26:00Z">
                  <w:rPr>
                    <w:ins w:id="107922" w:author="pete jones" w:date="2022-01-12T17:25:00Z"/>
                  </w:rPr>
                </w:rPrChange>
              </w:rPr>
              <w:pPrChange w:id="107923" w:author="pete jones" w:date="2022-01-12T17:30:00Z">
                <w:pPr>
                  <w:jc w:val="left"/>
                </w:pPr>
              </w:pPrChange>
            </w:pPr>
          </w:p>
        </w:tc>
        <w:tc>
          <w:tcPr>
            <w:tcW w:w="616" w:type="dxa"/>
            <w:noWrap/>
            <w:vAlign w:val="center"/>
            <w:hideMark/>
            <w:tcPrChange w:id="107924" w:author="pete jones" w:date="2022-01-12T17:27:00Z">
              <w:tcPr>
                <w:tcW w:w="616" w:type="dxa"/>
                <w:noWrap/>
                <w:hideMark/>
              </w:tcPr>
            </w:tcPrChange>
          </w:tcPr>
          <w:p w14:paraId="0D6BA206" w14:textId="77777777" w:rsidR="00D32D2F" w:rsidRPr="00D32D2F" w:rsidRDefault="00D32D2F">
            <w:pPr>
              <w:spacing w:before="0" w:after="0" w:line="240" w:lineRule="auto"/>
              <w:jc w:val="center"/>
              <w:rPr>
                <w:ins w:id="107925" w:author="pete jones" w:date="2022-01-12T17:25:00Z"/>
                <w:sz w:val="20"/>
                <w:szCs w:val="20"/>
                <w:rPrChange w:id="107926" w:author="pete jones" w:date="2022-01-12T17:26:00Z">
                  <w:rPr>
                    <w:ins w:id="107927" w:author="pete jones" w:date="2022-01-12T17:25:00Z"/>
                  </w:rPr>
                </w:rPrChange>
              </w:rPr>
              <w:pPrChange w:id="107928" w:author="pete jones" w:date="2022-01-12T17:30:00Z">
                <w:pPr>
                  <w:jc w:val="left"/>
                </w:pPr>
              </w:pPrChange>
            </w:pPr>
            <w:ins w:id="107929" w:author="pete jones" w:date="2022-01-12T17:25:00Z">
              <w:r w:rsidRPr="00D32D2F">
                <w:rPr>
                  <w:sz w:val="20"/>
                  <w:szCs w:val="20"/>
                  <w:rPrChange w:id="107930" w:author="pete jones" w:date="2022-01-12T17:26:00Z">
                    <w:rPr/>
                  </w:rPrChange>
                </w:rPr>
                <w:t>3</w:t>
              </w:r>
            </w:ins>
          </w:p>
        </w:tc>
        <w:tc>
          <w:tcPr>
            <w:tcW w:w="616" w:type="dxa"/>
            <w:noWrap/>
            <w:vAlign w:val="center"/>
            <w:hideMark/>
            <w:tcPrChange w:id="107931" w:author="pete jones" w:date="2022-01-12T17:27:00Z">
              <w:tcPr>
                <w:tcW w:w="616" w:type="dxa"/>
                <w:noWrap/>
                <w:hideMark/>
              </w:tcPr>
            </w:tcPrChange>
          </w:tcPr>
          <w:p w14:paraId="75337BE5" w14:textId="77777777" w:rsidR="00D32D2F" w:rsidRPr="00D32D2F" w:rsidRDefault="00D32D2F">
            <w:pPr>
              <w:spacing w:before="0" w:after="0" w:line="240" w:lineRule="auto"/>
              <w:jc w:val="center"/>
              <w:rPr>
                <w:ins w:id="107932" w:author="pete jones" w:date="2022-01-12T17:25:00Z"/>
                <w:sz w:val="20"/>
                <w:szCs w:val="20"/>
                <w:rPrChange w:id="107933" w:author="pete jones" w:date="2022-01-12T17:26:00Z">
                  <w:rPr>
                    <w:ins w:id="107934" w:author="pete jones" w:date="2022-01-12T17:25:00Z"/>
                  </w:rPr>
                </w:rPrChange>
              </w:rPr>
              <w:pPrChange w:id="107935" w:author="pete jones" w:date="2022-01-12T17:30:00Z">
                <w:pPr>
                  <w:jc w:val="left"/>
                </w:pPr>
              </w:pPrChange>
            </w:pPr>
            <w:ins w:id="107936" w:author="pete jones" w:date="2022-01-12T17:25:00Z">
              <w:r w:rsidRPr="00D32D2F">
                <w:rPr>
                  <w:sz w:val="20"/>
                  <w:szCs w:val="20"/>
                  <w:rPrChange w:id="107937" w:author="pete jones" w:date="2022-01-12T17:26:00Z">
                    <w:rPr/>
                  </w:rPrChange>
                </w:rPr>
                <w:t>1</w:t>
              </w:r>
            </w:ins>
          </w:p>
        </w:tc>
        <w:tc>
          <w:tcPr>
            <w:tcW w:w="616" w:type="dxa"/>
            <w:noWrap/>
            <w:vAlign w:val="center"/>
            <w:hideMark/>
            <w:tcPrChange w:id="107938" w:author="pete jones" w:date="2022-01-12T17:27:00Z">
              <w:tcPr>
                <w:tcW w:w="616" w:type="dxa"/>
                <w:noWrap/>
                <w:hideMark/>
              </w:tcPr>
            </w:tcPrChange>
          </w:tcPr>
          <w:p w14:paraId="5324F77A" w14:textId="77777777" w:rsidR="00D32D2F" w:rsidRPr="00D32D2F" w:rsidRDefault="00D32D2F">
            <w:pPr>
              <w:spacing w:before="0" w:after="0" w:line="240" w:lineRule="auto"/>
              <w:jc w:val="center"/>
              <w:rPr>
                <w:ins w:id="107939" w:author="pete jones" w:date="2022-01-12T17:25:00Z"/>
                <w:sz w:val="20"/>
                <w:szCs w:val="20"/>
                <w:rPrChange w:id="107940" w:author="pete jones" w:date="2022-01-12T17:26:00Z">
                  <w:rPr>
                    <w:ins w:id="107941" w:author="pete jones" w:date="2022-01-12T17:25:00Z"/>
                  </w:rPr>
                </w:rPrChange>
              </w:rPr>
              <w:pPrChange w:id="107942" w:author="pete jones" w:date="2022-01-12T17:30:00Z">
                <w:pPr>
                  <w:jc w:val="left"/>
                </w:pPr>
              </w:pPrChange>
            </w:pPr>
            <w:ins w:id="107943" w:author="pete jones" w:date="2022-01-12T17:25:00Z">
              <w:r w:rsidRPr="00D32D2F">
                <w:rPr>
                  <w:sz w:val="20"/>
                  <w:szCs w:val="20"/>
                  <w:rPrChange w:id="107944" w:author="pete jones" w:date="2022-01-12T17:26:00Z">
                    <w:rPr/>
                  </w:rPrChange>
                </w:rPr>
                <w:t>0</w:t>
              </w:r>
            </w:ins>
          </w:p>
        </w:tc>
        <w:tc>
          <w:tcPr>
            <w:tcW w:w="616" w:type="dxa"/>
            <w:noWrap/>
            <w:vAlign w:val="center"/>
            <w:hideMark/>
            <w:tcPrChange w:id="107945" w:author="pete jones" w:date="2022-01-12T17:27:00Z">
              <w:tcPr>
                <w:tcW w:w="616" w:type="dxa"/>
                <w:noWrap/>
                <w:hideMark/>
              </w:tcPr>
            </w:tcPrChange>
          </w:tcPr>
          <w:p w14:paraId="4C36E3C1" w14:textId="77777777" w:rsidR="00D32D2F" w:rsidRPr="00D32D2F" w:rsidRDefault="00D32D2F">
            <w:pPr>
              <w:spacing w:before="0" w:after="0" w:line="240" w:lineRule="auto"/>
              <w:jc w:val="center"/>
              <w:rPr>
                <w:ins w:id="107946" w:author="pete jones" w:date="2022-01-12T17:25:00Z"/>
                <w:sz w:val="20"/>
                <w:szCs w:val="20"/>
                <w:rPrChange w:id="107947" w:author="pete jones" w:date="2022-01-12T17:26:00Z">
                  <w:rPr>
                    <w:ins w:id="107948" w:author="pete jones" w:date="2022-01-12T17:25:00Z"/>
                  </w:rPr>
                </w:rPrChange>
              </w:rPr>
              <w:pPrChange w:id="107949" w:author="pete jones" w:date="2022-01-12T17:30:00Z">
                <w:pPr>
                  <w:jc w:val="left"/>
                </w:pPr>
              </w:pPrChange>
            </w:pPr>
            <w:ins w:id="107950" w:author="pete jones" w:date="2022-01-12T17:25:00Z">
              <w:r w:rsidRPr="00D32D2F">
                <w:rPr>
                  <w:sz w:val="20"/>
                  <w:szCs w:val="20"/>
                  <w:rPrChange w:id="107951" w:author="pete jones" w:date="2022-01-12T17:26:00Z">
                    <w:rPr/>
                  </w:rPrChange>
                </w:rPr>
                <w:t>0</w:t>
              </w:r>
            </w:ins>
          </w:p>
        </w:tc>
        <w:tc>
          <w:tcPr>
            <w:tcW w:w="616" w:type="dxa"/>
            <w:noWrap/>
            <w:vAlign w:val="center"/>
            <w:hideMark/>
            <w:tcPrChange w:id="107952" w:author="pete jones" w:date="2022-01-12T17:27:00Z">
              <w:tcPr>
                <w:tcW w:w="616" w:type="dxa"/>
                <w:noWrap/>
                <w:hideMark/>
              </w:tcPr>
            </w:tcPrChange>
          </w:tcPr>
          <w:p w14:paraId="70CC342F" w14:textId="77777777" w:rsidR="00D32D2F" w:rsidRPr="00D32D2F" w:rsidRDefault="00D32D2F">
            <w:pPr>
              <w:spacing w:before="0" w:after="0" w:line="240" w:lineRule="auto"/>
              <w:jc w:val="center"/>
              <w:rPr>
                <w:ins w:id="107953" w:author="pete jones" w:date="2022-01-12T17:25:00Z"/>
                <w:sz w:val="20"/>
                <w:szCs w:val="20"/>
                <w:rPrChange w:id="107954" w:author="pete jones" w:date="2022-01-12T17:26:00Z">
                  <w:rPr>
                    <w:ins w:id="107955" w:author="pete jones" w:date="2022-01-12T17:25:00Z"/>
                  </w:rPr>
                </w:rPrChange>
              </w:rPr>
              <w:pPrChange w:id="107956" w:author="pete jones" w:date="2022-01-12T17:30:00Z">
                <w:pPr>
                  <w:jc w:val="left"/>
                </w:pPr>
              </w:pPrChange>
            </w:pPr>
            <w:ins w:id="107957" w:author="pete jones" w:date="2022-01-12T17:25:00Z">
              <w:r w:rsidRPr="00D32D2F">
                <w:rPr>
                  <w:sz w:val="20"/>
                  <w:szCs w:val="20"/>
                  <w:rPrChange w:id="107958" w:author="pete jones" w:date="2022-01-12T17:26:00Z">
                    <w:rPr/>
                  </w:rPrChange>
                </w:rPr>
                <w:t>3</w:t>
              </w:r>
            </w:ins>
          </w:p>
        </w:tc>
      </w:tr>
      <w:tr w:rsidR="00D32D2F" w:rsidRPr="00D32D2F" w14:paraId="29ABB453" w14:textId="77777777" w:rsidTr="00D32D2F">
        <w:trPr>
          <w:trHeight w:val="300"/>
          <w:ins w:id="107959" w:author="pete jones" w:date="2022-01-12T17:25:00Z"/>
          <w:trPrChange w:id="107960" w:author="pete jones" w:date="2022-01-12T17:27:00Z">
            <w:trPr>
              <w:trHeight w:val="300"/>
            </w:trPr>
          </w:trPrChange>
        </w:trPr>
        <w:tc>
          <w:tcPr>
            <w:tcW w:w="868" w:type="dxa"/>
            <w:noWrap/>
            <w:hideMark/>
            <w:tcPrChange w:id="107961" w:author="pete jones" w:date="2022-01-12T17:27:00Z">
              <w:tcPr>
                <w:tcW w:w="868" w:type="dxa"/>
                <w:noWrap/>
                <w:hideMark/>
              </w:tcPr>
            </w:tcPrChange>
          </w:tcPr>
          <w:p w14:paraId="070E2753" w14:textId="77777777" w:rsidR="00D32D2F" w:rsidRPr="00D32D2F" w:rsidRDefault="00D32D2F">
            <w:pPr>
              <w:spacing w:before="0" w:after="0" w:line="240" w:lineRule="auto"/>
              <w:jc w:val="left"/>
              <w:rPr>
                <w:ins w:id="107962" w:author="pete jones" w:date="2022-01-12T17:25:00Z"/>
                <w:sz w:val="20"/>
                <w:szCs w:val="20"/>
                <w:rPrChange w:id="107963" w:author="pete jones" w:date="2022-01-12T17:26:00Z">
                  <w:rPr>
                    <w:ins w:id="107964" w:author="pete jones" w:date="2022-01-12T17:25:00Z"/>
                  </w:rPr>
                </w:rPrChange>
              </w:rPr>
              <w:pPrChange w:id="107965" w:author="pete jones" w:date="2022-01-12T17:26:00Z">
                <w:pPr>
                  <w:jc w:val="left"/>
                </w:pPr>
              </w:pPrChange>
            </w:pPr>
            <w:ins w:id="107966" w:author="pete jones" w:date="2022-01-12T17:25:00Z">
              <w:r w:rsidRPr="00D32D2F">
                <w:rPr>
                  <w:sz w:val="20"/>
                  <w:szCs w:val="20"/>
                  <w:rPrChange w:id="107967" w:author="pete jones" w:date="2022-01-12T17:26:00Z">
                    <w:rPr/>
                  </w:rPrChange>
                </w:rPr>
                <w:t>101</w:t>
              </w:r>
            </w:ins>
          </w:p>
        </w:tc>
        <w:tc>
          <w:tcPr>
            <w:tcW w:w="1516" w:type="dxa"/>
            <w:noWrap/>
            <w:hideMark/>
            <w:tcPrChange w:id="107968" w:author="pete jones" w:date="2022-01-12T17:27:00Z">
              <w:tcPr>
                <w:tcW w:w="1516" w:type="dxa"/>
                <w:noWrap/>
                <w:hideMark/>
              </w:tcPr>
            </w:tcPrChange>
          </w:tcPr>
          <w:p w14:paraId="45074483" w14:textId="77777777" w:rsidR="00D32D2F" w:rsidRPr="00D32D2F" w:rsidRDefault="00D32D2F">
            <w:pPr>
              <w:spacing w:before="0" w:after="0" w:line="240" w:lineRule="auto"/>
              <w:jc w:val="left"/>
              <w:rPr>
                <w:ins w:id="107969" w:author="pete jones" w:date="2022-01-12T17:25:00Z"/>
                <w:sz w:val="20"/>
                <w:szCs w:val="20"/>
                <w:rPrChange w:id="107970" w:author="pete jones" w:date="2022-01-12T17:26:00Z">
                  <w:rPr>
                    <w:ins w:id="107971" w:author="pete jones" w:date="2022-01-12T17:25:00Z"/>
                  </w:rPr>
                </w:rPrChange>
              </w:rPr>
              <w:pPrChange w:id="107972" w:author="pete jones" w:date="2022-01-12T17:26:00Z">
                <w:pPr>
                  <w:jc w:val="left"/>
                </w:pPr>
              </w:pPrChange>
            </w:pPr>
            <w:ins w:id="107973" w:author="pete jones" w:date="2022-01-12T17:25:00Z">
              <w:r w:rsidRPr="00D32D2F">
                <w:rPr>
                  <w:sz w:val="20"/>
                  <w:szCs w:val="20"/>
                  <w:rPrChange w:id="107974" w:author="pete jones" w:date="2022-01-12T17:26:00Z">
                    <w:rPr/>
                  </w:rPrChange>
                </w:rPr>
                <w:t>AHSE3199</w:t>
              </w:r>
            </w:ins>
          </w:p>
        </w:tc>
        <w:tc>
          <w:tcPr>
            <w:tcW w:w="8744" w:type="dxa"/>
            <w:noWrap/>
            <w:hideMark/>
            <w:tcPrChange w:id="107975" w:author="pete jones" w:date="2022-01-12T17:27:00Z">
              <w:tcPr>
                <w:tcW w:w="8744" w:type="dxa"/>
                <w:noWrap/>
                <w:hideMark/>
              </w:tcPr>
            </w:tcPrChange>
          </w:tcPr>
          <w:p w14:paraId="42DC399F" w14:textId="77777777" w:rsidR="00D32D2F" w:rsidRPr="00D32D2F" w:rsidRDefault="00D32D2F">
            <w:pPr>
              <w:spacing w:before="0" w:after="0" w:line="240" w:lineRule="auto"/>
              <w:jc w:val="left"/>
              <w:rPr>
                <w:ins w:id="107976" w:author="pete jones" w:date="2022-01-12T17:25:00Z"/>
                <w:sz w:val="20"/>
                <w:szCs w:val="20"/>
                <w:rPrChange w:id="107977" w:author="pete jones" w:date="2022-01-12T17:26:00Z">
                  <w:rPr>
                    <w:ins w:id="107978" w:author="pete jones" w:date="2022-01-12T17:25:00Z"/>
                  </w:rPr>
                </w:rPrChange>
              </w:rPr>
              <w:pPrChange w:id="107979" w:author="pete jones" w:date="2022-01-12T17:26:00Z">
                <w:pPr>
                  <w:jc w:val="left"/>
                </w:pPr>
              </w:pPrChange>
            </w:pPr>
            <w:ins w:id="107980" w:author="pete jones" w:date="2022-01-12T17:25:00Z">
              <w:r w:rsidRPr="00D32D2F">
                <w:rPr>
                  <w:sz w:val="20"/>
                  <w:szCs w:val="20"/>
                  <w:rPrChange w:id="107981" w:author="pete jones" w:date="2022-01-12T17:26:00Z">
                    <w:rPr/>
                  </w:rPrChange>
                </w:rPr>
                <w:t>Special Topics in Arts, Humanities and Social Sciences</w:t>
              </w:r>
            </w:ins>
          </w:p>
        </w:tc>
        <w:tc>
          <w:tcPr>
            <w:tcW w:w="616" w:type="dxa"/>
            <w:noWrap/>
            <w:vAlign w:val="center"/>
            <w:hideMark/>
            <w:tcPrChange w:id="107982" w:author="pete jones" w:date="2022-01-12T17:27:00Z">
              <w:tcPr>
                <w:tcW w:w="616" w:type="dxa"/>
                <w:noWrap/>
                <w:hideMark/>
              </w:tcPr>
            </w:tcPrChange>
          </w:tcPr>
          <w:p w14:paraId="159B4F0C" w14:textId="0C97C074" w:rsidR="00D32D2F" w:rsidRPr="00D32D2F" w:rsidRDefault="00D32D2F">
            <w:pPr>
              <w:spacing w:before="0" w:after="0" w:line="240" w:lineRule="auto"/>
              <w:jc w:val="center"/>
              <w:rPr>
                <w:ins w:id="107983" w:author="pete jones" w:date="2022-01-12T17:25:00Z"/>
                <w:sz w:val="20"/>
                <w:szCs w:val="20"/>
                <w:rPrChange w:id="107984" w:author="pete jones" w:date="2022-01-12T17:26:00Z">
                  <w:rPr>
                    <w:ins w:id="107985" w:author="pete jones" w:date="2022-01-12T17:25:00Z"/>
                  </w:rPr>
                </w:rPrChange>
              </w:rPr>
              <w:pPrChange w:id="107986" w:author="pete jones" w:date="2022-01-12T17:30:00Z">
                <w:pPr>
                  <w:jc w:val="left"/>
                </w:pPr>
              </w:pPrChange>
            </w:pPr>
          </w:p>
        </w:tc>
        <w:tc>
          <w:tcPr>
            <w:tcW w:w="616" w:type="dxa"/>
            <w:noWrap/>
            <w:vAlign w:val="center"/>
            <w:hideMark/>
            <w:tcPrChange w:id="107987" w:author="pete jones" w:date="2022-01-12T17:27:00Z">
              <w:tcPr>
                <w:tcW w:w="616" w:type="dxa"/>
                <w:noWrap/>
                <w:hideMark/>
              </w:tcPr>
            </w:tcPrChange>
          </w:tcPr>
          <w:p w14:paraId="02344160" w14:textId="77777777" w:rsidR="00D32D2F" w:rsidRPr="00D32D2F" w:rsidRDefault="00D32D2F">
            <w:pPr>
              <w:spacing w:before="0" w:after="0" w:line="240" w:lineRule="auto"/>
              <w:jc w:val="center"/>
              <w:rPr>
                <w:ins w:id="107988" w:author="pete jones" w:date="2022-01-12T17:25:00Z"/>
                <w:sz w:val="20"/>
                <w:szCs w:val="20"/>
                <w:rPrChange w:id="107989" w:author="pete jones" w:date="2022-01-12T17:26:00Z">
                  <w:rPr>
                    <w:ins w:id="107990" w:author="pete jones" w:date="2022-01-12T17:25:00Z"/>
                  </w:rPr>
                </w:rPrChange>
              </w:rPr>
              <w:pPrChange w:id="107991" w:author="pete jones" w:date="2022-01-12T17:30:00Z">
                <w:pPr>
                  <w:jc w:val="left"/>
                </w:pPr>
              </w:pPrChange>
            </w:pPr>
            <w:ins w:id="107992" w:author="pete jones" w:date="2022-01-12T17:25:00Z">
              <w:r w:rsidRPr="00D32D2F">
                <w:rPr>
                  <w:sz w:val="20"/>
                  <w:szCs w:val="20"/>
                  <w:rPrChange w:id="107993" w:author="pete jones" w:date="2022-01-12T17:26:00Z">
                    <w:rPr/>
                  </w:rPrChange>
                </w:rPr>
                <w:t>2</w:t>
              </w:r>
            </w:ins>
          </w:p>
        </w:tc>
        <w:tc>
          <w:tcPr>
            <w:tcW w:w="616" w:type="dxa"/>
            <w:noWrap/>
            <w:vAlign w:val="center"/>
            <w:hideMark/>
            <w:tcPrChange w:id="107994" w:author="pete jones" w:date="2022-01-12T17:27:00Z">
              <w:tcPr>
                <w:tcW w:w="616" w:type="dxa"/>
                <w:noWrap/>
                <w:hideMark/>
              </w:tcPr>
            </w:tcPrChange>
          </w:tcPr>
          <w:p w14:paraId="29BCB454" w14:textId="77777777" w:rsidR="00D32D2F" w:rsidRPr="00D32D2F" w:rsidRDefault="00D32D2F">
            <w:pPr>
              <w:spacing w:before="0" w:after="0" w:line="240" w:lineRule="auto"/>
              <w:jc w:val="center"/>
              <w:rPr>
                <w:ins w:id="107995" w:author="pete jones" w:date="2022-01-12T17:25:00Z"/>
                <w:sz w:val="20"/>
                <w:szCs w:val="20"/>
                <w:rPrChange w:id="107996" w:author="pete jones" w:date="2022-01-12T17:26:00Z">
                  <w:rPr>
                    <w:ins w:id="107997" w:author="pete jones" w:date="2022-01-12T17:25:00Z"/>
                  </w:rPr>
                </w:rPrChange>
              </w:rPr>
              <w:pPrChange w:id="107998" w:author="pete jones" w:date="2022-01-12T17:30:00Z">
                <w:pPr>
                  <w:jc w:val="left"/>
                </w:pPr>
              </w:pPrChange>
            </w:pPr>
          </w:p>
        </w:tc>
        <w:tc>
          <w:tcPr>
            <w:tcW w:w="616" w:type="dxa"/>
            <w:noWrap/>
            <w:vAlign w:val="center"/>
            <w:hideMark/>
            <w:tcPrChange w:id="107999" w:author="pete jones" w:date="2022-01-12T17:27:00Z">
              <w:tcPr>
                <w:tcW w:w="616" w:type="dxa"/>
                <w:noWrap/>
                <w:hideMark/>
              </w:tcPr>
            </w:tcPrChange>
          </w:tcPr>
          <w:p w14:paraId="475EB3B0" w14:textId="77777777" w:rsidR="00D32D2F" w:rsidRPr="00D32D2F" w:rsidRDefault="00D32D2F">
            <w:pPr>
              <w:spacing w:before="0" w:after="0" w:line="240" w:lineRule="auto"/>
              <w:jc w:val="center"/>
              <w:rPr>
                <w:ins w:id="108000" w:author="pete jones" w:date="2022-01-12T17:25:00Z"/>
                <w:sz w:val="20"/>
                <w:szCs w:val="20"/>
                <w:rPrChange w:id="108001" w:author="pete jones" w:date="2022-01-12T17:26:00Z">
                  <w:rPr>
                    <w:ins w:id="108002" w:author="pete jones" w:date="2022-01-12T17:25:00Z"/>
                  </w:rPr>
                </w:rPrChange>
              </w:rPr>
              <w:pPrChange w:id="108003" w:author="pete jones" w:date="2022-01-12T17:30:00Z">
                <w:pPr>
                  <w:jc w:val="left"/>
                </w:pPr>
              </w:pPrChange>
            </w:pPr>
            <w:ins w:id="108004" w:author="pete jones" w:date="2022-01-12T17:25:00Z">
              <w:r w:rsidRPr="00D32D2F">
                <w:rPr>
                  <w:sz w:val="20"/>
                  <w:szCs w:val="20"/>
                  <w:rPrChange w:id="108005" w:author="pete jones" w:date="2022-01-12T17:26:00Z">
                    <w:rPr/>
                  </w:rPrChange>
                </w:rPr>
                <w:t>3</w:t>
              </w:r>
            </w:ins>
          </w:p>
        </w:tc>
        <w:tc>
          <w:tcPr>
            <w:tcW w:w="616" w:type="dxa"/>
            <w:noWrap/>
            <w:vAlign w:val="center"/>
            <w:hideMark/>
            <w:tcPrChange w:id="108006" w:author="pete jones" w:date="2022-01-12T17:27:00Z">
              <w:tcPr>
                <w:tcW w:w="616" w:type="dxa"/>
                <w:noWrap/>
                <w:hideMark/>
              </w:tcPr>
            </w:tcPrChange>
          </w:tcPr>
          <w:p w14:paraId="1720481F" w14:textId="77777777" w:rsidR="00D32D2F" w:rsidRPr="00D32D2F" w:rsidRDefault="00D32D2F">
            <w:pPr>
              <w:spacing w:before="0" w:after="0" w:line="240" w:lineRule="auto"/>
              <w:jc w:val="center"/>
              <w:rPr>
                <w:ins w:id="108007" w:author="pete jones" w:date="2022-01-12T17:25:00Z"/>
                <w:sz w:val="20"/>
                <w:szCs w:val="20"/>
                <w:rPrChange w:id="108008" w:author="pete jones" w:date="2022-01-12T17:26:00Z">
                  <w:rPr>
                    <w:ins w:id="108009" w:author="pete jones" w:date="2022-01-12T17:25:00Z"/>
                  </w:rPr>
                </w:rPrChange>
              </w:rPr>
              <w:pPrChange w:id="108010" w:author="pete jones" w:date="2022-01-12T17:30:00Z">
                <w:pPr>
                  <w:jc w:val="left"/>
                </w:pPr>
              </w:pPrChange>
            </w:pPr>
            <w:ins w:id="108011" w:author="pete jones" w:date="2022-01-12T17:25:00Z">
              <w:r w:rsidRPr="00D32D2F">
                <w:rPr>
                  <w:sz w:val="20"/>
                  <w:szCs w:val="20"/>
                  <w:rPrChange w:id="108012" w:author="pete jones" w:date="2022-01-12T17:26:00Z">
                    <w:rPr/>
                  </w:rPrChange>
                </w:rPr>
                <w:t>v</w:t>
              </w:r>
            </w:ins>
          </w:p>
        </w:tc>
        <w:tc>
          <w:tcPr>
            <w:tcW w:w="616" w:type="dxa"/>
            <w:noWrap/>
            <w:vAlign w:val="center"/>
            <w:hideMark/>
            <w:tcPrChange w:id="108013" w:author="pete jones" w:date="2022-01-12T17:27:00Z">
              <w:tcPr>
                <w:tcW w:w="616" w:type="dxa"/>
                <w:noWrap/>
                <w:hideMark/>
              </w:tcPr>
            </w:tcPrChange>
          </w:tcPr>
          <w:p w14:paraId="4C7B974A" w14:textId="77777777" w:rsidR="00D32D2F" w:rsidRPr="00D32D2F" w:rsidRDefault="00D32D2F">
            <w:pPr>
              <w:spacing w:before="0" w:after="0" w:line="240" w:lineRule="auto"/>
              <w:jc w:val="center"/>
              <w:rPr>
                <w:ins w:id="108014" w:author="pete jones" w:date="2022-01-12T17:25:00Z"/>
                <w:sz w:val="20"/>
                <w:szCs w:val="20"/>
                <w:rPrChange w:id="108015" w:author="pete jones" w:date="2022-01-12T17:26:00Z">
                  <w:rPr>
                    <w:ins w:id="108016" w:author="pete jones" w:date="2022-01-12T17:25:00Z"/>
                  </w:rPr>
                </w:rPrChange>
              </w:rPr>
              <w:pPrChange w:id="108017" w:author="pete jones" w:date="2022-01-12T17:30:00Z">
                <w:pPr>
                  <w:jc w:val="left"/>
                </w:pPr>
              </w:pPrChange>
            </w:pPr>
          </w:p>
        </w:tc>
        <w:tc>
          <w:tcPr>
            <w:tcW w:w="616" w:type="dxa"/>
            <w:noWrap/>
            <w:vAlign w:val="center"/>
            <w:hideMark/>
            <w:tcPrChange w:id="108018" w:author="pete jones" w:date="2022-01-12T17:27:00Z">
              <w:tcPr>
                <w:tcW w:w="616" w:type="dxa"/>
                <w:noWrap/>
                <w:hideMark/>
              </w:tcPr>
            </w:tcPrChange>
          </w:tcPr>
          <w:p w14:paraId="3C67DD68" w14:textId="77777777" w:rsidR="00D32D2F" w:rsidRPr="00D32D2F" w:rsidRDefault="00D32D2F">
            <w:pPr>
              <w:spacing w:before="0" w:after="0" w:line="240" w:lineRule="auto"/>
              <w:jc w:val="center"/>
              <w:rPr>
                <w:ins w:id="108019" w:author="pete jones" w:date="2022-01-12T17:25:00Z"/>
                <w:sz w:val="20"/>
                <w:szCs w:val="20"/>
                <w:rPrChange w:id="108020" w:author="pete jones" w:date="2022-01-12T17:26:00Z">
                  <w:rPr>
                    <w:ins w:id="108021" w:author="pete jones" w:date="2022-01-12T17:25:00Z"/>
                  </w:rPr>
                </w:rPrChange>
              </w:rPr>
              <w:pPrChange w:id="108022" w:author="pete jones" w:date="2022-01-12T17:30:00Z">
                <w:pPr>
                  <w:jc w:val="left"/>
                </w:pPr>
              </w:pPrChange>
            </w:pPr>
          </w:p>
        </w:tc>
        <w:tc>
          <w:tcPr>
            <w:tcW w:w="616" w:type="dxa"/>
            <w:noWrap/>
            <w:vAlign w:val="center"/>
            <w:hideMark/>
            <w:tcPrChange w:id="108023" w:author="pete jones" w:date="2022-01-12T17:27:00Z">
              <w:tcPr>
                <w:tcW w:w="616" w:type="dxa"/>
                <w:noWrap/>
                <w:hideMark/>
              </w:tcPr>
            </w:tcPrChange>
          </w:tcPr>
          <w:p w14:paraId="77A5AB5B" w14:textId="77777777" w:rsidR="00D32D2F" w:rsidRPr="00D32D2F" w:rsidRDefault="00D32D2F">
            <w:pPr>
              <w:spacing w:before="0" w:after="0" w:line="240" w:lineRule="auto"/>
              <w:jc w:val="center"/>
              <w:rPr>
                <w:ins w:id="108024" w:author="pete jones" w:date="2022-01-12T17:25:00Z"/>
                <w:sz w:val="20"/>
                <w:szCs w:val="20"/>
                <w:rPrChange w:id="108025" w:author="pete jones" w:date="2022-01-12T17:26:00Z">
                  <w:rPr>
                    <w:ins w:id="108026" w:author="pete jones" w:date="2022-01-12T17:25:00Z"/>
                  </w:rPr>
                </w:rPrChange>
              </w:rPr>
              <w:pPrChange w:id="108027" w:author="pete jones" w:date="2022-01-12T17:30:00Z">
                <w:pPr>
                  <w:jc w:val="left"/>
                </w:pPr>
              </w:pPrChange>
            </w:pPr>
          </w:p>
        </w:tc>
      </w:tr>
      <w:tr w:rsidR="00D32D2F" w:rsidRPr="00D32D2F" w14:paraId="2366FB7F" w14:textId="77777777" w:rsidTr="00D32D2F">
        <w:trPr>
          <w:trHeight w:val="300"/>
          <w:ins w:id="108028" w:author="pete jones" w:date="2022-01-12T17:25:00Z"/>
          <w:trPrChange w:id="108029" w:author="pete jones" w:date="2022-01-12T17:27:00Z">
            <w:trPr>
              <w:trHeight w:val="300"/>
            </w:trPr>
          </w:trPrChange>
        </w:trPr>
        <w:tc>
          <w:tcPr>
            <w:tcW w:w="868" w:type="dxa"/>
            <w:noWrap/>
            <w:hideMark/>
            <w:tcPrChange w:id="108030" w:author="pete jones" w:date="2022-01-12T17:27:00Z">
              <w:tcPr>
                <w:tcW w:w="868" w:type="dxa"/>
                <w:noWrap/>
                <w:hideMark/>
              </w:tcPr>
            </w:tcPrChange>
          </w:tcPr>
          <w:p w14:paraId="3B31AE24" w14:textId="77777777" w:rsidR="00D32D2F" w:rsidRPr="00D32D2F" w:rsidRDefault="00D32D2F">
            <w:pPr>
              <w:spacing w:before="0" w:after="0" w:line="240" w:lineRule="auto"/>
              <w:jc w:val="left"/>
              <w:rPr>
                <w:ins w:id="108031" w:author="pete jones" w:date="2022-01-12T17:25:00Z"/>
                <w:sz w:val="20"/>
                <w:szCs w:val="20"/>
                <w:rPrChange w:id="108032" w:author="pete jones" w:date="2022-01-12T17:26:00Z">
                  <w:rPr>
                    <w:ins w:id="108033" w:author="pete jones" w:date="2022-01-12T17:25:00Z"/>
                  </w:rPr>
                </w:rPrChange>
              </w:rPr>
              <w:pPrChange w:id="108034" w:author="pete jones" w:date="2022-01-12T17:26:00Z">
                <w:pPr>
                  <w:jc w:val="left"/>
                </w:pPr>
              </w:pPrChange>
            </w:pPr>
            <w:ins w:id="108035" w:author="pete jones" w:date="2022-01-12T17:25:00Z">
              <w:r w:rsidRPr="00D32D2F">
                <w:rPr>
                  <w:sz w:val="20"/>
                  <w:szCs w:val="20"/>
                  <w:rPrChange w:id="108036" w:author="pete jones" w:date="2022-01-12T17:26:00Z">
                    <w:rPr/>
                  </w:rPrChange>
                </w:rPr>
                <w:t>102</w:t>
              </w:r>
            </w:ins>
          </w:p>
        </w:tc>
        <w:tc>
          <w:tcPr>
            <w:tcW w:w="1516" w:type="dxa"/>
            <w:noWrap/>
            <w:hideMark/>
            <w:tcPrChange w:id="108037" w:author="pete jones" w:date="2022-01-12T17:27:00Z">
              <w:tcPr>
                <w:tcW w:w="1516" w:type="dxa"/>
                <w:noWrap/>
                <w:hideMark/>
              </w:tcPr>
            </w:tcPrChange>
          </w:tcPr>
          <w:p w14:paraId="7BF27AAF" w14:textId="77777777" w:rsidR="00D32D2F" w:rsidRPr="00D32D2F" w:rsidRDefault="00D32D2F">
            <w:pPr>
              <w:spacing w:before="0" w:after="0" w:line="240" w:lineRule="auto"/>
              <w:jc w:val="left"/>
              <w:rPr>
                <w:ins w:id="108038" w:author="pete jones" w:date="2022-01-12T17:25:00Z"/>
                <w:sz w:val="20"/>
                <w:szCs w:val="20"/>
                <w:rPrChange w:id="108039" w:author="pete jones" w:date="2022-01-12T17:26:00Z">
                  <w:rPr>
                    <w:ins w:id="108040" w:author="pete jones" w:date="2022-01-12T17:25:00Z"/>
                  </w:rPr>
                </w:rPrChange>
              </w:rPr>
              <w:pPrChange w:id="108041" w:author="pete jones" w:date="2022-01-12T17:26:00Z">
                <w:pPr>
                  <w:jc w:val="left"/>
                </w:pPr>
              </w:pPrChange>
            </w:pPr>
            <w:ins w:id="108042" w:author="pete jones" w:date="2022-01-12T17:25:00Z">
              <w:r w:rsidRPr="00D32D2F">
                <w:rPr>
                  <w:sz w:val="20"/>
                  <w:szCs w:val="20"/>
                  <w:rPrChange w:id="108043" w:author="pete jones" w:date="2022-01-12T17:26:00Z">
                    <w:rPr/>
                  </w:rPrChange>
                </w:rPr>
                <w:t>AHSE3515</w:t>
              </w:r>
            </w:ins>
          </w:p>
        </w:tc>
        <w:tc>
          <w:tcPr>
            <w:tcW w:w="8744" w:type="dxa"/>
            <w:noWrap/>
            <w:hideMark/>
            <w:tcPrChange w:id="108044" w:author="pete jones" w:date="2022-01-12T17:27:00Z">
              <w:tcPr>
                <w:tcW w:w="8744" w:type="dxa"/>
                <w:noWrap/>
                <w:hideMark/>
              </w:tcPr>
            </w:tcPrChange>
          </w:tcPr>
          <w:p w14:paraId="20598316" w14:textId="77777777" w:rsidR="00D32D2F" w:rsidRPr="00D32D2F" w:rsidRDefault="00D32D2F">
            <w:pPr>
              <w:spacing w:before="0" w:after="0" w:line="240" w:lineRule="auto"/>
              <w:jc w:val="left"/>
              <w:rPr>
                <w:ins w:id="108045" w:author="pete jones" w:date="2022-01-12T17:25:00Z"/>
                <w:sz w:val="20"/>
                <w:szCs w:val="20"/>
                <w:rPrChange w:id="108046" w:author="pete jones" w:date="2022-01-12T17:26:00Z">
                  <w:rPr>
                    <w:ins w:id="108047" w:author="pete jones" w:date="2022-01-12T17:25:00Z"/>
                  </w:rPr>
                </w:rPrChange>
              </w:rPr>
              <w:pPrChange w:id="108048" w:author="pete jones" w:date="2022-01-12T17:26:00Z">
                <w:pPr>
                  <w:jc w:val="left"/>
                </w:pPr>
              </w:pPrChange>
            </w:pPr>
            <w:ins w:id="108049" w:author="pete jones" w:date="2022-01-12T17:25:00Z">
              <w:r w:rsidRPr="00D32D2F">
                <w:rPr>
                  <w:sz w:val="20"/>
                  <w:szCs w:val="20"/>
                  <w:rPrChange w:id="108050" w:author="pete jones" w:date="2022-01-12T17:26:00Z">
                    <w:rPr/>
                  </w:rPrChange>
                </w:rPr>
                <w:t>Launch</w:t>
              </w:r>
            </w:ins>
          </w:p>
        </w:tc>
        <w:tc>
          <w:tcPr>
            <w:tcW w:w="616" w:type="dxa"/>
            <w:noWrap/>
            <w:vAlign w:val="center"/>
            <w:hideMark/>
            <w:tcPrChange w:id="108051" w:author="pete jones" w:date="2022-01-12T17:27:00Z">
              <w:tcPr>
                <w:tcW w:w="616" w:type="dxa"/>
                <w:noWrap/>
                <w:hideMark/>
              </w:tcPr>
            </w:tcPrChange>
          </w:tcPr>
          <w:p w14:paraId="2506B20B" w14:textId="34BECB81" w:rsidR="00D32D2F" w:rsidRPr="00D32D2F" w:rsidRDefault="00D32D2F">
            <w:pPr>
              <w:spacing w:before="0" w:after="0" w:line="240" w:lineRule="auto"/>
              <w:jc w:val="center"/>
              <w:rPr>
                <w:ins w:id="108052" w:author="pete jones" w:date="2022-01-12T17:25:00Z"/>
                <w:sz w:val="20"/>
                <w:szCs w:val="20"/>
                <w:rPrChange w:id="108053" w:author="pete jones" w:date="2022-01-12T17:26:00Z">
                  <w:rPr>
                    <w:ins w:id="108054" w:author="pete jones" w:date="2022-01-12T17:25:00Z"/>
                  </w:rPr>
                </w:rPrChange>
              </w:rPr>
              <w:pPrChange w:id="108055" w:author="pete jones" w:date="2022-01-12T17:30:00Z">
                <w:pPr>
                  <w:jc w:val="left"/>
                </w:pPr>
              </w:pPrChange>
            </w:pPr>
          </w:p>
        </w:tc>
        <w:tc>
          <w:tcPr>
            <w:tcW w:w="616" w:type="dxa"/>
            <w:noWrap/>
            <w:vAlign w:val="center"/>
            <w:hideMark/>
            <w:tcPrChange w:id="108056" w:author="pete jones" w:date="2022-01-12T17:27:00Z">
              <w:tcPr>
                <w:tcW w:w="616" w:type="dxa"/>
                <w:noWrap/>
                <w:hideMark/>
              </w:tcPr>
            </w:tcPrChange>
          </w:tcPr>
          <w:p w14:paraId="0CE91BAD" w14:textId="77777777" w:rsidR="00D32D2F" w:rsidRPr="00D32D2F" w:rsidRDefault="00D32D2F">
            <w:pPr>
              <w:spacing w:before="0" w:after="0" w:line="240" w:lineRule="auto"/>
              <w:jc w:val="center"/>
              <w:rPr>
                <w:ins w:id="108057" w:author="pete jones" w:date="2022-01-12T17:25:00Z"/>
                <w:sz w:val="20"/>
                <w:szCs w:val="20"/>
                <w:rPrChange w:id="108058" w:author="pete jones" w:date="2022-01-12T17:26:00Z">
                  <w:rPr>
                    <w:ins w:id="108059" w:author="pete jones" w:date="2022-01-12T17:25:00Z"/>
                  </w:rPr>
                </w:rPrChange>
              </w:rPr>
              <w:pPrChange w:id="108060" w:author="pete jones" w:date="2022-01-12T17:30:00Z">
                <w:pPr>
                  <w:jc w:val="left"/>
                </w:pPr>
              </w:pPrChange>
            </w:pPr>
            <w:ins w:id="108061" w:author="pete jones" w:date="2022-01-12T17:25:00Z">
              <w:r w:rsidRPr="00D32D2F">
                <w:rPr>
                  <w:sz w:val="20"/>
                  <w:szCs w:val="20"/>
                  <w:rPrChange w:id="108062" w:author="pete jones" w:date="2022-01-12T17:26:00Z">
                    <w:rPr/>
                  </w:rPrChange>
                </w:rPr>
                <w:t>2</w:t>
              </w:r>
            </w:ins>
          </w:p>
        </w:tc>
        <w:tc>
          <w:tcPr>
            <w:tcW w:w="616" w:type="dxa"/>
            <w:noWrap/>
            <w:vAlign w:val="center"/>
            <w:hideMark/>
            <w:tcPrChange w:id="108063" w:author="pete jones" w:date="2022-01-12T17:27:00Z">
              <w:tcPr>
                <w:tcW w:w="616" w:type="dxa"/>
                <w:noWrap/>
                <w:hideMark/>
              </w:tcPr>
            </w:tcPrChange>
          </w:tcPr>
          <w:p w14:paraId="65D780DB" w14:textId="77777777" w:rsidR="00D32D2F" w:rsidRPr="00D32D2F" w:rsidRDefault="00D32D2F">
            <w:pPr>
              <w:spacing w:before="0" w:after="0" w:line="240" w:lineRule="auto"/>
              <w:jc w:val="center"/>
              <w:rPr>
                <w:ins w:id="108064" w:author="pete jones" w:date="2022-01-12T17:25:00Z"/>
                <w:sz w:val="20"/>
                <w:szCs w:val="20"/>
                <w:rPrChange w:id="108065" w:author="pete jones" w:date="2022-01-12T17:26:00Z">
                  <w:rPr>
                    <w:ins w:id="108066" w:author="pete jones" w:date="2022-01-12T17:25:00Z"/>
                  </w:rPr>
                </w:rPrChange>
              </w:rPr>
              <w:pPrChange w:id="108067" w:author="pete jones" w:date="2022-01-12T17:30:00Z">
                <w:pPr>
                  <w:jc w:val="left"/>
                </w:pPr>
              </w:pPrChange>
            </w:pPr>
          </w:p>
        </w:tc>
        <w:tc>
          <w:tcPr>
            <w:tcW w:w="616" w:type="dxa"/>
            <w:noWrap/>
            <w:vAlign w:val="center"/>
            <w:hideMark/>
            <w:tcPrChange w:id="108068" w:author="pete jones" w:date="2022-01-12T17:27:00Z">
              <w:tcPr>
                <w:tcW w:w="616" w:type="dxa"/>
                <w:noWrap/>
                <w:hideMark/>
              </w:tcPr>
            </w:tcPrChange>
          </w:tcPr>
          <w:p w14:paraId="17773691" w14:textId="77777777" w:rsidR="00D32D2F" w:rsidRPr="00D32D2F" w:rsidRDefault="00D32D2F">
            <w:pPr>
              <w:spacing w:before="0" w:after="0" w:line="240" w:lineRule="auto"/>
              <w:jc w:val="center"/>
              <w:rPr>
                <w:ins w:id="108069" w:author="pete jones" w:date="2022-01-12T17:25:00Z"/>
                <w:sz w:val="20"/>
                <w:szCs w:val="20"/>
                <w:rPrChange w:id="108070" w:author="pete jones" w:date="2022-01-12T17:26:00Z">
                  <w:rPr>
                    <w:ins w:id="108071" w:author="pete jones" w:date="2022-01-12T17:25:00Z"/>
                  </w:rPr>
                </w:rPrChange>
              </w:rPr>
              <w:pPrChange w:id="108072" w:author="pete jones" w:date="2022-01-12T17:30:00Z">
                <w:pPr>
                  <w:jc w:val="left"/>
                </w:pPr>
              </w:pPrChange>
            </w:pPr>
            <w:ins w:id="108073" w:author="pete jones" w:date="2022-01-12T17:25:00Z">
              <w:r w:rsidRPr="00D32D2F">
                <w:rPr>
                  <w:sz w:val="20"/>
                  <w:szCs w:val="20"/>
                  <w:rPrChange w:id="108074" w:author="pete jones" w:date="2022-01-12T17:26:00Z">
                    <w:rPr/>
                  </w:rPrChange>
                </w:rPr>
                <w:t>3</w:t>
              </w:r>
            </w:ins>
          </w:p>
        </w:tc>
        <w:tc>
          <w:tcPr>
            <w:tcW w:w="616" w:type="dxa"/>
            <w:noWrap/>
            <w:vAlign w:val="center"/>
            <w:hideMark/>
            <w:tcPrChange w:id="108075" w:author="pete jones" w:date="2022-01-12T17:27:00Z">
              <w:tcPr>
                <w:tcW w:w="616" w:type="dxa"/>
                <w:noWrap/>
                <w:hideMark/>
              </w:tcPr>
            </w:tcPrChange>
          </w:tcPr>
          <w:p w14:paraId="53750675" w14:textId="77777777" w:rsidR="00D32D2F" w:rsidRPr="00D32D2F" w:rsidRDefault="00D32D2F">
            <w:pPr>
              <w:spacing w:before="0" w:after="0" w:line="240" w:lineRule="auto"/>
              <w:jc w:val="center"/>
              <w:rPr>
                <w:ins w:id="108076" w:author="pete jones" w:date="2022-01-12T17:25:00Z"/>
                <w:sz w:val="20"/>
                <w:szCs w:val="20"/>
                <w:rPrChange w:id="108077" w:author="pete jones" w:date="2022-01-12T17:26:00Z">
                  <w:rPr>
                    <w:ins w:id="108078" w:author="pete jones" w:date="2022-01-12T17:25:00Z"/>
                  </w:rPr>
                </w:rPrChange>
              </w:rPr>
              <w:pPrChange w:id="108079" w:author="pete jones" w:date="2022-01-12T17:30:00Z">
                <w:pPr>
                  <w:jc w:val="left"/>
                </w:pPr>
              </w:pPrChange>
            </w:pPr>
            <w:ins w:id="108080" w:author="pete jones" w:date="2022-01-12T17:25:00Z">
              <w:r w:rsidRPr="00D32D2F">
                <w:rPr>
                  <w:sz w:val="20"/>
                  <w:szCs w:val="20"/>
                  <w:rPrChange w:id="108081" w:author="pete jones" w:date="2022-01-12T17:26:00Z">
                    <w:rPr/>
                  </w:rPrChange>
                </w:rPr>
                <w:t>4</w:t>
              </w:r>
            </w:ins>
          </w:p>
        </w:tc>
        <w:tc>
          <w:tcPr>
            <w:tcW w:w="616" w:type="dxa"/>
            <w:noWrap/>
            <w:vAlign w:val="center"/>
            <w:hideMark/>
            <w:tcPrChange w:id="108082" w:author="pete jones" w:date="2022-01-12T17:27:00Z">
              <w:tcPr>
                <w:tcW w:w="616" w:type="dxa"/>
                <w:noWrap/>
                <w:hideMark/>
              </w:tcPr>
            </w:tcPrChange>
          </w:tcPr>
          <w:p w14:paraId="4B858FAB" w14:textId="77777777" w:rsidR="00D32D2F" w:rsidRPr="00D32D2F" w:rsidRDefault="00D32D2F">
            <w:pPr>
              <w:spacing w:before="0" w:after="0" w:line="240" w:lineRule="auto"/>
              <w:jc w:val="center"/>
              <w:rPr>
                <w:ins w:id="108083" w:author="pete jones" w:date="2022-01-12T17:25:00Z"/>
                <w:sz w:val="20"/>
                <w:szCs w:val="20"/>
                <w:rPrChange w:id="108084" w:author="pete jones" w:date="2022-01-12T17:26:00Z">
                  <w:rPr>
                    <w:ins w:id="108085" w:author="pete jones" w:date="2022-01-12T17:25:00Z"/>
                  </w:rPr>
                </w:rPrChange>
              </w:rPr>
              <w:pPrChange w:id="108086" w:author="pete jones" w:date="2022-01-12T17:30:00Z">
                <w:pPr>
                  <w:jc w:val="left"/>
                </w:pPr>
              </w:pPrChange>
            </w:pPr>
            <w:ins w:id="108087" w:author="pete jones" w:date="2022-01-12T17:25:00Z">
              <w:r w:rsidRPr="00D32D2F">
                <w:rPr>
                  <w:sz w:val="20"/>
                  <w:szCs w:val="20"/>
                  <w:rPrChange w:id="108088" w:author="pete jones" w:date="2022-01-12T17:26:00Z">
                    <w:rPr/>
                  </w:rPrChange>
                </w:rPr>
                <w:t>4</w:t>
              </w:r>
            </w:ins>
          </w:p>
        </w:tc>
        <w:tc>
          <w:tcPr>
            <w:tcW w:w="616" w:type="dxa"/>
            <w:noWrap/>
            <w:vAlign w:val="center"/>
            <w:hideMark/>
            <w:tcPrChange w:id="108089" w:author="pete jones" w:date="2022-01-12T17:27:00Z">
              <w:tcPr>
                <w:tcW w:w="616" w:type="dxa"/>
                <w:noWrap/>
                <w:hideMark/>
              </w:tcPr>
            </w:tcPrChange>
          </w:tcPr>
          <w:p w14:paraId="5DE572CE" w14:textId="77777777" w:rsidR="00D32D2F" w:rsidRPr="00D32D2F" w:rsidRDefault="00D32D2F">
            <w:pPr>
              <w:spacing w:before="0" w:after="0" w:line="240" w:lineRule="auto"/>
              <w:jc w:val="center"/>
              <w:rPr>
                <w:ins w:id="108090" w:author="pete jones" w:date="2022-01-12T17:25:00Z"/>
                <w:sz w:val="20"/>
                <w:szCs w:val="20"/>
                <w:rPrChange w:id="108091" w:author="pete jones" w:date="2022-01-12T17:26:00Z">
                  <w:rPr>
                    <w:ins w:id="108092" w:author="pete jones" w:date="2022-01-12T17:25:00Z"/>
                  </w:rPr>
                </w:rPrChange>
              </w:rPr>
              <w:pPrChange w:id="108093" w:author="pete jones" w:date="2022-01-12T17:30:00Z">
                <w:pPr>
                  <w:jc w:val="left"/>
                </w:pPr>
              </w:pPrChange>
            </w:pPr>
            <w:ins w:id="108094" w:author="pete jones" w:date="2022-01-12T17:25:00Z">
              <w:r w:rsidRPr="00D32D2F">
                <w:rPr>
                  <w:sz w:val="20"/>
                  <w:szCs w:val="20"/>
                  <w:rPrChange w:id="108095" w:author="pete jones" w:date="2022-01-12T17:26:00Z">
                    <w:rPr/>
                  </w:rPrChange>
                </w:rPr>
                <w:t>0</w:t>
              </w:r>
            </w:ins>
          </w:p>
        </w:tc>
        <w:tc>
          <w:tcPr>
            <w:tcW w:w="616" w:type="dxa"/>
            <w:noWrap/>
            <w:vAlign w:val="center"/>
            <w:hideMark/>
            <w:tcPrChange w:id="108096" w:author="pete jones" w:date="2022-01-12T17:27:00Z">
              <w:tcPr>
                <w:tcW w:w="616" w:type="dxa"/>
                <w:noWrap/>
                <w:hideMark/>
              </w:tcPr>
            </w:tcPrChange>
          </w:tcPr>
          <w:p w14:paraId="467220F4" w14:textId="77777777" w:rsidR="00D32D2F" w:rsidRPr="00D32D2F" w:rsidRDefault="00D32D2F">
            <w:pPr>
              <w:spacing w:before="0" w:after="0" w:line="240" w:lineRule="auto"/>
              <w:jc w:val="center"/>
              <w:rPr>
                <w:ins w:id="108097" w:author="pete jones" w:date="2022-01-12T17:25:00Z"/>
                <w:sz w:val="20"/>
                <w:szCs w:val="20"/>
                <w:rPrChange w:id="108098" w:author="pete jones" w:date="2022-01-12T17:26:00Z">
                  <w:rPr>
                    <w:ins w:id="108099" w:author="pete jones" w:date="2022-01-12T17:25:00Z"/>
                  </w:rPr>
                </w:rPrChange>
              </w:rPr>
              <w:pPrChange w:id="108100" w:author="pete jones" w:date="2022-01-12T17:30:00Z">
                <w:pPr>
                  <w:jc w:val="left"/>
                </w:pPr>
              </w:pPrChange>
            </w:pPr>
            <w:ins w:id="108101" w:author="pete jones" w:date="2022-01-12T17:25:00Z">
              <w:r w:rsidRPr="00D32D2F">
                <w:rPr>
                  <w:sz w:val="20"/>
                  <w:szCs w:val="20"/>
                  <w:rPrChange w:id="108102" w:author="pete jones" w:date="2022-01-12T17:26:00Z">
                    <w:rPr/>
                  </w:rPrChange>
                </w:rPr>
                <w:t>8</w:t>
              </w:r>
            </w:ins>
          </w:p>
        </w:tc>
      </w:tr>
      <w:tr w:rsidR="00D32D2F" w:rsidRPr="00D32D2F" w14:paraId="2C1CF89A" w14:textId="77777777" w:rsidTr="00D32D2F">
        <w:trPr>
          <w:trHeight w:val="300"/>
          <w:ins w:id="108103" w:author="pete jones" w:date="2022-01-12T17:25:00Z"/>
          <w:trPrChange w:id="108104" w:author="pete jones" w:date="2022-01-12T17:27:00Z">
            <w:trPr>
              <w:trHeight w:val="300"/>
            </w:trPr>
          </w:trPrChange>
        </w:trPr>
        <w:tc>
          <w:tcPr>
            <w:tcW w:w="868" w:type="dxa"/>
            <w:noWrap/>
            <w:hideMark/>
            <w:tcPrChange w:id="108105" w:author="pete jones" w:date="2022-01-12T17:27:00Z">
              <w:tcPr>
                <w:tcW w:w="868" w:type="dxa"/>
                <w:noWrap/>
                <w:hideMark/>
              </w:tcPr>
            </w:tcPrChange>
          </w:tcPr>
          <w:p w14:paraId="40CAFC39" w14:textId="77777777" w:rsidR="00D32D2F" w:rsidRPr="00D32D2F" w:rsidRDefault="00D32D2F">
            <w:pPr>
              <w:spacing w:before="0" w:after="0" w:line="240" w:lineRule="auto"/>
              <w:jc w:val="left"/>
              <w:rPr>
                <w:ins w:id="108106" w:author="pete jones" w:date="2022-01-12T17:25:00Z"/>
                <w:sz w:val="20"/>
                <w:szCs w:val="20"/>
                <w:rPrChange w:id="108107" w:author="pete jones" w:date="2022-01-12T17:26:00Z">
                  <w:rPr>
                    <w:ins w:id="108108" w:author="pete jones" w:date="2022-01-12T17:25:00Z"/>
                  </w:rPr>
                </w:rPrChange>
              </w:rPr>
              <w:pPrChange w:id="108109" w:author="pete jones" w:date="2022-01-12T17:26:00Z">
                <w:pPr>
                  <w:jc w:val="left"/>
                </w:pPr>
              </w:pPrChange>
            </w:pPr>
            <w:ins w:id="108110" w:author="pete jones" w:date="2022-01-12T17:25:00Z">
              <w:r w:rsidRPr="00D32D2F">
                <w:rPr>
                  <w:sz w:val="20"/>
                  <w:szCs w:val="20"/>
                  <w:rPrChange w:id="108111" w:author="pete jones" w:date="2022-01-12T17:26:00Z">
                    <w:rPr/>
                  </w:rPrChange>
                </w:rPr>
                <w:t>103</w:t>
              </w:r>
            </w:ins>
          </w:p>
        </w:tc>
        <w:tc>
          <w:tcPr>
            <w:tcW w:w="1516" w:type="dxa"/>
            <w:noWrap/>
            <w:hideMark/>
            <w:tcPrChange w:id="108112" w:author="pete jones" w:date="2022-01-12T17:27:00Z">
              <w:tcPr>
                <w:tcW w:w="1516" w:type="dxa"/>
                <w:noWrap/>
                <w:hideMark/>
              </w:tcPr>
            </w:tcPrChange>
          </w:tcPr>
          <w:p w14:paraId="463ADC51" w14:textId="77777777" w:rsidR="00D32D2F" w:rsidRPr="00D32D2F" w:rsidRDefault="00D32D2F">
            <w:pPr>
              <w:spacing w:before="0" w:after="0" w:line="240" w:lineRule="auto"/>
              <w:jc w:val="left"/>
              <w:rPr>
                <w:ins w:id="108113" w:author="pete jones" w:date="2022-01-12T17:25:00Z"/>
                <w:sz w:val="20"/>
                <w:szCs w:val="20"/>
                <w:rPrChange w:id="108114" w:author="pete jones" w:date="2022-01-12T17:26:00Z">
                  <w:rPr>
                    <w:ins w:id="108115" w:author="pete jones" w:date="2022-01-12T17:25:00Z"/>
                  </w:rPr>
                </w:rPrChange>
              </w:rPr>
              <w:pPrChange w:id="108116" w:author="pete jones" w:date="2022-01-12T17:26:00Z">
                <w:pPr>
                  <w:jc w:val="left"/>
                </w:pPr>
              </w:pPrChange>
            </w:pPr>
            <w:ins w:id="108117" w:author="pete jones" w:date="2022-01-12T17:25:00Z">
              <w:r w:rsidRPr="00D32D2F">
                <w:rPr>
                  <w:sz w:val="20"/>
                  <w:szCs w:val="20"/>
                  <w:rPrChange w:id="108118" w:author="pete jones" w:date="2022-01-12T17:26:00Z">
                    <w:rPr/>
                  </w:rPrChange>
                </w:rPr>
                <w:t>AHSE3599</w:t>
              </w:r>
            </w:ins>
          </w:p>
        </w:tc>
        <w:tc>
          <w:tcPr>
            <w:tcW w:w="8744" w:type="dxa"/>
            <w:noWrap/>
            <w:hideMark/>
            <w:tcPrChange w:id="108119" w:author="pete jones" w:date="2022-01-12T17:27:00Z">
              <w:tcPr>
                <w:tcW w:w="8744" w:type="dxa"/>
                <w:noWrap/>
                <w:hideMark/>
              </w:tcPr>
            </w:tcPrChange>
          </w:tcPr>
          <w:p w14:paraId="5B22DF73" w14:textId="77777777" w:rsidR="00D32D2F" w:rsidRPr="00D32D2F" w:rsidRDefault="00D32D2F">
            <w:pPr>
              <w:spacing w:before="0" w:after="0" w:line="240" w:lineRule="auto"/>
              <w:jc w:val="left"/>
              <w:rPr>
                <w:ins w:id="108120" w:author="pete jones" w:date="2022-01-12T17:25:00Z"/>
                <w:sz w:val="20"/>
                <w:szCs w:val="20"/>
                <w:rPrChange w:id="108121" w:author="pete jones" w:date="2022-01-12T17:26:00Z">
                  <w:rPr>
                    <w:ins w:id="108122" w:author="pete jones" w:date="2022-01-12T17:25:00Z"/>
                  </w:rPr>
                </w:rPrChange>
              </w:rPr>
              <w:pPrChange w:id="108123" w:author="pete jones" w:date="2022-01-12T17:26:00Z">
                <w:pPr>
                  <w:jc w:val="left"/>
                </w:pPr>
              </w:pPrChange>
            </w:pPr>
            <w:ins w:id="108124" w:author="pete jones" w:date="2022-01-12T17:25:00Z">
              <w:r w:rsidRPr="00D32D2F">
                <w:rPr>
                  <w:sz w:val="20"/>
                  <w:szCs w:val="20"/>
                  <w:rPrChange w:id="108125" w:author="pete jones" w:date="2022-01-12T17:26:00Z">
                    <w:rPr/>
                  </w:rPrChange>
                </w:rPr>
                <w:t>Special Topics in Business and Entrepreneurship</w:t>
              </w:r>
            </w:ins>
          </w:p>
        </w:tc>
        <w:tc>
          <w:tcPr>
            <w:tcW w:w="616" w:type="dxa"/>
            <w:noWrap/>
            <w:vAlign w:val="center"/>
            <w:hideMark/>
            <w:tcPrChange w:id="108126" w:author="pete jones" w:date="2022-01-12T17:27:00Z">
              <w:tcPr>
                <w:tcW w:w="616" w:type="dxa"/>
                <w:noWrap/>
                <w:hideMark/>
              </w:tcPr>
            </w:tcPrChange>
          </w:tcPr>
          <w:p w14:paraId="63E31851" w14:textId="1691D188" w:rsidR="00D32D2F" w:rsidRPr="00D32D2F" w:rsidRDefault="00D32D2F">
            <w:pPr>
              <w:spacing w:before="0" w:after="0" w:line="240" w:lineRule="auto"/>
              <w:jc w:val="center"/>
              <w:rPr>
                <w:ins w:id="108127" w:author="pete jones" w:date="2022-01-12T17:25:00Z"/>
                <w:sz w:val="20"/>
                <w:szCs w:val="20"/>
                <w:rPrChange w:id="108128" w:author="pete jones" w:date="2022-01-12T17:26:00Z">
                  <w:rPr>
                    <w:ins w:id="108129" w:author="pete jones" w:date="2022-01-12T17:25:00Z"/>
                  </w:rPr>
                </w:rPrChange>
              </w:rPr>
              <w:pPrChange w:id="108130" w:author="pete jones" w:date="2022-01-12T17:30:00Z">
                <w:pPr>
                  <w:jc w:val="left"/>
                </w:pPr>
              </w:pPrChange>
            </w:pPr>
          </w:p>
        </w:tc>
        <w:tc>
          <w:tcPr>
            <w:tcW w:w="616" w:type="dxa"/>
            <w:noWrap/>
            <w:vAlign w:val="center"/>
            <w:hideMark/>
            <w:tcPrChange w:id="108131" w:author="pete jones" w:date="2022-01-12T17:27:00Z">
              <w:tcPr>
                <w:tcW w:w="616" w:type="dxa"/>
                <w:noWrap/>
                <w:hideMark/>
              </w:tcPr>
            </w:tcPrChange>
          </w:tcPr>
          <w:p w14:paraId="1A28B797" w14:textId="77777777" w:rsidR="00D32D2F" w:rsidRPr="00D32D2F" w:rsidRDefault="00D32D2F">
            <w:pPr>
              <w:spacing w:before="0" w:after="0" w:line="240" w:lineRule="auto"/>
              <w:jc w:val="center"/>
              <w:rPr>
                <w:ins w:id="108132" w:author="pete jones" w:date="2022-01-12T17:25:00Z"/>
                <w:sz w:val="20"/>
                <w:szCs w:val="20"/>
                <w:rPrChange w:id="108133" w:author="pete jones" w:date="2022-01-12T17:26:00Z">
                  <w:rPr>
                    <w:ins w:id="108134" w:author="pete jones" w:date="2022-01-12T17:25:00Z"/>
                  </w:rPr>
                </w:rPrChange>
              </w:rPr>
              <w:pPrChange w:id="108135" w:author="pete jones" w:date="2022-01-12T17:30:00Z">
                <w:pPr>
                  <w:jc w:val="left"/>
                </w:pPr>
              </w:pPrChange>
            </w:pPr>
            <w:ins w:id="108136" w:author="pete jones" w:date="2022-01-12T17:25:00Z">
              <w:r w:rsidRPr="00D32D2F">
                <w:rPr>
                  <w:sz w:val="20"/>
                  <w:szCs w:val="20"/>
                  <w:rPrChange w:id="108137" w:author="pete jones" w:date="2022-01-12T17:26:00Z">
                    <w:rPr/>
                  </w:rPrChange>
                </w:rPr>
                <w:t>2</w:t>
              </w:r>
            </w:ins>
          </w:p>
        </w:tc>
        <w:tc>
          <w:tcPr>
            <w:tcW w:w="616" w:type="dxa"/>
            <w:noWrap/>
            <w:vAlign w:val="center"/>
            <w:hideMark/>
            <w:tcPrChange w:id="108138" w:author="pete jones" w:date="2022-01-12T17:27:00Z">
              <w:tcPr>
                <w:tcW w:w="616" w:type="dxa"/>
                <w:noWrap/>
                <w:hideMark/>
              </w:tcPr>
            </w:tcPrChange>
          </w:tcPr>
          <w:p w14:paraId="2717DF5E" w14:textId="77777777" w:rsidR="00D32D2F" w:rsidRPr="00D32D2F" w:rsidRDefault="00D32D2F">
            <w:pPr>
              <w:spacing w:before="0" w:after="0" w:line="240" w:lineRule="auto"/>
              <w:jc w:val="center"/>
              <w:rPr>
                <w:ins w:id="108139" w:author="pete jones" w:date="2022-01-12T17:25:00Z"/>
                <w:sz w:val="20"/>
                <w:szCs w:val="20"/>
                <w:rPrChange w:id="108140" w:author="pete jones" w:date="2022-01-12T17:26:00Z">
                  <w:rPr>
                    <w:ins w:id="108141" w:author="pete jones" w:date="2022-01-12T17:25:00Z"/>
                  </w:rPr>
                </w:rPrChange>
              </w:rPr>
              <w:pPrChange w:id="108142" w:author="pete jones" w:date="2022-01-12T17:30:00Z">
                <w:pPr>
                  <w:jc w:val="left"/>
                </w:pPr>
              </w:pPrChange>
            </w:pPr>
          </w:p>
        </w:tc>
        <w:tc>
          <w:tcPr>
            <w:tcW w:w="616" w:type="dxa"/>
            <w:noWrap/>
            <w:vAlign w:val="center"/>
            <w:hideMark/>
            <w:tcPrChange w:id="108143" w:author="pete jones" w:date="2022-01-12T17:27:00Z">
              <w:tcPr>
                <w:tcW w:w="616" w:type="dxa"/>
                <w:noWrap/>
                <w:hideMark/>
              </w:tcPr>
            </w:tcPrChange>
          </w:tcPr>
          <w:p w14:paraId="59E0E5E0" w14:textId="77777777" w:rsidR="00D32D2F" w:rsidRPr="00D32D2F" w:rsidRDefault="00D32D2F">
            <w:pPr>
              <w:spacing w:before="0" w:after="0" w:line="240" w:lineRule="auto"/>
              <w:jc w:val="center"/>
              <w:rPr>
                <w:ins w:id="108144" w:author="pete jones" w:date="2022-01-12T17:25:00Z"/>
                <w:sz w:val="20"/>
                <w:szCs w:val="20"/>
                <w:rPrChange w:id="108145" w:author="pete jones" w:date="2022-01-12T17:26:00Z">
                  <w:rPr>
                    <w:ins w:id="108146" w:author="pete jones" w:date="2022-01-12T17:25:00Z"/>
                  </w:rPr>
                </w:rPrChange>
              </w:rPr>
              <w:pPrChange w:id="108147" w:author="pete jones" w:date="2022-01-12T17:30:00Z">
                <w:pPr>
                  <w:jc w:val="left"/>
                </w:pPr>
              </w:pPrChange>
            </w:pPr>
            <w:ins w:id="108148" w:author="pete jones" w:date="2022-01-12T17:25:00Z">
              <w:r w:rsidRPr="00D32D2F">
                <w:rPr>
                  <w:sz w:val="20"/>
                  <w:szCs w:val="20"/>
                  <w:rPrChange w:id="108149" w:author="pete jones" w:date="2022-01-12T17:26:00Z">
                    <w:rPr/>
                  </w:rPrChange>
                </w:rPr>
                <w:t>3</w:t>
              </w:r>
            </w:ins>
          </w:p>
        </w:tc>
        <w:tc>
          <w:tcPr>
            <w:tcW w:w="616" w:type="dxa"/>
            <w:noWrap/>
            <w:vAlign w:val="center"/>
            <w:hideMark/>
            <w:tcPrChange w:id="108150" w:author="pete jones" w:date="2022-01-12T17:27:00Z">
              <w:tcPr>
                <w:tcW w:w="616" w:type="dxa"/>
                <w:noWrap/>
                <w:hideMark/>
              </w:tcPr>
            </w:tcPrChange>
          </w:tcPr>
          <w:p w14:paraId="23DF9C37" w14:textId="77777777" w:rsidR="00D32D2F" w:rsidRPr="00D32D2F" w:rsidRDefault="00D32D2F">
            <w:pPr>
              <w:spacing w:before="0" w:after="0" w:line="240" w:lineRule="auto"/>
              <w:jc w:val="center"/>
              <w:rPr>
                <w:ins w:id="108151" w:author="pete jones" w:date="2022-01-12T17:25:00Z"/>
                <w:sz w:val="20"/>
                <w:szCs w:val="20"/>
                <w:rPrChange w:id="108152" w:author="pete jones" w:date="2022-01-12T17:26:00Z">
                  <w:rPr>
                    <w:ins w:id="108153" w:author="pete jones" w:date="2022-01-12T17:25:00Z"/>
                  </w:rPr>
                </w:rPrChange>
              </w:rPr>
              <w:pPrChange w:id="108154" w:author="pete jones" w:date="2022-01-12T17:30:00Z">
                <w:pPr>
                  <w:jc w:val="left"/>
                </w:pPr>
              </w:pPrChange>
            </w:pPr>
            <w:ins w:id="108155" w:author="pete jones" w:date="2022-01-12T17:25:00Z">
              <w:r w:rsidRPr="00D32D2F">
                <w:rPr>
                  <w:sz w:val="20"/>
                  <w:szCs w:val="20"/>
                  <w:rPrChange w:id="108156" w:author="pete jones" w:date="2022-01-12T17:26:00Z">
                    <w:rPr/>
                  </w:rPrChange>
                </w:rPr>
                <w:t>v</w:t>
              </w:r>
            </w:ins>
          </w:p>
        </w:tc>
        <w:tc>
          <w:tcPr>
            <w:tcW w:w="616" w:type="dxa"/>
            <w:noWrap/>
            <w:vAlign w:val="center"/>
            <w:hideMark/>
            <w:tcPrChange w:id="108157" w:author="pete jones" w:date="2022-01-12T17:27:00Z">
              <w:tcPr>
                <w:tcW w:w="616" w:type="dxa"/>
                <w:noWrap/>
                <w:hideMark/>
              </w:tcPr>
            </w:tcPrChange>
          </w:tcPr>
          <w:p w14:paraId="5478BBA7" w14:textId="77777777" w:rsidR="00D32D2F" w:rsidRPr="00D32D2F" w:rsidRDefault="00D32D2F">
            <w:pPr>
              <w:spacing w:before="0" w:after="0" w:line="240" w:lineRule="auto"/>
              <w:jc w:val="center"/>
              <w:rPr>
                <w:ins w:id="108158" w:author="pete jones" w:date="2022-01-12T17:25:00Z"/>
                <w:sz w:val="20"/>
                <w:szCs w:val="20"/>
                <w:rPrChange w:id="108159" w:author="pete jones" w:date="2022-01-12T17:26:00Z">
                  <w:rPr>
                    <w:ins w:id="108160" w:author="pete jones" w:date="2022-01-12T17:25:00Z"/>
                  </w:rPr>
                </w:rPrChange>
              </w:rPr>
              <w:pPrChange w:id="108161" w:author="pete jones" w:date="2022-01-12T17:30:00Z">
                <w:pPr>
                  <w:jc w:val="left"/>
                </w:pPr>
              </w:pPrChange>
            </w:pPr>
          </w:p>
        </w:tc>
        <w:tc>
          <w:tcPr>
            <w:tcW w:w="616" w:type="dxa"/>
            <w:noWrap/>
            <w:vAlign w:val="center"/>
            <w:hideMark/>
            <w:tcPrChange w:id="108162" w:author="pete jones" w:date="2022-01-12T17:27:00Z">
              <w:tcPr>
                <w:tcW w:w="616" w:type="dxa"/>
                <w:noWrap/>
                <w:hideMark/>
              </w:tcPr>
            </w:tcPrChange>
          </w:tcPr>
          <w:p w14:paraId="36C3CF0F" w14:textId="77777777" w:rsidR="00D32D2F" w:rsidRPr="00D32D2F" w:rsidRDefault="00D32D2F">
            <w:pPr>
              <w:spacing w:before="0" w:after="0" w:line="240" w:lineRule="auto"/>
              <w:jc w:val="center"/>
              <w:rPr>
                <w:ins w:id="108163" w:author="pete jones" w:date="2022-01-12T17:25:00Z"/>
                <w:sz w:val="20"/>
                <w:szCs w:val="20"/>
                <w:rPrChange w:id="108164" w:author="pete jones" w:date="2022-01-12T17:26:00Z">
                  <w:rPr>
                    <w:ins w:id="108165" w:author="pete jones" w:date="2022-01-12T17:25:00Z"/>
                  </w:rPr>
                </w:rPrChange>
              </w:rPr>
              <w:pPrChange w:id="108166" w:author="pete jones" w:date="2022-01-12T17:30:00Z">
                <w:pPr>
                  <w:jc w:val="left"/>
                </w:pPr>
              </w:pPrChange>
            </w:pPr>
          </w:p>
        </w:tc>
        <w:tc>
          <w:tcPr>
            <w:tcW w:w="616" w:type="dxa"/>
            <w:noWrap/>
            <w:vAlign w:val="center"/>
            <w:hideMark/>
            <w:tcPrChange w:id="108167" w:author="pete jones" w:date="2022-01-12T17:27:00Z">
              <w:tcPr>
                <w:tcW w:w="616" w:type="dxa"/>
                <w:noWrap/>
                <w:hideMark/>
              </w:tcPr>
            </w:tcPrChange>
          </w:tcPr>
          <w:p w14:paraId="10EB40AD" w14:textId="77777777" w:rsidR="00D32D2F" w:rsidRPr="00D32D2F" w:rsidRDefault="00D32D2F">
            <w:pPr>
              <w:spacing w:before="0" w:after="0" w:line="240" w:lineRule="auto"/>
              <w:jc w:val="center"/>
              <w:rPr>
                <w:ins w:id="108168" w:author="pete jones" w:date="2022-01-12T17:25:00Z"/>
                <w:sz w:val="20"/>
                <w:szCs w:val="20"/>
                <w:rPrChange w:id="108169" w:author="pete jones" w:date="2022-01-12T17:26:00Z">
                  <w:rPr>
                    <w:ins w:id="108170" w:author="pete jones" w:date="2022-01-12T17:25:00Z"/>
                  </w:rPr>
                </w:rPrChange>
              </w:rPr>
              <w:pPrChange w:id="108171" w:author="pete jones" w:date="2022-01-12T17:30:00Z">
                <w:pPr>
                  <w:jc w:val="left"/>
                </w:pPr>
              </w:pPrChange>
            </w:pPr>
          </w:p>
        </w:tc>
      </w:tr>
      <w:tr w:rsidR="00D32D2F" w:rsidRPr="00D32D2F" w14:paraId="08AECD30" w14:textId="77777777" w:rsidTr="00D32D2F">
        <w:trPr>
          <w:trHeight w:val="300"/>
          <w:ins w:id="108172" w:author="pete jones" w:date="2022-01-12T17:25:00Z"/>
          <w:trPrChange w:id="108173" w:author="pete jones" w:date="2022-01-12T17:27:00Z">
            <w:trPr>
              <w:trHeight w:val="300"/>
            </w:trPr>
          </w:trPrChange>
        </w:trPr>
        <w:tc>
          <w:tcPr>
            <w:tcW w:w="868" w:type="dxa"/>
            <w:noWrap/>
            <w:hideMark/>
            <w:tcPrChange w:id="108174" w:author="pete jones" w:date="2022-01-12T17:27:00Z">
              <w:tcPr>
                <w:tcW w:w="868" w:type="dxa"/>
                <w:noWrap/>
                <w:hideMark/>
              </w:tcPr>
            </w:tcPrChange>
          </w:tcPr>
          <w:p w14:paraId="6E79F7EC" w14:textId="77777777" w:rsidR="00D32D2F" w:rsidRPr="00D32D2F" w:rsidRDefault="00D32D2F">
            <w:pPr>
              <w:spacing w:before="0" w:after="0" w:line="240" w:lineRule="auto"/>
              <w:jc w:val="left"/>
              <w:rPr>
                <w:ins w:id="108175" w:author="pete jones" w:date="2022-01-12T17:25:00Z"/>
                <w:sz w:val="20"/>
                <w:szCs w:val="20"/>
                <w:rPrChange w:id="108176" w:author="pete jones" w:date="2022-01-12T17:26:00Z">
                  <w:rPr>
                    <w:ins w:id="108177" w:author="pete jones" w:date="2022-01-12T17:25:00Z"/>
                  </w:rPr>
                </w:rPrChange>
              </w:rPr>
              <w:pPrChange w:id="108178" w:author="pete jones" w:date="2022-01-12T17:26:00Z">
                <w:pPr>
                  <w:jc w:val="left"/>
                </w:pPr>
              </w:pPrChange>
            </w:pPr>
            <w:ins w:id="108179" w:author="pete jones" w:date="2022-01-12T17:25:00Z">
              <w:r w:rsidRPr="00D32D2F">
                <w:rPr>
                  <w:sz w:val="20"/>
                  <w:szCs w:val="20"/>
                  <w:rPrChange w:id="108180" w:author="pete jones" w:date="2022-01-12T17:26:00Z">
                    <w:rPr/>
                  </w:rPrChange>
                </w:rPr>
                <w:lastRenderedPageBreak/>
                <w:t>104</w:t>
              </w:r>
            </w:ins>
          </w:p>
        </w:tc>
        <w:tc>
          <w:tcPr>
            <w:tcW w:w="1516" w:type="dxa"/>
            <w:noWrap/>
            <w:hideMark/>
            <w:tcPrChange w:id="108181" w:author="pete jones" w:date="2022-01-12T17:27:00Z">
              <w:tcPr>
                <w:tcW w:w="1516" w:type="dxa"/>
                <w:noWrap/>
                <w:hideMark/>
              </w:tcPr>
            </w:tcPrChange>
          </w:tcPr>
          <w:p w14:paraId="5828F99E" w14:textId="77777777" w:rsidR="00D32D2F" w:rsidRPr="00D32D2F" w:rsidRDefault="00D32D2F">
            <w:pPr>
              <w:spacing w:before="0" w:after="0" w:line="240" w:lineRule="auto"/>
              <w:jc w:val="left"/>
              <w:rPr>
                <w:ins w:id="108182" w:author="pete jones" w:date="2022-01-12T17:25:00Z"/>
                <w:sz w:val="20"/>
                <w:szCs w:val="20"/>
                <w:rPrChange w:id="108183" w:author="pete jones" w:date="2022-01-12T17:26:00Z">
                  <w:rPr>
                    <w:ins w:id="108184" w:author="pete jones" w:date="2022-01-12T17:25:00Z"/>
                  </w:rPr>
                </w:rPrChange>
              </w:rPr>
              <w:pPrChange w:id="108185" w:author="pete jones" w:date="2022-01-12T17:26:00Z">
                <w:pPr>
                  <w:jc w:val="left"/>
                </w:pPr>
              </w:pPrChange>
            </w:pPr>
            <w:ins w:id="108186" w:author="pete jones" w:date="2022-01-12T17:25:00Z">
              <w:r w:rsidRPr="00D32D2F">
                <w:rPr>
                  <w:sz w:val="20"/>
                  <w:szCs w:val="20"/>
                  <w:rPrChange w:id="108187" w:author="pete jones" w:date="2022-01-12T17:26:00Z">
                    <w:rPr/>
                  </w:rPrChange>
                </w:rPr>
                <w:t>AHSE4190</w:t>
              </w:r>
            </w:ins>
          </w:p>
        </w:tc>
        <w:tc>
          <w:tcPr>
            <w:tcW w:w="8744" w:type="dxa"/>
            <w:noWrap/>
            <w:hideMark/>
            <w:tcPrChange w:id="108188" w:author="pete jones" w:date="2022-01-12T17:27:00Z">
              <w:tcPr>
                <w:tcW w:w="8744" w:type="dxa"/>
                <w:noWrap/>
                <w:hideMark/>
              </w:tcPr>
            </w:tcPrChange>
          </w:tcPr>
          <w:p w14:paraId="36FCF6FE" w14:textId="77777777" w:rsidR="00D32D2F" w:rsidRPr="00D32D2F" w:rsidRDefault="00D32D2F">
            <w:pPr>
              <w:spacing w:before="0" w:after="0" w:line="240" w:lineRule="auto"/>
              <w:jc w:val="left"/>
              <w:rPr>
                <w:ins w:id="108189" w:author="pete jones" w:date="2022-01-12T17:25:00Z"/>
                <w:sz w:val="20"/>
                <w:szCs w:val="20"/>
                <w:rPrChange w:id="108190" w:author="pete jones" w:date="2022-01-12T17:26:00Z">
                  <w:rPr>
                    <w:ins w:id="108191" w:author="pete jones" w:date="2022-01-12T17:25:00Z"/>
                  </w:rPr>
                </w:rPrChange>
              </w:rPr>
              <w:pPrChange w:id="108192" w:author="pete jones" w:date="2022-01-12T17:26:00Z">
                <w:pPr>
                  <w:jc w:val="left"/>
                </w:pPr>
              </w:pPrChange>
            </w:pPr>
            <w:ins w:id="108193" w:author="pete jones" w:date="2022-01-12T17:25:00Z">
              <w:r w:rsidRPr="00D32D2F">
                <w:rPr>
                  <w:sz w:val="20"/>
                  <w:szCs w:val="20"/>
                  <w:rPrChange w:id="108194" w:author="pete jones" w:date="2022-01-12T17:26:00Z">
                    <w:rPr/>
                  </w:rPrChange>
                </w:rPr>
                <w:t>Arts Humanities Social Sciences Capstone Project</w:t>
              </w:r>
            </w:ins>
          </w:p>
        </w:tc>
        <w:tc>
          <w:tcPr>
            <w:tcW w:w="616" w:type="dxa"/>
            <w:noWrap/>
            <w:vAlign w:val="center"/>
            <w:hideMark/>
            <w:tcPrChange w:id="108195" w:author="pete jones" w:date="2022-01-12T17:27:00Z">
              <w:tcPr>
                <w:tcW w:w="616" w:type="dxa"/>
                <w:noWrap/>
                <w:hideMark/>
              </w:tcPr>
            </w:tcPrChange>
          </w:tcPr>
          <w:p w14:paraId="219C4AE3" w14:textId="732014B0" w:rsidR="00D32D2F" w:rsidRPr="00D32D2F" w:rsidRDefault="00D32D2F">
            <w:pPr>
              <w:spacing w:before="0" w:after="0" w:line="240" w:lineRule="auto"/>
              <w:jc w:val="center"/>
              <w:rPr>
                <w:ins w:id="108196" w:author="pete jones" w:date="2022-01-12T17:25:00Z"/>
                <w:sz w:val="20"/>
                <w:szCs w:val="20"/>
                <w:rPrChange w:id="108197" w:author="pete jones" w:date="2022-01-12T17:26:00Z">
                  <w:rPr>
                    <w:ins w:id="108198" w:author="pete jones" w:date="2022-01-12T17:25:00Z"/>
                  </w:rPr>
                </w:rPrChange>
              </w:rPr>
              <w:pPrChange w:id="108199" w:author="pete jones" w:date="2022-01-12T17:30:00Z">
                <w:pPr>
                  <w:jc w:val="left"/>
                </w:pPr>
              </w:pPrChange>
            </w:pPr>
          </w:p>
        </w:tc>
        <w:tc>
          <w:tcPr>
            <w:tcW w:w="616" w:type="dxa"/>
            <w:noWrap/>
            <w:vAlign w:val="center"/>
            <w:hideMark/>
            <w:tcPrChange w:id="108200" w:author="pete jones" w:date="2022-01-12T17:27:00Z">
              <w:tcPr>
                <w:tcW w:w="616" w:type="dxa"/>
                <w:noWrap/>
                <w:hideMark/>
              </w:tcPr>
            </w:tcPrChange>
          </w:tcPr>
          <w:p w14:paraId="03F1AD6D" w14:textId="77777777" w:rsidR="00D32D2F" w:rsidRPr="00D32D2F" w:rsidRDefault="00D32D2F">
            <w:pPr>
              <w:spacing w:before="0" w:after="0" w:line="240" w:lineRule="auto"/>
              <w:jc w:val="center"/>
              <w:rPr>
                <w:ins w:id="108201" w:author="pete jones" w:date="2022-01-12T17:25:00Z"/>
                <w:sz w:val="20"/>
                <w:szCs w:val="20"/>
                <w:rPrChange w:id="108202" w:author="pete jones" w:date="2022-01-12T17:26:00Z">
                  <w:rPr>
                    <w:ins w:id="108203" w:author="pete jones" w:date="2022-01-12T17:25:00Z"/>
                  </w:rPr>
                </w:rPrChange>
              </w:rPr>
              <w:pPrChange w:id="108204" w:author="pete jones" w:date="2022-01-12T17:30:00Z">
                <w:pPr>
                  <w:jc w:val="left"/>
                </w:pPr>
              </w:pPrChange>
            </w:pPr>
            <w:ins w:id="108205" w:author="pete jones" w:date="2022-01-12T17:25:00Z">
              <w:r w:rsidRPr="00D32D2F">
                <w:rPr>
                  <w:sz w:val="20"/>
                  <w:szCs w:val="20"/>
                  <w:rPrChange w:id="108206" w:author="pete jones" w:date="2022-01-12T17:26:00Z">
                    <w:rPr/>
                  </w:rPrChange>
                </w:rPr>
                <w:t>2</w:t>
              </w:r>
            </w:ins>
          </w:p>
        </w:tc>
        <w:tc>
          <w:tcPr>
            <w:tcW w:w="616" w:type="dxa"/>
            <w:noWrap/>
            <w:vAlign w:val="center"/>
            <w:hideMark/>
            <w:tcPrChange w:id="108207" w:author="pete jones" w:date="2022-01-12T17:27:00Z">
              <w:tcPr>
                <w:tcW w:w="616" w:type="dxa"/>
                <w:noWrap/>
                <w:hideMark/>
              </w:tcPr>
            </w:tcPrChange>
          </w:tcPr>
          <w:p w14:paraId="6996E298" w14:textId="77777777" w:rsidR="00D32D2F" w:rsidRPr="00D32D2F" w:rsidRDefault="00D32D2F">
            <w:pPr>
              <w:spacing w:before="0" w:after="0" w:line="240" w:lineRule="auto"/>
              <w:jc w:val="center"/>
              <w:rPr>
                <w:ins w:id="108208" w:author="pete jones" w:date="2022-01-12T17:25:00Z"/>
                <w:sz w:val="20"/>
                <w:szCs w:val="20"/>
                <w:rPrChange w:id="108209" w:author="pete jones" w:date="2022-01-12T17:26:00Z">
                  <w:rPr>
                    <w:ins w:id="108210" w:author="pete jones" w:date="2022-01-12T17:25:00Z"/>
                  </w:rPr>
                </w:rPrChange>
              </w:rPr>
              <w:pPrChange w:id="108211" w:author="pete jones" w:date="2022-01-12T17:30:00Z">
                <w:pPr>
                  <w:jc w:val="left"/>
                </w:pPr>
              </w:pPrChange>
            </w:pPr>
          </w:p>
        </w:tc>
        <w:tc>
          <w:tcPr>
            <w:tcW w:w="616" w:type="dxa"/>
            <w:noWrap/>
            <w:vAlign w:val="center"/>
            <w:hideMark/>
            <w:tcPrChange w:id="108212" w:author="pete jones" w:date="2022-01-12T17:27:00Z">
              <w:tcPr>
                <w:tcW w:w="616" w:type="dxa"/>
                <w:noWrap/>
                <w:hideMark/>
              </w:tcPr>
            </w:tcPrChange>
          </w:tcPr>
          <w:p w14:paraId="5C7FE3AB" w14:textId="77777777" w:rsidR="00D32D2F" w:rsidRPr="00D32D2F" w:rsidRDefault="00D32D2F">
            <w:pPr>
              <w:spacing w:before="0" w:after="0" w:line="240" w:lineRule="auto"/>
              <w:jc w:val="center"/>
              <w:rPr>
                <w:ins w:id="108213" w:author="pete jones" w:date="2022-01-12T17:25:00Z"/>
                <w:sz w:val="20"/>
                <w:szCs w:val="20"/>
                <w:rPrChange w:id="108214" w:author="pete jones" w:date="2022-01-12T17:26:00Z">
                  <w:rPr>
                    <w:ins w:id="108215" w:author="pete jones" w:date="2022-01-12T17:25:00Z"/>
                  </w:rPr>
                </w:rPrChange>
              </w:rPr>
              <w:pPrChange w:id="108216" w:author="pete jones" w:date="2022-01-12T17:30:00Z">
                <w:pPr>
                  <w:jc w:val="left"/>
                </w:pPr>
              </w:pPrChange>
            </w:pPr>
            <w:ins w:id="108217" w:author="pete jones" w:date="2022-01-12T17:25:00Z">
              <w:r w:rsidRPr="00D32D2F">
                <w:rPr>
                  <w:sz w:val="20"/>
                  <w:szCs w:val="20"/>
                  <w:rPrChange w:id="108218" w:author="pete jones" w:date="2022-01-12T17:26:00Z">
                    <w:rPr/>
                  </w:rPrChange>
                </w:rPr>
                <w:t>4</w:t>
              </w:r>
            </w:ins>
          </w:p>
        </w:tc>
        <w:tc>
          <w:tcPr>
            <w:tcW w:w="616" w:type="dxa"/>
            <w:noWrap/>
            <w:vAlign w:val="center"/>
            <w:hideMark/>
            <w:tcPrChange w:id="108219" w:author="pete jones" w:date="2022-01-12T17:27:00Z">
              <w:tcPr>
                <w:tcW w:w="616" w:type="dxa"/>
                <w:noWrap/>
                <w:hideMark/>
              </w:tcPr>
            </w:tcPrChange>
          </w:tcPr>
          <w:p w14:paraId="314DFA07" w14:textId="77777777" w:rsidR="00D32D2F" w:rsidRPr="00D32D2F" w:rsidRDefault="00D32D2F">
            <w:pPr>
              <w:spacing w:before="0" w:after="0" w:line="240" w:lineRule="auto"/>
              <w:jc w:val="center"/>
              <w:rPr>
                <w:ins w:id="108220" w:author="pete jones" w:date="2022-01-12T17:25:00Z"/>
                <w:sz w:val="20"/>
                <w:szCs w:val="20"/>
                <w:rPrChange w:id="108221" w:author="pete jones" w:date="2022-01-12T17:26:00Z">
                  <w:rPr>
                    <w:ins w:id="108222" w:author="pete jones" w:date="2022-01-12T17:25:00Z"/>
                  </w:rPr>
                </w:rPrChange>
              </w:rPr>
              <w:pPrChange w:id="108223" w:author="pete jones" w:date="2022-01-12T17:30:00Z">
                <w:pPr>
                  <w:jc w:val="left"/>
                </w:pPr>
              </w:pPrChange>
            </w:pPr>
            <w:ins w:id="108224" w:author="pete jones" w:date="2022-01-12T17:25:00Z">
              <w:r w:rsidRPr="00D32D2F">
                <w:rPr>
                  <w:sz w:val="20"/>
                  <w:szCs w:val="20"/>
                  <w:rPrChange w:id="108225" w:author="pete jones" w:date="2022-01-12T17:26:00Z">
                    <w:rPr/>
                  </w:rPrChange>
                </w:rPr>
                <w:t>4</w:t>
              </w:r>
            </w:ins>
          </w:p>
        </w:tc>
        <w:tc>
          <w:tcPr>
            <w:tcW w:w="616" w:type="dxa"/>
            <w:noWrap/>
            <w:vAlign w:val="center"/>
            <w:hideMark/>
            <w:tcPrChange w:id="108226" w:author="pete jones" w:date="2022-01-12T17:27:00Z">
              <w:tcPr>
                <w:tcW w:w="616" w:type="dxa"/>
                <w:noWrap/>
                <w:hideMark/>
              </w:tcPr>
            </w:tcPrChange>
          </w:tcPr>
          <w:p w14:paraId="177DAF65" w14:textId="77777777" w:rsidR="00D32D2F" w:rsidRPr="00D32D2F" w:rsidRDefault="00D32D2F">
            <w:pPr>
              <w:spacing w:before="0" w:after="0" w:line="240" w:lineRule="auto"/>
              <w:jc w:val="center"/>
              <w:rPr>
                <w:ins w:id="108227" w:author="pete jones" w:date="2022-01-12T17:25:00Z"/>
                <w:sz w:val="20"/>
                <w:szCs w:val="20"/>
                <w:rPrChange w:id="108228" w:author="pete jones" w:date="2022-01-12T17:26:00Z">
                  <w:rPr>
                    <w:ins w:id="108229" w:author="pete jones" w:date="2022-01-12T17:25:00Z"/>
                  </w:rPr>
                </w:rPrChange>
              </w:rPr>
              <w:pPrChange w:id="108230" w:author="pete jones" w:date="2022-01-12T17:30:00Z">
                <w:pPr>
                  <w:jc w:val="left"/>
                </w:pPr>
              </w:pPrChange>
            </w:pPr>
            <w:ins w:id="108231" w:author="pete jones" w:date="2022-01-12T17:25:00Z">
              <w:r w:rsidRPr="00D32D2F">
                <w:rPr>
                  <w:sz w:val="20"/>
                  <w:szCs w:val="20"/>
                  <w:rPrChange w:id="108232" w:author="pete jones" w:date="2022-01-12T17:26:00Z">
                    <w:rPr/>
                  </w:rPrChange>
                </w:rPr>
                <w:t>4</w:t>
              </w:r>
            </w:ins>
          </w:p>
        </w:tc>
        <w:tc>
          <w:tcPr>
            <w:tcW w:w="616" w:type="dxa"/>
            <w:noWrap/>
            <w:vAlign w:val="center"/>
            <w:hideMark/>
            <w:tcPrChange w:id="108233" w:author="pete jones" w:date="2022-01-12T17:27:00Z">
              <w:tcPr>
                <w:tcW w:w="616" w:type="dxa"/>
                <w:noWrap/>
                <w:hideMark/>
              </w:tcPr>
            </w:tcPrChange>
          </w:tcPr>
          <w:p w14:paraId="4BBE68CB" w14:textId="77777777" w:rsidR="00D32D2F" w:rsidRPr="00D32D2F" w:rsidRDefault="00D32D2F">
            <w:pPr>
              <w:spacing w:before="0" w:after="0" w:line="240" w:lineRule="auto"/>
              <w:jc w:val="center"/>
              <w:rPr>
                <w:ins w:id="108234" w:author="pete jones" w:date="2022-01-12T17:25:00Z"/>
                <w:sz w:val="20"/>
                <w:szCs w:val="20"/>
                <w:rPrChange w:id="108235" w:author="pete jones" w:date="2022-01-12T17:26:00Z">
                  <w:rPr>
                    <w:ins w:id="108236" w:author="pete jones" w:date="2022-01-12T17:25:00Z"/>
                  </w:rPr>
                </w:rPrChange>
              </w:rPr>
              <w:pPrChange w:id="108237" w:author="pete jones" w:date="2022-01-12T17:30:00Z">
                <w:pPr>
                  <w:jc w:val="left"/>
                </w:pPr>
              </w:pPrChange>
            </w:pPr>
            <w:ins w:id="108238" w:author="pete jones" w:date="2022-01-12T17:25:00Z">
              <w:r w:rsidRPr="00D32D2F">
                <w:rPr>
                  <w:sz w:val="20"/>
                  <w:szCs w:val="20"/>
                  <w:rPrChange w:id="108239" w:author="pete jones" w:date="2022-01-12T17:26:00Z">
                    <w:rPr/>
                  </w:rPrChange>
                </w:rPr>
                <w:t>0</w:t>
              </w:r>
            </w:ins>
          </w:p>
        </w:tc>
        <w:tc>
          <w:tcPr>
            <w:tcW w:w="616" w:type="dxa"/>
            <w:noWrap/>
            <w:vAlign w:val="center"/>
            <w:hideMark/>
            <w:tcPrChange w:id="108240" w:author="pete jones" w:date="2022-01-12T17:27:00Z">
              <w:tcPr>
                <w:tcW w:w="616" w:type="dxa"/>
                <w:noWrap/>
                <w:hideMark/>
              </w:tcPr>
            </w:tcPrChange>
          </w:tcPr>
          <w:p w14:paraId="62C708F0" w14:textId="77777777" w:rsidR="00D32D2F" w:rsidRPr="00D32D2F" w:rsidRDefault="00D32D2F">
            <w:pPr>
              <w:spacing w:before="0" w:after="0" w:line="240" w:lineRule="auto"/>
              <w:jc w:val="center"/>
              <w:rPr>
                <w:ins w:id="108241" w:author="pete jones" w:date="2022-01-12T17:25:00Z"/>
                <w:sz w:val="20"/>
                <w:szCs w:val="20"/>
                <w:rPrChange w:id="108242" w:author="pete jones" w:date="2022-01-12T17:26:00Z">
                  <w:rPr>
                    <w:ins w:id="108243" w:author="pete jones" w:date="2022-01-12T17:25:00Z"/>
                  </w:rPr>
                </w:rPrChange>
              </w:rPr>
              <w:pPrChange w:id="108244" w:author="pete jones" w:date="2022-01-12T17:30:00Z">
                <w:pPr>
                  <w:jc w:val="left"/>
                </w:pPr>
              </w:pPrChange>
            </w:pPr>
            <w:ins w:id="108245" w:author="pete jones" w:date="2022-01-12T17:25:00Z">
              <w:r w:rsidRPr="00D32D2F">
                <w:rPr>
                  <w:sz w:val="20"/>
                  <w:szCs w:val="20"/>
                  <w:rPrChange w:id="108246" w:author="pete jones" w:date="2022-01-12T17:26:00Z">
                    <w:rPr/>
                  </w:rPrChange>
                </w:rPr>
                <w:t>8</w:t>
              </w:r>
            </w:ins>
          </w:p>
        </w:tc>
      </w:tr>
      <w:tr w:rsidR="00D32D2F" w:rsidRPr="00D32D2F" w14:paraId="6CD5F70F" w14:textId="77777777" w:rsidTr="00D32D2F">
        <w:trPr>
          <w:trHeight w:val="300"/>
          <w:ins w:id="108247" w:author="pete jones" w:date="2022-01-12T17:25:00Z"/>
          <w:trPrChange w:id="108248" w:author="pete jones" w:date="2022-01-12T17:27:00Z">
            <w:trPr>
              <w:trHeight w:val="300"/>
            </w:trPr>
          </w:trPrChange>
        </w:trPr>
        <w:tc>
          <w:tcPr>
            <w:tcW w:w="868" w:type="dxa"/>
            <w:noWrap/>
            <w:hideMark/>
            <w:tcPrChange w:id="108249" w:author="pete jones" w:date="2022-01-12T17:27:00Z">
              <w:tcPr>
                <w:tcW w:w="868" w:type="dxa"/>
                <w:noWrap/>
                <w:hideMark/>
              </w:tcPr>
            </w:tcPrChange>
          </w:tcPr>
          <w:p w14:paraId="3502506D" w14:textId="77777777" w:rsidR="00D32D2F" w:rsidRPr="00D32D2F" w:rsidRDefault="00D32D2F">
            <w:pPr>
              <w:spacing w:before="0" w:after="0" w:line="240" w:lineRule="auto"/>
              <w:jc w:val="left"/>
              <w:rPr>
                <w:ins w:id="108250" w:author="pete jones" w:date="2022-01-12T17:25:00Z"/>
                <w:sz w:val="20"/>
                <w:szCs w:val="20"/>
                <w:rPrChange w:id="108251" w:author="pete jones" w:date="2022-01-12T17:26:00Z">
                  <w:rPr>
                    <w:ins w:id="108252" w:author="pete jones" w:date="2022-01-12T17:25:00Z"/>
                  </w:rPr>
                </w:rPrChange>
              </w:rPr>
              <w:pPrChange w:id="108253" w:author="pete jones" w:date="2022-01-12T17:26:00Z">
                <w:pPr>
                  <w:jc w:val="left"/>
                </w:pPr>
              </w:pPrChange>
            </w:pPr>
            <w:ins w:id="108254" w:author="pete jones" w:date="2022-01-12T17:25:00Z">
              <w:r w:rsidRPr="00D32D2F">
                <w:rPr>
                  <w:sz w:val="20"/>
                  <w:szCs w:val="20"/>
                  <w:rPrChange w:id="108255" w:author="pete jones" w:date="2022-01-12T17:26:00Z">
                    <w:rPr/>
                  </w:rPrChange>
                </w:rPr>
                <w:t>105</w:t>
              </w:r>
            </w:ins>
          </w:p>
        </w:tc>
        <w:tc>
          <w:tcPr>
            <w:tcW w:w="1516" w:type="dxa"/>
            <w:noWrap/>
            <w:hideMark/>
            <w:tcPrChange w:id="108256" w:author="pete jones" w:date="2022-01-12T17:27:00Z">
              <w:tcPr>
                <w:tcW w:w="1516" w:type="dxa"/>
                <w:noWrap/>
                <w:hideMark/>
              </w:tcPr>
            </w:tcPrChange>
          </w:tcPr>
          <w:p w14:paraId="34D442F6" w14:textId="77777777" w:rsidR="00D32D2F" w:rsidRPr="00D32D2F" w:rsidRDefault="00D32D2F">
            <w:pPr>
              <w:spacing w:before="0" w:after="0" w:line="240" w:lineRule="auto"/>
              <w:jc w:val="left"/>
              <w:rPr>
                <w:ins w:id="108257" w:author="pete jones" w:date="2022-01-12T17:25:00Z"/>
                <w:sz w:val="20"/>
                <w:szCs w:val="20"/>
                <w:rPrChange w:id="108258" w:author="pete jones" w:date="2022-01-12T17:26:00Z">
                  <w:rPr>
                    <w:ins w:id="108259" w:author="pete jones" w:date="2022-01-12T17:25:00Z"/>
                  </w:rPr>
                </w:rPrChange>
              </w:rPr>
              <w:pPrChange w:id="108260" w:author="pete jones" w:date="2022-01-12T17:26:00Z">
                <w:pPr>
                  <w:jc w:val="left"/>
                </w:pPr>
              </w:pPrChange>
            </w:pPr>
            <w:ins w:id="108261" w:author="pete jones" w:date="2022-01-12T17:25:00Z">
              <w:r w:rsidRPr="00D32D2F">
                <w:rPr>
                  <w:sz w:val="20"/>
                  <w:szCs w:val="20"/>
                  <w:rPrChange w:id="108262" w:author="pete jones" w:date="2022-01-12T17:26:00Z">
                    <w:rPr/>
                  </w:rPrChange>
                </w:rPr>
                <w:t>AHSE4199</w:t>
              </w:r>
            </w:ins>
          </w:p>
        </w:tc>
        <w:tc>
          <w:tcPr>
            <w:tcW w:w="8744" w:type="dxa"/>
            <w:noWrap/>
            <w:hideMark/>
            <w:tcPrChange w:id="108263" w:author="pete jones" w:date="2022-01-12T17:27:00Z">
              <w:tcPr>
                <w:tcW w:w="8744" w:type="dxa"/>
                <w:noWrap/>
                <w:hideMark/>
              </w:tcPr>
            </w:tcPrChange>
          </w:tcPr>
          <w:p w14:paraId="4E199748" w14:textId="77777777" w:rsidR="00D32D2F" w:rsidRPr="00D32D2F" w:rsidRDefault="00D32D2F">
            <w:pPr>
              <w:spacing w:before="0" w:after="0" w:line="240" w:lineRule="auto"/>
              <w:jc w:val="left"/>
              <w:rPr>
                <w:ins w:id="108264" w:author="pete jones" w:date="2022-01-12T17:25:00Z"/>
                <w:sz w:val="20"/>
                <w:szCs w:val="20"/>
                <w:rPrChange w:id="108265" w:author="pete jones" w:date="2022-01-12T17:26:00Z">
                  <w:rPr>
                    <w:ins w:id="108266" w:author="pete jones" w:date="2022-01-12T17:25:00Z"/>
                  </w:rPr>
                </w:rPrChange>
              </w:rPr>
              <w:pPrChange w:id="108267" w:author="pete jones" w:date="2022-01-12T17:26:00Z">
                <w:pPr>
                  <w:jc w:val="left"/>
                </w:pPr>
              </w:pPrChange>
            </w:pPr>
            <w:ins w:id="108268" w:author="pete jones" w:date="2022-01-12T17:25:00Z">
              <w:r w:rsidRPr="00D32D2F">
                <w:rPr>
                  <w:sz w:val="20"/>
                  <w:szCs w:val="20"/>
                  <w:rPrChange w:id="108269" w:author="pete jones" w:date="2022-01-12T17:26:00Z">
                    <w:rPr/>
                  </w:rPrChange>
                </w:rPr>
                <w:t>Special Topics in Arts, Humanities and Social Sciences</w:t>
              </w:r>
            </w:ins>
          </w:p>
        </w:tc>
        <w:tc>
          <w:tcPr>
            <w:tcW w:w="616" w:type="dxa"/>
            <w:noWrap/>
            <w:vAlign w:val="center"/>
            <w:hideMark/>
            <w:tcPrChange w:id="108270" w:author="pete jones" w:date="2022-01-12T17:27:00Z">
              <w:tcPr>
                <w:tcW w:w="616" w:type="dxa"/>
                <w:noWrap/>
                <w:hideMark/>
              </w:tcPr>
            </w:tcPrChange>
          </w:tcPr>
          <w:p w14:paraId="46CD7CAC" w14:textId="30C68C50" w:rsidR="00D32D2F" w:rsidRPr="00D32D2F" w:rsidRDefault="00D32D2F">
            <w:pPr>
              <w:spacing w:before="0" w:after="0" w:line="240" w:lineRule="auto"/>
              <w:jc w:val="center"/>
              <w:rPr>
                <w:ins w:id="108271" w:author="pete jones" w:date="2022-01-12T17:25:00Z"/>
                <w:sz w:val="20"/>
                <w:szCs w:val="20"/>
                <w:rPrChange w:id="108272" w:author="pete jones" w:date="2022-01-12T17:26:00Z">
                  <w:rPr>
                    <w:ins w:id="108273" w:author="pete jones" w:date="2022-01-12T17:25:00Z"/>
                  </w:rPr>
                </w:rPrChange>
              </w:rPr>
              <w:pPrChange w:id="108274" w:author="pete jones" w:date="2022-01-12T17:30:00Z">
                <w:pPr>
                  <w:jc w:val="left"/>
                </w:pPr>
              </w:pPrChange>
            </w:pPr>
          </w:p>
        </w:tc>
        <w:tc>
          <w:tcPr>
            <w:tcW w:w="616" w:type="dxa"/>
            <w:noWrap/>
            <w:vAlign w:val="center"/>
            <w:hideMark/>
            <w:tcPrChange w:id="108275" w:author="pete jones" w:date="2022-01-12T17:27:00Z">
              <w:tcPr>
                <w:tcW w:w="616" w:type="dxa"/>
                <w:noWrap/>
                <w:hideMark/>
              </w:tcPr>
            </w:tcPrChange>
          </w:tcPr>
          <w:p w14:paraId="5434B251" w14:textId="77777777" w:rsidR="00D32D2F" w:rsidRPr="00D32D2F" w:rsidRDefault="00D32D2F">
            <w:pPr>
              <w:spacing w:before="0" w:after="0" w:line="240" w:lineRule="auto"/>
              <w:jc w:val="center"/>
              <w:rPr>
                <w:ins w:id="108276" w:author="pete jones" w:date="2022-01-12T17:25:00Z"/>
                <w:sz w:val="20"/>
                <w:szCs w:val="20"/>
                <w:rPrChange w:id="108277" w:author="pete jones" w:date="2022-01-12T17:26:00Z">
                  <w:rPr>
                    <w:ins w:id="108278" w:author="pete jones" w:date="2022-01-12T17:25:00Z"/>
                  </w:rPr>
                </w:rPrChange>
              </w:rPr>
              <w:pPrChange w:id="108279" w:author="pete jones" w:date="2022-01-12T17:30:00Z">
                <w:pPr>
                  <w:jc w:val="left"/>
                </w:pPr>
              </w:pPrChange>
            </w:pPr>
            <w:ins w:id="108280" w:author="pete jones" w:date="2022-01-12T17:25:00Z">
              <w:r w:rsidRPr="00D32D2F">
                <w:rPr>
                  <w:sz w:val="20"/>
                  <w:szCs w:val="20"/>
                  <w:rPrChange w:id="108281" w:author="pete jones" w:date="2022-01-12T17:26:00Z">
                    <w:rPr/>
                  </w:rPrChange>
                </w:rPr>
                <w:t>2</w:t>
              </w:r>
            </w:ins>
          </w:p>
        </w:tc>
        <w:tc>
          <w:tcPr>
            <w:tcW w:w="616" w:type="dxa"/>
            <w:noWrap/>
            <w:vAlign w:val="center"/>
            <w:hideMark/>
            <w:tcPrChange w:id="108282" w:author="pete jones" w:date="2022-01-12T17:27:00Z">
              <w:tcPr>
                <w:tcW w:w="616" w:type="dxa"/>
                <w:noWrap/>
                <w:hideMark/>
              </w:tcPr>
            </w:tcPrChange>
          </w:tcPr>
          <w:p w14:paraId="04A9B37B" w14:textId="77777777" w:rsidR="00D32D2F" w:rsidRPr="00D32D2F" w:rsidRDefault="00D32D2F">
            <w:pPr>
              <w:spacing w:before="0" w:after="0" w:line="240" w:lineRule="auto"/>
              <w:jc w:val="center"/>
              <w:rPr>
                <w:ins w:id="108283" w:author="pete jones" w:date="2022-01-12T17:25:00Z"/>
                <w:sz w:val="20"/>
                <w:szCs w:val="20"/>
                <w:rPrChange w:id="108284" w:author="pete jones" w:date="2022-01-12T17:26:00Z">
                  <w:rPr>
                    <w:ins w:id="108285" w:author="pete jones" w:date="2022-01-12T17:25:00Z"/>
                  </w:rPr>
                </w:rPrChange>
              </w:rPr>
              <w:pPrChange w:id="108286" w:author="pete jones" w:date="2022-01-12T17:30:00Z">
                <w:pPr>
                  <w:jc w:val="left"/>
                </w:pPr>
              </w:pPrChange>
            </w:pPr>
          </w:p>
        </w:tc>
        <w:tc>
          <w:tcPr>
            <w:tcW w:w="616" w:type="dxa"/>
            <w:noWrap/>
            <w:vAlign w:val="center"/>
            <w:hideMark/>
            <w:tcPrChange w:id="108287" w:author="pete jones" w:date="2022-01-12T17:27:00Z">
              <w:tcPr>
                <w:tcW w:w="616" w:type="dxa"/>
                <w:noWrap/>
                <w:hideMark/>
              </w:tcPr>
            </w:tcPrChange>
          </w:tcPr>
          <w:p w14:paraId="7D57384B" w14:textId="77777777" w:rsidR="00D32D2F" w:rsidRPr="00D32D2F" w:rsidRDefault="00D32D2F">
            <w:pPr>
              <w:spacing w:before="0" w:after="0" w:line="240" w:lineRule="auto"/>
              <w:jc w:val="center"/>
              <w:rPr>
                <w:ins w:id="108288" w:author="pete jones" w:date="2022-01-12T17:25:00Z"/>
                <w:sz w:val="20"/>
                <w:szCs w:val="20"/>
                <w:rPrChange w:id="108289" w:author="pete jones" w:date="2022-01-12T17:26:00Z">
                  <w:rPr>
                    <w:ins w:id="108290" w:author="pete jones" w:date="2022-01-12T17:25:00Z"/>
                  </w:rPr>
                </w:rPrChange>
              </w:rPr>
              <w:pPrChange w:id="108291" w:author="pete jones" w:date="2022-01-12T17:30:00Z">
                <w:pPr>
                  <w:jc w:val="left"/>
                </w:pPr>
              </w:pPrChange>
            </w:pPr>
            <w:ins w:id="108292" w:author="pete jones" w:date="2022-01-12T17:25:00Z">
              <w:r w:rsidRPr="00D32D2F">
                <w:rPr>
                  <w:sz w:val="20"/>
                  <w:szCs w:val="20"/>
                  <w:rPrChange w:id="108293" w:author="pete jones" w:date="2022-01-12T17:26:00Z">
                    <w:rPr/>
                  </w:rPrChange>
                </w:rPr>
                <w:t>4</w:t>
              </w:r>
            </w:ins>
          </w:p>
        </w:tc>
        <w:tc>
          <w:tcPr>
            <w:tcW w:w="616" w:type="dxa"/>
            <w:noWrap/>
            <w:vAlign w:val="center"/>
            <w:hideMark/>
            <w:tcPrChange w:id="108294" w:author="pete jones" w:date="2022-01-12T17:27:00Z">
              <w:tcPr>
                <w:tcW w:w="616" w:type="dxa"/>
                <w:noWrap/>
                <w:hideMark/>
              </w:tcPr>
            </w:tcPrChange>
          </w:tcPr>
          <w:p w14:paraId="16178172" w14:textId="77777777" w:rsidR="00D32D2F" w:rsidRPr="00D32D2F" w:rsidRDefault="00D32D2F">
            <w:pPr>
              <w:spacing w:before="0" w:after="0" w:line="240" w:lineRule="auto"/>
              <w:jc w:val="center"/>
              <w:rPr>
                <w:ins w:id="108295" w:author="pete jones" w:date="2022-01-12T17:25:00Z"/>
                <w:sz w:val="20"/>
                <w:szCs w:val="20"/>
                <w:rPrChange w:id="108296" w:author="pete jones" w:date="2022-01-12T17:26:00Z">
                  <w:rPr>
                    <w:ins w:id="108297" w:author="pete jones" w:date="2022-01-12T17:25:00Z"/>
                  </w:rPr>
                </w:rPrChange>
              </w:rPr>
              <w:pPrChange w:id="108298" w:author="pete jones" w:date="2022-01-12T17:30:00Z">
                <w:pPr>
                  <w:jc w:val="left"/>
                </w:pPr>
              </w:pPrChange>
            </w:pPr>
            <w:ins w:id="108299" w:author="pete jones" w:date="2022-01-12T17:25:00Z">
              <w:r w:rsidRPr="00D32D2F">
                <w:rPr>
                  <w:sz w:val="20"/>
                  <w:szCs w:val="20"/>
                  <w:rPrChange w:id="108300" w:author="pete jones" w:date="2022-01-12T17:26:00Z">
                    <w:rPr/>
                  </w:rPrChange>
                </w:rPr>
                <w:t>v</w:t>
              </w:r>
            </w:ins>
          </w:p>
        </w:tc>
        <w:tc>
          <w:tcPr>
            <w:tcW w:w="616" w:type="dxa"/>
            <w:noWrap/>
            <w:vAlign w:val="center"/>
            <w:hideMark/>
            <w:tcPrChange w:id="108301" w:author="pete jones" w:date="2022-01-12T17:27:00Z">
              <w:tcPr>
                <w:tcW w:w="616" w:type="dxa"/>
                <w:noWrap/>
                <w:hideMark/>
              </w:tcPr>
            </w:tcPrChange>
          </w:tcPr>
          <w:p w14:paraId="1ECDB0FB" w14:textId="77777777" w:rsidR="00D32D2F" w:rsidRPr="00D32D2F" w:rsidRDefault="00D32D2F">
            <w:pPr>
              <w:spacing w:before="0" w:after="0" w:line="240" w:lineRule="auto"/>
              <w:jc w:val="center"/>
              <w:rPr>
                <w:ins w:id="108302" w:author="pete jones" w:date="2022-01-12T17:25:00Z"/>
                <w:sz w:val="20"/>
                <w:szCs w:val="20"/>
                <w:rPrChange w:id="108303" w:author="pete jones" w:date="2022-01-12T17:26:00Z">
                  <w:rPr>
                    <w:ins w:id="108304" w:author="pete jones" w:date="2022-01-12T17:25:00Z"/>
                  </w:rPr>
                </w:rPrChange>
              </w:rPr>
              <w:pPrChange w:id="108305" w:author="pete jones" w:date="2022-01-12T17:30:00Z">
                <w:pPr>
                  <w:jc w:val="left"/>
                </w:pPr>
              </w:pPrChange>
            </w:pPr>
          </w:p>
        </w:tc>
        <w:tc>
          <w:tcPr>
            <w:tcW w:w="616" w:type="dxa"/>
            <w:noWrap/>
            <w:vAlign w:val="center"/>
            <w:hideMark/>
            <w:tcPrChange w:id="108306" w:author="pete jones" w:date="2022-01-12T17:27:00Z">
              <w:tcPr>
                <w:tcW w:w="616" w:type="dxa"/>
                <w:noWrap/>
                <w:hideMark/>
              </w:tcPr>
            </w:tcPrChange>
          </w:tcPr>
          <w:p w14:paraId="540B5A5C" w14:textId="77777777" w:rsidR="00D32D2F" w:rsidRPr="00D32D2F" w:rsidRDefault="00D32D2F">
            <w:pPr>
              <w:spacing w:before="0" w:after="0" w:line="240" w:lineRule="auto"/>
              <w:jc w:val="center"/>
              <w:rPr>
                <w:ins w:id="108307" w:author="pete jones" w:date="2022-01-12T17:25:00Z"/>
                <w:sz w:val="20"/>
                <w:szCs w:val="20"/>
                <w:rPrChange w:id="108308" w:author="pete jones" w:date="2022-01-12T17:26:00Z">
                  <w:rPr>
                    <w:ins w:id="108309" w:author="pete jones" w:date="2022-01-12T17:25:00Z"/>
                  </w:rPr>
                </w:rPrChange>
              </w:rPr>
              <w:pPrChange w:id="108310" w:author="pete jones" w:date="2022-01-12T17:30:00Z">
                <w:pPr>
                  <w:jc w:val="left"/>
                </w:pPr>
              </w:pPrChange>
            </w:pPr>
          </w:p>
        </w:tc>
        <w:tc>
          <w:tcPr>
            <w:tcW w:w="616" w:type="dxa"/>
            <w:noWrap/>
            <w:vAlign w:val="center"/>
            <w:hideMark/>
            <w:tcPrChange w:id="108311" w:author="pete jones" w:date="2022-01-12T17:27:00Z">
              <w:tcPr>
                <w:tcW w:w="616" w:type="dxa"/>
                <w:noWrap/>
                <w:hideMark/>
              </w:tcPr>
            </w:tcPrChange>
          </w:tcPr>
          <w:p w14:paraId="529658B5" w14:textId="77777777" w:rsidR="00D32D2F" w:rsidRPr="00D32D2F" w:rsidRDefault="00D32D2F">
            <w:pPr>
              <w:spacing w:before="0" w:after="0" w:line="240" w:lineRule="auto"/>
              <w:jc w:val="center"/>
              <w:rPr>
                <w:ins w:id="108312" w:author="pete jones" w:date="2022-01-12T17:25:00Z"/>
                <w:sz w:val="20"/>
                <w:szCs w:val="20"/>
                <w:rPrChange w:id="108313" w:author="pete jones" w:date="2022-01-12T17:26:00Z">
                  <w:rPr>
                    <w:ins w:id="108314" w:author="pete jones" w:date="2022-01-12T17:25:00Z"/>
                  </w:rPr>
                </w:rPrChange>
              </w:rPr>
              <w:pPrChange w:id="108315" w:author="pete jones" w:date="2022-01-12T17:30:00Z">
                <w:pPr>
                  <w:jc w:val="left"/>
                </w:pPr>
              </w:pPrChange>
            </w:pPr>
          </w:p>
        </w:tc>
      </w:tr>
      <w:tr w:rsidR="00D32D2F" w:rsidRPr="00D32D2F" w14:paraId="7D44FB41" w14:textId="77777777" w:rsidTr="00D32D2F">
        <w:trPr>
          <w:trHeight w:val="300"/>
          <w:ins w:id="108316" w:author="pete jones" w:date="2022-01-12T17:25:00Z"/>
          <w:trPrChange w:id="108317" w:author="pete jones" w:date="2022-01-12T17:27:00Z">
            <w:trPr>
              <w:trHeight w:val="300"/>
            </w:trPr>
          </w:trPrChange>
        </w:trPr>
        <w:tc>
          <w:tcPr>
            <w:tcW w:w="868" w:type="dxa"/>
            <w:noWrap/>
            <w:hideMark/>
            <w:tcPrChange w:id="108318" w:author="pete jones" w:date="2022-01-12T17:27:00Z">
              <w:tcPr>
                <w:tcW w:w="868" w:type="dxa"/>
                <w:noWrap/>
                <w:hideMark/>
              </w:tcPr>
            </w:tcPrChange>
          </w:tcPr>
          <w:p w14:paraId="6773FC73" w14:textId="77777777" w:rsidR="00D32D2F" w:rsidRPr="00D32D2F" w:rsidRDefault="00D32D2F">
            <w:pPr>
              <w:spacing w:before="0" w:after="0" w:line="240" w:lineRule="auto"/>
              <w:jc w:val="left"/>
              <w:rPr>
                <w:ins w:id="108319" w:author="pete jones" w:date="2022-01-12T17:25:00Z"/>
                <w:sz w:val="20"/>
                <w:szCs w:val="20"/>
                <w:rPrChange w:id="108320" w:author="pete jones" w:date="2022-01-12T17:26:00Z">
                  <w:rPr>
                    <w:ins w:id="108321" w:author="pete jones" w:date="2022-01-12T17:25:00Z"/>
                  </w:rPr>
                </w:rPrChange>
              </w:rPr>
              <w:pPrChange w:id="108322" w:author="pete jones" w:date="2022-01-12T17:26:00Z">
                <w:pPr>
                  <w:jc w:val="left"/>
                </w:pPr>
              </w:pPrChange>
            </w:pPr>
            <w:ins w:id="108323" w:author="pete jones" w:date="2022-01-12T17:25:00Z">
              <w:r w:rsidRPr="00D32D2F">
                <w:rPr>
                  <w:sz w:val="20"/>
                  <w:szCs w:val="20"/>
                  <w:rPrChange w:id="108324" w:author="pete jones" w:date="2022-01-12T17:26:00Z">
                    <w:rPr/>
                  </w:rPrChange>
                </w:rPr>
                <w:t>106</w:t>
              </w:r>
            </w:ins>
          </w:p>
        </w:tc>
        <w:tc>
          <w:tcPr>
            <w:tcW w:w="1516" w:type="dxa"/>
            <w:noWrap/>
            <w:hideMark/>
            <w:tcPrChange w:id="108325" w:author="pete jones" w:date="2022-01-12T17:27:00Z">
              <w:tcPr>
                <w:tcW w:w="1516" w:type="dxa"/>
                <w:noWrap/>
                <w:hideMark/>
              </w:tcPr>
            </w:tcPrChange>
          </w:tcPr>
          <w:p w14:paraId="67A8A74F" w14:textId="77777777" w:rsidR="00D32D2F" w:rsidRPr="00D32D2F" w:rsidRDefault="00D32D2F">
            <w:pPr>
              <w:spacing w:before="0" w:after="0" w:line="240" w:lineRule="auto"/>
              <w:jc w:val="left"/>
              <w:rPr>
                <w:ins w:id="108326" w:author="pete jones" w:date="2022-01-12T17:25:00Z"/>
                <w:sz w:val="20"/>
                <w:szCs w:val="20"/>
                <w:rPrChange w:id="108327" w:author="pete jones" w:date="2022-01-12T17:26:00Z">
                  <w:rPr>
                    <w:ins w:id="108328" w:author="pete jones" w:date="2022-01-12T17:25:00Z"/>
                  </w:rPr>
                </w:rPrChange>
              </w:rPr>
              <w:pPrChange w:id="108329" w:author="pete jones" w:date="2022-01-12T17:26:00Z">
                <w:pPr>
                  <w:jc w:val="left"/>
                </w:pPr>
              </w:pPrChange>
            </w:pPr>
            <w:ins w:id="108330" w:author="pete jones" w:date="2022-01-12T17:25:00Z">
              <w:r w:rsidRPr="00D32D2F">
                <w:rPr>
                  <w:sz w:val="20"/>
                  <w:szCs w:val="20"/>
                  <w:rPrChange w:id="108331" w:author="pete jones" w:date="2022-01-12T17:26:00Z">
                    <w:rPr/>
                  </w:rPrChange>
                </w:rPr>
                <w:t>MTH1111 </w:t>
              </w:r>
            </w:ins>
          </w:p>
        </w:tc>
        <w:tc>
          <w:tcPr>
            <w:tcW w:w="8744" w:type="dxa"/>
            <w:noWrap/>
            <w:hideMark/>
            <w:tcPrChange w:id="108332" w:author="pete jones" w:date="2022-01-12T17:27:00Z">
              <w:tcPr>
                <w:tcW w:w="8744" w:type="dxa"/>
                <w:noWrap/>
                <w:hideMark/>
              </w:tcPr>
            </w:tcPrChange>
          </w:tcPr>
          <w:p w14:paraId="4C27723E" w14:textId="77777777" w:rsidR="00D32D2F" w:rsidRPr="00D32D2F" w:rsidRDefault="00D32D2F">
            <w:pPr>
              <w:spacing w:before="0" w:after="0" w:line="240" w:lineRule="auto"/>
              <w:jc w:val="left"/>
              <w:rPr>
                <w:ins w:id="108333" w:author="pete jones" w:date="2022-01-12T17:25:00Z"/>
                <w:sz w:val="20"/>
                <w:szCs w:val="20"/>
                <w:rPrChange w:id="108334" w:author="pete jones" w:date="2022-01-12T17:26:00Z">
                  <w:rPr>
                    <w:ins w:id="108335" w:author="pete jones" w:date="2022-01-12T17:25:00Z"/>
                  </w:rPr>
                </w:rPrChange>
              </w:rPr>
              <w:pPrChange w:id="108336" w:author="pete jones" w:date="2022-01-12T17:26:00Z">
                <w:pPr>
                  <w:jc w:val="left"/>
                </w:pPr>
              </w:pPrChange>
            </w:pPr>
            <w:ins w:id="108337" w:author="pete jones" w:date="2022-01-12T17:25:00Z">
              <w:r w:rsidRPr="00D32D2F">
                <w:rPr>
                  <w:sz w:val="20"/>
                  <w:szCs w:val="20"/>
                  <w:rPrChange w:id="108338" w:author="pete jones" w:date="2022-01-12T17:26:00Z">
                    <w:rPr/>
                  </w:rPrChange>
                </w:rPr>
                <w:t>Modeling and Simulation of the Physical World</w:t>
              </w:r>
            </w:ins>
          </w:p>
        </w:tc>
        <w:tc>
          <w:tcPr>
            <w:tcW w:w="616" w:type="dxa"/>
            <w:noWrap/>
            <w:vAlign w:val="center"/>
            <w:hideMark/>
            <w:tcPrChange w:id="108339" w:author="pete jones" w:date="2022-01-12T17:27:00Z">
              <w:tcPr>
                <w:tcW w:w="616" w:type="dxa"/>
                <w:noWrap/>
                <w:hideMark/>
              </w:tcPr>
            </w:tcPrChange>
          </w:tcPr>
          <w:p w14:paraId="2056879F" w14:textId="77777777" w:rsidR="00D32D2F" w:rsidRPr="00D32D2F" w:rsidRDefault="00D32D2F">
            <w:pPr>
              <w:spacing w:before="0" w:after="0" w:line="240" w:lineRule="auto"/>
              <w:jc w:val="center"/>
              <w:rPr>
                <w:ins w:id="108340" w:author="pete jones" w:date="2022-01-12T17:25:00Z"/>
                <w:sz w:val="20"/>
                <w:szCs w:val="20"/>
                <w:rPrChange w:id="108341" w:author="pete jones" w:date="2022-01-12T17:26:00Z">
                  <w:rPr>
                    <w:ins w:id="108342" w:author="pete jones" w:date="2022-01-12T17:25:00Z"/>
                  </w:rPr>
                </w:rPrChange>
              </w:rPr>
              <w:pPrChange w:id="108343" w:author="pete jones" w:date="2022-01-12T17:30:00Z">
                <w:pPr>
                  <w:jc w:val="left"/>
                </w:pPr>
              </w:pPrChange>
            </w:pPr>
            <w:ins w:id="108344" w:author="pete jones" w:date="2022-01-12T17:25:00Z">
              <w:r w:rsidRPr="00D32D2F">
                <w:rPr>
                  <w:sz w:val="20"/>
                  <w:szCs w:val="20"/>
                  <w:rPrChange w:id="108345" w:author="pete jones" w:date="2022-01-12T17:26:00Z">
                    <w:rPr/>
                  </w:rPrChange>
                </w:rPr>
                <w:t>x</w:t>
              </w:r>
            </w:ins>
          </w:p>
        </w:tc>
        <w:tc>
          <w:tcPr>
            <w:tcW w:w="616" w:type="dxa"/>
            <w:noWrap/>
            <w:vAlign w:val="center"/>
            <w:hideMark/>
            <w:tcPrChange w:id="108346" w:author="pete jones" w:date="2022-01-12T17:27:00Z">
              <w:tcPr>
                <w:tcW w:w="616" w:type="dxa"/>
                <w:noWrap/>
                <w:hideMark/>
              </w:tcPr>
            </w:tcPrChange>
          </w:tcPr>
          <w:p w14:paraId="329DA319" w14:textId="77777777" w:rsidR="00D32D2F" w:rsidRPr="00D32D2F" w:rsidRDefault="00D32D2F">
            <w:pPr>
              <w:spacing w:before="0" w:after="0" w:line="240" w:lineRule="auto"/>
              <w:jc w:val="center"/>
              <w:rPr>
                <w:ins w:id="108347" w:author="pete jones" w:date="2022-01-12T17:25:00Z"/>
                <w:sz w:val="20"/>
                <w:szCs w:val="20"/>
                <w:rPrChange w:id="108348" w:author="pete jones" w:date="2022-01-12T17:26:00Z">
                  <w:rPr>
                    <w:ins w:id="108349" w:author="pete jones" w:date="2022-01-12T17:25:00Z"/>
                  </w:rPr>
                </w:rPrChange>
              </w:rPr>
              <w:pPrChange w:id="108350" w:author="pete jones" w:date="2022-01-12T17:30:00Z">
                <w:pPr>
                  <w:jc w:val="left"/>
                </w:pPr>
              </w:pPrChange>
            </w:pPr>
            <w:ins w:id="108351" w:author="pete jones" w:date="2022-01-12T17:25:00Z">
              <w:r w:rsidRPr="00D32D2F">
                <w:rPr>
                  <w:sz w:val="20"/>
                  <w:szCs w:val="20"/>
                  <w:rPrChange w:id="108352" w:author="pete jones" w:date="2022-01-12T17:26:00Z">
                    <w:rPr/>
                  </w:rPrChange>
                </w:rPr>
                <w:t>4</w:t>
              </w:r>
            </w:ins>
          </w:p>
        </w:tc>
        <w:tc>
          <w:tcPr>
            <w:tcW w:w="616" w:type="dxa"/>
            <w:noWrap/>
            <w:vAlign w:val="center"/>
            <w:hideMark/>
            <w:tcPrChange w:id="108353" w:author="pete jones" w:date="2022-01-12T17:27:00Z">
              <w:tcPr>
                <w:tcW w:w="616" w:type="dxa"/>
                <w:noWrap/>
                <w:hideMark/>
              </w:tcPr>
            </w:tcPrChange>
          </w:tcPr>
          <w:p w14:paraId="6486C2BB" w14:textId="77777777" w:rsidR="00D32D2F" w:rsidRPr="00D32D2F" w:rsidRDefault="00D32D2F">
            <w:pPr>
              <w:spacing w:before="0" w:after="0" w:line="240" w:lineRule="auto"/>
              <w:jc w:val="center"/>
              <w:rPr>
                <w:ins w:id="108354" w:author="pete jones" w:date="2022-01-12T17:25:00Z"/>
                <w:sz w:val="20"/>
                <w:szCs w:val="20"/>
                <w:rPrChange w:id="108355" w:author="pete jones" w:date="2022-01-12T17:26:00Z">
                  <w:rPr>
                    <w:ins w:id="108356" w:author="pete jones" w:date="2022-01-12T17:25:00Z"/>
                  </w:rPr>
                </w:rPrChange>
              </w:rPr>
              <w:pPrChange w:id="108357" w:author="pete jones" w:date="2022-01-12T17:30:00Z">
                <w:pPr>
                  <w:jc w:val="left"/>
                </w:pPr>
              </w:pPrChange>
            </w:pPr>
            <w:ins w:id="108358" w:author="pete jones" w:date="2022-01-12T17:25:00Z">
              <w:r w:rsidRPr="00D32D2F">
                <w:rPr>
                  <w:sz w:val="20"/>
                  <w:szCs w:val="20"/>
                  <w:rPrChange w:id="108359" w:author="pete jones" w:date="2022-01-12T17:26:00Z">
                    <w:rPr/>
                  </w:rPrChange>
                </w:rPr>
                <w:t>1</w:t>
              </w:r>
            </w:ins>
          </w:p>
        </w:tc>
        <w:tc>
          <w:tcPr>
            <w:tcW w:w="616" w:type="dxa"/>
            <w:noWrap/>
            <w:vAlign w:val="center"/>
            <w:hideMark/>
            <w:tcPrChange w:id="108360" w:author="pete jones" w:date="2022-01-12T17:27:00Z">
              <w:tcPr>
                <w:tcW w:w="616" w:type="dxa"/>
                <w:noWrap/>
                <w:hideMark/>
              </w:tcPr>
            </w:tcPrChange>
          </w:tcPr>
          <w:p w14:paraId="20E9792B" w14:textId="77777777" w:rsidR="00D32D2F" w:rsidRPr="00D32D2F" w:rsidRDefault="00D32D2F">
            <w:pPr>
              <w:spacing w:before="0" w:after="0" w:line="240" w:lineRule="auto"/>
              <w:jc w:val="center"/>
              <w:rPr>
                <w:ins w:id="108361" w:author="pete jones" w:date="2022-01-12T17:25:00Z"/>
                <w:sz w:val="20"/>
                <w:szCs w:val="20"/>
                <w:rPrChange w:id="108362" w:author="pete jones" w:date="2022-01-12T17:26:00Z">
                  <w:rPr>
                    <w:ins w:id="108363" w:author="pete jones" w:date="2022-01-12T17:25:00Z"/>
                  </w:rPr>
                </w:rPrChange>
              </w:rPr>
              <w:pPrChange w:id="108364" w:author="pete jones" w:date="2022-01-12T17:30:00Z">
                <w:pPr>
                  <w:jc w:val="left"/>
                </w:pPr>
              </w:pPrChange>
            </w:pPr>
            <w:ins w:id="108365" w:author="pete jones" w:date="2022-01-12T17:25:00Z">
              <w:r w:rsidRPr="00D32D2F">
                <w:rPr>
                  <w:sz w:val="20"/>
                  <w:szCs w:val="20"/>
                  <w:rPrChange w:id="108366" w:author="pete jones" w:date="2022-01-12T17:26:00Z">
                    <w:rPr/>
                  </w:rPrChange>
                </w:rPr>
                <w:t>1</w:t>
              </w:r>
            </w:ins>
          </w:p>
        </w:tc>
        <w:tc>
          <w:tcPr>
            <w:tcW w:w="616" w:type="dxa"/>
            <w:noWrap/>
            <w:vAlign w:val="center"/>
            <w:hideMark/>
            <w:tcPrChange w:id="108367" w:author="pete jones" w:date="2022-01-12T17:27:00Z">
              <w:tcPr>
                <w:tcW w:w="616" w:type="dxa"/>
                <w:noWrap/>
                <w:hideMark/>
              </w:tcPr>
            </w:tcPrChange>
          </w:tcPr>
          <w:p w14:paraId="37DA3C6A" w14:textId="77777777" w:rsidR="00D32D2F" w:rsidRPr="00D32D2F" w:rsidRDefault="00D32D2F">
            <w:pPr>
              <w:spacing w:before="0" w:after="0" w:line="240" w:lineRule="auto"/>
              <w:jc w:val="center"/>
              <w:rPr>
                <w:ins w:id="108368" w:author="pete jones" w:date="2022-01-12T17:25:00Z"/>
                <w:sz w:val="20"/>
                <w:szCs w:val="20"/>
                <w:rPrChange w:id="108369" w:author="pete jones" w:date="2022-01-12T17:26:00Z">
                  <w:rPr>
                    <w:ins w:id="108370" w:author="pete jones" w:date="2022-01-12T17:25:00Z"/>
                  </w:rPr>
                </w:rPrChange>
              </w:rPr>
              <w:pPrChange w:id="108371" w:author="pete jones" w:date="2022-01-12T17:30:00Z">
                <w:pPr>
                  <w:jc w:val="left"/>
                </w:pPr>
              </w:pPrChange>
            </w:pPr>
            <w:ins w:id="108372" w:author="pete jones" w:date="2022-01-12T17:25:00Z">
              <w:r w:rsidRPr="00D32D2F">
                <w:rPr>
                  <w:sz w:val="20"/>
                  <w:szCs w:val="20"/>
                  <w:rPrChange w:id="108373" w:author="pete jones" w:date="2022-01-12T17:26:00Z">
                    <w:rPr/>
                  </w:rPrChange>
                </w:rPr>
                <w:t>2</w:t>
              </w:r>
            </w:ins>
          </w:p>
        </w:tc>
        <w:tc>
          <w:tcPr>
            <w:tcW w:w="616" w:type="dxa"/>
            <w:noWrap/>
            <w:vAlign w:val="center"/>
            <w:hideMark/>
            <w:tcPrChange w:id="108374" w:author="pete jones" w:date="2022-01-12T17:27:00Z">
              <w:tcPr>
                <w:tcW w:w="616" w:type="dxa"/>
                <w:noWrap/>
                <w:hideMark/>
              </w:tcPr>
            </w:tcPrChange>
          </w:tcPr>
          <w:p w14:paraId="4A4C8786" w14:textId="77777777" w:rsidR="00D32D2F" w:rsidRPr="00D32D2F" w:rsidRDefault="00D32D2F">
            <w:pPr>
              <w:spacing w:before="0" w:after="0" w:line="240" w:lineRule="auto"/>
              <w:jc w:val="center"/>
              <w:rPr>
                <w:ins w:id="108375" w:author="pete jones" w:date="2022-01-12T17:25:00Z"/>
                <w:sz w:val="20"/>
                <w:szCs w:val="20"/>
                <w:rPrChange w:id="108376" w:author="pete jones" w:date="2022-01-12T17:26:00Z">
                  <w:rPr>
                    <w:ins w:id="108377" w:author="pete jones" w:date="2022-01-12T17:25:00Z"/>
                  </w:rPr>
                </w:rPrChange>
              </w:rPr>
              <w:pPrChange w:id="108378" w:author="pete jones" w:date="2022-01-12T17:30:00Z">
                <w:pPr>
                  <w:jc w:val="left"/>
                </w:pPr>
              </w:pPrChange>
            </w:pPr>
            <w:ins w:id="108379" w:author="pete jones" w:date="2022-01-12T17:25:00Z">
              <w:r w:rsidRPr="00D32D2F">
                <w:rPr>
                  <w:sz w:val="20"/>
                  <w:szCs w:val="20"/>
                  <w:rPrChange w:id="108380" w:author="pete jones" w:date="2022-01-12T17:26:00Z">
                    <w:rPr/>
                  </w:rPrChange>
                </w:rPr>
                <w:t>3</w:t>
              </w:r>
            </w:ins>
          </w:p>
        </w:tc>
        <w:tc>
          <w:tcPr>
            <w:tcW w:w="616" w:type="dxa"/>
            <w:noWrap/>
            <w:vAlign w:val="center"/>
            <w:hideMark/>
            <w:tcPrChange w:id="108381" w:author="pete jones" w:date="2022-01-12T17:27:00Z">
              <w:tcPr>
                <w:tcW w:w="616" w:type="dxa"/>
                <w:noWrap/>
                <w:hideMark/>
              </w:tcPr>
            </w:tcPrChange>
          </w:tcPr>
          <w:p w14:paraId="74F7F16C" w14:textId="77777777" w:rsidR="00D32D2F" w:rsidRPr="00D32D2F" w:rsidRDefault="00D32D2F">
            <w:pPr>
              <w:spacing w:before="0" w:after="0" w:line="240" w:lineRule="auto"/>
              <w:jc w:val="center"/>
              <w:rPr>
                <w:ins w:id="108382" w:author="pete jones" w:date="2022-01-12T17:25:00Z"/>
                <w:sz w:val="20"/>
                <w:szCs w:val="20"/>
                <w:rPrChange w:id="108383" w:author="pete jones" w:date="2022-01-12T17:26:00Z">
                  <w:rPr>
                    <w:ins w:id="108384" w:author="pete jones" w:date="2022-01-12T17:25:00Z"/>
                  </w:rPr>
                </w:rPrChange>
              </w:rPr>
              <w:pPrChange w:id="108385" w:author="pete jones" w:date="2022-01-12T17:30:00Z">
                <w:pPr>
                  <w:jc w:val="left"/>
                </w:pPr>
              </w:pPrChange>
            </w:pPr>
            <w:ins w:id="108386" w:author="pete jones" w:date="2022-01-12T17:25:00Z">
              <w:r w:rsidRPr="00D32D2F">
                <w:rPr>
                  <w:sz w:val="20"/>
                  <w:szCs w:val="20"/>
                  <w:rPrChange w:id="108387" w:author="pete jones" w:date="2022-01-12T17:26:00Z">
                    <w:rPr/>
                  </w:rPrChange>
                </w:rPr>
                <w:t>0</w:t>
              </w:r>
            </w:ins>
          </w:p>
        </w:tc>
        <w:tc>
          <w:tcPr>
            <w:tcW w:w="616" w:type="dxa"/>
            <w:noWrap/>
            <w:vAlign w:val="center"/>
            <w:hideMark/>
            <w:tcPrChange w:id="108388" w:author="pete jones" w:date="2022-01-12T17:27:00Z">
              <w:tcPr>
                <w:tcW w:w="616" w:type="dxa"/>
                <w:noWrap/>
                <w:hideMark/>
              </w:tcPr>
            </w:tcPrChange>
          </w:tcPr>
          <w:p w14:paraId="66F5C2F4" w14:textId="77777777" w:rsidR="00D32D2F" w:rsidRPr="00D32D2F" w:rsidRDefault="00D32D2F">
            <w:pPr>
              <w:spacing w:before="0" w:after="0" w:line="240" w:lineRule="auto"/>
              <w:jc w:val="center"/>
              <w:rPr>
                <w:ins w:id="108389" w:author="pete jones" w:date="2022-01-12T17:25:00Z"/>
                <w:sz w:val="20"/>
                <w:szCs w:val="20"/>
                <w:rPrChange w:id="108390" w:author="pete jones" w:date="2022-01-12T17:26:00Z">
                  <w:rPr>
                    <w:ins w:id="108391" w:author="pete jones" w:date="2022-01-12T17:25:00Z"/>
                  </w:rPr>
                </w:rPrChange>
              </w:rPr>
              <w:pPrChange w:id="108392" w:author="pete jones" w:date="2022-01-12T17:30:00Z">
                <w:pPr>
                  <w:jc w:val="left"/>
                </w:pPr>
              </w:pPrChange>
            </w:pPr>
            <w:ins w:id="108393" w:author="pete jones" w:date="2022-01-12T17:25:00Z">
              <w:r w:rsidRPr="00D32D2F">
                <w:rPr>
                  <w:sz w:val="20"/>
                  <w:szCs w:val="20"/>
                  <w:rPrChange w:id="108394" w:author="pete jones" w:date="2022-01-12T17:26:00Z">
                    <w:rPr/>
                  </w:rPrChange>
                </w:rPr>
                <w:t>3</w:t>
              </w:r>
            </w:ins>
          </w:p>
        </w:tc>
      </w:tr>
      <w:tr w:rsidR="00D32D2F" w:rsidRPr="00D32D2F" w14:paraId="64FE2980" w14:textId="77777777" w:rsidTr="00D32D2F">
        <w:trPr>
          <w:trHeight w:val="300"/>
          <w:ins w:id="108395" w:author="pete jones" w:date="2022-01-12T17:25:00Z"/>
          <w:trPrChange w:id="108396" w:author="pete jones" w:date="2022-01-12T17:27:00Z">
            <w:trPr>
              <w:trHeight w:val="300"/>
            </w:trPr>
          </w:trPrChange>
        </w:trPr>
        <w:tc>
          <w:tcPr>
            <w:tcW w:w="868" w:type="dxa"/>
            <w:noWrap/>
            <w:hideMark/>
            <w:tcPrChange w:id="108397" w:author="pete jones" w:date="2022-01-12T17:27:00Z">
              <w:tcPr>
                <w:tcW w:w="868" w:type="dxa"/>
                <w:noWrap/>
                <w:hideMark/>
              </w:tcPr>
            </w:tcPrChange>
          </w:tcPr>
          <w:p w14:paraId="5A67ED0A" w14:textId="77777777" w:rsidR="00D32D2F" w:rsidRPr="00D32D2F" w:rsidRDefault="00D32D2F">
            <w:pPr>
              <w:spacing w:before="0" w:after="0" w:line="240" w:lineRule="auto"/>
              <w:jc w:val="left"/>
              <w:rPr>
                <w:ins w:id="108398" w:author="pete jones" w:date="2022-01-12T17:25:00Z"/>
                <w:sz w:val="20"/>
                <w:szCs w:val="20"/>
                <w:rPrChange w:id="108399" w:author="pete jones" w:date="2022-01-12T17:26:00Z">
                  <w:rPr>
                    <w:ins w:id="108400" w:author="pete jones" w:date="2022-01-12T17:25:00Z"/>
                  </w:rPr>
                </w:rPrChange>
              </w:rPr>
              <w:pPrChange w:id="108401" w:author="pete jones" w:date="2022-01-12T17:26:00Z">
                <w:pPr>
                  <w:jc w:val="left"/>
                </w:pPr>
              </w:pPrChange>
            </w:pPr>
            <w:ins w:id="108402" w:author="pete jones" w:date="2022-01-12T17:25:00Z">
              <w:r w:rsidRPr="00D32D2F">
                <w:rPr>
                  <w:sz w:val="20"/>
                  <w:szCs w:val="20"/>
                  <w:rPrChange w:id="108403" w:author="pete jones" w:date="2022-01-12T17:26:00Z">
                    <w:rPr/>
                  </w:rPrChange>
                </w:rPr>
                <w:t>107</w:t>
              </w:r>
            </w:ins>
          </w:p>
        </w:tc>
        <w:tc>
          <w:tcPr>
            <w:tcW w:w="1516" w:type="dxa"/>
            <w:noWrap/>
            <w:hideMark/>
            <w:tcPrChange w:id="108404" w:author="pete jones" w:date="2022-01-12T17:27:00Z">
              <w:tcPr>
                <w:tcW w:w="1516" w:type="dxa"/>
                <w:noWrap/>
                <w:hideMark/>
              </w:tcPr>
            </w:tcPrChange>
          </w:tcPr>
          <w:p w14:paraId="5FFD7F5C" w14:textId="77777777" w:rsidR="00D32D2F" w:rsidRPr="00D32D2F" w:rsidRDefault="00D32D2F">
            <w:pPr>
              <w:spacing w:before="0" w:after="0" w:line="240" w:lineRule="auto"/>
              <w:jc w:val="left"/>
              <w:rPr>
                <w:ins w:id="108405" w:author="pete jones" w:date="2022-01-12T17:25:00Z"/>
                <w:sz w:val="20"/>
                <w:szCs w:val="20"/>
                <w:rPrChange w:id="108406" w:author="pete jones" w:date="2022-01-12T17:26:00Z">
                  <w:rPr>
                    <w:ins w:id="108407" w:author="pete jones" w:date="2022-01-12T17:25:00Z"/>
                  </w:rPr>
                </w:rPrChange>
              </w:rPr>
              <w:pPrChange w:id="108408" w:author="pete jones" w:date="2022-01-12T17:26:00Z">
                <w:pPr>
                  <w:jc w:val="left"/>
                </w:pPr>
              </w:pPrChange>
            </w:pPr>
            <w:ins w:id="108409" w:author="pete jones" w:date="2022-01-12T17:25:00Z">
              <w:r w:rsidRPr="00D32D2F">
                <w:rPr>
                  <w:sz w:val="20"/>
                  <w:szCs w:val="20"/>
                  <w:rPrChange w:id="108410" w:author="pete jones" w:date="2022-01-12T17:26:00Z">
                    <w:rPr/>
                  </w:rPrChange>
                </w:rPr>
                <w:t>MTH1199 </w:t>
              </w:r>
            </w:ins>
          </w:p>
        </w:tc>
        <w:tc>
          <w:tcPr>
            <w:tcW w:w="8744" w:type="dxa"/>
            <w:noWrap/>
            <w:hideMark/>
            <w:tcPrChange w:id="108411" w:author="pete jones" w:date="2022-01-12T17:27:00Z">
              <w:tcPr>
                <w:tcW w:w="8744" w:type="dxa"/>
                <w:noWrap/>
                <w:hideMark/>
              </w:tcPr>
            </w:tcPrChange>
          </w:tcPr>
          <w:p w14:paraId="1B0BC763" w14:textId="77777777" w:rsidR="00D32D2F" w:rsidRPr="00D32D2F" w:rsidRDefault="00D32D2F">
            <w:pPr>
              <w:spacing w:before="0" w:after="0" w:line="240" w:lineRule="auto"/>
              <w:jc w:val="left"/>
              <w:rPr>
                <w:ins w:id="108412" w:author="pete jones" w:date="2022-01-12T17:25:00Z"/>
                <w:sz w:val="20"/>
                <w:szCs w:val="20"/>
                <w:rPrChange w:id="108413" w:author="pete jones" w:date="2022-01-12T17:26:00Z">
                  <w:rPr>
                    <w:ins w:id="108414" w:author="pete jones" w:date="2022-01-12T17:25:00Z"/>
                  </w:rPr>
                </w:rPrChange>
              </w:rPr>
              <w:pPrChange w:id="108415" w:author="pete jones" w:date="2022-01-12T17:26:00Z">
                <w:pPr>
                  <w:jc w:val="left"/>
                </w:pPr>
              </w:pPrChange>
            </w:pPr>
            <w:ins w:id="108416" w:author="pete jones" w:date="2022-01-12T17:25:00Z">
              <w:r w:rsidRPr="00D32D2F">
                <w:rPr>
                  <w:sz w:val="20"/>
                  <w:szCs w:val="20"/>
                  <w:rPrChange w:id="108417" w:author="pete jones" w:date="2022-01-12T17:26:00Z">
                    <w:rPr/>
                  </w:rPrChange>
                </w:rPr>
                <w:t>Special Topics in Mathematics</w:t>
              </w:r>
            </w:ins>
          </w:p>
        </w:tc>
        <w:tc>
          <w:tcPr>
            <w:tcW w:w="616" w:type="dxa"/>
            <w:noWrap/>
            <w:vAlign w:val="center"/>
            <w:hideMark/>
            <w:tcPrChange w:id="108418" w:author="pete jones" w:date="2022-01-12T17:27:00Z">
              <w:tcPr>
                <w:tcW w:w="616" w:type="dxa"/>
                <w:noWrap/>
                <w:hideMark/>
              </w:tcPr>
            </w:tcPrChange>
          </w:tcPr>
          <w:p w14:paraId="2DECE813" w14:textId="4C01B3F3" w:rsidR="00D32D2F" w:rsidRPr="00D32D2F" w:rsidRDefault="00D32D2F">
            <w:pPr>
              <w:spacing w:before="0" w:after="0" w:line="240" w:lineRule="auto"/>
              <w:jc w:val="center"/>
              <w:rPr>
                <w:ins w:id="108419" w:author="pete jones" w:date="2022-01-12T17:25:00Z"/>
                <w:sz w:val="20"/>
                <w:szCs w:val="20"/>
                <w:rPrChange w:id="108420" w:author="pete jones" w:date="2022-01-12T17:26:00Z">
                  <w:rPr>
                    <w:ins w:id="108421" w:author="pete jones" w:date="2022-01-12T17:25:00Z"/>
                  </w:rPr>
                </w:rPrChange>
              </w:rPr>
              <w:pPrChange w:id="108422" w:author="pete jones" w:date="2022-01-12T17:30:00Z">
                <w:pPr>
                  <w:jc w:val="left"/>
                </w:pPr>
              </w:pPrChange>
            </w:pPr>
          </w:p>
        </w:tc>
        <w:tc>
          <w:tcPr>
            <w:tcW w:w="616" w:type="dxa"/>
            <w:noWrap/>
            <w:vAlign w:val="center"/>
            <w:hideMark/>
            <w:tcPrChange w:id="108423" w:author="pete jones" w:date="2022-01-12T17:27:00Z">
              <w:tcPr>
                <w:tcW w:w="616" w:type="dxa"/>
                <w:noWrap/>
                <w:hideMark/>
              </w:tcPr>
            </w:tcPrChange>
          </w:tcPr>
          <w:p w14:paraId="748FE2D6" w14:textId="77777777" w:rsidR="00D32D2F" w:rsidRPr="00D32D2F" w:rsidRDefault="00D32D2F">
            <w:pPr>
              <w:spacing w:before="0" w:after="0" w:line="240" w:lineRule="auto"/>
              <w:jc w:val="center"/>
              <w:rPr>
                <w:ins w:id="108424" w:author="pete jones" w:date="2022-01-12T17:25:00Z"/>
                <w:sz w:val="20"/>
                <w:szCs w:val="20"/>
                <w:rPrChange w:id="108425" w:author="pete jones" w:date="2022-01-12T17:26:00Z">
                  <w:rPr>
                    <w:ins w:id="108426" w:author="pete jones" w:date="2022-01-12T17:25:00Z"/>
                  </w:rPr>
                </w:rPrChange>
              </w:rPr>
              <w:pPrChange w:id="108427" w:author="pete jones" w:date="2022-01-12T17:30:00Z">
                <w:pPr>
                  <w:jc w:val="left"/>
                </w:pPr>
              </w:pPrChange>
            </w:pPr>
            <w:ins w:id="108428" w:author="pete jones" w:date="2022-01-12T17:25:00Z">
              <w:r w:rsidRPr="00D32D2F">
                <w:rPr>
                  <w:sz w:val="20"/>
                  <w:szCs w:val="20"/>
                  <w:rPrChange w:id="108429" w:author="pete jones" w:date="2022-01-12T17:26:00Z">
                    <w:rPr/>
                  </w:rPrChange>
                </w:rPr>
                <w:t>4</w:t>
              </w:r>
            </w:ins>
          </w:p>
        </w:tc>
        <w:tc>
          <w:tcPr>
            <w:tcW w:w="616" w:type="dxa"/>
            <w:noWrap/>
            <w:vAlign w:val="center"/>
            <w:hideMark/>
            <w:tcPrChange w:id="108430" w:author="pete jones" w:date="2022-01-12T17:27:00Z">
              <w:tcPr>
                <w:tcW w:w="616" w:type="dxa"/>
                <w:noWrap/>
                <w:hideMark/>
              </w:tcPr>
            </w:tcPrChange>
          </w:tcPr>
          <w:p w14:paraId="4EFE25F3" w14:textId="77777777" w:rsidR="00D32D2F" w:rsidRPr="00D32D2F" w:rsidRDefault="00D32D2F">
            <w:pPr>
              <w:spacing w:before="0" w:after="0" w:line="240" w:lineRule="auto"/>
              <w:jc w:val="center"/>
              <w:rPr>
                <w:ins w:id="108431" w:author="pete jones" w:date="2022-01-12T17:25:00Z"/>
                <w:sz w:val="20"/>
                <w:szCs w:val="20"/>
                <w:rPrChange w:id="108432" w:author="pete jones" w:date="2022-01-12T17:26:00Z">
                  <w:rPr>
                    <w:ins w:id="108433" w:author="pete jones" w:date="2022-01-12T17:25:00Z"/>
                  </w:rPr>
                </w:rPrChange>
              </w:rPr>
              <w:pPrChange w:id="108434" w:author="pete jones" w:date="2022-01-12T17:30:00Z">
                <w:pPr>
                  <w:jc w:val="left"/>
                </w:pPr>
              </w:pPrChange>
            </w:pPr>
          </w:p>
        </w:tc>
        <w:tc>
          <w:tcPr>
            <w:tcW w:w="616" w:type="dxa"/>
            <w:noWrap/>
            <w:vAlign w:val="center"/>
            <w:hideMark/>
            <w:tcPrChange w:id="108435" w:author="pete jones" w:date="2022-01-12T17:27:00Z">
              <w:tcPr>
                <w:tcW w:w="616" w:type="dxa"/>
                <w:noWrap/>
                <w:hideMark/>
              </w:tcPr>
            </w:tcPrChange>
          </w:tcPr>
          <w:p w14:paraId="0702BF03" w14:textId="77777777" w:rsidR="00D32D2F" w:rsidRPr="00D32D2F" w:rsidRDefault="00D32D2F">
            <w:pPr>
              <w:spacing w:before="0" w:after="0" w:line="240" w:lineRule="auto"/>
              <w:jc w:val="center"/>
              <w:rPr>
                <w:ins w:id="108436" w:author="pete jones" w:date="2022-01-12T17:25:00Z"/>
                <w:sz w:val="20"/>
                <w:szCs w:val="20"/>
                <w:rPrChange w:id="108437" w:author="pete jones" w:date="2022-01-12T17:26:00Z">
                  <w:rPr>
                    <w:ins w:id="108438" w:author="pete jones" w:date="2022-01-12T17:25:00Z"/>
                  </w:rPr>
                </w:rPrChange>
              </w:rPr>
              <w:pPrChange w:id="108439" w:author="pete jones" w:date="2022-01-12T17:30:00Z">
                <w:pPr>
                  <w:jc w:val="left"/>
                </w:pPr>
              </w:pPrChange>
            </w:pPr>
            <w:ins w:id="108440" w:author="pete jones" w:date="2022-01-12T17:25:00Z">
              <w:r w:rsidRPr="00D32D2F">
                <w:rPr>
                  <w:sz w:val="20"/>
                  <w:szCs w:val="20"/>
                  <w:rPrChange w:id="108441" w:author="pete jones" w:date="2022-01-12T17:26:00Z">
                    <w:rPr/>
                  </w:rPrChange>
                </w:rPr>
                <w:t>1</w:t>
              </w:r>
            </w:ins>
          </w:p>
        </w:tc>
        <w:tc>
          <w:tcPr>
            <w:tcW w:w="616" w:type="dxa"/>
            <w:noWrap/>
            <w:vAlign w:val="center"/>
            <w:hideMark/>
            <w:tcPrChange w:id="108442" w:author="pete jones" w:date="2022-01-12T17:27:00Z">
              <w:tcPr>
                <w:tcW w:w="616" w:type="dxa"/>
                <w:noWrap/>
                <w:hideMark/>
              </w:tcPr>
            </w:tcPrChange>
          </w:tcPr>
          <w:p w14:paraId="0F668081" w14:textId="77777777" w:rsidR="00D32D2F" w:rsidRPr="00D32D2F" w:rsidRDefault="00D32D2F">
            <w:pPr>
              <w:spacing w:before="0" w:after="0" w:line="240" w:lineRule="auto"/>
              <w:jc w:val="center"/>
              <w:rPr>
                <w:ins w:id="108443" w:author="pete jones" w:date="2022-01-12T17:25:00Z"/>
                <w:sz w:val="20"/>
                <w:szCs w:val="20"/>
                <w:rPrChange w:id="108444" w:author="pete jones" w:date="2022-01-12T17:26:00Z">
                  <w:rPr>
                    <w:ins w:id="108445" w:author="pete jones" w:date="2022-01-12T17:25:00Z"/>
                  </w:rPr>
                </w:rPrChange>
              </w:rPr>
              <w:pPrChange w:id="108446" w:author="pete jones" w:date="2022-01-12T17:30:00Z">
                <w:pPr>
                  <w:jc w:val="left"/>
                </w:pPr>
              </w:pPrChange>
            </w:pPr>
            <w:ins w:id="108447" w:author="pete jones" w:date="2022-01-12T17:25:00Z">
              <w:r w:rsidRPr="00D32D2F">
                <w:rPr>
                  <w:sz w:val="20"/>
                  <w:szCs w:val="20"/>
                  <w:rPrChange w:id="108448" w:author="pete jones" w:date="2022-01-12T17:26:00Z">
                    <w:rPr/>
                  </w:rPrChange>
                </w:rPr>
                <w:t>v</w:t>
              </w:r>
            </w:ins>
          </w:p>
        </w:tc>
        <w:tc>
          <w:tcPr>
            <w:tcW w:w="616" w:type="dxa"/>
            <w:noWrap/>
            <w:vAlign w:val="center"/>
            <w:hideMark/>
            <w:tcPrChange w:id="108449" w:author="pete jones" w:date="2022-01-12T17:27:00Z">
              <w:tcPr>
                <w:tcW w:w="616" w:type="dxa"/>
                <w:noWrap/>
                <w:hideMark/>
              </w:tcPr>
            </w:tcPrChange>
          </w:tcPr>
          <w:p w14:paraId="6A5C80FE" w14:textId="77777777" w:rsidR="00D32D2F" w:rsidRPr="00D32D2F" w:rsidRDefault="00D32D2F">
            <w:pPr>
              <w:spacing w:before="0" w:after="0" w:line="240" w:lineRule="auto"/>
              <w:jc w:val="center"/>
              <w:rPr>
                <w:ins w:id="108450" w:author="pete jones" w:date="2022-01-12T17:25:00Z"/>
                <w:sz w:val="20"/>
                <w:szCs w:val="20"/>
                <w:rPrChange w:id="108451" w:author="pete jones" w:date="2022-01-12T17:26:00Z">
                  <w:rPr>
                    <w:ins w:id="108452" w:author="pete jones" w:date="2022-01-12T17:25:00Z"/>
                  </w:rPr>
                </w:rPrChange>
              </w:rPr>
              <w:pPrChange w:id="108453" w:author="pete jones" w:date="2022-01-12T17:30:00Z">
                <w:pPr>
                  <w:jc w:val="left"/>
                </w:pPr>
              </w:pPrChange>
            </w:pPr>
          </w:p>
        </w:tc>
        <w:tc>
          <w:tcPr>
            <w:tcW w:w="616" w:type="dxa"/>
            <w:noWrap/>
            <w:vAlign w:val="center"/>
            <w:hideMark/>
            <w:tcPrChange w:id="108454" w:author="pete jones" w:date="2022-01-12T17:27:00Z">
              <w:tcPr>
                <w:tcW w:w="616" w:type="dxa"/>
                <w:noWrap/>
                <w:hideMark/>
              </w:tcPr>
            </w:tcPrChange>
          </w:tcPr>
          <w:p w14:paraId="79CD8FF3" w14:textId="77777777" w:rsidR="00D32D2F" w:rsidRPr="00D32D2F" w:rsidRDefault="00D32D2F">
            <w:pPr>
              <w:spacing w:before="0" w:after="0" w:line="240" w:lineRule="auto"/>
              <w:jc w:val="center"/>
              <w:rPr>
                <w:ins w:id="108455" w:author="pete jones" w:date="2022-01-12T17:25:00Z"/>
                <w:sz w:val="20"/>
                <w:szCs w:val="20"/>
                <w:rPrChange w:id="108456" w:author="pete jones" w:date="2022-01-12T17:26:00Z">
                  <w:rPr>
                    <w:ins w:id="108457" w:author="pete jones" w:date="2022-01-12T17:25:00Z"/>
                  </w:rPr>
                </w:rPrChange>
              </w:rPr>
              <w:pPrChange w:id="108458" w:author="pete jones" w:date="2022-01-12T17:30:00Z">
                <w:pPr>
                  <w:jc w:val="left"/>
                </w:pPr>
              </w:pPrChange>
            </w:pPr>
          </w:p>
        </w:tc>
        <w:tc>
          <w:tcPr>
            <w:tcW w:w="616" w:type="dxa"/>
            <w:noWrap/>
            <w:vAlign w:val="center"/>
            <w:hideMark/>
            <w:tcPrChange w:id="108459" w:author="pete jones" w:date="2022-01-12T17:27:00Z">
              <w:tcPr>
                <w:tcW w:w="616" w:type="dxa"/>
                <w:noWrap/>
                <w:hideMark/>
              </w:tcPr>
            </w:tcPrChange>
          </w:tcPr>
          <w:p w14:paraId="5E184AE5" w14:textId="77777777" w:rsidR="00D32D2F" w:rsidRPr="00D32D2F" w:rsidRDefault="00D32D2F">
            <w:pPr>
              <w:spacing w:before="0" w:after="0" w:line="240" w:lineRule="auto"/>
              <w:jc w:val="center"/>
              <w:rPr>
                <w:ins w:id="108460" w:author="pete jones" w:date="2022-01-12T17:25:00Z"/>
                <w:sz w:val="20"/>
                <w:szCs w:val="20"/>
                <w:rPrChange w:id="108461" w:author="pete jones" w:date="2022-01-12T17:26:00Z">
                  <w:rPr>
                    <w:ins w:id="108462" w:author="pete jones" w:date="2022-01-12T17:25:00Z"/>
                  </w:rPr>
                </w:rPrChange>
              </w:rPr>
              <w:pPrChange w:id="108463" w:author="pete jones" w:date="2022-01-12T17:30:00Z">
                <w:pPr>
                  <w:jc w:val="left"/>
                </w:pPr>
              </w:pPrChange>
            </w:pPr>
          </w:p>
        </w:tc>
      </w:tr>
      <w:tr w:rsidR="00D32D2F" w:rsidRPr="00D32D2F" w14:paraId="05908C60" w14:textId="77777777" w:rsidTr="00D32D2F">
        <w:trPr>
          <w:trHeight w:val="300"/>
          <w:ins w:id="108464" w:author="pete jones" w:date="2022-01-12T17:25:00Z"/>
          <w:trPrChange w:id="108465" w:author="pete jones" w:date="2022-01-12T17:27:00Z">
            <w:trPr>
              <w:trHeight w:val="300"/>
            </w:trPr>
          </w:trPrChange>
        </w:trPr>
        <w:tc>
          <w:tcPr>
            <w:tcW w:w="868" w:type="dxa"/>
            <w:noWrap/>
            <w:hideMark/>
            <w:tcPrChange w:id="108466" w:author="pete jones" w:date="2022-01-12T17:27:00Z">
              <w:tcPr>
                <w:tcW w:w="868" w:type="dxa"/>
                <w:noWrap/>
                <w:hideMark/>
              </w:tcPr>
            </w:tcPrChange>
          </w:tcPr>
          <w:p w14:paraId="058B0C70" w14:textId="77777777" w:rsidR="00D32D2F" w:rsidRPr="00D32D2F" w:rsidRDefault="00D32D2F">
            <w:pPr>
              <w:spacing w:before="0" w:after="0" w:line="240" w:lineRule="auto"/>
              <w:jc w:val="left"/>
              <w:rPr>
                <w:ins w:id="108467" w:author="pete jones" w:date="2022-01-12T17:25:00Z"/>
                <w:sz w:val="20"/>
                <w:szCs w:val="20"/>
                <w:rPrChange w:id="108468" w:author="pete jones" w:date="2022-01-12T17:26:00Z">
                  <w:rPr>
                    <w:ins w:id="108469" w:author="pete jones" w:date="2022-01-12T17:25:00Z"/>
                  </w:rPr>
                </w:rPrChange>
              </w:rPr>
              <w:pPrChange w:id="108470" w:author="pete jones" w:date="2022-01-12T17:26:00Z">
                <w:pPr>
                  <w:jc w:val="left"/>
                </w:pPr>
              </w:pPrChange>
            </w:pPr>
            <w:ins w:id="108471" w:author="pete jones" w:date="2022-01-12T17:25:00Z">
              <w:r w:rsidRPr="00D32D2F">
                <w:rPr>
                  <w:sz w:val="20"/>
                  <w:szCs w:val="20"/>
                  <w:rPrChange w:id="108472" w:author="pete jones" w:date="2022-01-12T17:26:00Z">
                    <w:rPr/>
                  </w:rPrChange>
                </w:rPr>
                <w:t>108</w:t>
              </w:r>
            </w:ins>
          </w:p>
        </w:tc>
        <w:tc>
          <w:tcPr>
            <w:tcW w:w="1516" w:type="dxa"/>
            <w:noWrap/>
            <w:hideMark/>
            <w:tcPrChange w:id="108473" w:author="pete jones" w:date="2022-01-12T17:27:00Z">
              <w:tcPr>
                <w:tcW w:w="1516" w:type="dxa"/>
                <w:noWrap/>
                <w:hideMark/>
              </w:tcPr>
            </w:tcPrChange>
          </w:tcPr>
          <w:p w14:paraId="4268DE9B" w14:textId="77777777" w:rsidR="00D32D2F" w:rsidRPr="00D32D2F" w:rsidRDefault="00D32D2F">
            <w:pPr>
              <w:spacing w:before="0" w:after="0" w:line="240" w:lineRule="auto"/>
              <w:jc w:val="left"/>
              <w:rPr>
                <w:ins w:id="108474" w:author="pete jones" w:date="2022-01-12T17:25:00Z"/>
                <w:sz w:val="20"/>
                <w:szCs w:val="20"/>
                <w:rPrChange w:id="108475" w:author="pete jones" w:date="2022-01-12T17:26:00Z">
                  <w:rPr>
                    <w:ins w:id="108476" w:author="pete jones" w:date="2022-01-12T17:25:00Z"/>
                  </w:rPr>
                </w:rPrChange>
              </w:rPr>
              <w:pPrChange w:id="108477" w:author="pete jones" w:date="2022-01-12T17:26:00Z">
                <w:pPr>
                  <w:jc w:val="left"/>
                </w:pPr>
              </w:pPrChange>
            </w:pPr>
            <w:ins w:id="108478" w:author="pete jones" w:date="2022-01-12T17:25:00Z">
              <w:r w:rsidRPr="00D32D2F">
                <w:rPr>
                  <w:sz w:val="20"/>
                  <w:szCs w:val="20"/>
                  <w:rPrChange w:id="108479" w:author="pete jones" w:date="2022-01-12T17:26:00Z">
                    <w:rPr/>
                  </w:rPrChange>
                </w:rPr>
                <w:t>MTH2110 </w:t>
              </w:r>
            </w:ins>
          </w:p>
        </w:tc>
        <w:tc>
          <w:tcPr>
            <w:tcW w:w="8744" w:type="dxa"/>
            <w:noWrap/>
            <w:hideMark/>
            <w:tcPrChange w:id="108480" w:author="pete jones" w:date="2022-01-12T17:27:00Z">
              <w:tcPr>
                <w:tcW w:w="8744" w:type="dxa"/>
                <w:noWrap/>
                <w:hideMark/>
              </w:tcPr>
            </w:tcPrChange>
          </w:tcPr>
          <w:p w14:paraId="4C30C9CF" w14:textId="77777777" w:rsidR="00D32D2F" w:rsidRPr="00D32D2F" w:rsidRDefault="00D32D2F">
            <w:pPr>
              <w:spacing w:before="0" w:after="0" w:line="240" w:lineRule="auto"/>
              <w:jc w:val="left"/>
              <w:rPr>
                <w:ins w:id="108481" w:author="pete jones" w:date="2022-01-12T17:25:00Z"/>
                <w:sz w:val="20"/>
                <w:szCs w:val="20"/>
                <w:rPrChange w:id="108482" w:author="pete jones" w:date="2022-01-12T17:26:00Z">
                  <w:rPr>
                    <w:ins w:id="108483" w:author="pete jones" w:date="2022-01-12T17:25:00Z"/>
                  </w:rPr>
                </w:rPrChange>
              </w:rPr>
              <w:pPrChange w:id="108484" w:author="pete jones" w:date="2022-01-12T17:26:00Z">
                <w:pPr>
                  <w:jc w:val="left"/>
                </w:pPr>
              </w:pPrChange>
            </w:pPr>
            <w:ins w:id="108485" w:author="pete jones" w:date="2022-01-12T17:25:00Z">
              <w:r w:rsidRPr="00D32D2F">
                <w:rPr>
                  <w:sz w:val="20"/>
                  <w:szCs w:val="20"/>
                  <w:rPrChange w:id="108486" w:author="pete jones" w:date="2022-01-12T17:26:00Z">
                    <w:rPr/>
                  </w:rPrChange>
                </w:rPr>
                <w:t>Discrete Math</w:t>
              </w:r>
            </w:ins>
          </w:p>
        </w:tc>
        <w:tc>
          <w:tcPr>
            <w:tcW w:w="616" w:type="dxa"/>
            <w:noWrap/>
            <w:vAlign w:val="center"/>
            <w:hideMark/>
            <w:tcPrChange w:id="108487" w:author="pete jones" w:date="2022-01-12T17:27:00Z">
              <w:tcPr>
                <w:tcW w:w="616" w:type="dxa"/>
                <w:noWrap/>
                <w:hideMark/>
              </w:tcPr>
            </w:tcPrChange>
          </w:tcPr>
          <w:p w14:paraId="06BADA74" w14:textId="77777777" w:rsidR="00D32D2F" w:rsidRPr="00D32D2F" w:rsidRDefault="00D32D2F">
            <w:pPr>
              <w:spacing w:before="0" w:after="0" w:line="240" w:lineRule="auto"/>
              <w:jc w:val="center"/>
              <w:rPr>
                <w:ins w:id="108488" w:author="pete jones" w:date="2022-01-12T17:25:00Z"/>
                <w:sz w:val="20"/>
                <w:szCs w:val="20"/>
                <w:rPrChange w:id="108489" w:author="pete jones" w:date="2022-01-12T17:26:00Z">
                  <w:rPr>
                    <w:ins w:id="108490" w:author="pete jones" w:date="2022-01-12T17:25:00Z"/>
                  </w:rPr>
                </w:rPrChange>
              </w:rPr>
              <w:pPrChange w:id="108491" w:author="pete jones" w:date="2022-01-12T17:30:00Z">
                <w:pPr>
                  <w:jc w:val="left"/>
                </w:pPr>
              </w:pPrChange>
            </w:pPr>
            <w:ins w:id="108492" w:author="pete jones" w:date="2022-01-12T17:25:00Z">
              <w:r w:rsidRPr="00D32D2F">
                <w:rPr>
                  <w:sz w:val="20"/>
                  <w:szCs w:val="20"/>
                  <w:rPrChange w:id="108493" w:author="pete jones" w:date="2022-01-12T17:26:00Z">
                    <w:rPr/>
                  </w:rPrChange>
                </w:rPr>
                <w:t>x</w:t>
              </w:r>
            </w:ins>
          </w:p>
        </w:tc>
        <w:tc>
          <w:tcPr>
            <w:tcW w:w="616" w:type="dxa"/>
            <w:noWrap/>
            <w:vAlign w:val="center"/>
            <w:hideMark/>
            <w:tcPrChange w:id="108494" w:author="pete jones" w:date="2022-01-12T17:27:00Z">
              <w:tcPr>
                <w:tcW w:w="616" w:type="dxa"/>
                <w:noWrap/>
                <w:hideMark/>
              </w:tcPr>
            </w:tcPrChange>
          </w:tcPr>
          <w:p w14:paraId="495B35DC" w14:textId="77777777" w:rsidR="00D32D2F" w:rsidRPr="00D32D2F" w:rsidRDefault="00D32D2F">
            <w:pPr>
              <w:spacing w:before="0" w:after="0" w:line="240" w:lineRule="auto"/>
              <w:jc w:val="center"/>
              <w:rPr>
                <w:ins w:id="108495" w:author="pete jones" w:date="2022-01-12T17:25:00Z"/>
                <w:sz w:val="20"/>
                <w:szCs w:val="20"/>
                <w:rPrChange w:id="108496" w:author="pete jones" w:date="2022-01-12T17:26:00Z">
                  <w:rPr>
                    <w:ins w:id="108497" w:author="pete jones" w:date="2022-01-12T17:25:00Z"/>
                  </w:rPr>
                </w:rPrChange>
              </w:rPr>
              <w:pPrChange w:id="108498" w:author="pete jones" w:date="2022-01-12T17:30:00Z">
                <w:pPr>
                  <w:jc w:val="left"/>
                </w:pPr>
              </w:pPrChange>
            </w:pPr>
            <w:ins w:id="108499" w:author="pete jones" w:date="2022-01-12T17:25:00Z">
              <w:r w:rsidRPr="00D32D2F">
                <w:rPr>
                  <w:sz w:val="20"/>
                  <w:szCs w:val="20"/>
                  <w:rPrChange w:id="108500" w:author="pete jones" w:date="2022-01-12T17:26:00Z">
                    <w:rPr/>
                  </w:rPrChange>
                </w:rPr>
                <w:t>4</w:t>
              </w:r>
            </w:ins>
          </w:p>
        </w:tc>
        <w:tc>
          <w:tcPr>
            <w:tcW w:w="616" w:type="dxa"/>
            <w:noWrap/>
            <w:vAlign w:val="center"/>
            <w:hideMark/>
            <w:tcPrChange w:id="108501" w:author="pete jones" w:date="2022-01-12T17:27:00Z">
              <w:tcPr>
                <w:tcW w:w="616" w:type="dxa"/>
                <w:noWrap/>
                <w:hideMark/>
              </w:tcPr>
            </w:tcPrChange>
          </w:tcPr>
          <w:p w14:paraId="4B2E08B8" w14:textId="77777777" w:rsidR="00D32D2F" w:rsidRPr="00D32D2F" w:rsidRDefault="00D32D2F">
            <w:pPr>
              <w:spacing w:before="0" w:after="0" w:line="240" w:lineRule="auto"/>
              <w:jc w:val="center"/>
              <w:rPr>
                <w:ins w:id="108502" w:author="pete jones" w:date="2022-01-12T17:25:00Z"/>
                <w:sz w:val="20"/>
                <w:szCs w:val="20"/>
                <w:rPrChange w:id="108503" w:author="pete jones" w:date="2022-01-12T17:26:00Z">
                  <w:rPr>
                    <w:ins w:id="108504" w:author="pete jones" w:date="2022-01-12T17:25:00Z"/>
                  </w:rPr>
                </w:rPrChange>
              </w:rPr>
              <w:pPrChange w:id="108505" w:author="pete jones" w:date="2022-01-12T17:30:00Z">
                <w:pPr>
                  <w:jc w:val="left"/>
                </w:pPr>
              </w:pPrChange>
            </w:pPr>
            <w:ins w:id="108506" w:author="pete jones" w:date="2022-01-12T17:25:00Z">
              <w:r w:rsidRPr="00D32D2F">
                <w:rPr>
                  <w:sz w:val="20"/>
                  <w:szCs w:val="20"/>
                  <w:rPrChange w:id="108507" w:author="pete jones" w:date="2022-01-12T17:26:00Z">
                    <w:rPr/>
                  </w:rPrChange>
                </w:rPr>
                <w:t>5</w:t>
              </w:r>
            </w:ins>
          </w:p>
        </w:tc>
        <w:tc>
          <w:tcPr>
            <w:tcW w:w="616" w:type="dxa"/>
            <w:noWrap/>
            <w:vAlign w:val="center"/>
            <w:hideMark/>
            <w:tcPrChange w:id="108508" w:author="pete jones" w:date="2022-01-12T17:27:00Z">
              <w:tcPr>
                <w:tcW w:w="616" w:type="dxa"/>
                <w:noWrap/>
                <w:hideMark/>
              </w:tcPr>
            </w:tcPrChange>
          </w:tcPr>
          <w:p w14:paraId="401165D7" w14:textId="77777777" w:rsidR="00D32D2F" w:rsidRPr="00D32D2F" w:rsidRDefault="00D32D2F">
            <w:pPr>
              <w:spacing w:before="0" w:after="0" w:line="240" w:lineRule="auto"/>
              <w:jc w:val="center"/>
              <w:rPr>
                <w:ins w:id="108509" w:author="pete jones" w:date="2022-01-12T17:25:00Z"/>
                <w:sz w:val="20"/>
                <w:szCs w:val="20"/>
                <w:rPrChange w:id="108510" w:author="pete jones" w:date="2022-01-12T17:26:00Z">
                  <w:rPr>
                    <w:ins w:id="108511" w:author="pete jones" w:date="2022-01-12T17:25:00Z"/>
                  </w:rPr>
                </w:rPrChange>
              </w:rPr>
              <w:pPrChange w:id="108512" w:author="pete jones" w:date="2022-01-12T17:30:00Z">
                <w:pPr>
                  <w:jc w:val="left"/>
                </w:pPr>
              </w:pPrChange>
            </w:pPr>
            <w:ins w:id="108513" w:author="pete jones" w:date="2022-01-12T17:25:00Z">
              <w:r w:rsidRPr="00D32D2F">
                <w:rPr>
                  <w:sz w:val="20"/>
                  <w:szCs w:val="20"/>
                  <w:rPrChange w:id="108514" w:author="pete jones" w:date="2022-01-12T17:26:00Z">
                    <w:rPr/>
                  </w:rPrChange>
                </w:rPr>
                <w:t>2</w:t>
              </w:r>
            </w:ins>
          </w:p>
        </w:tc>
        <w:tc>
          <w:tcPr>
            <w:tcW w:w="616" w:type="dxa"/>
            <w:noWrap/>
            <w:vAlign w:val="center"/>
            <w:hideMark/>
            <w:tcPrChange w:id="108515" w:author="pete jones" w:date="2022-01-12T17:27:00Z">
              <w:tcPr>
                <w:tcW w:w="616" w:type="dxa"/>
                <w:noWrap/>
                <w:hideMark/>
              </w:tcPr>
            </w:tcPrChange>
          </w:tcPr>
          <w:p w14:paraId="767CD1A1" w14:textId="77777777" w:rsidR="00D32D2F" w:rsidRPr="00D32D2F" w:rsidRDefault="00D32D2F">
            <w:pPr>
              <w:spacing w:before="0" w:after="0" w:line="240" w:lineRule="auto"/>
              <w:jc w:val="center"/>
              <w:rPr>
                <w:ins w:id="108516" w:author="pete jones" w:date="2022-01-12T17:25:00Z"/>
                <w:sz w:val="20"/>
                <w:szCs w:val="20"/>
                <w:rPrChange w:id="108517" w:author="pete jones" w:date="2022-01-12T17:26:00Z">
                  <w:rPr>
                    <w:ins w:id="108518" w:author="pete jones" w:date="2022-01-12T17:25:00Z"/>
                  </w:rPr>
                </w:rPrChange>
              </w:rPr>
              <w:pPrChange w:id="108519" w:author="pete jones" w:date="2022-01-12T17:30:00Z">
                <w:pPr>
                  <w:jc w:val="left"/>
                </w:pPr>
              </w:pPrChange>
            </w:pPr>
            <w:ins w:id="108520" w:author="pete jones" w:date="2022-01-12T17:25:00Z">
              <w:r w:rsidRPr="00D32D2F">
                <w:rPr>
                  <w:sz w:val="20"/>
                  <w:szCs w:val="20"/>
                  <w:rPrChange w:id="108521" w:author="pete jones" w:date="2022-01-12T17:26:00Z">
                    <w:rPr/>
                  </w:rPrChange>
                </w:rPr>
                <w:t>4</w:t>
              </w:r>
            </w:ins>
          </w:p>
        </w:tc>
        <w:tc>
          <w:tcPr>
            <w:tcW w:w="616" w:type="dxa"/>
            <w:noWrap/>
            <w:vAlign w:val="center"/>
            <w:hideMark/>
            <w:tcPrChange w:id="108522" w:author="pete jones" w:date="2022-01-12T17:27:00Z">
              <w:tcPr>
                <w:tcW w:w="616" w:type="dxa"/>
                <w:noWrap/>
                <w:hideMark/>
              </w:tcPr>
            </w:tcPrChange>
          </w:tcPr>
          <w:p w14:paraId="2D82F63D" w14:textId="77777777" w:rsidR="00D32D2F" w:rsidRPr="00D32D2F" w:rsidRDefault="00D32D2F">
            <w:pPr>
              <w:spacing w:before="0" w:after="0" w:line="240" w:lineRule="auto"/>
              <w:jc w:val="center"/>
              <w:rPr>
                <w:ins w:id="108523" w:author="pete jones" w:date="2022-01-12T17:25:00Z"/>
                <w:sz w:val="20"/>
                <w:szCs w:val="20"/>
                <w:rPrChange w:id="108524" w:author="pete jones" w:date="2022-01-12T17:26:00Z">
                  <w:rPr>
                    <w:ins w:id="108525" w:author="pete jones" w:date="2022-01-12T17:25:00Z"/>
                  </w:rPr>
                </w:rPrChange>
              </w:rPr>
              <w:pPrChange w:id="108526" w:author="pete jones" w:date="2022-01-12T17:30:00Z">
                <w:pPr>
                  <w:jc w:val="left"/>
                </w:pPr>
              </w:pPrChange>
            </w:pPr>
            <w:ins w:id="108527" w:author="pete jones" w:date="2022-01-12T17:25:00Z">
              <w:r w:rsidRPr="00D32D2F">
                <w:rPr>
                  <w:sz w:val="20"/>
                  <w:szCs w:val="20"/>
                  <w:rPrChange w:id="108528" w:author="pete jones" w:date="2022-01-12T17:26:00Z">
                    <w:rPr/>
                  </w:rPrChange>
                </w:rPr>
                <w:t>4</w:t>
              </w:r>
            </w:ins>
          </w:p>
        </w:tc>
        <w:tc>
          <w:tcPr>
            <w:tcW w:w="616" w:type="dxa"/>
            <w:noWrap/>
            <w:vAlign w:val="center"/>
            <w:hideMark/>
            <w:tcPrChange w:id="108529" w:author="pete jones" w:date="2022-01-12T17:27:00Z">
              <w:tcPr>
                <w:tcW w:w="616" w:type="dxa"/>
                <w:noWrap/>
                <w:hideMark/>
              </w:tcPr>
            </w:tcPrChange>
          </w:tcPr>
          <w:p w14:paraId="142D599B" w14:textId="77777777" w:rsidR="00D32D2F" w:rsidRPr="00D32D2F" w:rsidRDefault="00D32D2F">
            <w:pPr>
              <w:spacing w:before="0" w:after="0" w:line="240" w:lineRule="auto"/>
              <w:jc w:val="center"/>
              <w:rPr>
                <w:ins w:id="108530" w:author="pete jones" w:date="2022-01-12T17:25:00Z"/>
                <w:sz w:val="20"/>
                <w:szCs w:val="20"/>
                <w:rPrChange w:id="108531" w:author="pete jones" w:date="2022-01-12T17:26:00Z">
                  <w:rPr>
                    <w:ins w:id="108532" w:author="pete jones" w:date="2022-01-12T17:25:00Z"/>
                  </w:rPr>
                </w:rPrChange>
              </w:rPr>
              <w:pPrChange w:id="108533" w:author="pete jones" w:date="2022-01-12T17:30:00Z">
                <w:pPr>
                  <w:jc w:val="left"/>
                </w:pPr>
              </w:pPrChange>
            </w:pPr>
            <w:ins w:id="108534" w:author="pete jones" w:date="2022-01-12T17:25:00Z">
              <w:r w:rsidRPr="00D32D2F">
                <w:rPr>
                  <w:sz w:val="20"/>
                  <w:szCs w:val="20"/>
                  <w:rPrChange w:id="108535" w:author="pete jones" w:date="2022-01-12T17:26:00Z">
                    <w:rPr/>
                  </w:rPrChange>
                </w:rPr>
                <w:t>0</w:t>
              </w:r>
            </w:ins>
          </w:p>
        </w:tc>
        <w:tc>
          <w:tcPr>
            <w:tcW w:w="616" w:type="dxa"/>
            <w:noWrap/>
            <w:vAlign w:val="center"/>
            <w:hideMark/>
            <w:tcPrChange w:id="108536" w:author="pete jones" w:date="2022-01-12T17:27:00Z">
              <w:tcPr>
                <w:tcW w:w="616" w:type="dxa"/>
                <w:noWrap/>
                <w:hideMark/>
              </w:tcPr>
            </w:tcPrChange>
          </w:tcPr>
          <w:p w14:paraId="2AD341D0" w14:textId="77777777" w:rsidR="00D32D2F" w:rsidRPr="00D32D2F" w:rsidRDefault="00D32D2F">
            <w:pPr>
              <w:spacing w:before="0" w:after="0" w:line="240" w:lineRule="auto"/>
              <w:jc w:val="center"/>
              <w:rPr>
                <w:ins w:id="108537" w:author="pete jones" w:date="2022-01-12T17:25:00Z"/>
                <w:sz w:val="20"/>
                <w:szCs w:val="20"/>
                <w:rPrChange w:id="108538" w:author="pete jones" w:date="2022-01-12T17:26:00Z">
                  <w:rPr>
                    <w:ins w:id="108539" w:author="pete jones" w:date="2022-01-12T17:25:00Z"/>
                  </w:rPr>
                </w:rPrChange>
              </w:rPr>
              <w:pPrChange w:id="108540" w:author="pete jones" w:date="2022-01-12T17:30:00Z">
                <w:pPr>
                  <w:jc w:val="left"/>
                </w:pPr>
              </w:pPrChange>
            </w:pPr>
            <w:ins w:id="108541" w:author="pete jones" w:date="2022-01-12T17:25:00Z">
              <w:r w:rsidRPr="00D32D2F">
                <w:rPr>
                  <w:sz w:val="20"/>
                  <w:szCs w:val="20"/>
                  <w:rPrChange w:id="108542" w:author="pete jones" w:date="2022-01-12T17:26:00Z">
                    <w:rPr/>
                  </w:rPrChange>
                </w:rPr>
                <w:t>8</w:t>
              </w:r>
            </w:ins>
          </w:p>
        </w:tc>
      </w:tr>
      <w:tr w:rsidR="00D32D2F" w:rsidRPr="00D32D2F" w14:paraId="0FB575F5" w14:textId="77777777" w:rsidTr="00D32D2F">
        <w:trPr>
          <w:trHeight w:val="300"/>
          <w:ins w:id="108543" w:author="pete jones" w:date="2022-01-12T17:25:00Z"/>
          <w:trPrChange w:id="108544" w:author="pete jones" w:date="2022-01-12T17:27:00Z">
            <w:trPr>
              <w:trHeight w:val="300"/>
            </w:trPr>
          </w:trPrChange>
        </w:trPr>
        <w:tc>
          <w:tcPr>
            <w:tcW w:w="868" w:type="dxa"/>
            <w:noWrap/>
            <w:hideMark/>
            <w:tcPrChange w:id="108545" w:author="pete jones" w:date="2022-01-12T17:27:00Z">
              <w:tcPr>
                <w:tcW w:w="868" w:type="dxa"/>
                <w:noWrap/>
                <w:hideMark/>
              </w:tcPr>
            </w:tcPrChange>
          </w:tcPr>
          <w:p w14:paraId="1566011D" w14:textId="77777777" w:rsidR="00D32D2F" w:rsidRPr="00D32D2F" w:rsidRDefault="00D32D2F">
            <w:pPr>
              <w:spacing w:before="0" w:after="0" w:line="240" w:lineRule="auto"/>
              <w:jc w:val="left"/>
              <w:rPr>
                <w:ins w:id="108546" w:author="pete jones" w:date="2022-01-12T17:25:00Z"/>
                <w:sz w:val="20"/>
                <w:szCs w:val="20"/>
                <w:rPrChange w:id="108547" w:author="pete jones" w:date="2022-01-12T17:26:00Z">
                  <w:rPr>
                    <w:ins w:id="108548" w:author="pete jones" w:date="2022-01-12T17:25:00Z"/>
                  </w:rPr>
                </w:rPrChange>
              </w:rPr>
              <w:pPrChange w:id="108549" w:author="pete jones" w:date="2022-01-12T17:26:00Z">
                <w:pPr>
                  <w:jc w:val="left"/>
                </w:pPr>
              </w:pPrChange>
            </w:pPr>
            <w:ins w:id="108550" w:author="pete jones" w:date="2022-01-12T17:25:00Z">
              <w:r w:rsidRPr="00D32D2F">
                <w:rPr>
                  <w:sz w:val="20"/>
                  <w:szCs w:val="20"/>
                  <w:rPrChange w:id="108551" w:author="pete jones" w:date="2022-01-12T17:26:00Z">
                    <w:rPr/>
                  </w:rPrChange>
                </w:rPr>
                <w:t>109</w:t>
              </w:r>
            </w:ins>
          </w:p>
        </w:tc>
        <w:tc>
          <w:tcPr>
            <w:tcW w:w="1516" w:type="dxa"/>
            <w:noWrap/>
            <w:hideMark/>
            <w:tcPrChange w:id="108552" w:author="pete jones" w:date="2022-01-12T17:27:00Z">
              <w:tcPr>
                <w:tcW w:w="1516" w:type="dxa"/>
                <w:noWrap/>
                <w:hideMark/>
              </w:tcPr>
            </w:tcPrChange>
          </w:tcPr>
          <w:p w14:paraId="05457EE5" w14:textId="77777777" w:rsidR="00D32D2F" w:rsidRPr="00D32D2F" w:rsidRDefault="00D32D2F">
            <w:pPr>
              <w:spacing w:before="0" w:after="0" w:line="240" w:lineRule="auto"/>
              <w:jc w:val="left"/>
              <w:rPr>
                <w:ins w:id="108553" w:author="pete jones" w:date="2022-01-12T17:25:00Z"/>
                <w:sz w:val="20"/>
                <w:szCs w:val="20"/>
                <w:rPrChange w:id="108554" w:author="pete jones" w:date="2022-01-12T17:26:00Z">
                  <w:rPr>
                    <w:ins w:id="108555" w:author="pete jones" w:date="2022-01-12T17:25:00Z"/>
                  </w:rPr>
                </w:rPrChange>
              </w:rPr>
              <w:pPrChange w:id="108556" w:author="pete jones" w:date="2022-01-12T17:26:00Z">
                <w:pPr>
                  <w:jc w:val="left"/>
                </w:pPr>
              </w:pPrChange>
            </w:pPr>
            <w:ins w:id="108557" w:author="pete jones" w:date="2022-01-12T17:25:00Z">
              <w:r w:rsidRPr="00D32D2F">
                <w:rPr>
                  <w:sz w:val="20"/>
                  <w:szCs w:val="20"/>
                  <w:rPrChange w:id="108558" w:author="pete jones" w:date="2022-01-12T17:26:00Z">
                    <w:rPr/>
                  </w:rPrChange>
                </w:rPr>
                <w:t>MTH2130 </w:t>
              </w:r>
            </w:ins>
          </w:p>
        </w:tc>
        <w:tc>
          <w:tcPr>
            <w:tcW w:w="8744" w:type="dxa"/>
            <w:noWrap/>
            <w:hideMark/>
            <w:tcPrChange w:id="108559" w:author="pete jones" w:date="2022-01-12T17:27:00Z">
              <w:tcPr>
                <w:tcW w:w="8744" w:type="dxa"/>
                <w:noWrap/>
                <w:hideMark/>
              </w:tcPr>
            </w:tcPrChange>
          </w:tcPr>
          <w:p w14:paraId="5621C3FF" w14:textId="77777777" w:rsidR="00D32D2F" w:rsidRPr="00D32D2F" w:rsidRDefault="00D32D2F">
            <w:pPr>
              <w:spacing w:before="0" w:after="0" w:line="240" w:lineRule="auto"/>
              <w:jc w:val="left"/>
              <w:rPr>
                <w:ins w:id="108560" w:author="pete jones" w:date="2022-01-12T17:25:00Z"/>
                <w:sz w:val="20"/>
                <w:szCs w:val="20"/>
                <w:rPrChange w:id="108561" w:author="pete jones" w:date="2022-01-12T17:26:00Z">
                  <w:rPr>
                    <w:ins w:id="108562" w:author="pete jones" w:date="2022-01-12T17:25:00Z"/>
                  </w:rPr>
                </w:rPrChange>
              </w:rPr>
              <w:pPrChange w:id="108563" w:author="pete jones" w:date="2022-01-12T17:26:00Z">
                <w:pPr>
                  <w:jc w:val="left"/>
                </w:pPr>
              </w:pPrChange>
            </w:pPr>
            <w:ins w:id="108564" w:author="pete jones" w:date="2022-01-12T17:25:00Z">
              <w:r w:rsidRPr="00D32D2F">
                <w:rPr>
                  <w:sz w:val="20"/>
                  <w:szCs w:val="20"/>
                  <w:rPrChange w:id="108565" w:author="pete jones" w:date="2022-01-12T17:26:00Z">
                    <w:rPr/>
                  </w:rPrChange>
                </w:rPr>
                <w:t>Probability and Statistics</w:t>
              </w:r>
            </w:ins>
          </w:p>
        </w:tc>
        <w:tc>
          <w:tcPr>
            <w:tcW w:w="616" w:type="dxa"/>
            <w:noWrap/>
            <w:vAlign w:val="center"/>
            <w:hideMark/>
            <w:tcPrChange w:id="108566" w:author="pete jones" w:date="2022-01-12T17:27:00Z">
              <w:tcPr>
                <w:tcW w:w="616" w:type="dxa"/>
                <w:noWrap/>
                <w:hideMark/>
              </w:tcPr>
            </w:tcPrChange>
          </w:tcPr>
          <w:p w14:paraId="6868FF4D" w14:textId="786157C7" w:rsidR="00D32D2F" w:rsidRPr="00D32D2F" w:rsidRDefault="00D32D2F">
            <w:pPr>
              <w:spacing w:before="0" w:after="0" w:line="240" w:lineRule="auto"/>
              <w:jc w:val="center"/>
              <w:rPr>
                <w:ins w:id="108567" w:author="pete jones" w:date="2022-01-12T17:25:00Z"/>
                <w:sz w:val="20"/>
                <w:szCs w:val="20"/>
                <w:rPrChange w:id="108568" w:author="pete jones" w:date="2022-01-12T17:26:00Z">
                  <w:rPr>
                    <w:ins w:id="108569" w:author="pete jones" w:date="2022-01-12T17:25:00Z"/>
                  </w:rPr>
                </w:rPrChange>
              </w:rPr>
              <w:pPrChange w:id="108570" w:author="pete jones" w:date="2022-01-12T17:30:00Z">
                <w:pPr>
                  <w:jc w:val="left"/>
                </w:pPr>
              </w:pPrChange>
            </w:pPr>
          </w:p>
        </w:tc>
        <w:tc>
          <w:tcPr>
            <w:tcW w:w="616" w:type="dxa"/>
            <w:noWrap/>
            <w:vAlign w:val="center"/>
            <w:hideMark/>
            <w:tcPrChange w:id="108571" w:author="pete jones" w:date="2022-01-12T17:27:00Z">
              <w:tcPr>
                <w:tcW w:w="616" w:type="dxa"/>
                <w:noWrap/>
                <w:hideMark/>
              </w:tcPr>
            </w:tcPrChange>
          </w:tcPr>
          <w:p w14:paraId="1F171BDE" w14:textId="77777777" w:rsidR="00D32D2F" w:rsidRPr="00D32D2F" w:rsidRDefault="00D32D2F">
            <w:pPr>
              <w:spacing w:before="0" w:after="0" w:line="240" w:lineRule="auto"/>
              <w:jc w:val="center"/>
              <w:rPr>
                <w:ins w:id="108572" w:author="pete jones" w:date="2022-01-12T17:25:00Z"/>
                <w:sz w:val="20"/>
                <w:szCs w:val="20"/>
                <w:rPrChange w:id="108573" w:author="pete jones" w:date="2022-01-12T17:26:00Z">
                  <w:rPr>
                    <w:ins w:id="108574" w:author="pete jones" w:date="2022-01-12T17:25:00Z"/>
                  </w:rPr>
                </w:rPrChange>
              </w:rPr>
              <w:pPrChange w:id="108575" w:author="pete jones" w:date="2022-01-12T17:30:00Z">
                <w:pPr>
                  <w:jc w:val="left"/>
                </w:pPr>
              </w:pPrChange>
            </w:pPr>
            <w:ins w:id="108576" w:author="pete jones" w:date="2022-01-12T17:25:00Z">
              <w:r w:rsidRPr="00D32D2F">
                <w:rPr>
                  <w:sz w:val="20"/>
                  <w:szCs w:val="20"/>
                  <w:rPrChange w:id="108577" w:author="pete jones" w:date="2022-01-12T17:26:00Z">
                    <w:rPr/>
                  </w:rPrChange>
                </w:rPr>
                <w:t>4</w:t>
              </w:r>
            </w:ins>
          </w:p>
        </w:tc>
        <w:tc>
          <w:tcPr>
            <w:tcW w:w="616" w:type="dxa"/>
            <w:noWrap/>
            <w:vAlign w:val="center"/>
            <w:hideMark/>
            <w:tcPrChange w:id="108578" w:author="pete jones" w:date="2022-01-12T17:27:00Z">
              <w:tcPr>
                <w:tcW w:w="616" w:type="dxa"/>
                <w:noWrap/>
                <w:hideMark/>
              </w:tcPr>
            </w:tcPrChange>
          </w:tcPr>
          <w:p w14:paraId="5494E6E5" w14:textId="77777777" w:rsidR="00D32D2F" w:rsidRPr="00D32D2F" w:rsidRDefault="00D32D2F">
            <w:pPr>
              <w:spacing w:before="0" w:after="0" w:line="240" w:lineRule="auto"/>
              <w:jc w:val="center"/>
              <w:rPr>
                <w:ins w:id="108579" w:author="pete jones" w:date="2022-01-12T17:25:00Z"/>
                <w:sz w:val="20"/>
                <w:szCs w:val="20"/>
                <w:rPrChange w:id="108580" w:author="pete jones" w:date="2022-01-12T17:26:00Z">
                  <w:rPr>
                    <w:ins w:id="108581" w:author="pete jones" w:date="2022-01-12T17:25:00Z"/>
                  </w:rPr>
                </w:rPrChange>
              </w:rPr>
              <w:pPrChange w:id="108582" w:author="pete jones" w:date="2022-01-12T17:30:00Z">
                <w:pPr>
                  <w:jc w:val="left"/>
                </w:pPr>
              </w:pPrChange>
            </w:pPr>
          </w:p>
        </w:tc>
        <w:tc>
          <w:tcPr>
            <w:tcW w:w="616" w:type="dxa"/>
            <w:noWrap/>
            <w:vAlign w:val="center"/>
            <w:hideMark/>
            <w:tcPrChange w:id="108583" w:author="pete jones" w:date="2022-01-12T17:27:00Z">
              <w:tcPr>
                <w:tcW w:w="616" w:type="dxa"/>
                <w:noWrap/>
                <w:hideMark/>
              </w:tcPr>
            </w:tcPrChange>
          </w:tcPr>
          <w:p w14:paraId="6F6AB176" w14:textId="77777777" w:rsidR="00D32D2F" w:rsidRPr="00D32D2F" w:rsidRDefault="00D32D2F">
            <w:pPr>
              <w:spacing w:before="0" w:after="0" w:line="240" w:lineRule="auto"/>
              <w:jc w:val="center"/>
              <w:rPr>
                <w:ins w:id="108584" w:author="pete jones" w:date="2022-01-12T17:25:00Z"/>
                <w:sz w:val="20"/>
                <w:szCs w:val="20"/>
                <w:rPrChange w:id="108585" w:author="pete jones" w:date="2022-01-12T17:26:00Z">
                  <w:rPr>
                    <w:ins w:id="108586" w:author="pete jones" w:date="2022-01-12T17:25:00Z"/>
                  </w:rPr>
                </w:rPrChange>
              </w:rPr>
              <w:pPrChange w:id="108587" w:author="pete jones" w:date="2022-01-12T17:30:00Z">
                <w:pPr>
                  <w:jc w:val="left"/>
                </w:pPr>
              </w:pPrChange>
            </w:pPr>
            <w:ins w:id="108588" w:author="pete jones" w:date="2022-01-12T17:25:00Z">
              <w:r w:rsidRPr="00D32D2F">
                <w:rPr>
                  <w:sz w:val="20"/>
                  <w:szCs w:val="20"/>
                  <w:rPrChange w:id="108589" w:author="pete jones" w:date="2022-01-12T17:26:00Z">
                    <w:rPr/>
                  </w:rPrChange>
                </w:rPr>
                <w:t>2</w:t>
              </w:r>
            </w:ins>
          </w:p>
        </w:tc>
        <w:tc>
          <w:tcPr>
            <w:tcW w:w="616" w:type="dxa"/>
            <w:noWrap/>
            <w:vAlign w:val="center"/>
            <w:hideMark/>
            <w:tcPrChange w:id="108590" w:author="pete jones" w:date="2022-01-12T17:27:00Z">
              <w:tcPr>
                <w:tcW w:w="616" w:type="dxa"/>
                <w:noWrap/>
                <w:hideMark/>
              </w:tcPr>
            </w:tcPrChange>
          </w:tcPr>
          <w:p w14:paraId="6B26E6A3" w14:textId="77777777" w:rsidR="00D32D2F" w:rsidRPr="00D32D2F" w:rsidRDefault="00D32D2F">
            <w:pPr>
              <w:spacing w:before="0" w:after="0" w:line="240" w:lineRule="auto"/>
              <w:jc w:val="center"/>
              <w:rPr>
                <w:ins w:id="108591" w:author="pete jones" w:date="2022-01-12T17:25:00Z"/>
                <w:sz w:val="20"/>
                <w:szCs w:val="20"/>
                <w:rPrChange w:id="108592" w:author="pete jones" w:date="2022-01-12T17:26:00Z">
                  <w:rPr>
                    <w:ins w:id="108593" w:author="pete jones" w:date="2022-01-12T17:25:00Z"/>
                  </w:rPr>
                </w:rPrChange>
              </w:rPr>
              <w:pPrChange w:id="108594" w:author="pete jones" w:date="2022-01-12T17:30:00Z">
                <w:pPr>
                  <w:jc w:val="left"/>
                </w:pPr>
              </w:pPrChange>
            </w:pPr>
            <w:ins w:id="108595" w:author="pete jones" w:date="2022-01-12T17:25:00Z">
              <w:r w:rsidRPr="00D32D2F">
                <w:rPr>
                  <w:sz w:val="20"/>
                  <w:szCs w:val="20"/>
                  <w:rPrChange w:id="108596" w:author="pete jones" w:date="2022-01-12T17:26:00Z">
                    <w:rPr/>
                  </w:rPrChange>
                </w:rPr>
                <w:t>2</w:t>
              </w:r>
            </w:ins>
          </w:p>
        </w:tc>
        <w:tc>
          <w:tcPr>
            <w:tcW w:w="616" w:type="dxa"/>
            <w:noWrap/>
            <w:vAlign w:val="center"/>
            <w:hideMark/>
            <w:tcPrChange w:id="108597" w:author="pete jones" w:date="2022-01-12T17:27:00Z">
              <w:tcPr>
                <w:tcW w:w="616" w:type="dxa"/>
                <w:noWrap/>
                <w:hideMark/>
              </w:tcPr>
            </w:tcPrChange>
          </w:tcPr>
          <w:p w14:paraId="4E6AF546" w14:textId="77777777" w:rsidR="00D32D2F" w:rsidRPr="00D32D2F" w:rsidRDefault="00D32D2F">
            <w:pPr>
              <w:spacing w:before="0" w:after="0" w:line="240" w:lineRule="auto"/>
              <w:jc w:val="center"/>
              <w:rPr>
                <w:ins w:id="108598" w:author="pete jones" w:date="2022-01-12T17:25:00Z"/>
                <w:sz w:val="20"/>
                <w:szCs w:val="20"/>
                <w:rPrChange w:id="108599" w:author="pete jones" w:date="2022-01-12T17:26:00Z">
                  <w:rPr>
                    <w:ins w:id="108600" w:author="pete jones" w:date="2022-01-12T17:25:00Z"/>
                  </w:rPr>
                </w:rPrChange>
              </w:rPr>
              <w:pPrChange w:id="108601" w:author="pete jones" w:date="2022-01-12T17:30:00Z">
                <w:pPr>
                  <w:jc w:val="left"/>
                </w:pPr>
              </w:pPrChange>
            </w:pPr>
            <w:ins w:id="108602" w:author="pete jones" w:date="2022-01-12T17:25:00Z">
              <w:r w:rsidRPr="00D32D2F">
                <w:rPr>
                  <w:sz w:val="20"/>
                  <w:szCs w:val="20"/>
                  <w:rPrChange w:id="108603" w:author="pete jones" w:date="2022-01-12T17:26:00Z">
                    <w:rPr/>
                  </w:rPrChange>
                </w:rPr>
                <w:t>2</w:t>
              </w:r>
            </w:ins>
          </w:p>
        </w:tc>
        <w:tc>
          <w:tcPr>
            <w:tcW w:w="616" w:type="dxa"/>
            <w:noWrap/>
            <w:vAlign w:val="center"/>
            <w:hideMark/>
            <w:tcPrChange w:id="108604" w:author="pete jones" w:date="2022-01-12T17:27:00Z">
              <w:tcPr>
                <w:tcW w:w="616" w:type="dxa"/>
                <w:noWrap/>
                <w:hideMark/>
              </w:tcPr>
            </w:tcPrChange>
          </w:tcPr>
          <w:p w14:paraId="78505438" w14:textId="77777777" w:rsidR="00D32D2F" w:rsidRPr="00D32D2F" w:rsidRDefault="00D32D2F">
            <w:pPr>
              <w:spacing w:before="0" w:after="0" w:line="240" w:lineRule="auto"/>
              <w:jc w:val="center"/>
              <w:rPr>
                <w:ins w:id="108605" w:author="pete jones" w:date="2022-01-12T17:25:00Z"/>
                <w:sz w:val="20"/>
                <w:szCs w:val="20"/>
                <w:rPrChange w:id="108606" w:author="pete jones" w:date="2022-01-12T17:26:00Z">
                  <w:rPr>
                    <w:ins w:id="108607" w:author="pete jones" w:date="2022-01-12T17:25:00Z"/>
                  </w:rPr>
                </w:rPrChange>
              </w:rPr>
              <w:pPrChange w:id="108608" w:author="pete jones" w:date="2022-01-12T17:30:00Z">
                <w:pPr>
                  <w:jc w:val="left"/>
                </w:pPr>
              </w:pPrChange>
            </w:pPr>
            <w:ins w:id="108609" w:author="pete jones" w:date="2022-01-12T17:25:00Z">
              <w:r w:rsidRPr="00D32D2F">
                <w:rPr>
                  <w:sz w:val="20"/>
                  <w:szCs w:val="20"/>
                  <w:rPrChange w:id="108610" w:author="pete jones" w:date="2022-01-12T17:26:00Z">
                    <w:rPr/>
                  </w:rPrChange>
                </w:rPr>
                <w:t>0</w:t>
              </w:r>
            </w:ins>
          </w:p>
        </w:tc>
        <w:tc>
          <w:tcPr>
            <w:tcW w:w="616" w:type="dxa"/>
            <w:noWrap/>
            <w:vAlign w:val="center"/>
            <w:hideMark/>
            <w:tcPrChange w:id="108611" w:author="pete jones" w:date="2022-01-12T17:27:00Z">
              <w:tcPr>
                <w:tcW w:w="616" w:type="dxa"/>
                <w:noWrap/>
                <w:hideMark/>
              </w:tcPr>
            </w:tcPrChange>
          </w:tcPr>
          <w:p w14:paraId="3CBBE7B9" w14:textId="77777777" w:rsidR="00D32D2F" w:rsidRPr="00D32D2F" w:rsidRDefault="00D32D2F">
            <w:pPr>
              <w:spacing w:before="0" w:after="0" w:line="240" w:lineRule="auto"/>
              <w:jc w:val="center"/>
              <w:rPr>
                <w:ins w:id="108612" w:author="pete jones" w:date="2022-01-12T17:25:00Z"/>
                <w:sz w:val="20"/>
                <w:szCs w:val="20"/>
                <w:rPrChange w:id="108613" w:author="pete jones" w:date="2022-01-12T17:26:00Z">
                  <w:rPr>
                    <w:ins w:id="108614" w:author="pete jones" w:date="2022-01-12T17:25:00Z"/>
                  </w:rPr>
                </w:rPrChange>
              </w:rPr>
              <w:pPrChange w:id="108615" w:author="pete jones" w:date="2022-01-12T17:30:00Z">
                <w:pPr>
                  <w:jc w:val="left"/>
                </w:pPr>
              </w:pPrChange>
            </w:pPr>
            <w:ins w:id="108616" w:author="pete jones" w:date="2022-01-12T17:25:00Z">
              <w:r w:rsidRPr="00D32D2F">
                <w:rPr>
                  <w:sz w:val="20"/>
                  <w:szCs w:val="20"/>
                  <w:rPrChange w:id="108617" w:author="pete jones" w:date="2022-01-12T17:26:00Z">
                    <w:rPr/>
                  </w:rPrChange>
                </w:rPr>
                <w:t>4</w:t>
              </w:r>
            </w:ins>
          </w:p>
        </w:tc>
      </w:tr>
      <w:tr w:rsidR="00D32D2F" w:rsidRPr="00D32D2F" w14:paraId="2329C68C" w14:textId="77777777" w:rsidTr="00D32D2F">
        <w:trPr>
          <w:trHeight w:val="300"/>
          <w:ins w:id="108618" w:author="pete jones" w:date="2022-01-12T17:25:00Z"/>
          <w:trPrChange w:id="108619" w:author="pete jones" w:date="2022-01-12T17:27:00Z">
            <w:trPr>
              <w:trHeight w:val="300"/>
            </w:trPr>
          </w:trPrChange>
        </w:trPr>
        <w:tc>
          <w:tcPr>
            <w:tcW w:w="868" w:type="dxa"/>
            <w:noWrap/>
            <w:hideMark/>
            <w:tcPrChange w:id="108620" w:author="pete jones" w:date="2022-01-12T17:27:00Z">
              <w:tcPr>
                <w:tcW w:w="868" w:type="dxa"/>
                <w:noWrap/>
                <w:hideMark/>
              </w:tcPr>
            </w:tcPrChange>
          </w:tcPr>
          <w:p w14:paraId="3F7AF200" w14:textId="77777777" w:rsidR="00D32D2F" w:rsidRPr="00D32D2F" w:rsidRDefault="00D32D2F">
            <w:pPr>
              <w:spacing w:before="0" w:after="0" w:line="240" w:lineRule="auto"/>
              <w:jc w:val="left"/>
              <w:rPr>
                <w:ins w:id="108621" w:author="pete jones" w:date="2022-01-12T17:25:00Z"/>
                <w:sz w:val="20"/>
                <w:szCs w:val="20"/>
                <w:rPrChange w:id="108622" w:author="pete jones" w:date="2022-01-12T17:26:00Z">
                  <w:rPr>
                    <w:ins w:id="108623" w:author="pete jones" w:date="2022-01-12T17:25:00Z"/>
                  </w:rPr>
                </w:rPrChange>
              </w:rPr>
              <w:pPrChange w:id="108624" w:author="pete jones" w:date="2022-01-12T17:26:00Z">
                <w:pPr>
                  <w:jc w:val="left"/>
                </w:pPr>
              </w:pPrChange>
            </w:pPr>
            <w:ins w:id="108625" w:author="pete jones" w:date="2022-01-12T17:25:00Z">
              <w:r w:rsidRPr="00D32D2F">
                <w:rPr>
                  <w:sz w:val="20"/>
                  <w:szCs w:val="20"/>
                  <w:rPrChange w:id="108626" w:author="pete jones" w:date="2022-01-12T17:26:00Z">
                    <w:rPr/>
                  </w:rPrChange>
                </w:rPr>
                <w:t>110</w:t>
              </w:r>
            </w:ins>
          </w:p>
        </w:tc>
        <w:tc>
          <w:tcPr>
            <w:tcW w:w="1516" w:type="dxa"/>
            <w:noWrap/>
            <w:hideMark/>
            <w:tcPrChange w:id="108627" w:author="pete jones" w:date="2022-01-12T17:27:00Z">
              <w:tcPr>
                <w:tcW w:w="1516" w:type="dxa"/>
                <w:noWrap/>
                <w:hideMark/>
              </w:tcPr>
            </w:tcPrChange>
          </w:tcPr>
          <w:p w14:paraId="6AA2B41A" w14:textId="77777777" w:rsidR="00D32D2F" w:rsidRPr="00D32D2F" w:rsidRDefault="00D32D2F">
            <w:pPr>
              <w:spacing w:before="0" w:after="0" w:line="240" w:lineRule="auto"/>
              <w:jc w:val="left"/>
              <w:rPr>
                <w:ins w:id="108628" w:author="pete jones" w:date="2022-01-12T17:25:00Z"/>
                <w:sz w:val="20"/>
                <w:szCs w:val="20"/>
                <w:rPrChange w:id="108629" w:author="pete jones" w:date="2022-01-12T17:26:00Z">
                  <w:rPr>
                    <w:ins w:id="108630" w:author="pete jones" w:date="2022-01-12T17:25:00Z"/>
                  </w:rPr>
                </w:rPrChange>
              </w:rPr>
              <w:pPrChange w:id="108631" w:author="pete jones" w:date="2022-01-12T17:26:00Z">
                <w:pPr>
                  <w:jc w:val="left"/>
                </w:pPr>
              </w:pPrChange>
            </w:pPr>
            <w:ins w:id="108632" w:author="pete jones" w:date="2022-01-12T17:25:00Z">
              <w:r w:rsidRPr="00D32D2F">
                <w:rPr>
                  <w:sz w:val="20"/>
                  <w:szCs w:val="20"/>
                  <w:rPrChange w:id="108633" w:author="pete jones" w:date="2022-01-12T17:26:00Z">
                    <w:rPr/>
                  </w:rPrChange>
                </w:rPr>
                <w:t>MTH2131 </w:t>
              </w:r>
            </w:ins>
          </w:p>
        </w:tc>
        <w:tc>
          <w:tcPr>
            <w:tcW w:w="8744" w:type="dxa"/>
            <w:noWrap/>
            <w:hideMark/>
            <w:tcPrChange w:id="108634" w:author="pete jones" w:date="2022-01-12T17:27:00Z">
              <w:tcPr>
                <w:tcW w:w="8744" w:type="dxa"/>
                <w:noWrap/>
                <w:hideMark/>
              </w:tcPr>
            </w:tcPrChange>
          </w:tcPr>
          <w:p w14:paraId="7EE43BEF" w14:textId="77777777" w:rsidR="00D32D2F" w:rsidRPr="00D32D2F" w:rsidRDefault="00D32D2F">
            <w:pPr>
              <w:spacing w:before="0" w:after="0" w:line="240" w:lineRule="auto"/>
              <w:jc w:val="left"/>
              <w:rPr>
                <w:ins w:id="108635" w:author="pete jones" w:date="2022-01-12T17:25:00Z"/>
                <w:sz w:val="20"/>
                <w:szCs w:val="20"/>
                <w:rPrChange w:id="108636" w:author="pete jones" w:date="2022-01-12T17:26:00Z">
                  <w:rPr>
                    <w:ins w:id="108637" w:author="pete jones" w:date="2022-01-12T17:25:00Z"/>
                  </w:rPr>
                </w:rPrChange>
              </w:rPr>
              <w:pPrChange w:id="108638" w:author="pete jones" w:date="2022-01-12T17:26:00Z">
                <w:pPr>
                  <w:jc w:val="left"/>
                </w:pPr>
              </w:pPrChange>
            </w:pPr>
            <w:ins w:id="108639" w:author="pete jones" w:date="2022-01-12T17:25:00Z">
              <w:r w:rsidRPr="00D32D2F">
                <w:rPr>
                  <w:sz w:val="20"/>
                  <w:szCs w:val="20"/>
                  <w:rPrChange w:id="108640" w:author="pete jones" w:date="2022-01-12T17:26:00Z">
                    <w:rPr/>
                  </w:rPrChange>
                </w:rPr>
                <w:t>Data Science</w:t>
              </w:r>
            </w:ins>
          </w:p>
        </w:tc>
        <w:tc>
          <w:tcPr>
            <w:tcW w:w="616" w:type="dxa"/>
            <w:noWrap/>
            <w:vAlign w:val="center"/>
            <w:hideMark/>
            <w:tcPrChange w:id="108641" w:author="pete jones" w:date="2022-01-12T17:27:00Z">
              <w:tcPr>
                <w:tcW w:w="616" w:type="dxa"/>
                <w:noWrap/>
                <w:hideMark/>
              </w:tcPr>
            </w:tcPrChange>
          </w:tcPr>
          <w:p w14:paraId="14DC2EA5" w14:textId="77777777" w:rsidR="00D32D2F" w:rsidRPr="00D32D2F" w:rsidRDefault="00D32D2F">
            <w:pPr>
              <w:spacing w:before="0" w:after="0" w:line="240" w:lineRule="auto"/>
              <w:jc w:val="center"/>
              <w:rPr>
                <w:ins w:id="108642" w:author="pete jones" w:date="2022-01-12T17:25:00Z"/>
                <w:sz w:val="20"/>
                <w:szCs w:val="20"/>
                <w:rPrChange w:id="108643" w:author="pete jones" w:date="2022-01-12T17:26:00Z">
                  <w:rPr>
                    <w:ins w:id="108644" w:author="pete jones" w:date="2022-01-12T17:25:00Z"/>
                  </w:rPr>
                </w:rPrChange>
              </w:rPr>
              <w:pPrChange w:id="108645" w:author="pete jones" w:date="2022-01-12T17:30:00Z">
                <w:pPr>
                  <w:jc w:val="left"/>
                </w:pPr>
              </w:pPrChange>
            </w:pPr>
            <w:ins w:id="108646" w:author="pete jones" w:date="2022-01-12T17:25:00Z">
              <w:r w:rsidRPr="00D32D2F">
                <w:rPr>
                  <w:sz w:val="20"/>
                  <w:szCs w:val="20"/>
                  <w:rPrChange w:id="108647" w:author="pete jones" w:date="2022-01-12T17:26:00Z">
                    <w:rPr/>
                  </w:rPrChange>
                </w:rPr>
                <w:t>x</w:t>
              </w:r>
            </w:ins>
          </w:p>
        </w:tc>
        <w:tc>
          <w:tcPr>
            <w:tcW w:w="616" w:type="dxa"/>
            <w:noWrap/>
            <w:vAlign w:val="center"/>
            <w:hideMark/>
            <w:tcPrChange w:id="108648" w:author="pete jones" w:date="2022-01-12T17:27:00Z">
              <w:tcPr>
                <w:tcW w:w="616" w:type="dxa"/>
                <w:noWrap/>
                <w:hideMark/>
              </w:tcPr>
            </w:tcPrChange>
          </w:tcPr>
          <w:p w14:paraId="5DF63C4B" w14:textId="77777777" w:rsidR="00D32D2F" w:rsidRPr="00D32D2F" w:rsidRDefault="00D32D2F">
            <w:pPr>
              <w:spacing w:before="0" w:after="0" w:line="240" w:lineRule="auto"/>
              <w:jc w:val="center"/>
              <w:rPr>
                <w:ins w:id="108649" w:author="pete jones" w:date="2022-01-12T17:25:00Z"/>
                <w:sz w:val="20"/>
                <w:szCs w:val="20"/>
                <w:rPrChange w:id="108650" w:author="pete jones" w:date="2022-01-12T17:26:00Z">
                  <w:rPr>
                    <w:ins w:id="108651" w:author="pete jones" w:date="2022-01-12T17:25:00Z"/>
                  </w:rPr>
                </w:rPrChange>
              </w:rPr>
              <w:pPrChange w:id="108652" w:author="pete jones" w:date="2022-01-12T17:30:00Z">
                <w:pPr>
                  <w:jc w:val="left"/>
                </w:pPr>
              </w:pPrChange>
            </w:pPr>
            <w:ins w:id="108653" w:author="pete jones" w:date="2022-01-12T17:25:00Z">
              <w:r w:rsidRPr="00D32D2F">
                <w:rPr>
                  <w:sz w:val="20"/>
                  <w:szCs w:val="20"/>
                  <w:rPrChange w:id="108654" w:author="pete jones" w:date="2022-01-12T17:26:00Z">
                    <w:rPr/>
                  </w:rPrChange>
                </w:rPr>
                <w:t>4</w:t>
              </w:r>
            </w:ins>
          </w:p>
        </w:tc>
        <w:tc>
          <w:tcPr>
            <w:tcW w:w="616" w:type="dxa"/>
            <w:noWrap/>
            <w:vAlign w:val="center"/>
            <w:hideMark/>
            <w:tcPrChange w:id="108655" w:author="pete jones" w:date="2022-01-12T17:27:00Z">
              <w:tcPr>
                <w:tcW w:w="616" w:type="dxa"/>
                <w:noWrap/>
                <w:hideMark/>
              </w:tcPr>
            </w:tcPrChange>
          </w:tcPr>
          <w:p w14:paraId="4A73E69B" w14:textId="77777777" w:rsidR="00D32D2F" w:rsidRPr="00D32D2F" w:rsidRDefault="00D32D2F">
            <w:pPr>
              <w:spacing w:before="0" w:after="0" w:line="240" w:lineRule="auto"/>
              <w:jc w:val="center"/>
              <w:rPr>
                <w:ins w:id="108656" w:author="pete jones" w:date="2022-01-12T17:25:00Z"/>
                <w:sz w:val="20"/>
                <w:szCs w:val="20"/>
                <w:rPrChange w:id="108657" w:author="pete jones" w:date="2022-01-12T17:26:00Z">
                  <w:rPr>
                    <w:ins w:id="108658" w:author="pete jones" w:date="2022-01-12T17:25:00Z"/>
                  </w:rPr>
                </w:rPrChange>
              </w:rPr>
              <w:pPrChange w:id="108659" w:author="pete jones" w:date="2022-01-12T17:30:00Z">
                <w:pPr>
                  <w:jc w:val="left"/>
                </w:pPr>
              </w:pPrChange>
            </w:pPr>
            <w:ins w:id="108660" w:author="pete jones" w:date="2022-01-12T17:25:00Z">
              <w:r w:rsidRPr="00D32D2F">
                <w:rPr>
                  <w:sz w:val="20"/>
                  <w:szCs w:val="20"/>
                  <w:rPrChange w:id="108661" w:author="pete jones" w:date="2022-01-12T17:26:00Z">
                    <w:rPr/>
                  </w:rPrChange>
                </w:rPr>
                <w:t>6</w:t>
              </w:r>
            </w:ins>
          </w:p>
        </w:tc>
        <w:tc>
          <w:tcPr>
            <w:tcW w:w="616" w:type="dxa"/>
            <w:noWrap/>
            <w:vAlign w:val="center"/>
            <w:hideMark/>
            <w:tcPrChange w:id="108662" w:author="pete jones" w:date="2022-01-12T17:27:00Z">
              <w:tcPr>
                <w:tcW w:w="616" w:type="dxa"/>
                <w:noWrap/>
                <w:hideMark/>
              </w:tcPr>
            </w:tcPrChange>
          </w:tcPr>
          <w:p w14:paraId="5B62AE96" w14:textId="77777777" w:rsidR="00D32D2F" w:rsidRPr="00D32D2F" w:rsidRDefault="00D32D2F">
            <w:pPr>
              <w:spacing w:before="0" w:after="0" w:line="240" w:lineRule="auto"/>
              <w:jc w:val="center"/>
              <w:rPr>
                <w:ins w:id="108663" w:author="pete jones" w:date="2022-01-12T17:25:00Z"/>
                <w:sz w:val="20"/>
                <w:szCs w:val="20"/>
                <w:rPrChange w:id="108664" w:author="pete jones" w:date="2022-01-12T17:26:00Z">
                  <w:rPr>
                    <w:ins w:id="108665" w:author="pete jones" w:date="2022-01-12T17:25:00Z"/>
                  </w:rPr>
                </w:rPrChange>
              </w:rPr>
              <w:pPrChange w:id="108666" w:author="pete jones" w:date="2022-01-12T17:30:00Z">
                <w:pPr>
                  <w:jc w:val="left"/>
                </w:pPr>
              </w:pPrChange>
            </w:pPr>
            <w:ins w:id="108667" w:author="pete jones" w:date="2022-01-12T17:25:00Z">
              <w:r w:rsidRPr="00D32D2F">
                <w:rPr>
                  <w:sz w:val="20"/>
                  <w:szCs w:val="20"/>
                  <w:rPrChange w:id="108668" w:author="pete jones" w:date="2022-01-12T17:26:00Z">
                    <w:rPr/>
                  </w:rPrChange>
                </w:rPr>
                <w:t>2</w:t>
              </w:r>
            </w:ins>
          </w:p>
        </w:tc>
        <w:tc>
          <w:tcPr>
            <w:tcW w:w="616" w:type="dxa"/>
            <w:noWrap/>
            <w:vAlign w:val="center"/>
            <w:hideMark/>
            <w:tcPrChange w:id="108669" w:author="pete jones" w:date="2022-01-12T17:27:00Z">
              <w:tcPr>
                <w:tcW w:w="616" w:type="dxa"/>
                <w:noWrap/>
                <w:hideMark/>
              </w:tcPr>
            </w:tcPrChange>
          </w:tcPr>
          <w:p w14:paraId="73D08801" w14:textId="77777777" w:rsidR="00D32D2F" w:rsidRPr="00D32D2F" w:rsidRDefault="00D32D2F">
            <w:pPr>
              <w:spacing w:before="0" w:after="0" w:line="240" w:lineRule="auto"/>
              <w:jc w:val="center"/>
              <w:rPr>
                <w:ins w:id="108670" w:author="pete jones" w:date="2022-01-12T17:25:00Z"/>
                <w:sz w:val="20"/>
                <w:szCs w:val="20"/>
                <w:rPrChange w:id="108671" w:author="pete jones" w:date="2022-01-12T17:26:00Z">
                  <w:rPr>
                    <w:ins w:id="108672" w:author="pete jones" w:date="2022-01-12T17:25:00Z"/>
                  </w:rPr>
                </w:rPrChange>
              </w:rPr>
              <w:pPrChange w:id="108673" w:author="pete jones" w:date="2022-01-12T17:30:00Z">
                <w:pPr>
                  <w:jc w:val="left"/>
                </w:pPr>
              </w:pPrChange>
            </w:pPr>
            <w:ins w:id="108674" w:author="pete jones" w:date="2022-01-12T17:25:00Z">
              <w:r w:rsidRPr="00D32D2F">
                <w:rPr>
                  <w:sz w:val="20"/>
                  <w:szCs w:val="20"/>
                  <w:rPrChange w:id="108675" w:author="pete jones" w:date="2022-01-12T17:26:00Z">
                    <w:rPr/>
                  </w:rPrChange>
                </w:rPr>
                <w:t>2</w:t>
              </w:r>
            </w:ins>
          </w:p>
        </w:tc>
        <w:tc>
          <w:tcPr>
            <w:tcW w:w="616" w:type="dxa"/>
            <w:noWrap/>
            <w:vAlign w:val="center"/>
            <w:hideMark/>
            <w:tcPrChange w:id="108676" w:author="pete jones" w:date="2022-01-12T17:27:00Z">
              <w:tcPr>
                <w:tcW w:w="616" w:type="dxa"/>
                <w:noWrap/>
                <w:hideMark/>
              </w:tcPr>
            </w:tcPrChange>
          </w:tcPr>
          <w:p w14:paraId="21FE9490" w14:textId="77777777" w:rsidR="00D32D2F" w:rsidRPr="00D32D2F" w:rsidRDefault="00D32D2F">
            <w:pPr>
              <w:spacing w:before="0" w:after="0" w:line="240" w:lineRule="auto"/>
              <w:jc w:val="center"/>
              <w:rPr>
                <w:ins w:id="108677" w:author="pete jones" w:date="2022-01-12T17:25:00Z"/>
                <w:sz w:val="20"/>
                <w:szCs w:val="20"/>
                <w:rPrChange w:id="108678" w:author="pete jones" w:date="2022-01-12T17:26:00Z">
                  <w:rPr>
                    <w:ins w:id="108679" w:author="pete jones" w:date="2022-01-12T17:25:00Z"/>
                  </w:rPr>
                </w:rPrChange>
              </w:rPr>
              <w:pPrChange w:id="108680" w:author="pete jones" w:date="2022-01-12T17:30:00Z">
                <w:pPr>
                  <w:jc w:val="left"/>
                </w:pPr>
              </w:pPrChange>
            </w:pPr>
          </w:p>
        </w:tc>
        <w:tc>
          <w:tcPr>
            <w:tcW w:w="616" w:type="dxa"/>
            <w:noWrap/>
            <w:vAlign w:val="center"/>
            <w:hideMark/>
            <w:tcPrChange w:id="108681" w:author="pete jones" w:date="2022-01-12T17:27:00Z">
              <w:tcPr>
                <w:tcW w:w="616" w:type="dxa"/>
                <w:noWrap/>
                <w:hideMark/>
              </w:tcPr>
            </w:tcPrChange>
          </w:tcPr>
          <w:p w14:paraId="3E961814" w14:textId="77777777" w:rsidR="00D32D2F" w:rsidRPr="00D32D2F" w:rsidRDefault="00D32D2F">
            <w:pPr>
              <w:spacing w:before="0" w:after="0" w:line="240" w:lineRule="auto"/>
              <w:jc w:val="center"/>
              <w:rPr>
                <w:ins w:id="108682" w:author="pete jones" w:date="2022-01-12T17:25:00Z"/>
                <w:sz w:val="20"/>
                <w:szCs w:val="20"/>
                <w:rPrChange w:id="108683" w:author="pete jones" w:date="2022-01-12T17:26:00Z">
                  <w:rPr>
                    <w:ins w:id="108684" w:author="pete jones" w:date="2022-01-12T17:25:00Z"/>
                  </w:rPr>
                </w:rPrChange>
              </w:rPr>
              <w:pPrChange w:id="108685" w:author="pete jones" w:date="2022-01-12T17:30:00Z">
                <w:pPr>
                  <w:jc w:val="left"/>
                </w:pPr>
              </w:pPrChange>
            </w:pPr>
          </w:p>
        </w:tc>
        <w:tc>
          <w:tcPr>
            <w:tcW w:w="616" w:type="dxa"/>
            <w:noWrap/>
            <w:vAlign w:val="center"/>
            <w:hideMark/>
            <w:tcPrChange w:id="108686" w:author="pete jones" w:date="2022-01-12T17:27:00Z">
              <w:tcPr>
                <w:tcW w:w="616" w:type="dxa"/>
                <w:noWrap/>
                <w:hideMark/>
              </w:tcPr>
            </w:tcPrChange>
          </w:tcPr>
          <w:p w14:paraId="1F2680D9" w14:textId="77777777" w:rsidR="00D32D2F" w:rsidRPr="00D32D2F" w:rsidRDefault="00D32D2F">
            <w:pPr>
              <w:spacing w:before="0" w:after="0" w:line="240" w:lineRule="auto"/>
              <w:jc w:val="center"/>
              <w:rPr>
                <w:ins w:id="108687" w:author="pete jones" w:date="2022-01-12T17:25:00Z"/>
                <w:sz w:val="20"/>
                <w:szCs w:val="20"/>
                <w:rPrChange w:id="108688" w:author="pete jones" w:date="2022-01-12T17:26:00Z">
                  <w:rPr>
                    <w:ins w:id="108689" w:author="pete jones" w:date="2022-01-12T17:25:00Z"/>
                  </w:rPr>
                </w:rPrChange>
              </w:rPr>
              <w:pPrChange w:id="108690" w:author="pete jones" w:date="2022-01-12T17:30:00Z">
                <w:pPr>
                  <w:jc w:val="left"/>
                </w:pPr>
              </w:pPrChange>
            </w:pPr>
          </w:p>
        </w:tc>
      </w:tr>
      <w:tr w:rsidR="00D32D2F" w:rsidRPr="00D32D2F" w14:paraId="0D5B2732" w14:textId="77777777" w:rsidTr="00D32D2F">
        <w:trPr>
          <w:trHeight w:val="300"/>
          <w:ins w:id="108691" w:author="pete jones" w:date="2022-01-12T17:25:00Z"/>
          <w:trPrChange w:id="108692" w:author="pete jones" w:date="2022-01-12T17:27:00Z">
            <w:trPr>
              <w:trHeight w:val="300"/>
            </w:trPr>
          </w:trPrChange>
        </w:trPr>
        <w:tc>
          <w:tcPr>
            <w:tcW w:w="868" w:type="dxa"/>
            <w:noWrap/>
            <w:hideMark/>
            <w:tcPrChange w:id="108693" w:author="pete jones" w:date="2022-01-12T17:27:00Z">
              <w:tcPr>
                <w:tcW w:w="868" w:type="dxa"/>
                <w:noWrap/>
                <w:hideMark/>
              </w:tcPr>
            </w:tcPrChange>
          </w:tcPr>
          <w:p w14:paraId="14B2A7CD" w14:textId="77777777" w:rsidR="00D32D2F" w:rsidRPr="00D32D2F" w:rsidRDefault="00D32D2F">
            <w:pPr>
              <w:spacing w:before="0" w:after="0" w:line="240" w:lineRule="auto"/>
              <w:jc w:val="left"/>
              <w:rPr>
                <w:ins w:id="108694" w:author="pete jones" w:date="2022-01-12T17:25:00Z"/>
                <w:sz w:val="20"/>
                <w:szCs w:val="20"/>
                <w:rPrChange w:id="108695" w:author="pete jones" w:date="2022-01-12T17:26:00Z">
                  <w:rPr>
                    <w:ins w:id="108696" w:author="pete jones" w:date="2022-01-12T17:25:00Z"/>
                  </w:rPr>
                </w:rPrChange>
              </w:rPr>
              <w:pPrChange w:id="108697" w:author="pete jones" w:date="2022-01-12T17:26:00Z">
                <w:pPr>
                  <w:jc w:val="left"/>
                </w:pPr>
              </w:pPrChange>
            </w:pPr>
            <w:ins w:id="108698" w:author="pete jones" w:date="2022-01-12T17:25:00Z">
              <w:r w:rsidRPr="00D32D2F">
                <w:rPr>
                  <w:sz w:val="20"/>
                  <w:szCs w:val="20"/>
                  <w:rPrChange w:id="108699" w:author="pete jones" w:date="2022-01-12T17:26:00Z">
                    <w:rPr/>
                  </w:rPrChange>
                </w:rPr>
                <w:t>111</w:t>
              </w:r>
            </w:ins>
          </w:p>
        </w:tc>
        <w:tc>
          <w:tcPr>
            <w:tcW w:w="1516" w:type="dxa"/>
            <w:noWrap/>
            <w:hideMark/>
            <w:tcPrChange w:id="108700" w:author="pete jones" w:date="2022-01-12T17:27:00Z">
              <w:tcPr>
                <w:tcW w:w="1516" w:type="dxa"/>
                <w:noWrap/>
                <w:hideMark/>
              </w:tcPr>
            </w:tcPrChange>
          </w:tcPr>
          <w:p w14:paraId="24DC2D21" w14:textId="77777777" w:rsidR="00D32D2F" w:rsidRPr="00D32D2F" w:rsidRDefault="00D32D2F">
            <w:pPr>
              <w:spacing w:before="0" w:after="0" w:line="240" w:lineRule="auto"/>
              <w:jc w:val="left"/>
              <w:rPr>
                <w:ins w:id="108701" w:author="pete jones" w:date="2022-01-12T17:25:00Z"/>
                <w:sz w:val="20"/>
                <w:szCs w:val="20"/>
                <w:rPrChange w:id="108702" w:author="pete jones" w:date="2022-01-12T17:26:00Z">
                  <w:rPr>
                    <w:ins w:id="108703" w:author="pete jones" w:date="2022-01-12T17:25:00Z"/>
                  </w:rPr>
                </w:rPrChange>
              </w:rPr>
              <w:pPrChange w:id="108704" w:author="pete jones" w:date="2022-01-12T17:26:00Z">
                <w:pPr>
                  <w:jc w:val="left"/>
                </w:pPr>
              </w:pPrChange>
            </w:pPr>
            <w:ins w:id="108705" w:author="pete jones" w:date="2022-01-12T17:25:00Z">
              <w:r w:rsidRPr="00D32D2F">
                <w:rPr>
                  <w:sz w:val="20"/>
                  <w:szCs w:val="20"/>
                  <w:rPrChange w:id="108706" w:author="pete jones" w:date="2022-01-12T17:26:00Z">
                    <w:rPr/>
                  </w:rPrChange>
                </w:rPr>
                <w:t>MTH2133 </w:t>
              </w:r>
            </w:ins>
          </w:p>
        </w:tc>
        <w:tc>
          <w:tcPr>
            <w:tcW w:w="8744" w:type="dxa"/>
            <w:noWrap/>
            <w:hideMark/>
            <w:tcPrChange w:id="108707" w:author="pete jones" w:date="2022-01-12T17:27:00Z">
              <w:tcPr>
                <w:tcW w:w="8744" w:type="dxa"/>
                <w:noWrap/>
                <w:hideMark/>
              </w:tcPr>
            </w:tcPrChange>
          </w:tcPr>
          <w:p w14:paraId="2DBC13AC" w14:textId="77777777" w:rsidR="00D32D2F" w:rsidRPr="00D32D2F" w:rsidRDefault="00D32D2F">
            <w:pPr>
              <w:spacing w:before="0" w:after="0" w:line="240" w:lineRule="auto"/>
              <w:jc w:val="left"/>
              <w:rPr>
                <w:ins w:id="108708" w:author="pete jones" w:date="2022-01-12T17:25:00Z"/>
                <w:sz w:val="20"/>
                <w:szCs w:val="20"/>
                <w:rPrChange w:id="108709" w:author="pete jones" w:date="2022-01-12T17:26:00Z">
                  <w:rPr>
                    <w:ins w:id="108710" w:author="pete jones" w:date="2022-01-12T17:25:00Z"/>
                  </w:rPr>
                </w:rPrChange>
              </w:rPr>
              <w:pPrChange w:id="108711" w:author="pete jones" w:date="2022-01-12T17:26:00Z">
                <w:pPr>
                  <w:jc w:val="left"/>
                </w:pPr>
              </w:pPrChange>
            </w:pPr>
            <w:ins w:id="108712" w:author="pete jones" w:date="2022-01-12T17:25:00Z">
              <w:r w:rsidRPr="00D32D2F">
                <w:rPr>
                  <w:sz w:val="20"/>
                  <w:szCs w:val="20"/>
                  <w:rPrChange w:id="108713" w:author="pete jones" w:date="2022-01-12T17:26:00Z">
                    <w:rPr/>
                  </w:rPrChange>
                </w:rPr>
                <w:t>Computational Bayesian Statistics</w:t>
              </w:r>
            </w:ins>
          </w:p>
        </w:tc>
        <w:tc>
          <w:tcPr>
            <w:tcW w:w="616" w:type="dxa"/>
            <w:noWrap/>
            <w:vAlign w:val="center"/>
            <w:hideMark/>
            <w:tcPrChange w:id="108714" w:author="pete jones" w:date="2022-01-12T17:27:00Z">
              <w:tcPr>
                <w:tcW w:w="616" w:type="dxa"/>
                <w:noWrap/>
                <w:hideMark/>
              </w:tcPr>
            </w:tcPrChange>
          </w:tcPr>
          <w:p w14:paraId="234B684E" w14:textId="497159B7" w:rsidR="00D32D2F" w:rsidRPr="00D32D2F" w:rsidRDefault="00D32D2F">
            <w:pPr>
              <w:spacing w:before="0" w:after="0" w:line="240" w:lineRule="auto"/>
              <w:jc w:val="center"/>
              <w:rPr>
                <w:ins w:id="108715" w:author="pete jones" w:date="2022-01-12T17:25:00Z"/>
                <w:sz w:val="20"/>
                <w:szCs w:val="20"/>
                <w:rPrChange w:id="108716" w:author="pete jones" w:date="2022-01-12T17:26:00Z">
                  <w:rPr>
                    <w:ins w:id="108717" w:author="pete jones" w:date="2022-01-12T17:25:00Z"/>
                  </w:rPr>
                </w:rPrChange>
              </w:rPr>
              <w:pPrChange w:id="108718" w:author="pete jones" w:date="2022-01-12T17:30:00Z">
                <w:pPr>
                  <w:jc w:val="left"/>
                </w:pPr>
              </w:pPrChange>
            </w:pPr>
          </w:p>
        </w:tc>
        <w:tc>
          <w:tcPr>
            <w:tcW w:w="616" w:type="dxa"/>
            <w:noWrap/>
            <w:vAlign w:val="center"/>
            <w:hideMark/>
            <w:tcPrChange w:id="108719" w:author="pete jones" w:date="2022-01-12T17:27:00Z">
              <w:tcPr>
                <w:tcW w:w="616" w:type="dxa"/>
                <w:noWrap/>
                <w:hideMark/>
              </w:tcPr>
            </w:tcPrChange>
          </w:tcPr>
          <w:p w14:paraId="1EED425E" w14:textId="77777777" w:rsidR="00D32D2F" w:rsidRPr="00D32D2F" w:rsidRDefault="00D32D2F">
            <w:pPr>
              <w:spacing w:before="0" w:after="0" w:line="240" w:lineRule="auto"/>
              <w:jc w:val="center"/>
              <w:rPr>
                <w:ins w:id="108720" w:author="pete jones" w:date="2022-01-12T17:25:00Z"/>
                <w:sz w:val="20"/>
                <w:szCs w:val="20"/>
                <w:rPrChange w:id="108721" w:author="pete jones" w:date="2022-01-12T17:26:00Z">
                  <w:rPr>
                    <w:ins w:id="108722" w:author="pete jones" w:date="2022-01-12T17:25:00Z"/>
                  </w:rPr>
                </w:rPrChange>
              </w:rPr>
              <w:pPrChange w:id="108723" w:author="pete jones" w:date="2022-01-12T17:30:00Z">
                <w:pPr>
                  <w:jc w:val="left"/>
                </w:pPr>
              </w:pPrChange>
            </w:pPr>
            <w:ins w:id="108724" w:author="pete jones" w:date="2022-01-12T17:25:00Z">
              <w:r w:rsidRPr="00D32D2F">
                <w:rPr>
                  <w:sz w:val="20"/>
                  <w:szCs w:val="20"/>
                  <w:rPrChange w:id="108725" w:author="pete jones" w:date="2022-01-12T17:26:00Z">
                    <w:rPr/>
                  </w:rPrChange>
                </w:rPr>
                <w:t>4</w:t>
              </w:r>
            </w:ins>
          </w:p>
        </w:tc>
        <w:tc>
          <w:tcPr>
            <w:tcW w:w="616" w:type="dxa"/>
            <w:noWrap/>
            <w:vAlign w:val="center"/>
            <w:hideMark/>
            <w:tcPrChange w:id="108726" w:author="pete jones" w:date="2022-01-12T17:27:00Z">
              <w:tcPr>
                <w:tcW w:w="616" w:type="dxa"/>
                <w:noWrap/>
                <w:hideMark/>
              </w:tcPr>
            </w:tcPrChange>
          </w:tcPr>
          <w:p w14:paraId="0F17D550" w14:textId="77777777" w:rsidR="00D32D2F" w:rsidRPr="00D32D2F" w:rsidRDefault="00D32D2F">
            <w:pPr>
              <w:spacing w:before="0" w:after="0" w:line="240" w:lineRule="auto"/>
              <w:jc w:val="center"/>
              <w:rPr>
                <w:ins w:id="108727" w:author="pete jones" w:date="2022-01-12T17:25:00Z"/>
                <w:sz w:val="20"/>
                <w:szCs w:val="20"/>
                <w:rPrChange w:id="108728" w:author="pete jones" w:date="2022-01-12T17:26:00Z">
                  <w:rPr>
                    <w:ins w:id="108729" w:author="pete jones" w:date="2022-01-12T17:25:00Z"/>
                  </w:rPr>
                </w:rPrChange>
              </w:rPr>
              <w:pPrChange w:id="108730" w:author="pete jones" w:date="2022-01-12T17:30:00Z">
                <w:pPr>
                  <w:jc w:val="left"/>
                </w:pPr>
              </w:pPrChange>
            </w:pPr>
          </w:p>
        </w:tc>
        <w:tc>
          <w:tcPr>
            <w:tcW w:w="616" w:type="dxa"/>
            <w:noWrap/>
            <w:vAlign w:val="center"/>
            <w:hideMark/>
            <w:tcPrChange w:id="108731" w:author="pete jones" w:date="2022-01-12T17:27:00Z">
              <w:tcPr>
                <w:tcW w:w="616" w:type="dxa"/>
                <w:noWrap/>
                <w:hideMark/>
              </w:tcPr>
            </w:tcPrChange>
          </w:tcPr>
          <w:p w14:paraId="205F0447" w14:textId="77777777" w:rsidR="00D32D2F" w:rsidRPr="00D32D2F" w:rsidRDefault="00D32D2F">
            <w:pPr>
              <w:spacing w:before="0" w:after="0" w:line="240" w:lineRule="auto"/>
              <w:jc w:val="center"/>
              <w:rPr>
                <w:ins w:id="108732" w:author="pete jones" w:date="2022-01-12T17:25:00Z"/>
                <w:sz w:val="20"/>
                <w:szCs w:val="20"/>
                <w:rPrChange w:id="108733" w:author="pete jones" w:date="2022-01-12T17:26:00Z">
                  <w:rPr>
                    <w:ins w:id="108734" w:author="pete jones" w:date="2022-01-12T17:25:00Z"/>
                  </w:rPr>
                </w:rPrChange>
              </w:rPr>
              <w:pPrChange w:id="108735" w:author="pete jones" w:date="2022-01-12T17:30:00Z">
                <w:pPr>
                  <w:jc w:val="left"/>
                </w:pPr>
              </w:pPrChange>
            </w:pPr>
            <w:ins w:id="108736" w:author="pete jones" w:date="2022-01-12T17:25:00Z">
              <w:r w:rsidRPr="00D32D2F">
                <w:rPr>
                  <w:sz w:val="20"/>
                  <w:szCs w:val="20"/>
                  <w:rPrChange w:id="108737" w:author="pete jones" w:date="2022-01-12T17:26:00Z">
                    <w:rPr/>
                  </w:rPrChange>
                </w:rPr>
                <w:t>2</w:t>
              </w:r>
            </w:ins>
          </w:p>
        </w:tc>
        <w:tc>
          <w:tcPr>
            <w:tcW w:w="616" w:type="dxa"/>
            <w:noWrap/>
            <w:vAlign w:val="center"/>
            <w:hideMark/>
            <w:tcPrChange w:id="108738" w:author="pete jones" w:date="2022-01-12T17:27:00Z">
              <w:tcPr>
                <w:tcW w:w="616" w:type="dxa"/>
                <w:noWrap/>
                <w:hideMark/>
              </w:tcPr>
            </w:tcPrChange>
          </w:tcPr>
          <w:p w14:paraId="7833E3B1" w14:textId="77777777" w:rsidR="00D32D2F" w:rsidRPr="00D32D2F" w:rsidRDefault="00D32D2F">
            <w:pPr>
              <w:spacing w:before="0" w:after="0" w:line="240" w:lineRule="auto"/>
              <w:jc w:val="center"/>
              <w:rPr>
                <w:ins w:id="108739" w:author="pete jones" w:date="2022-01-12T17:25:00Z"/>
                <w:sz w:val="20"/>
                <w:szCs w:val="20"/>
                <w:rPrChange w:id="108740" w:author="pete jones" w:date="2022-01-12T17:26:00Z">
                  <w:rPr>
                    <w:ins w:id="108741" w:author="pete jones" w:date="2022-01-12T17:25:00Z"/>
                  </w:rPr>
                </w:rPrChange>
              </w:rPr>
              <w:pPrChange w:id="108742" w:author="pete jones" w:date="2022-01-12T17:30:00Z">
                <w:pPr>
                  <w:jc w:val="left"/>
                </w:pPr>
              </w:pPrChange>
            </w:pPr>
            <w:ins w:id="108743" w:author="pete jones" w:date="2022-01-12T17:25:00Z">
              <w:r w:rsidRPr="00D32D2F">
                <w:rPr>
                  <w:sz w:val="20"/>
                  <w:szCs w:val="20"/>
                  <w:rPrChange w:id="108744" w:author="pete jones" w:date="2022-01-12T17:26:00Z">
                    <w:rPr/>
                  </w:rPrChange>
                </w:rPr>
                <w:t>2</w:t>
              </w:r>
            </w:ins>
          </w:p>
        </w:tc>
        <w:tc>
          <w:tcPr>
            <w:tcW w:w="616" w:type="dxa"/>
            <w:noWrap/>
            <w:vAlign w:val="center"/>
            <w:hideMark/>
            <w:tcPrChange w:id="108745" w:author="pete jones" w:date="2022-01-12T17:27:00Z">
              <w:tcPr>
                <w:tcW w:w="616" w:type="dxa"/>
                <w:noWrap/>
                <w:hideMark/>
              </w:tcPr>
            </w:tcPrChange>
          </w:tcPr>
          <w:p w14:paraId="79B2FD93" w14:textId="77777777" w:rsidR="00D32D2F" w:rsidRPr="00D32D2F" w:rsidRDefault="00D32D2F">
            <w:pPr>
              <w:spacing w:before="0" w:after="0" w:line="240" w:lineRule="auto"/>
              <w:jc w:val="center"/>
              <w:rPr>
                <w:ins w:id="108746" w:author="pete jones" w:date="2022-01-12T17:25:00Z"/>
                <w:sz w:val="20"/>
                <w:szCs w:val="20"/>
                <w:rPrChange w:id="108747" w:author="pete jones" w:date="2022-01-12T17:26:00Z">
                  <w:rPr>
                    <w:ins w:id="108748" w:author="pete jones" w:date="2022-01-12T17:25:00Z"/>
                  </w:rPr>
                </w:rPrChange>
              </w:rPr>
              <w:pPrChange w:id="108749" w:author="pete jones" w:date="2022-01-12T17:30:00Z">
                <w:pPr>
                  <w:jc w:val="left"/>
                </w:pPr>
              </w:pPrChange>
            </w:pPr>
          </w:p>
        </w:tc>
        <w:tc>
          <w:tcPr>
            <w:tcW w:w="616" w:type="dxa"/>
            <w:noWrap/>
            <w:vAlign w:val="center"/>
            <w:hideMark/>
            <w:tcPrChange w:id="108750" w:author="pete jones" w:date="2022-01-12T17:27:00Z">
              <w:tcPr>
                <w:tcW w:w="616" w:type="dxa"/>
                <w:noWrap/>
                <w:hideMark/>
              </w:tcPr>
            </w:tcPrChange>
          </w:tcPr>
          <w:p w14:paraId="62B6EF67" w14:textId="77777777" w:rsidR="00D32D2F" w:rsidRPr="00D32D2F" w:rsidRDefault="00D32D2F">
            <w:pPr>
              <w:spacing w:before="0" w:after="0" w:line="240" w:lineRule="auto"/>
              <w:jc w:val="center"/>
              <w:rPr>
                <w:ins w:id="108751" w:author="pete jones" w:date="2022-01-12T17:25:00Z"/>
                <w:sz w:val="20"/>
                <w:szCs w:val="20"/>
                <w:rPrChange w:id="108752" w:author="pete jones" w:date="2022-01-12T17:26:00Z">
                  <w:rPr>
                    <w:ins w:id="108753" w:author="pete jones" w:date="2022-01-12T17:25:00Z"/>
                  </w:rPr>
                </w:rPrChange>
              </w:rPr>
              <w:pPrChange w:id="108754" w:author="pete jones" w:date="2022-01-12T17:30:00Z">
                <w:pPr>
                  <w:jc w:val="left"/>
                </w:pPr>
              </w:pPrChange>
            </w:pPr>
          </w:p>
        </w:tc>
        <w:tc>
          <w:tcPr>
            <w:tcW w:w="616" w:type="dxa"/>
            <w:noWrap/>
            <w:vAlign w:val="center"/>
            <w:hideMark/>
            <w:tcPrChange w:id="108755" w:author="pete jones" w:date="2022-01-12T17:27:00Z">
              <w:tcPr>
                <w:tcW w:w="616" w:type="dxa"/>
                <w:noWrap/>
                <w:hideMark/>
              </w:tcPr>
            </w:tcPrChange>
          </w:tcPr>
          <w:p w14:paraId="1F0B3E20" w14:textId="77777777" w:rsidR="00D32D2F" w:rsidRPr="00D32D2F" w:rsidRDefault="00D32D2F">
            <w:pPr>
              <w:spacing w:before="0" w:after="0" w:line="240" w:lineRule="auto"/>
              <w:jc w:val="center"/>
              <w:rPr>
                <w:ins w:id="108756" w:author="pete jones" w:date="2022-01-12T17:25:00Z"/>
                <w:sz w:val="20"/>
                <w:szCs w:val="20"/>
                <w:rPrChange w:id="108757" w:author="pete jones" w:date="2022-01-12T17:26:00Z">
                  <w:rPr>
                    <w:ins w:id="108758" w:author="pete jones" w:date="2022-01-12T17:25:00Z"/>
                  </w:rPr>
                </w:rPrChange>
              </w:rPr>
              <w:pPrChange w:id="108759" w:author="pete jones" w:date="2022-01-12T17:30:00Z">
                <w:pPr>
                  <w:jc w:val="left"/>
                </w:pPr>
              </w:pPrChange>
            </w:pPr>
          </w:p>
        </w:tc>
      </w:tr>
      <w:tr w:rsidR="00D32D2F" w:rsidRPr="00D32D2F" w14:paraId="62308155" w14:textId="77777777" w:rsidTr="00D32D2F">
        <w:trPr>
          <w:trHeight w:val="300"/>
          <w:ins w:id="108760" w:author="pete jones" w:date="2022-01-12T17:25:00Z"/>
          <w:trPrChange w:id="108761" w:author="pete jones" w:date="2022-01-12T17:27:00Z">
            <w:trPr>
              <w:trHeight w:val="300"/>
            </w:trPr>
          </w:trPrChange>
        </w:trPr>
        <w:tc>
          <w:tcPr>
            <w:tcW w:w="868" w:type="dxa"/>
            <w:noWrap/>
            <w:hideMark/>
            <w:tcPrChange w:id="108762" w:author="pete jones" w:date="2022-01-12T17:27:00Z">
              <w:tcPr>
                <w:tcW w:w="868" w:type="dxa"/>
                <w:noWrap/>
                <w:hideMark/>
              </w:tcPr>
            </w:tcPrChange>
          </w:tcPr>
          <w:p w14:paraId="7CFB6D45" w14:textId="77777777" w:rsidR="00D32D2F" w:rsidRPr="00D32D2F" w:rsidRDefault="00D32D2F">
            <w:pPr>
              <w:spacing w:before="0" w:after="0" w:line="240" w:lineRule="auto"/>
              <w:jc w:val="left"/>
              <w:rPr>
                <w:ins w:id="108763" w:author="pete jones" w:date="2022-01-12T17:25:00Z"/>
                <w:sz w:val="20"/>
                <w:szCs w:val="20"/>
                <w:rPrChange w:id="108764" w:author="pete jones" w:date="2022-01-12T17:26:00Z">
                  <w:rPr>
                    <w:ins w:id="108765" w:author="pete jones" w:date="2022-01-12T17:25:00Z"/>
                  </w:rPr>
                </w:rPrChange>
              </w:rPr>
              <w:pPrChange w:id="108766" w:author="pete jones" w:date="2022-01-12T17:26:00Z">
                <w:pPr>
                  <w:jc w:val="left"/>
                </w:pPr>
              </w:pPrChange>
            </w:pPr>
            <w:ins w:id="108767" w:author="pete jones" w:date="2022-01-12T17:25:00Z">
              <w:r w:rsidRPr="00D32D2F">
                <w:rPr>
                  <w:sz w:val="20"/>
                  <w:szCs w:val="20"/>
                  <w:rPrChange w:id="108768" w:author="pete jones" w:date="2022-01-12T17:26:00Z">
                    <w:rPr/>
                  </w:rPrChange>
                </w:rPr>
                <w:t>112</w:t>
              </w:r>
            </w:ins>
          </w:p>
        </w:tc>
        <w:tc>
          <w:tcPr>
            <w:tcW w:w="1516" w:type="dxa"/>
            <w:noWrap/>
            <w:hideMark/>
            <w:tcPrChange w:id="108769" w:author="pete jones" w:date="2022-01-12T17:27:00Z">
              <w:tcPr>
                <w:tcW w:w="1516" w:type="dxa"/>
                <w:noWrap/>
                <w:hideMark/>
              </w:tcPr>
            </w:tcPrChange>
          </w:tcPr>
          <w:p w14:paraId="549BF48A" w14:textId="77777777" w:rsidR="00D32D2F" w:rsidRPr="00D32D2F" w:rsidRDefault="00D32D2F">
            <w:pPr>
              <w:spacing w:before="0" w:after="0" w:line="240" w:lineRule="auto"/>
              <w:jc w:val="left"/>
              <w:rPr>
                <w:ins w:id="108770" w:author="pete jones" w:date="2022-01-12T17:25:00Z"/>
                <w:sz w:val="20"/>
                <w:szCs w:val="20"/>
                <w:rPrChange w:id="108771" w:author="pete jones" w:date="2022-01-12T17:26:00Z">
                  <w:rPr>
                    <w:ins w:id="108772" w:author="pete jones" w:date="2022-01-12T17:25:00Z"/>
                  </w:rPr>
                </w:rPrChange>
              </w:rPr>
              <w:pPrChange w:id="108773" w:author="pete jones" w:date="2022-01-12T17:26:00Z">
                <w:pPr>
                  <w:jc w:val="left"/>
                </w:pPr>
              </w:pPrChange>
            </w:pPr>
            <w:ins w:id="108774" w:author="pete jones" w:date="2022-01-12T17:25:00Z">
              <w:r w:rsidRPr="00D32D2F">
                <w:rPr>
                  <w:sz w:val="20"/>
                  <w:szCs w:val="20"/>
                  <w:rPrChange w:id="108775" w:author="pete jones" w:date="2022-01-12T17:26:00Z">
                    <w:rPr/>
                  </w:rPrChange>
                </w:rPr>
                <w:t>MTH2135 </w:t>
              </w:r>
            </w:ins>
          </w:p>
        </w:tc>
        <w:tc>
          <w:tcPr>
            <w:tcW w:w="8744" w:type="dxa"/>
            <w:noWrap/>
            <w:hideMark/>
            <w:tcPrChange w:id="108776" w:author="pete jones" w:date="2022-01-12T17:27:00Z">
              <w:tcPr>
                <w:tcW w:w="8744" w:type="dxa"/>
                <w:noWrap/>
                <w:hideMark/>
              </w:tcPr>
            </w:tcPrChange>
          </w:tcPr>
          <w:p w14:paraId="7E01315D" w14:textId="77777777" w:rsidR="00D32D2F" w:rsidRPr="00D32D2F" w:rsidRDefault="00D32D2F">
            <w:pPr>
              <w:spacing w:before="0" w:after="0" w:line="240" w:lineRule="auto"/>
              <w:jc w:val="left"/>
              <w:rPr>
                <w:ins w:id="108777" w:author="pete jones" w:date="2022-01-12T17:25:00Z"/>
                <w:sz w:val="20"/>
                <w:szCs w:val="20"/>
                <w:rPrChange w:id="108778" w:author="pete jones" w:date="2022-01-12T17:26:00Z">
                  <w:rPr>
                    <w:ins w:id="108779" w:author="pete jones" w:date="2022-01-12T17:25:00Z"/>
                  </w:rPr>
                </w:rPrChange>
              </w:rPr>
              <w:pPrChange w:id="108780" w:author="pete jones" w:date="2022-01-12T17:26:00Z">
                <w:pPr>
                  <w:jc w:val="left"/>
                </w:pPr>
              </w:pPrChange>
            </w:pPr>
            <w:ins w:id="108781" w:author="pete jones" w:date="2022-01-12T17:25:00Z">
              <w:r w:rsidRPr="00D32D2F">
                <w:rPr>
                  <w:sz w:val="20"/>
                  <w:szCs w:val="20"/>
                  <w:rPrChange w:id="108782" w:author="pete jones" w:date="2022-01-12T17:26:00Z">
                    <w:rPr/>
                  </w:rPrChange>
                </w:rPr>
                <w:t>Neurotechnology, Brains and Machines</w:t>
              </w:r>
            </w:ins>
          </w:p>
        </w:tc>
        <w:tc>
          <w:tcPr>
            <w:tcW w:w="616" w:type="dxa"/>
            <w:noWrap/>
            <w:vAlign w:val="center"/>
            <w:hideMark/>
            <w:tcPrChange w:id="108783" w:author="pete jones" w:date="2022-01-12T17:27:00Z">
              <w:tcPr>
                <w:tcW w:w="616" w:type="dxa"/>
                <w:noWrap/>
                <w:hideMark/>
              </w:tcPr>
            </w:tcPrChange>
          </w:tcPr>
          <w:p w14:paraId="0ECFB7D2" w14:textId="1C8B9507" w:rsidR="00D32D2F" w:rsidRPr="00D32D2F" w:rsidRDefault="00D32D2F">
            <w:pPr>
              <w:spacing w:before="0" w:after="0" w:line="240" w:lineRule="auto"/>
              <w:jc w:val="center"/>
              <w:rPr>
                <w:ins w:id="108784" w:author="pete jones" w:date="2022-01-12T17:25:00Z"/>
                <w:sz w:val="20"/>
                <w:szCs w:val="20"/>
                <w:rPrChange w:id="108785" w:author="pete jones" w:date="2022-01-12T17:26:00Z">
                  <w:rPr>
                    <w:ins w:id="108786" w:author="pete jones" w:date="2022-01-12T17:25:00Z"/>
                  </w:rPr>
                </w:rPrChange>
              </w:rPr>
              <w:pPrChange w:id="108787" w:author="pete jones" w:date="2022-01-12T17:30:00Z">
                <w:pPr>
                  <w:jc w:val="left"/>
                </w:pPr>
              </w:pPrChange>
            </w:pPr>
          </w:p>
        </w:tc>
        <w:tc>
          <w:tcPr>
            <w:tcW w:w="616" w:type="dxa"/>
            <w:noWrap/>
            <w:vAlign w:val="center"/>
            <w:hideMark/>
            <w:tcPrChange w:id="108788" w:author="pete jones" w:date="2022-01-12T17:27:00Z">
              <w:tcPr>
                <w:tcW w:w="616" w:type="dxa"/>
                <w:noWrap/>
                <w:hideMark/>
              </w:tcPr>
            </w:tcPrChange>
          </w:tcPr>
          <w:p w14:paraId="51CBB0A8" w14:textId="77777777" w:rsidR="00D32D2F" w:rsidRPr="00D32D2F" w:rsidRDefault="00D32D2F">
            <w:pPr>
              <w:spacing w:before="0" w:after="0" w:line="240" w:lineRule="auto"/>
              <w:jc w:val="center"/>
              <w:rPr>
                <w:ins w:id="108789" w:author="pete jones" w:date="2022-01-12T17:25:00Z"/>
                <w:sz w:val="20"/>
                <w:szCs w:val="20"/>
                <w:rPrChange w:id="108790" w:author="pete jones" w:date="2022-01-12T17:26:00Z">
                  <w:rPr>
                    <w:ins w:id="108791" w:author="pete jones" w:date="2022-01-12T17:25:00Z"/>
                  </w:rPr>
                </w:rPrChange>
              </w:rPr>
              <w:pPrChange w:id="108792" w:author="pete jones" w:date="2022-01-12T17:30:00Z">
                <w:pPr>
                  <w:jc w:val="left"/>
                </w:pPr>
              </w:pPrChange>
            </w:pPr>
            <w:ins w:id="108793" w:author="pete jones" w:date="2022-01-12T17:25:00Z">
              <w:r w:rsidRPr="00D32D2F">
                <w:rPr>
                  <w:sz w:val="20"/>
                  <w:szCs w:val="20"/>
                  <w:rPrChange w:id="108794" w:author="pete jones" w:date="2022-01-12T17:26:00Z">
                    <w:rPr/>
                  </w:rPrChange>
                </w:rPr>
                <w:t>4</w:t>
              </w:r>
            </w:ins>
          </w:p>
        </w:tc>
        <w:tc>
          <w:tcPr>
            <w:tcW w:w="616" w:type="dxa"/>
            <w:noWrap/>
            <w:vAlign w:val="center"/>
            <w:hideMark/>
            <w:tcPrChange w:id="108795" w:author="pete jones" w:date="2022-01-12T17:27:00Z">
              <w:tcPr>
                <w:tcW w:w="616" w:type="dxa"/>
                <w:noWrap/>
                <w:hideMark/>
              </w:tcPr>
            </w:tcPrChange>
          </w:tcPr>
          <w:p w14:paraId="0E44EDCF" w14:textId="77777777" w:rsidR="00D32D2F" w:rsidRPr="00D32D2F" w:rsidRDefault="00D32D2F">
            <w:pPr>
              <w:spacing w:before="0" w:after="0" w:line="240" w:lineRule="auto"/>
              <w:jc w:val="center"/>
              <w:rPr>
                <w:ins w:id="108796" w:author="pete jones" w:date="2022-01-12T17:25:00Z"/>
                <w:sz w:val="20"/>
                <w:szCs w:val="20"/>
                <w:rPrChange w:id="108797" w:author="pete jones" w:date="2022-01-12T17:26:00Z">
                  <w:rPr>
                    <w:ins w:id="108798" w:author="pete jones" w:date="2022-01-12T17:25:00Z"/>
                  </w:rPr>
                </w:rPrChange>
              </w:rPr>
              <w:pPrChange w:id="108799" w:author="pete jones" w:date="2022-01-12T17:30:00Z">
                <w:pPr>
                  <w:jc w:val="left"/>
                </w:pPr>
              </w:pPrChange>
            </w:pPr>
          </w:p>
        </w:tc>
        <w:tc>
          <w:tcPr>
            <w:tcW w:w="616" w:type="dxa"/>
            <w:noWrap/>
            <w:vAlign w:val="center"/>
            <w:hideMark/>
            <w:tcPrChange w:id="108800" w:author="pete jones" w:date="2022-01-12T17:27:00Z">
              <w:tcPr>
                <w:tcW w:w="616" w:type="dxa"/>
                <w:noWrap/>
                <w:hideMark/>
              </w:tcPr>
            </w:tcPrChange>
          </w:tcPr>
          <w:p w14:paraId="0563CA56" w14:textId="77777777" w:rsidR="00D32D2F" w:rsidRPr="00D32D2F" w:rsidRDefault="00D32D2F">
            <w:pPr>
              <w:spacing w:before="0" w:after="0" w:line="240" w:lineRule="auto"/>
              <w:jc w:val="center"/>
              <w:rPr>
                <w:ins w:id="108801" w:author="pete jones" w:date="2022-01-12T17:25:00Z"/>
                <w:sz w:val="20"/>
                <w:szCs w:val="20"/>
                <w:rPrChange w:id="108802" w:author="pete jones" w:date="2022-01-12T17:26:00Z">
                  <w:rPr>
                    <w:ins w:id="108803" w:author="pete jones" w:date="2022-01-12T17:25:00Z"/>
                  </w:rPr>
                </w:rPrChange>
              </w:rPr>
              <w:pPrChange w:id="108804" w:author="pete jones" w:date="2022-01-12T17:30:00Z">
                <w:pPr>
                  <w:jc w:val="left"/>
                </w:pPr>
              </w:pPrChange>
            </w:pPr>
            <w:ins w:id="108805" w:author="pete jones" w:date="2022-01-12T17:25:00Z">
              <w:r w:rsidRPr="00D32D2F">
                <w:rPr>
                  <w:sz w:val="20"/>
                  <w:szCs w:val="20"/>
                  <w:rPrChange w:id="108806" w:author="pete jones" w:date="2022-01-12T17:26:00Z">
                    <w:rPr/>
                  </w:rPrChange>
                </w:rPr>
                <w:t>2</w:t>
              </w:r>
            </w:ins>
          </w:p>
        </w:tc>
        <w:tc>
          <w:tcPr>
            <w:tcW w:w="616" w:type="dxa"/>
            <w:noWrap/>
            <w:vAlign w:val="center"/>
            <w:hideMark/>
            <w:tcPrChange w:id="108807" w:author="pete jones" w:date="2022-01-12T17:27:00Z">
              <w:tcPr>
                <w:tcW w:w="616" w:type="dxa"/>
                <w:noWrap/>
                <w:hideMark/>
              </w:tcPr>
            </w:tcPrChange>
          </w:tcPr>
          <w:p w14:paraId="6055F831" w14:textId="77777777" w:rsidR="00D32D2F" w:rsidRPr="00D32D2F" w:rsidRDefault="00D32D2F">
            <w:pPr>
              <w:spacing w:before="0" w:after="0" w:line="240" w:lineRule="auto"/>
              <w:jc w:val="center"/>
              <w:rPr>
                <w:ins w:id="108808" w:author="pete jones" w:date="2022-01-12T17:25:00Z"/>
                <w:sz w:val="20"/>
                <w:szCs w:val="20"/>
                <w:rPrChange w:id="108809" w:author="pete jones" w:date="2022-01-12T17:26:00Z">
                  <w:rPr>
                    <w:ins w:id="108810" w:author="pete jones" w:date="2022-01-12T17:25:00Z"/>
                  </w:rPr>
                </w:rPrChange>
              </w:rPr>
              <w:pPrChange w:id="108811" w:author="pete jones" w:date="2022-01-12T17:30:00Z">
                <w:pPr>
                  <w:jc w:val="left"/>
                </w:pPr>
              </w:pPrChange>
            </w:pPr>
            <w:ins w:id="108812" w:author="pete jones" w:date="2022-01-12T17:25:00Z">
              <w:r w:rsidRPr="00D32D2F">
                <w:rPr>
                  <w:sz w:val="20"/>
                  <w:szCs w:val="20"/>
                  <w:rPrChange w:id="108813" w:author="pete jones" w:date="2022-01-12T17:26:00Z">
                    <w:rPr/>
                  </w:rPrChange>
                </w:rPr>
                <w:t>2</w:t>
              </w:r>
            </w:ins>
          </w:p>
        </w:tc>
        <w:tc>
          <w:tcPr>
            <w:tcW w:w="616" w:type="dxa"/>
            <w:noWrap/>
            <w:vAlign w:val="center"/>
            <w:hideMark/>
            <w:tcPrChange w:id="108814" w:author="pete jones" w:date="2022-01-12T17:27:00Z">
              <w:tcPr>
                <w:tcW w:w="616" w:type="dxa"/>
                <w:noWrap/>
                <w:hideMark/>
              </w:tcPr>
            </w:tcPrChange>
          </w:tcPr>
          <w:p w14:paraId="5D1F5D6B" w14:textId="77777777" w:rsidR="00D32D2F" w:rsidRPr="00D32D2F" w:rsidRDefault="00D32D2F">
            <w:pPr>
              <w:spacing w:before="0" w:after="0" w:line="240" w:lineRule="auto"/>
              <w:jc w:val="center"/>
              <w:rPr>
                <w:ins w:id="108815" w:author="pete jones" w:date="2022-01-12T17:25:00Z"/>
                <w:sz w:val="20"/>
                <w:szCs w:val="20"/>
                <w:rPrChange w:id="108816" w:author="pete jones" w:date="2022-01-12T17:26:00Z">
                  <w:rPr>
                    <w:ins w:id="108817" w:author="pete jones" w:date="2022-01-12T17:25:00Z"/>
                  </w:rPr>
                </w:rPrChange>
              </w:rPr>
              <w:pPrChange w:id="108818" w:author="pete jones" w:date="2022-01-12T17:30:00Z">
                <w:pPr>
                  <w:jc w:val="left"/>
                </w:pPr>
              </w:pPrChange>
            </w:pPr>
          </w:p>
        </w:tc>
        <w:tc>
          <w:tcPr>
            <w:tcW w:w="616" w:type="dxa"/>
            <w:noWrap/>
            <w:vAlign w:val="center"/>
            <w:hideMark/>
            <w:tcPrChange w:id="108819" w:author="pete jones" w:date="2022-01-12T17:27:00Z">
              <w:tcPr>
                <w:tcW w:w="616" w:type="dxa"/>
                <w:noWrap/>
                <w:hideMark/>
              </w:tcPr>
            </w:tcPrChange>
          </w:tcPr>
          <w:p w14:paraId="174FC81C" w14:textId="77777777" w:rsidR="00D32D2F" w:rsidRPr="00D32D2F" w:rsidRDefault="00D32D2F">
            <w:pPr>
              <w:spacing w:before="0" w:after="0" w:line="240" w:lineRule="auto"/>
              <w:jc w:val="center"/>
              <w:rPr>
                <w:ins w:id="108820" w:author="pete jones" w:date="2022-01-12T17:25:00Z"/>
                <w:sz w:val="20"/>
                <w:szCs w:val="20"/>
                <w:rPrChange w:id="108821" w:author="pete jones" w:date="2022-01-12T17:26:00Z">
                  <w:rPr>
                    <w:ins w:id="108822" w:author="pete jones" w:date="2022-01-12T17:25:00Z"/>
                  </w:rPr>
                </w:rPrChange>
              </w:rPr>
              <w:pPrChange w:id="108823" w:author="pete jones" w:date="2022-01-12T17:30:00Z">
                <w:pPr>
                  <w:jc w:val="left"/>
                </w:pPr>
              </w:pPrChange>
            </w:pPr>
          </w:p>
        </w:tc>
        <w:tc>
          <w:tcPr>
            <w:tcW w:w="616" w:type="dxa"/>
            <w:noWrap/>
            <w:vAlign w:val="center"/>
            <w:hideMark/>
            <w:tcPrChange w:id="108824" w:author="pete jones" w:date="2022-01-12T17:27:00Z">
              <w:tcPr>
                <w:tcW w:w="616" w:type="dxa"/>
                <w:noWrap/>
                <w:hideMark/>
              </w:tcPr>
            </w:tcPrChange>
          </w:tcPr>
          <w:p w14:paraId="6ABCA5C6" w14:textId="77777777" w:rsidR="00D32D2F" w:rsidRPr="00D32D2F" w:rsidRDefault="00D32D2F">
            <w:pPr>
              <w:spacing w:before="0" w:after="0" w:line="240" w:lineRule="auto"/>
              <w:jc w:val="center"/>
              <w:rPr>
                <w:ins w:id="108825" w:author="pete jones" w:date="2022-01-12T17:25:00Z"/>
                <w:sz w:val="20"/>
                <w:szCs w:val="20"/>
                <w:rPrChange w:id="108826" w:author="pete jones" w:date="2022-01-12T17:26:00Z">
                  <w:rPr>
                    <w:ins w:id="108827" w:author="pete jones" w:date="2022-01-12T17:25:00Z"/>
                  </w:rPr>
                </w:rPrChange>
              </w:rPr>
              <w:pPrChange w:id="108828" w:author="pete jones" w:date="2022-01-12T17:30:00Z">
                <w:pPr>
                  <w:jc w:val="left"/>
                </w:pPr>
              </w:pPrChange>
            </w:pPr>
          </w:p>
        </w:tc>
      </w:tr>
      <w:tr w:rsidR="00D32D2F" w:rsidRPr="00D32D2F" w14:paraId="46341A9E" w14:textId="77777777" w:rsidTr="00D32D2F">
        <w:trPr>
          <w:trHeight w:val="300"/>
          <w:ins w:id="108829" w:author="pete jones" w:date="2022-01-12T17:25:00Z"/>
          <w:trPrChange w:id="108830" w:author="pete jones" w:date="2022-01-12T17:27:00Z">
            <w:trPr>
              <w:trHeight w:val="300"/>
            </w:trPr>
          </w:trPrChange>
        </w:trPr>
        <w:tc>
          <w:tcPr>
            <w:tcW w:w="868" w:type="dxa"/>
            <w:noWrap/>
            <w:hideMark/>
            <w:tcPrChange w:id="108831" w:author="pete jones" w:date="2022-01-12T17:27:00Z">
              <w:tcPr>
                <w:tcW w:w="868" w:type="dxa"/>
                <w:noWrap/>
                <w:hideMark/>
              </w:tcPr>
            </w:tcPrChange>
          </w:tcPr>
          <w:p w14:paraId="79DE8300" w14:textId="77777777" w:rsidR="00D32D2F" w:rsidRPr="00D32D2F" w:rsidRDefault="00D32D2F">
            <w:pPr>
              <w:spacing w:before="0" w:after="0" w:line="240" w:lineRule="auto"/>
              <w:jc w:val="left"/>
              <w:rPr>
                <w:ins w:id="108832" w:author="pete jones" w:date="2022-01-12T17:25:00Z"/>
                <w:sz w:val="20"/>
                <w:szCs w:val="20"/>
                <w:rPrChange w:id="108833" w:author="pete jones" w:date="2022-01-12T17:26:00Z">
                  <w:rPr>
                    <w:ins w:id="108834" w:author="pete jones" w:date="2022-01-12T17:25:00Z"/>
                  </w:rPr>
                </w:rPrChange>
              </w:rPr>
              <w:pPrChange w:id="108835" w:author="pete jones" w:date="2022-01-12T17:26:00Z">
                <w:pPr>
                  <w:jc w:val="left"/>
                </w:pPr>
              </w:pPrChange>
            </w:pPr>
            <w:ins w:id="108836" w:author="pete jones" w:date="2022-01-12T17:25:00Z">
              <w:r w:rsidRPr="00D32D2F">
                <w:rPr>
                  <w:sz w:val="20"/>
                  <w:szCs w:val="20"/>
                  <w:rPrChange w:id="108837" w:author="pete jones" w:date="2022-01-12T17:26:00Z">
                    <w:rPr/>
                  </w:rPrChange>
                </w:rPr>
                <w:t>113</w:t>
              </w:r>
            </w:ins>
          </w:p>
        </w:tc>
        <w:tc>
          <w:tcPr>
            <w:tcW w:w="1516" w:type="dxa"/>
            <w:noWrap/>
            <w:hideMark/>
            <w:tcPrChange w:id="108838" w:author="pete jones" w:date="2022-01-12T17:27:00Z">
              <w:tcPr>
                <w:tcW w:w="1516" w:type="dxa"/>
                <w:noWrap/>
                <w:hideMark/>
              </w:tcPr>
            </w:tcPrChange>
          </w:tcPr>
          <w:p w14:paraId="68549122" w14:textId="77777777" w:rsidR="00D32D2F" w:rsidRPr="00D32D2F" w:rsidRDefault="00D32D2F">
            <w:pPr>
              <w:spacing w:before="0" w:after="0" w:line="240" w:lineRule="auto"/>
              <w:jc w:val="left"/>
              <w:rPr>
                <w:ins w:id="108839" w:author="pete jones" w:date="2022-01-12T17:25:00Z"/>
                <w:sz w:val="20"/>
                <w:szCs w:val="20"/>
                <w:rPrChange w:id="108840" w:author="pete jones" w:date="2022-01-12T17:26:00Z">
                  <w:rPr>
                    <w:ins w:id="108841" w:author="pete jones" w:date="2022-01-12T17:25:00Z"/>
                  </w:rPr>
                </w:rPrChange>
              </w:rPr>
              <w:pPrChange w:id="108842" w:author="pete jones" w:date="2022-01-12T17:26:00Z">
                <w:pPr>
                  <w:jc w:val="left"/>
                </w:pPr>
              </w:pPrChange>
            </w:pPr>
            <w:ins w:id="108843" w:author="pete jones" w:date="2022-01-12T17:25:00Z">
              <w:r w:rsidRPr="00D32D2F">
                <w:rPr>
                  <w:sz w:val="20"/>
                  <w:szCs w:val="20"/>
                  <w:rPrChange w:id="108844" w:author="pete jones" w:date="2022-01-12T17:26:00Z">
                    <w:rPr/>
                  </w:rPrChange>
                </w:rPr>
                <w:t>MTH2136 </w:t>
              </w:r>
            </w:ins>
          </w:p>
        </w:tc>
        <w:tc>
          <w:tcPr>
            <w:tcW w:w="8744" w:type="dxa"/>
            <w:noWrap/>
            <w:hideMark/>
            <w:tcPrChange w:id="108845" w:author="pete jones" w:date="2022-01-12T17:27:00Z">
              <w:tcPr>
                <w:tcW w:w="8744" w:type="dxa"/>
                <w:noWrap/>
                <w:hideMark/>
              </w:tcPr>
            </w:tcPrChange>
          </w:tcPr>
          <w:p w14:paraId="0F50A231" w14:textId="77777777" w:rsidR="00D32D2F" w:rsidRPr="00D32D2F" w:rsidRDefault="00D32D2F">
            <w:pPr>
              <w:spacing w:before="0" w:after="0" w:line="240" w:lineRule="auto"/>
              <w:jc w:val="left"/>
              <w:rPr>
                <w:ins w:id="108846" w:author="pete jones" w:date="2022-01-12T17:25:00Z"/>
                <w:sz w:val="20"/>
                <w:szCs w:val="20"/>
                <w:rPrChange w:id="108847" w:author="pete jones" w:date="2022-01-12T17:26:00Z">
                  <w:rPr>
                    <w:ins w:id="108848" w:author="pete jones" w:date="2022-01-12T17:25:00Z"/>
                  </w:rPr>
                </w:rPrChange>
              </w:rPr>
              <w:pPrChange w:id="108849" w:author="pete jones" w:date="2022-01-12T17:26:00Z">
                <w:pPr>
                  <w:jc w:val="left"/>
                </w:pPr>
              </w:pPrChange>
            </w:pPr>
            <w:ins w:id="108850" w:author="pete jones" w:date="2022-01-12T17:25:00Z">
              <w:r w:rsidRPr="00D32D2F">
                <w:rPr>
                  <w:sz w:val="20"/>
                  <w:szCs w:val="20"/>
                  <w:rPrChange w:id="108851" w:author="pete jones" w:date="2022-01-12T17:26:00Z">
                    <w:rPr/>
                  </w:rPrChange>
                </w:rPr>
                <w:t>Astronomy and Statistics: AstroStats</w:t>
              </w:r>
            </w:ins>
          </w:p>
        </w:tc>
        <w:tc>
          <w:tcPr>
            <w:tcW w:w="616" w:type="dxa"/>
            <w:noWrap/>
            <w:vAlign w:val="center"/>
            <w:hideMark/>
            <w:tcPrChange w:id="108852" w:author="pete jones" w:date="2022-01-12T17:27:00Z">
              <w:tcPr>
                <w:tcW w:w="616" w:type="dxa"/>
                <w:noWrap/>
                <w:hideMark/>
              </w:tcPr>
            </w:tcPrChange>
          </w:tcPr>
          <w:p w14:paraId="236AE74D" w14:textId="31E0F553" w:rsidR="00D32D2F" w:rsidRPr="00D32D2F" w:rsidRDefault="00D32D2F">
            <w:pPr>
              <w:spacing w:before="0" w:after="0" w:line="240" w:lineRule="auto"/>
              <w:jc w:val="center"/>
              <w:rPr>
                <w:ins w:id="108853" w:author="pete jones" w:date="2022-01-12T17:25:00Z"/>
                <w:sz w:val="20"/>
                <w:szCs w:val="20"/>
                <w:rPrChange w:id="108854" w:author="pete jones" w:date="2022-01-12T17:26:00Z">
                  <w:rPr>
                    <w:ins w:id="108855" w:author="pete jones" w:date="2022-01-12T17:25:00Z"/>
                  </w:rPr>
                </w:rPrChange>
              </w:rPr>
              <w:pPrChange w:id="108856" w:author="pete jones" w:date="2022-01-12T17:30:00Z">
                <w:pPr>
                  <w:jc w:val="left"/>
                </w:pPr>
              </w:pPrChange>
            </w:pPr>
          </w:p>
        </w:tc>
        <w:tc>
          <w:tcPr>
            <w:tcW w:w="616" w:type="dxa"/>
            <w:noWrap/>
            <w:vAlign w:val="center"/>
            <w:hideMark/>
            <w:tcPrChange w:id="108857" w:author="pete jones" w:date="2022-01-12T17:27:00Z">
              <w:tcPr>
                <w:tcW w:w="616" w:type="dxa"/>
                <w:noWrap/>
                <w:hideMark/>
              </w:tcPr>
            </w:tcPrChange>
          </w:tcPr>
          <w:p w14:paraId="573842F9" w14:textId="77777777" w:rsidR="00D32D2F" w:rsidRPr="00D32D2F" w:rsidRDefault="00D32D2F">
            <w:pPr>
              <w:spacing w:before="0" w:after="0" w:line="240" w:lineRule="auto"/>
              <w:jc w:val="center"/>
              <w:rPr>
                <w:ins w:id="108858" w:author="pete jones" w:date="2022-01-12T17:25:00Z"/>
                <w:sz w:val="20"/>
                <w:szCs w:val="20"/>
                <w:rPrChange w:id="108859" w:author="pete jones" w:date="2022-01-12T17:26:00Z">
                  <w:rPr>
                    <w:ins w:id="108860" w:author="pete jones" w:date="2022-01-12T17:25:00Z"/>
                  </w:rPr>
                </w:rPrChange>
              </w:rPr>
              <w:pPrChange w:id="108861" w:author="pete jones" w:date="2022-01-12T17:30:00Z">
                <w:pPr>
                  <w:jc w:val="left"/>
                </w:pPr>
              </w:pPrChange>
            </w:pPr>
            <w:ins w:id="108862" w:author="pete jones" w:date="2022-01-12T17:25:00Z">
              <w:r w:rsidRPr="00D32D2F">
                <w:rPr>
                  <w:sz w:val="20"/>
                  <w:szCs w:val="20"/>
                  <w:rPrChange w:id="108863" w:author="pete jones" w:date="2022-01-12T17:26:00Z">
                    <w:rPr/>
                  </w:rPrChange>
                </w:rPr>
                <w:t>4</w:t>
              </w:r>
            </w:ins>
          </w:p>
        </w:tc>
        <w:tc>
          <w:tcPr>
            <w:tcW w:w="616" w:type="dxa"/>
            <w:noWrap/>
            <w:vAlign w:val="center"/>
            <w:hideMark/>
            <w:tcPrChange w:id="108864" w:author="pete jones" w:date="2022-01-12T17:27:00Z">
              <w:tcPr>
                <w:tcW w:w="616" w:type="dxa"/>
                <w:noWrap/>
                <w:hideMark/>
              </w:tcPr>
            </w:tcPrChange>
          </w:tcPr>
          <w:p w14:paraId="246E27AB" w14:textId="77777777" w:rsidR="00D32D2F" w:rsidRPr="00D32D2F" w:rsidRDefault="00D32D2F">
            <w:pPr>
              <w:spacing w:before="0" w:after="0" w:line="240" w:lineRule="auto"/>
              <w:jc w:val="center"/>
              <w:rPr>
                <w:ins w:id="108865" w:author="pete jones" w:date="2022-01-12T17:25:00Z"/>
                <w:sz w:val="20"/>
                <w:szCs w:val="20"/>
                <w:rPrChange w:id="108866" w:author="pete jones" w:date="2022-01-12T17:26:00Z">
                  <w:rPr>
                    <w:ins w:id="108867" w:author="pete jones" w:date="2022-01-12T17:25:00Z"/>
                  </w:rPr>
                </w:rPrChange>
              </w:rPr>
              <w:pPrChange w:id="108868" w:author="pete jones" w:date="2022-01-12T17:30:00Z">
                <w:pPr>
                  <w:jc w:val="left"/>
                </w:pPr>
              </w:pPrChange>
            </w:pPr>
          </w:p>
        </w:tc>
        <w:tc>
          <w:tcPr>
            <w:tcW w:w="616" w:type="dxa"/>
            <w:noWrap/>
            <w:vAlign w:val="center"/>
            <w:hideMark/>
            <w:tcPrChange w:id="108869" w:author="pete jones" w:date="2022-01-12T17:27:00Z">
              <w:tcPr>
                <w:tcW w:w="616" w:type="dxa"/>
                <w:noWrap/>
                <w:hideMark/>
              </w:tcPr>
            </w:tcPrChange>
          </w:tcPr>
          <w:p w14:paraId="30F4A376" w14:textId="77777777" w:rsidR="00D32D2F" w:rsidRPr="00D32D2F" w:rsidRDefault="00D32D2F">
            <w:pPr>
              <w:spacing w:before="0" w:after="0" w:line="240" w:lineRule="auto"/>
              <w:jc w:val="center"/>
              <w:rPr>
                <w:ins w:id="108870" w:author="pete jones" w:date="2022-01-12T17:25:00Z"/>
                <w:sz w:val="20"/>
                <w:szCs w:val="20"/>
                <w:rPrChange w:id="108871" w:author="pete jones" w:date="2022-01-12T17:26:00Z">
                  <w:rPr>
                    <w:ins w:id="108872" w:author="pete jones" w:date="2022-01-12T17:25:00Z"/>
                  </w:rPr>
                </w:rPrChange>
              </w:rPr>
              <w:pPrChange w:id="108873" w:author="pete jones" w:date="2022-01-12T17:30:00Z">
                <w:pPr>
                  <w:jc w:val="left"/>
                </w:pPr>
              </w:pPrChange>
            </w:pPr>
            <w:ins w:id="108874" w:author="pete jones" w:date="2022-01-12T17:25:00Z">
              <w:r w:rsidRPr="00D32D2F">
                <w:rPr>
                  <w:sz w:val="20"/>
                  <w:szCs w:val="20"/>
                  <w:rPrChange w:id="108875" w:author="pete jones" w:date="2022-01-12T17:26:00Z">
                    <w:rPr/>
                  </w:rPrChange>
                </w:rPr>
                <w:t>2</w:t>
              </w:r>
            </w:ins>
          </w:p>
        </w:tc>
        <w:tc>
          <w:tcPr>
            <w:tcW w:w="616" w:type="dxa"/>
            <w:noWrap/>
            <w:vAlign w:val="center"/>
            <w:hideMark/>
            <w:tcPrChange w:id="108876" w:author="pete jones" w:date="2022-01-12T17:27:00Z">
              <w:tcPr>
                <w:tcW w:w="616" w:type="dxa"/>
                <w:noWrap/>
                <w:hideMark/>
              </w:tcPr>
            </w:tcPrChange>
          </w:tcPr>
          <w:p w14:paraId="342FC5A0" w14:textId="77777777" w:rsidR="00D32D2F" w:rsidRPr="00D32D2F" w:rsidRDefault="00D32D2F">
            <w:pPr>
              <w:spacing w:before="0" w:after="0" w:line="240" w:lineRule="auto"/>
              <w:jc w:val="center"/>
              <w:rPr>
                <w:ins w:id="108877" w:author="pete jones" w:date="2022-01-12T17:25:00Z"/>
                <w:sz w:val="20"/>
                <w:szCs w:val="20"/>
                <w:rPrChange w:id="108878" w:author="pete jones" w:date="2022-01-12T17:26:00Z">
                  <w:rPr>
                    <w:ins w:id="108879" w:author="pete jones" w:date="2022-01-12T17:25:00Z"/>
                  </w:rPr>
                </w:rPrChange>
              </w:rPr>
              <w:pPrChange w:id="108880" w:author="pete jones" w:date="2022-01-12T17:30:00Z">
                <w:pPr>
                  <w:jc w:val="left"/>
                </w:pPr>
              </w:pPrChange>
            </w:pPr>
            <w:ins w:id="108881" w:author="pete jones" w:date="2022-01-12T17:25:00Z">
              <w:r w:rsidRPr="00D32D2F">
                <w:rPr>
                  <w:sz w:val="20"/>
                  <w:szCs w:val="20"/>
                  <w:rPrChange w:id="108882" w:author="pete jones" w:date="2022-01-12T17:26:00Z">
                    <w:rPr/>
                  </w:rPrChange>
                </w:rPr>
                <w:t>2</w:t>
              </w:r>
            </w:ins>
          </w:p>
        </w:tc>
        <w:tc>
          <w:tcPr>
            <w:tcW w:w="616" w:type="dxa"/>
            <w:noWrap/>
            <w:vAlign w:val="center"/>
            <w:hideMark/>
            <w:tcPrChange w:id="108883" w:author="pete jones" w:date="2022-01-12T17:27:00Z">
              <w:tcPr>
                <w:tcW w:w="616" w:type="dxa"/>
                <w:noWrap/>
                <w:hideMark/>
              </w:tcPr>
            </w:tcPrChange>
          </w:tcPr>
          <w:p w14:paraId="27BD6A36" w14:textId="77777777" w:rsidR="00D32D2F" w:rsidRPr="00D32D2F" w:rsidRDefault="00D32D2F">
            <w:pPr>
              <w:spacing w:before="0" w:after="0" w:line="240" w:lineRule="auto"/>
              <w:jc w:val="center"/>
              <w:rPr>
                <w:ins w:id="108884" w:author="pete jones" w:date="2022-01-12T17:25:00Z"/>
                <w:sz w:val="20"/>
                <w:szCs w:val="20"/>
                <w:rPrChange w:id="108885" w:author="pete jones" w:date="2022-01-12T17:26:00Z">
                  <w:rPr>
                    <w:ins w:id="108886" w:author="pete jones" w:date="2022-01-12T17:25:00Z"/>
                  </w:rPr>
                </w:rPrChange>
              </w:rPr>
              <w:pPrChange w:id="108887" w:author="pete jones" w:date="2022-01-12T17:30:00Z">
                <w:pPr>
                  <w:jc w:val="left"/>
                </w:pPr>
              </w:pPrChange>
            </w:pPr>
            <w:ins w:id="108888" w:author="pete jones" w:date="2022-01-12T17:25:00Z">
              <w:r w:rsidRPr="00D32D2F">
                <w:rPr>
                  <w:sz w:val="20"/>
                  <w:szCs w:val="20"/>
                  <w:rPrChange w:id="108889" w:author="pete jones" w:date="2022-01-12T17:26:00Z">
                    <w:rPr/>
                  </w:rPrChange>
                </w:rPr>
                <w:t>3</w:t>
              </w:r>
            </w:ins>
          </w:p>
        </w:tc>
        <w:tc>
          <w:tcPr>
            <w:tcW w:w="616" w:type="dxa"/>
            <w:noWrap/>
            <w:vAlign w:val="center"/>
            <w:hideMark/>
            <w:tcPrChange w:id="108890" w:author="pete jones" w:date="2022-01-12T17:27:00Z">
              <w:tcPr>
                <w:tcW w:w="616" w:type="dxa"/>
                <w:noWrap/>
                <w:hideMark/>
              </w:tcPr>
            </w:tcPrChange>
          </w:tcPr>
          <w:p w14:paraId="28A0605A" w14:textId="77777777" w:rsidR="00D32D2F" w:rsidRPr="00D32D2F" w:rsidRDefault="00D32D2F">
            <w:pPr>
              <w:spacing w:before="0" w:after="0" w:line="240" w:lineRule="auto"/>
              <w:jc w:val="center"/>
              <w:rPr>
                <w:ins w:id="108891" w:author="pete jones" w:date="2022-01-12T17:25:00Z"/>
                <w:sz w:val="20"/>
                <w:szCs w:val="20"/>
                <w:rPrChange w:id="108892" w:author="pete jones" w:date="2022-01-12T17:26:00Z">
                  <w:rPr>
                    <w:ins w:id="108893" w:author="pete jones" w:date="2022-01-12T17:25:00Z"/>
                  </w:rPr>
                </w:rPrChange>
              </w:rPr>
              <w:pPrChange w:id="108894" w:author="pete jones" w:date="2022-01-12T17:30:00Z">
                <w:pPr>
                  <w:jc w:val="left"/>
                </w:pPr>
              </w:pPrChange>
            </w:pPr>
            <w:ins w:id="108895" w:author="pete jones" w:date="2022-01-12T17:25:00Z">
              <w:r w:rsidRPr="00D32D2F">
                <w:rPr>
                  <w:sz w:val="20"/>
                  <w:szCs w:val="20"/>
                  <w:rPrChange w:id="108896" w:author="pete jones" w:date="2022-01-12T17:26:00Z">
                    <w:rPr/>
                  </w:rPrChange>
                </w:rPr>
                <w:t>0</w:t>
              </w:r>
            </w:ins>
          </w:p>
        </w:tc>
        <w:tc>
          <w:tcPr>
            <w:tcW w:w="616" w:type="dxa"/>
            <w:noWrap/>
            <w:vAlign w:val="center"/>
            <w:hideMark/>
            <w:tcPrChange w:id="108897" w:author="pete jones" w:date="2022-01-12T17:27:00Z">
              <w:tcPr>
                <w:tcW w:w="616" w:type="dxa"/>
                <w:noWrap/>
                <w:hideMark/>
              </w:tcPr>
            </w:tcPrChange>
          </w:tcPr>
          <w:p w14:paraId="2B9D2228" w14:textId="77777777" w:rsidR="00D32D2F" w:rsidRPr="00D32D2F" w:rsidRDefault="00D32D2F">
            <w:pPr>
              <w:spacing w:before="0" w:after="0" w:line="240" w:lineRule="auto"/>
              <w:jc w:val="center"/>
              <w:rPr>
                <w:ins w:id="108898" w:author="pete jones" w:date="2022-01-12T17:25:00Z"/>
                <w:sz w:val="20"/>
                <w:szCs w:val="20"/>
                <w:rPrChange w:id="108899" w:author="pete jones" w:date="2022-01-12T17:26:00Z">
                  <w:rPr>
                    <w:ins w:id="108900" w:author="pete jones" w:date="2022-01-12T17:25:00Z"/>
                  </w:rPr>
                </w:rPrChange>
              </w:rPr>
              <w:pPrChange w:id="108901" w:author="pete jones" w:date="2022-01-12T17:30:00Z">
                <w:pPr>
                  <w:jc w:val="left"/>
                </w:pPr>
              </w:pPrChange>
            </w:pPr>
            <w:ins w:id="108902" w:author="pete jones" w:date="2022-01-12T17:25:00Z">
              <w:r w:rsidRPr="00D32D2F">
                <w:rPr>
                  <w:sz w:val="20"/>
                  <w:szCs w:val="20"/>
                  <w:rPrChange w:id="108903" w:author="pete jones" w:date="2022-01-12T17:26:00Z">
                    <w:rPr/>
                  </w:rPrChange>
                </w:rPr>
                <w:t>9</w:t>
              </w:r>
            </w:ins>
          </w:p>
        </w:tc>
      </w:tr>
      <w:tr w:rsidR="00D32D2F" w:rsidRPr="00D32D2F" w14:paraId="7B3A25AF" w14:textId="77777777" w:rsidTr="00D32D2F">
        <w:trPr>
          <w:trHeight w:val="300"/>
          <w:ins w:id="108904" w:author="pete jones" w:date="2022-01-12T17:25:00Z"/>
          <w:trPrChange w:id="108905" w:author="pete jones" w:date="2022-01-12T17:27:00Z">
            <w:trPr>
              <w:trHeight w:val="300"/>
            </w:trPr>
          </w:trPrChange>
        </w:trPr>
        <w:tc>
          <w:tcPr>
            <w:tcW w:w="868" w:type="dxa"/>
            <w:noWrap/>
            <w:hideMark/>
            <w:tcPrChange w:id="108906" w:author="pete jones" w:date="2022-01-12T17:27:00Z">
              <w:tcPr>
                <w:tcW w:w="868" w:type="dxa"/>
                <w:noWrap/>
                <w:hideMark/>
              </w:tcPr>
            </w:tcPrChange>
          </w:tcPr>
          <w:p w14:paraId="57EE012E" w14:textId="77777777" w:rsidR="00D32D2F" w:rsidRPr="00D32D2F" w:rsidRDefault="00D32D2F">
            <w:pPr>
              <w:spacing w:before="0" w:after="0" w:line="240" w:lineRule="auto"/>
              <w:jc w:val="left"/>
              <w:rPr>
                <w:ins w:id="108907" w:author="pete jones" w:date="2022-01-12T17:25:00Z"/>
                <w:sz w:val="20"/>
                <w:szCs w:val="20"/>
                <w:rPrChange w:id="108908" w:author="pete jones" w:date="2022-01-12T17:26:00Z">
                  <w:rPr>
                    <w:ins w:id="108909" w:author="pete jones" w:date="2022-01-12T17:25:00Z"/>
                  </w:rPr>
                </w:rPrChange>
              </w:rPr>
              <w:pPrChange w:id="108910" w:author="pete jones" w:date="2022-01-12T17:26:00Z">
                <w:pPr>
                  <w:jc w:val="left"/>
                </w:pPr>
              </w:pPrChange>
            </w:pPr>
            <w:ins w:id="108911" w:author="pete jones" w:date="2022-01-12T17:25:00Z">
              <w:r w:rsidRPr="00D32D2F">
                <w:rPr>
                  <w:sz w:val="20"/>
                  <w:szCs w:val="20"/>
                  <w:rPrChange w:id="108912" w:author="pete jones" w:date="2022-01-12T17:26:00Z">
                    <w:rPr/>
                  </w:rPrChange>
                </w:rPr>
                <w:t>114</w:t>
              </w:r>
            </w:ins>
          </w:p>
        </w:tc>
        <w:tc>
          <w:tcPr>
            <w:tcW w:w="1516" w:type="dxa"/>
            <w:noWrap/>
            <w:hideMark/>
            <w:tcPrChange w:id="108913" w:author="pete jones" w:date="2022-01-12T17:27:00Z">
              <w:tcPr>
                <w:tcW w:w="1516" w:type="dxa"/>
                <w:noWrap/>
                <w:hideMark/>
              </w:tcPr>
            </w:tcPrChange>
          </w:tcPr>
          <w:p w14:paraId="60B01D1F" w14:textId="77777777" w:rsidR="00D32D2F" w:rsidRPr="00D32D2F" w:rsidRDefault="00D32D2F">
            <w:pPr>
              <w:spacing w:before="0" w:after="0" w:line="240" w:lineRule="auto"/>
              <w:jc w:val="left"/>
              <w:rPr>
                <w:ins w:id="108914" w:author="pete jones" w:date="2022-01-12T17:25:00Z"/>
                <w:sz w:val="20"/>
                <w:szCs w:val="20"/>
                <w:rPrChange w:id="108915" w:author="pete jones" w:date="2022-01-12T17:26:00Z">
                  <w:rPr>
                    <w:ins w:id="108916" w:author="pete jones" w:date="2022-01-12T17:25:00Z"/>
                  </w:rPr>
                </w:rPrChange>
              </w:rPr>
              <w:pPrChange w:id="108917" w:author="pete jones" w:date="2022-01-12T17:26:00Z">
                <w:pPr>
                  <w:jc w:val="left"/>
                </w:pPr>
              </w:pPrChange>
            </w:pPr>
            <w:ins w:id="108918" w:author="pete jones" w:date="2022-01-12T17:25:00Z">
              <w:r w:rsidRPr="00D32D2F">
                <w:rPr>
                  <w:sz w:val="20"/>
                  <w:szCs w:val="20"/>
                  <w:rPrChange w:id="108919" w:author="pete jones" w:date="2022-01-12T17:26:00Z">
                    <w:rPr/>
                  </w:rPrChange>
                </w:rPr>
                <w:t>MTH2188 </w:t>
              </w:r>
            </w:ins>
          </w:p>
        </w:tc>
        <w:tc>
          <w:tcPr>
            <w:tcW w:w="8744" w:type="dxa"/>
            <w:noWrap/>
            <w:hideMark/>
            <w:tcPrChange w:id="108920" w:author="pete jones" w:date="2022-01-12T17:27:00Z">
              <w:tcPr>
                <w:tcW w:w="8744" w:type="dxa"/>
                <w:noWrap/>
                <w:hideMark/>
              </w:tcPr>
            </w:tcPrChange>
          </w:tcPr>
          <w:p w14:paraId="5F5A1F2D" w14:textId="77777777" w:rsidR="00D32D2F" w:rsidRPr="00D32D2F" w:rsidRDefault="00D32D2F">
            <w:pPr>
              <w:spacing w:before="0" w:after="0" w:line="240" w:lineRule="auto"/>
              <w:jc w:val="left"/>
              <w:rPr>
                <w:ins w:id="108921" w:author="pete jones" w:date="2022-01-12T17:25:00Z"/>
                <w:sz w:val="20"/>
                <w:szCs w:val="20"/>
                <w:rPrChange w:id="108922" w:author="pete jones" w:date="2022-01-12T17:26:00Z">
                  <w:rPr>
                    <w:ins w:id="108923" w:author="pete jones" w:date="2022-01-12T17:25:00Z"/>
                  </w:rPr>
                </w:rPrChange>
              </w:rPr>
              <w:pPrChange w:id="108924" w:author="pete jones" w:date="2022-01-12T17:26:00Z">
                <w:pPr>
                  <w:jc w:val="left"/>
                </w:pPr>
              </w:pPrChange>
            </w:pPr>
            <w:ins w:id="108925" w:author="pete jones" w:date="2022-01-12T17:25:00Z">
              <w:r w:rsidRPr="00D32D2F">
                <w:rPr>
                  <w:sz w:val="20"/>
                  <w:szCs w:val="20"/>
                  <w:rPrChange w:id="108926" w:author="pete jones" w:date="2022-01-12T17:26:00Z">
                    <w:rPr/>
                  </w:rPrChange>
                </w:rPr>
                <w:t>Designated Alternative in Mathematics</w:t>
              </w:r>
            </w:ins>
          </w:p>
        </w:tc>
        <w:tc>
          <w:tcPr>
            <w:tcW w:w="616" w:type="dxa"/>
            <w:noWrap/>
            <w:vAlign w:val="center"/>
            <w:hideMark/>
            <w:tcPrChange w:id="108927" w:author="pete jones" w:date="2022-01-12T17:27:00Z">
              <w:tcPr>
                <w:tcW w:w="616" w:type="dxa"/>
                <w:noWrap/>
                <w:hideMark/>
              </w:tcPr>
            </w:tcPrChange>
          </w:tcPr>
          <w:p w14:paraId="1F6AF749" w14:textId="1E304B71" w:rsidR="00D32D2F" w:rsidRPr="00D32D2F" w:rsidRDefault="00D32D2F">
            <w:pPr>
              <w:spacing w:before="0" w:after="0" w:line="240" w:lineRule="auto"/>
              <w:jc w:val="center"/>
              <w:rPr>
                <w:ins w:id="108928" w:author="pete jones" w:date="2022-01-12T17:25:00Z"/>
                <w:sz w:val="20"/>
                <w:szCs w:val="20"/>
                <w:rPrChange w:id="108929" w:author="pete jones" w:date="2022-01-12T17:26:00Z">
                  <w:rPr>
                    <w:ins w:id="108930" w:author="pete jones" w:date="2022-01-12T17:25:00Z"/>
                  </w:rPr>
                </w:rPrChange>
              </w:rPr>
              <w:pPrChange w:id="108931" w:author="pete jones" w:date="2022-01-12T17:30:00Z">
                <w:pPr>
                  <w:jc w:val="left"/>
                </w:pPr>
              </w:pPrChange>
            </w:pPr>
          </w:p>
        </w:tc>
        <w:tc>
          <w:tcPr>
            <w:tcW w:w="616" w:type="dxa"/>
            <w:noWrap/>
            <w:vAlign w:val="center"/>
            <w:hideMark/>
            <w:tcPrChange w:id="108932" w:author="pete jones" w:date="2022-01-12T17:27:00Z">
              <w:tcPr>
                <w:tcW w:w="616" w:type="dxa"/>
                <w:noWrap/>
                <w:hideMark/>
              </w:tcPr>
            </w:tcPrChange>
          </w:tcPr>
          <w:p w14:paraId="659D819C" w14:textId="77777777" w:rsidR="00D32D2F" w:rsidRPr="00D32D2F" w:rsidRDefault="00D32D2F">
            <w:pPr>
              <w:spacing w:before="0" w:after="0" w:line="240" w:lineRule="auto"/>
              <w:jc w:val="center"/>
              <w:rPr>
                <w:ins w:id="108933" w:author="pete jones" w:date="2022-01-12T17:25:00Z"/>
                <w:sz w:val="20"/>
                <w:szCs w:val="20"/>
                <w:rPrChange w:id="108934" w:author="pete jones" w:date="2022-01-12T17:26:00Z">
                  <w:rPr>
                    <w:ins w:id="108935" w:author="pete jones" w:date="2022-01-12T17:25:00Z"/>
                  </w:rPr>
                </w:rPrChange>
              </w:rPr>
              <w:pPrChange w:id="108936" w:author="pete jones" w:date="2022-01-12T17:30:00Z">
                <w:pPr>
                  <w:jc w:val="left"/>
                </w:pPr>
              </w:pPrChange>
            </w:pPr>
            <w:ins w:id="108937" w:author="pete jones" w:date="2022-01-12T17:25:00Z">
              <w:r w:rsidRPr="00D32D2F">
                <w:rPr>
                  <w:sz w:val="20"/>
                  <w:szCs w:val="20"/>
                  <w:rPrChange w:id="108938" w:author="pete jones" w:date="2022-01-12T17:26:00Z">
                    <w:rPr/>
                  </w:rPrChange>
                </w:rPr>
                <w:t>4</w:t>
              </w:r>
            </w:ins>
          </w:p>
        </w:tc>
        <w:tc>
          <w:tcPr>
            <w:tcW w:w="616" w:type="dxa"/>
            <w:noWrap/>
            <w:vAlign w:val="center"/>
            <w:hideMark/>
            <w:tcPrChange w:id="108939" w:author="pete jones" w:date="2022-01-12T17:27:00Z">
              <w:tcPr>
                <w:tcW w:w="616" w:type="dxa"/>
                <w:noWrap/>
                <w:hideMark/>
              </w:tcPr>
            </w:tcPrChange>
          </w:tcPr>
          <w:p w14:paraId="6682328F" w14:textId="77777777" w:rsidR="00D32D2F" w:rsidRPr="00D32D2F" w:rsidRDefault="00D32D2F">
            <w:pPr>
              <w:spacing w:before="0" w:after="0" w:line="240" w:lineRule="auto"/>
              <w:jc w:val="center"/>
              <w:rPr>
                <w:ins w:id="108940" w:author="pete jones" w:date="2022-01-12T17:25:00Z"/>
                <w:sz w:val="20"/>
                <w:szCs w:val="20"/>
                <w:rPrChange w:id="108941" w:author="pete jones" w:date="2022-01-12T17:26:00Z">
                  <w:rPr>
                    <w:ins w:id="108942" w:author="pete jones" w:date="2022-01-12T17:25:00Z"/>
                  </w:rPr>
                </w:rPrChange>
              </w:rPr>
              <w:pPrChange w:id="108943" w:author="pete jones" w:date="2022-01-12T17:30:00Z">
                <w:pPr>
                  <w:jc w:val="left"/>
                </w:pPr>
              </w:pPrChange>
            </w:pPr>
          </w:p>
        </w:tc>
        <w:tc>
          <w:tcPr>
            <w:tcW w:w="616" w:type="dxa"/>
            <w:noWrap/>
            <w:vAlign w:val="center"/>
            <w:hideMark/>
            <w:tcPrChange w:id="108944" w:author="pete jones" w:date="2022-01-12T17:27:00Z">
              <w:tcPr>
                <w:tcW w:w="616" w:type="dxa"/>
                <w:noWrap/>
                <w:hideMark/>
              </w:tcPr>
            </w:tcPrChange>
          </w:tcPr>
          <w:p w14:paraId="2BDA7F94" w14:textId="77777777" w:rsidR="00D32D2F" w:rsidRPr="00D32D2F" w:rsidRDefault="00D32D2F">
            <w:pPr>
              <w:spacing w:before="0" w:after="0" w:line="240" w:lineRule="auto"/>
              <w:jc w:val="center"/>
              <w:rPr>
                <w:ins w:id="108945" w:author="pete jones" w:date="2022-01-12T17:25:00Z"/>
                <w:sz w:val="20"/>
                <w:szCs w:val="20"/>
                <w:rPrChange w:id="108946" w:author="pete jones" w:date="2022-01-12T17:26:00Z">
                  <w:rPr>
                    <w:ins w:id="108947" w:author="pete jones" w:date="2022-01-12T17:25:00Z"/>
                  </w:rPr>
                </w:rPrChange>
              </w:rPr>
              <w:pPrChange w:id="108948" w:author="pete jones" w:date="2022-01-12T17:30:00Z">
                <w:pPr>
                  <w:jc w:val="left"/>
                </w:pPr>
              </w:pPrChange>
            </w:pPr>
            <w:ins w:id="108949" w:author="pete jones" w:date="2022-01-12T17:25:00Z">
              <w:r w:rsidRPr="00D32D2F">
                <w:rPr>
                  <w:sz w:val="20"/>
                  <w:szCs w:val="20"/>
                  <w:rPrChange w:id="108950" w:author="pete jones" w:date="2022-01-12T17:26:00Z">
                    <w:rPr/>
                  </w:rPrChange>
                </w:rPr>
                <w:t>2</w:t>
              </w:r>
            </w:ins>
          </w:p>
        </w:tc>
        <w:tc>
          <w:tcPr>
            <w:tcW w:w="616" w:type="dxa"/>
            <w:noWrap/>
            <w:vAlign w:val="center"/>
            <w:hideMark/>
            <w:tcPrChange w:id="108951" w:author="pete jones" w:date="2022-01-12T17:27:00Z">
              <w:tcPr>
                <w:tcW w:w="616" w:type="dxa"/>
                <w:noWrap/>
                <w:hideMark/>
              </w:tcPr>
            </w:tcPrChange>
          </w:tcPr>
          <w:p w14:paraId="785D0C41" w14:textId="77777777" w:rsidR="00D32D2F" w:rsidRPr="00D32D2F" w:rsidRDefault="00D32D2F">
            <w:pPr>
              <w:spacing w:before="0" w:after="0" w:line="240" w:lineRule="auto"/>
              <w:jc w:val="center"/>
              <w:rPr>
                <w:ins w:id="108952" w:author="pete jones" w:date="2022-01-12T17:25:00Z"/>
                <w:sz w:val="20"/>
                <w:szCs w:val="20"/>
                <w:rPrChange w:id="108953" w:author="pete jones" w:date="2022-01-12T17:26:00Z">
                  <w:rPr>
                    <w:ins w:id="108954" w:author="pete jones" w:date="2022-01-12T17:25:00Z"/>
                  </w:rPr>
                </w:rPrChange>
              </w:rPr>
              <w:pPrChange w:id="108955" w:author="pete jones" w:date="2022-01-12T17:30:00Z">
                <w:pPr>
                  <w:jc w:val="left"/>
                </w:pPr>
              </w:pPrChange>
            </w:pPr>
            <w:ins w:id="108956" w:author="pete jones" w:date="2022-01-12T17:25:00Z">
              <w:r w:rsidRPr="00D32D2F">
                <w:rPr>
                  <w:sz w:val="20"/>
                  <w:szCs w:val="20"/>
                  <w:rPrChange w:id="108957" w:author="pete jones" w:date="2022-01-12T17:26:00Z">
                    <w:rPr/>
                  </w:rPrChange>
                </w:rPr>
                <w:t>v</w:t>
              </w:r>
            </w:ins>
          </w:p>
        </w:tc>
        <w:tc>
          <w:tcPr>
            <w:tcW w:w="616" w:type="dxa"/>
            <w:noWrap/>
            <w:vAlign w:val="center"/>
            <w:hideMark/>
            <w:tcPrChange w:id="108958" w:author="pete jones" w:date="2022-01-12T17:27:00Z">
              <w:tcPr>
                <w:tcW w:w="616" w:type="dxa"/>
                <w:noWrap/>
                <w:hideMark/>
              </w:tcPr>
            </w:tcPrChange>
          </w:tcPr>
          <w:p w14:paraId="24AC225C" w14:textId="77777777" w:rsidR="00D32D2F" w:rsidRPr="00D32D2F" w:rsidRDefault="00D32D2F">
            <w:pPr>
              <w:spacing w:before="0" w:after="0" w:line="240" w:lineRule="auto"/>
              <w:jc w:val="center"/>
              <w:rPr>
                <w:ins w:id="108959" w:author="pete jones" w:date="2022-01-12T17:25:00Z"/>
                <w:sz w:val="20"/>
                <w:szCs w:val="20"/>
                <w:rPrChange w:id="108960" w:author="pete jones" w:date="2022-01-12T17:26:00Z">
                  <w:rPr>
                    <w:ins w:id="108961" w:author="pete jones" w:date="2022-01-12T17:25:00Z"/>
                  </w:rPr>
                </w:rPrChange>
              </w:rPr>
              <w:pPrChange w:id="108962" w:author="pete jones" w:date="2022-01-12T17:30:00Z">
                <w:pPr>
                  <w:jc w:val="left"/>
                </w:pPr>
              </w:pPrChange>
            </w:pPr>
          </w:p>
        </w:tc>
        <w:tc>
          <w:tcPr>
            <w:tcW w:w="616" w:type="dxa"/>
            <w:noWrap/>
            <w:vAlign w:val="center"/>
            <w:hideMark/>
            <w:tcPrChange w:id="108963" w:author="pete jones" w:date="2022-01-12T17:27:00Z">
              <w:tcPr>
                <w:tcW w:w="616" w:type="dxa"/>
                <w:noWrap/>
                <w:hideMark/>
              </w:tcPr>
            </w:tcPrChange>
          </w:tcPr>
          <w:p w14:paraId="7AAEE9ED" w14:textId="77777777" w:rsidR="00D32D2F" w:rsidRPr="00D32D2F" w:rsidRDefault="00D32D2F">
            <w:pPr>
              <w:spacing w:before="0" w:after="0" w:line="240" w:lineRule="auto"/>
              <w:jc w:val="center"/>
              <w:rPr>
                <w:ins w:id="108964" w:author="pete jones" w:date="2022-01-12T17:25:00Z"/>
                <w:sz w:val="20"/>
                <w:szCs w:val="20"/>
                <w:rPrChange w:id="108965" w:author="pete jones" w:date="2022-01-12T17:26:00Z">
                  <w:rPr>
                    <w:ins w:id="108966" w:author="pete jones" w:date="2022-01-12T17:25:00Z"/>
                  </w:rPr>
                </w:rPrChange>
              </w:rPr>
              <w:pPrChange w:id="108967" w:author="pete jones" w:date="2022-01-12T17:30:00Z">
                <w:pPr>
                  <w:jc w:val="left"/>
                </w:pPr>
              </w:pPrChange>
            </w:pPr>
          </w:p>
        </w:tc>
        <w:tc>
          <w:tcPr>
            <w:tcW w:w="616" w:type="dxa"/>
            <w:noWrap/>
            <w:vAlign w:val="center"/>
            <w:hideMark/>
            <w:tcPrChange w:id="108968" w:author="pete jones" w:date="2022-01-12T17:27:00Z">
              <w:tcPr>
                <w:tcW w:w="616" w:type="dxa"/>
                <w:noWrap/>
                <w:hideMark/>
              </w:tcPr>
            </w:tcPrChange>
          </w:tcPr>
          <w:p w14:paraId="23512661" w14:textId="77777777" w:rsidR="00D32D2F" w:rsidRPr="00D32D2F" w:rsidRDefault="00D32D2F">
            <w:pPr>
              <w:spacing w:before="0" w:after="0" w:line="240" w:lineRule="auto"/>
              <w:jc w:val="center"/>
              <w:rPr>
                <w:ins w:id="108969" w:author="pete jones" w:date="2022-01-12T17:25:00Z"/>
                <w:sz w:val="20"/>
                <w:szCs w:val="20"/>
                <w:rPrChange w:id="108970" w:author="pete jones" w:date="2022-01-12T17:26:00Z">
                  <w:rPr>
                    <w:ins w:id="108971" w:author="pete jones" w:date="2022-01-12T17:25:00Z"/>
                  </w:rPr>
                </w:rPrChange>
              </w:rPr>
              <w:pPrChange w:id="108972" w:author="pete jones" w:date="2022-01-12T17:30:00Z">
                <w:pPr>
                  <w:jc w:val="left"/>
                </w:pPr>
              </w:pPrChange>
            </w:pPr>
          </w:p>
        </w:tc>
      </w:tr>
      <w:tr w:rsidR="00D32D2F" w:rsidRPr="00D32D2F" w14:paraId="20CC02F0" w14:textId="77777777" w:rsidTr="00D32D2F">
        <w:trPr>
          <w:trHeight w:val="300"/>
          <w:ins w:id="108973" w:author="pete jones" w:date="2022-01-12T17:25:00Z"/>
          <w:trPrChange w:id="108974" w:author="pete jones" w:date="2022-01-12T17:27:00Z">
            <w:trPr>
              <w:trHeight w:val="300"/>
            </w:trPr>
          </w:trPrChange>
        </w:trPr>
        <w:tc>
          <w:tcPr>
            <w:tcW w:w="868" w:type="dxa"/>
            <w:noWrap/>
            <w:hideMark/>
            <w:tcPrChange w:id="108975" w:author="pete jones" w:date="2022-01-12T17:27:00Z">
              <w:tcPr>
                <w:tcW w:w="868" w:type="dxa"/>
                <w:noWrap/>
                <w:hideMark/>
              </w:tcPr>
            </w:tcPrChange>
          </w:tcPr>
          <w:p w14:paraId="00C4B199" w14:textId="77777777" w:rsidR="00D32D2F" w:rsidRPr="00D32D2F" w:rsidRDefault="00D32D2F">
            <w:pPr>
              <w:spacing w:before="0" w:after="0" w:line="240" w:lineRule="auto"/>
              <w:jc w:val="left"/>
              <w:rPr>
                <w:ins w:id="108976" w:author="pete jones" w:date="2022-01-12T17:25:00Z"/>
                <w:sz w:val="20"/>
                <w:szCs w:val="20"/>
                <w:rPrChange w:id="108977" w:author="pete jones" w:date="2022-01-12T17:26:00Z">
                  <w:rPr>
                    <w:ins w:id="108978" w:author="pete jones" w:date="2022-01-12T17:25:00Z"/>
                  </w:rPr>
                </w:rPrChange>
              </w:rPr>
              <w:pPrChange w:id="108979" w:author="pete jones" w:date="2022-01-12T17:26:00Z">
                <w:pPr>
                  <w:jc w:val="left"/>
                </w:pPr>
              </w:pPrChange>
            </w:pPr>
            <w:ins w:id="108980" w:author="pete jones" w:date="2022-01-12T17:25:00Z">
              <w:r w:rsidRPr="00D32D2F">
                <w:rPr>
                  <w:sz w:val="20"/>
                  <w:szCs w:val="20"/>
                  <w:rPrChange w:id="108981" w:author="pete jones" w:date="2022-01-12T17:26:00Z">
                    <w:rPr/>
                  </w:rPrChange>
                </w:rPr>
                <w:t>115</w:t>
              </w:r>
            </w:ins>
          </w:p>
        </w:tc>
        <w:tc>
          <w:tcPr>
            <w:tcW w:w="1516" w:type="dxa"/>
            <w:noWrap/>
            <w:hideMark/>
            <w:tcPrChange w:id="108982" w:author="pete jones" w:date="2022-01-12T17:27:00Z">
              <w:tcPr>
                <w:tcW w:w="1516" w:type="dxa"/>
                <w:noWrap/>
                <w:hideMark/>
              </w:tcPr>
            </w:tcPrChange>
          </w:tcPr>
          <w:p w14:paraId="14DDFA59" w14:textId="77777777" w:rsidR="00D32D2F" w:rsidRPr="00D32D2F" w:rsidRDefault="00D32D2F">
            <w:pPr>
              <w:spacing w:before="0" w:after="0" w:line="240" w:lineRule="auto"/>
              <w:jc w:val="left"/>
              <w:rPr>
                <w:ins w:id="108983" w:author="pete jones" w:date="2022-01-12T17:25:00Z"/>
                <w:sz w:val="20"/>
                <w:szCs w:val="20"/>
                <w:rPrChange w:id="108984" w:author="pete jones" w:date="2022-01-12T17:26:00Z">
                  <w:rPr>
                    <w:ins w:id="108985" w:author="pete jones" w:date="2022-01-12T17:25:00Z"/>
                  </w:rPr>
                </w:rPrChange>
              </w:rPr>
              <w:pPrChange w:id="108986" w:author="pete jones" w:date="2022-01-12T17:26:00Z">
                <w:pPr>
                  <w:jc w:val="left"/>
                </w:pPr>
              </w:pPrChange>
            </w:pPr>
            <w:ins w:id="108987" w:author="pete jones" w:date="2022-01-12T17:25:00Z">
              <w:r w:rsidRPr="00D32D2F">
                <w:rPr>
                  <w:sz w:val="20"/>
                  <w:szCs w:val="20"/>
                  <w:rPrChange w:id="108988" w:author="pete jones" w:date="2022-01-12T17:26:00Z">
                    <w:rPr/>
                  </w:rPrChange>
                </w:rPr>
                <w:t>MTH2188A</w:t>
              </w:r>
            </w:ins>
          </w:p>
        </w:tc>
        <w:tc>
          <w:tcPr>
            <w:tcW w:w="8744" w:type="dxa"/>
            <w:noWrap/>
            <w:hideMark/>
            <w:tcPrChange w:id="108989" w:author="pete jones" w:date="2022-01-12T17:27:00Z">
              <w:tcPr>
                <w:tcW w:w="8744" w:type="dxa"/>
                <w:noWrap/>
                <w:hideMark/>
              </w:tcPr>
            </w:tcPrChange>
          </w:tcPr>
          <w:p w14:paraId="22D9F1EA" w14:textId="77777777" w:rsidR="00D32D2F" w:rsidRPr="00D32D2F" w:rsidRDefault="00D32D2F">
            <w:pPr>
              <w:spacing w:before="0" w:after="0" w:line="240" w:lineRule="auto"/>
              <w:jc w:val="left"/>
              <w:rPr>
                <w:ins w:id="108990" w:author="pete jones" w:date="2022-01-12T17:25:00Z"/>
                <w:sz w:val="20"/>
                <w:szCs w:val="20"/>
                <w:rPrChange w:id="108991" w:author="pete jones" w:date="2022-01-12T17:26:00Z">
                  <w:rPr>
                    <w:ins w:id="108992" w:author="pete jones" w:date="2022-01-12T17:25:00Z"/>
                  </w:rPr>
                </w:rPrChange>
              </w:rPr>
              <w:pPrChange w:id="108993" w:author="pete jones" w:date="2022-01-12T17:26:00Z">
                <w:pPr>
                  <w:jc w:val="left"/>
                </w:pPr>
              </w:pPrChange>
            </w:pPr>
            <w:ins w:id="108994" w:author="pete jones" w:date="2022-01-12T17:25:00Z">
              <w:r w:rsidRPr="00D32D2F">
                <w:rPr>
                  <w:sz w:val="20"/>
                  <w:szCs w:val="20"/>
                  <w:rPrChange w:id="108995" w:author="pete jones" w:date="2022-01-12T17:26:00Z">
                    <w:rPr/>
                  </w:rPrChange>
                </w:rPr>
                <w:t>Designated Alternative in Mathematics</w:t>
              </w:r>
            </w:ins>
          </w:p>
        </w:tc>
        <w:tc>
          <w:tcPr>
            <w:tcW w:w="616" w:type="dxa"/>
            <w:noWrap/>
            <w:vAlign w:val="center"/>
            <w:hideMark/>
            <w:tcPrChange w:id="108996" w:author="pete jones" w:date="2022-01-12T17:27:00Z">
              <w:tcPr>
                <w:tcW w:w="616" w:type="dxa"/>
                <w:noWrap/>
                <w:hideMark/>
              </w:tcPr>
            </w:tcPrChange>
          </w:tcPr>
          <w:p w14:paraId="1E226B39" w14:textId="3DCB032B" w:rsidR="00D32D2F" w:rsidRPr="00D32D2F" w:rsidRDefault="00D32D2F">
            <w:pPr>
              <w:spacing w:before="0" w:after="0" w:line="240" w:lineRule="auto"/>
              <w:jc w:val="center"/>
              <w:rPr>
                <w:ins w:id="108997" w:author="pete jones" w:date="2022-01-12T17:25:00Z"/>
                <w:sz w:val="20"/>
                <w:szCs w:val="20"/>
                <w:rPrChange w:id="108998" w:author="pete jones" w:date="2022-01-12T17:26:00Z">
                  <w:rPr>
                    <w:ins w:id="108999" w:author="pete jones" w:date="2022-01-12T17:25:00Z"/>
                  </w:rPr>
                </w:rPrChange>
              </w:rPr>
              <w:pPrChange w:id="109000" w:author="pete jones" w:date="2022-01-12T17:30:00Z">
                <w:pPr>
                  <w:jc w:val="left"/>
                </w:pPr>
              </w:pPrChange>
            </w:pPr>
          </w:p>
        </w:tc>
        <w:tc>
          <w:tcPr>
            <w:tcW w:w="616" w:type="dxa"/>
            <w:noWrap/>
            <w:vAlign w:val="center"/>
            <w:hideMark/>
            <w:tcPrChange w:id="109001" w:author="pete jones" w:date="2022-01-12T17:27:00Z">
              <w:tcPr>
                <w:tcW w:w="616" w:type="dxa"/>
                <w:noWrap/>
                <w:hideMark/>
              </w:tcPr>
            </w:tcPrChange>
          </w:tcPr>
          <w:p w14:paraId="2978374C" w14:textId="77777777" w:rsidR="00D32D2F" w:rsidRPr="00D32D2F" w:rsidRDefault="00D32D2F">
            <w:pPr>
              <w:spacing w:before="0" w:after="0" w:line="240" w:lineRule="auto"/>
              <w:jc w:val="center"/>
              <w:rPr>
                <w:ins w:id="109002" w:author="pete jones" w:date="2022-01-12T17:25:00Z"/>
                <w:sz w:val="20"/>
                <w:szCs w:val="20"/>
                <w:rPrChange w:id="109003" w:author="pete jones" w:date="2022-01-12T17:26:00Z">
                  <w:rPr>
                    <w:ins w:id="109004" w:author="pete jones" w:date="2022-01-12T17:25:00Z"/>
                  </w:rPr>
                </w:rPrChange>
              </w:rPr>
              <w:pPrChange w:id="109005" w:author="pete jones" w:date="2022-01-12T17:30:00Z">
                <w:pPr>
                  <w:jc w:val="left"/>
                </w:pPr>
              </w:pPrChange>
            </w:pPr>
            <w:ins w:id="109006" w:author="pete jones" w:date="2022-01-12T17:25:00Z">
              <w:r w:rsidRPr="00D32D2F">
                <w:rPr>
                  <w:sz w:val="20"/>
                  <w:szCs w:val="20"/>
                  <w:rPrChange w:id="109007" w:author="pete jones" w:date="2022-01-12T17:26:00Z">
                    <w:rPr/>
                  </w:rPrChange>
                </w:rPr>
                <w:t>4</w:t>
              </w:r>
            </w:ins>
          </w:p>
        </w:tc>
        <w:tc>
          <w:tcPr>
            <w:tcW w:w="616" w:type="dxa"/>
            <w:noWrap/>
            <w:vAlign w:val="center"/>
            <w:hideMark/>
            <w:tcPrChange w:id="109008" w:author="pete jones" w:date="2022-01-12T17:27:00Z">
              <w:tcPr>
                <w:tcW w:w="616" w:type="dxa"/>
                <w:noWrap/>
                <w:hideMark/>
              </w:tcPr>
            </w:tcPrChange>
          </w:tcPr>
          <w:p w14:paraId="03EE28AE" w14:textId="77777777" w:rsidR="00D32D2F" w:rsidRPr="00D32D2F" w:rsidRDefault="00D32D2F">
            <w:pPr>
              <w:spacing w:before="0" w:after="0" w:line="240" w:lineRule="auto"/>
              <w:jc w:val="center"/>
              <w:rPr>
                <w:ins w:id="109009" w:author="pete jones" w:date="2022-01-12T17:25:00Z"/>
                <w:sz w:val="20"/>
                <w:szCs w:val="20"/>
                <w:rPrChange w:id="109010" w:author="pete jones" w:date="2022-01-12T17:26:00Z">
                  <w:rPr>
                    <w:ins w:id="109011" w:author="pete jones" w:date="2022-01-12T17:25:00Z"/>
                  </w:rPr>
                </w:rPrChange>
              </w:rPr>
              <w:pPrChange w:id="109012" w:author="pete jones" w:date="2022-01-12T17:30:00Z">
                <w:pPr>
                  <w:jc w:val="left"/>
                </w:pPr>
              </w:pPrChange>
            </w:pPr>
          </w:p>
        </w:tc>
        <w:tc>
          <w:tcPr>
            <w:tcW w:w="616" w:type="dxa"/>
            <w:noWrap/>
            <w:vAlign w:val="center"/>
            <w:hideMark/>
            <w:tcPrChange w:id="109013" w:author="pete jones" w:date="2022-01-12T17:27:00Z">
              <w:tcPr>
                <w:tcW w:w="616" w:type="dxa"/>
                <w:noWrap/>
                <w:hideMark/>
              </w:tcPr>
            </w:tcPrChange>
          </w:tcPr>
          <w:p w14:paraId="629B50AC" w14:textId="77777777" w:rsidR="00D32D2F" w:rsidRPr="00D32D2F" w:rsidRDefault="00D32D2F">
            <w:pPr>
              <w:spacing w:before="0" w:after="0" w:line="240" w:lineRule="auto"/>
              <w:jc w:val="center"/>
              <w:rPr>
                <w:ins w:id="109014" w:author="pete jones" w:date="2022-01-12T17:25:00Z"/>
                <w:sz w:val="20"/>
                <w:szCs w:val="20"/>
                <w:rPrChange w:id="109015" w:author="pete jones" w:date="2022-01-12T17:26:00Z">
                  <w:rPr>
                    <w:ins w:id="109016" w:author="pete jones" w:date="2022-01-12T17:25:00Z"/>
                  </w:rPr>
                </w:rPrChange>
              </w:rPr>
              <w:pPrChange w:id="109017" w:author="pete jones" w:date="2022-01-12T17:30:00Z">
                <w:pPr>
                  <w:jc w:val="left"/>
                </w:pPr>
              </w:pPrChange>
            </w:pPr>
            <w:ins w:id="109018" w:author="pete jones" w:date="2022-01-12T17:25:00Z">
              <w:r w:rsidRPr="00D32D2F">
                <w:rPr>
                  <w:sz w:val="20"/>
                  <w:szCs w:val="20"/>
                  <w:rPrChange w:id="109019" w:author="pete jones" w:date="2022-01-12T17:26:00Z">
                    <w:rPr/>
                  </w:rPrChange>
                </w:rPr>
                <w:t>2</w:t>
              </w:r>
            </w:ins>
          </w:p>
        </w:tc>
        <w:tc>
          <w:tcPr>
            <w:tcW w:w="616" w:type="dxa"/>
            <w:noWrap/>
            <w:vAlign w:val="center"/>
            <w:hideMark/>
            <w:tcPrChange w:id="109020" w:author="pete jones" w:date="2022-01-12T17:27:00Z">
              <w:tcPr>
                <w:tcW w:w="616" w:type="dxa"/>
                <w:noWrap/>
                <w:hideMark/>
              </w:tcPr>
            </w:tcPrChange>
          </w:tcPr>
          <w:p w14:paraId="7B72B42E" w14:textId="77777777" w:rsidR="00D32D2F" w:rsidRPr="00D32D2F" w:rsidRDefault="00D32D2F">
            <w:pPr>
              <w:spacing w:before="0" w:after="0" w:line="240" w:lineRule="auto"/>
              <w:jc w:val="center"/>
              <w:rPr>
                <w:ins w:id="109021" w:author="pete jones" w:date="2022-01-12T17:25:00Z"/>
                <w:sz w:val="20"/>
                <w:szCs w:val="20"/>
                <w:rPrChange w:id="109022" w:author="pete jones" w:date="2022-01-12T17:26:00Z">
                  <w:rPr>
                    <w:ins w:id="109023" w:author="pete jones" w:date="2022-01-12T17:25:00Z"/>
                  </w:rPr>
                </w:rPrChange>
              </w:rPr>
              <w:pPrChange w:id="109024" w:author="pete jones" w:date="2022-01-12T17:30:00Z">
                <w:pPr>
                  <w:jc w:val="left"/>
                </w:pPr>
              </w:pPrChange>
            </w:pPr>
            <w:ins w:id="109025" w:author="pete jones" w:date="2022-01-12T17:25:00Z">
              <w:r w:rsidRPr="00D32D2F">
                <w:rPr>
                  <w:sz w:val="20"/>
                  <w:szCs w:val="20"/>
                  <w:rPrChange w:id="109026" w:author="pete jones" w:date="2022-01-12T17:26:00Z">
                    <w:rPr/>
                  </w:rPrChange>
                </w:rPr>
                <w:t>v</w:t>
              </w:r>
            </w:ins>
          </w:p>
        </w:tc>
        <w:tc>
          <w:tcPr>
            <w:tcW w:w="616" w:type="dxa"/>
            <w:noWrap/>
            <w:vAlign w:val="center"/>
            <w:hideMark/>
            <w:tcPrChange w:id="109027" w:author="pete jones" w:date="2022-01-12T17:27:00Z">
              <w:tcPr>
                <w:tcW w:w="616" w:type="dxa"/>
                <w:noWrap/>
                <w:hideMark/>
              </w:tcPr>
            </w:tcPrChange>
          </w:tcPr>
          <w:p w14:paraId="7A773B33" w14:textId="77777777" w:rsidR="00D32D2F" w:rsidRPr="00D32D2F" w:rsidRDefault="00D32D2F">
            <w:pPr>
              <w:spacing w:before="0" w:after="0" w:line="240" w:lineRule="auto"/>
              <w:jc w:val="center"/>
              <w:rPr>
                <w:ins w:id="109028" w:author="pete jones" w:date="2022-01-12T17:25:00Z"/>
                <w:sz w:val="20"/>
                <w:szCs w:val="20"/>
                <w:rPrChange w:id="109029" w:author="pete jones" w:date="2022-01-12T17:26:00Z">
                  <w:rPr>
                    <w:ins w:id="109030" w:author="pete jones" w:date="2022-01-12T17:25:00Z"/>
                  </w:rPr>
                </w:rPrChange>
              </w:rPr>
              <w:pPrChange w:id="109031" w:author="pete jones" w:date="2022-01-12T17:30:00Z">
                <w:pPr>
                  <w:jc w:val="left"/>
                </w:pPr>
              </w:pPrChange>
            </w:pPr>
          </w:p>
        </w:tc>
        <w:tc>
          <w:tcPr>
            <w:tcW w:w="616" w:type="dxa"/>
            <w:noWrap/>
            <w:vAlign w:val="center"/>
            <w:hideMark/>
            <w:tcPrChange w:id="109032" w:author="pete jones" w:date="2022-01-12T17:27:00Z">
              <w:tcPr>
                <w:tcW w:w="616" w:type="dxa"/>
                <w:noWrap/>
                <w:hideMark/>
              </w:tcPr>
            </w:tcPrChange>
          </w:tcPr>
          <w:p w14:paraId="4B270259" w14:textId="77777777" w:rsidR="00D32D2F" w:rsidRPr="00D32D2F" w:rsidRDefault="00D32D2F">
            <w:pPr>
              <w:spacing w:before="0" w:after="0" w:line="240" w:lineRule="auto"/>
              <w:jc w:val="center"/>
              <w:rPr>
                <w:ins w:id="109033" w:author="pete jones" w:date="2022-01-12T17:25:00Z"/>
                <w:sz w:val="20"/>
                <w:szCs w:val="20"/>
                <w:rPrChange w:id="109034" w:author="pete jones" w:date="2022-01-12T17:26:00Z">
                  <w:rPr>
                    <w:ins w:id="109035" w:author="pete jones" w:date="2022-01-12T17:25:00Z"/>
                  </w:rPr>
                </w:rPrChange>
              </w:rPr>
              <w:pPrChange w:id="109036" w:author="pete jones" w:date="2022-01-12T17:30:00Z">
                <w:pPr>
                  <w:jc w:val="left"/>
                </w:pPr>
              </w:pPrChange>
            </w:pPr>
          </w:p>
        </w:tc>
        <w:tc>
          <w:tcPr>
            <w:tcW w:w="616" w:type="dxa"/>
            <w:noWrap/>
            <w:vAlign w:val="center"/>
            <w:hideMark/>
            <w:tcPrChange w:id="109037" w:author="pete jones" w:date="2022-01-12T17:27:00Z">
              <w:tcPr>
                <w:tcW w:w="616" w:type="dxa"/>
                <w:noWrap/>
                <w:hideMark/>
              </w:tcPr>
            </w:tcPrChange>
          </w:tcPr>
          <w:p w14:paraId="3291DCAF" w14:textId="77777777" w:rsidR="00D32D2F" w:rsidRPr="00D32D2F" w:rsidRDefault="00D32D2F">
            <w:pPr>
              <w:spacing w:before="0" w:after="0" w:line="240" w:lineRule="auto"/>
              <w:jc w:val="center"/>
              <w:rPr>
                <w:ins w:id="109038" w:author="pete jones" w:date="2022-01-12T17:25:00Z"/>
                <w:sz w:val="20"/>
                <w:szCs w:val="20"/>
                <w:rPrChange w:id="109039" w:author="pete jones" w:date="2022-01-12T17:26:00Z">
                  <w:rPr>
                    <w:ins w:id="109040" w:author="pete jones" w:date="2022-01-12T17:25:00Z"/>
                  </w:rPr>
                </w:rPrChange>
              </w:rPr>
              <w:pPrChange w:id="109041" w:author="pete jones" w:date="2022-01-12T17:30:00Z">
                <w:pPr>
                  <w:jc w:val="left"/>
                </w:pPr>
              </w:pPrChange>
            </w:pPr>
          </w:p>
        </w:tc>
      </w:tr>
      <w:tr w:rsidR="00D32D2F" w:rsidRPr="00D32D2F" w14:paraId="0AD3F270" w14:textId="77777777" w:rsidTr="00D32D2F">
        <w:trPr>
          <w:trHeight w:val="300"/>
          <w:ins w:id="109042" w:author="pete jones" w:date="2022-01-12T17:25:00Z"/>
          <w:trPrChange w:id="109043" w:author="pete jones" w:date="2022-01-12T17:27:00Z">
            <w:trPr>
              <w:trHeight w:val="300"/>
            </w:trPr>
          </w:trPrChange>
        </w:trPr>
        <w:tc>
          <w:tcPr>
            <w:tcW w:w="868" w:type="dxa"/>
            <w:noWrap/>
            <w:hideMark/>
            <w:tcPrChange w:id="109044" w:author="pete jones" w:date="2022-01-12T17:27:00Z">
              <w:tcPr>
                <w:tcW w:w="868" w:type="dxa"/>
                <w:noWrap/>
                <w:hideMark/>
              </w:tcPr>
            </w:tcPrChange>
          </w:tcPr>
          <w:p w14:paraId="4D99711A" w14:textId="77777777" w:rsidR="00D32D2F" w:rsidRPr="00D32D2F" w:rsidRDefault="00D32D2F">
            <w:pPr>
              <w:spacing w:before="0" w:after="0" w:line="240" w:lineRule="auto"/>
              <w:jc w:val="left"/>
              <w:rPr>
                <w:ins w:id="109045" w:author="pete jones" w:date="2022-01-12T17:25:00Z"/>
                <w:sz w:val="20"/>
                <w:szCs w:val="20"/>
                <w:rPrChange w:id="109046" w:author="pete jones" w:date="2022-01-12T17:26:00Z">
                  <w:rPr>
                    <w:ins w:id="109047" w:author="pete jones" w:date="2022-01-12T17:25:00Z"/>
                  </w:rPr>
                </w:rPrChange>
              </w:rPr>
              <w:pPrChange w:id="109048" w:author="pete jones" w:date="2022-01-12T17:26:00Z">
                <w:pPr>
                  <w:jc w:val="left"/>
                </w:pPr>
              </w:pPrChange>
            </w:pPr>
            <w:ins w:id="109049" w:author="pete jones" w:date="2022-01-12T17:25:00Z">
              <w:r w:rsidRPr="00D32D2F">
                <w:rPr>
                  <w:sz w:val="20"/>
                  <w:szCs w:val="20"/>
                  <w:rPrChange w:id="109050" w:author="pete jones" w:date="2022-01-12T17:26:00Z">
                    <w:rPr/>
                  </w:rPrChange>
                </w:rPr>
                <w:t>116</w:t>
              </w:r>
            </w:ins>
          </w:p>
        </w:tc>
        <w:tc>
          <w:tcPr>
            <w:tcW w:w="1516" w:type="dxa"/>
            <w:noWrap/>
            <w:hideMark/>
            <w:tcPrChange w:id="109051" w:author="pete jones" w:date="2022-01-12T17:27:00Z">
              <w:tcPr>
                <w:tcW w:w="1516" w:type="dxa"/>
                <w:noWrap/>
                <w:hideMark/>
              </w:tcPr>
            </w:tcPrChange>
          </w:tcPr>
          <w:p w14:paraId="1294C9F7" w14:textId="77777777" w:rsidR="00D32D2F" w:rsidRPr="00D32D2F" w:rsidRDefault="00D32D2F">
            <w:pPr>
              <w:spacing w:before="0" w:after="0" w:line="240" w:lineRule="auto"/>
              <w:jc w:val="left"/>
              <w:rPr>
                <w:ins w:id="109052" w:author="pete jones" w:date="2022-01-12T17:25:00Z"/>
                <w:sz w:val="20"/>
                <w:szCs w:val="20"/>
                <w:rPrChange w:id="109053" w:author="pete jones" w:date="2022-01-12T17:26:00Z">
                  <w:rPr>
                    <w:ins w:id="109054" w:author="pete jones" w:date="2022-01-12T17:25:00Z"/>
                  </w:rPr>
                </w:rPrChange>
              </w:rPr>
              <w:pPrChange w:id="109055" w:author="pete jones" w:date="2022-01-12T17:26:00Z">
                <w:pPr>
                  <w:jc w:val="left"/>
                </w:pPr>
              </w:pPrChange>
            </w:pPr>
            <w:ins w:id="109056" w:author="pete jones" w:date="2022-01-12T17:25:00Z">
              <w:r w:rsidRPr="00D32D2F">
                <w:rPr>
                  <w:sz w:val="20"/>
                  <w:szCs w:val="20"/>
                  <w:rPrChange w:id="109057" w:author="pete jones" w:date="2022-01-12T17:26:00Z">
                    <w:rPr/>
                  </w:rPrChange>
                </w:rPr>
                <w:t>MTH2188B</w:t>
              </w:r>
            </w:ins>
          </w:p>
        </w:tc>
        <w:tc>
          <w:tcPr>
            <w:tcW w:w="8744" w:type="dxa"/>
            <w:noWrap/>
            <w:hideMark/>
            <w:tcPrChange w:id="109058" w:author="pete jones" w:date="2022-01-12T17:27:00Z">
              <w:tcPr>
                <w:tcW w:w="8744" w:type="dxa"/>
                <w:noWrap/>
                <w:hideMark/>
              </w:tcPr>
            </w:tcPrChange>
          </w:tcPr>
          <w:p w14:paraId="7114C233" w14:textId="77777777" w:rsidR="00D32D2F" w:rsidRPr="00D32D2F" w:rsidRDefault="00D32D2F">
            <w:pPr>
              <w:spacing w:before="0" w:after="0" w:line="240" w:lineRule="auto"/>
              <w:jc w:val="left"/>
              <w:rPr>
                <w:ins w:id="109059" w:author="pete jones" w:date="2022-01-12T17:25:00Z"/>
                <w:sz w:val="20"/>
                <w:szCs w:val="20"/>
                <w:rPrChange w:id="109060" w:author="pete jones" w:date="2022-01-12T17:26:00Z">
                  <w:rPr>
                    <w:ins w:id="109061" w:author="pete jones" w:date="2022-01-12T17:25:00Z"/>
                  </w:rPr>
                </w:rPrChange>
              </w:rPr>
              <w:pPrChange w:id="109062" w:author="pete jones" w:date="2022-01-12T17:26:00Z">
                <w:pPr>
                  <w:jc w:val="left"/>
                </w:pPr>
              </w:pPrChange>
            </w:pPr>
            <w:ins w:id="109063" w:author="pete jones" w:date="2022-01-12T17:25:00Z">
              <w:r w:rsidRPr="00D32D2F">
                <w:rPr>
                  <w:sz w:val="20"/>
                  <w:szCs w:val="20"/>
                  <w:rPrChange w:id="109064" w:author="pete jones" w:date="2022-01-12T17:26:00Z">
                    <w:rPr/>
                  </w:rPrChange>
                </w:rPr>
                <w:t>Designated Alternative in Mathematics</w:t>
              </w:r>
            </w:ins>
          </w:p>
        </w:tc>
        <w:tc>
          <w:tcPr>
            <w:tcW w:w="616" w:type="dxa"/>
            <w:noWrap/>
            <w:vAlign w:val="center"/>
            <w:hideMark/>
            <w:tcPrChange w:id="109065" w:author="pete jones" w:date="2022-01-12T17:27:00Z">
              <w:tcPr>
                <w:tcW w:w="616" w:type="dxa"/>
                <w:noWrap/>
                <w:hideMark/>
              </w:tcPr>
            </w:tcPrChange>
          </w:tcPr>
          <w:p w14:paraId="446B0494" w14:textId="30456FA6" w:rsidR="00D32D2F" w:rsidRPr="00D32D2F" w:rsidRDefault="00D32D2F">
            <w:pPr>
              <w:spacing w:before="0" w:after="0" w:line="240" w:lineRule="auto"/>
              <w:jc w:val="center"/>
              <w:rPr>
                <w:ins w:id="109066" w:author="pete jones" w:date="2022-01-12T17:25:00Z"/>
                <w:sz w:val="20"/>
                <w:szCs w:val="20"/>
                <w:rPrChange w:id="109067" w:author="pete jones" w:date="2022-01-12T17:26:00Z">
                  <w:rPr>
                    <w:ins w:id="109068" w:author="pete jones" w:date="2022-01-12T17:25:00Z"/>
                  </w:rPr>
                </w:rPrChange>
              </w:rPr>
              <w:pPrChange w:id="109069" w:author="pete jones" w:date="2022-01-12T17:30:00Z">
                <w:pPr>
                  <w:jc w:val="left"/>
                </w:pPr>
              </w:pPrChange>
            </w:pPr>
          </w:p>
        </w:tc>
        <w:tc>
          <w:tcPr>
            <w:tcW w:w="616" w:type="dxa"/>
            <w:noWrap/>
            <w:vAlign w:val="center"/>
            <w:hideMark/>
            <w:tcPrChange w:id="109070" w:author="pete jones" w:date="2022-01-12T17:27:00Z">
              <w:tcPr>
                <w:tcW w:w="616" w:type="dxa"/>
                <w:noWrap/>
                <w:hideMark/>
              </w:tcPr>
            </w:tcPrChange>
          </w:tcPr>
          <w:p w14:paraId="589B8AE4" w14:textId="77777777" w:rsidR="00D32D2F" w:rsidRPr="00D32D2F" w:rsidRDefault="00D32D2F">
            <w:pPr>
              <w:spacing w:before="0" w:after="0" w:line="240" w:lineRule="auto"/>
              <w:jc w:val="center"/>
              <w:rPr>
                <w:ins w:id="109071" w:author="pete jones" w:date="2022-01-12T17:25:00Z"/>
                <w:sz w:val="20"/>
                <w:szCs w:val="20"/>
                <w:rPrChange w:id="109072" w:author="pete jones" w:date="2022-01-12T17:26:00Z">
                  <w:rPr>
                    <w:ins w:id="109073" w:author="pete jones" w:date="2022-01-12T17:25:00Z"/>
                  </w:rPr>
                </w:rPrChange>
              </w:rPr>
              <w:pPrChange w:id="109074" w:author="pete jones" w:date="2022-01-12T17:30:00Z">
                <w:pPr>
                  <w:jc w:val="left"/>
                </w:pPr>
              </w:pPrChange>
            </w:pPr>
            <w:ins w:id="109075" w:author="pete jones" w:date="2022-01-12T17:25:00Z">
              <w:r w:rsidRPr="00D32D2F">
                <w:rPr>
                  <w:sz w:val="20"/>
                  <w:szCs w:val="20"/>
                  <w:rPrChange w:id="109076" w:author="pete jones" w:date="2022-01-12T17:26:00Z">
                    <w:rPr/>
                  </w:rPrChange>
                </w:rPr>
                <w:t>4</w:t>
              </w:r>
            </w:ins>
          </w:p>
        </w:tc>
        <w:tc>
          <w:tcPr>
            <w:tcW w:w="616" w:type="dxa"/>
            <w:noWrap/>
            <w:vAlign w:val="center"/>
            <w:hideMark/>
            <w:tcPrChange w:id="109077" w:author="pete jones" w:date="2022-01-12T17:27:00Z">
              <w:tcPr>
                <w:tcW w:w="616" w:type="dxa"/>
                <w:noWrap/>
                <w:hideMark/>
              </w:tcPr>
            </w:tcPrChange>
          </w:tcPr>
          <w:p w14:paraId="622C2099" w14:textId="77777777" w:rsidR="00D32D2F" w:rsidRPr="00D32D2F" w:rsidRDefault="00D32D2F">
            <w:pPr>
              <w:spacing w:before="0" w:after="0" w:line="240" w:lineRule="auto"/>
              <w:jc w:val="center"/>
              <w:rPr>
                <w:ins w:id="109078" w:author="pete jones" w:date="2022-01-12T17:25:00Z"/>
                <w:sz w:val="20"/>
                <w:szCs w:val="20"/>
                <w:rPrChange w:id="109079" w:author="pete jones" w:date="2022-01-12T17:26:00Z">
                  <w:rPr>
                    <w:ins w:id="109080" w:author="pete jones" w:date="2022-01-12T17:25:00Z"/>
                  </w:rPr>
                </w:rPrChange>
              </w:rPr>
              <w:pPrChange w:id="109081" w:author="pete jones" w:date="2022-01-12T17:30:00Z">
                <w:pPr>
                  <w:jc w:val="left"/>
                </w:pPr>
              </w:pPrChange>
            </w:pPr>
          </w:p>
        </w:tc>
        <w:tc>
          <w:tcPr>
            <w:tcW w:w="616" w:type="dxa"/>
            <w:noWrap/>
            <w:vAlign w:val="center"/>
            <w:hideMark/>
            <w:tcPrChange w:id="109082" w:author="pete jones" w:date="2022-01-12T17:27:00Z">
              <w:tcPr>
                <w:tcW w:w="616" w:type="dxa"/>
                <w:noWrap/>
                <w:hideMark/>
              </w:tcPr>
            </w:tcPrChange>
          </w:tcPr>
          <w:p w14:paraId="51EB6A44" w14:textId="77777777" w:rsidR="00D32D2F" w:rsidRPr="00D32D2F" w:rsidRDefault="00D32D2F">
            <w:pPr>
              <w:spacing w:before="0" w:after="0" w:line="240" w:lineRule="auto"/>
              <w:jc w:val="center"/>
              <w:rPr>
                <w:ins w:id="109083" w:author="pete jones" w:date="2022-01-12T17:25:00Z"/>
                <w:sz w:val="20"/>
                <w:szCs w:val="20"/>
                <w:rPrChange w:id="109084" w:author="pete jones" w:date="2022-01-12T17:26:00Z">
                  <w:rPr>
                    <w:ins w:id="109085" w:author="pete jones" w:date="2022-01-12T17:25:00Z"/>
                  </w:rPr>
                </w:rPrChange>
              </w:rPr>
              <w:pPrChange w:id="109086" w:author="pete jones" w:date="2022-01-12T17:30:00Z">
                <w:pPr>
                  <w:jc w:val="left"/>
                </w:pPr>
              </w:pPrChange>
            </w:pPr>
            <w:ins w:id="109087" w:author="pete jones" w:date="2022-01-12T17:25:00Z">
              <w:r w:rsidRPr="00D32D2F">
                <w:rPr>
                  <w:sz w:val="20"/>
                  <w:szCs w:val="20"/>
                  <w:rPrChange w:id="109088" w:author="pete jones" w:date="2022-01-12T17:26:00Z">
                    <w:rPr/>
                  </w:rPrChange>
                </w:rPr>
                <w:t>2</w:t>
              </w:r>
            </w:ins>
          </w:p>
        </w:tc>
        <w:tc>
          <w:tcPr>
            <w:tcW w:w="616" w:type="dxa"/>
            <w:noWrap/>
            <w:vAlign w:val="center"/>
            <w:hideMark/>
            <w:tcPrChange w:id="109089" w:author="pete jones" w:date="2022-01-12T17:27:00Z">
              <w:tcPr>
                <w:tcW w:w="616" w:type="dxa"/>
                <w:noWrap/>
                <w:hideMark/>
              </w:tcPr>
            </w:tcPrChange>
          </w:tcPr>
          <w:p w14:paraId="4F58A6FE" w14:textId="77777777" w:rsidR="00D32D2F" w:rsidRPr="00D32D2F" w:rsidRDefault="00D32D2F">
            <w:pPr>
              <w:spacing w:before="0" w:after="0" w:line="240" w:lineRule="auto"/>
              <w:jc w:val="center"/>
              <w:rPr>
                <w:ins w:id="109090" w:author="pete jones" w:date="2022-01-12T17:25:00Z"/>
                <w:sz w:val="20"/>
                <w:szCs w:val="20"/>
                <w:rPrChange w:id="109091" w:author="pete jones" w:date="2022-01-12T17:26:00Z">
                  <w:rPr>
                    <w:ins w:id="109092" w:author="pete jones" w:date="2022-01-12T17:25:00Z"/>
                  </w:rPr>
                </w:rPrChange>
              </w:rPr>
              <w:pPrChange w:id="109093" w:author="pete jones" w:date="2022-01-12T17:30:00Z">
                <w:pPr>
                  <w:jc w:val="left"/>
                </w:pPr>
              </w:pPrChange>
            </w:pPr>
            <w:ins w:id="109094" w:author="pete jones" w:date="2022-01-12T17:25:00Z">
              <w:r w:rsidRPr="00D32D2F">
                <w:rPr>
                  <w:sz w:val="20"/>
                  <w:szCs w:val="20"/>
                  <w:rPrChange w:id="109095" w:author="pete jones" w:date="2022-01-12T17:26:00Z">
                    <w:rPr/>
                  </w:rPrChange>
                </w:rPr>
                <w:t>v</w:t>
              </w:r>
            </w:ins>
          </w:p>
        </w:tc>
        <w:tc>
          <w:tcPr>
            <w:tcW w:w="616" w:type="dxa"/>
            <w:noWrap/>
            <w:vAlign w:val="center"/>
            <w:hideMark/>
            <w:tcPrChange w:id="109096" w:author="pete jones" w:date="2022-01-12T17:27:00Z">
              <w:tcPr>
                <w:tcW w:w="616" w:type="dxa"/>
                <w:noWrap/>
                <w:hideMark/>
              </w:tcPr>
            </w:tcPrChange>
          </w:tcPr>
          <w:p w14:paraId="170B3485" w14:textId="77777777" w:rsidR="00D32D2F" w:rsidRPr="00D32D2F" w:rsidRDefault="00D32D2F">
            <w:pPr>
              <w:spacing w:before="0" w:after="0" w:line="240" w:lineRule="auto"/>
              <w:jc w:val="center"/>
              <w:rPr>
                <w:ins w:id="109097" w:author="pete jones" w:date="2022-01-12T17:25:00Z"/>
                <w:sz w:val="20"/>
                <w:szCs w:val="20"/>
                <w:rPrChange w:id="109098" w:author="pete jones" w:date="2022-01-12T17:26:00Z">
                  <w:rPr>
                    <w:ins w:id="109099" w:author="pete jones" w:date="2022-01-12T17:25:00Z"/>
                  </w:rPr>
                </w:rPrChange>
              </w:rPr>
              <w:pPrChange w:id="109100" w:author="pete jones" w:date="2022-01-12T17:30:00Z">
                <w:pPr>
                  <w:jc w:val="left"/>
                </w:pPr>
              </w:pPrChange>
            </w:pPr>
          </w:p>
        </w:tc>
        <w:tc>
          <w:tcPr>
            <w:tcW w:w="616" w:type="dxa"/>
            <w:noWrap/>
            <w:vAlign w:val="center"/>
            <w:hideMark/>
            <w:tcPrChange w:id="109101" w:author="pete jones" w:date="2022-01-12T17:27:00Z">
              <w:tcPr>
                <w:tcW w:w="616" w:type="dxa"/>
                <w:noWrap/>
                <w:hideMark/>
              </w:tcPr>
            </w:tcPrChange>
          </w:tcPr>
          <w:p w14:paraId="23EA886B" w14:textId="77777777" w:rsidR="00D32D2F" w:rsidRPr="00D32D2F" w:rsidRDefault="00D32D2F">
            <w:pPr>
              <w:spacing w:before="0" w:after="0" w:line="240" w:lineRule="auto"/>
              <w:jc w:val="center"/>
              <w:rPr>
                <w:ins w:id="109102" w:author="pete jones" w:date="2022-01-12T17:25:00Z"/>
                <w:sz w:val="20"/>
                <w:szCs w:val="20"/>
                <w:rPrChange w:id="109103" w:author="pete jones" w:date="2022-01-12T17:26:00Z">
                  <w:rPr>
                    <w:ins w:id="109104" w:author="pete jones" w:date="2022-01-12T17:25:00Z"/>
                  </w:rPr>
                </w:rPrChange>
              </w:rPr>
              <w:pPrChange w:id="109105" w:author="pete jones" w:date="2022-01-12T17:30:00Z">
                <w:pPr>
                  <w:jc w:val="left"/>
                </w:pPr>
              </w:pPrChange>
            </w:pPr>
          </w:p>
        </w:tc>
        <w:tc>
          <w:tcPr>
            <w:tcW w:w="616" w:type="dxa"/>
            <w:noWrap/>
            <w:vAlign w:val="center"/>
            <w:hideMark/>
            <w:tcPrChange w:id="109106" w:author="pete jones" w:date="2022-01-12T17:27:00Z">
              <w:tcPr>
                <w:tcW w:w="616" w:type="dxa"/>
                <w:noWrap/>
                <w:hideMark/>
              </w:tcPr>
            </w:tcPrChange>
          </w:tcPr>
          <w:p w14:paraId="778029E3" w14:textId="77777777" w:rsidR="00D32D2F" w:rsidRPr="00D32D2F" w:rsidRDefault="00D32D2F">
            <w:pPr>
              <w:spacing w:before="0" w:after="0" w:line="240" w:lineRule="auto"/>
              <w:jc w:val="center"/>
              <w:rPr>
                <w:ins w:id="109107" w:author="pete jones" w:date="2022-01-12T17:25:00Z"/>
                <w:sz w:val="20"/>
                <w:szCs w:val="20"/>
                <w:rPrChange w:id="109108" w:author="pete jones" w:date="2022-01-12T17:26:00Z">
                  <w:rPr>
                    <w:ins w:id="109109" w:author="pete jones" w:date="2022-01-12T17:25:00Z"/>
                  </w:rPr>
                </w:rPrChange>
              </w:rPr>
              <w:pPrChange w:id="109110" w:author="pete jones" w:date="2022-01-12T17:30:00Z">
                <w:pPr>
                  <w:jc w:val="left"/>
                </w:pPr>
              </w:pPrChange>
            </w:pPr>
          </w:p>
        </w:tc>
      </w:tr>
      <w:tr w:rsidR="00D32D2F" w:rsidRPr="00D32D2F" w14:paraId="5A88183E" w14:textId="77777777" w:rsidTr="00D32D2F">
        <w:trPr>
          <w:trHeight w:val="300"/>
          <w:ins w:id="109111" w:author="pete jones" w:date="2022-01-12T17:25:00Z"/>
          <w:trPrChange w:id="109112" w:author="pete jones" w:date="2022-01-12T17:27:00Z">
            <w:trPr>
              <w:trHeight w:val="300"/>
            </w:trPr>
          </w:trPrChange>
        </w:trPr>
        <w:tc>
          <w:tcPr>
            <w:tcW w:w="868" w:type="dxa"/>
            <w:noWrap/>
            <w:hideMark/>
            <w:tcPrChange w:id="109113" w:author="pete jones" w:date="2022-01-12T17:27:00Z">
              <w:tcPr>
                <w:tcW w:w="868" w:type="dxa"/>
                <w:noWrap/>
                <w:hideMark/>
              </w:tcPr>
            </w:tcPrChange>
          </w:tcPr>
          <w:p w14:paraId="000867AB" w14:textId="77777777" w:rsidR="00D32D2F" w:rsidRPr="00D32D2F" w:rsidRDefault="00D32D2F">
            <w:pPr>
              <w:spacing w:before="0" w:after="0" w:line="240" w:lineRule="auto"/>
              <w:jc w:val="left"/>
              <w:rPr>
                <w:ins w:id="109114" w:author="pete jones" w:date="2022-01-12T17:25:00Z"/>
                <w:sz w:val="20"/>
                <w:szCs w:val="20"/>
                <w:rPrChange w:id="109115" w:author="pete jones" w:date="2022-01-12T17:26:00Z">
                  <w:rPr>
                    <w:ins w:id="109116" w:author="pete jones" w:date="2022-01-12T17:25:00Z"/>
                  </w:rPr>
                </w:rPrChange>
              </w:rPr>
              <w:pPrChange w:id="109117" w:author="pete jones" w:date="2022-01-12T17:26:00Z">
                <w:pPr>
                  <w:jc w:val="left"/>
                </w:pPr>
              </w:pPrChange>
            </w:pPr>
            <w:ins w:id="109118" w:author="pete jones" w:date="2022-01-12T17:25:00Z">
              <w:r w:rsidRPr="00D32D2F">
                <w:rPr>
                  <w:sz w:val="20"/>
                  <w:szCs w:val="20"/>
                  <w:rPrChange w:id="109119" w:author="pete jones" w:date="2022-01-12T17:26:00Z">
                    <w:rPr/>
                  </w:rPrChange>
                </w:rPr>
                <w:t>117</w:t>
              </w:r>
            </w:ins>
          </w:p>
        </w:tc>
        <w:tc>
          <w:tcPr>
            <w:tcW w:w="1516" w:type="dxa"/>
            <w:noWrap/>
            <w:hideMark/>
            <w:tcPrChange w:id="109120" w:author="pete jones" w:date="2022-01-12T17:27:00Z">
              <w:tcPr>
                <w:tcW w:w="1516" w:type="dxa"/>
                <w:noWrap/>
                <w:hideMark/>
              </w:tcPr>
            </w:tcPrChange>
          </w:tcPr>
          <w:p w14:paraId="5D7DA857" w14:textId="77777777" w:rsidR="00D32D2F" w:rsidRPr="00D32D2F" w:rsidRDefault="00D32D2F">
            <w:pPr>
              <w:spacing w:before="0" w:after="0" w:line="240" w:lineRule="auto"/>
              <w:jc w:val="left"/>
              <w:rPr>
                <w:ins w:id="109121" w:author="pete jones" w:date="2022-01-12T17:25:00Z"/>
                <w:sz w:val="20"/>
                <w:szCs w:val="20"/>
                <w:rPrChange w:id="109122" w:author="pete jones" w:date="2022-01-12T17:26:00Z">
                  <w:rPr>
                    <w:ins w:id="109123" w:author="pete jones" w:date="2022-01-12T17:25:00Z"/>
                  </w:rPr>
                </w:rPrChange>
              </w:rPr>
              <w:pPrChange w:id="109124" w:author="pete jones" w:date="2022-01-12T17:26:00Z">
                <w:pPr>
                  <w:jc w:val="left"/>
                </w:pPr>
              </w:pPrChange>
            </w:pPr>
            <w:ins w:id="109125" w:author="pete jones" w:date="2022-01-12T17:25:00Z">
              <w:r w:rsidRPr="00D32D2F">
                <w:rPr>
                  <w:sz w:val="20"/>
                  <w:szCs w:val="20"/>
                  <w:rPrChange w:id="109126" w:author="pete jones" w:date="2022-01-12T17:26:00Z">
                    <w:rPr/>
                  </w:rPrChange>
                </w:rPr>
                <w:t>MTH2199 </w:t>
              </w:r>
            </w:ins>
          </w:p>
        </w:tc>
        <w:tc>
          <w:tcPr>
            <w:tcW w:w="8744" w:type="dxa"/>
            <w:noWrap/>
            <w:hideMark/>
            <w:tcPrChange w:id="109127" w:author="pete jones" w:date="2022-01-12T17:27:00Z">
              <w:tcPr>
                <w:tcW w:w="8744" w:type="dxa"/>
                <w:noWrap/>
                <w:hideMark/>
              </w:tcPr>
            </w:tcPrChange>
          </w:tcPr>
          <w:p w14:paraId="38B00BAA" w14:textId="77777777" w:rsidR="00D32D2F" w:rsidRPr="00D32D2F" w:rsidRDefault="00D32D2F">
            <w:pPr>
              <w:spacing w:before="0" w:after="0" w:line="240" w:lineRule="auto"/>
              <w:jc w:val="left"/>
              <w:rPr>
                <w:ins w:id="109128" w:author="pete jones" w:date="2022-01-12T17:25:00Z"/>
                <w:sz w:val="20"/>
                <w:szCs w:val="20"/>
                <w:rPrChange w:id="109129" w:author="pete jones" w:date="2022-01-12T17:26:00Z">
                  <w:rPr>
                    <w:ins w:id="109130" w:author="pete jones" w:date="2022-01-12T17:25:00Z"/>
                  </w:rPr>
                </w:rPrChange>
              </w:rPr>
              <w:pPrChange w:id="109131" w:author="pete jones" w:date="2022-01-12T17:26:00Z">
                <w:pPr>
                  <w:jc w:val="left"/>
                </w:pPr>
              </w:pPrChange>
            </w:pPr>
            <w:ins w:id="109132" w:author="pete jones" w:date="2022-01-12T17:25:00Z">
              <w:r w:rsidRPr="00D32D2F">
                <w:rPr>
                  <w:sz w:val="20"/>
                  <w:szCs w:val="20"/>
                  <w:rPrChange w:id="109133" w:author="pete jones" w:date="2022-01-12T17:26:00Z">
                    <w:rPr/>
                  </w:rPrChange>
                </w:rPr>
                <w:t>Special Topics in Mathematics</w:t>
              </w:r>
            </w:ins>
          </w:p>
        </w:tc>
        <w:tc>
          <w:tcPr>
            <w:tcW w:w="616" w:type="dxa"/>
            <w:noWrap/>
            <w:vAlign w:val="center"/>
            <w:hideMark/>
            <w:tcPrChange w:id="109134" w:author="pete jones" w:date="2022-01-12T17:27:00Z">
              <w:tcPr>
                <w:tcW w:w="616" w:type="dxa"/>
                <w:noWrap/>
                <w:hideMark/>
              </w:tcPr>
            </w:tcPrChange>
          </w:tcPr>
          <w:p w14:paraId="54BC5C1D" w14:textId="72D903C6" w:rsidR="00D32D2F" w:rsidRPr="00D32D2F" w:rsidRDefault="00D32D2F">
            <w:pPr>
              <w:spacing w:before="0" w:after="0" w:line="240" w:lineRule="auto"/>
              <w:jc w:val="center"/>
              <w:rPr>
                <w:ins w:id="109135" w:author="pete jones" w:date="2022-01-12T17:25:00Z"/>
                <w:sz w:val="20"/>
                <w:szCs w:val="20"/>
                <w:rPrChange w:id="109136" w:author="pete jones" w:date="2022-01-12T17:26:00Z">
                  <w:rPr>
                    <w:ins w:id="109137" w:author="pete jones" w:date="2022-01-12T17:25:00Z"/>
                  </w:rPr>
                </w:rPrChange>
              </w:rPr>
              <w:pPrChange w:id="109138" w:author="pete jones" w:date="2022-01-12T17:30:00Z">
                <w:pPr>
                  <w:jc w:val="left"/>
                </w:pPr>
              </w:pPrChange>
            </w:pPr>
          </w:p>
        </w:tc>
        <w:tc>
          <w:tcPr>
            <w:tcW w:w="616" w:type="dxa"/>
            <w:noWrap/>
            <w:vAlign w:val="center"/>
            <w:hideMark/>
            <w:tcPrChange w:id="109139" w:author="pete jones" w:date="2022-01-12T17:27:00Z">
              <w:tcPr>
                <w:tcW w:w="616" w:type="dxa"/>
                <w:noWrap/>
                <w:hideMark/>
              </w:tcPr>
            </w:tcPrChange>
          </w:tcPr>
          <w:p w14:paraId="592698D4" w14:textId="77777777" w:rsidR="00D32D2F" w:rsidRPr="00D32D2F" w:rsidRDefault="00D32D2F">
            <w:pPr>
              <w:spacing w:before="0" w:after="0" w:line="240" w:lineRule="auto"/>
              <w:jc w:val="center"/>
              <w:rPr>
                <w:ins w:id="109140" w:author="pete jones" w:date="2022-01-12T17:25:00Z"/>
                <w:sz w:val="20"/>
                <w:szCs w:val="20"/>
                <w:rPrChange w:id="109141" w:author="pete jones" w:date="2022-01-12T17:26:00Z">
                  <w:rPr>
                    <w:ins w:id="109142" w:author="pete jones" w:date="2022-01-12T17:25:00Z"/>
                  </w:rPr>
                </w:rPrChange>
              </w:rPr>
              <w:pPrChange w:id="109143" w:author="pete jones" w:date="2022-01-12T17:30:00Z">
                <w:pPr>
                  <w:jc w:val="left"/>
                </w:pPr>
              </w:pPrChange>
            </w:pPr>
            <w:ins w:id="109144" w:author="pete jones" w:date="2022-01-12T17:25:00Z">
              <w:r w:rsidRPr="00D32D2F">
                <w:rPr>
                  <w:sz w:val="20"/>
                  <w:szCs w:val="20"/>
                  <w:rPrChange w:id="109145" w:author="pete jones" w:date="2022-01-12T17:26:00Z">
                    <w:rPr/>
                  </w:rPrChange>
                </w:rPr>
                <w:t>4</w:t>
              </w:r>
            </w:ins>
          </w:p>
        </w:tc>
        <w:tc>
          <w:tcPr>
            <w:tcW w:w="616" w:type="dxa"/>
            <w:noWrap/>
            <w:vAlign w:val="center"/>
            <w:hideMark/>
            <w:tcPrChange w:id="109146" w:author="pete jones" w:date="2022-01-12T17:27:00Z">
              <w:tcPr>
                <w:tcW w:w="616" w:type="dxa"/>
                <w:noWrap/>
                <w:hideMark/>
              </w:tcPr>
            </w:tcPrChange>
          </w:tcPr>
          <w:p w14:paraId="38C1E41E" w14:textId="77777777" w:rsidR="00D32D2F" w:rsidRPr="00D32D2F" w:rsidRDefault="00D32D2F">
            <w:pPr>
              <w:spacing w:before="0" w:after="0" w:line="240" w:lineRule="auto"/>
              <w:jc w:val="center"/>
              <w:rPr>
                <w:ins w:id="109147" w:author="pete jones" w:date="2022-01-12T17:25:00Z"/>
                <w:sz w:val="20"/>
                <w:szCs w:val="20"/>
                <w:rPrChange w:id="109148" w:author="pete jones" w:date="2022-01-12T17:26:00Z">
                  <w:rPr>
                    <w:ins w:id="109149" w:author="pete jones" w:date="2022-01-12T17:25:00Z"/>
                  </w:rPr>
                </w:rPrChange>
              </w:rPr>
              <w:pPrChange w:id="109150" w:author="pete jones" w:date="2022-01-12T17:30:00Z">
                <w:pPr>
                  <w:jc w:val="left"/>
                </w:pPr>
              </w:pPrChange>
            </w:pPr>
          </w:p>
        </w:tc>
        <w:tc>
          <w:tcPr>
            <w:tcW w:w="616" w:type="dxa"/>
            <w:noWrap/>
            <w:vAlign w:val="center"/>
            <w:hideMark/>
            <w:tcPrChange w:id="109151" w:author="pete jones" w:date="2022-01-12T17:27:00Z">
              <w:tcPr>
                <w:tcW w:w="616" w:type="dxa"/>
                <w:noWrap/>
                <w:hideMark/>
              </w:tcPr>
            </w:tcPrChange>
          </w:tcPr>
          <w:p w14:paraId="01592A58" w14:textId="77777777" w:rsidR="00D32D2F" w:rsidRPr="00D32D2F" w:rsidRDefault="00D32D2F">
            <w:pPr>
              <w:spacing w:before="0" w:after="0" w:line="240" w:lineRule="auto"/>
              <w:jc w:val="center"/>
              <w:rPr>
                <w:ins w:id="109152" w:author="pete jones" w:date="2022-01-12T17:25:00Z"/>
                <w:sz w:val="20"/>
                <w:szCs w:val="20"/>
                <w:rPrChange w:id="109153" w:author="pete jones" w:date="2022-01-12T17:26:00Z">
                  <w:rPr>
                    <w:ins w:id="109154" w:author="pete jones" w:date="2022-01-12T17:25:00Z"/>
                  </w:rPr>
                </w:rPrChange>
              </w:rPr>
              <w:pPrChange w:id="109155" w:author="pete jones" w:date="2022-01-12T17:30:00Z">
                <w:pPr>
                  <w:jc w:val="left"/>
                </w:pPr>
              </w:pPrChange>
            </w:pPr>
            <w:ins w:id="109156" w:author="pete jones" w:date="2022-01-12T17:25:00Z">
              <w:r w:rsidRPr="00D32D2F">
                <w:rPr>
                  <w:sz w:val="20"/>
                  <w:szCs w:val="20"/>
                  <w:rPrChange w:id="109157" w:author="pete jones" w:date="2022-01-12T17:26:00Z">
                    <w:rPr/>
                  </w:rPrChange>
                </w:rPr>
                <w:t>2</w:t>
              </w:r>
            </w:ins>
          </w:p>
        </w:tc>
        <w:tc>
          <w:tcPr>
            <w:tcW w:w="616" w:type="dxa"/>
            <w:noWrap/>
            <w:vAlign w:val="center"/>
            <w:hideMark/>
            <w:tcPrChange w:id="109158" w:author="pete jones" w:date="2022-01-12T17:27:00Z">
              <w:tcPr>
                <w:tcW w:w="616" w:type="dxa"/>
                <w:noWrap/>
                <w:hideMark/>
              </w:tcPr>
            </w:tcPrChange>
          </w:tcPr>
          <w:p w14:paraId="54BA2478" w14:textId="77777777" w:rsidR="00D32D2F" w:rsidRPr="00D32D2F" w:rsidRDefault="00D32D2F">
            <w:pPr>
              <w:spacing w:before="0" w:after="0" w:line="240" w:lineRule="auto"/>
              <w:jc w:val="center"/>
              <w:rPr>
                <w:ins w:id="109159" w:author="pete jones" w:date="2022-01-12T17:25:00Z"/>
                <w:sz w:val="20"/>
                <w:szCs w:val="20"/>
                <w:rPrChange w:id="109160" w:author="pete jones" w:date="2022-01-12T17:26:00Z">
                  <w:rPr>
                    <w:ins w:id="109161" w:author="pete jones" w:date="2022-01-12T17:25:00Z"/>
                  </w:rPr>
                </w:rPrChange>
              </w:rPr>
              <w:pPrChange w:id="109162" w:author="pete jones" w:date="2022-01-12T17:30:00Z">
                <w:pPr>
                  <w:jc w:val="left"/>
                </w:pPr>
              </w:pPrChange>
            </w:pPr>
            <w:ins w:id="109163" w:author="pete jones" w:date="2022-01-12T17:25:00Z">
              <w:r w:rsidRPr="00D32D2F">
                <w:rPr>
                  <w:sz w:val="20"/>
                  <w:szCs w:val="20"/>
                  <w:rPrChange w:id="109164" w:author="pete jones" w:date="2022-01-12T17:26:00Z">
                    <w:rPr/>
                  </w:rPrChange>
                </w:rPr>
                <w:t>v</w:t>
              </w:r>
            </w:ins>
          </w:p>
        </w:tc>
        <w:tc>
          <w:tcPr>
            <w:tcW w:w="616" w:type="dxa"/>
            <w:noWrap/>
            <w:vAlign w:val="center"/>
            <w:hideMark/>
            <w:tcPrChange w:id="109165" w:author="pete jones" w:date="2022-01-12T17:27:00Z">
              <w:tcPr>
                <w:tcW w:w="616" w:type="dxa"/>
                <w:noWrap/>
                <w:hideMark/>
              </w:tcPr>
            </w:tcPrChange>
          </w:tcPr>
          <w:p w14:paraId="0415F9C6" w14:textId="77777777" w:rsidR="00D32D2F" w:rsidRPr="00D32D2F" w:rsidRDefault="00D32D2F">
            <w:pPr>
              <w:spacing w:before="0" w:after="0" w:line="240" w:lineRule="auto"/>
              <w:jc w:val="center"/>
              <w:rPr>
                <w:ins w:id="109166" w:author="pete jones" w:date="2022-01-12T17:25:00Z"/>
                <w:sz w:val="20"/>
                <w:szCs w:val="20"/>
                <w:rPrChange w:id="109167" w:author="pete jones" w:date="2022-01-12T17:26:00Z">
                  <w:rPr>
                    <w:ins w:id="109168" w:author="pete jones" w:date="2022-01-12T17:25:00Z"/>
                  </w:rPr>
                </w:rPrChange>
              </w:rPr>
              <w:pPrChange w:id="109169" w:author="pete jones" w:date="2022-01-12T17:30:00Z">
                <w:pPr>
                  <w:jc w:val="left"/>
                </w:pPr>
              </w:pPrChange>
            </w:pPr>
          </w:p>
        </w:tc>
        <w:tc>
          <w:tcPr>
            <w:tcW w:w="616" w:type="dxa"/>
            <w:noWrap/>
            <w:vAlign w:val="center"/>
            <w:hideMark/>
            <w:tcPrChange w:id="109170" w:author="pete jones" w:date="2022-01-12T17:27:00Z">
              <w:tcPr>
                <w:tcW w:w="616" w:type="dxa"/>
                <w:noWrap/>
                <w:hideMark/>
              </w:tcPr>
            </w:tcPrChange>
          </w:tcPr>
          <w:p w14:paraId="5A1BC844" w14:textId="77777777" w:rsidR="00D32D2F" w:rsidRPr="00D32D2F" w:rsidRDefault="00D32D2F">
            <w:pPr>
              <w:spacing w:before="0" w:after="0" w:line="240" w:lineRule="auto"/>
              <w:jc w:val="center"/>
              <w:rPr>
                <w:ins w:id="109171" w:author="pete jones" w:date="2022-01-12T17:25:00Z"/>
                <w:sz w:val="20"/>
                <w:szCs w:val="20"/>
                <w:rPrChange w:id="109172" w:author="pete jones" w:date="2022-01-12T17:26:00Z">
                  <w:rPr>
                    <w:ins w:id="109173" w:author="pete jones" w:date="2022-01-12T17:25:00Z"/>
                  </w:rPr>
                </w:rPrChange>
              </w:rPr>
              <w:pPrChange w:id="109174" w:author="pete jones" w:date="2022-01-12T17:30:00Z">
                <w:pPr>
                  <w:jc w:val="left"/>
                </w:pPr>
              </w:pPrChange>
            </w:pPr>
          </w:p>
        </w:tc>
        <w:tc>
          <w:tcPr>
            <w:tcW w:w="616" w:type="dxa"/>
            <w:noWrap/>
            <w:vAlign w:val="center"/>
            <w:hideMark/>
            <w:tcPrChange w:id="109175" w:author="pete jones" w:date="2022-01-12T17:27:00Z">
              <w:tcPr>
                <w:tcW w:w="616" w:type="dxa"/>
                <w:noWrap/>
                <w:hideMark/>
              </w:tcPr>
            </w:tcPrChange>
          </w:tcPr>
          <w:p w14:paraId="76DEC067" w14:textId="77777777" w:rsidR="00D32D2F" w:rsidRPr="00D32D2F" w:rsidRDefault="00D32D2F">
            <w:pPr>
              <w:spacing w:before="0" w:after="0" w:line="240" w:lineRule="auto"/>
              <w:jc w:val="center"/>
              <w:rPr>
                <w:ins w:id="109176" w:author="pete jones" w:date="2022-01-12T17:25:00Z"/>
                <w:sz w:val="20"/>
                <w:szCs w:val="20"/>
                <w:rPrChange w:id="109177" w:author="pete jones" w:date="2022-01-12T17:26:00Z">
                  <w:rPr>
                    <w:ins w:id="109178" w:author="pete jones" w:date="2022-01-12T17:25:00Z"/>
                  </w:rPr>
                </w:rPrChange>
              </w:rPr>
              <w:pPrChange w:id="109179" w:author="pete jones" w:date="2022-01-12T17:30:00Z">
                <w:pPr>
                  <w:jc w:val="left"/>
                </w:pPr>
              </w:pPrChange>
            </w:pPr>
          </w:p>
        </w:tc>
      </w:tr>
      <w:tr w:rsidR="00D32D2F" w:rsidRPr="00D32D2F" w14:paraId="070A92FD" w14:textId="77777777" w:rsidTr="00D32D2F">
        <w:trPr>
          <w:trHeight w:val="300"/>
          <w:ins w:id="109180" w:author="pete jones" w:date="2022-01-12T17:25:00Z"/>
          <w:trPrChange w:id="109181" w:author="pete jones" w:date="2022-01-12T17:27:00Z">
            <w:trPr>
              <w:trHeight w:val="300"/>
            </w:trPr>
          </w:trPrChange>
        </w:trPr>
        <w:tc>
          <w:tcPr>
            <w:tcW w:w="868" w:type="dxa"/>
            <w:noWrap/>
            <w:hideMark/>
            <w:tcPrChange w:id="109182" w:author="pete jones" w:date="2022-01-12T17:27:00Z">
              <w:tcPr>
                <w:tcW w:w="868" w:type="dxa"/>
                <w:noWrap/>
                <w:hideMark/>
              </w:tcPr>
            </w:tcPrChange>
          </w:tcPr>
          <w:p w14:paraId="3216E0DC" w14:textId="77777777" w:rsidR="00D32D2F" w:rsidRPr="00D32D2F" w:rsidRDefault="00D32D2F">
            <w:pPr>
              <w:spacing w:before="0" w:after="0" w:line="240" w:lineRule="auto"/>
              <w:jc w:val="left"/>
              <w:rPr>
                <w:ins w:id="109183" w:author="pete jones" w:date="2022-01-12T17:25:00Z"/>
                <w:sz w:val="20"/>
                <w:szCs w:val="20"/>
                <w:rPrChange w:id="109184" w:author="pete jones" w:date="2022-01-12T17:26:00Z">
                  <w:rPr>
                    <w:ins w:id="109185" w:author="pete jones" w:date="2022-01-12T17:25:00Z"/>
                  </w:rPr>
                </w:rPrChange>
              </w:rPr>
              <w:pPrChange w:id="109186" w:author="pete jones" w:date="2022-01-12T17:26:00Z">
                <w:pPr>
                  <w:jc w:val="left"/>
                </w:pPr>
              </w:pPrChange>
            </w:pPr>
            <w:ins w:id="109187" w:author="pete jones" w:date="2022-01-12T17:25:00Z">
              <w:r w:rsidRPr="00D32D2F">
                <w:rPr>
                  <w:sz w:val="20"/>
                  <w:szCs w:val="20"/>
                  <w:rPrChange w:id="109188" w:author="pete jones" w:date="2022-01-12T17:26:00Z">
                    <w:rPr/>
                  </w:rPrChange>
                </w:rPr>
                <w:t>118</w:t>
              </w:r>
            </w:ins>
          </w:p>
        </w:tc>
        <w:tc>
          <w:tcPr>
            <w:tcW w:w="1516" w:type="dxa"/>
            <w:noWrap/>
            <w:hideMark/>
            <w:tcPrChange w:id="109189" w:author="pete jones" w:date="2022-01-12T17:27:00Z">
              <w:tcPr>
                <w:tcW w:w="1516" w:type="dxa"/>
                <w:noWrap/>
                <w:hideMark/>
              </w:tcPr>
            </w:tcPrChange>
          </w:tcPr>
          <w:p w14:paraId="32BD25B3" w14:textId="77777777" w:rsidR="00D32D2F" w:rsidRPr="00D32D2F" w:rsidRDefault="00D32D2F">
            <w:pPr>
              <w:spacing w:before="0" w:after="0" w:line="240" w:lineRule="auto"/>
              <w:jc w:val="left"/>
              <w:rPr>
                <w:ins w:id="109190" w:author="pete jones" w:date="2022-01-12T17:25:00Z"/>
                <w:sz w:val="20"/>
                <w:szCs w:val="20"/>
                <w:rPrChange w:id="109191" w:author="pete jones" w:date="2022-01-12T17:26:00Z">
                  <w:rPr>
                    <w:ins w:id="109192" w:author="pete jones" w:date="2022-01-12T17:25:00Z"/>
                  </w:rPr>
                </w:rPrChange>
              </w:rPr>
              <w:pPrChange w:id="109193" w:author="pete jones" w:date="2022-01-12T17:26:00Z">
                <w:pPr>
                  <w:jc w:val="left"/>
                </w:pPr>
              </w:pPrChange>
            </w:pPr>
            <w:ins w:id="109194" w:author="pete jones" w:date="2022-01-12T17:25:00Z">
              <w:r w:rsidRPr="00D32D2F">
                <w:rPr>
                  <w:sz w:val="20"/>
                  <w:szCs w:val="20"/>
                  <w:rPrChange w:id="109195" w:author="pete jones" w:date="2022-01-12T17:26:00Z">
                    <w:rPr/>
                  </w:rPrChange>
                </w:rPr>
                <w:t>MTH3120 </w:t>
              </w:r>
            </w:ins>
          </w:p>
        </w:tc>
        <w:tc>
          <w:tcPr>
            <w:tcW w:w="8744" w:type="dxa"/>
            <w:noWrap/>
            <w:hideMark/>
            <w:tcPrChange w:id="109196" w:author="pete jones" w:date="2022-01-12T17:27:00Z">
              <w:tcPr>
                <w:tcW w:w="8744" w:type="dxa"/>
                <w:noWrap/>
                <w:hideMark/>
              </w:tcPr>
            </w:tcPrChange>
          </w:tcPr>
          <w:p w14:paraId="1D5C0C56" w14:textId="77777777" w:rsidR="00D32D2F" w:rsidRPr="00D32D2F" w:rsidRDefault="00D32D2F">
            <w:pPr>
              <w:spacing w:before="0" w:after="0" w:line="240" w:lineRule="auto"/>
              <w:jc w:val="left"/>
              <w:rPr>
                <w:ins w:id="109197" w:author="pete jones" w:date="2022-01-12T17:25:00Z"/>
                <w:sz w:val="20"/>
                <w:szCs w:val="20"/>
                <w:rPrChange w:id="109198" w:author="pete jones" w:date="2022-01-12T17:26:00Z">
                  <w:rPr>
                    <w:ins w:id="109199" w:author="pete jones" w:date="2022-01-12T17:25:00Z"/>
                  </w:rPr>
                </w:rPrChange>
              </w:rPr>
              <w:pPrChange w:id="109200" w:author="pete jones" w:date="2022-01-12T17:26:00Z">
                <w:pPr>
                  <w:jc w:val="left"/>
                </w:pPr>
              </w:pPrChange>
            </w:pPr>
            <w:ins w:id="109201" w:author="pete jones" w:date="2022-01-12T17:25:00Z">
              <w:r w:rsidRPr="00D32D2F">
                <w:rPr>
                  <w:sz w:val="20"/>
                  <w:szCs w:val="20"/>
                  <w:rPrChange w:id="109202" w:author="pete jones" w:date="2022-01-12T17:26:00Z">
                    <w:rPr/>
                  </w:rPrChange>
                </w:rPr>
                <w:t>Partial Differential Equations</w:t>
              </w:r>
            </w:ins>
          </w:p>
        </w:tc>
        <w:tc>
          <w:tcPr>
            <w:tcW w:w="616" w:type="dxa"/>
            <w:noWrap/>
            <w:vAlign w:val="center"/>
            <w:hideMark/>
            <w:tcPrChange w:id="109203" w:author="pete jones" w:date="2022-01-12T17:27:00Z">
              <w:tcPr>
                <w:tcW w:w="616" w:type="dxa"/>
                <w:noWrap/>
                <w:hideMark/>
              </w:tcPr>
            </w:tcPrChange>
          </w:tcPr>
          <w:p w14:paraId="6F51FD94" w14:textId="77777777" w:rsidR="00D32D2F" w:rsidRPr="00D32D2F" w:rsidRDefault="00D32D2F">
            <w:pPr>
              <w:spacing w:before="0" w:after="0" w:line="240" w:lineRule="auto"/>
              <w:jc w:val="center"/>
              <w:rPr>
                <w:ins w:id="109204" w:author="pete jones" w:date="2022-01-12T17:25:00Z"/>
                <w:sz w:val="20"/>
                <w:szCs w:val="20"/>
                <w:rPrChange w:id="109205" w:author="pete jones" w:date="2022-01-12T17:26:00Z">
                  <w:rPr>
                    <w:ins w:id="109206" w:author="pete jones" w:date="2022-01-12T17:25:00Z"/>
                  </w:rPr>
                </w:rPrChange>
              </w:rPr>
              <w:pPrChange w:id="109207" w:author="pete jones" w:date="2022-01-12T17:30:00Z">
                <w:pPr>
                  <w:jc w:val="left"/>
                </w:pPr>
              </w:pPrChange>
            </w:pPr>
            <w:ins w:id="109208" w:author="pete jones" w:date="2022-01-12T17:25:00Z">
              <w:r w:rsidRPr="00D32D2F">
                <w:rPr>
                  <w:sz w:val="20"/>
                  <w:szCs w:val="20"/>
                  <w:rPrChange w:id="109209" w:author="pete jones" w:date="2022-01-12T17:26:00Z">
                    <w:rPr/>
                  </w:rPrChange>
                </w:rPr>
                <w:t>x</w:t>
              </w:r>
            </w:ins>
          </w:p>
        </w:tc>
        <w:tc>
          <w:tcPr>
            <w:tcW w:w="616" w:type="dxa"/>
            <w:noWrap/>
            <w:vAlign w:val="center"/>
            <w:hideMark/>
            <w:tcPrChange w:id="109210" w:author="pete jones" w:date="2022-01-12T17:27:00Z">
              <w:tcPr>
                <w:tcW w:w="616" w:type="dxa"/>
                <w:noWrap/>
                <w:hideMark/>
              </w:tcPr>
            </w:tcPrChange>
          </w:tcPr>
          <w:p w14:paraId="377A1BC4" w14:textId="77777777" w:rsidR="00D32D2F" w:rsidRPr="00D32D2F" w:rsidRDefault="00D32D2F">
            <w:pPr>
              <w:spacing w:before="0" w:after="0" w:line="240" w:lineRule="auto"/>
              <w:jc w:val="center"/>
              <w:rPr>
                <w:ins w:id="109211" w:author="pete jones" w:date="2022-01-12T17:25:00Z"/>
                <w:sz w:val="20"/>
                <w:szCs w:val="20"/>
                <w:rPrChange w:id="109212" w:author="pete jones" w:date="2022-01-12T17:26:00Z">
                  <w:rPr>
                    <w:ins w:id="109213" w:author="pete jones" w:date="2022-01-12T17:25:00Z"/>
                  </w:rPr>
                </w:rPrChange>
              </w:rPr>
              <w:pPrChange w:id="109214" w:author="pete jones" w:date="2022-01-12T17:30:00Z">
                <w:pPr>
                  <w:jc w:val="left"/>
                </w:pPr>
              </w:pPrChange>
            </w:pPr>
            <w:ins w:id="109215" w:author="pete jones" w:date="2022-01-12T17:25:00Z">
              <w:r w:rsidRPr="00D32D2F">
                <w:rPr>
                  <w:sz w:val="20"/>
                  <w:szCs w:val="20"/>
                  <w:rPrChange w:id="109216" w:author="pete jones" w:date="2022-01-12T17:26:00Z">
                    <w:rPr/>
                  </w:rPrChange>
                </w:rPr>
                <w:t>4</w:t>
              </w:r>
            </w:ins>
          </w:p>
        </w:tc>
        <w:tc>
          <w:tcPr>
            <w:tcW w:w="616" w:type="dxa"/>
            <w:noWrap/>
            <w:vAlign w:val="center"/>
            <w:hideMark/>
            <w:tcPrChange w:id="109217" w:author="pete jones" w:date="2022-01-12T17:27:00Z">
              <w:tcPr>
                <w:tcW w:w="616" w:type="dxa"/>
                <w:noWrap/>
                <w:hideMark/>
              </w:tcPr>
            </w:tcPrChange>
          </w:tcPr>
          <w:p w14:paraId="6287F190" w14:textId="77777777" w:rsidR="00D32D2F" w:rsidRPr="00D32D2F" w:rsidRDefault="00D32D2F">
            <w:pPr>
              <w:spacing w:before="0" w:after="0" w:line="240" w:lineRule="auto"/>
              <w:jc w:val="center"/>
              <w:rPr>
                <w:ins w:id="109218" w:author="pete jones" w:date="2022-01-12T17:25:00Z"/>
                <w:sz w:val="20"/>
                <w:szCs w:val="20"/>
                <w:rPrChange w:id="109219" w:author="pete jones" w:date="2022-01-12T17:26:00Z">
                  <w:rPr>
                    <w:ins w:id="109220" w:author="pete jones" w:date="2022-01-12T17:25:00Z"/>
                  </w:rPr>
                </w:rPrChange>
              </w:rPr>
              <w:pPrChange w:id="109221" w:author="pete jones" w:date="2022-01-12T17:30:00Z">
                <w:pPr>
                  <w:jc w:val="left"/>
                </w:pPr>
              </w:pPrChange>
            </w:pPr>
            <w:ins w:id="109222" w:author="pete jones" w:date="2022-01-12T17:25:00Z">
              <w:r w:rsidRPr="00D32D2F">
                <w:rPr>
                  <w:sz w:val="20"/>
                  <w:szCs w:val="20"/>
                  <w:rPrChange w:id="109223" w:author="pete jones" w:date="2022-01-12T17:26:00Z">
                    <w:rPr/>
                  </w:rPrChange>
                </w:rPr>
                <w:t>6</w:t>
              </w:r>
            </w:ins>
          </w:p>
        </w:tc>
        <w:tc>
          <w:tcPr>
            <w:tcW w:w="616" w:type="dxa"/>
            <w:noWrap/>
            <w:vAlign w:val="center"/>
            <w:hideMark/>
            <w:tcPrChange w:id="109224" w:author="pete jones" w:date="2022-01-12T17:27:00Z">
              <w:tcPr>
                <w:tcW w:w="616" w:type="dxa"/>
                <w:noWrap/>
                <w:hideMark/>
              </w:tcPr>
            </w:tcPrChange>
          </w:tcPr>
          <w:p w14:paraId="144B0678" w14:textId="77777777" w:rsidR="00D32D2F" w:rsidRPr="00D32D2F" w:rsidRDefault="00D32D2F">
            <w:pPr>
              <w:spacing w:before="0" w:after="0" w:line="240" w:lineRule="auto"/>
              <w:jc w:val="center"/>
              <w:rPr>
                <w:ins w:id="109225" w:author="pete jones" w:date="2022-01-12T17:25:00Z"/>
                <w:sz w:val="20"/>
                <w:szCs w:val="20"/>
                <w:rPrChange w:id="109226" w:author="pete jones" w:date="2022-01-12T17:26:00Z">
                  <w:rPr>
                    <w:ins w:id="109227" w:author="pete jones" w:date="2022-01-12T17:25:00Z"/>
                  </w:rPr>
                </w:rPrChange>
              </w:rPr>
              <w:pPrChange w:id="109228" w:author="pete jones" w:date="2022-01-12T17:30:00Z">
                <w:pPr>
                  <w:jc w:val="left"/>
                </w:pPr>
              </w:pPrChange>
            </w:pPr>
            <w:ins w:id="109229" w:author="pete jones" w:date="2022-01-12T17:25:00Z">
              <w:r w:rsidRPr="00D32D2F">
                <w:rPr>
                  <w:sz w:val="20"/>
                  <w:szCs w:val="20"/>
                  <w:rPrChange w:id="109230" w:author="pete jones" w:date="2022-01-12T17:26:00Z">
                    <w:rPr/>
                  </w:rPrChange>
                </w:rPr>
                <w:t>3</w:t>
              </w:r>
            </w:ins>
          </w:p>
        </w:tc>
        <w:tc>
          <w:tcPr>
            <w:tcW w:w="616" w:type="dxa"/>
            <w:noWrap/>
            <w:vAlign w:val="center"/>
            <w:hideMark/>
            <w:tcPrChange w:id="109231" w:author="pete jones" w:date="2022-01-12T17:27:00Z">
              <w:tcPr>
                <w:tcW w:w="616" w:type="dxa"/>
                <w:noWrap/>
                <w:hideMark/>
              </w:tcPr>
            </w:tcPrChange>
          </w:tcPr>
          <w:p w14:paraId="1D43E550" w14:textId="77777777" w:rsidR="00D32D2F" w:rsidRPr="00D32D2F" w:rsidRDefault="00D32D2F">
            <w:pPr>
              <w:spacing w:before="0" w:after="0" w:line="240" w:lineRule="auto"/>
              <w:jc w:val="center"/>
              <w:rPr>
                <w:ins w:id="109232" w:author="pete jones" w:date="2022-01-12T17:25:00Z"/>
                <w:sz w:val="20"/>
                <w:szCs w:val="20"/>
                <w:rPrChange w:id="109233" w:author="pete jones" w:date="2022-01-12T17:26:00Z">
                  <w:rPr>
                    <w:ins w:id="109234" w:author="pete jones" w:date="2022-01-12T17:25:00Z"/>
                  </w:rPr>
                </w:rPrChange>
              </w:rPr>
              <w:pPrChange w:id="109235" w:author="pete jones" w:date="2022-01-12T17:30:00Z">
                <w:pPr>
                  <w:jc w:val="left"/>
                </w:pPr>
              </w:pPrChange>
            </w:pPr>
            <w:ins w:id="109236" w:author="pete jones" w:date="2022-01-12T17:25:00Z">
              <w:r w:rsidRPr="00D32D2F">
                <w:rPr>
                  <w:sz w:val="20"/>
                  <w:szCs w:val="20"/>
                  <w:rPrChange w:id="109237" w:author="pete jones" w:date="2022-01-12T17:26:00Z">
                    <w:rPr/>
                  </w:rPrChange>
                </w:rPr>
                <w:t>4</w:t>
              </w:r>
            </w:ins>
          </w:p>
        </w:tc>
        <w:tc>
          <w:tcPr>
            <w:tcW w:w="616" w:type="dxa"/>
            <w:noWrap/>
            <w:vAlign w:val="center"/>
            <w:hideMark/>
            <w:tcPrChange w:id="109238" w:author="pete jones" w:date="2022-01-12T17:27:00Z">
              <w:tcPr>
                <w:tcW w:w="616" w:type="dxa"/>
                <w:noWrap/>
                <w:hideMark/>
              </w:tcPr>
            </w:tcPrChange>
          </w:tcPr>
          <w:p w14:paraId="50C0FEFC" w14:textId="77777777" w:rsidR="00D32D2F" w:rsidRPr="00D32D2F" w:rsidRDefault="00D32D2F">
            <w:pPr>
              <w:spacing w:before="0" w:after="0" w:line="240" w:lineRule="auto"/>
              <w:jc w:val="center"/>
              <w:rPr>
                <w:ins w:id="109239" w:author="pete jones" w:date="2022-01-12T17:25:00Z"/>
                <w:sz w:val="20"/>
                <w:szCs w:val="20"/>
                <w:rPrChange w:id="109240" w:author="pete jones" w:date="2022-01-12T17:26:00Z">
                  <w:rPr>
                    <w:ins w:id="109241" w:author="pete jones" w:date="2022-01-12T17:25:00Z"/>
                  </w:rPr>
                </w:rPrChange>
              </w:rPr>
              <w:pPrChange w:id="109242" w:author="pete jones" w:date="2022-01-12T17:30:00Z">
                <w:pPr>
                  <w:jc w:val="left"/>
                </w:pPr>
              </w:pPrChange>
            </w:pPr>
            <w:ins w:id="109243" w:author="pete jones" w:date="2022-01-12T17:25:00Z">
              <w:r w:rsidRPr="00D32D2F">
                <w:rPr>
                  <w:sz w:val="20"/>
                  <w:szCs w:val="20"/>
                  <w:rPrChange w:id="109244" w:author="pete jones" w:date="2022-01-12T17:26:00Z">
                    <w:rPr/>
                  </w:rPrChange>
                </w:rPr>
                <w:t>4</w:t>
              </w:r>
            </w:ins>
          </w:p>
        </w:tc>
        <w:tc>
          <w:tcPr>
            <w:tcW w:w="616" w:type="dxa"/>
            <w:noWrap/>
            <w:vAlign w:val="center"/>
            <w:hideMark/>
            <w:tcPrChange w:id="109245" w:author="pete jones" w:date="2022-01-12T17:27:00Z">
              <w:tcPr>
                <w:tcW w:w="616" w:type="dxa"/>
                <w:noWrap/>
                <w:hideMark/>
              </w:tcPr>
            </w:tcPrChange>
          </w:tcPr>
          <w:p w14:paraId="1702E9FB" w14:textId="77777777" w:rsidR="00D32D2F" w:rsidRPr="00D32D2F" w:rsidRDefault="00D32D2F">
            <w:pPr>
              <w:spacing w:before="0" w:after="0" w:line="240" w:lineRule="auto"/>
              <w:jc w:val="center"/>
              <w:rPr>
                <w:ins w:id="109246" w:author="pete jones" w:date="2022-01-12T17:25:00Z"/>
                <w:sz w:val="20"/>
                <w:szCs w:val="20"/>
                <w:rPrChange w:id="109247" w:author="pete jones" w:date="2022-01-12T17:26:00Z">
                  <w:rPr>
                    <w:ins w:id="109248" w:author="pete jones" w:date="2022-01-12T17:25:00Z"/>
                  </w:rPr>
                </w:rPrChange>
              </w:rPr>
              <w:pPrChange w:id="109249" w:author="pete jones" w:date="2022-01-12T17:30:00Z">
                <w:pPr>
                  <w:jc w:val="left"/>
                </w:pPr>
              </w:pPrChange>
            </w:pPr>
            <w:ins w:id="109250" w:author="pete jones" w:date="2022-01-12T17:25:00Z">
              <w:r w:rsidRPr="00D32D2F">
                <w:rPr>
                  <w:sz w:val="20"/>
                  <w:szCs w:val="20"/>
                  <w:rPrChange w:id="109251" w:author="pete jones" w:date="2022-01-12T17:26:00Z">
                    <w:rPr/>
                  </w:rPrChange>
                </w:rPr>
                <w:t>0</w:t>
              </w:r>
            </w:ins>
          </w:p>
        </w:tc>
        <w:tc>
          <w:tcPr>
            <w:tcW w:w="616" w:type="dxa"/>
            <w:noWrap/>
            <w:vAlign w:val="center"/>
            <w:hideMark/>
            <w:tcPrChange w:id="109252" w:author="pete jones" w:date="2022-01-12T17:27:00Z">
              <w:tcPr>
                <w:tcW w:w="616" w:type="dxa"/>
                <w:noWrap/>
                <w:hideMark/>
              </w:tcPr>
            </w:tcPrChange>
          </w:tcPr>
          <w:p w14:paraId="65D71341" w14:textId="77777777" w:rsidR="00D32D2F" w:rsidRPr="00D32D2F" w:rsidRDefault="00D32D2F">
            <w:pPr>
              <w:spacing w:before="0" w:after="0" w:line="240" w:lineRule="auto"/>
              <w:jc w:val="center"/>
              <w:rPr>
                <w:ins w:id="109253" w:author="pete jones" w:date="2022-01-12T17:25:00Z"/>
                <w:sz w:val="20"/>
                <w:szCs w:val="20"/>
                <w:rPrChange w:id="109254" w:author="pete jones" w:date="2022-01-12T17:26:00Z">
                  <w:rPr>
                    <w:ins w:id="109255" w:author="pete jones" w:date="2022-01-12T17:25:00Z"/>
                  </w:rPr>
                </w:rPrChange>
              </w:rPr>
              <w:pPrChange w:id="109256" w:author="pete jones" w:date="2022-01-12T17:30:00Z">
                <w:pPr>
                  <w:jc w:val="left"/>
                </w:pPr>
              </w:pPrChange>
            </w:pPr>
            <w:ins w:id="109257" w:author="pete jones" w:date="2022-01-12T17:25:00Z">
              <w:r w:rsidRPr="00D32D2F">
                <w:rPr>
                  <w:sz w:val="20"/>
                  <w:szCs w:val="20"/>
                  <w:rPrChange w:id="109258" w:author="pete jones" w:date="2022-01-12T17:26:00Z">
                    <w:rPr/>
                  </w:rPrChange>
                </w:rPr>
                <w:t>8</w:t>
              </w:r>
            </w:ins>
          </w:p>
        </w:tc>
      </w:tr>
      <w:tr w:rsidR="00D32D2F" w:rsidRPr="00D32D2F" w14:paraId="0676958D" w14:textId="77777777" w:rsidTr="00D32D2F">
        <w:trPr>
          <w:trHeight w:val="300"/>
          <w:ins w:id="109259" w:author="pete jones" w:date="2022-01-12T17:25:00Z"/>
          <w:trPrChange w:id="109260" w:author="pete jones" w:date="2022-01-12T17:27:00Z">
            <w:trPr>
              <w:trHeight w:val="300"/>
            </w:trPr>
          </w:trPrChange>
        </w:trPr>
        <w:tc>
          <w:tcPr>
            <w:tcW w:w="868" w:type="dxa"/>
            <w:noWrap/>
            <w:hideMark/>
            <w:tcPrChange w:id="109261" w:author="pete jones" w:date="2022-01-12T17:27:00Z">
              <w:tcPr>
                <w:tcW w:w="868" w:type="dxa"/>
                <w:noWrap/>
                <w:hideMark/>
              </w:tcPr>
            </w:tcPrChange>
          </w:tcPr>
          <w:p w14:paraId="3BB59661" w14:textId="77777777" w:rsidR="00D32D2F" w:rsidRPr="00D32D2F" w:rsidRDefault="00D32D2F">
            <w:pPr>
              <w:spacing w:before="0" w:after="0" w:line="240" w:lineRule="auto"/>
              <w:jc w:val="left"/>
              <w:rPr>
                <w:ins w:id="109262" w:author="pete jones" w:date="2022-01-12T17:25:00Z"/>
                <w:sz w:val="20"/>
                <w:szCs w:val="20"/>
                <w:rPrChange w:id="109263" w:author="pete jones" w:date="2022-01-12T17:26:00Z">
                  <w:rPr>
                    <w:ins w:id="109264" w:author="pete jones" w:date="2022-01-12T17:25:00Z"/>
                  </w:rPr>
                </w:rPrChange>
              </w:rPr>
              <w:pPrChange w:id="109265" w:author="pete jones" w:date="2022-01-12T17:26:00Z">
                <w:pPr>
                  <w:jc w:val="left"/>
                </w:pPr>
              </w:pPrChange>
            </w:pPr>
            <w:ins w:id="109266" w:author="pete jones" w:date="2022-01-12T17:25:00Z">
              <w:r w:rsidRPr="00D32D2F">
                <w:rPr>
                  <w:sz w:val="20"/>
                  <w:szCs w:val="20"/>
                  <w:rPrChange w:id="109267" w:author="pete jones" w:date="2022-01-12T17:26:00Z">
                    <w:rPr/>
                  </w:rPrChange>
                </w:rPr>
                <w:t>119</w:t>
              </w:r>
            </w:ins>
          </w:p>
        </w:tc>
        <w:tc>
          <w:tcPr>
            <w:tcW w:w="1516" w:type="dxa"/>
            <w:noWrap/>
            <w:hideMark/>
            <w:tcPrChange w:id="109268" w:author="pete jones" w:date="2022-01-12T17:27:00Z">
              <w:tcPr>
                <w:tcW w:w="1516" w:type="dxa"/>
                <w:noWrap/>
                <w:hideMark/>
              </w:tcPr>
            </w:tcPrChange>
          </w:tcPr>
          <w:p w14:paraId="4056CFFE" w14:textId="77777777" w:rsidR="00D32D2F" w:rsidRPr="00D32D2F" w:rsidRDefault="00D32D2F">
            <w:pPr>
              <w:spacing w:before="0" w:after="0" w:line="240" w:lineRule="auto"/>
              <w:jc w:val="left"/>
              <w:rPr>
                <w:ins w:id="109269" w:author="pete jones" w:date="2022-01-12T17:25:00Z"/>
                <w:sz w:val="20"/>
                <w:szCs w:val="20"/>
                <w:rPrChange w:id="109270" w:author="pete jones" w:date="2022-01-12T17:26:00Z">
                  <w:rPr>
                    <w:ins w:id="109271" w:author="pete jones" w:date="2022-01-12T17:25:00Z"/>
                  </w:rPr>
                </w:rPrChange>
              </w:rPr>
              <w:pPrChange w:id="109272" w:author="pete jones" w:date="2022-01-12T17:26:00Z">
                <w:pPr>
                  <w:jc w:val="left"/>
                </w:pPr>
              </w:pPrChange>
            </w:pPr>
            <w:ins w:id="109273" w:author="pete jones" w:date="2022-01-12T17:25:00Z">
              <w:r w:rsidRPr="00D32D2F">
                <w:rPr>
                  <w:sz w:val="20"/>
                  <w:szCs w:val="20"/>
                  <w:rPrChange w:id="109274" w:author="pete jones" w:date="2022-01-12T17:26:00Z">
                    <w:rPr/>
                  </w:rPrChange>
                </w:rPr>
                <w:t>MTH3150 </w:t>
              </w:r>
            </w:ins>
          </w:p>
        </w:tc>
        <w:tc>
          <w:tcPr>
            <w:tcW w:w="8744" w:type="dxa"/>
            <w:noWrap/>
            <w:hideMark/>
            <w:tcPrChange w:id="109275" w:author="pete jones" w:date="2022-01-12T17:27:00Z">
              <w:tcPr>
                <w:tcW w:w="8744" w:type="dxa"/>
                <w:noWrap/>
                <w:hideMark/>
              </w:tcPr>
            </w:tcPrChange>
          </w:tcPr>
          <w:p w14:paraId="5D762B6C" w14:textId="77777777" w:rsidR="00D32D2F" w:rsidRPr="00D32D2F" w:rsidRDefault="00D32D2F">
            <w:pPr>
              <w:spacing w:before="0" w:after="0" w:line="240" w:lineRule="auto"/>
              <w:jc w:val="left"/>
              <w:rPr>
                <w:ins w:id="109276" w:author="pete jones" w:date="2022-01-12T17:25:00Z"/>
                <w:sz w:val="20"/>
                <w:szCs w:val="20"/>
                <w:rPrChange w:id="109277" w:author="pete jones" w:date="2022-01-12T17:26:00Z">
                  <w:rPr>
                    <w:ins w:id="109278" w:author="pete jones" w:date="2022-01-12T17:25:00Z"/>
                  </w:rPr>
                </w:rPrChange>
              </w:rPr>
              <w:pPrChange w:id="109279" w:author="pete jones" w:date="2022-01-12T17:26:00Z">
                <w:pPr>
                  <w:jc w:val="left"/>
                </w:pPr>
              </w:pPrChange>
            </w:pPr>
            <w:ins w:id="109280" w:author="pete jones" w:date="2022-01-12T17:25:00Z">
              <w:r w:rsidRPr="00D32D2F">
                <w:rPr>
                  <w:sz w:val="20"/>
                  <w:szCs w:val="20"/>
                  <w:rPrChange w:id="109281" w:author="pete jones" w:date="2022-01-12T17:26:00Z">
                    <w:rPr/>
                  </w:rPrChange>
                </w:rPr>
                <w:t>Numerical Methods and Scientific Computing</w:t>
              </w:r>
            </w:ins>
          </w:p>
        </w:tc>
        <w:tc>
          <w:tcPr>
            <w:tcW w:w="616" w:type="dxa"/>
            <w:noWrap/>
            <w:vAlign w:val="center"/>
            <w:hideMark/>
            <w:tcPrChange w:id="109282" w:author="pete jones" w:date="2022-01-12T17:27:00Z">
              <w:tcPr>
                <w:tcW w:w="616" w:type="dxa"/>
                <w:noWrap/>
                <w:hideMark/>
              </w:tcPr>
            </w:tcPrChange>
          </w:tcPr>
          <w:p w14:paraId="196CBA82" w14:textId="77777777" w:rsidR="00D32D2F" w:rsidRPr="00D32D2F" w:rsidRDefault="00D32D2F">
            <w:pPr>
              <w:spacing w:before="0" w:after="0" w:line="240" w:lineRule="auto"/>
              <w:jc w:val="center"/>
              <w:rPr>
                <w:ins w:id="109283" w:author="pete jones" w:date="2022-01-12T17:25:00Z"/>
                <w:sz w:val="20"/>
                <w:szCs w:val="20"/>
                <w:rPrChange w:id="109284" w:author="pete jones" w:date="2022-01-12T17:26:00Z">
                  <w:rPr>
                    <w:ins w:id="109285" w:author="pete jones" w:date="2022-01-12T17:25:00Z"/>
                  </w:rPr>
                </w:rPrChange>
              </w:rPr>
              <w:pPrChange w:id="109286" w:author="pete jones" w:date="2022-01-12T17:30:00Z">
                <w:pPr>
                  <w:jc w:val="left"/>
                </w:pPr>
              </w:pPrChange>
            </w:pPr>
            <w:ins w:id="109287" w:author="pete jones" w:date="2022-01-12T17:25:00Z">
              <w:r w:rsidRPr="00D32D2F">
                <w:rPr>
                  <w:sz w:val="20"/>
                  <w:szCs w:val="20"/>
                  <w:rPrChange w:id="109288" w:author="pete jones" w:date="2022-01-12T17:26:00Z">
                    <w:rPr/>
                  </w:rPrChange>
                </w:rPr>
                <w:t>x</w:t>
              </w:r>
            </w:ins>
          </w:p>
        </w:tc>
        <w:tc>
          <w:tcPr>
            <w:tcW w:w="616" w:type="dxa"/>
            <w:noWrap/>
            <w:vAlign w:val="center"/>
            <w:hideMark/>
            <w:tcPrChange w:id="109289" w:author="pete jones" w:date="2022-01-12T17:27:00Z">
              <w:tcPr>
                <w:tcW w:w="616" w:type="dxa"/>
                <w:noWrap/>
                <w:hideMark/>
              </w:tcPr>
            </w:tcPrChange>
          </w:tcPr>
          <w:p w14:paraId="7B3BD2C2" w14:textId="77777777" w:rsidR="00D32D2F" w:rsidRPr="00D32D2F" w:rsidRDefault="00D32D2F">
            <w:pPr>
              <w:spacing w:before="0" w:after="0" w:line="240" w:lineRule="auto"/>
              <w:jc w:val="center"/>
              <w:rPr>
                <w:ins w:id="109290" w:author="pete jones" w:date="2022-01-12T17:25:00Z"/>
                <w:sz w:val="20"/>
                <w:szCs w:val="20"/>
                <w:rPrChange w:id="109291" w:author="pete jones" w:date="2022-01-12T17:26:00Z">
                  <w:rPr>
                    <w:ins w:id="109292" w:author="pete jones" w:date="2022-01-12T17:25:00Z"/>
                  </w:rPr>
                </w:rPrChange>
              </w:rPr>
              <w:pPrChange w:id="109293" w:author="pete jones" w:date="2022-01-12T17:30:00Z">
                <w:pPr>
                  <w:jc w:val="left"/>
                </w:pPr>
              </w:pPrChange>
            </w:pPr>
            <w:ins w:id="109294" w:author="pete jones" w:date="2022-01-12T17:25:00Z">
              <w:r w:rsidRPr="00D32D2F">
                <w:rPr>
                  <w:sz w:val="20"/>
                  <w:szCs w:val="20"/>
                  <w:rPrChange w:id="109295" w:author="pete jones" w:date="2022-01-12T17:26:00Z">
                    <w:rPr/>
                  </w:rPrChange>
                </w:rPr>
                <w:t>4</w:t>
              </w:r>
            </w:ins>
          </w:p>
        </w:tc>
        <w:tc>
          <w:tcPr>
            <w:tcW w:w="616" w:type="dxa"/>
            <w:noWrap/>
            <w:vAlign w:val="center"/>
            <w:hideMark/>
            <w:tcPrChange w:id="109296" w:author="pete jones" w:date="2022-01-12T17:27:00Z">
              <w:tcPr>
                <w:tcW w:w="616" w:type="dxa"/>
                <w:noWrap/>
                <w:hideMark/>
              </w:tcPr>
            </w:tcPrChange>
          </w:tcPr>
          <w:p w14:paraId="41114BE5" w14:textId="77777777" w:rsidR="00D32D2F" w:rsidRPr="00D32D2F" w:rsidRDefault="00D32D2F">
            <w:pPr>
              <w:spacing w:before="0" w:after="0" w:line="240" w:lineRule="auto"/>
              <w:jc w:val="center"/>
              <w:rPr>
                <w:ins w:id="109297" w:author="pete jones" w:date="2022-01-12T17:25:00Z"/>
                <w:sz w:val="20"/>
                <w:szCs w:val="20"/>
                <w:rPrChange w:id="109298" w:author="pete jones" w:date="2022-01-12T17:26:00Z">
                  <w:rPr>
                    <w:ins w:id="109299" w:author="pete jones" w:date="2022-01-12T17:25:00Z"/>
                  </w:rPr>
                </w:rPrChange>
              </w:rPr>
              <w:pPrChange w:id="109300" w:author="pete jones" w:date="2022-01-12T17:30:00Z">
                <w:pPr>
                  <w:jc w:val="left"/>
                </w:pPr>
              </w:pPrChange>
            </w:pPr>
            <w:ins w:id="109301" w:author="pete jones" w:date="2022-01-12T17:25:00Z">
              <w:r w:rsidRPr="00D32D2F">
                <w:rPr>
                  <w:sz w:val="20"/>
                  <w:szCs w:val="20"/>
                  <w:rPrChange w:id="109302" w:author="pete jones" w:date="2022-01-12T17:26:00Z">
                    <w:rPr/>
                  </w:rPrChange>
                </w:rPr>
                <w:t>6</w:t>
              </w:r>
            </w:ins>
          </w:p>
        </w:tc>
        <w:tc>
          <w:tcPr>
            <w:tcW w:w="616" w:type="dxa"/>
            <w:noWrap/>
            <w:vAlign w:val="center"/>
            <w:hideMark/>
            <w:tcPrChange w:id="109303" w:author="pete jones" w:date="2022-01-12T17:27:00Z">
              <w:tcPr>
                <w:tcW w:w="616" w:type="dxa"/>
                <w:noWrap/>
                <w:hideMark/>
              </w:tcPr>
            </w:tcPrChange>
          </w:tcPr>
          <w:p w14:paraId="4F996DED" w14:textId="77777777" w:rsidR="00D32D2F" w:rsidRPr="00D32D2F" w:rsidRDefault="00D32D2F">
            <w:pPr>
              <w:spacing w:before="0" w:after="0" w:line="240" w:lineRule="auto"/>
              <w:jc w:val="center"/>
              <w:rPr>
                <w:ins w:id="109304" w:author="pete jones" w:date="2022-01-12T17:25:00Z"/>
                <w:sz w:val="20"/>
                <w:szCs w:val="20"/>
                <w:rPrChange w:id="109305" w:author="pete jones" w:date="2022-01-12T17:26:00Z">
                  <w:rPr>
                    <w:ins w:id="109306" w:author="pete jones" w:date="2022-01-12T17:25:00Z"/>
                  </w:rPr>
                </w:rPrChange>
              </w:rPr>
              <w:pPrChange w:id="109307" w:author="pete jones" w:date="2022-01-12T17:30:00Z">
                <w:pPr>
                  <w:jc w:val="left"/>
                </w:pPr>
              </w:pPrChange>
            </w:pPr>
            <w:ins w:id="109308" w:author="pete jones" w:date="2022-01-12T17:25:00Z">
              <w:r w:rsidRPr="00D32D2F">
                <w:rPr>
                  <w:sz w:val="20"/>
                  <w:szCs w:val="20"/>
                  <w:rPrChange w:id="109309" w:author="pete jones" w:date="2022-01-12T17:26:00Z">
                    <w:rPr/>
                  </w:rPrChange>
                </w:rPr>
                <w:t>3</w:t>
              </w:r>
            </w:ins>
          </w:p>
        </w:tc>
        <w:tc>
          <w:tcPr>
            <w:tcW w:w="616" w:type="dxa"/>
            <w:noWrap/>
            <w:vAlign w:val="center"/>
            <w:hideMark/>
            <w:tcPrChange w:id="109310" w:author="pete jones" w:date="2022-01-12T17:27:00Z">
              <w:tcPr>
                <w:tcW w:w="616" w:type="dxa"/>
                <w:noWrap/>
                <w:hideMark/>
              </w:tcPr>
            </w:tcPrChange>
          </w:tcPr>
          <w:p w14:paraId="4C1AFFDA" w14:textId="77777777" w:rsidR="00D32D2F" w:rsidRPr="00D32D2F" w:rsidRDefault="00D32D2F">
            <w:pPr>
              <w:spacing w:before="0" w:after="0" w:line="240" w:lineRule="auto"/>
              <w:jc w:val="center"/>
              <w:rPr>
                <w:ins w:id="109311" w:author="pete jones" w:date="2022-01-12T17:25:00Z"/>
                <w:sz w:val="20"/>
                <w:szCs w:val="20"/>
                <w:rPrChange w:id="109312" w:author="pete jones" w:date="2022-01-12T17:26:00Z">
                  <w:rPr>
                    <w:ins w:id="109313" w:author="pete jones" w:date="2022-01-12T17:25:00Z"/>
                  </w:rPr>
                </w:rPrChange>
              </w:rPr>
              <w:pPrChange w:id="109314" w:author="pete jones" w:date="2022-01-12T17:30:00Z">
                <w:pPr>
                  <w:jc w:val="left"/>
                </w:pPr>
              </w:pPrChange>
            </w:pPr>
            <w:ins w:id="109315" w:author="pete jones" w:date="2022-01-12T17:25:00Z">
              <w:r w:rsidRPr="00D32D2F">
                <w:rPr>
                  <w:sz w:val="20"/>
                  <w:szCs w:val="20"/>
                  <w:rPrChange w:id="109316" w:author="pete jones" w:date="2022-01-12T17:26:00Z">
                    <w:rPr/>
                  </w:rPrChange>
                </w:rPr>
                <w:t>4</w:t>
              </w:r>
            </w:ins>
          </w:p>
        </w:tc>
        <w:tc>
          <w:tcPr>
            <w:tcW w:w="616" w:type="dxa"/>
            <w:noWrap/>
            <w:vAlign w:val="center"/>
            <w:hideMark/>
            <w:tcPrChange w:id="109317" w:author="pete jones" w:date="2022-01-12T17:27:00Z">
              <w:tcPr>
                <w:tcW w:w="616" w:type="dxa"/>
                <w:noWrap/>
                <w:hideMark/>
              </w:tcPr>
            </w:tcPrChange>
          </w:tcPr>
          <w:p w14:paraId="42D63778" w14:textId="77777777" w:rsidR="00D32D2F" w:rsidRPr="00D32D2F" w:rsidRDefault="00D32D2F">
            <w:pPr>
              <w:spacing w:before="0" w:after="0" w:line="240" w:lineRule="auto"/>
              <w:jc w:val="center"/>
              <w:rPr>
                <w:ins w:id="109318" w:author="pete jones" w:date="2022-01-12T17:25:00Z"/>
                <w:sz w:val="20"/>
                <w:szCs w:val="20"/>
                <w:rPrChange w:id="109319" w:author="pete jones" w:date="2022-01-12T17:26:00Z">
                  <w:rPr>
                    <w:ins w:id="109320" w:author="pete jones" w:date="2022-01-12T17:25:00Z"/>
                  </w:rPr>
                </w:rPrChange>
              </w:rPr>
              <w:pPrChange w:id="109321" w:author="pete jones" w:date="2022-01-12T17:30:00Z">
                <w:pPr>
                  <w:jc w:val="left"/>
                </w:pPr>
              </w:pPrChange>
            </w:pPr>
            <w:ins w:id="109322" w:author="pete jones" w:date="2022-01-12T17:25:00Z">
              <w:r w:rsidRPr="00D32D2F">
                <w:rPr>
                  <w:sz w:val="20"/>
                  <w:szCs w:val="20"/>
                  <w:rPrChange w:id="109323" w:author="pete jones" w:date="2022-01-12T17:26:00Z">
                    <w:rPr/>
                  </w:rPrChange>
                </w:rPr>
                <w:t>4</w:t>
              </w:r>
            </w:ins>
          </w:p>
        </w:tc>
        <w:tc>
          <w:tcPr>
            <w:tcW w:w="616" w:type="dxa"/>
            <w:noWrap/>
            <w:vAlign w:val="center"/>
            <w:hideMark/>
            <w:tcPrChange w:id="109324" w:author="pete jones" w:date="2022-01-12T17:27:00Z">
              <w:tcPr>
                <w:tcW w:w="616" w:type="dxa"/>
                <w:noWrap/>
                <w:hideMark/>
              </w:tcPr>
            </w:tcPrChange>
          </w:tcPr>
          <w:p w14:paraId="2F1AD84D" w14:textId="77777777" w:rsidR="00D32D2F" w:rsidRPr="00D32D2F" w:rsidRDefault="00D32D2F">
            <w:pPr>
              <w:spacing w:before="0" w:after="0" w:line="240" w:lineRule="auto"/>
              <w:jc w:val="center"/>
              <w:rPr>
                <w:ins w:id="109325" w:author="pete jones" w:date="2022-01-12T17:25:00Z"/>
                <w:sz w:val="20"/>
                <w:szCs w:val="20"/>
                <w:rPrChange w:id="109326" w:author="pete jones" w:date="2022-01-12T17:26:00Z">
                  <w:rPr>
                    <w:ins w:id="109327" w:author="pete jones" w:date="2022-01-12T17:25:00Z"/>
                  </w:rPr>
                </w:rPrChange>
              </w:rPr>
              <w:pPrChange w:id="109328" w:author="pete jones" w:date="2022-01-12T17:30:00Z">
                <w:pPr>
                  <w:jc w:val="left"/>
                </w:pPr>
              </w:pPrChange>
            </w:pPr>
            <w:ins w:id="109329" w:author="pete jones" w:date="2022-01-12T17:25:00Z">
              <w:r w:rsidRPr="00D32D2F">
                <w:rPr>
                  <w:sz w:val="20"/>
                  <w:szCs w:val="20"/>
                  <w:rPrChange w:id="109330" w:author="pete jones" w:date="2022-01-12T17:26:00Z">
                    <w:rPr/>
                  </w:rPrChange>
                </w:rPr>
                <w:t>0</w:t>
              </w:r>
            </w:ins>
          </w:p>
        </w:tc>
        <w:tc>
          <w:tcPr>
            <w:tcW w:w="616" w:type="dxa"/>
            <w:noWrap/>
            <w:vAlign w:val="center"/>
            <w:hideMark/>
            <w:tcPrChange w:id="109331" w:author="pete jones" w:date="2022-01-12T17:27:00Z">
              <w:tcPr>
                <w:tcW w:w="616" w:type="dxa"/>
                <w:noWrap/>
                <w:hideMark/>
              </w:tcPr>
            </w:tcPrChange>
          </w:tcPr>
          <w:p w14:paraId="33E8D66B" w14:textId="77777777" w:rsidR="00D32D2F" w:rsidRPr="00D32D2F" w:rsidRDefault="00D32D2F">
            <w:pPr>
              <w:spacing w:before="0" w:after="0" w:line="240" w:lineRule="auto"/>
              <w:jc w:val="center"/>
              <w:rPr>
                <w:ins w:id="109332" w:author="pete jones" w:date="2022-01-12T17:25:00Z"/>
                <w:sz w:val="20"/>
                <w:szCs w:val="20"/>
                <w:rPrChange w:id="109333" w:author="pete jones" w:date="2022-01-12T17:26:00Z">
                  <w:rPr>
                    <w:ins w:id="109334" w:author="pete jones" w:date="2022-01-12T17:25:00Z"/>
                  </w:rPr>
                </w:rPrChange>
              </w:rPr>
              <w:pPrChange w:id="109335" w:author="pete jones" w:date="2022-01-12T17:30:00Z">
                <w:pPr>
                  <w:jc w:val="left"/>
                </w:pPr>
              </w:pPrChange>
            </w:pPr>
            <w:ins w:id="109336" w:author="pete jones" w:date="2022-01-12T17:25:00Z">
              <w:r w:rsidRPr="00D32D2F">
                <w:rPr>
                  <w:sz w:val="20"/>
                  <w:szCs w:val="20"/>
                  <w:rPrChange w:id="109337" w:author="pete jones" w:date="2022-01-12T17:26:00Z">
                    <w:rPr/>
                  </w:rPrChange>
                </w:rPr>
                <w:t>8</w:t>
              </w:r>
            </w:ins>
          </w:p>
        </w:tc>
      </w:tr>
      <w:tr w:rsidR="00D32D2F" w:rsidRPr="00D32D2F" w14:paraId="330DD42C" w14:textId="77777777" w:rsidTr="00D32D2F">
        <w:trPr>
          <w:trHeight w:val="300"/>
          <w:ins w:id="109338" w:author="pete jones" w:date="2022-01-12T17:25:00Z"/>
          <w:trPrChange w:id="109339" w:author="pete jones" w:date="2022-01-12T17:27:00Z">
            <w:trPr>
              <w:trHeight w:val="300"/>
            </w:trPr>
          </w:trPrChange>
        </w:trPr>
        <w:tc>
          <w:tcPr>
            <w:tcW w:w="868" w:type="dxa"/>
            <w:noWrap/>
            <w:hideMark/>
            <w:tcPrChange w:id="109340" w:author="pete jones" w:date="2022-01-12T17:27:00Z">
              <w:tcPr>
                <w:tcW w:w="868" w:type="dxa"/>
                <w:noWrap/>
                <w:hideMark/>
              </w:tcPr>
            </w:tcPrChange>
          </w:tcPr>
          <w:p w14:paraId="0E53EB10" w14:textId="77777777" w:rsidR="00D32D2F" w:rsidRPr="00D32D2F" w:rsidRDefault="00D32D2F">
            <w:pPr>
              <w:spacing w:before="0" w:after="0" w:line="240" w:lineRule="auto"/>
              <w:jc w:val="left"/>
              <w:rPr>
                <w:ins w:id="109341" w:author="pete jones" w:date="2022-01-12T17:25:00Z"/>
                <w:sz w:val="20"/>
                <w:szCs w:val="20"/>
                <w:rPrChange w:id="109342" w:author="pete jones" w:date="2022-01-12T17:26:00Z">
                  <w:rPr>
                    <w:ins w:id="109343" w:author="pete jones" w:date="2022-01-12T17:25:00Z"/>
                  </w:rPr>
                </w:rPrChange>
              </w:rPr>
              <w:pPrChange w:id="109344" w:author="pete jones" w:date="2022-01-12T17:26:00Z">
                <w:pPr>
                  <w:jc w:val="left"/>
                </w:pPr>
              </w:pPrChange>
            </w:pPr>
            <w:ins w:id="109345" w:author="pete jones" w:date="2022-01-12T17:25:00Z">
              <w:r w:rsidRPr="00D32D2F">
                <w:rPr>
                  <w:sz w:val="20"/>
                  <w:szCs w:val="20"/>
                  <w:rPrChange w:id="109346" w:author="pete jones" w:date="2022-01-12T17:26:00Z">
                    <w:rPr/>
                  </w:rPrChange>
                </w:rPr>
                <w:t>120</w:t>
              </w:r>
            </w:ins>
          </w:p>
        </w:tc>
        <w:tc>
          <w:tcPr>
            <w:tcW w:w="1516" w:type="dxa"/>
            <w:noWrap/>
            <w:hideMark/>
            <w:tcPrChange w:id="109347" w:author="pete jones" w:date="2022-01-12T17:27:00Z">
              <w:tcPr>
                <w:tcW w:w="1516" w:type="dxa"/>
                <w:noWrap/>
                <w:hideMark/>
              </w:tcPr>
            </w:tcPrChange>
          </w:tcPr>
          <w:p w14:paraId="446D7810" w14:textId="77777777" w:rsidR="00D32D2F" w:rsidRPr="00D32D2F" w:rsidRDefault="00D32D2F">
            <w:pPr>
              <w:spacing w:before="0" w:after="0" w:line="240" w:lineRule="auto"/>
              <w:jc w:val="left"/>
              <w:rPr>
                <w:ins w:id="109348" w:author="pete jones" w:date="2022-01-12T17:25:00Z"/>
                <w:sz w:val="20"/>
                <w:szCs w:val="20"/>
                <w:rPrChange w:id="109349" w:author="pete jones" w:date="2022-01-12T17:26:00Z">
                  <w:rPr>
                    <w:ins w:id="109350" w:author="pete jones" w:date="2022-01-12T17:25:00Z"/>
                  </w:rPr>
                </w:rPrChange>
              </w:rPr>
              <w:pPrChange w:id="109351" w:author="pete jones" w:date="2022-01-12T17:26:00Z">
                <w:pPr>
                  <w:jc w:val="left"/>
                </w:pPr>
              </w:pPrChange>
            </w:pPr>
            <w:ins w:id="109352" w:author="pete jones" w:date="2022-01-12T17:25:00Z">
              <w:r w:rsidRPr="00D32D2F">
                <w:rPr>
                  <w:sz w:val="20"/>
                  <w:szCs w:val="20"/>
                  <w:rPrChange w:id="109353" w:author="pete jones" w:date="2022-01-12T17:26:00Z">
                    <w:rPr/>
                  </w:rPrChange>
                </w:rPr>
                <w:t>MTH3160 </w:t>
              </w:r>
            </w:ins>
          </w:p>
        </w:tc>
        <w:tc>
          <w:tcPr>
            <w:tcW w:w="8744" w:type="dxa"/>
            <w:noWrap/>
            <w:hideMark/>
            <w:tcPrChange w:id="109354" w:author="pete jones" w:date="2022-01-12T17:27:00Z">
              <w:tcPr>
                <w:tcW w:w="8744" w:type="dxa"/>
                <w:noWrap/>
                <w:hideMark/>
              </w:tcPr>
            </w:tcPrChange>
          </w:tcPr>
          <w:p w14:paraId="36A3E0F2" w14:textId="77777777" w:rsidR="00D32D2F" w:rsidRPr="00D32D2F" w:rsidRDefault="00D32D2F">
            <w:pPr>
              <w:spacing w:before="0" w:after="0" w:line="240" w:lineRule="auto"/>
              <w:jc w:val="left"/>
              <w:rPr>
                <w:ins w:id="109355" w:author="pete jones" w:date="2022-01-12T17:25:00Z"/>
                <w:sz w:val="20"/>
                <w:szCs w:val="20"/>
                <w:rPrChange w:id="109356" w:author="pete jones" w:date="2022-01-12T17:26:00Z">
                  <w:rPr>
                    <w:ins w:id="109357" w:author="pete jones" w:date="2022-01-12T17:25:00Z"/>
                  </w:rPr>
                </w:rPrChange>
              </w:rPr>
              <w:pPrChange w:id="109358" w:author="pete jones" w:date="2022-01-12T17:26:00Z">
                <w:pPr>
                  <w:jc w:val="left"/>
                </w:pPr>
              </w:pPrChange>
            </w:pPr>
            <w:ins w:id="109359" w:author="pete jones" w:date="2022-01-12T17:25:00Z">
              <w:r w:rsidRPr="00D32D2F">
                <w:rPr>
                  <w:sz w:val="20"/>
                  <w:szCs w:val="20"/>
                  <w:rPrChange w:id="109360" w:author="pete jones" w:date="2022-01-12T17:26:00Z">
                    <w:rPr/>
                  </w:rPrChange>
                </w:rPr>
                <w:t>Intro to Complex Variables</w:t>
              </w:r>
            </w:ins>
          </w:p>
        </w:tc>
        <w:tc>
          <w:tcPr>
            <w:tcW w:w="616" w:type="dxa"/>
            <w:noWrap/>
            <w:vAlign w:val="center"/>
            <w:hideMark/>
            <w:tcPrChange w:id="109361" w:author="pete jones" w:date="2022-01-12T17:27:00Z">
              <w:tcPr>
                <w:tcW w:w="616" w:type="dxa"/>
                <w:noWrap/>
                <w:hideMark/>
              </w:tcPr>
            </w:tcPrChange>
          </w:tcPr>
          <w:p w14:paraId="47F9634E" w14:textId="0A72C648" w:rsidR="00D32D2F" w:rsidRPr="00D32D2F" w:rsidRDefault="00D32D2F">
            <w:pPr>
              <w:spacing w:before="0" w:after="0" w:line="240" w:lineRule="auto"/>
              <w:jc w:val="center"/>
              <w:rPr>
                <w:ins w:id="109362" w:author="pete jones" w:date="2022-01-12T17:25:00Z"/>
                <w:sz w:val="20"/>
                <w:szCs w:val="20"/>
                <w:rPrChange w:id="109363" w:author="pete jones" w:date="2022-01-12T17:26:00Z">
                  <w:rPr>
                    <w:ins w:id="109364" w:author="pete jones" w:date="2022-01-12T17:25:00Z"/>
                  </w:rPr>
                </w:rPrChange>
              </w:rPr>
              <w:pPrChange w:id="109365" w:author="pete jones" w:date="2022-01-12T17:30:00Z">
                <w:pPr>
                  <w:jc w:val="left"/>
                </w:pPr>
              </w:pPrChange>
            </w:pPr>
          </w:p>
        </w:tc>
        <w:tc>
          <w:tcPr>
            <w:tcW w:w="616" w:type="dxa"/>
            <w:noWrap/>
            <w:vAlign w:val="center"/>
            <w:hideMark/>
            <w:tcPrChange w:id="109366" w:author="pete jones" w:date="2022-01-12T17:27:00Z">
              <w:tcPr>
                <w:tcW w:w="616" w:type="dxa"/>
                <w:noWrap/>
                <w:hideMark/>
              </w:tcPr>
            </w:tcPrChange>
          </w:tcPr>
          <w:p w14:paraId="45637470" w14:textId="77777777" w:rsidR="00D32D2F" w:rsidRPr="00D32D2F" w:rsidRDefault="00D32D2F">
            <w:pPr>
              <w:spacing w:before="0" w:after="0" w:line="240" w:lineRule="auto"/>
              <w:jc w:val="center"/>
              <w:rPr>
                <w:ins w:id="109367" w:author="pete jones" w:date="2022-01-12T17:25:00Z"/>
                <w:sz w:val="20"/>
                <w:szCs w:val="20"/>
                <w:rPrChange w:id="109368" w:author="pete jones" w:date="2022-01-12T17:26:00Z">
                  <w:rPr>
                    <w:ins w:id="109369" w:author="pete jones" w:date="2022-01-12T17:25:00Z"/>
                  </w:rPr>
                </w:rPrChange>
              </w:rPr>
              <w:pPrChange w:id="109370" w:author="pete jones" w:date="2022-01-12T17:30:00Z">
                <w:pPr>
                  <w:jc w:val="left"/>
                </w:pPr>
              </w:pPrChange>
            </w:pPr>
            <w:ins w:id="109371" w:author="pete jones" w:date="2022-01-12T17:25:00Z">
              <w:r w:rsidRPr="00D32D2F">
                <w:rPr>
                  <w:sz w:val="20"/>
                  <w:szCs w:val="20"/>
                  <w:rPrChange w:id="109372" w:author="pete jones" w:date="2022-01-12T17:26:00Z">
                    <w:rPr/>
                  </w:rPrChange>
                </w:rPr>
                <w:t>4</w:t>
              </w:r>
            </w:ins>
          </w:p>
        </w:tc>
        <w:tc>
          <w:tcPr>
            <w:tcW w:w="616" w:type="dxa"/>
            <w:noWrap/>
            <w:vAlign w:val="center"/>
            <w:hideMark/>
            <w:tcPrChange w:id="109373" w:author="pete jones" w:date="2022-01-12T17:27:00Z">
              <w:tcPr>
                <w:tcW w:w="616" w:type="dxa"/>
                <w:noWrap/>
                <w:hideMark/>
              </w:tcPr>
            </w:tcPrChange>
          </w:tcPr>
          <w:p w14:paraId="1376C302" w14:textId="77777777" w:rsidR="00D32D2F" w:rsidRPr="00D32D2F" w:rsidRDefault="00D32D2F">
            <w:pPr>
              <w:spacing w:before="0" w:after="0" w:line="240" w:lineRule="auto"/>
              <w:jc w:val="center"/>
              <w:rPr>
                <w:ins w:id="109374" w:author="pete jones" w:date="2022-01-12T17:25:00Z"/>
                <w:sz w:val="20"/>
                <w:szCs w:val="20"/>
                <w:rPrChange w:id="109375" w:author="pete jones" w:date="2022-01-12T17:26:00Z">
                  <w:rPr>
                    <w:ins w:id="109376" w:author="pete jones" w:date="2022-01-12T17:25:00Z"/>
                  </w:rPr>
                </w:rPrChange>
              </w:rPr>
              <w:pPrChange w:id="109377" w:author="pete jones" w:date="2022-01-12T17:30:00Z">
                <w:pPr>
                  <w:jc w:val="left"/>
                </w:pPr>
              </w:pPrChange>
            </w:pPr>
          </w:p>
        </w:tc>
        <w:tc>
          <w:tcPr>
            <w:tcW w:w="616" w:type="dxa"/>
            <w:noWrap/>
            <w:vAlign w:val="center"/>
            <w:hideMark/>
            <w:tcPrChange w:id="109378" w:author="pete jones" w:date="2022-01-12T17:27:00Z">
              <w:tcPr>
                <w:tcW w:w="616" w:type="dxa"/>
                <w:noWrap/>
                <w:hideMark/>
              </w:tcPr>
            </w:tcPrChange>
          </w:tcPr>
          <w:p w14:paraId="4E23E0CB" w14:textId="77777777" w:rsidR="00D32D2F" w:rsidRPr="00D32D2F" w:rsidRDefault="00D32D2F">
            <w:pPr>
              <w:spacing w:before="0" w:after="0" w:line="240" w:lineRule="auto"/>
              <w:jc w:val="center"/>
              <w:rPr>
                <w:ins w:id="109379" w:author="pete jones" w:date="2022-01-12T17:25:00Z"/>
                <w:sz w:val="20"/>
                <w:szCs w:val="20"/>
                <w:rPrChange w:id="109380" w:author="pete jones" w:date="2022-01-12T17:26:00Z">
                  <w:rPr>
                    <w:ins w:id="109381" w:author="pete jones" w:date="2022-01-12T17:25:00Z"/>
                  </w:rPr>
                </w:rPrChange>
              </w:rPr>
              <w:pPrChange w:id="109382" w:author="pete jones" w:date="2022-01-12T17:30:00Z">
                <w:pPr>
                  <w:jc w:val="left"/>
                </w:pPr>
              </w:pPrChange>
            </w:pPr>
            <w:ins w:id="109383" w:author="pete jones" w:date="2022-01-12T17:25:00Z">
              <w:r w:rsidRPr="00D32D2F">
                <w:rPr>
                  <w:sz w:val="20"/>
                  <w:szCs w:val="20"/>
                  <w:rPrChange w:id="109384" w:author="pete jones" w:date="2022-01-12T17:26:00Z">
                    <w:rPr/>
                  </w:rPrChange>
                </w:rPr>
                <w:t>3</w:t>
              </w:r>
            </w:ins>
          </w:p>
        </w:tc>
        <w:tc>
          <w:tcPr>
            <w:tcW w:w="616" w:type="dxa"/>
            <w:noWrap/>
            <w:vAlign w:val="center"/>
            <w:hideMark/>
            <w:tcPrChange w:id="109385" w:author="pete jones" w:date="2022-01-12T17:27:00Z">
              <w:tcPr>
                <w:tcW w:w="616" w:type="dxa"/>
                <w:noWrap/>
                <w:hideMark/>
              </w:tcPr>
            </w:tcPrChange>
          </w:tcPr>
          <w:p w14:paraId="5173A702" w14:textId="77777777" w:rsidR="00D32D2F" w:rsidRPr="00D32D2F" w:rsidRDefault="00D32D2F">
            <w:pPr>
              <w:spacing w:before="0" w:after="0" w:line="240" w:lineRule="auto"/>
              <w:jc w:val="center"/>
              <w:rPr>
                <w:ins w:id="109386" w:author="pete jones" w:date="2022-01-12T17:25:00Z"/>
                <w:sz w:val="20"/>
                <w:szCs w:val="20"/>
                <w:rPrChange w:id="109387" w:author="pete jones" w:date="2022-01-12T17:26:00Z">
                  <w:rPr>
                    <w:ins w:id="109388" w:author="pete jones" w:date="2022-01-12T17:25:00Z"/>
                  </w:rPr>
                </w:rPrChange>
              </w:rPr>
              <w:pPrChange w:id="109389" w:author="pete jones" w:date="2022-01-12T17:30:00Z">
                <w:pPr>
                  <w:jc w:val="left"/>
                </w:pPr>
              </w:pPrChange>
            </w:pPr>
            <w:ins w:id="109390" w:author="pete jones" w:date="2022-01-12T17:25:00Z">
              <w:r w:rsidRPr="00D32D2F">
                <w:rPr>
                  <w:sz w:val="20"/>
                  <w:szCs w:val="20"/>
                  <w:rPrChange w:id="109391" w:author="pete jones" w:date="2022-01-12T17:26:00Z">
                    <w:rPr/>
                  </w:rPrChange>
                </w:rPr>
                <w:t>4</w:t>
              </w:r>
            </w:ins>
          </w:p>
        </w:tc>
        <w:tc>
          <w:tcPr>
            <w:tcW w:w="616" w:type="dxa"/>
            <w:noWrap/>
            <w:vAlign w:val="center"/>
            <w:hideMark/>
            <w:tcPrChange w:id="109392" w:author="pete jones" w:date="2022-01-12T17:27:00Z">
              <w:tcPr>
                <w:tcW w:w="616" w:type="dxa"/>
                <w:noWrap/>
                <w:hideMark/>
              </w:tcPr>
            </w:tcPrChange>
          </w:tcPr>
          <w:p w14:paraId="5CDADAB5" w14:textId="77777777" w:rsidR="00D32D2F" w:rsidRPr="00D32D2F" w:rsidRDefault="00D32D2F">
            <w:pPr>
              <w:spacing w:before="0" w:after="0" w:line="240" w:lineRule="auto"/>
              <w:jc w:val="center"/>
              <w:rPr>
                <w:ins w:id="109393" w:author="pete jones" w:date="2022-01-12T17:25:00Z"/>
                <w:sz w:val="20"/>
                <w:szCs w:val="20"/>
                <w:rPrChange w:id="109394" w:author="pete jones" w:date="2022-01-12T17:26:00Z">
                  <w:rPr>
                    <w:ins w:id="109395" w:author="pete jones" w:date="2022-01-12T17:25:00Z"/>
                  </w:rPr>
                </w:rPrChange>
              </w:rPr>
              <w:pPrChange w:id="109396" w:author="pete jones" w:date="2022-01-12T17:30:00Z">
                <w:pPr>
                  <w:jc w:val="left"/>
                </w:pPr>
              </w:pPrChange>
            </w:pPr>
            <w:ins w:id="109397" w:author="pete jones" w:date="2022-01-12T17:25:00Z">
              <w:r w:rsidRPr="00D32D2F">
                <w:rPr>
                  <w:sz w:val="20"/>
                  <w:szCs w:val="20"/>
                  <w:rPrChange w:id="109398" w:author="pete jones" w:date="2022-01-12T17:26:00Z">
                    <w:rPr/>
                  </w:rPrChange>
                </w:rPr>
                <w:t>4</w:t>
              </w:r>
            </w:ins>
          </w:p>
        </w:tc>
        <w:tc>
          <w:tcPr>
            <w:tcW w:w="616" w:type="dxa"/>
            <w:noWrap/>
            <w:vAlign w:val="center"/>
            <w:hideMark/>
            <w:tcPrChange w:id="109399" w:author="pete jones" w:date="2022-01-12T17:27:00Z">
              <w:tcPr>
                <w:tcW w:w="616" w:type="dxa"/>
                <w:noWrap/>
                <w:hideMark/>
              </w:tcPr>
            </w:tcPrChange>
          </w:tcPr>
          <w:p w14:paraId="53052992" w14:textId="77777777" w:rsidR="00D32D2F" w:rsidRPr="00D32D2F" w:rsidRDefault="00D32D2F">
            <w:pPr>
              <w:spacing w:before="0" w:after="0" w:line="240" w:lineRule="auto"/>
              <w:jc w:val="center"/>
              <w:rPr>
                <w:ins w:id="109400" w:author="pete jones" w:date="2022-01-12T17:25:00Z"/>
                <w:sz w:val="20"/>
                <w:szCs w:val="20"/>
                <w:rPrChange w:id="109401" w:author="pete jones" w:date="2022-01-12T17:26:00Z">
                  <w:rPr>
                    <w:ins w:id="109402" w:author="pete jones" w:date="2022-01-12T17:25:00Z"/>
                  </w:rPr>
                </w:rPrChange>
              </w:rPr>
              <w:pPrChange w:id="109403" w:author="pete jones" w:date="2022-01-12T17:30:00Z">
                <w:pPr>
                  <w:jc w:val="left"/>
                </w:pPr>
              </w:pPrChange>
            </w:pPr>
            <w:ins w:id="109404" w:author="pete jones" w:date="2022-01-12T17:25:00Z">
              <w:r w:rsidRPr="00D32D2F">
                <w:rPr>
                  <w:sz w:val="20"/>
                  <w:szCs w:val="20"/>
                  <w:rPrChange w:id="109405" w:author="pete jones" w:date="2022-01-12T17:26:00Z">
                    <w:rPr/>
                  </w:rPrChange>
                </w:rPr>
                <w:t>0</w:t>
              </w:r>
            </w:ins>
          </w:p>
        </w:tc>
        <w:tc>
          <w:tcPr>
            <w:tcW w:w="616" w:type="dxa"/>
            <w:noWrap/>
            <w:vAlign w:val="center"/>
            <w:hideMark/>
            <w:tcPrChange w:id="109406" w:author="pete jones" w:date="2022-01-12T17:27:00Z">
              <w:tcPr>
                <w:tcW w:w="616" w:type="dxa"/>
                <w:noWrap/>
                <w:hideMark/>
              </w:tcPr>
            </w:tcPrChange>
          </w:tcPr>
          <w:p w14:paraId="08189B63" w14:textId="77777777" w:rsidR="00D32D2F" w:rsidRPr="00D32D2F" w:rsidRDefault="00D32D2F">
            <w:pPr>
              <w:spacing w:before="0" w:after="0" w:line="240" w:lineRule="auto"/>
              <w:jc w:val="center"/>
              <w:rPr>
                <w:ins w:id="109407" w:author="pete jones" w:date="2022-01-12T17:25:00Z"/>
                <w:sz w:val="20"/>
                <w:szCs w:val="20"/>
                <w:rPrChange w:id="109408" w:author="pete jones" w:date="2022-01-12T17:26:00Z">
                  <w:rPr>
                    <w:ins w:id="109409" w:author="pete jones" w:date="2022-01-12T17:25:00Z"/>
                  </w:rPr>
                </w:rPrChange>
              </w:rPr>
              <w:pPrChange w:id="109410" w:author="pete jones" w:date="2022-01-12T17:30:00Z">
                <w:pPr>
                  <w:jc w:val="left"/>
                </w:pPr>
              </w:pPrChange>
            </w:pPr>
            <w:ins w:id="109411" w:author="pete jones" w:date="2022-01-12T17:25:00Z">
              <w:r w:rsidRPr="00D32D2F">
                <w:rPr>
                  <w:sz w:val="20"/>
                  <w:szCs w:val="20"/>
                  <w:rPrChange w:id="109412" w:author="pete jones" w:date="2022-01-12T17:26:00Z">
                    <w:rPr/>
                  </w:rPrChange>
                </w:rPr>
                <w:t>8</w:t>
              </w:r>
            </w:ins>
          </w:p>
        </w:tc>
      </w:tr>
      <w:tr w:rsidR="00D32D2F" w:rsidRPr="00D32D2F" w14:paraId="2286DD7D" w14:textId="77777777" w:rsidTr="00D32D2F">
        <w:trPr>
          <w:trHeight w:val="300"/>
          <w:ins w:id="109413" w:author="pete jones" w:date="2022-01-12T17:25:00Z"/>
          <w:trPrChange w:id="109414" w:author="pete jones" w:date="2022-01-12T17:27:00Z">
            <w:trPr>
              <w:trHeight w:val="300"/>
            </w:trPr>
          </w:trPrChange>
        </w:trPr>
        <w:tc>
          <w:tcPr>
            <w:tcW w:w="868" w:type="dxa"/>
            <w:noWrap/>
            <w:hideMark/>
            <w:tcPrChange w:id="109415" w:author="pete jones" w:date="2022-01-12T17:27:00Z">
              <w:tcPr>
                <w:tcW w:w="868" w:type="dxa"/>
                <w:noWrap/>
                <w:hideMark/>
              </w:tcPr>
            </w:tcPrChange>
          </w:tcPr>
          <w:p w14:paraId="34916018" w14:textId="77777777" w:rsidR="00D32D2F" w:rsidRPr="00D32D2F" w:rsidRDefault="00D32D2F">
            <w:pPr>
              <w:spacing w:before="0" w:after="0" w:line="240" w:lineRule="auto"/>
              <w:jc w:val="left"/>
              <w:rPr>
                <w:ins w:id="109416" w:author="pete jones" w:date="2022-01-12T17:25:00Z"/>
                <w:sz w:val="20"/>
                <w:szCs w:val="20"/>
                <w:rPrChange w:id="109417" w:author="pete jones" w:date="2022-01-12T17:26:00Z">
                  <w:rPr>
                    <w:ins w:id="109418" w:author="pete jones" w:date="2022-01-12T17:25:00Z"/>
                  </w:rPr>
                </w:rPrChange>
              </w:rPr>
              <w:pPrChange w:id="109419" w:author="pete jones" w:date="2022-01-12T17:26:00Z">
                <w:pPr>
                  <w:jc w:val="left"/>
                </w:pPr>
              </w:pPrChange>
            </w:pPr>
            <w:ins w:id="109420" w:author="pete jones" w:date="2022-01-12T17:25:00Z">
              <w:r w:rsidRPr="00D32D2F">
                <w:rPr>
                  <w:sz w:val="20"/>
                  <w:szCs w:val="20"/>
                  <w:rPrChange w:id="109421" w:author="pete jones" w:date="2022-01-12T17:26:00Z">
                    <w:rPr/>
                  </w:rPrChange>
                </w:rPr>
                <w:t>121</w:t>
              </w:r>
            </w:ins>
          </w:p>
        </w:tc>
        <w:tc>
          <w:tcPr>
            <w:tcW w:w="1516" w:type="dxa"/>
            <w:noWrap/>
            <w:hideMark/>
            <w:tcPrChange w:id="109422" w:author="pete jones" w:date="2022-01-12T17:27:00Z">
              <w:tcPr>
                <w:tcW w:w="1516" w:type="dxa"/>
                <w:noWrap/>
                <w:hideMark/>
              </w:tcPr>
            </w:tcPrChange>
          </w:tcPr>
          <w:p w14:paraId="482056D4" w14:textId="77777777" w:rsidR="00D32D2F" w:rsidRPr="00D32D2F" w:rsidRDefault="00D32D2F">
            <w:pPr>
              <w:spacing w:before="0" w:after="0" w:line="240" w:lineRule="auto"/>
              <w:jc w:val="left"/>
              <w:rPr>
                <w:ins w:id="109423" w:author="pete jones" w:date="2022-01-12T17:25:00Z"/>
                <w:sz w:val="20"/>
                <w:szCs w:val="20"/>
                <w:rPrChange w:id="109424" w:author="pete jones" w:date="2022-01-12T17:26:00Z">
                  <w:rPr>
                    <w:ins w:id="109425" w:author="pete jones" w:date="2022-01-12T17:25:00Z"/>
                  </w:rPr>
                </w:rPrChange>
              </w:rPr>
              <w:pPrChange w:id="109426" w:author="pete jones" w:date="2022-01-12T17:26:00Z">
                <w:pPr>
                  <w:jc w:val="left"/>
                </w:pPr>
              </w:pPrChange>
            </w:pPr>
            <w:ins w:id="109427" w:author="pete jones" w:date="2022-01-12T17:25:00Z">
              <w:r w:rsidRPr="00D32D2F">
                <w:rPr>
                  <w:sz w:val="20"/>
                  <w:szCs w:val="20"/>
                  <w:rPrChange w:id="109428" w:author="pete jones" w:date="2022-01-12T17:26:00Z">
                    <w:rPr/>
                  </w:rPrChange>
                </w:rPr>
                <w:t>MTH3170 </w:t>
              </w:r>
            </w:ins>
          </w:p>
        </w:tc>
        <w:tc>
          <w:tcPr>
            <w:tcW w:w="8744" w:type="dxa"/>
            <w:noWrap/>
            <w:hideMark/>
            <w:tcPrChange w:id="109429" w:author="pete jones" w:date="2022-01-12T17:27:00Z">
              <w:tcPr>
                <w:tcW w:w="8744" w:type="dxa"/>
                <w:noWrap/>
                <w:hideMark/>
              </w:tcPr>
            </w:tcPrChange>
          </w:tcPr>
          <w:p w14:paraId="1BAFE241" w14:textId="77777777" w:rsidR="00D32D2F" w:rsidRPr="00D32D2F" w:rsidRDefault="00D32D2F">
            <w:pPr>
              <w:spacing w:before="0" w:after="0" w:line="240" w:lineRule="auto"/>
              <w:jc w:val="left"/>
              <w:rPr>
                <w:ins w:id="109430" w:author="pete jones" w:date="2022-01-12T17:25:00Z"/>
                <w:sz w:val="20"/>
                <w:szCs w:val="20"/>
                <w:rPrChange w:id="109431" w:author="pete jones" w:date="2022-01-12T17:26:00Z">
                  <w:rPr>
                    <w:ins w:id="109432" w:author="pete jones" w:date="2022-01-12T17:25:00Z"/>
                  </w:rPr>
                </w:rPrChange>
              </w:rPr>
              <w:pPrChange w:id="109433" w:author="pete jones" w:date="2022-01-12T17:26:00Z">
                <w:pPr>
                  <w:jc w:val="left"/>
                </w:pPr>
              </w:pPrChange>
            </w:pPr>
            <w:ins w:id="109434" w:author="pete jones" w:date="2022-01-12T17:25:00Z">
              <w:r w:rsidRPr="00D32D2F">
                <w:rPr>
                  <w:sz w:val="20"/>
                  <w:szCs w:val="20"/>
                  <w:rPrChange w:id="109435" w:author="pete jones" w:date="2022-01-12T17:26:00Z">
                    <w:rPr/>
                  </w:rPrChange>
                </w:rPr>
                <w:t>Nonlinear Dynamics and Chaos</w:t>
              </w:r>
            </w:ins>
          </w:p>
        </w:tc>
        <w:tc>
          <w:tcPr>
            <w:tcW w:w="616" w:type="dxa"/>
            <w:noWrap/>
            <w:vAlign w:val="center"/>
            <w:hideMark/>
            <w:tcPrChange w:id="109436" w:author="pete jones" w:date="2022-01-12T17:27:00Z">
              <w:tcPr>
                <w:tcW w:w="616" w:type="dxa"/>
                <w:noWrap/>
                <w:hideMark/>
              </w:tcPr>
            </w:tcPrChange>
          </w:tcPr>
          <w:p w14:paraId="458785EB" w14:textId="702D7BAA" w:rsidR="00D32D2F" w:rsidRPr="00D32D2F" w:rsidRDefault="00D32D2F">
            <w:pPr>
              <w:spacing w:before="0" w:after="0" w:line="240" w:lineRule="auto"/>
              <w:jc w:val="center"/>
              <w:rPr>
                <w:ins w:id="109437" w:author="pete jones" w:date="2022-01-12T17:25:00Z"/>
                <w:sz w:val="20"/>
                <w:szCs w:val="20"/>
                <w:rPrChange w:id="109438" w:author="pete jones" w:date="2022-01-12T17:26:00Z">
                  <w:rPr>
                    <w:ins w:id="109439" w:author="pete jones" w:date="2022-01-12T17:25:00Z"/>
                  </w:rPr>
                </w:rPrChange>
              </w:rPr>
              <w:pPrChange w:id="109440" w:author="pete jones" w:date="2022-01-12T17:30:00Z">
                <w:pPr>
                  <w:jc w:val="left"/>
                </w:pPr>
              </w:pPrChange>
            </w:pPr>
          </w:p>
        </w:tc>
        <w:tc>
          <w:tcPr>
            <w:tcW w:w="616" w:type="dxa"/>
            <w:noWrap/>
            <w:vAlign w:val="center"/>
            <w:hideMark/>
            <w:tcPrChange w:id="109441" w:author="pete jones" w:date="2022-01-12T17:27:00Z">
              <w:tcPr>
                <w:tcW w:w="616" w:type="dxa"/>
                <w:noWrap/>
                <w:hideMark/>
              </w:tcPr>
            </w:tcPrChange>
          </w:tcPr>
          <w:p w14:paraId="7B296BF3" w14:textId="77777777" w:rsidR="00D32D2F" w:rsidRPr="00D32D2F" w:rsidRDefault="00D32D2F">
            <w:pPr>
              <w:spacing w:before="0" w:after="0" w:line="240" w:lineRule="auto"/>
              <w:jc w:val="center"/>
              <w:rPr>
                <w:ins w:id="109442" w:author="pete jones" w:date="2022-01-12T17:25:00Z"/>
                <w:sz w:val="20"/>
                <w:szCs w:val="20"/>
                <w:rPrChange w:id="109443" w:author="pete jones" w:date="2022-01-12T17:26:00Z">
                  <w:rPr>
                    <w:ins w:id="109444" w:author="pete jones" w:date="2022-01-12T17:25:00Z"/>
                  </w:rPr>
                </w:rPrChange>
              </w:rPr>
              <w:pPrChange w:id="109445" w:author="pete jones" w:date="2022-01-12T17:30:00Z">
                <w:pPr>
                  <w:jc w:val="left"/>
                </w:pPr>
              </w:pPrChange>
            </w:pPr>
            <w:ins w:id="109446" w:author="pete jones" w:date="2022-01-12T17:25:00Z">
              <w:r w:rsidRPr="00D32D2F">
                <w:rPr>
                  <w:sz w:val="20"/>
                  <w:szCs w:val="20"/>
                  <w:rPrChange w:id="109447" w:author="pete jones" w:date="2022-01-12T17:26:00Z">
                    <w:rPr/>
                  </w:rPrChange>
                </w:rPr>
                <w:t>4</w:t>
              </w:r>
            </w:ins>
          </w:p>
        </w:tc>
        <w:tc>
          <w:tcPr>
            <w:tcW w:w="616" w:type="dxa"/>
            <w:noWrap/>
            <w:vAlign w:val="center"/>
            <w:hideMark/>
            <w:tcPrChange w:id="109448" w:author="pete jones" w:date="2022-01-12T17:27:00Z">
              <w:tcPr>
                <w:tcW w:w="616" w:type="dxa"/>
                <w:noWrap/>
                <w:hideMark/>
              </w:tcPr>
            </w:tcPrChange>
          </w:tcPr>
          <w:p w14:paraId="7F1F3279" w14:textId="77777777" w:rsidR="00D32D2F" w:rsidRPr="00D32D2F" w:rsidRDefault="00D32D2F">
            <w:pPr>
              <w:spacing w:before="0" w:after="0" w:line="240" w:lineRule="auto"/>
              <w:jc w:val="center"/>
              <w:rPr>
                <w:ins w:id="109449" w:author="pete jones" w:date="2022-01-12T17:25:00Z"/>
                <w:sz w:val="20"/>
                <w:szCs w:val="20"/>
                <w:rPrChange w:id="109450" w:author="pete jones" w:date="2022-01-12T17:26:00Z">
                  <w:rPr>
                    <w:ins w:id="109451" w:author="pete jones" w:date="2022-01-12T17:25:00Z"/>
                  </w:rPr>
                </w:rPrChange>
              </w:rPr>
              <w:pPrChange w:id="109452" w:author="pete jones" w:date="2022-01-12T17:30:00Z">
                <w:pPr>
                  <w:jc w:val="left"/>
                </w:pPr>
              </w:pPrChange>
            </w:pPr>
          </w:p>
        </w:tc>
        <w:tc>
          <w:tcPr>
            <w:tcW w:w="616" w:type="dxa"/>
            <w:noWrap/>
            <w:vAlign w:val="center"/>
            <w:hideMark/>
            <w:tcPrChange w:id="109453" w:author="pete jones" w:date="2022-01-12T17:27:00Z">
              <w:tcPr>
                <w:tcW w:w="616" w:type="dxa"/>
                <w:noWrap/>
                <w:hideMark/>
              </w:tcPr>
            </w:tcPrChange>
          </w:tcPr>
          <w:p w14:paraId="6AE04D0E" w14:textId="77777777" w:rsidR="00D32D2F" w:rsidRPr="00D32D2F" w:rsidRDefault="00D32D2F">
            <w:pPr>
              <w:spacing w:before="0" w:after="0" w:line="240" w:lineRule="auto"/>
              <w:jc w:val="center"/>
              <w:rPr>
                <w:ins w:id="109454" w:author="pete jones" w:date="2022-01-12T17:25:00Z"/>
                <w:sz w:val="20"/>
                <w:szCs w:val="20"/>
                <w:rPrChange w:id="109455" w:author="pete jones" w:date="2022-01-12T17:26:00Z">
                  <w:rPr>
                    <w:ins w:id="109456" w:author="pete jones" w:date="2022-01-12T17:25:00Z"/>
                  </w:rPr>
                </w:rPrChange>
              </w:rPr>
              <w:pPrChange w:id="109457" w:author="pete jones" w:date="2022-01-12T17:30:00Z">
                <w:pPr>
                  <w:jc w:val="left"/>
                </w:pPr>
              </w:pPrChange>
            </w:pPr>
            <w:ins w:id="109458" w:author="pete jones" w:date="2022-01-12T17:25:00Z">
              <w:r w:rsidRPr="00D32D2F">
                <w:rPr>
                  <w:sz w:val="20"/>
                  <w:szCs w:val="20"/>
                  <w:rPrChange w:id="109459" w:author="pete jones" w:date="2022-01-12T17:26:00Z">
                    <w:rPr/>
                  </w:rPrChange>
                </w:rPr>
                <w:t>3</w:t>
              </w:r>
            </w:ins>
          </w:p>
        </w:tc>
        <w:tc>
          <w:tcPr>
            <w:tcW w:w="616" w:type="dxa"/>
            <w:noWrap/>
            <w:vAlign w:val="center"/>
            <w:hideMark/>
            <w:tcPrChange w:id="109460" w:author="pete jones" w:date="2022-01-12T17:27:00Z">
              <w:tcPr>
                <w:tcW w:w="616" w:type="dxa"/>
                <w:noWrap/>
                <w:hideMark/>
              </w:tcPr>
            </w:tcPrChange>
          </w:tcPr>
          <w:p w14:paraId="39F91117" w14:textId="77777777" w:rsidR="00D32D2F" w:rsidRPr="00D32D2F" w:rsidRDefault="00D32D2F">
            <w:pPr>
              <w:spacing w:before="0" w:after="0" w:line="240" w:lineRule="auto"/>
              <w:jc w:val="center"/>
              <w:rPr>
                <w:ins w:id="109461" w:author="pete jones" w:date="2022-01-12T17:25:00Z"/>
                <w:sz w:val="20"/>
                <w:szCs w:val="20"/>
                <w:rPrChange w:id="109462" w:author="pete jones" w:date="2022-01-12T17:26:00Z">
                  <w:rPr>
                    <w:ins w:id="109463" w:author="pete jones" w:date="2022-01-12T17:25:00Z"/>
                  </w:rPr>
                </w:rPrChange>
              </w:rPr>
              <w:pPrChange w:id="109464" w:author="pete jones" w:date="2022-01-12T17:30:00Z">
                <w:pPr>
                  <w:jc w:val="left"/>
                </w:pPr>
              </w:pPrChange>
            </w:pPr>
            <w:ins w:id="109465" w:author="pete jones" w:date="2022-01-12T17:25:00Z">
              <w:r w:rsidRPr="00D32D2F">
                <w:rPr>
                  <w:sz w:val="20"/>
                  <w:szCs w:val="20"/>
                  <w:rPrChange w:id="109466" w:author="pete jones" w:date="2022-01-12T17:26:00Z">
                    <w:rPr/>
                  </w:rPrChange>
                </w:rPr>
                <w:t>4</w:t>
              </w:r>
            </w:ins>
          </w:p>
        </w:tc>
        <w:tc>
          <w:tcPr>
            <w:tcW w:w="616" w:type="dxa"/>
            <w:noWrap/>
            <w:vAlign w:val="center"/>
            <w:hideMark/>
            <w:tcPrChange w:id="109467" w:author="pete jones" w:date="2022-01-12T17:27:00Z">
              <w:tcPr>
                <w:tcW w:w="616" w:type="dxa"/>
                <w:noWrap/>
                <w:hideMark/>
              </w:tcPr>
            </w:tcPrChange>
          </w:tcPr>
          <w:p w14:paraId="231174B3" w14:textId="77777777" w:rsidR="00D32D2F" w:rsidRPr="00D32D2F" w:rsidRDefault="00D32D2F">
            <w:pPr>
              <w:spacing w:before="0" w:after="0" w:line="240" w:lineRule="auto"/>
              <w:jc w:val="center"/>
              <w:rPr>
                <w:ins w:id="109468" w:author="pete jones" w:date="2022-01-12T17:25:00Z"/>
                <w:sz w:val="20"/>
                <w:szCs w:val="20"/>
                <w:rPrChange w:id="109469" w:author="pete jones" w:date="2022-01-12T17:26:00Z">
                  <w:rPr>
                    <w:ins w:id="109470" w:author="pete jones" w:date="2022-01-12T17:25:00Z"/>
                  </w:rPr>
                </w:rPrChange>
              </w:rPr>
              <w:pPrChange w:id="109471" w:author="pete jones" w:date="2022-01-12T17:30:00Z">
                <w:pPr>
                  <w:jc w:val="left"/>
                </w:pPr>
              </w:pPrChange>
            </w:pPr>
            <w:ins w:id="109472" w:author="pete jones" w:date="2022-01-12T17:25:00Z">
              <w:r w:rsidRPr="00D32D2F">
                <w:rPr>
                  <w:sz w:val="20"/>
                  <w:szCs w:val="20"/>
                  <w:rPrChange w:id="109473" w:author="pete jones" w:date="2022-01-12T17:26:00Z">
                    <w:rPr/>
                  </w:rPrChange>
                </w:rPr>
                <w:t>4</w:t>
              </w:r>
            </w:ins>
          </w:p>
        </w:tc>
        <w:tc>
          <w:tcPr>
            <w:tcW w:w="616" w:type="dxa"/>
            <w:noWrap/>
            <w:vAlign w:val="center"/>
            <w:hideMark/>
            <w:tcPrChange w:id="109474" w:author="pete jones" w:date="2022-01-12T17:27:00Z">
              <w:tcPr>
                <w:tcW w:w="616" w:type="dxa"/>
                <w:noWrap/>
                <w:hideMark/>
              </w:tcPr>
            </w:tcPrChange>
          </w:tcPr>
          <w:p w14:paraId="6FB6CC98" w14:textId="77777777" w:rsidR="00D32D2F" w:rsidRPr="00D32D2F" w:rsidRDefault="00D32D2F">
            <w:pPr>
              <w:spacing w:before="0" w:after="0" w:line="240" w:lineRule="auto"/>
              <w:jc w:val="center"/>
              <w:rPr>
                <w:ins w:id="109475" w:author="pete jones" w:date="2022-01-12T17:25:00Z"/>
                <w:sz w:val="20"/>
                <w:szCs w:val="20"/>
                <w:rPrChange w:id="109476" w:author="pete jones" w:date="2022-01-12T17:26:00Z">
                  <w:rPr>
                    <w:ins w:id="109477" w:author="pete jones" w:date="2022-01-12T17:25:00Z"/>
                  </w:rPr>
                </w:rPrChange>
              </w:rPr>
              <w:pPrChange w:id="109478" w:author="pete jones" w:date="2022-01-12T17:30:00Z">
                <w:pPr>
                  <w:jc w:val="left"/>
                </w:pPr>
              </w:pPrChange>
            </w:pPr>
            <w:ins w:id="109479" w:author="pete jones" w:date="2022-01-12T17:25:00Z">
              <w:r w:rsidRPr="00D32D2F">
                <w:rPr>
                  <w:sz w:val="20"/>
                  <w:szCs w:val="20"/>
                  <w:rPrChange w:id="109480" w:author="pete jones" w:date="2022-01-12T17:26:00Z">
                    <w:rPr/>
                  </w:rPrChange>
                </w:rPr>
                <w:t>0</w:t>
              </w:r>
            </w:ins>
          </w:p>
        </w:tc>
        <w:tc>
          <w:tcPr>
            <w:tcW w:w="616" w:type="dxa"/>
            <w:noWrap/>
            <w:vAlign w:val="center"/>
            <w:hideMark/>
            <w:tcPrChange w:id="109481" w:author="pete jones" w:date="2022-01-12T17:27:00Z">
              <w:tcPr>
                <w:tcW w:w="616" w:type="dxa"/>
                <w:noWrap/>
                <w:hideMark/>
              </w:tcPr>
            </w:tcPrChange>
          </w:tcPr>
          <w:p w14:paraId="52D3CDB1" w14:textId="77777777" w:rsidR="00D32D2F" w:rsidRPr="00D32D2F" w:rsidRDefault="00D32D2F">
            <w:pPr>
              <w:spacing w:before="0" w:after="0" w:line="240" w:lineRule="auto"/>
              <w:jc w:val="center"/>
              <w:rPr>
                <w:ins w:id="109482" w:author="pete jones" w:date="2022-01-12T17:25:00Z"/>
                <w:sz w:val="20"/>
                <w:szCs w:val="20"/>
                <w:rPrChange w:id="109483" w:author="pete jones" w:date="2022-01-12T17:26:00Z">
                  <w:rPr>
                    <w:ins w:id="109484" w:author="pete jones" w:date="2022-01-12T17:25:00Z"/>
                  </w:rPr>
                </w:rPrChange>
              </w:rPr>
              <w:pPrChange w:id="109485" w:author="pete jones" w:date="2022-01-12T17:30:00Z">
                <w:pPr>
                  <w:jc w:val="left"/>
                </w:pPr>
              </w:pPrChange>
            </w:pPr>
            <w:ins w:id="109486" w:author="pete jones" w:date="2022-01-12T17:25:00Z">
              <w:r w:rsidRPr="00D32D2F">
                <w:rPr>
                  <w:sz w:val="20"/>
                  <w:szCs w:val="20"/>
                  <w:rPrChange w:id="109487" w:author="pete jones" w:date="2022-01-12T17:26:00Z">
                    <w:rPr/>
                  </w:rPrChange>
                </w:rPr>
                <w:t>8</w:t>
              </w:r>
            </w:ins>
          </w:p>
        </w:tc>
      </w:tr>
      <w:tr w:rsidR="00D32D2F" w:rsidRPr="00D32D2F" w14:paraId="6E5FD3C9" w14:textId="77777777" w:rsidTr="00D32D2F">
        <w:trPr>
          <w:trHeight w:val="300"/>
          <w:ins w:id="109488" w:author="pete jones" w:date="2022-01-12T17:25:00Z"/>
          <w:trPrChange w:id="109489" w:author="pete jones" w:date="2022-01-12T17:27:00Z">
            <w:trPr>
              <w:trHeight w:val="300"/>
            </w:trPr>
          </w:trPrChange>
        </w:trPr>
        <w:tc>
          <w:tcPr>
            <w:tcW w:w="868" w:type="dxa"/>
            <w:noWrap/>
            <w:hideMark/>
            <w:tcPrChange w:id="109490" w:author="pete jones" w:date="2022-01-12T17:27:00Z">
              <w:tcPr>
                <w:tcW w:w="868" w:type="dxa"/>
                <w:noWrap/>
                <w:hideMark/>
              </w:tcPr>
            </w:tcPrChange>
          </w:tcPr>
          <w:p w14:paraId="2AEBC440" w14:textId="77777777" w:rsidR="00D32D2F" w:rsidRPr="00D32D2F" w:rsidRDefault="00D32D2F">
            <w:pPr>
              <w:spacing w:before="0" w:after="0" w:line="240" w:lineRule="auto"/>
              <w:jc w:val="left"/>
              <w:rPr>
                <w:ins w:id="109491" w:author="pete jones" w:date="2022-01-12T17:25:00Z"/>
                <w:sz w:val="20"/>
                <w:szCs w:val="20"/>
                <w:rPrChange w:id="109492" w:author="pete jones" w:date="2022-01-12T17:26:00Z">
                  <w:rPr>
                    <w:ins w:id="109493" w:author="pete jones" w:date="2022-01-12T17:25:00Z"/>
                  </w:rPr>
                </w:rPrChange>
              </w:rPr>
              <w:pPrChange w:id="109494" w:author="pete jones" w:date="2022-01-12T17:26:00Z">
                <w:pPr>
                  <w:jc w:val="left"/>
                </w:pPr>
              </w:pPrChange>
            </w:pPr>
            <w:ins w:id="109495" w:author="pete jones" w:date="2022-01-12T17:25:00Z">
              <w:r w:rsidRPr="00D32D2F">
                <w:rPr>
                  <w:sz w:val="20"/>
                  <w:szCs w:val="20"/>
                  <w:rPrChange w:id="109496" w:author="pete jones" w:date="2022-01-12T17:26:00Z">
                    <w:rPr/>
                  </w:rPrChange>
                </w:rPr>
                <w:t>122</w:t>
              </w:r>
            </w:ins>
          </w:p>
        </w:tc>
        <w:tc>
          <w:tcPr>
            <w:tcW w:w="1516" w:type="dxa"/>
            <w:noWrap/>
            <w:hideMark/>
            <w:tcPrChange w:id="109497" w:author="pete jones" w:date="2022-01-12T17:27:00Z">
              <w:tcPr>
                <w:tcW w:w="1516" w:type="dxa"/>
                <w:noWrap/>
                <w:hideMark/>
              </w:tcPr>
            </w:tcPrChange>
          </w:tcPr>
          <w:p w14:paraId="31D49BCD" w14:textId="77777777" w:rsidR="00D32D2F" w:rsidRPr="00D32D2F" w:rsidRDefault="00D32D2F">
            <w:pPr>
              <w:spacing w:before="0" w:after="0" w:line="240" w:lineRule="auto"/>
              <w:jc w:val="left"/>
              <w:rPr>
                <w:ins w:id="109498" w:author="pete jones" w:date="2022-01-12T17:25:00Z"/>
                <w:sz w:val="20"/>
                <w:szCs w:val="20"/>
                <w:rPrChange w:id="109499" w:author="pete jones" w:date="2022-01-12T17:26:00Z">
                  <w:rPr>
                    <w:ins w:id="109500" w:author="pete jones" w:date="2022-01-12T17:25:00Z"/>
                  </w:rPr>
                </w:rPrChange>
              </w:rPr>
              <w:pPrChange w:id="109501" w:author="pete jones" w:date="2022-01-12T17:26:00Z">
                <w:pPr>
                  <w:jc w:val="left"/>
                </w:pPr>
              </w:pPrChange>
            </w:pPr>
            <w:ins w:id="109502" w:author="pete jones" w:date="2022-01-12T17:25:00Z">
              <w:r w:rsidRPr="00D32D2F">
                <w:rPr>
                  <w:sz w:val="20"/>
                  <w:szCs w:val="20"/>
                  <w:rPrChange w:id="109503" w:author="pete jones" w:date="2022-01-12T17:26:00Z">
                    <w:rPr/>
                  </w:rPrChange>
                </w:rPr>
                <w:t>MTH3199 </w:t>
              </w:r>
            </w:ins>
          </w:p>
        </w:tc>
        <w:tc>
          <w:tcPr>
            <w:tcW w:w="8744" w:type="dxa"/>
            <w:noWrap/>
            <w:hideMark/>
            <w:tcPrChange w:id="109504" w:author="pete jones" w:date="2022-01-12T17:27:00Z">
              <w:tcPr>
                <w:tcW w:w="8744" w:type="dxa"/>
                <w:noWrap/>
                <w:hideMark/>
              </w:tcPr>
            </w:tcPrChange>
          </w:tcPr>
          <w:p w14:paraId="4469C510" w14:textId="77777777" w:rsidR="00D32D2F" w:rsidRPr="00D32D2F" w:rsidRDefault="00D32D2F">
            <w:pPr>
              <w:spacing w:before="0" w:after="0" w:line="240" w:lineRule="auto"/>
              <w:jc w:val="left"/>
              <w:rPr>
                <w:ins w:id="109505" w:author="pete jones" w:date="2022-01-12T17:25:00Z"/>
                <w:sz w:val="20"/>
                <w:szCs w:val="20"/>
                <w:rPrChange w:id="109506" w:author="pete jones" w:date="2022-01-12T17:26:00Z">
                  <w:rPr>
                    <w:ins w:id="109507" w:author="pete jones" w:date="2022-01-12T17:25:00Z"/>
                  </w:rPr>
                </w:rPrChange>
              </w:rPr>
              <w:pPrChange w:id="109508" w:author="pete jones" w:date="2022-01-12T17:26:00Z">
                <w:pPr>
                  <w:jc w:val="left"/>
                </w:pPr>
              </w:pPrChange>
            </w:pPr>
            <w:ins w:id="109509" w:author="pete jones" w:date="2022-01-12T17:25:00Z">
              <w:r w:rsidRPr="00D32D2F">
                <w:rPr>
                  <w:sz w:val="20"/>
                  <w:szCs w:val="20"/>
                  <w:rPrChange w:id="109510" w:author="pete jones" w:date="2022-01-12T17:26:00Z">
                    <w:rPr/>
                  </w:rPrChange>
                </w:rPr>
                <w:t>Special Topics in Mathematics</w:t>
              </w:r>
            </w:ins>
          </w:p>
        </w:tc>
        <w:tc>
          <w:tcPr>
            <w:tcW w:w="616" w:type="dxa"/>
            <w:noWrap/>
            <w:vAlign w:val="center"/>
            <w:hideMark/>
            <w:tcPrChange w:id="109511" w:author="pete jones" w:date="2022-01-12T17:27:00Z">
              <w:tcPr>
                <w:tcW w:w="616" w:type="dxa"/>
                <w:noWrap/>
                <w:hideMark/>
              </w:tcPr>
            </w:tcPrChange>
          </w:tcPr>
          <w:p w14:paraId="28B9DC7E" w14:textId="1BEE1BDA" w:rsidR="00D32D2F" w:rsidRPr="00D32D2F" w:rsidRDefault="00D32D2F">
            <w:pPr>
              <w:spacing w:before="0" w:after="0" w:line="240" w:lineRule="auto"/>
              <w:jc w:val="center"/>
              <w:rPr>
                <w:ins w:id="109512" w:author="pete jones" w:date="2022-01-12T17:25:00Z"/>
                <w:sz w:val="20"/>
                <w:szCs w:val="20"/>
                <w:rPrChange w:id="109513" w:author="pete jones" w:date="2022-01-12T17:26:00Z">
                  <w:rPr>
                    <w:ins w:id="109514" w:author="pete jones" w:date="2022-01-12T17:25:00Z"/>
                  </w:rPr>
                </w:rPrChange>
              </w:rPr>
              <w:pPrChange w:id="109515" w:author="pete jones" w:date="2022-01-12T17:30:00Z">
                <w:pPr>
                  <w:jc w:val="left"/>
                </w:pPr>
              </w:pPrChange>
            </w:pPr>
          </w:p>
        </w:tc>
        <w:tc>
          <w:tcPr>
            <w:tcW w:w="616" w:type="dxa"/>
            <w:noWrap/>
            <w:vAlign w:val="center"/>
            <w:hideMark/>
            <w:tcPrChange w:id="109516" w:author="pete jones" w:date="2022-01-12T17:27:00Z">
              <w:tcPr>
                <w:tcW w:w="616" w:type="dxa"/>
                <w:noWrap/>
                <w:hideMark/>
              </w:tcPr>
            </w:tcPrChange>
          </w:tcPr>
          <w:p w14:paraId="7D4C93E7" w14:textId="77777777" w:rsidR="00D32D2F" w:rsidRPr="00D32D2F" w:rsidRDefault="00D32D2F">
            <w:pPr>
              <w:spacing w:before="0" w:after="0" w:line="240" w:lineRule="auto"/>
              <w:jc w:val="center"/>
              <w:rPr>
                <w:ins w:id="109517" w:author="pete jones" w:date="2022-01-12T17:25:00Z"/>
                <w:sz w:val="20"/>
                <w:szCs w:val="20"/>
                <w:rPrChange w:id="109518" w:author="pete jones" w:date="2022-01-12T17:26:00Z">
                  <w:rPr>
                    <w:ins w:id="109519" w:author="pete jones" w:date="2022-01-12T17:25:00Z"/>
                  </w:rPr>
                </w:rPrChange>
              </w:rPr>
              <w:pPrChange w:id="109520" w:author="pete jones" w:date="2022-01-12T17:30:00Z">
                <w:pPr>
                  <w:jc w:val="left"/>
                </w:pPr>
              </w:pPrChange>
            </w:pPr>
            <w:ins w:id="109521" w:author="pete jones" w:date="2022-01-12T17:25:00Z">
              <w:r w:rsidRPr="00D32D2F">
                <w:rPr>
                  <w:sz w:val="20"/>
                  <w:szCs w:val="20"/>
                  <w:rPrChange w:id="109522" w:author="pete jones" w:date="2022-01-12T17:26:00Z">
                    <w:rPr/>
                  </w:rPrChange>
                </w:rPr>
                <w:t>4</w:t>
              </w:r>
            </w:ins>
          </w:p>
        </w:tc>
        <w:tc>
          <w:tcPr>
            <w:tcW w:w="616" w:type="dxa"/>
            <w:noWrap/>
            <w:vAlign w:val="center"/>
            <w:hideMark/>
            <w:tcPrChange w:id="109523" w:author="pete jones" w:date="2022-01-12T17:27:00Z">
              <w:tcPr>
                <w:tcW w:w="616" w:type="dxa"/>
                <w:noWrap/>
                <w:hideMark/>
              </w:tcPr>
            </w:tcPrChange>
          </w:tcPr>
          <w:p w14:paraId="7DD305B7" w14:textId="77777777" w:rsidR="00D32D2F" w:rsidRPr="00D32D2F" w:rsidRDefault="00D32D2F">
            <w:pPr>
              <w:spacing w:before="0" w:after="0" w:line="240" w:lineRule="auto"/>
              <w:jc w:val="center"/>
              <w:rPr>
                <w:ins w:id="109524" w:author="pete jones" w:date="2022-01-12T17:25:00Z"/>
                <w:sz w:val="20"/>
                <w:szCs w:val="20"/>
                <w:rPrChange w:id="109525" w:author="pete jones" w:date="2022-01-12T17:26:00Z">
                  <w:rPr>
                    <w:ins w:id="109526" w:author="pete jones" w:date="2022-01-12T17:25:00Z"/>
                  </w:rPr>
                </w:rPrChange>
              </w:rPr>
              <w:pPrChange w:id="109527" w:author="pete jones" w:date="2022-01-12T17:30:00Z">
                <w:pPr>
                  <w:jc w:val="left"/>
                </w:pPr>
              </w:pPrChange>
            </w:pPr>
          </w:p>
        </w:tc>
        <w:tc>
          <w:tcPr>
            <w:tcW w:w="616" w:type="dxa"/>
            <w:noWrap/>
            <w:vAlign w:val="center"/>
            <w:hideMark/>
            <w:tcPrChange w:id="109528" w:author="pete jones" w:date="2022-01-12T17:27:00Z">
              <w:tcPr>
                <w:tcW w:w="616" w:type="dxa"/>
                <w:noWrap/>
                <w:hideMark/>
              </w:tcPr>
            </w:tcPrChange>
          </w:tcPr>
          <w:p w14:paraId="238F46FA" w14:textId="77777777" w:rsidR="00D32D2F" w:rsidRPr="00D32D2F" w:rsidRDefault="00D32D2F">
            <w:pPr>
              <w:spacing w:before="0" w:after="0" w:line="240" w:lineRule="auto"/>
              <w:jc w:val="center"/>
              <w:rPr>
                <w:ins w:id="109529" w:author="pete jones" w:date="2022-01-12T17:25:00Z"/>
                <w:sz w:val="20"/>
                <w:szCs w:val="20"/>
                <w:rPrChange w:id="109530" w:author="pete jones" w:date="2022-01-12T17:26:00Z">
                  <w:rPr>
                    <w:ins w:id="109531" w:author="pete jones" w:date="2022-01-12T17:25:00Z"/>
                  </w:rPr>
                </w:rPrChange>
              </w:rPr>
              <w:pPrChange w:id="109532" w:author="pete jones" w:date="2022-01-12T17:30:00Z">
                <w:pPr>
                  <w:jc w:val="left"/>
                </w:pPr>
              </w:pPrChange>
            </w:pPr>
            <w:ins w:id="109533" w:author="pete jones" w:date="2022-01-12T17:25:00Z">
              <w:r w:rsidRPr="00D32D2F">
                <w:rPr>
                  <w:sz w:val="20"/>
                  <w:szCs w:val="20"/>
                  <w:rPrChange w:id="109534" w:author="pete jones" w:date="2022-01-12T17:26:00Z">
                    <w:rPr/>
                  </w:rPrChange>
                </w:rPr>
                <w:t>3</w:t>
              </w:r>
            </w:ins>
          </w:p>
        </w:tc>
        <w:tc>
          <w:tcPr>
            <w:tcW w:w="616" w:type="dxa"/>
            <w:noWrap/>
            <w:vAlign w:val="center"/>
            <w:hideMark/>
            <w:tcPrChange w:id="109535" w:author="pete jones" w:date="2022-01-12T17:27:00Z">
              <w:tcPr>
                <w:tcW w:w="616" w:type="dxa"/>
                <w:noWrap/>
                <w:hideMark/>
              </w:tcPr>
            </w:tcPrChange>
          </w:tcPr>
          <w:p w14:paraId="4AA2A449" w14:textId="77777777" w:rsidR="00D32D2F" w:rsidRPr="00D32D2F" w:rsidRDefault="00D32D2F">
            <w:pPr>
              <w:spacing w:before="0" w:after="0" w:line="240" w:lineRule="auto"/>
              <w:jc w:val="center"/>
              <w:rPr>
                <w:ins w:id="109536" w:author="pete jones" w:date="2022-01-12T17:25:00Z"/>
                <w:sz w:val="20"/>
                <w:szCs w:val="20"/>
                <w:rPrChange w:id="109537" w:author="pete jones" w:date="2022-01-12T17:26:00Z">
                  <w:rPr>
                    <w:ins w:id="109538" w:author="pete jones" w:date="2022-01-12T17:25:00Z"/>
                  </w:rPr>
                </w:rPrChange>
              </w:rPr>
              <w:pPrChange w:id="109539" w:author="pete jones" w:date="2022-01-12T17:30:00Z">
                <w:pPr>
                  <w:jc w:val="left"/>
                </w:pPr>
              </w:pPrChange>
            </w:pPr>
            <w:ins w:id="109540" w:author="pete jones" w:date="2022-01-12T17:25:00Z">
              <w:r w:rsidRPr="00D32D2F">
                <w:rPr>
                  <w:sz w:val="20"/>
                  <w:szCs w:val="20"/>
                  <w:rPrChange w:id="109541" w:author="pete jones" w:date="2022-01-12T17:26:00Z">
                    <w:rPr/>
                  </w:rPrChange>
                </w:rPr>
                <w:t>v</w:t>
              </w:r>
            </w:ins>
          </w:p>
        </w:tc>
        <w:tc>
          <w:tcPr>
            <w:tcW w:w="616" w:type="dxa"/>
            <w:noWrap/>
            <w:vAlign w:val="center"/>
            <w:hideMark/>
            <w:tcPrChange w:id="109542" w:author="pete jones" w:date="2022-01-12T17:27:00Z">
              <w:tcPr>
                <w:tcW w:w="616" w:type="dxa"/>
                <w:noWrap/>
                <w:hideMark/>
              </w:tcPr>
            </w:tcPrChange>
          </w:tcPr>
          <w:p w14:paraId="5C855896" w14:textId="77777777" w:rsidR="00D32D2F" w:rsidRPr="00D32D2F" w:rsidRDefault="00D32D2F">
            <w:pPr>
              <w:spacing w:before="0" w:after="0" w:line="240" w:lineRule="auto"/>
              <w:jc w:val="center"/>
              <w:rPr>
                <w:ins w:id="109543" w:author="pete jones" w:date="2022-01-12T17:25:00Z"/>
                <w:sz w:val="20"/>
                <w:szCs w:val="20"/>
                <w:rPrChange w:id="109544" w:author="pete jones" w:date="2022-01-12T17:26:00Z">
                  <w:rPr>
                    <w:ins w:id="109545" w:author="pete jones" w:date="2022-01-12T17:25:00Z"/>
                  </w:rPr>
                </w:rPrChange>
              </w:rPr>
              <w:pPrChange w:id="109546" w:author="pete jones" w:date="2022-01-12T17:30:00Z">
                <w:pPr>
                  <w:jc w:val="left"/>
                </w:pPr>
              </w:pPrChange>
            </w:pPr>
          </w:p>
        </w:tc>
        <w:tc>
          <w:tcPr>
            <w:tcW w:w="616" w:type="dxa"/>
            <w:noWrap/>
            <w:vAlign w:val="center"/>
            <w:hideMark/>
            <w:tcPrChange w:id="109547" w:author="pete jones" w:date="2022-01-12T17:27:00Z">
              <w:tcPr>
                <w:tcW w:w="616" w:type="dxa"/>
                <w:noWrap/>
                <w:hideMark/>
              </w:tcPr>
            </w:tcPrChange>
          </w:tcPr>
          <w:p w14:paraId="02A46B0E" w14:textId="77777777" w:rsidR="00D32D2F" w:rsidRPr="00D32D2F" w:rsidRDefault="00D32D2F">
            <w:pPr>
              <w:spacing w:before="0" w:after="0" w:line="240" w:lineRule="auto"/>
              <w:jc w:val="center"/>
              <w:rPr>
                <w:ins w:id="109548" w:author="pete jones" w:date="2022-01-12T17:25:00Z"/>
                <w:sz w:val="20"/>
                <w:szCs w:val="20"/>
                <w:rPrChange w:id="109549" w:author="pete jones" w:date="2022-01-12T17:26:00Z">
                  <w:rPr>
                    <w:ins w:id="109550" w:author="pete jones" w:date="2022-01-12T17:25:00Z"/>
                  </w:rPr>
                </w:rPrChange>
              </w:rPr>
              <w:pPrChange w:id="109551" w:author="pete jones" w:date="2022-01-12T17:30:00Z">
                <w:pPr>
                  <w:jc w:val="left"/>
                </w:pPr>
              </w:pPrChange>
            </w:pPr>
          </w:p>
        </w:tc>
        <w:tc>
          <w:tcPr>
            <w:tcW w:w="616" w:type="dxa"/>
            <w:noWrap/>
            <w:vAlign w:val="center"/>
            <w:hideMark/>
            <w:tcPrChange w:id="109552" w:author="pete jones" w:date="2022-01-12T17:27:00Z">
              <w:tcPr>
                <w:tcW w:w="616" w:type="dxa"/>
                <w:noWrap/>
                <w:hideMark/>
              </w:tcPr>
            </w:tcPrChange>
          </w:tcPr>
          <w:p w14:paraId="78ABB586" w14:textId="77777777" w:rsidR="00D32D2F" w:rsidRPr="00D32D2F" w:rsidRDefault="00D32D2F">
            <w:pPr>
              <w:spacing w:before="0" w:after="0" w:line="240" w:lineRule="auto"/>
              <w:jc w:val="center"/>
              <w:rPr>
                <w:ins w:id="109553" w:author="pete jones" w:date="2022-01-12T17:25:00Z"/>
                <w:sz w:val="20"/>
                <w:szCs w:val="20"/>
                <w:rPrChange w:id="109554" w:author="pete jones" w:date="2022-01-12T17:26:00Z">
                  <w:rPr>
                    <w:ins w:id="109555" w:author="pete jones" w:date="2022-01-12T17:25:00Z"/>
                  </w:rPr>
                </w:rPrChange>
              </w:rPr>
              <w:pPrChange w:id="109556" w:author="pete jones" w:date="2022-01-12T17:30:00Z">
                <w:pPr>
                  <w:jc w:val="left"/>
                </w:pPr>
              </w:pPrChange>
            </w:pPr>
          </w:p>
        </w:tc>
      </w:tr>
      <w:tr w:rsidR="00D32D2F" w:rsidRPr="00D32D2F" w14:paraId="2F61C9BB" w14:textId="77777777" w:rsidTr="00D32D2F">
        <w:trPr>
          <w:trHeight w:val="300"/>
          <w:ins w:id="109557" w:author="pete jones" w:date="2022-01-12T17:25:00Z"/>
          <w:trPrChange w:id="109558" w:author="pete jones" w:date="2022-01-12T17:27:00Z">
            <w:trPr>
              <w:trHeight w:val="300"/>
            </w:trPr>
          </w:trPrChange>
        </w:trPr>
        <w:tc>
          <w:tcPr>
            <w:tcW w:w="868" w:type="dxa"/>
            <w:noWrap/>
            <w:hideMark/>
            <w:tcPrChange w:id="109559" w:author="pete jones" w:date="2022-01-12T17:27:00Z">
              <w:tcPr>
                <w:tcW w:w="868" w:type="dxa"/>
                <w:noWrap/>
                <w:hideMark/>
              </w:tcPr>
            </w:tcPrChange>
          </w:tcPr>
          <w:p w14:paraId="6D4CAB65" w14:textId="77777777" w:rsidR="00D32D2F" w:rsidRPr="00D32D2F" w:rsidRDefault="00D32D2F">
            <w:pPr>
              <w:spacing w:before="0" w:after="0" w:line="240" w:lineRule="auto"/>
              <w:jc w:val="left"/>
              <w:rPr>
                <w:ins w:id="109560" w:author="pete jones" w:date="2022-01-12T17:25:00Z"/>
                <w:sz w:val="20"/>
                <w:szCs w:val="20"/>
                <w:rPrChange w:id="109561" w:author="pete jones" w:date="2022-01-12T17:26:00Z">
                  <w:rPr>
                    <w:ins w:id="109562" w:author="pete jones" w:date="2022-01-12T17:25:00Z"/>
                  </w:rPr>
                </w:rPrChange>
              </w:rPr>
              <w:pPrChange w:id="109563" w:author="pete jones" w:date="2022-01-12T17:26:00Z">
                <w:pPr>
                  <w:jc w:val="left"/>
                </w:pPr>
              </w:pPrChange>
            </w:pPr>
            <w:ins w:id="109564" w:author="pete jones" w:date="2022-01-12T17:25:00Z">
              <w:r w:rsidRPr="00D32D2F">
                <w:rPr>
                  <w:sz w:val="20"/>
                  <w:szCs w:val="20"/>
                  <w:rPrChange w:id="109565" w:author="pete jones" w:date="2022-01-12T17:26:00Z">
                    <w:rPr/>
                  </w:rPrChange>
                </w:rPr>
                <w:t>123</w:t>
              </w:r>
            </w:ins>
          </w:p>
        </w:tc>
        <w:tc>
          <w:tcPr>
            <w:tcW w:w="1516" w:type="dxa"/>
            <w:noWrap/>
            <w:hideMark/>
            <w:tcPrChange w:id="109566" w:author="pete jones" w:date="2022-01-12T17:27:00Z">
              <w:tcPr>
                <w:tcW w:w="1516" w:type="dxa"/>
                <w:noWrap/>
                <w:hideMark/>
              </w:tcPr>
            </w:tcPrChange>
          </w:tcPr>
          <w:p w14:paraId="315838C1" w14:textId="77777777" w:rsidR="00D32D2F" w:rsidRPr="00D32D2F" w:rsidRDefault="00D32D2F">
            <w:pPr>
              <w:spacing w:before="0" w:after="0" w:line="240" w:lineRule="auto"/>
              <w:jc w:val="left"/>
              <w:rPr>
                <w:ins w:id="109567" w:author="pete jones" w:date="2022-01-12T17:25:00Z"/>
                <w:sz w:val="20"/>
                <w:szCs w:val="20"/>
                <w:rPrChange w:id="109568" w:author="pete jones" w:date="2022-01-12T17:26:00Z">
                  <w:rPr>
                    <w:ins w:id="109569" w:author="pete jones" w:date="2022-01-12T17:25:00Z"/>
                  </w:rPr>
                </w:rPrChange>
              </w:rPr>
              <w:pPrChange w:id="109570" w:author="pete jones" w:date="2022-01-12T17:26:00Z">
                <w:pPr>
                  <w:jc w:val="left"/>
                </w:pPr>
              </w:pPrChange>
            </w:pPr>
            <w:ins w:id="109571" w:author="pete jones" w:date="2022-01-12T17:25:00Z">
              <w:r w:rsidRPr="00D32D2F">
                <w:rPr>
                  <w:sz w:val="20"/>
                  <w:szCs w:val="20"/>
                  <w:rPrChange w:id="109572" w:author="pete jones" w:date="2022-01-12T17:26:00Z">
                    <w:rPr/>
                  </w:rPrChange>
                </w:rPr>
                <w:t>OIE1000 </w:t>
              </w:r>
            </w:ins>
          </w:p>
        </w:tc>
        <w:tc>
          <w:tcPr>
            <w:tcW w:w="8744" w:type="dxa"/>
            <w:noWrap/>
            <w:hideMark/>
            <w:tcPrChange w:id="109573" w:author="pete jones" w:date="2022-01-12T17:27:00Z">
              <w:tcPr>
                <w:tcW w:w="8744" w:type="dxa"/>
                <w:noWrap/>
                <w:hideMark/>
              </w:tcPr>
            </w:tcPrChange>
          </w:tcPr>
          <w:p w14:paraId="20860FB8" w14:textId="77777777" w:rsidR="00D32D2F" w:rsidRPr="00D32D2F" w:rsidRDefault="00D32D2F">
            <w:pPr>
              <w:spacing w:before="0" w:after="0" w:line="240" w:lineRule="auto"/>
              <w:jc w:val="left"/>
              <w:rPr>
                <w:ins w:id="109574" w:author="pete jones" w:date="2022-01-12T17:25:00Z"/>
                <w:sz w:val="20"/>
                <w:szCs w:val="20"/>
                <w:rPrChange w:id="109575" w:author="pete jones" w:date="2022-01-12T17:26:00Z">
                  <w:rPr>
                    <w:ins w:id="109576" w:author="pete jones" w:date="2022-01-12T17:25:00Z"/>
                  </w:rPr>
                </w:rPrChange>
              </w:rPr>
              <w:pPrChange w:id="109577" w:author="pete jones" w:date="2022-01-12T17:26:00Z">
                <w:pPr>
                  <w:jc w:val="left"/>
                </w:pPr>
              </w:pPrChange>
            </w:pPr>
            <w:ins w:id="109578" w:author="pete jones" w:date="2022-01-12T17:25:00Z">
              <w:r w:rsidRPr="00D32D2F">
                <w:rPr>
                  <w:sz w:val="20"/>
                  <w:szCs w:val="20"/>
                  <w:rPrChange w:id="109579" w:author="pete jones" w:date="2022-01-12T17:26:00Z">
                    <w:rPr/>
                  </w:rPrChange>
                </w:rPr>
                <w:t>Olin First Year Introduction OFYI</w:t>
              </w:r>
            </w:ins>
          </w:p>
        </w:tc>
        <w:tc>
          <w:tcPr>
            <w:tcW w:w="616" w:type="dxa"/>
            <w:noWrap/>
            <w:vAlign w:val="center"/>
            <w:hideMark/>
            <w:tcPrChange w:id="109580" w:author="pete jones" w:date="2022-01-12T17:27:00Z">
              <w:tcPr>
                <w:tcW w:w="616" w:type="dxa"/>
                <w:noWrap/>
                <w:hideMark/>
              </w:tcPr>
            </w:tcPrChange>
          </w:tcPr>
          <w:p w14:paraId="5215C3E2" w14:textId="77777777" w:rsidR="00D32D2F" w:rsidRPr="00D32D2F" w:rsidRDefault="00D32D2F">
            <w:pPr>
              <w:spacing w:before="0" w:after="0" w:line="240" w:lineRule="auto"/>
              <w:jc w:val="center"/>
              <w:rPr>
                <w:ins w:id="109581" w:author="pete jones" w:date="2022-01-12T17:25:00Z"/>
                <w:sz w:val="20"/>
                <w:szCs w:val="20"/>
                <w:rPrChange w:id="109582" w:author="pete jones" w:date="2022-01-12T17:26:00Z">
                  <w:rPr>
                    <w:ins w:id="109583" w:author="pete jones" w:date="2022-01-12T17:25:00Z"/>
                  </w:rPr>
                </w:rPrChange>
              </w:rPr>
              <w:pPrChange w:id="109584" w:author="pete jones" w:date="2022-01-12T17:30:00Z">
                <w:pPr>
                  <w:jc w:val="left"/>
                </w:pPr>
              </w:pPrChange>
            </w:pPr>
            <w:ins w:id="109585" w:author="pete jones" w:date="2022-01-12T17:25:00Z">
              <w:r w:rsidRPr="00D32D2F">
                <w:rPr>
                  <w:sz w:val="20"/>
                  <w:szCs w:val="20"/>
                  <w:rPrChange w:id="109586" w:author="pete jones" w:date="2022-01-12T17:26:00Z">
                    <w:rPr/>
                  </w:rPrChange>
                </w:rPr>
                <w:t>x</w:t>
              </w:r>
            </w:ins>
          </w:p>
        </w:tc>
        <w:tc>
          <w:tcPr>
            <w:tcW w:w="616" w:type="dxa"/>
            <w:noWrap/>
            <w:vAlign w:val="center"/>
            <w:hideMark/>
            <w:tcPrChange w:id="109587" w:author="pete jones" w:date="2022-01-12T17:27:00Z">
              <w:tcPr>
                <w:tcW w:w="616" w:type="dxa"/>
                <w:noWrap/>
                <w:hideMark/>
              </w:tcPr>
            </w:tcPrChange>
          </w:tcPr>
          <w:p w14:paraId="28089E3A" w14:textId="77777777" w:rsidR="00D32D2F" w:rsidRPr="00D32D2F" w:rsidRDefault="00D32D2F">
            <w:pPr>
              <w:spacing w:before="0" w:after="0" w:line="240" w:lineRule="auto"/>
              <w:jc w:val="center"/>
              <w:rPr>
                <w:ins w:id="109588" w:author="pete jones" w:date="2022-01-12T17:25:00Z"/>
                <w:sz w:val="20"/>
                <w:szCs w:val="20"/>
                <w:rPrChange w:id="109589" w:author="pete jones" w:date="2022-01-12T17:26:00Z">
                  <w:rPr>
                    <w:ins w:id="109590" w:author="pete jones" w:date="2022-01-12T17:25:00Z"/>
                  </w:rPr>
                </w:rPrChange>
              </w:rPr>
              <w:pPrChange w:id="109591" w:author="pete jones" w:date="2022-01-12T17:30:00Z">
                <w:pPr>
                  <w:jc w:val="left"/>
                </w:pPr>
              </w:pPrChange>
            </w:pPr>
            <w:ins w:id="109592" w:author="pete jones" w:date="2022-01-12T17:25:00Z">
              <w:r w:rsidRPr="00D32D2F">
                <w:rPr>
                  <w:sz w:val="20"/>
                  <w:szCs w:val="20"/>
                  <w:rPrChange w:id="109593" w:author="pete jones" w:date="2022-01-12T17:26:00Z">
                    <w:rPr/>
                  </w:rPrChange>
                </w:rPr>
                <w:t>5</w:t>
              </w:r>
            </w:ins>
          </w:p>
        </w:tc>
        <w:tc>
          <w:tcPr>
            <w:tcW w:w="616" w:type="dxa"/>
            <w:noWrap/>
            <w:vAlign w:val="center"/>
            <w:hideMark/>
            <w:tcPrChange w:id="109594" w:author="pete jones" w:date="2022-01-12T17:27:00Z">
              <w:tcPr>
                <w:tcW w:w="616" w:type="dxa"/>
                <w:noWrap/>
                <w:hideMark/>
              </w:tcPr>
            </w:tcPrChange>
          </w:tcPr>
          <w:p w14:paraId="6DAAEAD6" w14:textId="77777777" w:rsidR="00D32D2F" w:rsidRPr="00D32D2F" w:rsidRDefault="00D32D2F">
            <w:pPr>
              <w:spacing w:before="0" w:after="0" w:line="240" w:lineRule="auto"/>
              <w:jc w:val="center"/>
              <w:rPr>
                <w:ins w:id="109595" w:author="pete jones" w:date="2022-01-12T17:25:00Z"/>
                <w:sz w:val="20"/>
                <w:szCs w:val="20"/>
                <w:rPrChange w:id="109596" w:author="pete jones" w:date="2022-01-12T17:26:00Z">
                  <w:rPr>
                    <w:ins w:id="109597" w:author="pete jones" w:date="2022-01-12T17:25:00Z"/>
                  </w:rPr>
                </w:rPrChange>
              </w:rPr>
              <w:pPrChange w:id="109598" w:author="pete jones" w:date="2022-01-12T17:30:00Z">
                <w:pPr>
                  <w:jc w:val="left"/>
                </w:pPr>
              </w:pPrChange>
            </w:pPr>
            <w:ins w:id="109599" w:author="pete jones" w:date="2022-01-12T17:25:00Z">
              <w:r w:rsidRPr="00D32D2F">
                <w:rPr>
                  <w:sz w:val="20"/>
                  <w:szCs w:val="20"/>
                  <w:rPrChange w:id="109600" w:author="pete jones" w:date="2022-01-12T17:26:00Z">
                    <w:rPr/>
                  </w:rPrChange>
                </w:rPr>
                <w:t>2</w:t>
              </w:r>
            </w:ins>
          </w:p>
        </w:tc>
        <w:tc>
          <w:tcPr>
            <w:tcW w:w="616" w:type="dxa"/>
            <w:noWrap/>
            <w:vAlign w:val="center"/>
            <w:hideMark/>
            <w:tcPrChange w:id="109601" w:author="pete jones" w:date="2022-01-12T17:27:00Z">
              <w:tcPr>
                <w:tcW w:w="616" w:type="dxa"/>
                <w:noWrap/>
                <w:hideMark/>
              </w:tcPr>
            </w:tcPrChange>
          </w:tcPr>
          <w:p w14:paraId="510016CB" w14:textId="77777777" w:rsidR="00D32D2F" w:rsidRPr="00D32D2F" w:rsidRDefault="00D32D2F">
            <w:pPr>
              <w:spacing w:before="0" w:after="0" w:line="240" w:lineRule="auto"/>
              <w:jc w:val="center"/>
              <w:rPr>
                <w:ins w:id="109602" w:author="pete jones" w:date="2022-01-12T17:25:00Z"/>
                <w:sz w:val="20"/>
                <w:szCs w:val="20"/>
                <w:rPrChange w:id="109603" w:author="pete jones" w:date="2022-01-12T17:26:00Z">
                  <w:rPr>
                    <w:ins w:id="109604" w:author="pete jones" w:date="2022-01-12T17:25:00Z"/>
                  </w:rPr>
                </w:rPrChange>
              </w:rPr>
              <w:pPrChange w:id="109605" w:author="pete jones" w:date="2022-01-12T17:30:00Z">
                <w:pPr>
                  <w:jc w:val="left"/>
                </w:pPr>
              </w:pPrChange>
            </w:pPr>
            <w:ins w:id="109606" w:author="pete jones" w:date="2022-01-12T17:25:00Z">
              <w:r w:rsidRPr="00D32D2F">
                <w:rPr>
                  <w:sz w:val="20"/>
                  <w:szCs w:val="20"/>
                  <w:rPrChange w:id="109607" w:author="pete jones" w:date="2022-01-12T17:26:00Z">
                    <w:rPr/>
                  </w:rPrChange>
                </w:rPr>
                <w:t>1</w:t>
              </w:r>
            </w:ins>
          </w:p>
        </w:tc>
        <w:tc>
          <w:tcPr>
            <w:tcW w:w="616" w:type="dxa"/>
            <w:noWrap/>
            <w:vAlign w:val="center"/>
            <w:hideMark/>
            <w:tcPrChange w:id="109608" w:author="pete jones" w:date="2022-01-12T17:27:00Z">
              <w:tcPr>
                <w:tcW w:w="616" w:type="dxa"/>
                <w:noWrap/>
                <w:hideMark/>
              </w:tcPr>
            </w:tcPrChange>
          </w:tcPr>
          <w:p w14:paraId="0B7737C0" w14:textId="77777777" w:rsidR="00D32D2F" w:rsidRPr="00D32D2F" w:rsidRDefault="00D32D2F">
            <w:pPr>
              <w:spacing w:before="0" w:after="0" w:line="240" w:lineRule="auto"/>
              <w:jc w:val="center"/>
              <w:rPr>
                <w:ins w:id="109609" w:author="pete jones" w:date="2022-01-12T17:25:00Z"/>
                <w:sz w:val="20"/>
                <w:szCs w:val="20"/>
                <w:rPrChange w:id="109610" w:author="pete jones" w:date="2022-01-12T17:26:00Z">
                  <w:rPr>
                    <w:ins w:id="109611" w:author="pete jones" w:date="2022-01-12T17:25:00Z"/>
                  </w:rPr>
                </w:rPrChange>
              </w:rPr>
              <w:pPrChange w:id="109612" w:author="pete jones" w:date="2022-01-12T17:30:00Z">
                <w:pPr>
                  <w:jc w:val="left"/>
                </w:pPr>
              </w:pPrChange>
            </w:pPr>
            <w:ins w:id="109613" w:author="pete jones" w:date="2022-01-12T17:25:00Z">
              <w:r w:rsidRPr="00D32D2F">
                <w:rPr>
                  <w:sz w:val="20"/>
                  <w:szCs w:val="20"/>
                  <w:rPrChange w:id="109614" w:author="pete jones" w:date="2022-01-12T17:26:00Z">
                    <w:rPr/>
                  </w:rPrChange>
                </w:rPr>
                <w:t>1</w:t>
              </w:r>
            </w:ins>
          </w:p>
        </w:tc>
        <w:tc>
          <w:tcPr>
            <w:tcW w:w="616" w:type="dxa"/>
            <w:noWrap/>
            <w:vAlign w:val="center"/>
            <w:hideMark/>
            <w:tcPrChange w:id="109615" w:author="pete jones" w:date="2022-01-12T17:27:00Z">
              <w:tcPr>
                <w:tcW w:w="616" w:type="dxa"/>
                <w:noWrap/>
                <w:hideMark/>
              </w:tcPr>
            </w:tcPrChange>
          </w:tcPr>
          <w:p w14:paraId="77A27798" w14:textId="77777777" w:rsidR="00D32D2F" w:rsidRPr="00D32D2F" w:rsidRDefault="00D32D2F">
            <w:pPr>
              <w:spacing w:before="0" w:after="0" w:line="240" w:lineRule="auto"/>
              <w:jc w:val="center"/>
              <w:rPr>
                <w:ins w:id="109616" w:author="pete jones" w:date="2022-01-12T17:25:00Z"/>
                <w:sz w:val="20"/>
                <w:szCs w:val="20"/>
                <w:rPrChange w:id="109617" w:author="pete jones" w:date="2022-01-12T17:26:00Z">
                  <w:rPr>
                    <w:ins w:id="109618" w:author="pete jones" w:date="2022-01-12T17:25:00Z"/>
                  </w:rPr>
                </w:rPrChange>
              </w:rPr>
              <w:pPrChange w:id="109619" w:author="pete jones" w:date="2022-01-12T17:30:00Z">
                <w:pPr>
                  <w:jc w:val="left"/>
                </w:pPr>
              </w:pPrChange>
            </w:pPr>
            <w:ins w:id="109620" w:author="pete jones" w:date="2022-01-12T17:25:00Z">
              <w:r w:rsidRPr="00D32D2F">
                <w:rPr>
                  <w:sz w:val="20"/>
                  <w:szCs w:val="20"/>
                  <w:rPrChange w:id="109621" w:author="pete jones" w:date="2022-01-12T17:26:00Z">
                    <w:rPr/>
                  </w:rPrChange>
                </w:rPr>
                <w:t>1</w:t>
              </w:r>
            </w:ins>
          </w:p>
        </w:tc>
        <w:tc>
          <w:tcPr>
            <w:tcW w:w="616" w:type="dxa"/>
            <w:noWrap/>
            <w:vAlign w:val="center"/>
            <w:hideMark/>
            <w:tcPrChange w:id="109622" w:author="pete jones" w:date="2022-01-12T17:27:00Z">
              <w:tcPr>
                <w:tcW w:w="616" w:type="dxa"/>
                <w:noWrap/>
                <w:hideMark/>
              </w:tcPr>
            </w:tcPrChange>
          </w:tcPr>
          <w:p w14:paraId="2ED300ED" w14:textId="77777777" w:rsidR="00D32D2F" w:rsidRPr="00D32D2F" w:rsidRDefault="00D32D2F">
            <w:pPr>
              <w:spacing w:before="0" w:after="0" w:line="240" w:lineRule="auto"/>
              <w:jc w:val="center"/>
              <w:rPr>
                <w:ins w:id="109623" w:author="pete jones" w:date="2022-01-12T17:25:00Z"/>
                <w:sz w:val="20"/>
                <w:szCs w:val="20"/>
                <w:rPrChange w:id="109624" w:author="pete jones" w:date="2022-01-12T17:26:00Z">
                  <w:rPr>
                    <w:ins w:id="109625" w:author="pete jones" w:date="2022-01-12T17:25:00Z"/>
                  </w:rPr>
                </w:rPrChange>
              </w:rPr>
              <w:pPrChange w:id="109626" w:author="pete jones" w:date="2022-01-12T17:30:00Z">
                <w:pPr>
                  <w:jc w:val="left"/>
                </w:pPr>
              </w:pPrChange>
            </w:pPr>
            <w:ins w:id="109627" w:author="pete jones" w:date="2022-01-12T17:25:00Z">
              <w:r w:rsidRPr="00D32D2F">
                <w:rPr>
                  <w:sz w:val="20"/>
                  <w:szCs w:val="20"/>
                  <w:rPrChange w:id="109628" w:author="pete jones" w:date="2022-01-12T17:26:00Z">
                    <w:rPr/>
                  </w:rPrChange>
                </w:rPr>
                <w:t>0</w:t>
              </w:r>
            </w:ins>
          </w:p>
        </w:tc>
        <w:tc>
          <w:tcPr>
            <w:tcW w:w="616" w:type="dxa"/>
            <w:noWrap/>
            <w:vAlign w:val="center"/>
            <w:hideMark/>
            <w:tcPrChange w:id="109629" w:author="pete jones" w:date="2022-01-12T17:27:00Z">
              <w:tcPr>
                <w:tcW w:w="616" w:type="dxa"/>
                <w:noWrap/>
                <w:hideMark/>
              </w:tcPr>
            </w:tcPrChange>
          </w:tcPr>
          <w:p w14:paraId="6FD73D91" w14:textId="77777777" w:rsidR="00D32D2F" w:rsidRPr="00D32D2F" w:rsidRDefault="00D32D2F">
            <w:pPr>
              <w:spacing w:before="0" w:after="0" w:line="240" w:lineRule="auto"/>
              <w:jc w:val="center"/>
              <w:rPr>
                <w:ins w:id="109630" w:author="pete jones" w:date="2022-01-12T17:25:00Z"/>
                <w:sz w:val="20"/>
                <w:szCs w:val="20"/>
                <w:rPrChange w:id="109631" w:author="pete jones" w:date="2022-01-12T17:26:00Z">
                  <w:rPr>
                    <w:ins w:id="109632" w:author="pete jones" w:date="2022-01-12T17:25:00Z"/>
                  </w:rPr>
                </w:rPrChange>
              </w:rPr>
              <w:pPrChange w:id="109633" w:author="pete jones" w:date="2022-01-12T17:30:00Z">
                <w:pPr>
                  <w:jc w:val="left"/>
                </w:pPr>
              </w:pPrChange>
            </w:pPr>
            <w:ins w:id="109634" w:author="pete jones" w:date="2022-01-12T17:25:00Z">
              <w:r w:rsidRPr="00D32D2F">
                <w:rPr>
                  <w:sz w:val="20"/>
                  <w:szCs w:val="20"/>
                  <w:rPrChange w:id="109635" w:author="pete jones" w:date="2022-01-12T17:26:00Z">
                    <w:rPr/>
                  </w:rPrChange>
                </w:rPr>
                <w:t>3</w:t>
              </w:r>
            </w:ins>
          </w:p>
        </w:tc>
      </w:tr>
      <w:tr w:rsidR="00D32D2F" w:rsidRPr="00D32D2F" w14:paraId="3643E610" w14:textId="77777777" w:rsidTr="00D32D2F">
        <w:trPr>
          <w:trHeight w:val="300"/>
          <w:ins w:id="109636" w:author="pete jones" w:date="2022-01-12T17:25:00Z"/>
          <w:trPrChange w:id="109637" w:author="pete jones" w:date="2022-01-12T17:27:00Z">
            <w:trPr>
              <w:trHeight w:val="300"/>
            </w:trPr>
          </w:trPrChange>
        </w:trPr>
        <w:tc>
          <w:tcPr>
            <w:tcW w:w="868" w:type="dxa"/>
            <w:noWrap/>
            <w:hideMark/>
            <w:tcPrChange w:id="109638" w:author="pete jones" w:date="2022-01-12T17:27:00Z">
              <w:tcPr>
                <w:tcW w:w="868" w:type="dxa"/>
                <w:noWrap/>
                <w:hideMark/>
              </w:tcPr>
            </w:tcPrChange>
          </w:tcPr>
          <w:p w14:paraId="5584CDB2" w14:textId="77777777" w:rsidR="00D32D2F" w:rsidRPr="00D32D2F" w:rsidRDefault="00D32D2F">
            <w:pPr>
              <w:spacing w:before="0" w:after="0" w:line="240" w:lineRule="auto"/>
              <w:jc w:val="left"/>
              <w:rPr>
                <w:ins w:id="109639" w:author="pete jones" w:date="2022-01-12T17:25:00Z"/>
                <w:sz w:val="20"/>
                <w:szCs w:val="20"/>
                <w:rPrChange w:id="109640" w:author="pete jones" w:date="2022-01-12T17:26:00Z">
                  <w:rPr>
                    <w:ins w:id="109641" w:author="pete jones" w:date="2022-01-12T17:25:00Z"/>
                  </w:rPr>
                </w:rPrChange>
              </w:rPr>
              <w:pPrChange w:id="109642" w:author="pete jones" w:date="2022-01-12T17:26:00Z">
                <w:pPr>
                  <w:jc w:val="left"/>
                </w:pPr>
              </w:pPrChange>
            </w:pPr>
            <w:ins w:id="109643" w:author="pete jones" w:date="2022-01-12T17:25:00Z">
              <w:r w:rsidRPr="00D32D2F">
                <w:rPr>
                  <w:sz w:val="20"/>
                  <w:szCs w:val="20"/>
                  <w:rPrChange w:id="109644" w:author="pete jones" w:date="2022-01-12T17:26:00Z">
                    <w:rPr/>
                  </w:rPrChange>
                </w:rPr>
                <w:t>124</w:t>
              </w:r>
            </w:ins>
          </w:p>
        </w:tc>
        <w:tc>
          <w:tcPr>
            <w:tcW w:w="1516" w:type="dxa"/>
            <w:noWrap/>
            <w:hideMark/>
            <w:tcPrChange w:id="109645" w:author="pete jones" w:date="2022-01-12T17:27:00Z">
              <w:tcPr>
                <w:tcW w:w="1516" w:type="dxa"/>
                <w:noWrap/>
                <w:hideMark/>
              </w:tcPr>
            </w:tcPrChange>
          </w:tcPr>
          <w:p w14:paraId="62D3F96F" w14:textId="77777777" w:rsidR="00D32D2F" w:rsidRPr="00D32D2F" w:rsidRDefault="00D32D2F">
            <w:pPr>
              <w:spacing w:before="0" w:after="0" w:line="240" w:lineRule="auto"/>
              <w:jc w:val="left"/>
              <w:rPr>
                <w:ins w:id="109646" w:author="pete jones" w:date="2022-01-12T17:25:00Z"/>
                <w:sz w:val="20"/>
                <w:szCs w:val="20"/>
                <w:rPrChange w:id="109647" w:author="pete jones" w:date="2022-01-12T17:26:00Z">
                  <w:rPr>
                    <w:ins w:id="109648" w:author="pete jones" w:date="2022-01-12T17:25:00Z"/>
                  </w:rPr>
                </w:rPrChange>
              </w:rPr>
              <w:pPrChange w:id="109649" w:author="pete jones" w:date="2022-01-12T17:26:00Z">
                <w:pPr>
                  <w:jc w:val="left"/>
                </w:pPr>
              </w:pPrChange>
            </w:pPr>
            <w:ins w:id="109650" w:author="pete jones" w:date="2022-01-12T17:25:00Z">
              <w:r w:rsidRPr="00D32D2F">
                <w:rPr>
                  <w:sz w:val="20"/>
                  <w:szCs w:val="20"/>
                  <w:rPrChange w:id="109651" w:author="pete jones" w:date="2022-01-12T17:26:00Z">
                    <w:rPr/>
                  </w:rPrChange>
                </w:rPr>
                <w:t>SCI1111</w:t>
              </w:r>
            </w:ins>
          </w:p>
        </w:tc>
        <w:tc>
          <w:tcPr>
            <w:tcW w:w="8744" w:type="dxa"/>
            <w:noWrap/>
            <w:hideMark/>
            <w:tcPrChange w:id="109652" w:author="pete jones" w:date="2022-01-12T17:27:00Z">
              <w:tcPr>
                <w:tcW w:w="8744" w:type="dxa"/>
                <w:noWrap/>
                <w:hideMark/>
              </w:tcPr>
            </w:tcPrChange>
          </w:tcPr>
          <w:p w14:paraId="7914F402" w14:textId="77777777" w:rsidR="00D32D2F" w:rsidRPr="00D32D2F" w:rsidRDefault="00D32D2F">
            <w:pPr>
              <w:spacing w:before="0" w:after="0" w:line="240" w:lineRule="auto"/>
              <w:jc w:val="left"/>
              <w:rPr>
                <w:ins w:id="109653" w:author="pete jones" w:date="2022-01-12T17:25:00Z"/>
                <w:sz w:val="20"/>
                <w:szCs w:val="20"/>
                <w:rPrChange w:id="109654" w:author="pete jones" w:date="2022-01-12T17:26:00Z">
                  <w:rPr>
                    <w:ins w:id="109655" w:author="pete jones" w:date="2022-01-12T17:25:00Z"/>
                  </w:rPr>
                </w:rPrChange>
              </w:rPr>
              <w:pPrChange w:id="109656" w:author="pete jones" w:date="2022-01-12T17:26:00Z">
                <w:pPr>
                  <w:jc w:val="left"/>
                </w:pPr>
              </w:pPrChange>
            </w:pPr>
            <w:ins w:id="109657" w:author="pete jones" w:date="2022-01-12T17:25:00Z">
              <w:r w:rsidRPr="00D32D2F">
                <w:rPr>
                  <w:sz w:val="20"/>
                  <w:szCs w:val="20"/>
                  <w:rPrChange w:id="109658" w:author="pete jones" w:date="2022-01-12T17:26:00Z">
                    <w:rPr/>
                  </w:rPrChange>
                </w:rPr>
                <w:t>Modeling and Simulation of the Physical World</w:t>
              </w:r>
            </w:ins>
          </w:p>
        </w:tc>
        <w:tc>
          <w:tcPr>
            <w:tcW w:w="616" w:type="dxa"/>
            <w:noWrap/>
            <w:vAlign w:val="center"/>
            <w:hideMark/>
            <w:tcPrChange w:id="109659" w:author="pete jones" w:date="2022-01-12T17:27:00Z">
              <w:tcPr>
                <w:tcW w:w="616" w:type="dxa"/>
                <w:noWrap/>
                <w:hideMark/>
              </w:tcPr>
            </w:tcPrChange>
          </w:tcPr>
          <w:p w14:paraId="33E1E504" w14:textId="77777777" w:rsidR="00D32D2F" w:rsidRPr="00D32D2F" w:rsidRDefault="00D32D2F">
            <w:pPr>
              <w:spacing w:before="0" w:after="0" w:line="240" w:lineRule="auto"/>
              <w:jc w:val="center"/>
              <w:rPr>
                <w:ins w:id="109660" w:author="pete jones" w:date="2022-01-12T17:25:00Z"/>
                <w:sz w:val="20"/>
                <w:szCs w:val="20"/>
                <w:rPrChange w:id="109661" w:author="pete jones" w:date="2022-01-12T17:26:00Z">
                  <w:rPr>
                    <w:ins w:id="109662" w:author="pete jones" w:date="2022-01-12T17:25:00Z"/>
                  </w:rPr>
                </w:rPrChange>
              </w:rPr>
              <w:pPrChange w:id="109663" w:author="pete jones" w:date="2022-01-12T17:30:00Z">
                <w:pPr>
                  <w:jc w:val="left"/>
                </w:pPr>
              </w:pPrChange>
            </w:pPr>
            <w:ins w:id="109664" w:author="pete jones" w:date="2022-01-12T17:25:00Z">
              <w:r w:rsidRPr="00D32D2F">
                <w:rPr>
                  <w:sz w:val="20"/>
                  <w:szCs w:val="20"/>
                  <w:rPrChange w:id="109665" w:author="pete jones" w:date="2022-01-12T17:26:00Z">
                    <w:rPr/>
                  </w:rPrChange>
                </w:rPr>
                <w:t>x</w:t>
              </w:r>
            </w:ins>
          </w:p>
        </w:tc>
        <w:tc>
          <w:tcPr>
            <w:tcW w:w="616" w:type="dxa"/>
            <w:noWrap/>
            <w:vAlign w:val="center"/>
            <w:hideMark/>
            <w:tcPrChange w:id="109666" w:author="pete jones" w:date="2022-01-12T17:27:00Z">
              <w:tcPr>
                <w:tcW w:w="616" w:type="dxa"/>
                <w:noWrap/>
                <w:hideMark/>
              </w:tcPr>
            </w:tcPrChange>
          </w:tcPr>
          <w:p w14:paraId="7C1BA0B1" w14:textId="77777777" w:rsidR="00D32D2F" w:rsidRPr="00D32D2F" w:rsidRDefault="00D32D2F">
            <w:pPr>
              <w:spacing w:before="0" w:after="0" w:line="240" w:lineRule="auto"/>
              <w:jc w:val="center"/>
              <w:rPr>
                <w:ins w:id="109667" w:author="pete jones" w:date="2022-01-12T17:25:00Z"/>
                <w:sz w:val="20"/>
                <w:szCs w:val="20"/>
                <w:rPrChange w:id="109668" w:author="pete jones" w:date="2022-01-12T17:26:00Z">
                  <w:rPr>
                    <w:ins w:id="109669" w:author="pete jones" w:date="2022-01-12T17:25:00Z"/>
                  </w:rPr>
                </w:rPrChange>
              </w:rPr>
              <w:pPrChange w:id="109670" w:author="pete jones" w:date="2022-01-12T17:30:00Z">
                <w:pPr>
                  <w:jc w:val="left"/>
                </w:pPr>
              </w:pPrChange>
            </w:pPr>
            <w:ins w:id="109671" w:author="pete jones" w:date="2022-01-12T17:25:00Z">
              <w:r w:rsidRPr="00D32D2F">
                <w:rPr>
                  <w:sz w:val="20"/>
                  <w:szCs w:val="20"/>
                  <w:rPrChange w:id="109672" w:author="pete jones" w:date="2022-01-12T17:26:00Z">
                    <w:rPr/>
                  </w:rPrChange>
                </w:rPr>
                <w:t>6</w:t>
              </w:r>
            </w:ins>
          </w:p>
        </w:tc>
        <w:tc>
          <w:tcPr>
            <w:tcW w:w="616" w:type="dxa"/>
            <w:noWrap/>
            <w:vAlign w:val="center"/>
            <w:hideMark/>
            <w:tcPrChange w:id="109673" w:author="pete jones" w:date="2022-01-12T17:27:00Z">
              <w:tcPr>
                <w:tcW w:w="616" w:type="dxa"/>
                <w:noWrap/>
                <w:hideMark/>
              </w:tcPr>
            </w:tcPrChange>
          </w:tcPr>
          <w:p w14:paraId="4AF0A920" w14:textId="77777777" w:rsidR="00D32D2F" w:rsidRPr="00D32D2F" w:rsidRDefault="00D32D2F">
            <w:pPr>
              <w:spacing w:before="0" w:after="0" w:line="240" w:lineRule="auto"/>
              <w:jc w:val="center"/>
              <w:rPr>
                <w:ins w:id="109674" w:author="pete jones" w:date="2022-01-12T17:25:00Z"/>
                <w:sz w:val="20"/>
                <w:szCs w:val="20"/>
                <w:rPrChange w:id="109675" w:author="pete jones" w:date="2022-01-12T17:26:00Z">
                  <w:rPr>
                    <w:ins w:id="109676" w:author="pete jones" w:date="2022-01-12T17:25:00Z"/>
                  </w:rPr>
                </w:rPrChange>
              </w:rPr>
              <w:pPrChange w:id="109677" w:author="pete jones" w:date="2022-01-12T17:30:00Z">
                <w:pPr>
                  <w:jc w:val="left"/>
                </w:pPr>
              </w:pPrChange>
            </w:pPr>
            <w:ins w:id="109678" w:author="pete jones" w:date="2022-01-12T17:25:00Z">
              <w:r w:rsidRPr="00D32D2F">
                <w:rPr>
                  <w:sz w:val="20"/>
                  <w:szCs w:val="20"/>
                  <w:rPrChange w:id="109679" w:author="pete jones" w:date="2022-01-12T17:26:00Z">
                    <w:rPr/>
                  </w:rPrChange>
                </w:rPr>
                <w:t>1</w:t>
              </w:r>
            </w:ins>
          </w:p>
        </w:tc>
        <w:tc>
          <w:tcPr>
            <w:tcW w:w="616" w:type="dxa"/>
            <w:noWrap/>
            <w:vAlign w:val="center"/>
            <w:hideMark/>
            <w:tcPrChange w:id="109680" w:author="pete jones" w:date="2022-01-12T17:27:00Z">
              <w:tcPr>
                <w:tcW w:w="616" w:type="dxa"/>
                <w:noWrap/>
                <w:hideMark/>
              </w:tcPr>
            </w:tcPrChange>
          </w:tcPr>
          <w:p w14:paraId="0D951029" w14:textId="77777777" w:rsidR="00D32D2F" w:rsidRPr="00D32D2F" w:rsidRDefault="00D32D2F">
            <w:pPr>
              <w:spacing w:before="0" w:after="0" w:line="240" w:lineRule="auto"/>
              <w:jc w:val="center"/>
              <w:rPr>
                <w:ins w:id="109681" w:author="pete jones" w:date="2022-01-12T17:25:00Z"/>
                <w:sz w:val="20"/>
                <w:szCs w:val="20"/>
                <w:rPrChange w:id="109682" w:author="pete jones" w:date="2022-01-12T17:26:00Z">
                  <w:rPr>
                    <w:ins w:id="109683" w:author="pete jones" w:date="2022-01-12T17:25:00Z"/>
                  </w:rPr>
                </w:rPrChange>
              </w:rPr>
              <w:pPrChange w:id="109684" w:author="pete jones" w:date="2022-01-12T17:30:00Z">
                <w:pPr>
                  <w:jc w:val="left"/>
                </w:pPr>
              </w:pPrChange>
            </w:pPr>
            <w:ins w:id="109685" w:author="pete jones" w:date="2022-01-12T17:25:00Z">
              <w:r w:rsidRPr="00D32D2F">
                <w:rPr>
                  <w:sz w:val="20"/>
                  <w:szCs w:val="20"/>
                  <w:rPrChange w:id="109686" w:author="pete jones" w:date="2022-01-12T17:26:00Z">
                    <w:rPr/>
                  </w:rPrChange>
                </w:rPr>
                <w:t>1</w:t>
              </w:r>
            </w:ins>
          </w:p>
        </w:tc>
        <w:tc>
          <w:tcPr>
            <w:tcW w:w="616" w:type="dxa"/>
            <w:noWrap/>
            <w:vAlign w:val="center"/>
            <w:hideMark/>
            <w:tcPrChange w:id="109687" w:author="pete jones" w:date="2022-01-12T17:27:00Z">
              <w:tcPr>
                <w:tcW w:w="616" w:type="dxa"/>
                <w:noWrap/>
                <w:hideMark/>
              </w:tcPr>
            </w:tcPrChange>
          </w:tcPr>
          <w:p w14:paraId="2A99BF13" w14:textId="77777777" w:rsidR="00D32D2F" w:rsidRPr="00D32D2F" w:rsidRDefault="00D32D2F">
            <w:pPr>
              <w:spacing w:before="0" w:after="0" w:line="240" w:lineRule="auto"/>
              <w:jc w:val="center"/>
              <w:rPr>
                <w:ins w:id="109688" w:author="pete jones" w:date="2022-01-12T17:25:00Z"/>
                <w:sz w:val="20"/>
                <w:szCs w:val="20"/>
                <w:rPrChange w:id="109689" w:author="pete jones" w:date="2022-01-12T17:26:00Z">
                  <w:rPr>
                    <w:ins w:id="109690" w:author="pete jones" w:date="2022-01-12T17:25:00Z"/>
                  </w:rPr>
                </w:rPrChange>
              </w:rPr>
              <w:pPrChange w:id="109691" w:author="pete jones" w:date="2022-01-12T17:30:00Z">
                <w:pPr>
                  <w:jc w:val="left"/>
                </w:pPr>
              </w:pPrChange>
            </w:pPr>
            <w:ins w:id="109692" w:author="pete jones" w:date="2022-01-12T17:25:00Z">
              <w:r w:rsidRPr="00D32D2F">
                <w:rPr>
                  <w:sz w:val="20"/>
                  <w:szCs w:val="20"/>
                  <w:rPrChange w:id="109693" w:author="pete jones" w:date="2022-01-12T17:26:00Z">
                    <w:rPr/>
                  </w:rPrChange>
                </w:rPr>
                <w:t>2</w:t>
              </w:r>
            </w:ins>
          </w:p>
        </w:tc>
        <w:tc>
          <w:tcPr>
            <w:tcW w:w="616" w:type="dxa"/>
            <w:noWrap/>
            <w:vAlign w:val="center"/>
            <w:hideMark/>
            <w:tcPrChange w:id="109694" w:author="pete jones" w:date="2022-01-12T17:27:00Z">
              <w:tcPr>
                <w:tcW w:w="616" w:type="dxa"/>
                <w:noWrap/>
                <w:hideMark/>
              </w:tcPr>
            </w:tcPrChange>
          </w:tcPr>
          <w:p w14:paraId="67440EFF" w14:textId="77777777" w:rsidR="00D32D2F" w:rsidRPr="00D32D2F" w:rsidRDefault="00D32D2F">
            <w:pPr>
              <w:spacing w:before="0" w:after="0" w:line="240" w:lineRule="auto"/>
              <w:jc w:val="center"/>
              <w:rPr>
                <w:ins w:id="109695" w:author="pete jones" w:date="2022-01-12T17:25:00Z"/>
                <w:sz w:val="20"/>
                <w:szCs w:val="20"/>
                <w:rPrChange w:id="109696" w:author="pete jones" w:date="2022-01-12T17:26:00Z">
                  <w:rPr>
                    <w:ins w:id="109697" w:author="pete jones" w:date="2022-01-12T17:25:00Z"/>
                  </w:rPr>
                </w:rPrChange>
              </w:rPr>
              <w:pPrChange w:id="109698" w:author="pete jones" w:date="2022-01-12T17:30:00Z">
                <w:pPr>
                  <w:jc w:val="left"/>
                </w:pPr>
              </w:pPrChange>
            </w:pPr>
          </w:p>
        </w:tc>
        <w:tc>
          <w:tcPr>
            <w:tcW w:w="616" w:type="dxa"/>
            <w:noWrap/>
            <w:vAlign w:val="center"/>
            <w:hideMark/>
            <w:tcPrChange w:id="109699" w:author="pete jones" w:date="2022-01-12T17:27:00Z">
              <w:tcPr>
                <w:tcW w:w="616" w:type="dxa"/>
                <w:noWrap/>
                <w:hideMark/>
              </w:tcPr>
            </w:tcPrChange>
          </w:tcPr>
          <w:p w14:paraId="39003756" w14:textId="77777777" w:rsidR="00D32D2F" w:rsidRPr="00D32D2F" w:rsidRDefault="00D32D2F">
            <w:pPr>
              <w:spacing w:before="0" w:after="0" w:line="240" w:lineRule="auto"/>
              <w:jc w:val="center"/>
              <w:rPr>
                <w:ins w:id="109700" w:author="pete jones" w:date="2022-01-12T17:25:00Z"/>
                <w:sz w:val="20"/>
                <w:szCs w:val="20"/>
                <w:rPrChange w:id="109701" w:author="pete jones" w:date="2022-01-12T17:26:00Z">
                  <w:rPr>
                    <w:ins w:id="109702" w:author="pete jones" w:date="2022-01-12T17:25:00Z"/>
                  </w:rPr>
                </w:rPrChange>
              </w:rPr>
              <w:pPrChange w:id="109703" w:author="pete jones" w:date="2022-01-12T17:30:00Z">
                <w:pPr>
                  <w:jc w:val="left"/>
                </w:pPr>
              </w:pPrChange>
            </w:pPr>
          </w:p>
        </w:tc>
        <w:tc>
          <w:tcPr>
            <w:tcW w:w="616" w:type="dxa"/>
            <w:noWrap/>
            <w:vAlign w:val="center"/>
            <w:hideMark/>
            <w:tcPrChange w:id="109704" w:author="pete jones" w:date="2022-01-12T17:27:00Z">
              <w:tcPr>
                <w:tcW w:w="616" w:type="dxa"/>
                <w:noWrap/>
                <w:hideMark/>
              </w:tcPr>
            </w:tcPrChange>
          </w:tcPr>
          <w:p w14:paraId="5857AAE5" w14:textId="77777777" w:rsidR="00D32D2F" w:rsidRPr="00D32D2F" w:rsidRDefault="00D32D2F">
            <w:pPr>
              <w:spacing w:before="0" w:after="0" w:line="240" w:lineRule="auto"/>
              <w:jc w:val="center"/>
              <w:rPr>
                <w:ins w:id="109705" w:author="pete jones" w:date="2022-01-12T17:25:00Z"/>
                <w:sz w:val="20"/>
                <w:szCs w:val="20"/>
                <w:rPrChange w:id="109706" w:author="pete jones" w:date="2022-01-12T17:26:00Z">
                  <w:rPr>
                    <w:ins w:id="109707" w:author="pete jones" w:date="2022-01-12T17:25:00Z"/>
                  </w:rPr>
                </w:rPrChange>
              </w:rPr>
              <w:pPrChange w:id="109708" w:author="pete jones" w:date="2022-01-12T17:30:00Z">
                <w:pPr>
                  <w:jc w:val="left"/>
                </w:pPr>
              </w:pPrChange>
            </w:pPr>
          </w:p>
        </w:tc>
      </w:tr>
      <w:tr w:rsidR="00D32D2F" w:rsidRPr="00D32D2F" w14:paraId="52BAB1FC" w14:textId="77777777" w:rsidTr="00D32D2F">
        <w:trPr>
          <w:trHeight w:val="300"/>
          <w:ins w:id="109709" w:author="pete jones" w:date="2022-01-12T17:25:00Z"/>
          <w:trPrChange w:id="109710" w:author="pete jones" w:date="2022-01-12T17:27:00Z">
            <w:trPr>
              <w:trHeight w:val="300"/>
            </w:trPr>
          </w:trPrChange>
        </w:trPr>
        <w:tc>
          <w:tcPr>
            <w:tcW w:w="868" w:type="dxa"/>
            <w:noWrap/>
            <w:hideMark/>
            <w:tcPrChange w:id="109711" w:author="pete jones" w:date="2022-01-12T17:27:00Z">
              <w:tcPr>
                <w:tcW w:w="868" w:type="dxa"/>
                <w:noWrap/>
                <w:hideMark/>
              </w:tcPr>
            </w:tcPrChange>
          </w:tcPr>
          <w:p w14:paraId="65DDC99A" w14:textId="77777777" w:rsidR="00D32D2F" w:rsidRPr="00D32D2F" w:rsidRDefault="00D32D2F">
            <w:pPr>
              <w:spacing w:before="0" w:after="0" w:line="240" w:lineRule="auto"/>
              <w:jc w:val="left"/>
              <w:rPr>
                <w:ins w:id="109712" w:author="pete jones" w:date="2022-01-12T17:25:00Z"/>
                <w:sz w:val="20"/>
                <w:szCs w:val="20"/>
                <w:rPrChange w:id="109713" w:author="pete jones" w:date="2022-01-12T17:26:00Z">
                  <w:rPr>
                    <w:ins w:id="109714" w:author="pete jones" w:date="2022-01-12T17:25:00Z"/>
                  </w:rPr>
                </w:rPrChange>
              </w:rPr>
              <w:pPrChange w:id="109715" w:author="pete jones" w:date="2022-01-12T17:26:00Z">
                <w:pPr>
                  <w:jc w:val="left"/>
                </w:pPr>
              </w:pPrChange>
            </w:pPr>
            <w:ins w:id="109716" w:author="pete jones" w:date="2022-01-12T17:25:00Z">
              <w:r w:rsidRPr="00D32D2F">
                <w:rPr>
                  <w:sz w:val="20"/>
                  <w:szCs w:val="20"/>
                  <w:rPrChange w:id="109717" w:author="pete jones" w:date="2022-01-12T17:26:00Z">
                    <w:rPr/>
                  </w:rPrChange>
                </w:rPr>
                <w:t>125</w:t>
              </w:r>
            </w:ins>
          </w:p>
        </w:tc>
        <w:tc>
          <w:tcPr>
            <w:tcW w:w="1516" w:type="dxa"/>
            <w:noWrap/>
            <w:hideMark/>
            <w:tcPrChange w:id="109718" w:author="pete jones" w:date="2022-01-12T17:27:00Z">
              <w:tcPr>
                <w:tcW w:w="1516" w:type="dxa"/>
                <w:noWrap/>
                <w:hideMark/>
              </w:tcPr>
            </w:tcPrChange>
          </w:tcPr>
          <w:p w14:paraId="088C1854" w14:textId="77777777" w:rsidR="00D32D2F" w:rsidRPr="00D32D2F" w:rsidRDefault="00D32D2F">
            <w:pPr>
              <w:spacing w:before="0" w:after="0" w:line="240" w:lineRule="auto"/>
              <w:jc w:val="left"/>
              <w:rPr>
                <w:ins w:id="109719" w:author="pete jones" w:date="2022-01-12T17:25:00Z"/>
                <w:sz w:val="20"/>
                <w:szCs w:val="20"/>
                <w:rPrChange w:id="109720" w:author="pete jones" w:date="2022-01-12T17:26:00Z">
                  <w:rPr>
                    <w:ins w:id="109721" w:author="pete jones" w:date="2022-01-12T17:25:00Z"/>
                  </w:rPr>
                </w:rPrChange>
              </w:rPr>
              <w:pPrChange w:id="109722" w:author="pete jones" w:date="2022-01-12T17:26:00Z">
                <w:pPr>
                  <w:jc w:val="left"/>
                </w:pPr>
              </w:pPrChange>
            </w:pPr>
            <w:ins w:id="109723" w:author="pete jones" w:date="2022-01-12T17:25:00Z">
              <w:r w:rsidRPr="00D32D2F">
                <w:rPr>
                  <w:sz w:val="20"/>
                  <w:szCs w:val="20"/>
                  <w:rPrChange w:id="109724" w:author="pete jones" w:date="2022-01-12T17:26:00Z">
                    <w:rPr/>
                  </w:rPrChange>
                </w:rPr>
                <w:t>SCI1199</w:t>
              </w:r>
            </w:ins>
          </w:p>
        </w:tc>
        <w:tc>
          <w:tcPr>
            <w:tcW w:w="8744" w:type="dxa"/>
            <w:noWrap/>
            <w:hideMark/>
            <w:tcPrChange w:id="109725" w:author="pete jones" w:date="2022-01-12T17:27:00Z">
              <w:tcPr>
                <w:tcW w:w="8744" w:type="dxa"/>
                <w:noWrap/>
                <w:hideMark/>
              </w:tcPr>
            </w:tcPrChange>
          </w:tcPr>
          <w:p w14:paraId="018DF9E7" w14:textId="77777777" w:rsidR="00D32D2F" w:rsidRPr="00D32D2F" w:rsidRDefault="00D32D2F">
            <w:pPr>
              <w:spacing w:before="0" w:after="0" w:line="240" w:lineRule="auto"/>
              <w:jc w:val="left"/>
              <w:rPr>
                <w:ins w:id="109726" w:author="pete jones" w:date="2022-01-12T17:25:00Z"/>
                <w:sz w:val="20"/>
                <w:szCs w:val="20"/>
                <w:rPrChange w:id="109727" w:author="pete jones" w:date="2022-01-12T17:26:00Z">
                  <w:rPr>
                    <w:ins w:id="109728" w:author="pete jones" w:date="2022-01-12T17:25:00Z"/>
                  </w:rPr>
                </w:rPrChange>
              </w:rPr>
              <w:pPrChange w:id="109729" w:author="pete jones" w:date="2022-01-12T17:26:00Z">
                <w:pPr>
                  <w:jc w:val="left"/>
                </w:pPr>
              </w:pPrChange>
            </w:pPr>
            <w:ins w:id="109730" w:author="pete jones" w:date="2022-01-12T17:25:00Z">
              <w:r w:rsidRPr="00D32D2F">
                <w:rPr>
                  <w:sz w:val="20"/>
                  <w:szCs w:val="20"/>
                  <w:rPrChange w:id="109731" w:author="pete jones" w:date="2022-01-12T17:26:00Z">
                    <w:rPr/>
                  </w:rPrChange>
                </w:rPr>
                <w:t xml:space="preserve"> Foundation Topic in Physics</w:t>
              </w:r>
            </w:ins>
          </w:p>
        </w:tc>
        <w:tc>
          <w:tcPr>
            <w:tcW w:w="616" w:type="dxa"/>
            <w:noWrap/>
            <w:vAlign w:val="center"/>
            <w:hideMark/>
            <w:tcPrChange w:id="109732" w:author="pete jones" w:date="2022-01-12T17:27:00Z">
              <w:tcPr>
                <w:tcW w:w="616" w:type="dxa"/>
                <w:noWrap/>
                <w:hideMark/>
              </w:tcPr>
            </w:tcPrChange>
          </w:tcPr>
          <w:p w14:paraId="3EB8CCEA" w14:textId="77777777" w:rsidR="00D32D2F" w:rsidRPr="00D32D2F" w:rsidRDefault="00D32D2F">
            <w:pPr>
              <w:spacing w:before="0" w:after="0" w:line="240" w:lineRule="auto"/>
              <w:jc w:val="center"/>
              <w:rPr>
                <w:ins w:id="109733" w:author="pete jones" w:date="2022-01-12T17:25:00Z"/>
                <w:sz w:val="20"/>
                <w:szCs w:val="20"/>
                <w:rPrChange w:id="109734" w:author="pete jones" w:date="2022-01-12T17:26:00Z">
                  <w:rPr>
                    <w:ins w:id="109735" w:author="pete jones" w:date="2022-01-12T17:25:00Z"/>
                  </w:rPr>
                </w:rPrChange>
              </w:rPr>
              <w:pPrChange w:id="109736" w:author="pete jones" w:date="2022-01-12T17:30:00Z">
                <w:pPr>
                  <w:jc w:val="left"/>
                </w:pPr>
              </w:pPrChange>
            </w:pPr>
            <w:ins w:id="109737" w:author="pete jones" w:date="2022-01-12T17:25:00Z">
              <w:r w:rsidRPr="00D32D2F">
                <w:rPr>
                  <w:sz w:val="20"/>
                  <w:szCs w:val="20"/>
                  <w:rPrChange w:id="109738" w:author="pete jones" w:date="2022-01-12T17:26:00Z">
                    <w:rPr/>
                  </w:rPrChange>
                </w:rPr>
                <w:t>x</w:t>
              </w:r>
            </w:ins>
          </w:p>
        </w:tc>
        <w:tc>
          <w:tcPr>
            <w:tcW w:w="616" w:type="dxa"/>
            <w:noWrap/>
            <w:vAlign w:val="center"/>
            <w:hideMark/>
            <w:tcPrChange w:id="109739" w:author="pete jones" w:date="2022-01-12T17:27:00Z">
              <w:tcPr>
                <w:tcW w:w="616" w:type="dxa"/>
                <w:noWrap/>
                <w:hideMark/>
              </w:tcPr>
            </w:tcPrChange>
          </w:tcPr>
          <w:p w14:paraId="5299F71D" w14:textId="77777777" w:rsidR="00D32D2F" w:rsidRPr="00D32D2F" w:rsidRDefault="00D32D2F">
            <w:pPr>
              <w:spacing w:before="0" w:after="0" w:line="240" w:lineRule="auto"/>
              <w:jc w:val="center"/>
              <w:rPr>
                <w:ins w:id="109740" w:author="pete jones" w:date="2022-01-12T17:25:00Z"/>
                <w:sz w:val="20"/>
                <w:szCs w:val="20"/>
                <w:rPrChange w:id="109741" w:author="pete jones" w:date="2022-01-12T17:26:00Z">
                  <w:rPr>
                    <w:ins w:id="109742" w:author="pete jones" w:date="2022-01-12T17:25:00Z"/>
                  </w:rPr>
                </w:rPrChange>
              </w:rPr>
              <w:pPrChange w:id="109743" w:author="pete jones" w:date="2022-01-12T17:30:00Z">
                <w:pPr>
                  <w:jc w:val="left"/>
                </w:pPr>
              </w:pPrChange>
            </w:pPr>
            <w:ins w:id="109744" w:author="pete jones" w:date="2022-01-12T17:25:00Z">
              <w:r w:rsidRPr="00D32D2F">
                <w:rPr>
                  <w:sz w:val="20"/>
                  <w:szCs w:val="20"/>
                  <w:rPrChange w:id="109745" w:author="pete jones" w:date="2022-01-12T17:26:00Z">
                    <w:rPr/>
                  </w:rPrChange>
                </w:rPr>
                <w:t>6</w:t>
              </w:r>
            </w:ins>
          </w:p>
        </w:tc>
        <w:tc>
          <w:tcPr>
            <w:tcW w:w="616" w:type="dxa"/>
            <w:noWrap/>
            <w:vAlign w:val="center"/>
            <w:hideMark/>
            <w:tcPrChange w:id="109746" w:author="pete jones" w:date="2022-01-12T17:27:00Z">
              <w:tcPr>
                <w:tcW w:w="616" w:type="dxa"/>
                <w:noWrap/>
                <w:hideMark/>
              </w:tcPr>
            </w:tcPrChange>
          </w:tcPr>
          <w:p w14:paraId="77A9EB20" w14:textId="77777777" w:rsidR="00D32D2F" w:rsidRPr="00D32D2F" w:rsidRDefault="00D32D2F">
            <w:pPr>
              <w:spacing w:before="0" w:after="0" w:line="240" w:lineRule="auto"/>
              <w:jc w:val="center"/>
              <w:rPr>
                <w:ins w:id="109747" w:author="pete jones" w:date="2022-01-12T17:25:00Z"/>
                <w:sz w:val="20"/>
                <w:szCs w:val="20"/>
                <w:rPrChange w:id="109748" w:author="pete jones" w:date="2022-01-12T17:26:00Z">
                  <w:rPr>
                    <w:ins w:id="109749" w:author="pete jones" w:date="2022-01-12T17:25:00Z"/>
                  </w:rPr>
                </w:rPrChange>
              </w:rPr>
              <w:pPrChange w:id="109750" w:author="pete jones" w:date="2022-01-12T17:30:00Z">
                <w:pPr>
                  <w:jc w:val="left"/>
                </w:pPr>
              </w:pPrChange>
            </w:pPr>
            <w:ins w:id="109751" w:author="pete jones" w:date="2022-01-12T17:25:00Z">
              <w:r w:rsidRPr="00D32D2F">
                <w:rPr>
                  <w:sz w:val="20"/>
                  <w:szCs w:val="20"/>
                  <w:rPrChange w:id="109752" w:author="pete jones" w:date="2022-01-12T17:26:00Z">
                    <w:rPr/>
                  </w:rPrChange>
                </w:rPr>
                <w:t>1</w:t>
              </w:r>
            </w:ins>
          </w:p>
        </w:tc>
        <w:tc>
          <w:tcPr>
            <w:tcW w:w="616" w:type="dxa"/>
            <w:noWrap/>
            <w:vAlign w:val="center"/>
            <w:hideMark/>
            <w:tcPrChange w:id="109753" w:author="pete jones" w:date="2022-01-12T17:27:00Z">
              <w:tcPr>
                <w:tcW w:w="616" w:type="dxa"/>
                <w:noWrap/>
                <w:hideMark/>
              </w:tcPr>
            </w:tcPrChange>
          </w:tcPr>
          <w:p w14:paraId="4CAE116D" w14:textId="77777777" w:rsidR="00D32D2F" w:rsidRPr="00D32D2F" w:rsidRDefault="00D32D2F">
            <w:pPr>
              <w:spacing w:before="0" w:after="0" w:line="240" w:lineRule="auto"/>
              <w:jc w:val="center"/>
              <w:rPr>
                <w:ins w:id="109754" w:author="pete jones" w:date="2022-01-12T17:25:00Z"/>
                <w:sz w:val="20"/>
                <w:szCs w:val="20"/>
                <w:rPrChange w:id="109755" w:author="pete jones" w:date="2022-01-12T17:26:00Z">
                  <w:rPr>
                    <w:ins w:id="109756" w:author="pete jones" w:date="2022-01-12T17:25:00Z"/>
                  </w:rPr>
                </w:rPrChange>
              </w:rPr>
              <w:pPrChange w:id="109757" w:author="pete jones" w:date="2022-01-12T17:30:00Z">
                <w:pPr>
                  <w:jc w:val="left"/>
                </w:pPr>
              </w:pPrChange>
            </w:pPr>
            <w:ins w:id="109758" w:author="pete jones" w:date="2022-01-12T17:25:00Z">
              <w:r w:rsidRPr="00D32D2F">
                <w:rPr>
                  <w:sz w:val="20"/>
                  <w:szCs w:val="20"/>
                  <w:rPrChange w:id="109759" w:author="pete jones" w:date="2022-01-12T17:26:00Z">
                    <w:rPr/>
                  </w:rPrChange>
                </w:rPr>
                <w:t>1</w:t>
              </w:r>
            </w:ins>
          </w:p>
        </w:tc>
        <w:tc>
          <w:tcPr>
            <w:tcW w:w="616" w:type="dxa"/>
            <w:noWrap/>
            <w:vAlign w:val="center"/>
            <w:hideMark/>
            <w:tcPrChange w:id="109760" w:author="pete jones" w:date="2022-01-12T17:27:00Z">
              <w:tcPr>
                <w:tcW w:w="616" w:type="dxa"/>
                <w:noWrap/>
                <w:hideMark/>
              </w:tcPr>
            </w:tcPrChange>
          </w:tcPr>
          <w:p w14:paraId="4CDF6487" w14:textId="77777777" w:rsidR="00D32D2F" w:rsidRPr="00D32D2F" w:rsidRDefault="00D32D2F">
            <w:pPr>
              <w:spacing w:before="0" w:after="0" w:line="240" w:lineRule="auto"/>
              <w:jc w:val="center"/>
              <w:rPr>
                <w:ins w:id="109761" w:author="pete jones" w:date="2022-01-12T17:25:00Z"/>
                <w:sz w:val="20"/>
                <w:szCs w:val="20"/>
                <w:rPrChange w:id="109762" w:author="pete jones" w:date="2022-01-12T17:26:00Z">
                  <w:rPr>
                    <w:ins w:id="109763" w:author="pete jones" w:date="2022-01-12T17:25:00Z"/>
                  </w:rPr>
                </w:rPrChange>
              </w:rPr>
              <w:pPrChange w:id="109764" w:author="pete jones" w:date="2022-01-12T17:30:00Z">
                <w:pPr>
                  <w:jc w:val="left"/>
                </w:pPr>
              </w:pPrChange>
            </w:pPr>
            <w:ins w:id="109765" w:author="pete jones" w:date="2022-01-12T17:25:00Z">
              <w:r w:rsidRPr="00D32D2F">
                <w:rPr>
                  <w:sz w:val="20"/>
                  <w:szCs w:val="20"/>
                  <w:rPrChange w:id="109766" w:author="pete jones" w:date="2022-01-12T17:26:00Z">
                    <w:rPr/>
                  </w:rPrChange>
                </w:rPr>
                <w:t>4</w:t>
              </w:r>
            </w:ins>
          </w:p>
        </w:tc>
        <w:tc>
          <w:tcPr>
            <w:tcW w:w="616" w:type="dxa"/>
            <w:noWrap/>
            <w:vAlign w:val="center"/>
            <w:hideMark/>
            <w:tcPrChange w:id="109767" w:author="pete jones" w:date="2022-01-12T17:27:00Z">
              <w:tcPr>
                <w:tcW w:w="616" w:type="dxa"/>
                <w:noWrap/>
                <w:hideMark/>
              </w:tcPr>
            </w:tcPrChange>
          </w:tcPr>
          <w:p w14:paraId="31207865" w14:textId="77777777" w:rsidR="00D32D2F" w:rsidRPr="00D32D2F" w:rsidRDefault="00D32D2F">
            <w:pPr>
              <w:spacing w:before="0" w:after="0" w:line="240" w:lineRule="auto"/>
              <w:jc w:val="center"/>
              <w:rPr>
                <w:ins w:id="109768" w:author="pete jones" w:date="2022-01-12T17:25:00Z"/>
                <w:sz w:val="20"/>
                <w:szCs w:val="20"/>
                <w:rPrChange w:id="109769" w:author="pete jones" w:date="2022-01-12T17:26:00Z">
                  <w:rPr>
                    <w:ins w:id="109770" w:author="pete jones" w:date="2022-01-12T17:25:00Z"/>
                  </w:rPr>
                </w:rPrChange>
              </w:rPr>
              <w:pPrChange w:id="109771" w:author="pete jones" w:date="2022-01-12T17:30:00Z">
                <w:pPr>
                  <w:jc w:val="left"/>
                </w:pPr>
              </w:pPrChange>
            </w:pPr>
          </w:p>
        </w:tc>
        <w:tc>
          <w:tcPr>
            <w:tcW w:w="616" w:type="dxa"/>
            <w:noWrap/>
            <w:vAlign w:val="center"/>
            <w:hideMark/>
            <w:tcPrChange w:id="109772" w:author="pete jones" w:date="2022-01-12T17:27:00Z">
              <w:tcPr>
                <w:tcW w:w="616" w:type="dxa"/>
                <w:noWrap/>
                <w:hideMark/>
              </w:tcPr>
            </w:tcPrChange>
          </w:tcPr>
          <w:p w14:paraId="45B77D01" w14:textId="77777777" w:rsidR="00D32D2F" w:rsidRPr="00D32D2F" w:rsidRDefault="00D32D2F">
            <w:pPr>
              <w:spacing w:before="0" w:after="0" w:line="240" w:lineRule="auto"/>
              <w:jc w:val="center"/>
              <w:rPr>
                <w:ins w:id="109773" w:author="pete jones" w:date="2022-01-12T17:25:00Z"/>
                <w:sz w:val="20"/>
                <w:szCs w:val="20"/>
                <w:rPrChange w:id="109774" w:author="pete jones" w:date="2022-01-12T17:26:00Z">
                  <w:rPr>
                    <w:ins w:id="109775" w:author="pete jones" w:date="2022-01-12T17:25:00Z"/>
                  </w:rPr>
                </w:rPrChange>
              </w:rPr>
              <w:pPrChange w:id="109776" w:author="pete jones" w:date="2022-01-12T17:30:00Z">
                <w:pPr>
                  <w:jc w:val="left"/>
                </w:pPr>
              </w:pPrChange>
            </w:pPr>
          </w:p>
        </w:tc>
        <w:tc>
          <w:tcPr>
            <w:tcW w:w="616" w:type="dxa"/>
            <w:noWrap/>
            <w:vAlign w:val="center"/>
            <w:hideMark/>
            <w:tcPrChange w:id="109777" w:author="pete jones" w:date="2022-01-12T17:27:00Z">
              <w:tcPr>
                <w:tcW w:w="616" w:type="dxa"/>
                <w:noWrap/>
                <w:hideMark/>
              </w:tcPr>
            </w:tcPrChange>
          </w:tcPr>
          <w:p w14:paraId="2B435FB0" w14:textId="77777777" w:rsidR="00D32D2F" w:rsidRPr="00D32D2F" w:rsidRDefault="00D32D2F">
            <w:pPr>
              <w:spacing w:before="0" w:after="0" w:line="240" w:lineRule="auto"/>
              <w:jc w:val="center"/>
              <w:rPr>
                <w:ins w:id="109778" w:author="pete jones" w:date="2022-01-12T17:25:00Z"/>
                <w:sz w:val="20"/>
                <w:szCs w:val="20"/>
                <w:rPrChange w:id="109779" w:author="pete jones" w:date="2022-01-12T17:26:00Z">
                  <w:rPr>
                    <w:ins w:id="109780" w:author="pete jones" w:date="2022-01-12T17:25:00Z"/>
                  </w:rPr>
                </w:rPrChange>
              </w:rPr>
              <w:pPrChange w:id="109781" w:author="pete jones" w:date="2022-01-12T17:30:00Z">
                <w:pPr>
                  <w:jc w:val="left"/>
                </w:pPr>
              </w:pPrChange>
            </w:pPr>
          </w:p>
        </w:tc>
      </w:tr>
      <w:tr w:rsidR="00D32D2F" w:rsidRPr="00D32D2F" w14:paraId="3C723623" w14:textId="77777777" w:rsidTr="00D32D2F">
        <w:trPr>
          <w:trHeight w:val="300"/>
          <w:ins w:id="109782" w:author="pete jones" w:date="2022-01-12T17:25:00Z"/>
          <w:trPrChange w:id="109783" w:author="pete jones" w:date="2022-01-12T17:27:00Z">
            <w:trPr>
              <w:trHeight w:val="300"/>
            </w:trPr>
          </w:trPrChange>
        </w:trPr>
        <w:tc>
          <w:tcPr>
            <w:tcW w:w="868" w:type="dxa"/>
            <w:noWrap/>
            <w:hideMark/>
            <w:tcPrChange w:id="109784" w:author="pete jones" w:date="2022-01-12T17:27:00Z">
              <w:tcPr>
                <w:tcW w:w="868" w:type="dxa"/>
                <w:noWrap/>
                <w:hideMark/>
              </w:tcPr>
            </w:tcPrChange>
          </w:tcPr>
          <w:p w14:paraId="5F4B0296" w14:textId="77777777" w:rsidR="00D32D2F" w:rsidRPr="00D32D2F" w:rsidRDefault="00D32D2F">
            <w:pPr>
              <w:spacing w:before="0" w:after="0" w:line="240" w:lineRule="auto"/>
              <w:jc w:val="left"/>
              <w:rPr>
                <w:ins w:id="109785" w:author="pete jones" w:date="2022-01-12T17:25:00Z"/>
                <w:sz w:val="20"/>
                <w:szCs w:val="20"/>
                <w:rPrChange w:id="109786" w:author="pete jones" w:date="2022-01-12T17:26:00Z">
                  <w:rPr>
                    <w:ins w:id="109787" w:author="pete jones" w:date="2022-01-12T17:25:00Z"/>
                  </w:rPr>
                </w:rPrChange>
              </w:rPr>
              <w:pPrChange w:id="109788" w:author="pete jones" w:date="2022-01-12T17:26:00Z">
                <w:pPr>
                  <w:jc w:val="left"/>
                </w:pPr>
              </w:pPrChange>
            </w:pPr>
            <w:ins w:id="109789" w:author="pete jones" w:date="2022-01-12T17:25:00Z">
              <w:r w:rsidRPr="00D32D2F">
                <w:rPr>
                  <w:sz w:val="20"/>
                  <w:szCs w:val="20"/>
                  <w:rPrChange w:id="109790" w:author="pete jones" w:date="2022-01-12T17:26:00Z">
                    <w:rPr/>
                  </w:rPrChange>
                </w:rPr>
                <w:t>126</w:t>
              </w:r>
            </w:ins>
          </w:p>
        </w:tc>
        <w:tc>
          <w:tcPr>
            <w:tcW w:w="1516" w:type="dxa"/>
            <w:noWrap/>
            <w:hideMark/>
            <w:tcPrChange w:id="109791" w:author="pete jones" w:date="2022-01-12T17:27:00Z">
              <w:tcPr>
                <w:tcW w:w="1516" w:type="dxa"/>
                <w:noWrap/>
                <w:hideMark/>
              </w:tcPr>
            </w:tcPrChange>
          </w:tcPr>
          <w:p w14:paraId="5BAF1FDD" w14:textId="77777777" w:rsidR="00D32D2F" w:rsidRPr="00D32D2F" w:rsidRDefault="00D32D2F">
            <w:pPr>
              <w:spacing w:before="0" w:after="0" w:line="240" w:lineRule="auto"/>
              <w:jc w:val="left"/>
              <w:rPr>
                <w:ins w:id="109792" w:author="pete jones" w:date="2022-01-12T17:25:00Z"/>
                <w:sz w:val="20"/>
                <w:szCs w:val="20"/>
                <w:rPrChange w:id="109793" w:author="pete jones" w:date="2022-01-12T17:26:00Z">
                  <w:rPr>
                    <w:ins w:id="109794" w:author="pete jones" w:date="2022-01-12T17:25:00Z"/>
                  </w:rPr>
                </w:rPrChange>
              </w:rPr>
              <w:pPrChange w:id="109795" w:author="pete jones" w:date="2022-01-12T17:26:00Z">
                <w:pPr>
                  <w:jc w:val="left"/>
                </w:pPr>
              </w:pPrChange>
            </w:pPr>
            <w:ins w:id="109796" w:author="pete jones" w:date="2022-01-12T17:25:00Z">
              <w:r w:rsidRPr="00D32D2F">
                <w:rPr>
                  <w:sz w:val="20"/>
                  <w:szCs w:val="20"/>
                  <w:rPrChange w:id="109797" w:author="pete jones" w:date="2022-01-12T17:26:00Z">
                    <w:rPr/>
                  </w:rPrChange>
                </w:rPr>
                <w:t>SCI1210</w:t>
              </w:r>
            </w:ins>
          </w:p>
        </w:tc>
        <w:tc>
          <w:tcPr>
            <w:tcW w:w="8744" w:type="dxa"/>
            <w:noWrap/>
            <w:hideMark/>
            <w:tcPrChange w:id="109798" w:author="pete jones" w:date="2022-01-12T17:27:00Z">
              <w:tcPr>
                <w:tcW w:w="8744" w:type="dxa"/>
                <w:noWrap/>
                <w:hideMark/>
              </w:tcPr>
            </w:tcPrChange>
          </w:tcPr>
          <w:p w14:paraId="68664649" w14:textId="77777777" w:rsidR="00D32D2F" w:rsidRPr="00D32D2F" w:rsidRDefault="00D32D2F">
            <w:pPr>
              <w:spacing w:before="0" w:after="0" w:line="240" w:lineRule="auto"/>
              <w:jc w:val="left"/>
              <w:rPr>
                <w:ins w:id="109799" w:author="pete jones" w:date="2022-01-12T17:25:00Z"/>
                <w:sz w:val="20"/>
                <w:szCs w:val="20"/>
                <w:rPrChange w:id="109800" w:author="pete jones" w:date="2022-01-12T17:26:00Z">
                  <w:rPr>
                    <w:ins w:id="109801" w:author="pete jones" w:date="2022-01-12T17:25:00Z"/>
                  </w:rPr>
                </w:rPrChange>
              </w:rPr>
              <w:pPrChange w:id="109802" w:author="pete jones" w:date="2022-01-12T17:26:00Z">
                <w:pPr>
                  <w:jc w:val="left"/>
                </w:pPr>
              </w:pPrChange>
            </w:pPr>
            <w:ins w:id="109803" w:author="pete jones" w:date="2022-01-12T17:25:00Z">
              <w:r w:rsidRPr="00D32D2F">
                <w:rPr>
                  <w:sz w:val="20"/>
                  <w:szCs w:val="20"/>
                  <w:rPrChange w:id="109804" w:author="pete jones" w:date="2022-01-12T17:26:00Z">
                    <w:rPr/>
                  </w:rPrChange>
                </w:rPr>
                <w:t xml:space="preserve"> Principles of Modern Biology with Laboratory</w:t>
              </w:r>
            </w:ins>
          </w:p>
        </w:tc>
        <w:tc>
          <w:tcPr>
            <w:tcW w:w="616" w:type="dxa"/>
            <w:noWrap/>
            <w:vAlign w:val="center"/>
            <w:hideMark/>
            <w:tcPrChange w:id="109805" w:author="pete jones" w:date="2022-01-12T17:27:00Z">
              <w:tcPr>
                <w:tcW w:w="616" w:type="dxa"/>
                <w:noWrap/>
                <w:hideMark/>
              </w:tcPr>
            </w:tcPrChange>
          </w:tcPr>
          <w:p w14:paraId="36A35907" w14:textId="18AF2DAC" w:rsidR="00D32D2F" w:rsidRPr="00D32D2F" w:rsidRDefault="00D32D2F">
            <w:pPr>
              <w:spacing w:before="0" w:after="0" w:line="240" w:lineRule="auto"/>
              <w:jc w:val="center"/>
              <w:rPr>
                <w:ins w:id="109806" w:author="pete jones" w:date="2022-01-12T17:25:00Z"/>
                <w:sz w:val="20"/>
                <w:szCs w:val="20"/>
                <w:rPrChange w:id="109807" w:author="pete jones" w:date="2022-01-12T17:26:00Z">
                  <w:rPr>
                    <w:ins w:id="109808" w:author="pete jones" w:date="2022-01-12T17:25:00Z"/>
                  </w:rPr>
                </w:rPrChange>
              </w:rPr>
              <w:pPrChange w:id="109809" w:author="pete jones" w:date="2022-01-12T17:30:00Z">
                <w:pPr>
                  <w:jc w:val="left"/>
                </w:pPr>
              </w:pPrChange>
            </w:pPr>
          </w:p>
        </w:tc>
        <w:tc>
          <w:tcPr>
            <w:tcW w:w="616" w:type="dxa"/>
            <w:noWrap/>
            <w:vAlign w:val="center"/>
            <w:hideMark/>
            <w:tcPrChange w:id="109810" w:author="pete jones" w:date="2022-01-12T17:27:00Z">
              <w:tcPr>
                <w:tcW w:w="616" w:type="dxa"/>
                <w:noWrap/>
                <w:hideMark/>
              </w:tcPr>
            </w:tcPrChange>
          </w:tcPr>
          <w:p w14:paraId="339B3AB5" w14:textId="77777777" w:rsidR="00D32D2F" w:rsidRPr="00D32D2F" w:rsidRDefault="00D32D2F">
            <w:pPr>
              <w:spacing w:before="0" w:after="0" w:line="240" w:lineRule="auto"/>
              <w:jc w:val="center"/>
              <w:rPr>
                <w:ins w:id="109811" w:author="pete jones" w:date="2022-01-12T17:25:00Z"/>
                <w:sz w:val="20"/>
                <w:szCs w:val="20"/>
                <w:rPrChange w:id="109812" w:author="pete jones" w:date="2022-01-12T17:26:00Z">
                  <w:rPr>
                    <w:ins w:id="109813" w:author="pete jones" w:date="2022-01-12T17:25:00Z"/>
                  </w:rPr>
                </w:rPrChange>
              </w:rPr>
              <w:pPrChange w:id="109814" w:author="pete jones" w:date="2022-01-12T17:30:00Z">
                <w:pPr>
                  <w:jc w:val="left"/>
                </w:pPr>
              </w:pPrChange>
            </w:pPr>
            <w:ins w:id="109815" w:author="pete jones" w:date="2022-01-12T17:25:00Z">
              <w:r w:rsidRPr="00D32D2F">
                <w:rPr>
                  <w:sz w:val="20"/>
                  <w:szCs w:val="20"/>
                  <w:rPrChange w:id="109816" w:author="pete jones" w:date="2022-01-12T17:26:00Z">
                    <w:rPr/>
                  </w:rPrChange>
                </w:rPr>
                <w:t>6</w:t>
              </w:r>
            </w:ins>
          </w:p>
        </w:tc>
        <w:tc>
          <w:tcPr>
            <w:tcW w:w="616" w:type="dxa"/>
            <w:noWrap/>
            <w:vAlign w:val="center"/>
            <w:hideMark/>
            <w:tcPrChange w:id="109817" w:author="pete jones" w:date="2022-01-12T17:27:00Z">
              <w:tcPr>
                <w:tcW w:w="616" w:type="dxa"/>
                <w:noWrap/>
                <w:hideMark/>
              </w:tcPr>
            </w:tcPrChange>
          </w:tcPr>
          <w:p w14:paraId="6528116F" w14:textId="77777777" w:rsidR="00D32D2F" w:rsidRPr="00D32D2F" w:rsidRDefault="00D32D2F">
            <w:pPr>
              <w:spacing w:before="0" w:after="0" w:line="240" w:lineRule="auto"/>
              <w:jc w:val="center"/>
              <w:rPr>
                <w:ins w:id="109818" w:author="pete jones" w:date="2022-01-12T17:25:00Z"/>
                <w:sz w:val="20"/>
                <w:szCs w:val="20"/>
                <w:rPrChange w:id="109819" w:author="pete jones" w:date="2022-01-12T17:26:00Z">
                  <w:rPr>
                    <w:ins w:id="109820" w:author="pete jones" w:date="2022-01-12T17:25:00Z"/>
                  </w:rPr>
                </w:rPrChange>
              </w:rPr>
              <w:pPrChange w:id="109821" w:author="pete jones" w:date="2022-01-12T17:30:00Z">
                <w:pPr>
                  <w:jc w:val="left"/>
                </w:pPr>
              </w:pPrChange>
            </w:pPr>
          </w:p>
        </w:tc>
        <w:tc>
          <w:tcPr>
            <w:tcW w:w="616" w:type="dxa"/>
            <w:noWrap/>
            <w:vAlign w:val="center"/>
            <w:hideMark/>
            <w:tcPrChange w:id="109822" w:author="pete jones" w:date="2022-01-12T17:27:00Z">
              <w:tcPr>
                <w:tcW w:w="616" w:type="dxa"/>
                <w:noWrap/>
                <w:hideMark/>
              </w:tcPr>
            </w:tcPrChange>
          </w:tcPr>
          <w:p w14:paraId="4D31CDCD" w14:textId="77777777" w:rsidR="00D32D2F" w:rsidRPr="00D32D2F" w:rsidRDefault="00D32D2F">
            <w:pPr>
              <w:spacing w:before="0" w:after="0" w:line="240" w:lineRule="auto"/>
              <w:jc w:val="center"/>
              <w:rPr>
                <w:ins w:id="109823" w:author="pete jones" w:date="2022-01-12T17:25:00Z"/>
                <w:sz w:val="20"/>
                <w:szCs w:val="20"/>
                <w:rPrChange w:id="109824" w:author="pete jones" w:date="2022-01-12T17:26:00Z">
                  <w:rPr>
                    <w:ins w:id="109825" w:author="pete jones" w:date="2022-01-12T17:25:00Z"/>
                  </w:rPr>
                </w:rPrChange>
              </w:rPr>
              <w:pPrChange w:id="109826" w:author="pete jones" w:date="2022-01-12T17:30:00Z">
                <w:pPr>
                  <w:jc w:val="left"/>
                </w:pPr>
              </w:pPrChange>
            </w:pPr>
            <w:ins w:id="109827" w:author="pete jones" w:date="2022-01-12T17:25:00Z">
              <w:r w:rsidRPr="00D32D2F">
                <w:rPr>
                  <w:sz w:val="20"/>
                  <w:szCs w:val="20"/>
                  <w:rPrChange w:id="109828" w:author="pete jones" w:date="2022-01-12T17:26:00Z">
                    <w:rPr/>
                  </w:rPrChange>
                </w:rPr>
                <w:t>1</w:t>
              </w:r>
            </w:ins>
          </w:p>
        </w:tc>
        <w:tc>
          <w:tcPr>
            <w:tcW w:w="616" w:type="dxa"/>
            <w:noWrap/>
            <w:vAlign w:val="center"/>
            <w:hideMark/>
            <w:tcPrChange w:id="109829" w:author="pete jones" w:date="2022-01-12T17:27:00Z">
              <w:tcPr>
                <w:tcW w:w="616" w:type="dxa"/>
                <w:noWrap/>
                <w:hideMark/>
              </w:tcPr>
            </w:tcPrChange>
          </w:tcPr>
          <w:p w14:paraId="0AB122B1" w14:textId="77777777" w:rsidR="00D32D2F" w:rsidRPr="00D32D2F" w:rsidRDefault="00D32D2F">
            <w:pPr>
              <w:spacing w:before="0" w:after="0" w:line="240" w:lineRule="auto"/>
              <w:jc w:val="center"/>
              <w:rPr>
                <w:ins w:id="109830" w:author="pete jones" w:date="2022-01-12T17:25:00Z"/>
                <w:sz w:val="20"/>
                <w:szCs w:val="20"/>
                <w:rPrChange w:id="109831" w:author="pete jones" w:date="2022-01-12T17:26:00Z">
                  <w:rPr>
                    <w:ins w:id="109832" w:author="pete jones" w:date="2022-01-12T17:25:00Z"/>
                  </w:rPr>
                </w:rPrChange>
              </w:rPr>
              <w:pPrChange w:id="109833" w:author="pete jones" w:date="2022-01-12T17:30:00Z">
                <w:pPr>
                  <w:jc w:val="left"/>
                </w:pPr>
              </w:pPrChange>
            </w:pPr>
            <w:ins w:id="109834" w:author="pete jones" w:date="2022-01-12T17:25:00Z">
              <w:r w:rsidRPr="00D32D2F">
                <w:rPr>
                  <w:sz w:val="20"/>
                  <w:szCs w:val="20"/>
                  <w:rPrChange w:id="109835" w:author="pete jones" w:date="2022-01-12T17:26:00Z">
                    <w:rPr/>
                  </w:rPrChange>
                </w:rPr>
                <w:t>4</w:t>
              </w:r>
            </w:ins>
          </w:p>
        </w:tc>
        <w:tc>
          <w:tcPr>
            <w:tcW w:w="616" w:type="dxa"/>
            <w:noWrap/>
            <w:vAlign w:val="center"/>
            <w:hideMark/>
            <w:tcPrChange w:id="109836" w:author="pete jones" w:date="2022-01-12T17:27:00Z">
              <w:tcPr>
                <w:tcW w:w="616" w:type="dxa"/>
                <w:noWrap/>
                <w:hideMark/>
              </w:tcPr>
            </w:tcPrChange>
          </w:tcPr>
          <w:p w14:paraId="488CA562" w14:textId="77777777" w:rsidR="00D32D2F" w:rsidRPr="00D32D2F" w:rsidRDefault="00D32D2F">
            <w:pPr>
              <w:spacing w:before="0" w:after="0" w:line="240" w:lineRule="auto"/>
              <w:jc w:val="center"/>
              <w:rPr>
                <w:ins w:id="109837" w:author="pete jones" w:date="2022-01-12T17:25:00Z"/>
                <w:sz w:val="20"/>
                <w:szCs w:val="20"/>
                <w:rPrChange w:id="109838" w:author="pete jones" w:date="2022-01-12T17:26:00Z">
                  <w:rPr>
                    <w:ins w:id="109839" w:author="pete jones" w:date="2022-01-12T17:25:00Z"/>
                  </w:rPr>
                </w:rPrChange>
              </w:rPr>
              <w:pPrChange w:id="109840" w:author="pete jones" w:date="2022-01-12T17:30:00Z">
                <w:pPr>
                  <w:jc w:val="left"/>
                </w:pPr>
              </w:pPrChange>
            </w:pPr>
            <w:ins w:id="109841" w:author="pete jones" w:date="2022-01-12T17:25:00Z">
              <w:r w:rsidRPr="00D32D2F">
                <w:rPr>
                  <w:sz w:val="20"/>
                  <w:szCs w:val="20"/>
                  <w:rPrChange w:id="109842" w:author="pete jones" w:date="2022-01-12T17:26:00Z">
                    <w:rPr/>
                  </w:rPrChange>
                </w:rPr>
                <w:t>4</w:t>
              </w:r>
            </w:ins>
          </w:p>
        </w:tc>
        <w:tc>
          <w:tcPr>
            <w:tcW w:w="616" w:type="dxa"/>
            <w:noWrap/>
            <w:vAlign w:val="center"/>
            <w:hideMark/>
            <w:tcPrChange w:id="109843" w:author="pete jones" w:date="2022-01-12T17:27:00Z">
              <w:tcPr>
                <w:tcW w:w="616" w:type="dxa"/>
                <w:noWrap/>
                <w:hideMark/>
              </w:tcPr>
            </w:tcPrChange>
          </w:tcPr>
          <w:p w14:paraId="56B18C92" w14:textId="77777777" w:rsidR="00D32D2F" w:rsidRPr="00D32D2F" w:rsidRDefault="00D32D2F">
            <w:pPr>
              <w:spacing w:before="0" w:after="0" w:line="240" w:lineRule="auto"/>
              <w:jc w:val="center"/>
              <w:rPr>
                <w:ins w:id="109844" w:author="pete jones" w:date="2022-01-12T17:25:00Z"/>
                <w:sz w:val="20"/>
                <w:szCs w:val="20"/>
                <w:rPrChange w:id="109845" w:author="pete jones" w:date="2022-01-12T17:26:00Z">
                  <w:rPr>
                    <w:ins w:id="109846" w:author="pete jones" w:date="2022-01-12T17:25:00Z"/>
                  </w:rPr>
                </w:rPrChange>
              </w:rPr>
              <w:pPrChange w:id="109847" w:author="pete jones" w:date="2022-01-12T17:30:00Z">
                <w:pPr>
                  <w:jc w:val="left"/>
                </w:pPr>
              </w:pPrChange>
            </w:pPr>
            <w:ins w:id="109848" w:author="pete jones" w:date="2022-01-12T17:25:00Z">
              <w:r w:rsidRPr="00D32D2F">
                <w:rPr>
                  <w:sz w:val="20"/>
                  <w:szCs w:val="20"/>
                  <w:rPrChange w:id="109849" w:author="pete jones" w:date="2022-01-12T17:26:00Z">
                    <w:rPr/>
                  </w:rPrChange>
                </w:rPr>
                <w:t>3</w:t>
              </w:r>
            </w:ins>
          </w:p>
        </w:tc>
        <w:tc>
          <w:tcPr>
            <w:tcW w:w="616" w:type="dxa"/>
            <w:noWrap/>
            <w:vAlign w:val="center"/>
            <w:hideMark/>
            <w:tcPrChange w:id="109850" w:author="pete jones" w:date="2022-01-12T17:27:00Z">
              <w:tcPr>
                <w:tcW w:w="616" w:type="dxa"/>
                <w:noWrap/>
                <w:hideMark/>
              </w:tcPr>
            </w:tcPrChange>
          </w:tcPr>
          <w:p w14:paraId="746AB36C" w14:textId="77777777" w:rsidR="00D32D2F" w:rsidRPr="00D32D2F" w:rsidRDefault="00D32D2F">
            <w:pPr>
              <w:spacing w:before="0" w:after="0" w:line="240" w:lineRule="auto"/>
              <w:jc w:val="center"/>
              <w:rPr>
                <w:ins w:id="109851" w:author="pete jones" w:date="2022-01-12T17:25:00Z"/>
                <w:sz w:val="20"/>
                <w:szCs w:val="20"/>
                <w:rPrChange w:id="109852" w:author="pete jones" w:date="2022-01-12T17:26:00Z">
                  <w:rPr>
                    <w:ins w:id="109853" w:author="pete jones" w:date="2022-01-12T17:25:00Z"/>
                  </w:rPr>
                </w:rPrChange>
              </w:rPr>
              <w:pPrChange w:id="109854" w:author="pete jones" w:date="2022-01-12T17:30:00Z">
                <w:pPr>
                  <w:jc w:val="left"/>
                </w:pPr>
              </w:pPrChange>
            </w:pPr>
            <w:ins w:id="109855" w:author="pete jones" w:date="2022-01-12T17:25:00Z">
              <w:r w:rsidRPr="00D32D2F">
                <w:rPr>
                  <w:sz w:val="20"/>
                  <w:szCs w:val="20"/>
                  <w:rPrChange w:id="109856" w:author="pete jones" w:date="2022-01-12T17:26:00Z">
                    <w:rPr/>
                  </w:rPrChange>
                </w:rPr>
                <w:t>5</w:t>
              </w:r>
            </w:ins>
          </w:p>
        </w:tc>
      </w:tr>
      <w:tr w:rsidR="00D32D2F" w:rsidRPr="00D32D2F" w14:paraId="02660A1B" w14:textId="77777777" w:rsidTr="00D32D2F">
        <w:trPr>
          <w:trHeight w:val="300"/>
          <w:ins w:id="109857" w:author="pete jones" w:date="2022-01-12T17:25:00Z"/>
          <w:trPrChange w:id="109858" w:author="pete jones" w:date="2022-01-12T17:27:00Z">
            <w:trPr>
              <w:trHeight w:val="300"/>
            </w:trPr>
          </w:trPrChange>
        </w:trPr>
        <w:tc>
          <w:tcPr>
            <w:tcW w:w="868" w:type="dxa"/>
            <w:noWrap/>
            <w:hideMark/>
            <w:tcPrChange w:id="109859" w:author="pete jones" w:date="2022-01-12T17:27:00Z">
              <w:tcPr>
                <w:tcW w:w="868" w:type="dxa"/>
                <w:noWrap/>
                <w:hideMark/>
              </w:tcPr>
            </w:tcPrChange>
          </w:tcPr>
          <w:p w14:paraId="0493B8F5" w14:textId="77777777" w:rsidR="00D32D2F" w:rsidRPr="00D32D2F" w:rsidRDefault="00D32D2F">
            <w:pPr>
              <w:spacing w:before="0" w:after="0" w:line="240" w:lineRule="auto"/>
              <w:jc w:val="left"/>
              <w:rPr>
                <w:ins w:id="109860" w:author="pete jones" w:date="2022-01-12T17:25:00Z"/>
                <w:sz w:val="20"/>
                <w:szCs w:val="20"/>
                <w:rPrChange w:id="109861" w:author="pete jones" w:date="2022-01-12T17:26:00Z">
                  <w:rPr>
                    <w:ins w:id="109862" w:author="pete jones" w:date="2022-01-12T17:25:00Z"/>
                  </w:rPr>
                </w:rPrChange>
              </w:rPr>
              <w:pPrChange w:id="109863" w:author="pete jones" w:date="2022-01-12T17:26:00Z">
                <w:pPr>
                  <w:jc w:val="left"/>
                </w:pPr>
              </w:pPrChange>
            </w:pPr>
            <w:ins w:id="109864" w:author="pete jones" w:date="2022-01-12T17:25:00Z">
              <w:r w:rsidRPr="00D32D2F">
                <w:rPr>
                  <w:sz w:val="20"/>
                  <w:szCs w:val="20"/>
                  <w:rPrChange w:id="109865" w:author="pete jones" w:date="2022-01-12T17:26:00Z">
                    <w:rPr/>
                  </w:rPrChange>
                </w:rPr>
                <w:t>127</w:t>
              </w:r>
            </w:ins>
          </w:p>
        </w:tc>
        <w:tc>
          <w:tcPr>
            <w:tcW w:w="1516" w:type="dxa"/>
            <w:noWrap/>
            <w:hideMark/>
            <w:tcPrChange w:id="109866" w:author="pete jones" w:date="2022-01-12T17:27:00Z">
              <w:tcPr>
                <w:tcW w:w="1516" w:type="dxa"/>
                <w:noWrap/>
                <w:hideMark/>
              </w:tcPr>
            </w:tcPrChange>
          </w:tcPr>
          <w:p w14:paraId="322B331F" w14:textId="77777777" w:rsidR="00D32D2F" w:rsidRPr="00D32D2F" w:rsidRDefault="00D32D2F">
            <w:pPr>
              <w:spacing w:before="0" w:after="0" w:line="240" w:lineRule="auto"/>
              <w:jc w:val="left"/>
              <w:rPr>
                <w:ins w:id="109867" w:author="pete jones" w:date="2022-01-12T17:25:00Z"/>
                <w:sz w:val="20"/>
                <w:szCs w:val="20"/>
                <w:rPrChange w:id="109868" w:author="pete jones" w:date="2022-01-12T17:26:00Z">
                  <w:rPr>
                    <w:ins w:id="109869" w:author="pete jones" w:date="2022-01-12T17:25:00Z"/>
                  </w:rPr>
                </w:rPrChange>
              </w:rPr>
              <w:pPrChange w:id="109870" w:author="pete jones" w:date="2022-01-12T17:26:00Z">
                <w:pPr>
                  <w:jc w:val="left"/>
                </w:pPr>
              </w:pPrChange>
            </w:pPr>
            <w:ins w:id="109871" w:author="pete jones" w:date="2022-01-12T17:25:00Z">
              <w:r w:rsidRPr="00D32D2F">
                <w:rPr>
                  <w:sz w:val="20"/>
                  <w:szCs w:val="20"/>
                  <w:rPrChange w:id="109872" w:author="pete jones" w:date="2022-01-12T17:26:00Z">
                    <w:rPr/>
                  </w:rPrChange>
                </w:rPr>
                <w:t>SCI1220</w:t>
              </w:r>
            </w:ins>
          </w:p>
        </w:tc>
        <w:tc>
          <w:tcPr>
            <w:tcW w:w="8744" w:type="dxa"/>
            <w:noWrap/>
            <w:hideMark/>
            <w:tcPrChange w:id="109873" w:author="pete jones" w:date="2022-01-12T17:27:00Z">
              <w:tcPr>
                <w:tcW w:w="8744" w:type="dxa"/>
                <w:noWrap/>
                <w:hideMark/>
              </w:tcPr>
            </w:tcPrChange>
          </w:tcPr>
          <w:p w14:paraId="3E54F4DE" w14:textId="77777777" w:rsidR="00D32D2F" w:rsidRPr="00D32D2F" w:rsidRDefault="00D32D2F">
            <w:pPr>
              <w:spacing w:before="0" w:after="0" w:line="240" w:lineRule="auto"/>
              <w:jc w:val="left"/>
              <w:rPr>
                <w:ins w:id="109874" w:author="pete jones" w:date="2022-01-12T17:25:00Z"/>
                <w:sz w:val="20"/>
                <w:szCs w:val="20"/>
                <w:rPrChange w:id="109875" w:author="pete jones" w:date="2022-01-12T17:26:00Z">
                  <w:rPr>
                    <w:ins w:id="109876" w:author="pete jones" w:date="2022-01-12T17:25:00Z"/>
                  </w:rPr>
                </w:rPrChange>
              </w:rPr>
              <w:pPrChange w:id="109877" w:author="pete jones" w:date="2022-01-12T17:26:00Z">
                <w:pPr>
                  <w:jc w:val="left"/>
                </w:pPr>
              </w:pPrChange>
            </w:pPr>
            <w:ins w:id="109878" w:author="pete jones" w:date="2022-01-12T17:25:00Z">
              <w:r w:rsidRPr="00D32D2F">
                <w:rPr>
                  <w:sz w:val="20"/>
                  <w:szCs w:val="20"/>
                  <w:rPrChange w:id="109879" w:author="pete jones" w:date="2022-01-12T17:26:00Z">
                    <w:rPr/>
                  </w:rPrChange>
                </w:rPr>
                <w:t xml:space="preserve"> Human Genetics and Genomics with Laboratory</w:t>
              </w:r>
            </w:ins>
          </w:p>
        </w:tc>
        <w:tc>
          <w:tcPr>
            <w:tcW w:w="616" w:type="dxa"/>
            <w:noWrap/>
            <w:vAlign w:val="center"/>
            <w:hideMark/>
            <w:tcPrChange w:id="109880" w:author="pete jones" w:date="2022-01-12T17:27:00Z">
              <w:tcPr>
                <w:tcW w:w="616" w:type="dxa"/>
                <w:noWrap/>
                <w:hideMark/>
              </w:tcPr>
            </w:tcPrChange>
          </w:tcPr>
          <w:p w14:paraId="5C42C2DC" w14:textId="1377F129" w:rsidR="00D32D2F" w:rsidRPr="00D32D2F" w:rsidRDefault="00D32D2F">
            <w:pPr>
              <w:spacing w:before="0" w:after="0" w:line="240" w:lineRule="auto"/>
              <w:jc w:val="center"/>
              <w:rPr>
                <w:ins w:id="109881" w:author="pete jones" w:date="2022-01-12T17:25:00Z"/>
                <w:sz w:val="20"/>
                <w:szCs w:val="20"/>
                <w:rPrChange w:id="109882" w:author="pete jones" w:date="2022-01-12T17:26:00Z">
                  <w:rPr>
                    <w:ins w:id="109883" w:author="pete jones" w:date="2022-01-12T17:25:00Z"/>
                  </w:rPr>
                </w:rPrChange>
              </w:rPr>
              <w:pPrChange w:id="109884" w:author="pete jones" w:date="2022-01-12T17:30:00Z">
                <w:pPr>
                  <w:jc w:val="left"/>
                </w:pPr>
              </w:pPrChange>
            </w:pPr>
          </w:p>
        </w:tc>
        <w:tc>
          <w:tcPr>
            <w:tcW w:w="616" w:type="dxa"/>
            <w:noWrap/>
            <w:vAlign w:val="center"/>
            <w:hideMark/>
            <w:tcPrChange w:id="109885" w:author="pete jones" w:date="2022-01-12T17:27:00Z">
              <w:tcPr>
                <w:tcW w:w="616" w:type="dxa"/>
                <w:noWrap/>
                <w:hideMark/>
              </w:tcPr>
            </w:tcPrChange>
          </w:tcPr>
          <w:p w14:paraId="083A6670" w14:textId="77777777" w:rsidR="00D32D2F" w:rsidRPr="00D32D2F" w:rsidRDefault="00D32D2F">
            <w:pPr>
              <w:spacing w:before="0" w:after="0" w:line="240" w:lineRule="auto"/>
              <w:jc w:val="center"/>
              <w:rPr>
                <w:ins w:id="109886" w:author="pete jones" w:date="2022-01-12T17:25:00Z"/>
                <w:sz w:val="20"/>
                <w:szCs w:val="20"/>
                <w:rPrChange w:id="109887" w:author="pete jones" w:date="2022-01-12T17:26:00Z">
                  <w:rPr>
                    <w:ins w:id="109888" w:author="pete jones" w:date="2022-01-12T17:25:00Z"/>
                  </w:rPr>
                </w:rPrChange>
              </w:rPr>
              <w:pPrChange w:id="109889" w:author="pete jones" w:date="2022-01-12T17:30:00Z">
                <w:pPr>
                  <w:jc w:val="left"/>
                </w:pPr>
              </w:pPrChange>
            </w:pPr>
            <w:ins w:id="109890" w:author="pete jones" w:date="2022-01-12T17:25:00Z">
              <w:r w:rsidRPr="00D32D2F">
                <w:rPr>
                  <w:sz w:val="20"/>
                  <w:szCs w:val="20"/>
                  <w:rPrChange w:id="109891" w:author="pete jones" w:date="2022-01-12T17:26:00Z">
                    <w:rPr/>
                  </w:rPrChange>
                </w:rPr>
                <w:t>6</w:t>
              </w:r>
            </w:ins>
          </w:p>
        </w:tc>
        <w:tc>
          <w:tcPr>
            <w:tcW w:w="616" w:type="dxa"/>
            <w:noWrap/>
            <w:vAlign w:val="center"/>
            <w:hideMark/>
            <w:tcPrChange w:id="109892" w:author="pete jones" w:date="2022-01-12T17:27:00Z">
              <w:tcPr>
                <w:tcW w:w="616" w:type="dxa"/>
                <w:noWrap/>
                <w:hideMark/>
              </w:tcPr>
            </w:tcPrChange>
          </w:tcPr>
          <w:p w14:paraId="43789B79" w14:textId="77777777" w:rsidR="00D32D2F" w:rsidRPr="00D32D2F" w:rsidRDefault="00D32D2F">
            <w:pPr>
              <w:spacing w:before="0" w:after="0" w:line="240" w:lineRule="auto"/>
              <w:jc w:val="center"/>
              <w:rPr>
                <w:ins w:id="109893" w:author="pete jones" w:date="2022-01-12T17:25:00Z"/>
                <w:sz w:val="20"/>
                <w:szCs w:val="20"/>
                <w:rPrChange w:id="109894" w:author="pete jones" w:date="2022-01-12T17:26:00Z">
                  <w:rPr>
                    <w:ins w:id="109895" w:author="pete jones" w:date="2022-01-12T17:25:00Z"/>
                  </w:rPr>
                </w:rPrChange>
              </w:rPr>
              <w:pPrChange w:id="109896" w:author="pete jones" w:date="2022-01-12T17:30:00Z">
                <w:pPr>
                  <w:jc w:val="left"/>
                </w:pPr>
              </w:pPrChange>
            </w:pPr>
          </w:p>
        </w:tc>
        <w:tc>
          <w:tcPr>
            <w:tcW w:w="616" w:type="dxa"/>
            <w:noWrap/>
            <w:vAlign w:val="center"/>
            <w:hideMark/>
            <w:tcPrChange w:id="109897" w:author="pete jones" w:date="2022-01-12T17:27:00Z">
              <w:tcPr>
                <w:tcW w:w="616" w:type="dxa"/>
                <w:noWrap/>
                <w:hideMark/>
              </w:tcPr>
            </w:tcPrChange>
          </w:tcPr>
          <w:p w14:paraId="04F1410F" w14:textId="77777777" w:rsidR="00D32D2F" w:rsidRPr="00D32D2F" w:rsidRDefault="00D32D2F">
            <w:pPr>
              <w:spacing w:before="0" w:after="0" w:line="240" w:lineRule="auto"/>
              <w:jc w:val="center"/>
              <w:rPr>
                <w:ins w:id="109898" w:author="pete jones" w:date="2022-01-12T17:25:00Z"/>
                <w:sz w:val="20"/>
                <w:szCs w:val="20"/>
                <w:rPrChange w:id="109899" w:author="pete jones" w:date="2022-01-12T17:26:00Z">
                  <w:rPr>
                    <w:ins w:id="109900" w:author="pete jones" w:date="2022-01-12T17:25:00Z"/>
                  </w:rPr>
                </w:rPrChange>
              </w:rPr>
              <w:pPrChange w:id="109901" w:author="pete jones" w:date="2022-01-12T17:30:00Z">
                <w:pPr>
                  <w:jc w:val="left"/>
                </w:pPr>
              </w:pPrChange>
            </w:pPr>
            <w:ins w:id="109902" w:author="pete jones" w:date="2022-01-12T17:25:00Z">
              <w:r w:rsidRPr="00D32D2F">
                <w:rPr>
                  <w:sz w:val="20"/>
                  <w:szCs w:val="20"/>
                  <w:rPrChange w:id="109903" w:author="pete jones" w:date="2022-01-12T17:26:00Z">
                    <w:rPr/>
                  </w:rPrChange>
                </w:rPr>
                <w:t>1</w:t>
              </w:r>
            </w:ins>
          </w:p>
        </w:tc>
        <w:tc>
          <w:tcPr>
            <w:tcW w:w="616" w:type="dxa"/>
            <w:noWrap/>
            <w:vAlign w:val="center"/>
            <w:hideMark/>
            <w:tcPrChange w:id="109904" w:author="pete jones" w:date="2022-01-12T17:27:00Z">
              <w:tcPr>
                <w:tcW w:w="616" w:type="dxa"/>
                <w:noWrap/>
                <w:hideMark/>
              </w:tcPr>
            </w:tcPrChange>
          </w:tcPr>
          <w:p w14:paraId="36599698" w14:textId="77777777" w:rsidR="00D32D2F" w:rsidRPr="00D32D2F" w:rsidRDefault="00D32D2F">
            <w:pPr>
              <w:spacing w:before="0" w:after="0" w:line="240" w:lineRule="auto"/>
              <w:jc w:val="center"/>
              <w:rPr>
                <w:ins w:id="109905" w:author="pete jones" w:date="2022-01-12T17:25:00Z"/>
                <w:sz w:val="20"/>
                <w:szCs w:val="20"/>
                <w:rPrChange w:id="109906" w:author="pete jones" w:date="2022-01-12T17:26:00Z">
                  <w:rPr>
                    <w:ins w:id="109907" w:author="pete jones" w:date="2022-01-12T17:25:00Z"/>
                  </w:rPr>
                </w:rPrChange>
              </w:rPr>
              <w:pPrChange w:id="109908" w:author="pete jones" w:date="2022-01-12T17:30:00Z">
                <w:pPr>
                  <w:jc w:val="left"/>
                </w:pPr>
              </w:pPrChange>
            </w:pPr>
            <w:ins w:id="109909" w:author="pete jones" w:date="2022-01-12T17:25:00Z">
              <w:r w:rsidRPr="00D32D2F">
                <w:rPr>
                  <w:sz w:val="20"/>
                  <w:szCs w:val="20"/>
                  <w:rPrChange w:id="109910" w:author="pete jones" w:date="2022-01-12T17:26:00Z">
                    <w:rPr/>
                  </w:rPrChange>
                </w:rPr>
                <w:t>4</w:t>
              </w:r>
            </w:ins>
          </w:p>
        </w:tc>
        <w:tc>
          <w:tcPr>
            <w:tcW w:w="616" w:type="dxa"/>
            <w:noWrap/>
            <w:vAlign w:val="center"/>
            <w:hideMark/>
            <w:tcPrChange w:id="109911" w:author="pete jones" w:date="2022-01-12T17:27:00Z">
              <w:tcPr>
                <w:tcW w:w="616" w:type="dxa"/>
                <w:noWrap/>
                <w:hideMark/>
              </w:tcPr>
            </w:tcPrChange>
          </w:tcPr>
          <w:p w14:paraId="25F31D43" w14:textId="77777777" w:rsidR="00D32D2F" w:rsidRPr="00D32D2F" w:rsidRDefault="00D32D2F">
            <w:pPr>
              <w:spacing w:before="0" w:after="0" w:line="240" w:lineRule="auto"/>
              <w:jc w:val="center"/>
              <w:rPr>
                <w:ins w:id="109912" w:author="pete jones" w:date="2022-01-12T17:25:00Z"/>
                <w:sz w:val="20"/>
                <w:szCs w:val="20"/>
                <w:rPrChange w:id="109913" w:author="pete jones" w:date="2022-01-12T17:26:00Z">
                  <w:rPr>
                    <w:ins w:id="109914" w:author="pete jones" w:date="2022-01-12T17:25:00Z"/>
                  </w:rPr>
                </w:rPrChange>
              </w:rPr>
              <w:pPrChange w:id="109915" w:author="pete jones" w:date="2022-01-12T17:30:00Z">
                <w:pPr>
                  <w:jc w:val="left"/>
                </w:pPr>
              </w:pPrChange>
            </w:pPr>
          </w:p>
        </w:tc>
        <w:tc>
          <w:tcPr>
            <w:tcW w:w="616" w:type="dxa"/>
            <w:noWrap/>
            <w:vAlign w:val="center"/>
            <w:hideMark/>
            <w:tcPrChange w:id="109916" w:author="pete jones" w:date="2022-01-12T17:27:00Z">
              <w:tcPr>
                <w:tcW w:w="616" w:type="dxa"/>
                <w:noWrap/>
                <w:hideMark/>
              </w:tcPr>
            </w:tcPrChange>
          </w:tcPr>
          <w:p w14:paraId="7AB65739" w14:textId="77777777" w:rsidR="00D32D2F" w:rsidRPr="00D32D2F" w:rsidRDefault="00D32D2F">
            <w:pPr>
              <w:spacing w:before="0" w:after="0" w:line="240" w:lineRule="auto"/>
              <w:jc w:val="center"/>
              <w:rPr>
                <w:ins w:id="109917" w:author="pete jones" w:date="2022-01-12T17:25:00Z"/>
                <w:sz w:val="20"/>
                <w:szCs w:val="20"/>
                <w:rPrChange w:id="109918" w:author="pete jones" w:date="2022-01-12T17:26:00Z">
                  <w:rPr>
                    <w:ins w:id="109919" w:author="pete jones" w:date="2022-01-12T17:25:00Z"/>
                  </w:rPr>
                </w:rPrChange>
              </w:rPr>
              <w:pPrChange w:id="109920" w:author="pete jones" w:date="2022-01-12T17:30:00Z">
                <w:pPr>
                  <w:jc w:val="left"/>
                </w:pPr>
              </w:pPrChange>
            </w:pPr>
          </w:p>
        </w:tc>
        <w:tc>
          <w:tcPr>
            <w:tcW w:w="616" w:type="dxa"/>
            <w:noWrap/>
            <w:vAlign w:val="center"/>
            <w:hideMark/>
            <w:tcPrChange w:id="109921" w:author="pete jones" w:date="2022-01-12T17:27:00Z">
              <w:tcPr>
                <w:tcW w:w="616" w:type="dxa"/>
                <w:noWrap/>
                <w:hideMark/>
              </w:tcPr>
            </w:tcPrChange>
          </w:tcPr>
          <w:p w14:paraId="403D1547" w14:textId="77777777" w:rsidR="00D32D2F" w:rsidRPr="00D32D2F" w:rsidRDefault="00D32D2F">
            <w:pPr>
              <w:spacing w:before="0" w:after="0" w:line="240" w:lineRule="auto"/>
              <w:jc w:val="center"/>
              <w:rPr>
                <w:ins w:id="109922" w:author="pete jones" w:date="2022-01-12T17:25:00Z"/>
                <w:sz w:val="20"/>
                <w:szCs w:val="20"/>
                <w:rPrChange w:id="109923" w:author="pete jones" w:date="2022-01-12T17:26:00Z">
                  <w:rPr>
                    <w:ins w:id="109924" w:author="pete jones" w:date="2022-01-12T17:25:00Z"/>
                  </w:rPr>
                </w:rPrChange>
              </w:rPr>
              <w:pPrChange w:id="109925" w:author="pete jones" w:date="2022-01-12T17:30:00Z">
                <w:pPr>
                  <w:jc w:val="left"/>
                </w:pPr>
              </w:pPrChange>
            </w:pPr>
          </w:p>
        </w:tc>
      </w:tr>
      <w:tr w:rsidR="00D32D2F" w:rsidRPr="00D32D2F" w14:paraId="6A062010" w14:textId="77777777" w:rsidTr="00D32D2F">
        <w:trPr>
          <w:trHeight w:val="300"/>
          <w:ins w:id="109926" w:author="pete jones" w:date="2022-01-12T17:25:00Z"/>
          <w:trPrChange w:id="109927" w:author="pete jones" w:date="2022-01-12T17:27:00Z">
            <w:trPr>
              <w:trHeight w:val="300"/>
            </w:trPr>
          </w:trPrChange>
        </w:trPr>
        <w:tc>
          <w:tcPr>
            <w:tcW w:w="868" w:type="dxa"/>
            <w:noWrap/>
            <w:hideMark/>
            <w:tcPrChange w:id="109928" w:author="pete jones" w:date="2022-01-12T17:27:00Z">
              <w:tcPr>
                <w:tcW w:w="868" w:type="dxa"/>
                <w:noWrap/>
                <w:hideMark/>
              </w:tcPr>
            </w:tcPrChange>
          </w:tcPr>
          <w:p w14:paraId="1F9E61F6" w14:textId="77777777" w:rsidR="00D32D2F" w:rsidRPr="00D32D2F" w:rsidRDefault="00D32D2F">
            <w:pPr>
              <w:spacing w:before="0" w:after="0" w:line="240" w:lineRule="auto"/>
              <w:jc w:val="left"/>
              <w:rPr>
                <w:ins w:id="109929" w:author="pete jones" w:date="2022-01-12T17:25:00Z"/>
                <w:sz w:val="20"/>
                <w:szCs w:val="20"/>
                <w:rPrChange w:id="109930" w:author="pete jones" w:date="2022-01-12T17:26:00Z">
                  <w:rPr>
                    <w:ins w:id="109931" w:author="pete jones" w:date="2022-01-12T17:25:00Z"/>
                  </w:rPr>
                </w:rPrChange>
              </w:rPr>
              <w:pPrChange w:id="109932" w:author="pete jones" w:date="2022-01-12T17:26:00Z">
                <w:pPr>
                  <w:jc w:val="left"/>
                </w:pPr>
              </w:pPrChange>
            </w:pPr>
            <w:ins w:id="109933" w:author="pete jones" w:date="2022-01-12T17:25:00Z">
              <w:r w:rsidRPr="00D32D2F">
                <w:rPr>
                  <w:sz w:val="20"/>
                  <w:szCs w:val="20"/>
                  <w:rPrChange w:id="109934" w:author="pete jones" w:date="2022-01-12T17:26:00Z">
                    <w:rPr/>
                  </w:rPrChange>
                </w:rPr>
                <w:t>128</w:t>
              </w:r>
            </w:ins>
          </w:p>
        </w:tc>
        <w:tc>
          <w:tcPr>
            <w:tcW w:w="1516" w:type="dxa"/>
            <w:noWrap/>
            <w:hideMark/>
            <w:tcPrChange w:id="109935" w:author="pete jones" w:date="2022-01-12T17:27:00Z">
              <w:tcPr>
                <w:tcW w:w="1516" w:type="dxa"/>
                <w:noWrap/>
                <w:hideMark/>
              </w:tcPr>
            </w:tcPrChange>
          </w:tcPr>
          <w:p w14:paraId="1A20DE08" w14:textId="77777777" w:rsidR="00D32D2F" w:rsidRPr="00D32D2F" w:rsidRDefault="00D32D2F">
            <w:pPr>
              <w:spacing w:before="0" w:after="0" w:line="240" w:lineRule="auto"/>
              <w:jc w:val="left"/>
              <w:rPr>
                <w:ins w:id="109936" w:author="pete jones" w:date="2022-01-12T17:25:00Z"/>
                <w:sz w:val="20"/>
                <w:szCs w:val="20"/>
                <w:rPrChange w:id="109937" w:author="pete jones" w:date="2022-01-12T17:26:00Z">
                  <w:rPr>
                    <w:ins w:id="109938" w:author="pete jones" w:date="2022-01-12T17:25:00Z"/>
                  </w:rPr>
                </w:rPrChange>
              </w:rPr>
              <w:pPrChange w:id="109939" w:author="pete jones" w:date="2022-01-12T17:26:00Z">
                <w:pPr>
                  <w:jc w:val="left"/>
                </w:pPr>
              </w:pPrChange>
            </w:pPr>
            <w:ins w:id="109940" w:author="pete jones" w:date="2022-01-12T17:25:00Z">
              <w:r w:rsidRPr="00D32D2F">
                <w:rPr>
                  <w:sz w:val="20"/>
                  <w:szCs w:val="20"/>
                  <w:rPrChange w:id="109941" w:author="pete jones" w:date="2022-01-12T17:26:00Z">
                    <w:rPr/>
                  </w:rPrChange>
                </w:rPr>
                <w:t>SCI1230</w:t>
              </w:r>
            </w:ins>
          </w:p>
        </w:tc>
        <w:tc>
          <w:tcPr>
            <w:tcW w:w="8744" w:type="dxa"/>
            <w:noWrap/>
            <w:hideMark/>
            <w:tcPrChange w:id="109942" w:author="pete jones" w:date="2022-01-12T17:27:00Z">
              <w:tcPr>
                <w:tcW w:w="8744" w:type="dxa"/>
                <w:noWrap/>
                <w:hideMark/>
              </w:tcPr>
            </w:tcPrChange>
          </w:tcPr>
          <w:p w14:paraId="79F2A435" w14:textId="77777777" w:rsidR="00D32D2F" w:rsidRPr="00D32D2F" w:rsidRDefault="00D32D2F">
            <w:pPr>
              <w:spacing w:before="0" w:after="0" w:line="240" w:lineRule="auto"/>
              <w:jc w:val="left"/>
              <w:rPr>
                <w:ins w:id="109943" w:author="pete jones" w:date="2022-01-12T17:25:00Z"/>
                <w:sz w:val="20"/>
                <w:szCs w:val="20"/>
                <w:rPrChange w:id="109944" w:author="pete jones" w:date="2022-01-12T17:26:00Z">
                  <w:rPr>
                    <w:ins w:id="109945" w:author="pete jones" w:date="2022-01-12T17:25:00Z"/>
                  </w:rPr>
                </w:rPrChange>
              </w:rPr>
              <w:pPrChange w:id="109946" w:author="pete jones" w:date="2022-01-12T17:26:00Z">
                <w:pPr>
                  <w:jc w:val="left"/>
                </w:pPr>
              </w:pPrChange>
            </w:pPr>
            <w:ins w:id="109947" w:author="pete jones" w:date="2022-01-12T17:25:00Z">
              <w:r w:rsidRPr="00D32D2F">
                <w:rPr>
                  <w:sz w:val="20"/>
                  <w:szCs w:val="20"/>
                  <w:rPrChange w:id="109948" w:author="pete jones" w:date="2022-01-12T17:26:00Z">
                    <w:rPr/>
                  </w:rPrChange>
                </w:rPr>
                <w:t xml:space="preserve"> Think Like a Biologist with Laboratory</w:t>
              </w:r>
            </w:ins>
          </w:p>
        </w:tc>
        <w:tc>
          <w:tcPr>
            <w:tcW w:w="616" w:type="dxa"/>
            <w:noWrap/>
            <w:vAlign w:val="center"/>
            <w:hideMark/>
            <w:tcPrChange w:id="109949" w:author="pete jones" w:date="2022-01-12T17:27:00Z">
              <w:tcPr>
                <w:tcW w:w="616" w:type="dxa"/>
                <w:noWrap/>
                <w:hideMark/>
              </w:tcPr>
            </w:tcPrChange>
          </w:tcPr>
          <w:p w14:paraId="6C927425" w14:textId="7B6B64EB" w:rsidR="00D32D2F" w:rsidRPr="00D32D2F" w:rsidRDefault="00D32D2F">
            <w:pPr>
              <w:spacing w:before="0" w:after="0" w:line="240" w:lineRule="auto"/>
              <w:jc w:val="center"/>
              <w:rPr>
                <w:ins w:id="109950" w:author="pete jones" w:date="2022-01-12T17:25:00Z"/>
                <w:sz w:val="20"/>
                <w:szCs w:val="20"/>
                <w:rPrChange w:id="109951" w:author="pete jones" w:date="2022-01-12T17:26:00Z">
                  <w:rPr>
                    <w:ins w:id="109952" w:author="pete jones" w:date="2022-01-12T17:25:00Z"/>
                  </w:rPr>
                </w:rPrChange>
              </w:rPr>
              <w:pPrChange w:id="109953" w:author="pete jones" w:date="2022-01-12T17:30:00Z">
                <w:pPr>
                  <w:jc w:val="left"/>
                </w:pPr>
              </w:pPrChange>
            </w:pPr>
          </w:p>
        </w:tc>
        <w:tc>
          <w:tcPr>
            <w:tcW w:w="616" w:type="dxa"/>
            <w:noWrap/>
            <w:vAlign w:val="center"/>
            <w:hideMark/>
            <w:tcPrChange w:id="109954" w:author="pete jones" w:date="2022-01-12T17:27:00Z">
              <w:tcPr>
                <w:tcW w:w="616" w:type="dxa"/>
                <w:noWrap/>
                <w:hideMark/>
              </w:tcPr>
            </w:tcPrChange>
          </w:tcPr>
          <w:p w14:paraId="497EA90D" w14:textId="77777777" w:rsidR="00D32D2F" w:rsidRPr="00D32D2F" w:rsidRDefault="00D32D2F">
            <w:pPr>
              <w:spacing w:before="0" w:after="0" w:line="240" w:lineRule="auto"/>
              <w:jc w:val="center"/>
              <w:rPr>
                <w:ins w:id="109955" w:author="pete jones" w:date="2022-01-12T17:25:00Z"/>
                <w:sz w:val="20"/>
                <w:szCs w:val="20"/>
                <w:rPrChange w:id="109956" w:author="pete jones" w:date="2022-01-12T17:26:00Z">
                  <w:rPr>
                    <w:ins w:id="109957" w:author="pete jones" w:date="2022-01-12T17:25:00Z"/>
                  </w:rPr>
                </w:rPrChange>
              </w:rPr>
              <w:pPrChange w:id="109958" w:author="pete jones" w:date="2022-01-12T17:30:00Z">
                <w:pPr>
                  <w:jc w:val="left"/>
                </w:pPr>
              </w:pPrChange>
            </w:pPr>
            <w:ins w:id="109959" w:author="pete jones" w:date="2022-01-12T17:25:00Z">
              <w:r w:rsidRPr="00D32D2F">
                <w:rPr>
                  <w:sz w:val="20"/>
                  <w:szCs w:val="20"/>
                  <w:rPrChange w:id="109960" w:author="pete jones" w:date="2022-01-12T17:26:00Z">
                    <w:rPr/>
                  </w:rPrChange>
                </w:rPr>
                <w:t>6</w:t>
              </w:r>
            </w:ins>
          </w:p>
        </w:tc>
        <w:tc>
          <w:tcPr>
            <w:tcW w:w="616" w:type="dxa"/>
            <w:noWrap/>
            <w:vAlign w:val="center"/>
            <w:hideMark/>
            <w:tcPrChange w:id="109961" w:author="pete jones" w:date="2022-01-12T17:27:00Z">
              <w:tcPr>
                <w:tcW w:w="616" w:type="dxa"/>
                <w:noWrap/>
                <w:hideMark/>
              </w:tcPr>
            </w:tcPrChange>
          </w:tcPr>
          <w:p w14:paraId="1B282A12" w14:textId="77777777" w:rsidR="00D32D2F" w:rsidRPr="00D32D2F" w:rsidRDefault="00D32D2F">
            <w:pPr>
              <w:spacing w:before="0" w:after="0" w:line="240" w:lineRule="auto"/>
              <w:jc w:val="center"/>
              <w:rPr>
                <w:ins w:id="109962" w:author="pete jones" w:date="2022-01-12T17:25:00Z"/>
                <w:sz w:val="20"/>
                <w:szCs w:val="20"/>
                <w:rPrChange w:id="109963" w:author="pete jones" w:date="2022-01-12T17:26:00Z">
                  <w:rPr>
                    <w:ins w:id="109964" w:author="pete jones" w:date="2022-01-12T17:25:00Z"/>
                  </w:rPr>
                </w:rPrChange>
              </w:rPr>
              <w:pPrChange w:id="109965" w:author="pete jones" w:date="2022-01-12T17:30:00Z">
                <w:pPr>
                  <w:jc w:val="left"/>
                </w:pPr>
              </w:pPrChange>
            </w:pPr>
          </w:p>
        </w:tc>
        <w:tc>
          <w:tcPr>
            <w:tcW w:w="616" w:type="dxa"/>
            <w:noWrap/>
            <w:vAlign w:val="center"/>
            <w:hideMark/>
            <w:tcPrChange w:id="109966" w:author="pete jones" w:date="2022-01-12T17:27:00Z">
              <w:tcPr>
                <w:tcW w:w="616" w:type="dxa"/>
                <w:noWrap/>
                <w:hideMark/>
              </w:tcPr>
            </w:tcPrChange>
          </w:tcPr>
          <w:p w14:paraId="6EE2BFEA" w14:textId="77777777" w:rsidR="00D32D2F" w:rsidRPr="00D32D2F" w:rsidRDefault="00D32D2F">
            <w:pPr>
              <w:spacing w:before="0" w:after="0" w:line="240" w:lineRule="auto"/>
              <w:jc w:val="center"/>
              <w:rPr>
                <w:ins w:id="109967" w:author="pete jones" w:date="2022-01-12T17:25:00Z"/>
                <w:sz w:val="20"/>
                <w:szCs w:val="20"/>
                <w:rPrChange w:id="109968" w:author="pete jones" w:date="2022-01-12T17:26:00Z">
                  <w:rPr>
                    <w:ins w:id="109969" w:author="pete jones" w:date="2022-01-12T17:25:00Z"/>
                  </w:rPr>
                </w:rPrChange>
              </w:rPr>
              <w:pPrChange w:id="109970" w:author="pete jones" w:date="2022-01-12T17:30:00Z">
                <w:pPr>
                  <w:jc w:val="left"/>
                </w:pPr>
              </w:pPrChange>
            </w:pPr>
            <w:ins w:id="109971" w:author="pete jones" w:date="2022-01-12T17:25:00Z">
              <w:r w:rsidRPr="00D32D2F">
                <w:rPr>
                  <w:sz w:val="20"/>
                  <w:szCs w:val="20"/>
                  <w:rPrChange w:id="109972" w:author="pete jones" w:date="2022-01-12T17:26:00Z">
                    <w:rPr/>
                  </w:rPrChange>
                </w:rPr>
                <w:t>1</w:t>
              </w:r>
            </w:ins>
          </w:p>
        </w:tc>
        <w:tc>
          <w:tcPr>
            <w:tcW w:w="616" w:type="dxa"/>
            <w:noWrap/>
            <w:vAlign w:val="center"/>
            <w:hideMark/>
            <w:tcPrChange w:id="109973" w:author="pete jones" w:date="2022-01-12T17:27:00Z">
              <w:tcPr>
                <w:tcW w:w="616" w:type="dxa"/>
                <w:noWrap/>
                <w:hideMark/>
              </w:tcPr>
            </w:tcPrChange>
          </w:tcPr>
          <w:p w14:paraId="0BE969E0" w14:textId="77777777" w:rsidR="00D32D2F" w:rsidRPr="00D32D2F" w:rsidRDefault="00D32D2F">
            <w:pPr>
              <w:spacing w:before="0" w:after="0" w:line="240" w:lineRule="auto"/>
              <w:jc w:val="center"/>
              <w:rPr>
                <w:ins w:id="109974" w:author="pete jones" w:date="2022-01-12T17:25:00Z"/>
                <w:sz w:val="20"/>
                <w:szCs w:val="20"/>
                <w:rPrChange w:id="109975" w:author="pete jones" w:date="2022-01-12T17:26:00Z">
                  <w:rPr>
                    <w:ins w:id="109976" w:author="pete jones" w:date="2022-01-12T17:25:00Z"/>
                  </w:rPr>
                </w:rPrChange>
              </w:rPr>
              <w:pPrChange w:id="109977" w:author="pete jones" w:date="2022-01-12T17:30:00Z">
                <w:pPr>
                  <w:jc w:val="left"/>
                </w:pPr>
              </w:pPrChange>
            </w:pPr>
            <w:ins w:id="109978" w:author="pete jones" w:date="2022-01-12T17:25:00Z">
              <w:r w:rsidRPr="00D32D2F">
                <w:rPr>
                  <w:sz w:val="20"/>
                  <w:szCs w:val="20"/>
                  <w:rPrChange w:id="109979" w:author="pete jones" w:date="2022-01-12T17:26:00Z">
                    <w:rPr/>
                  </w:rPrChange>
                </w:rPr>
                <w:t>4</w:t>
              </w:r>
            </w:ins>
          </w:p>
        </w:tc>
        <w:tc>
          <w:tcPr>
            <w:tcW w:w="616" w:type="dxa"/>
            <w:noWrap/>
            <w:vAlign w:val="center"/>
            <w:hideMark/>
            <w:tcPrChange w:id="109980" w:author="pete jones" w:date="2022-01-12T17:27:00Z">
              <w:tcPr>
                <w:tcW w:w="616" w:type="dxa"/>
                <w:noWrap/>
                <w:hideMark/>
              </w:tcPr>
            </w:tcPrChange>
          </w:tcPr>
          <w:p w14:paraId="148F5F37" w14:textId="77777777" w:rsidR="00D32D2F" w:rsidRPr="00D32D2F" w:rsidRDefault="00D32D2F">
            <w:pPr>
              <w:spacing w:before="0" w:after="0" w:line="240" w:lineRule="auto"/>
              <w:jc w:val="center"/>
              <w:rPr>
                <w:ins w:id="109981" w:author="pete jones" w:date="2022-01-12T17:25:00Z"/>
                <w:sz w:val="20"/>
                <w:szCs w:val="20"/>
                <w:rPrChange w:id="109982" w:author="pete jones" w:date="2022-01-12T17:26:00Z">
                  <w:rPr>
                    <w:ins w:id="109983" w:author="pete jones" w:date="2022-01-12T17:25:00Z"/>
                  </w:rPr>
                </w:rPrChange>
              </w:rPr>
              <w:pPrChange w:id="109984" w:author="pete jones" w:date="2022-01-12T17:30:00Z">
                <w:pPr>
                  <w:jc w:val="left"/>
                </w:pPr>
              </w:pPrChange>
            </w:pPr>
          </w:p>
        </w:tc>
        <w:tc>
          <w:tcPr>
            <w:tcW w:w="616" w:type="dxa"/>
            <w:noWrap/>
            <w:vAlign w:val="center"/>
            <w:hideMark/>
            <w:tcPrChange w:id="109985" w:author="pete jones" w:date="2022-01-12T17:27:00Z">
              <w:tcPr>
                <w:tcW w:w="616" w:type="dxa"/>
                <w:noWrap/>
                <w:hideMark/>
              </w:tcPr>
            </w:tcPrChange>
          </w:tcPr>
          <w:p w14:paraId="5B44743B" w14:textId="77777777" w:rsidR="00D32D2F" w:rsidRPr="00D32D2F" w:rsidRDefault="00D32D2F">
            <w:pPr>
              <w:spacing w:before="0" w:after="0" w:line="240" w:lineRule="auto"/>
              <w:jc w:val="center"/>
              <w:rPr>
                <w:ins w:id="109986" w:author="pete jones" w:date="2022-01-12T17:25:00Z"/>
                <w:sz w:val="20"/>
                <w:szCs w:val="20"/>
                <w:rPrChange w:id="109987" w:author="pete jones" w:date="2022-01-12T17:26:00Z">
                  <w:rPr>
                    <w:ins w:id="109988" w:author="pete jones" w:date="2022-01-12T17:25:00Z"/>
                  </w:rPr>
                </w:rPrChange>
              </w:rPr>
              <w:pPrChange w:id="109989" w:author="pete jones" w:date="2022-01-12T17:30:00Z">
                <w:pPr>
                  <w:jc w:val="left"/>
                </w:pPr>
              </w:pPrChange>
            </w:pPr>
          </w:p>
        </w:tc>
        <w:tc>
          <w:tcPr>
            <w:tcW w:w="616" w:type="dxa"/>
            <w:noWrap/>
            <w:vAlign w:val="center"/>
            <w:hideMark/>
            <w:tcPrChange w:id="109990" w:author="pete jones" w:date="2022-01-12T17:27:00Z">
              <w:tcPr>
                <w:tcW w:w="616" w:type="dxa"/>
                <w:noWrap/>
                <w:hideMark/>
              </w:tcPr>
            </w:tcPrChange>
          </w:tcPr>
          <w:p w14:paraId="6C2BDE90" w14:textId="77777777" w:rsidR="00D32D2F" w:rsidRPr="00D32D2F" w:rsidRDefault="00D32D2F">
            <w:pPr>
              <w:spacing w:before="0" w:after="0" w:line="240" w:lineRule="auto"/>
              <w:jc w:val="center"/>
              <w:rPr>
                <w:ins w:id="109991" w:author="pete jones" w:date="2022-01-12T17:25:00Z"/>
                <w:sz w:val="20"/>
                <w:szCs w:val="20"/>
                <w:rPrChange w:id="109992" w:author="pete jones" w:date="2022-01-12T17:26:00Z">
                  <w:rPr>
                    <w:ins w:id="109993" w:author="pete jones" w:date="2022-01-12T17:25:00Z"/>
                  </w:rPr>
                </w:rPrChange>
              </w:rPr>
              <w:pPrChange w:id="109994" w:author="pete jones" w:date="2022-01-12T17:30:00Z">
                <w:pPr>
                  <w:jc w:val="left"/>
                </w:pPr>
              </w:pPrChange>
            </w:pPr>
          </w:p>
        </w:tc>
      </w:tr>
      <w:tr w:rsidR="00D32D2F" w:rsidRPr="00D32D2F" w14:paraId="33D4C490" w14:textId="77777777" w:rsidTr="00D32D2F">
        <w:trPr>
          <w:trHeight w:val="300"/>
          <w:ins w:id="109995" w:author="pete jones" w:date="2022-01-12T17:25:00Z"/>
          <w:trPrChange w:id="109996" w:author="pete jones" w:date="2022-01-12T17:27:00Z">
            <w:trPr>
              <w:trHeight w:val="300"/>
            </w:trPr>
          </w:trPrChange>
        </w:trPr>
        <w:tc>
          <w:tcPr>
            <w:tcW w:w="868" w:type="dxa"/>
            <w:noWrap/>
            <w:hideMark/>
            <w:tcPrChange w:id="109997" w:author="pete jones" w:date="2022-01-12T17:27:00Z">
              <w:tcPr>
                <w:tcW w:w="868" w:type="dxa"/>
                <w:noWrap/>
                <w:hideMark/>
              </w:tcPr>
            </w:tcPrChange>
          </w:tcPr>
          <w:p w14:paraId="0808F96E" w14:textId="77777777" w:rsidR="00D32D2F" w:rsidRPr="00D32D2F" w:rsidRDefault="00D32D2F">
            <w:pPr>
              <w:spacing w:before="0" w:after="0" w:line="240" w:lineRule="auto"/>
              <w:jc w:val="left"/>
              <w:rPr>
                <w:ins w:id="109998" w:author="pete jones" w:date="2022-01-12T17:25:00Z"/>
                <w:sz w:val="20"/>
                <w:szCs w:val="20"/>
                <w:rPrChange w:id="109999" w:author="pete jones" w:date="2022-01-12T17:26:00Z">
                  <w:rPr>
                    <w:ins w:id="110000" w:author="pete jones" w:date="2022-01-12T17:25:00Z"/>
                  </w:rPr>
                </w:rPrChange>
              </w:rPr>
              <w:pPrChange w:id="110001" w:author="pete jones" w:date="2022-01-12T17:26:00Z">
                <w:pPr>
                  <w:jc w:val="left"/>
                </w:pPr>
              </w:pPrChange>
            </w:pPr>
            <w:ins w:id="110002" w:author="pete jones" w:date="2022-01-12T17:25:00Z">
              <w:r w:rsidRPr="00D32D2F">
                <w:rPr>
                  <w:sz w:val="20"/>
                  <w:szCs w:val="20"/>
                  <w:rPrChange w:id="110003" w:author="pete jones" w:date="2022-01-12T17:26:00Z">
                    <w:rPr/>
                  </w:rPrChange>
                </w:rPr>
                <w:t>129</w:t>
              </w:r>
            </w:ins>
          </w:p>
        </w:tc>
        <w:tc>
          <w:tcPr>
            <w:tcW w:w="1516" w:type="dxa"/>
            <w:noWrap/>
            <w:hideMark/>
            <w:tcPrChange w:id="110004" w:author="pete jones" w:date="2022-01-12T17:27:00Z">
              <w:tcPr>
                <w:tcW w:w="1516" w:type="dxa"/>
                <w:noWrap/>
                <w:hideMark/>
              </w:tcPr>
            </w:tcPrChange>
          </w:tcPr>
          <w:p w14:paraId="5B55AEDA" w14:textId="77777777" w:rsidR="00D32D2F" w:rsidRPr="00D32D2F" w:rsidRDefault="00D32D2F">
            <w:pPr>
              <w:spacing w:before="0" w:after="0" w:line="240" w:lineRule="auto"/>
              <w:jc w:val="left"/>
              <w:rPr>
                <w:ins w:id="110005" w:author="pete jones" w:date="2022-01-12T17:25:00Z"/>
                <w:sz w:val="20"/>
                <w:szCs w:val="20"/>
                <w:rPrChange w:id="110006" w:author="pete jones" w:date="2022-01-12T17:26:00Z">
                  <w:rPr>
                    <w:ins w:id="110007" w:author="pete jones" w:date="2022-01-12T17:25:00Z"/>
                  </w:rPr>
                </w:rPrChange>
              </w:rPr>
              <w:pPrChange w:id="110008" w:author="pete jones" w:date="2022-01-12T17:26:00Z">
                <w:pPr>
                  <w:jc w:val="left"/>
                </w:pPr>
              </w:pPrChange>
            </w:pPr>
            <w:ins w:id="110009" w:author="pete jones" w:date="2022-01-12T17:25:00Z">
              <w:r w:rsidRPr="00D32D2F">
                <w:rPr>
                  <w:sz w:val="20"/>
                  <w:szCs w:val="20"/>
                  <w:rPrChange w:id="110010" w:author="pete jones" w:date="2022-01-12T17:26:00Z">
                    <w:rPr/>
                  </w:rPrChange>
                </w:rPr>
                <w:t>SCI1240</w:t>
              </w:r>
            </w:ins>
          </w:p>
        </w:tc>
        <w:tc>
          <w:tcPr>
            <w:tcW w:w="8744" w:type="dxa"/>
            <w:noWrap/>
            <w:hideMark/>
            <w:tcPrChange w:id="110011" w:author="pete jones" w:date="2022-01-12T17:27:00Z">
              <w:tcPr>
                <w:tcW w:w="8744" w:type="dxa"/>
                <w:noWrap/>
                <w:hideMark/>
              </w:tcPr>
            </w:tcPrChange>
          </w:tcPr>
          <w:p w14:paraId="0121BC63" w14:textId="77777777" w:rsidR="00D32D2F" w:rsidRPr="00D32D2F" w:rsidRDefault="00D32D2F">
            <w:pPr>
              <w:spacing w:before="0" w:after="0" w:line="240" w:lineRule="auto"/>
              <w:jc w:val="left"/>
              <w:rPr>
                <w:ins w:id="110012" w:author="pete jones" w:date="2022-01-12T17:25:00Z"/>
                <w:sz w:val="20"/>
                <w:szCs w:val="20"/>
                <w:rPrChange w:id="110013" w:author="pete jones" w:date="2022-01-12T17:26:00Z">
                  <w:rPr>
                    <w:ins w:id="110014" w:author="pete jones" w:date="2022-01-12T17:25:00Z"/>
                  </w:rPr>
                </w:rPrChange>
              </w:rPr>
              <w:pPrChange w:id="110015" w:author="pete jones" w:date="2022-01-12T17:26:00Z">
                <w:pPr>
                  <w:jc w:val="left"/>
                </w:pPr>
              </w:pPrChange>
            </w:pPr>
            <w:ins w:id="110016" w:author="pete jones" w:date="2022-01-12T17:25:00Z">
              <w:r w:rsidRPr="00D32D2F">
                <w:rPr>
                  <w:sz w:val="20"/>
                  <w:szCs w:val="20"/>
                  <w:rPrChange w:id="110017" w:author="pete jones" w:date="2022-01-12T17:26:00Z">
                    <w:rPr/>
                  </w:rPrChange>
                </w:rPr>
                <w:t xml:space="preserve"> Designing Better Drugs with Laboratory</w:t>
              </w:r>
            </w:ins>
          </w:p>
        </w:tc>
        <w:tc>
          <w:tcPr>
            <w:tcW w:w="616" w:type="dxa"/>
            <w:noWrap/>
            <w:vAlign w:val="center"/>
            <w:hideMark/>
            <w:tcPrChange w:id="110018" w:author="pete jones" w:date="2022-01-12T17:27:00Z">
              <w:tcPr>
                <w:tcW w:w="616" w:type="dxa"/>
                <w:noWrap/>
                <w:hideMark/>
              </w:tcPr>
            </w:tcPrChange>
          </w:tcPr>
          <w:p w14:paraId="0644D79E" w14:textId="620B7FF5" w:rsidR="00D32D2F" w:rsidRPr="00D32D2F" w:rsidRDefault="00D32D2F">
            <w:pPr>
              <w:spacing w:before="0" w:after="0" w:line="240" w:lineRule="auto"/>
              <w:jc w:val="center"/>
              <w:rPr>
                <w:ins w:id="110019" w:author="pete jones" w:date="2022-01-12T17:25:00Z"/>
                <w:sz w:val="20"/>
                <w:szCs w:val="20"/>
                <w:rPrChange w:id="110020" w:author="pete jones" w:date="2022-01-12T17:26:00Z">
                  <w:rPr>
                    <w:ins w:id="110021" w:author="pete jones" w:date="2022-01-12T17:25:00Z"/>
                  </w:rPr>
                </w:rPrChange>
              </w:rPr>
              <w:pPrChange w:id="110022" w:author="pete jones" w:date="2022-01-12T17:30:00Z">
                <w:pPr>
                  <w:jc w:val="left"/>
                </w:pPr>
              </w:pPrChange>
            </w:pPr>
          </w:p>
        </w:tc>
        <w:tc>
          <w:tcPr>
            <w:tcW w:w="616" w:type="dxa"/>
            <w:noWrap/>
            <w:vAlign w:val="center"/>
            <w:hideMark/>
            <w:tcPrChange w:id="110023" w:author="pete jones" w:date="2022-01-12T17:27:00Z">
              <w:tcPr>
                <w:tcW w:w="616" w:type="dxa"/>
                <w:noWrap/>
                <w:hideMark/>
              </w:tcPr>
            </w:tcPrChange>
          </w:tcPr>
          <w:p w14:paraId="1A107DFA" w14:textId="77777777" w:rsidR="00D32D2F" w:rsidRPr="00D32D2F" w:rsidRDefault="00D32D2F">
            <w:pPr>
              <w:spacing w:before="0" w:after="0" w:line="240" w:lineRule="auto"/>
              <w:jc w:val="center"/>
              <w:rPr>
                <w:ins w:id="110024" w:author="pete jones" w:date="2022-01-12T17:25:00Z"/>
                <w:sz w:val="20"/>
                <w:szCs w:val="20"/>
                <w:rPrChange w:id="110025" w:author="pete jones" w:date="2022-01-12T17:26:00Z">
                  <w:rPr>
                    <w:ins w:id="110026" w:author="pete jones" w:date="2022-01-12T17:25:00Z"/>
                  </w:rPr>
                </w:rPrChange>
              </w:rPr>
              <w:pPrChange w:id="110027" w:author="pete jones" w:date="2022-01-12T17:30:00Z">
                <w:pPr>
                  <w:jc w:val="left"/>
                </w:pPr>
              </w:pPrChange>
            </w:pPr>
            <w:ins w:id="110028" w:author="pete jones" w:date="2022-01-12T17:25:00Z">
              <w:r w:rsidRPr="00D32D2F">
                <w:rPr>
                  <w:sz w:val="20"/>
                  <w:szCs w:val="20"/>
                  <w:rPrChange w:id="110029" w:author="pete jones" w:date="2022-01-12T17:26:00Z">
                    <w:rPr/>
                  </w:rPrChange>
                </w:rPr>
                <w:t>6</w:t>
              </w:r>
            </w:ins>
          </w:p>
        </w:tc>
        <w:tc>
          <w:tcPr>
            <w:tcW w:w="616" w:type="dxa"/>
            <w:noWrap/>
            <w:vAlign w:val="center"/>
            <w:hideMark/>
            <w:tcPrChange w:id="110030" w:author="pete jones" w:date="2022-01-12T17:27:00Z">
              <w:tcPr>
                <w:tcW w:w="616" w:type="dxa"/>
                <w:noWrap/>
                <w:hideMark/>
              </w:tcPr>
            </w:tcPrChange>
          </w:tcPr>
          <w:p w14:paraId="05BD99ED" w14:textId="77777777" w:rsidR="00D32D2F" w:rsidRPr="00D32D2F" w:rsidRDefault="00D32D2F">
            <w:pPr>
              <w:spacing w:before="0" w:after="0" w:line="240" w:lineRule="auto"/>
              <w:jc w:val="center"/>
              <w:rPr>
                <w:ins w:id="110031" w:author="pete jones" w:date="2022-01-12T17:25:00Z"/>
                <w:sz w:val="20"/>
                <w:szCs w:val="20"/>
                <w:rPrChange w:id="110032" w:author="pete jones" w:date="2022-01-12T17:26:00Z">
                  <w:rPr>
                    <w:ins w:id="110033" w:author="pete jones" w:date="2022-01-12T17:25:00Z"/>
                  </w:rPr>
                </w:rPrChange>
              </w:rPr>
              <w:pPrChange w:id="110034" w:author="pete jones" w:date="2022-01-12T17:30:00Z">
                <w:pPr>
                  <w:jc w:val="left"/>
                </w:pPr>
              </w:pPrChange>
            </w:pPr>
          </w:p>
        </w:tc>
        <w:tc>
          <w:tcPr>
            <w:tcW w:w="616" w:type="dxa"/>
            <w:noWrap/>
            <w:vAlign w:val="center"/>
            <w:hideMark/>
            <w:tcPrChange w:id="110035" w:author="pete jones" w:date="2022-01-12T17:27:00Z">
              <w:tcPr>
                <w:tcW w:w="616" w:type="dxa"/>
                <w:noWrap/>
                <w:hideMark/>
              </w:tcPr>
            </w:tcPrChange>
          </w:tcPr>
          <w:p w14:paraId="55C6D2D9" w14:textId="77777777" w:rsidR="00D32D2F" w:rsidRPr="00D32D2F" w:rsidRDefault="00D32D2F">
            <w:pPr>
              <w:spacing w:before="0" w:after="0" w:line="240" w:lineRule="auto"/>
              <w:jc w:val="center"/>
              <w:rPr>
                <w:ins w:id="110036" w:author="pete jones" w:date="2022-01-12T17:25:00Z"/>
                <w:sz w:val="20"/>
                <w:szCs w:val="20"/>
                <w:rPrChange w:id="110037" w:author="pete jones" w:date="2022-01-12T17:26:00Z">
                  <w:rPr>
                    <w:ins w:id="110038" w:author="pete jones" w:date="2022-01-12T17:25:00Z"/>
                  </w:rPr>
                </w:rPrChange>
              </w:rPr>
              <w:pPrChange w:id="110039" w:author="pete jones" w:date="2022-01-12T17:30:00Z">
                <w:pPr>
                  <w:jc w:val="left"/>
                </w:pPr>
              </w:pPrChange>
            </w:pPr>
            <w:ins w:id="110040" w:author="pete jones" w:date="2022-01-12T17:25:00Z">
              <w:r w:rsidRPr="00D32D2F">
                <w:rPr>
                  <w:sz w:val="20"/>
                  <w:szCs w:val="20"/>
                  <w:rPrChange w:id="110041" w:author="pete jones" w:date="2022-01-12T17:26:00Z">
                    <w:rPr/>
                  </w:rPrChange>
                </w:rPr>
                <w:t>1</w:t>
              </w:r>
            </w:ins>
          </w:p>
        </w:tc>
        <w:tc>
          <w:tcPr>
            <w:tcW w:w="616" w:type="dxa"/>
            <w:noWrap/>
            <w:vAlign w:val="center"/>
            <w:hideMark/>
            <w:tcPrChange w:id="110042" w:author="pete jones" w:date="2022-01-12T17:27:00Z">
              <w:tcPr>
                <w:tcW w:w="616" w:type="dxa"/>
                <w:noWrap/>
                <w:hideMark/>
              </w:tcPr>
            </w:tcPrChange>
          </w:tcPr>
          <w:p w14:paraId="4793B23E" w14:textId="77777777" w:rsidR="00D32D2F" w:rsidRPr="00D32D2F" w:rsidRDefault="00D32D2F">
            <w:pPr>
              <w:spacing w:before="0" w:after="0" w:line="240" w:lineRule="auto"/>
              <w:jc w:val="center"/>
              <w:rPr>
                <w:ins w:id="110043" w:author="pete jones" w:date="2022-01-12T17:25:00Z"/>
                <w:sz w:val="20"/>
                <w:szCs w:val="20"/>
                <w:rPrChange w:id="110044" w:author="pete jones" w:date="2022-01-12T17:26:00Z">
                  <w:rPr>
                    <w:ins w:id="110045" w:author="pete jones" w:date="2022-01-12T17:25:00Z"/>
                  </w:rPr>
                </w:rPrChange>
              </w:rPr>
              <w:pPrChange w:id="110046" w:author="pete jones" w:date="2022-01-12T17:30:00Z">
                <w:pPr>
                  <w:jc w:val="left"/>
                </w:pPr>
              </w:pPrChange>
            </w:pPr>
            <w:ins w:id="110047" w:author="pete jones" w:date="2022-01-12T17:25:00Z">
              <w:r w:rsidRPr="00D32D2F">
                <w:rPr>
                  <w:sz w:val="20"/>
                  <w:szCs w:val="20"/>
                  <w:rPrChange w:id="110048" w:author="pete jones" w:date="2022-01-12T17:26:00Z">
                    <w:rPr/>
                  </w:rPrChange>
                </w:rPr>
                <w:t>4</w:t>
              </w:r>
            </w:ins>
          </w:p>
        </w:tc>
        <w:tc>
          <w:tcPr>
            <w:tcW w:w="616" w:type="dxa"/>
            <w:noWrap/>
            <w:vAlign w:val="center"/>
            <w:hideMark/>
            <w:tcPrChange w:id="110049" w:author="pete jones" w:date="2022-01-12T17:27:00Z">
              <w:tcPr>
                <w:tcW w:w="616" w:type="dxa"/>
                <w:noWrap/>
                <w:hideMark/>
              </w:tcPr>
            </w:tcPrChange>
          </w:tcPr>
          <w:p w14:paraId="0829D7A8" w14:textId="77777777" w:rsidR="00D32D2F" w:rsidRPr="00D32D2F" w:rsidRDefault="00D32D2F">
            <w:pPr>
              <w:spacing w:before="0" w:after="0" w:line="240" w:lineRule="auto"/>
              <w:jc w:val="center"/>
              <w:rPr>
                <w:ins w:id="110050" w:author="pete jones" w:date="2022-01-12T17:25:00Z"/>
                <w:sz w:val="20"/>
                <w:szCs w:val="20"/>
                <w:rPrChange w:id="110051" w:author="pete jones" w:date="2022-01-12T17:26:00Z">
                  <w:rPr>
                    <w:ins w:id="110052" w:author="pete jones" w:date="2022-01-12T17:25:00Z"/>
                  </w:rPr>
                </w:rPrChange>
              </w:rPr>
              <w:pPrChange w:id="110053" w:author="pete jones" w:date="2022-01-12T17:30:00Z">
                <w:pPr>
                  <w:jc w:val="left"/>
                </w:pPr>
              </w:pPrChange>
            </w:pPr>
          </w:p>
        </w:tc>
        <w:tc>
          <w:tcPr>
            <w:tcW w:w="616" w:type="dxa"/>
            <w:noWrap/>
            <w:vAlign w:val="center"/>
            <w:hideMark/>
            <w:tcPrChange w:id="110054" w:author="pete jones" w:date="2022-01-12T17:27:00Z">
              <w:tcPr>
                <w:tcW w:w="616" w:type="dxa"/>
                <w:noWrap/>
                <w:hideMark/>
              </w:tcPr>
            </w:tcPrChange>
          </w:tcPr>
          <w:p w14:paraId="4843076C" w14:textId="77777777" w:rsidR="00D32D2F" w:rsidRPr="00D32D2F" w:rsidRDefault="00D32D2F">
            <w:pPr>
              <w:spacing w:before="0" w:after="0" w:line="240" w:lineRule="auto"/>
              <w:jc w:val="center"/>
              <w:rPr>
                <w:ins w:id="110055" w:author="pete jones" w:date="2022-01-12T17:25:00Z"/>
                <w:sz w:val="20"/>
                <w:szCs w:val="20"/>
                <w:rPrChange w:id="110056" w:author="pete jones" w:date="2022-01-12T17:26:00Z">
                  <w:rPr>
                    <w:ins w:id="110057" w:author="pete jones" w:date="2022-01-12T17:25:00Z"/>
                  </w:rPr>
                </w:rPrChange>
              </w:rPr>
              <w:pPrChange w:id="110058" w:author="pete jones" w:date="2022-01-12T17:30:00Z">
                <w:pPr>
                  <w:jc w:val="left"/>
                </w:pPr>
              </w:pPrChange>
            </w:pPr>
          </w:p>
        </w:tc>
        <w:tc>
          <w:tcPr>
            <w:tcW w:w="616" w:type="dxa"/>
            <w:noWrap/>
            <w:vAlign w:val="center"/>
            <w:hideMark/>
            <w:tcPrChange w:id="110059" w:author="pete jones" w:date="2022-01-12T17:27:00Z">
              <w:tcPr>
                <w:tcW w:w="616" w:type="dxa"/>
                <w:noWrap/>
                <w:hideMark/>
              </w:tcPr>
            </w:tcPrChange>
          </w:tcPr>
          <w:p w14:paraId="4E808756" w14:textId="77777777" w:rsidR="00D32D2F" w:rsidRPr="00D32D2F" w:rsidRDefault="00D32D2F">
            <w:pPr>
              <w:spacing w:before="0" w:after="0" w:line="240" w:lineRule="auto"/>
              <w:jc w:val="center"/>
              <w:rPr>
                <w:ins w:id="110060" w:author="pete jones" w:date="2022-01-12T17:25:00Z"/>
                <w:sz w:val="20"/>
                <w:szCs w:val="20"/>
                <w:rPrChange w:id="110061" w:author="pete jones" w:date="2022-01-12T17:26:00Z">
                  <w:rPr>
                    <w:ins w:id="110062" w:author="pete jones" w:date="2022-01-12T17:25:00Z"/>
                  </w:rPr>
                </w:rPrChange>
              </w:rPr>
              <w:pPrChange w:id="110063" w:author="pete jones" w:date="2022-01-12T17:30:00Z">
                <w:pPr>
                  <w:jc w:val="left"/>
                </w:pPr>
              </w:pPrChange>
            </w:pPr>
          </w:p>
        </w:tc>
      </w:tr>
      <w:tr w:rsidR="00D32D2F" w:rsidRPr="00D32D2F" w14:paraId="3475BE28" w14:textId="77777777" w:rsidTr="00D32D2F">
        <w:trPr>
          <w:trHeight w:val="300"/>
          <w:ins w:id="110064" w:author="pete jones" w:date="2022-01-12T17:25:00Z"/>
          <w:trPrChange w:id="110065" w:author="pete jones" w:date="2022-01-12T17:27:00Z">
            <w:trPr>
              <w:trHeight w:val="300"/>
            </w:trPr>
          </w:trPrChange>
        </w:trPr>
        <w:tc>
          <w:tcPr>
            <w:tcW w:w="868" w:type="dxa"/>
            <w:noWrap/>
            <w:hideMark/>
            <w:tcPrChange w:id="110066" w:author="pete jones" w:date="2022-01-12T17:27:00Z">
              <w:tcPr>
                <w:tcW w:w="868" w:type="dxa"/>
                <w:noWrap/>
                <w:hideMark/>
              </w:tcPr>
            </w:tcPrChange>
          </w:tcPr>
          <w:p w14:paraId="04858562" w14:textId="77777777" w:rsidR="00D32D2F" w:rsidRPr="00D32D2F" w:rsidRDefault="00D32D2F">
            <w:pPr>
              <w:spacing w:before="0" w:after="0" w:line="240" w:lineRule="auto"/>
              <w:jc w:val="left"/>
              <w:rPr>
                <w:ins w:id="110067" w:author="pete jones" w:date="2022-01-12T17:25:00Z"/>
                <w:sz w:val="20"/>
                <w:szCs w:val="20"/>
                <w:rPrChange w:id="110068" w:author="pete jones" w:date="2022-01-12T17:26:00Z">
                  <w:rPr>
                    <w:ins w:id="110069" w:author="pete jones" w:date="2022-01-12T17:25:00Z"/>
                  </w:rPr>
                </w:rPrChange>
              </w:rPr>
              <w:pPrChange w:id="110070" w:author="pete jones" w:date="2022-01-12T17:26:00Z">
                <w:pPr>
                  <w:jc w:val="left"/>
                </w:pPr>
              </w:pPrChange>
            </w:pPr>
            <w:ins w:id="110071" w:author="pete jones" w:date="2022-01-12T17:25:00Z">
              <w:r w:rsidRPr="00D32D2F">
                <w:rPr>
                  <w:sz w:val="20"/>
                  <w:szCs w:val="20"/>
                  <w:rPrChange w:id="110072" w:author="pete jones" w:date="2022-01-12T17:26:00Z">
                    <w:rPr/>
                  </w:rPrChange>
                </w:rPr>
                <w:t>130</w:t>
              </w:r>
            </w:ins>
          </w:p>
        </w:tc>
        <w:tc>
          <w:tcPr>
            <w:tcW w:w="1516" w:type="dxa"/>
            <w:noWrap/>
            <w:hideMark/>
            <w:tcPrChange w:id="110073" w:author="pete jones" w:date="2022-01-12T17:27:00Z">
              <w:tcPr>
                <w:tcW w:w="1516" w:type="dxa"/>
                <w:noWrap/>
                <w:hideMark/>
              </w:tcPr>
            </w:tcPrChange>
          </w:tcPr>
          <w:p w14:paraId="115AB581" w14:textId="77777777" w:rsidR="00D32D2F" w:rsidRPr="00D32D2F" w:rsidRDefault="00D32D2F">
            <w:pPr>
              <w:spacing w:before="0" w:after="0" w:line="240" w:lineRule="auto"/>
              <w:jc w:val="left"/>
              <w:rPr>
                <w:ins w:id="110074" w:author="pete jones" w:date="2022-01-12T17:25:00Z"/>
                <w:sz w:val="20"/>
                <w:szCs w:val="20"/>
                <w:rPrChange w:id="110075" w:author="pete jones" w:date="2022-01-12T17:26:00Z">
                  <w:rPr>
                    <w:ins w:id="110076" w:author="pete jones" w:date="2022-01-12T17:25:00Z"/>
                  </w:rPr>
                </w:rPrChange>
              </w:rPr>
              <w:pPrChange w:id="110077" w:author="pete jones" w:date="2022-01-12T17:26:00Z">
                <w:pPr>
                  <w:jc w:val="left"/>
                </w:pPr>
              </w:pPrChange>
            </w:pPr>
            <w:ins w:id="110078" w:author="pete jones" w:date="2022-01-12T17:25:00Z">
              <w:r w:rsidRPr="00D32D2F">
                <w:rPr>
                  <w:sz w:val="20"/>
                  <w:szCs w:val="20"/>
                  <w:rPrChange w:id="110079" w:author="pete jones" w:date="2022-01-12T17:26:00Z">
                    <w:rPr/>
                  </w:rPrChange>
                </w:rPr>
                <w:t>SCI1250</w:t>
              </w:r>
            </w:ins>
          </w:p>
        </w:tc>
        <w:tc>
          <w:tcPr>
            <w:tcW w:w="8744" w:type="dxa"/>
            <w:noWrap/>
            <w:hideMark/>
            <w:tcPrChange w:id="110080" w:author="pete jones" w:date="2022-01-12T17:27:00Z">
              <w:tcPr>
                <w:tcW w:w="8744" w:type="dxa"/>
                <w:noWrap/>
                <w:hideMark/>
              </w:tcPr>
            </w:tcPrChange>
          </w:tcPr>
          <w:p w14:paraId="5FF1D27B" w14:textId="77777777" w:rsidR="00D32D2F" w:rsidRPr="00D32D2F" w:rsidRDefault="00D32D2F">
            <w:pPr>
              <w:spacing w:before="0" w:after="0" w:line="240" w:lineRule="auto"/>
              <w:jc w:val="left"/>
              <w:rPr>
                <w:ins w:id="110081" w:author="pete jones" w:date="2022-01-12T17:25:00Z"/>
                <w:sz w:val="20"/>
                <w:szCs w:val="20"/>
                <w:rPrChange w:id="110082" w:author="pete jones" w:date="2022-01-12T17:26:00Z">
                  <w:rPr>
                    <w:ins w:id="110083" w:author="pete jones" w:date="2022-01-12T17:25:00Z"/>
                  </w:rPr>
                </w:rPrChange>
              </w:rPr>
              <w:pPrChange w:id="110084" w:author="pete jones" w:date="2022-01-12T17:26:00Z">
                <w:pPr>
                  <w:jc w:val="left"/>
                </w:pPr>
              </w:pPrChange>
            </w:pPr>
            <w:ins w:id="110085" w:author="pete jones" w:date="2022-01-12T17:25:00Z">
              <w:r w:rsidRPr="00D32D2F">
                <w:rPr>
                  <w:sz w:val="20"/>
                  <w:szCs w:val="20"/>
                  <w:rPrChange w:id="110086" w:author="pete jones" w:date="2022-01-12T17:26:00Z">
                    <w:rPr/>
                  </w:rPrChange>
                </w:rPr>
                <w:t xml:space="preserve"> Six Microbes that Changed the World with Laboratory</w:t>
              </w:r>
            </w:ins>
          </w:p>
        </w:tc>
        <w:tc>
          <w:tcPr>
            <w:tcW w:w="616" w:type="dxa"/>
            <w:noWrap/>
            <w:vAlign w:val="center"/>
            <w:hideMark/>
            <w:tcPrChange w:id="110087" w:author="pete jones" w:date="2022-01-12T17:27:00Z">
              <w:tcPr>
                <w:tcW w:w="616" w:type="dxa"/>
                <w:noWrap/>
                <w:hideMark/>
              </w:tcPr>
            </w:tcPrChange>
          </w:tcPr>
          <w:p w14:paraId="5B249080" w14:textId="6E38CC1E" w:rsidR="00D32D2F" w:rsidRPr="00D32D2F" w:rsidRDefault="00D32D2F">
            <w:pPr>
              <w:spacing w:before="0" w:after="0" w:line="240" w:lineRule="auto"/>
              <w:jc w:val="center"/>
              <w:rPr>
                <w:ins w:id="110088" w:author="pete jones" w:date="2022-01-12T17:25:00Z"/>
                <w:sz w:val="20"/>
                <w:szCs w:val="20"/>
                <w:rPrChange w:id="110089" w:author="pete jones" w:date="2022-01-12T17:26:00Z">
                  <w:rPr>
                    <w:ins w:id="110090" w:author="pete jones" w:date="2022-01-12T17:25:00Z"/>
                  </w:rPr>
                </w:rPrChange>
              </w:rPr>
              <w:pPrChange w:id="110091" w:author="pete jones" w:date="2022-01-12T17:30:00Z">
                <w:pPr>
                  <w:jc w:val="left"/>
                </w:pPr>
              </w:pPrChange>
            </w:pPr>
          </w:p>
        </w:tc>
        <w:tc>
          <w:tcPr>
            <w:tcW w:w="616" w:type="dxa"/>
            <w:noWrap/>
            <w:vAlign w:val="center"/>
            <w:hideMark/>
            <w:tcPrChange w:id="110092" w:author="pete jones" w:date="2022-01-12T17:27:00Z">
              <w:tcPr>
                <w:tcW w:w="616" w:type="dxa"/>
                <w:noWrap/>
                <w:hideMark/>
              </w:tcPr>
            </w:tcPrChange>
          </w:tcPr>
          <w:p w14:paraId="24C853D8" w14:textId="77777777" w:rsidR="00D32D2F" w:rsidRPr="00D32D2F" w:rsidRDefault="00D32D2F">
            <w:pPr>
              <w:spacing w:before="0" w:after="0" w:line="240" w:lineRule="auto"/>
              <w:jc w:val="center"/>
              <w:rPr>
                <w:ins w:id="110093" w:author="pete jones" w:date="2022-01-12T17:25:00Z"/>
                <w:sz w:val="20"/>
                <w:szCs w:val="20"/>
                <w:rPrChange w:id="110094" w:author="pete jones" w:date="2022-01-12T17:26:00Z">
                  <w:rPr>
                    <w:ins w:id="110095" w:author="pete jones" w:date="2022-01-12T17:25:00Z"/>
                  </w:rPr>
                </w:rPrChange>
              </w:rPr>
              <w:pPrChange w:id="110096" w:author="pete jones" w:date="2022-01-12T17:30:00Z">
                <w:pPr>
                  <w:jc w:val="left"/>
                </w:pPr>
              </w:pPrChange>
            </w:pPr>
            <w:ins w:id="110097" w:author="pete jones" w:date="2022-01-12T17:25:00Z">
              <w:r w:rsidRPr="00D32D2F">
                <w:rPr>
                  <w:sz w:val="20"/>
                  <w:szCs w:val="20"/>
                  <w:rPrChange w:id="110098" w:author="pete jones" w:date="2022-01-12T17:26:00Z">
                    <w:rPr/>
                  </w:rPrChange>
                </w:rPr>
                <w:t>6</w:t>
              </w:r>
            </w:ins>
          </w:p>
        </w:tc>
        <w:tc>
          <w:tcPr>
            <w:tcW w:w="616" w:type="dxa"/>
            <w:noWrap/>
            <w:vAlign w:val="center"/>
            <w:hideMark/>
            <w:tcPrChange w:id="110099" w:author="pete jones" w:date="2022-01-12T17:27:00Z">
              <w:tcPr>
                <w:tcW w:w="616" w:type="dxa"/>
                <w:noWrap/>
                <w:hideMark/>
              </w:tcPr>
            </w:tcPrChange>
          </w:tcPr>
          <w:p w14:paraId="34455B0A" w14:textId="77777777" w:rsidR="00D32D2F" w:rsidRPr="00D32D2F" w:rsidRDefault="00D32D2F">
            <w:pPr>
              <w:spacing w:before="0" w:after="0" w:line="240" w:lineRule="auto"/>
              <w:jc w:val="center"/>
              <w:rPr>
                <w:ins w:id="110100" w:author="pete jones" w:date="2022-01-12T17:25:00Z"/>
                <w:sz w:val="20"/>
                <w:szCs w:val="20"/>
                <w:rPrChange w:id="110101" w:author="pete jones" w:date="2022-01-12T17:26:00Z">
                  <w:rPr>
                    <w:ins w:id="110102" w:author="pete jones" w:date="2022-01-12T17:25:00Z"/>
                  </w:rPr>
                </w:rPrChange>
              </w:rPr>
              <w:pPrChange w:id="110103" w:author="pete jones" w:date="2022-01-12T17:30:00Z">
                <w:pPr>
                  <w:jc w:val="left"/>
                </w:pPr>
              </w:pPrChange>
            </w:pPr>
          </w:p>
        </w:tc>
        <w:tc>
          <w:tcPr>
            <w:tcW w:w="616" w:type="dxa"/>
            <w:noWrap/>
            <w:vAlign w:val="center"/>
            <w:hideMark/>
            <w:tcPrChange w:id="110104" w:author="pete jones" w:date="2022-01-12T17:27:00Z">
              <w:tcPr>
                <w:tcW w:w="616" w:type="dxa"/>
                <w:noWrap/>
                <w:hideMark/>
              </w:tcPr>
            </w:tcPrChange>
          </w:tcPr>
          <w:p w14:paraId="63C252BE" w14:textId="77777777" w:rsidR="00D32D2F" w:rsidRPr="00D32D2F" w:rsidRDefault="00D32D2F">
            <w:pPr>
              <w:spacing w:before="0" w:after="0" w:line="240" w:lineRule="auto"/>
              <w:jc w:val="center"/>
              <w:rPr>
                <w:ins w:id="110105" w:author="pete jones" w:date="2022-01-12T17:25:00Z"/>
                <w:sz w:val="20"/>
                <w:szCs w:val="20"/>
                <w:rPrChange w:id="110106" w:author="pete jones" w:date="2022-01-12T17:26:00Z">
                  <w:rPr>
                    <w:ins w:id="110107" w:author="pete jones" w:date="2022-01-12T17:25:00Z"/>
                  </w:rPr>
                </w:rPrChange>
              </w:rPr>
              <w:pPrChange w:id="110108" w:author="pete jones" w:date="2022-01-12T17:30:00Z">
                <w:pPr>
                  <w:jc w:val="left"/>
                </w:pPr>
              </w:pPrChange>
            </w:pPr>
            <w:ins w:id="110109" w:author="pete jones" w:date="2022-01-12T17:25:00Z">
              <w:r w:rsidRPr="00D32D2F">
                <w:rPr>
                  <w:sz w:val="20"/>
                  <w:szCs w:val="20"/>
                  <w:rPrChange w:id="110110" w:author="pete jones" w:date="2022-01-12T17:26:00Z">
                    <w:rPr/>
                  </w:rPrChange>
                </w:rPr>
                <w:t>1</w:t>
              </w:r>
            </w:ins>
          </w:p>
        </w:tc>
        <w:tc>
          <w:tcPr>
            <w:tcW w:w="616" w:type="dxa"/>
            <w:noWrap/>
            <w:vAlign w:val="center"/>
            <w:hideMark/>
            <w:tcPrChange w:id="110111" w:author="pete jones" w:date="2022-01-12T17:27:00Z">
              <w:tcPr>
                <w:tcW w:w="616" w:type="dxa"/>
                <w:noWrap/>
                <w:hideMark/>
              </w:tcPr>
            </w:tcPrChange>
          </w:tcPr>
          <w:p w14:paraId="30ED2122" w14:textId="77777777" w:rsidR="00D32D2F" w:rsidRPr="00D32D2F" w:rsidRDefault="00D32D2F">
            <w:pPr>
              <w:spacing w:before="0" w:after="0" w:line="240" w:lineRule="auto"/>
              <w:jc w:val="center"/>
              <w:rPr>
                <w:ins w:id="110112" w:author="pete jones" w:date="2022-01-12T17:25:00Z"/>
                <w:sz w:val="20"/>
                <w:szCs w:val="20"/>
                <w:rPrChange w:id="110113" w:author="pete jones" w:date="2022-01-12T17:26:00Z">
                  <w:rPr>
                    <w:ins w:id="110114" w:author="pete jones" w:date="2022-01-12T17:25:00Z"/>
                  </w:rPr>
                </w:rPrChange>
              </w:rPr>
              <w:pPrChange w:id="110115" w:author="pete jones" w:date="2022-01-12T17:30:00Z">
                <w:pPr>
                  <w:jc w:val="left"/>
                </w:pPr>
              </w:pPrChange>
            </w:pPr>
            <w:ins w:id="110116" w:author="pete jones" w:date="2022-01-12T17:25:00Z">
              <w:r w:rsidRPr="00D32D2F">
                <w:rPr>
                  <w:sz w:val="20"/>
                  <w:szCs w:val="20"/>
                  <w:rPrChange w:id="110117" w:author="pete jones" w:date="2022-01-12T17:26:00Z">
                    <w:rPr/>
                  </w:rPrChange>
                </w:rPr>
                <w:t>4</w:t>
              </w:r>
            </w:ins>
          </w:p>
        </w:tc>
        <w:tc>
          <w:tcPr>
            <w:tcW w:w="616" w:type="dxa"/>
            <w:noWrap/>
            <w:vAlign w:val="center"/>
            <w:hideMark/>
            <w:tcPrChange w:id="110118" w:author="pete jones" w:date="2022-01-12T17:27:00Z">
              <w:tcPr>
                <w:tcW w:w="616" w:type="dxa"/>
                <w:noWrap/>
                <w:hideMark/>
              </w:tcPr>
            </w:tcPrChange>
          </w:tcPr>
          <w:p w14:paraId="141CF497" w14:textId="77777777" w:rsidR="00D32D2F" w:rsidRPr="00D32D2F" w:rsidRDefault="00D32D2F">
            <w:pPr>
              <w:spacing w:before="0" w:after="0" w:line="240" w:lineRule="auto"/>
              <w:jc w:val="center"/>
              <w:rPr>
                <w:ins w:id="110119" w:author="pete jones" w:date="2022-01-12T17:25:00Z"/>
                <w:sz w:val="20"/>
                <w:szCs w:val="20"/>
                <w:rPrChange w:id="110120" w:author="pete jones" w:date="2022-01-12T17:26:00Z">
                  <w:rPr>
                    <w:ins w:id="110121" w:author="pete jones" w:date="2022-01-12T17:25:00Z"/>
                  </w:rPr>
                </w:rPrChange>
              </w:rPr>
              <w:pPrChange w:id="110122" w:author="pete jones" w:date="2022-01-12T17:30:00Z">
                <w:pPr>
                  <w:jc w:val="left"/>
                </w:pPr>
              </w:pPrChange>
            </w:pPr>
          </w:p>
        </w:tc>
        <w:tc>
          <w:tcPr>
            <w:tcW w:w="616" w:type="dxa"/>
            <w:noWrap/>
            <w:vAlign w:val="center"/>
            <w:hideMark/>
            <w:tcPrChange w:id="110123" w:author="pete jones" w:date="2022-01-12T17:27:00Z">
              <w:tcPr>
                <w:tcW w:w="616" w:type="dxa"/>
                <w:noWrap/>
                <w:hideMark/>
              </w:tcPr>
            </w:tcPrChange>
          </w:tcPr>
          <w:p w14:paraId="35DFF329" w14:textId="77777777" w:rsidR="00D32D2F" w:rsidRPr="00D32D2F" w:rsidRDefault="00D32D2F">
            <w:pPr>
              <w:spacing w:before="0" w:after="0" w:line="240" w:lineRule="auto"/>
              <w:jc w:val="center"/>
              <w:rPr>
                <w:ins w:id="110124" w:author="pete jones" w:date="2022-01-12T17:25:00Z"/>
                <w:sz w:val="20"/>
                <w:szCs w:val="20"/>
                <w:rPrChange w:id="110125" w:author="pete jones" w:date="2022-01-12T17:26:00Z">
                  <w:rPr>
                    <w:ins w:id="110126" w:author="pete jones" w:date="2022-01-12T17:25:00Z"/>
                  </w:rPr>
                </w:rPrChange>
              </w:rPr>
              <w:pPrChange w:id="110127" w:author="pete jones" w:date="2022-01-12T17:30:00Z">
                <w:pPr>
                  <w:jc w:val="left"/>
                </w:pPr>
              </w:pPrChange>
            </w:pPr>
          </w:p>
        </w:tc>
        <w:tc>
          <w:tcPr>
            <w:tcW w:w="616" w:type="dxa"/>
            <w:noWrap/>
            <w:vAlign w:val="center"/>
            <w:hideMark/>
            <w:tcPrChange w:id="110128" w:author="pete jones" w:date="2022-01-12T17:27:00Z">
              <w:tcPr>
                <w:tcW w:w="616" w:type="dxa"/>
                <w:noWrap/>
                <w:hideMark/>
              </w:tcPr>
            </w:tcPrChange>
          </w:tcPr>
          <w:p w14:paraId="6B804F79" w14:textId="77777777" w:rsidR="00D32D2F" w:rsidRPr="00D32D2F" w:rsidRDefault="00D32D2F">
            <w:pPr>
              <w:spacing w:before="0" w:after="0" w:line="240" w:lineRule="auto"/>
              <w:jc w:val="center"/>
              <w:rPr>
                <w:ins w:id="110129" w:author="pete jones" w:date="2022-01-12T17:25:00Z"/>
                <w:sz w:val="20"/>
                <w:szCs w:val="20"/>
                <w:rPrChange w:id="110130" w:author="pete jones" w:date="2022-01-12T17:26:00Z">
                  <w:rPr>
                    <w:ins w:id="110131" w:author="pete jones" w:date="2022-01-12T17:25:00Z"/>
                  </w:rPr>
                </w:rPrChange>
              </w:rPr>
              <w:pPrChange w:id="110132" w:author="pete jones" w:date="2022-01-12T17:30:00Z">
                <w:pPr>
                  <w:jc w:val="left"/>
                </w:pPr>
              </w:pPrChange>
            </w:pPr>
          </w:p>
        </w:tc>
      </w:tr>
      <w:tr w:rsidR="00D32D2F" w:rsidRPr="00D32D2F" w14:paraId="71DDE6F2" w14:textId="77777777" w:rsidTr="00D32D2F">
        <w:trPr>
          <w:trHeight w:val="300"/>
          <w:ins w:id="110133" w:author="pete jones" w:date="2022-01-12T17:25:00Z"/>
          <w:trPrChange w:id="110134" w:author="pete jones" w:date="2022-01-12T17:27:00Z">
            <w:trPr>
              <w:trHeight w:val="300"/>
            </w:trPr>
          </w:trPrChange>
        </w:trPr>
        <w:tc>
          <w:tcPr>
            <w:tcW w:w="868" w:type="dxa"/>
            <w:noWrap/>
            <w:hideMark/>
            <w:tcPrChange w:id="110135" w:author="pete jones" w:date="2022-01-12T17:27:00Z">
              <w:tcPr>
                <w:tcW w:w="868" w:type="dxa"/>
                <w:noWrap/>
                <w:hideMark/>
              </w:tcPr>
            </w:tcPrChange>
          </w:tcPr>
          <w:p w14:paraId="240CDF45" w14:textId="77777777" w:rsidR="00D32D2F" w:rsidRPr="00D32D2F" w:rsidRDefault="00D32D2F">
            <w:pPr>
              <w:spacing w:before="0" w:after="0" w:line="240" w:lineRule="auto"/>
              <w:jc w:val="left"/>
              <w:rPr>
                <w:ins w:id="110136" w:author="pete jones" w:date="2022-01-12T17:25:00Z"/>
                <w:sz w:val="20"/>
                <w:szCs w:val="20"/>
                <w:rPrChange w:id="110137" w:author="pete jones" w:date="2022-01-12T17:26:00Z">
                  <w:rPr>
                    <w:ins w:id="110138" w:author="pete jones" w:date="2022-01-12T17:25:00Z"/>
                  </w:rPr>
                </w:rPrChange>
              </w:rPr>
              <w:pPrChange w:id="110139" w:author="pete jones" w:date="2022-01-12T17:26:00Z">
                <w:pPr>
                  <w:jc w:val="left"/>
                </w:pPr>
              </w:pPrChange>
            </w:pPr>
            <w:ins w:id="110140" w:author="pete jones" w:date="2022-01-12T17:25:00Z">
              <w:r w:rsidRPr="00D32D2F">
                <w:rPr>
                  <w:sz w:val="20"/>
                  <w:szCs w:val="20"/>
                  <w:rPrChange w:id="110141" w:author="pete jones" w:date="2022-01-12T17:26:00Z">
                    <w:rPr/>
                  </w:rPrChange>
                </w:rPr>
                <w:t>131</w:t>
              </w:r>
            </w:ins>
          </w:p>
        </w:tc>
        <w:tc>
          <w:tcPr>
            <w:tcW w:w="1516" w:type="dxa"/>
            <w:noWrap/>
            <w:hideMark/>
            <w:tcPrChange w:id="110142" w:author="pete jones" w:date="2022-01-12T17:27:00Z">
              <w:tcPr>
                <w:tcW w:w="1516" w:type="dxa"/>
                <w:noWrap/>
                <w:hideMark/>
              </w:tcPr>
            </w:tcPrChange>
          </w:tcPr>
          <w:p w14:paraId="1CDE32A2" w14:textId="77777777" w:rsidR="00D32D2F" w:rsidRPr="00D32D2F" w:rsidRDefault="00D32D2F">
            <w:pPr>
              <w:spacing w:before="0" w:after="0" w:line="240" w:lineRule="auto"/>
              <w:jc w:val="left"/>
              <w:rPr>
                <w:ins w:id="110143" w:author="pete jones" w:date="2022-01-12T17:25:00Z"/>
                <w:sz w:val="20"/>
                <w:szCs w:val="20"/>
                <w:rPrChange w:id="110144" w:author="pete jones" w:date="2022-01-12T17:26:00Z">
                  <w:rPr>
                    <w:ins w:id="110145" w:author="pete jones" w:date="2022-01-12T17:25:00Z"/>
                  </w:rPr>
                </w:rPrChange>
              </w:rPr>
              <w:pPrChange w:id="110146" w:author="pete jones" w:date="2022-01-12T17:26:00Z">
                <w:pPr>
                  <w:jc w:val="left"/>
                </w:pPr>
              </w:pPrChange>
            </w:pPr>
            <w:ins w:id="110147" w:author="pete jones" w:date="2022-01-12T17:25:00Z">
              <w:r w:rsidRPr="00D32D2F">
                <w:rPr>
                  <w:sz w:val="20"/>
                  <w:szCs w:val="20"/>
                  <w:rPrChange w:id="110148" w:author="pete jones" w:date="2022-01-12T17:26:00Z">
                    <w:rPr/>
                  </w:rPrChange>
                </w:rPr>
                <w:t>SCI1260</w:t>
              </w:r>
            </w:ins>
          </w:p>
        </w:tc>
        <w:tc>
          <w:tcPr>
            <w:tcW w:w="8744" w:type="dxa"/>
            <w:noWrap/>
            <w:hideMark/>
            <w:tcPrChange w:id="110149" w:author="pete jones" w:date="2022-01-12T17:27:00Z">
              <w:tcPr>
                <w:tcW w:w="8744" w:type="dxa"/>
                <w:noWrap/>
                <w:hideMark/>
              </w:tcPr>
            </w:tcPrChange>
          </w:tcPr>
          <w:p w14:paraId="13493F28" w14:textId="1336C4E9" w:rsidR="00D32D2F" w:rsidRPr="00D32D2F" w:rsidRDefault="00D32D2F">
            <w:pPr>
              <w:spacing w:before="0" w:after="0" w:line="240" w:lineRule="auto"/>
              <w:jc w:val="left"/>
              <w:rPr>
                <w:ins w:id="110150" w:author="pete jones" w:date="2022-01-12T17:25:00Z"/>
                <w:sz w:val="20"/>
                <w:szCs w:val="20"/>
                <w:rPrChange w:id="110151" w:author="pete jones" w:date="2022-01-12T17:26:00Z">
                  <w:rPr>
                    <w:ins w:id="110152" w:author="pete jones" w:date="2022-01-12T17:25:00Z"/>
                  </w:rPr>
                </w:rPrChange>
              </w:rPr>
              <w:pPrChange w:id="110153" w:author="pete jones" w:date="2022-01-12T17:26:00Z">
                <w:pPr>
                  <w:jc w:val="left"/>
                </w:pPr>
              </w:pPrChange>
            </w:pPr>
            <w:ins w:id="110154" w:author="pete jones" w:date="2022-01-12T17:25:00Z">
              <w:r w:rsidRPr="00D32D2F">
                <w:rPr>
                  <w:sz w:val="20"/>
                  <w:szCs w:val="20"/>
                  <w:rPrChange w:id="110155" w:author="pete jones" w:date="2022-01-12T17:26:00Z">
                    <w:rPr/>
                  </w:rPrChange>
                </w:rPr>
                <w:t xml:space="preserve"> The Intersection of Biology, </w:t>
              </w:r>
            </w:ins>
            <w:ins w:id="110156" w:author="pete jones" w:date="2022-04-05T11:24:00Z">
              <w:r w:rsidR="00E06CA9" w:rsidRPr="00D32D2F">
                <w:rPr>
                  <w:sz w:val="20"/>
                  <w:szCs w:val="20"/>
                </w:rPr>
                <w:t>Art,</w:t>
              </w:r>
            </w:ins>
            <w:ins w:id="110157" w:author="pete jones" w:date="2022-01-12T17:25:00Z">
              <w:r w:rsidRPr="00D32D2F">
                <w:rPr>
                  <w:sz w:val="20"/>
                  <w:szCs w:val="20"/>
                  <w:rPrChange w:id="110158" w:author="pete jones" w:date="2022-01-12T17:26:00Z">
                    <w:rPr/>
                  </w:rPrChange>
                </w:rPr>
                <w:t xml:space="preserve"> and Technology (IBAT)</w:t>
              </w:r>
            </w:ins>
          </w:p>
        </w:tc>
        <w:tc>
          <w:tcPr>
            <w:tcW w:w="616" w:type="dxa"/>
            <w:noWrap/>
            <w:vAlign w:val="center"/>
            <w:hideMark/>
            <w:tcPrChange w:id="110159" w:author="pete jones" w:date="2022-01-12T17:27:00Z">
              <w:tcPr>
                <w:tcW w:w="616" w:type="dxa"/>
                <w:noWrap/>
                <w:hideMark/>
              </w:tcPr>
            </w:tcPrChange>
          </w:tcPr>
          <w:p w14:paraId="7C088DE3" w14:textId="13FB8D3E" w:rsidR="00D32D2F" w:rsidRPr="00D32D2F" w:rsidRDefault="00D32D2F">
            <w:pPr>
              <w:spacing w:before="0" w:after="0" w:line="240" w:lineRule="auto"/>
              <w:jc w:val="center"/>
              <w:rPr>
                <w:ins w:id="110160" w:author="pete jones" w:date="2022-01-12T17:25:00Z"/>
                <w:sz w:val="20"/>
                <w:szCs w:val="20"/>
                <w:rPrChange w:id="110161" w:author="pete jones" w:date="2022-01-12T17:26:00Z">
                  <w:rPr>
                    <w:ins w:id="110162" w:author="pete jones" w:date="2022-01-12T17:25:00Z"/>
                  </w:rPr>
                </w:rPrChange>
              </w:rPr>
              <w:pPrChange w:id="110163" w:author="pete jones" w:date="2022-01-12T17:30:00Z">
                <w:pPr>
                  <w:jc w:val="left"/>
                </w:pPr>
              </w:pPrChange>
            </w:pPr>
          </w:p>
        </w:tc>
        <w:tc>
          <w:tcPr>
            <w:tcW w:w="616" w:type="dxa"/>
            <w:noWrap/>
            <w:vAlign w:val="center"/>
            <w:hideMark/>
            <w:tcPrChange w:id="110164" w:author="pete jones" w:date="2022-01-12T17:27:00Z">
              <w:tcPr>
                <w:tcW w:w="616" w:type="dxa"/>
                <w:noWrap/>
                <w:hideMark/>
              </w:tcPr>
            </w:tcPrChange>
          </w:tcPr>
          <w:p w14:paraId="6F382BAF" w14:textId="77777777" w:rsidR="00D32D2F" w:rsidRPr="00D32D2F" w:rsidRDefault="00D32D2F">
            <w:pPr>
              <w:spacing w:before="0" w:after="0" w:line="240" w:lineRule="auto"/>
              <w:jc w:val="center"/>
              <w:rPr>
                <w:ins w:id="110165" w:author="pete jones" w:date="2022-01-12T17:25:00Z"/>
                <w:sz w:val="20"/>
                <w:szCs w:val="20"/>
                <w:rPrChange w:id="110166" w:author="pete jones" w:date="2022-01-12T17:26:00Z">
                  <w:rPr>
                    <w:ins w:id="110167" w:author="pete jones" w:date="2022-01-12T17:25:00Z"/>
                  </w:rPr>
                </w:rPrChange>
              </w:rPr>
              <w:pPrChange w:id="110168" w:author="pete jones" w:date="2022-01-12T17:30:00Z">
                <w:pPr>
                  <w:jc w:val="left"/>
                </w:pPr>
              </w:pPrChange>
            </w:pPr>
            <w:ins w:id="110169" w:author="pete jones" w:date="2022-01-12T17:25:00Z">
              <w:r w:rsidRPr="00D32D2F">
                <w:rPr>
                  <w:sz w:val="20"/>
                  <w:szCs w:val="20"/>
                  <w:rPrChange w:id="110170" w:author="pete jones" w:date="2022-01-12T17:26:00Z">
                    <w:rPr/>
                  </w:rPrChange>
                </w:rPr>
                <w:t>6</w:t>
              </w:r>
            </w:ins>
          </w:p>
        </w:tc>
        <w:tc>
          <w:tcPr>
            <w:tcW w:w="616" w:type="dxa"/>
            <w:noWrap/>
            <w:vAlign w:val="center"/>
            <w:hideMark/>
            <w:tcPrChange w:id="110171" w:author="pete jones" w:date="2022-01-12T17:27:00Z">
              <w:tcPr>
                <w:tcW w:w="616" w:type="dxa"/>
                <w:noWrap/>
                <w:hideMark/>
              </w:tcPr>
            </w:tcPrChange>
          </w:tcPr>
          <w:p w14:paraId="58F0B9E8" w14:textId="77777777" w:rsidR="00D32D2F" w:rsidRPr="00D32D2F" w:rsidRDefault="00D32D2F">
            <w:pPr>
              <w:spacing w:before="0" w:after="0" w:line="240" w:lineRule="auto"/>
              <w:jc w:val="center"/>
              <w:rPr>
                <w:ins w:id="110172" w:author="pete jones" w:date="2022-01-12T17:25:00Z"/>
                <w:sz w:val="20"/>
                <w:szCs w:val="20"/>
                <w:rPrChange w:id="110173" w:author="pete jones" w:date="2022-01-12T17:26:00Z">
                  <w:rPr>
                    <w:ins w:id="110174" w:author="pete jones" w:date="2022-01-12T17:25:00Z"/>
                  </w:rPr>
                </w:rPrChange>
              </w:rPr>
              <w:pPrChange w:id="110175" w:author="pete jones" w:date="2022-01-12T17:30:00Z">
                <w:pPr>
                  <w:jc w:val="left"/>
                </w:pPr>
              </w:pPrChange>
            </w:pPr>
          </w:p>
        </w:tc>
        <w:tc>
          <w:tcPr>
            <w:tcW w:w="616" w:type="dxa"/>
            <w:noWrap/>
            <w:vAlign w:val="center"/>
            <w:hideMark/>
            <w:tcPrChange w:id="110176" w:author="pete jones" w:date="2022-01-12T17:27:00Z">
              <w:tcPr>
                <w:tcW w:w="616" w:type="dxa"/>
                <w:noWrap/>
                <w:hideMark/>
              </w:tcPr>
            </w:tcPrChange>
          </w:tcPr>
          <w:p w14:paraId="2618D153" w14:textId="77777777" w:rsidR="00D32D2F" w:rsidRPr="00D32D2F" w:rsidRDefault="00D32D2F">
            <w:pPr>
              <w:spacing w:before="0" w:after="0" w:line="240" w:lineRule="auto"/>
              <w:jc w:val="center"/>
              <w:rPr>
                <w:ins w:id="110177" w:author="pete jones" w:date="2022-01-12T17:25:00Z"/>
                <w:sz w:val="20"/>
                <w:szCs w:val="20"/>
                <w:rPrChange w:id="110178" w:author="pete jones" w:date="2022-01-12T17:26:00Z">
                  <w:rPr>
                    <w:ins w:id="110179" w:author="pete jones" w:date="2022-01-12T17:25:00Z"/>
                  </w:rPr>
                </w:rPrChange>
              </w:rPr>
              <w:pPrChange w:id="110180" w:author="pete jones" w:date="2022-01-12T17:30:00Z">
                <w:pPr>
                  <w:jc w:val="left"/>
                </w:pPr>
              </w:pPrChange>
            </w:pPr>
            <w:ins w:id="110181" w:author="pete jones" w:date="2022-01-12T17:25:00Z">
              <w:r w:rsidRPr="00D32D2F">
                <w:rPr>
                  <w:sz w:val="20"/>
                  <w:szCs w:val="20"/>
                  <w:rPrChange w:id="110182" w:author="pete jones" w:date="2022-01-12T17:26:00Z">
                    <w:rPr/>
                  </w:rPrChange>
                </w:rPr>
                <w:t>1</w:t>
              </w:r>
            </w:ins>
          </w:p>
        </w:tc>
        <w:tc>
          <w:tcPr>
            <w:tcW w:w="616" w:type="dxa"/>
            <w:noWrap/>
            <w:vAlign w:val="center"/>
            <w:hideMark/>
            <w:tcPrChange w:id="110183" w:author="pete jones" w:date="2022-01-12T17:27:00Z">
              <w:tcPr>
                <w:tcW w:w="616" w:type="dxa"/>
                <w:noWrap/>
                <w:hideMark/>
              </w:tcPr>
            </w:tcPrChange>
          </w:tcPr>
          <w:p w14:paraId="2123210A" w14:textId="77777777" w:rsidR="00D32D2F" w:rsidRPr="00D32D2F" w:rsidRDefault="00D32D2F">
            <w:pPr>
              <w:spacing w:before="0" w:after="0" w:line="240" w:lineRule="auto"/>
              <w:jc w:val="center"/>
              <w:rPr>
                <w:ins w:id="110184" w:author="pete jones" w:date="2022-01-12T17:25:00Z"/>
                <w:sz w:val="20"/>
                <w:szCs w:val="20"/>
                <w:rPrChange w:id="110185" w:author="pete jones" w:date="2022-01-12T17:26:00Z">
                  <w:rPr>
                    <w:ins w:id="110186" w:author="pete jones" w:date="2022-01-12T17:25:00Z"/>
                  </w:rPr>
                </w:rPrChange>
              </w:rPr>
              <w:pPrChange w:id="110187" w:author="pete jones" w:date="2022-01-12T17:30:00Z">
                <w:pPr>
                  <w:jc w:val="left"/>
                </w:pPr>
              </w:pPrChange>
            </w:pPr>
            <w:ins w:id="110188" w:author="pete jones" w:date="2022-01-12T17:25:00Z">
              <w:r w:rsidRPr="00D32D2F">
                <w:rPr>
                  <w:sz w:val="20"/>
                  <w:szCs w:val="20"/>
                  <w:rPrChange w:id="110189" w:author="pete jones" w:date="2022-01-12T17:26:00Z">
                    <w:rPr/>
                  </w:rPrChange>
                </w:rPr>
                <w:t>4</w:t>
              </w:r>
            </w:ins>
          </w:p>
        </w:tc>
        <w:tc>
          <w:tcPr>
            <w:tcW w:w="616" w:type="dxa"/>
            <w:noWrap/>
            <w:vAlign w:val="center"/>
            <w:hideMark/>
            <w:tcPrChange w:id="110190" w:author="pete jones" w:date="2022-01-12T17:27:00Z">
              <w:tcPr>
                <w:tcW w:w="616" w:type="dxa"/>
                <w:noWrap/>
                <w:hideMark/>
              </w:tcPr>
            </w:tcPrChange>
          </w:tcPr>
          <w:p w14:paraId="5BB745D6" w14:textId="77777777" w:rsidR="00D32D2F" w:rsidRPr="00D32D2F" w:rsidRDefault="00D32D2F">
            <w:pPr>
              <w:spacing w:before="0" w:after="0" w:line="240" w:lineRule="auto"/>
              <w:jc w:val="center"/>
              <w:rPr>
                <w:ins w:id="110191" w:author="pete jones" w:date="2022-01-12T17:25:00Z"/>
                <w:sz w:val="20"/>
                <w:szCs w:val="20"/>
                <w:rPrChange w:id="110192" w:author="pete jones" w:date="2022-01-12T17:26:00Z">
                  <w:rPr>
                    <w:ins w:id="110193" w:author="pete jones" w:date="2022-01-12T17:25:00Z"/>
                  </w:rPr>
                </w:rPrChange>
              </w:rPr>
              <w:pPrChange w:id="110194" w:author="pete jones" w:date="2022-01-12T17:30:00Z">
                <w:pPr>
                  <w:jc w:val="left"/>
                </w:pPr>
              </w:pPrChange>
            </w:pPr>
          </w:p>
        </w:tc>
        <w:tc>
          <w:tcPr>
            <w:tcW w:w="616" w:type="dxa"/>
            <w:noWrap/>
            <w:vAlign w:val="center"/>
            <w:hideMark/>
            <w:tcPrChange w:id="110195" w:author="pete jones" w:date="2022-01-12T17:27:00Z">
              <w:tcPr>
                <w:tcW w:w="616" w:type="dxa"/>
                <w:noWrap/>
                <w:hideMark/>
              </w:tcPr>
            </w:tcPrChange>
          </w:tcPr>
          <w:p w14:paraId="20FF0E57" w14:textId="77777777" w:rsidR="00D32D2F" w:rsidRPr="00D32D2F" w:rsidRDefault="00D32D2F">
            <w:pPr>
              <w:spacing w:before="0" w:after="0" w:line="240" w:lineRule="auto"/>
              <w:jc w:val="center"/>
              <w:rPr>
                <w:ins w:id="110196" w:author="pete jones" w:date="2022-01-12T17:25:00Z"/>
                <w:sz w:val="20"/>
                <w:szCs w:val="20"/>
                <w:rPrChange w:id="110197" w:author="pete jones" w:date="2022-01-12T17:26:00Z">
                  <w:rPr>
                    <w:ins w:id="110198" w:author="pete jones" w:date="2022-01-12T17:25:00Z"/>
                  </w:rPr>
                </w:rPrChange>
              </w:rPr>
              <w:pPrChange w:id="110199" w:author="pete jones" w:date="2022-01-12T17:30:00Z">
                <w:pPr>
                  <w:jc w:val="left"/>
                </w:pPr>
              </w:pPrChange>
            </w:pPr>
          </w:p>
        </w:tc>
        <w:tc>
          <w:tcPr>
            <w:tcW w:w="616" w:type="dxa"/>
            <w:noWrap/>
            <w:vAlign w:val="center"/>
            <w:hideMark/>
            <w:tcPrChange w:id="110200" w:author="pete jones" w:date="2022-01-12T17:27:00Z">
              <w:tcPr>
                <w:tcW w:w="616" w:type="dxa"/>
                <w:noWrap/>
                <w:hideMark/>
              </w:tcPr>
            </w:tcPrChange>
          </w:tcPr>
          <w:p w14:paraId="73D5F326" w14:textId="77777777" w:rsidR="00D32D2F" w:rsidRPr="00D32D2F" w:rsidRDefault="00D32D2F">
            <w:pPr>
              <w:spacing w:before="0" w:after="0" w:line="240" w:lineRule="auto"/>
              <w:jc w:val="center"/>
              <w:rPr>
                <w:ins w:id="110201" w:author="pete jones" w:date="2022-01-12T17:25:00Z"/>
                <w:sz w:val="20"/>
                <w:szCs w:val="20"/>
                <w:rPrChange w:id="110202" w:author="pete jones" w:date="2022-01-12T17:26:00Z">
                  <w:rPr>
                    <w:ins w:id="110203" w:author="pete jones" w:date="2022-01-12T17:25:00Z"/>
                  </w:rPr>
                </w:rPrChange>
              </w:rPr>
              <w:pPrChange w:id="110204" w:author="pete jones" w:date="2022-01-12T17:30:00Z">
                <w:pPr>
                  <w:jc w:val="left"/>
                </w:pPr>
              </w:pPrChange>
            </w:pPr>
          </w:p>
        </w:tc>
      </w:tr>
      <w:tr w:rsidR="00D32D2F" w:rsidRPr="00D32D2F" w14:paraId="6346B223" w14:textId="77777777" w:rsidTr="00D32D2F">
        <w:trPr>
          <w:trHeight w:val="300"/>
          <w:ins w:id="110205" w:author="pete jones" w:date="2022-01-12T17:25:00Z"/>
          <w:trPrChange w:id="110206" w:author="pete jones" w:date="2022-01-12T17:27:00Z">
            <w:trPr>
              <w:trHeight w:val="300"/>
            </w:trPr>
          </w:trPrChange>
        </w:trPr>
        <w:tc>
          <w:tcPr>
            <w:tcW w:w="868" w:type="dxa"/>
            <w:noWrap/>
            <w:hideMark/>
            <w:tcPrChange w:id="110207" w:author="pete jones" w:date="2022-01-12T17:27:00Z">
              <w:tcPr>
                <w:tcW w:w="868" w:type="dxa"/>
                <w:noWrap/>
                <w:hideMark/>
              </w:tcPr>
            </w:tcPrChange>
          </w:tcPr>
          <w:p w14:paraId="68F1D2B7" w14:textId="77777777" w:rsidR="00D32D2F" w:rsidRPr="00D32D2F" w:rsidRDefault="00D32D2F">
            <w:pPr>
              <w:spacing w:before="0" w:after="0" w:line="240" w:lineRule="auto"/>
              <w:jc w:val="left"/>
              <w:rPr>
                <w:ins w:id="110208" w:author="pete jones" w:date="2022-01-12T17:25:00Z"/>
                <w:sz w:val="20"/>
                <w:szCs w:val="20"/>
                <w:rPrChange w:id="110209" w:author="pete jones" w:date="2022-01-12T17:26:00Z">
                  <w:rPr>
                    <w:ins w:id="110210" w:author="pete jones" w:date="2022-01-12T17:25:00Z"/>
                  </w:rPr>
                </w:rPrChange>
              </w:rPr>
              <w:pPrChange w:id="110211" w:author="pete jones" w:date="2022-01-12T17:26:00Z">
                <w:pPr>
                  <w:jc w:val="left"/>
                </w:pPr>
              </w:pPrChange>
            </w:pPr>
            <w:ins w:id="110212" w:author="pete jones" w:date="2022-01-12T17:25:00Z">
              <w:r w:rsidRPr="00D32D2F">
                <w:rPr>
                  <w:sz w:val="20"/>
                  <w:szCs w:val="20"/>
                  <w:rPrChange w:id="110213" w:author="pete jones" w:date="2022-01-12T17:26:00Z">
                    <w:rPr/>
                  </w:rPrChange>
                </w:rPr>
                <w:t>132</w:t>
              </w:r>
            </w:ins>
          </w:p>
        </w:tc>
        <w:tc>
          <w:tcPr>
            <w:tcW w:w="1516" w:type="dxa"/>
            <w:noWrap/>
            <w:hideMark/>
            <w:tcPrChange w:id="110214" w:author="pete jones" w:date="2022-01-12T17:27:00Z">
              <w:tcPr>
                <w:tcW w:w="1516" w:type="dxa"/>
                <w:noWrap/>
                <w:hideMark/>
              </w:tcPr>
            </w:tcPrChange>
          </w:tcPr>
          <w:p w14:paraId="202D999D" w14:textId="77777777" w:rsidR="00D32D2F" w:rsidRPr="00D32D2F" w:rsidRDefault="00D32D2F">
            <w:pPr>
              <w:spacing w:before="0" w:after="0" w:line="240" w:lineRule="auto"/>
              <w:jc w:val="left"/>
              <w:rPr>
                <w:ins w:id="110215" w:author="pete jones" w:date="2022-01-12T17:25:00Z"/>
                <w:sz w:val="20"/>
                <w:szCs w:val="20"/>
                <w:rPrChange w:id="110216" w:author="pete jones" w:date="2022-01-12T17:26:00Z">
                  <w:rPr>
                    <w:ins w:id="110217" w:author="pete jones" w:date="2022-01-12T17:25:00Z"/>
                  </w:rPr>
                </w:rPrChange>
              </w:rPr>
              <w:pPrChange w:id="110218" w:author="pete jones" w:date="2022-01-12T17:26:00Z">
                <w:pPr>
                  <w:jc w:val="left"/>
                </w:pPr>
              </w:pPrChange>
            </w:pPr>
            <w:ins w:id="110219" w:author="pete jones" w:date="2022-01-12T17:25:00Z">
              <w:r w:rsidRPr="00D32D2F">
                <w:rPr>
                  <w:sz w:val="20"/>
                  <w:szCs w:val="20"/>
                  <w:rPrChange w:id="110220" w:author="pete jones" w:date="2022-01-12T17:26:00Z">
                    <w:rPr/>
                  </w:rPrChange>
                </w:rPr>
                <w:t>SCI1299</w:t>
              </w:r>
            </w:ins>
          </w:p>
        </w:tc>
        <w:tc>
          <w:tcPr>
            <w:tcW w:w="8744" w:type="dxa"/>
            <w:noWrap/>
            <w:hideMark/>
            <w:tcPrChange w:id="110221" w:author="pete jones" w:date="2022-01-12T17:27:00Z">
              <w:tcPr>
                <w:tcW w:w="8744" w:type="dxa"/>
                <w:noWrap/>
                <w:hideMark/>
              </w:tcPr>
            </w:tcPrChange>
          </w:tcPr>
          <w:p w14:paraId="106ADB6D" w14:textId="77777777" w:rsidR="00D32D2F" w:rsidRPr="00D32D2F" w:rsidRDefault="00D32D2F">
            <w:pPr>
              <w:spacing w:before="0" w:after="0" w:line="240" w:lineRule="auto"/>
              <w:jc w:val="left"/>
              <w:rPr>
                <w:ins w:id="110222" w:author="pete jones" w:date="2022-01-12T17:25:00Z"/>
                <w:sz w:val="20"/>
                <w:szCs w:val="20"/>
                <w:rPrChange w:id="110223" w:author="pete jones" w:date="2022-01-12T17:26:00Z">
                  <w:rPr>
                    <w:ins w:id="110224" w:author="pete jones" w:date="2022-01-12T17:25:00Z"/>
                  </w:rPr>
                </w:rPrChange>
              </w:rPr>
              <w:pPrChange w:id="110225" w:author="pete jones" w:date="2022-01-12T17:26:00Z">
                <w:pPr>
                  <w:jc w:val="left"/>
                </w:pPr>
              </w:pPrChange>
            </w:pPr>
            <w:ins w:id="110226" w:author="pete jones" w:date="2022-01-12T17:25:00Z">
              <w:r w:rsidRPr="00D32D2F">
                <w:rPr>
                  <w:sz w:val="20"/>
                  <w:szCs w:val="20"/>
                  <w:rPrChange w:id="110227" w:author="pete jones" w:date="2022-01-12T17:26:00Z">
                    <w:rPr/>
                  </w:rPrChange>
                </w:rPr>
                <w:t xml:space="preserve"> Foundation Biology Topics (with laboratory)</w:t>
              </w:r>
            </w:ins>
          </w:p>
        </w:tc>
        <w:tc>
          <w:tcPr>
            <w:tcW w:w="616" w:type="dxa"/>
            <w:noWrap/>
            <w:vAlign w:val="center"/>
            <w:hideMark/>
            <w:tcPrChange w:id="110228" w:author="pete jones" w:date="2022-01-12T17:27:00Z">
              <w:tcPr>
                <w:tcW w:w="616" w:type="dxa"/>
                <w:noWrap/>
                <w:hideMark/>
              </w:tcPr>
            </w:tcPrChange>
          </w:tcPr>
          <w:p w14:paraId="6E70B1B2" w14:textId="34663E31" w:rsidR="00D32D2F" w:rsidRPr="00D32D2F" w:rsidRDefault="00D32D2F">
            <w:pPr>
              <w:spacing w:before="0" w:after="0" w:line="240" w:lineRule="auto"/>
              <w:jc w:val="center"/>
              <w:rPr>
                <w:ins w:id="110229" w:author="pete jones" w:date="2022-01-12T17:25:00Z"/>
                <w:sz w:val="20"/>
                <w:szCs w:val="20"/>
                <w:rPrChange w:id="110230" w:author="pete jones" w:date="2022-01-12T17:26:00Z">
                  <w:rPr>
                    <w:ins w:id="110231" w:author="pete jones" w:date="2022-01-12T17:25:00Z"/>
                  </w:rPr>
                </w:rPrChange>
              </w:rPr>
              <w:pPrChange w:id="110232" w:author="pete jones" w:date="2022-01-12T17:30:00Z">
                <w:pPr>
                  <w:jc w:val="left"/>
                </w:pPr>
              </w:pPrChange>
            </w:pPr>
          </w:p>
        </w:tc>
        <w:tc>
          <w:tcPr>
            <w:tcW w:w="616" w:type="dxa"/>
            <w:noWrap/>
            <w:vAlign w:val="center"/>
            <w:hideMark/>
            <w:tcPrChange w:id="110233" w:author="pete jones" w:date="2022-01-12T17:27:00Z">
              <w:tcPr>
                <w:tcW w:w="616" w:type="dxa"/>
                <w:noWrap/>
                <w:hideMark/>
              </w:tcPr>
            </w:tcPrChange>
          </w:tcPr>
          <w:p w14:paraId="745DF658" w14:textId="77777777" w:rsidR="00D32D2F" w:rsidRPr="00D32D2F" w:rsidRDefault="00D32D2F">
            <w:pPr>
              <w:spacing w:before="0" w:after="0" w:line="240" w:lineRule="auto"/>
              <w:jc w:val="center"/>
              <w:rPr>
                <w:ins w:id="110234" w:author="pete jones" w:date="2022-01-12T17:25:00Z"/>
                <w:sz w:val="20"/>
                <w:szCs w:val="20"/>
                <w:rPrChange w:id="110235" w:author="pete jones" w:date="2022-01-12T17:26:00Z">
                  <w:rPr>
                    <w:ins w:id="110236" w:author="pete jones" w:date="2022-01-12T17:25:00Z"/>
                  </w:rPr>
                </w:rPrChange>
              </w:rPr>
              <w:pPrChange w:id="110237" w:author="pete jones" w:date="2022-01-12T17:30:00Z">
                <w:pPr>
                  <w:jc w:val="left"/>
                </w:pPr>
              </w:pPrChange>
            </w:pPr>
            <w:ins w:id="110238" w:author="pete jones" w:date="2022-01-12T17:25:00Z">
              <w:r w:rsidRPr="00D32D2F">
                <w:rPr>
                  <w:sz w:val="20"/>
                  <w:szCs w:val="20"/>
                  <w:rPrChange w:id="110239" w:author="pete jones" w:date="2022-01-12T17:26:00Z">
                    <w:rPr/>
                  </w:rPrChange>
                </w:rPr>
                <w:t>6</w:t>
              </w:r>
            </w:ins>
          </w:p>
        </w:tc>
        <w:tc>
          <w:tcPr>
            <w:tcW w:w="616" w:type="dxa"/>
            <w:noWrap/>
            <w:vAlign w:val="center"/>
            <w:hideMark/>
            <w:tcPrChange w:id="110240" w:author="pete jones" w:date="2022-01-12T17:27:00Z">
              <w:tcPr>
                <w:tcW w:w="616" w:type="dxa"/>
                <w:noWrap/>
                <w:hideMark/>
              </w:tcPr>
            </w:tcPrChange>
          </w:tcPr>
          <w:p w14:paraId="53C07166" w14:textId="77777777" w:rsidR="00D32D2F" w:rsidRPr="00D32D2F" w:rsidRDefault="00D32D2F">
            <w:pPr>
              <w:spacing w:before="0" w:after="0" w:line="240" w:lineRule="auto"/>
              <w:jc w:val="center"/>
              <w:rPr>
                <w:ins w:id="110241" w:author="pete jones" w:date="2022-01-12T17:25:00Z"/>
                <w:sz w:val="20"/>
                <w:szCs w:val="20"/>
                <w:rPrChange w:id="110242" w:author="pete jones" w:date="2022-01-12T17:26:00Z">
                  <w:rPr>
                    <w:ins w:id="110243" w:author="pete jones" w:date="2022-01-12T17:25:00Z"/>
                  </w:rPr>
                </w:rPrChange>
              </w:rPr>
              <w:pPrChange w:id="110244" w:author="pete jones" w:date="2022-01-12T17:30:00Z">
                <w:pPr>
                  <w:jc w:val="left"/>
                </w:pPr>
              </w:pPrChange>
            </w:pPr>
          </w:p>
        </w:tc>
        <w:tc>
          <w:tcPr>
            <w:tcW w:w="616" w:type="dxa"/>
            <w:noWrap/>
            <w:vAlign w:val="center"/>
            <w:hideMark/>
            <w:tcPrChange w:id="110245" w:author="pete jones" w:date="2022-01-12T17:27:00Z">
              <w:tcPr>
                <w:tcW w:w="616" w:type="dxa"/>
                <w:noWrap/>
                <w:hideMark/>
              </w:tcPr>
            </w:tcPrChange>
          </w:tcPr>
          <w:p w14:paraId="18CB3165" w14:textId="77777777" w:rsidR="00D32D2F" w:rsidRPr="00D32D2F" w:rsidRDefault="00D32D2F">
            <w:pPr>
              <w:spacing w:before="0" w:after="0" w:line="240" w:lineRule="auto"/>
              <w:jc w:val="center"/>
              <w:rPr>
                <w:ins w:id="110246" w:author="pete jones" w:date="2022-01-12T17:25:00Z"/>
                <w:sz w:val="20"/>
                <w:szCs w:val="20"/>
                <w:rPrChange w:id="110247" w:author="pete jones" w:date="2022-01-12T17:26:00Z">
                  <w:rPr>
                    <w:ins w:id="110248" w:author="pete jones" w:date="2022-01-12T17:25:00Z"/>
                  </w:rPr>
                </w:rPrChange>
              </w:rPr>
              <w:pPrChange w:id="110249" w:author="pete jones" w:date="2022-01-12T17:30:00Z">
                <w:pPr>
                  <w:jc w:val="left"/>
                </w:pPr>
              </w:pPrChange>
            </w:pPr>
            <w:ins w:id="110250" w:author="pete jones" w:date="2022-01-12T17:25:00Z">
              <w:r w:rsidRPr="00D32D2F">
                <w:rPr>
                  <w:sz w:val="20"/>
                  <w:szCs w:val="20"/>
                  <w:rPrChange w:id="110251" w:author="pete jones" w:date="2022-01-12T17:26:00Z">
                    <w:rPr/>
                  </w:rPrChange>
                </w:rPr>
                <w:t>1</w:t>
              </w:r>
            </w:ins>
          </w:p>
        </w:tc>
        <w:tc>
          <w:tcPr>
            <w:tcW w:w="616" w:type="dxa"/>
            <w:noWrap/>
            <w:vAlign w:val="center"/>
            <w:hideMark/>
            <w:tcPrChange w:id="110252" w:author="pete jones" w:date="2022-01-12T17:27:00Z">
              <w:tcPr>
                <w:tcW w:w="616" w:type="dxa"/>
                <w:noWrap/>
                <w:hideMark/>
              </w:tcPr>
            </w:tcPrChange>
          </w:tcPr>
          <w:p w14:paraId="4632B347" w14:textId="77777777" w:rsidR="00D32D2F" w:rsidRPr="00D32D2F" w:rsidRDefault="00D32D2F">
            <w:pPr>
              <w:spacing w:before="0" w:after="0" w:line="240" w:lineRule="auto"/>
              <w:jc w:val="center"/>
              <w:rPr>
                <w:ins w:id="110253" w:author="pete jones" w:date="2022-01-12T17:25:00Z"/>
                <w:sz w:val="20"/>
                <w:szCs w:val="20"/>
                <w:rPrChange w:id="110254" w:author="pete jones" w:date="2022-01-12T17:26:00Z">
                  <w:rPr>
                    <w:ins w:id="110255" w:author="pete jones" w:date="2022-01-12T17:25:00Z"/>
                  </w:rPr>
                </w:rPrChange>
              </w:rPr>
              <w:pPrChange w:id="110256" w:author="pete jones" w:date="2022-01-12T17:30:00Z">
                <w:pPr>
                  <w:jc w:val="left"/>
                </w:pPr>
              </w:pPrChange>
            </w:pPr>
            <w:ins w:id="110257" w:author="pete jones" w:date="2022-01-12T17:25:00Z">
              <w:r w:rsidRPr="00D32D2F">
                <w:rPr>
                  <w:sz w:val="20"/>
                  <w:szCs w:val="20"/>
                  <w:rPrChange w:id="110258" w:author="pete jones" w:date="2022-01-12T17:26:00Z">
                    <w:rPr/>
                  </w:rPrChange>
                </w:rPr>
                <w:t>4</w:t>
              </w:r>
            </w:ins>
          </w:p>
        </w:tc>
        <w:tc>
          <w:tcPr>
            <w:tcW w:w="616" w:type="dxa"/>
            <w:noWrap/>
            <w:vAlign w:val="center"/>
            <w:hideMark/>
            <w:tcPrChange w:id="110259" w:author="pete jones" w:date="2022-01-12T17:27:00Z">
              <w:tcPr>
                <w:tcW w:w="616" w:type="dxa"/>
                <w:noWrap/>
                <w:hideMark/>
              </w:tcPr>
            </w:tcPrChange>
          </w:tcPr>
          <w:p w14:paraId="22147E7D" w14:textId="77777777" w:rsidR="00D32D2F" w:rsidRPr="00D32D2F" w:rsidRDefault="00D32D2F">
            <w:pPr>
              <w:spacing w:before="0" w:after="0" w:line="240" w:lineRule="auto"/>
              <w:jc w:val="center"/>
              <w:rPr>
                <w:ins w:id="110260" w:author="pete jones" w:date="2022-01-12T17:25:00Z"/>
                <w:sz w:val="20"/>
                <w:szCs w:val="20"/>
                <w:rPrChange w:id="110261" w:author="pete jones" w:date="2022-01-12T17:26:00Z">
                  <w:rPr>
                    <w:ins w:id="110262" w:author="pete jones" w:date="2022-01-12T17:25:00Z"/>
                  </w:rPr>
                </w:rPrChange>
              </w:rPr>
              <w:pPrChange w:id="110263" w:author="pete jones" w:date="2022-01-12T17:30:00Z">
                <w:pPr>
                  <w:jc w:val="left"/>
                </w:pPr>
              </w:pPrChange>
            </w:pPr>
          </w:p>
        </w:tc>
        <w:tc>
          <w:tcPr>
            <w:tcW w:w="616" w:type="dxa"/>
            <w:noWrap/>
            <w:vAlign w:val="center"/>
            <w:hideMark/>
            <w:tcPrChange w:id="110264" w:author="pete jones" w:date="2022-01-12T17:27:00Z">
              <w:tcPr>
                <w:tcW w:w="616" w:type="dxa"/>
                <w:noWrap/>
                <w:hideMark/>
              </w:tcPr>
            </w:tcPrChange>
          </w:tcPr>
          <w:p w14:paraId="07455722" w14:textId="77777777" w:rsidR="00D32D2F" w:rsidRPr="00D32D2F" w:rsidRDefault="00D32D2F">
            <w:pPr>
              <w:spacing w:before="0" w:after="0" w:line="240" w:lineRule="auto"/>
              <w:jc w:val="center"/>
              <w:rPr>
                <w:ins w:id="110265" w:author="pete jones" w:date="2022-01-12T17:25:00Z"/>
                <w:sz w:val="20"/>
                <w:szCs w:val="20"/>
                <w:rPrChange w:id="110266" w:author="pete jones" w:date="2022-01-12T17:26:00Z">
                  <w:rPr>
                    <w:ins w:id="110267" w:author="pete jones" w:date="2022-01-12T17:25:00Z"/>
                  </w:rPr>
                </w:rPrChange>
              </w:rPr>
              <w:pPrChange w:id="110268" w:author="pete jones" w:date="2022-01-12T17:30:00Z">
                <w:pPr>
                  <w:jc w:val="left"/>
                </w:pPr>
              </w:pPrChange>
            </w:pPr>
          </w:p>
        </w:tc>
        <w:tc>
          <w:tcPr>
            <w:tcW w:w="616" w:type="dxa"/>
            <w:noWrap/>
            <w:vAlign w:val="center"/>
            <w:hideMark/>
            <w:tcPrChange w:id="110269" w:author="pete jones" w:date="2022-01-12T17:27:00Z">
              <w:tcPr>
                <w:tcW w:w="616" w:type="dxa"/>
                <w:noWrap/>
                <w:hideMark/>
              </w:tcPr>
            </w:tcPrChange>
          </w:tcPr>
          <w:p w14:paraId="0A2C5F0A" w14:textId="77777777" w:rsidR="00D32D2F" w:rsidRPr="00D32D2F" w:rsidRDefault="00D32D2F">
            <w:pPr>
              <w:spacing w:before="0" w:after="0" w:line="240" w:lineRule="auto"/>
              <w:jc w:val="center"/>
              <w:rPr>
                <w:ins w:id="110270" w:author="pete jones" w:date="2022-01-12T17:25:00Z"/>
                <w:sz w:val="20"/>
                <w:szCs w:val="20"/>
                <w:rPrChange w:id="110271" w:author="pete jones" w:date="2022-01-12T17:26:00Z">
                  <w:rPr>
                    <w:ins w:id="110272" w:author="pete jones" w:date="2022-01-12T17:25:00Z"/>
                  </w:rPr>
                </w:rPrChange>
              </w:rPr>
              <w:pPrChange w:id="110273" w:author="pete jones" w:date="2022-01-12T17:30:00Z">
                <w:pPr>
                  <w:jc w:val="left"/>
                </w:pPr>
              </w:pPrChange>
            </w:pPr>
          </w:p>
        </w:tc>
      </w:tr>
      <w:tr w:rsidR="00D32D2F" w:rsidRPr="00D32D2F" w14:paraId="37EF27E4" w14:textId="77777777" w:rsidTr="00D32D2F">
        <w:trPr>
          <w:trHeight w:val="300"/>
          <w:ins w:id="110274" w:author="pete jones" w:date="2022-01-12T17:25:00Z"/>
          <w:trPrChange w:id="110275" w:author="pete jones" w:date="2022-01-12T17:27:00Z">
            <w:trPr>
              <w:trHeight w:val="300"/>
            </w:trPr>
          </w:trPrChange>
        </w:trPr>
        <w:tc>
          <w:tcPr>
            <w:tcW w:w="868" w:type="dxa"/>
            <w:noWrap/>
            <w:hideMark/>
            <w:tcPrChange w:id="110276" w:author="pete jones" w:date="2022-01-12T17:27:00Z">
              <w:tcPr>
                <w:tcW w:w="868" w:type="dxa"/>
                <w:noWrap/>
                <w:hideMark/>
              </w:tcPr>
            </w:tcPrChange>
          </w:tcPr>
          <w:p w14:paraId="2A2CC8B3" w14:textId="77777777" w:rsidR="00D32D2F" w:rsidRPr="00D32D2F" w:rsidRDefault="00D32D2F">
            <w:pPr>
              <w:spacing w:before="0" w:after="0" w:line="240" w:lineRule="auto"/>
              <w:jc w:val="left"/>
              <w:rPr>
                <w:ins w:id="110277" w:author="pete jones" w:date="2022-01-12T17:25:00Z"/>
                <w:sz w:val="20"/>
                <w:szCs w:val="20"/>
                <w:rPrChange w:id="110278" w:author="pete jones" w:date="2022-01-12T17:26:00Z">
                  <w:rPr>
                    <w:ins w:id="110279" w:author="pete jones" w:date="2022-01-12T17:25:00Z"/>
                  </w:rPr>
                </w:rPrChange>
              </w:rPr>
              <w:pPrChange w:id="110280" w:author="pete jones" w:date="2022-01-12T17:26:00Z">
                <w:pPr>
                  <w:jc w:val="left"/>
                </w:pPr>
              </w:pPrChange>
            </w:pPr>
            <w:ins w:id="110281" w:author="pete jones" w:date="2022-01-12T17:25:00Z">
              <w:r w:rsidRPr="00D32D2F">
                <w:rPr>
                  <w:sz w:val="20"/>
                  <w:szCs w:val="20"/>
                  <w:rPrChange w:id="110282" w:author="pete jones" w:date="2022-01-12T17:26:00Z">
                    <w:rPr/>
                  </w:rPrChange>
                </w:rPr>
                <w:lastRenderedPageBreak/>
                <w:t>133</w:t>
              </w:r>
            </w:ins>
          </w:p>
        </w:tc>
        <w:tc>
          <w:tcPr>
            <w:tcW w:w="1516" w:type="dxa"/>
            <w:noWrap/>
            <w:hideMark/>
            <w:tcPrChange w:id="110283" w:author="pete jones" w:date="2022-01-12T17:27:00Z">
              <w:tcPr>
                <w:tcW w:w="1516" w:type="dxa"/>
                <w:noWrap/>
                <w:hideMark/>
              </w:tcPr>
            </w:tcPrChange>
          </w:tcPr>
          <w:p w14:paraId="131C48A8" w14:textId="77777777" w:rsidR="00D32D2F" w:rsidRPr="00D32D2F" w:rsidRDefault="00D32D2F">
            <w:pPr>
              <w:spacing w:before="0" w:after="0" w:line="240" w:lineRule="auto"/>
              <w:jc w:val="left"/>
              <w:rPr>
                <w:ins w:id="110284" w:author="pete jones" w:date="2022-01-12T17:25:00Z"/>
                <w:sz w:val="20"/>
                <w:szCs w:val="20"/>
                <w:rPrChange w:id="110285" w:author="pete jones" w:date="2022-01-12T17:26:00Z">
                  <w:rPr>
                    <w:ins w:id="110286" w:author="pete jones" w:date="2022-01-12T17:25:00Z"/>
                  </w:rPr>
                </w:rPrChange>
              </w:rPr>
              <w:pPrChange w:id="110287" w:author="pete jones" w:date="2022-01-12T17:26:00Z">
                <w:pPr>
                  <w:jc w:val="left"/>
                </w:pPr>
              </w:pPrChange>
            </w:pPr>
            <w:ins w:id="110288" w:author="pete jones" w:date="2022-01-12T17:25:00Z">
              <w:r w:rsidRPr="00D32D2F">
                <w:rPr>
                  <w:sz w:val="20"/>
                  <w:szCs w:val="20"/>
                  <w:rPrChange w:id="110289" w:author="pete jones" w:date="2022-01-12T17:26:00Z">
                    <w:rPr/>
                  </w:rPrChange>
                </w:rPr>
                <w:t>SCI1310</w:t>
              </w:r>
            </w:ins>
          </w:p>
        </w:tc>
        <w:tc>
          <w:tcPr>
            <w:tcW w:w="8744" w:type="dxa"/>
            <w:noWrap/>
            <w:hideMark/>
            <w:tcPrChange w:id="110290" w:author="pete jones" w:date="2022-01-12T17:27:00Z">
              <w:tcPr>
                <w:tcW w:w="8744" w:type="dxa"/>
                <w:noWrap/>
                <w:hideMark/>
              </w:tcPr>
            </w:tcPrChange>
          </w:tcPr>
          <w:p w14:paraId="3F1C0F67" w14:textId="77777777" w:rsidR="00D32D2F" w:rsidRPr="00D32D2F" w:rsidRDefault="00D32D2F">
            <w:pPr>
              <w:spacing w:before="0" w:after="0" w:line="240" w:lineRule="auto"/>
              <w:jc w:val="left"/>
              <w:rPr>
                <w:ins w:id="110291" w:author="pete jones" w:date="2022-01-12T17:25:00Z"/>
                <w:sz w:val="20"/>
                <w:szCs w:val="20"/>
                <w:rPrChange w:id="110292" w:author="pete jones" w:date="2022-01-12T17:26:00Z">
                  <w:rPr>
                    <w:ins w:id="110293" w:author="pete jones" w:date="2022-01-12T17:25:00Z"/>
                  </w:rPr>
                </w:rPrChange>
              </w:rPr>
              <w:pPrChange w:id="110294" w:author="pete jones" w:date="2022-01-12T17:26:00Z">
                <w:pPr>
                  <w:jc w:val="left"/>
                </w:pPr>
              </w:pPrChange>
            </w:pPr>
            <w:ins w:id="110295" w:author="pete jones" w:date="2022-01-12T17:25:00Z">
              <w:r w:rsidRPr="00D32D2F">
                <w:rPr>
                  <w:sz w:val="20"/>
                  <w:szCs w:val="20"/>
                  <w:rPrChange w:id="110296" w:author="pete jones" w:date="2022-01-12T17:26:00Z">
                    <w:rPr/>
                  </w:rPrChange>
                </w:rPr>
                <w:t>Introduction to Chemistry with Laboratory</w:t>
              </w:r>
            </w:ins>
          </w:p>
        </w:tc>
        <w:tc>
          <w:tcPr>
            <w:tcW w:w="616" w:type="dxa"/>
            <w:noWrap/>
            <w:vAlign w:val="center"/>
            <w:hideMark/>
            <w:tcPrChange w:id="110297" w:author="pete jones" w:date="2022-01-12T17:27:00Z">
              <w:tcPr>
                <w:tcW w:w="616" w:type="dxa"/>
                <w:noWrap/>
                <w:hideMark/>
              </w:tcPr>
            </w:tcPrChange>
          </w:tcPr>
          <w:p w14:paraId="3287A900" w14:textId="516CC041" w:rsidR="00D32D2F" w:rsidRPr="00D32D2F" w:rsidRDefault="00D32D2F">
            <w:pPr>
              <w:spacing w:before="0" w:after="0" w:line="240" w:lineRule="auto"/>
              <w:jc w:val="center"/>
              <w:rPr>
                <w:ins w:id="110298" w:author="pete jones" w:date="2022-01-12T17:25:00Z"/>
                <w:sz w:val="20"/>
                <w:szCs w:val="20"/>
                <w:rPrChange w:id="110299" w:author="pete jones" w:date="2022-01-12T17:26:00Z">
                  <w:rPr>
                    <w:ins w:id="110300" w:author="pete jones" w:date="2022-01-12T17:25:00Z"/>
                  </w:rPr>
                </w:rPrChange>
              </w:rPr>
              <w:pPrChange w:id="110301" w:author="pete jones" w:date="2022-01-12T17:30:00Z">
                <w:pPr>
                  <w:jc w:val="left"/>
                </w:pPr>
              </w:pPrChange>
            </w:pPr>
          </w:p>
        </w:tc>
        <w:tc>
          <w:tcPr>
            <w:tcW w:w="616" w:type="dxa"/>
            <w:noWrap/>
            <w:vAlign w:val="center"/>
            <w:hideMark/>
            <w:tcPrChange w:id="110302" w:author="pete jones" w:date="2022-01-12T17:27:00Z">
              <w:tcPr>
                <w:tcW w:w="616" w:type="dxa"/>
                <w:noWrap/>
                <w:hideMark/>
              </w:tcPr>
            </w:tcPrChange>
          </w:tcPr>
          <w:p w14:paraId="196B42E3" w14:textId="77777777" w:rsidR="00D32D2F" w:rsidRPr="00D32D2F" w:rsidRDefault="00D32D2F">
            <w:pPr>
              <w:spacing w:before="0" w:after="0" w:line="240" w:lineRule="auto"/>
              <w:jc w:val="center"/>
              <w:rPr>
                <w:ins w:id="110303" w:author="pete jones" w:date="2022-01-12T17:25:00Z"/>
                <w:sz w:val="20"/>
                <w:szCs w:val="20"/>
                <w:rPrChange w:id="110304" w:author="pete jones" w:date="2022-01-12T17:26:00Z">
                  <w:rPr>
                    <w:ins w:id="110305" w:author="pete jones" w:date="2022-01-12T17:25:00Z"/>
                  </w:rPr>
                </w:rPrChange>
              </w:rPr>
              <w:pPrChange w:id="110306" w:author="pete jones" w:date="2022-01-12T17:30:00Z">
                <w:pPr>
                  <w:jc w:val="left"/>
                </w:pPr>
              </w:pPrChange>
            </w:pPr>
            <w:ins w:id="110307" w:author="pete jones" w:date="2022-01-12T17:25:00Z">
              <w:r w:rsidRPr="00D32D2F">
                <w:rPr>
                  <w:sz w:val="20"/>
                  <w:szCs w:val="20"/>
                  <w:rPrChange w:id="110308" w:author="pete jones" w:date="2022-01-12T17:26:00Z">
                    <w:rPr/>
                  </w:rPrChange>
                </w:rPr>
                <w:t>6</w:t>
              </w:r>
            </w:ins>
          </w:p>
        </w:tc>
        <w:tc>
          <w:tcPr>
            <w:tcW w:w="616" w:type="dxa"/>
            <w:noWrap/>
            <w:vAlign w:val="center"/>
            <w:hideMark/>
            <w:tcPrChange w:id="110309" w:author="pete jones" w:date="2022-01-12T17:27:00Z">
              <w:tcPr>
                <w:tcW w:w="616" w:type="dxa"/>
                <w:noWrap/>
                <w:hideMark/>
              </w:tcPr>
            </w:tcPrChange>
          </w:tcPr>
          <w:p w14:paraId="42F1C8CB" w14:textId="77777777" w:rsidR="00D32D2F" w:rsidRPr="00D32D2F" w:rsidRDefault="00D32D2F">
            <w:pPr>
              <w:spacing w:before="0" w:after="0" w:line="240" w:lineRule="auto"/>
              <w:jc w:val="center"/>
              <w:rPr>
                <w:ins w:id="110310" w:author="pete jones" w:date="2022-01-12T17:25:00Z"/>
                <w:sz w:val="20"/>
                <w:szCs w:val="20"/>
                <w:rPrChange w:id="110311" w:author="pete jones" w:date="2022-01-12T17:26:00Z">
                  <w:rPr>
                    <w:ins w:id="110312" w:author="pete jones" w:date="2022-01-12T17:25:00Z"/>
                  </w:rPr>
                </w:rPrChange>
              </w:rPr>
              <w:pPrChange w:id="110313" w:author="pete jones" w:date="2022-01-12T17:30:00Z">
                <w:pPr>
                  <w:jc w:val="left"/>
                </w:pPr>
              </w:pPrChange>
            </w:pPr>
          </w:p>
        </w:tc>
        <w:tc>
          <w:tcPr>
            <w:tcW w:w="616" w:type="dxa"/>
            <w:noWrap/>
            <w:vAlign w:val="center"/>
            <w:hideMark/>
            <w:tcPrChange w:id="110314" w:author="pete jones" w:date="2022-01-12T17:27:00Z">
              <w:tcPr>
                <w:tcW w:w="616" w:type="dxa"/>
                <w:noWrap/>
                <w:hideMark/>
              </w:tcPr>
            </w:tcPrChange>
          </w:tcPr>
          <w:p w14:paraId="50B0F4C7" w14:textId="77777777" w:rsidR="00D32D2F" w:rsidRPr="00D32D2F" w:rsidRDefault="00D32D2F">
            <w:pPr>
              <w:spacing w:before="0" w:after="0" w:line="240" w:lineRule="auto"/>
              <w:jc w:val="center"/>
              <w:rPr>
                <w:ins w:id="110315" w:author="pete jones" w:date="2022-01-12T17:25:00Z"/>
                <w:sz w:val="20"/>
                <w:szCs w:val="20"/>
                <w:rPrChange w:id="110316" w:author="pete jones" w:date="2022-01-12T17:26:00Z">
                  <w:rPr>
                    <w:ins w:id="110317" w:author="pete jones" w:date="2022-01-12T17:25:00Z"/>
                  </w:rPr>
                </w:rPrChange>
              </w:rPr>
              <w:pPrChange w:id="110318" w:author="pete jones" w:date="2022-01-12T17:30:00Z">
                <w:pPr>
                  <w:jc w:val="left"/>
                </w:pPr>
              </w:pPrChange>
            </w:pPr>
            <w:ins w:id="110319" w:author="pete jones" w:date="2022-01-12T17:25:00Z">
              <w:r w:rsidRPr="00D32D2F">
                <w:rPr>
                  <w:sz w:val="20"/>
                  <w:szCs w:val="20"/>
                  <w:rPrChange w:id="110320" w:author="pete jones" w:date="2022-01-12T17:26:00Z">
                    <w:rPr/>
                  </w:rPrChange>
                </w:rPr>
                <w:t>1</w:t>
              </w:r>
            </w:ins>
          </w:p>
        </w:tc>
        <w:tc>
          <w:tcPr>
            <w:tcW w:w="616" w:type="dxa"/>
            <w:noWrap/>
            <w:vAlign w:val="center"/>
            <w:hideMark/>
            <w:tcPrChange w:id="110321" w:author="pete jones" w:date="2022-01-12T17:27:00Z">
              <w:tcPr>
                <w:tcW w:w="616" w:type="dxa"/>
                <w:noWrap/>
                <w:hideMark/>
              </w:tcPr>
            </w:tcPrChange>
          </w:tcPr>
          <w:p w14:paraId="2FAB58C0" w14:textId="77777777" w:rsidR="00D32D2F" w:rsidRPr="00D32D2F" w:rsidRDefault="00D32D2F">
            <w:pPr>
              <w:spacing w:before="0" w:after="0" w:line="240" w:lineRule="auto"/>
              <w:jc w:val="center"/>
              <w:rPr>
                <w:ins w:id="110322" w:author="pete jones" w:date="2022-01-12T17:25:00Z"/>
                <w:sz w:val="20"/>
                <w:szCs w:val="20"/>
                <w:rPrChange w:id="110323" w:author="pete jones" w:date="2022-01-12T17:26:00Z">
                  <w:rPr>
                    <w:ins w:id="110324" w:author="pete jones" w:date="2022-01-12T17:25:00Z"/>
                  </w:rPr>
                </w:rPrChange>
              </w:rPr>
              <w:pPrChange w:id="110325" w:author="pete jones" w:date="2022-01-12T17:30:00Z">
                <w:pPr>
                  <w:jc w:val="left"/>
                </w:pPr>
              </w:pPrChange>
            </w:pPr>
            <w:ins w:id="110326" w:author="pete jones" w:date="2022-01-12T17:25:00Z">
              <w:r w:rsidRPr="00D32D2F">
                <w:rPr>
                  <w:sz w:val="20"/>
                  <w:szCs w:val="20"/>
                  <w:rPrChange w:id="110327" w:author="pete jones" w:date="2022-01-12T17:26:00Z">
                    <w:rPr/>
                  </w:rPrChange>
                </w:rPr>
                <w:t>4</w:t>
              </w:r>
            </w:ins>
          </w:p>
        </w:tc>
        <w:tc>
          <w:tcPr>
            <w:tcW w:w="616" w:type="dxa"/>
            <w:noWrap/>
            <w:vAlign w:val="center"/>
            <w:hideMark/>
            <w:tcPrChange w:id="110328" w:author="pete jones" w:date="2022-01-12T17:27:00Z">
              <w:tcPr>
                <w:tcW w:w="616" w:type="dxa"/>
                <w:noWrap/>
                <w:hideMark/>
              </w:tcPr>
            </w:tcPrChange>
          </w:tcPr>
          <w:p w14:paraId="5B788B26" w14:textId="77777777" w:rsidR="00D32D2F" w:rsidRPr="00D32D2F" w:rsidRDefault="00D32D2F">
            <w:pPr>
              <w:spacing w:before="0" w:after="0" w:line="240" w:lineRule="auto"/>
              <w:jc w:val="center"/>
              <w:rPr>
                <w:ins w:id="110329" w:author="pete jones" w:date="2022-01-12T17:25:00Z"/>
                <w:sz w:val="20"/>
                <w:szCs w:val="20"/>
                <w:rPrChange w:id="110330" w:author="pete jones" w:date="2022-01-12T17:26:00Z">
                  <w:rPr>
                    <w:ins w:id="110331" w:author="pete jones" w:date="2022-01-12T17:25:00Z"/>
                  </w:rPr>
                </w:rPrChange>
              </w:rPr>
              <w:pPrChange w:id="110332" w:author="pete jones" w:date="2022-01-12T17:30:00Z">
                <w:pPr>
                  <w:jc w:val="left"/>
                </w:pPr>
              </w:pPrChange>
            </w:pPr>
            <w:ins w:id="110333" w:author="pete jones" w:date="2022-01-12T17:25:00Z">
              <w:r w:rsidRPr="00D32D2F">
                <w:rPr>
                  <w:sz w:val="20"/>
                  <w:szCs w:val="20"/>
                  <w:rPrChange w:id="110334" w:author="pete jones" w:date="2022-01-12T17:26:00Z">
                    <w:rPr/>
                  </w:rPrChange>
                </w:rPr>
                <w:t>4</w:t>
              </w:r>
            </w:ins>
          </w:p>
        </w:tc>
        <w:tc>
          <w:tcPr>
            <w:tcW w:w="616" w:type="dxa"/>
            <w:noWrap/>
            <w:vAlign w:val="center"/>
            <w:hideMark/>
            <w:tcPrChange w:id="110335" w:author="pete jones" w:date="2022-01-12T17:27:00Z">
              <w:tcPr>
                <w:tcW w:w="616" w:type="dxa"/>
                <w:noWrap/>
                <w:hideMark/>
              </w:tcPr>
            </w:tcPrChange>
          </w:tcPr>
          <w:p w14:paraId="3A7F22FF" w14:textId="77777777" w:rsidR="00D32D2F" w:rsidRPr="00D32D2F" w:rsidRDefault="00D32D2F">
            <w:pPr>
              <w:spacing w:before="0" w:after="0" w:line="240" w:lineRule="auto"/>
              <w:jc w:val="center"/>
              <w:rPr>
                <w:ins w:id="110336" w:author="pete jones" w:date="2022-01-12T17:25:00Z"/>
                <w:sz w:val="20"/>
                <w:szCs w:val="20"/>
                <w:rPrChange w:id="110337" w:author="pete jones" w:date="2022-01-12T17:26:00Z">
                  <w:rPr>
                    <w:ins w:id="110338" w:author="pete jones" w:date="2022-01-12T17:25:00Z"/>
                  </w:rPr>
                </w:rPrChange>
              </w:rPr>
              <w:pPrChange w:id="110339" w:author="pete jones" w:date="2022-01-12T17:30:00Z">
                <w:pPr>
                  <w:jc w:val="left"/>
                </w:pPr>
              </w:pPrChange>
            </w:pPr>
            <w:ins w:id="110340" w:author="pete jones" w:date="2022-01-12T17:25:00Z">
              <w:r w:rsidRPr="00D32D2F">
                <w:rPr>
                  <w:sz w:val="20"/>
                  <w:szCs w:val="20"/>
                  <w:rPrChange w:id="110341" w:author="pete jones" w:date="2022-01-12T17:26:00Z">
                    <w:rPr/>
                  </w:rPrChange>
                </w:rPr>
                <w:t>3</w:t>
              </w:r>
            </w:ins>
          </w:p>
        </w:tc>
        <w:tc>
          <w:tcPr>
            <w:tcW w:w="616" w:type="dxa"/>
            <w:noWrap/>
            <w:vAlign w:val="center"/>
            <w:hideMark/>
            <w:tcPrChange w:id="110342" w:author="pete jones" w:date="2022-01-12T17:27:00Z">
              <w:tcPr>
                <w:tcW w:w="616" w:type="dxa"/>
                <w:noWrap/>
                <w:hideMark/>
              </w:tcPr>
            </w:tcPrChange>
          </w:tcPr>
          <w:p w14:paraId="3A6E6395" w14:textId="77777777" w:rsidR="00D32D2F" w:rsidRPr="00D32D2F" w:rsidRDefault="00D32D2F">
            <w:pPr>
              <w:spacing w:before="0" w:after="0" w:line="240" w:lineRule="auto"/>
              <w:jc w:val="center"/>
              <w:rPr>
                <w:ins w:id="110343" w:author="pete jones" w:date="2022-01-12T17:25:00Z"/>
                <w:sz w:val="20"/>
                <w:szCs w:val="20"/>
                <w:rPrChange w:id="110344" w:author="pete jones" w:date="2022-01-12T17:26:00Z">
                  <w:rPr>
                    <w:ins w:id="110345" w:author="pete jones" w:date="2022-01-12T17:25:00Z"/>
                  </w:rPr>
                </w:rPrChange>
              </w:rPr>
              <w:pPrChange w:id="110346" w:author="pete jones" w:date="2022-01-12T17:30:00Z">
                <w:pPr>
                  <w:jc w:val="left"/>
                </w:pPr>
              </w:pPrChange>
            </w:pPr>
            <w:ins w:id="110347" w:author="pete jones" w:date="2022-01-12T17:25:00Z">
              <w:r w:rsidRPr="00D32D2F">
                <w:rPr>
                  <w:sz w:val="20"/>
                  <w:szCs w:val="20"/>
                  <w:rPrChange w:id="110348" w:author="pete jones" w:date="2022-01-12T17:26:00Z">
                    <w:rPr/>
                  </w:rPrChange>
                </w:rPr>
                <w:t>5</w:t>
              </w:r>
            </w:ins>
          </w:p>
        </w:tc>
      </w:tr>
      <w:tr w:rsidR="00D32D2F" w:rsidRPr="00D32D2F" w14:paraId="0DA28AE5" w14:textId="77777777" w:rsidTr="00D32D2F">
        <w:trPr>
          <w:trHeight w:val="300"/>
          <w:ins w:id="110349" w:author="pete jones" w:date="2022-01-12T17:25:00Z"/>
          <w:trPrChange w:id="110350" w:author="pete jones" w:date="2022-01-12T17:27:00Z">
            <w:trPr>
              <w:trHeight w:val="300"/>
            </w:trPr>
          </w:trPrChange>
        </w:trPr>
        <w:tc>
          <w:tcPr>
            <w:tcW w:w="868" w:type="dxa"/>
            <w:noWrap/>
            <w:hideMark/>
            <w:tcPrChange w:id="110351" w:author="pete jones" w:date="2022-01-12T17:27:00Z">
              <w:tcPr>
                <w:tcW w:w="868" w:type="dxa"/>
                <w:noWrap/>
                <w:hideMark/>
              </w:tcPr>
            </w:tcPrChange>
          </w:tcPr>
          <w:p w14:paraId="6CDA2AB8" w14:textId="77777777" w:rsidR="00D32D2F" w:rsidRPr="00D32D2F" w:rsidRDefault="00D32D2F">
            <w:pPr>
              <w:spacing w:before="0" w:after="0" w:line="240" w:lineRule="auto"/>
              <w:jc w:val="left"/>
              <w:rPr>
                <w:ins w:id="110352" w:author="pete jones" w:date="2022-01-12T17:25:00Z"/>
                <w:sz w:val="20"/>
                <w:szCs w:val="20"/>
                <w:rPrChange w:id="110353" w:author="pete jones" w:date="2022-01-12T17:26:00Z">
                  <w:rPr>
                    <w:ins w:id="110354" w:author="pete jones" w:date="2022-01-12T17:25:00Z"/>
                  </w:rPr>
                </w:rPrChange>
              </w:rPr>
              <w:pPrChange w:id="110355" w:author="pete jones" w:date="2022-01-12T17:26:00Z">
                <w:pPr>
                  <w:jc w:val="left"/>
                </w:pPr>
              </w:pPrChange>
            </w:pPr>
            <w:ins w:id="110356" w:author="pete jones" w:date="2022-01-12T17:25:00Z">
              <w:r w:rsidRPr="00D32D2F">
                <w:rPr>
                  <w:sz w:val="20"/>
                  <w:szCs w:val="20"/>
                  <w:rPrChange w:id="110357" w:author="pete jones" w:date="2022-01-12T17:26:00Z">
                    <w:rPr/>
                  </w:rPrChange>
                </w:rPr>
                <w:t>134</w:t>
              </w:r>
            </w:ins>
          </w:p>
        </w:tc>
        <w:tc>
          <w:tcPr>
            <w:tcW w:w="1516" w:type="dxa"/>
            <w:noWrap/>
            <w:hideMark/>
            <w:tcPrChange w:id="110358" w:author="pete jones" w:date="2022-01-12T17:27:00Z">
              <w:tcPr>
                <w:tcW w:w="1516" w:type="dxa"/>
                <w:noWrap/>
                <w:hideMark/>
              </w:tcPr>
            </w:tcPrChange>
          </w:tcPr>
          <w:p w14:paraId="08A5CD55" w14:textId="77777777" w:rsidR="00D32D2F" w:rsidRPr="00D32D2F" w:rsidRDefault="00D32D2F">
            <w:pPr>
              <w:spacing w:before="0" w:after="0" w:line="240" w:lineRule="auto"/>
              <w:jc w:val="left"/>
              <w:rPr>
                <w:ins w:id="110359" w:author="pete jones" w:date="2022-01-12T17:25:00Z"/>
                <w:sz w:val="20"/>
                <w:szCs w:val="20"/>
                <w:rPrChange w:id="110360" w:author="pete jones" w:date="2022-01-12T17:26:00Z">
                  <w:rPr>
                    <w:ins w:id="110361" w:author="pete jones" w:date="2022-01-12T17:25:00Z"/>
                  </w:rPr>
                </w:rPrChange>
              </w:rPr>
              <w:pPrChange w:id="110362" w:author="pete jones" w:date="2022-01-12T17:26:00Z">
                <w:pPr>
                  <w:jc w:val="left"/>
                </w:pPr>
              </w:pPrChange>
            </w:pPr>
            <w:ins w:id="110363" w:author="pete jones" w:date="2022-01-12T17:25:00Z">
              <w:r w:rsidRPr="00D32D2F">
                <w:rPr>
                  <w:sz w:val="20"/>
                  <w:szCs w:val="20"/>
                  <w:rPrChange w:id="110364" w:author="pete jones" w:date="2022-01-12T17:26:00Z">
                    <w:rPr/>
                  </w:rPrChange>
                </w:rPr>
                <w:t>SCI1320</w:t>
              </w:r>
            </w:ins>
          </w:p>
        </w:tc>
        <w:tc>
          <w:tcPr>
            <w:tcW w:w="8744" w:type="dxa"/>
            <w:noWrap/>
            <w:hideMark/>
            <w:tcPrChange w:id="110365" w:author="pete jones" w:date="2022-01-12T17:27:00Z">
              <w:tcPr>
                <w:tcW w:w="8744" w:type="dxa"/>
                <w:noWrap/>
                <w:hideMark/>
              </w:tcPr>
            </w:tcPrChange>
          </w:tcPr>
          <w:p w14:paraId="5BC2EC5A" w14:textId="77777777" w:rsidR="00D32D2F" w:rsidRPr="00D32D2F" w:rsidRDefault="00D32D2F">
            <w:pPr>
              <w:spacing w:before="0" w:after="0" w:line="240" w:lineRule="auto"/>
              <w:jc w:val="left"/>
              <w:rPr>
                <w:ins w:id="110366" w:author="pete jones" w:date="2022-01-12T17:25:00Z"/>
                <w:sz w:val="20"/>
                <w:szCs w:val="20"/>
                <w:rPrChange w:id="110367" w:author="pete jones" w:date="2022-01-12T17:26:00Z">
                  <w:rPr>
                    <w:ins w:id="110368" w:author="pete jones" w:date="2022-01-12T17:25:00Z"/>
                  </w:rPr>
                </w:rPrChange>
              </w:rPr>
              <w:pPrChange w:id="110369" w:author="pete jones" w:date="2022-01-12T17:26:00Z">
                <w:pPr>
                  <w:jc w:val="left"/>
                </w:pPr>
              </w:pPrChange>
            </w:pPr>
            <w:ins w:id="110370" w:author="pete jones" w:date="2022-01-12T17:25:00Z">
              <w:r w:rsidRPr="00D32D2F">
                <w:rPr>
                  <w:sz w:val="20"/>
                  <w:szCs w:val="20"/>
                  <w:rPrChange w:id="110371" w:author="pete jones" w:date="2022-01-12T17:26:00Z">
                    <w:rPr/>
                  </w:rPrChange>
                </w:rPr>
                <w:t xml:space="preserve"> Paper Panacea: Part I</w:t>
              </w:r>
            </w:ins>
          </w:p>
        </w:tc>
        <w:tc>
          <w:tcPr>
            <w:tcW w:w="616" w:type="dxa"/>
            <w:noWrap/>
            <w:vAlign w:val="center"/>
            <w:hideMark/>
            <w:tcPrChange w:id="110372" w:author="pete jones" w:date="2022-01-12T17:27:00Z">
              <w:tcPr>
                <w:tcW w:w="616" w:type="dxa"/>
                <w:noWrap/>
                <w:hideMark/>
              </w:tcPr>
            </w:tcPrChange>
          </w:tcPr>
          <w:p w14:paraId="5FF2148E" w14:textId="54187160" w:rsidR="00D32D2F" w:rsidRPr="00D32D2F" w:rsidRDefault="00D32D2F">
            <w:pPr>
              <w:spacing w:before="0" w:after="0" w:line="240" w:lineRule="auto"/>
              <w:jc w:val="center"/>
              <w:rPr>
                <w:ins w:id="110373" w:author="pete jones" w:date="2022-01-12T17:25:00Z"/>
                <w:sz w:val="20"/>
                <w:szCs w:val="20"/>
                <w:rPrChange w:id="110374" w:author="pete jones" w:date="2022-01-12T17:26:00Z">
                  <w:rPr>
                    <w:ins w:id="110375" w:author="pete jones" w:date="2022-01-12T17:25:00Z"/>
                  </w:rPr>
                </w:rPrChange>
              </w:rPr>
              <w:pPrChange w:id="110376" w:author="pete jones" w:date="2022-01-12T17:30:00Z">
                <w:pPr>
                  <w:jc w:val="left"/>
                </w:pPr>
              </w:pPrChange>
            </w:pPr>
          </w:p>
        </w:tc>
        <w:tc>
          <w:tcPr>
            <w:tcW w:w="616" w:type="dxa"/>
            <w:noWrap/>
            <w:vAlign w:val="center"/>
            <w:hideMark/>
            <w:tcPrChange w:id="110377" w:author="pete jones" w:date="2022-01-12T17:27:00Z">
              <w:tcPr>
                <w:tcW w:w="616" w:type="dxa"/>
                <w:noWrap/>
                <w:hideMark/>
              </w:tcPr>
            </w:tcPrChange>
          </w:tcPr>
          <w:p w14:paraId="650B7FF3" w14:textId="77777777" w:rsidR="00D32D2F" w:rsidRPr="00D32D2F" w:rsidRDefault="00D32D2F">
            <w:pPr>
              <w:spacing w:before="0" w:after="0" w:line="240" w:lineRule="auto"/>
              <w:jc w:val="center"/>
              <w:rPr>
                <w:ins w:id="110378" w:author="pete jones" w:date="2022-01-12T17:25:00Z"/>
                <w:sz w:val="20"/>
                <w:szCs w:val="20"/>
                <w:rPrChange w:id="110379" w:author="pete jones" w:date="2022-01-12T17:26:00Z">
                  <w:rPr>
                    <w:ins w:id="110380" w:author="pete jones" w:date="2022-01-12T17:25:00Z"/>
                  </w:rPr>
                </w:rPrChange>
              </w:rPr>
              <w:pPrChange w:id="110381" w:author="pete jones" w:date="2022-01-12T17:30:00Z">
                <w:pPr>
                  <w:jc w:val="left"/>
                </w:pPr>
              </w:pPrChange>
            </w:pPr>
            <w:ins w:id="110382" w:author="pete jones" w:date="2022-01-12T17:25:00Z">
              <w:r w:rsidRPr="00D32D2F">
                <w:rPr>
                  <w:sz w:val="20"/>
                  <w:szCs w:val="20"/>
                  <w:rPrChange w:id="110383" w:author="pete jones" w:date="2022-01-12T17:26:00Z">
                    <w:rPr/>
                  </w:rPrChange>
                </w:rPr>
                <w:t>6</w:t>
              </w:r>
            </w:ins>
          </w:p>
        </w:tc>
        <w:tc>
          <w:tcPr>
            <w:tcW w:w="616" w:type="dxa"/>
            <w:noWrap/>
            <w:vAlign w:val="center"/>
            <w:hideMark/>
            <w:tcPrChange w:id="110384" w:author="pete jones" w:date="2022-01-12T17:27:00Z">
              <w:tcPr>
                <w:tcW w:w="616" w:type="dxa"/>
                <w:noWrap/>
                <w:hideMark/>
              </w:tcPr>
            </w:tcPrChange>
          </w:tcPr>
          <w:p w14:paraId="05386A7E" w14:textId="77777777" w:rsidR="00D32D2F" w:rsidRPr="00D32D2F" w:rsidRDefault="00D32D2F">
            <w:pPr>
              <w:spacing w:before="0" w:after="0" w:line="240" w:lineRule="auto"/>
              <w:jc w:val="center"/>
              <w:rPr>
                <w:ins w:id="110385" w:author="pete jones" w:date="2022-01-12T17:25:00Z"/>
                <w:sz w:val="20"/>
                <w:szCs w:val="20"/>
                <w:rPrChange w:id="110386" w:author="pete jones" w:date="2022-01-12T17:26:00Z">
                  <w:rPr>
                    <w:ins w:id="110387" w:author="pete jones" w:date="2022-01-12T17:25:00Z"/>
                  </w:rPr>
                </w:rPrChange>
              </w:rPr>
              <w:pPrChange w:id="110388" w:author="pete jones" w:date="2022-01-12T17:30:00Z">
                <w:pPr>
                  <w:jc w:val="left"/>
                </w:pPr>
              </w:pPrChange>
            </w:pPr>
          </w:p>
        </w:tc>
        <w:tc>
          <w:tcPr>
            <w:tcW w:w="616" w:type="dxa"/>
            <w:noWrap/>
            <w:vAlign w:val="center"/>
            <w:hideMark/>
            <w:tcPrChange w:id="110389" w:author="pete jones" w:date="2022-01-12T17:27:00Z">
              <w:tcPr>
                <w:tcW w:w="616" w:type="dxa"/>
                <w:noWrap/>
                <w:hideMark/>
              </w:tcPr>
            </w:tcPrChange>
          </w:tcPr>
          <w:p w14:paraId="605A15C0" w14:textId="77777777" w:rsidR="00D32D2F" w:rsidRPr="00D32D2F" w:rsidRDefault="00D32D2F">
            <w:pPr>
              <w:spacing w:before="0" w:after="0" w:line="240" w:lineRule="auto"/>
              <w:jc w:val="center"/>
              <w:rPr>
                <w:ins w:id="110390" w:author="pete jones" w:date="2022-01-12T17:25:00Z"/>
                <w:sz w:val="20"/>
                <w:szCs w:val="20"/>
                <w:rPrChange w:id="110391" w:author="pete jones" w:date="2022-01-12T17:26:00Z">
                  <w:rPr>
                    <w:ins w:id="110392" w:author="pete jones" w:date="2022-01-12T17:25:00Z"/>
                  </w:rPr>
                </w:rPrChange>
              </w:rPr>
              <w:pPrChange w:id="110393" w:author="pete jones" w:date="2022-01-12T17:30:00Z">
                <w:pPr>
                  <w:jc w:val="left"/>
                </w:pPr>
              </w:pPrChange>
            </w:pPr>
            <w:ins w:id="110394" w:author="pete jones" w:date="2022-01-12T17:25:00Z">
              <w:r w:rsidRPr="00D32D2F">
                <w:rPr>
                  <w:sz w:val="20"/>
                  <w:szCs w:val="20"/>
                  <w:rPrChange w:id="110395" w:author="pete jones" w:date="2022-01-12T17:26:00Z">
                    <w:rPr/>
                  </w:rPrChange>
                </w:rPr>
                <w:t>1</w:t>
              </w:r>
            </w:ins>
          </w:p>
        </w:tc>
        <w:tc>
          <w:tcPr>
            <w:tcW w:w="616" w:type="dxa"/>
            <w:noWrap/>
            <w:vAlign w:val="center"/>
            <w:hideMark/>
            <w:tcPrChange w:id="110396" w:author="pete jones" w:date="2022-01-12T17:27:00Z">
              <w:tcPr>
                <w:tcW w:w="616" w:type="dxa"/>
                <w:noWrap/>
                <w:hideMark/>
              </w:tcPr>
            </w:tcPrChange>
          </w:tcPr>
          <w:p w14:paraId="7B014681" w14:textId="77777777" w:rsidR="00D32D2F" w:rsidRPr="00D32D2F" w:rsidRDefault="00D32D2F">
            <w:pPr>
              <w:spacing w:before="0" w:after="0" w:line="240" w:lineRule="auto"/>
              <w:jc w:val="center"/>
              <w:rPr>
                <w:ins w:id="110397" w:author="pete jones" w:date="2022-01-12T17:25:00Z"/>
                <w:sz w:val="20"/>
                <w:szCs w:val="20"/>
                <w:rPrChange w:id="110398" w:author="pete jones" w:date="2022-01-12T17:26:00Z">
                  <w:rPr>
                    <w:ins w:id="110399" w:author="pete jones" w:date="2022-01-12T17:25:00Z"/>
                  </w:rPr>
                </w:rPrChange>
              </w:rPr>
              <w:pPrChange w:id="110400" w:author="pete jones" w:date="2022-01-12T17:30:00Z">
                <w:pPr>
                  <w:jc w:val="left"/>
                </w:pPr>
              </w:pPrChange>
            </w:pPr>
            <w:ins w:id="110401" w:author="pete jones" w:date="2022-01-12T17:25:00Z">
              <w:r w:rsidRPr="00D32D2F">
                <w:rPr>
                  <w:sz w:val="20"/>
                  <w:szCs w:val="20"/>
                  <w:rPrChange w:id="110402" w:author="pete jones" w:date="2022-01-12T17:26:00Z">
                    <w:rPr/>
                  </w:rPrChange>
                </w:rPr>
                <w:t>4</w:t>
              </w:r>
            </w:ins>
          </w:p>
        </w:tc>
        <w:tc>
          <w:tcPr>
            <w:tcW w:w="616" w:type="dxa"/>
            <w:noWrap/>
            <w:vAlign w:val="center"/>
            <w:hideMark/>
            <w:tcPrChange w:id="110403" w:author="pete jones" w:date="2022-01-12T17:27:00Z">
              <w:tcPr>
                <w:tcW w:w="616" w:type="dxa"/>
                <w:noWrap/>
                <w:hideMark/>
              </w:tcPr>
            </w:tcPrChange>
          </w:tcPr>
          <w:p w14:paraId="7AFAC84F" w14:textId="77777777" w:rsidR="00D32D2F" w:rsidRPr="00D32D2F" w:rsidRDefault="00D32D2F">
            <w:pPr>
              <w:spacing w:before="0" w:after="0" w:line="240" w:lineRule="auto"/>
              <w:jc w:val="center"/>
              <w:rPr>
                <w:ins w:id="110404" w:author="pete jones" w:date="2022-01-12T17:25:00Z"/>
                <w:sz w:val="20"/>
                <w:szCs w:val="20"/>
                <w:rPrChange w:id="110405" w:author="pete jones" w:date="2022-01-12T17:26:00Z">
                  <w:rPr>
                    <w:ins w:id="110406" w:author="pete jones" w:date="2022-01-12T17:25:00Z"/>
                  </w:rPr>
                </w:rPrChange>
              </w:rPr>
              <w:pPrChange w:id="110407" w:author="pete jones" w:date="2022-01-12T17:30:00Z">
                <w:pPr>
                  <w:jc w:val="left"/>
                </w:pPr>
              </w:pPrChange>
            </w:pPr>
            <w:ins w:id="110408" w:author="pete jones" w:date="2022-01-12T17:25:00Z">
              <w:r w:rsidRPr="00D32D2F">
                <w:rPr>
                  <w:sz w:val="20"/>
                  <w:szCs w:val="20"/>
                  <w:rPrChange w:id="110409" w:author="pete jones" w:date="2022-01-12T17:26:00Z">
                    <w:rPr/>
                  </w:rPrChange>
                </w:rPr>
                <w:t>2</w:t>
              </w:r>
            </w:ins>
          </w:p>
        </w:tc>
        <w:tc>
          <w:tcPr>
            <w:tcW w:w="616" w:type="dxa"/>
            <w:noWrap/>
            <w:vAlign w:val="center"/>
            <w:hideMark/>
            <w:tcPrChange w:id="110410" w:author="pete jones" w:date="2022-01-12T17:27:00Z">
              <w:tcPr>
                <w:tcW w:w="616" w:type="dxa"/>
                <w:noWrap/>
                <w:hideMark/>
              </w:tcPr>
            </w:tcPrChange>
          </w:tcPr>
          <w:p w14:paraId="01E36BE0" w14:textId="77777777" w:rsidR="00D32D2F" w:rsidRPr="00D32D2F" w:rsidRDefault="00D32D2F">
            <w:pPr>
              <w:spacing w:before="0" w:after="0" w:line="240" w:lineRule="auto"/>
              <w:jc w:val="center"/>
              <w:rPr>
                <w:ins w:id="110411" w:author="pete jones" w:date="2022-01-12T17:25:00Z"/>
                <w:sz w:val="20"/>
                <w:szCs w:val="20"/>
                <w:rPrChange w:id="110412" w:author="pete jones" w:date="2022-01-12T17:26:00Z">
                  <w:rPr>
                    <w:ins w:id="110413" w:author="pete jones" w:date="2022-01-12T17:25:00Z"/>
                  </w:rPr>
                </w:rPrChange>
              </w:rPr>
              <w:pPrChange w:id="110414" w:author="pete jones" w:date="2022-01-12T17:30:00Z">
                <w:pPr>
                  <w:jc w:val="left"/>
                </w:pPr>
              </w:pPrChange>
            </w:pPr>
            <w:ins w:id="110415" w:author="pete jones" w:date="2022-01-12T17:25:00Z">
              <w:r w:rsidRPr="00D32D2F">
                <w:rPr>
                  <w:sz w:val="20"/>
                  <w:szCs w:val="20"/>
                  <w:rPrChange w:id="110416" w:author="pete jones" w:date="2022-01-12T17:26:00Z">
                    <w:rPr/>
                  </w:rPrChange>
                </w:rPr>
                <w:t>4</w:t>
              </w:r>
            </w:ins>
          </w:p>
        </w:tc>
        <w:tc>
          <w:tcPr>
            <w:tcW w:w="616" w:type="dxa"/>
            <w:noWrap/>
            <w:vAlign w:val="center"/>
            <w:hideMark/>
            <w:tcPrChange w:id="110417" w:author="pete jones" w:date="2022-01-12T17:27:00Z">
              <w:tcPr>
                <w:tcW w:w="616" w:type="dxa"/>
                <w:noWrap/>
                <w:hideMark/>
              </w:tcPr>
            </w:tcPrChange>
          </w:tcPr>
          <w:p w14:paraId="0CAE1684" w14:textId="77777777" w:rsidR="00D32D2F" w:rsidRPr="00D32D2F" w:rsidRDefault="00D32D2F">
            <w:pPr>
              <w:spacing w:before="0" w:after="0" w:line="240" w:lineRule="auto"/>
              <w:jc w:val="center"/>
              <w:rPr>
                <w:ins w:id="110418" w:author="pete jones" w:date="2022-01-12T17:25:00Z"/>
                <w:sz w:val="20"/>
                <w:szCs w:val="20"/>
                <w:rPrChange w:id="110419" w:author="pete jones" w:date="2022-01-12T17:26:00Z">
                  <w:rPr>
                    <w:ins w:id="110420" w:author="pete jones" w:date="2022-01-12T17:25:00Z"/>
                  </w:rPr>
                </w:rPrChange>
              </w:rPr>
              <w:pPrChange w:id="110421" w:author="pete jones" w:date="2022-01-12T17:30:00Z">
                <w:pPr>
                  <w:jc w:val="left"/>
                </w:pPr>
              </w:pPrChange>
            </w:pPr>
            <w:ins w:id="110422" w:author="pete jones" w:date="2022-01-12T17:25:00Z">
              <w:r w:rsidRPr="00D32D2F">
                <w:rPr>
                  <w:sz w:val="20"/>
                  <w:szCs w:val="20"/>
                  <w:rPrChange w:id="110423" w:author="pete jones" w:date="2022-01-12T17:26:00Z">
                    <w:rPr/>
                  </w:rPrChange>
                </w:rPr>
                <w:t>6</w:t>
              </w:r>
            </w:ins>
          </w:p>
        </w:tc>
      </w:tr>
      <w:tr w:rsidR="00D32D2F" w:rsidRPr="00D32D2F" w14:paraId="77C3069E" w14:textId="77777777" w:rsidTr="00D32D2F">
        <w:trPr>
          <w:trHeight w:val="300"/>
          <w:ins w:id="110424" w:author="pete jones" w:date="2022-01-12T17:25:00Z"/>
          <w:trPrChange w:id="110425" w:author="pete jones" w:date="2022-01-12T17:27:00Z">
            <w:trPr>
              <w:trHeight w:val="300"/>
            </w:trPr>
          </w:trPrChange>
        </w:trPr>
        <w:tc>
          <w:tcPr>
            <w:tcW w:w="868" w:type="dxa"/>
            <w:noWrap/>
            <w:hideMark/>
            <w:tcPrChange w:id="110426" w:author="pete jones" w:date="2022-01-12T17:27:00Z">
              <w:tcPr>
                <w:tcW w:w="868" w:type="dxa"/>
                <w:noWrap/>
                <w:hideMark/>
              </w:tcPr>
            </w:tcPrChange>
          </w:tcPr>
          <w:p w14:paraId="2FB71B7F" w14:textId="77777777" w:rsidR="00D32D2F" w:rsidRPr="00D32D2F" w:rsidRDefault="00D32D2F">
            <w:pPr>
              <w:spacing w:before="0" w:after="0" w:line="240" w:lineRule="auto"/>
              <w:jc w:val="left"/>
              <w:rPr>
                <w:ins w:id="110427" w:author="pete jones" w:date="2022-01-12T17:25:00Z"/>
                <w:sz w:val="20"/>
                <w:szCs w:val="20"/>
                <w:rPrChange w:id="110428" w:author="pete jones" w:date="2022-01-12T17:26:00Z">
                  <w:rPr>
                    <w:ins w:id="110429" w:author="pete jones" w:date="2022-01-12T17:25:00Z"/>
                  </w:rPr>
                </w:rPrChange>
              </w:rPr>
              <w:pPrChange w:id="110430" w:author="pete jones" w:date="2022-01-12T17:26:00Z">
                <w:pPr>
                  <w:jc w:val="left"/>
                </w:pPr>
              </w:pPrChange>
            </w:pPr>
            <w:ins w:id="110431" w:author="pete jones" w:date="2022-01-12T17:25:00Z">
              <w:r w:rsidRPr="00D32D2F">
                <w:rPr>
                  <w:sz w:val="20"/>
                  <w:szCs w:val="20"/>
                  <w:rPrChange w:id="110432" w:author="pete jones" w:date="2022-01-12T17:26:00Z">
                    <w:rPr/>
                  </w:rPrChange>
                </w:rPr>
                <w:t>135</w:t>
              </w:r>
            </w:ins>
          </w:p>
        </w:tc>
        <w:tc>
          <w:tcPr>
            <w:tcW w:w="1516" w:type="dxa"/>
            <w:noWrap/>
            <w:hideMark/>
            <w:tcPrChange w:id="110433" w:author="pete jones" w:date="2022-01-12T17:27:00Z">
              <w:tcPr>
                <w:tcW w:w="1516" w:type="dxa"/>
                <w:noWrap/>
                <w:hideMark/>
              </w:tcPr>
            </w:tcPrChange>
          </w:tcPr>
          <w:p w14:paraId="1EA69717" w14:textId="77777777" w:rsidR="00D32D2F" w:rsidRPr="00D32D2F" w:rsidRDefault="00D32D2F">
            <w:pPr>
              <w:spacing w:before="0" w:after="0" w:line="240" w:lineRule="auto"/>
              <w:jc w:val="left"/>
              <w:rPr>
                <w:ins w:id="110434" w:author="pete jones" w:date="2022-01-12T17:25:00Z"/>
                <w:sz w:val="20"/>
                <w:szCs w:val="20"/>
                <w:rPrChange w:id="110435" w:author="pete jones" w:date="2022-01-12T17:26:00Z">
                  <w:rPr>
                    <w:ins w:id="110436" w:author="pete jones" w:date="2022-01-12T17:25:00Z"/>
                  </w:rPr>
                </w:rPrChange>
              </w:rPr>
              <w:pPrChange w:id="110437" w:author="pete jones" w:date="2022-01-12T17:26:00Z">
                <w:pPr>
                  <w:jc w:val="left"/>
                </w:pPr>
              </w:pPrChange>
            </w:pPr>
            <w:ins w:id="110438" w:author="pete jones" w:date="2022-01-12T17:25:00Z">
              <w:r w:rsidRPr="00D32D2F">
                <w:rPr>
                  <w:sz w:val="20"/>
                  <w:szCs w:val="20"/>
                  <w:rPrChange w:id="110439" w:author="pete jones" w:date="2022-01-12T17:26:00Z">
                    <w:rPr/>
                  </w:rPrChange>
                </w:rPr>
                <w:t>SCI1399</w:t>
              </w:r>
            </w:ins>
          </w:p>
        </w:tc>
        <w:tc>
          <w:tcPr>
            <w:tcW w:w="8744" w:type="dxa"/>
            <w:noWrap/>
            <w:hideMark/>
            <w:tcPrChange w:id="110440" w:author="pete jones" w:date="2022-01-12T17:27:00Z">
              <w:tcPr>
                <w:tcW w:w="8744" w:type="dxa"/>
                <w:noWrap/>
                <w:hideMark/>
              </w:tcPr>
            </w:tcPrChange>
          </w:tcPr>
          <w:p w14:paraId="77FF152C" w14:textId="77777777" w:rsidR="00D32D2F" w:rsidRPr="00D32D2F" w:rsidRDefault="00D32D2F">
            <w:pPr>
              <w:spacing w:before="0" w:after="0" w:line="240" w:lineRule="auto"/>
              <w:jc w:val="left"/>
              <w:rPr>
                <w:ins w:id="110441" w:author="pete jones" w:date="2022-01-12T17:25:00Z"/>
                <w:sz w:val="20"/>
                <w:szCs w:val="20"/>
                <w:rPrChange w:id="110442" w:author="pete jones" w:date="2022-01-12T17:26:00Z">
                  <w:rPr>
                    <w:ins w:id="110443" w:author="pete jones" w:date="2022-01-12T17:25:00Z"/>
                  </w:rPr>
                </w:rPrChange>
              </w:rPr>
              <w:pPrChange w:id="110444" w:author="pete jones" w:date="2022-01-12T17:26:00Z">
                <w:pPr>
                  <w:jc w:val="left"/>
                </w:pPr>
              </w:pPrChange>
            </w:pPr>
            <w:ins w:id="110445" w:author="pete jones" w:date="2022-01-12T17:25:00Z">
              <w:r w:rsidRPr="00D32D2F">
                <w:rPr>
                  <w:sz w:val="20"/>
                  <w:szCs w:val="20"/>
                  <w:rPrChange w:id="110446" w:author="pete jones" w:date="2022-01-12T17:26:00Z">
                    <w:rPr/>
                  </w:rPrChange>
                </w:rPr>
                <w:t xml:space="preserve"> Special Topics in Chemistry</w:t>
              </w:r>
            </w:ins>
          </w:p>
        </w:tc>
        <w:tc>
          <w:tcPr>
            <w:tcW w:w="616" w:type="dxa"/>
            <w:noWrap/>
            <w:vAlign w:val="center"/>
            <w:hideMark/>
            <w:tcPrChange w:id="110447" w:author="pete jones" w:date="2022-01-12T17:27:00Z">
              <w:tcPr>
                <w:tcW w:w="616" w:type="dxa"/>
                <w:noWrap/>
                <w:hideMark/>
              </w:tcPr>
            </w:tcPrChange>
          </w:tcPr>
          <w:p w14:paraId="0FDC29F1" w14:textId="48C26211" w:rsidR="00D32D2F" w:rsidRPr="00D32D2F" w:rsidRDefault="00D32D2F">
            <w:pPr>
              <w:spacing w:before="0" w:after="0" w:line="240" w:lineRule="auto"/>
              <w:jc w:val="center"/>
              <w:rPr>
                <w:ins w:id="110448" w:author="pete jones" w:date="2022-01-12T17:25:00Z"/>
                <w:sz w:val="20"/>
                <w:szCs w:val="20"/>
                <w:rPrChange w:id="110449" w:author="pete jones" w:date="2022-01-12T17:26:00Z">
                  <w:rPr>
                    <w:ins w:id="110450" w:author="pete jones" w:date="2022-01-12T17:25:00Z"/>
                  </w:rPr>
                </w:rPrChange>
              </w:rPr>
              <w:pPrChange w:id="110451" w:author="pete jones" w:date="2022-01-12T17:30:00Z">
                <w:pPr>
                  <w:jc w:val="left"/>
                </w:pPr>
              </w:pPrChange>
            </w:pPr>
          </w:p>
        </w:tc>
        <w:tc>
          <w:tcPr>
            <w:tcW w:w="616" w:type="dxa"/>
            <w:noWrap/>
            <w:vAlign w:val="center"/>
            <w:hideMark/>
            <w:tcPrChange w:id="110452" w:author="pete jones" w:date="2022-01-12T17:27:00Z">
              <w:tcPr>
                <w:tcW w:w="616" w:type="dxa"/>
                <w:noWrap/>
                <w:hideMark/>
              </w:tcPr>
            </w:tcPrChange>
          </w:tcPr>
          <w:p w14:paraId="0C41C278" w14:textId="77777777" w:rsidR="00D32D2F" w:rsidRPr="00D32D2F" w:rsidRDefault="00D32D2F">
            <w:pPr>
              <w:spacing w:before="0" w:after="0" w:line="240" w:lineRule="auto"/>
              <w:jc w:val="center"/>
              <w:rPr>
                <w:ins w:id="110453" w:author="pete jones" w:date="2022-01-12T17:25:00Z"/>
                <w:sz w:val="20"/>
                <w:szCs w:val="20"/>
                <w:rPrChange w:id="110454" w:author="pete jones" w:date="2022-01-12T17:26:00Z">
                  <w:rPr>
                    <w:ins w:id="110455" w:author="pete jones" w:date="2022-01-12T17:25:00Z"/>
                  </w:rPr>
                </w:rPrChange>
              </w:rPr>
              <w:pPrChange w:id="110456" w:author="pete jones" w:date="2022-01-12T17:30:00Z">
                <w:pPr>
                  <w:jc w:val="left"/>
                </w:pPr>
              </w:pPrChange>
            </w:pPr>
            <w:ins w:id="110457" w:author="pete jones" w:date="2022-01-12T17:25:00Z">
              <w:r w:rsidRPr="00D32D2F">
                <w:rPr>
                  <w:sz w:val="20"/>
                  <w:szCs w:val="20"/>
                  <w:rPrChange w:id="110458" w:author="pete jones" w:date="2022-01-12T17:26:00Z">
                    <w:rPr/>
                  </w:rPrChange>
                </w:rPr>
                <w:t>6</w:t>
              </w:r>
            </w:ins>
          </w:p>
        </w:tc>
        <w:tc>
          <w:tcPr>
            <w:tcW w:w="616" w:type="dxa"/>
            <w:noWrap/>
            <w:vAlign w:val="center"/>
            <w:hideMark/>
            <w:tcPrChange w:id="110459" w:author="pete jones" w:date="2022-01-12T17:27:00Z">
              <w:tcPr>
                <w:tcW w:w="616" w:type="dxa"/>
                <w:noWrap/>
                <w:hideMark/>
              </w:tcPr>
            </w:tcPrChange>
          </w:tcPr>
          <w:p w14:paraId="51CE26BF" w14:textId="77777777" w:rsidR="00D32D2F" w:rsidRPr="00D32D2F" w:rsidRDefault="00D32D2F">
            <w:pPr>
              <w:spacing w:before="0" w:after="0" w:line="240" w:lineRule="auto"/>
              <w:jc w:val="center"/>
              <w:rPr>
                <w:ins w:id="110460" w:author="pete jones" w:date="2022-01-12T17:25:00Z"/>
                <w:sz w:val="20"/>
                <w:szCs w:val="20"/>
                <w:rPrChange w:id="110461" w:author="pete jones" w:date="2022-01-12T17:26:00Z">
                  <w:rPr>
                    <w:ins w:id="110462" w:author="pete jones" w:date="2022-01-12T17:25:00Z"/>
                  </w:rPr>
                </w:rPrChange>
              </w:rPr>
              <w:pPrChange w:id="110463" w:author="pete jones" w:date="2022-01-12T17:30:00Z">
                <w:pPr>
                  <w:jc w:val="left"/>
                </w:pPr>
              </w:pPrChange>
            </w:pPr>
          </w:p>
        </w:tc>
        <w:tc>
          <w:tcPr>
            <w:tcW w:w="616" w:type="dxa"/>
            <w:noWrap/>
            <w:vAlign w:val="center"/>
            <w:hideMark/>
            <w:tcPrChange w:id="110464" w:author="pete jones" w:date="2022-01-12T17:27:00Z">
              <w:tcPr>
                <w:tcW w:w="616" w:type="dxa"/>
                <w:noWrap/>
                <w:hideMark/>
              </w:tcPr>
            </w:tcPrChange>
          </w:tcPr>
          <w:p w14:paraId="6CB14D38" w14:textId="77777777" w:rsidR="00D32D2F" w:rsidRPr="00D32D2F" w:rsidRDefault="00D32D2F">
            <w:pPr>
              <w:spacing w:before="0" w:after="0" w:line="240" w:lineRule="auto"/>
              <w:jc w:val="center"/>
              <w:rPr>
                <w:ins w:id="110465" w:author="pete jones" w:date="2022-01-12T17:25:00Z"/>
                <w:sz w:val="20"/>
                <w:szCs w:val="20"/>
                <w:rPrChange w:id="110466" w:author="pete jones" w:date="2022-01-12T17:26:00Z">
                  <w:rPr>
                    <w:ins w:id="110467" w:author="pete jones" w:date="2022-01-12T17:25:00Z"/>
                  </w:rPr>
                </w:rPrChange>
              </w:rPr>
              <w:pPrChange w:id="110468" w:author="pete jones" w:date="2022-01-12T17:30:00Z">
                <w:pPr>
                  <w:jc w:val="left"/>
                </w:pPr>
              </w:pPrChange>
            </w:pPr>
            <w:ins w:id="110469" w:author="pete jones" w:date="2022-01-12T17:25:00Z">
              <w:r w:rsidRPr="00D32D2F">
                <w:rPr>
                  <w:sz w:val="20"/>
                  <w:szCs w:val="20"/>
                  <w:rPrChange w:id="110470" w:author="pete jones" w:date="2022-01-12T17:26:00Z">
                    <w:rPr/>
                  </w:rPrChange>
                </w:rPr>
                <w:t>1</w:t>
              </w:r>
            </w:ins>
          </w:p>
        </w:tc>
        <w:tc>
          <w:tcPr>
            <w:tcW w:w="616" w:type="dxa"/>
            <w:noWrap/>
            <w:vAlign w:val="center"/>
            <w:hideMark/>
            <w:tcPrChange w:id="110471" w:author="pete jones" w:date="2022-01-12T17:27:00Z">
              <w:tcPr>
                <w:tcW w:w="616" w:type="dxa"/>
                <w:noWrap/>
                <w:hideMark/>
              </w:tcPr>
            </w:tcPrChange>
          </w:tcPr>
          <w:p w14:paraId="68EC4365" w14:textId="77777777" w:rsidR="00D32D2F" w:rsidRPr="00D32D2F" w:rsidRDefault="00D32D2F">
            <w:pPr>
              <w:spacing w:before="0" w:after="0" w:line="240" w:lineRule="auto"/>
              <w:jc w:val="center"/>
              <w:rPr>
                <w:ins w:id="110472" w:author="pete jones" w:date="2022-01-12T17:25:00Z"/>
                <w:sz w:val="20"/>
                <w:szCs w:val="20"/>
                <w:rPrChange w:id="110473" w:author="pete jones" w:date="2022-01-12T17:26:00Z">
                  <w:rPr>
                    <w:ins w:id="110474" w:author="pete jones" w:date="2022-01-12T17:25:00Z"/>
                  </w:rPr>
                </w:rPrChange>
              </w:rPr>
              <w:pPrChange w:id="110475" w:author="pete jones" w:date="2022-01-12T17:30:00Z">
                <w:pPr>
                  <w:jc w:val="left"/>
                </w:pPr>
              </w:pPrChange>
            </w:pPr>
            <w:ins w:id="110476" w:author="pete jones" w:date="2022-01-12T17:25:00Z">
              <w:r w:rsidRPr="00D32D2F">
                <w:rPr>
                  <w:sz w:val="20"/>
                  <w:szCs w:val="20"/>
                  <w:rPrChange w:id="110477" w:author="pete jones" w:date="2022-01-12T17:26:00Z">
                    <w:rPr/>
                  </w:rPrChange>
                </w:rPr>
                <w:t>v</w:t>
              </w:r>
            </w:ins>
          </w:p>
        </w:tc>
        <w:tc>
          <w:tcPr>
            <w:tcW w:w="616" w:type="dxa"/>
            <w:noWrap/>
            <w:vAlign w:val="center"/>
            <w:hideMark/>
            <w:tcPrChange w:id="110478" w:author="pete jones" w:date="2022-01-12T17:27:00Z">
              <w:tcPr>
                <w:tcW w:w="616" w:type="dxa"/>
                <w:noWrap/>
                <w:hideMark/>
              </w:tcPr>
            </w:tcPrChange>
          </w:tcPr>
          <w:p w14:paraId="4AE262D1" w14:textId="77777777" w:rsidR="00D32D2F" w:rsidRPr="00D32D2F" w:rsidRDefault="00D32D2F">
            <w:pPr>
              <w:spacing w:before="0" w:after="0" w:line="240" w:lineRule="auto"/>
              <w:jc w:val="center"/>
              <w:rPr>
                <w:ins w:id="110479" w:author="pete jones" w:date="2022-01-12T17:25:00Z"/>
                <w:sz w:val="20"/>
                <w:szCs w:val="20"/>
                <w:rPrChange w:id="110480" w:author="pete jones" w:date="2022-01-12T17:26:00Z">
                  <w:rPr>
                    <w:ins w:id="110481" w:author="pete jones" w:date="2022-01-12T17:25:00Z"/>
                  </w:rPr>
                </w:rPrChange>
              </w:rPr>
              <w:pPrChange w:id="110482" w:author="pete jones" w:date="2022-01-12T17:30:00Z">
                <w:pPr>
                  <w:jc w:val="left"/>
                </w:pPr>
              </w:pPrChange>
            </w:pPr>
          </w:p>
        </w:tc>
        <w:tc>
          <w:tcPr>
            <w:tcW w:w="616" w:type="dxa"/>
            <w:noWrap/>
            <w:vAlign w:val="center"/>
            <w:hideMark/>
            <w:tcPrChange w:id="110483" w:author="pete jones" w:date="2022-01-12T17:27:00Z">
              <w:tcPr>
                <w:tcW w:w="616" w:type="dxa"/>
                <w:noWrap/>
                <w:hideMark/>
              </w:tcPr>
            </w:tcPrChange>
          </w:tcPr>
          <w:p w14:paraId="69F5BFB2" w14:textId="77777777" w:rsidR="00D32D2F" w:rsidRPr="00D32D2F" w:rsidRDefault="00D32D2F">
            <w:pPr>
              <w:spacing w:before="0" w:after="0" w:line="240" w:lineRule="auto"/>
              <w:jc w:val="center"/>
              <w:rPr>
                <w:ins w:id="110484" w:author="pete jones" w:date="2022-01-12T17:25:00Z"/>
                <w:sz w:val="20"/>
                <w:szCs w:val="20"/>
                <w:rPrChange w:id="110485" w:author="pete jones" w:date="2022-01-12T17:26:00Z">
                  <w:rPr>
                    <w:ins w:id="110486" w:author="pete jones" w:date="2022-01-12T17:25:00Z"/>
                  </w:rPr>
                </w:rPrChange>
              </w:rPr>
              <w:pPrChange w:id="110487" w:author="pete jones" w:date="2022-01-12T17:30:00Z">
                <w:pPr>
                  <w:jc w:val="left"/>
                </w:pPr>
              </w:pPrChange>
            </w:pPr>
          </w:p>
        </w:tc>
        <w:tc>
          <w:tcPr>
            <w:tcW w:w="616" w:type="dxa"/>
            <w:noWrap/>
            <w:vAlign w:val="center"/>
            <w:hideMark/>
            <w:tcPrChange w:id="110488" w:author="pete jones" w:date="2022-01-12T17:27:00Z">
              <w:tcPr>
                <w:tcW w:w="616" w:type="dxa"/>
                <w:noWrap/>
                <w:hideMark/>
              </w:tcPr>
            </w:tcPrChange>
          </w:tcPr>
          <w:p w14:paraId="13C7EC5A" w14:textId="77777777" w:rsidR="00D32D2F" w:rsidRPr="00D32D2F" w:rsidRDefault="00D32D2F">
            <w:pPr>
              <w:spacing w:before="0" w:after="0" w:line="240" w:lineRule="auto"/>
              <w:jc w:val="center"/>
              <w:rPr>
                <w:ins w:id="110489" w:author="pete jones" w:date="2022-01-12T17:25:00Z"/>
                <w:sz w:val="20"/>
                <w:szCs w:val="20"/>
                <w:rPrChange w:id="110490" w:author="pete jones" w:date="2022-01-12T17:26:00Z">
                  <w:rPr>
                    <w:ins w:id="110491" w:author="pete jones" w:date="2022-01-12T17:25:00Z"/>
                  </w:rPr>
                </w:rPrChange>
              </w:rPr>
              <w:pPrChange w:id="110492" w:author="pete jones" w:date="2022-01-12T17:30:00Z">
                <w:pPr>
                  <w:jc w:val="left"/>
                </w:pPr>
              </w:pPrChange>
            </w:pPr>
          </w:p>
        </w:tc>
      </w:tr>
      <w:tr w:rsidR="00D32D2F" w:rsidRPr="00D32D2F" w14:paraId="03D4BB4C" w14:textId="77777777" w:rsidTr="00D32D2F">
        <w:trPr>
          <w:trHeight w:val="300"/>
          <w:ins w:id="110493" w:author="pete jones" w:date="2022-01-12T17:25:00Z"/>
          <w:trPrChange w:id="110494" w:author="pete jones" w:date="2022-01-12T17:27:00Z">
            <w:trPr>
              <w:trHeight w:val="300"/>
            </w:trPr>
          </w:trPrChange>
        </w:trPr>
        <w:tc>
          <w:tcPr>
            <w:tcW w:w="868" w:type="dxa"/>
            <w:noWrap/>
            <w:hideMark/>
            <w:tcPrChange w:id="110495" w:author="pete jones" w:date="2022-01-12T17:27:00Z">
              <w:tcPr>
                <w:tcW w:w="868" w:type="dxa"/>
                <w:noWrap/>
                <w:hideMark/>
              </w:tcPr>
            </w:tcPrChange>
          </w:tcPr>
          <w:p w14:paraId="0FE1D802" w14:textId="77777777" w:rsidR="00D32D2F" w:rsidRPr="00D32D2F" w:rsidRDefault="00D32D2F">
            <w:pPr>
              <w:spacing w:before="0" w:after="0" w:line="240" w:lineRule="auto"/>
              <w:jc w:val="left"/>
              <w:rPr>
                <w:ins w:id="110496" w:author="pete jones" w:date="2022-01-12T17:25:00Z"/>
                <w:sz w:val="20"/>
                <w:szCs w:val="20"/>
                <w:rPrChange w:id="110497" w:author="pete jones" w:date="2022-01-12T17:26:00Z">
                  <w:rPr>
                    <w:ins w:id="110498" w:author="pete jones" w:date="2022-01-12T17:25:00Z"/>
                  </w:rPr>
                </w:rPrChange>
              </w:rPr>
              <w:pPrChange w:id="110499" w:author="pete jones" w:date="2022-01-12T17:26:00Z">
                <w:pPr>
                  <w:jc w:val="left"/>
                </w:pPr>
              </w:pPrChange>
            </w:pPr>
            <w:ins w:id="110500" w:author="pete jones" w:date="2022-01-12T17:25:00Z">
              <w:r w:rsidRPr="00D32D2F">
                <w:rPr>
                  <w:sz w:val="20"/>
                  <w:szCs w:val="20"/>
                  <w:rPrChange w:id="110501" w:author="pete jones" w:date="2022-01-12T17:26:00Z">
                    <w:rPr/>
                  </w:rPrChange>
                </w:rPr>
                <w:t>136</w:t>
              </w:r>
            </w:ins>
          </w:p>
        </w:tc>
        <w:tc>
          <w:tcPr>
            <w:tcW w:w="1516" w:type="dxa"/>
            <w:noWrap/>
            <w:hideMark/>
            <w:tcPrChange w:id="110502" w:author="pete jones" w:date="2022-01-12T17:27:00Z">
              <w:tcPr>
                <w:tcW w:w="1516" w:type="dxa"/>
                <w:noWrap/>
                <w:hideMark/>
              </w:tcPr>
            </w:tcPrChange>
          </w:tcPr>
          <w:p w14:paraId="66287AE6" w14:textId="77777777" w:rsidR="00D32D2F" w:rsidRPr="00D32D2F" w:rsidRDefault="00D32D2F">
            <w:pPr>
              <w:spacing w:before="0" w:after="0" w:line="240" w:lineRule="auto"/>
              <w:jc w:val="left"/>
              <w:rPr>
                <w:ins w:id="110503" w:author="pete jones" w:date="2022-01-12T17:25:00Z"/>
                <w:sz w:val="20"/>
                <w:szCs w:val="20"/>
                <w:rPrChange w:id="110504" w:author="pete jones" w:date="2022-01-12T17:26:00Z">
                  <w:rPr>
                    <w:ins w:id="110505" w:author="pete jones" w:date="2022-01-12T17:25:00Z"/>
                  </w:rPr>
                </w:rPrChange>
              </w:rPr>
              <w:pPrChange w:id="110506" w:author="pete jones" w:date="2022-01-12T17:26:00Z">
                <w:pPr>
                  <w:jc w:val="left"/>
                </w:pPr>
              </w:pPrChange>
            </w:pPr>
            <w:ins w:id="110507" w:author="pete jones" w:date="2022-01-12T17:25:00Z">
              <w:r w:rsidRPr="00D32D2F">
                <w:rPr>
                  <w:sz w:val="20"/>
                  <w:szCs w:val="20"/>
                  <w:rPrChange w:id="110508" w:author="pete jones" w:date="2022-01-12T17:26:00Z">
                    <w:rPr/>
                  </w:rPrChange>
                </w:rPr>
                <w:t>SCI1410</w:t>
              </w:r>
            </w:ins>
          </w:p>
        </w:tc>
        <w:tc>
          <w:tcPr>
            <w:tcW w:w="8744" w:type="dxa"/>
            <w:noWrap/>
            <w:hideMark/>
            <w:tcPrChange w:id="110509" w:author="pete jones" w:date="2022-01-12T17:27:00Z">
              <w:tcPr>
                <w:tcW w:w="8744" w:type="dxa"/>
                <w:noWrap/>
                <w:hideMark/>
              </w:tcPr>
            </w:tcPrChange>
          </w:tcPr>
          <w:p w14:paraId="39FFAFE8" w14:textId="47A00143" w:rsidR="00D32D2F" w:rsidRPr="00D32D2F" w:rsidRDefault="00D32D2F">
            <w:pPr>
              <w:spacing w:before="0" w:after="0" w:line="240" w:lineRule="auto"/>
              <w:jc w:val="left"/>
              <w:rPr>
                <w:ins w:id="110510" w:author="pete jones" w:date="2022-01-12T17:25:00Z"/>
                <w:sz w:val="20"/>
                <w:szCs w:val="20"/>
                <w:rPrChange w:id="110511" w:author="pete jones" w:date="2022-01-12T17:26:00Z">
                  <w:rPr>
                    <w:ins w:id="110512" w:author="pete jones" w:date="2022-01-12T17:25:00Z"/>
                  </w:rPr>
                </w:rPrChange>
              </w:rPr>
              <w:pPrChange w:id="110513" w:author="pete jones" w:date="2022-01-12T17:26:00Z">
                <w:pPr>
                  <w:jc w:val="left"/>
                </w:pPr>
              </w:pPrChange>
            </w:pPr>
            <w:ins w:id="110514" w:author="pete jones" w:date="2022-01-12T17:25:00Z">
              <w:r w:rsidRPr="00D32D2F">
                <w:rPr>
                  <w:sz w:val="20"/>
                  <w:szCs w:val="20"/>
                  <w:rPrChange w:id="110515" w:author="pete jones" w:date="2022-01-12T17:26:00Z">
                    <w:rPr/>
                  </w:rPrChange>
                </w:rPr>
                <w:t xml:space="preserve"> Materials Science and </w:t>
              </w:r>
            </w:ins>
            <w:ins w:id="110516" w:author="pete jones" w:date="2022-04-05T11:12:00Z">
              <w:r w:rsidR="00C02A6E" w:rsidRPr="00D32D2F">
                <w:rPr>
                  <w:sz w:val="20"/>
                  <w:szCs w:val="20"/>
                </w:rPr>
                <w:t>Solid-State</w:t>
              </w:r>
            </w:ins>
            <w:ins w:id="110517" w:author="pete jones" w:date="2022-01-12T17:25:00Z">
              <w:r w:rsidRPr="00D32D2F">
                <w:rPr>
                  <w:sz w:val="20"/>
                  <w:szCs w:val="20"/>
                  <w:rPrChange w:id="110518" w:author="pete jones" w:date="2022-01-12T17:26:00Z">
                    <w:rPr/>
                  </w:rPrChange>
                </w:rPr>
                <w:t xml:space="preserve"> Chemistry</w:t>
              </w:r>
            </w:ins>
          </w:p>
        </w:tc>
        <w:tc>
          <w:tcPr>
            <w:tcW w:w="616" w:type="dxa"/>
            <w:noWrap/>
            <w:vAlign w:val="center"/>
            <w:hideMark/>
            <w:tcPrChange w:id="110519" w:author="pete jones" w:date="2022-01-12T17:27:00Z">
              <w:tcPr>
                <w:tcW w:w="616" w:type="dxa"/>
                <w:noWrap/>
                <w:hideMark/>
              </w:tcPr>
            </w:tcPrChange>
          </w:tcPr>
          <w:p w14:paraId="210C35C5" w14:textId="6438F91F" w:rsidR="00D32D2F" w:rsidRPr="00D32D2F" w:rsidRDefault="00D32D2F">
            <w:pPr>
              <w:spacing w:before="0" w:after="0" w:line="240" w:lineRule="auto"/>
              <w:jc w:val="center"/>
              <w:rPr>
                <w:ins w:id="110520" w:author="pete jones" w:date="2022-01-12T17:25:00Z"/>
                <w:sz w:val="20"/>
                <w:szCs w:val="20"/>
                <w:rPrChange w:id="110521" w:author="pete jones" w:date="2022-01-12T17:26:00Z">
                  <w:rPr>
                    <w:ins w:id="110522" w:author="pete jones" w:date="2022-01-12T17:25:00Z"/>
                  </w:rPr>
                </w:rPrChange>
              </w:rPr>
              <w:pPrChange w:id="110523" w:author="pete jones" w:date="2022-01-12T17:30:00Z">
                <w:pPr>
                  <w:jc w:val="left"/>
                </w:pPr>
              </w:pPrChange>
            </w:pPr>
          </w:p>
        </w:tc>
        <w:tc>
          <w:tcPr>
            <w:tcW w:w="616" w:type="dxa"/>
            <w:noWrap/>
            <w:vAlign w:val="center"/>
            <w:hideMark/>
            <w:tcPrChange w:id="110524" w:author="pete jones" w:date="2022-01-12T17:27:00Z">
              <w:tcPr>
                <w:tcW w:w="616" w:type="dxa"/>
                <w:noWrap/>
                <w:hideMark/>
              </w:tcPr>
            </w:tcPrChange>
          </w:tcPr>
          <w:p w14:paraId="6C777BEA" w14:textId="77777777" w:rsidR="00D32D2F" w:rsidRPr="00D32D2F" w:rsidRDefault="00D32D2F">
            <w:pPr>
              <w:spacing w:before="0" w:after="0" w:line="240" w:lineRule="auto"/>
              <w:jc w:val="center"/>
              <w:rPr>
                <w:ins w:id="110525" w:author="pete jones" w:date="2022-01-12T17:25:00Z"/>
                <w:sz w:val="20"/>
                <w:szCs w:val="20"/>
                <w:rPrChange w:id="110526" w:author="pete jones" w:date="2022-01-12T17:26:00Z">
                  <w:rPr>
                    <w:ins w:id="110527" w:author="pete jones" w:date="2022-01-12T17:25:00Z"/>
                  </w:rPr>
                </w:rPrChange>
              </w:rPr>
              <w:pPrChange w:id="110528" w:author="pete jones" w:date="2022-01-12T17:30:00Z">
                <w:pPr>
                  <w:jc w:val="left"/>
                </w:pPr>
              </w:pPrChange>
            </w:pPr>
            <w:ins w:id="110529" w:author="pete jones" w:date="2022-01-12T17:25:00Z">
              <w:r w:rsidRPr="00D32D2F">
                <w:rPr>
                  <w:sz w:val="20"/>
                  <w:szCs w:val="20"/>
                  <w:rPrChange w:id="110530" w:author="pete jones" w:date="2022-01-12T17:26:00Z">
                    <w:rPr/>
                  </w:rPrChange>
                </w:rPr>
                <w:t>6</w:t>
              </w:r>
            </w:ins>
          </w:p>
        </w:tc>
        <w:tc>
          <w:tcPr>
            <w:tcW w:w="616" w:type="dxa"/>
            <w:noWrap/>
            <w:vAlign w:val="center"/>
            <w:hideMark/>
            <w:tcPrChange w:id="110531" w:author="pete jones" w:date="2022-01-12T17:27:00Z">
              <w:tcPr>
                <w:tcW w:w="616" w:type="dxa"/>
                <w:noWrap/>
                <w:hideMark/>
              </w:tcPr>
            </w:tcPrChange>
          </w:tcPr>
          <w:p w14:paraId="3ED9A66F" w14:textId="77777777" w:rsidR="00D32D2F" w:rsidRPr="00D32D2F" w:rsidRDefault="00D32D2F">
            <w:pPr>
              <w:spacing w:before="0" w:after="0" w:line="240" w:lineRule="auto"/>
              <w:jc w:val="center"/>
              <w:rPr>
                <w:ins w:id="110532" w:author="pete jones" w:date="2022-01-12T17:25:00Z"/>
                <w:sz w:val="20"/>
                <w:szCs w:val="20"/>
                <w:rPrChange w:id="110533" w:author="pete jones" w:date="2022-01-12T17:26:00Z">
                  <w:rPr>
                    <w:ins w:id="110534" w:author="pete jones" w:date="2022-01-12T17:25:00Z"/>
                  </w:rPr>
                </w:rPrChange>
              </w:rPr>
              <w:pPrChange w:id="110535" w:author="pete jones" w:date="2022-01-12T17:30:00Z">
                <w:pPr>
                  <w:jc w:val="left"/>
                </w:pPr>
              </w:pPrChange>
            </w:pPr>
          </w:p>
        </w:tc>
        <w:tc>
          <w:tcPr>
            <w:tcW w:w="616" w:type="dxa"/>
            <w:noWrap/>
            <w:vAlign w:val="center"/>
            <w:hideMark/>
            <w:tcPrChange w:id="110536" w:author="pete jones" w:date="2022-01-12T17:27:00Z">
              <w:tcPr>
                <w:tcW w:w="616" w:type="dxa"/>
                <w:noWrap/>
                <w:hideMark/>
              </w:tcPr>
            </w:tcPrChange>
          </w:tcPr>
          <w:p w14:paraId="3ED2D5DA" w14:textId="77777777" w:rsidR="00D32D2F" w:rsidRPr="00D32D2F" w:rsidRDefault="00D32D2F">
            <w:pPr>
              <w:spacing w:before="0" w:after="0" w:line="240" w:lineRule="auto"/>
              <w:jc w:val="center"/>
              <w:rPr>
                <w:ins w:id="110537" w:author="pete jones" w:date="2022-01-12T17:25:00Z"/>
                <w:sz w:val="20"/>
                <w:szCs w:val="20"/>
                <w:rPrChange w:id="110538" w:author="pete jones" w:date="2022-01-12T17:26:00Z">
                  <w:rPr>
                    <w:ins w:id="110539" w:author="pete jones" w:date="2022-01-12T17:25:00Z"/>
                  </w:rPr>
                </w:rPrChange>
              </w:rPr>
              <w:pPrChange w:id="110540" w:author="pete jones" w:date="2022-01-12T17:30:00Z">
                <w:pPr>
                  <w:jc w:val="left"/>
                </w:pPr>
              </w:pPrChange>
            </w:pPr>
            <w:ins w:id="110541" w:author="pete jones" w:date="2022-01-12T17:25:00Z">
              <w:r w:rsidRPr="00D32D2F">
                <w:rPr>
                  <w:sz w:val="20"/>
                  <w:szCs w:val="20"/>
                  <w:rPrChange w:id="110542" w:author="pete jones" w:date="2022-01-12T17:26:00Z">
                    <w:rPr/>
                  </w:rPrChange>
                </w:rPr>
                <w:t>1</w:t>
              </w:r>
            </w:ins>
          </w:p>
        </w:tc>
        <w:tc>
          <w:tcPr>
            <w:tcW w:w="616" w:type="dxa"/>
            <w:noWrap/>
            <w:vAlign w:val="center"/>
            <w:hideMark/>
            <w:tcPrChange w:id="110543" w:author="pete jones" w:date="2022-01-12T17:27:00Z">
              <w:tcPr>
                <w:tcW w:w="616" w:type="dxa"/>
                <w:noWrap/>
                <w:hideMark/>
              </w:tcPr>
            </w:tcPrChange>
          </w:tcPr>
          <w:p w14:paraId="3962EAC1" w14:textId="77777777" w:rsidR="00D32D2F" w:rsidRPr="00D32D2F" w:rsidRDefault="00D32D2F">
            <w:pPr>
              <w:spacing w:before="0" w:after="0" w:line="240" w:lineRule="auto"/>
              <w:jc w:val="center"/>
              <w:rPr>
                <w:ins w:id="110544" w:author="pete jones" w:date="2022-01-12T17:25:00Z"/>
                <w:sz w:val="20"/>
                <w:szCs w:val="20"/>
                <w:rPrChange w:id="110545" w:author="pete jones" w:date="2022-01-12T17:26:00Z">
                  <w:rPr>
                    <w:ins w:id="110546" w:author="pete jones" w:date="2022-01-12T17:25:00Z"/>
                  </w:rPr>
                </w:rPrChange>
              </w:rPr>
              <w:pPrChange w:id="110547" w:author="pete jones" w:date="2022-01-12T17:30:00Z">
                <w:pPr>
                  <w:jc w:val="left"/>
                </w:pPr>
              </w:pPrChange>
            </w:pPr>
            <w:ins w:id="110548" w:author="pete jones" w:date="2022-01-12T17:25:00Z">
              <w:r w:rsidRPr="00D32D2F">
                <w:rPr>
                  <w:sz w:val="20"/>
                  <w:szCs w:val="20"/>
                  <w:rPrChange w:id="110549" w:author="pete jones" w:date="2022-01-12T17:26:00Z">
                    <w:rPr/>
                  </w:rPrChange>
                </w:rPr>
                <w:t>4</w:t>
              </w:r>
            </w:ins>
          </w:p>
        </w:tc>
        <w:tc>
          <w:tcPr>
            <w:tcW w:w="616" w:type="dxa"/>
            <w:noWrap/>
            <w:vAlign w:val="center"/>
            <w:hideMark/>
            <w:tcPrChange w:id="110550" w:author="pete jones" w:date="2022-01-12T17:27:00Z">
              <w:tcPr>
                <w:tcW w:w="616" w:type="dxa"/>
                <w:noWrap/>
                <w:hideMark/>
              </w:tcPr>
            </w:tcPrChange>
          </w:tcPr>
          <w:p w14:paraId="22D4D0CC" w14:textId="77777777" w:rsidR="00D32D2F" w:rsidRPr="00D32D2F" w:rsidRDefault="00D32D2F">
            <w:pPr>
              <w:spacing w:before="0" w:after="0" w:line="240" w:lineRule="auto"/>
              <w:jc w:val="center"/>
              <w:rPr>
                <w:ins w:id="110551" w:author="pete jones" w:date="2022-01-12T17:25:00Z"/>
                <w:sz w:val="20"/>
                <w:szCs w:val="20"/>
                <w:rPrChange w:id="110552" w:author="pete jones" w:date="2022-01-12T17:26:00Z">
                  <w:rPr>
                    <w:ins w:id="110553" w:author="pete jones" w:date="2022-01-12T17:25:00Z"/>
                  </w:rPr>
                </w:rPrChange>
              </w:rPr>
              <w:pPrChange w:id="110554" w:author="pete jones" w:date="2022-01-12T17:30:00Z">
                <w:pPr>
                  <w:jc w:val="left"/>
                </w:pPr>
              </w:pPrChange>
            </w:pPr>
            <w:ins w:id="110555" w:author="pete jones" w:date="2022-01-12T17:25:00Z">
              <w:r w:rsidRPr="00D32D2F">
                <w:rPr>
                  <w:sz w:val="20"/>
                  <w:szCs w:val="20"/>
                  <w:rPrChange w:id="110556" w:author="pete jones" w:date="2022-01-12T17:26:00Z">
                    <w:rPr/>
                  </w:rPrChange>
                </w:rPr>
                <w:t>3</w:t>
              </w:r>
            </w:ins>
          </w:p>
        </w:tc>
        <w:tc>
          <w:tcPr>
            <w:tcW w:w="616" w:type="dxa"/>
            <w:noWrap/>
            <w:vAlign w:val="center"/>
            <w:hideMark/>
            <w:tcPrChange w:id="110557" w:author="pete jones" w:date="2022-01-12T17:27:00Z">
              <w:tcPr>
                <w:tcW w:w="616" w:type="dxa"/>
                <w:noWrap/>
                <w:hideMark/>
              </w:tcPr>
            </w:tcPrChange>
          </w:tcPr>
          <w:p w14:paraId="595ADE0D" w14:textId="77777777" w:rsidR="00D32D2F" w:rsidRPr="00D32D2F" w:rsidRDefault="00D32D2F">
            <w:pPr>
              <w:spacing w:before="0" w:after="0" w:line="240" w:lineRule="auto"/>
              <w:jc w:val="center"/>
              <w:rPr>
                <w:ins w:id="110558" w:author="pete jones" w:date="2022-01-12T17:25:00Z"/>
                <w:sz w:val="20"/>
                <w:szCs w:val="20"/>
                <w:rPrChange w:id="110559" w:author="pete jones" w:date="2022-01-12T17:26:00Z">
                  <w:rPr>
                    <w:ins w:id="110560" w:author="pete jones" w:date="2022-01-12T17:25:00Z"/>
                  </w:rPr>
                </w:rPrChange>
              </w:rPr>
              <w:pPrChange w:id="110561" w:author="pete jones" w:date="2022-01-12T17:30:00Z">
                <w:pPr>
                  <w:jc w:val="left"/>
                </w:pPr>
              </w:pPrChange>
            </w:pPr>
            <w:ins w:id="110562" w:author="pete jones" w:date="2022-01-12T17:25:00Z">
              <w:r w:rsidRPr="00D32D2F">
                <w:rPr>
                  <w:sz w:val="20"/>
                  <w:szCs w:val="20"/>
                  <w:rPrChange w:id="110563" w:author="pete jones" w:date="2022-01-12T17:26:00Z">
                    <w:rPr/>
                  </w:rPrChange>
                </w:rPr>
                <w:t>3</w:t>
              </w:r>
            </w:ins>
          </w:p>
        </w:tc>
        <w:tc>
          <w:tcPr>
            <w:tcW w:w="616" w:type="dxa"/>
            <w:noWrap/>
            <w:vAlign w:val="center"/>
            <w:hideMark/>
            <w:tcPrChange w:id="110564" w:author="pete jones" w:date="2022-01-12T17:27:00Z">
              <w:tcPr>
                <w:tcW w:w="616" w:type="dxa"/>
                <w:noWrap/>
                <w:hideMark/>
              </w:tcPr>
            </w:tcPrChange>
          </w:tcPr>
          <w:p w14:paraId="0E057E8E" w14:textId="77777777" w:rsidR="00D32D2F" w:rsidRPr="00D32D2F" w:rsidRDefault="00D32D2F">
            <w:pPr>
              <w:spacing w:before="0" w:after="0" w:line="240" w:lineRule="auto"/>
              <w:jc w:val="center"/>
              <w:rPr>
                <w:ins w:id="110565" w:author="pete jones" w:date="2022-01-12T17:25:00Z"/>
                <w:sz w:val="20"/>
                <w:szCs w:val="20"/>
                <w:rPrChange w:id="110566" w:author="pete jones" w:date="2022-01-12T17:26:00Z">
                  <w:rPr>
                    <w:ins w:id="110567" w:author="pete jones" w:date="2022-01-12T17:25:00Z"/>
                  </w:rPr>
                </w:rPrChange>
              </w:rPr>
              <w:pPrChange w:id="110568" w:author="pete jones" w:date="2022-01-12T17:30:00Z">
                <w:pPr>
                  <w:jc w:val="left"/>
                </w:pPr>
              </w:pPrChange>
            </w:pPr>
            <w:ins w:id="110569" w:author="pete jones" w:date="2022-01-12T17:25:00Z">
              <w:r w:rsidRPr="00D32D2F">
                <w:rPr>
                  <w:sz w:val="20"/>
                  <w:szCs w:val="20"/>
                  <w:rPrChange w:id="110570" w:author="pete jones" w:date="2022-01-12T17:26:00Z">
                    <w:rPr/>
                  </w:rPrChange>
                </w:rPr>
                <w:t>6</w:t>
              </w:r>
            </w:ins>
          </w:p>
        </w:tc>
      </w:tr>
      <w:tr w:rsidR="00D32D2F" w:rsidRPr="00D32D2F" w14:paraId="25FCD2DB" w14:textId="77777777" w:rsidTr="00D32D2F">
        <w:trPr>
          <w:trHeight w:val="300"/>
          <w:ins w:id="110571" w:author="pete jones" w:date="2022-01-12T17:25:00Z"/>
          <w:trPrChange w:id="110572" w:author="pete jones" w:date="2022-01-12T17:27:00Z">
            <w:trPr>
              <w:trHeight w:val="300"/>
            </w:trPr>
          </w:trPrChange>
        </w:trPr>
        <w:tc>
          <w:tcPr>
            <w:tcW w:w="868" w:type="dxa"/>
            <w:noWrap/>
            <w:hideMark/>
            <w:tcPrChange w:id="110573" w:author="pete jones" w:date="2022-01-12T17:27:00Z">
              <w:tcPr>
                <w:tcW w:w="868" w:type="dxa"/>
                <w:noWrap/>
                <w:hideMark/>
              </w:tcPr>
            </w:tcPrChange>
          </w:tcPr>
          <w:p w14:paraId="1321FE72" w14:textId="77777777" w:rsidR="00D32D2F" w:rsidRPr="00D32D2F" w:rsidRDefault="00D32D2F">
            <w:pPr>
              <w:spacing w:before="0" w:after="0" w:line="240" w:lineRule="auto"/>
              <w:jc w:val="left"/>
              <w:rPr>
                <w:ins w:id="110574" w:author="pete jones" w:date="2022-01-12T17:25:00Z"/>
                <w:sz w:val="20"/>
                <w:szCs w:val="20"/>
                <w:rPrChange w:id="110575" w:author="pete jones" w:date="2022-01-12T17:26:00Z">
                  <w:rPr>
                    <w:ins w:id="110576" w:author="pete jones" w:date="2022-01-12T17:25:00Z"/>
                  </w:rPr>
                </w:rPrChange>
              </w:rPr>
              <w:pPrChange w:id="110577" w:author="pete jones" w:date="2022-01-12T17:26:00Z">
                <w:pPr>
                  <w:jc w:val="left"/>
                </w:pPr>
              </w:pPrChange>
            </w:pPr>
            <w:ins w:id="110578" w:author="pete jones" w:date="2022-01-12T17:25:00Z">
              <w:r w:rsidRPr="00D32D2F">
                <w:rPr>
                  <w:sz w:val="20"/>
                  <w:szCs w:val="20"/>
                  <w:rPrChange w:id="110579" w:author="pete jones" w:date="2022-01-12T17:26:00Z">
                    <w:rPr/>
                  </w:rPrChange>
                </w:rPr>
                <w:t>137</w:t>
              </w:r>
            </w:ins>
          </w:p>
        </w:tc>
        <w:tc>
          <w:tcPr>
            <w:tcW w:w="1516" w:type="dxa"/>
            <w:noWrap/>
            <w:hideMark/>
            <w:tcPrChange w:id="110580" w:author="pete jones" w:date="2022-01-12T17:27:00Z">
              <w:tcPr>
                <w:tcW w:w="1516" w:type="dxa"/>
                <w:noWrap/>
                <w:hideMark/>
              </w:tcPr>
            </w:tcPrChange>
          </w:tcPr>
          <w:p w14:paraId="1A2B18DC" w14:textId="77777777" w:rsidR="00D32D2F" w:rsidRPr="00D32D2F" w:rsidRDefault="00D32D2F">
            <w:pPr>
              <w:spacing w:before="0" w:after="0" w:line="240" w:lineRule="auto"/>
              <w:jc w:val="left"/>
              <w:rPr>
                <w:ins w:id="110581" w:author="pete jones" w:date="2022-01-12T17:25:00Z"/>
                <w:sz w:val="20"/>
                <w:szCs w:val="20"/>
                <w:rPrChange w:id="110582" w:author="pete jones" w:date="2022-01-12T17:26:00Z">
                  <w:rPr>
                    <w:ins w:id="110583" w:author="pete jones" w:date="2022-01-12T17:25:00Z"/>
                  </w:rPr>
                </w:rPrChange>
              </w:rPr>
              <w:pPrChange w:id="110584" w:author="pete jones" w:date="2022-01-12T17:26:00Z">
                <w:pPr>
                  <w:jc w:val="left"/>
                </w:pPr>
              </w:pPrChange>
            </w:pPr>
            <w:ins w:id="110585" w:author="pete jones" w:date="2022-01-12T17:25:00Z">
              <w:r w:rsidRPr="00D32D2F">
                <w:rPr>
                  <w:sz w:val="20"/>
                  <w:szCs w:val="20"/>
                  <w:rPrChange w:id="110586" w:author="pete jones" w:date="2022-01-12T17:26:00Z">
                    <w:rPr/>
                  </w:rPrChange>
                </w:rPr>
                <w:t>SCI1420</w:t>
              </w:r>
            </w:ins>
          </w:p>
        </w:tc>
        <w:tc>
          <w:tcPr>
            <w:tcW w:w="8744" w:type="dxa"/>
            <w:noWrap/>
            <w:hideMark/>
            <w:tcPrChange w:id="110587" w:author="pete jones" w:date="2022-01-12T17:27:00Z">
              <w:tcPr>
                <w:tcW w:w="8744" w:type="dxa"/>
                <w:noWrap/>
                <w:hideMark/>
              </w:tcPr>
            </w:tcPrChange>
          </w:tcPr>
          <w:p w14:paraId="0265614E" w14:textId="77777777" w:rsidR="00D32D2F" w:rsidRPr="00D32D2F" w:rsidRDefault="00D32D2F">
            <w:pPr>
              <w:spacing w:before="0" w:after="0" w:line="240" w:lineRule="auto"/>
              <w:jc w:val="left"/>
              <w:rPr>
                <w:ins w:id="110588" w:author="pete jones" w:date="2022-01-12T17:25:00Z"/>
                <w:sz w:val="20"/>
                <w:szCs w:val="20"/>
                <w:rPrChange w:id="110589" w:author="pete jones" w:date="2022-01-12T17:26:00Z">
                  <w:rPr>
                    <w:ins w:id="110590" w:author="pete jones" w:date="2022-01-12T17:25:00Z"/>
                  </w:rPr>
                </w:rPrChange>
              </w:rPr>
              <w:pPrChange w:id="110591" w:author="pete jones" w:date="2022-01-12T17:26:00Z">
                <w:pPr>
                  <w:jc w:val="left"/>
                </w:pPr>
              </w:pPrChange>
            </w:pPr>
            <w:ins w:id="110592" w:author="pete jones" w:date="2022-01-12T17:25:00Z">
              <w:r w:rsidRPr="00D32D2F">
                <w:rPr>
                  <w:sz w:val="20"/>
                  <w:szCs w:val="20"/>
                  <w:rPrChange w:id="110593" w:author="pete jones" w:date="2022-01-12T17:26:00Z">
                    <w:rPr/>
                  </w:rPrChange>
                </w:rPr>
                <w:t xml:space="preserve"> Metals, Mining, and the Environment</w:t>
              </w:r>
            </w:ins>
          </w:p>
        </w:tc>
        <w:tc>
          <w:tcPr>
            <w:tcW w:w="616" w:type="dxa"/>
            <w:noWrap/>
            <w:vAlign w:val="center"/>
            <w:hideMark/>
            <w:tcPrChange w:id="110594" w:author="pete jones" w:date="2022-01-12T17:27:00Z">
              <w:tcPr>
                <w:tcW w:w="616" w:type="dxa"/>
                <w:noWrap/>
                <w:hideMark/>
              </w:tcPr>
            </w:tcPrChange>
          </w:tcPr>
          <w:p w14:paraId="0652955A" w14:textId="78B9F705" w:rsidR="00D32D2F" w:rsidRPr="00D32D2F" w:rsidRDefault="00D32D2F">
            <w:pPr>
              <w:spacing w:before="0" w:after="0" w:line="240" w:lineRule="auto"/>
              <w:jc w:val="center"/>
              <w:rPr>
                <w:ins w:id="110595" w:author="pete jones" w:date="2022-01-12T17:25:00Z"/>
                <w:sz w:val="20"/>
                <w:szCs w:val="20"/>
                <w:rPrChange w:id="110596" w:author="pete jones" w:date="2022-01-12T17:26:00Z">
                  <w:rPr>
                    <w:ins w:id="110597" w:author="pete jones" w:date="2022-01-12T17:25:00Z"/>
                  </w:rPr>
                </w:rPrChange>
              </w:rPr>
              <w:pPrChange w:id="110598" w:author="pete jones" w:date="2022-01-12T17:30:00Z">
                <w:pPr>
                  <w:jc w:val="left"/>
                </w:pPr>
              </w:pPrChange>
            </w:pPr>
          </w:p>
        </w:tc>
        <w:tc>
          <w:tcPr>
            <w:tcW w:w="616" w:type="dxa"/>
            <w:noWrap/>
            <w:vAlign w:val="center"/>
            <w:hideMark/>
            <w:tcPrChange w:id="110599" w:author="pete jones" w:date="2022-01-12T17:27:00Z">
              <w:tcPr>
                <w:tcW w:w="616" w:type="dxa"/>
                <w:noWrap/>
                <w:hideMark/>
              </w:tcPr>
            </w:tcPrChange>
          </w:tcPr>
          <w:p w14:paraId="29385106" w14:textId="77777777" w:rsidR="00D32D2F" w:rsidRPr="00D32D2F" w:rsidRDefault="00D32D2F">
            <w:pPr>
              <w:spacing w:before="0" w:after="0" w:line="240" w:lineRule="auto"/>
              <w:jc w:val="center"/>
              <w:rPr>
                <w:ins w:id="110600" w:author="pete jones" w:date="2022-01-12T17:25:00Z"/>
                <w:sz w:val="20"/>
                <w:szCs w:val="20"/>
                <w:rPrChange w:id="110601" w:author="pete jones" w:date="2022-01-12T17:26:00Z">
                  <w:rPr>
                    <w:ins w:id="110602" w:author="pete jones" w:date="2022-01-12T17:25:00Z"/>
                  </w:rPr>
                </w:rPrChange>
              </w:rPr>
              <w:pPrChange w:id="110603" w:author="pete jones" w:date="2022-01-12T17:30:00Z">
                <w:pPr>
                  <w:jc w:val="left"/>
                </w:pPr>
              </w:pPrChange>
            </w:pPr>
            <w:ins w:id="110604" w:author="pete jones" w:date="2022-01-12T17:25:00Z">
              <w:r w:rsidRPr="00D32D2F">
                <w:rPr>
                  <w:sz w:val="20"/>
                  <w:szCs w:val="20"/>
                  <w:rPrChange w:id="110605" w:author="pete jones" w:date="2022-01-12T17:26:00Z">
                    <w:rPr/>
                  </w:rPrChange>
                </w:rPr>
                <w:t>6</w:t>
              </w:r>
            </w:ins>
          </w:p>
        </w:tc>
        <w:tc>
          <w:tcPr>
            <w:tcW w:w="616" w:type="dxa"/>
            <w:noWrap/>
            <w:vAlign w:val="center"/>
            <w:hideMark/>
            <w:tcPrChange w:id="110606" w:author="pete jones" w:date="2022-01-12T17:27:00Z">
              <w:tcPr>
                <w:tcW w:w="616" w:type="dxa"/>
                <w:noWrap/>
                <w:hideMark/>
              </w:tcPr>
            </w:tcPrChange>
          </w:tcPr>
          <w:p w14:paraId="70892DE8" w14:textId="77777777" w:rsidR="00D32D2F" w:rsidRPr="00D32D2F" w:rsidRDefault="00D32D2F">
            <w:pPr>
              <w:spacing w:before="0" w:after="0" w:line="240" w:lineRule="auto"/>
              <w:jc w:val="center"/>
              <w:rPr>
                <w:ins w:id="110607" w:author="pete jones" w:date="2022-01-12T17:25:00Z"/>
                <w:sz w:val="20"/>
                <w:szCs w:val="20"/>
                <w:rPrChange w:id="110608" w:author="pete jones" w:date="2022-01-12T17:26:00Z">
                  <w:rPr>
                    <w:ins w:id="110609" w:author="pete jones" w:date="2022-01-12T17:25:00Z"/>
                  </w:rPr>
                </w:rPrChange>
              </w:rPr>
              <w:pPrChange w:id="110610" w:author="pete jones" w:date="2022-01-12T17:30:00Z">
                <w:pPr>
                  <w:jc w:val="left"/>
                </w:pPr>
              </w:pPrChange>
            </w:pPr>
          </w:p>
        </w:tc>
        <w:tc>
          <w:tcPr>
            <w:tcW w:w="616" w:type="dxa"/>
            <w:noWrap/>
            <w:vAlign w:val="center"/>
            <w:hideMark/>
            <w:tcPrChange w:id="110611" w:author="pete jones" w:date="2022-01-12T17:27:00Z">
              <w:tcPr>
                <w:tcW w:w="616" w:type="dxa"/>
                <w:noWrap/>
                <w:hideMark/>
              </w:tcPr>
            </w:tcPrChange>
          </w:tcPr>
          <w:p w14:paraId="59B30CF6" w14:textId="77777777" w:rsidR="00D32D2F" w:rsidRPr="00D32D2F" w:rsidRDefault="00D32D2F">
            <w:pPr>
              <w:spacing w:before="0" w:after="0" w:line="240" w:lineRule="auto"/>
              <w:jc w:val="center"/>
              <w:rPr>
                <w:ins w:id="110612" w:author="pete jones" w:date="2022-01-12T17:25:00Z"/>
                <w:sz w:val="20"/>
                <w:szCs w:val="20"/>
                <w:rPrChange w:id="110613" w:author="pete jones" w:date="2022-01-12T17:26:00Z">
                  <w:rPr>
                    <w:ins w:id="110614" w:author="pete jones" w:date="2022-01-12T17:25:00Z"/>
                  </w:rPr>
                </w:rPrChange>
              </w:rPr>
              <w:pPrChange w:id="110615" w:author="pete jones" w:date="2022-01-12T17:30:00Z">
                <w:pPr>
                  <w:jc w:val="left"/>
                </w:pPr>
              </w:pPrChange>
            </w:pPr>
            <w:ins w:id="110616" w:author="pete jones" w:date="2022-01-12T17:25:00Z">
              <w:r w:rsidRPr="00D32D2F">
                <w:rPr>
                  <w:sz w:val="20"/>
                  <w:szCs w:val="20"/>
                  <w:rPrChange w:id="110617" w:author="pete jones" w:date="2022-01-12T17:26:00Z">
                    <w:rPr/>
                  </w:rPrChange>
                </w:rPr>
                <w:t>1</w:t>
              </w:r>
            </w:ins>
          </w:p>
        </w:tc>
        <w:tc>
          <w:tcPr>
            <w:tcW w:w="616" w:type="dxa"/>
            <w:noWrap/>
            <w:vAlign w:val="center"/>
            <w:hideMark/>
            <w:tcPrChange w:id="110618" w:author="pete jones" w:date="2022-01-12T17:27:00Z">
              <w:tcPr>
                <w:tcW w:w="616" w:type="dxa"/>
                <w:noWrap/>
                <w:hideMark/>
              </w:tcPr>
            </w:tcPrChange>
          </w:tcPr>
          <w:p w14:paraId="45051C59" w14:textId="77777777" w:rsidR="00D32D2F" w:rsidRPr="00D32D2F" w:rsidRDefault="00D32D2F">
            <w:pPr>
              <w:spacing w:before="0" w:after="0" w:line="240" w:lineRule="auto"/>
              <w:jc w:val="center"/>
              <w:rPr>
                <w:ins w:id="110619" w:author="pete jones" w:date="2022-01-12T17:25:00Z"/>
                <w:sz w:val="20"/>
                <w:szCs w:val="20"/>
                <w:rPrChange w:id="110620" w:author="pete jones" w:date="2022-01-12T17:26:00Z">
                  <w:rPr>
                    <w:ins w:id="110621" w:author="pete jones" w:date="2022-01-12T17:25:00Z"/>
                  </w:rPr>
                </w:rPrChange>
              </w:rPr>
              <w:pPrChange w:id="110622" w:author="pete jones" w:date="2022-01-12T17:30:00Z">
                <w:pPr>
                  <w:jc w:val="left"/>
                </w:pPr>
              </w:pPrChange>
            </w:pPr>
            <w:ins w:id="110623" w:author="pete jones" w:date="2022-01-12T17:25:00Z">
              <w:r w:rsidRPr="00D32D2F">
                <w:rPr>
                  <w:sz w:val="20"/>
                  <w:szCs w:val="20"/>
                  <w:rPrChange w:id="110624" w:author="pete jones" w:date="2022-01-12T17:26:00Z">
                    <w:rPr/>
                  </w:rPrChange>
                </w:rPr>
                <w:t>4</w:t>
              </w:r>
            </w:ins>
          </w:p>
        </w:tc>
        <w:tc>
          <w:tcPr>
            <w:tcW w:w="616" w:type="dxa"/>
            <w:noWrap/>
            <w:vAlign w:val="center"/>
            <w:hideMark/>
            <w:tcPrChange w:id="110625" w:author="pete jones" w:date="2022-01-12T17:27:00Z">
              <w:tcPr>
                <w:tcW w:w="616" w:type="dxa"/>
                <w:noWrap/>
                <w:hideMark/>
              </w:tcPr>
            </w:tcPrChange>
          </w:tcPr>
          <w:p w14:paraId="701D5A25" w14:textId="77777777" w:rsidR="00D32D2F" w:rsidRPr="00D32D2F" w:rsidRDefault="00D32D2F">
            <w:pPr>
              <w:spacing w:before="0" w:after="0" w:line="240" w:lineRule="auto"/>
              <w:jc w:val="center"/>
              <w:rPr>
                <w:ins w:id="110626" w:author="pete jones" w:date="2022-01-12T17:25:00Z"/>
                <w:sz w:val="20"/>
                <w:szCs w:val="20"/>
                <w:rPrChange w:id="110627" w:author="pete jones" w:date="2022-01-12T17:26:00Z">
                  <w:rPr>
                    <w:ins w:id="110628" w:author="pete jones" w:date="2022-01-12T17:25:00Z"/>
                  </w:rPr>
                </w:rPrChange>
              </w:rPr>
              <w:pPrChange w:id="110629" w:author="pete jones" w:date="2022-01-12T17:30:00Z">
                <w:pPr>
                  <w:jc w:val="left"/>
                </w:pPr>
              </w:pPrChange>
            </w:pPr>
            <w:ins w:id="110630" w:author="pete jones" w:date="2022-01-12T17:25:00Z">
              <w:r w:rsidRPr="00D32D2F">
                <w:rPr>
                  <w:sz w:val="20"/>
                  <w:szCs w:val="20"/>
                  <w:rPrChange w:id="110631" w:author="pete jones" w:date="2022-01-12T17:26:00Z">
                    <w:rPr/>
                  </w:rPrChange>
                </w:rPr>
                <w:t>6</w:t>
              </w:r>
            </w:ins>
          </w:p>
        </w:tc>
        <w:tc>
          <w:tcPr>
            <w:tcW w:w="616" w:type="dxa"/>
            <w:noWrap/>
            <w:vAlign w:val="center"/>
            <w:hideMark/>
            <w:tcPrChange w:id="110632" w:author="pete jones" w:date="2022-01-12T17:27:00Z">
              <w:tcPr>
                <w:tcW w:w="616" w:type="dxa"/>
                <w:noWrap/>
                <w:hideMark/>
              </w:tcPr>
            </w:tcPrChange>
          </w:tcPr>
          <w:p w14:paraId="31183926" w14:textId="77777777" w:rsidR="00D32D2F" w:rsidRPr="00D32D2F" w:rsidRDefault="00D32D2F">
            <w:pPr>
              <w:spacing w:before="0" w:after="0" w:line="240" w:lineRule="auto"/>
              <w:jc w:val="center"/>
              <w:rPr>
                <w:ins w:id="110633" w:author="pete jones" w:date="2022-01-12T17:25:00Z"/>
                <w:sz w:val="20"/>
                <w:szCs w:val="20"/>
                <w:rPrChange w:id="110634" w:author="pete jones" w:date="2022-01-12T17:26:00Z">
                  <w:rPr>
                    <w:ins w:id="110635" w:author="pete jones" w:date="2022-01-12T17:25:00Z"/>
                  </w:rPr>
                </w:rPrChange>
              </w:rPr>
              <w:pPrChange w:id="110636" w:author="pete jones" w:date="2022-01-12T17:30:00Z">
                <w:pPr>
                  <w:jc w:val="left"/>
                </w:pPr>
              </w:pPrChange>
            </w:pPr>
            <w:ins w:id="110637" w:author="pete jones" w:date="2022-01-12T17:25:00Z">
              <w:r w:rsidRPr="00D32D2F">
                <w:rPr>
                  <w:sz w:val="20"/>
                  <w:szCs w:val="20"/>
                  <w:rPrChange w:id="110638" w:author="pete jones" w:date="2022-01-12T17:26:00Z">
                    <w:rPr/>
                  </w:rPrChange>
                </w:rPr>
                <w:t>0</w:t>
              </w:r>
            </w:ins>
          </w:p>
        </w:tc>
        <w:tc>
          <w:tcPr>
            <w:tcW w:w="616" w:type="dxa"/>
            <w:noWrap/>
            <w:vAlign w:val="center"/>
            <w:hideMark/>
            <w:tcPrChange w:id="110639" w:author="pete jones" w:date="2022-01-12T17:27:00Z">
              <w:tcPr>
                <w:tcW w:w="616" w:type="dxa"/>
                <w:noWrap/>
                <w:hideMark/>
              </w:tcPr>
            </w:tcPrChange>
          </w:tcPr>
          <w:p w14:paraId="09553C74" w14:textId="77777777" w:rsidR="00D32D2F" w:rsidRPr="00D32D2F" w:rsidRDefault="00D32D2F">
            <w:pPr>
              <w:spacing w:before="0" w:after="0" w:line="240" w:lineRule="auto"/>
              <w:jc w:val="center"/>
              <w:rPr>
                <w:ins w:id="110640" w:author="pete jones" w:date="2022-01-12T17:25:00Z"/>
                <w:sz w:val="20"/>
                <w:szCs w:val="20"/>
                <w:rPrChange w:id="110641" w:author="pete jones" w:date="2022-01-12T17:26:00Z">
                  <w:rPr>
                    <w:ins w:id="110642" w:author="pete jones" w:date="2022-01-12T17:25:00Z"/>
                  </w:rPr>
                </w:rPrChange>
              </w:rPr>
              <w:pPrChange w:id="110643" w:author="pete jones" w:date="2022-01-12T17:30:00Z">
                <w:pPr>
                  <w:jc w:val="left"/>
                </w:pPr>
              </w:pPrChange>
            </w:pPr>
            <w:ins w:id="110644" w:author="pete jones" w:date="2022-01-12T17:25:00Z">
              <w:r w:rsidRPr="00D32D2F">
                <w:rPr>
                  <w:sz w:val="20"/>
                  <w:szCs w:val="20"/>
                  <w:rPrChange w:id="110645" w:author="pete jones" w:date="2022-01-12T17:26:00Z">
                    <w:rPr/>
                  </w:rPrChange>
                </w:rPr>
                <w:t>6</w:t>
              </w:r>
            </w:ins>
          </w:p>
        </w:tc>
      </w:tr>
      <w:tr w:rsidR="00D32D2F" w:rsidRPr="00D32D2F" w14:paraId="4D267F63" w14:textId="77777777" w:rsidTr="00D32D2F">
        <w:trPr>
          <w:trHeight w:val="300"/>
          <w:ins w:id="110646" w:author="pete jones" w:date="2022-01-12T17:25:00Z"/>
          <w:trPrChange w:id="110647" w:author="pete jones" w:date="2022-01-12T17:27:00Z">
            <w:trPr>
              <w:trHeight w:val="300"/>
            </w:trPr>
          </w:trPrChange>
        </w:trPr>
        <w:tc>
          <w:tcPr>
            <w:tcW w:w="868" w:type="dxa"/>
            <w:noWrap/>
            <w:hideMark/>
            <w:tcPrChange w:id="110648" w:author="pete jones" w:date="2022-01-12T17:27:00Z">
              <w:tcPr>
                <w:tcW w:w="868" w:type="dxa"/>
                <w:noWrap/>
                <w:hideMark/>
              </w:tcPr>
            </w:tcPrChange>
          </w:tcPr>
          <w:p w14:paraId="6F31F58B" w14:textId="77777777" w:rsidR="00D32D2F" w:rsidRPr="00D32D2F" w:rsidRDefault="00D32D2F">
            <w:pPr>
              <w:spacing w:before="0" w:after="0" w:line="240" w:lineRule="auto"/>
              <w:jc w:val="left"/>
              <w:rPr>
                <w:ins w:id="110649" w:author="pete jones" w:date="2022-01-12T17:25:00Z"/>
                <w:sz w:val="20"/>
                <w:szCs w:val="20"/>
                <w:rPrChange w:id="110650" w:author="pete jones" w:date="2022-01-12T17:26:00Z">
                  <w:rPr>
                    <w:ins w:id="110651" w:author="pete jones" w:date="2022-01-12T17:25:00Z"/>
                  </w:rPr>
                </w:rPrChange>
              </w:rPr>
              <w:pPrChange w:id="110652" w:author="pete jones" w:date="2022-01-12T17:26:00Z">
                <w:pPr>
                  <w:jc w:val="left"/>
                </w:pPr>
              </w:pPrChange>
            </w:pPr>
            <w:ins w:id="110653" w:author="pete jones" w:date="2022-01-12T17:25:00Z">
              <w:r w:rsidRPr="00D32D2F">
                <w:rPr>
                  <w:sz w:val="20"/>
                  <w:szCs w:val="20"/>
                  <w:rPrChange w:id="110654" w:author="pete jones" w:date="2022-01-12T17:26:00Z">
                    <w:rPr/>
                  </w:rPrChange>
                </w:rPr>
                <w:t>138</w:t>
              </w:r>
            </w:ins>
          </w:p>
        </w:tc>
        <w:tc>
          <w:tcPr>
            <w:tcW w:w="1516" w:type="dxa"/>
            <w:noWrap/>
            <w:hideMark/>
            <w:tcPrChange w:id="110655" w:author="pete jones" w:date="2022-01-12T17:27:00Z">
              <w:tcPr>
                <w:tcW w:w="1516" w:type="dxa"/>
                <w:noWrap/>
                <w:hideMark/>
              </w:tcPr>
            </w:tcPrChange>
          </w:tcPr>
          <w:p w14:paraId="6AA5DB77" w14:textId="77777777" w:rsidR="00D32D2F" w:rsidRPr="00D32D2F" w:rsidRDefault="00D32D2F">
            <w:pPr>
              <w:spacing w:before="0" w:after="0" w:line="240" w:lineRule="auto"/>
              <w:jc w:val="left"/>
              <w:rPr>
                <w:ins w:id="110656" w:author="pete jones" w:date="2022-01-12T17:25:00Z"/>
                <w:sz w:val="20"/>
                <w:szCs w:val="20"/>
                <w:rPrChange w:id="110657" w:author="pete jones" w:date="2022-01-12T17:26:00Z">
                  <w:rPr>
                    <w:ins w:id="110658" w:author="pete jones" w:date="2022-01-12T17:25:00Z"/>
                  </w:rPr>
                </w:rPrChange>
              </w:rPr>
              <w:pPrChange w:id="110659" w:author="pete jones" w:date="2022-01-12T17:26:00Z">
                <w:pPr>
                  <w:jc w:val="left"/>
                </w:pPr>
              </w:pPrChange>
            </w:pPr>
            <w:ins w:id="110660" w:author="pete jones" w:date="2022-01-12T17:25:00Z">
              <w:r w:rsidRPr="00D32D2F">
                <w:rPr>
                  <w:sz w:val="20"/>
                  <w:szCs w:val="20"/>
                  <w:rPrChange w:id="110661" w:author="pete jones" w:date="2022-01-12T17:26:00Z">
                    <w:rPr/>
                  </w:rPrChange>
                </w:rPr>
                <w:t>SCI1430</w:t>
              </w:r>
            </w:ins>
          </w:p>
        </w:tc>
        <w:tc>
          <w:tcPr>
            <w:tcW w:w="8744" w:type="dxa"/>
            <w:noWrap/>
            <w:hideMark/>
            <w:tcPrChange w:id="110662" w:author="pete jones" w:date="2022-01-12T17:27:00Z">
              <w:tcPr>
                <w:tcW w:w="8744" w:type="dxa"/>
                <w:noWrap/>
                <w:hideMark/>
              </w:tcPr>
            </w:tcPrChange>
          </w:tcPr>
          <w:p w14:paraId="77E15BBD" w14:textId="77777777" w:rsidR="00D32D2F" w:rsidRPr="00D32D2F" w:rsidRDefault="00D32D2F">
            <w:pPr>
              <w:spacing w:before="0" w:after="0" w:line="240" w:lineRule="auto"/>
              <w:jc w:val="left"/>
              <w:rPr>
                <w:ins w:id="110663" w:author="pete jones" w:date="2022-01-12T17:25:00Z"/>
                <w:sz w:val="20"/>
                <w:szCs w:val="20"/>
                <w:rPrChange w:id="110664" w:author="pete jones" w:date="2022-01-12T17:26:00Z">
                  <w:rPr>
                    <w:ins w:id="110665" w:author="pete jones" w:date="2022-01-12T17:25:00Z"/>
                  </w:rPr>
                </w:rPrChange>
              </w:rPr>
              <w:pPrChange w:id="110666" w:author="pete jones" w:date="2022-01-12T17:26:00Z">
                <w:pPr>
                  <w:jc w:val="left"/>
                </w:pPr>
              </w:pPrChange>
            </w:pPr>
            <w:ins w:id="110667" w:author="pete jones" w:date="2022-01-12T17:25:00Z">
              <w:r w:rsidRPr="00D32D2F">
                <w:rPr>
                  <w:sz w:val="20"/>
                  <w:szCs w:val="20"/>
                  <w:rPrChange w:id="110668" w:author="pete jones" w:date="2022-01-12T17:26:00Z">
                    <w:rPr/>
                  </w:rPrChange>
                </w:rPr>
                <w:t xml:space="preserve"> Plastic Planet</w:t>
              </w:r>
            </w:ins>
          </w:p>
        </w:tc>
        <w:tc>
          <w:tcPr>
            <w:tcW w:w="616" w:type="dxa"/>
            <w:noWrap/>
            <w:vAlign w:val="center"/>
            <w:hideMark/>
            <w:tcPrChange w:id="110669" w:author="pete jones" w:date="2022-01-12T17:27:00Z">
              <w:tcPr>
                <w:tcW w:w="616" w:type="dxa"/>
                <w:noWrap/>
                <w:hideMark/>
              </w:tcPr>
            </w:tcPrChange>
          </w:tcPr>
          <w:p w14:paraId="1B895700" w14:textId="77777777" w:rsidR="00D32D2F" w:rsidRPr="00D32D2F" w:rsidRDefault="00D32D2F">
            <w:pPr>
              <w:spacing w:before="0" w:after="0" w:line="240" w:lineRule="auto"/>
              <w:jc w:val="center"/>
              <w:rPr>
                <w:ins w:id="110670" w:author="pete jones" w:date="2022-01-12T17:25:00Z"/>
                <w:sz w:val="20"/>
                <w:szCs w:val="20"/>
                <w:rPrChange w:id="110671" w:author="pete jones" w:date="2022-01-12T17:26:00Z">
                  <w:rPr>
                    <w:ins w:id="110672" w:author="pete jones" w:date="2022-01-12T17:25:00Z"/>
                  </w:rPr>
                </w:rPrChange>
              </w:rPr>
              <w:pPrChange w:id="110673" w:author="pete jones" w:date="2022-01-12T17:30:00Z">
                <w:pPr>
                  <w:jc w:val="left"/>
                </w:pPr>
              </w:pPrChange>
            </w:pPr>
            <w:ins w:id="110674" w:author="pete jones" w:date="2022-01-12T17:25:00Z">
              <w:r w:rsidRPr="00D32D2F">
                <w:rPr>
                  <w:sz w:val="20"/>
                  <w:szCs w:val="20"/>
                  <w:rPrChange w:id="110675" w:author="pete jones" w:date="2022-01-12T17:26:00Z">
                    <w:rPr/>
                  </w:rPrChange>
                </w:rPr>
                <w:t>x</w:t>
              </w:r>
            </w:ins>
          </w:p>
        </w:tc>
        <w:tc>
          <w:tcPr>
            <w:tcW w:w="616" w:type="dxa"/>
            <w:noWrap/>
            <w:vAlign w:val="center"/>
            <w:hideMark/>
            <w:tcPrChange w:id="110676" w:author="pete jones" w:date="2022-01-12T17:27:00Z">
              <w:tcPr>
                <w:tcW w:w="616" w:type="dxa"/>
                <w:noWrap/>
                <w:hideMark/>
              </w:tcPr>
            </w:tcPrChange>
          </w:tcPr>
          <w:p w14:paraId="7EDB5FDB" w14:textId="77777777" w:rsidR="00D32D2F" w:rsidRPr="00D32D2F" w:rsidRDefault="00D32D2F">
            <w:pPr>
              <w:spacing w:before="0" w:after="0" w:line="240" w:lineRule="auto"/>
              <w:jc w:val="center"/>
              <w:rPr>
                <w:ins w:id="110677" w:author="pete jones" w:date="2022-01-12T17:25:00Z"/>
                <w:sz w:val="20"/>
                <w:szCs w:val="20"/>
                <w:rPrChange w:id="110678" w:author="pete jones" w:date="2022-01-12T17:26:00Z">
                  <w:rPr>
                    <w:ins w:id="110679" w:author="pete jones" w:date="2022-01-12T17:25:00Z"/>
                  </w:rPr>
                </w:rPrChange>
              </w:rPr>
              <w:pPrChange w:id="110680" w:author="pete jones" w:date="2022-01-12T17:30:00Z">
                <w:pPr>
                  <w:jc w:val="left"/>
                </w:pPr>
              </w:pPrChange>
            </w:pPr>
            <w:ins w:id="110681" w:author="pete jones" w:date="2022-01-12T17:25:00Z">
              <w:r w:rsidRPr="00D32D2F">
                <w:rPr>
                  <w:sz w:val="20"/>
                  <w:szCs w:val="20"/>
                  <w:rPrChange w:id="110682" w:author="pete jones" w:date="2022-01-12T17:26:00Z">
                    <w:rPr/>
                  </w:rPrChange>
                </w:rPr>
                <w:t>6</w:t>
              </w:r>
            </w:ins>
          </w:p>
        </w:tc>
        <w:tc>
          <w:tcPr>
            <w:tcW w:w="616" w:type="dxa"/>
            <w:noWrap/>
            <w:vAlign w:val="center"/>
            <w:hideMark/>
            <w:tcPrChange w:id="110683" w:author="pete jones" w:date="2022-01-12T17:27:00Z">
              <w:tcPr>
                <w:tcW w:w="616" w:type="dxa"/>
                <w:noWrap/>
                <w:hideMark/>
              </w:tcPr>
            </w:tcPrChange>
          </w:tcPr>
          <w:p w14:paraId="40F951FD" w14:textId="77777777" w:rsidR="00D32D2F" w:rsidRPr="00D32D2F" w:rsidRDefault="00D32D2F">
            <w:pPr>
              <w:spacing w:before="0" w:after="0" w:line="240" w:lineRule="auto"/>
              <w:jc w:val="center"/>
              <w:rPr>
                <w:ins w:id="110684" w:author="pete jones" w:date="2022-01-12T17:25:00Z"/>
                <w:sz w:val="20"/>
                <w:szCs w:val="20"/>
                <w:rPrChange w:id="110685" w:author="pete jones" w:date="2022-01-12T17:26:00Z">
                  <w:rPr>
                    <w:ins w:id="110686" w:author="pete jones" w:date="2022-01-12T17:25:00Z"/>
                  </w:rPr>
                </w:rPrChange>
              </w:rPr>
              <w:pPrChange w:id="110687" w:author="pete jones" w:date="2022-01-12T17:30:00Z">
                <w:pPr>
                  <w:jc w:val="left"/>
                </w:pPr>
              </w:pPrChange>
            </w:pPr>
            <w:ins w:id="110688" w:author="pete jones" w:date="2022-01-12T17:25:00Z">
              <w:r w:rsidRPr="00D32D2F">
                <w:rPr>
                  <w:sz w:val="20"/>
                  <w:szCs w:val="20"/>
                  <w:rPrChange w:id="110689" w:author="pete jones" w:date="2022-01-12T17:26:00Z">
                    <w:rPr/>
                  </w:rPrChange>
                </w:rPr>
                <w:t>2</w:t>
              </w:r>
            </w:ins>
          </w:p>
        </w:tc>
        <w:tc>
          <w:tcPr>
            <w:tcW w:w="616" w:type="dxa"/>
            <w:noWrap/>
            <w:vAlign w:val="center"/>
            <w:hideMark/>
            <w:tcPrChange w:id="110690" w:author="pete jones" w:date="2022-01-12T17:27:00Z">
              <w:tcPr>
                <w:tcW w:w="616" w:type="dxa"/>
                <w:noWrap/>
                <w:hideMark/>
              </w:tcPr>
            </w:tcPrChange>
          </w:tcPr>
          <w:p w14:paraId="37CB3373" w14:textId="77777777" w:rsidR="00D32D2F" w:rsidRPr="00D32D2F" w:rsidRDefault="00D32D2F">
            <w:pPr>
              <w:spacing w:before="0" w:after="0" w:line="240" w:lineRule="auto"/>
              <w:jc w:val="center"/>
              <w:rPr>
                <w:ins w:id="110691" w:author="pete jones" w:date="2022-01-12T17:25:00Z"/>
                <w:sz w:val="20"/>
                <w:szCs w:val="20"/>
                <w:rPrChange w:id="110692" w:author="pete jones" w:date="2022-01-12T17:26:00Z">
                  <w:rPr>
                    <w:ins w:id="110693" w:author="pete jones" w:date="2022-01-12T17:25:00Z"/>
                  </w:rPr>
                </w:rPrChange>
              </w:rPr>
              <w:pPrChange w:id="110694" w:author="pete jones" w:date="2022-01-12T17:30:00Z">
                <w:pPr>
                  <w:jc w:val="left"/>
                </w:pPr>
              </w:pPrChange>
            </w:pPr>
            <w:ins w:id="110695" w:author="pete jones" w:date="2022-01-12T17:25:00Z">
              <w:r w:rsidRPr="00D32D2F">
                <w:rPr>
                  <w:sz w:val="20"/>
                  <w:szCs w:val="20"/>
                  <w:rPrChange w:id="110696" w:author="pete jones" w:date="2022-01-12T17:26:00Z">
                    <w:rPr/>
                  </w:rPrChange>
                </w:rPr>
                <w:t>1</w:t>
              </w:r>
            </w:ins>
          </w:p>
        </w:tc>
        <w:tc>
          <w:tcPr>
            <w:tcW w:w="616" w:type="dxa"/>
            <w:noWrap/>
            <w:vAlign w:val="center"/>
            <w:hideMark/>
            <w:tcPrChange w:id="110697" w:author="pete jones" w:date="2022-01-12T17:27:00Z">
              <w:tcPr>
                <w:tcW w:w="616" w:type="dxa"/>
                <w:noWrap/>
                <w:hideMark/>
              </w:tcPr>
            </w:tcPrChange>
          </w:tcPr>
          <w:p w14:paraId="098182C5" w14:textId="77777777" w:rsidR="00D32D2F" w:rsidRPr="00D32D2F" w:rsidRDefault="00D32D2F">
            <w:pPr>
              <w:spacing w:before="0" w:after="0" w:line="240" w:lineRule="auto"/>
              <w:jc w:val="center"/>
              <w:rPr>
                <w:ins w:id="110698" w:author="pete jones" w:date="2022-01-12T17:25:00Z"/>
                <w:sz w:val="20"/>
                <w:szCs w:val="20"/>
                <w:rPrChange w:id="110699" w:author="pete jones" w:date="2022-01-12T17:26:00Z">
                  <w:rPr>
                    <w:ins w:id="110700" w:author="pete jones" w:date="2022-01-12T17:25:00Z"/>
                  </w:rPr>
                </w:rPrChange>
              </w:rPr>
              <w:pPrChange w:id="110701" w:author="pete jones" w:date="2022-01-12T17:30:00Z">
                <w:pPr>
                  <w:jc w:val="left"/>
                </w:pPr>
              </w:pPrChange>
            </w:pPr>
            <w:ins w:id="110702" w:author="pete jones" w:date="2022-01-12T17:25:00Z">
              <w:r w:rsidRPr="00D32D2F">
                <w:rPr>
                  <w:sz w:val="20"/>
                  <w:szCs w:val="20"/>
                  <w:rPrChange w:id="110703" w:author="pete jones" w:date="2022-01-12T17:26:00Z">
                    <w:rPr/>
                  </w:rPrChange>
                </w:rPr>
                <w:t>4</w:t>
              </w:r>
            </w:ins>
          </w:p>
        </w:tc>
        <w:tc>
          <w:tcPr>
            <w:tcW w:w="616" w:type="dxa"/>
            <w:noWrap/>
            <w:vAlign w:val="center"/>
            <w:hideMark/>
            <w:tcPrChange w:id="110704" w:author="pete jones" w:date="2022-01-12T17:27:00Z">
              <w:tcPr>
                <w:tcW w:w="616" w:type="dxa"/>
                <w:noWrap/>
                <w:hideMark/>
              </w:tcPr>
            </w:tcPrChange>
          </w:tcPr>
          <w:p w14:paraId="488277B0" w14:textId="77777777" w:rsidR="00D32D2F" w:rsidRPr="00D32D2F" w:rsidRDefault="00D32D2F">
            <w:pPr>
              <w:spacing w:before="0" w:after="0" w:line="240" w:lineRule="auto"/>
              <w:jc w:val="center"/>
              <w:rPr>
                <w:ins w:id="110705" w:author="pete jones" w:date="2022-01-12T17:25:00Z"/>
                <w:sz w:val="20"/>
                <w:szCs w:val="20"/>
                <w:rPrChange w:id="110706" w:author="pete jones" w:date="2022-01-12T17:26:00Z">
                  <w:rPr>
                    <w:ins w:id="110707" w:author="pete jones" w:date="2022-01-12T17:25:00Z"/>
                  </w:rPr>
                </w:rPrChange>
              </w:rPr>
              <w:pPrChange w:id="110708" w:author="pete jones" w:date="2022-01-12T17:30:00Z">
                <w:pPr>
                  <w:jc w:val="left"/>
                </w:pPr>
              </w:pPrChange>
            </w:pPr>
            <w:ins w:id="110709" w:author="pete jones" w:date="2022-01-12T17:25:00Z">
              <w:r w:rsidRPr="00D32D2F">
                <w:rPr>
                  <w:sz w:val="20"/>
                  <w:szCs w:val="20"/>
                  <w:rPrChange w:id="110710" w:author="pete jones" w:date="2022-01-12T17:26:00Z">
                    <w:rPr/>
                  </w:rPrChange>
                </w:rPr>
                <w:t>6</w:t>
              </w:r>
            </w:ins>
          </w:p>
        </w:tc>
        <w:tc>
          <w:tcPr>
            <w:tcW w:w="616" w:type="dxa"/>
            <w:noWrap/>
            <w:vAlign w:val="center"/>
            <w:hideMark/>
            <w:tcPrChange w:id="110711" w:author="pete jones" w:date="2022-01-12T17:27:00Z">
              <w:tcPr>
                <w:tcW w:w="616" w:type="dxa"/>
                <w:noWrap/>
                <w:hideMark/>
              </w:tcPr>
            </w:tcPrChange>
          </w:tcPr>
          <w:p w14:paraId="503676A6" w14:textId="77777777" w:rsidR="00D32D2F" w:rsidRPr="00D32D2F" w:rsidRDefault="00D32D2F">
            <w:pPr>
              <w:spacing w:before="0" w:after="0" w:line="240" w:lineRule="auto"/>
              <w:jc w:val="center"/>
              <w:rPr>
                <w:ins w:id="110712" w:author="pete jones" w:date="2022-01-12T17:25:00Z"/>
                <w:sz w:val="20"/>
                <w:szCs w:val="20"/>
                <w:rPrChange w:id="110713" w:author="pete jones" w:date="2022-01-12T17:26:00Z">
                  <w:rPr>
                    <w:ins w:id="110714" w:author="pete jones" w:date="2022-01-12T17:25:00Z"/>
                  </w:rPr>
                </w:rPrChange>
              </w:rPr>
              <w:pPrChange w:id="110715" w:author="pete jones" w:date="2022-01-12T17:30:00Z">
                <w:pPr>
                  <w:jc w:val="left"/>
                </w:pPr>
              </w:pPrChange>
            </w:pPr>
            <w:ins w:id="110716" w:author="pete jones" w:date="2022-01-12T17:25:00Z">
              <w:r w:rsidRPr="00D32D2F">
                <w:rPr>
                  <w:sz w:val="20"/>
                  <w:szCs w:val="20"/>
                  <w:rPrChange w:id="110717" w:author="pete jones" w:date="2022-01-12T17:26:00Z">
                    <w:rPr/>
                  </w:rPrChange>
                </w:rPr>
                <w:t>0</w:t>
              </w:r>
            </w:ins>
          </w:p>
        </w:tc>
        <w:tc>
          <w:tcPr>
            <w:tcW w:w="616" w:type="dxa"/>
            <w:noWrap/>
            <w:vAlign w:val="center"/>
            <w:hideMark/>
            <w:tcPrChange w:id="110718" w:author="pete jones" w:date="2022-01-12T17:27:00Z">
              <w:tcPr>
                <w:tcW w:w="616" w:type="dxa"/>
                <w:noWrap/>
                <w:hideMark/>
              </w:tcPr>
            </w:tcPrChange>
          </w:tcPr>
          <w:p w14:paraId="5472A4BB" w14:textId="77777777" w:rsidR="00D32D2F" w:rsidRPr="00D32D2F" w:rsidRDefault="00D32D2F">
            <w:pPr>
              <w:spacing w:before="0" w:after="0" w:line="240" w:lineRule="auto"/>
              <w:jc w:val="center"/>
              <w:rPr>
                <w:ins w:id="110719" w:author="pete jones" w:date="2022-01-12T17:25:00Z"/>
                <w:sz w:val="20"/>
                <w:szCs w:val="20"/>
                <w:rPrChange w:id="110720" w:author="pete jones" w:date="2022-01-12T17:26:00Z">
                  <w:rPr>
                    <w:ins w:id="110721" w:author="pete jones" w:date="2022-01-12T17:25:00Z"/>
                  </w:rPr>
                </w:rPrChange>
              </w:rPr>
              <w:pPrChange w:id="110722" w:author="pete jones" w:date="2022-01-12T17:30:00Z">
                <w:pPr>
                  <w:jc w:val="left"/>
                </w:pPr>
              </w:pPrChange>
            </w:pPr>
            <w:ins w:id="110723" w:author="pete jones" w:date="2022-01-12T17:25:00Z">
              <w:r w:rsidRPr="00D32D2F">
                <w:rPr>
                  <w:sz w:val="20"/>
                  <w:szCs w:val="20"/>
                  <w:rPrChange w:id="110724" w:author="pete jones" w:date="2022-01-12T17:26:00Z">
                    <w:rPr/>
                  </w:rPrChange>
                </w:rPr>
                <w:t>6</w:t>
              </w:r>
            </w:ins>
          </w:p>
        </w:tc>
      </w:tr>
      <w:tr w:rsidR="00D32D2F" w:rsidRPr="00D32D2F" w14:paraId="752BAD9A" w14:textId="77777777" w:rsidTr="00D32D2F">
        <w:trPr>
          <w:trHeight w:val="300"/>
          <w:ins w:id="110725" w:author="pete jones" w:date="2022-01-12T17:25:00Z"/>
          <w:trPrChange w:id="110726" w:author="pete jones" w:date="2022-01-12T17:27:00Z">
            <w:trPr>
              <w:trHeight w:val="300"/>
            </w:trPr>
          </w:trPrChange>
        </w:trPr>
        <w:tc>
          <w:tcPr>
            <w:tcW w:w="868" w:type="dxa"/>
            <w:noWrap/>
            <w:hideMark/>
            <w:tcPrChange w:id="110727" w:author="pete jones" w:date="2022-01-12T17:27:00Z">
              <w:tcPr>
                <w:tcW w:w="868" w:type="dxa"/>
                <w:noWrap/>
                <w:hideMark/>
              </w:tcPr>
            </w:tcPrChange>
          </w:tcPr>
          <w:p w14:paraId="58F1D08E" w14:textId="77777777" w:rsidR="00D32D2F" w:rsidRPr="00D32D2F" w:rsidRDefault="00D32D2F">
            <w:pPr>
              <w:spacing w:before="0" w:after="0" w:line="240" w:lineRule="auto"/>
              <w:jc w:val="left"/>
              <w:rPr>
                <w:ins w:id="110728" w:author="pete jones" w:date="2022-01-12T17:25:00Z"/>
                <w:sz w:val="20"/>
                <w:szCs w:val="20"/>
                <w:rPrChange w:id="110729" w:author="pete jones" w:date="2022-01-12T17:26:00Z">
                  <w:rPr>
                    <w:ins w:id="110730" w:author="pete jones" w:date="2022-01-12T17:25:00Z"/>
                  </w:rPr>
                </w:rPrChange>
              </w:rPr>
              <w:pPrChange w:id="110731" w:author="pete jones" w:date="2022-01-12T17:26:00Z">
                <w:pPr>
                  <w:jc w:val="left"/>
                </w:pPr>
              </w:pPrChange>
            </w:pPr>
            <w:ins w:id="110732" w:author="pete jones" w:date="2022-01-12T17:25:00Z">
              <w:r w:rsidRPr="00D32D2F">
                <w:rPr>
                  <w:sz w:val="20"/>
                  <w:szCs w:val="20"/>
                  <w:rPrChange w:id="110733" w:author="pete jones" w:date="2022-01-12T17:26:00Z">
                    <w:rPr/>
                  </w:rPrChange>
                </w:rPr>
                <w:t>139</w:t>
              </w:r>
            </w:ins>
          </w:p>
        </w:tc>
        <w:tc>
          <w:tcPr>
            <w:tcW w:w="1516" w:type="dxa"/>
            <w:noWrap/>
            <w:hideMark/>
            <w:tcPrChange w:id="110734" w:author="pete jones" w:date="2022-01-12T17:27:00Z">
              <w:tcPr>
                <w:tcW w:w="1516" w:type="dxa"/>
                <w:noWrap/>
                <w:hideMark/>
              </w:tcPr>
            </w:tcPrChange>
          </w:tcPr>
          <w:p w14:paraId="4FDABE63" w14:textId="77777777" w:rsidR="00D32D2F" w:rsidRPr="00D32D2F" w:rsidRDefault="00D32D2F">
            <w:pPr>
              <w:spacing w:before="0" w:after="0" w:line="240" w:lineRule="auto"/>
              <w:jc w:val="left"/>
              <w:rPr>
                <w:ins w:id="110735" w:author="pete jones" w:date="2022-01-12T17:25:00Z"/>
                <w:sz w:val="20"/>
                <w:szCs w:val="20"/>
                <w:rPrChange w:id="110736" w:author="pete jones" w:date="2022-01-12T17:26:00Z">
                  <w:rPr>
                    <w:ins w:id="110737" w:author="pete jones" w:date="2022-01-12T17:25:00Z"/>
                  </w:rPr>
                </w:rPrChange>
              </w:rPr>
              <w:pPrChange w:id="110738" w:author="pete jones" w:date="2022-01-12T17:26:00Z">
                <w:pPr>
                  <w:jc w:val="left"/>
                </w:pPr>
              </w:pPrChange>
            </w:pPr>
            <w:ins w:id="110739" w:author="pete jones" w:date="2022-01-12T17:25:00Z">
              <w:r w:rsidRPr="00D32D2F">
                <w:rPr>
                  <w:sz w:val="20"/>
                  <w:szCs w:val="20"/>
                  <w:rPrChange w:id="110740" w:author="pete jones" w:date="2022-01-12T17:26:00Z">
                    <w:rPr/>
                  </w:rPrChange>
                </w:rPr>
                <w:t>SCI1440</w:t>
              </w:r>
            </w:ins>
          </w:p>
        </w:tc>
        <w:tc>
          <w:tcPr>
            <w:tcW w:w="8744" w:type="dxa"/>
            <w:noWrap/>
            <w:hideMark/>
            <w:tcPrChange w:id="110741" w:author="pete jones" w:date="2022-01-12T17:27:00Z">
              <w:tcPr>
                <w:tcW w:w="8744" w:type="dxa"/>
                <w:noWrap/>
                <w:hideMark/>
              </w:tcPr>
            </w:tcPrChange>
          </w:tcPr>
          <w:p w14:paraId="15C6BDE6" w14:textId="77777777" w:rsidR="00D32D2F" w:rsidRPr="00D32D2F" w:rsidRDefault="00D32D2F">
            <w:pPr>
              <w:spacing w:before="0" w:after="0" w:line="240" w:lineRule="auto"/>
              <w:jc w:val="left"/>
              <w:rPr>
                <w:ins w:id="110742" w:author="pete jones" w:date="2022-01-12T17:25:00Z"/>
                <w:sz w:val="20"/>
                <w:szCs w:val="20"/>
                <w:rPrChange w:id="110743" w:author="pete jones" w:date="2022-01-12T17:26:00Z">
                  <w:rPr>
                    <w:ins w:id="110744" w:author="pete jones" w:date="2022-01-12T17:25:00Z"/>
                  </w:rPr>
                </w:rPrChange>
              </w:rPr>
              <w:pPrChange w:id="110745" w:author="pete jones" w:date="2022-01-12T17:26:00Z">
                <w:pPr>
                  <w:jc w:val="left"/>
                </w:pPr>
              </w:pPrChange>
            </w:pPr>
            <w:ins w:id="110746" w:author="pete jones" w:date="2022-01-12T17:25:00Z">
              <w:r w:rsidRPr="00D32D2F">
                <w:rPr>
                  <w:sz w:val="20"/>
                  <w:szCs w:val="20"/>
                  <w:rPrChange w:id="110747" w:author="pete jones" w:date="2022-01-12T17:26:00Z">
                    <w:rPr/>
                  </w:rPrChange>
                </w:rPr>
                <w:t xml:space="preserve"> Materials Creation, Consumption, and Impact</w:t>
              </w:r>
            </w:ins>
          </w:p>
        </w:tc>
        <w:tc>
          <w:tcPr>
            <w:tcW w:w="616" w:type="dxa"/>
            <w:noWrap/>
            <w:vAlign w:val="center"/>
            <w:hideMark/>
            <w:tcPrChange w:id="110748" w:author="pete jones" w:date="2022-01-12T17:27:00Z">
              <w:tcPr>
                <w:tcW w:w="616" w:type="dxa"/>
                <w:noWrap/>
                <w:hideMark/>
              </w:tcPr>
            </w:tcPrChange>
          </w:tcPr>
          <w:p w14:paraId="046FE38B" w14:textId="77777777" w:rsidR="00D32D2F" w:rsidRPr="00D32D2F" w:rsidRDefault="00D32D2F">
            <w:pPr>
              <w:spacing w:before="0" w:after="0" w:line="240" w:lineRule="auto"/>
              <w:jc w:val="center"/>
              <w:rPr>
                <w:ins w:id="110749" w:author="pete jones" w:date="2022-01-12T17:25:00Z"/>
                <w:sz w:val="20"/>
                <w:szCs w:val="20"/>
                <w:rPrChange w:id="110750" w:author="pete jones" w:date="2022-01-12T17:26:00Z">
                  <w:rPr>
                    <w:ins w:id="110751" w:author="pete jones" w:date="2022-01-12T17:25:00Z"/>
                  </w:rPr>
                </w:rPrChange>
              </w:rPr>
              <w:pPrChange w:id="110752" w:author="pete jones" w:date="2022-01-12T17:30:00Z">
                <w:pPr>
                  <w:jc w:val="left"/>
                </w:pPr>
              </w:pPrChange>
            </w:pPr>
            <w:ins w:id="110753" w:author="pete jones" w:date="2022-01-12T17:25:00Z">
              <w:r w:rsidRPr="00D32D2F">
                <w:rPr>
                  <w:sz w:val="20"/>
                  <w:szCs w:val="20"/>
                  <w:rPrChange w:id="110754" w:author="pete jones" w:date="2022-01-12T17:26:00Z">
                    <w:rPr/>
                  </w:rPrChange>
                </w:rPr>
                <w:t>x</w:t>
              </w:r>
            </w:ins>
          </w:p>
        </w:tc>
        <w:tc>
          <w:tcPr>
            <w:tcW w:w="616" w:type="dxa"/>
            <w:noWrap/>
            <w:vAlign w:val="center"/>
            <w:hideMark/>
            <w:tcPrChange w:id="110755" w:author="pete jones" w:date="2022-01-12T17:27:00Z">
              <w:tcPr>
                <w:tcW w:w="616" w:type="dxa"/>
                <w:noWrap/>
                <w:hideMark/>
              </w:tcPr>
            </w:tcPrChange>
          </w:tcPr>
          <w:p w14:paraId="53790DCF" w14:textId="77777777" w:rsidR="00D32D2F" w:rsidRPr="00D32D2F" w:rsidRDefault="00D32D2F">
            <w:pPr>
              <w:spacing w:before="0" w:after="0" w:line="240" w:lineRule="auto"/>
              <w:jc w:val="center"/>
              <w:rPr>
                <w:ins w:id="110756" w:author="pete jones" w:date="2022-01-12T17:25:00Z"/>
                <w:sz w:val="20"/>
                <w:szCs w:val="20"/>
                <w:rPrChange w:id="110757" w:author="pete jones" w:date="2022-01-12T17:26:00Z">
                  <w:rPr>
                    <w:ins w:id="110758" w:author="pete jones" w:date="2022-01-12T17:25:00Z"/>
                  </w:rPr>
                </w:rPrChange>
              </w:rPr>
              <w:pPrChange w:id="110759" w:author="pete jones" w:date="2022-01-12T17:30:00Z">
                <w:pPr>
                  <w:jc w:val="left"/>
                </w:pPr>
              </w:pPrChange>
            </w:pPr>
            <w:ins w:id="110760" w:author="pete jones" w:date="2022-01-12T17:25:00Z">
              <w:r w:rsidRPr="00D32D2F">
                <w:rPr>
                  <w:sz w:val="20"/>
                  <w:szCs w:val="20"/>
                  <w:rPrChange w:id="110761" w:author="pete jones" w:date="2022-01-12T17:26:00Z">
                    <w:rPr/>
                  </w:rPrChange>
                </w:rPr>
                <w:t>6</w:t>
              </w:r>
            </w:ins>
          </w:p>
        </w:tc>
        <w:tc>
          <w:tcPr>
            <w:tcW w:w="616" w:type="dxa"/>
            <w:noWrap/>
            <w:vAlign w:val="center"/>
            <w:hideMark/>
            <w:tcPrChange w:id="110762" w:author="pete jones" w:date="2022-01-12T17:27:00Z">
              <w:tcPr>
                <w:tcW w:w="616" w:type="dxa"/>
                <w:noWrap/>
                <w:hideMark/>
              </w:tcPr>
            </w:tcPrChange>
          </w:tcPr>
          <w:p w14:paraId="66138E85" w14:textId="77777777" w:rsidR="00D32D2F" w:rsidRPr="00D32D2F" w:rsidRDefault="00D32D2F">
            <w:pPr>
              <w:spacing w:before="0" w:after="0" w:line="240" w:lineRule="auto"/>
              <w:jc w:val="center"/>
              <w:rPr>
                <w:ins w:id="110763" w:author="pete jones" w:date="2022-01-12T17:25:00Z"/>
                <w:sz w:val="20"/>
                <w:szCs w:val="20"/>
                <w:rPrChange w:id="110764" w:author="pete jones" w:date="2022-01-12T17:26:00Z">
                  <w:rPr>
                    <w:ins w:id="110765" w:author="pete jones" w:date="2022-01-12T17:25:00Z"/>
                  </w:rPr>
                </w:rPrChange>
              </w:rPr>
              <w:pPrChange w:id="110766" w:author="pete jones" w:date="2022-01-12T17:30:00Z">
                <w:pPr>
                  <w:jc w:val="left"/>
                </w:pPr>
              </w:pPrChange>
            </w:pPr>
            <w:ins w:id="110767" w:author="pete jones" w:date="2022-01-12T17:25:00Z">
              <w:r w:rsidRPr="00D32D2F">
                <w:rPr>
                  <w:sz w:val="20"/>
                  <w:szCs w:val="20"/>
                  <w:rPrChange w:id="110768" w:author="pete jones" w:date="2022-01-12T17:26:00Z">
                    <w:rPr/>
                  </w:rPrChange>
                </w:rPr>
                <w:t>2</w:t>
              </w:r>
            </w:ins>
          </w:p>
        </w:tc>
        <w:tc>
          <w:tcPr>
            <w:tcW w:w="616" w:type="dxa"/>
            <w:noWrap/>
            <w:vAlign w:val="center"/>
            <w:hideMark/>
            <w:tcPrChange w:id="110769" w:author="pete jones" w:date="2022-01-12T17:27:00Z">
              <w:tcPr>
                <w:tcW w:w="616" w:type="dxa"/>
                <w:noWrap/>
                <w:hideMark/>
              </w:tcPr>
            </w:tcPrChange>
          </w:tcPr>
          <w:p w14:paraId="174F79BB" w14:textId="77777777" w:rsidR="00D32D2F" w:rsidRPr="00D32D2F" w:rsidRDefault="00D32D2F">
            <w:pPr>
              <w:spacing w:before="0" w:after="0" w:line="240" w:lineRule="auto"/>
              <w:jc w:val="center"/>
              <w:rPr>
                <w:ins w:id="110770" w:author="pete jones" w:date="2022-01-12T17:25:00Z"/>
                <w:sz w:val="20"/>
                <w:szCs w:val="20"/>
                <w:rPrChange w:id="110771" w:author="pete jones" w:date="2022-01-12T17:26:00Z">
                  <w:rPr>
                    <w:ins w:id="110772" w:author="pete jones" w:date="2022-01-12T17:25:00Z"/>
                  </w:rPr>
                </w:rPrChange>
              </w:rPr>
              <w:pPrChange w:id="110773" w:author="pete jones" w:date="2022-01-12T17:30:00Z">
                <w:pPr>
                  <w:jc w:val="left"/>
                </w:pPr>
              </w:pPrChange>
            </w:pPr>
            <w:ins w:id="110774" w:author="pete jones" w:date="2022-01-12T17:25:00Z">
              <w:r w:rsidRPr="00D32D2F">
                <w:rPr>
                  <w:sz w:val="20"/>
                  <w:szCs w:val="20"/>
                  <w:rPrChange w:id="110775" w:author="pete jones" w:date="2022-01-12T17:26:00Z">
                    <w:rPr/>
                  </w:rPrChange>
                </w:rPr>
                <w:t>1</w:t>
              </w:r>
            </w:ins>
          </w:p>
        </w:tc>
        <w:tc>
          <w:tcPr>
            <w:tcW w:w="616" w:type="dxa"/>
            <w:noWrap/>
            <w:vAlign w:val="center"/>
            <w:hideMark/>
            <w:tcPrChange w:id="110776" w:author="pete jones" w:date="2022-01-12T17:27:00Z">
              <w:tcPr>
                <w:tcW w:w="616" w:type="dxa"/>
                <w:noWrap/>
                <w:hideMark/>
              </w:tcPr>
            </w:tcPrChange>
          </w:tcPr>
          <w:p w14:paraId="5EFDC69C" w14:textId="77777777" w:rsidR="00D32D2F" w:rsidRPr="00D32D2F" w:rsidRDefault="00D32D2F">
            <w:pPr>
              <w:spacing w:before="0" w:after="0" w:line="240" w:lineRule="auto"/>
              <w:jc w:val="center"/>
              <w:rPr>
                <w:ins w:id="110777" w:author="pete jones" w:date="2022-01-12T17:25:00Z"/>
                <w:sz w:val="20"/>
                <w:szCs w:val="20"/>
                <w:rPrChange w:id="110778" w:author="pete jones" w:date="2022-01-12T17:26:00Z">
                  <w:rPr>
                    <w:ins w:id="110779" w:author="pete jones" w:date="2022-01-12T17:25:00Z"/>
                  </w:rPr>
                </w:rPrChange>
              </w:rPr>
              <w:pPrChange w:id="110780" w:author="pete jones" w:date="2022-01-12T17:30:00Z">
                <w:pPr>
                  <w:jc w:val="left"/>
                </w:pPr>
              </w:pPrChange>
            </w:pPr>
            <w:ins w:id="110781" w:author="pete jones" w:date="2022-01-12T17:25:00Z">
              <w:r w:rsidRPr="00D32D2F">
                <w:rPr>
                  <w:sz w:val="20"/>
                  <w:szCs w:val="20"/>
                  <w:rPrChange w:id="110782" w:author="pete jones" w:date="2022-01-12T17:26:00Z">
                    <w:rPr/>
                  </w:rPrChange>
                </w:rPr>
                <w:t>4</w:t>
              </w:r>
            </w:ins>
          </w:p>
        </w:tc>
        <w:tc>
          <w:tcPr>
            <w:tcW w:w="616" w:type="dxa"/>
            <w:noWrap/>
            <w:vAlign w:val="center"/>
            <w:hideMark/>
            <w:tcPrChange w:id="110783" w:author="pete jones" w:date="2022-01-12T17:27:00Z">
              <w:tcPr>
                <w:tcW w:w="616" w:type="dxa"/>
                <w:noWrap/>
                <w:hideMark/>
              </w:tcPr>
            </w:tcPrChange>
          </w:tcPr>
          <w:p w14:paraId="48B93A0B" w14:textId="77777777" w:rsidR="00D32D2F" w:rsidRPr="00D32D2F" w:rsidRDefault="00D32D2F">
            <w:pPr>
              <w:spacing w:before="0" w:after="0" w:line="240" w:lineRule="auto"/>
              <w:jc w:val="center"/>
              <w:rPr>
                <w:ins w:id="110784" w:author="pete jones" w:date="2022-01-12T17:25:00Z"/>
                <w:sz w:val="20"/>
                <w:szCs w:val="20"/>
                <w:rPrChange w:id="110785" w:author="pete jones" w:date="2022-01-12T17:26:00Z">
                  <w:rPr>
                    <w:ins w:id="110786" w:author="pete jones" w:date="2022-01-12T17:25:00Z"/>
                  </w:rPr>
                </w:rPrChange>
              </w:rPr>
              <w:pPrChange w:id="110787" w:author="pete jones" w:date="2022-01-12T17:30:00Z">
                <w:pPr>
                  <w:jc w:val="left"/>
                </w:pPr>
              </w:pPrChange>
            </w:pPr>
            <w:ins w:id="110788" w:author="pete jones" w:date="2022-01-12T17:25:00Z">
              <w:r w:rsidRPr="00D32D2F">
                <w:rPr>
                  <w:sz w:val="20"/>
                  <w:szCs w:val="20"/>
                  <w:rPrChange w:id="110789" w:author="pete jones" w:date="2022-01-12T17:26:00Z">
                    <w:rPr/>
                  </w:rPrChange>
                </w:rPr>
                <w:t>6</w:t>
              </w:r>
            </w:ins>
          </w:p>
        </w:tc>
        <w:tc>
          <w:tcPr>
            <w:tcW w:w="616" w:type="dxa"/>
            <w:noWrap/>
            <w:vAlign w:val="center"/>
            <w:hideMark/>
            <w:tcPrChange w:id="110790" w:author="pete jones" w:date="2022-01-12T17:27:00Z">
              <w:tcPr>
                <w:tcW w:w="616" w:type="dxa"/>
                <w:noWrap/>
                <w:hideMark/>
              </w:tcPr>
            </w:tcPrChange>
          </w:tcPr>
          <w:p w14:paraId="04F49D01" w14:textId="77777777" w:rsidR="00D32D2F" w:rsidRPr="00D32D2F" w:rsidRDefault="00D32D2F">
            <w:pPr>
              <w:spacing w:before="0" w:after="0" w:line="240" w:lineRule="auto"/>
              <w:jc w:val="center"/>
              <w:rPr>
                <w:ins w:id="110791" w:author="pete jones" w:date="2022-01-12T17:25:00Z"/>
                <w:sz w:val="20"/>
                <w:szCs w:val="20"/>
                <w:rPrChange w:id="110792" w:author="pete jones" w:date="2022-01-12T17:26:00Z">
                  <w:rPr>
                    <w:ins w:id="110793" w:author="pete jones" w:date="2022-01-12T17:25:00Z"/>
                  </w:rPr>
                </w:rPrChange>
              </w:rPr>
              <w:pPrChange w:id="110794" w:author="pete jones" w:date="2022-01-12T17:30:00Z">
                <w:pPr>
                  <w:jc w:val="left"/>
                </w:pPr>
              </w:pPrChange>
            </w:pPr>
            <w:ins w:id="110795" w:author="pete jones" w:date="2022-01-12T17:25:00Z">
              <w:r w:rsidRPr="00D32D2F">
                <w:rPr>
                  <w:sz w:val="20"/>
                  <w:szCs w:val="20"/>
                  <w:rPrChange w:id="110796" w:author="pete jones" w:date="2022-01-12T17:26:00Z">
                    <w:rPr/>
                  </w:rPrChange>
                </w:rPr>
                <w:t>0</w:t>
              </w:r>
            </w:ins>
          </w:p>
        </w:tc>
        <w:tc>
          <w:tcPr>
            <w:tcW w:w="616" w:type="dxa"/>
            <w:noWrap/>
            <w:vAlign w:val="center"/>
            <w:hideMark/>
            <w:tcPrChange w:id="110797" w:author="pete jones" w:date="2022-01-12T17:27:00Z">
              <w:tcPr>
                <w:tcW w:w="616" w:type="dxa"/>
                <w:noWrap/>
                <w:hideMark/>
              </w:tcPr>
            </w:tcPrChange>
          </w:tcPr>
          <w:p w14:paraId="3737DD25" w14:textId="77777777" w:rsidR="00D32D2F" w:rsidRPr="00D32D2F" w:rsidRDefault="00D32D2F">
            <w:pPr>
              <w:spacing w:before="0" w:after="0" w:line="240" w:lineRule="auto"/>
              <w:jc w:val="center"/>
              <w:rPr>
                <w:ins w:id="110798" w:author="pete jones" w:date="2022-01-12T17:25:00Z"/>
                <w:sz w:val="20"/>
                <w:szCs w:val="20"/>
                <w:rPrChange w:id="110799" w:author="pete jones" w:date="2022-01-12T17:26:00Z">
                  <w:rPr>
                    <w:ins w:id="110800" w:author="pete jones" w:date="2022-01-12T17:25:00Z"/>
                  </w:rPr>
                </w:rPrChange>
              </w:rPr>
              <w:pPrChange w:id="110801" w:author="pete jones" w:date="2022-01-12T17:30:00Z">
                <w:pPr>
                  <w:jc w:val="left"/>
                </w:pPr>
              </w:pPrChange>
            </w:pPr>
            <w:ins w:id="110802" w:author="pete jones" w:date="2022-01-12T17:25:00Z">
              <w:r w:rsidRPr="00D32D2F">
                <w:rPr>
                  <w:sz w:val="20"/>
                  <w:szCs w:val="20"/>
                  <w:rPrChange w:id="110803" w:author="pete jones" w:date="2022-01-12T17:26:00Z">
                    <w:rPr/>
                  </w:rPrChange>
                </w:rPr>
                <w:t>6</w:t>
              </w:r>
            </w:ins>
          </w:p>
        </w:tc>
      </w:tr>
      <w:tr w:rsidR="00D32D2F" w:rsidRPr="00D32D2F" w14:paraId="46D12B99" w14:textId="77777777" w:rsidTr="00D32D2F">
        <w:trPr>
          <w:trHeight w:val="300"/>
          <w:ins w:id="110804" w:author="pete jones" w:date="2022-01-12T17:25:00Z"/>
          <w:trPrChange w:id="110805" w:author="pete jones" w:date="2022-01-12T17:27:00Z">
            <w:trPr>
              <w:trHeight w:val="300"/>
            </w:trPr>
          </w:trPrChange>
        </w:trPr>
        <w:tc>
          <w:tcPr>
            <w:tcW w:w="868" w:type="dxa"/>
            <w:noWrap/>
            <w:hideMark/>
            <w:tcPrChange w:id="110806" w:author="pete jones" w:date="2022-01-12T17:27:00Z">
              <w:tcPr>
                <w:tcW w:w="868" w:type="dxa"/>
                <w:noWrap/>
                <w:hideMark/>
              </w:tcPr>
            </w:tcPrChange>
          </w:tcPr>
          <w:p w14:paraId="27AFF2FE" w14:textId="77777777" w:rsidR="00D32D2F" w:rsidRPr="00D32D2F" w:rsidRDefault="00D32D2F">
            <w:pPr>
              <w:spacing w:before="0" w:after="0" w:line="240" w:lineRule="auto"/>
              <w:jc w:val="left"/>
              <w:rPr>
                <w:ins w:id="110807" w:author="pete jones" w:date="2022-01-12T17:25:00Z"/>
                <w:sz w:val="20"/>
                <w:szCs w:val="20"/>
                <w:rPrChange w:id="110808" w:author="pete jones" w:date="2022-01-12T17:26:00Z">
                  <w:rPr>
                    <w:ins w:id="110809" w:author="pete jones" w:date="2022-01-12T17:25:00Z"/>
                  </w:rPr>
                </w:rPrChange>
              </w:rPr>
              <w:pPrChange w:id="110810" w:author="pete jones" w:date="2022-01-12T17:26:00Z">
                <w:pPr>
                  <w:jc w:val="left"/>
                </w:pPr>
              </w:pPrChange>
            </w:pPr>
            <w:ins w:id="110811" w:author="pete jones" w:date="2022-01-12T17:25:00Z">
              <w:r w:rsidRPr="00D32D2F">
                <w:rPr>
                  <w:sz w:val="20"/>
                  <w:szCs w:val="20"/>
                  <w:rPrChange w:id="110812" w:author="pete jones" w:date="2022-01-12T17:26:00Z">
                    <w:rPr/>
                  </w:rPrChange>
                </w:rPr>
                <w:t>140</w:t>
              </w:r>
            </w:ins>
          </w:p>
        </w:tc>
        <w:tc>
          <w:tcPr>
            <w:tcW w:w="1516" w:type="dxa"/>
            <w:noWrap/>
            <w:hideMark/>
            <w:tcPrChange w:id="110813" w:author="pete jones" w:date="2022-01-12T17:27:00Z">
              <w:tcPr>
                <w:tcW w:w="1516" w:type="dxa"/>
                <w:noWrap/>
                <w:hideMark/>
              </w:tcPr>
            </w:tcPrChange>
          </w:tcPr>
          <w:p w14:paraId="2409D277" w14:textId="77777777" w:rsidR="00D32D2F" w:rsidRPr="00D32D2F" w:rsidRDefault="00D32D2F">
            <w:pPr>
              <w:spacing w:before="0" w:after="0" w:line="240" w:lineRule="auto"/>
              <w:jc w:val="left"/>
              <w:rPr>
                <w:ins w:id="110814" w:author="pete jones" w:date="2022-01-12T17:25:00Z"/>
                <w:sz w:val="20"/>
                <w:szCs w:val="20"/>
                <w:rPrChange w:id="110815" w:author="pete jones" w:date="2022-01-12T17:26:00Z">
                  <w:rPr>
                    <w:ins w:id="110816" w:author="pete jones" w:date="2022-01-12T17:25:00Z"/>
                  </w:rPr>
                </w:rPrChange>
              </w:rPr>
              <w:pPrChange w:id="110817" w:author="pete jones" w:date="2022-01-12T17:26:00Z">
                <w:pPr>
                  <w:jc w:val="left"/>
                </w:pPr>
              </w:pPrChange>
            </w:pPr>
            <w:ins w:id="110818" w:author="pete jones" w:date="2022-01-12T17:25:00Z">
              <w:r w:rsidRPr="00D32D2F">
                <w:rPr>
                  <w:sz w:val="20"/>
                  <w:szCs w:val="20"/>
                  <w:rPrChange w:id="110819" w:author="pete jones" w:date="2022-01-12T17:26:00Z">
                    <w:rPr/>
                  </w:rPrChange>
                </w:rPr>
                <w:t>SCI2099</w:t>
              </w:r>
            </w:ins>
          </w:p>
        </w:tc>
        <w:tc>
          <w:tcPr>
            <w:tcW w:w="8744" w:type="dxa"/>
            <w:noWrap/>
            <w:hideMark/>
            <w:tcPrChange w:id="110820" w:author="pete jones" w:date="2022-01-12T17:27:00Z">
              <w:tcPr>
                <w:tcW w:w="8744" w:type="dxa"/>
                <w:noWrap/>
                <w:hideMark/>
              </w:tcPr>
            </w:tcPrChange>
          </w:tcPr>
          <w:p w14:paraId="27DBF10E" w14:textId="77777777" w:rsidR="00D32D2F" w:rsidRPr="00D32D2F" w:rsidRDefault="00D32D2F">
            <w:pPr>
              <w:spacing w:before="0" w:after="0" w:line="240" w:lineRule="auto"/>
              <w:jc w:val="left"/>
              <w:rPr>
                <w:ins w:id="110821" w:author="pete jones" w:date="2022-01-12T17:25:00Z"/>
                <w:sz w:val="20"/>
                <w:szCs w:val="20"/>
                <w:rPrChange w:id="110822" w:author="pete jones" w:date="2022-01-12T17:26:00Z">
                  <w:rPr>
                    <w:ins w:id="110823" w:author="pete jones" w:date="2022-01-12T17:25:00Z"/>
                  </w:rPr>
                </w:rPrChange>
              </w:rPr>
              <w:pPrChange w:id="110824" w:author="pete jones" w:date="2022-01-12T17:26:00Z">
                <w:pPr>
                  <w:jc w:val="left"/>
                </w:pPr>
              </w:pPrChange>
            </w:pPr>
            <w:ins w:id="110825" w:author="pete jones" w:date="2022-01-12T17:25:00Z">
              <w:r w:rsidRPr="00D32D2F">
                <w:rPr>
                  <w:sz w:val="20"/>
                  <w:szCs w:val="20"/>
                  <w:rPrChange w:id="110826" w:author="pete jones" w:date="2022-01-12T17:26:00Z">
                    <w:rPr/>
                  </w:rPrChange>
                </w:rPr>
                <w:t xml:space="preserve"> Special Topics in Science</w:t>
              </w:r>
            </w:ins>
          </w:p>
        </w:tc>
        <w:tc>
          <w:tcPr>
            <w:tcW w:w="616" w:type="dxa"/>
            <w:noWrap/>
            <w:vAlign w:val="center"/>
            <w:hideMark/>
            <w:tcPrChange w:id="110827" w:author="pete jones" w:date="2022-01-12T17:27:00Z">
              <w:tcPr>
                <w:tcW w:w="616" w:type="dxa"/>
                <w:noWrap/>
                <w:hideMark/>
              </w:tcPr>
            </w:tcPrChange>
          </w:tcPr>
          <w:p w14:paraId="3BBB670D" w14:textId="11467614" w:rsidR="00D32D2F" w:rsidRPr="00D32D2F" w:rsidRDefault="00D32D2F">
            <w:pPr>
              <w:spacing w:before="0" w:after="0" w:line="240" w:lineRule="auto"/>
              <w:jc w:val="center"/>
              <w:rPr>
                <w:ins w:id="110828" w:author="pete jones" w:date="2022-01-12T17:25:00Z"/>
                <w:sz w:val="20"/>
                <w:szCs w:val="20"/>
                <w:rPrChange w:id="110829" w:author="pete jones" w:date="2022-01-12T17:26:00Z">
                  <w:rPr>
                    <w:ins w:id="110830" w:author="pete jones" w:date="2022-01-12T17:25:00Z"/>
                  </w:rPr>
                </w:rPrChange>
              </w:rPr>
              <w:pPrChange w:id="110831" w:author="pete jones" w:date="2022-01-12T17:30:00Z">
                <w:pPr>
                  <w:jc w:val="left"/>
                </w:pPr>
              </w:pPrChange>
            </w:pPr>
          </w:p>
        </w:tc>
        <w:tc>
          <w:tcPr>
            <w:tcW w:w="616" w:type="dxa"/>
            <w:noWrap/>
            <w:vAlign w:val="center"/>
            <w:hideMark/>
            <w:tcPrChange w:id="110832" w:author="pete jones" w:date="2022-01-12T17:27:00Z">
              <w:tcPr>
                <w:tcW w:w="616" w:type="dxa"/>
                <w:noWrap/>
                <w:hideMark/>
              </w:tcPr>
            </w:tcPrChange>
          </w:tcPr>
          <w:p w14:paraId="1F6D23B5" w14:textId="77777777" w:rsidR="00D32D2F" w:rsidRPr="00D32D2F" w:rsidRDefault="00D32D2F">
            <w:pPr>
              <w:spacing w:before="0" w:after="0" w:line="240" w:lineRule="auto"/>
              <w:jc w:val="center"/>
              <w:rPr>
                <w:ins w:id="110833" w:author="pete jones" w:date="2022-01-12T17:25:00Z"/>
                <w:sz w:val="20"/>
                <w:szCs w:val="20"/>
                <w:rPrChange w:id="110834" w:author="pete jones" w:date="2022-01-12T17:26:00Z">
                  <w:rPr>
                    <w:ins w:id="110835" w:author="pete jones" w:date="2022-01-12T17:25:00Z"/>
                  </w:rPr>
                </w:rPrChange>
              </w:rPr>
              <w:pPrChange w:id="110836" w:author="pete jones" w:date="2022-01-12T17:30:00Z">
                <w:pPr>
                  <w:jc w:val="left"/>
                </w:pPr>
              </w:pPrChange>
            </w:pPr>
            <w:ins w:id="110837" w:author="pete jones" w:date="2022-01-12T17:25:00Z">
              <w:r w:rsidRPr="00D32D2F">
                <w:rPr>
                  <w:sz w:val="20"/>
                  <w:szCs w:val="20"/>
                  <w:rPrChange w:id="110838" w:author="pete jones" w:date="2022-01-12T17:26:00Z">
                    <w:rPr/>
                  </w:rPrChange>
                </w:rPr>
                <w:t>6</w:t>
              </w:r>
            </w:ins>
          </w:p>
        </w:tc>
        <w:tc>
          <w:tcPr>
            <w:tcW w:w="616" w:type="dxa"/>
            <w:noWrap/>
            <w:vAlign w:val="center"/>
            <w:hideMark/>
            <w:tcPrChange w:id="110839" w:author="pete jones" w:date="2022-01-12T17:27:00Z">
              <w:tcPr>
                <w:tcW w:w="616" w:type="dxa"/>
                <w:noWrap/>
                <w:hideMark/>
              </w:tcPr>
            </w:tcPrChange>
          </w:tcPr>
          <w:p w14:paraId="38FFA342" w14:textId="77777777" w:rsidR="00D32D2F" w:rsidRPr="00D32D2F" w:rsidRDefault="00D32D2F">
            <w:pPr>
              <w:spacing w:before="0" w:after="0" w:line="240" w:lineRule="auto"/>
              <w:jc w:val="center"/>
              <w:rPr>
                <w:ins w:id="110840" w:author="pete jones" w:date="2022-01-12T17:25:00Z"/>
                <w:sz w:val="20"/>
                <w:szCs w:val="20"/>
                <w:rPrChange w:id="110841" w:author="pete jones" w:date="2022-01-12T17:26:00Z">
                  <w:rPr>
                    <w:ins w:id="110842" w:author="pete jones" w:date="2022-01-12T17:25:00Z"/>
                  </w:rPr>
                </w:rPrChange>
              </w:rPr>
              <w:pPrChange w:id="110843" w:author="pete jones" w:date="2022-01-12T17:30:00Z">
                <w:pPr>
                  <w:jc w:val="left"/>
                </w:pPr>
              </w:pPrChange>
            </w:pPr>
          </w:p>
        </w:tc>
        <w:tc>
          <w:tcPr>
            <w:tcW w:w="616" w:type="dxa"/>
            <w:noWrap/>
            <w:vAlign w:val="center"/>
            <w:hideMark/>
            <w:tcPrChange w:id="110844" w:author="pete jones" w:date="2022-01-12T17:27:00Z">
              <w:tcPr>
                <w:tcW w:w="616" w:type="dxa"/>
                <w:noWrap/>
                <w:hideMark/>
              </w:tcPr>
            </w:tcPrChange>
          </w:tcPr>
          <w:p w14:paraId="4226DFE9" w14:textId="77777777" w:rsidR="00D32D2F" w:rsidRPr="00D32D2F" w:rsidRDefault="00D32D2F">
            <w:pPr>
              <w:spacing w:before="0" w:after="0" w:line="240" w:lineRule="auto"/>
              <w:jc w:val="center"/>
              <w:rPr>
                <w:ins w:id="110845" w:author="pete jones" w:date="2022-01-12T17:25:00Z"/>
                <w:sz w:val="20"/>
                <w:szCs w:val="20"/>
                <w:rPrChange w:id="110846" w:author="pete jones" w:date="2022-01-12T17:26:00Z">
                  <w:rPr>
                    <w:ins w:id="110847" w:author="pete jones" w:date="2022-01-12T17:25:00Z"/>
                  </w:rPr>
                </w:rPrChange>
              </w:rPr>
              <w:pPrChange w:id="110848" w:author="pete jones" w:date="2022-01-12T17:30:00Z">
                <w:pPr>
                  <w:jc w:val="left"/>
                </w:pPr>
              </w:pPrChange>
            </w:pPr>
            <w:ins w:id="110849" w:author="pete jones" w:date="2022-01-12T17:25:00Z">
              <w:r w:rsidRPr="00D32D2F">
                <w:rPr>
                  <w:sz w:val="20"/>
                  <w:szCs w:val="20"/>
                  <w:rPrChange w:id="110850" w:author="pete jones" w:date="2022-01-12T17:26:00Z">
                    <w:rPr/>
                  </w:rPrChange>
                </w:rPr>
                <w:t>2</w:t>
              </w:r>
            </w:ins>
          </w:p>
        </w:tc>
        <w:tc>
          <w:tcPr>
            <w:tcW w:w="616" w:type="dxa"/>
            <w:noWrap/>
            <w:vAlign w:val="center"/>
            <w:hideMark/>
            <w:tcPrChange w:id="110851" w:author="pete jones" w:date="2022-01-12T17:27:00Z">
              <w:tcPr>
                <w:tcW w:w="616" w:type="dxa"/>
                <w:noWrap/>
                <w:hideMark/>
              </w:tcPr>
            </w:tcPrChange>
          </w:tcPr>
          <w:p w14:paraId="6868CBAD" w14:textId="77777777" w:rsidR="00D32D2F" w:rsidRPr="00D32D2F" w:rsidRDefault="00D32D2F">
            <w:pPr>
              <w:spacing w:before="0" w:after="0" w:line="240" w:lineRule="auto"/>
              <w:jc w:val="center"/>
              <w:rPr>
                <w:ins w:id="110852" w:author="pete jones" w:date="2022-01-12T17:25:00Z"/>
                <w:sz w:val="20"/>
                <w:szCs w:val="20"/>
                <w:rPrChange w:id="110853" w:author="pete jones" w:date="2022-01-12T17:26:00Z">
                  <w:rPr>
                    <w:ins w:id="110854" w:author="pete jones" w:date="2022-01-12T17:25:00Z"/>
                  </w:rPr>
                </w:rPrChange>
              </w:rPr>
              <w:pPrChange w:id="110855" w:author="pete jones" w:date="2022-01-12T17:30:00Z">
                <w:pPr>
                  <w:jc w:val="left"/>
                </w:pPr>
              </w:pPrChange>
            </w:pPr>
            <w:ins w:id="110856" w:author="pete jones" w:date="2022-01-12T17:25:00Z">
              <w:r w:rsidRPr="00D32D2F">
                <w:rPr>
                  <w:sz w:val="20"/>
                  <w:szCs w:val="20"/>
                  <w:rPrChange w:id="110857" w:author="pete jones" w:date="2022-01-12T17:26:00Z">
                    <w:rPr/>
                  </w:rPrChange>
                </w:rPr>
                <w:t>v</w:t>
              </w:r>
            </w:ins>
          </w:p>
        </w:tc>
        <w:tc>
          <w:tcPr>
            <w:tcW w:w="616" w:type="dxa"/>
            <w:noWrap/>
            <w:vAlign w:val="center"/>
            <w:hideMark/>
            <w:tcPrChange w:id="110858" w:author="pete jones" w:date="2022-01-12T17:27:00Z">
              <w:tcPr>
                <w:tcW w:w="616" w:type="dxa"/>
                <w:noWrap/>
                <w:hideMark/>
              </w:tcPr>
            </w:tcPrChange>
          </w:tcPr>
          <w:p w14:paraId="175AAA7B" w14:textId="77777777" w:rsidR="00D32D2F" w:rsidRPr="00D32D2F" w:rsidRDefault="00D32D2F">
            <w:pPr>
              <w:spacing w:before="0" w:after="0" w:line="240" w:lineRule="auto"/>
              <w:jc w:val="center"/>
              <w:rPr>
                <w:ins w:id="110859" w:author="pete jones" w:date="2022-01-12T17:25:00Z"/>
                <w:sz w:val="20"/>
                <w:szCs w:val="20"/>
                <w:rPrChange w:id="110860" w:author="pete jones" w:date="2022-01-12T17:26:00Z">
                  <w:rPr>
                    <w:ins w:id="110861" w:author="pete jones" w:date="2022-01-12T17:25:00Z"/>
                  </w:rPr>
                </w:rPrChange>
              </w:rPr>
              <w:pPrChange w:id="110862" w:author="pete jones" w:date="2022-01-12T17:30:00Z">
                <w:pPr>
                  <w:jc w:val="left"/>
                </w:pPr>
              </w:pPrChange>
            </w:pPr>
          </w:p>
        </w:tc>
        <w:tc>
          <w:tcPr>
            <w:tcW w:w="616" w:type="dxa"/>
            <w:noWrap/>
            <w:vAlign w:val="center"/>
            <w:hideMark/>
            <w:tcPrChange w:id="110863" w:author="pete jones" w:date="2022-01-12T17:27:00Z">
              <w:tcPr>
                <w:tcW w:w="616" w:type="dxa"/>
                <w:noWrap/>
                <w:hideMark/>
              </w:tcPr>
            </w:tcPrChange>
          </w:tcPr>
          <w:p w14:paraId="0C4AE31D" w14:textId="77777777" w:rsidR="00D32D2F" w:rsidRPr="00D32D2F" w:rsidRDefault="00D32D2F">
            <w:pPr>
              <w:spacing w:before="0" w:after="0" w:line="240" w:lineRule="auto"/>
              <w:jc w:val="center"/>
              <w:rPr>
                <w:ins w:id="110864" w:author="pete jones" w:date="2022-01-12T17:25:00Z"/>
                <w:sz w:val="20"/>
                <w:szCs w:val="20"/>
                <w:rPrChange w:id="110865" w:author="pete jones" w:date="2022-01-12T17:26:00Z">
                  <w:rPr>
                    <w:ins w:id="110866" w:author="pete jones" w:date="2022-01-12T17:25:00Z"/>
                  </w:rPr>
                </w:rPrChange>
              </w:rPr>
              <w:pPrChange w:id="110867" w:author="pete jones" w:date="2022-01-12T17:30:00Z">
                <w:pPr>
                  <w:jc w:val="left"/>
                </w:pPr>
              </w:pPrChange>
            </w:pPr>
          </w:p>
        </w:tc>
        <w:tc>
          <w:tcPr>
            <w:tcW w:w="616" w:type="dxa"/>
            <w:noWrap/>
            <w:vAlign w:val="center"/>
            <w:hideMark/>
            <w:tcPrChange w:id="110868" w:author="pete jones" w:date="2022-01-12T17:27:00Z">
              <w:tcPr>
                <w:tcW w:w="616" w:type="dxa"/>
                <w:noWrap/>
                <w:hideMark/>
              </w:tcPr>
            </w:tcPrChange>
          </w:tcPr>
          <w:p w14:paraId="2FF78C61" w14:textId="77777777" w:rsidR="00D32D2F" w:rsidRPr="00D32D2F" w:rsidRDefault="00D32D2F">
            <w:pPr>
              <w:spacing w:before="0" w:after="0" w:line="240" w:lineRule="auto"/>
              <w:jc w:val="center"/>
              <w:rPr>
                <w:ins w:id="110869" w:author="pete jones" w:date="2022-01-12T17:25:00Z"/>
                <w:sz w:val="20"/>
                <w:szCs w:val="20"/>
                <w:rPrChange w:id="110870" w:author="pete jones" w:date="2022-01-12T17:26:00Z">
                  <w:rPr>
                    <w:ins w:id="110871" w:author="pete jones" w:date="2022-01-12T17:25:00Z"/>
                  </w:rPr>
                </w:rPrChange>
              </w:rPr>
              <w:pPrChange w:id="110872" w:author="pete jones" w:date="2022-01-12T17:30:00Z">
                <w:pPr>
                  <w:jc w:val="left"/>
                </w:pPr>
              </w:pPrChange>
            </w:pPr>
          </w:p>
        </w:tc>
      </w:tr>
      <w:tr w:rsidR="00D32D2F" w:rsidRPr="00D32D2F" w14:paraId="31C472DC" w14:textId="77777777" w:rsidTr="00D32D2F">
        <w:trPr>
          <w:trHeight w:val="300"/>
          <w:ins w:id="110873" w:author="pete jones" w:date="2022-01-12T17:25:00Z"/>
          <w:trPrChange w:id="110874" w:author="pete jones" w:date="2022-01-12T17:27:00Z">
            <w:trPr>
              <w:trHeight w:val="300"/>
            </w:trPr>
          </w:trPrChange>
        </w:trPr>
        <w:tc>
          <w:tcPr>
            <w:tcW w:w="868" w:type="dxa"/>
            <w:noWrap/>
            <w:hideMark/>
            <w:tcPrChange w:id="110875" w:author="pete jones" w:date="2022-01-12T17:27:00Z">
              <w:tcPr>
                <w:tcW w:w="868" w:type="dxa"/>
                <w:noWrap/>
                <w:hideMark/>
              </w:tcPr>
            </w:tcPrChange>
          </w:tcPr>
          <w:p w14:paraId="6182558F" w14:textId="77777777" w:rsidR="00D32D2F" w:rsidRPr="00D32D2F" w:rsidRDefault="00D32D2F">
            <w:pPr>
              <w:spacing w:before="0" w:after="0" w:line="240" w:lineRule="auto"/>
              <w:jc w:val="left"/>
              <w:rPr>
                <w:ins w:id="110876" w:author="pete jones" w:date="2022-01-12T17:25:00Z"/>
                <w:sz w:val="20"/>
                <w:szCs w:val="20"/>
                <w:rPrChange w:id="110877" w:author="pete jones" w:date="2022-01-12T17:26:00Z">
                  <w:rPr>
                    <w:ins w:id="110878" w:author="pete jones" w:date="2022-01-12T17:25:00Z"/>
                  </w:rPr>
                </w:rPrChange>
              </w:rPr>
              <w:pPrChange w:id="110879" w:author="pete jones" w:date="2022-01-12T17:26:00Z">
                <w:pPr>
                  <w:jc w:val="left"/>
                </w:pPr>
              </w:pPrChange>
            </w:pPr>
            <w:ins w:id="110880" w:author="pete jones" w:date="2022-01-12T17:25:00Z">
              <w:r w:rsidRPr="00D32D2F">
                <w:rPr>
                  <w:sz w:val="20"/>
                  <w:szCs w:val="20"/>
                  <w:rPrChange w:id="110881" w:author="pete jones" w:date="2022-01-12T17:26:00Z">
                    <w:rPr/>
                  </w:rPrChange>
                </w:rPr>
                <w:t>141</w:t>
              </w:r>
            </w:ins>
          </w:p>
        </w:tc>
        <w:tc>
          <w:tcPr>
            <w:tcW w:w="1516" w:type="dxa"/>
            <w:noWrap/>
            <w:hideMark/>
            <w:tcPrChange w:id="110882" w:author="pete jones" w:date="2022-01-12T17:27:00Z">
              <w:tcPr>
                <w:tcW w:w="1516" w:type="dxa"/>
                <w:noWrap/>
                <w:hideMark/>
              </w:tcPr>
            </w:tcPrChange>
          </w:tcPr>
          <w:p w14:paraId="60194C01" w14:textId="77777777" w:rsidR="00D32D2F" w:rsidRPr="00D32D2F" w:rsidRDefault="00D32D2F">
            <w:pPr>
              <w:spacing w:before="0" w:after="0" w:line="240" w:lineRule="auto"/>
              <w:jc w:val="left"/>
              <w:rPr>
                <w:ins w:id="110883" w:author="pete jones" w:date="2022-01-12T17:25:00Z"/>
                <w:sz w:val="20"/>
                <w:szCs w:val="20"/>
                <w:rPrChange w:id="110884" w:author="pete jones" w:date="2022-01-12T17:26:00Z">
                  <w:rPr>
                    <w:ins w:id="110885" w:author="pete jones" w:date="2022-01-12T17:25:00Z"/>
                  </w:rPr>
                </w:rPrChange>
              </w:rPr>
              <w:pPrChange w:id="110886" w:author="pete jones" w:date="2022-01-12T17:26:00Z">
                <w:pPr>
                  <w:jc w:val="left"/>
                </w:pPr>
              </w:pPrChange>
            </w:pPr>
            <w:ins w:id="110887" w:author="pete jones" w:date="2022-01-12T17:25:00Z">
              <w:r w:rsidRPr="00D32D2F">
                <w:rPr>
                  <w:sz w:val="20"/>
                  <w:szCs w:val="20"/>
                  <w:rPrChange w:id="110888" w:author="pete jones" w:date="2022-01-12T17:26:00Z">
                    <w:rPr/>
                  </w:rPrChange>
                </w:rPr>
                <w:t>SCI2136</w:t>
              </w:r>
            </w:ins>
          </w:p>
        </w:tc>
        <w:tc>
          <w:tcPr>
            <w:tcW w:w="8744" w:type="dxa"/>
            <w:noWrap/>
            <w:hideMark/>
            <w:tcPrChange w:id="110889" w:author="pete jones" w:date="2022-01-12T17:27:00Z">
              <w:tcPr>
                <w:tcW w:w="8744" w:type="dxa"/>
                <w:noWrap/>
                <w:hideMark/>
              </w:tcPr>
            </w:tcPrChange>
          </w:tcPr>
          <w:p w14:paraId="4585A245" w14:textId="77777777" w:rsidR="00D32D2F" w:rsidRPr="00D32D2F" w:rsidRDefault="00D32D2F">
            <w:pPr>
              <w:spacing w:before="0" w:after="0" w:line="240" w:lineRule="auto"/>
              <w:jc w:val="left"/>
              <w:rPr>
                <w:ins w:id="110890" w:author="pete jones" w:date="2022-01-12T17:25:00Z"/>
                <w:sz w:val="20"/>
                <w:szCs w:val="20"/>
                <w:rPrChange w:id="110891" w:author="pete jones" w:date="2022-01-12T17:26:00Z">
                  <w:rPr>
                    <w:ins w:id="110892" w:author="pete jones" w:date="2022-01-12T17:25:00Z"/>
                  </w:rPr>
                </w:rPrChange>
              </w:rPr>
              <w:pPrChange w:id="110893" w:author="pete jones" w:date="2022-01-12T17:26:00Z">
                <w:pPr>
                  <w:jc w:val="left"/>
                </w:pPr>
              </w:pPrChange>
            </w:pPr>
            <w:ins w:id="110894" w:author="pete jones" w:date="2022-01-12T17:25:00Z">
              <w:r w:rsidRPr="00D32D2F">
                <w:rPr>
                  <w:sz w:val="20"/>
                  <w:szCs w:val="20"/>
                  <w:rPrChange w:id="110895" w:author="pete jones" w:date="2022-01-12T17:26:00Z">
                    <w:rPr/>
                  </w:rPrChange>
                </w:rPr>
                <w:t xml:space="preserve"> Astronomy and Statistics: AstroStats</w:t>
              </w:r>
            </w:ins>
          </w:p>
        </w:tc>
        <w:tc>
          <w:tcPr>
            <w:tcW w:w="616" w:type="dxa"/>
            <w:noWrap/>
            <w:vAlign w:val="center"/>
            <w:hideMark/>
            <w:tcPrChange w:id="110896" w:author="pete jones" w:date="2022-01-12T17:27:00Z">
              <w:tcPr>
                <w:tcW w:w="616" w:type="dxa"/>
                <w:noWrap/>
                <w:hideMark/>
              </w:tcPr>
            </w:tcPrChange>
          </w:tcPr>
          <w:p w14:paraId="32AF1E17" w14:textId="572C8919" w:rsidR="00D32D2F" w:rsidRPr="00D32D2F" w:rsidRDefault="00D32D2F">
            <w:pPr>
              <w:spacing w:before="0" w:after="0" w:line="240" w:lineRule="auto"/>
              <w:jc w:val="center"/>
              <w:rPr>
                <w:ins w:id="110897" w:author="pete jones" w:date="2022-01-12T17:25:00Z"/>
                <w:sz w:val="20"/>
                <w:szCs w:val="20"/>
                <w:rPrChange w:id="110898" w:author="pete jones" w:date="2022-01-12T17:26:00Z">
                  <w:rPr>
                    <w:ins w:id="110899" w:author="pete jones" w:date="2022-01-12T17:25:00Z"/>
                  </w:rPr>
                </w:rPrChange>
              </w:rPr>
              <w:pPrChange w:id="110900" w:author="pete jones" w:date="2022-01-12T17:30:00Z">
                <w:pPr>
                  <w:jc w:val="left"/>
                </w:pPr>
              </w:pPrChange>
            </w:pPr>
          </w:p>
        </w:tc>
        <w:tc>
          <w:tcPr>
            <w:tcW w:w="616" w:type="dxa"/>
            <w:noWrap/>
            <w:vAlign w:val="center"/>
            <w:hideMark/>
            <w:tcPrChange w:id="110901" w:author="pete jones" w:date="2022-01-12T17:27:00Z">
              <w:tcPr>
                <w:tcW w:w="616" w:type="dxa"/>
                <w:noWrap/>
                <w:hideMark/>
              </w:tcPr>
            </w:tcPrChange>
          </w:tcPr>
          <w:p w14:paraId="032216DA" w14:textId="77777777" w:rsidR="00D32D2F" w:rsidRPr="00D32D2F" w:rsidRDefault="00D32D2F">
            <w:pPr>
              <w:spacing w:before="0" w:after="0" w:line="240" w:lineRule="auto"/>
              <w:jc w:val="center"/>
              <w:rPr>
                <w:ins w:id="110902" w:author="pete jones" w:date="2022-01-12T17:25:00Z"/>
                <w:sz w:val="20"/>
                <w:szCs w:val="20"/>
                <w:rPrChange w:id="110903" w:author="pete jones" w:date="2022-01-12T17:26:00Z">
                  <w:rPr>
                    <w:ins w:id="110904" w:author="pete jones" w:date="2022-01-12T17:25:00Z"/>
                  </w:rPr>
                </w:rPrChange>
              </w:rPr>
              <w:pPrChange w:id="110905" w:author="pete jones" w:date="2022-01-12T17:30:00Z">
                <w:pPr>
                  <w:jc w:val="left"/>
                </w:pPr>
              </w:pPrChange>
            </w:pPr>
            <w:ins w:id="110906" w:author="pete jones" w:date="2022-01-12T17:25:00Z">
              <w:r w:rsidRPr="00D32D2F">
                <w:rPr>
                  <w:sz w:val="20"/>
                  <w:szCs w:val="20"/>
                  <w:rPrChange w:id="110907" w:author="pete jones" w:date="2022-01-12T17:26:00Z">
                    <w:rPr/>
                  </w:rPrChange>
                </w:rPr>
                <w:t>6</w:t>
              </w:r>
            </w:ins>
          </w:p>
        </w:tc>
        <w:tc>
          <w:tcPr>
            <w:tcW w:w="616" w:type="dxa"/>
            <w:noWrap/>
            <w:vAlign w:val="center"/>
            <w:hideMark/>
            <w:tcPrChange w:id="110908" w:author="pete jones" w:date="2022-01-12T17:27:00Z">
              <w:tcPr>
                <w:tcW w:w="616" w:type="dxa"/>
                <w:noWrap/>
                <w:hideMark/>
              </w:tcPr>
            </w:tcPrChange>
          </w:tcPr>
          <w:p w14:paraId="4DD3490A" w14:textId="77777777" w:rsidR="00D32D2F" w:rsidRPr="00D32D2F" w:rsidRDefault="00D32D2F">
            <w:pPr>
              <w:spacing w:before="0" w:after="0" w:line="240" w:lineRule="auto"/>
              <w:jc w:val="center"/>
              <w:rPr>
                <w:ins w:id="110909" w:author="pete jones" w:date="2022-01-12T17:25:00Z"/>
                <w:sz w:val="20"/>
                <w:szCs w:val="20"/>
                <w:rPrChange w:id="110910" w:author="pete jones" w:date="2022-01-12T17:26:00Z">
                  <w:rPr>
                    <w:ins w:id="110911" w:author="pete jones" w:date="2022-01-12T17:25:00Z"/>
                  </w:rPr>
                </w:rPrChange>
              </w:rPr>
              <w:pPrChange w:id="110912" w:author="pete jones" w:date="2022-01-12T17:30:00Z">
                <w:pPr>
                  <w:jc w:val="left"/>
                </w:pPr>
              </w:pPrChange>
            </w:pPr>
          </w:p>
        </w:tc>
        <w:tc>
          <w:tcPr>
            <w:tcW w:w="616" w:type="dxa"/>
            <w:noWrap/>
            <w:vAlign w:val="center"/>
            <w:hideMark/>
            <w:tcPrChange w:id="110913" w:author="pete jones" w:date="2022-01-12T17:27:00Z">
              <w:tcPr>
                <w:tcW w:w="616" w:type="dxa"/>
                <w:noWrap/>
                <w:hideMark/>
              </w:tcPr>
            </w:tcPrChange>
          </w:tcPr>
          <w:p w14:paraId="3DA5E60B" w14:textId="77777777" w:rsidR="00D32D2F" w:rsidRPr="00D32D2F" w:rsidRDefault="00D32D2F">
            <w:pPr>
              <w:spacing w:before="0" w:after="0" w:line="240" w:lineRule="auto"/>
              <w:jc w:val="center"/>
              <w:rPr>
                <w:ins w:id="110914" w:author="pete jones" w:date="2022-01-12T17:25:00Z"/>
                <w:sz w:val="20"/>
                <w:szCs w:val="20"/>
                <w:rPrChange w:id="110915" w:author="pete jones" w:date="2022-01-12T17:26:00Z">
                  <w:rPr>
                    <w:ins w:id="110916" w:author="pete jones" w:date="2022-01-12T17:25:00Z"/>
                  </w:rPr>
                </w:rPrChange>
              </w:rPr>
              <w:pPrChange w:id="110917" w:author="pete jones" w:date="2022-01-12T17:30:00Z">
                <w:pPr>
                  <w:jc w:val="left"/>
                </w:pPr>
              </w:pPrChange>
            </w:pPr>
            <w:ins w:id="110918" w:author="pete jones" w:date="2022-01-12T17:25:00Z">
              <w:r w:rsidRPr="00D32D2F">
                <w:rPr>
                  <w:sz w:val="20"/>
                  <w:szCs w:val="20"/>
                  <w:rPrChange w:id="110919" w:author="pete jones" w:date="2022-01-12T17:26:00Z">
                    <w:rPr/>
                  </w:rPrChange>
                </w:rPr>
                <w:t>2</w:t>
              </w:r>
            </w:ins>
          </w:p>
        </w:tc>
        <w:tc>
          <w:tcPr>
            <w:tcW w:w="616" w:type="dxa"/>
            <w:noWrap/>
            <w:vAlign w:val="center"/>
            <w:hideMark/>
            <w:tcPrChange w:id="110920" w:author="pete jones" w:date="2022-01-12T17:27:00Z">
              <w:tcPr>
                <w:tcW w:w="616" w:type="dxa"/>
                <w:noWrap/>
                <w:hideMark/>
              </w:tcPr>
            </w:tcPrChange>
          </w:tcPr>
          <w:p w14:paraId="20770392" w14:textId="77777777" w:rsidR="00D32D2F" w:rsidRPr="00D32D2F" w:rsidRDefault="00D32D2F">
            <w:pPr>
              <w:spacing w:before="0" w:after="0" w:line="240" w:lineRule="auto"/>
              <w:jc w:val="center"/>
              <w:rPr>
                <w:ins w:id="110921" w:author="pete jones" w:date="2022-01-12T17:25:00Z"/>
                <w:sz w:val="20"/>
                <w:szCs w:val="20"/>
                <w:rPrChange w:id="110922" w:author="pete jones" w:date="2022-01-12T17:26:00Z">
                  <w:rPr>
                    <w:ins w:id="110923" w:author="pete jones" w:date="2022-01-12T17:25:00Z"/>
                  </w:rPr>
                </w:rPrChange>
              </w:rPr>
              <w:pPrChange w:id="110924" w:author="pete jones" w:date="2022-01-12T17:30:00Z">
                <w:pPr>
                  <w:jc w:val="left"/>
                </w:pPr>
              </w:pPrChange>
            </w:pPr>
            <w:ins w:id="110925" w:author="pete jones" w:date="2022-01-12T17:25:00Z">
              <w:r w:rsidRPr="00D32D2F">
                <w:rPr>
                  <w:sz w:val="20"/>
                  <w:szCs w:val="20"/>
                  <w:rPrChange w:id="110926" w:author="pete jones" w:date="2022-01-12T17:26:00Z">
                    <w:rPr/>
                  </w:rPrChange>
                </w:rPr>
                <w:t>2</w:t>
              </w:r>
            </w:ins>
          </w:p>
        </w:tc>
        <w:tc>
          <w:tcPr>
            <w:tcW w:w="616" w:type="dxa"/>
            <w:noWrap/>
            <w:vAlign w:val="center"/>
            <w:hideMark/>
            <w:tcPrChange w:id="110927" w:author="pete jones" w:date="2022-01-12T17:27:00Z">
              <w:tcPr>
                <w:tcW w:w="616" w:type="dxa"/>
                <w:noWrap/>
                <w:hideMark/>
              </w:tcPr>
            </w:tcPrChange>
          </w:tcPr>
          <w:p w14:paraId="10D0CE23" w14:textId="77777777" w:rsidR="00D32D2F" w:rsidRPr="00D32D2F" w:rsidRDefault="00D32D2F">
            <w:pPr>
              <w:spacing w:before="0" w:after="0" w:line="240" w:lineRule="auto"/>
              <w:jc w:val="center"/>
              <w:rPr>
                <w:ins w:id="110928" w:author="pete jones" w:date="2022-01-12T17:25:00Z"/>
                <w:sz w:val="20"/>
                <w:szCs w:val="20"/>
                <w:rPrChange w:id="110929" w:author="pete jones" w:date="2022-01-12T17:26:00Z">
                  <w:rPr>
                    <w:ins w:id="110930" w:author="pete jones" w:date="2022-01-12T17:25:00Z"/>
                  </w:rPr>
                </w:rPrChange>
              </w:rPr>
              <w:pPrChange w:id="110931" w:author="pete jones" w:date="2022-01-12T17:30:00Z">
                <w:pPr>
                  <w:jc w:val="left"/>
                </w:pPr>
              </w:pPrChange>
            </w:pPr>
            <w:ins w:id="110932" w:author="pete jones" w:date="2022-01-12T17:25:00Z">
              <w:r w:rsidRPr="00D32D2F">
                <w:rPr>
                  <w:sz w:val="20"/>
                  <w:szCs w:val="20"/>
                  <w:rPrChange w:id="110933" w:author="pete jones" w:date="2022-01-12T17:26:00Z">
                    <w:rPr/>
                  </w:rPrChange>
                </w:rPr>
                <w:t>3</w:t>
              </w:r>
            </w:ins>
          </w:p>
        </w:tc>
        <w:tc>
          <w:tcPr>
            <w:tcW w:w="616" w:type="dxa"/>
            <w:noWrap/>
            <w:vAlign w:val="center"/>
            <w:hideMark/>
            <w:tcPrChange w:id="110934" w:author="pete jones" w:date="2022-01-12T17:27:00Z">
              <w:tcPr>
                <w:tcW w:w="616" w:type="dxa"/>
                <w:noWrap/>
                <w:hideMark/>
              </w:tcPr>
            </w:tcPrChange>
          </w:tcPr>
          <w:p w14:paraId="3580BCE1" w14:textId="77777777" w:rsidR="00D32D2F" w:rsidRPr="00D32D2F" w:rsidRDefault="00D32D2F">
            <w:pPr>
              <w:spacing w:before="0" w:after="0" w:line="240" w:lineRule="auto"/>
              <w:jc w:val="center"/>
              <w:rPr>
                <w:ins w:id="110935" w:author="pete jones" w:date="2022-01-12T17:25:00Z"/>
                <w:sz w:val="20"/>
                <w:szCs w:val="20"/>
                <w:rPrChange w:id="110936" w:author="pete jones" w:date="2022-01-12T17:26:00Z">
                  <w:rPr>
                    <w:ins w:id="110937" w:author="pete jones" w:date="2022-01-12T17:25:00Z"/>
                  </w:rPr>
                </w:rPrChange>
              </w:rPr>
              <w:pPrChange w:id="110938" w:author="pete jones" w:date="2022-01-12T17:30:00Z">
                <w:pPr>
                  <w:jc w:val="left"/>
                </w:pPr>
              </w:pPrChange>
            </w:pPr>
            <w:ins w:id="110939" w:author="pete jones" w:date="2022-01-12T17:25:00Z">
              <w:r w:rsidRPr="00D32D2F">
                <w:rPr>
                  <w:sz w:val="20"/>
                  <w:szCs w:val="20"/>
                  <w:rPrChange w:id="110940" w:author="pete jones" w:date="2022-01-12T17:26:00Z">
                    <w:rPr/>
                  </w:rPrChange>
                </w:rPr>
                <w:t>0</w:t>
              </w:r>
            </w:ins>
          </w:p>
        </w:tc>
        <w:tc>
          <w:tcPr>
            <w:tcW w:w="616" w:type="dxa"/>
            <w:noWrap/>
            <w:vAlign w:val="center"/>
            <w:hideMark/>
            <w:tcPrChange w:id="110941" w:author="pete jones" w:date="2022-01-12T17:27:00Z">
              <w:tcPr>
                <w:tcW w:w="616" w:type="dxa"/>
                <w:noWrap/>
                <w:hideMark/>
              </w:tcPr>
            </w:tcPrChange>
          </w:tcPr>
          <w:p w14:paraId="26DAC501" w14:textId="77777777" w:rsidR="00D32D2F" w:rsidRPr="00D32D2F" w:rsidRDefault="00D32D2F">
            <w:pPr>
              <w:spacing w:before="0" w:after="0" w:line="240" w:lineRule="auto"/>
              <w:jc w:val="center"/>
              <w:rPr>
                <w:ins w:id="110942" w:author="pete jones" w:date="2022-01-12T17:25:00Z"/>
                <w:sz w:val="20"/>
                <w:szCs w:val="20"/>
                <w:rPrChange w:id="110943" w:author="pete jones" w:date="2022-01-12T17:26:00Z">
                  <w:rPr>
                    <w:ins w:id="110944" w:author="pete jones" w:date="2022-01-12T17:25:00Z"/>
                  </w:rPr>
                </w:rPrChange>
              </w:rPr>
              <w:pPrChange w:id="110945" w:author="pete jones" w:date="2022-01-12T17:30:00Z">
                <w:pPr>
                  <w:jc w:val="left"/>
                </w:pPr>
              </w:pPrChange>
            </w:pPr>
            <w:ins w:id="110946" w:author="pete jones" w:date="2022-01-12T17:25:00Z">
              <w:r w:rsidRPr="00D32D2F">
                <w:rPr>
                  <w:sz w:val="20"/>
                  <w:szCs w:val="20"/>
                  <w:rPrChange w:id="110947" w:author="pete jones" w:date="2022-01-12T17:26:00Z">
                    <w:rPr/>
                  </w:rPrChange>
                </w:rPr>
                <w:t>9</w:t>
              </w:r>
            </w:ins>
          </w:p>
        </w:tc>
      </w:tr>
      <w:tr w:rsidR="00D32D2F" w:rsidRPr="00D32D2F" w14:paraId="1C11193E" w14:textId="77777777" w:rsidTr="00D32D2F">
        <w:trPr>
          <w:trHeight w:val="300"/>
          <w:ins w:id="110948" w:author="pete jones" w:date="2022-01-12T17:25:00Z"/>
          <w:trPrChange w:id="110949" w:author="pete jones" w:date="2022-01-12T17:27:00Z">
            <w:trPr>
              <w:trHeight w:val="300"/>
            </w:trPr>
          </w:trPrChange>
        </w:trPr>
        <w:tc>
          <w:tcPr>
            <w:tcW w:w="868" w:type="dxa"/>
            <w:noWrap/>
            <w:hideMark/>
            <w:tcPrChange w:id="110950" w:author="pete jones" w:date="2022-01-12T17:27:00Z">
              <w:tcPr>
                <w:tcW w:w="868" w:type="dxa"/>
                <w:noWrap/>
                <w:hideMark/>
              </w:tcPr>
            </w:tcPrChange>
          </w:tcPr>
          <w:p w14:paraId="58771DF0" w14:textId="77777777" w:rsidR="00D32D2F" w:rsidRPr="00D32D2F" w:rsidRDefault="00D32D2F">
            <w:pPr>
              <w:spacing w:before="0" w:after="0" w:line="240" w:lineRule="auto"/>
              <w:jc w:val="left"/>
              <w:rPr>
                <w:ins w:id="110951" w:author="pete jones" w:date="2022-01-12T17:25:00Z"/>
                <w:sz w:val="20"/>
                <w:szCs w:val="20"/>
                <w:rPrChange w:id="110952" w:author="pete jones" w:date="2022-01-12T17:26:00Z">
                  <w:rPr>
                    <w:ins w:id="110953" w:author="pete jones" w:date="2022-01-12T17:25:00Z"/>
                  </w:rPr>
                </w:rPrChange>
              </w:rPr>
              <w:pPrChange w:id="110954" w:author="pete jones" w:date="2022-01-12T17:26:00Z">
                <w:pPr>
                  <w:jc w:val="left"/>
                </w:pPr>
              </w:pPrChange>
            </w:pPr>
            <w:ins w:id="110955" w:author="pete jones" w:date="2022-01-12T17:25:00Z">
              <w:r w:rsidRPr="00D32D2F">
                <w:rPr>
                  <w:sz w:val="20"/>
                  <w:szCs w:val="20"/>
                  <w:rPrChange w:id="110956" w:author="pete jones" w:date="2022-01-12T17:26:00Z">
                    <w:rPr/>
                  </w:rPrChange>
                </w:rPr>
                <w:t>142</w:t>
              </w:r>
            </w:ins>
          </w:p>
        </w:tc>
        <w:tc>
          <w:tcPr>
            <w:tcW w:w="1516" w:type="dxa"/>
            <w:noWrap/>
            <w:hideMark/>
            <w:tcPrChange w:id="110957" w:author="pete jones" w:date="2022-01-12T17:27:00Z">
              <w:tcPr>
                <w:tcW w:w="1516" w:type="dxa"/>
                <w:noWrap/>
                <w:hideMark/>
              </w:tcPr>
            </w:tcPrChange>
          </w:tcPr>
          <w:p w14:paraId="6CC46CFB" w14:textId="77777777" w:rsidR="00D32D2F" w:rsidRPr="00D32D2F" w:rsidRDefault="00D32D2F">
            <w:pPr>
              <w:spacing w:before="0" w:after="0" w:line="240" w:lineRule="auto"/>
              <w:jc w:val="left"/>
              <w:rPr>
                <w:ins w:id="110958" w:author="pete jones" w:date="2022-01-12T17:25:00Z"/>
                <w:sz w:val="20"/>
                <w:szCs w:val="20"/>
                <w:rPrChange w:id="110959" w:author="pete jones" w:date="2022-01-12T17:26:00Z">
                  <w:rPr>
                    <w:ins w:id="110960" w:author="pete jones" w:date="2022-01-12T17:25:00Z"/>
                  </w:rPr>
                </w:rPrChange>
              </w:rPr>
              <w:pPrChange w:id="110961" w:author="pete jones" w:date="2022-01-12T17:26:00Z">
                <w:pPr>
                  <w:jc w:val="left"/>
                </w:pPr>
              </w:pPrChange>
            </w:pPr>
            <w:ins w:id="110962" w:author="pete jones" w:date="2022-01-12T17:25:00Z">
              <w:r w:rsidRPr="00D32D2F">
                <w:rPr>
                  <w:sz w:val="20"/>
                  <w:szCs w:val="20"/>
                  <w:rPrChange w:id="110963" w:author="pete jones" w:date="2022-01-12T17:26:00Z">
                    <w:rPr/>
                  </w:rPrChange>
                </w:rPr>
                <w:t>SCI2199</w:t>
              </w:r>
            </w:ins>
          </w:p>
        </w:tc>
        <w:tc>
          <w:tcPr>
            <w:tcW w:w="8744" w:type="dxa"/>
            <w:noWrap/>
            <w:hideMark/>
            <w:tcPrChange w:id="110964" w:author="pete jones" w:date="2022-01-12T17:27:00Z">
              <w:tcPr>
                <w:tcW w:w="8744" w:type="dxa"/>
                <w:noWrap/>
                <w:hideMark/>
              </w:tcPr>
            </w:tcPrChange>
          </w:tcPr>
          <w:p w14:paraId="4695CF7F" w14:textId="77777777" w:rsidR="00D32D2F" w:rsidRPr="00D32D2F" w:rsidRDefault="00D32D2F">
            <w:pPr>
              <w:spacing w:before="0" w:after="0" w:line="240" w:lineRule="auto"/>
              <w:jc w:val="left"/>
              <w:rPr>
                <w:ins w:id="110965" w:author="pete jones" w:date="2022-01-12T17:25:00Z"/>
                <w:sz w:val="20"/>
                <w:szCs w:val="20"/>
                <w:rPrChange w:id="110966" w:author="pete jones" w:date="2022-01-12T17:26:00Z">
                  <w:rPr>
                    <w:ins w:id="110967" w:author="pete jones" w:date="2022-01-12T17:25:00Z"/>
                  </w:rPr>
                </w:rPrChange>
              </w:rPr>
              <w:pPrChange w:id="110968" w:author="pete jones" w:date="2022-01-12T17:26:00Z">
                <w:pPr>
                  <w:jc w:val="left"/>
                </w:pPr>
              </w:pPrChange>
            </w:pPr>
            <w:ins w:id="110969" w:author="pete jones" w:date="2022-01-12T17:25:00Z">
              <w:r w:rsidRPr="00D32D2F">
                <w:rPr>
                  <w:sz w:val="20"/>
                  <w:szCs w:val="20"/>
                  <w:rPrChange w:id="110970" w:author="pete jones" w:date="2022-01-12T17:26:00Z">
                    <w:rPr/>
                  </w:rPrChange>
                </w:rPr>
                <w:t xml:space="preserve"> Special Topics in Physics</w:t>
              </w:r>
            </w:ins>
          </w:p>
        </w:tc>
        <w:tc>
          <w:tcPr>
            <w:tcW w:w="616" w:type="dxa"/>
            <w:noWrap/>
            <w:vAlign w:val="center"/>
            <w:hideMark/>
            <w:tcPrChange w:id="110971" w:author="pete jones" w:date="2022-01-12T17:27:00Z">
              <w:tcPr>
                <w:tcW w:w="616" w:type="dxa"/>
                <w:noWrap/>
                <w:hideMark/>
              </w:tcPr>
            </w:tcPrChange>
          </w:tcPr>
          <w:p w14:paraId="7C460DC7" w14:textId="629467E2" w:rsidR="00D32D2F" w:rsidRPr="00D32D2F" w:rsidRDefault="00D32D2F">
            <w:pPr>
              <w:spacing w:before="0" w:after="0" w:line="240" w:lineRule="auto"/>
              <w:jc w:val="center"/>
              <w:rPr>
                <w:ins w:id="110972" w:author="pete jones" w:date="2022-01-12T17:25:00Z"/>
                <w:sz w:val="20"/>
                <w:szCs w:val="20"/>
                <w:rPrChange w:id="110973" w:author="pete jones" w:date="2022-01-12T17:26:00Z">
                  <w:rPr>
                    <w:ins w:id="110974" w:author="pete jones" w:date="2022-01-12T17:25:00Z"/>
                  </w:rPr>
                </w:rPrChange>
              </w:rPr>
              <w:pPrChange w:id="110975" w:author="pete jones" w:date="2022-01-12T17:30:00Z">
                <w:pPr>
                  <w:jc w:val="left"/>
                </w:pPr>
              </w:pPrChange>
            </w:pPr>
          </w:p>
        </w:tc>
        <w:tc>
          <w:tcPr>
            <w:tcW w:w="616" w:type="dxa"/>
            <w:noWrap/>
            <w:vAlign w:val="center"/>
            <w:hideMark/>
            <w:tcPrChange w:id="110976" w:author="pete jones" w:date="2022-01-12T17:27:00Z">
              <w:tcPr>
                <w:tcW w:w="616" w:type="dxa"/>
                <w:noWrap/>
                <w:hideMark/>
              </w:tcPr>
            </w:tcPrChange>
          </w:tcPr>
          <w:p w14:paraId="268B98E9" w14:textId="77777777" w:rsidR="00D32D2F" w:rsidRPr="00D32D2F" w:rsidRDefault="00D32D2F">
            <w:pPr>
              <w:spacing w:before="0" w:after="0" w:line="240" w:lineRule="auto"/>
              <w:jc w:val="center"/>
              <w:rPr>
                <w:ins w:id="110977" w:author="pete jones" w:date="2022-01-12T17:25:00Z"/>
                <w:sz w:val="20"/>
                <w:szCs w:val="20"/>
                <w:rPrChange w:id="110978" w:author="pete jones" w:date="2022-01-12T17:26:00Z">
                  <w:rPr>
                    <w:ins w:id="110979" w:author="pete jones" w:date="2022-01-12T17:25:00Z"/>
                  </w:rPr>
                </w:rPrChange>
              </w:rPr>
              <w:pPrChange w:id="110980" w:author="pete jones" w:date="2022-01-12T17:30:00Z">
                <w:pPr>
                  <w:jc w:val="left"/>
                </w:pPr>
              </w:pPrChange>
            </w:pPr>
            <w:ins w:id="110981" w:author="pete jones" w:date="2022-01-12T17:25:00Z">
              <w:r w:rsidRPr="00D32D2F">
                <w:rPr>
                  <w:sz w:val="20"/>
                  <w:szCs w:val="20"/>
                  <w:rPrChange w:id="110982" w:author="pete jones" w:date="2022-01-12T17:26:00Z">
                    <w:rPr/>
                  </w:rPrChange>
                </w:rPr>
                <w:t>6</w:t>
              </w:r>
            </w:ins>
          </w:p>
        </w:tc>
        <w:tc>
          <w:tcPr>
            <w:tcW w:w="616" w:type="dxa"/>
            <w:noWrap/>
            <w:vAlign w:val="center"/>
            <w:hideMark/>
            <w:tcPrChange w:id="110983" w:author="pete jones" w:date="2022-01-12T17:27:00Z">
              <w:tcPr>
                <w:tcW w:w="616" w:type="dxa"/>
                <w:noWrap/>
                <w:hideMark/>
              </w:tcPr>
            </w:tcPrChange>
          </w:tcPr>
          <w:p w14:paraId="5475E1CF" w14:textId="77777777" w:rsidR="00D32D2F" w:rsidRPr="00D32D2F" w:rsidRDefault="00D32D2F">
            <w:pPr>
              <w:spacing w:before="0" w:after="0" w:line="240" w:lineRule="auto"/>
              <w:jc w:val="center"/>
              <w:rPr>
                <w:ins w:id="110984" w:author="pete jones" w:date="2022-01-12T17:25:00Z"/>
                <w:sz w:val="20"/>
                <w:szCs w:val="20"/>
                <w:rPrChange w:id="110985" w:author="pete jones" w:date="2022-01-12T17:26:00Z">
                  <w:rPr>
                    <w:ins w:id="110986" w:author="pete jones" w:date="2022-01-12T17:25:00Z"/>
                  </w:rPr>
                </w:rPrChange>
              </w:rPr>
              <w:pPrChange w:id="110987" w:author="pete jones" w:date="2022-01-12T17:30:00Z">
                <w:pPr>
                  <w:jc w:val="left"/>
                </w:pPr>
              </w:pPrChange>
            </w:pPr>
          </w:p>
        </w:tc>
        <w:tc>
          <w:tcPr>
            <w:tcW w:w="616" w:type="dxa"/>
            <w:noWrap/>
            <w:vAlign w:val="center"/>
            <w:hideMark/>
            <w:tcPrChange w:id="110988" w:author="pete jones" w:date="2022-01-12T17:27:00Z">
              <w:tcPr>
                <w:tcW w:w="616" w:type="dxa"/>
                <w:noWrap/>
                <w:hideMark/>
              </w:tcPr>
            </w:tcPrChange>
          </w:tcPr>
          <w:p w14:paraId="4964A0C2" w14:textId="77777777" w:rsidR="00D32D2F" w:rsidRPr="00D32D2F" w:rsidRDefault="00D32D2F">
            <w:pPr>
              <w:spacing w:before="0" w:after="0" w:line="240" w:lineRule="auto"/>
              <w:jc w:val="center"/>
              <w:rPr>
                <w:ins w:id="110989" w:author="pete jones" w:date="2022-01-12T17:25:00Z"/>
                <w:sz w:val="20"/>
                <w:szCs w:val="20"/>
                <w:rPrChange w:id="110990" w:author="pete jones" w:date="2022-01-12T17:26:00Z">
                  <w:rPr>
                    <w:ins w:id="110991" w:author="pete jones" w:date="2022-01-12T17:25:00Z"/>
                  </w:rPr>
                </w:rPrChange>
              </w:rPr>
              <w:pPrChange w:id="110992" w:author="pete jones" w:date="2022-01-12T17:30:00Z">
                <w:pPr>
                  <w:jc w:val="left"/>
                </w:pPr>
              </w:pPrChange>
            </w:pPr>
            <w:ins w:id="110993" w:author="pete jones" w:date="2022-01-12T17:25:00Z">
              <w:r w:rsidRPr="00D32D2F">
                <w:rPr>
                  <w:sz w:val="20"/>
                  <w:szCs w:val="20"/>
                  <w:rPrChange w:id="110994" w:author="pete jones" w:date="2022-01-12T17:26:00Z">
                    <w:rPr/>
                  </w:rPrChange>
                </w:rPr>
                <w:t>2</w:t>
              </w:r>
            </w:ins>
          </w:p>
        </w:tc>
        <w:tc>
          <w:tcPr>
            <w:tcW w:w="616" w:type="dxa"/>
            <w:noWrap/>
            <w:vAlign w:val="center"/>
            <w:hideMark/>
            <w:tcPrChange w:id="110995" w:author="pete jones" w:date="2022-01-12T17:27:00Z">
              <w:tcPr>
                <w:tcW w:w="616" w:type="dxa"/>
                <w:noWrap/>
                <w:hideMark/>
              </w:tcPr>
            </w:tcPrChange>
          </w:tcPr>
          <w:p w14:paraId="34781528" w14:textId="77777777" w:rsidR="00D32D2F" w:rsidRPr="00D32D2F" w:rsidRDefault="00D32D2F">
            <w:pPr>
              <w:spacing w:before="0" w:after="0" w:line="240" w:lineRule="auto"/>
              <w:jc w:val="center"/>
              <w:rPr>
                <w:ins w:id="110996" w:author="pete jones" w:date="2022-01-12T17:25:00Z"/>
                <w:sz w:val="20"/>
                <w:szCs w:val="20"/>
                <w:rPrChange w:id="110997" w:author="pete jones" w:date="2022-01-12T17:26:00Z">
                  <w:rPr>
                    <w:ins w:id="110998" w:author="pete jones" w:date="2022-01-12T17:25:00Z"/>
                  </w:rPr>
                </w:rPrChange>
              </w:rPr>
              <w:pPrChange w:id="110999" w:author="pete jones" w:date="2022-01-12T17:30:00Z">
                <w:pPr>
                  <w:jc w:val="left"/>
                </w:pPr>
              </w:pPrChange>
            </w:pPr>
            <w:ins w:id="111000" w:author="pete jones" w:date="2022-01-12T17:25:00Z">
              <w:r w:rsidRPr="00D32D2F">
                <w:rPr>
                  <w:sz w:val="20"/>
                  <w:szCs w:val="20"/>
                  <w:rPrChange w:id="111001" w:author="pete jones" w:date="2022-01-12T17:26:00Z">
                    <w:rPr/>
                  </w:rPrChange>
                </w:rPr>
                <w:t>v</w:t>
              </w:r>
            </w:ins>
          </w:p>
        </w:tc>
        <w:tc>
          <w:tcPr>
            <w:tcW w:w="616" w:type="dxa"/>
            <w:noWrap/>
            <w:vAlign w:val="center"/>
            <w:hideMark/>
            <w:tcPrChange w:id="111002" w:author="pete jones" w:date="2022-01-12T17:27:00Z">
              <w:tcPr>
                <w:tcW w:w="616" w:type="dxa"/>
                <w:noWrap/>
                <w:hideMark/>
              </w:tcPr>
            </w:tcPrChange>
          </w:tcPr>
          <w:p w14:paraId="7DD081D5" w14:textId="77777777" w:rsidR="00D32D2F" w:rsidRPr="00D32D2F" w:rsidRDefault="00D32D2F">
            <w:pPr>
              <w:spacing w:before="0" w:after="0" w:line="240" w:lineRule="auto"/>
              <w:jc w:val="center"/>
              <w:rPr>
                <w:ins w:id="111003" w:author="pete jones" w:date="2022-01-12T17:25:00Z"/>
                <w:sz w:val="20"/>
                <w:szCs w:val="20"/>
                <w:rPrChange w:id="111004" w:author="pete jones" w:date="2022-01-12T17:26:00Z">
                  <w:rPr>
                    <w:ins w:id="111005" w:author="pete jones" w:date="2022-01-12T17:25:00Z"/>
                  </w:rPr>
                </w:rPrChange>
              </w:rPr>
              <w:pPrChange w:id="111006" w:author="pete jones" w:date="2022-01-12T17:30:00Z">
                <w:pPr>
                  <w:jc w:val="left"/>
                </w:pPr>
              </w:pPrChange>
            </w:pPr>
          </w:p>
        </w:tc>
        <w:tc>
          <w:tcPr>
            <w:tcW w:w="616" w:type="dxa"/>
            <w:noWrap/>
            <w:vAlign w:val="center"/>
            <w:hideMark/>
            <w:tcPrChange w:id="111007" w:author="pete jones" w:date="2022-01-12T17:27:00Z">
              <w:tcPr>
                <w:tcW w:w="616" w:type="dxa"/>
                <w:noWrap/>
                <w:hideMark/>
              </w:tcPr>
            </w:tcPrChange>
          </w:tcPr>
          <w:p w14:paraId="4311D492" w14:textId="77777777" w:rsidR="00D32D2F" w:rsidRPr="00D32D2F" w:rsidRDefault="00D32D2F">
            <w:pPr>
              <w:spacing w:before="0" w:after="0" w:line="240" w:lineRule="auto"/>
              <w:jc w:val="center"/>
              <w:rPr>
                <w:ins w:id="111008" w:author="pete jones" w:date="2022-01-12T17:25:00Z"/>
                <w:sz w:val="20"/>
                <w:szCs w:val="20"/>
                <w:rPrChange w:id="111009" w:author="pete jones" w:date="2022-01-12T17:26:00Z">
                  <w:rPr>
                    <w:ins w:id="111010" w:author="pete jones" w:date="2022-01-12T17:25:00Z"/>
                  </w:rPr>
                </w:rPrChange>
              </w:rPr>
              <w:pPrChange w:id="111011" w:author="pete jones" w:date="2022-01-12T17:30:00Z">
                <w:pPr>
                  <w:jc w:val="left"/>
                </w:pPr>
              </w:pPrChange>
            </w:pPr>
          </w:p>
        </w:tc>
        <w:tc>
          <w:tcPr>
            <w:tcW w:w="616" w:type="dxa"/>
            <w:noWrap/>
            <w:vAlign w:val="center"/>
            <w:hideMark/>
            <w:tcPrChange w:id="111012" w:author="pete jones" w:date="2022-01-12T17:27:00Z">
              <w:tcPr>
                <w:tcW w:w="616" w:type="dxa"/>
                <w:noWrap/>
                <w:hideMark/>
              </w:tcPr>
            </w:tcPrChange>
          </w:tcPr>
          <w:p w14:paraId="1E14B930" w14:textId="77777777" w:rsidR="00D32D2F" w:rsidRPr="00D32D2F" w:rsidRDefault="00D32D2F">
            <w:pPr>
              <w:spacing w:before="0" w:after="0" w:line="240" w:lineRule="auto"/>
              <w:jc w:val="center"/>
              <w:rPr>
                <w:ins w:id="111013" w:author="pete jones" w:date="2022-01-12T17:25:00Z"/>
                <w:sz w:val="20"/>
                <w:szCs w:val="20"/>
                <w:rPrChange w:id="111014" w:author="pete jones" w:date="2022-01-12T17:26:00Z">
                  <w:rPr>
                    <w:ins w:id="111015" w:author="pete jones" w:date="2022-01-12T17:25:00Z"/>
                  </w:rPr>
                </w:rPrChange>
              </w:rPr>
              <w:pPrChange w:id="111016" w:author="pete jones" w:date="2022-01-12T17:30:00Z">
                <w:pPr>
                  <w:jc w:val="left"/>
                </w:pPr>
              </w:pPrChange>
            </w:pPr>
          </w:p>
        </w:tc>
      </w:tr>
      <w:tr w:rsidR="00D32D2F" w:rsidRPr="00D32D2F" w14:paraId="30A7F2C3" w14:textId="77777777" w:rsidTr="00D32D2F">
        <w:trPr>
          <w:trHeight w:val="300"/>
          <w:ins w:id="111017" w:author="pete jones" w:date="2022-01-12T17:25:00Z"/>
          <w:trPrChange w:id="111018" w:author="pete jones" w:date="2022-01-12T17:27:00Z">
            <w:trPr>
              <w:trHeight w:val="300"/>
            </w:trPr>
          </w:trPrChange>
        </w:trPr>
        <w:tc>
          <w:tcPr>
            <w:tcW w:w="868" w:type="dxa"/>
            <w:noWrap/>
            <w:hideMark/>
            <w:tcPrChange w:id="111019" w:author="pete jones" w:date="2022-01-12T17:27:00Z">
              <w:tcPr>
                <w:tcW w:w="868" w:type="dxa"/>
                <w:noWrap/>
                <w:hideMark/>
              </w:tcPr>
            </w:tcPrChange>
          </w:tcPr>
          <w:p w14:paraId="570218D8" w14:textId="77777777" w:rsidR="00D32D2F" w:rsidRPr="00D32D2F" w:rsidRDefault="00D32D2F">
            <w:pPr>
              <w:spacing w:before="0" w:after="0" w:line="240" w:lineRule="auto"/>
              <w:jc w:val="left"/>
              <w:rPr>
                <w:ins w:id="111020" w:author="pete jones" w:date="2022-01-12T17:25:00Z"/>
                <w:sz w:val="20"/>
                <w:szCs w:val="20"/>
                <w:rPrChange w:id="111021" w:author="pete jones" w:date="2022-01-12T17:26:00Z">
                  <w:rPr>
                    <w:ins w:id="111022" w:author="pete jones" w:date="2022-01-12T17:25:00Z"/>
                  </w:rPr>
                </w:rPrChange>
              </w:rPr>
              <w:pPrChange w:id="111023" w:author="pete jones" w:date="2022-01-12T17:26:00Z">
                <w:pPr>
                  <w:jc w:val="left"/>
                </w:pPr>
              </w:pPrChange>
            </w:pPr>
            <w:ins w:id="111024" w:author="pete jones" w:date="2022-01-12T17:25:00Z">
              <w:r w:rsidRPr="00D32D2F">
                <w:rPr>
                  <w:sz w:val="20"/>
                  <w:szCs w:val="20"/>
                  <w:rPrChange w:id="111025" w:author="pete jones" w:date="2022-01-12T17:26:00Z">
                    <w:rPr/>
                  </w:rPrChange>
                </w:rPr>
                <w:t>143</w:t>
              </w:r>
            </w:ins>
          </w:p>
        </w:tc>
        <w:tc>
          <w:tcPr>
            <w:tcW w:w="1516" w:type="dxa"/>
            <w:noWrap/>
            <w:hideMark/>
            <w:tcPrChange w:id="111026" w:author="pete jones" w:date="2022-01-12T17:27:00Z">
              <w:tcPr>
                <w:tcW w:w="1516" w:type="dxa"/>
                <w:noWrap/>
                <w:hideMark/>
              </w:tcPr>
            </w:tcPrChange>
          </w:tcPr>
          <w:p w14:paraId="067FEE97" w14:textId="77777777" w:rsidR="00D32D2F" w:rsidRPr="00D32D2F" w:rsidRDefault="00D32D2F">
            <w:pPr>
              <w:spacing w:before="0" w:after="0" w:line="240" w:lineRule="auto"/>
              <w:jc w:val="left"/>
              <w:rPr>
                <w:ins w:id="111027" w:author="pete jones" w:date="2022-01-12T17:25:00Z"/>
                <w:sz w:val="20"/>
                <w:szCs w:val="20"/>
                <w:rPrChange w:id="111028" w:author="pete jones" w:date="2022-01-12T17:26:00Z">
                  <w:rPr>
                    <w:ins w:id="111029" w:author="pete jones" w:date="2022-01-12T17:25:00Z"/>
                  </w:rPr>
                </w:rPrChange>
              </w:rPr>
              <w:pPrChange w:id="111030" w:author="pete jones" w:date="2022-01-12T17:26:00Z">
                <w:pPr>
                  <w:jc w:val="left"/>
                </w:pPr>
              </w:pPrChange>
            </w:pPr>
            <w:ins w:id="111031" w:author="pete jones" w:date="2022-01-12T17:25:00Z">
              <w:r w:rsidRPr="00D32D2F">
                <w:rPr>
                  <w:sz w:val="20"/>
                  <w:szCs w:val="20"/>
                  <w:rPrChange w:id="111032" w:author="pete jones" w:date="2022-01-12T17:26:00Z">
                    <w:rPr/>
                  </w:rPrChange>
                </w:rPr>
                <w:t>SCI2210</w:t>
              </w:r>
            </w:ins>
          </w:p>
        </w:tc>
        <w:tc>
          <w:tcPr>
            <w:tcW w:w="8744" w:type="dxa"/>
            <w:noWrap/>
            <w:hideMark/>
            <w:tcPrChange w:id="111033" w:author="pete jones" w:date="2022-01-12T17:27:00Z">
              <w:tcPr>
                <w:tcW w:w="8744" w:type="dxa"/>
                <w:noWrap/>
                <w:hideMark/>
              </w:tcPr>
            </w:tcPrChange>
          </w:tcPr>
          <w:p w14:paraId="74F0BB58" w14:textId="77777777" w:rsidR="00D32D2F" w:rsidRPr="00D32D2F" w:rsidRDefault="00D32D2F">
            <w:pPr>
              <w:spacing w:before="0" w:after="0" w:line="240" w:lineRule="auto"/>
              <w:jc w:val="left"/>
              <w:rPr>
                <w:ins w:id="111034" w:author="pete jones" w:date="2022-01-12T17:25:00Z"/>
                <w:sz w:val="20"/>
                <w:szCs w:val="20"/>
                <w:rPrChange w:id="111035" w:author="pete jones" w:date="2022-01-12T17:26:00Z">
                  <w:rPr>
                    <w:ins w:id="111036" w:author="pete jones" w:date="2022-01-12T17:25:00Z"/>
                  </w:rPr>
                </w:rPrChange>
              </w:rPr>
              <w:pPrChange w:id="111037" w:author="pete jones" w:date="2022-01-12T17:26:00Z">
                <w:pPr>
                  <w:jc w:val="left"/>
                </w:pPr>
              </w:pPrChange>
            </w:pPr>
            <w:ins w:id="111038" w:author="pete jones" w:date="2022-01-12T17:25:00Z">
              <w:r w:rsidRPr="00D32D2F">
                <w:rPr>
                  <w:sz w:val="20"/>
                  <w:szCs w:val="20"/>
                  <w:rPrChange w:id="111039" w:author="pete jones" w:date="2022-01-12T17:26:00Z">
                    <w:rPr/>
                  </w:rPrChange>
                </w:rPr>
                <w:t xml:space="preserve"> Immunology</w:t>
              </w:r>
            </w:ins>
          </w:p>
        </w:tc>
        <w:tc>
          <w:tcPr>
            <w:tcW w:w="616" w:type="dxa"/>
            <w:noWrap/>
            <w:vAlign w:val="center"/>
            <w:hideMark/>
            <w:tcPrChange w:id="111040" w:author="pete jones" w:date="2022-01-12T17:27:00Z">
              <w:tcPr>
                <w:tcW w:w="616" w:type="dxa"/>
                <w:noWrap/>
                <w:hideMark/>
              </w:tcPr>
            </w:tcPrChange>
          </w:tcPr>
          <w:p w14:paraId="52500A6A" w14:textId="72624734" w:rsidR="00D32D2F" w:rsidRPr="00D32D2F" w:rsidRDefault="00D32D2F">
            <w:pPr>
              <w:spacing w:before="0" w:after="0" w:line="240" w:lineRule="auto"/>
              <w:jc w:val="center"/>
              <w:rPr>
                <w:ins w:id="111041" w:author="pete jones" w:date="2022-01-12T17:25:00Z"/>
                <w:sz w:val="20"/>
                <w:szCs w:val="20"/>
                <w:rPrChange w:id="111042" w:author="pete jones" w:date="2022-01-12T17:26:00Z">
                  <w:rPr>
                    <w:ins w:id="111043" w:author="pete jones" w:date="2022-01-12T17:25:00Z"/>
                  </w:rPr>
                </w:rPrChange>
              </w:rPr>
              <w:pPrChange w:id="111044" w:author="pete jones" w:date="2022-01-12T17:30:00Z">
                <w:pPr>
                  <w:jc w:val="left"/>
                </w:pPr>
              </w:pPrChange>
            </w:pPr>
          </w:p>
        </w:tc>
        <w:tc>
          <w:tcPr>
            <w:tcW w:w="616" w:type="dxa"/>
            <w:noWrap/>
            <w:vAlign w:val="center"/>
            <w:hideMark/>
            <w:tcPrChange w:id="111045" w:author="pete jones" w:date="2022-01-12T17:27:00Z">
              <w:tcPr>
                <w:tcW w:w="616" w:type="dxa"/>
                <w:noWrap/>
                <w:hideMark/>
              </w:tcPr>
            </w:tcPrChange>
          </w:tcPr>
          <w:p w14:paraId="63AC70A1" w14:textId="77777777" w:rsidR="00D32D2F" w:rsidRPr="00D32D2F" w:rsidRDefault="00D32D2F">
            <w:pPr>
              <w:spacing w:before="0" w:after="0" w:line="240" w:lineRule="auto"/>
              <w:jc w:val="center"/>
              <w:rPr>
                <w:ins w:id="111046" w:author="pete jones" w:date="2022-01-12T17:25:00Z"/>
                <w:sz w:val="20"/>
                <w:szCs w:val="20"/>
                <w:rPrChange w:id="111047" w:author="pete jones" w:date="2022-01-12T17:26:00Z">
                  <w:rPr>
                    <w:ins w:id="111048" w:author="pete jones" w:date="2022-01-12T17:25:00Z"/>
                  </w:rPr>
                </w:rPrChange>
              </w:rPr>
              <w:pPrChange w:id="111049" w:author="pete jones" w:date="2022-01-12T17:30:00Z">
                <w:pPr>
                  <w:jc w:val="left"/>
                </w:pPr>
              </w:pPrChange>
            </w:pPr>
            <w:ins w:id="111050" w:author="pete jones" w:date="2022-01-12T17:25:00Z">
              <w:r w:rsidRPr="00D32D2F">
                <w:rPr>
                  <w:sz w:val="20"/>
                  <w:szCs w:val="20"/>
                  <w:rPrChange w:id="111051" w:author="pete jones" w:date="2022-01-12T17:26:00Z">
                    <w:rPr/>
                  </w:rPrChange>
                </w:rPr>
                <w:t>6</w:t>
              </w:r>
            </w:ins>
          </w:p>
        </w:tc>
        <w:tc>
          <w:tcPr>
            <w:tcW w:w="616" w:type="dxa"/>
            <w:noWrap/>
            <w:vAlign w:val="center"/>
            <w:hideMark/>
            <w:tcPrChange w:id="111052" w:author="pete jones" w:date="2022-01-12T17:27:00Z">
              <w:tcPr>
                <w:tcW w:w="616" w:type="dxa"/>
                <w:noWrap/>
                <w:hideMark/>
              </w:tcPr>
            </w:tcPrChange>
          </w:tcPr>
          <w:p w14:paraId="6969AE72" w14:textId="77777777" w:rsidR="00D32D2F" w:rsidRPr="00D32D2F" w:rsidRDefault="00D32D2F">
            <w:pPr>
              <w:spacing w:before="0" w:after="0" w:line="240" w:lineRule="auto"/>
              <w:jc w:val="center"/>
              <w:rPr>
                <w:ins w:id="111053" w:author="pete jones" w:date="2022-01-12T17:25:00Z"/>
                <w:sz w:val="20"/>
                <w:szCs w:val="20"/>
                <w:rPrChange w:id="111054" w:author="pete jones" w:date="2022-01-12T17:26:00Z">
                  <w:rPr>
                    <w:ins w:id="111055" w:author="pete jones" w:date="2022-01-12T17:25:00Z"/>
                  </w:rPr>
                </w:rPrChange>
              </w:rPr>
              <w:pPrChange w:id="111056" w:author="pete jones" w:date="2022-01-12T17:30:00Z">
                <w:pPr>
                  <w:jc w:val="left"/>
                </w:pPr>
              </w:pPrChange>
            </w:pPr>
          </w:p>
        </w:tc>
        <w:tc>
          <w:tcPr>
            <w:tcW w:w="616" w:type="dxa"/>
            <w:noWrap/>
            <w:vAlign w:val="center"/>
            <w:hideMark/>
            <w:tcPrChange w:id="111057" w:author="pete jones" w:date="2022-01-12T17:27:00Z">
              <w:tcPr>
                <w:tcW w:w="616" w:type="dxa"/>
                <w:noWrap/>
                <w:hideMark/>
              </w:tcPr>
            </w:tcPrChange>
          </w:tcPr>
          <w:p w14:paraId="16564314" w14:textId="77777777" w:rsidR="00D32D2F" w:rsidRPr="00D32D2F" w:rsidRDefault="00D32D2F">
            <w:pPr>
              <w:spacing w:before="0" w:after="0" w:line="240" w:lineRule="auto"/>
              <w:jc w:val="center"/>
              <w:rPr>
                <w:ins w:id="111058" w:author="pete jones" w:date="2022-01-12T17:25:00Z"/>
                <w:sz w:val="20"/>
                <w:szCs w:val="20"/>
                <w:rPrChange w:id="111059" w:author="pete jones" w:date="2022-01-12T17:26:00Z">
                  <w:rPr>
                    <w:ins w:id="111060" w:author="pete jones" w:date="2022-01-12T17:25:00Z"/>
                  </w:rPr>
                </w:rPrChange>
              </w:rPr>
              <w:pPrChange w:id="111061" w:author="pete jones" w:date="2022-01-12T17:30:00Z">
                <w:pPr>
                  <w:jc w:val="left"/>
                </w:pPr>
              </w:pPrChange>
            </w:pPr>
            <w:ins w:id="111062" w:author="pete jones" w:date="2022-01-12T17:25:00Z">
              <w:r w:rsidRPr="00D32D2F">
                <w:rPr>
                  <w:sz w:val="20"/>
                  <w:szCs w:val="20"/>
                  <w:rPrChange w:id="111063" w:author="pete jones" w:date="2022-01-12T17:26:00Z">
                    <w:rPr/>
                  </w:rPrChange>
                </w:rPr>
                <w:t>2</w:t>
              </w:r>
            </w:ins>
          </w:p>
        </w:tc>
        <w:tc>
          <w:tcPr>
            <w:tcW w:w="616" w:type="dxa"/>
            <w:noWrap/>
            <w:vAlign w:val="center"/>
            <w:hideMark/>
            <w:tcPrChange w:id="111064" w:author="pete jones" w:date="2022-01-12T17:27:00Z">
              <w:tcPr>
                <w:tcW w:w="616" w:type="dxa"/>
                <w:noWrap/>
                <w:hideMark/>
              </w:tcPr>
            </w:tcPrChange>
          </w:tcPr>
          <w:p w14:paraId="06580CD1" w14:textId="77777777" w:rsidR="00D32D2F" w:rsidRPr="00D32D2F" w:rsidRDefault="00D32D2F">
            <w:pPr>
              <w:spacing w:before="0" w:after="0" w:line="240" w:lineRule="auto"/>
              <w:jc w:val="center"/>
              <w:rPr>
                <w:ins w:id="111065" w:author="pete jones" w:date="2022-01-12T17:25:00Z"/>
                <w:sz w:val="20"/>
                <w:szCs w:val="20"/>
                <w:rPrChange w:id="111066" w:author="pete jones" w:date="2022-01-12T17:26:00Z">
                  <w:rPr>
                    <w:ins w:id="111067" w:author="pete jones" w:date="2022-01-12T17:25:00Z"/>
                  </w:rPr>
                </w:rPrChange>
              </w:rPr>
              <w:pPrChange w:id="111068" w:author="pete jones" w:date="2022-01-12T17:30:00Z">
                <w:pPr>
                  <w:jc w:val="left"/>
                </w:pPr>
              </w:pPrChange>
            </w:pPr>
            <w:ins w:id="111069" w:author="pete jones" w:date="2022-01-12T17:25:00Z">
              <w:r w:rsidRPr="00D32D2F">
                <w:rPr>
                  <w:sz w:val="20"/>
                  <w:szCs w:val="20"/>
                  <w:rPrChange w:id="111070" w:author="pete jones" w:date="2022-01-12T17:26:00Z">
                    <w:rPr/>
                  </w:rPrChange>
                </w:rPr>
                <w:t>2</w:t>
              </w:r>
            </w:ins>
          </w:p>
        </w:tc>
        <w:tc>
          <w:tcPr>
            <w:tcW w:w="616" w:type="dxa"/>
            <w:noWrap/>
            <w:vAlign w:val="center"/>
            <w:hideMark/>
            <w:tcPrChange w:id="111071" w:author="pete jones" w:date="2022-01-12T17:27:00Z">
              <w:tcPr>
                <w:tcW w:w="616" w:type="dxa"/>
                <w:noWrap/>
                <w:hideMark/>
              </w:tcPr>
            </w:tcPrChange>
          </w:tcPr>
          <w:p w14:paraId="7AF06A64" w14:textId="77777777" w:rsidR="00D32D2F" w:rsidRPr="00D32D2F" w:rsidRDefault="00D32D2F">
            <w:pPr>
              <w:spacing w:before="0" w:after="0" w:line="240" w:lineRule="auto"/>
              <w:jc w:val="center"/>
              <w:rPr>
                <w:ins w:id="111072" w:author="pete jones" w:date="2022-01-12T17:25:00Z"/>
                <w:sz w:val="20"/>
                <w:szCs w:val="20"/>
                <w:rPrChange w:id="111073" w:author="pete jones" w:date="2022-01-12T17:26:00Z">
                  <w:rPr>
                    <w:ins w:id="111074" w:author="pete jones" w:date="2022-01-12T17:25:00Z"/>
                  </w:rPr>
                </w:rPrChange>
              </w:rPr>
              <w:pPrChange w:id="111075" w:author="pete jones" w:date="2022-01-12T17:30:00Z">
                <w:pPr>
                  <w:jc w:val="left"/>
                </w:pPr>
              </w:pPrChange>
            </w:pPr>
            <w:ins w:id="111076" w:author="pete jones" w:date="2022-01-12T17:25:00Z">
              <w:r w:rsidRPr="00D32D2F">
                <w:rPr>
                  <w:sz w:val="20"/>
                  <w:szCs w:val="20"/>
                  <w:rPrChange w:id="111077" w:author="pete jones" w:date="2022-01-12T17:26:00Z">
                    <w:rPr/>
                  </w:rPrChange>
                </w:rPr>
                <w:t>3</w:t>
              </w:r>
            </w:ins>
          </w:p>
        </w:tc>
        <w:tc>
          <w:tcPr>
            <w:tcW w:w="616" w:type="dxa"/>
            <w:noWrap/>
            <w:vAlign w:val="center"/>
            <w:hideMark/>
            <w:tcPrChange w:id="111078" w:author="pete jones" w:date="2022-01-12T17:27:00Z">
              <w:tcPr>
                <w:tcW w:w="616" w:type="dxa"/>
                <w:noWrap/>
                <w:hideMark/>
              </w:tcPr>
            </w:tcPrChange>
          </w:tcPr>
          <w:p w14:paraId="742E6E91" w14:textId="77777777" w:rsidR="00D32D2F" w:rsidRPr="00D32D2F" w:rsidRDefault="00D32D2F">
            <w:pPr>
              <w:spacing w:before="0" w:after="0" w:line="240" w:lineRule="auto"/>
              <w:jc w:val="center"/>
              <w:rPr>
                <w:ins w:id="111079" w:author="pete jones" w:date="2022-01-12T17:25:00Z"/>
                <w:sz w:val="20"/>
                <w:szCs w:val="20"/>
                <w:rPrChange w:id="111080" w:author="pete jones" w:date="2022-01-12T17:26:00Z">
                  <w:rPr>
                    <w:ins w:id="111081" w:author="pete jones" w:date="2022-01-12T17:25:00Z"/>
                  </w:rPr>
                </w:rPrChange>
              </w:rPr>
              <w:pPrChange w:id="111082" w:author="pete jones" w:date="2022-01-12T17:30:00Z">
                <w:pPr>
                  <w:jc w:val="left"/>
                </w:pPr>
              </w:pPrChange>
            </w:pPr>
            <w:ins w:id="111083" w:author="pete jones" w:date="2022-01-12T17:25:00Z">
              <w:r w:rsidRPr="00D32D2F">
                <w:rPr>
                  <w:sz w:val="20"/>
                  <w:szCs w:val="20"/>
                  <w:rPrChange w:id="111084" w:author="pete jones" w:date="2022-01-12T17:26:00Z">
                    <w:rPr/>
                  </w:rPrChange>
                </w:rPr>
                <w:t>0</w:t>
              </w:r>
            </w:ins>
          </w:p>
        </w:tc>
        <w:tc>
          <w:tcPr>
            <w:tcW w:w="616" w:type="dxa"/>
            <w:noWrap/>
            <w:vAlign w:val="center"/>
            <w:hideMark/>
            <w:tcPrChange w:id="111085" w:author="pete jones" w:date="2022-01-12T17:27:00Z">
              <w:tcPr>
                <w:tcW w:w="616" w:type="dxa"/>
                <w:noWrap/>
                <w:hideMark/>
              </w:tcPr>
            </w:tcPrChange>
          </w:tcPr>
          <w:p w14:paraId="3454B4C7" w14:textId="77777777" w:rsidR="00D32D2F" w:rsidRPr="00D32D2F" w:rsidRDefault="00D32D2F">
            <w:pPr>
              <w:spacing w:before="0" w:after="0" w:line="240" w:lineRule="auto"/>
              <w:jc w:val="center"/>
              <w:rPr>
                <w:ins w:id="111086" w:author="pete jones" w:date="2022-01-12T17:25:00Z"/>
                <w:sz w:val="20"/>
                <w:szCs w:val="20"/>
                <w:rPrChange w:id="111087" w:author="pete jones" w:date="2022-01-12T17:26:00Z">
                  <w:rPr>
                    <w:ins w:id="111088" w:author="pete jones" w:date="2022-01-12T17:25:00Z"/>
                  </w:rPr>
                </w:rPrChange>
              </w:rPr>
              <w:pPrChange w:id="111089" w:author="pete jones" w:date="2022-01-12T17:30:00Z">
                <w:pPr>
                  <w:jc w:val="left"/>
                </w:pPr>
              </w:pPrChange>
            </w:pPr>
            <w:ins w:id="111090" w:author="pete jones" w:date="2022-01-12T17:25:00Z">
              <w:r w:rsidRPr="00D32D2F">
                <w:rPr>
                  <w:sz w:val="20"/>
                  <w:szCs w:val="20"/>
                  <w:rPrChange w:id="111091" w:author="pete jones" w:date="2022-01-12T17:26:00Z">
                    <w:rPr/>
                  </w:rPrChange>
                </w:rPr>
                <w:t>9</w:t>
              </w:r>
            </w:ins>
          </w:p>
        </w:tc>
      </w:tr>
      <w:tr w:rsidR="00D32D2F" w:rsidRPr="00D32D2F" w14:paraId="2E5FFE5D" w14:textId="77777777" w:rsidTr="00D32D2F">
        <w:trPr>
          <w:trHeight w:val="300"/>
          <w:ins w:id="111092" w:author="pete jones" w:date="2022-01-12T17:25:00Z"/>
          <w:trPrChange w:id="111093" w:author="pete jones" w:date="2022-01-12T17:27:00Z">
            <w:trPr>
              <w:trHeight w:val="300"/>
            </w:trPr>
          </w:trPrChange>
        </w:trPr>
        <w:tc>
          <w:tcPr>
            <w:tcW w:w="868" w:type="dxa"/>
            <w:noWrap/>
            <w:hideMark/>
            <w:tcPrChange w:id="111094" w:author="pete jones" w:date="2022-01-12T17:27:00Z">
              <w:tcPr>
                <w:tcW w:w="868" w:type="dxa"/>
                <w:noWrap/>
                <w:hideMark/>
              </w:tcPr>
            </w:tcPrChange>
          </w:tcPr>
          <w:p w14:paraId="3618ECB8" w14:textId="77777777" w:rsidR="00D32D2F" w:rsidRPr="00D32D2F" w:rsidRDefault="00D32D2F">
            <w:pPr>
              <w:spacing w:before="0" w:after="0" w:line="240" w:lineRule="auto"/>
              <w:jc w:val="left"/>
              <w:rPr>
                <w:ins w:id="111095" w:author="pete jones" w:date="2022-01-12T17:25:00Z"/>
                <w:sz w:val="20"/>
                <w:szCs w:val="20"/>
                <w:rPrChange w:id="111096" w:author="pete jones" w:date="2022-01-12T17:26:00Z">
                  <w:rPr>
                    <w:ins w:id="111097" w:author="pete jones" w:date="2022-01-12T17:25:00Z"/>
                  </w:rPr>
                </w:rPrChange>
              </w:rPr>
              <w:pPrChange w:id="111098" w:author="pete jones" w:date="2022-01-12T17:26:00Z">
                <w:pPr>
                  <w:jc w:val="left"/>
                </w:pPr>
              </w:pPrChange>
            </w:pPr>
            <w:ins w:id="111099" w:author="pete jones" w:date="2022-01-12T17:25:00Z">
              <w:r w:rsidRPr="00D32D2F">
                <w:rPr>
                  <w:sz w:val="20"/>
                  <w:szCs w:val="20"/>
                  <w:rPrChange w:id="111100" w:author="pete jones" w:date="2022-01-12T17:26:00Z">
                    <w:rPr/>
                  </w:rPrChange>
                </w:rPr>
                <w:t>144</w:t>
              </w:r>
            </w:ins>
          </w:p>
        </w:tc>
        <w:tc>
          <w:tcPr>
            <w:tcW w:w="1516" w:type="dxa"/>
            <w:noWrap/>
            <w:hideMark/>
            <w:tcPrChange w:id="111101" w:author="pete jones" w:date="2022-01-12T17:27:00Z">
              <w:tcPr>
                <w:tcW w:w="1516" w:type="dxa"/>
                <w:noWrap/>
                <w:hideMark/>
              </w:tcPr>
            </w:tcPrChange>
          </w:tcPr>
          <w:p w14:paraId="753E2C6D" w14:textId="77777777" w:rsidR="00D32D2F" w:rsidRPr="00D32D2F" w:rsidRDefault="00D32D2F">
            <w:pPr>
              <w:spacing w:before="0" w:after="0" w:line="240" w:lineRule="auto"/>
              <w:jc w:val="left"/>
              <w:rPr>
                <w:ins w:id="111102" w:author="pete jones" w:date="2022-01-12T17:25:00Z"/>
                <w:sz w:val="20"/>
                <w:szCs w:val="20"/>
                <w:rPrChange w:id="111103" w:author="pete jones" w:date="2022-01-12T17:26:00Z">
                  <w:rPr>
                    <w:ins w:id="111104" w:author="pete jones" w:date="2022-01-12T17:25:00Z"/>
                  </w:rPr>
                </w:rPrChange>
              </w:rPr>
              <w:pPrChange w:id="111105" w:author="pete jones" w:date="2022-01-12T17:26:00Z">
                <w:pPr>
                  <w:jc w:val="left"/>
                </w:pPr>
              </w:pPrChange>
            </w:pPr>
            <w:ins w:id="111106" w:author="pete jones" w:date="2022-01-12T17:25:00Z">
              <w:r w:rsidRPr="00D32D2F">
                <w:rPr>
                  <w:sz w:val="20"/>
                  <w:szCs w:val="20"/>
                  <w:rPrChange w:id="111107" w:author="pete jones" w:date="2022-01-12T17:26:00Z">
                    <w:rPr/>
                  </w:rPrChange>
                </w:rPr>
                <w:t>SCI2214</w:t>
              </w:r>
            </w:ins>
          </w:p>
        </w:tc>
        <w:tc>
          <w:tcPr>
            <w:tcW w:w="8744" w:type="dxa"/>
            <w:noWrap/>
            <w:hideMark/>
            <w:tcPrChange w:id="111108" w:author="pete jones" w:date="2022-01-12T17:27:00Z">
              <w:tcPr>
                <w:tcW w:w="8744" w:type="dxa"/>
                <w:noWrap/>
                <w:hideMark/>
              </w:tcPr>
            </w:tcPrChange>
          </w:tcPr>
          <w:p w14:paraId="6D3B4CC7" w14:textId="77777777" w:rsidR="00D32D2F" w:rsidRPr="00D32D2F" w:rsidRDefault="00D32D2F">
            <w:pPr>
              <w:spacing w:before="0" w:after="0" w:line="240" w:lineRule="auto"/>
              <w:jc w:val="left"/>
              <w:rPr>
                <w:ins w:id="111109" w:author="pete jones" w:date="2022-01-12T17:25:00Z"/>
                <w:sz w:val="20"/>
                <w:szCs w:val="20"/>
                <w:rPrChange w:id="111110" w:author="pete jones" w:date="2022-01-12T17:26:00Z">
                  <w:rPr>
                    <w:ins w:id="111111" w:author="pete jones" w:date="2022-01-12T17:25:00Z"/>
                  </w:rPr>
                </w:rPrChange>
              </w:rPr>
              <w:pPrChange w:id="111112" w:author="pete jones" w:date="2022-01-12T17:26:00Z">
                <w:pPr>
                  <w:jc w:val="left"/>
                </w:pPr>
              </w:pPrChange>
            </w:pPr>
            <w:ins w:id="111113" w:author="pete jones" w:date="2022-01-12T17:25:00Z">
              <w:r w:rsidRPr="00D32D2F">
                <w:rPr>
                  <w:sz w:val="20"/>
                  <w:szCs w:val="20"/>
                  <w:rPrChange w:id="111114" w:author="pete jones" w:date="2022-01-12T17:26:00Z">
                    <w:rPr/>
                  </w:rPrChange>
                </w:rPr>
                <w:t xml:space="preserve"> Microbial Diversity</w:t>
              </w:r>
            </w:ins>
          </w:p>
        </w:tc>
        <w:tc>
          <w:tcPr>
            <w:tcW w:w="616" w:type="dxa"/>
            <w:noWrap/>
            <w:vAlign w:val="center"/>
            <w:hideMark/>
            <w:tcPrChange w:id="111115" w:author="pete jones" w:date="2022-01-12T17:27:00Z">
              <w:tcPr>
                <w:tcW w:w="616" w:type="dxa"/>
                <w:noWrap/>
                <w:hideMark/>
              </w:tcPr>
            </w:tcPrChange>
          </w:tcPr>
          <w:p w14:paraId="16FD5FD0" w14:textId="3F528AA1" w:rsidR="00D32D2F" w:rsidRPr="00D32D2F" w:rsidRDefault="00D32D2F">
            <w:pPr>
              <w:spacing w:before="0" w:after="0" w:line="240" w:lineRule="auto"/>
              <w:jc w:val="center"/>
              <w:rPr>
                <w:ins w:id="111116" w:author="pete jones" w:date="2022-01-12T17:25:00Z"/>
                <w:sz w:val="20"/>
                <w:szCs w:val="20"/>
                <w:rPrChange w:id="111117" w:author="pete jones" w:date="2022-01-12T17:26:00Z">
                  <w:rPr>
                    <w:ins w:id="111118" w:author="pete jones" w:date="2022-01-12T17:25:00Z"/>
                  </w:rPr>
                </w:rPrChange>
              </w:rPr>
              <w:pPrChange w:id="111119" w:author="pete jones" w:date="2022-01-12T17:30:00Z">
                <w:pPr>
                  <w:jc w:val="left"/>
                </w:pPr>
              </w:pPrChange>
            </w:pPr>
          </w:p>
        </w:tc>
        <w:tc>
          <w:tcPr>
            <w:tcW w:w="616" w:type="dxa"/>
            <w:noWrap/>
            <w:vAlign w:val="center"/>
            <w:hideMark/>
            <w:tcPrChange w:id="111120" w:author="pete jones" w:date="2022-01-12T17:27:00Z">
              <w:tcPr>
                <w:tcW w:w="616" w:type="dxa"/>
                <w:noWrap/>
                <w:hideMark/>
              </w:tcPr>
            </w:tcPrChange>
          </w:tcPr>
          <w:p w14:paraId="1151693C" w14:textId="77777777" w:rsidR="00D32D2F" w:rsidRPr="00D32D2F" w:rsidRDefault="00D32D2F">
            <w:pPr>
              <w:spacing w:before="0" w:after="0" w:line="240" w:lineRule="auto"/>
              <w:jc w:val="center"/>
              <w:rPr>
                <w:ins w:id="111121" w:author="pete jones" w:date="2022-01-12T17:25:00Z"/>
                <w:sz w:val="20"/>
                <w:szCs w:val="20"/>
                <w:rPrChange w:id="111122" w:author="pete jones" w:date="2022-01-12T17:26:00Z">
                  <w:rPr>
                    <w:ins w:id="111123" w:author="pete jones" w:date="2022-01-12T17:25:00Z"/>
                  </w:rPr>
                </w:rPrChange>
              </w:rPr>
              <w:pPrChange w:id="111124" w:author="pete jones" w:date="2022-01-12T17:30:00Z">
                <w:pPr>
                  <w:jc w:val="left"/>
                </w:pPr>
              </w:pPrChange>
            </w:pPr>
            <w:ins w:id="111125" w:author="pete jones" w:date="2022-01-12T17:25:00Z">
              <w:r w:rsidRPr="00D32D2F">
                <w:rPr>
                  <w:sz w:val="20"/>
                  <w:szCs w:val="20"/>
                  <w:rPrChange w:id="111126" w:author="pete jones" w:date="2022-01-12T17:26:00Z">
                    <w:rPr/>
                  </w:rPrChange>
                </w:rPr>
                <w:t>6</w:t>
              </w:r>
            </w:ins>
          </w:p>
        </w:tc>
        <w:tc>
          <w:tcPr>
            <w:tcW w:w="616" w:type="dxa"/>
            <w:noWrap/>
            <w:vAlign w:val="center"/>
            <w:hideMark/>
            <w:tcPrChange w:id="111127" w:author="pete jones" w:date="2022-01-12T17:27:00Z">
              <w:tcPr>
                <w:tcW w:w="616" w:type="dxa"/>
                <w:noWrap/>
                <w:hideMark/>
              </w:tcPr>
            </w:tcPrChange>
          </w:tcPr>
          <w:p w14:paraId="7B3EDEE3" w14:textId="77777777" w:rsidR="00D32D2F" w:rsidRPr="00D32D2F" w:rsidRDefault="00D32D2F">
            <w:pPr>
              <w:spacing w:before="0" w:after="0" w:line="240" w:lineRule="auto"/>
              <w:jc w:val="center"/>
              <w:rPr>
                <w:ins w:id="111128" w:author="pete jones" w:date="2022-01-12T17:25:00Z"/>
                <w:sz w:val="20"/>
                <w:szCs w:val="20"/>
                <w:rPrChange w:id="111129" w:author="pete jones" w:date="2022-01-12T17:26:00Z">
                  <w:rPr>
                    <w:ins w:id="111130" w:author="pete jones" w:date="2022-01-12T17:25:00Z"/>
                  </w:rPr>
                </w:rPrChange>
              </w:rPr>
              <w:pPrChange w:id="111131" w:author="pete jones" w:date="2022-01-12T17:30:00Z">
                <w:pPr>
                  <w:jc w:val="left"/>
                </w:pPr>
              </w:pPrChange>
            </w:pPr>
          </w:p>
        </w:tc>
        <w:tc>
          <w:tcPr>
            <w:tcW w:w="616" w:type="dxa"/>
            <w:noWrap/>
            <w:vAlign w:val="center"/>
            <w:hideMark/>
            <w:tcPrChange w:id="111132" w:author="pete jones" w:date="2022-01-12T17:27:00Z">
              <w:tcPr>
                <w:tcW w:w="616" w:type="dxa"/>
                <w:noWrap/>
                <w:hideMark/>
              </w:tcPr>
            </w:tcPrChange>
          </w:tcPr>
          <w:p w14:paraId="35F99E3B" w14:textId="77777777" w:rsidR="00D32D2F" w:rsidRPr="00D32D2F" w:rsidRDefault="00D32D2F">
            <w:pPr>
              <w:spacing w:before="0" w:after="0" w:line="240" w:lineRule="auto"/>
              <w:jc w:val="center"/>
              <w:rPr>
                <w:ins w:id="111133" w:author="pete jones" w:date="2022-01-12T17:25:00Z"/>
                <w:sz w:val="20"/>
                <w:szCs w:val="20"/>
                <w:rPrChange w:id="111134" w:author="pete jones" w:date="2022-01-12T17:26:00Z">
                  <w:rPr>
                    <w:ins w:id="111135" w:author="pete jones" w:date="2022-01-12T17:25:00Z"/>
                  </w:rPr>
                </w:rPrChange>
              </w:rPr>
              <w:pPrChange w:id="111136" w:author="pete jones" w:date="2022-01-12T17:30:00Z">
                <w:pPr>
                  <w:jc w:val="left"/>
                </w:pPr>
              </w:pPrChange>
            </w:pPr>
            <w:ins w:id="111137" w:author="pete jones" w:date="2022-01-12T17:25:00Z">
              <w:r w:rsidRPr="00D32D2F">
                <w:rPr>
                  <w:sz w:val="20"/>
                  <w:szCs w:val="20"/>
                  <w:rPrChange w:id="111138" w:author="pete jones" w:date="2022-01-12T17:26:00Z">
                    <w:rPr/>
                  </w:rPrChange>
                </w:rPr>
                <w:t>2</w:t>
              </w:r>
            </w:ins>
          </w:p>
        </w:tc>
        <w:tc>
          <w:tcPr>
            <w:tcW w:w="616" w:type="dxa"/>
            <w:noWrap/>
            <w:vAlign w:val="center"/>
            <w:hideMark/>
            <w:tcPrChange w:id="111139" w:author="pete jones" w:date="2022-01-12T17:27:00Z">
              <w:tcPr>
                <w:tcW w:w="616" w:type="dxa"/>
                <w:noWrap/>
                <w:hideMark/>
              </w:tcPr>
            </w:tcPrChange>
          </w:tcPr>
          <w:p w14:paraId="44380956" w14:textId="77777777" w:rsidR="00D32D2F" w:rsidRPr="00D32D2F" w:rsidRDefault="00D32D2F">
            <w:pPr>
              <w:spacing w:before="0" w:after="0" w:line="240" w:lineRule="auto"/>
              <w:jc w:val="center"/>
              <w:rPr>
                <w:ins w:id="111140" w:author="pete jones" w:date="2022-01-12T17:25:00Z"/>
                <w:sz w:val="20"/>
                <w:szCs w:val="20"/>
                <w:rPrChange w:id="111141" w:author="pete jones" w:date="2022-01-12T17:26:00Z">
                  <w:rPr>
                    <w:ins w:id="111142" w:author="pete jones" w:date="2022-01-12T17:25:00Z"/>
                  </w:rPr>
                </w:rPrChange>
              </w:rPr>
              <w:pPrChange w:id="111143" w:author="pete jones" w:date="2022-01-12T17:30:00Z">
                <w:pPr>
                  <w:jc w:val="left"/>
                </w:pPr>
              </w:pPrChange>
            </w:pPr>
            <w:ins w:id="111144" w:author="pete jones" w:date="2022-01-12T17:25:00Z">
              <w:r w:rsidRPr="00D32D2F">
                <w:rPr>
                  <w:sz w:val="20"/>
                  <w:szCs w:val="20"/>
                  <w:rPrChange w:id="111145" w:author="pete jones" w:date="2022-01-12T17:26:00Z">
                    <w:rPr/>
                  </w:rPrChange>
                </w:rPr>
                <w:t>4</w:t>
              </w:r>
            </w:ins>
          </w:p>
        </w:tc>
        <w:tc>
          <w:tcPr>
            <w:tcW w:w="616" w:type="dxa"/>
            <w:noWrap/>
            <w:vAlign w:val="center"/>
            <w:hideMark/>
            <w:tcPrChange w:id="111146" w:author="pete jones" w:date="2022-01-12T17:27:00Z">
              <w:tcPr>
                <w:tcW w:w="616" w:type="dxa"/>
                <w:noWrap/>
                <w:hideMark/>
              </w:tcPr>
            </w:tcPrChange>
          </w:tcPr>
          <w:p w14:paraId="34CB0228" w14:textId="77777777" w:rsidR="00D32D2F" w:rsidRPr="00D32D2F" w:rsidRDefault="00D32D2F">
            <w:pPr>
              <w:spacing w:before="0" w:after="0" w:line="240" w:lineRule="auto"/>
              <w:jc w:val="center"/>
              <w:rPr>
                <w:ins w:id="111147" w:author="pete jones" w:date="2022-01-12T17:25:00Z"/>
                <w:sz w:val="20"/>
                <w:szCs w:val="20"/>
                <w:rPrChange w:id="111148" w:author="pete jones" w:date="2022-01-12T17:26:00Z">
                  <w:rPr>
                    <w:ins w:id="111149" w:author="pete jones" w:date="2022-01-12T17:25:00Z"/>
                  </w:rPr>
                </w:rPrChange>
              </w:rPr>
              <w:pPrChange w:id="111150" w:author="pete jones" w:date="2022-01-12T17:30:00Z">
                <w:pPr>
                  <w:jc w:val="left"/>
                </w:pPr>
              </w:pPrChange>
            </w:pPr>
            <w:ins w:id="111151" w:author="pete jones" w:date="2022-01-12T17:25:00Z">
              <w:r w:rsidRPr="00D32D2F">
                <w:rPr>
                  <w:sz w:val="20"/>
                  <w:szCs w:val="20"/>
                  <w:rPrChange w:id="111152" w:author="pete jones" w:date="2022-01-12T17:26:00Z">
                    <w:rPr/>
                  </w:rPrChange>
                </w:rPr>
                <w:t>3</w:t>
              </w:r>
            </w:ins>
          </w:p>
        </w:tc>
        <w:tc>
          <w:tcPr>
            <w:tcW w:w="616" w:type="dxa"/>
            <w:noWrap/>
            <w:vAlign w:val="center"/>
            <w:hideMark/>
            <w:tcPrChange w:id="111153" w:author="pete jones" w:date="2022-01-12T17:27:00Z">
              <w:tcPr>
                <w:tcW w:w="616" w:type="dxa"/>
                <w:noWrap/>
                <w:hideMark/>
              </w:tcPr>
            </w:tcPrChange>
          </w:tcPr>
          <w:p w14:paraId="6B1E912B" w14:textId="77777777" w:rsidR="00D32D2F" w:rsidRPr="00D32D2F" w:rsidRDefault="00D32D2F">
            <w:pPr>
              <w:spacing w:before="0" w:after="0" w:line="240" w:lineRule="auto"/>
              <w:jc w:val="center"/>
              <w:rPr>
                <w:ins w:id="111154" w:author="pete jones" w:date="2022-01-12T17:25:00Z"/>
                <w:sz w:val="20"/>
                <w:szCs w:val="20"/>
                <w:rPrChange w:id="111155" w:author="pete jones" w:date="2022-01-12T17:26:00Z">
                  <w:rPr>
                    <w:ins w:id="111156" w:author="pete jones" w:date="2022-01-12T17:25:00Z"/>
                  </w:rPr>
                </w:rPrChange>
              </w:rPr>
              <w:pPrChange w:id="111157" w:author="pete jones" w:date="2022-01-12T17:30:00Z">
                <w:pPr>
                  <w:jc w:val="left"/>
                </w:pPr>
              </w:pPrChange>
            </w:pPr>
            <w:ins w:id="111158" w:author="pete jones" w:date="2022-01-12T17:25:00Z">
              <w:r w:rsidRPr="00D32D2F">
                <w:rPr>
                  <w:sz w:val="20"/>
                  <w:szCs w:val="20"/>
                  <w:rPrChange w:id="111159" w:author="pete jones" w:date="2022-01-12T17:26:00Z">
                    <w:rPr/>
                  </w:rPrChange>
                </w:rPr>
                <w:t>3</w:t>
              </w:r>
            </w:ins>
          </w:p>
        </w:tc>
        <w:tc>
          <w:tcPr>
            <w:tcW w:w="616" w:type="dxa"/>
            <w:noWrap/>
            <w:vAlign w:val="center"/>
            <w:hideMark/>
            <w:tcPrChange w:id="111160" w:author="pete jones" w:date="2022-01-12T17:27:00Z">
              <w:tcPr>
                <w:tcW w:w="616" w:type="dxa"/>
                <w:noWrap/>
                <w:hideMark/>
              </w:tcPr>
            </w:tcPrChange>
          </w:tcPr>
          <w:p w14:paraId="0EB41A42" w14:textId="77777777" w:rsidR="00D32D2F" w:rsidRPr="00D32D2F" w:rsidRDefault="00D32D2F">
            <w:pPr>
              <w:spacing w:before="0" w:after="0" w:line="240" w:lineRule="auto"/>
              <w:jc w:val="center"/>
              <w:rPr>
                <w:ins w:id="111161" w:author="pete jones" w:date="2022-01-12T17:25:00Z"/>
                <w:sz w:val="20"/>
                <w:szCs w:val="20"/>
                <w:rPrChange w:id="111162" w:author="pete jones" w:date="2022-01-12T17:26:00Z">
                  <w:rPr>
                    <w:ins w:id="111163" w:author="pete jones" w:date="2022-01-12T17:25:00Z"/>
                  </w:rPr>
                </w:rPrChange>
              </w:rPr>
              <w:pPrChange w:id="111164" w:author="pete jones" w:date="2022-01-12T17:30:00Z">
                <w:pPr>
                  <w:jc w:val="left"/>
                </w:pPr>
              </w:pPrChange>
            </w:pPr>
            <w:ins w:id="111165" w:author="pete jones" w:date="2022-01-12T17:25:00Z">
              <w:r w:rsidRPr="00D32D2F">
                <w:rPr>
                  <w:sz w:val="20"/>
                  <w:szCs w:val="20"/>
                  <w:rPrChange w:id="111166" w:author="pete jones" w:date="2022-01-12T17:26:00Z">
                    <w:rPr/>
                  </w:rPrChange>
                </w:rPr>
                <w:t>6</w:t>
              </w:r>
            </w:ins>
          </w:p>
        </w:tc>
      </w:tr>
      <w:tr w:rsidR="00D32D2F" w:rsidRPr="00D32D2F" w14:paraId="58AC04CD" w14:textId="77777777" w:rsidTr="00D32D2F">
        <w:trPr>
          <w:trHeight w:val="300"/>
          <w:ins w:id="111167" w:author="pete jones" w:date="2022-01-12T17:25:00Z"/>
          <w:trPrChange w:id="111168" w:author="pete jones" w:date="2022-01-12T17:27:00Z">
            <w:trPr>
              <w:trHeight w:val="300"/>
            </w:trPr>
          </w:trPrChange>
        </w:trPr>
        <w:tc>
          <w:tcPr>
            <w:tcW w:w="868" w:type="dxa"/>
            <w:noWrap/>
            <w:hideMark/>
            <w:tcPrChange w:id="111169" w:author="pete jones" w:date="2022-01-12T17:27:00Z">
              <w:tcPr>
                <w:tcW w:w="868" w:type="dxa"/>
                <w:noWrap/>
                <w:hideMark/>
              </w:tcPr>
            </w:tcPrChange>
          </w:tcPr>
          <w:p w14:paraId="33AE0BF4" w14:textId="77777777" w:rsidR="00D32D2F" w:rsidRPr="00D32D2F" w:rsidRDefault="00D32D2F">
            <w:pPr>
              <w:spacing w:before="0" w:after="0" w:line="240" w:lineRule="auto"/>
              <w:jc w:val="left"/>
              <w:rPr>
                <w:ins w:id="111170" w:author="pete jones" w:date="2022-01-12T17:25:00Z"/>
                <w:sz w:val="20"/>
                <w:szCs w:val="20"/>
                <w:rPrChange w:id="111171" w:author="pete jones" w:date="2022-01-12T17:26:00Z">
                  <w:rPr>
                    <w:ins w:id="111172" w:author="pete jones" w:date="2022-01-12T17:25:00Z"/>
                  </w:rPr>
                </w:rPrChange>
              </w:rPr>
              <w:pPrChange w:id="111173" w:author="pete jones" w:date="2022-01-12T17:26:00Z">
                <w:pPr>
                  <w:jc w:val="left"/>
                </w:pPr>
              </w:pPrChange>
            </w:pPr>
            <w:ins w:id="111174" w:author="pete jones" w:date="2022-01-12T17:25:00Z">
              <w:r w:rsidRPr="00D32D2F">
                <w:rPr>
                  <w:sz w:val="20"/>
                  <w:szCs w:val="20"/>
                  <w:rPrChange w:id="111175" w:author="pete jones" w:date="2022-01-12T17:26:00Z">
                    <w:rPr/>
                  </w:rPrChange>
                </w:rPr>
                <w:t>145</w:t>
              </w:r>
            </w:ins>
          </w:p>
        </w:tc>
        <w:tc>
          <w:tcPr>
            <w:tcW w:w="1516" w:type="dxa"/>
            <w:noWrap/>
            <w:hideMark/>
            <w:tcPrChange w:id="111176" w:author="pete jones" w:date="2022-01-12T17:27:00Z">
              <w:tcPr>
                <w:tcW w:w="1516" w:type="dxa"/>
                <w:noWrap/>
                <w:hideMark/>
              </w:tcPr>
            </w:tcPrChange>
          </w:tcPr>
          <w:p w14:paraId="370D6522" w14:textId="77777777" w:rsidR="00D32D2F" w:rsidRPr="00D32D2F" w:rsidRDefault="00D32D2F">
            <w:pPr>
              <w:spacing w:before="0" w:after="0" w:line="240" w:lineRule="auto"/>
              <w:jc w:val="left"/>
              <w:rPr>
                <w:ins w:id="111177" w:author="pete jones" w:date="2022-01-12T17:25:00Z"/>
                <w:sz w:val="20"/>
                <w:szCs w:val="20"/>
                <w:rPrChange w:id="111178" w:author="pete jones" w:date="2022-01-12T17:26:00Z">
                  <w:rPr>
                    <w:ins w:id="111179" w:author="pete jones" w:date="2022-01-12T17:25:00Z"/>
                  </w:rPr>
                </w:rPrChange>
              </w:rPr>
              <w:pPrChange w:id="111180" w:author="pete jones" w:date="2022-01-12T17:26:00Z">
                <w:pPr>
                  <w:jc w:val="left"/>
                </w:pPr>
              </w:pPrChange>
            </w:pPr>
            <w:ins w:id="111181" w:author="pete jones" w:date="2022-01-12T17:25:00Z">
              <w:r w:rsidRPr="00D32D2F">
                <w:rPr>
                  <w:sz w:val="20"/>
                  <w:szCs w:val="20"/>
                  <w:rPrChange w:id="111182" w:author="pete jones" w:date="2022-01-12T17:26:00Z">
                    <w:rPr/>
                  </w:rPrChange>
                </w:rPr>
                <w:t>SCI2215</w:t>
              </w:r>
            </w:ins>
          </w:p>
        </w:tc>
        <w:tc>
          <w:tcPr>
            <w:tcW w:w="8744" w:type="dxa"/>
            <w:noWrap/>
            <w:hideMark/>
            <w:tcPrChange w:id="111183" w:author="pete jones" w:date="2022-01-12T17:27:00Z">
              <w:tcPr>
                <w:tcW w:w="8744" w:type="dxa"/>
                <w:noWrap/>
                <w:hideMark/>
              </w:tcPr>
            </w:tcPrChange>
          </w:tcPr>
          <w:p w14:paraId="17EDACDC" w14:textId="77777777" w:rsidR="00D32D2F" w:rsidRPr="00D32D2F" w:rsidRDefault="00D32D2F">
            <w:pPr>
              <w:spacing w:before="0" w:after="0" w:line="240" w:lineRule="auto"/>
              <w:jc w:val="left"/>
              <w:rPr>
                <w:ins w:id="111184" w:author="pete jones" w:date="2022-01-12T17:25:00Z"/>
                <w:sz w:val="20"/>
                <w:szCs w:val="20"/>
                <w:rPrChange w:id="111185" w:author="pete jones" w:date="2022-01-12T17:26:00Z">
                  <w:rPr>
                    <w:ins w:id="111186" w:author="pete jones" w:date="2022-01-12T17:25:00Z"/>
                  </w:rPr>
                </w:rPrChange>
              </w:rPr>
              <w:pPrChange w:id="111187" w:author="pete jones" w:date="2022-01-12T17:26:00Z">
                <w:pPr>
                  <w:jc w:val="left"/>
                </w:pPr>
              </w:pPrChange>
            </w:pPr>
            <w:ins w:id="111188" w:author="pete jones" w:date="2022-01-12T17:25:00Z">
              <w:r w:rsidRPr="00D32D2F">
                <w:rPr>
                  <w:sz w:val="20"/>
                  <w:szCs w:val="20"/>
                  <w:rPrChange w:id="111189" w:author="pete jones" w:date="2022-01-12T17:26:00Z">
                    <w:rPr/>
                  </w:rPrChange>
                </w:rPr>
                <w:t xml:space="preserve"> Emerging Technologies in Cancer Research, Diagnosis and Treatment w/ Laboratory</w:t>
              </w:r>
            </w:ins>
          </w:p>
        </w:tc>
        <w:tc>
          <w:tcPr>
            <w:tcW w:w="616" w:type="dxa"/>
            <w:noWrap/>
            <w:vAlign w:val="center"/>
            <w:hideMark/>
            <w:tcPrChange w:id="111190" w:author="pete jones" w:date="2022-01-12T17:27:00Z">
              <w:tcPr>
                <w:tcW w:w="616" w:type="dxa"/>
                <w:noWrap/>
                <w:hideMark/>
              </w:tcPr>
            </w:tcPrChange>
          </w:tcPr>
          <w:p w14:paraId="140D2FCB" w14:textId="5C9D1C53" w:rsidR="00D32D2F" w:rsidRPr="00D32D2F" w:rsidRDefault="00D32D2F">
            <w:pPr>
              <w:spacing w:before="0" w:after="0" w:line="240" w:lineRule="auto"/>
              <w:jc w:val="center"/>
              <w:rPr>
                <w:ins w:id="111191" w:author="pete jones" w:date="2022-01-12T17:25:00Z"/>
                <w:sz w:val="20"/>
                <w:szCs w:val="20"/>
                <w:rPrChange w:id="111192" w:author="pete jones" w:date="2022-01-12T17:26:00Z">
                  <w:rPr>
                    <w:ins w:id="111193" w:author="pete jones" w:date="2022-01-12T17:25:00Z"/>
                  </w:rPr>
                </w:rPrChange>
              </w:rPr>
              <w:pPrChange w:id="111194" w:author="pete jones" w:date="2022-01-12T17:30:00Z">
                <w:pPr>
                  <w:jc w:val="left"/>
                </w:pPr>
              </w:pPrChange>
            </w:pPr>
          </w:p>
        </w:tc>
        <w:tc>
          <w:tcPr>
            <w:tcW w:w="616" w:type="dxa"/>
            <w:noWrap/>
            <w:vAlign w:val="center"/>
            <w:hideMark/>
            <w:tcPrChange w:id="111195" w:author="pete jones" w:date="2022-01-12T17:27:00Z">
              <w:tcPr>
                <w:tcW w:w="616" w:type="dxa"/>
                <w:noWrap/>
                <w:hideMark/>
              </w:tcPr>
            </w:tcPrChange>
          </w:tcPr>
          <w:p w14:paraId="58EF373E" w14:textId="77777777" w:rsidR="00D32D2F" w:rsidRPr="00D32D2F" w:rsidRDefault="00D32D2F">
            <w:pPr>
              <w:spacing w:before="0" w:after="0" w:line="240" w:lineRule="auto"/>
              <w:jc w:val="center"/>
              <w:rPr>
                <w:ins w:id="111196" w:author="pete jones" w:date="2022-01-12T17:25:00Z"/>
                <w:sz w:val="20"/>
                <w:szCs w:val="20"/>
                <w:rPrChange w:id="111197" w:author="pete jones" w:date="2022-01-12T17:26:00Z">
                  <w:rPr>
                    <w:ins w:id="111198" w:author="pete jones" w:date="2022-01-12T17:25:00Z"/>
                  </w:rPr>
                </w:rPrChange>
              </w:rPr>
              <w:pPrChange w:id="111199" w:author="pete jones" w:date="2022-01-12T17:30:00Z">
                <w:pPr>
                  <w:jc w:val="left"/>
                </w:pPr>
              </w:pPrChange>
            </w:pPr>
            <w:ins w:id="111200" w:author="pete jones" w:date="2022-01-12T17:25:00Z">
              <w:r w:rsidRPr="00D32D2F">
                <w:rPr>
                  <w:sz w:val="20"/>
                  <w:szCs w:val="20"/>
                  <w:rPrChange w:id="111201" w:author="pete jones" w:date="2022-01-12T17:26:00Z">
                    <w:rPr/>
                  </w:rPrChange>
                </w:rPr>
                <w:t>6</w:t>
              </w:r>
            </w:ins>
          </w:p>
        </w:tc>
        <w:tc>
          <w:tcPr>
            <w:tcW w:w="616" w:type="dxa"/>
            <w:noWrap/>
            <w:vAlign w:val="center"/>
            <w:hideMark/>
            <w:tcPrChange w:id="111202" w:author="pete jones" w:date="2022-01-12T17:27:00Z">
              <w:tcPr>
                <w:tcW w:w="616" w:type="dxa"/>
                <w:noWrap/>
                <w:hideMark/>
              </w:tcPr>
            </w:tcPrChange>
          </w:tcPr>
          <w:p w14:paraId="6C271DB6" w14:textId="77777777" w:rsidR="00D32D2F" w:rsidRPr="00D32D2F" w:rsidRDefault="00D32D2F">
            <w:pPr>
              <w:spacing w:before="0" w:after="0" w:line="240" w:lineRule="auto"/>
              <w:jc w:val="center"/>
              <w:rPr>
                <w:ins w:id="111203" w:author="pete jones" w:date="2022-01-12T17:25:00Z"/>
                <w:sz w:val="20"/>
                <w:szCs w:val="20"/>
                <w:rPrChange w:id="111204" w:author="pete jones" w:date="2022-01-12T17:26:00Z">
                  <w:rPr>
                    <w:ins w:id="111205" w:author="pete jones" w:date="2022-01-12T17:25:00Z"/>
                  </w:rPr>
                </w:rPrChange>
              </w:rPr>
              <w:pPrChange w:id="111206" w:author="pete jones" w:date="2022-01-12T17:30:00Z">
                <w:pPr>
                  <w:jc w:val="left"/>
                </w:pPr>
              </w:pPrChange>
            </w:pPr>
          </w:p>
        </w:tc>
        <w:tc>
          <w:tcPr>
            <w:tcW w:w="616" w:type="dxa"/>
            <w:noWrap/>
            <w:vAlign w:val="center"/>
            <w:hideMark/>
            <w:tcPrChange w:id="111207" w:author="pete jones" w:date="2022-01-12T17:27:00Z">
              <w:tcPr>
                <w:tcW w:w="616" w:type="dxa"/>
                <w:noWrap/>
                <w:hideMark/>
              </w:tcPr>
            </w:tcPrChange>
          </w:tcPr>
          <w:p w14:paraId="33ABC74E" w14:textId="77777777" w:rsidR="00D32D2F" w:rsidRPr="00D32D2F" w:rsidRDefault="00D32D2F">
            <w:pPr>
              <w:spacing w:before="0" w:after="0" w:line="240" w:lineRule="auto"/>
              <w:jc w:val="center"/>
              <w:rPr>
                <w:ins w:id="111208" w:author="pete jones" w:date="2022-01-12T17:25:00Z"/>
                <w:sz w:val="20"/>
                <w:szCs w:val="20"/>
                <w:rPrChange w:id="111209" w:author="pete jones" w:date="2022-01-12T17:26:00Z">
                  <w:rPr>
                    <w:ins w:id="111210" w:author="pete jones" w:date="2022-01-12T17:25:00Z"/>
                  </w:rPr>
                </w:rPrChange>
              </w:rPr>
              <w:pPrChange w:id="111211" w:author="pete jones" w:date="2022-01-12T17:30:00Z">
                <w:pPr>
                  <w:jc w:val="left"/>
                </w:pPr>
              </w:pPrChange>
            </w:pPr>
            <w:ins w:id="111212" w:author="pete jones" w:date="2022-01-12T17:25:00Z">
              <w:r w:rsidRPr="00D32D2F">
                <w:rPr>
                  <w:sz w:val="20"/>
                  <w:szCs w:val="20"/>
                  <w:rPrChange w:id="111213" w:author="pete jones" w:date="2022-01-12T17:26:00Z">
                    <w:rPr/>
                  </w:rPrChange>
                </w:rPr>
                <w:t>2</w:t>
              </w:r>
            </w:ins>
          </w:p>
        </w:tc>
        <w:tc>
          <w:tcPr>
            <w:tcW w:w="616" w:type="dxa"/>
            <w:noWrap/>
            <w:vAlign w:val="center"/>
            <w:hideMark/>
            <w:tcPrChange w:id="111214" w:author="pete jones" w:date="2022-01-12T17:27:00Z">
              <w:tcPr>
                <w:tcW w:w="616" w:type="dxa"/>
                <w:noWrap/>
                <w:hideMark/>
              </w:tcPr>
            </w:tcPrChange>
          </w:tcPr>
          <w:p w14:paraId="6009BC4C" w14:textId="77777777" w:rsidR="00D32D2F" w:rsidRPr="00D32D2F" w:rsidRDefault="00D32D2F">
            <w:pPr>
              <w:spacing w:before="0" w:after="0" w:line="240" w:lineRule="auto"/>
              <w:jc w:val="center"/>
              <w:rPr>
                <w:ins w:id="111215" w:author="pete jones" w:date="2022-01-12T17:25:00Z"/>
                <w:sz w:val="20"/>
                <w:szCs w:val="20"/>
                <w:rPrChange w:id="111216" w:author="pete jones" w:date="2022-01-12T17:26:00Z">
                  <w:rPr>
                    <w:ins w:id="111217" w:author="pete jones" w:date="2022-01-12T17:25:00Z"/>
                  </w:rPr>
                </w:rPrChange>
              </w:rPr>
              <w:pPrChange w:id="111218" w:author="pete jones" w:date="2022-01-12T17:30:00Z">
                <w:pPr>
                  <w:jc w:val="left"/>
                </w:pPr>
              </w:pPrChange>
            </w:pPr>
            <w:ins w:id="111219" w:author="pete jones" w:date="2022-01-12T17:25:00Z">
              <w:r w:rsidRPr="00D32D2F">
                <w:rPr>
                  <w:sz w:val="20"/>
                  <w:szCs w:val="20"/>
                  <w:rPrChange w:id="111220" w:author="pete jones" w:date="2022-01-12T17:26:00Z">
                    <w:rPr/>
                  </w:rPrChange>
                </w:rPr>
                <w:t>4</w:t>
              </w:r>
            </w:ins>
          </w:p>
        </w:tc>
        <w:tc>
          <w:tcPr>
            <w:tcW w:w="616" w:type="dxa"/>
            <w:noWrap/>
            <w:vAlign w:val="center"/>
            <w:hideMark/>
            <w:tcPrChange w:id="111221" w:author="pete jones" w:date="2022-01-12T17:27:00Z">
              <w:tcPr>
                <w:tcW w:w="616" w:type="dxa"/>
                <w:noWrap/>
                <w:hideMark/>
              </w:tcPr>
            </w:tcPrChange>
          </w:tcPr>
          <w:p w14:paraId="70899BF4" w14:textId="77777777" w:rsidR="00D32D2F" w:rsidRPr="00D32D2F" w:rsidRDefault="00D32D2F">
            <w:pPr>
              <w:spacing w:before="0" w:after="0" w:line="240" w:lineRule="auto"/>
              <w:jc w:val="center"/>
              <w:rPr>
                <w:ins w:id="111222" w:author="pete jones" w:date="2022-01-12T17:25:00Z"/>
                <w:sz w:val="20"/>
                <w:szCs w:val="20"/>
                <w:rPrChange w:id="111223" w:author="pete jones" w:date="2022-01-12T17:26:00Z">
                  <w:rPr>
                    <w:ins w:id="111224" w:author="pete jones" w:date="2022-01-12T17:25:00Z"/>
                  </w:rPr>
                </w:rPrChange>
              </w:rPr>
              <w:pPrChange w:id="111225" w:author="pete jones" w:date="2022-01-12T17:30:00Z">
                <w:pPr>
                  <w:jc w:val="left"/>
                </w:pPr>
              </w:pPrChange>
            </w:pPr>
            <w:ins w:id="111226" w:author="pete jones" w:date="2022-01-12T17:25:00Z">
              <w:r w:rsidRPr="00D32D2F">
                <w:rPr>
                  <w:sz w:val="20"/>
                  <w:szCs w:val="20"/>
                  <w:rPrChange w:id="111227" w:author="pete jones" w:date="2022-01-12T17:26:00Z">
                    <w:rPr/>
                  </w:rPrChange>
                </w:rPr>
                <w:t>2</w:t>
              </w:r>
            </w:ins>
          </w:p>
        </w:tc>
        <w:tc>
          <w:tcPr>
            <w:tcW w:w="616" w:type="dxa"/>
            <w:noWrap/>
            <w:vAlign w:val="center"/>
            <w:hideMark/>
            <w:tcPrChange w:id="111228" w:author="pete jones" w:date="2022-01-12T17:27:00Z">
              <w:tcPr>
                <w:tcW w:w="616" w:type="dxa"/>
                <w:noWrap/>
                <w:hideMark/>
              </w:tcPr>
            </w:tcPrChange>
          </w:tcPr>
          <w:p w14:paraId="6A30D281" w14:textId="77777777" w:rsidR="00D32D2F" w:rsidRPr="00D32D2F" w:rsidRDefault="00D32D2F">
            <w:pPr>
              <w:spacing w:before="0" w:after="0" w:line="240" w:lineRule="auto"/>
              <w:jc w:val="center"/>
              <w:rPr>
                <w:ins w:id="111229" w:author="pete jones" w:date="2022-01-12T17:25:00Z"/>
                <w:sz w:val="20"/>
                <w:szCs w:val="20"/>
                <w:rPrChange w:id="111230" w:author="pete jones" w:date="2022-01-12T17:26:00Z">
                  <w:rPr>
                    <w:ins w:id="111231" w:author="pete jones" w:date="2022-01-12T17:25:00Z"/>
                  </w:rPr>
                </w:rPrChange>
              </w:rPr>
              <w:pPrChange w:id="111232" w:author="pete jones" w:date="2022-01-12T17:30:00Z">
                <w:pPr>
                  <w:jc w:val="left"/>
                </w:pPr>
              </w:pPrChange>
            </w:pPr>
            <w:ins w:id="111233" w:author="pete jones" w:date="2022-01-12T17:25:00Z">
              <w:r w:rsidRPr="00D32D2F">
                <w:rPr>
                  <w:sz w:val="20"/>
                  <w:szCs w:val="20"/>
                  <w:rPrChange w:id="111234" w:author="pete jones" w:date="2022-01-12T17:26:00Z">
                    <w:rPr/>
                  </w:rPrChange>
                </w:rPr>
                <w:t>2</w:t>
              </w:r>
            </w:ins>
          </w:p>
        </w:tc>
        <w:tc>
          <w:tcPr>
            <w:tcW w:w="616" w:type="dxa"/>
            <w:noWrap/>
            <w:vAlign w:val="center"/>
            <w:hideMark/>
            <w:tcPrChange w:id="111235" w:author="pete jones" w:date="2022-01-12T17:27:00Z">
              <w:tcPr>
                <w:tcW w:w="616" w:type="dxa"/>
                <w:noWrap/>
                <w:hideMark/>
              </w:tcPr>
            </w:tcPrChange>
          </w:tcPr>
          <w:p w14:paraId="6E088A3C" w14:textId="77777777" w:rsidR="00D32D2F" w:rsidRPr="00D32D2F" w:rsidRDefault="00D32D2F">
            <w:pPr>
              <w:spacing w:before="0" w:after="0" w:line="240" w:lineRule="auto"/>
              <w:jc w:val="center"/>
              <w:rPr>
                <w:ins w:id="111236" w:author="pete jones" w:date="2022-01-12T17:25:00Z"/>
                <w:sz w:val="20"/>
                <w:szCs w:val="20"/>
                <w:rPrChange w:id="111237" w:author="pete jones" w:date="2022-01-12T17:26:00Z">
                  <w:rPr>
                    <w:ins w:id="111238" w:author="pete jones" w:date="2022-01-12T17:25:00Z"/>
                  </w:rPr>
                </w:rPrChange>
              </w:rPr>
              <w:pPrChange w:id="111239" w:author="pete jones" w:date="2022-01-12T17:30:00Z">
                <w:pPr>
                  <w:jc w:val="left"/>
                </w:pPr>
              </w:pPrChange>
            </w:pPr>
            <w:ins w:id="111240" w:author="pete jones" w:date="2022-01-12T17:25:00Z">
              <w:r w:rsidRPr="00D32D2F">
                <w:rPr>
                  <w:sz w:val="20"/>
                  <w:szCs w:val="20"/>
                  <w:rPrChange w:id="111241" w:author="pete jones" w:date="2022-01-12T17:26:00Z">
                    <w:rPr/>
                  </w:rPrChange>
                </w:rPr>
                <w:t>8</w:t>
              </w:r>
            </w:ins>
          </w:p>
        </w:tc>
      </w:tr>
      <w:tr w:rsidR="00D32D2F" w:rsidRPr="00D32D2F" w14:paraId="12524AC4" w14:textId="77777777" w:rsidTr="00D32D2F">
        <w:trPr>
          <w:trHeight w:val="300"/>
          <w:ins w:id="111242" w:author="pete jones" w:date="2022-01-12T17:25:00Z"/>
          <w:trPrChange w:id="111243" w:author="pete jones" w:date="2022-01-12T17:27:00Z">
            <w:trPr>
              <w:trHeight w:val="300"/>
            </w:trPr>
          </w:trPrChange>
        </w:trPr>
        <w:tc>
          <w:tcPr>
            <w:tcW w:w="868" w:type="dxa"/>
            <w:noWrap/>
            <w:hideMark/>
            <w:tcPrChange w:id="111244" w:author="pete jones" w:date="2022-01-12T17:27:00Z">
              <w:tcPr>
                <w:tcW w:w="868" w:type="dxa"/>
                <w:noWrap/>
                <w:hideMark/>
              </w:tcPr>
            </w:tcPrChange>
          </w:tcPr>
          <w:p w14:paraId="5A41009E" w14:textId="77777777" w:rsidR="00D32D2F" w:rsidRPr="00D32D2F" w:rsidRDefault="00D32D2F">
            <w:pPr>
              <w:spacing w:before="0" w:after="0" w:line="240" w:lineRule="auto"/>
              <w:jc w:val="left"/>
              <w:rPr>
                <w:ins w:id="111245" w:author="pete jones" w:date="2022-01-12T17:25:00Z"/>
                <w:sz w:val="20"/>
                <w:szCs w:val="20"/>
                <w:rPrChange w:id="111246" w:author="pete jones" w:date="2022-01-12T17:26:00Z">
                  <w:rPr>
                    <w:ins w:id="111247" w:author="pete jones" w:date="2022-01-12T17:25:00Z"/>
                  </w:rPr>
                </w:rPrChange>
              </w:rPr>
              <w:pPrChange w:id="111248" w:author="pete jones" w:date="2022-01-12T17:26:00Z">
                <w:pPr>
                  <w:jc w:val="left"/>
                </w:pPr>
              </w:pPrChange>
            </w:pPr>
            <w:ins w:id="111249" w:author="pete jones" w:date="2022-01-12T17:25:00Z">
              <w:r w:rsidRPr="00D32D2F">
                <w:rPr>
                  <w:sz w:val="20"/>
                  <w:szCs w:val="20"/>
                  <w:rPrChange w:id="111250" w:author="pete jones" w:date="2022-01-12T17:26:00Z">
                    <w:rPr/>
                  </w:rPrChange>
                </w:rPr>
                <w:t>146</w:t>
              </w:r>
            </w:ins>
          </w:p>
        </w:tc>
        <w:tc>
          <w:tcPr>
            <w:tcW w:w="1516" w:type="dxa"/>
            <w:noWrap/>
            <w:hideMark/>
            <w:tcPrChange w:id="111251" w:author="pete jones" w:date="2022-01-12T17:27:00Z">
              <w:tcPr>
                <w:tcW w:w="1516" w:type="dxa"/>
                <w:noWrap/>
                <w:hideMark/>
              </w:tcPr>
            </w:tcPrChange>
          </w:tcPr>
          <w:p w14:paraId="0AC18691" w14:textId="77777777" w:rsidR="00D32D2F" w:rsidRPr="00D32D2F" w:rsidRDefault="00D32D2F">
            <w:pPr>
              <w:spacing w:before="0" w:after="0" w:line="240" w:lineRule="auto"/>
              <w:jc w:val="left"/>
              <w:rPr>
                <w:ins w:id="111252" w:author="pete jones" w:date="2022-01-12T17:25:00Z"/>
                <w:sz w:val="20"/>
                <w:szCs w:val="20"/>
                <w:rPrChange w:id="111253" w:author="pete jones" w:date="2022-01-12T17:26:00Z">
                  <w:rPr>
                    <w:ins w:id="111254" w:author="pete jones" w:date="2022-01-12T17:25:00Z"/>
                  </w:rPr>
                </w:rPrChange>
              </w:rPr>
              <w:pPrChange w:id="111255" w:author="pete jones" w:date="2022-01-12T17:26:00Z">
                <w:pPr>
                  <w:jc w:val="left"/>
                </w:pPr>
              </w:pPrChange>
            </w:pPr>
            <w:ins w:id="111256" w:author="pete jones" w:date="2022-01-12T17:25:00Z">
              <w:r w:rsidRPr="00D32D2F">
                <w:rPr>
                  <w:sz w:val="20"/>
                  <w:szCs w:val="20"/>
                  <w:rPrChange w:id="111257" w:author="pete jones" w:date="2022-01-12T17:26:00Z">
                    <w:rPr/>
                  </w:rPrChange>
                </w:rPr>
                <w:t>SCI2235</w:t>
              </w:r>
            </w:ins>
          </w:p>
        </w:tc>
        <w:tc>
          <w:tcPr>
            <w:tcW w:w="8744" w:type="dxa"/>
            <w:noWrap/>
            <w:hideMark/>
            <w:tcPrChange w:id="111258" w:author="pete jones" w:date="2022-01-12T17:27:00Z">
              <w:tcPr>
                <w:tcW w:w="8744" w:type="dxa"/>
                <w:noWrap/>
                <w:hideMark/>
              </w:tcPr>
            </w:tcPrChange>
          </w:tcPr>
          <w:p w14:paraId="3D5421FF" w14:textId="77777777" w:rsidR="00D32D2F" w:rsidRPr="00D32D2F" w:rsidRDefault="00D32D2F">
            <w:pPr>
              <w:spacing w:before="0" w:after="0" w:line="240" w:lineRule="auto"/>
              <w:jc w:val="left"/>
              <w:rPr>
                <w:ins w:id="111259" w:author="pete jones" w:date="2022-01-12T17:25:00Z"/>
                <w:sz w:val="20"/>
                <w:szCs w:val="20"/>
                <w:rPrChange w:id="111260" w:author="pete jones" w:date="2022-01-12T17:26:00Z">
                  <w:rPr>
                    <w:ins w:id="111261" w:author="pete jones" w:date="2022-01-12T17:25:00Z"/>
                  </w:rPr>
                </w:rPrChange>
              </w:rPr>
              <w:pPrChange w:id="111262" w:author="pete jones" w:date="2022-01-12T17:26:00Z">
                <w:pPr>
                  <w:jc w:val="left"/>
                </w:pPr>
              </w:pPrChange>
            </w:pPr>
            <w:ins w:id="111263" w:author="pete jones" w:date="2022-01-12T17:25:00Z">
              <w:r w:rsidRPr="00D32D2F">
                <w:rPr>
                  <w:sz w:val="20"/>
                  <w:szCs w:val="20"/>
                  <w:rPrChange w:id="111264" w:author="pete jones" w:date="2022-01-12T17:26:00Z">
                    <w:rPr/>
                  </w:rPrChange>
                </w:rPr>
                <w:t xml:space="preserve"> Biomimicry</w:t>
              </w:r>
            </w:ins>
          </w:p>
        </w:tc>
        <w:tc>
          <w:tcPr>
            <w:tcW w:w="616" w:type="dxa"/>
            <w:noWrap/>
            <w:vAlign w:val="center"/>
            <w:hideMark/>
            <w:tcPrChange w:id="111265" w:author="pete jones" w:date="2022-01-12T17:27:00Z">
              <w:tcPr>
                <w:tcW w:w="616" w:type="dxa"/>
                <w:noWrap/>
                <w:hideMark/>
              </w:tcPr>
            </w:tcPrChange>
          </w:tcPr>
          <w:p w14:paraId="5FA90BC0" w14:textId="12549431" w:rsidR="00D32D2F" w:rsidRPr="00D32D2F" w:rsidRDefault="00D32D2F">
            <w:pPr>
              <w:spacing w:before="0" w:after="0" w:line="240" w:lineRule="auto"/>
              <w:jc w:val="center"/>
              <w:rPr>
                <w:ins w:id="111266" w:author="pete jones" w:date="2022-01-12T17:25:00Z"/>
                <w:sz w:val="20"/>
                <w:szCs w:val="20"/>
                <w:rPrChange w:id="111267" w:author="pete jones" w:date="2022-01-12T17:26:00Z">
                  <w:rPr>
                    <w:ins w:id="111268" w:author="pete jones" w:date="2022-01-12T17:25:00Z"/>
                  </w:rPr>
                </w:rPrChange>
              </w:rPr>
              <w:pPrChange w:id="111269" w:author="pete jones" w:date="2022-01-12T17:30:00Z">
                <w:pPr>
                  <w:jc w:val="left"/>
                </w:pPr>
              </w:pPrChange>
            </w:pPr>
          </w:p>
        </w:tc>
        <w:tc>
          <w:tcPr>
            <w:tcW w:w="616" w:type="dxa"/>
            <w:noWrap/>
            <w:vAlign w:val="center"/>
            <w:hideMark/>
            <w:tcPrChange w:id="111270" w:author="pete jones" w:date="2022-01-12T17:27:00Z">
              <w:tcPr>
                <w:tcW w:w="616" w:type="dxa"/>
                <w:noWrap/>
                <w:hideMark/>
              </w:tcPr>
            </w:tcPrChange>
          </w:tcPr>
          <w:p w14:paraId="7334B5F7" w14:textId="77777777" w:rsidR="00D32D2F" w:rsidRPr="00D32D2F" w:rsidRDefault="00D32D2F">
            <w:pPr>
              <w:spacing w:before="0" w:after="0" w:line="240" w:lineRule="auto"/>
              <w:jc w:val="center"/>
              <w:rPr>
                <w:ins w:id="111271" w:author="pete jones" w:date="2022-01-12T17:25:00Z"/>
                <w:sz w:val="20"/>
                <w:szCs w:val="20"/>
                <w:rPrChange w:id="111272" w:author="pete jones" w:date="2022-01-12T17:26:00Z">
                  <w:rPr>
                    <w:ins w:id="111273" w:author="pete jones" w:date="2022-01-12T17:25:00Z"/>
                  </w:rPr>
                </w:rPrChange>
              </w:rPr>
              <w:pPrChange w:id="111274" w:author="pete jones" w:date="2022-01-12T17:30:00Z">
                <w:pPr>
                  <w:jc w:val="left"/>
                </w:pPr>
              </w:pPrChange>
            </w:pPr>
            <w:ins w:id="111275" w:author="pete jones" w:date="2022-01-12T17:25:00Z">
              <w:r w:rsidRPr="00D32D2F">
                <w:rPr>
                  <w:sz w:val="20"/>
                  <w:szCs w:val="20"/>
                  <w:rPrChange w:id="111276" w:author="pete jones" w:date="2022-01-12T17:26:00Z">
                    <w:rPr/>
                  </w:rPrChange>
                </w:rPr>
                <w:t>6</w:t>
              </w:r>
            </w:ins>
          </w:p>
        </w:tc>
        <w:tc>
          <w:tcPr>
            <w:tcW w:w="616" w:type="dxa"/>
            <w:noWrap/>
            <w:vAlign w:val="center"/>
            <w:hideMark/>
            <w:tcPrChange w:id="111277" w:author="pete jones" w:date="2022-01-12T17:27:00Z">
              <w:tcPr>
                <w:tcW w:w="616" w:type="dxa"/>
                <w:noWrap/>
                <w:hideMark/>
              </w:tcPr>
            </w:tcPrChange>
          </w:tcPr>
          <w:p w14:paraId="4835B02D" w14:textId="77777777" w:rsidR="00D32D2F" w:rsidRPr="00D32D2F" w:rsidRDefault="00D32D2F">
            <w:pPr>
              <w:spacing w:before="0" w:after="0" w:line="240" w:lineRule="auto"/>
              <w:jc w:val="center"/>
              <w:rPr>
                <w:ins w:id="111278" w:author="pete jones" w:date="2022-01-12T17:25:00Z"/>
                <w:sz w:val="20"/>
                <w:szCs w:val="20"/>
                <w:rPrChange w:id="111279" w:author="pete jones" w:date="2022-01-12T17:26:00Z">
                  <w:rPr>
                    <w:ins w:id="111280" w:author="pete jones" w:date="2022-01-12T17:25:00Z"/>
                  </w:rPr>
                </w:rPrChange>
              </w:rPr>
              <w:pPrChange w:id="111281" w:author="pete jones" w:date="2022-01-12T17:30:00Z">
                <w:pPr>
                  <w:jc w:val="left"/>
                </w:pPr>
              </w:pPrChange>
            </w:pPr>
          </w:p>
        </w:tc>
        <w:tc>
          <w:tcPr>
            <w:tcW w:w="616" w:type="dxa"/>
            <w:noWrap/>
            <w:vAlign w:val="center"/>
            <w:hideMark/>
            <w:tcPrChange w:id="111282" w:author="pete jones" w:date="2022-01-12T17:27:00Z">
              <w:tcPr>
                <w:tcW w:w="616" w:type="dxa"/>
                <w:noWrap/>
                <w:hideMark/>
              </w:tcPr>
            </w:tcPrChange>
          </w:tcPr>
          <w:p w14:paraId="4EB49A78" w14:textId="77777777" w:rsidR="00D32D2F" w:rsidRPr="00D32D2F" w:rsidRDefault="00D32D2F">
            <w:pPr>
              <w:spacing w:before="0" w:after="0" w:line="240" w:lineRule="auto"/>
              <w:jc w:val="center"/>
              <w:rPr>
                <w:ins w:id="111283" w:author="pete jones" w:date="2022-01-12T17:25:00Z"/>
                <w:sz w:val="20"/>
                <w:szCs w:val="20"/>
                <w:rPrChange w:id="111284" w:author="pete jones" w:date="2022-01-12T17:26:00Z">
                  <w:rPr>
                    <w:ins w:id="111285" w:author="pete jones" w:date="2022-01-12T17:25:00Z"/>
                  </w:rPr>
                </w:rPrChange>
              </w:rPr>
              <w:pPrChange w:id="111286" w:author="pete jones" w:date="2022-01-12T17:30:00Z">
                <w:pPr>
                  <w:jc w:val="left"/>
                </w:pPr>
              </w:pPrChange>
            </w:pPr>
            <w:ins w:id="111287" w:author="pete jones" w:date="2022-01-12T17:25:00Z">
              <w:r w:rsidRPr="00D32D2F">
                <w:rPr>
                  <w:sz w:val="20"/>
                  <w:szCs w:val="20"/>
                  <w:rPrChange w:id="111288" w:author="pete jones" w:date="2022-01-12T17:26:00Z">
                    <w:rPr/>
                  </w:rPrChange>
                </w:rPr>
                <w:t>2</w:t>
              </w:r>
            </w:ins>
          </w:p>
        </w:tc>
        <w:tc>
          <w:tcPr>
            <w:tcW w:w="616" w:type="dxa"/>
            <w:noWrap/>
            <w:vAlign w:val="center"/>
            <w:hideMark/>
            <w:tcPrChange w:id="111289" w:author="pete jones" w:date="2022-01-12T17:27:00Z">
              <w:tcPr>
                <w:tcW w:w="616" w:type="dxa"/>
                <w:noWrap/>
                <w:hideMark/>
              </w:tcPr>
            </w:tcPrChange>
          </w:tcPr>
          <w:p w14:paraId="0196CB8F" w14:textId="77777777" w:rsidR="00D32D2F" w:rsidRPr="00D32D2F" w:rsidRDefault="00D32D2F">
            <w:pPr>
              <w:spacing w:before="0" w:after="0" w:line="240" w:lineRule="auto"/>
              <w:jc w:val="center"/>
              <w:rPr>
                <w:ins w:id="111290" w:author="pete jones" w:date="2022-01-12T17:25:00Z"/>
                <w:sz w:val="20"/>
                <w:szCs w:val="20"/>
                <w:rPrChange w:id="111291" w:author="pete jones" w:date="2022-01-12T17:26:00Z">
                  <w:rPr>
                    <w:ins w:id="111292" w:author="pete jones" w:date="2022-01-12T17:25:00Z"/>
                  </w:rPr>
                </w:rPrChange>
              </w:rPr>
              <w:pPrChange w:id="111293" w:author="pete jones" w:date="2022-01-12T17:30:00Z">
                <w:pPr>
                  <w:jc w:val="left"/>
                </w:pPr>
              </w:pPrChange>
            </w:pPr>
            <w:ins w:id="111294" w:author="pete jones" w:date="2022-01-12T17:25:00Z">
              <w:r w:rsidRPr="00D32D2F">
                <w:rPr>
                  <w:sz w:val="20"/>
                  <w:szCs w:val="20"/>
                  <w:rPrChange w:id="111295" w:author="pete jones" w:date="2022-01-12T17:26:00Z">
                    <w:rPr/>
                  </w:rPrChange>
                </w:rPr>
                <w:t>4</w:t>
              </w:r>
            </w:ins>
          </w:p>
        </w:tc>
        <w:tc>
          <w:tcPr>
            <w:tcW w:w="616" w:type="dxa"/>
            <w:noWrap/>
            <w:vAlign w:val="center"/>
            <w:hideMark/>
            <w:tcPrChange w:id="111296" w:author="pete jones" w:date="2022-01-12T17:27:00Z">
              <w:tcPr>
                <w:tcW w:w="616" w:type="dxa"/>
                <w:noWrap/>
                <w:hideMark/>
              </w:tcPr>
            </w:tcPrChange>
          </w:tcPr>
          <w:p w14:paraId="110BD7E3" w14:textId="77777777" w:rsidR="00D32D2F" w:rsidRPr="00D32D2F" w:rsidRDefault="00D32D2F">
            <w:pPr>
              <w:spacing w:before="0" w:after="0" w:line="240" w:lineRule="auto"/>
              <w:jc w:val="center"/>
              <w:rPr>
                <w:ins w:id="111297" w:author="pete jones" w:date="2022-01-12T17:25:00Z"/>
                <w:sz w:val="20"/>
                <w:szCs w:val="20"/>
                <w:rPrChange w:id="111298" w:author="pete jones" w:date="2022-01-12T17:26:00Z">
                  <w:rPr>
                    <w:ins w:id="111299" w:author="pete jones" w:date="2022-01-12T17:25:00Z"/>
                  </w:rPr>
                </w:rPrChange>
              </w:rPr>
              <w:pPrChange w:id="111300" w:author="pete jones" w:date="2022-01-12T17:30:00Z">
                <w:pPr>
                  <w:jc w:val="left"/>
                </w:pPr>
              </w:pPrChange>
            </w:pPr>
            <w:ins w:id="111301" w:author="pete jones" w:date="2022-01-12T17:25:00Z">
              <w:r w:rsidRPr="00D32D2F">
                <w:rPr>
                  <w:sz w:val="20"/>
                  <w:szCs w:val="20"/>
                  <w:rPrChange w:id="111302" w:author="pete jones" w:date="2022-01-12T17:26:00Z">
                    <w:rPr/>
                  </w:rPrChange>
                </w:rPr>
                <w:t>4</w:t>
              </w:r>
            </w:ins>
          </w:p>
        </w:tc>
        <w:tc>
          <w:tcPr>
            <w:tcW w:w="616" w:type="dxa"/>
            <w:noWrap/>
            <w:vAlign w:val="center"/>
            <w:hideMark/>
            <w:tcPrChange w:id="111303" w:author="pete jones" w:date="2022-01-12T17:27:00Z">
              <w:tcPr>
                <w:tcW w:w="616" w:type="dxa"/>
                <w:noWrap/>
                <w:hideMark/>
              </w:tcPr>
            </w:tcPrChange>
          </w:tcPr>
          <w:p w14:paraId="0E65D604" w14:textId="77777777" w:rsidR="00D32D2F" w:rsidRPr="00D32D2F" w:rsidRDefault="00D32D2F">
            <w:pPr>
              <w:spacing w:before="0" w:after="0" w:line="240" w:lineRule="auto"/>
              <w:jc w:val="center"/>
              <w:rPr>
                <w:ins w:id="111304" w:author="pete jones" w:date="2022-01-12T17:25:00Z"/>
                <w:sz w:val="20"/>
                <w:szCs w:val="20"/>
                <w:rPrChange w:id="111305" w:author="pete jones" w:date="2022-01-12T17:26:00Z">
                  <w:rPr>
                    <w:ins w:id="111306" w:author="pete jones" w:date="2022-01-12T17:25:00Z"/>
                  </w:rPr>
                </w:rPrChange>
              </w:rPr>
              <w:pPrChange w:id="111307" w:author="pete jones" w:date="2022-01-12T17:30:00Z">
                <w:pPr>
                  <w:jc w:val="left"/>
                </w:pPr>
              </w:pPrChange>
            </w:pPr>
            <w:ins w:id="111308" w:author="pete jones" w:date="2022-01-12T17:25:00Z">
              <w:r w:rsidRPr="00D32D2F">
                <w:rPr>
                  <w:sz w:val="20"/>
                  <w:szCs w:val="20"/>
                  <w:rPrChange w:id="111309" w:author="pete jones" w:date="2022-01-12T17:26:00Z">
                    <w:rPr/>
                  </w:rPrChange>
                </w:rPr>
                <w:t>0</w:t>
              </w:r>
            </w:ins>
          </w:p>
        </w:tc>
        <w:tc>
          <w:tcPr>
            <w:tcW w:w="616" w:type="dxa"/>
            <w:noWrap/>
            <w:vAlign w:val="center"/>
            <w:hideMark/>
            <w:tcPrChange w:id="111310" w:author="pete jones" w:date="2022-01-12T17:27:00Z">
              <w:tcPr>
                <w:tcW w:w="616" w:type="dxa"/>
                <w:noWrap/>
                <w:hideMark/>
              </w:tcPr>
            </w:tcPrChange>
          </w:tcPr>
          <w:p w14:paraId="73D01F6B" w14:textId="77777777" w:rsidR="00D32D2F" w:rsidRPr="00D32D2F" w:rsidRDefault="00D32D2F">
            <w:pPr>
              <w:spacing w:before="0" w:after="0" w:line="240" w:lineRule="auto"/>
              <w:jc w:val="center"/>
              <w:rPr>
                <w:ins w:id="111311" w:author="pete jones" w:date="2022-01-12T17:25:00Z"/>
                <w:sz w:val="20"/>
                <w:szCs w:val="20"/>
                <w:rPrChange w:id="111312" w:author="pete jones" w:date="2022-01-12T17:26:00Z">
                  <w:rPr>
                    <w:ins w:id="111313" w:author="pete jones" w:date="2022-01-12T17:25:00Z"/>
                  </w:rPr>
                </w:rPrChange>
              </w:rPr>
              <w:pPrChange w:id="111314" w:author="pete jones" w:date="2022-01-12T17:30:00Z">
                <w:pPr>
                  <w:jc w:val="left"/>
                </w:pPr>
              </w:pPrChange>
            </w:pPr>
            <w:ins w:id="111315" w:author="pete jones" w:date="2022-01-12T17:25:00Z">
              <w:r w:rsidRPr="00D32D2F">
                <w:rPr>
                  <w:sz w:val="20"/>
                  <w:szCs w:val="20"/>
                  <w:rPrChange w:id="111316" w:author="pete jones" w:date="2022-01-12T17:26:00Z">
                    <w:rPr/>
                  </w:rPrChange>
                </w:rPr>
                <w:t>8</w:t>
              </w:r>
            </w:ins>
          </w:p>
        </w:tc>
      </w:tr>
      <w:tr w:rsidR="00D32D2F" w:rsidRPr="00D32D2F" w14:paraId="3F60071C" w14:textId="77777777" w:rsidTr="00D32D2F">
        <w:trPr>
          <w:trHeight w:val="300"/>
          <w:ins w:id="111317" w:author="pete jones" w:date="2022-01-12T17:25:00Z"/>
          <w:trPrChange w:id="111318" w:author="pete jones" w:date="2022-01-12T17:27:00Z">
            <w:trPr>
              <w:trHeight w:val="300"/>
            </w:trPr>
          </w:trPrChange>
        </w:trPr>
        <w:tc>
          <w:tcPr>
            <w:tcW w:w="868" w:type="dxa"/>
            <w:noWrap/>
            <w:hideMark/>
            <w:tcPrChange w:id="111319" w:author="pete jones" w:date="2022-01-12T17:27:00Z">
              <w:tcPr>
                <w:tcW w:w="868" w:type="dxa"/>
                <w:noWrap/>
                <w:hideMark/>
              </w:tcPr>
            </w:tcPrChange>
          </w:tcPr>
          <w:p w14:paraId="7A0AF8DF" w14:textId="77777777" w:rsidR="00D32D2F" w:rsidRPr="00D32D2F" w:rsidRDefault="00D32D2F">
            <w:pPr>
              <w:spacing w:before="0" w:after="0" w:line="240" w:lineRule="auto"/>
              <w:jc w:val="left"/>
              <w:rPr>
                <w:ins w:id="111320" w:author="pete jones" w:date="2022-01-12T17:25:00Z"/>
                <w:sz w:val="20"/>
                <w:szCs w:val="20"/>
                <w:rPrChange w:id="111321" w:author="pete jones" w:date="2022-01-12T17:26:00Z">
                  <w:rPr>
                    <w:ins w:id="111322" w:author="pete jones" w:date="2022-01-12T17:25:00Z"/>
                  </w:rPr>
                </w:rPrChange>
              </w:rPr>
              <w:pPrChange w:id="111323" w:author="pete jones" w:date="2022-01-12T17:26:00Z">
                <w:pPr>
                  <w:jc w:val="left"/>
                </w:pPr>
              </w:pPrChange>
            </w:pPr>
            <w:ins w:id="111324" w:author="pete jones" w:date="2022-01-12T17:25:00Z">
              <w:r w:rsidRPr="00D32D2F">
                <w:rPr>
                  <w:sz w:val="20"/>
                  <w:szCs w:val="20"/>
                  <w:rPrChange w:id="111325" w:author="pete jones" w:date="2022-01-12T17:26:00Z">
                    <w:rPr/>
                  </w:rPrChange>
                </w:rPr>
                <w:t>147</w:t>
              </w:r>
            </w:ins>
          </w:p>
        </w:tc>
        <w:tc>
          <w:tcPr>
            <w:tcW w:w="1516" w:type="dxa"/>
            <w:noWrap/>
            <w:hideMark/>
            <w:tcPrChange w:id="111326" w:author="pete jones" w:date="2022-01-12T17:27:00Z">
              <w:tcPr>
                <w:tcW w:w="1516" w:type="dxa"/>
                <w:noWrap/>
                <w:hideMark/>
              </w:tcPr>
            </w:tcPrChange>
          </w:tcPr>
          <w:p w14:paraId="11FA81A5" w14:textId="77777777" w:rsidR="00D32D2F" w:rsidRPr="00D32D2F" w:rsidRDefault="00D32D2F">
            <w:pPr>
              <w:spacing w:before="0" w:after="0" w:line="240" w:lineRule="auto"/>
              <w:jc w:val="left"/>
              <w:rPr>
                <w:ins w:id="111327" w:author="pete jones" w:date="2022-01-12T17:25:00Z"/>
                <w:sz w:val="20"/>
                <w:szCs w:val="20"/>
                <w:rPrChange w:id="111328" w:author="pete jones" w:date="2022-01-12T17:26:00Z">
                  <w:rPr>
                    <w:ins w:id="111329" w:author="pete jones" w:date="2022-01-12T17:25:00Z"/>
                  </w:rPr>
                </w:rPrChange>
              </w:rPr>
              <w:pPrChange w:id="111330" w:author="pete jones" w:date="2022-01-12T17:26:00Z">
                <w:pPr>
                  <w:jc w:val="left"/>
                </w:pPr>
              </w:pPrChange>
            </w:pPr>
            <w:ins w:id="111331" w:author="pete jones" w:date="2022-01-12T17:25:00Z">
              <w:r w:rsidRPr="00D32D2F">
                <w:rPr>
                  <w:sz w:val="20"/>
                  <w:szCs w:val="20"/>
                  <w:rPrChange w:id="111332" w:author="pete jones" w:date="2022-01-12T17:26:00Z">
                    <w:rPr/>
                  </w:rPrChange>
                </w:rPr>
                <w:t>SCI2260</w:t>
              </w:r>
            </w:ins>
          </w:p>
        </w:tc>
        <w:tc>
          <w:tcPr>
            <w:tcW w:w="8744" w:type="dxa"/>
            <w:noWrap/>
            <w:hideMark/>
            <w:tcPrChange w:id="111333" w:author="pete jones" w:date="2022-01-12T17:27:00Z">
              <w:tcPr>
                <w:tcW w:w="8744" w:type="dxa"/>
                <w:noWrap/>
                <w:hideMark/>
              </w:tcPr>
            </w:tcPrChange>
          </w:tcPr>
          <w:p w14:paraId="524C4984" w14:textId="77777777" w:rsidR="00D32D2F" w:rsidRPr="00D32D2F" w:rsidRDefault="00D32D2F">
            <w:pPr>
              <w:spacing w:before="0" w:after="0" w:line="240" w:lineRule="auto"/>
              <w:jc w:val="left"/>
              <w:rPr>
                <w:ins w:id="111334" w:author="pete jones" w:date="2022-01-12T17:25:00Z"/>
                <w:sz w:val="20"/>
                <w:szCs w:val="20"/>
                <w:rPrChange w:id="111335" w:author="pete jones" w:date="2022-01-12T17:26:00Z">
                  <w:rPr>
                    <w:ins w:id="111336" w:author="pete jones" w:date="2022-01-12T17:25:00Z"/>
                  </w:rPr>
                </w:rPrChange>
              </w:rPr>
              <w:pPrChange w:id="111337" w:author="pete jones" w:date="2022-01-12T17:26:00Z">
                <w:pPr>
                  <w:jc w:val="left"/>
                </w:pPr>
              </w:pPrChange>
            </w:pPr>
            <w:ins w:id="111338" w:author="pete jones" w:date="2022-01-12T17:25:00Z">
              <w:r w:rsidRPr="00D32D2F">
                <w:rPr>
                  <w:sz w:val="20"/>
                  <w:szCs w:val="20"/>
                  <w:rPrChange w:id="111339" w:author="pete jones" w:date="2022-01-12T17:26:00Z">
                    <w:rPr/>
                  </w:rPrChange>
                </w:rPr>
                <w:t xml:space="preserve"> Topics in Bioengineering</w:t>
              </w:r>
            </w:ins>
          </w:p>
        </w:tc>
        <w:tc>
          <w:tcPr>
            <w:tcW w:w="616" w:type="dxa"/>
            <w:noWrap/>
            <w:vAlign w:val="center"/>
            <w:hideMark/>
            <w:tcPrChange w:id="111340" w:author="pete jones" w:date="2022-01-12T17:27:00Z">
              <w:tcPr>
                <w:tcW w:w="616" w:type="dxa"/>
                <w:noWrap/>
                <w:hideMark/>
              </w:tcPr>
            </w:tcPrChange>
          </w:tcPr>
          <w:p w14:paraId="53AD3E18" w14:textId="51C5CED4" w:rsidR="00D32D2F" w:rsidRPr="00D32D2F" w:rsidRDefault="00D32D2F">
            <w:pPr>
              <w:spacing w:before="0" w:after="0" w:line="240" w:lineRule="auto"/>
              <w:jc w:val="center"/>
              <w:rPr>
                <w:ins w:id="111341" w:author="pete jones" w:date="2022-01-12T17:25:00Z"/>
                <w:sz w:val="20"/>
                <w:szCs w:val="20"/>
                <w:rPrChange w:id="111342" w:author="pete jones" w:date="2022-01-12T17:26:00Z">
                  <w:rPr>
                    <w:ins w:id="111343" w:author="pete jones" w:date="2022-01-12T17:25:00Z"/>
                  </w:rPr>
                </w:rPrChange>
              </w:rPr>
              <w:pPrChange w:id="111344" w:author="pete jones" w:date="2022-01-12T17:30:00Z">
                <w:pPr>
                  <w:jc w:val="left"/>
                </w:pPr>
              </w:pPrChange>
            </w:pPr>
          </w:p>
        </w:tc>
        <w:tc>
          <w:tcPr>
            <w:tcW w:w="616" w:type="dxa"/>
            <w:noWrap/>
            <w:vAlign w:val="center"/>
            <w:hideMark/>
            <w:tcPrChange w:id="111345" w:author="pete jones" w:date="2022-01-12T17:27:00Z">
              <w:tcPr>
                <w:tcW w:w="616" w:type="dxa"/>
                <w:noWrap/>
                <w:hideMark/>
              </w:tcPr>
            </w:tcPrChange>
          </w:tcPr>
          <w:p w14:paraId="38340333" w14:textId="77777777" w:rsidR="00D32D2F" w:rsidRPr="00D32D2F" w:rsidRDefault="00D32D2F">
            <w:pPr>
              <w:spacing w:before="0" w:after="0" w:line="240" w:lineRule="auto"/>
              <w:jc w:val="center"/>
              <w:rPr>
                <w:ins w:id="111346" w:author="pete jones" w:date="2022-01-12T17:25:00Z"/>
                <w:sz w:val="20"/>
                <w:szCs w:val="20"/>
                <w:rPrChange w:id="111347" w:author="pete jones" w:date="2022-01-12T17:26:00Z">
                  <w:rPr>
                    <w:ins w:id="111348" w:author="pete jones" w:date="2022-01-12T17:25:00Z"/>
                  </w:rPr>
                </w:rPrChange>
              </w:rPr>
              <w:pPrChange w:id="111349" w:author="pete jones" w:date="2022-01-12T17:30:00Z">
                <w:pPr>
                  <w:jc w:val="left"/>
                </w:pPr>
              </w:pPrChange>
            </w:pPr>
            <w:ins w:id="111350" w:author="pete jones" w:date="2022-01-12T17:25:00Z">
              <w:r w:rsidRPr="00D32D2F">
                <w:rPr>
                  <w:sz w:val="20"/>
                  <w:szCs w:val="20"/>
                  <w:rPrChange w:id="111351" w:author="pete jones" w:date="2022-01-12T17:26:00Z">
                    <w:rPr/>
                  </w:rPrChange>
                </w:rPr>
                <w:t>6</w:t>
              </w:r>
            </w:ins>
          </w:p>
        </w:tc>
        <w:tc>
          <w:tcPr>
            <w:tcW w:w="616" w:type="dxa"/>
            <w:noWrap/>
            <w:vAlign w:val="center"/>
            <w:hideMark/>
            <w:tcPrChange w:id="111352" w:author="pete jones" w:date="2022-01-12T17:27:00Z">
              <w:tcPr>
                <w:tcW w:w="616" w:type="dxa"/>
                <w:noWrap/>
                <w:hideMark/>
              </w:tcPr>
            </w:tcPrChange>
          </w:tcPr>
          <w:p w14:paraId="3E6B8542" w14:textId="77777777" w:rsidR="00D32D2F" w:rsidRPr="00D32D2F" w:rsidRDefault="00D32D2F">
            <w:pPr>
              <w:spacing w:before="0" w:after="0" w:line="240" w:lineRule="auto"/>
              <w:jc w:val="center"/>
              <w:rPr>
                <w:ins w:id="111353" w:author="pete jones" w:date="2022-01-12T17:25:00Z"/>
                <w:sz w:val="20"/>
                <w:szCs w:val="20"/>
                <w:rPrChange w:id="111354" w:author="pete jones" w:date="2022-01-12T17:26:00Z">
                  <w:rPr>
                    <w:ins w:id="111355" w:author="pete jones" w:date="2022-01-12T17:25:00Z"/>
                  </w:rPr>
                </w:rPrChange>
              </w:rPr>
              <w:pPrChange w:id="111356" w:author="pete jones" w:date="2022-01-12T17:30:00Z">
                <w:pPr>
                  <w:jc w:val="left"/>
                </w:pPr>
              </w:pPrChange>
            </w:pPr>
          </w:p>
        </w:tc>
        <w:tc>
          <w:tcPr>
            <w:tcW w:w="616" w:type="dxa"/>
            <w:noWrap/>
            <w:vAlign w:val="center"/>
            <w:hideMark/>
            <w:tcPrChange w:id="111357" w:author="pete jones" w:date="2022-01-12T17:27:00Z">
              <w:tcPr>
                <w:tcW w:w="616" w:type="dxa"/>
                <w:noWrap/>
                <w:hideMark/>
              </w:tcPr>
            </w:tcPrChange>
          </w:tcPr>
          <w:p w14:paraId="3DE404A0" w14:textId="77777777" w:rsidR="00D32D2F" w:rsidRPr="00D32D2F" w:rsidRDefault="00D32D2F">
            <w:pPr>
              <w:spacing w:before="0" w:after="0" w:line="240" w:lineRule="auto"/>
              <w:jc w:val="center"/>
              <w:rPr>
                <w:ins w:id="111358" w:author="pete jones" w:date="2022-01-12T17:25:00Z"/>
                <w:sz w:val="20"/>
                <w:szCs w:val="20"/>
                <w:rPrChange w:id="111359" w:author="pete jones" w:date="2022-01-12T17:26:00Z">
                  <w:rPr>
                    <w:ins w:id="111360" w:author="pete jones" w:date="2022-01-12T17:25:00Z"/>
                  </w:rPr>
                </w:rPrChange>
              </w:rPr>
              <w:pPrChange w:id="111361" w:author="pete jones" w:date="2022-01-12T17:30:00Z">
                <w:pPr>
                  <w:jc w:val="left"/>
                </w:pPr>
              </w:pPrChange>
            </w:pPr>
            <w:ins w:id="111362" w:author="pete jones" w:date="2022-01-12T17:25:00Z">
              <w:r w:rsidRPr="00D32D2F">
                <w:rPr>
                  <w:sz w:val="20"/>
                  <w:szCs w:val="20"/>
                  <w:rPrChange w:id="111363" w:author="pete jones" w:date="2022-01-12T17:26:00Z">
                    <w:rPr/>
                  </w:rPrChange>
                </w:rPr>
                <w:t>2</w:t>
              </w:r>
            </w:ins>
          </w:p>
        </w:tc>
        <w:tc>
          <w:tcPr>
            <w:tcW w:w="616" w:type="dxa"/>
            <w:noWrap/>
            <w:vAlign w:val="center"/>
            <w:hideMark/>
            <w:tcPrChange w:id="111364" w:author="pete jones" w:date="2022-01-12T17:27:00Z">
              <w:tcPr>
                <w:tcW w:w="616" w:type="dxa"/>
                <w:noWrap/>
                <w:hideMark/>
              </w:tcPr>
            </w:tcPrChange>
          </w:tcPr>
          <w:p w14:paraId="6F924B2F" w14:textId="77777777" w:rsidR="00D32D2F" w:rsidRPr="00D32D2F" w:rsidRDefault="00D32D2F">
            <w:pPr>
              <w:spacing w:before="0" w:after="0" w:line="240" w:lineRule="auto"/>
              <w:jc w:val="center"/>
              <w:rPr>
                <w:ins w:id="111365" w:author="pete jones" w:date="2022-01-12T17:25:00Z"/>
                <w:sz w:val="20"/>
                <w:szCs w:val="20"/>
                <w:rPrChange w:id="111366" w:author="pete jones" w:date="2022-01-12T17:26:00Z">
                  <w:rPr>
                    <w:ins w:id="111367" w:author="pete jones" w:date="2022-01-12T17:25:00Z"/>
                  </w:rPr>
                </w:rPrChange>
              </w:rPr>
              <w:pPrChange w:id="111368" w:author="pete jones" w:date="2022-01-12T17:30:00Z">
                <w:pPr>
                  <w:jc w:val="left"/>
                </w:pPr>
              </w:pPrChange>
            </w:pPr>
            <w:ins w:id="111369" w:author="pete jones" w:date="2022-01-12T17:25:00Z">
              <w:r w:rsidRPr="00D32D2F">
                <w:rPr>
                  <w:sz w:val="20"/>
                  <w:szCs w:val="20"/>
                  <w:rPrChange w:id="111370" w:author="pete jones" w:date="2022-01-12T17:26:00Z">
                    <w:rPr/>
                  </w:rPrChange>
                </w:rPr>
                <w:t>4</w:t>
              </w:r>
            </w:ins>
          </w:p>
        </w:tc>
        <w:tc>
          <w:tcPr>
            <w:tcW w:w="616" w:type="dxa"/>
            <w:noWrap/>
            <w:vAlign w:val="center"/>
            <w:hideMark/>
            <w:tcPrChange w:id="111371" w:author="pete jones" w:date="2022-01-12T17:27:00Z">
              <w:tcPr>
                <w:tcW w:w="616" w:type="dxa"/>
                <w:noWrap/>
                <w:hideMark/>
              </w:tcPr>
            </w:tcPrChange>
          </w:tcPr>
          <w:p w14:paraId="5A5B3AD7" w14:textId="77777777" w:rsidR="00D32D2F" w:rsidRPr="00D32D2F" w:rsidRDefault="00D32D2F">
            <w:pPr>
              <w:spacing w:before="0" w:after="0" w:line="240" w:lineRule="auto"/>
              <w:jc w:val="center"/>
              <w:rPr>
                <w:ins w:id="111372" w:author="pete jones" w:date="2022-01-12T17:25:00Z"/>
                <w:sz w:val="20"/>
                <w:szCs w:val="20"/>
                <w:rPrChange w:id="111373" w:author="pete jones" w:date="2022-01-12T17:26:00Z">
                  <w:rPr>
                    <w:ins w:id="111374" w:author="pete jones" w:date="2022-01-12T17:25:00Z"/>
                  </w:rPr>
                </w:rPrChange>
              </w:rPr>
              <w:pPrChange w:id="111375" w:author="pete jones" w:date="2022-01-12T17:30:00Z">
                <w:pPr>
                  <w:jc w:val="left"/>
                </w:pPr>
              </w:pPrChange>
            </w:pPr>
            <w:ins w:id="111376" w:author="pete jones" w:date="2022-01-12T17:25:00Z">
              <w:r w:rsidRPr="00D32D2F">
                <w:rPr>
                  <w:sz w:val="20"/>
                  <w:szCs w:val="20"/>
                  <w:rPrChange w:id="111377" w:author="pete jones" w:date="2022-01-12T17:26:00Z">
                    <w:rPr/>
                  </w:rPrChange>
                </w:rPr>
                <w:t>3</w:t>
              </w:r>
            </w:ins>
          </w:p>
        </w:tc>
        <w:tc>
          <w:tcPr>
            <w:tcW w:w="616" w:type="dxa"/>
            <w:noWrap/>
            <w:vAlign w:val="center"/>
            <w:hideMark/>
            <w:tcPrChange w:id="111378" w:author="pete jones" w:date="2022-01-12T17:27:00Z">
              <w:tcPr>
                <w:tcW w:w="616" w:type="dxa"/>
                <w:noWrap/>
                <w:hideMark/>
              </w:tcPr>
            </w:tcPrChange>
          </w:tcPr>
          <w:p w14:paraId="78ED322D" w14:textId="77777777" w:rsidR="00D32D2F" w:rsidRPr="00D32D2F" w:rsidRDefault="00D32D2F">
            <w:pPr>
              <w:spacing w:before="0" w:after="0" w:line="240" w:lineRule="auto"/>
              <w:jc w:val="center"/>
              <w:rPr>
                <w:ins w:id="111379" w:author="pete jones" w:date="2022-01-12T17:25:00Z"/>
                <w:sz w:val="20"/>
                <w:szCs w:val="20"/>
                <w:rPrChange w:id="111380" w:author="pete jones" w:date="2022-01-12T17:26:00Z">
                  <w:rPr>
                    <w:ins w:id="111381" w:author="pete jones" w:date="2022-01-12T17:25:00Z"/>
                  </w:rPr>
                </w:rPrChange>
              </w:rPr>
              <w:pPrChange w:id="111382" w:author="pete jones" w:date="2022-01-12T17:30:00Z">
                <w:pPr>
                  <w:jc w:val="left"/>
                </w:pPr>
              </w:pPrChange>
            </w:pPr>
            <w:ins w:id="111383" w:author="pete jones" w:date="2022-01-12T17:25:00Z">
              <w:r w:rsidRPr="00D32D2F">
                <w:rPr>
                  <w:sz w:val="20"/>
                  <w:szCs w:val="20"/>
                  <w:rPrChange w:id="111384" w:author="pete jones" w:date="2022-01-12T17:26:00Z">
                    <w:rPr/>
                  </w:rPrChange>
                </w:rPr>
                <w:t>1</w:t>
              </w:r>
            </w:ins>
          </w:p>
        </w:tc>
        <w:tc>
          <w:tcPr>
            <w:tcW w:w="616" w:type="dxa"/>
            <w:noWrap/>
            <w:vAlign w:val="center"/>
            <w:hideMark/>
            <w:tcPrChange w:id="111385" w:author="pete jones" w:date="2022-01-12T17:27:00Z">
              <w:tcPr>
                <w:tcW w:w="616" w:type="dxa"/>
                <w:noWrap/>
                <w:hideMark/>
              </w:tcPr>
            </w:tcPrChange>
          </w:tcPr>
          <w:p w14:paraId="3EAAF404" w14:textId="77777777" w:rsidR="00D32D2F" w:rsidRPr="00D32D2F" w:rsidRDefault="00D32D2F">
            <w:pPr>
              <w:spacing w:before="0" w:after="0" w:line="240" w:lineRule="auto"/>
              <w:jc w:val="center"/>
              <w:rPr>
                <w:ins w:id="111386" w:author="pete jones" w:date="2022-01-12T17:25:00Z"/>
                <w:sz w:val="20"/>
                <w:szCs w:val="20"/>
                <w:rPrChange w:id="111387" w:author="pete jones" w:date="2022-01-12T17:26:00Z">
                  <w:rPr>
                    <w:ins w:id="111388" w:author="pete jones" w:date="2022-01-12T17:25:00Z"/>
                  </w:rPr>
                </w:rPrChange>
              </w:rPr>
              <w:pPrChange w:id="111389" w:author="pete jones" w:date="2022-01-12T17:30:00Z">
                <w:pPr>
                  <w:jc w:val="left"/>
                </w:pPr>
              </w:pPrChange>
            </w:pPr>
            <w:ins w:id="111390" w:author="pete jones" w:date="2022-01-12T17:25:00Z">
              <w:r w:rsidRPr="00D32D2F">
                <w:rPr>
                  <w:sz w:val="20"/>
                  <w:szCs w:val="20"/>
                  <w:rPrChange w:id="111391" w:author="pete jones" w:date="2022-01-12T17:26:00Z">
                    <w:rPr/>
                  </w:rPrChange>
                </w:rPr>
                <w:t>8</w:t>
              </w:r>
            </w:ins>
          </w:p>
        </w:tc>
      </w:tr>
      <w:tr w:rsidR="00D32D2F" w:rsidRPr="00D32D2F" w14:paraId="1E568610" w14:textId="77777777" w:rsidTr="00D32D2F">
        <w:trPr>
          <w:trHeight w:val="300"/>
          <w:ins w:id="111392" w:author="pete jones" w:date="2022-01-12T17:25:00Z"/>
          <w:trPrChange w:id="111393" w:author="pete jones" w:date="2022-01-12T17:27:00Z">
            <w:trPr>
              <w:trHeight w:val="300"/>
            </w:trPr>
          </w:trPrChange>
        </w:trPr>
        <w:tc>
          <w:tcPr>
            <w:tcW w:w="868" w:type="dxa"/>
            <w:noWrap/>
            <w:hideMark/>
            <w:tcPrChange w:id="111394" w:author="pete jones" w:date="2022-01-12T17:27:00Z">
              <w:tcPr>
                <w:tcW w:w="868" w:type="dxa"/>
                <w:noWrap/>
                <w:hideMark/>
              </w:tcPr>
            </w:tcPrChange>
          </w:tcPr>
          <w:p w14:paraId="61FD85DA" w14:textId="77777777" w:rsidR="00D32D2F" w:rsidRPr="00D32D2F" w:rsidRDefault="00D32D2F">
            <w:pPr>
              <w:spacing w:before="0" w:after="0" w:line="240" w:lineRule="auto"/>
              <w:jc w:val="left"/>
              <w:rPr>
                <w:ins w:id="111395" w:author="pete jones" w:date="2022-01-12T17:25:00Z"/>
                <w:sz w:val="20"/>
                <w:szCs w:val="20"/>
                <w:rPrChange w:id="111396" w:author="pete jones" w:date="2022-01-12T17:26:00Z">
                  <w:rPr>
                    <w:ins w:id="111397" w:author="pete jones" w:date="2022-01-12T17:25:00Z"/>
                  </w:rPr>
                </w:rPrChange>
              </w:rPr>
              <w:pPrChange w:id="111398" w:author="pete jones" w:date="2022-01-12T17:26:00Z">
                <w:pPr>
                  <w:jc w:val="left"/>
                </w:pPr>
              </w:pPrChange>
            </w:pPr>
            <w:ins w:id="111399" w:author="pete jones" w:date="2022-01-12T17:25:00Z">
              <w:r w:rsidRPr="00D32D2F">
                <w:rPr>
                  <w:sz w:val="20"/>
                  <w:szCs w:val="20"/>
                  <w:rPrChange w:id="111400" w:author="pete jones" w:date="2022-01-12T17:26:00Z">
                    <w:rPr/>
                  </w:rPrChange>
                </w:rPr>
                <w:t>148</w:t>
              </w:r>
            </w:ins>
          </w:p>
        </w:tc>
        <w:tc>
          <w:tcPr>
            <w:tcW w:w="1516" w:type="dxa"/>
            <w:noWrap/>
            <w:hideMark/>
            <w:tcPrChange w:id="111401" w:author="pete jones" w:date="2022-01-12T17:27:00Z">
              <w:tcPr>
                <w:tcW w:w="1516" w:type="dxa"/>
                <w:noWrap/>
                <w:hideMark/>
              </w:tcPr>
            </w:tcPrChange>
          </w:tcPr>
          <w:p w14:paraId="5604DD60" w14:textId="77777777" w:rsidR="00D32D2F" w:rsidRPr="00D32D2F" w:rsidRDefault="00D32D2F">
            <w:pPr>
              <w:spacing w:before="0" w:after="0" w:line="240" w:lineRule="auto"/>
              <w:jc w:val="left"/>
              <w:rPr>
                <w:ins w:id="111402" w:author="pete jones" w:date="2022-01-12T17:25:00Z"/>
                <w:sz w:val="20"/>
                <w:szCs w:val="20"/>
                <w:rPrChange w:id="111403" w:author="pete jones" w:date="2022-01-12T17:26:00Z">
                  <w:rPr>
                    <w:ins w:id="111404" w:author="pete jones" w:date="2022-01-12T17:25:00Z"/>
                  </w:rPr>
                </w:rPrChange>
              </w:rPr>
              <w:pPrChange w:id="111405" w:author="pete jones" w:date="2022-01-12T17:26:00Z">
                <w:pPr>
                  <w:jc w:val="left"/>
                </w:pPr>
              </w:pPrChange>
            </w:pPr>
            <w:ins w:id="111406" w:author="pete jones" w:date="2022-01-12T17:25:00Z">
              <w:r w:rsidRPr="00D32D2F">
                <w:rPr>
                  <w:sz w:val="20"/>
                  <w:szCs w:val="20"/>
                  <w:rPrChange w:id="111407" w:author="pete jones" w:date="2022-01-12T17:26:00Z">
                    <w:rPr/>
                  </w:rPrChange>
                </w:rPr>
                <w:t>SCI2299</w:t>
              </w:r>
            </w:ins>
          </w:p>
        </w:tc>
        <w:tc>
          <w:tcPr>
            <w:tcW w:w="8744" w:type="dxa"/>
            <w:noWrap/>
            <w:hideMark/>
            <w:tcPrChange w:id="111408" w:author="pete jones" w:date="2022-01-12T17:27:00Z">
              <w:tcPr>
                <w:tcW w:w="8744" w:type="dxa"/>
                <w:noWrap/>
                <w:hideMark/>
              </w:tcPr>
            </w:tcPrChange>
          </w:tcPr>
          <w:p w14:paraId="13AD9C45" w14:textId="77777777" w:rsidR="00D32D2F" w:rsidRPr="00D32D2F" w:rsidRDefault="00D32D2F">
            <w:pPr>
              <w:spacing w:before="0" w:after="0" w:line="240" w:lineRule="auto"/>
              <w:jc w:val="left"/>
              <w:rPr>
                <w:ins w:id="111409" w:author="pete jones" w:date="2022-01-12T17:25:00Z"/>
                <w:sz w:val="20"/>
                <w:szCs w:val="20"/>
                <w:rPrChange w:id="111410" w:author="pete jones" w:date="2022-01-12T17:26:00Z">
                  <w:rPr>
                    <w:ins w:id="111411" w:author="pete jones" w:date="2022-01-12T17:25:00Z"/>
                  </w:rPr>
                </w:rPrChange>
              </w:rPr>
              <w:pPrChange w:id="111412" w:author="pete jones" w:date="2022-01-12T17:26:00Z">
                <w:pPr>
                  <w:jc w:val="left"/>
                </w:pPr>
              </w:pPrChange>
            </w:pPr>
            <w:ins w:id="111413" w:author="pete jones" w:date="2022-01-12T17:25:00Z">
              <w:r w:rsidRPr="00D32D2F">
                <w:rPr>
                  <w:sz w:val="20"/>
                  <w:szCs w:val="20"/>
                  <w:rPrChange w:id="111414" w:author="pete jones" w:date="2022-01-12T17:26:00Z">
                    <w:rPr/>
                  </w:rPrChange>
                </w:rPr>
                <w:t xml:space="preserve"> Special Topics in Biological Sciences</w:t>
              </w:r>
            </w:ins>
          </w:p>
        </w:tc>
        <w:tc>
          <w:tcPr>
            <w:tcW w:w="616" w:type="dxa"/>
            <w:noWrap/>
            <w:vAlign w:val="center"/>
            <w:hideMark/>
            <w:tcPrChange w:id="111415" w:author="pete jones" w:date="2022-01-12T17:27:00Z">
              <w:tcPr>
                <w:tcW w:w="616" w:type="dxa"/>
                <w:noWrap/>
                <w:hideMark/>
              </w:tcPr>
            </w:tcPrChange>
          </w:tcPr>
          <w:p w14:paraId="0650C83B" w14:textId="2C9C693E" w:rsidR="00D32D2F" w:rsidRPr="00D32D2F" w:rsidRDefault="00D32D2F">
            <w:pPr>
              <w:spacing w:before="0" w:after="0" w:line="240" w:lineRule="auto"/>
              <w:jc w:val="center"/>
              <w:rPr>
                <w:ins w:id="111416" w:author="pete jones" w:date="2022-01-12T17:25:00Z"/>
                <w:sz w:val="20"/>
                <w:szCs w:val="20"/>
                <w:rPrChange w:id="111417" w:author="pete jones" w:date="2022-01-12T17:26:00Z">
                  <w:rPr>
                    <w:ins w:id="111418" w:author="pete jones" w:date="2022-01-12T17:25:00Z"/>
                  </w:rPr>
                </w:rPrChange>
              </w:rPr>
              <w:pPrChange w:id="111419" w:author="pete jones" w:date="2022-01-12T17:30:00Z">
                <w:pPr>
                  <w:jc w:val="left"/>
                </w:pPr>
              </w:pPrChange>
            </w:pPr>
          </w:p>
        </w:tc>
        <w:tc>
          <w:tcPr>
            <w:tcW w:w="616" w:type="dxa"/>
            <w:noWrap/>
            <w:vAlign w:val="center"/>
            <w:hideMark/>
            <w:tcPrChange w:id="111420" w:author="pete jones" w:date="2022-01-12T17:27:00Z">
              <w:tcPr>
                <w:tcW w:w="616" w:type="dxa"/>
                <w:noWrap/>
                <w:hideMark/>
              </w:tcPr>
            </w:tcPrChange>
          </w:tcPr>
          <w:p w14:paraId="641E25A5" w14:textId="77777777" w:rsidR="00D32D2F" w:rsidRPr="00D32D2F" w:rsidRDefault="00D32D2F">
            <w:pPr>
              <w:spacing w:before="0" w:after="0" w:line="240" w:lineRule="auto"/>
              <w:jc w:val="center"/>
              <w:rPr>
                <w:ins w:id="111421" w:author="pete jones" w:date="2022-01-12T17:25:00Z"/>
                <w:sz w:val="20"/>
                <w:szCs w:val="20"/>
                <w:rPrChange w:id="111422" w:author="pete jones" w:date="2022-01-12T17:26:00Z">
                  <w:rPr>
                    <w:ins w:id="111423" w:author="pete jones" w:date="2022-01-12T17:25:00Z"/>
                  </w:rPr>
                </w:rPrChange>
              </w:rPr>
              <w:pPrChange w:id="111424" w:author="pete jones" w:date="2022-01-12T17:30:00Z">
                <w:pPr>
                  <w:jc w:val="left"/>
                </w:pPr>
              </w:pPrChange>
            </w:pPr>
            <w:ins w:id="111425" w:author="pete jones" w:date="2022-01-12T17:25:00Z">
              <w:r w:rsidRPr="00D32D2F">
                <w:rPr>
                  <w:sz w:val="20"/>
                  <w:szCs w:val="20"/>
                  <w:rPrChange w:id="111426" w:author="pete jones" w:date="2022-01-12T17:26:00Z">
                    <w:rPr/>
                  </w:rPrChange>
                </w:rPr>
                <w:t>6</w:t>
              </w:r>
            </w:ins>
          </w:p>
        </w:tc>
        <w:tc>
          <w:tcPr>
            <w:tcW w:w="616" w:type="dxa"/>
            <w:noWrap/>
            <w:vAlign w:val="center"/>
            <w:hideMark/>
            <w:tcPrChange w:id="111427" w:author="pete jones" w:date="2022-01-12T17:27:00Z">
              <w:tcPr>
                <w:tcW w:w="616" w:type="dxa"/>
                <w:noWrap/>
                <w:hideMark/>
              </w:tcPr>
            </w:tcPrChange>
          </w:tcPr>
          <w:p w14:paraId="73971D34" w14:textId="77777777" w:rsidR="00D32D2F" w:rsidRPr="00D32D2F" w:rsidRDefault="00D32D2F">
            <w:pPr>
              <w:spacing w:before="0" w:after="0" w:line="240" w:lineRule="auto"/>
              <w:jc w:val="center"/>
              <w:rPr>
                <w:ins w:id="111428" w:author="pete jones" w:date="2022-01-12T17:25:00Z"/>
                <w:sz w:val="20"/>
                <w:szCs w:val="20"/>
                <w:rPrChange w:id="111429" w:author="pete jones" w:date="2022-01-12T17:26:00Z">
                  <w:rPr>
                    <w:ins w:id="111430" w:author="pete jones" w:date="2022-01-12T17:25:00Z"/>
                  </w:rPr>
                </w:rPrChange>
              </w:rPr>
              <w:pPrChange w:id="111431" w:author="pete jones" w:date="2022-01-12T17:30:00Z">
                <w:pPr>
                  <w:jc w:val="left"/>
                </w:pPr>
              </w:pPrChange>
            </w:pPr>
          </w:p>
        </w:tc>
        <w:tc>
          <w:tcPr>
            <w:tcW w:w="616" w:type="dxa"/>
            <w:noWrap/>
            <w:vAlign w:val="center"/>
            <w:hideMark/>
            <w:tcPrChange w:id="111432" w:author="pete jones" w:date="2022-01-12T17:27:00Z">
              <w:tcPr>
                <w:tcW w:w="616" w:type="dxa"/>
                <w:noWrap/>
                <w:hideMark/>
              </w:tcPr>
            </w:tcPrChange>
          </w:tcPr>
          <w:p w14:paraId="0748542C" w14:textId="77777777" w:rsidR="00D32D2F" w:rsidRPr="00D32D2F" w:rsidRDefault="00D32D2F">
            <w:pPr>
              <w:spacing w:before="0" w:after="0" w:line="240" w:lineRule="auto"/>
              <w:jc w:val="center"/>
              <w:rPr>
                <w:ins w:id="111433" w:author="pete jones" w:date="2022-01-12T17:25:00Z"/>
                <w:sz w:val="20"/>
                <w:szCs w:val="20"/>
                <w:rPrChange w:id="111434" w:author="pete jones" w:date="2022-01-12T17:26:00Z">
                  <w:rPr>
                    <w:ins w:id="111435" w:author="pete jones" w:date="2022-01-12T17:25:00Z"/>
                  </w:rPr>
                </w:rPrChange>
              </w:rPr>
              <w:pPrChange w:id="111436" w:author="pete jones" w:date="2022-01-12T17:30:00Z">
                <w:pPr>
                  <w:jc w:val="left"/>
                </w:pPr>
              </w:pPrChange>
            </w:pPr>
            <w:ins w:id="111437" w:author="pete jones" w:date="2022-01-12T17:25:00Z">
              <w:r w:rsidRPr="00D32D2F">
                <w:rPr>
                  <w:sz w:val="20"/>
                  <w:szCs w:val="20"/>
                  <w:rPrChange w:id="111438" w:author="pete jones" w:date="2022-01-12T17:26:00Z">
                    <w:rPr/>
                  </w:rPrChange>
                </w:rPr>
                <w:t>2</w:t>
              </w:r>
            </w:ins>
          </w:p>
        </w:tc>
        <w:tc>
          <w:tcPr>
            <w:tcW w:w="616" w:type="dxa"/>
            <w:noWrap/>
            <w:vAlign w:val="center"/>
            <w:hideMark/>
            <w:tcPrChange w:id="111439" w:author="pete jones" w:date="2022-01-12T17:27:00Z">
              <w:tcPr>
                <w:tcW w:w="616" w:type="dxa"/>
                <w:noWrap/>
                <w:hideMark/>
              </w:tcPr>
            </w:tcPrChange>
          </w:tcPr>
          <w:p w14:paraId="7CD1CE42" w14:textId="77777777" w:rsidR="00D32D2F" w:rsidRPr="00D32D2F" w:rsidRDefault="00D32D2F">
            <w:pPr>
              <w:spacing w:before="0" w:after="0" w:line="240" w:lineRule="auto"/>
              <w:jc w:val="center"/>
              <w:rPr>
                <w:ins w:id="111440" w:author="pete jones" w:date="2022-01-12T17:25:00Z"/>
                <w:sz w:val="20"/>
                <w:szCs w:val="20"/>
                <w:rPrChange w:id="111441" w:author="pete jones" w:date="2022-01-12T17:26:00Z">
                  <w:rPr>
                    <w:ins w:id="111442" w:author="pete jones" w:date="2022-01-12T17:25:00Z"/>
                  </w:rPr>
                </w:rPrChange>
              </w:rPr>
              <w:pPrChange w:id="111443" w:author="pete jones" w:date="2022-01-12T17:30:00Z">
                <w:pPr>
                  <w:jc w:val="left"/>
                </w:pPr>
              </w:pPrChange>
            </w:pPr>
            <w:ins w:id="111444" w:author="pete jones" w:date="2022-01-12T17:25:00Z">
              <w:r w:rsidRPr="00D32D2F">
                <w:rPr>
                  <w:sz w:val="20"/>
                  <w:szCs w:val="20"/>
                  <w:rPrChange w:id="111445" w:author="pete jones" w:date="2022-01-12T17:26:00Z">
                    <w:rPr/>
                  </w:rPrChange>
                </w:rPr>
                <w:t>v</w:t>
              </w:r>
            </w:ins>
          </w:p>
        </w:tc>
        <w:tc>
          <w:tcPr>
            <w:tcW w:w="616" w:type="dxa"/>
            <w:noWrap/>
            <w:vAlign w:val="center"/>
            <w:hideMark/>
            <w:tcPrChange w:id="111446" w:author="pete jones" w:date="2022-01-12T17:27:00Z">
              <w:tcPr>
                <w:tcW w:w="616" w:type="dxa"/>
                <w:noWrap/>
                <w:hideMark/>
              </w:tcPr>
            </w:tcPrChange>
          </w:tcPr>
          <w:p w14:paraId="17E2B59C" w14:textId="77777777" w:rsidR="00D32D2F" w:rsidRPr="00D32D2F" w:rsidRDefault="00D32D2F">
            <w:pPr>
              <w:spacing w:before="0" w:after="0" w:line="240" w:lineRule="auto"/>
              <w:jc w:val="center"/>
              <w:rPr>
                <w:ins w:id="111447" w:author="pete jones" w:date="2022-01-12T17:25:00Z"/>
                <w:sz w:val="20"/>
                <w:szCs w:val="20"/>
                <w:rPrChange w:id="111448" w:author="pete jones" w:date="2022-01-12T17:26:00Z">
                  <w:rPr>
                    <w:ins w:id="111449" w:author="pete jones" w:date="2022-01-12T17:25:00Z"/>
                  </w:rPr>
                </w:rPrChange>
              </w:rPr>
              <w:pPrChange w:id="111450" w:author="pete jones" w:date="2022-01-12T17:30:00Z">
                <w:pPr>
                  <w:jc w:val="left"/>
                </w:pPr>
              </w:pPrChange>
            </w:pPr>
          </w:p>
        </w:tc>
        <w:tc>
          <w:tcPr>
            <w:tcW w:w="616" w:type="dxa"/>
            <w:noWrap/>
            <w:vAlign w:val="center"/>
            <w:hideMark/>
            <w:tcPrChange w:id="111451" w:author="pete jones" w:date="2022-01-12T17:27:00Z">
              <w:tcPr>
                <w:tcW w:w="616" w:type="dxa"/>
                <w:noWrap/>
                <w:hideMark/>
              </w:tcPr>
            </w:tcPrChange>
          </w:tcPr>
          <w:p w14:paraId="6F5DF06B" w14:textId="77777777" w:rsidR="00D32D2F" w:rsidRPr="00D32D2F" w:rsidRDefault="00D32D2F">
            <w:pPr>
              <w:spacing w:before="0" w:after="0" w:line="240" w:lineRule="auto"/>
              <w:jc w:val="center"/>
              <w:rPr>
                <w:ins w:id="111452" w:author="pete jones" w:date="2022-01-12T17:25:00Z"/>
                <w:sz w:val="20"/>
                <w:szCs w:val="20"/>
                <w:rPrChange w:id="111453" w:author="pete jones" w:date="2022-01-12T17:26:00Z">
                  <w:rPr>
                    <w:ins w:id="111454" w:author="pete jones" w:date="2022-01-12T17:25:00Z"/>
                  </w:rPr>
                </w:rPrChange>
              </w:rPr>
              <w:pPrChange w:id="111455" w:author="pete jones" w:date="2022-01-12T17:30:00Z">
                <w:pPr>
                  <w:jc w:val="left"/>
                </w:pPr>
              </w:pPrChange>
            </w:pPr>
          </w:p>
        </w:tc>
        <w:tc>
          <w:tcPr>
            <w:tcW w:w="616" w:type="dxa"/>
            <w:noWrap/>
            <w:vAlign w:val="center"/>
            <w:hideMark/>
            <w:tcPrChange w:id="111456" w:author="pete jones" w:date="2022-01-12T17:27:00Z">
              <w:tcPr>
                <w:tcW w:w="616" w:type="dxa"/>
                <w:noWrap/>
                <w:hideMark/>
              </w:tcPr>
            </w:tcPrChange>
          </w:tcPr>
          <w:p w14:paraId="01DD3568" w14:textId="77777777" w:rsidR="00D32D2F" w:rsidRPr="00D32D2F" w:rsidRDefault="00D32D2F">
            <w:pPr>
              <w:spacing w:before="0" w:after="0" w:line="240" w:lineRule="auto"/>
              <w:jc w:val="center"/>
              <w:rPr>
                <w:ins w:id="111457" w:author="pete jones" w:date="2022-01-12T17:25:00Z"/>
                <w:sz w:val="20"/>
                <w:szCs w:val="20"/>
                <w:rPrChange w:id="111458" w:author="pete jones" w:date="2022-01-12T17:26:00Z">
                  <w:rPr>
                    <w:ins w:id="111459" w:author="pete jones" w:date="2022-01-12T17:25:00Z"/>
                  </w:rPr>
                </w:rPrChange>
              </w:rPr>
              <w:pPrChange w:id="111460" w:author="pete jones" w:date="2022-01-12T17:30:00Z">
                <w:pPr>
                  <w:jc w:val="left"/>
                </w:pPr>
              </w:pPrChange>
            </w:pPr>
          </w:p>
        </w:tc>
      </w:tr>
      <w:tr w:rsidR="00D32D2F" w:rsidRPr="00D32D2F" w14:paraId="5F9C0ADF" w14:textId="77777777" w:rsidTr="00D32D2F">
        <w:trPr>
          <w:trHeight w:val="300"/>
          <w:ins w:id="111461" w:author="pete jones" w:date="2022-01-12T17:25:00Z"/>
          <w:trPrChange w:id="111462" w:author="pete jones" w:date="2022-01-12T17:27:00Z">
            <w:trPr>
              <w:trHeight w:val="300"/>
            </w:trPr>
          </w:trPrChange>
        </w:trPr>
        <w:tc>
          <w:tcPr>
            <w:tcW w:w="868" w:type="dxa"/>
            <w:noWrap/>
            <w:hideMark/>
            <w:tcPrChange w:id="111463" w:author="pete jones" w:date="2022-01-12T17:27:00Z">
              <w:tcPr>
                <w:tcW w:w="868" w:type="dxa"/>
                <w:noWrap/>
                <w:hideMark/>
              </w:tcPr>
            </w:tcPrChange>
          </w:tcPr>
          <w:p w14:paraId="7861DEE4" w14:textId="77777777" w:rsidR="00D32D2F" w:rsidRPr="00D32D2F" w:rsidRDefault="00D32D2F">
            <w:pPr>
              <w:spacing w:before="0" w:after="0" w:line="240" w:lineRule="auto"/>
              <w:jc w:val="left"/>
              <w:rPr>
                <w:ins w:id="111464" w:author="pete jones" w:date="2022-01-12T17:25:00Z"/>
                <w:sz w:val="20"/>
                <w:szCs w:val="20"/>
                <w:rPrChange w:id="111465" w:author="pete jones" w:date="2022-01-12T17:26:00Z">
                  <w:rPr>
                    <w:ins w:id="111466" w:author="pete jones" w:date="2022-01-12T17:25:00Z"/>
                  </w:rPr>
                </w:rPrChange>
              </w:rPr>
              <w:pPrChange w:id="111467" w:author="pete jones" w:date="2022-01-12T17:26:00Z">
                <w:pPr>
                  <w:jc w:val="left"/>
                </w:pPr>
              </w:pPrChange>
            </w:pPr>
            <w:ins w:id="111468" w:author="pete jones" w:date="2022-01-12T17:25:00Z">
              <w:r w:rsidRPr="00D32D2F">
                <w:rPr>
                  <w:sz w:val="20"/>
                  <w:szCs w:val="20"/>
                  <w:rPrChange w:id="111469" w:author="pete jones" w:date="2022-01-12T17:26:00Z">
                    <w:rPr/>
                  </w:rPrChange>
                </w:rPr>
                <w:t>149</w:t>
              </w:r>
            </w:ins>
          </w:p>
        </w:tc>
        <w:tc>
          <w:tcPr>
            <w:tcW w:w="1516" w:type="dxa"/>
            <w:noWrap/>
            <w:hideMark/>
            <w:tcPrChange w:id="111470" w:author="pete jones" w:date="2022-01-12T17:27:00Z">
              <w:tcPr>
                <w:tcW w:w="1516" w:type="dxa"/>
                <w:noWrap/>
                <w:hideMark/>
              </w:tcPr>
            </w:tcPrChange>
          </w:tcPr>
          <w:p w14:paraId="5DB0C1D2" w14:textId="77777777" w:rsidR="00D32D2F" w:rsidRPr="00D32D2F" w:rsidRDefault="00D32D2F">
            <w:pPr>
              <w:spacing w:before="0" w:after="0" w:line="240" w:lineRule="auto"/>
              <w:jc w:val="left"/>
              <w:rPr>
                <w:ins w:id="111471" w:author="pete jones" w:date="2022-01-12T17:25:00Z"/>
                <w:sz w:val="20"/>
                <w:szCs w:val="20"/>
                <w:rPrChange w:id="111472" w:author="pete jones" w:date="2022-01-12T17:26:00Z">
                  <w:rPr>
                    <w:ins w:id="111473" w:author="pete jones" w:date="2022-01-12T17:25:00Z"/>
                  </w:rPr>
                </w:rPrChange>
              </w:rPr>
              <w:pPrChange w:id="111474" w:author="pete jones" w:date="2022-01-12T17:26:00Z">
                <w:pPr>
                  <w:jc w:val="left"/>
                </w:pPr>
              </w:pPrChange>
            </w:pPr>
            <w:ins w:id="111475" w:author="pete jones" w:date="2022-01-12T17:25:00Z">
              <w:r w:rsidRPr="00D32D2F">
                <w:rPr>
                  <w:sz w:val="20"/>
                  <w:szCs w:val="20"/>
                  <w:rPrChange w:id="111476" w:author="pete jones" w:date="2022-01-12T17:26:00Z">
                    <w:rPr/>
                  </w:rPrChange>
                </w:rPr>
                <w:t>SCI2310</w:t>
              </w:r>
            </w:ins>
          </w:p>
        </w:tc>
        <w:tc>
          <w:tcPr>
            <w:tcW w:w="8744" w:type="dxa"/>
            <w:noWrap/>
            <w:hideMark/>
            <w:tcPrChange w:id="111477" w:author="pete jones" w:date="2022-01-12T17:27:00Z">
              <w:tcPr>
                <w:tcW w:w="8744" w:type="dxa"/>
                <w:noWrap/>
                <w:hideMark/>
              </w:tcPr>
            </w:tcPrChange>
          </w:tcPr>
          <w:p w14:paraId="61086BD4" w14:textId="77777777" w:rsidR="00D32D2F" w:rsidRPr="00D32D2F" w:rsidRDefault="00D32D2F">
            <w:pPr>
              <w:spacing w:before="0" w:after="0" w:line="240" w:lineRule="auto"/>
              <w:jc w:val="left"/>
              <w:rPr>
                <w:ins w:id="111478" w:author="pete jones" w:date="2022-01-12T17:25:00Z"/>
                <w:sz w:val="20"/>
                <w:szCs w:val="20"/>
                <w:rPrChange w:id="111479" w:author="pete jones" w:date="2022-01-12T17:26:00Z">
                  <w:rPr>
                    <w:ins w:id="111480" w:author="pete jones" w:date="2022-01-12T17:25:00Z"/>
                  </w:rPr>
                </w:rPrChange>
              </w:rPr>
              <w:pPrChange w:id="111481" w:author="pete jones" w:date="2022-01-12T17:26:00Z">
                <w:pPr>
                  <w:jc w:val="left"/>
                </w:pPr>
              </w:pPrChange>
            </w:pPr>
            <w:ins w:id="111482" w:author="pete jones" w:date="2022-01-12T17:25:00Z">
              <w:r w:rsidRPr="00D32D2F">
                <w:rPr>
                  <w:sz w:val="20"/>
                  <w:szCs w:val="20"/>
                  <w:rPrChange w:id="111483" w:author="pete jones" w:date="2022-01-12T17:26:00Z">
                    <w:rPr/>
                  </w:rPrChange>
                </w:rPr>
                <w:t xml:space="preserve"> Environmental Analysis &amp; Science</w:t>
              </w:r>
            </w:ins>
          </w:p>
        </w:tc>
        <w:tc>
          <w:tcPr>
            <w:tcW w:w="616" w:type="dxa"/>
            <w:noWrap/>
            <w:vAlign w:val="center"/>
            <w:hideMark/>
            <w:tcPrChange w:id="111484" w:author="pete jones" w:date="2022-01-12T17:27:00Z">
              <w:tcPr>
                <w:tcW w:w="616" w:type="dxa"/>
                <w:noWrap/>
                <w:hideMark/>
              </w:tcPr>
            </w:tcPrChange>
          </w:tcPr>
          <w:p w14:paraId="1B1D9C5A" w14:textId="77777777" w:rsidR="00D32D2F" w:rsidRPr="00D32D2F" w:rsidRDefault="00D32D2F">
            <w:pPr>
              <w:spacing w:before="0" w:after="0" w:line="240" w:lineRule="auto"/>
              <w:jc w:val="center"/>
              <w:rPr>
                <w:ins w:id="111485" w:author="pete jones" w:date="2022-01-12T17:25:00Z"/>
                <w:sz w:val="20"/>
                <w:szCs w:val="20"/>
                <w:rPrChange w:id="111486" w:author="pete jones" w:date="2022-01-12T17:26:00Z">
                  <w:rPr>
                    <w:ins w:id="111487" w:author="pete jones" w:date="2022-01-12T17:25:00Z"/>
                  </w:rPr>
                </w:rPrChange>
              </w:rPr>
              <w:pPrChange w:id="111488" w:author="pete jones" w:date="2022-01-12T17:30:00Z">
                <w:pPr>
                  <w:jc w:val="left"/>
                </w:pPr>
              </w:pPrChange>
            </w:pPr>
            <w:ins w:id="111489" w:author="pete jones" w:date="2022-01-12T17:25:00Z">
              <w:r w:rsidRPr="00D32D2F">
                <w:rPr>
                  <w:sz w:val="20"/>
                  <w:szCs w:val="20"/>
                  <w:rPrChange w:id="111490" w:author="pete jones" w:date="2022-01-12T17:26:00Z">
                    <w:rPr/>
                  </w:rPrChange>
                </w:rPr>
                <w:t>x</w:t>
              </w:r>
            </w:ins>
          </w:p>
        </w:tc>
        <w:tc>
          <w:tcPr>
            <w:tcW w:w="616" w:type="dxa"/>
            <w:noWrap/>
            <w:vAlign w:val="center"/>
            <w:hideMark/>
            <w:tcPrChange w:id="111491" w:author="pete jones" w:date="2022-01-12T17:27:00Z">
              <w:tcPr>
                <w:tcW w:w="616" w:type="dxa"/>
                <w:noWrap/>
                <w:hideMark/>
              </w:tcPr>
            </w:tcPrChange>
          </w:tcPr>
          <w:p w14:paraId="5A03F798" w14:textId="77777777" w:rsidR="00D32D2F" w:rsidRPr="00D32D2F" w:rsidRDefault="00D32D2F">
            <w:pPr>
              <w:spacing w:before="0" w:after="0" w:line="240" w:lineRule="auto"/>
              <w:jc w:val="center"/>
              <w:rPr>
                <w:ins w:id="111492" w:author="pete jones" w:date="2022-01-12T17:25:00Z"/>
                <w:sz w:val="20"/>
                <w:szCs w:val="20"/>
                <w:rPrChange w:id="111493" w:author="pete jones" w:date="2022-01-12T17:26:00Z">
                  <w:rPr>
                    <w:ins w:id="111494" w:author="pete jones" w:date="2022-01-12T17:25:00Z"/>
                  </w:rPr>
                </w:rPrChange>
              </w:rPr>
              <w:pPrChange w:id="111495" w:author="pete jones" w:date="2022-01-12T17:30:00Z">
                <w:pPr>
                  <w:jc w:val="left"/>
                </w:pPr>
              </w:pPrChange>
            </w:pPr>
            <w:ins w:id="111496" w:author="pete jones" w:date="2022-01-12T17:25:00Z">
              <w:r w:rsidRPr="00D32D2F">
                <w:rPr>
                  <w:sz w:val="20"/>
                  <w:szCs w:val="20"/>
                  <w:rPrChange w:id="111497" w:author="pete jones" w:date="2022-01-12T17:26:00Z">
                    <w:rPr/>
                  </w:rPrChange>
                </w:rPr>
                <w:t>6</w:t>
              </w:r>
            </w:ins>
          </w:p>
        </w:tc>
        <w:tc>
          <w:tcPr>
            <w:tcW w:w="616" w:type="dxa"/>
            <w:noWrap/>
            <w:vAlign w:val="center"/>
            <w:hideMark/>
            <w:tcPrChange w:id="111498" w:author="pete jones" w:date="2022-01-12T17:27:00Z">
              <w:tcPr>
                <w:tcW w:w="616" w:type="dxa"/>
                <w:noWrap/>
                <w:hideMark/>
              </w:tcPr>
            </w:tcPrChange>
          </w:tcPr>
          <w:p w14:paraId="653E6652" w14:textId="77777777" w:rsidR="00D32D2F" w:rsidRPr="00D32D2F" w:rsidRDefault="00D32D2F">
            <w:pPr>
              <w:spacing w:before="0" w:after="0" w:line="240" w:lineRule="auto"/>
              <w:jc w:val="center"/>
              <w:rPr>
                <w:ins w:id="111499" w:author="pete jones" w:date="2022-01-12T17:25:00Z"/>
                <w:sz w:val="20"/>
                <w:szCs w:val="20"/>
                <w:rPrChange w:id="111500" w:author="pete jones" w:date="2022-01-12T17:26:00Z">
                  <w:rPr>
                    <w:ins w:id="111501" w:author="pete jones" w:date="2022-01-12T17:25:00Z"/>
                  </w:rPr>
                </w:rPrChange>
              </w:rPr>
              <w:pPrChange w:id="111502" w:author="pete jones" w:date="2022-01-12T17:30:00Z">
                <w:pPr>
                  <w:jc w:val="left"/>
                </w:pPr>
              </w:pPrChange>
            </w:pPr>
            <w:ins w:id="111503" w:author="pete jones" w:date="2022-01-12T17:25:00Z">
              <w:r w:rsidRPr="00D32D2F">
                <w:rPr>
                  <w:sz w:val="20"/>
                  <w:szCs w:val="20"/>
                  <w:rPrChange w:id="111504" w:author="pete jones" w:date="2022-01-12T17:26:00Z">
                    <w:rPr/>
                  </w:rPrChange>
                </w:rPr>
                <w:t>8</w:t>
              </w:r>
            </w:ins>
          </w:p>
        </w:tc>
        <w:tc>
          <w:tcPr>
            <w:tcW w:w="616" w:type="dxa"/>
            <w:noWrap/>
            <w:vAlign w:val="center"/>
            <w:hideMark/>
            <w:tcPrChange w:id="111505" w:author="pete jones" w:date="2022-01-12T17:27:00Z">
              <w:tcPr>
                <w:tcW w:w="616" w:type="dxa"/>
                <w:noWrap/>
                <w:hideMark/>
              </w:tcPr>
            </w:tcPrChange>
          </w:tcPr>
          <w:p w14:paraId="25E84B68" w14:textId="77777777" w:rsidR="00D32D2F" w:rsidRPr="00D32D2F" w:rsidRDefault="00D32D2F">
            <w:pPr>
              <w:spacing w:before="0" w:after="0" w:line="240" w:lineRule="auto"/>
              <w:jc w:val="center"/>
              <w:rPr>
                <w:ins w:id="111506" w:author="pete jones" w:date="2022-01-12T17:25:00Z"/>
                <w:sz w:val="20"/>
                <w:szCs w:val="20"/>
                <w:rPrChange w:id="111507" w:author="pete jones" w:date="2022-01-12T17:26:00Z">
                  <w:rPr>
                    <w:ins w:id="111508" w:author="pete jones" w:date="2022-01-12T17:25:00Z"/>
                  </w:rPr>
                </w:rPrChange>
              </w:rPr>
              <w:pPrChange w:id="111509" w:author="pete jones" w:date="2022-01-12T17:30:00Z">
                <w:pPr>
                  <w:jc w:val="left"/>
                </w:pPr>
              </w:pPrChange>
            </w:pPr>
            <w:ins w:id="111510" w:author="pete jones" w:date="2022-01-12T17:25:00Z">
              <w:r w:rsidRPr="00D32D2F">
                <w:rPr>
                  <w:sz w:val="20"/>
                  <w:szCs w:val="20"/>
                  <w:rPrChange w:id="111511" w:author="pete jones" w:date="2022-01-12T17:26:00Z">
                    <w:rPr/>
                  </w:rPrChange>
                </w:rPr>
                <w:t>2</w:t>
              </w:r>
            </w:ins>
          </w:p>
        </w:tc>
        <w:tc>
          <w:tcPr>
            <w:tcW w:w="616" w:type="dxa"/>
            <w:noWrap/>
            <w:vAlign w:val="center"/>
            <w:hideMark/>
            <w:tcPrChange w:id="111512" w:author="pete jones" w:date="2022-01-12T17:27:00Z">
              <w:tcPr>
                <w:tcW w:w="616" w:type="dxa"/>
                <w:noWrap/>
                <w:hideMark/>
              </w:tcPr>
            </w:tcPrChange>
          </w:tcPr>
          <w:p w14:paraId="5BA192AC" w14:textId="77777777" w:rsidR="00D32D2F" w:rsidRPr="00D32D2F" w:rsidRDefault="00D32D2F">
            <w:pPr>
              <w:spacing w:before="0" w:after="0" w:line="240" w:lineRule="auto"/>
              <w:jc w:val="center"/>
              <w:rPr>
                <w:ins w:id="111513" w:author="pete jones" w:date="2022-01-12T17:25:00Z"/>
                <w:sz w:val="20"/>
                <w:szCs w:val="20"/>
                <w:rPrChange w:id="111514" w:author="pete jones" w:date="2022-01-12T17:26:00Z">
                  <w:rPr>
                    <w:ins w:id="111515" w:author="pete jones" w:date="2022-01-12T17:25:00Z"/>
                  </w:rPr>
                </w:rPrChange>
              </w:rPr>
              <w:pPrChange w:id="111516" w:author="pete jones" w:date="2022-01-12T17:30:00Z">
                <w:pPr>
                  <w:jc w:val="left"/>
                </w:pPr>
              </w:pPrChange>
            </w:pPr>
            <w:ins w:id="111517" w:author="pete jones" w:date="2022-01-12T17:25:00Z">
              <w:r w:rsidRPr="00D32D2F">
                <w:rPr>
                  <w:sz w:val="20"/>
                  <w:szCs w:val="20"/>
                  <w:rPrChange w:id="111518" w:author="pete jones" w:date="2022-01-12T17:26:00Z">
                    <w:rPr/>
                  </w:rPrChange>
                </w:rPr>
                <w:t>4</w:t>
              </w:r>
            </w:ins>
          </w:p>
        </w:tc>
        <w:tc>
          <w:tcPr>
            <w:tcW w:w="616" w:type="dxa"/>
            <w:noWrap/>
            <w:vAlign w:val="center"/>
            <w:hideMark/>
            <w:tcPrChange w:id="111519" w:author="pete jones" w:date="2022-01-12T17:27:00Z">
              <w:tcPr>
                <w:tcW w:w="616" w:type="dxa"/>
                <w:noWrap/>
                <w:hideMark/>
              </w:tcPr>
            </w:tcPrChange>
          </w:tcPr>
          <w:p w14:paraId="6084ABAC" w14:textId="77777777" w:rsidR="00D32D2F" w:rsidRPr="00D32D2F" w:rsidRDefault="00D32D2F">
            <w:pPr>
              <w:spacing w:before="0" w:after="0" w:line="240" w:lineRule="auto"/>
              <w:jc w:val="center"/>
              <w:rPr>
                <w:ins w:id="111520" w:author="pete jones" w:date="2022-01-12T17:25:00Z"/>
                <w:sz w:val="20"/>
                <w:szCs w:val="20"/>
                <w:rPrChange w:id="111521" w:author="pete jones" w:date="2022-01-12T17:26:00Z">
                  <w:rPr>
                    <w:ins w:id="111522" w:author="pete jones" w:date="2022-01-12T17:25:00Z"/>
                  </w:rPr>
                </w:rPrChange>
              </w:rPr>
              <w:pPrChange w:id="111523" w:author="pete jones" w:date="2022-01-12T17:30:00Z">
                <w:pPr>
                  <w:jc w:val="left"/>
                </w:pPr>
              </w:pPrChange>
            </w:pPr>
          </w:p>
        </w:tc>
        <w:tc>
          <w:tcPr>
            <w:tcW w:w="616" w:type="dxa"/>
            <w:noWrap/>
            <w:vAlign w:val="center"/>
            <w:hideMark/>
            <w:tcPrChange w:id="111524" w:author="pete jones" w:date="2022-01-12T17:27:00Z">
              <w:tcPr>
                <w:tcW w:w="616" w:type="dxa"/>
                <w:noWrap/>
                <w:hideMark/>
              </w:tcPr>
            </w:tcPrChange>
          </w:tcPr>
          <w:p w14:paraId="5CBAC17F" w14:textId="77777777" w:rsidR="00D32D2F" w:rsidRPr="00D32D2F" w:rsidRDefault="00D32D2F">
            <w:pPr>
              <w:spacing w:before="0" w:after="0" w:line="240" w:lineRule="auto"/>
              <w:jc w:val="center"/>
              <w:rPr>
                <w:ins w:id="111525" w:author="pete jones" w:date="2022-01-12T17:25:00Z"/>
                <w:sz w:val="20"/>
                <w:szCs w:val="20"/>
                <w:rPrChange w:id="111526" w:author="pete jones" w:date="2022-01-12T17:26:00Z">
                  <w:rPr>
                    <w:ins w:id="111527" w:author="pete jones" w:date="2022-01-12T17:25:00Z"/>
                  </w:rPr>
                </w:rPrChange>
              </w:rPr>
              <w:pPrChange w:id="111528" w:author="pete jones" w:date="2022-01-12T17:30:00Z">
                <w:pPr>
                  <w:jc w:val="left"/>
                </w:pPr>
              </w:pPrChange>
            </w:pPr>
          </w:p>
        </w:tc>
        <w:tc>
          <w:tcPr>
            <w:tcW w:w="616" w:type="dxa"/>
            <w:noWrap/>
            <w:vAlign w:val="center"/>
            <w:hideMark/>
            <w:tcPrChange w:id="111529" w:author="pete jones" w:date="2022-01-12T17:27:00Z">
              <w:tcPr>
                <w:tcW w:w="616" w:type="dxa"/>
                <w:noWrap/>
                <w:hideMark/>
              </w:tcPr>
            </w:tcPrChange>
          </w:tcPr>
          <w:p w14:paraId="039E0114" w14:textId="77777777" w:rsidR="00D32D2F" w:rsidRPr="00D32D2F" w:rsidRDefault="00D32D2F">
            <w:pPr>
              <w:spacing w:before="0" w:after="0" w:line="240" w:lineRule="auto"/>
              <w:jc w:val="center"/>
              <w:rPr>
                <w:ins w:id="111530" w:author="pete jones" w:date="2022-01-12T17:25:00Z"/>
                <w:sz w:val="20"/>
                <w:szCs w:val="20"/>
                <w:rPrChange w:id="111531" w:author="pete jones" w:date="2022-01-12T17:26:00Z">
                  <w:rPr>
                    <w:ins w:id="111532" w:author="pete jones" w:date="2022-01-12T17:25:00Z"/>
                  </w:rPr>
                </w:rPrChange>
              </w:rPr>
              <w:pPrChange w:id="111533" w:author="pete jones" w:date="2022-01-12T17:30:00Z">
                <w:pPr>
                  <w:jc w:val="left"/>
                </w:pPr>
              </w:pPrChange>
            </w:pPr>
          </w:p>
        </w:tc>
      </w:tr>
      <w:tr w:rsidR="00D32D2F" w:rsidRPr="00D32D2F" w14:paraId="419F7CE8" w14:textId="77777777" w:rsidTr="00D32D2F">
        <w:trPr>
          <w:trHeight w:val="300"/>
          <w:ins w:id="111534" w:author="pete jones" w:date="2022-01-12T17:25:00Z"/>
          <w:trPrChange w:id="111535" w:author="pete jones" w:date="2022-01-12T17:27:00Z">
            <w:trPr>
              <w:trHeight w:val="300"/>
            </w:trPr>
          </w:trPrChange>
        </w:trPr>
        <w:tc>
          <w:tcPr>
            <w:tcW w:w="868" w:type="dxa"/>
            <w:noWrap/>
            <w:hideMark/>
            <w:tcPrChange w:id="111536" w:author="pete jones" w:date="2022-01-12T17:27:00Z">
              <w:tcPr>
                <w:tcW w:w="868" w:type="dxa"/>
                <w:noWrap/>
                <w:hideMark/>
              </w:tcPr>
            </w:tcPrChange>
          </w:tcPr>
          <w:p w14:paraId="0059E61B" w14:textId="77777777" w:rsidR="00D32D2F" w:rsidRPr="00D32D2F" w:rsidRDefault="00D32D2F">
            <w:pPr>
              <w:spacing w:before="0" w:after="0" w:line="240" w:lineRule="auto"/>
              <w:jc w:val="left"/>
              <w:rPr>
                <w:ins w:id="111537" w:author="pete jones" w:date="2022-01-12T17:25:00Z"/>
                <w:sz w:val="20"/>
                <w:szCs w:val="20"/>
                <w:rPrChange w:id="111538" w:author="pete jones" w:date="2022-01-12T17:26:00Z">
                  <w:rPr>
                    <w:ins w:id="111539" w:author="pete jones" w:date="2022-01-12T17:25:00Z"/>
                  </w:rPr>
                </w:rPrChange>
              </w:rPr>
              <w:pPrChange w:id="111540" w:author="pete jones" w:date="2022-01-12T17:26:00Z">
                <w:pPr>
                  <w:jc w:val="left"/>
                </w:pPr>
              </w:pPrChange>
            </w:pPr>
            <w:ins w:id="111541" w:author="pete jones" w:date="2022-01-12T17:25:00Z">
              <w:r w:rsidRPr="00D32D2F">
                <w:rPr>
                  <w:sz w:val="20"/>
                  <w:szCs w:val="20"/>
                  <w:rPrChange w:id="111542" w:author="pete jones" w:date="2022-01-12T17:26:00Z">
                    <w:rPr/>
                  </w:rPrChange>
                </w:rPr>
                <w:t>150</w:t>
              </w:r>
            </w:ins>
          </w:p>
        </w:tc>
        <w:tc>
          <w:tcPr>
            <w:tcW w:w="1516" w:type="dxa"/>
            <w:noWrap/>
            <w:hideMark/>
            <w:tcPrChange w:id="111543" w:author="pete jones" w:date="2022-01-12T17:27:00Z">
              <w:tcPr>
                <w:tcW w:w="1516" w:type="dxa"/>
                <w:noWrap/>
                <w:hideMark/>
              </w:tcPr>
            </w:tcPrChange>
          </w:tcPr>
          <w:p w14:paraId="13DD4C2A" w14:textId="77777777" w:rsidR="00D32D2F" w:rsidRPr="00D32D2F" w:rsidRDefault="00D32D2F">
            <w:pPr>
              <w:spacing w:before="0" w:after="0" w:line="240" w:lineRule="auto"/>
              <w:jc w:val="left"/>
              <w:rPr>
                <w:ins w:id="111544" w:author="pete jones" w:date="2022-01-12T17:25:00Z"/>
                <w:sz w:val="20"/>
                <w:szCs w:val="20"/>
                <w:rPrChange w:id="111545" w:author="pete jones" w:date="2022-01-12T17:26:00Z">
                  <w:rPr>
                    <w:ins w:id="111546" w:author="pete jones" w:date="2022-01-12T17:25:00Z"/>
                  </w:rPr>
                </w:rPrChange>
              </w:rPr>
              <w:pPrChange w:id="111547" w:author="pete jones" w:date="2022-01-12T17:26:00Z">
                <w:pPr>
                  <w:jc w:val="left"/>
                </w:pPr>
              </w:pPrChange>
            </w:pPr>
            <w:ins w:id="111548" w:author="pete jones" w:date="2022-01-12T17:25:00Z">
              <w:r w:rsidRPr="00D32D2F">
                <w:rPr>
                  <w:sz w:val="20"/>
                  <w:szCs w:val="20"/>
                  <w:rPrChange w:id="111549" w:author="pete jones" w:date="2022-01-12T17:26:00Z">
                    <w:rPr/>
                  </w:rPrChange>
                </w:rPr>
                <w:t>SCI2399</w:t>
              </w:r>
            </w:ins>
          </w:p>
        </w:tc>
        <w:tc>
          <w:tcPr>
            <w:tcW w:w="8744" w:type="dxa"/>
            <w:noWrap/>
            <w:hideMark/>
            <w:tcPrChange w:id="111550" w:author="pete jones" w:date="2022-01-12T17:27:00Z">
              <w:tcPr>
                <w:tcW w:w="8744" w:type="dxa"/>
                <w:noWrap/>
                <w:hideMark/>
              </w:tcPr>
            </w:tcPrChange>
          </w:tcPr>
          <w:p w14:paraId="2BBF9D22" w14:textId="77777777" w:rsidR="00D32D2F" w:rsidRPr="00D32D2F" w:rsidRDefault="00D32D2F">
            <w:pPr>
              <w:spacing w:before="0" w:after="0" w:line="240" w:lineRule="auto"/>
              <w:jc w:val="left"/>
              <w:rPr>
                <w:ins w:id="111551" w:author="pete jones" w:date="2022-01-12T17:25:00Z"/>
                <w:sz w:val="20"/>
                <w:szCs w:val="20"/>
                <w:rPrChange w:id="111552" w:author="pete jones" w:date="2022-01-12T17:26:00Z">
                  <w:rPr>
                    <w:ins w:id="111553" w:author="pete jones" w:date="2022-01-12T17:25:00Z"/>
                  </w:rPr>
                </w:rPrChange>
              </w:rPr>
              <w:pPrChange w:id="111554" w:author="pete jones" w:date="2022-01-12T17:26:00Z">
                <w:pPr>
                  <w:jc w:val="left"/>
                </w:pPr>
              </w:pPrChange>
            </w:pPr>
            <w:ins w:id="111555" w:author="pete jones" w:date="2022-01-12T17:25:00Z">
              <w:r w:rsidRPr="00D32D2F">
                <w:rPr>
                  <w:sz w:val="20"/>
                  <w:szCs w:val="20"/>
                  <w:rPrChange w:id="111556" w:author="pete jones" w:date="2022-01-12T17:26:00Z">
                    <w:rPr/>
                  </w:rPrChange>
                </w:rPr>
                <w:t xml:space="preserve"> Special Topics in Chemistry</w:t>
              </w:r>
            </w:ins>
          </w:p>
        </w:tc>
        <w:tc>
          <w:tcPr>
            <w:tcW w:w="616" w:type="dxa"/>
            <w:noWrap/>
            <w:vAlign w:val="center"/>
            <w:hideMark/>
            <w:tcPrChange w:id="111557" w:author="pete jones" w:date="2022-01-12T17:27:00Z">
              <w:tcPr>
                <w:tcW w:w="616" w:type="dxa"/>
                <w:noWrap/>
                <w:hideMark/>
              </w:tcPr>
            </w:tcPrChange>
          </w:tcPr>
          <w:p w14:paraId="70FBFA32" w14:textId="077E3B48" w:rsidR="00D32D2F" w:rsidRPr="00D32D2F" w:rsidRDefault="00D32D2F">
            <w:pPr>
              <w:spacing w:before="0" w:after="0" w:line="240" w:lineRule="auto"/>
              <w:jc w:val="center"/>
              <w:rPr>
                <w:ins w:id="111558" w:author="pete jones" w:date="2022-01-12T17:25:00Z"/>
                <w:sz w:val="20"/>
                <w:szCs w:val="20"/>
                <w:rPrChange w:id="111559" w:author="pete jones" w:date="2022-01-12T17:26:00Z">
                  <w:rPr>
                    <w:ins w:id="111560" w:author="pete jones" w:date="2022-01-12T17:25:00Z"/>
                  </w:rPr>
                </w:rPrChange>
              </w:rPr>
              <w:pPrChange w:id="111561" w:author="pete jones" w:date="2022-01-12T17:30:00Z">
                <w:pPr>
                  <w:jc w:val="left"/>
                </w:pPr>
              </w:pPrChange>
            </w:pPr>
          </w:p>
        </w:tc>
        <w:tc>
          <w:tcPr>
            <w:tcW w:w="616" w:type="dxa"/>
            <w:noWrap/>
            <w:vAlign w:val="center"/>
            <w:hideMark/>
            <w:tcPrChange w:id="111562" w:author="pete jones" w:date="2022-01-12T17:27:00Z">
              <w:tcPr>
                <w:tcW w:w="616" w:type="dxa"/>
                <w:noWrap/>
                <w:hideMark/>
              </w:tcPr>
            </w:tcPrChange>
          </w:tcPr>
          <w:p w14:paraId="0DBA4235" w14:textId="77777777" w:rsidR="00D32D2F" w:rsidRPr="00D32D2F" w:rsidRDefault="00D32D2F">
            <w:pPr>
              <w:spacing w:before="0" w:after="0" w:line="240" w:lineRule="auto"/>
              <w:jc w:val="center"/>
              <w:rPr>
                <w:ins w:id="111563" w:author="pete jones" w:date="2022-01-12T17:25:00Z"/>
                <w:sz w:val="20"/>
                <w:szCs w:val="20"/>
                <w:rPrChange w:id="111564" w:author="pete jones" w:date="2022-01-12T17:26:00Z">
                  <w:rPr>
                    <w:ins w:id="111565" w:author="pete jones" w:date="2022-01-12T17:25:00Z"/>
                  </w:rPr>
                </w:rPrChange>
              </w:rPr>
              <w:pPrChange w:id="111566" w:author="pete jones" w:date="2022-01-12T17:30:00Z">
                <w:pPr>
                  <w:jc w:val="left"/>
                </w:pPr>
              </w:pPrChange>
            </w:pPr>
            <w:ins w:id="111567" w:author="pete jones" w:date="2022-01-12T17:25:00Z">
              <w:r w:rsidRPr="00D32D2F">
                <w:rPr>
                  <w:sz w:val="20"/>
                  <w:szCs w:val="20"/>
                  <w:rPrChange w:id="111568" w:author="pete jones" w:date="2022-01-12T17:26:00Z">
                    <w:rPr/>
                  </w:rPrChange>
                </w:rPr>
                <w:t>6</w:t>
              </w:r>
            </w:ins>
          </w:p>
        </w:tc>
        <w:tc>
          <w:tcPr>
            <w:tcW w:w="616" w:type="dxa"/>
            <w:noWrap/>
            <w:vAlign w:val="center"/>
            <w:hideMark/>
            <w:tcPrChange w:id="111569" w:author="pete jones" w:date="2022-01-12T17:27:00Z">
              <w:tcPr>
                <w:tcW w:w="616" w:type="dxa"/>
                <w:noWrap/>
                <w:hideMark/>
              </w:tcPr>
            </w:tcPrChange>
          </w:tcPr>
          <w:p w14:paraId="3D8AB06A" w14:textId="77777777" w:rsidR="00D32D2F" w:rsidRPr="00D32D2F" w:rsidRDefault="00D32D2F">
            <w:pPr>
              <w:spacing w:before="0" w:after="0" w:line="240" w:lineRule="auto"/>
              <w:jc w:val="center"/>
              <w:rPr>
                <w:ins w:id="111570" w:author="pete jones" w:date="2022-01-12T17:25:00Z"/>
                <w:sz w:val="20"/>
                <w:szCs w:val="20"/>
                <w:rPrChange w:id="111571" w:author="pete jones" w:date="2022-01-12T17:26:00Z">
                  <w:rPr>
                    <w:ins w:id="111572" w:author="pete jones" w:date="2022-01-12T17:25:00Z"/>
                  </w:rPr>
                </w:rPrChange>
              </w:rPr>
              <w:pPrChange w:id="111573" w:author="pete jones" w:date="2022-01-12T17:30:00Z">
                <w:pPr>
                  <w:jc w:val="left"/>
                </w:pPr>
              </w:pPrChange>
            </w:pPr>
          </w:p>
        </w:tc>
        <w:tc>
          <w:tcPr>
            <w:tcW w:w="616" w:type="dxa"/>
            <w:noWrap/>
            <w:vAlign w:val="center"/>
            <w:hideMark/>
            <w:tcPrChange w:id="111574" w:author="pete jones" w:date="2022-01-12T17:27:00Z">
              <w:tcPr>
                <w:tcW w:w="616" w:type="dxa"/>
                <w:noWrap/>
                <w:hideMark/>
              </w:tcPr>
            </w:tcPrChange>
          </w:tcPr>
          <w:p w14:paraId="0C9E9F17" w14:textId="77777777" w:rsidR="00D32D2F" w:rsidRPr="00D32D2F" w:rsidRDefault="00D32D2F">
            <w:pPr>
              <w:spacing w:before="0" w:after="0" w:line="240" w:lineRule="auto"/>
              <w:jc w:val="center"/>
              <w:rPr>
                <w:ins w:id="111575" w:author="pete jones" w:date="2022-01-12T17:25:00Z"/>
                <w:sz w:val="20"/>
                <w:szCs w:val="20"/>
                <w:rPrChange w:id="111576" w:author="pete jones" w:date="2022-01-12T17:26:00Z">
                  <w:rPr>
                    <w:ins w:id="111577" w:author="pete jones" w:date="2022-01-12T17:25:00Z"/>
                  </w:rPr>
                </w:rPrChange>
              </w:rPr>
              <w:pPrChange w:id="111578" w:author="pete jones" w:date="2022-01-12T17:30:00Z">
                <w:pPr>
                  <w:jc w:val="left"/>
                </w:pPr>
              </w:pPrChange>
            </w:pPr>
            <w:ins w:id="111579" w:author="pete jones" w:date="2022-01-12T17:25:00Z">
              <w:r w:rsidRPr="00D32D2F">
                <w:rPr>
                  <w:sz w:val="20"/>
                  <w:szCs w:val="20"/>
                  <w:rPrChange w:id="111580" w:author="pete jones" w:date="2022-01-12T17:26:00Z">
                    <w:rPr/>
                  </w:rPrChange>
                </w:rPr>
                <w:t>2</w:t>
              </w:r>
            </w:ins>
          </w:p>
        </w:tc>
        <w:tc>
          <w:tcPr>
            <w:tcW w:w="616" w:type="dxa"/>
            <w:noWrap/>
            <w:vAlign w:val="center"/>
            <w:hideMark/>
            <w:tcPrChange w:id="111581" w:author="pete jones" w:date="2022-01-12T17:27:00Z">
              <w:tcPr>
                <w:tcW w:w="616" w:type="dxa"/>
                <w:noWrap/>
                <w:hideMark/>
              </w:tcPr>
            </w:tcPrChange>
          </w:tcPr>
          <w:p w14:paraId="3C49DAE5" w14:textId="77777777" w:rsidR="00D32D2F" w:rsidRPr="00D32D2F" w:rsidRDefault="00D32D2F">
            <w:pPr>
              <w:spacing w:before="0" w:after="0" w:line="240" w:lineRule="auto"/>
              <w:jc w:val="center"/>
              <w:rPr>
                <w:ins w:id="111582" w:author="pete jones" w:date="2022-01-12T17:25:00Z"/>
                <w:sz w:val="20"/>
                <w:szCs w:val="20"/>
                <w:rPrChange w:id="111583" w:author="pete jones" w:date="2022-01-12T17:26:00Z">
                  <w:rPr>
                    <w:ins w:id="111584" w:author="pete jones" w:date="2022-01-12T17:25:00Z"/>
                  </w:rPr>
                </w:rPrChange>
              </w:rPr>
              <w:pPrChange w:id="111585" w:author="pete jones" w:date="2022-01-12T17:30:00Z">
                <w:pPr>
                  <w:jc w:val="left"/>
                </w:pPr>
              </w:pPrChange>
            </w:pPr>
            <w:ins w:id="111586" w:author="pete jones" w:date="2022-01-12T17:25:00Z">
              <w:r w:rsidRPr="00D32D2F">
                <w:rPr>
                  <w:sz w:val="20"/>
                  <w:szCs w:val="20"/>
                  <w:rPrChange w:id="111587" w:author="pete jones" w:date="2022-01-12T17:26:00Z">
                    <w:rPr/>
                  </w:rPrChange>
                </w:rPr>
                <w:t>v</w:t>
              </w:r>
            </w:ins>
          </w:p>
        </w:tc>
        <w:tc>
          <w:tcPr>
            <w:tcW w:w="616" w:type="dxa"/>
            <w:noWrap/>
            <w:vAlign w:val="center"/>
            <w:hideMark/>
            <w:tcPrChange w:id="111588" w:author="pete jones" w:date="2022-01-12T17:27:00Z">
              <w:tcPr>
                <w:tcW w:w="616" w:type="dxa"/>
                <w:noWrap/>
                <w:hideMark/>
              </w:tcPr>
            </w:tcPrChange>
          </w:tcPr>
          <w:p w14:paraId="785F5D1A" w14:textId="77777777" w:rsidR="00D32D2F" w:rsidRPr="00D32D2F" w:rsidRDefault="00D32D2F">
            <w:pPr>
              <w:spacing w:before="0" w:after="0" w:line="240" w:lineRule="auto"/>
              <w:jc w:val="center"/>
              <w:rPr>
                <w:ins w:id="111589" w:author="pete jones" w:date="2022-01-12T17:25:00Z"/>
                <w:sz w:val="20"/>
                <w:szCs w:val="20"/>
                <w:rPrChange w:id="111590" w:author="pete jones" w:date="2022-01-12T17:26:00Z">
                  <w:rPr>
                    <w:ins w:id="111591" w:author="pete jones" w:date="2022-01-12T17:25:00Z"/>
                  </w:rPr>
                </w:rPrChange>
              </w:rPr>
              <w:pPrChange w:id="111592" w:author="pete jones" w:date="2022-01-12T17:30:00Z">
                <w:pPr>
                  <w:jc w:val="left"/>
                </w:pPr>
              </w:pPrChange>
            </w:pPr>
          </w:p>
        </w:tc>
        <w:tc>
          <w:tcPr>
            <w:tcW w:w="616" w:type="dxa"/>
            <w:noWrap/>
            <w:vAlign w:val="center"/>
            <w:hideMark/>
            <w:tcPrChange w:id="111593" w:author="pete jones" w:date="2022-01-12T17:27:00Z">
              <w:tcPr>
                <w:tcW w:w="616" w:type="dxa"/>
                <w:noWrap/>
                <w:hideMark/>
              </w:tcPr>
            </w:tcPrChange>
          </w:tcPr>
          <w:p w14:paraId="7D83AD72" w14:textId="77777777" w:rsidR="00D32D2F" w:rsidRPr="00D32D2F" w:rsidRDefault="00D32D2F">
            <w:pPr>
              <w:spacing w:before="0" w:after="0" w:line="240" w:lineRule="auto"/>
              <w:jc w:val="center"/>
              <w:rPr>
                <w:ins w:id="111594" w:author="pete jones" w:date="2022-01-12T17:25:00Z"/>
                <w:sz w:val="20"/>
                <w:szCs w:val="20"/>
                <w:rPrChange w:id="111595" w:author="pete jones" w:date="2022-01-12T17:26:00Z">
                  <w:rPr>
                    <w:ins w:id="111596" w:author="pete jones" w:date="2022-01-12T17:25:00Z"/>
                  </w:rPr>
                </w:rPrChange>
              </w:rPr>
              <w:pPrChange w:id="111597" w:author="pete jones" w:date="2022-01-12T17:30:00Z">
                <w:pPr>
                  <w:jc w:val="left"/>
                </w:pPr>
              </w:pPrChange>
            </w:pPr>
          </w:p>
        </w:tc>
        <w:tc>
          <w:tcPr>
            <w:tcW w:w="616" w:type="dxa"/>
            <w:noWrap/>
            <w:vAlign w:val="center"/>
            <w:hideMark/>
            <w:tcPrChange w:id="111598" w:author="pete jones" w:date="2022-01-12T17:27:00Z">
              <w:tcPr>
                <w:tcW w:w="616" w:type="dxa"/>
                <w:noWrap/>
                <w:hideMark/>
              </w:tcPr>
            </w:tcPrChange>
          </w:tcPr>
          <w:p w14:paraId="3FA1EA1F" w14:textId="77777777" w:rsidR="00D32D2F" w:rsidRPr="00D32D2F" w:rsidRDefault="00D32D2F">
            <w:pPr>
              <w:spacing w:before="0" w:after="0" w:line="240" w:lineRule="auto"/>
              <w:jc w:val="center"/>
              <w:rPr>
                <w:ins w:id="111599" w:author="pete jones" w:date="2022-01-12T17:25:00Z"/>
                <w:sz w:val="20"/>
                <w:szCs w:val="20"/>
                <w:rPrChange w:id="111600" w:author="pete jones" w:date="2022-01-12T17:26:00Z">
                  <w:rPr>
                    <w:ins w:id="111601" w:author="pete jones" w:date="2022-01-12T17:25:00Z"/>
                  </w:rPr>
                </w:rPrChange>
              </w:rPr>
              <w:pPrChange w:id="111602" w:author="pete jones" w:date="2022-01-12T17:30:00Z">
                <w:pPr>
                  <w:jc w:val="left"/>
                </w:pPr>
              </w:pPrChange>
            </w:pPr>
          </w:p>
        </w:tc>
      </w:tr>
      <w:tr w:rsidR="00D32D2F" w:rsidRPr="00D32D2F" w14:paraId="09AEC71D" w14:textId="77777777" w:rsidTr="00D32D2F">
        <w:trPr>
          <w:trHeight w:val="300"/>
          <w:ins w:id="111603" w:author="pete jones" w:date="2022-01-12T17:25:00Z"/>
          <w:trPrChange w:id="111604" w:author="pete jones" w:date="2022-01-12T17:27:00Z">
            <w:trPr>
              <w:trHeight w:val="300"/>
            </w:trPr>
          </w:trPrChange>
        </w:trPr>
        <w:tc>
          <w:tcPr>
            <w:tcW w:w="868" w:type="dxa"/>
            <w:noWrap/>
            <w:hideMark/>
            <w:tcPrChange w:id="111605" w:author="pete jones" w:date="2022-01-12T17:27:00Z">
              <w:tcPr>
                <w:tcW w:w="868" w:type="dxa"/>
                <w:noWrap/>
                <w:hideMark/>
              </w:tcPr>
            </w:tcPrChange>
          </w:tcPr>
          <w:p w14:paraId="1E879B5D" w14:textId="77777777" w:rsidR="00D32D2F" w:rsidRPr="00D32D2F" w:rsidRDefault="00D32D2F">
            <w:pPr>
              <w:spacing w:before="0" w:after="0" w:line="240" w:lineRule="auto"/>
              <w:jc w:val="left"/>
              <w:rPr>
                <w:ins w:id="111606" w:author="pete jones" w:date="2022-01-12T17:25:00Z"/>
                <w:sz w:val="20"/>
                <w:szCs w:val="20"/>
                <w:rPrChange w:id="111607" w:author="pete jones" w:date="2022-01-12T17:26:00Z">
                  <w:rPr>
                    <w:ins w:id="111608" w:author="pete jones" w:date="2022-01-12T17:25:00Z"/>
                  </w:rPr>
                </w:rPrChange>
              </w:rPr>
              <w:pPrChange w:id="111609" w:author="pete jones" w:date="2022-01-12T17:26:00Z">
                <w:pPr>
                  <w:jc w:val="left"/>
                </w:pPr>
              </w:pPrChange>
            </w:pPr>
            <w:ins w:id="111610" w:author="pete jones" w:date="2022-01-12T17:25:00Z">
              <w:r w:rsidRPr="00D32D2F">
                <w:rPr>
                  <w:sz w:val="20"/>
                  <w:szCs w:val="20"/>
                  <w:rPrChange w:id="111611" w:author="pete jones" w:date="2022-01-12T17:26:00Z">
                    <w:rPr/>
                  </w:rPrChange>
                </w:rPr>
                <w:t>151</w:t>
              </w:r>
            </w:ins>
          </w:p>
        </w:tc>
        <w:tc>
          <w:tcPr>
            <w:tcW w:w="1516" w:type="dxa"/>
            <w:noWrap/>
            <w:hideMark/>
            <w:tcPrChange w:id="111612" w:author="pete jones" w:date="2022-01-12T17:27:00Z">
              <w:tcPr>
                <w:tcW w:w="1516" w:type="dxa"/>
                <w:noWrap/>
                <w:hideMark/>
              </w:tcPr>
            </w:tcPrChange>
          </w:tcPr>
          <w:p w14:paraId="535FF269" w14:textId="77777777" w:rsidR="00D32D2F" w:rsidRPr="00D32D2F" w:rsidRDefault="00D32D2F">
            <w:pPr>
              <w:spacing w:before="0" w:after="0" w:line="240" w:lineRule="auto"/>
              <w:jc w:val="left"/>
              <w:rPr>
                <w:ins w:id="111613" w:author="pete jones" w:date="2022-01-12T17:25:00Z"/>
                <w:sz w:val="20"/>
                <w:szCs w:val="20"/>
                <w:rPrChange w:id="111614" w:author="pete jones" w:date="2022-01-12T17:26:00Z">
                  <w:rPr>
                    <w:ins w:id="111615" w:author="pete jones" w:date="2022-01-12T17:25:00Z"/>
                  </w:rPr>
                </w:rPrChange>
              </w:rPr>
              <w:pPrChange w:id="111616" w:author="pete jones" w:date="2022-01-12T17:26:00Z">
                <w:pPr>
                  <w:jc w:val="left"/>
                </w:pPr>
              </w:pPrChange>
            </w:pPr>
            <w:ins w:id="111617" w:author="pete jones" w:date="2022-01-12T17:25:00Z">
              <w:r w:rsidRPr="00D32D2F">
                <w:rPr>
                  <w:sz w:val="20"/>
                  <w:szCs w:val="20"/>
                  <w:rPrChange w:id="111618" w:author="pete jones" w:date="2022-01-12T17:26:00Z">
                    <w:rPr/>
                  </w:rPrChange>
                </w:rPr>
                <w:t>SCI3130</w:t>
              </w:r>
            </w:ins>
          </w:p>
        </w:tc>
        <w:tc>
          <w:tcPr>
            <w:tcW w:w="8744" w:type="dxa"/>
            <w:noWrap/>
            <w:hideMark/>
            <w:tcPrChange w:id="111619" w:author="pete jones" w:date="2022-01-12T17:27:00Z">
              <w:tcPr>
                <w:tcW w:w="8744" w:type="dxa"/>
                <w:noWrap/>
                <w:hideMark/>
              </w:tcPr>
            </w:tcPrChange>
          </w:tcPr>
          <w:p w14:paraId="22E385C1" w14:textId="77777777" w:rsidR="00D32D2F" w:rsidRPr="00D32D2F" w:rsidRDefault="00D32D2F">
            <w:pPr>
              <w:spacing w:before="0" w:after="0" w:line="240" w:lineRule="auto"/>
              <w:jc w:val="left"/>
              <w:rPr>
                <w:ins w:id="111620" w:author="pete jones" w:date="2022-01-12T17:25:00Z"/>
                <w:sz w:val="20"/>
                <w:szCs w:val="20"/>
                <w:rPrChange w:id="111621" w:author="pete jones" w:date="2022-01-12T17:26:00Z">
                  <w:rPr>
                    <w:ins w:id="111622" w:author="pete jones" w:date="2022-01-12T17:25:00Z"/>
                  </w:rPr>
                </w:rPrChange>
              </w:rPr>
              <w:pPrChange w:id="111623" w:author="pete jones" w:date="2022-01-12T17:26:00Z">
                <w:pPr>
                  <w:jc w:val="left"/>
                </w:pPr>
              </w:pPrChange>
            </w:pPr>
            <w:ins w:id="111624" w:author="pete jones" w:date="2022-01-12T17:25:00Z">
              <w:r w:rsidRPr="00D32D2F">
                <w:rPr>
                  <w:sz w:val="20"/>
                  <w:szCs w:val="20"/>
                  <w:rPrChange w:id="111625" w:author="pete jones" w:date="2022-01-12T17:26:00Z">
                    <w:rPr/>
                  </w:rPrChange>
                </w:rPr>
                <w:t xml:space="preserve"> Advanced Classical Mechanics</w:t>
              </w:r>
            </w:ins>
          </w:p>
        </w:tc>
        <w:tc>
          <w:tcPr>
            <w:tcW w:w="616" w:type="dxa"/>
            <w:noWrap/>
            <w:vAlign w:val="center"/>
            <w:hideMark/>
            <w:tcPrChange w:id="111626" w:author="pete jones" w:date="2022-01-12T17:27:00Z">
              <w:tcPr>
                <w:tcW w:w="616" w:type="dxa"/>
                <w:noWrap/>
                <w:hideMark/>
              </w:tcPr>
            </w:tcPrChange>
          </w:tcPr>
          <w:p w14:paraId="0D8F0E44" w14:textId="77777777" w:rsidR="00D32D2F" w:rsidRPr="00D32D2F" w:rsidRDefault="00D32D2F">
            <w:pPr>
              <w:spacing w:before="0" w:after="0" w:line="240" w:lineRule="auto"/>
              <w:jc w:val="center"/>
              <w:rPr>
                <w:ins w:id="111627" w:author="pete jones" w:date="2022-01-12T17:25:00Z"/>
                <w:sz w:val="20"/>
                <w:szCs w:val="20"/>
                <w:rPrChange w:id="111628" w:author="pete jones" w:date="2022-01-12T17:26:00Z">
                  <w:rPr>
                    <w:ins w:id="111629" w:author="pete jones" w:date="2022-01-12T17:25:00Z"/>
                  </w:rPr>
                </w:rPrChange>
              </w:rPr>
              <w:pPrChange w:id="111630" w:author="pete jones" w:date="2022-01-12T17:30:00Z">
                <w:pPr>
                  <w:jc w:val="left"/>
                </w:pPr>
              </w:pPrChange>
            </w:pPr>
            <w:ins w:id="111631" w:author="pete jones" w:date="2022-01-12T17:25:00Z">
              <w:r w:rsidRPr="00D32D2F">
                <w:rPr>
                  <w:sz w:val="20"/>
                  <w:szCs w:val="20"/>
                  <w:rPrChange w:id="111632" w:author="pete jones" w:date="2022-01-12T17:26:00Z">
                    <w:rPr/>
                  </w:rPrChange>
                </w:rPr>
                <w:t>x</w:t>
              </w:r>
            </w:ins>
          </w:p>
        </w:tc>
        <w:tc>
          <w:tcPr>
            <w:tcW w:w="616" w:type="dxa"/>
            <w:noWrap/>
            <w:vAlign w:val="center"/>
            <w:hideMark/>
            <w:tcPrChange w:id="111633" w:author="pete jones" w:date="2022-01-12T17:27:00Z">
              <w:tcPr>
                <w:tcW w:w="616" w:type="dxa"/>
                <w:noWrap/>
                <w:hideMark/>
              </w:tcPr>
            </w:tcPrChange>
          </w:tcPr>
          <w:p w14:paraId="4422EF50" w14:textId="77777777" w:rsidR="00D32D2F" w:rsidRPr="00D32D2F" w:rsidRDefault="00D32D2F">
            <w:pPr>
              <w:spacing w:before="0" w:after="0" w:line="240" w:lineRule="auto"/>
              <w:jc w:val="center"/>
              <w:rPr>
                <w:ins w:id="111634" w:author="pete jones" w:date="2022-01-12T17:25:00Z"/>
                <w:sz w:val="20"/>
                <w:szCs w:val="20"/>
                <w:rPrChange w:id="111635" w:author="pete jones" w:date="2022-01-12T17:26:00Z">
                  <w:rPr>
                    <w:ins w:id="111636" w:author="pete jones" w:date="2022-01-12T17:25:00Z"/>
                  </w:rPr>
                </w:rPrChange>
              </w:rPr>
              <w:pPrChange w:id="111637" w:author="pete jones" w:date="2022-01-12T17:30:00Z">
                <w:pPr>
                  <w:jc w:val="left"/>
                </w:pPr>
              </w:pPrChange>
            </w:pPr>
            <w:ins w:id="111638" w:author="pete jones" w:date="2022-01-12T17:25:00Z">
              <w:r w:rsidRPr="00D32D2F">
                <w:rPr>
                  <w:sz w:val="20"/>
                  <w:szCs w:val="20"/>
                  <w:rPrChange w:id="111639" w:author="pete jones" w:date="2022-01-12T17:26:00Z">
                    <w:rPr/>
                  </w:rPrChange>
                </w:rPr>
                <w:t>6</w:t>
              </w:r>
            </w:ins>
          </w:p>
        </w:tc>
        <w:tc>
          <w:tcPr>
            <w:tcW w:w="616" w:type="dxa"/>
            <w:noWrap/>
            <w:vAlign w:val="center"/>
            <w:hideMark/>
            <w:tcPrChange w:id="111640" w:author="pete jones" w:date="2022-01-12T17:27:00Z">
              <w:tcPr>
                <w:tcW w:w="616" w:type="dxa"/>
                <w:noWrap/>
                <w:hideMark/>
              </w:tcPr>
            </w:tcPrChange>
          </w:tcPr>
          <w:p w14:paraId="0B43BB23" w14:textId="77777777" w:rsidR="00D32D2F" w:rsidRPr="00D32D2F" w:rsidRDefault="00D32D2F">
            <w:pPr>
              <w:spacing w:before="0" w:after="0" w:line="240" w:lineRule="auto"/>
              <w:jc w:val="center"/>
              <w:rPr>
                <w:ins w:id="111641" w:author="pete jones" w:date="2022-01-12T17:25:00Z"/>
                <w:sz w:val="20"/>
                <w:szCs w:val="20"/>
                <w:rPrChange w:id="111642" w:author="pete jones" w:date="2022-01-12T17:26:00Z">
                  <w:rPr>
                    <w:ins w:id="111643" w:author="pete jones" w:date="2022-01-12T17:25:00Z"/>
                  </w:rPr>
                </w:rPrChange>
              </w:rPr>
              <w:pPrChange w:id="111644" w:author="pete jones" w:date="2022-01-12T17:30:00Z">
                <w:pPr>
                  <w:jc w:val="left"/>
                </w:pPr>
              </w:pPrChange>
            </w:pPr>
            <w:ins w:id="111645" w:author="pete jones" w:date="2022-01-12T17:25:00Z">
              <w:r w:rsidRPr="00D32D2F">
                <w:rPr>
                  <w:sz w:val="20"/>
                  <w:szCs w:val="20"/>
                  <w:rPrChange w:id="111646" w:author="pete jones" w:date="2022-01-12T17:26:00Z">
                    <w:rPr/>
                  </w:rPrChange>
                </w:rPr>
                <w:t>6</w:t>
              </w:r>
            </w:ins>
          </w:p>
        </w:tc>
        <w:tc>
          <w:tcPr>
            <w:tcW w:w="616" w:type="dxa"/>
            <w:noWrap/>
            <w:vAlign w:val="center"/>
            <w:hideMark/>
            <w:tcPrChange w:id="111647" w:author="pete jones" w:date="2022-01-12T17:27:00Z">
              <w:tcPr>
                <w:tcW w:w="616" w:type="dxa"/>
                <w:noWrap/>
                <w:hideMark/>
              </w:tcPr>
            </w:tcPrChange>
          </w:tcPr>
          <w:p w14:paraId="406EF6D8" w14:textId="77777777" w:rsidR="00D32D2F" w:rsidRPr="00D32D2F" w:rsidRDefault="00D32D2F">
            <w:pPr>
              <w:spacing w:before="0" w:after="0" w:line="240" w:lineRule="auto"/>
              <w:jc w:val="center"/>
              <w:rPr>
                <w:ins w:id="111648" w:author="pete jones" w:date="2022-01-12T17:25:00Z"/>
                <w:sz w:val="20"/>
                <w:szCs w:val="20"/>
                <w:rPrChange w:id="111649" w:author="pete jones" w:date="2022-01-12T17:26:00Z">
                  <w:rPr>
                    <w:ins w:id="111650" w:author="pete jones" w:date="2022-01-12T17:25:00Z"/>
                  </w:rPr>
                </w:rPrChange>
              </w:rPr>
              <w:pPrChange w:id="111651" w:author="pete jones" w:date="2022-01-12T17:30:00Z">
                <w:pPr>
                  <w:jc w:val="left"/>
                </w:pPr>
              </w:pPrChange>
            </w:pPr>
            <w:ins w:id="111652" w:author="pete jones" w:date="2022-01-12T17:25:00Z">
              <w:r w:rsidRPr="00D32D2F">
                <w:rPr>
                  <w:sz w:val="20"/>
                  <w:szCs w:val="20"/>
                  <w:rPrChange w:id="111653" w:author="pete jones" w:date="2022-01-12T17:26:00Z">
                    <w:rPr/>
                  </w:rPrChange>
                </w:rPr>
                <w:t>3</w:t>
              </w:r>
            </w:ins>
          </w:p>
        </w:tc>
        <w:tc>
          <w:tcPr>
            <w:tcW w:w="616" w:type="dxa"/>
            <w:noWrap/>
            <w:vAlign w:val="center"/>
            <w:hideMark/>
            <w:tcPrChange w:id="111654" w:author="pete jones" w:date="2022-01-12T17:27:00Z">
              <w:tcPr>
                <w:tcW w:w="616" w:type="dxa"/>
                <w:noWrap/>
                <w:hideMark/>
              </w:tcPr>
            </w:tcPrChange>
          </w:tcPr>
          <w:p w14:paraId="7C00A118" w14:textId="77777777" w:rsidR="00D32D2F" w:rsidRPr="00D32D2F" w:rsidRDefault="00D32D2F">
            <w:pPr>
              <w:spacing w:before="0" w:after="0" w:line="240" w:lineRule="auto"/>
              <w:jc w:val="center"/>
              <w:rPr>
                <w:ins w:id="111655" w:author="pete jones" w:date="2022-01-12T17:25:00Z"/>
                <w:sz w:val="20"/>
                <w:szCs w:val="20"/>
                <w:rPrChange w:id="111656" w:author="pete jones" w:date="2022-01-12T17:26:00Z">
                  <w:rPr>
                    <w:ins w:id="111657" w:author="pete jones" w:date="2022-01-12T17:25:00Z"/>
                  </w:rPr>
                </w:rPrChange>
              </w:rPr>
              <w:pPrChange w:id="111658" w:author="pete jones" w:date="2022-01-12T17:30:00Z">
                <w:pPr>
                  <w:jc w:val="left"/>
                </w:pPr>
              </w:pPrChange>
            </w:pPr>
            <w:ins w:id="111659" w:author="pete jones" w:date="2022-01-12T17:25:00Z">
              <w:r w:rsidRPr="00D32D2F">
                <w:rPr>
                  <w:sz w:val="20"/>
                  <w:szCs w:val="20"/>
                  <w:rPrChange w:id="111660" w:author="pete jones" w:date="2022-01-12T17:26:00Z">
                    <w:rPr/>
                  </w:rPrChange>
                </w:rPr>
                <w:t>4</w:t>
              </w:r>
            </w:ins>
          </w:p>
        </w:tc>
        <w:tc>
          <w:tcPr>
            <w:tcW w:w="616" w:type="dxa"/>
            <w:noWrap/>
            <w:vAlign w:val="center"/>
            <w:hideMark/>
            <w:tcPrChange w:id="111661" w:author="pete jones" w:date="2022-01-12T17:27:00Z">
              <w:tcPr>
                <w:tcW w:w="616" w:type="dxa"/>
                <w:noWrap/>
                <w:hideMark/>
              </w:tcPr>
            </w:tcPrChange>
          </w:tcPr>
          <w:p w14:paraId="3F3113C0" w14:textId="77777777" w:rsidR="00D32D2F" w:rsidRPr="00D32D2F" w:rsidRDefault="00D32D2F">
            <w:pPr>
              <w:spacing w:before="0" w:after="0" w:line="240" w:lineRule="auto"/>
              <w:jc w:val="center"/>
              <w:rPr>
                <w:ins w:id="111662" w:author="pete jones" w:date="2022-01-12T17:25:00Z"/>
                <w:sz w:val="20"/>
                <w:szCs w:val="20"/>
                <w:rPrChange w:id="111663" w:author="pete jones" w:date="2022-01-12T17:26:00Z">
                  <w:rPr>
                    <w:ins w:id="111664" w:author="pete jones" w:date="2022-01-12T17:25:00Z"/>
                  </w:rPr>
                </w:rPrChange>
              </w:rPr>
              <w:pPrChange w:id="111665" w:author="pete jones" w:date="2022-01-12T17:30:00Z">
                <w:pPr>
                  <w:jc w:val="left"/>
                </w:pPr>
              </w:pPrChange>
            </w:pPr>
            <w:ins w:id="111666" w:author="pete jones" w:date="2022-01-12T17:25:00Z">
              <w:r w:rsidRPr="00D32D2F">
                <w:rPr>
                  <w:sz w:val="20"/>
                  <w:szCs w:val="20"/>
                  <w:rPrChange w:id="111667" w:author="pete jones" w:date="2022-01-12T17:26:00Z">
                    <w:rPr/>
                  </w:rPrChange>
                </w:rPr>
                <w:t>4</w:t>
              </w:r>
            </w:ins>
          </w:p>
        </w:tc>
        <w:tc>
          <w:tcPr>
            <w:tcW w:w="616" w:type="dxa"/>
            <w:noWrap/>
            <w:vAlign w:val="center"/>
            <w:hideMark/>
            <w:tcPrChange w:id="111668" w:author="pete jones" w:date="2022-01-12T17:27:00Z">
              <w:tcPr>
                <w:tcW w:w="616" w:type="dxa"/>
                <w:noWrap/>
                <w:hideMark/>
              </w:tcPr>
            </w:tcPrChange>
          </w:tcPr>
          <w:p w14:paraId="58CF744E" w14:textId="77777777" w:rsidR="00D32D2F" w:rsidRPr="00D32D2F" w:rsidRDefault="00D32D2F">
            <w:pPr>
              <w:spacing w:before="0" w:after="0" w:line="240" w:lineRule="auto"/>
              <w:jc w:val="center"/>
              <w:rPr>
                <w:ins w:id="111669" w:author="pete jones" w:date="2022-01-12T17:25:00Z"/>
                <w:sz w:val="20"/>
                <w:szCs w:val="20"/>
                <w:rPrChange w:id="111670" w:author="pete jones" w:date="2022-01-12T17:26:00Z">
                  <w:rPr>
                    <w:ins w:id="111671" w:author="pete jones" w:date="2022-01-12T17:25:00Z"/>
                  </w:rPr>
                </w:rPrChange>
              </w:rPr>
              <w:pPrChange w:id="111672" w:author="pete jones" w:date="2022-01-12T17:30:00Z">
                <w:pPr>
                  <w:jc w:val="left"/>
                </w:pPr>
              </w:pPrChange>
            </w:pPr>
            <w:ins w:id="111673" w:author="pete jones" w:date="2022-01-12T17:25:00Z">
              <w:r w:rsidRPr="00D32D2F">
                <w:rPr>
                  <w:sz w:val="20"/>
                  <w:szCs w:val="20"/>
                  <w:rPrChange w:id="111674" w:author="pete jones" w:date="2022-01-12T17:26:00Z">
                    <w:rPr/>
                  </w:rPrChange>
                </w:rPr>
                <w:t>0</w:t>
              </w:r>
            </w:ins>
          </w:p>
        </w:tc>
        <w:tc>
          <w:tcPr>
            <w:tcW w:w="616" w:type="dxa"/>
            <w:noWrap/>
            <w:vAlign w:val="center"/>
            <w:hideMark/>
            <w:tcPrChange w:id="111675" w:author="pete jones" w:date="2022-01-12T17:27:00Z">
              <w:tcPr>
                <w:tcW w:w="616" w:type="dxa"/>
                <w:noWrap/>
                <w:hideMark/>
              </w:tcPr>
            </w:tcPrChange>
          </w:tcPr>
          <w:p w14:paraId="29ADC016" w14:textId="77777777" w:rsidR="00D32D2F" w:rsidRPr="00D32D2F" w:rsidRDefault="00D32D2F">
            <w:pPr>
              <w:spacing w:before="0" w:after="0" w:line="240" w:lineRule="auto"/>
              <w:jc w:val="center"/>
              <w:rPr>
                <w:ins w:id="111676" w:author="pete jones" w:date="2022-01-12T17:25:00Z"/>
                <w:sz w:val="20"/>
                <w:szCs w:val="20"/>
                <w:rPrChange w:id="111677" w:author="pete jones" w:date="2022-01-12T17:26:00Z">
                  <w:rPr>
                    <w:ins w:id="111678" w:author="pete jones" w:date="2022-01-12T17:25:00Z"/>
                  </w:rPr>
                </w:rPrChange>
              </w:rPr>
              <w:pPrChange w:id="111679" w:author="pete jones" w:date="2022-01-12T17:30:00Z">
                <w:pPr>
                  <w:jc w:val="left"/>
                </w:pPr>
              </w:pPrChange>
            </w:pPr>
            <w:ins w:id="111680" w:author="pete jones" w:date="2022-01-12T17:25:00Z">
              <w:r w:rsidRPr="00D32D2F">
                <w:rPr>
                  <w:sz w:val="20"/>
                  <w:szCs w:val="20"/>
                  <w:rPrChange w:id="111681" w:author="pete jones" w:date="2022-01-12T17:26:00Z">
                    <w:rPr/>
                  </w:rPrChange>
                </w:rPr>
                <w:t>8</w:t>
              </w:r>
            </w:ins>
          </w:p>
        </w:tc>
      </w:tr>
      <w:tr w:rsidR="00D32D2F" w:rsidRPr="00D32D2F" w14:paraId="60E42411" w14:textId="77777777" w:rsidTr="00D32D2F">
        <w:trPr>
          <w:trHeight w:val="300"/>
          <w:ins w:id="111682" w:author="pete jones" w:date="2022-01-12T17:25:00Z"/>
          <w:trPrChange w:id="111683" w:author="pete jones" w:date="2022-01-12T17:27:00Z">
            <w:trPr>
              <w:trHeight w:val="300"/>
            </w:trPr>
          </w:trPrChange>
        </w:trPr>
        <w:tc>
          <w:tcPr>
            <w:tcW w:w="868" w:type="dxa"/>
            <w:noWrap/>
            <w:hideMark/>
            <w:tcPrChange w:id="111684" w:author="pete jones" w:date="2022-01-12T17:27:00Z">
              <w:tcPr>
                <w:tcW w:w="868" w:type="dxa"/>
                <w:noWrap/>
                <w:hideMark/>
              </w:tcPr>
            </w:tcPrChange>
          </w:tcPr>
          <w:p w14:paraId="11196314" w14:textId="77777777" w:rsidR="00D32D2F" w:rsidRPr="00D32D2F" w:rsidRDefault="00D32D2F">
            <w:pPr>
              <w:spacing w:before="0" w:after="0" w:line="240" w:lineRule="auto"/>
              <w:jc w:val="left"/>
              <w:rPr>
                <w:ins w:id="111685" w:author="pete jones" w:date="2022-01-12T17:25:00Z"/>
                <w:sz w:val="20"/>
                <w:szCs w:val="20"/>
                <w:rPrChange w:id="111686" w:author="pete jones" w:date="2022-01-12T17:26:00Z">
                  <w:rPr>
                    <w:ins w:id="111687" w:author="pete jones" w:date="2022-01-12T17:25:00Z"/>
                  </w:rPr>
                </w:rPrChange>
              </w:rPr>
              <w:pPrChange w:id="111688" w:author="pete jones" w:date="2022-01-12T17:26:00Z">
                <w:pPr>
                  <w:jc w:val="left"/>
                </w:pPr>
              </w:pPrChange>
            </w:pPr>
            <w:ins w:id="111689" w:author="pete jones" w:date="2022-01-12T17:25:00Z">
              <w:r w:rsidRPr="00D32D2F">
                <w:rPr>
                  <w:sz w:val="20"/>
                  <w:szCs w:val="20"/>
                  <w:rPrChange w:id="111690" w:author="pete jones" w:date="2022-01-12T17:26:00Z">
                    <w:rPr/>
                  </w:rPrChange>
                </w:rPr>
                <w:t>152</w:t>
              </w:r>
            </w:ins>
          </w:p>
        </w:tc>
        <w:tc>
          <w:tcPr>
            <w:tcW w:w="1516" w:type="dxa"/>
            <w:noWrap/>
            <w:hideMark/>
            <w:tcPrChange w:id="111691" w:author="pete jones" w:date="2022-01-12T17:27:00Z">
              <w:tcPr>
                <w:tcW w:w="1516" w:type="dxa"/>
                <w:noWrap/>
                <w:hideMark/>
              </w:tcPr>
            </w:tcPrChange>
          </w:tcPr>
          <w:p w14:paraId="15FAAAF1" w14:textId="77777777" w:rsidR="00D32D2F" w:rsidRPr="00D32D2F" w:rsidRDefault="00D32D2F">
            <w:pPr>
              <w:spacing w:before="0" w:after="0" w:line="240" w:lineRule="auto"/>
              <w:jc w:val="left"/>
              <w:rPr>
                <w:ins w:id="111692" w:author="pete jones" w:date="2022-01-12T17:25:00Z"/>
                <w:sz w:val="20"/>
                <w:szCs w:val="20"/>
                <w:rPrChange w:id="111693" w:author="pete jones" w:date="2022-01-12T17:26:00Z">
                  <w:rPr>
                    <w:ins w:id="111694" w:author="pete jones" w:date="2022-01-12T17:25:00Z"/>
                  </w:rPr>
                </w:rPrChange>
              </w:rPr>
              <w:pPrChange w:id="111695" w:author="pete jones" w:date="2022-01-12T17:26:00Z">
                <w:pPr>
                  <w:jc w:val="left"/>
                </w:pPr>
              </w:pPrChange>
            </w:pPr>
            <w:ins w:id="111696" w:author="pete jones" w:date="2022-01-12T17:25:00Z">
              <w:r w:rsidRPr="00D32D2F">
                <w:rPr>
                  <w:sz w:val="20"/>
                  <w:szCs w:val="20"/>
                  <w:rPrChange w:id="111697" w:author="pete jones" w:date="2022-01-12T17:26:00Z">
                    <w:rPr/>
                  </w:rPrChange>
                </w:rPr>
                <w:t>SCI3199</w:t>
              </w:r>
            </w:ins>
          </w:p>
        </w:tc>
        <w:tc>
          <w:tcPr>
            <w:tcW w:w="8744" w:type="dxa"/>
            <w:noWrap/>
            <w:hideMark/>
            <w:tcPrChange w:id="111698" w:author="pete jones" w:date="2022-01-12T17:27:00Z">
              <w:tcPr>
                <w:tcW w:w="8744" w:type="dxa"/>
                <w:noWrap/>
                <w:hideMark/>
              </w:tcPr>
            </w:tcPrChange>
          </w:tcPr>
          <w:p w14:paraId="4C7CADA0" w14:textId="77777777" w:rsidR="00D32D2F" w:rsidRPr="00D32D2F" w:rsidRDefault="00D32D2F">
            <w:pPr>
              <w:spacing w:before="0" w:after="0" w:line="240" w:lineRule="auto"/>
              <w:jc w:val="left"/>
              <w:rPr>
                <w:ins w:id="111699" w:author="pete jones" w:date="2022-01-12T17:25:00Z"/>
                <w:sz w:val="20"/>
                <w:szCs w:val="20"/>
                <w:rPrChange w:id="111700" w:author="pete jones" w:date="2022-01-12T17:26:00Z">
                  <w:rPr>
                    <w:ins w:id="111701" w:author="pete jones" w:date="2022-01-12T17:25:00Z"/>
                  </w:rPr>
                </w:rPrChange>
              </w:rPr>
              <w:pPrChange w:id="111702" w:author="pete jones" w:date="2022-01-12T17:26:00Z">
                <w:pPr>
                  <w:jc w:val="left"/>
                </w:pPr>
              </w:pPrChange>
            </w:pPr>
            <w:ins w:id="111703" w:author="pete jones" w:date="2022-01-12T17:25:00Z">
              <w:r w:rsidRPr="00D32D2F">
                <w:rPr>
                  <w:sz w:val="20"/>
                  <w:szCs w:val="20"/>
                  <w:rPrChange w:id="111704" w:author="pete jones" w:date="2022-01-12T17:26:00Z">
                    <w:rPr/>
                  </w:rPrChange>
                </w:rPr>
                <w:t xml:space="preserve"> Special Topics in Physics</w:t>
              </w:r>
            </w:ins>
          </w:p>
        </w:tc>
        <w:tc>
          <w:tcPr>
            <w:tcW w:w="616" w:type="dxa"/>
            <w:noWrap/>
            <w:vAlign w:val="center"/>
            <w:hideMark/>
            <w:tcPrChange w:id="111705" w:author="pete jones" w:date="2022-01-12T17:27:00Z">
              <w:tcPr>
                <w:tcW w:w="616" w:type="dxa"/>
                <w:noWrap/>
                <w:hideMark/>
              </w:tcPr>
            </w:tcPrChange>
          </w:tcPr>
          <w:p w14:paraId="661DB74D" w14:textId="10B4DEC6" w:rsidR="00D32D2F" w:rsidRPr="00D32D2F" w:rsidRDefault="00D32D2F">
            <w:pPr>
              <w:spacing w:before="0" w:after="0" w:line="240" w:lineRule="auto"/>
              <w:jc w:val="center"/>
              <w:rPr>
                <w:ins w:id="111706" w:author="pete jones" w:date="2022-01-12T17:25:00Z"/>
                <w:sz w:val="20"/>
                <w:szCs w:val="20"/>
                <w:rPrChange w:id="111707" w:author="pete jones" w:date="2022-01-12T17:26:00Z">
                  <w:rPr>
                    <w:ins w:id="111708" w:author="pete jones" w:date="2022-01-12T17:25:00Z"/>
                  </w:rPr>
                </w:rPrChange>
              </w:rPr>
              <w:pPrChange w:id="111709" w:author="pete jones" w:date="2022-01-12T17:30:00Z">
                <w:pPr>
                  <w:jc w:val="left"/>
                </w:pPr>
              </w:pPrChange>
            </w:pPr>
          </w:p>
        </w:tc>
        <w:tc>
          <w:tcPr>
            <w:tcW w:w="616" w:type="dxa"/>
            <w:noWrap/>
            <w:vAlign w:val="center"/>
            <w:hideMark/>
            <w:tcPrChange w:id="111710" w:author="pete jones" w:date="2022-01-12T17:27:00Z">
              <w:tcPr>
                <w:tcW w:w="616" w:type="dxa"/>
                <w:noWrap/>
                <w:hideMark/>
              </w:tcPr>
            </w:tcPrChange>
          </w:tcPr>
          <w:p w14:paraId="1D0DFF8F" w14:textId="77777777" w:rsidR="00D32D2F" w:rsidRPr="00D32D2F" w:rsidRDefault="00D32D2F">
            <w:pPr>
              <w:spacing w:before="0" w:after="0" w:line="240" w:lineRule="auto"/>
              <w:jc w:val="center"/>
              <w:rPr>
                <w:ins w:id="111711" w:author="pete jones" w:date="2022-01-12T17:25:00Z"/>
                <w:sz w:val="20"/>
                <w:szCs w:val="20"/>
                <w:rPrChange w:id="111712" w:author="pete jones" w:date="2022-01-12T17:26:00Z">
                  <w:rPr>
                    <w:ins w:id="111713" w:author="pete jones" w:date="2022-01-12T17:25:00Z"/>
                  </w:rPr>
                </w:rPrChange>
              </w:rPr>
              <w:pPrChange w:id="111714" w:author="pete jones" w:date="2022-01-12T17:30:00Z">
                <w:pPr>
                  <w:jc w:val="left"/>
                </w:pPr>
              </w:pPrChange>
            </w:pPr>
            <w:ins w:id="111715" w:author="pete jones" w:date="2022-01-12T17:25:00Z">
              <w:r w:rsidRPr="00D32D2F">
                <w:rPr>
                  <w:sz w:val="20"/>
                  <w:szCs w:val="20"/>
                  <w:rPrChange w:id="111716" w:author="pete jones" w:date="2022-01-12T17:26:00Z">
                    <w:rPr/>
                  </w:rPrChange>
                </w:rPr>
                <w:t>6</w:t>
              </w:r>
            </w:ins>
          </w:p>
        </w:tc>
        <w:tc>
          <w:tcPr>
            <w:tcW w:w="616" w:type="dxa"/>
            <w:noWrap/>
            <w:vAlign w:val="center"/>
            <w:hideMark/>
            <w:tcPrChange w:id="111717" w:author="pete jones" w:date="2022-01-12T17:27:00Z">
              <w:tcPr>
                <w:tcW w:w="616" w:type="dxa"/>
                <w:noWrap/>
                <w:hideMark/>
              </w:tcPr>
            </w:tcPrChange>
          </w:tcPr>
          <w:p w14:paraId="3D11CAB8" w14:textId="77777777" w:rsidR="00D32D2F" w:rsidRPr="00D32D2F" w:rsidRDefault="00D32D2F">
            <w:pPr>
              <w:spacing w:before="0" w:after="0" w:line="240" w:lineRule="auto"/>
              <w:jc w:val="center"/>
              <w:rPr>
                <w:ins w:id="111718" w:author="pete jones" w:date="2022-01-12T17:25:00Z"/>
                <w:sz w:val="20"/>
                <w:szCs w:val="20"/>
                <w:rPrChange w:id="111719" w:author="pete jones" w:date="2022-01-12T17:26:00Z">
                  <w:rPr>
                    <w:ins w:id="111720" w:author="pete jones" w:date="2022-01-12T17:25:00Z"/>
                  </w:rPr>
                </w:rPrChange>
              </w:rPr>
              <w:pPrChange w:id="111721" w:author="pete jones" w:date="2022-01-12T17:30:00Z">
                <w:pPr>
                  <w:jc w:val="left"/>
                </w:pPr>
              </w:pPrChange>
            </w:pPr>
          </w:p>
        </w:tc>
        <w:tc>
          <w:tcPr>
            <w:tcW w:w="616" w:type="dxa"/>
            <w:noWrap/>
            <w:vAlign w:val="center"/>
            <w:hideMark/>
            <w:tcPrChange w:id="111722" w:author="pete jones" w:date="2022-01-12T17:27:00Z">
              <w:tcPr>
                <w:tcW w:w="616" w:type="dxa"/>
                <w:noWrap/>
                <w:hideMark/>
              </w:tcPr>
            </w:tcPrChange>
          </w:tcPr>
          <w:p w14:paraId="6E9AD067" w14:textId="77777777" w:rsidR="00D32D2F" w:rsidRPr="00D32D2F" w:rsidRDefault="00D32D2F">
            <w:pPr>
              <w:spacing w:before="0" w:after="0" w:line="240" w:lineRule="auto"/>
              <w:jc w:val="center"/>
              <w:rPr>
                <w:ins w:id="111723" w:author="pete jones" w:date="2022-01-12T17:25:00Z"/>
                <w:sz w:val="20"/>
                <w:szCs w:val="20"/>
                <w:rPrChange w:id="111724" w:author="pete jones" w:date="2022-01-12T17:26:00Z">
                  <w:rPr>
                    <w:ins w:id="111725" w:author="pete jones" w:date="2022-01-12T17:25:00Z"/>
                  </w:rPr>
                </w:rPrChange>
              </w:rPr>
              <w:pPrChange w:id="111726" w:author="pete jones" w:date="2022-01-12T17:30:00Z">
                <w:pPr>
                  <w:jc w:val="left"/>
                </w:pPr>
              </w:pPrChange>
            </w:pPr>
            <w:ins w:id="111727" w:author="pete jones" w:date="2022-01-12T17:25:00Z">
              <w:r w:rsidRPr="00D32D2F">
                <w:rPr>
                  <w:sz w:val="20"/>
                  <w:szCs w:val="20"/>
                  <w:rPrChange w:id="111728" w:author="pete jones" w:date="2022-01-12T17:26:00Z">
                    <w:rPr/>
                  </w:rPrChange>
                </w:rPr>
                <w:t>3</w:t>
              </w:r>
            </w:ins>
          </w:p>
        </w:tc>
        <w:tc>
          <w:tcPr>
            <w:tcW w:w="616" w:type="dxa"/>
            <w:noWrap/>
            <w:vAlign w:val="center"/>
            <w:hideMark/>
            <w:tcPrChange w:id="111729" w:author="pete jones" w:date="2022-01-12T17:27:00Z">
              <w:tcPr>
                <w:tcW w:w="616" w:type="dxa"/>
                <w:noWrap/>
                <w:hideMark/>
              </w:tcPr>
            </w:tcPrChange>
          </w:tcPr>
          <w:p w14:paraId="4439FE46" w14:textId="77777777" w:rsidR="00D32D2F" w:rsidRPr="00D32D2F" w:rsidRDefault="00D32D2F">
            <w:pPr>
              <w:spacing w:before="0" w:after="0" w:line="240" w:lineRule="auto"/>
              <w:jc w:val="center"/>
              <w:rPr>
                <w:ins w:id="111730" w:author="pete jones" w:date="2022-01-12T17:25:00Z"/>
                <w:sz w:val="20"/>
                <w:szCs w:val="20"/>
                <w:rPrChange w:id="111731" w:author="pete jones" w:date="2022-01-12T17:26:00Z">
                  <w:rPr>
                    <w:ins w:id="111732" w:author="pete jones" w:date="2022-01-12T17:25:00Z"/>
                  </w:rPr>
                </w:rPrChange>
              </w:rPr>
              <w:pPrChange w:id="111733" w:author="pete jones" w:date="2022-01-12T17:30:00Z">
                <w:pPr>
                  <w:jc w:val="left"/>
                </w:pPr>
              </w:pPrChange>
            </w:pPr>
            <w:ins w:id="111734" w:author="pete jones" w:date="2022-01-12T17:25:00Z">
              <w:r w:rsidRPr="00D32D2F">
                <w:rPr>
                  <w:sz w:val="20"/>
                  <w:szCs w:val="20"/>
                  <w:rPrChange w:id="111735" w:author="pete jones" w:date="2022-01-12T17:26:00Z">
                    <w:rPr/>
                  </w:rPrChange>
                </w:rPr>
                <w:t>v</w:t>
              </w:r>
            </w:ins>
          </w:p>
        </w:tc>
        <w:tc>
          <w:tcPr>
            <w:tcW w:w="616" w:type="dxa"/>
            <w:noWrap/>
            <w:vAlign w:val="center"/>
            <w:hideMark/>
            <w:tcPrChange w:id="111736" w:author="pete jones" w:date="2022-01-12T17:27:00Z">
              <w:tcPr>
                <w:tcW w:w="616" w:type="dxa"/>
                <w:noWrap/>
                <w:hideMark/>
              </w:tcPr>
            </w:tcPrChange>
          </w:tcPr>
          <w:p w14:paraId="7FDC8AD5" w14:textId="77777777" w:rsidR="00D32D2F" w:rsidRPr="00D32D2F" w:rsidRDefault="00D32D2F">
            <w:pPr>
              <w:spacing w:before="0" w:after="0" w:line="240" w:lineRule="auto"/>
              <w:jc w:val="center"/>
              <w:rPr>
                <w:ins w:id="111737" w:author="pete jones" w:date="2022-01-12T17:25:00Z"/>
                <w:sz w:val="20"/>
                <w:szCs w:val="20"/>
                <w:rPrChange w:id="111738" w:author="pete jones" w:date="2022-01-12T17:26:00Z">
                  <w:rPr>
                    <w:ins w:id="111739" w:author="pete jones" w:date="2022-01-12T17:25:00Z"/>
                  </w:rPr>
                </w:rPrChange>
              </w:rPr>
              <w:pPrChange w:id="111740" w:author="pete jones" w:date="2022-01-12T17:30:00Z">
                <w:pPr>
                  <w:jc w:val="left"/>
                </w:pPr>
              </w:pPrChange>
            </w:pPr>
          </w:p>
        </w:tc>
        <w:tc>
          <w:tcPr>
            <w:tcW w:w="616" w:type="dxa"/>
            <w:noWrap/>
            <w:vAlign w:val="center"/>
            <w:hideMark/>
            <w:tcPrChange w:id="111741" w:author="pete jones" w:date="2022-01-12T17:27:00Z">
              <w:tcPr>
                <w:tcW w:w="616" w:type="dxa"/>
                <w:noWrap/>
                <w:hideMark/>
              </w:tcPr>
            </w:tcPrChange>
          </w:tcPr>
          <w:p w14:paraId="4AC7118D" w14:textId="77777777" w:rsidR="00D32D2F" w:rsidRPr="00D32D2F" w:rsidRDefault="00D32D2F">
            <w:pPr>
              <w:spacing w:before="0" w:after="0" w:line="240" w:lineRule="auto"/>
              <w:jc w:val="center"/>
              <w:rPr>
                <w:ins w:id="111742" w:author="pete jones" w:date="2022-01-12T17:25:00Z"/>
                <w:sz w:val="20"/>
                <w:szCs w:val="20"/>
                <w:rPrChange w:id="111743" w:author="pete jones" w:date="2022-01-12T17:26:00Z">
                  <w:rPr>
                    <w:ins w:id="111744" w:author="pete jones" w:date="2022-01-12T17:25:00Z"/>
                  </w:rPr>
                </w:rPrChange>
              </w:rPr>
              <w:pPrChange w:id="111745" w:author="pete jones" w:date="2022-01-12T17:30:00Z">
                <w:pPr>
                  <w:jc w:val="left"/>
                </w:pPr>
              </w:pPrChange>
            </w:pPr>
          </w:p>
        </w:tc>
        <w:tc>
          <w:tcPr>
            <w:tcW w:w="616" w:type="dxa"/>
            <w:noWrap/>
            <w:vAlign w:val="center"/>
            <w:hideMark/>
            <w:tcPrChange w:id="111746" w:author="pete jones" w:date="2022-01-12T17:27:00Z">
              <w:tcPr>
                <w:tcW w:w="616" w:type="dxa"/>
                <w:noWrap/>
                <w:hideMark/>
              </w:tcPr>
            </w:tcPrChange>
          </w:tcPr>
          <w:p w14:paraId="51F937F2" w14:textId="77777777" w:rsidR="00D32D2F" w:rsidRPr="00D32D2F" w:rsidRDefault="00D32D2F">
            <w:pPr>
              <w:spacing w:before="0" w:after="0" w:line="240" w:lineRule="auto"/>
              <w:jc w:val="center"/>
              <w:rPr>
                <w:ins w:id="111747" w:author="pete jones" w:date="2022-01-12T17:25:00Z"/>
                <w:sz w:val="20"/>
                <w:szCs w:val="20"/>
                <w:rPrChange w:id="111748" w:author="pete jones" w:date="2022-01-12T17:26:00Z">
                  <w:rPr>
                    <w:ins w:id="111749" w:author="pete jones" w:date="2022-01-12T17:25:00Z"/>
                  </w:rPr>
                </w:rPrChange>
              </w:rPr>
              <w:pPrChange w:id="111750" w:author="pete jones" w:date="2022-01-12T17:30:00Z">
                <w:pPr>
                  <w:jc w:val="left"/>
                </w:pPr>
              </w:pPrChange>
            </w:pPr>
          </w:p>
        </w:tc>
      </w:tr>
      <w:tr w:rsidR="00D32D2F" w:rsidRPr="00D32D2F" w14:paraId="6B73B2FB" w14:textId="77777777" w:rsidTr="00D32D2F">
        <w:trPr>
          <w:trHeight w:val="300"/>
          <w:ins w:id="111751" w:author="pete jones" w:date="2022-01-12T17:25:00Z"/>
          <w:trPrChange w:id="111752" w:author="pete jones" w:date="2022-01-12T17:27:00Z">
            <w:trPr>
              <w:trHeight w:val="300"/>
            </w:trPr>
          </w:trPrChange>
        </w:trPr>
        <w:tc>
          <w:tcPr>
            <w:tcW w:w="868" w:type="dxa"/>
            <w:noWrap/>
            <w:hideMark/>
            <w:tcPrChange w:id="111753" w:author="pete jones" w:date="2022-01-12T17:27:00Z">
              <w:tcPr>
                <w:tcW w:w="868" w:type="dxa"/>
                <w:noWrap/>
                <w:hideMark/>
              </w:tcPr>
            </w:tcPrChange>
          </w:tcPr>
          <w:p w14:paraId="2B488242" w14:textId="77777777" w:rsidR="00D32D2F" w:rsidRPr="00D32D2F" w:rsidRDefault="00D32D2F">
            <w:pPr>
              <w:spacing w:before="0" w:after="0" w:line="240" w:lineRule="auto"/>
              <w:jc w:val="left"/>
              <w:rPr>
                <w:ins w:id="111754" w:author="pete jones" w:date="2022-01-12T17:25:00Z"/>
                <w:sz w:val="20"/>
                <w:szCs w:val="20"/>
                <w:rPrChange w:id="111755" w:author="pete jones" w:date="2022-01-12T17:26:00Z">
                  <w:rPr>
                    <w:ins w:id="111756" w:author="pete jones" w:date="2022-01-12T17:25:00Z"/>
                  </w:rPr>
                </w:rPrChange>
              </w:rPr>
              <w:pPrChange w:id="111757" w:author="pete jones" w:date="2022-01-12T17:26:00Z">
                <w:pPr>
                  <w:jc w:val="left"/>
                </w:pPr>
              </w:pPrChange>
            </w:pPr>
            <w:ins w:id="111758" w:author="pete jones" w:date="2022-01-12T17:25:00Z">
              <w:r w:rsidRPr="00D32D2F">
                <w:rPr>
                  <w:sz w:val="20"/>
                  <w:szCs w:val="20"/>
                  <w:rPrChange w:id="111759" w:author="pete jones" w:date="2022-01-12T17:26:00Z">
                    <w:rPr/>
                  </w:rPrChange>
                </w:rPr>
                <w:t>153</w:t>
              </w:r>
            </w:ins>
          </w:p>
        </w:tc>
        <w:tc>
          <w:tcPr>
            <w:tcW w:w="1516" w:type="dxa"/>
            <w:noWrap/>
            <w:hideMark/>
            <w:tcPrChange w:id="111760" w:author="pete jones" w:date="2022-01-12T17:27:00Z">
              <w:tcPr>
                <w:tcW w:w="1516" w:type="dxa"/>
                <w:noWrap/>
                <w:hideMark/>
              </w:tcPr>
            </w:tcPrChange>
          </w:tcPr>
          <w:p w14:paraId="17B9EEE7" w14:textId="77777777" w:rsidR="00D32D2F" w:rsidRPr="00D32D2F" w:rsidRDefault="00D32D2F">
            <w:pPr>
              <w:spacing w:before="0" w:after="0" w:line="240" w:lineRule="auto"/>
              <w:jc w:val="left"/>
              <w:rPr>
                <w:ins w:id="111761" w:author="pete jones" w:date="2022-01-12T17:25:00Z"/>
                <w:sz w:val="20"/>
                <w:szCs w:val="20"/>
                <w:rPrChange w:id="111762" w:author="pete jones" w:date="2022-01-12T17:26:00Z">
                  <w:rPr>
                    <w:ins w:id="111763" w:author="pete jones" w:date="2022-01-12T17:25:00Z"/>
                  </w:rPr>
                </w:rPrChange>
              </w:rPr>
              <w:pPrChange w:id="111764" w:author="pete jones" w:date="2022-01-12T17:26:00Z">
                <w:pPr>
                  <w:jc w:val="left"/>
                </w:pPr>
              </w:pPrChange>
            </w:pPr>
            <w:ins w:id="111765" w:author="pete jones" w:date="2022-01-12T17:25:00Z">
              <w:r w:rsidRPr="00D32D2F">
                <w:rPr>
                  <w:sz w:val="20"/>
                  <w:szCs w:val="20"/>
                  <w:rPrChange w:id="111766" w:author="pete jones" w:date="2022-01-12T17:26:00Z">
                    <w:rPr/>
                  </w:rPrChange>
                </w:rPr>
                <w:t>SUST2201 </w:t>
              </w:r>
            </w:ins>
          </w:p>
        </w:tc>
        <w:tc>
          <w:tcPr>
            <w:tcW w:w="8744" w:type="dxa"/>
            <w:noWrap/>
            <w:hideMark/>
            <w:tcPrChange w:id="111767" w:author="pete jones" w:date="2022-01-12T17:27:00Z">
              <w:tcPr>
                <w:tcW w:w="8744" w:type="dxa"/>
                <w:noWrap/>
                <w:hideMark/>
              </w:tcPr>
            </w:tcPrChange>
          </w:tcPr>
          <w:p w14:paraId="530ECDFD" w14:textId="77777777" w:rsidR="00D32D2F" w:rsidRPr="00D32D2F" w:rsidRDefault="00D32D2F">
            <w:pPr>
              <w:spacing w:before="0" w:after="0" w:line="240" w:lineRule="auto"/>
              <w:jc w:val="left"/>
              <w:rPr>
                <w:ins w:id="111768" w:author="pete jones" w:date="2022-01-12T17:25:00Z"/>
                <w:sz w:val="20"/>
                <w:szCs w:val="20"/>
                <w:rPrChange w:id="111769" w:author="pete jones" w:date="2022-01-12T17:26:00Z">
                  <w:rPr>
                    <w:ins w:id="111770" w:author="pete jones" w:date="2022-01-12T17:25:00Z"/>
                  </w:rPr>
                </w:rPrChange>
              </w:rPr>
              <w:pPrChange w:id="111771" w:author="pete jones" w:date="2022-01-12T17:26:00Z">
                <w:pPr>
                  <w:jc w:val="left"/>
                </w:pPr>
              </w:pPrChange>
            </w:pPr>
            <w:ins w:id="111772" w:author="pete jones" w:date="2022-01-12T17:25:00Z">
              <w:r w:rsidRPr="00D32D2F">
                <w:rPr>
                  <w:sz w:val="20"/>
                  <w:szCs w:val="20"/>
                  <w:rPrChange w:id="111773" w:author="pete jones" w:date="2022-01-12T17:26:00Z">
                    <w:rPr/>
                  </w:rPrChange>
                </w:rPr>
                <w:t>Introduction to Sustainability - credits 2 AHSE; 2 ENGR</w:t>
              </w:r>
            </w:ins>
          </w:p>
        </w:tc>
        <w:tc>
          <w:tcPr>
            <w:tcW w:w="616" w:type="dxa"/>
            <w:noWrap/>
            <w:vAlign w:val="center"/>
            <w:hideMark/>
            <w:tcPrChange w:id="111774" w:author="pete jones" w:date="2022-01-12T17:27:00Z">
              <w:tcPr>
                <w:tcW w:w="616" w:type="dxa"/>
                <w:noWrap/>
                <w:hideMark/>
              </w:tcPr>
            </w:tcPrChange>
          </w:tcPr>
          <w:p w14:paraId="7A0133FB" w14:textId="77777777" w:rsidR="00D32D2F" w:rsidRPr="00D32D2F" w:rsidRDefault="00D32D2F">
            <w:pPr>
              <w:spacing w:before="0" w:after="0" w:line="240" w:lineRule="auto"/>
              <w:jc w:val="center"/>
              <w:rPr>
                <w:ins w:id="111775" w:author="pete jones" w:date="2022-01-12T17:25:00Z"/>
                <w:sz w:val="20"/>
                <w:szCs w:val="20"/>
                <w:rPrChange w:id="111776" w:author="pete jones" w:date="2022-01-12T17:26:00Z">
                  <w:rPr>
                    <w:ins w:id="111777" w:author="pete jones" w:date="2022-01-12T17:25:00Z"/>
                  </w:rPr>
                </w:rPrChange>
              </w:rPr>
              <w:pPrChange w:id="111778" w:author="pete jones" w:date="2022-01-12T17:30:00Z">
                <w:pPr>
                  <w:jc w:val="left"/>
                </w:pPr>
              </w:pPrChange>
            </w:pPr>
            <w:ins w:id="111779" w:author="pete jones" w:date="2022-01-12T17:25:00Z">
              <w:r w:rsidRPr="00D32D2F">
                <w:rPr>
                  <w:sz w:val="20"/>
                  <w:szCs w:val="20"/>
                  <w:rPrChange w:id="111780" w:author="pete jones" w:date="2022-01-12T17:26:00Z">
                    <w:rPr/>
                  </w:rPrChange>
                </w:rPr>
                <w:t>x</w:t>
              </w:r>
            </w:ins>
          </w:p>
        </w:tc>
        <w:tc>
          <w:tcPr>
            <w:tcW w:w="616" w:type="dxa"/>
            <w:noWrap/>
            <w:vAlign w:val="center"/>
            <w:hideMark/>
            <w:tcPrChange w:id="111781" w:author="pete jones" w:date="2022-01-12T17:27:00Z">
              <w:tcPr>
                <w:tcW w:w="616" w:type="dxa"/>
                <w:noWrap/>
                <w:hideMark/>
              </w:tcPr>
            </w:tcPrChange>
          </w:tcPr>
          <w:p w14:paraId="1B34128E" w14:textId="77777777" w:rsidR="00D32D2F" w:rsidRPr="00D32D2F" w:rsidRDefault="00D32D2F">
            <w:pPr>
              <w:spacing w:before="0" w:after="0" w:line="240" w:lineRule="auto"/>
              <w:jc w:val="center"/>
              <w:rPr>
                <w:ins w:id="111782" w:author="pete jones" w:date="2022-01-12T17:25:00Z"/>
                <w:sz w:val="20"/>
                <w:szCs w:val="20"/>
                <w:rPrChange w:id="111783" w:author="pete jones" w:date="2022-01-12T17:26:00Z">
                  <w:rPr>
                    <w:ins w:id="111784" w:author="pete jones" w:date="2022-01-12T17:25:00Z"/>
                  </w:rPr>
                </w:rPrChange>
              </w:rPr>
              <w:pPrChange w:id="111785" w:author="pete jones" w:date="2022-01-12T17:30:00Z">
                <w:pPr>
                  <w:jc w:val="left"/>
                </w:pPr>
              </w:pPrChange>
            </w:pPr>
            <w:ins w:id="111786" w:author="pete jones" w:date="2022-01-12T17:25:00Z">
              <w:r w:rsidRPr="00D32D2F">
                <w:rPr>
                  <w:sz w:val="20"/>
                  <w:szCs w:val="20"/>
                  <w:rPrChange w:id="111787" w:author="pete jones" w:date="2022-01-12T17:26:00Z">
                    <w:rPr/>
                  </w:rPrChange>
                </w:rPr>
                <w:t>7</w:t>
              </w:r>
            </w:ins>
          </w:p>
        </w:tc>
        <w:tc>
          <w:tcPr>
            <w:tcW w:w="616" w:type="dxa"/>
            <w:noWrap/>
            <w:vAlign w:val="center"/>
            <w:hideMark/>
            <w:tcPrChange w:id="111788" w:author="pete jones" w:date="2022-01-12T17:27:00Z">
              <w:tcPr>
                <w:tcW w:w="616" w:type="dxa"/>
                <w:noWrap/>
                <w:hideMark/>
              </w:tcPr>
            </w:tcPrChange>
          </w:tcPr>
          <w:p w14:paraId="37B89A7E" w14:textId="77777777" w:rsidR="00D32D2F" w:rsidRPr="00D32D2F" w:rsidRDefault="00D32D2F">
            <w:pPr>
              <w:spacing w:before="0" w:after="0" w:line="240" w:lineRule="auto"/>
              <w:jc w:val="center"/>
              <w:rPr>
                <w:ins w:id="111789" w:author="pete jones" w:date="2022-01-12T17:25:00Z"/>
                <w:sz w:val="20"/>
                <w:szCs w:val="20"/>
                <w:rPrChange w:id="111790" w:author="pete jones" w:date="2022-01-12T17:26:00Z">
                  <w:rPr>
                    <w:ins w:id="111791" w:author="pete jones" w:date="2022-01-12T17:25:00Z"/>
                  </w:rPr>
                </w:rPrChange>
              </w:rPr>
              <w:pPrChange w:id="111792" w:author="pete jones" w:date="2022-01-12T17:30:00Z">
                <w:pPr>
                  <w:jc w:val="left"/>
                </w:pPr>
              </w:pPrChange>
            </w:pPr>
            <w:ins w:id="111793" w:author="pete jones" w:date="2022-01-12T17:25:00Z">
              <w:r w:rsidRPr="00D32D2F">
                <w:rPr>
                  <w:sz w:val="20"/>
                  <w:szCs w:val="20"/>
                  <w:rPrChange w:id="111794" w:author="pete jones" w:date="2022-01-12T17:26:00Z">
                    <w:rPr/>
                  </w:rPrChange>
                </w:rPr>
                <w:t>7</w:t>
              </w:r>
            </w:ins>
          </w:p>
        </w:tc>
        <w:tc>
          <w:tcPr>
            <w:tcW w:w="616" w:type="dxa"/>
            <w:noWrap/>
            <w:vAlign w:val="center"/>
            <w:hideMark/>
            <w:tcPrChange w:id="111795" w:author="pete jones" w:date="2022-01-12T17:27:00Z">
              <w:tcPr>
                <w:tcW w:w="616" w:type="dxa"/>
                <w:noWrap/>
                <w:hideMark/>
              </w:tcPr>
            </w:tcPrChange>
          </w:tcPr>
          <w:p w14:paraId="400BA37F" w14:textId="77777777" w:rsidR="00D32D2F" w:rsidRPr="00D32D2F" w:rsidRDefault="00D32D2F">
            <w:pPr>
              <w:spacing w:before="0" w:after="0" w:line="240" w:lineRule="auto"/>
              <w:jc w:val="center"/>
              <w:rPr>
                <w:ins w:id="111796" w:author="pete jones" w:date="2022-01-12T17:25:00Z"/>
                <w:sz w:val="20"/>
                <w:szCs w:val="20"/>
                <w:rPrChange w:id="111797" w:author="pete jones" w:date="2022-01-12T17:26:00Z">
                  <w:rPr>
                    <w:ins w:id="111798" w:author="pete jones" w:date="2022-01-12T17:25:00Z"/>
                  </w:rPr>
                </w:rPrChange>
              </w:rPr>
              <w:pPrChange w:id="111799" w:author="pete jones" w:date="2022-01-12T17:30:00Z">
                <w:pPr>
                  <w:jc w:val="left"/>
                </w:pPr>
              </w:pPrChange>
            </w:pPr>
            <w:ins w:id="111800" w:author="pete jones" w:date="2022-01-12T17:25:00Z">
              <w:r w:rsidRPr="00D32D2F">
                <w:rPr>
                  <w:sz w:val="20"/>
                  <w:szCs w:val="20"/>
                  <w:rPrChange w:id="111801" w:author="pete jones" w:date="2022-01-12T17:26:00Z">
                    <w:rPr/>
                  </w:rPrChange>
                </w:rPr>
                <w:t>2</w:t>
              </w:r>
            </w:ins>
          </w:p>
        </w:tc>
        <w:tc>
          <w:tcPr>
            <w:tcW w:w="616" w:type="dxa"/>
            <w:noWrap/>
            <w:vAlign w:val="center"/>
            <w:hideMark/>
            <w:tcPrChange w:id="111802" w:author="pete jones" w:date="2022-01-12T17:27:00Z">
              <w:tcPr>
                <w:tcW w:w="616" w:type="dxa"/>
                <w:noWrap/>
                <w:hideMark/>
              </w:tcPr>
            </w:tcPrChange>
          </w:tcPr>
          <w:p w14:paraId="198C232B" w14:textId="77777777" w:rsidR="00D32D2F" w:rsidRPr="00D32D2F" w:rsidRDefault="00D32D2F">
            <w:pPr>
              <w:spacing w:before="0" w:after="0" w:line="240" w:lineRule="auto"/>
              <w:jc w:val="center"/>
              <w:rPr>
                <w:ins w:id="111803" w:author="pete jones" w:date="2022-01-12T17:25:00Z"/>
                <w:sz w:val="20"/>
                <w:szCs w:val="20"/>
                <w:rPrChange w:id="111804" w:author="pete jones" w:date="2022-01-12T17:26:00Z">
                  <w:rPr>
                    <w:ins w:id="111805" w:author="pete jones" w:date="2022-01-12T17:25:00Z"/>
                  </w:rPr>
                </w:rPrChange>
              </w:rPr>
              <w:pPrChange w:id="111806" w:author="pete jones" w:date="2022-01-12T17:30:00Z">
                <w:pPr>
                  <w:jc w:val="left"/>
                </w:pPr>
              </w:pPrChange>
            </w:pPr>
            <w:ins w:id="111807" w:author="pete jones" w:date="2022-01-12T17:25:00Z">
              <w:r w:rsidRPr="00D32D2F">
                <w:rPr>
                  <w:sz w:val="20"/>
                  <w:szCs w:val="20"/>
                  <w:rPrChange w:id="111808" w:author="pete jones" w:date="2022-01-12T17:26:00Z">
                    <w:rPr/>
                  </w:rPrChange>
                </w:rPr>
                <w:t>4</w:t>
              </w:r>
            </w:ins>
          </w:p>
        </w:tc>
        <w:tc>
          <w:tcPr>
            <w:tcW w:w="616" w:type="dxa"/>
            <w:noWrap/>
            <w:vAlign w:val="center"/>
            <w:hideMark/>
            <w:tcPrChange w:id="111809" w:author="pete jones" w:date="2022-01-12T17:27:00Z">
              <w:tcPr>
                <w:tcW w:w="616" w:type="dxa"/>
                <w:noWrap/>
                <w:hideMark/>
              </w:tcPr>
            </w:tcPrChange>
          </w:tcPr>
          <w:p w14:paraId="302DEEE8" w14:textId="77777777" w:rsidR="00D32D2F" w:rsidRPr="00D32D2F" w:rsidRDefault="00D32D2F">
            <w:pPr>
              <w:spacing w:before="0" w:after="0" w:line="240" w:lineRule="auto"/>
              <w:jc w:val="center"/>
              <w:rPr>
                <w:ins w:id="111810" w:author="pete jones" w:date="2022-01-12T17:25:00Z"/>
                <w:sz w:val="20"/>
                <w:szCs w:val="20"/>
                <w:rPrChange w:id="111811" w:author="pete jones" w:date="2022-01-12T17:26:00Z">
                  <w:rPr>
                    <w:ins w:id="111812" w:author="pete jones" w:date="2022-01-12T17:25:00Z"/>
                  </w:rPr>
                </w:rPrChange>
              </w:rPr>
              <w:pPrChange w:id="111813" w:author="pete jones" w:date="2022-01-12T17:30:00Z">
                <w:pPr>
                  <w:jc w:val="left"/>
                </w:pPr>
              </w:pPrChange>
            </w:pPr>
            <w:ins w:id="111814" w:author="pete jones" w:date="2022-01-12T17:25:00Z">
              <w:r w:rsidRPr="00D32D2F">
                <w:rPr>
                  <w:sz w:val="20"/>
                  <w:szCs w:val="20"/>
                  <w:rPrChange w:id="111815" w:author="pete jones" w:date="2022-01-12T17:26:00Z">
                    <w:rPr/>
                  </w:rPrChange>
                </w:rPr>
                <w:t>4</w:t>
              </w:r>
            </w:ins>
          </w:p>
        </w:tc>
        <w:tc>
          <w:tcPr>
            <w:tcW w:w="616" w:type="dxa"/>
            <w:noWrap/>
            <w:vAlign w:val="center"/>
            <w:hideMark/>
            <w:tcPrChange w:id="111816" w:author="pete jones" w:date="2022-01-12T17:27:00Z">
              <w:tcPr>
                <w:tcW w:w="616" w:type="dxa"/>
                <w:noWrap/>
                <w:hideMark/>
              </w:tcPr>
            </w:tcPrChange>
          </w:tcPr>
          <w:p w14:paraId="6D32FC4A" w14:textId="77777777" w:rsidR="00D32D2F" w:rsidRPr="00D32D2F" w:rsidRDefault="00D32D2F">
            <w:pPr>
              <w:spacing w:before="0" w:after="0" w:line="240" w:lineRule="auto"/>
              <w:jc w:val="center"/>
              <w:rPr>
                <w:ins w:id="111817" w:author="pete jones" w:date="2022-01-12T17:25:00Z"/>
                <w:sz w:val="20"/>
                <w:szCs w:val="20"/>
                <w:rPrChange w:id="111818" w:author="pete jones" w:date="2022-01-12T17:26:00Z">
                  <w:rPr>
                    <w:ins w:id="111819" w:author="pete jones" w:date="2022-01-12T17:25:00Z"/>
                  </w:rPr>
                </w:rPrChange>
              </w:rPr>
              <w:pPrChange w:id="111820" w:author="pete jones" w:date="2022-01-12T17:30:00Z">
                <w:pPr>
                  <w:jc w:val="left"/>
                </w:pPr>
              </w:pPrChange>
            </w:pPr>
            <w:ins w:id="111821" w:author="pete jones" w:date="2022-01-12T17:25:00Z">
              <w:r w:rsidRPr="00D32D2F">
                <w:rPr>
                  <w:sz w:val="20"/>
                  <w:szCs w:val="20"/>
                  <w:rPrChange w:id="111822" w:author="pete jones" w:date="2022-01-12T17:26:00Z">
                    <w:rPr/>
                  </w:rPrChange>
                </w:rPr>
                <w:t>0</w:t>
              </w:r>
            </w:ins>
          </w:p>
        </w:tc>
        <w:tc>
          <w:tcPr>
            <w:tcW w:w="616" w:type="dxa"/>
            <w:noWrap/>
            <w:vAlign w:val="center"/>
            <w:hideMark/>
            <w:tcPrChange w:id="111823" w:author="pete jones" w:date="2022-01-12T17:27:00Z">
              <w:tcPr>
                <w:tcW w:w="616" w:type="dxa"/>
                <w:noWrap/>
                <w:hideMark/>
              </w:tcPr>
            </w:tcPrChange>
          </w:tcPr>
          <w:p w14:paraId="5805A40F" w14:textId="77777777" w:rsidR="00D32D2F" w:rsidRPr="00D32D2F" w:rsidRDefault="00D32D2F">
            <w:pPr>
              <w:spacing w:before="0" w:after="0" w:line="240" w:lineRule="auto"/>
              <w:jc w:val="center"/>
              <w:rPr>
                <w:ins w:id="111824" w:author="pete jones" w:date="2022-01-12T17:25:00Z"/>
                <w:sz w:val="20"/>
                <w:szCs w:val="20"/>
                <w:rPrChange w:id="111825" w:author="pete jones" w:date="2022-01-12T17:26:00Z">
                  <w:rPr>
                    <w:ins w:id="111826" w:author="pete jones" w:date="2022-01-12T17:25:00Z"/>
                  </w:rPr>
                </w:rPrChange>
              </w:rPr>
              <w:pPrChange w:id="111827" w:author="pete jones" w:date="2022-01-12T17:30:00Z">
                <w:pPr>
                  <w:jc w:val="left"/>
                </w:pPr>
              </w:pPrChange>
            </w:pPr>
            <w:ins w:id="111828" w:author="pete jones" w:date="2022-01-12T17:25:00Z">
              <w:r w:rsidRPr="00D32D2F">
                <w:rPr>
                  <w:sz w:val="20"/>
                  <w:szCs w:val="20"/>
                  <w:rPrChange w:id="111829" w:author="pete jones" w:date="2022-01-12T17:26:00Z">
                    <w:rPr/>
                  </w:rPrChange>
                </w:rPr>
                <w:t>8</w:t>
              </w:r>
            </w:ins>
          </w:p>
        </w:tc>
      </w:tr>
      <w:tr w:rsidR="00D32D2F" w:rsidRPr="00D32D2F" w14:paraId="3024D4A9" w14:textId="77777777" w:rsidTr="00D32D2F">
        <w:trPr>
          <w:trHeight w:val="315"/>
          <w:ins w:id="111830" w:author="pete jones" w:date="2022-01-12T17:25:00Z"/>
          <w:trPrChange w:id="111831" w:author="pete jones" w:date="2022-01-12T17:27:00Z">
            <w:trPr>
              <w:trHeight w:val="315"/>
            </w:trPr>
          </w:trPrChange>
        </w:trPr>
        <w:tc>
          <w:tcPr>
            <w:tcW w:w="868" w:type="dxa"/>
            <w:noWrap/>
            <w:hideMark/>
            <w:tcPrChange w:id="111832" w:author="pete jones" w:date="2022-01-12T17:27:00Z">
              <w:tcPr>
                <w:tcW w:w="868" w:type="dxa"/>
                <w:noWrap/>
                <w:hideMark/>
              </w:tcPr>
            </w:tcPrChange>
          </w:tcPr>
          <w:p w14:paraId="50A637BA" w14:textId="77777777" w:rsidR="00D32D2F" w:rsidRPr="00D32D2F" w:rsidRDefault="00D32D2F">
            <w:pPr>
              <w:spacing w:before="0" w:after="0" w:line="240" w:lineRule="auto"/>
              <w:jc w:val="left"/>
              <w:rPr>
                <w:ins w:id="111833" w:author="pete jones" w:date="2022-01-12T17:25:00Z"/>
                <w:sz w:val="20"/>
                <w:szCs w:val="20"/>
                <w:rPrChange w:id="111834" w:author="pete jones" w:date="2022-01-12T17:26:00Z">
                  <w:rPr>
                    <w:ins w:id="111835" w:author="pete jones" w:date="2022-01-12T17:25:00Z"/>
                  </w:rPr>
                </w:rPrChange>
              </w:rPr>
              <w:pPrChange w:id="111836" w:author="pete jones" w:date="2022-01-12T17:26:00Z">
                <w:pPr>
                  <w:jc w:val="left"/>
                </w:pPr>
              </w:pPrChange>
            </w:pPr>
            <w:ins w:id="111837" w:author="pete jones" w:date="2022-01-12T17:25:00Z">
              <w:r w:rsidRPr="00D32D2F">
                <w:rPr>
                  <w:sz w:val="20"/>
                  <w:szCs w:val="20"/>
                  <w:rPrChange w:id="111838" w:author="pete jones" w:date="2022-01-12T17:26:00Z">
                    <w:rPr/>
                  </w:rPrChange>
                </w:rPr>
                <w:t>154</w:t>
              </w:r>
            </w:ins>
          </w:p>
        </w:tc>
        <w:tc>
          <w:tcPr>
            <w:tcW w:w="1516" w:type="dxa"/>
            <w:noWrap/>
            <w:hideMark/>
            <w:tcPrChange w:id="111839" w:author="pete jones" w:date="2022-01-12T17:27:00Z">
              <w:tcPr>
                <w:tcW w:w="1516" w:type="dxa"/>
                <w:noWrap/>
                <w:hideMark/>
              </w:tcPr>
            </w:tcPrChange>
          </w:tcPr>
          <w:p w14:paraId="13B4ADD2" w14:textId="77777777" w:rsidR="00D32D2F" w:rsidRPr="00D32D2F" w:rsidRDefault="00D32D2F">
            <w:pPr>
              <w:spacing w:before="0" w:after="0" w:line="240" w:lineRule="auto"/>
              <w:jc w:val="left"/>
              <w:rPr>
                <w:ins w:id="111840" w:author="pete jones" w:date="2022-01-12T17:25:00Z"/>
                <w:sz w:val="20"/>
                <w:szCs w:val="20"/>
                <w:rPrChange w:id="111841" w:author="pete jones" w:date="2022-01-12T17:26:00Z">
                  <w:rPr>
                    <w:ins w:id="111842" w:author="pete jones" w:date="2022-01-12T17:25:00Z"/>
                  </w:rPr>
                </w:rPrChange>
              </w:rPr>
              <w:pPrChange w:id="111843" w:author="pete jones" w:date="2022-01-12T17:26:00Z">
                <w:pPr>
                  <w:jc w:val="left"/>
                </w:pPr>
              </w:pPrChange>
            </w:pPr>
            <w:ins w:id="111844" w:author="pete jones" w:date="2022-01-12T17:25:00Z">
              <w:r w:rsidRPr="00D32D2F">
                <w:rPr>
                  <w:sz w:val="20"/>
                  <w:szCs w:val="20"/>
                  <w:rPrChange w:id="111845" w:author="pete jones" w:date="2022-01-12T17:26:00Z">
                    <w:rPr/>
                  </w:rPrChange>
                </w:rPr>
                <w:t>SUST3301 </w:t>
              </w:r>
            </w:ins>
          </w:p>
        </w:tc>
        <w:tc>
          <w:tcPr>
            <w:tcW w:w="8744" w:type="dxa"/>
            <w:noWrap/>
            <w:hideMark/>
            <w:tcPrChange w:id="111846" w:author="pete jones" w:date="2022-01-12T17:27:00Z">
              <w:tcPr>
                <w:tcW w:w="8744" w:type="dxa"/>
                <w:noWrap/>
                <w:hideMark/>
              </w:tcPr>
            </w:tcPrChange>
          </w:tcPr>
          <w:p w14:paraId="157CFD33" w14:textId="77777777" w:rsidR="00D32D2F" w:rsidRPr="00D32D2F" w:rsidRDefault="00D32D2F">
            <w:pPr>
              <w:spacing w:before="0" w:after="0" w:line="240" w:lineRule="auto"/>
              <w:jc w:val="left"/>
              <w:rPr>
                <w:ins w:id="111847" w:author="pete jones" w:date="2022-01-12T17:25:00Z"/>
                <w:sz w:val="20"/>
                <w:szCs w:val="20"/>
                <w:rPrChange w:id="111848" w:author="pete jones" w:date="2022-01-12T17:26:00Z">
                  <w:rPr>
                    <w:ins w:id="111849" w:author="pete jones" w:date="2022-01-12T17:25:00Z"/>
                  </w:rPr>
                </w:rPrChange>
              </w:rPr>
              <w:pPrChange w:id="111850" w:author="pete jones" w:date="2022-01-12T17:26:00Z">
                <w:pPr>
                  <w:jc w:val="left"/>
                </w:pPr>
              </w:pPrChange>
            </w:pPr>
            <w:ins w:id="111851" w:author="pete jones" w:date="2022-01-12T17:25:00Z">
              <w:r w:rsidRPr="00D32D2F">
                <w:rPr>
                  <w:sz w:val="20"/>
                  <w:szCs w:val="20"/>
                  <w:rPrChange w:id="111852" w:author="pete jones" w:date="2022-01-12T17:26:00Z">
                    <w:rPr/>
                  </w:rPrChange>
                </w:rPr>
                <w:t>Sustainability Synthesis - credits 2 AHSE; 2 ENGR</w:t>
              </w:r>
            </w:ins>
          </w:p>
        </w:tc>
        <w:tc>
          <w:tcPr>
            <w:tcW w:w="616" w:type="dxa"/>
            <w:noWrap/>
            <w:vAlign w:val="center"/>
            <w:hideMark/>
            <w:tcPrChange w:id="111853" w:author="pete jones" w:date="2022-01-12T17:27:00Z">
              <w:tcPr>
                <w:tcW w:w="616" w:type="dxa"/>
                <w:noWrap/>
                <w:hideMark/>
              </w:tcPr>
            </w:tcPrChange>
          </w:tcPr>
          <w:p w14:paraId="770A51EF" w14:textId="77777777" w:rsidR="00D32D2F" w:rsidRPr="00D32D2F" w:rsidRDefault="00D32D2F">
            <w:pPr>
              <w:spacing w:before="0" w:after="0" w:line="240" w:lineRule="auto"/>
              <w:jc w:val="center"/>
              <w:rPr>
                <w:ins w:id="111854" w:author="pete jones" w:date="2022-01-12T17:25:00Z"/>
                <w:sz w:val="20"/>
                <w:szCs w:val="20"/>
                <w:rPrChange w:id="111855" w:author="pete jones" w:date="2022-01-12T17:26:00Z">
                  <w:rPr>
                    <w:ins w:id="111856" w:author="pete jones" w:date="2022-01-12T17:25:00Z"/>
                  </w:rPr>
                </w:rPrChange>
              </w:rPr>
              <w:pPrChange w:id="111857" w:author="pete jones" w:date="2022-01-12T17:30:00Z">
                <w:pPr>
                  <w:jc w:val="left"/>
                </w:pPr>
              </w:pPrChange>
            </w:pPr>
            <w:ins w:id="111858" w:author="pete jones" w:date="2022-01-12T17:25:00Z">
              <w:r w:rsidRPr="00D32D2F">
                <w:rPr>
                  <w:sz w:val="20"/>
                  <w:szCs w:val="20"/>
                  <w:rPrChange w:id="111859" w:author="pete jones" w:date="2022-01-12T17:26:00Z">
                    <w:rPr/>
                  </w:rPrChange>
                </w:rPr>
                <w:t>x</w:t>
              </w:r>
            </w:ins>
          </w:p>
        </w:tc>
        <w:tc>
          <w:tcPr>
            <w:tcW w:w="616" w:type="dxa"/>
            <w:noWrap/>
            <w:vAlign w:val="center"/>
            <w:hideMark/>
            <w:tcPrChange w:id="111860" w:author="pete jones" w:date="2022-01-12T17:27:00Z">
              <w:tcPr>
                <w:tcW w:w="616" w:type="dxa"/>
                <w:noWrap/>
                <w:hideMark/>
              </w:tcPr>
            </w:tcPrChange>
          </w:tcPr>
          <w:p w14:paraId="61F637CE" w14:textId="77777777" w:rsidR="00D32D2F" w:rsidRPr="00D32D2F" w:rsidRDefault="00D32D2F">
            <w:pPr>
              <w:spacing w:before="0" w:after="0" w:line="240" w:lineRule="auto"/>
              <w:jc w:val="center"/>
              <w:rPr>
                <w:ins w:id="111861" w:author="pete jones" w:date="2022-01-12T17:25:00Z"/>
                <w:sz w:val="20"/>
                <w:szCs w:val="20"/>
                <w:rPrChange w:id="111862" w:author="pete jones" w:date="2022-01-12T17:26:00Z">
                  <w:rPr>
                    <w:ins w:id="111863" w:author="pete jones" w:date="2022-01-12T17:25:00Z"/>
                  </w:rPr>
                </w:rPrChange>
              </w:rPr>
              <w:pPrChange w:id="111864" w:author="pete jones" w:date="2022-01-12T17:30:00Z">
                <w:pPr>
                  <w:jc w:val="left"/>
                </w:pPr>
              </w:pPrChange>
            </w:pPr>
            <w:ins w:id="111865" w:author="pete jones" w:date="2022-01-12T17:25:00Z">
              <w:r w:rsidRPr="00D32D2F">
                <w:rPr>
                  <w:sz w:val="20"/>
                  <w:szCs w:val="20"/>
                  <w:rPrChange w:id="111866" w:author="pete jones" w:date="2022-01-12T17:26:00Z">
                    <w:rPr/>
                  </w:rPrChange>
                </w:rPr>
                <w:t>7</w:t>
              </w:r>
            </w:ins>
          </w:p>
        </w:tc>
        <w:tc>
          <w:tcPr>
            <w:tcW w:w="616" w:type="dxa"/>
            <w:noWrap/>
            <w:vAlign w:val="center"/>
            <w:hideMark/>
            <w:tcPrChange w:id="111867" w:author="pete jones" w:date="2022-01-12T17:27:00Z">
              <w:tcPr>
                <w:tcW w:w="616" w:type="dxa"/>
                <w:noWrap/>
                <w:hideMark/>
              </w:tcPr>
            </w:tcPrChange>
          </w:tcPr>
          <w:p w14:paraId="3DC7CEF3" w14:textId="77777777" w:rsidR="00D32D2F" w:rsidRPr="00D32D2F" w:rsidRDefault="00D32D2F">
            <w:pPr>
              <w:spacing w:before="0" w:after="0" w:line="240" w:lineRule="auto"/>
              <w:jc w:val="center"/>
              <w:rPr>
                <w:ins w:id="111868" w:author="pete jones" w:date="2022-01-12T17:25:00Z"/>
                <w:sz w:val="20"/>
                <w:szCs w:val="20"/>
                <w:rPrChange w:id="111869" w:author="pete jones" w:date="2022-01-12T17:26:00Z">
                  <w:rPr>
                    <w:ins w:id="111870" w:author="pete jones" w:date="2022-01-12T17:25:00Z"/>
                  </w:rPr>
                </w:rPrChange>
              </w:rPr>
              <w:pPrChange w:id="111871" w:author="pete jones" w:date="2022-01-12T17:30:00Z">
                <w:pPr>
                  <w:jc w:val="left"/>
                </w:pPr>
              </w:pPrChange>
            </w:pPr>
            <w:ins w:id="111872" w:author="pete jones" w:date="2022-01-12T17:25:00Z">
              <w:r w:rsidRPr="00D32D2F">
                <w:rPr>
                  <w:sz w:val="20"/>
                  <w:szCs w:val="20"/>
                  <w:rPrChange w:id="111873" w:author="pete jones" w:date="2022-01-12T17:26:00Z">
                    <w:rPr/>
                  </w:rPrChange>
                </w:rPr>
                <w:t>8</w:t>
              </w:r>
            </w:ins>
          </w:p>
        </w:tc>
        <w:tc>
          <w:tcPr>
            <w:tcW w:w="616" w:type="dxa"/>
            <w:noWrap/>
            <w:vAlign w:val="center"/>
            <w:hideMark/>
            <w:tcPrChange w:id="111874" w:author="pete jones" w:date="2022-01-12T17:27:00Z">
              <w:tcPr>
                <w:tcW w:w="616" w:type="dxa"/>
                <w:noWrap/>
                <w:hideMark/>
              </w:tcPr>
            </w:tcPrChange>
          </w:tcPr>
          <w:p w14:paraId="355B1672" w14:textId="77777777" w:rsidR="00D32D2F" w:rsidRPr="00D32D2F" w:rsidRDefault="00D32D2F">
            <w:pPr>
              <w:spacing w:before="0" w:after="0" w:line="240" w:lineRule="auto"/>
              <w:jc w:val="center"/>
              <w:rPr>
                <w:ins w:id="111875" w:author="pete jones" w:date="2022-01-12T17:25:00Z"/>
                <w:sz w:val="20"/>
                <w:szCs w:val="20"/>
                <w:rPrChange w:id="111876" w:author="pete jones" w:date="2022-01-12T17:26:00Z">
                  <w:rPr>
                    <w:ins w:id="111877" w:author="pete jones" w:date="2022-01-12T17:25:00Z"/>
                  </w:rPr>
                </w:rPrChange>
              </w:rPr>
              <w:pPrChange w:id="111878" w:author="pete jones" w:date="2022-01-12T17:30:00Z">
                <w:pPr>
                  <w:jc w:val="left"/>
                </w:pPr>
              </w:pPrChange>
            </w:pPr>
            <w:ins w:id="111879" w:author="pete jones" w:date="2022-01-12T17:25:00Z">
              <w:r w:rsidRPr="00D32D2F">
                <w:rPr>
                  <w:sz w:val="20"/>
                  <w:szCs w:val="20"/>
                  <w:rPrChange w:id="111880" w:author="pete jones" w:date="2022-01-12T17:26:00Z">
                    <w:rPr/>
                  </w:rPrChange>
                </w:rPr>
                <w:t>3</w:t>
              </w:r>
            </w:ins>
          </w:p>
        </w:tc>
        <w:tc>
          <w:tcPr>
            <w:tcW w:w="616" w:type="dxa"/>
            <w:noWrap/>
            <w:vAlign w:val="center"/>
            <w:hideMark/>
            <w:tcPrChange w:id="111881" w:author="pete jones" w:date="2022-01-12T17:27:00Z">
              <w:tcPr>
                <w:tcW w:w="616" w:type="dxa"/>
                <w:noWrap/>
                <w:hideMark/>
              </w:tcPr>
            </w:tcPrChange>
          </w:tcPr>
          <w:p w14:paraId="0278E8E9" w14:textId="77777777" w:rsidR="00D32D2F" w:rsidRPr="00D32D2F" w:rsidRDefault="00D32D2F">
            <w:pPr>
              <w:spacing w:before="0" w:after="0" w:line="240" w:lineRule="auto"/>
              <w:jc w:val="center"/>
              <w:rPr>
                <w:ins w:id="111882" w:author="pete jones" w:date="2022-01-12T17:25:00Z"/>
                <w:sz w:val="20"/>
                <w:szCs w:val="20"/>
                <w:rPrChange w:id="111883" w:author="pete jones" w:date="2022-01-12T17:26:00Z">
                  <w:rPr>
                    <w:ins w:id="111884" w:author="pete jones" w:date="2022-01-12T17:25:00Z"/>
                  </w:rPr>
                </w:rPrChange>
              </w:rPr>
              <w:pPrChange w:id="111885" w:author="pete jones" w:date="2022-01-12T17:30:00Z">
                <w:pPr>
                  <w:jc w:val="left"/>
                </w:pPr>
              </w:pPrChange>
            </w:pPr>
            <w:ins w:id="111886" w:author="pete jones" w:date="2022-01-12T17:25:00Z">
              <w:r w:rsidRPr="00D32D2F">
                <w:rPr>
                  <w:sz w:val="20"/>
                  <w:szCs w:val="20"/>
                  <w:rPrChange w:id="111887" w:author="pete jones" w:date="2022-01-12T17:26:00Z">
                    <w:rPr/>
                  </w:rPrChange>
                </w:rPr>
                <w:t>4</w:t>
              </w:r>
            </w:ins>
          </w:p>
        </w:tc>
        <w:tc>
          <w:tcPr>
            <w:tcW w:w="616" w:type="dxa"/>
            <w:noWrap/>
            <w:vAlign w:val="center"/>
            <w:hideMark/>
            <w:tcPrChange w:id="111888" w:author="pete jones" w:date="2022-01-12T17:27:00Z">
              <w:tcPr>
                <w:tcW w:w="616" w:type="dxa"/>
                <w:noWrap/>
                <w:hideMark/>
              </w:tcPr>
            </w:tcPrChange>
          </w:tcPr>
          <w:p w14:paraId="738BEFC8" w14:textId="77777777" w:rsidR="00D32D2F" w:rsidRPr="00D32D2F" w:rsidRDefault="00D32D2F">
            <w:pPr>
              <w:spacing w:before="0" w:after="0" w:line="240" w:lineRule="auto"/>
              <w:jc w:val="center"/>
              <w:rPr>
                <w:ins w:id="111889" w:author="pete jones" w:date="2022-01-12T17:25:00Z"/>
                <w:sz w:val="20"/>
                <w:szCs w:val="20"/>
                <w:rPrChange w:id="111890" w:author="pete jones" w:date="2022-01-12T17:26:00Z">
                  <w:rPr>
                    <w:ins w:id="111891" w:author="pete jones" w:date="2022-01-12T17:25:00Z"/>
                  </w:rPr>
                </w:rPrChange>
              </w:rPr>
              <w:pPrChange w:id="111892" w:author="pete jones" w:date="2022-01-12T17:30:00Z">
                <w:pPr>
                  <w:jc w:val="left"/>
                </w:pPr>
              </w:pPrChange>
            </w:pPr>
            <w:ins w:id="111893" w:author="pete jones" w:date="2022-01-12T17:25:00Z">
              <w:r w:rsidRPr="00D32D2F">
                <w:rPr>
                  <w:sz w:val="20"/>
                  <w:szCs w:val="20"/>
                  <w:rPrChange w:id="111894" w:author="pete jones" w:date="2022-01-12T17:26:00Z">
                    <w:rPr/>
                  </w:rPrChange>
                </w:rPr>
                <w:t>3</w:t>
              </w:r>
            </w:ins>
          </w:p>
        </w:tc>
        <w:tc>
          <w:tcPr>
            <w:tcW w:w="616" w:type="dxa"/>
            <w:noWrap/>
            <w:vAlign w:val="center"/>
            <w:hideMark/>
            <w:tcPrChange w:id="111895" w:author="pete jones" w:date="2022-01-12T17:27:00Z">
              <w:tcPr>
                <w:tcW w:w="616" w:type="dxa"/>
                <w:noWrap/>
                <w:hideMark/>
              </w:tcPr>
            </w:tcPrChange>
          </w:tcPr>
          <w:p w14:paraId="5A7AD440" w14:textId="77777777" w:rsidR="00D32D2F" w:rsidRPr="00D32D2F" w:rsidRDefault="00D32D2F">
            <w:pPr>
              <w:spacing w:before="0" w:after="0" w:line="240" w:lineRule="auto"/>
              <w:jc w:val="center"/>
              <w:rPr>
                <w:ins w:id="111896" w:author="pete jones" w:date="2022-01-12T17:25:00Z"/>
                <w:sz w:val="20"/>
                <w:szCs w:val="20"/>
                <w:rPrChange w:id="111897" w:author="pete jones" w:date="2022-01-12T17:26:00Z">
                  <w:rPr>
                    <w:ins w:id="111898" w:author="pete jones" w:date="2022-01-12T17:25:00Z"/>
                  </w:rPr>
                </w:rPrChange>
              </w:rPr>
              <w:pPrChange w:id="111899" w:author="pete jones" w:date="2022-01-12T17:30:00Z">
                <w:pPr>
                  <w:jc w:val="left"/>
                </w:pPr>
              </w:pPrChange>
            </w:pPr>
            <w:ins w:id="111900" w:author="pete jones" w:date="2022-01-12T17:25:00Z">
              <w:r w:rsidRPr="00D32D2F">
                <w:rPr>
                  <w:sz w:val="20"/>
                  <w:szCs w:val="20"/>
                  <w:rPrChange w:id="111901" w:author="pete jones" w:date="2022-01-12T17:26:00Z">
                    <w:rPr/>
                  </w:rPrChange>
                </w:rPr>
                <w:t>0</w:t>
              </w:r>
            </w:ins>
          </w:p>
        </w:tc>
        <w:tc>
          <w:tcPr>
            <w:tcW w:w="616" w:type="dxa"/>
            <w:noWrap/>
            <w:vAlign w:val="center"/>
            <w:hideMark/>
            <w:tcPrChange w:id="111902" w:author="pete jones" w:date="2022-01-12T17:27:00Z">
              <w:tcPr>
                <w:tcW w:w="616" w:type="dxa"/>
                <w:noWrap/>
                <w:hideMark/>
              </w:tcPr>
            </w:tcPrChange>
          </w:tcPr>
          <w:p w14:paraId="352D911D" w14:textId="77777777" w:rsidR="00D32D2F" w:rsidRPr="00D32D2F" w:rsidRDefault="00D32D2F">
            <w:pPr>
              <w:spacing w:before="0" w:after="0" w:line="240" w:lineRule="auto"/>
              <w:jc w:val="center"/>
              <w:rPr>
                <w:ins w:id="111903" w:author="pete jones" w:date="2022-01-12T17:25:00Z"/>
                <w:sz w:val="20"/>
                <w:szCs w:val="20"/>
                <w:rPrChange w:id="111904" w:author="pete jones" w:date="2022-01-12T17:26:00Z">
                  <w:rPr>
                    <w:ins w:id="111905" w:author="pete jones" w:date="2022-01-12T17:25:00Z"/>
                  </w:rPr>
                </w:rPrChange>
              </w:rPr>
              <w:pPrChange w:id="111906" w:author="pete jones" w:date="2022-01-12T17:30:00Z">
                <w:pPr>
                  <w:jc w:val="left"/>
                </w:pPr>
              </w:pPrChange>
            </w:pPr>
            <w:ins w:id="111907" w:author="pete jones" w:date="2022-01-12T17:25:00Z">
              <w:r w:rsidRPr="00D32D2F">
                <w:rPr>
                  <w:sz w:val="20"/>
                  <w:szCs w:val="20"/>
                  <w:rPrChange w:id="111908" w:author="pete jones" w:date="2022-01-12T17:26:00Z">
                    <w:rPr/>
                  </w:rPrChange>
                </w:rPr>
                <w:t>9</w:t>
              </w:r>
            </w:ins>
          </w:p>
        </w:tc>
      </w:tr>
    </w:tbl>
    <w:p w14:paraId="3886C3A4" w14:textId="0A98701B" w:rsidR="00406988" w:rsidRDefault="00406988" w:rsidP="00D32D2F">
      <w:pPr>
        <w:jc w:val="left"/>
        <w:rPr>
          <w:ins w:id="111909" w:author="pete jones" w:date="2022-01-12T17:28:00Z"/>
        </w:rPr>
      </w:pPr>
    </w:p>
    <w:p w14:paraId="711BAC71" w14:textId="16CF1650" w:rsidR="00D32D2F" w:rsidRDefault="00226054" w:rsidP="00D32D2F">
      <w:pPr>
        <w:jc w:val="left"/>
        <w:rPr>
          <w:ins w:id="111910" w:author="pete jones" w:date="2022-01-12T17:27:00Z"/>
        </w:rPr>
      </w:pPr>
      <w:ins w:id="111911" w:author="pete jones" w:date="2022-01-13T08:42:00Z">
        <w:r>
          <w:t>An example major / minor mix selected from information p</w:t>
        </w:r>
      </w:ins>
      <w:ins w:id="111912" w:author="pete jones" w:date="2022-01-13T08:43:00Z">
        <w:r>
          <w:t xml:space="preserve">rovided on </w:t>
        </w:r>
      </w:ins>
      <w:ins w:id="111913" w:author="pete jones" w:date="2022-03-30T12:35:00Z">
        <w:r w:rsidR="00042512">
          <w:t xml:space="preserve">the </w:t>
        </w:r>
      </w:ins>
      <w:ins w:id="111914" w:author="pete jones" w:date="2022-01-13T08:43:00Z">
        <w:r>
          <w:t xml:space="preserve">OLIN College website and </w:t>
        </w:r>
      </w:ins>
      <w:ins w:id="111915" w:author="pete jones" w:date="2022-01-13T08:44:00Z">
        <w:r w:rsidRPr="00226054">
          <w:t>Linda T. Canavan</w:t>
        </w:r>
        <w:r>
          <w:t>,</w:t>
        </w:r>
        <w:r w:rsidRPr="00226054">
          <w:t xml:space="preserve"> Associate Dean for Academic Programs and Registrar</w:t>
        </w:r>
        <w:r>
          <w:t xml:space="preserve">. Note that this specific mix </w:t>
        </w:r>
      </w:ins>
      <w:ins w:id="111916" w:author="pete jones" w:date="2022-01-13T08:45:00Z">
        <w:r>
          <w:t xml:space="preserve">may not be </w:t>
        </w:r>
      </w:ins>
      <w:ins w:id="111917" w:author="pete jones" w:date="2022-01-13T08:46:00Z">
        <w:r>
          <w:t>feasible</w:t>
        </w:r>
      </w:ins>
      <w:ins w:id="111918" w:author="pete jones" w:date="2022-01-13T08:45:00Z">
        <w:r>
          <w:t xml:space="preserve"> because it has not been checked through the online </w:t>
        </w:r>
      </w:ins>
      <w:ins w:id="111919" w:author="pete jones" w:date="2022-01-13T08:46:00Z">
        <w:r>
          <w:t>module</w:t>
        </w:r>
      </w:ins>
      <w:ins w:id="111920" w:author="pete jones" w:date="2022-01-13T08:45:00Z">
        <w:r>
          <w:t xml:space="preserve"> selector </w:t>
        </w:r>
      </w:ins>
      <w:ins w:id="111921" w:author="pete jones" w:date="2022-04-01T14:58:00Z">
        <w:r w:rsidR="00726256">
          <w:t>students use</w:t>
        </w:r>
      </w:ins>
      <w:ins w:id="111922" w:author="pete jones" w:date="2022-01-13T08:45:00Z">
        <w:r>
          <w:t xml:space="preserve"> to register their selections</w:t>
        </w:r>
      </w:ins>
      <w:ins w:id="111923" w:author="pete jones" w:date="2022-04-01T14:58:00Z">
        <w:r w:rsidR="00726256">
          <w:t>;</w:t>
        </w:r>
      </w:ins>
      <w:ins w:id="111924" w:author="pete jones" w:date="2022-01-13T08:45:00Z">
        <w:r>
          <w:t xml:space="preserve"> it is representative on</w:t>
        </w:r>
      </w:ins>
      <w:ins w:id="111925" w:author="pete jones" w:date="2022-01-13T08:46:00Z">
        <w:r>
          <w:t>ly.</w:t>
        </w:r>
      </w:ins>
    </w:p>
    <w:tbl>
      <w:tblPr>
        <w:tblStyle w:val="TableGrid"/>
        <w:tblW w:w="0" w:type="auto"/>
        <w:jc w:val="center"/>
        <w:tblLook w:val="04A0" w:firstRow="1" w:lastRow="0" w:firstColumn="1" w:lastColumn="0" w:noHBand="0" w:noVBand="1"/>
        <w:tblPrChange w:id="111926" w:author="pete jones" w:date="2022-01-12T17:29:00Z">
          <w:tblPr>
            <w:tblStyle w:val="TableGrid"/>
            <w:tblW w:w="0" w:type="auto"/>
            <w:tblLook w:val="04A0" w:firstRow="1" w:lastRow="0" w:firstColumn="1" w:lastColumn="0" w:noHBand="0" w:noVBand="1"/>
          </w:tblPr>
        </w:tblPrChange>
      </w:tblPr>
      <w:tblGrid>
        <w:gridCol w:w="868"/>
        <w:gridCol w:w="1516"/>
        <w:gridCol w:w="5904"/>
        <w:gridCol w:w="616"/>
        <w:gridCol w:w="616"/>
        <w:gridCol w:w="616"/>
        <w:gridCol w:w="616"/>
        <w:gridCol w:w="616"/>
        <w:gridCol w:w="616"/>
        <w:gridCol w:w="616"/>
        <w:gridCol w:w="616"/>
        <w:tblGridChange w:id="111927">
          <w:tblGrid>
            <w:gridCol w:w="868"/>
            <w:gridCol w:w="1516"/>
            <w:gridCol w:w="5904"/>
            <w:gridCol w:w="616"/>
            <w:gridCol w:w="616"/>
            <w:gridCol w:w="616"/>
            <w:gridCol w:w="616"/>
            <w:gridCol w:w="616"/>
            <w:gridCol w:w="616"/>
            <w:gridCol w:w="616"/>
            <w:gridCol w:w="616"/>
          </w:tblGrid>
        </w:tblGridChange>
      </w:tblGrid>
      <w:tr w:rsidR="00D32D2F" w:rsidRPr="00D32D2F" w14:paraId="03C71858" w14:textId="77777777" w:rsidTr="00D32D2F">
        <w:trPr>
          <w:trHeight w:val="1605"/>
          <w:jc w:val="center"/>
          <w:ins w:id="111928" w:author="pete jones" w:date="2022-01-12T17:28:00Z"/>
          <w:trPrChange w:id="111929" w:author="pete jones" w:date="2022-01-12T17:29:00Z">
            <w:trPr>
              <w:trHeight w:val="1605"/>
            </w:trPr>
          </w:trPrChange>
        </w:trPr>
        <w:tc>
          <w:tcPr>
            <w:tcW w:w="868" w:type="dxa"/>
            <w:noWrap/>
            <w:vAlign w:val="center"/>
            <w:hideMark/>
            <w:tcPrChange w:id="111930" w:author="pete jones" w:date="2022-01-12T17:29:00Z">
              <w:tcPr>
                <w:tcW w:w="868" w:type="dxa"/>
                <w:noWrap/>
                <w:hideMark/>
              </w:tcPr>
            </w:tcPrChange>
          </w:tcPr>
          <w:p w14:paraId="559F6856" w14:textId="77777777" w:rsidR="00D32D2F" w:rsidRPr="00D32D2F" w:rsidRDefault="00D32D2F">
            <w:pPr>
              <w:spacing w:before="0" w:after="0" w:line="240" w:lineRule="auto"/>
              <w:jc w:val="center"/>
              <w:rPr>
                <w:ins w:id="111931" w:author="pete jones" w:date="2022-01-12T17:28:00Z"/>
                <w:b/>
                <w:bCs/>
                <w:sz w:val="20"/>
                <w:szCs w:val="20"/>
                <w:rPrChange w:id="111932" w:author="pete jones" w:date="2022-01-12T17:28:00Z">
                  <w:rPr>
                    <w:ins w:id="111933" w:author="pete jones" w:date="2022-01-12T17:28:00Z"/>
                    <w:b/>
                    <w:bCs/>
                  </w:rPr>
                </w:rPrChange>
              </w:rPr>
              <w:pPrChange w:id="111934" w:author="pete jones" w:date="2022-01-12T17:28:00Z">
                <w:pPr>
                  <w:jc w:val="left"/>
                </w:pPr>
              </w:pPrChange>
            </w:pPr>
            <w:ins w:id="111935" w:author="pete jones" w:date="2022-01-12T17:28:00Z">
              <w:r w:rsidRPr="00D32D2F">
                <w:rPr>
                  <w:b/>
                  <w:bCs/>
                  <w:sz w:val="20"/>
                  <w:szCs w:val="20"/>
                  <w:rPrChange w:id="111936" w:author="pete jones" w:date="2022-01-12T17:28:00Z">
                    <w:rPr>
                      <w:b/>
                      <w:bCs/>
                    </w:rPr>
                  </w:rPrChange>
                </w:rPr>
                <w:lastRenderedPageBreak/>
                <w:t>Index</w:t>
              </w:r>
            </w:ins>
          </w:p>
        </w:tc>
        <w:tc>
          <w:tcPr>
            <w:tcW w:w="1516" w:type="dxa"/>
            <w:noWrap/>
            <w:vAlign w:val="center"/>
            <w:hideMark/>
            <w:tcPrChange w:id="111937" w:author="pete jones" w:date="2022-01-12T17:29:00Z">
              <w:tcPr>
                <w:tcW w:w="1516" w:type="dxa"/>
                <w:noWrap/>
                <w:hideMark/>
              </w:tcPr>
            </w:tcPrChange>
          </w:tcPr>
          <w:p w14:paraId="5F729A36" w14:textId="77777777" w:rsidR="00D32D2F" w:rsidRPr="00D32D2F" w:rsidRDefault="00D32D2F">
            <w:pPr>
              <w:spacing w:before="0" w:after="0" w:line="240" w:lineRule="auto"/>
              <w:jc w:val="center"/>
              <w:rPr>
                <w:ins w:id="111938" w:author="pete jones" w:date="2022-01-12T17:28:00Z"/>
                <w:b/>
                <w:bCs/>
                <w:sz w:val="20"/>
                <w:szCs w:val="20"/>
                <w:rPrChange w:id="111939" w:author="pete jones" w:date="2022-01-12T17:28:00Z">
                  <w:rPr>
                    <w:ins w:id="111940" w:author="pete jones" w:date="2022-01-12T17:28:00Z"/>
                    <w:b/>
                    <w:bCs/>
                  </w:rPr>
                </w:rPrChange>
              </w:rPr>
              <w:pPrChange w:id="111941" w:author="pete jones" w:date="2022-01-12T17:28:00Z">
                <w:pPr>
                  <w:jc w:val="left"/>
                </w:pPr>
              </w:pPrChange>
            </w:pPr>
            <w:ins w:id="111942" w:author="pete jones" w:date="2022-01-12T17:28:00Z">
              <w:r w:rsidRPr="00D32D2F">
                <w:rPr>
                  <w:b/>
                  <w:bCs/>
                  <w:sz w:val="20"/>
                  <w:szCs w:val="20"/>
                  <w:rPrChange w:id="111943" w:author="pete jones" w:date="2022-01-12T17:28:00Z">
                    <w:rPr>
                      <w:b/>
                      <w:bCs/>
                    </w:rPr>
                  </w:rPrChange>
                </w:rPr>
                <w:t>Code</w:t>
              </w:r>
            </w:ins>
          </w:p>
        </w:tc>
        <w:tc>
          <w:tcPr>
            <w:tcW w:w="5904" w:type="dxa"/>
            <w:noWrap/>
            <w:vAlign w:val="center"/>
            <w:hideMark/>
            <w:tcPrChange w:id="111944" w:author="pete jones" w:date="2022-01-12T17:29:00Z">
              <w:tcPr>
                <w:tcW w:w="5904" w:type="dxa"/>
                <w:noWrap/>
                <w:hideMark/>
              </w:tcPr>
            </w:tcPrChange>
          </w:tcPr>
          <w:p w14:paraId="4A92E3D5" w14:textId="77777777" w:rsidR="00D32D2F" w:rsidRPr="00D32D2F" w:rsidRDefault="00D32D2F">
            <w:pPr>
              <w:spacing w:before="0" w:after="0" w:line="240" w:lineRule="auto"/>
              <w:jc w:val="center"/>
              <w:rPr>
                <w:ins w:id="111945" w:author="pete jones" w:date="2022-01-12T17:28:00Z"/>
                <w:b/>
                <w:bCs/>
                <w:sz w:val="20"/>
                <w:szCs w:val="20"/>
                <w:rPrChange w:id="111946" w:author="pete jones" w:date="2022-01-12T17:28:00Z">
                  <w:rPr>
                    <w:ins w:id="111947" w:author="pete jones" w:date="2022-01-12T17:28:00Z"/>
                    <w:b/>
                    <w:bCs/>
                  </w:rPr>
                </w:rPrChange>
              </w:rPr>
              <w:pPrChange w:id="111948" w:author="pete jones" w:date="2022-01-12T17:28:00Z">
                <w:pPr>
                  <w:jc w:val="left"/>
                </w:pPr>
              </w:pPrChange>
            </w:pPr>
            <w:ins w:id="111949" w:author="pete jones" w:date="2022-01-12T17:28:00Z">
              <w:r w:rsidRPr="00D32D2F">
                <w:rPr>
                  <w:b/>
                  <w:bCs/>
                  <w:sz w:val="20"/>
                  <w:szCs w:val="20"/>
                  <w:rPrChange w:id="111950" w:author="pete jones" w:date="2022-01-12T17:28:00Z">
                    <w:rPr>
                      <w:b/>
                      <w:bCs/>
                    </w:rPr>
                  </w:rPrChange>
                </w:rPr>
                <w:t>ENGR - Engineering</w:t>
              </w:r>
            </w:ins>
          </w:p>
        </w:tc>
        <w:tc>
          <w:tcPr>
            <w:tcW w:w="616" w:type="dxa"/>
            <w:noWrap/>
            <w:textDirection w:val="btLr"/>
            <w:vAlign w:val="center"/>
            <w:hideMark/>
            <w:tcPrChange w:id="111951" w:author="pete jones" w:date="2022-01-12T17:29:00Z">
              <w:tcPr>
                <w:tcW w:w="616" w:type="dxa"/>
                <w:noWrap/>
                <w:textDirection w:val="btLr"/>
                <w:hideMark/>
              </w:tcPr>
            </w:tcPrChange>
          </w:tcPr>
          <w:p w14:paraId="003B3089" w14:textId="77777777" w:rsidR="00D32D2F" w:rsidRPr="00D32D2F" w:rsidRDefault="00D32D2F">
            <w:pPr>
              <w:spacing w:before="0" w:after="0" w:line="240" w:lineRule="auto"/>
              <w:jc w:val="center"/>
              <w:rPr>
                <w:ins w:id="111952" w:author="pete jones" w:date="2022-01-12T17:28:00Z"/>
                <w:b/>
                <w:bCs/>
                <w:sz w:val="20"/>
                <w:szCs w:val="20"/>
                <w:rPrChange w:id="111953" w:author="pete jones" w:date="2022-01-12T17:28:00Z">
                  <w:rPr>
                    <w:ins w:id="111954" w:author="pete jones" w:date="2022-01-12T17:28:00Z"/>
                    <w:b/>
                    <w:bCs/>
                  </w:rPr>
                </w:rPrChange>
              </w:rPr>
              <w:pPrChange w:id="111955" w:author="pete jones" w:date="2022-01-12T17:28:00Z">
                <w:pPr>
                  <w:jc w:val="left"/>
                </w:pPr>
              </w:pPrChange>
            </w:pPr>
            <w:ins w:id="111956" w:author="pete jones" w:date="2022-01-12T17:28:00Z">
              <w:r w:rsidRPr="00D32D2F">
                <w:rPr>
                  <w:b/>
                  <w:bCs/>
                  <w:sz w:val="20"/>
                  <w:szCs w:val="20"/>
                  <w:rPrChange w:id="111957" w:author="pete jones" w:date="2022-01-12T17:28:00Z">
                    <w:rPr>
                      <w:b/>
                      <w:bCs/>
                    </w:rPr>
                  </w:rPrChange>
                </w:rPr>
                <w:t>EXAMPLE MIX</w:t>
              </w:r>
            </w:ins>
          </w:p>
        </w:tc>
        <w:tc>
          <w:tcPr>
            <w:tcW w:w="616" w:type="dxa"/>
            <w:noWrap/>
            <w:textDirection w:val="btLr"/>
            <w:vAlign w:val="center"/>
            <w:hideMark/>
            <w:tcPrChange w:id="111958" w:author="pete jones" w:date="2022-01-12T17:29:00Z">
              <w:tcPr>
                <w:tcW w:w="616" w:type="dxa"/>
                <w:noWrap/>
                <w:textDirection w:val="btLr"/>
                <w:hideMark/>
              </w:tcPr>
            </w:tcPrChange>
          </w:tcPr>
          <w:p w14:paraId="79C19630" w14:textId="77777777" w:rsidR="00D32D2F" w:rsidRPr="00D32D2F" w:rsidRDefault="00D32D2F">
            <w:pPr>
              <w:spacing w:before="0" w:after="0" w:line="240" w:lineRule="auto"/>
              <w:jc w:val="center"/>
              <w:rPr>
                <w:ins w:id="111959" w:author="pete jones" w:date="2022-01-12T17:28:00Z"/>
                <w:b/>
                <w:bCs/>
                <w:sz w:val="20"/>
                <w:szCs w:val="20"/>
                <w:rPrChange w:id="111960" w:author="pete jones" w:date="2022-01-12T17:28:00Z">
                  <w:rPr>
                    <w:ins w:id="111961" w:author="pete jones" w:date="2022-01-12T17:28:00Z"/>
                    <w:b/>
                    <w:bCs/>
                  </w:rPr>
                </w:rPrChange>
              </w:rPr>
              <w:pPrChange w:id="111962" w:author="pete jones" w:date="2022-01-12T17:28:00Z">
                <w:pPr>
                  <w:jc w:val="left"/>
                </w:pPr>
              </w:pPrChange>
            </w:pPr>
            <w:ins w:id="111963" w:author="pete jones" w:date="2022-01-12T17:28:00Z">
              <w:r w:rsidRPr="00D32D2F">
                <w:rPr>
                  <w:b/>
                  <w:bCs/>
                  <w:sz w:val="20"/>
                  <w:szCs w:val="20"/>
                  <w:rPrChange w:id="111964" w:author="pete jones" w:date="2022-01-12T17:28:00Z">
                    <w:rPr>
                      <w:b/>
                      <w:bCs/>
                    </w:rPr>
                  </w:rPrChange>
                </w:rPr>
                <w:t>AREA</w:t>
              </w:r>
            </w:ins>
          </w:p>
        </w:tc>
        <w:tc>
          <w:tcPr>
            <w:tcW w:w="616" w:type="dxa"/>
            <w:noWrap/>
            <w:textDirection w:val="btLr"/>
            <w:vAlign w:val="center"/>
            <w:hideMark/>
            <w:tcPrChange w:id="111965" w:author="pete jones" w:date="2022-01-12T17:29:00Z">
              <w:tcPr>
                <w:tcW w:w="616" w:type="dxa"/>
                <w:noWrap/>
                <w:textDirection w:val="btLr"/>
                <w:hideMark/>
              </w:tcPr>
            </w:tcPrChange>
          </w:tcPr>
          <w:p w14:paraId="12ABA5E7" w14:textId="77777777" w:rsidR="00D32D2F" w:rsidRPr="00D32D2F" w:rsidRDefault="00D32D2F">
            <w:pPr>
              <w:spacing w:before="0" w:after="0" w:line="240" w:lineRule="auto"/>
              <w:jc w:val="center"/>
              <w:rPr>
                <w:ins w:id="111966" w:author="pete jones" w:date="2022-01-12T17:28:00Z"/>
                <w:b/>
                <w:bCs/>
                <w:sz w:val="20"/>
                <w:szCs w:val="20"/>
                <w:rPrChange w:id="111967" w:author="pete jones" w:date="2022-01-12T17:28:00Z">
                  <w:rPr>
                    <w:ins w:id="111968" w:author="pete jones" w:date="2022-01-12T17:28:00Z"/>
                    <w:b/>
                    <w:bCs/>
                  </w:rPr>
                </w:rPrChange>
              </w:rPr>
              <w:pPrChange w:id="111969" w:author="pete jones" w:date="2022-01-12T17:28:00Z">
                <w:pPr>
                  <w:jc w:val="left"/>
                </w:pPr>
              </w:pPrChange>
            </w:pPr>
            <w:ins w:id="111970" w:author="pete jones" w:date="2022-01-12T17:28:00Z">
              <w:r w:rsidRPr="00D32D2F">
                <w:rPr>
                  <w:b/>
                  <w:bCs/>
                  <w:sz w:val="20"/>
                  <w:szCs w:val="20"/>
                  <w:rPrChange w:id="111971" w:author="pete jones" w:date="2022-01-12T17:28:00Z">
                    <w:rPr>
                      <w:b/>
                      <w:bCs/>
                    </w:rPr>
                  </w:rPrChange>
                </w:rPr>
                <w:t>SEMESTER</w:t>
              </w:r>
            </w:ins>
          </w:p>
        </w:tc>
        <w:tc>
          <w:tcPr>
            <w:tcW w:w="616" w:type="dxa"/>
            <w:noWrap/>
            <w:textDirection w:val="btLr"/>
            <w:vAlign w:val="center"/>
            <w:hideMark/>
            <w:tcPrChange w:id="111972" w:author="pete jones" w:date="2022-01-12T17:29:00Z">
              <w:tcPr>
                <w:tcW w:w="616" w:type="dxa"/>
                <w:noWrap/>
                <w:textDirection w:val="btLr"/>
                <w:hideMark/>
              </w:tcPr>
            </w:tcPrChange>
          </w:tcPr>
          <w:p w14:paraId="5E085786" w14:textId="77777777" w:rsidR="00D32D2F" w:rsidRPr="00D32D2F" w:rsidRDefault="00D32D2F">
            <w:pPr>
              <w:spacing w:before="0" w:after="0" w:line="240" w:lineRule="auto"/>
              <w:jc w:val="center"/>
              <w:rPr>
                <w:ins w:id="111973" w:author="pete jones" w:date="2022-01-12T17:28:00Z"/>
                <w:b/>
                <w:bCs/>
                <w:sz w:val="20"/>
                <w:szCs w:val="20"/>
                <w:rPrChange w:id="111974" w:author="pete jones" w:date="2022-01-12T17:28:00Z">
                  <w:rPr>
                    <w:ins w:id="111975" w:author="pete jones" w:date="2022-01-12T17:28:00Z"/>
                    <w:b/>
                    <w:bCs/>
                  </w:rPr>
                </w:rPrChange>
              </w:rPr>
              <w:pPrChange w:id="111976" w:author="pete jones" w:date="2022-01-12T17:28:00Z">
                <w:pPr>
                  <w:jc w:val="left"/>
                </w:pPr>
              </w:pPrChange>
            </w:pPr>
            <w:ins w:id="111977" w:author="pete jones" w:date="2022-01-12T17:28:00Z">
              <w:r w:rsidRPr="00D32D2F">
                <w:rPr>
                  <w:b/>
                  <w:bCs/>
                  <w:sz w:val="20"/>
                  <w:szCs w:val="20"/>
                  <w:rPrChange w:id="111978" w:author="pete jones" w:date="2022-01-12T17:28:00Z">
                    <w:rPr>
                      <w:b/>
                      <w:bCs/>
                    </w:rPr>
                  </w:rPrChange>
                </w:rPr>
                <w:t>Level</w:t>
              </w:r>
            </w:ins>
          </w:p>
        </w:tc>
        <w:tc>
          <w:tcPr>
            <w:tcW w:w="616" w:type="dxa"/>
            <w:noWrap/>
            <w:textDirection w:val="btLr"/>
            <w:vAlign w:val="center"/>
            <w:hideMark/>
            <w:tcPrChange w:id="111979" w:author="pete jones" w:date="2022-01-12T17:29:00Z">
              <w:tcPr>
                <w:tcW w:w="616" w:type="dxa"/>
                <w:noWrap/>
                <w:textDirection w:val="btLr"/>
                <w:hideMark/>
              </w:tcPr>
            </w:tcPrChange>
          </w:tcPr>
          <w:p w14:paraId="011289E6" w14:textId="77777777" w:rsidR="00D32D2F" w:rsidRPr="00D32D2F" w:rsidRDefault="00D32D2F">
            <w:pPr>
              <w:spacing w:before="0" w:after="0" w:line="240" w:lineRule="auto"/>
              <w:jc w:val="center"/>
              <w:rPr>
                <w:ins w:id="111980" w:author="pete jones" w:date="2022-01-12T17:28:00Z"/>
                <w:b/>
                <w:bCs/>
                <w:sz w:val="20"/>
                <w:szCs w:val="20"/>
                <w:rPrChange w:id="111981" w:author="pete jones" w:date="2022-01-12T17:28:00Z">
                  <w:rPr>
                    <w:ins w:id="111982" w:author="pete jones" w:date="2022-01-12T17:28:00Z"/>
                    <w:b/>
                    <w:bCs/>
                  </w:rPr>
                </w:rPrChange>
              </w:rPr>
              <w:pPrChange w:id="111983" w:author="pete jones" w:date="2022-01-12T17:28:00Z">
                <w:pPr>
                  <w:jc w:val="left"/>
                </w:pPr>
              </w:pPrChange>
            </w:pPr>
            <w:ins w:id="111984" w:author="pete jones" w:date="2022-01-12T17:28:00Z">
              <w:r w:rsidRPr="00D32D2F">
                <w:rPr>
                  <w:b/>
                  <w:bCs/>
                  <w:sz w:val="20"/>
                  <w:szCs w:val="20"/>
                  <w:rPrChange w:id="111985" w:author="pete jones" w:date="2022-01-12T17:28:00Z">
                    <w:rPr>
                      <w:b/>
                      <w:bCs/>
                    </w:rPr>
                  </w:rPrChange>
                </w:rPr>
                <w:t>Credits</w:t>
              </w:r>
            </w:ins>
          </w:p>
        </w:tc>
        <w:tc>
          <w:tcPr>
            <w:tcW w:w="616" w:type="dxa"/>
            <w:noWrap/>
            <w:textDirection w:val="btLr"/>
            <w:vAlign w:val="center"/>
            <w:hideMark/>
            <w:tcPrChange w:id="111986" w:author="pete jones" w:date="2022-01-12T17:29:00Z">
              <w:tcPr>
                <w:tcW w:w="616" w:type="dxa"/>
                <w:noWrap/>
                <w:textDirection w:val="btLr"/>
                <w:hideMark/>
              </w:tcPr>
            </w:tcPrChange>
          </w:tcPr>
          <w:p w14:paraId="3F40E458" w14:textId="77777777" w:rsidR="00D32D2F" w:rsidRPr="00D32D2F" w:rsidRDefault="00D32D2F">
            <w:pPr>
              <w:spacing w:before="0" w:after="0" w:line="240" w:lineRule="auto"/>
              <w:jc w:val="center"/>
              <w:rPr>
                <w:ins w:id="111987" w:author="pete jones" w:date="2022-01-12T17:28:00Z"/>
                <w:b/>
                <w:bCs/>
                <w:sz w:val="20"/>
                <w:szCs w:val="20"/>
                <w:rPrChange w:id="111988" w:author="pete jones" w:date="2022-01-12T17:28:00Z">
                  <w:rPr>
                    <w:ins w:id="111989" w:author="pete jones" w:date="2022-01-12T17:28:00Z"/>
                    <w:b/>
                    <w:bCs/>
                  </w:rPr>
                </w:rPrChange>
              </w:rPr>
              <w:pPrChange w:id="111990" w:author="pete jones" w:date="2022-01-12T17:28:00Z">
                <w:pPr>
                  <w:jc w:val="left"/>
                </w:pPr>
              </w:pPrChange>
            </w:pPr>
            <w:ins w:id="111991" w:author="pete jones" w:date="2022-01-12T17:28:00Z">
              <w:r w:rsidRPr="00D32D2F">
                <w:rPr>
                  <w:b/>
                  <w:bCs/>
                  <w:sz w:val="20"/>
                  <w:szCs w:val="20"/>
                  <w:rPrChange w:id="111992" w:author="pete jones" w:date="2022-01-12T17:28:00Z">
                    <w:rPr>
                      <w:b/>
                      <w:bCs/>
                    </w:rPr>
                  </w:rPrChange>
                </w:rPr>
                <w:t>Contact</w:t>
              </w:r>
            </w:ins>
          </w:p>
        </w:tc>
        <w:tc>
          <w:tcPr>
            <w:tcW w:w="616" w:type="dxa"/>
            <w:noWrap/>
            <w:textDirection w:val="btLr"/>
            <w:vAlign w:val="center"/>
            <w:hideMark/>
            <w:tcPrChange w:id="111993" w:author="pete jones" w:date="2022-01-12T17:29:00Z">
              <w:tcPr>
                <w:tcW w:w="616" w:type="dxa"/>
                <w:noWrap/>
                <w:textDirection w:val="btLr"/>
                <w:hideMark/>
              </w:tcPr>
            </w:tcPrChange>
          </w:tcPr>
          <w:p w14:paraId="3784C8C1" w14:textId="77777777" w:rsidR="00D32D2F" w:rsidRPr="00D32D2F" w:rsidRDefault="00D32D2F">
            <w:pPr>
              <w:spacing w:before="0" w:after="0" w:line="240" w:lineRule="auto"/>
              <w:jc w:val="center"/>
              <w:rPr>
                <w:ins w:id="111994" w:author="pete jones" w:date="2022-01-12T17:28:00Z"/>
                <w:b/>
                <w:bCs/>
                <w:sz w:val="20"/>
                <w:szCs w:val="20"/>
                <w:rPrChange w:id="111995" w:author="pete jones" w:date="2022-01-12T17:28:00Z">
                  <w:rPr>
                    <w:ins w:id="111996" w:author="pete jones" w:date="2022-01-12T17:28:00Z"/>
                    <w:b/>
                    <w:bCs/>
                  </w:rPr>
                </w:rPrChange>
              </w:rPr>
              <w:pPrChange w:id="111997" w:author="pete jones" w:date="2022-01-12T17:28:00Z">
                <w:pPr>
                  <w:jc w:val="left"/>
                </w:pPr>
              </w:pPrChange>
            </w:pPr>
            <w:ins w:id="111998" w:author="pete jones" w:date="2022-01-12T17:28:00Z">
              <w:r w:rsidRPr="00D32D2F">
                <w:rPr>
                  <w:b/>
                  <w:bCs/>
                  <w:sz w:val="20"/>
                  <w:szCs w:val="20"/>
                  <w:rPrChange w:id="111999" w:author="pete jones" w:date="2022-01-12T17:28:00Z">
                    <w:rPr>
                      <w:b/>
                      <w:bCs/>
                    </w:rPr>
                  </w:rPrChange>
                </w:rPr>
                <w:t>Non-Contact</w:t>
              </w:r>
            </w:ins>
          </w:p>
        </w:tc>
        <w:tc>
          <w:tcPr>
            <w:tcW w:w="616" w:type="dxa"/>
            <w:noWrap/>
            <w:textDirection w:val="btLr"/>
            <w:vAlign w:val="center"/>
            <w:hideMark/>
            <w:tcPrChange w:id="112000" w:author="pete jones" w:date="2022-01-12T17:29:00Z">
              <w:tcPr>
                <w:tcW w:w="616" w:type="dxa"/>
                <w:noWrap/>
                <w:textDirection w:val="btLr"/>
                <w:hideMark/>
              </w:tcPr>
            </w:tcPrChange>
          </w:tcPr>
          <w:p w14:paraId="7C166FAC" w14:textId="77777777" w:rsidR="00D32D2F" w:rsidRPr="00D32D2F" w:rsidRDefault="00D32D2F">
            <w:pPr>
              <w:spacing w:before="0" w:after="0" w:line="240" w:lineRule="auto"/>
              <w:jc w:val="center"/>
              <w:rPr>
                <w:ins w:id="112001" w:author="pete jones" w:date="2022-01-12T17:28:00Z"/>
                <w:b/>
                <w:bCs/>
                <w:sz w:val="20"/>
                <w:szCs w:val="20"/>
                <w:rPrChange w:id="112002" w:author="pete jones" w:date="2022-01-12T17:28:00Z">
                  <w:rPr>
                    <w:ins w:id="112003" w:author="pete jones" w:date="2022-01-12T17:28:00Z"/>
                    <w:b/>
                    <w:bCs/>
                  </w:rPr>
                </w:rPrChange>
              </w:rPr>
              <w:pPrChange w:id="112004" w:author="pete jones" w:date="2022-01-12T17:28:00Z">
                <w:pPr>
                  <w:jc w:val="left"/>
                </w:pPr>
              </w:pPrChange>
            </w:pPr>
            <w:ins w:id="112005" w:author="pete jones" w:date="2022-01-12T17:28:00Z">
              <w:r w:rsidRPr="00D32D2F">
                <w:rPr>
                  <w:b/>
                  <w:bCs/>
                  <w:sz w:val="20"/>
                  <w:szCs w:val="20"/>
                  <w:rPrChange w:id="112006" w:author="pete jones" w:date="2022-01-12T17:28:00Z">
                    <w:rPr>
                      <w:b/>
                      <w:bCs/>
                    </w:rPr>
                  </w:rPrChange>
                </w:rPr>
                <w:t>Prep</w:t>
              </w:r>
            </w:ins>
          </w:p>
        </w:tc>
      </w:tr>
      <w:tr w:rsidR="00D32D2F" w:rsidRPr="00D32D2F" w14:paraId="5F63BCEF" w14:textId="77777777" w:rsidTr="00D32D2F">
        <w:trPr>
          <w:trHeight w:val="315"/>
          <w:jc w:val="center"/>
          <w:ins w:id="112007" w:author="pete jones" w:date="2022-01-12T17:28:00Z"/>
          <w:trPrChange w:id="112008" w:author="pete jones" w:date="2022-01-12T17:29:00Z">
            <w:trPr>
              <w:trHeight w:val="315"/>
            </w:trPr>
          </w:trPrChange>
        </w:trPr>
        <w:tc>
          <w:tcPr>
            <w:tcW w:w="868" w:type="dxa"/>
            <w:noWrap/>
            <w:hideMark/>
            <w:tcPrChange w:id="112009" w:author="pete jones" w:date="2022-01-12T17:29:00Z">
              <w:tcPr>
                <w:tcW w:w="868" w:type="dxa"/>
                <w:noWrap/>
                <w:hideMark/>
              </w:tcPr>
            </w:tcPrChange>
          </w:tcPr>
          <w:p w14:paraId="07FD8904" w14:textId="77777777" w:rsidR="00D32D2F" w:rsidRPr="00D32D2F" w:rsidRDefault="00D32D2F">
            <w:pPr>
              <w:spacing w:before="0" w:after="0" w:line="240" w:lineRule="auto"/>
              <w:jc w:val="left"/>
              <w:rPr>
                <w:ins w:id="112010" w:author="pete jones" w:date="2022-01-12T17:28:00Z"/>
                <w:sz w:val="20"/>
                <w:szCs w:val="20"/>
                <w:rPrChange w:id="112011" w:author="pete jones" w:date="2022-01-12T17:28:00Z">
                  <w:rPr>
                    <w:ins w:id="112012" w:author="pete jones" w:date="2022-01-12T17:28:00Z"/>
                  </w:rPr>
                </w:rPrChange>
              </w:rPr>
              <w:pPrChange w:id="112013" w:author="pete jones" w:date="2022-01-12T17:28:00Z">
                <w:pPr>
                  <w:jc w:val="left"/>
                </w:pPr>
              </w:pPrChange>
            </w:pPr>
            <w:ins w:id="112014" w:author="pete jones" w:date="2022-01-12T17:28:00Z">
              <w:r w:rsidRPr="00D32D2F">
                <w:rPr>
                  <w:sz w:val="20"/>
                  <w:szCs w:val="20"/>
                  <w:rPrChange w:id="112015" w:author="pete jones" w:date="2022-01-12T17:28:00Z">
                    <w:rPr/>
                  </w:rPrChange>
                </w:rPr>
                <w:t>1</w:t>
              </w:r>
            </w:ins>
          </w:p>
        </w:tc>
        <w:tc>
          <w:tcPr>
            <w:tcW w:w="1516" w:type="dxa"/>
            <w:noWrap/>
            <w:hideMark/>
            <w:tcPrChange w:id="112016" w:author="pete jones" w:date="2022-01-12T17:29:00Z">
              <w:tcPr>
                <w:tcW w:w="1516" w:type="dxa"/>
                <w:noWrap/>
                <w:hideMark/>
              </w:tcPr>
            </w:tcPrChange>
          </w:tcPr>
          <w:p w14:paraId="247E15E7" w14:textId="77777777" w:rsidR="00D32D2F" w:rsidRPr="00D32D2F" w:rsidRDefault="00D32D2F">
            <w:pPr>
              <w:spacing w:before="0" w:after="0" w:line="240" w:lineRule="auto"/>
              <w:jc w:val="left"/>
              <w:rPr>
                <w:ins w:id="112017" w:author="pete jones" w:date="2022-01-12T17:28:00Z"/>
                <w:sz w:val="20"/>
                <w:szCs w:val="20"/>
                <w:rPrChange w:id="112018" w:author="pete jones" w:date="2022-01-12T17:28:00Z">
                  <w:rPr>
                    <w:ins w:id="112019" w:author="pete jones" w:date="2022-01-12T17:28:00Z"/>
                  </w:rPr>
                </w:rPrChange>
              </w:rPr>
              <w:pPrChange w:id="112020" w:author="pete jones" w:date="2022-01-12T17:28:00Z">
                <w:pPr>
                  <w:jc w:val="left"/>
                </w:pPr>
              </w:pPrChange>
            </w:pPr>
            <w:ins w:id="112021" w:author="pete jones" w:date="2022-01-12T17:28:00Z">
              <w:r w:rsidRPr="00D32D2F">
                <w:rPr>
                  <w:sz w:val="20"/>
                  <w:szCs w:val="20"/>
                  <w:rPrChange w:id="112022" w:author="pete jones" w:date="2022-01-12T17:28:00Z">
                    <w:rPr/>
                  </w:rPrChange>
                </w:rPr>
                <w:t>ENGR1125</w:t>
              </w:r>
            </w:ins>
          </w:p>
        </w:tc>
        <w:tc>
          <w:tcPr>
            <w:tcW w:w="5904" w:type="dxa"/>
            <w:noWrap/>
            <w:hideMark/>
            <w:tcPrChange w:id="112023" w:author="pete jones" w:date="2022-01-12T17:29:00Z">
              <w:tcPr>
                <w:tcW w:w="5904" w:type="dxa"/>
                <w:noWrap/>
                <w:hideMark/>
              </w:tcPr>
            </w:tcPrChange>
          </w:tcPr>
          <w:p w14:paraId="141B0248" w14:textId="77777777" w:rsidR="00D32D2F" w:rsidRPr="00D32D2F" w:rsidRDefault="00D32D2F">
            <w:pPr>
              <w:spacing w:before="0" w:after="0" w:line="240" w:lineRule="auto"/>
              <w:jc w:val="left"/>
              <w:rPr>
                <w:ins w:id="112024" w:author="pete jones" w:date="2022-01-12T17:28:00Z"/>
                <w:sz w:val="20"/>
                <w:szCs w:val="20"/>
                <w:rPrChange w:id="112025" w:author="pete jones" w:date="2022-01-12T17:28:00Z">
                  <w:rPr>
                    <w:ins w:id="112026" w:author="pete jones" w:date="2022-01-12T17:28:00Z"/>
                  </w:rPr>
                </w:rPrChange>
              </w:rPr>
              <w:pPrChange w:id="112027" w:author="pete jones" w:date="2022-01-12T17:28:00Z">
                <w:pPr>
                  <w:jc w:val="left"/>
                </w:pPr>
              </w:pPrChange>
            </w:pPr>
            <w:ins w:id="112028" w:author="pete jones" w:date="2022-01-12T17:28:00Z">
              <w:r w:rsidRPr="00D32D2F">
                <w:rPr>
                  <w:sz w:val="20"/>
                  <w:szCs w:val="20"/>
                  <w:rPrChange w:id="112029" w:author="pete jones" w:date="2022-01-12T17:28:00Z">
                    <w:rPr/>
                  </w:rPrChange>
                </w:rPr>
                <w:t>Introduction to Sensors, Instrumentation and Measurement</w:t>
              </w:r>
            </w:ins>
          </w:p>
        </w:tc>
        <w:tc>
          <w:tcPr>
            <w:tcW w:w="616" w:type="dxa"/>
            <w:noWrap/>
            <w:hideMark/>
            <w:tcPrChange w:id="112030" w:author="pete jones" w:date="2022-01-12T17:29:00Z">
              <w:tcPr>
                <w:tcW w:w="616" w:type="dxa"/>
                <w:noWrap/>
                <w:hideMark/>
              </w:tcPr>
            </w:tcPrChange>
          </w:tcPr>
          <w:p w14:paraId="6B3342F2" w14:textId="77777777" w:rsidR="00D32D2F" w:rsidRPr="00D32D2F" w:rsidRDefault="00D32D2F">
            <w:pPr>
              <w:spacing w:before="0" w:after="0" w:line="240" w:lineRule="auto"/>
              <w:jc w:val="center"/>
              <w:rPr>
                <w:ins w:id="112031" w:author="pete jones" w:date="2022-01-12T17:28:00Z"/>
                <w:sz w:val="20"/>
                <w:szCs w:val="20"/>
                <w:rPrChange w:id="112032" w:author="pete jones" w:date="2022-01-12T17:28:00Z">
                  <w:rPr>
                    <w:ins w:id="112033" w:author="pete jones" w:date="2022-01-12T17:28:00Z"/>
                  </w:rPr>
                </w:rPrChange>
              </w:rPr>
              <w:pPrChange w:id="112034" w:author="pete jones" w:date="2022-01-12T17:29:00Z">
                <w:pPr>
                  <w:jc w:val="left"/>
                </w:pPr>
              </w:pPrChange>
            </w:pPr>
            <w:ins w:id="112035" w:author="pete jones" w:date="2022-01-12T17:28:00Z">
              <w:r w:rsidRPr="00D32D2F">
                <w:rPr>
                  <w:sz w:val="20"/>
                  <w:szCs w:val="20"/>
                  <w:rPrChange w:id="112036" w:author="pete jones" w:date="2022-01-12T17:28:00Z">
                    <w:rPr/>
                  </w:rPrChange>
                </w:rPr>
                <w:t>x</w:t>
              </w:r>
            </w:ins>
          </w:p>
        </w:tc>
        <w:tc>
          <w:tcPr>
            <w:tcW w:w="616" w:type="dxa"/>
            <w:noWrap/>
            <w:hideMark/>
            <w:tcPrChange w:id="112037" w:author="pete jones" w:date="2022-01-12T17:29:00Z">
              <w:tcPr>
                <w:tcW w:w="616" w:type="dxa"/>
                <w:noWrap/>
                <w:hideMark/>
              </w:tcPr>
            </w:tcPrChange>
          </w:tcPr>
          <w:p w14:paraId="289C1FFF" w14:textId="77777777" w:rsidR="00D32D2F" w:rsidRPr="00D32D2F" w:rsidRDefault="00D32D2F">
            <w:pPr>
              <w:spacing w:before="0" w:after="0" w:line="240" w:lineRule="auto"/>
              <w:jc w:val="center"/>
              <w:rPr>
                <w:ins w:id="112038" w:author="pete jones" w:date="2022-01-12T17:28:00Z"/>
                <w:sz w:val="20"/>
                <w:szCs w:val="20"/>
                <w:rPrChange w:id="112039" w:author="pete jones" w:date="2022-01-12T17:28:00Z">
                  <w:rPr>
                    <w:ins w:id="112040" w:author="pete jones" w:date="2022-01-12T17:28:00Z"/>
                  </w:rPr>
                </w:rPrChange>
              </w:rPr>
              <w:pPrChange w:id="112041" w:author="pete jones" w:date="2022-01-12T17:29:00Z">
                <w:pPr>
                  <w:jc w:val="left"/>
                </w:pPr>
              </w:pPrChange>
            </w:pPr>
            <w:ins w:id="112042" w:author="pete jones" w:date="2022-01-12T17:28:00Z">
              <w:r w:rsidRPr="00D32D2F">
                <w:rPr>
                  <w:sz w:val="20"/>
                  <w:szCs w:val="20"/>
                  <w:rPrChange w:id="112043" w:author="pete jones" w:date="2022-01-12T17:28:00Z">
                    <w:rPr/>
                  </w:rPrChange>
                </w:rPr>
                <w:t>3</w:t>
              </w:r>
            </w:ins>
          </w:p>
        </w:tc>
        <w:tc>
          <w:tcPr>
            <w:tcW w:w="616" w:type="dxa"/>
            <w:noWrap/>
            <w:hideMark/>
            <w:tcPrChange w:id="112044" w:author="pete jones" w:date="2022-01-12T17:29:00Z">
              <w:tcPr>
                <w:tcW w:w="616" w:type="dxa"/>
                <w:noWrap/>
                <w:hideMark/>
              </w:tcPr>
            </w:tcPrChange>
          </w:tcPr>
          <w:p w14:paraId="08844AA3" w14:textId="77777777" w:rsidR="00D32D2F" w:rsidRPr="00D32D2F" w:rsidRDefault="00D32D2F">
            <w:pPr>
              <w:spacing w:before="0" w:after="0" w:line="240" w:lineRule="auto"/>
              <w:jc w:val="center"/>
              <w:rPr>
                <w:ins w:id="112045" w:author="pete jones" w:date="2022-01-12T17:28:00Z"/>
                <w:sz w:val="20"/>
                <w:szCs w:val="20"/>
                <w:rPrChange w:id="112046" w:author="pete jones" w:date="2022-01-12T17:28:00Z">
                  <w:rPr>
                    <w:ins w:id="112047" w:author="pete jones" w:date="2022-01-12T17:28:00Z"/>
                  </w:rPr>
                </w:rPrChange>
              </w:rPr>
              <w:pPrChange w:id="112048" w:author="pete jones" w:date="2022-01-12T17:29:00Z">
                <w:pPr>
                  <w:jc w:val="left"/>
                </w:pPr>
              </w:pPrChange>
            </w:pPr>
            <w:ins w:id="112049" w:author="pete jones" w:date="2022-01-12T17:28:00Z">
              <w:r w:rsidRPr="00D32D2F">
                <w:rPr>
                  <w:sz w:val="20"/>
                  <w:szCs w:val="20"/>
                  <w:rPrChange w:id="112050" w:author="pete jones" w:date="2022-01-12T17:28:00Z">
                    <w:rPr/>
                  </w:rPrChange>
                </w:rPr>
                <w:t>1</w:t>
              </w:r>
            </w:ins>
          </w:p>
        </w:tc>
        <w:tc>
          <w:tcPr>
            <w:tcW w:w="616" w:type="dxa"/>
            <w:noWrap/>
            <w:hideMark/>
            <w:tcPrChange w:id="112051" w:author="pete jones" w:date="2022-01-12T17:29:00Z">
              <w:tcPr>
                <w:tcW w:w="616" w:type="dxa"/>
                <w:noWrap/>
                <w:hideMark/>
              </w:tcPr>
            </w:tcPrChange>
          </w:tcPr>
          <w:p w14:paraId="56301040" w14:textId="77777777" w:rsidR="00D32D2F" w:rsidRPr="00D32D2F" w:rsidRDefault="00D32D2F">
            <w:pPr>
              <w:spacing w:before="0" w:after="0" w:line="240" w:lineRule="auto"/>
              <w:jc w:val="center"/>
              <w:rPr>
                <w:ins w:id="112052" w:author="pete jones" w:date="2022-01-12T17:28:00Z"/>
                <w:sz w:val="20"/>
                <w:szCs w:val="20"/>
                <w:rPrChange w:id="112053" w:author="pete jones" w:date="2022-01-12T17:28:00Z">
                  <w:rPr>
                    <w:ins w:id="112054" w:author="pete jones" w:date="2022-01-12T17:28:00Z"/>
                  </w:rPr>
                </w:rPrChange>
              </w:rPr>
              <w:pPrChange w:id="112055" w:author="pete jones" w:date="2022-01-12T17:29:00Z">
                <w:pPr>
                  <w:jc w:val="left"/>
                </w:pPr>
              </w:pPrChange>
            </w:pPr>
            <w:ins w:id="112056" w:author="pete jones" w:date="2022-01-12T17:28:00Z">
              <w:r w:rsidRPr="00D32D2F">
                <w:rPr>
                  <w:sz w:val="20"/>
                  <w:szCs w:val="20"/>
                  <w:rPrChange w:id="112057" w:author="pete jones" w:date="2022-01-12T17:28:00Z">
                    <w:rPr/>
                  </w:rPrChange>
                </w:rPr>
                <w:t>1</w:t>
              </w:r>
            </w:ins>
          </w:p>
        </w:tc>
        <w:tc>
          <w:tcPr>
            <w:tcW w:w="616" w:type="dxa"/>
            <w:noWrap/>
            <w:hideMark/>
            <w:tcPrChange w:id="112058" w:author="pete jones" w:date="2022-01-12T17:29:00Z">
              <w:tcPr>
                <w:tcW w:w="616" w:type="dxa"/>
                <w:noWrap/>
                <w:hideMark/>
              </w:tcPr>
            </w:tcPrChange>
          </w:tcPr>
          <w:p w14:paraId="0CEC5A91" w14:textId="77777777" w:rsidR="00D32D2F" w:rsidRPr="00D32D2F" w:rsidRDefault="00D32D2F">
            <w:pPr>
              <w:spacing w:before="0" w:after="0" w:line="240" w:lineRule="auto"/>
              <w:jc w:val="center"/>
              <w:rPr>
                <w:ins w:id="112059" w:author="pete jones" w:date="2022-01-12T17:28:00Z"/>
                <w:sz w:val="20"/>
                <w:szCs w:val="20"/>
                <w:rPrChange w:id="112060" w:author="pete jones" w:date="2022-01-12T17:28:00Z">
                  <w:rPr>
                    <w:ins w:id="112061" w:author="pete jones" w:date="2022-01-12T17:28:00Z"/>
                  </w:rPr>
                </w:rPrChange>
              </w:rPr>
              <w:pPrChange w:id="112062" w:author="pete jones" w:date="2022-01-12T17:29:00Z">
                <w:pPr>
                  <w:jc w:val="left"/>
                </w:pPr>
              </w:pPrChange>
            </w:pPr>
            <w:ins w:id="112063" w:author="pete jones" w:date="2022-01-12T17:28:00Z">
              <w:r w:rsidRPr="00D32D2F">
                <w:rPr>
                  <w:sz w:val="20"/>
                  <w:szCs w:val="20"/>
                  <w:rPrChange w:id="112064" w:author="pete jones" w:date="2022-01-12T17:28:00Z">
                    <w:rPr/>
                  </w:rPrChange>
                </w:rPr>
                <w:t>4</w:t>
              </w:r>
            </w:ins>
          </w:p>
        </w:tc>
        <w:tc>
          <w:tcPr>
            <w:tcW w:w="616" w:type="dxa"/>
            <w:noWrap/>
            <w:hideMark/>
            <w:tcPrChange w:id="112065" w:author="pete jones" w:date="2022-01-12T17:29:00Z">
              <w:tcPr>
                <w:tcW w:w="616" w:type="dxa"/>
                <w:noWrap/>
                <w:hideMark/>
              </w:tcPr>
            </w:tcPrChange>
          </w:tcPr>
          <w:p w14:paraId="625B350E" w14:textId="77777777" w:rsidR="00D32D2F" w:rsidRPr="00D32D2F" w:rsidRDefault="00D32D2F">
            <w:pPr>
              <w:spacing w:before="0" w:after="0" w:line="240" w:lineRule="auto"/>
              <w:jc w:val="center"/>
              <w:rPr>
                <w:ins w:id="112066" w:author="pete jones" w:date="2022-01-12T17:28:00Z"/>
                <w:sz w:val="20"/>
                <w:szCs w:val="20"/>
                <w:rPrChange w:id="112067" w:author="pete jones" w:date="2022-01-12T17:28:00Z">
                  <w:rPr>
                    <w:ins w:id="112068" w:author="pete jones" w:date="2022-01-12T17:28:00Z"/>
                  </w:rPr>
                </w:rPrChange>
              </w:rPr>
              <w:pPrChange w:id="112069" w:author="pete jones" w:date="2022-01-12T17:29:00Z">
                <w:pPr>
                  <w:jc w:val="left"/>
                </w:pPr>
              </w:pPrChange>
            </w:pPr>
          </w:p>
        </w:tc>
        <w:tc>
          <w:tcPr>
            <w:tcW w:w="616" w:type="dxa"/>
            <w:noWrap/>
            <w:hideMark/>
            <w:tcPrChange w:id="112070" w:author="pete jones" w:date="2022-01-12T17:29:00Z">
              <w:tcPr>
                <w:tcW w:w="616" w:type="dxa"/>
                <w:noWrap/>
                <w:hideMark/>
              </w:tcPr>
            </w:tcPrChange>
          </w:tcPr>
          <w:p w14:paraId="600F45C2" w14:textId="77777777" w:rsidR="00D32D2F" w:rsidRPr="00D32D2F" w:rsidRDefault="00D32D2F">
            <w:pPr>
              <w:spacing w:before="0" w:after="0" w:line="240" w:lineRule="auto"/>
              <w:jc w:val="center"/>
              <w:rPr>
                <w:ins w:id="112071" w:author="pete jones" w:date="2022-01-12T17:28:00Z"/>
                <w:sz w:val="20"/>
                <w:szCs w:val="20"/>
                <w:rPrChange w:id="112072" w:author="pete jones" w:date="2022-01-12T17:28:00Z">
                  <w:rPr>
                    <w:ins w:id="112073" w:author="pete jones" w:date="2022-01-12T17:28:00Z"/>
                  </w:rPr>
                </w:rPrChange>
              </w:rPr>
              <w:pPrChange w:id="112074" w:author="pete jones" w:date="2022-01-12T17:29:00Z">
                <w:pPr>
                  <w:jc w:val="left"/>
                </w:pPr>
              </w:pPrChange>
            </w:pPr>
          </w:p>
        </w:tc>
        <w:tc>
          <w:tcPr>
            <w:tcW w:w="616" w:type="dxa"/>
            <w:noWrap/>
            <w:hideMark/>
            <w:tcPrChange w:id="112075" w:author="pete jones" w:date="2022-01-12T17:29:00Z">
              <w:tcPr>
                <w:tcW w:w="616" w:type="dxa"/>
                <w:noWrap/>
                <w:hideMark/>
              </w:tcPr>
            </w:tcPrChange>
          </w:tcPr>
          <w:p w14:paraId="44F3FDFD" w14:textId="77777777" w:rsidR="00D32D2F" w:rsidRPr="00D32D2F" w:rsidRDefault="00D32D2F">
            <w:pPr>
              <w:spacing w:before="0" w:after="0" w:line="240" w:lineRule="auto"/>
              <w:jc w:val="center"/>
              <w:rPr>
                <w:ins w:id="112076" w:author="pete jones" w:date="2022-01-12T17:28:00Z"/>
                <w:sz w:val="20"/>
                <w:szCs w:val="20"/>
                <w:rPrChange w:id="112077" w:author="pete jones" w:date="2022-01-12T17:28:00Z">
                  <w:rPr>
                    <w:ins w:id="112078" w:author="pete jones" w:date="2022-01-12T17:28:00Z"/>
                  </w:rPr>
                </w:rPrChange>
              </w:rPr>
              <w:pPrChange w:id="112079" w:author="pete jones" w:date="2022-01-12T17:29:00Z">
                <w:pPr>
                  <w:jc w:val="left"/>
                </w:pPr>
              </w:pPrChange>
            </w:pPr>
          </w:p>
        </w:tc>
      </w:tr>
      <w:tr w:rsidR="00D32D2F" w:rsidRPr="00D32D2F" w14:paraId="5EFC67A5" w14:textId="77777777" w:rsidTr="00D32D2F">
        <w:trPr>
          <w:trHeight w:val="300"/>
          <w:jc w:val="center"/>
          <w:ins w:id="112080" w:author="pete jones" w:date="2022-01-12T17:28:00Z"/>
        </w:trPr>
        <w:tc>
          <w:tcPr>
            <w:tcW w:w="868" w:type="dxa"/>
            <w:noWrap/>
            <w:hideMark/>
          </w:tcPr>
          <w:p w14:paraId="1053F77E" w14:textId="77777777" w:rsidR="00D32D2F" w:rsidRPr="00D32D2F" w:rsidRDefault="00D32D2F">
            <w:pPr>
              <w:spacing w:before="0" w:after="0" w:line="240" w:lineRule="auto"/>
              <w:jc w:val="left"/>
              <w:rPr>
                <w:ins w:id="112081" w:author="pete jones" w:date="2022-01-12T17:28:00Z"/>
                <w:sz w:val="20"/>
                <w:szCs w:val="20"/>
                <w:rPrChange w:id="112082" w:author="pete jones" w:date="2022-01-12T17:28:00Z">
                  <w:rPr>
                    <w:ins w:id="112083" w:author="pete jones" w:date="2022-01-12T17:28:00Z"/>
                  </w:rPr>
                </w:rPrChange>
              </w:rPr>
              <w:pPrChange w:id="112084" w:author="pete jones" w:date="2022-01-12T17:28:00Z">
                <w:pPr>
                  <w:jc w:val="left"/>
                </w:pPr>
              </w:pPrChange>
            </w:pPr>
            <w:ins w:id="112085" w:author="pete jones" w:date="2022-01-12T17:28:00Z">
              <w:r w:rsidRPr="00D32D2F">
                <w:rPr>
                  <w:sz w:val="20"/>
                  <w:szCs w:val="20"/>
                  <w:rPrChange w:id="112086" w:author="pete jones" w:date="2022-01-12T17:28:00Z">
                    <w:rPr/>
                  </w:rPrChange>
                </w:rPr>
                <w:t>3</w:t>
              </w:r>
            </w:ins>
          </w:p>
        </w:tc>
        <w:tc>
          <w:tcPr>
            <w:tcW w:w="1516" w:type="dxa"/>
            <w:noWrap/>
            <w:hideMark/>
          </w:tcPr>
          <w:p w14:paraId="004A4803" w14:textId="77777777" w:rsidR="00D32D2F" w:rsidRPr="00D32D2F" w:rsidRDefault="00D32D2F">
            <w:pPr>
              <w:spacing w:before="0" w:after="0" w:line="240" w:lineRule="auto"/>
              <w:jc w:val="left"/>
              <w:rPr>
                <w:ins w:id="112087" w:author="pete jones" w:date="2022-01-12T17:28:00Z"/>
                <w:sz w:val="20"/>
                <w:szCs w:val="20"/>
                <w:rPrChange w:id="112088" w:author="pete jones" w:date="2022-01-12T17:28:00Z">
                  <w:rPr>
                    <w:ins w:id="112089" w:author="pete jones" w:date="2022-01-12T17:28:00Z"/>
                  </w:rPr>
                </w:rPrChange>
              </w:rPr>
              <w:pPrChange w:id="112090" w:author="pete jones" w:date="2022-01-12T17:28:00Z">
                <w:pPr>
                  <w:jc w:val="left"/>
                </w:pPr>
              </w:pPrChange>
            </w:pPr>
            <w:ins w:id="112091" w:author="pete jones" w:date="2022-01-12T17:28:00Z">
              <w:r w:rsidRPr="00D32D2F">
                <w:rPr>
                  <w:sz w:val="20"/>
                  <w:szCs w:val="20"/>
                  <w:rPrChange w:id="112092" w:author="pete jones" w:date="2022-01-12T17:28:00Z">
                    <w:rPr/>
                  </w:rPrChange>
                </w:rPr>
                <w:t>ENGR1200</w:t>
              </w:r>
            </w:ins>
          </w:p>
        </w:tc>
        <w:tc>
          <w:tcPr>
            <w:tcW w:w="5904" w:type="dxa"/>
            <w:noWrap/>
            <w:hideMark/>
          </w:tcPr>
          <w:p w14:paraId="3CB94726" w14:textId="77777777" w:rsidR="00D32D2F" w:rsidRPr="00D32D2F" w:rsidRDefault="00D32D2F">
            <w:pPr>
              <w:spacing w:before="0" w:after="0" w:line="240" w:lineRule="auto"/>
              <w:jc w:val="left"/>
              <w:rPr>
                <w:ins w:id="112093" w:author="pete jones" w:date="2022-01-12T17:28:00Z"/>
                <w:sz w:val="20"/>
                <w:szCs w:val="20"/>
                <w:rPrChange w:id="112094" w:author="pete jones" w:date="2022-01-12T17:28:00Z">
                  <w:rPr>
                    <w:ins w:id="112095" w:author="pete jones" w:date="2022-01-12T17:28:00Z"/>
                  </w:rPr>
                </w:rPrChange>
              </w:rPr>
              <w:pPrChange w:id="112096" w:author="pete jones" w:date="2022-01-12T17:28:00Z">
                <w:pPr>
                  <w:jc w:val="left"/>
                </w:pPr>
              </w:pPrChange>
            </w:pPr>
            <w:ins w:id="112097" w:author="pete jones" w:date="2022-01-12T17:28:00Z">
              <w:r w:rsidRPr="00D32D2F">
                <w:rPr>
                  <w:sz w:val="20"/>
                  <w:szCs w:val="20"/>
                  <w:rPrChange w:id="112098" w:author="pete jones" w:date="2022-01-12T17:28:00Z">
                    <w:rPr/>
                  </w:rPrChange>
                </w:rPr>
                <w:t>Design Nature</w:t>
              </w:r>
            </w:ins>
          </w:p>
        </w:tc>
        <w:tc>
          <w:tcPr>
            <w:tcW w:w="616" w:type="dxa"/>
            <w:noWrap/>
            <w:hideMark/>
          </w:tcPr>
          <w:p w14:paraId="2AEB4F27" w14:textId="77777777" w:rsidR="00D32D2F" w:rsidRPr="00D32D2F" w:rsidRDefault="00D32D2F">
            <w:pPr>
              <w:spacing w:before="0" w:after="0" w:line="240" w:lineRule="auto"/>
              <w:jc w:val="center"/>
              <w:rPr>
                <w:ins w:id="112099" w:author="pete jones" w:date="2022-01-12T17:28:00Z"/>
                <w:sz w:val="20"/>
                <w:szCs w:val="20"/>
                <w:rPrChange w:id="112100" w:author="pete jones" w:date="2022-01-12T17:28:00Z">
                  <w:rPr>
                    <w:ins w:id="112101" w:author="pete jones" w:date="2022-01-12T17:28:00Z"/>
                  </w:rPr>
                </w:rPrChange>
              </w:rPr>
              <w:pPrChange w:id="112102" w:author="pete jones" w:date="2022-01-12T17:29:00Z">
                <w:pPr>
                  <w:jc w:val="left"/>
                </w:pPr>
              </w:pPrChange>
            </w:pPr>
            <w:ins w:id="112103" w:author="pete jones" w:date="2022-01-12T17:28:00Z">
              <w:r w:rsidRPr="00D32D2F">
                <w:rPr>
                  <w:sz w:val="20"/>
                  <w:szCs w:val="20"/>
                  <w:rPrChange w:id="112104" w:author="pete jones" w:date="2022-01-12T17:28:00Z">
                    <w:rPr/>
                  </w:rPrChange>
                </w:rPr>
                <w:t>x</w:t>
              </w:r>
            </w:ins>
          </w:p>
        </w:tc>
        <w:tc>
          <w:tcPr>
            <w:tcW w:w="616" w:type="dxa"/>
            <w:noWrap/>
            <w:hideMark/>
          </w:tcPr>
          <w:p w14:paraId="204864EF" w14:textId="77777777" w:rsidR="00D32D2F" w:rsidRPr="00D32D2F" w:rsidRDefault="00D32D2F">
            <w:pPr>
              <w:spacing w:before="0" w:after="0" w:line="240" w:lineRule="auto"/>
              <w:jc w:val="center"/>
              <w:rPr>
                <w:ins w:id="112105" w:author="pete jones" w:date="2022-01-12T17:28:00Z"/>
                <w:sz w:val="20"/>
                <w:szCs w:val="20"/>
                <w:rPrChange w:id="112106" w:author="pete jones" w:date="2022-01-12T17:28:00Z">
                  <w:rPr>
                    <w:ins w:id="112107" w:author="pete jones" w:date="2022-01-12T17:28:00Z"/>
                  </w:rPr>
                </w:rPrChange>
              </w:rPr>
              <w:pPrChange w:id="112108" w:author="pete jones" w:date="2022-01-12T17:29:00Z">
                <w:pPr>
                  <w:jc w:val="left"/>
                </w:pPr>
              </w:pPrChange>
            </w:pPr>
            <w:ins w:id="112109" w:author="pete jones" w:date="2022-01-12T17:28:00Z">
              <w:r w:rsidRPr="00D32D2F">
                <w:rPr>
                  <w:sz w:val="20"/>
                  <w:szCs w:val="20"/>
                  <w:rPrChange w:id="112110" w:author="pete jones" w:date="2022-01-12T17:28:00Z">
                    <w:rPr/>
                  </w:rPrChange>
                </w:rPr>
                <w:t>3</w:t>
              </w:r>
            </w:ins>
          </w:p>
        </w:tc>
        <w:tc>
          <w:tcPr>
            <w:tcW w:w="616" w:type="dxa"/>
            <w:noWrap/>
            <w:hideMark/>
          </w:tcPr>
          <w:p w14:paraId="1454EF88" w14:textId="77777777" w:rsidR="00D32D2F" w:rsidRPr="00D32D2F" w:rsidRDefault="00D32D2F">
            <w:pPr>
              <w:spacing w:before="0" w:after="0" w:line="240" w:lineRule="auto"/>
              <w:jc w:val="center"/>
              <w:rPr>
                <w:ins w:id="112111" w:author="pete jones" w:date="2022-01-12T17:28:00Z"/>
                <w:sz w:val="20"/>
                <w:szCs w:val="20"/>
                <w:rPrChange w:id="112112" w:author="pete jones" w:date="2022-01-12T17:28:00Z">
                  <w:rPr>
                    <w:ins w:id="112113" w:author="pete jones" w:date="2022-01-12T17:28:00Z"/>
                  </w:rPr>
                </w:rPrChange>
              </w:rPr>
              <w:pPrChange w:id="112114" w:author="pete jones" w:date="2022-01-12T17:29:00Z">
                <w:pPr>
                  <w:jc w:val="left"/>
                </w:pPr>
              </w:pPrChange>
            </w:pPr>
            <w:ins w:id="112115" w:author="pete jones" w:date="2022-01-12T17:28:00Z">
              <w:r w:rsidRPr="00D32D2F">
                <w:rPr>
                  <w:sz w:val="20"/>
                  <w:szCs w:val="20"/>
                  <w:rPrChange w:id="112116" w:author="pete jones" w:date="2022-01-12T17:28:00Z">
                    <w:rPr/>
                  </w:rPrChange>
                </w:rPr>
                <w:t>1</w:t>
              </w:r>
            </w:ins>
          </w:p>
        </w:tc>
        <w:tc>
          <w:tcPr>
            <w:tcW w:w="616" w:type="dxa"/>
            <w:noWrap/>
            <w:hideMark/>
          </w:tcPr>
          <w:p w14:paraId="1975EB8E" w14:textId="77777777" w:rsidR="00D32D2F" w:rsidRPr="00D32D2F" w:rsidRDefault="00D32D2F">
            <w:pPr>
              <w:spacing w:before="0" w:after="0" w:line="240" w:lineRule="auto"/>
              <w:jc w:val="center"/>
              <w:rPr>
                <w:ins w:id="112117" w:author="pete jones" w:date="2022-01-12T17:28:00Z"/>
                <w:sz w:val="20"/>
                <w:szCs w:val="20"/>
                <w:rPrChange w:id="112118" w:author="pete jones" w:date="2022-01-12T17:28:00Z">
                  <w:rPr>
                    <w:ins w:id="112119" w:author="pete jones" w:date="2022-01-12T17:28:00Z"/>
                  </w:rPr>
                </w:rPrChange>
              </w:rPr>
              <w:pPrChange w:id="112120" w:author="pete jones" w:date="2022-01-12T17:29:00Z">
                <w:pPr>
                  <w:jc w:val="left"/>
                </w:pPr>
              </w:pPrChange>
            </w:pPr>
            <w:ins w:id="112121" w:author="pete jones" w:date="2022-01-12T17:28:00Z">
              <w:r w:rsidRPr="00D32D2F">
                <w:rPr>
                  <w:sz w:val="20"/>
                  <w:szCs w:val="20"/>
                  <w:rPrChange w:id="112122" w:author="pete jones" w:date="2022-01-12T17:28:00Z">
                    <w:rPr/>
                  </w:rPrChange>
                </w:rPr>
                <w:t>1</w:t>
              </w:r>
            </w:ins>
          </w:p>
        </w:tc>
        <w:tc>
          <w:tcPr>
            <w:tcW w:w="616" w:type="dxa"/>
            <w:noWrap/>
            <w:hideMark/>
          </w:tcPr>
          <w:p w14:paraId="5BDA746F" w14:textId="77777777" w:rsidR="00D32D2F" w:rsidRPr="00D32D2F" w:rsidRDefault="00D32D2F">
            <w:pPr>
              <w:spacing w:before="0" w:after="0" w:line="240" w:lineRule="auto"/>
              <w:jc w:val="center"/>
              <w:rPr>
                <w:ins w:id="112123" w:author="pete jones" w:date="2022-01-12T17:28:00Z"/>
                <w:sz w:val="20"/>
                <w:szCs w:val="20"/>
                <w:rPrChange w:id="112124" w:author="pete jones" w:date="2022-01-12T17:28:00Z">
                  <w:rPr>
                    <w:ins w:id="112125" w:author="pete jones" w:date="2022-01-12T17:28:00Z"/>
                  </w:rPr>
                </w:rPrChange>
              </w:rPr>
              <w:pPrChange w:id="112126" w:author="pete jones" w:date="2022-01-12T17:29:00Z">
                <w:pPr>
                  <w:jc w:val="left"/>
                </w:pPr>
              </w:pPrChange>
            </w:pPr>
            <w:ins w:id="112127" w:author="pete jones" w:date="2022-01-12T17:28:00Z">
              <w:r w:rsidRPr="00D32D2F">
                <w:rPr>
                  <w:sz w:val="20"/>
                  <w:szCs w:val="20"/>
                  <w:rPrChange w:id="112128" w:author="pete jones" w:date="2022-01-12T17:28:00Z">
                    <w:rPr/>
                  </w:rPrChange>
                </w:rPr>
                <w:t>4</w:t>
              </w:r>
            </w:ins>
          </w:p>
        </w:tc>
        <w:tc>
          <w:tcPr>
            <w:tcW w:w="616" w:type="dxa"/>
            <w:noWrap/>
            <w:hideMark/>
          </w:tcPr>
          <w:p w14:paraId="66B1BBF6" w14:textId="77777777" w:rsidR="00D32D2F" w:rsidRPr="00D32D2F" w:rsidRDefault="00D32D2F">
            <w:pPr>
              <w:spacing w:before="0" w:after="0" w:line="240" w:lineRule="auto"/>
              <w:jc w:val="center"/>
              <w:rPr>
                <w:ins w:id="112129" w:author="pete jones" w:date="2022-01-12T17:28:00Z"/>
                <w:sz w:val="20"/>
                <w:szCs w:val="20"/>
                <w:rPrChange w:id="112130" w:author="pete jones" w:date="2022-01-12T17:28:00Z">
                  <w:rPr>
                    <w:ins w:id="112131" w:author="pete jones" w:date="2022-01-12T17:28:00Z"/>
                  </w:rPr>
                </w:rPrChange>
              </w:rPr>
              <w:pPrChange w:id="112132" w:author="pete jones" w:date="2022-01-12T17:29:00Z">
                <w:pPr>
                  <w:jc w:val="left"/>
                </w:pPr>
              </w:pPrChange>
            </w:pPr>
            <w:ins w:id="112133" w:author="pete jones" w:date="2022-01-12T17:28:00Z">
              <w:r w:rsidRPr="00D32D2F">
                <w:rPr>
                  <w:sz w:val="20"/>
                  <w:szCs w:val="20"/>
                  <w:rPrChange w:id="112134" w:author="pete jones" w:date="2022-01-12T17:28:00Z">
                    <w:rPr/>
                  </w:rPrChange>
                </w:rPr>
                <w:t>6</w:t>
              </w:r>
            </w:ins>
          </w:p>
        </w:tc>
        <w:tc>
          <w:tcPr>
            <w:tcW w:w="616" w:type="dxa"/>
            <w:noWrap/>
            <w:hideMark/>
          </w:tcPr>
          <w:p w14:paraId="4B84ACF3" w14:textId="77777777" w:rsidR="00D32D2F" w:rsidRPr="00D32D2F" w:rsidRDefault="00D32D2F">
            <w:pPr>
              <w:spacing w:before="0" w:after="0" w:line="240" w:lineRule="auto"/>
              <w:jc w:val="center"/>
              <w:rPr>
                <w:ins w:id="112135" w:author="pete jones" w:date="2022-01-12T17:28:00Z"/>
                <w:sz w:val="20"/>
                <w:szCs w:val="20"/>
                <w:rPrChange w:id="112136" w:author="pete jones" w:date="2022-01-12T17:28:00Z">
                  <w:rPr>
                    <w:ins w:id="112137" w:author="pete jones" w:date="2022-01-12T17:28:00Z"/>
                  </w:rPr>
                </w:rPrChange>
              </w:rPr>
              <w:pPrChange w:id="112138" w:author="pete jones" w:date="2022-01-12T17:29:00Z">
                <w:pPr>
                  <w:jc w:val="left"/>
                </w:pPr>
              </w:pPrChange>
            </w:pPr>
            <w:ins w:id="112139" w:author="pete jones" w:date="2022-01-12T17:28:00Z">
              <w:r w:rsidRPr="00D32D2F">
                <w:rPr>
                  <w:sz w:val="20"/>
                  <w:szCs w:val="20"/>
                  <w:rPrChange w:id="112140" w:author="pete jones" w:date="2022-01-12T17:28:00Z">
                    <w:rPr/>
                  </w:rPrChange>
                </w:rPr>
                <w:t>0</w:t>
              </w:r>
            </w:ins>
          </w:p>
        </w:tc>
        <w:tc>
          <w:tcPr>
            <w:tcW w:w="616" w:type="dxa"/>
            <w:noWrap/>
            <w:hideMark/>
          </w:tcPr>
          <w:p w14:paraId="3BEBC549" w14:textId="77777777" w:rsidR="00D32D2F" w:rsidRPr="00D32D2F" w:rsidRDefault="00D32D2F">
            <w:pPr>
              <w:spacing w:before="0" w:after="0" w:line="240" w:lineRule="auto"/>
              <w:jc w:val="center"/>
              <w:rPr>
                <w:ins w:id="112141" w:author="pete jones" w:date="2022-01-12T17:28:00Z"/>
                <w:sz w:val="20"/>
                <w:szCs w:val="20"/>
                <w:rPrChange w:id="112142" w:author="pete jones" w:date="2022-01-12T17:28:00Z">
                  <w:rPr>
                    <w:ins w:id="112143" w:author="pete jones" w:date="2022-01-12T17:28:00Z"/>
                  </w:rPr>
                </w:rPrChange>
              </w:rPr>
              <w:pPrChange w:id="112144" w:author="pete jones" w:date="2022-01-12T17:29:00Z">
                <w:pPr>
                  <w:jc w:val="left"/>
                </w:pPr>
              </w:pPrChange>
            </w:pPr>
            <w:ins w:id="112145" w:author="pete jones" w:date="2022-01-12T17:28:00Z">
              <w:r w:rsidRPr="00D32D2F">
                <w:rPr>
                  <w:sz w:val="20"/>
                  <w:szCs w:val="20"/>
                  <w:rPrChange w:id="112146" w:author="pete jones" w:date="2022-01-12T17:28:00Z">
                    <w:rPr/>
                  </w:rPrChange>
                </w:rPr>
                <w:t>6</w:t>
              </w:r>
            </w:ins>
          </w:p>
        </w:tc>
      </w:tr>
      <w:tr w:rsidR="00D32D2F" w:rsidRPr="00D32D2F" w14:paraId="6E04B5D4" w14:textId="77777777" w:rsidTr="00D32D2F">
        <w:trPr>
          <w:trHeight w:val="300"/>
          <w:jc w:val="center"/>
          <w:ins w:id="112147" w:author="pete jones" w:date="2022-01-12T17:28:00Z"/>
          <w:trPrChange w:id="112148" w:author="pete jones" w:date="2022-01-12T17:29:00Z">
            <w:trPr>
              <w:trHeight w:val="300"/>
            </w:trPr>
          </w:trPrChange>
        </w:trPr>
        <w:tc>
          <w:tcPr>
            <w:tcW w:w="868" w:type="dxa"/>
            <w:noWrap/>
            <w:hideMark/>
            <w:tcPrChange w:id="112149" w:author="pete jones" w:date="2022-01-12T17:29:00Z">
              <w:tcPr>
                <w:tcW w:w="868" w:type="dxa"/>
                <w:noWrap/>
                <w:hideMark/>
              </w:tcPr>
            </w:tcPrChange>
          </w:tcPr>
          <w:p w14:paraId="142114E3" w14:textId="77777777" w:rsidR="00D32D2F" w:rsidRPr="00D32D2F" w:rsidRDefault="00D32D2F">
            <w:pPr>
              <w:spacing w:before="0" w:after="0" w:line="240" w:lineRule="auto"/>
              <w:jc w:val="left"/>
              <w:rPr>
                <w:ins w:id="112150" w:author="pete jones" w:date="2022-01-12T17:28:00Z"/>
                <w:sz w:val="20"/>
                <w:szCs w:val="20"/>
                <w:rPrChange w:id="112151" w:author="pete jones" w:date="2022-01-12T17:28:00Z">
                  <w:rPr>
                    <w:ins w:id="112152" w:author="pete jones" w:date="2022-01-12T17:28:00Z"/>
                  </w:rPr>
                </w:rPrChange>
              </w:rPr>
              <w:pPrChange w:id="112153" w:author="pete jones" w:date="2022-01-12T17:28:00Z">
                <w:pPr>
                  <w:jc w:val="left"/>
                </w:pPr>
              </w:pPrChange>
            </w:pPr>
            <w:ins w:id="112154" w:author="pete jones" w:date="2022-01-12T17:28:00Z">
              <w:r w:rsidRPr="00D32D2F">
                <w:rPr>
                  <w:sz w:val="20"/>
                  <w:szCs w:val="20"/>
                  <w:rPrChange w:id="112155" w:author="pete jones" w:date="2022-01-12T17:28:00Z">
                    <w:rPr/>
                  </w:rPrChange>
                </w:rPr>
                <w:t>4</w:t>
              </w:r>
            </w:ins>
          </w:p>
        </w:tc>
        <w:tc>
          <w:tcPr>
            <w:tcW w:w="1516" w:type="dxa"/>
            <w:noWrap/>
            <w:hideMark/>
            <w:tcPrChange w:id="112156" w:author="pete jones" w:date="2022-01-12T17:29:00Z">
              <w:tcPr>
                <w:tcW w:w="1516" w:type="dxa"/>
                <w:noWrap/>
                <w:hideMark/>
              </w:tcPr>
            </w:tcPrChange>
          </w:tcPr>
          <w:p w14:paraId="542B0A2D" w14:textId="77777777" w:rsidR="00D32D2F" w:rsidRPr="00D32D2F" w:rsidRDefault="00D32D2F">
            <w:pPr>
              <w:spacing w:before="0" w:after="0" w:line="240" w:lineRule="auto"/>
              <w:jc w:val="left"/>
              <w:rPr>
                <w:ins w:id="112157" w:author="pete jones" w:date="2022-01-12T17:28:00Z"/>
                <w:sz w:val="20"/>
                <w:szCs w:val="20"/>
                <w:rPrChange w:id="112158" w:author="pete jones" w:date="2022-01-12T17:28:00Z">
                  <w:rPr>
                    <w:ins w:id="112159" w:author="pete jones" w:date="2022-01-12T17:28:00Z"/>
                  </w:rPr>
                </w:rPrChange>
              </w:rPr>
              <w:pPrChange w:id="112160" w:author="pete jones" w:date="2022-01-12T17:28:00Z">
                <w:pPr>
                  <w:jc w:val="left"/>
                </w:pPr>
              </w:pPrChange>
            </w:pPr>
            <w:ins w:id="112161" w:author="pete jones" w:date="2022-01-12T17:28:00Z">
              <w:r w:rsidRPr="00D32D2F">
                <w:rPr>
                  <w:sz w:val="20"/>
                  <w:szCs w:val="20"/>
                  <w:rPrChange w:id="112162" w:author="pete jones" w:date="2022-01-12T17:28:00Z">
                    <w:rPr/>
                  </w:rPrChange>
                </w:rPr>
                <w:t>ENGR1330</w:t>
              </w:r>
            </w:ins>
          </w:p>
        </w:tc>
        <w:tc>
          <w:tcPr>
            <w:tcW w:w="5904" w:type="dxa"/>
            <w:noWrap/>
            <w:hideMark/>
            <w:tcPrChange w:id="112163" w:author="pete jones" w:date="2022-01-12T17:29:00Z">
              <w:tcPr>
                <w:tcW w:w="5904" w:type="dxa"/>
                <w:noWrap/>
                <w:hideMark/>
              </w:tcPr>
            </w:tcPrChange>
          </w:tcPr>
          <w:p w14:paraId="123245A7" w14:textId="77777777" w:rsidR="00D32D2F" w:rsidRPr="00D32D2F" w:rsidRDefault="00D32D2F">
            <w:pPr>
              <w:spacing w:before="0" w:after="0" w:line="240" w:lineRule="auto"/>
              <w:jc w:val="left"/>
              <w:rPr>
                <w:ins w:id="112164" w:author="pete jones" w:date="2022-01-12T17:28:00Z"/>
                <w:sz w:val="20"/>
                <w:szCs w:val="20"/>
                <w:rPrChange w:id="112165" w:author="pete jones" w:date="2022-01-12T17:28:00Z">
                  <w:rPr>
                    <w:ins w:id="112166" w:author="pete jones" w:date="2022-01-12T17:28:00Z"/>
                  </w:rPr>
                </w:rPrChange>
              </w:rPr>
              <w:pPrChange w:id="112167" w:author="pete jones" w:date="2022-01-12T17:28:00Z">
                <w:pPr>
                  <w:jc w:val="left"/>
                </w:pPr>
              </w:pPrChange>
            </w:pPr>
            <w:ins w:id="112168" w:author="pete jones" w:date="2022-01-12T17:28:00Z">
              <w:r w:rsidRPr="00D32D2F">
                <w:rPr>
                  <w:sz w:val="20"/>
                  <w:szCs w:val="20"/>
                  <w:rPrChange w:id="112169" w:author="pete jones" w:date="2022-01-12T17:28:00Z">
                    <w:rPr/>
                  </w:rPrChange>
                </w:rPr>
                <w:t>Fundamentals of Machine Shop Operations</w:t>
              </w:r>
            </w:ins>
          </w:p>
        </w:tc>
        <w:tc>
          <w:tcPr>
            <w:tcW w:w="616" w:type="dxa"/>
            <w:noWrap/>
            <w:hideMark/>
            <w:tcPrChange w:id="112170" w:author="pete jones" w:date="2022-01-12T17:29:00Z">
              <w:tcPr>
                <w:tcW w:w="616" w:type="dxa"/>
                <w:noWrap/>
                <w:hideMark/>
              </w:tcPr>
            </w:tcPrChange>
          </w:tcPr>
          <w:p w14:paraId="2DA6E153" w14:textId="77777777" w:rsidR="00D32D2F" w:rsidRPr="00D32D2F" w:rsidRDefault="00D32D2F">
            <w:pPr>
              <w:spacing w:before="0" w:after="0" w:line="240" w:lineRule="auto"/>
              <w:jc w:val="center"/>
              <w:rPr>
                <w:ins w:id="112171" w:author="pete jones" w:date="2022-01-12T17:28:00Z"/>
                <w:sz w:val="20"/>
                <w:szCs w:val="20"/>
                <w:rPrChange w:id="112172" w:author="pete jones" w:date="2022-01-12T17:28:00Z">
                  <w:rPr>
                    <w:ins w:id="112173" w:author="pete jones" w:date="2022-01-12T17:28:00Z"/>
                  </w:rPr>
                </w:rPrChange>
              </w:rPr>
              <w:pPrChange w:id="112174" w:author="pete jones" w:date="2022-01-12T17:29:00Z">
                <w:pPr>
                  <w:jc w:val="left"/>
                </w:pPr>
              </w:pPrChange>
            </w:pPr>
            <w:ins w:id="112175" w:author="pete jones" w:date="2022-01-12T17:28:00Z">
              <w:r w:rsidRPr="00D32D2F">
                <w:rPr>
                  <w:sz w:val="20"/>
                  <w:szCs w:val="20"/>
                  <w:rPrChange w:id="112176" w:author="pete jones" w:date="2022-01-12T17:28:00Z">
                    <w:rPr/>
                  </w:rPrChange>
                </w:rPr>
                <w:t>x</w:t>
              </w:r>
            </w:ins>
          </w:p>
        </w:tc>
        <w:tc>
          <w:tcPr>
            <w:tcW w:w="616" w:type="dxa"/>
            <w:noWrap/>
            <w:hideMark/>
            <w:tcPrChange w:id="112177" w:author="pete jones" w:date="2022-01-12T17:29:00Z">
              <w:tcPr>
                <w:tcW w:w="616" w:type="dxa"/>
                <w:noWrap/>
                <w:hideMark/>
              </w:tcPr>
            </w:tcPrChange>
          </w:tcPr>
          <w:p w14:paraId="761EF5D4" w14:textId="77777777" w:rsidR="00D32D2F" w:rsidRPr="00D32D2F" w:rsidRDefault="00D32D2F">
            <w:pPr>
              <w:spacing w:before="0" w:after="0" w:line="240" w:lineRule="auto"/>
              <w:jc w:val="center"/>
              <w:rPr>
                <w:ins w:id="112178" w:author="pete jones" w:date="2022-01-12T17:28:00Z"/>
                <w:sz w:val="20"/>
                <w:szCs w:val="20"/>
                <w:rPrChange w:id="112179" w:author="pete jones" w:date="2022-01-12T17:28:00Z">
                  <w:rPr>
                    <w:ins w:id="112180" w:author="pete jones" w:date="2022-01-12T17:28:00Z"/>
                  </w:rPr>
                </w:rPrChange>
              </w:rPr>
              <w:pPrChange w:id="112181" w:author="pete jones" w:date="2022-01-12T17:29:00Z">
                <w:pPr>
                  <w:jc w:val="left"/>
                </w:pPr>
              </w:pPrChange>
            </w:pPr>
            <w:ins w:id="112182" w:author="pete jones" w:date="2022-01-12T17:28:00Z">
              <w:r w:rsidRPr="00D32D2F">
                <w:rPr>
                  <w:sz w:val="20"/>
                  <w:szCs w:val="20"/>
                  <w:rPrChange w:id="112183" w:author="pete jones" w:date="2022-01-12T17:28:00Z">
                    <w:rPr/>
                  </w:rPrChange>
                </w:rPr>
                <w:t>3</w:t>
              </w:r>
            </w:ins>
          </w:p>
        </w:tc>
        <w:tc>
          <w:tcPr>
            <w:tcW w:w="616" w:type="dxa"/>
            <w:noWrap/>
            <w:hideMark/>
            <w:tcPrChange w:id="112184" w:author="pete jones" w:date="2022-01-12T17:29:00Z">
              <w:tcPr>
                <w:tcW w:w="616" w:type="dxa"/>
                <w:noWrap/>
                <w:hideMark/>
              </w:tcPr>
            </w:tcPrChange>
          </w:tcPr>
          <w:p w14:paraId="1CC9CD90" w14:textId="77777777" w:rsidR="00D32D2F" w:rsidRPr="00D32D2F" w:rsidRDefault="00D32D2F">
            <w:pPr>
              <w:spacing w:before="0" w:after="0" w:line="240" w:lineRule="auto"/>
              <w:jc w:val="center"/>
              <w:rPr>
                <w:ins w:id="112185" w:author="pete jones" w:date="2022-01-12T17:28:00Z"/>
                <w:sz w:val="20"/>
                <w:szCs w:val="20"/>
                <w:rPrChange w:id="112186" w:author="pete jones" w:date="2022-01-12T17:28:00Z">
                  <w:rPr>
                    <w:ins w:id="112187" w:author="pete jones" w:date="2022-01-12T17:28:00Z"/>
                  </w:rPr>
                </w:rPrChange>
              </w:rPr>
              <w:pPrChange w:id="112188" w:author="pete jones" w:date="2022-01-12T17:29:00Z">
                <w:pPr>
                  <w:jc w:val="left"/>
                </w:pPr>
              </w:pPrChange>
            </w:pPr>
            <w:ins w:id="112189" w:author="pete jones" w:date="2022-01-12T17:28:00Z">
              <w:r w:rsidRPr="00D32D2F">
                <w:rPr>
                  <w:sz w:val="20"/>
                  <w:szCs w:val="20"/>
                  <w:rPrChange w:id="112190" w:author="pete jones" w:date="2022-01-12T17:28:00Z">
                    <w:rPr/>
                  </w:rPrChange>
                </w:rPr>
                <w:t>2</w:t>
              </w:r>
            </w:ins>
          </w:p>
        </w:tc>
        <w:tc>
          <w:tcPr>
            <w:tcW w:w="616" w:type="dxa"/>
            <w:noWrap/>
            <w:hideMark/>
            <w:tcPrChange w:id="112191" w:author="pete jones" w:date="2022-01-12T17:29:00Z">
              <w:tcPr>
                <w:tcW w:w="616" w:type="dxa"/>
                <w:noWrap/>
                <w:hideMark/>
              </w:tcPr>
            </w:tcPrChange>
          </w:tcPr>
          <w:p w14:paraId="04DFD76C" w14:textId="77777777" w:rsidR="00D32D2F" w:rsidRPr="00D32D2F" w:rsidRDefault="00D32D2F">
            <w:pPr>
              <w:spacing w:before="0" w:after="0" w:line="240" w:lineRule="auto"/>
              <w:jc w:val="center"/>
              <w:rPr>
                <w:ins w:id="112192" w:author="pete jones" w:date="2022-01-12T17:28:00Z"/>
                <w:sz w:val="20"/>
                <w:szCs w:val="20"/>
                <w:rPrChange w:id="112193" w:author="pete jones" w:date="2022-01-12T17:28:00Z">
                  <w:rPr>
                    <w:ins w:id="112194" w:author="pete jones" w:date="2022-01-12T17:28:00Z"/>
                  </w:rPr>
                </w:rPrChange>
              </w:rPr>
              <w:pPrChange w:id="112195" w:author="pete jones" w:date="2022-01-12T17:29:00Z">
                <w:pPr>
                  <w:jc w:val="left"/>
                </w:pPr>
              </w:pPrChange>
            </w:pPr>
            <w:ins w:id="112196" w:author="pete jones" w:date="2022-01-12T17:28:00Z">
              <w:r w:rsidRPr="00D32D2F">
                <w:rPr>
                  <w:sz w:val="20"/>
                  <w:szCs w:val="20"/>
                  <w:rPrChange w:id="112197" w:author="pete jones" w:date="2022-01-12T17:28:00Z">
                    <w:rPr/>
                  </w:rPrChange>
                </w:rPr>
                <w:t>1</w:t>
              </w:r>
            </w:ins>
          </w:p>
        </w:tc>
        <w:tc>
          <w:tcPr>
            <w:tcW w:w="616" w:type="dxa"/>
            <w:noWrap/>
            <w:hideMark/>
            <w:tcPrChange w:id="112198" w:author="pete jones" w:date="2022-01-12T17:29:00Z">
              <w:tcPr>
                <w:tcW w:w="616" w:type="dxa"/>
                <w:noWrap/>
                <w:hideMark/>
              </w:tcPr>
            </w:tcPrChange>
          </w:tcPr>
          <w:p w14:paraId="1A57F000" w14:textId="77777777" w:rsidR="00D32D2F" w:rsidRPr="00D32D2F" w:rsidRDefault="00D32D2F">
            <w:pPr>
              <w:spacing w:before="0" w:after="0" w:line="240" w:lineRule="auto"/>
              <w:jc w:val="center"/>
              <w:rPr>
                <w:ins w:id="112199" w:author="pete jones" w:date="2022-01-12T17:28:00Z"/>
                <w:sz w:val="20"/>
                <w:szCs w:val="20"/>
                <w:rPrChange w:id="112200" w:author="pete jones" w:date="2022-01-12T17:28:00Z">
                  <w:rPr>
                    <w:ins w:id="112201" w:author="pete jones" w:date="2022-01-12T17:28:00Z"/>
                  </w:rPr>
                </w:rPrChange>
              </w:rPr>
              <w:pPrChange w:id="112202" w:author="pete jones" w:date="2022-01-12T17:29:00Z">
                <w:pPr>
                  <w:jc w:val="left"/>
                </w:pPr>
              </w:pPrChange>
            </w:pPr>
            <w:ins w:id="112203" w:author="pete jones" w:date="2022-01-12T17:28:00Z">
              <w:r w:rsidRPr="00D32D2F">
                <w:rPr>
                  <w:sz w:val="20"/>
                  <w:szCs w:val="20"/>
                  <w:rPrChange w:id="112204" w:author="pete jones" w:date="2022-01-12T17:28:00Z">
                    <w:rPr/>
                  </w:rPrChange>
                </w:rPr>
                <w:t>4</w:t>
              </w:r>
            </w:ins>
          </w:p>
        </w:tc>
        <w:tc>
          <w:tcPr>
            <w:tcW w:w="616" w:type="dxa"/>
            <w:noWrap/>
            <w:hideMark/>
            <w:tcPrChange w:id="112205" w:author="pete jones" w:date="2022-01-12T17:29:00Z">
              <w:tcPr>
                <w:tcW w:w="616" w:type="dxa"/>
                <w:noWrap/>
                <w:hideMark/>
              </w:tcPr>
            </w:tcPrChange>
          </w:tcPr>
          <w:p w14:paraId="3A9EF875" w14:textId="77777777" w:rsidR="00D32D2F" w:rsidRPr="00D32D2F" w:rsidRDefault="00D32D2F">
            <w:pPr>
              <w:spacing w:before="0" w:after="0" w:line="240" w:lineRule="auto"/>
              <w:jc w:val="center"/>
              <w:rPr>
                <w:ins w:id="112206" w:author="pete jones" w:date="2022-01-12T17:28:00Z"/>
                <w:sz w:val="20"/>
                <w:szCs w:val="20"/>
                <w:rPrChange w:id="112207" w:author="pete jones" w:date="2022-01-12T17:28:00Z">
                  <w:rPr>
                    <w:ins w:id="112208" w:author="pete jones" w:date="2022-01-12T17:28:00Z"/>
                  </w:rPr>
                </w:rPrChange>
              </w:rPr>
              <w:pPrChange w:id="112209" w:author="pete jones" w:date="2022-01-12T17:29:00Z">
                <w:pPr>
                  <w:jc w:val="left"/>
                </w:pPr>
              </w:pPrChange>
            </w:pPr>
            <w:ins w:id="112210" w:author="pete jones" w:date="2022-01-12T17:28:00Z">
              <w:r w:rsidRPr="00D32D2F">
                <w:rPr>
                  <w:sz w:val="20"/>
                  <w:szCs w:val="20"/>
                  <w:rPrChange w:id="112211" w:author="pete jones" w:date="2022-01-12T17:28:00Z">
                    <w:rPr/>
                  </w:rPrChange>
                </w:rPr>
                <w:t>4</w:t>
              </w:r>
            </w:ins>
          </w:p>
        </w:tc>
        <w:tc>
          <w:tcPr>
            <w:tcW w:w="616" w:type="dxa"/>
            <w:noWrap/>
            <w:hideMark/>
            <w:tcPrChange w:id="112212" w:author="pete jones" w:date="2022-01-12T17:29:00Z">
              <w:tcPr>
                <w:tcW w:w="616" w:type="dxa"/>
                <w:noWrap/>
                <w:hideMark/>
              </w:tcPr>
            </w:tcPrChange>
          </w:tcPr>
          <w:p w14:paraId="7FAE6CC7" w14:textId="77777777" w:rsidR="00D32D2F" w:rsidRPr="00D32D2F" w:rsidRDefault="00D32D2F">
            <w:pPr>
              <w:spacing w:before="0" w:after="0" w:line="240" w:lineRule="auto"/>
              <w:jc w:val="center"/>
              <w:rPr>
                <w:ins w:id="112213" w:author="pete jones" w:date="2022-01-12T17:28:00Z"/>
                <w:sz w:val="20"/>
                <w:szCs w:val="20"/>
                <w:rPrChange w:id="112214" w:author="pete jones" w:date="2022-01-12T17:28:00Z">
                  <w:rPr>
                    <w:ins w:id="112215" w:author="pete jones" w:date="2022-01-12T17:28:00Z"/>
                  </w:rPr>
                </w:rPrChange>
              </w:rPr>
              <w:pPrChange w:id="112216" w:author="pete jones" w:date="2022-01-12T17:29:00Z">
                <w:pPr>
                  <w:jc w:val="left"/>
                </w:pPr>
              </w:pPrChange>
            </w:pPr>
            <w:ins w:id="112217" w:author="pete jones" w:date="2022-01-12T17:28:00Z">
              <w:r w:rsidRPr="00D32D2F">
                <w:rPr>
                  <w:sz w:val="20"/>
                  <w:szCs w:val="20"/>
                  <w:rPrChange w:id="112218" w:author="pete jones" w:date="2022-01-12T17:28:00Z">
                    <w:rPr/>
                  </w:rPrChange>
                </w:rPr>
                <w:t>4</w:t>
              </w:r>
            </w:ins>
          </w:p>
        </w:tc>
        <w:tc>
          <w:tcPr>
            <w:tcW w:w="616" w:type="dxa"/>
            <w:noWrap/>
            <w:hideMark/>
            <w:tcPrChange w:id="112219" w:author="pete jones" w:date="2022-01-12T17:29:00Z">
              <w:tcPr>
                <w:tcW w:w="616" w:type="dxa"/>
                <w:noWrap/>
                <w:hideMark/>
              </w:tcPr>
            </w:tcPrChange>
          </w:tcPr>
          <w:p w14:paraId="61900B0C" w14:textId="77777777" w:rsidR="00D32D2F" w:rsidRPr="00D32D2F" w:rsidRDefault="00D32D2F">
            <w:pPr>
              <w:spacing w:before="0" w:after="0" w:line="240" w:lineRule="auto"/>
              <w:jc w:val="center"/>
              <w:rPr>
                <w:ins w:id="112220" w:author="pete jones" w:date="2022-01-12T17:28:00Z"/>
                <w:sz w:val="20"/>
                <w:szCs w:val="20"/>
                <w:rPrChange w:id="112221" w:author="pete jones" w:date="2022-01-12T17:28:00Z">
                  <w:rPr>
                    <w:ins w:id="112222" w:author="pete jones" w:date="2022-01-12T17:28:00Z"/>
                  </w:rPr>
                </w:rPrChange>
              </w:rPr>
              <w:pPrChange w:id="112223" w:author="pete jones" w:date="2022-01-12T17:29:00Z">
                <w:pPr>
                  <w:jc w:val="left"/>
                </w:pPr>
              </w:pPrChange>
            </w:pPr>
            <w:ins w:id="112224" w:author="pete jones" w:date="2022-01-12T17:28:00Z">
              <w:r w:rsidRPr="00D32D2F">
                <w:rPr>
                  <w:sz w:val="20"/>
                  <w:szCs w:val="20"/>
                  <w:rPrChange w:id="112225" w:author="pete jones" w:date="2022-01-12T17:28:00Z">
                    <w:rPr/>
                  </w:rPrChange>
                </w:rPr>
                <w:t>4</w:t>
              </w:r>
            </w:ins>
          </w:p>
        </w:tc>
      </w:tr>
      <w:tr w:rsidR="00D32D2F" w:rsidRPr="00D32D2F" w14:paraId="26263CAE" w14:textId="77777777" w:rsidTr="00D32D2F">
        <w:trPr>
          <w:trHeight w:val="300"/>
          <w:jc w:val="center"/>
          <w:ins w:id="112226" w:author="pete jones" w:date="2022-01-12T17:28:00Z"/>
        </w:trPr>
        <w:tc>
          <w:tcPr>
            <w:tcW w:w="868" w:type="dxa"/>
            <w:noWrap/>
            <w:hideMark/>
          </w:tcPr>
          <w:p w14:paraId="45C08A7D" w14:textId="77777777" w:rsidR="00D32D2F" w:rsidRPr="00D32D2F" w:rsidRDefault="00D32D2F">
            <w:pPr>
              <w:spacing w:before="0" w:after="0" w:line="240" w:lineRule="auto"/>
              <w:jc w:val="left"/>
              <w:rPr>
                <w:ins w:id="112227" w:author="pete jones" w:date="2022-01-12T17:28:00Z"/>
                <w:sz w:val="20"/>
                <w:szCs w:val="20"/>
                <w:rPrChange w:id="112228" w:author="pete jones" w:date="2022-01-12T17:28:00Z">
                  <w:rPr>
                    <w:ins w:id="112229" w:author="pete jones" w:date="2022-01-12T17:28:00Z"/>
                  </w:rPr>
                </w:rPrChange>
              </w:rPr>
              <w:pPrChange w:id="112230" w:author="pete jones" w:date="2022-01-12T17:28:00Z">
                <w:pPr>
                  <w:jc w:val="left"/>
                </w:pPr>
              </w:pPrChange>
            </w:pPr>
            <w:ins w:id="112231" w:author="pete jones" w:date="2022-01-12T17:28:00Z">
              <w:r w:rsidRPr="00D32D2F">
                <w:rPr>
                  <w:sz w:val="20"/>
                  <w:szCs w:val="20"/>
                  <w:rPrChange w:id="112232" w:author="pete jones" w:date="2022-01-12T17:28:00Z">
                    <w:rPr/>
                  </w:rPrChange>
                </w:rPr>
                <w:t>5</w:t>
              </w:r>
            </w:ins>
          </w:p>
        </w:tc>
        <w:tc>
          <w:tcPr>
            <w:tcW w:w="1516" w:type="dxa"/>
            <w:noWrap/>
            <w:hideMark/>
          </w:tcPr>
          <w:p w14:paraId="068DBCA6" w14:textId="77777777" w:rsidR="00D32D2F" w:rsidRPr="00D32D2F" w:rsidRDefault="00D32D2F">
            <w:pPr>
              <w:spacing w:before="0" w:after="0" w:line="240" w:lineRule="auto"/>
              <w:jc w:val="left"/>
              <w:rPr>
                <w:ins w:id="112233" w:author="pete jones" w:date="2022-01-12T17:28:00Z"/>
                <w:sz w:val="20"/>
                <w:szCs w:val="20"/>
                <w:rPrChange w:id="112234" w:author="pete jones" w:date="2022-01-12T17:28:00Z">
                  <w:rPr>
                    <w:ins w:id="112235" w:author="pete jones" w:date="2022-01-12T17:28:00Z"/>
                  </w:rPr>
                </w:rPrChange>
              </w:rPr>
              <w:pPrChange w:id="112236" w:author="pete jones" w:date="2022-01-12T17:28:00Z">
                <w:pPr>
                  <w:jc w:val="left"/>
                </w:pPr>
              </w:pPrChange>
            </w:pPr>
            <w:ins w:id="112237" w:author="pete jones" w:date="2022-01-12T17:28:00Z">
              <w:r w:rsidRPr="00D32D2F">
                <w:rPr>
                  <w:sz w:val="20"/>
                  <w:szCs w:val="20"/>
                  <w:rPrChange w:id="112238" w:author="pete jones" w:date="2022-01-12T17:28:00Z">
                    <w:rPr/>
                  </w:rPrChange>
                </w:rPr>
                <w:t>ENGR2110</w:t>
              </w:r>
            </w:ins>
          </w:p>
        </w:tc>
        <w:tc>
          <w:tcPr>
            <w:tcW w:w="5904" w:type="dxa"/>
            <w:noWrap/>
            <w:hideMark/>
          </w:tcPr>
          <w:p w14:paraId="068ADA9D" w14:textId="77777777" w:rsidR="00D32D2F" w:rsidRPr="00D32D2F" w:rsidRDefault="00D32D2F">
            <w:pPr>
              <w:spacing w:before="0" w:after="0" w:line="240" w:lineRule="auto"/>
              <w:jc w:val="left"/>
              <w:rPr>
                <w:ins w:id="112239" w:author="pete jones" w:date="2022-01-12T17:28:00Z"/>
                <w:sz w:val="20"/>
                <w:szCs w:val="20"/>
                <w:rPrChange w:id="112240" w:author="pete jones" w:date="2022-01-12T17:28:00Z">
                  <w:rPr>
                    <w:ins w:id="112241" w:author="pete jones" w:date="2022-01-12T17:28:00Z"/>
                  </w:rPr>
                </w:rPrChange>
              </w:rPr>
              <w:pPrChange w:id="112242" w:author="pete jones" w:date="2022-01-12T17:28:00Z">
                <w:pPr>
                  <w:jc w:val="left"/>
                </w:pPr>
              </w:pPrChange>
            </w:pPr>
            <w:ins w:id="112243" w:author="pete jones" w:date="2022-01-12T17:28:00Z">
              <w:r w:rsidRPr="00D32D2F">
                <w:rPr>
                  <w:sz w:val="20"/>
                  <w:szCs w:val="20"/>
                  <w:rPrChange w:id="112244" w:author="pete jones" w:date="2022-01-12T17:28:00Z">
                    <w:rPr/>
                  </w:rPrChange>
                </w:rPr>
                <w:t>Principles of Integrated Engineering</w:t>
              </w:r>
            </w:ins>
          </w:p>
        </w:tc>
        <w:tc>
          <w:tcPr>
            <w:tcW w:w="616" w:type="dxa"/>
            <w:noWrap/>
            <w:hideMark/>
          </w:tcPr>
          <w:p w14:paraId="17F17641" w14:textId="77777777" w:rsidR="00D32D2F" w:rsidRPr="00D32D2F" w:rsidRDefault="00D32D2F">
            <w:pPr>
              <w:spacing w:before="0" w:after="0" w:line="240" w:lineRule="auto"/>
              <w:jc w:val="center"/>
              <w:rPr>
                <w:ins w:id="112245" w:author="pete jones" w:date="2022-01-12T17:28:00Z"/>
                <w:sz w:val="20"/>
                <w:szCs w:val="20"/>
                <w:rPrChange w:id="112246" w:author="pete jones" w:date="2022-01-12T17:28:00Z">
                  <w:rPr>
                    <w:ins w:id="112247" w:author="pete jones" w:date="2022-01-12T17:28:00Z"/>
                  </w:rPr>
                </w:rPrChange>
              </w:rPr>
              <w:pPrChange w:id="112248" w:author="pete jones" w:date="2022-01-12T17:29:00Z">
                <w:pPr>
                  <w:jc w:val="left"/>
                </w:pPr>
              </w:pPrChange>
            </w:pPr>
            <w:ins w:id="112249" w:author="pete jones" w:date="2022-01-12T17:28:00Z">
              <w:r w:rsidRPr="00D32D2F">
                <w:rPr>
                  <w:sz w:val="20"/>
                  <w:szCs w:val="20"/>
                  <w:rPrChange w:id="112250" w:author="pete jones" w:date="2022-01-12T17:28:00Z">
                    <w:rPr/>
                  </w:rPrChange>
                </w:rPr>
                <w:t>x</w:t>
              </w:r>
            </w:ins>
          </w:p>
        </w:tc>
        <w:tc>
          <w:tcPr>
            <w:tcW w:w="616" w:type="dxa"/>
            <w:noWrap/>
            <w:hideMark/>
          </w:tcPr>
          <w:p w14:paraId="25525E74" w14:textId="77777777" w:rsidR="00D32D2F" w:rsidRPr="00D32D2F" w:rsidRDefault="00D32D2F">
            <w:pPr>
              <w:spacing w:before="0" w:after="0" w:line="240" w:lineRule="auto"/>
              <w:jc w:val="center"/>
              <w:rPr>
                <w:ins w:id="112251" w:author="pete jones" w:date="2022-01-12T17:28:00Z"/>
                <w:sz w:val="20"/>
                <w:szCs w:val="20"/>
                <w:rPrChange w:id="112252" w:author="pete jones" w:date="2022-01-12T17:28:00Z">
                  <w:rPr>
                    <w:ins w:id="112253" w:author="pete jones" w:date="2022-01-12T17:28:00Z"/>
                  </w:rPr>
                </w:rPrChange>
              </w:rPr>
              <w:pPrChange w:id="112254" w:author="pete jones" w:date="2022-01-12T17:29:00Z">
                <w:pPr>
                  <w:jc w:val="left"/>
                </w:pPr>
              </w:pPrChange>
            </w:pPr>
            <w:ins w:id="112255" w:author="pete jones" w:date="2022-01-12T17:28:00Z">
              <w:r w:rsidRPr="00D32D2F">
                <w:rPr>
                  <w:sz w:val="20"/>
                  <w:szCs w:val="20"/>
                  <w:rPrChange w:id="112256" w:author="pete jones" w:date="2022-01-12T17:28:00Z">
                    <w:rPr/>
                  </w:rPrChange>
                </w:rPr>
                <w:t>3</w:t>
              </w:r>
            </w:ins>
          </w:p>
        </w:tc>
        <w:tc>
          <w:tcPr>
            <w:tcW w:w="616" w:type="dxa"/>
            <w:noWrap/>
            <w:hideMark/>
          </w:tcPr>
          <w:p w14:paraId="63FE3C83" w14:textId="77777777" w:rsidR="00D32D2F" w:rsidRPr="00D32D2F" w:rsidRDefault="00D32D2F">
            <w:pPr>
              <w:spacing w:before="0" w:after="0" w:line="240" w:lineRule="auto"/>
              <w:jc w:val="center"/>
              <w:rPr>
                <w:ins w:id="112257" w:author="pete jones" w:date="2022-01-12T17:28:00Z"/>
                <w:sz w:val="20"/>
                <w:szCs w:val="20"/>
                <w:rPrChange w:id="112258" w:author="pete jones" w:date="2022-01-12T17:28:00Z">
                  <w:rPr>
                    <w:ins w:id="112259" w:author="pete jones" w:date="2022-01-12T17:28:00Z"/>
                  </w:rPr>
                </w:rPrChange>
              </w:rPr>
              <w:pPrChange w:id="112260" w:author="pete jones" w:date="2022-01-12T17:29:00Z">
                <w:pPr>
                  <w:jc w:val="left"/>
                </w:pPr>
              </w:pPrChange>
            </w:pPr>
            <w:ins w:id="112261" w:author="pete jones" w:date="2022-01-12T17:28:00Z">
              <w:r w:rsidRPr="00D32D2F">
                <w:rPr>
                  <w:sz w:val="20"/>
                  <w:szCs w:val="20"/>
                  <w:rPrChange w:id="112262" w:author="pete jones" w:date="2022-01-12T17:28:00Z">
                    <w:rPr/>
                  </w:rPrChange>
                </w:rPr>
                <w:t>3</w:t>
              </w:r>
            </w:ins>
          </w:p>
        </w:tc>
        <w:tc>
          <w:tcPr>
            <w:tcW w:w="616" w:type="dxa"/>
            <w:noWrap/>
            <w:hideMark/>
          </w:tcPr>
          <w:p w14:paraId="2B646C85" w14:textId="77777777" w:rsidR="00D32D2F" w:rsidRPr="00D32D2F" w:rsidRDefault="00D32D2F">
            <w:pPr>
              <w:spacing w:before="0" w:after="0" w:line="240" w:lineRule="auto"/>
              <w:jc w:val="center"/>
              <w:rPr>
                <w:ins w:id="112263" w:author="pete jones" w:date="2022-01-12T17:28:00Z"/>
                <w:sz w:val="20"/>
                <w:szCs w:val="20"/>
                <w:rPrChange w:id="112264" w:author="pete jones" w:date="2022-01-12T17:28:00Z">
                  <w:rPr>
                    <w:ins w:id="112265" w:author="pete jones" w:date="2022-01-12T17:28:00Z"/>
                  </w:rPr>
                </w:rPrChange>
              </w:rPr>
              <w:pPrChange w:id="112266" w:author="pete jones" w:date="2022-01-12T17:29:00Z">
                <w:pPr>
                  <w:jc w:val="left"/>
                </w:pPr>
              </w:pPrChange>
            </w:pPr>
            <w:ins w:id="112267" w:author="pete jones" w:date="2022-01-12T17:28:00Z">
              <w:r w:rsidRPr="00D32D2F">
                <w:rPr>
                  <w:sz w:val="20"/>
                  <w:szCs w:val="20"/>
                  <w:rPrChange w:id="112268" w:author="pete jones" w:date="2022-01-12T17:28:00Z">
                    <w:rPr/>
                  </w:rPrChange>
                </w:rPr>
                <w:t>2</w:t>
              </w:r>
            </w:ins>
          </w:p>
        </w:tc>
        <w:tc>
          <w:tcPr>
            <w:tcW w:w="616" w:type="dxa"/>
            <w:noWrap/>
            <w:hideMark/>
          </w:tcPr>
          <w:p w14:paraId="46A3F89E" w14:textId="77777777" w:rsidR="00D32D2F" w:rsidRPr="00D32D2F" w:rsidRDefault="00D32D2F">
            <w:pPr>
              <w:spacing w:before="0" w:after="0" w:line="240" w:lineRule="auto"/>
              <w:jc w:val="center"/>
              <w:rPr>
                <w:ins w:id="112269" w:author="pete jones" w:date="2022-01-12T17:28:00Z"/>
                <w:sz w:val="20"/>
                <w:szCs w:val="20"/>
                <w:rPrChange w:id="112270" w:author="pete jones" w:date="2022-01-12T17:28:00Z">
                  <w:rPr>
                    <w:ins w:id="112271" w:author="pete jones" w:date="2022-01-12T17:28:00Z"/>
                  </w:rPr>
                </w:rPrChange>
              </w:rPr>
              <w:pPrChange w:id="112272" w:author="pete jones" w:date="2022-01-12T17:29:00Z">
                <w:pPr>
                  <w:jc w:val="left"/>
                </w:pPr>
              </w:pPrChange>
            </w:pPr>
            <w:ins w:id="112273" w:author="pete jones" w:date="2022-01-12T17:28:00Z">
              <w:r w:rsidRPr="00D32D2F">
                <w:rPr>
                  <w:sz w:val="20"/>
                  <w:szCs w:val="20"/>
                  <w:rPrChange w:id="112274" w:author="pete jones" w:date="2022-01-12T17:28:00Z">
                    <w:rPr/>
                  </w:rPrChange>
                </w:rPr>
                <w:t>4</w:t>
              </w:r>
            </w:ins>
          </w:p>
        </w:tc>
        <w:tc>
          <w:tcPr>
            <w:tcW w:w="616" w:type="dxa"/>
            <w:noWrap/>
            <w:hideMark/>
          </w:tcPr>
          <w:p w14:paraId="1B85981F" w14:textId="77777777" w:rsidR="00D32D2F" w:rsidRPr="00D32D2F" w:rsidRDefault="00D32D2F">
            <w:pPr>
              <w:spacing w:before="0" w:after="0" w:line="240" w:lineRule="auto"/>
              <w:jc w:val="center"/>
              <w:rPr>
                <w:ins w:id="112275" w:author="pete jones" w:date="2022-01-12T17:28:00Z"/>
                <w:sz w:val="20"/>
                <w:szCs w:val="20"/>
                <w:rPrChange w:id="112276" w:author="pete jones" w:date="2022-01-12T17:28:00Z">
                  <w:rPr>
                    <w:ins w:id="112277" w:author="pete jones" w:date="2022-01-12T17:28:00Z"/>
                  </w:rPr>
                </w:rPrChange>
              </w:rPr>
              <w:pPrChange w:id="112278" w:author="pete jones" w:date="2022-01-12T17:29:00Z">
                <w:pPr>
                  <w:jc w:val="left"/>
                </w:pPr>
              </w:pPrChange>
            </w:pPr>
            <w:ins w:id="112279" w:author="pete jones" w:date="2022-01-12T17:28:00Z">
              <w:r w:rsidRPr="00D32D2F">
                <w:rPr>
                  <w:sz w:val="20"/>
                  <w:szCs w:val="20"/>
                  <w:rPrChange w:id="112280" w:author="pete jones" w:date="2022-01-12T17:28:00Z">
                    <w:rPr/>
                  </w:rPrChange>
                </w:rPr>
                <w:t>4</w:t>
              </w:r>
            </w:ins>
          </w:p>
        </w:tc>
        <w:tc>
          <w:tcPr>
            <w:tcW w:w="616" w:type="dxa"/>
            <w:noWrap/>
            <w:hideMark/>
          </w:tcPr>
          <w:p w14:paraId="6F29A51E" w14:textId="77777777" w:rsidR="00D32D2F" w:rsidRPr="00D32D2F" w:rsidRDefault="00D32D2F">
            <w:pPr>
              <w:spacing w:before="0" w:after="0" w:line="240" w:lineRule="auto"/>
              <w:jc w:val="center"/>
              <w:rPr>
                <w:ins w:id="112281" w:author="pete jones" w:date="2022-01-12T17:28:00Z"/>
                <w:sz w:val="20"/>
                <w:szCs w:val="20"/>
                <w:rPrChange w:id="112282" w:author="pete jones" w:date="2022-01-12T17:28:00Z">
                  <w:rPr>
                    <w:ins w:id="112283" w:author="pete jones" w:date="2022-01-12T17:28:00Z"/>
                  </w:rPr>
                </w:rPrChange>
              </w:rPr>
              <w:pPrChange w:id="112284" w:author="pete jones" w:date="2022-01-12T17:29:00Z">
                <w:pPr>
                  <w:jc w:val="left"/>
                </w:pPr>
              </w:pPrChange>
            </w:pPr>
            <w:ins w:id="112285" w:author="pete jones" w:date="2022-01-12T17:28:00Z">
              <w:r w:rsidRPr="00D32D2F">
                <w:rPr>
                  <w:sz w:val="20"/>
                  <w:szCs w:val="20"/>
                  <w:rPrChange w:id="112286" w:author="pete jones" w:date="2022-01-12T17:28:00Z">
                    <w:rPr/>
                  </w:rPrChange>
                </w:rPr>
                <w:t>4</w:t>
              </w:r>
            </w:ins>
          </w:p>
        </w:tc>
        <w:tc>
          <w:tcPr>
            <w:tcW w:w="616" w:type="dxa"/>
            <w:noWrap/>
            <w:hideMark/>
          </w:tcPr>
          <w:p w14:paraId="2BB05128" w14:textId="77777777" w:rsidR="00D32D2F" w:rsidRPr="00D32D2F" w:rsidRDefault="00D32D2F">
            <w:pPr>
              <w:spacing w:before="0" w:after="0" w:line="240" w:lineRule="auto"/>
              <w:jc w:val="center"/>
              <w:rPr>
                <w:ins w:id="112287" w:author="pete jones" w:date="2022-01-12T17:28:00Z"/>
                <w:sz w:val="20"/>
                <w:szCs w:val="20"/>
                <w:rPrChange w:id="112288" w:author="pete jones" w:date="2022-01-12T17:28:00Z">
                  <w:rPr>
                    <w:ins w:id="112289" w:author="pete jones" w:date="2022-01-12T17:28:00Z"/>
                  </w:rPr>
                </w:rPrChange>
              </w:rPr>
              <w:pPrChange w:id="112290" w:author="pete jones" w:date="2022-01-12T17:29:00Z">
                <w:pPr>
                  <w:jc w:val="left"/>
                </w:pPr>
              </w:pPrChange>
            </w:pPr>
            <w:ins w:id="112291" w:author="pete jones" w:date="2022-01-12T17:28:00Z">
              <w:r w:rsidRPr="00D32D2F">
                <w:rPr>
                  <w:sz w:val="20"/>
                  <w:szCs w:val="20"/>
                  <w:rPrChange w:id="112292" w:author="pete jones" w:date="2022-01-12T17:28:00Z">
                    <w:rPr/>
                  </w:rPrChange>
                </w:rPr>
                <w:t>4</w:t>
              </w:r>
            </w:ins>
          </w:p>
        </w:tc>
      </w:tr>
      <w:tr w:rsidR="00D32D2F" w:rsidRPr="00D32D2F" w14:paraId="4CB37925" w14:textId="77777777" w:rsidTr="00D32D2F">
        <w:trPr>
          <w:trHeight w:val="300"/>
          <w:jc w:val="center"/>
          <w:ins w:id="112293" w:author="pete jones" w:date="2022-01-12T17:28:00Z"/>
          <w:trPrChange w:id="112294" w:author="pete jones" w:date="2022-01-12T17:29:00Z">
            <w:trPr>
              <w:trHeight w:val="300"/>
            </w:trPr>
          </w:trPrChange>
        </w:trPr>
        <w:tc>
          <w:tcPr>
            <w:tcW w:w="868" w:type="dxa"/>
            <w:noWrap/>
            <w:hideMark/>
            <w:tcPrChange w:id="112295" w:author="pete jones" w:date="2022-01-12T17:29:00Z">
              <w:tcPr>
                <w:tcW w:w="868" w:type="dxa"/>
                <w:noWrap/>
                <w:hideMark/>
              </w:tcPr>
            </w:tcPrChange>
          </w:tcPr>
          <w:p w14:paraId="23F2AE30" w14:textId="77777777" w:rsidR="00D32D2F" w:rsidRPr="00D32D2F" w:rsidRDefault="00D32D2F">
            <w:pPr>
              <w:spacing w:before="0" w:after="0" w:line="240" w:lineRule="auto"/>
              <w:jc w:val="left"/>
              <w:rPr>
                <w:ins w:id="112296" w:author="pete jones" w:date="2022-01-12T17:28:00Z"/>
                <w:sz w:val="20"/>
                <w:szCs w:val="20"/>
                <w:rPrChange w:id="112297" w:author="pete jones" w:date="2022-01-12T17:28:00Z">
                  <w:rPr>
                    <w:ins w:id="112298" w:author="pete jones" w:date="2022-01-12T17:28:00Z"/>
                  </w:rPr>
                </w:rPrChange>
              </w:rPr>
              <w:pPrChange w:id="112299" w:author="pete jones" w:date="2022-01-12T17:28:00Z">
                <w:pPr>
                  <w:jc w:val="left"/>
                </w:pPr>
              </w:pPrChange>
            </w:pPr>
            <w:ins w:id="112300" w:author="pete jones" w:date="2022-01-12T17:28:00Z">
              <w:r w:rsidRPr="00D32D2F">
                <w:rPr>
                  <w:sz w:val="20"/>
                  <w:szCs w:val="20"/>
                  <w:rPrChange w:id="112301" w:author="pete jones" w:date="2022-01-12T17:28:00Z">
                    <w:rPr/>
                  </w:rPrChange>
                </w:rPr>
                <w:t>9</w:t>
              </w:r>
            </w:ins>
          </w:p>
        </w:tc>
        <w:tc>
          <w:tcPr>
            <w:tcW w:w="1516" w:type="dxa"/>
            <w:noWrap/>
            <w:hideMark/>
            <w:tcPrChange w:id="112302" w:author="pete jones" w:date="2022-01-12T17:29:00Z">
              <w:tcPr>
                <w:tcW w:w="1516" w:type="dxa"/>
                <w:noWrap/>
                <w:hideMark/>
              </w:tcPr>
            </w:tcPrChange>
          </w:tcPr>
          <w:p w14:paraId="30112C26" w14:textId="77777777" w:rsidR="00D32D2F" w:rsidRPr="00D32D2F" w:rsidRDefault="00D32D2F">
            <w:pPr>
              <w:spacing w:before="0" w:after="0" w:line="240" w:lineRule="auto"/>
              <w:jc w:val="left"/>
              <w:rPr>
                <w:ins w:id="112303" w:author="pete jones" w:date="2022-01-12T17:28:00Z"/>
                <w:sz w:val="20"/>
                <w:szCs w:val="20"/>
                <w:rPrChange w:id="112304" w:author="pete jones" w:date="2022-01-12T17:28:00Z">
                  <w:rPr>
                    <w:ins w:id="112305" w:author="pete jones" w:date="2022-01-12T17:28:00Z"/>
                  </w:rPr>
                </w:rPrChange>
              </w:rPr>
              <w:pPrChange w:id="112306" w:author="pete jones" w:date="2022-01-12T17:28:00Z">
                <w:pPr>
                  <w:jc w:val="left"/>
                </w:pPr>
              </w:pPrChange>
            </w:pPr>
            <w:ins w:id="112307" w:author="pete jones" w:date="2022-01-12T17:28:00Z">
              <w:r w:rsidRPr="00D32D2F">
                <w:rPr>
                  <w:sz w:val="20"/>
                  <w:szCs w:val="20"/>
                  <w:rPrChange w:id="112308" w:author="pete jones" w:date="2022-01-12T17:28:00Z">
                    <w:rPr/>
                  </w:rPrChange>
                </w:rPr>
                <w:t>ENGR2250</w:t>
              </w:r>
            </w:ins>
          </w:p>
        </w:tc>
        <w:tc>
          <w:tcPr>
            <w:tcW w:w="5904" w:type="dxa"/>
            <w:noWrap/>
            <w:hideMark/>
            <w:tcPrChange w:id="112309" w:author="pete jones" w:date="2022-01-12T17:29:00Z">
              <w:tcPr>
                <w:tcW w:w="5904" w:type="dxa"/>
                <w:noWrap/>
                <w:hideMark/>
              </w:tcPr>
            </w:tcPrChange>
          </w:tcPr>
          <w:p w14:paraId="1DD776F0" w14:textId="77777777" w:rsidR="00D32D2F" w:rsidRPr="00D32D2F" w:rsidRDefault="00D32D2F">
            <w:pPr>
              <w:spacing w:before="0" w:after="0" w:line="240" w:lineRule="auto"/>
              <w:jc w:val="left"/>
              <w:rPr>
                <w:ins w:id="112310" w:author="pete jones" w:date="2022-01-12T17:28:00Z"/>
                <w:sz w:val="20"/>
                <w:szCs w:val="20"/>
                <w:rPrChange w:id="112311" w:author="pete jones" w:date="2022-01-12T17:28:00Z">
                  <w:rPr>
                    <w:ins w:id="112312" w:author="pete jones" w:date="2022-01-12T17:28:00Z"/>
                  </w:rPr>
                </w:rPrChange>
              </w:rPr>
              <w:pPrChange w:id="112313" w:author="pete jones" w:date="2022-01-12T17:28:00Z">
                <w:pPr>
                  <w:jc w:val="left"/>
                </w:pPr>
              </w:pPrChange>
            </w:pPr>
            <w:ins w:id="112314" w:author="pete jones" w:date="2022-01-12T17:28:00Z">
              <w:r w:rsidRPr="00D32D2F">
                <w:rPr>
                  <w:sz w:val="20"/>
                  <w:szCs w:val="20"/>
                  <w:rPrChange w:id="112315" w:author="pete jones" w:date="2022-01-12T17:28:00Z">
                    <w:rPr/>
                  </w:rPrChange>
                </w:rPr>
                <w:t>Collaborative Design</w:t>
              </w:r>
            </w:ins>
          </w:p>
        </w:tc>
        <w:tc>
          <w:tcPr>
            <w:tcW w:w="616" w:type="dxa"/>
            <w:noWrap/>
            <w:hideMark/>
            <w:tcPrChange w:id="112316" w:author="pete jones" w:date="2022-01-12T17:29:00Z">
              <w:tcPr>
                <w:tcW w:w="616" w:type="dxa"/>
                <w:noWrap/>
                <w:hideMark/>
              </w:tcPr>
            </w:tcPrChange>
          </w:tcPr>
          <w:p w14:paraId="6DFA9373" w14:textId="77777777" w:rsidR="00D32D2F" w:rsidRPr="00D32D2F" w:rsidRDefault="00D32D2F">
            <w:pPr>
              <w:spacing w:before="0" w:after="0" w:line="240" w:lineRule="auto"/>
              <w:jc w:val="center"/>
              <w:rPr>
                <w:ins w:id="112317" w:author="pete jones" w:date="2022-01-12T17:28:00Z"/>
                <w:sz w:val="20"/>
                <w:szCs w:val="20"/>
                <w:rPrChange w:id="112318" w:author="pete jones" w:date="2022-01-12T17:28:00Z">
                  <w:rPr>
                    <w:ins w:id="112319" w:author="pete jones" w:date="2022-01-12T17:28:00Z"/>
                  </w:rPr>
                </w:rPrChange>
              </w:rPr>
              <w:pPrChange w:id="112320" w:author="pete jones" w:date="2022-01-12T17:29:00Z">
                <w:pPr>
                  <w:jc w:val="left"/>
                </w:pPr>
              </w:pPrChange>
            </w:pPr>
            <w:ins w:id="112321" w:author="pete jones" w:date="2022-01-12T17:28:00Z">
              <w:r w:rsidRPr="00D32D2F">
                <w:rPr>
                  <w:sz w:val="20"/>
                  <w:szCs w:val="20"/>
                  <w:rPrChange w:id="112322" w:author="pete jones" w:date="2022-01-12T17:28:00Z">
                    <w:rPr/>
                  </w:rPrChange>
                </w:rPr>
                <w:t>x</w:t>
              </w:r>
            </w:ins>
          </w:p>
        </w:tc>
        <w:tc>
          <w:tcPr>
            <w:tcW w:w="616" w:type="dxa"/>
            <w:noWrap/>
            <w:hideMark/>
            <w:tcPrChange w:id="112323" w:author="pete jones" w:date="2022-01-12T17:29:00Z">
              <w:tcPr>
                <w:tcW w:w="616" w:type="dxa"/>
                <w:noWrap/>
                <w:hideMark/>
              </w:tcPr>
            </w:tcPrChange>
          </w:tcPr>
          <w:p w14:paraId="40F7A0CF" w14:textId="77777777" w:rsidR="00D32D2F" w:rsidRPr="00D32D2F" w:rsidRDefault="00D32D2F">
            <w:pPr>
              <w:spacing w:before="0" w:after="0" w:line="240" w:lineRule="auto"/>
              <w:jc w:val="center"/>
              <w:rPr>
                <w:ins w:id="112324" w:author="pete jones" w:date="2022-01-12T17:28:00Z"/>
                <w:sz w:val="20"/>
                <w:szCs w:val="20"/>
                <w:rPrChange w:id="112325" w:author="pete jones" w:date="2022-01-12T17:28:00Z">
                  <w:rPr>
                    <w:ins w:id="112326" w:author="pete jones" w:date="2022-01-12T17:28:00Z"/>
                  </w:rPr>
                </w:rPrChange>
              </w:rPr>
              <w:pPrChange w:id="112327" w:author="pete jones" w:date="2022-01-12T17:29:00Z">
                <w:pPr>
                  <w:jc w:val="left"/>
                </w:pPr>
              </w:pPrChange>
            </w:pPr>
            <w:ins w:id="112328" w:author="pete jones" w:date="2022-01-12T17:28:00Z">
              <w:r w:rsidRPr="00D32D2F">
                <w:rPr>
                  <w:sz w:val="20"/>
                  <w:szCs w:val="20"/>
                  <w:rPrChange w:id="112329" w:author="pete jones" w:date="2022-01-12T17:28:00Z">
                    <w:rPr/>
                  </w:rPrChange>
                </w:rPr>
                <w:t>3</w:t>
              </w:r>
            </w:ins>
          </w:p>
        </w:tc>
        <w:tc>
          <w:tcPr>
            <w:tcW w:w="616" w:type="dxa"/>
            <w:noWrap/>
            <w:hideMark/>
            <w:tcPrChange w:id="112330" w:author="pete jones" w:date="2022-01-12T17:29:00Z">
              <w:tcPr>
                <w:tcW w:w="616" w:type="dxa"/>
                <w:noWrap/>
                <w:hideMark/>
              </w:tcPr>
            </w:tcPrChange>
          </w:tcPr>
          <w:p w14:paraId="76E0ECC1" w14:textId="77777777" w:rsidR="00D32D2F" w:rsidRPr="00D32D2F" w:rsidRDefault="00D32D2F">
            <w:pPr>
              <w:spacing w:before="0" w:after="0" w:line="240" w:lineRule="auto"/>
              <w:jc w:val="center"/>
              <w:rPr>
                <w:ins w:id="112331" w:author="pete jones" w:date="2022-01-12T17:28:00Z"/>
                <w:sz w:val="20"/>
                <w:szCs w:val="20"/>
                <w:rPrChange w:id="112332" w:author="pete jones" w:date="2022-01-12T17:28:00Z">
                  <w:rPr>
                    <w:ins w:id="112333" w:author="pete jones" w:date="2022-01-12T17:28:00Z"/>
                  </w:rPr>
                </w:rPrChange>
              </w:rPr>
              <w:pPrChange w:id="112334" w:author="pete jones" w:date="2022-01-12T17:29:00Z">
                <w:pPr>
                  <w:jc w:val="left"/>
                </w:pPr>
              </w:pPrChange>
            </w:pPr>
            <w:ins w:id="112335" w:author="pete jones" w:date="2022-01-12T17:28:00Z">
              <w:r w:rsidRPr="00D32D2F">
                <w:rPr>
                  <w:sz w:val="20"/>
                  <w:szCs w:val="20"/>
                  <w:rPrChange w:id="112336" w:author="pete jones" w:date="2022-01-12T17:28:00Z">
                    <w:rPr/>
                  </w:rPrChange>
                </w:rPr>
                <w:t>3</w:t>
              </w:r>
            </w:ins>
          </w:p>
        </w:tc>
        <w:tc>
          <w:tcPr>
            <w:tcW w:w="616" w:type="dxa"/>
            <w:noWrap/>
            <w:hideMark/>
            <w:tcPrChange w:id="112337" w:author="pete jones" w:date="2022-01-12T17:29:00Z">
              <w:tcPr>
                <w:tcW w:w="616" w:type="dxa"/>
                <w:noWrap/>
                <w:hideMark/>
              </w:tcPr>
            </w:tcPrChange>
          </w:tcPr>
          <w:p w14:paraId="2DE793DD" w14:textId="77777777" w:rsidR="00D32D2F" w:rsidRPr="00D32D2F" w:rsidRDefault="00D32D2F">
            <w:pPr>
              <w:spacing w:before="0" w:after="0" w:line="240" w:lineRule="auto"/>
              <w:jc w:val="center"/>
              <w:rPr>
                <w:ins w:id="112338" w:author="pete jones" w:date="2022-01-12T17:28:00Z"/>
                <w:sz w:val="20"/>
                <w:szCs w:val="20"/>
                <w:rPrChange w:id="112339" w:author="pete jones" w:date="2022-01-12T17:28:00Z">
                  <w:rPr>
                    <w:ins w:id="112340" w:author="pete jones" w:date="2022-01-12T17:28:00Z"/>
                  </w:rPr>
                </w:rPrChange>
              </w:rPr>
              <w:pPrChange w:id="112341" w:author="pete jones" w:date="2022-01-12T17:29:00Z">
                <w:pPr>
                  <w:jc w:val="left"/>
                </w:pPr>
              </w:pPrChange>
            </w:pPr>
            <w:ins w:id="112342" w:author="pete jones" w:date="2022-01-12T17:28:00Z">
              <w:r w:rsidRPr="00D32D2F">
                <w:rPr>
                  <w:sz w:val="20"/>
                  <w:szCs w:val="20"/>
                  <w:rPrChange w:id="112343" w:author="pete jones" w:date="2022-01-12T17:28:00Z">
                    <w:rPr/>
                  </w:rPrChange>
                </w:rPr>
                <w:t>2</w:t>
              </w:r>
            </w:ins>
          </w:p>
        </w:tc>
        <w:tc>
          <w:tcPr>
            <w:tcW w:w="616" w:type="dxa"/>
            <w:noWrap/>
            <w:hideMark/>
            <w:tcPrChange w:id="112344" w:author="pete jones" w:date="2022-01-12T17:29:00Z">
              <w:tcPr>
                <w:tcW w:w="616" w:type="dxa"/>
                <w:noWrap/>
                <w:hideMark/>
              </w:tcPr>
            </w:tcPrChange>
          </w:tcPr>
          <w:p w14:paraId="2820408E" w14:textId="77777777" w:rsidR="00D32D2F" w:rsidRPr="00D32D2F" w:rsidRDefault="00D32D2F">
            <w:pPr>
              <w:spacing w:before="0" w:after="0" w:line="240" w:lineRule="auto"/>
              <w:jc w:val="center"/>
              <w:rPr>
                <w:ins w:id="112345" w:author="pete jones" w:date="2022-01-12T17:28:00Z"/>
                <w:sz w:val="20"/>
                <w:szCs w:val="20"/>
                <w:rPrChange w:id="112346" w:author="pete jones" w:date="2022-01-12T17:28:00Z">
                  <w:rPr>
                    <w:ins w:id="112347" w:author="pete jones" w:date="2022-01-12T17:28:00Z"/>
                  </w:rPr>
                </w:rPrChange>
              </w:rPr>
              <w:pPrChange w:id="112348" w:author="pete jones" w:date="2022-01-12T17:29:00Z">
                <w:pPr>
                  <w:jc w:val="left"/>
                </w:pPr>
              </w:pPrChange>
            </w:pPr>
            <w:ins w:id="112349" w:author="pete jones" w:date="2022-01-12T17:28:00Z">
              <w:r w:rsidRPr="00D32D2F">
                <w:rPr>
                  <w:sz w:val="20"/>
                  <w:szCs w:val="20"/>
                  <w:rPrChange w:id="112350" w:author="pete jones" w:date="2022-01-12T17:28:00Z">
                    <w:rPr/>
                  </w:rPrChange>
                </w:rPr>
                <w:t>4</w:t>
              </w:r>
            </w:ins>
          </w:p>
        </w:tc>
        <w:tc>
          <w:tcPr>
            <w:tcW w:w="616" w:type="dxa"/>
            <w:noWrap/>
            <w:hideMark/>
            <w:tcPrChange w:id="112351" w:author="pete jones" w:date="2022-01-12T17:29:00Z">
              <w:tcPr>
                <w:tcW w:w="616" w:type="dxa"/>
                <w:noWrap/>
                <w:hideMark/>
              </w:tcPr>
            </w:tcPrChange>
          </w:tcPr>
          <w:p w14:paraId="7859550F" w14:textId="77777777" w:rsidR="00D32D2F" w:rsidRPr="00D32D2F" w:rsidRDefault="00D32D2F">
            <w:pPr>
              <w:spacing w:before="0" w:after="0" w:line="240" w:lineRule="auto"/>
              <w:jc w:val="center"/>
              <w:rPr>
                <w:ins w:id="112352" w:author="pete jones" w:date="2022-01-12T17:28:00Z"/>
                <w:sz w:val="20"/>
                <w:szCs w:val="20"/>
                <w:rPrChange w:id="112353" w:author="pete jones" w:date="2022-01-12T17:28:00Z">
                  <w:rPr>
                    <w:ins w:id="112354" w:author="pete jones" w:date="2022-01-12T17:28:00Z"/>
                  </w:rPr>
                </w:rPrChange>
              </w:rPr>
              <w:pPrChange w:id="112355" w:author="pete jones" w:date="2022-01-12T17:29:00Z">
                <w:pPr>
                  <w:jc w:val="left"/>
                </w:pPr>
              </w:pPrChange>
            </w:pPr>
            <w:ins w:id="112356" w:author="pete jones" w:date="2022-01-12T17:28:00Z">
              <w:r w:rsidRPr="00D32D2F">
                <w:rPr>
                  <w:sz w:val="20"/>
                  <w:szCs w:val="20"/>
                  <w:rPrChange w:id="112357" w:author="pete jones" w:date="2022-01-12T17:28:00Z">
                    <w:rPr/>
                  </w:rPrChange>
                </w:rPr>
                <w:t>4</w:t>
              </w:r>
            </w:ins>
          </w:p>
        </w:tc>
        <w:tc>
          <w:tcPr>
            <w:tcW w:w="616" w:type="dxa"/>
            <w:noWrap/>
            <w:hideMark/>
            <w:tcPrChange w:id="112358" w:author="pete jones" w:date="2022-01-12T17:29:00Z">
              <w:tcPr>
                <w:tcW w:w="616" w:type="dxa"/>
                <w:noWrap/>
                <w:hideMark/>
              </w:tcPr>
            </w:tcPrChange>
          </w:tcPr>
          <w:p w14:paraId="1621199C" w14:textId="77777777" w:rsidR="00D32D2F" w:rsidRPr="00D32D2F" w:rsidRDefault="00D32D2F">
            <w:pPr>
              <w:spacing w:before="0" w:after="0" w:line="240" w:lineRule="auto"/>
              <w:jc w:val="center"/>
              <w:rPr>
                <w:ins w:id="112359" w:author="pete jones" w:date="2022-01-12T17:28:00Z"/>
                <w:sz w:val="20"/>
                <w:szCs w:val="20"/>
                <w:rPrChange w:id="112360" w:author="pete jones" w:date="2022-01-12T17:28:00Z">
                  <w:rPr>
                    <w:ins w:id="112361" w:author="pete jones" w:date="2022-01-12T17:28:00Z"/>
                  </w:rPr>
                </w:rPrChange>
              </w:rPr>
              <w:pPrChange w:id="112362" w:author="pete jones" w:date="2022-01-12T17:29:00Z">
                <w:pPr>
                  <w:jc w:val="left"/>
                </w:pPr>
              </w:pPrChange>
            </w:pPr>
            <w:ins w:id="112363" w:author="pete jones" w:date="2022-01-12T17:28:00Z">
              <w:r w:rsidRPr="00D32D2F">
                <w:rPr>
                  <w:sz w:val="20"/>
                  <w:szCs w:val="20"/>
                  <w:rPrChange w:id="112364" w:author="pete jones" w:date="2022-01-12T17:28:00Z">
                    <w:rPr/>
                  </w:rPrChange>
                </w:rPr>
                <w:t>4</w:t>
              </w:r>
            </w:ins>
          </w:p>
        </w:tc>
        <w:tc>
          <w:tcPr>
            <w:tcW w:w="616" w:type="dxa"/>
            <w:noWrap/>
            <w:hideMark/>
            <w:tcPrChange w:id="112365" w:author="pete jones" w:date="2022-01-12T17:29:00Z">
              <w:tcPr>
                <w:tcW w:w="616" w:type="dxa"/>
                <w:noWrap/>
                <w:hideMark/>
              </w:tcPr>
            </w:tcPrChange>
          </w:tcPr>
          <w:p w14:paraId="0EE04493" w14:textId="77777777" w:rsidR="00D32D2F" w:rsidRPr="00D32D2F" w:rsidRDefault="00D32D2F">
            <w:pPr>
              <w:spacing w:before="0" w:after="0" w:line="240" w:lineRule="auto"/>
              <w:jc w:val="center"/>
              <w:rPr>
                <w:ins w:id="112366" w:author="pete jones" w:date="2022-01-12T17:28:00Z"/>
                <w:sz w:val="20"/>
                <w:szCs w:val="20"/>
                <w:rPrChange w:id="112367" w:author="pete jones" w:date="2022-01-12T17:28:00Z">
                  <w:rPr>
                    <w:ins w:id="112368" w:author="pete jones" w:date="2022-01-12T17:28:00Z"/>
                  </w:rPr>
                </w:rPrChange>
              </w:rPr>
              <w:pPrChange w:id="112369" w:author="pete jones" w:date="2022-01-12T17:29:00Z">
                <w:pPr>
                  <w:jc w:val="left"/>
                </w:pPr>
              </w:pPrChange>
            </w:pPr>
            <w:ins w:id="112370" w:author="pete jones" w:date="2022-01-12T17:28:00Z">
              <w:r w:rsidRPr="00D32D2F">
                <w:rPr>
                  <w:sz w:val="20"/>
                  <w:szCs w:val="20"/>
                  <w:rPrChange w:id="112371" w:author="pete jones" w:date="2022-01-12T17:28:00Z">
                    <w:rPr/>
                  </w:rPrChange>
                </w:rPr>
                <w:t>4</w:t>
              </w:r>
            </w:ins>
          </w:p>
        </w:tc>
      </w:tr>
      <w:tr w:rsidR="00D32D2F" w:rsidRPr="00D32D2F" w14:paraId="4AC65A75" w14:textId="77777777" w:rsidTr="00D32D2F">
        <w:trPr>
          <w:trHeight w:val="300"/>
          <w:jc w:val="center"/>
          <w:ins w:id="112372" w:author="pete jones" w:date="2022-01-12T17:28:00Z"/>
        </w:trPr>
        <w:tc>
          <w:tcPr>
            <w:tcW w:w="868" w:type="dxa"/>
            <w:noWrap/>
            <w:hideMark/>
          </w:tcPr>
          <w:p w14:paraId="1C3B4DB2" w14:textId="77777777" w:rsidR="00D32D2F" w:rsidRPr="00D32D2F" w:rsidRDefault="00D32D2F">
            <w:pPr>
              <w:spacing w:before="0" w:after="0" w:line="240" w:lineRule="auto"/>
              <w:jc w:val="left"/>
              <w:rPr>
                <w:ins w:id="112373" w:author="pete jones" w:date="2022-01-12T17:28:00Z"/>
                <w:sz w:val="20"/>
                <w:szCs w:val="20"/>
                <w:rPrChange w:id="112374" w:author="pete jones" w:date="2022-01-12T17:28:00Z">
                  <w:rPr>
                    <w:ins w:id="112375" w:author="pete jones" w:date="2022-01-12T17:28:00Z"/>
                  </w:rPr>
                </w:rPrChange>
              </w:rPr>
              <w:pPrChange w:id="112376" w:author="pete jones" w:date="2022-01-12T17:28:00Z">
                <w:pPr>
                  <w:jc w:val="left"/>
                </w:pPr>
              </w:pPrChange>
            </w:pPr>
            <w:ins w:id="112377" w:author="pete jones" w:date="2022-01-12T17:28:00Z">
              <w:r w:rsidRPr="00D32D2F">
                <w:rPr>
                  <w:sz w:val="20"/>
                  <w:szCs w:val="20"/>
                  <w:rPrChange w:id="112378" w:author="pete jones" w:date="2022-01-12T17:28:00Z">
                    <w:rPr/>
                  </w:rPrChange>
                </w:rPr>
                <w:t>11</w:t>
              </w:r>
            </w:ins>
          </w:p>
        </w:tc>
        <w:tc>
          <w:tcPr>
            <w:tcW w:w="1516" w:type="dxa"/>
            <w:noWrap/>
            <w:hideMark/>
          </w:tcPr>
          <w:p w14:paraId="2A20638E" w14:textId="77777777" w:rsidR="00D32D2F" w:rsidRPr="00D32D2F" w:rsidRDefault="00D32D2F">
            <w:pPr>
              <w:spacing w:before="0" w:after="0" w:line="240" w:lineRule="auto"/>
              <w:jc w:val="left"/>
              <w:rPr>
                <w:ins w:id="112379" w:author="pete jones" w:date="2022-01-12T17:28:00Z"/>
                <w:sz w:val="20"/>
                <w:szCs w:val="20"/>
                <w:rPrChange w:id="112380" w:author="pete jones" w:date="2022-01-12T17:28:00Z">
                  <w:rPr>
                    <w:ins w:id="112381" w:author="pete jones" w:date="2022-01-12T17:28:00Z"/>
                  </w:rPr>
                </w:rPrChange>
              </w:rPr>
              <w:pPrChange w:id="112382" w:author="pete jones" w:date="2022-01-12T17:28:00Z">
                <w:pPr>
                  <w:jc w:val="left"/>
                </w:pPr>
              </w:pPrChange>
            </w:pPr>
            <w:ins w:id="112383" w:author="pete jones" w:date="2022-01-12T17:28:00Z">
              <w:r w:rsidRPr="00D32D2F">
                <w:rPr>
                  <w:sz w:val="20"/>
                  <w:szCs w:val="20"/>
                  <w:rPrChange w:id="112384" w:author="pete jones" w:date="2022-01-12T17:28:00Z">
                    <w:rPr/>
                  </w:rPrChange>
                </w:rPr>
                <w:t>ENGR2320</w:t>
              </w:r>
            </w:ins>
          </w:p>
        </w:tc>
        <w:tc>
          <w:tcPr>
            <w:tcW w:w="5904" w:type="dxa"/>
            <w:noWrap/>
            <w:hideMark/>
          </w:tcPr>
          <w:p w14:paraId="379819C6" w14:textId="77777777" w:rsidR="00D32D2F" w:rsidRPr="00D32D2F" w:rsidRDefault="00D32D2F">
            <w:pPr>
              <w:spacing w:before="0" w:after="0" w:line="240" w:lineRule="auto"/>
              <w:jc w:val="left"/>
              <w:rPr>
                <w:ins w:id="112385" w:author="pete jones" w:date="2022-01-12T17:28:00Z"/>
                <w:sz w:val="20"/>
                <w:szCs w:val="20"/>
                <w:rPrChange w:id="112386" w:author="pete jones" w:date="2022-01-12T17:28:00Z">
                  <w:rPr>
                    <w:ins w:id="112387" w:author="pete jones" w:date="2022-01-12T17:28:00Z"/>
                  </w:rPr>
                </w:rPrChange>
              </w:rPr>
              <w:pPrChange w:id="112388" w:author="pete jones" w:date="2022-01-12T17:28:00Z">
                <w:pPr>
                  <w:jc w:val="left"/>
                </w:pPr>
              </w:pPrChange>
            </w:pPr>
            <w:ins w:id="112389" w:author="pete jones" w:date="2022-01-12T17:28:00Z">
              <w:r w:rsidRPr="00D32D2F">
                <w:rPr>
                  <w:sz w:val="20"/>
                  <w:szCs w:val="20"/>
                  <w:rPrChange w:id="112390" w:author="pete jones" w:date="2022-01-12T17:28:00Z">
                    <w:rPr/>
                  </w:rPrChange>
                </w:rPr>
                <w:t>Mechanics of Solids &amp; Structures</w:t>
              </w:r>
            </w:ins>
          </w:p>
        </w:tc>
        <w:tc>
          <w:tcPr>
            <w:tcW w:w="616" w:type="dxa"/>
            <w:noWrap/>
            <w:hideMark/>
          </w:tcPr>
          <w:p w14:paraId="61219CF1" w14:textId="77777777" w:rsidR="00D32D2F" w:rsidRPr="00D32D2F" w:rsidRDefault="00D32D2F">
            <w:pPr>
              <w:spacing w:before="0" w:after="0" w:line="240" w:lineRule="auto"/>
              <w:jc w:val="center"/>
              <w:rPr>
                <w:ins w:id="112391" w:author="pete jones" w:date="2022-01-12T17:28:00Z"/>
                <w:sz w:val="20"/>
                <w:szCs w:val="20"/>
                <w:rPrChange w:id="112392" w:author="pete jones" w:date="2022-01-12T17:28:00Z">
                  <w:rPr>
                    <w:ins w:id="112393" w:author="pete jones" w:date="2022-01-12T17:28:00Z"/>
                  </w:rPr>
                </w:rPrChange>
              </w:rPr>
              <w:pPrChange w:id="112394" w:author="pete jones" w:date="2022-01-12T17:29:00Z">
                <w:pPr>
                  <w:jc w:val="left"/>
                </w:pPr>
              </w:pPrChange>
            </w:pPr>
            <w:ins w:id="112395" w:author="pete jones" w:date="2022-01-12T17:28:00Z">
              <w:r w:rsidRPr="00D32D2F">
                <w:rPr>
                  <w:sz w:val="20"/>
                  <w:szCs w:val="20"/>
                  <w:rPrChange w:id="112396" w:author="pete jones" w:date="2022-01-12T17:28:00Z">
                    <w:rPr/>
                  </w:rPrChange>
                </w:rPr>
                <w:t>x</w:t>
              </w:r>
            </w:ins>
          </w:p>
        </w:tc>
        <w:tc>
          <w:tcPr>
            <w:tcW w:w="616" w:type="dxa"/>
            <w:noWrap/>
            <w:hideMark/>
          </w:tcPr>
          <w:p w14:paraId="618EA57C" w14:textId="77777777" w:rsidR="00D32D2F" w:rsidRPr="00D32D2F" w:rsidRDefault="00D32D2F">
            <w:pPr>
              <w:spacing w:before="0" w:after="0" w:line="240" w:lineRule="auto"/>
              <w:jc w:val="center"/>
              <w:rPr>
                <w:ins w:id="112397" w:author="pete jones" w:date="2022-01-12T17:28:00Z"/>
                <w:sz w:val="20"/>
                <w:szCs w:val="20"/>
                <w:rPrChange w:id="112398" w:author="pete jones" w:date="2022-01-12T17:28:00Z">
                  <w:rPr>
                    <w:ins w:id="112399" w:author="pete jones" w:date="2022-01-12T17:28:00Z"/>
                  </w:rPr>
                </w:rPrChange>
              </w:rPr>
              <w:pPrChange w:id="112400" w:author="pete jones" w:date="2022-01-12T17:29:00Z">
                <w:pPr>
                  <w:jc w:val="left"/>
                </w:pPr>
              </w:pPrChange>
            </w:pPr>
            <w:ins w:id="112401" w:author="pete jones" w:date="2022-01-12T17:28:00Z">
              <w:r w:rsidRPr="00D32D2F">
                <w:rPr>
                  <w:sz w:val="20"/>
                  <w:szCs w:val="20"/>
                  <w:rPrChange w:id="112402" w:author="pete jones" w:date="2022-01-12T17:28:00Z">
                    <w:rPr/>
                  </w:rPrChange>
                </w:rPr>
                <w:t>3</w:t>
              </w:r>
            </w:ins>
          </w:p>
        </w:tc>
        <w:tc>
          <w:tcPr>
            <w:tcW w:w="616" w:type="dxa"/>
            <w:noWrap/>
            <w:hideMark/>
          </w:tcPr>
          <w:p w14:paraId="386F8161" w14:textId="77777777" w:rsidR="00D32D2F" w:rsidRPr="00D32D2F" w:rsidRDefault="00D32D2F">
            <w:pPr>
              <w:spacing w:before="0" w:after="0" w:line="240" w:lineRule="auto"/>
              <w:jc w:val="center"/>
              <w:rPr>
                <w:ins w:id="112403" w:author="pete jones" w:date="2022-01-12T17:28:00Z"/>
                <w:sz w:val="20"/>
                <w:szCs w:val="20"/>
                <w:rPrChange w:id="112404" w:author="pete jones" w:date="2022-01-12T17:28:00Z">
                  <w:rPr>
                    <w:ins w:id="112405" w:author="pete jones" w:date="2022-01-12T17:28:00Z"/>
                  </w:rPr>
                </w:rPrChange>
              </w:rPr>
              <w:pPrChange w:id="112406" w:author="pete jones" w:date="2022-01-12T17:29:00Z">
                <w:pPr>
                  <w:jc w:val="left"/>
                </w:pPr>
              </w:pPrChange>
            </w:pPr>
            <w:ins w:id="112407" w:author="pete jones" w:date="2022-01-12T17:28:00Z">
              <w:r w:rsidRPr="00D32D2F">
                <w:rPr>
                  <w:sz w:val="20"/>
                  <w:szCs w:val="20"/>
                  <w:rPrChange w:id="112408" w:author="pete jones" w:date="2022-01-12T17:28:00Z">
                    <w:rPr/>
                  </w:rPrChange>
                </w:rPr>
                <w:t>3</w:t>
              </w:r>
            </w:ins>
          </w:p>
        </w:tc>
        <w:tc>
          <w:tcPr>
            <w:tcW w:w="616" w:type="dxa"/>
            <w:noWrap/>
            <w:hideMark/>
          </w:tcPr>
          <w:p w14:paraId="28C33F54" w14:textId="77777777" w:rsidR="00D32D2F" w:rsidRPr="00D32D2F" w:rsidRDefault="00D32D2F">
            <w:pPr>
              <w:spacing w:before="0" w:after="0" w:line="240" w:lineRule="auto"/>
              <w:jc w:val="center"/>
              <w:rPr>
                <w:ins w:id="112409" w:author="pete jones" w:date="2022-01-12T17:28:00Z"/>
                <w:sz w:val="20"/>
                <w:szCs w:val="20"/>
                <w:rPrChange w:id="112410" w:author="pete jones" w:date="2022-01-12T17:28:00Z">
                  <w:rPr>
                    <w:ins w:id="112411" w:author="pete jones" w:date="2022-01-12T17:28:00Z"/>
                  </w:rPr>
                </w:rPrChange>
              </w:rPr>
              <w:pPrChange w:id="112412" w:author="pete jones" w:date="2022-01-12T17:29:00Z">
                <w:pPr>
                  <w:jc w:val="left"/>
                </w:pPr>
              </w:pPrChange>
            </w:pPr>
            <w:ins w:id="112413" w:author="pete jones" w:date="2022-01-12T17:28:00Z">
              <w:r w:rsidRPr="00D32D2F">
                <w:rPr>
                  <w:sz w:val="20"/>
                  <w:szCs w:val="20"/>
                  <w:rPrChange w:id="112414" w:author="pete jones" w:date="2022-01-12T17:28:00Z">
                    <w:rPr/>
                  </w:rPrChange>
                </w:rPr>
                <w:t>2</w:t>
              </w:r>
            </w:ins>
          </w:p>
        </w:tc>
        <w:tc>
          <w:tcPr>
            <w:tcW w:w="616" w:type="dxa"/>
            <w:noWrap/>
            <w:hideMark/>
          </w:tcPr>
          <w:p w14:paraId="6561523B" w14:textId="77777777" w:rsidR="00D32D2F" w:rsidRPr="00D32D2F" w:rsidRDefault="00D32D2F">
            <w:pPr>
              <w:spacing w:before="0" w:after="0" w:line="240" w:lineRule="auto"/>
              <w:jc w:val="center"/>
              <w:rPr>
                <w:ins w:id="112415" w:author="pete jones" w:date="2022-01-12T17:28:00Z"/>
                <w:sz w:val="20"/>
                <w:szCs w:val="20"/>
                <w:rPrChange w:id="112416" w:author="pete jones" w:date="2022-01-12T17:28:00Z">
                  <w:rPr>
                    <w:ins w:id="112417" w:author="pete jones" w:date="2022-01-12T17:28:00Z"/>
                  </w:rPr>
                </w:rPrChange>
              </w:rPr>
              <w:pPrChange w:id="112418" w:author="pete jones" w:date="2022-01-12T17:29:00Z">
                <w:pPr>
                  <w:jc w:val="left"/>
                </w:pPr>
              </w:pPrChange>
            </w:pPr>
            <w:ins w:id="112419" w:author="pete jones" w:date="2022-01-12T17:28:00Z">
              <w:r w:rsidRPr="00D32D2F">
                <w:rPr>
                  <w:sz w:val="20"/>
                  <w:szCs w:val="20"/>
                  <w:rPrChange w:id="112420" w:author="pete jones" w:date="2022-01-12T17:28:00Z">
                    <w:rPr/>
                  </w:rPrChange>
                </w:rPr>
                <w:t>4</w:t>
              </w:r>
            </w:ins>
          </w:p>
        </w:tc>
        <w:tc>
          <w:tcPr>
            <w:tcW w:w="616" w:type="dxa"/>
            <w:noWrap/>
            <w:hideMark/>
          </w:tcPr>
          <w:p w14:paraId="619C7DAB" w14:textId="77777777" w:rsidR="00D32D2F" w:rsidRPr="00D32D2F" w:rsidRDefault="00D32D2F">
            <w:pPr>
              <w:spacing w:before="0" w:after="0" w:line="240" w:lineRule="auto"/>
              <w:jc w:val="center"/>
              <w:rPr>
                <w:ins w:id="112421" w:author="pete jones" w:date="2022-01-12T17:28:00Z"/>
                <w:sz w:val="20"/>
                <w:szCs w:val="20"/>
                <w:rPrChange w:id="112422" w:author="pete jones" w:date="2022-01-12T17:28:00Z">
                  <w:rPr>
                    <w:ins w:id="112423" w:author="pete jones" w:date="2022-01-12T17:28:00Z"/>
                  </w:rPr>
                </w:rPrChange>
              </w:rPr>
              <w:pPrChange w:id="112424" w:author="pete jones" w:date="2022-01-12T17:29:00Z">
                <w:pPr>
                  <w:jc w:val="left"/>
                </w:pPr>
              </w:pPrChange>
            </w:pPr>
            <w:ins w:id="112425" w:author="pete jones" w:date="2022-01-12T17:28:00Z">
              <w:r w:rsidRPr="00D32D2F">
                <w:rPr>
                  <w:sz w:val="20"/>
                  <w:szCs w:val="20"/>
                  <w:rPrChange w:id="112426" w:author="pete jones" w:date="2022-01-12T17:28:00Z">
                    <w:rPr/>
                  </w:rPrChange>
                </w:rPr>
                <w:t>4</w:t>
              </w:r>
            </w:ins>
          </w:p>
        </w:tc>
        <w:tc>
          <w:tcPr>
            <w:tcW w:w="616" w:type="dxa"/>
            <w:noWrap/>
            <w:hideMark/>
          </w:tcPr>
          <w:p w14:paraId="4B8DF9F6" w14:textId="77777777" w:rsidR="00D32D2F" w:rsidRPr="00D32D2F" w:rsidRDefault="00D32D2F">
            <w:pPr>
              <w:spacing w:before="0" w:after="0" w:line="240" w:lineRule="auto"/>
              <w:jc w:val="center"/>
              <w:rPr>
                <w:ins w:id="112427" w:author="pete jones" w:date="2022-01-12T17:28:00Z"/>
                <w:sz w:val="20"/>
                <w:szCs w:val="20"/>
                <w:rPrChange w:id="112428" w:author="pete jones" w:date="2022-01-12T17:28:00Z">
                  <w:rPr>
                    <w:ins w:id="112429" w:author="pete jones" w:date="2022-01-12T17:28:00Z"/>
                  </w:rPr>
                </w:rPrChange>
              </w:rPr>
              <w:pPrChange w:id="112430" w:author="pete jones" w:date="2022-01-12T17:29:00Z">
                <w:pPr>
                  <w:jc w:val="left"/>
                </w:pPr>
              </w:pPrChange>
            </w:pPr>
            <w:ins w:id="112431" w:author="pete jones" w:date="2022-01-12T17:28:00Z">
              <w:r w:rsidRPr="00D32D2F">
                <w:rPr>
                  <w:sz w:val="20"/>
                  <w:szCs w:val="20"/>
                  <w:rPrChange w:id="112432" w:author="pete jones" w:date="2022-01-12T17:28:00Z">
                    <w:rPr/>
                  </w:rPrChange>
                </w:rPr>
                <w:t>0</w:t>
              </w:r>
            </w:ins>
          </w:p>
        </w:tc>
        <w:tc>
          <w:tcPr>
            <w:tcW w:w="616" w:type="dxa"/>
            <w:noWrap/>
            <w:hideMark/>
          </w:tcPr>
          <w:p w14:paraId="20BB4157" w14:textId="77777777" w:rsidR="00D32D2F" w:rsidRPr="00D32D2F" w:rsidRDefault="00D32D2F">
            <w:pPr>
              <w:spacing w:before="0" w:after="0" w:line="240" w:lineRule="auto"/>
              <w:jc w:val="center"/>
              <w:rPr>
                <w:ins w:id="112433" w:author="pete jones" w:date="2022-01-12T17:28:00Z"/>
                <w:sz w:val="20"/>
                <w:szCs w:val="20"/>
                <w:rPrChange w:id="112434" w:author="pete jones" w:date="2022-01-12T17:28:00Z">
                  <w:rPr>
                    <w:ins w:id="112435" w:author="pete jones" w:date="2022-01-12T17:28:00Z"/>
                  </w:rPr>
                </w:rPrChange>
              </w:rPr>
              <w:pPrChange w:id="112436" w:author="pete jones" w:date="2022-01-12T17:29:00Z">
                <w:pPr>
                  <w:jc w:val="left"/>
                </w:pPr>
              </w:pPrChange>
            </w:pPr>
            <w:ins w:id="112437" w:author="pete jones" w:date="2022-01-12T17:28:00Z">
              <w:r w:rsidRPr="00D32D2F">
                <w:rPr>
                  <w:sz w:val="20"/>
                  <w:szCs w:val="20"/>
                  <w:rPrChange w:id="112438" w:author="pete jones" w:date="2022-01-12T17:28:00Z">
                    <w:rPr/>
                  </w:rPrChange>
                </w:rPr>
                <w:t>8</w:t>
              </w:r>
            </w:ins>
          </w:p>
        </w:tc>
      </w:tr>
      <w:tr w:rsidR="00D32D2F" w:rsidRPr="00D32D2F" w14:paraId="1AB33E94" w14:textId="77777777" w:rsidTr="00D32D2F">
        <w:trPr>
          <w:trHeight w:val="300"/>
          <w:jc w:val="center"/>
          <w:ins w:id="112439" w:author="pete jones" w:date="2022-01-12T17:28:00Z"/>
          <w:trPrChange w:id="112440" w:author="pete jones" w:date="2022-01-12T17:29:00Z">
            <w:trPr>
              <w:trHeight w:val="300"/>
            </w:trPr>
          </w:trPrChange>
        </w:trPr>
        <w:tc>
          <w:tcPr>
            <w:tcW w:w="868" w:type="dxa"/>
            <w:noWrap/>
            <w:hideMark/>
            <w:tcPrChange w:id="112441" w:author="pete jones" w:date="2022-01-12T17:29:00Z">
              <w:tcPr>
                <w:tcW w:w="868" w:type="dxa"/>
                <w:noWrap/>
                <w:hideMark/>
              </w:tcPr>
            </w:tcPrChange>
          </w:tcPr>
          <w:p w14:paraId="368908A8" w14:textId="77777777" w:rsidR="00D32D2F" w:rsidRPr="00D32D2F" w:rsidRDefault="00D32D2F">
            <w:pPr>
              <w:spacing w:before="0" w:after="0" w:line="240" w:lineRule="auto"/>
              <w:jc w:val="left"/>
              <w:rPr>
                <w:ins w:id="112442" w:author="pete jones" w:date="2022-01-12T17:28:00Z"/>
                <w:sz w:val="20"/>
                <w:szCs w:val="20"/>
                <w:rPrChange w:id="112443" w:author="pete jones" w:date="2022-01-12T17:28:00Z">
                  <w:rPr>
                    <w:ins w:id="112444" w:author="pete jones" w:date="2022-01-12T17:28:00Z"/>
                  </w:rPr>
                </w:rPrChange>
              </w:rPr>
              <w:pPrChange w:id="112445" w:author="pete jones" w:date="2022-01-12T17:28:00Z">
                <w:pPr>
                  <w:jc w:val="left"/>
                </w:pPr>
              </w:pPrChange>
            </w:pPr>
            <w:ins w:id="112446" w:author="pete jones" w:date="2022-01-12T17:28:00Z">
              <w:r w:rsidRPr="00D32D2F">
                <w:rPr>
                  <w:sz w:val="20"/>
                  <w:szCs w:val="20"/>
                  <w:rPrChange w:id="112447" w:author="pete jones" w:date="2022-01-12T17:28:00Z">
                    <w:rPr/>
                  </w:rPrChange>
                </w:rPr>
                <w:t>13</w:t>
              </w:r>
            </w:ins>
          </w:p>
        </w:tc>
        <w:tc>
          <w:tcPr>
            <w:tcW w:w="1516" w:type="dxa"/>
            <w:noWrap/>
            <w:hideMark/>
            <w:tcPrChange w:id="112448" w:author="pete jones" w:date="2022-01-12T17:29:00Z">
              <w:tcPr>
                <w:tcW w:w="1516" w:type="dxa"/>
                <w:noWrap/>
                <w:hideMark/>
              </w:tcPr>
            </w:tcPrChange>
          </w:tcPr>
          <w:p w14:paraId="421DD9D1" w14:textId="77777777" w:rsidR="00D32D2F" w:rsidRPr="00D32D2F" w:rsidRDefault="00D32D2F">
            <w:pPr>
              <w:spacing w:before="0" w:after="0" w:line="240" w:lineRule="auto"/>
              <w:jc w:val="left"/>
              <w:rPr>
                <w:ins w:id="112449" w:author="pete jones" w:date="2022-01-12T17:28:00Z"/>
                <w:sz w:val="20"/>
                <w:szCs w:val="20"/>
                <w:rPrChange w:id="112450" w:author="pete jones" w:date="2022-01-12T17:28:00Z">
                  <w:rPr>
                    <w:ins w:id="112451" w:author="pete jones" w:date="2022-01-12T17:28:00Z"/>
                  </w:rPr>
                </w:rPrChange>
              </w:rPr>
              <w:pPrChange w:id="112452" w:author="pete jones" w:date="2022-01-12T17:28:00Z">
                <w:pPr>
                  <w:jc w:val="left"/>
                </w:pPr>
              </w:pPrChange>
            </w:pPr>
            <w:ins w:id="112453" w:author="pete jones" w:date="2022-01-12T17:28:00Z">
              <w:r w:rsidRPr="00D32D2F">
                <w:rPr>
                  <w:sz w:val="20"/>
                  <w:szCs w:val="20"/>
                  <w:rPrChange w:id="112454" w:author="pete jones" w:date="2022-01-12T17:28:00Z">
                    <w:rPr/>
                  </w:rPrChange>
                </w:rPr>
                <w:t>ENGR2340</w:t>
              </w:r>
            </w:ins>
          </w:p>
        </w:tc>
        <w:tc>
          <w:tcPr>
            <w:tcW w:w="5904" w:type="dxa"/>
            <w:noWrap/>
            <w:hideMark/>
            <w:tcPrChange w:id="112455" w:author="pete jones" w:date="2022-01-12T17:29:00Z">
              <w:tcPr>
                <w:tcW w:w="5904" w:type="dxa"/>
                <w:noWrap/>
                <w:hideMark/>
              </w:tcPr>
            </w:tcPrChange>
          </w:tcPr>
          <w:p w14:paraId="0E39F707" w14:textId="77777777" w:rsidR="00D32D2F" w:rsidRPr="00D32D2F" w:rsidRDefault="00D32D2F">
            <w:pPr>
              <w:spacing w:before="0" w:after="0" w:line="240" w:lineRule="auto"/>
              <w:jc w:val="left"/>
              <w:rPr>
                <w:ins w:id="112456" w:author="pete jones" w:date="2022-01-12T17:28:00Z"/>
                <w:sz w:val="20"/>
                <w:szCs w:val="20"/>
                <w:rPrChange w:id="112457" w:author="pete jones" w:date="2022-01-12T17:28:00Z">
                  <w:rPr>
                    <w:ins w:id="112458" w:author="pete jones" w:date="2022-01-12T17:28:00Z"/>
                  </w:rPr>
                </w:rPrChange>
              </w:rPr>
              <w:pPrChange w:id="112459" w:author="pete jones" w:date="2022-01-12T17:28:00Z">
                <w:pPr>
                  <w:jc w:val="left"/>
                </w:pPr>
              </w:pPrChange>
            </w:pPr>
            <w:ins w:id="112460" w:author="pete jones" w:date="2022-01-12T17:28:00Z">
              <w:r w:rsidRPr="00D32D2F">
                <w:rPr>
                  <w:sz w:val="20"/>
                  <w:szCs w:val="20"/>
                  <w:rPrChange w:id="112461" w:author="pete jones" w:date="2022-01-12T17:28:00Z">
                    <w:rPr/>
                  </w:rPrChange>
                </w:rPr>
                <w:t>Dynamics</w:t>
              </w:r>
            </w:ins>
          </w:p>
        </w:tc>
        <w:tc>
          <w:tcPr>
            <w:tcW w:w="616" w:type="dxa"/>
            <w:noWrap/>
            <w:hideMark/>
            <w:tcPrChange w:id="112462" w:author="pete jones" w:date="2022-01-12T17:29:00Z">
              <w:tcPr>
                <w:tcW w:w="616" w:type="dxa"/>
                <w:noWrap/>
                <w:hideMark/>
              </w:tcPr>
            </w:tcPrChange>
          </w:tcPr>
          <w:p w14:paraId="60C681B0" w14:textId="77777777" w:rsidR="00D32D2F" w:rsidRPr="00D32D2F" w:rsidRDefault="00D32D2F">
            <w:pPr>
              <w:spacing w:before="0" w:after="0" w:line="240" w:lineRule="auto"/>
              <w:jc w:val="center"/>
              <w:rPr>
                <w:ins w:id="112463" w:author="pete jones" w:date="2022-01-12T17:28:00Z"/>
                <w:sz w:val="20"/>
                <w:szCs w:val="20"/>
                <w:rPrChange w:id="112464" w:author="pete jones" w:date="2022-01-12T17:28:00Z">
                  <w:rPr>
                    <w:ins w:id="112465" w:author="pete jones" w:date="2022-01-12T17:28:00Z"/>
                  </w:rPr>
                </w:rPrChange>
              </w:rPr>
              <w:pPrChange w:id="112466" w:author="pete jones" w:date="2022-01-12T17:29:00Z">
                <w:pPr>
                  <w:jc w:val="left"/>
                </w:pPr>
              </w:pPrChange>
            </w:pPr>
            <w:ins w:id="112467" w:author="pete jones" w:date="2022-01-12T17:28:00Z">
              <w:r w:rsidRPr="00D32D2F">
                <w:rPr>
                  <w:sz w:val="20"/>
                  <w:szCs w:val="20"/>
                  <w:rPrChange w:id="112468" w:author="pete jones" w:date="2022-01-12T17:28:00Z">
                    <w:rPr/>
                  </w:rPrChange>
                </w:rPr>
                <w:t>x</w:t>
              </w:r>
            </w:ins>
          </w:p>
        </w:tc>
        <w:tc>
          <w:tcPr>
            <w:tcW w:w="616" w:type="dxa"/>
            <w:noWrap/>
            <w:hideMark/>
            <w:tcPrChange w:id="112469" w:author="pete jones" w:date="2022-01-12T17:29:00Z">
              <w:tcPr>
                <w:tcW w:w="616" w:type="dxa"/>
                <w:noWrap/>
                <w:hideMark/>
              </w:tcPr>
            </w:tcPrChange>
          </w:tcPr>
          <w:p w14:paraId="3A6A14FB" w14:textId="77777777" w:rsidR="00D32D2F" w:rsidRPr="00D32D2F" w:rsidRDefault="00D32D2F">
            <w:pPr>
              <w:spacing w:before="0" w:after="0" w:line="240" w:lineRule="auto"/>
              <w:jc w:val="center"/>
              <w:rPr>
                <w:ins w:id="112470" w:author="pete jones" w:date="2022-01-12T17:28:00Z"/>
                <w:sz w:val="20"/>
                <w:szCs w:val="20"/>
                <w:rPrChange w:id="112471" w:author="pete jones" w:date="2022-01-12T17:28:00Z">
                  <w:rPr>
                    <w:ins w:id="112472" w:author="pete jones" w:date="2022-01-12T17:28:00Z"/>
                  </w:rPr>
                </w:rPrChange>
              </w:rPr>
              <w:pPrChange w:id="112473" w:author="pete jones" w:date="2022-01-12T17:29:00Z">
                <w:pPr>
                  <w:jc w:val="left"/>
                </w:pPr>
              </w:pPrChange>
            </w:pPr>
            <w:ins w:id="112474" w:author="pete jones" w:date="2022-01-12T17:28:00Z">
              <w:r w:rsidRPr="00D32D2F">
                <w:rPr>
                  <w:sz w:val="20"/>
                  <w:szCs w:val="20"/>
                  <w:rPrChange w:id="112475" w:author="pete jones" w:date="2022-01-12T17:28:00Z">
                    <w:rPr/>
                  </w:rPrChange>
                </w:rPr>
                <w:t>3</w:t>
              </w:r>
            </w:ins>
          </w:p>
        </w:tc>
        <w:tc>
          <w:tcPr>
            <w:tcW w:w="616" w:type="dxa"/>
            <w:noWrap/>
            <w:hideMark/>
            <w:tcPrChange w:id="112476" w:author="pete jones" w:date="2022-01-12T17:29:00Z">
              <w:tcPr>
                <w:tcW w:w="616" w:type="dxa"/>
                <w:noWrap/>
                <w:hideMark/>
              </w:tcPr>
            </w:tcPrChange>
          </w:tcPr>
          <w:p w14:paraId="12B3A512" w14:textId="77777777" w:rsidR="00D32D2F" w:rsidRPr="00D32D2F" w:rsidRDefault="00D32D2F">
            <w:pPr>
              <w:spacing w:before="0" w:after="0" w:line="240" w:lineRule="auto"/>
              <w:jc w:val="center"/>
              <w:rPr>
                <w:ins w:id="112477" w:author="pete jones" w:date="2022-01-12T17:28:00Z"/>
                <w:sz w:val="20"/>
                <w:szCs w:val="20"/>
                <w:rPrChange w:id="112478" w:author="pete jones" w:date="2022-01-12T17:28:00Z">
                  <w:rPr>
                    <w:ins w:id="112479" w:author="pete jones" w:date="2022-01-12T17:28:00Z"/>
                  </w:rPr>
                </w:rPrChange>
              </w:rPr>
              <w:pPrChange w:id="112480" w:author="pete jones" w:date="2022-01-12T17:29:00Z">
                <w:pPr>
                  <w:jc w:val="left"/>
                </w:pPr>
              </w:pPrChange>
            </w:pPr>
            <w:ins w:id="112481" w:author="pete jones" w:date="2022-01-12T17:28:00Z">
              <w:r w:rsidRPr="00D32D2F">
                <w:rPr>
                  <w:sz w:val="20"/>
                  <w:szCs w:val="20"/>
                  <w:rPrChange w:id="112482" w:author="pete jones" w:date="2022-01-12T17:28:00Z">
                    <w:rPr/>
                  </w:rPrChange>
                </w:rPr>
                <w:t>3</w:t>
              </w:r>
            </w:ins>
          </w:p>
        </w:tc>
        <w:tc>
          <w:tcPr>
            <w:tcW w:w="616" w:type="dxa"/>
            <w:noWrap/>
            <w:hideMark/>
            <w:tcPrChange w:id="112483" w:author="pete jones" w:date="2022-01-12T17:29:00Z">
              <w:tcPr>
                <w:tcW w:w="616" w:type="dxa"/>
                <w:noWrap/>
                <w:hideMark/>
              </w:tcPr>
            </w:tcPrChange>
          </w:tcPr>
          <w:p w14:paraId="10D06CBF" w14:textId="77777777" w:rsidR="00D32D2F" w:rsidRPr="00D32D2F" w:rsidRDefault="00D32D2F">
            <w:pPr>
              <w:spacing w:before="0" w:after="0" w:line="240" w:lineRule="auto"/>
              <w:jc w:val="center"/>
              <w:rPr>
                <w:ins w:id="112484" w:author="pete jones" w:date="2022-01-12T17:28:00Z"/>
                <w:sz w:val="20"/>
                <w:szCs w:val="20"/>
                <w:rPrChange w:id="112485" w:author="pete jones" w:date="2022-01-12T17:28:00Z">
                  <w:rPr>
                    <w:ins w:id="112486" w:author="pete jones" w:date="2022-01-12T17:28:00Z"/>
                  </w:rPr>
                </w:rPrChange>
              </w:rPr>
              <w:pPrChange w:id="112487" w:author="pete jones" w:date="2022-01-12T17:29:00Z">
                <w:pPr>
                  <w:jc w:val="left"/>
                </w:pPr>
              </w:pPrChange>
            </w:pPr>
            <w:ins w:id="112488" w:author="pete jones" w:date="2022-01-12T17:28:00Z">
              <w:r w:rsidRPr="00D32D2F">
                <w:rPr>
                  <w:sz w:val="20"/>
                  <w:szCs w:val="20"/>
                  <w:rPrChange w:id="112489" w:author="pete jones" w:date="2022-01-12T17:28:00Z">
                    <w:rPr/>
                  </w:rPrChange>
                </w:rPr>
                <w:t>2</w:t>
              </w:r>
            </w:ins>
          </w:p>
        </w:tc>
        <w:tc>
          <w:tcPr>
            <w:tcW w:w="616" w:type="dxa"/>
            <w:noWrap/>
            <w:hideMark/>
            <w:tcPrChange w:id="112490" w:author="pete jones" w:date="2022-01-12T17:29:00Z">
              <w:tcPr>
                <w:tcW w:w="616" w:type="dxa"/>
                <w:noWrap/>
                <w:hideMark/>
              </w:tcPr>
            </w:tcPrChange>
          </w:tcPr>
          <w:p w14:paraId="26E8A09F" w14:textId="77777777" w:rsidR="00D32D2F" w:rsidRPr="00D32D2F" w:rsidRDefault="00D32D2F">
            <w:pPr>
              <w:spacing w:before="0" w:after="0" w:line="240" w:lineRule="auto"/>
              <w:jc w:val="center"/>
              <w:rPr>
                <w:ins w:id="112491" w:author="pete jones" w:date="2022-01-12T17:28:00Z"/>
                <w:sz w:val="20"/>
                <w:szCs w:val="20"/>
                <w:rPrChange w:id="112492" w:author="pete jones" w:date="2022-01-12T17:28:00Z">
                  <w:rPr>
                    <w:ins w:id="112493" w:author="pete jones" w:date="2022-01-12T17:28:00Z"/>
                  </w:rPr>
                </w:rPrChange>
              </w:rPr>
              <w:pPrChange w:id="112494" w:author="pete jones" w:date="2022-01-12T17:29:00Z">
                <w:pPr>
                  <w:jc w:val="left"/>
                </w:pPr>
              </w:pPrChange>
            </w:pPr>
            <w:ins w:id="112495" w:author="pete jones" w:date="2022-01-12T17:28:00Z">
              <w:r w:rsidRPr="00D32D2F">
                <w:rPr>
                  <w:sz w:val="20"/>
                  <w:szCs w:val="20"/>
                  <w:rPrChange w:id="112496" w:author="pete jones" w:date="2022-01-12T17:28:00Z">
                    <w:rPr/>
                  </w:rPrChange>
                </w:rPr>
                <w:t>4</w:t>
              </w:r>
            </w:ins>
          </w:p>
        </w:tc>
        <w:tc>
          <w:tcPr>
            <w:tcW w:w="616" w:type="dxa"/>
            <w:noWrap/>
            <w:hideMark/>
            <w:tcPrChange w:id="112497" w:author="pete jones" w:date="2022-01-12T17:29:00Z">
              <w:tcPr>
                <w:tcW w:w="616" w:type="dxa"/>
                <w:noWrap/>
                <w:hideMark/>
              </w:tcPr>
            </w:tcPrChange>
          </w:tcPr>
          <w:p w14:paraId="4566C74F" w14:textId="77777777" w:rsidR="00D32D2F" w:rsidRPr="00D32D2F" w:rsidRDefault="00D32D2F">
            <w:pPr>
              <w:spacing w:before="0" w:after="0" w:line="240" w:lineRule="auto"/>
              <w:jc w:val="center"/>
              <w:rPr>
                <w:ins w:id="112498" w:author="pete jones" w:date="2022-01-12T17:28:00Z"/>
                <w:sz w:val="20"/>
                <w:szCs w:val="20"/>
                <w:rPrChange w:id="112499" w:author="pete jones" w:date="2022-01-12T17:28:00Z">
                  <w:rPr>
                    <w:ins w:id="112500" w:author="pete jones" w:date="2022-01-12T17:28:00Z"/>
                  </w:rPr>
                </w:rPrChange>
              </w:rPr>
              <w:pPrChange w:id="112501" w:author="pete jones" w:date="2022-01-12T17:29:00Z">
                <w:pPr>
                  <w:jc w:val="left"/>
                </w:pPr>
              </w:pPrChange>
            </w:pPr>
            <w:ins w:id="112502" w:author="pete jones" w:date="2022-01-12T17:28:00Z">
              <w:r w:rsidRPr="00D32D2F">
                <w:rPr>
                  <w:sz w:val="20"/>
                  <w:szCs w:val="20"/>
                  <w:rPrChange w:id="112503" w:author="pete jones" w:date="2022-01-12T17:28:00Z">
                    <w:rPr/>
                  </w:rPrChange>
                </w:rPr>
                <w:t>4</w:t>
              </w:r>
            </w:ins>
          </w:p>
        </w:tc>
        <w:tc>
          <w:tcPr>
            <w:tcW w:w="616" w:type="dxa"/>
            <w:noWrap/>
            <w:hideMark/>
            <w:tcPrChange w:id="112504" w:author="pete jones" w:date="2022-01-12T17:29:00Z">
              <w:tcPr>
                <w:tcW w:w="616" w:type="dxa"/>
                <w:noWrap/>
                <w:hideMark/>
              </w:tcPr>
            </w:tcPrChange>
          </w:tcPr>
          <w:p w14:paraId="12F8E97C" w14:textId="77777777" w:rsidR="00D32D2F" w:rsidRPr="00D32D2F" w:rsidRDefault="00D32D2F">
            <w:pPr>
              <w:spacing w:before="0" w:after="0" w:line="240" w:lineRule="auto"/>
              <w:jc w:val="center"/>
              <w:rPr>
                <w:ins w:id="112505" w:author="pete jones" w:date="2022-01-12T17:28:00Z"/>
                <w:sz w:val="20"/>
                <w:szCs w:val="20"/>
                <w:rPrChange w:id="112506" w:author="pete jones" w:date="2022-01-12T17:28:00Z">
                  <w:rPr>
                    <w:ins w:id="112507" w:author="pete jones" w:date="2022-01-12T17:28:00Z"/>
                  </w:rPr>
                </w:rPrChange>
              </w:rPr>
              <w:pPrChange w:id="112508" w:author="pete jones" w:date="2022-01-12T17:29:00Z">
                <w:pPr>
                  <w:jc w:val="left"/>
                </w:pPr>
              </w:pPrChange>
            </w:pPr>
            <w:ins w:id="112509" w:author="pete jones" w:date="2022-01-12T17:28:00Z">
              <w:r w:rsidRPr="00D32D2F">
                <w:rPr>
                  <w:sz w:val="20"/>
                  <w:szCs w:val="20"/>
                  <w:rPrChange w:id="112510" w:author="pete jones" w:date="2022-01-12T17:28:00Z">
                    <w:rPr/>
                  </w:rPrChange>
                </w:rPr>
                <w:t>0</w:t>
              </w:r>
            </w:ins>
          </w:p>
        </w:tc>
        <w:tc>
          <w:tcPr>
            <w:tcW w:w="616" w:type="dxa"/>
            <w:noWrap/>
            <w:hideMark/>
            <w:tcPrChange w:id="112511" w:author="pete jones" w:date="2022-01-12T17:29:00Z">
              <w:tcPr>
                <w:tcW w:w="616" w:type="dxa"/>
                <w:noWrap/>
                <w:hideMark/>
              </w:tcPr>
            </w:tcPrChange>
          </w:tcPr>
          <w:p w14:paraId="7221EDF8" w14:textId="77777777" w:rsidR="00D32D2F" w:rsidRPr="00D32D2F" w:rsidRDefault="00D32D2F">
            <w:pPr>
              <w:spacing w:before="0" w:after="0" w:line="240" w:lineRule="auto"/>
              <w:jc w:val="center"/>
              <w:rPr>
                <w:ins w:id="112512" w:author="pete jones" w:date="2022-01-12T17:28:00Z"/>
                <w:sz w:val="20"/>
                <w:szCs w:val="20"/>
                <w:rPrChange w:id="112513" w:author="pete jones" w:date="2022-01-12T17:28:00Z">
                  <w:rPr>
                    <w:ins w:id="112514" w:author="pete jones" w:date="2022-01-12T17:28:00Z"/>
                  </w:rPr>
                </w:rPrChange>
              </w:rPr>
              <w:pPrChange w:id="112515" w:author="pete jones" w:date="2022-01-12T17:29:00Z">
                <w:pPr>
                  <w:jc w:val="left"/>
                </w:pPr>
              </w:pPrChange>
            </w:pPr>
            <w:ins w:id="112516" w:author="pete jones" w:date="2022-01-12T17:28:00Z">
              <w:r w:rsidRPr="00D32D2F">
                <w:rPr>
                  <w:sz w:val="20"/>
                  <w:szCs w:val="20"/>
                  <w:rPrChange w:id="112517" w:author="pete jones" w:date="2022-01-12T17:28:00Z">
                    <w:rPr/>
                  </w:rPrChange>
                </w:rPr>
                <w:t>8</w:t>
              </w:r>
            </w:ins>
          </w:p>
        </w:tc>
      </w:tr>
      <w:tr w:rsidR="00D32D2F" w:rsidRPr="00D32D2F" w14:paraId="00BFE6F8" w14:textId="77777777" w:rsidTr="00D32D2F">
        <w:trPr>
          <w:trHeight w:val="300"/>
          <w:jc w:val="center"/>
          <w:ins w:id="112518" w:author="pete jones" w:date="2022-01-12T17:28:00Z"/>
        </w:trPr>
        <w:tc>
          <w:tcPr>
            <w:tcW w:w="868" w:type="dxa"/>
            <w:noWrap/>
            <w:hideMark/>
          </w:tcPr>
          <w:p w14:paraId="6974746D" w14:textId="77777777" w:rsidR="00D32D2F" w:rsidRPr="00D32D2F" w:rsidRDefault="00D32D2F">
            <w:pPr>
              <w:spacing w:before="0" w:after="0" w:line="240" w:lineRule="auto"/>
              <w:jc w:val="left"/>
              <w:rPr>
                <w:ins w:id="112519" w:author="pete jones" w:date="2022-01-12T17:28:00Z"/>
                <w:sz w:val="20"/>
                <w:szCs w:val="20"/>
                <w:rPrChange w:id="112520" w:author="pete jones" w:date="2022-01-12T17:28:00Z">
                  <w:rPr>
                    <w:ins w:id="112521" w:author="pete jones" w:date="2022-01-12T17:28:00Z"/>
                  </w:rPr>
                </w:rPrChange>
              </w:rPr>
              <w:pPrChange w:id="112522" w:author="pete jones" w:date="2022-01-12T17:28:00Z">
                <w:pPr>
                  <w:jc w:val="left"/>
                </w:pPr>
              </w:pPrChange>
            </w:pPr>
            <w:ins w:id="112523" w:author="pete jones" w:date="2022-01-12T17:28:00Z">
              <w:r w:rsidRPr="00D32D2F">
                <w:rPr>
                  <w:sz w:val="20"/>
                  <w:szCs w:val="20"/>
                  <w:rPrChange w:id="112524" w:author="pete jones" w:date="2022-01-12T17:28:00Z">
                    <w:rPr/>
                  </w:rPrChange>
                </w:rPr>
                <w:t>14</w:t>
              </w:r>
            </w:ins>
          </w:p>
        </w:tc>
        <w:tc>
          <w:tcPr>
            <w:tcW w:w="1516" w:type="dxa"/>
            <w:noWrap/>
            <w:hideMark/>
          </w:tcPr>
          <w:p w14:paraId="33A3706F" w14:textId="77777777" w:rsidR="00D32D2F" w:rsidRPr="00D32D2F" w:rsidRDefault="00D32D2F">
            <w:pPr>
              <w:spacing w:before="0" w:after="0" w:line="240" w:lineRule="auto"/>
              <w:jc w:val="left"/>
              <w:rPr>
                <w:ins w:id="112525" w:author="pete jones" w:date="2022-01-12T17:28:00Z"/>
                <w:sz w:val="20"/>
                <w:szCs w:val="20"/>
                <w:rPrChange w:id="112526" w:author="pete jones" w:date="2022-01-12T17:28:00Z">
                  <w:rPr>
                    <w:ins w:id="112527" w:author="pete jones" w:date="2022-01-12T17:28:00Z"/>
                  </w:rPr>
                </w:rPrChange>
              </w:rPr>
              <w:pPrChange w:id="112528" w:author="pete jones" w:date="2022-01-12T17:28:00Z">
                <w:pPr>
                  <w:jc w:val="left"/>
                </w:pPr>
              </w:pPrChange>
            </w:pPr>
            <w:ins w:id="112529" w:author="pete jones" w:date="2022-01-12T17:28:00Z">
              <w:r w:rsidRPr="00D32D2F">
                <w:rPr>
                  <w:sz w:val="20"/>
                  <w:szCs w:val="20"/>
                  <w:rPrChange w:id="112530" w:author="pete jones" w:date="2022-01-12T17:28:00Z">
                    <w:rPr/>
                  </w:rPrChange>
                </w:rPr>
                <w:t>ENGR2350</w:t>
              </w:r>
            </w:ins>
          </w:p>
        </w:tc>
        <w:tc>
          <w:tcPr>
            <w:tcW w:w="5904" w:type="dxa"/>
            <w:noWrap/>
            <w:hideMark/>
          </w:tcPr>
          <w:p w14:paraId="201D2F50" w14:textId="77777777" w:rsidR="00D32D2F" w:rsidRPr="00D32D2F" w:rsidRDefault="00D32D2F">
            <w:pPr>
              <w:spacing w:before="0" w:after="0" w:line="240" w:lineRule="auto"/>
              <w:jc w:val="left"/>
              <w:rPr>
                <w:ins w:id="112531" w:author="pete jones" w:date="2022-01-12T17:28:00Z"/>
                <w:sz w:val="20"/>
                <w:szCs w:val="20"/>
                <w:rPrChange w:id="112532" w:author="pete jones" w:date="2022-01-12T17:28:00Z">
                  <w:rPr>
                    <w:ins w:id="112533" w:author="pete jones" w:date="2022-01-12T17:28:00Z"/>
                  </w:rPr>
                </w:rPrChange>
              </w:rPr>
              <w:pPrChange w:id="112534" w:author="pete jones" w:date="2022-01-12T17:28:00Z">
                <w:pPr>
                  <w:jc w:val="left"/>
                </w:pPr>
              </w:pPrChange>
            </w:pPr>
            <w:ins w:id="112535" w:author="pete jones" w:date="2022-01-12T17:28:00Z">
              <w:r w:rsidRPr="00D32D2F">
                <w:rPr>
                  <w:sz w:val="20"/>
                  <w:szCs w:val="20"/>
                  <w:rPrChange w:id="112536" w:author="pete jones" w:date="2022-01-12T17:28:00Z">
                    <w:rPr/>
                  </w:rPrChange>
                </w:rPr>
                <w:t>Thermodynamics</w:t>
              </w:r>
            </w:ins>
          </w:p>
        </w:tc>
        <w:tc>
          <w:tcPr>
            <w:tcW w:w="616" w:type="dxa"/>
            <w:noWrap/>
            <w:hideMark/>
          </w:tcPr>
          <w:p w14:paraId="1AACD380" w14:textId="77777777" w:rsidR="00D32D2F" w:rsidRPr="00D32D2F" w:rsidRDefault="00D32D2F">
            <w:pPr>
              <w:spacing w:before="0" w:after="0" w:line="240" w:lineRule="auto"/>
              <w:jc w:val="center"/>
              <w:rPr>
                <w:ins w:id="112537" w:author="pete jones" w:date="2022-01-12T17:28:00Z"/>
                <w:sz w:val="20"/>
                <w:szCs w:val="20"/>
                <w:rPrChange w:id="112538" w:author="pete jones" w:date="2022-01-12T17:28:00Z">
                  <w:rPr>
                    <w:ins w:id="112539" w:author="pete jones" w:date="2022-01-12T17:28:00Z"/>
                  </w:rPr>
                </w:rPrChange>
              </w:rPr>
              <w:pPrChange w:id="112540" w:author="pete jones" w:date="2022-01-12T17:29:00Z">
                <w:pPr>
                  <w:jc w:val="left"/>
                </w:pPr>
              </w:pPrChange>
            </w:pPr>
            <w:ins w:id="112541" w:author="pete jones" w:date="2022-01-12T17:28:00Z">
              <w:r w:rsidRPr="00D32D2F">
                <w:rPr>
                  <w:sz w:val="20"/>
                  <w:szCs w:val="20"/>
                  <w:rPrChange w:id="112542" w:author="pete jones" w:date="2022-01-12T17:28:00Z">
                    <w:rPr/>
                  </w:rPrChange>
                </w:rPr>
                <w:t>x</w:t>
              </w:r>
            </w:ins>
          </w:p>
        </w:tc>
        <w:tc>
          <w:tcPr>
            <w:tcW w:w="616" w:type="dxa"/>
            <w:noWrap/>
            <w:hideMark/>
          </w:tcPr>
          <w:p w14:paraId="733A9B41" w14:textId="77777777" w:rsidR="00D32D2F" w:rsidRPr="00D32D2F" w:rsidRDefault="00D32D2F">
            <w:pPr>
              <w:spacing w:before="0" w:after="0" w:line="240" w:lineRule="auto"/>
              <w:jc w:val="center"/>
              <w:rPr>
                <w:ins w:id="112543" w:author="pete jones" w:date="2022-01-12T17:28:00Z"/>
                <w:sz w:val="20"/>
                <w:szCs w:val="20"/>
                <w:rPrChange w:id="112544" w:author="pete jones" w:date="2022-01-12T17:28:00Z">
                  <w:rPr>
                    <w:ins w:id="112545" w:author="pete jones" w:date="2022-01-12T17:28:00Z"/>
                  </w:rPr>
                </w:rPrChange>
              </w:rPr>
              <w:pPrChange w:id="112546" w:author="pete jones" w:date="2022-01-12T17:29:00Z">
                <w:pPr>
                  <w:jc w:val="left"/>
                </w:pPr>
              </w:pPrChange>
            </w:pPr>
            <w:ins w:id="112547" w:author="pete jones" w:date="2022-01-12T17:28:00Z">
              <w:r w:rsidRPr="00D32D2F">
                <w:rPr>
                  <w:sz w:val="20"/>
                  <w:szCs w:val="20"/>
                  <w:rPrChange w:id="112548" w:author="pete jones" w:date="2022-01-12T17:28:00Z">
                    <w:rPr/>
                  </w:rPrChange>
                </w:rPr>
                <w:t>3</w:t>
              </w:r>
            </w:ins>
          </w:p>
        </w:tc>
        <w:tc>
          <w:tcPr>
            <w:tcW w:w="616" w:type="dxa"/>
            <w:noWrap/>
            <w:hideMark/>
          </w:tcPr>
          <w:p w14:paraId="2A6310F0" w14:textId="77777777" w:rsidR="00D32D2F" w:rsidRPr="00D32D2F" w:rsidRDefault="00D32D2F">
            <w:pPr>
              <w:spacing w:before="0" w:after="0" w:line="240" w:lineRule="auto"/>
              <w:jc w:val="center"/>
              <w:rPr>
                <w:ins w:id="112549" w:author="pete jones" w:date="2022-01-12T17:28:00Z"/>
                <w:sz w:val="20"/>
                <w:szCs w:val="20"/>
                <w:rPrChange w:id="112550" w:author="pete jones" w:date="2022-01-12T17:28:00Z">
                  <w:rPr>
                    <w:ins w:id="112551" w:author="pete jones" w:date="2022-01-12T17:28:00Z"/>
                  </w:rPr>
                </w:rPrChange>
              </w:rPr>
              <w:pPrChange w:id="112552" w:author="pete jones" w:date="2022-01-12T17:29:00Z">
                <w:pPr>
                  <w:jc w:val="left"/>
                </w:pPr>
              </w:pPrChange>
            </w:pPr>
            <w:ins w:id="112553" w:author="pete jones" w:date="2022-01-12T17:28:00Z">
              <w:r w:rsidRPr="00D32D2F">
                <w:rPr>
                  <w:sz w:val="20"/>
                  <w:szCs w:val="20"/>
                  <w:rPrChange w:id="112554" w:author="pete jones" w:date="2022-01-12T17:28:00Z">
                    <w:rPr/>
                  </w:rPrChange>
                </w:rPr>
                <w:t>4</w:t>
              </w:r>
            </w:ins>
          </w:p>
        </w:tc>
        <w:tc>
          <w:tcPr>
            <w:tcW w:w="616" w:type="dxa"/>
            <w:noWrap/>
            <w:hideMark/>
          </w:tcPr>
          <w:p w14:paraId="358D98A3" w14:textId="77777777" w:rsidR="00D32D2F" w:rsidRPr="00D32D2F" w:rsidRDefault="00D32D2F">
            <w:pPr>
              <w:spacing w:before="0" w:after="0" w:line="240" w:lineRule="auto"/>
              <w:jc w:val="center"/>
              <w:rPr>
                <w:ins w:id="112555" w:author="pete jones" w:date="2022-01-12T17:28:00Z"/>
                <w:sz w:val="20"/>
                <w:szCs w:val="20"/>
                <w:rPrChange w:id="112556" w:author="pete jones" w:date="2022-01-12T17:28:00Z">
                  <w:rPr>
                    <w:ins w:id="112557" w:author="pete jones" w:date="2022-01-12T17:28:00Z"/>
                  </w:rPr>
                </w:rPrChange>
              </w:rPr>
              <w:pPrChange w:id="112558" w:author="pete jones" w:date="2022-01-12T17:29:00Z">
                <w:pPr>
                  <w:jc w:val="left"/>
                </w:pPr>
              </w:pPrChange>
            </w:pPr>
            <w:ins w:id="112559" w:author="pete jones" w:date="2022-01-12T17:28:00Z">
              <w:r w:rsidRPr="00D32D2F">
                <w:rPr>
                  <w:sz w:val="20"/>
                  <w:szCs w:val="20"/>
                  <w:rPrChange w:id="112560" w:author="pete jones" w:date="2022-01-12T17:28:00Z">
                    <w:rPr/>
                  </w:rPrChange>
                </w:rPr>
                <w:t>2</w:t>
              </w:r>
            </w:ins>
          </w:p>
        </w:tc>
        <w:tc>
          <w:tcPr>
            <w:tcW w:w="616" w:type="dxa"/>
            <w:noWrap/>
            <w:hideMark/>
          </w:tcPr>
          <w:p w14:paraId="142569B4" w14:textId="77777777" w:rsidR="00D32D2F" w:rsidRPr="00D32D2F" w:rsidRDefault="00D32D2F">
            <w:pPr>
              <w:spacing w:before="0" w:after="0" w:line="240" w:lineRule="auto"/>
              <w:jc w:val="center"/>
              <w:rPr>
                <w:ins w:id="112561" w:author="pete jones" w:date="2022-01-12T17:28:00Z"/>
                <w:sz w:val="20"/>
                <w:szCs w:val="20"/>
                <w:rPrChange w:id="112562" w:author="pete jones" w:date="2022-01-12T17:28:00Z">
                  <w:rPr>
                    <w:ins w:id="112563" w:author="pete jones" w:date="2022-01-12T17:28:00Z"/>
                  </w:rPr>
                </w:rPrChange>
              </w:rPr>
              <w:pPrChange w:id="112564" w:author="pete jones" w:date="2022-01-12T17:29:00Z">
                <w:pPr>
                  <w:jc w:val="left"/>
                </w:pPr>
              </w:pPrChange>
            </w:pPr>
            <w:ins w:id="112565" w:author="pete jones" w:date="2022-01-12T17:28:00Z">
              <w:r w:rsidRPr="00D32D2F">
                <w:rPr>
                  <w:sz w:val="20"/>
                  <w:szCs w:val="20"/>
                  <w:rPrChange w:id="112566" w:author="pete jones" w:date="2022-01-12T17:28:00Z">
                    <w:rPr/>
                  </w:rPrChange>
                </w:rPr>
                <w:t>4</w:t>
              </w:r>
            </w:ins>
          </w:p>
        </w:tc>
        <w:tc>
          <w:tcPr>
            <w:tcW w:w="616" w:type="dxa"/>
            <w:noWrap/>
            <w:hideMark/>
          </w:tcPr>
          <w:p w14:paraId="7A54D29D" w14:textId="77777777" w:rsidR="00D32D2F" w:rsidRPr="00D32D2F" w:rsidRDefault="00D32D2F">
            <w:pPr>
              <w:spacing w:before="0" w:after="0" w:line="240" w:lineRule="auto"/>
              <w:jc w:val="center"/>
              <w:rPr>
                <w:ins w:id="112567" w:author="pete jones" w:date="2022-01-12T17:28:00Z"/>
                <w:sz w:val="20"/>
                <w:szCs w:val="20"/>
                <w:rPrChange w:id="112568" w:author="pete jones" w:date="2022-01-12T17:28:00Z">
                  <w:rPr>
                    <w:ins w:id="112569" w:author="pete jones" w:date="2022-01-12T17:28:00Z"/>
                  </w:rPr>
                </w:rPrChange>
              </w:rPr>
              <w:pPrChange w:id="112570" w:author="pete jones" w:date="2022-01-12T17:29:00Z">
                <w:pPr>
                  <w:jc w:val="left"/>
                </w:pPr>
              </w:pPrChange>
            </w:pPr>
            <w:ins w:id="112571" w:author="pete jones" w:date="2022-01-12T17:28:00Z">
              <w:r w:rsidRPr="00D32D2F">
                <w:rPr>
                  <w:sz w:val="20"/>
                  <w:szCs w:val="20"/>
                  <w:rPrChange w:id="112572" w:author="pete jones" w:date="2022-01-12T17:28:00Z">
                    <w:rPr/>
                  </w:rPrChange>
                </w:rPr>
                <w:t>4</w:t>
              </w:r>
            </w:ins>
          </w:p>
        </w:tc>
        <w:tc>
          <w:tcPr>
            <w:tcW w:w="616" w:type="dxa"/>
            <w:noWrap/>
            <w:hideMark/>
          </w:tcPr>
          <w:p w14:paraId="2320C207" w14:textId="77777777" w:rsidR="00D32D2F" w:rsidRPr="00D32D2F" w:rsidRDefault="00D32D2F">
            <w:pPr>
              <w:spacing w:before="0" w:after="0" w:line="240" w:lineRule="auto"/>
              <w:jc w:val="center"/>
              <w:rPr>
                <w:ins w:id="112573" w:author="pete jones" w:date="2022-01-12T17:28:00Z"/>
                <w:sz w:val="20"/>
                <w:szCs w:val="20"/>
                <w:rPrChange w:id="112574" w:author="pete jones" w:date="2022-01-12T17:28:00Z">
                  <w:rPr>
                    <w:ins w:id="112575" w:author="pete jones" w:date="2022-01-12T17:28:00Z"/>
                  </w:rPr>
                </w:rPrChange>
              </w:rPr>
              <w:pPrChange w:id="112576" w:author="pete jones" w:date="2022-01-12T17:29:00Z">
                <w:pPr>
                  <w:jc w:val="left"/>
                </w:pPr>
              </w:pPrChange>
            </w:pPr>
            <w:ins w:id="112577" w:author="pete jones" w:date="2022-01-12T17:28:00Z">
              <w:r w:rsidRPr="00D32D2F">
                <w:rPr>
                  <w:sz w:val="20"/>
                  <w:szCs w:val="20"/>
                  <w:rPrChange w:id="112578" w:author="pete jones" w:date="2022-01-12T17:28:00Z">
                    <w:rPr/>
                  </w:rPrChange>
                </w:rPr>
                <w:t>0</w:t>
              </w:r>
            </w:ins>
          </w:p>
        </w:tc>
        <w:tc>
          <w:tcPr>
            <w:tcW w:w="616" w:type="dxa"/>
            <w:noWrap/>
            <w:hideMark/>
          </w:tcPr>
          <w:p w14:paraId="3AC05D16" w14:textId="77777777" w:rsidR="00D32D2F" w:rsidRPr="00D32D2F" w:rsidRDefault="00D32D2F">
            <w:pPr>
              <w:spacing w:before="0" w:after="0" w:line="240" w:lineRule="auto"/>
              <w:jc w:val="center"/>
              <w:rPr>
                <w:ins w:id="112579" w:author="pete jones" w:date="2022-01-12T17:28:00Z"/>
                <w:sz w:val="20"/>
                <w:szCs w:val="20"/>
                <w:rPrChange w:id="112580" w:author="pete jones" w:date="2022-01-12T17:28:00Z">
                  <w:rPr>
                    <w:ins w:id="112581" w:author="pete jones" w:date="2022-01-12T17:28:00Z"/>
                  </w:rPr>
                </w:rPrChange>
              </w:rPr>
              <w:pPrChange w:id="112582" w:author="pete jones" w:date="2022-01-12T17:29:00Z">
                <w:pPr>
                  <w:jc w:val="left"/>
                </w:pPr>
              </w:pPrChange>
            </w:pPr>
            <w:ins w:id="112583" w:author="pete jones" w:date="2022-01-12T17:28:00Z">
              <w:r w:rsidRPr="00D32D2F">
                <w:rPr>
                  <w:sz w:val="20"/>
                  <w:szCs w:val="20"/>
                  <w:rPrChange w:id="112584" w:author="pete jones" w:date="2022-01-12T17:28:00Z">
                    <w:rPr/>
                  </w:rPrChange>
                </w:rPr>
                <w:t>8</w:t>
              </w:r>
            </w:ins>
          </w:p>
        </w:tc>
      </w:tr>
      <w:tr w:rsidR="00D32D2F" w:rsidRPr="00D32D2F" w14:paraId="0A7898EB" w14:textId="77777777" w:rsidTr="00D32D2F">
        <w:trPr>
          <w:trHeight w:val="300"/>
          <w:jc w:val="center"/>
          <w:ins w:id="112585" w:author="pete jones" w:date="2022-01-12T17:28:00Z"/>
          <w:trPrChange w:id="112586" w:author="pete jones" w:date="2022-01-12T17:29:00Z">
            <w:trPr>
              <w:trHeight w:val="300"/>
            </w:trPr>
          </w:trPrChange>
        </w:trPr>
        <w:tc>
          <w:tcPr>
            <w:tcW w:w="868" w:type="dxa"/>
            <w:noWrap/>
            <w:hideMark/>
            <w:tcPrChange w:id="112587" w:author="pete jones" w:date="2022-01-12T17:29:00Z">
              <w:tcPr>
                <w:tcW w:w="868" w:type="dxa"/>
                <w:noWrap/>
                <w:hideMark/>
              </w:tcPr>
            </w:tcPrChange>
          </w:tcPr>
          <w:p w14:paraId="5D0C60A1" w14:textId="77777777" w:rsidR="00D32D2F" w:rsidRPr="00D32D2F" w:rsidRDefault="00D32D2F">
            <w:pPr>
              <w:spacing w:before="0" w:after="0" w:line="240" w:lineRule="auto"/>
              <w:jc w:val="left"/>
              <w:rPr>
                <w:ins w:id="112588" w:author="pete jones" w:date="2022-01-12T17:28:00Z"/>
                <w:sz w:val="20"/>
                <w:szCs w:val="20"/>
                <w:rPrChange w:id="112589" w:author="pete jones" w:date="2022-01-12T17:28:00Z">
                  <w:rPr>
                    <w:ins w:id="112590" w:author="pete jones" w:date="2022-01-12T17:28:00Z"/>
                  </w:rPr>
                </w:rPrChange>
              </w:rPr>
              <w:pPrChange w:id="112591" w:author="pete jones" w:date="2022-01-12T17:28:00Z">
                <w:pPr>
                  <w:jc w:val="left"/>
                </w:pPr>
              </w:pPrChange>
            </w:pPr>
            <w:ins w:id="112592" w:author="pete jones" w:date="2022-01-12T17:28:00Z">
              <w:r w:rsidRPr="00D32D2F">
                <w:rPr>
                  <w:sz w:val="20"/>
                  <w:szCs w:val="20"/>
                  <w:rPrChange w:id="112593" w:author="pete jones" w:date="2022-01-12T17:28:00Z">
                    <w:rPr/>
                  </w:rPrChange>
                </w:rPr>
                <w:t>22</w:t>
              </w:r>
            </w:ins>
          </w:p>
        </w:tc>
        <w:tc>
          <w:tcPr>
            <w:tcW w:w="1516" w:type="dxa"/>
            <w:noWrap/>
            <w:hideMark/>
            <w:tcPrChange w:id="112594" w:author="pete jones" w:date="2022-01-12T17:29:00Z">
              <w:tcPr>
                <w:tcW w:w="1516" w:type="dxa"/>
                <w:noWrap/>
                <w:hideMark/>
              </w:tcPr>
            </w:tcPrChange>
          </w:tcPr>
          <w:p w14:paraId="3EE3E498" w14:textId="77777777" w:rsidR="00D32D2F" w:rsidRPr="00D32D2F" w:rsidRDefault="00D32D2F">
            <w:pPr>
              <w:spacing w:before="0" w:after="0" w:line="240" w:lineRule="auto"/>
              <w:jc w:val="left"/>
              <w:rPr>
                <w:ins w:id="112595" w:author="pete jones" w:date="2022-01-12T17:28:00Z"/>
                <w:sz w:val="20"/>
                <w:szCs w:val="20"/>
                <w:rPrChange w:id="112596" w:author="pete jones" w:date="2022-01-12T17:28:00Z">
                  <w:rPr>
                    <w:ins w:id="112597" w:author="pete jones" w:date="2022-01-12T17:28:00Z"/>
                  </w:rPr>
                </w:rPrChange>
              </w:rPr>
              <w:pPrChange w:id="112598" w:author="pete jones" w:date="2022-01-12T17:28:00Z">
                <w:pPr>
                  <w:jc w:val="left"/>
                </w:pPr>
              </w:pPrChange>
            </w:pPr>
            <w:ins w:id="112599" w:author="pete jones" w:date="2022-01-12T17:28:00Z">
              <w:r w:rsidRPr="00D32D2F">
                <w:rPr>
                  <w:sz w:val="20"/>
                  <w:szCs w:val="20"/>
                  <w:rPrChange w:id="112600" w:author="pete jones" w:date="2022-01-12T17:28:00Z">
                    <w:rPr/>
                  </w:rPrChange>
                </w:rPr>
                <w:t>ENGX2000</w:t>
              </w:r>
            </w:ins>
          </w:p>
        </w:tc>
        <w:tc>
          <w:tcPr>
            <w:tcW w:w="5904" w:type="dxa"/>
            <w:noWrap/>
            <w:hideMark/>
            <w:tcPrChange w:id="112601" w:author="pete jones" w:date="2022-01-12T17:29:00Z">
              <w:tcPr>
                <w:tcW w:w="5904" w:type="dxa"/>
                <w:noWrap/>
                <w:hideMark/>
              </w:tcPr>
            </w:tcPrChange>
          </w:tcPr>
          <w:p w14:paraId="47C573EF" w14:textId="77777777" w:rsidR="00D32D2F" w:rsidRPr="00D32D2F" w:rsidRDefault="00D32D2F">
            <w:pPr>
              <w:spacing w:before="0" w:after="0" w:line="240" w:lineRule="auto"/>
              <w:jc w:val="left"/>
              <w:rPr>
                <w:ins w:id="112602" w:author="pete jones" w:date="2022-01-12T17:28:00Z"/>
                <w:sz w:val="20"/>
                <w:szCs w:val="20"/>
                <w:rPrChange w:id="112603" w:author="pete jones" w:date="2022-01-12T17:28:00Z">
                  <w:rPr>
                    <w:ins w:id="112604" w:author="pete jones" w:date="2022-01-12T17:28:00Z"/>
                  </w:rPr>
                </w:rPrChange>
              </w:rPr>
              <w:pPrChange w:id="112605" w:author="pete jones" w:date="2022-01-12T17:28:00Z">
                <w:pPr>
                  <w:jc w:val="left"/>
                </w:pPr>
              </w:pPrChange>
            </w:pPr>
            <w:ins w:id="112606" w:author="pete jones" w:date="2022-01-12T17:28:00Z">
              <w:r w:rsidRPr="00D32D2F">
                <w:rPr>
                  <w:sz w:val="20"/>
                  <w:szCs w:val="20"/>
                  <w:rPrChange w:id="112607" w:author="pete jones" w:date="2022-01-12T17:28:00Z">
                    <w:rPr/>
                  </w:rPrChange>
                </w:rPr>
                <w:t>Quantitative Engineering Analysis 1 - credits 2 MTH, 1 SCI, 1 ENGR</w:t>
              </w:r>
            </w:ins>
          </w:p>
        </w:tc>
        <w:tc>
          <w:tcPr>
            <w:tcW w:w="616" w:type="dxa"/>
            <w:noWrap/>
            <w:hideMark/>
            <w:tcPrChange w:id="112608" w:author="pete jones" w:date="2022-01-12T17:29:00Z">
              <w:tcPr>
                <w:tcW w:w="616" w:type="dxa"/>
                <w:noWrap/>
                <w:hideMark/>
              </w:tcPr>
            </w:tcPrChange>
          </w:tcPr>
          <w:p w14:paraId="7CFD740F" w14:textId="77777777" w:rsidR="00D32D2F" w:rsidRPr="00D32D2F" w:rsidRDefault="00D32D2F">
            <w:pPr>
              <w:spacing w:before="0" w:after="0" w:line="240" w:lineRule="auto"/>
              <w:jc w:val="center"/>
              <w:rPr>
                <w:ins w:id="112609" w:author="pete jones" w:date="2022-01-12T17:28:00Z"/>
                <w:sz w:val="20"/>
                <w:szCs w:val="20"/>
                <w:rPrChange w:id="112610" w:author="pete jones" w:date="2022-01-12T17:28:00Z">
                  <w:rPr>
                    <w:ins w:id="112611" w:author="pete jones" w:date="2022-01-12T17:28:00Z"/>
                  </w:rPr>
                </w:rPrChange>
              </w:rPr>
              <w:pPrChange w:id="112612" w:author="pete jones" w:date="2022-01-12T17:29:00Z">
                <w:pPr>
                  <w:jc w:val="left"/>
                </w:pPr>
              </w:pPrChange>
            </w:pPr>
            <w:ins w:id="112613" w:author="pete jones" w:date="2022-01-12T17:28:00Z">
              <w:r w:rsidRPr="00D32D2F">
                <w:rPr>
                  <w:sz w:val="20"/>
                  <w:szCs w:val="20"/>
                  <w:rPrChange w:id="112614" w:author="pete jones" w:date="2022-01-12T17:28:00Z">
                    <w:rPr/>
                  </w:rPrChange>
                </w:rPr>
                <w:t>x</w:t>
              </w:r>
            </w:ins>
          </w:p>
        </w:tc>
        <w:tc>
          <w:tcPr>
            <w:tcW w:w="616" w:type="dxa"/>
            <w:noWrap/>
            <w:hideMark/>
            <w:tcPrChange w:id="112615" w:author="pete jones" w:date="2022-01-12T17:29:00Z">
              <w:tcPr>
                <w:tcW w:w="616" w:type="dxa"/>
                <w:noWrap/>
                <w:hideMark/>
              </w:tcPr>
            </w:tcPrChange>
          </w:tcPr>
          <w:p w14:paraId="225A544B" w14:textId="77777777" w:rsidR="00D32D2F" w:rsidRPr="00D32D2F" w:rsidRDefault="00D32D2F">
            <w:pPr>
              <w:spacing w:before="0" w:after="0" w:line="240" w:lineRule="auto"/>
              <w:jc w:val="center"/>
              <w:rPr>
                <w:ins w:id="112616" w:author="pete jones" w:date="2022-01-12T17:28:00Z"/>
                <w:sz w:val="20"/>
                <w:szCs w:val="20"/>
                <w:rPrChange w:id="112617" w:author="pete jones" w:date="2022-01-12T17:28:00Z">
                  <w:rPr>
                    <w:ins w:id="112618" w:author="pete jones" w:date="2022-01-12T17:28:00Z"/>
                  </w:rPr>
                </w:rPrChange>
              </w:rPr>
              <w:pPrChange w:id="112619" w:author="pete jones" w:date="2022-01-12T17:29:00Z">
                <w:pPr>
                  <w:jc w:val="left"/>
                </w:pPr>
              </w:pPrChange>
            </w:pPr>
            <w:ins w:id="112620" w:author="pete jones" w:date="2022-01-12T17:28:00Z">
              <w:r w:rsidRPr="00D32D2F">
                <w:rPr>
                  <w:sz w:val="20"/>
                  <w:szCs w:val="20"/>
                  <w:rPrChange w:id="112621" w:author="pete jones" w:date="2022-01-12T17:28:00Z">
                    <w:rPr/>
                  </w:rPrChange>
                </w:rPr>
                <w:t>3</w:t>
              </w:r>
            </w:ins>
          </w:p>
        </w:tc>
        <w:tc>
          <w:tcPr>
            <w:tcW w:w="616" w:type="dxa"/>
            <w:noWrap/>
            <w:hideMark/>
            <w:tcPrChange w:id="112622" w:author="pete jones" w:date="2022-01-12T17:29:00Z">
              <w:tcPr>
                <w:tcW w:w="616" w:type="dxa"/>
                <w:noWrap/>
                <w:hideMark/>
              </w:tcPr>
            </w:tcPrChange>
          </w:tcPr>
          <w:p w14:paraId="7E6089FF" w14:textId="77777777" w:rsidR="00D32D2F" w:rsidRPr="00D32D2F" w:rsidRDefault="00D32D2F">
            <w:pPr>
              <w:spacing w:before="0" w:after="0" w:line="240" w:lineRule="auto"/>
              <w:jc w:val="center"/>
              <w:rPr>
                <w:ins w:id="112623" w:author="pete jones" w:date="2022-01-12T17:28:00Z"/>
                <w:sz w:val="20"/>
                <w:szCs w:val="20"/>
                <w:rPrChange w:id="112624" w:author="pete jones" w:date="2022-01-12T17:28:00Z">
                  <w:rPr>
                    <w:ins w:id="112625" w:author="pete jones" w:date="2022-01-12T17:28:00Z"/>
                  </w:rPr>
                </w:rPrChange>
              </w:rPr>
              <w:pPrChange w:id="112626" w:author="pete jones" w:date="2022-01-12T17:29:00Z">
                <w:pPr>
                  <w:jc w:val="left"/>
                </w:pPr>
              </w:pPrChange>
            </w:pPr>
            <w:ins w:id="112627" w:author="pete jones" w:date="2022-01-12T17:28:00Z">
              <w:r w:rsidRPr="00D32D2F">
                <w:rPr>
                  <w:sz w:val="20"/>
                  <w:szCs w:val="20"/>
                  <w:rPrChange w:id="112628" w:author="pete jones" w:date="2022-01-12T17:28:00Z">
                    <w:rPr/>
                  </w:rPrChange>
                </w:rPr>
                <w:t>4</w:t>
              </w:r>
            </w:ins>
          </w:p>
        </w:tc>
        <w:tc>
          <w:tcPr>
            <w:tcW w:w="616" w:type="dxa"/>
            <w:noWrap/>
            <w:hideMark/>
            <w:tcPrChange w:id="112629" w:author="pete jones" w:date="2022-01-12T17:29:00Z">
              <w:tcPr>
                <w:tcW w:w="616" w:type="dxa"/>
                <w:noWrap/>
                <w:hideMark/>
              </w:tcPr>
            </w:tcPrChange>
          </w:tcPr>
          <w:p w14:paraId="589B0A26" w14:textId="77777777" w:rsidR="00D32D2F" w:rsidRPr="00D32D2F" w:rsidRDefault="00D32D2F">
            <w:pPr>
              <w:spacing w:before="0" w:after="0" w:line="240" w:lineRule="auto"/>
              <w:jc w:val="center"/>
              <w:rPr>
                <w:ins w:id="112630" w:author="pete jones" w:date="2022-01-12T17:28:00Z"/>
                <w:sz w:val="20"/>
                <w:szCs w:val="20"/>
                <w:rPrChange w:id="112631" w:author="pete jones" w:date="2022-01-12T17:28:00Z">
                  <w:rPr>
                    <w:ins w:id="112632" w:author="pete jones" w:date="2022-01-12T17:28:00Z"/>
                  </w:rPr>
                </w:rPrChange>
              </w:rPr>
              <w:pPrChange w:id="112633" w:author="pete jones" w:date="2022-01-12T17:29:00Z">
                <w:pPr>
                  <w:jc w:val="left"/>
                </w:pPr>
              </w:pPrChange>
            </w:pPr>
            <w:ins w:id="112634" w:author="pete jones" w:date="2022-01-12T17:28:00Z">
              <w:r w:rsidRPr="00D32D2F">
                <w:rPr>
                  <w:sz w:val="20"/>
                  <w:szCs w:val="20"/>
                  <w:rPrChange w:id="112635" w:author="pete jones" w:date="2022-01-12T17:28:00Z">
                    <w:rPr/>
                  </w:rPrChange>
                </w:rPr>
                <w:t>2</w:t>
              </w:r>
            </w:ins>
          </w:p>
        </w:tc>
        <w:tc>
          <w:tcPr>
            <w:tcW w:w="616" w:type="dxa"/>
            <w:noWrap/>
            <w:hideMark/>
            <w:tcPrChange w:id="112636" w:author="pete jones" w:date="2022-01-12T17:29:00Z">
              <w:tcPr>
                <w:tcW w:w="616" w:type="dxa"/>
                <w:noWrap/>
                <w:hideMark/>
              </w:tcPr>
            </w:tcPrChange>
          </w:tcPr>
          <w:p w14:paraId="4EE1403A" w14:textId="77777777" w:rsidR="00D32D2F" w:rsidRPr="00D32D2F" w:rsidRDefault="00D32D2F">
            <w:pPr>
              <w:spacing w:before="0" w:after="0" w:line="240" w:lineRule="auto"/>
              <w:jc w:val="center"/>
              <w:rPr>
                <w:ins w:id="112637" w:author="pete jones" w:date="2022-01-12T17:28:00Z"/>
                <w:sz w:val="20"/>
                <w:szCs w:val="20"/>
                <w:rPrChange w:id="112638" w:author="pete jones" w:date="2022-01-12T17:28:00Z">
                  <w:rPr>
                    <w:ins w:id="112639" w:author="pete jones" w:date="2022-01-12T17:28:00Z"/>
                  </w:rPr>
                </w:rPrChange>
              </w:rPr>
              <w:pPrChange w:id="112640" w:author="pete jones" w:date="2022-01-12T17:29:00Z">
                <w:pPr>
                  <w:jc w:val="left"/>
                </w:pPr>
              </w:pPrChange>
            </w:pPr>
            <w:ins w:id="112641" w:author="pete jones" w:date="2022-01-12T17:28:00Z">
              <w:r w:rsidRPr="00D32D2F">
                <w:rPr>
                  <w:sz w:val="20"/>
                  <w:szCs w:val="20"/>
                  <w:rPrChange w:id="112642" w:author="pete jones" w:date="2022-01-12T17:28:00Z">
                    <w:rPr/>
                  </w:rPrChange>
                </w:rPr>
                <w:t>4</w:t>
              </w:r>
            </w:ins>
          </w:p>
        </w:tc>
        <w:tc>
          <w:tcPr>
            <w:tcW w:w="616" w:type="dxa"/>
            <w:noWrap/>
            <w:hideMark/>
            <w:tcPrChange w:id="112643" w:author="pete jones" w:date="2022-01-12T17:29:00Z">
              <w:tcPr>
                <w:tcW w:w="616" w:type="dxa"/>
                <w:noWrap/>
                <w:hideMark/>
              </w:tcPr>
            </w:tcPrChange>
          </w:tcPr>
          <w:p w14:paraId="3269C48B" w14:textId="77777777" w:rsidR="00D32D2F" w:rsidRPr="00D32D2F" w:rsidRDefault="00D32D2F">
            <w:pPr>
              <w:spacing w:before="0" w:after="0" w:line="240" w:lineRule="auto"/>
              <w:jc w:val="center"/>
              <w:rPr>
                <w:ins w:id="112644" w:author="pete jones" w:date="2022-01-12T17:28:00Z"/>
                <w:sz w:val="20"/>
                <w:szCs w:val="20"/>
                <w:rPrChange w:id="112645" w:author="pete jones" w:date="2022-01-12T17:28:00Z">
                  <w:rPr>
                    <w:ins w:id="112646" w:author="pete jones" w:date="2022-01-12T17:28:00Z"/>
                  </w:rPr>
                </w:rPrChange>
              </w:rPr>
              <w:pPrChange w:id="112647" w:author="pete jones" w:date="2022-01-12T17:29:00Z">
                <w:pPr>
                  <w:jc w:val="left"/>
                </w:pPr>
              </w:pPrChange>
            </w:pPr>
            <w:ins w:id="112648" w:author="pete jones" w:date="2022-01-12T17:28:00Z">
              <w:r w:rsidRPr="00D32D2F">
                <w:rPr>
                  <w:sz w:val="20"/>
                  <w:szCs w:val="20"/>
                  <w:rPrChange w:id="112649" w:author="pete jones" w:date="2022-01-12T17:28:00Z">
                    <w:rPr/>
                  </w:rPrChange>
                </w:rPr>
                <w:t>4</w:t>
              </w:r>
            </w:ins>
          </w:p>
        </w:tc>
        <w:tc>
          <w:tcPr>
            <w:tcW w:w="616" w:type="dxa"/>
            <w:noWrap/>
            <w:hideMark/>
            <w:tcPrChange w:id="112650" w:author="pete jones" w:date="2022-01-12T17:29:00Z">
              <w:tcPr>
                <w:tcW w:w="616" w:type="dxa"/>
                <w:noWrap/>
                <w:hideMark/>
              </w:tcPr>
            </w:tcPrChange>
          </w:tcPr>
          <w:p w14:paraId="1EA5C950" w14:textId="77777777" w:rsidR="00D32D2F" w:rsidRPr="00D32D2F" w:rsidRDefault="00D32D2F">
            <w:pPr>
              <w:spacing w:before="0" w:after="0" w:line="240" w:lineRule="auto"/>
              <w:jc w:val="center"/>
              <w:rPr>
                <w:ins w:id="112651" w:author="pete jones" w:date="2022-01-12T17:28:00Z"/>
                <w:sz w:val="20"/>
                <w:szCs w:val="20"/>
                <w:rPrChange w:id="112652" w:author="pete jones" w:date="2022-01-12T17:28:00Z">
                  <w:rPr>
                    <w:ins w:id="112653" w:author="pete jones" w:date="2022-01-12T17:28:00Z"/>
                  </w:rPr>
                </w:rPrChange>
              </w:rPr>
              <w:pPrChange w:id="112654" w:author="pete jones" w:date="2022-01-12T17:29:00Z">
                <w:pPr>
                  <w:jc w:val="left"/>
                </w:pPr>
              </w:pPrChange>
            </w:pPr>
            <w:ins w:id="112655" w:author="pete jones" w:date="2022-01-12T17:28:00Z">
              <w:r w:rsidRPr="00D32D2F">
                <w:rPr>
                  <w:sz w:val="20"/>
                  <w:szCs w:val="20"/>
                  <w:rPrChange w:id="112656" w:author="pete jones" w:date="2022-01-12T17:28:00Z">
                    <w:rPr/>
                  </w:rPrChange>
                </w:rPr>
                <w:t>0</w:t>
              </w:r>
            </w:ins>
          </w:p>
        </w:tc>
        <w:tc>
          <w:tcPr>
            <w:tcW w:w="616" w:type="dxa"/>
            <w:noWrap/>
            <w:hideMark/>
            <w:tcPrChange w:id="112657" w:author="pete jones" w:date="2022-01-12T17:29:00Z">
              <w:tcPr>
                <w:tcW w:w="616" w:type="dxa"/>
                <w:noWrap/>
                <w:hideMark/>
              </w:tcPr>
            </w:tcPrChange>
          </w:tcPr>
          <w:p w14:paraId="5928BA1C" w14:textId="77777777" w:rsidR="00D32D2F" w:rsidRPr="00D32D2F" w:rsidRDefault="00D32D2F">
            <w:pPr>
              <w:spacing w:before="0" w:after="0" w:line="240" w:lineRule="auto"/>
              <w:jc w:val="center"/>
              <w:rPr>
                <w:ins w:id="112658" w:author="pete jones" w:date="2022-01-12T17:28:00Z"/>
                <w:sz w:val="20"/>
                <w:szCs w:val="20"/>
                <w:rPrChange w:id="112659" w:author="pete jones" w:date="2022-01-12T17:28:00Z">
                  <w:rPr>
                    <w:ins w:id="112660" w:author="pete jones" w:date="2022-01-12T17:28:00Z"/>
                  </w:rPr>
                </w:rPrChange>
              </w:rPr>
              <w:pPrChange w:id="112661" w:author="pete jones" w:date="2022-01-12T17:29:00Z">
                <w:pPr>
                  <w:jc w:val="left"/>
                </w:pPr>
              </w:pPrChange>
            </w:pPr>
            <w:ins w:id="112662" w:author="pete jones" w:date="2022-01-12T17:28:00Z">
              <w:r w:rsidRPr="00D32D2F">
                <w:rPr>
                  <w:sz w:val="20"/>
                  <w:szCs w:val="20"/>
                  <w:rPrChange w:id="112663" w:author="pete jones" w:date="2022-01-12T17:28:00Z">
                    <w:rPr/>
                  </w:rPrChange>
                </w:rPr>
                <w:t>8</w:t>
              </w:r>
            </w:ins>
          </w:p>
        </w:tc>
      </w:tr>
      <w:tr w:rsidR="00D32D2F" w:rsidRPr="00D32D2F" w14:paraId="3774E69B" w14:textId="77777777" w:rsidTr="00D32D2F">
        <w:trPr>
          <w:trHeight w:val="300"/>
          <w:jc w:val="center"/>
          <w:ins w:id="112664" w:author="pete jones" w:date="2022-01-12T17:28:00Z"/>
        </w:trPr>
        <w:tc>
          <w:tcPr>
            <w:tcW w:w="868" w:type="dxa"/>
            <w:noWrap/>
            <w:hideMark/>
          </w:tcPr>
          <w:p w14:paraId="4F8F338E" w14:textId="77777777" w:rsidR="00D32D2F" w:rsidRPr="00D32D2F" w:rsidRDefault="00D32D2F">
            <w:pPr>
              <w:spacing w:before="0" w:after="0" w:line="240" w:lineRule="auto"/>
              <w:jc w:val="left"/>
              <w:rPr>
                <w:ins w:id="112665" w:author="pete jones" w:date="2022-01-12T17:28:00Z"/>
                <w:sz w:val="20"/>
                <w:szCs w:val="20"/>
                <w:rPrChange w:id="112666" w:author="pete jones" w:date="2022-01-12T17:28:00Z">
                  <w:rPr>
                    <w:ins w:id="112667" w:author="pete jones" w:date="2022-01-12T17:28:00Z"/>
                  </w:rPr>
                </w:rPrChange>
              </w:rPr>
              <w:pPrChange w:id="112668" w:author="pete jones" w:date="2022-01-12T17:28:00Z">
                <w:pPr>
                  <w:jc w:val="left"/>
                </w:pPr>
              </w:pPrChange>
            </w:pPr>
            <w:ins w:id="112669" w:author="pete jones" w:date="2022-01-12T17:28:00Z">
              <w:r w:rsidRPr="00D32D2F">
                <w:rPr>
                  <w:sz w:val="20"/>
                  <w:szCs w:val="20"/>
                  <w:rPrChange w:id="112670" w:author="pete jones" w:date="2022-01-12T17:28:00Z">
                    <w:rPr/>
                  </w:rPrChange>
                </w:rPr>
                <w:t>23</w:t>
              </w:r>
            </w:ins>
          </w:p>
        </w:tc>
        <w:tc>
          <w:tcPr>
            <w:tcW w:w="1516" w:type="dxa"/>
            <w:noWrap/>
            <w:hideMark/>
          </w:tcPr>
          <w:p w14:paraId="43B9B3AA" w14:textId="77777777" w:rsidR="00D32D2F" w:rsidRPr="00D32D2F" w:rsidRDefault="00D32D2F">
            <w:pPr>
              <w:spacing w:before="0" w:after="0" w:line="240" w:lineRule="auto"/>
              <w:jc w:val="left"/>
              <w:rPr>
                <w:ins w:id="112671" w:author="pete jones" w:date="2022-01-12T17:28:00Z"/>
                <w:sz w:val="20"/>
                <w:szCs w:val="20"/>
                <w:rPrChange w:id="112672" w:author="pete jones" w:date="2022-01-12T17:28:00Z">
                  <w:rPr>
                    <w:ins w:id="112673" w:author="pete jones" w:date="2022-01-12T17:28:00Z"/>
                  </w:rPr>
                </w:rPrChange>
              </w:rPr>
              <w:pPrChange w:id="112674" w:author="pete jones" w:date="2022-01-12T17:28:00Z">
                <w:pPr>
                  <w:jc w:val="left"/>
                </w:pPr>
              </w:pPrChange>
            </w:pPr>
            <w:ins w:id="112675" w:author="pete jones" w:date="2022-01-12T17:28:00Z">
              <w:r w:rsidRPr="00D32D2F">
                <w:rPr>
                  <w:sz w:val="20"/>
                  <w:szCs w:val="20"/>
                  <w:rPrChange w:id="112676" w:author="pete jones" w:date="2022-01-12T17:28:00Z">
                    <w:rPr/>
                  </w:rPrChange>
                </w:rPr>
                <w:t>ENGX2005</w:t>
              </w:r>
            </w:ins>
          </w:p>
        </w:tc>
        <w:tc>
          <w:tcPr>
            <w:tcW w:w="5904" w:type="dxa"/>
            <w:noWrap/>
            <w:hideMark/>
          </w:tcPr>
          <w:p w14:paraId="462E5BDF" w14:textId="77777777" w:rsidR="00D32D2F" w:rsidRPr="00D32D2F" w:rsidRDefault="00D32D2F">
            <w:pPr>
              <w:spacing w:before="0" w:after="0" w:line="240" w:lineRule="auto"/>
              <w:jc w:val="left"/>
              <w:rPr>
                <w:ins w:id="112677" w:author="pete jones" w:date="2022-01-12T17:28:00Z"/>
                <w:sz w:val="20"/>
                <w:szCs w:val="20"/>
                <w:rPrChange w:id="112678" w:author="pete jones" w:date="2022-01-12T17:28:00Z">
                  <w:rPr>
                    <w:ins w:id="112679" w:author="pete jones" w:date="2022-01-12T17:28:00Z"/>
                  </w:rPr>
                </w:rPrChange>
              </w:rPr>
              <w:pPrChange w:id="112680" w:author="pete jones" w:date="2022-01-12T17:28:00Z">
                <w:pPr>
                  <w:jc w:val="left"/>
                </w:pPr>
              </w:pPrChange>
            </w:pPr>
            <w:ins w:id="112681" w:author="pete jones" w:date="2022-01-12T17:28:00Z">
              <w:r w:rsidRPr="00D32D2F">
                <w:rPr>
                  <w:sz w:val="20"/>
                  <w:szCs w:val="20"/>
                  <w:rPrChange w:id="112682" w:author="pete jones" w:date="2022-01-12T17:28:00Z">
                    <w:rPr/>
                  </w:rPrChange>
                </w:rPr>
                <w:t>Quantitative Engineering Analysis 2 - credits 2 MTH, 2 SCI</w:t>
              </w:r>
            </w:ins>
          </w:p>
        </w:tc>
        <w:tc>
          <w:tcPr>
            <w:tcW w:w="616" w:type="dxa"/>
            <w:noWrap/>
            <w:hideMark/>
          </w:tcPr>
          <w:p w14:paraId="7B874F0D" w14:textId="77777777" w:rsidR="00D32D2F" w:rsidRPr="00D32D2F" w:rsidRDefault="00D32D2F">
            <w:pPr>
              <w:spacing w:before="0" w:after="0" w:line="240" w:lineRule="auto"/>
              <w:jc w:val="center"/>
              <w:rPr>
                <w:ins w:id="112683" w:author="pete jones" w:date="2022-01-12T17:28:00Z"/>
                <w:sz w:val="20"/>
                <w:szCs w:val="20"/>
                <w:rPrChange w:id="112684" w:author="pete jones" w:date="2022-01-12T17:28:00Z">
                  <w:rPr>
                    <w:ins w:id="112685" w:author="pete jones" w:date="2022-01-12T17:28:00Z"/>
                  </w:rPr>
                </w:rPrChange>
              </w:rPr>
              <w:pPrChange w:id="112686" w:author="pete jones" w:date="2022-01-12T17:29:00Z">
                <w:pPr>
                  <w:jc w:val="left"/>
                </w:pPr>
              </w:pPrChange>
            </w:pPr>
            <w:ins w:id="112687" w:author="pete jones" w:date="2022-01-12T17:28:00Z">
              <w:r w:rsidRPr="00D32D2F">
                <w:rPr>
                  <w:sz w:val="20"/>
                  <w:szCs w:val="20"/>
                  <w:rPrChange w:id="112688" w:author="pete jones" w:date="2022-01-12T17:28:00Z">
                    <w:rPr/>
                  </w:rPrChange>
                </w:rPr>
                <w:t>x</w:t>
              </w:r>
            </w:ins>
          </w:p>
        </w:tc>
        <w:tc>
          <w:tcPr>
            <w:tcW w:w="616" w:type="dxa"/>
            <w:noWrap/>
            <w:hideMark/>
          </w:tcPr>
          <w:p w14:paraId="10F0AC26" w14:textId="77777777" w:rsidR="00D32D2F" w:rsidRPr="00D32D2F" w:rsidRDefault="00D32D2F">
            <w:pPr>
              <w:spacing w:before="0" w:after="0" w:line="240" w:lineRule="auto"/>
              <w:jc w:val="center"/>
              <w:rPr>
                <w:ins w:id="112689" w:author="pete jones" w:date="2022-01-12T17:28:00Z"/>
                <w:sz w:val="20"/>
                <w:szCs w:val="20"/>
                <w:rPrChange w:id="112690" w:author="pete jones" w:date="2022-01-12T17:28:00Z">
                  <w:rPr>
                    <w:ins w:id="112691" w:author="pete jones" w:date="2022-01-12T17:28:00Z"/>
                  </w:rPr>
                </w:rPrChange>
              </w:rPr>
              <w:pPrChange w:id="112692" w:author="pete jones" w:date="2022-01-12T17:29:00Z">
                <w:pPr>
                  <w:jc w:val="left"/>
                </w:pPr>
              </w:pPrChange>
            </w:pPr>
            <w:ins w:id="112693" w:author="pete jones" w:date="2022-01-12T17:28:00Z">
              <w:r w:rsidRPr="00D32D2F">
                <w:rPr>
                  <w:sz w:val="20"/>
                  <w:szCs w:val="20"/>
                  <w:rPrChange w:id="112694" w:author="pete jones" w:date="2022-01-12T17:28:00Z">
                    <w:rPr/>
                  </w:rPrChange>
                </w:rPr>
                <w:t>3</w:t>
              </w:r>
            </w:ins>
          </w:p>
        </w:tc>
        <w:tc>
          <w:tcPr>
            <w:tcW w:w="616" w:type="dxa"/>
            <w:noWrap/>
            <w:hideMark/>
          </w:tcPr>
          <w:p w14:paraId="7C08DC2F" w14:textId="77777777" w:rsidR="00D32D2F" w:rsidRPr="00D32D2F" w:rsidRDefault="00D32D2F">
            <w:pPr>
              <w:spacing w:before="0" w:after="0" w:line="240" w:lineRule="auto"/>
              <w:jc w:val="center"/>
              <w:rPr>
                <w:ins w:id="112695" w:author="pete jones" w:date="2022-01-12T17:28:00Z"/>
                <w:sz w:val="20"/>
                <w:szCs w:val="20"/>
                <w:rPrChange w:id="112696" w:author="pete jones" w:date="2022-01-12T17:28:00Z">
                  <w:rPr>
                    <w:ins w:id="112697" w:author="pete jones" w:date="2022-01-12T17:28:00Z"/>
                  </w:rPr>
                </w:rPrChange>
              </w:rPr>
              <w:pPrChange w:id="112698" w:author="pete jones" w:date="2022-01-12T17:29:00Z">
                <w:pPr>
                  <w:jc w:val="left"/>
                </w:pPr>
              </w:pPrChange>
            </w:pPr>
            <w:ins w:id="112699" w:author="pete jones" w:date="2022-01-12T17:28:00Z">
              <w:r w:rsidRPr="00D32D2F">
                <w:rPr>
                  <w:sz w:val="20"/>
                  <w:szCs w:val="20"/>
                  <w:rPrChange w:id="112700" w:author="pete jones" w:date="2022-01-12T17:28:00Z">
                    <w:rPr/>
                  </w:rPrChange>
                </w:rPr>
                <w:t>4</w:t>
              </w:r>
            </w:ins>
          </w:p>
        </w:tc>
        <w:tc>
          <w:tcPr>
            <w:tcW w:w="616" w:type="dxa"/>
            <w:noWrap/>
            <w:hideMark/>
          </w:tcPr>
          <w:p w14:paraId="7AF3E19E" w14:textId="77777777" w:rsidR="00D32D2F" w:rsidRPr="00D32D2F" w:rsidRDefault="00D32D2F">
            <w:pPr>
              <w:spacing w:before="0" w:after="0" w:line="240" w:lineRule="auto"/>
              <w:jc w:val="center"/>
              <w:rPr>
                <w:ins w:id="112701" w:author="pete jones" w:date="2022-01-12T17:28:00Z"/>
                <w:sz w:val="20"/>
                <w:szCs w:val="20"/>
                <w:rPrChange w:id="112702" w:author="pete jones" w:date="2022-01-12T17:28:00Z">
                  <w:rPr>
                    <w:ins w:id="112703" w:author="pete jones" w:date="2022-01-12T17:28:00Z"/>
                  </w:rPr>
                </w:rPrChange>
              </w:rPr>
              <w:pPrChange w:id="112704" w:author="pete jones" w:date="2022-01-12T17:29:00Z">
                <w:pPr>
                  <w:jc w:val="left"/>
                </w:pPr>
              </w:pPrChange>
            </w:pPr>
            <w:ins w:id="112705" w:author="pete jones" w:date="2022-01-12T17:28:00Z">
              <w:r w:rsidRPr="00D32D2F">
                <w:rPr>
                  <w:sz w:val="20"/>
                  <w:szCs w:val="20"/>
                  <w:rPrChange w:id="112706" w:author="pete jones" w:date="2022-01-12T17:28:00Z">
                    <w:rPr/>
                  </w:rPrChange>
                </w:rPr>
                <w:t>2</w:t>
              </w:r>
            </w:ins>
          </w:p>
        </w:tc>
        <w:tc>
          <w:tcPr>
            <w:tcW w:w="616" w:type="dxa"/>
            <w:noWrap/>
            <w:hideMark/>
          </w:tcPr>
          <w:p w14:paraId="792375FD" w14:textId="77777777" w:rsidR="00D32D2F" w:rsidRPr="00D32D2F" w:rsidRDefault="00D32D2F">
            <w:pPr>
              <w:spacing w:before="0" w:after="0" w:line="240" w:lineRule="auto"/>
              <w:jc w:val="center"/>
              <w:rPr>
                <w:ins w:id="112707" w:author="pete jones" w:date="2022-01-12T17:28:00Z"/>
                <w:sz w:val="20"/>
                <w:szCs w:val="20"/>
                <w:rPrChange w:id="112708" w:author="pete jones" w:date="2022-01-12T17:28:00Z">
                  <w:rPr>
                    <w:ins w:id="112709" w:author="pete jones" w:date="2022-01-12T17:28:00Z"/>
                  </w:rPr>
                </w:rPrChange>
              </w:rPr>
              <w:pPrChange w:id="112710" w:author="pete jones" w:date="2022-01-12T17:29:00Z">
                <w:pPr>
                  <w:jc w:val="left"/>
                </w:pPr>
              </w:pPrChange>
            </w:pPr>
            <w:ins w:id="112711" w:author="pete jones" w:date="2022-01-12T17:28:00Z">
              <w:r w:rsidRPr="00D32D2F">
                <w:rPr>
                  <w:sz w:val="20"/>
                  <w:szCs w:val="20"/>
                  <w:rPrChange w:id="112712" w:author="pete jones" w:date="2022-01-12T17:28:00Z">
                    <w:rPr/>
                  </w:rPrChange>
                </w:rPr>
                <w:t>4</w:t>
              </w:r>
            </w:ins>
          </w:p>
        </w:tc>
        <w:tc>
          <w:tcPr>
            <w:tcW w:w="616" w:type="dxa"/>
            <w:noWrap/>
            <w:hideMark/>
          </w:tcPr>
          <w:p w14:paraId="60725408" w14:textId="77777777" w:rsidR="00D32D2F" w:rsidRPr="00D32D2F" w:rsidRDefault="00D32D2F">
            <w:pPr>
              <w:spacing w:before="0" w:after="0" w:line="240" w:lineRule="auto"/>
              <w:jc w:val="center"/>
              <w:rPr>
                <w:ins w:id="112713" w:author="pete jones" w:date="2022-01-12T17:28:00Z"/>
                <w:sz w:val="20"/>
                <w:szCs w:val="20"/>
                <w:rPrChange w:id="112714" w:author="pete jones" w:date="2022-01-12T17:28:00Z">
                  <w:rPr>
                    <w:ins w:id="112715" w:author="pete jones" w:date="2022-01-12T17:28:00Z"/>
                  </w:rPr>
                </w:rPrChange>
              </w:rPr>
              <w:pPrChange w:id="112716" w:author="pete jones" w:date="2022-01-12T17:29:00Z">
                <w:pPr>
                  <w:jc w:val="left"/>
                </w:pPr>
              </w:pPrChange>
            </w:pPr>
            <w:ins w:id="112717" w:author="pete jones" w:date="2022-01-12T17:28:00Z">
              <w:r w:rsidRPr="00D32D2F">
                <w:rPr>
                  <w:sz w:val="20"/>
                  <w:szCs w:val="20"/>
                  <w:rPrChange w:id="112718" w:author="pete jones" w:date="2022-01-12T17:28:00Z">
                    <w:rPr/>
                  </w:rPrChange>
                </w:rPr>
                <w:t>4</w:t>
              </w:r>
            </w:ins>
          </w:p>
        </w:tc>
        <w:tc>
          <w:tcPr>
            <w:tcW w:w="616" w:type="dxa"/>
            <w:noWrap/>
            <w:hideMark/>
          </w:tcPr>
          <w:p w14:paraId="1D0EB11E" w14:textId="77777777" w:rsidR="00D32D2F" w:rsidRPr="00D32D2F" w:rsidRDefault="00D32D2F">
            <w:pPr>
              <w:spacing w:before="0" w:after="0" w:line="240" w:lineRule="auto"/>
              <w:jc w:val="center"/>
              <w:rPr>
                <w:ins w:id="112719" w:author="pete jones" w:date="2022-01-12T17:28:00Z"/>
                <w:sz w:val="20"/>
                <w:szCs w:val="20"/>
                <w:rPrChange w:id="112720" w:author="pete jones" w:date="2022-01-12T17:28:00Z">
                  <w:rPr>
                    <w:ins w:id="112721" w:author="pete jones" w:date="2022-01-12T17:28:00Z"/>
                  </w:rPr>
                </w:rPrChange>
              </w:rPr>
              <w:pPrChange w:id="112722" w:author="pete jones" w:date="2022-01-12T17:29:00Z">
                <w:pPr>
                  <w:jc w:val="left"/>
                </w:pPr>
              </w:pPrChange>
            </w:pPr>
            <w:ins w:id="112723" w:author="pete jones" w:date="2022-01-12T17:28:00Z">
              <w:r w:rsidRPr="00D32D2F">
                <w:rPr>
                  <w:sz w:val="20"/>
                  <w:szCs w:val="20"/>
                  <w:rPrChange w:id="112724" w:author="pete jones" w:date="2022-01-12T17:28:00Z">
                    <w:rPr/>
                  </w:rPrChange>
                </w:rPr>
                <w:t>0</w:t>
              </w:r>
            </w:ins>
          </w:p>
        </w:tc>
        <w:tc>
          <w:tcPr>
            <w:tcW w:w="616" w:type="dxa"/>
            <w:noWrap/>
            <w:hideMark/>
          </w:tcPr>
          <w:p w14:paraId="57AD8930" w14:textId="77777777" w:rsidR="00D32D2F" w:rsidRPr="00D32D2F" w:rsidRDefault="00D32D2F">
            <w:pPr>
              <w:spacing w:before="0" w:after="0" w:line="240" w:lineRule="auto"/>
              <w:jc w:val="center"/>
              <w:rPr>
                <w:ins w:id="112725" w:author="pete jones" w:date="2022-01-12T17:28:00Z"/>
                <w:sz w:val="20"/>
                <w:szCs w:val="20"/>
                <w:rPrChange w:id="112726" w:author="pete jones" w:date="2022-01-12T17:28:00Z">
                  <w:rPr>
                    <w:ins w:id="112727" w:author="pete jones" w:date="2022-01-12T17:28:00Z"/>
                  </w:rPr>
                </w:rPrChange>
              </w:rPr>
              <w:pPrChange w:id="112728" w:author="pete jones" w:date="2022-01-12T17:29:00Z">
                <w:pPr>
                  <w:jc w:val="left"/>
                </w:pPr>
              </w:pPrChange>
            </w:pPr>
            <w:ins w:id="112729" w:author="pete jones" w:date="2022-01-12T17:28:00Z">
              <w:r w:rsidRPr="00D32D2F">
                <w:rPr>
                  <w:sz w:val="20"/>
                  <w:szCs w:val="20"/>
                  <w:rPrChange w:id="112730" w:author="pete jones" w:date="2022-01-12T17:28:00Z">
                    <w:rPr/>
                  </w:rPrChange>
                </w:rPr>
                <w:t>8</w:t>
              </w:r>
            </w:ins>
          </w:p>
        </w:tc>
      </w:tr>
      <w:tr w:rsidR="00D32D2F" w:rsidRPr="00D32D2F" w14:paraId="65484C33" w14:textId="77777777" w:rsidTr="00D32D2F">
        <w:trPr>
          <w:trHeight w:val="300"/>
          <w:jc w:val="center"/>
          <w:ins w:id="112731" w:author="pete jones" w:date="2022-01-12T17:28:00Z"/>
          <w:trPrChange w:id="112732" w:author="pete jones" w:date="2022-01-12T17:29:00Z">
            <w:trPr>
              <w:trHeight w:val="300"/>
            </w:trPr>
          </w:trPrChange>
        </w:trPr>
        <w:tc>
          <w:tcPr>
            <w:tcW w:w="868" w:type="dxa"/>
            <w:noWrap/>
            <w:hideMark/>
            <w:tcPrChange w:id="112733" w:author="pete jones" w:date="2022-01-12T17:29:00Z">
              <w:tcPr>
                <w:tcW w:w="868" w:type="dxa"/>
                <w:noWrap/>
                <w:hideMark/>
              </w:tcPr>
            </w:tcPrChange>
          </w:tcPr>
          <w:p w14:paraId="1ABF9EEE" w14:textId="77777777" w:rsidR="00D32D2F" w:rsidRPr="00D32D2F" w:rsidRDefault="00D32D2F">
            <w:pPr>
              <w:spacing w:before="0" w:after="0" w:line="240" w:lineRule="auto"/>
              <w:jc w:val="left"/>
              <w:rPr>
                <w:ins w:id="112734" w:author="pete jones" w:date="2022-01-12T17:28:00Z"/>
                <w:sz w:val="20"/>
                <w:szCs w:val="20"/>
                <w:rPrChange w:id="112735" w:author="pete jones" w:date="2022-01-12T17:28:00Z">
                  <w:rPr>
                    <w:ins w:id="112736" w:author="pete jones" w:date="2022-01-12T17:28:00Z"/>
                  </w:rPr>
                </w:rPrChange>
              </w:rPr>
              <w:pPrChange w:id="112737" w:author="pete jones" w:date="2022-01-12T17:28:00Z">
                <w:pPr>
                  <w:jc w:val="left"/>
                </w:pPr>
              </w:pPrChange>
            </w:pPr>
            <w:ins w:id="112738" w:author="pete jones" w:date="2022-01-12T17:28:00Z">
              <w:r w:rsidRPr="00D32D2F">
                <w:rPr>
                  <w:sz w:val="20"/>
                  <w:szCs w:val="20"/>
                  <w:rPrChange w:id="112739" w:author="pete jones" w:date="2022-01-12T17:28:00Z">
                    <w:rPr/>
                  </w:rPrChange>
                </w:rPr>
                <w:t>41</w:t>
              </w:r>
            </w:ins>
          </w:p>
        </w:tc>
        <w:tc>
          <w:tcPr>
            <w:tcW w:w="1516" w:type="dxa"/>
            <w:noWrap/>
            <w:hideMark/>
            <w:tcPrChange w:id="112740" w:author="pete jones" w:date="2022-01-12T17:29:00Z">
              <w:tcPr>
                <w:tcW w:w="1516" w:type="dxa"/>
                <w:noWrap/>
                <w:hideMark/>
              </w:tcPr>
            </w:tcPrChange>
          </w:tcPr>
          <w:p w14:paraId="4440C30A" w14:textId="77777777" w:rsidR="00D32D2F" w:rsidRPr="00D32D2F" w:rsidRDefault="00D32D2F">
            <w:pPr>
              <w:spacing w:before="0" w:after="0" w:line="240" w:lineRule="auto"/>
              <w:jc w:val="left"/>
              <w:rPr>
                <w:ins w:id="112741" w:author="pete jones" w:date="2022-01-12T17:28:00Z"/>
                <w:sz w:val="20"/>
                <w:szCs w:val="20"/>
                <w:rPrChange w:id="112742" w:author="pete jones" w:date="2022-01-12T17:28:00Z">
                  <w:rPr>
                    <w:ins w:id="112743" w:author="pete jones" w:date="2022-01-12T17:28:00Z"/>
                  </w:rPr>
                </w:rPrChange>
              </w:rPr>
              <w:pPrChange w:id="112744" w:author="pete jones" w:date="2022-01-12T17:28:00Z">
                <w:pPr>
                  <w:jc w:val="left"/>
                </w:pPr>
              </w:pPrChange>
            </w:pPr>
            <w:ins w:id="112745" w:author="pete jones" w:date="2022-01-12T17:28:00Z">
              <w:r w:rsidRPr="00D32D2F">
                <w:rPr>
                  <w:sz w:val="20"/>
                  <w:szCs w:val="20"/>
                  <w:rPrChange w:id="112746" w:author="pete jones" w:date="2022-01-12T17:28:00Z">
                    <w:rPr/>
                  </w:rPrChange>
                </w:rPr>
                <w:t>ENGR3330</w:t>
              </w:r>
            </w:ins>
          </w:p>
        </w:tc>
        <w:tc>
          <w:tcPr>
            <w:tcW w:w="5904" w:type="dxa"/>
            <w:noWrap/>
            <w:hideMark/>
            <w:tcPrChange w:id="112747" w:author="pete jones" w:date="2022-01-12T17:29:00Z">
              <w:tcPr>
                <w:tcW w:w="5904" w:type="dxa"/>
                <w:noWrap/>
                <w:hideMark/>
              </w:tcPr>
            </w:tcPrChange>
          </w:tcPr>
          <w:p w14:paraId="0387216A" w14:textId="77777777" w:rsidR="00D32D2F" w:rsidRPr="00D32D2F" w:rsidRDefault="00D32D2F">
            <w:pPr>
              <w:spacing w:before="0" w:after="0" w:line="240" w:lineRule="auto"/>
              <w:jc w:val="left"/>
              <w:rPr>
                <w:ins w:id="112748" w:author="pete jones" w:date="2022-01-12T17:28:00Z"/>
                <w:sz w:val="20"/>
                <w:szCs w:val="20"/>
                <w:rPrChange w:id="112749" w:author="pete jones" w:date="2022-01-12T17:28:00Z">
                  <w:rPr>
                    <w:ins w:id="112750" w:author="pete jones" w:date="2022-01-12T17:28:00Z"/>
                  </w:rPr>
                </w:rPrChange>
              </w:rPr>
              <w:pPrChange w:id="112751" w:author="pete jones" w:date="2022-01-12T17:28:00Z">
                <w:pPr>
                  <w:jc w:val="left"/>
                </w:pPr>
              </w:pPrChange>
            </w:pPr>
            <w:ins w:id="112752" w:author="pete jones" w:date="2022-01-12T17:28:00Z">
              <w:r w:rsidRPr="00D32D2F">
                <w:rPr>
                  <w:sz w:val="20"/>
                  <w:szCs w:val="20"/>
                  <w:rPrChange w:id="112753" w:author="pete jones" w:date="2022-01-12T17:28:00Z">
                    <w:rPr/>
                  </w:rPrChange>
                </w:rPr>
                <w:t>Mechanical Design</w:t>
              </w:r>
            </w:ins>
          </w:p>
        </w:tc>
        <w:tc>
          <w:tcPr>
            <w:tcW w:w="616" w:type="dxa"/>
            <w:noWrap/>
            <w:hideMark/>
            <w:tcPrChange w:id="112754" w:author="pete jones" w:date="2022-01-12T17:29:00Z">
              <w:tcPr>
                <w:tcW w:w="616" w:type="dxa"/>
                <w:noWrap/>
                <w:hideMark/>
              </w:tcPr>
            </w:tcPrChange>
          </w:tcPr>
          <w:p w14:paraId="72199D9F" w14:textId="77777777" w:rsidR="00D32D2F" w:rsidRPr="00D32D2F" w:rsidRDefault="00D32D2F">
            <w:pPr>
              <w:spacing w:before="0" w:after="0" w:line="240" w:lineRule="auto"/>
              <w:jc w:val="center"/>
              <w:rPr>
                <w:ins w:id="112755" w:author="pete jones" w:date="2022-01-12T17:28:00Z"/>
                <w:sz w:val="20"/>
                <w:szCs w:val="20"/>
                <w:rPrChange w:id="112756" w:author="pete jones" w:date="2022-01-12T17:28:00Z">
                  <w:rPr>
                    <w:ins w:id="112757" w:author="pete jones" w:date="2022-01-12T17:28:00Z"/>
                  </w:rPr>
                </w:rPrChange>
              </w:rPr>
              <w:pPrChange w:id="112758" w:author="pete jones" w:date="2022-01-12T17:29:00Z">
                <w:pPr>
                  <w:jc w:val="left"/>
                </w:pPr>
              </w:pPrChange>
            </w:pPr>
            <w:ins w:id="112759" w:author="pete jones" w:date="2022-01-12T17:28:00Z">
              <w:r w:rsidRPr="00D32D2F">
                <w:rPr>
                  <w:sz w:val="20"/>
                  <w:szCs w:val="20"/>
                  <w:rPrChange w:id="112760" w:author="pete jones" w:date="2022-01-12T17:28:00Z">
                    <w:rPr/>
                  </w:rPrChange>
                </w:rPr>
                <w:t>x</w:t>
              </w:r>
            </w:ins>
          </w:p>
        </w:tc>
        <w:tc>
          <w:tcPr>
            <w:tcW w:w="616" w:type="dxa"/>
            <w:noWrap/>
            <w:hideMark/>
            <w:tcPrChange w:id="112761" w:author="pete jones" w:date="2022-01-12T17:29:00Z">
              <w:tcPr>
                <w:tcW w:w="616" w:type="dxa"/>
                <w:noWrap/>
                <w:hideMark/>
              </w:tcPr>
            </w:tcPrChange>
          </w:tcPr>
          <w:p w14:paraId="5BC0CCDA" w14:textId="77777777" w:rsidR="00D32D2F" w:rsidRPr="00D32D2F" w:rsidRDefault="00D32D2F">
            <w:pPr>
              <w:spacing w:before="0" w:after="0" w:line="240" w:lineRule="auto"/>
              <w:jc w:val="center"/>
              <w:rPr>
                <w:ins w:id="112762" w:author="pete jones" w:date="2022-01-12T17:28:00Z"/>
                <w:sz w:val="20"/>
                <w:szCs w:val="20"/>
                <w:rPrChange w:id="112763" w:author="pete jones" w:date="2022-01-12T17:28:00Z">
                  <w:rPr>
                    <w:ins w:id="112764" w:author="pete jones" w:date="2022-01-12T17:28:00Z"/>
                  </w:rPr>
                </w:rPrChange>
              </w:rPr>
              <w:pPrChange w:id="112765" w:author="pete jones" w:date="2022-01-12T17:29:00Z">
                <w:pPr>
                  <w:jc w:val="left"/>
                </w:pPr>
              </w:pPrChange>
            </w:pPr>
            <w:ins w:id="112766" w:author="pete jones" w:date="2022-01-12T17:28:00Z">
              <w:r w:rsidRPr="00D32D2F">
                <w:rPr>
                  <w:sz w:val="20"/>
                  <w:szCs w:val="20"/>
                  <w:rPrChange w:id="112767" w:author="pete jones" w:date="2022-01-12T17:28:00Z">
                    <w:rPr/>
                  </w:rPrChange>
                </w:rPr>
                <w:t>3</w:t>
              </w:r>
            </w:ins>
          </w:p>
        </w:tc>
        <w:tc>
          <w:tcPr>
            <w:tcW w:w="616" w:type="dxa"/>
            <w:noWrap/>
            <w:hideMark/>
            <w:tcPrChange w:id="112768" w:author="pete jones" w:date="2022-01-12T17:29:00Z">
              <w:tcPr>
                <w:tcW w:w="616" w:type="dxa"/>
                <w:noWrap/>
                <w:hideMark/>
              </w:tcPr>
            </w:tcPrChange>
          </w:tcPr>
          <w:p w14:paraId="0E7FBD36" w14:textId="77777777" w:rsidR="00D32D2F" w:rsidRPr="00D32D2F" w:rsidRDefault="00D32D2F">
            <w:pPr>
              <w:spacing w:before="0" w:after="0" w:line="240" w:lineRule="auto"/>
              <w:jc w:val="center"/>
              <w:rPr>
                <w:ins w:id="112769" w:author="pete jones" w:date="2022-01-12T17:28:00Z"/>
                <w:sz w:val="20"/>
                <w:szCs w:val="20"/>
                <w:rPrChange w:id="112770" w:author="pete jones" w:date="2022-01-12T17:28:00Z">
                  <w:rPr>
                    <w:ins w:id="112771" w:author="pete jones" w:date="2022-01-12T17:28:00Z"/>
                  </w:rPr>
                </w:rPrChange>
              </w:rPr>
              <w:pPrChange w:id="112772" w:author="pete jones" w:date="2022-01-12T17:29:00Z">
                <w:pPr>
                  <w:jc w:val="left"/>
                </w:pPr>
              </w:pPrChange>
            </w:pPr>
            <w:ins w:id="112773" w:author="pete jones" w:date="2022-01-12T17:28:00Z">
              <w:r w:rsidRPr="00D32D2F">
                <w:rPr>
                  <w:sz w:val="20"/>
                  <w:szCs w:val="20"/>
                  <w:rPrChange w:id="112774" w:author="pete jones" w:date="2022-01-12T17:28:00Z">
                    <w:rPr/>
                  </w:rPrChange>
                </w:rPr>
                <w:t>5</w:t>
              </w:r>
            </w:ins>
          </w:p>
        </w:tc>
        <w:tc>
          <w:tcPr>
            <w:tcW w:w="616" w:type="dxa"/>
            <w:noWrap/>
            <w:hideMark/>
            <w:tcPrChange w:id="112775" w:author="pete jones" w:date="2022-01-12T17:29:00Z">
              <w:tcPr>
                <w:tcW w:w="616" w:type="dxa"/>
                <w:noWrap/>
                <w:hideMark/>
              </w:tcPr>
            </w:tcPrChange>
          </w:tcPr>
          <w:p w14:paraId="558A7750" w14:textId="77777777" w:rsidR="00D32D2F" w:rsidRPr="00D32D2F" w:rsidRDefault="00D32D2F">
            <w:pPr>
              <w:spacing w:before="0" w:after="0" w:line="240" w:lineRule="auto"/>
              <w:jc w:val="center"/>
              <w:rPr>
                <w:ins w:id="112776" w:author="pete jones" w:date="2022-01-12T17:28:00Z"/>
                <w:sz w:val="20"/>
                <w:szCs w:val="20"/>
                <w:rPrChange w:id="112777" w:author="pete jones" w:date="2022-01-12T17:28:00Z">
                  <w:rPr>
                    <w:ins w:id="112778" w:author="pete jones" w:date="2022-01-12T17:28:00Z"/>
                  </w:rPr>
                </w:rPrChange>
              </w:rPr>
              <w:pPrChange w:id="112779" w:author="pete jones" w:date="2022-01-12T17:29:00Z">
                <w:pPr>
                  <w:jc w:val="left"/>
                </w:pPr>
              </w:pPrChange>
            </w:pPr>
            <w:ins w:id="112780" w:author="pete jones" w:date="2022-01-12T17:28:00Z">
              <w:r w:rsidRPr="00D32D2F">
                <w:rPr>
                  <w:sz w:val="20"/>
                  <w:szCs w:val="20"/>
                  <w:rPrChange w:id="112781" w:author="pete jones" w:date="2022-01-12T17:28:00Z">
                    <w:rPr/>
                  </w:rPrChange>
                </w:rPr>
                <w:t>3</w:t>
              </w:r>
            </w:ins>
          </w:p>
        </w:tc>
        <w:tc>
          <w:tcPr>
            <w:tcW w:w="616" w:type="dxa"/>
            <w:noWrap/>
            <w:hideMark/>
            <w:tcPrChange w:id="112782" w:author="pete jones" w:date="2022-01-12T17:29:00Z">
              <w:tcPr>
                <w:tcW w:w="616" w:type="dxa"/>
                <w:noWrap/>
                <w:hideMark/>
              </w:tcPr>
            </w:tcPrChange>
          </w:tcPr>
          <w:p w14:paraId="3C1028D5" w14:textId="77777777" w:rsidR="00D32D2F" w:rsidRPr="00D32D2F" w:rsidRDefault="00D32D2F">
            <w:pPr>
              <w:spacing w:before="0" w:after="0" w:line="240" w:lineRule="auto"/>
              <w:jc w:val="center"/>
              <w:rPr>
                <w:ins w:id="112783" w:author="pete jones" w:date="2022-01-12T17:28:00Z"/>
                <w:sz w:val="20"/>
                <w:szCs w:val="20"/>
                <w:rPrChange w:id="112784" w:author="pete jones" w:date="2022-01-12T17:28:00Z">
                  <w:rPr>
                    <w:ins w:id="112785" w:author="pete jones" w:date="2022-01-12T17:28:00Z"/>
                  </w:rPr>
                </w:rPrChange>
              </w:rPr>
              <w:pPrChange w:id="112786" w:author="pete jones" w:date="2022-01-12T17:29:00Z">
                <w:pPr>
                  <w:jc w:val="left"/>
                </w:pPr>
              </w:pPrChange>
            </w:pPr>
            <w:ins w:id="112787" w:author="pete jones" w:date="2022-01-12T17:28:00Z">
              <w:r w:rsidRPr="00D32D2F">
                <w:rPr>
                  <w:sz w:val="20"/>
                  <w:szCs w:val="20"/>
                  <w:rPrChange w:id="112788" w:author="pete jones" w:date="2022-01-12T17:28:00Z">
                    <w:rPr/>
                  </w:rPrChange>
                </w:rPr>
                <w:t>4</w:t>
              </w:r>
            </w:ins>
          </w:p>
        </w:tc>
        <w:tc>
          <w:tcPr>
            <w:tcW w:w="616" w:type="dxa"/>
            <w:noWrap/>
            <w:hideMark/>
            <w:tcPrChange w:id="112789" w:author="pete jones" w:date="2022-01-12T17:29:00Z">
              <w:tcPr>
                <w:tcW w:w="616" w:type="dxa"/>
                <w:noWrap/>
                <w:hideMark/>
              </w:tcPr>
            </w:tcPrChange>
          </w:tcPr>
          <w:p w14:paraId="52FB3504" w14:textId="77777777" w:rsidR="00D32D2F" w:rsidRPr="00D32D2F" w:rsidRDefault="00D32D2F">
            <w:pPr>
              <w:spacing w:before="0" w:after="0" w:line="240" w:lineRule="auto"/>
              <w:jc w:val="center"/>
              <w:rPr>
                <w:ins w:id="112790" w:author="pete jones" w:date="2022-01-12T17:28:00Z"/>
                <w:sz w:val="20"/>
                <w:szCs w:val="20"/>
                <w:rPrChange w:id="112791" w:author="pete jones" w:date="2022-01-12T17:28:00Z">
                  <w:rPr>
                    <w:ins w:id="112792" w:author="pete jones" w:date="2022-01-12T17:28:00Z"/>
                  </w:rPr>
                </w:rPrChange>
              </w:rPr>
              <w:pPrChange w:id="112793" w:author="pete jones" w:date="2022-01-12T17:29:00Z">
                <w:pPr>
                  <w:jc w:val="left"/>
                </w:pPr>
              </w:pPrChange>
            </w:pPr>
            <w:ins w:id="112794" w:author="pete jones" w:date="2022-01-12T17:28:00Z">
              <w:r w:rsidRPr="00D32D2F">
                <w:rPr>
                  <w:sz w:val="20"/>
                  <w:szCs w:val="20"/>
                  <w:rPrChange w:id="112795" w:author="pete jones" w:date="2022-01-12T17:28:00Z">
                    <w:rPr/>
                  </w:rPrChange>
                </w:rPr>
                <w:t>4</w:t>
              </w:r>
            </w:ins>
          </w:p>
        </w:tc>
        <w:tc>
          <w:tcPr>
            <w:tcW w:w="616" w:type="dxa"/>
            <w:noWrap/>
            <w:hideMark/>
            <w:tcPrChange w:id="112796" w:author="pete jones" w:date="2022-01-12T17:29:00Z">
              <w:tcPr>
                <w:tcW w:w="616" w:type="dxa"/>
                <w:noWrap/>
                <w:hideMark/>
              </w:tcPr>
            </w:tcPrChange>
          </w:tcPr>
          <w:p w14:paraId="0A2DB8CB" w14:textId="77777777" w:rsidR="00D32D2F" w:rsidRPr="00D32D2F" w:rsidRDefault="00D32D2F">
            <w:pPr>
              <w:spacing w:before="0" w:after="0" w:line="240" w:lineRule="auto"/>
              <w:jc w:val="center"/>
              <w:rPr>
                <w:ins w:id="112797" w:author="pete jones" w:date="2022-01-12T17:28:00Z"/>
                <w:sz w:val="20"/>
                <w:szCs w:val="20"/>
                <w:rPrChange w:id="112798" w:author="pete jones" w:date="2022-01-12T17:28:00Z">
                  <w:rPr>
                    <w:ins w:id="112799" w:author="pete jones" w:date="2022-01-12T17:28:00Z"/>
                  </w:rPr>
                </w:rPrChange>
              </w:rPr>
              <w:pPrChange w:id="112800" w:author="pete jones" w:date="2022-01-12T17:29:00Z">
                <w:pPr>
                  <w:jc w:val="left"/>
                </w:pPr>
              </w:pPrChange>
            </w:pPr>
            <w:ins w:id="112801" w:author="pete jones" w:date="2022-01-12T17:28:00Z">
              <w:r w:rsidRPr="00D32D2F">
                <w:rPr>
                  <w:sz w:val="20"/>
                  <w:szCs w:val="20"/>
                  <w:rPrChange w:id="112802" w:author="pete jones" w:date="2022-01-12T17:28:00Z">
                    <w:rPr/>
                  </w:rPrChange>
                </w:rPr>
                <w:t>0</w:t>
              </w:r>
            </w:ins>
          </w:p>
        </w:tc>
        <w:tc>
          <w:tcPr>
            <w:tcW w:w="616" w:type="dxa"/>
            <w:noWrap/>
            <w:hideMark/>
            <w:tcPrChange w:id="112803" w:author="pete jones" w:date="2022-01-12T17:29:00Z">
              <w:tcPr>
                <w:tcW w:w="616" w:type="dxa"/>
                <w:noWrap/>
                <w:hideMark/>
              </w:tcPr>
            </w:tcPrChange>
          </w:tcPr>
          <w:p w14:paraId="1716EB29" w14:textId="77777777" w:rsidR="00D32D2F" w:rsidRPr="00D32D2F" w:rsidRDefault="00D32D2F">
            <w:pPr>
              <w:spacing w:before="0" w:after="0" w:line="240" w:lineRule="auto"/>
              <w:jc w:val="center"/>
              <w:rPr>
                <w:ins w:id="112804" w:author="pete jones" w:date="2022-01-12T17:28:00Z"/>
                <w:sz w:val="20"/>
                <w:szCs w:val="20"/>
                <w:rPrChange w:id="112805" w:author="pete jones" w:date="2022-01-12T17:28:00Z">
                  <w:rPr>
                    <w:ins w:id="112806" w:author="pete jones" w:date="2022-01-12T17:28:00Z"/>
                  </w:rPr>
                </w:rPrChange>
              </w:rPr>
              <w:pPrChange w:id="112807" w:author="pete jones" w:date="2022-01-12T17:29:00Z">
                <w:pPr>
                  <w:jc w:val="left"/>
                </w:pPr>
              </w:pPrChange>
            </w:pPr>
            <w:ins w:id="112808" w:author="pete jones" w:date="2022-01-12T17:28:00Z">
              <w:r w:rsidRPr="00D32D2F">
                <w:rPr>
                  <w:sz w:val="20"/>
                  <w:szCs w:val="20"/>
                  <w:rPrChange w:id="112809" w:author="pete jones" w:date="2022-01-12T17:28:00Z">
                    <w:rPr/>
                  </w:rPrChange>
                </w:rPr>
                <w:t>8</w:t>
              </w:r>
            </w:ins>
          </w:p>
        </w:tc>
      </w:tr>
      <w:tr w:rsidR="00D32D2F" w:rsidRPr="00D32D2F" w14:paraId="1EC922F2" w14:textId="77777777" w:rsidTr="00D32D2F">
        <w:trPr>
          <w:trHeight w:val="300"/>
          <w:jc w:val="center"/>
          <w:ins w:id="112810" w:author="pete jones" w:date="2022-01-12T17:28:00Z"/>
        </w:trPr>
        <w:tc>
          <w:tcPr>
            <w:tcW w:w="868" w:type="dxa"/>
            <w:noWrap/>
            <w:hideMark/>
          </w:tcPr>
          <w:p w14:paraId="21A0253C" w14:textId="77777777" w:rsidR="00D32D2F" w:rsidRPr="00D32D2F" w:rsidRDefault="00D32D2F">
            <w:pPr>
              <w:spacing w:before="0" w:after="0" w:line="240" w:lineRule="auto"/>
              <w:jc w:val="left"/>
              <w:rPr>
                <w:ins w:id="112811" w:author="pete jones" w:date="2022-01-12T17:28:00Z"/>
                <w:sz w:val="20"/>
                <w:szCs w:val="20"/>
                <w:rPrChange w:id="112812" w:author="pete jones" w:date="2022-01-12T17:28:00Z">
                  <w:rPr>
                    <w:ins w:id="112813" w:author="pete jones" w:date="2022-01-12T17:28:00Z"/>
                  </w:rPr>
                </w:rPrChange>
              </w:rPr>
              <w:pPrChange w:id="112814" w:author="pete jones" w:date="2022-01-12T17:28:00Z">
                <w:pPr>
                  <w:jc w:val="left"/>
                </w:pPr>
              </w:pPrChange>
            </w:pPr>
            <w:ins w:id="112815" w:author="pete jones" w:date="2022-01-12T17:28:00Z">
              <w:r w:rsidRPr="00D32D2F">
                <w:rPr>
                  <w:sz w:val="20"/>
                  <w:szCs w:val="20"/>
                  <w:rPrChange w:id="112816" w:author="pete jones" w:date="2022-01-12T17:28:00Z">
                    <w:rPr/>
                  </w:rPrChange>
                </w:rPr>
                <w:t>69</w:t>
              </w:r>
            </w:ins>
          </w:p>
        </w:tc>
        <w:tc>
          <w:tcPr>
            <w:tcW w:w="1516" w:type="dxa"/>
            <w:noWrap/>
            <w:hideMark/>
          </w:tcPr>
          <w:p w14:paraId="17C12712" w14:textId="77777777" w:rsidR="00D32D2F" w:rsidRPr="00D32D2F" w:rsidRDefault="00D32D2F">
            <w:pPr>
              <w:spacing w:before="0" w:after="0" w:line="240" w:lineRule="auto"/>
              <w:jc w:val="left"/>
              <w:rPr>
                <w:ins w:id="112817" w:author="pete jones" w:date="2022-01-12T17:28:00Z"/>
                <w:sz w:val="20"/>
                <w:szCs w:val="20"/>
                <w:rPrChange w:id="112818" w:author="pete jones" w:date="2022-01-12T17:28:00Z">
                  <w:rPr>
                    <w:ins w:id="112819" w:author="pete jones" w:date="2022-01-12T17:28:00Z"/>
                  </w:rPr>
                </w:rPrChange>
              </w:rPr>
              <w:pPrChange w:id="112820" w:author="pete jones" w:date="2022-01-12T17:28:00Z">
                <w:pPr>
                  <w:jc w:val="left"/>
                </w:pPr>
              </w:pPrChange>
            </w:pPr>
            <w:ins w:id="112821" w:author="pete jones" w:date="2022-01-12T17:28:00Z">
              <w:r w:rsidRPr="00D32D2F">
                <w:rPr>
                  <w:sz w:val="20"/>
                  <w:szCs w:val="20"/>
                  <w:rPrChange w:id="112822" w:author="pete jones" w:date="2022-01-12T17:28:00Z">
                    <w:rPr/>
                  </w:rPrChange>
                </w:rPr>
                <w:t>ENGR4190</w:t>
              </w:r>
            </w:ins>
          </w:p>
        </w:tc>
        <w:tc>
          <w:tcPr>
            <w:tcW w:w="5904" w:type="dxa"/>
            <w:noWrap/>
            <w:hideMark/>
          </w:tcPr>
          <w:p w14:paraId="6804A0D3" w14:textId="77777777" w:rsidR="00D32D2F" w:rsidRPr="00D32D2F" w:rsidRDefault="00D32D2F">
            <w:pPr>
              <w:spacing w:before="0" w:after="0" w:line="240" w:lineRule="auto"/>
              <w:jc w:val="left"/>
              <w:rPr>
                <w:ins w:id="112823" w:author="pete jones" w:date="2022-01-12T17:28:00Z"/>
                <w:sz w:val="20"/>
                <w:szCs w:val="20"/>
                <w:rPrChange w:id="112824" w:author="pete jones" w:date="2022-01-12T17:28:00Z">
                  <w:rPr>
                    <w:ins w:id="112825" w:author="pete jones" w:date="2022-01-12T17:28:00Z"/>
                  </w:rPr>
                </w:rPrChange>
              </w:rPr>
              <w:pPrChange w:id="112826" w:author="pete jones" w:date="2022-01-12T17:28:00Z">
                <w:pPr>
                  <w:jc w:val="left"/>
                </w:pPr>
              </w:pPrChange>
            </w:pPr>
            <w:ins w:id="112827" w:author="pete jones" w:date="2022-01-12T17:28:00Z">
              <w:r w:rsidRPr="00D32D2F">
                <w:rPr>
                  <w:sz w:val="20"/>
                  <w:szCs w:val="20"/>
                  <w:rPrChange w:id="112828" w:author="pete jones" w:date="2022-01-12T17:28:00Z">
                    <w:rPr/>
                  </w:rPrChange>
                </w:rPr>
                <w:t>SCOPE: Senior Capstone Program in Engineering</w:t>
              </w:r>
            </w:ins>
          </w:p>
        </w:tc>
        <w:tc>
          <w:tcPr>
            <w:tcW w:w="616" w:type="dxa"/>
            <w:noWrap/>
            <w:hideMark/>
          </w:tcPr>
          <w:p w14:paraId="149A9CD7" w14:textId="77777777" w:rsidR="00D32D2F" w:rsidRPr="00D32D2F" w:rsidRDefault="00D32D2F">
            <w:pPr>
              <w:spacing w:before="0" w:after="0" w:line="240" w:lineRule="auto"/>
              <w:jc w:val="center"/>
              <w:rPr>
                <w:ins w:id="112829" w:author="pete jones" w:date="2022-01-12T17:28:00Z"/>
                <w:sz w:val="20"/>
                <w:szCs w:val="20"/>
                <w:rPrChange w:id="112830" w:author="pete jones" w:date="2022-01-12T17:28:00Z">
                  <w:rPr>
                    <w:ins w:id="112831" w:author="pete jones" w:date="2022-01-12T17:28:00Z"/>
                  </w:rPr>
                </w:rPrChange>
              </w:rPr>
              <w:pPrChange w:id="112832" w:author="pete jones" w:date="2022-01-12T17:29:00Z">
                <w:pPr>
                  <w:jc w:val="left"/>
                </w:pPr>
              </w:pPrChange>
            </w:pPr>
            <w:ins w:id="112833" w:author="pete jones" w:date="2022-01-12T17:28:00Z">
              <w:r w:rsidRPr="00D32D2F">
                <w:rPr>
                  <w:sz w:val="20"/>
                  <w:szCs w:val="20"/>
                  <w:rPrChange w:id="112834" w:author="pete jones" w:date="2022-01-12T17:28:00Z">
                    <w:rPr/>
                  </w:rPrChange>
                </w:rPr>
                <w:t>x</w:t>
              </w:r>
            </w:ins>
          </w:p>
        </w:tc>
        <w:tc>
          <w:tcPr>
            <w:tcW w:w="616" w:type="dxa"/>
            <w:noWrap/>
            <w:hideMark/>
          </w:tcPr>
          <w:p w14:paraId="0A7FA3F3" w14:textId="77777777" w:rsidR="00D32D2F" w:rsidRPr="00D32D2F" w:rsidRDefault="00D32D2F">
            <w:pPr>
              <w:spacing w:before="0" w:after="0" w:line="240" w:lineRule="auto"/>
              <w:jc w:val="center"/>
              <w:rPr>
                <w:ins w:id="112835" w:author="pete jones" w:date="2022-01-12T17:28:00Z"/>
                <w:sz w:val="20"/>
                <w:szCs w:val="20"/>
                <w:rPrChange w:id="112836" w:author="pete jones" w:date="2022-01-12T17:28:00Z">
                  <w:rPr>
                    <w:ins w:id="112837" w:author="pete jones" w:date="2022-01-12T17:28:00Z"/>
                  </w:rPr>
                </w:rPrChange>
              </w:rPr>
              <w:pPrChange w:id="112838" w:author="pete jones" w:date="2022-01-12T17:29:00Z">
                <w:pPr>
                  <w:jc w:val="left"/>
                </w:pPr>
              </w:pPrChange>
            </w:pPr>
            <w:ins w:id="112839" w:author="pete jones" w:date="2022-01-12T17:28:00Z">
              <w:r w:rsidRPr="00D32D2F">
                <w:rPr>
                  <w:sz w:val="20"/>
                  <w:szCs w:val="20"/>
                  <w:rPrChange w:id="112840" w:author="pete jones" w:date="2022-01-12T17:28:00Z">
                    <w:rPr/>
                  </w:rPrChange>
                </w:rPr>
                <w:t>3</w:t>
              </w:r>
            </w:ins>
          </w:p>
        </w:tc>
        <w:tc>
          <w:tcPr>
            <w:tcW w:w="616" w:type="dxa"/>
            <w:noWrap/>
            <w:hideMark/>
          </w:tcPr>
          <w:p w14:paraId="5DC14B76" w14:textId="77777777" w:rsidR="00D32D2F" w:rsidRPr="00D32D2F" w:rsidRDefault="00D32D2F">
            <w:pPr>
              <w:spacing w:before="0" w:after="0" w:line="240" w:lineRule="auto"/>
              <w:jc w:val="center"/>
              <w:rPr>
                <w:ins w:id="112841" w:author="pete jones" w:date="2022-01-12T17:28:00Z"/>
                <w:sz w:val="20"/>
                <w:szCs w:val="20"/>
                <w:rPrChange w:id="112842" w:author="pete jones" w:date="2022-01-12T17:28:00Z">
                  <w:rPr>
                    <w:ins w:id="112843" w:author="pete jones" w:date="2022-01-12T17:28:00Z"/>
                  </w:rPr>
                </w:rPrChange>
              </w:rPr>
              <w:pPrChange w:id="112844" w:author="pete jones" w:date="2022-01-12T17:29:00Z">
                <w:pPr>
                  <w:jc w:val="left"/>
                </w:pPr>
              </w:pPrChange>
            </w:pPr>
            <w:ins w:id="112845" w:author="pete jones" w:date="2022-01-12T17:28:00Z">
              <w:r w:rsidRPr="00D32D2F">
                <w:rPr>
                  <w:sz w:val="20"/>
                  <w:szCs w:val="20"/>
                  <w:rPrChange w:id="112846" w:author="pete jones" w:date="2022-01-12T17:28:00Z">
                    <w:rPr/>
                  </w:rPrChange>
                </w:rPr>
                <w:t>7</w:t>
              </w:r>
            </w:ins>
          </w:p>
        </w:tc>
        <w:tc>
          <w:tcPr>
            <w:tcW w:w="616" w:type="dxa"/>
            <w:noWrap/>
            <w:hideMark/>
          </w:tcPr>
          <w:p w14:paraId="5B78D1D2" w14:textId="77777777" w:rsidR="00D32D2F" w:rsidRPr="00D32D2F" w:rsidRDefault="00D32D2F">
            <w:pPr>
              <w:spacing w:before="0" w:after="0" w:line="240" w:lineRule="auto"/>
              <w:jc w:val="center"/>
              <w:rPr>
                <w:ins w:id="112847" w:author="pete jones" w:date="2022-01-12T17:28:00Z"/>
                <w:sz w:val="20"/>
                <w:szCs w:val="20"/>
                <w:rPrChange w:id="112848" w:author="pete jones" w:date="2022-01-12T17:28:00Z">
                  <w:rPr>
                    <w:ins w:id="112849" w:author="pete jones" w:date="2022-01-12T17:28:00Z"/>
                  </w:rPr>
                </w:rPrChange>
              </w:rPr>
              <w:pPrChange w:id="112850" w:author="pete jones" w:date="2022-01-12T17:29:00Z">
                <w:pPr>
                  <w:jc w:val="left"/>
                </w:pPr>
              </w:pPrChange>
            </w:pPr>
            <w:ins w:id="112851" w:author="pete jones" w:date="2022-01-12T17:28:00Z">
              <w:r w:rsidRPr="00D32D2F">
                <w:rPr>
                  <w:sz w:val="20"/>
                  <w:szCs w:val="20"/>
                  <w:rPrChange w:id="112852" w:author="pete jones" w:date="2022-01-12T17:28:00Z">
                    <w:rPr/>
                  </w:rPrChange>
                </w:rPr>
                <w:t>4</w:t>
              </w:r>
            </w:ins>
          </w:p>
        </w:tc>
        <w:tc>
          <w:tcPr>
            <w:tcW w:w="616" w:type="dxa"/>
            <w:noWrap/>
            <w:hideMark/>
          </w:tcPr>
          <w:p w14:paraId="45164AF7" w14:textId="77777777" w:rsidR="00D32D2F" w:rsidRPr="00D32D2F" w:rsidRDefault="00D32D2F">
            <w:pPr>
              <w:spacing w:before="0" w:after="0" w:line="240" w:lineRule="auto"/>
              <w:jc w:val="center"/>
              <w:rPr>
                <w:ins w:id="112853" w:author="pete jones" w:date="2022-01-12T17:28:00Z"/>
                <w:sz w:val="20"/>
                <w:szCs w:val="20"/>
                <w:rPrChange w:id="112854" w:author="pete jones" w:date="2022-01-12T17:28:00Z">
                  <w:rPr>
                    <w:ins w:id="112855" w:author="pete jones" w:date="2022-01-12T17:28:00Z"/>
                  </w:rPr>
                </w:rPrChange>
              </w:rPr>
              <w:pPrChange w:id="112856" w:author="pete jones" w:date="2022-01-12T17:29:00Z">
                <w:pPr>
                  <w:jc w:val="left"/>
                </w:pPr>
              </w:pPrChange>
            </w:pPr>
            <w:ins w:id="112857" w:author="pete jones" w:date="2022-01-12T17:28:00Z">
              <w:r w:rsidRPr="00D32D2F">
                <w:rPr>
                  <w:sz w:val="20"/>
                  <w:szCs w:val="20"/>
                  <w:rPrChange w:id="112858" w:author="pete jones" w:date="2022-01-12T17:28:00Z">
                    <w:rPr/>
                  </w:rPrChange>
                </w:rPr>
                <w:t>8</w:t>
              </w:r>
            </w:ins>
          </w:p>
        </w:tc>
        <w:tc>
          <w:tcPr>
            <w:tcW w:w="616" w:type="dxa"/>
            <w:noWrap/>
            <w:hideMark/>
          </w:tcPr>
          <w:p w14:paraId="0346D23B" w14:textId="77777777" w:rsidR="00D32D2F" w:rsidRPr="00D32D2F" w:rsidRDefault="00D32D2F">
            <w:pPr>
              <w:spacing w:before="0" w:after="0" w:line="240" w:lineRule="auto"/>
              <w:jc w:val="center"/>
              <w:rPr>
                <w:ins w:id="112859" w:author="pete jones" w:date="2022-01-12T17:28:00Z"/>
                <w:sz w:val="20"/>
                <w:szCs w:val="20"/>
                <w:rPrChange w:id="112860" w:author="pete jones" w:date="2022-01-12T17:28:00Z">
                  <w:rPr>
                    <w:ins w:id="112861" w:author="pete jones" w:date="2022-01-12T17:28:00Z"/>
                  </w:rPr>
                </w:rPrChange>
              </w:rPr>
              <w:pPrChange w:id="112862" w:author="pete jones" w:date="2022-01-12T17:29:00Z">
                <w:pPr>
                  <w:jc w:val="left"/>
                </w:pPr>
              </w:pPrChange>
            </w:pPr>
          </w:p>
        </w:tc>
        <w:tc>
          <w:tcPr>
            <w:tcW w:w="616" w:type="dxa"/>
            <w:noWrap/>
            <w:hideMark/>
          </w:tcPr>
          <w:p w14:paraId="4EFBD582" w14:textId="77777777" w:rsidR="00D32D2F" w:rsidRPr="00D32D2F" w:rsidRDefault="00D32D2F">
            <w:pPr>
              <w:spacing w:before="0" w:after="0" w:line="240" w:lineRule="auto"/>
              <w:jc w:val="center"/>
              <w:rPr>
                <w:ins w:id="112863" w:author="pete jones" w:date="2022-01-12T17:28:00Z"/>
                <w:sz w:val="20"/>
                <w:szCs w:val="20"/>
                <w:rPrChange w:id="112864" w:author="pete jones" w:date="2022-01-12T17:28:00Z">
                  <w:rPr>
                    <w:ins w:id="112865" w:author="pete jones" w:date="2022-01-12T17:28:00Z"/>
                  </w:rPr>
                </w:rPrChange>
              </w:rPr>
              <w:pPrChange w:id="112866" w:author="pete jones" w:date="2022-01-12T17:29:00Z">
                <w:pPr>
                  <w:jc w:val="left"/>
                </w:pPr>
              </w:pPrChange>
            </w:pPr>
          </w:p>
        </w:tc>
        <w:tc>
          <w:tcPr>
            <w:tcW w:w="616" w:type="dxa"/>
            <w:noWrap/>
            <w:hideMark/>
          </w:tcPr>
          <w:p w14:paraId="2E3ABF49" w14:textId="77777777" w:rsidR="00D32D2F" w:rsidRPr="00D32D2F" w:rsidRDefault="00D32D2F">
            <w:pPr>
              <w:spacing w:before="0" w:after="0" w:line="240" w:lineRule="auto"/>
              <w:jc w:val="center"/>
              <w:rPr>
                <w:ins w:id="112867" w:author="pete jones" w:date="2022-01-12T17:28:00Z"/>
                <w:sz w:val="20"/>
                <w:szCs w:val="20"/>
                <w:rPrChange w:id="112868" w:author="pete jones" w:date="2022-01-12T17:28:00Z">
                  <w:rPr>
                    <w:ins w:id="112869" w:author="pete jones" w:date="2022-01-12T17:28:00Z"/>
                  </w:rPr>
                </w:rPrChange>
              </w:rPr>
              <w:pPrChange w:id="112870" w:author="pete jones" w:date="2022-01-12T17:29:00Z">
                <w:pPr>
                  <w:jc w:val="left"/>
                </w:pPr>
              </w:pPrChange>
            </w:pPr>
          </w:p>
        </w:tc>
      </w:tr>
      <w:tr w:rsidR="00D32D2F" w:rsidRPr="00D32D2F" w14:paraId="6DF5FFA5" w14:textId="77777777" w:rsidTr="00D32D2F">
        <w:trPr>
          <w:trHeight w:val="300"/>
          <w:jc w:val="center"/>
          <w:ins w:id="112871" w:author="pete jones" w:date="2022-01-12T17:28:00Z"/>
          <w:trPrChange w:id="112872" w:author="pete jones" w:date="2022-01-12T17:29:00Z">
            <w:trPr>
              <w:trHeight w:val="300"/>
            </w:trPr>
          </w:trPrChange>
        </w:trPr>
        <w:tc>
          <w:tcPr>
            <w:tcW w:w="868" w:type="dxa"/>
            <w:noWrap/>
            <w:hideMark/>
            <w:tcPrChange w:id="112873" w:author="pete jones" w:date="2022-01-12T17:29:00Z">
              <w:tcPr>
                <w:tcW w:w="868" w:type="dxa"/>
                <w:noWrap/>
                <w:hideMark/>
              </w:tcPr>
            </w:tcPrChange>
          </w:tcPr>
          <w:p w14:paraId="254E6612" w14:textId="77777777" w:rsidR="00D32D2F" w:rsidRPr="00D32D2F" w:rsidRDefault="00D32D2F">
            <w:pPr>
              <w:spacing w:before="0" w:after="0" w:line="240" w:lineRule="auto"/>
              <w:jc w:val="left"/>
              <w:rPr>
                <w:ins w:id="112874" w:author="pete jones" w:date="2022-01-12T17:28:00Z"/>
                <w:sz w:val="20"/>
                <w:szCs w:val="20"/>
                <w:rPrChange w:id="112875" w:author="pete jones" w:date="2022-01-12T17:28:00Z">
                  <w:rPr>
                    <w:ins w:id="112876" w:author="pete jones" w:date="2022-01-12T17:28:00Z"/>
                  </w:rPr>
                </w:rPrChange>
              </w:rPr>
              <w:pPrChange w:id="112877" w:author="pete jones" w:date="2022-01-12T17:28:00Z">
                <w:pPr>
                  <w:jc w:val="left"/>
                </w:pPr>
              </w:pPrChange>
            </w:pPr>
            <w:ins w:id="112878" w:author="pete jones" w:date="2022-01-12T17:28:00Z">
              <w:r w:rsidRPr="00D32D2F">
                <w:rPr>
                  <w:sz w:val="20"/>
                  <w:szCs w:val="20"/>
                  <w:rPrChange w:id="112879" w:author="pete jones" w:date="2022-01-12T17:28:00Z">
                    <w:rPr/>
                  </w:rPrChange>
                </w:rPr>
                <w:t>77</w:t>
              </w:r>
            </w:ins>
          </w:p>
        </w:tc>
        <w:tc>
          <w:tcPr>
            <w:tcW w:w="1516" w:type="dxa"/>
            <w:noWrap/>
            <w:hideMark/>
            <w:tcPrChange w:id="112880" w:author="pete jones" w:date="2022-01-12T17:29:00Z">
              <w:tcPr>
                <w:tcW w:w="1516" w:type="dxa"/>
                <w:noWrap/>
                <w:hideMark/>
              </w:tcPr>
            </w:tcPrChange>
          </w:tcPr>
          <w:p w14:paraId="4BAE974E" w14:textId="77777777" w:rsidR="00D32D2F" w:rsidRPr="00D32D2F" w:rsidRDefault="00D32D2F">
            <w:pPr>
              <w:spacing w:before="0" w:after="0" w:line="240" w:lineRule="auto"/>
              <w:jc w:val="left"/>
              <w:rPr>
                <w:ins w:id="112881" w:author="pete jones" w:date="2022-01-12T17:28:00Z"/>
                <w:sz w:val="20"/>
                <w:szCs w:val="20"/>
                <w:rPrChange w:id="112882" w:author="pete jones" w:date="2022-01-12T17:28:00Z">
                  <w:rPr>
                    <w:ins w:id="112883" w:author="pete jones" w:date="2022-01-12T17:28:00Z"/>
                  </w:rPr>
                </w:rPrChange>
              </w:rPr>
              <w:pPrChange w:id="112884" w:author="pete jones" w:date="2022-01-12T17:28:00Z">
                <w:pPr>
                  <w:jc w:val="left"/>
                </w:pPr>
              </w:pPrChange>
            </w:pPr>
            <w:ins w:id="112885" w:author="pete jones" w:date="2022-01-12T17:28:00Z">
              <w:r w:rsidRPr="00D32D2F">
                <w:rPr>
                  <w:sz w:val="20"/>
                  <w:szCs w:val="20"/>
                  <w:rPrChange w:id="112886" w:author="pete jones" w:date="2022-01-12T17:28:00Z">
                    <w:rPr/>
                  </w:rPrChange>
                </w:rPr>
                <w:t>AHSE1135</w:t>
              </w:r>
            </w:ins>
          </w:p>
        </w:tc>
        <w:tc>
          <w:tcPr>
            <w:tcW w:w="5904" w:type="dxa"/>
            <w:noWrap/>
            <w:hideMark/>
            <w:tcPrChange w:id="112887" w:author="pete jones" w:date="2022-01-12T17:29:00Z">
              <w:tcPr>
                <w:tcW w:w="5904" w:type="dxa"/>
                <w:noWrap/>
                <w:hideMark/>
              </w:tcPr>
            </w:tcPrChange>
          </w:tcPr>
          <w:p w14:paraId="03EF7237" w14:textId="77777777" w:rsidR="00D32D2F" w:rsidRPr="00D32D2F" w:rsidRDefault="00D32D2F">
            <w:pPr>
              <w:spacing w:before="0" w:after="0" w:line="240" w:lineRule="auto"/>
              <w:jc w:val="left"/>
              <w:rPr>
                <w:ins w:id="112888" w:author="pete jones" w:date="2022-01-12T17:28:00Z"/>
                <w:sz w:val="20"/>
                <w:szCs w:val="20"/>
                <w:rPrChange w:id="112889" w:author="pete jones" w:date="2022-01-12T17:28:00Z">
                  <w:rPr>
                    <w:ins w:id="112890" w:author="pete jones" w:date="2022-01-12T17:28:00Z"/>
                  </w:rPr>
                </w:rPrChange>
              </w:rPr>
              <w:pPrChange w:id="112891" w:author="pete jones" w:date="2022-01-12T17:28:00Z">
                <w:pPr>
                  <w:jc w:val="left"/>
                </w:pPr>
              </w:pPrChange>
            </w:pPr>
            <w:ins w:id="112892" w:author="pete jones" w:date="2022-01-12T17:28:00Z">
              <w:r w:rsidRPr="00D32D2F">
                <w:rPr>
                  <w:sz w:val="20"/>
                  <w:szCs w:val="20"/>
                  <w:rPrChange w:id="112893" w:author="pete jones" w:date="2022-01-12T17:28:00Z">
                    <w:rPr/>
                  </w:rPrChange>
                </w:rPr>
                <w:t>The Digital Eye: Photography, Vision, and Visual Communication</w:t>
              </w:r>
            </w:ins>
          </w:p>
        </w:tc>
        <w:tc>
          <w:tcPr>
            <w:tcW w:w="616" w:type="dxa"/>
            <w:noWrap/>
            <w:hideMark/>
            <w:tcPrChange w:id="112894" w:author="pete jones" w:date="2022-01-12T17:29:00Z">
              <w:tcPr>
                <w:tcW w:w="616" w:type="dxa"/>
                <w:noWrap/>
                <w:hideMark/>
              </w:tcPr>
            </w:tcPrChange>
          </w:tcPr>
          <w:p w14:paraId="13FD6A85" w14:textId="77777777" w:rsidR="00D32D2F" w:rsidRPr="00D32D2F" w:rsidRDefault="00D32D2F">
            <w:pPr>
              <w:spacing w:before="0" w:after="0" w:line="240" w:lineRule="auto"/>
              <w:jc w:val="center"/>
              <w:rPr>
                <w:ins w:id="112895" w:author="pete jones" w:date="2022-01-12T17:28:00Z"/>
                <w:sz w:val="20"/>
                <w:szCs w:val="20"/>
                <w:rPrChange w:id="112896" w:author="pete jones" w:date="2022-01-12T17:28:00Z">
                  <w:rPr>
                    <w:ins w:id="112897" w:author="pete jones" w:date="2022-01-12T17:28:00Z"/>
                  </w:rPr>
                </w:rPrChange>
              </w:rPr>
              <w:pPrChange w:id="112898" w:author="pete jones" w:date="2022-01-12T17:29:00Z">
                <w:pPr>
                  <w:jc w:val="left"/>
                </w:pPr>
              </w:pPrChange>
            </w:pPr>
            <w:ins w:id="112899" w:author="pete jones" w:date="2022-01-12T17:28:00Z">
              <w:r w:rsidRPr="00D32D2F">
                <w:rPr>
                  <w:sz w:val="20"/>
                  <w:szCs w:val="20"/>
                  <w:rPrChange w:id="112900" w:author="pete jones" w:date="2022-01-12T17:28:00Z">
                    <w:rPr/>
                  </w:rPrChange>
                </w:rPr>
                <w:t>x</w:t>
              </w:r>
            </w:ins>
          </w:p>
        </w:tc>
        <w:tc>
          <w:tcPr>
            <w:tcW w:w="616" w:type="dxa"/>
            <w:noWrap/>
            <w:hideMark/>
            <w:tcPrChange w:id="112901" w:author="pete jones" w:date="2022-01-12T17:29:00Z">
              <w:tcPr>
                <w:tcW w:w="616" w:type="dxa"/>
                <w:noWrap/>
                <w:hideMark/>
              </w:tcPr>
            </w:tcPrChange>
          </w:tcPr>
          <w:p w14:paraId="7BEC2F2E" w14:textId="77777777" w:rsidR="00D32D2F" w:rsidRPr="00D32D2F" w:rsidRDefault="00D32D2F">
            <w:pPr>
              <w:spacing w:before="0" w:after="0" w:line="240" w:lineRule="auto"/>
              <w:jc w:val="center"/>
              <w:rPr>
                <w:ins w:id="112902" w:author="pete jones" w:date="2022-01-12T17:28:00Z"/>
                <w:sz w:val="20"/>
                <w:szCs w:val="20"/>
                <w:rPrChange w:id="112903" w:author="pete jones" w:date="2022-01-12T17:28:00Z">
                  <w:rPr>
                    <w:ins w:id="112904" w:author="pete jones" w:date="2022-01-12T17:28:00Z"/>
                  </w:rPr>
                </w:rPrChange>
              </w:rPr>
              <w:pPrChange w:id="112905" w:author="pete jones" w:date="2022-01-12T17:29:00Z">
                <w:pPr>
                  <w:jc w:val="left"/>
                </w:pPr>
              </w:pPrChange>
            </w:pPr>
            <w:ins w:id="112906" w:author="pete jones" w:date="2022-01-12T17:28:00Z">
              <w:r w:rsidRPr="00D32D2F">
                <w:rPr>
                  <w:sz w:val="20"/>
                  <w:szCs w:val="20"/>
                  <w:rPrChange w:id="112907" w:author="pete jones" w:date="2022-01-12T17:28:00Z">
                    <w:rPr/>
                  </w:rPrChange>
                </w:rPr>
                <w:t>2</w:t>
              </w:r>
            </w:ins>
          </w:p>
        </w:tc>
        <w:tc>
          <w:tcPr>
            <w:tcW w:w="616" w:type="dxa"/>
            <w:noWrap/>
            <w:hideMark/>
            <w:tcPrChange w:id="112908" w:author="pete jones" w:date="2022-01-12T17:29:00Z">
              <w:tcPr>
                <w:tcW w:w="616" w:type="dxa"/>
                <w:noWrap/>
                <w:hideMark/>
              </w:tcPr>
            </w:tcPrChange>
          </w:tcPr>
          <w:p w14:paraId="2EDAE0C3" w14:textId="77777777" w:rsidR="00D32D2F" w:rsidRPr="00D32D2F" w:rsidRDefault="00D32D2F">
            <w:pPr>
              <w:spacing w:before="0" w:after="0" w:line="240" w:lineRule="auto"/>
              <w:jc w:val="center"/>
              <w:rPr>
                <w:ins w:id="112909" w:author="pete jones" w:date="2022-01-12T17:28:00Z"/>
                <w:sz w:val="20"/>
                <w:szCs w:val="20"/>
                <w:rPrChange w:id="112910" w:author="pete jones" w:date="2022-01-12T17:28:00Z">
                  <w:rPr>
                    <w:ins w:id="112911" w:author="pete jones" w:date="2022-01-12T17:28:00Z"/>
                  </w:rPr>
                </w:rPrChange>
              </w:rPr>
              <w:pPrChange w:id="112912" w:author="pete jones" w:date="2022-01-12T17:29:00Z">
                <w:pPr>
                  <w:jc w:val="left"/>
                </w:pPr>
              </w:pPrChange>
            </w:pPr>
            <w:ins w:id="112913" w:author="pete jones" w:date="2022-01-12T17:28:00Z">
              <w:r w:rsidRPr="00D32D2F">
                <w:rPr>
                  <w:sz w:val="20"/>
                  <w:szCs w:val="20"/>
                  <w:rPrChange w:id="112914" w:author="pete jones" w:date="2022-01-12T17:28:00Z">
                    <w:rPr/>
                  </w:rPrChange>
                </w:rPr>
                <w:t>5</w:t>
              </w:r>
            </w:ins>
          </w:p>
        </w:tc>
        <w:tc>
          <w:tcPr>
            <w:tcW w:w="616" w:type="dxa"/>
            <w:noWrap/>
            <w:hideMark/>
            <w:tcPrChange w:id="112915" w:author="pete jones" w:date="2022-01-12T17:29:00Z">
              <w:tcPr>
                <w:tcW w:w="616" w:type="dxa"/>
                <w:noWrap/>
                <w:hideMark/>
              </w:tcPr>
            </w:tcPrChange>
          </w:tcPr>
          <w:p w14:paraId="1DED65CB" w14:textId="77777777" w:rsidR="00D32D2F" w:rsidRPr="00D32D2F" w:rsidRDefault="00D32D2F">
            <w:pPr>
              <w:spacing w:before="0" w:after="0" w:line="240" w:lineRule="auto"/>
              <w:jc w:val="center"/>
              <w:rPr>
                <w:ins w:id="112916" w:author="pete jones" w:date="2022-01-12T17:28:00Z"/>
                <w:sz w:val="20"/>
                <w:szCs w:val="20"/>
                <w:rPrChange w:id="112917" w:author="pete jones" w:date="2022-01-12T17:28:00Z">
                  <w:rPr>
                    <w:ins w:id="112918" w:author="pete jones" w:date="2022-01-12T17:28:00Z"/>
                  </w:rPr>
                </w:rPrChange>
              </w:rPr>
              <w:pPrChange w:id="112919" w:author="pete jones" w:date="2022-01-12T17:29:00Z">
                <w:pPr>
                  <w:jc w:val="left"/>
                </w:pPr>
              </w:pPrChange>
            </w:pPr>
            <w:ins w:id="112920" w:author="pete jones" w:date="2022-01-12T17:28:00Z">
              <w:r w:rsidRPr="00D32D2F">
                <w:rPr>
                  <w:sz w:val="20"/>
                  <w:szCs w:val="20"/>
                  <w:rPrChange w:id="112921" w:author="pete jones" w:date="2022-01-12T17:28:00Z">
                    <w:rPr/>
                  </w:rPrChange>
                </w:rPr>
                <w:t>1</w:t>
              </w:r>
            </w:ins>
          </w:p>
        </w:tc>
        <w:tc>
          <w:tcPr>
            <w:tcW w:w="616" w:type="dxa"/>
            <w:noWrap/>
            <w:hideMark/>
            <w:tcPrChange w:id="112922" w:author="pete jones" w:date="2022-01-12T17:29:00Z">
              <w:tcPr>
                <w:tcW w:w="616" w:type="dxa"/>
                <w:noWrap/>
                <w:hideMark/>
              </w:tcPr>
            </w:tcPrChange>
          </w:tcPr>
          <w:p w14:paraId="3766E521" w14:textId="77777777" w:rsidR="00D32D2F" w:rsidRPr="00D32D2F" w:rsidRDefault="00D32D2F">
            <w:pPr>
              <w:spacing w:before="0" w:after="0" w:line="240" w:lineRule="auto"/>
              <w:jc w:val="center"/>
              <w:rPr>
                <w:ins w:id="112923" w:author="pete jones" w:date="2022-01-12T17:28:00Z"/>
                <w:sz w:val="20"/>
                <w:szCs w:val="20"/>
                <w:rPrChange w:id="112924" w:author="pete jones" w:date="2022-01-12T17:28:00Z">
                  <w:rPr>
                    <w:ins w:id="112925" w:author="pete jones" w:date="2022-01-12T17:28:00Z"/>
                  </w:rPr>
                </w:rPrChange>
              </w:rPr>
              <w:pPrChange w:id="112926" w:author="pete jones" w:date="2022-01-12T17:29:00Z">
                <w:pPr>
                  <w:jc w:val="left"/>
                </w:pPr>
              </w:pPrChange>
            </w:pPr>
            <w:ins w:id="112927" w:author="pete jones" w:date="2022-01-12T17:28:00Z">
              <w:r w:rsidRPr="00D32D2F">
                <w:rPr>
                  <w:sz w:val="20"/>
                  <w:szCs w:val="20"/>
                  <w:rPrChange w:id="112928" w:author="pete jones" w:date="2022-01-12T17:28:00Z">
                    <w:rPr/>
                  </w:rPrChange>
                </w:rPr>
                <w:t>4</w:t>
              </w:r>
            </w:ins>
          </w:p>
        </w:tc>
        <w:tc>
          <w:tcPr>
            <w:tcW w:w="616" w:type="dxa"/>
            <w:noWrap/>
            <w:hideMark/>
            <w:tcPrChange w:id="112929" w:author="pete jones" w:date="2022-01-12T17:29:00Z">
              <w:tcPr>
                <w:tcW w:w="616" w:type="dxa"/>
                <w:noWrap/>
                <w:hideMark/>
              </w:tcPr>
            </w:tcPrChange>
          </w:tcPr>
          <w:p w14:paraId="0170E84D" w14:textId="77777777" w:rsidR="00D32D2F" w:rsidRPr="00D32D2F" w:rsidRDefault="00D32D2F">
            <w:pPr>
              <w:spacing w:before="0" w:after="0" w:line="240" w:lineRule="auto"/>
              <w:jc w:val="center"/>
              <w:rPr>
                <w:ins w:id="112930" w:author="pete jones" w:date="2022-01-12T17:28:00Z"/>
                <w:sz w:val="20"/>
                <w:szCs w:val="20"/>
                <w:rPrChange w:id="112931" w:author="pete jones" w:date="2022-01-12T17:28:00Z">
                  <w:rPr>
                    <w:ins w:id="112932" w:author="pete jones" w:date="2022-01-12T17:28:00Z"/>
                  </w:rPr>
                </w:rPrChange>
              </w:rPr>
              <w:pPrChange w:id="112933" w:author="pete jones" w:date="2022-01-12T17:29:00Z">
                <w:pPr>
                  <w:jc w:val="left"/>
                </w:pPr>
              </w:pPrChange>
            </w:pPr>
            <w:ins w:id="112934" w:author="pete jones" w:date="2022-01-12T17:28:00Z">
              <w:r w:rsidRPr="00D32D2F">
                <w:rPr>
                  <w:sz w:val="20"/>
                  <w:szCs w:val="20"/>
                  <w:rPrChange w:id="112935" w:author="pete jones" w:date="2022-01-12T17:28:00Z">
                    <w:rPr/>
                  </w:rPrChange>
                </w:rPr>
                <w:t>4</w:t>
              </w:r>
            </w:ins>
          </w:p>
        </w:tc>
        <w:tc>
          <w:tcPr>
            <w:tcW w:w="616" w:type="dxa"/>
            <w:noWrap/>
            <w:hideMark/>
            <w:tcPrChange w:id="112936" w:author="pete jones" w:date="2022-01-12T17:29:00Z">
              <w:tcPr>
                <w:tcW w:w="616" w:type="dxa"/>
                <w:noWrap/>
                <w:hideMark/>
              </w:tcPr>
            </w:tcPrChange>
          </w:tcPr>
          <w:p w14:paraId="638C861F" w14:textId="77777777" w:rsidR="00D32D2F" w:rsidRPr="00D32D2F" w:rsidRDefault="00D32D2F">
            <w:pPr>
              <w:spacing w:before="0" w:after="0" w:line="240" w:lineRule="auto"/>
              <w:jc w:val="center"/>
              <w:rPr>
                <w:ins w:id="112937" w:author="pete jones" w:date="2022-01-12T17:28:00Z"/>
                <w:sz w:val="20"/>
                <w:szCs w:val="20"/>
                <w:rPrChange w:id="112938" w:author="pete jones" w:date="2022-01-12T17:28:00Z">
                  <w:rPr>
                    <w:ins w:id="112939" w:author="pete jones" w:date="2022-01-12T17:28:00Z"/>
                  </w:rPr>
                </w:rPrChange>
              </w:rPr>
              <w:pPrChange w:id="112940" w:author="pete jones" w:date="2022-01-12T17:29:00Z">
                <w:pPr>
                  <w:jc w:val="left"/>
                </w:pPr>
              </w:pPrChange>
            </w:pPr>
            <w:ins w:id="112941" w:author="pete jones" w:date="2022-01-12T17:28:00Z">
              <w:r w:rsidRPr="00D32D2F">
                <w:rPr>
                  <w:sz w:val="20"/>
                  <w:szCs w:val="20"/>
                  <w:rPrChange w:id="112942" w:author="pete jones" w:date="2022-01-12T17:28:00Z">
                    <w:rPr/>
                  </w:rPrChange>
                </w:rPr>
                <w:t>0</w:t>
              </w:r>
            </w:ins>
          </w:p>
        </w:tc>
        <w:tc>
          <w:tcPr>
            <w:tcW w:w="616" w:type="dxa"/>
            <w:noWrap/>
            <w:hideMark/>
            <w:tcPrChange w:id="112943" w:author="pete jones" w:date="2022-01-12T17:29:00Z">
              <w:tcPr>
                <w:tcW w:w="616" w:type="dxa"/>
                <w:noWrap/>
                <w:hideMark/>
              </w:tcPr>
            </w:tcPrChange>
          </w:tcPr>
          <w:p w14:paraId="21023D4A" w14:textId="77777777" w:rsidR="00D32D2F" w:rsidRPr="00D32D2F" w:rsidRDefault="00D32D2F">
            <w:pPr>
              <w:spacing w:before="0" w:after="0" w:line="240" w:lineRule="auto"/>
              <w:jc w:val="center"/>
              <w:rPr>
                <w:ins w:id="112944" w:author="pete jones" w:date="2022-01-12T17:28:00Z"/>
                <w:sz w:val="20"/>
                <w:szCs w:val="20"/>
                <w:rPrChange w:id="112945" w:author="pete jones" w:date="2022-01-12T17:28:00Z">
                  <w:rPr>
                    <w:ins w:id="112946" w:author="pete jones" w:date="2022-01-12T17:28:00Z"/>
                  </w:rPr>
                </w:rPrChange>
              </w:rPr>
              <w:pPrChange w:id="112947" w:author="pete jones" w:date="2022-01-12T17:29:00Z">
                <w:pPr>
                  <w:jc w:val="left"/>
                </w:pPr>
              </w:pPrChange>
            </w:pPr>
            <w:ins w:id="112948" w:author="pete jones" w:date="2022-01-12T17:28:00Z">
              <w:r w:rsidRPr="00D32D2F">
                <w:rPr>
                  <w:sz w:val="20"/>
                  <w:szCs w:val="20"/>
                  <w:rPrChange w:id="112949" w:author="pete jones" w:date="2022-01-12T17:28:00Z">
                    <w:rPr/>
                  </w:rPrChange>
                </w:rPr>
                <w:t>8</w:t>
              </w:r>
            </w:ins>
          </w:p>
        </w:tc>
      </w:tr>
      <w:tr w:rsidR="00D32D2F" w:rsidRPr="00D32D2F" w14:paraId="690DE9A9" w14:textId="77777777" w:rsidTr="00D32D2F">
        <w:trPr>
          <w:trHeight w:val="300"/>
          <w:jc w:val="center"/>
          <w:ins w:id="112950" w:author="pete jones" w:date="2022-01-12T17:28:00Z"/>
        </w:trPr>
        <w:tc>
          <w:tcPr>
            <w:tcW w:w="868" w:type="dxa"/>
            <w:noWrap/>
            <w:hideMark/>
          </w:tcPr>
          <w:p w14:paraId="115D4CE3" w14:textId="77777777" w:rsidR="00D32D2F" w:rsidRPr="00D32D2F" w:rsidRDefault="00D32D2F">
            <w:pPr>
              <w:spacing w:before="0" w:after="0" w:line="240" w:lineRule="auto"/>
              <w:jc w:val="left"/>
              <w:rPr>
                <w:ins w:id="112951" w:author="pete jones" w:date="2022-01-12T17:28:00Z"/>
                <w:sz w:val="20"/>
                <w:szCs w:val="20"/>
                <w:rPrChange w:id="112952" w:author="pete jones" w:date="2022-01-12T17:28:00Z">
                  <w:rPr>
                    <w:ins w:id="112953" w:author="pete jones" w:date="2022-01-12T17:28:00Z"/>
                  </w:rPr>
                </w:rPrChange>
              </w:rPr>
              <w:pPrChange w:id="112954" w:author="pete jones" w:date="2022-01-12T17:28:00Z">
                <w:pPr>
                  <w:jc w:val="left"/>
                </w:pPr>
              </w:pPrChange>
            </w:pPr>
            <w:ins w:id="112955" w:author="pete jones" w:date="2022-01-12T17:28:00Z">
              <w:r w:rsidRPr="00D32D2F">
                <w:rPr>
                  <w:sz w:val="20"/>
                  <w:szCs w:val="20"/>
                  <w:rPrChange w:id="112956" w:author="pete jones" w:date="2022-01-12T17:28:00Z">
                    <w:rPr/>
                  </w:rPrChange>
                </w:rPr>
                <w:t>79</w:t>
              </w:r>
            </w:ins>
          </w:p>
        </w:tc>
        <w:tc>
          <w:tcPr>
            <w:tcW w:w="1516" w:type="dxa"/>
            <w:noWrap/>
            <w:hideMark/>
          </w:tcPr>
          <w:p w14:paraId="435B6254" w14:textId="77777777" w:rsidR="00D32D2F" w:rsidRPr="00D32D2F" w:rsidRDefault="00D32D2F">
            <w:pPr>
              <w:spacing w:before="0" w:after="0" w:line="240" w:lineRule="auto"/>
              <w:jc w:val="left"/>
              <w:rPr>
                <w:ins w:id="112957" w:author="pete jones" w:date="2022-01-12T17:28:00Z"/>
                <w:sz w:val="20"/>
                <w:szCs w:val="20"/>
                <w:rPrChange w:id="112958" w:author="pete jones" w:date="2022-01-12T17:28:00Z">
                  <w:rPr>
                    <w:ins w:id="112959" w:author="pete jones" w:date="2022-01-12T17:28:00Z"/>
                  </w:rPr>
                </w:rPrChange>
              </w:rPr>
              <w:pPrChange w:id="112960" w:author="pete jones" w:date="2022-01-12T17:28:00Z">
                <w:pPr>
                  <w:jc w:val="left"/>
                </w:pPr>
              </w:pPrChange>
            </w:pPr>
            <w:ins w:id="112961" w:author="pete jones" w:date="2022-01-12T17:28:00Z">
              <w:r w:rsidRPr="00D32D2F">
                <w:rPr>
                  <w:sz w:val="20"/>
                  <w:szCs w:val="20"/>
                  <w:rPrChange w:id="112962" w:author="pete jones" w:date="2022-01-12T17:28:00Z">
                    <w:rPr/>
                  </w:rPrChange>
                </w:rPr>
                <w:t>AHSE1148</w:t>
              </w:r>
            </w:ins>
          </w:p>
        </w:tc>
        <w:tc>
          <w:tcPr>
            <w:tcW w:w="5904" w:type="dxa"/>
            <w:noWrap/>
            <w:hideMark/>
          </w:tcPr>
          <w:p w14:paraId="23D7FD65" w14:textId="77777777" w:rsidR="00D32D2F" w:rsidRPr="00D32D2F" w:rsidRDefault="00D32D2F">
            <w:pPr>
              <w:spacing w:before="0" w:after="0" w:line="240" w:lineRule="auto"/>
              <w:jc w:val="left"/>
              <w:rPr>
                <w:ins w:id="112963" w:author="pete jones" w:date="2022-01-12T17:28:00Z"/>
                <w:sz w:val="20"/>
                <w:szCs w:val="20"/>
                <w:rPrChange w:id="112964" w:author="pete jones" w:date="2022-01-12T17:28:00Z">
                  <w:rPr>
                    <w:ins w:id="112965" w:author="pete jones" w:date="2022-01-12T17:28:00Z"/>
                  </w:rPr>
                </w:rPrChange>
              </w:rPr>
              <w:pPrChange w:id="112966" w:author="pete jones" w:date="2022-01-12T17:28:00Z">
                <w:pPr>
                  <w:jc w:val="left"/>
                </w:pPr>
              </w:pPrChange>
            </w:pPr>
            <w:ins w:id="112967" w:author="pete jones" w:date="2022-01-12T17:28:00Z">
              <w:r w:rsidRPr="00D32D2F">
                <w:rPr>
                  <w:sz w:val="20"/>
                  <w:szCs w:val="20"/>
                  <w:rPrChange w:id="112968" w:author="pete jones" w:date="2022-01-12T17:28:00Z">
                    <w:rPr/>
                  </w:rPrChange>
                </w:rPr>
                <w:t>Dirt to Shirt: Global Garments in Context</w:t>
              </w:r>
            </w:ins>
          </w:p>
        </w:tc>
        <w:tc>
          <w:tcPr>
            <w:tcW w:w="616" w:type="dxa"/>
            <w:noWrap/>
            <w:hideMark/>
          </w:tcPr>
          <w:p w14:paraId="3020CD1B" w14:textId="77777777" w:rsidR="00D32D2F" w:rsidRPr="00D32D2F" w:rsidRDefault="00D32D2F">
            <w:pPr>
              <w:spacing w:before="0" w:after="0" w:line="240" w:lineRule="auto"/>
              <w:jc w:val="center"/>
              <w:rPr>
                <w:ins w:id="112969" w:author="pete jones" w:date="2022-01-12T17:28:00Z"/>
                <w:sz w:val="20"/>
                <w:szCs w:val="20"/>
                <w:rPrChange w:id="112970" w:author="pete jones" w:date="2022-01-12T17:28:00Z">
                  <w:rPr>
                    <w:ins w:id="112971" w:author="pete jones" w:date="2022-01-12T17:28:00Z"/>
                  </w:rPr>
                </w:rPrChange>
              </w:rPr>
              <w:pPrChange w:id="112972" w:author="pete jones" w:date="2022-01-12T17:29:00Z">
                <w:pPr>
                  <w:jc w:val="left"/>
                </w:pPr>
              </w:pPrChange>
            </w:pPr>
            <w:ins w:id="112973" w:author="pete jones" w:date="2022-01-12T17:28:00Z">
              <w:r w:rsidRPr="00D32D2F">
                <w:rPr>
                  <w:sz w:val="20"/>
                  <w:szCs w:val="20"/>
                  <w:rPrChange w:id="112974" w:author="pete jones" w:date="2022-01-12T17:28:00Z">
                    <w:rPr/>
                  </w:rPrChange>
                </w:rPr>
                <w:t>x</w:t>
              </w:r>
            </w:ins>
          </w:p>
        </w:tc>
        <w:tc>
          <w:tcPr>
            <w:tcW w:w="616" w:type="dxa"/>
            <w:noWrap/>
            <w:hideMark/>
          </w:tcPr>
          <w:p w14:paraId="75694E3C" w14:textId="77777777" w:rsidR="00D32D2F" w:rsidRPr="00D32D2F" w:rsidRDefault="00D32D2F">
            <w:pPr>
              <w:spacing w:before="0" w:after="0" w:line="240" w:lineRule="auto"/>
              <w:jc w:val="center"/>
              <w:rPr>
                <w:ins w:id="112975" w:author="pete jones" w:date="2022-01-12T17:28:00Z"/>
                <w:sz w:val="20"/>
                <w:szCs w:val="20"/>
                <w:rPrChange w:id="112976" w:author="pete jones" w:date="2022-01-12T17:28:00Z">
                  <w:rPr>
                    <w:ins w:id="112977" w:author="pete jones" w:date="2022-01-12T17:28:00Z"/>
                  </w:rPr>
                </w:rPrChange>
              </w:rPr>
              <w:pPrChange w:id="112978" w:author="pete jones" w:date="2022-01-12T17:29:00Z">
                <w:pPr>
                  <w:jc w:val="left"/>
                </w:pPr>
              </w:pPrChange>
            </w:pPr>
            <w:ins w:id="112979" w:author="pete jones" w:date="2022-01-12T17:28:00Z">
              <w:r w:rsidRPr="00D32D2F">
                <w:rPr>
                  <w:sz w:val="20"/>
                  <w:szCs w:val="20"/>
                  <w:rPrChange w:id="112980" w:author="pete jones" w:date="2022-01-12T17:28:00Z">
                    <w:rPr/>
                  </w:rPrChange>
                </w:rPr>
                <w:t>2</w:t>
              </w:r>
            </w:ins>
          </w:p>
        </w:tc>
        <w:tc>
          <w:tcPr>
            <w:tcW w:w="616" w:type="dxa"/>
            <w:noWrap/>
            <w:hideMark/>
          </w:tcPr>
          <w:p w14:paraId="63EB544C" w14:textId="77777777" w:rsidR="00D32D2F" w:rsidRPr="00D32D2F" w:rsidRDefault="00D32D2F">
            <w:pPr>
              <w:spacing w:before="0" w:after="0" w:line="240" w:lineRule="auto"/>
              <w:jc w:val="center"/>
              <w:rPr>
                <w:ins w:id="112981" w:author="pete jones" w:date="2022-01-12T17:28:00Z"/>
                <w:sz w:val="20"/>
                <w:szCs w:val="20"/>
                <w:rPrChange w:id="112982" w:author="pete jones" w:date="2022-01-12T17:28:00Z">
                  <w:rPr>
                    <w:ins w:id="112983" w:author="pete jones" w:date="2022-01-12T17:28:00Z"/>
                  </w:rPr>
                </w:rPrChange>
              </w:rPr>
              <w:pPrChange w:id="112984" w:author="pete jones" w:date="2022-01-12T17:29:00Z">
                <w:pPr>
                  <w:jc w:val="left"/>
                </w:pPr>
              </w:pPrChange>
            </w:pPr>
            <w:ins w:id="112985" w:author="pete jones" w:date="2022-01-12T17:28:00Z">
              <w:r w:rsidRPr="00D32D2F">
                <w:rPr>
                  <w:sz w:val="20"/>
                  <w:szCs w:val="20"/>
                  <w:rPrChange w:id="112986" w:author="pete jones" w:date="2022-01-12T17:28:00Z">
                    <w:rPr/>
                  </w:rPrChange>
                </w:rPr>
                <w:t>2</w:t>
              </w:r>
            </w:ins>
          </w:p>
        </w:tc>
        <w:tc>
          <w:tcPr>
            <w:tcW w:w="616" w:type="dxa"/>
            <w:noWrap/>
            <w:hideMark/>
          </w:tcPr>
          <w:p w14:paraId="560DD53A" w14:textId="77777777" w:rsidR="00D32D2F" w:rsidRPr="00D32D2F" w:rsidRDefault="00D32D2F">
            <w:pPr>
              <w:spacing w:before="0" w:after="0" w:line="240" w:lineRule="auto"/>
              <w:jc w:val="center"/>
              <w:rPr>
                <w:ins w:id="112987" w:author="pete jones" w:date="2022-01-12T17:28:00Z"/>
                <w:sz w:val="20"/>
                <w:szCs w:val="20"/>
                <w:rPrChange w:id="112988" w:author="pete jones" w:date="2022-01-12T17:28:00Z">
                  <w:rPr>
                    <w:ins w:id="112989" w:author="pete jones" w:date="2022-01-12T17:28:00Z"/>
                  </w:rPr>
                </w:rPrChange>
              </w:rPr>
              <w:pPrChange w:id="112990" w:author="pete jones" w:date="2022-01-12T17:29:00Z">
                <w:pPr>
                  <w:jc w:val="left"/>
                </w:pPr>
              </w:pPrChange>
            </w:pPr>
            <w:ins w:id="112991" w:author="pete jones" w:date="2022-01-12T17:28:00Z">
              <w:r w:rsidRPr="00D32D2F">
                <w:rPr>
                  <w:sz w:val="20"/>
                  <w:szCs w:val="20"/>
                  <w:rPrChange w:id="112992" w:author="pete jones" w:date="2022-01-12T17:28:00Z">
                    <w:rPr/>
                  </w:rPrChange>
                </w:rPr>
                <w:t>1</w:t>
              </w:r>
            </w:ins>
          </w:p>
        </w:tc>
        <w:tc>
          <w:tcPr>
            <w:tcW w:w="616" w:type="dxa"/>
            <w:noWrap/>
            <w:hideMark/>
          </w:tcPr>
          <w:p w14:paraId="6BBA084E" w14:textId="77777777" w:rsidR="00D32D2F" w:rsidRPr="00D32D2F" w:rsidRDefault="00D32D2F">
            <w:pPr>
              <w:spacing w:before="0" w:after="0" w:line="240" w:lineRule="auto"/>
              <w:jc w:val="center"/>
              <w:rPr>
                <w:ins w:id="112993" w:author="pete jones" w:date="2022-01-12T17:28:00Z"/>
                <w:sz w:val="20"/>
                <w:szCs w:val="20"/>
                <w:rPrChange w:id="112994" w:author="pete jones" w:date="2022-01-12T17:28:00Z">
                  <w:rPr>
                    <w:ins w:id="112995" w:author="pete jones" w:date="2022-01-12T17:28:00Z"/>
                  </w:rPr>
                </w:rPrChange>
              </w:rPr>
              <w:pPrChange w:id="112996" w:author="pete jones" w:date="2022-01-12T17:29:00Z">
                <w:pPr>
                  <w:jc w:val="left"/>
                </w:pPr>
              </w:pPrChange>
            </w:pPr>
            <w:ins w:id="112997" w:author="pete jones" w:date="2022-01-12T17:28:00Z">
              <w:r w:rsidRPr="00D32D2F">
                <w:rPr>
                  <w:sz w:val="20"/>
                  <w:szCs w:val="20"/>
                  <w:rPrChange w:id="112998" w:author="pete jones" w:date="2022-01-12T17:28:00Z">
                    <w:rPr/>
                  </w:rPrChange>
                </w:rPr>
                <w:t>4</w:t>
              </w:r>
            </w:ins>
          </w:p>
        </w:tc>
        <w:tc>
          <w:tcPr>
            <w:tcW w:w="616" w:type="dxa"/>
            <w:noWrap/>
            <w:hideMark/>
          </w:tcPr>
          <w:p w14:paraId="5ADD8A4D" w14:textId="77777777" w:rsidR="00D32D2F" w:rsidRPr="00D32D2F" w:rsidRDefault="00D32D2F">
            <w:pPr>
              <w:spacing w:before="0" w:after="0" w:line="240" w:lineRule="auto"/>
              <w:jc w:val="center"/>
              <w:rPr>
                <w:ins w:id="112999" w:author="pete jones" w:date="2022-01-12T17:28:00Z"/>
                <w:sz w:val="20"/>
                <w:szCs w:val="20"/>
                <w:rPrChange w:id="113000" w:author="pete jones" w:date="2022-01-12T17:28:00Z">
                  <w:rPr>
                    <w:ins w:id="113001" w:author="pete jones" w:date="2022-01-12T17:28:00Z"/>
                  </w:rPr>
                </w:rPrChange>
              </w:rPr>
              <w:pPrChange w:id="113002" w:author="pete jones" w:date="2022-01-12T17:29:00Z">
                <w:pPr>
                  <w:jc w:val="left"/>
                </w:pPr>
              </w:pPrChange>
            </w:pPr>
          </w:p>
        </w:tc>
        <w:tc>
          <w:tcPr>
            <w:tcW w:w="616" w:type="dxa"/>
            <w:noWrap/>
            <w:hideMark/>
          </w:tcPr>
          <w:p w14:paraId="000F9075" w14:textId="77777777" w:rsidR="00D32D2F" w:rsidRPr="00D32D2F" w:rsidRDefault="00D32D2F">
            <w:pPr>
              <w:spacing w:before="0" w:after="0" w:line="240" w:lineRule="auto"/>
              <w:jc w:val="center"/>
              <w:rPr>
                <w:ins w:id="113003" w:author="pete jones" w:date="2022-01-12T17:28:00Z"/>
                <w:sz w:val="20"/>
                <w:szCs w:val="20"/>
                <w:rPrChange w:id="113004" w:author="pete jones" w:date="2022-01-12T17:28:00Z">
                  <w:rPr>
                    <w:ins w:id="113005" w:author="pete jones" w:date="2022-01-12T17:28:00Z"/>
                  </w:rPr>
                </w:rPrChange>
              </w:rPr>
              <w:pPrChange w:id="113006" w:author="pete jones" w:date="2022-01-12T17:29:00Z">
                <w:pPr>
                  <w:jc w:val="left"/>
                </w:pPr>
              </w:pPrChange>
            </w:pPr>
          </w:p>
        </w:tc>
        <w:tc>
          <w:tcPr>
            <w:tcW w:w="616" w:type="dxa"/>
            <w:noWrap/>
            <w:hideMark/>
          </w:tcPr>
          <w:p w14:paraId="70257BDE" w14:textId="77777777" w:rsidR="00D32D2F" w:rsidRPr="00D32D2F" w:rsidRDefault="00D32D2F">
            <w:pPr>
              <w:spacing w:before="0" w:after="0" w:line="240" w:lineRule="auto"/>
              <w:jc w:val="center"/>
              <w:rPr>
                <w:ins w:id="113007" w:author="pete jones" w:date="2022-01-12T17:28:00Z"/>
                <w:sz w:val="20"/>
                <w:szCs w:val="20"/>
                <w:rPrChange w:id="113008" w:author="pete jones" w:date="2022-01-12T17:28:00Z">
                  <w:rPr>
                    <w:ins w:id="113009" w:author="pete jones" w:date="2022-01-12T17:28:00Z"/>
                  </w:rPr>
                </w:rPrChange>
              </w:rPr>
              <w:pPrChange w:id="113010" w:author="pete jones" w:date="2022-01-12T17:29:00Z">
                <w:pPr>
                  <w:jc w:val="left"/>
                </w:pPr>
              </w:pPrChange>
            </w:pPr>
          </w:p>
        </w:tc>
      </w:tr>
      <w:tr w:rsidR="00D32D2F" w:rsidRPr="00D32D2F" w14:paraId="546F33B9" w14:textId="77777777" w:rsidTr="00D32D2F">
        <w:trPr>
          <w:trHeight w:val="300"/>
          <w:jc w:val="center"/>
          <w:ins w:id="113011" w:author="pete jones" w:date="2022-01-12T17:28:00Z"/>
          <w:trPrChange w:id="113012" w:author="pete jones" w:date="2022-01-12T17:29:00Z">
            <w:trPr>
              <w:trHeight w:val="300"/>
            </w:trPr>
          </w:trPrChange>
        </w:trPr>
        <w:tc>
          <w:tcPr>
            <w:tcW w:w="868" w:type="dxa"/>
            <w:noWrap/>
            <w:hideMark/>
            <w:tcPrChange w:id="113013" w:author="pete jones" w:date="2022-01-12T17:29:00Z">
              <w:tcPr>
                <w:tcW w:w="868" w:type="dxa"/>
                <w:noWrap/>
                <w:hideMark/>
              </w:tcPr>
            </w:tcPrChange>
          </w:tcPr>
          <w:p w14:paraId="55C9E32B" w14:textId="77777777" w:rsidR="00D32D2F" w:rsidRPr="00D32D2F" w:rsidRDefault="00D32D2F">
            <w:pPr>
              <w:spacing w:before="0" w:after="0" w:line="240" w:lineRule="auto"/>
              <w:jc w:val="left"/>
              <w:rPr>
                <w:ins w:id="113014" w:author="pete jones" w:date="2022-01-12T17:28:00Z"/>
                <w:sz w:val="20"/>
                <w:szCs w:val="20"/>
                <w:rPrChange w:id="113015" w:author="pete jones" w:date="2022-01-12T17:28:00Z">
                  <w:rPr>
                    <w:ins w:id="113016" w:author="pete jones" w:date="2022-01-12T17:28:00Z"/>
                  </w:rPr>
                </w:rPrChange>
              </w:rPr>
              <w:pPrChange w:id="113017" w:author="pete jones" w:date="2022-01-12T17:28:00Z">
                <w:pPr>
                  <w:jc w:val="left"/>
                </w:pPr>
              </w:pPrChange>
            </w:pPr>
            <w:ins w:id="113018" w:author="pete jones" w:date="2022-01-12T17:28:00Z">
              <w:r w:rsidRPr="00D32D2F">
                <w:rPr>
                  <w:sz w:val="20"/>
                  <w:szCs w:val="20"/>
                  <w:rPrChange w:id="113019" w:author="pete jones" w:date="2022-01-12T17:28:00Z">
                    <w:rPr/>
                  </w:rPrChange>
                </w:rPr>
                <w:t>80</w:t>
              </w:r>
            </w:ins>
          </w:p>
        </w:tc>
        <w:tc>
          <w:tcPr>
            <w:tcW w:w="1516" w:type="dxa"/>
            <w:noWrap/>
            <w:hideMark/>
            <w:tcPrChange w:id="113020" w:author="pete jones" w:date="2022-01-12T17:29:00Z">
              <w:tcPr>
                <w:tcW w:w="1516" w:type="dxa"/>
                <w:noWrap/>
                <w:hideMark/>
              </w:tcPr>
            </w:tcPrChange>
          </w:tcPr>
          <w:p w14:paraId="3D1CBC3E" w14:textId="77777777" w:rsidR="00D32D2F" w:rsidRPr="00D32D2F" w:rsidRDefault="00D32D2F">
            <w:pPr>
              <w:spacing w:before="0" w:after="0" w:line="240" w:lineRule="auto"/>
              <w:jc w:val="left"/>
              <w:rPr>
                <w:ins w:id="113021" w:author="pete jones" w:date="2022-01-12T17:28:00Z"/>
                <w:sz w:val="20"/>
                <w:szCs w:val="20"/>
                <w:rPrChange w:id="113022" w:author="pete jones" w:date="2022-01-12T17:28:00Z">
                  <w:rPr>
                    <w:ins w:id="113023" w:author="pete jones" w:date="2022-01-12T17:28:00Z"/>
                  </w:rPr>
                </w:rPrChange>
              </w:rPr>
              <w:pPrChange w:id="113024" w:author="pete jones" w:date="2022-01-12T17:28:00Z">
                <w:pPr>
                  <w:jc w:val="left"/>
                </w:pPr>
              </w:pPrChange>
            </w:pPr>
            <w:ins w:id="113025" w:author="pete jones" w:date="2022-01-12T17:28:00Z">
              <w:r w:rsidRPr="00D32D2F">
                <w:rPr>
                  <w:sz w:val="20"/>
                  <w:szCs w:val="20"/>
                  <w:rPrChange w:id="113026" w:author="pete jones" w:date="2022-01-12T17:28:00Z">
                    <w:rPr/>
                  </w:rPrChange>
                </w:rPr>
                <w:t>AHSE1150</w:t>
              </w:r>
            </w:ins>
          </w:p>
        </w:tc>
        <w:tc>
          <w:tcPr>
            <w:tcW w:w="5904" w:type="dxa"/>
            <w:noWrap/>
            <w:hideMark/>
            <w:tcPrChange w:id="113027" w:author="pete jones" w:date="2022-01-12T17:29:00Z">
              <w:tcPr>
                <w:tcW w:w="5904" w:type="dxa"/>
                <w:noWrap/>
                <w:hideMark/>
              </w:tcPr>
            </w:tcPrChange>
          </w:tcPr>
          <w:p w14:paraId="126E6547" w14:textId="77777777" w:rsidR="00D32D2F" w:rsidRPr="00D32D2F" w:rsidRDefault="00D32D2F">
            <w:pPr>
              <w:spacing w:before="0" w:after="0" w:line="240" w:lineRule="auto"/>
              <w:jc w:val="left"/>
              <w:rPr>
                <w:ins w:id="113028" w:author="pete jones" w:date="2022-01-12T17:28:00Z"/>
                <w:sz w:val="20"/>
                <w:szCs w:val="20"/>
                <w:rPrChange w:id="113029" w:author="pete jones" w:date="2022-01-12T17:28:00Z">
                  <w:rPr>
                    <w:ins w:id="113030" w:author="pete jones" w:date="2022-01-12T17:28:00Z"/>
                  </w:rPr>
                </w:rPrChange>
              </w:rPr>
              <w:pPrChange w:id="113031" w:author="pete jones" w:date="2022-01-12T17:28:00Z">
                <w:pPr>
                  <w:jc w:val="left"/>
                </w:pPr>
              </w:pPrChange>
            </w:pPr>
            <w:ins w:id="113032" w:author="pete jones" w:date="2022-01-12T17:28:00Z">
              <w:r w:rsidRPr="00D32D2F">
                <w:rPr>
                  <w:sz w:val="20"/>
                  <w:szCs w:val="20"/>
                  <w:rPrChange w:id="113033" w:author="pete jones" w:date="2022-01-12T17:28:00Z">
                    <w:rPr/>
                  </w:rPrChange>
                </w:rPr>
                <w:t>What is "I"?</w:t>
              </w:r>
            </w:ins>
          </w:p>
        </w:tc>
        <w:tc>
          <w:tcPr>
            <w:tcW w:w="616" w:type="dxa"/>
            <w:noWrap/>
            <w:hideMark/>
            <w:tcPrChange w:id="113034" w:author="pete jones" w:date="2022-01-12T17:29:00Z">
              <w:tcPr>
                <w:tcW w:w="616" w:type="dxa"/>
                <w:noWrap/>
                <w:hideMark/>
              </w:tcPr>
            </w:tcPrChange>
          </w:tcPr>
          <w:p w14:paraId="30300499" w14:textId="77777777" w:rsidR="00D32D2F" w:rsidRPr="00D32D2F" w:rsidRDefault="00D32D2F">
            <w:pPr>
              <w:spacing w:before="0" w:after="0" w:line="240" w:lineRule="auto"/>
              <w:jc w:val="center"/>
              <w:rPr>
                <w:ins w:id="113035" w:author="pete jones" w:date="2022-01-12T17:28:00Z"/>
                <w:sz w:val="20"/>
                <w:szCs w:val="20"/>
                <w:rPrChange w:id="113036" w:author="pete jones" w:date="2022-01-12T17:28:00Z">
                  <w:rPr>
                    <w:ins w:id="113037" w:author="pete jones" w:date="2022-01-12T17:28:00Z"/>
                  </w:rPr>
                </w:rPrChange>
              </w:rPr>
              <w:pPrChange w:id="113038" w:author="pete jones" w:date="2022-01-12T17:29:00Z">
                <w:pPr>
                  <w:jc w:val="left"/>
                </w:pPr>
              </w:pPrChange>
            </w:pPr>
            <w:ins w:id="113039" w:author="pete jones" w:date="2022-01-12T17:28:00Z">
              <w:r w:rsidRPr="00D32D2F">
                <w:rPr>
                  <w:sz w:val="20"/>
                  <w:szCs w:val="20"/>
                  <w:rPrChange w:id="113040" w:author="pete jones" w:date="2022-01-12T17:28:00Z">
                    <w:rPr/>
                  </w:rPrChange>
                </w:rPr>
                <w:t>x</w:t>
              </w:r>
            </w:ins>
          </w:p>
        </w:tc>
        <w:tc>
          <w:tcPr>
            <w:tcW w:w="616" w:type="dxa"/>
            <w:noWrap/>
            <w:hideMark/>
            <w:tcPrChange w:id="113041" w:author="pete jones" w:date="2022-01-12T17:29:00Z">
              <w:tcPr>
                <w:tcW w:w="616" w:type="dxa"/>
                <w:noWrap/>
                <w:hideMark/>
              </w:tcPr>
            </w:tcPrChange>
          </w:tcPr>
          <w:p w14:paraId="3D2D3713" w14:textId="77777777" w:rsidR="00D32D2F" w:rsidRPr="00D32D2F" w:rsidRDefault="00D32D2F">
            <w:pPr>
              <w:spacing w:before="0" w:after="0" w:line="240" w:lineRule="auto"/>
              <w:jc w:val="center"/>
              <w:rPr>
                <w:ins w:id="113042" w:author="pete jones" w:date="2022-01-12T17:28:00Z"/>
                <w:sz w:val="20"/>
                <w:szCs w:val="20"/>
                <w:rPrChange w:id="113043" w:author="pete jones" w:date="2022-01-12T17:28:00Z">
                  <w:rPr>
                    <w:ins w:id="113044" w:author="pete jones" w:date="2022-01-12T17:28:00Z"/>
                  </w:rPr>
                </w:rPrChange>
              </w:rPr>
              <w:pPrChange w:id="113045" w:author="pete jones" w:date="2022-01-12T17:29:00Z">
                <w:pPr>
                  <w:jc w:val="left"/>
                </w:pPr>
              </w:pPrChange>
            </w:pPr>
            <w:ins w:id="113046" w:author="pete jones" w:date="2022-01-12T17:28:00Z">
              <w:r w:rsidRPr="00D32D2F">
                <w:rPr>
                  <w:sz w:val="20"/>
                  <w:szCs w:val="20"/>
                  <w:rPrChange w:id="113047" w:author="pete jones" w:date="2022-01-12T17:28:00Z">
                    <w:rPr/>
                  </w:rPrChange>
                </w:rPr>
                <w:t>2</w:t>
              </w:r>
            </w:ins>
          </w:p>
        </w:tc>
        <w:tc>
          <w:tcPr>
            <w:tcW w:w="616" w:type="dxa"/>
            <w:noWrap/>
            <w:hideMark/>
            <w:tcPrChange w:id="113048" w:author="pete jones" w:date="2022-01-12T17:29:00Z">
              <w:tcPr>
                <w:tcW w:w="616" w:type="dxa"/>
                <w:noWrap/>
                <w:hideMark/>
              </w:tcPr>
            </w:tcPrChange>
          </w:tcPr>
          <w:p w14:paraId="0AA6B769" w14:textId="77777777" w:rsidR="00D32D2F" w:rsidRPr="00D32D2F" w:rsidRDefault="00D32D2F">
            <w:pPr>
              <w:spacing w:before="0" w:after="0" w:line="240" w:lineRule="auto"/>
              <w:jc w:val="center"/>
              <w:rPr>
                <w:ins w:id="113049" w:author="pete jones" w:date="2022-01-12T17:28:00Z"/>
                <w:sz w:val="20"/>
                <w:szCs w:val="20"/>
                <w:rPrChange w:id="113050" w:author="pete jones" w:date="2022-01-12T17:28:00Z">
                  <w:rPr>
                    <w:ins w:id="113051" w:author="pete jones" w:date="2022-01-12T17:28:00Z"/>
                  </w:rPr>
                </w:rPrChange>
              </w:rPr>
              <w:pPrChange w:id="113052" w:author="pete jones" w:date="2022-01-12T17:29:00Z">
                <w:pPr>
                  <w:jc w:val="left"/>
                </w:pPr>
              </w:pPrChange>
            </w:pPr>
            <w:ins w:id="113053" w:author="pete jones" w:date="2022-01-12T17:28:00Z">
              <w:r w:rsidRPr="00D32D2F">
                <w:rPr>
                  <w:sz w:val="20"/>
                  <w:szCs w:val="20"/>
                  <w:rPrChange w:id="113054" w:author="pete jones" w:date="2022-01-12T17:28:00Z">
                    <w:rPr/>
                  </w:rPrChange>
                </w:rPr>
                <w:t>8</w:t>
              </w:r>
            </w:ins>
          </w:p>
        </w:tc>
        <w:tc>
          <w:tcPr>
            <w:tcW w:w="616" w:type="dxa"/>
            <w:noWrap/>
            <w:hideMark/>
            <w:tcPrChange w:id="113055" w:author="pete jones" w:date="2022-01-12T17:29:00Z">
              <w:tcPr>
                <w:tcW w:w="616" w:type="dxa"/>
                <w:noWrap/>
                <w:hideMark/>
              </w:tcPr>
            </w:tcPrChange>
          </w:tcPr>
          <w:p w14:paraId="38D6F303" w14:textId="77777777" w:rsidR="00D32D2F" w:rsidRPr="00D32D2F" w:rsidRDefault="00D32D2F">
            <w:pPr>
              <w:spacing w:before="0" w:after="0" w:line="240" w:lineRule="auto"/>
              <w:jc w:val="center"/>
              <w:rPr>
                <w:ins w:id="113056" w:author="pete jones" w:date="2022-01-12T17:28:00Z"/>
                <w:sz w:val="20"/>
                <w:szCs w:val="20"/>
                <w:rPrChange w:id="113057" w:author="pete jones" w:date="2022-01-12T17:28:00Z">
                  <w:rPr>
                    <w:ins w:id="113058" w:author="pete jones" w:date="2022-01-12T17:28:00Z"/>
                  </w:rPr>
                </w:rPrChange>
              </w:rPr>
              <w:pPrChange w:id="113059" w:author="pete jones" w:date="2022-01-12T17:29:00Z">
                <w:pPr>
                  <w:jc w:val="left"/>
                </w:pPr>
              </w:pPrChange>
            </w:pPr>
            <w:ins w:id="113060" w:author="pete jones" w:date="2022-01-12T17:28:00Z">
              <w:r w:rsidRPr="00D32D2F">
                <w:rPr>
                  <w:sz w:val="20"/>
                  <w:szCs w:val="20"/>
                  <w:rPrChange w:id="113061" w:author="pete jones" w:date="2022-01-12T17:28:00Z">
                    <w:rPr/>
                  </w:rPrChange>
                </w:rPr>
                <w:t>1</w:t>
              </w:r>
            </w:ins>
          </w:p>
        </w:tc>
        <w:tc>
          <w:tcPr>
            <w:tcW w:w="616" w:type="dxa"/>
            <w:noWrap/>
            <w:hideMark/>
            <w:tcPrChange w:id="113062" w:author="pete jones" w:date="2022-01-12T17:29:00Z">
              <w:tcPr>
                <w:tcW w:w="616" w:type="dxa"/>
                <w:noWrap/>
                <w:hideMark/>
              </w:tcPr>
            </w:tcPrChange>
          </w:tcPr>
          <w:p w14:paraId="293598F3" w14:textId="77777777" w:rsidR="00D32D2F" w:rsidRPr="00D32D2F" w:rsidRDefault="00D32D2F">
            <w:pPr>
              <w:spacing w:before="0" w:after="0" w:line="240" w:lineRule="auto"/>
              <w:jc w:val="center"/>
              <w:rPr>
                <w:ins w:id="113063" w:author="pete jones" w:date="2022-01-12T17:28:00Z"/>
                <w:sz w:val="20"/>
                <w:szCs w:val="20"/>
                <w:rPrChange w:id="113064" w:author="pete jones" w:date="2022-01-12T17:28:00Z">
                  <w:rPr>
                    <w:ins w:id="113065" w:author="pete jones" w:date="2022-01-12T17:28:00Z"/>
                  </w:rPr>
                </w:rPrChange>
              </w:rPr>
              <w:pPrChange w:id="113066" w:author="pete jones" w:date="2022-01-12T17:29:00Z">
                <w:pPr>
                  <w:jc w:val="left"/>
                </w:pPr>
              </w:pPrChange>
            </w:pPr>
            <w:ins w:id="113067" w:author="pete jones" w:date="2022-01-12T17:28:00Z">
              <w:r w:rsidRPr="00D32D2F">
                <w:rPr>
                  <w:sz w:val="20"/>
                  <w:szCs w:val="20"/>
                  <w:rPrChange w:id="113068" w:author="pete jones" w:date="2022-01-12T17:28:00Z">
                    <w:rPr/>
                  </w:rPrChange>
                </w:rPr>
                <w:t>4</w:t>
              </w:r>
            </w:ins>
          </w:p>
        </w:tc>
        <w:tc>
          <w:tcPr>
            <w:tcW w:w="616" w:type="dxa"/>
            <w:noWrap/>
            <w:hideMark/>
            <w:tcPrChange w:id="113069" w:author="pete jones" w:date="2022-01-12T17:29:00Z">
              <w:tcPr>
                <w:tcW w:w="616" w:type="dxa"/>
                <w:noWrap/>
                <w:hideMark/>
              </w:tcPr>
            </w:tcPrChange>
          </w:tcPr>
          <w:p w14:paraId="08397A79" w14:textId="77777777" w:rsidR="00D32D2F" w:rsidRPr="00D32D2F" w:rsidRDefault="00D32D2F">
            <w:pPr>
              <w:spacing w:before="0" w:after="0" w:line="240" w:lineRule="auto"/>
              <w:jc w:val="center"/>
              <w:rPr>
                <w:ins w:id="113070" w:author="pete jones" w:date="2022-01-12T17:28:00Z"/>
                <w:sz w:val="20"/>
                <w:szCs w:val="20"/>
                <w:rPrChange w:id="113071" w:author="pete jones" w:date="2022-01-12T17:28:00Z">
                  <w:rPr>
                    <w:ins w:id="113072" w:author="pete jones" w:date="2022-01-12T17:28:00Z"/>
                  </w:rPr>
                </w:rPrChange>
              </w:rPr>
              <w:pPrChange w:id="113073" w:author="pete jones" w:date="2022-01-12T17:29:00Z">
                <w:pPr>
                  <w:jc w:val="left"/>
                </w:pPr>
              </w:pPrChange>
            </w:pPr>
            <w:ins w:id="113074" w:author="pete jones" w:date="2022-01-12T17:28:00Z">
              <w:r w:rsidRPr="00D32D2F">
                <w:rPr>
                  <w:sz w:val="20"/>
                  <w:szCs w:val="20"/>
                  <w:rPrChange w:id="113075" w:author="pete jones" w:date="2022-01-12T17:28:00Z">
                    <w:rPr/>
                  </w:rPrChange>
                </w:rPr>
                <w:t>4</w:t>
              </w:r>
            </w:ins>
          </w:p>
        </w:tc>
        <w:tc>
          <w:tcPr>
            <w:tcW w:w="616" w:type="dxa"/>
            <w:noWrap/>
            <w:hideMark/>
            <w:tcPrChange w:id="113076" w:author="pete jones" w:date="2022-01-12T17:29:00Z">
              <w:tcPr>
                <w:tcW w:w="616" w:type="dxa"/>
                <w:noWrap/>
                <w:hideMark/>
              </w:tcPr>
            </w:tcPrChange>
          </w:tcPr>
          <w:p w14:paraId="201C1F6B" w14:textId="77777777" w:rsidR="00D32D2F" w:rsidRPr="00D32D2F" w:rsidRDefault="00D32D2F">
            <w:pPr>
              <w:spacing w:before="0" w:after="0" w:line="240" w:lineRule="auto"/>
              <w:jc w:val="center"/>
              <w:rPr>
                <w:ins w:id="113077" w:author="pete jones" w:date="2022-01-12T17:28:00Z"/>
                <w:sz w:val="20"/>
                <w:szCs w:val="20"/>
                <w:rPrChange w:id="113078" w:author="pete jones" w:date="2022-01-12T17:28:00Z">
                  <w:rPr>
                    <w:ins w:id="113079" w:author="pete jones" w:date="2022-01-12T17:28:00Z"/>
                  </w:rPr>
                </w:rPrChange>
              </w:rPr>
              <w:pPrChange w:id="113080" w:author="pete jones" w:date="2022-01-12T17:29:00Z">
                <w:pPr>
                  <w:jc w:val="left"/>
                </w:pPr>
              </w:pPrChange>
            </w:pPr>
            <w:ins w:id="113081" w:author="pete jones" w:date="2022-01-12T17:28:00Z">
              <w:r w:rsidRPr="00D32D2F">
                <w:rPr>
                  <w:sz w:val="20"/>
                  <w:szCs w:val="20"/>
                  <w:rPrChange w:id="113082" w:author="pete jones" w:date="2022-01-12T17:28:00Z">
                    <w:rPr/>
                  </w:rPrChange>
                </w:rPr>
                <w:t>0</w:t>
              </w:r>
            </w:ins>
          </w:p>
        </w:tc>
        <w:tc>
          <w:tcPr>
            <w:tcW w:w="616" w:type="dxa"/>
            <w:noWrap/>
            <w:hideMark/>
            <w:tcPrChange w:id="113083" w:author="pete jones" w:date="2022-01-12T17:29:00Z">
              <w:tcPr>
                <w:tcW w:w="616" w:type="dxa"/>
                <w:noWrap/>
                <w:hideMark/>
              </w:tcPr>
            </w:tcPrChange>
          </w:tcPr>
          <w:p w14:paraId="71EE0CD5" w14:textId="77777777" w:rsidR="00D32D2F" w:rsidRPr="00D32D2F" w:rsidRDefault="00D32D2F">
            <w:pPr>
              <w:spacing w:before="0" w:after="0" w:line="240" w:lineRule="auto"/>
              <w:jc w:val="center"/>
              <w:rPr>
                <w:ins w:id="113084" w:author="pete jones" w:date="2022-01-12T17:28:00Z"/>
                <w:sz w:val="20"/>
                <w:szCs w:val="20"/>
                <w:rPrChange w:id="113085" w:author="pete jones" w:date="2022-01-12T17:28:00Z">
                  <w:rPr>
                    <w:ins w:id="113086" w:author="pete jones" w:date="2022-01-12T17:28:00Z"/>
                  </w:rPr>
                </w:rPrChange>
              </w:rPr>
              <w:pPrChange w:id="113087" w:author="pete jones" w:date="2022-01-12T17:29:00Z">
                <w:pPr>
                  <w:jc w:val="left"/>
                </w:pPr>
              </w:pPrChange>
            </w:pPr>
            <w:ins w:id="113088" w:author="pete jones" w:date="2022-01-12T17:28:00Z">
              <w:r w:rsidRPr="00D32D2F">
                <w:rPr>
                  <w:sz w:val="20"/>
                  <w:szCs w:val="20"/>
                  <w:rPrChange w:id="113089" w:author="pete jones" w:date="2022-01-12T17:28:00Z">
                    <w:rPr/>
                  </w:rPrChange>
                </w:rPr>
                <w:t>8</w:t>
              </w:r>
            </w:ins>
          </w:p>
        </w:tc>
      </w:tr>
      <w:tr w:rsidR="00D32D2F" w:rsidRPr="00D32D2F" w14:paraId="50F05B7C" w14:textId="77777777" w:rsidTr="00D32D2F">
        <w:trPr>
          <w:trHeight w:val="300"/>
          <w:jc w:val="center"/>
          <w:ins w:id="113090" w:author="pete jones" w:date="2022-01-12T17:28:00Z"/>
        </w:trPr>
        <w:tc>
          <w:tcPr>
            <w:tcW w:w="868" w:type="dxa"/>
            <w:noWrap/>
            <w:hideMark/>
          </w:tcPr>
          <w:p w14:paraId="49203339" w14:textId="77777777" w:rsidR="00D32D2F" w:rsidRPr="00D32D2F" w:rsidRDefault="00D32D2F">
            <w:pPr>
              <w:spacing w:before="0" w:after="0" w:line="240" w:lineRule="auto"/>
              <w:jc w:val="left"/>
              <w:rPr>
                <w:ins w:id="113091" w:author="pete jones" w:date="2022-01-12T17:28:00Z"/>
                <w:sz w:val="20"/>
                <w:szCs w:val="20"/>
                <w:rPrChange w:id="113092" w:author="pete jones" w:date="2022-01-12T17:28:00Z">
                  <w:rPr>
                    <w:ins w:id="113093" w:author="pete jones" w:date="2022-01-12T17:28:00Z"/>
                  </w:rPr>
                </w:rPrChange>
              </w:rPr>
              <w:pPrChange w:id="113094" w:author="pete jones" w:date="2022-01-12T17:28:00Z">
                <w:pPr>
                  <w:jc w:val="left"/>
                </w:pPr>
              </w:pPrChange>
            </w:pPr>
            <w:ins w:id="113095" w:author="pete jones" w:date="2022-01-12T17:28:00Z">
              <w:r w:rsidRPr="00D32D2F">
                <w:rPr>
                  <w:sz w:val="20"/>
                  <w:szCs w:val="20"/>
                  <w:rPrChange w:id="113096" w:author="pete jones" w:date="2022-01-12T17:28:00Z">
                    <w:rPr/>
                  </w:rPrChange>
                </w:rPr>
                <w:t>86</w:t>
              </w:r>
            </w:ins>
          </w:p>
        </w:tc>
        <w:tc>
          <w:tcPr>
            <w:tcW w:w="1516" w:type="dxa"/>
            <w:noWrap/>
            <w:hideMark/>
          </w:tcPr>
          <w:p w14:paraId="7359E493" w14:textId="77777777" w:rsidR="00D32D2F" w:rsidRPr="00D32D2F" w:rsidRDefault="00D32D2F">
            <w:pPr>
              <w:spacing w:before="0" w:after="0" w:line="240" w:lineRule="auto"/>
              <w:jc w:val="left"/>
              <w:rPr>
                <w:ins w:id="113097" w:author="pete jones" w:date="2022-01-12T17:28:00Z"/>
                <w:sz w:val="20"/>
                <w:szCs w:val="20"/>
                <w:rPrChange w:id="113098" w:author="pete jones" w:date="2022-01-12T17:28:00Z">
                  <w:rPr>
                    <w:ins w:id="113099" w:author="pete jones" w:date="2022-01-12T17:28:00Z"/>
                  </w:rPr>
                </w:rPrChange>
              </w:rPr>
              <w:pPrChange w:id="113100" w:author="pete jones" w:date="2022-01-12T17:28:00Z">
                <w:pPr>
                  <w:jc w:val="left"/>
                </w:pPr>
              </w:pPrChange>
            </w:pPr>
            <w:ins w:id="113101" w:author="pete jones" w:date="2022-01-12T17:28:00Z">
              <w:r w:rsidRPr="00D32D2F">
                <w:rPr>
                  <w:sz w:val="20"/>
                  <w:szCs w:val="20"/>
                  <w:rPrChange w:id="113102" w:author="pete jones" w:date="2022-01-12T17:28:00Z">
                    <w:rPr/>
                  </w:rPrChange>
                </w:rPr>
                <w:t>AHSE2112</w:t>
              </w:r>
            </w:ins>
          </w:p>
        </w:tc>
        <w:tc>
          <w:tcPr>
            <w:tcW w:w="5904" w:type="dxa"/>
            <w:noWrap/>
            <w:hideMark/>
          </w:tcPr>
          <w:p w14:paraId="5AA2D78F" w14:textId="77777777" w:rsidR="00D32D2F" w:rsidRPr="00D32D2F" w:rsidRDefault="00D32D2F">
            <w:pPr>
              <w:spacing w:before="0" w:after="0" w:line="240" w:lineRule="auto"/>
              <w:jc w:val="left"/>
              <w:rPr>
                <w:ins w:id="113103" w:author="pete jones" w:date="2022-01-12T17:28:00Z"/>
                <w:sz w:val="20"/>
                <w:szCs w:val="20"/>
                <w:rPrChange w:id="113104" w:author="pete jones" w:date="2022-01-12T17:28:00Z">
                  <w:rPr>
                    <w:ins w:id="113105" w:author="pete jones" w:date="2022-01-12T17:28:00Z"/>
                  </w:rPr>
                </w:rPrChange>
              </w:rPr>
              <w:pPrChange w:id="113106" w:author="pete jones" w:date="2022-01-12T17:28:00Z">
                <w:pPr>
                  <w:jc w:val="left"/>
                </w:pPr>
              </w:pPrChange>
            </w:pPr>
            <w:ins w:id="113107" w:author="pete jones" w:date="2022-01-12T17:28:00Z">
              <w:r w:rsidRPr="00D32D2F">
                <w:rPr>
                  <w:sz w:val="20"/>
                  <w:szCs w:val="20"/>
                  <w:rPrChange w:id="113108" w:author="pete jones" w:date="2022-01-12T17:28:00Z">
                    <w:rPr/>
                  </w:rPrChange>
                </w:rPr>
                <w:t>Six Books that Changed the World</w:t>
              </w:r>
            </w:ins>
          </w:p>
        </w:tc>
        <w:tc>
          <w:tcPr>
            <w:tcW w:w="616" w:type="dxa"/>
            <w:noWrap/>
            <w:hideMark/>
          </w:tcPr>
          <w:p w14:paraId="3434620A" w14:textId="77777777" w:rsidR="00D32D2F" w:rsidRPr="00D32D2F" w:rsidRDefault="00D32D2F">
            <w:pPr>
              <w:spacing w:before="0" w:after="0" w:line="240" w:lineRule="auto"/>
              <w:jc w:val="center"/>
              <w:rPr>
                <w:ins w:id="113109" w:author="pete jones" w:date="2022-01-12T17:28:00Z"/>
                <w:sz w:val="20"/>
                <w:szCs w:val="20"/>
                <w:rPrChange w:id="113110" w:author="pete jones" w:date="2022-01-12T17:28:00Z">
                  <w:rPr>
                    <w:ins w:id="113111" w:author="pete jones" w:date="2022-01-12T17:28:00Z"/>
                  </w:rPr>
                </w:rPrChange>
              </w:rPr>
              <w:pPrChange w:id="113112" w:author="pete jones" w:date="2022-01-12T17:29:00Z">
                <w:pPr>
                  <w:jc w:val="left"/>
                </w:pPr>
              </w:pPrChange>
            </w:pPr>
            <w:ins w:id="113113" w:author="pete jones" w:date="2022-01-12T17:28:00Z">
              <w:r w:rsidRPr="00D32D2F">
                <w:rPr>
                  <w:sz w:val="20"/>
                  <w:szCs w:val="20"/>
                  <w:rPrChange w:id="113114" w:author="pete jones" w:date="2022-01-12T17:28:00Z">
                    <w:rPr/>
                  </w:rPrChange>
                </w:rPr>
                <w:t>x</w:t>
              </w:r>
            </w:ins>
          </w:p>
        </w:tc>
        <w:tc>
          <w:tcPr>
            <w:tcW w:w="616" w:type="dxa"/>
            <w:noWrap/>
            <w:hideMark/>
          </w:tcPr>
          <w:p w14:paraId="58A1F259" w14:textId="77777777" w:rsidR="00D32D2F" w:rsidRPr="00D32D2F" w:rsidRDefault="00D32D2F">
            <w:pPr>
              <w:spacing w:before="0" w:after="0" w:line="240" w:lineRule="auto"/>
              <w:jc w:val="center"/>
              <w:rPr>
                <w:ins w:id="113115" w:author="pete jones" w:date="2022-01-12T17:28:00Z"/>
                <w:sz w:val="20"/>
                <w:szCs w:val="20"/>
                <w:rPrChange w:id="113116" w:author="pete jones" w:date="2022-01-12T17:28:00Z">
                  <w:rPr>
                    <w:ins w:id="113117" w:author="pete jones" w:date="2022-01-12T17:28:00Z"/>
                  </w:rPr>
                </w:rPrChange>
              </w:rPr>
              <w:pPrChange w:id="113118" w:author="pete jones" w:date="2022-01-12T17:29:00Z">
                <w:pPr>
                  <w:jc w:val="left"/>
                </w:pPr>
              </w:pPrChange>
            </w:pPr>
            <w:ins w:id="113119" w:author="pete jones" w:date="2022-01-12T17:28:00Z">
              <w:r w:rsidRPr="00D32D2F">
                <w:rPr>
                  <w:sz w:val="20"/>
                  <w:szCs w:val="20"/>
                  <w:rPrChange w:id="113120" w:author="pete jones" w:date="2022-01-12T17:28:00Z">
                    <w:rPr/>
                  </w:rPrChange>
                </w:rPr>
                <w:t>2</w:t>
              </w:r>
            </w:ins>
          </w:p>
        </w:tc>
        <w:tc>
          <w:tcPr>
            <w:tcW w:w="616" w:type="dxa"/>
            <w:noWrap/>
            <w:hideMark/>
          </w:tcPr>
          <w:p w14:paraId="57DB1C91" w14:textId="77777777" w:rsidR="00D32D2F" w:rsidRPr="00D32D2F" w:rsidRDefault="00D32D2F">
            <w:pPr>
              <w:spacing w:before="0" w:after="0" w:line="240" w:lineRule="auto"/>
              <w:jc w:val="center"/>
              <w:rPr>
                <w:ins w:id="113121" w:author="pete jones" w:date="2022-01-12T17:28:00Z"/>
                <w:sz w:val="20"/>
                <w:szCs w:val="20"/>
                <w:rPrChange w:id="113122" w:author="pete jones" w:date="2022-01-12T17:28:00Z">
                  <w:rPr>
                    <w:ins w:id="113123" w:author="pete jones" w:date="2022-01-12T17:28:00Z"/>
                  </w:rPr>
                </w:rPrChange>
              </w:rPr>
              <w:pPrChange w:id="113124" w:author="pete jones" w:date="2022-01-12T17:29:00Z">
                <w:pPr>
                  <w:jc w:val="left"/>
                </w:pPr>
              </w:pPrChange>
            </w:pPr>
            <w:ins w:id="113125" w:author="pete jones" w:date="2022-01-12T17:28:00Z">
              <w:r w:rsidRPr="00D32D2F">
                <w:rPr>
                  <w:sz w:val="20"/>
                  <w:szCs w:val="20"/>
                  <w:rPrChange w:id="113126" w:author="pete jones" w:date="2022-01-12T17:28:00Z">
                    <w:rPr/>
                  </w:rPrChange>
                </w:rPr>
                <w:t>8</w:t>
              </w:r>
            </w:ins>
          </w:p>
        </w:tc>
        <w:tc>
          <w:tcPr>
            <w:tcW w:w="616" w:type="dxa"/>
            <w:noWrap/>
            <w:hideMark/>
          </w:tcPr>
          <w:p w14:paraId="0BE3D785" w14:textId="77777777" w:rsidR="00D32D2F" w:rsidRPr="00D32D2F" w:rsidRDefault="00D32D2F">
            <w:pPr>
              <w:spacing w:before="0" w:after="0" w:line="240" w:lineRule="auto"/>
              <w:jc w:val="center"/>
              <w:rPr>
                <w:ins w:id="113127" w:author="pete jones" w:date="2022-01-12T17:28:00Z"/>
                <w:sz w:val="20"/>
                <w:szCs w:val="20"/>
                <w:rPrChange w:id="113128" w:author="pete jones" w:date="2022-01-12T17:28:00Z">
                  <w:rPr>
                    <w:ins w:id="113129" w:author="pete jones" w:date="2022-01-12T17:28:00Z"/>
                  </w:rPr>
                </w:rPrChange>
              </w:rPr>
              <w:pPrChange w:id="113130" w:author="pete jones" w:date="2022-01-12T17:29:00Z">
                <w:pPr>
                  <w:jc w:val="left"/>
                </w:pPr>
              </w:pPrChange>
            </w:pPr>
            <w:ins w:id="113131" w:author="pete jones" w:date="2022-01-12T17:28:00Z">
              <w:r w:rsidRPr="00D32D2F">
                <w:rPr>
                  <w:sz w:val="20"/>
                  <w:szCs w:val="20"/>
                  <w:rPrChange w:id="113132" w:author="pete jones" w:date="2022-01-12T17:28:00Z">
                    <w:rPr/>
                  </w:rPrChange>
                </w:rPr>
                <w:t>2</w:t>
              </w:r>
            </w:ins>
          </w:p>
        </w:tc>
        <w:tc>
          <w:tcPr>
            <w:tcW w:w="616" w:type="dxa"/>
            <w:noWrap/>
            <w:hideMark/>
          </w:tcPr>
          <w:p w14:paraId="3ECFD1EC" w14:textId="77777777" w:rsidR="00D32D2F" w:rsidRPr="00D32D2F" w:rsidRDefault="00D32D2F">
            <w:pPr>
              <w:spacing w:before="0" w:after="0" w:line="240" w:lineRule="auto"/>
              <w:jc w:val="center"/>
              <w:rPr>
                <w:ins w:id="113133" w:author="pete jones" w:date="2022-01-12T17:28:00Z"/>
                <w:sz w:val="20"/>
                <w:szCs w:val="20"/>
                <w:rPrChange w:id="113134" w:author="pete jones" w:date="2022-01-12T17:28:00Z">
                  <w:rPr>
                    <w:ins w:id="113135" w:author="pete jones" w:date="2022-01-12T17:28:00Z"/>
                  </w:rPr>
                </w:rPrChange>
              </w:rPr>
              <w:pPrChange w:id="113136" w:author="pete jones" w:date="2022-01-12T17:29:00Z">
                <w:pPr>
                  <w:jc w:val="left"/>
                </w:pPr>
              </w:pPrChange>
            </w:pPr>
            <w:ins w:id="113137" w:author="pete jones" w:date="2022-01-12T17:28:00Z">
              <w:r w:rsidRPr="00D32D2F">
                <w:rPr>
                  <w:sz w:val="20"/>
                  <w:szCs w:val="20"/>
                  <w:rPrChange w:id="113138" w:author="pete jones" w:date="2022-01-12T17:28:00Z">
                    <w:rPr/>
                  </w:rPrChange>
                </w:rPr>
                <w:t>2</w:t>
              </w:r>
            </w:ins>
          </w:p>
        </w:tc>
        <w:tc>
          <w:tcPr>
            <w:tcW w:w="616" w:type="dxa"/>
            <w:noWrap/>
            <w:hideMark/>
          </w:tcPr>
          <w:p w14:paraId="45B524F3" w14:textId="77777777" w:rsidR="00D32D2F" w:rsidRPr="00D32D2F" w:rsidRDefault="00D32D2F">
            <w:pPr>
              <w:spacing w:before="0" w:after="0" w:line="240" w:lineRule="auto"/>
              <w:jc w:val="center"/>
              <w:rPr>
                <w:ins w:id="113139" w:author="pete jones" w:date="2022-01-12T17:28:00Z"/>
                <w:sz w:val="20"/>
                <w:szCs w:val="20"/>
                <w:rPrChange w:id="113140" w:author="pete jones" w:date="2022-01-12T17:28:00Z">
                  <w:rPr>
                    <w:ins w:id="113141" w:author="pete jones" w:date="2022-01-12T17:28:00Z"/>
                  </w:rPr>
                </w:rPrChange>
              </w:rPr>
              <w:pPrChange w:id="113142" w:author="pete jones" w:date="2022-01-12T17:29:00Z">
                <w:pPr>
                  <w:jc w:val="left"/>
                </w:pPr>
              </w:pPrChange>
            </w:pPr>
            <w:ins w:id="113143" w:author="pete jones" w:date="2022-01-12T17:28:00Z">
              <w:r w:rsidRPr="00D32D2F">
                <w:rPr>
                  <w:sz w:val="20"/>
                  <w:szCs w:val="20"/>
                  <w:rPrChange w:id="113144" w:author="pete jones" w:date="2022-01-12T17:28:00Z">
                    <w:rPr/>
                  </w:rPrChange>
                </w:rPr>
                <w:t>4</w:t>
              </w:r>
            </w:ins>
          </w:p>
        </w:tc>
        <w:tc>
          <w:tcPr>
            <w:tcW w:w="616" w:type="dxa"/>
            <w:noWrap/>
            <w:hideMark/>
          </w:tcPr>
          <w:p w14:paraId="51574C6D" w14:textId="77777777" w:rsidR="00D32D2F" w:rsidRPr="00D32D2F" w:rsidRDefault="00D32D2F">
            <w:pPr>
              <w:spacing w:before="0" w:after="0" w:line="240" w:lineRule="auto"/>
              <w:jc w:val="center"/>
              <w:rPr>
                <w:ins w:id="113145" w:author="pete jones" w:date="2022-01-12T17:28:00Z"/>
                <w:sz w:val="20"/>
                <w:szCs w:val="20"/>
                <w:rPrChange w:id="113146" w:author="pete jones" w:date="2022-01-12T17:28:00Z">
                  <w:rPr>
                    <w:ins w:id="113147" w:author="pete jones" w:date="2022-01-12T17:28:00Z"/>
                  </w:rPr>
                </w:rPrChange>
              </w:rPr>
              <w:pPrChange w:id="113148" w:author="pete jones" w:date="2022-01-12T17:29:00Z">
                <w:pPr>
                  <w:jc w:val="left"/>
                </w:pPr>
              </w:pPrChange>
            </w:pPr>
            <w:ins w:id="113149" w:author="pete jones" w:date="2022-01-12T17:28:00Z">
              <w:r w:rsidRPr="00D32D2F">
                <w:rPr>
                  <w:sz w:val="20"/>
                  <w:szCs w:val="20"/>
                  <w:rPrChange w:id="113150" w:author="pete jones" w:date="2022-01-12T17:28:00Z">
                    <w:rPr/>
                  </w:rPrChange>
                </w:rPr>
                <w:t>0</w:t>
              </w:r>
            </w:ins>
          </w:p>
        </w:tc>
        <w:tc>
          <w:tcPr>
            <w:tcW w:w="616" w:type="dxa"/>
            <w:noWrap/>
            <w:hideMark/>
          </w:tcPr>
          <w:p w14:paraId="1D1BDCBF" w14:textId="77777777" w:rsidR="00D32D2F" w:rsidRPr="00D32D2F" w:rsidRDefault="00D32D2F">
            <w:pPr>
              <w:spacing w:before="0" w:after="0" w:line="240" w:lineRule="auto"/>
              <w:jc w:val="center"/>
              <w:rPr>
                <w:ins w:id="113151" w:author="pete jones" w:date="2022-01-12T17:28:00Z"/>
                <w:sz w:val="20"/>
                <w:szCs w:val="20"/>
                <w:rPrChange w:id="113152" w:author="pete jones" w:date="2022-01-12T17:28:00Z">
                  <w:rPr>
                    <w:ins w:id="113153" w:author="pete jones" w:date="2022-01-12T17:28:00Z"/>
                  </w:rPr>
                </w:rPrChange>
              </w:rPr>
              <w:pPrChange w:id="113154" w:author="pete jones" w:date="2022-01-12T17:29:00Z">
                <w:pPr>
                  <w:jc w:val="left"/>
                </w:pPr>
              </w:pPrChange>
            </w:pPr>
            <w:ins w:id="113155" w:author="pete jones" w:date="2022-01-12T17:28:00Z">
              <w:r w:rsidRPr="00D32D2F">
                <w:rPr>
                  <w:sz w:val="20"/>
                  <w:szCs w:val="20"/>
                  <w:rPrChange w:id="113156" w:author="pete jones" w:date="2022-01-12T17:28:00Z">
                    <w:rPr/>
                  </w:rPrChange>
                </w:rPr>
                <w:t>8</w:t>
              </w:r>
            </w:ins>
          </w:p>
        </w:tc>
      </w:tr>
      <w:tr w:rsidR="00D32D2F" w:rsidRPr="00D32D2F" w14:paraId="0E9CFBE6" w14:textId="77777777" w:rsidTr="00D32D2F">
        <w:trPr>
          <w:trHeight w:val="300"/>
          <w:jc w:val="center"/>
          <w:ins w:id="113157" w:author="pete jones" w:date="2022-01-12T17:28:00Z"/>
          <w:trPrChange w:id="113158" w:author="pete jones" w:date="2022-01-12T17:29:00Z">
            <w:trPr>
              <w:trHeight w:val="300"/>
            </w:trPr>
          </w:trPrChange>
        </w:trPr>
        <w:tc>
          <w:tcPr>
            <w:tcW w:w="868" w:type="dxa"/>
            <w:noWrap/>
            <w:hideMark/>
            <w:tcPrChange w:id="113159" w:author="pete jones" w:date="2022-01-12T17:29:00Z">
              <w:tcPr>
                <w:tcW w:w="868" w:type="dxa"/>
                <w:noWrap/>
                <w:hideMark/>
              </w:tcPr>
            </w:tcPrChange>
          </w:tcPr>
          <w:p w14:paraId="2FF2848E" w14:textId="77777777" w:rsidR="00D32D2F" w:rsidRPr="00D32D2F" w:rsidRDefault="00D32D2F">
            <w:pPr>
              <w:spacing w:before="0" w:after="0" w:line="240" w:lineRule="auto"/>
              <w:jc w:val="left"/>
              <w:rPr>
                <w:ins w:id="113160" w:author="pete jones" w:date="2022-01-12T17:28:00Z"/>
                <w:sz w:val="20"/>
                <w:szCs w:val="20"/>
                <w:rPrChange w:id="113161" w:author="pete jones" w:date="2022-01-12T17:28:00Z">
                  <w:rPr>
                    <w:ins w:id="113162" w:author="pete jones" w:date="2022-01-12T17:28:00Z"/>
                  </w:rPr>
                </w:rPrChange>
              </w:rPr>
              <w:pPrChange w:id="113163" w:author="pete jones" w:date="2022-01-12T17:28:00Z">
                <w:pPr>
                  <w:jc w:val="left"/>
                </w:pPr>
              </w:pPrChange>
            </w:pPr>
            <w:ins w:id="113164" w:author="pete jones" w:date="2022-01-12T17:28:00Z">
              <w:r w:rsidRPr="00D32D2F">
                <w:rPr>
                  <w:sz w:val="20"/>
                  <w:szCs w:val="20"/>
                  <w:rPrChange w:id="113165" w:author="pete jones" w:date="2022-01-12T17:28:00Z">
                    <w:rPr/>
                  </w:rPrChange>
                </w:rPr>
                <w:t>89</w:t>
              </w:r>
            </w:ins>
          </w:p>
        </w:tc>
        <w:tc>
          <w:tcPr>
            <w:tcW w:w="1516" w:type="dxa"/>
            <w:noWrap/>
            <w:hideMark/>
            <w:tcPrChange w:id="113166" w:author="pete jones" w:date="2022-01-12T17:29:00Z">
              <w:tcPr>
                <w:tcW w:w="1516" w:type="dxa"/>
                <w:noWrap/>
                <w:hideMark/>
              </w:tcPr>
            </w:tcPrChange>
          </w:tcPr>
          <w:p w14:paraId="05D413A1" w14:textId="77777777" w:rsidR="00D32D2F" w:rsidRPr="00D32D2F" w:rsidRDefault="00D32D2F">
            <w:pPr>
              <w:spacing w:before="0" w:after="0" w:line="240" w:lineRule="auto"/>
              <w:jc w:val="left"/>
              <w:rPr>
                <w:ins w:id="113167" w:author="pete jones" w:date="2022-01-12T17:28:00Z"/>
                <w:sz w:val="20"/>
                <w:szCs w:val="20"/>
                <w:rPrChange w:id="113168" w:author="pete jones" w:date="2022-01-12T17:28:00Z">
                  <w:rPr>
                    <w:ins w:id="113169" w:author="pete jones" w:date="2022-01-12T17:28:00Z"/>
                  </w:rPr>
                </w:rPrChange>
              </w:rPr>
              <w:pPrChange w:id="113170" w:author="pete jones" w:date="2022-01-12T17:28:00Z">
                <w:pPr>
                  <w:jc w:val="left"/>
                </w:pPr>
              </w:pPrChange>
            </w:pPr>
            <w:ins w:id="113171" w:author="pete jones" w:date="2022-01-12T17:28:00Z">
              <w:r w:rsidRPr="00D32D2F">
                <w:rPr>
                  <w:sz w:val="20"/>
                  <w:szCs w:val="20"/>
                  <w:rPrChange w:id="113172" w:author="pete jones" w:date="2022-01-12T17:28:00Z">
                    <w:rPr/>
                  </w:rPrChange>
                </w:rPr>
                <w:t>AHSE2141</w:t>
              </w:r>
            </w:ins>
          </w:p>
        </w:tc>
        <w:tc>
          <w:tcPr>
            <w:tcW w:w="5904" w:type="dxa"/>
            <w:noWrap/>
            <w:hideMark/>
            <w:tcPrChange w:id="113173" w:author="pete jones" w:date="2022-01-12T17:29:00Z">
              <w:tcPr>
                <w:tcW w:w="5904" w:type="dxa"/>
                <w:noWrap/>
                <w:hideMark/>
              </w:tcPr>
            </w:tcPrChange>
          </w:tcPr>
          <w:p w14:paraId="3401CB60" w14:textId="77777777" w:rsidR="00D32D2F" w:rsidRPr="00D32D2F" w:rsidRDefault="00D32D2F">
            <w:pPr>
              <w:spacing w:before="0" w:after="0" w:line="240" w:lineRule="auto"/>
              <w:jc w:val="left"/>
              <w:rPr>
                <w:ins w:id="113174" w:author="pete jones" w:date="2022-01-12T17:28:00Z"/>
                <w:sz w:val="20"/>
                <w:szCs w:val="20"/>
                <w:rPrChange w:id="113175" w:author="pete jones" w:date="2022-01-12T17:28:00Z">
                  <w:rPr>
                    <w:ins w:id="113176" w:author="pete jones" w:date="2022-01-12T17:28:00Z"/>
                  </w:rPr>
                </w:rPrChange>
              </w:rPr>
              <w:pPrChange w:id="113177" w:author="pete jones" w:date="2022-01-12T17:28:00Z">
                <w:pPr>
                  <w:jc w:val="left"/>
                </w:pPr>
              </w:pPrChange>
            </w:pPr>
            <w:ins w:id="113178" w:author="pete jones" w:date="2022-01-12T17:28:00Z">
              <w:r w:rsidRPr="00D32D2F">
                <w:rPr>
                  <w:sz w:val="20"/>
                  <w:szCs w:val="20"/>
                  <w:rPrChange w:id="113179" w:author="pete jones" w:date="2022-01-12T17:28:00Z">
                    <w:rPr/>
                  </w:rPrChange>
                </w:rPr>
                <w:t>Engineering for Humanity</w:t>
              </w:r>
            </w:ins>
          </w:p>
        </w:tc>
        <w:tc>
          <w:tcPr>
            <w:tcW w:w="616" w:type="dxa"/>
            <w:noWrap/>
            <w:hideMark/>
            <w:tcPrChange w:id="113180" w:author="pete jones" w:date="2022-01-12T17:29:00Z">
              <w:tcPr>
                <w:tcW w:w="616" w:type="dxa"/>
                <w:noWrap/>
                <w:hideMark/>
              </w:tcPr>
            </w:tcPrChange>
          </w:tcPr>
          <w:p w14:paraId="43E3EB14" w14:textId="77777777" w:rsidR="00D32D2F" w:rsidRPr="00D32D2F" w:rsidRDefault="00D32D2F">
            <w:pPr>
              <w:spacing w:before="0" w:after="0" w:line="240" w:lineRule="auto"/>
              <w:jc w:val="center"/>
              <w:rPr>
                <w:ins w:id="113181" w:author="pete jones" w:date="2022-01-12T17:28:00Z"/>
                <w:sz w:val="20"/>
                <w:szCs w:val="20"/>
                <w:rPrChange w:id="113182" w:author="pete jones" w:date="2022-01-12T17:28:00Z">
                  <w:rPr>
                    <w:ins w:id="113183" w:author="pete jones" w:date="2022-01-12T17:28:00Z"/>
                  </w:rPr>
                </w:rPrChange>
              </w:rPr>
              <w:pPrChange w:id="113184" w:author="pete jones" w:date="2022-01-12T17:29:00Z">
                <w:pPr>
                  <w:jc w:val="left"/>
                </w:pPr>
              </w:pPrChange>
            </w:pPr>
            <w:ins w:id="113185" w:author="pete jones" w:date="2022-01-12T17:28:00Z">
              <w:r w:rsidRPr="00D32D2F">
                <w:rPr>
                  <w:sz w:val="20"/>
                  <w:szCs w:val="20"/>
                  <w:rPrChange w:id="113186" w:author="pete jones" w:date="2022-01-12T17:28:00Z">
                    <w:rPr/>
                  </w:rPrChange>
                </w:rPr>
                <w:t>x</w:t>
              </w:r>
            </w:ins>
          </w:p>
        </w:tc>
        <w:tc>
          <w:tcPr>
            <w:tcW w:w="616" w:type="dxa"/>
            <w:noWrap/>
            <w:hideMark/>
            <w:tcPrChange w:id="113187" w:author="pete jones" w:date="2022-01-12T17:29:00Z">
              <w:tcPr>
                <w:tcW w:w="616" w:type="dxa"/>
                <w:noWrap/>
                <w:hideMark/>
              </w:tcPr>
            </w:tcPrChange>
          </w:tcPr>
          <w:p w14:paraId="19BE49DE" w14:textId="77777777" w:rsidR="00D32D2F" w:rsidRPr="00D32D2F" w:rsidRDefault="00D32D2F">
            <w:pPr>
              <w:spacing w:before="0" w:after="0" w:line="240" w:lineRule="auto"/>
              <w:jc w:val="center"/>
              <w:rPr>
                <w:ins w:id="113188" w:author="pete jones" w:date="2022-01-12T17:28:00Z"/>
                <w:sz w:val="20"/>
                <w:szCs w:val="20"/>
                <w:rPrChange w:id="113189" w:author="pete jones" w:date="2022-01-12T17:28:00Z">
                  <w:rPr>
                    <w:ins w:id="113190" w:author="pete jones" w:date="2022-01-12T17:28:00Z"/>
                  </w:rPr>
                </w:rPrChange>
              </w:rPr>
              <w:pPrChange w:id="113191" w:author="pete jones" w:date="2022-01-12T17:29:00Z">
                <w:pPr>
                  <w:jc w:val="left"/>
                </w:pPr>
              </w:pPrChange>
            </w:pPr>
            <w:ins w:id="113192" w:author="pete jones" w:date="2022-01-12T17:28:00Z">
              <w:r w:rsidRPr="00D32D2F">
                <w:rPr>
                  <w:sz w:val="20"/>
                  <w:szCs w:val="20"/>
                  <w:rPrChange w:id="113193" w:author="pete jones" w:date="2022-01-12T17:28:00Z">
                    <w:rPr/>
                  </w:rPrChange>
                </w:rPr>
                <w:t>2</w:t>
              </w:r>
            </w:ins>
          </w:p>
        </w:tc>
        <w:tc>
          <w:tcPr>
            <w:tcW w:w="616" w:type="dxa"/>
            <w:noWrap/>
            <w:hideMark/>
            <w:tcPrChange w:id="113194" w:author="pete jones" w:date="2022-01-12T17:29:00Z">
              <w:tcPr>
                <w:tcW w:w="616" w:type="dxa"/>
                <w:noWrap/>
                <w:hideMark/>
              </w:tcPr>
            </w:tcPrChange>
          </w:tcPr>
          <w:p w14:paraId="342476D5" w14:textId="77777777" w:rsidR="00D32D2F" w:rsidRPr="00D32D2F" w:rsidRDefault="00D32D2F">
            <w:pPr>
              <w:spacing w:before="0" w:after="0" w:line="240" w:lineRule="auto"/>
              <w:jc w:val="center"/>
              <w:rPr>
                <w:ins w:id="113195" w:author="pete jones" w:date="2022-01-12T17:28:00Z"/>
                <w:sz w:val="20"/>
                <w:szCs w:val="20"/>
                <w:rPrChange w:id="113196" w:author="pete jones" w:date="2022-01-12T17:28:00Z">
                  <w:rPr>
                    <w:ins w:id="113197" w:author="pete jones" w:date="2022-01-12T17:28:00Z"/>
                  </w:rPr>
                </w:rPrChange>
              </w:rPr>
              <w:pPrChange w:id="113198" w:author="pete jones" w:date="2022-01-12T17:29:00Z">
                <w:pPr>
                  <w:jc w:val="left"/>
                </w:pPr>
              </w:pPrChange>
            </w:pPr>
            <w:ins w:id="113199" w:author="pete jones" w:date="2022-01-12T17:28:00Z">
              <w:r w:rsidRPr="00D32D2F">
                <w:rPr>
                  <w:sz w:val="20"/>
                  <w:szCs w:val="20"/>
                  <w:rPrChange w:id="113200" w:author="pete jones" w:date="2022-01-12T17:28:00Z">
                    <w:rPr/>
                  </w:rPrChange>
                </w:rPr>
                <w:t>5</w:t>
              </w:r>
            </w:ins>
          </w:p>
        </w:tc>
        <w:tc>
          <w:tcPr>
            <w:tcW w:w="616" w:type="dxa"/>
            <w:noWrap/>
            <w:hideMark/>
            <w:tcPrChange w:id="113201" w:author="pete jones" w:date="2022-01-12T17:29:00Z">
              <w:tcPr>
                <w:tcW w:w="616" w:type="dxa"/>
                <w:noWrap/>
                <w:hideMark/>
              </w:tcPr>
            </w:tcPrChange>
          </w:tcPr>
          <w:p w14:paraId="75EF9128" w14:textId="77777777" w:rsidR="00D32D2F" w:rsidRPr="00D32D2F" w:rsidRDefault="00D32D2F">
            <w:pPr>
              <w:spacing w:before="0" w:after="0" w:line="240" w:lineRule="auto"/>
              <w:jc w:val="center"/>
              <w:rPr>
                <w:ins w:id="113202" w:author="pete jones" w:date="2022-01-12T17:28:00Z"/>
                <w:sz w:val="20"/>
                <w:szCs w:val="20"/>
                <w:rPrChange w:id="113203" w:author="pete jones" w:date="2022-01-12T17:28:00Z">
                  <w:rPr>
                    <w:ins w:id="113204" w:author="pete jones" w:date="2022-01-12T17:28:00Z"/>
                  </w:rPr>
                </w:rPrChange>
              </w:rPr>
              <w:pPrChange w:id="113205" w:author="pete jones" w:date="2022-01-12T17:29:00Z">
                <w:pPr>
                  <w:jc w:val="left"/>
                </w:pPr>
              </w:pPrChange>
            </w:pPr>
            <w:ins w:id="113206" w:author="pete jones" w:date="2022-01-12T17:28:00Z">
              <w:r w:rsidRPr="00D32D2F">
                <w:rPr>
                  <w:sz w:val="20"/>
                  <w:szCs w:val="20"/>
                  <w:rPrChange w:id="113207" w:author="pete jones" w:date="2022-01-12T17:28:00Z">
                    <w:rPr/>
                  </w:rPrChange>
                </w:rPr>
                <w:t>2</w:t>
              </w:r>
            </w:ins>
          </w:p>
        </w:tc>
        <w:tc>
          <w:tcPr>
            <w:tcW w:w="616" w:type="dxa"/>
            <w:noWrap/>
            <w:hideMark/>
            <w:tcPrChange w:id="113208" w:author="pete jones" w:date="2022-01-12T17:29:00Z">
              <w:tcPr>
                <w:tcW w:w="616" w:type="dxa"/>
                <w:noWrap/>
                <w:hideMark/>
              </w:tcPr>
            </w:tcPrChange>
          </w:tcPr>
          <w:p w14:paraId="02A0AC30" w14:textId="77777777" w:rsidR="00D32D2F" w:rsidRPr="00D32D2F" w:rsidRDefault="00D32D2F">
            <w:pPr>
              <w:spacing w:before="0" w:after="0" w:line="240" w:lineRule="auto"/>
              <w:jc w:val="center"/>
              <w:rPr>
                <w:ins w:id="113209" w:author="pete jones" w:date="2022-01-12T17:28:00Z"/>
                <w:sz w:val="20"/>
                <w:szCs w:val="20"/>
                <w:rPrChange w:id="113210" w:author="pete jones" w:date="2022-01-12T17:28:00Z">
                  <w:rPr>
                    <w:ins w:id="113211" w:author="pete jones" w:date="2022-01-12T17:28:00Z"/>
                  </w:rPr>
                </w:rPrChange>
              </w:rPr>
              <w:pPrChange w:id="113212" w:author="pete jones" w:date="2022-01-12T17:29:00Z">
                <w:pPr>
                  <w:jc w:val="left"/>
                </w:pPr>
              </w:pPrChange>
            </w:pPr>
            <w:ins w:id="113213" w:author="pete jones" w:date="2022-01-12T17:28:00Z">
              <w:r w:rsidRPr="00D32D2F">
                <w:rPr>
                  <w:sz w:val="20"/>
                  <w:szCs w:val="20"/>
                  <w:rPrChange w:id="113214" w:author="pete jones" w:date="2022-01-12T17:28:00Z">
                    <w:rPr/>
                  </w:rPrChange>
                </w:rPr>
                <w:t>2</w:t>
              </w:r>
            </w:ins>
          </w:p>
        </w:tc>
        <w:tc>
          <w:tcPr>
            <w:tcW w:w="616" w:type="dxa"/>
            <w:noWrap/>
            <w:hideMark/>
            <w:tcPrChange w:id="113215" w:author="pete jones" w:date="2022-01-12T17:29:00Z">
              <w:tcPr>
                <w:tcW w:w="616" w:type="dxa"/>
                <w:noWrap/>
                <w:hideMark/>
              </w:tcPr>
            </w:tcPrChange>
          </w:tcPr>
          <w:p w14:paraId="68FA5C44" w14:textId="77777777" w:rsidR="00D32D2F" w:rsidRPr="00D32D2F" w:rsidRDefault="00D32D2F">
            <w:pPr>
              <w:spacing w:before="0" w:after="0" w:line="240" w:lineRule="auto"/>
              <w:jc w:val="center"/>
              <w:rPr>
                <w:ins w:id="113216" w:author="pete jones" w:date="2022-01-12T17:28:00Z"/>
                <w:sz w:val="20"/>
                <w:szCs w:val="20"/>
                <w:rPrChange w:id="113217" w:author="pete jones" w:date="2022-01-12T17:28:00Z">
                  <w:rPr>
                    <w:ins w:id="113218" w:author="pete jones" w:date="2022-01-12T17:28:00Z"/>
                  </w:rPr>
                </w:rPrChange>
              </w:rPr>
              <w:pPrChange w:id="113219" w:author="pete jones" w:date="2022-01-12T17:29:00Z">
                <w:pPr>
                  <w:jc w:val="left"/>
                </w:pPr>
              </w:pPrChange>
            </w:pPr>
            <w:ins w:id="113220" w:author="pete jones" w:date="2022-01-12T17:28:00Z">
              <w:r w:rsidRPr="00D32D2F">
                <w:rPr>
                  <w:sz w:val="20"/>
                  <w:szCs w:val="20"/>
                  <w:rPrChange w:id="113221" w:author="pete jones" w:date="2022-01-12T17:28:00Z">
                    <w:rPr/>
                  </w:rPrChange>
                </w:rPr>
                <w:t>6</w:t>
              </w:r>
            </w:ins>
          </w:p>
        </w:tc>
        <w:tc>
          <w:tcPr>
            <w:tcW w:w="616" w:type="dxa"/>
            <w:noWrap/>
            <w:hideMark/>
            <w:tcPrChange w:id="113222" w:author="pete jones" w:date="2022-01-12T17:29:00Z">
              <w:tcPr>
                <w:tcW w:w="616" w:type="dxa"/>
                <w:noWrap/>
                <w:hideMark/>
              </w:tcPr>
            </w:tcPrChange>
          </w:tcPr>
          <w:p w14:paraId="67B28AB3" w14:textId="77777777" w:rsidR="00D32D2F" w:rsidRPr="00D32D2F" w:rsidRDefault="00D32D2F">
            <w:pPr>
              <w:spacing w:before="0" w:after="0" w:line="240" w:lineRule="auto"/>
              <w:jc w:val="center"/>
              <w:rPr>
                <w:ins w:id="113223" w:author="pete jones" w:date="2022-01-12T17:28:00Z"/>
                <w:sz w:val="20"/>
                <w:szCs w:val="20"/>
                <w:rPrChange w:id="113224" w:author="pete jones" w:date="2022-01-12T17:28:00Z">
                  <w:rPr>
                    <w:ins w:id="113225" w:author="pete jones" w:date="2022-01-12T17:28:00Z"/>
                  </w:rPr>
                </w:rPrChange>
              </w:rPr>
              <w:pPrChange w:id="113226" w:author="pete jones" w:date="2022-01-12T17:29:00Z">
                <w:pPr>
                  <w:jc w:val="left"/>
                </w:pPr>
              </w:pPrChange>
            </w:pPr>
            <w:ins w:id="113227" w:author="pete jones" w:date="2022-01-12T17:28:00Z">
              <w:r w:rsidRPr="00D32D2F">
                <w:rPr>
                  <w:sz w:val="20"/>
                  <w:szCs w:val="20"/>
                  <w:rPrChange w:id="113228" w:author="pete jones" w:date="2022-01-12T17:28:00Z">
                    <w:rPr/>
                  </w:rPrChange>
                </w:rPr>
                <w:t>0</w:t>
              </w:r>
            </w:ins>
          </w:p>
        </w:tc>
        <w:tc>
          <w:tcPr>
            <w:tcW w:w="616" w:type="dxa"/>
            <w:noWrap/>
            <w:hideMark/>
            <w:tcPrChange w:id="113229" w:author="pete jones" w:date="2022-01-12T17:29:00Z">
              <w:tcPr>
                <w:tcW w:w="616" w:type="dxa"/>
                <w:noWrap/>
                <w:hideMark/>
              </w:tcPr>
            </w:tcPrChange>
          </w:tcPr>
          <w:p w14:paraId="477FD862" w14:textId="77777777" w:rsidR="00D32D2F" w:rsidRPr="00D32D2F" w:rsidRDefault="00D32D2F">
            <w:pPr>
              <w:spacing w:before="0" w:after="0" w:line="240" w:lineRule="auto"/>
              <w:jc w:val="center"/>
              <w:rPr>
                <w:ins w:id="113230" w:author="pete jones" w:date="2022-01-12T17:28:00Z"/>
                <w:sz w:val="20"/>
                <w:szCs w:val="20"/>
                <w:rPrChange w:id="113231" w:author="pete jones" w:date="2022-01-12T17:28:00Z">
                  <w:rPr>
                    <w:ins w:id="113232" w:author="pete jones" w:date="2022-01-12T17:28:00Z"/>
                  </w:rPr>
                </w:rPrChange>
              </w:rPr>
              <w:pPrChange w:id="113233" w:author="pete jones" w:date="2022-01-12T17:29:00Z">
                <w:pPr>
                  <w:jc w:val="left"/>
                </w:pPr>
              </w:pPrChange>
            </w:pPr>
            <w:ins w:id="113234" w:author="pete jones" w:date="2022-01-12T17:28:00Z">
              <w:r w:rsidRPr="00D32D2F">
                <w:rPr>
                  <w:sz w:val="20"/>
                  <w:szCs w:val="20"/>
                  <w:rPrChange w:id="113235" w:author="pete jones" w:date="2022-01-12T17:28:00Z">
                    <w:rPr/>
                  </w:rPrChange>
                </w:rPr>
                <w:t>6</w:t>
              </w:r>
            </w:ins>
          </w:p>
        </w:tc>
      </w:tr>
      <w:tr w:rsidR="00D32D2F" w:rsidRPr="00D32D2F" w14:paraId="3415AA92" w14:textId="77777777" w:rsidTr="00D32D2F">
        <w:trPr>
          <w:trHeight w:val="300"/>
          <w:jc w:val="center"/>
          <w:ins w:id="113236" w:author="pete jones" w:date="2022-01-12T17:28:00Z"/>
        </w:trPr>
        <w:tc>
          <w:tcPr>
            <w:tcW w:w="868" w:type="dxa"/>
            <w:noWrap/>
            <w:hideMark/>
          </w:tcPr>
          <w:p w14:paraId="3778674B" w14:textId="77777777" w:rsidR="00D32D2F" w:rsidRPr="00D32D2F" w:rsidRDefault="00D32D2F">
            <w:pPr>
              <w:spacing w:before="0" w:after="0" w:line="240" w:lineRule="auto"/>
              <w:jc w:val="left"/>
              <w:rPr>
                <w:ins w:id="113237" w:author="pete jones" w:date="2022-01-12T17:28:00Z"/>
                <w:sz w:val="20"/>
                <w:szCs w:val="20"/>
                <w:rPrChange w:id="113238" w:author="pete jones" w:date="2022-01-12T17:28:00Z">
                  <w:rPr>
                    <w:ins w:id="113239" w:author="pete jones" w:date="2022-01-12T17:28:00Z"/>
                  </w:rPr>
                </w:rPrChange>
              </w:rPr>
              <w:pPrChange w:id="113240" w:author="pete jones" w:date="2022-01-12T17:28:00Z">
                <w:pPr>
                  <w:jc w:val="left"/>
                </w:pPr>
              </w:pPrChange>
            </w:pPr>
            <w:ins w:id="113241" w:author="pete jones" w:date="2022-01-12T17:28:00Z">
              <w:r w:rsidRPr="00D32D2F">
                <w:rPr>
                  <w:sz w:val="20"/>
                  <w:szCs w:val="20"/>
                  <w:rPrChange w:id="113242" w:author="pete jones" w:date="2022-01-12T17:28:00Z">
                    <w:rPr/>
                  </w:rPrChange>
                </w:rPr>
                <w:t>91</w:t>
              </w:r>
            </w:ins>
          </w:p>
        </w:tc>
        <w:tc>
          <w:tcPr>
            <w:tcW w:w="1516" w:type="dxa"/>
            <w:noWrap/>
            <w:hideMark/>
          </w:tcPr>
          <w:p w14:paraId="211F7FB1" w14:textId="77777777" w:rsidR="00D32D2F" w:rsidRPr="00D32D2F" w:rsidRDefault="00D32D2F">
            <w:pPr>
              <w:spacing w:before="0" w:after="0" w:line="240" w:lineRule="auto"/>
              <w:jc w:val="left"/>
              <w:rPr>
                <w:ins w:id="113243" w:author="pete jones" w:date="2022-01-12T17:28:00Z"/>
                <w:sz w:val="20"/>
                <w:szCs w:val="20"/>
                <w:rPrChange w:id="113244" w:author="pete jones" w:date="2022-01-12T17:28:00Z">
                  <w:rPr>
                    <w:ins w:id="113245" w:author="pete jones" w:date="2022-01-12T17:28:00Z"/>
                  </w:rPr>
                </w:rPrChange>
              </w:rPr>
              <w:pPrChange w:id="113246" w:author="pete jones" w:date="2022-01-12T17:28:00Z">
                <w:pPr>
                  <w:jc w:val="left"/>
                </w:pPr>
              </w:pPrChange>
            </w:pPr>
            <w:ins w:id="113247" w:author="pete jones" w:date="2022-01-12T17:28:00Z">
              <w:r w:rsidRPr="00D32D2F">
                <w:rPr>
                  <w:sz w:val="20"/>
                  <w:szCs w:val="20"/>
                  <w:rPrChange w:id="113248" w:author="pete jones" w:date="2022-01-12T17:28:00Z">
                    <w:rPr/>
                  </w:rPrChange>
                </w:rPr>
                <w:t>AHSE2155</w:t>
              </w:r>
            </w:ins>
          </w:p>
        </w:tc>
        <w:tc>
          <w:tcPr>
            <w:tcW w:w="5904" w:type="dxa"/>
            <w:noWrap/>
            <w:hideMark/>
          </w:tcPr>
          <w:p w14:paraId="50725BCD" w14:textId="77777777" w:rsidR="00D32D2F" w:rsidRPr="00D32D2F" w:rsidRDefault="00D32D2F">
            <w:pPr>
              <w:spacing w:before="0" w:after="0" w:line="240" w:lineRule="auto"/>
              <w:jc w:val="left"/>
              <w:rPr>
                <w:ins w:id="113249" w:author="pete jones" w:date="2022-01-12T17:28:00Z"/>
                <w:sz w:val="20"/>
                <w:szCs w:val="20"/>
                <w:rPrChange w:id="113250" w:author="pete jones" w:date="2022-01-12T17:28:00Z">
                  <w:rPr>
                    <w:ins w:id="113251" w:author="pete jones" w:date="2022-01-12T17:28:00Z"/>
                  </w:rPr>
                </w:rPrChange>
              </w:rPr>
              <w:pPrChange w:id="113252" w:author="pete jones" w:date="2022-01-12T17:28:00Z">
                <w:pPr>
                  <w:jc w:val="left"/>
                </w:pPr>
              </w:pPrChange>
            </w:pPr>
            <w:ins w:id="113253" w:author="pete jones" w:date="2022-01-12T17:28:00Z">
              <w:r w:rsidRPr="00D32D2F">
                <w:rPr>
                  <w:sz w:val="20"/>
                  <w:szCs w:val="20"/>
                  <w:rPrChange w:id="113254" w:author="pete jones" w:date="2022-01-12T17:28:00Z">
                    <w:rPr/>
                  </w:rPrChange>
                </w:rPr>
                <w:t>Constructing and Performing the Self</w:t>
              </w:r>
            </w:ins>
          </w:p>
        </w:tc>
        <w:tc>
          <w:tcPr>
            <w:tcW w:w="616" w:type="dxa"/>
            <w:noWrap/>
            <w:hideMark/>
          </w:tcPr>
          <w:p w14:paraId="4E38B1A5" w14:textId="77777777" w:rsidR="00D32D2F" w:rsidRPr="00D32D2F" w:rsidRDefault="00D32D2F">
            <w:pPr>
              <w:spacing w:before="0" w:after="0" w:line="240" w:lineRule="auto"/>
              <w:jc w:val="center"/>
              <w:rPr>
                <w:ins w:id="113255" w:author="pete jones" w:date="2022-01-12T17:28:00Z"/>
                <w:sz w:val="20"/>
                <w:szCs w:val="20"/>
                <w:rPrChange w:id="113256" w:author="pete jones" w:date="2022-01-12T17:28:00Z">
                  <w:rPr>
                    <w:ins w:id="113257" w:author="pete jones" w:date="2022-01-12T17:28:00Z"/>
                  </w:rPr>
                </w:rPrChange>
              </w:rPr>
              <w:pPrChange w:id="113258" w:author="pete jones" w:date="2022-01-12T17:29:00Z">
                <w:pPr>
                  <w:jc w:val="left"/>
                </w:pPr>
              </w:pPrChange>
            </w:pPr>
            <w:ins w:id="113259" w:author="pete jones" w:date="2022-01-12T17:28:00Z">
              <w:r w:rsidRPr="00D32D2F">
                <w:rPr>
                  <w:sz w:val="20"/>
                  <w:szCs w:val="20"/>
                  <w:rPrChange w:id="113260" w:author="pete jones" w:date="2022-01-12T17:28:00Z">
                    <w:rPr/>
                  </w:rPrChange>
                </w:rPr>
                <w:t>x</w:t>
              </w:r>
            </w:ins>
          </w:p>
        </w:tc>
        <w:tc>
          <w:tcPr>
            <w:tcW w:w="616" w:type="dxa"/>
            <w:noWrap/>
            <w:hideMark/>
          </w:tcPr>
          <w:p w14:paraId="7003EF8A" w14:textId="77777777" w:rsidR="00D32D2F" w:rsidRPr="00D32D2F" w:rsidRDefault="00D32D2F">
            <w:pPr>
              <w:spacing w:before="0" w:after="0" w:line="240" w:lineRule="auto"/>
              <w:jc w:val="center"/>
              <w:rPr>
                <w:ins w:id="113261" w:author="pete jones" w:date="2022-01-12T17:28:00Z"/>
                <w:sz w:val="20"/>
                <w:szCs w:val="20"/>
                <w:rPrChange w:id="113262" w:author="pete jones" w:date="2022-01-12T17:28:00Z">
                  <w:rPr>
                    <w:ins w:id="113263" w:author="pete jones" w:date="2022-01-12T17:28:00Z"/>
                  </w:rPr>
                </w:rPrChange>
              </w:rPr>
              <w:pPrChange w:id="113264" w:author="pete jones" w:date="2022-01-12T17:29:00Z">
                <w:pPr>
                  <w:jc w:val="left"/>
                </w:pPr>
              </w:pPrChange>
            </w:pPr>
            <w:ins w:id="113265" w:author="pete jones" w:date="2022-01-12T17:28:00Z">
              <w:r w:rsidRPr="00D32D2F">
                <w:rPr>
                  <w:sz w:val="20"/>
                  <w:szCs w:val="20"/>
                  <w:rPrChange w:id="113266" w:author="pete jones" w:date="2022-01-12T17:28:00Z">
                    <w:rPr/>
                  </w:rPrChange>
                </w:rPr>
                <w:t>2</w:t>
              </w:r>
            </w:ins>
          </w:p>
        </w:tc>
        <w:tc>
          <w:tcPr>
            <w:tcW w:w="616" w:type="dxa"/>
            <w:noWrap/>
            <w:hideMark/>
          </w:tcPr>
          <w:p w14:paraId="620970D9" w14:textId="77777777" w:rsidR="00D32D2F" w:rsidRPr="00D32D2F" w:rsidRDefault="00D32D2F">
            <w:pPr>
              <w:spacing w:before="0" w:after="0" w:line="240" w:lineRule="auto"/>
              <w:jc w:val="center"/>
              <w:rPr>
                <w:ins w:id="113267" w:author="pete jones" w:date="2022-01-12T17:28:00Z"/>
                <w:sz w:val="20"/>
                <w:szCs w:val="20"/>
                <w:rPrChange w:id="113268" w:author="pete jones" w:date="2022-01-12T17:28:00Z">
                  <w:rPr>
                    <w:ins w:id="113269" w:author="pete jones" w:date="2022-01-12T17:28:00Z"/>
                  </w:rPr>
                </w:rPrChange>
              </w:rPr>
              <w:pPrChange w:id="113270" w:author="pete jones" w:date="2022-01-12T17:29:00Z">
                <w:pPr>
                  <w:jc w:val="left"/>
                </w:pPr>
              </w:pPrChange>
            </w:pPr>
            <w:ins w:id="113271" w:author="pete jones" w:date="2022-01-12T17:28:00Z">
              <w:r w:rsidRPr="00D32D2F">
                <w:rPr>
                  <w:sz w:val="20"/>
                  <w:szCs w:val="20"/>
                  <w:rPrChange w:id="113272" w:author="pete jones" w:date="2022-01-12T17:28:00Z">
                    <w:rPr/>
                  </w:rPrChange>
                </w:rPr>
                <w:t>5</w:t>
              </w:r>
            </w:ins>
          </w:p>
        </w:tc>
        <w:tc>
          <w:tcPr>
            <w:tcW w:w="616" w:type="dxa"/>
            <w:noWrap/>
            <w:hideMark/>
          </w:tcPr>
          <w:p w14:paraId="1F3B2E71" w14:textId="77777777" w:rsidR="00D32D2F" w:rsidRPr="00D32D2F" w:rsidRDefault="00D32D2F">
            <w:pPr>
              <w:spacing w:before="0" w:after="0" w:line="240" w:lineRule="auto"/>
              <w:jc w:val="center"/>
              <w:rPr>
                <w:ins w:id="113273" w:author="pete jones" w:date="2022-01-12T17:28:00Z"/>
                <w:sz w:val="20"/>
                <w:szCs w:val="20"/>
                <w:rPrChange w:id="113274" w:author="pete jones" w:date="2022-01-12T17:28:00Z">
                  <w:rPr>
                    <w:ins w:id="113275" w:author="pete jones" w:date="2022-01-12T17:28:00Z"/>
                  </w:rPr>
                </w:rPrChange>
              </w:rPr>
              <w:pPrChange w:id="113276" w:author="pete jones" w:date="2022-01-12T17:29:00Z">
                <w:pPr>
                  <w:jc w:val="left"/>
                </w:pPr>
              </w:pPrChange>
            </w:pPr>
            <w:ins w:id="113277" w:author="pete jones" w:date="2022-01-12T17:28:00Z">
              <w:r w:rsidRPr="00D32D2F">
                <w:rPr>
                  <w:sz w:val="20"/>
                  <w:szCs w:val="20"/>
                  <w:rPrChange w:id="113278" w:author="pete jones" w:date="2022-01-12T17:28:00Z">
                    <w:rPr/>
                  </w:rPrChange>
                </w:rPr>
                <w:t>2</w:t>
              </w:r>
            </w:ins>
          </w:p>
        </w:tc>
        <w:tc>
          <w:tcPr>
            <w:tcW w:w="616" w:type="dxa"/>
            <w:noWrap/>
            <w:hideMark/>
          </w:tcPr>
          <w:p w14:paraId="3C717753" w14:textId="77777777" w:rsidR="00D32D2F" w:rsidRPr="00D32D2F" w:rsidRDefault="00D32D2F">
            <w:pPr>
              <w:spacing w:before="0" w:after="0" w:line="240" w:lineRule="auto"/>
              <w:jc w:val="center"/>
              <w:rPr>
                <w:ins w:id="113279" w:author="pete jones" w:date="2022-01-12T17:28:00Z"/>
                <w:sz w:val="20"/>
                <w:szCs w:val="20"/>
                <w:rPrChange w:id="113280" w:author="pete jones" w:date="2022-01-12T17:28:00Z">
                  <w:rPr>
                    <w:ins w:id="113281" w:author="pete jones" w:date="2022-01-12T17:28:00Z"/>
                  </w:rPr>
                </w:rPrChange>
              </w:rPr>
              <w:pPrChange w:id="113282" w:author="pete jones" w:date="2022-01-12T17:29:00Z">
                <w:pPr>
                  <w:jc w:val="left"/>
                </w:pPr>
              </w:pPrChange>
            </w:pPr>
            <w:ins w:id="113283" w:author="pete jones" w:date="2022-01-12T17:28:00Z">
              <w:r w:rsidRPr="00D32D2F">
                <w:rPr>
                  <w:sz w:val="20"/>
                  <w:szCs w:val="20"/>
                  <w:rPrChange w:id="113284" w:author="pete jones" w:date="2022-01-12T17:28:00Z">
                    <w:rPr/>
                  </w:rPrChange>
                </w:rPr>
                <w:t>4</w:t>
              </w:r>
            </w:ins>
          </w:p>
        </w:tc>
        <w:tc>
          <w:tcPr>
            <w:tcW w:w="616" w:type="dxa"/>
            <w:noWrap/>
            <w:hideMark/>
          </w:tcPr>
          <w:p w14:paraId="67FB6F8F" w14:textId="77777777" w:rsidR="00D32D2F" w:rsidRPr="00D32D2F" w:rsidRDefault="00D32D2F">
            <w:pPr>
              <w:spacing w:before="0" w:after="0" w:line="240" w:lineRule="auto"/>
              <w:jc w:val="center"/>
              <w:rPr>
                <w:ins w:id="113285" w:author="pete jones" w:date="2022-01-12T17:28:00Z"/>
                <w:sz w:val="20"/>
                <w:szCs w:val="20"/>
                <w:rPrChange w:id="113286" w:author="pete jones" w:date="2022-01-12T17:28:00Z">
                  <w:rPr>
                    <w:ins w:id="113287" w:author="pete jones" w:date="2022-01-12T17:28:00Z"/>
                  </w:rPr>
                </w:rPrChange>
              </w:rPr>
              <w:pPrChange w:id="113288" w:author="pete jones" w:date="2022-01-12T17:29:00Z">
                <w:pPr>
                  <w:jc w:val="left"/>
                </w:pPr>
              </w:pPrChange>
            </w:pPr>
          </w:p>
        </w:tc>
        <w:tc>
          <w:tcPr>
            <w:tcW w:w="616" w:type="dxa"/>
            <w:noWrap/>
            <w:hideMark/>
          </w:tcPr>
          <w:p w14:paraId="33F3BAEF" w14:textId="77777777" w:rsidR="00D32D2F" w:rsidRPr="00D32D2F" w:rsidRDefault="00D32D2F">
            <w:pPr>
              <w:spacing w:before="0" w:after="0" w:line="240" w:lineRule="auto"/>
              <w:jc w:val="center"/>
              <w:rPr>
                <w:ins w:id="113289" w:author="pete jones" w:date="2022-01-12T17:28:00Z"/>
                <w:sz w:val="20"/>
                <w:szCs w:val="20"/>
                <w:rPrChange w:id="113290" w:author="pete jones" w:date="2022-01-12T17:28:00Z">
                  <w:rPr>
                    <w:ins w:id="113291" w:author="pete jones" w:date="2022-01-12T17:28:00Z"/>
                  </w:rPr>
                </w:rPrChange>
              </w:rPr>
              <w:pPrChange w:id="113292" w:author="pete jones" w:date="2022-01-12T17:29:00Z">
                <w:pPr>
                  <w:jc w:val="left"/>
                </w:pPr>
              </w:pPrChange>
            </w:pPr>
          </w:p>
        </w:tc>
        <w:tc>
          <w:tcPr>
            <w:tcW w:w="616" w:type="dxa"/>
            <w:noWrap/>
            <w:hideMark/>
          </w:tcPr>
          <w:p w14:paraId="28573193" w14:textId="77777777" w:rsidR="00D32D2F" w:rsidRPr="00D32D2F" w:rsidRDefault="00D32D2F">
            <w:pPr>
              <w:spacing w:before="0" w:after="0" w:line="240" w:lineRule="auto"/>
              <w:jc w:val="center"/>
              <w:rPr>
                <w:ins w:id="113293" w:author="pete jones" w:date="2022-01-12T17:28:00Z"/>
                <w:sz w:val="20"/>
                <w:szCs w:val="20"/>
                <w:rPrChange w:id="113294" w:author="pete jones" w:date="2022-01-12T17:28:00Z">
                  <w:rPr>
                    <w:ins w:id="113295" w:author="pete jones" w:date="2022-01-12T17:28:00Z"/>
                  </w:rPr>
                </w:rPrChange>
              </w:rPr>
              <w:pPrChange w:id="113296" w:author="pete jones" w:date="2022-01-12T17:29:00Z">
                <w:pPr>
                  <w:jc w:val="left"/>
                </w:pPr>
              </w:pPrChange>
            </w:pPr>
          </w:p>
        </w:tc>
      </w:tr>
      <w:tr w:rsidR="00D32D2F" w:rsidRPr="00D32D2F" w14:paraId="2DAC36E0" w14:textId="77777777" w:rsidTr="00D32D2F">
        <w:trPr>
          <w:trHeight w:val="300"/>
          <w:jc w:val="center"/>
          <w:ins w:id="113297" w:author="pete jones" w:date="2022-01-12T17:28:00Z"/>
          <w:trPrChange w:id="113298" w:author="pete jones" w:date="2022-01-12T17:29:00Z">
            <w:trPr>
              <w:trHeight w:val="300"/>
            </w:trPr>
          </w:trPrChange>
        </w:trPr>
        <w:tc>
          <w:tcPr>
            <w:tcW w:w="868" w:type="dxa"/>
            <w:noWrap/>
            <w:hideMark/>
            <w:tcPrChange w:id="113299" w:author="pete jones" w:date="2022-01-12T17:29:00Z">
              <w:tcPr>
                <w:tcW w:w="868" w:type="dxa"/>
                <w:noWrap/>
                <w:hideMark/>
              </w:tcPr>
            </w:tcPrChange>
          </w:tcPr>
          <w:p w14:paraId="3E3D7888" w14:textId="77777777" w:rsidR="00D32D2F" w:rsidRPr="00D32D2F" w:rsidRDefault="00D32D2F">
            <w:pPr>
              <w:spacing w:before="0" w:after="0" w:line="240" w:lineRule="auto"/>
              <w:jc w:val="left"/>
              <w:rPr>
                <w:ins w:id="113300" w:author="pete jones" w:date="2022-01-12T17:28:00Z"/>
                <w:sz w:val="20"/>
                <w:szCs w:val="20"/>
                <w:rPrChange w:id="113301" w:author="pete jones" w:date="2022-01-12T17:28:00Z">
                  <w:rPr>
                    <w:ins w:id="113302" w:author="pete jones" w:date="2022-01-12T17:28:00Z"/>
                  </w:rPr>
                </w:rPrChange>
              </w:rPr>
              <w:pPrChange w:id="113303" w:author="pete jones" w:date="2022-01-12T17:28:00Z">
                <w:pPr>
                  <w:jc w:val="left"/>
                </w:pPr>
              </w:pPrChange>
            </w:pPr>
            <w:ins w:id="113304" w:author="pete jones" w:date="2022-01-12T17:28:00Z">
              <w:r w:rsidRPr="00D32D2F">
                <w:rPr>
                  <w:sz w:val="20"/>
                  <w:szCs w:val="20"/>
                  <w:rPrChange w:id="113305" w:author="pete jones" w:date="2022-01-12T17:28:00Z">
                    <w:rPr/>
                  </w:rPrChange>
                </w:rPr>
                <w:t>93</w:t>
              </w:r>
            </w:ins>
          </w:p>
        </w:tc>
        <w:tc>
          <w:tcPr>
            <w:tcW w:w="1516" w:type="dxa"/>
            <w:noWrap/>
            <w:hideMark/>
            <w:tcPrChange w:id="113306" w:author="pete jones" w:date="2022-01-12T17:29:00Z">
              <w:tcPr>
                <w:tcW w:w="1516" w:type="dxa"/>
                <w:noWrap/>
                <w:hideMark/>
              </w:tcPr>
            </w:tcPrChange>
          </w:tcPr>
          <w:p w14:paraId="5745DCE9" w14:textId="77777777" w:rsidR="00D32D2F" w:rsidRPr="00D32D2F" w:rsidRDefault="00D32D2F">
            <w:pPr>
              <w:spacing w:before="0" w:after="0" w:line="240" w:lineRule="auto"/>
              <w:jc w:val="left"/>
              <w:rPr>
                <w:ins w:id="113307" w:author="pete jones" w:date="2022-01-12T17:28:00Z"/>
                <w:sz w:val="20"/>
                <w:szCs w:val="20"/>
                <w:rPrChange w:id="113308" w:author="pete jones" w:date="2022-01-12T17:28:00Z">
                  <w:rPr>
                    <w:ins w:id="113309" w:author="pete jones" w:date="2022-01-12T17:28:00Z"/>
                  </w:rPr>
                </w:rPrChange>
              </w:rPr>
              <w:pPrChange w:id="113310" w:author="pete jones" w:date="2022-01-12T17:28:00Z">
                <w:pPr>
                  <w:jc w:val="left"/>
                </w:pPr>
              </w:pPrChange>
            </w:pPr>
            <w:ins w:id="113311" w:author="pete jones" w:date="2022-01-12T17:28:00Z">
              <w:r w:rsidRPr="00D32D2F">
                <w:rPr>
                  <w:sz w:val="20"/>
                  <w:szCs w:val="20"/>
                  <w:rPrChange w:id="113312" w:author="pete jones" w:date="2022-01-12T17:28:00Z">
                    <w:rPr/>
                  </w:rPrChange>
                </w:rPr>
                <w:t>AHSE2170</w:t>
              </w:r>
            </w:ins>
          </w:p>
        </w:tc>
        <w:tc>
          <w:tcPr>
            <w:tcW w:w="5904" w:type="dxa"/>
            <w:noWrap/>
            <w:hideMark/>
            <w:tcPrChange w:id="113313" w:author="pete jones" w:date="2022-01-12T17:29:00Z">
              <w:tcPr>
                <w:tcW w:w="5904" w:type="dxa"/>
                <w:noWrap/>
                <w:hideMark/>
              </w:tcPr>
            </w:tcPrChange>
          </w:tcPr>
          <w:p w14:paraId="2E38B8E0" w14:textId="77777777" w:rsidR="00D32D2F" w:rsidRPr="00D32D2F" w:rsidRDefault="00D32D2F">
            <w:pPr>
              <w:spacing w:before="0" w:after="0" w:line="240" w:lineRule="auto"/>
              <w:jc w:val="left"/>
              <w:rPr>
                <w:ins w:id="113314" w:author="pete jones" w:date="2022-01-12T17:28:00Z"/>
                <w:sz w:val="20"/>
                <w:szCs w:val="20"/>
                <w:rPrChange w:id="113315" w:author="pete jones" w:date="2022-01-12T17:28:00Z">
                  <w:rPr>
                    <w:ins w:id="113316" w:author="pete jones" w:date="2022-01-12T17:28:00Z"/>
                  </w:rPr>
                </w:rPrChange>
              </w:rPr>
              <w:pPrChange w:id="113317" w:author="pete jones" w:date="2022-01-12T17:28:00Z">
                <w:pPr>
                  <w:jc w:val="left"/>
                </w:pPr>
              </w:pPrChange>
            </w:pPr>
            <w:ins w:id="113318" w:author="pete jones" w:date="2022-01-12T17:28:00Z">
              <w:r w:rsidRPr="00D32D2F">
                <w:rPr>
                  <w:sz w:val="20"/>
                  <w:szCs w:val="20"/>
                  <w:rPrChange w:id="113319" w:author="pete jones" w:date="2022-01-12T17:28:00Z">
                    <w:rPr/>
                  </w:rPrChange>
                </w:rPr>
                <w:t>Teaching and Learning in Undergraduate Science and Engineering</w:t>
              </w:r>
            </w:ins>
          </w:p>
        </w:tc>
        <w:tc>
          <w:tcPr>
            <w:tcW w:w="616" w:type="dxa"/>
            <w:noWrap/>
            <w:hideMark/>
            <w:tcPrChange w:id="113320" w:author="pete jones" w:date="2022-01-12T17:29:00Z">
              <w:tcPr>
                <w:tcW w:w="616" w:type="dxa"/>
                <w:noWrap/>
                <w:hideMark/>
              </w:tcPr>
            </w:tcPrChange>
          </w:tcPr>
          <w:p w14:paraId="5119483C" w14:textId="77777777" w:rsidR="00D32D2F" w:rsidRPr="00D32D2F" w:rsidRDefault="00D32D2F">
            <w:pPr>
              <w:spacing w:before="0" w:after="0" w:line="240" w:lineRule="auto"/>
              <w:jc w:val="center"/>
              <w:rPr>
                <w:ins w:id="113321" w:author="pete jones" w:date="2022-01-12T17:28:00Z"/>
                <w:sz w:val="20"/>
                <w:szCs w:val="20"/>
                <w:rPrChange w:id="113322" w:author="pete jones" w:date="2022-01-12T17:28:00Z">
                  <w:rPr>
                    <w:ins w:id="113323" w:author="pete jones" w:date="2022-01-12T17:28:00Z"/>
                  </w:rPr>
                </w:rPrChange>
              </w:rPr>
              <w:pPrChange w:id="113324" w:author="pete jones" w:date="2022-01-12T17:29:00Z">
                <w:pPr>
                  <w:jc w:val="left"/>
                </w:pPr>
              </w:pPrChange>
            </w:pPr>
            <w:ins w:id="113325" w:author="pete jones" w:date="2022-01-12T17:28:00Z">
              <w:r w:rsidRPr="00D32D2F">
                <w:rPr>
                  <w:sz w:val="20"/>
                  <w:szCs w:val="20"/>
                  <w:rPrChange w:id="113326" w:author="pete jones" w:date="2022-01-12T17:28:00Z">
                    <w:rPr/>
                  </w:rPrChange>
                </w:rPr>
                <w:t>x</w:t>
              </w:r>
            </w:ins>
          </w:p>
        </w:tc>
        <w:tc>
          <w:tcPr>
            <w:tcW w:w="616" w:type="dxa"/>
            <w:noWrap/>
            <w:hideMark/>
            <w:tcPrChange w:id="113327" w:author="pete jones" w:date="2022-01-12T17:29:00Z">
              <w:tcPr>
                <w:tcW w:w="616" w:type="dxa"/>
                <w:noWrap/>
                <w:hideMark/>
              </w:tcPr>
            </w:tcPrChange>
          </w:tcPr>
          <w:p w14:paraId="51F4FDFD" w14:textId="77777777" w:rsidR="00D32D2F" w:rsidRPr="00D32D2F" w:rsidRDefault="00D32D2F">
            <w:pPr>
              <w:spacing w:before="0" w:after="0" w:line="240" w:lineRule="auto"/>
              <w:jc w:val="center"/>
              <w:rPr>
                <w:ins w:id="113328" w:author="pete jones" w:date="2022-01-12T17:28:00Z"/>
                <w:sz w:val="20"/>
                <w:szCs w:val="20"/>
                <w:rPrChange w:id="113329" w:author="pete jones" w:date="2022-01-12T17:28:00Z">
                  <w:rPr>
                    <w:ins w:id="113330" w:author="pete jones" w:date="2022-01-12T17:28:00Z"/>
                  </w:rPr>
                </w:rPrChange>
              </w:rPr>
              <w:pPrChange w:id="113331" w:author="pete jones" w:date="2022-01-12T17:29:00Z">
                <w:pPr>
                  <w:jc w:val="left"/>
                </w:pPr>
              </w:pPrChange>
            </w:pPr>
            <w:ins w:id="113332" w:author="pete jones" w:date="2022-01-12T17:28:00Z">
              <w:r w:rsidRPr="00D32D2F">
                <w:rPr>
                  <w:sz w:val="20"/>
                  <w:szCs w:val="20"/>
                  <w:rPrChange w:id="113333" w:author="pete jones" w:date="2022-01-12T17:28:00Z">
                    <w:rPr/>
                  </w:rPrChange>
                </w:rPr>
                <w:t>2</w:t>
              </w:r>
            </w:ins>
          </w:p>
        </w:tc>
        <w:tc>
          <w:tcPr>
            <w:tcW w:w="616" w:type="dxa"/>
            <w:noWrap/>
            <w:hideMark/>
            <w:tcPrChange w:id="113334" w:author="pete jones" w:date="2022-01-12T17:29:00Z">
              <w:tcPr>
                <w:tcW w:w="616" w:type="dxa"/>
                <w:noWrap/>
                <w:hideMark/>
              </w:tcPr>
            </w:tcPrChange>
          </w:tcPr>
          <w:p w14:paraId="3EC0A4BB" w14:textId="77777777" w:rsidR="00D32D2F" w:rsidRPr="00D32D2F" w:rsidRDefault="00D32D2F">
            <w:pPr>
              <w:spacing w:before="0" w:after="0" w:line="240" w:lineRule="auto"/>
              <w:jc w:val="center"/>
              <w:rPr>
                <w:ins w:id="113335" w:author="pete jones" w:date="2022-01-12T17:28:00Z"/>
                <w:sz w:val="20"/>
                <w:szCs w:val="20"/>
                <w:rPrChange w:id="113336" w:author="pete jones" w:date="2022-01-12T17:28:00Z">
                  <w:rPr>
                    <w:ins w:id="113337" w:author="pete jones" w:date="2022-01-12T17:28:00Z"/>
                  </w:rPr>
                </w:rPrChange>
              </w:rPr>
              <w:pPrChange w:id="113338" w:author="pete jones" w:date="2022-01-12T17:29:00Z">
                <w:pPr>
                  <w:jc w:val="left"/>
                </w:pPr>
              </w:pPrChange>
            </w:pPr>
            <w:ins w:id="113339" w:author="pete jones" w:date="2022-01-12T17:28:00Z">
              <w:r w:rsidRPr="00D32D2F">
                <w:rPr>
                  <w:sz w:val="20"/>
                  <w:szCs w:val="20"/>
                  <w:rPrChange w:id="113340" w:author="pete jones" w:date="2022-01-12T17:28:00Z">
                    <w:rPr/>
                  </w:rPrChange>
                </w:rPr>
                <w:t>4</w:t>
              </w:r>
            </w:ins>
          </w:p>
        </w:tc>
        <w:tc>
          <w:tcPr>
            <w:tcW w:w="616" w:type="dxa"/>
            <w:noWrap/>
            <w:hideMark/>
            <w:tcPrChange w:id="113341" w:author="pete jones" w:date="2022-01-12T17:29:00Z">
              <w:tcPr>
                <w:tcW w:w="616" w:type="dxa"/>
                <w:noWrap/>
                <w:hideMark/>
              </w:tcPr>
            </w:tcPrChange>
          </w:tcPr>
          <w:p w14:paraId="7F7C8142" w14:textId="77777777" w:rsidR="00D32D2F" w:rsidRPr="00D32D2F" w:rsidRDefault="00D32D2F">
            <w:pPr>
              <w:spacing w:before="0" w:after="0" w:line="240" w:lineRule="auto"/>
              <w:jc w:val="center"/>
              <w:rPr>
                <w:ins w:id="113342" w:author="pete jones" w:date="2022-01-12T17:28:00Z"/>
                <w:sz w:val="20"/>
                <w:szCs w:val="20"/>
                <w:rPrChange w:id="113343" w:author="pete jones" w:date="2022-01-12T17:28:00Z">
                  <w:rPr>
                    <w:ins w:id="113344" w:author="pete jones" w:date="2022-01-12T17:28:00Z"/>
                  </w:rPr>
                </w:rPrChange>
              </w:rPr>
              <w:pPrChange w:id="113345" w:author="pete jones" w:date="2022-01-12T17:29:00Z">
                <w:pPr>
                  <w:jc w:val="left"/>
                </w:pPr>
              </w:pPrChange>
            </w:pPr>
            <w:ins w:id="113346" w:author="pete jones" w:date="2022-01-12T17:28:00Z">
              <w:r w:rsidRPr="00D32D2F">
                <w:rPr>
                  <w:sz w:val="20"/>
                  <w:szCs w:val="20"/>
                  <w:rPrChange w:id="113347" w:author="pete jones" w:date="2022-01-12T17:28:00Z">
                    <w:rPr/>
                  </w:rPrChange>
                </w:rPr>
                <w:t>2</w:t>
              </w:r>
            </w:ins>
          </w:p>
        </w:tc>
        <w:tc>
          <w:tcPr>
            <w:tcW w:w="616" w:type="dxa"/>
            <w:noWrap/>
            <w:hideMark/>
            <w:tcPrChange w:id="113348" w:author="pete jones" w:date="2022-01-12T17:29:00Z">
              <w:tcPr>
                <w:tcW w:w="616" w:type="dxa"/>
                <w:noWrap/>
                <w:hideMark/>
              </w:tcPr>
            </w:tcPrChange>
          </w:tcPr>
          <w:p w14:paraId="6677AD52" w14:textId="77777777" w:rsidR="00D32D2F" w:rsidRPr="00D32D2F" w:rsidRDefault="00D32D2F">
            <w:pPr>
              <w:spacing w:before="0" w:after="0" w:line="240" w:lineRule="auto"/>
              <w:jc w:val="center"/>
              <w:rPr>
                <w:ins w:id="113349" w:author="pete jones" w:date="2022-01-12T17:28:00Z"/>
                <w:sz w:val="20"/>
                <w:szCs w:val="20"/>
                <w:rPrChange w:id="113350" w:author="pete jones" w:date="2022-01-12T17:28:00Z">
                  <w:rPr>
                    <w:ins w:id="113351" w:author="pete jones" w:date="2022-01-12T17:28:00Z"/>
                  </w:rPr>
                </w:rPrChange>
              </w:rPr>
              <w:pPrChange w:id="113352" w:author="pete jones" w:date="2022-01-12T17:29:00Z">
                <w:pPr>
                  <w:jc w:val="left"/>
                </w:pPr>
              </w:pPrChange>
            </w:pPr>
            <w:ins w:id="113353" w:author="pete jones" w:date="2022-01-12T17:28:00Z">
              <w:r w:rsidRPr="00D32D2F">
                <w:rPr>
                  <w:sz w:val="20"/>
                  <w:szCs w:val="20"/>
                  <w:rPrChange w:id="113354" w:author="pete jones" w:date="2022-01-12T17:28:00Z">
                    <w:rPr/>
                  </w:rPrChange>
                </w:rPr>
                <w:t>4</w:t>
              </w:r>
            </w:ins>
          </w:p>
        </w:tc>
        <w:tc>
          <w:tcPr>
            <w:tcW w:w="616" w:type="dxa"/>
            <w:noWrap/>
            <w:hideMark/>
            <w:tcPrChange w:id="113355" w:author="pete jones" w:date="2022-01-12T17:29:00Z">
              <w:tcPr>
                <w:tcW w:w="616" w:type="dxa"/>
                <w:noWrap/>
                <w:hideMark/>
              </w:tcPr>
            </w:tcPrChange>
          </w:tcPr>
          <w:p w14:paraId="184115CF" w14:textId="77777777" w:rsidR="00D32D2F" w:rsidRPr="00D32D2F" w:rsidRDefault="00D32D2F">
            <w:pPr>
              <w:spacing w:before="0" w:after="0" w:line="240" w:lineRule="auto"/>
              <w:jc w:val="center"/>
              <w:rPr>
                <w:ins w:id="113356" w:author="pete jones" w:date="2022-01-12T17:28:00Z"/>
                <w:sz w:val="20"/>
                <w:szCs w:val="20"/>
                <w:rPrChange w:id="113357" w:author="pete jones" w:date="2022-01-12T17:28:00Z">
                  <w:rPr>
                    <w:ins w:id="113358" w:author="pete jones" w:date="2022-01-12T17:28:00Z"/>
                  </w:rPr>
                </w:rPrChange>
              </w:rPr>
              <w:pPrChange w:id="113359" w:author="pete jones" w:date="2022-01-12T17:29:00Z">
                <w:pPr>
                  <w:jc w:val="left"/>
                </w:pPr>
              </w:pPrChange>
            </w:pPr>
            <w:ins w:id="113360" w:author="pete jones" w:date="2022-01-12T17:28:00Z">
              <w:r w:rsidRPr="00D32D2F">
                <w:rPr>
                  <w:sz w:val="20"/>
                  <w:szCs w:val="20"/>
                  <w:rPrChange w:id="113361" w:author="pete jones" w:date="2022-01-12T17:28:00Z">
                    <w:rPr/>
                  </w:rPrChange>
                </w:rPr>
                <w:t>3</w:t>
              </w:r>
            </w:ins>
          </w:p>
        </w:tc>
        <w:tc>
          <w:tcPr>
            <w:tcW w:w="616" w:type="dxa"/>
            <w:noWrap/>
            <w:hideMark/>
            <w:tcPrChange w:id="113362" w:author="pete jones" w:date="2022-01-12T17:29:00Z">
              <w:tcPr>
                <w:tcW w:w="616" w:type="dxa"/>
                <w:noWrap/>
                <w:hideMark/>
              </w:tcPr>
            </w:tcPrChange>
          </w:tcPr>
          <w:p w14:paraId="13EE52B6" w14:textId="77777777" w:rsidR="00D32D2F" w:rsidRPr="00D32D2F" w:rsidRDefault="00D32D2F">
            <w:pPr>
              <w:spacing w:before="0" w:after="0" w:line="240" w:lineRule="auto"/>
              <w:jc w:val="center"/>
              <w:rPr>
                <w:ins w:id="113363" w:author="pete jones" w:date="2022-01-12T17:28:00Z"/>
                <w:sz w:val="20"/>
                <w:szCs w:val="20"/>
                <w:rPrChange w:id="113364" w:author="pete jones" w:date="2022-01-12T17:28:00Z">
                  <w:rPr>
                    <w:ins w:id="113365" w:author="pete jones" w:date="2022-01-12T17:28:00Z"/>
                  </w:rPr>
                </w:rPrChange>
              </w:rPr>
              <w:pPrChange w:id="113366" w:author="pete jones" w:date="2022-01-12T17:29:00Z">
                <w:pPr>
                  <w:jc w:val="left"/>
                </w:pPr>
              </w:pPrChange>
            </w:pPr>
            <w:ins w:id="113367" w:author="pete jones" w:date="2022-01-12T17:28:00Z">
              <w:r w:rsidRPr="00D32D2F">
                <w:rPr>
                  <w:sz w:val="20"/>
                  <w:szCs w:val="20"/>
                  <w:rPrChange w:id="113368" w:author="pete jones" w:date="2022-01-12T17:28:00Z">
                    <w:rPr/>
                  </w:rPrChange>
                </w:rPr>
                <w:t>0</w:t>
              </w:r>
            </w:ins>
          </w:p>
        </w:tc>
        <w:tc>
          <w:tcPr>
            <w:tcW w:w="616" w:type="dxa"/>
            <w:noWrap/>
            <w:hideMark/>
            <w:tcPrChange w:id="113369" w:author="pete jones" w:date="2022-01-12T17:29:00Z">
              <w:tcPr>
                <w:tcW w:w="616" w:type="dxa"/>
                <w:noWrap/>
                <w:hideMark/>
              </w:tcPr>
            </w:tcPrChange>
          </w:tcPr>
          <w:p w14:paraId="38E7BF8C" w14:textId="77777777" w:rsidR="00D32D2F" w:rsidRPr="00D32D2F" w:rsidRDefault="00D32D2F">
            <w:pPr>
              <w:spacing w:before="0" w:after="0" w:line="240" w:lineRule="auto"/>
              <w:jc w:val="center"/>
              <w:rPr>
                <w:ins w:id="113370" w:author="pete jones" w:date="2022-01-12T17:28:00Z"/>
                <w:sz w:val="20"/>
                <w:szCs w:val="20"/>
                <w:rPrChange w:id="113371" w:author="pete jones" w:date="2022-01-12T17:28:00Z">
                  <w:rPr>
                    <w:ins w:id="113372" w:author="pete jones" w:date="2022-01-12T17:28:00Z"/>
                  </w:rPr>
                </w:rPrChange>
              </w:rPr>
              <w:pPrChange w:id="113373" w:author="pete jones" w:date="2022-01-12T17:29:00Z">
                <w:pPr>
                  <w:jc w:val="left"/>
                </w:pPr>
              </w:pPrChange>
            </w:pPr>
            <w:ins w:id="113374" w:author="pete jones" w:date="2022-01-12T17:28:00Z">
              <w:r w:rsidRPr="00D32D2F">
                <w:rPr>
                  <w:sz w:val="20"/>
                  <w:szCs w:val="20"/>
                  <w:rPrChange w:id="113375" w:author="pete jones" w:date="2022-01-12T17:28:00Z">
                    <w:rPr/>
                  </w:rPrChange>
                </w:rPr>
                <w:t>9</w:t>
              </w:r>
            </w:ins>
          </w:p>
        </w:tc>
      </w:tr>
      <w:tr w:rsidR="00D32D2F" w:rsidRPr="00D32D2F" w14:paraId="3F986EF7" w14:textId="77777777" w:rsidTr="00D32D2F">
        <w:trPr>
          <w:trHeight w:val="300"/>
          <w:jc w:val="center"/>
          <w:ins w:id="113376" w:author="pete jones" w:date="2022-01-12T17:28:00Z"/>
        </w:trPr>
        <w:tc>
          <w:tcPr>
            <w:tcW w:w="868" w:type="dxa"/>
            <w:noWrap/>
            <w:hideMark/>
          </w:tcPr>
          <w:p w14:paraId="42C2011F" w14:textId="77777777" w:rsidR="00D32D2F" w:rsidRPr="00D32D2F" w:rsidRDefault="00D32D2F">
            <w:pPr>
              <w:spacing w:before="0" w:after="0" w:line="240" w:lineRule="auto"/>
              <w:jc w:val="left"/>
              <w:rPr>
                <w:ins w:id="113377" w:author="pete jones" w:date="2022-01-12T17:28:00Z"/>
                <w:sz w:val="20"/>
                <w:szCs w:val="20"/>
                <w:rPrChange w:id="113378" w:author="pete jones" w:date="2022-01-12T17:28:00Z">
                  <w:rPr>
                    <w:ins w:id="113379" w:author="pete jones" w:date="2022-01-12T17:28:00Z"/>
                  </w:rPr>
                </w:rPrChange>
              </w:rPr>
              <w:pPrChange w:id="113380" w:author="pete jones" w:date="2022-01-12T17:28:00Z">
                <w:pPr>
                  <w:jc w:val="left"/>
                </w:pPr>
              </w:pPrChange>
            </w:pPr>
            <w:ins w:id="113381" w:author="pete jones" w:date="2022-01-12T17:28:00Z">
              <w:r w:rsidRPr="00D32D2F">
                <w:rPr>
                  <w:sz w:val="20"/>
                  <w:szCs w:val="20"/>
                  <w:rPrChange w:id="113382" w:author="pete jones" w:date="2022-01-12T17:28:00Z">
                    <w:rPr/>
                  </w:rPrChange>
                </w:rPr>
                <w:t>99</w:t>
              </w:r>
            </w:ins>
          </w:p>
        </w:tc>
        <w:tc>
          <w:tcPr>
            <w:tcW w:w="1516" w:type="dxa"/>
            <w:noWrap/>
            <w:hideMark/>
          </w:tcPr>
          <w:p w14:paraId="27B1E29F" w14:textId="77777777" w:rsidR="00D32D2F" w:rsidRPr="00D32D2F" w:rsidRDefault="00D32D2F">
            <w:pPr>
              <w:spacing w:before="0" w:after="0" w:line="240" w:lineRule="auto"/>
              <w:jc w:val="left"/>
              <w:rPr>
                <w:ins w:id="113383" w:author="pete jones" w:date="2022-01-12T17:28:00Z"/>
                <w:sz w:val="20"/>
                <w:szCs w:val="20"/>
                <w:rPrChange w:id="113384" w:author="pete jones" w:date="2022-01-12T17:28:00Z">
                  <w:rPr>
                    <w:ins w:id="113385" w:author="pete jones" w:date="2022-01-12T17:28:00Z"/>
                  </w:rPr>
                </w:rPrChange>
              </w:rPr>
              <w:pPrChange w:id="113386" w:author="pete jones" w:date="2022-01-12T17:28:00Z">
                <w:pPr>
                  <w:jc w:val="left"/>
                </w:pPr>
              </w:pPrChange>
            </w:pPr>
            <w:ins w:id="113387" w:author="pete jones" w:date="2022-01-12T17:28:00Z">
              <w:r w:rsidRPr="00D32D2F">
                <w:rPr>
                  <w:sz w:val="20"/>
                  <w:szCs w:val="20"/>
                  <w:rPrChange w:id="113388" w:author="pete jones" w:date="2022-01-12T17:28:00Z">
                    <w:rPr/>
                  </w:rPrChange>
                </w:rPr>
                <w:t>AHSE3130</w:t>
              </w:r>
            </w:ins>
          </w:p>
        </w:tc>
        <w:tc>
          <w:tcPr>
            <w:tcW w:w="5904" w:type="dxa"/>
            <w:noWrap/>
            <w:hideMark/>
          </w:tcPr>
          <w:p w14:paraId="6E4FB7DD" w14:textId="77777777" w:rsidR="00D32D2F" w:rsidRPr="00D32D2F" w:rsidRDefault="00D32D2F">
            <w:pPr>
              <w:spacing w:before="0" w:after="0" w:line="240" w:lineRule="auto"/>
              <w:jc w:val="left"/>
              <w:rPr>
                <w:ins w:id="113389" w:author="pete jones" w:date="2022-01-12T17:28:00Z"/>
                <w:sz w:val="20"/>
                <w:szCs w:val="20"/>
                <w:rPrChange w:id="113390" w:author="pete jones" w:date="2022-01-12T17:28:00Z">
                  <w:rPr>
                    <w:ins w:id="113391" w:author="pete jones" w:date="2022-01-12T17:28:00Z"/>
                  </w:rPr>
                </w:rPrChange>
              </w:rPr>
              <w:pPrChange w:id="113392" w:author="pete jones" w:date="2022-01-12T17:28:00Z">
                <w:pPr>
                  <w:jc w:val="left"/>
                </w:pPr>
              </w:pPrChange>
            </w:pPr>
            <w:ins w:id="113393" w:author="pete jones" w:date="2022-01-12T17:28:00Z">
              <w:r w:rsidRPr="00D32D2F">
                <w:rPr>
                  <w:sz w:val="20"/>
                  <w:szCs w:val="20"/>
                  <w:rPrChange w:id="113394" w:author="pete jones" w:date="2022-01-12T17:28:00Z">
                    <w:rPr/>
                  </w:rPrChange>
                </w:rPr>
                <w:t>Advanced Digital Photography</w:t>
              </w:r>
            </w:ins>
          </w:p>
        </w:tc>
        <w:tc>
          <w:tcPr>
            <w:tcW w:w="616" w:type="dxa"/>
            <w:noWrap/>
            <w:hideMark/>
          </w:tcPr>
          <w:p w14:paraId="034D8BC8" w14:textId="77777777" w:rsidR="00D32D2F" w:rsidRPr="00D32D2F" w:rsidRDefault="00D32D2F">
            <w:pPr>
              <w:spacing w:before="0" w:after="0" w:line="240" w:lineRule="auto"/>
              <w:jc w:val="center"/>
              <w:rPr>
                <w:ins w:id="113395" w:author="pete jones" w:date="2022-01-12T17:28:00Z"/>
                <w:sz w:val="20"/>
                <w:szCs w:val="20"/>
                <w:rPrChange w:id="113396" w:author="pete jones" w:date="2022-01-12T17:28:00Z">
                  <w:rPr>
                    <w:ins w:id="113397" w:author="pete jones" w:date="2022-01-12T17:28:00Z"/>
                  </w:rPr>
                </w:rPrChange>
              </w:rPr>
              <w:pPrChange w:id="113398" w:author="pete jones" w:date="2022-01-12T17:29:00Z">
                <w:pPr>
                  <w:jc w:val="left"/>
                </w:pPr>
              </w:pPrChange>
            </w:pPr>
            <w:ins w:id="113399" w:author="pete jones" w:date="2022-01-12T17:28:00Z">
              <w:r w:rsidRPr="00D32D2F">
                <w:rPr>
                  <w:sz w:val="20"/>
                  <w:szCs w:val="20"/>
                  <w:rPrChange w:id="113400" w:author="pete jones" w:date="2022-01-12T17:28:00Z">
                    <w:rPr/>
                  </w:rPrChange>
                </w:rPr>
                <w:t>x</w:t>
              </w:r>
            </w:ins>
          </w:p>
        </w:tc>
        <w:tc>
          <w:tcPr>
            <w:tcW w:w="616" w:type="dxa"/>
            <w:noWrap/>
            <w:hideMark/>
          </w:tcPr>
          <w:p w14:paraId="50F819BF" w14:textId="77777777" w:rsidR="00D32D2F" w:rsidRPr="00D32D2F" w:rsidRDefault="00D32D2F">
            <w:pPr>
              <w:spacing w:before="0" w:after="0" w:line="240" w:lineRule="auto"/>
              <w:jc w:val="center"/>
              <w:rPr>
                <w:ins w:id="113401" w:author="pete jones" w:date="2022-01-12T17:28:00Z"/>
                <w:sz w:val="20"/>
                <w:szCs w:val="20"/>
                <w:rPrChange w:id="113402" w:author="pete jones" w:date="2022-01-12T17:28:00Z">
                  <w:rPr>
                    <w:ins w:id="113403" w:author="pete jones" w:date="2022-01-12T17:28:00Z"/>
                  </w:rPr>
                </w:rPrChange>
              </w:rPr>
              <w:pPrChange w:id="113404" w:author="pete jones" w:date="2022-01-12T17:29:00Z">
                <w:pPr>
                  <w:jc w:val="left"/>
                </w:pPr>
              </w:pPrChange>
            </w:pPr>
            <w:ins w:id="113405" w:author="pete jones" w:date="2022-01-12T17:28:00Z">
              <w:r w:rsidRPr="00D32D2F">
                <w:rPr>
                  <w:sz w:val="20"/>
                  <w:szCs w:val="20"/>
                  <w:rPrChange w:id="113406" w:author="pete jones" w:date="2022-01-12T17:28:00Z">
                    <w:rPr/>
                  </w:rPrChange>
                </w:rPr>
                <w:t>2</w:t>
              </w:r>
            </w:ins>
          </w:p>
        </w:tc>
        <w:tc>
          <w:tcPr>
            <w:tcW w:w="616" w:type="dxa"/>
            <w:noWrap/>
            <w:hideMark/>
          </w:tcPr>
          <w:p w14:paraId="5900A707" w14:textId="77777777" w:rsidR="00D32D2F" w:rsidRPr="00D32D2F" w:rsidRDefault="00D32D2F">
            <w:pPr>
              <w:spacing w:before="0" w:after="0" w:line="240" w:lineRule="auto"/>
              <w:jc w:val="center"/>
              <w:rPr>
                <w:ins w:id="113407" w:author="pete jones" w:date="2022-01-12T17:28:00Z"/>
                <w:sz w:val="20"/>
                <w:szCs w:val="20"/>
                <w:rPrChange w:id="113408" w:author="pete jones" w:date="2022-01-12T17:28:00Z">
                  <w:rPr>
                    <w:ins w:id="113409" w:author="pete jones" w:date="2022-01-12T17:28:00Z"/>
                  </w:rPr>
                </w:rPrChange>
              </w:rPr>
              <w:pPrChange w:id="113410" w:author="pete jones" w:date="2022-01-12T17:29:00Z">
                <w:pPr>
                  <w:jc w:val="left"/>
                </w:pPr>
              </w:pPrChange>
            </w:pPr>
            <w:ins w:id="113411" w:author="pete jones" w:date="2022-01-12T17:28:00Z">
              <w:r w:rsidRPr="00D32D2F">
                <w:rPr>
                  <w:sz w:val="20"/>
                  <w:szCs w:val="20"/>
                  <w:rPrChange w:id="113412" w:author="pete jones" w:date="2022-01-12T17:28:00Z">
                    <w:rPr/>
                  </w:rPrChange>
                </w:rPr>
                <w:t>6</w:t>
              </w:r>
            </w:ins>
          </w:p>
        </w:tc>
        <w:tc>
          <w:tcPr>
            <w:tcW w:w="616" w:type="dxa"/>
            <w:noWrap/>
            <w:hideMark/>
          </w:tcPr>
          <w:p w14:paraId="0914A4F1" w14:textId="77777777" w:rsidR="00D32D2F" w:rsidRPr="00D32D2F" w:rsidRDefault="00D32D2F">
            <w:pPr>
              <w:spacing w:before="0" w:after="0" w:line="240" w:lineRule="auto"/>
              <w:jc w:val="center"/>
              <w:rPr>
                <w:ins w:id="113413" w:author="pete jones" w:date="2022-01-12T17:28:00Z"/>
                <w:sz w:val="20"/>
                <w:szCs w:val="20"/>
                <w:rPrChange w:id="113414" w:author="pete jones" w:date="2022-01-12T17:28:00Z">
                  <w:rPr>
                    <w:ins w:id="113415" w:author="pete jones" w:date="2022-01-12T17:28:00Z"/>
                  </w:rPr>
                </w:rPrChange>
              </w:rPr>
              <w:pPrChange w:id="113416" w:author="pete jones" w:date="2022-01-12T17:29:00Z">
                <w:pPr>
                  <w:jc w:val="left"/>
                </w:pPr>
              </w:pPrChange>
            </w:pPr>
            <w:ins w:id="113417" w:author="pete jones" w:date="2022-01-12T17:28:00Z">
              <w:r w:rsidRPr="00D32D2F">
                <w:rPr>
                  <w:sz w:val="20"/>
                  <w:szCs w:val="20"/>
                  <w:rPrChange w:id="113418" w:author="pete jones" w:date="2022-01-12T17:28:00Z">
                    <w:rPr/>
                  </w:rPrChange>
                </w:rPr>
                <w:t>3</w:t>
              </w:r>
            </w:ins>
          </w:p>
        </w:tc>
        <w:tc>
          <w:tcPr>
            <w:tcW w:w="616" w:type="dxa"/>
            <w:noWrap/>
            <w:hideMark/>
          </w:tcPr>
          <w:p w14:paraId="78086C84" w14:textId="77777777" w:rsidR="00D32D2F" w:rsidRPr="00D32D2F" w:rsidRDefault="00D32D2F">
            <w:pPr>
              <w:spacing w:before="0" w:after="0" w:line="240" w:lineRule="auto"/>
              <w:jc w:val="center"/>
              <w:rPr>
                <w:ins w:id="113419" w:author="pete jones" w:date="2022-01-12T17:28:00Z"/>
                <w:sz w:val="20"/>
                <w:szCs w:val="20"/>
                <w:rPrChange w:id="113420" w:author="pete jones" w:date="2022-01-12T17:28:00Z">
                  <w:rPr>
                    <w:ins w:id="113421" w:author="pete jones" w:date="2022-01-12T17:28:00Z"/>
                  </w:rPr>
                </w:rPrChange>
              </w:rPr>
              <w:pPrChange w:id="113422" w:author="pete jones" w:date="2022-01-12T17:29:00Z">
                <w:pPr>
                  <w:jc w:val="left"/>
                </w:pPr>
              </w:pPrChange>
            </w:pPr>
            <w:ins w:id="113423" w:author="pete jones" w:date="2022-01-12T17:28:00Z">
              <w:r w:rsidRPr="00D32D2F">
                <w:rPr>
                  <w:sz w:val="20"/>
                  <w:szCs w:val="20"/>
                  <w:rPrChange w:id="113424" w:author="pete jones" w:date="2022-01-12T17:28:00Z">
                    <w:rPr/>
                  </w:rPrChange>
                </w:rPr>
                <w:t>4</w:t>
              </w:r>
            </w:ins>
          </w:p>
        </w:tc>
        <w:tc>
          <w:tcPr>
            <w:tcW w:w="616" w:type="dxa"/>
            <w:noWrap/>
            <w:hideMark/>
          </w:tcPr>
          <w:p w14:paraId="76380247" w14:textId="77777777" w:rsidR="00D32D2F" w:rsidRPr="00D32D2F" w:rsidRDefault="00D32D2F">
            <w:pPr>
              <w:spacing w:before="0" w:after="0" w:line="240" w:lineRule="auto"/>
              <w:jc w:val="center"/>
              <w:rPr>
                <w:ins w:id="113425" w:author="pete jones" w:date="2022-01-12T17:28:00Z"/>
                <w:sz w:val="20"/>
                <w:szCs w:val="20"/>
                <w:rPrChange w:id="113426" w:author="pete jones" w:date="2022-01-12T17:28:00Z">
                  <w:rPr>
                    <w:ins w:id="113427" w:author="pete jones" w:date="2022-01-12T17:28:00Z"/>
                  </w:rPr>
                </w:rPrChange>
              </w:rPr>
              <w:pPrChange w:id="113428" w:author="pete jones" w:date="2022-01-12T17:29:00Z">
                <w:pPr>
                  <w:jc w:val="left"/>
                </w:pPr>
              </w:pPrChange>
            </w:pPr>
            <w:ins w:id="113429" w:author="pete jones" w:date="2022-01-12T17:28:00Z">
              <w:r w:rsidRPr="00D32D2F">
                <w:rPr>
                  <w:sz w:val="20"/>
                  <w:szCs w:val="20"/>
                  <w:rPrChange w:id="113430" w:author="pete jones" w:date="2022-01-12T17:28:00Z">
                    <w:rPr/>
                  </w:rPrChange>
                </w:rPr>
                <w:t>4</w:t>
              </w:r>
            </w:ins>
          </w:p>
        </w:tc>
        <w:tc>
          <w:tcPr>
            <w:tcW w:w="616" w:type="dxa"/>
            <w:noWrap/>
            <w:hideMark/>
          </w:tcPr>
          <w:p w14:paraId="5DBC6796" w14:textId="77777777" w:rsidR="00D32D2F" w:rsidRPr="00D32D2F" w:rsidRDefault="00D32D2F">
            <w:pPr>
              <w:spacing w:before="0" w:after="0" w:line="240" w:lineRule="auto"/>
              <w:jc w:val="center"/>
              <w:rPr>
                <w:ins w:id="113431" w:author="pete jones" w:date="2022-01-12T17:28:00Z"/>
                <w:sz w:val="20"/>
                <w:szCs w:val="20"/>
                <w:rPrChange w:id="113432" w:author="pete jones" w:date="2022-01-12T17:28:00Z">
                  <w:rPr>
                    <w:ins w:id="113433" w:author="pete jones" w:date="2022-01-12T17:28:00Z"/>
                  </w:rPr>
                </w:rPrChange>
              </w:rPr>
              <w:pPrChange w:id="113434" w:author="pete jones" w:date="2022-01-12T17:29:00Z">
                <w:pPr>
                  <w:jc w:val="left"/>
                </w:pPr>
              </w:pPrChange>
            </w:pPr>
            <w:ins w:id="113435" w:author="pete jones" w:date="2022-01-12T17:28:00Z">
              <w:r w:rsidRPr="00D32D2F">
                <w:rPr>
                  <w:sz w:val="20"/>
                  <w:szCs w:val="20"/>
                  <w:rPrChange w:id="113436" w:author="pete jones" w:date="2022-01-12T17:28:00Z">
                    <w:rPr/>
                  </w:rPrChange>
                </w:rPr>
                <w:t>0</w:t>
              </w:r>
            </w:ins>
          </w:p>
        </w:tc>
        <w:tc>
          <w:tcPr>
            <w:tcW w:w="616" w:type="dxa"/>
            <w:noWrap/>
            <w:hideMark/>
          </w:tcPr>
          <w:p w14:paraId="1FDEC0D5" w14:textId="77777777" w:rsidR="00D32D2F" w:rsidRPr="00D32D2F" w:rsidRDefault="00D32D2F">
            <w:pPr>
              <w:spacing w:before="0" w:after="0" w:line="240" w:lineRule="auto"/>
              <w:jc w:val="center"/>
              <w:rPr>
                <w:ins w:id="113437" w:author="pete jones" w:date="2022-01-12T17:28:00Z"/>
                <w:sz w:val="20"/>
                <w:szCs w:val="20"/>
                <w:rPrChange w:id="113438" w:author="pete jones" w:date="2022-01-12T17:28:00Z">
                  <w:rPr>
                    <w:ins w:id="113439" w:author="pete jones" w:date="2022-01-12T17:28:00Z"/>
                  </w:rPr>
                </w:rPrChange>
              </w:rPr>
              <w:pPrChange w:id="113440" w:author="pete jones" w:date="2022-01-12T17:29:00Z">
                <w:pPr>
                  <w:jc w:val="left"/>
                </w:pPr>
              </w:pPrChange>
            </w:pPr>
            <w:ins w:id="113441" w:author="pete jones" w:date="2022-01-12T17:28:00Z">
              <w:r w:rsidRPr="00D32D2F">
                <w:rPr>
                  <w:sz w:val="20"/>
                  <w:szCs w:val="20"/>
                  <w:rPrChange w:id="113442" w:author="pete jones" w:date="2022-01-12T17:28:00Z">
                    <w:rPr/>
                  </w:rPrChange>
                </w:rPr>
                <w:t>8</w:t>
              </w:r>
            </w:ins>
          </w:p>
        </w:tc>
      </w:tr>
      <w:tr w:rsidR="00D32D2F" w:rsidRPr="00D32D2F" w14:paraId="18A24B05" w14:textId="77777777" w:rsidTr="00D32D2F">
        <w:trPr>
          <w:trHeight w:val="300"/>
          <w:jc w:val="center"/>
          <w:ins w:id="113443" w:author="pete jones" w:date="2022-01-12T17:28:00Z"/>
          <w:trPrChange w:id="113444" w:author="pete jones" w:date="2022-01-12T17:29:00Z">
            <w:trPr>
              <w:trHeight w:val="300"/>
            </w:trPr>
          </w:trPrChange>
        </w:trPr>
        <w:tc>
          <w:tcPr>
            <w:tcW w:w="868" w:type="dxa"/>
            <w:noWrap/>
            <w:hideMark/>
            <w:tcPrChange w:id="113445" w:author="pete jones" w:date="2022-01-12T17:29:00Z">
              <w:tcPr>
                <w:tcW w:w="868" w:type="dxa"/>
                <w:noWrap/>
                <w:hideMark/>
              </w:tcPr>
            </w:tcPrChange>
          </w:tcPr>
          <w:p w14:paraId="55E5CD6D" w14:textId="77777777" w:rsidR="00D32D2F" w:rsidRPr="00D32D2F" w:rsidRDefault="00D32D2F">
            <w:pPr>
              <w:spacing w:before="0" w:after="0" w:line="240" w:lineRule="auto"/>
              <w:jc w:val="left"/>
              <w:rPr>
                <w:ins w:id="113446" w:author="pete jones" w:date="2022-01-12T17:28:00Z"/>
                <w:sz w:val="20"/>
                <w:szCs w:val="20"/>
                <w:rPrChange w:id="113447" w:author="pete jones" w:date="2022-01-12T17:28:00Z">
                  <w:rPr>
                    <w:ins w:id="113448" w:author="pete jones" w:date="2022-01-12T17:28:00Z"/>
                  </w:rPr>
                </w:rPrChange>
              </w:rPr>
              <w:pPrChange w:id="113449" w:author="pete jones" w:date="2022-01-12T17:28:00Z">
                <w:pPr>
                  <w:jc w:val="left"/>
                </w:pPr>
              </w:pPrChange>
            </w:pPr>
            <w:ins w:id="113450" w:author="pete jones" w:date="2022-01-12T17:28:00Z">
              <w:r w:rsidRPr="00D32D2F">
                <w:rPr>
                  <w:sz w:val="20"/>
                  <w:szCs w:val="20"/>
                  <w:rPrChange w:id="113451" w:author="pete jones" w:date="2022-01-12T17:28:00Z">
                    <w:rPr/>
                  </w:rPrChange>
                </w:rPr>
                <w:t>106</w:t>
              </w:r>
            </w:ins>
          </w:p>
        </w:tc>
        <w:tc>
          <w:tcPr>
            <w:tcW w:w="1516" w:type="dxa"/>
            <w:noWrap/>
            <w:hideMark/>
            <w:tcPrChange w:id="113452" w:author="pete jones" w:date="2022-01-12T17:29:00Z">
              <w:tcPr>
                <w:tcW w:w="1516" w:type="dxa"/>
                <w:noWrap/>
                <w:hideMark/>
              </w:tcPr>
            </w:tcPrChange>
          </w:tcPr>
          <w:p w14:paraId="6C06A450" w14:textId="77777777" w:rsidR="00D32D2F" w:rsidRPr="00D32D2F" w:rsidRDefault="00D32D2F">
            <w:pPr>
              <w:spacing w:before="0" w:after="0" w:line="240" w:lineRule="auto"/>
              <w:jc w:val="left"/>
              <w:rPr>
                <w:ins w:id="113453" w:author="pete jones" w:date="2022-01-12T17:28:00Z"/>
                <w:sz w:val="20"/>
                <w:szCs w:val="20"/>
                <w:rPrChange w:id="113454" w:author="pete jones" w:date="2022-01-12T17:28:00Z">
                  <w:rPr>
                    <w:ins w:id="113455" w:author="pete jones" w:date="2022-01-12T17:28:00Z"/>
                  </w:rPr>
                </w:rPrChange>
              </w:rPr>
              <w:pPrChange w:id="113456" w:author="pete jones" w:date="2022-01-12T17:28:00Z">
                <w:pPr>
                  <w:jc w:val="left"/>
                </w:pPr>
              </w:pPrChange>
            </w:pPr>
            <w:ins w:id="113457" w:author="pete jones" w:date="2022-01-12T17:28:00Z">
              <w:r w:rsidRPr="00D32D2F">
                <w:rPr>
                  <w:sz w:val="20"/>
                  <w:szCs w:val="20"/>
                  <w:rPrChange w:id="113458" w:author="pete jones" w:date="2022-01-12T17:28:00Z">
                    <w:rPr/>
                  </w:rPrChange>
                </w:rPr>
                <w:t>MTH1111 </w:t>
              </w:r>
            </w:ins>
          </w:p>
        </w:tc>
        <w:tc>
          <w:tcPr>
            <w:tcW w:w="5904" w:type="dxa"/>
            <w:noWrap/>
            <w:hideMark/>
            <w:tcPrChange w:id="113459" w:author="pete jones" w:date="2022-01-12T17:29:00Z">
              <w:tcPr>
                <w:tcW w:w="5904" w:type="dxa"/>
                <w:noWrap/>
                <w:hideMark/>
              </w:tcPr>
            </w:tcPrChange>
          </w:tcPr>
          <w:p w14:paraId="55DA8979" w14:textId="77777777" w:rsidR="00D32D2F" w:rsidRPr="00D32D2F" w:rsidRDefault="00D32D2F">
            <w:pPr>
              <w:spacing w:before="0" w:after="0" w:line="240" w:lineRule="auto"/>
              <w:jc w:val="left"/>
              <w:rPr>
                <w:ins w:id="113460" w:author="pete jones" w:date="2022-01-12T17:28:00Z"/>
                <w:sz w:val="20"/>
                <w:szCs w:val="20"/>
                <w:rPrChange w:id="113461" w:author="pete jones" w:date="2022-01-12T17:28:00Z">
                  <w:rPr>
                    <w:ins w:id="113462" w:author="pete jones" w:date="2022-01-12T17:28:00Z"/>
                  </w:rPr>
                </w:rPrChange>
              </w:rPr>
              <w:pPrChange w:id="113463" w:author="pete jones" w:date="2022-01-12T17:28:00Z">
                <w:pPr>
                  <w:jc w:val="left"/>
                </w:pPr>
              </w:pPrChange>
            </w:pPr>
            <w:ins w:id="113464" w:author="pete jones" w:date="2022-01-12T17:28:00Z">
              <w:r w:rsidRPr="00D32D2F">
                <w:rPr>
                  <w:sz w:val="20"/>
                  <w:szCs w:val="20"/>
                  <w:rPrChange w:id="113465" w:author="pete jones" w:date="2022-01-12T17:28:00Z">
                    <w:rPr/>
                  </w:rPrChange>
                </w:rPr>
                <w:t>Modeling and Simulation of the Physical World</w:t>
              </w:r>
            </w:ins>
          </w:p>
        </w:tc>
        <w:tc>
          <w:tcPr>
            <w:tcW w:w="616" w:type="dxa"/>
            <w:noWrap/>
            <w:hideMark/>
            <w:tcPrChange w:id="113466" w:author="pete jones" w:date="2022-01-12T17:29:00Z">
              <w:tcPr>
                <w:tcW w:w="616" w:type="dxa"/>
                <w:noWrap/>
                <w:hideMark/>
              </w:tcPr>
            </w:tcPrChange>
          </w:tcPr>
          <w:p w14:paraId="3BD8BCE6" w14:textId="77777777" w:rsidR="00D32D2F" w:rsidRPr="00D32D2F" w:rsidRDefault="00D32D2F">
            <w:pPr>
              <w:spacing w:before="0" w:after="0" w:line="240" w:lineRule="auto"/>
              <w:jc w:val="center"/>
              <w:rPr>
                <w:ins w:id="113467" w:author="pete jones" w:date="2022-01-12T17:28:00Z"/>
                <w:sz w:val="20"/>
                <w:szCs w:val="20"/>
                <w:rPrChange w:id="113468" w:author="pete jones" w:date="2022-01-12T17:28:00Z">
                  <w:rPr>
                    <w:ins w:id="113469" w:author="pete jones" w:date="2022-01-12T17:28:00Z"/>
                  </w:rPr>
                </w:rPrChange>
              </w:rPr>
              <w:pPrChange w:id="113470" w:author="pete jones" w:date="2022-01-12T17:29:00Z">
                <w:pPr>
                  <w:jc w:val="left"/>
                </w:pPr>
              </w:pPrChange>
            </w:pPr>
            <w:ins w:id="113471" w:author="pete jones" w:date="2022-01-12T17:28:00Z">
              <w:r w:rsidRPr="00D32D2F">
                <w:rPr>
                  <w:sz w:val="20"/>
                  <w:szCs w:val="20"/>
                  <w:rPrChange w:id="113472" w:author="pete jones" w:date="2022-01-12T17:28:00Z">
                    <w:rPr/>
                  </w:rPrChange>
                </w:rPr>
                <w:t>x</w:t>
              </w:r>
            </w:ins>
          </w:p>
        </w:tc>
        <w:tc>
          <w:tcPr>
            <w:tcW w:w="616" w:type="dxa"/>
            <w:noWrap/>
            <w:hideMark/>
            <w:tcPrChange w:id="113473" w:author="pete jones" w:date="2022-01-12T17:29:00Z">
              <w:tcPr>
                <w:tcW w:w="616" w:type="dxa"/>
                <w:noWrap/>
                <w:hideMark/>
              </w:tcPr>
            </w:tcPrChange>
          </w:tcPr>
          <w:p w14:paraId="04D3AA83" w14:textId="77777777" w:rsidR="00D32D2F" w:rsidRPr="00D32D2F" w:rsidRDefault="00D32D2F">
            <w:pPr>
              <w:spacing w:before="0" w:after="0" w:line="240" w:lineRule="auto"/>
              <w:jc w:val="center"/>
              <w:rPr>
                <w:ins w:id="113474" w:author="pete jones" w:date="2022-01-12T17:28:00Z"/>
                <w:sz w:val="20"/>
                <w:szCs w:val="20"/>
                <w:rPrChange w:id="113475" w:author="pete jones" w:date="2022-01-12T17:28:00Z">
                  <w:rPr>
                    <w:ins w:id="113476" w:author="pete jones" w:date="2022-01-12T17:28:00Z"/>
                  </w:rPr>
                </w:rPrChange>
              </w:rPr>
              <w:pPrChange w:id="113477" w:author="pete jones" w:date="2022-01-12T17:29:00Z">
                <w:pPr>
                  <w:jc w:val="left"/>
                </w:pPr>
              </w:pPrChange>
            </w:pPr>
            <w:ins w:id="113478" w:author="pete jones" w:date="2022-01-12T17:28:00Z">
              <w:r w:rsidRPr="00D32D2F">
                <w:rPr>
                  <w:sz w:val="20"/>
                  <w:szCs w:val="20"/>
                  <w:rPrChange w:id="113479" w:author="pete jones" w:date="2022-01-12T17:28:00Z">
                    <w:rPr/>
                  </w:rPrChange>
                </w:rPr>
                <w:t>4</w:t>
              </w:r>
            </w:ins>
          </w:p>
        </w:tc>
        <w:tc>
          <w:tcPr>
            <w:tcW w:w="616" w:type="dxa"/>
            <w:noWrap/>
            <w:hideMark/>
            <w:tcPrChange w:id="113480" w:author="pete jones" w:date="2022-01-12T17:29:00Z">
              <w:tcPr>
                <w:tcW w:w="616" w:type="dxa"/>
                <w:noWrap/>
                <w:hideMark/>
              </w:tcPr>
            </w:tcPrChange>
          </w:tcPr>
          <w:p w14:paraId="474106BB" w14:textId="77777777" w:rsidR="00D32D2F" w:rsidRPr="00D32D2F" w:rsidRDefault="00D32D2F">
            <w:pPr>
              <w:spacing w:before="0" w:after="0" w:line="240" w:lineRule="auto"/>
              <w:jc w:val="center"/>
              <w:rPr>
                <w:ins w:id="113481" w:author="pete jones" w:date="2022-01-12T17:28:00Z"/>
                <w:sz w:val="20"/>
                <w:szCs w:val="20"/>
                <w:rPrChange w:id="113482" w:author="pete jones" w:date="2022-01-12T17:28:00Z">
                  <w:rPr>
                    <w:ins w:id="113483" w:author="pete jones" w:date="2022-01-12T17:28:00Z"/>
                  </w:rPr>
                </w:rPrChange>
              </w:rPr>
              <w:pPrChange w:id="113484" w:author="pete jones" w:date="2022-01-12T17:29:00Z">
                <w:pPr>
                  <w:jc w:val="left"/>
                </w:pPr>
              </w:pPrChange>
            </w:pPr>
            <w:ins w:id="113485" w:author="pete jones" w:date="2022-01-12T17:28:00Z">
              <w:r w:rsidRPr="00D32D2F">
                <w:rPr>
                  <w:sz w:val="20"/>
                  <w:szCs w:val="20"/>
                  <w:rPrChange w:id="113486" w:author="pete jones" w:date="2022-01-12T17:28:00Z">
                    <w:rPr/>
                  </w:rPrChange>
                </w:rPr>
                <w:t>1</w:t>
              </w:r>
            </w:ins>
          </w:p>
        </w:tc>
        <w:tc>
          <w:tcPr>
            <w:tcW w:w="616" w:type="dxa"/>
            <w:noWrap/>
            <w:hideMark/>
            <w:tcPrChange w:id="113487" w:author="pete jones" w:date="2022-01-12T17:29:00Z">
              <w:tcPr>
                <w:tcW w:w="616" w:type="dxa"/>
                <w:noWrap/>
                <w:hideMark/>
              </w:tcPr>
            </w:tcPrChange>
          </w:tcPr>
          <w:p w14:paraId="24AC150B" w14:textId="77777777" w:rsidR="00D32D2F" w:rsidRPr="00D32D2F" w:rsidRDefault="00D32D2F">
            <w:pPr>
              <w:spacing w:before="0" w:after="0" w:line="240" w:lineRule="auto"/>
              <w:jc w:val="center"/>
              <w:rPr>
                <w:ins w:id="113488" w:author="pete jones" w:date="2022-01-12T17:28:00Z"/>
                <w:sz w:val="20"/>
                <w:szCs w:val="20"/>
                <w:rPrChange w:id="113489" w:author="pete jones" w:date="2022-01-12T17:28:00Z">
                  <w:rPr>
                    <w:ins w:id="113490" w:author="pete jones" w:date="2022-01-12T17:28:00Z"/>
                  </w:rPr>
                </w:rPrChange>
              </w:rPr>
              <w:pPrChange w:id="113491" w:author="pete jones" w:date="2022-01-12T17:29:00Z">
                <w:pPr>
                  <w:jc w:val="left"/>
                </w:pPr>
              </w:pPrChange>
            </w:pPr>
            <w:ins w:id="113492" w:author="pete jones" w:date="2022-01-12T17:28:00Z">
              <w:r w:rsidRPr="00D32D2F">
                <w:rPr>
                  <w:sz w:val="20"/>
                  <w:szCs w:val="20"/>
                  <w:rPrChange w:id="113493" w:author="pete jones" w:date="2022-01-12T17:28:00Z">
                    <w:rPr/>
                  </w:rPrChange>
                </w:rPr>
                <w:t>1</w:t>
              </w:r>
            </w:ins>
          </w:p>
        </w:tc>
        <w:tc>
          <w:tcPr>
            <w:tcW w:w="616" w:type="dxa"/>
            <w:noWrap/>
            <w:hideMark/>
            <w:tcPrChange w:id="113494" w:author="pete jones" w:date="2022-01-12T17:29:00Z">
              <w:tcPr>
                <w:tcW w:w="616" w:type="dxa"/>
                <w:noWrap/>
                <w:hideMark/>
              </w:tcPr>
            </w:tcPrChange>
          </w:tcPr>
          <w:p w14:paraId="78B00A0E" w14:textId="77777777" w:rsidR="00D32D2F" w:rsidRPr="00D32D2F" w:rsidRDefault="00D32D2F">
            <w:pPr>
              <w:spacing w:before="0" w:after="0" w:line="240" w:lineRule="auto"/>
              <w:jc w:val="center"/>
              <w:rPr>
                <w:ins w:id="113495" w:author="pete jones" w:date="2022-01-12T17:28:00Z"/>
                <w:sz w:val="20"/>
                <w:szCs w:val="20"/>
                <w:rPrChange w:id="113496" w:author="pete jones" w:date="2022-01-12T17:28:00Z">
                  <w:rPr>
                    <w:ins w:id="113497" w:author="pete jones" w:date="2022-01-12T17:28:00Z"/>
                  </w:rPr>
                </w:rPrChange>
              </w:rPr>
              <w:pPrChange w:id="113498" w:author="pete jones" w:date="2022-01-12T17:29:00Z">
                <w:pPr>
                  <w:jc w:val="left"/>
                </w:pPr>
              </w:pPrChange>
            </w:pPr>
            <w:ins w:id="113499" w:author="pete jones" w:date="2022-01-12T17:28:00Z">
              <w:r w:rsidRPr="00D32D2F">
                <w:rPr>
                  <w:sz w:val="20"/>
                  <w:szCs w:val="20"/>
                  <w:rPrChange w:id="113500" w:author="pete jones" w:date="2022-01-12T17:28:00Z">
                    <w:rPr/>
                  </w:rPrChange>
                </w:rPr>
                <w:t>2</w:t>
              </w:r>
            </w:ins>
          </w:p>
        </w:tc>
        <w:tc>
          <w:tcPr>
            <w:tcW w:w="616" w:type="dxa"/>
            <w:noWrap/>
            <w:hideMark/>
            <w:tcPrChange w:id="113501" w:author="pete jones" w:date="2022-01-12T17:29:00Z">
              <w:tcPr>
                <w:tcW w:w="616" w:type="dxa"/>
                <w:noWrap/>
                <w:hideMark/>
              </w:tcPr>
            </w:tcPrChange>
          </w:tcPr>
          <w:p w14:paraId="147EAABB" w14:textId="77777777" w:rsidR="00D32D2F" w:rsidRPr="00D32D2F" w:rsidRDefault="00D32D2F">
            <w:pPr>
              <w:spacing w:before="0" w:after="0" w:line="240" w:lineRule="auto"/>
              <w:jc w:val="center"/>
              <w:rPr>
                <w:ins w:id="113502" w:author="pete jones" w:date="2022-01-12T17:28:00Z"/>
                <w:sz w:val="20"/>
                <w:szCs w:val="20"/>
                <w:rPrChange w:id="113503" w:author="pete jones" w:date="2022-01-12T17:28:00Z">
                  <w:rPr>
                    <w:ins w:id="113504" w:author="pete jones" w:date="2022-01-12T17:28:00Z"/>
                  </w:rPr>
                </w:rPrChange>
              </w:rPr>
              <w:pPrChange w:id="113505" w:author="pete jones" w:date="2022-01-12T17:29:00Z">
                <w:pPr>
                  <w:jc w:val="left"/>
                </w:pPr>
              </w:pPrChange>
            </w:pPr>
            <w:ins w:id="113506" w:author="pete jones" w:date="2022-01-12T17:28:00Z">
              <w:r w:rsidRPr="00D32D2F">
                <w:rPr>
                  <w:sz w:val="20"/>
                  <w:szCs w:val="20"/>
                  <w:rPrChange w:id="113507" w:author="pete jones" w:date="2022-01-12T17:28:00Z">
                    <w:rPr/>
                  </w:rPrChange>
                </w:rPr>
                <w:t>3</w:t>
              </w:r>
            </w:ins>
          </w:p>
        </w:tc>
        <w:tc>
          <w:tcPr>
            <w:tcW w:w="616" w:type="dxa"/>
            <w:noWrap/>
            <w:hideMark/>
            <w:tcPrChange w:id="113508" w:author="pete jones" w:date="2022-01-12T17:29:00Z">
              <w:tcPr>
                <w:tcW w:w="616" w:type="dxa"/>
                <w:noWrap/>
                <w:hideMark/>
              </w:tcPr>
            </w:tcPrChange>
          </w:tcPr>
          <w:p w14:paraId="5A689449" w14:textId="77777777" w:rsidR="00D32D2F" w:rsidRPr="00D32D2F" w:rsidRDefault="00D32D2F">
            <w:pPr>
              <w:spacing w:before="0" w:after="0" w:line="240" w:lineRule="auto"/>
              <w:jc w:val="center"/>
              <w:rPr>
                <w:ins w:id="113509" w:author="pete jones" w:date="2022-01-12T17:28:00Z"/>
                <w:sz w:val="20"/>
                <w:szCs w:val="20"/>
                <w:rPrChange w:id="113510" w:author="pete jones" w:date="2022-01-12T17:28:00Z">
                  <w:rPr>
                    <w:ins w:id="113511" w:author="pete jones" w:date="2022-01-12T17:28:00Z"/>
                  </w:rPr>
                </w:rPrChange>
              </w:rPr>
              <w:pPrChange w:id="113512" w:author="pete jones" w:date="2022-01-12T17:29:00Z">
                <w:pPr>
                  <w:jc w:val="left"/>
                </w:pPr>
              </w:pPrChange>
            </w:pPr>
            <w:ins w:id="113513" w:author="pete jones" w:date="2022-01-12T17:28:00Z">
              <w:r w:rsidRPr="00D32D2F">
                <w:rPr>
                  <w:sz w:val="20"/>
                  <w:szCs w:val="20"/>
                  <w:rPrChange w:id="113514" w:author="pete jones" w:date="2022-01-12T17:28:00Z">
                    <w:rPr/>
                  </w:rPrChange>
                </w:rPr>
                <w:t>0</w:t>
              </w:r>
            </w:ins>
          </w:p>
        </w:tc>
        <w:tc>
          <w:tcPr>
            <w:tcW w:w="616" w:type="dxa"/>
            <w:noWrap/>
            <w:hideMark/>
            <w:tcPrChange w:id="113515" w:author="pete jones" w:date="2022-01-12T17:29:00Z">
              <w:tcPr>
                <w:tcW w:w="616" w:type="dxa"/>
                <w:noWrap/>
                <w:hideMark/>
              </w:tcPr>
            </w:tcPrChange>
          </w:tcPr>
          <w:p w14:paraId="790D91E1" w14:textId="77777777" w:rsidR="00D32D2F" w:rsidRPr="00D32D2F" w:rsidRDefault="00D32D2F">
            <w:pPr>
              <w:spacing w:before="0" w:after="0" w:line="240" w:lineRule="auto"/>
              <w:jc w:val="center"/>
              <w:rPr>
                <w:ins w:id="113516" w:author="pete jones" w:date="2022-01-12T17:28:00Z"/>
                <w:sz w:val="20"/>
                <w:szCs w:val="20"/>
                <w:rPrChange w:id="113517" w:author="pete jones" w:date="2022-01-12T17:28:00Z">
                  <w:rPr>
                    <w:ins w:id="113518" w:author="pete jones" w:date="2022-01-12T17:28:00Z"/>
                  </w:rPr>
                </w:rPrChange>
              </w:rPr>
              <w:pPrChange w:id="113519" w:author="pete jones" w:date="2022-01-12T17:29:00Z">
                <w:pPr>
                  <w:jc w:val="left"/>
                </w:pPr>
              </w:pPrChange>
            </w:pPr>
            <w:ins w:id="113520" w:author="pete jones" w:date="2022-01-12T17:28:00Z">
              <w:r w:rsidRPr="00D32D2F">
                <w:rPr>
                  <w:sz w:val="20"/>
                  <w:szCs w:val="20"/>
                  <w:rPrChange w:id="113521" w:author="pete jones" w:date="2022-01-12T17:28:00Z">
                    <w:rPr/>
                  </w:rPrChange>
                </w:rPr>
                <w:t>3</w:t>
              </w:r>
            </w:ins>
          </w:p>
        </w:tc>
      </w:tr>
      <w:tr w:rsidR="00D32D2F" w:rsidRPr="00D32D2F" w14:paraId="4AB228E9" w14:textId="77777777" w:rsidTr="00D32D2F">
        <w:trPr>
          <w:trHeight w:val="300"/>
          <w:jc w:val="center"/>
          <w:ins w:id="113522" w:author="pete jones" w:date="2022-01-12T17:28:00Z"/>
        </w:trPr>
        <w:tc>
          <w:tcPr>
            <w:tcW w:w="868" w:type="dxa"/>
            <w:noWrap/>
            <w:hideMark/>
          </w:tcPr>
          <w:p w14:paraId="2524B00C" w14:textId="77777777" w:rsidR="00D32D2F" w:rsidRPr="00D32D2F" w:rsidRDefault="00D32D2F">
            <w:pPr>
              <w:spacing w:before="0" w:after="0" w:line="240" w:lineRule="auto"/>
              <w:jc w:val="left"/>
              <w:rPr>
                <w:ins w:id="113523" w:author="pete jones" w:date="2022-01-12T17:28:00Z"/>
                <w:sz w:val="20"/>
                <w:szCs w:val="20"/>
                <w:rPrChange w:id="113524" w:author="pete jones" w:date="2022-01-12T17:28:00Z">
                  <w:rPr>
                    <w:ins w:id="113525" w:author="pete jones" w:date="2022-01-12T17:28:00Z"/>
                  </w:rPr>
                </w:rPrChange>
              </w:rPr>
              <w:pPrChange w:id="113526" w:author="pete jones" w:date="2022-01-12T17:28:00Z">
                <w:pPr>
                  <w:jc w:val="left"/>
                </w:pPr>
              </w:pPrChange>
            </w:pPr>
            <w:ins w:id="113527" w:author="pete jones" w:date="2022-01-12T17:28:00Z">
              <w:r w:rsidRPr="00D32D2F">
                <w:rPr>
                  <w:sz w:val="20"/>
                  <w:szCs w:val="20"/>
                  <w:rPrChange w:id="113528" w:author="pete jones" w:date="2022-01-12T17:28:00Z">
                    <w:rPr/>
                  </w:rPrChange>
                </w:rPr>
                <w:t>108</w:t>
              </w:r>
            </w:ins>
          </w:p>
        </w:tc>
        <w:tc>
          <w:tcPr>
            <w:tcW w:w="1516" w:type="dxa"/>
            <w:noWrap/>
            <w:hideMark/>
          </w:tcPr>
          <w:p w14:paraId="0B827CCD" w14:textId="77777777" w:rsidR="00D32D2F" w:rsidRPr="00D32D2F" w:rsidRDefault="00D32D2F">
            <w:pPr>
              <w:spacing w:before="0" w:after="0" w:line="240" w:lineRule="auto"/>
              <w:jc w:val="left"/>
              <w:rPr>
                <w:ins w:id="113529" w:author="pete jones" w:date="2022-01-12T17:28:00Z"/>
                <w:sz w:val="20"/>
                <w:szCs w:val="20"/>
                <w:rPrChange w:id="113530" w:author="pete jones" w:date="2022-01-12T17:28:00Z">
                  <w:rPr>
                    <w:ins w:id="113531" w:author="pete jones" w:date="2022-01-12T17:28:00Z"/>
                  </w:rPr>
                </w:rPrChange>
              </w:rPr>
              <w:pPrChange w:id="113532" w:author="pete jones" w:date="2022-01-12T17:28:00Z">
                <w:pPr>
                  <w:jc w:val="left"/>
                </w:pPr>
              </w:pPrChange>
            </w:pPr>
            <w:ins w:id="113533" w:author="pete jones" w:date="2022-01-12T17:28:00Z">
              <w:r w:rsidRPr="00D32D2F">
                <w:rPr>
                  <w:sz w:val="20"/>
                  <w:szCs w:val="20"/>
                  <w:rPrChange w:id="113534" w:author="pete jones" w:date="2022-01-12T17:28:00Z">
                    <w:rPr/>
                  </w:rPrChange>
                </w:rPr>
                <w:t>MTH2110 </w:t>
              </w:r>
            </w:ins>
          </w:p>
        </w:tc>
        <w:tc>
          <w:tcPr>
            <w:tcW w:w="5904" w:type="dxa"/>
            <w:noWrap/>
            <w:hideMark/>
          </w:tcPr>
          <w:p w14:paraId="27FA800B" w14:textId="77777777" w:rsidR="00D32D2F" w:rsidRPr="00D32D2F" w:rsidRDefault="00D32D2F">
            <w:pPr>
              <w:spacing w:before="0" w:after="0" w:line="240" w:lineRule="auto"/>
              <w:jc w:val="left"/>
              <w:rPr>
                <w:ins w:id="113535" w:author="pete jones" w:date="2022-01-12T17:28:00Z"/>
                <w:sz w:val="20"/>
                <w:szCs w:val="20"/>
                <w:rPrChange w:id="113536" w:author="pete jones" w:date="2022-01-12T17:28:00Z">
                  <w:rPr>
                    <w:ins w:id="113537" w:author="pete jones" w:date="2022-01-12T17:28:00Z"/>
                  </w:rPr>
                </w:rPrChange>
              </w:rPr>
              <w:pPrChange w:id="113538" w:author="pete jones" w:date="2022-01-12T17:28:00Z">
                <w:pPr>
                  <w:jc w:val="left"/>
                </w:pPr>
              </w:pPrChange>
            </w:pPr>
            <w:ins w:id="113539" w:author="pete jones" w:date="2022-01-12T17:28:00Z">
              <w:r w:rsidRPr="00D32D2F">
                <w:rPr>
                  <w:sz w:val="20"/>
                  <w:szCs w:val="20"/>
                  <w:rPrChange w:id="113540" w:author="pete jones" w:date="2022-01-12T17:28:00Z">
                    <w:rPr/>
                  </w:rPrChange>
                </w:rPr>
                <w:t>Discrete Math</w:t>
              </w:r>
            </w:ins>
          </w:p>
        </w:tc>
        <w:tc>
          <w:tcPr>
            <w:tcW w:w="616" w:type="dxa"/>
            <w:noWrap/>
            <w:hideMark/>
          </w:tcPr>
          <w:p w14:paraId="500EE8FB" w14:textId="77777777" w:rsidR="00D32D2F" w:rsidRPr="00D32D2F" w:rsidRDefault="00D32D2F">
            <w:pPr>
              <w:spacing w:before="0" w:after="0" w:line="240" w:lineRule="auto"/>
              <w:jc w:val="center"/>
              <w:rPr>
                <w:ins w:id="113541" w:author="pete jones" w:date="2022-01-12T17:28:00Z"/>
                <w:sz w:val="20"/>
                <w:szCs w:val="20"/>
                <w:rPrChange w:id="113542" w:author="pete jones" w:date="2022-01-12T17:28:00Z">
                  <w:rPr>
                    <w:ins w:id="113543" w:author="pete jones" w:date="2022-01-12T17:28:00Z"/>
                  </w:rPr>
                </w:rPrChange>
              </w:rPr>
              <w:pPrChange w:id="113544" w:author="pete jones" w:date="2022-01-12T17:29:00Z">
                <w:pPr>
                  <w:jc w:val="left"/>
                </w:pPr>
              </w:pPrChange>
            </w:pPr>
            <w:ins w:id="113545" w:author="pete jones" w:date="2022-01-12T17:28:00Z">
              <w:r w:rsidRPr="00D32D2F">
                <w:rPr>
                  <w:sz w:val="20"/>
                  <w:szCs w:val="20"/>
                  <w:rPrChange w:id="113546" w:author="pete jones" w:date="2022-01-12T17:28:00Z">
                    <w:rPr/>
                  </w:rPrChange>
                </w:rPr>
                <w:t>x</w:t>
              </w:r>
            </w:ins>
          </w:p>
        </w:tc>
        <w:tc>
          <w:tcPr>
            <w:tcW w:w="616" w:type="dxa"/>
            <w:noWrap/>
            <w:hideMark/>
          </w:tcPr>
          <w:p w14:paraId="670CCDDB" w14:textId="77777777" w:rsidR="00D32D2F" w:rsidRPr="00D32D2F" w:rsidRDefault="00D32D2F">
            <w:pPr>
              <w:spacing w:before="0" w:after="0" w:line="240" w:lineRule="auto"/>
              <w:jc w:val="center"/>
              <w:rPr>
                <w:ins w:id="113547" w:author="pete jones" w:date="2022-01-12T17:28:00Z"/>
                <w:sz w:val="20"/>
                <w:szCs w:val="20"/>
                <w:rPrChange w:id="113548" w:author="pete jones" w:date="2022-01-12T17:28:00Z">
                  <w:rPr>
                    <w:ins w:id="113549" w:author="pete jones" w:date="2022-01-12T17:28:00Z"/>
                  </w:rPr>
                </w:rPrChange>
              </w:rPr>
              <w:pPrChange w:id="113550" w:author="pete jones" w:date="2022-01-12T17:29:00Z">
                <w:pPr>
                  <w:jc w:val="left"/>
                </w:pPr>
              </w:pPrChange>
            </w:pPr>
            <w:ins w:id="113551" w:author="pete jones" w:date="2022-01-12T17:28:00Z">
              <w:r w:rsidRPr="00D32D2F">
                <w:rPr>
                  <w:sz w:val="20"/>
                  <w:szCs w:val="20"/>
                  <w:rPrChange w:id="113552" w:author="pete jones" w:date="2022-01-12T17:28:00Z">
                    <w:rPr/>
                  </w:rPrChange>
                </w:rPr>
                <w:t>4</w:t>
              </w:r>
            </w:ins>
          </w:p>
        </w:tc>
        <w:tc>
          <w:tcPr>
            <w:tcW w:w="616" w:type="dxa"/>
            <w:noWrap/>
            <w:hideMark/>
          </w:tcPr>
          <w:p w14:paraId="7142413E" w14:textId="77777777" w:rsidR="00D32D2F" w:rsidRPr="00D32D2F" w:rsidRDefault="00D32D2F">
            <w:pPr>
              <w:spacing w:before="0" w:after="0" w:line="240" w:lineRule="auto"/>
              <w:jc w:val="center"/>
              <w:rPr>
                <w:ins w:id="113553" w:author="pete jones" w:date="2022-01-12T17:28:00Z"/>
                <w:sz w:val="20"/>
                <w:szCs w:val="20"/>
                <w:rPrChange w:id="113554" w:author="pete jones" w:date="2022-01-12T17:28:00Z">
                  <w:rPr>
                    <w:ins w:id="113555" w:author="pete jones" w:date="2022-01-12T17:28:00Z"/>
                  </w:rPr>
                </w:rPrChange>
              </w:rPr>
              <w:pPrChange w:id="113556" w:author="pete jones" w:date="2022-01-12T17:29:00Z">
                <w:pPr>
                  <w:jc w:val="left"/>
                </w:pPr>
              </w:pPrChange>
            </w:pPr>
            <w:ins w:id="113557" w:author="pete jones" w:date="2022-01-12T17:28:00Z">
              <w:r w:rsidRPr="00D32D2F">
                <w:rPr>
                  <w:sz w:val="20"/>
                  <w:szCs w:val="20"/>
                  <w:rPrChange w:id="113558" w:author="pete jones" w:date="2022-01-12T17:28:00Z">
                    <w:rPr/>
                  </w:rPrChange>
                </w:rPr>
                <w:t>5</w:t>
              </w:r>
            </w:ins>
          </w:p>
        </w:tc>
        <w:tc>
          <w:tcPr>
            <w:tcW w:w="616" w:type="dxa"/>
            <w:noWrap/>
            <w:hideMark/>
          </w:tcPr>
          <w:p w14:paraId="15CDDCF0" w14:textId="77777777" w:rsidR="00D32D2F" w:rsidRPr="00D32D2F" w:rsidRDefault="00D32D2F">
            <w:pPr>
              <w:spacing w:before="0" w:after="0" w:line="240" w:lineRule="auto"/>
              <w:jc w:val="center"/>
              <w:rPr>
                <w:ins w:id="113559" w:author="pete jones" w:date="2022-01-12T17:28:00Z"/>
                <w:sz w:val="20"/>
                <w:szCs w:val="20"/>
                <w:rPrChange w:id="113560" w:author="pete jones" w:date="2022-01-12T17:28:00Z">
                  <w:rPr>
                    <w:ins w:id="113561" w:author="pete jones" w:date="2022-01-12T17:28:00Z"/>
                  </w:rPr>
                </w:rPrChange>
              </w:rPr>
              <w:pPrChange w:id="113562" w:author="pete jones" w:date="2022-01-12T17:29:00Z">
                <w:pPr>
                  <w:jc w:val="left"/>
                </w:pPr>
              </w:pPrChange>
            </w:pPr>
            <w:ins w:id="113563" w:author="pete jones" w:date="2022-01-12T17:28:00Z">
              <w:r w:rsidRPr="00D32D2F">
                <w:rPr>
                  <w:sz w:val="20"/>
                  <w:szCs w:val="20"/>
                  <w:rPrChange w:id="113564" w:author="pete jones" w:date="2022-01-12T17:28:00Z">
                    <w:rPr/>
                  </w:rPrChange>
                </w:rPr>
                <w:t>2</w:t>
              </w:r>
            </w:ins>
          </w:p>
        </w:tc>
        <w:tc>
          <w:tcPr>
            <w:tcW w:w="616" w:type="dxa"/>
            <w:noWrap/>
            <w:hideMark/>
          </w:tcPr>
          <w:p w14:paraId="15A1AEF1" w14:textId="77777777" w:rsidR="00D32D2F" w:rsidRPr="00D32D2F" w:rsidRDefault="00D32D2F">
            <w:pPr>
              <w:spacing w:before="0" w:after="0" w:line="240" w:lineRule="auto"/>
              <w:jc w:val="center"/>
              <w:rPr>
                <w:ins w:id="113565" w:author="pete jones" w:date="2022-01-12T17:28:00Z"/>
                <w:sz w:val="20"/>
                <w:szCs w:val="20"/>
                <w:rPrChange w:id="113566" w:author="pete jones" w:date="2022-01-12T17:28:00Z">
                  <w:rPr>
                    <w:ins w:id="113567" w:author="pete jones" w:date="2022-01-12T17:28:00Z"/>
                  </w:rPr>
                </w:rPrChange>
              </w:rPr>
              <w:pPrChange w:id="113568" w:author="pete jones" w:date="2022-01-12T17:29:00Z">
                <w:pPr>
                  <w:jc w:val="left"/>
                </w:pPr>
              </w:pPrChange>
            </w:pPr>
            <w:ins w:id="113569" w:author="pete jones" w:date="2022-01-12T17:28:00Z">
              <w:r w:rsidRPr="00D32D2F">
                <w:rPr>
                  <w:sz w:val="20"/>
                  <w:szCs w:val="20"/>
                  <w:rPrChange w:id="113570" w:author="pete jones" w:date="2022-01-12T17:28:00Z">
                    <w:rPr/>
                  </w:rPrChange>
                </w:rPr>
                <w:t>4</w:t>
              </w:r>
            </w:ins>
          </w:p>
        </w:tc>
        <w:tc>
          <w:tcPr>
            <w:tcW w:w="616" w:type="dxa"/>
            <w:noWrap/>
            <w:hideMark/>
          </w:tcPr>
          <w:p w14:paraId="76C11F86" w14:textId="77777777" w:rsidR="00D32D2F" w:rsidRPr="00D32D2F" w:rsidRDefault="00D32D2F">
            <w:pPr>
              <w:spacing w:before="0" w:after="0" w:line="240" w:lineRule="auto"/>
              <w:jc w:val="center"/>
              <w:rPr>
                <w:ins w:id="113571" w:author="pete jones" w:date="2022-01-12T17:28:00Z"/>
                <w:sz w:val="20"/>
                <w:szCs w:val="20"/>
                <w:rPrChange w:id="113572" w:author="pete jones" w:date="2022-01-12T17:28:00Z">
                  <w:rPr>
                    <w:ins w:id="113573" w:author="pete jones" w:date="2022-01-12T17:28:00Z"/>
                  </w:rPr>
                </w:rPrChange>
              </w:rPr>
              <w:pPrChange w:id="113574" w:author="pete jones" w:date="2022-01-12T17:29:00Z">
                <w:pPr>
                  <w:jc w:val="left"/>
                </w:pPr>
              </w:pPrChange>
            </w:pPr>
            <w:ins w:id="113575" w:author="pete jones" w:date="2022-01-12T17:28:00Z">
              <w:r w:rsidRPr="00D32D2F">
                <w:rPr>
                  <w:sz w:val="20"/>
                  <w:szCs w:val="20"/>
                  <w:rPrChange w:id="113576" w:author="pete jones" w:date="2022-01-12T17:28:00Z">
                    <w:rPr/>
                  </w:rPrChange>
                </w:rPr>
                <w:t>4</w:t>
              </w:r>
            </w:ins>
          </w:p>
        </w:tc>
        <w:tc>
          <w:tcPr>
            <w:tcW w:w="616" w:type="dxa"/>
            <w:noWrap/>
            <w:hideMark/>
          </w:tcPr>
          <w:p w14:paraId="69E35EEC" w14:textId="77777777" w:rsidR="00D32D2F" w:rsidRPr="00D32D2F" w:rsidRDefault="00D32D2F">
            <w:pPr>
              <w:spacing w:before="0" w:after="0" w:line="240" w:lineRule="auto"/>
              <w:jc w:val="center"/>
              <w:rPr>
                <w:ins w:id="113577" w:author="pete jones" w:date="2022-01-12T17:28:00Z"/>
                <w:sz w:val="20"/>
                <w:szCs w:val="20"/>
                <w:rPrChange w:id="113578" w:author="pete jones" w:date="2022-01-12T17:28:00Z">
                  <w:rPr>
                    <w:ins w:id="113579" w:author="pete jones" w:date="2022-01-12T17:28:00Z"/>
                  </w:rPr>
                </w:rPrChange>
              </w:rPr>
              <w:pPrChange w:id="113580" w:author="pete jones" w:date="2022-01-12T17:29:00Z">
                <w:pPr>
                  <w:jc w:val="left"/>
                </w:pPr>
              </w:pPrChange>
            </w:pPr>
            <w:ins w:id="113581" w:author="pete jones" w:date="2022-01-12T17:28:00Z">
              <w:r w:rsidRPr="00D32D2F">
                <w:rPr>
                  <w:sz w:val="20"/>
                  <w:szCs w:val="20"/>
                  <w:rPrChange w:id="113582" w:author="pete jones" w:date="2022-01-12T17:28:00Z">
                    <w:rPr/>
                  </w:rPrChange>
                </w:rPr>
                <w:t>0</w:t>
              </w:r>
            </w:ins>
          </w:p>
        </w:tc>
        <w:tc>
          <w:tcPr>
            <w:tcW w:w="616" w:type="dxa"/>
            <w:noWrap/>
            <w:hideMark/>
          </w:tcPr>
          <w:p w14:paraId="52BD7EB1" w14:textId="77777777" w:rsidR="00D32D2F" w:rsidRPr="00D32D2F" w:rsidRDefault="00D32D2F">
            <w:pPr>
              <w:spacing w:before="0" w:after="0" w:line="240" w:lineRule="auto"/>
              <w:jc w:val="center"/>
              <w:rPr>
                <w:ins w:id="113583" w:author="pete jones" w:date="2022-01-12T17:28:00Z"/>
                <w:sz w:val="20"/>
                <w:szCs w:val="20"/>
                <w:rPrChange w:id="113584" w:author="pete jones" w:date="2022-01-12T17:28:00Z">
                  <w:rPr>
                    <w:ins w:id="113585" w:author="pete jones" w:date="2022-01-12T17:28:00Z"/>
                  </w:rPr>
                </w:rPrChange>
              </w:rPr>
              <w:pPrChange w:id="113586" w:author="pete jones" w:date="2022-01-12T17:29:00Z">
                <w:pPr>
                  <w:jc w:val="left"/>
                </w:pPr>
              </w:pPrChange>
            </w:pPr>
            <w:ins w:id="113587" w:author="pete jones" w:date="2022-01-12T17:28:00Z">
              <w:r w:rsidRPr="00D32D2F">
                <w:rPr>
                  <w:sz w:val="20"/>
                  <w:szCs w:val="20"/>
                  <w:rPrChange w:id="113588" w:author="pete jones" w:date="2022-01-12T17:28:00Z">
                    <w:rPr/>
                  </w:rPrChange>
                </w:rPr>
                <w:t>8</w:t>
              </w:r>
            </w:ins>
          </w:p>
        </w:tc>
      </w:tr>
      <w:tr w:rsidR="00D32D2F" w:rsidRPr="00D32D2F" w14:paraId="58168E18" w14:textId="77777777" w:rsidTr="00D32D2F">
        <w:trPr>
          <w:trHeight w:val="300"/>
          <w:jc w:val="center"/>
          <w:ins w:id="113589" w:author="pete jones" w:date="2022-01-12T17:28:00Z"/>
          <w:trPrChange w:id="113590" w:author="pete jones" w:date="2022-01-12T17:29:00Z">
            <w:trPr>
              <w:trHeight w:val="300"/>
            </w:trPr>
          </w:trPrChange>
        </w:trPr>
        <w:tc>
          <w:tcPr>
            <w:tcW w:w="868" w:type="dxa"/>
            <w:noWrap/>
            <w:hideMark/>
            <w:tcPrChange w:id="113591" w:author="pete jones" w:date="2022-01-12T17:29:00Z">
              <w:tcPr>
                <w:tcW w:w="868" w:type="dxa"/>
                <w:noWrap/>
                <w:hideMark/>
              </w:tcPr>
            </w:tcPrChange>
          </w:tcPr>
          <w:p w14:paraId="2FD85FF7" w14:textId="77777777" w:rsidR="00D32D2F" w:rsidRPr="00D32D2F" w:rsidRDefault="00D32D2F">
            <w:pPr>
              <w:spacing w:before="0" w:after="0" w:line="240" w:lineRule="auto"/>
              <w:jc w:val="left"/>
              <w:rPr>
                <w:ins w:id="113592" w:author="pete jones" w:date="2022-01-12T17:28:00Z"/>
                <w:sz w:val="20"/>
                <w:szCs w:val="20"/>
                <w:rPrChange w:id="113593" w:author="pete jones" w:date="2022-01-12T17:28:00Z">
                  <w:rPr>
                    <w:ins w:id="113594" w:author="pete jones" w:date="2022-01-12T17:28:00Z"/>
                  </w:rPr>
                </w:rPrChange>
              </w:rPr>
              <w:pPrChange w:id="113595" w:author="pete jones" w:date="2022-01-12T17:28:00Z">
                <w:pPr>
                  <w:jc w:val="left"/>
                </w:pPr>
              </w:pPrChange>
            </w:pPr>
            <w:ins w:id="113596" w:author="pete jones" w:date="2022-01-12T17:28:00Z">
              <w:r w:rsidRPr="00D32D2F">
                <w:rPr>
                  <w:sz w:val="20"/>
                  <w:szCs w:val="20"/>
                  <w:rPrChange w:id="113597" w:author="pete jones" w:date="2022-01-12T17:28:00Z">
                    <w:rPr/>
                  </w:rPrChange>
                </w:rPr>
                <w:t>110</w:t>
              </w:r>
            </w:ins>
          </w:p>
        </w:tc>
        <w:tc>
          <w:tcPr>
            <w:tcW w:w="1516" w:type="dxa"/>
            <w:noWrap/>
            <w:hideMark/>
            <w:tcPrChange w:id="113598" w:author="pete jones" w:date="2022-01-12T17:29:00Z">
              <w:tcPr>
                <w:tcW w:w="1516" w:type="dxa"/>
                <w:noWrap/>
                <w:hideMark/>
              </w:tcPr>
            </w:tcPrChange>
          </w:tcPr>
          <w:p w14:paraId="1AE66119" w14:textId="77777777" w:rsidR="00D32D2F" w:rsidRPr="00D32D2F" w:rsidRDefault="00D32D2F">
            <w:pPr>
              <w:spacing w:before="0" w:after="0" w:line="240" w:lineRule="auto"/>
              <w:jc w:val="left"/>
              <w:rPr>
                <w:ins w:id="113599" w:author="pete jones" w:date="2022-01-12T17:28:00Z"/>
                <w:sz w:val="20"/>
                <w:szCs w:val="20"/>
                <w:rPrChange w:id="113600" w:author="pete jones" w:date="2022-01-12T17:28:00Z">
                  <w:rPr>
                    <w:ins w:id="113601" w:author="pete jones" w:date="2022-01-12T17:28:00Z"/>
                  </w:rPr>
                </w:rPrChange>
              </w:rPr>
              <w:pPrChange w:id="113602" w:author="pete jones" w:date="2022-01-12T17:28:00Z">
                <w:pPr>
                  <w:jc w:val="left"/>
                </w:pPr>
              </w:pPrChange>
            </w:pPr>
            <w:ins w:id="113603" w:author="pete jones" w:date="2022-01-12T17:28:00Z">
              <w:r w:rsidRPr="00D32D2F">
                <w:rPr>
                  <w:sz w:val="20"/>
                  <w:szCs w:val="20"/>
                  <w:rPrChange w:id="113604" w:author="pete jones" w:date="2022-01-12T17:28:00Z">
                    <w:rPr/>
                  </w:rPrChange>
                </w:rPr>
                <w:t>MTH2131 </w:t>
              </w:r>
            </w:ins>
          </w:p>
        </w:tc>
        <w:tc>
          <w:tcPr>
            <w:tcW w:w="5904" w:type="dxa"/>
            <w:noWrap/>
            <w:hideMark/>
            <w:tcPrChange w:id="113605" w:author="pete jones" w:date="2022-01-12T17:29:00Z">
              <w:tcPr>
                <w:tcW w:w="5904" w:type="dxa"/>
                <w:noWrap/>
                <w:hideMark/>
              </w:tcPr>
            </w:tcPrChange>
          </w:tcPr>
          <w:p w14:paraId="1327B1CF" w14:textId="77777777" w:rsidR="00D32D2F" w:rsidRPr="00D32D2F" w:rsidRDefault="00D32D2F">
            <w:pPr>
              <w:spacing w:before="0" w:after="0" w:line="240" w:lineRule="auto"/>
              <w:jc w:val="left"/>
              <w:rPr>
                <w:ins w:id="113606" w:author="pete jones" w:date="2022-01-12T17:28:00Z"/>
                <w:sz w:val="20"/>
                <w:szCs w:val="20"/>
                <w:rPrChange w:id="113607" w:author="pete jones" w:date="2022-01-12T17:28:00Z">
                  <w:rPr>
                    <w:ins w:id="113608" w:author="pete jones" w:date="2022-01-12T17:28:00Z"/>
                  </w:rPr>
                </w:rPrChange>
              </w:rPr>
              <w:pPrChange w:id="113609" w:author="pete jones" w:date="2022-01-12T17:28:00Z">
                <w:pPr>
                  <w:jc w:val="left"/>
                </w:pPr>
              </w:pPrChange>
            </w:pPr>
            <w:ins w:id="113610" w:author="pete jones" w:date="2022-01-12T17:28:00Z">
              <w:r w:rsidRPr="00D32D2F">
                <w:rPr>
                  <w:sz w:val="20"/>
                  <w:szCs w:val="20"/>
                  <w:rPrChange w:id="113611" w:author="pete jones" w:date="2022-01-12T17:28:00Z">
                    <w:rPr/>
                  </w:rPrChange>
                </w:rPr>
                <w:t>Data Science</w:t>
              </w:r>
            </w:ins>
          </w:p>
        </w:tc>
        <w:tc>
          <w:tcPr>
            <w:tcW w:w="616" w:type="dxa"/>
            <w:noWrap/>
            <w:hideMark/>
            <w:tcPrChange w:id="113612" w:author="pete jones" w:date="2022-01-12T17:29:00Z">
              <w:tcPr>
                <w:tcW w:w="616" w:type="dxa"/>
                <w:noWrap/>
                <w:hideMark/>
              </w:tcPr>
            </w:tcPrChange>
          </w:tcPr>
          <w:p w14:paraId="74DD0EBD" w14:textId="77777777" w:rsidR="00D32D2F" w:rsidRPr="00D32D2F" w:rsidRDefault="00D32D2F">
            <w:pPr>
              <w:spacing w:before="0" w:after="0" w:line="240" w:lineRule="auto"/>
              <w:jc w:val="center"/>
              <w:rPr>
                <w:ins w:id="113613" w:author="pete jones" w:date="2022-01-12T17:28:00Z"/>
                <w:sz w:val="20"/>
                <w:szCs w:val="20"/>
                <w:rPrChange w:id="113614" w:author="pete jones" w:date="2022-01-12T17:28:00Z">
                  <w:rPr>
                    <w:ins w:id="113615" w:author="pete jones" w:date="2022-01-12T17:28:00Z"/>
                  </w:rPr>
                </w:rPrChange>
              </w:rPr>
              <w:pPrChange w:id="113616" w:author="pete jones" w:date="2022-01-12T17:29:00Z">
                <w:pPr>
                  <w:jc w:val="left"/>
                </w:pPr>
              </w:pPrChange>
            </w:pPr>
            <w:ins w:id="113617" w:author="pete jones" w:date="2022-01-12T17:28:00Z">
              <w:r w:rsidRPr="00D32D2F">
                <w:rPr>
                  <w:sz w:val="20"/>
                  <w:szCs w:val="20"/>
                  <w:rPrChange w:id="113618" w:author="pete jones" w:date="2022-01-12T17:28:00Z">
                    <w:rPr/>
                  </w:rPrChange>
                </w:rPr>
                <w:t>x</w:t>
              </w:r>
            </w:ins>
          </w:p>
        </w:tc>
        <w:tc>
          <w:tcPr>
            <w:tcW w:w="616" w:type="dxa"/>
            <w:noWrap/>
            <w:hideMark/>
            <w:tcPrChange w:id="113619" w:author="pete jones" w:date="2022-01-12T17:29:00Z">
              <w:tcPr>
                <w:tcW w:w="616" w:type="dxa"/>
                <w:noWrap/>
                <w:hideMark/>
              </w:tcPr>
            </w:tcPrChange>
          </w:tcPr>
          <w:p w14:paraId="5F8B5FDF" w14:textId="77777777" w:rsidR="00D32D2F" w:rsidRPr="00D32D2F" w:rsidRDefault="00D32D2F">
            <w:pPr>
              <w:spacing w:before="0" w:after="0" w:line="240" w:lineRule="auto"/>
              <w:jc w:val="center"/>
              <w:rPr>
                <w:ins w:id="113620" w:author="pete jones" w:date="2022-01-12T17:28:00Z"/>
                <w:sz w:val="20"/>
                <w:szCs w:val="20"/>
                <w:rPrChange w:id="113621" w:author="pete jones" w:date="2022-01-12T17:28:00Z">
                  <w:rPr>
                    <w:ins w:id="113622" w:author="pete jones" w:date="2022-01-12T17:28:00Z"/>
                  </w:rPr>
                </w:rPrChange>
              </w:rPr>
              <w:pPrChange w:id="113623" w:author="pete jones" w:date="2022-01-12T17:29:00Z">
                <w:pPr>
                  <w:jc w:val="left"/>
                </w:pPr>
              </w:pPrChange>
            </w:pPr>
            <w:ins w:id="113624" w:author="pete jones" w:date="2022-01-12T17:28:00Z">
              <w:r w:rsidRPr="00D32D2F">
                <w:rPr>
                  <w:sz w:val="20"/>
                  <w:szCs w:val="20"/>
                  <w:rPrChange w:id="113625" w:author="pete jones" w:date="2022-01-12T17:28:00Z">
                    <w:rPr/>
                  </w:rPrChange>
                </w:rPr>
                <w:t>4</w:t>
              </w:r>
            </w:ins>
          </w:p>
        </w:tc>
        <w:tc>
          <w:tcPr>
            <w:tcW w:w="616" w:type="dxa"/>
            <w:noWrap/>
            <w:hideMark/>
            <w:tcPrChange w:id="113626" w:author="pete jones" w:date="2022-01-12T17:29:00Z">
              <w:tcPr>
                <w:tcW w:w="616" w:type="dxa"/>
                <w:noWrap/>
                <w:hideMark/>
              </w:tcPr>
            </w:tcPrChange>
          </w:tcPr>
          <w:p w14:paraId="00E9C78E" w14:textId="77777777" w:rsidR="00D32D2F" w:rsidRPr="00D32D2F" w:rsidRDefault="00D32D2F">
            <w:pPr>
              <w:spacing w:before="0" w:after="0" w:line="240" w:lineRule="auto"/>
              <w:jc w:val="center"/>
              <w:rPr>
                <w:ins w:id="113627" w:author="pete jones" w:date="2022-01-12T17:28:00Z"/>
                <w:sz w:val="20"/>
                <w:szCs w:val="20"/>
                <w:rPrChange w:id="113628" w:author="pete jones" w:date="2022-01-12T17:28:00Z">
                  <w:rPr>
                    <w:ins w:id="113629" w:author="pete jones" w:date="2022-01-12T17:28:00Z"/>
                  </w:rPr>
                </w:rPrChange>
              </w:rPr>
              <w:pPrChange w:id="113630" w:author="pete jones" w:date="2022-01-12T17:29:00Z">
                <w:pPr>
                  <w:jc w:val="left"/>
                </w:pPr>
              </w:pPrChange>
            </w:pPr>
            <w:ins w:id="113631" w:author="pete jones" w:date="2022-01-12T17:28:00Z">
              <w:r w:rsidRPr="00D32D2F">
                <w:rPr>
                  <w:sz w:val="20"/>
                  <w:szCs w:val="20"/>
                  <w:rPrChange w:id="113632" w:author="pete jones" w:date="2022-01-12T17:28:00Z">
                    <w:rPr/>
                  </w:rPrChange>
                </w:rPr>
                <w:t>6</w:t>
              </w:r>
            </w:ins>
          </w:p>
        </w:tc>
        <w:tc>
          <w:tcPr>
            <w:tcW w:w="616" w:type="dxa"/>
            <w:noWrap/>
            <w:hideMark/>
            <w:tcPrChange w:id="113633" w:author="pete jones" w:date="2022-01-12T17:29:00Z">
              <w:tcPr>
                <w:tcW w:w="616" w:type="dxa"/>
                <w:noWrap/>
                <w:hideMark/>
              </w:tcPr>
            </w:tcPrChange>
          </w:tcPr>
          <w:p w14:paraId="23994863" w14:textId="77777777" w:rsidR="00D32D2F" w:rsidRPr="00D32D2F" w:rsidRDefault="00D32D2F">
            <w:pPr>
              <w:spacing w:before="0" w:after="0" w:line="240" w:lineRule="auto"/>
              <w:jc w:val="center"/>
              <w:rPr>
                <w:ins w:id="113634" w:author="pete jones" w:date="2022-01-12T17:28:00Z"/>
                <w:sz w:val="20"/>
                <w:szCs w:val="20"/>
                <w:rPrChange w:id="113635" w:author="pete jones" w:date="2022-01-12T17:28:00Z">
                  <w:rPr>
                    <w:ins w:id="113636" w:author="pete jones" w:date="2022-01-12T17:28:00Z"/>
                  </w:rPr>
                </w:rPrChange>
              </w:rPr>
              <w:pPrChange w:id="113637" w:author="pete jones" w:date="2022-01-12T17:29:00Z">
                <w:pPr>
                  <w:jc w:val="left"/>
                </w:pPr>
              </w:pPrChange>
            </w:pPr>
            <w:ins w:id="113638" w:author="pete jones" w:date="2022-01-12T17:28:00Z">
              <w:r w:rsidRPr="00D32D2F">
                <w:rPr>
                  <w:sz w:val="20"/>
                  <w:szCs w:val="20"/>
                  <w:rPrChange w:id="113639" w:author="pete jones" w:date="2022-01-12T17:28:00Z">
                    <w:rPr/>
                  </w:rPrChange>
                </w:rPr>
                <w:t>2</w:t>
              </w:r>
            </w:ins>
          </w:p>
        </w:tc>
        <w:tc>
          <w:tcPr>
            <w:tcW w:w="616" w:type="dxa"/>
            <w:noWrap/>
            <w:hideMark/>
            <w:tcPrChange w:id="113640" w:author="pete jones" w:date="2022-01-12T17:29:00Z">
              <w:tcPr>
                <w:tcW w:w="616" w:type="dxa"/>
                <w:noWrap/>
                <w:hideMark/>
              </w:tcPr>
            </w:tcPrChange>
          </w:tcPr>
          <w:p w14:paraId="4A7AC17A" w14:textId="77777777" w:rsidR="00D32D2F" w:rsidRPr="00D32D2F" w:rsidRDefault="00D32D2F">
            <w:pPr>
              <w:spacing w:before="0" w:after="0" w:line="240" w:lineRule="auto"/>
              <w:jc w:val="center"/>
              <w:rPr>
                <w:ins w:id="113641" w:author="pete jones" w:date="2022-01-12T17:28:00Z"/>
                <w:sz w:val="20"/>
                <w:szCs w:val="20"/>
                <w:rPrChange w:id="113642" w:author="pete jones" w:date="2022-01-12T17:28:00Z">
                  <w:rPr>
                    <w:ins w:id="113643" w:author="pete jones" w:date="2022-01-12T17:28:00Z"/>
                  </w:rPr>
                </w:rPrChange>
              </w:rPr>
              <w:pPrChange w:id="113644" w:author="pete jones" w:date="2022-01-12T17:29:00Z">
                <w:pPr>
                  <w:jc w:val="left"/>
                </w:pPr>
              </w:pPrChange>
            </w:pPr>
            <w:ins w:id="113645" w:author="pete jones" w:date="2022-01-12T17:28:00Z">
              <w:r w:rsidRPr="00D32D2F">
                <w:rPr>
                  <w:sz w:val="20"/>
                  <w:szCs w:val="20"/>
                  <w:rPrChange w:id="113646" w:author="pete jones" w:date="2022-01-12T17:28:00Z">
                    <w:rPr/>
                  </w:rPrChange>
                </w:rPr>
                <w:t>2</w:t>
              </w:r>
            </w:ins>
          </w:p>
        </w:tc>
        <w:tc>
          <w:tcPr>
            <w:tcW w:w="616" w:type="dxa"/>
            <w:noWrap/>
            <w:hideMark/>
            <w:tcPrChange w:id="113647" w:author="pete jones" w:date="2022-01-12T17:29:00Z">
              <w:tcPr>
                <w:tcW w:w="616" w:type="dxa"/>
                <w:noWrap/>
                <w:hideMark/>
              </w:tcPr>
            </w:tcPrChange>
          </w:tcPr>
          <w:p w14:paraId="625D3D8C" w14:textId="77777777" w:rsidR="00D32D2F" w:rsidRPr="00D32D2F" w:rsidRDefault="00D32D2F">
            <w:pPr>
              <w:spacing w:before="0" w:after="0" w:line="240" w:lineRule="auto"/>
              <w:jc w:val="center"/>
              <w:rPr>
                <w:ins w:id="113648" w:author="pete jones" w:date="2022-01-12T17:28:00Z"/>
                <w:sz w:val="20"/>
                <w:szCs w:val="20"/>
                <w:rPrChange w:id="113649" w:author="pete jones" w:date="2022-01-12T17:28:00Z">
                  <w:rPr>
                    <w:ins w:id="113650" w:author="pete jones" w:date="2022-01-12T17:28:00Z"/>
                  </w:rPr>
                </w:rPrChange>
              </w:rPr>
              <w:pPrChange w:id="113651" w:author="pete jones" w:date="2022-01-12T17:29:00Z">
                <w:pPr>
                  <w:jc w:val="left"/>
                </w:pPr>
              </w:pPrChange>
            </w:pPr>
          </w:p>
        </w:tc>
        <w:tc>
          <w:tcPr>
            <w:tcW w:w="616" w:type="dxa"/>
            <w:noWrap/>
            <w:hideMark/>
            <w:tcPrChange w:id="113652" w:author="pete jones" w:date="2022-01-12T17:29:00Z">
              <w:tcPr>
                <w:tcW w:w="616" w:type="dxa"/>
                <w:noWrap/>
                <w:hideMark/>
              </w:tcPr>
            </w:tcPrChange>
          </w:tcPr>
          <w:p w14:paraId="2E0F0C50" w14:textId="77777777" w:rsidR="00D32D2F" w:rsidRPr="00D32D2F" w:rsidRDefault="00D32D2F">
            <w:pPr>
              <w:spacing w:before="0" w:after="0" w:line="240" w:lineRule="auto"/>
              <w:jc w:val="center"/>
              <w:rPr>
                <w:ins w:id="113653" w:author="pete jones" w:date="2022-01-12T17:28:00Z"/>
                <w:sz w:val="20"/>
                <w:szCs w:val="20"/>
                <w:rPrChange w:id="113654" w:author="pete jones" w:date="2022-01-12T17:28:00Z">
                  <w:rPr>
                    <w:ins w:id="113655" w:author="pete jones" w:date="2022-01-12T17:28:00Z"/>
                  </w:rPr>
                </w:rPrChange>
              </w:rPr>
              <w:pPrChange w:id="113656" w:author="pete jones" w:date="2022-01-12T17:29:00Z">
                <w:pPr>
                  <w:jc w:val="left"/>
                </w:pPr>
              </w:pPrChange>
            </w:pPr>
          </w:p>
        </w:tc>
        <w:tc>
          <w:tcPr>
            <w:tcW w:w="616" w:type="dxa"/>
            <w:noWrap/>
            <w:hideMark/>
            <w:tcPrChange w:id="113657" w:author="pete jones" w:date="2022-01-12T17:29:00Z">
              <w:tcPr>
                <w:tcW w:w="616" w:type="dxa"/>
                <w:noWrap/>
                <w:hideMark/>
              </w:tcPr>
            </w:tcPrChange>
          </w:tcPr>
          <w:p w14:paraId="1258147C" w14:textId="77777777" w:rsidR="00D32D2F" w:rsidRPr="00D32D2F" w:rsidRDefault="00D32D2F">
            <w:pPr>
              <w:spacing w:before="0" w:after="0" w:line="240" w:lineRule="auto"/>
              <w:jc w:val="center"/>
              <w:rPr>
                <w:ins w:id="113658" w:author="pete jones" w:date="2022-01-12T17:28:00Z"/>
                <w:sz w:val="20"/>
                <w:szCs w:val="20"/>
                <w:rPrChange w:id="113659" w:author="pete jones" w:date="2022-01-12T17:28:00Z">
                  <w:rPr>
                    <w:ins w:id="113660" w:author="pete jones" w:date="2022-01-12T17:28:00Z"/>
                  </w:rPr>
                </w:rPrChange>
              </w:rPr>
              <w:pPrChange w:id="113661" w:author="pete jones" w:date="2022-01-12T17:29:00Z">
                <w:pPr>
                  <w:jc w:val="left"/>
                </w:pPr>
              </w:pPrChange>
            </w:pPr>
          </w:p>
        </w:tc>
      </w:tr>
      <w:tr w:rsidR="00D32D2F" w:rsidRPr="00D32D2F" w14:paraId="2BEAD4F5" w14:textId="77777777" w:rsidTr="00D32D2F">
        <w:trPr>
          <w:trHeight w:val="300"/>
          <w:jc w:val="center"/>
          <w:ins w:id="113662" w:author="pete jones" w:date="2022-01-12T17:28:00Z"/>
        </w:trPr>
        <w:tc>
          <w:tcPr>
            <w:tcW w:w="868" w:type="dxa"/>
            <w:noWrap/>
            <w:hideMark/>
          </w:tcPr>
          <w:p w14:paraId="74561FA2" w14:textId="77777777" w:rsidR="00D32D2F" w:rsidRPr="00D32D2F" w:rsidRDefault="00D32D2F">
            <w:pPr>
              <w:spacing w:before="0" w:after="0" w:line="240" w:lineRule="auto"/>
              <w:jc w:val="left"/>
              <w:rPr>
                <w:ins w:id="113663" w:author="pete jones" w:date="2022-01-12T17:28:00Z"/>
                <w:sz w:val="20"/>
                <w:szCs w:val="20"/>
                <w:rPrChange w:id="113664" w:author="pete jones" w:date="2022-01-12T17:28:00Z">
                  <w:rPr>
                    <w:ins w:id="113665" w:author="pete jones" w:date="2022-01-12T17:28:00Z"/>
                  </w:rPr>
                </w:rPrChange>
              </w:rPr>
              <w:pPrChange w:id="113666" w:author="pete jones" w:date="2022-01-12T17:28:00Z">
                <w:pPr>
                  <w:jc w:val="left"/>
                </w:pPr>
              </w:pPrChange>
            </w:pPr>
            <w:ins w:id="113667" w:author="pete jones" w:date="2022-01-12T17:28:00Z">
              <w:r w:rsidRPr="00D32D2F">
                <w:rPr>
                  <w:sz w:val="20"/>
                  <w:szCs w:val="20"/>
                  <w:rPrChange w:id="113668" w:author="pete jones" w:date="2022-01-12T17:28:00Z">
                    <w:rPr/>
                  </w:rPrChange>
                </w:rPr>
                <w:lastRenderedPageBreak/>
                <w:t>118</w:t>
              </w:r>
            </w:ins>
          </w:p>
        </w:tc>
        <w:tc>
          <w:tcPr>
            <w:tcW w:w="1516" w:type="dxa"/>
            <w:noWrap/>
            <w:hideMark/>
          </w:tcPr>
          <w:p w14:paraId="27087FCA" w14:textId="77777777" w:rsidR="00D32D2F" w:rsidRPr="00D32D2F" w:rsidRDefault="00D32D2F">
            <w:pPr>
              <w:spacing w:before="0" w:after="0" w:line="240" w:lineRule="auto"/>
              <w:jc w:val="left"/>
              <w:rPr>
                <w:ins w:id="113669" w:author="pete jones" w:date="2022-01-12T17:28:00Z"/>
                <w:sz w:val="20"/>
                <w:szCs w:val="20"/>
                <w:rPrChange w:id="113670" w:author="pete jones" w:date="2022-01-12T17:28:00Z">
                  <w:rPr>
                    <w:ins w:id="113671" w:author="pete jones" w:date="2022-01-12T17:28:00Z"/>
                  </w:rPr>
                </w:rPrChange>
              </w:rPr>
              <w:pPrChange w:id="113672" w:author="pete jones" w:date="2022-01-12T17:28:00Z">
                <w:pPr>
                  <w:jc w:val="left"/>
                </w:pPr>
              </w:pPrChange>
            </w:pPr>
            <w:ins w:id="113673" w:author="pete jones" w:date="2022-01-12T17:28:00Z">
              <w:r w:rsidRPr="00D32D2F">
                <w:rPr>
                  <w:sz w:val="20"/>
                  <w:szCs w:val="20"/>
                  <w:rPrChange w:id="113674" w:author="pete jones" w:date="2022-01-12T17:28:00Z">
                    <w:rPr/>
                  </w:rPrChange>
                </w:rPr>
                <w:t>MTH3120 </w:t>
              </w:r>
            </w:ins>
          </w:p>
        </w:tc>
        <w:tc>
          <w:tcPr>
            <w:tcW w:w="5904" w:type="dxa"/>
            <w:noWrap/>
            <w:hideMark/>
          </w:tcPr>
          <w:p w14:paraId="0C1B3EA1" w14:textId="77777777" w:rsidR="00D32D2F" w:rsidRPr="00D32D2F" w:rsidRDefault="00D32D2F">
            <w:pPr>
              <w:spacing w:before="0" w:after="0" w:line="240" w:lineRule="auto"/>
              <w:jc w:val="left"/>
              <w:rPr>
                <w:ins w:id="113675" w:author="pete jones" w:date="2022-01-12T17:28:00Z"/>
                <w:sz w:val="20"/>
                <w:szCs w:val="20"/>
                <w:rPrChange w:id="113676" w:author="pete jones" w:date="2022-01-12T17:28:00Z">
                  <w:rPr>
                    <w:ins w:id="113677" w:author="pete jones" w:date="2022-01-12T17:28:00Z"/>
                  </w:rPr>
                </w:rPrChange>
              </w:rPr>
              <w:pPrChange w:id="113678" w:author="pete jones" w:date="2022-01-12T17:28:00Z">
                <w:pPr>
                  <w:jc w:val="left"/>
                </w:pPr>
              </w:pPrChange>
            </w:pPr>
            <w:ins w:id="113679" w:author="pete jones" w:date="2022-01-12T17:28:00Z">
              <w:r w:rsidRPr="00D32D2F">
                <w:rPr>
                  <w:sz w:val="20"/>
                  <w:szCs w:val="20"/>
                  <w:rPrChange w:id="113680" w:author="pete jones" w:date="2022-01-12T17:28:00Z">
                    <w:rPr/>
                  </w:rPrChange>
                </w:rPr>
                <w:t>Partial Differential Equations</w:t>
              </w:r>
            </w:ins>
          </w:p>
        </w:tc>
        <w:tc>
          <w:tcPr>
            <w:tcW w:w="616" w:type="dxa"/>
            <w:noWrap/>
            <w:hideMark/>
          </w:tcPr>
          <w:p w14:paraId="0C3E5C97" w14:textId="77777777" w:rsidR="00D32D2F" w:rsidRPr="00D32D2F" w:rsidRDefault="00D32D2F">
            <w:pPr>
              <w:spacing w:before="0" w:after="0" w:line="240" w:lineRule="auto"/>
              <w:jc w:val="center"/>
              <w:rPr>
                <w:ins w:id="113681" w:author="pete jones" w:date="2022-01-12T17:28:00Z"/>
                <w:sz w:val="20"/>
                <w:szCs w:val="20"/>
                <w:rPrChange w:id="113682" w:author="pete jones" w:date="2022-01-12T17:28:00Z">
                  <w:rPr>
                    <w:ins w:id="113683" w:author="pete jones" w:date="2022-01-12T17:28:00Z"/>
                  </w:rPr>
                </w:rPrChange>
              </w:rPr>
              <w:pPrChange w:id="113684" w:author="pete jones" w:date="2022-01-12T17:29:00Z">
                <w:pPr>
                  <w:jc w:val="left"/>
                </w:pPr>
              </w:pPrChange>
            </w:pPr>
            <w:ins w:id="113685" w:author="pete jones" w:date="2022-01-12T17:28:00Z">
              <w:r w:rsidRPr="00D32D2F">
                <w:rPr>
                  <w:sz w:val="20"/>
                  <w:szCs w:val="20"/>
                  <w:rPrChange w:id="113686" w:author="pete jones" w:date="2022-01-12T17:28:00Z">
                    <w:rPr/>
                  </w:rPrChange>
                </w:rPr>
                <w:t>x</w:t>
              </w:r>
            </w:ins>
          </w:p>
        </w:tc>
        <w:tc>
          <w:tcPr>
            <w:tcW w:w="616" w:type="dxa"/>
            <w:noWrap/>
            <w:hideMark/>
          </w:tcPr>
          <w:p w14:paraId="4F72C5E0" w14:textId="77777777" w:rsidR="00D32D2F" w:rsidRPr="00D32D2F" w:rsidRDefault="00D32D2F">
            <w:pPr>
              <w:spacing w:before="0" w:after="0" w:line="240" w:lineRule="auto"/>
              <w:jc w:val="center"/>
              <w:rPr>
                <w:ins w:id="113687" w:author="pete jones" w:date="2022-01-12T17:28:00Z"/>
                <w:sz w:val="20"/>
                <w:szCs w:val="20"/>
                <w:rPrChange w:id="113688" w:author="pete jones" w:date="2022-01-12T17:28:00Z">
                  <w:rPr>
                    <w:ins w:id="113689" w:author="pete jones" w:date="2022-01-12T17:28:00Z"/>
                  </w:rPr>
                </w:rPrChange>
              </w:rPr>
              <w:pPrChange w:id="113690" w:author="pete jones" w:date="2022-01-12T17:29:00Z">
                <w:pPr>
                  <w:jc w:val="left"/>
                </w:pPr>
              </w:pPrChange>
            </w:pPr>
            <w:ins w:id="113691" w:author="pete jones" w:date="2022-01-12T17:28:00Z">
              <w:r w:rsidRPr="00D32D2F">
                <w:rPr>
                  <w:sz w:val="20"/>
                  <w:szCs w:val="20"/>
                  <w:rPrChange w:id="113692" w:author="pete jones" w:date="2022-01-12T17:28:00Z">
                    <w:rPr/>
                  </w:rPrChange>
                </w:rPr>
                <w:t>4</w:t>
              </w:r>
            </w:ins>
          </w:p>
        </w:tc>
        <w:tc>
          <w:tcPr>
            <w:tcW w:w="616" w:type="dxa"/>
            <w:noWrap/>
            <w:hideMark/>
          </w:tcPr>
          <w:p w14:paraId="011E04FC" w14:textId="77777777" w:rsidR="00D32D2F" w:rsidRPr="00D32D2F" w:rsidRDefault="00D32D2F">
            <w:pPr>
              <w:spacing w:before="0" w:after="0" w:line="240" w:lineRule="auto"/>
              <w:jc w:val="center"/>
              <w:rPr>
                <w:ins w:id="113693" w:author="pete jones" w:date="2022-01-12T17:28:00Z"/>
                <w:sz w:val="20"/>
                <w:szCs w:val="20"/>
                <w:rPrChange w:id="113694" w:author="pete jones" w:date="2022-01-12T17:28:00Z">
                  <w:rPr>
                    <w:ins w:id="113695" w:author="pete jones" w:date="2022-01-12T17:28:00Z"/>
                  </w:rPr>
                </w:rPrChange>
              </w:rPr>
              <w:pPrChange w:id="113696" w:author="pete jones" w:date="2022-01-12T17:29:00Z">
                <w:pPr>
                  <w:jc w:val="left"/>
                </w:pPr>
              </w:pPrChange>
            </w:pPr>
            <w:ins w:id="113697" w:author="pete jones" w:date="2022-01-12T17:28:00Z">
              <w:r w:rsidRPr="00D32D2F">
                <w:rPr>
                  <w:sz w:val="20"/>
                  <w:szCs w:val="20"/>
                  <w:rPrChange w:id="113698" w:author="pete jones" w:date="2022-01-12T17:28:00Z">
                    <w:rPr/>
                  </w:rPrChange>
                </w:rPr>
                <w:t>6</w:t>
              </w:r>
            </w:ins>
          </w:p>
        </w:tc>
        <w:tc>
          <w:tcPr>
            <w:tcW w:w="616" w:type="dxa"/>
            <w:noWrap/>
            <w:hideMark/>
          </w:tcPr>
          <w:p w14:paraId="77B1EC85" w14:textId="77777777" w:rsidR="00D32D2F" w:rsidRPr="00D32D2F" w:rsidRDefault="00D32D2F">
            <w:pPr>
              <w:spacing w:before="0" w:after="0" w:line="240" w:lineRule="auto"/>
              <w:jc w:val="center"/>
              <w:rPr>
                <w:ins w:id="113699" w:author="pete jones" w:date="2022-01-12T17:28:00Z"/>
                <w:sz w:val="20"/>
                <w:szCs w:val="20"/>
                <w:rPrChange w:id="113700" w:author="pete jones" w:date="2022-01-12T17:28:00Z">
                  <w:rPr>
                    <w:ins w:id="113701" w:author="pete jones" w:date="2022-01-12T17:28:00Z"/>
                  </w:rPr>
                </w:rPrChange>
              </w:rPr>
              <w:pPrChange w:id="113702" w:author="pete jones" w:date="2022-01-12T17:29:00Z">
                <w:pPr>
                  <w:jc w:val="left"/>
                </w:pPr>
              </w:pPrChange>
            </w:pPr>
            <w:ins w:id="113703" w:author="pete jones" w:date="2022-01-12T17:28:00Z">
              <w:r w:rsidRPr="00D32D2F">
                <w:rPr>
                  <w:sz w:val="20"/>
                  <w:szCs w:val="20"/>
                  <w:rPrChange w:id="113704" w:author="pete jones" w:date="2022-01-12T17:28:00Z">
                    <w:rPr/>
                  </w:rPrChange>
                </w:rPr>
                <w:t>3</w:t>
              </w:r>
            </w:ins>
          </w:p>
        </w:tc>
        <w:tc>
          <w:tcPr>
            <w:tcW w:w="616" w:type="dxa"/>
            <w:noWrap/>
            <w:hideMark/>
          </w:tcPr>
          <w:p w14:paraId="7FCB9443" w14:textId="77777777" w:rsidR="00D32D2F" w:rsidRPr="00D32D2F" w:rsidRDefault="00D32D2F">
            <w:pPr>
              <w:spacing w:before="0" w:after="0" w:line="240" w:lineRule="auto"/>
              <w:jc w:val="center"/>
              <w:rPr>
                <w:ins w:id="113705" w:author="pete jones" w:date="2022-01-12T17:28:00Z"/>
                <w:sz w:val="20"/>
                <w:szCs w:val="20"/>
                <w:rPrChange w:id="113706" w:author="pete jones" w:date="2022-01-12T17:28:00Z">
                  <w:rPr>
                    <w:ins w:id="113707" w:author="pete jones" w:date="2022-01-12T17:28:00Z"/>
                  </w:rPr>
                </w:rPrChange>
              </w:rPr>
              <w:pPrChange w:id="113708" w:author="pete jones" w:date="2022-01-12T17:29:00Z">
                <w:pPr>
                  <w:jc w:val="left"/>
                </w:pPr>
              </w:pPrChange>
            </w:pPr>
            <w:ins w:id="113709" w:author="pete jones" w:date="2022-01-12T17:28:00Z">
              <w:r w:rsidRPr="00D32D2F">
                <w:rPr>
                  <w:sz w:val="20"/>
                  <w:szCs w:val="20"/>
                  <w:rPrChange w:id="113710" w:author="pete jones" w:date="2022-01-12T17:28:00Z">
                    <w:rPr/>
                  </w:rPrChange>
                </w:rPr>
                <w:t>4</w:t>
              </w:r>
            </w:ins>
          </w:p>
        </w:tc>
        <w:tc>
          <w:tcPr>
            <w:tcW w:w="616" w:type="dxa"/>
            <w:noWrap/>
            <w:hideMark/>
          </w:tcPr>
          <w:p w14:paraId="4003D3F0" w14:textId="77777777" w:rsidR="00D32D2F" w:rsidRPr="00D32D2F" w:rsidRDefault="00D32D2F">
            <w:pPr>
              <w:spacing w:before="0" w:after="0" w:line="240" w:lineRule="auto"/>
              <w:jc w:val="center"/>
              <w:rPr>
                <w:ins w:id="113711" w:author="pete jones" w:date="2022-01-12T17:28:00Z"/>
                <w:sz w:val="20"/>
                <w:szCs w:val="20"/>
                <w:rPrChange w:id="113712" w:author="pete jones" w:date="2022-01-12T17:28:00Z">
                  <w:rPr>
                    <w:ins w:id="113713" w:author="pete jones" w:date="2022-01-12T17:28:00Z"/>
                  </w:rPr>
                </w:rPrChange>
              </w:rPr>
              <w:pPrChange w:id="113714" w:author="pete jones" w:date="2022-01-12T17:29:00Z">
                <w:pPr>
                  <w:jc w:val="left"/>
                </w:pPr>
              </w:pPrChange>
            </w:pPr>
            <w:ins w:id="113715" w:author="pete jones" w:date="2022-01-12T17:28:00Z">
              <w:r w:rsidRPr="00D32D2F">
                <w:rPr>
                  <w:sz w:val="20"/>
                  <w:szCs w:val="20"/>
                  <w:rPrChange w:id="113716" w:author="pete jones" w:date="2022-01-12T17:28:00Z">
                    <w:rPr/>
                  </w:rPrChange>
                </w:rPr>
                <w:t>4</w:t>
              </w:r>
            </w:ins>
          </w:p>
        </w:tc>
        <w:tc>
          <w:tcPr>
            <w:tcW w:w="616" w:type="dxa"/>
            <w:noWrap/>
            <w:hideMark/>
          </w:tcPr>
          <w:p w14:paraId="6DE672EE" w14:textId="77777777" w:rsidR="00D32D2F" w:rsidRPr="00D32D2F" w:rsidRDefault="00D32D2F">
            <w:pPr>
              <w:spacing w:before="0" w:after="0" w:line="240" w:lineRule="auto"/>
              <w:jc w:val="center"/>
              <w:rPr>
                <w:ins w:id="113717" w:author="pete jones" w:date="2022-01-12T17:28:00Z"/>
                <w:sz w:val="20"/>
                <w:szCs w:val="20"/>
                <w:rPrChange w:id="113718" w:author="pete jones" w:date="2022-01-12T17:28:00Z">
                  <w:rPr>
                    <w:ins w:id="113719" w:author="pete jones" w:date="2022-01-12T17:28:00Z"/>
                  </w:rPr>
                </w:rPrChange>
              </w:rPr>
              <w:pPrChange w:id="113720" w:author="pete jones" w:date="2022-01-12T17:29:00Z">
                <w:pPr>
                  <w:jc w:val="left"/>
                </w:pPr>
              </w:pPrChange>
            </w:pPr>
            <w:ins w:id="113721" w:author="pete jones" w:date="2022-01-12T17:28:00Z">
              <w:r w:rsidRPr="00D32D2F">
                <w:rPr>
                  <w:sz w:val="20"/>
                  <w:szCs w:val="20"/>
                  <w:rPrChange w:id="113722" w:author="pete jones" w:date="2022-01-12T17:28:00Z">
                    <w:rPr/>
                  </w:rPrChange>
                </w:rPr>
                <w:t>0</w:t>
              </w:r>
            </w:ins>
          </w:p>
        </w:tc>
        <w:tc>
          <w:tcPr>
            <w:tcW w:w="616" w:type="dxa"/>
            <w:noWrap/>
            <w:hideMark/>
          </w:tcPr>
          <w:p w14:paraId="3CD3FF02" w14:textId="77777777" w:rsidR="00D32D2F" w:rsidRPr="00D32D2F" w:rsidRDefault="00D32D2F">
            <w:pPr>
              <w:spacing w:before="0" w:after="0" w:line="240" w:lineRule="auto"/>
              <w:jc w:val="center"/>
              <w:rPr>
                <w:ins w:id="113723" w:author="pete jones" w:date="2022-01-12T17:28:00Z"/>
                <w:sz w:val="20"/>
                <w:szCs w:val="20"/>
                <w:rPrChange w:id="113724" w:author="pete jones" w:date="2022-01-12T17:28:00Z">
                  <w:rPr>
                    <w:ins w:id="113725" w:author="pete jones" w:date="2022-01-12T17:28:00Z"/>
                  </w:rPr>
                </w:rPrChange>
              </w:rPr>
              <w:pPrChange w:id="113726" w:author="pete jones" w:date="2022-01-12T17:29:00Z">
                <w:pPr>
                  <w:jc w:val="left"/>
                </w:pPr>
              </w:pPrChange>
            </w:pPr>
            <w:ins w:id="113727" w:author="pete jones" w:date="2022-01-12T17:28:00Z">
              <w:r w:rsidRPr="00D32D2F">
                <w:rPr>
                  <w:sz w:val="20"/>
                  <w:szCs w:val="20"/>
                  <w:rPrChange w:id="113728" w:author="pete jones" w:date="2022-01-12T17:28:00Z">
                    <w:rPr/>
                  </w:rPrChange>
                </w:rPr>
                <w:t>8</w:t>
              </w:r>
            </w:ins>
          </w:p>
        </w:tc>
      </w:tr>
      <w:tr w:rsidR="00D32D2F" w:rsidRPr="00D32D2F" w14:paraId="13A4B36E" w14:textId="77777777" w:rsidTr="00D32D2F">
        <w:trPr>
          <w:trHeight w:val="300"/>
          <w:jc w:val="center"/>
          <w:ins w:id="113729" w:author="pete jones" w:date="2022-01-12T17:28:00Z"/>
          <w:trPrChange w:id="113730" w:author="pete jones" w:date="2022-01-12T17:29:00Z">
            <w:trPr>
              <w:trHeight w:val="300"/>
            </w:trPr>
          </w:trPrChange>
        </w:trPr>
        <w:tc>
          <w:tcPr>
            <w:tcW w:w="868" w:type="dxa"/>
            <w:noWrap/>
            <w:hideMark/>
            <w:tcPrChange w:id="113731" w:author="pete jones" w:date="2022-01-12T17:29:00Z">
              <w:tcPr>
                <w:tcW w:w="868" w:type="dxa"/>
                <w:noWrap/>
                <w:hideMark/>
              </w:tcPr>
            </w:tcPrChange>
          </w:tcPr>
          <w:p w14:paraId="6AF87DB0" w14:textId="77777777" w:rsidR="00D32D2F" w:rsidRPr="00D32D2F" w:rsidRDefault="00D32D2F">
            <w:pPr>
              <w:spacing w:before="0" w:after="0" w:line="240" w:lineRule="auto"/>
              <w:jc w:val="left"/>
              <w:rPr>
                <w:ins w:id="113732" w:author="pete jones" w:date="2022-01-12T17:28:00Z"/>
                <w:sz w:val="20"/>
                <w:szCs w:val="20"/>
                <w:rPrChange w:id="113733" w:author="pete jones" w:date="2022-01-12T17:28:00Z">
                  <w:rPr>
                    <w:ins w:id="113734" w:author="pete jones" w:date="2022-01-12T17:28:00Z"/>
                  </w:rPr>
                </w:rPrChange>
              </w:rPr>
              <w:pPrChange w:id="113735" w:author="pete jones" w:date="2022-01-12T17:28:00Z">
                <w:pPr>
                  <w:jc w:val="left"/>
                </w:pPr>
              </w:pPrChange>
            </w:pPr>
            <w:ins w:id="113736" w:author="pete jones" w:date="2022-01-12T17:28:00Z">
              <w:r w:rsidRPr="00D32D2F">
                <w:rPr>
                  <w:sz w:val="20"/>
                  <w:szCs w:val="20"/>
                  <w:rPrChange w:id="113737" w:author="pete jones" w:date="2022-01-12T17:28:00Z">
                    <w:rPr/>
                  </w:rPrChange>
                </w:rPr>
                <w:t>119</w:t>
              </w:r>
            </w:ins>
          </w:p>
        </w:tc>
        <w:tc>
          <w:tcPr>
            <w:tcW w:w="1516" w:type="dxa"/>
            <w:noWrap/>
            <w:hideMark/>
            <w:tcPrChange w:id="113738" w:author="pete jones" w:date="2022-01-12T17:29:00Z">
              <w:tcPr>
                <w:tcW w:w="1516" w:type="dxa"/>
                <w:noWrap/>
                <w:hideMark/>
              </w:tcPr>
            </w:tcPrChange>
          </w:tcPr>
          <w:p w14:paraId="59FABC1A" w14:textId="77777777" w:rsidR="00D32D2F" w:rsidRPr="00D32D2F" w:rsidRDefault="00D32D2F">
            <w:pPr>
              <w:spacing w:before="0" w:after="0" w:line="240" w:lineRule="auto"/>
              <w:jc w:val="left"/>
              <w:rPr>
                <w:ins w:id="113739" w:author="pete jones" w:date="2022-01-12T17:28:00Z"/>
                <w:sz w:val="20"/>
                <w:szCs w:val="20"/>
                <w:rPrChange w:id="113740" w:author="pete jones" w:date="2022-01-12T17:28:00Z">
                  <w:rPr>
                    <w:ins w:id="113741" w:author="pete jones" w:date="2022-01-12T17:28:00Z"/>
                  </w:rPr>
                </w:rPrChange>
              </w:rPr>
              <w:pPrChange w:id="113742" w:author="pete jones" w:date="2022-01-12T17:28:00Z">
                <w:pPr>
                  <w:jc w:val="left"/>
                </w:pPr>
              </w:pPrChange>
            </w:pPr>
            <w:ins w:id="113743" w:author="pete jones" w:date="2022-01-12T17:28:00Z">
              <w:r w:rsidRPr="00D32D2F">
                <w:rPr>
                  <w:sz w:val="20"/>
                  <w:szCs w:val="20"/>
                  <w:rPrChange w:id="113744" w:author="pete jones" w:date="2022-01-12T17:28:00Z">
                    <w:rPr/>
                  </w:rPrChange>
                </w:rPr>
                <w:t>MTH3150 </w:t>
              </w:r>
            </w:ins>
          </w:p>
        </w:tc>
        <w:tc>
          <w:tcPr>
            <w:tcW w:w="5904" w:type="dxa"/>
            <w:noWrap/>
            <w:hideMark/>
            <w:tcPrChange w:id="113745" w:author="pete jones" w:date="2022-01-12T17:29:00Z">
              <w:tcPr>
                <w:tcW w:w="5904" w:type="dxa"/>
                <w:noWrap/>
                <w:hideMark/>
              </w:tcPr>
            </w:tcPrChange>
          </w:tcPr>
          <w:p w14:paraId="030F1255" w14:textId="77777777" w:rsidR="00D32D2F" w:rsidRPr="00D32D2F" w:rsidRDefault="00D32D2F">
            <w:pPr>
              <w:spacing w:before="0" w:after="0" w:line="240" w:lineRule="auto"/>
              <w:jc w:val="left"/>
              <w:rPr>
                <w:ins w:id="113746" w:author="pete jones" w:date="2022-01-12T17:28:00Z"/>
                <w:sz w:val="20"/>
                <w:szCs w:val="20"/>
                <w:rPrChange w:id="113747" w:author="pete jones" w:date="2022-01-12T17:28:00Z">
                  <w:rPr>
                    <w:ins w:id="113748" w:author="pete jones" w:date="2022-01-12T17:28:00Z"/>
                  </w:rPr>
                </w:rPrChange>
              </w:rPr>
              <w:pPrChange w:id="113749" w:author="pete jones" w:date="2022-01-12T17:28:00Z">
                <w:pPr>
                  <w:jc w:val="left"/>
                </w:pPr>
              </w:pPrChange>
            </w:pPr>
            <w:ins w:id="113750" w:author="pete jones" w:date="2022-01-12T17:28:00Z">
              <w:r w:rsidRPr="00D32D2F">
                <w:rPr>
                  <w:sz w:val="20"/>
                  <w:szCs w:val="20"/>
                  <w:rPrChange w:id="113751" w:author="pete jones" w:date="2022-01-12T17:28:00Z">
                    <w:rPr/>
                  </w:rPrChange>
                </w:rPr>
                <w:t>Numerical Methods and Scientific Computing</w:t>
              </w:r>
            </w:ins>
          </w:p>
        </w:tc>
        <w:tc>
          <w:tcPr>
            <w:tcW w:w="616" w:type="dxa"/>
            <w:noWrap/>
            <w:hideMark/>
            <w:tcPrChange w:id="113752" w:author="pete jones" w:date="2022-01-12T17:29:00Z">
              <w:tcPr>
                <w:tcW w:w="616" w:type="dxa"/>
                <w:noWrap/>
                <w:hideMark/>
              </w:tcPr>
            </w:tcPrChange>
          </w:tcPr>
          <w:p w14:paraId="743EF508" w14:textId="77777777" w:rsidR="00D32D2F" w:rsidRPr="00D32D2F" w:rsidRDefault="00D32D2F">
            <w:pPr>
              <w:spacing w:before="0" w:after="0" w:line="240" w:lineRule="auto"/>
              <w:jc w:val="center"/>
              <w:rPr>
                <w:ins w:id="113753" w:author="pete jones" w:date="2022-01-12T17:28:00Z"/>
                <w:sz w:val="20"/>
                <w:szCs w:val="20"/>
                <w:rPrChange w:id="113754" w:author="pete jones" w:date="2022-01-12T17:28:00Z">
                  <w:rPr>
                    <w:ins w:id="113755" w:author="pete jones" w:date="2022-01-12T17:28:00Z"/>
                  </w:rPr>
                </w:rPrChange>
              </w:rPr>
              <w:pPrChange w:id="113756" w:author="pete jones" w:date="2022-01-12T17:29:00Z">
                <w:pPr>
                  <w:jc w:val="left"/>
                </w:pPr>
              </w:pPrChange>
            </w:pPr>
            <w:ins w:id="113757" w:author="pete jones" w:date="2022-01-12T17:28:00Z">
              <w:r w:rsidRPr="00D32D2F">
                <w:rPr>
                  <w:sz w:val="20"/>
                  <w:szCs w:val="20"/>
                  <w:rPrChange w:id="113758" w:author="pete jones" w:date="2022-01-12T17:28:00Z">
                    <w:rPr/>
                  </w:rPrChange>
                </w:rPr>
                <w:t>x</w:t>
              </w:r>
            </w:ins>
          </w:p>
        </w:tc>
        <w:tc>
          <w:tcPr>
            <w:tcW w:w="616" w:type="dxa"/>
            <w:noWrap/>
            <w:hideMark/>
            <w:tcPrChange w:id="113759" w:author="pete jones" w:date="2022-01-12T17:29:00Z">
              <w:tcPr>
                <w:tcW w:w="616" w:type="dxa"/>
                <w:noWrap/>
                <w:hideMark/>
              </w:tcPr>
            </w:tcPrChange>
          </w:tcPr>
          <w:p w14:paraId="2E4B2FEB" w14:textId="77777777" w:rsidR="00D32D2F" w:rsidRPr="00D32D2F" w:rsidRDefault="00D32D2F">
            <w:pPr>
              <w:spacing w:before="0" w:after="0" w:line="240" w:lineRule="auto"/>
              <w:jc w:val="center"/>
              <w:rPr>
                <w:ins w:id="113760" w:author="pete jones" w:date="2022-01-12T17:28:00Z"/>
                <w:sz w:val="20"/>
                <w:szCs w:val="20"/>
                <w:rPrChange w:id="113761" w:author="pete jones" w:date="2022-01-12T17:28:00Z">
                  <w:rPr>
                    <w:ins w:id="113762" w:author="pete jones" w:date="2022-01-12T17:28:00Z"/>
                  </w:rPr>
                </w:rPrChange>
              </w:rPr>
              <w:pPrChange w:id="113763" w:author="pete jones" w:date="2022-01-12T17:29:00Z">
                <w:pPr>
                  <w:jc w:val="left"/>
                </w:pPr>
              </w:pPrChange>
            </w:pPr>
            <w:ins w:id="113764" w:author="pete jones" w:date="2022-01-12T17:28:00Z">
              <w:r w:rsidRPr="00D32D2F">
                <w:rPr>
                  <w:sz w:val="20"/>
                  <w:szCs w:val="20"/>
                  <w:rPrChange w:id="113765" w:author="pete jones" w:date="2022-01-12T17:28:00Z">
                    <w:rPr/>
                  </w:rPrChange>
                </w:rPr>
                <w:t>4</w:t>
              </w:r>
            </w:ins>
          </w:p>
        </w:tc>
        <w:tc>
          <w:tcPr>
            <w:tcW w:w="616" w:type="dxa"/>
            <w:noWrap/>
            <w:hideMark/>
            <w:tcPrChange w:id="113766" w:author="pete jones" w:date="2022-01-12T17:29:00Z">
              <w:tcPr>
                <w:tcW w:w="616" w:type="dxa"/>
                <w:noWrap/>
                <w:hideMark/>
              </w:tcPr>
            </w:tcPrChange>
          </w:tcPr>
          <w:p w14:paraId="157A0618" w14:textId="77777777" w:rsidR="00D32D2F" w:rsidRPr="00D32D2F" w:rsidRDefault="00D32D2F">
            <w:pPr>
              <w:spacing w:before="0" w:after="0" w:line="240" w:lineRule="auto"/>
              <w:jc w:val="center"/>
              <w:rPr>
                <w:ins w:id="113767" w:author="pete jones" w:date="2022-01-12T17:28:00Z"/>
                <w:sz w:val="20"/>
                <w:szCs w:val="20"/>
                <w:rPrChange w:id="113768" w:author="pete jones" w:date="2022-01-12T17:28:00Z">
                  <w:rPr>
                    <w:ins w:id="113769" w:author="pete jones" w:date="2022-01-12T17:28:00Z"/>
                  </w:rPr>
                </w:rPrChange>
              </w:rPr>
              <w:pPrChange w:id="113770" w:author="pete jones" w:date="2022-01-12T17:29:00Z">
                <w:pPr>
                  <w:jc w:val="left"/>
                </w:pPr>
              </w:pPrChange>
            </w:pPr>
            <w:ins w:id="113771" w:author="pete jones" w:date="2022-01-12T17:28:00Z">
              <w:r w:rsidRPr="00D32D2F">
                <w:rPr>
                  <w:sz w:val="20"/>
                  <w:szCs w:val="20"/>
                  <w:rPrChange w:id="113772" w:author="pete jones" w:date="2022-01-12T17:28:00Z">
                    <w:rPr/>
                  </w:rPrChange>
                </w:rPr>
                <w:t>6</w:t>
              </w:r>
            </w:ins>
          </w:p>
        </w:tc>
        <w:tc>
          <w:tcPr>
            <w:tcW w:w="616" w:type="dxa"/>
            <w:noWrap/>
            <w:hideMark/>
            <w:tcPrChange w:id="113773" w:author="pete jones" w:date="2022-01-12T17:29:00Z">
              <w:tcPr>
                <w:tcW w:w="616" w:type="dxa"/>
                <w:noWrap/>
                <w:hideMark/>
              </w:tcPr>
            </w:tcPrChange>
          </w:tcPr>
          <w:p w14:paraId="05487148" w14:textId="77777777" w:rsidR="00D32D2F" w:rsidRPr="00D32D2F" w:rsidRDefault="00D32D2F">
            <w:pPr>
              <w:spacing w:before="0" w:after="0" w:line="240" w:lineRule="auto"/>
              <w:jc w:val="center"/>
              <w:rPr>
                <w:ins w:id="113774" w:author="pete jones" w:date="2022-01-12T17:28:00Z"/>
                <w:sz w:val="20"/>
                <w:szCs w:val="20"/>
                <w:rPrChange w:id="113775" w:author="pete jones" w:date="2022-01-12T17:28:00Z">
                  <w:rPr>
                    <w:ins w:id="113776" w:author="pete jones" w:date="2022-01-12T17:28:00Z"/>
                  </w:rPr>
                </w:rPrChange>
              </w:rPr>
              <w:pPrChange w:id="113777" w:author="pete jones" w:date="2022-01-12T17:29:00Z">
                <w:pPr>
                  <w:jc w:val="left"/>
                </w:pPr>
              </w:pPrChange>
            </w:pPr>
            <w:ins w:id="113778" w:author="pete jones" w:date="2022-01-12T17:28:00Z">
              <w:r w:rsidRPr="00D32D2F">
                <w:rPr>
                  <w:sz w:val="20"/>
                  <w:szCs w:val="20"/>
                  <w:rPrChange w:id="113779" w:author="pete jones" w:date="2022-01-12T17:28:00Z">
                    <w:rPr/>
                  </w:rPrChange>
                </w:rPr>
                <w:t>3</w:t>
              </w:r>
            </w:ins>
          </w:p>
        </w:tc>
        <w:tc>
          <w:tcPr>
            <w:tcW w:w="616" w:type="dxa"/>
            <w:noWrap/>
            <w:hideMark/>
            <w:tcPrChange w:id="113780" w:author="pete jones" w:date="2022-01-12T17:29:00Z">
              <w:tcPr>
                <w:tcW w:w="616" w:type="dxa"/>
                <w:noWrap/>
                <w:hideMark/>
              </w:tcPr>
            </w:tcPrChange>
          </w:tcPr>
          <w:p w14:paraId="472E913A" w14:textId="77777777" w:rsidR="00D32D2F" w:rsidRPr="00D32D2F" w:rsidRDefault="00D32D2F">
            <w:pPr>
              <w:spacing w:before="0" w:after="0" w:line="240" w:lineRule="auto"/>
              <w:jc w:val="center"/>
              <w:rPr>
                <w:ins w:id="113781" w:author="pete jones" w:date="2022-01-12T17:28:00Z"/>
                <w:sz w:val="20"/>
                <w:szCs w:val="20"/>
                <w:rPrChange w:id="113782" w:author="pete jones" w:date="2022-01-12T17:28:00Z">
                  <w:rPr>
                    <w:ins w:id="113783" w:author="pete jones" w:date="2022-01-12T17:28:00Z"/>
                  </w:rPr>
                </w:rPrChange>
              </w:rPr>
              <w:pPrChange w:id="113784" w:author="pete jones" w:date="2022-01-12T17:29:00Z">
                <w:pPr>
                  <w:jc w:val="left"/>
                </w:pPr>
              </w:pPrChange>
            </w:pPr>
            <w:ins w:id="113785" w:author="pete jones" w:date="2022-01-12T17:28:00Z">
              <w:r w:rsidRPr="00D32D2F">
                <w:rPr>
                  <w:sz w:val="20"/>
                  <w:szCs w:val="20"/>
                  <w:rPrChange w:id="113786" w:author="pete jones" w:date="2022-01-12T17:28:00Z">
                    <w:rPr/>
                  </w:rPrChange>
                </w:rPr>
                <w:t>4</w:t>
              </w:r>
            </w:ins>
          </w:p>
        </w:tc>
        <w:tc>
          <w:tcPr>
            <w:tcW w:w="616" w:type="dxa"/>
            <w:noWrap/>
            <w:hideMark/>
            <w:tcPrChange w:id="113787" w:author="pete jones" w:date="2022-01-12T17:29:00Z">
              <w:tcPr>
                <w:tcW w:w="616" w:type="dxa"/>
                <w:noWrap/>
                <w:hideMark/>
              </w:tcPr>
            </w:tcPrChange>
          </w:tcPr>
          <w:p w14:paraId="60862F24" w14:textId="77777777" w:rsidR="00D32D2F" w:rsidRPr="00D32D2F" w:rsidRDefault="00D32D2F">
            <w:pPr>
              <w:spacing w:before="0" w:after="0" w:line="240" w:lineRule="auto"/>
              <w:jc w:val="center"/>
              <w:rPr>
                <w:ins w:id="113788" w:author="pete jones" w:date="2022-01-12T17:28:00Z"/>
                <w:sz w:val="20"/>
                <w:szCs w:val="20"/>
                <w:rPrChange w:id="113789" w:author="pete jones" w:date="2022-01-12T17:28:00Z">
                  <w:rPr>
                    <w:ins w:id="113790" w:author="pete jones" w:date="2022-01-12T17:28:00Z"/>
                  </w:rPr>
                </w:rPrChange>
              </w:rPr>
              <w:pPrChange w:id="113791" w:author="pete jones" w:date="2022-01-12T17:29:00Z">
                <w:pPr>
                  <w:jc w:val="left"/>
                </w:pPr>
              </w:pPrChange>
            </w:pPr>
            <w:ins w:id="113792" w:author="pete jones" w:date="2022-01-12T17:28:00Z">
              <w:r w:rsidRPr="00D32D2F">
                <w:rPr>
                  <w:sz w:val="20"/>
                  <w:szCs w:val="20"/>
                  <w:rPrChange w:id="113793" w:author="pete jones" w:date="2022-01-12T17:28:00Z">
                    <w:rPr/>
                  </w:rPrChange>
                </w:rPr>
                <w:t>4</w:t>
              </w:r>
            </w:ins>
          </w:p>
        </w:tc>
        <w:tc>
          <w:tcPr>
            <w:tcW w:w="616" w:type="dxa"/>
            <w:noWrap/>
            <w:hideMark/>
            <w:tcPrChange w:id="113794" w:author="pete jones" w:date="2022-01-12T17:29:00Z">
              <w:tcPr>
                <w:tcW w:w="616" w:type="dxa"/>
                <w:noWrap/>
                <w:hideMark/>
              </w:tcPr>
            </w:tcPrChange>
          </w:tcPr>
          <w:p w14:paraId="16CB6673" w14:textId="77777777" w:rsidR="00D32D2F" w:rsidRPr="00D32D2F" w:rsidRDefault="00D32D2F">
            <w:pPr>
              <w:spacing w:before="0" w:after="0" w:line="240" w:lineRule="auto"/>
              <w:jc w:val="center"/>
              <w:rPr>
                <w:ins w:id="113795" w:author="pete jones" w:date="2022-01-12T17:28:00Z"/>
                <w:sz w:val="20"/>
                <w:szCs w:val="20"/>
                <w:rPrChange w:id="113796" w:author="pete jones" w:date="2022-01-12T17:28:00Z">
                  <w:rPr>
                    <w:ins w:id="113797" w:author="pete jones" w:date="2022-01-12T17:28:00Z"/>
                  </w:rPr>
                </w:rPrChange>
              </w:rPr>
              <w:pPrChange w:id="113798" w:author="pete jones" w:date="2022-01-12T17:29:00Z">
                <w:pPr>
                  <w:jc w:val="left"/>
                </w:pPr>
              </w:pPrChange>
            </w:pPr>
            <w:ins w:id="113799" w:author="pete jones" w:date="2022-01-12T17:28:00Z">
              <w:r w:rsidRPr="00D32D2F">
                <w:rPr>
                  <w:sz w:val="20"/>
                  <w:szCs w:val="20"/>
                  <w:rPrChange w:id="113800" w:author="pete jones" w:date="2022-01-12T17:28:00Z">
                    <w:rPr/>
                  </w:rPrChange>
                </w:rPr>
                <w:t>0</w:t>
              </w:r>
            </w:ins>
          </w:p>
        </w:tc>
        <w:tc>
          <w:tcPr>
            <w:tcW w:w="616" w:type="dxa"/>
            <w:noWrap/>
            <w:hideMark/>
            <w:tcPrChange w:id="113801" w:author="pete jones" w:date="2022-01-12T17:29:00Z">
              <w:tcPr>
                <w:tcW w:w="616" w:type="dxa"/>
                <w:noWrap/>
                <w:hideMark/>
              </w:tcPr>
            </w:tcPrChange>
          </w:tcPr>
          <w:p w14:paraId="1426129C" w14:textId="77777777" w:rsidR="00D32D2F" w:rsidRPr="00D32D2F" w:rsidRDefault="00D32D2F">
            <w:pPr>
              <w:spacing w:before="0" w:after="0" w:line="240" w:lineRule="auto"/>
              <w:jc w:val="center"/>
              <w:rPr>
                <w:ins w:id="113802" w:author="pete jones" w:date="2022-01-12T17:28:00Z"/>
                <w:sz w:val="20"/>
                <w:szCs w:val="20"/>
                <w:rPrChange w:id="113803" w:author="pete jones" w:date="2022-01-12T17:28:00Z">
                  <w:rPr>
                    <w:ins w:id="113804" w:author="pete jones" w:date="2022-01-12T17:28:00Z"/>
                  </w:rPr>
                </w:rPrChange>
              </w:rPr>
              <w:pPrChange w:id="113805" w:author="pete jones" w:date="2022-01-12T17:29:00Z">
                <w:pPr>
                  <w:jc w:val="left"/>
                </w:pPr>
              </w:pPrChange>
            </w:pPr>
            <w:ins w:id="113806" w:author="pete jones" w:date="2022-01-12T17:28:00Z">
              <w:r w:rsidRPr="00D32D2F">
                <w:rPr>
                  <w:sz w:val="20"/>
                  <w:szCs w:val="20"/>
                  <w:rPrChange w:id="113807" w:author="pete jones" w:date="2022-01-12T17:28:00Z">
                    <w:rPr/>
                  </w:rPrChange>
                </w:rPr>
                <w:t>8</w:t>
              </w:r>
            </w:ins>
          </w:p>
        </w:tc>
      </w:tr>
      <w:tr w:rsidR="00D32D2F" w:rsidRPr="00D32D2F" w14:paraId="52696D23" w14:textId="77777777" w:rsidTr="00D32D2F">
        <w:trPr>
          <w:trHeight w:val="300"/>
          <w:jc w:val="center"/>
          <w:ins w:id="113808" w:author="pete jones" w:date="2022-01-12T17:28:00Z"/>
        </w:trPr>
        <w:tc>
          <w:tcPr>
            <w:tcW w:w="868" w:type="dxa"/>
            <w:noWrap/>
            <w:hideMark/>
          </w:tcPr>
          <w:p w14:paraId="308444C0" w14:textId="77777777" w:rsidR="00D32D2F" w:rsidRPr="00D32D2F" w:rsidRDefault="00D32D2F">
            <w:pPr>
              <w:spacing w:before="0" w:after="0" w:line="240" w:lineRule="auto"/>
              <w:jc w:val="left"/>
              <w:rPr>
                <w:ins w:id="113809" w:author="pete jones" w:date="2022-01-12T17:28:00Z"/>
                <w:sz w:val="20"/>
                <w:szCs w:val="20"/>
                <w:rPrChange w:id="113810" w:author="pete jones" w:date="2022-01-12T17:28:00Z">
                  <w:rPr>
                    <w:ins w:id="113811" w:author="pete jones" w:date="2022-01-12T17:28:00Z"/>
                  </w:rPr>
                </w:rPrChange>
              </w:rPr>
              <w:pPrChange w:id="113812" w:author="pete jones" w:date="2022-01-12T17:28:00Z">
                <w:pPr>
                  <w:jc w:val="left"/>
                </w:pPr>
              </w:pPrChange>
            </w:pPr>
            <w:ins w:id="113813" w:author="pete jones" w:date="2022-01-12T17:28:00Z">
              <w:r w:rsidRPr="00D32D2F">
                <w:rPr>
                  <w:sz w:val="20"/>
                  <w:szCs w:val="20"/>
                  <w:rPrChange w:id="113814" w:author="pete jones" w:date="2022-01-12T17:28:00Z">
                    <w:rPr/>
                  </w:rPrChange>
                </w:rPr>
                <w:t>123</w:t>
              </w:r>
            </w:ins>
          </w:p>
        </w:tc>
        <w:tc>
          <w:tcPr>
            <w:tcW w:w="1516" w:type="dxa"/>
            <w:noWrap/>
            <w:hideMark/>
          </w:tcPr>
          <w:p w14:paraId="5D4E3FA8" w14:textId="77777777" w:rsidR="00D32D2F" w:rsidRPr="00D32D2F" w:rsidRDefault="00D32D2F">
            <w:pPr>
              <w:spacing w:before="0" w:after="0" w:line="240" w:lineRule="auto"/>
              <w:jc w:val="left"/>
              <w:rPr>
                <w:ins w:id="113815" w:author="pete jones" w:date="2022-01-12T17:28:00Z"/>
                <w:sz w:val="20"/>
                <w:szCs w:val="20"/>
                <w:rPrChange w:id="113816" w:author="pete jones" w:date="2022-01-12T17:28:00Z">
                  <w:rPr>
                    <w:ins w:id="113817" w:author="pete jones" w:date="2022-01-12T17:28:00Z"/>
                  </w:rPr>
                </w:rPrChange>
              </w:rPr>
              <w:pPrChange w:id="113818" w:author="pete jones" w:date="2022-01-12T17:28:00Z">
                <w:pPr>
                  <w:jc w:val="left"/>
                </w:pPr>
              </w:pPrChange>
            </w:pPr>
            <w:ins w:id="113819" w:author="pete jones" w:date="2022-01-12T17:28:00Z">
              <w:r w:rsidRPr="00D32D2F">
                <w:rPr>
                  <w:sz w:val="20"/>
                  <w:szCs w:val="20"/>
                  <w:rPrChange w:id="113820" w:author="pete jones" w:date="2022-01-12T17:28:00Z">
                    <w:rPr/>
                  </w:rPrChange>
                </w:rPr>
                <w:t>OIE1000 </w:t>
              </w:r>
            </w:ins>
          </w:p>
        </w:tc>
        <w:tc>
          <w:tcPr>
            <w:tcW w:w="5904" w:type="dxa"/>
            <w:noWrap/>
            <w:hideMark/>
          </w:tcPr>
          <w:p w14:paraId="1DECFBEE" w14:textId="77777777" w:rsidR="00D32D2F" w:rsidRPr="00D32D2F" w:rsidRDefault="00D32D2F">
            <w:pPr>
              <w:spacing w:before="0" w:after="0" w:line="240" w:lineRule="auto"/>
              <w:jc w:val="left"/>
              <w:rPr>
                <w:ins w:id="113821" w:author="pete jones" w:date="2022-01-12T17:28:00Z"/>
                <w:sz w:val="20"/>
                <w:szCs w:val="20"/>
                <w:rPrChange w:id="113822" w:author="pete jones" w:date="2022-01-12T17:28:00Z">
                  <w:rPr>
                    <w:ins w:id="113823" w:author="pete jones" w:date="2022-01-12T17:28:00Z"/>
                  </w:rPr>
                </w:rPrChange>
              </w:rPr>
              <w:pPrChange w:id="113824" w:author="pete jones" w:date="2022-01-12T17:28:00Z">
                <w:pPr>
                  <w:jc w:val="left"/>
                </w:pPr>
              </w:pPrChange>
            </w:pPr>
            <w:ins w:id="113825" w:author="pete jones" w:date="2022-01-12T17:28:00Z">
              <w:r w:rsidRPr="00D32D2F">
                <w:rPr>
                  <w:sz w:val="20"/>
                  <w:szCs w:val="20"/>
                  <w:rPrChange w:id="113826" w:author="pete jones" w:date="2022-01-12T17:28:00Z">
                    <w:rPr/>
                  </w:rPrChange>
                </w:rPr>
                <w:t>Olin First Year Introduction OFYI</w:t>
              </w:r>
            </w:ins>
          </w:p>
        </w:tc>
        <w:tc>
          <w:tcPr>
            <w:tcW w:w="616" w:type="dxa"/>
            <w:noWrap/>
            <w:hideMark/>
          </w:tcPr>
          <w:p w14:paraId="2789A285" w14:textId="77777777" w:rsidR="00D32D2F" w:rsidRPr="00D32D2F" w:rsidRDefault="00D32D2F">
            <w:pPr>
              <w:spacing w:before="0" w:after="0" w:line="240" w:lineRule="auto"/>
              <w:jc w:val="center"/>
              <w:rPr>
                <w:ins w:id="113827" w:author="pete jones" w:date="2022-01-12T17:28:00Z"/>
                <w:sz w:val="20"/>
                <w:szCs w:val="20"/>
                <w:rPrChange w:id="113828" w:author="pete jones" w:date="2022-01-12T17:28:00Z">
                  <w:rPr>
                    <w:ins w:id="113829" w:author="pete jones" w:date="2022-01-12T17:28:00Z"/>
                  </w:rPr>
                </w:rPrChange>
              </w:rPr>
              <w:pPrChange w:id="113830" w:author="pete jones" w:date="2022-01-12T17:29:00Z">
                <w:pPr>
                  <w:jc w:val="left"/>
                </w:pPr>
              </w:pPrChange>
            </w:pPr>
            <w:ins w:id="113831" w:author="pete jones" w:date="2022-01-12T17:28:00Z">
              <w:r w:rsidRPr="00D32D2F">
                <w:rPr>
                  <w:sz w:val="20"/>
                  <w:szCs w:val="20"/>
                  <w:rPrChange w:id="113832" w:author="pete jones" w:date="2022-01-12T17:28:00Z">
                    <w:rPr/>
                  </w:rPrChange>
                </w:rPr>
                <w:t>x</w:t>
              </w:r>
            </w:ins>
          </w:p>
        </w:tc>
        <w:tc>
          <w:tcPr>
            <w:tcW w:w="616" w:type="dxa"/>
            <w:noWrap/>
            <w:hideMark/>
          </w:tcPr>
          <w:p w14:paraId="662C7F9D" w14:textId="77777777" w:rsidR="00D32D2F" w:rsidRPr="00D32D2F" w:rsidRDefault="00D32D2F">
            <w:pPr>
              <w:spacing w:before="0" w:after="0" w:line="240" w:lineRule="auto"/>
              <w:jc w:val="center"/>
              <w:rPr>
                <w:ins w:id="113833" w:author="pete jones" w:date="2022-01-12T17:28:00Z"/>
                <w:sz w:val="20"/>
                <w:szCs w:val="20"/>
                <w:rPrChange w:id="113834" w:author="pete jones" w:date="2022-01-12T17:28:00Z">
                  <w:rPr>
                    <w:ins w:id="113835" w:author="pete jones" w:date="2022-01-12T17:28:00Z"/>
                  </w:rPr>
                </w:rPrChange>
              </w:rPr>
              <w:pPrChange w:id="113836" w:author="pete jones" w:date="2022-01-12T17:29:00Z">
                <w:pPr>
                  <w:jc w:val="left"/>
                </w:pPr>
              </w:pPrChange>
            </w:pPr>
            <w:ins w:id="113837" w:author="pete jones" w:date="2022-01-12T17:28:00Z">
              <w:r w:rsidRPr="00D32D2F">
                <w:rPr>
                  <w:sz w:val="20"/>
                  <w:szCs w:val="20"/>
                  <w:rPrChange w:id="113838" w:author="pete jones" w:date="2022-01-12T17:28:00Z">
                    <w:rPr/>
                  </w:rPrChange>
                </w:rPr>
                <w:t>5</w:t>
              </w:r>
            </w:ins>
          </w:p>
        </w:tc>
        <w:tc>
          <w:tcPr>
            <w:tcW w:w="616" w:type="dxa"/>
            <w:noWrap/>
            <w:hideMark/>
          </w:tcPr>
          <w:p w14:paraId="542885D2" w14:textId="77777777" w:rsidR="00D32D2F" w:rsidRPr="00D32D2F" w:rsidRDefault="00D32D2F">
            <w:pPr>
              <w:spacing w:before="0" w:after="0" w:line="240" w:lineRule="auto"/>
              <w:jc w:val="center"/>
              <w:rPr>
                <w:ins w:id="113839" w:author="pete jones" w:date="2022-01-12T17:28:00Z"/>
                <w:sz w:val="20"/>
                <w:szCs w:val="20"/>
                <w:rPrChange w:id="113840" w:author="pete jones" w:date="2022-01-12T17:28:00Z">
                  <w:rPr>
                    <w:ins w:id="113841" w:author="pete jones" w:date="2022-01-12T17:28:00Z"/>
                  </w:rPr>
                </w:rPrChange>
              </w:rPr>
              <w:pPrChange w:id="113842" w:author="pete jones" w:date="2022-01-12T17:29:00Z">
                <w:pPr>
                  <w:jc w:val="left"/>
                </w:pPr>
              </w:pPrChange>
            </w:pPr>
            <w:ins w:id="113843" w:author="pete jones" w:date="2022-01-12T17:28:00Z">
              <w:r w:rsidRPr="00D32D2F">
                <w:rPr>
                  <w:sz w:val="20"/>
                  <w:szCs w:val="20"/>
                  <w:rPrChange w:id="113844" w:author="pete jones" w:date="2022-01-12T17:28:00Z">
                    <w:rPr/>
                  </w:rPrChange>
                </w:rPr>
                <w:t>2</w:t>
              </w:r>
            </w:ins>
          </w:p>
        </w:tc>
        <w:tc>
          <w:tcPr>
            <w:tcW w:w="616" w:type="dxa"/>
            <w:noWrap/>
            <w:hideMark/>
          </w:tcPr>
          <w:p w14:paraId="31A2B6B0" w14:textId="77777777" w:rsidR="00D32D2F" w:rsidRPr="00D32D2F" w:rsidRDefault="00D32D2F">
            <w:pPr>
              <w:spacing w:before="0" w:after="0" w:line="240" w:lineRule="auto"/>
              <w:jc w:val="center"/>
              <w:rPr>
                <w:ins w:id="113845" w:author="pete jones" w:date="2022-01-12T17:28:00Z"/>
                <w:sz w:val="20"/>
                <w:szCs w:val="20"/>
                <w:rPrChange w:id="113846" w:author="pete jones" w:date="2022-01-12T17:28:00Z">
                  <w:rPr>
                    <w:ins w:id="113847" w:author="pete jones" w:date="2022-01-12T17:28:00Z"/>
                  </w:rPr>
                </w:rPrChange>
              </w:rPr>
              <w:pPrChange w:id="113848" w:author="pete jones" w:date="2022-01-12T17:29:00Z">
                <w:pPr>
                  <w:jc w:val="left"/>
                </w:pPr>
              </w:pPrChange>
            </w:pPr>
            <w:ins w:id="113849" w:author="pete jones" w:date="2022-01-12T17:28:00Z">
              <w:r w:rsidRPr="00D32D2F">
                <w:rPr>
                  <w:sz w:val="20"/>
                  <w:szCs w:val="20"/>
                  <w:rPrChange w:id="113850" w:author="pete jones" w:date="2022-01-12T17:28:00Z">
                    <w:rPr/>
                  </w:rPrChange>
                </w:rPr>
                <w:t>1</w:t>
              </w:r>
            </w:ins>
          </w:p>
        </w:tc>
        <w:tc>
          <w:tcPr>
            <w:tcW w:w="616" w:type="dxa"/>
            <w:noWrap/>
            <w:hideMark/>
          </w:tcPr>
          <w:p w14:paraId="4A4738E8" w14:textId="77777777" w:rsidR="00D32D2F" w:rsidRPr="00D32D2F" w:rsidRDefault="00D32D2F">
            <w:pPr>
              <w:spacing w:before="0" w:after="0" w:line="240" w:lineRule="auto"/>
              <w:jc w:val="center"/>
              <w:rPr>
                <w:ins w:id="113851" w:author="pete jones" w:date="2022-01-12T17:28:00Z"/>
                <w:sz w:val="20"/>
                <w:szCs w:val="20"/>
                <w:rPrChange w:id="113852" w:author="pete jones" w:date="2022-01-12T17:28:00Z">
                  <w:rPr>
                    <w:ins w:id="113853" w:author="pete jones" w:date="2022-01-12T17:28:00Z"/>
                  </w:rPr>
                </w:rPrChange>
              </w:rPr>
              <w:pPrChange w:id="113854" w:author="pete jones" w:date="2022-01-12T17:29:00Z">
                <w:pPr>
                  <w:jc w:val="left"/>
                </w:pPr>
              </w:pPrChange>
            </w:pPr>
            <w:ins w:id="113855" w:author="pete jones" w:date="2022-01-12T17:28:00Z">
              <w:r w:rsidRPr="00D32D2F">
                <w:rPr>
                  <w:sz w:val="20"/>
                  <w:szCs w:val="20"/>
                  <w:rPrChange w:id="113856" w:author="pete jones" w:date="2022-01-12T17:28:00Z">
                    <w:rPr/>
                  </w:rPrChange>
                </w:rPr>
                <w:t>1</w:t>
              </w:r>
            </w:ins>
          </w:p>
        </w:tc>
        <w:tc>
          <w:tcPr>
            <w:tcW w:w="616" w:type="dxa"/>
            <w:noWrap/>
            <w:hideMark/>
          </w:tcPr>
          <w:p w14:paraId="295EF440" w14:textId="77777777" w:rsidR="00D32D2F" w:rsidRPr="00D32D2F" w:rsidRDefault="00D32D2F">
            <w:pPr>
              <w:spacing w:before="0" w:after="0" w:line="240" w:lineRule="auto"/>
              <w:jc w:val="center"/>
              <w:rPr>
                <w:ins w:id="113857" w:author="pete jones" w:date="2022-01-12T17:28:00Z"/>
                <w:sz w:val="20"/>
                <w:szCs w:val="20"/>
                <w:rPrChange w:id="113858" w:author="pete jones" w:date="2022-01-12T17:28:00Z">
                  <w:rPr>
                    <w:ins w:id="113859" w:author="pete jones" w:date="2022-01-12T17:28:00Z"/>
                  </w:rPr>
                </w:rPrChange>
              </w:rPr>
              <w:pPrChange w:id="113860" w:author="pete jones" w:date="2022-01-12T17:29:00Z">
                <w:pPr>
                  <w:jc w:val="left"/>
                </w:pPr>
              </w:pPrChange>
            </w:pPr>
            <w:ins w:id="113861" w:author="pete jones" w:date="2022-01-12T17:28:00Z">
              <w:r w:rsidRPr="00D32D2F">
                <w:rPr>
                  <w:sz w:val="20"/>
                  <w:szCs w:val="20"/>
                  <w:rPrChange w:id="113862" w:author="pete jones" w:date="2022-01-12T17:28:00Z">
                    <w:rPr/>
                  </w:rPrChange>
                </w:rPr>
                <w:t>1</w:t>
              </w:r>
            </w:ins>
          </w:p>
        </w:tc>
        <w:tc>
          <w:tcPr>
            <w:tcW w:w="616" w:type="dxa"/>
            <w:noWrap/>
            <w:hideMark/>
          </w:tcPr>
          <w:p w14:paraId="3ACCF82B" w14:textId="77777777" w:rsidR="00D32D2F" w:rsidRPr="00D32D2F" w:rsidRDefault="00D32D2F">
            <w:pPr>
              <w:spacing w:before="0" w:after="0" w:line="240" w:lineRule="auto"/>
              <w:jc w:val="center"/>
              <w:rPr>
                <w:ins w:id="113863" w:author="pete jones" w:date="2022-01-12T17:28:00Z"/>
                <w:sz w:val="20"/>
                <w:szCs w:val="20"/>
                <w:rPrChange w:id="113864" w:author="pete jones" w:date="2022-01-12T17:28:00Z">
                  <w:rPr>
                    <w:ins w:id="113865" w:author="pete jones" w:date="2022-01-12T17:28:00Z"/>
                  </w:rPr>
                </w:rPrChange>
              </w:rPr>
              <w:pPrChange w:id="113866" w:author="pete jones" w:date="2022-01-12T17:29:00Z">
                <w:pPr>
                  <w:jc w:val="left"/>
                </w:pPr>
              </w:pPrChange>
            </w:pPr>
            <w:ins w:id="113867" w:author="pete jones" w:date="2022-01-12T17:28:00Z">
              <w:r w:rsidRPr="00D32D2F">
                <w:rPr>
                  <w:sz w:val="20"/>
                  <w:szCs w:val="20"/>
                  <w:rPrChange w:id="113868" w:author="pete jones" w:date="2022-01-12T17:28:00Z">
                    <w:rPr/>
                  </w:rPrChange>
                </w:rPr>
                <w:t>0</w:t>
              </w:r>
            </w:ins>
          </w:p>
        </w:tc>
        <w:tc>
          <w:tcPr>
            <w:tcW w:w="616" w:type="dxa"/>
            <w:noWrap/>
            <w:hideMark/>
          </w:tcPr>
          <w:p w14:paraId="645956F2" w14:textId="77777777" w:rsidR="00D32D2F" w:rsidRPr="00D32D2F" w:rsidRDefault="00D32D2F">
            <w:pPr>
              <w:spacing w:before="0" w:after="0" w:line="240" w:lineRule="auto"/>
              <w:jc w:val="center"/>
              <w:rPr>
                <w:ins w:id="113869" w:author="pete jones" w:date="2022-01-12T17:28:00Z"/>
                <w:sz w:val="20"/>
                <w:szCs w:val="20"/>
                <w:rPrChange w:id="113870" w:author="pete jones" w:date="2022-01-12T17:28:00Z">
                  <w:rPr>
                    <w:ins w:id="113871" w:author="pete jones" w:date="2022-01-12T17:28:00Z"/>
                  </w:rPr>
                </w:rPrChange>
              </w:rPr>
              <w:pPrChange w:id="113872" w:author="pete jones" w:date="2022-01-12T17:29:00Z">
                <w:pPr>
                  <w:jc w:val="left"/>
                </w:pPr>
              </w:pPrChange>
            </w:pPr>
            <w:ins w:id="113873" w:author="pete jones" w:date="2022-01-12T17:28:00Z">
              <w:r w:rsidRPr="00D32D2F">
                <w:rPr>
                  <w:sz w:val="20"/>
                  <w:szCs w:val="20"/>
                  <w:rPrChange w:id="113874" w:author="pete jones" w:date="2022-01-12T17:28:00Z">
                    <w:rPr/>
                  </w:rPrChange>
                </w:rPr>
                <w:t>3</w:t>
              </w:r>
            </w:ins>
          </w:p>
        </w:tc>
      </w:tr>
      <w:tr w:rsidR="00D32D2F" w:rsidRPr="00D32D2F" w14:paraId="298D1957" w14:textId="77777777" w:rsidTr="00D32D2F">
        <w:trPr>
          <w:trHeight w:val="300"/>
          <w:jc w:val="center"/>
          <w:ins w:id="113875" w:author="pete jones" w:date="2022-01-12T17:28:00Z"/>
          <w:trPrChange w:id="113876" w:author="pete jones" w:date="2022-01-12T17:29:00Z">
            <w:trPr>
              <w:trHeight w:val="300"/>
            </w:trPr>
          </w:trPrChange>
        </w:trPr>
        <w:tc>
          <w:tcPr>
            <w:tcW w:w="868" w:type="dxa"/>
            <w:noWrap/>
            <w:hideMark/>
            <w:tcPrChange w:id="113877" w:author="pete jones" w:date="2022-01-12T17:29:00Z">
              <w:tcPr>
                <w:tcW w:w="868" w:type="dxa"/>
                <w:noWrap/>
                <w:hideMark/>
              </w:tcPr>
            </w:tcPrChange>
          </w:tcPr>
          <w:p w14:paraId="318CAEC8" w14:textId="77777777" w:rsidR="00D32D2F" w:rsidRPr="00D32D2F" w:rsidRDefault="00D32D2F">
            <w:pPr>
              <w:spacing w:before="0" w:after="0" w:line="240" w:lineRule="auto"/>
              <w:jc w:val="left"/>
              <w:rPr>
                <w:ins w:id="113878" w:author="pete jones" w:date="2022-01-12T17:28:00Z"/>
                <w:sz w:val="20"/>
                <w:szCs w:val="20"/>
                <w:rPrChange w:id="113879" w:author="pete jones" w:date="2022-01-12T17:28:00Z">
                  <w:rPr>
                    <w:ins w:id="113880" w:author="pete jones" w:date="2022-01-12T17:28:00Z"/>
                  </w:rPr>
                </w:rPrChange>
              </w:rPr>
              <w:pPrChange w:id="113881" w:author="pete jones" w:date="2022-01-12T17:28:00Z">
                <w:pPr>
                  <w:jc w:val="left"/>
                </w:pPr>
              </w:pPrChange>
            </w:pPr>
            <w:ins w:id="113882" w:author="pete jones" w:date="2022-01-12T17:28:00Z">
              <w:r w:rsidRPr="00D32D2F">
                <w:rPr>
                  <w:sz w:val="20"/>
                  <w:szCs w:val="20"/>
                  <w:rPrChange w:id="113883" w:author="pete jones" w:date="2022-01-12T17:28:00Z">
                    <w:rPr/>
                  </w:rPrChange>
                </w:rPr>
                <w:t>124</w:t>
              </w:r>
            </w:ins>
          </w:p>
        </w:tc>
        <w:tc>
          <w:tcPr>
            <w:tcW w:w="1516" w:type="dxa"/>
            <w:noWrap/>
            <w:hideMark/>
            <w:tcPrChange w:id="113884" w:author="pete jones" w:date="2022-01-12T17:29:00Z">
              <w:tcPr>
                <w:tcW w:w="1516" w:type="dxa"/>
                <w:noWrap/>
                <w:hideMark/>
              </w:tcPr>
            </w:tcPrChange>
          </w:tcPr>
          <w:p w14:paraId="7D1A0B0A" w14:textId="77777777" w:rsidR="00D32D2F" w:rsidRPr="00D32D2F" w:rsidRDefault="00D32D2F">
            <w:pPr>
              <w:spacing w:before="0" w:after="0" w:line="240" w:lineRule="auto"/>
              <w:jc w:val="left"/>
              <w:rPr>
                <w:ins w:id="113885" w:author="pete jones" w:date="2022-01-12T17:28:00Z"/>
                <w:sz w:val="20"/>
                <w:szCs w:val="20"/>
                <w:rPrChange w:id="113886" w:author="pete jones" w:date="2022-01-12T17:28:00Z">
                  <w:rPr>
                    <w:ins w:id="113887" w:author="pete jones" w:date="2022-01-12T17:28:00Z"/>
                  </w:rPr>
                </w:rPrChange>
              </w:rPr>
              <w:pPrChange w:id="113888" w:author="pete jones" w:date="2022-01-12T17:28:00Z">
                <w:pPr>
                  <w:jc w:val="left"/>
                </w:pPr>
              </w:pPrChange>
            </w:pPr>
            <w:ins w:id="113889" w:author="pete jones" w:date="2022-01-12T17:28:00Z">
              <w:r w:rsidRPr="00D32D2F">
                <w:rPr>
                  <w:sz w:val="20"/>
                  <w:szCs w:val="20"/>
                  <w:rPrChange w:id="113890" w:author="pete jones" w:date="2022-01-12T17:28:00Z">
                    <w:rPr/>
                  </w:rPrChange>
                </w:rPr>
                <w:t>SCI1111</w:t>
              </w:r>
            </w:ins>
          </w:p>
        </w:tc>
        <w:tc>
          <w:tcPr>
            <w:tcW w:w="5904" w:type="dxa"/>
            <w:noWrap/>
            <w:hideMark/>
            <w:tcPrChange w:id="113891" w:author="pete jones" w:date="2022-01-12T17:29:00Z">
              <w:tcPr>
                <w:tcW w:w="5904" w:type="dxa"/>
                <w:noWrap/>
                <w:hideMark/>
              </w:tcPr>
            </w:tcPrChange>
          </w:tcPr>
          <w:p w14:paraId="6B267D69" w14:textId="77777777" w:rsidR="00D32D2F" w:rsidRPr="00D32D2F" w:rsidRDefault="00D32D2F">
            <w:pPr>
              <w:spacing w:before="0" w:after="0" w:line="240" w:lineRule="auto"/>
              <w:jc w:val="left"/>
              <w:rPr>
                <w:ins w:id="113892" w:author="pete jones" w:date="2022-01-12T17:28:00Z"/>
                <w:sz w:val="20"/>
                <w:szCs w:val="20"/>
                <w:rPrChange w:id="113893" w:author="pete jones" w:date="2022-01-12T17:28:00Z">
                  <w:rPr>
                    <w:ins w:id="113894" w:author="pete jones" w:date="2022-01-12T17:28:00Z"/>
                  </w:rPr>
                </w:rPrChange>
              </w:rPr>
              <w:pPrChange w:id="113895" w:author="pete jones" w:date="2022-01-12T17:28:00Z">
                <w:pPr>
                  <w:jc w:val="left"/>
                </w:pPr>
              </w:pPrChange>
            </w:pPr>
            <w:ins w:id="113896" w:author="pete jones" w:date="2022-01-12T17:28:00Z">
              <w:r w:rsidRPr="00D32D2F">
                <w:rPr>
                  <w:sz w:val="20"/>
                  <w:szCs w:val="20"/>
                  <w:rPrChange w:id="113897" w:author="pete jones" w:date="2022-01-12T17:28:00Z">
                    <w:rPr/>
                  </w:rPrChange>
                </w:rPr>
                <w:t>Modeling and Simulation of the Physical World</w:t>
              </w:r>
            </w:ins>
          </w:p>
        </w:tc>
        <w:tc>
          <w:tcPr>
            <w:tcW w:w="616" w:type="dxa"/>
            <w:noWrap/>
            <w:hideMark/>
            <w:tcPrChange w:id="113898" w:author="pete jones" w:date="2022-01-12T17:29:00Z">
              <w:tcPr>
                <w:tcW w:w="616" w:type="dxa"/>
                <w:noWrap/>
                <w:hideMark/>
              </w:tcPr>
            </w:tcPrChange>
          </w:tcPr>
          <w:p w14:paraId="3EA60BDF" w14:textId="77777777" w:rsidR="00D32D2F" w:rsidRPr="00D32D2F" w:rsidRDefault="00D32D2F">
            <w:pPr>
              <w:spacing w:before="0" w:after="0" w:line="240" w:lineRule="auto"/>
              <w:jc w:val="center"/>
              <w:rPr>
                <w:ins w:id="113899" w:author="pete jones" w:date="2022-01-12T17:28:00Z"/>
                <w:sz w:val="20"/>
                <w:szCs w:val="20"/>
                <w:rPrChange w:id="113900" w:author="pete jones" w:date="2022-01-12T17:28:00Z">
                  <w:rPr>
                    <w:ins w:id="113901" w:author="pete jones" w:date="2022-01-12T17:28:00Z"/>
                  </w:rPr>
                </w:rPrChange>
              </w:rPr>
              <w:pPrChange w:id="113902" w:author="pete jones" w:date="2022-01-12T17:29:00Z">
                <w:pPr>
                  <w:jc w:val="left"/>
                </w:pPr>
              </w:pPrChange>
            </w:pPr>
            <w:ins w:id="113903" w:author="pete jones" w:date="2022-01-12T17:28:00Z">
              <w:r w:rsidRPr="00D32D2F">
                <w:rPr>
                  <w:sz w:val="20"/>
                  <w:szCs w:val="20"/>
                  <w:rPrChange w:id="113904" w:author="pete jones" w:date="2022-01-12T17:28:00Z">
                    <w:rPr/>
                  </w:rPrChange>
                </w:rPr>
                <w:t>x</w:t>
              </w:r>
            </w:ins>
          </w:p>
        </w:tc>
        <w:tc>
          <w:tcPr>
            <w:tcW w:w="616" w:type="dxa"/>
            <w:noWrap/>
            <w:hideMark/>
            <w:tcPrChange w:id="113905" w:author="pete jones" w:date="2022-01-12T17:29:00Z">
              <w:tcPr>
                <w:tcW w:w="616" w:type="dxa"/>
                <w:noWrap/>
                <w:hideMark/>
              </w:tcPr>
            </w:tcPrChange>
          </w:tcPr>
          <w:p w14:paraId="0322450E" w14:textId="77777777" w:rsidR="00D32D2F" w:rsidRPr="00D32D2F" w:rsidRDefault="00D32D2F">
            <w:pPr>
              <w:spacing w:before="0" w:after="0" w:line="240" w:lineRule="auto"/>
              <w:jc w:val="center"/>
              <w:rPr>
                <w:ins w:id="113906" w:author="pete jones" w:date="2022-01-12T17:28:00Z"/>
                <w:sz w:val="20"/>
                <w:szCs w:val="20"/>
                <w:rPrChange w:id="113907" w:author="pete jones" w:date="2022-01-12T17:28:00Z">
                  <w:rPr>
                    <w:ins w:id="113908" w:author="pete jones" w:date="2022-01-12T17:28:00Z"/>
                  </w:rPr>
                </w:rPrChange>
              </w:rPr>
              <w:pPrChange w:id="113909" w:author="pete jones" w:date="2022-01-12T17:29:00Z">
                <w:pPr>
                  <w:jc w:val="left"/>
                </w:pPr>
              </w:pPrChange>
            </w:pPr>
            <w:ins w:id="113910" w:author="pete jones" w:date="2022-01-12T17:28:00Z">
              <w:r w:rsidRPr="00D32D2F">
                <w:rPr>
                  <w:sz w:val="20"/>
                  <w:szCs w:val="20"/>
                  <w:rPrChange w:id="113911" w:author="pete jones" w:date="2022-01-12T17:28:00Z">
                    <w:rPr/>
                  </w:rPrChange>
                </w:rPr>
                <w:t>6</w:t>
              </w:r>
            </w:ins>
          </w:p>
        </w:tc>
        <w:tc>
          <w:tcPr>
            <w:tcW w:w="616" w:type="dxa"/>
            <w:noWrap/>
            <w:hideMark/>
            <w:tcPrChange w:id="113912" w:author="pete jones" w:date="2022-01-12T17:29:00Z">
              <w:tcPr>
                <w:tcW w:w="616" w:type="dxa"/>
                <w:noWrap/>
                <w:hideMark/>
              </w:tcPr>
            </w:tcPrChange>
          </w:tcPr>
          <w:p w14:paraId="54BFD1CC" w14:textId="77777777" w:rsidR="00D32D2F" w:rsidRPr="00D32D2F" w:rsidRDefault="00D32D2F">
            <w:pPr>
              <w:spacing w:before="0" w:after="0" w:line="240" w:lineRule="auto"/>
              <w:jc w:val="center"/>
              <w:rPr>
                <w:ins w:id="113913" w:author="pete jones" w:date="2022-01-12T17:28:00Z"/>
                <w:sz w:val="20"/>
                <w:szCs w:val="20"/>
                <w:rPrChange w:id="113914" w:author="pete jones" w:date="2022-01-12T17:28:00Z">
                  <w:rPr>
                    <w:ins w:id="113915" w:author="pete jones" w:date="2022-01-12T17:28:00Z"/>
                  </w:rPr>
                </w:rPrChange>
              </w:rPr>
              <w:pPrChange w:id="113916" w:author="pete jones" w:date="2022-01-12T17:29:00Z">
                <w:pPr>
                  <w:jc w:val="left"/>
                </w:pPr>
              </w:pPrChange>
            </w:pPr>
            <w:ins w:id="113917" w:author="pete jones" w:date="2022-01-12T17:28:00Z">
              <w:r w:rsidRPr="00D32D2F">
                <w:rPr>
                  <w:sz w:val="20"/>
                  <w:szCs w:val="20"/>
                  <w:rPrChange w:id="113918" w:author="pete jones" w:date="2022-01-12T17:28:00Z">
                    <w:rPr/>
                  </w:rPrChange>
                </w:rPr>
                <w:t>1</w:t>
              </w:r>
            </w:ins>
          </w:p>
        </w:tc>
        <w:tc>
          <w:tcPr>
            <w:tcW w:w="616" w:type="dxa"/>
            <w:noWrap/>
            <w:hideMark/>
            <w:tcPrChange w:id="113919" w:author="pete jones" w:date="2022-01-12T17:29:00Z">
              <w:tcPr>
                <w:tcW w:w="616" w:type="dxa"/>
                <w:noWrap/>
                <w:hideMark/>
              </w:tcPr>
            </w:tcPrChange>
          </w:tcPr>
          <w:p w14:paraId="5DE0634A" w14:textId="77777777" w:rsidR="00D32D2F" w:rsidRPr="00D32D2F" w:rsidRDefault="00D32D2F">
            <w:pPr>
              <w:spacing w:before="0" w:after="0" w:line="240" w:lineRule="auto"/>
              <w:jc w:val="center"/>
              <w:rPr>
                <w:ins w:id="113920" w:author="pete jones" w:date="2022-01-12T17:28:00Z"/>
                <w:sz w:val="20"/>
                <w:szCs w:val="20"/>
                <w:rPrChange w:id="113921" w:author="pete jones" w:date="2022-01-12T17:28:00Z">
                  <w:rPr>
                    <w:ins w:id="113922" w:author="pete jones" w:date="2022-01-12T17:28:00Z"/>
                  </w:rPr>
                </w:rPrChange>
              </w:rPr>
              <w:pPrChange w:id="113923" w:author="pete jones" w:date="2022-01-12T17:29:00Z">
                <w:pPr>
                  <w:jc w:val="left"/>
                </w:pPr>
              </w:pPrChange>
            </w:pPr>
            <w:ins w:id="113924" w:author="pete jones" w:date="2022-01-12T17:28:00Z">
              <w:r w:rsidRPr="00D32D2F">
                <w:rPr>
                  <w:sz w:val="20"/>
                  <w:szCs w:val="20"/>
                  <w:rPrChange w:id="113925" w:author="pete jones" w:date="2022-01-12T17:28:00Z">
                    <w:rPr/>
                  </w:rPrChange>
                </w:rPr>
                <w:t>1</w:t>
              </w:r>
            </w:ins>
          </w:p>
        </w:tc>
        <w:tc>
          <w:tcPr>
            <w:tcW w:w="616" w:type="dxa"/>
            <w:noWrap/>
            <w:hideMark/>
            <w:tcPrChange w:id="113926" w:author="pete jones" w:date="2022-01-12T17:29:00Z">
              <w:tcPr>
                <w:tcW w:w="616" w:type="dxa"/>
                <w:noWrap/>
                <w:hideMark/>
              </w:tcPr>
            </w:tcPrChange>
          </w:tcPr>
          <w:p w14:paraId="044DF91C" w14:textId="77777777" w:rsidR="00D32D2F" w:rsidRPr="00D32D2F" w:rsidRDefault="00D32D2F">
            <w:pPr>
              <w:spacing w:before="0" w:after="0" w:line="240" w:lineRule="auto"/>
              <w:jc w:val="center"/>
              <w:rPr>
                <w:ins w:id="113927" w:author="pete jones" w:date="2022-01-12T17:28:00Z"/>
                <w:sz w:val="20"/>
                <w:szCs w:val="20"/>
                <w:rPrChange w:id="113928" w:author="pete jones" w:date="2022-01-12T17:28:00Z">
                  <w:rPr>
                    <w:ins w:id="113929" w:author="pete jones" w:date="2022-01-12T17:28:00Z"/>
                  </w:rPr>
                </w:rPrChange>
              </w:rPr>
              <w:pPrChange w:id="113930" w:author="pete jones" w:date="2022-01-12T17:29:00Z">
                <w:pPr>
                  <w:jc w:val="left"/>
                </w:pPr>
              </w:pPrChange>
            </w:pPr>
            <w:ins w:id="113931" w:author="pete jones" w:date="2022-01-12T17:28:00Z">
              <w:r w:rsidRPr="00D32D2F">
                <w:rPr>
                  <w:sz w:val="20"/>
                  <w:szCs w:val="20"/>
                  <w:rPrChange w:id="113932" w:author="pete jones" w:date="2022-01-12T17:28:00Z">
                    <w:rPr/>
                  </w:rPrChange>
                </w:rPr>
                <w:t>2</w:t>
              </w:r>
            </w:ins>
          </w:p>
        </w:tc>
        <w:tc>
          <w:tcPr>
            <w:tcW w:w="616" w:type="dxa"/>
            <w:noWrap/>
            <w:hideMark/>
            <w:tcPrChange w:id="113933" w:author="pete jones" w:date="2022-01-12T17:29:00Z">
              <w:tcPr>
                <w:tcW w:w="616" w:type="dxa"/>
                <w:noWrap/>
                <w:hideMark/>
              </w:tcPr>
            </w:tcPrChange>
          </w:tcPr>
          <w:p w14:paraId="3E5A57E0" w14:textId="77777777" w:rsidR="00D32D2F" w:rsidRPr="00D32D2F" w:rsidRDefault="00D32D2F">
            <w:pPr>
              <w:spacing w:before="0" w:after="0" w:line="240" w:lineRule="auto"/>
              <w:jc w:val="center"/>
              <w:rPr>
                <w:ins w:id="113934" w:author="pete jones" w:date="2022-01-12T17:28:00Z"/>
                <w:sz w:val="20"/>
                <w:szCs w:val="20"/>
                <w:rPrChange w:id="113935" w:author="pete jones" w:date="2022-01-12T17:28:00Z">
                  <w:rPr>
                    <w:ins w:id="113936" w:author="pete jones" w:date="2022-01-12T17:28:00Z"/>
                  </w:rPr>
                </w:rPrChange>
              </w:rPr>
              <w:pPrChange w:id="113937" w:author="pete jones" w:date="2022-01-12T17:29:00Z">
                <w:pPr>
                  <w:jc w:val="left"/>
                </w:pPr>
              </w:pPrChange>
            </w:pPr>
          </w:p>
        </w:tc>
        <w:tc>
          <w:tcPr>
            <w:tcW w:w="616" w:type="dxa"/>
            <w:noWrap/>
            <w:hideMark/>
            <w:tcPrChange w:id="113938" w:author="pete jones" w:date="2022-01-12T17:29:00Z">
              <w:tcPr>
                <w:tcW w:w="616" w:type="dxa"/>
                <w:noWrap/>
                <w:hideMark/>
              </w:tcPr>
            </w:tcPrChange>
          </w:tcPr>
          <w:p w14:paraId="2AEA08C3" w14:textId="77777777" w:rsidR="00D32D2F" w:rsidRPr="00D32D2F" w:rsidRDefault="00D32D2F">
            <w:pPr>
              <w:spacing w:before="0" w:after="0" w:line="240" w:lineRule="auto"/>
              <w:jc w:val="center"/>
              <w:rPr>
                <w:ins w:id="113939" w:author="pete jones" w:date="2022-01-12T17:28:00Z"/>
                <w:sz w:val="20"/>
                <w:szCs w:val="20"/>
                <w:rPrChange w:id="113940" w:author="pete jones" w:date="2022-01-12T17:28:00Z">
                  <w:rPr>
                    <w:ins w:id="113941" w:author="pete jones" w:date="2022-01-12T17:28:00Z"/>
                  </w:rPr>
                </w:rPrChange>
              </w:rPr>
              <w:pPrChange w:id="113942" w:author="pete jones" w:date="2022-01-12T17:29:00Z">
                <w:pPr>
                  <w:jc w:val="left"/>
                </w:pPr>
              </w:pPrChange>
            </w:pPr>
          </w:p>
        </w:tc>
        <w:tc>
          <w:tcPr>
            <w:tcW w:w="616" w:type="dxa"/>
            <w:noWrap/>
            <w:hideMark/>
            <w:tcPrChange w:id="113943" w:author="pete jones" w:date="2022-01-12T17:29:00Z">
              <w:tcPr>
                <w:tcW w:w="616" w:type="dxa"/>
                <w:noWrap/>
                <w:hideMark/>
              </w:tcPr>
            </w:tcPrChange>
          </w:tcPr>
          <w:p w14:paraId="6F5EF941" w14:textId="77777777" w:rsidR="00D32D2F" w:rsidRPr="00D32D2F" w:rsidRDefault="00D32D2F">
            <w:pPr>
              <w:spacing w:before="0" w:after="0" w:line="240" w:lineRule="auto"/>
              <w:jc w:val="center"/>
              <w:rPr>
                <w:ins w:id="113944" w:author="pete jones" w:date="2022-01-12T17:28:00Z"/>
                <w:sz w:val="20"/>
                <w:szCs w:val="20"/>
                <w:rPrChange w:id="113945" w:author="pete jones" w:date="2022-01-12T17:28:00Z">
                  <w:rPr>
                    <w:ins w:id="113946" w:author="pete jones" w:date="2022-01-12T17:28:00Z"/>
                  </w:rPr>
                </w:rPrChange>
              </w:rPr>
              <w:pPrChange w:id="113947" w:author="pete jones" w:date="2022-01-12T17:29:00Z">
                <w:pPr>
                  <w:jc w:val="left"/>
                </w:pPr>
              </w:pPrChange>
            </w:pPr>
          </w:p>
        </w:tc>
      </w:tr>
      <w:tr w:rsidR="00D32D2F" w:rsidRPr="00D32D2F" w14:paraId="1D08EC16" w14:textId="77777777" w:rsidTr="00D32D2F">
        <w:trPr>
          <w:trHeight w:val="300"/>
          <w:jc w:val="center"/>
          <w:ins w:id="113948" w:author="pete jones" w:date="2022-01-12T17:28:00Z"/>
        </w:trPr>
        <w:tc>
          <w:tcPr>
            <w:tcW w:w="868" w:type="dxa"/>
            <w:noWrap/>
            <w:hideMark/>
          </w:tcPr>
          <w:p w14:paraId="2511F9A5" w14:textId="77777777" w:rsidR="00D32D2F" w:rsidRPr="00D32D2F" w:rsidRDefault="00D32D2F">
            <w:pPr>
              <w:spacing w:before="0" w:after="0" w:line="240" w:lineRule="auto"/>
              <w:jc w:val="left"/>
              <w:rPr>
                <w:ins w:id="113949" w:author="pete jones" w:date="2022-01-12T17:28:00Z"/>
                <w:sz w:val="20"/>
                <w:szCs w:val="20"/>
                <w:rPrChange w:id="113950" w:author="pete jones" w:date="2022-01-12T17:28:00Z">
                  <w:rPr>
                    <w:ins w:id="113951" w:author="pete jones" w:date="2022-01-12T17:28:00Z"/>
                  </w:rPr>
                </w:rPrChange>
              </w:rPr>
              <w:pPrChange w:id="113952" w:author="pete jones" w:date="2022-01-12T17:28:00Z">
                <w:pPr>
                  <w:jc w:val="left"/>
                </w:pPr>
              </w:pPrChange>
            </w:pPr>
            <w:ins w:id="113953" w:author="pete jones" w:date="2022-01-12T17:28:00Z">
              <w:r w:rsidRPr="00D32D2F">
                <w:rPr>
                  <w:sz w:val="20"/>
                  <w:szCs w:val="20"/>
                  <w:rPrChange w:id="113954" w:author="pete jones" w:date="2022-01-12T17:28:00Z">
                    <w:rPr/>
                  </w:rPrChange>
                </w:rPr>
                <w:t>125</w:t>
              </w:r>
            </w:ins>
          </w:p>
        </w:tc>
        <w:tc>
          <w:tcPr>
            <w:tcW w:w="1516" w:type="dxa"/>
            <w:noWrap/>
            <w:hideMark/>
          </w:tcPr>
          <w:p w14:paraId="3DA2FD04" w14:textId="77777777" w:rsidR="00D32D2F" w:rsidRPr="00D32D2F" w:rsidRDefault="00D32D2F">
            <w:pPr>
              <w:spacing w:before="0" w:after="0" w:line="240" w:lineRule="auto"/>
              <w:jc w:val="left"/>
              <w:rPr>
                <w:ins w:id="113955" w:author="pete jones" w:date="2022-01-12T17:28:00Z"/>
                <w:sz w:val="20"/>
                <w:szCs w:val="20"/>
                <w:rPrChange w:id="113956" w:author="pete jones" w:date="2022-01-12T17:28:00Z">
                  <w:rPr>
                    <w:ins w:id="113957" w:author="pete jones" w:date="2022-01-12T17:28:00Z"/>
                  </w:rPr>
                </w:rPrChange>
              </w:rPr>
              <w:pPrChange w:id="113958" w:author="pete jones" w:date="2022-01-12T17:28:00Z">
                <w:pPr>
                  <w:jc w:val="left"/>
                </w:pPr>
              </w:pPrChange>
            </w:pPr>
            <w:ins w:id="113959" w:author="pete jones" w:date="2022-01-12T17:28:00Z">
              <w:r w:rsidRPr="00D32D2F">
                <w:rPr>
                  <w:sz w:val="20"/>
                  <w:szCs w:val="20"/>
                  <w:rPrChange w:id="113960" w:author="pete jones" w:date="2022-01-12T17:28:00Z">
                    <w:rPr/>
                  </w:rPrChange>
                </w:rPr>
                <w:t>SCI1199</w:t>
              </w:r>
            </w:ins>
          </w:p>
        </w:tc>
        <w:tc>
          <w:tcPr>
            <w:tcW w:w="5904" w:type="dxa"/>
            <w:noWrap/>
            <w:hideMark/>
          </w:tcPr>
          <w:p w14:paraId="30D166A2" w14:textId="77777777" w:rsidR="00D32D2F" w:rsidRPr="00D32D2F" w:rsidRDefault="00D32D2F">
            <w:pPr>
              <w:spacing w:before="0" w:after="0" w:line="240" w:lineRule="auto"/>
              <w:jc w:val="left"/>
              <w:rPr>
                <w:ins w:id="113961" w:author="pete jones" w:date="2022-01-12T17:28:00Z"/>
                <w:sz w:val="20"/>
                <w:szCs w:val="20"/>
                <w:rPrChange w:id="113962" w:author="pete jones" w:date="2022-01-12T17:28:00Z">
                  <w:rPr>
                    <w:ins w:id="113963" w:author="pete jones" w:date="2022-01-12T17:28:00Z"/>
                  </w:rPr>
                </w:rPrChange>
              </w:rPr>
              <w:pPrChange w:id="113964" w:author="pete jones" w:date="2022-01-12T17:28:00Z">
                <w:pPr>
                  <w:jc w:val="left"/>
                </w:pPr>
              </w:pPrChange>
            </w:pPr>
            <w:ins w:id="113965" w:author="pete jones" w:date="2022-01-12T17:28:00Z">
              <w:r w:rsidRPr="00D32D2F">
                <w:rPr>
                  <w:sz w:val="20"/>
                  <w:szCs w:val="20"/>
                  <w:rPrChange w:id="113966" w:author="pete jones" w:date="2022-01-12T17:28:00Z">
                    <w:rPr/>
                  </w:rPrChange>
                </w:rPr>
                <w:t xml:space="preserve"> Foundation Topic in Physics</w:t>
              </w:r>
            </w:ins>
          </w:p>
        </w:tc>
        <w:tc>
          <w:tcPr>
            <w:tcW w:w="616" w:type="dxa"/>
            <w:noWrap/>
            <w:hideMark/>
          </w:tcPr>
          <w:p w14:paraId="6C5B2912" w14:textId="77777777" w:rsidR="00D32D2F" w:rsidRPr="00D32D2F" w:rsidRDefault="00D32D2F">
            <w:pPr>
              <w:spacing w:before="0" w:after="0" w:line="240" w:lineRule="auto"/>
              <w:jc w:val="center"/>
              <w:rPr>
                <w:ins w:id="113967" w:author="pete jones" w:date="2022-01-12T17:28:00Z"/>
                <w:sz w:val="20"/>
                <w:szCs w:val="20"/>
                <w:rPrChange w:id="113968" w:author="pete jones" w:date="2022-01-12T17:28:00Z">
                  <w:rPr>
                    <w:ins w:id="113969" w:author="pete jones" w:date="2022-01-12T17:28:00Z"/>
                  </w:rPr>
                </w:rPrChange>
              </w:rPr>
              <w:pPrChange w:id="113970" w:author="pete jones" w:date="2022-01-12T17:29:00Z">
                <w:pPr>
                  <w:jc w:val="left"/>
                </w:pPr>
              </w:pPrChange>
            </w:pPr>
            <w:ins w:id="113971" w:author="pete jones" w:date="2022-01-12T17:28:00Z">
              <w:r w:rsidRPr="00D32D2F">
                <w:rPr>
                  <w:sz w:val="20"/>
                  <w:szCs w:val="20"/>
                  <w:rPrChange w:id="113972" w:author="pete jones" w:date="2022-01-12T17:28:00Z">
                    <w:rPr/>
                  </w:rPrChange>
                </w:rPr>
                <w:t>x</w:t>
              </w:r>
            </w:ins>
          </w:p>
        </w:tc>
        <w:tc>
          <w:tcPr>
            <w:tcW w:w="616" w:type="dxa"/>
            <w:noWrap/>
            <w:hideMark/>
          </w:tcPr>
          <w:p w14:paraId="004377AD" w14:textId="77777777" w:rsidR="00D32D2F" w:rsidRPr="00D32D2F" w:rsidRDefault="00D32D2F">
            <w:pPr>
              <w:spacing w:before="0" w:after="0" w:line="240" w:lineRule="auto"/>
              <w:jc w:val="center"/>
              <w:rPr>
                <w:ins w:id="113973" w:author="pete jones" w:date="2022-01-12T17:28:00Z"/>
                <w:sz w:val="20"/>
                <w:szCs w:val="20"/>
                <w:rPrChange w:id="113974" w:author="pete jones" w:date="2022-01-12T17:28:00Z">
                  <w:rPr>
                    <w:ins w:id="113975" w:author="pete jones" w:date="2022-01-12T17:28:00Z"/>
                  </w:rPr>
                </w:rPrChange>
              </w:rPr>
              <w:pPrChange w:id="113976" w:author="pete jones" w:date="2022-01-12T17:29:00Z">
                <w:pPr>
                  <w:jc w:val="left"/>
                </w:pPr>
              </w:pPrChange>
            </w:pPr>
            <w:ins w:id="113977" w:author="pete jones" w:date="2022-01-12T17:28:00Z">
              <w:r w:rsidRPr="00D32D2F">
                <w:rPr>
                  <w:sz w:val="20"/>
                  <w:szCs w:val="20"/>
                  <w:rPrChange w:id="113978" w:author="pete jones" w:date="2022-01-12T17:28:00Z">
                    <w:rPr/>
                  </w:rPrChange>
                </w:rPr>
                <w:t>6</w:t>
              </w:r>
            </w:ins>
          </w:p>
        </w:tc>
        <w:tc>
          <w:tcPr>
            <w:tcW w:w="616" w:type="dxa"/>
            <w:noWrap/>
            <w:hideMark/>
          </w:tcPr>
          <w:p w14:paraId="3752DD1F" w14:textId="77777777" w:rsidR="00D32D2F" w:rsidRPr="00D32D2F" w:rsidRDefault="00D32D2F">
            <w:pPr>
              <w:spacing w:before="0" w:after="0" w:line="240" w:lineRule="auto"/>
              <w:jc w:val="center"/>
              <w:rPr>
                <w:ins w:id="113979" w:author="pete jones" w:date="2022-01-12T17:28:00Z"/>
                <w:sz w:val="20"/>
                <w:szCs w:val="20"/>
                <w:rPrChange w:id="113980" w:author="pete jones" w:date="2022-01-12T17:28:00Z">
                  <w:rPr>
                    <w:ins w:id="113981" w:author="pete jones" w:date="2022-01-12T17:28:00Z"/>
                  </w:rPr>
                </w:rPrChange>
              </w:rPr>
              <w:pPrChange w:id="113982" w:author="pete jones" w:date="2022-01-12T17:29:00Z">
                <w:pPr>
                  <w:jc w:val="left"/>
                </w:pPr>
              </w:pPrChange>
            </w:pPr>
            <w:ins w:id="113983" w:author="pete jones" w:date="2022-01-12T17:28:00Z">
              <w:r w:rsidRPr="00D32D2F">
                <w:rPr>
                  <w:sz w:val="20"/>
                  <w:szCs w:val="20"/>
                  <w:rPrChange w:id="113984" w:author="pete jones" w:date="2022-01-12T17:28:00Z">
                    <w:rPr/>
                  </w:rPrChange>
                </w:rPr>
                <w:t>1</w:t>
              </w:r>
            </w:ins>
          </w:p>
        </w:tc>
        <w:tc>
          <w:tcPr>
            <w:tcW w:w="616" w:type="dxa"/>
            <w:noWrap/>
            <w:hideMark/>
          </w:tcPr>
          <w:p w14:paraId="00F9CDBA" w14:textId="77777777" w:rsidR="00D32D2F" w:rsidRPr="00D32D2F" w:rsidRDefault="00D32D2F">
            <w:pPr>
              <w:spacing w:before="0" w:after="0" w:line="240" w:lineRule="auto"/>
              <w:jc w:val="center"/>
              <w:rPr>
                <w:ins w:id="113985" w:author="pete jones" w:date="2022-01-12T17:28:00Z"/>
                <w:sz w:val="20"/>
                <w:szCs w:val="20"/>
                <w:rPrChange w:id="113986" w:author="pete jones" w:date="2022-01-12T17:28:00Z">
                  <w:rPr>
                    <w:ins w:id="113987" w:author="pete jones" w:date="2022-01-12T17:28:00Z"/>
                  </w:rPr>
                </w:rPrChange>
              </w:rPr>
              <w:pPrChange w:id="113988" w:author="pete jones" w:date="2022-01-12T17:29:00Z">
                <w:pPr>
                  <w:jc w:val="left"/>
                </w:pPr>
              </w:pPrChange>
            </w:pPr>
            <w:ins w:id="113989" w:author="pete jones" w:date="2022-01-12T17:28:00Z">
              <w:r w:rsidRPr="00D32D2F">
                <w:rPr>
                  <w:sz w:val="20"/>
                  <w:szCs w:val="20"/>
                  <w:rPrChange w:id="113990" w:author="pete jones" w:date="2022-01-12T17:28:00Z">
                    <w:rPr/>
                  </w:rPrChange>
                </w:rPr>
                <w:t>1</w:t>
              </w:r>
            </w:ins>
          </w:p>
        </w:tc>
        <w:tc>
          <w:tcPr>
            <w:tcW w:w="616" w:type="dxa"/>
            <w:noWrap/>
            <w:hideMark/>
          </w:tcPr>
          <w:p w14:paraId="0A5603CF" w14:textId="77777777" w:rsidR="00D32D2F" w:rsidRPr="00D32D2F" w:rsidRDefault="00D32D2F">
            <w:pPr>
              <w:spacing w:before="0" w:after="0" w:line="240" w:lineRule="auto"/>
              <w:jc w:val="center"/>
              <w:rPr>
                <w:ins w:id="113991" w:author="pete jones" w:date="2022-01-12T17:28:00Z"/>
                <w:sz w:val="20"/>
                <w:szCs w:val="20"/>
                <w:rPrChange w:id="113992" w:author="pete jones" w:date="2022-01-12T17:28:00Z">
                  <w:rPr>
                    <w:ins w:id="113993" w:author="pete jones" w:date="2022-01-12T17:28:00Z"/>
                  </w:rPr>
                </w:rPrChange>
              </w:rPr>
              <w:pPrChange w:id="113994" w:author="pete jones" w:date="2022-01-12T17:29:00Z">
                <w:pPr>
                  <w:jc w:val="left"/>
                </w:pPr>
              </w:pPrChange>
            </w:pPr>
            <w:ins w:id="113995" w:author="pete jones" w:date="2022-01-12T17:28:00Z">
              <w:r w:rsidRPr="00D32D2F">
                <w:rPr>
                  <w:sz w:val="20"/>
                  <w:szCs w:val="20"/>
                  <w:rPrChange w:id="113996" w:author="pete jones" w:date="2022-01-12T17:28:00Z">
                    <w:rPr/>
                  </w:rPrChange>
                </w:rPr>
                <w:t>4</w:t>
              </w:r>
            </w:ins>
          </w:p>
        </w:tc>
        <w:tc>
          <w:tcPr>
            <w:tcW w:w="616" w:type="dxa"/>
            <w:noWrap/>
            <w:hideMark/>
          </w:tcPr>
          <w:p w14:paraId="20DCC843" w14:textId="77777777" w:rsidR="00D32D2F" w:rsidRPr="00D32D2F" w:rsidRDefault="00D32D2F">
            <w:pPr>
              <w:spacing w:before="0" w:after="0" w:line="240" w:lineRule="auto"/>
              <w:jc w:val="center"/>
              <w:rPr>
                <w:ins w:id="113997" w:author="pete jones" w:date="2022-01-12T17:28:00Z"/>
                <w:sz w:val="20"/>
                <w:szCs w:val="20"/>
                <w:rPrChange w:id="113998" w:author="pete jones" w:date="2022-01-12T17:28:00Z">
                  <w:rPr>
                    <w:ins w:id="113999" w:author="pete jones" w:date="2022-01-12T17:28:00Z"/>
                  </w:rPr>
                </w:rPrChange>
              </w:rPr>
              <w:pPrChange w:id="114000" w:author="pete jones" w:date="2022-01-12T17:29:00Z">
                <w:pPr>
                  <w:jc w:val="left"/>
                </w:pPr>
              </w:pPrChange>
            </w:pPr>
          </w:p>
        </w:tc>
        <w:tc>
          <w:tcPr>
            <w:tcW w:w="616" w:type="dxa"/>
            <w:noWrap/>
            <w:hideMark/>
          </w:tcPr>
          <w:p w14:paraId="50FB69D3" w14:textId="77777777" w:rsidR="00D32D2F" w:rsidRPr="00D32D2F" w:rsidRDefault="00D32D2F">
            <w:pPr>
              <w:spacing w:before="0" w:after="0" w:line="240" w:lineRule="auto"/>
              <w:jc w:val="center"/>
              <w:rPr>
                <w:ins w:id="114001" w:author="pete jones" w:date="2022-01-12T17:28:00Z"/>
                <w:sz w:val="20"/>
                <w:szCs w:val="20"/>
                <w:rPrChange w:id="114002" w:author="pete jones" w:date="2022-01-12T17:28:00Z">
                  <w:rPr>
                    <w:ins w:id="114003" w:author="pete jones" w:date="2022-01-12T17:28:00Z"/>
                  </w:rPr>
                </w:rPrChange>
              </w:rPr>
              <w:pPrChange w:id="114004" w:author="pete jones" w:date="2022-01-12T17:29:00Z">
                <w:pPr>
                  <w:jc w:val="left"/>
                </w:pPr>
              </w:pPrChange>
            </w:pPr>
          </w:p>
        </w:tc>
        <w:tc>
          <w:tcPr>
            <w:tcW w:w="616" w:type="dxa"/>
            <w:noWrap/>
            <w:hideMark/>
          </w:tcPr>
          <w:p w14:paraId="58179DAD" w14:textId="77777777" w:rsidR="00D32D2F" w:rsidRPr="00D32D2F" w:rsidRDefault="00D32D2F">
            <w:pPr>
              <w:spacing w:before="0" w:after="0" w:line="240" w:lineRule="auto"/>
              <w:jc w:val="center"/>
              <w:rPr>
                <w:ins w:id="114005" w:author="pete jones" w:date="2022-01-12T17:28:00Z"/>
                <w:sz w:val="20"/>
                <w:szCs w:val="20"/>
                <w:rPrChange w:id="114006" w:author="pete jones" w:date="2022-01-12T17:28:00Z">
                  <w:rPr>
                    <w:ins w:id="114007" w:author="pete jones" w:date="2022-01-12T17:28:00Z"/>
                  </w:rPr>
                </w:rPrChange>
              </w:rPr>
              <w:pPrChange w:id="114008" w:author="pete jones" w:date="2022-01-12T17:29:00Z">
                <w:pPr>
                  <w:jc w:val="left"/>
                </w:pPr>
              </w:pPrChange>
            </w:pPr>
          </w:p>
        </w:tc>
      </w:tr>
      <w:tr w:rsidR="00D32D2F" w:rsidRPr="00D32D2F" w14:paraId="2246DC03" w14:textId="77777777" w:rsidTr="00D32D2F">
        <w:trPr>
          <w:trHeight w:val="300"/>
          <w:jc w:val="center"/>
          <w:ins w:id="114009" w:author="pete jones" w:date="2022-01-12T17:28:00Z"/>
          <w:trPrChange w:id="114010" w:author="pete jones" w:date="2022-01-12T17:29:00Z">
            <w:trPr>
              <w:trHeight w:val="300"/>
            </w:trPr>
          </w:trPrChange>
        </w:trPr>
        <w:tc>
          <w:tcPr>
            <w:tcW w:w="868" w:type="dxa"/>
            <w:noWrap/>
            <w:hideMark/>
            <w:tcPrChange w:id="114011" w:author="pete jones" w:date="2022-01-12T17:29:00Z">
              <w:tcPr>
                <w:tcW w:w="868" w:type="dxa"/>
                <w:noWrap/>
                <w:hideMark/>
              </w:tcPr>
            </w:tcPrChange>
          </w:tcPr>
          <w:p w14:paraId="7A55D397" w14:textId="77777777" w:rsidR="00D32D2F" w:rsidRPr="00D32D2F" w:rsidRDefault="00D32D2F">
            <w:pPr>
              <w:spacing w:before="0" w:after="0" w:line="240" w:lineRule="auto"/>
              <w:jc w:val="left"/>
              <w:rPr>
                <w:ins w:id="114012" w:author="pete jones" w:date="2022-01-12T17:28:00Z"/>
                <w:sz w:val="20"/>
                <w:szCs w:val="20"/>
                <w:rPrChange w:id="114013" w:author="pete jones" w:date="2022-01-12T17:28:00Z">
                  <w:rPr>
                    <w:ins w:id="114014" w:author="pete jones" w:date="2022-01-12T17:28:00Z"/>
                  </w:rPr>
                </w:rPrChange>
              </w:rPr>
              <w:pPrChange w:id="114015" w:author="pete jones" w:date="2022-01-12T17:28:00Z">
                <w:pPr>
                  <w:jc w:val="left"/>
                </w:pPr>
              </w:pPrChange>
            </w:pPr>
            <w:ins w:id="114016" w:author="pete jones" w:date="2022-01-12T17:28:00Z">
              <w:r w:rsidRPr="00D32D2F">
                <w:rPr>
                  <w:sz w:val="20"/>
                  <w:szCs w:val="20"/>
                  <w:rPrChange w:id="114017" w:author="pete jones" w:date="2022-01-12T17:28:00Z">
                    <w:rPr/>
                  </w:rPrChange>
                </w:rPr>
                <w:t>138</w:t>
              </w:r>
            </w:ins>
          </w:p>
        </w:tc>
        <w:tc>
          <w:tcPr>
            <w:tcW w:w="1516" w:type="dxa"/>
            <w:noWrap/>
            <w:hideMark/>
            <w:tcPrChange w:id="114018" w:author="pete jones" w:date="2022-01-12T17:29:00Z">
              <w:tcPr>
                <w:tcW w:w="1516" w:type="dxa"/>
                <w:noWrap/>
                <w:hideMark/>
              </w:tcPr>
            </w:tcPrChange>
          </w:tcPr>
          <w:p w14:paraId="49A3529F" w14:textId="77777777" w:rsidR="00D32D2F" w:rsidRPr="00D32D2F" w:rsidRDefault="00D32D2F">
            <w:pPr>
              <w:spacing w:before="0" w:after="0" w:line="240" w:lineRule="auto"/>
              <w:jc w:val="left"/>
              <w:rPr>
                <w:ins w:id="114019" w:author="pete jones" w:date="2022-01-12T17:28:00Z"/>
                <w:sz w:val="20"/>
                <w:szCs w:val="20"/>
                <w:rPrChange w:id="114020" w:author="pete jones" w:date="2022-01-12T17:28:00Z">
                  <w:rPr>
                    <w:ins w:id="114021" w:author="pete jones" w:date="2022-01-12T17:28:00Z"/>
                  </w:rPr>
                </w:rPrChange>
              </w:rPr>
              <w:pPrChange w:id="114022" w:author="pete jones" w:date="2022-01-12T17:28:00Z">
                <w:pPr>
                  <w:jc w:val="left"/>
                </w:pPr>
              </w:pPrChange>
            </w:pPr>
            <w:ins w:id="114023" w:author="pete jones" w:date="2022-01-12T17:28:00Z">
              <w:r w:rsidRPr="00D32D2F">
                <w:rPr>
                  <w:sz w:val="20"/>
                  <w:szCs w:val="20"/>
                  <w:rPrChange w:id="114024" w:author="pete jones" w:date="2022-01-12T17:28:00Z">
                    <w:rPr/>
                  </w:rPrChange>
                </w:rPr>
                <w:t>SCI1430</w:t>
              </w:r>
            </w:ins>
          </w:p>
        </w:tc>
        <w:tc>
          <w:tcPr>
            <w:tcW w:w="5904" w:type="dxa"/>
            <w:noWrap/>
            <w:hideMark/>
            <w:tcPrChange w:id="114025" w:author="pete jones" w:date="2022-01-12T17:29:00Z">
              <w:tcPr>
                <w:tcW w:w="5904" w:type="dxa"/>
                <w:noWrap/>
                <w:hideMark/>
              </w:tcPr>
            </w:tcPrChange>
          </w:tcPr>
          <w:p w14:paraId="19A586E4" w14:textId="77777777" w:rsidR="00D32D2F" w:rsidRPr="00D32D2F" w:rsidRDefault="00D32D2F">
            <w:pPr>
              <w:spacing w:before="0" w:after="0" w:line="240" w:lineRule="auto"/>
              <w:jc w:val="left"/>
              <w:rPr>
                <w:ins w:id="114026" w:author="pete jones" w:date="2022-01-12T17:28:00Z"/>
                <w:sz w:val="20"/>
                <w:szCs w:val="20"/>
                <w:rPrChange w:id="114027" w:author="pete jones" w:date="2022-01-12T17:28:00Z">
                  <w:rPr>
                    <w:ins w:id="114028" w:author="pete jones" w:date="2022-01-12T17:28:00Z"/>
                  </w:rPr>
                </w:rPrChange>
              </w:rPr>
              <w:pPrChange w:id="114029" w:author="pete jones" w:date="2022-01-12T17:28:00Z">
                <w:pPr>
                  <w:jc w:val="left"/>
                </w:pPr>
              </w:pPrChange>
            </w:pPr>
            <w:ins w:id="114030" w:author="pete jones" w:date="2022-01-12T17:28:00Z">
              <w:r w:rsidRPr="00D32D2F">
                <w:rPr>
                  <w:sz w:val="20"/>
                  <w:szCs w:val="20"/>
                  <w:rPrChange w:id="114031" w:author="pete jones" w:date="2022-01-12T17:28:00Z">
                    <w:rPr/>
                  </w:rPrChange>
                </w:rPr>
                <w:t xml:space="preserve"> Plastic Planet</w:t>
              </w:r>
            </w:ins>
          </w:p>
        </w:tc>
        <w:tc>
          <w:tcPr>
            <w:tcW w:w="616" w:type="dxa"/>
            <w:noWrap/>
            <w:hideMark/>
            <w:tcPrChange w:id="114032" w:author="pete jones" w:date="2022-01-12T17:29:00Z">
              <w:tcPr>
                <w:tcW w:w="616" w:type="dxa"/>
                <w:noWrap/>
                <w:hideMark/>
              </w:tcPr>
            </w:tcPrChange>
          </w:tcPr>
          <w:p w14:paraId="7E34863B" w14:textId="77777777" w:rsidR="00D32D2F" w:rsidRPr="00D32D2F" w:rsidRDefault="00D32D2F">
            <w:pPr>
              <w:spacing w:before="0" w:after="0" w:line="240" w:lineRule="auto"/>
              <w:jc w:val="center"/>
              <w:rPr>
                <w:ins w:id="114033" w:author="pete jones" w:date="2022-01-12T17:28:00Z"/>
                <w:sz w:val="20"/>
                <w:szCs w:val="20"/>
                <w:rPrChange w:id="114034" w:author="pete jones" w:date="2022-01-12T17:28:00Z">
                  <w:rPr>
                    <w:ins w:id="114035" w:author="pete jones" w:date="2022-01-12T17:28:00Z"/>
                  </w:rPr>
                </w:rPrChange>
              </w:rPr>
              <w:pPrChange w:id="114036" w:author="pete jones" w:date="2022-01-12T17:29:00Z">
                <w:pPr>
                  <w:jc w:val="left"/>
                </w:pPr>
              </w:pPrChange>
            </w:pPr>
            <w:ins w:id="114037" w:author="pete jones" w:date="2022-01-12T17:28:00Z">
              <w:r w:rsidRPr="00D32D2F">
                <w:rPr>
                  <w:sz w:val="20"/>
                  <w:szCs w:val="20"/>
                  <w:rPrChange w:id="114038" w:author="pete jones" w:date="2022-01-12T17:28:00Z">
                    <w:rPr/>
                  </w:rPrChange>
                </w:rPr>
                <w:t>x</w:t>
              </w:r>
            </w:ins>
          </w:p>
        </w:tc>
        <w:tc>
          <w:tcPr>
            <w:tcW w:w="616" w:type="dxa"/>
            <w:noWrap/>
            <w:hideMark/>
            <w:tcPrChange w:id="114039" w:author="pete jones" w:date="2022-01-12T17:29:00Z">
              <w:tcPr>
                <w:tcW w:w="616" w:type="dxa"/>
                <w:noWrap/>
                <w:hideMark/>
              </w:tcPr>
            </w:tcPrChange>
          </w:tcPr>
          <w:p w14:paraId="400E887C" w14:textId="77777777" w:rsidR="00D32D2F" w:rsidRPr="00D32D2F" w:rsidRDefault="00D32D2F">
            <w:pPr>
              <w:spacing w:before="0" w:after="0" w:line="240" w:lineRule="auto"/>
              <w:jc w:val="center"/>
              <w:rPr>
                <w:ins w:id="114040" w:author="pete jones" w:date="2022-01-12T17:28:00Z"/>
                <w:sz w:val="20"/>
                <w:szCs w:val="20"/>
                <w:rPrChange w:id="114041" w:author="pete jones" w:date="2022-01-12T17:28:00Z">
                  <w:rPr>
                    <w:ins w:id="114042" w:author="pete jones" w:date="2022-01-12T17:28:00Z"/>
                  </w:rPr>
                </w:rPrChange>
              </w:rPr>
              <w:pPrChange w:id="114043" w:author="pete jones" w:date="2022-01-12T17:29:00Z">
                <w:pPr>
                  <w:jc w:val="left"/>
                </w:pPr>
              </w:pPrChange>
            </w:pPr>
            <w:ins w:id="114044" w:author="pete jones" w:date="2022-01-12T17:28:00Z">
              <w:r w:rsidRPr="00D32D2F">
                <w:rPr>
                  <w:sz w:val="20"/>
                  <w:szCs w:val="20"/>
                  <w:rPrChange w:id="114045" w:author="pete jones" w:date="2022-01-12T17:28:00Z">
                    <w:rPr/>
                  </w:rPrChange>
                </w:rPr>
                <w:t>6</w:t>
              </w:r>
            </w:ins>
          </w:p>
        </w:tc>
        <w:tc>
          <w:tcPr>
            <w:tcW w:w="616" w:type="dxa"/>
            <w:noWrap/>
            <w:hideMark/>
            <w:tcPrChange w:id="114046" w:author="pete jones" w:date="2022-01-12T17:29:00Z">
              <w:tcPr>
                <w:tcW w:w="616" w:type="dxa"/>
                <w:noWrap/>
                <w:hideMark/>
              </w:tcPr>
            </w:tcPrChange>
          </w:tcPr>
          <w:p w14:paraId="0896CB0D" w14:textId="77777777" w:rsidR="00D32D2F" w:rsidRPr="00D32D2F" w:rsidRDefault="00D32D2F">
            <w:pPr>
              <w:spacing w:before="0" w:after="0" w:line="240" w:lineRule="auto"/>
              <w:jc w:val="center"/>
              <w:rPr>
                <w:ins w:id="114047" w:author="pete jones" w:date="2022-01-12T17:28:00Z"/>
                <w:sz w:val="20"/>
                <w:szCs w:val="20"/>
                <w:rPrChange w:id="114048" w:author="pete jones" w:date="2022-01-12T17:28:00Z">
                  <w:rPr>
                    <w:ins w:id="114049" w:author="pete jones" w:date="2022-01-12T17:28:00Z"/>
                  </w:rPr>
                </w:rPrChange>
              </w:rPr>
              <w:pPrChange w:id="114050" w:author="pete jones" w:date="2022-01-12T17:29:00Z">
                <w:pPr>
                  <w:jc w:val="left"/>
                </w:pPr>
              </w:pPrChange>
            </w:pPr>
            <w:ins w:id="114051" w:author="pete jones" w:date="2022-01-12T17:28:00Z">
              <w:r w:rsidRPr="00D32D2F">
                <w:rPr>
                  <w:sz w:val="20"/>
                  <w:szCs w:val="20"/>
                  <w:rPrChange w:id="114052" w:author="pete jones" w:date="2022-01-12T17:28:00Z">
                    <w:rPr/>
                  </w:rPrChange>
                </w:rPr>
                <w:t>2</w:t>
              </w:r>
            </w:ins>
          </w:p>
        </w:tc>
        <w:tc>
          <w:tcPr>
            <w:tcW w:w="616" w:type="dxa"/>
            <w:noWrap/>
            <w:hideMark/>
            <w:tcPrChange w:id="114053" w:author="pete jones" w:date="2022-01-12T17:29:00Z">
              <w:tcPr>
                <w:tcW w:w="616" w:type="dxa"/>
                <w:noWrap/>
                <w:hideMark/>
              </w:tcPr>
            </w:tcPrChange>
          </w:tcPr>
          <w:p w14:paraId="1BF86893" w14:textId="77777777" w:rsidR="00D32D2F" w:rsidRPr="00D32D2F" w:rsidRDefault="00D32D2F">
            <w:pPr>
              <w:spacing w:before="0" w:after="0" w:line="240" w:lineRule="auto"/>
              <w:jc w:val="center"/>
              <w:rPr>
                <w:ins w:id="114054" w:author="pete jones" w:date="2022-01-12T17:28:00Z"/>
                <w:sz w:val="20"/>
                <w:szCs w:val="20"/>
                <w:rPrChange w:id="114055" w:author="pete jones" w:date="2022-01-12T17:28:00Z">
                  <w:rPr>
                    <w:ins w:id="114056" w:author="pete jones" w:date="2022-01-12T17:28:00Z"/>
                  </w:rPr>
                </w:rPrChange>
              </w:rPr>
              <w:pPrChange w:id="114057" w:author="pete jones" w:date="2022-01-12T17:29:00Z">
                <w:pPr>
                  <w:jc w:val="left"/>
                </w:pPr>
              </w:pPrChange>
            </w:pPr>
            <w:ins w:id="114058" w:author="pete jones" w:date="2022-01-12T17:28:00Z">
              <w:r w:rsidRPr="00D32D2F">
                <w:rPr>
                  <w:sz w:val="20"/>
                  <w:szCs w:val="20"/>
                  <w:rPrChange w:id="114059" w:author="pete jones" w:date="2022-01-12T17:28:00Z">
                    <w:rPr/>
                  </w:rPrChange>
                </w:rPr>
                <w:t>1</w:t>
              </w:r>
            </w:ins>
          </w:p>
        </w:tc>
        <w:tc>
          <w:tcPr>
            <w:tcW w:w="616" w:type="dxa"/>
            <w:noWrap/>
            <w:hideMark/>
            <w:tcPrChange w:id="114060" w:author="pete jones" w:date="2022-01-12T17:29:00Z">
              <w:tcPr>
                <w:tcW w:w="616" w:type="dxa"/>
                <w:noWrap/>
                <w:hideMark/>
              </w:tcPr>
            </w:tcPrChange>
          </w:tcPr>
          <w:p w14:paraId="23D08162" w14:textId="77777777" w:rsidR="00D32D2F" w:rsidRPr="00D32D2F" w:rsidRDefault="00D32D2F">
            <w:pPr>
              <w:spacing w:before="0" w:after="0" w:line="240" w:lineRule="auto"/>
              <w:jc w:val="center"/>
              <w:rPr>
                <w:ins w:id="114061" w:author="pete jones" w:date="2022-01-12T17:28:00Z"/>
                <w:sz w:val="20"/>
                <w:szCs w:val="20"/>
                <w:rPrChange w:id="114062" w:author="pete jones" w:date="2022-01-12T17:28:00Z">
                  <w:rPr>
                    <w:ins w:id="114063" w:author="pete jones" w:date="2022-01-12T17:28:00Z"/>
                  </w:rPr>
                </w:rPrChange>
              </w:rPr>
              <w:pPrChange w:id="114064" w:author="pete jones" w:date="2022-01-12T17:29:00Z">
                <w:pPr>
                  <w:jc w:val="left"/>
                </w:pPr>
              </w:pPrChange>
            </w:pPr>
            <w:ins w:id="114065" w:author="pete jones" w:date="2022-01-12T17:28:00Z">
              <w:r w:rsidRPr="00D32D2F">
                <w:rPr>
                  <w:sz w:val="20"/>
                  <w:szCs w:val="20"/>
                  <w:rPrChange w:id="114066" w:author="pete jones" w:date="2022-01-12T17:28:00Z">
                    <w:rPr/>
                  </w:rPrChange>
                </w:rPr>
                <w:t>4</w:t>
              </w:r>
            </w:ins>
          </w:p>
        </w:tc>
        <w:tc>
          <w:tcPr>
            <w:tcW w:w="616" w:type="dxa"/>
            <w:noWrap/>
            <w:hideMark/>
            <w:tcPrChange w:id="114067" w:author="pete jones" w:date="2022-01-12T17:29:00Z">
              <w:tcPr>
                <w:tcW w:w="616" w:type="dxa"/>
                <w:noWrap/>
                <w:hideMark/>
              </w:tcPr>
            </w:tcPrChange>
          </w:tcPr>
          <w:p w14:paraId="11004600" w14:textId="77777777" w:rsidR="00D32D2F" w:rsidRPr="00D32D2F" w:rsidRDefault="00D32D2F">
            <w:pPr>
              <w:spacing w:before="0" w:after="0" w:line="240" w:lineRule="auto"/>
              <w:jc w:val="center"/>
              <w:rPr>
                <w:ins w:id="114068" w:author="pete jones" w:date="2022-01-12T17:28:00Z"/>
                <w:sz w:val="20"/>
                <w:szCs w:val="20"/>
                <w:rPrChange w:id="114069" w:author="pete jones" w:date="2022-01-12T17:28:00Z">
                  <w:rPr>
                    <w:ins w:id="114070" w:author="pete jones" w:date="2022-01-12T17:28:00Z"/>
                  </w:rPr>
                </w:rPrChange>
              </w:rPr>
              <w:pPrChange w:id="114071" w:author="pete jones" w:date="2022-01-12T17:29:00Z">
                <w:pPr>
                  <w:jc w:val="left"/>
                </w:pPr>
              </w:pPrChange>
            </w:pPr>
            <w:ins w:id="114072" w:author="pete jones" w:date="2022-01-12T17:28:00Z">
              <w:r w:rsidRPr="00D32D2F">
                <w:rPr>
                  <w:sz w:val="20"/>
                  <w:szCs w:val="20"/>
                  <w:rPrChange w:id="114073" w:author="pete jones" w:date="2022-01-12T17:28:00Z">
                    <w:rPr/>
                  </w:rPrChange>
                </w:rPr>
                <w:t>6</w:t>
              </w:r>
            </w:ins>
          </w:p>
        </w:tc>
        <w:tc>
          <w:tcPr>
            <w:tcW w:w="616" w:type="dxa"/>
            <w:noWrap/>
            <w:hideMark/>
            <w:tcPrChange w:id="114074" w:author="pete jones" w:date="2022-01-12T17:29:00Z">
              <w:tcPr>
                <w:tcW w:w="616" w:type="dxa"/>
                <w:noWrap/>
                <w:hideMark/>
              </w:tcPr>
            </w:tcPrChange>
          </w:tcPr>
          <w:p w14:paraId="528A26B8" w14:textId="77777777" w:rsidR="00D32D2F" w:rsidRPr="00D32D2F" w:rsidRDefault="00D32D2F">
            <w:pPr>
              <w:spacing w:before="0" w:after="0" w:line="240" w:lineRule="auto"/>
              <w:jc w:val="center"/>
              <w:rPr>
                <w:ins w:id="114075" w:author="pete jones" w:date="2022-01-12T17:28:00Z"/>
                <w:sz w:val="20"/>
                <w:szCs w:val="20"/>
                <w:rPrChange w:id="114076" w:author="pete jones" w:date="2022-01-12T17:28:00Z">
                  <w:rPr>
                    <w:ins w:id="114077" w:author="pete jones" w:date="2022-01-12T17:28:00Z"/>
                  </w:rPr>
                </w:rPrChange>
              </w:rPr>
              <w:pPrChange w:id="114078" w:author="pete jones" w:date="2022-01-12T17:29:00Z">
                <w:pPr>
                  <w:jc w:val="left"/>
                </w:pPr>
              </w:pPrChange>
            </w:pPr>
            <w:ins w:id="114079" w:author="pete jones" w:date="2022-01-12T17:28:00Z">
              <w:r w:rsidRPr="00D32D2F">
                <w:rPr>
                  <w:sz w:val="20"/>
                  <w:szCs w:val="20"/>
                  <w:rPrChange w:id="114080" w:author="pete jones" w:date="2022-01-12T17:28:00Z">
                    <w:rPr/>
                  </w:rPrChange>
                </w:rPr>
                <w:t>0</w:t>
              </w:r>
            </w:ins>
          </w:p>
        </w:tc>
        <w:tc>
          <w:tcPr>
            <w:tcW w:w="616" w:type="dxa"/>
            <w:noWrap/>
            <w:hideMark/>
            <w:tcPrChange w:id="114081" w:author="pete jones" w:date="2022-01-12T17:29:00Z">
              <w:tcPr>
                <w:tcW w:w="616" w:type="dxa"/>
                <w:noWrap/>
                <w:hideMark/>
              </w:tcPr>
            </w:tcPrChange>
          </w:tcPr>
          <w:p w14:paraId="18FC4DF1" w14:textId="77777777" w:rsidR="00D32D2F" w:rsidRPr="00D32D2F" w:rsidRDefault="00D32D2F">
            <w:pPr>
              <w:spacing w:before="0" w:after="0" w:line="240" w:lineRule="auto"/>
              <w:jc w:val="center"/>
              <w:rPr>
                <w:ins w:id="114082" w:author="pete jones" w:date="2022-01-12T17:28:00Z"/>
                <w:sz w:val="20"/>
                <w:szCs w:val="20"/>
                <w:rPrChange w:id="114083" w:author="pete jones" w:date="2022-01-12T17:28:00Z">
                  <w:rPr>
                    <w:ins w:id="114084" w:author="pete jones" w:date="2022-01-12T17:28:00Z"/>
                  </w:rPr>
                </w:rPrChange>
              </w:rPr>
              <w:pPrChange w:id="114085" w:author="pete jones" w:date="2022-01-12T17:29:00Z">
                <w:pPr>
                  <w:jc w:val="left"/>
                </w:pPr>
              </w:pPrChange>
            </w:pPr>
            <w:ins w:id="114086" w:author="pete jones" w:date="2022-01-12T17:28:00Z">
              <w:r w:rsidRPr="00D32D2F">
                <w:rPr>
                  <w:sz w:val="20"/>
                  <w:szCs w:val="20"/>
                  <w:rPrChange w:id="114087" w:author="pete jones" w:date="2022-01-12T17:28:00Z">
                    <w:rPr/>
                  </w:rPrChange>
                </w:rPr>
                <w:t>6</w:t>
              </w:r>
            </w:ins>
          </w:p>
        </w:tc>
      </w:tr>
      <w:tr w:rsidR="00D32D2F" w:rsidRPr="00D32D2F" w14:paraId="525CE29C" w14:textId="77777777" w:rsidTr="00D32D2F">
        <w:trPr>
          <w:trHeight w:val="300"/>
          <w:jc w:val="center"/>
          <w:ins w:id="114088" w:author="pete jones" w:date="2022-01-12T17:28:00Z"/>
        </w:trPr>
        <w:tc>
          <w:tcPr>
            <w:tcW w:w="868" w:type="dxa"/>
            <w:noWrap/>
            <w:hideMark/>
          </w:tcPr>
          <w:p w14:paraId="1373212E" w14:textId="77777777" w:rsidR="00D32D2F" w:rsidRPr="00D32D2F" w:rsidRDefault="00D32D2F">
            <w:pPr>
              <w:spacing w:before="0" w:after="0" w:line="240" w:lineRule="auto"/>
              <w:jc w:val="left"/>
              <w:rPr>
                <w:ins w:id="114089" w:author="pete jones" w:date="2022-01-12T17:28:00Z"/>
                <w:sz w:val="20"/>
                <w:szCs w:val="20"/>
                <w:rPrChange w:id="114090" w:author="pete jones" w:date="2022-01-12T17:28:00Z">
                  <w:rPr>
                    <w:ins w:id="114091" w:author="pete jones" w:date="2022-01-12T17:28:00Z"/>
                  </w:rPr>
                </w:rPrChange>
              </w:rPr>
              <w:pPrChange w:id="114092" w:author="pete jones" w:date="2022-01-12T17:28:00Z">
                <w:pPr>
                  <w:jc w:val="left"/>
                </w:pPr>
              </w:pPrChange>
            </w:pPr>
            <w:ins w:id="114093" w:author="pete jones" w:date="2022-01-12T17:28:00Z">
              <w:r w:rsidRPr="00D32D2F">
                <w:rPr>
                  <w:sz w:val="20"/>
                  <w:szCs w:val="20"/>
                  <w:rPrChange w:id="114094" w:author="pete jones" w:date="2022-01-12T17:28:00Z">
                    <w:rPr/>
                  </w:rPrChange>
                </w:rPr>
                <w:t>139</w:t>
              </w:r>
            </w:ins>
          </w:p>
        </w:tc>
        <w:tc>
          <w:tcPr>
            <w:tcW w:w="1516" w:type="dxa"/>
            <w:noWrap/>
            <w:hideMark/>
          </w:tcPr>
          <w:p w14:paraId="42CC9D21" w14:textId="77777777" w:rsidR="00D32D2F" w:rsidRPr="00D32D2F" w:rsidRDefault="00D32D2F">
            <w:pPr>
              <w:spacing w:before="0" w:after="0" w:line="240" w:lineRule="auto"/>
              <w:jc w:val="left"/>
              <w:rPr>
                <w:ins w:id="114095" w:author="pete jones" w:date="2022-01-12T17:28:00Z"/>
                <w:sz w:val="20"/>
                <w:szCs w:val="20"/>
                <w:rPrChange w:id="114096" w:author="pete jones" w:date="2022-01-12T17:28:00Z">
                  <w:rPr>
                    <w:ins w:id="114097" w:author="pete jones" w:date="2022-01-12T17:28:00Z"/>
                  </w:rPr>
                </w:rPrChange>
              </w:rPr>
              <w:pPrChange w:id="114098" w:author="pete jones" w:date="2022-01-12T17:28:00Z">
                <w:pPr>
                  <w:jc w:val="left"/>
                </w:pPr>
              </w:pPrChange>
            </w:pPr>
            <w:ins w:id="114099" w:author="pete jones" w:date="2022-01-12T17:28:00Z">
              <w:r w:rsidRPr="00D32D2F">
                <w:rPr>
                  <w:sz w:val="20"/>
                  <w:szCs w:val="20"/>
                  <w:rPrChange w:id="114100" w:author="pete jones" w:date="2022-01-12T17:28:00Z">
                    <w:rPr/>
                  </w:rPrChange>
                </w:rPr>
                <w:t>SCI1440</w:t>
              </w:r>
            </w:ins>
          </w:p>
        </w:tc>
        <w:tc>
          <w:tcPr>
            <w:tcW w:w="5904" w:type="dxa"/>
            <w:noWrap/>
            <w:hideMark/>
          </w:tcPr>
          <w:p w14:paraId="3EB4D667" w14:textId="77777777" w:rsidR="00D32D2F" w:rsidRPr="00D32D2F" w:rsidRDefault="00D32D2F">
            <w:pPr>
              <w:spacing w:before="0" w:after="0" w:line="240" w:lineRule="auto"/>
              <w:jc w:val="left"/>
              <w:rPr>
                <w:ins w:id="114101" w:author="pete jones" w:date="2022-01-12T17:28:00Z"/>
                <w:sz w:val="20"/>
                <w:szCs w:val="20"/>
                <w:rPrChange w:id="114102" w:author="pete jones" w:date="2022-01-12T17:28:00Z">
                  <w:rPr>
                    <w:ins w:id="114103" w:author="pete jones" w:date="2022-01-12T17:28:00Z"/>
                  </w:rPr>
                </w:rPrChange>
              </w:rPr>
              <w:pPrChange w:id="114104" w:author="pete jones" w:date="2022-01-12T17:28:00Z">
                <w:pPr>
                  <w:jc w:val="left"/>
                </w:pPr>
              </w:pPrChange>
            </w:pPr>
            <w:ins w:id="114105" w:author="pete jones" w:date="2022-01-12T17:28:00Z">
              <w:r w:rsidRPr="00D32D2F">
                <w:rPr>
                  <w:sz w:val="20"/>
                  <w:szCs w:val="20"/>
                  <w:rPrChange w:id="114106" w:author="pete jones" w:date="2022-01-12T17:28:00Z">
                    <w:rPr/>
                  </w:rPrChange>
                </w:rPr>
                <w:t xml:space="preserve"> Materials Creation, Consumption, and Impact</w:t>
              </w:r>
            </w:ins>
          </w:p>
        </w:tc>
        <w:tc>
          <w:tcPr>
            <w:tcW w:w="616" w:type="dxa"/>
            <w:noWrap/>
            <w:hideMark/>
          </w:tcPr>
          <w:p w14:paraId="3A91F7F9" w14:textId="77777777" w:rsidR="00D32D2F" w:rsidRPr="00D32D2F" w:rsidRDefault="00D32D2F">
            <w:pPr>
              <w:spacing w:before="0" w:after="0" w:line="240" w:lineRule="auto"/>
              <w:jc w:val="center"/>
              <w:rPr>
                <w:ins w:id="114107" w:author="pete jones" w:date="2022-01-12T17:28:00Z"/>
                <w:sz w:val="20"/>
                <w:szCs w:val="20"/>
                <w:rPrChange w:id="114108" w:author="pete jones" w:date="2022-01-12T17:28:00Z">
                  <w:rPr>
                    <w:ins w:id="114109" w:author="pete jones" w:date="2022-01-12T17:28:00Z"/>
                  </w:rPr>
                </w:rPrChange>
              </w:rPr>
              <w:pPrChange w:id="114110" w:author="pete jones" w:date="2022-01-12T17:29:00Z">
                <w:pPr>
                  <w:jc w:val="left"/>
                </w:pPr>
              </w:pPrChange>
            </w:pPr>
            <w:ins w:id="114111" w:author="pete jones" w:date="2022-01-12T17:28:00Z">
              <w:r w:rsidRPr="00D32D2F">
                <w:rPr>
                  <w:sz w:val="20"/>
                  <w:szCs w:val="20"/>
                  <w:rPrChange w:id="114112" w:author="pete jones" w:date="2022-01-12T17:28:00Z">
                    <w:rPr/>
                  </w:rPrChange>
                </w:rPr>
                <w:t>x</w:t>
              </w:r>
            </w:ins>
          </w:p>
        </w:tc>
        <w:tc>
          <w:tcPr>
            <w:tcW w:w="616" w:type="dxa"/>
            <w:noWrap/>
            <w:hideMark/>
          </w:tcPr>
          <w:p w14:paraId="0CE2DB09" w14:textId="77777777" w:rsidR="00D32D2F" w:rsidRPr="00D32D2F" w:rsidRDefault="00D32D2F">
            <w:pPr>
              <w:spacing w:before="0" w:after="0" w:line="240" w:lineRule="auto"/>
              <w:jc w:val="center"/>
              <w:rPr>
                <w:ins w:id="114113" w:author="pete jones" w:date="2022-01-12T17:28:00Z"/>
                <w:sz w:val="20"/>
                <w:szCs w:val="20"/>
                <w:rPrChange w:id="114114" w:author="pete jones" w:date="2022-01-12T17:28:00Z">
                  <w:rPr>
                    <w:ins w:id="114115" w:author="pete jones" w:date="2022-01-12T17:28:00Z"/>
                  </w:rPr>
                </w:rPrChange>
              </w:rPr>
              <w:pPrChange w:id="114116" w:author="pete jones" w:date="2022-01-12T17:29:00Z">
                <w:pPr>
                  <w:jc w:val="left"/>
                </w:pPr>
              </w:pPrChange>
            </w:pPr>
            <w:ins w:id="114117" w:author="pete jones" w:date="2022-01-12T17:28:00Z">
              <w:r w:rsidRPr="00D32D2F">
                <w:rPr>
                  <w:sz w:val="20"/>
                  <w:szCs w:val="20"/>
                  <w:rPrChange w:id="114118" w:author="pete jones" w:date="2022-01-12T17:28:00Z">
                    <w:rPr/>
                  </w:rPrChange>
                </w:rPr>
                <w:t>6</w:t>
              </w:r>
            </w:ins>
          </w:p>
        </w:tc>
        <w:tc>
          <w:tcPr>
            <w:tcW w:w="616" w:type="dxa"/>
            <w:noWrap/>
            <w:hideMark/>
          </w:tcPr>
          <w:p w14:paraId="75F997FF" w14:textId="77777777" w:rsidR="00D32D2F" w:rsidRPr="00D32D2F" w:rsidRDefault="00D32D2F">
            <w:pPr>
              <w:spacing w:before="0" w:after="0" w:line="240" w:lineRule="auto"/>
              <w:jc w:val="center"/>
              <w:rPr>
                <w:ins w:id="114119" w:author="pete jones" w:date="2022-01-12T17:28:00Z"/>
                <w:sz w:val="20"/>
                <w:szCs w:val="20"/>
                <w:rPrChange w:id="114120" w:author="pete jones" w:date="2022-01-12T17:28:00Z">
                  <w:rPr>
                    <w:ins w:id="114121" w:author="pete jones" w:date="2022-01-12T17:28:00Z"/>
                  </w:rPr>
                </w:rPrChange>
              </w:rPr>
              <w:pPrChange w:id="114122" w:author="pete jones" w:date="2022-01-12T17:29:00Z">
                <w:pPr>
                  <w:jc w:val="left"/>
                </w:pPr>
              </w:pPrChange>
            </w:pPr>
            <w:ins w:id="114123" w:author="pete jones" w:date="2022-01-12T17:28:00Z">
              <w:r w:rsidRPr="00D32D2F">
                <w:rPr>
                  <w:sz w:val="20"/>
                  <w:szCs w:val="20"/>
                  <w:rPrChange w:id="114124" w:author="pete jones" w:date="2022-01-12T17:28:00Z">
                    <w:rPr/>
                  </w:rPrChange>
                </w:rPr>
                <w:t>2</w:t>
              </w:r>
            </w:ins>
          </w:p>
        </w:tc>
        <w:tc>
          <w:tcPr>
            <w:tcW w:w="616" w:type="dxa"/>
            <w:noWrap/>
            <w:hideMark/>
          </w:tcPr>
          <w:p w14:paraId="03490687" w14:textId="77777777" w:rsidR="00D32D2F" w:rsidRPr="00D32D2F" w:rsidRDefault="00D32D2F">
            <w:pPr>
              <w:spacing w:before="0" w:after="0" w:line="240" w:lineRule="auto"/>
              <w:jc w:val="center"/>
              <w:rPr>
                <w:ins w:id="114125" w:author="pete jones" w:date="2022-01-12T17:28:00Z"/>
                <w:sz w:val="20"/>
                <w:szCs w:val="20"/>
                <w:rPrChange w:id="114126" w:author="pete jones" w:date="2022-01-12T17:28:00Z">
                  <w:rPr>
                    <w:ins w:id="114127" w:author="pete jones" w:date="2022-01-12T17:28:00Z"/>
                  </w:rPr>
                </w:rPrChange>
              </w:rPr>
              <w:pPrChange w:id="114128" w:author="pete jones" w:date="2022-01-12T17:29:00Z">
                <w:pPr>
                  <w:jc w:val="left"/>
                </w:pPr>
              </w:pPrChange>
            </w:pPr>
            <w:ins w:id="114129" w:author="pete jones" w:date="2022-01-12T17:28:00Z">
              <w:r w:rsidRPr="00D32D2F">
                <w:rPr>
                  <w:sz w:val="20"/>
                  <w:szCs w:val="20"/>
                  <w:rPrChange w:id="114130" w:author="pete jones" w:date="2022-01-12T17:28:00Z">
                    <w:rPr/>
                  </w:rPrChange>
                </w:rPr>
                <w:t>1</w:t>
              </w:r>
            </w:ins>
          </w:p>
        </w:tc>
        <w:tc>
          <w:tcPr>
            <w:tcW w:w="616" w:type="dxa"/>
            <w:noWrap/>
            <w:hideMark/>
          </w:tcPr>
          <w:p w14:paraId="238C2A4F" w14:textId="77777777" w:rsidR="00D32D2F" w:rsidRPr="00D32D2F" w:rsidRDefault="00D32D2F">
            <w:pPr>
              <w:spacing w:before="0" w:after="0" w:line="240" w:lineRule="auto"/>
              <w:jc w:val="center"/>
              <w:rPr>
                <w:ins w:id="114131" w:author="pete jones" w:date="2022-01-12T17:28:00Z"/>
                <w:sz w:val="20"/>
                <w:szCs w:val="20"/>
                <w:rPrChange w:id="114132" w:author="pete jones" w:date="2022-01-12T17:28:00Z">
                  <w:rPr>
                    <w:ins w:id="114133" w:author="pete jones" w:date="2022-01-12T17:28:00Z"/>
                  </w:rPr>
                </w:rPrChange>
              </w:rPr>
              <w:pPrChange w:id="114134" w:author="pete jones" w:date="2022-01-12T17:29:00Z">
                <w:pPr>
                  <w:jc w:val="left"/>
                </w:pPr>
              </w:pPrChange>
            </w:pPr>
            <w:ins w:id="114135" w:author="pete jones" w:date="2022-01-12T17:28:00Z">
              <w:r w:rsidRPr="00D32D2F">
                <w:rPr>
                  <w:sz w:val="20"/>
                  <w:szCs w:val="20"/>
                  <w:rPrChange w:id="114136" w:author="pete jones" w:date="2022-01-12T17:28:00Z">
                    <w:rPr/>
                  </w:rPrChange>
                </w:rPr>
                <w:t>4</w:t>
              </w:r>
            </w:ins>
          </w:p>
        </w:tc>
        <w:tc>
          <w:tcPr>
            <w:tcW w:w="616" w:type="dxa"/>
            <w:noWrap/>
            <w:hideMark/>
          </w:tcPr>
          <w:p w14:paraId="533FD432" w14:textId="77777777" w:rsidR="00D32D2F" w:rsidRPr="00D32D2F" w:rsidRDefault="00D32D2F">
            <w:pPr>
              <w:spacing w:before="0" w:after="0" w:line="240" w:lineRule="auto"/>
              <w:jc w:val="center"/>
              <w:rPr>
                <w:ins w:id="114137" w:author="pete jones" w:date="2022-01-12T17:28:00Z"/>
                <w:sz w:val="20"/>
                <w:szCs w:val="20"/>
                <w:rPrChange w:id="114138" w:author="pete jones" w:date="2022-01-12T17:28:00Z">
                  <w:rPr>
                    <w:ins w:id="114139" w:author="pete jones" w:date="2022-01-12T17:28:00Z"/>
                  </w:rPr>
                </w:rPrChange>
              </w:rPr>
              <w:pPrChange w:id="114140" w:author="pete jones" w:date="2022-01-12T17:29:00Z">
                <w:pPr>
                  <w:jc w:val="left"/>
                </w:pPr>
              </w:pPrChange>
            </w:pPr>
            <w:ins w:id="114141" w:author="pete jones" w:date="2022-01-12T17:28:00Z">
              <w:r w:rsidRPr="00D32D2F">
                <w:rPr>
                  <w:sz w:val="20"/>
                  <w:szCs w:val="20"/>
                  <w:rPrChange w:id="114142" w:author="pete jones" w:date="2022-01-12T17:28:00Z">
                    <w:rPr/>
                  </w:rPrChange>
                </w:rPr>
                <w:t>6</w:t>
              </w:r>
            </w:ins>
          </w:p>
        </w:tc>
        <w:tc>
          <w:tcPr>
            <w:tcW w:w="616" w:type="dxa"/>
            <w:noWrap/>
            <w:hideMark/>
          </w:tcPr>
          <w:p w14:paraId="52BC552F" w14:textId="77777777" w:rsidR="00D32D2F" w:rsidRPr="00D32D2F" w:rsidRDefault="00D32D2F">
            <w:pPr>
              <w:spacing w:before="0" w:after="0" w:line="240" w:lineRule="auto"/>
              <w:jc w:val="center"/>
              <w:rPr>
                <w:ins w:id="114143" w:author="pete jones" w:date="2022-01-12T17:28:00Z"/>
                <w:sz w:val="20"/>
                <w:szCs w:val="20"/>
                <w:rPrChange w:id="114144" w:author="pete jones" w:date="2022-01-12T17:28:00Z">
                  <w:rPr>
                    <w:ins w:id="114145" w:author="pete jones" w:date="2022-01-12T17:28:00Z"/>
                  </w:rPr>
                </w:rPrChange>
              </w:rPr>
              <w:pPrChange w:id="114146" w:author="pete jones" w:date="2022-01-12T17:29:00Z">
                <w:pPr>
                  <w:jc w:val="left"/>
                </w:pPr>
              </w:pPrChange>
            </w:pPr>
            <w:ins w:id="114147" w:author="pete jones" w:date="2022-01-12T17:28:00Z">
              <w:r w:rsidRPr="00D32D2F">
                <w:rPr>
                  <w:sz w:val="20"/>
                  <w:szCs w:val="20"/>
                  <w:rPrChange w:id="114148" w:author="pete jones" w:date="2022-01-12T17:28:00Z">
                    <w:rPr/>
                  </w:rPrChange>
                </w:rPr>
                <w:t>0</w:t>
              </w:r>
            </w:ins>
          </w:p>
        </w:tc>
        <w:tc>
          <w:tcPr>
            <w:tcW w:w="616" w:type="dxa"/>
            <w:noWrap/>
            <w:hideMark/>
          </w:tcPr>
          <w:p w14:paraId="1E1CCFCE" w14:textId="77777777" w:rsidR="00D32D2F" w:rsidRPr="00D32D2F" w:rsidRDefault="00D32D2F">
            <w:pPr>
              <w:spacing w:before="0" w:after="0" w:line="240" w:lineRule="auto"/>
              <w:jc w:val="center"/>
              <w:rPr>
                <w:ins w:id="114149" w:author="pete jones" w:date="2022-01-12T17:28:00Z"/>
                <w:sz w:val="20"/>
                <w:szCs w:val="20"/>
                <w:rPrChange w:id="114150" w:author="pete jones" w:date="2022-01-12T17:28:00Z">
                  <w:rPr>
                    <w:ins w:id="114151" w:author="pete jones" w:date="2022-01-12T17:28:00Z"/>
                  </w:rPr>
                </w:rPrChange>
              </w:rPr>
              <w:pPrChange w:id="114152" w:author="pete jones" w:date="2022-01-12T17:29:00Z">
                <w:pPr>
                  <w:jc w:val="left"/>
                </w:pPr>
              </w:pPrChange>
            </w:pPr>
            <w:ins w:id="114153" w:author="pete jones" w:date="2022-01-12T17:28:00Z">
              <w:r w:rsidRPr="00D32D2F">
                <w:rPr>
                  <w:sz w:val="20"/>
                  <w:szCs w:val="20"/>
                  <w:rPrChange w:id="114154" w:author="pete jones" w:date="2022-01-12T17:28:00Z">
                    <w:rPr/>
                  </w:rPrChange>
                </w:rPr>
                <w:t>6</w:t>
              </w:r>
            </w:ins>
          </w:p>
        </w:tc>
      </w:tr>
      <w:tr w:rsidR="00D32D2F" w:rsidRPr="00D32D2F" w14:paraId="40F55C15" w14:textId="77777777" w:rsidTr="00D32D2F">
        <w:trPr>
          <w:trHeight w:val="300"/>
          <w:jc w:val="center"/>
          <w:ins w:id="114155" w:author="pete jones" w:date="2022-01-12T17:28:00Z"/>
          <w:trPrChange w:id="114156" w:author="pete jones" w:date="2022-01-12T17:29:00Z">
            <w:trPr>
              <w:trHeight w:val="300"/>
            </w:trPr>
          </w:trPrChange>
        </w:trPr>
        <w:tc>
          <w:tcPr>
            <w:tcW w:w="868" w:type="dxa"/>
            <w:noWrap/>
            <w:hideMark/>
            <w:tcPrChange w:id="114157" w:author="pete jones" w:date="2022-01-12T17:29:00Z">
              <w:tcPr>
                <w:tcW w:w="868" w:type="dxa"/>
                <w:noWrap/>
                <w:hideMark/>
              </w:tcPr>
            </w:tcPrChange>
          </w:tcPr>
          <w:p w14:paraId="506E4D2B" w14:textId="77777777" w:rsidR="00D32D2F" w:rsidRPr="00D32D2F" w:rsidRDefault="00D32D2F">
            <w:pPr>
              <w:spacing w:before="0" w:after="0" w:line="240" w:lineRule="auto"/>
              <w:jc w:val="left"/>
              <w:rPr>
                <w:ins w:id="114158" w:author="pete jones" w:date="2022-01-12T17:28:00Z"/>
                <w:sz w:val="20"/>
                <w:szCs w:val="20"/>
                <w:rPrChange w:id="114159" w:author="pete jones" w:date="2022-01-12T17:28:00Z">
                  <w:rPr>
                    <w:ins w:id="114160" w:author="pete jones" w:date="2022-01-12T17:28:00Z"/>
                  </w:rPr>
                </w:rPrChange>
              </w:rPr>
              <w:pPrChange w:id="114161" w:author="pete jones" w:date="2022-01-12T17:28:00Z">
                <w:pPr>
                  <w:jc w:val="left"/>
                </w:pPr>
              </w:pPrChange>
            </w:pPr>
            <w:ins w:id="114162" w:author="pete jones" w:date="2022-01-12T17:28:00Z">
              <w:r w:rsidRPr="00D32D2F">
                <w:rPr>
                  <w:sz w:val="20"/>
                  <w:szCs w:val="20"/>
                  <w:rPrChange w:id="114163" w:author="pete jones" w:date="2022-01-12T17:28:00Z">
                    <w:rPr/>
                  </w:rPrChange>
                </w:rPr>
                <w:t>149</w:t>
              </w:r>
            </w:ins>
          </w:p>
        </w:tc>
        <w:tc>
          <w:tcPr>
            <w:tcW w:w="1516" w:type="dxa"/>
            <w:noWrap/>
            <w:hideMark/>
            <w:tcPrChange w:id="114164" w:author="pete jones" w:date="2022-01-12T17:29:00Z">
              <w:tcPr>
                <w:tcW w:w="1516" w:type="dxa"/>
                <w:noWrap/>
                <w:hideMark/>
              </w:tcPr>
            </w:tcPrChange>
          </w:tcPr>
          <w:p w14:paraId="329343F0" w14:textId="77777777" w:rsidR="00D32D2F" w:rsidRPr="00D32D2F" w:rsidRDefault="00D32D2F">
            <w:pPr>
              <w:spacing w:before="0" w:after="0" w:line="240" w:lineRule="auto"/>
              <w:jc w:val="left"/>
              <w:rPr>
                <w:ins w:id="114165" w:author="pete jones" w:date="2022-01-12T17:28:00Z"/>
                <w:sz w:val="20"/>
                <w:szCs w:val="20"/>
                <w:rPrChange w:id="114166" w:author="pete jones" w:date="2022-01-12T17:28:00Z">
                  <w:rPr>
                    <w:ins w:id="114167" w:author="pete jones" w:date="2022-01-12T17:28:00Z"/>
                  </w:rPr>
                </w:rPrChange>
              </w:rPr>
              <w:pPrChange w:id="114168" w:author="pete jones" w:date="2022-01-12T17:28:00Z">
                <w:pPr>
                  <w:jc w:val="left"/>
                </w:pPr>
              </w:pPrChange>
            </w:pPr>
            <w:ins w:id="114169" w:author="pete jones" w:date="2022-01-12T17:28:00Z">
              <w:r w:rsidRPr="00D32D2F">
                <w:rPr>
                  <w:sz w:val="20"/>
                  <w:szCs w:val="20"/>
                  <w:rPrChange w:id="114170" w:author="pete jones" w:date="2022-01-12T17:28:00Z">
                    <w:rPr/>
                  </w:rPrChange>
                </w:rPr>
                <w:t>SCI2310</w:t>
              </w:r>
            </w:ins>
          </w:p>
        </w:tc>
        <w:tc>
          <w:tcPr>
            <w:tcW w:w="5904" w:type="dxa"/>
            <w:noWrap/>
            <w:hideMark/>
            <w:tcPrChange w:id="114171" w:author="pete jones" w:date="2022-01-12T17:29:00Z">
              <w:tcPr>
                <w:tcW w:w="5904" w:type="dxa"/>
                <w:noWrap/>
                <w:hideMark/>
              </w:tcPr>
            </w:tcPrChange>
          </w:tcPr>
          <w:p w14:paraId="56A21571" w14:textId="77777777" w:rsidR="00D32D2F" w:rsidRPr="00D32D2F" w:rsidRDefault="00D32D2F">
            <w:pPr>
              <w:spacing w:before="0" w:after="0" w:line="240" w:lineRule="auto"/>
              <w:jc w:val="left"/>
              <w:rPr>
                <w:ins w:id="114172" w:author="pete jones" w:date="2022-01-12T17:28:00Z"/>
                <w:sz w:val="20"/>
                <w:szCs w:val="20"/>
                <w:rPrChange w:id="114173" w:author="pete jones" w:date="2022-01-12T17:28:00Z">
                  <w:rPr>
                    <w:ins w:id="114174" w:author="pete jones" w:date="2022-01-12T17:28:00Z"/>
                  </w:rPr>
                </w:rPrChange>
              </w:rPr>
              <w:pPrChange w:id="114175" w:author="pete jones" w:date="2022-01-12T17:28:00Z">
                <w:pPr>
                  <w:jc w:val="left"/>
                </w:pPr>
              </w:pPrChange>
            </w:pPr>
            <w:ins w:id="114176" w:author="pete jones" w:date="2022-01-12T17:28:00Z">
              <w:r w:rsidRPr="00D32D2F">
                <w:rPr>
                  <w:sz w:val="20"/>
                  <w:szCs w:val="20"/>
                  <w:rPrChange w:id="114177" w:author="pete jones" w:date="2022-01-12T17:28:00Z">
                    <w:rPr/>
                  </w:rPrChange>
                </w:rPr>
                <w:t xml:space="preserve"> Environmental Analysis &amp; Science</w:t>
              </w:r>
            </w:ins>
          </w:p>
        </w:tc>
        <w:tc>
          <w:tcPr>
            <w:tcW w:w="616" w:type="dxa"/>
            <w:noWrap/>
            <w:hideMark/>
            <w:tcPrChange w:id="114178" w:author="pete jones" w:date="2022-01-12T17:29:00Z">
              <w:tcPr>
                <w:tcW w:w="616" w:type="dxa"/>
                <w:noWrap/>
                <w:hideMark/>
              </w:tcPr>
            </w:tcPrChange>
          </w:tcPr>
          <w:p w14:paraId="231D864A" w14:textId="77777777" w:rsidR="00D32D2F" w:rsidRPr="00D32D2F" w:rsidRDefault="00D32D2F">
            <w:pPr>
              <w:spacing w:before="0" w:after="0" w:line="240" w:lineRule="auto"/>
              <w:jc w:val="center"/>
              <w:rPr>
                <w:ins w:id="114179" w:author="pete jones" w:date="2022-01-12T17:28:00Z"/>
                <w:sz w:val="20"/>
                <w:szCs w:val="20"/>
                <w:rPrChange w:id="114180" w:author="pete jones" w:date="2022-01-12T17:28:00Z">
                  <w:rPr>
                    <w:ins w:id="114181" w:author="pete jones" w:date="2022-01-12T17:28:00Z"/>
                  </w:rPr>
                </w:rPrChange>
              </w:rPr>
              <w:pPrChange w:id="114182" w:author="pete jones" w:date="2022-01-12T17:29:00Z">
                <w:pPr>
                  <w:jc w:val="left"/>
                </w:pPr>
              </w:pPrChange>
            </w:pPr>
            <w:ins w:id="114183" w:author="pete jones" w:date="2022-01-12T17:28:00Z">
              <w:r w:rsidRPr="00D32D2F">
                <w:rPr>
                  <w:sz w:val="20"/>
                  <w:szCs w:val="20"/>
                  <w:rPrChange w:id="114184" w:author="pete jones" w:date="2022-01-12T17:28:00Z">
                    <w:rPr/>
                  </w:rPrChange>
                </w:rPr>
                <w:t>x</w:t>
              </w:r>
            </w:ins>
          </w:p>
        </w:tc>
        <w:tc>
          <w:tcPr>
            <w:tcW w:w="616" w:type="dxa"/>
            <w:noWrap/>
            <w:hideMark/>
            <w:tcPrChange w:id="114185" w:author="pete jones" w:date="2022-01-12T17:29:00Z">
              <w:tcPr>
                <w:tcW w:w="616" w:type="dxa"/>
                <w:noWrap/>
                <w:hideMark/>
              </w:tcPr>
            </w:tcPrChange>
          </w:tcPr>
          <w:p w14:paraId="3EB5907C" w14:textId="77777777" w:rsidR="00D32D2F" w:rsidRPr="00D32D2F" w:rsidRDefault="00D32D2F">
            <w:pPr>
              <w:spacing w:before="0" w:after="0" w:line="240" w:lineRule="auto"/>
              <w:jc w:val="center"/>
              <w:rPr>
                <w:ins w:id="114186" w:author="pete jones" w:date="2022-01-12T17:28:00Z"/>
                <w:sz w:val="20"/>
                <w:szCs w:val="20"/>
                <w:rPrChange w:id="114187" w:author="pete jones" w:date="2022-01-12T17:28:00Z">
                  <w:rPr>
                    <w:ins w:id="114188" w:author="pete jones" w:date="2022-01-12T17:28:00Z"/>
                  </w:rPr>
                </w:rPrChange>
              </w:rPr>
              <w:pPrChange w:id="114189" w:author="pete jones" w:date="2022-01-12T17:29:00Z">
                <w:pPr>
                  <w:jc w:val="left"/>
                </w:pPr>
              </w:pPrChange>
            </w:pPr>
            <w:ins w:id="114190" w:author="pete jones" w:date="2022-01-12T17:28:00Z">
              <w:r w:rsidRPr="00D32D2F">
                <w:rPr>
                  <w:sz w:val="20"/>
                  <w:szCs w:val="20"/>
                  <w:rPrChange w:id="114191" w:author="pete jones" w:date="2022-01-12T17:28:00Z">
                    <w:rPr/>
                  </w:rPrChange>
                </w:rPr>
                <w:t>6</w:t>
              </w:r>
            </w:ins>
          </w:p>
        </w:tc>
        <w:tc>
          <w:tcPr>
            <w:tcW w:w="616" w:type="dxa"/>
            <w:noWrap/>
            <w:hideMark/>
            <w:tcPrChange w:id="114192" w:author="pete jones" w:date="2022-01-12T17:29:00Z">
              <w:tcPr>
                <w:tcW w:w="616" w:type="dxa"/>
                <w:noWrap/>
                <w:hideMark/>
              </w:tcPr>
            </w:tcPrChange>
          </w:tcPr>
          <w:p w14:paraId="5674C973" w14:textId="77777777" w:rsidR="00D32D2F" w:rsidRPr="00D32D2F" w:rsidRDefault="00D32D2F">
            <w:pPr>
              <w:spacing w:before="0" w:after="0" w:line="240" w:lineRule="auto"/>
              <w:jc w:val="center"/>
              <w:rPr>
                <w:ins w:id="114193" w:author="pete jones" w:date="2022-01-12T17:28:00Z"/>
                <w:sz w:val="20"/>
                <w:szCs w:val="20"/>
                <w:rPrChange w:id="114194" w:author="pete jones" w:date="2022-01-12T17:28:00Z">
                  <w:rPr>
                    <w:ins w:id="114195" w:author="pete jones" w:date="2022-01-12T17:28:00Z"/>
                  </w:rPr>
                </w:rPrChange>
              </w:rPr>
              <w:pPrChange w:id="114196" w:author="pete jones" w:date="2022-01-12T17:29:00Z">
                <w:pPr>
                  <w:jc w:val="left"/>
                </w:pPr>
              </w:pPrChange>
            </w:pPr>
            <w:ins w:id="114197" w:author="pete jones" w:date="2022-01-12T17:28:00Z">
              <w:r w:rsidRPr="00D32D2F">
                <w:rPr>
                  <w:sz w:val="20"/>
                  <w:szCs w:val="20"/>
                  <w:rPrChange w:id="114198" w:author="pete jones" w:date="2022-01-12T17:28:00Z">
                    <w:rPr/>
                  </w:rPrChange>
                </w:rPr>
                <w:t>8</w:t>
              </w:r>
            </w:ins>
          </w:p>
        </w:tc>
        <w:tc>
          <w:tcPr>
            <w:tcW w:w="616" w:type="dxa"/>
            <w:noWrap/>
            <w:hideMark/>
            <w:tcPrChange w:id="114199" w:author="pete jones" w:date="2022-01-12T17:29:00Z">
              <w:tcPr>
                <w:tcW w:w="616" w:type="dxa"/>
                <w:noWrap/>
                <w:hideMark/>
              </w:tcPr>
            </w:tcPrChange>
          </w:tcPr>
          <w:p w14:paraId="596129E7" w14:textId="77777777" w:rsidR="00D32D2F" w:rsidRPr="00D32D2F" w:rsidRDefault="00D32D2F">
            <w:pPr>
              <w:spacing w:before="0" w:after="0" w:line="240" w:lineRule="auto"/>
              <w:jc w:val="center"/>
              <w:rPr>
                <w:ins w:id="114200" w:author="pete jones" w:date="2022-01-12T17:28:00Z"/>
                <w:sz w:val="20"/>
                <w:szCs w:val="20"/>
                <w:rPrChange w:id="114201" w:author="pete jones" w:date="2022-01-12T17:28:00Z">
                  <w:rPr>
                    <w:ins w:id="114202" w:author="pete jones" w:date="2022-01-12T17:28:00Z"/>
                  </w:rPr>
                </w:rPrChange>
              </w:rPr>
              <w:pPrChange w:id="114203" w:author="pete jones" w:date="2022-01-12T17:29:00Z">
                <w:pPr>
                  <w:jc w:val="left"/>
                </w:pPr>
              </w:pPrChange>
            </w:pPr>
            <w:ins w:id="114204" w:author="pete jones" w:date="2022-01-12T17:28:00Z">
              <w:r w:rsidRPr="00D32D2F">
                <w:rPr>
                  <w:sz w:val="20"/>
                  <w:szCs w:val="20"/>
                  <w:rPrChange w:id="114205" w:author="pete jones" w:date="2022-01-12T17:28:00Z">
                    <w:rPr/>
                  </w:rPrChange>
                </w:rPr>
                <w:t>2</w:t>
              </w:r>
            </w:ins>
          </w:p>
        </w:tc>
        <w:tc>
          <w:tcPr>
            <w:tcW w:w="616" w:type="dxa"/>
            <w:noWrap/>
            <w:hideMark/>
            <w:tcPrChange w:id="114206" w:author="pete jones" w:date="2022-01-12T17:29:00Z">
              <w:tcPr>
                <w:tcW w:w="616" w:type="dxa"/>
                <w:noWrap/>
                <w:hideMark/>
              </w:tcPr>
            </w:tcPrChange>
          </w:tcPr>
          <w:p w14:paraId="7F9156AF" w14:textId="77777777" w:rsidR="00D32D2F" w:rsidRPr="00D32D2F" w:rsidRDefault="00D32D2F">
            <w:pPr>
              <w:spacing w:before="0" w:after="0" w:line="240" w:lineRule="auto"/>
              <w:jc w:val="center"/>
              <w:rPr>
                <w:ins w:id="114207" w:author="pete jones" w:date="2022-01-12T17:28:00Z"/>
                <w:sz w:val="20"/>
                <w:szCs w:val="20"/>
                <w:rPrChange w:id="114208" w:author="pete jones" w:date="2022-01-12T17:28:00Z">
                  <w:rPr>
                    <w:ins w:id="114209" w:author="pete jones" w:date="2022-01-12T17:28:00Z"/>
                  </w:rPr>
                </w:rPrChange>
              </w:rPr>
              <w:pPrChange w:id="114210" w:author="pete jones" w:date="2022-01-12T17:29:00Z">
                <w:pPr>
                  <w:jc w:val="left"/>
                </w:pPr>
              </w:pPrChange>
            </w:pPr>
            <w:ins w:id="114211" w:author="pete jones" w:date="2022-01-12T17:28:00Z">
              <w:r w:rsidRPr="00D32D2F">
                <w:rPr>
                  <w:sz w:val="20"/>
                  <w:szCs w:val="20"/>
                  <w:rPrChange w:id="114212" w:author="pete jones" w:date="2022-01-12T17:28:00Z">
                    <w:rPr/>
                  </w:rPrChange>
                </w:rPr>
                <w:t>4</w:t>
              </w:r>
            </w:ins>
          </w:p>
        </w:tc>
        <w:tc>
          <w:tcPr>
            <w:tcW w:w="616" w:type="dxa"/>
            <w:noWrap/>
            <w:hideMark/>
            <w:tcPrChange w:id="114213" w:author="pete jones" w:date="2022-01-12T17:29:00Z">
              <w:tcPr>
                <w:tcW w:w="616" w:type="dxa"/>
                <w:noWrap/>
                <w:hideMark/>
              </w:tcPr>
            </w:tcPrChange>
          </w:tcPr>
          <w:p w14:paraId="05B77AA1" w14:textId="77777777" w:rsidR="00D32D2F" w:rsidRPr="00D32D2F" w:rsidRDefault="00D32D2F">
            <w:pPr>
              <w:spacing w:before="0" w:after="0" w:line="240" w:lineRule="auto"/>
              <w:jc w:val="center"/>
              <w:rPr>
                <w:ins w:id="114214" w:author="pete jones" w:date="2022-01-12T17:28:00Z"/>
                <w:sz w:val="20"/>
                <w:szCs w:val="20"/>
                <w:rPrChange w:id="114215" w:author="pete jones" w:date="2022-01-12T17:28:00Z">
                  <w:rPr>
                    <w:ins w:id="114216" w:author="pete jones" w:date="2022-01-12T17:28:00Z"/>
                  </w:rPr>
                </w:rPrChange>
              </w:rPr>
              <w:pPrChange w:id="114217" w:author="pete jones" w:date="2022-01-12T17:29:00Z">
                <w:pPr>
                  <w:jc w:val="left"/>
                </w:pPr>
              </w:pPrChange>
            </w:pPr>
          </w:p>
        </w:tc>
        <w:tc>
          <w:tcPr>
            <w:tcW w:w="616" w:type="dxa"/>
            <w:noWrap/>
            <w:hideMark/>
            <w:tcPrChange w:id="114218" w:author="pete jones" w:date="2022-01-12T17:29:00Z">
              <w:tcPr>
                <w:tcW w:w="616" w:type="dxa"/>
                <w:noWrap/>
                <w:hideMark/>
              </w:tcPr>
            </w:tcPrChange>
          </w:tcPr>
          <w:p w14:paraId="6AE81A20" w14:textId="77777777" w:rsidR="00D32D2F" w:rsidRPr="00D32D2F" w:rsidRDefault="00D32D2F">
            <w:pPr>
              <w:spacing w:before="0" w:after="0" w:line="240" w:lineRule="auto"/>
              <w:jc w:val="center"/>
              <w:rPr>
                <w:ins w:id="114219" w:author="pete jones" w:date="2022-01-12T17:28:00Z"/>
                <w:sz w:val="20"/>
                <w:szCs w:val="20"/>
                <w:rPrChange w:id="114220" w:author="pete jones" w:date="2022-01-12T17:28:00Z">
                  <w:rPr>
                    <w:ins w:id="114221" w:author="pete jones" w:date="2022-01-12T17:28:00Z"/>
                  </w:rPr>
                </w:rPrChange>
              </w:rPr>
              <w:pPrChange w:id="114222" w:author="pete jones" w:date="2022-01-12T17:29:00Z">
                <w:pPr>
                  <w:jc w:val="left"/>
                </w:pPr>
              </w:pPrChange>
            </w:pPr>
          </w:p>
        </w:tc>
        <w:tc>
          <w:tcPr>
            <w:tcW w:w="616" w:type="dxa"/>
            <w:noWrap/>
            <w:hideMark/>
            <w:tcPrChange w:id="114223" w:author="pete jones" w:date="2022-01-12T17:29:00Z">
              <w:tcPr>
                <w:tcW w:w="616" w:type="dxa"/>
                <w:noWrap/>
                <w:hideMark/>
              </w:tcPr>
            </w:tcPrChange>
          </w:tcPr>
          <w:p w14:paraId="653F1AD5" w14:textId="77777777" w:rsidR="00D32D2F" w:rsidRPr="00D32D2F" w:rsidRDefault="00D32D2F">
            <w:pPr>
              <w:spacing w:before="0" w:after="0" w:line="240" w:lineRule="auto"/>
              <w:jc w:val="center"/>
              <w:rPr>
                <w:ins w:id="114224" w:author="pete jones" w:date="2022-01-12T17:28:00Z"/>
                <w:sz w:val="20"/>
                <w:szCs w:val="20"/>
                <w:rPrChange w:id="114225" w:author="pete jones" w:date="2022-01-12T17:28:00Z">
                  <w:rPr>
                    <w:ins w:id="114226" w:author="pete jones" w:date="2022-01-12T17:28:00Z"/>
                  </w:rPr>
                </w:rPrChange>
              </w:rPr>
              <w:pPrChange w:id="114227" w:author="pete jones" w:date="2022-01-12T17:29:00Z">
                <w:pPr>
                  <w:jc w:val="left"/>
                </w:pPr>
              </w:pPrChange>
            </w:pPr>
          </w:p>
        </w:tc>
      </w:tr>
      <w:tr w:rsidR="00D32D2F" w:rsidRPr="00D32D2F" w14:paraId="11CB48B5" w14:textId="77777777" w:rsidTr="00D32D2F">
        <w:trPr>
          <w:trHeight w:val="300"/>
          <w:jc w:val="center"/>
          <w:ins w:id="114228" w:author="pete jones" w:date="2022-01-12T17:28:00Z"/>
        </w:trPr>
        <w:tc>
          <w:tcPr>
            <w:tcW w:w="868" w:type="dxa"/>
            <w:noWrap/>
            <w:hideMark/>
          </w:tcPr>
          <w:p w14:paraId="1FDA7164" w14:textId="77777777" w:rsidR="00D32D2F" w:rsidRPr="00D32D2F" w:rsidRDefault="00D32D2F">
            <w:pPr>
              <w:spacing w:before="0" w:after="0" w:line="240" w:lineRule="auto"/>
              <w:jc w:val="left"/>
              <w:rPr>
                <w:ins w:id="114229" w:author="pete jones" w:date="2022-01-12T17:28:00Z"/>
                <w:sz w:val="20"/>
                <w:szCs w:val="20"/>
                <w:rPrChange w:id="114230" w:author="pete jones" w:date="2022-01-12T17:28:00Z">
                  <w:rPr>
                    <w:ins w:id="114231" w:author="pete jones" w:date="2022-01-12T17:28:00Z"/>
                  </w:rPr>
                </w:rPrChange>
              </w:rPr>
              <w:pPrChange w:id="114232" w:author="pete jones" w:date="2022-01-12T17:28:00Z">
                <w:pPr>
                  <w:jc w:val="left"/>
                </w:pPr>
              </w:pPrChange>
            </w:pPr>
            <w:ins w:id="114233" w:author="pete jones" w:date="2022-01-12T17:28:00Z">
              <w:r w:rsidRPr="00D32D2F">
                <w:rPr>
                  <w:sz w:val="20"/>
                  <w:szCs w:val="20"/>
                  <w:rPrChange w:id="114234" w:author="pete jones" w:date="2022-01-12T17:28:00Z">
                    <w:rPr/>
                  </w:rPrChange>
                </w:rPr>
                <w:t>151</w:t>
              </w:r>
            </w:ins>
          </w:p>
        </w:tc>
        <w:tc>
          <w:tcPr>
            <w:tcW w:w="1516" w:type="dxa"/>
            <w:noWrap/>
            <w:hideMark/>
          </w:tcPr>
          <w:p w14:paraId="1A3CC20D" w14:textId="77777777" w:rsidR="00D32D2F" w:rsidRPr="00D32D2F" w:rsidRDefault="00D32D2F">
            <w:pPr>
              <w:spacing w:before="0" w:after="0" w:line="240" w:lineRule="auto"/>
              <w:jc w:val="left"/>
              <w:rPr>
                <w:ins w:id="114235" w:author="pete jones" w:date="2022-01-12T17:28:00Z"/>
                <w:sz w:val="20"/>
                <w:szCs w:val="20"/>
                <w:rPrChange w:id="114236" w:author="pete jones" w:date="2022-01-12T17:28:00Z">
                  <w:rPr>
                    <w:ins w:id="114237" w:author="pete jones" w:date="2022-01-12T17:28:00Z"/>
                  </w:rPr>
                </w:rPrChange>
              </w:rPr>
              <w:pPrChange w:id="114238" w:author="pete jones" w:date="2022-01-12T17:28:00Z">
                <w:pPr>
                  <w:jc w:val="left"/>
                </w:pPr>
              </w:pPrChange>
            </w:pPr>
            <w:ins w:id="114239" w:author="pete jones" w:date="2022-01-12T17:28:00Z">
              <w:r w:rsidRPr="00D32D2F">
                <w:rPr>
                  <w:sz w:val="20"/>
                  <w:szCs w:val="20"/>
                  <w:rPrChange w:id="114240" w:author="pete jones" w:date="2022-01-12T17:28:00Z">
                    <w:rPr/>
                  </w:rPrChange>
                </w:rPr>
                <w:t>SCI3130</w:t>
              </w:r>
            </w:ins>
          </w:p>
        </w:tc>
        <w:tc>
          <w:tcPr>
            <w:tcW w:w="5904" w:type="dxa"/>
            <w:noWrap/>
            <w:hideMark/>
          </w:tcPr>
          <w:p w14:paraId="27ED3375" w14:textId="77777777" w:rsidR="00D32D2F" w:rsidRPr="00D32D2F" w:rsidRDefault="00D32D2F">
            <w:pPr>
              <w:spacing w:before="0" w:after="0" w:line="240" w:lineRule="auto"/>
              <w:jc w:val="left"/>
              <w:rPr>
                <w:ins w:id="114241" w:author="pete jones" w:date="2022-01-12T17:28:00Z"/>
                <w:sz w:val="20"/>
                <w:szCs w:val="20"/>
                <w:rPrChange w:id="114242" w:author="pete jones" w:date="2022-01-12T17:28:00Z">
                  <w:rPr>
                    <w:ins w:id="114243" w:author="pete jones" w:date="2022-01-12T17:28:00Z"/>
                  </w:rPr>
                </w:rPrChange>
              </w:rPr>
              <w:pPrChange w:id="114244" w:author="pete jones" w:date="2022-01-12T17:28:00Z">
                <w:pPr>
                  <w:jc w:val="left"/>
                </w:pPr>
              </w:pPrChange>
            </w:pPr>
            <w:ins w:id="114245" w:author="pete jones" w:date="2022-01-12T17:28:00Z">
              <w:r w:rsidRPr="00D32D2F">
                <w:rPr>
                  <w:sz w:val="20"/>
                  <w:szCs w:val="20"/>
                  <w:rPrChange w:id="114246" w:author="pete jones" w:date="2022-01-12T17:28:00Z">
                    <w:rPr/>
                  </w:rPrChange>
                </w:rPr>
                <w:t xml:space="preserve"> Advanced Classical Mechanics</w:t>
              </w:r>
            </w:ins>
          </w:p>
        </w:tc>
        <w:tc>
          <w:tcPr>
            <w:tcW w:w="616" w:type="dxa"/>
            <w:noWrap/>
            <w:hideMark/>
          </w:tcPr>
          <w:p w14:paraId="51DBD4F6" w14:textId="77777777" w:rsidR="00D32D2F" w:rsidRPr="00D32D2F" w:rsidRDefault="00D32D2F">
            <w:pPr>
              <w:spacing w:before="0" w:after="0" w:line="240" w:lineRule="auto"/>
              <w:jc w:val="center"/>
              <w:rPr>
                <w:ins w:id="114247" w:author="pete jones" w:date="2022-01-12T17:28:00Z"/>
                <w:sz w:val="20"/>
                <w:szCs w:val="20"/>
                <w:rPrChange w:id="114248" w:author="pete jones" w:date="2022-01-12T17:28:00Z">
                  <w:rPr>
                    <w:ins w:id="114249" w:author="pete jones" w:date="2022-01-12T17:28:00Z"/>
                  </w:rPr>
                </w:rPrChange>
              </w:rPr>
              <w:pPrChange w:id="114250" w:author="pete jones" w:date="2022-01-12T17:29:00Z">
                <w:pPr>
                  <w:jc w:val="left"/>
                </w:pPr>
              </w:pPrChange>
            </w:pPr>
            <w:ins w:id="114251" w:author="pete jones" w:date="2022-01-12T17:28:00Z">
              <w:r w:rsidRPr="00D32D2F">
                <w:rPr>
                  <w:sz w:val="20"/>
                  <w:szCs w:val="20"/>
                  <w:rPrChange w:id="114252" w:author="pete jones" w:date="2022-01-12T17:28:00Z">
                    <w:rPr/>
                  </w:rPrChange>
                </w:rPr>
                <w:t>x</w:t>
              </w:r>
            </w:ins>
          </w:p>
        </w:tc>
        <w:tc>
          <w:tcPr>
            <w:tcW w:w="616" w:type="dxa"/>
            <w:noWrap/>
            <w:hideMark/>
          </w:tcPr>
          <w:p w14:paraId="7985C9D0" w14:textId="77777777" w:rsidR="00D32D2F" w:rsidRPr="00D32D2F" w:rsidRDefault="00D32D2F">
            <w:pPr>
              <w:spacing w:before="0" w:after="0" w:line="240" w:lineRule="auto"/>
              <w:jc w:val="center"/>
              <w:rPr>
                <w:ins w:id="114253" w:author="pete jones" w:date="2022-01-12T17:28:00Z"/>
                <w:sz w:val="20"/>
                <w:szCs w:val="20"/>
                <w:rPrChange w:id="114254" w:author="pete jones" w:date="2022-01-12T17:28:00Z">
                  <w:rPr>
                    <w:ins w:id="114255" w:author="pete jones" w:date="2022-01-12T17:28:00Z"/>
                  </w:rPr>
                </w:rPrChange>
              </w:rPr>
              <w:pPrChange w:id="114256" w:author="pete jones" w:date="2022-01-12T17:29:00Z">
                <w:pPr>
                  <w:jc w:val="left"/>
                </w:pPr>
              </w:pPrChange>
            </w:pPr>
            <w:ins w:id="114257" w:author="pete jones" w:date="2022-01-12T17:28:00Z">
              <w:r w:rsidRPr="00D32D2F">
                <w:rPr>
                  <w:sz w:val="20"/>
                  <w:szCs w:val="20"/>
                  <w:rPrChange w:id="114258" w:author="pete jones" w:date="2022-01-12T17:28:00Z">
                    <w:rPr/>
                  </w:rPrChange>
                </w:rPr>
                <w:t>6</w:t>
              </w:r>
            </w:ins>
          </w:p>
        </w:tc>
        <w:tc>
          <w:tcPr>
            <w:tcW w:w="616" w:type="dxa"/>
            <w:noWrap/>
            <w:hideMark/>
          </w:tcPr>
          <w:p w14:paraId="1C9C38B6" w14:textId="77777777" w:rsidR="00D32D2F" w:rsidRPr="00D32D2F" w:rsidRDefault="00D32D2F">
            <w:pPr>
              <w:spacing w:before="0" w:after="0" w:line="240" w:lineRule="auto"/>
              <w:jc w:val="center"/>
              <w:rPr>
                <w:ins w:id="114259" w:author="pete jones" w:date="2022-01-12T17:28:00Z"/>
                <w:sz w:val="20"/>
                <w:szCs w:val="20"/>
                <w:rPrChange w:id="114260" w:author="pete jones" w:date="2022-01-12T17:28:00Z">
                  <w:rPr>
                    <w:ins w:id="114261" w:author="pete jones" w:date="2022-01-12T17:28:00Z"/>
                  </w:rPr>
                </w:rPrChange>
              </w:rPr>
              <w:pPrChange w:id="114262" w:author="pete jones" w:date="2022-01-12T17:29:00Z">
                <w:pPr>
                  <w:jc w:val="left"/>
                </w:pPr>
              </w:pPrChange>
            </w:pPr>
            <w:ins w:id="114263" w:author="pete jones" w:date="2022-01-12T17:28:00Z">
              <w:r w:rsidRPr="00D32D2F">
                <w:rPr>
                  <w:sz w:val="20"/>
                  <w:szCs w:val="20"/>
                  <w:rPrChange w:id="114264" w:author="pete jones" w:date="2022-01-12T17:28:00Z">
                    <w:rPr/>
                  </w:rPrChange>
                </w:rPr>
                <w:t>6</w:t>
              </w:r>
            </w:ins>
          </w:p>
        </w:tc>
        <w:tc>
          <w:tcPr>
            <w:tcW w:w="616" w:type="dxa"/>
            <w:noWrap/>
            <w:hideMark/>
          </w:tcPr>
          <w:p w14:paraId="3038533E" w14:textId="77777777" w:rsidR="00D32D2F" w:rsidRPr="00D32D2F" w:rsidRDefault="00D32D2F">
            <w:pPr>
              <w:spacing w:before="0" w:after="0" w:line="240" w:lineRule="auto"/>
              <w:jc w:val="center"/>
              <w:rPr>
                <w:ins w:id="114265" w:author="pete jones" w:date="2022-01-12T17:28:00Z"/>
                <w:sz w:val="20"/>
                <w:szCs w:val="20"/>
                <w:rPrChange w:id="114266" w:author="pete jones" w:date="2022-01-12T17:28:00Z">
                  <w:rPr>
                    <w:ins w:id="114267" w:author="pete jones" w:date="2022-01-12T17:28:00Z"/>
                  </w:rPr>
                </w:rPrChange>
              </w:rPr>
              <w:pPrChange w:id="114268" w:author="pete jones" w:date="2022-01-12T17:29:00Z">
                <w:pPr>
                  <w:jc w:val="left"/>
                </w:pPr>
              </w:pPrChange>
            </w:pPr>
            <w:ins w:id="114269" w:author="pete jones" w:date="2022-01-12T17:28:00Z">
              <w:r w:rsidRPr="00D32D2F">
                <w:rPr>
                  <w:sz w:val="20"/>
                  <w:szCs w:val="20"/>
                  <w:rPrChange w:id="114270" w:author="pete jones" w:date="2022-01-12T17:28:00Z">
                    <w:rPr/>
                  </w:rPrChange>
                </w:rPr>
                <w:t>3</w:t>
              </w:r>
            </w:ins>
          </w:p>
        </w:tc>
        <w:tc>
          <w:tcPr>
            <w:tcW w:w="616" w:type="dxa"/>
            <w:noWrap/>
            <w:hideMark/>
          </w:tcPr>
          <w:p w14:paraId="7BDE430B" w14:textId="77777777" w:rsidR="00D32D2F" w:rsidRPr="00D32D2F" w:rsidRDefault="00D32D2F">
            <w:pPr>
              <w:spacing w:before="0" w:after="0" w:line="240" w:lineRule="auto"/>
              <w:jc w:val="center"/>
              <w:rPr>
                <w:ins w:id="114271" w:author="pete jones" w:date="2022-01-12T17:28:00Z"/>
                <w:sz w:val="20"/>
                <w:szCs w:val="20"/>
                <w:rPrChange w:id="114272" w:author="pete jones" w:date="2022-01-12T17:28:00Z">
                  <w:rPr>
                    <w:ins w:id="114273" w:author="pete jones" w:date="2022-01-12T17:28:00Z"/>
                  </w:rPr>
                </w:rPrChange>
              </w:rPr>
              <w:pPrChange w:id="114274" w:author="pete jones" w:date="2022-01-12T17:29:00Z">
                <w:pPr>
                  <w:jc w:val="left"/>
                </w:pPr>
              </w:pPrChange>
            </w:pPr>
            <w:ins w:id="114275" w:author="pete jones" w:date="2022-01-12T17:28:00Z">
              <w:r w:rsidRPr="00D32D2F">
                <w:rPr>
                  <w:sz w:val="20"/>
                  <w:szCs w:val="20"/>
                  <w:rPrChange w:id="114276" w:author="pete jones" w:date="2022-01-12T17:28:00Z">
                    <w:rPr/>
                  </w:rPrChange>
                </w:rPr>
                <w:t>4</w:t>
              </w:r>
            </w:ins>
          </w:p>
        </w:tc>
        <w:tc>
          <w:tcPr>
            <w:tcW w:w="616" w:type="dxa"/>
            <w:noWrap/>
            <w:hideMark/>
          </w:tcPr>
          <w:p w14:paraId="18BEEED1" w14:textId="77777777" w:rsidR="00D32D2F" w:rsidRPr="00D32D2F" w:rsidRDefault="00D32D2F">
            <w:pPr>
              <w:spacing w:before="0" w:after="0" w:line="240" w:lineRule="auto"/>
              <w:jc w:val="center"/>
              <w:rPr>
                <w:ins w:id="114277" w:author="pete jones" w:date="2022-01-12T17:28:00Z"/>
                <w:sz w:val="20"/>
                <w:szCs w:val="20"/>
                <w:rPrChange w:id="114278" w:author="pete jones" w:date="2022-01-12T17:28:00Z">
                  <w:rPr>
                    <w:ins w:id="114279" w:author="pete jones" w:date="2022-01-12T17:28:00Z"/>
                  </w:rPr>
                </w:rPrChange>
              </w:rPr>
              <w:pPrChange w:id="114280" w:author="pete jones" w:date="2022-01-12T17:29:00Z">
                <w:pPr>
                  <w:jc w:val="left"/>
                </w:pPr>
              </w:pPrChange>
            </w:pPr>
            <w:ins w:id="114281" w:author="pete jones" w:date="2022-01-12T17:28:00Z">
              <w:r w:rsidRPr="00D32D2F">
                <w:rPr>
                  <w:sz w:val="20"/>
                  <w:szCs w:val="20"/>
                  <w:rPrChange w:id="114282" w:author="pete jones" w:date="2022-01-12T17:28:00Z">
                    <w:rPr/>
                  </w:rPrChange>
                </w:rPr>
                <w:t>4</w:t>
              </w:r>
            </w:ins>
          </w:p>
        </w:tc>
        <w:tc>
          <w:tcPr>
            <w:tcW w:w="616" w:type="dxa"/>
            <w:noWrap/>
            <w:hideMark/>
          </w:tcPr>
          <w:p w14:paraId="6FDC781A" w14:textId="77777777" w:rsidR="00D32D2F" w:rsidRPr="00D32D2F" w:rsidRDefault="00D32D2F">
            <w:pPr>
              <w:spacing w:before="0" w:after="0" w:line="240" w:lineRule="auto"/>
              <w:jc w:val="center"/>
              <w:rPr>
                <w:ins w:id="114283" w:author="pete jones" w:date="2022-01-12T17:28:00Z"/>
                <w:sz w:val="20"/>
                <w:szCs w:val="20"/>
                <w:rPrChange w:id="114284" w:author="pete jones" w:date="2022-01-12T17:28:00Z">
                  <w:rPr>
                    <w:ins w:id="114285" w:author="pete jones" w:date="2022-01-12T17:28:00Z"/>
                  </w:rPr>
                </w:rPrChange>
              </w:rPr>
              <w:pPrChange w:id="114286" w:author="pete jones" w:date="2022-01-12T17:29:00Z">
                <w:pPr>
                  <w:jc w:val="left"/>
                </w:pPr>
              </w:pPrChange>
            </w:pPr>
            <w:ins w:id="114287" w:author="pete jones" w:date="2022-01-12T17:28:00Z">
              <w:r w:rsidRPr="00D32D2F">
                <w:rPr>
                  <w:sz w:val="20"/>
                  <w:szCs w:val="20"/>
                  <w:rPrChange w:id="114288" w:author="pete jones" w:date="2022-01-12T17:28:00Z">
                    <w:rPr/>
                  </w:rPrChange>
                </w:rPr>
                <w:t>0</w:t>
              </w:r>
            </w:ins>
          </w:p>
        </w:tc>
        <w:tc>
          <w:tcPr>
            <w:tcW w:w="616" w:type="dxa"/>
            <w:noWrap/>
            <w:hideMark/>
          </w:tcPr>
          <w:p w14:paraId="77F875C7" w14:textId="77777777" w:rsidR="00D32D2F" w:rsidRPr="00D32D2F" w:rsidRDefault="00D32D2F">
            <w:pPr>
              <w:spacing w:before="0" w:after="0" w:line="240" w:lineRule="auto"/>
              <w:jc w:val="center"/>
              <w:rPr>
                <w:ins w:id="114289" w:author="pete jones" w:date="2022-01-12T17:28:00Z"/>
                <w:sz w:val="20"/>
                <w:szCs w:val="20"/>
                <w:rPrChange w:id="114290" w:author="pete jones" w:date="2022-01-12T17:28:00Z">
                  <w:rPr>
                    <w:ins w:id="114291" w:author="pete jones" w:date="2022-01-12T17:28:00Z"/>
                  </w:rPr>
                </w:rPrChange>
              </w:rPr>
              <w:pPrChange w:id="114292" w:author="pete jones" w:date="2022-01-12T17:29:00Z">
                <w:pPr>
                  <w:jc w:val="left"/>
                </w:pPr>
              </w:pPrChange>
            </w:pPr>
            <w:ins w:id="114293" w:author="pete jones" w:date="2022-01-12T17:28:00Z">
              <w:r w:rsidRPr="00D32D2F">
                <w:rPr>
                  <w:sz w:val="20"/>
                  <w:szCs w:val="20"/>
                  <w:rPrChange w:id="114294" w:author="pete jones" w:date="2022-01-12T17:28:00Z">
                    <w:rPr/>
                  </w:rPrChange>
                </w:rPr>
                <w:t>8</w:t>
              </w:r>
            </w:ins>
          </w:p>
        </w:tc>
      </w:tr>
      <w:tr w:rsidR="00D32D2F" w:rsidRPr="00D32D2F" w14:paraId="6C3F447C" w14:textId="77777777" w:rsidTr="00D32D2F">
        <w:trPr>
          <w:trHeight w:val="300"/>
          <w:jc w:val="center"/>
          <w:ins w:id="114295" w:author="pete jones" w:date="2022-01-12T17:28:00Z"/>
          <w:trPrChange w:id="114296" w:author="pete jones" w:date="2022-01-12T17:29:00Z">
            <w:trPr>
              <w:trHeight w:val="300"/>
            </w:trPr>
          </w:trPrChange>
        </w:trPr>
        <w:tc>
          <w:tcPr>
            <w:tcW w:w="868" w:type="dxa"/>
            <w:noWrap/>
            <w:hideMark/>
            <w:tcPrChange w:id="114297" w:author="pete jones" w:date="2022-01-12T17:29:00Z">
              <w:tcPr>
                <w:tcW w:w="868" w:type="dxa"/>
                <w:noWrap/>
                <w:hideMark/>
              </w:tcPr>
            </w:tcPrChange>
          </w:tcPr>
          <w:p w14:paraId="3EB11382" w14:textId="77777777" w:rsidR="00D32D2F" w:rsidRPr="00D32D2F" w:rsidRDefault="00D32D2F">
            <w:pPr>
              <w:spacing w:before="0" w:after="0" w:line="240" w:lineRule="auto"/>
              <w:jc w:val="left"/>
              <w:rPr>
                <w:ins w:id="114298" w:author="pete jones" w:date="2022-01-12T17:28:00Z"/>
                <w:sz w:val="20"/>
                <w:szCs w:val="20"/>
                <w:rPrChange w:id="114299" w:author="pete jones" w:date="2022-01-12T17:28:00Z">
                  <w:rPr>
                    <w:ins w:id="114300" w:author="pete jones" w:date="2022-01-12T17:28:00Z"/>
                  </w:rPr>
                </w:rPrChange>
              </w:rPr>
              <w:pPrChange w:id="114301" w:author="pete jones" w:date="2022-01-12T17:28:00Z">
                <w:pPr>
                  <w:jc w:val="left"/>
                </w:pPr>
              </w:pPrChange>
            </w:pPr>
            <w:ins w:id="114302" w:author="pete jones" w:date="2022-01-12T17:28:00Z">
              <w:r w:rsidRPr="00D32D2F">
                <w:rPr>
                  <w:sz w:val="20"/>
                  <w:szCs w:val="20"/>
                  <w:rPrChange w:id="114303" w:author="pete jones" w:date="2022-01-12T17:28:00Z">
                    <w:rPr/>
                  </w:rPrChange>
                </w:rPr>
                <w:t>153</w:t>
              </w:r>
            </w:ins>
          </w:p>
        </w:tc>
        <w:tc>
          <w:tcPr>
            <w:tcW w:w="1516" w:type="dxa"/>
            <w:noWrap/>
            <w:hideMark/>
            <w:tcPrChange w:id="114304" w:author="pete jones" w:date="2022-01-12T17:29:00Z">
              <w:tcPr>
                <w:tcW w:w="1516" w:type="dxa"/>
                <w:noWrap/>
                <w:hideMark/>
              </w:tcPr>
            </w:tcPrChange>
          </w:tcPr>
          <w:p w14:paraId="2A462E35" w14:textId="77777777" w:rsidR="00D32D2F" w:rsidRPr="00D32D2F" w:rsidRDefault="00D32D2F">
            <w:pPr>
              <w:spacing w:before="0" w:after="0" w:line="240" w:lineRule="auto"/>
              <w:jc w:val="left"/>
              <w:rPr>
                <w:ins w:id="114305" w:author="pete jones" w:date="2022-01-12T17:28:00Z"/>
                <w:sz w:val="20"/>
                <w:szCs w:val="20"/>
                <w:rPrChange w:id="114306" w:author="pete jones" w:date="2022-01-12T17:28:00Z">
                  <w:rPr>
                    <w:ins w:id="114307" w:author="pete jones" w:date="2022-01-12T17:28:00Z"/>
                  </w:rPr>
                </w:rPrChange>
              </w:rPr>
              <w:pPrChange w:id="114308" w:author="pete jones" w:date="2022-01-12T17:28:00Z">
                <w:pPr>
                  <w:jc w:val="left"/>
                </w:pPr>
              </w:pPrChange>
            </w:pPr>
            <w:ins w:id="114309" w:author="pete jones" w:date="2022-01-12T17:28:00Z">
              <w:r w:rsidRPr="00D32D2F">
                <w:rPr>
                  <w:sz w:val="20"/>
                  <w:szCs w:val="20"/>
                  <w:rPrChange w:id="114310" w:author="pete jones" w:date="2022-01-12T17:28:00Z">
                    <w:rPr/>
                  </w:rPrChange>
                </w:rPr>
                <w:t>SUST2201 </w:t>
              </w:r>
            </w:ins>
          </w:p>
        </w:tc>
        <w:tc>
          <w:tcPr>
            <w:tcW w:w="5904" w:type="dxa"/>
            <w:noWrap/>
            <w:hideMark/>
            <w:tcPrChange w:id="114311" w:author="pete jones" w:date="2022-01-12T17:29:00Z">
              <w:tcPr>
                <w:tcW w:w="5904" w:type="dxa"/>
                <w:noWrap/>
                <w:hideMark/>
              </w:tcPr>
            </w:tcPrChange>
          </w:tcPr>
          <w:p w14:paraId="616761C5" w14:textId="77777777" w:rsidR="00D32D2F" w:rsidRPr="00D32D2F" w:rsidRDefault="00D32D2F">
            <w:pPr>
              <w:spacing w:before="0" w:after="0" w:line="240" w:lineRule="auto"/>
              <w:jc w:val="left"/>
              <w:rPr>
                <w:ins w:id="114312" w:author="pete jones" w:date="2022-01-12T17:28:00Z"/>
                <w:sz w:val="20"/>
                <w:szCs w:val="20"/>
                <w:rPrChange w:id="114313" w:author="pete jones" w:date="2022-01-12T17:28:00Z">
                  <w:rPr>
                    <w:ins w:id="114314" w:author="pete jones" w:date="2022-01-12T17:28:00Z"/>
                  </w:rPr>
                </w:rPrChange>
              </w:rPr>
              <w:pPrChange w:id="114315" w:author="pete jones" w:date="2022-01-12T17:28:00Z">
                <w:pPr>
                  <w:jc w:val="left"/>
                </w:pPr>
              </w:pPrChange>
            </w:pPr>
            <w:ins w:id="114316" w:author="pete jones" w:date="2022-01-12T17:28:00Z">
              <w:r w:rsidRPr="00D32D2F">
                <w:rPr>
                  <w:sz w:val="20"/>
                  <w:szCs w:val="20"/>
                  <w:rPrChange w:id="114317" w:author="pete jones" w:date="2022-01-12T17:28:00Z">
                    <w:rPr/>
                  </w:rPrChange>
                </w:rPr>
                <w:t>Introduction to Sustainability - credits 2 AHSE; 2 ENGR</w:t>
              </w:r>
            </w:ins>
          </w:p>
        </w:tc>
        <w:tc>
          <w:tcPr>
            <w:tcW w:w="616" w:type="dxa"/>
            <w:noWrap/>
            <w:hideMark/>
            <w:tcPrChange w:id="114318" w:author="pete jones" w:date="2022-01-12T17:29:00Z">
              <w:tcPr>
                <w:tcW w:w="616" w:type="dxa"/>
                <w:noWrap/>
                <w:hideMark/>
              </w:tcPr>
            </w:tcPrChange>
          </w:tcPr>
          <w:p w14:paraId="561EBD73" w14:textId="77777777" w:rsidR="00D32D2F" w:rsidRPr="00D32D2F" w:rsidRDefault="00D32D2F">
            <w:pPr>
              <w:spacing w:before="0" w:after="0" w:line="240" w:lineRule="auto"/>
              <w:jc w:val="center"/>
              <w:rPr>
                <w:ins w:id="114319" w:author="pete jones" w:date="2022-01-12T17:28:00Z"/>
                <w:sz w:val="20"/>
                <w:szCs w:val="20"/>
                <w:rPrChange w:id="114320" w:author="pete jones" w:date="2022-01-12T17:28:00Z">
                  <w:rPr>
                    <w:ins w:id="114321" w:author="pete jones" w:date="2022-01-12T17:28:00Z"/>
                  </w:rPr>
                </w:rPrChange>
              </w:rPr>
              <w:pPrChange w:id="114322" w:author="pete jones" w:date="2022-01-12T17:29:00Z">
                <w:pPr>
                  <w:jc w:val="left"/>
                </w:pPr>
              </w:pPrChange>
            </w:pPr>
            <w:ins w:id="114323" w:author="pete jones" w:date="2022-01-12T17:28:00Z">
              <w:r w:rsidRPr="00D32D2F">
                <w:rPr>
                  <w:sz w:val="20"/>
                  <w:szCs w:val="20"/>
                  <w:rPrChange w:id="114324" w:author="pete jones" w:date="2022-01-12T17:28:00Z">
                    <w:rPr/>
                  </w:rPrChange>
                </w:rPr>
                <w:t>x</w:t>
              </w:r>
            </w:ins>
          </w:p>
        </w:tc>
        <w:tc>
          <w:tcPr>
            <w:tcW w:w="616" w:type="dxa"/>
            <w:noWrap/>
            <w:hideMark/>
            <w:tcPrChange w:id="114325" w:author="pete jones" w:date="2022-01-12T17:29:00Z">
              <w:tcPr>
                <w:tcW w:w="616" w:type="dxa"/>
                <w:noWrap/>
                <w:hideMark/>
              </w:tcPr>
            </w:tcPrChange>
          </w:tcPr>
          <w:p w14:paraId="7456BA6B" w14:textId="77777777" w:rsidR="00D32D2F" w:rsidRPr="00D32D2F" w:rsidRDefault="00D32D2F">
            <w:pPr>
              <w:spacing w:before="0" w:after="0" w:line="240" w:lineRule="auto"/>
              <w:jc w:val="center"/>
              <w:rPr>
                <w:ins w:id="114326" w:author="pete jones" w:date="2022-01-12T17:28:00Z"/>
                <w:sz w:val="20"/>
                <w:szCs w:val="20"/>
                <w:rPrChange w:id="114327" w:author="pete jones" w:date="2022-01-12T17:28:00Z">
                  <w:rPr>
                    <w:ins w:id="114328" w:author="pete jones" w:date="2022-01-12T17:28:00Z"/>
                  </w:rPr>
                </w:rPrChange>
              </w:rPr>
              <w:pPrChange w:id="114329" w:author="pete jones" w:date="2022-01-12T17:29:00Z">
                <w:pPr>
                  <w:jc w:val="left"/>
                </w:pPr>
              </w:pPrChange>
            </w:pPr>
            <w:ins w:id="114330" w:author="pete jones" w:date="2022-01-12T17:28:00Z">
              <w:r w:rsidRPr="00D32D2F">
                <w:rPr>
                  <w:sz w:val="20"/>
                  <w:szCs w:val="20"/>
                  <w:rPrChange w:id="114331" w:author="pete jones" w:date="2022-01-12T17:28:00Z">
                    <w:rPr/>
                  </w:rPrChange>
                </w:rPr>
                <w:t>7</w:t>
              </w:r>
            </w:ins>
          </w:p>
        </w:tc>
        <w:tc>
          <w:tcPr>
            <w:tcW w:w="616" w:type="dxa"/>
            <w:noWrap/>
            <w:hideMark/>
            <w:tcPrChange w:id="114332" w:author="pete jones" w:date="2022-01-12T17:29:00Z">
              <w:tcPr>
                <w:tcW w:w="616" w:type="dxa"/>
                <w:noWrap/>
                <w:hideMark/>
              </w:tcPr>
            </w:tcPrChange>
          </w:tcPr>
          <w:p w14:paraId="3E3A8C50" w14:textId="77777777" w:rsidR="00D32D2F" w:rsidRPr="00D32D2F" w:rsidRDefault="00D32D2F">
            <w:pPr>
              <w:spacing w:before="0" w:after="0" w:line="240" w:lineRule="auto"/>
              <w:jc w:val="center"/>
              <w:rPr>
                <w:ins w:id="114333" w:author="pete jones" w:date="2022-01-12T17:28:00Z"/>
                <w:sz w:val="20"/>
                <w:szCs w:val="20"/>
                <w:rPrChange w:id="114334" w:author="pete jones" w:date="2022-01-12T17:28:00Z">
                  <w:rPr>
                    <w:ins w:id="114335" w:author="pete jones" w:date="2022-01-12T17:28:00Z"/>
                  </w:rPr>
                </w:rPrChange>
              </w:rPr>
              <w:pPrChange w:id="114336" w:author="pete jones" w:date="2022-01-12T17:29:00Z">
                <w:pPr>
                  <w:jc w:val="left"/>
                </w:pPr>
              </w:pPrChange>
            </w:pPr>
            <w:ins w:id="114337" w:author="pete jones" w:date="2022-01-12T17:28:00Z">
              <w:r w:rsidRPr="00D32D2F">
                <w:rPr>
                  <w:sz w:val="20"/>
                  <w:szCs w:val="20"/>
                  <w:rPrChange w:id="114338" w:author="pete jones" w:date="2022-01-12T17:28:00Z">
                    <w:rPr/>
                  </w:rPrChange>
                </w:rPr>
                <w:t>7</w:t>
              </w:r>
            </w:ins>
          </w:p>
        </w:tc>
        <w:tc>
          <w:tcPr>
            <w:tcW w:w="616" w:type="dxa"/>
            <w:noWrap/>
            <w:hideMark/>
            <w:tcPrChange w:id="114339" w:author="pete jones" w:date="2022-01-12T17:29:00Z">
              <w:tcPr>
                <w:tcW w:w="616" w:type="dxa"/>
                <w:noWrap/>
                <w:hideMark/>
              </w:tcPr>
            </w:tcPrChange>
          </w:tcPr>
          <w:p w14:paraId="6725B333" w14:textId="77777777" w:rsidR="00D32D2F" w:rsidRPr="00D32D2F" w:rsidRDefault="00D32D2F">
            <w:pPr>
              <w:spacing w:before="0" w:after="0" w:line="240" w:lineRule="auto"/>
              <w:jc w:val="center"/>
              <w:rPr>
                <w:ins w:id="114340" w:author="pete jones" w:date="2022-01-12T17:28:00Z"/>
                <w:sz w:val="20"/>
                <w:szCs w:val="20"/>
                <w:rPrChange w:id="114341" w:author="pete jones" w:date="2022-01-12T17:28:00Z">
                  <w:rPr>
                    <w:ins w:id="114342" w:author="pete jones" w:date="2022-01-12T17:28:00Z"/>
                  </w:rPr>
                </w:rPrChange>
              </w:rPr>
              <w:pPrChange w:id="114343" w:author="pete jones" w:date="2022-01-12T17:29:00Z">
                <w:pPr>
                  <w:jc w:val="left"/>
                </w:pPr>
              </w:pPrChange>
            </w:pPr>
            <w:ins w:id="114344" w:author="pete jones" w:date="2022-01-12T17:28:00Z">
              <w:r w:rsidRPr="00D32D2F">
                <w:rPr>
                  <w:sz w:val="20"/>
                  <w:szCs w:val="20"/>
                  <w:rPrChange w:id="114345" w:author="pete jones" w:date="2022-01-12T17:28:00Z">
                    <w:rPr/>
                  </w:rPrChange>
                </w:rPr>
                <w:t>2</w:t>
              </w:r>
            </w:ins>
          </w:p>
        </w:tc>
        <w:tc>
          <w:tcPr>
            <w:tcW w:w="616" w:type="dxa"/>
            <w:noWrap/>
            <w:hideMark/>
            <w:tcPrChange w:id="114346" w:author="pete jones" w:date="2022-01-12T17:29:00Z">
              <w:tcPr>
                <w:tcW w:w="616" w:type="dxa"/>
                <w:noWrap/>
                <w:hideMark/>
              </w:tcPr>
            </w:tcPrChange>
          </w:tcPr>
          <w:p w14:paraId="2C589913" w14:textId="77777777" w:rsidR="00D32D2F" w:rsidRPr="00D32D2F" w:rsidRDefault="00D32D2F">
            <w:pPr>
              <w:spacing w:before="0" w:after="0" w:line="240" w:lineRule="auto"/>
              <w:jc w:val="center"/>
              <w:rPr>
                <w:ins w:id="114347" w:author="pete jones" w:date="2022-01-12T17:28:00Z"/>
                <w:sz w:val="20"/>
                <w:szCs w:val="20"/>
                <w:rPrChange w:id="114348" w:author="pete jones" w:date="2022-01-12T17:28:00Z">
                  <w:rPr>
                    <w:ins w:id="114349" w:author="pete jones" w:date="2022-01-12T17:28:00Z"/>
                  </w:rPr>
                </w:rPrChange>
              </w:rPr>
              <w:pPrChange w:id="114350" w:author="pete jones" w:date="2022-01-12T17:29:00Z">
                <w:pPr>
                  <w:jc w:val="left"/>
                </w:pPr>
              </w:pPrChange>
            </w:pPr>
            <w:ins w:id="114351" w:author="pete jones" w:date="2022-01-12T17:28:00Z">
              <w:r w:rsidRPr="00D32D2F">
                <w:rPr>
                  <w:sz w:val="20"/>
                  <w:szCs w:val="20"/>
                  <w:rPrChange w:id="114352" w:author="pete jones" w:date="2022-01-12T17:28:00Z">
                    <w:rPr/>
                  </w:rPrChange>
                </w:rPr>
                <w:t>4</w:t>
              </w:r>
            </w:ins>
          </w:p>
        </w:tc>
        <w:tc>
          <w:tcPr>
            <w:tcW w:w="616" w:type="dxa"/>
            <w:noWrap/>
            <w:hideMark/>
            <w:tcPrChange w:id="114353" w:author="pete jones" w:date="2022-01-12T17:29:00Z">
              <w:tcPr>
                <w:tcW w:w="616" w:type="dxa"/>
                <w:noWrap/>
                <w:hideMark/>
              </w:tcPr>
            </w:tcPrChange>
          </w:tcPr>
          <w:p w14:paraId="5DF536CE" w14:textId="77777777" w:rsidR="00D32D2F" w:rsidRPr="00D32D2F" w:rsidRDefault="00D32D2F">
            <w:pPr>
              <w:spacing w:before="0" w:after="0" w:line="240" w:lineRule="auto"/>
              <w:jc w:val="center"/>
              <w:rPr>
                <w:ins w:id="114354" w:author="pete jones" w:date="2022-01-12T17:28:00Z"/>
                <w:sz w:val="20"/>
                <w:szCs w:val="20"/>
                <w:rPrChange w:id="114355" w:author="pete jones" w:date="2022-01-12T17:28:00Z">
                  <w:rPr>
                    <w:ins w:id="114356" w:author="pete jones" w:date="2022-01-12T17:28:00Z"/>
                  </w:rPr>
                </w:rPrChange>
              </w:rPr>
              <w:pPrChange w:id="114357" w:author="pete jones" w:date="2022-01-12T17:29:00Z">
                <w:pPr>
                  <w:jc w:val="left"/>
                </w:pPr>
              </w:pPrChange>
            </w:pPr>
            <w:ins w:id="114358" w:author="pete jones" w:date="2022-01-12T17:28:00Z">
              <w:r w:rsidRPr="00D32D2F">
                <w:rPr>
                  <w:sz w:val="20"/>
                  <w:szCs w:val="20"/>
                  <w:rPrChange w:id="114359" w:author="pete jones" w:date="2022-01-12T17:28:00Z">
                    <w:rPr/>
                  </w:rPrChange>
                </w:rPr>
                <w:t>4</w:t>
              </w:r>
            </w:ins>
          </w:p>
        </w:tc>
        <w:tc>
          <w:tcPr>
            <w:tcW w:w="616" w:type="dxa"/>
            <w:noWrap/>
            <w:hideMark/>
            <w:tcPrChange w:id="114360" w:author="pete jones" w:date="2022-01-12T17:29:00Z">
              <w:tcPr>
                <w:tcW w:w="616" w:type="dxa"/>
                <w:noWrap/>
                <w:hideMark/>
              </w:tcPr>
            </w:tcPrChange>
          </w:tcPr>
          <w:p w14:paraId="234472ED" w14:textId="77777777" w:rsidR="00D32D2F" w:rsidRPr="00D32D2F" w:rsidRDefault="00D32D2F">
            <w:pPr>
              <w:spacing w:before="0" w:after="0" w:line="240" w:lineRule="auto"/>
              <w:jc w:val="center"/>
              <w:rPr>
                <w:ins w:id="114361" w:author="pete jones" w:date="2022-01-12T17:28:00Z"/>
                <w:sz w:val="20"/>
                <w:szCs w:val="20"/>
                <w:rPrChange w:id="114362" w:author="pete jones" w:date="2022-01-12T17:28:00Z">
                  <w:rPr>
                    <w:ins w:id="114363" w:author="pete jones" w:date="2022-01-12T17:28:00Z"/>
                  </w:rPr>
                </w:rPrChange>
              </w:rPr>
              <w:pPrChange w:id="114364" w:author="pete jones" w:date="2022-01-12T17:29:00Z">
                <w:pPr>
                  <w:jc w:val="left"/>
                </w:pPr>
              </w:pPrChange>
            </w:pPr>
            <w:ins w:id="114365" w:author="pete jones" w:date="2022-01-12T17:28:00Z">
              <w:r w:rsidRPr="00D32D2F">
                <w:rPr>
                  <w:sz w:val="20"/>
                  <w:szCs w:val="20"/>
                  <w:rPrChange w:id="114366" w:author="pete jones" w:date="2022-01-12T17:28:00Z">
                    <w:rPr/>
                  </w:rPrChange>
                </w:rPr>
                <w:t>0</w:t>
              </w:r>
            </w:ins>
          </w:p>
        </w:tc>
        <w:tc>
          <w:tcPr>
            <w:tcW w:w="616" w:type="dxa"/>
            <w:noWrap/>
            <w:hideMark/>
            <w:tcPrChange w:id="114367" w:author="pete jones" w:date="2022-01-12T17:29:00Z">
              <w:tcPr>
                <w:tcW w:w="616" w:type="dxa"/>
                <w:noWrap/>
                <w:hideMark/>
              </w:tcPr>
            </w:tcPrChange>
          </w:tcPr>
          <w:p w14:paraId="13F9ABC4" w14:textId="77777777" w:rsidR="00D32D2F" w:rsidRPr="00D32D2F" w:rsidRDefault="00D32D2F">
            <w:pPr>
              <w:spacing w:before="0" w:after="0" w:line="240" w:lineRule="auto"/>
              <w:jc w:val="center"/>
              <w:rPr>
                <w:ins w:id="114368" w:author="pete jones" w:date="2022-01-12T17:28:00Z"/>
                <w:sz w:val="20"/>
                <w:szCs w:val="20"/>
                <w:rPrChange w:id="114369" w:author="pete jones" w:date="2022-01-12T17:28:00Z">
                  <w:rPr>
                    <w:ins w:id="114370" w:author="pete jones" w:date="2022-01-12T17:28:00Z"/>
                  </w:rPr>
                </w:rPrChange>
              </w:rPr>
              <w:pPrChange w:id="114371" w:author="pete jones" w:date="2022-01-12T17:29:00Z">
                <w:pPr>
                  <w:jc w:val="left"/>
                </w:pPr>
              </w:pPrChange>
            </w:pPr>
            <w:ins w:id="114372" w:author="pete jones" w:date="2022-01-12T17:28:00Z">
              <w:r w:rsidRPr="00D32D2F">
                <w:rPr>
                  <w:sz w:val="20"/>
                  <w:szCs w:val="20"/>
                  <w:rPrChange w:id="114373" w:author="pete jones" w:date="2022-01-12T17:28:00Z">
                    <w:rPr/>
                  </w:rPrChange>
                </w:rPr>
                <w:t>8</w:t>
              </w:r>
            </w:ins>
          </w:p>
        </w:tc>
      </w:tr>
      <w:tr w:rsidR="00D32D2F" w:rsidRPr="00D32D2F" w14:paraId="7D9F429E" w14:textId="77777777" w:rsidTr="00D32D2F">
        <w:trPr>
          <w:trHeight w:val="315"/>
          <w:jc w:val="center"/>
          <w:ins w:id="114374" w:author="pete jones" w:date="2022-01-12T17:28:00Z"/>
        </w:trPr>
        <w:tc>
          <w:tcPr>
            <w:tcW w:w="868" w:type="dxa"/>
            <w:noWrap/>
            <w:hideMark/>
          </w:tcPr>
          <w:p w14:paraId="5233316C" w14:textId="77777777" w:rsidR="00D32D2F" w:rsidRPr="00D32D2F" w:rsidRDefault="00D32D2F">
            <w:pPr>
              <w:spacing w:before="0" w:after="0" w:line="240" w:lineRule="auto"/>
              <w:jc w:val="left"/>
              <w:rPr>
                <w:ins w:id="114375" w:author="pete jones" w:date="2022-01-12T17:28:00Z"/>
                <w:sz w:val="20"/>
                <w:szCs w:val="20"/>
                <w:rPrChange w:id="114376" w:author="pete jones" w:date="2022-01-12T17:28:00Z">
                  <w:rPr>
                    <w:ins w:id="114377" w:author="pete jones" w:date="2022-01-12T17:28:00Z"/>
                  </w:rPr>
                </w:rPrChange>
              </w:rPr>
              <w:pPrChange w:id="114378" w:author="pete jones" w:date="2022-01-12T17:28:00Z">
                <w:pPr>
                  <w:jc w:val="left"/>
                </w:pPr>
              </w:pPrChange>
            </w:pPr>
            <w:ins w:id="114379" w:author="pete jones" w:date="2022-01-12T17:28:00Z">
              <w:r w:rsidRPr="00D32D2F">
                <w:rPr>
                  <w:sz w:val="20"/>
                  <w:szCs w:val="20"/>
                  <w:rPrChange w:id="114380" w:author="pete jones" w:date="2022-01-12T17:28:00Z">
                    <w:rPr/>
                  </w:rPrChange>
                </w:rPr>
                <w:t>154</w:t>
              </w:r>
            </w:ins>
          </w:p>
        </w:tc>
        <w:tc>
          <w:tcPr>
            <w:tcW w:w="1516" w:type="dxa"/>
            <w:noWrap/>
            <w:hideMark/>
          </w:tcPr>
          <w:p w14:paraId="10FBD720" w14:textId="77777777" w:rsidR="00D32D2F" w:rsidRPr="00D32D2F" w:rsidRDefault="00D32D2F">
            <w:pPr>
              <w:spacing w:before="0" w:after="0" w:line="240" w:lineRule="auto"/>
              <w:jc w:val="left"/>
              <w:rPr>
                <w:ins w:id="114381" w:author="pete jones" w:date="2022-01-12T17:28:00Z"/>
                <w:sz w:val="20"/>
                <w:szCs w:val="20"/>
                <w:rPrChange w:id="114382" w:author="pete jones" w:date="2022-01-12T17:28:00Z">
                  <w:rPr>
                    <w:ins w:id="114383" w:author="pete jones" w:date="2022-01-12T17:28:00Z"/>
                  </w:rPr>
                </w:rPrChange>
              </w:rPr>
              <w:pPrChange w:id="114384" w:author="pete jones" w:date="2022-01-12T17:28:00Z">
                <w:pPr>
                  <w:jc w:val="left"/>
                </w:pPr>
              </w:pPrChange>
            </w:pPr>
            <w:ins w:id="114385" w:author="pete jones" w:date="2022-01-12T17:28:00Z">
              <w:r w:rsidRPr="00D32D2F">
                <w:rPr>
                  <w:sz w:val="20"/>
                  <w:szCs w:val="20"/>
                  <w:rPrChange w:id="114386" w:author="pete jones" w:date="2022-01-12T17:28:00Z">
                    <w:rPr/>
                  </w:rPrChange>
                </w:rPr>
                <w:t>SUST3301 </w:t>
              </w:r>
            </w:ins>
          </w:p>
        </w:tc>
        <w:tc>
          <w:tcPr>
            <w:tcW w:w="5904" w:type="dxa"/>
            <w:noWrap/>
            <w:hideMark/>
          </w:tcPr>
          <w:p w14:paraId="2878A6C4" w14:textId="77777777" w:rsidR="00D32D2F" w:rsidRPr="00D32D2F" w:rsidRDefault="00D32D2F">
            <w:pPr>
              <w:spacing w:before="0" w:after="0" w:line="240" w:lineRule="auto"/>
              <w:jc w:val="left"/>
              <w:rPr>
                <w:ins w:id="114387" w:author="pete jones" w:date="2022-01-12T17:28:00Z"/>
                <w:sz w:val="20"/>
                <w:szCs w:val="20"/>
                <w:rPrChange w:id="114388" w:author="pete jones" w:date="2022-01-12T17:28:00Z">
                  <w:rPr>
                    <w:ins w:id="114389" w:author="pete jones" w:date="2022-01-12T17:28:00Z"/>
                  </w:rPr>
                </w:rPrChange>
              </w:rPr>
              <w:pPrChange w:id="114390" w:author="pete jones" w:date="2022-01-12T17:28:00Z">
                <w:pPr>
                  <w:jc w:val="left"/>
                </w:pPr>
              </w:pPrChange>
            </w:pPr>
            <w:ins w:id="114391" w:author="pete jones" w:date="2022-01-12T17:28:00Z">
              <w:r w:rsidRPr="00D32D2F">
                <w:rPr>
                  <w:sz w:val="20"/>
                  <w:szCs w:val="20"/>
                  <w:rPrChange w:id="114392" w:author="pete jones" w:date="2022-01-12T17:28:00Z">
                    <w:rPr/>
                  </w:rPrChange>
                </w:rPr>
                <w:t>Sustainability Synthesis - credits 2 AHSE; 2 ENGR</w:t>
              </w:r>
            </w:ins>
          </w:p>
        </w:tc>
        <w:tc>
          <w:tcPr>
            <w:tcW w:w="616" w:type="dxa"/>
            <w:noWrap/>
            <w:hideMark/>
          </w:tcPr>
          <w:p w14:paraId="37A27343" w14:textId="77777777" w:rsidR="00D32D2F" w:rsidRPr="00D32D2F" w:rsidRDefault="00D32D2F">
            <w:pPr>
              <w:spacing w:before="0" w:after="0" w:line="240" w:lineRule="auto"/>
              <w:jc w:val="center"/>
              <w:rPr>
                <w:ins w:id="114393" w:author="pete jones" w:date="2022-01-12T17:28:00Z"/>
                <w:sz w:val="20"/>
                <w:szCs w:val="20"/>
                <w:rPrChange w:id="114394" w:author="pete jones" w:date="2022-01-12T17:28:00Z">
                  <w:rPr>
                    <w:ins w:id="114395" w:author="pete jones" w:date="2022-01-12T17:28:00Z"/>
                  </w:rPr>
                </w:rPrChange>
              </w:rPr>
              <w:pPrChange w:id="114396" w:author="pete jones" w:date="2022-01-12T17:29:00Z">
                <w:pPr>
                  <w:jc w:val="left"/>
                </w:pPr>
              </w:pPrChange>
            </w:pPr>
            <w:ins w:id="114397" w:author="pete jones" w:date="2022-01-12T17:28:00Z">
              <w:r w:rsidRPr="00D32D2F">
                <w:rPr>
                  <w:sz w:val="20"/>
                  <w:szCs w:val="20"/>
                  <w:rPrChange w:id="114398" w:author="pete jones" w:date="2022-01-12T17:28:00Z">
                    <w:rPr/>
                  </w:rPrChange>
                </w:rPr>
                <w:t>x</w:t>
              </w:r>
            </w:ins>
          </w:p>
        </w:tc>
        <w:tc>
          <w:tcPr>
            <w:tcW w:w="616" w:type="dxa"/>
            <w:noWrap/>
            <w:hideMark/>
          </w:tcPr>
          <w:p w14:paraId="6E2CA4CF" w14:textId="77777777" w:rsidR="00D32D2F" w:rsidRPr="00D32D2F" w:rsidRDefault="00D32D2F">
            <w:pPr>
              <w:spacing w:before="0" w:after="0" w:line="240" w:lineRule="auto"/>
              <w:jc w:val="center"/>
              <w:rPr>
                <w:ins w:id="114399" w:author="pete jones" w:date="2022-01-12T17:28:00Z"/>
                <w:sz w:val="20"/>
                <w:szCs w:val="20"/>
                <w:rPrChange w:id="114400" w:author="pete jones" w:date="2022-01-12T17:28:00Z">
                  <w:rPr>
                    <w:ins w:id="114401" w:author="pete jones" w:date="2022-01-12T17:28:00Z"/>
                  </w:rPr>
                </w:rPrChange>
              </w:rPr>
              <w:pPrChange w:id="114402" w:author="pete jones" w:date="2022-01-12T17:29:00Z">
                <w:pPr>
                  <w:jc w:val="left"/>
                </w:pPr>
              </w:pPrChange>
            </w:pPr>
            <w:ins w:id="114403" w:author="pete jones" w:date="2022-01-12T17:28:00Z">
              <w:r w:rsidRPr="00D32D2F">
                <w:rPr>
                  <w:sz w:val="20"/>
                  <w:szCs w:val="20"/>
                  <w:rPrChange w:id="114404" w:author="pete jones" w:date="2022-01-12T17:28:00Z">
                    <w:rPr/>
                  </w:rPrChange>
                </w:rPr>
                <w:t>7</w:t>
              </w:r>
            </w:ins>
          </w:p>
        </w:tc>
        <w:tc>
          <w:tcPr>
            <w:tcW w:w="616" w:type="dxa"/>
            <w:noWrap/>
            <w:hideMark/>
          </w:tcPr>
          <w:p w14:paraId="41BB8060" w14:textId="77777777" w:rsidR="00D32D2F" w:rsidRPr="00D32D2F" w:rsidRDefault="00D32D2F">
            <w:pPr>
              <w:spacing w:before="0" w:after="0" w:line="240" w:lineRule="auto"/>
              <w:jc w:val="center"/>
              <w:rPr>
                <w:ins w:id="114405" w:author="pete jones" w:date="2022-01-12T17:28:00Z"/>
                <w:sz w:val="20"/>
                <w:szCs w:val="20"/>
                <w:rPrChange w:id="114406" w:author="pete jones" w:date="2022-01-12T17:28:00Z">
                  <w:rPr>
                    <w:ins w:id="114407" w:author="pete jones" w:date="2022-01-12T17:28:00Z"/>
                  </w:rPr>
                </w:rPrChange>
              </w:rPr>
              <w:pPrChange w:id="114408" w:author="pete jones" w:date="2022-01-12T17:29:00Z">
                <w:pPr>
                  <w:jc w:val="left"/>
                </w:pPr>
              </w:pPrChange>
            </w:pPr>
            <w:ins w:id="114409" w:author="pete jones" w:date="2022-01-12T17:28:00Z">
              <w:r w:rsidRPr="00D32D2F">
                <w:rPr>
                  <w:sz w:val="20"/>
                  <w:szCs w:val="20"/>
                  <w:rPrChange w:id="114410" w:author="pete jones" w:date="2022-01-12T17:28:00Z">
                    <w:rPr/>
                  </w:rPrChange>
                </w:rPr>
                <w:t>8</w:t>
              </w:r>
            </w:ins>
          </w:p>
        </w:tc>
        <w:tc>
          <w:tcPr>
            <w:tcW w:w="616" w:type="dxa"/>
            <w:noWrap/>
            <w:hideMark/>
          </w:tcPr>
          <w:p w14:paraId="5138C15C" w14:textId="77777777" w:rsidR="00D32D2F" w:rsidRPr="00D32D2F" w:rsidRDefault="00D32D2F">
            <w:pPr>
              <w:spacing w:before="0" w:after="0" w:line="240" w:lineRule="auto"/>
              <w:jc w:val="center"/>
              <w:rPr>
                <w:ins w:id="114411" w:author="pete jones" w:date="2022-01-12T17:28:00Z"/>
                <w:sz w:val="20"/>
                <w:szCs w:val="20"/>
                <w:rPrChange w:id="114412" w:author="pete jones" w:date="2022-01-12T17:28:00Z">
                  <w:rPr>
                    <w:ins w:id="114413" w:author="pete jones" w:date="2022-01-12T17:28:00Z"/>
                  </w:rPr>
                </w:rPrChange>
              </w:rPr>
              <w:pPrChange w:id="114414" w:author="pete jones" w:date="2022-01-12T17:29:00Z">
                <w:pPr>
                  <w:jc w:val="left"/>
                </w:pPr>
              </w:pPrChange>
            </w:pPr>
            <w:ins w:id="114415" w:author="pete jones" w:date="2022-01-12T17:28:00Z">
              <w:r w:rsidRPr="00D32D2F">
                <w:rPr>
                  <w:sz w:val="20"/>
                  <w:szCs w:val="20"/>
                  <w:rPrChange w:id="114416" w:author="pete jones" w:date="2022-01-12T17:28:00Z">
                    <w:rPr/>
                  </w:rPrChange>
                </w:rPr>
                <w:t>3</w:t>
              </w:r>
            </w:ins>
          </w:p>
        </w:tc>
        <w:tc>
          <w:tcPr>
            <w:tcW w:w="616" w:type="dxa"/>
            <w:noWrap/>
            <w:hideMark/>
          </w:tcPr>
          <w:p w14:paraId="095EC223" w14:textId="77777777" w:rsidR="00D32D2F" w:rsidRPr="00D32D2F" w:rsidRDefault="00D32D2F">
            <w:pPr>
              <w:spacing w:before="0" w:after="0" w:line="240" w:lineRule="auto"/>
              <w:jc w:val="center"/>
              <w:rPr>
                <w:ins w:id="114417" w:author="pete jones" w:date="2022-01-12T17:28:00Z"/>
                <w:sz w:val="20"/>
                <w:szCs w:val="20"/>
                <w:rPrChange w:id="114418" w:author="pete jones" w:date="2022-01-12T17:28:00Z">
                  <w:rPr>
                    <w:ins w:id="114419" w:author="pete jones" w:date="2022-01-12T17:28:00Z"/>
                  </w:rPr>
                </w:rPrChange>
              </w:rPr>
              <w:pPrChange w:id="114420" w:author="pete jones" w:date="2022-01-12T17:29:00Z">
                <w:pPr>
                  <w:jc w:val="left"/>
                </w:pPr>
              </w:pPrChange>
            </w:pPr>
            <w:ins w:id="114421" w:author="pete jones" w:date="2022-01-12T17:28:00Z">
              <w:r w:rsidRPr="00D32D2F">
                <w:rPr>
                  <w:sz w:val="20"/>
                  <w:szCs w:val="20"/>
                  <w:rPrChange w:id="114422" w:author="pete jones" w:date="2022-01-12T17:28:00Z">
                    <w:rPr/>
                  </w:rPrChange>
                </w:rPr>
                <w:t>4</w:t>
              </w:r>
            </w:ins>
          </w:p>
        </w:tc>
        <w:tc>
          <w:tcPr>
            <w:tcW w:w="616" w:type="dxa"/>
            <w:noWrap/>
            <w:hideMark/>
          </w:tcPr>
          <w:p w14:paraId="134A78C8" w14:textId="77777777" w:rsidR="00D32D2F" w:rsidRPr="00D32D2F" w:rsidRDefault="00D32D2F">
            <w:pPr>
              <w:spacing w:before="0" w:after="0" w:line="240" w:lineRule="auto"/>
              <w:jc w:val="center"/>
              <w:rPr>
                <w:ins w:id="114423" w:author="pete jones" w:date="2022-01-12T17:28:00Z"/>
                <w:sz w:val="20"/>
                <w:szCs w:val="20"/>
                <w:rPrChange w:id="114424" w:author="pete jones" w:date="2022-01-12T17:28:00Z">
                  <w:rPr>
                    <w:ins w:id="114425" w:author="pete jones" w:date="2022-01-12T17:28:00Z"/>
                  </w:rPr>
                </w:rPrChange>
              </w:rPr>
              <w:pPrChange w:id="114426" w:author="pete jones" w:date="2022-01-12T17:29:00Z">
                <w:pPr>
                  <w:jc w:val="left"/>
                </w:pPr>
              </w:pPrChange>
            </w:pPr>
            <w:ins w:id="114427" w:author="pete jones" w:date="2022-01-12T17:28:00Z">
              <w:r w:rsidRPr="00D32D2F">
                <w:rPr>
                  <w:sz w:val="20"/>
                  <w:szCs w:val="20"/>
                  <w:rPrChange w:id="114428" w:author="pete jones" w:date="2022-01-12T17:28:00Z">
                    <w:rPr/>
                  </w:rPrChange>
                </w:rPr>
                <w:t>3</w:t>
              </w:r>
            </w:ins>
          </w:p>
        </w:tc>
        <w:tc>
          <w:tcPr>
            <w:tcW w:w="616" w:type="dxa"/>
            <w:noWrap/>
            <w:hideMark/>
          </w:tcPr>
          <w:p w14:paraId="2B084FBF" w14:textId="77777777" w:rsidR="00D32D2F" w:rsidRPr="00D32D2F" w:rsidRDefault="00D32D2F">
            <w:pPr>
              <w:spacing w:before="0" w:after="0" w:line="240" w:lineRule="auto"/>
              <w:jc w:val="center"/>
              <w:rPr>
                <w:ins w:id="114429" w:author="pete jones" w:date="2022-01-12T17:28:00Z"/>
                <w:sz w:val="20"/>
                <w:szCs w:val="20"/>
                <w:rPrChange w:id="114430" w:author="pete jones" w:date="2022-01-12T17:28:00Z">
                  <w:rPr>
                    <w:ins w:id="114431" w:author="pete jones" w:date="2022-01-12T17:28:00Z"/>
                  </w:rPr>
                </w:rPrChange>
              </w:rPr>
              <w:pPrChange w:id="114432" w:author="pete jones" w:date="2022-01-12T17:29:00Z">
                <w:pPr>
                  <w:jc w:val="left"/>
                </w:pPr>
              </w:pPrChange>
            </w:pPr>
            <w:ins w:id="114433" w:author="pete jones" w:date="2022-01-12T17:28:00Z">
              <w:r w:rsidRPr="00D32D2F">
                <w:rPr>
                  <w:sz w:val="20"/>
                  <w:szCs w:val="20"/>
                  <w:rPrChange w:id="114434" w:author="pete jones" w:date="2022-01-12T17:28:00Z">
                    <w:rPr/>
                  </w:rPrChange>
                </w:rPr>
                <w:t>0</w:t>
              </w:r>
            </w:ins>
          </w:p>
        </w:tc>
        <w:tc>
          <w:tcPr>
            <w:tcW w:w="616" w:type="dxa"/>
            <w:noWrap/>
            <w:hideMark/>
          </w:tcPr>
          <w:p w14:paraId="78E829FA" w14:textId="77777777" w:rsidR="00D32D2F" w:rsidRPr="00D32D2F" w:rsidRDefault="00D32D2F">
            <w:pPr>
              <w:spacing w:before="0" w:after="0" w:line="240" w:lineRule="auto"/>
              <w:jc w:val="center"/>
              <w:rPr>
                <w:ins w:id="114435" w:author="pete jones" w:date="2022-01-12T17:28:00Z"/>
                <w:sz w:val="20"/>
                <w:szCs w:val="20"/>
                <w:rPrChange w:id="114436" w:author="pete jones" w:date="2022-01-12T17:28:00Z">
                  <w:rPr>
                    <w:ins w:id="114437" w:author="pete jones" w:date="2022-01-12T17:28:00Z"/>
                  </w:rPr>
                </w:rPrChange>
              </w:rPr>
              <w:pPrChange w:id="114438" w:author="pete jones" w:date="2022-01-12T17:29:00Z">
                <w:pPr>
                  <w:jc w:val="left"/>
                </w:pPr>
              </w:pPrChange>
            </w:pPr>
            <w:ins w:id="114439" w:author="pete jones" w:date="2022-01-12T17:28:00Z">
              <w:r w:rsidRPr="00D32D2F">
                <w:rPr>
                  <w:sz w:val="20"/>
                  <w:szCs w:val="20"/>
                  <w:rPrChange w:id="114440" w:author="pete jones" w:date="2022-01-12T17:28:00Z">
                    <w:rPr/>
                  </w:rPrChange>
                </w:rPr>
                <w:t>9</w:t>
              </w:r>
            </w:ins>
          </w:p>
        </w:tc>
      </w:tr>
    </w:tbl>
    <w:p w14:paraId="08525932" w14:textId="77777777" w:rsidR="00226054" w:rsidRDefault="00226054">
      <w:pPr>
        <w:jc w:val="left"/>
        <w:rPr>
          <w:ins w:id="114441" w:author="pete jones" w:date="2022-01-13T08:48:00Z"/>
        </w:rPr>
      </w:pPr>
    </w:p>
    <w:p w14:paraId="2AD38220" w14:textId="77777777" w:rsidR="00226054" w:rsidRDefault="00226054">
      <w:pPr>
        <w:jc w:val="left"/>
        <w:rPr>
          <w:ins w:id="114442" w:author="pete jones" w:date="2022-01-13T08:48:00Z"/>
        </w:rPr>
      </w:pPr>
    </w:p>
    <w:p w14:paraId="5047F57C" w14:textId="1F526294" w:rsidR="00226054" w:rsidRDefault="00226054">
      <w:pPr>
        <w:jc w:val="left"/>
        <w:rPr>
          <w:ins w:id="114443" w:author="pete jones" w:date="2022-03-17T10:05:00Z"/>
        </w:rPr>
      </w:pPr>
    </w:p>
    <w:p w14:paraId="369C7B3E" w14:textId="3450F53A" w:rsidR="00020E65" w:rsidRDefault="00020E65">
      <w:pPr>
        <w:jc w:val="left"/>
        <w:rPr>
          <w:ins w:id="114444" w:author="pete jones" w:date="2022-03-17T10:05:00Z"/>
        </w:rPr>
      </w:pPr>
    </w:p>
    <w:p w14:paraId="20DC8086" w14:textId="77777777" w:rsidR="00020E65" w:rsidRDefault="00020E65">
      <w:pPr>
        <w:jc w:val="left"/>
        <w:rPr>
          <w:ins w:id="114445" w:author="pete jones" w:date="2022-01-13T08:48:00Z"/>
        </w:rPr>
      </w:pPr>
    </w:p>
    <w:p w14:paraId="1464FC98" w14:textId="77777777" w:rsidR="00226054" w:rsidRDefault="00226054">
      <w:pPr>
        <w:jc w:val="left"/>
        <w:rPr>
          <w:ins w:id="114446" w:author="pete jones" w:date="2022-01-13T08:49:00Z"/>
        </w:rPr>
      </w:pPr>
    </w:p>
    <w:p w14:paraId="53C40692" w14:textId="77777777" w:rsidR="00226054" w:rsidRDefault="00226054">
      <w:pPr>
        <w:jc w:val="left"/>
        <w:rPr>
          <w:ins w:id="114447" w:author="pete jones" w:date="2022-01-13T08:49:00Z"/>
        </w:rPr>
      </w:pPr>
    </w:p>
    <w:p w14:paraId="1950F3C0" w14:textId="77777777" w:rsidR="00226054" w:rsidRDefault="00226054">
      <w:pPr>
        <w:jc w:val="left"/>
        <w:rPr>
          <w:ins w:id="114448" w:author="pete jones" w:date="2022-01-13T08:49:00Z"/>
        </w:rPr>
      </w:pPr>
    </w:p>
    <w:p w14:paraId="13F5B257" w14:textId="223D00B5" w:rsidR="00D32D2F" w:rsidRDefault="00226054">
      <w:pPr>
        <w:jc w:val="left"/>
        <w:rPr>
          <w:ins w:id="114449" w:author="pete jones" w:date="2022-01-13T08:46:00Z"/>
        </w:rPr>
      </w:pPr>
      <w:ins w:id="114450" w:author="pete jones" w:date="2022-01-13T08:46:00Z">
        <w:r>
          <w:lastRenderedPageBreak/>
          <w:t>Module selection rules</w:t>
        </w:r>
      </w:ins>
    </w:p>
    <w:p w14:paraId="57090083" w14:textId="52785C0A" w:rsidR="00226054" w:rsidRDefault="00226054">
      <w:pPr>
        <w:jc w:val="center"/>
        <w:rPr>
          <w:ins w:id="114451" w:author="pete jones" w:date="2022-01-10T15:02:00Z"/>
        </w:rPr>
      </w:pPr>
      <w:ins w:id="114452" w:author="pete jones" w:date="2022-01-13T08:47:00Z">
        <w:r w:rsidRPr="00226054">
          <w:rPr>
            <w:noProof/>
          </w:rPr>
          <w:drawing>
            <wp:inline distT="0" distB="0" distL="0" distR="0" wp14:anchorId="44B053B9" wp14:editId="626A2E54">
              <wp:extent cx="7228139" cy="2354057"/>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7315288" cy="2382440"/>
                      </a:xfrm>
                      <a:prstGeom prst="rect">
                        <a:avLst/>
                      </a:prstGeom>
                      <a:noFill/>
                      <a:ln>
                        <a:noFill/>
                      </a:ln>
                    </pic:spPr>
                  </pic:pic>
                </a:graphicData>
              </a:graphic>
            </wp:inline>
          </w:drawing>
        </w:r>
      </w:ins>
    </w:p>
    <w:p w14:paraId="15493086" w14:textId="40A41BE8" w:rsidR="00742D84" w:rsidRDefault="00226054" w:rsidP="00CF4A7C">
      <w:pPr>
        <w:jc w:val="center"/>
        <w:rPr>
          <w:ins w:id="114453" w:author="pete jones" w:date="2022-01-13T08:54:00Z"/>
        </w:rPr>
      </w:pPr>
      <w:ins w:id="114454" w:author="pete jones" w:date="2022-01-13T08:48:00Z">
        <w:r w:rsidRPr="00226054">
          <w:rPr>
            <w:noProof/>
          </w:rPr>
          <w:drawing>
            <wp:inline distT="0" distB="0" distL="0" distR="0" wp14:anchorId="2221DE52" wp14:editId="5E06A992">
              <wp:extent cx="7269737" cy="2065031"/>
              <wp:effectExtent l="0" t="0" r="7620" b="0"/>
              <wp:docPr id="345252992" name="Picture 345252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7335222" cy="2083633"/>
                      </a:xfrm>
                      <a:prstGeom prst="rect">
                        <a:avLst/>
                      </a:prstGeom>
                      <a:noFill/>
                      <a:ln>
                        <a:noFill/>
                      </a:ln>
                    </pic:spPr>
                  </pic:pic>
                </a:graphicData>
              </a:graphic>
            </wp:inline>
          </w:drawing>
        </w:r>
      </w:ins>
    </w:p>
    <w:p w14:paraId="39674C9F" w14:textId="77777777" w:rsidR="00EF6EE1" w:rsidRPr="00FF6A71" w:rsidRDefault="00EF6EE1"/>
    <w:sectPr w:rsidR="00EF6EE1" w:rsidRPr="00FF6A71" w:rsidSect="008A237A">
      <w:pgSz w:w="16838" w:h="11906" w:orient="landscape" w:code="9"/>
      <w:pgMar w:top="1440" w:right="851" w:bottom="1440" w:left="2268" w:header="709" w:footer="0" w:gutter="0"/>
      <w:pgNumType w:fmt="lowerRoman" w:start="0"/>
      <w:cols w:space="708"/>
      <w:docGrid w:linePitch="360"/>
      <w:sectPrChange w:id="114455" w:author="pete jones" w:date="2022-03-17T09:51:00Z">
        <w:sectPr w:rsidR="00EF6EE1" w:rsidRPr="00FF6A71" w:rsidSect="008A237A">
          <w:pgSz w:w="11906" w:h="16838" w:orient="portrait"/>
          <w:pgMar w:top="1440" w:right="851" w:bottom="1440" w:left="2268" w:header="709" w:footer="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87" w:author="Eliza McCan" w:date="2021-04-28T07:08:00Z" w:initials="EM">
    <w:p w14:paraId="34DEADB2" w14:textId="77777777" w:rsidR="00DD384C" w:rsidRDefault="00DD384C">
      <w:pPr>
        <w:pStyle w:val="Title"/>
      </w:pPr>
      <w:r>
        <w:rPr>
          <w:rStyle w:val="CommentReference"/>
        </w:rPr>
        <w:annotationRef/>
      </w:r>
      <w:r>
        <w:t>Add reference</w:t>
      </w:r>
    </w:p>
  </w:comment>
  <w:comment w:id="1710" w:author="Eliza McCan" w:date="2021-04-28T07:10:00Z" w:initials="EM">
    <w:p w14:paraId="63590875" w14:textId="77777777" w:rsidR="00DD384C" w:rsidRDefault="00DD384C">
      <w:pPr>
        <w:pStyle w:val="Title"/>
      </w:pPr>
      <w:r>
        <w:rPr>
          <w:rStyle w:val="CommentReference"/>
        </w:rPr>
        <w:annotationRef/>
      </w:r>
      <w:r>
        <w:t xml:space="preserve">Any newer work who have referred to Azer so a double reference can be provided? </w:t>
      </w:r>
    </w:p>
  </w:comment>
  <w:comment w:id="1738" w:author="Eliza McCan" w:date="2021-04-28T07:11:00Z" w:initials="EM">
    <w:p w14:paraId="2FC33280" w14:textId="77777777" w:rsidR="00DD384C" w:rsidRDefault="00DD384C">
      <w:pPr>
        <w:pStyle w:val="Title"/>
      </w:pPr>
      <w:r>
        <w:rPr>
          <w:rStyle w:val="CommentReference"/>
        </w:rPr>
        <w:annotationRef/>
      </w:r>
      <w:r>
        <w:t>Reference? How do you know this?</w:t>
      </w:r>
    </w:p>
  </w:comment>
  <w:comment w:id="1904" w:author="Eliza McCan" w:date="2021-04-28T07:15:00Z" w:initials="EM">
    <w:p w14:paraId="77CC4DC4" w14:textId="77777777" w:rsidR="00DD384C" w:rsidRDefault="00DD384C">
      <w:pPr>
        <w:pStyle w:val="Title"/>
      </w:pPr>
      <w:r>
        <w:rPr>
          <w:rStyle w:val="CommentReference"/>
        </w:rPr>
        <w:annotationRef/>
      </w:r>
      <w:r>
        <w:t>Thomas’s study 2017 and 2012 support the What works have a look.</w:t>
      </w:r>
    </w:p>
  </w:comment>
  <w:comment w:id="2170" w:author="Eliza McCan" w:date="2021-04-28T07:22:00Z" w:initials="EM">
    <w:p w14:paraId="30670D35" w14:textId="77777777" w:rsidR="00DD384C" w:rsidRDefault="00DD384C">
      <w:pPr>
        <w:pStyle w:val="Title"/>
      </w:pPr>
      <w:r>
        <w:rPr>
          <w:rStyle w:val="CommentReference"/>
        </w:rPr>
        <w:annotationRef/>
      </w:r>
      <w:r>
        <w:t xml:space="preserve">I would question putting the limitations in here, a reflection of the challenges can be found in chapter xxxx page xxx. </w:t>
      </w:r>
    </w:p>
  </w:comment>
  <w:comment w:id="2541" w:author="Eliza McCan" w:date="2021-04-28T12:40:00Z" w:initials="EM">
    <w:p w14:paraId="51A8849C" w14:textId="77777777" w:rsidR="00DD384C" w:rsidRDefault="00DD384C">
      <w:pPr>
        <w:pStyle w:val="Title"/>
      </w:pPr>
      <w:r>
        <w:rPr>
          <w:rStyle w:val="CommentReference"/>
        </w:rPr>
        <w:annotationRef/>
      </w:r>
      <w:r>
        <w:t>I think you need to go through the whole of literature review and match in the references, every section should have them.</w:t>
      </w:r>
    </w:p>
  </w:comment>
  <w:comment w:id="10866" w:author="Eliza McCan" w:date="2021-04-28T16:26:00Z" w:initials="EM">
    <w:p w14:paraId="37D765AD" w14:textId="77777777" w:rsidR="00DD384C" w:rsidRDefault="00DD384C" w:rsidP="003E50C9">
      <w:pPr>
        <w:pStyle w:val="Title"/>
      </w:pPr>
      <w:r>
        <w:t>This session needs a rethink to align with objectives:</w:t>
      </w:r>
    </w:p>
    <w:p w14:paraId="5D64809B" w14:textId="77777777" w:rsidR="00DD384C" w:rsidRPr="003E50C9" w:rsidRDefault="00DD384C" w:rsidP="003E50C9">
      <w:pPr>
        <w:pStyle w:val="Title"/>
        <w:numPr>
          <w:ilvl w:val="0"/>
          <w:numId w:val="6"/>
        </w:numPr>
      </w:pPr>
      <w:r>
        <w:rPr>
          <w:rStyle w:val="CommentReference"/>
        </w:rPr>
        <w:annotationRef/>
      </w:r>
      <w:r w:rsidRPr="003E50C9">
        <w:t>Determine the teamwork, creativity, and engagement of new entrants to university during their first semester experiencing engineering activities designed and facilitated by university academics.</w:t>
      </w:r>
    </w:p>
    <w:p w14:paraId="73A69438" w14:textId="77777777" w:rsidR="00DD384C" w:rsidRPr="003E50C9" w:rsidRDefault="00DD384C" w:rsidP="003E50C9">
      <w:pPr>
        <w:pStyle w:val="Title"/>
        <w:numPr>
          <w:ilvl w:val="0"/>
          <w:numId w:val="6"/>
        </w:numPr>
      </w:pPr>
      <w:r w:rsidRPr="003E50C9">
        <w:t>Investigate education pathways into HE including, A-level qualifications, BTEC Ordinary Extended Diplomas in Engineering, and alternative L4/L5 routes into HE, such as BTEC Higher certificates and Diplomas in Engineering, examining:</w:t>
      </w:r>
    </w:p>
    <w:p w14:paraId="58912759" w14:textId="77777777" w:rsidR="00DD384C" w:rsidRPr="003E50C9" w:rsidRDefault="00DD384C" w:rsidP="003E50C9">
      <w:pPr>
        <w:pStyle w:val="Title"/>
        <w:numPr>
          <w:ilvl w:val="1"/>
          <w:numId w:val="6"/>
        </w:numPr>
      </w:pPr>
      <w:r w:rsidRPr="003E50C9">
        <w:t>Learning experience and course structures</w:t>
      </w:r>
    </w:p>
    <w:p w14:paraId="539F56AD" w14:textId="77777777" w:rsidR="00DD384C" w:rsidRPr="003E50C9" w:rsidRDefault="00DD384C" w:rsidP="003E50C9">
      <w:pPr>
        <w:pStyle w:val="Title"/>
        <w:numPr>
          <w:ilvl w:val="1"/>
          <w:numId w:val="6"/>
        </w:numPr>
      </w:pPr>
      <w:r w:rsidRPr="003E50C9">
        <w:t>Integration of STEM methodologies</w:t>
      </w:r>
    </w:p>
    <w:p w14:paraId="22CD006B" w14:textId="77777777" w:rsidR="00DD384C" w:rsidRPr="003E50C9" w:rsidRDefault="00DD384C" w:rsidP="003E50C9">
      <w:pPr>
        <w:pStyle w:val="Title"/>
        <w:numPr>
          <w:ilvl w:val="1"/>
          <w:numId w:val="6"/>
        </w:numPr>
      </w:pPr>
      <w:r w:rsidRPr="003E50C9">
        <w:t>Assessment methods</w:t>
      </w:r>
    </w:p>
    <w:p w14:paraId="2D95CCFB" w14:textId="77777777" w:rsidR="00DD384C" w:rsidRPr="003E50C9" w:rsidRDefault="00DD384C" w:rsidP="003E50C9">
      <w:pPr>
        <w:pStyle w:val="Title"/>
        <w:numPr>
          <w:ilvl w:val="1"/>
          <w:numId w:val="6"/>
        </w:numPr>
      </w:pPr>
      <w:r w:rsidRPr="003E50C9">
        <w:t>Collating data from national statistics of results</w:t>
      </w:r>
    </w:p>
    <w:p w14:paraId="66E5974B" w14:textId="77777777" w:rsidR="00DD384C" w:rsidRPr="003E50C9" w:rsidRDefault="00DD384C" w:rsidP="003E50C9">
      <w:pPr>
        <w:pStyle w:val="Title"/>
        <w:numPr>
          <w:ilvl w:val="0"/>
          <w:numId w:val="6"/>
        </w:numPr>
      </w:pPr>
      <w:r w:rsidRPr="003E50C9">
        <w:t>Determine if there are opportunities for the integration of CDE tools and practices to support synoptic learning, interdisciplinarity, and assessment within an evolving undergraduate engineering curriculum.</w:t>
      </w:r>
    </w:p>
    <w:p w14:paraId="10E9F77C" w14:textId="77777777" w:rsidR="00DD384C" w:rsidRPr="003E50C9" w:rsidRDefault="00DD384C" w:rsidP="003E50C9">
      <w:pPr>
        <w:pStyle w:val="Title"/>
        <w:numPr>
          <w:ilvl w:val="0"/>
          <w:numId w:val="6"/>
        </w:numPr>
      </w:pPr>
      <w:r w:rsidRPr="003E50C9">
        <w:t>Analysis and evaluate the impact of the deployment of CDE synoptic solutions on student engagement.</w:t>
      </w:r>
    </w:p>
    <w:p w14:paraId="7AC7FE59" w14:textId="77777777" w:rsidR="00DD384C" w:rsidRPr="003E50C9" w:rsidRDefault="00DD384C" w:rsidP="003E50C9">
      <w:pPr>
        <w:pStyle w:val="Title"/>
        <w:numPr>
          <w:ilvl w:val="0"/>
          <w:numId w:val="6"/>
        </w:numPr>
      </w:pPr>
      <w:r w:rsidRPr="003E50C9">
        <w:t xml:space="preserve">Develop a framework for CDE integration with undergraduate studies. </w:t>
      </w:r>
    </w:p>
    <w:p w14:paraId="6575A646" w14:textId="77777777" w:rsidR="00DD384C" w:rsidRDefault="00DD384C">
      <w:pPr>
        <w:pStyle w:val="Title"/>
      </w:pPr>
    </w:p>
  </w:comment>
  <w:comment w:id="11333" w:author="Eliza McCan" w:date="2021-04-28T14:56:00Z" w:initials="EM">
    <w:p w14:paraId="49DB1F29" w14:textId="77777777" w:rsidR="00DD384C" w:rsidRDefault="00DD384C">
      <w:pPr>
        <w:pStyle w:val="Title"/>
      </w:pPr>
      <w:r>
        <w:rPr>
          <w:rStyle w:val="CommentReference"/>
        </w:rPr>
        <w:annotationRef/>
      </w:r>
      <w:r>
        <w:t>How does your work relate to this? This is where you need to triangulate.</w:t>
      </w:r>
    </w:p>
  </w:comment>
  <w:comment w:id="12011" w:author="Eliza McCan" w:date="2021-04-28T16:10:00Z" w:initials="EM">
    <w:p w14:paraId="45AD3E44" w14:textId="77777777" w:rsidR="00DD384C" w:rsidRDefault="00DD384C">
      <w:pPr>
        <w:pStyle w:val="Title"/>
      </w:pPr>
      <w:r>
        <w:rPr>
          <w:rStyle w:val="CommentReference"/>
        </w:rPr>
        <w:annotationRef/>
      </w:r>
      <w:r>
        <w:t>This could be a good addition, but it needs to be evidence based and framed within your research – at the moment I can’t see how it fits with your research aims. This needs considering and modifying.</w:t>
      </w:r>
    </w:p>
  </w:comment>
  <w:comment w:id="12062" w:author="Eliza McCan" w:date="2021-04-28T16:13:00Z" w:initials="EM">
    <w:p w14:paraId="4347C445" w14:textId="77777777" w:rsidR="00DD384C" w:rsidRDefault="00DD384C">
      <w:pPr>
        <w:pStyle w:val="Title"/>
      </w:pPr>
      <w:r>
        <w:rPr>
          <w:rStyle w:val="CommentReference"/>
        </w:rPr>
        <w:annotationRef/>
      </w:r>
      <w:r>
        <w:t>Evidence requied.</w:t>
      </w:r>
    </w:p>
  </w:comment>
  <w:comment w:id="12082" w:author="Eliza McCan" w:date="2021-04-28T16:16:00Z" w:initials="EM">
    <w:p w14:paraId="6DA69703" w14:textId="77777777" w:rsidR="00DD384C" w:rsidRDefault="00DD384C">
      <w:pPr>
        <w:pStyle w:val="Title"/>
      </w:pPr>
      <w:r>
        <w:rPr>
          <w:rStyle w:val="CommentReference"/>
        </w:rPr>
        <w:annotationRef/>
      </w:r>
      <w:r>
        <w:t>The recent pandemic has opened further opportunities for CDE as a method of collaborative problem solving etc… - Need some references here?</w:t>
      </w:r>
    </w:p>
  </w:comment>
  <w:comment w:id="12118" w:author="Eliza McCan" w:date="2021-04-28T16:17:00Z" w:initials="EM">
    <w:p w14:paraId="2B65CFA7" w14:textId="77777777" w:rsidR="00DD384C" w:rsidRDefault="00DD384C">
      <w:pPr>
        <w:pStyle w:val="Title"/>
      </w:pPr>
      <w:r>
        <w:rPr>
          <w:rStyle w:val="CommentReference"/>
        </w:rPr>
        <w:annotationRef/>
      </w:r>
      <w:r>
        <w:t>As referenced by – bring in the lit review here to support.</w:t>
      </w:r>
    </w:p>
  </w:comment>
  <w:comment w:id="12770" w:author="Eliza McCan" w:date="2021-04-28T16:20:00Z" w:initials="EM">
    <w:p w14:paraId="00C1EA24" w14:textId="77777777" w:rsidR="00DD384C" w:rsidRDefault="00DD384C">
      <w:pPr>
        <w:pStyle w:val="Title"/>
      </w:pPr>
      <w:r>
        <w:rPr>
          <w:rStyle w:val="CommentReference"/>
        </w:rPr>
        <w:annotationRef/>
      </w:r>
    </w:p>
  </w:comment>
  <w:comment w:id="12771" w:author="Eliza McCan" w:date="2021-04-28T16:20:00Z" w:initials="EM">
    <w:p w14:paraId="2A401982" w14:textId="77777777" w:rsidR="00DD384C" w:rsidRDefault="00DD384C">
      <w:pPr>
        <w:pStyle w:val="Title"/>
      </w:pPr>
      <w:r>
        <w:rPr>
          <w:rStyle w:val="CommentReference"/>
        </w:rPr>
        <w:annotationRef/>
      </w:r>
      <w:r>
        <w:t>Is all this needed?</w:t>
      </w:r>
    </w:p>
  </w:comment>
  <w:comment w:id="12318" w:author="Eliza McCan" w:date="2021-04-28T16:22:00Z" w:initials="EM">
    <w:p w14:paraId="781F4D11" w14:textId="77777777" w:rsidR="00DD384C" w:rsidRDefault="00DD384C">
      <w:pPr>
        <w:pStyle w:val="Title"/>
      </w:pPr>
      <w:r>
        <w:rPr>
          <w:rStyle w:val="CommentReference"/>
        </w:rPr>
        <w:annotationRef/>
      </w:r>
      <w:r>
        <w:t>Is all this needed ? this is the discussion chapter, if should be looking at the aims and triangulating the research with literature leading to findings, not really sure where this fits in it all seems new.</w:t>
      </w:r>
    </w:p>
  </w:comment>
  <w:comment w:id="26552" w:author="Eliza McCan" w:date="2021-04-28T16:20:00Z" w:initials="EM">
    <w:p w14:paraId="165E3B12" w14:textId="77777777" w:rsidR="00901B80" w:rsidRDefault="00901B80" w:rsidP="00901B80">
      <w:pPr>
        <w:pStyle w:val="Title"/>
      </w:pPr>
      <w:r>
        <w:rPr>
          <w:rStyle w:val="CommentReference"/>
        </w:rPr>
        <w:annotationRef/>
      </w:r>
    </w:p>
  </w:comment>
  <w:comment w:id="26553" w:author="Eliza McCan" w:date="2021-04-28T16:20:00Z" w:initials="EM">
    <w:p w14:paraId="380CD7A3" w14:textId="77777777" w:rsidR="00901B80" w:rsidRDefault="00901B80" w:rsidP="00901B80">
      <w:pPr>
        <w:pStyle w:val="Title"/>
      </w:pPr>
      <w:r>
        <w:rPr>
          <w:rStyle w:val="CommentReference"/>
        </w:rPr>
        <w:annotationRef/>
      </w:r>
      <w:r>
        <w:t>Is all this needed?</w:t>
      </w:r>
    </w:p>
  </w:comment>
  <w:comment w:id="26516" w:author="Eliza McCan" w:date="2021-04-28T16:22:00Z" w:initials="EM">
    <w:p w14:paraId="5FB96799" w14:textId="77777777" w:rsidR="00901B80" w:rsidRDefault="00901B80" w:rsidP="00901B80">
      <w:pPr>
        <w:pStyle w:val="Title"/>
      </w:pPr>
      <w:r>
        <w:rPr>
          <w:rStyle w:val="CommentReference"/>
        </w:rPr>
        <w:annotationRef/>
      </w:r>
      <w:r>
        <w:t>Is all this needed ? this is the discussion chapter, if should be looking at the aims and triangulating the research with literature leading to findings, not really sure where this fits in it all seems new.</w:t>
      </w:r>
    </w:p>
  </w:comment>
  <w:comment w:id="29027" w:author="Eliza McCan" w:date="2021-04-28T16:28:00Z" w:initials="EM">
    <w:p w14:paraId="182B388A" w14:textId="77777777" w:rsidR="00DD384C" w:rsidRDefault="00DD384C">
      <w:pPr>
        <w:pStyle w:val="Title"/>
      </w:pPr>
      <w:r>
        <w:rPr>
          <w:rStyle w:val="CommentReference"/>
        </w:rPr>
        <w:annotationRef/>
      </w:r>
      <w:r>
        <w:t>This seems to suddenly appear in chapter 11, I must say it is interesting, but this needs to flow through the research or be evidenced based.</w:t>
      </w:r>
    </w:p>
  </w:comment>
  <w:comment w:id="29052" w:author="Eliza McCan" w:date="2021-04-28T16:30:00Z" w:initials="EM">
    <w:p w14:paraId="14C0898C" w14:textId="77777777" w:rsidR="00DD384C" w:rsidRDefault="00DD384C">
      <w:pPr>
        <w:pStyle w:val="Title"/>
      </w:pPr>
      <w:r>
        <w:rPr>
          <w:rStyle w:val="CommentReference"/>
        </w:rPr>
        <w:annotationRef/>
      </w:r>
      <w:r>
        <w:t>You need to refer to where this came from in the analysis as discussed in Chapter ???</w:t>
      </w:r>
    </w:p>
  </w:comment>
  <w:comment w:id="29086" w:author="Eliza McCan" w:date="2021-04-28T16:31:00Z" w:initials="EM">
    <w:p w14:paraId="35E7E905" w14:textId="77777777" w:rsidR="00DD384C" w:rsidRDefault="00DD384C">
      <w:pPr>
        <w:pStyle w:val="Title"/>
      </w:pPr>
      <w:r>
        <w:rPr>
          <w:rStyle w:val="CommentReference"/>
        </w:rPr>
        <w:annotationRef/>
      </w:r>
      <w:r>
        <w:t xml:space="preserve">Refer to where this is discussed in thesis. We have two routes? </w:t>
      </w:r>
    </w:p>
  </w:comment>
  <w:comment w:id="29133" w:author="Eliza McCan" w:date="2021-04-28T16:32:00Z" w:initials="EM">
    <w:p w14:paraId="07A87384" w14:textId="77777777" w:rsidR="00DD384C" w:rsidRDefault="00DD384C">
      <w:pPr>
        <w:pStyle w:val="Title"/>
      </w:pPr>
      <w:r>
        <w:rPr>
          <w:rStyle w:val="CommentReference"/>
        </w:rPr>
        <w:annotationRef/>
      </w:r>
      <w:r>
        <w:t>This looks great, but you need to link to the parts of the thesis the evidence is from.</w:t>
      </w:r>
    </w:p>
  </w:comment>
  <w:comment w:id="29693" w:author="Eliza McCan" w:date="2021-04-28T16:33:00Z" w:initials="EM">
    <w:p w14:paraId="7455B740" w14:textId="77777777" w:rsidR="00DD384C" w:rsidRDefault="00DD384C">
      <w:pPr>
        <w:pStyle w:val="Title"/>
      </w:pPr>
      <w:r>
        <w:rPr>
          <w:rStyle w:val="CommentReference"/>
        </w:rPr>
        <w:annotationRef/>
      </w:r>
      <w:r>
        <w:t>Link to where in data this is from literature review etc.</w:t>
      </w:r>
    </w:p>
  </w:comment>
  <w:comment w:id="29938" w:author="Eliza McCan" w:date="2021-04-28T16:35:00Z" w:initials="EM">
    <w:p w14:paraId="3891EC9E" w14:textId="77777777" w:rsidR="00DD384C" w:rsidRDefault="00DD384C">
      <w:pPr>
        <w:pStyle w:val="Title"/>
      </w:pPr>
      <w:r>
        <w:rPr>
          <w:rStyle w:val="CommentReference"/>
        </w:rPr>
        <w:annotationRef/>
      </w:r>
      <w:r>
        <w:t>The model needs to be built on the evidence you have presented in the thesis, so it needs linking section by section to the data in lit review, pilot, survey, focus group etc.</w:t>
      </w:r>
    </w:p>
  </w:comment>
  <w:comment w:id="29958" w:author="Eliza McCan" w:date="2021-04-28T16:36:00Z" w:initials="EM">
    <w:p w14:paraId="1ED6F9F4" w14:textId="77777777" w:rsidR="00DD384C" w:rsidRPr="00B57CE1" w:rsidRDefault="00DD384C" w:rsidP="00B30161">
      <w:pPr>
        <w:jc w:val="left"/>
      </w:pPr>
      <w:r>
        <w:rPr>
          <w:rStyle w:val="CommentReference"/>
        </w:rPr>
        <w:annotationRef/>
      </w:r>
      <w:r>
        <w:t xml:space="preserve">My suggestion would be to go back to the objectives and go thought each one stating clearly you evidence based findings. </w:t>
      </w:r>
      <w:r w:rsidRPr="00B57CE1">
        <w:t>Determine the teamwork, creativity, and engagement of new entrants to university during their first semester experiencing engineering activities designed and facilitated by university academics.</w:t>
      </w:r>
    </w:p>
    <w:p w14:paraId="383FC4CE" w14:textId="77777777" w:rsidR="00DD384C" w:rsidRPr="00B57CE1" w:rsidRDefault="00DD384C" w:rsidP="00B30161">
      <w:pPr>
        <w:numPr>
          <w:ilvl w:val="0"/>
          <w:numId w:val="88"/>
        </w:numPr>
        <w:jc w:val="left"/>
      </w:pPr>
      <w:r w:rsidRPr="00B57CE1">
        <w:t>Investigate education pathways into HE including, A-level qualifications, BTEC Ordinary Extended Diplomas in Engineering, and alternative L4/L5 routes into HE, such as BTEC Higher certificates and Diplomas in Engineering, examining:</w:t>
      </w:r>
    </w:p>
    <w:p w14:paraId="016DF166" w14:textId="77777777" w:rsidR="00DD384C" w:rsidRPr="00B57CE1" w:rsidRDefault="00DD384C" w:rsidP="00B30161">
      <w:pPr>
        <w:numPr>
          <w:ilvl w:val="1"/>
          <w:numId w:val="88"/>
        </w:numPr>
        <w:jc w:val="left"/>
      </w:pPr>
      <w:r w:rsidRPr="00B57CE1">
        <w:t>Learning experience and course structures</w:t>
      </w:r>
    </w:p>
    <w:p w14:paraId="71D2925F" w14:textId="77777777" w:rsidR="00DD384C" w:rsidRPr="00B57CE1" w:rsidRDefault="00DD384C" w:rsidP="00B30161">
      <w:pPr>
        <w:numPr>
          <w:ilvl w:val="1"/>
          <w:numId w:val="88"/>
        </w:numPr>
        <w:jc w:val="left"/>
      </w:pPr>
      <w:r w:rsidRPr="00B57CE1">
        <w:t>Integration of STEM methodologies</w:t>
      </w:r>
    </w:p>
    <w:p w14:paraId="364628D2" w14:textId="77777777" w:rsidR="00DD384C" w:rsidRPr="00B57CE1" w:rsidRDefault="00DD384C" w:rsidP="00B30161">
      <w:pPr>
        <w:numPr>
          <w:ilvl w:val="1"/>
          <w:numId w:val="88"/>
        </w:numPr>
        <w:jc w:val="left"/>
      </w:pPr>
      <w:r w:rsidRPr="00B57CE1">
        <w:t>Assessment methods</w:t>
      </w:r>
    </w:p>
    <w:p w14:paraId="3C98CB4B" w14:textId="77777777" w:rsidR="00DD384C" w:rsidRPr="00B57CE1" w:rsidRDefault="00DD384C" w:rsidP="00B30161">
      <w:pPr>
        <w:numPr>
          <w:ilvl w:val="1"/>
          <w:numId w:val="88"/>
        </w:numPr>
        <w:jc w:val="left"/>
      </w:pPr>
      <w:r w:rsidRPr="00B57CE1">
        <w:t>Collating data from national statistics of results</w:t>
      </w:r>
    </w:p>
    <w:p w14:paraId="4CBBCF44" w14:textId="77777777" w:rsidR="00DD384C" w:rsidRPr="00B57CE1" w:rsidRDefault="00DD384C" w:rsidP="00B30161">
      <w:pPr>
        <w:numPr>
          <w:ilvl w:val="0"/>
          <w:numId w:val="88"/>
        </w:numPr>
        <w:jc w:val="left"/>
      </w:pPr>
      <w:r w:rsidRPr="00B57CE1">
        <w:t xml:space="preserve">Determine </w:t>
      </w:r>
      <w:r>
        <w:t>if there are</w:t>
      </w:r>
      <w:r w:rsidRPr="00B57CE1">
        <w:t xml:space="preserve"> opportunities for the integration of CDE tools and practices to support synoptic learning, interdisciplinarity, and assessment within an evolving undergraduate engineering curriculum.</w:t>
      </w:r>
    </w:p>
    <w:p w14:paraId="5C0B476E" w14:textId="77777777" w:rsidR="00DD384C" w:rsidRPr="00B57CE1" w:rsidRDefault="00DD384C" w:rsidP="00B30161">
      <w:pPr>
        <w:numPr>
          <w:ilvl w:val="0"/>
          <w:numId w:val="88"/>
        </w:numPr>
      </w:pPr>
      <w:r>
        <w:t>Analysis</w:t>
      </w:r>
      <w:r w:rsidRPr="00B57CE1">
        <w:t xml:space="preserve"> </w:t>
      </w:r>
      <w:r>
        <w:t xml:space="preserve">and evaluate </w:t>
      </w:r>
      <w:r w:rsidRPr="00B57CE1">
        <w:t>the impact of the deployment of CDE synoptic solutions on student engagement.</w:t>
      </w:r>
    </w:p>
    <w:p w14:paraId="37C03E19" w14:textId="77777777" w:rsidR="00DD384C" w:rsidRPr="00B57CE1" w:rsidRDefault="00DD384C" w:rsidP="00B30161">
      <w:pPr>
        <w:numPr>
          <w:ilvl w:val="0"/>
          <w:numId w:val="88"/>
        </w:numPr>
      </w:pPr>
      <w:r>
        <w:t>D</w:t>
      </w:r>
      <w:r w:rsidRPr="00B57CE1">
        <w:t xml:space="preserve">evelop a framework for CDE integration with undergraduate studies. </w:t>
      </w:r>
    </w:p>
    <w:p w14:paraId="651B1793" w14:textId="77777777" w:rsidR="00DD384C" w:rsidRDefault="00DD384C">
      <w:pPr>
        <w:pStyle w:val="Titl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DEADB2" w15:done="0"/>
  <w15:commentEx w15:paraId="63590875" w15:done="0"/>
  <w15:commentEx w15:paraId="2FC33280" w15:done="0"/>
  <w15:commentEx w15:paraId="77CC4DC4" w15:done="0"/>
  <w15:commentEx w15:paraId="30670D35" w15:done="0"/>
  <w15:commentEx w15:paraId="51A8849C" w15:done="0"/>
  <w15:commentEx w15:paraId="6575A646" w15:done="0"/>
  <w15:commentEx w15:paraId="49DB1F29" w15:done="0"/>
  <w15:commentEx w15:paraId="45AD3E44" w15:done="0"/>
  <w15:commentEx w15:paraId="4347C445" w15:done="0"/>
  <w15:commentEx w15:paraId="6DA69703" w15:done="0"/>
  <w15:commentEx w15:paraId="2B65CFA7" w15:done="0"/>
  <w15:commentEx w15:paraId="00C1EA24" w15:done="0"/>
  <w15:commentEx w15:paraId="2A401982" w15:paraIdParent="00C1EA24" w15:done="0"/>
  <w15:commentEx w15:paraId="781F4D11" w15:done="0"/>
  <w15:commentEx w15:paraId="165E3B12" w15:done="0"/>
  <w15:commentEx w15:paraId="380CD7A3" w15:paraIdParent="165E3B12" w15:done="0"/>
  <w15:commentEx w15:paraId="5FB96799" w15:done="0"/>
  <w15:commentEx w15:paraId="182B388A" w15:done="0"/>
  <w15:commentEx w15:paraId="14C0898C" w15:done="0"/>
  <w15:commentEx w15:paraId="35E7E905" w15:done="0"/>
  <w15:commentEx w15:paraId="07A87384" w15:done="0"/>
  <w15:commentEx w15:paraId="7455B740" w15:done="0"/>
  <w15:commentEx w15:paraId="3891EC9E" w15:done="0"/>
  <w15:commentEx w15:paraId="651B17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4F850" w16cex:dateUtc="2021-04-28T06:08:00Z"/>
  <w16cex:commentExtensible w16cex:durableId="2434F851" w16cex:dateUtc="2021-04-28T06:10:00Z"/>
  <w16cex:commentExtensible w16cex:durableId="2434F852" w16cex:dateUtc="2021-04-28T06:11:00Z"/>
  <w16cex:commentExtensible w16cex:durableId="2434F854" w16cex:dateUtc="2021-04-28T06:15:00Z"/>
  <w16cex:commentExtensible w16cex:durableId="2434F855" w16cex:dateUtc="2021-04-28T06:22:00Z"/>
  <w16cex:commentExtensible w16cex:durableId="2434F864" w16cex:dateUtc="2021-04-28T11:40:00Z"/>
  <w16cex:commentExtensible w16cex:durableId="2434F88F" w16cex:dateUtc="2021-04-28T15:26:00Z"/>
  <w16cex:commentExtensible w16cex:durableId="2434F893" w16cex:dateUtc="2021-04-28T13:56:00Z"/>
  <w16cex:commentExtensible w16cex:durableId="2434F894" w16cex:dateUtc="2021-04-28T15:10:00Z"/>
  <w16cex:commentExtensible w16cex:durableId="2434F896" w16cex:dateUtc="2021-04-28T15:13:00Z"/>
  <w16cex:commentExtensible w16cex:durableId="2434F898" w16cex:dateUtc="2021-04-28T15:16:00Z"/>
  <w16cex:commentExtensible w16cex:durableId="2434F899" w16cex:dateUtc="2021-04-28T15:17:00Z"/>
  <w16cex:commentExtensible w16cex:durableId="2434F89B" w16cex:dateUtc="2021-04-28T15:20:00Z"/>
  <w16cex:commentExtensible w16cex:durableId="2434F89C" w16cex:dateUtc="2021-04-28T15:20:00Z"/>
  <w16cex:commentExtensible w16cex:durableId="2434F89D" w16cex:dateUtc="2021-04-28T15:22:00Z"/>
  <w16cex:commentExtensible w16cex:durableId="257D6856" w16cex:dateUtc="2021-04-28T15:20:00Z"/>
  <w16cex:commentExtensible w16cex:durableId="257D6855" w16cex:dateUtc="2021-04-28T15:20:00Z"/>
  <w16cex:commentExtensible w16cex:durableId="257D6854" w16cex:dateUtc="2021-04-28T15:22:00Z"/>
  <w16cex:commentExtensible w16cex:durableId="2434F89F" w16cex:dateUtc="2021-04-28T15:28:00Z"/>
  <w16cex:commentExtensible w16cex:durableId="2434F8A0" w16cex:dateUtc="2021-04-28T15:30:00Z"/>
  <w16cex:commentExtensible w16cex:durableId="2434F8A1" w16cex:dateUtc="2021-04-28T15:31:00Z"/>
  <w16cex:commentExtensible w16cex:durableId="2434F8A2" w16cex:dateUtc="2021-04-28T15:32:00Z"/>
  <w16cex:commentExtensible w16cex:durableId="2434F8A3" w16cex:dateUtc="2021-04-28T15:33:00Z"/>
  <w16cex:commentExtensible w16cex:durableId="2434F8A4" w16cex:dateUtc="2021-04-28T15:35:00Z"/>
  <w16cex:commentExtensible w16cex:durableId="2434F8A5" w16cex:dateUtc="2021-04-28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DEADB2" w16cid:durableId="2434F850"/>
  <w16cid:commentId w16cid:paraId="63590875" w16cid:durableId="2434F851"/>
  <w16cid:commentId w16cid:paraId="2FC33280" w16cid:durableId="2434F852"/>
  <w16cid:commentId w16cid:paraId="77CC4DC4" w16cid:durableId="2434F854"/>
  <w16cid:commentId w16cid:paraId="30670D35" w16cid:durableId="2434F855"/>
  <w16cid:commentId w16cid:paraId="51A8849C" w16cid:durableId="2434F864"/>
  <w16cid:commentId w16cid:paraId="6575A646" w16cid:durableId="2434F88F"/>
  <w16cid:commentId w16cid:paraId="49DB1F29" w16cid:durableId="2434F893"/>
  <w16cid:commentId w16cid:paraId="45AD3E44" w16cid:durableId="2434F894"/>
  <w16cid:commentId w16cid:paraId="4347C445" w16cid:durableId="2434F896"/>
  <w16cid:commentId w16cid:paraId="6DA69703" w16cid:durableId="2434F898"/>
  <w16cid:commentId w16cid:paraId="2B65CFA7" w16cid:durableId="2434F899"/>
  <w16cid:commentId w16cid:paraId="00C1EA24" w16cid:durableId="2434F89B"/>
  <w16cid:commentId w16cid:paraId="2A401982" w16cid:durableId="2434F89C"/>
  <w16cid:commentId w16cid:paraId="781F4D11" w16cid:durableId="2434F89D"/>
  <w16cid:commentId w16cid:paraId="165E3B12" w16cid:durableId="257D6856"/>
  <w16cid:commentId w16cid:paraId="380CD7A3" w16cid:durableId="257D6855"/>
  <w16cid:commentId w16cid:paraId="5FB96799" w16cid:durableId="257D6854"/>
  <w16cid:commentId w16cid:paraId="182B388A" w16cid:durableId="2434F89F"/>
  <w16cid:commentId w16cid:paraId="14C0898C" w16cid:durableId="2434F8A0"/>
  <w16cid:commentId w16cid:paraId="35E7E905" w16cid:durableId="2434F8A1"/>
  <w16cid:commentId w16cid:paraId="07A87384" w16cid:durableId="2434F8A2"/>
  <w16cid:commentId w16cid:paraId="7455B740" w16cid:durableId="2434F8A3"/>
  <w16cid:commentId w16cid:paraId="3891EC9E" w16cid:durableId="2434F8A4"/>
  <w16cid:commentId w16cid:paraId="651B1793" w16cid:durableId="2434F8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61FE8" w14:textId="77777777" w:rsidR="007D192C" w:rsidRDefault="007D192C" w:rsidP="00635D79">
      <w:pPr>
        <w:spacing w:before="0" w:after="0" w:line="240" w:lineRule="auto"/>
      </w:pPr>
      <w:r>
        <w:separator/>
      </w:r>
    </w:p>
  </w:endnote>
  <w:endnote w:type="continuationSeparator" w:id="0">
    <w:p w14:paraId="364CFC11" w14:textId="77777777" w:rsidR="007D192C" w:rsidRDefault="007D192C" w:rsidP="00635D79">
      <w:pPr>
        <w:spacing w:before="0" w:after="0" w:line="240" w:lineRule="auto"/>
      </w:pPr>
      <w:r>
        <w:continuationSeparator/>
      </w:r>
    </w:p>
  </w:endnote>
  <w:endnote w:type="continuationNotice" w:id="1">
    <w:p w14:paraId="32E030CD" w14:textId="77777777" w:rsidR="007D192C" w:rsidRDefault="007D192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261" w:author="pete jones" w:date="2022-03-17T09:57:00Z"/>
  <w:sdt>
    <w:sdtPr>
      <w:id w:val="-2098704848"/>
      <w:docPartObj>
        <w:docPartGallery w:val="Page Numbers (Bottom of Page)"/>
        <w:docPartUnique/>
      </w:docPartObj>
    </w:sdtPr>
    <w:sdtEndPr>
      <w:rPr>
        <w:noProof/>
      </w:rPr>
    </w:sdtEndPr>
    <w:sdtContent>
      <w:customXmlInsRangeEnd w:id="1261"/>
      <w:p w14:paraId="19C42789" w14:textId="14D291BE" w:rsidR="008A237A" w:rsidRDefault="008A237A">
        <w:pPr>
          <w:pStyle w:val="Footer"/>
          <w:jc w:val="left"/>
          <w:rPr>
            <w:ins w:id="1262" w:author="pete jones" w:date="2022-03-17T09:57:00Z"/>
          </w:rPr>
          <w:pPrChange w:id="1263" w:author="pete jones" w:date="2022-03-17T09:57:00Z">
            <w:pPr>
              <w:pStyle w:val="Footer"/>
            </w:pPr>
          </w:pPrChange>
        </w:pPr>
        <w:ins w:id="1264" w:author="pete jones" w:date="2022-03-17T09:57:00Z">
          <w:r>
            <w:fldChar w:fldCharType="begin"/>
          </w:r>
          <w:r>
            <w:instrText xml:space="preserve"> PAGE   \* MERGEFORMAT </w:instrText>
          </w:r>
          <w:r>
            <w:fldChar w:fldCharType="separate"/>
          </w:r>
          <w:r>
            <w:rPr>
              <w:noProof/>
            </w:rPr>
            <w:t>2</w:t>
          </w:r>
          <w:r>
            <w:rPr>
              <w:noProof/>
            </w:rPr>
            <w:fldChar w:fldCharType="end"/>
          </w:r>
          <w:r>
            <w:rPr>
              <w:noProof/>
            </w:rPr>
            <w:t xml:space="preserve"> </w:t>
          </w:r>
          <w:r>
            <w:rPr>
              <w:noProof/>
            </w:rPr>
            <w:tab/>
          </w:r>
          <w:r>
            <w:rPr>
              <w:noProof/>
            </w:rPr>
            <w:tab/>
            <w:t>Peter Jones</w:t>
          </w:r>
        </w:ins>
      </w:p>
      <w:customXmlInsRangeStart w:id="1265" w:author="pete jones" w:date="2022-03-17T09:57:00Z"/>
    </w:sdtContent>
  </w:sdt>
  <w:customXmlInsRangeEnd w:id="1265"/>
  <w:p w14:paraId="2464B8F2" w14:textId="759C1C62" w:rsidR="00DD384C" w:rsidRDefault="00DD384C">
    <w:pPr>
      <w:pPrChange w:id="1266" w:author="pete jones" w:date="2022-01-04T12:12:00Z">
        <w:pPr>
          <w:jc w:val="cen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267" w:author="pete jones" w:date="2022-03-17T09:40:00Z"/>
  <w:sdt>
    <w:sdtPr>
      <w:id w:val="-960031052"/>
      <w:docPartObj>
        <w:docPartGallery w:val="Page Numbers (Bottom of Page)"/>
        <w:docPartUnique/>
      </w:docPartObj>
    </w:sdtPr>
    <w:sdtEndPr>
      <w:rPr>
        <w:noProof/>
      </w:rPr>
    </w:sdtEndPr>
    <w:sdtContent>
      <w:customXmlInsRangeEnd w:id="1267"/>
      <w:p w14:paraId="492637DD" w14:textId="7A427A8A" w:rsidR="00B047D7" w:rsidRDefault="00B047D7">
        <w:pPr>
          <w:pStyle w:val="Footer"/>
          <w:rPr>
            <w:ins w:id="1268" w:author="pete jones" w:date="2022-03-17T09:40:00Z"/>
          </w:rPr>
        </w:pPr>
        <w:ins w:id="1269" w:author="pete jones" w:date="2022-03-17T09:40:00Z">
          <w:r>
            <w:fldChar w:fldCharType="begin"/>
          </w:r>
          <w:r>
            <w:instrText xml:space="preserve"> PAGE   \* MERGEFORMAT </w:instrText>
          </w:r>
          <w:r>
            <w:fldChar w:fldCharType="separate"/>
          </w:r>
          <w:r>
            <w:rPr>
              <w:noProof/>
            </w:rPr>
            <w:t>2</w:t>
          </w:r>
          <w:r>
            <w:rPr>
              <w:noProof/>
            </w:rPr>
            <w:fldChar w:fldCharType="end"/>
          </w:r>
        </w:ins>
      </w:p>
      <w:customXmlInsRangeStart w:id="1270" w:author="pete jones" w:date="2022-03-17T09:40:00Z"/>
    </w:sdtContent>
  </w:sdt>
  <w:customXmlInsRangeEnd w:id="1270"/>
  <w:p w14:paraId="070025C4" w14:textId="77777777" w:rsidR="00B047D7" w:rsidRDefault="00B047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0253" w:author="pete jones" w:date="2022-03-17T09:19:00Z"/>
  <w:sdt>
    <w:sdtPr>
      <w:id w:val="768662569"/>
      <w:docPartObj>
        <w:docPartGallery w:val="Page Numbers (Bottom of Page)"/>
        <w:docPartUnique/>
      </w:docPartObj>
    </w:sdtPr>
    <w:sdtEndPr>
      <w:rPr>
        <w:noProof/>
      </w:rPr>
    </w:sdtEndPr>
    <w:sdtContent>
      <w:customXmlInsRangeEnd w:id="30253"/>
      <w:p w14:paraId="49E9CF5E" w14:textId="7548B9EA" w:rsidR="009565DC" w:rsidRDefault="009565DC" w:rsidP="00B047D7">
        <w:pPr>
          <w:pStyle w:val="Footer"/>
        </w:pPr>
        <w:ins w:id="30254" w:author="pete jones" w:date="2022-03-17T09:19:00Z">
          <w:r>
            <w:fldChar w:fldCharType="begin"/>
          </w:r>
          <w:r>
            <w:instrText xml:space="preserve"> PAGE   \* MERGEFORMAT </w:instrText>
          </w:r>
          <w:r>
            <w:fldChar w:fldCharType="separate"/>
          </w:r>
          <w:r>
            <w:rPr>
              <w:noProof/>
            </w:rPr>
            <w:t>2</w:t>
          </w:r>
          <w:r>
            <w:rPr>
              <w:noProof/>
            </w:rPr>
            <w:fldChar w:fldCharType="end"/>
          </w:r>
        </w:ins>
        <w:ins w:id="30255" w:author="pete jones" w:date="2022-03-17T09:28:00Z">
          <w:r w:rsidR="00B047D7">
            <w:tab/>
          </w:r>
          <w:r w:rsidR="00B047D7">
            <w:tab/>
            <w:t>Peter Jones</w:t>
          </w:r>
        </w:ins>
      </w:p>
      <w:customXmlInsRangeStart w:id="30256" w:author="pete jones" w:date="2022-03-17T09:19:00Z"/>
    </w:sdtContent>
  </w:sdt>
  <w:customXmlInsRangeEnd w:id="30256"/>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69487" w:author="pete jones" w:date="2022-03-17T09:50:00Z"/>
  <w:sdt>
    <w:sdtPr>
      <w:id w:val="872114471"/>
      <w:docPartObj>
        <w:docPartGallery w:val="Page Numbers (Bottom of Page)"/>
        <w:docPartUnique/>
      </w:docPartObj>
    </w:sdtPr>
    <w:sdtEndPr>
      <w:rPr>
        <w:noProof/>
      </w:rPr>
    </w:sdtEndPr>
    <w:sdtContent>
      <w:customXmlInsRangeEnd w:id="69487"/>
      <w:p w14:paraId="729DE931" w14:textId="1917AA05" w:rsidR="00DD384C" w:rsidRDefault="008A237A">
        <w:pPr>
          <w:pStyle w:val="Footer"/>
          <w:pPrChange w:id="69488" w:author="pete jones" w:date="2022-03-17T09:55:00Z">
            <w:pPr>
              <w:jc w:val="center"/>
            </w:pPr>
          </w:pPrChange>
        </w:pPr>
        <w:ins w:id="69489" w:author="pete jones" w:date="2022-03-17T09:50:00Z">
          <w:r>
            <w:fldChar w:fldCharType="begin"/>
          </w:r>
          <w:r>
            <w:instrText xml:space="preserve"> PAGE   \* MERGEFORMAT </w:instrText>
          </w:r>
          <w:r>
            <w:fldChar w:fldCharType="separate"/>
          </w:r>
          <w:r>
            <w:rPr>
              <w:noProof/>
            </w:rPr>
            <w:t>2</w:t>
          </w:r>
          <w:r>
            <w:rPr>
              <w:noProof/>
            </w:rPr>
            <w:fldChar w:fldCharType="end"/>
          </w:r>
        </w:ins>
        <w:ins w:id="69490" w:author="pete jones" w:date="2022-03-17T09:55:00Z">
          <w:r>
            <w:rPr>
              <w:noProof/>
            </w:rPr>
            <w:tab/>
          </w:r>
          <w:r>
            <w:rPr>
              <w:noProof/>
            </w:rPr>
            <w:tab/>
          </w:r>
        </w:ins>
        <w:ins w:id="69491" w:author="pete jones" w:date="2022-03-17T09:52:00Z">
          <w:r>
            <w:rPr>
              <w:noProof/>
            </w:rPr>
            <w:t>Peter Jones</w:t>
          </w:r>
        </w:ins>
      </w:p>
      <w:customXmlInsRangeStart w:id="69492" w:author="pete jones" w:date="2022-03-17T09:50:00Z"/>
    </w:sdtContent>
  </w:sdt>
  <w:customXmlInsRangeEnd w:id="6949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0DA8D" w14:textId="77777777" w:rsidR="007D192C" w:rsidRDefault="007D192C" w:rsidP="00635D79">
      <w:pPr>
        <w:spacing w:before="0" w:after="0" w:line="240" w:lineRule="auto"/>
      </w:pPr>
      <w:r>
        <w:separator/>
      </w:r>
    </w:p>
  </w:footnote>
  <w:footnote w:type="continuationSeparator" w:id="0">
    <w:p w14:paraId="1981CDD4" w14:textId="77777777" w:rsidR="007D192C" w:rsidRDefault="007D192C" w:rsidP="00635D79">
      <w:pPr>
        <w:spacing w:before="0" w:after="0" w:line="240" w:lineRule="auto"/>
      </w:pPr>
      <w:r>
        <w:continuationSeparator/>
      </w:r>
    </w:p>
  </w:footnote>
  <w:footnote w:type="continuationNotice" w:id="1">
    <w:p w14:paraId="669BAF6E" w14:textId="77777777" w:rsidR="007D192C" w:rsidRDefault="007D192C">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7FF2"/>
    <w:multiLevelType w:val="hybridMultilevel"/>
    <w:tmpl w:val="75967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2937E2"/>
    <w:multiLevelType w:val="hybridMultilevel"/>
    <w:tmpl w:val="0C0C6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EA04B8"/>
    <w:multiLevelType w:val="hybridMultilevel"/>
    <w:tmpl w:val="80A225C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36606C8"/>
    <w:multiLevelType w:val="hybridMultilevel"/>
    <w:tmpl w:val="9F645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57108B"/>
    <w:multiLevelType w:val="hybridMultilevel"/>
    <w:tmpl w:val="81DC4B92"/>
    <w:lvl w:ilvl="0" w:tplc="08090015">
      <w:start w:val="1"/>
      <w:numFmt w:val="upp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3C7A640C">
      <w:start w:val="1"/>
      <w:numFmt w:val="upperLetter"/>
      <w:lvlText w:val="%3."/>
      <w:lvlJc w:val="lef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621EAB"/>
    <w:multiLevelType w:val="hybridMultilevel"/>
    <w:tmpl w:val="91249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64062EC"/>
    <w:multiLevelType w:val="hybridMultilevel"/>
    <w:tmpl w:val="E35286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72A16B1"/>
    <w:multiLevelType w:val="hybridMultilevel"/>
    <w:tmpl w:val="690ED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78C3605"/>
    <w:multiLevelType w:val="hybridMultilevel"/>
    <w:tmpl w:val="1F1A8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7CE1085"/>
    <w:multiLevelType w:val="hybridMultilevel"/>
    <w:tmpl w:val="D9424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81366E9"/>
    <w:multiLevelType w:val="hybridMultilevel"/>
    <w:tmpl w:val="6E4CED9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82E09C1"/>
    <w:multiLevelType w:val="hybridMultilevel"/>
    <w:tmpl w:val="E8466B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A8391B"/>
    <w:multiLevelType w:val="hybridMultilevel"/>
    <w:tmpl w:val="18FE418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0A434B84"/>
    <w:multiLevelType w:val="hybridMultilevel"/>
    <w:tmpl w:val="B57838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7C5644"/>
    <w:multiLevelType w:val="hybridMultilevel"/>
    <w:tmpl w:val="64208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AF461E4"/>
    <w:multiLevelType w:val="hybridMultilevel"/>
    <w:tmpl w:val="5216A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CEA0BF6"/>
    <w:multiLevelType w:val="multilevel"/>
    <w:tmpl w:val="0409001D"/>
    <w:numStyleLink w:val="Singlepunch"/>
  </w:abstractNum>
  <w:abstractNum w:abstractNumId="17" w15:restartNumberingAfterBreak="0">
    <w:nsid w:val="0D372977"/>
    <w:multiLevelType w:val="hybridMultilevel"/>
    <w:tmpl w:val="00B6805C"/>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0E70043A"/>
    <w:multiLevelType w:val="hybridMultilevel"/>
    <w:tmpl w:val="BF6C1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0F945133"/>
    <w:multiLevelType w:val="hybridMultilevel"/>
    <w:tmpl w:val="CFA81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0FA60937"/>
    <w:multiLevelType w:val="hybridMultilevel"/>
    <w:tmpl w:val="2F68FC72"/>
    <w:lvl w:ilvl="0" w:tplc="DA406318">
      <w:numFmt w:val="bullet"/>
      <w:lvlText w:val="•"/>
      <w:lvlJc w:val="left"/>
      <w:pPr>
        <w:ind w:left="720" w:hanging="720"/>
      </w:pPr>
      <w:rPr>
        <w:rFonts w:ascii="Calibri" w:eastAsia="Times New Roman" w:hAnsi="Calibri" w:cs="Calibri" w:hint="default"/>
      </w:rPr>
    </w:lvl>
    <w:lvl w:ilvl="1" w:tplc="5D1A3FF2">
      <w:numFmt w:val="bullet"/>
      <w:lvlText w:val=""/>
      <w:lvlJc w:val="left"/>
      <w:pPr>
        <w:ind w:left="1860" w:hanging="780"/>
      </w:pPr>
      <w:rPr>
        <w:rFonts w:ascii="Symbol" w:eastAsia="Times New Roman" w:hAnsi="Symbo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0C91861"/>
    <w:multiLevelType w:val="hybridMultilevel"/>
    <w:tmpl w:val="13A059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1B16840"/>
    <w:multiLevelType w:val="hybridMultilevel"/>
    <w:tmpl w:val="68B44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28C39CC"/>
    <w:multiLevelType w:val="hybridMultilevel"/>
    <w:tmpl w:val="ECA04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4746418"/>
    <w:multiLevelType w:val="hybridMultilevel"/>
    <w:tmpl w:val="57E0C9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51F0B72"/>
    <w:multiLevelType w:val="hybridMultilevel"/>
    <w:tmpl w:val="8240791A"/>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26" w15:restartNumberingAfterBreak="0">
    <w:nsid w:val="15686066"/>
    <w:multiLevelType w:val="hybridMultilevel"/>
    <w:tmpl w:val="CD362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6BF4B12"/>
    <w:multiLevelType w:val="hybridMultilevel"/>
    <w:tmpl w:val="8F180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17C63DD0"/>
    <w:multiLevelType w:val="hybridMultilevel"/>
    <w:tmpl w:val="2D4ABA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183B3C3E"/>
    <w:multiLevelType w:val="hybridMultilevel"/>
    <w:tmpl w:val="C6FE9D3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18BC0C78"/>
    <w:multiLevelType w:val="hybridMultilevel"/>
    <w:tmpl w:val="A9128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19BB633F"/>
    <w:multiLevelType w:val="hybridMultilevel"/>
    <w:tmpl w:val="C3A0461E"/>
    <w:lvl w:ilvl="0" w:tplc="AF8279F8">
      <w:start w:val="1"/>
      <w:numFmt w:val="decimal"/>
      <w:lvlText w:val="%1."/>
      <w:lvlJc w:val="left"/>
      <w:pPr>
        <w:ind w:left="426" w:hanging="360"/>
      </w:pPr>
      <w:rPr>
        <w:rFonts w:hint="default"/>
      </w:rPr>
    </w:lvl>
    <w:lvl w:ilvl="1" w:tplc="08090019" w:tentative="1">
      <w:start w:val="1"/>
      <w:numFmt w:val="lowerLetter"/>
      <w:lvlText w:val="%2."/>
      <w:lvlJc w:val="left"/>
      <w:pPr>
        <w:ind w:left="1146" w:hanging="360"/>
      </w:pPr>
    </w:lvl>
    <w:lvl w:ilvl="2" w:tplc="0809001B" w:tentative="1">
      <w:start w:val="1"/>
      <w:numFmt w:val="lowerRoman"/>
      <w:lvlText w:val="%3."/>
      <w:lvlJc w:val="right"/>
      <w:pPr>
        <w:ind w:left="1866" w:hanging="180"/>
      </w:pPr>
    </w:lvl>
    <w:lvl w:ilvl="3" w:tplc="0809000F" w:tentative="1">
      <w:start w:val="1"/>
      <w:numFmt w:val="decimal"/>
      <w:lvlText w:val="%4."/>
      <w:lvlJc w:val="left"/>
      <w:pPr>
        <w:ind w:left="2586" w:hanging="360"/>
      </w:pPr>
    </w:lvl>
    <w:lvl w:ilvl="4" w:tplc="08090019" w:tentative="1">
      <w:start w:val="1"/>
      <w:numFmt w:val="lowerLetter"/>
      <w:lvlText w:val="%5."/>
      <w:lvlJc w:val="left"/>
      <w:pPr>
        <w:ind w:left="3306" w:hanging="360"/>
      </w:pPr>
    </w:lvl>
    <w:lvl w:ilvl="5" w:tplc="0809001B" w:tentative="1">
      <w:start w:val="1"/>
      <w:numFmt w:val="lowerRoman"/>
      <w:lvlText w:val="%6."/>
      <w:lvlJc w:val="right"/>
      <w:pPr>
        <w:ind w:left="4026" w:hanging="180"/>
      </w:pPr>
    </w:lvl>
    <w:lvl w:ilvl="6" w:tplc="0809000F" w:tentative="1">
      <w:start w:val="1"/>
      <w:numFmt w:val="decimal"/>
      <w:lvlText w:val="%7."/>
      <w:lvlJc w:val="left"/>
      <w:pPr>
        <w:ind w:left="4746" w:hanging="360"/>
      </w:pPr>
    </w:lvl>
    <w:lvl w:ilvl="7" w:tplc="08090019" w:tentative="1">
      <w:start w:val="1"/>
      <w:numFmt w:val="lowerLetter"/>
      <w:lvlText w:val="%8."/>
      <w:lvlJc w:val="left"/>
      <w:pPr>
        <w:ind w:left="5466" w:hanging="360"/>
      </w:pPr>
    </w:lvl>
    <w:lvl w:ilvl="8" w:tplc="0809001B" w:tentative="1">
      <w:start w:val="1"/>
      <w:numFmt w:val="lowerRoman"/>
      <w:lvlText w:val="%9."/>
      <w:lvlJc w:val="right"/>
      <w:pPr>
        <w:ind w:left="6186" w:hanging="180"/>
      </w:pPr>
    </w:lvl>
  </w:abstractNum>
  <w:abstractNum w:abstractNumId="32" w15:restartNumberingAfterBreak="0">
    <w:nsid w:val="1A4E48F7"/>
    <w:multiLevelType w:val="hybridMultilevel"/>
    <w:tmpl w:val="755494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1AE44FE2"/>
    <w:multiLevelType w:val="hybridMultilevel"/>
    <w:tmpl w:val="70141C6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1B3F6A7C"/>
    <w:multiLevelType w:val="hybridMultilevel"/>
    <w:tmpl w:val="FD240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1DCA1187"/>
    <w:multiLevelType w:val="hybridMultilevel"/>
    <w:tmpl w:val="1340E2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1F3A1E3C"/>
    <w:multiLevelType w:val="hybridMultilevel"/>
    <w:tmpl w:val="22F2F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1F413DBB"/>
    <w:multiLevelType w:val="hybridMultilevel"/>
    <w:tmpl w:val="B9E4D0B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1FFD7748"/>
    <w:multiLevelType w:val="hybridMultilevel"/>
    <w:tmpl w:val="C2AE1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0A752F9"/>
    <w:multiLevelType w:val="hybridMultilevel"/>
    <w:tmpl w:val="C5F24FA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1A72C56"/>
    <w:multiLevelType w:val="hybridMultilevel"/>
    <w:tmpl w:val="33E2D44A"/>
    <w:lvl w:ilvl="0" w:tplc="8ACC49F2">
      <w:start w:val="2"/>
      <w:numFmt w:val="decimal"/>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221831CD"/>
    <w:multiLevelType w:val="hybridMultilevel"/>
    <w:tmpl w:val="6AD6F7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22955BD9"/>
    <w:multiLevelType w:val="hybridMultilevel"/>
    <w:tmpl w:val="DF1E41CE"/>
    <w:lvl w:ilvl="0" w:tplc="950A4D50">
      <w:start w:val="5"/>
      <w:numFmt w:val="bullet"/>
      <w:lvlText w:val="•"/>
      <w:lvlJc w:val="left"/>
      <w:pPr>
        <w:ind w:left="1080" w:hanging="72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25B25764"/>
    <w:multiLevelType w:val="hybridMultilevel"/>
    <w:tmpl w:val="AE36C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61D57F8"/>
    <w:multiLevelType w:val="hybridMultilevel"/>
    <w:tmpl w:val="0178C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26F00AAD"/>
    <w:multiLevelType w:val="hybridMultilevel"/>
    <w:tmpl w:val="94C23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274668B8"/>
    <w:multiLevelType w:val="hybridMultilevel"/>
    <w:tmpl w:val="35E62F14"/>
    <w:lvl w:ilvl="0" w:tplc="89CCE1A6">
      <w:start w:val="1"/>
      <w:numFmt w:val="decimal"/>
      <w:lvlText w:val="H%1."/>
      <w:lvlJc w:val="left"/>
      <w:pPr>
        <w:ind w:left="79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27DA1AC2"/>
    <w:multiLevelType w:val="hybridMultilevel"/>
    <w:tmpl w:val="7882A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288E1CE2"/>
    <w:multiLevelType w:val="multilevel"/>
    <w:tmpl w:val="0409001D"/>
    <w:numStyleLink w:val="Multipunch"/>
  </w:abstractNum>
  <w:abstractNum w:abstractNumId="49" w15:restartNumberingAfterBreak="0">
    <w:nsid w:val="29BA7495"/>
    <w:multiLevelType w:val="hybridMultilevel"/>
    <w:tmpl w:val="AEAC6AA0"/>
    <w:lvl w:ilvl="0" w:tplc="08090017">
      <w:start w:val="1"/>
      <w:numFmt w:val="lowerLetter"/>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50" w15:restartNumberingAfterBreak="0">
    <w:nsid w:val="29CD4C0B"/>
    <w:multiLevelType w:val="hybridMultilevel"/>
    <w:tmpl w:val="6E4CED9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29D0452B"/>
    <w:multiLevelType w:val="hybridMultilevel"/>
    <w:tmpl w:val="7BE690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15:restartNumberingAfterBreak="0">
    <w:nsid w:val="2B145E36"/>
    <w:multiLevelType w:val="multilevel"/>
    <w:tmpl w:val="F0B4A7D8"/>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lowerRoman"/>
      <w:lvlText w:val="(%5)"/>
      <w:lvlJc w:val="left"/>
      <w:pPr>
        <w:ind w:left="3960" w:hanging="720"/>
      </w:pPr>
      <w:rPr>
        <w:rFonts w:hint="default"/>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2B5A6805"/>
    <w:multiLevelType w:val="hybridMultilevel"/>
    <w:tmpl w:val="A31E1F02"/>
    <w:lvl w:ilvl="0" w:tplc="D898C546">
      <w:start w:val="1"/>
      <w:numFmt w:val="decimal"/>
      <w:pStyle w:val="Heading6"/>
      <w:lvlText w:val="APPENDIX %1."/>
      <w:lvlJc w:val="left"/>
      <w:pPr>
        <w:ind w:left="502" w:hanging="360"/>
      </w:pPr>
    </w:lvl>
    <w:lvl w:ilvl="1" w:tplc="08090019">
      <w:start w:val="1"/>
      <w:numFmt w:val="lowerLetter"/>
      <w:lvlText w:val="%2."/>
      <w:lvlJc w:val="left"/>
      <w:pPr>
        <w:ind w:left="1734" w:hanging="360"/>
      </w:pPr>
    </w:lvl>
    <w:lvl w:ilvl="2" w:tplc="0809001B" w:tentative="1">
      <w:start w:val="1"/>
      <w:numFmt w:val="lowerRoman"/>
      <w:lvlText w:val="%3."/>
      <w:lvlJc w:val="right"/>
      <w:pPr>
        <w:ind w:left="2454" w:hanging="180"/>
      </w:pPr>
    </w:lvl>
    <w:lvl w:ilvl="3" w:tplc="0809000F" w:tentative="1">
      <w:start w:val="1"/>
      <w:numFmt w:val="decimal"/>
      <w:lvlText w:val="%4."/>
      <w:lvlJc w:val="left"/>
      <w:pPr>
        <w:ind w:left="3174" w:hanging="360"/>
      </w:pPr>
    </w:lvl>
    <w:lvl w:ilvl="4" w:tplc="08090019" w:tentative="1">
      <w:start w:val="1"/>
      <w:numFmt w:val="lowerLetter"/>
      <w:lvlText w:val="%5."/>
      <w:lvlJc w:val="left"/>
      <w:pPr>
        <w:ind w:left="3894" w:hanging="360"/>
      </w:pPr>
    </w:lvl>
    <w:lvl w:ilvl="5" w:tplc="0809001B" w:tentative="1">
      <w:start w:val="1"/>
      <w:numFmt w:val="lowerRoman"/>
      <w:lvlText w:val="%6."/>
      <w:lvlJc w:val="right"/>
      <w:pPr>
        <w:ind w:left="4614" w:hanging="180"/>
      </w:pPr>
    </w:lvl>
    <w:lvl w:ilvl="6" w:tplc="0809000F" w:tentative="1">
      <w:start w:val="1"/>
      <w:numFmt w:val="decimal"/>
      <w:lvlText w:val="%7."/>
      <w:lvlJc w:val="left"/>
      <w:pPr>
        <w:ind w:left="5334" w:hanging="360"/>
      </w:pPr>
    </w:lvl>
    <w:lvl w:ilvl="7" w:tplc="08090019" w:tentative="1">
      <w:start w:val="1"/>
      <w:numFmt w:val="lowerLetter"/>
      <w:lvlText w:val="%8."/>
      <w:lvlJc w:val="left"/>
      <w:pPr>
        <w:ind w:left="6054" w:hanging="360"/>
      </w:pPr>
    </w:lvl>
    <w:lvl w:ilvl="8" w:tplc="0809001B" w:tentative="1">
      <w:start w:val="1"/>
      <w:numFmt w:val="lowerRoman"/>
      <w:lvlText w:val="%9."/>
      <w:lvlJc w:val="right"/>
      <w:pPr>
        <w:ind w:left="6774" w:hanging="180"/>
      </w:pPr>
    </w:lvl>
  </w:abstractNum>
  <w:abstractNum w:abstractNumId="55" w15:restartNumberingAfterBreak="0">
    <w:nsid w:val="2C1F698F"/>
    <w:multiLevelType w:val="hybridMultilevel"/>
    <w:tmpl w:val="9E70BE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2C586EF6"/>
    <w:multiLevelType w:val="multilevel"/>
    <w:tmpl w:val="F0B4A7D8"/>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lowerRoman"/>
      <w:lvlText w:val="(%5)"/>
      <w:lvlJc w:val="left"/>
      <w:pPr>
        <w:ind w:left="3960" w:hanging="720"/>
      </w:pPr>
      <w:rPr>
        <w:rFonts w:hint="default"/>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2C742A4F"/>
    <w:multiLevelType w:val="hybridMultilevel"/>
    <w:tmpl w:val="AED0EB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2D636B9C"/>
    <w:multiLevelType w:val="hybridMultilevel"/>
    <w:tmpl w:val="25963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2E9D6F17"/>
    <w:multiLevelType w:val="hybridMultilevel"/>
    <w:tmpl w:val="3D02D4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2F2F6660"/>
    <w:multiLevelType w:val="hybridMultilevel"/>
    <w:tmpl w:val="7C983C7A"/>
    <w:lvl w:ilvl="0" w:tplc="77A68032">
      <w:start w:val="1"/>
      <w:numFmt w:val="decimal"/>
      <w:lvlText w:val="H%1."/>
      <w:lvlJc w:val="left"/>
      <w:pPr>
        <w:ind w:left="79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31C05583"/>
    <w:multiLevelType w:val="hybridMultilevel"/>
    <w:tmpl w:val="91B8E5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327612C8"/>
    <w:multiLevelType w:val="hybridMultilevel"/>
    <w:tmpl w:val="C7A6DE7E"/>
    <w:lvl w:ilvl="0" w:tplc="AE7655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32800E3E"/>
    <w:multiLevelType w:val="hybridMultilevel"/>
    <w:tmpl w:val="2D64A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33D23847"/>
    <w:multiLevelType w:val="hybridMultilevel"/>
    <w:tmpl w:val="9014C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341258F7"/>
    <w:multiLevelType w:val="hybridMultilevel"/>
    <w:tmpl w:val="F010563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354E276E"/>
    <w:multiLevelType w:val="multilevel"/>
    <w:tmpl w:val="B0484FC4"/>
    <w:lvl w:ilvl="0">
      <w:start w:val="1"/>
      <w:numFmt w:val="decimal"/>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35B07233"/>
    <w:multiLevelType w:val="hybridMultilevel"/>
    <w:tmpl w:val="A6382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360E6F84"/>
    <w:multiLevelType w:val="hybridMultilevel"/>
    <w:tmpl w:val="C4826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384743FB"/>
    <w:multiLevelType w:val="hybridMultilevel"/>
    <w:tmpl w:val="7E643C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0" w15:restartNumberingAfterBreak="0">
    <w:nsid w:val="38D50F17"/>
    <w:multiLevelType w:val="hybridMultilevel"/>
    <w:tmpl w:val="24344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398156A6"/>
    <w:multiLevelType w:val="hybridMultilevel"/>
    <w:tmpl w:val="783AAE7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3A355211"/>
    <w:multiLevelType w:val="hybridMultilevel"/>
    <w:tmpl w:val="321CEB06"/>
    <w:lvl w:ilvl="0" w:tplc="A92EC656">
      <w:numFmt w:val="decimal"/>
      <w:lvlText w:val="H%1."/>
      <w:lvlJc w:val="left"/>
      <w:pPr>
        <w:ind w:left="79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3BAB4BC7"/>
    <w:multiLevelType w:val="hybridMultilevel"/>
    <w:tmpl w:val="8E8C3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3C53697C"/>
    <w:multiLevelType w:val="hybridMultilevel"/>
    <w:tmpl w:val="0E60B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3C6953A0"/>
    <w:multiLevelType w:val="hybridMultilevel"/>
    <w:tmpl w:val="C33A1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3D2B659B"/>
    <w:multiLevelType w:val="multilevel"/>
    <w:tmpl w:val="1BBED1D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Gr.%3."/>
      <w:lvlJc w:val="left"/>
      <w:pPr>
        <w:tabs>
          <w:tab w:val="num" w:pos="2160"/>
        </w:tabs>
        <w:ind w:left="2160" w:hanging="360"/>
      </w:pPr>
      <w:rPr>
        <w:rFonts w:hint="default"/>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7" w15:restartNumberingAfterBreak="0">
    <w:nsid w:val="3DCF775F"/>
    <w:multiLevelType w:val="hybridMultilevel"/>
    <w:tmpl w:val="B066ED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3E1F708D"/>
    <w:multiLevelType w:val="hybridMultilevel"/>
    <w:tmpl w:val="5DDE9D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40041F80"/>
    <w:multiLevelType w:val="hybridMultilevel"/>
    <w:tmpl w:val="5ED6C530"/>
    <w:lvl w:ilvl="0" w:tplc="08090001">
      <w:start w:val="1"/>
      <w:numFmt w:val="bullet"/>
      <w:lvlText w:val=""/>
      <w:lvlJc w:val="left"/>
      <w:pPr>
        <w:ind w:left="720" w:hanging="360"/>
      </w:pPr>
      <w:rPr>
        <w:rFonts w:ascii="Symbol" w:hAnsi="Symbol" w:hint="default"/>
      </w:rPr>
    </w:lvl>
    <w:lvl w:ilvl="1" w:tplc="3BC4418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40FC4E4C"/>
    <w:multiLevelType w:val="hybridMultilevel"/>
    <w:tmpl w:val="44EEAB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418D00F6"/>
    <w:multiLevelType w:val="hybridMultilevel"/>
    <w:tmpl w:val="37202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41AD48B4"/>
    <w:multiLevelType w:val="hybridMultilevel"/>
    <w:tmpl w:val="B64AD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42B72CE4"/>
    <w:multiLevelType w:val="hybridMultilevel"/>
    <w:tmpl w:val="7E54FF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431C5AC1"/>
    <w:multiLevelType w:val="hybridMultilevel"/>
    <w:tmpl w:val="F4FE42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443272F2"/>
    <w:multiLevelType w:val="hybridMultilevel"/>
    <w:tmpl w:val="DC62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457C7796"/>
    <w:multiLevelType w:val="hybridMultilevel"/>
    <w:tmpl w:val="F010563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47042893"/>
    <w:multiLevelType w:val="hybridMultilevel"/>
    <w:tmpl w:val="6F707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9" w15:restartNumberingAfterBreak="0">
    <w:nsid w:val="4ACF3DF7"/>
    <w:multiLevelType w:val="hybridMultilevel"/>
    <w:tmpl w:val="C7128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4ADC2EB3"/>
    <w:multiLevelType w:val="hybridMultilevel"/>
    <w:tmpl w:val="77CC4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4B3B66FC"/>
    <w:multiLevelType w:val="hybridMultilevel"/>
    <w:tmpl w:val="5BE001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 w15:restartNumberingAfterBreak="0">
    <w:nsid w:val="4E043880"/>
    <w:multiLevelType w:val="hybridMultilevel"/>
    <w:tmpl w:val="67F0D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517E10B7"/>
    <w:multiLevelType w:val="hybridMultilevel"/>
    <w:tmpl w:val="BB683272"/>
    <w:lvl w:ilvl="0" w:tplc="DA406318">
      <w:numFmt w:val="bullet"/>
      <w:lvlText w:val="•"/>
      <w:lvlJc w:val="left"/>
      <w:pPr>
        <w:ind w:left="1080" w:hanging="72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51D77C73"/>
    <w:multiLevelType w:val="hybridMultilevel"/>
    <w:tmpl w:val="AEEACB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15:restartNumberingAfterBreak="0">
    <w:nsid w:val="53326134"/>
    <w:multiLevelType w:val="hybridMultilevel"/>
    <w:tmpl w:val="976819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15:restartNumberingAfterBreak="0">
    <w:nsid w:val="53356EE7"/>
    <w:multiLevelType w:val="hybridMultilevel"/>
    <w:tmpl w:val="0D688F4E"/>
    <w:lvl w:ilvl="0" w:tplc="0809000F">
      <w:start w:val="1"/>
      <w:numFmt w:val="decimal"/>
      <w:lvlText w:val="%1."/>
      <w:lvlJc w:val="left"/>
      <w:pPr>
        <w:ind w:left="720" w:hanging="360"/>
      </w:pPr>
    </w:lvl>
    <w:lvl w:ilvl="1" w:tplc="3BC4418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7" w15:restartNumberingAfterBreak="0">
    <w:nsid w:val="53E40B2E"/>
    <w:multiLevelType w:val="hybridMultilevel"/>
    <w:tmpl w:val="459A7D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15:restartNumberingAfterBreak="0">
    <w:nsid w:val="547716AB"/>
    <w:multiLevelType w:val="hybridMultilevel"/>
    <w:tmpl w:val="80D052DC"/>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99" w15:restartNumberingAfterBreak="0">
    <w:nsid w:val="55B36F7C"/>
    <w:multiLevelType w:val="hybridMultilevel"/>
    <w:tmpl w:val="47B2D1E4"/>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0" w15:restartNumberingAfterBreak="0">
    <w:nsid w:val="57230FBA"/>
    <w:multiLevelType w:val="hybridMultilevel"/>
    <w:tmpl w:val="06ECC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57412C9F"/>
    <w:multiLevelType w:val="hybridMultilevel"/>
    <w:tmpl w:val="3668BC30"/>
    <w:lvl w:ilvl="0" w:tplc="08090001">
      <w:start w:val="1"/>
      <w:numFmt w:val="bullet"/>
      <w:lvlText w:val=""/>
      <w:lvlJc w:val="left"/>
      <w:pPr>
        <w:ind w:left="720" w:hanging="360"/>
      </w:pPr>
      <w:rPr>
        <w:rFonts w:ascii="Symbol" w:hAnsi="Symbol" w:hint="default"/>
      </w:rPr>
    </w:lvl>
    <w:lvl w:ilvl="1" w:tplc="3BC4418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2" w15:restartNumberingAfterBreak="0">
    <w:nsid w:val="595B43FA"/>
    <w:multiLevelType w:val="hybridMultilevel"/>
    <w:tmpl w:val="0B26EE7C"/>
    <w:lvl w:ilvl="0" w:tplc="0D12B0E0">
      <w:start w:val="1"/>
      <w:numFmt w:val="decimal"/>
      <w:lvlText w:val="%1"/>
      <w:lvlJc w:val="left"/>
      <w:pPr>
        <w:ind w:left="1080" w:hanging="720"/>
      </w:pPr>
      <w:rPr>
        <w:rFonts w:hint="default"/>
      </w:rPr>
    </w:lvl>
    <w:lvl w:ilvl="1" w:tplc="8D80F81A">
      <w:start w:val="1"/>
      <w:numFmt w:val="decimal"/>
      <w:lvlText w:val="%2."/>
      <w:lvlJc w:val="left"/>
      <w:pPr>
        <w:ind w:left="1590" w:hanging="51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5B42378C"/>
    <w:multiLevelType w:val="hybridMultilevel"/>
    <w:tmpl w:val="7ED2BAB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5B807E77"/>
    <w:multiLevelType w:val="hybridMultilevel"/>
    <w:tmpl w:val="CF2E91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5" w15:restartNumberingAfterBreak="0">
    <w:nsid w:val="5BE4781A"/>
    <w:multiLevelType w:val="hybridMultilevel"/>
    <w:tmpl w:val="BFEE97C2"/>
    <w:lvl w:ilvl="0" w:tplc="08090001">
      <w:start w:val="1"/>
      <w:numFmt w:val="bullet"/>
      <w:lvlText w:val=""/>
      <w:lvlJc w:val="left"/>
      <w:pPr>
        <w:ind w:left="720" w:hanging="360"/>
      </w:pPr>
      <w:rPr>
        <w:rFonts w:ascii="Symbol" w:hAnsi="Symbol" w:hint="default"/>
      </w:rPr>
    </w:lvl>
    <w:lvl w:ilvl="1" w:tplc="3BC4418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6" w15:restartNumberingAfterBreak="0">
    <w:nsid w:val="5BFB7F4B"/>
    <w:multiLevelType w:val="hybridMultilevel"/>
    <w:tmpl w:val="4314C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5DC22CE5"/>
    <w:multiLevelType w:val="hybridMultilevel"/>
    <w:tmpl w:val="71FC60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15:restartNumberingAfterBreak="0">
    <w:nsid w:val="5E287D82"/>
    <w:multiLevelType w:val="hybridMultilevel"/>
    <w:tmpl w:val="58D66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15:restartNumberingAfterBreak="0">
    <w:nsid w:val="5E85554F"/>
    <w:multiLevelType w:val="hybridMultilevel"/>
    <w:tmpl w:val="2EC45D9A"/>
    <w:lvl w:ilvl="0" w:tplc="0D12B0E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0" w15:restartNumberingAfterBreak="0">
    <w:nsid w:val="5F4118DB"/>
    <w:multiLevelType w:val="hybridMultilevel"/>
    <w:tmpl w:val="41329F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1" w15:restartNumberingAfterBreak="0">
    <w:nsid w:val="601849F6"/>
    <w:multiLevelType w:val="hybridMultilevel"/>
    <w:tmpl w:val="48F08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60670C68"/>
    <w:multiLevelType w:val="hybridMultilevel"/>
    <w:tmpl w:val="49C203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15:restartNumberingAfterBreak="0">
    <w:nsid w:val="606972A2"/>
    <w:multiLevelType w:val="multilevel"/>
    <w:tmpl w:val="86E44614"/>
    <w:lvl w:ilvl="0">
      <w:start w:val="1"/>
      <w:numFmt w:val="decimal"/>
      <w:pStyle w:val="Heading1"/>
      <w:lvlText w:val="%1"/>
      <w:lvlJc w:val="left"/>
      <w:pPr>
        <w:tabs>
          <w:tab w:val="num" w:pos="858"/>
        </w:tabs>
        <w:ind w:left="858" w:hanging="432"/>
      </w:pPr>
    </w:lvl>
    <w:lvl w:ilvl="1">
      <w:start w:val="1"/>
      <w:numFmt w:val="decimal"/>
      <w:pStyle w:val="Heading2"/>
      <w:lvlText w:val="%1.%2"/>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4" w15:restartNumberingAfterBreak="0">
    <w:nsid w:val="60735812"/>
    <w:multiLevelType w:val="hybridMultilevel"/>
    <w:tmpl w:val="C520EFD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5" w15:restartNumberingAfterBreak="0">
    <w:nsid w:val="626F7FD2"/>
    <w:multiLevelType w:val="hybridMultilevel"/>
    <w:tmpl w:val="CF00D7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6" w15:restartNumberingAfterBreak="0">
    <w:nsid w:val="6357563A"/>
    <w:multiLevelType w:val="hybridMultilevel"/>
    <w:tmpl w:val="7700C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64A96681"/>
    <w:multiLevelType w:val="hybridMultilevel"/>
    <w:tmpl w:val="396C3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15:restartNumberingAfterBreak="0">
    <w:nsid w:val="652349B5"/>
    <w:multiLevelType w:val="hybridMultilevel"/>
    <w:tmpl w:val="B9129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65692C04"/>
    <w:multiLevelType w:val="hybridMultilevel"/>
    <w:tmpl w:val="28E8A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 w15:restartNumberingAfterBreak="0">
    <w:nsid w:val="65820331"/>
    <w:multiLevelType w:val="hybridMultilevel"/>
    <w:tmpl w:val="A6A6BC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1" w15:restartNumberingAfterBreak="0">
    <w:nsid w:val="65C90BAF"/>
    <w:multiLevelType w:val="hybridMultilevel"/>
    <w:tmpl w:val="CE80B8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2" w15:restartNumberingAfterBreak="0">
    <w:nsid w:val="672D6CE0"/>
    <w:multiLevelType w:val="hybridMultilevel"/>
    <w:tmpl w:val="330CC4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3" w15:restartNumberingAfterBreak="0">
    <w:nsid w:val="68AC6CBD"/>
    <w:multiLevelType w:val="hybridMultilevel"/>
    <w:tmpl w:val="B76C2A5A"/>
    <w:lvl w:ilvl="0" w:tplc="0809000F">
      <w:start w:val="1"/>
      <w:numFmt w:val="decimal"/>
      <w:lvlText w:val="%1."/>
      <w:lvlJc w:val="left"/>
      <w:pPr>
        <w:ind w:left="792" w:hanging="360"/>
      </w:p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24" w15:restartNumberingAfterBreak="0">
    <w:nsid w:val="6923436F"/>
    <w:multiLevelType w:val="hybridMultilevel"/>
    <w:tmpl w:val="5E5A1C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5" w15:restartNumberingAfterBreak="0">
    <w:nsid w:val="6B0A229F"/>
    <w:multiLevelType w:val="hybridMultilevel"/>
    <w:tmpl w:val="A8C040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6" w15:restartNumberingAfterBreak="0">
    <w:nsid w:val="6B9869EC"/>
    <w:multiLevelType w:val="hybridMultilevel"/>
    <w:tmpl w:val="90EA0A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15:restartNumberingAfterBreak="0">
    <w:nsid w:val="6D08230A"/>
    <w:multiLevelType w:val="hybridMultilevel"/>
    <w:tmpl w:val="B566B67E"/>
    <w:lvl w:ilvl="0" w:tplc="D07CD40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8" w15:restartNumberingAfterBreak="0">
    <w:nsid w:val="6D6F0B00"/>
    <w:multiLevelType w:val="multilevel"/>
    <w:tmpl w:val="40AA43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numFmt w:val="bullet"/>
      <w:lvlText w:val="•"/>
      <w:lvlJc w:val="left"/>
      <w:pPr>
        <w:ind w:left="3240" w:hanging="720"/>
      </w:pPr>
      <w:rPr>
        <w:rFonts w:ascii="Calibri" w:eastAsia="Times New Roman" w:hAnsi="Calibri" w:cs="Calibri"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9" w15:restartNumberingAfterBreak="0">
    <w:nsid w:val="6F4F7FFA"/>
    <w:multiLevelType w:val="hybridMultilevel"/>
    <w:tmpl w:val="FD240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0" w15:restartNumberingAfterBreak="0">
    <w:nsid w:val="6F9B5B65"/>
    <w:multiLevelType w:val="hybridMultilevel"/>
    <w:tmpl w:val="539C14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1" w15:restartNumberingAfterBreak="0">
    <w:nsid w:val="70360866"/>
    <w:multiLevelType w:val="hybridMultilevel"/>
    <w:tmpl w:val="AFA6D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2" w15:restartNumberingAfterBreak="0">
    <w:nsid w:val="711D312A"/>
    <w:multiLevelType w:val="hybridMultilevel"/>
    <w:tmpl w:val="D4E4D152"/>
    <w:lvl w:ilvl="0" w:tplc="0809000F">
      <w:start w:val="1"/>
      <w:numFmt w:val="decimal"/>
      <w:lvlText w:val="%1."/>
      <w:lvlJc w:val="left"/>
      <w:pPr>
        <w:ind w:left="720" w:hanging="360"/>
      </w:pPr>
      <w:rPr>
        <w:rFonts w:hint="default"/>
      </w:rPr>
    </w:lvl>
    <w:lvl w:ilvl="1" w:tplc="0809000F">
      <w:start w:val="1"/>
      <w:numFmt w:val="decimal"/>
      <w:lvlText w:val="%2."/>
      <w:lvlJc w:val="left"/>
      <w:pPr>
        <w:ind w:left="1440" w:hanging="360"/>
      </w:pPr>
      <w:rPr>
        <w:rFonts w:hint="default"/>
      </w:rPr>
    </w:lvl>
    <w:lvl w:ilvl="2" w:tplc="C538841C">
      <w:start w:val="1"/>
      <w:numFmt w:val="decimal"/>
      <w:lvlText w:val="%3.)"/>
      <w:lvlJc w:val="left"/>
      <w:pPr>
        <w:ind w:left="2175" w:hanging="375"/>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3" w15:restartNumberingAfterBreak="0">
    <w:nsid w:val="71F21ED7"/>
    <w:multiLevelType w:val="hybridMultilevel"/>
    <w:tmpl w:val="05200D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2F0AE924">
      <w:numFmt w:val="bullet"/>
      <w:lvlText w:val="•"/>
      <w:lvlJc w:val="left"/>
      <w:pPr>
        <w:ind w:left="2520" w:hanging="720"/>
      </w:pPr>
      <w:rPr>
        <w:rFonts w:ascii="Calibri" w:eastAsia="Times New Roman"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4" w15:restartNumberingAfterBreak="0">
    <w:nsid w:val="730B50B3"/>
    <w:multiLevelType w:val="hybridMultilevel"/>
    <w:tmpl w:val="0D688F4E"/>
    <w:lvl w:ilvl="0" w:tplc="0809000F">
      <w:start w:val="1"/>
      <w:numFmt w:val="decimal"/>
      <w:lvlText w:val="%1."/>
      <w:lvlJc w:val="left"/>
      <w:pPr>
        <w:ind w:left="720" w:hanging="360"/>
      </w:pPr>
    </w:lvl>
    <w:lvl w:ilvl="1" w:tplc="3BC4418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5" w15:restartNumberingAfterBreak="0">
    <w:nsid w:val="75A75EFB"/>
    <w:multiLevelType w:val="hybridMultilevel"/>
    <w:tmpl w:val="F7D09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6" w15:restartNumberingAfterBreak="0">
    <w:nsid w:val="76125ADD"/>
    <w:multiLevelType w:val="hybridMultilevel"/>
    <w:tmpl w:val="57605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7" w15:restartNumberingAfterBreak="0">
    <w:nsid w:val="762B2FB7"/>
    <w:multiLevelType w:val="hybridMultilevel"/>
    <w:tmpl w:val="7BE690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15:restartNumberingAfterBreak="0">
    <w:nsid w:val="766F484E"/>
    <w:multiLevelType w:val="hybridMultilevel"/>
    <w:tmpl w:val="37FC1C0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9" w15:restartNumberingAfterBreak="0">
    <w:nsid w:val="776244F4"/>
    <w:multiLevelType w:val="hybridMultilevel"/>
    <w:tmpl w:val="FFD2E8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0" w15:restartNumberingAfterBreak="0">
    <w:nsid w:val="77A7039B"/>
    <w:multiLevelType w:val="hybridMultilevel"/>
    <w:tmpl w:val="5E6E09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1" w15:restartNumberingAfterBreak="0">
    <w:nsid w:val="79824BA6"/>
    <w:multiLevelType w:val="hybridMultilevel"/>
    <w:tmpl w:val="B39E38D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2" w15:restartNumberingAfterBreak="0">
    <w:nsid w:val="79F73F9A"/>
    <w:multiLevelType w:val="hybridMultilevel"/>
    <w:tmpl w:val="6DD88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3" w15:restartNumberingAfterBreak="0">
    <w:nsid w:val="7A9B6124"/>
    <w:multiLevelType w:val="hybridMultilevel"/>
    <w:tmpl w:val="80D052DC"/>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144" w15:restartNumberingAfterBreak="0">
    <w:nsid w:val="7B497097"/>
    <w:multiLevelType w:val="hybridMultilevel"/>
    <w:tmpl w:val="DBC0EB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5" w15:restartNumberingAfterBreak="0">
    <w:nsid w:val="7BC74C81"/>
    <w:multiLevelType w:val="hybridMultilevel"/>
    <w:tmpl w:val="6C92B5BC"/>
    <w:lvl w:ilvl="0" w:tplc="85CEA80A">
      <w:numFmt w:val="decimal"/>
      <w:lvlText w:val="H%1."/>
      <w:lvlJc w:val="left"/>
      <w:pPr>
        <w:ind w:left="79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6" w15:restartNumberingAfterBreak="0">
    <w:nsid w:val="7CDF469E"/>
    <w:multiLevelType w:val="hybridMultilevel"/>
    <w:tmpl w:val="A77846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7" w15:restartNumberingAfterBreak="0">
    <w:nsid w:val="7EDB63FF"/>
    <w:multiLevelType w:val="hybridMultilevel"/>
    <w:tmpl w:val="E5D00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8" w15:restartNumberingAfterBreak="0">
    <w:nsid w:val="7FD20190"/>
    <w:multiLevelType w:val="hybridMultilevel"/>
    <w:tmpl w:val="27B81C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3"/>
  </w:num>
  <w:num w:numId="2">
    <w:abstractNumId w:val="8"/>
  </w:num>
  <w:num w:numId="3">
    <w:abstractNumId w:val="35"/>
  </w:num>
  <w:num w:numId="4">
    <w:abstractNumId w:val="15"/>
  </w:num>
  <w:num w:numId="5">
    <w:abstractNumId w:val="132"/>
  </w:num>
  <w:num w:numId="6">
    <w:abstractNumId w:val="50"/>
  </w:num>
  <w:num w:numId="7">
    <w:abstractNumId w:val="71"/>
  </w:num>
  <w:num w:numId="8">
    <w:abstractNumId w:val="137"/>
  </w:num>
  <w:num w:numId="9">
    <w:abstractNumId w:val="51"/>
  </w:num>
  <w:num w:numId="10">
    <w:abstractNumId w:val="7"/>
  </w:num>
  <w:num w:numId="11">
    <w:abstractNumId w:val="13"/>
  </w:num>
  <w:num w:numId="12">
    <w:abstractNumId w:val="89"/>
  </w:num>
  <w:num w:numId="13">
    <w:abstractNumId w:val="124"/>
  </w:num>
  <w:num w:numId="14">
    <w:abstractNumId w:val="87"/>
  </w:num>
  <w:num w:numId="15">
    <w:abstractNumId w:val="18"/>
  </w:num>
  <w:num w:numId="16">
    <w:abstractNumId w:val="26"/>
  </w:num>
  <w:num w:numId="17">
    <w:abstractNumId w:val="20"/>
  </w:num>
  <w:num w:numId="18">
    <w:abstractNumId w:val="93"/>
  </w:num>
  <w:num w:numId="19">
    <w:abstractNumId w:val="144"/>
  </w:num>
  <w:num w:numId="20">
    <w:abstractNumId w:val="123"/>
  </w:num>
  <w:num w:numId="21">
    <w:abstractNumId w:val="107"/>
  </w:num>
  <w:num w:numId="22">
    <w:abstractNumId w:val="85"/>
  </w:num>
  <w:num w:numId="23">
    <w:abstractNumId w:val="46"/>
  </w:num>
  <w:num w:numId="24">
    <w:abstractNumId w:val="72"/>
  </w:num>
  <w:num w:numId="25">
    <w:abstractNumId w:val="60"/>
  </w:num>
  <w:num w:numId="26">
    <w:abstractNumId w:val="145"/>
  </w:num>
  <w:num w:numId="27">
    <w:abstractNumId w:val="127"/>
  </w:num>
  <w:num w:numId="28">
    <w:abstractNumId w:val="147"/>
  </w:num>
  <w:num w:numId="29">
    <w:abstractNumId w:val="118"/>
  </w:num>
  <w:num w:numId="30">
    <w:abstractNumId w:val="5"/>
  </w:num>
  <w:num w:numId="31">
    <w:abstractNumId w:val="9"/>
  </w:num>
  <w:num w:numId="32">
    <w:abstractNumId w:val="133"/>
  </w:num>
  <w:num w:numId="33">
    <w:abstractNumId w:val="103"/>
  </w:num>
  <w:num w:numId="34">
    <w:abstractNumId w:val="92"/>
  </w:num>
  <w:num w:numId="35">
    <w:abstractNumId w:val="81"/>
  </w:num>
  <w:num w:numId="36">
    <w:abstractNumId w:val="82"/>
  </w:num>
  <w:num w:numId="37">
    <w:abstractNumId w:val="98"/>
  </w:num>
  <w:num w:numId="38">
    <w:abstractNumId w:val="73"/>
  </w:num>
  <w:num w:numId="39">
    <w:abstractNumId w:val="28"/>
  </w:num>
  <w:num w:numId="40">
    <w:abstractNumId w:val="130"/>
  </w:num>
  <w:num w:numId="41">
    <w:abstractNumId w:val="31"/>
  </w:num>
  <w:num w:numId="42">
    <w:abstractNumId w:val="49"/>
  </w:num>
  <w:num w:numId="43">
    <w:abstractNumId w:val="6"/>
  </w:num>
  <w:num w:numId="44">
    <w:abstractNumId w:val="112"/>
  </w:num>
  <w:num w:numId="45">
    <w:abstractNumId w:val="143"/>
  </w:num>
  <w:num w:numId="46">
    <w:abstractNumId w:val="76"/>
  </w:num>
  <w:num w:numId="47">
    <w:abstractNumId w:val="14"/>
  </w:num>
  <w:num w:numId="48">
    <w:abstractNumId w:val="43"/>
  </w:num>
  <w:num w:numId="49">
    <w:abstractNumId w:val="116"/>
  </w:num>
  <w:num w:numId="50">
    <w:abstractNumId w:val="63"/>
  </w:num>
  <w:num w:numId="51">
    <w:abstractNumId w:val="58"/>
  </w:num>
  <w:num w:numId="52">
    <w:abstractNumId w:val="3"/>
  </w:num>
  <w:num w:numId="53">
    <w:abstractNumId w:val="62"/>
  </w:num>
  <w:num w:numId="54">
    <w:abstractNumId w:val="27"/>
  </w:num>
  <w:num w:numId="55">
    <w:abstractNumId w:val="126"/>
  </w:num>
  <w:num w:numId="56">
    <w:abstractNumId w:val="129"/>
  </w:num>
  <w:num w:numId="57">
    <w:abstractNumId w:val="96"/>
  </w:num>
  <w:num w:numId="58">
    <w:abstractNumId w:val="91"/>
  </w:num>
  <w:num w:numId="59">
    <w:abstractNumId w:val="67"/>
  </w:num>
  <w:num w:numId="60">
    <w:abstractNumId w:val="47"/>
  </w:num>
  <w:num w:numId="61">
    <w:abstractNumId w:val="140"/>
  </w:num>
  <w:num w:numId="62">
    <w:abstractNumId w:val="106"/>
  </w:num>
  <w:num w:numId="63">
    <w:abstractNumId w:val="42"/>
  </w:num>
  <w:num w:numId="64">
    <w:abstractNumId w:val="32"/>
  </w:num>
  <w:num w:numId="65">
    <w:abstractNumId w:val="56"/>
  </w:num>
  <w:num w:numId="66">
    <w:abstractNumId w:val="66"/>
  </w:num>
  <w:num w:numId="67">
    <w:abstractNumId w:val="53"/>
  </w:num>
  <w:num w:numId="68">
    <w:abstractNumId w:val="99"/>
  </w:num>
  <w:num w:numId="69">
    <w:abstractNumId w:val="128"/>
  </w:num>
  <w:num w:numId="70">
    <w:abstractNumId w:val="33"/>
  </w:num>
  <w:num w:numId="71">
    <w:abstractNumId w:val="117"/>
  </w:num>
  <w:num w:numId="72">
    <w:abstractNumId w:val="11"/>
  </w:num>
  <w:num w:numId="73">
    <w:abstractNumId w:val="64"/>
  </w:num>
  <w:num w:numId="74">
    <w:abstractNumId w:val="37"/>
  </w:num>
  <w:num w:numId="75">
    <w:abstractNumId w:val="17"/>
  </w:num>
  <w:num w:numId="76">
    <w:abstractNumId w:val="4"/>
  </w:num>
  <w:num w:numId="77">
    <w:abstractNumId w:val="100"/>
  </w:num>
  <w:num w:numId="78">
    <w:abstractNumId w:val="138"/>
  </w:num>
  <w:num w:numId="79">
    <w:abstractNumId w:val="141"/>
  </w:num>
  <w:num w:numId="80">
    <w:abstractNumId w:val="19"/>
  </w:num>
  <w:num w:numId="81">
    <w:abstractNumId w:val="115"/>
  </w:num>
  <w:num w:numId="82">
    <w:abstractNumId w:val="114"/>
  </w:num>
  <w:num w:numId="83">
    <w:abstractNumId w:val="40"/>
  </w:num>
  <w:num w:numId="84">
    <w:abstractNumId w:val="22"/>
  </w:num>
  <w:num w:numId="85">
    <w:abstractNumId w:val="94"/>
  </w:num>
  <w:num w:numId="86">
    <w:abstractNumId w:val="25"/>
  </w:num>
  <w:num w:numId="87">
    <w:abstractNumId w:val="121"/>
  </w:num>
  <w:num w:numId="88">
    <w:abstractNumId w:val="10"/>
  </w:num>
  <w:num w:numId="89">
    <w:abstractNumId w:val="101"/>
  </w:num>
  <w:num w:numId="90">
    <w:abstractNumId w:val="105"/>
  </w:num>
  <w:num w:numId="91">
    <w:abstractNumId w:val="79"/>
  </w:num>
  <w:num w:numId="92">
    <w:abstractNumId w:val="146"/>
  </w:num>
  <w:num w:numId="93">
    <w:abstractNumId w:val="54"/>
  </w:num>
  <w:num w:numId="94">
    <w:abstractNumId w:val="45"/>
  </w:num>
  <w:num w:numId="95">
    <w:abstractNumId w:val="86"/>
  </w:num>
  <w:num w:numId="96">
    <w:abstractNumId w:val="90"/>
  </w:num>
  <w:num w:numId="97">
    <w:abstractNumId w:val="2"/>
  </w:num>
  <w:num w:numId="98">
    <w:abstractNumId w:val="69"/>
  </w:num>
  <w:num w:numId="99">
    <w:abstractNumId w:val="122"/>
  </w:num>
  <w:num w:numId="100">
    <w:abstractNumId w:val="142"/>
  </w:num>
  <w:num w:numId="101">
    <w:abstractNumId w:val="131"/>
  </w:num>
  <w:num w:numId="102">
    <w:abstractNumId w:val="1"/>
  </w:num>
  <w:num w:numId="103">
    <w:abstractNumId w:val="29"/>
  </w:num>
  <w:num w:numId="104">
    <w:abstractNumId w:val="12"/>
  </w:num>
  <w:num w:numId="105">
    <w:abstractNumId w:val="108"/>
  </w:num>
  <w:num w:numId="106">
    <w:abstractNumId w:val="30"/>
  </w:num>
  <w:num w:numId="107">
    <w:abstractNumId w:val="109"/>
  </w:num>
  <w:num w:numId="108">
    <w:abstractNumId w:val="102"/>
  </w:num>
  <w:num w:numId="109">
    <w:abstractNumId w:val="136"/>
  </w:num>
  <w:num w:numId="110">
    <w:abstractNumId w:val="52"/>
  </w:num>
  <w:num w:numId="111">
    <w:abstractNumId w:val="48"/>
  </w:num>
  <w:num w:numId="112">
    <w:abstractNumId w:val="88"/>
  </w:num>
  <w:num w:numId="113">
    <w:abstractNumId w:val="16"/>
  </w:num>
  <w:num w:numId="114">
    <w:abstractNumId w:val="135"/>
  </w:num>
  <w:num w:numId="115">
    <w:abstractNumId w:val="65"/>
  </w:num>
  <w:num w:numId="116">
    <w:abstractNumId w:val="74"/>
  </w:num>
  <w:num w:numId="117">
    <w:abstractNumId w:val="70"/>
  </w:num>
  <w:num w:numId="118">
    <w:abstractNumId w:val="38"/>
  </w:num>
  <w:num w:numId="119">
    <w:abstractNumId w:val="34"/>
  </w:num>
  <w:num w:numId="120">
    <w:abstractNumId w:val="134"/>
  </w:num>
  <w:num w:numId="121">
    <w:abstractNumId w:val="75"/>
  </w:num>
  <w:num w:numId="122">
    <w:abstractNumId w:val="119"/>
  </w:num>
  <w:num w:numId="123">
    <w:abstractNumId w:val="36"/>
  </w:num>
  <w:num w:numId="124">
    <w:abstractNumId w:val="21"/>
  </w:num>
  <w:num w:numId="125">
    <w:abstractNumId w:val="139"/>
  </w:num>
  <w:num w:numId="126">
    <w:abstractNumId w:val="68"/>
  </w:num>
  <w:num w:numId="127">
    <w:abstractNumId w:val="24"/>
  </w:num>
  <w:num w:numId="128">
    <w:abstractNumId w:val="95"/>
  </w:num>
  <w:num w:numId="129">
    <w:abstractNumId w:val="97"/>
  </w:num>
  <w:num w:numId="130">
    <w:abstractNumId w:val="57"/>
  </w:num>
  <w:num w:numId="131">
    <w:abstractNumId w:val="55"/>
  </w:num>
  <w:num w:numId="132">
    <w:abstractNumId w:val="41"/>
  </w:num>
  <w:num w:numId="133">
    <w:abstractNumId w:val="61"/>
  </w:num>
  <w:num w:numId="134">
    <w:abstractNumId w:val="84"/>
  </w:num>
  <w:num w:numId="135">
    <w:abstractNumId w:val="104"/>
  </w:num>
  <w:num w:numId="136">
    <w:abstractNumId w:val="148"/>
  </w:num>
  <w:num w:numId="137">
    <w:abstractNumId w:val="111"/>
  </w:num>
  <w:num w:numId="138">
    <w:abstractNumId w:val="77"/>
  </w:num>
  <w:num w:numId="139">
    <w:abstractNumId w:val="120"/>
  </w:num>
  <w:num w:numId="140">
    <w:abstractNumId w:val="83"/>
  </w:num>
  <w:num w:numId="141">
    <w:abstractNumId w:val="110"/>
  </w:num>
  <w:num w:numId="142">
    <w:abstractNumId w:val="78"/>
  </w:num>
  <w:num w:numId="143">
    <w:abstractNumId w:val="80"/>
  </w:num>
  <w:num w:numId="144">
    <w:abstractNumId w:val="0"/>
  </w:num>
  <w:num w:numId="145">
    <w:abstractNumId w:val="125"/>
  </w:num>
  <w:num w:numId="146">
    <w:abstractNumId w:val="59"/>
  </w:num>
  <w:num w:numId="147">
    <w:abstractNumId w:val="44"/>
  </w:num>
  <w:num w:numId="148">
    <w:abstractNumId w:val="39"/>
  </w:num>
  <w:num w:numId="149">
    <w:abstractNumId w:val="23"/>
  </w:num>
  <w:numIdMacAtCleanup w:val="14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e jones">
    <w15:presenceInfo w15:providerId="Windows Live" w15:userId="c81954e6092f9035"/>
  </w15:person>
  <w15:person w15:author="Eliza McCan">
    <w15:presenceInfo w15:providerId="Windows Live" w15:userId="5b63e211a4d1b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wMTEztTQ1NDE1sDRS0lEKTi0uzszPAykwrQUA3sVLXiwAAAA="/>
  </w:docVars>
  <w:rsids>
    <w:rsidRoot w:val="00120727"/>
    <w:rsid w:val="00000C65"/>
    <w:rsid w:val="00000CC8"/>
    <w:rsid w:val="000010CD"/>
    <w:rsid w:val="000018D8"/>
    <w:rsid w:val="00002943"/>
    <w:rsid w:val="000029CF"/>
    <w:rsid w:val="00004032"/>
    <w:rsid w:val="000046DD"/>
    <w:rsid w:val="00005225"/>
    <w:rsid w:val="00005753"/>
    <w:rsid w:val="00006788"/>
    <w:rsid w:val="00007637"/>
    <w:rsid w:val="000076FC"/>
    <w:rsid w:val="0000780D"/>
    <w:rsid w:val="00011258"/>
    <w:rsid w:val="00012761"/>
    <w:rsid w:val="0001346A"/>
    <w:rsid w:val="000138B4"/>
    <w:rsid w:val="00014E6A"/>
    <w:rsid w:val="000152AD"/>
    <w:rsid w:val="00015538"/>
    <w:rsid w:val="0001564D"/>
    <w:rsid w:val="00015922"/>
    <w:rsid w:val="00015F62"/>
    <w:rsid w:val="00016282"/>
    <w:rsid w:val="000173D4"/>
    <w:rsid w:val="00017422"/>
    <w:rsid w:val="00020822"/>
    <w:rsid w:val="00020E65"/>
    <w:rsid w:val="00021514"/>
    <w:rsid w:val="00021A1E"/>
    <w:rsid w:val="00021A50"/>
    <w:rsid w:val="00023CD7"/>
    <w:rsid w:val="00024E0C"/>
    <w:rsid w:val="00024E26"/>
    <w:rsid w:val="0002575F"/>
    <w:rsid w:val="000260CE"/>
    <w:rsid w:val="00026A48"/>
    <w:rsid w:val="00027A77"/>
    <w:rsid w:val="000321CE"/>
    <w:rsid w:val="0003262E"/>
    <w:rsid w:val="00032B60"/>
    <w:rsid w:val="00033656"/>
    <w:rsid w:val="00035EAB"/>
    <w:rsid w:val="00036098"/>
    <w:rsid w:val="00036DB9"/>
    <w:rsid w:val="00036E18"/>
    <w:rsid w:val="00037D83"/>
    <w:rsid w:val="00041333"/>
    <w:rsid w:val="00042512"/>
    <w:rsid w:val="00043E04"/>
    <w:rsid w:val="00045CCD"/>
    <w:rsid w:val="00045CE8"/>
    <w:rsid w:val="0004608E"/>
    <w:rsid w:val="00046D80"/>
    <w:rsid w:val="0004772B"/>
    <w:rsid w:val="00050ECC"/>
    <w:rsid w:val="0005154B"/>
    <w:rsid w:val="00052FFD"/>
    <w:rsid w:val="000545AF"/>
    <w:rsid w:val="00054944"/>
    <w:rsid w:val="00055383"/>
    <w:rsid w:val="00056787"/>
    <w:rsid w:val="0005709C"/>
    <w:rsid w:val="00060021"/>
    <w:rsid w:val="0006236C"/>
    <w:rsid w:val="000623A2"/>
    <w:rsid w:val="0006254F"/>
    <w:rsid w:val="00063501"/>
    <w:rsid w:val="0006396F"/>
    <w:rsid w:val="00063E54"/>
    <w:rsid w:val="0006437D"/>
    <w:rsid w:val="00065467"/>
    <w:rsid w:val="00065558"/>
    <w:rsid w:val="0006680C"/>
    <w:rsid w:val="00066AA5"/>
    <w:rsid w:val="00067101"/>
    <w:rsid w:val="00067711"/>
    <w:rsid w:val="0006773E"/>
    <w:rsid w:val="00067A24"/>
    <w:rsid w:val="00067C45"/>
    <w:rsid w:val="00070B74"/>
    <w:rsid w:val="00071794"/>
    <w:rsid w:val="000719F4"/>
    <w:rsid w:val="00075B42"/>
    <w:rsid w:val="000811D9"/>
    <w:rsid w:val="00083A7F"/>
    <w:rsid w:val="000857C4"/>
    <w:rsid w:val="00086493"/>
    <w:rsid w:val="00087FAF"/>
    <w:rsid w:val="00090B0A"/>
    <w:rsid w:val="00093B7D"/>
    <w:rsid w:val="000943F7"/>
    <w:rsid w:val="000945D9"/>
    <w:rsid w:val="00095459"/>
    <w:rsid w:val="0009732F"/>
    <w:rsid w:val="00097DBC"/>
    <w:rsid w:val="000A1364"/>
    <w:rsid w:val="000A1C53"/>
    <w:rsid w:val="000A46E9"/>
    <w:rsid w:val="000A665F"/>
    <w:rsid w:val="000A7E75"/>
    <w:rsid w:val="000B19CA"/>
    <w:rsid w:val="000B30E7"/>
    <w:rsid w:val="000B4210"/>
    <w:rsid w:val="000B6363"/>
    <w:rsid w:val="000B6986"/>
    <w:rsid w:val="000B6C53"/>
    <w:rsid w:val="000C00D3"/>
    <w:rsid w:val="000C01FA"/>
    <w:rsid w:val="000C1420"/>
    <w:rsid w:val="000C21C4"/>
    <w:rsid w:val="000C2889"/>
    <w:rsid w:val="000C4204"/>
    <w:rsid w:val="000C4C69"/>
    <w:rsid w:val="000C4ECB"/>
    <w:rsid w:val="000C7A72"/>
    <w:rsid w:val="000D0B67"/>
    <w:rsid w:val="000D16FA"/>
    <w:rsid w:val="000D19B0"/>
    <w:rsid w:val="000D304B"/>
    <w:rsid w:val="000D7150"/>
    <w:rsid w:val="000E026D"/>
    <w:rsid w:val="000E1D24"/>
    <w:rsid w:val="000E1D28"/>
    <w:rsid w:val="000E2E8F"/>
    <w:rsid w:val="000E324C"/>
    <w:rsid w:val="000E46EE"/>
    <w:rsid w:val="000E50A3"/>
    <w:rsid w:val="000E5103"/>
    <w:rsid w:val="000E5C6E"/>
    <w:rsid w:val="000E6F76"/>
    <w:rsid w:val="000E7085"/>
    <w:rsid w:val="000E708F"/>
    <w:rsid w:val="000F00CD"/>
    <w:rsid w:val="000F080B"/>
    <w:rsid w:val="000F1D21"/>
    <w:rsid w:val="000F2D60"/>
    <w:rsid w:val="000F39AA"/>
    <w:rsid w:val="000F40A2"/>
    <w:rsid w:val="000F473F"/>
    <w:rsid w:val="000F4DBA"/>
    <w:rsid w:val="000F5882"/>
    <w:rsid w:val="000F5A82"/>
    <w:rsid w:val="000F5D09"/>
    <w:rsid w:val="000F6041"/>
    <w:rsid w:val="000F77B4"/>
    <w:rsid w:val="000F78A3"/>
    <w:rsid w:val="00100327"/>
    <w:rsid w:val="00100B0B"/>
    <w:rsid w:val="001011B1"/>
    <w:rsid w:val="0010270C"/>
    <w:rsid w:val="00110581"/>
    <w:rsid w:val="00110831"/>
    <w:rsid w:val="00110B20"/>
    <w:rsid w:val="00111B0C"/>
    <w:rsid w:val="0011281D"/>
    <w:rsid w:val="0011410C"/>
    <w:rsid w:val="0011658A"/>
    <w:rsid w:val="00116D6A"/>
    <w:rsid w:val="00116F4A"/>
    <w:rsid w:val="00116F4C"/>
    <w:rsid w:val="00117649"/>
    <w:rsid w:val="00117650"/>
    <w:rsid w:val="001206EA"/>
    <w:rsid w:val="00120727"/>
    <w:rsid w:val="00120CAC"/>
    <w:rsid w:val="0012184C"/>
    <w:rsid w:val="00122790"/>
    <w:rsid w:val="00122918"/>
    <w:rsid w:val="00122B01"/>
    <w:rsid w:val="00123263"/>
    <w:rsid w:val="001241D4"/>
    <w:rsid w:val="001256A5"/>
    <w:rsid w:val="00125BBA"/>
    <w:rsid w:val="0012647B"/>
    <w:rsid w:val="00126EE8"/>
    <w:rsid w:val="00127C62"/>
    <w:rsid w:val="0013022F"/>
    <w:rsid w:val="00130CAE"/>
    <w:rsid w:val="0013134A"/>
    <w:rsid w:val="001316E1"/>
    <w:rsid w:val="001333DF"/>
    <w:rsid w:val="00133775"/>
    <w:rsid w:val="00133A4E"/>
    <w:rsid w:val="00134E94"/>
    <w:rsid w:val="00136F83"/>
    <w:rsid w:val="0013732B"/>
    <w:rsid w:val="00137B1D"/>
    <w:rsid w:val="001405F6"/>
    <w:rsid w:val="001424DA"/>
    <w:rsid w:val="00144A11"/>
    <w:rsid w:val="00145131"/>
    <w:rsid w:val="001466E0"/>
    <w:rsid w:val="00146B0B"/>
    <w:rsid w:val="00147035"/>
    <w:rsid w:val="00151303"/>
    <w:rsid w:val="0015437F"/>
    <w:rsid w:val="00155220"/>
    <w:rsid w:val="00155E0B"/>
    <w:rsid w:val="00161EE5"/>
    <w:rsid w:val="0016257C"/>
    <w:rsid w:val="0016394B"/>
    <w:rsid w:val="00164902"/>
    <w:rsid w:val="00165258"/>
    <w:rsid w:val="00165283"/>
    <w:rsid w:val="00165A35"/>
    <w:rsid w:val="00166B21"/>
    <w:rsid w:val="00166BBC"/>
    <w:rsid w:val="00167FD9"/>
    <w:rsid w:val="001700AD"/>
    <w:rsid w:val="0017061D"/>
    <w:rsid w:val="00170656"/>
    <w:rsid w:val="00170A84"/>
    <w:rsid w:val="00170B6B"/>
    <w:rsid w:val="00171D77"/>
    <w:rsid w:val="001732AD"/>
    <w:rsid w:val="00173DA0"/>
    <w:rsid w:val="00174A0C"/>
    <w:rsid w:val="00176127"/>
    <w:rsid w:val="001765B8"/>
    <w:rsid w:val="00176763"/>
    <w:rsid w:val="00176EBF"/>
    <w:rsid w:val="00180611"/>
    <w:rsid w:val="0018169D"/>
    <w:rsid w:val="001824F4"/>
    <w:rsid w:val="00182FA6"/>
    <w:rsid w:val="001835E3"/>
    <w:rsid w:val="001836A0"/>
    <w:rsid w:val="00183D74"/>
    <w:rsid w:val="00184582"/>
    <w:rsid w:val="00184F18"/>
    <w:rsid w:val="00185543"/>
    <w:rsid w:val="00186A1B"/>
    <w:rsid w:val="00190937"/>
    <w:rsid w:val="00192E0F"/>
    <w:rsid w:val="001931D9"/>
    <w:rsid w:val="001938AD"/>
    <w:rsid w:val="0019394B"/>
    <w:rsid w:val="00195DEC"/>
    <w:rsid w:val="00197018"/>
    <w:rsid w:val="00197740"/>
    <w:rsid w:val="00197D90"/>
    <w:rsid w:val="001A1847"/>
    <w:rsid w:val="001A21AA"/>
    <w:rsid w:val="001A4447"/>
    <w:rsid w:val="001A570A"/>
    <w:rsid w:val="001A5E8A"/>
    <w:rsid w:val="001A6D4B"/>
    <w:rsid w:val="001A722F"/>
    <w:rsid w:val="001A7264"/>
    <w:rsid w:val="001A78EA"/>
    <w:rsid w:val="001B0BBB"/>
    <w:rsid w:val="001B15B7"/>
    <w:rsid w:val="001B1F3F"/>
    <w:rsid w:val="001B3941"/>
    <w:rsid w:val="001B3F56"/>
    <w:rsid w:val="001B585F"/>
    <w:rsid w:val="001B63BC"/>
    <w:rsid w:val="001B6995"/>
    <w:rsid w:val="001B7391"/>
    <w:rsid w:val="001C18EC"/>
    <w:rsid w:val="001C232E"/>
    <w:rsid w:val="001C28D1"/>
    <w:rsid w:val="001C3030"/>
    <w:rsid w:val="001C3532"/>
    <w:rsid w:val="001D0D25"/>
    <w:rsid w:val="001D3286"/>
    <w:rsid w:val="001D504A"/>
    <w:rsid w:val="001D511B"/>
    <w:rsid w:val="001E0154"/>
    <w:rsid w:val="001E1828"/>
    <w:rsid w:val="001E1CC6"/>
    <w:rsid w:val="001E285D"/>
    <w:rsid w:val="001E2EB9"/>
    <w:rsid w:val="001E3570"/>
    <w:rsid w:val="001E3637"/>
    <w:rsid w:val="001E4047"/>
    <w:rsid w:val="001E5E6C"/>
    <w:rsid w:val="001F359E"/>
    <w:rsid w:val="001F4F13"/>
    <w:rsid w:val="001F5286"/>
    <w:rsid w:val="001F59F4"/>
    <w:rsid w:val="001F5B4A"/>
    <w:rsid w:val="001F610F"/>
    <w:rsid w:val="001F6EC6"/>
    <w:rsid w:val="00202FB3"/>
    <w:rsid w:val="002030CB"/>
    <w:rsid w:val="002032CF"/>
    <w:rsid w:val="00204F60"/>
    <w:rsid w:val="0020531E"/>
    <w:rsid w:val="00206CD4"/>
    <w:rsid w:val="00207A44"/>
    <w:rsid w:val="00207BDE"/>
    <w:rsid w:val="00207FC2"/>
    <w:rsid w:val="00211F65"/>
    <w:rsid w:val="0021340F"/>
    <w:rsid w:val="0021440D"/>
    <w:rsid w:val="002166C7"/>
    <w:rsid w:val="00216EB5"/>
    <w:rsid w:val="00216F31"/>
    <w:rsid w:val="002177E8"/>
    <w:rsid w:val="00217E83"/>
    <w:rsid w:val="002207BB"/>
    <w:rsid w:val="002208B9"/>
    <w:rsid w:val="00220D54"/>
    <w:rsid w:val="00220D69"/>
    <w:rsid w:val="002221AB"/>
    <w:rsid w:val="00222F0E"/>
    <w:rsid w:val="00226054"/>
    <w:rsid w:val="0022610E"/>
    <w:rsid w:val="002270EF"/>
    <w:rsid w:val="0022761E"/>
    <w:rsid w:val="002300AA"/>
    <w:rsid w:val="0023244B"/>
    <w:rsid w:val="0023353C"/>
    <w:rsid w:val="00233583"/>
    <w:rsid w:val="0023372B"/>
    <w:rsid w:val="00233DEA"/>
    <w:rsid w:val="002372D1"/>
    <w:rsid w:val="002376AD"/>
    <w:rsid w:val="002404C4"/>
    <w:rsid w:val="00240BB3"/>
    <w:rsid w:val="0024241D"/>
    <w:rsid w:val="0024625A"/>
    <w:rsid w:val="00246CAC"/>
    <w:rsid w:val="002477CC"/>
    <w:rsid w:val="002502C4"/>
    <w:rsid w:val="002524A5"/>
    <w:rsid w:val="0025418A"/>
    <w:rsid w:val="00254345"/>
    <w:rsid w:val="00255624"/>
    <w:rsid w:val="00255F29"/>
    <w:rsid w:val="00256724"/>
    <w:rsid w:val="00256E4A"/>
    <w:rsid w:val="00257376"/>
    <w:rsid w:val="002578C1"/>
    <w:rsid w:val="00257FEE"/>
    <w:rsid w:val="002614E7"/>
    <w:rsid w:val="0026187B"/>
    <w:rsid w:val="00265EA8"/>
    <w:rsid w:val="002668C7"/>
    <w:rsid w:val="00267090"/>
    <w:rsid w:val="00267679"/>
    <w:rsid w:val="00267B9B"/>
    <w:rsid w:val="00267E1B"/>
    <w:rsid w:val="00270F9A"/>
    <w:rsid w:val="00271C5C"/>
    <w:rsid w:val="002732C1"/>
    <w:rsid w:val="002740DA"/>
    <w:rsid w:val="002752A1"/>
    <w:rsid w:val="002763EB"/>
    <w:rsid w:val="0027781F"/>
    <w:rsid w:val="00277C02"/>
    <w:rsid w:val="00281E76"/>
    <w:rsid w:val="00282A77"/>
    <w:rsid w:val="00282C97"/>
    <w:rsid w:val="00282CF8"/>
    <w:rsid w:val="00284082"/>
    <w:rsid w:val="0028488F"/>
    <w:rsid w:val="002848AB"/>
    <w:rsid w:val="002866F8"/>
    <w:rsid w:val="0029008F"/>
    <w:rsid w:val="0029163B"/>
    <w:rsid w:val="002924D9"/>
    <w:rsid w:val="002929D5"/>
    <w:rsid w:val="002929E3"/>
    <w:rsid w:val="002952DF"/>
    <w:rsid w:val="00295BD1"/>
    <w:rsid w:val="00295DB0"/>
    <w:rsid w:val="002961ED"/>
    <w:rsid w:val="002977F4"/>
    <w:rsid w:val="002A183E"/>
    <w:rsid w:val="002A19DF"/>
    <w:rsid w:val="002A3C90"/>
    <w:rsid w:val="002A4AB1"/>
    <w:rsid w:val="002A5458"/>
    <w:rsid w:val="002A65B6"/>
    <w:rsid w:val="002A677F"/>
    <w:rsid w:val="002A7A0C"/>
    <w:rsid w:val="002B0DD0"/>
    <w:rsid w:val="002B15B2"/>
    <w:rsid w:val="002B28EB"/>
    <w:rsid w:val="002B525A"/>
    <w:rsid w:val="002B7803"/>
    <w:rsid w:val="002B79F8"/>
    <w:rsid w:val="002C0D34"/>
    <w:rsid w:val="002C11C0"/>
    <w:rsid w:val="002C20B9"/>
    <w:rsid w:val="002C2BED"/>
    <w:rsid w:val="002C3816"/>
    <w:rsid w:val="002C3A6D"/>
    <w:rsid w:val="002C3E85"/>
    <w:rsid w:val="002C4854"/>
    <w:rsid w:val="002C5090"/>
    <w:rsid w:val="002C5BC0"/>
    <w:rsid w:val="002C608A"/>
    <w:rsid w:val="002C6420"/>
    <w:rsid w:val="002C6D69"/>
    <w:rsid w:val="002C7025"/>
    <w:rsid w:val="002C7CDC"/>
    <w:rsid w:val="002C7ECE"/>
    <w:rsid w:val="002D13C3"/>
    <w:rsid w:val="002D3590"/>
    <w:rsid w:val="002D36EA"/>
    <w:rsid w:val="002D398E"/>
    <w:rsid w:val="002D3E02"/>
    <w:rsid w:val="002D3F6B"/>
    <w:rsid w:val="002D6A11"/>
    <w:rsid w:val="002D6D0D"/>
    <w:rsid w:val="002E0751"/>
    <w:rsid w:val="002E0C90"/>
    <w:rsid w:val="002E0F28"/>
    <w:rsid w:val="002E1E6D"/>
    <w:rsid w:val="002E2987"/>
    <w:rsid w:val="002E3D81"/>
    <w:rsid w:val="002E4172"/>
    <w:rsid w:val="002E537D"/>
    <w:rsid w:val="002E75C8"/>
    <w:rsid w:val="002E7EB0"/>
    <w:rsid w:val="002F0370"/>
    <w:rsid w:val="002F0EA5"/>
    <w:rsid w:val="002F1A71"/>
    <w:rsid w:val="002F227E"/>
    <w:rsid w:val="002F26F6"/>
    <w:rsid w:val="002F2CCD"/>
    <w:rsid w:val="002F3081"/>
    <w:rsid w:val="002F318C"/>
    <w:rsid w:val="002F329B"/>
    <w:rsid w:val="002F39F3"/>
    <w:rsid w:val="002F4855"/>
    <w:rsid w:val="002F5FF4"/>
    <w:rsid w:val="002F6321"/>
    <w:rsid w:val="00300FB1"/>
    <w:rsid w:val="003015A0"/>
    <w:rsid w:val="003042CD"/>
    <w:rsid w:val="00304DD9"/>
    <w:rsid w:val="00305633"/>
    <w:rsid w:val="00305FF3"/>
    <w:rsid w:val="003070B0"/>
    <w:rsid w:val="00307296"/>
    <w:rsid w:val="00307FCE"/>
    <w:rsid w:val="0031179F"/>
    <w:rsid w:val="00312F59"/>
    <w:rsid w:val="00315BA8"/>
    <w:rsid w:val="00316C9C"/>
    <w:rsid w:val="0031725A"/>
    <w:rsid w:val="003173AE"/>
    <w:rsid w:val="00317DC9"/>
    <w:rsid w:val="00321563"/>
    <w:rsid w:val="00321F37"/>
    <w:rsid w:val="00322AEC"/>
    <w:rsid w:val="0032315E"/>
    <w:rsid w:val="0032403C"/>
    <w:rsid w:val="0032431B"/>
    <w:rsid w:val="00324DC3"/>
    <w:rsid w:val="003252A9"/>
    <w:rsid w:val="003267D1"/>
    <w:rsid w:val="0032737E"/>
    <w:rsid w:val="00327469"/>
    <w:rsid w:val="00327B9D"/>
    <w:rsid w:val="00333623"/>
    <w:rsid w:val="0033381A"/>
    <w:rsid w:val="003338B3"/>
    <w:rsid w:val="00333A47"/>
    <w:rsid w:val="0033490B"/>
    <w:rsid w:val="003355EB"/>
    <w:rsid w:val="00335764"/>
    <w:rsid w:val="00335B0F"/>
    <w:rsid w:val="00335ED5"/>
    <w:rsid w:val="00335F11"/>
    <w:rsid w:val="0033612F"/>
    <w:rsid w:val="003372D5"/>
    <w:rsid w:val="00337874"/>
    <w:rsid w:val="00341327"/>
    <w:rsid w:val="00341D12"/>
    <w:rsid w:val="00342873"/>
    <w:rsid w:val="0034383B"/>
    <w:rsid w:val="00344917"/>
    <w:rsid w:val="00345EB6"/>
    <w:rsid w:val="00345F42"/>
    <w:rsid w:val="00346F8A"/>
    <w:rsid w:val="00347620"/>
    <w:rsid w:val="003476B7"/>
    <w:rsid w:val="003478B8"/>
    <w:rsid w:val="00347E2A"/>
    <w:rsid w:val="00347F51"/>
    <w:rsid w:val="00352B6B"/>
    <w:rsid w:val="00353009"/>
    <w:rsid w:val="003532D7"/>
    <w:rsid w:val="00353C53"/>
    <w:rsid w:val="00354752"/>
    <w:rsid w:val="003559D2"/>
    <w:rsid w:val="00357833"/>
    <w:rsid w:val="00357DEA"/>
    <w:rsid w:val="003614F9"/>
    <w:rsid w:val="003630FD"/>
    <w:rsid w:val="003638DB"/>
    <w:rsid w:val="00364DC5"/>
    <w:rsid w:val="00365822"/>
    <w:rsid w:val="00365B3E"/>
    <w:rsid w:val="00366739"/>
    <w:rsid w:val="00367C24"/>
    <w:rsid w:val="00367D8D"/>
    <w:rsid w:val="003717EE"/>
    <w:rsid w:val="00372417"/>
    <w:rsid w:val="00372C5F"/>
    <w:rsid w:val="00373CB1"/>
    <w:rsid w:val="00375581"/>
    <w:rsid w:val="00375778"/>
    <w:rsid w:val="003759F7"/>
    <w:rsid w:val="00380806"/>
    <w:rsid w:val="00380EC2"/>
    <w:rsid w:val="00383148"/>
    <w:rsid w:val="00383334"/>
    <w:rsid w:val="0038442C"/>
    <w:rsid w:val="00385A8E"/>
    <w:rsid w:val="00387D5A"/>
    <w:rsid w:val="003904F9"/>
    <w:rsid w:val="00392165"/>
    <w:rsid w:val="003932B6"/>
    <w:rsid w:val="00394355"/>
    <w:rsid w:val="003943FF"/>
    <w:rsid w:val="00394D47"/>
    <w:rsid w:val="003971D7"/>
    <w:rsid w:val="0039722E"/>
    <w:rsid w:val="003A118B"/>
    <w:rsid w:val="003A1F27"/>
    <w:rsid w:val="003A4352"/>
    <w:rsid w:val="003A45D4"/>
    <w:rsid w:val="003A470C"/>
    <w:rsid w:val="003A4DDB"/>
    <w:rsid w:val="003A5324"/>
    <w:rsid w:val="003A556B"/>
    <w:rsid w:val="003A6B27"/>
    <w:rsid w:val="003A72FF"/>
    <w:rsid w:val="003A7B1B"/>
    <w:rsid w:val="003B0D77"/>
    <w:rsid w:val="003B32A5"/>
    <w:rsid w:val="003B3BAE"/>
    <w:rsid w:val="003B41E7"/>
    <w:rsid w:val="003B7B33"/>
    <w:rsid w:val="003C0DD8"/>
    <w:rsid w:val="003C28C6"/>
    <w:rsid w:val="003C329B"/>
    <w:rsid w:val="003C3392"/>
    <w:rsid w:val="003C393F"/>
    <w:rsid w:val="003C49FA"/>
    <w:rsid w:val="003C762F"/>
    <w:rsid w:val="003D09B0"/>
    <w:rsid w:val="003D1F59"/>
    <w:rsid w:val="003D22CA"/>
    <w:rsid w:val="003D2A1E"/>
    <w:rsid w:val="003D3B54"/>
    <w:rsid w:val="003D3E15"/>
    <w:rsid w:val="003D40F8"/>
    <w:rsid w:val="003D47AB"/>
    <w:rsid w:val="003D5E97"/>
    <w:rsid w:val="003D7C79"/>
    <w:rsid w:val="003E005D"/>
    <w:rsid w:val="003E14EB"/>
    <w:rsid w:val="003E1643"/>
    <w:rsid w:val="003E3F8B"/>
    <w:rsid w:val="003E4409"/>
    <w:rsid w:val="003E50C9"/>
    <w:rsid w:val="003E6D09"/>
    <w:rsid w:val="003F0141"/>
    <w:rsid w:val="003F08C6"/>
    <w:rsid w:val="003F1433"/>
    <w:rsid w:val="003F2A76"/>
    <w:rsid w:val="003F3B57"/>
    <w:rsid w:val="003F3C7B"/>
    <w:rsid w:val="003F4FAC"/>
    <w:rsid w:val="003F649B"/>
    <w:rsid w:val="004007BA"/>
    <w:rsid w:val="004038B6"/>
    <w:rsid w:val="00403DD9"/>
    <w:rsid w:val="00404BC5"/>
    <w:rsid w:val="00405299"/>
    <w:rsid w:val="00405669"/>
    <w:rsid w:val="004056FB"/>
    <w:rsid w:val="00405DFB"/>
    <w:rsid w:val="00405EE2"/>
    <w:rsid w:val="00406988"/>
    <w:rsid w:val="00406B9D"/>
    <w:rsid w:val="004070C7"/>
    <w:rsid w:val="004070FD"/>
    <w:rsid w:val="0040719A"/>
    <w:rsid w:val="0040787F"/>
    <w:rsid w:val="00407C89"/>
    <w:rsid w:val="004109E7"/>
    <w:rsid w:val="00412222"/>
    <w:rsid w:val="00413EE8"/>
    <w:rsid w:val="00414C4A"/>
    <w:rsid w:val="00414D1C"/>
    <w:rsid w:val="00416AC4"/>
    <w:rsid w:val="004218A3"/>
    <w:rsid w:val="0042328F"/>
    <w:rsid w:val="004235E1"/>
    <w:rsid w:val="004239FD"/>
    <w:rsid w:val="00423E26"/>
    <w:rsid w:val="004240C2"/>
    <w:rsid w:val="00425EE2"/>
    <w:rsid w:val="004265BC"/>
    <w:rsid w:val="00427797"/>
    <w:rsid w:val="004329C9"/>
    <w:rsid w:val="00434965"/>
    <w:rsid w:val="00434CE9"/>
    <w:rsid w:val="00436606"/>
    <w:rsid w:val="004367FD"/>
    <w:rsid w:val="004368CC"/>
    <w:rsid w:val="004375D7"/>
    <w:rsid w:val="004422FC"/>
    <w:rsid w:val="0044599E"/>
    <w:rsid w:val="004459AD"/>
    <w:rsid w:val="00445B78"/>
    <w:rsid w:val="00446A55"/>
    <w:rsid w:val="004474B8"/>
    <w:rsid w:val="00451CF0"/>
    <w:rsid w:val="004529AF"/>
    <w:rsid w:val="004529D8"/>
    <w:rsid w:val="0045553F"/>
    <w:rsid w:val="00455619"/>
    <w:rsid w:val="0045748D"/>
    <w:rsid w:val="00457FA1"/>
    <w:rsid w:val="00460CE4"/>
    <w:rsid w:val="00462168"/>
    <w:rsid w:val="0046256A"/>
    <w:rsid w:val="004666A0"/>
    <w:rsid w:val="00466B7C"/>
    <w:rsid w:val="00471E45"/>
    <w:rsid w:val="004723F0"/>
    <w:rsid w:val="00472F74"/>
    <w:rsid w:val="004766EE"/>
    <w:rsid w:val="00477110"/>
    <w:rsid w:val="0047744E"/>
    <w:rsid w:val="004776DC"/>
    <w:rsid w:val="00477A51"/>
    <w:rsid w:val="00483A9F"/>
    <w:rsid w:val="00484E3A"/>
    <w:rsid w:val="0048500E"/>
    <w:rsid w:val="00485331"/>
    <w:rsid w:val="00485645"/>
    <w:rsid w:val="004865C4"/>
    <w:rsid w:val="00487A7D"/>
    <w:rsid w:val="00487CA4"/>
    <w:rsid w:val="0049047B"/>
    <w:rsid w:val="0049097B"/>
    <w:rsid w:val="0049185F"/>
    <w:rsid w:val="00494E8A"/>
    <w:rsid w:val="0049552C"/>
    <w:rsid w:val="0049599B"/>
    <w:rsid w:val="00495F09"/>
    <w:rsid w:val="00495F2F"/>
    <w:rsid w:val="0049674A"/>
    <w:rsid w:val="004A03C8"/>
    <w:rsid w:val="004A1AE2"/>
    <w:rsid w:val="004A2F03"/>
    <w:rsid w:val="004A5015"/>
    <w:rsid w:val="004A6031"/>
    <w:rsid w:val="004A65BB"/>
    <w:rsid w:val="004A74E6"/>
    <w:rsid w:val="004B0175"/>
    <w:rsid w:val="004B149E"/>
    <w:rsid w:val="004B2549"/>
    <w:rsid w:val="004B2E35"/>
    <w:rsid w:val="004B3373"/>
    <w:rsid w:val="004B3C98"/>
    <w:rsid w:val="004B4889"/>
    <w:rsid w:val="004B5845"/>
    <w:rsid w:val="004B5B89"/>
    <w:rsid w:val="004B686F"/>
    <w:rsid w:val="004B6E04"/>
    <w:rsid w:val="004B6F30"/>
    <w:rsid w:val="004B72AE"/>
    <w:rsid w:val="004C0147"/>
    <w:rsid w:val="004C0309"/>
    <w:rsid w:val="004C1578"/>
    <w:rsid w:val="004C1DF8"/>
    <w:rsid w:val="004C2A06"/>
    <w:rsid w:val="004C2DA7"/>
    <w:rsid w:val="004C575F"/>
    <w:rsid w:val="004C6787"/>
    <w:rsid w:val="004C6A63"/>
    <w:rsid w:val="004C6AE2"/>
    <w:rsid w:val="004D0B53"/>
    <w:rsid w:val="004D1199"/>
    <w:rsid w:val="004D160D"/>
    <w:rsid w:val="004D3CD3"/>
    <w:rsid w:val="004D4147"/>
    <w:rsid w:val="004D4B4A"/>
    <w:rsid w:val="004D6CE6"/>
    <w:rsid w:val="004D6F9C"/>
    <w:rsid w:val="004D7B5E"/>
    <w:rsid w:val="004D7EC3"/>
    <w:rsid w:val="004E2259"/>
    <w:rsid w:val="004E25D4"/>
    <w:rsid w:val="004E289F"/>
    <w:rsid w:val="004E42C3"/>
    <w:rsid w:val="004E4B1A"/>
    <w:rsid w:val="004E52E0"/>
    <w:rsid w:val="004E6854"/>
    <w:rsid w:val="004F0DA4"/>
    <w:rsid w:val="004F0F76"/>
    <w:rsid w:val="004F10F0"/>
    <w:rsid w:val="004F1FEA"/>
    <w:rsid w:val="004F265E"/>
    <w:rsid w:val="004F2E1C"/>
    <w:rsid w:val="004F58AE"/>
    <w:rsid w:val="004F5A5C"/>
    <w:rsid w:val="004F63FF"/>
    <w:rsid w:val="004F6FF1"/>
    <w:rsid w:val="0050144F"/>
    <w:rsid w:val="00502616"/>
    <w:rsid w:val="00502AEE"/>
    <w:rsid w:val="005030E2"/>
    <w:rsid w:val="00503B7A"/>
    <w:rsid w:val="005044AB"/>
    <w:rsid w:val="005049ED"/>
    <w:rsid w:val="00504E96"/>
    <w:rsid w:val="005075D4"/>
    <w:rsid w:val="0051006C"/>
    <w:rsid w:val="00510832"/>
    <w:rsid w:val="0051420A"/>
    <w:rsid w:val="00515130"/>
    <w:rsid w:val="0051580A"/>
    <w:rsid w:val="00515ABF"/>
    <w:rsid w:val="00516852"/>
    <w:rsid w:val="005169B1"/>
    <w:rsid w:val="005172AE"/>
    <w:rsid w:val="00521D46"/>
    <w:rsid w:val="0052276A"/>
    <w:rsid w:val="00522D88"/>
    <w:rsid w:val="00523CB0"/>
    <w:rsid w:val="00524F4B"/>
    <w:rsid w:val="00526C96"/>
    <w:rsid w:val="00526F2C"/>
    <w:rsid w:val="005275F8"/>
    <w:rsid w:val="00527862"/>
    <w:rsid w:val="00527CCF"/>
    <w:rsid w:val="00527F76"/>
    <w:rsid w:val="00530497"/>
    <w:rsid w:val="00530D5D"/>
    <w:rsid w:val="0053190D"/>
    <w:rsid w:val="0053252B"/>
    <w:rsid w:val="00534287"/>
    <w:rsid w:val="005347D2"/>
    <w:rsid w:val="00535609"/>
    <w:rsid w:val="005376E1"/>
    <w:rsid w:val="00537A1E"/>
    <w:rsid w:val="005401C4"/>
    <w:rsid w:val="00540973"/>
    <w:rsid w:val="00541BAB"/>
    <w:rsid w:val="005431E1"/>
    <w:rsid w:val="0054353B"/>
    <w:rsid w:val="00544B6D"/>
    <w:rsid w:val="00544BD4"/>
    <w:rsid w:val="0054548D"/>
    <w:rsid w:val="00545FDD"/>
    <w:rsid w:val="00546DE1"/>
    <w:rsid w:val="005474DC"/>
    <w:rsid w:val="005503A5"/>
    <w:rsid w:val="00551834"/>
    <w:rsid w:val="0055253D"/>
    <w:rsid w:val="00553166"/>
    <w:rsid w:val="00553EAE"/>
    <w:rsid w:val="0055431B"/>
    <w:rsid w:val="005552E4"/>
    <w:rsid w:val="0055639E"/>
    <w:rsid w:val="00556A8B"/>
    <w:rsid w:val="00557C0D"/>
    <w:rsid w:val="00557F68"/>
    <w:rsid w:val="005609F0"/>
    <w:rsid w:val="00560AC9"/>
    <w:rsid w:val="00562807"/>
    <w:rsid w:val="005663C9"/>
    <w:rsid w:val="00567D19"/>
    <w:rsid w:val="005700E6"/>
    <w:rsid w:val="005701B7"/>
    <w:rsid w:val="00570306"/>
    <w:rsid w:val="005713AC"/>
    <w:rsid w:val="0057206A"/>
    <w:rsid w:val="00575382"/>
    <w:rsid w:val="00576909"/>
    <w:rsid w:val="0057750C"/>
    <w:rsid w:val="00580572"/>
    <w:rsid w:val="0058091E"/>
    <w:rsid w:val="00580BEA"/>
    <w:rsid w:val="00581A32"/>
    <w:rsid w:val="00581B3D"/>
    <w:rsid w:val="00581D5F"/>
    <w:rsid w:val="00581DD4"/>
    <w:rsid w:val="0058276D"/>
    <w:rsid w:val="00585B01"/>
    <w:rsid w:val="00586448"/>
    <w:rsid w:val="00587C90"/>
    <w:rsid w:val="0059031C"/>
    <w:rsid w:val="00590CF0"/>
    <w:rsid w:val="005911F7"/>
    <w:rsid w:val="00591762"/>
    <w:rsid w:val="005919A2"/>
    <w:rsid w:val="00592406"/>
    <w:rsid w:val="00592F8D"/>
    <w:rsid w:val="005941AA"/>
    <w:rsid w:val="00596089"/>
    <w:rsid w:val="00596886"/>
    <w:rsid w:val="00597275"/>
    <w:rsid w:val="005A051C"/>
    <w:rsid w:val="005A2668"/>
    <w:rsid w:val="005A2D2F"/>
    <w:rsid w:val="005A632F"/>
    <w:rsid w:val="005A64C9"/>
    <w:rsid w:val="005A6BFD"/>
    <w:rsid w:val="005A747D"/>
    <w:rsid w:val="005B0EEC"/>
    <w:rsid w:val="005B1991"/>
    <w:rsid w:val="005B1BC0"/>
    <w:rsid w:val="005B3825"/>
    <w:rsid w:val="005B4714"/>
    <w:rsid w:val="005B6E78"/>
    <w:rsid w:val="005B7661"/>
    <w:rsid w:val="005B7A05"/>
    <w:rsid w:val="005B7BE5"/>
    <w:rsid w:val="005B7D2D"/>
    <w:rsid w:val="005C063D"/>
    <w:rsid w:val="005C121D"/>
    <w:rsid w:val="005C133F"/>
    <w:rsid w:val="005C1899"/>
    <w:rsid w:val="005C1AD3"/>
    <w:rsid w:val="005C1D3F"/>
    <w:rsid w:val="005C2222"/>
    <w:rsid w:val="005C30E0"/>
    <w:rsid w:val="005C34A8"/>
    <w:rsid w:val="005C5D61"/>
    <w:rsid w:val="005D091C"/>
    <w:rsid w:val="005D14F4"/>
    <w:rsid w:val="005D4F39"/>
    <w:rsid w:val="005D6640"/>
    <w:rsid w:val="005D7AB9"/>
    <w:rsid w:val="005D7C58"/>
    <w:rsid w:val="005D7C68"/>
    <w:rsid w:val="005E2071"/>
    <w:rsid w:val="005E2EA8"/>
    <w:rsid w:val="005E2F68"/>
    <w:rsid w:val="005E3A06"/>
    <w:rsid w:val="005E40A4"/>
    <w:rsid w:val="005E4C54"/>
    <w:rsid w:val="005E63CC"/>
    <w:rsid w:val="005F13DF"/>
    <w:rsid w:val="005F1BE4"/>
    <w:rsid w:val="005F2003"/>
    <w:rsid w:val="005F3812"/>
    <w:rsid w:val="005F3A01"/>
    <w:rsid w:val="005F480D"/>
    <w:rsid w:val="005F5352"/>
    <w:rsid w:val="005F646D"/>
    <w:rsid w:val="005F7F5B"/>
    <w:rsid w:val="006027CC"/>
    <w:rsid w:val="00603406"/>
    <w:rsid w:val="00603868"/>
    <w:rsid w:val="006043E7"/>
    <w:rsid w:val="00604428"/>
    <w:rsid w:val="006065C8"/>
    <w:rsid w:val="00606FE9"/>
    <w:rsid w:val="0060740E"/>
    <w:rsid w:val="00607F5B"/>
    <w:rsid w:val="006101B4"/>
    <w:rsid w:val="00611A90"/>
    <w:rsid w:val="00615600"/>
    <w:rsid w:val="00616AF3"/>
    <w:rsid w:val="00616B0A"/>
    <w:rsid w:val="00620022"/>
    <w:rsid w:val="00621114"/>
    <w:rsid w:val="00621DBF"/>
    <w:rsid w:val="006222CD"/>
    <w:rsid w:val="00625D76"/>
    <w:rsid w:val="00625FF8"/>
    <w:rsid w:val="00626FE1"/>
    <w:rsid w:val="006271D5"/>
    <w:rsid w:val="00627359"/>
    <w:rsid w:val="006274CC"/>
    <w:rsid w:val="00630DE1"/>
    <w:rsid w:val="006312CD"/>
    <w:rsid w:val="00632B48"/>
    <w:rsid w:val="00632F48"/>
    <w:rsid w:val="00633263"/>
    <w:rsid w:val="00633A20"/>
    <w:rsid w:val="00634A04"/>
    <w:rsid w:val="00634D12"/>
    <w:rsid w:val="00635D79"/>
    <w:rsid w:val="00637968"/>
    <w:rsid w:val="006403D5"/>
    <w:rsid w:val="0064475A"/>
    <w:rsid w:val="00646540"/>
    <w:rsid w:val="00646F76"/>
    <w:rsid w:val="006477FD"/>
    <w:rsid w:val="00650045"/>
    <w:rsid w:val="00652BD7"/>
    <w:rsid w:val="0065303D"/>
    <w:rsid w:val="00654086"/>
    <w:rsid w:val="006545AA"/>
    <w:rsid w:val="00654B59"/>
    <w:rsid w:val="00656408"/>
    <w:rsid w:val="006607EE"/>
    <w:rsid w:val="00661185"/>
    <w:rsid w:val="0066156F"/>
    <w:rsid w:val="006629C7"/>
    <w:rsid w:val="00662A5B"/>
    <w:rsid w:val="006647D1"/>
    <w:rsid w:val="00665987"/>
    <w:rsid w:val="0066761E"/>
    <w:rsid w:val="00667B0F"/>
    <w:rsid w:val="00667D15"/>
    <w:rsid w:val="00670ADA"/>
    <w:rsid w:val="006715F3"/>
    <w:rsid w:val="00672217"/>
    <w:rsid w:val="0067302C"/>
    <w:rsid w:val="0067312C"/>
    <w:rsid w:val="00673350"/>
    <w:rsid w:val="00677BA2"/>
    <w:rsid w:val="00680D4F"/>
    <w:rsid w:val="00682384"/>
    <w:rsid w:val="00682B1F"/>
    <w:rsid w:val="00683131"/>
    <w:rsid w:val="006843DE"/>
    <w:rsid w:val="0068482B"/>
    <w:rsid w:val="0068547B"/>
    <w:rsid w:val="006858F2"/>
    <w:rsid w:val="00687CC4"/>
    <w:rsid w:val="00692262"/>
    <w:rsid w:val="0069270E"/>
    <w:rsid w:val="006937C5"/>
    <w:rsid w:val="0069615C"/>
    <w:rsid w:val="00696F90"/>
    <w:rsid w:val="006973A9"/>
    <w:rsid w:val="00697F7F"/>
    <w:rsid w:val="006A02D4"/>
    <w:rsid w:val="006A059E"/>
    <w:rsid w:val="006A173C"/>
    <w:rsid w:val="006A1A40"/>
    <w:rsid w:val="006A2B93"/>
    <w:rsid w:val="006A330B"/>
    <w:rsid w:val="006A33EA"/>
    <w:rsid w:val="006A3819"/>
    <w:rsid w:val="006A599E"/>
    <w:rsid w:val="006A76B8"/>
    <w:rsid w:val="006B087B"/>
    <w:rsid w:val="006B0D81"/>
    <w:rsid w:val="006B22A5"/>
    <w:rsid w:val="006B2696"/>
    <w:rsid w:val="006B3223"/>
    <w:rsid w:val="006B37FB"/>
    <w:rsid w:val="006B3FFA"/>
    <w:rsid w:val="006B4E2A"/>
    <w:rsid w:val="006B519B"/>
    <w:rsid w:val="006B53B6"/>
    <w:rsid w:val="006B63F2"/>
    <w:rsid w:val="006B6B4A"/>
    <w:rsid w:val="006B7B3B"/>
    <w:rsid w:val="006C083B"/>
    <w:rsid w:val="006C1B3B"/>
    <w:rsid w:val="006C2A41"/>
    <w:rsid w:val="006C393A"/>
    <w:rsid w:val="006C4A2F"/>
    <w:rsid w:val="006C5EA2"/>
    <w:rsid w:val="006C5FCB"/>
    <w:rsid w:val="006D0E06"/>
    <w:rsid w:val="006D27F8"/>
    <w:rsid w:val="006D31B6"/>
    <w:rsid w:val="006D387E"/>
    <w:rsid w:val="006D3E65"/>
    <w:rsid w:val="006D47CC"/>
    <w:rsid w:val="006D637B"/>
    <w:rsid w:val="006E13F6"/>
    <w:rsid w:val="006E15F6"/>
    <w:rsid w:val="006E218A"/>
    <w:rsid w:val="006E27B4"/>
    <w:rsid w:val="006E359D"/>
    <w:rsid w:val="006E3AAA"/>
    <w:rsid w:val="006E6524"/>
    <w:rsid w:val="006E7D7D"/>
    <w:rsid w:val="006F06EE"/>
    <w:rsid w:val="006F105F"/>
    <w:rsid w:val="006F1217"/>
    <w:rsid w:val="006F2F84"/>
    <w:rsid w:val="006F33D7"/>
    <w:rsid w:val="006F3F4A"/>
    <w:rsid w:val="006F492E"/>
    <w:rsid w:val="00700B8E"/>
    <w:rsid w:val="00700B98"/>
    <w:rsid w:val="00701451"/>
    <w:rsid w:val="00701BD7"/>
    <w:rsid w:val="0070291A"/>
    <w:rsid w:val="00702ECB"/>
    <w:rsid w:val="007036B3"/>
    <w:rsid w:val="007044CD"/>
    <w:rsid w:val="007046CB"/>
    <w:rsid w:val="00704CE4"/>
    <w:rsid w:val="00705B3B"/>
    <w:rsid w:val="00705F23"/>
    <w:rsid w:val="00706D2A"/>
    <w:rsid w:val="00711218"/>
    <w:rsid w:val="00711540"/>
    <w:rsid w:val="00711766"/>
    <w:rsid w:val="0071241C"/>
    <w:rsid w:val="007126CA"/>
    <w:rsid w:val="007149DB"/>
    <w:rsid w:val="00715DC0"/>
    <w:rsid w:val="0071768A"/>
    <w:rsid w:val="00721ABA"/>
    <w:rsid w:val="00721BFD"/>
    <w:rsid w:val="00721EFA"/>
    <w:rsid w:val="007228C9"/>
    <w:rsid w:val="007235C9"/>
    <w:rsid w:val="007241F4"/>
    <w:rsid w:val="00724532"/>
    <w:rsid w:val="007245EF"/>
    <w:rsid w:val="00724B80"/>
    <w:rsid w:val="00726256"/>
    <w:rsid w:val="00726B04"/>
    <w:rsid w:val="00732557"/>
    <w:rsid w:val="00734357"/>
    <w:rsid w:val="00734DB7"/>
    <w:rsid w:val="00734E9A"/>
    <w:rsid w:val="00736846"/>
    <w:rsid w:val="00737FDC"/>
    <w:rsid w:val="00741231"/>
    <w:rsid w:val="00741634"/>
    <w:rsid w:val="00741C3A"/>
    <w:rsid w:val="00742D84"/>
    <w:rsid w:val="00743A68"/>
    <w:rsid w:val="00744924"/>
    <w:rsid w:val="00744E1E"/>
    <w:rsid w:val="00745178"/>
    <w:rsid w:val="007452C3"/>
    <w:rsid w:val="00746010"/>
    <w:rsid w:val="007473E6"/>
    <w:rsid w:val="00747B6D"/>
    <w:rsid w:val="0075079B"/>
    <w:rsid w:val="007519D9"/>
    <w:rsid w:val="00751B9E"/>
    <w:rsid w:val="00752517"/>
    <w:rsid w:val="007533F5"/>
    <w:rsid w:val="0075381A"/>
    <w:rsid w:val="00754514"/>
    <w:rsid w:val="00754701"/>
    <w:rsid w:val="00755741"/>
    <w:rsid w:val="00756658"/>
    <w:rsid w:val="00756F35"/>
    <w:rsid w:val="00757CE3"/>
    <w:rsid w:val="007617EF"/>
    <w:rsid w:val="00762DCB"/>
    <w:rsid w:val="00763532"/>
    <w:rsid w:val="00765E8F"/>
    <w:rsid w:val="00766190"/>
    <w:rsid w:val="00766656"/>
    <w:rsid w:val="00766AF1"/>
    <w:rsid w:val="00766F62"/>
    <w:rsid w:val="0076766B"/>
    <w:rsid w:val="00770712"/>
    <w:rsid w:val="007707AD"/>
    <w:rsid w:val="007725C7"/>
    <w:rsid w:val="007743EA"/>
    <w:rsid w:val="0077673F"/>
    <w:rsid w:val="007774EE"/>
    <w:rsid w:val="007822B1"/>
    <w:rsid w:val="007822DF"/>
    <w:rsid w:val="007826DB"/>
    <w:rsid w:val="00783F87"/>
    <w:rsid w:val="00784C5F"/>
    <w:rsid w:val="00784E1F"/>
    <w:rsid w:val="00785BEA"/>
    <w:rsid w:val="00785E17"/>
    <w:rsid w:val="00786AD8"/>
    <w:rsid w:val="00787AA6"/>
    <w:rsid w:val="00790D38"/>
    <w:rsid w:val="00791272"/>
    <w:rsid w:val="00791AB0"/>
    <w:rsid w:val="00791DAC"/>
    <w:rsid w:val="00793035"/>
    <w:rsid w:val="00793201"/>
    <w:rsid w:val="0079441D"/>
    <w:rsid w:val="00795D13"/>
    <w:rsid w:val="0079690B"/>
    <w:rsid w:val="00797AF7"/>
    <w:rsid w:val="007A05CA"/>
    <w:rsid w:val="007A0F9B"/>
    <w:rsid w:val="007A23AA"/>
    <w:rsid w:val="007A46EF"/>
    <w:rsid w:val="007A4B00"/>
    <w:rsid w:val="007A4C09"/>
    <w:rsid w:val="007A590B"/>
    <w:rsid w:val="007A6426"/>
    <w:rsid w:val="007B0A1A"/>
    <w:rsid w:val="007B2E8E"/>
    <w:rsid w:val="007B2F3C"/>
    <w:rsid w:val="007B30A9"/>
    <w:rsid w:val="007B31B0"/>
    <w:rsid w:val="007B4AC6"/>
    <w:rsid w:val="007B5241"/>
    <w:rsid w:val="007B6EAB"/>
    <w:rsid w:val="007C08F1"/>
    <w:rsid w:val="007C0DAF"/>
    <w:rsid w:val="007C0F43"/>
    <w:rsid w:val="007C507D"/>
    <w:rsid w:val="007C52DD"/>
    <w:rsid w:val="007C5378"/>
    <w:rsid w:val="007C73E8"/>
    <w:rsid w:val="007C771C"/>
    <w:rsid w:val="007C7D0C"/>
    <w:rsid w:val="007D037E"/>
    <w:rsid w:val="007D192C"/>
    <w:rsid w:val="007D254F"/>
    <w:rsid w:val="007D367E"/>
    <w:rsid w:val="007D376B"/>
    <w:rsid w:val="007D417D"/>
    <w:rsid w:val="007D57A2"/>
    <w:rsid w:val="007D5E08"/>
    <w:rsid w:val="007D67B9"/>
    <w:rsid w:val="007D71F7"/>
    <w:rsid w:val="007D7BD1"/>
    <w:rsid w:val="007E0063"/>
    <w:rsid w:val="007E13E1"/>
    <w:rsid w:val="007E2866"/>
    <w:rsid w:val="007E3B72"/>
    <w:rsid w:val="007E5067"/>
    <w:rsid w:val="007E534D"/>
    <w:rsid w:val="007E6D59"/>
    <w:rsid w:val="007F0B2D"/>
    <w:rsid w:val="007F42E1"/>
    <w:rsid w:val="007F4AB7"/>
    <w:rsid w:val="007F5F3D"/>
    <w:rsid w:val="007F61D3"/>
    <w:rsid w:val="007F6625"/>
    <w:rsid w:val="00800812"/>
    <w:rsid w:val="00801CF0"/>
    <w:rsid w:val="00802D5C"/>
    <w:rsid w:val="008043CC"/>
    <w:rsid w:val="00805907"/>
    <w:rsid w:val="00806672"/>
    <w:rsid w:val="00806C4E"/>
    <w:rsid w:val="00807F9E"/>
    <w:rsid w:val="00810C83"/>
    <w:rsid w:val="00813261"/>
    <w:rsid w:val="00813315"/>
    <w:rsid w:val="008142B9"/>
    <w:rsid w:val="00816085"/>
    <w:rsid w:val="008169C1"/>
    <w:rsid w:val="00816E8F"/>
    <w:rsid w:val="008178B3"/>
    <w:rsid w:val="00820299"/>
    <w:rsid w:val="00820DCA"/>
    <w:rsid w:val="00821495"/>
    <w:rsid w:val="00822BDE"/>
    <w:rsid w:val="00823C78"/>
    <w:rsid w:val="00824E7B"/>
    <w:rsid w:val="0082594E"/>
    <w:rsid w:val="00825BA3"/>
    <w:rsid w:val="00825FBD"/>
    <w:rsid w:val="008317FE"/>
    <w:rsid w:val="00832224"/>
    <w:rsid w:val="00832B08"/>
    <w:rsid w:val="0083397F"/>
    <w:rsid w:val="00834789"/>
    <w:rsid w:val="00834A96"/>
    <w:rsid w:val="00834B69"/>
    <w:rsid w:val="00836D53"/>
    <w:rsid w:val="00836E17"/>
    <w:rsid w:val="00837156"/>
    <w:rsid w:val="008376BD"/>
    <w:rsid w:val="00837B52"/>
    <w:rsid w:val="00841F7B"/>
    <w:rsid w:val="00841FC7"/>
    <w:rsid w:val="0084264B"/>
    <w:rsid w:val="00843817"/>
    <w:rsid w:val="00843E5C"/>
    <w:rsid w:val="00847135"/>
    <w:rsid w:val="00847BDB"/>
    <w:rsid w:val="0085051F"/>
    <w:rsid w:val="00851583"/>
    <w:rsid w:val="00852922"/>
    <w:rsid w:val="008530E3"/>
    <w:rsid w:val="00854F40"/>
    <w:rsid w:val="00857BAD"/>
    <w:rsid w:val="00860120"/>
    <w:rsid w:val="00862EE0"/>
    <w:rsid w:val="00864BD2"/>
    <w:rsid w:val="00864C00"/>
    <w:rsid w:val="00864DE5"/>
    <w:rsid w:val="008661DD"/>
    <w:rsid w:val="008733A2"/>
    <w:rsid w:val="00873A59"/>
    <w:rsid w:val="008748AE"/>
    <w:rsid w:val="008762C1"/>
    <w:rsid w:val="00876806"/>
    <w:rsid w:val="00877B32"/>
    <w:rsid w:val="008805CF"/>
    <w:rsid w:val="00880F2A"/>
    <w:rsid w:val="0088136F"/>
    <w:rsid w:val="00883628"/>
    <w:rsid w:val="00883C18"/>
    <w:rsid w:val="00883CAC"/>
    <w:rsid w:val="00884044"/>
    <w:rsid w:val="00884BA6"/>
    <w:rsid w:val="00886DA8"/>
    <w:rsid w:val="008871DF"/>
    <w:rsid w:val="00887278"/>
    <w:rsid w:val="00891885"/>
    <w:rsid w:val="0089205B"/>
    <w:rsid w:val="008929AB"/>
    <w:rsid w:val="00893A8E"/>
    <w:rsid w:val="008944EA"/>
    <w:rsid w:val="00894CA6"/>
    <w:rsid w:val="00894EA0"/>
    <w:rsid w:val="00895047"/>
    <w:rsid w:val="00896305"/>
    <w:rsid w:val="008969BE"/>
    <w:rsid w:val="00896A75"/>
    <w:rsid w:val="00896BFD"/>
    <w:rsid w:val="0089756F"/>
    <w:rsid w:val="008A0023"/>
    <w:rsid w:val="008A237A"/>
    <w:rsid w:val="008A2C93"/>
    <w:rsid w:val="008A314C"/>
    <w:rsid w:val="008A5EBC"/>
    <w:rsid w:val="008A625B"/>
    <w:rsid w:val="008A678F"/>
    <w:rsid w:val="008A6BD6"/>
    <w:rsid w:val="008A7151"/>
    <w:rsid w:val="008A77D5"/>
    <w:rsid w:val="008B0969"/>
    <w:rsid w:val="008B0CB3"/>
    <w:rsid w:val="008B0FED"/>
    <w:rsid w:val="008B1AE3"/>
    <w:rsid w:val="008B254D"/>
    <w:rsid w:val="008B3273"/>
    <w:rsid w:val="008B4D7D"/>
    <w:rsid w:val="008B59C4"/>
    <w:rsid w:val="008B6040"/>
    <w:rsid w:val="008C0EF2"/>
    <w:rsid w:val="008C2B43"/>
    <w:rsid w:val="008C33BF"/>
    <w:rsid w:val="008C6774"/>
    <w:rsid w:val="008C685B"/>
    <w:rsid w:val="008C6886"/>
    <w:rsid w:val="008C6DBC"/>
    <w:rsid w:val="008C706B"/>
    <w:rsid w:val="008D000C"/>
    <w:rsid w:val="008D0A8F"/>
    <w:rsid w:val="008D2ACD"/>
    <w:rsid w:val="008D3466"/>
    <w:rsid w:val="008D7D48"/>
    <w:rsid w:val="008D7E95"/>
    <w:rsid w:val="008E05D2"/>
    <w:rsid w:val="008E1F98"/>
    <w:rsid w:val="008E2EFF"/>
    <w:rsid w:val="008E3BAC"/>
    <w:rsid w:val="008E47B1"/>
    <w:rsid w:val="008E4B87"/>
    <w:rsid w:val="008E60D7"/>
    <w:rsid w:val="008E6AEA"/>
    <w:rsid w:val="008E7C3F"/>
    <w:rsid w:val="008E7D89"/>
    <w:rsid w:val="008E7E46"/>
    <w:rsid w:val="008F0983"/>
    <w:rsid w:val="008F168C"/>
    <w:rsid w:val="008F4F50"/>
    <w:rsid w:val="008F51A6"/>
    <w:rsid w:val="008F5FD4"/>
    <w:rsid w:val="009003E0"/>
    <w:rsid w:val="00900618"/>
    <w:rsid w:val="009015DC"/>
    <w:rsid w:val="00901B80"/>
    <w:rsid w:val="00902EBD"/>
    <w:rsid w:val="00903B14"/>
    <w:rsid w:val="009048A8"/>
    <w:rsid w:val="00905612"/>
    <w:rsid w:val="0090571B"/>
    <w:rsid w:val="009059EC"/>
    <w:rsid w:val="009075A5"/>
    <w:rsid w:val="00910219"/>
    <w:rsid w:val="009109E8"/>
    <w:rsid w:val="009123A0"/>
    <w:rsid w:val="00912D82"/>
    <w:rsid w:val="009131A4"/>
    <w:rsid w:val="0091375B"/>
    <w:rsid w:val="0091443B"/>
    <w:rsid w:val="0091594E"/>
    <w:rsid w:val="00916A4B"/>
    <w:rsid w:val="0091762A"/>
    <w:rsid w:val="00917B41"/>
    <w:rsid w:val="00921A82"/>
    <w:rsid w:val="009228D5"/>
    <w:rsid w:val="009239CD"/>
    <w:rsid w:val="00925FF1"/>
    <w:rsid w:val="00926C0A"/>
    <w:rsid w:val="009309BF"/>
    <w:rsid w:val="00931516"/>
    <w:rsid w:val="00932BAA"/>
    <w:rsid w:val="00933670"/>
    <w:rsid w:val="00934BF4"/>
    <w:rsid w:val="009358AC"/>
    <w:rsid w:val="009372F7"/>
    <w:rsid w:val="0093799D"/>
    <w:rsid w:val="00937B47"/>
    <w:rsid w:val="00941169"/>
    <w:rsid w:val="00941240"/>
    <w:rsid w:val="00941B4A"/>
    <w:rsid w:val="00941B92"/>
    <w:rsid w:val="00943EA5"/>
    <w:rsid w:val="00944D35"/>
    <w:rsid w:val="0094680F"/>
    <w:rsid w:val="00951980"/>
    <w:rsid w:val="00951F65"/>
    <w:rsid w:val="009526EC"/>
    <w:rsid w:val="009533BB"/>
    <w:rsid w:val="009534D2"/>
    <w:rsid w:val="00954508"/>
    <w:rsid w:val="009556A5"/>
    <w:rsid w:val="00955960"/>
    <w:rsid w:val="00956108"/>
    <w:rsid w:val="009565DC"/>
    <w:rsid w:val="00956D39"/>
    <w:rsid w:val="00956EF7"/>
    <w:rsid w:val="009600C8"/>
    <w:rsid w:val="0096032C"/>
    <w:rsid w:val="00961F85"/>
    <w:rsid w:val="00965D4E"/>
    <w:rsid w:val="0097084A"/>
    <w:rsid w:val="00971C2C"/>
    <w:rsid w:val="009722C7"/>
    <w:rsid w:val="009724A7"/>
    <w:rsid w:val="00972A17"/>
    <w:rsid w:val="00972C44"/>
    <w:rsid w:val="0097394B"/>
    <w:rsid w:val="00975DDD"/>
    <w:rsid w:val="009760FC"/>
    <w:rsid w:val="009762B0"/>
    <w:rsid w:val="00980662"/>
    <w:rsid w:val="00980F90"/>
    <w:rsid w:val="009826BB"/>
    <w:rsid w:val="00982D9F"/>
    <w:rsid w:val="009830F0"/>
    <w:rsid w:val="0098407A"/>
    <w:rsid w:val="0098490E"/>
    <w:rsid w:val="00984B0F"/>
    <w:rsid w:val="00986B7D"/>
    <w:rsid w:val="00986FFF"/>
    <w:rsid w:val="00990EE0"/>
    <w:rsid w:val="00991596"/>
    <w:rsid w:val="00993692"/>
    <w:rsid w:val="00995C38"/>
    <w:rsid w:val="0099642E"/>
    <w:rsid w:val="009975B1"/>
    <w:rsid w:val="009A1CFC"/>
    <w:rsid w:val="009A23AC"/>
    <w:rsid w:val="009A2C67"/>
    <w:rsid w:val="009A368D"/>
    <w:rsid w:val="009A5CF1"/>
    <w:rsid w:val="009A5E0E"/>
    <w:rsid w:val="009A63DD"/>
    <w:rsid w:val="009A64E9"/>
    <w:rsid w:val="009A68F3"/>
    <w:rsid w:val="009A7641"/>
    <w:rsid w:val="009B0065"/>
    <w:rsid w:val="009B1041"/>
    <w:rsid w:val="009B2757"/>
    <w:rsid w:val="009B35DC"/>
    <w:rsid w:val="009B3D03"/>
    <w:rsid w:val="009B4D85"/>
    <w:rsid w:val="009B5346"/>
    <w:rsid w:val="009B6571"/>
    <w:rsid w:val="009B6D31"/>
    <w:rsid w:val="009B6F33"/>
    <w:rsid w:val="009B7DA8"/>
    <w:rsid w:val="009C0765"/>
    <w:rsid w:val="009C11CE"/>
    <w:rsid w:val="009C1992"/>
    <w:rsid w:val="009C1F61"/>
    <w:rsid w:val="009C2051"/>
    <w:rsid w:val="009C2521"/>
    <w:rsid w:val="009C3B82"/>
    <w:rsid w:val="009C48EA"/>
    <w:rsid w:val="009C563D"/>
    <w:rsid w:val="009C5E4E"/>
    <w:rsid w:val="009C63DC"/>
    <w:rsid w:val="009C719D"/>
    <w:rsid w:val="009C71B7"/>
    <w:rsid w:val="009D0885"/>
    <w:rsid w:val="009D0C51"/>
    <w:rsid w:val="009D25A1"/>
    <w:rsid w:val="009D3733"/>
    <w:rsid w:val="009D37B4"/>
    <w:rsid w:val="009D3C3F"/>
    <w:rsid w:val="009D3EA8"/>
    <w:rsid w:val="009D4004"/>
    <w:rsid w:val="009D41ED"/>
    <w:rsid w:val="009D4728"/>
    <w:rsid w:val="009D4FE9"/>
    <w:rsid w:val="009D5590"/>
    <w:rsid w:val="009D62F3"/>
    <w:rsid w:val="009D6C33"/>
    <w:rsid w:val="009D7356"/>
    <w:rsid w:val="009D7980"/>
    <w:rsid w:val="009E0E75"/>
    <w:rsid w:val="009E1BF4"/>
    <w:rsid w:val="009E1F25"/>
    <w:rsid w:val="009E289E"/>
    <w:rsid w:val="009E29D7"/>
    <w:rsid w:val="009E3A51"/>
    <w:rsid w:val="009E3D54"/>
    <w:rsid w:val="009E473C"/>
    <w:rsid w:val="009E47AD"/>
    <w:rsid w:val="009E4D0F"/>
    <w:rsid w:val="009E64C8"/>
    <w:rsid w:val="009E6E1D"/>
    <w:rsid w:val="009E6F49"/>
    <w:rsid w:val="009E7A23"/>
    <w:rsid w:val="009E7D38"/>
    <w:rsid w:val="009F0D24"/>
    <w:rsid w:val="009F11F8"/>
    <w:rsid w:val="009F133E"/>
    <w:rsid w:val="009F1768"/>
    <w:rsid w:val="009F3401"/>
    <w:rsid w:val="009F340E"/>
    <w:rsid w:val="009F3A31"/>
    <w:rsid w:val="009F5027"/>
    <w:rsid w:val="009F59D9"/>
    <w:rsid w:val="009F6531"/>
    <w:rsid w:val="00A0071E"/>
    <w:rsid w:val="00A01DD7"/>
    <w:rsid w:val="00A0277B"/>
    <w:rsid w:val="00A03DAD"/>
    <w:rsid w:val="00A04CF5"/>
    <w:rsid w:val="00A05F4A"/>
    <w:rsid w:val="00A06241"/>
    <w:rsid w:val="00A1286D"/>
    <w:rsid w:val="00A12C0D"/>
    <w:rsid w:val="00A13369"/>
    <w:rsid w:val="00A13F1D"/>
    <w:rsid w:val="00A13F66"/>
    <w:rsid w:val="00A147CE"/>
    <w:rsid w:val="00A1491F"/>
    <w:rsid w:val="00A14BEC"/>
    <w:rsid w:val="00A16DB2"/>
    <w:rsid w:val="00A1721E"/>
    <w:rsid w:val="00A20166"/>
    <w:rsid w:val="00A22BA6"/>
    <w:rsid w:val="00A22C76"/>
    <w:rsid w:val="00A23263"/>
    <w:rsid w:val="00A23CCF"/>
    <w:rsid w:val="00A24582"/>
    <w:rsid w:val="00A25FEA"/>
    <w:rsid w:val="00A2683A"/>
    <w:rsid w:val="00A30B43"/>
    <w:rsid w:val="00A314B5"/>
    <w:rsid w:val="00A32749"/>
    <w:rsid w:val="00A32CF8"/>
    <w:rsid w:val="00A3319C"/>
    <w:rsid w:val="00A33F88"/>
    <w:rsid w:val="00A34638"/>
    <w:rsid w:val="00A5179F"/>
    <w:rsid w:val="00A51F96"/>
    <w:rsid w:val="00A52901"/>
    <w:rsid w:val="00A537FB"/>
    <w:rsid w:val="00A539E6"/>
    <w:rsid w:val="00A547BC"/>
    <w:rsid w:val="00A56AA6"/>
    <w:rsid w:val="00A578CA"/>
    <w:rsid w:val="00A5799B"/>
    <w:rsid w:val="00A60E87"/>
    <w:rsid w:val="00A61858"/>
    <w:rsid w:val="00A619C3"/>
    <w:rsid w:val="00A627D1"/>
    <w:rsid w:val="00A62BD0"/>
    <w:rsid w:val="00A62E97"/>
    <w:rsid w:val="00A63C40"/>
    <w:rsid w:val="00A663DD"/>
    <w:rsid w:val="00A669EC"/>
    <w:rsid w:val="00A6737F"/>
    <w:rsid w:val="00A6746A"/>
    <w:rsid w:val="00A67B55"/>
    <w:rsid w:val="00A67BC0"/>
    <w:rsid w:val="00A70D44"/>
    <w:rsid w:val="00A71DF3"/>
    <w:rsid w:val="00A7270B"/>
    <w:rsid w:val="00A73318"/>
    <w:rsid w:val="00A73C06"/>
    <w:rsid w:val="00A74185"/>
    <w:rsid w:val="00A76A00"/>
    <w:rsid w:val="00A776E1"/>
    <w:rsid w:val="00A77C93"/>
    <w:rsid w:val="00A80B88"/>
    <w:rsid w:val="00A81A05"/>
    <w:rsid w:val="00A822E6"/>
    <w:rsid w:val="00A837C3"/>
    <w:rsid w:val="00A83DBA"/>
    <w:rsid w:val="00A85F2E"/>
    <w:rsid w:val="00A86067"/>
    <w:rsid w:val="00A87985"/>
    <w:rsid w:val="00A90932"/>
    <w:rsid w:val="00A9251F"/>
    <w:rsid w:val="00A94EA1"/>
    <w:rsid w:val="00A94F44"/>
    <w:rsid w:val="00A95F2C"/>
    <w:rsid w:val="00A97B54"/>
    <w:rsid w:val="00AA1324"/>
    <w:rsid w:val="00AA28C8"/>
    <w:rsid w:val="00AA427E"/>
    <w:rsid w:val="00AA51D9"/>
    <w:rsid w:val="00AA764A"/>
    <w:rsid w:val="00AB0370"/>
    <w:rsid w:val="00AB0E6E"/>
    <w:rsid w:val="00AB124A"/>
    <w:rsid w:val="00AB144C"/>
    <w:rsid w:val="00AB17E5"/>
    <w:rsid w:val="00AB237B"/>
    <w:rsid w:val="00AB26D3"/>
    <w:rsid w:val="00AB2ABD"/>
    <w:rsid w:val="00AB3572"/>
    <w:rsid w:val="00AB3DCA"/>
    <w:rsid w:val="00AB4A9B"/>
    <w:rsid w:val="00AB66D3"/>
    <w:rsid w:val="00AB6893"/>
    <w:rsid w:val="00AB6ED2"/>
    <w:rsid w:val="00AB76A7"/>
    <w:rsid w:val="00AB7809"/>
    <w:rsid w:val="00AB7BE9"/>
    <w:rsid w:val="00AB7EF0"/>
    <w:rsid w:val="00AC029C"/>
    <w:rsid w:val="00AC08B8"/>
    <w:rsid w:val="00AC21E2"/>
    <w:rsid w:val="00AC2A61"/>
    <w:rsid w:val="00AC319B"/>
    <w:rsid w:val="00AC36AB"/>
    <w:rsid w:val="00AC3AE0"/>
    <w:rsid w:val="00AC66C8"/>
    <w:rsid w:val="00AC6FB1"/>
    <w:rsid w:val="00AC7A5D"/>
    <w:rsid w:val="00AD0503"/>
    <w:rsid w:val="00AD0851"/>
    <w:rsid w:val="00AD10B6"/>
    <w:rsid w:val="00AD13B7"/>
    <w:rsid w:val="00AD1428"/>
    <w:rsid w:val="00AD4864"/>
    <w:rsid w:val="00AD4B36"/>
    <w:rsid w:val="00AD4C54"/>
    <w:rsid w:val="00AD4D95"/>
    <w:rsid w:val="00AD51B3"/>
    <w:rsid w:val="00AD5337"/>
    <w:rsid w:val="00AD5368"/>
    <w:rsid w:val="00AD65E0"/>
    <w:rsid w:val="00AD6B52"/>
    <w:rsid w:val="00AD7905"/>
    <w:rsid w:val="00AE10B6"/>
    <w:rsid w:val="00AE7672"/>
    <w:rsid w:val="00AF0568"/>
    <w:rsid w:val="00AF0DAF"/>
    <w:rsid w:val="00AF11B8"/>
    <w:rsid w:val="00AF27D3"/>
    <w:rsid w:val="00AF28ED"/>
    <w:rsid w:val="00AF2A17"/>
    <w:rsid w:val="00AF2F3F"/>
    <w:rsid w:val="00AF79E0"/>
    <w:rsid w:val="00AF7A06"/>
    <w:rsid w:val="00B00BB1"/>
    <w:rsid w:val="00B0399B"/>
    <w:rsid w:val="00B047D7"/>
    <w:rsid w:val="00B058EE"/>
    <w:rsid w:val="00B102AC"/>
    <w:rsid w:val="00B109E7"/>
    <w:rsid w:val="00B10B10"/>
    <w:rsid w:val="00B10D0C"/>
    <w:rsid w:val="00B10E1D"/>
    <w:rsid w:val="00B10F63"/>
    <w:rsid w:val="00B12286"/>
    <w:rsid w:val="00B127BD"/>
    <w:rsid w:val="00B132F9"/>
    <w:rsid w:val="00B147C3"/>
    <w:rsid w:val="00B15129"/>
    <w:rsid w:val="00B17A03"/>
    <w:rsid w:val="00B2191E"/>
    <w:rsid w:val="00B21A67"/>
    <w:rsid w:val="00B24C70"/>
    <w:rsid w:val="00B255FD"/>
    <w:rsid w:val="00B26CF4"/>
    <w:rsid w:val="00B30161"/>
    <w:rsid w:val="00B3031E"/>
    <w:rsid w:val="00B306ED"/>
    <w:rsid w:val="00B30A4A"/>
    <w:rsid w:val="00B31263"/>
    <w:rsid w:val="00B31E3B"/>
    <w:rsid w:val="00B3252C"/>
    <w:rsid w:val="00B34EB4"/>
    <w:rsid w:val="00B34F70"/>
    <w:rsid w:val="00B36EC7"/>
    <w:rsid w:val="00B3703E"/>
    <w:rsid w:val="00B4012E"/>
    <w:rsid w:val="00B40188"/>
    <w:rsid w:val="00B41F6C"/>
    <w:rsid w:val="00B429DD"/>
    <w:rsid w:val="00B430D8"/>
    <w:rsid w:val="00B44831"/>
    <w:rsid w:val="00B462C6"/>
    <w:rsid w:val="00B503FA"/>
    <w:rsid w:val="00B51207"/>
    <w:rsid w:val="00B51A48"/>
    <w:rsid w:val="00B52AC2"/>
    <w:rsid w:val="00B52F5A"/>
    <w:rsid w:val="00B53644"/>
    <w:rsid w:val="00B5386E"/>
    <w:rsid w:val="00B53C72"/>
    <w:rsid w:val="00B5577D"/>
    <w:rsid w:val="00B567D4"/>
    <w:rsid w:val="00B57B1C"/>
    <w:rsid w:val="00B57CE1"/>
    <w:rsid w:val="00B608F6"/>
    <w:rsid w:val="00B6171E"/>
    <w:rsid w:val="00B64EA7"/>
    <w:rsid w:val="00B65771"/>
    <w:rsid w:val="00B65931"/>
    <w:rsid w:val="00B668E5"/>
    <w:rsid w:val="00B67D54"/>
    <w:rsid w:val="00B712A9"/>
    <w:rsid w:val="00B72E0C"/>
    <w:rsid w:val="00B73490"/>
    <w:rsid w:val="00B7505D"/>
    <w:rsid w:val="00B75FAB"/>
    <w:rsid w:val="00B76170"/>
    <w:rsid w:val="00B805DA"/>
    <w:rsid w:val="00B80E6A"/>
    <w:rsid w:val="00B8302D"/>
    <w:rsid w:val="00B83106"/>
    <w:rsid w:val="00B878DA"/>
    <w:rsid w:val="00B87D45"/>
    <w:rsid w:val="00B87F00"/>
    <w:rsid w:val="00B90572"/>
    <w:rsid w:val="00B90C12"/>
    <w:rsid w:val="00B90C40"/>
    <w:rsid w:val="00B90E47"/>
    <w:rsid w:val="00B9169B"/>
    <w:rsid w:val="00B936A1"/>
    <w:rsid w:val="00B949F0"/>
    <w:rsid w:val="00B951A9"/>
    <w:rsid w:val="00BA0173"/>
    <w:rsid w:val="00BA0CFB"/>
    <w:rsid w:val="00BA1266"/>
    <w:rsid w:val="00BA22C4"/>
    <w:rsid w:val="00BA364A"/>
    <w:rsid w:val="00BA47DA"/>
    <w:rsid w:val="00BA4C73"/>
    <w:rsid w:val="00BA514D"/>
    <w:rsid w:val="00BA573A"/>
    <w:rsid w:val="00BA79D0"/>
    <w:rsid w:val="00BB0117"/>
    <w:rsid w:val="00BB049C"/>
    <w:rsid w:val="00BB20B2"/>
    <w:rsid w:val="00BB2D71"/>
    <w:rsid w:val="00BB4EF0"/>
    <w:rsid w:val="00BB6974"/>
    <w:rsid w:val="00BB7774"/>
    <w:rsid w:val="00BB7CB3"/>
    <w:rsid w:val="00BC0C8B"/>
    <w:rsid w:val="00BC1B40"/>
    <w:rsid w:val="00BC2358"/>
    <w:rsid w:val="00BC2884"/>
    <w:rsid w:val="00BC3B4A"/>
    <w:rsid w:val="00BC49DC"/>
    <w:rsid w:val="00BC5A4B"/>
    <w:rsid w:val="00BD0299"/>
    <w:rsid w:val="00BD07BD"/>
    <w:rsid w:val="00BD18A1"/>
    <w:rsid w:val="00BD24C6"/>
    <w:rsid w:val="00BD26E7"/>
    <w:rsid w:val="00BD34D5"/>
    <w:rsid w:val="00BD37C3"/>
    <w:rsid w:val="00BD437E"/>
    <w:rsid w:val="00BD45B4"/>
    <w:rsid w:val="00BD601E"/>
    <w:rsid w:val="00BD651B"/>
    <w:rsid w:val="00BD68A7"/>
    <w:rsid w:val="00BD6EBA"/>
    <w:rsid w:val="00BD7A83"/>
    <w:rsid w:val="00BE0792"/>
    <w:rsid w:val="00BE1777"/>
    <w:rsid w:val="00BE1886"/>
    <w:rsid w:val="00BE1DC9"/>
    <w:rsid w:val="00BE2B40"/>
    <w:rsid w:val="00BE2B58"/>
    <w:rsid w:val="00BE3724"/>
    <w:rsid w:val="00BE3D32"/>
    <w:rsid w:val="00BE4C57"/>
    <w:rsid w:val="00BE5111"/>
    <w:rsid w:val="00BE5A5E"/>
    <w:rsid w:val="00BF2725"/>
    <w:rsid w:val="00BF2E7D"/>
    <w:rsid w:val="00BF4BA6"/>
    <w:rsid w:val="00BF5366"/>
    <w:rsid w:val="00BF65BE"/>
    <w:rsid w:val="00BF69B1"/>
    <w:rsid w:val="00BF6C42"/>
    <w:rsid w:val="00BF7729"/>
    <w:rsid w:val="00BF7D99"/>
    <w:rsid w:val="00BF7E46"/>
    <w:rsid w:val="00C01CF0"/>
    <w:rsid w:val="00C01CFD"/>
    <w:rsid w:val="00C023B5"/>
    <w:rsid w:val="00C02A6E"/>
    <w:rsid w:val="00C030B6"/>
    <w:rsid w:val="00C03E95"/>
    <w:rsid w:val="00C04BF2"/>
    <w:rsid w:val="00C0742B"/>
    <w:rsid w:val="00C07B25"/>
    <w:rsid w:val="00C07E19"/>
    <w:rsid w:val="00C10946"/>
    <w:rsid w:val="00C10AE9"/>
    <w:rsid w:val="00C11408"/>
    <w:rsid w:val="00C12CA2"/>
    <w:rsid w:val="00C15005"/>
    <w:rsid w:val="00C166F1"/>
    <w:rsid w:val="00C20195"/>
    <w:rsid w:val="00C20B52"/>
    <w:rsid w:val="00C21063"/>
    <w:rsid w:val="00C21188"/>
    <w:rsid w:val="00C21D99"/>
    <w:rsid w:val="00C24300"/>
    <w:rsid w:val="00C24C93"/>
    <w:rsid w:val="00C269B3"/>
    <w:rsid w:val="00C31C5C"/>
    <w:rsid w:val="00C31CEA"/>
    <w:rsid w:val="00C37142"/>
    <w:rsid w:val="00C37673"/>
    <w:rsid w:val="00C37A6F"/>
    <w:rsid w:val="00C40C21"/>
    <w:rsid w:val="00C4140E"/>
    <w:rsid w:val="00C4193D"/>
    <w:rsid w:val="00C444ED"/>
    <w:rsid w:val="00C476DF"/>
    <w:rsid w:val="00C47B25"/>
    <w:rsid w:val="00C5023B"/>
    <w:rsid w:val="00C51D93"/>
    <w:rsid w:val="00C527BA"/>
    <w:rsid w:val="00C54558"/>
    <w:rsid w:val="00C55B7E"/>
    <w:rsid w:val="00C560ED"/>
    <w:rsid w:val="00C56863"/>
    <w:rsid w:val="00C56B6E"/>
    <w:rsid w:val="00C6004E"/>
    <w:rsid w:val="00C60B1B"/>
    <w:rsid w:val="00C60CD6"/>
    <w:rsid w:val="00C61B51"/>
    <w:rsid w:val="00C620BD"/>
    <w:rsid w:val="00C632A5"/>
    <w:rsid w:val="00C6444C"/>
    <w:rsid w:val="00C65F7B"/>
    <w:rsid w:val="00C66582"/>
    <w:rsid w:val="00C67B26"/>
    <w:rsid w:val="00C70889"/>
    <w:rsid w:val="00C72CB3"/>
    <w:rsid w:val="00C73E73"/>
    <w:rsid w:val="00C75745"/>
    <w:rsid w:val="00C7757C"/>
    <w:rsid w:val="00C77D52"/>
    <w:rsid w:val="00C801FD"/>
    <w:rsid w:val="00C8020B"/>
    <w:rsid w:val="00C80516"/>
    <w:rsid w:val="00C80735"/>
    <w:rsid w:val="00C811A9"/>
    <w:rsid w:val="00C81909"/>
    <w:rsid w:val="00C82B6C"/>
    <w:rsid w:val="00C82E5F"/>
    <w:rsid w:val="00C84205"/>
    <w:rsid w:val="00C847BA"/>
    <w:rsid w:val="00C84907"/>
    <w:rsid w:val="00C84BDF"/>
    <w:rsid w:val="00C8518E"/>
    <w:rsid w:val="00C868D7"/>
    <w:rsid w:val="00C86C2D"/>
    <w:rsid w:val="00C91778"/>
    <w:rsid w:val="00C91AE6"/>
    <w:rsid w:val="00C94115"/>
    <w:rsid w:val="00C9594D"/>
    <w:rsid w:val="00C9690C"/>
    <w:rsid w:val="00CA00AA"/>
    <w:rsid w:val="00CA2D07"/>
    <w:rsid w:val="00CA425C"/>
    <w:rsid w:val="00CA54FE"/>
    <w:rsid w:val="00CA5600"/>
    <w:rsid w:val="00CA56D5"/>
    <w:rsid w:val="00CA5A6C"/>
    <w:rsid w:val="00CA7E14"/>
    <w:rsid w:val="00CB043F"/>
    <w:rsid w:val="00CB076C"/>
    <w:rsid w:val="00CB15E8"/>
    <w:rsid w:val="00CB2FE9"/>
    <w:rsid w:val="00CB32BE"/>
    <w:rsid w:val="00CB3A85"/>
    <w:rsid w:val="00CB66DE"/>
    <w:rsid w:val="00CC1DB0"/>
    <w:rsid w:val="00CC1F5E"/>
    <w:rsid w:val="00CC3928"/>
    <w:rsid w:val="00CC4D85"/>
    <w:rsid w:val="00CC531E"/>
    <w:rsid w:val="00CC62E7"/>
    <w:rsid w:val="00CC634A"/>
    <w:rsid w:val="00CC6A42"/>
    <w:rsid w:val="00CC7EA2"/>
    <w:rsid w:val="00CD11F1"/>
    <w:rsid w:val="00CD2166"/>
    <w:rsid w:val="00CD2B25"/>
    <w:rsid w:val="00CD3388"/>
    <w:rsid w:val="00CD41E2"/>
    <w:rsid w:val="00CD4E62"/>
    <w:rsid w:val="00CD533D"/>
    <w:rsid w:val="00CD62E4"/>
    <w:rsid w:val="00CD7105"/>
    <w:rsid w:val="00CD7C9B"/>
    <w:rsid w:val="00CE06DC"/>
    <w:rsid w:val="00CE2076"/>
    <w:rsid w:val="00CE3003"/>
    <w:rsid w:val="00CE3B1E"/>
    <w:rsid w:val="00CE3E18"/>
    <w:rsid w:val="00CE4E0F"/>
    <w:rsid w:val="00CE4F4E"/>
    <w:rsid w:val="00CE5702"/>
    <w:rsid w:val="00CE5E22"/>
    <w:rsid w:val="00CE6484"/>
    <w:rsid w:val="00CE658E"/>
    <w:rsid w:val="00CE6EF3"/>
    <w:rsid w:val="00CF0850"/>
    <w:rsid w:val="00CF0F35"/>
    <w:rsid w:val="00CF296C"/>
    <w:rsid w:val="00CF2CEE"/>
    <w:rsid w:val="00CF3552"/>
    <w:rsid w:val="00CF3710"/>
    <w:rsid w:val="00CF4865"/>
    <w:rsid w:val="00CF4A7C"/>
    <w:rsid w:val="00CF4B4A"/>
    <w:rsid w:val="00CF5D93"/>
    <w:rsid w:val="00CF5DD2"/>
    <w:rsid w:val="00CF5FA9"/>
    <w:rsid w:val="00D00425"/>
    <w:rsid w:val="00D00A8E"/>
    <w:rsid w:val="00D00DD5"/>
    <w:rsid w:val="00D01356"/>
    <w:rsid w:val="00D019C0"/>
    <w:rsid w:val="00D03631"/>
    <w:rsid w:val="00D05AE6"/>
    <w:rsid w:val="00D05EC3"/>
    <w:rsid w:val="00D06F57"/>
    <w:rsid w:val="00D071EE"/>
    <w:rsid w:val="00D07A5B"/>
    <w:rsid w:val="00D1046B"/>
    <w:rsid w:val="00D10C13"/>
    <w:rsid w:val="00D112FF"/>
    <w:rsid w:val="00D113FD"/>
    <w:rsid w:val="00D118F8"/>
    <w:rsid w:val="00D1202C"/>
    <w:rsid w:val="00D13F10"/>
    <w:rsid w:val="00D14CE6"/>
    <w:rsid w:val="00D1500B"/>
    <w:rsid w:val="00D15609"/>
    <w:rsid w:val="00D15BF3"/>
    <w:rsid w:val="00D162D1"/>
    <w:rsid w:val="00D1782A"/>
    <w:rsid w:val="00D211A7"/>
    <w:rsid w:val="00D216C6"/>
    <w:rsid w:val="00D21E35"/>
    <w:rsid w:val="00D2208C"/>
    <w:rsid w:val="00D22630"/>
    <w:rsid w:val="00D23F93"/>
    <w:rsid w:val="00D24FAB"/>
    <w:rsid w:val="00D26C86"/>
    <w:rsid w:val="00D32D2F"/>
    <w:rsid w:val="00D33D8A"/>
    <w:rsid w:val="00D341F4"/>
    <w:rsid w:val="00D34A7A"/>
    <w:rsid w:val="00D420A1"/>
    <w:rsid w:val="00D420AE"/>
    <w:rsid w:val="00D425D2"/>
    <w:rsid w:val="00D42F3A"/>
    <w:rsid w:val="00D430D5"/>
    <w:rsid w:val="00D4397C"/>
    <w:rsid w:val="00D44501"/>
    <w:rsid w:val="00D45A44"/>
    <w:rsid w:val="00D46669"/>
    <w:rsid w:val="00D46AD1"/>
    <w:rsid w:val="00D50351"/>
    <w:rsid w:val="00D50B29"/>
    <w:rsid w:val="00D51F73"/>
    <w:rsid w:val="00D521F5"/>
    <w:rsid w:val="00D522DF"/>
    <w:rsid w:val="00D53121"/>
    <w:rsid w:val="00D5380E"/>
    <w:rsid w:val="00D54764"/>
    <w:rsid w:val="00D553CD"/>
    <w:rsid w:val="00D55418"/>
    <w:rsid w:val="00D605B9"/>
    <w:rsid w:val="00D60CB7"/>
    <w:rsid w:val="00D60DB1"/>
    <w:rsid w:val="00D611B1"/>
    <w:rsid w:val="00D61EE5"/>
    <w:rsid w:val="00D62441"/>
    <w:rsid w:val="00D6284E"/>
    <w:rsid w:val="00D63563"/>
    <w:rsid w:val="00D6420B"/>
    <w:rsid w:val="00D645D2"/>
    <w:rsid w:val="00D67694"/>
    <w:rsid w:val="00D67A4E"/>
    <w:rsid w:val="00D70B01"/>
    <w:rsid w:val="00D718C4"/>
    <w:rsid w:val="00D72DD7"/>
    <w:rsid w:val="00D74865"/>
    <w:rsid w:val="00D756B2"/>
    <w:rsid w:val="00D770F5"/>
    <w:rsid w:val="00D80304"/>
    <w:rsid w:val="00D8085D"/>
    <w:rsid w:val="00D80F1B"/>
    <w:rsid w:val="00D827C3"/>
    <w:rsid w:val="00D82B57"/>
    <w:rsid w:val="00D82F6F"/>
    <w:rsid w:val="00D84143"/>
    <w:rsid w:val="00D84ADA"/>
    <w:rsid w:val="00D8772E"/>
    <w:rsid w:val="00D87CFC"/>
    <w:rsid w:val="00D916D0"/>
    <w:rsid w:val="00D91915"/>
    <w:rsid w:val="00D919B6"/>
    <w:rsid w:val="00D92831"/>
    <w:rsid w:val="00D92F47"/>
    <w:rsid w:val="00D94147"/>
    <w:rsid w:val="00D949E9"/>
    <w:rsid w:val="00D9501F"/>
    <w:rsid w:val="00D95B64"/>
    <w:rsid w:val="00D96B74"/>
    <w:rsid w:val="00D97711"/>
    <w:rsid w:val="00D97A83"/>
    <w:rsid w:val="00DA0658"/>
    <w:rsid w:val="00DA172B"/>
    <w:rsid w:val="00DA17E4"/>
    <w:rsid w:val="00DA1BB3"/>
    <w:rsid w:val="00DA3B0A"/>
    <w:rsid w:val="00DA4249"/>
    <w:rsid w:val="00DA508C"/>
    <w:rsid w:val="00DA5156"/>
    <w:rsid w:val="00DA5583"/>
    <w:rsid w:val="00DA5778"/>
    <w:rsid w:val="00DA62D8"/>
    <w:rsid w:val="00DB0A29"/>
    <w:rsid w:val="00DB16E5"/>
    <w:rsid w:val="00DB1734"/>
    <w:rsid w:val="00DB1A15"/>
    <w:rsid w:val="00DB334D"/>
    <w:rsid w:val="00DB5E7F"/>
    <w:rsid w:val="00DB6FA1"/>
    <w:rsid w:val="00DB7B91"/>
    <w:rsid w:val="00DC00AD"/>
    <w:rsid w:val="00DC0417"/>
    <w:rsid w:val="00DC11CB"/>
    <w:rsid w:val="00DC1CCE"/>
    <w:rsid w:val="00DC1FA7"/>
    <w:rsid w:val="00DC5EC6"/>
    <w:rsid w:val="00DC68AC"/>
    <w:rsid w:val="00DC6B47"/>
    <w:rsid w:val="00DC782F"/>
    <w:rsid w:val="00DD0A9C"/>
    <w:rsid w:val="00DD0BCF"/>
    <w:rsid w:val="00DD0C01"/>
    <w:rsid w:val="00DD2338"/>
    <w:rsid w:val="00DD384C"/>
    <w:rsid w:val="00DD3A9A"/>
    <w:rsid w:val="00DD4559"/>
    <w:rsid w:val="00DD4842"/>
    <w:rsid w:val="00DD493A"/>
    <w:rsid w:val="00DD4CB2"/>
    <w:rsid w:val="00DD716A"/>
    <w:rsid w:val="00DD7B17"/>
    <w:rsid w:val="00DE00A5"/>
    <w:rsid w:val="00DE470C"/>
    <w:rsid w:val="00DE48C1"/>
    <w:rsid w:val="00DE4E61"/>
    <w:rsid w:val="00DE5897"/>
    <w:rsid w:val="00DE6F5E"/>
    <w:rsid w:val="00DF3298"/>
    <w:rsid w:val="00DF48CF"/>
    <w:rsid w:val="00DF493E"/>
    <w:rsid w:val="00DF58A4"/>
    <w:rsid w:val="00DF69F4"/>
    <w:rsid w:val="00DF72B2"/>
    <w:rsid w:val="00DF776B"/>
    <w:rsid w:val="00DF777B"/>
    <w:rsid w:val="00DF7B52"/>
    <w:rsid w:val="00E01212"/>
    <w:rsid w:val="00E01D5B"/>
    <w:rsid w:val="00E04813"/>
    <w:rsid w:val="00E04D92"/>
    <w:rsid w:val="00E06CA9"/>
    <w:rsid w:val="00E073A4"/>
    <w:rsid w:val="00E07D11"/>
    <w:rsid w:val="00E11016"/>
    <w:rsid w:val="00E12057"/>
    <w:rsid w:val="00E12ACB"/>
    <w:rsid w:val="00E12CAE"/>
    <w:rsid w:val="00E1314A"/>
    <w:rsid w:val="00E133C2"/>
    <w:rsid w:val="00E15C14"/>
    <w:rsid w:val="00E16B49"/>
    <w:rsid w:val="00E2147F"/>
    <w:rsid w:val="00E217D4"/>
    <w:rsid w:val="00E21E48"/>
    <w:rsid w:val="00E24036"/>
    <w:rsid w:val="00E252C7"/>
    <w:rsid w:val="00E262B2"/>
    <w:rsid w:val="00E310AD"/>
    <w:rsid w:val="00E32218"/>
    <w:rsid w:val="00E331C7"/>
    <w:rsid w:val="00E34362"/>
    <w:rsid w:val="00E34B4F"/>
    <w:rsid w:val="00E34F1B"/>
    <w:rsid w:val="00E35D78"/>
    <w:rsid w:val="00E3642A"/>
    <w:rsid w:val="00E36F0E"/>
    <w:rsid w:val="00E409FF"/>
    <w:rsid w:val="00E40DD9"/>
    <w:rsid w:val="00E43631"/>
    <w:rsid w:val="00E450EE"/>
    <w:rsid w:val="00E47A76"/>
    <w:rsid w:val="00E47BE4"/>
    <w:rsid w:val="00E47C2C"/>
    <w:rsid w:val="00E50D77"/>
    <w:rsid w:val="00E516A9"/>
    <w:rsid w:val="00E53263"/>
    <w:rsid w:val="00E53420"/>
    <w:rsid w:val="00E558A9"/>
    <w:rsid w:val="00E558B4"/>
    <w:rsid w:val="00E559A0"/>
    <w:rsid w:val="00E55D7F"/>
    <w:rsid w:val="00E56708"/>
    <w:rsid w:val="00E568BE"/>
    <w:rsid w:val="00E57509"/>
    <w:rsid w:val="00E61219"/>
    <w:rsid w:val="00E612F4"/>
    <w:rsid w:val="00E613B4"/>
    <w:rsid w:val="00E621C8"/>
    <w:rsid w:val="00E6439B"/>
    <w:rsid w:val="00E651C2"/>
    <w:rsid w:val="00E67DA3"/>
    <w:rsid w:val="00E67F3A"/>
    <w:rsid w:val="00E70155"/>
    <w:rsid w:val="00E70FBF"/>
    <w:rsid w:val="00E71C97"/>
    <w:rsid w:val="00E72D4E"/>
    <w:rsid w:val="00E737A7"/>
    <w:rsid w:val="00E73DBA"/>
    <w:rsid w:val="00E74F24"/>
    <w:rsid w:val="00E75BC4"/>
    <w:rsid w:val="00E7713C"/>
    <w:rsid w:val="00E808A8"/>
    <w:rsid w:val="00E814E6"/>
    <w:rsid w:val="00E81A80"/>
    <w:rsid w:val="00E82246"/>
    <w:rsid w:val="00E82E86"/>
    <w:rsid w:val="00E83039"/>
    <w:rsid w:val="00E83149"/>
    <w:rsid w:val="00E835F5"/>
    <w:rsid w:val="00E848A1"/>
    <w:rsid w:val="00E85BDA"/>
    <w:rsid w:val="00E90D7C"/>
    <w:rsid w:val="00E931D4"/>
    <w:rsid w:val="00E9717F"/>
    <w:rsid w:val="00E97A8A"/>
    <w:rsid w:val="00EA3C81"/>
    <w:rsid w:val="00EA632B"/>
    <w:rsid w:val="00EA6E6E"/>
    <w:rsid w:val="00EB17BB"/>
    <w:rsid w:val="00EB221A"/>
    <w:rsid w:val="00EB23C1"/>
    <w:rsid w:val="00EC024B"/>
    <w:rsid w:val="00EC0252"/>
    <w:rsid w:val="00EC028C"/>
    <w:rsid w:val="00EC0367"/>
    <w:rsid w:val="00EC05AB"/>
    <w:rsid w:val="00EC1EFB"/>
    <w:rsid w:val="00EC1F24"/>
    <w:rsid w:val="00EC2A7E"/>
    <w:rsid w:val="00EC2A98"/>
    <w:rsid w:val="00EC37C4"/>
    <w:rsid w:val="00EC39D7"/>
    <w:rsid w:val="00EC4518"/>
    <w:rsid w:val="00EC50FF"/>
    <w:rsid w:val="00EC5CB1"/>
    <w:rsid w:val="00EC61E0"/>
    <w:rsid w:val="00EC7E62"/>
    <w:rsid w:val="00EC7ECC"/>
    <w:rsid w:val="00ED0153"/>
    <w:rsid w:val="00ED016B"/>
    <w:rsid w:val="00ED24E0"/>
    <w:rsid w:val="00ED4D90"/>
    <w:rsid w:val="00ED5226"/>
    <w:rsid w:val="00ED59F2"/>
    <w:rsid w:val="00ED6068"/>
    <w:rsid w:val="00ED79E9"/>
    <w:rsid w:val="00EE069A"/>
    <w:rsid w:val="00EE0B9F"/>
    <w:rsid w:val="00EE120E"/>
    <w:rsid w:val="00EE269B"/>
    <w:rsid w:val="00EE454F"/>
    <w:rsid w:val="00EE4BC6"/>
    <w:rsid w:val="00EE4DC2"/>
    <w:rsid w:val="00EE5078"/>
    <w:rsid w:val="00EE6D32"/>
    <w:rsid w:val="00EE735A"/>
    <w:rsid w:val="00EF3237"/>
    <w:rsid w:val="00EF486F"/>
    <w:rsid w:val="00EF4F39"/>
    <w:rsid w:val="00EF50DE"/>
    <w:rsid w:val="00EF6187"/>
    <w:rsid w:val="00EF6570"/>
    <w:rsid w:val="00EF6EE1"/>
    <w:rsid w:val="00EF72FB"/>
    <w:rsid w:val="00EF7D5F"/>
    <w:rsid w:val="00F007AA"/>
    <w:rsid w:val="00F018DE"/>
    <w:rsid w:val="00F01DE3"/>
    <w:rsid w:val="00F02EE8"/>
    <w:rsid w:val="00F03947"/>
    <w:rsid w:val="00F0396A"/>
    <w:rsid w:val="00F05FCD"/>
    <w:rsid w:val="00F06243"/>
    <w:rsid w:val="00F06393"/>
    <w:rsid w:val="00F064D9"/>
    <w:rsid w:val="00F07814"/>
    <w:rsid w:val="00F078C6"/>
    <w:rsid w:val="00F102C0"/>
    <w:rsid w:val="00F110A0"/>
    <w:rsid w:val="00F11B10"/>
    <w:rsid w:val="00F11B32"/>
    <w:rsid w:val="00F122AE"/>
    <w:rsid w:val="00F12B55"/>
    <w:rsid w:val="00F12DB5"/>
    <w:rsid w:val="00F13D16"/>
    <w:rsid w:val="00F148E3"/>
    <w:rsid w:val="00F15EAC"/>
    <w:rsid w:val="00F16986"/>
    <w:rsid w:val="00F20054"/>
    <w:rsid w:val="00F21365"/>
    <w:rsid w:val="00F22A3B"/>
    <w:rsid w:val="00F23E92"/>
    <w:rsid w:val="00F24882"/>
    <w:rsid w:val="00F255CE"/>
    <w:rsid w:val="00F25C6A"/>
    <w:rsid w:val="00F2654C"/>
    <w:rsid w:val="00F27A6D"/>
    <w:rsid w:val="00F27CB1"/>
    <w:rsid w:val="00F318AD"/>
    <w:rsid w:val="00F31A2B"/>
    <w:rsid w:val="00F33907"/>
    <w:rsid w:val="00F343C1"/>
    <w:rsid w:val="00F35DC0"/>
    <w:rsid w:val="00F4055B"/>
    <w:rsid w:val="00F412B9"/>
    <w:rsid w:val="00F424FD"/>
    <w:rsid w:val="00F427D8"/>
    <w:rsid w:val="00F42CA7"/>
    <w:rsid w:val="00F435C3"/>
    <w:rsid w:val="00F43CE0"/>
    <w:rsid w:val="00F44F8A"/>
    <w:rsid w:val="00F4536B"/>
    <w:rsid w:val="00F466DD"/>
    <w:rsid w:val="00F47C8D"/>
    <w:rsid w:val="00F5096E"/>
    <w:rsid w:val="00F50BA2"/>
    <w:rsid w:val="00F5238D"/>
    <w:rsid w:val="00F5302A"/>
    <w:rsid w:val="00F5305A"/>
    <w:rsid w:val="00F53297"/>
    <w:rsid w:val="00F55032"/>
    <w:rsid w:val="00F572F0"/>
    <w:rsid w:val="00F57600"/>
    <w:rsid w:val="00F57B49"/>
    <w:rsid w:val="00F57D87"/>
    <w:rsid w:val="00F61246"/>
    <w:rsid w:val="00F6157F"/>
    <w:rsid w:val="00F62051"/>
    <w:rsid w:val="00F62537"/>
    <w:rsid w:val="00F643D1"/>
    <w:rsid w:val="00F6533F"/>
    <w:rsid w:val="00F71228"/>
    <w:rsid w:val="00F728EC"/>
    <w:rsid w:val="00F729C2"/>
    <w:rsid w:val="00F73046"/>
    <w:rsid w:val="00F736AB"/>
    <w:rsid w:val="00F736FA"/>
    <w:rsid w:val="00F743B3"/>
    <w:rsid w:val="00F7488A"/>
    <w:rsid w:val="00F7496C"/>
    <w:rsid w:val="00F75BDD"/>
    <w:rsid w:val="00F7763D"/>
    <w:rsid w:val="00F77AAE"/>
    <w:rsid w:val="00F8239F"/>
    <w:rsid w:val="00F826A8"/>
    <w:rsid w:val="00F82D23"/>
    <w:rsid w:val="00F83C31"/>
    <w:rsid w:val="00F83D4E"/>
    <w:rsid w:val="00F84069"/>
    <w:rsid w:val="00F846EF"/>
    <w:rsid w:val="00F849C8"/>
    <w:rsid w:val="00F85533"/>
    <w:rsid w:val="00F8594F"/>
    <w:rsid w:val="00F8680E"/>
    <w:rsid w:val="00F86D4C"/>
    <w:rsid w:val="00F86FF3"/>
    <w:rsid w:val="00F87691"/>
    <w:rsid w:val="00F87AB2"/>
    <w:rsid w:val="00F90626"/>
    <w:rsid w:val="00F90665"/>
    <w:rsid w:val="00F90669"/>
    <w:rsid w:val="00F916DB"/>
    <w:rsid w:val="00F9365E"/>
    <w:rsid w:val="00F939A5"/>
    <w:rsid w:val="00F94E32"/>
    <w:rsid w:val="00F95A61"/>
    <w:rsid w:val="00F95EBA"/>
    <w:rsid w:val="00F973D1"/>
    <w:rsid w:val="00F975C3"/>
    <w:rsid w:val="00FA06C5"/>
    <w:rsid w:val="00FA1AA2"/>
    <w:rsid w:val="00FA2581"/>
    <w:rsid w:val="00FA26BD"/>
    <w:rsid w:val="00FA32CA"/>
    <w:rsid w:val="00FA377B"/>
    <w:rsid w:val="00FA3A1E"/>
    <w:rsid w:val="00FA4BC3"/>
    <w:rsid w:val="00FA65E9"/>
    <w:rsid w:val="00FA7859"/>
    <w:rsid w:val="00FB025B"/>
    <w:rsid w:val="00FB1F2C"/>
    <w:rsid w:val="00FB2DA1"/>
    <w:rsid w:val="00FB34D4"/>
    <w:rsid w:val="00FB3B6C"/>
    <w:rsid w:val="00FB44DB"/>
    <w:rsid w:val="00FB4AA6"/>
    <w:rsid w:val="00FB4B39"/>
    <w:rsid w:val="00FB52FC"/>
    <w:rsid w:val="00FB76FA"/>
    <w:rsid w:val="00FB79BE"/>
    <w:rsid w:val="00FB7A3C"/>
    <w:rsid w:val="00FC0446"/>
    <w:rsid w:val="00FC0522"/>
    <w:rsid w:val="00FC072D"/>
    <w:rsid w:val="00FC07D0"/>
    <w:rsid w:val="00FC0D6D"/>
    <w:rsid w:val="00FC0DB6"/>
    <w:rsid w:val="00FC3F49"/>
    <w:rsid w:val="00FC4B4D"/>
    <w:rsid w:val="00FC5262"/>
    <w:rsid w:val="00FC5ABD"/>
    <w:rsid w:val="00FC73EF"/>
    <w:rsid w:val="00FC7A09"/>
    <w:rsid w:val="00FD18AE"/>
    <w:rsid w:val="00FD1EAF"/>
    <w:rsid w:val="00FD2AE2"/>
    <w:rsid w:val="00FD4ED9"/>
    <w:rsid w:val="00FD5076"/>
    <w:rsid w:val="00FD5998"/>
    <w:rsid w:val="00FD70D5"/>
    <w:rsid w:val="00FD7381"/>
    <w:rsid w:val="00FE07B8"/>
    <w:rsid w:val="00FE0EA5"/>
    <w:rsid w:val="00FE3061"/>
    <w:rsid w:val="00FE35DF"/>
    <w:rsid w:val="00FE3C8E"/>
    <w:rsid w:val="00FE3EA8"/>
    <w:rsid w:val="00FE60A6"/>
    <w:rsid w:val="00FE7934"/>
    <w:rsid w:val="00FE7DC0"/>
    <w:rsid w:val="00FE7F76"/>
    <w:rsid w:val="00FF153E"/>
    <w:rsid w:val="00FF15E7"/>
    <w:rsid w:val="00FF2827"/>
    <w:rsid w:val="00FF3292"/>
    <w:rsid w:val="00FF3309"/>
    <w:rsid w:val="00FF3A9F"/>
    <w:rsid w:val="00FF422C"/>
    <w:rsid w:val="00FF4E21"/>
    <w:rsid w:val="00FF6354"/>
    <w:rsid w:val="00FF6A71"/>
    <w:rsid w:val="00FF6E66"/>
    <w:rsid w:val="05482FE0"/>
    <w:rsid w:val="05FD8987"/>
    <w:rsid w:val="06EBE73F"/>
    <w:rsid w:val="093101DE"/>
    <w:rsid w:val="09897F78"/>
    <w:rsid w:val="0A435D7F"/>
    <w:rsid w:val="0E0837C8"/>
    <w:rsid w:val="0EEFD9CC"/>
    <w:rsid w:val="13DCA23A"/>
    <w:rsid w:val="1447985E"/>
    <w:rsid w:val="14E6AE39"/>
    <w:rsid w:val="19016550"/>
    <w:rsid w:val="1BA0AA25"/>
    <w:rsid w:val="20587DFF"/>
    <w:rsid w:val="2158FC45"/>
    <w:rsid w:val="23B9440B"/>
    <w:rsid w:val="27385792"/>
    <w:rsid w:val="29C96ED5"/>
    <w:rsid w:val="32F32DAD"/>
    <w:rsid w:val="377A1C24"/>
    <w:rsid w:val="3B75FED0"/>
    <w:rsid w:val="3B9E5324"/>
    <w:rsid w:val="3EF6C415"/>
    <w:rsid w:val="422E65EB"/>
    <w:rsid w:val="4279C3EF"/>
    <w:rsid w:val="431C6009"/>
    <w:rsid w:val="43928DD2"/>
    <w:rsid w:val="444802CA"/>
    <w:rsid w:val="47FD6A74"/>
    <w:rsid w:val="536DF994"/>
    <w:rsid w:val="53B633ED"/>
    <w:rsid w:val="550A5008"/>
    <w:rsid w:val="553BAA17"/>
    <w:rsid w:val="57566B26"/>
    <w:rsid w:val="595559BA"/>
    <w:rsid w:val="5DC1C8D7"/>
    <w:rsid w:val="5DE71810"/>
    <w:rsid w:val="5FF99E52"/>
    <w:rsid w:val="62EE1B8C"/>
    <w:rsid w:val="67B02EC7"/>
    <w:rsid w:val="682516C6"/>
    <w:rsid w:val="6851A3AA"/>
    <w:rsid w:val="6AE4B91D"/>
    <w:rsid w:val="6BAA5DF1"/>
    <w:rsid w:val="6D8B61E5"/>
    <w:rsid w:val="6DBD17E4"/>
    <w:rsid w:val="6E90A55B"/>
    <w:rsid w:val="6F6E481A"/>
    <w:rsid w:val="7124536F"/>
    <w:rsid w:val="731362C7"/>
    <w:rsid w:val="73E3D0E3"/>
    <w:rsid w:val="75822BC6"/>
    <w:rsid w:val="762A6B8E"/>
    <w:rsid w:val="77FF9A9B"/>
    <w:rsid w:val="7B6014FE"/>
    <w:rsid w:val="7B6F2F18"/>
    <w:rsid w:val="7C9017B6"/>
    <w:rsid w:val="7D0146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1CBC39"/>
  <w15:docId w15:val="{312FFB08-6DD4-4895-AC7E-6E0638CED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44831"/>
    <w:pPr>
      <w:spacing w:before="240" w:after="120" w:line="360" w:lineRule="auto"/>
      <w:jc w:val="both"/>
    </w:pPr>
    <w:rPr>
      <w:rFonts w:asciiTheme="minorHAnsi" w:hAnsiTheme="minorHAnsi" w:cs="Arial"/>
      <w:sz w:val="24"/>
      <w:szCs w:val="24"/>
    </w:rPr>
  </w:style>
  <w:style w:type="paragraph" w:styleId="Heading1">
    <w:name w:val="heading 1"/>
    <w:basedOn w:val="Normal"/>
    <w:next w:val="Normal"/>
    <w:link w:val="Heading1Char"/>
    <w:uiPriority w:val="9"/>
    <w:qFormat/>
    <w:rsid w:val="004070FD"/>
    <w:pPr>
      <w:keepNext/>
      <w:pageBreakBefore/>
      <w:numPr>
        <w:numId w:val="1"/>
      </w:numPr>
      <w:tabs>
        <w:tab w:val="clear" w:pos="858"/>
      </w:tabs>
      <w:spacing w:after="60"/>
      <w:ind w:left="567" w:hanging="567"/>
      <w:jc w:val="left"/>
      <w:outlineLvl w:val="0"/>
    </w:pPr>
    <w:rPr>
      <w:rFonts w:ascii="Arial" w:hAnsi="Arial"/>
      <w:b/>
      <w:bCs/>
      <w:kern w:val="32"/>
      <w:sz w:val="32"/>
      <w:szCs w:val="32"/>
    </w:rPr>
  </w:style>
  <w:style w:type="paragraph" w:styleId="Heading2">
    <w:name w:val="heading 2"/>
    <w:basedOn w:val="Normal"/>
    <w:next w:val="Normal"/>
    <w:link w:val="Heading2Char"/>
    <w:uiPriority w:val="9"/>
    <w:qFormat/>
    <w:rsid w:val="000C21C4"/>
    <w:pPr>
      <w:keepNext/>
      <w:numPr>
        <w:ilvl w:val="1"/>
        <w:numId w:val="1"/>
      </w:numPr>
      <w:spacing w:after="60"/>
      <w:outlineLvl w:val="1"/>
    </w:pPr>
    <w:rPr>
      <w:b/>
      <w:bCs/>
      <w:i/>
      <w:iCs/>
      <w:sz w:val="28"/>
      <w:szCs w:val="28"/>
    </w:rPr>
  </w:style>
  <w:style w:type="paragraph" w:styleId="Heading3">
    <w:name w:val="heading 3"/>
    <w:basedOn w:val="Normal"/>
    <w:next w:val="Normal"/>
    <w:link w:val="Heading3Char"/>
    <w:qFormat/>
    <w:rsid w:val="000C21C4"/>
    <w:pPr>
      <w:keepNext/>
      <w:numPr>
        <w:ilvl w:val="2"/>
        <w:numId w:val="1"/>
      </w:numPr>
      <w:spacing w:after="60"/>
      <w:outlineLvl w:val="2"/>
    </w:pPr>
    <w:rPr>
      <w:b/>
      <w:bCs/>
      <w:sz w:val="26"/>
      <w:szCs w:val="26"/>
    </w:rPr>
  </w:style>
  <w:style w:type="paragraph" w:styleId="Heading4">
    <w:name w:val="heading 4"/>
    <w:basedOn w:val="Normal"/>
    <w:next w:val="Normal"/>
    <w:link w:val="Heading4Char"/>
    <w:qFormat/>
    <w:rsid w:val="000C21C4"/>
    <w:pPr>
      <w:keepNext/>
      <w:numPr>
        <w:ilvl w:val="3"/>
        <w:numId w:val="1"/>
      </w:numPr>
      <w:spacing w:after="60"/>
      <w:outlineLvl w:val="3"/>
    </w:pPr>
    <w:rPr>
      <w:b/>
      <w:bCs/>
      <w:sz w:val="28"/>
      <w:szCs w:val="28"/>
    </w:rPr>
  </w:style>
  <w:style w:type="paragraph" w:styleId="Heading5">
    <w:name w:val="heading 5"/>
    <w:basedOn w:val="Normal"/>
    <w:next w:val="Normal"/>
    <w:link w:val="Heading5Char"/>
    <w:qFormat/>
    <w:rsid w:val="000C21C4"/>
    <w:pPr>
      <w:numPr>
        <w:ilvl w:val="4"/>
        <w:numId w:val="1"/>
      </w:numPr>
      <w:spacing w:after="60"/>
      <w:outlineLvl w:val="4"/>
    </w:pPr>
    <w:rPr>
      <w:b/>
      <w:bCs/>
      <w:i/>
      <w:iCs/>
      <w:sz w:val="26"/>
      <w:szCs w:val="26"/>
    </w:rPr>
  </w:style>
  <w:style w:type="paragraph" w:styleId="Heading6">
    <w:name w:val="heading 6"/>
    <w:aliases w:val="APPENDIX"/>
    <w:basedOn w:val="Normal"/>
    <w:next w:val="Normal"/>
    <w:link w:val="Heading6Char"/>
    <w:qFormat/>
    <w:rsid w:val="00462168"/>
    <w:pPr>
      <w:numPr>
        <w:numId w:val="93"/>
      </w:numPr>
      <w:spacing w:after="60"/>
      <w:ind w:left="284" w:hanging="284"/>
      <w:outlineLvl w:val="5"/>
    </w:pPr>
    <w:rPr>
      <w:b/>
      <w:bCs/>
      <w:sz w:val="32"/>
      <w:szCs w:val="22"/>
    </w:rPr>
  </w:style>
  <w:style w:type="paragraph" w:styleId="Heading7">
    <w:name w:val="heading 7"/>
    <w:basedOn w:val="Normal"/>
    <w:next w:val="Normal"/>
    <w:link w:val="Heading7Char"/>
    <w:qFormat/>
    <w:rsid w:val="002D3F6B"/>
    <w:pPr>
      <w:numPr>
        <w:ilvl w:val="6"/>
        <w:numId w:val="1"/>
      </w:numPr>
      <w:spacing w:after="60"/>
      <w:outlineLvl w:val="6"/>
    </w:pPr>
  </w:style>
  <w:style w:type="paragraph" w:styleId="Heading8">
    <w:name w:val="heading 8"/>
    <w:basedOn w:val="Normal"/>
    <w:next w:val="Normal"/>
    <w:link w:val="Heading8Char"/>
    <w:qFormat/>
    <w:rsid w:val="00EF6EE1"/>
    <w:pPr>
      <w:outlineLvl w:val="7"/>
    </w:pPr>
    <w:rPr>
      <w:b/>
    </w:rPr>
  </w:style>
  <w:style w:type="paragraph" w:styleId="Heading9">
    <w:name w:val="heading 9"/>
    <w:basedOn w:val="Normal"/>
    <w:next w:val="Normal"/>
    <w:link w:val="Heading9Char"/>
    <w:qFormat/>
    <w:rsid w:val="000C21C4"/>
    <w:pPr>
      <w:numPr>
        <w:ilvl w:val="8"/>
        <w:numId w:val="1"/>
      </w:numPr>
      <w:spacing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0FD"/>
    <w:rPr>
      <w:rFonts w:ascii="Arial" w:hAnsi="Arial" w:cs="Arial"/>
      <w:b/>
      <w:bCs/>
      <w:kern w:val="32"/>
      <w:sz w:val="32"/>
      <w:szCs w:val="32"/>
    </w:rPr>
  </w:style>
  <w:style w:type="character" w:customStyle="1" w:styleId="Heading2Char">
    <w:name w:val="Heading 2 Char"/>
    <w:basedOn w:val="DefaultParagraphFont"/>
    <w:link w:val="Heading2"/>
    <w:uiPriority w:val="9"/>
    <w:rsid w:val="00E34F1B"/>
    <w:rPr>
      <w:rFonts w:asciiTheme="minorHAnsi" w:hAnsiTheme="minorHAnsi" w:cs="Arial"/>
      <w:b/>
      <w:bCs/>
      <w:i/>
      <w:iCs/>
      <w:sz w:val="28"/>
      <w:szCs w:val="28"/>
    </w:rPr>
  </w:style>
  <w:style w:type="character" w:customStyle="1" w:styleId="Heading3Char">
    <w:name w:val="Heading 3 Char"/>
    <w:basedOn w:val="DefaultParagraphFont"/>
    <w:link w:val="Heading3"/>
    <w:rsid w:val="00CF3710"/>
    <w:rPr>
      <w:rFonts w:asciiTheme="minorHAnsi" w:hAnsiTheme="minorHAnsi" w:cs="Arial"/>
      <w:b/>
      <w:bCs/>
      <w:sz w:val="26"/>
      <w:szCs w:val="26"/>
    </w:rPr>
  </w:style>
  <w:style w:type="character" w:customStyle="1" w:styleId="Heading4Char">
    <w:name w:val="Heading 4 Char"/>
    <w:basedOn w:val="DefaultParagraphFont"/>
    <w:link w:val="Heading4"/>
    <w:rsid w:val="000E46EE"/>
    <w:rPr>
      <w:rFonts w:asciiTheme="minorHAnsi" w:hAnsiTheme="minorHAnsi" w:cs="Arial"/>
      <w:b/>
      <w:bCs/>
      <w:sz w:val="28"/>
      <w:szCs w:val="28"/>
    </w:rPr>
  </w:style>
  <w:style w:type="character" w:customStyle="1" w:styleId="Heading5Char">
    <w:name w:val="Heading 5 Char"/>
    <w:basedOn w:val="DefaultParagraphFont"/>
    <w:link w:val="Heading5"/>
    <w:rsid w:val="000E46EE"/>
    <w:rPr>
      <w:rFonts w:asciiTheme="minorHAnsi" w:hAnsiTheme="minorHAnsi" w:cs="Arial"/>
      <w:b/>
      <w:bCs/>
      <w:i/>
      <w:iCs/>
      <w:sz w:val="26"/>
      <w:szCs w:val="26"/>
    </w:rPr>
  </w:style>
  <w:style w:type="character" w:customStyle="1" w:styleId="Heading6Char">
    <w:name w:val="Heading 6 Char"/>
    <w:aliases w:val="APPENDIX Char"/>
    <w:basedOn w:val="DefaultParagraphFont"/>
    <w:link w:val="Heading6"/>
    <w:rsid w:val="00462168"/>
    <w:rPr>
      <w:rFonts w:asciiTheme="minorHAnsi" w:hAnsiTheme="minorHAnsi" w:cs="Arial"/>
      <w:b/>
      <w:bCs/>
      <w:sz w:val="32"/>
      <w:szCs w:val="22"/>
    </w:rPr>
  </w:style>
  <w:style w:type="character" w:customStyle="1" w:styleId="Heading7Char">
    <w:name w:val="Heading 7 Char"/>
    <w:basedOn w:val="DefaultParagraphFont"/>
    <w:link w:val="Heading7"/>
    <w:rsid w:val="000E46EE"/>
    <w:rPr>
      <w:rFonts w:asciiTheme="minorHAnsi" w:hAnsiTheme="minorHAnsi" w:cs="Arial"/>
      <w:sz w:val="24"/>
      <w:szCs w:val="24"/>
    </w:rPr>
  </w:style>
  <w:style w:type="character" w:customStyle="1" w:styleId="Heading8Char">
    <w:name w:val="Heading 8 Char"/>
    <w:basedOn w:val="DefaultParagraphFont"/>
    <w:link w:val="Heading8"/>
    <w:rsid w:val="00EF6EE1"/>
    <w:rPr>
      <w:rFonts w:asciiTheme="minorHAnsi" w:hAnsiTheme="minorHAnsi" w:cs="Arial"/>
      <w:b/>
      <w:sz w:val="24"/>
      <w:szCs w:val="24"/>
    </w:rPr>
  </w:style>
  <w:style w:type="character" w:customStyle="1" w:styleId="Heading9Char">
    <w:name w:val="Heading 9 Char"/>
    <w:basedOn w:val="DefaultParagraphFont"/>
    <w:link w:val="Heading9"/>
    <w:rsid w:val="000E46EE"/>
    <w:rPr>
      <w:rFonts w:asciiTheme="minorHAnsi" w:hAnsiTheme="minorHAnsi" w:cs="Arial"/>
      <w:sz w:val="22"/>
      <w:szCs w:val="22"/>
    </w:rPr>
  </w:style>
  <w:style w:type="paragraph" w:styleId="BalloonText">
    <w:name w:val="Balloon Text"/>
    <w:basedOn w:val="Normal"/>
    <w:link w:val="BalloonTextChar"/>
    <w:semiHidden/>
    <w:rsid w:val="00B75FAB"/>
    <w:rPr>
      <w:rFonts w:ascii="Tahoma" w:hAnsi="Tahoma" w:cs="Tahoma"/>
      <w:sz w:val="16"/>
      <w:szCs w:val="16"/>
    </w:rPr>
  </w:style>
  <w:style w:type="character" w:customStyle="1" w:styleId="BalloonTextChar">
    <w:name w:val="Balloon Text Char"/>
    <w:basedOn w:val="DefaultParagraphFont"/>
    <w:link w:val="BalloonText"/>
    <w:semiHidden/>
    <w:rsid w:val="000E46EE"/>
    <w:rPr>
      <w:rFonts w:ascii="Tahoma" w:hAnsi="Tahoma" w:cs="Tahoma"/>
      <w:sz w:val="16"/>
      <w:szCs w:val="16"/>
    </w:rPr>
  </w:style>
  <w:style w:type="table" w:styleId="TableGrid">
    <w:name w:val="Table Grid"/>
    <w:basedOn w:val="TableNormal"/>
    <w:uiPriority w:val="39"/>
    <w:rsid w:val="00DB17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qFormat/>
    <w:rsid w:val="00DB1734"/>
    <w:rPr>
      <w:i/>
      <w:iCs/>
    </w:rPr>
  </w:style>
  <w:style w:type="paragraph" w:styleId="Header">
    <w:name w:val="header"/>
    <w:basedOn w:val="Normal"/>
    <w:link w:val="HeaderChar"/>
    <w:uiPriority w:val="99"/>
    <w:rsid w:val="0057206A"/>
    <w:pPr>
      <w:tabs>
        <w:tab w:val="center" w:pos="4153"/>
        <w:tab w:val="right" w:pos="8306"/>
      </w:tabs>
    </w:pPr>
  </w:style>
  <w:style w:type="character" w:customStyle="1" w:styleId="HeaderChar">
    <w:name w:val="Header Char"/>
    <w:basedOn w:val="DefaultParagraphFont"/>
    <w:link w:val="Header"/>
    <w:uiPriority w:val="99"/>
    <w:rsid w:val="00E34F1B"/>
    <w:rPr>
      <w:rFonts w:asciiTheme="minorHAnsi" w:hAnsiTheme="minorHAnsi" w:cs="Arial"/>
      <w:sz w:val="24"/>
      <w:szCs w:val="24"/>
    </w:rPr>
  </w:style>
  <w:style w:type="paragraph" w:styleId="BodyText">
    <w:name w:val="Body Text"/>
    <w:basedOn w:val="Normal"/>
    <w:link w:val="BodyTextChar"/>
    <w:rsid w:val="0057206A"/>
    <w:rPr>
      <w:sz w:val="44"/>
      <w:szCs w:val="20"/>
    </w:rPr>
  </w:style>
  <w:style w:type="character" w:customStyle="1" w:styleId="BodyTextChar">
    <w:name w:val="Body Text Char"/>
    <w:basedOn w:val="DefaultParagraphFont"/>
    <w:link w:val="BodyText"/>
    <w:rsid w:val="000E46EE"/>
    <w:rPr>
      <w:rFonts w:asciiTheme="minorHAnsi" w:hAnsiTheme="minorHAnsi" w:cs="Arial"/>
      <w:sz w:val="44"/>
    </w:rPr>
  </w:style>
  <w:style w:type="character" w:styleId="Hyperlink">
    <w:name w:val="Hyperlink"/>
    <w:uiPriority w:val="99"/>
    <w:rsid w:val="0057206A"/>
    <w:rPr>
      <w:color w:val="0000FF"/>
      <w:u w:val="single"/>
    </w:rPr>
  </w:style>
  <w:style w:type="paragraph" w:styleId="Footer">
    <w:name w:val="footer"/>
    <w:basedOn w:val="Normal"/>
    <w:link w:val="FooterChar"/>
    <w:uiPriority w:val="99"/>
    <w:rsid w:val="00B0399B"/>
    <w:pPr>
      <w:tabs>
        <w:tab w:val="center" w:pos="4513"/>
        <w:tab w:val="right" w:pos="9026"/>
      </w:tabs>
    </w:pPr>
  </w:style>
  <w:style w:type="character" w:customStyle="1" w:styleId="FooterChar">
    <w:name w:val="Footer Char"/>
    <w:basedOn w:val="DefaultParagraphFont"/>
    <w:link w:val="Footer"/>
    <w:uiPriority w:val="99"/>
    <w:rsid w:val="00B0399B"/>
    <w:rPr>
      <w:sz w:val="24"/>
      <w:szCs w:val="24"/>
    </w:rPr>
  </w:style>
  <w:style w:type="paragraph" w:styleId="ListParagraph">
    <w:name w:val="List Paragraph"/>
    <w:basedOn w:val="Normal"/>
    <w:uiPriority w:val="34"/>
    <w:qFormat/>
    <w:rsid w:val="00066AA5"/>
    <w:pPr>
      <w:ind w:left="720"/>
      <w:contextualSpacing/>
    </w:pPr>
  </w:style>
  <w:style w:type="character" w:styleId="BookTitle">
    <w:name w:val="Book Title"/>
    <w:basedOn w:val="DefaultParagraphFont"/>
    <w:uiPriority w:val="33"/>
    <w:qFormat/>
    <w:rsid w:val="00066AA5"/>
    <w:rPr>
      <w:b/>
      <w:bCs/>
      <w:i/>
      <w:iCs/>
      <w:spacing w:val="5"/>
    </w:rPr>
  </w:style>
  <w:style w:type="paragraph" w:styleId="TOCHeading">
    <w:name w:val="TOC Heading"/>
    <w:basedOn w:val="Heading1"/>
    <w:next w:val="Normal"/>
    <w:uiPriority w:val="39"/>
    <w:unhideWhenUsed/>
    <w:qFormat/>
    <w:rsid w:val="00066AA5"/>
    <w:pPr>
      <w:keepLines/>
      <w:numPr>
        <w:numId w:val="0"/>
      </w:numPr>
      <w:spacing w:after="0" w:line="259" w:lineRule="auto"/>
      <w:outlineLvl w:val="9"/>
    </w:pPr>
    <w:rPr>
      <w:rFonts w:asciiTheme="majorHAnsi" w:eastAsiaTheme="majorEastAsia" w:hAnsiTheme="majorHAnsi" w:cstheme="majorBidi"/>
      <w:b w:val="0"/>
      <w:bCs w:val="0"/>
      <w:color w:val="2E74B5" w:themeColor="accent1" w:themeShade="BF"/>
      <w:kern w:val="0"/>
      <w:lang w:val="en-US" w:eastAsia="en-US"/>
    </w:rPr>
  </w:style>
  <w:style w:type="paragraph" w:styleId="TOC1">
    <w:name w:val="toc 1"/>
    <w:basedOn w:val="Normal"/>
    <w:next w:val="Normal"/>
    <w:autoRedefine/>
    <w:uiPriority w:val="39"/>
    <w:rsid w:val="008A237A"/>
    <w:pPr>
      <w:tabs>
        <w:tab w:val="left" w:pos="482"/>
        <w:tab w:val="right" w:leader="dot" w:pos="8777"/>
      </w:tabs>
      <w:spacing w:after="100" w:line="240" w:lineRule="auto"/>
      <w:pPrChange w:id="0" w:author="pete jones" w:date="2022-03-17T09:55:00Z">
        <w:pPr>
          <w:spacing w:before="240" w:after="100"/>
          <w:jc w:val="both"/>
        </w:pPr>
      </w:pPrChange>
    </w:pPr>
    <w:rPr>
      <w:rPrChange w:id="0" w:author="pete jones" w:date="2022-03-17T09:55:00Z">
        <w:rPr>
          <w:rFonts w:asciiTheme="minorHAnsi" w:hAnsiTheme="minorHAnsi" w:cs="Arial"/>
          <w:sz w:val="24"/>
          <w:szCs w:val="24"/>
          <w:lang w:val="en-GB" w:eastAsia="en-GB" w:bidi="ar-SA"/>
        </w:rPr>
      </w:rPrChange>
    </w:rPr>
  </w:style>
  <w:style w:type="paragraph" w:styleId="TOC2">
    <w:name w:val="toc 2"/>
    <w:basedOn w:val="Normal"/>
    <w:next w:val="Normal"/>
    <w:autoRedefine/>
    <w:uiPriority w:val="39"/>
    <w:rsid w:val="008A237A"/>
    <w:pPr>
      <w:tabs>
        <w:tab w:val="left" w:pos="960"/>
        <w:tab w:val="right" w:leader="dot" w:pos="8777"/>
      </w:tabs>
      <w:spacing w:after="100"/>
      <w:ind w:left="240"/>
      <w:pPrChange w:id="1" w:author="pete jones" w:date="2022-03-17T09:56:00Z">
        <w:pPr>
          <w:tabs>
            <w:tab w:val="left" w:pos="960"/>
            <w:tab w:val="right" w:leader="dot" w:pos="8777"/>
          </w:tabs>
          <w:spacing w:before="240" w:after="100" w:line="360" w:lineRule="auto"/>
          <w:ind w:left="240"/>
          <w:jc w:val="both"/>
        </w:pPr>
      </w:pPrChange>
    </w:pPr>
    <w:rPr>
      <w:rPrChange w:id="1" w:author="pete jones" w:date="2022-03-17T09:56:00Z">
        <w:rPr>
          <w:rFonts w:asciiTheme="minorHAnsi" w:hAnsiTheme="minorHAnsi" w:cs="Arial"/>
          <w:sz w:val="24"/>
          <w:szCs w:val="24"/>
          <w:lang w:val="en-GB" w:eastAsia="en-GB" w:bidi="ar-SA"/>
        </w:rPr>
      </w:rPrChange>
    </w:rPr>
  </w:style>
  <w:style w:type="paragraph" w:styleId="TOC3">
    <w:name w:val="toc 3"/>
    <w:basedOn w:val="Normal"/>
    <w:next w:val="Normal"/>
    <w:autoRedefine/>
    <w:uiPriority w:val="39"/>
    <w:rsid w:val="008A237A"/>
    <w:pPr>
      <w:tabs>
        <w:tab w:val="left" w:pos="1200"/>
        <w:tab w:val="left" w:pos="1440"/>
        <w:tab w:val="right" w:leader="dot" w:pos="8778"/>
      </w:tabs>
      <w:spacing w:after="100" w:line="240" w:lineRule="auto"/>
      <w:ind w:left="482"/>
      <w:pPrChange w:id="2" w:author="pete jones" w:date="2022-03-17T09:56:00Z">
        <w:pPr>
          <w:tabs>
            <w:tab w:val="left" w:pos="1200"/>
            <w:tab w:val="right" w:leader="dot" w:pos="8778"/>
          </w:tabs>
          <w:spacing w:before="240" w:after="100"/>
          <w:ind w:left="482"/>
          <w:jc w:val="both"/>
        </w:pPr>
      </w:pPrChange>
    </w:pPr>
    <w:rPr>
      <w:rPrChange w:id="2" w:author="pete jones" w:date="2022-03-17T09:56:00Z">
        <w:rPr>
          <w:rFonts w:asciiTheme="minorHAnsi" w:hAnsiTheme="minorHAnsi" w:cs="Arial"/>
          <w:sz w:val="24"/>
          <w:szCs w:val="24"/>
          <w:lang w:val="en-GB" w:eastAsia="en-GB" w:bidi="ar-SA"/>
        </w:rPr>
      </w:rPrChange>
    </w:rPr>
  </w:style>
  <w:style w:type="paragraph" w:styleId="NoSpacing">
    <w:name w:val="No Spacing"/>
    <w:link w:val="NoSpacingChar"/>
    <w:uiPriority w:val="1"/>
    <w:qFormat/>
    <w:rsid w:val="000C4C6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0C4C69"/>
    <w:rPr>
      <w:rFonts w:asciiTheme="minorHAnsi" w:eastAsiaTheme="minorEastAsia" w:hAnsiTheme="minorHAnsi" w:cstheme="minorBidi"/>
      <w:sz w:val="22"/>
      <w:szCs w:val="22"/>
      <w:lang w:val="en-US" w:eastAsia="en-US"/>
    </w:rPr>
  </w:style>
  <w:style w:type="character" w:styleId="PlaceholderText">
    <w:name w:val="Placeholder Text"/>
    <w:basedOn w:val="DefaultParagraphFont"/>
    <w:uiPriority w:val="99"/>
    <w:semiHidden/>
    <w:rsid w:val="007D57A2"/>
    <w:rPr>
      <w:color w:val="808080"/>
    </w:rPr>
  </w:style>
  <w:style w:type="paragraph" w:styleId="TOC4">
    <w:name w:val="toc 4"/>
    <w:basedOn w:val="Normal"/>
    <w:next w:val="Normal"/>
    <w:autoRedefine/>
    <w:uiPriority w:val="39"/>
    <w:rsid w:val="00C40C21"/>
    <w:pPr>
      <w:spacing w:after="100"/>
      <w:ind w:left="720"/>
    </w:pPr>
  </w:style>
  <w:style w:type="paragraph" w:styleId="TOC5">
    <w:name w:val="toc 5"/>
    <w:basedOn w:val="Normal"/>
    <w:next w:val="Normal"/>
    <w:autoRedefine/>
    <w:uiPriority w:val="39"/>
    <w:rsid w:val="00C40C21"/>
    <w:pPr>
      <w:spacing w:after="100"/>
      <w:ind w:left="960"/>
    </w:pPr>
  </w:style>
  <w:style w:type="paragraph" w:styleId="TOC6">
    <w:name w:val="toc 6"/>
    <w:basedOn w:val="Normal"/>
    <w:next w:val="Normal"/>
    <w:autoRedefine/>
    <w:uiPriority w:val="39"/>
    <w:rsid w:val="00C40C21"/>
    <w:pPr>
      <w:spacing w:after="100"/>
      <w:ind w:left="1200"/>
    </w:pPr>
  </w:style>
  <w:style w:type="paragraph" w:styleId="TOC7">
    <w:name w:val="toc 7"/>
    <w:basedOn w:val="Normal"/>
    <w:next w:val="Normal"/>
    <w:autoRedefine/>
    <w:uiPriority w:val="39"/>
    <w:rsid w:val="00C40C21"/>
    <w:pPr>
      <w:spacing w:after="100"/>
      <w:ind w:left="1440"/>
    </w:pPr>
  </w:style>
  <w:style w:type="paragraph" w:styleId="TOC9">
    <w:name w:val="toc 9"/>
    <w:basedOn w:val="Normal"/>
    <w:next w:val="Normal"/>
    <w:autoRedefine/>
    <w:uiPriority w:val="39"/>
    <w:rsid w:val="00C40C21"/>
    <w:pPr>
      <w:spacing w:after="100"/>
      <w:ind w:left="1920"/>
    </w:pPr>
  </w:style>
  <w:style w:type="paragraph" w:styleId="Caption">
    <w:name w:val="caption"/>
    <w:basedOn w:val="Normal"/>
    <w:next w:val="Normal"/>
    <w:uiPriority w:val="35"/>
    <w:unhideWhenUsed/>
    <w:qFormat/>
    <w:rsid w:val="00D60DB1"/>
    <w:pPr>
      <w:spacing w:before="0" w:after="200" w:line="240" w:lineRule="auto"/>
      <w:jc w:val="center"/>
    </w:pPr>
    <w:rPr>
      <w:i/>
      <w:iCs/>
      <w:color w:val="44546A" w:themeColor="text2"/>
      <w:sz w:val="18"/>
      <w:szCs w:val="18"/>
    </w:rPr>
  </w:style>
  <w:style w:type="character" w:styleId="FollowedHyperlink">
    <w:name w:val="FollowedHyperlink"/>
    <w:basedOn w:val="DefaultParagraphFont"/>
    <w:uiPriority w:val="99"/>
    <w:semiHidden/>
    <w:unhideWhenUsed/>
    <w:rsid w:val="00E50D77"/>
    <w:rPr>
      <w:color w:val="954F72" w:themeColor="followedHyperlink"/>
      <w:u w:val="single"/>
    </w:rPr>
  </w:style>
  <w:style w:type="paragraph" w:styleId="NormalWeb">
    <w:name w:val="Normal (Web)"/>
    <w:basedOn w:val="Normal"/>
    <w:uiPriority w:val="99"/>
    <w:semiHidden/>
    <w:unhideWhenUsed/>
    <w:rsid w:val="00C07B25"/>
    <w:pPr>
      <w:spacing w:before="100" w:beforeAutospacing="1" w:after="100" w:afterAutospacing="1" w:line="240" w:lineRule="auto"/>
      <w:jc w:val="left"/>
    </w:pPr>
    <w:rPr>
      <w:rFonts w:ascii="Times New Roman" w:hAnsi="Times New Roman" w:cs="Times New Roman"/>
    </w:rPr>
  </w:style>
  <w:style w:type="paragraph" w:styleId="Subtitle">
    <w:name w:val="Subtitle"/>
    <w:basedOn w:val="Normal"/>
    <w:next w:val="Normal"/>
    <w:link w:val="SubtitleChar"/>
    <w:qFormat/>
    <w:rsid w:val="00017422"/>
    <w:pPr>
      <w:numPr>
        <w:ilvl w:val="1"/>
      </w:numPr>
      <w:spacing w:after="160"/>
    </w:pPr>
    <w:rPr>
      <w:rFonts w:eastAsiaTheme="minorEastAsia" w:cstheme="minorBidi"/>
      <w:color w:val="5A5A5A" w:themeColor="text1" w:themeTint="A5"/>
      <w:spacing w:val="15"/>
      <w:sz w:val="22"/>
      <w:szCs w:val="22"/>
    </w:rPr>
  </w:style>
  <w:style w:type="character" w:customStyle="1" w:styleId="SubtitleChar">
    <w:name w:val="Subtitle Char"/>
    <w:basedOn w:val="DefaultParagraphFont"/>
    <w:link w:val="Subtitle"/>
    <w:rsid w:val="00017422"/>
    <w:rPr>
      <w:rFonts w:asciiTheme="minorHAnsi" w:eastAsiaTheme="minorEastAsia" w:hAnsiTheme="minorHAnsi" w:cstheme="minorBidi"/>
      <w:color w:val="5A5A5A" w:themeColor="text1" w:themeTint="A5"/>
      <w:spacing w:val="15"/>
      <w:sz w:val="22"/>
      <w:szCs w:val="22"/>
    </w:rPr>
  </w:style>
  <w:style w:type="paragraph" w:styleId="Title">
    <w:name w:val="Title"/>
    <w:basedOn w:val="Normal"/>
    <w:next w:val="Normal"/>
    <w:link w:val="TitleChar"/>
    <w:qFormat/>
    <w:rsid w:val="00133775"/>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133775"/>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527862"/>
    <w:pPr>
      <w:spacing w:after="0"/>
    </w:pPr>
  </w:style>
  <w:style w:type="character" w:styleId="IntenseEmphasis">
    <w:name w:val="Intense Emphasis"/>
    <w:basedOn w:val="DefaultParagraphFont"/>
    <w:uiPriority w:val="21"/>
    <w:qFormat/>
    <w:rsid w:val="009E29D7"/>
    <w:rPr>
      <w:i/>
      <w:iCs/>
      <w:color w:val="5B9BD5" w:themeColor="accent1"/>
    </w:rPr>
  </w:style>
  <w:style w:type="paragraph" w:styleId="Revision">
    <w:name w:val="Revision"/>
    <w:hidden/>
    <w:uiPriority w:val="99"/>
    <w:semiHidden/>
    <w:rsid w:val="009B2757"/>
    <w:rPr>
      <w:rFonts w:asciiTheme="minorHAnsi" w:hAnsiTheme="minorHAnsi" w:cs="Arial"/>
      <w:sz w:val="24"/>
      <w:szCs w:val="24"/>
    </w:rPr>
  </w:style>
  <w:style w:type="character" w:customStyle="1" w:styleId="FooterChar1">
    <w:name w:val="Footer Char1"/>
    <w:basedOn w:val="DefaultParagraphFont"/>
    <w:uiPriority w:val="99"/>
    <w:rsid w:val="00E34F1B"/>
    <w:rPr>
      <w:rFonts w:eastAsia="Times New Roman" w:cs="Arial"/>
      <w:sz w:val="24"/>
      <w:szCs w:val="24"/>
      <w:lang w:eastAsia="en-GB"/>
    </w:rPr>
  </w:style>
  <w:style w:type="character" w:customStyle="1" w:styleId="TitleChar1">
    <w:name w:val="Title Char1"/>
    <w:basedOn w:val="DefaultParagraphFont"/>
    <w:rsid w:val="00E34F1B"/>
    <w:rPr>
      <w:rFonts w:asciiTheme="majorHAnsi" w:eastAsiaTheme="majorEastAsia" w:hAnsiTheme="majorHAnsi" w:cstheme="majorBidi"/>
      <w:spacing w:val="-10"/>
      <w:kern w:val="28"/>
      <w:sz w:val="56"/>
      <w:szCs w:val="56"/>
      <w:lang w:eastAsia="en-GB"/>
    </w:rPr>
  </w:style>
  <w:style w:type="character" w:styleId="UnresolvedMention">
    <w:name w:val="Unresolved Mention"/>
    <w:basedOn w:val="DefaultParagraphFont"/>
    <w:uiPriority w:val="99"/>
    <w:semiHidden/>
    <w:unhideWhenUsed/>
    <w:rsid w:val="00290319"/>
    <w:rPr>
      <w:color w:val="605E5C"/>
      <w:shd w:val="clear" w:color="auto" w:fill="E1DFDD"/>
    </w:rPr>
  </w:style>
  <w:style w:type="paragraph" w:styleId="CommentText">
    <w:name w:val="annotation text"/>
    <w:basedOn w:val="Normal"/>
    <w:link w:val="CommentTextChar"/>
    <w:semiHidden/>
    <w:unhideWhenUsed/>
    <w:rsid w:val="00E34F1B"/>
    <w:pPr>
      <w:spacing w:line="240" w:lineRule="auto"/>
    </w:pPr>
  </w:style>
  <w:style w:type="character" w:customStyle="1" w:styleId="CommentTextChar">
    <w:name w:val="Comment Text Char"/>
    <w:basedOn w:val="DefaultParagraphFont"/>
    <w:link w:val="CommentText"/>
    <w:semiHidden/>
    <w:rsid w:val="00E34F1B"/>
    <w:rPr>
      <w:rFonts w:asciiTheme="minorHAnsi" w:hAnsiTheme="minorHAnsi" w:cs="Arial"/>
      <w:sz w:val="24"/>
      <w:szCs w:val="24"/>
    </w:rPr>
  </w:style>
  <w:style w:type="character" w:customStyle="1" w:styleId="CommentTextChar1">
    <w:name w:val="Comment Text Char1"/>
    <w:basedOn w:val="DefaultParagraphFont"/>
    <w:semiHidden/>
    <w:rsid w:val="00E34F1B"/>
    <w:rPr>
      <w:rFonts w:asciiTheme="minorHAnsi" w:hAnsiTheme="minorHAnsi" w:cs="Arial"/>
      <w:sz w:val="24"/>
      <w:szCs w:val="24"/>
    </w:rPr>
  </w:style>
  <w:style w:type="paragraph" w:styleId="TOC8">
    <w:name w:val="toc 8"/>
    <w:basedOn w:val="Normal"/>
    <w:next w:val="Normal"/>
    <w:autoRedefine/>
    <w:uiPriority w:val="39"/>
    <w:unhideWhenUsed/>
    <w:rsid w:val="002A19DF"/>
    <w:pPr>
      <w:spacing w:before="0" w:after="100" w:line="259" w:lineRule="auto"/>
      <w:ind w:left="1540"/>
      <w:jc w:val="left"/>
    </w:pPr>
    <w:rPr>
      <w:rFonts w:eastAsiaTheme="minorEastAsia" w:cstheme="minorBidi"/>
      <w:sz w:val="22"/>
      <w:szCs w:val="22"/>
    </w:rPr>
  </w:style>
  <w:style w:type="table" w:customStyle="1" w:styleId="TableGrid1">
    <w:name w:val="Table Grid1"/>
    <w:basedOn w:val="TableNormal"/>
    <w:next w:val="TableGrid"/>
    <w:rsid w:val="00546D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D0C51"/>
    <w:rPr>
      <w:b/>
      <w:bCs/>
    </w:rPr>
  </w:style>
  <w:style w:type="paragraph" w:customStyle="1" w:styleId="post-meta">
    <w:name w:val="post-meta"/>
    <w:basedOn w:val="Normal"/>
    <w:rsid w:val="0097084A"/>
    <w:pPr>
      <w:spacing w:before="100" w:beforeAutospacing="1" w:after="100" w:afterAutospacing="1" w:line="240" w:lineRule="auto"/>
      <w:jc w:val="left"/>
    </w:pPr>
    <w:rPr>
      <w:rFonts w:ascii="Times New Roman" w:hAnsi="Times New Roman" w:cs="Times New Roman"/>
    </w:rPr>
  </w:style>
  <w:style w:type="character" w:customStyle="1" w:styleId="author">
    <w:name w:val="author"/>
    <w:basedOn w:val="DefaultParagraphFont"/>
    <w:rsid w:val="0097084A"/>
  </w:style>
  <w:style w:type="character" w:customStyle="1" w:styleId="published">
    <w:name w:val="published"/>
    <w:basedOn w:val="DefaultParagraphFont"/>
    <w:rsid w:val="0097084A"/>
  </w:style>
  <w:style w:type="table" w:styleId="GridTable1Light-Accent1">
    <w:name w:val="Grid Table 1 Light Accent 1"/>
    <w:basedOn w:val="TableNormal"/>
    <w:uiPriority w:val="46"/>
    <w:rsid w:val="0097084A"/>
    <w:rPr>
      <w:rFonts w:asciiTheme="minorHAnsi" w:hAnsiTheme="minorHAnsi" w:cstheme="minorBidi"/>
      <w:sz w:val="22"/>
      <w:szCs w:val="22"/>
      <w:lang w:eastAsia="en-US"/>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TABLE">
    <w:name w:val="TABLE"/>
    <w:basedOn w:val="TableNormal"/>
    <w:uiPriority w:val="99"/>
    <w:rsid w:val="0097084A"/>
    <w:rPr>
      <w:rFonts w:asciiTheme="minorHAnsi" w:hAnsiTheme="minorHAnsi"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97084A"/>
    <w:pPr>
      <w:spacing w:before="100" w:beforeAutospacing="1" w:after="100" w:afterAutospacing="1" w:line="240" w:lineRule="auto"/>
      <w:jc w:val="left"/>
    </w:pPr>
    <w:rPr>
      <w:rFonts w:ascii="Times New Roman" w:hAnsi="Times New Roman" w:cs="Times New Roman"/>
    </w:rPr>
  </w:style>
  <w:style w:type="paragraph" w:customStyle="1" w:styleId="xl65">
    <w:name w:val="xl65"/>
    <w:basedOn w:val="Normal"/>
    <w:rsid w:val="0097084A"/>
    <w:pPr>
      <w:spacing w:before="100" w:beforeAutospacing="1" w:after="100" w:afterAutospacing="1" w:line="240" w:lineRule="auto"/>
      <w:jc w:val="center"/>
      <w:textAlignment w:val="center"/>
    </w:pPr>
    <w:rPr>
      <w:rFonts w:ascii="Times New Roman" w:hAnsi="Times New Roman" w:cs="Times New Roman"/>
    </w:rPr>
  </w:style>
  <w:style w:type="paragraph" w:customStyle="1" w:styleId="xl66">
    <w:name w:val="xl66"/>
    <w:basedOn w:val="Normal"/>
    <w:rsid w:val="0097084A"/>
    <w:pPr>
      <w:spacing w:before="100" w:beforeAutospacing="1" w:after="100" w:afterAutospacing="1" w:line="240" w:lineRule="auto"/>
      <w:jc w:val="center"/>
      <w:textAlignment w:val="center"/>
    </w:pPr>
    <w:rPr>
      <w:rFonts w:ascii="Times New Roman" w:hAnsi="Times New Roman" w:cs="Times New Roman"/>
    </w:rPr>
  </w:style>
  <w:style w:type="character" w:styleId="CommentReference">
    <w:name w:val="annotation reference"/>
    <w:basedOn w:val="DefaultParagraphFont"/>
    <w:semiHidden/>
    <w:unhideWhenUsed/>
    <w:rsid w:val="005A64C9"/>
    <w:rPr>
      <w:sz w:val="16"/>
      <w:szCs w:val="16"/>
    </w:rPr>
  </w:style>
  <w:style w:type="character" w:customStyle="1" w:styleId="UnresolvedMention1">
    <w:name w:val="Unresolved Mention1"/>
    <w:basedOn w:val="DefaultParagraphFont"/>
    <w:uiPriority w:val="99"/>
    <w:semiHidden/>
    <w:unhideWhenUsed/>
    <w:rsid w:val="005A64C9"/>
    <w:rPr>
      <w:color w:val="605E5C"/>
      <w:shd w:val="clear" w:color="auto" w:fill="E1DFDD"/>
    </w:rPr>
  </w:style>
  <w:style w:type="paragraph" w:styleId="CommentSubject">
    <w:name w:val="annotation subject"/>
    <w:basedOn w:val="CommentText"/>
    <w:next w:val="CommentText"/>
    <w:link w:val="CommentSubjectChar"/>
    <w:semiHidden/>
    <w:unhideWhenUsed/>
    <w:rsid w:val="005A64C9"/>
    <w:rPr>
      <w:b/>
      <w:bCs/>
      <w:sz w:val="20"/>
      <w:szCs w:val="20"/>
    </w:rPr>
  </w:style>
  <w:style w:type="character" w:customStyle="1" w:styleId="CommentSubjectChar">
    <w:name w:val="Comment Subject Char"/>
    <w:basedOn w:val="CommentTextChar"/>
    <w:link w:val="CommentSubject"/>
    <w:semiHidden/>
    <w:rsid w:val="005A64C9"/>
    <w:rPr>
      <w:rFonts w:asciiTheme="minorHAnsi" w:hAnsiTheme="minorHAnsi" w:cs="Arial"/>
      <w:b/>
      <w:bCs/>
      <w:sz w:val="24"/>
      <w:szCs w:val="24"/>
    </w:rPr>
  </w:style>
  <w:style w:type="paragraph" w:customStyle="1" w:styleId="H2">
    <w:name w:val="H2"/>
    <w:next w:val="Normal"/>
    <w:rsid w:val="008E4B87"/>
    <w:pPr>
      <w:spacing w:after="240"/>
    </w:pPr>
    <w:rPr>
      <w:rFonts w:asciiTheme="minorHAnsi" w:eastAsiaTheme="minorEastAsia" w:hAnsiTheme="minorHAnsi" w:cstheme="minorBidi"/>
      <w:b/>
      <w:color w:val="000000"/>
      <w:sz w:val="48"/>
      <w:szCs w:val="48"/>
      <w:lang w:val="en-US" w:eastAsia="en-US"/>
    </w:rPr>
  </w:style>
  <w:style w:type="paragraph" w:customStyle="1" w:styleId="BlockStartLabel">
    <w:name w:val="BlockStartLabel"/>
    <w:basedOn w:val="Normal"/>
    <w:qFormat/>
    <w:rsid w:val="008E4B87"/>
    <w:pPr>
      <w:spacing w:before="120" w:line="240" w:lineRule="auto"/>
      <w:jc w:val="left"/>
    </w:pPr>
    <w:rPr>
      <w:rFonts w:eastAsiaTheme="minorEastAsia" w:cstheme="minorBidi"/>
      <w:b/>
      <w:color w:val="CCCCCC"/>
      <w:sz w:val="22"/>
      <w:szCs w:val="22"/>
      <w:lang w:eastAsia="en-US"/>
    </w:rPr>
  </w:style>
  <w:style w:type="table" w:customStyle="1" w:styleId="QTable">
    <w:name w:val="QTable"/>
    <w:uiPriority w:val="99"/>
    <w:qFormat/>
    <w:rsid w:val="00BD0299"/>
    <w:pPr>
      <w:jc w:val="center"/>
    </w:pPr>
    <w:rPr>
      <w:rFonts w:asciiTheme="minorHAnsi" w:eastAsiaTheme="minorEastAsia" w:hAnsiTheme="minorHAnsi" w:cstheme="minorHAnsi"/>
      <w:sz w:val="24"/>
      <w:lang w:val="en-US" w:eastAsia="en-US"/>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BD0299"/>
    <w:pPr>
      <w:jc w:val="center"/>
    </w:pPr>
    <w:rPr>
      <w:rFonts w:asciiTheme="minorHAnsi" w:eastAsiaTheme="minorEastAsia" w:hAnsiTheme="minorHAnsi" w:cstheme="minorHAnsi"/>
      <w:lang w:val="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Bipolar">
    <w:name w:val="QQuestionTableBipolar"/>
    <w:uiPriority w:val="99"/>
    <w:qFormat/>
    <w:rsid w:val="00BD0299"/>
    <w:pPr>
      <w:jc w:val="center"/>
    </w:pPr>
    <w:rPr>
      <w:rFonts w:asciiTheme="minorHAnsi" w:eastAsiaTheme="minorEastAsia" w:hAnsiTheme="minorHAnsi" w:cstheme="minorHAnsi"/>
      <w:lang w:val="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BD0299"/>
    <w:pPr>
      <w:jc w:val="center"/>
    </w:pPr>
    <w:rPr>
      <w:rFonts w:asciiTheme="minorHAnsi" w:eastAsiaTheme="minorEastAsia" w:hAnsiTheme="minorHAnsi" w:cstheme="minorHAnsi"/>
      <w:lang w:val="en-US"/>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VerticalGraphicSliderTable">
    <w:name w:val="QVerticalGraphicSliderTable"/>
    <w:uiPriority w:val="99"/>
    <w:qFormat/>
    <w:rsid w:val="00BD0299"/>
    <w:pPr>
      <w:jc w:val="center"/>
    </w:pPr>
    <w:rPr>
      <w:rFonts w:asciiTheme="minorHAnsi" w:eastAsiaTheme="minorEastAsia" w:hAnsiTheme="minorHAnsi" w:cstheme="minorHAnsi"/>
      <w:lang w:val="en-US"/>
    </w:r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HorizontalGraphicSliderTable">
    <w:name w:val="QHorizontalGraphicSliderTable"/>
    <w:uiPriority w:val="99"/>
    <w:qFormat/>
    <w:rsid w:val="00BD0299"/>
    <w:pPr>
      <w:spacing w:after="120"/>
      <w:jc w:val="center"/>
    </w:pPr>
    <w:rPr>
      <w:rFonts w:asciiTheme="minorHAnsi" w:eastAsiaTheme="minorEastAsia" w:hAnsiTheme="minorHAnsi" w:cstheme="minorHAnsi"/>
      <w:sz w:val="24"/>
      <w:lang w:val="en-US" w:eastAsia="en-US"/>
    </w:rPr>
    <w:tblPr>
      <w:tblCellMar>
        <w:top w:w="40" w:type="dxa"/>
        <w:left w:w="40" w:type="dxa"/>
        <w:bottom w:w="40" w:type="dxa"/>
        <w:right w:w="40" w:type="dxa"/>
      </w:tblCellMar>
    </w:tblPr>
  </w:style>
  <w:style w:type="table" w:customStyle="1" w:styleId="QStarSliderTable">
    <w:name w:val="QStarSliderTable"/>
    <w:uiPriority w:val="99"/>
    <w:qFormat/>
    <w:rsid w:val="00BD0299"/>
    <w:pPr>
      <w:spacing w:after="120"/>
      <w:jc w:val="center"/>
    </w:pPr>
    <w:rPr>
      <w:rFonts w:asciiTheme="minorHAnsi" w:eastAsiaTheme="minorEastAsia" w:hAnsiTheme="minorHAnsi" w:cstheme="minorHAnsi"/>
      <w:sz w:val="24"/>
      <w:lang w:val="en-US" w:eastAsia="en-US"/>
    </w:rPr>
    <w:tblPr>
      <w:tblCellMar>
        <w:top w:w="0" w:type="dxa"/>
        <w:left w:w="20" w:type="dxa"/>
        <w:bottom w:w="0" w:type="dxa"/>
        <w:right w:w="20" w:type="dxa"/>
      </w:tblCellMar>
    </w:tblPr>
  </w:style>
  <w:style w:type="table" w:customStyle="1" w:styleId="QStandardSliderTable">
    <w:name w:val="QStandardSliderTable"/>
    <w:uiPriority w:val="99"/>
    <w:qFormat/>
    <w:rsid w:val="00BD0299"/>
    <w:pPr>
      <w:jc w:val="center"/>
    </w:pPr>
    <w:rPr>
      <w:rFonts w:asciiTheme="minorHAnsi" w:eastAsiaTheme="minorEastAsia" w:hAnsiTheme="minorHAnsi" w:cstheme="minorHAnsi"/>
      <w:lang w:val="en-US"/>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BD0299"/>
    <w:pPr>
      <w:jc w:val="center"/>
    </w:pPr>
    <w:rPr>
      <w:rFonts w:asciiTheme="minorHAnsi" w:eastAsiaTheme="minorEastAsia" w:hAnsiTheme="minorHAnsi" w:cstheme="minorHAnsi"/>
      <w:sz w:val="24"/>
      <w:lang w:val="en-US" w:eastAsia="en-US"/>
    </w:rPr>
    <w:tblPr>
      <w:tblCellMar>
        <w:top w:w="0" w:type="dxa"/>
        <w:left w:w="0" w:type="dxa"/>
        <w:bottom w:w="0" w:type="dxa"/>
        <w:right w:w="0" w:type="dxa"/>
      </w:tblCellMar>
    </w:tblPr>
  </w:style>
  <w:style w:type="paragraph" w:customStyle="1" w:styleId="BarSlider">
    <w:name w:val="BarSlider"/>
    <w:basedOn w:val="Normal"/>
    <w:qFormat/>
    <w:rsid w:val="00BD0299"/>
    <w:pPr>
      <w:pBdr>
        <w:top w:val="single" w:sz="160" w:space="0" w:color="499FD1"/>
      </w:pBdr>
      <w:spacing w:before="80" w:after="0" w:line="240" w:lineRule="auto"/>
      <w:jc w:val="left"/>
    </w:pPr>
    <w:rPr>
      <w:rFonts w:cstheme="minorHAnsi"/>
      <w:szCs w:val="20"/>
      <w:lang w:eastAsia="en-US"/>
    </w:rPr>
  </w:style>
  <w:style w:type="paragraph" w:customStyle="1" w:styleId="QSummary">
    <w:name w:val="QSummary"/>
    <w:basedOn w:val="Normal"/>
    <w:qFormat/>
    <w:rsid w:val="00BD0299"/>
    <w:pPr>
      <w:spacing w:before="0" w:after="0" w:line="240" w:lineRule="auto"/>
      <w:jc w:val="left"/>
    </w:pPr>
    <w:rPr>
      <w:rFonts w:cstheme="minorHAnsi"/>
      <w:b/>
      <w:szCs w:val="20"/>
      <w:lang w:eastAsia="en-US"/>
    </w:rPr>
  </w:style>
  <w:style w:type="table" w:customStyle="1" w:styleId="QQuestionIconTable">
    <w:name w:val="QQuestionIconTable"/>
    <w:uiPriority w:val="99"/>
    <w:qFormat/>
    <w:rsid w:val="00BD0299"/>
    <w:pPr>
      <w:jc w:val="center"/>
    </w:pPr>
    <w:rPr>
      <w:rFonts w:asciiTheme="minorHAnsi" w:eastAsiaTheme="minorEastAsia" w:hAnsiTheme="minorHAnsi" w:cstheme="minorHAnsi"/>
      <w:sz w:val="24"/>
      <w:lang w:val="en-US" w:eastAsia="en-US"/>
    </w:rPr>
    <w:tblPr>
      <w:tblInd w:w="0" w:type="dxa"/>
      <w:tblCellMar>
        <w:top w:w="0" w:type="dxa"/>
        <w:left w:w="10" w:type="dxa"/>
        <w:bottom w:w="0" w:type="dxa"/>
        <w:right w:w="10" w:type="dxa"/>
      </w:tblCellMar>
    </w:tblPr>
    <w:tcPr>
      <w:shd w:val="clear" w:color="auto" w:fill="auto"/>
      <w:vAlign w:val="center"/>
    </w:tcPr>
  </w:style>
  <w:style w:type="paragraph" w:customStyle="1" w:styleId="QLabel">
    <w:name w:val="QLabel"/>
    <w:basedOn w:val="Normal"/>
    <w:qFormat/>
    <w:rsid w:val="00BD0299"/>
    <w:pPr>
      <w:pBdr>
        <w:left w:val="single" w:sz="4" w:space="4" w:color="D9D9D9" w:themeColor="background1" w:themeShade="D9"/>
        <w:right w:val="single" w:sz="4" w:space="4" w:color="D9D9D9" w:themeColor="background1" w:themeShade="D9"/>
      </w:pBdr>
      <w:shd w:val="clear" w:color="auto" w:fill="D9D9D9" w:themeFill="background1" w:themeFillShade="D9"/>
      <w:spacing w:before="0" w:after="0" w:line="240" w:lineRule="auto"/>
      <w:jc w:val="left"/>
    </w:pPr>
    <w:rPr>
      <w:rFonts w:cstheme="minorHAnsi"/>
      <w:b/>
      <w:sz w:val="32"/>
      <w:szCs w:val="20"/>
      <w:lang w:eastAsia="en-US"/>
    </w:rPr>
  </w:style>
  <w:style w:type="table" w:customStyle="1" w:styleId="QBar">
    <w:name w:val="QBar"/>
    <w:uiPriority w:val="99"/>
    <w:qFormat/>
    <w:rsid w:val="00BD0299"/>
    <w:pPr>
      <w:jc w:val="center"/>
    </w:pPr>
    <w:rPr>
      <w:rFonts w:asciiTheme="minorHAnsi" w:eastAsiaTheme="minorEastAsia" w:hAnsiTheme="minorHAnsi" w:cstheme="minorHAnsi"/>
      <w:sz w:val="18"/>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BD0299"/>
    <w:pPr>
      <w:jc w:val="center"/>
    </w:pPr>
    <w:rPr>
      <w:rFonts w:asciiTheme="minorHAnsi" w:eastAsiaTheme="minorEastAsia" w:hAnsiTheme="minorHAnsi" w:cstheme="minorHAnsi"/>
      <w:b/>
      <w:color w:val="FFFFFF" w:themeColor="background1"/>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BD0299"/>
    <w:pPr>
      <w:jc w:val="center"/>
    </w:pPr>
    <w:rPr>
      <w:rFonts w:asciiTheme="minorHAnsi" w:eastAsiaTheme="minorEastAsia" w:hAnsiTheme="minorHAnsi" w:cstheme="minorHAnsi"/>
      <w:color w:val="FFFFFF" w:themeColor="background1"/>
      <w:sz w:val="24"/>
      <w:lang w:val="en-US" w:eastAsia="en-US"/>
    </w:rPr>
  </w:style>
  <w:style w:type="paragraph" w:customStyle="1" w:styleId="WhiteCompositeLabel">
    <w:name w:val="WhiteCompositeLabel"/>
    <w:next w:val="Normal"/>
    <w:rsid w:val="00BD0299"/>
    <w:pPr>
      <w:spacing w:before="43" w:after="43"/>
      <w:jc w:val="center"/>
    </w:pPr>
    <w:rPr>
      <w:rFonts w:ascii="Calibri" w:hAnsi="Calibri"/>
      <w:b/>
      <w:color w:val="FFFFFF"/>
      <w:sz w:val="24"/>
      <w:lang w:val="en-US" w:eastAsia="en-US"/>
    </w:rPr>
  </w:style>
  <w:style w:type="paragraph" w:customStyle="1" w:styleId="CompositeLabel">
    <w:name w:val="CompositeLabel"/>
    <w:next w:val="Normal"/>
    <w:rsid w:val="00BD0299"/>
    <w:pPr>
      <w:spacing w:before="43" w:after="43"/>
      <w:jc w:val="center"/>
    </w:pPr>
    <w:rPr>
      <w:rFonts w:ascii="Calibri" w:hAnsi="Calibri"/>
      <w:b/>
      <w:sz w:val="24"/>
      <w:lang w:val="en-US" w:eastAsia="en-US"/>
    </w:rPr>
  </w:style>
  <w:style w:type="numbering" w:customStyle="1" w:styleId="Multipunch">
    <w:name w:val="Multi punch"/>
    <w:rsid w:val="00BD0299"/>
    <w:pPr>
      <w:numPr>
        <w:numId w:val="110"/>
      </w:numPr>
    </w:pPr>
  </w:style>
  <w:style w:type="numbering" w:customStyle="1" w:styleId="Singlepunch">
    <w:name w:val="Single punch"/>
    <w:rsid w:val="00BD0299"/>
    <w:pPr>
      <w:numPr>
        <w:numId w:val="112"/>
      </w:numPr>
    </w:pPr>
  </w:style>
  <w:style w:type="paragraph" w:customStyle="1" w:styleId="QDisplayLogic">
    <w:name w:val="QDisplayLogic"/>
    <w:basedOn w:val="Normal"/>
    <w:qFormat/>
    <w:rsid w:val="00BD0299"/>
    <w:pPr>
      <w:shd w:val="clear" w:color="auto" w:fill="6898BB"/>
      <w:spacing w:before="120" w:line="240" w:lineRule="auto"/>
      <w:jc w:val="left"/>
    </w:pPr>
    <w:rPr>
      <w:rFonts w:cstheme="minorHAnsi"/>
      <w:i/>
      <w:color w:val="FFFFFF"/>
      <w:sz w:val="20"/>
      <w:szCs w:val="20"/>
      <w:lang w:eastAsia="en-US"/>
    </w:rPr>
  </w:style>
  <w:style w:type="paragraph" w:customStyle="1" w:styleId="QSkipLogic">
    <w:name w:val="QSkipLogic"/>
    <w:basedOn w:val="Normal"/>
    <w:qFormat/>
    <w:rsid w:val="00BD0299"/>
    <w:pPr>
      <w:shd w:val="clear" w:color="auto" w:fill="8D8D8D"/>
      <w:spacing w:before="120" w:line="240" w:lineRule="auto"/>
      <w:jc w:val="left"/>
    </w:pPr>
    <w:rPr>
      <w:rFonts w:cstheme="minorHAnsi"/>
      <w:i/>
      <w:color w:val="FFFFFF"/>
      <w:sz w:val="20"/>
      <w:szCs w:val="20"/>
      <w:lang w:eastAsia="en-US"/>
    </w:rPr>
  </w:style>
  <w:style w:type="paragraph" w:customStyle="1" w:styleId="SingleLineText">
    <w:name w:val="SingleLineText"/>
    <w:next w:val="Normal"/>
    <w:rsid w:val="00BD0299"/>
    <w:pPr>
      <w:jc w:val="center"/>
    </w:pPr>
    <w:rPr>
      <w:rFonts w:asciiTheme="minorHAnsi" w:eastAsiaTheme="minorEastAsia" w:hAnsiTheme="minorHAnsi" w:cstheme="minorHAnsi"/>
      <w:sz w:val="24"/>
      <w:lang w:val="en-US" w:eastAsia="en-US"/>
    </w:rPr>
  </w:style>
  <w:style w:type="paragraph" w:customStyle="1" w:styleId="QDynamicChoices">
    <w:name w:val="QDynamicChoices"/>
    <w:basedOn w:val="Normal"/>
    <w:qFormat/>
    <w:rsid w:val="00BD0299"/>
    <w:pPr>
      <w:shd w:val="clear" w:color="auto" w:fill="6FAC3D"/>
      <w:spacing w:before="120" w:line="240" w:lineRule="auto"/>
      <w:jc w:val="left"/>
    </w:pPr>
    <w:rPr>
      <w:rFonts w:cstheme="minorHAnsi"/>
      <w:i/>
      <w:color w:val="FFFFFF"/>
      <w:sz w:val="20"/>
      <w:szCs w:val="20"/>
      <w:lang w:eastAsia="en-US"/>
    </w:rPr>
  </w:style>
  <w:style w:type="paragraph" w:customStyle="1" w:styleId="QReusableChoices">
    <w:name w:val="QReusableChoices"/>
    <w:basedOn w:val="Normal"/>
    <w:qFormat/>
    <w:rsid w:val="00BD0299"/>
    <w:pPr>
      <w:shd w:val="clear" w:color="auto" w:fill="3EA18E"/>
      <w:spacing w:before="120" w:line="240" w:lineRule="auto"/>
      <w:jc w:val="left"/>
    </w:pPr>
    <w:rPr>
      <w:rFonts w:cstheme="minorHAnsi"/>
      <w:i/>
      <w:color w:val="FFFFFF"/>
      <w:sz w:val="20"/>
      <w:szCs w:val="20"/>
      <w:lang w:eastAsia="en-US"/>
    </w:rPr>
  </w:style>
  <w:style w:type="paragraph" w:customStyle="1" w:styleId="H1">
    <w:name w:val="H1"/>
    <w:next w:val="Normal"/>
    <w:rsid w:val="00BD0299"/>
    <w:pPr>
      <w:spacing w:after="240"/>
      <w:jc w:val="center"/>
    </w:pPr>
    <w:rPr>
      <w:rFonts w:asciiTheme="minorHAnsi" w:eastAsiaTheme="minorEastAsia" w:hAnsiTheme="minorHAnsi" w:cstheme="minorHAnsi"/>
      <w:b/>
      <w:color w:val="000000"/>
      <w:sz w:val="64"/>
      <w:szCs w:val="64"/>
      <w:lang w:val="en-US" w:eastAsia="en-US"/>
    </w:rPr>
  </w:style>
  <w:style w:type="paragraph" w:customStyle="1" w:styleId="H3">
    <w:name w:val="H3"/>
    <w:next w:val="Normal"/>
    <w:rsid w:val="00BD0299"/>
    <w:pPr>
      <w:spacing w:after="120"/>
      <w:jc w:val="center"/>
    </w:pPr>
    <w:rPr>
      <w:rFonts w:asciiTheme="minorHAnsi" w:eastAsiaTheme="minorEastAsia" w:hAnsiTheme="minorHAnsi" w:cstheme="minorHAnsi"/>
      <w:b/>
      <w:color w:val="000000"/>
      <w:sz w:val="36"/>
      <w:szCs w:val="36"/>
      <w:lang w:val="en-US" w:eastAsia="en-US"/>
    </w:rPr>
  </w:style>
  <w:style w:type="paragraph" w:customStyle="1" w:styleId="BlockEndLabel">
    <w:name w:val="BlockEndLabel"/>
    <w:basedOn w:val="Normal"/>
    <w:qFormat/>
    <w:rsid w:val="00BD0299"/>
    <w:pPr>
      <w:spacing w:before="120" w:after="0" w:line="240" w:lineRule="auto"/>
      <w:jc w:val="left"/>
    </w:pPr>
    <w:rPr>
      <w:rFonts w:cstheme="minorHAnsi"/>
      <w:b/>
      <w:color w:val="CCCCCC"/>
      <w:szCs w:val="20"/>
      <w:lang w:eastAsia="en-US"/>
    </w:rPr>
  </w:style>
  <w:style w:type="paragraph" w:customStyle="1" w:styleId="BlockSeparator">
    <w:name w:val="BlockSeparator"/>
    <w:basedOn w:val="Normal"/>
    <w:qFormat/>
    <w:rsid w:val="00BD0299"/>
    <w:pPr>
      <w:pBdr>
        <w:bottom w:val="single" w:sz="8" w:space="0" w:color="CCCCCC"/>
      </w:pBdr>
      <w:spacing w:before="0" w:after="0" w:line="120" w:lineRule="auto"/>
      <w:jc w:val="center"/>
    </w:pPr>
    <w:rPr>
      <w:rFonts w:cstheme="minorHAnsi"/>
      <w:b/>
      <w:color w:val="CCCCCC"/>
      <w:szCs w:val="20"/>
      <w:lang w:eastAsia="en-US"/>
    </w:rPr>
  </w:style>
  <w:style w:type="paragraph" w:customStyle="1" w:styleId="QuestionSeparator">
    <w:name w:val="QuestionSeparator"/>
    <w:basedOn w:val="Normal"/>
    <w:qFormat/>
    <w:rsid w:val="00BD0299"/>
    <w:pPr>
      <w:pBdr>
        <w:top w:val="dashed" w:sz="8" w:space="0" w:color="CCCCCC"/>
      </w:pBdr>
      <w:spacing w:before="120" w:line="120" w:lineRule="auto"/>
      <w:jc w:val="left"/>
    </w:pPr>
    <w:rPr>
      <w:rFonts w:cstheme="minorHAnsi"/>
      <w:szCs w:val="20"/>
      <w:lang w:eastAsia="en-US"/>
    </w:rPr>
  </w:style>
  <w:style w:type="paragraph" w:customStyle="1" w:styleId="Dropdown">
    <w:name w:val="Dropdown"/>
    <w:basedOn w:val="Normal"/>
    <w:qFormat/>
    <w:rsid w:val="00BD0299"/>
    <w:pPr>
      <w:pBdr>
        <w:top w:val="single" w:sz="4" w:space="4" w:color="CCCCCC"/>
        <w:left w:val="single" w:sz="4" w:space="4" w:color="CCCCCC"/>
        <w:bottom w:val="single" w:sz="4" w:space="4" w:color="CCCCCC"/>
        <w:right w:val="single" w:sz="4" w:space="4" w:color="CCCCCC"/>
      </w:pBdr>
      <w:spacing w:before="120" w:line="240" w:lineRule="auto"/>
      <w:jc w:val="left"/>
    </w:pPr>
    <w:rPr>
      <w:rFonts w:cstheme="minorHAnsi"/>
      <w:szCs w:val="20"/>
      <w:lang w:eastAsia="en-US"/>
    </w:rPr>
  </w:style>
  <w:style w:type="paragraph" w:customStyle="1" w:styleId="TextEntryLine">
    <w:name w:val="TextEntryLine"/>
    <w:basedOn w:val="Normal"/>
    <w:qFormat/>
    <w:rsid w:val="00BD0299"/>
    <w:pPr>
      <w:spacing w:after="0" w:line="240" w:lineRule="auto"/>
      <w:jc w:val="left"/>
    </w:pPr>
    <w:rPr>
      <w:rFonts w:cstheme="minorHAnsi"/>
      <w:szCs w:val="20"/>
      <w:lang w:eastAsia="en-US"/>
    </w:rPr>
  </w:style>
  <w:style w:type="character" w:styleId="PageNumber">
    <w:name w:val="page number"/>
    <w:basedOn w:val="DefaultParagraphFont"/>
    <w:uiPriority w:val="99"/>
    <w:semiHidden/>
    <w:unhideWhenUsed/>
    <w:rsid w:val="00BD0299"/>
  </w:style>
  <w:style w:type="paragraph" w:customStyle="1" w:styleId="SFGreen">
    <w:name w:val="SFGreen"/>
    <w:basedOn w:val="Normal"/>
    <w:qFormat/>
    <w:rsid w:val="00BD0299"/>
    <w:pPr>
      <w:pBdr>
        <w:top w:val="single" w:sz="4" w:space="4" w:color="D1D9BD"/>
        <w:left w:val="single" w:sz="4" w:space="4" w:color="D1D9BD"/>
        <w:bottom w:val="single" w:sz="4" w:space="4" w:color="D1D9BD"/>
        <w:right w:val="single" w:sz="4" w:space="4" w:color="D1D9BD"/>
      </w:pBdr>
      <w:shd w:val="clear" w:color="auto" w:fill="EDF2E3"/>
      <w:spacing w:before="0" w:after="0" w:line="240" w:lineRule="auto"/>
      <w:jc w:val="left"/>
    </w:pPr>
    <w:rPr>
      <w:rFonts w:cstheme="minorHAnsi"/>
      <w:b/>
      <w:color w:val="809163"/>
      <w:szCs w:val="20"/>
      <w:lang w:eastAsia="en-US"/>
    </w:rPr>
  </w:style>
  <w:style w:type="paragraph" w:customStyle="1" w:styleId="SFBlue">
    <w:name w:val="SFBlue"/>
    <w:basedOn w:val="Normal"/>
    <w:qFormat/>
    <w:rsid w:val="00BD0299"/>
    <w:pPr>
      <w:pBdr>
        <w:top w:val="single" w:sz="4" w:space="4" w:color="C3CDDB"/>
        <w:left w:val="single" w:sz="4" w:space="4" w:color="C3CDDB"/>
        <w:bottom w:val="single" w:sz="4" w:space="4" w:color="C3CDDB"/>
        <w:right w:val="single" w:sz="4" w:space="4" w:color="C3CDDB"/>
      </w:pBdr>
      <w:shd w:val="clear" w:color="auto" w:fill="E6ECF5"/>
      <w:spacing w:before="0" w:after="0" w:line="240" w:lineRule="auto"/>
      <w:jc w:val="left"/>
    </w:pPr>
    <w:rPr>
      <w:rFonts w:cstheme="minorHAnsi"/>
      <w:b/>
      <w:color w:val="426092"/>
      <w:szCs w:val="20"/>
      <w:lang w:eastAsia="en-US"/>
    </w:rPr>
  </w:style>
  <w:style w:type="paragraph" w:customStyle="1" w:styleId="SFPurple">
    <w:name w:val="SFPurple"/>
    <w:basedOn w:val="Normal"/>
    <w:qFormat/>
    <w:rsid w:val="00BD0299"/>
    <w:pPr>
      <w:pBdr>
        <w:top w:val="single" w:sz="4" w:space="4" w:color="D1C0D1"/>
        <w:left w:val="single" w:sz="4" w:space="4" w:color="D1C0D1"/>
        <w:bottom w:val="single" w:sz="4" w:space="4" w:color="D1C0D1"/>
        <w:right w:val="single" w:sz="4" w:space="4" w:color="D1C0D1"/>
      </w:pBdr>
      <w:shd w:val="clear" w:color="auto" w:fill="F2E3F2"/>
      <w:spacing w:before="0" w:after="0" w:line="240" w:lineRule="auto"/>
      <w:jc w:val="left"/>
    </w:pPr>
    <w:rPr>
      <w:rFonts w:cstheme="minorHAnsi"/>
      <w:b/>
      <w:color w:val="916391"/>
      <w:szCs w:val="20"/>
      <w:lang w:eastAsia="en-US"/>
    </w:rPr>
  </w:style>
  <w:style w:type="paragraph" w:customStyle="1" w:styleId="SFGray">
    <w:name w:val="SFGray"/>
    <w:basedOn w:val="Normal"/>
    <w:qFormat/>
    <w:rsid w:val="00BD0299"/>
    <w:pPr>
      <w:pBdr>
        <w:top w:val="single" w:sz="4" w:space="4" w:color="CFCFCF"/>
        <w:left w:val="single" w:sz="4" w:space="4" w:color="CFCFCF"/>
        <w:bottom w:val="single" w:sz="4" w:space="4" w:color="CFCFCF"/>
        <w:right w:val="single" w:sz="4" w:space="4" w:color="CFCFCF"/>
      </w:pBdr>
      <w:shd w:val="clear" w:color="auto" w:fill="F2F2F2"/>
      <w:spacing w:before="0" w:after="0" w:line="240" w:lineRule="auto"/>
      <w:jc w:val="left"/>
    </w:pPr>
    <w:rPr>
      <w:rFonts w:cstheme="minorHAnsi"/>
      <w:b/>
      <w:color w:val="555555"/>
      <w:szCs w:val="20"/>
      <w:lang w:eastAsia="en-US"/>
    </w:rPr>
  </w:style>
  <w:style w:type="paragraph" w:customStyle="1" w:styleId="SFRed">
    <w:name w:val="SFRed"/>
    <w:basedOn w:val="Normal"/>
    <w:qFormat/>
    <w:rsid w:val="00BD0299"/>
    <w:pPr>
      <w:pBdr>
        <w:top w:val="single" w:sz="4" w:space="4" w:color="700606"/>
        <w:left w:val="single" w:sz="4" w:space="4" w:color="700606"/>
        <w:bottom w:val="single" w:sz="4" w:space="4" w:color="700606"/>
        <w:right w:val="single" w:sz="4" w:space="4" w:color="700606"/>
      </w:pBdr>
      <w:shd w:val="clear" w:color="auto" w:fill="8C0707"/>
      <w:spacing w:before="0" w:after="0" w:line="240" w:lineRule="auto"/>
      <w:jc w:val="left"/>
    </w:pPr>
    <w:rPr>
      <w:rFonts w:cstheme="minorHAnsi"/>
      <w:b/>
      <w:color w:val="FFFFFF"/>
      <w:szCs w:val="20"/>
      <w:lang w:eastAsia="en-US"/>
    </w:rPr>
  </w:style>
  <w:style w:type="paragraph" w:customStyle="1" w:styleId="QPlaceholderAlert">
    <w:name w:val="QPlaceholderAlert"/>
    <w:basedOn w:val="Normal"/>
    <w:qFormat/>
    <w:rsid w:val="00BD0299"/>
    <w:pPr>
      <w:spacing w:before="0" w:after="0" w:line="240" w:lineRule="auto"/>
      <w:jc w:val="left"/>
    </w:pPr>
    <w:rPr>
      <w:rFonts w:cstheme="minorHAnsi"/>
      <w:color w:val="FF0000"/>
      <w:szCs w:val="20"/>
      <w:lang w:eastAsia="en-US"/>
    </w:rPr>
  </w:style>
  <w:style w:type="paragraph" w:customStyle="1" w:styleId="xl67">
    <w:name w:val="xl67"/>
    <w:basedOn w:val="Normal"/>
    <w:rsid w:val="00D32D2F"/>
    <w:pPr>
      <w:shd w:val="clear" w:color="000000" w:fill="FFE699"/>
      <w:spacing w:before="100" w:beforeAutospacing="1" w:after="100" w:afterAutospacing="1" w:line="240" w:lineRule="auto"/>
      <w:jc w:val="center"/>
      <w:textAlignment w:val="center"/>
    </w:pPr>
    <w:rPr>
      <w:rFonts w:ascii="Times New Roman" w:hAnsi="Times New Roman" w:cs="Times New Roman"/>
      <w:color w:val="FF0000"/>
    </w:rPr>
  </w:style>
  <w:style w:type="paragraph" w:customStyle="1" w:styleId="xl68">
    <w:name w:val="xl68"/>
    <w:basedOn w:val="Normal"/>
    <w:rsid w:val="00D32D2F"/>
    <w:pPr>
      <w:pBdr>
        <w:top w:val="single" w:sz="12" w:space="0" w:color="FF0000"/>
        <w:left w:val="single" w:sz="12" w:space="0" w:color="FF0000"/>
        <w:right w:val="single" w:sz="12" w:space="0" w:color="FF0000"/>
      </w:pBdr>
      <w:spacing w:before="100" w:beforeAutospacing="1" w:after="100" w:afterAutospacing="1" w:line="240" w:lineRule="auto"/>
      <w:jc w:val="center"/>
    </w:pPr>
    <w:rPr>
      <w:rFonts w:ascii="Times New Roman" w:hAnsi="Times New Roman" w:cs="Times New Roman"/>
    </w:rPr>
  </w:style>
  <w:style w:type="paragraph" w:customStyle="1" w:styleId="xl69">
    <w:name w:val="xl69"/>
    <w:basedOn w:val="Normal"/>
    <w:rsid w:val="00D32D2F"/>
    <w:pPr>
      <w:pBdr>
        <w:left w:val="single" w:sz="12" w:space="0" w:color="FF0000"/>
        <w:right w:val="single" w:sz="12" w:space="0" w:color="FF0000"/>
      </w:pBdr>
      <w:spacing w:before="100" w:beforeAutospacing="1" w:after="100" w:afterAutospacing="1" w:line="240" w:lineRule="auto"/>
      <w:jc w:val="center"/>
    </w:pPr>
    <w:rPr>
      <w:rFonts w:ascii="Times New Roman" w:hAnsi="Times New Roman" w:cs="Times New Roman"/>
    </w:rPr>
  </w:style>
  <w:style w:type="paragraph" w:customStyle="1" w:styleId="xl70">
    <w:name w:val="xl70"/>
    <w:basedOn w:val="Normal"/>
    <w:rsid w:val="00D32D2F"/>
    <w:pPr>
      <w:pBdr>
        <w:left w:val="single" w:sz="12" w:space="0" w:color="FF0000"/>
        <w:bottom w:val="single" w:sz="12" w:space="0" w:color="FF0000"/>
        <w:right w:val="single" w:sz="12" w:space="0" w:color="FF0000"/>
      </w:pBdr>
      <w:spacing w:before="100" w:beforeAutospacing="1" w:after="100" w:afterAutospacing="1" w:line="240" w:lineRule="auto"/>
      <w:jc w:val="center"/>
    </w:pPr>
    <w:rPr>
      <w:rFonts w:ascii="Times New Roman" w:hAnsi="Times New Roman" w:cs="Times New Roman"/>
    </w:rPr>
  </w:style>
  <w:style w:type="paragraph" w:customStyle="1" w:styleId="xl71">
    <w:name w:val="xl71"/>
    <w:basedOn w:val="Normal"/>
    <w:rsid w:val="00D32D2F"/>
    <w:pPr>
      <w:spacing w:before="100" w:beforeAutospacing="1" w:after="100" w:afterAutospacing="1" w:line="240" w:lineRule="auto"/>
      <w:jc w:val="center"/>
    </w:pPr>
    <w:rPr>
      <w:rFonts w:ascii="Times New Roman" w:hAnsi="Times New Roman" w:cs="Times New Roman"/>
    </w:rPr>
  </w:style>
  <w:style w:type="paragraph" w:customStyle="1" w:styleId="Heading11">
    <w:name w:val="Heading 11"/>
    <w:basedOn w:val="Normal"/>
    <w:next w:val="Normal"/>
    <w:uiPriority w:val="9"/>
    <w:qFormat/>
    <w:rsid w:val="00015922"/>
    <w:pPr>
      <w:keepNext/>
      <w:pageBreakBefore/>
      <w:spacing w:after="60"/>
      <w:ind w:left="567" w:hanging="567"/>
      <w:jc w:val="left"/>
    </w:pPr>
    <w:rPr>
      <w:rFonts w:ascii="Arial" w:hAnsi="Arial"/>
      <w:b/>
      <w:bCs/>
      <w:kern w:val="3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55793">
      <w:bodyDiv w:val="1"/>
      <w:marLeft w:val="0"/>
      <w:marRight w:val="0"/>
      <w:marTop w:val="0"/>
      <w:marBottom w:val="0"/>
      <w:divBdr>
        <w:top w:val="none" w:sz="0" w:space="0" w:color="auto"/>
        <w:left w:val="none" w:sz="0" w:space="0" w:color="auto"/>
        <w:bottom w:val="none" w:sz="0" w:space="0" w:color="auto"/>
        <w:right w:val="none" w:sz="0" w:space="0" w:color="auto"/>
      </w:divBdr>
    </w:div>
    <w:div w:id="42028320">
      <w:bodyDiv w:val="1"/>
      <w:marLeft w:val="0"/>
      <w:marRight w:val="0"/>
      <w:marTop w:val="0"/>
      <w:marBottom w:val="0"/>
      <w:divBdr>
        <w:top w:val="none" w:sz="0" w:space="0" w:color="auto"/>
        <w:left w:val="none" w:sz="0" w:space="0" w:color="auto"/>
        <w:bottom w:val="none" w:sz="0" w:space="0" w:color="auto"/>
        <w:right w:val="none" w:sz="0" w:space="0" w:color="auto"/>
      </w:divBdr>
    </w:div>
    <w:div w:id="98988335">
      <w:bodyDiv w:val="1"/>
      <w:marLeft w:val="0"/>
      <w:marRight w:val="0"/>
      <w:marTop w:val="0"/>
      <w:marBottom w:val="0"/>
      <w:divBdr>
        <w:top w:val="none" w:sz="0" w:space="0" w:color="auto"/>
        <w:left w:val="none" w:sz="0" w:space="0" w:color="auto"/>
        <w:bottom w:val="none" w:sz="0" w:space="0" w:color="auto"/>
        <w:right w:val="none" w:sz="0" w:space="0" w:color="auto"/>
      </w:divBdr>
    </w:div>
    <w:div w:id="107815419">
      <w:bodyDiv w:val="1"/>
      <w:marLeft w:val="0"/>
      <w:marRight w:val="0"/>
      <w:marTop w:val="0"/>
      <w:marBottom w:val="0"/>
      <w:divBdr>
        <w:top w:val="none" w:sz="0" w:space="0" w:color="auto"/>
        <w:left w:val="none" w:sz="0" w:space="0" w:color="auto"/>
        <w:bottom w:val="none" w:sz="0" w:space="0" w:color="auto"/>
        <w:right w:val="none" w:sz="0" w:space="0" w:color="auto"/>
      </w:divBdr>
    </w:div>
    <w:div w:id="142698860">
      <w:bodyDiv w:val="1"/>
      <w:marLeft w:val="0"/>
      <w:marRight w:val="0"/>
      <w:marTop w:val="0"/>
      <w:marBottom w:val="0"/>
      <w:divBdr>
        <w:top w:val="none" w:sz="0" w:space="0" w:color="auto"/>
        <w:left w:val="none" w:sz="0" w:space="0" w:color="auto"/>
        <w:bottom w:val="none" w:sz="0" w:space="0" w:color="auto"/>
        <w:right w:val="none" w:sz="0" w:space="0" w:color="auto"/>
      </w:divBdr>
    </w:div>
    <w:div w:id="143277128">
      <w:bodyDiv w:val="1"/>
      <w:marLeft w:val="0"/>
      <w:marRight w:val="0"/>
      <w:marTop w:val="0"/>
      <w:marBottom w:val="0"/>
      <w:divBdr>
        <w:top w:val="none" w:sz="0" w:space="0" w:color="auto"/>
        <w:left w:val="none" w:sz="0" w:space="0" w:color="auto"/>
        <w:bottom w:val="none" w:sz="0" w:space="0" w:color="auto"/>
        <w:right w:val="none" w:sz="0" w:space="0" w:color="auto"/>
      </w:divBdr>
    </w:div>
    <w:div w:id="150414759">
      <w:bodyDiv w:val="1"/>
      <w:marLeft w:val="0"/>
      <w:marRight w:val="0"/>
      <w:marTop w:val="0"/>
      <w:marBottom w:val="0"/>
      <w:divBdr>
        <w:top w:val="none" w:sz="0" w:space="0" w:color="auto"/>
        <w:left w:val="none" w:sz="0" w:space="0" w:color="auto"/>
        <w:bottom w:val="none" w:sz="0" w:space="0" w:color="auto"/>
        <w:right w:val="none" w:sz="0" w:space="0" w:color="auto"/>
      </w:divBdr>
    </w:div>
    <w:div w:id="230384253">
      <w:bodyDiv w:val="1"/>
      <w:marLeft w:val="0"/>
      <w:marRight w:val="0"/>
      <w:marTop w:val="0"/>
      <w:marBottom w:val="0"/>
      <w:divBdr>
        <w:top w:val="none" w:sz="0" w:space="0" w:color="auto"/>
        <w:left w:val="none" w:sz="0" w:space="0" w:color="auto"/>
        <w:bottom w:val="none" w:sz="0" w:space="0" w:color="auto"/>
        <w:right w:val="none" w:sz="0" w:space="0" w:color="auto"/>
      </w:divBdr>
    </w:div>
    <w:div w:id="250285080">
      <w:bodyDiv w:val="1"/>
      <w:marLeft w:val="0"/>
      <w:marRight w:val="0"/>
      <w:marTop w:val="0"/>
      <w:marBottom w:val="0"/>
      <w:divBdr>
        <w:top w:val="none" w:sz="0" w:space="0" w:color="auto"/>
        <w:left w:val="none" w:sz="0" w:space="0" w:color="auto"/>
        <w:bottom w:val="none" w:sz="0" w:space="0" w:color="auto"/>
        <w:right w:val="none" w:sz="0" w:space="0" w:color="auto"/>
      </w:divBdr>
    </w:div>
    <w:div w:id="268584072">
      <w:bodyDiv w:val="1"/>
      <w:marLeft w:val="0"/>
      <w:marRight w:val="0"/>
      <w:marTop w:val="0"/>
      <w:marBottom w:val="0"/>
      <w:divBdr>
        <w:top w:val="none" w:sz="0" w:space="0" w:color="auto"/>
        <w:left w:val="none" w:sz="0" w:space="0" w:color="auto"/>
        <w:bottom w:val="none" w:sz="0" w:space="0" w:color="auto"/>
        <w:right w:val="none" w:sz="0" w:space="0" w:color="auto"/>
      </w:divBdr>
    </w:div>
    <w:div w:id="285891147">
      <w:bodyDiv w:val="1"/>
      <w:marLeft w:val="0"/>
      <w:marRight w:val="0"/>
      <w:marTop w:val="0"/>
      <w:marBottom w:val="0"/>
      <w:divBdr>
        <w:top w:val="none" w:sz="0" w:space="0" w:color="auto"/>
        <w:left w:val="none" w:sz="0" w:space="0" w:color="auto"/>
        <w:bottom w:val="none" w:sz="0" w:space="0" w:color="auto"/>
        <w:right w:val="none" w:sz="0" w:space="0" w:color="auto"/>
      </w:divBdr>
    </w:div>
    <w:div w:id="305399124">
      <w:bodyDiv w:val="1"/>
      <w:marLeft w:val="0"/>
      <w:marRight w:val="0"/>
      <w:marTop w:val="0"/>
      <w:marBottom w:val="0"/>
      <w:divBdr>
        <w:top w:val="none" w:sz="0" w:space="0" w:color="auto"/>
        <w:left w:val="none" w:sz="0" w:space="0" w:color="auto"/>
        <w:bottom w:val="none" w:sz="0" w:space="0" w:color="auto"/>
        <w:right w:val="none" w:sz="0" w:space="0" w:color="auto"/>
      </w:divBdr>
    </w:div>
    <w:div w:id="351304581">
      <w:bodyDiv w:val="1"/>
      <w:marLeft w:val="0"/>
      <w:marRight w:val="0"/>
      <w:marTop w:val="0"/>
      <w:marBottom w:val="0"/>
      <w:divBdr>
        <w:top w:val="none" w:sz="0" w:space="0" w:color="auto"/>
        <w:left w:val="none" w:sz="0" w:space="0" w:color="auto"/>
        <w:bottom w:val="none" w:sz="0" w:space="0" w:color="auto"/>
        <w:right w:val="none" w:sz="0" w:space="0" w:color="auto"/>
      </w:divBdr>
    </w:div>
    <w:div w:id="357580932">
      <w:bodyDiv w:val="1"/>
      <w:marLeft w:val="0"/>
      <w:marRight w:val="0"/>
      <w:marTop w:val="0"/>
      <w:marBottom w:val="0"/>
      <w:divBdr>
        <w:top w:val="none" w:sz="0" w:space="0" w:color="auto"/>
        <w:left w:val="none" w:sz="0" w:space="0" w:color="auto"/>
        <w:bottom w:val="none" w:sz="0" w:space="0" w:color="auto"/>
        <w:right w:val="none" w:sz="0" w:space="0" w:color="auto"/>
      </w:divBdr>
    </w:div>
    <w:div w:id="385379424">
      <w:bodyDiv w:val="1"/>
      <w:marLeft w:val="0"/>
      <w:marRight w:val="0"/>
      <w:marTop w:val="0"/>
      <w:marBottom w:val="0"/>
      <w:divBdr>
        <w:top w:val="none" w:sz="0" w:space="0" w:color="auto"/>
        <w:left w:val="none" w:sz="0" w:space="0" w:color="auto"/>
        <w:bottom w:val="none" w:sz="0" w:space="0" w:color="auto"/>
        <w:right w:val="none" w:sz="0" w:space="0" w:color="auto"/>
      </w:divBdr>
    </w:div>
    <w:div w:id="420610372">
      <w:bodyDiv w:val="1"/>
      <w:marLeft w:val="0"/>
      <w:marRight w:val="0"/>
      <w:marTop w:val="0"/>
      <w:marBottom w:val="0"/>
      <w:divBdr>
        <w:top w:val="none" w:sz="0" w:space="0" w:color="auto"/>
        <w:left w:val="none" w:sz="0" w:space="0" w:color="auto"/>
        <w:bottom w:val="none" w:sz="0" w:space="0" w:color="auto"/>
        <w:right w:val="none" w:sz="0" w:space="0" w:color="auto"/>
      </w:divBdr>
    </w:div>
    <w:div w:id="466893054">
      <w:bodyDiv w:val="1"/>
      <w:marLeft w:val="0"/>
      <w:marRight w:val="0"/>
      <w:marTop w:val="0"/>
      <w:marBottom w:val="0"/>
      <w:divBdr>
        <w:top w:val="none" w:sz="0" w:space="0" w:color="auto"/>
        <w:left w:val="none" w:sz="0" w:space="0" w:color="auto"/>
        <w:bottom w:val="none" w:sz="0" w:space="0" w:color="auto"/>
        <w:right w:val="none" w:sz="0" w:space="0" w:color="auto"/>
      </w:divBdr>
    </w:div>
    <w:div w:id="471097456">
      <w:bodyDiv w:val="1"/>
      <w:marLeft w:val="0"/>
      <w:marRight w:val="0"/>
      <w:marTop w:val="0"/>
      <w:marBottom w:val="0"/>
      <w:divBdr>
        <w:top w:val="none" w:sz="0" w:space="0" w:color="auto"/>
        <w:left w:val="none" w:sz="0" w:space="0" w:color="auto"/>
        <w:bottom w:val="none" w:sz="0" w:space="0" w:color="auto"/>
        <w:right w:val="none" w:sz="0" w:space="0" w:color="auto"/>
      </w:divBdr>
    </w:div>
    <w:div w:id="487482596">
      <w:bodyDiv w:val="1"/>
      <w:marLeft w:val="0"/>
      <w:marRight w:val="0"/>
      <w:marTop w:val="0"/>
      <w:marBottom w:val="0"/>
      <w:divBdr>
        <w:top w:val="none" w:sz="0" w:space="0" w:color="auto"/>
        <w:left w:val="none" w:sz="0" w:space="0" w:color="auto"/>
        <w:bottom w:val="none" w:sz="0" w:space="0" w:color="auto"/>
        <w:right w:val="none" w:sz="0" w:space="0" w:color="auto"/>
      </w:divBdr>
    </w:div>
    <w:div w:id="505366986">
      <w:bodyDiv w:val="1"/>
      <w:marLeft w:val="0"/>
      <w:marRight w:val="0"/>
      <w:marTop w:val="0"/>
      <w:marBottom w:val="0"/>
      <w:divBdr>
        <w:top w:val="none" w:sz="0" w:space="0" w:color="auto"/>
        <w:left w:val="none" w:sz="0" w:space="0" w:color="auto"/>
        <w:bottom w:val="none" w:sz="0" w:space="0" w:color="auto"/>
        <w:right w:val="none" w:sz="0" w:space="0" w:color="auto"/>
      </w:divBdr>
    </w:div>
    <w:div w:id="528646089">
      <w:bodyDiv w:val="1"/>
      <w:marLeft w:val="0"/>
      <w:marRight w:val="0"/>
      <w:marTop w:val="0"/>
      <w:marBottom w:val="0"/>
      <w:divBdr>
        <w:top w:val="none" w:sz="0" w:space="0" w:color="auto"/>
        <w:left w:val="none" w:sz="0" w:space="0" w:color="auto"/>
        <w:bottom w:val="none" w:sz="0" w:space="0" w:color="auto"/>
        <w:right w:val="none" w:sz="0" w:space="0" w:color="auto"/>
      </w:divBdr>
      <w:divsChild>
        <w:div w:id="1197082745">
          <w:marLeft w:val="0"/>
          <w:marRight w:val="0"/>
          <w:marTop w:val="0"/>
          <w:marBottom w:val="0"/>
          <w:divBdr>
            <w:top w:val="none" w:sz="0" w:space="0" w:color="auto"/>
            <w:left w:val="none" w:sz="0" w:space="0" w:color="auto"/>
            <w:bottom w:val="none" w:sz="0" w:space="0" w:color="auto"/>
            <w:right w:val="none" w:sz="0" w:space="0" w:color="auto"/>
          </w:divBdr>
        </w:div>
      </w:divsChild>
    </w:div>
    <w:div w:id="570703631">
      <w:bodyDiv w:val="1"/>
      <w:marLeft w:val="0"/>
      <w:marRight w:val="0"/>
      <w:marTop w:val="0"/>
      <w:marBottom w:val="0"/>
      <w:divBdr>
        <w:top w:val="none" w:sz="0" w:space="0" w:color="auto"/>
        <w:left w:val="none" w:sz="0" w:space="0" w:color="auto"/>
        <w:bottom w:val="none" w:sz="0" w:space="0" w:color="auto"/>
        <w:right w:val="none" w:sz="0" w:space="0" w:color="auto"/>
      </w:divBdr>
    </w:div>
    <w:div w:id="579173552">
      <w:bodyDiv w:val="1"/>
      <w:marLeft w:val="0"/>
      <w:marRight w:val="0"/>
      <w:marTop w:val="0"/>
      <w:marBottom w:val="0"/>
      <w:divBdr>
        <w:top w:val="none" w:sz="0" w:space="0" w:color="auto"/>
        <w:left w:val="none" w:sz="0" w:space="0" w:color="auto"/>
        <w:bottom w:val="none" w:sz="0" w:space="0" w:color="auto"/>
        <w:right w:val="none" w:sz="0" w:space="0" w:color="auto"/>
      </w:divBdr>
    </w:div>
    <w:div w:id="690179738">
      <w:bodyDiv w:val="1"/>
      <w:marLeft w:val="0"/>
      <w:marRight w:val="0"/>
      <w:marTop w:val="0"/>
      <w:marBottom w:val="0"/>
      <w:divBdr>
        <w:top w:val="none" w:sz="0" w:space="0" w:color="auto"/>
        <w:left w:val="none" w:sz="0" w:space="0" w:color="auto"/>
        <w:bottom w:val="none" w:sz="0" w:space="0" w:color="auto"/>
        <w:right w:val="none" w:sz="0" w:space="0" w:color="auto"/>
      </w:divBdr>
    </w:div>
    <w:div w:id="691035734">
      <w:bodyDiv w:val="1"/>
      <w:marLeft w:val="0"/>
      <w:marRight w:val="0"/>
      <w:marTop w:val="0"/>
      <w:marBottom w:val="0"/>
      <w:divBdr>
        <w:top w:val="none" w:sz="0" w:space="0" w:color="auto"/>
        <w:left w:val="none" w:sz="0" w:space="0" w:color="auto"/>
        <w:bottom w:val="none" w:sz="0" w:space="0" w:color="auto"/>
        <w:right w:val="none" w:sz="0" w:space="0" w:color="auto"/>
      </w:divBdr>
    </w:div>
    <w:div w:id="717125492">
      <w:bodyDiv w:val="1"/>
      <w:marLeft w:val="0"/>
      <w:marRight w:val="0"/>
      <w:marTop w:val="0"/>
      <w:marBottom w:val="0"/>
      <w:divBdr>
        <w:top w:val="none" w:sz="0" w:space="0" w:color="auto"/>
        <w:left w:val="none" w:sz="0" w:space="0" w:color="auto"/>
        <w:bottom w:val="none" w:sz="0" w:space="0" w:color="auto"/>
        <w:right w:val="none" w:sz="0" w:space="0" w:color="auto"/>
      </w:divBdr>
    </w:div>
    <w:div w:id="757797021">
      <w:bodyDiv w:val="1"/>
      <w:marLeft w:val="0"/>
      <w:marRight w:val="0"/>
      <w:marTop w:val="0"/>
      <w:marBottom w:val="0"/>
      <w:divBdr>
        <w:top w:val="none" w:sz="0" w:space="0" w:color="auto"/>
        <w:left w:val="none" w:sz="0" w:space="0" w:color="auto"/>
        <w:bottom w:val="none" w:sz="0" w:space="0" w:color="auto"/>
        <w:right w:val="none" w:sz="0" w:space="0" w:color="auto"/>
      </w:divBdr>
    </w:div>
    <w:div w:id="811217643">
      <w:bodyDiv w:val="1"/>
      <w:marLeft w:val="0"/>
      <w:marRight w:val="0"/>
      <w:marTop w:val="0"/>
      <w:marBottom w:val="0"/>
      <w:divBdr>
        <w:top w:val="none" w:sz="0" w:space="0" w:color="auto"/>
        <w:left w:val="none" w:sz="0" w:space="0" w:color="auto"/>
        <w:bottom w:val="none" w:sz="0" w:space="0" w:color="auto"/>
        <w:right w:val="none" w:sz="0" w:space="0" w:color="auto"/>
      </w:divBdr>
    </w:div>
    <w:div w:id="814877980">
      <w:bodyDiv w:val="1"/>
      <w:marLeft w:val="0"/>
      <w:marRight w:val="0"/>
      <w:marTop w:val="0"/>
      <w:marBottom w:val="0"/>
      <w:divBdr>
        <w:top w:val="none" w:sz="0" w:space="0" w:color="auto"/>
        <w:left w:val="none" w:sz="0" w:space="0" w:color="auto"/>
        <w:bottom w:val="none" w:sz="0" w:space="0" w:color="auto"/>
        <w:right w:val="none" w:sz="0" w:space="0" w:color="auto"/>
      </w:divBdr>
    </w:div>
    <w:div w:id="820652960">
      <w:bodyDiv w:val="1"/>
      <w:marLeft w:val="0"/>
      <w:marRight w:val="0"/>
      <w:marTop w:val="0"/>
      <w:marBottom w:val="0"/>
      <w:divBdr>
        <w:top w:val="none" w:sz="0" w:space="0" w:color="auto"/>
        <w:left w:val="none" w:sz="0" w:space="0" w:color="auto"/>
        <w:bottom w:val="none" w:sz="0" w:space="0" w:color="auto"/>
        <w:right w:val="none" w:sz="0" w:space="0" w:color="auto"/>
      </w:divBdr>
    </w:div>
    <w:div w:id="837423543">
      <w:bodyDiv w:val="1"/>
      <w:marLeft w:val="0"/>
      <w:marRight w:val="0"/>
      <w:marTop w:val="0"/>
      <w:marBottom w:val="0"/>
      <w:divBdr>
        <w:top w:val="none" w:sz="0" w:space="0" w:color="auto"/>
        <w:left w:val="none" w:sz="0" w:space="0" w:color="auto"/>
        <w:bottom w:val="none" w:sz="0" w:space="0" w:color="auto"/>
        <w:right w:val="none" w:sz="0" w:space="0" w:color="auto"/>
      </w:divBdr>
    </w:div>
    <w:div w:id="864321133">
      <w:bodyDiv w:val="1"/>
      <w:marLeft w:val="0"/>
      <w:marRight w:val="0"/>
      <w:marTop w:val="0"/>
      <w:marBottom w:val="0"/>
      <w:divBdr>
        <w:top w:val="none" w:sz="0" w:space="0" w:color="auto"/>
        <w:left w:val="none" w:sz="0" w:space="0" w:color="auto"/>
        <w:bottom w:val="none" w:sz="0" w:space="0" w:color="auto"/>
        <w:right w:val="none" w:sz="0" w:space="0" w:color="auto"/>
      </w:divBdr>
    </w:div>
    <w:div w:id="896938994">
      <w:bodyDiv w:val="1"/>
      <w:marLeft w:val="0"/>
      <w:marRight w:val="0"/>
      <w:marTop w:val="0"/>
      <w:marBottom w:val="0"/>
      <w:divBdr>
        <w:top w:val="none" w:sz="0" w:space="0" w:color="auto"/>
        <w:left w:val="none" w:sz="0" w:space="0" w:color="auto"/>
        <w:bottom w:val="none" w:sz="0" w:space="0" w:color="auto"/>
        <w:right w:val="none" w:sz="0" w:space="0" w:color="auto"/>
      </w:divBdr>
    </w:div>
    <w:div w:id="911235030">
      <w:bodyDiv w:val="1"/>
      <w:marLeft w:val="0"/>
      <w:marRight w:val="0"/>
      <w:marTop w:val="0"/>
      <w:marBottom w:val="0"/>
      <w:divBdr>
        <w:top w:val="none" w:sz="0" w:space="0" w:color="auto"/>
        <w:left w:val="none" w:sz="0" w:space="0" w:color="auto"/>
        <w:bottom w:val="none" w:sz="0" w:space="0" w:color="auto"/>
        <w:right w:val="none" w:sz="0" w:space="0" w:color="auto"/>
      </w:divBdr>
    </w:div>
    <w:div w:id="924800632">
      <w:bodyDiv w:val="1"/>
      <w:marLeft w:val="0"/>
      <w:marRight w:val="0"/>
      <w:marTop w:val="0"/>
      <w:marBottom w:val="0"/>
      <w:divBdr>
        <w:top w:val="none" w:sz="0" w:space="0" w:color="auto"/>
        <w:left w:val="none" w:sz="0" w:space="0" w:color="auto"/>
        <w:bottom w:val="none" w:sz="0" w:space="0" w:color="auto"/>
        <w:right w:val="none" w:sz="0" w:space="0" w:color="auto"/>
      </w:divBdr>
    </w:div>
    <w:div w:id="1004480629">
      <w:bodyDiv w:val="1"/>
      <w:marLeft w:val="0"/>
      <w:marRight w:val="0"/>
      <w:marTop w:val="0"/>
      <w:marBottom w:val="0"/>
      <w:divBdr>
        <w:top w:val="none" w:sz="0" w:space="0" w:color="auto"/>
        <w:left w:val="none" w:sz="0" w:space="0" w:color="auto"/>
        <w:bottom w:val="none" w:sz="0" w:space="0" w:color="auto"/>
        <w:right w:val="none" w:sz="0" w:space="0" w:color="auto"/>
      </w:divBdr>
    </w:div>
    <w:div w:id="1017388484">
      <w:bodyDiv w:val="1"/>
      <w:marLeft w:val="0"/>
      <w:marRight w:val="0"/>
      <w:marTop w:val="0"/>
      <w:marBottom w:val="0"/>
      <w:divBdr>
        <w:top w:val="none" w:sz="0" w:space="0" w:color="auto"/>
        <w:left w:val="none" w:sz="0" w:space="0" w:color="auto"/>
        <w:bottom w:val="none" w:sz="0" w:space="0" w:color="auto"/>
        <w:right w:val="none" w:sz="0" w:space="0" w:color="auto"/>
      </w:divBdr>
    </w:div>
    <w:div w:id="1028065910">
      <w:bodyDiv w:val="1"/>
      <w:marLeft w:val="0"/>
      <w:marRight w:val="0"/>
      <w:marTop w:val="0"/>
      <w:marBottom w:val="0"/>
      <w:divBdr>
        <w:top w:val="none" w:sz="0" w:space="0" w:color="auto"/>
        <w:left w:val="none" w:sz="0" w:space="0" w:color="auto"/>
        <w:bottom w:val="none" w:sz="0" w:space="0" w:color="auto"/>
        <w:right w:val="none" w:sz="0" w:space="0" w:color="auto"/>
      </w:divBdr>
    </w:div>
    <w:div w:id="1037702044">
      <w:bodyDiv w:val="1"/>
      <w:marLeft w:val="0"/>
      <w:marRight w:val="0"/>
      <w:marTop w:val="0"/>
      <w:marBottom w:val="0"/>
      <w:divBdr>
        <w:top w:val="none" w:sz="0" w:space="0" w:color="auto"/>
        <w:left w:val="none" w:sz="0" w:space="0" w:color="auto"/>
        <w:bottom w:val="none" w:sz="0" w:space="0" w:color="auto"/>
        <w:right w:val="none" w:sz="0" w:space="0" w:color="auto"/>
      </w:divBdr>
    </w:div>
    <w:div w:id="1054036768">
      <w:bodyDiv w:val="1"/>
      <w:marLeft w:val="0"/>
      <w:marRight w:val="0"/>
      <w:marTop w:val="0"/>
      <w:marBottom w:val="0"/>
      <w:divBdr>
        <w:top w:val="none" w:sz="0" w:space="0" w:color="auto"/>
        <w:left w:val="none" w:sz="0" w:space="0" w:color="auto"/>
        <w:bottom w:val="none" w:sz="0" w:space="0" w:color="auto"/>
        <w:right w:val="none" w:sz="0" w:space="0" w:color="auto"/>
      </w:divBdr>
    </w:div>
    <w:div w:id="1077826072">
      <w:bodyDiv w:val="1"/>
      <w:marLeft w:val="0"/>
      <w:marRight w:val="0"/>
      <w:marTop w:val="0"/>
      <w:marBottom w:val="0"/>
      <w:divBdr>
        <w:top w:val="none" w:sz="0" w:space="0" w:color="auto"/>
        <w:left w:val="none" w:sz="0" w:space="0" w:color="auto"/>
        <w:bottom w:val="none" w:sz="0" w:space="0" w:color="auto"/>
        <w:right w:val="none" w:sz="0" w:space="0" w:color="auto"/>
      </w:divBdr>
    </w:div>
    <w:div w:id="1207526848">
      <w:bodyDiv w:val="1"/>
      <w:marLeft w:val="0"/>
      <w:marRight w:val="0"/>
      <w:marTop w:val="0"/>
      <w:marBottom w:val="0"/>
      <w:divBdr>
        <w:top w:val="none" w:sz="0" w:space="0" w:color="auto"/>
        <w:left w:val="none" w:sz="0" w:space="0" w:color="auto"/>
        <w:bottom w:val="none" w:sz="0" w:space="0" w:color="auto"/>
        <w:right w:val="none" w:sz="0" w:space="0" w:color="auto"/>
      </w:divBdr>
    </w:div>
    <w:div w:id="1222904810">
      <w:bodyDiv w:val="1"/>
      <w:marLeft w:val="0"/>
      <w:marRight w:val="0"/>
      <w:marTop w:val="0"/>
      <w:marBottom w:val="0"/>
      <w:divBdr>
        <w:top w:val="none" w:sz="0" w:space="0" w:color="auto"/>
        <w:left w:val="none" w:sz="0" w:space="0" w:color="auto"/>
        <w:bottom w:val="none" w:sz="0" w:space="0" w:color="auto"/>
        <w:right w:val="none" w:sz="0" w:space="0" w:color="auto"/>
      </w:divBdr>
    </w:div>
    <w:div w:id="1286078949">
      <w:bodyDiv w:val="1"/>
      <w:marLeft w:val="0"/>
      <w:marRight w:val="0"/>
      <w:marTop w:val="0"/>
      <w:marBottom w:val="0"/>
      <w:divBdr>
        <w:top w:val="none" w:sz="0" w:space="0" w:color="auto"/>
        <w:left w:val="none" w:sz="0" w:space="0" w:color="auto"/>
        <w:bottom w:val="none" w:sz="0" w:space="0" w:color="auto"/>
        <w:right w:val="none" w:sz="0" w:space="0" w:color="auto"/>
      </w:divBdr>
    </w:div>
    <w:div w:id="1295796632">
      <w:bodyDiv w:val="1"/>
      <w:marLeft w:val="0"/>
      <w:marRight w:val="0"/>
      <w:marTop w:val="0"/>
      <w:marBottom w:val="0"/>
      <w:divBdr>
        <w:top w:val="none" w:sz="0" w:space="0" w:color="auto"/>
        <w:left w:val="none" w:sz="0" w:space="0" w:color="auto"/>
        <w:bottom w:val="none" w:sz="0" w:space="0" w:color="auto"/>
        <w:right w:val="none" w:sz="0" w:space="0" w:color="auto"/>
      </w:divBdr>
    </w:div>
    <w:div w:id="1329599644">
      <w:bodyDiv w:val="1"/>
      <w:marLeft w:val="0"/>
      <w:marRight w:val="0"/>
      <w:marTop w:val="0"/>
      <w:marBottom w:val="0"/>
      <w:divBdr>
        <w:top w:val="none" w:sz="0" w:space="0" w:color="auto"/>
        <w:left w:val="none" w:sz="0" w:space="0" w:color="auto"/>
        <w:bottom w:val="none" w:sz="0" w:space="0" w:color="auto"/>
        <w:right w:val="none" w:sz="0" w:space="0" w:color="auto"/>
      </w:divBdr>
    </w:div>
    <w:div w:id="1379092075">
      <w:bodyDiv w:val="1"/>
      <w:marLeft w:val="0"/>
      <w:marRight w:val="0"/>
      <w:marTop w:val="0"/>
      <w:marBottom w:val="0"/>
      <w:divBdr>
        <w:top w:val="none" w:sz="0" w:space="0" w:color="auto"/>
        <w:left w:val="none" w:sz="0" w:space="0" w:color="auto"/>
        <w:bottom w:val="none" w:sz="0" w:space="0" w:color="auto"/>
        <w:right w:val="none" w:sz="0" w:space="0" w:color="auto"/>
      </w:divBdr>
    </w:div>
    <w:div w:id="1392999348">
      <w:bodyDiv w:val="1"/>
      <w:marLeft w:val="0"/>
      <w:marRight w:val="0"/>
      <w:marTop w:val="0"/>
      <w:marBottom w:val="0"/>
      <w:divBdr>
        <w:top w:val="none" w:sz="0" w:space="0" w:color="auto"/>
        <w:left w:val="none" w:sz="0" w:space="0" w:color="auto"/>
        <w:bottom w:val="none" w:sz="0" w:space="0" w:color="auto"/>
        <w:right w:val="none" w:sz="0" w:space="0" w:color="auto"/>
      </w:divBdr>
    </w:div>
    <w:div w:id="1426725877">
      <w:bodyDiv w:val="1"/>
      <w:marLeft w:val="0"/>
      <w:marRight w:val="0"/>
      <w:marTop w:val="0"/>
      <w:marBottom w:val="0"/>
      <w:divBdr>
        <w:top w:val="none" w:sz="0" w:space="0" w:color="auto"/>
        <w:left w:val="none" w:sz="0" w:space="0" w:color="auto"/>
        <w:bottom w:val="none" w:sz="0" w:space="0" w:color="auto"/>
        <w:right w:val="none" w:sz="0" w:space="0" w:color="auto"/>
      </w:divBdr>
    </w:div>
    <w:div w:id="1479953331">
      <w:bodyDiv w:val="1"/>
      <w:marLeft w:val="0"/>
      <w:marRight w:val="0"/>
      <w:marTop w:val="0"/>
      <w:marBottom w:val="0"/>
      <w:divBdr>
        <w:top w:val="none" w:sz="0" w:space="0" w:color="auto"/>
        <w:left w:val="none" w:sz="0" w:space="0" w:color="auto"/>
        <w:bottom w:val="none" w:sz="0" w:space="0" w:color="auto"/>
        <w:right w:val="none" w:sz="0" w:space="0" w:color="auto"/>
      </w:divBdr>
    </w:div>
    <w:div w:id="1483498326">
      <w:bodyDiv w:val="1"/>
      <w:marLeft w:val="0"/>
      <w:marRight w:val="0"/>
      <w:marTop w:val="0"/>
      <w:marBottom w:val="0"/>
      <w:divBdr>
        <w:top w:val="none" w:sz="0" w:space="0" w:color="auto"/>
        <w:left w:val="none" w:sz="0" w:space="0" w:color="auto"/>
        <w:bottom w:val="none" w:sz="0" w:space="0" w:color="auto"/>
        <w:right w:val="none" w:sz="0" w:space="0" w:color="auto"/>
      </w:divBdr>
    </w:div>
    <w:div w:id="1499418944">
      <w:bodyDiv w:val="1"/>
      <w:marLeft w:val="0"/>
      <w:marRight w:val="0"/>
      <w:marTop w:val="0"/>
      <w:marBottom w:val="0"/>
      <w:divBdr>
        <w:top w:val="none" w:sz="0" w:space="0" w:color="auto"/>
        <w:left w:val="none" w:sz="0" w:space="0" w:color="auto"/>
        <w:bottom w:val="none" w:sz="0" w:space="0" w:color="auto"/>
        <w:right w:val="none" w:sz="0" w:space="0" w:color="auto"/>
      </w:divBdr>
    </w:div>
    <w:div w:id="1500653863">
      <w:bodyDiv w:val="1"/>
      <w:marLeft w:val="0"/>
      <w:marRight w:val="0"/>
      <w:marTop w:val="0"/>
      <w:marBottom w:val="0"/>
      <w:divBdr>
        <w:top w:val="none" w:sz="0" w:space="0" w:color="auto"/>
        <w:left w:val="none" w:sz="0" w:space="0" w:color="auto"/>
        <w:bottom w:val="none" w:sz="0" w:space="0" w:color="auto"/>
        <w:right w:val="none" w:sz="0" w:space="0" w:color="auto"/>
      </w:divBdr>
    </w:div>
    <w:div w:id="1516118209">
      <w:bodyDiv w:val="1"/>
      <w:marLeft w:val="0"/>
      <w:marRight w:val="0"/>
      <w:marTop w:val="0"/>
      <w:marBottom w:val="0"/>
      <w:divBdr>
        <w:top w:val="none" w:sz="0" w:space="0" w:color="auto"/>
        <w:left w:val="none" w:sz="0" w:space="0" w:color="auto"/>
        <w:bottom w:val="none" w:sz="0" w:space="0" w:color="auto"/>
        <w:right w:val="none" w:sz="0" w:space="0" w:color="auto"/>
      </w:divBdr>
    </w:div>
    <w:div w:id="1564290784">
      <w:bodyDiv w:val="1"/>
      <w:marLeft w:val="0"/>
      <w:marRight w:val="0"/>
      <w:marTop w:val="0"/>
      <w:marBottom w:val="0"/>
      <w:divBdr>
        <w:top w:val="none" w:sz="0" w:space="0" w:color="auto"/>
        <w:left w:val="none" w:sz="0" w:space="0" w:color="auto"/>
        <w:bottom w:val="none" w:sz="0" w:space="0" w:color="auto"/>
        <w:right w:val="none" w:sz="0" w:space="0" w:color="auto"/>
      </w:divBdr>
    </w:div>
    <w:div w:id="1713916784">
      <w:bodyDiv w:val="1"/>
      <w:marLeft w:val="0"/>
      <w:marRight w:val="0"/>
      <w:marTop w:val="0"/>
      <w:marBottom w:val="0"/>
      <w:divBdr>
        <w:top w:val="none" w:sz="0" w:space="0" w:color="auto"/>
        <w:left w:val="none" w:sz="0" w:space="0" w:color="auto"/>
        <w:bottom w:val="none" w:sz="0" w:space="0" w:color="auto"/>
        <w:right w:val="none" w:sz="0" w:space="0" w:color="auto"/>
      </w:divBdr>
    </w:div>
    <w:div w:id="1717972701">
      <w:bodyDiv w:val="1"/>
      <w:marLeft w:val="0"/>
      <w:marRight w:val="0"/>
      <w:marTop w:val="0"/>
      <w:marBottom w:val="0"/>
      <w:divBdr>
        <w:top w:val="none" w:sz="0" w:space="0" w:color="auto"/>
        <w:left w:val="none" w:sz="0" w:space="0" w:color="auto"/>
        <w:bottom w:val="none" w:sz="0" w:space="0" w:color="auto"/>
        <w:right w:val="none" w:sz="0" w:space="0" w:color="auto"/>
      </w:divBdr>
    </w:div>
    <w:div w:id="1828394500">
      <w:bodyDiv w:val="1"/>
      <w:marLeft w:val="0"/>
      <w:marRight w:val="0"/>
      <w:marTop w:val="0"/>
      <w:marBottom w:val="0"/>
      <w:divBdr>
        <w:top w:val="none" w:sz="0" w:space="0" w:color="auto"/>
        <w:left w:val="none" w:sz="0" w:space="0" w:color="auto"/>
        <w:bottom w:val="none" w:sz="0" w:space="0" w:color="auto"/>
        <w:right w:val="none" w:sz="0" w:space="0" w:color="auto"/>
      </w:divBdr>
    </w:div>
    <w:div w:id="1849640450">
      <w:bodyDiv w:val="1"/>
      <w:marLeft w:val="0"/>
      <w:marRight w:val="0"/>
      <w:marTop w:val="0"/>
      <w:marBottom w:val="0"/>
      <w:divBdr>
        <w:top w:val="none" w:sz="0" w:space="0" w:color="auto"/>
        <w:left w:val="none" w:sz="0" w:space="0" w:color="auto"/>
        <w:bottom w:val="none" w:sz="0" w:space="0" w:color="auto"/>
        <w:right w:val="none" w:sz="0" w:space="0" w:color="auto"/>
      </w:divBdr>
    </w:div>
    <w:div w:id="1870601308">
      <w:bodyDiv w:val="1"/>
      <w:marLeft w:val="0"/>
      <w:marRight w:val="0"/>
      <w:marTop w:val="0"/>
      <w:marBottom w:val="0"/>
      <w:divBdr>
        <w:top w:val="none" w:sz="0" w:space="0" w:color="auto"/>
        <w:left w:val="none" w:sz="0" w:space="0" w:color="auto"/>
        <w:bottom w:val="none" w:sz="0" w:space="0" w:color="auto"/>
        <w:right w:val="none" w:sz="0" w:space="0" w:color="auto"/>
      </w:divBdr>
    </w:div>
    <w:div w:id="1871911121">
      <w:bodyDiv w:val="1"/>
      <w:marLeft w:val="0"/>
      <w:marRight w:val="0"/>
      <w:marTop w:val="0"/>
      <w:marBottom w:val="0"/>
      <w:divBdr>
        <w:top w:val="none" w:sz="0" w:space="0" w:color="auto"/>
        <w:left w:val="none" w:sz="0" w:space="0" w:color="auto"/>
        <w:bottom w:val="none" w:sz="0" w:space="0" w:color="auto"/>
        <w:right w:val="none" w:sz="0" w:space="0" w:color="auto"/>
      </w:divBdr>
    </w:div>
    <w:div w:id="1874461028">
      <w:bodyDiv w:val="1"/>
      <w:marLeft w:val="0"/>
      <w:marRight w:val="0"/>
      <w:marTop w:val="0"/>
      <w:marBottom w:val="0"/>
      <w:divBdr>
        <w:top w:val="none" w:sz="0" w:space="0" w:color="auto"/>
        <w:left w:val="none" w:sz="0" w:space="0" w:color="auto"/>
        <w:bottom w:val="none" w:sz="0" w:space="0" w:color="auto"/>
        <w:right w:val="none" w:sz="0" w:space="0" w:color="auto"/>
      </w:divBdr>
    </w:div>
    <w:div w:id="1910263518">
      <w:bodyDiv w:val="1"/>
      <w:marLeft w:val="0"/>
      <w:marRight w:val="0"/>
      <w:marTop w:val="0"/>
      <w:marBottom w:val="0"/>
      <w:divBdr>
        <w:top w:val="none" w:sz="0" w:space="0" w:color="auto"/>
        <w:left w:val="none" w:sz="0" w:space="0" w:color="auto"/>
        <w:bottom w:val="none" w:sz="0" w:space="0" w:color="auto"/>
        <w:right w:val="none" w:sz="0" w:space="0" w:color="auto"/>
      </w:divBdr>
    </w:div>
    <w:div w:id="1932397188">
      <w:bodyDiv w:val="1"/>
      <w:marLeft w:val="0"/>
      <w:marRight w:val="0"/>
      <w:marTop w:val="0"/>
      <w:marBottom w:val="0"/>
      <w:divBdr>
        <w:top w:val="none" w:sz="0" w:space="0" w:color="auto"/>
        <w:left w:val="none" w:sz="0" w:space="0" w:color="auto"/>
        <w:bottom w:val="none" w:sz="0" w:space="0" w:color="auto"/>
        <w:right w:val="none" w:sz="0" w:space="0" w:color="auto"/>
      </w:divBdr>
    </w:div>
    <w:div w:id="1940328436">
      <w:bodyDiv w:val="1"/>
      <w:marLeft w:val="0"/>
      <w:marRight w:val="0"/>
      <w:marTop w:val="0"/>
      <w:marBottom w:val="0"/>
      <w:divBdr>
        <w:top w:val="none" w:sz="0" w:space="0" w:color="auto"/>
        <w:left w:val="none" w:sz="0" w:space="0" w:color="auto"/>
        <w:bottom w:val="none" w:sz="0" w:space="0" w:color="auto"/>
        <w:right w:val="none" w:sz="0" w:space="0" w:color="auto"/>
      </w:divBdr>
    </w:div>
    <w:div w:id="1945766894">
      <w:bodyDiv w:val="1"/>
      <w:marLeft w:val="0"/>
      <w:marRight w:val="0"/>
      <w:marTop w:val="0"/>
      <w:marBottom w:val="0"/>
      <w:divBdr>
        <w:top w:val="none" w:sz="0" w:space="0" w:color="auto"/>
        <w:left w:val="none" w:sz="0" w:space="0" w:color="auto"/>
        <w:bottom w:val="none" w:sz="0" w:space="0" w:color="auto"/>
        <w:right w:val="none" w:sz="0" w:space="0" w:color="auto"/>
      </w:divBdr>
    </w:div>
    <w:div w:id="1971204018">
      <w:bodyDiv w:val="1"/>
      <w:marLeft w:val="0"/>
      <w:marRight w:val="0"/>
      <w:marTop w:val="0"/>
      <w:marBottom w:val="0"/>
      <w:divBdr>
        <w:top w:val="none" w:sz="0" w:space="0" w:color="auto"/>
        <w:left w:val="none" w:sz="0" w:space="0" w:color="auto"/>
        <w:bottom w:val="none" w:sz="0" w:space="0" w:color="auto"/>
        <w:right w:val="none" w:sz="0" w:space="0" w:color="auto"/>
      </w:divBdr>
      <w:divsChild>
        <w:div w:id="123667576">
          <w:marLeft w:val="0"/>
          <w:marRight w:val="0"/>
          <w:marTop w:val="0"/>
          <w:marBottom w:val="0"/>
          <w:divBdr>
            <w:top w:val="none" w:sz="0" w:space="0" w:color="auto"/>
            <w:left w:val="none" w:sz="0" w:space="0" w:color="auto"/>
            <w:bottom w:val="none" w:sz="0" w:space="0" w:color="auto"/>
            <w:right w:val="none" w:sz="0" w:space="0" w:color="auto"/>
          </w:divBdr>
          <w:divsChild>
            <w:div w:id="670721011">
              <w:marLeft w:val="0"/>
              <w:marRight w:val="0"/>
              <w:marTop w:val="0"/>
              <w:marBottom w:val="0"/>
              <w:divBdr>
                <w:top w:val="none" w:sz="0" w:space="0" w:color="auto"/>
                <w:left w:val="none" w:sz="0" w:space="0" w:color="auto"/>
                <w:bottom w:val="none" w:sz="0" w:space="0" w:color="auto"/>
                <w:right w:val="none" w:sz="0" w:space="0" w:color="auto"/>
              </w:divBdr>
              <w:divsChild>
                <w:div w:id="7596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059999">
          <w:marLeft w:val="0"/>
          <w:marRight w:val="0"/>
          <w:marTop w:val="0"/>
          <w:marBottom w:val="328"/>
          <w:divBdr>
            <w:top w:val="none" w:sz="0" w:space="0" w:color="auto"/>
            <w:left w:val="none" w:sz="0" w:space="0" w:color="auto"/>
            <w:bottom w:val="none" w:sz="0" w:space="0" w:color="auto"/>
            <w:right w:val="none" w:sz="0" w:space="0" w:color="auto"/>
          </w:divBdr>
          <w:divsChild>
            <w:div w:id="969090518">
              <w:marLeft w:val="0"/>
              <w:marRight w:val="0"/>
              <w:marTop w:val="0"/>
              <w:marBottom w:val="0"/>
              <w:divBdr>
                <w:top w:val="none" w:sz="0" w:space="0" w:color="auto"/>
                <w:left w:val="none" w:sz="0" w:space="0" w:color="auto"/>
                <w:bottom w:val="none" w:sz="0" w:space="0" w:color="auto"/>
                <w:right w:val="none" w:sz="0" w:space="0" w:color="auto"/>
              </w:divBdr>
            </w:div>
          </w:divsChild>
        </w:div>
        <w:div w:id="619267322">
          <w:marLeft w:val="0"/>
          <w:marRight w:val="0"/>
          <w:marTop w:val="0"/>
          <w:marBottom w:val="328"/>
          <w:divBdr>
            <w:top w:val="none" w:sz="0" w:space="0" w:color="auto"/>
            <w:left w:val="none" w:sz="0" w:space="0" w:color="auto"/>
            <w:bottom w:val="none" w:sz="0" w:space="0" w:color="auto"/>
            <w:right w:val="none" w:sz="0" w:space="0" w:color="auto"/>
          </w:divBdr>
          <w:divsChild>
            <w:div w:id="455871029">
              <w:marLeft w:val="0"/>
              <w:marRight w:val="0"/>
              <w:marTop w:val="0"/>
              <w:marBottom w:val="0"/>
              <w:divBdr>
                <w:top w:val="none" w:sz="0" w:space="0" w:color="auto"/>
                <w:left w:val="none" w:sz="0" w:space="0" w:color="auto"/>
                <w:bottom w:val="none" w:sz="0" w:space="0" w:color="auto"/>
                <w:right w:val="none" w:sz="0" w:space="0" w:color="auto"/>
              </w:divBdr>
              <w:divsChild>
                <w:div w:id="1243493170">
                  <w:marLeft w:val="0"/>
                  <w:marRight w:val="0"/>
                  <w:marTop w:val="0"/>
                  <w:marBottom w:val="0"/>
                  <w:divBdr>
                    <w:top w:val="none" w:sz="0" w:space="0" w:color="auto"/>
                    <w:left w:val="none" w:sz="0" w:space="0" w:color="auto"/>
                    <w:bottom w:val="none" w:sz="0" w:space="0" w:color="auto"/>
                    <w:right w:val="none" w:sz="0" w:space="0" w:color="auto"/>
                  </w:divBdr>
                  <w:divsChild>
                    <w:div w:id="23675343">
                      <w:marLeft w:val="0"/>
                      <w:marRight w:val="0"/>
                      <w:marTop w:val="0"/>
                      <w:marBottom w:val="0"/>
                      <w:divBdr>
                        <w:top w:val="none" w:sz="0" w:space="0" w:color="auto"/>
                        <w:left w:val="none" w:sz="0" w:space="0" w:color="auto"/>
                        <w:bottom w:val="none" w:sz="0" w:space="0" w:color="auto"/>
                        <w:right w:val="none" w:sz="0" w:space="0" w:color="auto"/>
                      </w:divBdr>
                      <w:divsChild>
                        <w:div w:id="154890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5913649">
      <w:bodyDiv w:val="1"/>
      <w:marLeft w:val="0"/>
      <w:marRight w:val="0"/>
      <w:marTop w:val="0"/>
      <w:marBottom w:val="0"/>
      <w:divBdr>
        <w:top w:val="none" w:sz="0" w:space="0" w:color="auto"/>
        <w:left w:val="none" w:sz="0" w:space="0" w:color="auto"/>
        <w:bottom w:val="none" w:sz="0" w:space="0" w:color="auto"/>
        <w:right w:val="none" w:sz="0" w:space="0" w:color="auto"/>
      </w:divBdr>
    </w:div>
    <w:div w:id="1978025747">
      <w:bodyDiv w:val="1"/>
      <w:marLeft w:val="0"/>
      <w:marRight w:val="0"/>
      <w:marTop w:val="0"/>
      <w:marBottom w:val="0"/>
      <w:divBdr>
        <w:top w:val="none" w:sz="0" w:space="0" w:color="auto"/>
        <w:left w:val="none" w:sz="0" w:space="0" w:color="auto"/>
        <w:bottom w:val="none" w:sz="0" w:space="0" w:color="auto"/>
        <w:right w:val="none" w:sz="0" w:space="0" w:color="auto"/>
      </w:divBdr>
    </w:div>
    <w:div w:id="1989744854">
      <w:bodyDiv w:val="1"/>
      <w:marLeft w:val="0"/>
      <w:marRight w:val="0"/>
      <w:marTop w:val="0"/>
      <w:marBottom w:val="0"/>
      <w:divBdr>
        <w:top w:val="none" w:sz="0" w:space="0" w:color="auto"/>
        <w:left w:val="none" w:sz="0" w:space="0" w:color="auto"/>
        <w:bottom w:val="none" w:sz="0" w:space="0" w:color="auto"/>
        <w:right w:val="none" w:sz="0" w:space="0" w:color="auto"/>
      </w:divBdr>
    </w:div>
    <w:div w:id="2042511056">
      <w:bodyDiv w:val="1"/>
      <w:marLeft w:val="0"/>
      <w:marRight w:val="0"/>
      <w:marTop w:val="0"/>
      <w:marBottom w:val="0"/>
      <w:divBdr>
        <w:top w:val="none" w:sz="0" w:space="0" w:color="auto"/>
        <w:left w:val="none" w:sz="0" w:space="0" w:color="auto"/>
        <w:bottom w:val="none" w:sz="0" w:space="0" w:color="auto"/>
        <w:right w:val="none" w:sz="0" w:space="0" w:color="auto"/>
      </w:divBdr>
    </w:div>
    <w:div w:id="2089957397">
      <w:bodyDiv w:val="1"/>
      <w:marLeft w:val="0"/>
      <w:marRight w:val="0"/>
      <w:marTop w:val="0"/>
      <w:marBottom w:val="0"/>
      <w:divBdr>
        <w:top w:val="none" w:sz="0" w:space="0" w:color="auto"/>
        <w:left w:val="none" w:sz="0" w:space="0" w:color="auto"/>
        <w:bottom w:val="none" w:sz="0" w:space="0" w:color="auto"/>
        <w:right w:val="none" w:sz="0" w:space="0" w:color="auto"/>
      </w:divBdr>
    </w:div>
    <w:div w:id="2093888912">
      <w:bodyDiv w:val="1"/>
      <w:marLeft w:val="0"/>
      <w:marRight w:val="0"/>
      <w:marTop w:val="0"/>
      <w:marBottom w:val="0"/>
      <w:divBdr>
        <w:top w:val="none" w:sz="0" w:space="0" w:color="auto"/>
        <w:left w:val="none" w:sz="0" w:space="0" w:color="auto"/>
        <w:bottom w:val="none" w:sz="0" w:space="0" w:color="auto"/>
        <w:right w:val="none" w:sz="0" w:space="0" w:color="auto"/>
      </w:divBdr>
    </w:div>
    <w:div w:id="21406859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microsoft.com/office/2018/08/relationships/commentsExtensible" Target="commentsExtensible.xml"/><Relationship Id="rId63" Type="http://schemas.openxmlformats.org/officeDocument/2006/relationships/image" Target="media/image46.emf"/><Relationship Id="rId159" Type="http://schemas.openxmlformats.org/officeDocument/2006/relationships/image" Target="media/image140.emf"/><Relationship Id="rId170" Type="http://schemas.openxmlformats.org/officeDocument/2006/relationships/image" Target="media/image150.png"/><Relationship Id="rId226" Type="http://schemas.openxmlformats.org/officeDocument/2006/relationships/chart" Target="charts/chart5.xml"/><Relationship Id="rId107" Type="http://schemas.openxmlformats.org/officeDocument/2006/relationships/image" Target="media/image89.png"/><Relationship Id="rId11" Type="http://schemas.openxmlformats.org/officeDocument/2006/relationships/endnotes" Target="endnotes.xml"/><Relationship Id="rId32" Type="http://schemas.openxmlformats.org/officeDocument/2006/relationships/image" Target="media/image15.png"/><Relationship Id="rId53" Type="http://schemas.openxmlformats.org/officeDocument/2006/relationships/image" Target="media/image36.emf"/><Relationship Id="rId74" Type="http://schemas.openxmlformats.org/officeDocument/2006/relationships/image" Target="media/image56.png"/><Relationship Id="rId128" Type="http://schemas.openxmlformats.org/officeDocument/2006/relationships/image" Target="media/image109.png"/><Relationship Id="rId149" Type="http://schemas.openxmlformats.org/officeDocument/2006/relationships/image" Target="media/image130.png"/><Relationship Id="rId5" Type="http://schemas.openxmlformats.org/officeDocument/2006/relationships/customXml" Target="../customXml/item5.xml"/><Relationship Id="rId95" Type="http://schemas.openxmlformats.org/officeDocument/2006/relationships/image" Target="media/image77.png"/><Relationship Id="rId160" Type="http://schemas.openxmlformats.org/officeDocument/2006/relationships/image" Target="media/image141.png"/><Relationship Id="rId181" Type="http://schemas.openxmlformats.org/officeDocument/2006/relationships/image" Target="media/image160.png"/><Relationship Id="rId216" Type="http://schemas.openxmlformats.org/officeDocument/2006/relationships/image" Target="media/image195.png"/><Relationship Id="rId237" Type="http://schemas.openxmlformats.org/officeDocument/2006/relationships/chart" Target="charts/chart16.xml"/><Relationship Id="rId258" Type="http://schemas.openxmlformats.org/officeDocument/2006/relationships/chart" Target="charts/chart37.xml"/><Relationship Id="rId22" Type="http://schemas.openxmlformats.org/officeDocument/2006/relationships/image" Target="media/image5.jpg"/><Relationship Id="rId43" Type="http://schemas.openxmlformats.org/officeDocument/2006/relationships/image" Target="media/image26.png"/><Relationship Id="rId64" Type="http://schemas.openxmlformats.org/officeDocument/2006/relationships/image" Target="media/image47.png"/><Relationship Id="rId118" Type="http://schemas.openxmlformats.org/officeDocument/2006/relationships/image" Target="media/image99.png"/><Relationship Id="rId139" Type="http://schemas.openxmlformats.org/officeDocument/2006/relationships/image" Target="media/image120.png"/><Relationship Id="rId85" Type="http://schemas.openxmlformats.org/officeDocument/2006/relationships/image" Target="media/image67.png"/><Relationship Id="rId150" Type="http://schemas.openxmlformats.org/officeDocument/2006/relationships/image" Target="media/image131.png"/><Relationship Id="rId171" Type="http://schemas.openxmlformats.org/officeDocument/2006/relationships/image" Target="media/image151.png"/><Relationship Id="rId192" Type="http://schemas.openxmlformats.org/officeDocument/2006/relationships/image" Target="media/image171.png"/><Relationship Id="rId206" Type="http://schemas.openxmlformats.org/officeDocument/2006/relationships/image" Target="media/image185.emf"/><Relationship Id="rId227" Type="http://schemas.openxmlformats.org/officeDocument/2006/relationships/chart" Target="charts/chart6.xml"/><Relationship Id="rId248" Type="http://schemas.openxmlformats.org/officeDocument/2006/relationships/chart" Target="charts/chart27.xml"/><Relationship Id="rId12" Type="http://schemas.openxmlformats.org/officeDocument/2006/relationships/footer" Target="footer1.xml"/><Relationship Id="rId33" Type="http://schemas.openxmlformats.org/officeDocument/2006/relationships/image" Target="media/image16.png"/><Relationship Id="rId108" Type="http://schemas.openxmlformats.org/officeDocument/2006/relationships/image" Target="media/image90.png"/><Relationship Id="rId129" Type="http://schemas.openxmlformats.org/officeDocument/2006/relationships/image" Target="media/image110.png"/><Relationship Id="rId54" Type="http://schemas.openxmlformats.org/officeDocument/2006/relationships/image" Target="media/image37.png"/><Relationship Id="rId75" Type="http://schemas.openxmlformats.org/officeDocument/2006/relationships/image" Target="media/image57.emf"/><Relationship Id="rId96" Type="http://schemas.openxmlformats.org/officeDocument/2006/relationships/image" Target="media/image78.emf"/><Relationship Id="rId140" Type="http://schemas.openxmlformats.org/officeDocument/2006/relationships/image" Target="media/image121.png"/><Relationship Id="rId161" Type="http://schemas.openxmlformats.org/officeDocument/2006/relationships/image" Target="media/image142.png"/><Relationship Id="rId182" Type="http://schemas.openxmlformats.org/officeDocument/2006/relationships/image" Target="media/image161.emf"/><Relationship Id="rId217" Type="http://schemas.openxmlformats.org/officeDocument/2006/relationships/image" Target="media/image196.emf"/><Relationship Id="rId6" Type="http://schemas.openxmlformats.org/officeDocument/2006/relationships/numbering" Target="numbering.xml"/><Relationship Id="rId238" Type="http://schemas.openxmlformats.org/officeDocument/2006/relationships/chart" Target="charts/chart17.xml"/><Relationship Id="rId259" Type="http://schemas.openxmlformats.org/officeDocument/2006/relationships/chart" Target="charts/chart38.xml"/><Relationship Id="rId23" Type="http://schemas.openxmlformats.org/officeDocument/2006/relationships/image" Target="media/image6.png"/><Relationship Id="rId119" Type="http://schemas.openxmlformats.org/officeDocument/2006/relationships/image" Target="media/image100.png"/><Relationship Id="rId44" Type="http://schemas.openxmlformats.org/officeDocument/2006/relationships/image" Target="media/image27.png"/><Relationship Id="rId65" Type="http://schemas.openxmlformats.org/officeDocument/2006/relationships/image" Target="media/image48.png"/><Relationship Id="rId86" Type="http://schemas.openxmlformats.org/officeDocument/2006/relationships/image" Target="media/image68.emf"/><Relationship Id="rId130" Type="http://schemas.openxmlformats.org/officeDocument/2006/relationships/image" Target="media/image111.png"/><Relationship Id="rId151" Type="http://schemas.openxmlformats.org/officeDocument/2006/relationships/image" Target="media/image132.png"/><Relationship Id="rId172" Type="http://schemas.openxmlformats.org/officeDocument/2006/relationships/image" Target="media/image152.png"/><Relationship Id="rId193" Type="http://schemas.openxmlformats.org/officeDocument/2006/relationships/image" Target="media/image172.emf"/><Relationship Id="rId207" Type="http://schemas.openxmlformats.org/officeDocument/2006/relationships/image" Target="media/image186.emf"/><Relationship Id="rId228" Type="http://schemas.openxmlformats.org/officeDocument/2006/relationships/chart" Target="charts/chart7.xml"/><Relationship Id="rId249" Type="http://schemas.openxmlformats.org/officeDocument/2006/relationships/chart" Target="charts/chart28.xml"/><Relationship Id="rId13" Type="http://schemas.openxmlformats.org/officeDocument/2006/relationships/footer" Target="footer2.xml"/><Relationship Id="rId109" Type="http://schemas.openxmlformats.org/officeDocument/2006/relationships/image" Target="media/image91.png"/><Relationship Id="rId260" Type="http://schemas.openxmlformats.org/officeDocument/2006/relationships/chart" Target="charts/chart39.xml"/><Relationship Id="rId34" Type="http://schemas.openxmlformats.org/officeDocument/2006/relationships/image" Target="media/image17.png"/><Relationship Id="rId55" Type="http://schemas.openxmlformats.org/officeDocument/2006/relationships/image" Target="media/image38.emf"/><Relationship Id="rId76" Type="http://schemas.openxmlformats.org/officeDocument/2006/relationships/image" Target="media/image58.emf"/><Relationship Id="rId97" Type="http://schemas.openxmlformats.org/officeDocument/2006/relationships/image" Target="media/image79.png"/><Relationship Id="rId120" Type="http://schemas.openxmlformats.org/officeDocument/2006/relationships/image" Target="media/image101.png"/><Relationship Id="rId141" Type="http://schemas.openxmlformats.org/officeDocument/2006/relationships/image" Target="media/image122.png"/><Relationship Id="rId7" Type="http://schemas.openxmlformats.org/officeDocument/2006/relationships/styles" Target="styles.xml"/><Relationship Id="rId162" Type="http://schemas.openxmlformats.org/officeDocument/2006/relationships/image" Target="media/image143.emf"/><Relationship Id="rId183" Type="http://schemas.openxmlformats.org/officeDocument/2006/relationships/image" Target="media/image162.png"/><Relationship Id="rId218" Type="http://schemas.openxmlformats.org/officeDocument/2006/relationships/image" Target="media/image197.png"/><Relationship Id="rId239" Type="http://schemas.openxmlformats.org/officeDocument/2006/relationships/chart" Target="charts/chart18.xml"/><Relationship Id="rId250" Type="http://schemas.openxmlformats.org/officeDocument/2006/relationships/chart" Target="charts/chart29.xml"/><Relationship Id="rId24" Type="http://schemas.openxmlformats.org/officeDocument/2006/relationships/image" Target="media/image7.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9.emf"/><Relationship Id="rId110" Type="http://schemas.openxmlformats.org/officeDocument/2006/relationships/image" Target="media/image92.png"/><Relationship Id="rId131" Type="http://schemas.openxmlformats.org/officeDocument/2006/relationships/image" Target="media/image112.png"/><Relationship Id="rId152" Type="http://schemas.openxmlformats.org/officeDocument/2006/relationships/image" Target="media/image133.png"/><Relationship Id="rId173" Type="http://schemas.openxmlformats.org/officeDocument/2006/relationships/image" Target="media/image153.png"/><Relationship Id="rId194" Type="http://schemas.openxmlformats.org/officeDocument/2006/relationships/image" Target="media/image173.emf"/><Relationship Id="rId208" Type="http://schemas.openxmlformats.org/officeDocument/2006/relationships/image" Target="media/image187.emf"/><Relationship Id="rId229" Type="http://schemas.openxmlformats.org/officeDocument/2006/relationships/chart" Target="charts/chart8.xml"/><Relationship Id="rId240" Type="http://schemas.openxmlformats.org/officeDocument/2006/relationships/chart" Target="charts/chart19.xml"/><Relationship Id="rId261" Type="http://schemas.openxmlformats.org/officeDocument/2006/relationships/image" Target="media/image203.png"/><Relationship Id="rId14" Type="http://schemas.openxmlformats.org/officeDocument/2006/relationships/image" Target="media/image1.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59.png"/><Relationship Id="rId100" Type="http://schemas.openxmlformats.org/officeDocument/2006/relationships/image" Target="media/image82.emf"/><Relationship Id="rId8" Type="http://schemas.openxmlformats.org/officeDocument/2006/relationships/settings" Target="settings.xml"/><Relationship Id="rId98" Type="http://schemas.openxmlformats.org/officeDocument/2006/relationships/image" Target="media/image80.png"/><Relationship Id="rId121" Type="http://schemas.openxmlformats.org/officeDocument/2006/relationships/image" Target="media/image102.png"/><Relationship Id="rId142" Type="http://schemas.openxmlformats.org/officeDocument/2006/relationships/image" Target="media/image123.png"/><Relationship Id="rId163" Type="http://schemas.openxmlformats.org/officeDocument/2006/relationships/image" Target="media/image144.png"/><Relationship Id="rId184" Type="http://schemas.openxmlformats.org/officeDocument/2006/relationships/image" Target="media/image163.png"/><Relationship Id="rId219" Type="http://schemas.openxmlformats.org/officeDocument/2006/relationships/image" Target="media/image198.png"/><Relationship Id="rId230" Type="http://schemas.openxmlformats.org/officeDocument/2006/relationships/chart" Target="charts/chart9.xml"/><Relationship Id="rId251" Type="http://schemas.openxmlformats.org/officeDocument/2006/relationships/chart" Target="charts/chart30.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emf"/><Relationship Id="rId88" Type="http://schemas.openxmlformats.org/officeDocument/2006/relationships/image" Target="media/image70.emf"/><Relationship Id="rId111" Type="http://schemas.openxmlformats.org/officeDocument/2006/relationships/image" Target="media/image93.png"/><Relationship Id="rId132" Type="http://schemas.openxmlformats.org/officeDocument/2006/relationships/image" Target="media/image113.png"/><Relationship Id="rId153" Type="http://schemas.openxmlformats.org/officeDocument/2006/relationships/image" Target="media/image134.png"/><Relationship Id="rId174" Type="http://schemas.openxmlformats.org/officeDocument/2006/relationships/image" Target="media/image154.png"/><Relationship Id="rId195" Type="http://schemas.openxmlformats.org/officeDocument/2006/relationships/image" Target="media/image174.png"/><Relationship Id="rId209" Type="http://schemas.openxmlformats.org/officeDocument/2006/relationships/image" Target="media/image188.emf"/><Relationship Id="rId220" Type="http://schemas.openxmlformats.org/officeDocument/2006/relationships/image" Target="media/image199.emf"/><Relationship Id="rId241" Type="http://schemas.openxmlformats.org/officeDocument/2006/relationships/chart" Target="charts/chart20.xml"/><Relationship Id="rId15" Type="http://schemas.openxmlformats.org/officeDocument/2006/relationships/image" Target="media/image2.png"/><Relationship Id="rId36" Type="http://schemas.openxmlformats.org/officeDocument/2006/relationships/image" Target="media/image19.png"/><Relationship Id="rId57" Type="http://schemas.openxmlformats.org/officeDocument/2006/relationships/image" Target="media/image40.png"/><Relationship Id="rId262" Type="http://schemas.openxmlformats.org/officeDocument/2006/relationships/image" Target="media/image204.png"/><Relationship Id="rId78" Type="http://schemas.openxmlformats.org/officeDocument/2006/relationships/image" Target="media/image60.emf"/><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3.png"/><Relationship Id="rId143" Type="http://schemas.openxmlformats.org/officeDocument/2006/relationships/image" Target="media/image124.png"/><Relationship Id="rId164" Type="http://schemas.openxmlformats.org/officeDocument/2006/relationships/image" Target="media/image145.emf"/><Relationship Id="rId185" Type="http://schemas.openxmlformats.org/officeDocument/2006/relationships/image" Target="media/image164.png"/><Relationship Id="rId9" Type="http://schemas.openxmlformats.org/officeDocument/2006/relationships/webSettings" Target="webSettings.xml"/><Relationship Id="rId210" Type="http://schemas.openxmlformats.org/officeDocument/2006/relationships/image" Target="media/image189.emf"/><Relationship Id="rId26" Type="http://schemas.openxmlformats.org/officeDocument/2006/relationships/image" Target="media/image9.png"/><Relationship Id="rId231" Type="http://schemas.openxmlformats.org/officeDocument/2006/relationships/chart" Target="charts/chart10.xml"/><Relationship Id="rId252" Type="http://schemas.openxmlformats.org/officeDocument/2006/relationships/chart" Target="charts/chart31.xml"/><Relationship Id="rId47" Type="http://schemas.openxmlformats.org/officeDocument/2006/relationships/image" Target="media/image30.png"/><Relationship Id="rId68" Type="http://schemas.openxmlformats.org/officeDocument/2006/relationships/chart" Target="charts/chart1.xml"/><Relationship Id="rId89" Type="http://schemas.openxmlformats.org/officeDocument/2006/relationships/image" Target="media/image71.emf"/><Relationship Id="rId112" Type="http://schemas.openxmlformats.org/officeDocument/2006/relationships/image" Target="media/image94.png"/><Relationship Id="rId133" Type="http://schemas.openxmlformats.org/officeDocument/2006/relationships/image" Target="media/image114.jpg"/><Relationship Id="rId154" Type="http://schemas.openxmlformats.org/officeDocument/2006/relationships/image" Target="media/image135.png"/><Relationship Id="rId175" Type="http://schemas.openxmlformats.org/officeDocument/2006/relationships/chart" Target="charts/chart3.xml"/><Relationship Id="rId196" Type="http://schemas.openxmlformats.org/officeDocument/2006/relationships/image" Target="media/image175.png"/><Relationship Id="rId200" Type="http://schemas.openxmlformats.org/officeDocument/2006/relationships/image" Target="media/image179.emf"/><Relationship Id="rId16" Type="http://schemas.openxmlformats.org/officeDocument/2006/relationships/image" Target="media/image3.emf"/><Relationship Id="rId221" Type="http://schemas.openxmlformats.org/officeDocument/2006/relationships/image" Target="media/image200.png"/><Relationship Id="rId242" Type="http://schemas.openxmlformats.org/officeDocument/2006/relationships/chart" Target="charts/chart21.xml"/><Relationship Id="rId263" Type="http://schemas.openxmlformats.org/officeDocument/2006/relationships/image" Target="media/image205.emf"/><Relationship Id="rId37" Type="http://schemas.openxmlformats.org/officeDocument/2006/relationships/image" Target="media/image20.emf"/><Relationship Id="rId58" Type="http://schemas.openxmlformats.org/officeDocument/2006/relationships/image" Target="media/image41.png"/><Relationship Id="rId79" Type="http://schemas.openxmlformats.org/officeDocument/2006/relationships/image" Target="media/image61.emf"/><Relationship Id="rId102" Type="http://schemas.openxmlformats.org/officeDocument/2006/relationships/image" Target="media/image84.png"/><Relationship Id="rId123" Type="http://schemas.openxmlformats.org/officeDocument/2006/relationships/image" Target="media/image104.png"/><Relationship Id="rId144" Type="http://schemas.openxmlformats.org/officeDocument/2006/relationships/image" Target="media/image125.png"/><Relationship Id="rId90" Type="http://schemas.openxmlformats.org/officeDocument/2006/relationships/image" Target="media/image72.emf"/><Relationship Id="rId165" Type="http://schemas.openxmlformats.org/officeDocument/2006/relationships/image" Target="media/image146.jpg"/><Relationship Id="rId186" Type="http://schemas.openxmlformats.org/officeDocument/2006/relationships/image" Target="media/image165.png"/><Relationship Id="rId211" Type="http://schemas.openxmlformats.org/officeDocument/2006/relationships/image" Target="media/image190.png"/><Relationship Id="rId232" Type="http://schemas.openxmlformats.org/officeDocument/2006/relationships/chart" Target="charts/chart11.xml"/><Relationship Id="rId253" Type="http://schemas.openxmlformats.org/officeDocument/2006/relationships/chart" Target="charts/chart32.xml"/><Relationship Id="rId27" Type="http://schemas.openxmlformats.org/officeDocument/2006/relationships/image" Target="media/image10.jpg"/><Relationship Id="rId48" Type="http://schemas.openxmlformats.org/officeDocument/2006/relationships/image" Target="media/image31.emf"/><Relationship Id="rId69" Type="http://schemas.openxmlformats.org/officeDocument/2006/relationships/image" Target="media/image51.png"/><Relationship Id="rId113" Type="http://schemas.openxmlformats.org/officeDocument/2006/relationships/image" Target="media/image95.png"/><Relationship Id="rId134" Type="http://schemas.openxmlformats.org/officeDocument/2006/relationships/image" Target="media/image115.png"/><Relationship Id="rId80" Type="http://schemas.openxmlformats.org/officeDocument/2006/relationships/image" Target="media/image62.emf"/><Relationship Id="rId155" Type="http://schemas.openxmlformats.org/officeDocument/2006/relationships/image" Target="media/image136.emf"/><Relationship Id="rId176" Type="http://schemas.openxmlformats.org/officeDocument/2006/relationships/image" Target="media/image155.png"/><Relationship Id="rId197" Type="http://schemas.openxmlformats.org/officeDocument/2006/relationships/image" Target="media/image176.emf"/><Relationship Id="rId201" Type="http://schemas.openxmlformats.org/officeDocument/2006/relationships/image" Target="media/image180.emf"/><Relationship Id="rId222" Type="http://schemas.openxmlformats.org/officeDocument/2006/relationships/footer" Target="footer4.xml"/><Relationship Id="rId243" Type="http://schemas.openxmlformats.org/officeDocument/2006/relationships/chart" Target="charts/chart22.xml"/><Relationship Id="rId264" Type="http://schemas.openxmlformats.org/officeDocument/2006/relationships/image" Target="media/image206.emf"/><Relationship Id="rId17" Type="http://schemas.openxmlformats.org/officeDocument/2006/relationships/image" Target="media/image4.emf"/><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5.jpeg"/><Relationship Id="rId124" Type="http://schemas.openxmlformats.org/officeDocument/2006/relationships/image" Target="media/image105.png"/><Relationship Id="rId70" Type="http://schemas.openxmlformats.org/officeDocument/2006/relationships/image" Target="media/image52.png"/><Relationship Id="rId91" Type="http://schemas.openxmlformats.org/officeDocument/2006/relationships/image" Target="media/image73.emf"/><Relationship Id="rId145" Type="http://schemas.openxmlformats.org/officeDocument/2006/relationships/image" Target="media/image126.png"/><Relationship Id="rId166" Type="http://schemas.openxmlformats.org/officeDocument/2006/relationships/footer" Target="footer3.xml"/><Relationship Id="rId187" Type="http://schemas.openxmlformats.org/officeDocument/2006/relationships/image" Target="media/image166.emf"/><Relationship Id="rId1" Type="http://schemas.openxmlformats.org/officeDocument/2006/relationships/customXml" Target="../customXml/item1.xml"/><Relationship Id="rId212" Type="http://schemas.openxmlformats.org/officeDocument/2006/relationships/image" Target="media/image191.png"/><Relationship Id="rId233" Type="http://schemas.openxmlformats.org/officeDocument/2006/relationships/chart" Target="charts/chart12.xml"/><Relationship Id="rId254" Type="http://schemas.openxmlformats.org/officeDocument/2006/relationships/chart" Target="charts/chart33.xml"/><Relationship Id="rId28" Type="http://schemas.openxmlformats.org/officeDocument/2006/relationships/image" Target="media/image11.jpg"/><Relationship Id="rId49" Type="http://schemas.openxmlformats.org/officeDocument/2006/relationships/image" Target="media/image32.emf"/><Relationship Id="rId114" Type="http://schemas.openxmlformats.org/officeDocument/2006/relationships/image" Target="media/image96.png"/><Relationship Id="rId60" Type="http://schemas.openxmlformats.org/officeDocument/2006/relationships/image" Target="media/image43.emf"/><Relationship Id="rId81" Type="http://schemas.openxmlformats.org/officeDocument/2006/relationships/image" Target="media/image63.emf"/><Relationship Id="rId135" Type="http://schemas.openxmlformats.org/officeDocument/2006/relationships/image" Target="media/image116.png"/><Relationship Id="rId156" Type="http://schemas.openxmlformats.org/officeDocument/2006/relationships/image" Target="media/image137.emf"/><Relationship Id="rId177" Type="http://schemas.openxmlformats.org/officeDocument/2006/relationships/image" Target="media/image156.png"/><Relationship Id="rId198" Type="http://schemas.openxmlformats.org/officeDocument/2006/relationships/image" Target="media/image177.emf"/><Relationship Id="rId202" Type="http://schemas.openxmlformats.org/officeDocument/2006/relationships/image" Target="media/image181.emf"/><Relationship Id="rId223" Type="http://schemas.openxmlformats.org/officeDocument/2006/relationships/chart" Target="charts/chart4.xml"/><Relationship Id="rId244" Type="http://schemas.openxmlformats.org/officeDocument/2006/relationships/chart" Target="charts/chart23.xml"/><Relationship Id="rId18" Type="http://schemas.openxmlformats.org/officeDocument/2006/relationships/comments" Target="comments.xml"/><Relationship Id="rId39" Type="http://schemas.openxmlformats.org/officeDocument/2006/relationships/image" Target="media/image22.png"/><Relationship Id="rId265" Type="http://schemas.openxmlformats.org/officeDocument/2006/relationships/fontTable" Target="fontTable.xml"/><Relationship Id="rId50" Type="http://schemas.openxmlformats.org/officeDocument/2006/relationships/image" Target="media/image33.emf"/><Relationship Id="rId104" Type="http://schemas.openxmlformats.org/officeDocument/2006/relationships/image" Target="media/image86.png"/><Relationship Id="rId125" Type="http://schemas.openxmlformats.org/officeDocument/2006/relationships/image" Target="media/image106.png"/><Relationship Id="rId146" Type="http://schemas.openxmlformats.org/officeDocument/2006/relationships/image" Target="media/image127.png"/><Relationship Id="rId167" Type="http://schemas.openxmlformats.org/officeDocument/2006/relationships/image" Target="media/image147.png"/><Relationship Id="rId188" Type="http://schemas.openxmlformats.org/officeDocument/2006/relationships/image" Target="media/image167.png"/><Relationship Id="rId71" Type="http://schemas.openxmlformats.org/officeDocument/2006/relationships/image" Target="media/image53.emf"/><Relationship Id="rId92" Type="http://schemas.openxmlformats.org/officeDocument/2006/relationships/image" Target="media/image74.emf"/><Relationship Id="rId213" Type="http://schemas.openxmlformats.org/officeDocument/2006/relationships/image" Target="media/image192.png"/><Relationship Id="rId234" Type="http://schemas.openxmlformats.org/officeDocument/2006/relationships/chart" Target="charts/chart13.xml"/><Relationship Id="rId2" Type="http://schemas.openxmlformats.org/officeDocument/2006/relationships/customXml" Target="../customXml/item2.xml"/><Relationship Id="rId29" Type="http://schemas.openxmlformats.org/officeDocument/2006/relationships/image" Target="media/image12.jpg"/><Relationship Id="rId255" Type="http://schemas.openxmlformats.org/officeDocument/2006/relationships/chart" Target="charts/chart34.xml"/><Relationship Id="rId40" Type="http://schemas.openxmlformats.org/officeDocument/2006/relationships/image" Target="media/image23.png"/><Relationship Id="rId115" Type="http://schemas.openxmlformats.org/officeDocument/2006/relationships/chart" Target="charts/chart2.xml"/><Relationship Id="rId136" Type="http://schemas.openxmlformats.org/officeDocument/2006/relationships/image" Target="media/image117.png"/><Relationship Id="rId157" Type="http://schemas.openxmlformats.org/officeDocument/2006/relationships/image" Target="media/image138.emf"/><Relationship Id="rId178" Type="http://schemas.openxmlformats.org/officeDocument/2006/relationships/image" Target="media/image157.png"/><Relationship Id="rId61" Type="http://schemas.openxmlformats.org/officeDocument/2006/relationships/image" Target="media/image44.png"/><Relationship Id="rId82" Type="http://schemas.openxmlformats.org/officeDocument/2006/relationships/image" Target="media/image64.png"/><Relationship Id="rId199" Type="http://schemas.openxmlformats.org/officeDocument/2006/relationships/image" Target="media/image178.png"/><Relationship Id="rId203" Type="http://schemas.openxmlformats.org/officeDocument/2006/relationships/image" Target="media/image182.emf"/><Relationship Id="rId19" Type="http://schemas.microsoft.com/office/2011/relationships/commentsExtended" Target="commentsExtended.xml"/><Relationship Id="rId224" Type="http://schemas.openxmlformats.org/officeDocument/2006/relationships/image" Target="media/image201.png"/><Relationship Id="rId245" Type="http://schemas.openxmlformats.org/officeDocument/2006/relationships/chart" Target="charts/chart24.xml"/><Relationship Id="rId266" Type="http://schemas.microsoft.com/office/2011/relationships/people" Target="people.xml"/><Relationship Id="rId30" Type="http://schemas.openxmlformats.org/officeDocument/2006/relationships/image" Target="media/image13.jpeg"/><Relationship Id="rId105" Type="http://schemas.openxmlformats.org/officeDocument/2006/relationships/image" Target="media/image87.png"/><Relationship Id="rId126" Type="http://schemas.openxmlformats.org/officeDocument/2006/relationships/image" Target="media/image107.png"/><Relationship Id="rId147" Type="http://schemas.openxmlformats.org/officeDocument/2006/relationships/image" Target="media/image128.png"/><Relationship Id="rId168" Type="http://schemas.openxmlformats.org/officeDocument/2006/relationships/image" Target="media/image148.jpg"/><Relationship Id="rId51" Type="http://schemas.openxmlformats.org/officeDocument/2006/relationships/image" Target="media/image34.emf"/><Relationship Id="rId72" Type="http://schemas.openxmlformats.org/officeDocument/2006/relationships/image" Target="media/image54.emf"/><Relationship Id="rId93" Type="http://schemas.openxmlformats.org/officeDocument/2006/relationships/image" Target="media/image75.emf"/><Relationship Id="rId189" Type="http://schemas.openxmlformats.org/officeDocument/2006/relationships/image" Target="media/image168.png"/><Relationship Id="rId3" Type="http://schemas.openxmlformats.org/officeDocument/2006/relationships/customXml" Target="../customXml/item3.xml"/><Relationship Id="rId214" Type="http://schemas.openxmlformats.org/officeDocument/2006/relationships/image" Target="media/image193.png"/><Relationship Id="rId235" Type="http://schemas.openxmlformats.org/officeDocument/2006/relationships/chart" Target="charts/chart14.xml"/><Relationship Id="rId256" Type="http://schemas.openxmlformats.org/officeDocument/2006/relationships/chart" Target="charts/chart35.xml"/><Relationship Id="rId116" Type="http://schemas.openxmlformats.org/officeDocument/2006/relationships/image" Target="media/image97.png"/><Relationship Id="rId137" Type="http://schemas.openxmlformats.org/officeDocument/2006/relationships/image" Target="media/image118.png"/><Relationship Id="rId158" Type="http://schemas.openxmlformats.org/officeDocument/2006/relationships/image" Target="media/image139.emf"/><Relationship Id="rId20" Type="http://schemas.microsoft.com/office/2016/09/relationships/commentsIds" Target="commentsIds.xml"/><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5.png"/><Relationship Id="rId179" Type="http://schemas.openxmlformats.org/officeDocument/2006/relationships/image" Target="media/image158.png"/><Relationship Id="rId190" Type="http://schemas.openxmlformats.org/officeDocument/2006/relationships/image" Target="media/image169.png"/><Relationship Id="rId204" Type="http://schemas.openxmlformats.org/officeDocument/2006/relationships/image" Target="media/image183.emf"/><Relationship Id="rId225" Type="http://schemas.openxmlformats.org/officeDocument/2006/relationships/image" Target="media/image202.png"/><Relationship Id="rId246" Type="http://schemas.openxmlformats.org/officeDocument/2006/relationships/chart" Target="charts/chart25.xml"/><Relationship Id="rId267" Type="http://schemas.openxmlformats.org/officeDocument/2006/relationships/theme" Target="theme/theme1.xml"/><Relationship Id="rId106" Type="http://schemas.openxmlformats.org/officeDocument/2006/relationships/image" Target="media/image88.png"/><Relationship Id="rId127" Type="http://schemas.openxmlformats.org/officeDocument/2006/relationships/image" Target="media/image108.png"/><Relationship Id="rId10" Type="http://schemas.openxmlformats.org/officeDocument/2006/relationships/footnotes" Target="footnotes.xml"/><Relationship Id="rId31" Type="http://schemas.openxmlformats.org/officeDocument/2006/relationships/image" Target="media/image14.png"/><Relationship Id="rId52" Type="http://schemas.openxmlformats.org/officeDocument/2006/relationships/image" Target="media/image35.emf"/><Relationship Id="rId73" Type="http://schemas.openxmlformats.org/officeDocument/2006/relationships/image" Target="media/image55.png"/><Relationship Id="rId94" Type="http://schemas.openxmlformats.org/officeDocument/2006/relationships/image" Target="media/image76.png"/><Relationship Id="rId148" Type="http://schemas.openxmlformats.org/officeDocument/2006/relationships/image" Target="media/image129.png"/><Relationship Id="rId169" Type="http://schemas.openxmlformats.org/officeDocument/2006/relationships/image" Target="media/image149.png"/><Relationship Id="rId4" Type="http://schemas.openxmlformats.org/officeDocument/2006/relationships/customXml" Target="../customXml/item4.xml"/><Relationship Id="rId180" Type="http://schemas.openxmlformats.org/officeDocument/2006/relationships/image" Target="media/image159.png"/><Relationship Id="rId215" Type="http://schemas.openxmlformats.org/officeDocument/2006/relationships/image" Target="media/image194.emf"/><Relationship Id="rId236" Type="http://schemas.openxmlformats.org/officeDocument/2006/relationships/chart" Target="charts/chart15.xml"/><Relationship Id="rId257" Type="http://schemas.openxmlformats.org/officeDocument/2006/relationships/chart" Target="charts/chart36.xml"/><Relationship Id="rId42" Type="http://schemas.openxmlformats.org/officeDocument/2006/relationships/image" Target="media/image25.png"/><Relationship Id="rId84" Type="http://schemas.openxmlformats.org/officeDocument/2006/relationships/image" Target="media/image66.emf"/><Relationship Id="rId138" Type="http://schemas.openxmlformats.org/officeDocument/2006/relationships/image" Target="media/image119.png"/><Relationship Id="rId191" Type="http://schemas.openxmlformats.org/officeDocument/2006/relationships/image" Target="media/image170.emf"/><Relationship Id="rId205" Type="http://schemas.openxmlformats.org/officeDocument/2006/relationships/image" Target="media/image184.emf"/><Relationship Id="rId247" Type="http://schemas.openxmlformats.org/officeDocument/2006/relationships/chart" Target="charts/chart26.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te\Documents\Custom%20Office%20Templates\PHD_PAPER-V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ete\Google%20Drive\PHD_WORK\04%20PHD%20Research\13A-%20New%20THESIS\6.%20Methodology\STATS\QUANT_DATA_MASTER.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ete\Google%20Drive\PHD_WORK\04%20PHD%20Research\001-Thesis%20Jan%202021\L4%20FUNCTIONS%20question%20-%204bar%20chain.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ete\Google%20Drive\PHD_WORK\04%20PHD%20Research\001-Thesis%20Jan%202021\L4%20FUNCTIONS%20question%20-%204bar%20chain.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F:\001%20THESIS%20BU\EDITS\APENDICES\SURVEY\PILOT%20STUDY\HESA%20and%20other%20National%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UCAS SCORES</a:t>
            </a:r>
          </a:p>
        </c:rich>
      </c:tx>
      <c:layout>
        <c:manualLayout>
          <c:xMode val="edge"/>
          <c:yMode val="edge"/>
          <c:x val="0.41928416605581953"/>
          <c:y val="2.909090538889297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UCAS!$M$3</c:f>
              <c:strCache>
                <c:ptCount val="1"/>
                <c:pt idx="0">
                  <c:v>SCORE</c:v>
                </c:pt>
              </c:strCache>
            </c:strRef>
          </c:tx>
          <c:spPr>
            <a:solidFill>
              <a:schemeClr val="accent1"/>
            </a:solidFill>
            <a:ln>
              <a:noFill/>
            </a:ln>
            <a:effectLst/>
          </c:spPr>
          <c:invertIfNegative val="0"/>
          <c:cat>
            <c:strRef>
              <c:f>UCAS!$I$4:$I$11</c:f>
              <c:strCache>
                <c:ptCount val="8"/>
                <c:pt idx="0">
                  <c:v>0-25</c:v>
                </c:pt>
                <c:pt idx="1">
                  <c:v>25-50</c:v>
                </c:pt>
                <c:pt idx="2">
                  <c:v>50-75</c:v>
                </c:pt>
                <c:pt idx="3">
                  <c:v>75-100</c:v>
                </c:pt>
                <c:pt idx="4">
                  <c:v>100-125</c:v>
                </c:pt>
                <c:pt idx="5">
                  <c:v>125-150</c:v>
                </c:pt>
                <c:pt idx="6">
                  <c:v>150-175</c:v>
                </c:pt>
                <c:pt idx="7">
                  <c:v>250-275</c:v>
                </c:pt>
              </c:strCache>
            </c:strRef>
          </c:cat>
          <c:val>
            <c:numRef>
              <c:f>UCAS!$J$4:$J$11</c:f>
              <c:numCache>
                <c:formatCode>General</c:formatCode>
                <c:ptCount val="8"/>
                <c:pt idx="0">
                  <c:v>41</c:v>
                </c:pt>
                <c:pt idx="1">
                  <c:v>5</c:v>
                </c:pt>
                <c:pt idx="2">
                  <c:v>8</c:v>
                </c:pt>
                <c:pt idx="3">
                  <c:v>7</c:v>
                </c:pt>
                <c:pt idx="4">
                  <c:v>9</c:v>
                </c:pt>
                <c:pt idx="5">
                  <c:v>6</c:v>
                </c:pt>
                <c:pt idx="6">
                  <c:v>5</c:v>
                </c:pt>
                <c:pt idx="7">
                  <c:v>1</c:v>
                </c:pt>
              </c:numCache>
            </c:numRef>
          </c:val>
          <c:extLst>
            <c:ext xmlns:c16="http://schemas.microsoft.com/office/drawing/2014/chart" uri="{C3380CC4-5D6E-409C-BE32-E72D297353CC}">
              <c16:uniqueId val="{00000000-31F1-4293-8E0E-C817EC452D09}"/>
            </c:ext>
          </c:extLst>
        </c:ser>
        <c:dLbls>
          <c:showLegendKey val="0"/>
          <c:showVal val="0"/>
          <c:showCatName val="0"/>
          <c:showSerName val="0"/>
          <c:showPercent val="0"/>
          <c:showBubbleSize val="0"/>
        </c:dLbls>
        <c:gapWidth val="5"/>
        <c:overlap val="100"/>
        <c:axId val="1163729279"/>
        <c:axId val="1177759263"/>
      </c:barChart>
      <c:scatterChart>
        <c:scatterStyle val="smoothMarker"/>
        <c:varyColors val="0"/>
        <c:ser>
          <c:idx val="1"/>
          <c:order val="1"/>
          <c:tx>
            <c:strRef>
              <c:f>UCAS!$F$4</c:f>
              <c:strCache>
                <c:ptCount val="1"/>
                <c:pt idx="0">
                  <c:v>Bell Curve</c:v>
                </c:pt>
              </c:strCache>
            </c:strRef>
          </c:tx>
          <c:spPr>
            <a:ln w="28575" cap="rnd">
              <a:solidFill>
                <a:schemeClr val="accent2"/>
              </a:solidFill>
              <a:round/>
            </a:ln>
            <a:effectLst/>
          </c:spPr>
          <c:marker>
            <c:symbol val="none"/>
          </c:marker>
          <c:xVal>
            <c:numRef>
              <c:f>UCAS!$F$6:$F$105</c:f>
              <c:numCache>
                <c:formatCode>General</c:formatCode>
                <c:ptCount val="100"/>
                <c:pt idx="0">
                  <c:v>-65.520371593299984</c:v>
                </c:pt>
                <c:pt idx="1">
                  <c:v>-61.969964161433985</c:v>
                </c:pt>
                <c:pt idx="2">
                  <c:v>-58.419556729567987</c:v>
                </c:pt>
                <c:pt idx="3">
                  <c:v>-54.869149297701988</c:v>
                </c:pt>
                <c:pt idx="4">
                  <c:v>-51.318741865835989</c:v>
                </c:pt>
                <c:pt idx="5">
                  <c:v>-47.76833443396999</c:v>
                </c:pt>
                <c:pt idx="6">
                  <c:v>-44.217927002103991</c:v>
                </c:pt>
                <c:pt idx="7">
                  <c:v>-40.667519570237992</c:v>
                </c:pt>
                <c:pt idx="8">
                  <c:v>-37.117112138371994</c:v>
                </c:pt>
                <c:pt idx="9">
                  <c:v>-33.566704706505995</c:v>
                </c:pt>
                <c:pt idx="10">
                  <c:v>-30.016297274639996</c:v>
                </c:pt>
                <c:pt idx="11">
                  <c:v>-26.465889842773997</c:v>
                </c:pt>
                <c:pt idx="12">
                  <c:v>-22.915482410907998</c:v>
                </c:pt>
                <c:pt idx="13">
                  <c:v>-19.365074979041999</c:v>
                </c:pt>
                <c:pt idx="14">
                  <c:v>-15.814667547176001</c:v>
                </c:pt>
                <c:pt idx="15">
                  <c:v>-12.264260115310002</c:v>
                </c:pt>
                <c:pt idx="16">
                  <c:v>-8.7138526834440029</c:v>
                </c:pt>
                <c:pt idx="17">
                  <c:v>-5.1634452515780032</c:v>
                </c:pt>
                <c:pt idx="18">
                  <c:v>-1.6130378197120034</c:v>
                </c:pt>
                <c:pt idx="19">
                  <c:v>1.9373696121539963</c:v>
                </c:pt>
                <c:pt idx="20">
                  <c:v>5.487777044019996</c:v>
                </c:pt>
                <c:pt idx="21">
                  <c:v>9.0381844758859948</c:v>
                </c:pt>
                <c:pt idx="22">
                  <c:v>12.588591907751994</c:v>
                </c:pt>
                <c:pt idx="23">
                  <c:v>16.138999339617992</c:v>
                </c:pt>
                <c:pt idx="24">
                  <c:v>19.689406771483991</c:v>
                </c:pt>
                <c:pt idx="25">
                  <c:v>23.23981420334999</c:v>
                </c:pt>
                <c:pt idx="26">
                  <c:v>26.790221635215989</c:v>
                </c:pt>
                <c:pt idx="27">
                  <c:v>30.340629067081988</c:v>
                </c:pt>
                <c:pt idx="28">
                  <c:v>33.89103649894799</c:v>
                </c:pt>
                <c:pt idx="29">
                  <c:v>37.441443930813989</c:v>
                </c:pt>
                <c:pt idx="30">
                  <c:v>40.991851362679988</c:v>
                </c:pt>
                <c:pt idx="31">
                  <c:v>44.542258794545987</c:v>
                </c:pt>
                <c:pt idx="32">
                  <c:v>48.092666226411986</c:v>
                </c:pt>
                <c:pt idx="33">
                  <c:v>51.643073658277984</c:v>
                </c:pt>
                <c:pt idx="34">
                  <c:v>55.193481090143983</c:v>
                </c:pt>
                <c:pt idx="35">
                  <c:v>58.743888522009982</c:v>
                </c:pt>
                <c:pt idx="36">
                  <c:v>62.294295953875981</c:v>
                </c:pt>
                <c:pt idx="37">
                  <c:v>65.84470338574198</c:v>
                </c:pt>
                <c:pt idx="38">
                  <c:v>69.395110817607986</c:v>
                </c:pt>
                <c:pt idx="39">
                  <c:v>72.945518249473992</c:v>
                </c:pt>
                <c:pt idx="40">
                  <c:v>76.495925681339997</c:v>
                </c:pt>
                <c:pt idx="41">
                  <c:v>80.046333113206003</c:v>
                </c:pt>
                <c:pt idx="42">
                  <c:v>83.596740545072009</c:v>
                </c:pt>
                <c:pt idx="43">
                  <c:v>87.147147976938015</c:v>
                </c:pt>
                <c:pt idx="44">
                  <c:v>90.697555408804021</c:v>
                </c:pt>
                <c:pt idx="45">
                  <c:v>94.247962840670027</c:v>
                </c:pt>
                <c:pt idx="46">
                  <c:v>97.798370272536033</c:v>
                </c:pt>
                <c:pt idx="47">
                  <c:v>101.34877770440204</c:v>
                </c:pt>
                <c:pt idx="48">
                  <c:v>104.89918513626804</c:v>
                </c:pt>
                <c:pt idx="49">
                  <c:v>108.44959256813405</c:v>
                </c:pt>
                <c:pt idx="50">
                  <c:v>112.00000000000006</c:v>
                </c:pt>
                <c:pt idx="51">
                  <c:v>115.55040743186606</c:v>
                </c:pt>
                <c:pt idx="52">
                  <c:v>119.10081486373207</c:v>
                </c:pt>
                <c:pt idx="53">
                  <c:v>122.65122229559807</c:v>
                </c:pt>
                <c:pt idx="54">
                  <c:v>126.20162972746408</c:v>
                </c:pt>
                <c:pt idx="55">
                  <c:v>129.75203715933009</c:v>
                </c:pt>
                <c:pt idx="56">
                  <c:v>133.30244459119609</c:v>
                </c:pt>
                <c:pt idx="57">
                  <c:v>136.8528520230621</c:v>
                </c:pt>
                <c:pt idx="58">
                  <c:v>140.4032594549281</c:v>
                </c:pt>
                <c:pt idx="59">
                  <c:v>143.95366688679411</c:v>
                </c:pt>
                <c:pt idx="60">
                  <c:v>147.50407431866012</c:v>
                </c:pt>
                <c:pt idx="61">
                  <c:v>151.05448175052612</c:v>
                </c:pt>
                <c:pt idx="62">
                  <c:v>154.60488918239213</c:v>
                </c:pt>
                <c:pt idx="63">
                  <c:v>158.15529661425813</c:v>
                </c:pt>
                <c:pt idx="64">
                  <c:v>161.70570404612414</c:v>
                </c:pt>
                <c:pt idx="65">
                  <c:v>165.25611147799015</c:v>
                </c:pt>
                <c:pt idx="66">
                  <c:v>168.80651890985615</c:v>
                </c:pt>
                <c:pt idx="67">
                  <c:v>172.35692634172216</c:v>
                </c:pt>
                <c:pt idx="68">
                  <c:v>175.90733377358816</c:v>
                </c:pt>
                <c:pt idx="69">
                  <c:v>179.45774120545417</c:v>
                </c:pt>
                <c:pt idx="70">
                  <c:v>183.00814863732018</c:v>
                </c:pt>
                <c:pt idx="71">
                  <c:v>186.55855606918618</c:v>
                </c:pt>
                <c:pt idx="72">
                  <c:v>190.10896350105219</c:v>
                </c:pt>
                <c:pt idx="73">
                  <c:v>193.65937093291819</c:v>
                </c:pt>
                <c:pt idx="74">
                  <c:v>197.2097783647842</c:v>
                </c:pt>
                <c:pt idx="75">
                  <c:v>200.76018579665021</c:v>
                </c:pt>
                <c:pt idx="76">
                  <c:v>204.31059322851621</c:v>
                </c:pt>
                <c:pt idx="77">
                  <c:v>207.86100066038222</c:v>
                </c:pt>
                <c:pt idx="78">
                  <c:v>211.41140809224822</c:v>
                </c:pt>
                <c:pt idx="79">
                  <c:v>214.96181552411423</c:v>
                </c:pt>
                <c:pt idx="80">
                  <c:v>218.51222295598023</c:v>
                </c:pt>
                <c:pt idx="81">
                  <c:v>222.06263038784624</c:v>
                </c:pt>
                <c:pt idx="82">
                  <c:v>225.61303781971225</c:v>
                </c:pt>
                <c:pt idx="83">
                  <c:v>229.16344525157825</c:v>
                </c:pt>
                <c:pt idx="84">
                  <c:v>232.71385268344426</c:v>
                </c:pt>
                <c:pt idx="85">
                  <c:v>236.26426011531026</c:v>
                </c:pt>
                <c:pt idx="86">
                  <c:v>239.81466754717627</c:v>
                </c:pt>
                <c:pt idx="87">
                  <c:v>243.36507497904228</c:v>
                </c:pt>
                <c:pt idx="88">
                  <c:v>246.91548241090828</c:v>
                </c:pt>
                <c:pt idx="89">
                  <c:v>250.46588984277429</c:v>
                </c:pt>
                <c:pt idx="90">
                  <c:v>254.01629727464029</c:v>
                </c:pt>
                <c:pt idx="91">
                  <c:v>257.5667047065063</c:v>
                </c:pt>
                <c:pt idx="92">
                  <c:v>261.11711213837231</c:v>
                </c:pt>
                <c:pt idx="93">
                  <c:v>264.66751957023831</c:v>
                </c:pt>
                <c:pt idx="94">
                  <c:v>268.21792700210432</c:v>
                </c:pt>
                <c:pt idx="95">
                  <c:v>271.76833443397032</c:v>
                </c:pt>
                <c:pt idx="96">
                  <c:v>275.31874186583633</c:v>
                </c:pt>
                <c:pt idx="97">
                  <c:v>278.86914929770234</c:v>
                </c:pt>
                <c:pt idx="98">
                  <c:v>282.41955672956834</c:v>
                </c:pt>
                <c:pt idx="99">
                  <c:v>285.96996416143435</c:v>
                </c:pt>
              </c:numCache>
            </c:numRef>
          </c:xVal>
          <c:yVal>
            <c:numRef>
              <c:f>UCAS!$G$6:$G$105</c:f>
              <c:numCache>
                <c:formatCode>General</c:formatCode>
                <c:ptCount val="100"/>
                <c:pt idx="0">
                  <c:v>7.4895884435585675E-5</c:v>
                </c:pt>
                <c:pt idx="1">
                  <c:v>8.9505398469618498E-5</c:v>
                </c:pt>
                <c:pt idx="2">
                  <c:v>1.0658032663509732E-4</c:v>
                </c:pt>
                <c:pt idx="3">
                  <c:v>1.2645657158025532E-4</c:v>
                </c:pt>
                <c:pt idx="4">
                  <c:v>1.49500381035217E-4</c:v>
                </c:pt>
                <c:pt idx="5">
                  <c:v>1.7610826387233464E-4</c:v>
                </c:pt>
                <c:pt idx="6">
                  <c:v>2.0670629925167893E-4</c:v>
                </c:pt>
                <c:pt idx="7">
                  <c:v>2.4174874464981549E-4</c:v>
                </c:pt>
                <c:pt idx="8">
                  <c:v>2.8171585076847974E-4</c:v>
                </c:pt>
                <c:pt idx="9">
                  <c:v>3.2711079677236627E-4</c:v>
                </c:pt>
                <c:pt idx="10">
                  <c:v>3.7845566839194415E-4</c:v>
                </c:pt>
                <c:pt idx="11">
                  <c:v>4.3628641445276299E-4</c:v>
                </c:pt>
                <c:pt idx="12">
                  <c:v>5.0114673456092202E-4</c:v>
                </c:pt>
                <c:pt idx="13">
                  <c:v>5.7358087206251971E-4</c:v>
                </c:pt>
                <c:pt idx="14">
                  <c:v>6.5412531192983079E-4</c:v>
                </c:pt>
                <c:pt idx="15">
                  <c:v>7.4329941266448765E-4</c:v>
                </c:pt>
                <c:pt idx="16">
                  <c:v>8.4159503421663007E-4</c:v>
                </c:pt>
                <c:pt idx="17">
                  <c:v>9.4946525967031881E-4</c:v>
                </c:pt>
                <c:pt idx="18">
                  <c:v>1.0673123462115761E-3</c:v>
                </c:pt>
                <c:pt idx="19">
                  <c:v>1.1954750796553636E-3</c:v>
                </c:pt>
                <c:pt idx="20">
                  <c:v>1.334215745364188E-3</c:v>
                </c:pt>
                <c:pt idx="21">
                  <c:v>1.4837069653962896E-3</c:v>
                </c:pt>
                <c:pt idx="22">
                  <c:v>1.6440186857147002E-3</c:v>
                </c:pt>
                <c:pt idx="23">
                  <c:v>1.8151056267426862E-3</c:v>
                </c:pt>
                <c:pt idx="24">
                  <c:v>1.996795533928035E-3</c:v>
                </c:pt>
                <c:pt idx="25">
                  <c:v>2.188778580792132E-3</c:v>
                </c:pt>
                <c:pt idx="26">
                  <c:v>2.3905982838227295E-3</c:v>
                </c:pt>
                <c:pt idx="27">
                  <c:v>2.601644285344274E-3</c:v>
                </c:pt>
                <c:pt idx="28">
                  <c:v>2.8211473462465587E-3</c:v>
                </c:pt>
                <c:pt idx="29">
                  <c:v>3.0481768645737985E-3</c:v>
                </c:pt>
                <c:pt idx="30">
                  <c:v>3.2816411982523465E-3</c:v>
                </c:pt>
                <c:pt idx="31">
                  <c:v>3.5202910208695782E-3</c:v>
                </c:pt>
                <c:pt idx="32">
                  <c:v>3.762725879064652E-3</c:v>
                </c:pt>
                <c:pt idx="33">
                  <c:v>4.0074040498740606E-3</c:v>
                </c:pt>
                <c:pt idx="34">
                  <c:v>4.2526557178682919E-3</c:v>
                </c:pt>
                <c:pt idx="35">
                  <c:v>4.4966994071253524E-3</c:v>
                </c:pt>
                <c:pt idx="36">
                  <c:v>4.7376615143960403E-3</c:v>
                </c:pt>
                <c:pt idx="37">
                  <c:v>4.9735986999156238E-3</c:v>
                </c:pt>
                <c:pt idx="38">
                  <c:v>5.2025228041175176E-3</c:v>
                </c:pt>
                <c:pt idx="39">
                  <c:v>5.4224278750318244E-3</c:v>
                </c:pt>
                <c:pt idx="40">
                  <c:v>5.6313188154295691E-3</c:v>
                </c:pt>
                <c:pt idx="41">
                  <c:v>5.8272410937035392E-3</c:v>
                </c:pt>
                <c:pt idx="42">
                  <c:v>6.0083109107137945E-3</c:v>
                </c:pt>
                <c:pt idx="43">
                  <c:v>6.17274517865993E-3</c:v>
                </c:pt>
                <c:pt idx="44">
                  <c:v>6.3188906492899766E-3</c:v>
                </c:pt>
                <c:pt idx="45">
                  <c:v>6.4452515286688135E-3</c:v>
                </c:pt>
                <c:pt idx="46">
                  <c:v>6.550514934923285E-3</c:v>
                </c:pt>
                <c:pt idx="47">
                  <c:v>6.6335735937910348E-3</c:v>
                </c:pt>
                <c:pt idx="48">
                  <c:v>6.6935452236616157E-3</c:v>
                </c:pt>
                <c:pt idx="49">
                  <c:v>6.7297881356615553E-3</c:v>
                </c:pt>
                <c:pt idx="50">
                  <c:v>6.7419126631068239E-3</c:v>
                </c:pt>
                <c:pt idx="51">
                  <c:v>6.7297881356615553E-3</c:v>
                </c:pt>
                <c:pt idx="52">
                  <c:v>6.6935452236616139E-3</c:v>
                </c:pt>
                <c:pt idx="53">
                  <c:v>6.6335735937910322E-3</c:v>
                </c:pt>
                <c:pt idx="54">
                  <c:v>6.5505149349232815E-3</c:v>
                </c:pt>
                <c:pt idx="55">
                  <c:v>6.4452515286688092E-3</c:v>
                </c:pt>
                <c:pt idx="56">
                  <c:v>6.318890649289974E-3</c:v>
                </c:pt>
                <c:pt idx="57">
                  <c:v>6.1727451786599266E-3</c:v>
                </c:pt>
                <c:pt idx="58">
                  <c:v>6.0083109107137884E-3</c:v>
                </c:pt>
                <c:pt idx="59">
                  <c:v>5.8272410937035331E-3</c:v>
                </c:pt>
                <c:pt idx="60">
                  <c:v>5.631318815429563E-3</c:v>
                </c:pt>
                <c:pt idx="61">
                  <c:v>5.4224278750318175E-3</c:v>
                </c:pt>
                <c:pt idx="62">
                  <c:v>5.2025228041175098E-3</c:v>
                </c:pt>
                <c:pt idx="63">
                  <c:v>4.973598699915616E-3</c:v>
                </c:pt>
                <c:pt idx="64">
                  <c:v>4.7376615143960316E-3</c:v>
                </c:pt>
                <c:pt idx="65">
                  <c:v>4.4966994071253437E-3</c:v>
                </c:pt>
                <c:pt idx="66">
                  <c:v>4.2526557178682815E-3</c:v>
                </c:pt>
                <c:pt idx="67">
                  <c:v>4.0074040498740502E-3</c:v>
                </c:pt>
                <c:pt idx="68">
                  <c:v>3.7627258790646407E-3</c:v>
                </c:pt>
                <c:pt idx="69">
                  <c:v>3.520291020869567E-3</c:v>
                </c:pt>
                <c:pt idx="70">
                  <c:v>3.2816411982523356E-3</c:v>
                </c:pt>
                <c:pt idx="71">
                  <c:v>3.0481768645737872E-3</c:v>
                </c:pt>
                <c:pt idx="72">
                  <c:v>2.821147346246547E-3</c:v>
                </c:pt>
                <c:pt idx="73">
                  <c:v>2.6016442853442627E-3</c:v>
                </c:pt>
                <c:pt idx="74">
                  <c:v>2.3905982838227187E-3</c:v>
                </c:pt>
                <c:pt idx="75">
                  <c:v>2.1887785807921212E-3</c:v>
                </c:pt>
                <c:pt idx="76">
                  <c:v>1.9967955339280246E-3</c:v>
                </c:pt>
                <c:pt idx="77">
                  <c:v>1.8151056267426758E-3</c:v>
                </c:pt>
                <c:pt idx="78">
                  <c:v>1.6440186857146907E-3</c:v>
                </c:pt>
                <c:pt idx="79">
                  <c:v>1.4837069653962798E-3</c:v>
                </c:pt>
                <c:pt idx="80">
                  <c:v>1.3342157453641785E-3</c:v>
                </c:pt>
                <c:pt idx="81">
                  <c:v>1.1954750796553549E-3</c:v>
                </c:pt>
                <c:pt idx="82">
                  <c:v>1.0673123462115676E-3</c:v>
                </c:pt>
                <c:pt idx="83">
                  <c:v>9.4946525967031089E-4</c:v>
                </c:pt>
                <c:pt idx="84">
                  <c:v>8.4159503421662302E-4</c:v>
                </c:pt>
                <c:pt idx="85">
                  <c:v>7.4329941266448136E-4</c:v>
                </c:pt>
                <c:pt idx="86">
                  <c:v>6.5412531192982396E-4</c:v>
                </c:pt>
                <c:pt idx="87">
                  <c:v>5.7358087206251331E-4</c:v>
                </c:pt>
                <c:pt idx="88">
                  <c:v>5.0114673456091649E-4</c:v>
                </c:pt>
                <c:pt idx="89">
                  <c:v>4.3628641445275817E-4</c:v>
                </c:pt>
                <c:pt idx="90">
                  <c:v>3.7845566839193965E-4</c:v>
                </c:pt>
                <c:pt idx="91">
                  <c:v>3.2711079677236188E-4</c:v>
                </c:pt>
                <c:pt idx="92">
                  <c:v>2.8171585076847605E-4</c:v>
                </c:pt>
                <c:pt idx="93">
                  <c:v>2.4174874464981232E-4</c:v>
                </c:pt>
                <c:pt idx="94">
                  <c:v>2.0670629925167582E-4</c:v>
                </c:pt>
                <c:pt idx="95">
                  <c:v>1.761082638723319E-4</c:v>
                </c:pt>
                <c:pt idx="96">
                  <c:v>1.4950038103521461E-4</c:v>
                </c:pt>
                <c:pt idx="97">
                  <c:v>1.2645657158025323E-4</c:v>
                </c:pt>
                <c:pt idx="98">
                  <c:v>1.0658032663509553E-4</c:v>
                </c:pt>
                <c:pt idx="99">
                  <c:v>8.9505398469616831E-5</c:v>
                </c:pt>
              </c:numCache>
            </c:numRef>
          </c:yVal>
          <c:smooth val="1"/>
          <c:extLst>
            <c:ext xmlns:c16="http://schemas.microsoft.com/office/drawing/2014/chart" uri="{C3380CC4-5D6E-409C-BE32-E72D297353CC}">
              <c16:uniqueId val="{00000001-31F1-4293-8E0E-C817EC452D09}"/>
            </c:ext>
          </c:extLst>
        </c:ser>
        <c:dLbls>
          <c:showLegendKey val="0"/>
          <c:showVal val="0"/>
          <c:showCatName val="0"/>
          <c:showSerName val="0"/>
          <c:showPercent val="0"/>
          <c:showBubbleSize val="0"/>
        </c:dLbls>
        <c:axId val="65029183"/>
        <c:axId val="1172445343"/>
        <c:extLst>
          <c:ext xmlns:c15="http://schemas.microsoft.com/office/drawing/2012/chart" uri="{02D57815-91ED-43cb-92C2-25804820EDAC}">
            <c15:filteredScatterSeries>
              <c15:ser>
                <c:idx val="2"/>
                <c:order val="2"/>
                <c:tx>
                  <c:v>Min UCAS SCORE</c:v>
                </c:tx>
                <c:spPr>
                  <a:ln w="28575" cap="rnd">
                    <a:solidFill>
                      <a:schemeClr val="accent3"/>
                    </a:solidFill>
                    <a:round/>
                  </a:ln>
                  <a:effectLst/>
                </c:spPr>
                <c:marker>
                  <c:symbol val="none"/>
                </c:marker>
                <c:xVal>
                  <c:numRef>
                    <c:extLst>
                      <c:ext uri="{02D57815-91ED-43cb-92C2-25804820EDAC}">
                        <c15:formulaRef>
                          <c15:sqref>UCAS!$R$22:$R$23</c15:sqref>
                        </c15:formulaRef>
                      </c:ext>
                    </c:extLst>
                    <c:numCache>
                      <c:formatCode>General</c:formatCode>
                      <c:ptCount val="2"/>
                      <c:pt idx="0">
                        <c:v>112</c:v>
                      </c:pt>
                      <c:pt idx="1">
                        <c:v>112</c:v>
                      </c:pt>
                    </c:numCache>
                  </c:numRef>
                </c:xVal>
                <c:yVal>
                  <c:numRef>
                    <c:extLst>
                      <c:ext uri="{02D57815-91ED-43cb-92C2-25804820EDAC}">
                        <c15:formulaRef>
                          <c15:sqref>UCAS!$S$22:$S$23</c15:sqref>
                        </c15:formulaRef>
                      </c:ext>
                    </c:extLst>
                    <c:numCache>
                      <c:formatCode>General</c:formatCode>
                      <c:ptCount val="2"/>
                      <c:pt idx="0">
                        <c:v>0</c:v>
                      </c:pt>
                      <c:pt idx="1">
                        <c:v>45</c:v>
                      </c:pt>
                    </c:numCache>
                  </c:numRef>
                </c:yVal>
                <c:smooth val="1"/>
                <c:extLst>
                  <c:ext xmlns:c16="http://schemas.microsoft.com/office/drawing/2014/chart" uri="{C3380CC4-5D6E-409C-BE32-E72D297353CC}">
                    <c16:uniqueId val="{00000002-31F1-4293-8E0E-C817EC452D09}"/>
                  </c:ext>
                </c:extLst>
              </c15:ser>
            </c15:filteredScatterSeries>
          </c:ext>
        </c:extLst>
      </c:scatterChart>
      <c:catAx>
        <c:axId val="1163729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7759263"/>
        <c:crosses val="autoZero"/>
        <c:auto val="1"/>
        <c:lblAlgn val="ctr"/>
        <c:lblOffset val="100"/>
        <c:noMultiLvlLbl val="0"/>
      </c:catAx>
      <c:valAx>
        <c:axId val="1177759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3729279"/>
        <c:crosses val="autoZero"/>
        <c:crossBetween val="between"/>
      </c:valAx>
      <c:valAx>
        <c:axId val="1172445343"/>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65029183"/>
        <c:crosses val="max"/>
        <c:crossBetween val="midCat"/>
      </c:valAx>
      <c:valAx>
        <c:axId val="65029183"/>
        <c:scaling>
          <c:orientation val="minMax"/>
        </c:scaling>
        <c:delete val="0"/>
        <c:axPos val="t"/>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1172445343"/>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1393-431A-AB83-8C513F9234E4}"/>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1917-4D42-B302-8F6050A6CD10}"/>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6B8B-40EB-831C-BDCCC4BC280E}"/>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8A37-47E6-A11B-1CF61DBB2421}"/>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FF7A-4F8B-A7DE-EEA24666D590}"/>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787E-4D45-A8D6-62D089281D1F}"/>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9824-41E4-BEBA-CA3E32C5C341}"/>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6216-41FC-8022-1E34BBFD4BF4}"/>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A368-4B61-9FF8-BBDB085D2E5F}"/>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3AB9-42B2-B2C0-E9A7628B7850}"/>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LOT of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V3'!$E$1</c:f>
              <c:strCache>
                <c:ptCount val="1"/>
                <c:pt idx="0">
                  <c:v>Y of M</c:v>
                </c:pt>
              </c:strCache>
            </c:strRef>
          </c:tx>
          <c:spPr>
            <a:ln w="19050" cap="rnd">
              <a:noFill/>
              <a:round/>
            </a:ln>
            <a:effectLst/>
          </c:spPr>
          <c:marker>
            <c:symbol val="circle"/>
            <c:size val="5"/>
            <c:spPr>
              <a:solidFill>
                <a:schemeClr val="accent1"/>
              </a:solidFill>
              <a:ln w="9525">
                <a:solidFill>
                  <a:schemeClr val="accent1"/>
                </a:solidFill>
              </a:ln>
              <a:effectLst/>
            </c:spPr>
          </c:marker>
          <c:xVal>
            <c:numRef>
              <c:f>'V3'!$D$2:$D$1199</c:f>
              <c:numCache>
                <c:formatCode>General</c:formatCode>
                <c:ptCount val="1198"/>
                <c:pt idx="0">
                  <c:v>1.2450000000000001</c:v>
                </c:pt>
                <c:pt idx="1">
                  <c:v>1.623</c:v>
                </c:pt>
                <c:pt idx="2">
                  <c:v>2.004</c:v>
                </c:pt>
                <c:pt idx="3">
                  <c:v>2.3860000000000001</c:v>
                </c:pt>
                <c:pt idx="4">
                  <c:v>2.7709999999999999</c:v>
                </c:pt>
                <c:pt idx="5">
                  <c:v>3.1579999999999999</c:v>
                </c:pt>
                <c:pt idx="6">
                  <c:v>3.5470000000000002</c:v>
                </c:pt>
                <c:pt idx="7">
                  <c:v>3.9390000000000001</c:v>
                </c:pt>
                <c:pt idx="8">
                  <c:v>4.3339999999999996</c:v>
                </c:pt>
                <c:pt idx="9">
                  <c:v>4.7309999999999999</c:v>
                </c:pt>
                <c:pt idx="10">
                  <c:v>5.1310000000000002</c:v>
                </c:pt>
                <c:pt idx="11">
                  <c:v>5.5330000000000004</c:v>
                </c:pt>
                <c:pt idx="12">
                  <c:v>5.9379999999999997</c:v>
                </c:pt>
                <c:pt idx="13">
                  <c:v>6.3470000000000004</c:v>
                </c:pt>
                <c:pt idx="14">
                  <c:v>6.758</c:v>
                </c:pt>
                <c:pt idx="15">
                  <c:v>7.1719999999999997</c:v>
                </c:pt>
                <c:pt idx="16">
                  <c:v>7.5890000000000004</c:v>
                </c:pt>
                <c:pt idx="17">
                  <c:v>8.01</c:v>
                </c:pt>
                <c:pt idx="18">
                  <c:v>8.4329999999999998</c:v>
                </c:pt>
                <c:pt idx="19">
                  <c:v>8.86</c:v>
                </c:pt>
                <c:pt idx="20">
                  <c:v>9.2910000000000004</c:v>
                </c:pt>
                <c:pt idx="21">
                  <c:v>9.7249999999999996</c:v>
                </c:pt>
                <c:pt idx="22">
                  <c:v>10.162000000000001</c:v>
                </c:pt>
                <c:pt idx="23">
                  <c:v>10.603999999999999</c:v>
                </c:pt>
                <c:pt idx="24">
                  <c:v>11.048999999999999</c:v>
                </c:pt>
                <c:pt idx="25">
                  <c:v>11.497999999999999</c:v>
                </c:pt>
                <c:pt idx="26">
                  <c:v>11.95</c:v>
                </c:pt>
                <c:pt idx="27">
                  <c:v>12.407</c:v>
                </c:pt>
                <c:pt idx="28">
                  <c:v>12.868</c:v>
                </c:pt>
                <c:pt idx="29">
                  <c:v>13.334</c:v>
                </c:pt>
                <c:pt idx="30">
                  <c:v>13.804</c:v>
                </c:pt>
                <c:pt idx="31">
                  <c:v>14.278</c:v>
                </c:pt>
                <c:pt idx="32">
                  <c:v>14.757</c:v>
                </c:pt>
                <c:pt idx="33">
                  <c:v>15.24</c:v>
                </c:pt>
                <c:pt idx="34">
                  <c:v>15.728</c:v>
                </c:pt>
                <c:pt idx="35">
                  <c:v>16.222000000000001</c:v>
                </c:pt>
                <c:pt idx="36">
                  <c:v>16.72</c:v>
                </c:pt>
                <c:pt idx="37">
                  <c:v>17.222999999999999</c:v>
                </c:pt>
                <c:pt idx="38">
                  <c:v>17.731999999999999</c:v>
                </c:pt>
                <c:pt idx="39">
                  <c:v>18.245999999999999</c:v>
                </c:pt>
                <c:pt idx="40">
                  <c:v>18.765999999999998</c:v>
                </c:pt>
                <c:pt idx="41">
                  <c:v>19.291</c:v>
                </c:pt>
                <c:pt idx="42">
                  <c:v>19.821999999999999</c:v>
                </c:pt>
                <c:pt idx="43">
                  <c:v>20.359000000000002</c:v>
                </c:pt>
                <c:pt idx="44">
                  <c:v>20.902000000000001</c:v>
                </c:pt>
                <c:pt idx="45">
                  <c:v>21.451000000000001</c:v>
                </c:pt>
                <c:pt idx="46">
                  <c:v>22.006</c:v>
                </c:pt>
                <c:pt idx="47">
                  <c:v>22.568000000000001</c:v>
                </c:pt>
                <c:pt idx="48">
                  <c:v>23.135999999999999</c:v>
                </c:pt>
                <c:pt idx="49">
                  <c:v>23.710999999999999</c:v>
                </c:pt>
                <c:pt idx="50">
                  <c:v>24.292999999999999</c:v>
                </c:pt>
                <c:pt idx="51">
                  <c:v>24.882000000000001</c:v>
                </c:pt>
                <c:pt idx="52">
                  <c:v>25.478000000000002</c:v>
                </c:pt>
                <c:pt idx="53">
                  <c:v>26.081</c:v>
                </c:pt>
                <c:pt idx="54">
                  <c:v>26.690999999999999</c:v>
                </c:pt>
                <c:pt idx="55">
                  <c:v>27.31</c:v>
                </c:pt>
                <c:pt idx="56">
                  <c:v>27.934999999999999</c:v>
                </c:pt>
                <c:pt idx="57">
                  <c:v>28.568999999999999</c:v>
                </c:pt>
                <c:pt idx="58">
                  <c:v>29.210999999999999</c:v>
                </c:pt>
                <c:pt idx="59">
                  <c:v>29.861000000000001</c:v>
                </c:pt>
                <c:pt idx="60">
                  <c:v>30.518999999999998</c:v>
                </c:pt>
                <c:pt idx="61">
                  <c:v>31.184999999999999</c:v>
                </c:pt>
                <c:pt idx="62">
                  <c:v>31.86</c:v>
                </c:pt>
                <c:pt idx="63">
                  <c:v>32.543999999999997</c:v>
                </c:pt>
                <c:pt idx="64">
                  <c:v>33.237000000000002</c:v>
                </c:pt>
                <c:pt idx="65">
                  <c:v>33.938000000000002</c:v>
                </c:pt>
                <c:pt idx="66">
                  <c:v>34.649000000000001</c:v>
                </c:pt>
                <c:pt idx="67">
                  <c:v>35.369</c:v>
                </c:pt>
                <c:pt idx="68">
                  <c:v>36.097999999999999</c:v>
                </c:pt>
                <c:pt idx="69">
                  <c:v>36.837000000000003</c:v>
                </c:pt>
                <c:pt idx="70">
                  <c:v>37.585999999999999</c:v>
                </c:pt>
                <c:pt idx="71">
                  <c:v>38.344000000000001</c:v>
                </c:pt>
                <c:pt idx="72">
                  <c:v>39.112000000000002</c:v>
                </c:pt>
                <c:pt idx="73">
                  <c:v>39.889000000000003</c:v>
                </c:pt>
                <c:pt idx="74">
                  <c:v>40.677</c:v>
                </c:pt>
                <c:pt idx="75">
                  <c:v>41.475000000000001</c:v>
                </c:pt>
                <c:pt idx="76">
                  <c:v>42.283000000000001</c:v>
                </c:pt>
                <c:pt idx="77">
                  <c:v>43.101999999999997</c:v>
                </c:pt>
                <c:pt idx="78">
                  <c:v>43.93</c:v>
                </c:pt>
                <c:pt idx="79">
                  <c:v>44.768999999999998</c:v>
                </c:pt>
                <c:pt idx="80">
                  <c:v>45.618000000000002</c:v>
                </c:pt>
                <c:pt idx="81">
                  <c:v>46.478000000000002</c:v>
                </c:pt>
                <c:pt idx="82">
                  <c:v>47.347999999999999</c:v>
                </c:pt>
                <c:pt idx="83">
                  <c:v>48.228000000000002</c:v>
                </c:pt>
                <c:pt idx="84">
                  <c:v>49.119</c:v>
                </c:pt>
                <c:pt idx="85">
                  <c:v>50.02</c:v>
                </c:pt>
                <c:pt idx="86">
                  <c:v>50.930999999999997</c:v>
                </c:pt>
                <c:pt idx="87">
                  <c:v>51.851999999999997</c:v>
                </c:pt>
                <c:pt idx="88">
                  <c:v>52.783000000000001</c:v>
                </c:pt>
                <c:pt idx="89">
                  <c:v>53.722999999999999</c:v>
                </c:pt>
                <c:pt idx="90">
                  <c:v>54.673999999999999</c:v>
                </c:pt>
                <c:pt idx="91">
                  <c:v>55.634</c:v>
                </c:pt>
                <c:pt idx="92">
                  <c:v>56.601999999999997</c:v>
                </c:pt>
                <c:pt idx="93">
                  <c:v>57.58</c:v>
                </c:pt>
                <c:pt idx="94">
                  <c:v>58.567</c:v>
                </c:pt>
                <c:pt idx="95">
                  <c:v>59.561999999999998</c:v>
                </c:pt>
                <c:pt idx="96">
                  <c:v>60.564999999999998</c:v>
                </c:pt>
                <c:pt idx="97">
                  <c:v>61.575000000000003</c:v>
                </c:pt>
                <c:pt idx="98">
                  <c:v>62.591999999999999</c:v>
                </c:pt>
                <c:pt idx="99">
                  <c:v>63.616</c:v>
                </c:pt>
                <c:pt idx="100">
                  <c:v>64.646000000000001</c:v>
                </c:pt>
                <c:pt idx="101">
                  <c:v>65.682000000000002</c:v>
                </c:pt>
                <c:pt idx="102">
                  <c:v>66.721999999999994</c:v>
                </c:pt>
                <c:pt idx="103">
                  <c:v>67.766999999999996</c:v>
                </c:pt>
                <c:pt idx="104">
                  <c:v>68.814999999999998</c:v>
                </c:pt>
                <c:pt idx="105">
                  <c:v>69.864999999999995</c:v>
                </c:pt>
                <c:pt idx="106">
                  <c:v>70.918000000000006</c:v>
                </c:pt>
                <c:pt idx="107">
                  <c:v>71.971999999999994</c:v>
                </c:pt>
                <c:pt idx="108">
                  <c:v>73.025000000000006</c:v>
                </c:pt>
                <c:pt idx="109">
                  <c:v>74.078000000000003</c:v>
                </c:pt>
                <c:pt idx="110">
                  <c:v>75.129000000000005</c:v>
                </c:pt>
                <c:pt idx="111">
                  <c:v>76.177000000000007</c:v>
                </c:pt>
                <c:pt idx="112">
                  <c:v>77.221000000000004</c:v>
                </c:pt>
                <c:pt idx="113">
                  <c:v>78.259</c:v>
                </c:pt>
                <c:pt idx="114">
                  <c:v>79.290999999999997</c:v>
                </c:pt>
                <c:pt idx="115">
                  <c:v>80.314999999999998</c:v>
                </c:pt>
                <c:pt idx="116">
                  <c:v>81.33</c:v>
                </c:pt>
                <c:pt idx="117">
                  <c:v>82.334000000000003</c:v>
                </c:pt>
                <c:pt idx="118">
                  <c:v>83.326999999999998</c:v>
                </c:pt>
                <c:pt idx="119">
                  <c:v>84.305000000000007</c:v>
                </c:pt>
                <c:pt idx="120">
                  <c:v>85.269000000000005</c:v>
                </c:pt>
                <c:pt idx="121">
                  <c:v>86.215999999999994</c:v>
                </c:pt>
                <c:pt idx="122">
                  <c:v>87.144999999999996</c:v>
                </c:pt>
                <c:pt idx="123">
                  <c:v>88.054000000000002</c:v>
                </c:pt>
                <c:pt idx="124">
                  <c:v>88.941999999999993</c:v>
                </c:pt>
                <c:pt idx="125">
                  <c:v>89.805999999999997</c:v>
                </c:pt>
                <c:pt idx="126">
                  <c:v>90.646000000000001</c:v>
                </c:pt>
                <c:pt idx="127">
                  <c:v>91.46</c:v>
                </c:pt>
                <c:pt idx="128">
                  <c:v>92.245999999999995</c:v>
                </c:pt>
                <c:pt idx="129">
                  <c:v>93.003</c:v>
                </c:pt>
                <c:pt idx="130">
                  <c:v>93.727999999999994</c:v>
                </c:pt>
                <c:pt idx="131">
                  <c:v>94.42</c:v>
                </c:pt>
                <c:pt idx="132">
                  <c:v>95.078999999999994</c:v>
                </c:pt>
                <c:pt idx="133">
                  <c:v>95.700999999999993</c:v>
                </c:pt>
                <c:pt idx="134">
                  <c:v>96.286000000000001</c:v>
                </c:pt>
                <c:pt idx="135">
                  <c:v>96.832999999999998</c:v>
                </c:pt>
                <c:pt idx="136">
                  <c:v>97.34</c:v>
                </c:pt>
                <c:pt idx="137">
                  <c:v>97.805999999999997</c:v>
                </c:pt>
                <c:pt idx="138">
                  <c:v>98.228999999999999</c:v>
                </c:pt>
                <c:pt idx="139">
                  <c:v>98.608999999999995</c:v>
                </c:pt>
                <c:pt idx="140">
                  <c:v>98.944999999999993</c:v>
                </c:pt>
                <c:pt idx="141">
                  <c:v>99.236000000000004</c:v>
                </c:pt>
                <c:pt idx="142">
                  <c:v>99.480999999999995</c:v>
                </c:pt>
                <c:pt idx="143">
                  <c:v>99.679000000000002</c:v>
                </c:pt>
                <c:pt idx="144">
                  <c:v>99.83</c:v>
                </c:pt>
                <c:pt idx="145">
                  <c:v>99.933000000000007</c:v>
                </c:pt>
                <c:pt idx="146">
                  <c:v>99.989000000000004</c:v>
                </c:pt>
                <c:pt idx="147">
                  <c:v>99.997</c:v>
                </c:pt>
                <c:pt idx="148">
                  <c:v>99.956999999999994</c:v>
                </c:pt>
                <c:pt idx="149">
                  <c:v>99.87</c:v>
                </c:pt>
                <c:pt idx="150">
                  <c:v>99.733999999999995</c:v>
                </c:pt>
                <c:pt idx="151">
                  <c:v>99.552000000000007</c:v>
                </c:pt>
                <c:pt idx="152">
                  <c:v>99.322999999999993</c:v>
                </c:pt>
                <c:pt idx="153">
                  <c:v>99.046999999999997</c:v>
                </c:pt>
                <c:pt idx="154">
                  <c:v>98.725999999999999</c:v>
                </c:pt>
                <c:pt idx="155">
                  <c:v>98.361000000000004</c:v>
                </c:pt>
                <c:pt idx="156">
                  <c:v>97.951999999999998</c:v>
                </c:pt>
                <c:pt idx="157">
                  <c:v>97.5</c:v>
                </c:pt>
                <c:pt idx="158">
                  <c:v>97.007000000000005</c:v>
                </c:pt>
                <c:pt idx="159">
                  <c:v>96.472999999999999</c:v>
                </c:pt>
                <c:pt idx="160">
                  <c:v>95.9</c:v>
                </c:pt>
                <c:pt idx="161">
                  <c:v>95.29</c:v>
                </c:pt>
                <c:pt idx="162">
                  <c:v>94.644000000000005</c:v>
                </c:pt>
                <c:pt idx="163">
                  <c:v>93.962000000000003</c:v>
                </c:pt>
                <c:pt idx="164">
                  <c:v>93.248000000000005</c:v>
                </c:pt>
                <c:pt idx="165">
                  <c:v>92.501999999999995</c:v>
                </c:pt>
                <c:pt idx="166">
                  <c:v>91.724999999999994</c:v>
                </c:pt>
                <c:pt idx="167">
                  <c:v>90.921000000000006</c:v>
                </c:pt>
                <c:pt idx="168">
                  <c:v>90.088999999999999</c:v>
                </c:pt>
                <c:pt idx="169">
                  <c:v>89.231999999999999</c:v>
                </c:pt>
                <c:pt idx="170">
                  <c:v>88.352000000000004</c:v>
                </c:pt>
                <c:pt idx="171">
                  <c:v>87.45</c:v>
                </c:pt>
                <c:pt idx="172">
                  <c:v>86.528000000000006</c:v>
                </c:pt>
                <c:pt idx="173">
                  <c:v>85.585999999999999</c:v>
                </c:pt>
                <c:pt idx="174">
                  <c:v>84.628</c:v>
                </c:pt>
                <c:pt idx="175">
                  <c:v>83.653999999999996</c:v>
                </c:pt>
                <c:pt idx="176">
                  <c:v>82.665999999999997</c:v>
                </c:pt>
                <c:pt idx="177">
                  <c:v>81.665999999999997</c:v>
                </c:pt>
                <c:pt idx="178">
                  <c:v>80.655000000000001</c:v>
                </c:pt>
                <c:pt idx="179">
                  <c:v>79.634</c:v>
                </c:pt>
                <c:pt idx="180">
                  <c:v>78.603999999999999</c:v>
                </c:pt>
                <c:pt idx="181">
                  <c:v>77.567999999999998</c:v>
                </c:pt>
                <c:pt idx="182">
                  <c:v>76.525999999999996</c:v>
                </c:pt>
                <c:pt idx="183">
                  <c:v>75.478999999999999</c:v>
                </c:pt>
                <c:pt idx="184">
                  <c:v>74.429000000000002</c:v>
                </c:pt>
                <c:pt idx="185">
                  <c:v>73.376999999999995</c:v>
                </c:pt>
                <c:pt idx="186">
                  <c:v>72.322999999999993</c:v>
                </c:pt>
                <c:pt idx="187">
                  <c:v>71.269000000000005</c:v>
                </c:pt>
                <c:pt idx="188">
                  <c:v>70.215999999999994</c:v>
                </c:pt>
                <c:pt idx="189">
                  <c:v>69.165000000000006</c:v>
                </c:pt>
                <c:pt idx="190">
                  <c:v>68.116</c:v>
                </c:pt>
                <c:pt idx="191">
                  <c:v>67.069999999999993</c:v>
                </c:pt>
                <c:pt idx="192">
                  <c:v>66.028000000000006</c:v>
                </c:pt>
                <c:pt idx="193">
                  <c:v>64.991</c:v>
                </c:pt>
                <c:pt idx="194">
                  <c:v>63.959000000000003</c:v>
                </c:pt>
                <c:pt idx="195">
                  <c:v>62.933</c:v>
                </c:pt>
                <c:pt idx="196">
                  <c:v>61.912999999999997</c:v>
                </c:pt>
                <c:pt idx="197">
                  <c:v>60.9</c:v>
                </c:pt>
                <c:pt idx="198">
                  <c:v>59.895000000000003</c:v>
                </c:pt>
                <c:pt idx="199">
                  <c:v>58.898000000000003</c:v>
                </c:pt>
                <c:pt idx="200">
                  <c:v>57.908000000000001</c:v>
                </c:pt>
                <c:pt idx="201">
                  <c:v>56.927</c:v>
                </c:pt>
                <c:pt idx="202">
                  <c:v>55.954999999999998</c:v>
                </c:pt>
                <c:pt idx="203">
                  <c:v>54.993000000000002</c:v>
                </c:pt>
                <c:pt idx="204">
                  <c:v>54.039000000000001</c:v>
                </c:pt>
                <c:pt idx="205">
                  <c:v>53.094999999999999</c:v>
                </c:pt>
                <c:pt idx="206">
                  <c:v>52.161000000000001</c:v>
                </c:pt>
                <c:pt idx="207">
                  <c:v>51.235999999999997</c:v>
                </c:pt>
                <c:pt idx="208">
                  <c:v>50.322000000000003</c:v>
                </c:pt>
                <c:pt idx="209">
                  <c:v>49.417999999999999</c:v>
                </c:pt>
                <c:pt idx="210">
                  <c:v>48.524000000000001</c:v>
                </c:pt>
                <c:pt idx="211">
                  <c:v>47.64</c:v>
                </c:pt>
                <c:pt idx="212">
                  <c:v>46.767000000000003</c:v>
                </c:pt>
                <c:pt idx="213">
                  <c:v>45.904000000000003</c:v>
                </c:pt>
                <c:pt idx="214">
                  <c:v>45.051000000000002</c:v>
                </c:pt>
                <c:pt idx="215">
                  <c:v>44.209000000000003</c:v>
                </c:pt>
                <c:pt idx="216">
                  <c:v>43.377000000000002</c:v>
                </c:pt>
                <c:pt idx="217">
                  <c:v>42.555</c:v>
                </c:pt>
                <c:pt idx="218">
                  <c:v>41.743000000000002</c:v>
                </c:pt>
                <c:pt idx="219">
                  <c:v>40.942</c:v>
                </c:pt>
                <c:pt idx="220">
                  <c:v>40.151000000000003</c:v>
                </c:pt>
                <c:pt idx="221">
                  <c:v>39.369999999999997</c:v>
                </c:pt>
                <c:pt idx="222">
                  <c:v>38.598999999999997</c:v>
                </c:pt>
                <c:pt idx="223">
                  <c:v>37.837000000000003</c:v>
                </c:pt>
                <c:pt idx="224">
                  <c:v>37.085999999999999</c:v>
                </c:pt>
                <c:pt idx="225">
                  <c:v>36.344000000000001</c:v>
                </c:pt>
                <c:pt idx="226">
                  <c:v>35.610999999999997</c:v>
                </c:pt>
                <c:pt idx="227">
                  <c:v>34.887999999999998</c:v>
                </c:pt>
                <c:pt idx="228">
                  <c:v>34.173999999999999</c:v>
                </c:pt>
                <c:pt idx="229">
                  <c:v>33.47</c:v>
                </c:pt>
                <c:pt idx="230">
                  <c:v>32.774000000000001</c:v>
                </c:pt>
                <c:pt idx="231">
                  <c:v>32.087000000000003</c:v>
                </c:pt>
                <c:pt idx="232">
                  <c:v>31.408999999999999</c:v>
                </c:pt>
                <c:pt idx="233">
                  <c:v>30.74</c:v>
                </c:pt>
                <c:pt idx="234">
                  <c:v>30.079000000000001</c:v>
                </c:pt>
                <c:pt idx="235">
                  <c:v>29.427</c:v>
                </c:pt>
                <c:pt idx="236">
                  <c:v>28.782</c:v>
                </c:pt>
                <c:pt idx="237">
                  <c:v>28.146000000000001</c:v>
                </c:pt>
                <c:pt idx="238">
                  <c:v>27.516999999999999</c:v>
                </c:pt>
                <c:pt idx="239">
                  <c:v>26.896999999999998</c:v>
                </c:pt>
                <c:pt idx="240">
                  <c:v>26.283999999999999</c:v>
                </c:pt>
                <c:pt idx="241">
                  <c:v>25.678000000000001</c:v>
                </c:pt>
                <c:pt idx="242">
                  <c:v>25.079000000000001</c:v>
                </c:pt>
                <c:pt idx="243">
                  <c:v>24.488</c:v>
                </c:pt>
                <c:pt idx="244">
                  <c:v>23.904</c:v>
                </c:pt>
                <c:pt idx="245">
                  <c:v>23.327000000000002</c:v>
                </c:pt>
                <c:pt idx="246">
                  <c:v>22.756</c:v>
                </c:pt>
                <c:pt idx="247">
                  <c:v>22.192</c:v>
                </c:pt>
                <c:pt idx="248">
                  <c:v>21.635000000000002</c:v>
                </c:pt>
                <c:pt idx="249">
                  <c:v>21.084</c:v>
                </c:pt>
                <c:pt idx="250">
                  <c:v>20.539000000000001</c:v>
                </c:pt>
                <c:pt idx="251">
                  <c:v>20</c:v>
                </c:pt>
                <c:pt idx="252">
                  <c:v>19.466999999999999</c:v>
                </c:pt>
                <c:pt idx="253">
                  <c:v>18.940000000000001</c:v>
                </c:pt>
                <c:pt idx="254">
                  <c:v>18.419</c:v>
                </c:pt>
                <c:pt idx="255">
                  <c:v>17.902999999999999</c:v>
                </c:pt>
                <c:pt idx="256">
                  <c:v>17.391999999999999</c:v>
                </c:pt>
                <c:pt idx="257">
                  <c:v>16.887</c:v>
                </c:pt>
                <c:pt idx="258">
                  <c:v>16.387</c:v>
                </c:pt>
                <c:pt idx="259">
                  <c:v>15.891999999999999</c:v>
                </c:pt>
                <c:pt idx="260">
                  <c:v>15.401999999999999</c:v>
                </c:pt>
                <c:pt idx="261">
                  <c:v>14.917</c:v>
                </c:pt>
                <c:pt idx="262">
                  <c:v>14.436999999999999</c:v>
                </c:pt>
                <c:pt idx="263">
                  <c:v>13.961</c:v>
                </c:pt>
                <c:pt idx="264">
                  <c:v>13.49</c:v>
                </c:pt>
                <c:pt idx="265">
                  <c:v>13.023</c:v>
                </c:pt>
                <c:pt idx="266">
                  <c:v>12.561</c:v>
                </c:pt>
                <c:pt idx="267">
                  <c:v>12.102</c:v>
                </c:pt>
                <c:pt idx="268">
                  <c:v>11.648</c:v>
                </c:pt>
                <c:pt idx="269">
                  <c:v>11.198</c:v>
                </c:pt>
                <c:pt idx="270">
                  <c:v>10.750999999999999</c:v>
                </c:pt>
                <c:pt idx="271">
                  <c:v>10.308999999999999</c:v>
                </c:pt>
                <c:pt idx="272">
                  <c:v>9.8699999999999992</c:v>
                </c:pt>
                <c:pt idx="273">
                  <c:v>9.4350000000000005</c:v>
                </c:pt>
                <c:pt idx="274">
                  <c:v>9.0030000000000001</c:v>
                </c:pt>
                <c:pt idx="275">
                  <c:v>8.5749999999999993</c:v>
                </c:pt>
                <c:pt idx="276">
                  <c:v>8.15</c:v>
                </c:pt>
                <c:pt idx="277">
                  <c:v>7.7290000000000001</c:v>
                </c:pt>
                <c:pt idx="278">
                  <c:v>7.3109999999999999</c:v>
                </c:pt>
                <c:pt idx="279">
                  <c:v>6.8949999999999996</c:v>
                </c:pt>
                <c:pt idx="280">
                  <c:v>6.4829999999999997</c:v>
                </c:pt>
                <c:pt idx="281">
                  <c:v>6.0739999999999998</c:v>
                </c:pt>
                <c:pt idx="282">
                  <c:v>5.6680000000000001</c:v>
                </c:pt>
                <c:pt idx="283">
                  <c:v>5.2640000000000002</c:v>
                </c:pt>
                <c:pt idx="284">
                  <c:v>4.8639999999999999</c:v>
                </c:pt>
                <c:pt idx="285">
                  <c:v>4.4660000000000002</c:v>
                </c:pt>
                <c:pt idx="286">
                  <c:v>4.07</c:v>
                </c:pt>
                <c:pt idx="287">
                  <c:v>3.6779999999999999</c:v>
                </c:pt>
                <c:pt idx="288">
                  <c:v>3.2869999999999999</c:v>
                </c:pt>
                <c:pt idx="289">
                  <c:v>2.899</c:v>
                </c:pt>
                <c:pt idx="290">
                  <c:v>2.5139999999999998</c:v>
                </c:pt>
                <c:pt idx="291">
                  <c:v>2.1309999999999998</c:v>
                </c:pt>
                <c:pt idx="292">
                  <c:v>1.75</c:v>
                </c:pt>
                <c:pt idx="293">
                  <c:v>1.371</c:v>
                </c:pt>
                <c:pt idx="294">
                  <c:v>0.99399999999999999</c:v>
                </c:pt>
                <c:pt idx="295">
                  <c:v>0.62</c:v>
                </c:pt>
                <c:pt idx="296">
                  <c:v>0.247</c:v>
                </c:pt>
                <c:pt idx="297">
                  <c:v>-0.123</c:v>
                </c:pt>
                <c:pt idx="298">
                  <c:v>-0.49199999999999999</c:v>
                </c:pt>
                <c:pt idx="299">
                  <c:v>-0.85899999999999999</c:v>
                </c:pt>
                <c:pt idx="300">
                  <c:v>-1.224</c:v>
                </c:pt>
                <c:pt idx="301">
                  <c:v>-1.587</c:v>
                </c:pt>
                <c:pt idx="302">
                  <c:v>-1.948</c:v>
                </c:pt>
                <c:pt idx="303">
                  <c:v>-2.3079999999999998</c:v>
                </c:pt>
                <c:pt idx="304">
                  <c:v>-2.6659999999999999</c:v>
                </c:pt>
                <c:pt idx="305">
                  <c:v>-3.0230000000000001</c:v>
                </c:pt>
                <c:pt idx="306">
                  <c:v>-3.3780000000000001</c:v>
                </c:pt>
                <c:pt idx="307">
                  <c:v>-3.7309999999999999</c:v>
                </c:pt>
                <c:pt idx="308">
                  <c:v>-4.0830000000000002</c:v>
                </c:pt>
                <c:pt idx="309">
                  <c:v>-4.4340000000000002</c:v>
                </c:pt>
                <c:pt idx="310">
                  <c:v>-4.7830000000000004</c:v>
                </c:pt>
                <c:pt idx="311">
                  <c:v>-5.1310000000000002</c:v>
                </c:pt>
                <c:pt idx="312">
                  <c:v>-5.4770000000000003</c:v>
                </c:pt>
                <c:pt idx="313">
                  <c:v>-5.8220000000000001</c:v>
                </c:pt>
                <c:pt idx="314">
                  <c:v>-6.1660000000000004</c:v>
                </c:pt>
                <c:pt idx="315">
                  <c:v>-6.5090000000000003</c:v>
                </c:pt>
                <c:pt idx="316">
                  <c:v>-6.85</c:v>
                </c:pt>
                <c:pt idx="317">
                  <c:v>-7.1909999999999998</c:v>
                </c:pt>
                <c:pt idx="318">
                  <c:v>-7.53</c:v>
                </c:pt>
                <c:pt idx="319">
                  <c:v>-7.8680000000000003</c:v>
                </c:pt>
                <c:pt idx="320">
                  <c:v>-8.2050000000000001</c:v>
                </c:pt>
                <c:pt idx="321">
                  <c:v>-8.5410000000000004</c:v>
                </c:pt>
                <c:pt idx="322">
                  <c:v>-8.8759999999999994</c:v>
                </c:pt>
                <c:pt idx="323">
                  <c:v>-9.2100000000000009</c:v>
                </c:pt>
                <c:pt idx="324">
                  <c:v>-9.5429999999999993</c:v>
                </c:pt>
                <c:pt idx="325">
                  <c:v>-9.875</c:v>
                </c:pt>
                <c:pt idx="326">
                  <c:v>-10.206</c:v>
                </c:pt>
                <c:pt idx="327">
                  <c:v>-10.537000000000001</c:v>
                </c:pt>
                <c:pt idx="328">
                  <c:v>-10.866</c:v>
                </c:pt>
                <c:pt idx="329">
                  <c:v>-11.195</c:v>
                </c:pt>
                <c:pt idx="330">
                  <c:v>-11.523</c:v>
                </c:pt>
                <c:pt idx="331">
                  <c:v>-11.85</c:v>
                </c:pt>
                <c:pt idx="332">
                  <c:v>-12.176</c:v>
                </c:pt>
                <c:pt idx="333">
                  <c:v>-12.502000000000001</c:v>
                </c:pt>
                <c:pt idx="334">
                  <c:v>-12.826000000000001</c:v>
                </c:pt>
                <c:pt idx="335">
                  <c:v>-13.15</c:v>
                </c:pt>
                <c:pt idx="336">
                  <c:v>-13.474</c:v>
                </c:pt>
                <c:pt idx="337">
                  <c:v>-13.797000000000001</c:v>
                </c:pt>
                <c:pt idx="338">
                  <c:v>-14.119</c:v>
                </c:pt>
                <c:pt idx="339">
                  <c:v>-14.44</c:v>
                </c:pt>
                <c:pt idx="340">
                  <c:v>-14.760999999999999</c:v>
                </c:pt>
                <c:pt idx="341">
                  <c:v>-15.081</c:v>
                </c:pt>
                <c:pt idx="342">
                  <c:v>-15.401</c:v>
                </c:pt>
                <c:pt idx="343">
                  <c:v>-15.72</c:v>
                </c:pt>
                <c:pt idx="344">
                  <c:v>-16.039000000000001</c:v>
                </c:pt>
                <c:pt idx="345">
                  <c:v>-16.356999999999999</c:v>
                </c:pt>
                <c:pt idx="346">
                  <c:v>-16.673999999999999</c:v>
                </c:pt>
                <c:pt idx="347">
                  <c:v>-16.991</c:v>
                </c:pt>
                <c:pt idx="348">
                  <c:v>-17.308</c:v>
                </c:pt>
                <c:pt idx="349">
                  <c:v>-17.623000000000001</c:v>
                </c:pt>
                <c:pt idx="350">
                  <c:v>-17.939</c:v>
                </c:pt>
                <c:pt idx="351">
                  <c:v>-18.254000000000001</c:v>
                </c:pt>
                <c:pt idx="352">
                  <c:v>-18.568999999999999</c:v>
                </c:pt>
                <c:pt idx="353">
                  <c:v>-18.882999999999999</c:v>
                </c:pt>
                <c:pt idx="354">
                  <c:v>-19.196999999999999</c:v>
                </c:pt>
                <c:pt idx="355">
                  <c:v>-19.510000000000002</c:v>
                </c:pt>
                <c:pt idx="356">
                  <c:v>-19.823</c:v>
                </c:pt>
                <c:pt idx="357">
                  <c:v>-20.135000000000002</c:v>
                </c:pt>
                <c:pt idx="358">
                  <c:v>-20.448</c:v>
                </c:pt>
                <c:pt idx="359">
                  <c:v>-20.759</c:v>
                </c:pt>
                <c:pt idx="360">
                  <c:v>-21.071000000000002</c:v>
                </c:pt>
                <c:pt idx="361">
                  <c:v>-21.382000000000001</c:v>
                </c:pt>
                <c:pt idx="362">
                  <c:v>-21.693000000000001</c:v>
                </c:pt>
                <c:pt idx="363">
                  <c:v>-22.003</c:v>
                </c:pt>
                <c:pt idx="364">
                  <c:v>-22.312999999999999</c:v>
                </c:pt>
                <c:pt idx="365">
                  <c:v>-22.623000000000001</c:v>
                </c:pt>
                <c:pt idx="366">
                  <c:v>-22.931999999999999</c:v>
                </c:pt>
                <c:pt idx="367">
                  <c:v>-23.241</c:v>
                </c:pt>
                <c:pt idx="368">
                  <c:v>-23.55</c:v>
                </c:pt>
                <c:pt idx="369">
                  <c:v>-23.859000000000002</c:v>
                </c:pt>
                <c:pt idx="370">
                  <c:v>-24.167000000000002</c:v>
                </c:pt>
                <c:pt idx="371">
                  <c:v>-24.475000000000001</c:v>
                </c:pt>
                <c:pt idx="372">
                  <c:v>-24.783000000000001</c:v>
                </c:pt>
                <c:pt idx="373">
                  <c:v>-25.09</c:v>
                </c:pt>
                <c:pt idx="374">
                  <c:v>-25.396999999999998</c:v>
                </c:pt>
                <c:pt idx="375">
                  <c:v>-25.704000000000001</c:v>
                </c:pt>
                <c:pt idx="376">
                  <c:v>-26.010999999999999</c:v>
                </c:pt>
                <c:pt idx="377">
                  <c:v>-26.317</c:v>
                </c:pt>
                <c:pt idx="378">
                  <c:v>-26.623000000000001</c:v>
                </c:pt>
                <c:pt idx="379">
                  <c:v>-26.928999999999998</c:v>
                </c:pt>
                <c:pt idx="380">
                  <c:v>-27.234999999999999</c:v>
                </c:pt>
                <c:pt idx="381">
                  <c:v>-27.54</c:v>
                </c:pt>
                <c:pt idx="382">
                  <c:v>-27.846</c:v>
                </c:pt>
                <c:pt idx="383">
                  <c:v>-28.151</c:v>
                </c:pt>
                <c:pt idx="384">
                  <c:v>-28.454999999999998</c:v>
                </c:pt>
                <c:pt idx="385">
                  <c:v>-28.76</c:v>
                </c:pt>
                <c:pt idx="386">
                  <c:v>-29.064</c:v>
                </c:pt>
                <c:pt idx="387">
                  <c:v>-29.367999999999999</c:v>
                </c:pt>
                <c:pt idx="388">
                  <c:v>-29.672000000000001</c:v>
                </c:pt>
                <c:pt idx="389">
                  <c:v>-29.975999999999999</c:v>
                </c:pt>
                <c:pt idx="390">
                  <c:v>-30.279</c:v>
                </c:pt>
                <c:pt idx="391">
                  <c:v>-30.582999999999998</c:v>
                </c:pt>
                <c:pt idx="392">
                  <c:v>-30.885999999999999</c:v>
                </c:pt>
                <c:pt idx="393">
                  <c:v>-31.189</c:v>
                </c:pt>
                <c:pt idx="394">
                  <c:v>-31.491</c:v>
                </c:pt>
                <c:pt idx="395">
                  <c:v>-31.794</c:v>
                </c:pt>
                <c:pt idx="396">
                  <c:v>-32.095999999999997</c:v>
                </c:pt>
                <c:pt idx="397">
                  <c:v>-32.398000000000003</c:v>
                </c:pt>
                <c:pt idx="398">
                  <c:v>-32.700000000000003</c:v>
                </c:pt>
                <c:pt idx="399">
                  <c:v>-33.002000000000002</c:v>
                </c:pt>
                <c:pt idx="400">
                  <c:v>-33.302999999999997</c:v>
                </c:pt>
                <c:pt idx="401">
                  <c:v>-33.604999999999997</c:v>
                </c:pt>
                <c:pt idx="402">
                  <c:v>-33.905999999999999</c:v>
                </c:pt>
                <c:pt idx="403">
                  <c:v>-34.207000000000001</c:v>
                </c:pt>
                <c:pt idx="404">
                  <c:v>-34.506999999999998</c:v>
                </c:pt>
                <c:pt idx="405">
                  <c:v>-34.808</c:v>
                </c:pt>
                <c:pt idx="406">
                  <c:v>-35.107999999999997</c:v>
                </c:pt>
                <c:pt idx="407">
                  <c:v>-35.408000000000001</c:v>
                </c:pt>
                <c:pt idx="408">
                  <c:v>-35.707999999999998</c:v>
                </c:pt>
                <c:pt idx="409">
                  <c:v>-36.008000000000003</c:v>
                </c:pt>
                <c:pt idx="410">
                  <c:v>-36.307000000000002</c:v>
                </c:pt>
                <c:pt idx="411">
                  <c:v>-36.606999999999999</c:v>
                </c:pt>
                <c:pt idx="412">
                  <c:v>-36.905999999999999</c:v>
                </c:pt>
                <c:pt idx="413">
                  <c:v>-37.204999999999998</c:v>
                </c:pt>
                <c:pt idx="414">
                  <c:v>-37.503999999999998</c:v>
                </c:pt>
                <c:pt idx="415">
                  <c:v>-37.802</c:v>
                </c:pt>
                <c:pt idx="416">
                  <c:v>-38.100999999999999</c:v>
                </c:pt>
                <c:pt idx="417">
                  <c:v>-38.399000000000001</c:v>
                </c:pt>
                <c:pt idx="418">
                  <c:v>-38.697000000000003</c:v>
                </c:pt>
                <c:pt idx="419">
                  <c:v>-38.994</c:v>
                </c:pt>
                <c:pt idx="420">
                  <c:v>-39.292000000000002</c:v>
                </c:pt>
                <c:pt idx="421">
                  <c:v>-39.588999999999999</c:v>
                </c:pt>
                <c:pt idx="422">
                  <c:v>-39.886000000000003</c:v>
                </c:pt>
                <c:pt idx="423">
                  <c:v>-40.183</c:v>
                </c:pt>
                <c:pt idx="424">
                  <c:v>-40.479999999999997</c:v>
                </c:pt>
                <c:pt idx="425">
                  <c:v>-40.776000000000003</c:v>
                </c:pt>
                <c:pt idx="426">
                  <c:v>-41.072000000000003</c:v>
                </c:pt>
                <c:pt idx="427">
                  <c:v>-41.368000000000002</c:v>
                </c:pt>
                <c:pt idx="428">
                  <c:v>-41.664000000000001</c:v>
                </c:pt>
                <c:pt idx="429">
                  <c:v>-41.96</c:v>
                </c:pt>
                <c:pt idx="430">
                  <c:v>-42.255000000000003</c:v>
                </c:pt>
                <c:pt idx="431">
                  <c:v>-42.55</c:v>
                </c:pt>
                <c:pt idx="432">
                  <c:v>-42.844999999999999</c:v>
                </c:pt>
                <c:pt idx="433">
                  <c:v>-43.14</c:v>
                </c:pt>
                <c:pt idx="434">
                  <c:v>-43.433999999999997</c:v>
                </c:pt>
                <c:pt idx="435">
                  <c:v>-43.728000000000002</c:v>
                </c:pt>
                <c:pt idx="436">
                  <c:v>-44.021999999999998</c:v>
                </c:pt>
                <c:pt idx="437">
                  <c:v>-44.316000000000003</c:v>
                </c:pt>
                <c:pt idx="438">
                  <c:v>-44.609000000000002</c:v>
                </c:pt>
                <c:pt idx="439">
                  <c:v>-44.902000000000001</c:v>
                </c:pt>
                <c:pt idx="440">
                  <c:v>-45.195</c:v>
                </c:pt>
                <c:pt idx="441">
                  <c:v>-45.488</c:v>
                </c:pt>
                <c:pt idx="442">
                  <c:v>-45.78</c:v>
                </c:pt>
                <c:pt idx="443">
                  <c:v>-46.072000000000003</c:v>
                </c:pt>
                <c:pt idx="444">
                  <c:v>-46.363999999999997</c:v>
                </c:pt>
                <c:pt idx="445">
                  <c:v>-46.655000000000001</c:v>
                </c:pt>
                <c:pt idx="446">
                  <c:v>-46.945999999999998</c:v>
                </c:pt>
                <c:pt idx="447">
                  <c:v>-47.237000000000002</c:v>
                </c:pt>
                <c:pt idx="448">
                  <c:v>-47.527999999999999</c:v>
                </c:pt>
                <c:pt idx="449">
                  <c:v>-47.817999999999998</c:v>
                </c:pt>
                <c:pt idx="450">
                  <c:v>-48.107999999999997</c:v>
                </c:pt>
                <c:pt idx="451">
                  <c:v>-48.398000000000003</c:v>
                </c:pt>
                <c:pt idx="452">
                  <c:v>-48.688000000000002</c:v>
                </c:pt>
                <c:pt idx="453">
                  <c:v>-48.976999999999997</c:v>
                </c:pt>
                <c:pt idx="454">
                  <c:v>-49.265999999999998</c:v>
                </c:pt>
                <c:pt idx="455">
                  <c:v>-49.554000000000002</c:v>
                </c:pt>
                <c:pt idx="456">
                  <c:v>-49.841999999999999</c:v>
                </c:pt>
                <c:pt idx="457">
                  <c:v>-50.13</c:v>
                </c:pt>
                <c:pt idx="458">
                  <c:v>-50.417999999999999</c:v>
                </c:pt>
                <c:pt idx="459">
                  <c:v>-50.704999999999998</c:v>
                </c:pt>
                <c:pt idx="460">
                  <c:v>-50.991999999999997</c:v>
                </c:pt>
                <c:pt idx="461">
                  <c:v>-51.277999999999999</c:v>
                </c:pt>
                <c:pt idx="462">
                  <c:v>-51.564999999999998</c:v>
                </c:pt>
                <c:pt idx="463">
                  <c:v>-51.85</c:v>
                </c:pt>
                <c:pt idx="464">
                  <c:v>-52.136000000000003</c:v>
                </c:pt>
                <c:pt idx="465">
                  <c:v>-52.420999999999999</c:v>
                </c:pt>
                <c:pt idx="466">
                  <c:v>-52.706000000000003</c:v>
                </c:pt>
                <c:pt idx="467">
                  <c:v>-52.99</c:v>
                </c:pt>
                <c:pt idx="468">
                  <c:v>-53.274000000000001</c:v>
                </c:pt>
                <c:pt idx="469">
                  <c:v>-53.558</c:v>
                </c:pt>
                <c:pt idx="470">
                  <c:v>-53.841000000000001</c:v>
                </c:pt>
                <c:pt idx="471">
                  <c:v>-54.124000000000002</c:v>
                </c:pt>
                <c:pt idx="472">
                  <c:v>-54.406999999999996</c:v>
                </c:pt>
                <c:pt idx="473">
                  <c:v>-54.689</c:v>
                </c:pt>
                <c:pt idx="474">
                  <c:v>-54.97</c:v>
                </c:pt>
                <c:pt idx="475">
                  <c:v>-55.252000000000002</c:v>
                </c:pt>
                <c:pt idx="476">
                  <c:v>-55.533000000000001</c:v>
                </c:pt>
                <c:pt idx="477">
                  <c:v>-55.813000000000002</c:v>
                </c:pt>
                <c:pt idx="478">
                  <c:v>-56.093000000000004</c:v>
                </c:pt>
                <c:pt idx="479">
                  <c:v>-56.372999999999998</c:v>
                </c:pt>
                <c:pt idx="480">
                  <c:v>-56.652000000000001</c:v>
                </c:pt>
                <c:pt idx="481">
                  <c:v>-56.930999999999997</c:v>
                </c:pt>
                <c:pt idx="482">
                  <c:v>-57.209000000000003</c:v>
                </c:pt>
                <c:pt idx="483">
                  <c:v>-57.487000000000002</c:v>
                </c:pt>
                <c:pt idx="484">
                  <c:v>-57.764000000000003</c:v>
                </c:pt>
                <c:pt idx="485">
                  <c:v>-58.040999999999997</c:v>
                </c:pt>
                <c:pt idx="486">
                  <c:v>-58.317999999999998</c:v>
                </c:pt>
                <c:pt idx="487">
                  <c:v>-58.594000000000001</c:v>
                </c:pt>
                <c:pt idx="488">
                  <c:v>-58.869</c:v>
                </c:pt>
                <c:pt idx="489">
                  <c:v>-59.143999999999998</c:v>
                </c:pt>
                <c:pt idx="490">
                  <c:v>-59.418999999999997</c:v>
                </c:pt>
                <c:pt idx="491">
                  <c:v>-59.692999999999998</c:v>
                </c:pt>
                <c:pt idx="492">
                  <c:v>-59.966999999999999</c:v>
                </c:pt>
                <c:pt idx="493">
                  <c:v>-60.24</c:v>
                </c:pt>
                <c:pt idx="494">
                  <c:v>-60.512999999999998</c:v>
                </c:pt>
                <c:pt idx="495">
                  <c:v>-60.784999999999997</c:v>
                </c:pt>
                <c:pt idx="496">
                  <c:v>-61.055999999999997</c:v>
                </c:pt>
                <c:pt idx="497">
                  <c:v>-61.328000000000003</c:v>
                </c:pt>
                <c:pt idx="498">
                  <c:v>-61.597999999999999</c:v>
                </c:pt>
                <c:pt idx="499">
                  <c:v>-61.868000000000002</c:v>
                </c:pt>
                <c:pt idx="500">
                  <c:v>-62.137999999999998</c:v>
                </c:pt>
                <c:pt idx="501">
                  <c:v>-62.406999999999996</c:v>
                </c:pt>
                <c:pt idx="502">
                  <c:v>-62.674999999999997</c:v>
                </c:pt>
                <c:pt idx="503">
                  <c:v>-62.942999999999998</c:v>
                </c:pt>
                <c:pt idx="504">
                  <c:v>-63.210999999999999</c:v>
                </c:pt>
                <c:pt idx="505">
                  <c:v>-63.476999999999997</c:v>
                </c:pt>
                <c:pt idx="506">
                  <c:v>-63.744</c:v>
                </c:pt>
                <c:pt idx="507">
                  <c:v>-64.009</c:v>
                </c:pt>
                <c:pt idx="508">
                  <c:v>-64.274000000000001</c:v>
                </c:pt>
                <c:pt idx="509">
                  <c:v>-64.539000000000001</c:v>
                </c:pt>
                <c:pt idx="510">
                  <c:v>-64.802999999999997</c:v>
                </c:pt>
                <c:pt idx="511">
                  <c:v>-65.066000000000003</c:v>
                </c:pt>
                <c:pt idx="512">
                  <c:v>-65.328999999999994</c:v>
                </c:pt>
                <c:pt idx="513">
                  <c:v>-65.590999999999994</c:v>
                </c:pt>
                <c:pt idx="514">
                  <c:v>-65.852999999999994</c:v>
                </c:pt>
                <c:pt idx="515">
                  <c:v>-66.113</c:v>
                </c:pt>
                <c:pt idx="516">
                  <c:v>-66.373999999999995</c:v>
                </c:pt>
                <c:pt idx="517">
                  <c:v>-66.632999999999996</c:v>
                </c:pt>
                <c:pt idx="518">
                  <c:v>-66.893000000000001</c:v>
                </c:pt>
                <c:pt idx="519">
                  <c:v>-67.150999999999996</c:v>
                </c:pt>
                <c:pt idx="520">
                  <c:v>-67.409000000000006</c:v>
                </c:pt>
                <c:pt idx="521">
                  <c:v>-67.665999999999997</c:v>
                </c:pt>
                <c:pt idx="522">
                  <c:v>-67.921999999999997</c:v>
                </c:pt>
                <c:pt idx="523">
                  <c:v>-68.177999999999997</c:v>
                </c:pt>
                <c:pt idx="524">
                  <c:v>-68.433000000000007</c:v>
                </c:pt>
                <c:pt idx="525">
                  <c:v>-68.688000000000002</c:v>
                </c:pt>
                <c:pt idx="526">
                  <c:v>-68.941999999999993</c:v>
                </c:pt>
                <c:pt idx="527">
                  <c:v>-69.194999999999993</c:v>
                </c:pt>
                <c:pt idx="528">
                  <c:v>-69.447000000000003</c:v>
                </c:pt>
                <c:pt idx="529">
                  <c:v>-69.698999999999998</c:v>
                </c:pt>
                <c:pt idx="530">
                  <c:v>-69.95</c:v>
                </c:pt>
                <c:pt idx="531">
                  <c:v>-70.200999999999993</c:v>
                </c:pt>
                <c:pt idx="532">
                  <c:v>-70.45</c:v>
                </c:pt>
                <c:pt idx="533">
                  <c:v>-70.698999999999998</c:v>
                </c:pt>
                <c:pt idx="534">
                  <c:v>-70.947999999999993</c:v>
                </c:pt>
                <c:pt idx="535">
                  <c:v>-71.194999999999993</c:v>
                </c:pt>
                <c:pt idx="536">
                  <c:v>-71.441999999999993</c:v>
                </c:pt>
                <c:pt idx="537">
                  <c:v>-71.688000000000002</c:v>
                </c:pt>
                <c:pt idx="538">
                  <c:v>-71.933000000000007</c:v>
                </c:pt>
                <c:pt idx="539">
                  <c:v>-72.177999999999997</c:v>
                </c:pt>
                <c:pt idx="540">
                  <c:v>-72.421999999999997</c:v>
                </c:pt>
                <c:pt idx="541">
                  <c:v>-72.665000000000006</c:v>
                </c:pt>
                <c:pt idx="542">
                  <c:v>-72.906999999999996</c:v>
                </c:pt>
                <c:pt idx="543">
                  <c:v>-73.149000000000001</c:v>
                </c:pt>
                <c:pt idx="544">
                  <c:v>-73.39</c:v>
                </c:pt>
                <c:pt idx="545">
                  <c:v>-73.63</c:v>
                </c:pt>
                <c:pt idx="546">
                  <c:v>-73.869</c:v>
                </c:pt>
                <c:pt idx="547">
                  <c:v>-74.108000000000004</c:v>
                </c:pt>
                <c:pt idx="548">
                  <c:v>-74.344999999999999</c:v>
                </c:pt>
                <c:pt idx="549">
                  <c:v>-74.581999999999994</c:v>
                </c:pt>
                <c:pt idx="550">
                  <c:v>-74.817999999999998</c:v>
                </c:pt>
                <c:pt idx="551">
                  <c:v>-75.054000000000002</c:v>
                </c:pt>
                <c:pt idx="552">
                  <c:v>-75.287999999999997</c:v>
                </c:pt>
                <c:pt idx="553">
                  <c:v>-75.522000000000006</c:v>
                </c:pt>
                <c:pt idx="554">
                  <c:v>-75.754999999999995</c:v>
                </c:pt>
                <c:pt idx="555">
                  <c:v>-75.986999999999995</c:v>
                </c:pt>
                <c:pt idx="556">
                  <c:v>-76.218000000000004</c:v>
                </c:pt>
                <c:pt idx="557">
                  <c:v>-76.447999999999993</c:v>
                </c:pt>
                <c:pt idx="558">
                  <c:v>-76.677999999999997</c:v>
                </c:pt>
                <c:pt idx="559">
                  <c:v>-76.906000000000006</c:v>
                </c:pt>
                <c:pt idx="560">
                  <c:v>-77.134</c:v>
                </c:pt>
                <c:pt idx="561">
                  <c:v>-77.361000000000004</c:v>
                </c:pt>
                <c:pt idx="562">
                  <c:v>-77.587000000000003</c:v>
                </c:pt>
                <c:pt idx="563">
                  <c:v>-77.813000000000002</c:v>
                </c:pt>
                <c:pt idx="564">
                  <c:v>-78.037000000000006</c:v>
                </c:pt>
                <c:pt idx="565">
                  <c:v>-78.260000000000005</c:v>
                </c:pt>
                <c:pt idx="566">
                  <c:v>-78.483000000000004</c:v>
                </c:pt>
                <c:pt idx="567">
                  <c:v>-78.704999999999998</c:v>
                </c:pt>
                <c:pt idx="568">
                  <c:v>-78.924999999999997</c:v>
                </c:pt>
                <c:pt idx="569">
                  <c:v>-79.144999999999996</c:v>
                </c:pt>
                <c:pt idx="570">
                  <c:v>-79.364000000000004</c:v>
                </c:pt>
                <c:pt idx="571">
                  <c:v>-79.581999999999994</c:v>
                </c:pt>
                <c:pt idx="572">
                  <c:v>-79.8</c:v>
                </c:pt>
                <c:pt idx="573">
                  <c:v>-80.016000000000005</c:v>
                </c:pt>
                <c:pt idx="574">
                  <c:v>-80.230999999999995</c:v>
                </c:pt>
                <c:pt idx="575">
                  <c:v>-80.445999999999998</c:v>
                </c:pt>
                <c:pt idx="576">
                  <c:v>-80.659000000000006</c:v>
                </c:pt>
                <c:pt idx="577">
                  <c:v>-80.870999999999995</c:v>
                </c:pt>
                <c:pt idx="578">
                  <c:v>-81.082999999999998</c:v>
                </c:pt>
                <c:pt idx="579">
                  <c:v>-81.293999999999997</c:v>
                </c:pt>
                <c:pt idx="580">
                  <c:v>-81.503</c:v>
                </c:pt>
                <c:pt idx="581">
                  <c:v>-81.712000000000003</c:v>
                </c:pt>
                <c:pt idx="582">
                  <c:v>-81.92</c:v>
                </c:pt>
                <c:pt idx="583">
                  <c:v>-82.126999999999995</c:v>
                </c:pt>
                <c:pt idx="584">
                  <c:v>-82.331999999999994</c:v>
                </c:pt>
                <c:pt idx="585">
                  <c:v>-82.537000000000006</c:v>
                </c:pt>
                <c:pt idx="586">
                  <c:v>-82.741</c:v>
                </c:pt>
                <c:pt idx="587">
                  <c:v>-82.944000000000003</c:v>
                </c:pt>
                <c:pt idx="588">
                  <c:v>-83.146000000000001</c:v>
                </c:pt>
                <c:pt idx="589">
                  <c:v>-83.346999999999994</c:v>
                </c:pt>
                <c:pt idx="590">
                  <c:v>-83.546000000000006</c:v>
                </c:pt>
                <c:pt idx="591">
                  <c:v>-83.745000000000005</c:v>
                </c:pt>
                <c:pt idx="592">
                  <c:v>-83.942999999999998</c:v>
                </c:pt>
                <c:pt idx="593">
                  <c:v>-84.14</c:v>
                </c:pt>
                <c:pt idx="594">
                  <c:v>-84.335999999999999</c:v>
                </c:pt>
                <c:pt idx="595">
                  <c:v>-84.53</c:v>
                </c:pt>
                <c:pt idx="596">
                  <c:v>-84.724000000000004</c:v>
                </c:pt>
                <c:pt idx="597">
                  <c:v>-84.917000000000002</c:v>
                </c:pt>
                <c:pt idx="598">
                  <c:v>-85.108999999999995</c:v>
                </c:pt>
                <c:pt idx="599">
                  <c:v>-85.299000000000007</c:v>
                </c:pt>
                <c:pt idx="600">
                  <c:v>-85.489000000000004</c:v>
                </c:pt>
                <c:pt idx="601">
                  <c:v>-85.677000000000007</c:v>
                </c:pt>
                <c:pt idx="602">
                  <c:v>-85.864999999999995</c:v>
                </c:pt>
                <c:pt idx="603">
                  <c:v>-86.051000000000002</c:v>
                </c:pt>
                <c:pt idx="604">
                  <c:v>-86.236000000000004</c:v>
                </c:pt>
                <c:pt idx="605">
                  <c:v>-86.421000000000006</c:v>
                </c:pt>
                <c:pt idx="606">
                  <c:v>-86.603999999999999</c:v>
                </c:pt>
                <c:pt idx="607">
                  <c:v>-86.786000000000001</c:v>
                </c:pt>
                <c:pt idx="608">
                  <c:v>-86.966999999999999</c:v>
                </c:pt>
                <c:pt idx="609">
                  <c:v>-87.147000000000006</c:v>
                </c:pt>
                <c:pt idx="610">
                  <c:v>-87.325999999999993</c:v>
                </c:pt>
                <c:pt idx="611">
                  <c:v>-87.503</c:v>
                </c:pt>
                <c:pt idx="612">
                  <c:v>-87.68</c:v>
                </c:pt>
                <c:pt idx="613">
                  <c:v>-87.855999999999995</c:v>
                </c:pt>
                <c:pt idx="614">
                  <c:v>-88.03</c:v>
                </c:pt>
                <c:pt idx="615">
                  <c:v>-88.203000000000003</c:v>
                </c:pt>
                <c:pt idx="616">
                  <c:v>-88.375</c:v>
                </c:pt>
                <c:pt idx="617">
                  <c:v>-88.546000000000006</c:v>
                </c:pt>
                <c:pt idx="618">
                  <c:v>-88.715999999999994</c:v>
                </c:pt>
                <c:pt idx="619">
                  <c:v>-88.885000000000005</c:v>
                </c:pt>
                <c:pt idx="620">
                  <c:v>-89.052999999999997</c:v>
                </c:pt>
                <c:pt idx="621">
                  <c:v>-89.218999999999994</c:v>
                </c:pt>
                <c:pt idx="622">
                  <c:v>-89.385000000000005</c:v>
                </c:pt>
                <c:pt idx="623">
                  <c:v>-89.549000000000007</c:v>
                </c:pt>
                <c:pt idx="624">
                  <c:v>-89.712000000000003</c:v>
                </c:pt>
                <c:pt idx="625">
                  <c:v>-89.873999999999995</c:v>
                </c:pt>
                <c:pt idx="626">
                  <c:v>-90.034999999999997</c:v>
                </c:pt>
                <c:pt idx="627">
                  <c:v>-90.194000000000003</c:v>
                </c:pt>
                <c:pt idx="628">
                  <c:v>-90.352999999999994</c:v>
                </c:pt>
                <c:pt idx="629">
                  <c:v>-90.51</c:v>
                </c:pt>
                <c:pt idx="630">
                  <c:v>-90.665999999999997</c:v>
                </c:pt>
                <c:pt idx="631">
                  <c:v>-90.820999999999998</c:v>
                </c:pt>
                <c:pt idx="632">
                  <c:v>-90.974000000000004</c:v>
                </c:pt>
                <c:pt idx="633">
                  <c:v>-91.126999999999995</c:v>
                </c:pt>
                <c:pt idx="634">
                  <c:v>-91.278000000000006</c:v>
                </c:pt>
                <c:pt idx="635">
                  <c:v>-91.427999999999997</c:v>
                </c:pt>
                <c:pt idx="636">
                  <c:v>-91.576999999999998</c:v>
                </c:pt>
                <c:pt idx="637">
                  <c:v>-91.724999999999994</c:v>
                </c:pt>
                <c:pt idx="638">
                  <c:v>-91.872</c:v>
                </c:pt>
                <c:pt idx="639">
                  <c:v>-92.016999999999996</c:v>
                </c:pt>
                <c:pt idx="640">
                  <c:v>-92.161000000000001</c:v>
                </c:pt>
                <c:pt idx="641">
                  <c:v>-92.304000000000002</c:v>
                </c:pt>
                <c:pt idx="642">
                  <c:v>-92.444999999999993</c:v>
                </c:pt>
                <c:pt idx="643">
                  <c:v>-92.585999999999999</c:v>
                </c:pt>
                <c:pt idx="644">
                  <c:v>-92.724999999999994</c:v>
                </c:pt>
                <c:pt idx="645">
                  <c:v>-92.863</c:v>
                </c:pt>
                <c:pt idx="646">
                  <c:v>-93</c:v>
                </c:pt>
                <c:pt idx="647">
                  <c:v>-93.135000000000005</c:v>
                </c:pt>
                <c:pt idx="648">
                  <c:v>-93.27</c:v>
                </c:pt>
                <c:pt idx="649">
                  <c:v>-93.403000000000006</c:v>
                </c:pt>
                <c:pt idx="650">
                  <c:v>-93.534000000000006</c:v>
                </c:pt>
                <c:pt idx="651">
                  <c:v>-93.665000000000006</c:v>
                </c:pt>
                <c:pt idx="652">
                  <c:v>-93.793999999999997</c:v>
                </c:pt>
                <c:pt idx="653">
                  <c:v>-93.921999999999997</c:v>
                </c:pt>
                <c:pt idx="654">
                  <c:v>-94.049000000000007</c:v>
                </c:pt>
                <c:pt idx="655">
                  <c:v>-94.174999999999997</c:v>
                </c:pt>
                <c:pt idx="656">
                  <c:v>-94.299000000000007</c:v>
                </c:pt>
                <c:pt idx="657">
                  <c:v>-94.421999999999997</c:v>
                </c:pt>
                <c:pt idx="658">
                  <c:v>-94.543000000000006</c:v>
                </c:pt>
                <c:pt idx="659">
                  <c:v>-94.664000000000001</c:v>
                </c:pt>
                <c:pt idx="660">
                  <c:v>-94.783000000000001</c:v>
                </c:pt>
                <c:pt idx="661">
                  <c:v>-94.900999999999996</c:v>
                </c:pt>
                <c:pt idx="662">
                  <c:v>-95.016999999999996</c:v>
                </c:pt>
                <c:pt idx="663">
                  <c:v>-95.132999999999996</c:v>
                </c:pt>
                <c:pt idx="664">
                  <c:v>-95.247</c:v>
                </c:pt>
                <c:pt idx="665">
                  <c:v>-95.358999999999995</c:v>
                </c:pt>
                <c:pt idx="666">
                  <c:v>-95.471000000000004</c:v>
                </c:pt>
                <c:pt idx="667">
                  <c:v>-95.581000000000003</c:v>
                </c:pt>
                <c:pt idx="668">
                  <c:v>-95.69</c:v>
                </c:pt>
                <c:pt idx="669">
                  <c:v>-95.796999999999997</c:v>
                </c:pt>
                <c:pt idx="670">
                  <c:v>-95.903999999999996</c:v>
                </c:pt>
                <c:pt idx="671">
                  <c:v>-96.007999999999996</c:v>
                </c:pt>
                <c:pt idx="672">
                  <c:v>-96.111999999999995</c:v>
                </c:pt>
                <c:pt idx="673">
                  <c:v>-96.213999999999999</c:v>
                </c:pt>
                <c:pt idx="674">
                  <c:v>-96.314999999999998</c:v>
                </c:pt>
                <c:pt idx="675">
                  <c:v>-96.415000000000006</c:v>
                </c:pt>
                <c:pt idx="676">
                  <c:v>-96.513000000000005</c:v>
                </c:pt>
                <c:pt idx="677">
                  <c:v>-96.61</c:v>
                </c:pt>
                <c:pt idx="678">
                  <c:v>-96.706000000000003</c:v>
                </c:pt>
                <c:pt idx="679">
                  <c:v>-96.8</c:v>
                </c:pt>
                <c:pt idx="680">
                  <c:v>-96.893000000000001</c:v>
                </c:pt>
                <c:pt idx="681">
                  <c:v>-96.984999999999999</c:v>
                </c:pt>
                <c:pt idx="682">
                  <c:v>-97.075000000000003</c:v>
                </c:pt>
                <c:pt idx="683">
                  <c:v>-97.164000000000001</c:v>
                </c:pt>
                <c:pt idx="684">
                  <c:v>-97.251999999999995</c:v>
                </c:pt>
                <c:pt idx="685">
                  <c:v>-97.337999999999994</c:v>
                </c:pt>
                <c:pt idx="686">
                  <c:v>-97.423000000000002</c:v>
                </c:pt>
                <c:pt idx="687">
                  <c:v>-97.507000000000005</c:v>
                </c:pt>
                <c:pt idx="688">
                  <c:v>-97.588999999999999</c:v>
                </c:pt>
                <c:pt idx="689">
                  <c:v>-97.67</c:v>
                </c:pt>
                <c:pt idx="690">
                  <c:v>-97.75</c:v>
                </c:pt>
                <c:pt idx="691">
                  <c:v>-97.828000000000003</c:v>
                </c:pt>
                <c:pt idx="692">
                  <c:v>-97.905000000000001</c:v>
                </c:pt>
                <c:pt idx="693">
                  <c:v>-97.98</c:v>
                </c:pt>
                <c:pt idx="694">
                  <c:v>-98.054000000000002</c:v>
                </c:pt>
                <c:pt idx="695">
                  <c:v>-98.126999999999995</c:v>
                </c:pt>
                <c:pt idx="696">
                  <c:v>-98.197999999999993</c:v>
                </c:pt>
                <c:pt idx="697">
                  <c:v>-98.268000000000001</c:v>
                </c:pt>
                <c:pt idx="698">
                  <c:v>-98.337000000000003</c:v>
                </c:pt>
                <c:pt idx="699">
                  <c:v>-98.403999999999996</c:v>
                </c:pt>
                <c:pt idx="700">
                  <c:v>-98.47</c:v>
                </c:pt>
                <c:pt idx="701">
                  <c:v>-98.534999999999997</c:v>
                </c:pt>
                <c:pt idx="702">
                  <c:v>-98.597999999999999</c:v>
                </c:pt>
                <c:pt idx="703">
                  <c:v>-98.66</c:v>
                </c:pt>
                <c:pt idx="704">
                  <c:v>-98.72</c:v>
                </c:pt>
                <c:pt idx="705">
                  <c:v>-98.78</c:v>
                </c:pt>
                <c:pt idx="706">
                  <c:v>-98.837000000000003</c:v>
                </c:pt>
                <c:pt idx="707">
                  <c:v>-98.893000000000001</c:v>
                </c:pt>
                <c:pt idx="708">
                  <c:v>-98.947999999999993</c:v>
                </c:pt>
                <c:pt idx="709">
                  <c:v>-99.001999999999995</c:v>
                </c:pt>
                <c:pt idx="710">
                  <c:v>-99.054000000000002</c:v>
                </c:pt>
                <c:pt idx="711">
                  <c:v>-99.105000000000004</c:v>
                </c:pt>
                <c:pt idx="712">
                  <c:v>-99.153999999999996</c:v>
                </c:pt>
                <c:pt idx="713">
                  <c:v>-99.201999999999998</c:v>
                </c:pt>
                <c:pt idx="714">
                  <c:v>-99.248999999999995</c:v>
                </c:pt>
                <c:pt idx="715">
                  <c:v>-99.293999999999997</c:v>
                </c:pt>
                <c:pt idx="716">
                  <c:v>-99.337999999999994</c:v>
                </c:pt>
                <c:pt idx="717">
                  <c:v>-99.38</c:v>
                </c:pt>
                <c:pt idx="718">
                  <c:v>-99.421000000000006</c:v>
                </c:pt>
                <c:pt idx="719">
                  <c:v>-99.460999999999999</c:v>
                </c:pt>
                <c:pt idx="720">
                  <c:v>-99.498999999999995</c:v>
                </c:pt>
                <c:pt idx="721">
                  <c:v>-99.536000000000001</c:v>
                </c:pt>
                <c:pt idx="722">
                  <c:v>-99.570999999999998</c:v>
                </c:pt>
                <c:pt idx="723">
                  <c:v>-99.605000000000004</c:v>
                </c:pt>
                <c:pt idx="724">
                  <c:v>-99.638000000000005</c:v>
                </c:pt>
                <c:pt idx="725">
                  <c:v>-99.668999999999997</c:v>
                </c:pt>
                <c:pt idx="726">
                  <c:v>-99.698999999999998</c:v>
                </c:pt>
                <c:pt idx="727">
                  <c:v>-99.727000000000004</c:v>
                </c:pt>
                <c:pt idx="728">
                  <c:v>-99.754000000000005</c:v>
                </c:pt>
                <c:pt idx="729">
                  <c:v>-99.78</c:v>
                </c:pt>
                <c:pt idx="730">
                  <c:v>-99.804000000000002</c:v>
                </c:pt>
                <c:pt idx="731">
                  <c:v>-99.826999999999998</c:v>
                </c:pt>
                <c:pt idx="732">
                  <c:v>-99.847999999999999</c:v>
                </c:pt>
                <c:pt idx="733">
                  <c:v>-99.867999999999995</c:v>
                </c:pt>
                <c:pt idx="734">
                  <c:v>-99.887</c:v>
                </c:pt>
                <c:pt idx="735">
                  <c:v>-99.903999999999996</c:v>
                </c:pt>
                <c:pt idx="736">
                  <c:v>-99.92</c:v>
                </c:pt>
                <c:pt idx="737">
                  <c:v>-99.933999999999997</c:v>
                </c:pt>
                <c:pt idx="738">
                  <c:v>-99.947000000000003</c:v>
                </c:pt>
                <c:pt idx="739">
                  <c:v>-99.959000000000003</c:v>
                </c:pt>
                <c:pt idx="740">
                  <c:v>-99.968999999999994</c:v>
                </c:pt>
                <c:pt idx="741">
                  <c:v>-99.977000000000004</c:v>
                </c:pt>
                <c:pt idx="742">
                  <c:v>-99.984999999999999</c:v>
                </c:pt>
                <c:pt idx="743">
                  <c:v>-99.991</c:v>
                </c:pt>
                <c:pt idx="744">
                  <c:v>-99.995000000000005</c:v>
                </c:pt>
                <c:pt idx="745">
                  <c:v>-99.998000000000005</c:v>
                </c:pt>
                <c:pt idx="746">
                  <c:v>-100</c:v>
                </c:pt>
                <c:pt idx="747">
                  <c:v>-100</c:v>
                </c:pt>
                <c:pt idx="748">
                  <c:v>-99.998999999999995</c:v>
                </c:pt>
                <c:pt idx="749">
                  <c:v>-99.995999999999995</c:v>
                </c:pt>
                <c:pt idx="750">
                  <c:v>-99.992000000000004</c:v>
                </c:pt>
                <c:pt idx="751">
                  <c:v>-99.986999999999995</c:v>
                </c:pt>
                <c:pt idx="752">
                  <c:v>-99.98</c:v>
                </c:pt>
                <c:pt idx="753">
                  <c:v>-99.971999999999994</c:v>
                </c:pt>
                <c:pt idx="754">
                  <c:v>-99.962000000000003</c:v>
                </c:pt>
                <c:pt idx="755">
                  <c:v>-99.950999999999993</c:v>
                </c:pt>
                <c:pt idx="756">
                  <c:v>-99.938999999999993</c:v>
                </c:pt>
                <c:pt idx="757">
                  <c:v>-99.924999999999997</c:v>
                </c:pt>
                <c:pt idx="758">
                  <c:v>-99.909000000000006</c:v>
                </c:pt>
                <c:pt idx="759">
                  <c:v>-99.893000000000001</c:v>
                </c:pt>
                <c:pt idx="760">
                  <c:v>-99.875</c:v>
                </c:pt>
                <c:pt idx="761">
                  <c:v>-99.855000000000004</c:v>
                </c:pt>
                <c:pt idx="762">
                  <c:v>-99.834000000000003</c:v>
                </c:pt>
                <c:pt idx="763">
                  <c:v>-99.811999999999998</c:v>
                </c:pt>
                <c:pt idx="764">
                  <c:v>-99.787999999999997</c:v>
                </c:pt>
                <c:pt idx="765">
                  <c:v>-99.763000000000005</c:v>
                </c:pt>
                <c:pt idx="766">
                  <c:v>-99.736000000000004</c:v>
                </c:pt>
                <c:pt idx="767">
                  <c:v>-99.709000000000003</c:v>
                </c:pt>
                <c:pt idx="768">
                  <c:v>-99.679000000000002</c:v>
                </c:pt>
                <c:pt idx="769">
                  <c:v>-99.647999999999996</c:v>
                </c:pt>
                <c:pt idx="770">
                  <c:v>-99.616</c:v>
                </c:pt>
                <c:pt idx="771">
                  <c:v>-99.582999999999998</c:v>
                </c:pt>
                <c:pt idx="772">
                  <c:v>-99.548000000000002</c:v>
                </c:pt>
                <c:pt idx="773">
                  <c:v>-99.510999999999996</c:v>
                </c:pt>
                <c:pt idx="774">
                  <c:v>-99.474000000000004</c:v>
                </c:pt>
                <c:pt idx="775">
                  <c:v>-99.435000000000002</c:v>
                </c:pt>
                <c:pt idx="776">
                  <c:v>-99.394000000000005</c:v>
                </c:pt>
                <c:pt idx="777">
                  <c:v>-99.352000000000004</c:v>
                </c:pt>
                <c:pt idx="778">
                  <c:v>-99.308999999999997</c:v>
                </c:pt>
                <c:pt idx="779">
                  <c:v>-99.263999999999996</c:v>
                </c:pt>
                <c:pt idx="780">
                  <c:v>-99.218000000000004</c:v>
                </c:pt>
                <c:pt idx="781">
                  <c:v>-99.17</c:v>
                </c:pt>
                <c:pt idx="782">
                  <c:v>-99.120999999999995</c:v>
                </c:pt>
                <c:pt idx="783">
                  <c:v>-99.070999999999998</c:v>
                </c:pt>
                <c:pt idx="784">
                  <c:v>-99.019000000000005</c:v>
                </c:pt>
                <c:pt idx="785">
                  <c:v>-98.965999999999994</c:v>
                </c:pt>
                <c:pt idx="786">
                  <c:v>-98.912000000000006</c:v>
                </c:pt>
                <c:pt idx="787">
                  <c:v>-98.855999999999995</c:v>
                </c:pt>
                <c:pt idx="788">
                  <c:v>-98.799000000000007</c:v>
                </c:pt>
                <c:pt idx="789">
                  <c:v>-98.74</c:v>
                </c:pt>
                <c:pt idx="790">
                  <c:v>-98.68</c:v>
                </c:pt>
                <c:pt idx="791">
                  <c:v>-98.619</c:v>
                </c:pt>
                <c:pt idx="792">
                  <c:v>-98.555999999999997</c:v>
                </c:pt>
                <c:pt idx="793">
                  <c:v>-98.492000000000004</c:v>
                </c:pt>
                <c:pt idx="794">
                  <c:v>-98.427000000000007</c:v>
                </c:pt>
                <c:pt idx="795">
                  <c:v>-98.36</c:v>
                </c:pt>
                <c:pt idx="796">
                  <c:v>-98.292000000000002</c:v>
                </c:pt>
                <c:pt idx="797">
                  <c:v>-98.221999999999994</c:v>
                </c:pt>
                <c:pt idx="798">
                  <c:v>-98.150999999999996</c:v>
                </c:pt>
                <c:pt idx="799">
                  <c:v>-98.078999999999994</c:v>
                </c:pt>
                <c:pt idx="800">
                  <c:v>-98.004999999999995</c:v>
                </c:pt>
                <c:pt idx="801">
                  <c:v>-97.93</c:v>
                </c:pt>
                <c:pt idx="802">
                  <c:v>-97.853999999999999</c:v>
                </c:pt>
                <c:pt idx="803">
                  <c:v>-97.775999999999996</c:v>
                </c:pt>
                <c:pt idx="804">
                  <c:v>-97.697000000000003</c:v>
                </c:pt>
                <c:pt idx="805">
                  <c:v>-97.616</c:v>
                </c:pt>
                <c:pt idx="806">
                  <c:v>-97.534000000000006</c:v>
                </c:pt>
                <c:pt idx="807">
                  <c:v>-97.450999999999993</c:v>
                </c:pt>
                <c:pt idx="808">
                  <c:v>-97.367000000000004</c:v>
                </c:pt>
                <c:pt idx="809">
                  <c:v>-97.281000000000006</c:v>
                </c:pt>
                <c:pt idx="810">
                  <c:v>-97.194000000000003</c:v>
                </c:pt>
                <c:pt idx="811">
                  <c:v>-97.105000000000004</c:v>
                </c:pt>
                <c:pt idx="812">
                  <c:v>-97.015000000000001</c:v>
                </c:pt>
                <c:pt idx="813">
                  <c:v>-96.924000000000007</c:v>
                </c:pt>
                <c:pt idx="814">
                  <c:v>-96.831000000000003</c:v>
                </c:pt>
                <c:pt idx="815">
                  <c:v>-96.736999999999995</c:v>
                </c:pt>
                <c:pt idx="816">
                  <c:v>-96.641999999999996</c:v>
                </c:pt>
                <c:pt idx="817">
                  <c:v>-96.546000000000006</c:v>
                </c:pt>
                <c:pt idx="818">
                  <c:v>-96.447999999999993</c:v>
                </c:pt>
                <c:pt idx="819">
                  <c:v>-96.349000000000004</c:v>
                </c:pt>
                <c:pt idx="820">
                  <c:v>-96.248000000000005</c:v>
                </c:pt>
                <c:pt idx="821">
                  <c:v>-96.146000000000001</c:v>
                </c:pt>
                <c:pt idx="822">
                  <c:v>-96.043000000000006</c:v>
                </c:pt>
                <c:pt idx="823">
                  <c:v>-95.938999999999993</c:v>
                </c:pt>
                <c:pt idx="824">
                  <c:v>-95.832999999999998</c:v>
                </c:pt>
                <c:pt idx="825">
                  <c:v>-95.725999999999999</c:v>
                </c:pt>
                <c:pt idx="826">
                  <c:v>-95.617000000000004</c:v>
                </c:pt>
                <c:pt idx="827">
                  <c:v>-95.507999999999996</c:v>
                </c:pt>
                <c:pt idx="828">
                  <c:v>-95.397000000000006</c:v>
                </c:pt>
                <c:pt idx="829">
                  <c:v>-95.284000000000006</c:v>
                </c:pt>
                <c:pt idx="830">
                  <c:v>-95.171000000000006</c:v>
                </c:pt>
                <c:pt idx="831">
                  <c:v>-95.055999999999997</c:v>
                </c:pt>
                <c:pt idx="832">
                  <c:v>-94.94</c:v>
                </c:pt>
                <c:pt idx="833">
                  <c:v>-94.822000000000003</c:v>
                </c:pt>
                <c:pt idx="834">
                  <c:v>-94.703999999999994</c:v>
                </c:pt>
                <c:pt idx="835">
                  <c:v>-94.584000000000003</c:v>
                </c:pt>
                <c:pt idx="836">
                  <c:v>-94.462000000000003</c:v>
                </c:pt>
                <c:pt idx="837">
                  <c:v>-94.34</c:v>
                </c:pt>
                <c:pt idx="838">
                  <c:v>-94.215999999999994</c:v>
                </c:pt>
                <c:pt idx="839">
                  <c:v>-94.090999999999994</c:v>
                </c:pt>
                <c:pt idx="840">
                  <c:v>-93.965000000000003</c:v>
                </c:pt>
                <c:pt idx="841">
                  <c:v>-93.837000000000003</c:v>
                </c:pt>
                <c:pt idx="842">
                  <c:v>-93.707999999999998</c:v>
                </c:pt>
                <c:pt idx="843">
                  <c:v>-93.578000000000003</c:v>
                </c:pt>
                <c:pt idx="844">
                  <c:v>-93.447000000000003</c:v>
                </c:pt>
                <c:pt idx="845">
                  <c:v>-93.313999999999993</c:v>
                </c:pt>
                <c:pt idx="846">
                  <c:v>-93.18</c:v>
                </c:pt>
                <c:pt idx="847">
                  <c:v>-93.045000000000002</c:v>
                </c:pt>
                <c:pt idx="848">
                  <c:v>-92.909000000000006</c:v>
                </c:pt>
                <c:pt idx="849">
                  <c:v>-92.771000000000001</c:v>
                </c:pt>
                <c:pt idx="850">
                  <c:v>-92.632000000000005</c:v>
                </c:pt>
                <c:pt idx="851">
                  <c:v>-92.492000000000004</c:v>
                </c:pt>
                <c:pt idx="852">
                  <c:v>-92.350999999999999</c:v>
                </c:pt>
                <c:pt idx="853">
                  <c:v>-92.209000000000003</c:v>
                </c:pt>
                <c:pt idx="854">
                  <c:v>-92.064999999999998</c:v>
                </c:pt>
                <c:pt idx="855">
                  <c:v>-91.92</c:v>
                </c:pt>
                <c:pt idx="856">
                  <c:v>-91.774000000000001</c:v>
                </c:pt>
                <c:pt idx="857">
                  <c:v>-91.626999999999995</c:v>
                </c:pt>
                <c:pt idx="858">
                  <c:v>-91.477999999999994</c:v>
                </c:pt>
                <c:pt idx="859">
                  <c:v>-91.328000000000003</c:v>
                </c:pt>
                <c:pt idx="860">
                  <c:v>-91.177000000000007</c:v>
                </c:pt>
                <c:pt idx="861">
                  <c:v>-91.025000000000006</c:v>
                </c:pt>
                <c:pt idx="862">
                  <c:v>-90.872</c:v>
                </c:pt>
                <c:pt idx="863">
                  <c:v>-90.718000000000004</c:v>
                </c:pt>
                <c:pt idx="864">
                  <c:v>-90.561999999999998</c:v>
                </c:pt>
                <c:pt idx="865">
                  <c:v>-90.405000000000001</c:v>
                </c:pt>
                <c:pt idx="866">
                  <c:v>-90.247</c:v>
                </c:pt>
                <c:pt idx="867">
                  <c:v>-90.087999999999994</c:v>
                </c:pt>
                <c:pt idx="868">
                  <c:v>-89.927000000000007</c:v>
                </c:pt>
                <c:pt idx="869">
                  <c:v>-89.766000000000005</c:v>
                </c:pt>
                <c:pt idx="870">
                  <c:v>-89.602999999999994</c:v>
                </c:pt>
                <c:pt idx="871">
                  <c:v>-89.438999999999993</c:v>
                </c:pt>
                <c:pt idx="872">
                  <c:v>-89.274000000000001</c:v>
                </c:pt>
                <c:pt idx="873">
                  <c:v>-89.108000000000004</c:v>
                </c:pt>
                <c:pt idx="874">
                  <c:v>-88.941000000000003</c:v>
                </c:pt>
                <c:pt idx="875">
                  <c:v>-88.772999999999996</c:v>
                </c:pt>
                <c:pt idx="876">
                  <c:v>-88.602999999999994</c:v>
                </c:pt>
                <c:pt idx="877">
                  <c:v>-88.432000000000002</c:v>
                </c:pt>
                <c:pt idx="878">
                  <c:v>-88.260999999999996</c:v>
                </c:pt>
                <c:pt idx="879">
                  <c:v>-88.087999999999994</c:v>
                </c:pt>
                <c:pt idx="880">
                  <c:v>-87.914000000000001</c:v>
                </c:pt>
                <c:pt idx="881">
                  <c:v>-87.739000000000004</c:v>
                </c:pt>
                <c:pt idx="882">
                  <c:v>-87.561999999999998</c:v>
                </c:pt>
                <c:pt idx="883">
                  <c:v>-87.385000000000005</c:v>
                </c:pt>
                <c:pt idx="884">
                  <c:v>-87.206999999999994</c:v>
                </c:pt>
                <c:pt idx="885">
                  <c:v>-87.027000000000001</c:v>
                </c:pt>
                <c:pt idx="886">
                  <c:v>-86.846000000000004</c:v>
                </c:pt>
                <c:pt idx="887">
                  <c:v>-86.665000000000006</c:v>
                </c:pt>
                <c:pt idx="888">
                  <c:v>-86.481999999999999</c:v>
                </c:pt>
                <c:pt idx="889">
                  <c:v>-86.298000000000002</c:v>
                </c:pt>
                <c:pt idx="890">
                  <c:v>-86.113</c:v>
                </c:pt>
                <c:pt idx="891">
                  <c:v>-85.927000000000007</c:v>
                </c:pt>
                <c:pt idx="892">
                  <c:v>-85.74</c:v>
                </c:pt>
                <c:pt idx="893">
                  <c:v>-85.552000000000007</c:v>
                </c:pt>
                <c:pt idx="894">
                  <c:v>-85.363</c:v>
                </c:pt>
                <c:pt idx="895">
                  <c:v>-85.171999999999997</c:v>
                </c:pt>
                <c:pt idx="896">
                  <c:v>-84.980999999999995</c:v>
                </c:pt>
                <c:pt idx="897">
                  <c:v>-84.789000000000001</c:v>
                </c:pt>
                <c:pt idx="898">
                  <c:v>-84.594999999999999</c:v>
                </c:pt>
                <c:pt idx="899">
                  <c:v>-84.400999999999996</c:v>
                </c:pt>
                <c:pt idx="900">
                  <c:v>-84.204999999999998</c:v>
                </c:pt>
                <c:pt idx="901">
                  <c:v>-84.009</c:v>
                </c:pt>
                <c:pt idx="902">
                  <c:v>-83.811000000000007</c:v>
                </c:pt>
                <c:pt idx="903">
                  <c:v>-83.613</c:v>
                </c:pt>
                <c:pt idx="904">
                  <c:v>-83.412999999999997</c:v>
                </c:pt>
                <c:pt idx="905">
                  <c:v>-83.212999999999994</c:v>
                </c:pt>
                <c:pt idx="906">
                  <c:v>-83.010999999999996</c:v>
                </c:pt>
                <c:pt idx="907">
                  <c:v>-82.808999999999997</c:v>
                </c:pt>
                <c:pt idx="908">
                  <c:v>-82.605000000000004</c:v>
                </c:pt>
                <c:pt idx="909">
                  <c:v>-82.400999999999996</c:v>
                </c:pt>
                <c:pt idx="910">
                  <c:v>-82.194999999999993</c:v>
                </c:pt>
                <c:pt idx="911">
                  <c:v>-81.989000000000004</c:v>
                </c:pt>
                <c:pt idx="912">
                  <c:v>-81.781000000000006</c:v>
                </c:pt>
                <c:pt idx="913">
                  <c:v>-81.572999999999993</c:v>
                </c:pt>
                <c:pt idx="914">
                  <c:v>-81.364000000000004</c:v>
                </c:pt>
                <c:pt idx="915">
                  <c:v>-81.153000000000006</c:v>
                </c:pt>
                <c:pt idx="916">
                  <c:v>-80.941999999999993</c:v>
                </c:pt>
                <c:pt idx="917">
                  <c:v>-80.73</c:v>
                </c:pt>
                <c:pt idx="918">
                  <c:v>-80.516999999999996</c:v>
                </c:pt>
                <c:pt idx="919">
                  <c:v>-80.302999999999997</c:v>
                </c:pt>
                <c:pt idx="920">
                  <c:v>-80.087999999999994</c:v>
                </c:pt>
                <c:pt idx="921">
                  <c:v>-79.872</c:v>
                </c:pt>
                <c:pt idx="922">
                  <c:v>-79.655000000000001</c:v>
                </c:pt>
                <c:pt idx="923">
                  <c:v>-79.436999999999998</c:v>
                </c:pt>
                <c:pt idx="924">
                  <c:v>-79.218000000000004</c:v>
                </c:pt>
                <c:pt idx="925">
                  <c:v>-78.998999999999995</c:v>
                </c:pt>
                <c:pt idx="926">
                  <c:v>-78.778000000000006</c:v>
                </c:pt>
                <c:pt idx="927">
                  <c:v>-78.557000000000002</c:v>
                </c:pt>
                <c:pt idx="928">
                  <c:v>-78.334999999999994</c:v>
                </c:pt>
                <c:pt idx="929">
                  <c:v>-78.111000000000004</c:v>
                </c:pt>
                <c:pt idx="930">
                  <c:v>-77.887</c:v>
                </c:pt>
                <c:pt idx="931">
                  <c:v>-77.662000000000006</c:v>
                </c:pt>
                <c:pt idx="932">
                  <c:v>-77.436999999999998</c:v>
                </c:pt>
                <c:pt idx="933">
                  <c:v>-77.209999999999994</c:v>
                </c:pt>
                <c:pt idx="934">
                  <c:v>-76.983000000000004</c:v>
                </c:pt>
                <c:pt idx="935">
                  <c:v>-76.754000000000005</c:v>
                </c:pt>
                <c:pt idx="936">
                  <c:v>-76.525000000000006</c:v>
                </c:pt>
                <c:pt idx="937">
                  <c:v>-76.295000000000002</c:v>
                </c:pt>
                <c:pt idx="938">
                  <c:v>-76.063999999999993</c:v>
                </c:pt>
                <c:pt idx="939">
                  <c:v>-75.831999999999994</c:v>
                </c:pt>
                <c:pt idx="940">
                  <c:v>-75.599999999999994</c:v>
                </c:pt>
                <c:pt idx="941">
                  <c:v>-75.366</c:v>
                </c:pt>
                <c:pt idx="942">
                  <c:v>-75.132000000000005</c:v>
                </c:pt>
                <c:pt idx="943">
                  <c:v>-74.897000000000006</c:v>
                </c:pt>
                <c:pt idx="944">
                  <c:v>-74.661000000000001</c:v>
                </c:pt>
                <c:pt idx="945">
                  <c:v>-74.424000000000007</c:v>
                </c:pt>
                <c:pt idx="946">
                  <c:v>-74.186999999999998</c:v>
                </c:pt>
                <c:pt idx="947">
                  <c:v>-73.948999999999998</c:v>
                </c:pt>
                <c:pt idx="948">
                  <c:v>-73.709999999999994</c:v>
                </c:pt>
                <c:pt idx="949">
                  <c:v>-73.47</c:v>
                </c:pt>
                <c:pt idx="950">
                  <c:v>-73.228999999999999</c:v>
                </c:pt>
                <c:pt idx="951">
                  <c:v>-72.988</c:v>
                </c:pt>
                <c:pt idx="952">
                  <c:v>-72.745999999999995</c:v>
                </c:pt>
                <c:pt idx="953">
                  <c:v>-72.503</c:v>
                </c:pt>
                <c:pt idx="954">
                  <c:v>-72.259</c:v>
                </c:pt>
                <c:pt idx="955">
                  <c:v>-72.015000000000001</c:v>
                </c:pt>
                <c:pt idx="956">
                  <c:v>-71.77</c:v>
                </c:pt>
                <c:pt idx="957">
                  <c:v>-71.524000000000001</c:v>
                </c:pt>
                <c:pt idx="958">
                  <c:v>-71.278000000000006</c:v>
                </c:pt>
                <c:pt idx="959">
                  <c:v>-71.03</c:v>
                </c:pt>
                <c:pt idx="960">
                  <c:v>-70.781999999999996</c:v>
                </c:pt>
                <c:pt idx="961">
                  <c:v>-70.533000000000001</c:v>
                </c:pt>
                <c:pt idx="962">
                  <c:v>-70.284000000000006</c:v>
                </c:pt>
                <c:pt idx="963">
                  <c:v>-70.034000000000006</c:v>
                </c:pt>
                <c:pt idx="964">
                  <c:v>-69.783000000000001</c:v>
                </c:pt>
                <c:pt idx="965">
                  <c:v>-69.531000000000006</c:v>
                </c:pt>
                <c:pt idx="966">
                  <c:v>-69.278999999999996</c:v>
                </c:pt>
                <c:pt idx="967">
                  <c:v>-69.025999999999996</c:v>
                </c:pt>
                <c:pt idx="968">
                  <c:v>-68.772999999999996</c:v>
                </c:pt>
                <c:pt idx="969">
                  <c:v>-68.518000000000001</c:v>
                </c:pt>
                <c:pt idx="970">
                  <c:v>-68.263000000000005</c:v>
                </c:pt>
                <c:pt idx="971">
                  <c:v>-68.007999999999996</c:v>
                </c:pt>
                <c:pt idx="972">
                  <c:v>-67.751000000000005</c:v>
                </c:pt>
                <c:pt idx="973">
                  <c:v>-67.495000000000005</c:v>
                </c:pt>
                <c:pt idx="974">
                  <c:v>-67.236999999999995</c:v>
                </c:pt>
                <c:pt idx="975">
                  <c:v>-66.978999999999999</c:v>
                </c:pt>
                <c:pt idx="976">
                  <c:v>-66.72</c:v>
                </c:pt>
                <c:pt idx="977">
                  <c:v>-66.459999999999994</c:v>
                </c:pt>
                <c:pt idx="978">
                  <c:v>-66.2</c:v>
                </c:pt>
                <c:pt idx="979">
                  <c:v>-65.94</c:v>
                </c:pt>
                <c:pt idx="980">
                  <c:v>-65.677999999999997</c:v>
                </c:pt>
                <c:pt idx="981">
                  <c:v>-65.415999999999997</c:v>
                </c:pt>
                <c:pt idx="982">
                  <c:v>-65.153999999999996</c:v>
                </c:pt>
                <c:pt idx="983">
                  <c:v>-64.891000000000005</c:v>
                </c:pt>
                <c:pt idx="984">
                  <c:v>-64.626999999999995</c:v>
                </c:pt>
                <c:pt idx="985">
                  <c:v>-64.363</c:v>
                </c:pt>
                <c:pt idx="986">
                  <c:v>-64.097999999999999</c:v>
                </c:pt>
                <c:pt idx="987">
                  <c:v>-63.832000000000001</c:v>
                </c:pt>
                <c:pt idx="988">
                  <c:v>-63.566000000000003</c:v>
                </c:pt>
                <c:pt idx="989">
                  <c:v>-63.3</c:v>
                </c:pt>
                <c:pt idx="990">
                  <c:v>-63.031999999999996</c:v>
                </c:pt>
                <c:pt idx="991">
                  <c:v>-62.765000000000001</c:v>
                </c:pt>
                <c:pt idx="992">
                  <c:v>-62.496000000000002</c:v>
                </c:pt>
                <c:pt idx="993">
                  <c:v>-62.228000000000002</c:v>
                </c:pt>
                <c:pt idx="994">
                  <c:v>-61.957999999999998</c:v>
                </c:pt>
                <c:pt idx="995">
                  <c:v>-61.688000000000002</c:v>
                </c:pt>
                <c:pt idx="996">
                  <c:v>-61.417999999999999</c:v>
                </c:pt>
                <c:pt idx="997">
                  <c:v>-61.146999999999998</c:v>
                </c:pt>
                <c:pt idx="998">
                  <c:v>-60.875</c:v>
                </c:pt>
                <c:pt idx="999">
                  <c:v>-60.603000000000002</c:v>
                </c:pt>
                <c:pt idx="1000">
                  <c:v>-60.331000000000003</c:v>
                </c:pt>
                <c:pt idx="1001">
                  <c:v>-60.058</c:v>
                </c:pt>
                <c:pt idx="1002">
                  <c:v>-59.783999999999999</c:v>
                </c:pt>
                <c:pt idx="1003">
                  <c:v>-59.51</c:v>
                </c:pt>
                <c:pt idx="1004">
                  <c:v>-59.235999999999997</c:v>
                </c:pt>
                <c:pt idx="1005">
                  <c:v>-58.960999999999999</c:v>
                </c:pt>
                <c:pt idx="1006">
                  <c:v>-58.686</c:v>
                </c:pt>
                <c:pt idx="1007">
                  <c:v>-58.41</c:v>
                </c:pt>
                <c:pt idx="1008">
                  <c:v>-58.133000000000003</c:v>
                </c:pt>
                <c:pt idx="1009">
                  <c:v>-57.856999999999999</c:v>
                </c:pt>
                <c:pt idx="1010">
                  <c:v>-57.579000000000001</c:v>
                </c:pt>
                <c:pt idx="1011">
                  <c:v>-57.302</c:v>
                </c:pt>
                <c:pt idx="1012">
                  <c:v>-57.023000000000003</c:v>
                </c:pt>
                <c:pt idx="1013">
                  <c:v>-56.744999999999997</c:v>
                </c:pt>
                <c:pt idx="1014">
                  <c:v>-56.466000000000001</c:v>
                </c:pt>
                <c:pt idx="1015">
                  <c:v>-56.186</c:v>
                </c:pt>
                <c:pt idx="1016">
                  <c:v>-55.905999999999999</c:v>
                </c:pt>
                <c:pt idx="1017">
                  <c:v>-55.625999999999998</c:v>
                </c:pt>
                <c:pt idx="1018">
                  <c:v>-55.344999999999999</c:v>
                </c:pt>
                <c:pt idx="1019">
                  <c:v>-55.064</c:v>
                </c:pt>
                <c:pt idx="1020">
                  <c:v>-54.783000000000001</c:v>
                </c:pt>
                <c:pt idx="1021">
                  <c:v>-54.500999999999998</c:v>
                </c:pt>
                <c:pt idx="1022">
                  <c:v>-54.218000000000004</c:v>
                </c:pt>
                <c:pt idx="1023">
                  <c:v>-53.936</c:v>
                </c:pt>
                <c:pt idx="1024">
                  <c:v>-53.652000000000001</c:v>
                </c:pt>
                <c:pt idx="1025">
                  <c:v>-53.369</c:v>
                </c:pt>
                <c:pt idx="1026">
                  <c:v>-53.085000000000001</c:v>
                </c:pt>
                <c:pt idx="1027">
                  <c:v>-52.801000000000002</c:v>
                </c:pt>
                <c:pt idx="1028">
                  <c:v>-52.515999999999998</c:v>
                </c:pt>
                <c:pt idx="1029">
                  <c:v>-52.231000000000002</c:v>
                </c:pt>
                <c:pt idx="1030">
                  <c:v>-51.945999999999998</c:v>
                </c:pt>
                <c:pt idx="1031">
                  <c:v>-51.66</c:v>
                </c:pt>
                <c:pt idx="1032">
                  <c:v>-51.374000000000002</c:v>
                </c:pt>
                <c:pt idx="1033">
                  <c:v>-51.087000000000003</c:v>
                </c:pt>
                <c:pt idx="1034">
                  <c:v>-50.801000000000002</c:v>
                </c:pt>
                <c:pt idx="1035">
                  <c:v>-50.514000000000003</c:v>
                </c:pt>
                <c:pt idx="1036">
                  <c:v>-50.225999999999999</c:v>
                </c:pt>
                <c:pt idx="1037">
                  <c:v>-49.938000000000002</c:v>
                </c:pt>
                <c:pt idx="1038">
                  <c:v>-49.65</c:v>
                </c:pt>
                <c:pt idx="1039">
                  <c:v>-49.362000000000002</c:v>
                </c:pt>
                <c:pt idx="1040">
                  <c:v>-49.073</c:v>
                </c:pt>
                <c:pt idx="1041">
                  <c:v>-48.783999999999999</c:v>
                </c:pt>
                <c:pt idx="1042">
                  <c:v>-48.494999999999997</c:v>
                </c:pt>
                <c:pt idx="1043">
                  <c:v>-48.204999999999998</c:v>
                </c:pt>
                <c:pt idx="1044">
                  <c:v>-47.914999999999999</c:v>
                </c:pt>
                <c:pt idx="1045">
                  <c:v>-47.625</c:v>
                </c:pt>
                <c:pt idx="1046">
                  <c:v>-47.334000000000003</c:v>
                </c:pt>
                <c:pt idx="1047">
                  <c:v>-47.042999999999999</c:v>
                </c:pt>
                <c:pt idx="1048">
                  <c:v>-46.752000000000002</c:v>
                </c:pt>
                <c:pt idx="1049">
                  <c:v>-46.460999999999999</c:v>
                </c:pt>
                <c:pt idx="1050">
                  <c:v>-46.168999999999997</c:v>
                </c:pt>
                <c:pt idx="1051">
                  <c:v>-45.877000000000002</c:v>
                </c:pt>
                <c:pt idx="1052">
                  <c:v>-45.585000000000001</c:v>
                </c:pt>
                <c:pt idx="1053">
                  <c:v>-45.292999999999999</c:v>
                </c:pt>
                <c:pt idx="1054">
                  <c:v>-45</c:v>
                </c:pt>
                <c:pt idx="1055">
                  <c:v>-44.707000000000001</c:v>
                </c:pt>
                <c:pt idx="1056">
                  <c:v>-44.412999999999997</c:v>
                </c:pt>
                <c:pt idx="1057">
                  <c:v>-44.12</c:v>
                </c:pt>
                <c:pt idx="1058">
                  <c:v>-43.826000000000001</c:v>
                </c:pt>
                <c:pt idx="1059">
                  <c:v>-43.531999999999996</c:v>
                </c:pt>
                <c:pt idx="1060">
                  <c:v>-43.238</c:v>
                </c:pt>
                <c:pt idx="1061">
                  <c:v>-42.942999999999998</c:v>
                </c:pt>
                <c:pt idx="1062">
                  <c:v>-42.649000000000001</c:v>
                </c:pt>
                <c:pt idx="1063">
                  <c:v>-42.353999999999999</c:v>
                </c:pt>
                <c:pt idx="1064">
                  <c:v>-42.058</c:v>
                </c:pt>
                <c:pt idx="1065">
                  <c:v>-41.762999999999998</c:v>
                </c:pt>
                <c:pt idx="1066">
                  <c:v>-41.466999999999999</c:v>
                </c:pt>
                <c:pt idx="1067">
                  <c:v>-41.170999999999999</c:v>
                </c:pt>
                <c:pt idx="1068">
                  <c:v>-40.875</c:v>
                </c:pt>
                <c:pt idx="1069">
                  <c:v>-40.579000000000001</c:v>
                </c:pt>
                <c:pt idx="1070">
                  <c:v>-40.281999999999996</c:v>
                </c:pt>
                <c:pt idx="1071">
                  <c:v>-39.984999999999999</c:v>
                </c:pt>
                <c:pt idx="1072">
                  <c:v>-39.688000000000002</c:v>
                </c:pt>
                <c:pt idx="1073">
                  <c:v>-39.390999999999998</c:v>
                </c:pt>
                <c:pt idx="1074">
                  <c:v>-39.094000000000001</c:v>
                </c:pt>
                <c:pt idx="1075">
                  <c:v>-38.795999999999999</c:v>
                </c:pt>
                <c:pt idx="1076">
                  <c:v>-38.497999999999998</c:v>
                </c:pt>
                <c:pt idx="1077">
                  <c:v>-38.200000000000003</c:v>
                </c:pt>
                <c:pt idx="1078">
                  <c:v>-37.902000000000001</c:v>
                </c:pt>
                <c:pt idx="1079">
                  <c:v>-37.603000000000002</c:v>
                </c:pt>
                <c:pt idx="1080">
                  <c:v>-37.304000000000002</c:v>
                </c:pt>
                <c:pt idx="1081">
                  <c:v>-37.006</c:v>
                </c:pt>
                <c:pt idx="1082">
                  <c:v>-36.707000000000001</c:v>
                </c:pt>
                <c:pt idx="1083">
                  <c:v>-36.406999999999996</c:v>
                </c:pt>
                <c:pt idx="1084">
                  <c:v>-36.107999999999997</c:v>
                </c:pt>
                <c:pt idx="1085">
                  <c:v>-35.808</c:v>
                </c:pt>
                <c:pt idx="1086">
                  <c:v>-35.508000000000003</c:v>
                </c:pt>
                <c:pt idx="1087">
                  <c:v>-35.207999999999998</c:v>
                </c:pt>
                <c:pt idx="1088">
                  <c:v>-34.908000000000001</c:v>
                </c:pt>
                <c:pt idx="1089">
                  <c:v>-34.606999999999999</c:v>
                </c:pt>
                <c:pt idx="1090">
                  <c:v>-34.307000000000002</c:v>
                </c:pt>
                <c:pt idx="1091">
                  <c:v>-34.006</c:v>
                </c:pt>
                <c:pt idx="1092">
                  <c:v>-33.704999999999998</c:v>
                </c:pt>
                <c:pt idx="1093">
                  <c:v>-33.404000000000003</c:v>
                </c:pt>
                <c:pt idx="1094">
                  <c:v>-33.101999999999997</c:v>
                </c:pt>
                <c:pt idx="1095">
                  <c:v>-32.801000000000002</c:v>
                </c:pt>
                <c:pt idx="1096">
                  <c:v>-32.499000000000002</c:v>
                </c:pt>
                <c:pt idx="1097">
                  <c:v>-32.197000000000003</c:v>
                </c:pt>
                <c:pt idx="1098">
                  <c:v>-31.895</c:v>
                </c:pt>
                <c:pt idx="1099">
                  <c:v>-31.591999999999999</c:v>
                </c:pt>
                <c:pt idx="1100">
                  <c:v>-31.29</c:v>
                </c:pt>
                <c:pt idx="1101">
                  <c:v>-30.986999999999998</c:v>
                </c:pt>
                <c:pt idx="1102">
                  <c:v>-30.684000000000001</c:v>
                </c:pt>
                <c:pt idx="1103">
                  <c:v>-30.381</c:v>
                </c:pt>
                <c:pt idx="1104">
                  <c:v>-30.077000000000002</c:v>
                </c:pt>
                <c:pt idx="1105">
                  <c:v>-29.774000000000001</c:v>
                </c:pt>
                <c:pt idx="1106">
                  <c:v>-29.47</c:v>
                </c:pt>
                <c:pt idx="1107">
                  <c:v>-29.166</c:v>
                </c:pt>
                <c:pt idx="1108">
                  <c:v>-28.861000000000001</c:v>
                </c:pt>
                <c:pt idx="1109">
                  <c:v>-28.556999999999999</c:v>
                </c:pt>
                <c:pt idx="1110">
                  <c:v>-28.251999999999999</c:v>
                </c:pt>
                <c:pt idx="1111">
                  <c:v>-27.946999999999999</c:v>
                </c:pt>
                <c:pt idx="1112">
                  <c:v>-27.641999999999999</c:v>
                </c:pt>
                <c:pt idx="1113">
                  <c:v>-27.337</c:v>
                </c:pt>
                <c:pt idx="1114">
                  <c:v>-27.030999999999999</c:v>
                </c:pt>
                <c:pt idx="1115">
                  <c:v>-26.725000000000001</c:v>
                </c:pt>
                <c:pt idx="1116">
                  <c:v>-26.419</c:v>
                </c:pt>
                <c:pt idx="1117">
                  <c:v>-26.113</c:v>
                </c:pt>
                <c:pt idx="1118">
                  <c:v>-25.806000000000001</c:v>
                </c:pt>
                <c:pt idx="1119">
                  <c:v>-25.5</c:v>
                </c:pt>
                <c:pt idx="1120">
                  <c:v>-25.193000000000001</c:v>
                </c:pt>
                <c:pt idx="1121">
                  <c:v>-24.885000000000002</c:v>
                </c:pt>
                <c:pt idx="1122">
                  <c:v>-24.577999999999999</c:v>
                </c:pt>
                <c:pt idx="1123">
                  <c:v>-24.27</c:v>
                </c:pt>
                <c:pt idx="1124">
                  <c:v>-23.962</c:v>
                </c:pt>
                <c:pt idx="1125">
                  <c:v>-23.652999999999999</c:v>
                </c:pt>
                <c:pt idx="1126">
                  <c:v>-23.344000000000001</c:v>
                </c:pt>
                <c:pt idx="1127">
                  <c:v>-23.035</c:v>
                </c:pt>
                <c:pt idx="1128">
                  <c:v>-22.725999999999999</c:v>
                </c:pt>
                <c:pt idx="1129">
                  <c:v>-22.416</c:v>
                </c:pt>
                <c:pt idx="1130">
                  <c:v>-22.106999999999999</c:v>
                </c:pt>
                <c:pt idx="1131">
                  <c:v>-21.795999999999999</c:v>
                </c:pt>
                <c:pt idx="1132">
                  <c:v>-21.486000000000001</c:v>
                </c:pt>
                <c:pt idx="1133">
                  <c:v>-21.175000000000001</c:v>
                </c:pt>
                <c:pt idx="1134">
                  <c:v>-20.863</c:v>
                </c:pt>
                <c:pt idx="1135">
                  <c:v>-20.552</c:v>
                </c:pt>
                <c:pt idx="1136">
                  <c:v>-20.239999999999998</c:v>
                </c:pt>
                <c:pt idx="1137">
                  <c:v>-19.927</c:v>
                </c:pt>
                <c:pt idx="1138">
                  <c:v>-19.614000000000001</c:v>
                </c:pt>
                <c:pt idx="1139">
                  <c:v>-19.300999999999998</c:v>
                </c:pt>
                <c:pt idx="1140">
                  <c:v>-18.988</c:v>
                </c:pt>
                <c:pt idx="1141">
                  <c:v>-18.672999999999998</c:v>
                </c:pt>
                <c:pt idx="1142">
                  <c:v>-18.359000000000002</c:v>
                </c:pt>
                <c:pt idx="1143">
                  <c:v>-18.044</c:v>
                </c:pt>
                <c:pt idx="1144">
                  <c:v>-17.728999999999999</c:v>
                </c:pt>
                <c:pt idx="1145">
                  <c:v>-17.413</c:v>
                </c:pt>
                <c:pt idx="1146">
                  <c:v>-17.097000000000001</c:v>
                </c:pt>
                <c:pt idx="1147">
                  <c:v>-16.78</c:v>
                </c:pt>
                <c:pt idx="1148">
                  <c:v>-16.462</c:v>
                </c:pt>
                <c:pt idx="1149">
                  <c:v>-16.145</c:v>
                </c:pt>
                <c:pt idx="1150">
                  <c:v>-15.826000000000001</c:v>
                </c:pt>
                <c:pt idx="1151">
                  <c:v>-15.507</c:v>
                </c:pt>
                <c:pt idx="1152">
                  <c:v>-15.188000000000001</c:v>
                </c:pt>
                <c:pt idx="1153">
                  <c:v>-14.868</c:v>
                </c:pt>
                <c:pt idx="1154">
                  <c:v>-14.547000000000001</c:v>
                </c:pt>
                <c:pt idx="1155">
                  <c:v>-14.226000000000001</c:v>
                </c:pt>
                <c:pt idx="1156">
                  <c:v>-13.904</c:v>
                </c:pt>
                <c:pt idx="1157">
                  <c:v>-13.582000000000001</c:v>
                </c:pt>
                <c:pt idx="1158">
                  <c:v>-13.257999999999999</c:v>
                </c:pt>
                <c:pt idx="1159">
                  <c:v>-12.935</c:v>
                </c:pt>
                <c:pt idx="1160">
                  <c:v>-12.61</c:v>
                </c:pt>
                <c:pt idx="1161">
                  <c:v>-12.285</c:v>
                </c:pt>
                <c:pt idx="1162">
                  <c:v>-11.959</c:v>
                </c:pt>
                <c:pt idx="1163">
                  <c:v>-11.632</c:v>
                </c:pt>
                <c:pt idx="1164">
                  <c:v>-11.304</c:v>
                </c:pt>
                <c:pt idx="1165">
                  <c:v>-10.976000000000001</c:v>
                </c:pt>
                <c:pt idx="1166">
                  <c:v>-10.647</c:v>
                </c:pt>
                <c:pt idx="1167">
                  <c:v>-10.317</c:v>
                </c:pt>
                <c:pt idx="1168">
                  <c:v>-9.9860000000000007</c:v>
                </c:pt>
                <c:pt idx="1169">
                  <c:v>-9.6539999999999999</c:v>
                </c:pt>
                <c:pt idx="1170">
                  <c:v>-9.3209999999999997</c:v>
                </c:pt>
                <c:pt idx="1171">
                  <c:v>-8.9870000000000001</c:v>
                </c:pt>
                <c:pt idx="1172">
                  <c:v>-8.6530000000000005</c:v>
                </c:pt>
                <c:pt idx="1173">
                  <c:v>-8.3170000000000002</c:v>
                </c:pt>
                <c:pt idx="1174">
                  <c:v>-7.98</c:v>
                </c:pt>
                <c:pt idx="1175">
                  <c:v>-7.6429999999999998</c:v>
                </c:pt>
                <c:pt idx="1176">
                  <c:v>-7.3040000000000003</c:v>
                </c:pt>
                <c:pt idx="1177">
                  <c:v>-6.9640000000000004</c:v>
                </c:pt>
                <c:pt idx="1178">
                  <c:v>-6.6230000000000002</c:v>
                </c:pt>
                <c:pt idx="1179">
                  <c:v>-6.28</c:v>
                </c:pt>
                <c:pt idx="1180">
                  <c:v>-5.9370000000000003</c:v>
                </c:pt>
                <c:pt idx="1181">
                  <c:v>-5.5919999999999996</c:v>
                </c:pt>
                <c:pt idx="1182">
                  <c:v>-5.2460000000000004</c:v>
                </c:pt>
                <c:pt idx="1183">
                  <c:v>-4.899</c:v>
                </c:pt>
                <c:pt idx="1184">
                  <c:v>-4.55</c:v>
                </c:pt>
                <c:pt idx="1185">
                  <c:v>-4.2</c:v>
                </c:pt>
                <c:pt idx="1186">
                  <c:v>-3.8490000000000002</c:v>
                </c:pt>
                <c:pt idx="1187">
                  <c:v>-3.496</c:v>
                </c:pt>
                <c:pt idx="1188">
                  <c:v>-3.141</c:v>
                </c:pt>
                <c:pt idx="1189">
                  <c:v>-2.7850000000000001</c:v>
                </c:pt>
                <c:pt idx="1190">
                  <c:v>-2.4279999999999999</c:v>
                </c:pt>
                <c:pt idx="1191">
                  <c:v>-2.0680000000000001</c:v>
                </c:pt>
                <c:pt idx="1192">
                  <c:v>-1.708</c:v>
                </c:pt>
                <c:pt idx="1193">
                  <c:v>-1.345</c:v>
                </c:pt>
                <c:pt idx="1194">
                  <c:v>-0.98099999999999998</c:v>
                </c:pt>
                <c:pt idx="1195">
                  <c:v>-0.61399999999999999</c:v>
                </c:pt>
                <c:pt idx="1196">
                  <c:v>-0.246</c:v>
                </c:pt>
                <c:pt idx="1197">
                  <c:v>0</c:v>
                </c:pt>
              </c:numCache>
            </c:numRef>
          </c:xVal>
          <c:yVal>
            <c:numRef>
              <c:f>'V3'!$E$2:$E$1199</c:f>
              <c:numCache>
                <c:formatCode>General</c:formatCode>
                <c:ptCount val="1198"/>
                <c:pt idx="0">
                  <c:v>-1.2450000000000001</c:v>
                </c:pt>
                <c:pt idx="1">
                  <c:v>-1.6220000000000001</c:v>
                </c:pt>
                <c:pt idx="2">
                  <c:v>-2.0019999999999998</c:v>
                </c:pt>
                <c:pt idx="3">
                  <c:v>-2.383</c:v>
                </c:pt>
                <c:pt idx="4">
                  <c:v>-2.766</c:v>
                </c:pt>
                <c:pt idx="5">
                  <c:v>-3.1520000000000001</c:v>
                </c:pt>
                <c:pt idx="6">
                  <c:v>-3.5379999999999998</c:v>
                </c:pt>
                <c:pt idx="7">
                  <c:v>-3.927</c:v>
                </c:pt>
                <c:pt idx="8">
                  <c:v>-4.3179999999999996</c:v>
                </c:pt>
                <c:pt idx="9">
                  <c:v>-4.71</c:v>
                </c:pt>
                <c:pt idx="10">
                  <c:v>-5.1040000000000001</c:v>
                </c:pt>
                <c:pt idx="11">
                  <c:v>-5.5</c:v>
                </c:pt>
                <c:pt idx="12">
                  <c:v>-5.8970000000000002</c:v>
                </c:pt>
                <c:pt idx="13">
                  <c:v>-6.2960000000000003</c:v>
                </c:pt>
                <c:pt idx="14">
                  <c:v>-6.6970000000000001</c:v>
                </c:pt>
                <c:pt idx="15">
                  <c:v>-7.0990000000000002</c:v>
                </c:pt>
                <c:pt idx="16">
                  <c:v>-7.5030000000000001</c:v>
                </c:pt>
                <c:pt idx="17">
                  <c:v>-7.9089999999999998</c:v>
                </c:pt>
                <c:pt idx="18">
                  <c:v>-8.3160000000000007</c:v>
                </c:pt>
                <c:pt idx="19">
                  <c:v>-8.7240000000000002</c:v>
                </c:pt>
                <c:pt idx="20">
                  <c:v>-9.1340000000000003</c:v>
                </c:pt>
                <c:pt idx="21">
                  <c:v>-9.5459999999999994</c:v>
                </c:pt>
                <c:pt idx="22">
                  <c:v>-9.9589999999999996</c:v>
                </c:pt>
                <c:pt idx="23">
                  <c:v>-10.372999999999999</c:v>
                </c:pt>
                <c:pt idx="24">
                  <c:v>-10.788</c:v>
                </c:pt>
                <c:pt idx="25">
                  <c:v>-11.205</c:v>
                </c:pt>
                <c:pt idx="26">
                  <c:v>-11.622999999999999</c:v>
                </c:pt>
                <c:pt idx="27">
                  <c:v>-12.042</c:v>
                </c:pt>
                <c:pt idx="28">
                  <c:v>-12.462</c:v>
                </c:pt>
                <c:pt idx="29">
                  <c:v>-12.882999999999999</c:v>
                </c:pt>
                <c:pt idx="30">
                  <c:v>-13.305</c:v>
                </c:pt>
                <c:pt idx="31">
                  <c:v>-13.728</c:v>
                </c:pt>
                <c:pt idx="32">
                  <c:v>-14.151999999999999</c:v>
                </c:pt>
                <c:pt idx="33">
                  <c:v>-14.577</c:v>
                </c:pt>
                <c:pt idx="34">
                  <c:v>-15.002000000000001</c:v>
                </c:pt>
                <c:pt idx="35">
                  <c:v>-15.428000000000001</c:v>
                </c:pt>
                <c:pt idx="36">
                  <c:v>-15.855</c:v>
                </c:pt>
                <c:pt idx="37">
                  <c:v>-16.282</c:v>
                </c:pt>
                <c:pt idx="38">
                  <c:v>-16.709</c:v>
                </c:pt>
                <c:pt idx="39">
                  <c:v>-17.137</c:v>
                </c:pt>
                <c:pt idx="40">
                  <c:v>-17.564</c:v>
                </c:pt>
                <c:pt idx="41">
                  <c:v>-17.992000000000001</c:v>
                </c:pt>
                <c:pt idx="42">
                  <c:v>-18.420000000000002</c:v>
                </c:pt>
                <c:pt idx="43">
                  <c:v>-18.847999999999999</c:v>
                </c:pt>
                <c:pt idx="44">
                  <c:v>-19.274999999999999</c:v>
                </c:pt>
                <c:pt idx="45">
                  <c:v>-19.702000000000002</c:v>
                </c:pt>
                <c:pt idx="46">
                  <c:v>-20.128</c:v>
                </c:pt>
                <c:pt idx="47">
                  <c:v>-20.553999999999998</c:v>
                </c:pt>
                <c:pt idx="48">
                  <c:v>-20.978999999999999</c:v>
                </c:pt>
                <c:pt idx="49">
                  <c:v>-21.402999999999999</c:v>
                </c:pt>
                <c:pt idx="50">
                  <c:v>-21.826000000000001</c:v>
                </c:pt>
                <c:pt idx="51">
                  <c:v>-22.248000000000001</c:v>
                </c:pt>
                <c:pt idx="52">
                  <c:v>-22.667999999999999</c:v>
                </c:pt>
                <c:pt idx="53">
                  <c:v>-23.087</c:v>
                </c:pt>
                <c:pt idx="54">
                  <c:v>-23.504000000000001</c:v>
                </c:pt>
                <c:pt idx="55">
                  <c:v>-23.919</c:v>
                </c:pt>
                <c:pt idx="56">
                  <c:v>-24.332000000000001</c:v>
                </c:pt>
                <c:pt idx="57">
                  <c:v>-24.742000000000001</c:v>
                </c:pt>
                <c:pt idx="58">
                  <c:v>-25.15</c:v>
                </c:pt>
                <c:pt idx="59">
                  <c:v>-25.555</c:v>
                </c:pt>
                <c:pt idx="60">
                  <c:v>-25.957000000000001</c:v>
                </c:pt>
                <c:pt idx="61">
                  <c:v>-26.355</c:v>
                </c:pt>
                <c:pt idx="62">
                  <c:v>-26.75</c:v>
                </c:pt>
                <c:pt idx="63">
                  <c:v>-27.140999999999998</c:v>
                </c:pt>
                <c:pt idx="64">
                  <c:v>-27.527999999999999</c:v>
                </c:pt>
                <c:pt idx="65">
                  <c:v>-27.911000000000001</c:v>
                </c:pt>
                <c:pt idx="66">
                  <c:v>-28.289000000000001</c:v>
                </c:pt>
                <c:pt idx="67">
                  <c:v>-28.661000000000001</c:v>
                </c:pt>
                <c:pt idx="68">
                  <c:v>-29.029</c:v>
                </c:pt>
                <c:pt idx="69">
                  <c:v>-29.39</c:v>
                </c:pt>
                <c:pt idx="70">
                  <c:v>-29.745999999999999</c:v>
                </c:pt>
                <c:pt idx="71">
                  <c:v>-30.094999999999999</c:v>
                </c:pt>
                <c:pt idx="72">
                  <c:v>-30.437999999999999</c:v>
                </c:pt>
                <c:pt idx="73">
                  <c:v>-30.773</c:v>
                </c:pt>
                <c:pt idx="74">
                  <c:v>-31.1</c:v>
                </c:pt>
                <c:pt idx="75">
                  <c:v>-31.42</c:v>
                </c:pt>
                <c:pt idx="76">
                  <c:v>-31.731000000000002</c:v>
                </c:pt>
                <c:pt idx="77">
                  <c:v>-32.033000000000001</c:v>
                </c:pt>
                <c:pt idx="78">
                  <c:v>-32.325000000000003</c:v>
                </c:pt>
                <c:pt idx="79">
                  <c:v>-32.607999999999997</c:v>
                </c:pt>
                <c:pt idx="80">
                  <c:v>-32.880000000000003</c:v>
                </c:pt>
                <c:pt idx="81">
                  <c:v>-33.142000000000003</c:v>
                </c:pt>
                <c:pt idx="82">
                  <c:v>-33.392000000000003</c:v>
                </c:pt>
                <c:pt idx="83">
                  <c:v>-33.628999999999998</c:v>
                </c:pt>
                <c:pt idx="84">
                  <c:v>-33.854999999999997</c:v>
                </c:pt>
                <c:pt idx="85">
                  <c:v>-34.067</c:v>
                </c:pt>
                <c:pt idx="86">
                  <c:v>-34.265000000000001</c:v>
                </c:pt>
                <c:pt idx="87">
                  <c:v>-34.448999999999998</c:v>
                </c:pt>
                <c:pt idx="88">
                  <c:v>-34.618000000000002</c:v>
                </c:pt>
                <c:pt idx="89">
                  <c:v>-34.771999999999998</c:v>
                </c:pt>
                <c:pt idx="90">
                  <c:v>-34.908999999999999</c:v>
                </c:pt>
                <c:pt idx="91">
                  <c:v>-35.029000000000003</c:v>
                </c:pt>
                <c:pt idx="92">
                  <c:v>-35.131</c:v>
                </c:pt>
                <c:pt idx="93">
                  <c:v>-35.215000000000003</c:v>
                </c:pt>
                <c:pt idx="94">
                  <c:v>-35.28</c:v>
                </c:pt>
                <c:pt idx="95">
                  <c:v>-35.326000000000001</c:v>
                </c:pt>
                <c:pt idx="96">
                  <c:v>-35.350999999999999</c:v>
                </c:pt>
                <c:pt idx="97">
                  <c:v>-35.353999999999999</c:v>
                </c:pt>
                <c:pt idx="98">
                  <c:v>-35.335999999999999</c:v>
                </c:pt>
                <c:pt idx="99">
                  <c:v>-35.295000000000002</c:v>
                </c:pt>
                <c:pt idx="100">
                  <c:v>-35.229999999999997</c:v>
                </c:pt>
                <c:pt idx="101">
                  <c:v>-35.142000000000003</c:v>
                </c:pt>
                <c:pt idx="102">
                  <c:v>-35.027999999999999</c:v>
                </c:pt>
                <c:pt idx="103">
                  <c:v>-34.889000000000003</c:v>
                </c:pt>
                <c:pt idx="104">
                  <c:v>-34.722999999999999</c:v>
                </c:pt>
                <c:pt idx="105">
                  <c:v>-34.530999999999999</c:v>
                </c:pt>
                <c:pt idx="106">
                  <c:v>-34.31</c:v>
                </c:pt>
                <c:pt idx="107">
                  <c:v>-34.061999999999998</c:v>
                </c:pt>
                <c:pt idx="108">
                  <c:v>-33.783999999999999</c:v>
                </c:pt>
                <c:pt idx="109">
                  <c:v>-33.475999999999999</c:v>
                </c:pt>
                <c:pt idx="110">
                  <c:v>-33.139000000000003</c:v>
                </c:pt>
                <c:pt idx="111">
                  <c:v>-32.770000000000003</c:v>
                </c:pt>
                <c:pt idx="112">
                  <c:v>-32.369999999999997</c:v>
                </c:pt>
                <c:pt idx="113">
                  <c:v>-31.937999999999999</c:v>
                </c:pt>
                <c:pt idx="114">
                  <c:v>-31.474</c:v>
                </c:pt>
                <c:pt idx="115">
                  <c:v>-30.977</c:v>
                </c:pt>
                <c:pt idx="116">
                  <c:v>-30.446999999999999</c:v>
                </c:pt>
                <c:pt idx="117">
                  <c:v>-29.884</c:v>
                </c:pt>
                <c:pt idx="118">
                  <c:v>-29.286999999999999</c:v>
                </c:pt>
                <c:pt idx="119">
                  <c:v>-28.655999999999999</c:v>
                </c:pt>
                <c:pt idx="120">
                  <c:v>-27.992000000000001</c:v>
                </c:pt>
                <c:pt idx="121">
                  <c:v>-27.294</c:v>
                </c:pt>
                <c:pt idx="122">
                  <c:v>-26.562999999999999</c:v>
                </c:pt>
                <c:pt idx="123">
                  <c:v>-25.797999999999998</c:v>
                </c:pt>
                <c:pt idx="124">
                  <c:v>-25</c:v>
                </c:pt>
                <c:pt idx="125">
                  <c:v>-24.169</c:v>
                </c:pt>
                <c:pt idx="126">
                  <c:v>-23.305</c:v>
                </c:pt>
                <c:pt idx="127">
                  <c:v>-22.41</c:v>
                </c:pt>
                <c:pt idx="128">
                  <c:v>-21.484000000000002</c:v>
                </c:pt>
                <c:pt idx="129">
                  <c:v>-20.527999999999999</c:v>
                </c:pt>
                <c:pt idx="130">
                  <c:v>-19.542000000000002</c:v>
                </c:pt>
                <c:pt idx="131">
                  <c:v>-18.527999999999999</c:v>
                </c:pt>
                <c:pt idx="132">
                  <c:v>-17.486000000000001</c:v>
                </c:pt>
                <c:pt idx="133">
                  <c:v>-16.417999999999999</c:v>
                </c:pt>
                <c:pt idx="134">
                  <c:v>-15.324</c:v>
                </c:pt>
                <c:pt idx="135">
                  <c:v>-14.208</c:v>
                </c:pt>
                <c:pt idx="136">
                  <c:v>-13.069000000000001</c:v>
                </c:pt>
                <c:pt idx="137">
                  <c:v>-11.909000000000001</c:v>
                </c:pt>
                <c:pt idx="138">
                  <c:v>-10.731</c:v>
                </c:pt>
                <c:pt idx="139">
                  <c:v>-9.5350000000000001</c:v>
                </c:pt>
                <c:pt idx="140">
                  <c:v>-8.3239999999999998</c:v>
                </c:pt>
                <c:pt idx="141">
                  <c:v>-7.1</c:v>
                </c:pt>
                <c:pt idx="142">
                  <c:v>-5.8639999999999999</c:v>
                </c:pt>
                <c:pt idx="143">
                  <c:v>-4.6180000000000003</c:v>
                </c:pt>
                <c:pt idx="144">
                  <c:v>-3.3639999999999999</c:v>
                </c:pt>
                <c:pt idx="145">
                  <c:v>-2.105</c:v>
                </c:pt>
                <c:pt idx="146">
                  <c:v>-0.84299999999999997</c:v>
                </c:pt>
                <c:pt idx="147">
                  <c:v>0.42099999999999999</c:v>
                </c:pt>
                <c:pt idx="148">
                  <c:v>1.6850000000000001</c:v>
                </c:pt>
                <c:pt idx="149">
                  <c:v>2.9449999999999998</c:v>
                </c:pt>
                <c:pt idx="150">
                  <c:v>4.2009999999999996</c:v>
                </c:pt>
                <c:pt idx="151">
                  <c:v>5.4489999999999998</c:v>
                </c:pt>
                <c:pt idx="152">
                  <c:v>6.6890000000000001</c:v>
                </c:pt>
                <c:pt idx="153">
                  <c:v>7.9180000000000001</c:v>
                </c:pt>
                <c:pt idx="154">
                  <c:v>9.1329999999999991</c:v>
                </c:pt>
                <c:pt idx="155">
                  <c:v>10.334</c:v>
                </c:pt>
                <c:pt idx="156">
                  <c:v>11.519</c:v>
                </c:pt>
                <c:pt idx="157">
                  <c:v>12.685</c:v>
                </c:pt>
                <c:pt idx="158">
                  <c:v>13.83</c:v>
                </c:pt>
                <c:pt idx="159">
                  <c:v>14.955</c:v>
                </c:pt>
                <c:pt idx="160">
                  <c:v>16.056000000000001</c:v>
                </c:pt>
                <c:pt idx="161">
                  <c:v>17.132000000000001</c:v>
                </c:pt>
                <c:pt idx="162">
                  <c:v>18.183</c:v>
                </c:pt>
                <c:pt idx="163">
                  <c:v>19.207000000000001</c:v>
                </c:pt>
                <c:pt idx="164">
                  <c:v>20.202999999999999</c:v>
                </c:pt>
                <c:pt idx="165">
                  <c:v>21.169</c:v>
                </c:pt>
                <c:pt idx="166">
                  <c:v>22.105</c:v>
                </c:pt>
                <c:pt idx="167">
                  <c:v>23.010999999999999</c:v>
                </c:pt>
                <c:pt idx="168">
                  <c:v>23.885000000000002</c:v>
                </c:pt>
                <c:pt idx="169">
                  <c:v>24.725999999999999</c:v>
                </c:pt>
                <c:pt idx="170">
                  <c:v>25.535</c:v>
                </c:pt>
                <c:pt idx="171">
                  <c:v>26.311</c:v>
                </c:pt>
                <c:pt idx="172">
                  <c:v>27.053999999999998</c:v>
                </c:pt>
                <c:pt idx="173">
                  <c:v>27.763000000000002</c:v>
                </c:pt>
                <c:pt idx="174">
                  <c:v>28.439</c:v>
                </c:pt>
                <c:pt idx="175">
                  <c:v>29.08</c:v>
                </c:pt>
                <c:pt idx="176">
                  <c:v>29.687999999999999</c:v>
                </c:pt>
                <c:pt idx="177">
                  <c:v>30.263000000000002</c:v>
                </c:pt>
                <c:pt idx="178">
                  <c:v>30.803999999999998</c:v>
                </c:pt>
                <c:pt idx="179">
                  <c:v>31.312000000000001</c:v>
                </c:pt>
                <c:pt idx="180">
                  <c:v>31.786999999999999</c:v>
                </c:pt>
                <c:pt idx="181">
                  <c:v>32.229999999999997</c:v>
                </c:pt>
                <c:pt idx="182">
                  <c:v>32.64</c:v>
                </c:pt>
                <c:pt idx="183">
                  <c:v>33.018999999999998</c:v>
                </c:pt>
                <c:pt idx="184">
                  <c:v>33.366999999999997</c:v>
                </c:pt>
                <c:pt idx="185">
                  <c:v>33.685000000000002</c:v>
                </c:pt>
                <c:pt idx="186">
                  <c:v>33.972000000000001</c:v>
                </c:pt>
                <c:pt idx="187">
                  <c:v>34.231000000000002</c:v>
                </c:pt>
                <c:pt idx="188">
                  <c:v>34.46</c:v>
                </c:pt>
                <c:pt idx="189">
                  <c:v>34.661999999999999</c:v>
                </c:pt>
                <c:pt idx="190">
                  <c:v>34.837000000000003</c:v>
                </c:pt>
                <c:pt idx="191">
                  <c:v>34.984999999999999</c:v>
                </c:pt>
                <c:pt idx="192">
                  <c:v>35.106999999999999</c:v>
                </c:pt>
                <c:pt idx="193">
                  <c:v>35.203000000000003</c:v>
                </c:pt>
                <c:pt idx="194">
                  <c:v>35.276000000000003</c:v>
                </c:pt>
                <c:pt idx="195">
                  <c:v>35.325000000000003</c:v>
                </c:pt>
                <c:pt idx="196">
                  <c:v>35.35</c:v>
                </c:pt>
                <c:pt idx="197">
                  <c:v>35.353999999999999</c:v>
                </c:pt>
                <c:pt idx="198">
                  <c:v>35.335999999999999</c:v>
                </c:pt>
                <c:pt idx="199">
                  <c:v>35.298000000000002</c:v>
                </c:pt>
                <c:pt idx="200">
                  <c:v>35.238999999999997</c:v>
                </c:pt>
                <c:pt idx="201">
                  <c:v>35.161000000000001</c:v>
                </c:pt>
                <c:pt idx="202">
                  <c:v>35.064999999999998</c:v>
                </c:pt>
                <c:pt idx="203">
                  <c:v>34.951000000000001</c:v>
                </c:pt>
                <c:pt idx="204">
                  <c:v>34.819000000000003</c:v>
                </c:pt>
                <c:pt idx="205">
                  <c:v>34.670999999999999</c:v>
                </c:pt>
                <c:pt idx="206">
                  <c:v>34.506999999999998</c:v>
                </c:pt>
                <c:pt idx="207">
                  <c:v>34.328000000000003</c:v>
                </c:pt>
                <c:pt idx="208">
                  <c:v>34.134999999999998</c:v>
                </c:pt>
                <c:pt idx="209">
                  <c:v>33.927</c:v>
                </c:pt>
                <c:pt idx="210">
                  <c:v>33.706000000000003</c:v>
                </c:pt>
                <c:pt idx="211">
                  <c:v>33.472000000000001</c:v>
                </c:pt>
                <c:pt idx="212">
                  <c:v>33.225999999999999</c:v>
                </c:pt>
                <c:pt idx="213">
                  <c:v>32.969000000000001</c:v>
                </c:pt>
                <c:pt idx="214">
                  <c:v>32.700000000000003</c:v>
                </c:pt>
                <c:pt idx="215">
                  <c:v>32.420999999999999</c:v>
                </c:pt>
                <c:pt idx="216">
                  <c:v>32.131</c:v>
                </c:pt>
                <c:pt idx="217">
                  <c:v>31.832000000000001</c:v>
                </c:pt>
                <c:pt idx="218">
                  <c:v>31.524000000000001</c:v>
                </c:pt>
                <c:pt idx="219">
                  <c:v>31.207999999999998</c:v>
                </c:pt>
                <c:pt idx="220">
                  <c:v>30.882999999999999</c:v>
                </c:pt>
                <c:pt idx="221">
                  <c:v>30.55</c:v>
                </c:pt>
                <c:pt idx="222">
                  <c:v>30.21</c:v>
                </c:pt>
                <c:pt idx="223">
                  <c:v>29.863</c:v>
                </c:pt>
                <c:pt idx="224">
                  <c:v>29.51</c:v>
                </c:pt>
                <c:pt idx="225">
                  <c:v>29.15</c:v>
                </c:pt>
                <c:pt idx="226">
                  <c:v>28.783999999999999</c:v>
                </c:pt>
                <c:pt idx="227">
                  <c:v>28.413</c:v>
                </c:pt>
                <c:pt idx="228">
                  <c:v>28.036999999999999</c:v>
                </c:pt>
                <c:pt idx="229">
                  <c:v>27.655999999999999</c:v>
                </c:pt>
                <c:pt idx="230">
                  <c:v>27.271000000000001</c:v>
                </c:pt>
                <c:pt idx="231">
                  <c:v>26.881</c:v>
                </c:pt>
                <c:pt idx="232">
                  <c:v>26.486999999999998</c:v>
                </c:pt>
                <c:pt idx="233">
                  <c:v>26.09</c:v>
                </c:pt>
                <c:pt idx="234">
                  <c:v>25.689</c:v>
                </c:pt>
                <c:pt idx="235">
                  <c:v>25.285</c:v>
                </c:pt>
                <c:pt idx="236">
                  <c:v>24.878</c:v>
                </c:pt>
                <c:pt idx="237">
                  <c:v>24.469000000000001</c:v>
                </c:pt>
                <c:pt idx="238">
                  <c:v>24.056999999999999</c:v>
                </c:pt>
                <c:pt idx="239">
                  <c:v>23.643000000000001</c:v>
                </c:pt>
                <c:pt idx="240">
                  <c:v>23.225999999999999</c:v>
                </c:pt>
                <c:pt idx="241">
                  <c:v>22.808</c:v>
                </c:pt>
                <c:pt idx="242">
                  <c:v>22.388000000000002</c:v>
                </c:pt>
                <c:pt idx="243">
                  <c:v>21.966999999999999</c:v>
                </c:pt>
                <c:pt idx="244">
                  <c:v>21.545000000000002</c:v>
                </c:pt>
                <c:pt idx="245">
                  <c:v>21.120999999999999</c:v>
                </c:pt>
                <c:pt idx="246">
                  <c:v>20.696000000000002</c:v>
                </c:pt>
                <c:pt idx="247">
                  <c:v>20.27</c:v>
                </c:pt>
                <c:pt idx="248">
                  <c:v>19.844000000000001</c:v>
                </c:pt>
                <c:pt idx="249">
                  <c:v>19.417000000000002</c:v>
                </c:pt>
                <c:pt idx="250">
                  <c:v>18.989999999999998</c:v>
                </c:pt>
                <c:pt idx="251">
                  <c:v>18.562000000000001</c:v>
                </c:pt>
                <c:pt idx="252">
                  <c:v>18.135000000000002</c:v>
                </c:pt>
                <c:pt idx="253">
                  <c:v>17.707000000000001</c:v>
                </c:pt>
                <c:pt idx="254">
                  <c:v>17.279</c:v>
                </c:pt>
                <c:pt idx="255">
                  <c:v>16.850999999999999</c:v>
                </c:pt>
                <c:pt idx="256">
                  <c:v>16.423999999999999</c:v>
                </c:pt>
                <c:pt idx="257">
                  <c:v>15.997</c:v>
                </c:pt>
                <c:pt idx="258">
                  <c:v>15.57</c:v>
                </c:pt>
                <c:pt idx="259">
                  <c:v>15.144</c:v>
                </c:pt>
                <c:pt idx="260">
                  <c:v>14.718999999999999</c:v>
                </c:pt>
                <c:pt idx="261">
                  <c:v>14.294</c:v>
                </c:pt>
                <c:pt idx="262">
                  <c:v>13.869</c:v>
                </c:pt>
                <c:pt idx="263">
                  <c:v>13.446</c:v>
                </c:pt>
                <c:pt idx="264">
                  <c:v>13.023999999999999</c:v>
                </c:pt>
                <c:pt idx="265">
                  <c:v>12.602</c:v>
                </c:pt>
                <c:pt idx="266">
                  <c:v>12.182</c:v>
                </c:pt>
                <c:pt idx="267">
                  <c:v>11.762</c:v>
                </c:pt>
                <c:pt idx="268">
                  <c:v>11.343999999999999</c:v>
                </c:pt>
                <c:pt idx="269">
                  <c:v>10.927</c:v>
                </c:pt>
                <c:pt idx="270">
                  <c:v>10.510999999999999</c:v>
                </c:pt>
                <c:pt idx="271">
                  <c:v>10.097</c:v>
                </c:pt>
                <c:pt idx="272">
                  <c:v>9.6829999999999998</c:v>
                </c:pt>
                <c:pt idx="273">
                  <c:v>9.2710000000000008</c:v>
                </c:pt>
                <c:pt idx="274">
                  <c:v>8.8610000000000007</c:v>
                </c:pt>
                <c:pt idx="275">
                  <c:v>8.452</c:v>
                </c:pt>
                <c:pt idx="276">
                  <c:v>8.0440000000000005</c:v>
                </c:pt>
                <c:pt idx="277">
                  <c:v>7.6379999999999999</c:v>
                </c:pt>
                <c:pt idx="278">
                  <c:v>7.234</c:v>
                </c:pt>
                <c:pt idx="279">
                  <c:v>6.8310000000000004</c:v>
                </c:pt>
                <c:pt idx="280">
                  <c:v>6.4290000000000003</c:v>
                </c:pt>
                <c:pt idx="281">
                  <c:v>6.03</c:v>
                </c:pt>
                <c:pt idx="282">
                  <c:v>5.6319999999999997</c:v>
                </c:pt>
                <c:pt idx="283">
                  <c:v>5.2359999999999998</c:v>
                </c:pt>
                <c:pt idx="284">
                  <c:v>4.8410000000000002</c:v>
                </c:pt>
                <c:pt idx="285">
                  <c:v>4.4480000000000004</c:v>
                </c:pt>
                <c:pt idx="286">
                  <c:v>4.0570000000000004</c:v>
                </c:pt>
                <c:pt idx="287">
                  <c:v>3.6680000000000001</c:v>
                </c:pt>
                <c:pt idx="288">
                  <c:v>3.28</c:v>
                </c:pt>
                <c:pt idx="289">
                  <c:v>2.895</c:v>
                </c:pt>
                <c:pt idx="290">
                  <c:v>2.5110000000000001</c:v>
                </c:pt>
                <c:pt idx="291">
                  <c:v>2.129</c:v>
                </c:pt>
                <c:pt idx="292">
                  <c:v>1.7490000000000001</c:v>
                </c:pt>
                <c:pt idx="293">
                  <c:v>1.37</c:v>
                </c:pt>
                <c:pt idx="294">
                  <c:v>0.99399999999999999</c:v>
                </c:pt>
                <c:pt idx="295">
                  <c:v>0.62</c:v>
                </c:pt>
                <c:pt idx="296">
                  <c:v>0.247</c:v>
                </c:pt>
                <c:pt idx="297">
                  <c:v>-0.123</c:v>
                </c:pt>
                <c:pt idx="298">
                  <c:v>-0.49199999999999999</c:v>
                </c:pt>
                <c:pt idx="299">
                  <c:v>-0.85899999999999999</c:v>
                </c:pt>
                <c:pt idx="300">
                  <c:v>-1.2230000000000001</c:v>
                </c:pt>
                <c:pt idx="301">
                  <c:v>-1.5860000000000001</c:v>
                </c:pt>
                <c:pt idx="302">
                  <c:v>-1.9470000000000001</c:v>
                </c:pt>
                <c:pt idx="303">
                  <c:v>-2.306</c:v>
                </c:pt>
                <c:pt idx="304">
                  <c:v>-2.6619999999999999</c:v>
                </c:pt>
                <c:pt idx="305">
                  <c:v>-3.0169999999999999</c:v>
                </c:pt>
                <c:pt idx="306">
                  <c:v>-3.37</c:v>
                </c:pt>
                <c:pt idx="307">
                  <c:v>-3.7210000000000001</c:v>
                </c:pt>
                <c:pt idx="308">
                  <c:v>-4.07</c:v>
                </c:pt>
                <c:pt idx="309">
                  <c:v>-4.4160000000000004</c:v>
                </c:pt>
                <c:pt idx="310">
                  <c:v>-4.7610000000000001</c:v>
                </c:pt>
                <c:pt idx="311">
                  <c:v>-5.1040000000000001</c:v>
                </c:pt>
                <c:pt idx="312">
                  <c:v>-5.444</c:v>
                </c:pt>
                <c:pt idx="313">
                  <c:v>-5.7830000000000004</c:v>
                </c:pt>
                <c:pt idx="314">
                  <c:v>-6.12</c:v>
                </c:pt>
                <c:pt idx="315">
                  <c:v>-6.4539999999999997</c:v>
                </c:pt>
                <c:pt idx="316">
                  <c:v>-6.7869999999999999</c:v>
                </c:pt>
                <c:pt idx="317">
                  <c:v>-7.117</c:v>
                </c:pt>
                <c:pt idx="318">
                  <c:v>-7.4459999999999997</c:v>
                </c:pt>
                <c:pt idx="319">
                  <c:v>-7.7720000000000002</c:v>
                </c:pt>
                <c:pt idx="320">
                  <c:v>-8.0969999999999995</c:v>
                </c:pt>
                <c:pt idx="321">
                  <c:v>-8.4190000000000005</c:v>
                </c:pt>
                <c:pt idx="322">
                  <c:v>-8.7390000000000008</c:v>
                </c:pt>
                <c:pt idx="323">
                  <c:v>-9.0579999999999998</c:v>
                </c:pt>
                <c:pt idx="324">
                  <c:v>-9.3740000000000006</c:v>
                </c:pt>
                <c:pt idx="325">
                  <c:v>-9.6880000000000006</c:v>
                </c:pt>
                <c:pt idx="326">
                  <c:v>-10</c:v>
                </c:pt>
                <c:pt idx="327">
                  <c:v>-10.31</c:v>
                </c:pt>
                <c:pt idx="328">
                  <c:v>-10.618</c:v>
                </c:pt>
                <c:pt idx="329">
                  <c:v>-10.923999999999999</c:v>
                </c:pt>
                <c:pt idx="330">
                  <c:v>-11.228</c:v>
                </c:pt>
                <c:pt idx="331">
                  <c:v>-11.53</c:v>
                </c:pt>
                <c:pt idx="332">
                  <c:v>-11.83</c:v>
                </c:pt>
                <c:pt idx="333">
                  <c:v>-12.128</c:v>
                </c:pt>
                <c:pt idx="334">
                  <c:v>-12.423999999999999</c:v>
                </c:pt>
                <c:pt idx="335">
                  <c:v>-12.718</c:v>
                </c:pt>
                <c:pt idx="336">
                  <c:v>-13.009</c:v>
                </c:pt>
                <c:pt idx="337">
                  <c:v>-13.298999999999999</c:v>
                </c:pt>
                <c:pt idx="338">
                  <c:v>-13.587</c:v>
                </c:pt>
                <c:pt idx="339">
                  <c:v>-13.872</c:v>
                </c:pt>
                <c:pt idx="340">
                  <c:v>-14.156000000000001</c:v>
                </c:pt>
                <c:pt idx="341">
                  <c:v>-14.438000000000001</c:v>
                </c:pt>
                <c:pt idx="342">
                  <c:v>-14.717000000000001</c:v>
                </c:pt>
                <c:pt idx="343">
                  <c:v>-14.994999999999999</c:v>
                </c:pt>
                <c:pt idx="344">
                  <c:v>-15.27</c:v>
                </c:pt>
                <c:pt idx="345">
                  <c:v>-15.544</c:v>
                </c:pt>
                <c:pt idx="346">
                  <c:v>-15.815</c:v>
                </c:pt>
                <c:pt idx="347">
                  <c:v>-16.085000000000001</c:v>
                </c:pt>
                <c:pt idx="348">
                  <c:v>-16.353000000000002</c:v>
                </c:pt>
                <c:pt idx="349">
                  <c:v>-16.617999999999999</c:v>
                </c:pt>
                <c:pt idx="350">
                  <c:v>-16.882000000000001</c:v>
                </c:pt>
                <c:pt idx="351">
                  <c:v>-17.143000000000001</c:v>
                </c:pt>
                <c:pt idx="352">
                  <c:v>-17.402999999999999</c:v>
                </c:pt>
                <c:pt idx="353">
                  <c:v>-17.66</c:v>
                </c:pt>
                <c:pt idx="354">
                  <c:v>-17.916</c:v>
                </c:pt>
                <c:pt idx="355">
                  <c:v>-18.169</c:v>
                </c:pt>
                <c:pt idx="356">
                  <c:v>-18.420999999999999</c:v>
                </c:pt>
                <c:pt idx="357">
                  <c:v>-18.670000000000002</c:v>
                </c:pt>
                <c:pt idx="358">
                  <c:v>-18.917999999999999</c:v>
                </c:pt>
                <c:pt idx="359">
                  <c:v>-19.164000000000001</c:v>
                </c:pt>
                <c:pt idx="360">
                  <c:v>-19.407</c:v>
                </c:pt>
                <c:pt idx="361">
                  <c:v>-19.649000000000001</c:v>
                </c:pt>
                <c:pt idx="362">
                  <c:v>-19.888999999999999</c:v>
                </c:pt>
                <c:pt idx="363">
                  <c:v>-20.126000000000001</c:v>
                </c:pt>
                <c:pt idx="364">
                  <c:v>-20.361999999999998</c:v>
                </c:pt>
                <c:pt idx="365">
                  <c:v>-20.596</c:v>
                </c:pt>
                <c:pt idx="366">
                  <c:v>-20.827999999999999</c:v>
                </c:pt>
                <c:pt idx="367">
                  <c:v>-21.058</c:v>
                </c:pt>
                <c:pt idx="368">
                  <c:v>-21.286000000000001</c:v>
                </c:pt>
                <c:pt idx="369">
                  <c:v>-21.512</c:v>
                </c:pt>
                <c:pt idx="370">
                  <c:v>-21.736000000000001</c:v>
                </c:pt>
                <c:pt idx="371">
                  <c:v>-21.957999999999998</c:v>
                </c:pt>
                <c:pt idx="372">
                  <c:v>-22.178000000000001</c:v>
                </c:pt>
                <c:pt idx="373">
                  <c:v>-22.396000000000001</c:v>
                </c:pt>
                <c:pt idx="374">
                  <c:v>-22.611999999999998</c:v>
                </c:pt>
                <c:pt idx="375">
                  <c:v>-22.827000000000002</c:v>
                </c:pt>
                <c:pt idx="376">
                  <c:v>-23.039000000000001</c:v>
                </c:pt>
                <c:pt idx="377">
                  <c:v>-23.248999999999999</c:v>
                </c:pt>
                <c:pt idx="378">
                  <c:v>-23.457999999999998</c:v>
                </c:pt>
                <c:pt idx="379">
                  <c:v>-23.664999999999999</c:v>
                </c:pt>
                <c:pt idx="380">
                  <c:v>-23.869</c:v>
                </c:pt>
                <c:pt idx="381">
                  <c:v>-24.071999999999999</c:v>
                </c:pt>
                <c:pt idx="382">
                  <c:v>-24.273</c:v>
                </c:pt>
                <c:pt idx="383">
                  <c:v>-24.472000000000001</c:v>
                </c:pt>
                <c:pt idx="384">
                  <c:v>-24.669</c:v>
                </c:pt>
                <c:pt idx="385">
                  <c:v>-24.864000000000001</c:v>
                </c:pt>
                <c:pt idx="386">
                  <c:v>-25.056999999999999</c:v>
                </c:pt>
                <c:pt idx="387">
                  <c:v>-25.248999999999999</c:v>
                </c:pt>
                <c:pt idx="388">
                  <c:v>-25.437999999999999</c:v>
                </c:pt>
                <c:pt idx="389">
                  <c:v>-25.626000000000001</c:v>
                </c:pt>
                <c:pt idx="390">
                  <c:v>-25.811</c:v>
                </c:pt>
                <c:pt idx="391">
                  <c:v>-25.995000000000001</c:v>
                </c:pt>
                <c:pt idx="392">
                  <c:v>-26.177</c:v>
                </c:pt>
                <c:pt idx="393">
                  <c:v>-26.356999999999999</c:v>
                </c:pt>
                <c:pt idx="394">
                  <c:v>-26.535</c:v>
                </c:pt>
                <c:pt idx="395">
                  <c:v>-26.712</c:v>
                </c:pt>
                <c:pt idx="396">
                  <c:v>-26.885999999999999</c:v>
                </c:pt>
                <c:pt idx="397">
                  <c:v>-27.058</c:v>
                </c:pt>
                <c:pt idx="398">
                  <c:v>-27.228999999999999</c:v>
                </c:pt>
                <c:pt idx="399">
                  <c:v>-27.398</c:v>
                </c:pt>
                <c:pt idx="400">
                  <c:v>-27.565000000000001</c:v>
                </c:pt>
                <c:pt idx="401">
                  <c:v>-27.73</c:v>
                </c:pt>
                <c:pt idx="402">
                  <c:v>-27.893000000000001</c:v>
                </c:pt>
                <c:pt idx="403">
                  <c:v>-28.053999999999998</c:v>
                </c:pt>
                <c:pt idx="404">
                  <c:v>-28.213999999999999</c:v>
                </c:pt>
                <c:pt idx="405">
                  <c:v>-28.372</c:v>
                </c:pt>
                <c:pt idx="406">
                  <c:v>-28.527000000000001</c:v>
                </c:pt>
                <c:pt idx="407">
                  <c:v>-28.681000000000001</c:v>
                </c:pt>
                <c:pt idx="408">
                  <c:v>-28.832999999999998</c:v>
                </c:pt>
                <c:pt idx="409">
                  <c:v>-28.984000000000002</c:v>
                </c:pt>
                <c:pt idx="410">
                  <c:v>-29.132000000000001</c:v>
                </c:pt>
                <c:pt idx="411">
                  <c:v>-29.279</c:v>
                </c:pt>
                <c:pt idx="412">
                  <c:v>-29.422999999999998</c:v>
                </c:pt>
                <c:pt idx="413">
                  <c:v>-29.565999999999999</c:v>
                </c:pt>
                <c:pt idx="414">
                  <c:v>-29.707999999999998</c:v>
                </c:pt>
                <c:pt idx="415">
                  <c:v>-29.847000000000001</c:v>
                </c:pt>
                <c:pt idx="416">
                  <c:v>-29.984000000000002</c:v>
                </c:pt>
                <c:pt idx="417">
                  <c:v>-30.12</c:v>
                </c:pt>
                <c:pt idx="418">
                  <c:v>-30.254000000000001</c:v>
                </c:pt>
                <c:pt idx="419">
                  <c:v>-30.385999999999999</c:v>
                </c:pt>
                <c:pt idx="420">
                  <c:v>-30.515999999999998</c:v>
                </c:pt>
                <c:pt idx="421">
                  <c:v>-30.645</c:v>
                </c:pt>
                <c:pt idx="422">
                  <c:v>-30.771000000000001</c:v>
                </c:pt>
                <c:pt idx="423">
                  <c:v>-30.896000000000001</c:v>
                </c:pt>
                <c:pt idx="424">
                  <c:v>-31.018999999999998</c:v>
                </c:pt>
                <c:pt idx="425">
                  <c:v>-31.140999999999998</c:v>
                </c:pt>
                <c:pt idx="426">
                  <c:v>-31.26</c:v>
                </c:pt>
                <c:pt idx="427">
                  <c:v>-31.378</c:v>
                </c:pt>
                <c:pt idx="428">
                  <c:v>-31.494</c:v>
                </c:pt>
                <c:pt idx="429">
                  <c:v>-31.608000000000001</c:v>
                </c:pt>
                <c:pt idx="430">
                  <c:v>-31.72</c:v>
                </c:pt>
                <c:pt idx="431">
                  <c:v>-31.831</c:v>
                </c:pt>
                <c:pt idx="432">
                  <c:v>-31.939</c:v>
                </c:pt>
                <c:pt idx="433">
                  <c:v>-32.045999999999999</c:v>
                </c:pt>
                <c:pt idx="434">
                  <c:v>-32.152000000000001</c:v>
                </c:pt>
                <c:pt idx="435">
                  <c:v>-32.255000000000003</c:v>
                </c:pt>
                <c:pt idx="436">
                  <c:v>-32.356999999999999</c:v>
                </c:pt>
                <c:pt idx="437">
                  <c:v>-32.457000000000001</c:v>
                </c:pt>
                <c:pt idx="438">
                  <c:v>-32.555</c:v>
                </c:pt>
                <c:pt idx="439">
                  <c:v>-32.652000000000001</c:v>
                </c:pt>
                <c:pt idx="440">
                  <c:v>-32.746000000000002</c:v>
                </c:pt>
                <c:pt idx="441">
                  <c:v>-32.838999999999999</c:v>
                </c:pt>
                <c:pt idx="442">
                  <c:v>-32.930999999999997</c:v>
                </c:pt>
                <c:pt idx="443">
                  <c:v>-33.020000000000003</c:v>
                </c:pt>
                <c:pt idx="444">
                  <c:v>-33.107999999999997</c:v>
                </c:pt>
                <c:pt idx="445">
                  <c:v>-33.194000000000003</c:v>
                </c:pt>
                <c:pt idx="446">
                  <c:v>-33.277999999999999</c:v>
                </c:pt>
                <c:pt idx="447">
                  <c:v>-33.360999999999997</c:v>
                </c:pt>
                <c:pt idx="448">
                  <c:v>-33.442</c:v>
                </c:pt>
                <c:pt idx="449">
                  <c:v>-33.521000000000001</c:v>
                </c:pt>
                <c:pt idx="450">
                  <c:v>-33.597999999999999</c:v>
                </c:pt>
                <c:pt idx="451">
                  <c:v>-33.673999999999999</c:v>
                </c:pt>
                <c:pt idx="452">
                  <c:v>-33.747999999999998</c:v>
                </c:pt>
                <c:pt idx="453">
                  <c:v>-33.82</c:v>
                </c:pt>
                <c:pt idx="454">
                  <c:v>-33.89</c:v>
                </c:pt>
                <c:pt idx="455">
                  <c:v>-33.959000000000003</c:v>
                </c:pt>
                <c:pt idx="456">
                  <c:v>-34.026000000000003</c:v>
                </c:pt>
                <c:pt idx="457">
                  <c:v>-34.091999999999999</c:v>
                </c:pt>
                <c:pt idx="458">
                  <c:v>-34.155999999999999</c:v>
                </c:pt>
                <c:pt idx="459">
                  <c:v>-34.218000000000004</c:v>
                </c:pt>
                <c:pt idx="460">
                  <c:v>-34.277999999999999</c:v>
                </c:pt>
                <c:pt idx="461">
                  <c:v>-34.337000000000003</c:v>
                </c:pt>
                <c:pt idx="462">
                  <c:v>-34.393999999999998</c:v>
                </c:pt>
                <c:pt idx="463">
                  <c:v>-34.448999999999998</c:v>
                </c:pt>
                <c:pt idx="464">
                  <c:v>-34.503</c:v>
                </c:pt>
                <c:pt idx="465">
                  <c:v>-34.555</c:v>
                </c:pt>
                <c:pt idx="466">
                  <c:v>-34.604999999999997</c:v>
                </c:pt>
                <c:pt idx="467">
                  <c:v>-34.654000000000003</c:v>
                </c:pt>
                <c:pt idx="468">
                  <c:v>-34.701000000000001</c:v>
                </c:pt>
                <c:pt idx="469">
                  <c:v>-34.746000000000002</c:v>
                </c:pt>
                <c:pt idx="470">
                  <c:v>-34.79</c:v>
                </c:pt>
                <c:pt idx="471">
                  <c:v>-34.832000000000001</c:v>
                </c:pt>
                <c:pt idx="472">
                  <c:v>-34.872</c:v>
                </c:pt>
                <c:pt idx="473">
                  <c:v>-34.911000000000001</c:v>
                </c:pt>
                <c:pt idx="474">
                  <c:v>-34.948</c:v>
                </c:pt>
                <c:pt idx="475">
                  <c:v>-34.982999999999997</c:v>
                </c:pt>
                <c:pt idx="476">
                  <c:v>-35.017000000000003</c:v>
                </c:pt>
                <c:pt idx="477">
                  <c:v>-35.048999999999999</c:v>
                </c:pt>
                <c:pt idx="478">
                  <c:v>-35.08</c:v>
                </c:pt>
                <c:pt idx="479">
                  <c:v>-35.109000000000002</c:v>
                </c:pt>
                <c:pt idx="480">
                  <c:v>-35.136000000000003</c:v>
                </c:pt>
                <c:pt idx="481">
                  <c:v>-35.161999999999999</c:v>
                </c:pt>
                <c:pt idx="482">
                  <c:v>-35.186</c:v>
                </c:pt>
                <c:pt idx="483">
                  <c:v>-35.207999999999998</c:v>
                </c:pt>
                <c:pt idx="484">
                  <c:v>-35.228999999999999</c:v>
                </c:pt>
                <c:pt idx="485">
                  <c:v>-35.247999999999998</c:v>
                </c:pt>
                <c:pt idx="486">
                  <c:v>-35.265999999999998</c:v>
                </c:pt>
                <c:pt idx="487">
                  <c:v>-35.281999999999996</c:v>
                </c:pt>
                <c:pt idx="488">
                  <c:v>-35.295999999999999</c:v>
                </c:pt>
                <c:pt idx="489">
                  <c:v>-35.308999999999997</c:v>
                </c:pt>
                <c:pt idx="490">
                  <c:v>-35.320999999999998</c:v>
                </c:pt>
                <c:pt idx="491">
                  <c:v>-35.33</c:v>
                </c:pt>
                <c:pt idx="492">
                  <c:v>-35.338000000000001</c:v>
                </c:pt>
                <c:pt idx="493">
                  <c:v>-35.344999999999999</c:v>
                </c:pt>
                <c:pt idx="494">
                  <c:v>-35.35</c:v>
                </c:pt>
                <c:pt idx="495">
                  <c:v>-35.353000000000002</c:v>
                </c:pt>
                <c:pt idx="496">
                  <c:v>-35.354999999999997</c:v>
                </c:pt>
                <c:pt idx="497">
                  <c:v>-35.354999999999997</c:v>
                </c:pt>
                <c:pt idx="498">
                  <c:v>-35.353999999999999</c:v>
                </c:pt>
                <c:pt idx="499">
                  <c:v>-35.350999999999999</c:v>
                </c:pt>
                <c:pt idx="500">
                  <c:v>-35.347000000000001</c:v>
                </c:pt>
                <c:pt idx="501">
                  <c:v>-35.341000000000001</c:v>
                </c:pt>
                <c:pt idx="502">
                  <c:v>-35.332999999999998</c:v>
                </c:pt>
                <c:pt idx="503">
                  <c:v>-35.323999999999998</c:v>
                </c:pt>
                <c:pt idx="504">
                  <c:v>-35.314</c:v>
                </c:pt>
                <c:pt idx="505">
                  <c:v>-35.302</c:v>
                </c:pt>
                <c:pt idx="506">
                  <c:v>-35.287999999999997</c:v>
                </c:pt>
                <c:pt idx="507">
                  <c:v>-35.273000000000003</c:v>
                </c:pt>
                <c:pt idx="508">
                  <c:v>-35.256</c:v>
                </c:pt>
                <c:pt idx="509">
                  <c:v>-35.238</c:v>
                </c:pt>
                <c:pt idx="510">
                  <c:v>-35.218000000000004</c:v>
                </c:pt>
                <c:pt idx="511">
                  <c:v>-35.197000000000003</c:v>
                </c:pt>
                <c:pt idx="512">
                  <c:v>-35.173999999999999</c:v>
                </c:pt>
                <c:pt idx="513">
                  <c:v>-35.15</c:v>
                </c:pt>
                <c:pt idx="514">
                  <c:v>-35.125</c:v>
                </c:pt>
                <c:pt idx="515">
                  <c:v>-35.097000000000001</c:v>
                </c:pt>
                <c:pt idx="516">
                  <c:v>-35.069000000000003</c:v>
                </c:pt>
                <c:pt idx="517">
                  <c:v>-35.039000000000001</c:v>
                </c:pt>
                <c:pt idx="518">
                  <c:v>-35.006999999999998</c:v>
                </c:pt>
                <c:pt idx="519">
                  <c:v>-34.973999999999997</c:v>
                </c:pt>
                <c:pt idx="520">
                  <c:v>-34.939</c:v>
                </c:pt>
                <c:pt idx="521">
                  <c:v>-34.902999999999999</c:v>
                </c:pt>
                <c:pt idx="522">
                  <c:v>-34.866</c:v>
                </c:pt>
                <c:pt idx="523">
                  <c:v>-34.826999999999998</c:v>
                </c:pt>
                <c:pt idx="524">
                  <c:v>-34.786999999999999</c:v>
                </c:pt>
                <c:pt idx="525">
                  <c:v>-34.744999999999997</c:v>
                </c:pt>
                <c:pt idx="526">
                  <c:v>-34.701000000000001</c:v>
                </c:pt>
                <c:pt idx="527">
                  <c:v>-34.656999999999996</c:v>
                </c:pt>
                <c:pt idx="528">
                  <c:v>-34.610999999999997</c:v>
                </c:pt>
                <c:pt idx="529">
                  <c:v>-34.563000000000002</c:v>
                </c:pt>
                <c:pt idx="530">
                  <c:v>-34.514000000000003</c:v>
                </c:pt>
                <c:pt idx="531">
                  <c:v>-34.463999999999999</c:v>
                </c:pt>
                <c:pt idx="532">
                  <c:v>-34.411999999999999</c:v>
                </c:pt>
                <c:pt idx="533">
                  <c:v>-34.359000000000002</c:v>
                </c:pt>
                <c:pt idx="534">
                  <c:v>-34.304000000000002</c:v>
                </c:pt>
                <c:pt idx="535">
                  <c:v>-34.247999999999998</c:v>
                </c:pt>
                <c:pt idx="536">
                  <c:v>-34.19</c:v>
                </c:pt>
                <c:pt idx="537">
                  <c:v>-34.131999999999998</c:v>
                </c:pt>
                <c:pt idx="538">
                  <c:v>-34.070999999999998</c:v>
                </c:pt>
                <c:pt idx="539">
                  <c:v>-34.01</c:v>
                </c:pt>
                <c:pt idx="540">
                  <c:v>-33.947000000000003</c:v>
                </c:pt>
                <c:pt idx="541">
                  <c:v>-33.881999999999998</c:v>
                </c:pt>
                <c:pt idx="542">
                  <c:v>-33.817</c:v>
                </c:pt>
                <c:pt idx="543">
                  <c:v>-33.749000000000002</c:v>
                </c:pt>
                <c:pt idx="544">
                  <c:v>-33.680999999999997</c:v>
                </c:pt>
                <c:pt idx="545">
                  <c:v>-33.610999999999997</c:v>
                </c:pt>
                <c:pt idx="546">
                  <c:v>-33.54</c:v>
                </c:pt>
                <c:pt idx="547">
                  <c:v>-33.466999999999999</c:v>
                </c:pt>
                <c:pt idx="548">
                  <c:v>-33.393999999999998</c:v>
                </c:pt>
                <c:pt idx="549">
                  <c:v>-33.317999999999998</c:v>
                </c:pt>
                <c:pt idx="550">
                  <c:v>-33.241999999999997</c:v>
                </c:pt>
                <c:pt idx="551">
                  <c:v>-33.164000000000001</c:v>
                </c:pt>
                <c:pt idx="552">
                  <c:v>-33.085000000000001</c:v>
                </c:pt>
                <c:pt idx="553">
                  <c:v>-33.003999999999998</c:v>
                </c:pt>
                <c:pt idx="554">
                  <c:v>-32.923000000000002</c:v>
                </c:pt>
                <c:pt idx="555">
                  <c:v>-32.838999999999999</c:v>
                </c:pt>
                <c:pt idx="556">
                  <c:v>-32.755000000000003</c:v>
                </c:pt>
                <c:pt idx="557">
                  <c:v>-32.668999999999997</c:v>
                </c:pt>
                <c:pt idx="558">
                  <c:v>-32.582000000000001</c:v>
                </c:pt>
                <c:pt idx="559">
                  <c:v>-32.494</c:v>
                </c:pt>
                <c:pt idx="560">
                  <c:v>-32.404000000000003</c:v>
                </c:pt>
                <c:pt idx="561">
                  <c:v>-32.314</c:v>
                </c:pt>
                <c:pt idx="562">
                  <c:v>-32.222000000000001</c:v>
                </c:pt>
                <c:pt idx="563">
                  <c:v>-32.128</c:v>
                </c:pt>
                <c:pt idx="564">
                  <c:v>-32.033999999999999</c:v>
                </c:pt>
                <c:pt idx="565">
                  <c:v>-31.937999999999999</c:v>
                </c:pt>
                <c:pt idx="566">
                  <c:v>-31.841000000000001</c:v>
                </c:pt>
                <c:pt idx="567">
                  <c:v>-31.742000000000001</c:v>
                </c:pt>
                <c:pt idx="568">
                  <c:v>-31.643000000000001</c:v>
                </c:pt>
                <c:pt idx="569">
                  <c:v>-31.542000000000002</c:v>
                </c:pt>
                <c:pt idx="570">
                  <c:v>-31.44</c:v>
                </c:pt>
                <c:pt idx="571">
                  <c:v>-31.335999999999999</c:v>
                </c:pt>
                <c:pt idx="572">
                  <c:v>-31.231999999999999</c:v>
                </c:pt>
                <c:pt idx="573">
                  <c:v>-31.126000000000001</c:v>
                </c:pt>
                <c:pt idx="574">
                  <c:v>-31.018999999999998</c:v>
                </c:pt>
                <c:pt idx="575">
                  <c:v>-30.911000000000001</c:v>
                </c:pt>
                <c:pt idx="576">
                  <c:v>-30.802</c:v>
                </c:pt>
                <c:pt idx="577">
                  <c:v>-30.690999999999999</c:v>
                </c:pt>
                <c:pt idx="578">
                  <c:v>-30.579000000000001</c:v>
                </c:pt>
                <c:pt idx="579">
                  <c:v>-30.466999999999999</c:v>
                </c:pt>
                <c:pt idx="580">
                  <c:v>-30.353000000000002</c:v>
                </c:pt>
                <c:pt idx="581">
                  <c:v>-30.236999999999998</c:v>
                </c:pt>
                <c:pt idx="582">
                  <c:v>-30.120999999999999</c:v>
                </c:pt>
                <c:pt idx="583">
                  <c:v>-30.003</c:v>
                </c:pt>
                <c:pt idx="584">
                  <c:v>-29.885000000000002</c:v>
                </c:pt>
                <c:pt idx="585">
                  <c:v>-29.765000000000001</c:v>
                </c:pt>
                <c:pt idx="586">
                  <c:v>-29.643999999999998</c:v>
                </c:pt>
                <c:pt idx="587">
                  <c:v>-29.521999999999998</c:v>
                </c:pt>
                <c:pt idx="588">
                  <c:v>-29.399000000000001</c:v>
                </c:pt>
                <c:pt idx="589">
                  <c:v>-29.274000000000001</c:v>
                </c:pt>
                <c:pt idx="590">
                  <c:v>-29.149000000000001</c:v>
                </c:pt>
                <c:pt idx="591">
                  <c:v>-29.021999999999998</c:v>
                </c:pt>
                <c:pt idx="592">
                  <c:v>-28.895</c:v>
                </c:pt>
                <c:pt idx="593">
                  <c:v>-28.765999999999998</c:v>
                </c:pt>
                <c:pt idx="594">
                  <c:v>-28.635999999999999</c:v>
                </c:pt>
                <c:pt idx="595">
                  <c:v>-28.504999999999999</c:v>
                </c:pt>
                <c:pt idx="596">
                  <c:v>-28.373000000000001</c:v>
                </c:pt>
                <c:pt idx="597">
                  <c:v>-28.24</c:v>
                </c:pt>
                <c:pt idx="598">
                  <c:v>-28.106000000000002</c:v>
                </c:pt>
                <c:pt idx="599">
                  <c:v>-27.97</c:v>
                </c:pt>
                <c:pt idx="600">
                  <c:v>-27.834</c:v>
                </c:pt>
                <c:pt idx="601">
                  <c:v>-27.696999999999999</c:v>
                </c:pt>
                <c:pt idx="602">
                  <c:v>-27.558</c:v>
                </c:pt>
                <c:pt idx="603">
                  <c:v>-27.419</c:v>
                </c:pt>
                <c:pt idx="604">
                  <c:v>-27.277999999999999</c:v>
                </c:pt>
                <c:pt idx="605">
                  <c:v>-27.137</c:v>
                </c:pt>
                <c:pt idx="606">
                  <c:v>-26.994</c:v>
                </c:pt>
                <c:pt idx="607">
                  <c:v>-26.850999999999999</c:v>
                </c:pt>
                <c:pt idx="608">
                  <c:v>-26.706</c:v>
                </c:pt>
                <c:pt idx="609">
                  <c:v>-26.561</c:v>
                </c:pt>
                <c:pt idx="610">
                  <c:v>-26.414000000000001</c:v>
                </c:pt>
                <c:pt idx="611">
                  <c:v>-26.266999999999999</c:v>
                </c:pt>
                <c:pt idx="612">
                  <c:v>-26.117999999999999</c:v>
                </c:pt>
                <c:pt idx="613">
                  <c:v>-25.969000000000001</c:v>
                </c:pt>
                <c:pt idx="614">
                  <c:v>-25.818000000000001</c:v>
                </c:pt>
                <c:pt idx="615">
                  <c:v>-25.667000000000002</c:v>
                </c:pt>
                <c:pt idx="616">
                  <c:v>-25.515000000000001</c:v>
                </c:pt>
                <c:pt idx="617">
                  <c:v>-25.361000000000001</c:v>
                </c:pt>
                <c:pt idx="618">
                  <c:v>-25.207000000000001</c:v>
                </c:pt>
                <c:pt idx="619">
                  <c:v>-25.052</c:v>
                </c:pt>
                <c:pt idx="620">
                  <c:v>-24.896000000000001</c:v>
                </c:pt>
                <c:pt idx="621">
                  <c:v>-24.739000000000001</c:v>
                </c:pt>
                <c:pt idx="622">
                  <c:v>-24.581</c:v>
                </c:pt>
                <c:pt idx="623">
                  <c:v>-24.422000000000001</c:v>
                </c:pt>
                <c:pt idx="624">
                  <c:v>-24.262</c:v>
                </c:pt>
                <c:pt idx="625">
                  <c:v>-24.102</c:v>
                </c:pt>
                <c:pt idx="626">
                  <c:v>-23.94</c:v>
                </c:pt>
                <c:pt idx="627">
                  <c:v>-23.777999999999999</c:v>
                </c:pt>
                <c:pt idx="628">
                  <c:v>-23.614000000000001</c:v>
                </c:pt>
                <c:pt idx="629">
                  <c:v>-23.45</c:v>
                </c:pt>
                <c:pt idx="630">
                  <c:v>-23.285</c:v>
                </c:pt>
                <c:pt idx="631">
                  <c:v>-23.119</c:v>
                </c:pt>
                <c:pt idx="632">
                  <c:v>-22.952000000000002</c:v>
                </c:pt>
                <c:pt idx="633">
                  <c:v>-22.785</c:v>
                </c:pt>
                <c:pt idx="634">
                  <c:v>-22.616</c:v>
                </c:pt>
                <c:pt idx="635">
                  <c:v>-22.446999999999999</c:v>
                </c:pt>
                <c:pt idx="636">
                  <c:v>-22.277000000000001</c:v>
                </c:pt>
                <c:pt idx="637">
                  <c:v>-22.106000000000002</c:v>
                </c:pt>
                <c:pt idx="638">
                  <c:v>-21.934000000000001</c:v>
                </c:pt>
                <c:pt idx="639">
                  <c:v>-21.760999999999999</c:v>
                </c:pt>
                <c:pt idx="640">
                  <c:v>-21.588000000000001</c:v>
                </c:pt>
                <c:pt idx="641">
                  <c:v>-21.414000000000001</c:v>
                </c:pt>
                <c:pt idx="642">
                  <c:v>-21.239000000000001</c:v>
                </c:pt>
                <c:pt idx="643">
                  <c:v>-21.062999999999999</c:v>
                </c:pt>
                <c:pt idx="644">
                  <c:v>-20.887</c:v>
                </c:pt>
                <c:pt idx="645">
                  <c:v>-20.71</c:v>
                </c:pt>
                <c:pt idx="646">
                  <c:v>-20.532</c:v>
                </c:pt>
                <c:pt idx="647">
                  <c:v>-20.353000000000002</c:v>
                </c:pt>
                <c:pt idx="648">
                  <c:v>-20.172999999999998</c:v>
                </c:pt>
                <c:pt idx="649">
                  <c:v>-19.992999999999999</c:v>
                </c:pt>
                <c:pt idx="650">
                  <c:v>-19.812000000000001</c:v>
                </c:pt>
                <c:pt idx="651">
                  <c:v>-19.63</c:v>
                </c:pt>
                <c:pt idx="652">
                  <c:v>-19.448</c:v>
                </c:pt>
                <c:pt idx="653">
                  <c:v>-19.265000000000001</c:v>
                </c:pt>
                <c:pt idx="654">
                  <c:v>-19.081</c:v>
                </c:pt>
                <c:pt idx="655">
                  <c:v>-18.896000000000001</c:v>
                </c:pt>
                <c:pt idx="656">
                  <c:v>-18.710999999999999</c:v>
                </c:pt>
                <c:pt idx="657">
                  <c:v>-18.524999999999999</c:v>
                </c:pt>
                <c:pt idx="658">
                  <c:v>-18.338999999999999</c:v>
                </c:pt>
                <c:pt idx="659">
                  <c:v>-18.152000000000001</c:v>
                </c:pt>
                <c:pt idx="660">
                  <c:v>-17.963999999999999</c:v>
                </c:pt>
                <c:pt idx="661">
                  <c:v>-17.774999999999999</c:v>
                </c:pt>
                <c:pt idx="662">
                  <c:v>-17.585999999999999</c:v>
                </c:pt>
                <c:pt idx="663">
                  <c:v>-17.396000000000001</c:v>
                </c:pt>
                <c:pt idx="664">
                  <c:v>-17.206</c:v>
                </c:pt>
                <c:pt idx="665">
                  <c:v>-17.015000000000001</c:v>
                </c:pt>
                <c:pt idx="666">
                  <c:v>-16.823</c:v>
                </c:pt>
                <c:pt idx="667">
                  <c:v>-16.631</c:v>
                </c:pt>
                <c:pt idx="668">
                  <c:v>-16.437999999999999</c:v>
                </c:pt>
                <c:pt idx="669">
                  <c:v>-16.244</c:v>
                </c:pt>
                <c:pt idx="670">
                  <c:v>-16.05</c:v>
                </c:pt>
                <c:pt idx="671">
                  <c:v>-15.855</c:v>
                </c:pt>
                <c:pt idx="672">
                  <c:v>-15.66</c:v>
                </c:pt>
                <c:pt idx="673">
                  <c:v>-15.464</c:v>
                </c:pt>
                <c:pt idx="674">
                  <c:v>-15.268000000000001</c:v>
                </c:pt>
                <c:pt idx="675">
                  <c:v>-15.071</c:v>
                </c:pt>
                <c:pt idx="676">
                  <c:v>-14.874000000000001</c:v>
                </c:pt>
                <c:pt idx="677">
                  <c:v>-14.676</c:v>
                </c:pt>
                <c:pt idx="678">
                  <c:v>-14.477</c:v>
                </c:pt>
                <c:pt idx="679">
                  <c:v>-14.278</c:v>
                </c:pt>
                <c:pt idx="680">
                  <c:v>-14.077999999999999</c:v>
                </c:pt>
                <c:pt idx="681">
                  <c:v>-13.878</c:v>
                </c:pt>
                <c:pt idx="682">
                  <c:v>-13.678000000000001</c:v>
                </c:pt>
                <c:pt idx="683">
                  <c:v>-13.477</c:v>
                </c:pt>
                <c:pt idx="684">
                  <c:v>-13.275</c:v>
                </c:pt>
                <c:pt idx="685">
                  <c:v>-13.073</c:v>
                </c:pt>
                <c:pt idx="686">
                  <c:v>-12.871</c:v>
                </c:pt>
                <c:pt idx="687">
                  <c:v>-12.667999999999999</c:v>
                </c:pt>
                <c:pt idx="688">
                  <c:v>-12.464</c:v>
                </c:pt>
                <c:pt idx="689">
                  <c:v>-12.26</c:v>
                </c:pt>
                <c:pt idx="690">
                  <c:v>-12.055999999999999</c:v>
                </c:pt>
                <c:pt idx="691">
                  <c:v>-11.851000000000001</c:v>
                </c:pt>
                <c:pt idx="692">
                  <c:v>-11.646000000000001</c:v>
                </c:pt>
                <c:pt idx="693">
                  <c:v>-11.441000000000001</c:v>
                </c:pt>
                <c:pt idx="694">
                  <c:v>-11.234999999999999</c:v>
                </c:pt>
                <c:pt idx="695">
                  <c:v>-11.028</c:v>
                </c:pt>
                <c:pt idx="696">
                  <c:v>-10.821</c:v>
                </c:pt>
                <c:pt idx="697">
                  <c:v>-10.614000000000001</c:v>
                </c:pt>
                <c:pt idx="698">
                  <c:v>-10.407</c:v>
                </c:pt>
                <c:pt idx="699">
                  <c:v>-10.199</c:v>
                </c:pt>
                <c:pt idx="700">
                  <c:v>-9.99</c:v>
                </c:pt>
                <c:pt idx="701">
                  <c:v>-9.782</c:v>
                </c:pt>
                <c:pt idx="702">
                  <c:v>-9.5730000000000004</c:v>
                </c:pt>
                <c:pt idx="703">
                  <c:v>-9.3629999999999995</c:v>
                </c:pt>
                <c:pt idx="704">
                  <c:v>-9.1539999999999999</c:v>
                </c:pt>
                <c:pt idx="705">
                  <c:v>-8.9440000000000008</c:v>
                </c:pt>
                <c:pt idx="706">
                  <c:v>-8.7330000000000005</c:v>
                </c:pt>
                <c:pt idx="707">
                  <c:v>-8.5229999999999997</c:v>
                </c:pt>
                <c:pt idx="708">
                  <c:v>-8.3119999999999994</c:v>
                </c:pt>
                <c:pt idx="709">
                  <c:v>-8.1</c:v>
                </c:pt>
                <c:pt idx="710">
                  <c:v>-7.8890000000000002</c:v>
                </c:pt>
                <c:pt idx="711">
                  <c:v>-7.6769999999999996</c:v>
                </c:pt>
                <c:pt idx="712">
                  <c:v>-7.4649999999999999</c:v>
                </c:pt>
                <c:pt idx="713">
                  <c:v>-7.2530000000000001</c:v>
                </c:pt>
                <c:pt idx="714">
                  <c:v>-7.04</c:v>
                </c:pt>
                <c:pt idx="715">
                  <c:v>-6.827</c:v>
                </c:pt>
                <c:pt idx="716">
                  <c:v>-6.6139999999999999</c:v>
                </c:pt>
                <c:pt idx="717">
                  <c:v>-6.4009999999999998</c:v>
                </c:pt>
                <c:pt idx="718">
                  <c:v>-6.1870000000000003</c:v>
                </c:pt>
                <c:pt idx="719">
                  <c:v>-5.9729999999999999</c:v>
                </c:pt>
                <c:pt idx="720">
                  <c:v>-5.7590000000000003</c:v>
                </c:pt>
                <c:pt idx="721">
                  <c:v>-5.5449999999999999</c:v>
                </c:pt>
                <c:pt idx="722">
                  <c:v>-5.33</c:v>
                </c:pt>
                <c:pt idx="723">
                  <c:v>-5.1159999999999997</c:v>
                </c:pt>
                <c:pt idx="724">
                  <c:v>-4.9009999999999998</c:v>
                </c:pt>
                <c:pt idx="725">
                  <c:v>-4.6859999999999999</c:v>
                </c:pt>
                <c:pt idx="726">
                  <c:v>-4.4710000000000001</c:v>
                </c:pt>
                <c:pt idx="727">
                  <c:v>-4.2560000000000002</c:v>
                </c:pt>
                <c:pt idx="728">
                  <c:v>-4.04</c:v>
                </c:pt>
                <c:pt idx="729">
                  <c:v>-3.8239999999999998</c:v>
                </c:pt>
                <c:pt idx="730">
                  <c:v>-3.609</c:v>
                </c:pt>
                <c:pt idx="731">
                  <c:v>-3.3929999999999998</c:v>
                </c:pt>
                <c:pt idx="732">
                  <c:v>-3.177</c:v>
                </c:pt>
                <c:pt idx="733">
                  <c:v>-2.9609999999999999</c:v>
                </c:pt>
                <c:pt idx="734">
                  <c:v>-2.7450000000000001</c:v>
                </c:pt>
                <c:pt idx="735">
                  <c:v>-2.528</c:v>
                </c:pt>
                <c:pt idx="736">
                  <c:v>-2.3119999999999998</c:v>
                </c:pt>
                <c:pt idx="737">
                  <c:v>-2.0950000000000002</c:v>
                </c:pt>
                <c:pt idx="738">
                  <c:v>-1.879</c:v>
                </c:pt>
                <c:pt idx="739">
                  <c:v>-1.6619999999999999</c:v>
                </c:pt>
                <c:pt idx="740">
                  <c:v>-1.4450000000000001</c:v>
                </c:pt>
                <c:pt idx="741">
                  <c:v>-1.2290000000000001</c:v>
                </c:pt>
                <c:pt idx="742">
                  <c:v>-1.012</c:v>
                </c:pt>
                <c:pt idx="743">
                  <c:v>-0.79500000000000004</c:v>
                </c:pt>
                <c:pt idx="744">
                  <c:v>-0.57799999999999996</c:v>
                </c:pt>
                <c:pt idx="745">
                  <c:v>-0.36099999999999999</c:v>
                </c:pt>
                <c:pt idx="746">
                  <c:v>-0.14499999999999999</c:v>
                </c:pt>
                <c:pt idx="747">
                  <c:v>7.1999999999999995E-2</c:v>
                </c:pt>
                <c:pt idx="748">
                  <c:v>0.28899999999999998</c:v>
                </c:pt>
                <c:pt idx="749">
                  <c:v>0.50600000000000001</c:v>
                </c:pt>
                <c:pt idx="750">
                  <c:v>0.72299999999999998</c:v>
                </c:pt>
                <c:pt idx="751">
                  <c:v>0.94</c:v>
                </c:pt>
                <c:pt idx="752">
                  <c:v>1.157</c:v>
                </c:pt>
                <c:pt idx="753">
                  <c:v>1.373</c:v>
                </c:pt>
                <c:pt idx="754">
                  <c:v>1.59</c:v>
                </c:pt>
                <c:pt idx="755">
                  <c:v>1.8069999999999999</c:v>
                </c:pt>
                <c:pt idx="756">
                  <c:v>2.0230000000000001</c:v>
                </c:pt>
                <c:pt idx="757">
                  <c:v>2.2400000000000002</c:v>
                </c:pt>
                <c:pt idx="758">
                  <c:v>2.456</c:v>
                </c:pt>
                <c:pt idx="759">
                  <c:v>2.6720000000000002</c:v>
                </c:pt>
                <c:pt idx="760">
                  <c:v>2.8889999999999998</c:v>
                </c:pt>
                <c:pt idx="761">
                  <c:v>3.105</c:v>
                </c:pt>
                <c:pt idx="762">
                  <c:v>3.3210000000000002</c:v>
                </c:pt>
                <c:pt idx="763">
                  <c:v>3.5369999999999999</c:v>
                </c:pt>
                <c:pt idx="764">
                  <c:v>3.7530000000000001</c:v>
                </c:pt>
                <c:pt idx="765">
                  <c:v>3.968</c:v>
                </c:pt>
                <c:pt idx="766">
                  <c:v>4.1840000000000002</c:v>
                </c:pt>
                <c:pt idx="767">
                  <c:v>4.399</c:v>
                </c:pt>
                <c:pt idx="768">
                  <c:v>4.6139999999999999</c:v>
                </c:pt>
                <c:pt idx="769">
                  <c:v>4.8289999999999997</c:v>
                </c:pt>
                <c:pt idx="770">
                  <c:v>5.0439999999999996</c:v>
                </c:pt>
                <c:pt idx="771">
                  <c:v>5.2590000000000003</c:v>
                </c:pt>
                <c:pt idx="772">
                  <c:v>5.4729999999999999</c:v>
                </c:pt>
                <c:pt idx="773">
                  <c:v>5.6879999999999997</c:v>
                </c:pt>
                <c:pt idx="774">
                  <c:v>5.9020000000000001</c:v>
                </c:pt>
                <c:pt idx="775">
                  <c:v>6.1159999999999997</c:v>
                </c:pt>
                <c:pt idx="776">
                  <c:v>6.3289999999999997</c:v>
                </c:pt>
                <c:pt idx="777">
                  <c:v>6.5430000000000001</c:v>
                </c:pt>
                <c:pt idx="778">
                  <c:v>6.7560000000000002</c:v>
                </c:pt>
                <c:pt idx="779">
                  <c:v>6.9690000000000003</c:v>
                </c:pt>
                <c:pt idx="780">
                  <c:v>7.1820000000000004</c:v>
                </c:pt>
                <c:pt idx="781">
                  <c:v>7.3940000000000001</c:v>
                </c:pt>
                <c:pt idx="782">
                  <c:v>7.6059999999999999</c:v>
                </c:pt>
                <c:pt idx="783">
                  <c:v>7.8179999999999996</c:v>
                </c:pt>
                <c:pt idx="784">
                  <c:v>8.0299999999999994</c:v>
                </c:pt>
                <c:pt idx="785">
                  <c:v>8.2409999999999997</c:v>
                </c:pt>
                <c:pt idx="786">
                  <c:v>8.452</c:v>
                </c:pt>
                <c:pt idx="787">
                  <c:v>8.6630000000000003</c:v>
                </c:pt>
                <c:pt idx="788">
                  <c:v>8.8740000000000006</c:v>
                </c:pt>
                <c:pt idx="789">
                  <c:v>9.0839999999999996</c:v>
                </c:pt>
                <c:pt idx="790">
                  <c:v>9.2929999999999993</c:v>
                </c:pt>
                <c:pt idx="791">
                  <c:v>9.5030000000000001</c:v>
                </c:pt>
                <c:pt idx="792">
                  <c:v>9.7119999999999997</c:v>
                </c:pt>
                <c:pt idx="793">
                  <c:v>9.9209999999999994</c:v>
                </c:pt>
                <c:pt idx="794">
                  <c:v>10.129</c:v>
                </c:pt>
                <c:pt idx="795">
                  <c:v>10.337</c:v>
                </c:pt>
                <c:pt idx="796">
                  <c:v>10.545</c:v>
                </c:pt>
                <c:pt idx="797">
                  <c:v>10.752000000000001</c:v>
                </c:pt>
                <c:pt idx="798">
                  <c:v>10.959</c:v>
                </c:pt>
                <c:pt idx="799">
                  <c:v>11.166</c:v>
                </c:pt>
                <c:pt idx="800">
                  <c:v>11.372</c:v>
                </c:pt>
                <c:pt idx="801">
                  <c:v>11.577999999999999</c:v>
                </c:pt>
                <c:pt idx="802">
                  <c:v>11.782999999999999</c:v>
                </c:pt>
                <c:pt idx="803">
                  <c:v>11.988</c:v>
                </c:pt>
                <c:pt idx="804">
                  <c:v>12.192</c:v>
                </c:pt>
                <c:pt idx="805">
                  <c:v>12.396000000000001</c:v>
                </c:pt>
                <c:pt idx="806">
                  <c:v>12.6</c:v>
                </c:pt>
                <c:pt idx="807">
                  <c:v>12.803000000000001</c:v>
                </c:pt>
                <c:pt idx="808">
                  <c:v>13.006</c:v>
                </c:pt>
                <c:pt idx="809">
                  <c:v>13.208</c:v>
                </c:pt>
                <c:pt idx="810">
                  <c:v>13.41</c:v>
                </c:pt>
                <c:pt idx="811">
                  <c:v>13.611000000000001</c:v>
                </c:pt>
                <c:pt idx="812">
                  <c:v>13.811999999999999</c:v>
                </c:pt>
                <c:pt idx="813">
                  <c:v>14.012</c:v>
                </c:pt>
                <c:pt idx="814">
                  <c:v>14.212</c:v>
                </c:pt>
                <c:pt idx="815">
                  <c:v>14.411</c:v>
                </c:pt>
                <c:pt idx="816">
                  <c:v>14.61</c:v>
                </c:pt>
                <c:pt idx="817">
                  <c:v>14.808</c:v>
                </c:pt>
                <c:pt idx="818">
                  <c:v>15.005000000000001</c:v>
                </c:pt>
                <c:pt idx="819">
                  <c:v>15.202</c:v>
                </c:pt>
                <c:pt idx="820">
                  <c:v>15.398999999999999</c:v>
                </c:pt>
                <c:pt idx="821">
                  <c:v>15.595000000000001</c:v>
                </c:pt>
                <c:pt idx="822">
                  <c:v>15.79</c:v>
                </c:pt>
                <c:pt idx="823">
                  <c:v>15.984999999999999</c:v>
                </c:pt>
                <c:pt idx="824">
                  <c:v>16.18</c:v>
                </c:pt>
                <c:pt idx="825">
                  <c:v>16.373000000000001</c:v>
                </c:pt>
                <c:pt idx="826">
                  <c:v>16.565999999999999</c:v>
                </c:pt>
                <c:pt idx="827">
                  <c:v>16.759</c:v>
                </c:pt>
                <c:pt idx="828">
                  <c:v>16.951000000000001</c:v>
                </c:pt>
                <c:pt idx="829">
                  <c:v>17.141999999999999</c:v>
                </c:pt>
                <c:pt idx="830">
                  <c:v>17.332999999999998</c:v>
                </c:pt>
                <c:pt idx="831">
                  <c:v>17.523</c:v>
                </c:pt>
                <c:pt idx="832">
                  <c:v>17.712</c:v>
                </c:pt>
                <c:pt idx="833">
                  <c:v>17.901</c:v>
                </c:pt>
                <c:pt idx="834">
                  <c:v>18.088999999999999</c:v>
                </c:pt>
                <c:pt idx="835">
                  <c:v>18.276</c:v>
                </c:pt>
                <c:pt idx="836">
                  <c:v>18.463000000000001</c:v>
                </c:pt>
                <c:pt idx="837">
                  <c:v>18.649000000000001</c:v>
                </c:pt>
                <c:pt idx="838">
                  <c:v>18.835000000000001</c:v>
                </c:pt>
                <c:pt idx="839">
                  <c:v>19.02</c:v>
                </c:pt>
                <c:pt idx="840">
                  <c:v>19.204000000000001</c:v>
                </c:pt>
                <c:pt idx="841">
                  <c:v>19.387</c:v>
                </c:pt>
                <c:pt idx="842">
                  <c:v>19.57</c:v>
                </c:pt>
                <c:pt idx="843">
                  <c:v>19.751999999999999</c:v>
                </c:pt>
                <c:pt idx="844">
                  <c:v>19.933</c:v>
                </c:pt>
                <c:pt idx="845">
                  <c:v>20.113</c:v>
                </c:pt>
                <c:pt idx="846">
                  <c:v>20.292999999999999</c:v>
                </c:pt>
                <c:pt idx="847">
                  <c:v>20.472000000000001</c:v>
                </c:pt>
                <c:pt idx="848">
                  <c:v>20.65</c:v>
                </c:pt>
                <c:pt idx="849">
                  <c:v>20.827999999999999</c:v>
                </c:pt>
                <c:pt idx="850">
                  <c:v>21.004999999999999</c:v>
                </c:pt>
                <c:pt idx="851">
                  <c:v>21.18</c:v>
                </c:pt>
                <c:pt idx="852">
                  <c:v>21.356000000000002</c:v>
                </c:pt>
                <c:pt idx="853">
                  <c:v>21.53</c:v>
                </c:pt>
                <c:pt idx="854">
                  <c:v>21.704000000000001</c:v>
                </c:pt>
                <c:pt idx="855">
                  <c:v>21.876999999999999</c:v>
                </c:pt>
                <c:pt idx="856">
                  <c:v>22.048999999999999</c:v>
                </c:pt>
                <c:pt idx="857">
                  <c:v>22.22</c:v>
                </c:pt>
                <c:pt idx="858">
                  <c:v>22.39</c:v>
                </c:pt>
                <c:pt idx="859">
                  <c:v>22.56</c:v>
                </c:pt>
                <c:pt idx="860">
                  <c:v>22.728999999999999</c:v>
                </c:pt>
                <c:pt idx="861">
                  <c:v>22.896000000000001</c:v>
                </c:pt>
                <c:pt idx="862">
                  <c:v>23.064</c:v>
                </c:pt>
                <c:pt idx="863">
                  <c:v>23.23</c:v>
                </c:pt>
                <c:pt idx="864">
                  <c:v>23.395</c:v>
                </c:pt>
                <c:pt idx="865">
                  <c:v>23.56</c:v>
                </c:pt>
                <c:pt idx="866">
                  <c:v>23.722999999999999</c:v>
                </c:pt>
                <c:pt idx="867">
                  <c:v>23.885999999999999</c:v>
                </c:pt>
                <c:pt idx="868">
                  <c:v>24.047999999999998</c:v>
                </c:pt>
                <c:pt idx="869">
                  <c:v>24.209</c:v>
                </c:pt>
                <c:pt idx="870">
                  <c:v>24.369</c:v>
                </c:pt>
                <c:pt idx="871">
                  <c:v>24.527999999999999</c:v>
                </c:pt>
                <c:pt idx="872">
                  <c:v>24.686</c:v>
                </c:pt>
                <c:pt idx="873">
                  <c:v>24.844000000000001</c:v>
                </c:pt>
                <c:pt idx="874">
                  <c:v>25</c:v>
                </c:pt>
                <c:pt idx="875">
                  <c:v>25.155999999999999</c:v>
                </c:pt>
                <c:pt idx="876">
                  <c:v>25.31</c:v>
                </c:pt>
                <c:pt idx="877">
                  <c:v>25.463999999999999</c:v>
                </c:pt>
                <c:pt idx="878">
                  <c:v>25.616</c:v>
                </c:pt>
                <c:pt idx="879">
                  <c:v>25.768000000000001</c:v>
                </c:pt>
                <c:pt idx="880">
                  <c:v>25.919</c:v>
                </c:pt>
                <c:pt idx="881">
                  <c:v>26.068999999999999</c:v>
                </c:pt>
                <c:pt idx="882">
                  <c:v>26.216999999999999</c:v>
                </c:pt>
                <c:pt idx="883">
                  <c:v>26.364999999999998</c:v>
                </c:pt>
                <c:pt idx="884">
                  <c:v>26.512</c:v>
                </c:pt>
                <c:pt idx="885">
                  <c:v>26.658000000000001</c:v>
                </c:pt>
                <c:pt idx="886">
                  <c:v>26.803000000000001</c:v>
                </c:pt>
                <c:pt idx="887">
                  <c:v>26.946999999999999</c:v>
                </c:pt>
                <c:pt idx="888">
                  <c:v>27.09</c:v>
                </c:pt>
                <c:pt idx="889">
                  <c:v>27.231000000000002</c:v>
                </c:pt>
                <c:pt idx="890">
                  <c:v>27.372</c:v>
                </c:pt>
                <c:pt idx="891">
                  <c:v>27.512</c:v>
                </c:pt>
                <c:pt idx="892">
                  <c:v>27.651</c:v>
                </c:pt>
                <c:pt idx="893">
                  <c:v>27.788</c:v>
                </c:pt>
                <c:pt idx="894">
                  <c:v>27.925000000000001</c:v>
                </c:pt>
                <c:pt idx="895">
                  <c:v>28.061</c:v>
                </c:pt>
                <c:pt idx="896">
                  <c:v>28.195</c:v>
                </c:pt>
                <c:pt idx="897">
                  <c:v>28.329000000000001</c:v>
                </c:pt>
                <c:pt idx="898">
                  <c:v>28.460999999999999</c:v>
                </c:pt>
                <c:pt idx="899">
                  <c:v>28.591999999999999</c:v>
                </c:pt>
                <c:pt idx="900">
                  <c:v>28.722999999999999</c:v>
                </c:pt>
                <c:pt idx="901">
                  <c:v>28.852</c:v>
                </c:pt>
                <c:pt idx="902">
                  <c:v>28.98</c:v>
                </c:pt>
                <c:pt idx="903">
                  <c:v>29.106999999999999</c:v>
                </c:pt>
                <c:pt idx="904">
                  <c:v>29.233000000000001</c:v>
                </c:pt>
                <c:pt idx="905">
                  <c:v>29.356999999999999</c:v>
                </c:pt>
                <c:pt idx="906">
                  <c:v>29.481000000000002</c:v>
                </c:pt>
                <c:pt idx="907">
                  <c:v>29.603000000000002</c:v>
                </c:pt>
                <c:pt idx="908">
                  <c:v>29.725000000000001</c:v>
                </c:pt>
                <c:pt idx="909">
                  <c:v>29.844999999999999</c:v>
                </c:pt>
                <c:pt idx="910">
                  <c:v>29.963999999999999</c:v>
                </c:pt>
                <c:pt idx="911">
                  <c:v>30.082000000000001</c:v>
                </c:pt>
                <c:pt idx="912">
                  <c:v>30.199000000000002</c:v>
                </c:pt>
                <c:pt idx="913">
                  <c:v>30.314</c:v>
                </c:pt>
                <c:pt idx="914">
                  <c:v>30.428999999999998</c:v>
                </c:pt>
                <c:pt idx="915">
                  <c:v>30.542000000000002</c:v>
                </c:pt>
                <c:pt idx="916">
                  <c:v>30.654</c:v>
                </c:pt>
                <c:pt idx="917">
                  <c:v>30.765000000000001</c:v>
                </c:pt>
                <c:pt idx="918">
                  <c:v>30.875</c:v>
                </c:pt>
                <c:pt idx="919">
                  <c:v>30.983000000000001</c:v>
                </c:pt>
                <c:pt idx="920">
                  <c:v>31.091000000000001</c:v>
                </c:pt>
                <c:pt idx="921">
                  <c:v>31.196999999999999</c:v>
                </c:pt>
                <c:pt idx="922">
                  <c:v>31.302</c:v>
                </c:pt>
                <c:pt idx="923">
                  <c:v>31.405000000000001</c:v>
                </c:pt>
                <c:pt idx="924">
                  <c:v>31.507999999999999</c:v>
                </c:pt>
                <c:pt idx="925">
                  <c:v>31.609000000000002</c:v>
                </c:pt>
                <c:pt idx="926">
                  <c:v>31.709</c:v>
                </c:pt>
                <c:pt idx="927">
                  <c:v>31.808</c:v>
                </c:pt>
                <c:pt idx="928">
                  <c:v>31.905000000000001</c:v>
                </c:pt>
                <c:pt idx="929">
                  <c:v>32.002000000000002</c:v>
                </c:pt>
                <c:pt idx="930">
                  <c:v>32.097000000000001</c:v>
                </c:pt>
                <c:pt idx="931">
                  <c:v>32.191000000000003</c:v>
                </c:pt>
                <c:pt idx="932">
                  <c:v>32.283000000000001</c:v>
                </c:pt>
                <c:pt idx="933">
                  <c:v>32.374000000000002</c:v>
                </c:pt>
                <c:pt idx="934">
                  <c:v>32.463999999999999</c:v>
                </c:pt>
                <c:pt idx="935">
                  <c:v>32.552999999999997</c:v>
                </c:pt>
                <c:pt idx="936">
                  <c:v>32.64</c:v>
                </c:pt>
                <c:pt idx="937">
                  <c:v>32.726999999999997</c:v>
                </c:pt>
                <c:pt idx="938">
                  <c:v>32.811</c:v>
                </c:pt>
                <c:pt idx="939">
                  <c:v>32.895000000000003</c:v>
                </c:pt>
                <c:pt idx="940">
                  <c:v>32.976999999999997</c:v>
                </c:pt>
                <c:pt idx="941">
                  <c:v>33.058</c:v>
                </c:pt>
                <c:pt idx="942">
                  <c:v>33.137999999999998</c:v>
                </c:pt>
                <c:pt idx="943">
                  <c:v>33.216000000000001</c:v>
                </c:pt>
                <c:pt idx="944">
                  <c:v>33.292999999999999</c:v>
                </c:pt>
                <c:pt idx="945">
                  <c:v>33.369</c:v>
                </c:pt>
                <c:pt idx="946">
                  <c:v>33.442999999999998</c:v>
                </c:pt>
                <c:pt idx="947">
                  <c:v>33.515999999999998</c:v>
                </c:pt>
                <c:pt idx="948">
                  <c:v>33.588000000000001</c:v>
                </c:pt>
                <c:pt idx="949">
                  <c:v>33.658000000000001</c:v>
                </c:pt>
                <c:pt idx="950">
                  <c:v>33.726999999999997</c:v>
                </c:pt>
                <c:pt idx="951">
                  <c:v>33.793999999999997</c:v>
                </c:pt>
                <c:pt idx="952">
                  <c:v>33.860999999999997</c:v>
                </c:pt>
                <c:pt idx="953">
                  <c:v>33.924999999999997</c:v>
                </c:pt>
                <c:pt idx="954">
                  <c:v>33.988999999999997</c:v>
                </c:pt>
                <c:pt idx="955">
                  <c:v>34.051000000000002</c:v>
                </c:pt>
                <c:pt idx="956">
                  <c:v>34.112000000000002</c:v>
                </c:pt>
                <c:pt idx="957">
                  <c:v>34.170999999999999</c:v>
                </c:pt>
                <c:pt idx="958">
                  <c:v>34.228999999999999</c:v>
                </c:pt>
                <c:pt idx="959">
                  <c:v>34.284999999999997</c:v>
                </c:pt>
                <c:pt idx="960">
                  <c:v>34.340000000000003</c:v>
                </c:pt>
                <c:pt idx="961">
                  <c:v>34.393999999999998</c:v>
                </c:pt>
                <c:pt idx="962">
                  <c:v>34.445999999999998</c:v>
                </c:pt>
                <c:pt idx="963">
                  <c:v>34.497</c:v>
                </c:pt>
                <c:pt idx="964">
                  <c:v>34.546999999999997</c:v>
                </c:pt>
                <c:pt idx="965">
                  <c:v>34.594999999999999</c:v>
                </c:pt>
                <c:pt idx="966">
                  <c:v>34.642000000000003</c:v>
                </c:pt>
                <c:pt idx="967">
                  <c:v>34.686999999999998</c:v>
                </c:pt>
                <c:pt idx="968">
                  <c:v>34.729999999999997</c:v>
                </c:pt>
                <c:pt idx="969">
                  <c:v>34.773000000000003</c:v>
                </c:pt>
                <c:pt idx="970">
                  <c:v>34.814</c:v>
                </c:pt>
                <c:pt idx="971">
                  <c:v>34.853000000000002</c:v>
                </c:pt>
                <c:pt idx="972">
                  <c:v>34.890999999999998</c:v>
                </c:pt>
                <c:pt idx="973">
                  <c:v>34.927999999999997</c:v>
                </c:pt>
                <c:pt idx="974">
                  <c:v>34.963000000000001</c:v>
                </c:pt>
                <c:pt idx="975">
                  <c:v>34.996000000000002</c:v>
                </c:pt>
                <c:pt idx="976">
                  <c:v>35.027999999999999</c:v>
                </c:pt>
                <c:pt idx="977">
                  <c:v>35.058999999999997</c:v>
                </c:pt>
                <c:pt idx="978">
                  <c:v>35.088000000000001</c:v>
                </c:pt>
                <c:pt idx="979">
                  <c:v>35.116</c:v>
                </c:pt>
                <c:pt idx="980">
                  <c:v>35.142000000000003</c:v>
                </c:pt>
                <c:pt idx="981">
                  <c:v>35.167000000000002</c:v>
                </c:pt>
                <c:pt idx="982">
                  <c:v>35.19</c:v>
                </c:pt>
                <c:pt idx="983">
                  <c:v>35.210999999999999</c:v>
                </c:pt>
                <c:pt idx="984">
                  <c:v>35.231999999999999</c:v>
                </c:pt>
                <c:pt idx="985">
                  <c:v>35.25</c:v>
                </c:pt>
                <c:pt idx="986">
                  <c:v>35.267000000000003</c:v>
                </c:pt>
                <c:pt idx="987">
                  <c:v>35.283000000000001</c:v>
                </c:pt>
                <c:pt idx="988">
                  <c:v>35.296999999999997</c:v>
                </c:pt>
                <c:pt idx="989">
                  <c:v>35.31</c:v>
                </c:pt>
                <c:pt idx="990">
                  <c:v>35.320999999999998</c:v>
                </c:pt>
                <c:pt idx="991">
                  <c:v>35.33</c:v>
                </c:pt>
                <c:pt idx="992">
                  <c:v>35.338000000000001</c:v>
                </c:pt>
                <c:pt idx="993">
                  <c:v>35.344999999999999</c:v>
                </c:pt>
                <c:pt idx="994">
                  <c:v>35.35</c:v>
                </c:pt>
                <c:pt idx="995">
                  <c:v>35.353000000000002</c:v>
                </c:pt>
                <c:pt idx="996">
                  <c:v>35.354999999999997</c:v>
                </c:pt>
                <c:pt idx="997">
                  <c:v>35.354999999999997</c:v>
                </c:pt>
                <c:pt idx="998">
                  <c:v>35.353999999999999</c:v>
                </c:pt>
                <c:pt idx="999">
                  <c:v>35.350999999999999</c:v>
                </c:pt>
                <c:pt idx="1000">
                  <c:v>35.347000000000001</c:v>
                </c:pt>
                <c:pt idx="1001">
                  <c:v>35.341000000000001</c:v>
                </c:pt>
                <c:pt idx="1002">
                  <c:v>35.332999999999998</c:v>
                </c:pt>
                <c:pt idx="1003">
                  <c:v>35.323999999999998</c:v>
                </c:pt>
                <c:pt idx="1004">
                  <c:v>35.313000000000002</c:v>
                </c:pt>
                <c:pt idx="1005">
                  <c:v>35.301000000000002</c:v>
                </c:pt>
                <c:pt idx="1006">
                  <c:v>35.286999999999999</c:v>
                </c:pt>
                <c:pt idx="1007">
                  <c:v>35.271000000000001</c:v>
                </c:pt>
                <c:pt idx="1008">
                  <c:v>35.253999999999998</c:v>
                </c:pt>
                <c:pt idx="1009">
                  <c:v>35.235999999999997</c:v>
                </c:pt>
                <c:pt idx="1010">
                  <c:v>35.215000000000003</c:v>
                </c:pt>
                <c:pt idx="1011">
                  <c:v>35.192999999999998</c:v>
                </c:pt>
                <c:pt idx="1012">
                  <c:v>35.17</c:v>
                </c:pt>
                <c:pt idx="1013">
                  <c:v>35.145000000000003</c:v>
                </c:pt>
                <c:pt idx="1014">
                  <c:v>35.118000000000002</c:v>
                </c:pt>
                <c:pt idx="1015">
                  <c:v>35.090000000000003</c:v>
                </c:pt>
                <c:pt idx="1016">
                  <c:v>35.06</c:v>
                </c:pt>
                <c:pt idx="1017">
                  <c:v>35.027999999999999</c:v>
                </c:pt>
                <c:pt idx="1018">
                  <c:v>34.994999999999997</c:v>
                </c:pt>
                <c:pt idx="1019">
                  <c:v>34.96</c:v>
                </c:pt>
                <c:pt idx="1020">
                  <c:v>34.923000000000002</c:v>
                </c:pt>
                <c:pt idx="1021">
                  <c:v>34.884999999999998</c:v>
                </c:pt>
                <c:pt idx="1022">
                  <c:v>34.844999999999999</c:v>
                </c:pt>
                <c:pt idx="1023">
                  <c:v>34.804000000000002</c:v>
                </c:pt>
                <c:pt idx="1024">
                  <c:v>34.761000000000003</c:v>
                </c:pt>
                <c:pt idx="1025">
                  <c:v>34.716000000000001</c:v>
                </c:pt>
                <c:pt idx="1026">
                  <c:v>34.67</c:v>
                </c:pt>
                <c:pt idx="1027">
                  <c:v>34.621000000000002</c:v>
                </c:pt>
                <c:pt idx="1028">
                  <c:v>34.572000000000003</c:v>
                </c:pt>
                <c:pt idx="1029">
                  <c:v>34.520000000000003</c:v>
                </c:pt>
                <c:pt idx="1030">
                  <c:v>34.466999999999999</c:v>
                </c:pt>
                <c:pt idx="1031">
                  <c:v>34.411999999999999</c:v>
                </c:pt>
                <c:pt idx="1032">
                  <c:v>34.356000000000002</c:v>
                </c:pt>
                <c:pt idx="1033">
                  <c:v>34.298000000000002</c:v>
                </c:pt>
                <c:pt idx="1034">
                  <c:v>34.238</c:v>
                </c:pt>
                <c:pt idx="1035">
                  <c:v>34.177</c:v>
                </c:pt>
                <c:pt idx="1036">
                  <c:v>34.113</c:v>
                </c:pt>
                <c:pt idx="1037">
                  <c:v>34.048000000000002</c:v>
                </c:pt>
                <c:pt idx="1038">
                  <c:v>33.981999999999999</c:v>
                </c:pt>
                <c:pt idx="1039">
                  <c:v>33.914000000000001</c:v>
                </c:pt>
                <c:pt idx="1040">
                  <c:v>33.844000000000001</c:v>
                </c:pt>
                <c:pt idx="1041">
                  <c:v>33.771999999999998</c:v>
                </c:pt>
                <c:pt idx="1042">
                  <c:v>33.698999999999998</c:v>
                </c:pt>
                <c:pt idx="1043">
                  <c:v>33.622999999999998</c:v>
                </c:pt>
                <c:pt idx="1044">
                  <c:v>33.546999999999997</c:v>
                </c:pt>
                <c:pt idx="1045">
                  <c:v>33.468000000000004</c:v>
                </c:pt>
                <c:pt idx="1046">
                  <c:v>33.387999999999998</c:v>
                </c:pt>
                <c:pt idx="1047">
                  <c:v>33.305999999999997</c:v>
                </c:pt>
                <c:pt idx="1048">
                  <c:v>33.222000000000001</c:v>
                </c:pt>
                <c:pt idx="1049">
                  <c:v>33.137</c:v>
                </c:pt>
                <c:pt idx="1050">
                  <c:v>33.048999999999999</c:v>
                </c:pt>
                <c:pt idx="1051">
                  <c:v>32.960999999999999</c:v>
                </c:pt>
                <c:pt idx="1052">
                  <c:v>32.869999999999997</c:v>
                </c:pt>
                <c:pt idx="1053">
                  <c:v>32.777999999999999</c:v>
                </c:pt>
                <c:pt idx="1054">
                  <c:v>32.683</c:v>
                </c:pt>
                <c:pt idx="1055">
                  <c:v>32.587000000000003</c:v>
                </c:pt>
                <c:pt idx="1056">
                  <c:v>32.49</c:v>
                </c:pt>
                <c:pt idx="1057">
                  <c:v>32.39</c:v>
                </c:pt>
                <c:pt idx="1058">
                  <c:v>32.289000000000001</c:v>
                </c:pt>
                <c:pt idx="1059">
                  <c:v>32.186</c:v>
                </c:pt>
                <c:pt idx="1060">
                  <c:v>32.082000000000001</c:v>
                </c:pt>
                <c:pt idx="1061">
                  <c:v>31.975000000000001</c:v>
                </c:pt>
                <c:pt idx="1062">
                  <c:v>31.867000000000001</c:v>
                </c:pt>
                <c:pt idx="1063">
                  <c:v>31.757000000000001</c:v>
                </c:pt>
                <c:pt idx="1064">
                  <c:v>31.645</c:v>
                </c:pt>
                <c:pt idx="1065">
                  <c:v>31.532</c:v>
                </c:pt>
                <c:pt idx="1066">
                  <c:v>31.417000000000002</c:v>
                </c:pt>
                <c:pt idx="1067">
                  <c:v>31.298999999999999</c:v>
                </c:pt>
                <c:pt idx="1068">
                  <c:v>31.181000000000001</c:v>
                </c:pt>
                <c:pt idx="1069">
                  <c:v>31.06</c:v>
                </c:pt>
                <c:pt idx="1070">
                  <c:v>30.937000000000001</c:v>
                </c:pt>
                <c:pt idx="1071">
                  <c:v>30.812999999999999</c:v>
                </c:pt>
                <c:pt idx="1072">
                  <c:v>30.687000000000001</c:v>
                </c:pt>
                <c:pt idx="1073">
                  <c:v>30.559000000000001</c:v>
                </c:pt>
                <c:pt idx="1074">
                  <c:v>30.43</c:v>
                </c:pt>
                <c:pt idx="1075">
                  <c:v>30.297999999999998</c:v>
                </c:pt>
                <c:pt idx="1076">
                  <c:v>30.164999999999999</c:v>
                </c:pt>
                <c:pt idx="1077">
                  <c:v>30.03</c:v>
                </c:pt>
                <c:pt idx="1078">
                  <c:v>29.893000000000001</c:v>
                </c:pt>
                <c:pt idx="1079">
                  <c:v>29.754000000000001</c:v>
                </c:pt>
                <c:pt idx="1080">
                  <c:v>29.614000000000001</c:v>
                </c:pt>
                <c:pt idx="1081">
                  <c:v>29.471</c:v>
                </c:pt>
                <c:pt idx="1082">
                  <c:v>29.327000000000002</c:v>
                </c:pt>
                <c:pt idx="1083">
                  <c:v>29.181000000000001</c:v>
                </c:pt>
                <c:pt idx="1084">
                  <c:v>29.033000000000001</c:v>
                </c:pt>
                <c:pt idx="1085">
                  <c:v>28.884</c:v>
                </c:pt>
                <c:pt idx="1086">
                  <c:v>28.731999999999999</c:v>
                </c:pt>
                <c:pt idx="1087">
                  <c:v>28.579000000000001</c:v>
                </c:pt>
                <c:pt idx="1088">
                  <c:v>28.423999999999999</c:v>
                </c:pt>
                <c:pt idx="1089">
                  <c:v>28.266999999999999</c:v>
                </c:pt>
                <c:pt idx="1090">
                  <c:v>28.108000000000001</c:v>
                </c:pt>
                <c:pt idx="1091">
                  <c:v>27.946999999999999</c:v>
                </c:pt>
                <c:pt idx="1092">
                  <c:v>27.783999999999999</c:v>
                </c:pt>
                <c:pt idx="1093">
                  <c:v>27.62</c:v>
                </c:pt>
                <c:pt idx="1094">
                  <c:v>27.454000000000001</c:v>
                </c:pt>
                <c:pt idx="1095">
                  <c:v>27.286000000000001</c:v>
                </c:pt>
                <c:pt idx="1096">
                  <c:v>27.116</c:v>
                </c:pt>
                <c:pt idx="1097">
                  <c:v>26.943999999999999</c:v>
                </c:pt>
                <c:pt idx="1098">
                  <c:v>26.77</c:v>
                </c:pt>
                <c:pt idx="1099">
                  <c:v>26.594000000000001</c:v>
                </c:pt>
                <c:pt idx="1100">
                  <c:v>26.417000000000002</c:v>
                </c:pt>
                <c:pt idx="1101">
                  <c:v>26.236999999999998</c:v>
                </c:pt>
                <c:pt idx="1102">
                  <c:v>26.056000000000001</c:v>
                </c:pt>
                <c:pt idx="1103">
                  <c:v>25.873000000000001</c:v>
                </c:pt>
                <c:pt idx="1104">
                  <c:v>25.687999999999999</c:v>
                </c:pt>
                <c:pt idx="1105">
                  <c:v>25.501000000000001</c:v>
                </c:pt>
                <c:pt idx="1106">
                  <c:v>25.312000000000001</c:v>
                </c:pt>
                <c:pt idx="1107">
                  <c:v>25.120999999999999</c:v>
                </c:pt>
                <c:pt idx="1108">
                  <c:v>24.928999999999998</c:v>
                </c:pt>
                <c:pt idx="1109">
                  <c:v>24.734000000000002</c:v>
                </c:pt>
                <c:pt idx="1110">
                  <c:v>24.538</c:v>
                </c:pt>
                <c:pt idx="1111">
                  <c:v>24.34</c:v>
                </c:pt>
                <c:pt idx="1112">
                  <c:v>24.138999999999999</c:v>
                </c:pt>
                <c:pt idx="1113">
                  <c:v>23.937000000000001</c:v>
                </c:pt>
                <c:pt idx="1114">
                  <c:v>23.733000000000001</c:v>
                </c:pt>
                <c:pt idx="1115">
                  <c:v>23.527000000000001</c:v>
                </c:pt>
                <c:pt idx="1116">
                  <c:v>23.318999999999999</c:v>
                </c:pt>
                <c:pt idx="1117">
                  <c:v>23.109000000000002</c:v>
                </c:pt>
                <c:pt idx="1118">
                  <c:v>22.898</c:v>
                </c:pt>
                <c:pt idx="1119">
                  <c:v>22.684000000000001</c:v>
                </c:pt>
                <c:pt idx="1120">
                  <c:v>22.468</c:v>
                </c:pt>
                <c:pt idx="1121">
                  <c:v>22.251000000000001</c:v>
                </c:pt>
                <c:pt idx="1122">
                  <c:v>22.030999999999999</c:v>
                </c:pt>
                <c:pt idx="1123">
                  <c:v>21.81</c:v>
                </c:pt>
                <c:pt idx="1124">
                  <c:v>21.585999999999999</c:v>
                </c:pt>
                <c:pt idx="1125">
                  <c:v>21.361000000000001</c:v>
                </c:pt>
                <c:pt idx="1126">
                  <c:v>21.134</c:v>
                </c:pt>
                <c:pt idx="1127">
                  <c:v>20.905000000000001</c:v>
                </c:pt>
                <c:pt idx="1128">
                  <c:v>20.672999999999998</c:v>
                </c:pt>
                <c:pt idx="1129">
                  <c:v>20.440000000000001</c:v>
                </c:pt>
                <c:pt idx="1130">
                  <c:v>20.204999999999998</c:v>
                </c:pt>
                <c:pt idx="1131">
                  <c:v>19.968</c:v>
                </c:pt>
                <c:pt idx="1132">
                  <c:v>19.728999999999999</c:v>
                </c:pt>
                <c:pt idx="1133">
                  <c:v>19.488</c:v>
                </c:pt>
                <c:pt idx="1134">
                  <c:v>19.245000000000001</c:v>
                </c:pt>
                <c:pt idx="1135">
                  <c:v>19</c:v>
                </c:pt>
                <c:pt idx="1136">
                  <c:v>18.753</c:v>
                </c:pt>
                <c:pt idx="1137">
                  <c:v>18.504000000000001</c:v>
                </c:pt>
                <c:pt idx="1138">
                  <c:v>18.253</c:v>
                </c:pt>
                <c:pt idx="1139">
                  <c:v>18</c:v>
                </c:pt>
                <c:pt idx="1140">
                  <c:v>17.745999999999999</c:v>
                </c:pt>
                <c:pt idx="1141">
                  <c:v>17.489000000000001</c:v>
                </c:pt>
                <c:pt idx="1142">
                  <c:v>17.23</c:v>
                </c:pt>
                <c:pt idx="1143">
                  <c:v>16.969000000000001</c:v>
                </c:pt>
                <c:pt idx="1144">
                  <c:v>16.706</c:v>
                </c:pt>
                <c:pt idx="1145">
                  <c:v>16.440999999999999</c:v>
                </c:pt>
                <c:pt idx="1146">
                  <c:v>16.173999999999999</c:v>
                </c:pt>
                <c:pt idx="1147">
                  <c:v>15.906000000000001</c:v>
                </c:pt>
                <c:pt idx="1148">
                  <c:v>15.635</c:v>
                </c:pt>
                <c:pt idx="1149">
                  <c:v>15.362</c:v>
                </c:pt>
                <c:pt idx="1150">
                  <c:v>15.087</c:v>
                </c:pt>
                <c:pt idx="1151">
                  <c:v>14.81</c:v>
                </c:pt>
                <c:pt idx="1152">
                  <c:v>14.531000000000001</c:v>
                </c:pt>
                <c:pt idx="1153">
                  <c:v>14.25</c:v>
                </c:pt>
                <c:pt idx="1154">
                  <c:v>13.967000000000001</c:v>
                </c:pt>
                <c:pt idx="1155">
                  <c:v>13.682</c:v>
                </c:pt>
                <c:pt idx="1156">
                  <c:v>13.395</c:v>
                </c:pt>
                <c:pt idx="1157">
                  <c:v>13.106</c:v>
                </c:pt>
                <c:pt idx="1158">
                  <c:v>12.815</c:v>
                </c:pt>
                <c:pt idx="1159">
                  <c:v>12.522</c:v>
                </c:pt>
                <c:pt idx="1160">
                  <c:v>12.227</c:v>
                </c:pt>
                <c:pt idx="1161">
                  <c:v>11.93</c:v>
                </c:pt>
                <c:pt idx="1162">
                  <c:v>11.63</c:v>
                </c:pt>
                <c:pt idx="1163">
                  <c:v>11.329000000000001</c:v>
                </c:pt>
                <c:pt idx="1164">
                  <c:v>11.026</c:v>
                </c:pt>
                <c:pt idx="1165">
                  <c:v>10.72</c:v>
                </c:pt>
                <c:pt idx="1166">
                  <c:v>10.413</c:v>
                </c:pt>
                <c:pt idx="1167">
                  <c:v>10.103999999999999</c:v>
                </c:pt>
                <c:pt idx="1168">
                  <c:v>9.7919999999999998</c:v>
                </c:pt>
                <c:pt idx="1169">
                  <c:v>9.4789999999999992</c:v>
                </c:pt>
                <c:pt idx="1170">
                  <c:v>9.1630000000000003</c:v>
                </c:pt>
                <c:pt idx="1171">
                  <c:v>8.8460000000000001</c:v>
                </c:pt>
                <c:pt idx="1172">
                  <c:v>8.5259999999999998</c:v>
                </c:pt>
                <c:pt idx="1173">
                  <c:v>8.2040000000000006</c:v>
                </c:pt>
                <c:pt idx="1174">
                  <c:v>7.8810000000000002</c:v>
                </c:pt>
                <c:pt idx="1175">
                  <c:v>7.5549999999999997</c:v>
                </c:pt>
                <c:pt idx="1176">
                  <c:v>7.2270000000000003</c:v>
                </c:pt>
                <c:pt idx="1177">
                  <c:v>6.8970000000000002</c:v>
                </c:pt>
                <c:pt idx="1178">
                  <c:v>6.5650000000000004</c:v>
                </c:pt>
                <c:pt idx="1179">
                  <c:v>6.2309999999999999</c:v>
                </c:pt>
                <c:pt idx="1180">
                  <c:v>5.8949999999999996</c:v>
                </c:pt>
                <c:pt idx="1181">
                  <c:v>5.5579999999999998</c:v>
                </c:pt>
                <c:pt idx="1182">
                  <c:v>5.218</c:v>
                </c:pt>
                <c:pt idx="1183">
                  <c:v>4.875</c:v>
                </c:pt>
                <c:pt idx="1184">
                  <c:v>4.5309999999999997</c:v>
                </c:pt>
                <c:pt idx="1185">
                  <c:v>4.1849999999999996</c:v>
                </c:pt>
                <c:pt idx="1186">
                  <c:v>3.8370000000000002</c:v>
                </c:pt>
                <c:pt idx="1187">
                  <c:v>3.4870000000000001</c:v>
                </c:pt>
                <c:pt idx="1188">
                  <c:v>3.1349999999999998</c:v>
                </c:pt>
                <c:pt idx="1189">
                  <c:v>2.7810000000000001</c:v>
                </c:pt>
                <c:pt idx="1190">
                  <c:v>2.4249999999999998</c:v>
                </c:pt>
                <c:pt idx="1191">
                  <c:v>2.0670000000000002</c:v>
                </c:pt>
                <c:pt idx="1192">
                  <c:v>1.7070000000000001</c:v>
                </c:pt>
                <c:pt idx="1193">
                  <c:v>1.3440000000000001</c:v>
                </c:pt>
                <c:pt idx="1194">
                  <c:v>0.98</c:v>
                </c:pt>
                <c:pt idx="1195">
                  <c:v>0.61399999999999999</c:v>
                </c:pt>
                <c:pt idx="1196">
                  <c:v>0.246</c:v>
                </c:pt>
                <c:pt idx="1197">
                  <c:v>0</c:v>
                </c:pt>
              </c:numCache>
            </c:numRef>
          </c:yVal>
          <c:smooth val="0"/>
          <c:extLst>
            <c:ext xmlns:c16="http://schemas.microsoft.com/office/drawing/2014/chart" uri="{C3380CC4-5D6E-409C-BE32-E72D297353CC}">
              <c16:uniqueId val="{00000000-6486-45C5-97B3-76B62684A060}"/>
            </c:ext>
          </c:extLst>
        </c:ser>
        <c:dLbls>
          <c:showLegendKey val="0"/>
          <c:showVal val="0"/>
          <c:showCatName val="0"/>
          <c:showSerName val="0"/>
          <c:showPercent val="0"/>
          <c:showBubbleSize val="0"/>
        </c:dLbls>
        <c:axId val="1585352175"/>
        <c:axId val="1585353423"/>
      </c:scatterChart>
      <c:valAx>
        <c:axId val="15853521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5353423"/>
        <c:crosses val="autoZero"/>
        <c:crossBetween val="midCat"/>
      </c:valAx>
      <c:valAx>
        <c:axId val="1585353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5352175"/>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34A4-453D-B798-1E2B1013EF6E}"/>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F00C-42CA-9DC6-FAC8FC143BFD}"/>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2FF4-44C3-B11E-EE58703D65DB}"/>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98D2-489B-B2AF-EE9EA7A6E29F}"/>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C2E0-4CA1-BD7D-BD9EE9457E66}"/>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5350-446E-BC7A-49FBB391D127}"/>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9031-4A0C-A4A1-C0950ED389C6}"/>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5888-4CA1-84B4-71905990ED87}"/>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6AF0-4689-B5AD-E28A2E88205F}"/>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44C2-4341-8E34-DE5811BD6CE5}"/>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LOT of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V3'!$E$1</c:f>
              <c:strCache>
                <c:ptCount val="1"/>
                <c:pt idx="0">
                  <c:v>Y of M</c:v>
                </c:pt>
              </c:strCache>
            </c:strRef>
          </c:tx>
          <c:spPr>
            <a:ln w="19050" cap="rnd">
              <a:noFill/>
              <a:round/>
            </a:ln>
            <a:effectLst/>
          </c:spPr>
          <c:marker>
            <c:symbol val="circle"/>
            <c:size val="5"/>
            <c:spPr>
              <a:solidFill>
                <a:schemeClr val="accent1"/>
              </a:solidFill>
              <a:ln w="9525">
                <a:solidFill>
                  <a:schemeClr val="accent1"/>
                </a:solidFill>
              </a:ln>
              <a:effectLst/>
            </c:spPr>
          </c:marker>
          <c:xVal>
            <c:numRef>
              <c:f>'V3'!$D$2:$D$1199</c:f>
              <c:numCache>
                <c:formatCode>General</c:formatCode>
                <c:ptCount val="1198"/>
                <c:pt idx="0">
                  <c:v>1.2450000000000001</c:v>
                </c:pt>
                <c:pt idx="1">
                  <c:v>1.623</c:v>
                </c:pt>
                <c:pt idx="2">
                  <c:v>2.004</c:v>
                </c:pt>
                <c:pt idx="3">
                  <c:v>2.3860000000000001</c:v>
                </c:pt>
                <c:pt idx="4">
                  <c:v>2.7709999999999999</c:v>
                </c:pt>
                <c:pt idx="5">
                  <c:v>3.1579999999999999</c:v>
                </c:pt>
                <c:pt idx="6">
                  <c:v>3.5470000000000002</c:v>
                </c:pt>
                <c:pt idx="7">
                  <c:v>3.9390000000000001</c:v>
                </c:pt>
                <c:pt idx="8">
                  <c:v>4.3339999999999996</c:v>
                </c:pt>
                <c:pt idx="9">
                  <c:v>4.7309999999999999</c:v>
                </c:pt>
                <c:pt idx="10">
                  <c:v>5.1310000000000002</c:v>
                </c:pt>
                <c:pt idx="11">
                  <c:v>5.5330000000000004</c:v>
                </c:pt>
                <c:pt idx="12">
                  <c:v>5.9379999999999997</c:v>
                </c:pt>
                <c:pt idx="13">
                  <c:v>6.3470000000000004</c:v>
                </c:pt>
                <c:pt idx="14">
                  <c:v>6.758</c:v>
                </c:pt>
                <c:pt idx="15">
                  <c:v>7.1719999999999997</c:v>
                </c:pt>
                <c:pt idx="16">
                  <c:v>7.5890000000000004</c:v>
                </c:pt>
                <c:pt idx="17">
                  <c:v>8.01</c:v>
                </c:pt>
                <c:pt idx="18">
                  <c:v>8.4329999999999998</c:v>
                </c:pt>
                <c:pt idx="19">
                  <c:v>8.86</c:v>
                </c:pt>
                <c:pt idx="20">
                  <c:v>9.2910000000000004</c:v>
                </c:pt>
                <c:pt idx="21">
                  <c:v>9.7249999999999996</c:v>
                </c:pt>
                <c:pt idx="22">
                  <c:v>10.162000000000001</c:v>
                </c:pt>
                <c:pt idx="23">
                  <c:v>10.603999999999999</c:v>
                </c:pt>
                <c:pt idx="24">
                  <c:v>11.048999999999999</c:v>
                </c:pt>
                <c:pt idx="25">
                  <c:v>11.497999999999999</c:v>
                </c:pt>
                <c:pt idx="26">
                  <c:v>11.95</c:v>
                </c:pt>
                <c:pt idx="27">
                  <c:v>12.407</c:v>
                </c:pt>
                <c:pt idx="28">
                  <c:v>12.868</c:v>
                </c:pt>
                <c:pt idx="29">
                  <c:v>13.334</c:v>
                </c:pt>
                <c:pt idx="30">
                  <c:v>13.804</c:v>
                </c:pt>
                <c:pt idx="31">
                  <c:v>14.278</c:v>
                </c:pt>
                <c:pt idx="32">
                  <c:v>14.757</c:v>
                </c:pt>
                <c:pt idx="33">
                  <c:v>15.24</c:v>
                </c:pt>
                <c:pt idx="34">
                  <c:v>15.728</c:v>
                </c:pt>
                <c:pt idx="35">
                  <c:v>16.222000000000001</c:v>
                </c:pt>
                <c:pt idx="36">
                  <c:v>16.72</c:v>
                </c:pt>
                <c:pt idx="37">
                  <c:v>17.222999999999999</c:v>
                </c:pt>
                <c:pt idx="38">
                  <c:v>17.731999999999999</c:v>
                </c:pt>
                <c:pt idx="39">
                  <c:v>18.245999999999999</c:v>
                </c:pt>
                <c:pt idx="40">
                  <c:v>18.765999999999998</c:v>
                </c:pt>
                <c:pt idx="41">
                  <c:v>19.291</c:v>
                </c:pt>
                <c:pt idx="42">
                  <c:v>19.821999999999999</c:v>
                </c:pt>
                <c:pt idx="43">
                  <c:v>20.359000000000002</c:v>
                </c:pt>
                <c:pt idx="44">
                  <c:v>20.902000000000001</c:v>
                </c:pt>
                <c:pt idx="45">
                  <c:v>21.451000000000001</c:v>
                </c:pt>
                <c:pt idx="46">
                  <c:v>22.006</c:v>
                </c:pt>
                <c:pt idx="47">
                  <c:v>22.568000000000001</c:v>
                </c:pt>
                <c:pt idx="48">
                  <c:v>23.135999999999999</c:v>
                </c:pt>
                <c:pt idx="49">
                  <c:v>23.710999999999999</c:v>
                </c:pt>
                <c:pt idx="50">
                  <c:v>24.292999999999999</c:v>
                </c:pt>
                <c:pt idx="51">
                  <c:v>24.882000000000001</c:v>
                </c:pt>
                <c:pt idx="52">
                  <c:v>25.478000000000002</c:v>
                </c:pt>
                <c:pt idx="53">
                  <c:v>26.081</c:v>
                </c:pt>
                <c:pt idx="54">
                  <c:v>26.690999999999999</c:v>
                </c:pt>
                <c:pt idx="55">
                  <c:v>27.31</c:v>
                </c:pt>
                <c:pt idx="56">
                  <c:v>27.934999999999999</c:v>
                </c:pt>
                <c:pt idx="57">
                  <c:v>28.568999999999999</c:v>
                </c:pt>
                <c:pt idx="58">
                  <c:v>29.210999999999999</c:v>
                </c:pt>
                <c:pt idx="59">
                  <c:v>29.861000000000001</c:v>
                </c:pt>
                <c:pt idx="60">
                  <c:v>30.518999999999998</c:v>
                </c:pt>
                <c:pt idx="61">
                  <c:v>31.184999999999999</c:v>
                </c:pt>
                <c:pt idx="62">
                  <c:v>31.86</c:v>
                </c:pt>
                <c:pt idx="63">
                  <c:v>32.543999999999997</c:v>
                </c:pt>
                <c:pt idx="64">
                  <c:v>33.237000000000002</c:v>
                </c:pt>
                <c:pt idx="65">
                  <c:v>33.938000000000002</c:v>
                </c:pt>
                <c:pt idx="66">
                  <c:v>34.649000000000001</c:v>
                </c:pt>
                <c:pt idx="67">
                  <c:v>35.369</c:v>
                </c:pt>
                <c:pt idx="68">
                  <c:v>36.097999999999999</c:v>
                </c:pt>
                <c:pt idx="69">
                  <c:v>36.837000000000003</c:v>
                </c:pt>
                <c:pt idx="70">
                  <c:v>37.585999999999999</c:v>
                </c:pt>
                <c:pt idx="71">
                  <c:v>38.344000000000001</c:v>
                </c:pt>
                <c:pt idx="72">
                  <c:v>39.112000000000002</c:v>
                </c:pt>
                <c:pt idx="73">
                  <c:v>39.889000000000003</c:v>
                </c:pt>
                <c:pt idx="74">
                  <c:v>40.677</c:v>
                </c:pt>
                <c:pt idx="75">
                  <c:v>41.475000000000001</c:v>
                </c:pt>
                <c:pt idx="76">
                  <c:v>42.283000000000001</c:v>
                </c:pt>
                <c:pt idx="77">
                  <c:v>43.101999999999997</c:v>
                </c:pt>
                <c:pt idx="78">
                  <c:v>43.93</c:v>
                </c:pt>
                <c:pt idx="79">
                  <c:v>44.768999999999998</c:v>
                </c:pt>
                <c:pt idx="80">
                  <c:v>45.618000000000002</c:v>
                </c:pt>
                <c:pt idx="81">
                  <c:v>46.478000000000002</c:v>
                </c:pt>
                <c:pt idx="82">
                  <c:v>47.347999999999999</c:v>
                </c:pt>
                <c:pt idx="83">
                  <c:v>48.228000000000002</c:v>
                </c:pt>
                <c:pt idx="84">
                  <c:v>49.119</c:v>
                </c:pt>
                <c:pt idx="85">
                  <c:v>50.02</c:v>
                </c:pt>
                <c:pt idx="86">
                  <c:v>50.930999999999997</c:v>
                </c:pt>
                <c:pt idx="87">
                  <c:v>51.851999999999997</c:v>
                </c:pt>
                <c:pt idx="88">
                  <c:v>52.783000000000001</c:v>
                </c:pt>
                <c:pt idx="89">
                  <c:v>53.722999999999999</c:v>
                </c:pt>
                <c:pt idx="90">
                  <c:v>54.673999999999999</c:v>
                </c:pt>
                <c:pt idx="91">
                  <c:v>55.634</c:v>
                </c:pt>
                <c:pt idx="92">
                  <c:v>56.601999999999997</c:v>
                </c:pt>
                <c:pt idx="93">
                  <c:v>57.58</c:v>
                </c:pt>
                <c:pt idx="94">
                  <c:v>58.567</c:v>
                </c:pt>
                <c:pt idx="95">
                  <c:v>59.561999999999998</c:v>
                </c:pt>
                <c:pt idx="96">
                  <c:v>60.564999999999998</c:v>
                </c:pt>
                <c:pt idx="97">
                  <c:v>61.575000000000003</c:v>
                </c:pt>
                <c:pt idx="98">
                  <c:v>62.591999999999999</c:v>
                </c:pt>
                <c:pt idx="99">
                  <c:v>63.616</c:v>
                </c:pt>
                <c:pt idx="100">
                  <c:v>64.646000000000001</c:v>
                </c:pt>
                <c:pt idx="101">
                  <c:v>65.682000000000002</c:v>
                </c:pt>
                <c:pt idx="102">
                  <c:v>66.721999999999994</c:v>
                </c:pt>
                <c:pt idx="103">
                  <c:v>67.766999999999996</c:v>
                </c:pt>
                <c:pt idx="104">
                  <c:v>68.814999999999998</c:v>
                </c:pt>
                <c:pt idx="105">
                  <c:v>69.864999999999995</c:v>
                </c:pt>
                <c:pt idx="106">
                  <c:v>70.918000000000006</c:v>
                </c:pt>
                <c:pt idx="107">
                  <c:v>71.971999999999994</c:v>
                </c:pt>
                <c:pt idx="108">
                  <c:v>73.025000000000006</c:v>
                </c:pt>
                <c:pt idx="109">
                  <c:v>74.078000000000003</c:v>
                </c:pt>
                <c:pt idx="110">
                  <c:v>75.129000000000005</c:v>
                </c:pt>
                <c:pt idx="111">
                  <c:v>76.177000000000007</c:v>
                </c:pt>
                <c:pt idx="112">
                  <c:v>77.221000000000004</c:v>
                </c:pt>
                <c:pt idx="113">
                  <c:v>78.259</c:v>
                </c:pt>
                <c:pt idx="114">
                  <c:v>79.290999999999997</c:v>
                </c:pt>
                <c:pt idx="115">
                  <c:v>80.314999999999998</c:v>
                </c:pt>
                <c:pt idx="116">
                  <c:v>81.33</c:v>
                </c:pt>
                <c:pt idx="117">
                  <c:v>82.334000000000003</c:v>
                </c:pt>
                <c:pt idx="118">
                  <c:v>83.326999999999998</c:v>
                </c:pt>
                <c:pt idx="119">
                  <c:v>84.305000000000007</c:v>
                </c:pt>
                <c:pt idx="120">
                  <c:v>85.269000000000005</c:v>
                </c:pt>
                <c:pt idx="121">
                  <c:v>86.215999999999994</c:v>
                </c:pt>
                <c:pt idx="122">
                  <c:v>87.144999999999996</c:v>
                </c:pt>
                <c:pt idx="123">
                  <c:v>88.054000000000002</c:v>
                </c:pt>
                <c:pt idx="124">
                  <c:v>88.941999999999993</c:v>
                </c:pt>
                <c:pt idx="125">
                  <c:v>89.805999999999997</c:v>
                </c:pt>
                <c:pt idx="126">
                  <c:v>90.646000000000001</c:v>
                </c:pt>
                <c:pt idx="127">
                  <c:v>91.46</c:v>
                </c:pt>
                <c:pt idx="128">
                  <c:v>92.245999999999995</c:v>
                </c:pt>
                <c:pt idx="129">
                  <c:v>93.003</c:v>
                </c:pt>
                <c:pt idx="130">
                  <c:v>93.727999999999994</c:v>
                </c:pt>
                <c:pt idx="131">
                  <c:v>94.42</c:v>
                </c:pt>
                <c:pt idx="132">
                  <c:v>95.078999999999994</c:v>
                </c:pt>
                <c:pt idx="133">
                  <c:v>95.700999999999993</c:v>
                </c:pt>
                <c:pt idx="134">
                  <c:v>96.286000000000001</c:v>
                </c:pt>
                <c:pt idx="135">
                  <c:v>96.832999999999998</c:v>
                </c:pt>
                <c:pt idx="136">
                  <c:v>97.34</c:v>
                </c:pt>
                <c:pt idx="137">
                  <c:v>97.805999999999997</c:v>
                </c:pt>
                <c:pt idx="138">
                  <c:v>98.228999999999999</c:v>
                </c:pt>
                <c:pt idx="139">
                  <c:v>98.608999999999995</c:v>
                </c:pt>
                <c:pt idx="140">
                  <c:v>98.944999999999993</c:v>
                </c:pt>
                <c:pt idx="141">
                  <c:v>99.236000000000004</c:v>
                </c:pt>
                <c:pt idx="142">
                  <c:v>99.480999999999995</c:v>
                </c:pt>
                <c:pt idx="143">
                  <c:v>99.679000000000002</c:v>
                </c:pt>
                <c:pt idx="144">
                  <c:v>99.83</c:v>
                </c:pt>
                <c:pt idx="145">
                  <c:v>99.933000000000007</c:v>
                </c:pt>
                <c:pt idx="146">
                  <c:v>99.989000000000004</c:v>
                </c:pt>
                <c:pt idx="147">
                  <c:v>99.997</c:v>
                </c:pt>
                <c:pt idx="148">
                  <c:v>99.956999999999994</c:v>
                </c:pt>
                <c:pt idx="149">
                  <c:v>99.87</c:v>
                </c:pt>
                <c:pt idx="150">
                  <c:v>99.733999999999995</c:v>
                </c:pt>
                <c:pt idx="151">
                  <c:v>99.552000000000007</c:v>
                </c:pt>
                <c:pt idx="152">
                  <c:v>99.322999999999993</c:v>
                </c:pt>
                <c:pt idx="153">
                  <c:v>99.046999999999997</c:v>
                </c:pt>
                <c:pt idx="154">
                  <c:v>98.725999999999999</c:v>
                </c:pt>
                <c:pt idx="155">
                  <c:v>98.361000000000004</c:v>
                </c:pt>
                <c:pt idx="156">
                  <c:v>97.951999999999998</c:v>
                </c:pt>
                <c:pt idx="157">
                  <c:v>97.5</c:v>
                </c:pt>
                <c:pt idx="158">
                  <c:v>97.007000000000005</c:v>
                </c:pt>
                <c:pt idx="159">
                  <c:v>96.472999999999999</c:v>
                </c:pt>
                <c:pt idx="160">
                  <c:v>95.9</c:v>
                </c:pt>
                <c:pt idx="161">
                  <c:v>95.29</c:v>
                </c:pt>
                <c:pt idx="162">
                  <c:v>94.644000000000005</c:v>
                </c:pt>
                <c:pt idx="163">
                  <c:v>93.962000000000003</c:v>
                </c:pt>
                <c:pt idx="164">
                  <c:v>93.248000000000005</c:v>
                </c:pt>
                <c:pt idx="165">
                  <c:v>92.501999999999995</c:v>
                </c:pt>
                <c:pt idx="166">
                  <c:v>91.724999999999994</c:v>
                </c:pt>
                <c:pt idx="167">
                  <c:v>90.921000000000006</c:v>
                </c:pt>
                <c:pt idx="168">
                  <c:v>90.088999999999999</c:v>
                </c:pt>
                <c:pt idx="169">
                  <c:v>89.231999999999999</c:v>
                </c:pt>
                <c:pt idx="170">
                  <c:v>88.352000000000004</c:v>
                </c:pt>
                <c:pt idx="171">
                  <c:v>87.45</c:v>
                </c:pt>
                <c:pt idx="172">
                  <c:v>86.528000000000006</c:v>
                </c:pt>
                <c:pt idx="173">
                  <c:v>85.585999999999999</c:v>
                </c:pt>
                <c:pt idx="174">
                  <c:v>84.628</c:v>
                </c:pt>
                <c:pt idx="175">
                  <c:v>83.653999999999996</c:v>
                </c:pt>
                <c:pt idx="176">
                  <c:v>82.665999999999997</c:v>
                </c:pt>
                <c:pt idx="177">
                  <c:v>81.665999999999997</c:v>
                </c:pt>
                <c:pt idx="178">
                  <c:v>80.655000000000001</c:v>
                </c:pt>
                <c:pt idx="179">
                  <c:v>79.634</c:v>
                </c:pt>
                <c:pt idx="180">
                  <c:v>78.603999999999999</c:v>
                </c:pt>
                <c:pt idx="181">
                  <c:v>77.567999999999998</c:v>
                </c:pt>
                <c:pt idx="182">
                  <c:v>76.525999999999996</c:v>
                </c:pt>
                <c:pt idx="183">
                  <c:v>75.478999999999999</c:v>
                </c:pt>
                <c:pt idx="184">
                  <c:v>74.429000000000002</c:v>
                </c:pt>
                <c:pt idx="185">
                  <c:v>73.376999999999995</c:v>
                </c:pt>
                <c:pt idx="186">
                  <c:v>72.322999999999993</c:v>
                </c:pt>
                <c:pt idx="187">
                  <c:v>71.269000000000005</c:v>
                </c:pt>
                <c:pt idx="188">
                  <c:v>70.215999999999994</c:v>
                </c:pt>
                <c:pt idx="189">
                  <c:v>69.165000000000006</c:v>
                </c:pt>
                <c:pt idx="190">
                  <c:v>68.116</c:v>
                </c:pt>
                <c:pt idx="191">
                  <c:v>67.069999999999993</c:v>
                </c:pt>
                <c:pt idx="192">
                  <c:v>66.028000000000006</c:v>
                </c:pt>
                <c:pt idx="193">
                  <c:v>64.991</c:v>
                </c:pt>
                <c:pt idx="194">
                  <c:v>63.959000000000003</c:v>
                </c:pt>
                <c:pt idx="195">
                  <c:v>62.933</c:v>
                </c:pt>
                <c:pt idx="196">
                  <c:v>61.912999999999997</c:v>
                </c:pt>
                <c:pt idx="197">
                  <c:v>60.9</c:v>
                </c:pt>
                <c:pt idx="198">
                  <c:v>59.895000000000003</c:v>
                </c:pt>
                <c:pt idx="199">
                  <c:v>58.898000000000003</c:v>
                </c:pt>
                <c:pt idx="200">
                  <c:v>57.908000000000001</c:v>
                </c:pt>
                <c:pt idx="201">
                  <c:v>56.927</c:v>
                </c:pt>
                <c:pt idx="202">
                  <c:v>55.954999999999998</c:v>
                </c:pt>
                <c:pt idx="203">
                  <c:v>54.993000000000002</c:v>
                </c:pt>
                <c:pt idx="204">
                  <c:v>54.039000000000001</c:v>
                </c:pt>
                <c:pt idx="205">
                  <c:v>53.094999999999999</c:v>
                </c:pt>
                <c:pt idx="206">
                  <c:v>52.161000000000001</c:v>
                </c:pt>
                <c:pt idx="207">
                  <c:v>51.235999999999997</c:v>
                </c:pt>
                <c:pt idx="208">
                  <c:v>50.322000000000003</c:v>
                </c:pt>
                <c:pt idx="209">
                  <c:v>49.417999999999999</c:v>
                </c:pt>
                <c:pt idx="210">
                  <c:v>48.524000000000001</c:v>
                </c:pt>
                <c:pt idx="211">
                  <c:v>47.64</c:v>
                </c:pt>
                <c:pt idx="212">
                  <c:v>46.767000000000003</c:v>
                </c:pt>
                <c:pt idx="213">
                  <c:v>45.904000000000003</c:v>
                </c:pt>
                <c:pt idx="214">
                  <c:v>45.051000000000002</c:v>
                </c:pt>
                <c:pt idx="215">
                  <c:v>44.209000000000003</c:v>
                </c:pt>
                <c:pt idx="216">
                  <c:v>43.377000000000002</c:v>
                </c:pt>
                <c:pt idx="217">
                  <c:v>42.555</c:v>
                </c:pt>
                <c:pt idx="218">
                  <c:v>41.743000000000002</c:v>
                </c:pt>
                <c:pt idx="219">
                  <c:v>40.942</c:v>
                </c:pt>
                <c:pt idx="220">
                  <c:v>40.151000000000003</c:v>
                </c:pt>
                <c:pt idx="221">
                  <c:v>39.369999999999997</c:v>
                </c:pt>
                <c:pt idx="222">
                  <c:v>38.598999999999997</c:v>
                </c:pt>
                <c:pt idx="223">
                  <c:v>37.837000000000003</c:v>
                </c:pt>
                <c:pt idx="224">
                  <c:v>37.085999999999999</c:v>
                </c:pt>
                <c:pt idx="225">
                  <c:v>36.344000000000001</c:v>
                </c:pt>
                <c:pt idx="226">
                  <c:v>35.610999999999997</c:v>
                </c:pt>
                <c:pt idx="227">
                  <c:v>34.887999999999998</c:v>
                </c:pt>
                <c:pt idx="228">
                  <c:v>34.173999999999999</c:v>
                </c:pt>
                <c:pt idx="229">
                  <c:v>33.47</c:v>
                </c:pt>
                <c:pt idx="230">
                  <c:v>32.774000000000001</c:v>
                </c:pt>
                <c:pt idx="231">
                  <c:v>32.087000000000003</c:v>
                </c:pt>
                <c:pt idx="232">
                  <c:v>31.408999999999999</c:v>
                </c:pt>
                <c:pt idx="233">
                  <c:v>30.74</c:v>
                </c:pt>
                <c:pt idx="234">
                  <c:v>30.079000000000001</c:v>
                </c:pt>
                <c:pt idx="235">
                  <c:v>29.427</c:v>
                </c:pt>
                <c:pt idx="236">
                  <c:v>28.782</c:v>
                </c:pt>
                <c:pt idx="237">
                  <c:v>28.146000000000001</c:v>
                </c:pt>
                <c:pt idx="238">
                  <c:v>27.516999999999999</c:v>
                </c:pt>
                <c:pt idx="239">
                  <c:v>26.896999999999998</c:v>
                </c:pt>
                <c:pt idx="240">
                  <c:v>26.283999999999999</c:v>
                </c:pt>
                <c:pt idx="241">
                  <c:v>25.678000000000001</c:v>
                </c:pt>
                <c:pt idx="242">
                  <c:v>25.079000000000001</c:v>
                </c:pt>
                <c:pt idx="243">
                  <c:v>24.488</c:v>
                </c:pt>
                <c:pt idx="244">
                  <c:v>23.904</c:v>
                </c:pt>
                <c:pt idx="245">
                  <c:v>23.327000000000002</c:v>
                </c:pt>
                <c:pt idx="246">
                  <c:v>22.756</c:v>
                </c:pt>
                <c:pt idx="247">
                  <c:v>22.192</c:v>
                </c:pt>
                <c:pt idx="248">
                  <c:v>21.635000000000002</c:v>
                </c:pt>
                <c:pt idx="249">
                  <c:v>21.084</c:v>
                </c:pt>
                <c:pt idx="250">
                  <c:v>20.539000000000001</c:v>
                </c:pt>
                <c:pt idx="251">
                  <c:v>20</c:v>
                </c:pt>
                <c:pt idx="252">
                  <c:v>19.466999999999999</c:v>
                </c:pt>
                <c:pt idx="253">
                  <c:v>18.940000000000001</c:v>
                </c:pt>
                <c:pt idx="254">
                  <c:v>18.419</c:v>
                </c:pt>
                <c:pt idx="255">
                  <c:v>17.902999999999999</c:v>
                </c:pt>
                <c:pt idx="256">
                  <c:v>17.391999999999999</c:v>
                </c:pt>
                <c:pt idx="257">
                  <c:v>16.887</c:v>
                </c:pt>
                <c:pt idx="258">
                  <c:v>16.387</c:v>
                </c:pt>
                <c:pt idx="259">
                  <c:v>15.891999999999999</c:v>
                </c:pt>
                <c:pt idx="260">
                  <c:v>15.401999999999999</c:v>
                </c:pt>
                <c:pt idx="261">
                  <c:v>14.917</c:v>
                </c:pt>
                <c:pt idx="262">
                  <c:v>14.436999999999999</c:v>
                </c:pt>
                <c:pt idx="263">
                  <c:v>13.961</c:v>
                </c:pt>
                <c:pt idx="264">
                  <c:v>13.49</c:v>
                </c:pt>
                <c:pt idx="265">
                  <c:v>13.023</c:v>
                </c:pt>
                <c:pt idx="266">
                  <c:v>12.561</c:v>
                </c:pt>
                <c:pt idx="267">
                  <c:v>12.102</c:v>
                </c:pt>
                <c:pt idx="268">
                  <c:v>11.648</c:v>
                </c:pt>
                <c:pt idx="269">
                  <c:v>11.198</c:v>
                </c:pt>
                <c:pt idx="270">
                  <c:v>10.750999999999999</c:v>
                </c:pt>
                <c:pt idx="271">
                  <c:v>10.308999999999999</c:v>
                </c:pt>
                <c:pt idx="272">
                  <c:v>9.8699999999999992</c:v>
                </c:pt>
                <c:pt idx="273">
                  <c:v>9.4350000000000005</c:v>
                </c:pt>
                <c:pt idx="274">
                  <c:v>9.0030000000000001</c:v>
                </c:pt>
                <c:pt idx="275">
                  <c:v>8.5749999999999993</c:v>
                </c:pt>
                <c:pt idx="276">
                  <c:v>8.15</c:v>
                </c:pt>
                <c:pt idx="277">
                  <c:v>7.7290000000000001</c:v>
                </c:pt>
                <c:pt idx="278">
                  <c:v>7.3109999999999999</c:v>
                </c:pt>
                <c:pt idx="279">
                  <c:v>6.8949999999999996</c:v>
                </c:pt>
                <c:pt idx="280">
                  <c:v>6.4829999999999997</c:v>
                </c:pt>
                <c:pt idx="281">
                  <c:v>6.0739999999999998</c:v>
                </c:pt>
                <c:pt idx="282">
                  <c:v>5.6680000000000001</c:v>
                </c:pt>
                <c:pt idx="283">
                  <c:v>5.2640000000000002</c:v>
                </c:pt>
                <c:pt idx="284">
                  <c:v>4.8639999999999999</c:v>
                </c:pt>
                <c:pt idx="285">
                  <c:v>4.4660000000000002</c:v>
                </c:pt>
                <c:pt idx="286">
                  <c:v>4.07</c:v>
                </c:pt>
                <c:pt idx="287">
                  <c:v>3.6779999999999999</c:v>
                </c:pt>
                <c:pt idx="288">
                  <c:v>3.2869999999999999</c:v>
                </c:pt>
                <c:pt idx="289">
                  <c:v>2.899</c:v>
                </c:pt>
                <c:pt idx="290">
                  <c:v>2.5139999999999998</c:v>
                </c:pt>
                <c:pt idx="291">
                  <c:v>2.1309999999999998</c:v>
                </c:pt>
                <c:pt idx="292">
                  <c:v>1.75</c:v>
                </c:pt>
                <c:pt idx="293">
                  <c:v>1.371</c:v>
                </c:pt>
                <c:pt idx="294">
                  <c:v>0.99399999999999999</c:v>
                </c:pt>
                <c:pt idx="295">
                  <c:v>0.62</c:v>
                </c:pt>
                <c:pt idx="296">
                  <c:v>0.247</c:v>
                </c:pt>
                <c:pt idx="297">
                  <c:v>-0.123</c:v>
                </c:pt>
                <c:pt idx="298">
                  <c:v>-0.49199999999999999</c:v>
                </c:pt>
                <c:pt idx="299">
                  <c:v>-0.85899999999999999</c:v>
                </c:pt>
                <c:pt idx="300">
                  <c:v>-1.224</c:v>
                </c:pt>
                <c:pt idx="301">
                  <c:v>-1.587</c:v>
                </c:pt>
                <c:pt idx="302">
                  <c:v>-1.948</c:v>
                </c:pt>
                <c:pt idx="303">
                  <c:v>-2.3079999999999998</c:v>
                </c:pt>
                <c:pt idx="304">
                  <c:v>-2.6659999999999999</c:v>
                </c:pt>
                <c:pt idx="305">
                  <c:v>-3.0230000000000001</c:v>
                </c:pt>
                <c:pt idx="306">
                  <c:v>-3.3780000000000001</c:v>
                </c:pt>
                <c:pt idx="307">
                  <c:v>-3.7309999999999999</c:v>
                </c:pt>
                <c:pt idx="308">
                  <c:v>-4.0830000000000002</c:v>
                </c:pt>
                <c:pt idx="309">
                  <c:v>-4.4340000000000002</c:v>
                </c:pt>
                <c:pt idx="310">
                  <c:v>-4.7830000000000004</c:v>
                </c:pt>
                <c:pt idx="311">
                  <c:v>-5.1310000000000002</c:v>
                </c:pt>
                <c:pt idx="312">
                  <c:v>-5.4770000000000003</c:v>
                </c:pt>
                <c:pt idx="313">
                  <c:v>-5.8220000000000001</c:v>
                </c:pt>
                <c:pt idx="314">
                  <c:v>-6.1660000000000004</c:v>
                </c:pt>
                <c:pt idx="315">
                  <c:v>-6.5090000000000003</c:v>
                </c:pt>
                <c:pt idx="316">
                  <c:v>-6.85</c:v>
                </c:pt>
                <c:pt idx="317">
                  <c:v>-7.1909999999999998</c:v>
                </c:pt>
                <c:pt idx="318">
                  <c:v>-7.53</c:v>
                </c:pt>
                <c:pt idx="319">
                  <c:v>-7.8680000000000003</c:v>
                </c:pt>
                <c:pt idx="320">
                  <c:v>-8.2050000000000001</c:v>
                </c:pt>
                <c:pt idx="321">
                  <c:v>-8.5410000000000004</c:v>
                </c:pt>
                <c:pt idx="322">
                  <c:v>-8.8759999999999994</c:v>
                </c:pt>
                <c:pt idx="323">
                  <c:v>-9.2100000000000009</c:v>
                </c:pt>
                <c:pt idx="324">
                  <c:v>-9.5429999999999993</c:v>
                </c:pt>
                <c:pt idx="325">
                  <c:v>-9.875</c:v>
                </c:pt>
                <c:pt idx="326">
                  <c:v>-10.206</c:v>
                </c:pt>
                <c:pt idx="327">
                  <c:v>-10.537000000000001</c:v>
                </c:pt>
                <c:pt idx="328">
                  <c:v>-10.866</c:v>
                </c:pt>
                <c:pt idx="329">
                  <c:v>-11.195</c:v>
                </c:pt>
                <c:pt idx="330">
                  <c:v>-11.523</c:v>
                </c:pt>
                <c:pt idx="331">
                  <c:v>-11.85</c:v>
                </c:pt>
                <c:pt idx="332">
                  <c:v>-12.176</c:v>
                </c:pt>
                <c:pt idx="333">
                  <c:v>-12.502000000000001</c:v>
                </c:pt>
                <c:pt idx="334">
                  <c:v>-12.826000000000001</c:v>
                </c:pt>
                <c:pt idx="335">
                  <c:v>-13.15</c:v>
                </c:pt>
                <c:pt idx="336">
                  <c:v>-13.474</c:v>
                </c:pt>
                <c:pt idx="337">
                  <c:v>-13.797000000000001</c:v>
                </c:pt>
                <c:pt idx="338">
                  <c:v>-14.119</c:v>
                </c:pt>
                <c:pt idx="339">
                  <c:v>-14.44</c:v>
                </c:pt>
                <c:pt idx="340">
                  <c:v>-14.760999999999999</c:v>
                </c:pt>
                <c:pt idx="341">
                  <c:v>-15.081</c:v>
                </c:pt>
                <c:pt idx="342">
                  <c:v>-15.401</c:v>
                </c:pt>
                <c:pt idx="343">
                  <c:v>-15.72</c:v>
                </c:pt>
                <c:pt idx="344">
                  <c:v>-16.039000000000001</c:v>
                </c:pt>
                <c:pt idx="345">
                  <c:v>-16.356999999999999</c:v>
                </c:pt>
                <c:pt idx="346">
                  <c:v>-16.673999999999999</c:v>
                </c:pt>
                <c:pt idx="347">
                  <c:v>-16.991</c:v>
                </c:pt>
                <c:pt idx="348">
                  <c:v>-17.308</c:v>
                </c:pt>
                <c:pt idx="349">
                  <c:v>-17.623000000000001</c:v>
                </c:pt>
                <c:pt idx="350">
                  <c:v>-17.939</c:v>
                </c:pt>
                <c:pt idx="351">
                  <c:v>-18.254000000000001</c:v>
                </c:pt>
                <c:pt idx="352">
                  <c:v>-18.568999999999999</c:v>
                </c:pt>
                <c:pt idx="353">
                  <c:v>-18.882999999999999</c:v>
                </c:pt>
                <c:pt idx="354">
                  <c:v>-19.196999999999999</c:v>
                </c:pt>
                <c:pt idx="355">
                  <c:v>-19.510000000000002</c:v>
                </c:pt>
                <c:pt idx="356">
                  <c:v>-19.823</c:v>
                </c:pt>
                <c:pt idx="357">
                  <c:v>-20.135000000000002</c:v>
                </c:pt>
                <c:pt idx="358">
                  <c:v>-20.448</c:v>
                </c:pt>
                <c:pt idx="359">
                  <c:v>-20.759</c:v>
                </c:pt>
                <c:pt idx="360">
                  <c:v>-21.071000000000002</c:v>
                </c:pt>
                <c:pt idx="361">
                  <c:v>-21.382000000000001</c:v>
                </c:pt>
                <c:pt idx="362">
                  <c:v>-21.693000000000001</c:v>
                </c:pt>
                <c:pt idx="363">
                  <c:v>-22.003</c:v>
                </c:pt>
                <c:pt idx="364">
                  <c:v>-22.312999999999999</c:v>
                </c:pt>
                <c:pt idx="365">
                  <c:v>-22.623000000000001</c:v>
                </c:pt>
                <c:pt idx="366">
                  <c:v>-22.931999999999999</c:v>
                </c:pt>
                <c:pt idx="367">
                  <c:v>-23.241</c:v>
                </c:pt>
                <c:pt idx="368">
                  <c:v>-23.55</c:v>
                </c:pt>
                <c:pt idx="369">
                  <c:v>-23.859000000000002</c:v>
                </c:pt>
                <c:pt idx="370">
                  <c:v>-24.167000000000002</c:v>
                </c:pt>
                <c:pt idx="371">
                  <c:v>-24.475000000000001</c:v>
                </c:pt>
                <c:pt idx="372">
                  <c:v>-24.783000000000001</c:v>
                </c:pt>
                <c:pt idx="373">
                  <c:v>-25.09</c:v>
                </c:pt>
                <c:pt idx="374">
                  <c:v>-25.396999999999998</c:v>
                </c:pt>
                <c:pt idx="375">
                  <c:v>-25.704000000000001</c:v>
                </c:pt>
                <c:pt idx="376">
                  <c:v>-26.010999999999999</c:v>
                </c:pt>
                <c:pt idx="377">
                  <c:v>-26.317</c:v>
                </c:pt>
                <c:pt idx="378">
                  <c:v>-26.623000000000001</c:v>
                </c:pt>
                <c:pt idx="379">
                  <c:v>-26.928999999999998</c:v>
                </c:pt>
                <c:pt idx="380">
                  <c:v>-27.234999999999999</c:v>
                </c:pt>
                <c:pt idx="381">
                  <c:v>-27.54</c:v>
                </c:pt>
                <c:pt idx="382">
                  <c:v>-27.846</c:v>
                </c:pt>
                <c:pt idx="383">
                  <c:v>-28.151</c:v>
                </c:pt>
                <c:pt idx="384">
                  <c:v>-28.454999999999998</c:v>
                </c:pt>
                <c:pt idx="385">
                  <c:v>-28.76</c:v>
                </c:pt>
                <c:pt idx="386">
                  <c:v>-29.064</c:v>
                </c:pt>
                <c:pt idx="387">
                  <c:v>-29.367999999999999</c:v>
                </c:pt>
                <c:pt idx="388">
                  <c:v>-29.672000000000001</c:v>
                </c:pt>
                <c:pt idx="389">
                  <c:v>-29.975999999999999</c:v>
                </c:pt>
                <c:pt idx="390">
                  <c:v>-30.279</c:v>
                </c:pt>
                <c:pt idx="391">
                  <c:v>-30.582999999999998</c:v>
                </c:pt>
                <c:pt idx="392">
                  <c:v>-30.885999999999999</c:v>
                </c:pt>
                <c:pt idx="393">
                  <c:v>-31.189</c:v>
                </c:pt>
                <c:pt idx="394">
                  <c:v>-31.491</c:v>
                </c:pt>
                <c:pt idx="395">
                  <c:v>-31.794</c:v>
                </c:pt>
                <c:pt idx="396">
                  <c:v>-32.095999999999997</c:v>
                </c:pt>
                <c:pt idx="397">
                  <c:v>-32.398000000000003</c:v>
                </c:pt>
                <c:pt idx="398">
                  <c:v>-32.700000000000003</c:v>
                </c:pt>
                <c:pt idx="399">
                  <c:v>-33.002000000000002</c:v>
                </c:pt>
                <c:pt idx="400">
                  <c:v>-33.302999999999997</c:v>
                </c:pt>
                <c:pt idx="401">
                  <c:v>-33.604999999999997</c:v>
                </c:pt>
                <c:pt idx="402">
                  <c:v>-33.905999999999999</c:v>
                </c:pt>
                <c:pt idx="403">
                  <c:v>-34.207000000000001</c:v>
                </c:pt>
                <c:pt idx="404">
                  <c:v>-34.506999999999998</c:v>
                </c:pt>
                <c:pt idx="405">
                  <c:v>-34.808</c:v>
                </c:pt>
                <c:pt idx="406">
                  <c:v>-35.107999999999997</c:v>
                </c:pt>
                <c:pt idx="407">
                  <c:v>-35.408000000000001</c:v>
                </c:pt>
                <c:pt idx="408">
                  <c:v>-35.707999999999998</c:v>
                </c:pt>
                <c:pt idx="409">
                  <c:v>-36.008000000000003</c:v>
                </c:pt>
                <c:pt idx="410">
                  <c:v>-36.307000000000002</c:v>
                </c:pt>
                <c:pt idx="411">
                  <c:v>-36.606999999999999</c:v>
                </c:pt>
                <c:pt idx="412">
                  <c:v>-36.905999999999999</c:v>
                </c:pt>
                <c:pt idx="413">
                  <c:v>-37.204999999999998</c:v>
                </c:pt>
                <c:pt idx="414">
                  <c:v>-37.503999999999998</c:v>
                </c:pt>
                <c:pt idx="415">
                  <c:v>-37.802</c:v>
                </c:pt>
                <c:pt idx="416">
                  <c:v>-38.100999999999999</c:v>
                </c:pt>
                <c:pt idx="417">
                  <c:v>-38.399000000000001</c:v>
                </c:pt>
                <c:pt idx="418">
                  <c:v>-38.697000000000003</c:v>
                </c:pt>
                <c:pt idx="419">
                  <c:v>-38.994</c:v>
                </c:pt>
                <c:pt idx="420">
                  <c:v>-39.292000000000002</c:v>
                </c:pt>
                <c:pt idx="421">
                  <c:v>-39.588999999999999</c:v>
                </c:pt>
                <c:pt idx="422">
                  <c:v>-39.886000000000003</c:v>
                </c:pt>
                <c:pt idx="423">
                  <c:v>-40.183</c:v>
                </c:pt>
                <c:pt idx="424">
                  <c:v>-40.479999999999997</c:v>
                </c:pt>
                <c:pt idx="425">
                  <c:v>-40.776000000000003</c:v>
                </c:pt>
                <c:pt idx="426">
                  <c:v>-41.072000000000003</c:v>
                </c:pt>
                <c:pt idx="427">
                  <c:v>-41.368000000000002</c:v>
                </c:pt>
                <c:pt idx="428">
                  <c:v>-41.664000000000001</c:v>
                </c:pt>
                <c:pt idx="429">
                  <c:v>-41.96</c:v>
                </c:pt>
                <c:pt idx="430">
                  <c:v>-42.255000000000003</c:v>
                </c:pt>
                <c:pt idx="431">
                  <c:v>-42.55</c:v>
                </c:pt>
                <c:pt idx="432">
                  <c:v>-42.844999999999999</c:v>
                </c:pt>
                <c:pt idx="433">
                  <c:v>-43.14</c:v>
                </c:pt>
                <c:pt idx="434">
                  <c:v>-43.433999999999997</c:v>
                </c:pt>
                <c:pt idx="435">
                  <c:v>-43.728000000000002</c:v>
                </c:pt>
                <c:pt idx="436">
                  <c:v>-44.021999999999998</c:v>
                </c:pt>
                <c:pt idx="437">
                  <c:v>-44.316000000000003</c:v>
                </c:pt>
                <c:pt idx="438">
                  <c:v>-44.609000000000002</c:v>
                </c:pt>
                <c:pt idx="439">
                  <c:v>-44.902000000000001</c:v>
                </c:pt>
                <c:pt idx="440">
                  <c:v>-45.195</c:v>
                </c:pt>
                <c:pt idx="441">
                  <c:v>-45.488</c:v>
                </c:pt>
                <c:pt idx="442">
                  <c:v>-45.78</c:v>
                </c:pt>
                <c:pt idx="443">
                  <c:v>-46.072000000000003</c:v>
                </c:pt>
                <c:pt idx="444">
                  <c:v>-46.363999999999997</c:v>
                </c:pt>
                <c:pt idx="445">
                  <c:v>-46.655000000000001</c:v>
                </c:pt>
                <c:pt idx="446">
                  <c:v>-46.945999999999998</c:v>
                </c:pt>
                <c:pt idx="447">
                  <c:v>-47.237000000000002</c:v>
                </c:pt>
                <c:pt idx="448">
                  <c:v>-47.527999999999999</c:v>
                </c:pt>
                <c:pt idx="449">
                  <c:v>-47.817999999999998</c:v>
                </c:pt>
                <c:pt idx="450">
                  <c:v>-48.107999999999997</c:v>
                </c:pt>
                <c:pt idx="451">
                  <c:v>-48.398000000000003</c:v>
                </c:pt>
                <c:pt idx="452">
                  <c:v>-48.688000000000002</c:v>
                </c:pt>
                <c:pt idx="453">
                  <c:v>-48.976999999999997</c:v>
                </c:pt>
                <c:pt idx="454">
                  <c:v>-49.265999999999998</c:v>
                </c:pt>
                <c:pt idx="455">
                  <c:v>-49.554000000000002</c:v>
                </c:pt>
                <c:pt idx="456">
                  <c:v>-49.841999999999999</c:v>
                </c:pt>
                <c:pt idx="457">
                  <c:v>-50.13</c:v>
                </c:pt>
                <c:pt idx="458">
                  <c:v>-50.417999999999999</c:v>
                </c:pt>
                <c:pt idx="459">
                  <c:v>-50.704999999999998</c:v>
                </c:pt>
                <c:pt idx="460">
                  <c:v>-50.991999999999997</c:v>
                </c:pt>
                <c:pt idx="461">
                  <c:v>-51.277999999999999</c:v>
                </c:pt>
                <c:pt idx="462">
                  <c:v>-51.564999999999998</c:v>
                </c:pt>
                <c:pt idx="463">
                  <c:v>-51.85</c:v>
                </c:pt>
                <c:pt idx="464">
                  <c:v>-52.136000000000003</c:v>
                </c:pt>
                <c:pt idx="465">
                  <c:v>-52.420999999999999</c:v>
                </c:pt>
                <c:pt idx="466">
                  <c:v>-52.706000000000003</c:v>
                </c:pt>
                <c:pt idx="467">
                  <c:v>-52.99</c:v>
                </c:pt>
                <c:pt idx="468">
                  <c:v>-53.274000000000001</c:v>
                </c:pt>
                <c:pt idx="469">
                  <c:v>-53.558</c:v>
                </c:pt>
                <c:pt idx="470">
                  <c:v>-53.841000000000001</c:v>
                </c:pt>
                <c:pt idx="471">
                  <c:v>-54.124000000000002</c:v>
                </c:pt>
                <c:pt idx="472">
                  <c:v>-54.406999999999996</c:v>
                </c:pt>
                <c:pt idx="473">
                  <c:v>-54.689</c:v>
                </c:pt>
                <c:pt idx="474">
                  <c:v>-54.97</c:v>
                </c:pt>
                <c:pt idx="475">
                  <c:v>-55.252000000000002</c:v>
                </c:pt>
                <c:pt idx="476">
                  <c:v>-55.533000000000001</c:v>
                </c:pt>
                <c:pt idx="477">
                  <c:v>-55.813000000000002</c:v>
                </c:pt>
                <c:pt idx="478">
                  <c:v>-56.093000000000004</c:v>
                </c:pt>
                <c:pt idx="479">
                  <c:v>-56.372999999999998</c:v>
                </c:pt>
                <c:pt idx="480">
                  <c:v>-56.652000000000001</c:v>
                </c:pt>
                <c:pt idx="481">
                  <c:v>-56.930999999999997</c:v>
                </c:pt>
                <c:pt idx="482">
                  <c:v>-57.209000000000003</c:v>
                </c:pt>
                <c:pt idx="483">
                  <c:v>-57.487000000000002</c:v>
                </c:pt>
                <c:pt idx="484">
                  <c:v>-57.764000000000003</c:v>
                </c:pt>
                <c:pt idx="485">
                  <c:v>-58.040999999999997</c:v>
                </c:pt>
                <c:pt idx="486">
                  <c:v>-58.317999999999998</c:v>
                </c:pt>
                <c:pt idx="487">
                  <c:v>-58.594000000000001</c:v>
                </c:pt>
                <c:pt idx="488">
                  <c:v>-58.869</c:v>
                </c:pt>
                <c:pt idx="489">
                  <c:v>-59.143999999999998</c:v>
                </c:pt>
                <c:pt idx="490">
                  <c:v>-59.418999999999997</c:v>
                </c:pt>
                <c:pt idx="491">
                  <c:v>-59.692999999999998</c:v>
                </c:pt>
                <c:pt idx="492">
                  <c:v>-59.966999999999999</c:v>
                </c:pt>
                <c:pt idx="493">
                  <c:v>-60.24</c:v>
                </c:pt>
                <c:pt idx="494">
                  <c:v>-60.512999999999998</c:v>
                </c:pt>
                <c:pt idx="495">
                  <c:v>-60.784999999999997</c:v>
                </c:pt>
                <c:pt idx="496">
                  <c:v>-61.055999999999997</c:v>
                </c:pt>
                <c:pt idx="497">
                  <c:v>-61.328000000000003</c:v>
                </c:pt>
                <c:pt idx="498">
                  <c:v>-61.597999999999999</c:v>
                </c:pt>
                <c:pt idx="499">
                  <c:v>-61.868000000000002</c:v>
                </c:pt>
                <c:pt idx="500">
                  <c:v>-62.137999999999998</c:v>
                </c:pt>
                <c:pt idx="501">
                  <c:v>-62.406999999999996</c:v>
                </c:pt>
                <c:pt idx="502">
                  <c:v>-62.674999999999997</c:v>
                </c:pt>
                <c:pt idx="503">
                  <c:v>-62.942999999999998</c:v>
                </c:pt>
                <c:pt idx="504">
                  <c:v>-63.210999999999999</c:v>
                </c:pt>
                <c:pt idx="505">
                  <c:v>-63.476999999999997</c:v>
                </c:pt>
                <c:pt idx="506">
                  <c:v>-63.744</c:v>
                </c:pt>
                <c:pt idx="507">
                  <c:v>-64.009</c:v>
                </c:pt>
                <c:pt idx="508">
                  <c:v>-64.274000000000001</c:v>
                </c:pt>
                <c:pt idx="509">
                  <c:v>-64.539000000000001</c:v>
                </c:pt>
                <c:pt idx="510">
                  <c:v>-64.802999999999997</c:v>
                </c:pt>
                <c:pt idx="511">
                  <c:v>-65.066000000000003</c:v>
                </c:pt>
                <c:pt idx="512">
                  <c:v>-65.328999999999994</c:v>
                </c:pt>
                <c:pt idx="513">
                  <c:v>-65.590999999999994</c:v>
                </c:pt>
                <c:pt idx="514">
                  <c:v>-65.852999999999994</c:v>
                </c:pt>
                <c:pt idx="515">
                  <c:v>-66.113</c:v>
                </c:pt>
                <c:pt idx="516">
                  <c:v>-66.373999999999995</c:v>
                </c:pt>
                <c:pt idx="517">
                  <c:v>-66.632999999999996</c:v>
                </c:pt>
                <c:pt idx="518">
                  <c:v>-66.893000000000001</c:v>
                </c:pt>
                <c:pt idx="519">
                  <c:v>-67.150999999999996</c:v>
                </c:pt>
                <c:pt idx="520">
                  <c:v>-67.409000000000006</c:v>
                </c:pt>
                <c:pt idx="521">
                  <c:v>-67.665999999999997</c:v>
                </c:pt>
                <c:pt idx="522">
                  <c:v>-67.921999999999997</c:v>
                </c:pt>
                <c:pt idx="523">
                  <c:v>-68.177999999999997</c:v>
                </c:pt>
                <c:pt idx="524">
                  <c:v>-68.433000000000007</c:v>
                </c:pt>
                <c:pt idx="525">
                  <c:v>-68.688000000000002</c:v>
                </c:pt>
                <c:pt idx="526">
                  <c:v>-68.941999999999993</c:v>
                </c:pt>
                <c:pt idx="527">
                  <c:v>-69.194999999999993</c:v>
                </c:pt>
                <c:pt idx="528">
                  <c:v>-69.447000000000003</c:v>
                </c:pt>
                <c:pt idx="529">
                  <c:v>-69.698999999999998</c:v>
                </c:pt>
                <c:pt idx="530">
                  <c:v>-69.95</c:v>
                </c:pt>
                <c:pt idx="531">
                  <c:v>-70.200999999999993</c:v>
                </c:pt>
                <c:pt idx="532">
                  <c:v>-70.45</c:v>
                </c:pt>
                <c:pt idx="533">
                  <c:v>-70.698999999999998</c:v>
                </c:pt>
                <c:pt idx="534">
                  <c:v>-70.947999999999993</c:v>
                </c:pt>
                <c:pt idx="535">
                  <c:v>-71.194999999999993</c:v>
                </c:pt>
                <c:pt idx="536">
                  <c:v>-71.441999999999993</c:v>
                </c:pt>
                <c:pt idx="537">
                  <c:v>-71.688000000000002</c:v>
                </c:pt>
                <c:pt idx="538">
                  <c:v>-71.933000000000007</c:v>
                </c:pt>
                <c:pt idx="539">
                  <c:v>-72.177999999999997</c:v>
                </c:pt>
                <c:pt idx="540">
                  <c:v>-72.421999999999997</c:v>
                </c:pt>
                <c:pt idx="541">
                  <c:v>-72.665000000000006</c:v>
                </c:pt>
                <c:pt idx="542">
                  <c:v>-72.906999999999996</c:v>
                </c:pt>
                <c:pt idx="543">
                  <c:v>-73.149000000000001</c:v>
                </c:pt>
                <c:pt idx="544">
                  <c:v>-73.39</c:v>
                </c:pt>
                <c:pt idx="545">
                  <c:v>-73.63</c:v>
                </c:pt>
                <c:pt idx="546">
                  <c:v>-73.869</c:v>
                </c:pt>
                <c:pt idx="547">
                  <c:v>-74.108000000000004</c:v>
                </c:pt>
                <c:pt idx="548">
                  <c:v>-74.344999999999999</c:v>
                </c:pt>
                <c:pt idx="549">
                  <c:v>-74.581999999999994</c:v>
                </c:pt>
                <c:pt idx="550">
                  <c:v>-74.817999999999998</c:v>
                </c:pt>
                <c:pt idx="551">
                  <c:v>-75.054000000000002</c:v>
                </c:pt>
                <c:pt idx="552">
                  <c:v>-75.287999999999997</c:v>
                </c:pt>
                <c:pt idx="553">
                  <c:v>-75.522000000000006</c:v>
                </c:pt>
                <c:pt idx="554">
                  <c:v>-75.754999999999995</c:v>
                </c:pt>
                <c:pt idx="555">
                  <c:v>-75.986999999999995</c:v>
                </c:pt>
                <c:pt idx="556">
                  <c:v>-76.218000000000004</c:v>
                </c:pt>
                <c:pt idx="557">
                  <c:v>-76.447999999999993</c:v>
                </c:pt>
                <c:pt idx="558">
                  <c:v>-76.677999999999997</c:v>
                </c:pt>
                <c:pt idx="559">
                  <c:v>-76.906000000000006</c:v>
                </c:pt>
                <c:pt idx="560">
                  <c:v>-77.134</c:v>
                </c:pt>
                <c:pt idx="561">
                  <c:v>-77.361000000000004</c:v>
                </c:pt>
                <c:pt idx="562">
                  <c:v>-77.587000000000003</c:v>
                </c:pt>
                <c:pt idx="563">
                  <c:v>-77.813000000000002</c:v>
                </c:pt>
                <c:pt idx="564">
                  <c:v>-78.037000000000006</c:v>
                </c:pt>
                <c:pt idx="565">
                  <c:v>-78.260000000000005</c:v>
                </c:pt>
                <c:pt idx="566">
                  <c:v>-78.483000000000004</c:v>
                </c:pt>
                <c:pt idx="567">
                  <c:v>-78.704999999999998</c:v>
                </c:pt>
                <c:pt idx="568">
                  <c:v>-78.924999999999997</c:v>
                </c:pt>
                <c:pt idx="569">
                  <c:v>-79.144999999999996</c:v>
                </c:pt>
                <c:pt idx="570">
                  <c:v>-79.364000000000004</c:v>
                </c:pt>
                <c:pt idx="571">
                  <c:v>-79.581999999999994</c:v>
                </c:pt>
                <c:pt idx="572">
                  <c:v>-79.8</c:v>
                </c:pt>
                <c:pt idx="573">
                  <c:v>-80.016000000000005</c:v>
                </c:pt>
                <c:pt idx="574">
                  <c:v>-80.230999999999995</c:v>
                </c:pt>
                <c:pt idx="575">
                  <c:v>-80.445999999999998</c:v>
                </c:pt>
                <c:pt idx="576">
                  <c:v>-80.659000000000006</c:v>
                </c:pt>
                <c:pt idx="577">
                  <c:v>-80.870999999999995</c:v>
                </c:pt>
                <c:pt idx="578">
                  <c:v>-81.082999999999998</c:v>
                </c:pt>
                <c:pt idx="579">
                  <c:v>-81.293999999999997</c:v>
                </c:pt>
                <c:pt idx="580">
                  <c:v>-81.503</c:v>
                </c:pt>
                <c:pt idx="581">
                  <c:v>-81.712000000000003</c:v>
                </c:pt>
                <c:pt idx="582">
                  <c:v>-81.92</c:v>
                </c:pt>
                <c:pt idx="583">
                  <c:v>-82.126999999999995</c:v>
                </c:pt>
                <c:pt idx="584">
                  <c:v>-82.331999999999994</c:v>
                </c:pt>
                <c:pt idx="585">
                  <c:v>-82.537000000000006</c:v>
                </c:pt>
                <c:pt idx="586">
                  <c:v>-82.741</c:v>
                </c:pt>
                <c:pt idx="587">
                  <c:v>-82.944000000000003</c:v>
                </c:pt>
                <c:pt idx="588">
                  <c:v>-83.146000000000001</c:v>
                </c:pt>
                <c:pt idx="589">
                  <c:v>-83.346999999999994</c:v>
                </c:pt>
                <c:pt idx="590">
                  <c:v>-83.546000000000006</c:v>
                </c:pt>
                <c:pt idx="591">
                  <c:v>-83.745000000000005</c:v>
                </c:pt>
                <c:pt idx="592">
                  <c:v>-83.942999999999998</c:v>
                </c:pt>
                <c:pt idx="593">
                  <c:v>-84.14</c:v>
                </c:pt>
                <c:pt idx="594">
                  <c:v>-84.335999999999999</c:v>
                </c:pt>
                <c:pt idx="595">
                  <c:v>-84.53</c:v>
                </c:pt>
                <c:pt idx="596">
                  <c:v>-84.724000000000004</c:v>
                </c:pt>
                <c:pt idx="597">
                  <c:v>-84.917000000000002</c:v>
                </c:pt>
                <c:pt idx="598">
                  <c:v>-85.108999999999995</c:v>
                </c:pt>
                <c:pt idx="599">
                  <c:v>-85.299000000000007</c:v>
                </c:pt>
                <c:pt idx="600">
                  <c:v>-85.489000000000004</c:v>
                </c:pt>
                <c:pt idx="601">
                  <c:v>-85.677000000000007</c:v>
                </c:pt>
                <c:pt idx="602">
                  <c:v>-85.864999999999995</c:v>
                </c:pt>
                <c:pt idx="603">
                  <c:v>-86.051000000000002</c:v>
                </c:pt>
                <c:pt idx="604">
                  <c:v>-86.236000000000004</c:v>
                </c:pt>
                <c:pt idx="605">
                  <c:v>-86.421000000000006</c:v>
                </c:pt>
                <c:pt idx="606">
                  <c:v>-86.603999999999999</c:v>
                </c:pt>
                <c:pt idx="607">
                  <c:v>-86.786000000000001</c:v>
                </c:pt>
                <c:pt idx="608">
                  <c:v>-86.966999999999999</c:v>
                </c:pt>
                <c:pt idx="609">
                  <c:v>-87.147000000000006</c:v>
                </c:pt>
                <c:pt idx="610">
                  <c:v>-87.325999999999993</c:v>
                </c:pt>
                <c:pt idx="611">
                  <c:v>-87.503</c:v>
                </c:pt>
                <c:pt idx="612">
                  <c:v>-87.68</c:v>
                </c:pt>
                <c:pt idx="613">
                  <c:v>-87.855999999999995</c:v>
                </c:pt>
                <c:pt idx="614">
                  <c:v>-88.03</c:v>
                </c:pt>
                <c:pt idx="615">
                  <c:v>-88.203000000000003</c:v>
                </c:pt>
                <c:pt idx="616">
                  <c:v>-88.375</c:v>
                </c:pt>
                <c:pt idx="617">
                  <c:v>-88.546000000000006</c:v>
                </c:pt>
                <c:pt idx="618">
                  <c:v>-88.715999999999994</c:v>
                </c:pt>
                <c:pt idx="619">
                  <c:v>-88.885000000000005</c:v>
                </c:pt>
                <c:pt idx="620">
                  <c:v>-89.052999999999997</c:v>
                </c:pt>
                <c:pt idx="621">
                  <c:v>-89.218999999999994</c:v>
                </c:pt>
                <c:pt idx="622">
                  <c:v>-89.385000000000005</c:v>
                </c:pt>
                <c:pt idx="623">
                  <c:v>-89.549000000000007</c:v>
                </c:pt>
                <c:pt idx="624">
                  <c:v>-89.712000000000003</c:v>
                </c:pt>
                <c:pt idx="625">
                  <c:v>-89.873999999999995</c:v>
                </c:pt>
                <c:pt idx="626">
                  <c:v>-90.034999999999997</c:v>
                </c:pt>
                <c:pt idx="627">
                  <c:v>-90.194000000000003</c:v>
                </c:pt>
                <c:pt idx="628">
                  <c:v>-90.352999999999994</c:v>
                </c:pt>
                <c:pt idx="629">
                  <c:v>-90.51</c:v>
                </c:pt>
                <c:pt idx="630">
                  <c:v>-90.665999999999997</c:v>
                </c:pt>
                <c:pt idx="631">
                  <c:v>-90.820999999999998</c:v>
                </c:pt>
                <c:pt idx="632">
                  <c:v>-90.974000000000004</c:v>
                </c:pt>
                <c:pt idx="633">
                  <c:v>-91.126999999999995</c:v>
                </c:pt>
                <c:pt idx="634">
                  <c:v>-91.278000000000006</c:v>
                </c:pt>
                <c:pt idx="635">
                  <c:v>-91.427999999999997</c:v>
                </c:pt>
                <c:pt idx="636">
                  <c:v>-91.576999999999998</c:v>
                </c:pt>
                <c:pt idx="637">
                  <c:v>-91.724999999999994</c:v>
                </c:pt>
                <c:pt idx="638">
                  <c:v>-91.872</c:v>
                </c:pt>
                <c:pt idx="639">
                  <c:v>-92.016999999999996</c:v>
                </c:pt>
                <c:pt idx="640">
                  <c:v>-92.161000000000001</c:v>
                </c:pt>
                <c:pt idx="641">
                  <c:v>-92.304000000000002</c:v>
                </c:pt>
                <c:pt idx="642">
                  <c:v>-92.444999999999993</c:v>
                </c:pt>
                <c:pt idx="643">
                  <c:v>-92.585999999999999</c:v>
                </c:pt>
                <c:pt idx="644">
                  <c:v>-92.724999999999994</c:v>
                </c:pt>
                <c:pt idx="645">
                  <c:v>-92.863</c:v>
                </c:pt>
                <c:pt idx="646">
                  <c:v>-93</c:v>
                </c:pt>
                <c:pt idx="647">
                  <c:v>-93.135000000000005</c:v>
                </c:pt>
                <c:pt idx="648">
                  <c:v>-93.27</c:v>
                </c:pt>
                <c:pt idx="649">
                  <c:v>-93.403000000000006</c:v>
                </c:pt>
                <c:pt idx="650">
                  <c:v>-93.534000000000006</c:v>
                </c:pt>
                <c:pt idx="651">
                  <c:v>-93.665000000000006</c:v>
                </c:pt>
                <c:pt idx="652">
                  <c:v>-93.793999999999997</c:v>
                </c:pt>
                <c:pt idx="653">
                  <c:v>-93.921999999999997</c:v>
                </c:pt>
                <c:pt idx="654">
                  <c:v>-94.049000000000007</c:v>
                </c:pt>
                <c:pt idx="655">
                  <c:v>-94.174999999999997</c:v>
                </c:pt>
                <c:pt idx="656">
                  <c:v>-94.299000000000007</c:v>
                </c:pt>
                <c:pt idx="657">
                  <c:v>-94.421999999999997</c:v>
                </c:pt>
                <c:pt idx="658">
                  <c:v>-94.543000000000006</c:v>
                </c:pt>
                <c:pt idx="659">
                  <c:v>-94.664000000000001</c:v>
                </c:pt>
                <c:pt idx="660">
                  <c:v>-94.783000000000001</c:v>
                </c:pt>
                <c:pt idx="661">
                  <c:v>-94.900999999999996</c:v>
                </c:pt>
                <c:pt idx="662">
                  <c:v>-95.016999999999996</c:v>
                </c:pt>
                <c:pt idx="663">
                  <c:v>-95.132999999999996</c:v>
                </c:pt>
                <c:pt idx="664">
                  <c:v>-95.247</c:v>
                </c:pt>
                <c:pt idx="665">
                  <c:v>-95.358999999999995</c:v>
                </c:pt>
                <c:pt idx="666">
                  <c:v>-95.471000000000004</c:v>
                </c:pt>
                <c:pt idx="667">
                  <c:v>-95.581000000000003</c:v>
                </c:pt>
                <c:pt idx="668">
                  <c:v>-95.69</c:v>
                </c:pt>
                <c:pt idx="669">
                  <c:v>-95.796999999999997</c:v>
                </c:pt>
                <c:pt idx="670">
                  <c:v>-95.903999999999996</c:v>
                </c:pt>
                <c:pt idx="671">
                  <c:v>-96.007999999999996</c:v>
                </c:pt>
                <c:pt idx="672">
                  <c:v>-96.111999999999995</c:v>
                </c:pt>
                <c:pt idx="673">
                  <c:v>-96.213999999999999</c:v>
                </c:pt>
                <c:pt idx="674">
                  <c:v>-96.314999999999998</c:v>
                </c:pt>
                <c:pt idx="675">
                  <c:v>-96.415000000000006</c:v>
                </c:pt>
                <c:pt idx="676">
                  <c:v>-96.513000000000005</c:v>
                </c:pt>
                <c:pt idx="677">
                  <c:v>-96.61</c:v>
                </c:pt>
                <c:pt idx="678">
                  <c:v>-96.706000000000003</c:v>
                </c:pt>
                <c:pt idx="679">
                  <c:v>-96.8</c:v>
                </c:pt>
                <c:pt idx="680">
                  <c:v>-96.893000000000001</c:v>
                </c:pt>
                <c:pt idx="681">
                  <c:v>-96.984999999999999</c:v>
                </c:pt>
                <c:pt idx="682">
                  <c:v>-97.075000000000003</c:v>
                </c:pt>
                <c:pt idx="683">
                  <c:v>-97.164000000000001</c:v>
                </c:pt>
                <c:pt idx="684">
                  <c:v>-97.251999999999995</c:v>
                </c:pt>
                <c:pt idx="685">
                  <c:v>-97.337999999999994</c:v>
                </c:pt>
                <c:pt idx="686">
                  <c:v>-97.423000000000002</c:v>
                </c:pt>
                <c:pt idx="687">
                  <c:v>-97.507000000000005</c:v>
                </c:pt>
                <c:pt idx="688">
                  <c:v>-97.588999999999999</c:v>
                </c:pt>
                <c:pt idx="689">
                  <c:v>-97.67</c:v>
                </c:pt>
                <c:pt idx="690">
                  <c:v>-97.75</c:v>
                </c:pt>
                <c:pt idx="691">
                  <c:v>-97.828000000000003</c:v>
                </c:pt>
                <c:pt idx="692">
                  <c:v>-97.905000000000001</c:v>
                </c:pt>
                <c:pt idx="693">
                  <c:v>-97.98</c:v>
                </c:pt>
                <c:pt idx="694">
                  <c:v>-98.054000000000002</c:v>
                </c:pt>
                <c:pt idx="695">
                  <c:v>-98.126999999999995</c:v>
                </c:pt>
                <c:pt idx="696">
                  <c:v>-98.197999999999993</c:v>
                </c:pt>
                <c:pt idx="697">
                  <c:v>-98.268000000000001</c:v>
                </c:pt>
                <c:pt idx="698">
                  <c:v>-98.337000000000003</c:v>
                </c:pt>
                <c:pt idx="699">
                  <c:v>-98.403999999999996</c:v>
                </c:pt>
                <c:pt idx="700">
                  <c:v>-98.47</c:v>
                </c:pt>
                <c:pt idx="701">
                  <c:v>-98.534999999999997</c:v>
                </c:pt>
                <c:pt idx="702">
                  <c:v>-98.597999999999999</c:v>
                </c:pt>
                <c:pt idx="703">
                  <c:v>-98.66</c:v>
                </c:pt>
                <c:pt idx="704">
                  <c:v>-98.72</c:v>
                </c:pt>
                <c:pt idx="705">
                  <c:v>-98.78</c:v>
                </c:pt>
                <c:pt idx="706">
                  <c:v>-98.837000000000003</c:v>
                </c:pt>
                <c:pt idx="707">
                  <c:v>-98.893000000000001</c:v>
                </c:pt>
                <c:pt idx="708">
                  <c:v>-98.947999999999993</c:v>
                </c:pt>
                <c:pt idx="709">
                  <c:v>-99.001999999999995</c:v>
                </c:pt>
                <c:pt idx="710">
                  <c:v>-99.054000000000002</c:v>
                </c:pt>
                <c:pt idx="711">
                  <c:v>-99.105000000000004</c:v>
                </c:pt>
                <c:pt idx="712">
                  <c:v>-99.153999999999996</c:v>
                </c:pt>
                <c:pt idx="713">
                  <c:v>-99.201999999999998</c:v>
                </c:pt>
                <c:pt idx="714">
                  <c:v>-99.248999999999995</c:v>
                </c:pt>
                <c:pt idx="715">
                  <c:v>-99.293999999999997</c:v>
                </c:pt>
                <c:pt idx="716">
                  <c:v>-99.337999999999994</c:v>
                </c:pt>
                <c:pt idx="717">
                  <c:v>-99.38</c:v>
                </c:pt>
                <c:pt idx="718">
                  <c:v>-99.421000000000006</c:v>
                </c:pt>
                <c:pt idx="719">
                  <c:v>-99.460999999999999</c:v>
                </c:pt>
                <c:pt idx="720">
                  <c:v>-99.498999999999995</c:v>
                </c:pt>
                <c:pt idx="721">
                  <c:v>-99.536000000000001</c:v>
                </c:pt>
                <c:pt idx="722">
                  <c:v>-99.570999999999998</c:v>
                </c:pt>
                <c:pt idx="723">
                  <c:v>-99.605000000000004</c:v>
                </c:pt>
                <c:pt idx="724">
                  <c:v>-99.638000000000005</c:v>
                </c:pt>
                <c:pt idx="725">
                  <c:v>-99.668999999999997</c:v>
                </c:pt>
                <c:pt idx="726">
                  <c:v>-99.698999999999998</c:v>
                </c:pt>
                <c:pt idx="727">
                  <c:v>-99.727000000000004</c:v>
                </c:pt>
                <c:pt idx="728">
                  <c:v>-99.754000000000005</c:v>
                </c:pt>
                <c:pt idx="729">
                  <c:v>-99.78</c:v>
                </c:pt>
                <c:pt idx="730">
                  <c:v>-99.804000000000002</c:v>
                </c:pt>
                <c:pt idx="731">
                  <c:v>-99.826999999999998</c:v>
                </c:pt>
                <c:pt idx="732">
                  <c:v>-99.847999999999999</c:v>
                </c:pt>
                <c:pt idx="733">
                  <c:v>-99.867999999999995</c:v>
                </c:pt>
                <c:pt idx="734">
                  <c:v>-99.887</c:v>
                </c:pt>
                <c:pt idx="735">
                  <c:v>-99.903999999999996</c:v>
                </c:pt>
                <c:pt idx="736">
                  <c:v>-99.92</c:v>
                </c:pt>
                <c:pt idx="737">
                  <c:v>-99.933999999999997</c:v>
                </c:pt>
                <c:pt idx="738">
                  <c:v>-99.947000000000003</c:v>
                </c:pt>
                <c:pt idx="739">
                  <c:v>-99.959000000000003</c:v>
                </c:pt>
                <c:pt idx="740">
                  <c:v>-99.968999999999994</c:v>
                </c:pt>
                <c:pt idx="741">
                  <c:v>-99.977000000000004</c:v>
                </c:pt>
                <c:pt idx="742">
                  <c:v>-99.984999999999999</c:v>
                </c:pt>
                <c:pt idx="743">
                  <c:v>-99.991</c:v>
                </c:pt>
                <c:pt idx="744">
                  <c:v>-99.995000000000005</c:v>
                </c:pt>
                <c:pt idx="745">
                  <c:v>-99.998000000000005</c:v>
                </c:pt>
                <c:pt idx="746">
                  <c:v>-100</c:v>
                </c:pt>
                <c:pt idx="747">
                  <c:v>-100</c:v>
                </c:pt>
                <c:pt idx="748">
                  <c:v>-99.998999999999995</c:v>
                </c:pt>
                <c:pt idx="749">
                  <c:v>-99.995999999999995</c:v>
                </c:pt>
                <c:pt idx="750">
                  <c:v>-99.992000000000004</c:v>
                </c:pt>
                <c:pt idx="751">
                  <c:v>-99.986999999999995</c:v>
                </c:pt>
                <c:pt idx="752">
                  <c:v>-99.98</c:v>
                </c:pt>
                <c:pt idx="753">
                  <c:v>-99.971999999999994</c:v>
                </c:pt>
                <c:pt idx="754">
                  <c:v>-99.962000000000003</c:v>
                </c:pt>
                <c:pt idx="755">
                  <c:v>-99.950999999999993</c:v>
                </c:pt>
                <c:pt idx="756">
                  <c:v>-99.938999999999993</c:v>
                </c:pt>
                <c:pt idx="757">
                  <c:v>-99.924999999999997</c:v>
                </c:pt>
                <c:pt idx="758">
                  <c:v>-99.909000000000006</c:v>
                </c:pt>
                <c:pt idx="759">
                  <c:v>-99.893000000000001</c:v>
                </c:pt>
                <c:pt idx="760">
                  <c:v>-99.875</c:v>
                </c:pt>
                <c:pt idx="761">
                  <c:v>-99.855000000000004</c:v>
                </c:pt>
                <c:pt idx="762">
                  <c:v>-99.834000000000003</c:v>
                </c:pt>
                <c:pt idx="763">
                  <c:v>-99.811999999999998</c:v>
                </c:pt>
                <c:pt idx="764">
                  <c:v>-99.787999999999997</c:v>
                </c:pt>
                <c:pt idx="765">
                  <c:v>-99.763000000000005</c:v>
                </c:pt>
                <c:pt idx="766">
                  <c:v>-99.736000000000004</c:v>
                </c:pt>
                <c:pt idx="767">
                  <c:v>-99.709000000000003</c:v>
                </c:pt>
                <c:pt idx="768">
                  <c:v>-99.679000000000002</c:v>
                </c:pt>
                <c:pt idx="769">
                  <c:v>-99.647999999999996</c:v>
                </c:pt>
                <c:pt idx="770">
                  <c:v>-99.616</c:v>
                </c:pt>
                <c:pt idx="771">
                  <c:v>-99.582999999999998</c:v>
                </c:pt>
                <c:pt idx="772">
                  <c:v>-99.548000000000002</c:v>
                </c:pt>
                <c:pt idx="773">
                  <c:v>-99.510999999999996</c:v>
                </c:pt>
                <c:pt idx="774">
                  <c:v>-99.474000000000004</c:v>
                </c:pt>
                <c:pt idx="775">
                  <c:v>-99.435000000000002</c:v>
                </c:pt>
                <c:pt idx="776">
                  <c:v>-99.394000000000005</c:v>
                </c:pt>
                <c:pt idx="777">
                  <c:v>-99.352000000000004</c:v>
                </c:pt>
                <c:pt idx="778">
                  <c:v>-99.308999999999997</c:v>
                </c:pt>
                <c:pt idx="779">
                  <c:v>-99.263999999999996</c:v>
                </c:pt>
                <c:pt idx="780">
                  <c:v>-99.218000000000004</c:v>
                </c:pt>
                <c:pt idx="781">
                  <c:v>-99.17</c:v>
                </c:pt>
                <c:pt idx="782">
                  <c:v>-99.120999999999995</c:v>
                </c:pt>
                <c:pt idx="783">
                  <c:v>-99.070999999999998</c:v>
                </c:pt>
                <c:pt idx="784">
                  <c:v>-99.019000000000005</c:v>
                </c:pt>
                <c:pt idx="785">
                  <c:v>-98.965999999999994</c:v>
                </c:pt>
                <c:pt idx="786">
                  <c:v>-98.912000000000006</c:v>
                </c:pt>
                <c:pt idx="787">
                  <c:v>-98.855999999999995</c:v>
                </c:pt>
                <c:pt idx="788">
                  <c:v>-98.799000000000007</c:v>
                </c:pt>
                <c:pt idx="789">
                  <c:v>-98.74</c:v>
                </c:pt>
                <c:pt idx="790">
                  <c:v>-98.68</c:v>
                </c:pt>
                <c:pt idx="791">
                  <c:v>-98.619</c:v>
                </c:pt>
                <c:pt idx="792">
                  <c:v>-98.555999999999997</c:v>
                </c:pt>
                <c:pt idx="793">
                  <c:v>-98.492000000000004</c:v>
                </c:pt>
                <c:pt idx="794">
                  <c:v>-98.427000000000007</c:v>
                </c:pt>
                <c:pt idx="795">
                  <c:v>-98.36</c:v>
                </c:pt>
                <c:pt idx="796">
                  <c:v>-98.292000000000002</c:v>
                </c:pt>
                <c:pt idx="797">
                  <c:v>-98.221999999999994</c:v>
                </c:pt>
                <c:pt idx="798">
                  <c:v>-98.150999999999996</c:v>
                </c:pt>
                <c:pt idx="799">
                  <c:v>-98.078999999999994</c:v>
                </c:pt>
                <c:pt idx="800">
                  <c:v>-98.004999999999995</c:v>
                </c:pt>
                <c:pt idx="801">
                  <c:v>-97.93</c:v>
                </c:pt>
                <c:pt idx="802">
                  <c:v>-97.853999999999999</c:v>
                </c:pt>
                <c:pt idx="803">
                  <c:v>-97.775999999999996</c:v>
                </c:pt>
                <c:pt idx="804">
                  <c:v>-97.697000000000003</c:v>
                </c:pt>
                <c:pt idx="805">
                  <c:v>-97.616</c:v>
                </c:pt>
                <c:pt idx="806">
                  <c:v>-97.534000000000006</c:v>
                </c:pt>
                <c:pt idx="807">
                  <c:v>-97.450999999999993</c:v>
                </c:pt>
                <c:pt idx="808">
                  <c:v>-97.367000000000004</c:v>
                </c:pt>
                <c:pt idx="809">
                  <c:v>-97.281000000000006</c:v>
                </c:pt>
                <c:pt idx="810">
                  <c:v>-97.194000000000003</c:v>
                </c:pt>
                <c:pt idx="811">
                  <c:v>-97.105000000000004</c:v>
                </c:pt>
                <c:pt idx="812">
                  <c:v>-97.015000000000001</c:v>
                </c:pt>
                <c:pt idx="813">
                  <c:v>-96.924000000000007</c:v>
                </c:pt>
                <c:pt idx="814">
                  <c:v>-96.831000000000003</c:v>
                </c:pt>
                <c:pt idx="815">
                  <c:v>-96.736999999999995</c:v>
                </c:pt>
                <c:pt idx="816">
                  <c:v>-96.641999999999996</c:v>
                </c:pt>
                <c:pt idx="817">
                  <c:v>-96.546000000000006</c:v>
                </c:pt>
                <c:pt idx="818">
                  <c:v>-96.447999999999993</c:v>
                </c:pt>
                <c:pt idx="819">
                  <c:v>-96.349000000000004</c:v>
                </c:pt>
                <c:pt idx="820">
                  <c:v>-96.248000000000005</c:v>
                </c:pt>
                <c:pt idx="821">
                  <c:v>-96.146000000000001</c:v>
                </c:pt>
                <c:pt idx="822">
                  <c:v>-96.043000000000006</c:v>
                </c:pt>
                <c:pt idx="823">
                  <c:v>-95.938999999999993</c:v>
                </c:pt>
                <c:pt idx="824">
                  <c:v>-95.832999999999998</c:v>
                </c:pt>
                <c:pt idx="825">
                  <c:v>-95.725999999999999</c:v>
                </c:pt>
                <c:pt idx="826">
                  <c:v>-95.617000000000004</c:v>
                </c:pt>
                <c:pt idx="827">
                  <c:v>-95.507999999999996</c:v>
                </c:pt>
                <c:pt idx="828">
                  <c:v>-95.397000000000006</c:v>
                </c:pt>
                <c:pt idx="829">
                  <c:v>-95.284000000000006</c:v>
                </c:pt>
                <c:pt idx="830">
                  <c:v>-95.171000000000006</c:v>
                </c:pt>
                <c:pt idx="831">
                  <c:v>-95.055999999999997</c:v>
                </c:pt>
                <c:pt idx="832">
                  <c:v>-94.94</c:v>
                </c:pt>
                <c:pt idx="833">
                  <c:v>-94.822000000000003</c:v>
                </c:pt>
                <c:pt idx="834">
                  <c:v>-94.703999999999994</c:v>
                </c:pt>
                <c:pt idx="835">
                  <c:v>-94.584000000000003</c:v>
                </c:pt>
                <c:pt idx="836">
                  <c:v>-94.462000000000003</c:v>
                </c:pt>
                <c:pt idx="837">
                  <c:v>-94.34</c:v>
                </c:pt>
                <c:pt idx="838">
                  <c:v>-94.215999999999994</c:v>
                </c:pt>
                <c:pt idx="839">
                  <c:v>-94.090999999999994</c:v>
                </c:pt>
                <c:pt idx="840">
                  <c:v>-93.965000000000003</c:v>
                </c:pt>
                <c:pt idx="841">
                  <c:v>-93.837000000000003</c:v>
                </c:pt>
                <c:pt idx="842">
                  <c:v>-93.707999999999998</c:v>
                </c:pt>
                <c:pt idx="843">
                  <c:v>-93.578000000000003</c:v>
                </c:pt>
                <c:pt idx="844">
                  <c:v>-93.447000000000003</c:v>
                </c:pt>
                <c:pt idx="845">
                  <c:v>-93.313999999999993</c:v>
                </c:pt>
                <c:pt idx="846">
                  <c:v>-93.18</c:v>
                </c:pt>
                <c:pt idx="847">
                  <c:v>-93.045000000000002</c:v>
                </c:pt>
                <c:pt idx="848">
                  <c:v>-92.909000000000006</c:v>
                </c:pt>
                <c:pt idx="849">
                  <c:v>-92.771000000000001</c:v>
                </c:pt>
                <c:pt idx="850">
                  <c:v>-92.632000000000005</c:v>
                </c:pt>
                <c:pt idx="851">
                  <c:v>-92.492000000000004</c:v>
                </c:pt>
                <c:pt idx="852">
                  <c:v>-92.350999999999999</c:v>
                </c:pt>
                <c:pt idx="853">
                  <c:v>-92.209000000000003</c:v>
                </c:pt>
                <c:pt idx="854">
                  <c:v>-92.064999999999998</c:v>
                </c:pt>
                <c:pt idx="855">
                  <c:v>-91.92</c:v>
                </c:pt>
                <c:pt idx="856">
                  <c:v>-91.774000000000001</c:v>
                </c:pt>
                <c:pt idx="857">
                  <c:v>-91.626999999999995</c:v>
                </c:pt>
                <c:pt idx="858">
                  <c:v>-91.477999999999994</c:v>
                </c:pt>
                <c:pt idx="859">
                  <c:v>-91.328000000000003</c:v>
                </c:pt>
                <c:pt idx="860">
                  <c:v>-91.177000000000007</c:v>
                </c:pt>
                <c:pt idx="861">
                  <c:v>-91.025000000000006</c:v>
                </c:pt>
                <c:pt idx="862">
                  <c:v>-90.872</c:v>
                </c:pt>
                <c:pt idx="863">
                  <c:v>-90.718000000000004</c:v>
                </c:pt>
                <c:pt idx="864">
                  <c:v>-90.561999999999998</c:v>
                </c:pt>
                <c:pt idx="865">
                  <c:v>-90.405000000000001</c:v>
                </c:pt>
                <c:pt idx="866">
                  <c:v>-90.247</c:v>
                </c:pt>
                <c:pt idx="867">
                  <c:v>-90.087999999999994</c:v>
                </c:pt>
                <c:pt idx="868">
                  <c:v>-89.927000000000007</c:v>
                </c:pt>
                <c:pt idx="869">
                  <c:v>-89.766000000000005</c:v>
                </c:pt>
                <c:pt idx="870">
                  <c:v>-89.602999999999994</c:v>
                </c:pt>
                <c:pt idx="871">
                  <c:v>-89.438999999999993</c:v>
                </c:pt>
                <c:pt idx="872">
                  <c:v>-89.274000000000001</c:v>
                </c:pt>
                <c:pt idx="873">
                  <c:v>-89.108000000000004</c:v>
                </c:pt>
                <c:pt idx="874">
                  <c:v>-88.941000000000003</c:v>
                </c:pt>
                <c:pt idx="875">
                  <c:v>-88.772999999999996</c:v>
                </c:pt>
                <c:pt idx="876">
                  <c:v>-88.602999999999994</c:v>
                </c:pt>
                <c:pt idx="877">
                  <c:v>-88.432000000000002</c:v>
                </c:pt>
                <c:pt idx="878">
                  <c:v>-88.260999999999996</c:v>
                </c:pt>
                <c:pt idx="879">
                  <c:v>-88.087999999999994</c:v>
                </c:pt>
                <c:pt idx="880">
                  <c:v>-87.914000000000001</c:v>
                </c:pt>
                <c:pt idx="881">
                  <c:v>-87.739000000000004</c:v>
                </c:pt>
                <c:pt idx="882">
                  <c:v>-87.561999999999998</c:v>
                </c:pt>
                <c:pt idx="883">
                  <c:v>-87.385000000000005</c:v>
                </c:pt>
                <c:pt idx="884">
                  <c:v>-87.206999999999994</c:v>
                </c:pt>
                <c:pt idx="885">
                  <c:v>-87.027000000000001</c:v>
                </c:pt>
                <c:pt idx="886">
                  <c:v>-86.846000000000004</c:v>
                </c:pt>
                <c:pt idx="887">
                  <c:v>-86.665000000000006</c:v>
                </c:pt>
                <c:pt idx="888">
                  <c:v>-86.481999999999999</c:v>
                </c:pt>
                <c:pt idx="889">
                  <c:v>-86.298000000000002</c:v>
                </c:pt>
                <c:pt idx="890">
                  <c:v>-86.113</c:v>
                </c:pt>
                <c:pt idx="891">
                  <c:v>-85.927000000000007</c:v>
                </c:pt>
                <c:pt idx="892">
                  <c:v>-85.74</c:v>
                </c:pt>
                <c:pt idx="893">
                  <c:v>-85.552000000000007</c:v>
                </c:pt>
                <c:pt idx="894">
                  <c:v>-85.363</c:v>
                </c:pt>
                <c:pt idx="895">
                  <c:v>-85.171999999999997</c:v>
                </c:pt>
                <c:pt idx="896">
                  <c:v>-84.980999999999995</c:v>
                </c:pt>
                <c:pt idx="897">
                  <c:v>-84.789000000000001</c:v>
                </c:pt>
                <c:pt idx="898">
                  <c:v>-84.594999999999999</c:v>
                </c:pt>
                <c:pt idx="899">
                  <c:v>-84.400999999999996</c:v>
                </c:pt>
                <c:pt idx="900">
                  <c:v>-84.204999999999998</c:v>
                </c:pt>
                <c:pt idx="901">
                  <c:v>-84.009</c:v>
                </c:pt>
                <c:pt idx="902">
                  <c:v>-83.811000000000007</c:v>
                </c:pt>
                <c:pt idx="903">
                  <c:v>-83.613</c:v>
                </c:pt>
                <c:pt idx="904">
                  <c:v>-83.412999999999997</c:v>
                </c:pt>
                <c:pt idx="905">
                  <c:v>-83.212999999999994</c:v>
                </c:pt>
                <c:pt idx="906">
                  <c:v>-83.010999999999996</c:v>
                </c:pt>
                <c:pt idx="907">
                  <c:v>-82.808999999999997</c:v>
                </c:pt>
                <c:pt idx="908">
                  <c:v>-82.605000000000004</c:v>
                </c:pt>
                <c:pt idx="909">
                  <c:v>-82.400999999999996</c:v>
                </c:pt>
                <c:pt idx="910">
                  <c:v>-82.194999999999993</c:v>
                </c:pt>
                <c:pt idx="911">
                  <c:v>-81.989000000000004</c:v>
                </c:pt>
                <c:pt idx="912">
                  <c:v>-81.781000000000006</c:v>
                </c:pt>
                <c:pt idx="913">
                  <c:v>-81.572999999999993</c:v>
                </c:pt>
                <c:pt idx="914">
                  <c:v>-81.364000000000004</c:v>
                </c:pt>
                <c:pt idx="915">
                  <c:v>-81.153000000000006</c:v>
                </c:pt>
                <c:pt idx="916">
                  <c:v>-80.941999999999993</c:v>
                </c:pt>
                <c:pt idx="917">
                  <c:v>-80.73</c:v>
                </c:pt>
                <c:pt idx="918">
                  <c:v>-80.516999999999996</c:v>
                </c:pt>
                <c:pt idx="919">
                  <c:v>-80.302999999999997</c:v>
                </c:pt>
                <c:pt idx="920">
                  <c:v>-80.087999999999994</c:v>
                </c:pt>
                <c:pt idx="921">
                  <c:v>-79.872</c:v>
                </c:pt>
                <c:pt idx="922">
                  <c:v>-79.655000000000001</c:v>
                </c:pt>
                <c:pt idx="923">
                  <c:v>-79.436999999999998</c:v>
                </c:pt>
                <c:pt idx="924">
                  <c:v>-79.218000000000004</c:v>
                </c:pt>
                <c:pt idx="925">
                  <c:v>-78.998999999999995</c:v>
                </c:pt>
                <c:pt idx="926">
                  <c:v>-78.778000000000006</c:v>
                </c:pt>
                <c:pt idx="927">
                  <c:v>-78.557000000000002</c:v>
                </c:pt>
                <c:pt idx="928">
                  <c:v>-78.334999999999994</c:v>
                </c:pt>
                <c:pt idx="929">
                  <c:v>-78.111000000000004</c:v>
                </c:pt>
                <c:pt idx="930">
                  <c:v>-77.887</c:v>
                </c:pt>
                <c:pt idx="931">
                  <c:v>-77.662000000000006</c:v>
                </c:pt>
                <c:pt idx="932">
                  <c:v>-77.436999999999998</c:v>
                </c:pt>
                <c:pt idx="933">
                  <c:v>-77.209999999999994</c:v>
                </c:pt>
                <c:pt idx="934">
                  <c:v>-76.983000000000004</c:v>
                </c:pt>
                <c:pt idx="935">
                  <c:v>-76.754000000000005</c:v>
                </c:pt>
                <c:pt idx="936">
                  <c:v>-76.525000000000006</c:v>
                </c:pt>
                <c:pt idx="937">
                  <c:v>-76.295000000000002</c:v>
                </c:pt>
                <c:pt idx="938">
                  <c:v>-76.063999999999993</c:v>
                </c:pt>
                <c:pt idx="939">
                  <c:v>-75.831999999999994</c:v>
                </c:pt>
                <c:pt idx="940">
                  <c:v>-75.599999999999994</c:v>
                </c:pt>
                <c:pt idx="941">
                  <c:v>-75.366</c:v>
                </c:pt>
                <c:pt idx="942">
                  <c:v>-75.132000000000005</c:v>
                </c:pt>
                <c:pt idx="943">
                  <c:v>-74.897000000000006</c:v>
                </c:pt>
                <c:pt idx="944">
                  <c:v>-74.661000000000001</c:v>
                </c:pt>
                <c:pt idx="945">
                  <c:v>-74.424000000000007</c:v>
                </c:pt>
                <c:pt idx="946">
                  <c:v>-74.186999999999998</c:v>
                </c:pt>
                <c:pt idx="947">
                  <c:v>-73.948999999999998</c:v>
                </c:pt>
                <c:pt idx="948">
                  <c:v>-73.709999999999994</c:v>
                </c:pt>
                <c:pt idx="949">
                  <c:v>-73.47</c:v>
                </c:pt>
                <c:pt idx="950">
                  <c:v>-73.228999999999999</c:v>
                </c:pt>
                <c:pt idx="951">
                  <c:v>-72.988</c:v>
                </c:pt>
                <c:pt idx="952">
                  <c:v>-72.745999999999995</c:v>
                </c:pt>
                <c:pt idx="953">
                  <c:v>-72.503</c:v>
                </c:pt>
                <c:pt idx="954">
                  <c:v>-72.259</c:v>
                </c:pt>
                <c:pt idx="955">
                  <c:v>-72.015000000000001</c:v>
                </c:pt>
                <c:pt idx="956">
                  <c:v>-71.77</c:v>
                </c:pt>
                <c:pt idx="957">
                  <c:v>-71.524000000000001</c:v>
                </c:pt>
                <c:pt idx="958">
                  <c:v>-71.278000000000006</c:v>
                </c:pt>
                <c:pt idx="959">
                  <c:v>-71.03</c:v>
                </c:pt>
                <c:pt idx="960">
                  <c:v>-70.781999999999996</c:v>
                </c:pt>
                <c:pt idx="961">
                  <c:v>-70.533000000000001</c:v>
                </c:pt>
                <c:pt idx="962">
                  <c:v>-70.284000000000006</c:v>
                </c:pt>
                <c:pt idx="963">
                  <c:v>-70.034000000000006</c:v>
                </c:pt>
                <c:pt idx="964">
                  <c:v>-69.783000000000001</c:v>
                </c:pt>
                <c:pt idx="965">
                  <c:v>-69.531000000000006</c:v>
                </c:pt>
                <c:pt idx="966">
                  <c:v>-69.278999999999996</c:v>
                </c:pt>
                <c:pt idx="967">
                  <c:v>-69.025999999999996</c:v>
                </c:pt>
                <c:pt idx="968">
                  <c:v>-68.772999999999996</c:v>
                </c:pt>
                <c:pt idx="969">
                  <c:v>-68.518000000000001</c:v>
                </c:pt>
                <c:pt idx="970">
                  <c:v>-68.263000000000005</c:v>
                </c:pt>
                <c:pt idx="971">
                  <c:v>-68.007999999999996</c:v>
                </c:pt>
                <c:pt idx="972">
                  <c:v>-67.751000000000005</c:v>
                </c:pt>
                <c:pt idx="973">
                  <c:v>-67.495000000000005</c:v>
                </c:pt>
                <c:pt idx="974">
                  <c:v>-67.236999999999995</c:v>
                </c:pt>
                <c:pt idx="975">
                  <c:v>-66.978999999999999</c:v>
                </c:pt>
                <c:pt idx="976">
                  <c:v>-66.72</c:v>
                </c:pt>
                <c:pt idx="977">
                  <c:v>-66.459999999999994</c:v>
                </c:pt>
                <c:pt idx="978">
                  <c:v>-66.2</c:v>
                </c:pt>
                <c:pt idx="979">
                  <c:v>-65.94</c:v>
                </c:pt>
                <c:pt idx="980">
                  <c:v>-65.677999999999997</c:v>
                </c:pt>
                <c:pt idx="981">
                  <c:v>-65.415999999999997</c:v>
                </c:pt>
                <c:pt idx="982">
                  <c:v>-65.153999999999996</c:v>
                </c:pt>
                <c:pt idx="983">
                  <c:v>-64.891000000000005</c:v>
                </c:pt>
                <c:pt idx="984">
                  <c:v>-64.626999999999995</c:v>
                </c:pt>
                <c:pt idx="985">
                  <c:v>-64.363</c:v>
                </c:pt>
                <c:pt idx="986">
                  <c:v>-64.097999999999999</c:v>
                </c:pt>
                <c:pt idx="987">
                  <c:v>-63.832000000000001</c:v>
                </c:pt>
                <c:pt idx="988">
                  <c:v>-63.566000000000003</c:v>
                </c:pt>
                <c:pt idx="989">
                  <c:v>-63.3</c:v>
                </c:pt>
                <c:pt idx="990">
                  <c:v>-63.031999999999996</c:v>
                </c:pt>
                <c:pt idx="991">
                  <c:v>-62.765000000000001</c:v>
                </c:pt>
                <c:pt idx="992">
                  <c:v>-62.496000000000002</c:v>
                </c:pt>
                <c:pt idx="993">
                  <c:v>-62.228000000000002</c:v>
                </c:pt>
                <c:pt idx="994">
                  <c:v>-61.957999999999998</c:v>
                </c:pt>
                <c:pt idx="995">
                  <c:v>-61.688000000000002</c:v>
                </c:pt>
                <c:pt idx="996">
                  <c:v>-61.417999999999999</c:v>
                </c:pt>
                <c:pt idx="997">
                  <c:v>-61.146999999999998</c:v>
                </c:pt>
                <c:pt idx="998">
                  <c:v>-60.875</c:v>
                </c:pt>
                <c:pt idx="999">
                  <c:v>-60.603000000000002</c:v>
                </c:pt>
                <c:pt idx="1000">
                  <c:v>-60.331000000000003</c:v>
                </c:pt>
                <c:pt idx="1001">
                  <c:v>-60.058</c:v>
                </c:pt>
                <c:pt idx="1002">
                  <c:v>-59.783999999999999</c:v>
                </c:pt>
                <c:pt idx="1003">
                  <c:v>-59.51</c:v>
                </c:pt>
                <c:pt idx="1004">
                  <c:v>-59.235999999999997</c:v>
                </c:pt>
                <c:pt idx="1005">
                  <c:v>-58.960999999999999</c:v>
                </c:pt>
                <c:pt idx="1006">
                  <c:v>-58.686</c:v>
                </c:pt>
                <c:pt idx="1007">
                  <c:v>-58.41</c:v>
                </c:pt>
                <c:pt idx="1008">
                  <c:v>-58.133000000000003</c:v>
                </c:pt>
                <c:pt idx="1009">
                  <c:v>-57.856999999999999</c:v>
                </c:pt>
                <c:pt idx="1010">
                  <c:v>-57.579000000000001</c:v>
                </c:pt>
                <c:pt idx="1011">
                  <c:v>-57.302</c:v>
                </c:pt>
                <c:pt idx="1012">
                  <c:v>-57.023000000000003</c:v>
                </c:pt>
                <c:pt idx="1013">
                  <c:v>-56.744999999999997</c:v>
                </c:pt>
                <c:pt idx="1014">
                  <c:v>-56.466000000000001</c:v>
                </c:pt>
                <c:pt idx="1015">
                  <c:v>-56.186</c:v>
                </c:pt>
                <c:pt idx="1016">
                  <c:v>-55.905999999999999</c:v>
                </c:pt>
                <c:pt idx="1017">
                  <c:v>-55.625999999999998</c:v>
                </c:pt>
                <c:pt idx="1018">
                  <c:v>-55.344999999999999</c:v>
                </c:pt>
                <c:pt idx="1019">
                  <c:v>-55.064</c:v>
                </c:pt>
                <c:pt idx="1020">
                  <c:v>-54.783000000000001</c:v>
                </c:pt>
                <c:pt idx="1021">
                  <c:v>-54.500999999999998</c:v>
                </c:pt>
                <c:pt idx="1022">
                  <c:v>-54.218000000000004</c:v>
                </c:pt>
                <c:pt idx="1023">
                  <c:v>-53.936</c:v>
                </c:pt>
                <c:pt idx="1024">
                  <c:v>-53.652000000000001</c:v>
                </c:pt>
                <c:pt idx="1025">
                  <c:v>-53.369</c:v>
                </c:pt>
                <c:pt idx="1026">
                  <c:v>-53.085000000000001</c:v>
                </c:pt>
                <c:pt idx="1027">
                  <c:v>-52.801000000000002</c:v>
                </c:pt>
                <c:pt idx="1028">
                  <c:v>-52.515999999999998</c:v>
                </c:pt>
                <c:pt idx="1029">
                  <c:v>-52.231000000000002</c:v>
                </c:pt>
                <c:pt idx="1030">
                  <c:v>-51.945999999999998</c:v>
                </c:pt>
                <c:pt idx="1031">
                  <c:v>-51.66</c:v>
                </c:pt>
                <c:pt idx="1032">
                  <c:v>-51.374000000000002</c:v>
                </c:pt>
                <c:pt idx="1033">
                  <c:v>-51.087000000000003</c:v>
                </c:pt>
                <c:pt idx="1034">
                  <c:v>-50.801000000000002</c:v>
                </c:pt>
                <c:pt idx="1035">
                  <c:v>-50.514000000000003</c:v>
                </c:pt>
                <c:pt idx="1036">
                  <c:v>-50.225999999999999</c:v>
                </c:pt>
                <c:pt idx="1037">
                  <c:v>-49.938000000000002</c:v>
                </c:pt>
                <c:pt idx="1038">
                  <c:v>-49.65</c:v>
                </c:pt>
                <c:pt idx="1039">
                  <c:v>-49.362000000000002</c:v>
                </c:pt>
                <c:pt idx="1040">
                  <c:v>-49.073</c:v>
                </c:pt>
                <c:pt idx="1041">
                  <c:v>-48.783999999999999</c:v>
                </c:pt>
                <c:pt idx="1042">
                  <c:v>-48.494999999999997</c:v>
                </c:pt>
                <c:pt idx="1043">
                  <c:v>-48.204999999999998</c:v>
                </c:pt>
                <c:pt idx="1044">
                  <c:v>-47.914999999999999</c:v>
                </c:pt>
                <c:pt idx="1045">
                  <c:v>-47.625</c:v>
                </c:pt>
                <c:pt idx="1046">
                  <c:v>-47.334000000000003</c:v>
                </c:pt>
                <c:pt idx="1047">
                  <c:v>-47.042999999999999</c:v>
                </c:pt>
                <c:pt idx="1048">
                  <c:v>-46.752000000000002</c:v>
                </c:pt>
                <c:pt idx="1049">
                  <c:v>-46.460999999999999</c:v>
                </c:pt>
                <c:pt idx="1050">
                  <c:v>-46.168999999999997</c:v>
                </c:pt>
                <c:pt idx="1051">
                  <c:v>-45.877000000000002</c:v>
                </c:pt>
                <c:pt idx="1052">
                  <c:v>-45.585000000000001</c:v>
                </c:pt>
                <c:pt idx="1053">
                  <c:v>-45.292999999999999</c:v>
                </c:pt>
                <c:pt idx="1054">
                  <c:v>-45</c:v>
                </c:pt>
                <c:pt idx="1055">
                  <c:v>-44.707000000000001</c:v>
                </c:pt>
                <c:pt idx="1056">
                  <c:v>-44.412999999999997</c:v>
                </c:pt>
                <c:pt idx="1057">
                  <c:v>-44.12</c:v>
                </c:pt>
                <c:pt idx="1058">
                  <c:v>-43.826000000000001</c:v>
                </c:pt>
                <c:pt idx="1059">
                  <c:v>-43.531999999999996</c:v>
                </c:pt>
                <c:pt idx="1060">
                  <c:v>-43.238</c:v>
                </c:pt>
                <c:pt idx="1061">
                  <c:v>-42.942999999999998</c:v>
                </c:pt>
                <c:pt idx="1062">
                  <c:v>-42.649000000000001</c:v>
                </c:pt>
                <c:pt idx="1063">
                  <c:v>-42.353999999999999</c:v>
                </c:pt>
                <c:pt idx="1064">
                  <c:v>-42.058</c:v>
                </c:pt>
                <c:pt idx="1065">
                  <c:v>-41.762999999999998</c:v>
                </c:pt>
                <c:pt idx="1066">
                  <c:v>-41.466999999999999</c:v>
                </c:pt>
                <c:pt idx="1067">
                  <c:v>-41.170999999999999</c:v>
                </c:pt>
                <c:pt idx="1068">
                  <c:v>-40.875</c:v>
                </c:pt>
                <c:pt idx="1069">
                  <c:v>-40.579000000000001</c:v>
                </c:pt>
                <c:pt idx="1070">
                  <c:v>-40.281999999999996</c:v>
                </c:pt>
                <c:pt idx="1071">
                  <c:v>-39.984999999999999</c:v>
                </c:pt>
                <c:pt idx="1072">
                  <c:v>-39.688000000000002</c:v>
                </c:pt>
                <c:pt idx="1073">
                  <c:v>-39.390999999999998</c:v>
                </c:pt>
                <c:pt idx="1074">
                  <c:v>-39.094000000000001</c:v>
                </c:pt>
                <c:pt idx="1075">
                  <c:v>-38.795999999999999</c:v>
                </c:pt>
                <c:pt idx="1076">
                  <c:v>-38.497999999999998</c:v>
                </c:pt>
                <c:pt idx="1077">
                  <c:v>-38.200000000000003</c:v>
                </c:pt>
                <c:pt idx="1078">
                  <c:v>-37.902000000000001</c:v>
                </c:pt>
                <c:pt idx="1079">
                  <c:v>-37.603000000000002</c:v>
                </c:pt>
                <c:pt idx="1080">
                  <c:v>-37.304000000000002</c:v>
                </c:pt>
                <c:pt idx="1081">
                  <c:v>-37.006</c:v>
                </c:pt>
                <c:pt idx="1082">
                  <c:v>-36.707000000000001</c:v>
                </c:pt>
                <c:pt idx="1083">
                  <c:v>-36.406999999999996</c:v>
                </c:pt>
                <c:pt idx="1084">
                  <c:v>-36.107999999999997</c:v>
                </c:pt>
                <c:pt idx="1085">
                  <c:v>-35.808</c:v>
                </c:pt>
                <c:pt idx="1086">
                  <c:v>-35.508000000000003</c:v>
                </c:pt>
                <c:pt idx="1087">
                  <c:v>-35.207999999999998</c:v>
                </c:pt>
                <c:pt idx="1088">
                  <c:v>-34.908000000000001</c:v>
                </c:pt>
                <c:pt idx="1089">
                  <c:v>-34.606999999999999</c:v>
                </c:pt>
                <c:pt idx="1090">
                  <c:v>-34.307000000000002</c:v>
                </c:pt>
                <c:pt idx="1091">
                  <c:v>-34.006</c:v>
                </c:pt>
                <c:pt idx="1092">
                  <c:v>-33.704999999999998</c:v>
                </c:pt>
                <c:pt idx="1093">
                  <c:v>-33.404000000000003</c:v>
                </c:pt>
                <c:pt idx="1094">
                  <c:v>-33.101999999999997</c:v>
                </c:pt>
                <c:pt idx="1095">
                  <c:v>-32.801000000000002</c:v>
                </c:pt>
                <c:pt idx="1096">
                  <c:v>-32.499000000000002</c:v>
                </c:pt>
                <c:pt idx="1097">
                  <c:v>-32.197000000000003</c:v>
                </c:pt>
                <c:pt idx="1098">
                  <c:v>-31.895</c:v>
                </c:pt>
                <c:pt idx="1099">
                  <c:v>-31.591999999999999</c:v>
                </c:pt>
                <c:pt idx="1100">
                  <c:v>-31.29</c:v>
                </c:pt>
                <c:pt idx="1101">
                  <c:v>-30.986999999999998</c:v>
                </c:pt>
                <c:pt idx="1102">
                  <c:v>-30.684000000000001</c:v>
                </c:pt>
                <c:pt idx="1103">
                  <c:v>-30.381</c:v>
                </c:pt>
                <c:pt idx="1104">
                  <c:v>-30.077000000000002</c:v>
                </c:pt>
                <c:pt idx="1105">
                  <c:v>-29.774000000000001</c:v>
                </c:pt>
                <c:pt idx="1106">
                  <c:v>-29.47</c:v>
                </c:pt>
                <c:pt idx="1107">
                  <c:v>-29.166</c:v>
                </c:pt>
                <c:pt idx="1108">
                  <c:v>-28.861000000000001</c:v>
                </c:pt>
                <c:pt idx="1109">
                  <c:v>-28.556999999999999</c:v>
                </c:pt>
                <c:pt idx="1110">
                  <c:v>-28.251999999999999</c:v>
                </c:pt>
                <c:pt idx="1111">
                  <c:v>-27.946999999999999</c:v>
                </c:pt>
                <c:pt idx="1112">
                  <c:v>-27.641999999999999</c:v>
                </c:pt>
                <c:pt idx="1113">
                  <c:v>-27.337</c:v>
                </c:pt>
                <c:pt idx="1114">
                  <c:v>-27.030999999999999</c:v>
                </c:pt>
                <c:pt idx="1115">
                  <c:v>-26.725000000000001</c:v>
                </c:pt>
                <c:pt idx="1116">
                  <c:v>-26.419</c:v>
                </c:pt>
                <c:pt idx="1117">
                  <c:v>-26.113</c:v>
                </c:pt>
                <c:pt idx="1118">
                  <c:v>-25.806000000000001</c:v>
                </c:pt>
                <c:pt idx="1119">
                  <c:v>-25.5</c:v>
                </c:pt>
                <c:pt idx="1120">
                  <c:v>-25.193000000000001</c:v>
                </c:pt>
                <c:pt idx="1121">
                  <c:v>-24.885000000000002</c:v>
                </c:pt>
                <c:pt idx="1122">
                  <c:v>-24.577999999999999</c:v>
                </c:pt>
                <c:pt idx="1123">
                  <c:v>-24.27</c:v>
                </c:pt>
                <c:pt idx="1124">
                  <c:v>-23.962</c:v>
                </c:pt>
                <c:pt idx="1125">
                  <c:v>-23.652999999999999</c:v>
                </c:pt>
                <c:pt idx="1126">
                  <c:v>-23.344000000000001</c:v>
                </c:pt>
                <c:pt idx="1127">
                  <c:v>-23.035</c:v>
                </c:pt>
                <c:pt idx="1128">
                  <c:v>-22.725999999999999</c:v>
                </c:pt>
                <c:pt idx="1129">
                  <c:v>-22.416</c:v>
                </c:pt>
                <c:pt idx="1130">
                  <c:v>-22.106999999999999</c:v>
                </c:pt>
                <c:pt idx="1131">
                  <c:v>-21.795999999999999</c:v>
                </c:pt>
                <c:pt idx="1132">
                  <c:v>-21.486000000000001</c:v>
                </c:pt>
                <c:pt idx="1133">
                  <c:v>-21.175000000000001</c:v>
                </c:pt>
                <c:pt idx="1134">
                  <c:v>-20.863</c:v>
                </c:pt>
                <c:pt idx="1135">
                  <c:v>-20.552</c:v>
                </c:pt>
                <c:pt idx="1136">
                  <c:v>-20.239999999999998</c:v>
                </c:pt>
                <c:pt idx="1137">
                  <c:v>-19.927</c:v>
                </c:pt>
                <c:pt idx="1138">
                  <c:v>-19.614000000000001</c:v>
                </c:pt>
                <c:pt idx="1139">
                  <c:v>-19.300999999999998</c:v>
                </c:pt>
                <c:pt idx="1140">
                  <c:v>-18.988</c:v>
                </c:pt>
                <c:pt idx="1141">
                  <c:v>-18.672999999999998</c:v>
                </c:pt>
                <c:pt idx="1142">
                  <c:v>-18.359000000000002</c:v>
                </c:pt>
                <c:pt idx="1143">
                  <c:v>-18.044</c:v>
                </c:pt>
                <c:pt idx="1144">
                  <c:v>-17.728999999999999</c:v>
                </c:pt>
                <c:pt idx="1145">
                  <c:v>-17.413</c:v>
                </c:pt>
                <c:pt idx="1146">
                  <c:v>-17.097000000000001</c:v>
                </c:pt>
                <c:pt idx="1147">
                  <c:v>-16.78</c:v>
                </c:pt>
                <c:pt idx="1148">
                  <c:v>-16.462</c:v>
                </c:pt>
                <c:pt idx="1149">
                  <c:v>-16.145</c:v>
                </c:pt>
                <c:pt idx="1150">
                  <c:v>-15.826000000000001</c:v>
                </c:pt>
                <c:pt idx="1151">
                  <c:v>-15.507</c:v>
                </c:pt>
                <c:pt idx="1152">
                  <c:v>-15.188000000000001</c:v>
                </c:pt>
                <c:pt idx="1153">
                  <c:v>-14.868</c:v>
                </c:pt>
                <c:pt idx="1154">
                  <c:v>-14.547000000000001</c:v>
                </c:pt>
                <c:pt idx="1155">
                  <c:v>-14.226000000000001</c:v>
                </c:pt>
                <c:pt idx="1156">
                  <c:v>-13.904</c:v>
                </c:pt>
                <c:pt idx="1157">
                  <c:v>-13.582000000000001</c:v>
                </c:pt>
                <c:pt idx="1158">
                  <c:v>-13.257999999999999</c:v>
                </c:pt>
                <c:pt idx="1159">
                  <c:v>-12.935</c:v>
                </c:pt>
                <c:pt idx="1160">
                  <c:v>-12.61</c:v>
                </c:pt>
                <c:pt idx="1161">
                  <c:v>-12.285</c:v>
                </c:pt>
                <c:pt idx="1162">
                  <c:v>-11.959</c:v>
                </c:pt>
                <c:pt idx="1163">
                  <c:v>-11.632</c:v>
                </c:pt>
                <c:pt idx="1164">
                  <c:v>-11.304</c:v>
                </c:pt>
                <c:pt idx="1165">
                  <c:v>-10.976000000000001</c:v>
                </c:pt>
                <c:pt idx="1166">
                  <c:v>-10.647</c:v>
                </c:pt>
                <c:pt idx="1167">
                  <c:v>-10.317</c:v>
                </c:pt>
                <c:pt idx="1168">
                  <c:v>-9.9860000000000007</c:v>
                </c:pt>
                <c:pt idx="1169">
                  <c:v>-9.6539999999999999</c:v>
                </c:pt>
                <c:pt idx="1170">
                  <c:v>-9.3209999999999997</c:v>
                </c:pt>
                <c:pt idx="1171">
                  <c:v>-8.9870000000000001</c:v>
                </c:pt>
                <c:pt idx="1172">
                  <c:v>-8.6530000000000005</c:v>
                </c:pt>
                <c:pt idx="1173">
                  <c:v>-8.3170000000000002</c:v>
                </c:pt>
                <c:pt idx="1174">
                  <c:v>-7.98</c:v>
                </c:pt>
                <c:pt idx="1175">
                  <c:v>-7.6429999999999998</c:v>
                </c:pt>
                <c:pt idx="1176">
                  <c:v>-7.3040000000000003</c:v>
                </c:pt>
                <c:pt idx="1177">
                  <c:v>-6.9640000000000004</c:v>
                </c:pt>
                <c:pt idx="1178">
                  <c:v>-6.6230000000000002</c:v>
                </c:pt>
                <c:pt idx="1179">
                  <c:v>-6.28</c:v>
                </c:pt>
                <c:pt idx="1180">
                  <c:v>-5.9370000000000003</c:v>
                </c:pt>
                <c:pt idx="1181">
                  <c:v>-5.5919999999999996</c:v>
                </c:pt>
                <c:pt idx="1182">
                  <c:v>-5.2460000000000004</c:v>
                </c:pt>
                <c:pt idx="1183">
                  <c:v>-4.899</c:v>
                </c:pt>
                <c:pt idx="1184">
                  <c:v>-4.55</c:v>
                </c:pt>
                <c:pt idx="1185">
                  <c:v>-4.2</c:v>
                </c:pt>
                <c:pt idx="1186">
                  <c:v>-3.8490000000000002</c:v>
                </c:pt>
                <c:pt idx="1187">
                  <c:v>-3.496</c:v>
                </c:pt>
                <c:pt idx="1188">
                  <c:v>-3.141</c:v>
                </c:pt>
                <c:pt idx="1189">
                  <c:v>-2.7850000000000001</c:v>
                </c:pt>
                <c:pt idx="1190">
                  <c:v>-2.4279999999999999</c:v>
                </c:pt>
                <c:pt idx="1191">
                  <c:v>-2.0680000000000001</c:v>
                </c:pt>
                <c:pt idx="1192">
                  <c:v>-1.708</c:v>
                </c:pt>
                <c:pt idx="1193">
                  <c:v>-1.345</c:v>
                </c:pt>
                <c:pt idx="1194">
                  <c:v>-0.98099999999999998</c:v>
                </c:pt>
                <c:pt idx="1195">
                  <c:v>-0.61399999999999999</c:v>
                </c:pt>
                <c:pt idx="1196">
                  <c:v>-0.246</c:v>
                </c:pt>
                <c:pt idx="1197">
                  <c:v>0</c:v>
                </c:pt>
              </c:numCache>
            </c:numRef>
          </c:xVal>
          <c:yVal>
            <c:numRef>
              <c:f>'V3'!$E$2:$E$1199</c:f>
              <c:numCache>
                <c:formatCode>General</c:formatCode>
                <c:ptCount val="1198"/>
                <c:pt idx="0">
                  <c:v>-1.2450000000000001</c:v>
                </c:pt>
                <c:pt idx="1">
                  <c:v>-1.6220000000000001</c:v>
                </c:pt>
                <c:pt idx="2">
                  <c:v>-2.0019999999999998</c:v>
                </c:pt>
                <c:pt idx="3">
                  <c:v>-2.383</c:v>
                </c:pt>
                <c:pt idx="4">
                  <c:v>-2.766</c:v>
                </c:pt>
                <c:pt idx="5">
                  <c:v>-3.1520000000000001</c:v>
                </c:pt>
                <c:pt idx="6">
                  <c:v>-3.5379999999999998</c:v>
                </c:pt>
                <c:pt idx="7">
                  <c:v>-3.927</c:v>
                </c:pt>
                <c:pt idx="8">
                  <c:v>-4.3179999999999996</c:v>
                </c:pt>
                <c:pt idx="9">
                  <c:v>-4.71</c:v>
                </c:pt>
                <c:pt idx="10">
                  <c:v>-5.1040000000000001</c:v>
                </c:pt>
                <c:pt idx="11">
                  <c:v>-5.5</c:v>
                </c:pt>
                <c:pt idx="12">
                  <c:v>-5.8970000000000002</c:v>
                </c:pt>
                <c:pt idx="13">
                  <c:v>-6.2960000000000003</c:v>
                </c:pt>
                <c:pt idx="14">
                  <c:v>-6.6970000000000001</c:v>
                </c:pt>
                <c:pt idx="15">
                  <c:v>-7.0990000000000002</c:v>
                </c:pt>
                <c:pt idx="16">
                  <c:v>-7.5030000000000001</c:v>
                </c:pt>
                <c:pt idx="17">
                  <c:v>-7.9089999999999998</c:v>
                </c:pt>
                <c:pt idx="18">
                  <c:v>-8.3160000000000007</c:v>
                </c:pt>
                <c:pt idx="19">
                  <c:v>-8.7240000000000002</c:v>
                </c:pt>
                <c:pt idx="20">
                  <c:v>-9.1340000000000003</c:v>
                </c:pt>
                <c:pt idx="21">
                  <c:v>-9.5459999999999994</c:v>
                </c:pt>
                <c:pt idx="22">
                  <c:v>-9.9589999999999996</c:v>
                </c:pt>
                <c:pt idx="23">
                  <c:v>-10.372999999999999</c:v>
                </c:pt>
                <c:pt idx="24">
                  <c:v>-10.788</c:v>
                </c:pt>
                <c:pt idx="25">
                  <c:v>-11.205</c:v>
                </c:pt>
                <c:pt idx="26">
                  <c:v>-11.622999999999999</c:v>
                </c:pt>
                <c:pt idx="27">
                  <c:v>-12.042</c:v>
                </c:pt>
                <c:pt idx="28">
                  <c:v>-12.462</c:v>
                </c:pt>
                <c:pt idx="29">
                  <c:v>-12.882999999999999</c:v>
                </c:pt>
                <c:pt idx="30">
                  <c:v>-13.305</c:v>
                </c:pt>
                <c:pt idx="31">
                  <c:v>-13.728</c:v>
                </c:pt>
                <c:pt idx="32">
                  <c:v>-14.151999999999999</c:v>
                </c:pt>
                <c:pt idx="33">
                  <c:v>-14.577</c:v>
                </c:pt>
                <c:pt idx="34">
                  <c:v>-15.002000000000001</c:v>
                </c:pt>
                <c:pt idx="35">
                  <c:v>-15.428000000000001</c:v>
                </c:pt>
                <c:pt idx="36">
                  <c:v>-15.855</c:v>
                </c:pt>
                <c:pt idx="37">
                  <c:v>-16.282</c:v>
                </c:pt>
                <c:pt idx="38">
                  <c:v>-16.709</c:v>
                </c:pt>
                <c:pt idx="39">
                  <c:v>-17.137</c:v>
                </c:pt>
                <c:pt idx="40">
                  <c:v>-17.564</c:v>
                </c:pt>
                <c:pt idx="41">
                  <c:v>-17.992000000000001</c:v>
                </c:pt>
                <c:pt idx="42">
                  <c:v>-18.420000000000002</c:v>
                </c:pt>
                <c:pt idx="43">
                  <c:v>-18.847999999999999</c:v>
                </c:pt>
                <c:pt idx="44">
                  <c:v>-19.274999999999999</c:v>
                </c:pt>
                <c:pt idx="45">
                  <c:v>-19.702000000000002</c:v>
                </c:pt>
                <c:pt idx="46">
                  <c:v>-20.128</c:v>
                </c:pt>
                <c:pt idx="47">
                  <c:v>-20.553999999999998</c:v>
                </c:pt>
                <c:pt idx="48">
                  <c:v>-20.978999999999999</c:v>
                </c:pt>
                <c:pt idx="49">
                  <c:v>-21.402999999999999</c:v>
                </c:pt>
                <c:pt idx="50">
                  <c:v>-21.826000000000001</c:v>
                </c:pt>
                <c:pt idx="51">
                  <c:v>-22.248000000000001</c:v>
                </c:pt>
                <c:pt idx="52">
                  <c:v>-22.667999999999999</c:v>
                </c:pt>
                <c:pt idx="53">
                  <c:v>-23.087</c:v>
                </c:pt>
                <c:pt idx="54">
                  <c:v>-23.504000000000001</c:v>
                </c:pt>
                <c:pt idx="55">
                  <c:v>-23.919</c:v>
                </c:pt>
                <c:pt idx="56">
                  <c:v>-24.332000000000001</c:v>
                </c:pt>
                <c:pt idx="57">
                  <c:v>-24.742000000000001</c:v>
                </c:pt>
                <c:pt idx="58">
                  <c:v>-25.15</c:v>
                </c:pt>
                <c:pt idx="59">
                  <c:v>-25.555</c:v>
                </c:pt>
                <c:pt idx="60">
                  <c:v>-25.957000000000001</c:v>
                </c:pt>
                <c:pt idx="61">
                  <c:v>-26.355</c:v>
                </c:pt>
                <c:pt idx="62">
                  <c:v>-26.75</c:v>
                </c:pt>
                <c:pt idx="63">
                  <c:v>-27.140999999999998</c:v>
                </c:pt>
                <c:pt idx="64">
                  <c:v>-27.527999999999999</c:v>
                </c:pt>
                <c:pt idx="65">
                  <c:v>-27.911000000000001</c:v>
                </c:pt>
                <c:pt idx="66">
                  <c:v>-28.289000000000001</c:v>
                </c:pt>
                <c:pt idx="67">
                  <c:v>-28.661000000000001</c:v>
                </c:pt>
                <c:pt idx="68">
                  <c:v>-29.029</c:v>
                </c:pt>
                <c:pt idx="69">
                  <c:v>-29.39</c:v>
                </c:pt>
                <c:pt idx="70">
                  <c:v>-29.745999999999999</c:v>
                </c:pt>
                <c:pt idx="71">
                  <c:v>-30.094999999999999</c:v>
                </c:pt>
                <c:pt idx="72">
                  <c:v>-30.437999999999999</c:v>
                </c:pt>
                <c:pt idx="73">
                  <c:v>-30.773</c:v>
                </c:pt>
                <c:pt idx="74">
                  <c:v>-31.1</c:v>
                </c:pt>
                <c:pt idx="75">
                  <c:v>-31.42</c:v>
                </c:pt>
                <c:pt idx="76">
                  <c:v>-31.731000000000002</c:v>
                </c:pt>
                <c:pt idx="77">
                  <c:v>-32.033000000000001</c:v>
                </c:pt>
                <c:pt idx="78">
                  <c:v>-32.325000000000003</c:v>
                </c:pt>
                <c:pt idx="79">
                  <c:v>-32.607999999999997</c:v>
                </c:pt>
                <c:pt idx="80">
                  <c:v>-32.880000000000003</c:v>
                </c:pt>
                <c:pt idx="81">
                  <c:v>-33.142000000000003</c:v>
                </c:pt>
                <c:pt idx="82">
                  <c:v>-33.392000000000003</c:v>
                </c:pt>
                <c:pt idx="83">
                  <c:v>-33.628999999999998</c:v>
                </c:pt>
                <c:pt idx="84">
                  <c:v>-33.854999999999997</c:v>
                </c:pt>
                <c:pt idx="85">
                  <c:v>-34.067</c:v>
                </c:pt>
                <c:pt idx="86">
                  <c:v>-34.265000000000001</c:v>
                </c:pt>
                <c:pt idx="87">
                  <c:v>-34.448999999999998</c:v>
                </c:pt>
                <c:pt idx="88">
                  <c:v>-34.618000000000002</c:v>
                </c:pt>
                <c:pt idx="89">
                  <c:v>-34.771999999999998</c:v>
                </c:pt>
                <c:pt idx="90">
                  <c:v>-34.908999999999999</c:v>
                </c:pt>
                <c:pt idx="91">
                  <c:v>-35.029000000000003</c:v>
                </c:pt>
                <c:pt idx="92">
                  <c:v>-35.131</c:v>
                </c:pt>
                <c:pt idx="93">
                  <c:v>-35.215000000000003</c:v>
                </c:pt>
                <c:pt idx="94">
                  <c:v>-35.28</c:v>
                </c:pt>
                <c:pt idx="95">
                  <c:v>-35.326000000000001</c:v>
                </c:pt>
                <c:pt idx="96">
                  <c:v>-35.350999999999999</c:v>
                </c:pt>
                <c:pt idx="97">
                  <c:v>-35.353999999999999</c:v>
                </c:pt>
                <c:pt idx="98">
                  <c:v>-35.335999999999999</c:v>
                </c:pt>
                <c:pt idx="99">
                  <c:v>-35.295000000000002</c:v>
                </c:pt>
                <c:pt idx="100">
                  <c:v>-35.229999999999997</c:v>
                </c:pt>
                <c:pt idx="101">
                  <c:v>-35.142000000000003</c:v>
                </c:pt>
                <c:pt idx="102">
                  <c:v>-35.027999999999999</c:v>
                </c:pt>
                <c:pt idx="103">
                  <c:v>-34.889000000000003</c:v>
                </c:pt>
                <c:pt idx="104">
                  <c:v>-34.722999999999999</c:v>
                </c:pt>
                <c:pt idx="105">
                  <c:v>-34.530999999999999</c:v>
                </c:pt>
                <c:pt idx="106">
                  <c:v>-34.31</c:v>
                </c:pt>
                <c:pt idx="107">
                  <c:v>-34.061999999999998</c:v>
                </c:pt>
                <c:pt idx="108">
                  <c:v>-33.783999999999999</c:v>
                </c:pt>
                <c:pt idx="109">
                  <c:v>-33.475999999999999</c:v>
                </c:pt>
                <c:pt idx="110">
                  <c:v>-33.139000000000003</c:v>
                </c:pt>
                <c:pt idx="111">
                  <c:v>-32.770000000000003</c:v>
                </c:pt>
                <c:pt idx="112">
                  <c:v>-32.369999999999997</c:v>
                </c:pt>
                <c:pt idx="113">
                  <c:v>-31.937999999999999</c:v>
                </c:pt>
                <c:pt idx="114">
                  <c:v>-31.474</c:v>
                </c:pt>
                <c:pt idx="115">
                  <c:v>-30.977</c:v>
                </c:pt>
                <c:pt idx="116">
                  <c:v>-30.446999999999999</c:v>
                </c:pt>
                <c:pt idx="117">
                  <c:v>-29.884</c:v>
                </c:pt>
                <c:pt idx="118">
                  <c:v>-29.286999999999999</c:v>
                </c:pt>
                <c:pt idx="119">
                  <c:v>-28.655999999999999</c:v>
                </c:pt>
                <c:pt idx="120">
                  <c:v>-27.992000000000001</c:v>
                </c:pt>
                <c:pt idx="121">
                  <c:v>-27.294</c:v>
                </c:pt>
                <c:pt idx="122">
                  <c:v>-26.562999999999999</c:v>
                </c:pt>
                <c:pt idx="123">
                  <c:v>-25.797999999999998</c:v>
                </c:pt>
                <c:pt idx="124">
                  <c:v>-25</c:v>
                </c:pt>
                <c:pt idx="125">
                  <c:v>-24.169</c:v>
                </c:pt>
                <c:pt idx="126">
                  <c:v>-23.305</c:v>
                </c:pt>
                <c:pt idx="127">
                  <c:v>-22.41</c:v>
                </c:pt>
                <c:pt idx="128">
                  <c:v>-21.484000000000002</c:v>
                </c:pt>
                <c:pt idx="129">
                  <c:v>-20.527999999999999</c:v>
                </c:pt>
                <c:pt idx="130">
                  <c:v>-19.542000000000002</c:v>
                </c:pt>
                <c:pt idx="131">
                  <c:v>-18.527999999999999</c:v>
                </c:pt>
                <c:pt idx="132">
                  <c:v>-17.486000000000001</c:v>
                </c:pt>
                <c:pt idx="133">
                  <c:v>-16.417999999999999</c:v>
                </c:pt>
                <c:pt idx="134">
                  <c:v>-15.324</c:v>
                </c:pt>
                <c:pt idx="135">
                  <c:v>-14.208</c:v>
                </c:pt>
                <c:pt idx="136">
                  <c:v>-13.069000000000001</c:v>
                </c:pt>
                <c:pt idx="137">
                  <c:v>-11.909000000000001</c:v>
                </c:pt>
                <c:pt idx="138">
                  <c:v>-10.731</c:v>
                </c:pt>
                <c:pt idx="139">
                  <c:v>-9.5350000000000001</c:v>
                </c:pt>
                <c:pt idx="140">
                  <c:v>-8.3239999999999998</c:v>
                </c:pt>
                <c:pt idx="141">
                  <c:v>-7.1</c:v>
                </c:pt>
                <c:pt idx="142">
                  <c:v>-5.8639999999999999</c:v>
                </c:pt>
                <c:pt idx="143">
                  <c:v>-4.6180000000000003</c:v>
                </c:pt>
                <c:pt idx="144">
                  <c:v>-3.3639999999999999</c:v>
                </c:pt>
                <c:pt idx="145">
                  <c:v>-2.105</c:v>
                </c:pt>
                <c:pt idx="146">
                  <c:v>-0.84299999999999997</c:v>
                </c:pt>
                <c:pt idx="147">
                  <c:v>0.42099999999999999</c:v>
                </c:pt>
                <c:pt idx="148">
                  <c:v>1.6850000000000001</c:v>
                </c:pt>
                <c:pt idx="149">
                  <c:v>2.9449999999999998</c:v>
                </c:pt>
                <c:pt idx="150">
                  <c:v>4.2009999999999996</c:v>
                </c:pt>
                <c:pt idx="151">
                  <c:v>5.4489999999999998</c:v>
                </c:pt>
                <c:pt idx="152">
                  <c:v>6.6890000000000001</c:v>
                </c:pt>
                <c:pt idx="153">
                  <c:v>7.9180000000000001</c:v>
                </c:pt>
                <c:pt idx="154">
                  <c:v>9.1329999999999991</c:v>
                </c:pt>
                <c:pt idx="155">
                  <c:v>10.334</c:v>
                </c:pt>
                <c:pt idx="156">
                  <c:v>11.519</c:v>
                </c:pt>
                <c:pt idx="157">
                  <c:v>12.685</c:v>
                </c:pt>
                <c:pt idx="158">
                  <c:v>13.83</c:v>
                </c:pt>
                <c:pt idx="159">
                  <c:v>14.955</c:v>
                </c:pt>
                <c:pt idx="160">
                  <c:v>16.056000000000001</c:v>
                </c:pt>
                <c:pt idx="161">
                  <c:v>17.132000000000001</c:v>
                </c:pt>
                <c:pt idx="162">
                  <c:v>18.183</c:v>
                </c:pt>
                <c:pt idx="163">
                  <c:v>19.207000000000001</c:v>
                </c:pt>
                <c:pt idx="164">
                  <c:v>20.202999999999999</c:v>
                </c:pt>
                <c:pt idx="165">
                  <c:v>21.169</c:v>
                </c:pt>
                <c:pt idx="166">
                  <c:v>22.105</c:v>
                </c:pt>
                <c:pt idx="167">
                  <c:v>23.010999999999999</c:v>
                </c:pt>
                <c:pt idx="168">
                  <c:v>23.885000000000002</c:v>
                </c:pt>
                <c:pt idx="169">
                  <c:v>24.725999999999999</c:v>
                </c:pt>
                <c:pt idx="170">
                  <c:v>25.535</c:v>
                </c:pt>
                <c:pt idx="171">
                  <c:v>26.311</c:v>
                </c:pt>
                <c:pt idx="172">
                  <c:v>27.053999999999998</c:v>
                </c:pt>
                <c:pt idx="173">
                  <c:v>27.763000000000002</c:v>
                </c:pt>
                <c:pt idx="174">
                  <c:v>28.439</c:v>
                </c:pt>
                <c:pt idx="175">
                  <c:v>29.08</c:v>
                </c:pt>
                <c:pt idx="176">
                  <c:v>29.687999999999999</c:v>
                </c:pt>
                <c:pt idx="177">
                  <c:v>30.263000000000002</c:v>
                </c:pt>
                <c:pt idx="178">
                  <c:v>30.803999999999998</c:v>
                </c:pt>
                <c:pt idx="179">
                  <c:v>31.312000000000001</c:v>
                </c:pt>
                <c:pt idx="180">
                  <c:v>31.786999999999999</c:v>
                </c:pt>
                <c:pt idx="181">
                  <c:v>32.229999999999997</c:v>
                </c:pt>
                <c:pt idx="182">
                  <c:v>32.64</c:v>
                </c:pt>
                <c:pt idx="183">
                  <c:v>33.018999999999998</c:v>
                </c:pt>
                <c:pt idx="184">
                  <c:v>33.366999999999997</c:v>
                </c:pt>
                <c:pt idx="185">
                  <c:v>33.685000000000002</c:v>
                </c:pt>
                <c:pt idx="186">
                  <c:v>33.972000000000001</c:v>
                </c:pt>
                <c:pt idx="187">
                  <c:v>34.231000000000002</c:v>
                </c:pt>
                <c:pt idx="188">
                  <c:v>34.46</c:v>
                </c:pt>
                <c:pt idx="189">
                  <c:v>34.661999999999999</c:v>
                </c:pt>
                <c:pt idx="190">
                  <c:v>34.837000000000003</c:v>
                </c:pt>
                <c:pt idx="191">
                  <c:v>34.984999999999999</c:v>
                </c:pt>
                <c:pt idx="192">
                  <c:v>35.106999999999999</c:v>
                </c:pt>
                <c:pt idx="193">
                  <c:v>35.203000000000003</c:v>
                </c:pt>
                <c:pt idx="194">
                  <c:v>35.276000000000003</c:v>
                </c:pt>
                <c:pt idx="195">
                  <c:v>35.325000000000003</c:v>
                </c:pt>
                <c:pt idx="196">
                  <c:v>35.35</c:v>
                </c:pt>
                <c:pt idx="197">
                  <c:v>35.353999999999999</c:v>
                </c:pt>
                <c:pt idx="198">
                  <c:v>35.335999999999999</c:v>
                </c:pt>
                <c:pt idx="199">
                  <c:v>35.298000000000002</c:v>
                </c:pt>
                <c:pt idx="200">
                  <c:v>35.238999999999997</c:v>
                </c:pt>
                <c:pt idx="201">
                  <c:v>35.161000000000001</c:v>
                </c:pt>
                <c:pt idx="202">
                  <c:v>35.064999999999998</c:v>
                </c:pt>
                <c:pt idx="203">
                  <c:v>34.951000000000001</c:v>
                </c:pt>
                <c:pt idx="204">
                  <c:v>34.819000000000003</c:v>
                </c:pt>
                <c:pt idx="205">
                  <c:v>34.670999999999999</c:v>
                </c:pt>
                <c:pt idx="206">
                  <c:v>34.506999999999998</c:v>
                </c:pt>
                <c:pt idx="207">
                  <c:v>34.328000000000003</c:v>
                </c:pt>
                <c:pt idx="208">
                  <c:v>34.134999999999998</c:v>
                </c:pt>
                <c:pt idx="209">
                  <c:v>33.927</c:v>
                </c:pt>
                <c:pt idx="210">
                  <c:v>33.706000000000003</c:v>
                </c:pt>
                <c:pt idx="211">
                  <c:v>33.472000000000001</c:v>
                </c:pt>
                <c:pt idx="212">
                  <c:v>33.225999999999999</c:v>
                </c:pt>
                <c:pt idx="213">
                  <c:v>32.969000000000001</c:v>
                </c:pt>
                <c:pt idx="214">
                  <c:v>32.700000000000003</c:v>
                </c:pt>
                <c:pt idx="215">
                  <c:v>32.420999999999999</c:v>
                </c:pt>
                <c:pt idx="216">
                  <c:v>32.131</c:v>
                </c:pt>
                <c:pt idx="217">
                  <c:v>31.832000000000001</c:v>
                </c:pt>
                <c:pt idx="218">
                  <c:v>31.524000000000001</c:v>
                </c:pt>
                <c:pt idx="219">
                  <c:v>31.207999999999998</c:v>
                </c:pt>
                <c:pt idx="220">
                  <c:v>30.882999999999999</c:v>
                </c:pt>
                <c:pt idx="221">
                  <c:v>30.55</c:v>
                </c:pt>
                <c:pt idx="222">
                  <c:v>30.21</c:v>
                </c:pt>
                <c:pt idx="223">
                  <c:v>29.863</c:v>
                </c:pt>
                <c:pt idx="224">
                  <c:v>29.51</c:v>
                </c:pt>
                <c:pt idx="225">
                  <c:v>29.15</c:v>
                </c:pt>
                <c:pt idx="226">
                  <c:v>28.783999999999999</c:v>
                </c:pt>
                <c:pt idx="227">
                  <c:v>28.413</c:v>
                </c:pt>
                <c:pt idx="228">
                  <c:v>28.036999999999999</c:v>
                </c:pt>
                <c:pt idx="229">
                  <c:v>27.655999999999999</c:v>
                </c:pt>
                <c:pt idx="230">
                  <c:v>27.271000000000001</c:v>
                </c:pt>
                <c:pt idx="231">
                  <c:v>26.881</c:v>
                </c:pt>
                <c:pt idx="232">
                  <c:v>26.486999999999998</c:v>
                </c:pt>
                <c:pt idx="233">
                  <c:v>26.09</c:v>
                </c:pt>
                <c:pt idx="234">
                  <c:v>25.689</c:v>
                </c:pt>
                <c:pt idx="235">
                  <c:v>25.285</c:v>
                </c:pt>
                <c:pt idx="236">
                  <c:v>24.878</c:v>
                </c:pt>
                <c:pt idx="237">
                  <c:v>24.469000000000001</c:v>
                </c:pt>
                <c:pt idx="238">
                  <c:v>24.056999999999999</c:v>
                </c:pt>
                <c:pt idx="239">
                  <c:v>23.643000000000001</c:v>
                </c:pt>
                <c:pt idx="240">
                  <c:v>23.225999999999999</c:v>
                </c:pt>
                <c:pt idx="241">
                  <c:v>22.808</c:v>
                </c:pt>
                <c:pt idx="242">
                  <c:v>22.388000000000002</c:v>
                </c:pt>
                <c:pt idx="243">
                  <c:v>21.966999999999999</c:v>
                </c:pt>
                <c:pt idx="244">
                  <c:v>21.545000000000002</c:v>
                </c:pt>
                <c:pt idx="245">
                  <c:v>21.120999999999999</c:v>
                </c:pt>
                <c:pt idx="246">
                  <c:v>20.696000000000002</c:v>
                </c:pt>
                <c:pt idx="247">
                  <c:v>20.27</c:v>
                </c:pt>
                <c:pt idx="248">
                  <c:v>19.844000000000001</c:v>
                </c:pt>
                <c:pt idx="249">
                  <c:v>19.417000000000002</c:v>
                </c:pt>
                <c:pt idx="250">
                  <c:v>18.989999999999998</c:v>
                </c:pt>
                <c:pt idx="251">
                  <c:v>18.562000000000001</c:v>
                </c:pt>
                <c:pt idx="252">
                  <c:v>18.135000000000002</c:v>
                </c:pt>
                <c:pt idx="253">
                  <c:v>17.707000000000001</c:v>
                </c:pt>
                <c:pt idx="254">
                  <c:v>17.279</c:v>
                </c:pt>
                <c:pt idx="255">
                  <c:v>16.850999999999999</c:v>
                </c:pt>
                <c:pt idx="256">
                  <c:v>16.423999999999999</c:v>
                </c:pt>
                <c:pt idx="257">
                  <c:v>15.997</c:v>
                </c:pt>
                <c:pt idx="258">
                  <c:v>15.57</c:v>
                </c:pt>
                <c:pt idx="259">
                  <c:v>15.144</c:v>
                </c:pt>
                <c:pt idx="260">
                  <c:v>14.718999999999999</c:v>
                </c:pt>
                <c:pt idx="261">
                  <c:v>14.294</c:v>
                </c:pt>
                <c:pt idx="262">
                  <c:v>13.869</c:v>
                </c:pt>
                <c:pt idx="263">
                  <c:v>13.446</c:v>
                </c:pt>
                <c:pt idx="264">
                  <c:v>13.023999999999999</c:v>
                </c:pt>
                <c:pt idx="265">
                  <c:v>12.602</c:v>
                </c:pt>
                <c:pt idx="266">
                  <c:v>12.182</c:v>
                </c:pt>
                <c:pt idx="267">
                  <c:v>11.762</c:v>
                </c:pt>
                <c:pt idx="268">
                  <c:v>11.343999999999999</c:v>
                </c:pt>
                <c:pt idx="269">
                  <c:v>10.927</c:v>
                </c:pt>
                <c:pt idx="270">
                  <c:v>10.510999999999999</c:v>
                </c:pt>
                <c:pt idx="271">
                  <c:v>10.097</c:v>
                </c:pt>
                <c:pt idx="272">
                  <c:v>9.6829999999999998</c:v>
                </c:pt>
                <c:pt idx="273">
                  <c:v>9.2710000000000008</c:v>
                </c:pt>
                <c:pt idx="274">
                  <c:v>8.8610000000000007</c:v>
                </c:pt>
                <c:pt idx="275">
                  <c:v>8.452</c:v>
                </c:pt>
                <c:pt idx="276">
                  <c:v>8.0440000000000005</c:v>
                </c:pt>
                <c:pt idx="277">
                  <c:v>7.6379999999999999</c:v>
                </c:pt>
                <c:pt idx="278">
                  <c:v>7.234</c:v>
                </c:pt>
                <c:pt idx="279">
                  <c:v>6.8310000000000004</c:v>
                </c:pt>
                <c:pt idx="280">
                  <c:v>6.4290000000000003</c:v>
                </c:pt>
                <c:pt idx="281">
                  <c:v>6.03</c:v>
                </c:pt>
                <c:pt idx="282">
                  <c:v>5.6319999999999997</c:v>
                </c:pt>
                <c:pt idx="283">
                  <c:v>5.2359999999999998</c:v>
                </c:pt>
                <c:pt idx="284">
                  <c:v>4.8410000000000002</c:v>
                </c:pt>
                <c:pt idx="285">
                  <c:v>4.4480000000000004</c:v>
                </c:pt>
                <c:pt idx="286">
                  <c:v>4.0570000000000004</c:v>
                </c:pt>
                <c:pt idx="287">
                  <c:v>3.6680000000000001</c:v>
                </c:pt>
                <c:pt idx="288">
                  <c:v>3.28</c:v>
                </c:pt>
                <c:pt idx="289">
                  <c:v>2.895</c:v>
                </c:pt>
                <c:pt idx="290">
                  <c:v>2.5110000000000001</c:v>
                </c:pt>
                <c:pt idx="291">
                  <c:v>2.129</c:v>
                </c:pt>
                <c:pt idx="292">
                  <c:v>1.7490000000000001</c:v>
                </c:pt>
                <c:pt idx="293">
                  <c:v>1.37</c:v>
                </c:pt>
                <c:pt idx="294">
                  <c:v>0.99399999999999999</c:v>
                </c:pt>
                <c:pt idx="295">
                  <c:v>0.62</c:v>
                </c:pt>
                <c:pt idx="296">
                  <c:v>0.247</c:v>
                </c:pt>
                <c:pt idx="297">
                  <c:v>-0.123</c:v>
                </c:pt>
                <c:pt idx="298">
                  <c:v>-0.49199999999999999</c:v>
                </c:pt>
                <c:pt idx="299">
                  <c:v>-0.85899999999999999</c:v>
                </c:pt>
                <c:pt idx="300">
                  <c:v>-1.2230000000000001</c:v>
                </c:pt>
                <c:pt idx="301">
                  <c:v>-1.5860000000000001</c:v>
                </c:pt>
                <c:pt idx="302">
                  <c:v>-1.9470000000000001</c:v>
                </c:pt>
                <c:pt idx="303">
                  <c:v>-2.306</c:v>
                </c:pt>
                <c:pt idx="304">
                  <c:v>-2.6619999999999999</c:v>
                </c:pt>
                <c:pt idx="305">
                  <c:v>-3.0169999999999999</c:v>
                </c:pt>
                <c:pt idx="306">
                  <c:v>-3.37</c:v>
                </c:pt>
                <c:pt idx="307">
                  <c:v>-3.7210000000000001</c:v>
                </c:pt>
                <c:pt idx="308">
                  <c:v>-4.07</c:v>
                </c:pt>
                <c:pt idx="309">
                  <c:v>-4.4160000000000004</c:v>
                </c:pt>
                <c:pt idx="310">
                  <c:v>-4.7610000000000001</c:v>
                </c:pt>
                <c:pt idx="311">
                  <c:v>-5.1040000000000001</c:v>
                </c:pt>
                <c:pt idx="312">
                  <c:v>-5.444</c:v>
                </c:pt>
                <c:pt idx="313">
                  <c:v>-5.7830000000000004</c:v>
                </c:pt>
                <c:pt idx="314">
                  <c:v>-6.12</c:v>
                </c:pt>
                <c:pt idx="315">
                  <c:v>-6.4539999999999997</c:v>
                </c:pt>
                <c:pt idx="316">
                  <c:v>-6.7869999999999999</c:v>
                </c:pt>
                <c:pt idx="317">
                  <c:v>-7.117</c:v>
                </c:pt>
                <c:pt idx="318">
                  <c:v>-7.4459999999999997</c:v>
                </c:pt>
                <c:pt idx="319">
                  <c:v>-7.7720000000000002</c:v>
                </c:pt>
                <c:pt idx="320">
                  <c:v>-8.0969999999999995</c:v>
                </c:pt>
                <c:pt idx="321">
                  <c:v>-8.4190000000000005</c:v>
                </c:pt>
                <c:pt idx="322">
                  <c:v>-8.7390000000000008</c:v>
                </c:pt>
                <c:pt idx="323">
                  <c:v>-9.0579999999999998</c:v>
                </c:pt>
                <c:pt idx="324">
                  <c:v>-9.3740000000000006</c:v>
                </c:pt>
                <c:pt idx="325">
                  <c:v>-9.6880000000000006</c:v>
                </c:pt>
                <c:pt idx="326">
                  <c:v>-10</c:v>
                </c:pt>
                <c:pt idx="327">
                  <c:v>-10.31</c:v>
                </c:pt>
                <c:pt idx="328">
                  <c:v>-10.618</c:v>
                </c:pt>
                <c:pt idx="329">
                  <c:v>-10.923999999999999</c:v>
                </c:pt>
                <c:pt idx="330">
                  <c:v>-11.228</c:v>
                </c:pt>
                <c:pt idx="331">
                  <c:v>-11.53</c:v>
                </c:pt>
                <c:pt idx="332">
                  <c:v>-11.83</c:v>
                </c:pt>
                <c:pt idx="333">
                  <c:v>-12.128</c:v>
                </c:pt>
                <c:pt idx="334">
                  <c:v>-12.423999999999999</c:v>
                </c:pt>
                <c:pt idx="335">
                  <c:v>-12.718</c:v>
                </c:pt>
                <c:pt idx="336">
                  <c:v>-13.009</c:v>
                </c:pt>
                <c:pt idx="337">
                  <c:v>-13.298999999999999</c:v>
                </c:pt>
                <c:pt idx="338">
                  <c:v>-13.587</c:v>
                </c:pt>
                <c:pt idx="339">
                  <c:v>-13.872</c:v>
                </c:pt>
                <c:pt idx="340">
                  <c:v>-14.156000000000001</c:v>
                </c:pt>
                <c:pt idx="341">
                  <c:v>-14.438000000000001</c:v>
                </c:pt>
                <c:pt idx="342">
                  <c:v>-14.717000000000001</c:v>
                </c:pt>
                <c:pt idx="343">
                  <c:v>-14.994999999999999</c:v>
                </c:pt>
                <c:pt idx="344">
                  <c:v>-15.27</c:v>
                </c:pt>
                <c:pt idx="345">
                  <c:v>-15.544</c:v>
                </c:pt>
                <c:pt idx="346">
                  <c:v>-15.815</c:v>
                </c:pt>
                <c:pt idx="347">
                  <c:v>-16.085000000000001</c:v>
                </c:pt>
                <c:pt idx="348">
                  <c:v>-16.353000000000002</c:v>
                </c:pt>
                <c:pt idx="349">
                  <c:v>-16.617999999999999</c:v>
                </c:pt>
                <c:pt idx="350">
                  <c:v>-16.882000000000001</c:v>
                </c:pt>
                <c:pt idx="351">
                  <c:v>-17.143000000000001</c:v>
                </c:pt>
                <c:pt idx="352">
                  <c:v>-17.402999999999999</c:v>
                </c:pt>
                <c:pt idx="353">
                  <c:v>-17.66</c:v>
                </c:pt>
                <c:pt idx="354">
                  <c:v>-17.916</c:v>
                </c:pt>
                <c:pt idx="355">
                  <c:v>-18.169</c:v>
                </c:pt>
                <c:pt idx="356">
                  <c:v>-18.420999999999999</c:v>
                </c:pt>
                <c:pt idx="357">
                  <c:v>-18.670000000000002</c:v>
                </c:pt>
                <c:pt idx="358">
                  <c:v>-18.917999999999999</c:v>
                </c:pt>
                <c:pt idx="359">
                  <c:v>-19.164000000000001</c:v>
                </c:pt>
                <c:pt idx="360">
                  <c:v>-19.407</c:v>
                </c:pt>
                <c:pt idx="361">
                  <c:v>-19.649000000000001</c:v>
                </c:pt>
                <c:pt idx="362">
                  <c:v>-19.888999999999999</c:v>
                </c:pt>
                <c:pt idx="363">
                  <c:v>-20.126000000000001</c:v>
                </c:pt>
                <c:pt idx="364">
                  <c:v>-20.361999999999998</c:v>
                </c:pt>
                <c:pt idx="365">
                  <c:v>-20.596</c:v>
                </c:pt>
                <c:pt idx="366">
                  <c:v>-20.827999999999999</c:v>
                </c:pt>
                <c:pt idx="367">
                  <c:v>-21.058</c:v>
                </c:pt>
                <c:pt idx="368">
                  <c:v>-21.286000000000001</c:v>
                </c:pt>
                <c:pt idx="369">
                  <c:v>-21.512</c:v>
                </c:pt>
                <c:pt idx="370">
                  <c:v>-21.736000000000001</c:v>
                </c:pt>
                <c:pt idx="371">
                  <c:v>-21.957999999999998</c:v>
                </c:pt>
                <c:pt idx="372">
                  <c:v>-22.178000000000001</c:v>
                </c:pt>
                <c:pt idx="373">
                  <c:v>-22.396000000000001</c:v>
                </c:pt>
                <c:pt idx="374">
                  <c:v>-22.611999999999998</c:v>
                </c:pt>
                <c:pt idx="375">
                  <c:v>-22.827000000000002</c:v>
                </c:pt>
                <c:pt idx="376">
                  <c:v>-23.039000000000001</c:v>
                </c:pt>
                <c:pt idx="377">
                  <c:v>-23.248999999999999</c:v>
                </c:pt>
                <c:pt idx="378">
                  <c:v>-23.457999999999998</c:v>
                </c:pt>
                <c:pt idx="379">
                  <c:v>-23.664999999999999</c:v>
                </c:pt>
                <c:pt idx="380">
                  <c:v>-23.869</c:v>
                </c:pt>
                <c:pt idx="381">
                  <c:v>-24.071999999999999</c:v>
                </c:pt>
                <c:pt idx="382">
                  <c:v>-24.273</c:v>
                </c:pt>
                <c:pt idx="383">
                  <c:v>-24.472000000000001</c:v>
                </c:pt>
                <c:pt idx="384">
                  <c:v>-24.669</c:v>
                </c:pt>
                <c:pt idx="385">
                  <c:v>-24.864000000000001</c:v>
                </c:pt>
                <c:pt idx="386">
                  <c:v>-25.056999999999999</c:v>
                </c:pt>
                <c:pt idx="387">
                  <c:v>-25.248999999999999</c:v>
                </c:pt>
                <c:pt idx="388">
                  <c:v>-25.437999999999999</c:v>
                </c:pt>
                <c:pt idx="389">
                  <c:v>-25.626000000000001</c:v>
                </c:pt>
                <c:pt idx="390">
                  <c:v>-25.811</c:v>
                </c:pt>
                <c:pt idx="391">
                  <c:v>-25.995000000000001</c:v>
                </c:pt>
                <c:pt idx="392">
                  <c:v>-26.177</c:v>
                </c:pt>
                <c:pt idx="393">
                  <c:v>-26.356999999999999</c:v>
                </c:pt>
                <c:pt idx="394">
                  <c:v>-26.535</c:v>
                </c:pt>
                <c:pt idx="395">
                  <c:v>-26.712</c:v>
                </c:pt>
                <c:pt idx="396">
                  <c:v>-26.885999999999999</c:v>
                </c:pt>
                <c:pt idx="397">
                  <c:v>-27.058</c:v>
                </c:pt>
                <c:pt idx="398">
                  <c:v>-27.228999999999999</c:v>
                </c:pt>
                <c:pt idx="399">
                  <c:v>-27.398</c:v>
                </c:pt>
                <c:pt idx="400">
                  <c:v>-27.565000000000001</c:v>
                </c:pt>
                <c:pt idx="401">
                  <c:v>-27.73</c:v>
                </c:pt>
                <c:pt idx="402">
                  <c:v>-27.893000000000001</c:v>
                </c:pt>
                <c:pt idx="403">
                  <c:v>-28.053999999999998</c:v>
                </c:pt>
                <c:pt idx="404">
                  <c:v>-28.213999999999999</c:v>
                </c:pt>
                <c:pt idx="405">
                  <c:v>-28.372</c:v>
                </c:pt>
                <c:pt idx="406">
                  <c:v>-28.527000000000001</c:v>
                </c:pt>
                <c:pt idx="407">
                  <c:v>-28.681000000000001</c:v>
                </c:pt>
                <c:pt idx="408">
                  <c:v>-28.832999999999998</c:v>
                </c:pt>
                <c:pt idx="409">
                  <c:v>-28.984000000000002</c:v>
                </c:pt>
                <c:pt idx="410">
                  <c:v>-29.132000000000001</c:v>
                </c:pt>
                <c:pt idx="411">
                  <c:v>-29.279</c:v>
                </c:pt>
                <c:pt idx="412">
                  <c:v>-29.422999999999998</c:v>
                </c:pt>
                <c:pt idx="413">
                  <c:v>-29.565999999999999</c:v>
                </c:pt>
                <c:pt idx="414">
                  <c:v>-29.707999999999998</c:v>
                </c:pt>
                <c:pt idx="415">
                  <c:v>-29.847000000000001</c:v>
                </c:pt>
                <c:pt idx="416">
                  <c:v>-29.984000000000002</c:v>
                </c:pt>
                <c:pt idx="417">
                  <c:v>-30.12</c:v>
                </c:pt>
                <c:pt idx="418">
                  <c:v>-30.254000000000001</c:v>
                </c:pt>
                <c:pt idx="419">
                  <c:v>-30.385999999999999</c:v>
                </c:pt>
                <c:pt idx="420">
                  <c:v>-30.515999999999998</c:v>
                </c:pt>
                <c:pt idx="421">
                  <c:v>-30.645</c:v>
                </c:pt>
                <c:pt idx="422">
                  <c:v>-30.771000000000001</c:v>
                </c:pt>
                <c:pt idx="423">
                  <c:v>-30.896000000000001</c:v>
                </c:pt>
                <c:pt idx="424">
                  <c:v>-31.018999999999998</c:v>
                </c:pt>
                <c:pt idx="425">
                  <c:v>-31.140999999999998</c:v>
                </c:pt>
                <c:pt idx="426">
                  <c:v>-31.26</c:v>
                </c:pt>
                <c:pt idx="427">
                  <c:v>-31.378</c:v>
                </c:pt>
                <c:pt idx="428">
                  <c:v>-31.494</c:v>
                </c:pt>
                <c:pt idx="429">
                  <c:v>-31.608000000000001</c:v>
                </c:pt>
                <c:pt idx="430">
                  <c:v>-31.72</c:v>
                </c:pt>
                <c:pt idx="431">
                  <c:v>-31.831</c:v>
                </c:pt>
                <c:pt idx="432">
                  <c:v>-31.939</c:v>
                </c:pt>
                <c:pt idx="433">
                  <c:v>-32.045999999999999</c:v>
                </c:pt>
                <c:pt idx="434">
                  <c:v>-32.152000000000001</c:v>
                </c:pt>
                <c:pt idx="435">
                  <c:v>-32.255000000000003</c:v>
                </c:pt>
                <c:pt idx="436">
                  <c:v>-32.356999999999999</c:v>
                </c:pt>
                <c:pt idx="437">
                  <c:v>-32.457000000000001</c:v>
                </c:pt>
                <c:pt idx="438">
                  <c:v>-32.555</c:v>
                </c:pt>
                <c:pt idx="439">
                  <c:v>-32.652000000000001</c:v>
                </c:pt>
                <c:pt idx="440">
                  <c:v>-32.746000000000002</c:v>
                </c:pt>
                <c:pt idx="441">
                  <c:v>-32.838999999999999</c:v>
                </c:pt>
                <c:pt idx="442">
                  <c:v>-32.930999999999997</c:v>
                </c:pt>
                <c:pt idx="443">
                  <c:v>-33.020000000000003</c:v>
                </c:pt>
                <c:pt idx="444">
                  <c:v>-33.107999999999997</c:v>
                </c:pt>
                <c:pt idx="445">
                  <c:v>-33.194000000000003</c:v>
                </c:pt>
                <c:pt idx="446">
                  <c:v>-33.277999999999999</c:v>
                </c:pt>
                <c:pt idx="447">
                  <c:v>-33.360999999999997</c:v>
                </c:pt>
                <c:pt idx="448">
                  <c:v>-33.442</c:v>
                </c:pt>
                <c:pt idx="449">
                  <c:v>-33.521000000000001</c:v>
                </c:pt>
                <c:pt idx="450">
                  <c:v>-33.597999999999999</c:v>
                </c:pt>
                <c:pt idx="451">
                  <c:v>-33.673999999999999</c:v>
                </c:pt>
                <c:pt idx="452">
                  <c:v>-33.747999999999998</c:v>
                </c:pt>
                <c:pt idx="453">
                  <c:v>-33.82</c:v>
                </c:pt>
                <c:pt idx="454">
                  <c:v>-33.89</c:v>
                </c:pt>
                <c:pt idx="455">
                  <c:v>-33.959000000000003</c:v>
                </c:pt>
                <c:pt idx="456">
                  <c:v>-34.026000000000003</c:v>
                </c:pt>
                <c:pt idx="457">
                  <c:v>-34.091999999999999</c:v>
                </c:pt>
                <c:pt idx="458">
                  <c:v>-34.155999999999999</c:v>
                </c:pt>
                <c:pt idx="459">
                  <c:v>-34.218000000000004</c:v>
                </c:pt>
                <c:pt idx="460">
                  <c:v>-34.277999999999999</c:v>
                </c:pt>
                <c:pt idx="461">
                  <c:v>-34.337000000000003</c:v>
                </c:pt>
                <c:pt idx="462">
                  <c:v>-34.393999999999998</c:v>
                </c:pt>
                <c:pt idx="463">
                  <c:v>-34.448999999999998</c:v>
                </c:pt>
                <c:pt idx="464">
                  <c:v>-34.503</c:v>
                </c:pt>
                <c:pt idx="465">
                  <c:v>-34.555</c:v>
                </c:pt>
                <c:pt idx="466">
                  <c:v>-34.604999999999997</c:v>
                </c:pt>
                <c:pt idx="467">
                  <c:v>-34.654000000000003</c:v>
                </c:pt>
                <c:pt idx="468">
                  <c:v>-34.701000000000001</c:v>
                </c:pt>
                <c:pt idx="469">
                  <c:v>-34.746000000000002</c:v>
                </c:pt>
                <c:pt idx="470">
                  <c:v>-34.79</c:v>
                </c:pt>
                <c:pt idx="471">
                  <c:v>-34.832000000000001</c:v>
                </c:pt>
                <c:pt idx="472">
                  <c:v>-34.872</c:v>
                </c:pt>
                <c:pt idx="473">
                  <c:v>-34.911000000000001</c:v>
                </c:pt>
                <c:pt idx="474">
                  <c:v>-34.948</c:v>
                </c:pt>
                <c:pt idx="475">
                  <c:v>-34.982999999999997</c:v>
                </c:pt>
                <c:pt idx="476">
                  <c:v>-35.017000000000003</c:v>
                </c:pt>
                <c:pt idx="477">
                  <c:v>-35.048999999999999</c:v>
                </c:pt>
                <c:pt idx="478">
                  <c:v>-35.08</c:v>
                </c:pt>
                <c:pt idx="479">
                  <c:v>-35.109000000000002</c:v>
                </c:pt>
                <c:pt idx="480">
                  <c:v>-35.136000000000003</c:v>
                </c:pt>
                <c:pt idx="481">
                  <c:v>-35.161999999999999</c:v>
                </c:pt>
                <c:pt idx="482">
                  <c:v>-35.186</c:v>
                </c:pt>
                <c:pt idx="483">
                  <c:v>-35.207999999999998</c:v>
                </c:pt>
                <c:pt idx="484">
                  <c:v>-35.228999999999999</c:v>
                </c:pt>
                <c:pt idx="485">
                  <c:v>-35.247999999999998</c:v>
                </c:pt>
                <c:pt idx="486">
                  <c:v>-35.265999999999998</c:v>
                </c:pt>
                <c:pt idx="487">
                  <c:v>-35.281999999999996</c:v>
                </c:pt>
                <c:pt idx="488">
                  <c:v>-35.295999999999999</c:v>
                </c:pt>
                <c:pt idx="489">
                  <c:v>-35.308999999999997</c:v>
                </c:pt>
                <c:pt idx="490">
                  <c:v>-35.320999999999998</c:v>
                </c:pt>
                <c:pt idx="491">
                  <c:v>-35.33</c:v>
                </c:pt>
                <c:pt idx="492">
                  <c:v>-35.338000000000001</c:v>
                </c:pt>
                <c:pt idx="493">
                  <c:v>-35.344999999999999</c:v>
                </c:pt>
                <c:pt idx="494">
                  <c:v>-35.35</c:v>
                </c:pt>
                <c:pt idx="495">
                  <c:v>-35.353000000000002</c:v>
                </c:pt>
                <c:pt idx="496">
                  <c:v>-35.354999999999997</c:v>
                </c:pt>
                <c:pt idx="497">
                  <c:v>-35.354999999999997</c:v>
                </c:pt>
                <c:pt idx="498">
                  <c:v>-35.353999999999999</c:v>
                </c:pt>
                <c:pt idx="499">
                  <c:v>-35.350999999999999</c:v>
                </c:pt>
                <c:pt idx="500">
                  <c:v>-35.347000000000001</c:v>
                </c:pt>
                <c:pt idx="501">
                  <c:v>-35.341000000000001</c:v>
                </c:pt>
                <c:pt idx="502">
                  <c:v>-35.332999999999998</c:v>
                </c:pt>
                <c:pt idx="503">
                  <c:v>-35.323999999999998</c:v>
                </c:pt>
                <c:pt idx="504">
                  <c:v>-35.314</c:v>
                </c:pt>
                <c:pt idx="505">
                  <c:v>-35.302</c:v>
                </c:pt>
                <c:pt idx="506">
                  <c:v>-35.287999999999997</c:v>
                </c:pt>
                <c:pt idx="507">
                  <c:v>-35.273000000000003</c:v>
                </c:pt>
                <c:pt idx="508">
                  <c:v>-35.256</c:v>
                </c:pt>
                <c:pt idx="509">
                  <c:v>-35.238</c:v>
                </c:pt>
                <c:pt idx="510">
                  <c:v>-35.218000000000004</c:v>
                </c:pt>
                <c:pt idx="511">
                  <c:v>-35.197000000000003</c:v>
                </c:pt>
                <c:pt idx="512">
                  <c:v>-35.173999999999999</c:v>
                </c:pt>
                <c:pt idx="513">
                  <c:v>-35.15</c:v>
                </c:pt>
                <c:pt idx="514">
                  <c:v>-35.125</c:v>
                </c:pt>
                <c:pt idx="515">
                  <c:v>-35.097000000000001</c:v>
                </c:pt>
                <c:pt idx="516">
                  <c:v>-35.069000000000003</c:v>
                </c:pt>
                <c:pt idx="517">
                  <c:v>-35.039000000000001</c:v>
                </c:pt>
                <c:pt idx="518">
                  <c:v>-35.006999999999998</c:v>
                </c:pt>
                <c:pt idx="519">
                  <c:v>-34.973999999999997</c:v>
                </c:pt>
                <c:pt idx="520">
                  <c:v>-34.939</c:v>
                </c:pt>
                <c:pt idx="521">
                  <c:v>-34.902999999999999</c:v>
                </c:pt>
                <c:pt idx="522">
                  <c:v>-34.866</c:v>
                </c:pt>
                <c:pt idx="523">
                  <c:v>-34.826999999999998</c:v>
                </c:pt>
                <c:pt idx="524">
                  <c:v>-34.786999999999999</c:v>
                </c:pt>
                <c:pt idx="525">
                  <c:v>-34.744999999999997</c:v>
                </c:pt>
                <c:pt idx="526">
                  <c:v>-34.701000000000001</c:v>
                </c:pt>
                <c:pt idx="527">
                  <c:v>-34.656999999999996</c:v>
                </c:pt>
                <c:pt idx="528">
                  <c:v>-34.610999999999997</c:v>
                </c:pt>
                <c:pt idx="529">
                  <c:v>-34.563000000000002</c:v>
                </c:pt>
                <c:pt idx="530">
                  <c:v>-34.514000000000003</c:v>
                </c:pt>
                <c:pt idx="531">
                  <c:v>-34.463999999999999</c:v>
                </c:pt>
                <c:pt idx="532">
                  <c:v>-34.411999999999999</c:v>
                </c:pt>
                <c:pt idx="533">
                  <c:v>-34.359000000000002</c:v>
                </c:pt>
                <c:pt idx="534">
                  <c:v>-34.304000000000002</c:v>
                </c:pt>
                <c:pt idx="535">
                  <c:v>-34.247999999999998</c:v>
                </c:pt>
                <c:pt idx="536">
                  <c:v>-34.19</c:v>
                </c:pt>
                <c:pt idx="537">
                  <c:v>-34.131999999999998</c:v>
                </c:pt>
                <c:pt idx="538">
                  <c:v>-34.070999999999998</c:v>
                </c:pt>
                <c:pt idx="539">
                  <c:v>-34.01</c:v>
                </c:pt>
                <c:pt idx="540">
                  <c:v>-33.947000000000003</c:v>
                </c:pt>
                <c:pt idx="541">
                  <c:v>-33.881999999999998</c:v>
                </c:pt>
                <c:pt idx="542">
                  <c:v>-33.817</c:v>
                </c:pt>
                <c:pt idx="543">
                  <c:v>-33.749000000000002</c:v>
                </c:pt>
                <c:pt idx="544">
                  <c:v>-33.680999999999997</c:v>
                </c:pt>
                <c:pt idx="545">
                  <c:v>-33.610999999999997</c:v>
                </c:pt>
                <c:pt idx="546">
                  <c:v>-33.54</c:v>
                </c:pt>
                <c:pt idx="547">
                  <c:v>-33.466999999999999</c:v>
                </c:pt>
                <c:pt idx="548">
                  <c:v>-33.393999999999998</c:v>
                </c:pt>
                <c:pt idx="549">
                  <c:v>-33.317999999999998</c:v>
                </c:pt>
                <c:pt idx="550">
                  <c:v>-33.241999999999997</c:v>
                </c:pt>
                <c:pt idx="551">
                  <c:v>-33.164000000000001</c:v>
                </c:pt>
                <c:pt idx="552">
                  <c:v>-33.085000000000001</c:v>
                </c:pt>
                <c:pt idx="553">
                  <c:v>-33.003999999999998</c:v>
                </c:pt>
                <c:pt idx="554">
                  <c:v>-32.923000000000002</c:v>
                </c:pt>
                <c:pt idx="555">
                  <c:v>-32.838999999999999</c:v>
                </c:pt>
                <c:pt idx="556">
                  <c:v>-32.755000000000003</c:v>
                </c:pt>
                <c:pt idx="557">
                  <c:v>-32.668999999999997</c:v>
                </c:pt>
                <c:pt idx="558">
                  <c:v>-32.582000000000001</c:v>
                </c:pt>
                <c:pt idx="559">
                  <c:v>-32.494</c:v>
                </c:pt>
                <c:pt idx="560">
                  <c:v>-32.404000000000003</c:v>
                </c:pt>
                <c:pt idx="561">
                  <c:v>-32.314</c:v>
                </c:pt>
                <c:pt idx="562">
                  <c:v>-32.222000000000001</c:v>
                </c:pt>
                <c:pt idx="563">
                  <c:v>-32.128</c:v>
                </c:pt>
                <c:pt idx="564">
                  <c:v>-32.033999999999999</c:v>
                </c:pt>
                <c:pt idx="565">
                  <c:v>-31.937999999999999</c:v>
                </c:pt>
                <c:pt idx="566">
                  <c:v>-31.841000000000001</c:v>
                </c:pt>
                <c:pt idx="567">
                  <c:v>-31.742000000000001</c:v>
                </c:pt>
                <c:pt idx="568">
                  <c:v>-31.643000000000001</c:v>
                </c:pt>
                <c:pt idx="569">
                  <c:v>-31.542000000000002</c:v>
                </c:pt>
                <c:pt idx="570">
                  <c:v>-31.44</c:v>
                </c:pt>
                <c:pt idx="571">
                  <c:v>-31.335999999999999</c:v>
                </c:pt>
                <c:pt idx="572">
                  <c:v>-31.231999999999999</c:v>
                </c:pt>
                <c:pt idx="573">
                  <c:v>-31.126000000000001</c:v>
                </c:pt>
                <c:pt idx="574">
                  <c:v>-31.018999999999998</c:v>
                </c:pt>
                <c:pt idx="575">
                  <c:v>-30.911000000000001</c:v>
                </c:pt>
                <c:pt idx="576">
                  <c:v>-30.802</c:v>
                </c:pt>
                <c:pt idx="577">
                  <c:v>-30.690999999999999</c:v>
                </c:pt>
                <c:pt idx="578">
                  <c:v>-30.579000000000001</c:v>
                </c:pt>
                <c:pt idx="579">
                  <c:v>-30.466999999999999</c:v>
                </c:pt>
                <c:pt idx="580">
                  <c:v>-30.353000000000002</c:v>
                </c:pt>
                <c:pt idx="581">
                  <c:v>-30.236999999999998</c:v>
                </c:pt>
                <c:pt idx="582">
                  <c:v>-30.120999999999999</c:v>
                </c:pt>
                <c:pt idx="583">
                  <c:v>-30.003</c:v>
                </c:pt>
                <c:pt idx="584">
                  <c:v>-29.885000000000002</c:v>
                </c:pt>
                <c:pt idx="585">
                  <c:v>-29.765000000000001</c:v>
                </c:pt>
                <c:pt idx="586">
                  <c:v>-29.643999999999998</c:v>
                </c:pt>
                <c:pt idx="587">
                  <c:v>-29.521999999999998</c:v>
                </c:pt>
                <c:pt idx="588">
                  <c:v>-29.399000000000001</c:v>
                </c:pt>
                <c:pt idx="589">
                  <c:v>-29.274000000000001</c:v>
                </c:pt>
                <c:pt idx="590">
                  <c:v>-29.149000000000001</c:v>
                </c:pt>
                <c:pt idx="591">
                  <c:v>-29.021999999999998</c:v>
                </c:pt>
                <c:pt idx="592">
                  <c:v>-28.895</c:v>
                </c:pt>
                <c:pt idx="593">
                  <c:v>-28.765999999999998</c:v>
                </c:pt>
                <c:pt idx="594">
                  <c:v>-28.635999999999999</c:v>
                </c:pt>
                <c:pt idx="595">
                  <c:v>-28.504999999999999</c:v>
                </c:pt>
                <c:pt idx="596">
                  <c:v>-28.373000000000001</c:v>
                </c:pt>
                <c:pt idx="597">
                  <c:v>-28.24</c:v>
                </c:pt>
                <c:pt idx="598">
                  <c:v>-28.106000000000002</c:v>
                </c:pt>
                <c:pt idx="599">
                  <c:v>-27.97</c:v>
                </c:pt>
                <c:pt idx="600">
                  <c:v>-27.834</c:v>
                </c:pt>
                <c:pt idx="601">
                  <c:v>-27.696999999999999</c:v>
                </c:pt>
                <c:pt idx="602">
                  <c:v>-27.558</c:v>
                </c:pt>
                <c:pt idx="603">
                  <c:v>-27.419</c:v>
                </c:pt>
                <c:pt idx="604">
                  <c:v>-27.277999999999999</c:v>
                </c:pt>
                <c:pt idx="605">
                  <c:v>-27.137</c:v>
                </c:pt>
                <c:pt idx="606">
                  <c:v>-26.994</c:v>
                </c:pt>
                <c:pt idx="607">
                  <c:v>-26.850999999999999</c:v>
                </c:pt>
                <c:pt idx="608">
                  <c:v>-26.706</c:v>
                </c:pt>
                <c:pt idx="609">
                  <c:v>-26.561</c:v>
                </c:pt>
                <c:pt idx="610">
                  <c:v>-26.414000000000001</c:v>
                </c:pt>
                <c:pt idx="611">
                  <c:v>-26.266999999999999</c:v>
                </c:pt>
                <c:pt idx="612">
                  <c:v>-26.117999999999999</c:v>
                </c:pt>
                <c:pt idx="613">
                  <c:v>-25.969000000000001</c:v>
                </c:pt>
                <c:pt idx="614">
                  <c:v>-25.818000000000001</c:v>
                </c:pt>
                <c:pt idx="615">
                  <c:v>-25.667000000000002</c:v>
                </c:pt>
                <c:pt idx="616">
                  <c:v>-25.515000000000001</c:v>
                </c:pt>
                <c:pt idx="617">
                  <c:v>-25.361000000000001</c:v>
                </c:pt>
                <c:pt idx="618">
                  <c:v>-25.207000000000001</c:v>
                </c:pt>
                <c:pt idx="619">
                  <c:v>-25.052</c:v>
                </c:pt>
                <c:pt idx="620">
                  <c:v>-24.896000000000001</c:v>
                </c:pt>
                <c:pt idx="621">
                  <c:v>-24.739000000000001</c:v>
                </c:pt>
                <c:pt idx="622">
                  <c:v>-24.581</c:v>
                </c:pt>
                <c:pt idx="623">
                  <c:v>-24.422000000000001</c:v>
                </c:pt>
                <c:pt idx="624">
                  <c:v>-24.262</c:v>
                </c:pt>
                <c:pt idx="625">
                  <c:v>-24.102</c:v>
                </c:pt>
                <c:pt idx="626">
                  <c:v>-23.94</c:v>
                </c:pt>
                <c:pt idx="627">
                  <c:v>-23.777999999999999</c:v>
                </c:pt>
                <c:pt idx="628">
                  <c:v>-23.614000000000001</c:v>
                </c:pt>
                <c:pt idx="629">
                  <c:v>-23.45</c:v>
                </c:pt>
                <c:pt idx="630">
                  <c:v>-23.285</c:v>
                </c:pt>
                <c:pt idx="631">
                  <c:v>-23.119</c:v>
                </c:pt>
                <c:pt idx="632">
                  <c:v>-22.952000000000002</c:v>
                </c:pt>
                <c:pt idx="633">
                  <c:v>-22.785</c:v>
                </c:pt>
                <c:pt idx="634">
                  <c:v>-22.616</c:v>
                </c:pt>
                <c:pt idx="635">
                  <c:v>-22.446999999999999</c:v>
                </c:pt>
                <c:pt idx="636">
                  <c:v>-22.277000000000001</c:v>
                </c:pt>
                <c:pt idx="637">
                  <c:v>-22.106000000000002</c:v>
                </c:pt>
                <c:pt idx="638">
                  <c:v>-21.934000000000001</c:v>
                </c:pt>
                <c:pt idx="639">
                  <c:v>-21.760999999999999</c:v>
                </c:pt>
                <c:pt idx="640">
                  <c:v>-21.588000000000001</c:v>
                </c:pt>
                <c:pt idx="641">
                  <c:v>-21.414000000000001</c:v>
                </c:pt>
                <c:pt idx="642">
                  <c:v>-21.239000000000001</c:v>
                </c:pt>
                <c:pt idx="643">
                  <c:v>-21.062999999999999</c:v>
                </c:pt>
                <c:pt idx="644">
                  <c:v>-20.887</c:v>
                </c:pt>
                <c:pt idx="645">
                  <c:v>-20.71</c:v>
                </c:pt>
                <c:pt idx="646">
                  <c:v>-20.532</c:v>
                </c:pt>
                <c:pt idx="647">
                  <c:v>-20.353000000000002</c:v>
                </c:pt>
                <c:pt idx="648">
                  <c:v>-20.172999999999998</c:v>
                </c:pt>
                <c:pt idx="649">
                  <c:v>-19.992999999999999</c:v>
                </c:pt>
                <c:pt idx="650">
                  <c:v>-19.812000000000001</c:v>
                </c:pt>
                <c:pt idx="651">
                  <c:v>-19.63</c:v>
                </c:pt>
                <c:pt idx="652">
                  <c:v>-19.448</c:v>
                </c:pt>
                <c:pt idx="653">
                  <c:v>-19.265000000000001</c:v>
                </c:pt>
                <c:pt idx="654">
                  <c:v>-19.081</c:v>
                </c:pt>
                <c:pt idx="655">
                  <c:v>-18.896000000000001</c:v>
                </c:pt>
                <c:pt idx="656">
                  <c:v>-18.710999999999999</c:v>
                </c:pt>
                <c:pt idx="657">
                  <c:v>-18.524999999999999</c:v>
                </c:pt>
                <c:pt idx="658">
                  <c:v>-18.338999999999999</c:v>
                </c:pt>
                <c:pt idx="659">
                  <c:v>-18.152000000000001</c:v>
                </c:pt>
                <c:pt idx="660">
                  <c:v>-17.963999999999999</c:v>
                </c:pt>
                <c:pt idx="661">
                  <c:v>-17.774999999999999</c:v>
                </c:pt>
                <c:pt idx="662">
                  <c:v>-17.585999999999999</c:v>
                </c:pt>
                <c:pt idx="663">
                  <c:v>-17.396000000000001</c:v>
                </c:pt>
                <c:pt idx="664">
                  <c:v>-17.206</c:v>
                </c:pt>
                <c:pt idx="665">
                  <c:v>-17.015000000000001</c:v>
                </c:pt>
                <c:pt idx="666">
                  <c:v>-16.823</c:v>
                </c:pt>
                <c:pt idx="667">
                  <c:v>-16.631</c:v>
                </c:pt>
                <c:pt idx="668">
                  <c:v>-16.437999999999999</c:v>
                </c:pt>
                <c:pt idx="669">
                  <c:v>-16.244</c:v>
                </c:pt>
                <c:pt idx="670">
                  <c:v>-16.05</c:v>
                </c:pt>
                <c:pt idx="671">
                  <c:v>-15.855</c:v>
                </c:pt>
                <c:pt idx="672">
                  <c:v>-15.66</c:v>
                </c:pt>
                <c:pt idx="673">
                  <c:v>-15.464</c:v>
                </c:pt>
                <c:pt idx="674">
                  <c:v>-15.268000000000001</c:v>
                </c:pt>
                <c:pt idx="675">
                  <c:v>-15.071</c:v>
                </c:pt>
                <c:pt idx="676">
                  <c:v>-14.874000000000001</c:v>
                </c:pt>
                <c:pt idx="677">
                  <c:v>-14.676</c:v>
                </c:pt>
                <c:pt idx="678">
                  <c:v>-14.477</c:v>
                </c:pt>
                <c:pt idx="679">
                  <c:v>-14.278</c:v>
                </c:pt>
                <c:pt idx="680">
                  <c:v>-14.077999999999999</c:v>
                </c:pt>
                <c:pt idx="681">
                  <c:v>-13.878</c:v>
                </c:pt>
                <c:pt idx="682">
                  <c:v>-13.678000000000001</c:v>
                </c:pt>
                <c:pt idx="683">
                  <c:v>-13.477</c:v>
                </c:pt>
                <c:pt idx="684">
                  <c:v>-13.275</c:v>
                </c:pt>
                <c:pt idx="685">
                  <c:v>-13.073</c:v>
                </c:pt>
                <c:pt idx="686">
                  <c:v>-12.871</c:v>
                </c:pt>
                <c:pt idx="687">
                  <c:v>-12.667999999999999</c:v>
                </c:pt>
                <c:pt idx="688">
                  <c:v>-12.464</c:v>
                </c:pt>
                <c:pt idx="689">
                  <c:v>-12.26</c:v>
                </c:pt>
                <c:pt idx="690">
                  <c:v>-12.055999999999999</c:v>
                </c:pt>
                <c:pt idx="691">
                  <c:v>-11.851000000000001</c:v>
                </c:pt>
                <c:pt idx="692">
                  <c:v>-11.646000000000001</c:v>
                </c:pt>
                <c:pt idx="693">
                  <c:v>-11.441000000000001</c:v>
                </c:pt>
                <c:pt idx="694">
                  <c:v>-11.234999999999999</c:v>
                </c:pt>
                <c:pt idx="695">
                  <c:v>-11.028</c:v>
                </c:pt>
                <c:pt idx="696">
                  <c:v>-10.821</c:v>
                </c:pt>
                <c:pt idx="697">
                  <c:v>-10.614000000000001</c:v>
                </c:pt>
                <c:pt idx="698">
                  <c:v>-10.407</c:v>
                </c:pt>
                <c:pt idx="699">
                  <c:v>-10.199</c:v>
                </c:pt>
                <c:pt idx="700">
                  <c:v>-9.99</c:v>
                </c:pt>
                <c:pt idx="701">
                  <c:v>-9.782</c:v>
                </c:pt>
                <c:pt idx="702">
                  <c:v>-9.5730000000000004</c:v>
                </c:pt>
                <c:pt idx="703">
                  <c:v>-9.3629999999999995</c:v>
                </c:pt>
                <c:pt idx="704">
                  <c:v>-9.1539999999999999</c:v>
                </c:pt>
                <c:pt idx="705">
                  <c:v>-8.9440000000000008</c:v>
                </c:pt>
                <c:pt idx="706">
                  <c:v>-8.7330000000000005</c:v>
                </c:pt>
                <c:pt idx="707">
                  <c:v>-8.5229999999999997</c:v>
                </c:pt>
                <c:pt idx="708">
                  <c:v>-8.3119999999999994</c:v>
                </c:pt>
                <c:pt idx="709">
                  <c:v>-8.1</c:v>
                </c:pt>
                <c:pt idx="710">
                  <c:v>-7.8890000000000002</c:v>
                </c:pt>
                <c:pt idx="711">
                  <c:v>-7.6769999999999996</c:v>
                </c:pt>
                <c:pt idx="712">
                  <c:v>-7.4649999999999999</c:v>
                </c:pt>
                <c:pt idx="713">
                  <c:v>-7.2530000000000001</c:v>
                </c:pt>
                <c:pt idx="714">
                  <c:v>-7.04</c:v>
                </c:pt>
                <c:pt idx="715">
                  <c:v>-6.827</c:v>
                </c:pt>
                <c:pt idx="716">
                  <c:v>-6.6139999999999999</c:v>
                </c:pt>
                <c:pt idx="717">
                  <c:v>-6.4009999999999998</c:v>
                </c:pt>
                <c:pt idx="718">
                  <c:v>-6.1870000000000003</c:v>
                </c:pt>
                <c:pt idx="719">
                  <c:v>-5.9729999999999999</c:v>
                </c:pt>
                <c:pt idx="720">
                  <c:v>-5.7590000000000003</c:v>
                </c:pt>
                <c:pt idx="721">
                  <c:v>-5.5449999999999999</c:v>
                </c:pt>
                <c:pt idx="722">
                  <c:v>-5.33</c:v>
                </c:pt>
                <c:pt idx="723">
                  <c:v>-5.1159999999999997</c:v>
                </c:pt>
                <c:pt idx="724">
                  <c:v>-4.9009999999999998</c:v>
                </c:pt>
                <c:pt idx="725">
                  <c:v>-4.6859999999999999</c:v>
                </c:pt>
                <c:pt idx="726">
                  <c:v>-4.4710000000000001</c:v>
                </c:pt>
                <c:pt idx="727">
                  <c:v>-4.2560000000000002</c:v>
                </c:pt>
                <c:pt idx="728">
                  <c:v>-4.04</c:v>
                </c:pt>
                <c:pt idx="729">
                  <c:v>-3.8239999999999998</c:v>
                </c:pt>
                <c:pt idx="730">
                  <c:v>-3.609</c:v>
                </c:pt>
                <c:pt idx="731">
                  <c:v>-3.3929999999999998</c:v>
                </c:pt>
                <c:pt idx="732">
                  <c:v>-3.177</c:v>
                </c:pt>
                <c:pt idx="733">
                  <c:v>-2.9609999999999999</c:v>
                </c:pt>
                <c:pt idx="734">
                  <c:v>-2.7450000000000001</c:v>
                </c:pt>
                <c:pt idx="735">
                  <c:v>-2.528</c:v>
                </c:pt>
                <c:pt idx="736">
                  <c:v>-2.3119999999999998</c:v>
                </c:pt>
                <c:pt idx="737">
                  <c:v>-2.0950000000000002</c:v>
                </c:pt>
                <c:pt idx="738">
                  <c:v>-1.879</c:v>
                </c:pt>
                <c:pt idx="739">
                  <c:v>-1.6619999999999999</c:v>
                </c:pt>
                <c:pt idx="740">
                  <c:v>-1.4450000000000001</c:v>
                </c:pt>
                <c:pt idx="741">
                  <c:v>-1.2290000000000001</c:v>
                </c:pt>
                <c:pt idx="742">
                  <c:v>-1.012</c:v>
                </c:pt>
                <c:pt idx="743">
                  <c:v>-0.79500000000000004</c:v>
                </c:pt>
                <c:pt idx="744">
                  <c:v>-0.57799999999999996</c:v>
                </c:pt>
                <c:pt idx="745">
                  <c:v>-0.36099999999999999</c:v>
                </c:pt>
                <c:pt idx="746">
                  <c:v>-0.14499999999999999</c:v>
                </c:pt>
                <c:pt idx="747">
                  <c:v>7.1999999999999995E-2</c:v>
                </c:pt>
                <c:pt idx="748">
                  <c:v>0.28899999999999998</c:v>
                </c:pt>
                <c:pt idx="749">
                  <c:v>0.50600000000000001</c:v>
                </c:pt>
                <c:pt idx="750">
                  <c:v>0.72299999999999998</c:v>
                </c:pt>
                <c:pt idx="751">
                  <c:v>0.94</c:v>
                </c:pt>
                <c:pt idx="752">
                  <c:v>1.157</c:v>
                </c:pt>
                <c:pt idx="753">
                  <c:v>1.373</c:v>
                </c:pt>
                <c:pt idx="754">
                  <c:v>1.59</c:v>
                </c:pt>
                <c:pt idx="755">
                  <c:v>1.8069999999999999</c:v>
                </c:pt>
                <c:pt idx="756">
                  <c:v>2.0230000000000001</c:v>
                </c:pt>
                <c:pt idx="757">
                  <c:v>2.2400000000000002</c:v>
                </c:pt>
                <c:pt idx="758">
                  <c:v>2.456</c:v>
                </c:pt>
                <c:pt idx="759">
                  <c:v>2.6720000000000002</c:v>
                </c:pt>
                <c:pt idx="760">
                  <c:v>2.8889999999999998</c:v>
                </c:pt>
                <c:pt idx="761">
                  <c:v>3.105</c:v>
                </c:pt>
                <c:pt idx="762">
                  <c:v>3.3210000000000002</c:v>
                </c:pt>
                <c:pt idx="763">
                  <c:v>3.5369999999999999</c:v>
                </c:pt>
                <c:pt idx="764">
                  <c:v>3.7530000000000001</c:v>
                </c:pt>
                <c:pt idx="765">
                  <c:v>3.968</c:v>
                </c:pt>
                <c:pt idx="766">
                  <c:v>4.1840000000000002</c:v>
                </c:pt>
                <c:pt idx="767">
                  <c:v>4.399</c:v>
                </c:pt>
                <c:pt idx="768">
                  <c:v>4.6139999999999999</c:v>
                </c:pt>
                <c:pt idx="769">
                  <c:v>4.8289999999999997</c:v>
                </c:pt>
                <c:pt idx="770">
                  <c:v>5.0439999999999996</c:v>
                </c:pt>
                <c:pt idx="771">
                  <c:v>5.2590000000000003</c:v>
                </c:pt>
                <c:pt idx="772">
                  <c:v>5.4729999999999999</c:v>
                </c:pt>
                <c:pt idx="773">
                  <c:v>5.6879999999999997</c:v>
                </c:pt>
                <c:pt idx="774">
                  <c:v>5.9020000000000001</c:v>
                </c:pt>
                <c:pt idx="775">
                  <c:v>6.1159999999999997</c:v>
                </c:pt>
                <c:pt idx="776">
                  <c:v>6.3289999999999997</c:v>
                </c:pt>
                <c:pt idx="777">
                  <c:v>6.5430000000000001</c:v>
                </c:pt>
                <c:pt idx="778">
                  <c:v>6.7560000000000002</c:v>
                </c:pt>
                <c:pt idx="779">
                  <c:v>6.9690000000000003</c:v>
                </c:pt>
                <c:pt idx="780">
                  <c:v>7.1820000000000004</c:v>
                </c:pt>
                <c:pt idx="781">
                  <c:v>7.3940000000000001</c:v>
                </c:pt>
                <c:pt idx="782">
                  <c:v>7.6059999999999999</c:v>
                </c:pt>
                <c:pt idx="783">
                  <c:v>7.8179999999999996</c:v>
                </c:pt>
                <c:pt idx="784">
                  <c:v>8.0299999999999994</c:v>
                </c:pt>
                <c:pt idx="785">
                  <c:v>8.2409999999999997</c:v>
                </c:pt>
                <c:pt idx="786">
                  <c:v>8.452</c:v>
                </c:pt>
                <c:pt idx="787">
                  <c:v>8.6630000000000003</c:v>
                </c:pt>
                <c:pt idx="788">
                  <c:v>8.8740000000000006</c:v>
                </c:pt>
                <c:pt idx="789">
                  <c:v>9.0839999999999996</c:v>
                </c:pt>
                <c:pt idx="790">
                  <c:v>9.2929999999999993</c:v>
                </c:pt>
                <c:pt idx="791">
                  <c:v>9.5030000000000001</c:v>
                </c:pt>
                <c:pt idx="792">
                  <c:v>9.7119999999999997</c:v>
                </c:pt>
                <c:pt idx="793">
                  <c:v>9.9209999999999994</c:v>
                </c:pt>
                <c:pt idx="794">
                  <c:v>10.129</c:v>
                </c:pt>
                <c:pt idx="795">
                  <c:v>10.337</c:v>
                </c:pt>
                <c:pt idx="796">
                  <c:v>10.545</c:v>
                </c:pt>
                <c:pt idx="797">
                  <c:v>10.752000000000001</c:v>
                </c:pt>
                <c:pt idx="798">
                  <c:v>10.959</c:v>
                </c:pt>
                <c:pt idx="799">
                  <c:v>11.166</c:v>
                </c:pt>
                <c:pt idx="800">
                  <c:v>11.372</c:v>
                </c:pt>
                <c:pt idx="801">
                  <c:v>11.577999999999999</c:v>
                </c:pt>
                <c:pt idx="802">
                  <c:v>11.782999999999999</c:v>
                </c:pt>
                <c:pt idx="803">
                  <c:v>11.988</c:v>
                </c:pt>
                <c:pt idx="804">
                  <c:v>12.192</c:v>
                </c:pt>
                <c:pt idx="805">
                  <c:v>12.396000000000001</c:v>
                </c:pt>
                <c:pt idx="806">
                  <c:v>12.6</c:v>
                </c:pt>
                <c:pt idx="807">
                  <c:v>12.803000000000001</c:v>
                </c:pt>
                <c:pt idx="808">
                  <c:v>13.006</c:v>
                </c:pt>
                <c:pt idx="809">
                  <c:v>13.208</c:v>
                </c:pt>
                <c:pt idx="810">
                  <c:v>13.41</c:v>
                </c:pt>
                <c:pt idx="811">
                  <c:v>13.611000000000001</c:v>
                </c:pt>
                <c:pt idx="812">
                  <c:v>13.811999999999999</c:v>
                </c:pt>
                <c:pt idx="813">
                  <c:v>14.012</c:v>
                </c:pt>
                <c:pt idx="814">
                  <c:v>14.212</c:v>
                </c:pt>
                <c:pt idx="815">
                  <c:v>14.411</c:v>
                </c:pt>
                <c:pt idx="816">
                  <c:v>14.61</c:v>
                </c:pt>
                <c:pt idx="817">
                  <c:v>14.808</c:v>
                </c:pt>
                <c:pt idx="818">
                  <c:v>15.005000000000001</c:v>
                </c:pt>
                <c:pt idx="819">
                  <c:v>15.202</c:v>
                </c:pt>
                <c:pt idx="820">
                  <c:v>15.398999999999999</c:v>
                </c:pt>
                <c:pt idx="821">
                  <c:v>15.595000000000001</c:v>
                </c:pt>
                <c:pt idx="822">
                  <c:v>15.79</c:v>
                </c:pt>
                <c:pt idx="823">
                  <c:v>15.984999999999999</c:v>
                </c:pt>
                <c:pt idx="824">
                  <c:v>16.18</c:v>
                </c:pt>
                <c:pt idx="825">
                  <c:v>16.373000000000001</c:v>
                </c:pt>
                <c:pt idx="826">
                  <c:v>16.565999999999999</c:v>
                </c:pt>
                <c:pt idx="827">
                  <c:v>16.759</c:v>
                </c:pt>
                <c:pt idx="828">
                  <c:v>16.951000000000001</c:v>
                </c:pt>
                <c:pt idx="829">
                  <c:v>17.141999999999999</c:v>
                </c:pt>
                <c:pt idx="830">
                  <c:v>17.332999999999998</c:v>
                </c:pt>
                <c:pt idx="831">
                  <c:v>17.523</c:v>
                </c:pt>
                <c:pt idx="832">
                  <c:v>17.712</c:v>
                </c:pt>
                <c:pt idx="833">
                  <c:v>17.901</c:v>
                </c:pt>
                <c:pt idx="834">
                  <c:v>18.088999999999999</c:v>
                </c:pt>
                <c:pt idx="835">
                  <c:v>18.276</c:v>
                </c:pt>
                <c:pt idx="836">
                  <c:v>18.463000000000001</c:v>
                </c:pt>
                <c:pt idx="837">
                  <c:v>18.649000000000001</c:v>
                </c:pt>
                <c:pt idx="838">
                  <c:v>18.835000000000001</c:v>
                </c:pt>
                <c:pt idx="839">
                  <c:v>19.02</c:v>
                </c:pt>
                <c:pt idx="840">
                  <c:v>19.204000000000001</c:v>
                </c:pt>
                <c:pt idx="841">
                  <c:v>19.387</c:v>
                </c:pt>
                <c:pt idx="842">
                  <c:v>19.57</c:v>
                </c:pt>
                <c:pt idx="843">
                  <c:v>19.751999999999999</c:v>
                </c:pt>
                <c:pt idx="844">
                  <c:v>19.933</c:v>
                </c:pt>
                <c:pt idx="845">
                  <c:v>20.113</c:v>
                </c:pt>
                <c:pt idx="846">
                  <c:v>20.292999999999999</c:v>
                </c:pt>
                <c:pt idx="847">
                  <c:v>20.472000000000001</c:v>
                </c:pt>
                <c:pt idx="848">
                  <c:v>20.65</c:v>
                </c:pt>
                <c:pt idx="849">
                  <c:v>20.827999999999999</c:v>
                </c:pt>
                <c:pt idx="850">
                  <c:v>21.004999999999999</c:v>
                </c:pt>
                <c:pt idx="851">
                  <c:v>21.18</c:v>
                </c:pt>
                <c:pt idx="852">
                  <c:v>21.356000000000002</c:v>
                </c:pt>
                <c:pt idx="853">
                  <c:v>21.53</c:v>
                </c:pt>
                <c:pt idx="854">
                  <c:v>21.704000000000001</c:v>
                </c:pt>
                <c:pt idx="855">
                  <c:v>21.876999999999999</c:v>
                </c:pt>
                <c:pt idx="856">
                  <c:v>22.048999999999999</c:v>
                </c:pt>
                <c:pt idx="857">
                  <c:v>22.22</c:v>
                </c:pt>
                <c:pt idx="858">
                  <c:v>22.39</c:v>
                </c:pt>
                <c:pt idx="859">
                  <c:v>22.56</c:v>
                </c:pt>
                <c:pt idx="860">
                  <c:v>22.728999999999999</c:v>
                </c:pt>
                <c:pt idx="861">
                  <c:v>22.896000000000001</c:v>
                </c:pt>
                <c:pt idx="862">
                  <c:v>23.064</c:v>
                </c:pt>
                <c:pt idx="863">
                  <c:v>23.23</c:v>
                </c:pt>
                <c:pt idx="864">
                  <c:v>23.395</c:v>
                </c:pt>
                <c:pt idx="865">
                  <c:v>23.56</c:v>
                </c:pt>
                <c:pt idx="866">
                  <c:v>23.722999999999999</c:v>
                </c:pt>
                <c:pt idx="867">
                  <c:v>23.885999999999999</c:v>
                </c:pt>
                <c:pt idx="868">
                  <c:v>24.047999999999998</c:v>
                </c:pt>
                <c:pt idx="869">
                  <c:v>24.209</c:v>
                </c:pt>
                <c:pt idx="870">
                  <c:v>24.369</c:v>
                </c:pt>
                <c:pt idx="871">
                  <c:v>24.527999999999999</c:v>
                </c:pt>
                <c:pt idx="872">
                  <c:v>24.686</c:v>
                </c:pt>
                <c:pt idx="873">
                  <c:v>24.844000000000001</c:v>
                </c:pt>
                <c:pt idx="874">
                  <c:v>25</c:v>
                </c:pt>
                <c:pt idx="875">
                  <c:v>25.155999999999999</c:v>
                </c:pt>
                <c:pt idx="876">
                  <c:v>25.31</c:v>
                </c:pt>
                <c:pt idx="877">
                  <c:v>25.463999999999999</c:v>
                </c:pt>
                <c:pt idx="878">
                  <c:v>25.616</c:v>
                </c:pt>
                <c:pt idx="879">
                  <c:v>25.768000000000001</c:v>
                </c:pt>
                <c:pt idx="880">
                  <c:v>25.919</c:v>
                </c:pt>
                <c:pt idx="881">
                  <c:v>26.068999999999999</c:v>
                </c:pt>
                <c:pt idx="882">
                  <c:v>26.216999999999999</c:v>
                </c:pt>
                <c:pt idx="883">
                  <c:v>26.364999999999998</c:v>
                </c:pt>
                <c:pt idx="884">
                  <c:v>26.512</c:v>
                </c:pt>
                <c:pt idx="885">
                  <c:v>26.658000000000001</c:v>
                </c:pt>
                <c:pt idx="886">
                  <c:v>26.803000000000001</c:v>
                </c:pt>
                <c:pt idx="887">
                  <c:v>26.946999999999999</c:v>
                </c:pt>
                <c:pt idx="888">
                  <c:v>27.09</c:v>
                </c:pt>
                <c:pt idx="889">
                  <c:v>27.231000000000002</c:v>
                </c:pt>
                <c:pt idx="890">
                  <c:v>27.372</c:v>
                </c:pt>
                <c:pt idx="891">
                  <c:v>27.512</c:v>
                </c:pt>
                <c:pt idx="892">
                  <c:v>27.651</c:v>
                </c:pt>
                <c:pt idx="893">
                  <c:v>27.788</c:v>
                </c:pt>
                <c:pt idx="894">
                  <c:v>27.925000000000001</c:v>
                </c:pt>
                <c:pt idx="895">
                  <c:v>28.061</c:v>
                </c:pt>
                <c:pt idx="896">
                  <c:v>28.195</c:v>
                </c:pt>
                <c:pt idx="897">
                  <c:v>28.329000000000001</c:v>
                </c:pt>
                <c:pt idx="898">
                  <c:v>28.460999999999999</c:v>
                </c:pt>
                <c:pt idx="899">
                  <c:v>28.591999999999999</c:v>
                </c:pt>
                <c:pt idx="900">
                  <c:v>28.722999999999999</c:v>
                </c:pt>
                <c:pt idx="901">
                  <c:v>28.852</c:v>
                </c:pt>
                <c:pt idx="902">
                  <c:v>28.98</c:v>
                </c:pt>
                <c:pt idx="903">
                  <c:v>29.106999999999999</c:v>
                </c:pt>
                <c:pt idx="904">
                  <c:v>29.233000000000001</c:v>
                </c:pt>
                <c:pt idx="905">
                  <c:v>29.356999999999999</c:v>
                </c:pt>
                <c:pt idx="906">
                  <c:v>29.481000000000002</c:v>
                </c:pt>
                <c:pt idx="907">
                  <c:v>29.603000000000002</c:v>
                </c:pt>
                <c:pt idx="908">
                  <c:v>29.725000000000001</c:v>
                </c:pt>
                <c:pt idx="909">
                  <c:v>29.844999999999999</c:v>
                </c:pt>
                <c:pt idx="910">
                  <c:v>29.963999999999999</c:v>
                </c:pt>
                <c:pt idx="911">
                  <c:v>30.082000000000001</c:v>
                </c:pt>
                <c:pt idx="912">
                  <c:v>30.199000000000002</c:v>
                </c:pt>
                <c:pt idx="913">
                  <c:v>30.314</c:v>
                </c:pt>
                <c:pt idx="914">
                  <c:v>30.428999999999998</c:v>
                </c:pt>
                <c:pt idx="915">
                  <c:v>30.542000000000002</c:v>
                </c:pt>
                <c:pt idx="916">
                  <c:v>30.654</c:v>
                </c:pt>
                <c:pt idx="917">
                  <c:v>30.765000000000001</c:v>
                </c:pt>
                <c:pt idx="918">
                  <c:v>30.875</c:v>
                </c:pt>
                <c:pt idx="919">
                  <c:v>30.983000000000001</c:v>
                </c:pt>
                <c:pt idx="920">
                  <c:v>31.091000000000001</c:v>
                </c:pt>
                <c:pt idx="921">
                  <c:v>31.196999999999999</c:v>
                </c:pt>
                <c:pt idx="922">
                  <c:v>31.302</c:v>
                </c:pt>
                <c:pt idx="923">
                  <c:v>31.405000000000001</c:v>
                </c:pt>
                <c:pt idx="924">
                  <c:v>31.507999999999999</c:v>
                </c:pt>
                <c:pt idx="925">
                  <c:v>31.609000000000002</c:v>
                </c:pt>
                <c:pt idx="926">
                  <c:v>31.709</c:v>
                </c:pt>
                <c:pt idx="927">
                  <c:v>31.808</c:v>
                </c:pt>
                <c:pt idx="928">
                  <c:v>31.905000000000001</c:v>
                </c:pt>
                <c:pt idx="929">
                  <c:v>32.002000000000002</c:v>
                </c:pt>
                <c:pt idx="930">
                  <c:v>32.097000000000001</c:v>
                </c:pt>
                <c:pt idx="931">
                  <c:v>32.191000000000003</c:v>
                </c:pt>
                <c:pt idx="932">
                  <c:v>32.283000000000001</c:v>
                </c:pt>
                <c:pt idx="933">
                  <c:v>32.374000000000002</c:v>
                </c:pt>
                <c:pt idx="934">
                  <c:v>32.463999999999999</c:v>
                </c:pt>
                <c:pt idx="935">
                  <c:v>32.552999999999997</c:v>
                </c:pt>
                <c:pt idx="936">
                  <c:v>32.64</c:v>
                </c:pt>
                <c:pt idx="937">
                  <c:v>32.726999999999997</c:v>
                </c:pt>
                <c:pt idx="938">
                  <c:v>32.811</c:v>
                </c:pt>
                <c:pt idx="939">
                  <c:v>32.895000000000003</c:v>
                </c:pt>
                <c:pt idx="940">
                  <c:v>32.976999999999997</c:v>
                </c:pt>
                <c:pt idx="941">
                  <c:v>33.058</c:v>
                </c:pt>
                <c:pt idx="942">
                  <c:v>33.137999999999998</c:v>
                </c:pt>
                <c:pt idx="943">
                  <c:v>33.216000000000001</c:v>
                </c:pt>
                <c:pt idx="944">
                  <c:v>33.292999999999999</c:v>
                </c:pt>
                <c:pt idx="945">
                  <c:v>33.369</c:v>
                </c:pt>
                <c:pt idx="946">
                  <c:v>33.442999999999998</c:v>
                </c:pt>
                <c:pt idx="947">
                  <c:v>33.515999999999998</c:v>
                </c:pt>
                <c:pt idx="948">
                  <c:v>33.588000000000001</c:v>
                </c:pt>
                <c:pt idx="949">
                  <c:v>33.658000000000001</c:v>
                </c:pt>
                <c:pt idx="950">
                  <c:v>33.726999999999997</c:v>
                </c:pt>
                <c:pt idx="951">
                  <c:v>33.793999999999997</c:v>
                </c:pt>
                <c:pt idx="952">
                  <c:v>33.860999999999997</c:v>
                </c:pt>
                <c:pt idx="953">
                  <c:v>33.924999999999997</c:v>
                </c:pt>
                <c:pt idx="954">
                  <c:v>33.988999999999997</c:v>
                </c:pt>
                <c:pt idx="955">
                  <c:v>34.051000000000002</c:v>
                </c:pt>
                <c:pt idx="956">
                  <c:v>34.112000000000002</c:v>
                </c:pt>
                <c:pt idx="957">
                  <c:v>34.170999999999999</c:v>
                </c:pt>
                <c:pt idx="958">
                  <c:v>34.228999999999999</c:v>
                </c:pt>
                <c:pt idx="959">
                  <c:v>34.284999999999997</c:v>
                </c:pt>
                <c:pt idx="960">
                  <c:v>34.340000000000003</c:v>
                </c:pt>
                <c:pt idx="961">
                  <c:v>34.393999999999998</c:v>
                </c:pt>
                <c:pt idx="962">
                  <c:v>34.445999999999998</c:v>
                </c:pt>
                <c:pt idx="963">
                  <c:v>34.497</c:v>
                </c:pt>
                <c:pt idx="964">
                  <c:v>34.546999999999997</c:v>
                </c:pt>
                <c:pt idx="965">
                  <c:v>34.594999999999999</c:v>
                </c:pt>
                <c:pt idx="966">
                  <c:v>34.642000000000003</c:v>
                </c:pt>
                <c:pt idx="967">
                  <c:v>34.686999999999998</c:v>
                </c:pt>
                <c:pt idx="968">
                  <c:v>34.729999999999997</c:v>
                </c:pt>
                <c:pt idx="969">
                  <c:v>34.773000000000003</c:v>
                </c:pt>
                <c:pt idx="970">
                  <c:v>34.814</c:v>
                </c:pt>
                <c:pt idx="971">
                  <c:v>34.853000000000002</c:v>
                </c:pt>
                <c:pt idx="972">
                  <c:v>34.890999999999998</c:v>
                </c:pt>
                <c:pt idx="973">
                  <c:v>34.927999999999997</c:v>
                </c:pt>
                <c:pt idx="974">
                  <c:v>34.963000000000001</c:v>
                </c:pt>
                <c:pt idx="975">
                  <c:v>34.996000000000002</c:v>
                </c:pt>
                <c:pt idx="976">
                  <c:v>35.027999999999999</c:v>
                </c:pt>
                <c:pt idx="977">
                  <c:v>35.058999999999997</c:v>
                </c:pt>
                <c:pt idx="978">
                  <c:v>35.088000000000001</c:v>
                </c:pt>
                <c:pt idx="979">
                  <c:v>35.116</c:v>
                </c:pt>
                <c:pt idx="980">
                  <c:v>35.142000000000003</c:v>
                </c:pt>
                <c:pt idx="981">
                  <c:v>35.167000000000002</c:v>
                </c:pt>
                <c:pt idx="982">
                  <c:v>35.19</c:v>
                </c:pt>
                <c:pt idx="983">
                  <c:v>35.210999999999999</c:v>
                </c:pt>
                <c:pt idx="984">
                  <c:v>35.231999999999999</c:v>
                </c:pt>
                <c:pt idx="985">
                  <c:v>35.25</c:v>
                </c:pt>
                <c:pt idx="986">
                  <c:v>35.267000000000003</c:v>
                </c:pt>
                <c:pt idx="987">
                  <c:v>35.283000000000001</c:v>
                </c:pt>
                <c:pt idx="988">
                  <c:v>35.296999999999997</c:v>
                </c:pt>
                <c:pt idx="989">
                  <c:v>35.31</c:v>
                </c:pt>
                <c:pt idx="990">
                  <c:v>35.320999999999998</c:v>
                </c:pt>
                <c:pt idx="991">
                  <c:v>35.33</c:v>
                </c:pt>
                <c:pt idx="992">
                  <c:v>35.338000000000001</c:v>
                </c:pt>
                <c:pt idx="993">
                  <c:v>35.344999999999999</c:v>
                </c:pt>
                <c:pt idx="994">
                  <c:v>35.35</c:v>
                </c:pt>
                <c:pt idx="995">
                  <c:v>35.353000000000002</c:v>
                </c:pt>
                <c:pt idx="996">
                  <c:v>35.354999999999997</c:v>
                </c:pt>
                <c:pt idx="997">
                  <c:v>35.354999999999997</c:v>
                </c:pt>
                <c:pt idx="998">
                  <c:v>35.353999999999999</c:v>
                </c:pt>
                <c:pt idx="999">
                  <c:v>35.350999999999999</c:v>
                </c:pt>
                <c:pt idx="1000">
                  <c:v>35.347000000000001</c:v>
                </c:pt>
                <c:pt idx="1001">
                  <c:v>35.341000000000001</c:v>
                </c:pt>
                <c:pt idx="1002">
                  <c:v>35.332999999999998</c:v>
                </c:pt>
                <c:pt idx="1003">
                  <c:v>35.323999999999998</c:v>
                </c:pt>
                <c:pt idx="1004">
                  <c:v>35.313000000000002</c:v>
                </c:pt>
                <c:pt idx="1005">
                  <c:v>35.301000000000002</c:v>
                </c:pt>
                <c:pt idx="1006">
                  <c:v>35.286999999999999</c:v>
                </c:pt>
                <c:pt idx="1007">
                  <c:v>35.271000000000001</c:v>
                </c:pt>
                <c:pt idx="1008">
                  <c:v>35.253999999999998</c:v>
                </c:pt>
                <c:pt idx="1009">
                  <c:v>35.235999999999997</c:v>
                </c:pt>
                <c:pt idx="1010">
                  <c:v>35.215000000000003</c:v>
                </c:pt>
                <c:pt idx="1011">
                  <c:v>35.192999999999998</c:v>
                </c:pt>
                <c:pt idx="1012">
                  <c:v>35.17</c:v>
                </c:pt>
                <c:pt idx="1013">
                  <c:v>35.145000000000003</c:v>
                </c:pt>
                <c:pt idx="1014">
                  <c:v>35.118000000000002</c:v>
                </c:pt>
                <c:pt idx="1015">
                  <c:v>35.090000000000003</c:v>
                </c:pt>
                <c:pt idx="1016">
                  <c:v>35.06</c:v>
                </c:pt>
                <c:pt idx="1017">
                  <c:v>35.027999999999999</c:v>
                </c:pt>
                <c:pt idx="1018">
                  <c:v>34.994999999999997</c:v>
                </c:pt>
                <c:pt idx="1019">
                  <c:v>34.96</c:v>
                </c:pt>
                <c:pt idx="1020">
                  <c:v>34.923000000000002</c:v>
                </c:pt>
                <c:pt idx="1021">
                  <c:v>34.884999999999998</c:v>
                </c:pt>
                <c:pt idx="1022">
                  <c:v>34.844999999999999</c:v>
                </c:pt>
                <c:pt idx="1023">
                  <c:v>34.804000000000002</c:v>
                </c:pt>
                <c:pt idx="1024">
                  <c:v>34.761000000000003</c:v>
                </c:pt>
                <c:pt idx="1025">
                  <c:v>34.716000000000001</c:v>
                </c:pt>
                <c:pt idx="1026">
                  <c:v>34.67</c:v>
                </c:pt>
                <c:pt idx="1027">
                  <c:v>34.621000000000002</c:v>
                </c:pt>
                <c:pt idx="1028">
                  <c:v>34.572000000000003</c:v>
                </c:pt>
                <c:pt idx="1029">
                  <c:v>34.520000000000003</c:v>
                </c:pt>
                <c:pt idx="1030">
                  <c:v>34.466999999999999</c:v>
                </c:pt>
                <c:pt idx="1031">
                  <c:v>34.411999999999999</c:v>
                </c:pt>
                <c:pt idx="1032">
                  <c:v>34.356000000000002</c:v>
                </c:pt>
                <c:pt idx="1033">
                  <c:v>34.298000000000002</c:v>
                </c:pt>
                <c:pt idx="1034">
                  <c:v>34.238</c:v>
                </c:pt>
                <c:pt idx="1035">
                  <c:v>34.177</c:v>
                </c:pt>
                <c:pt idx="1036">
                  <c:v>34.113</c:v>
                </c:pt>
                <c:pt idx="1037">
                  <c:v>34.048000000000002</c:v>
                </c:pt>
                <c:pt idx="1038">
                  <c:v>33.981999999999999</c:v>
                </c:pt>
                <c:pt idx="1039">
                  <c:v>33.914000000000001</c:v>
                </c:pt>
                <c:pt idx="1040">
                  <c:v>33.844000000000001</c:v>
                </c:pt>
                <c:pt idx="1041">
                  <c:v>33.771999999999998</c:v>
                </c:pt>
                <c:pt idx="1042">
                  <c:v>33.698999999999998</c:v>
                </c:pt>
                <c:pt idx="1043">
                  <c:v>33.622999999999998</c:v>
                </c:pt>
                <c:pt idx="1044">
                  <c:v>33.546999999999997</c:v>
                </c:pt>
                <c:pt idx="1045">
                  <c:v>33.468000000000004</c:v>
                </c:pt>
                <c:pt idx="1046">
                  <c:v>33.387999999999998</c:v>
                </c:pt>
                <c:pt idx="1047">
                  <c:v>33.305999999999997</c:v>
                </c:pt>
                <c:pt idx="1048">
                  <c:v>33.222000000000001</c:v>
                </c:pt>
                <c:pt idx="1049">
                  <c:v>33.137</c:v>
                </c:pt>
                <c:pt idx="1050">
                  <c:v>33.048999999999999</c:v>
                </c:pt>
                <c:pt idx="1051">
                  <c:v>32.960999999999999</c:v>
                </c:pt>
                <c:pt idx="1052">
                  <c:v>32.869999999999997</c:v>
                </c:pt>
                <c:pt idx="1053">
                  <c:v>32.777999999999999</c:v>
                </c:pt>
                <c:pt idx="1054">
                  <c:v>32.683</c:v>
                </c:pt>
                <c:pt idx="1055">
                  <c:v>32.587000000000003</c:v>
                </c:pt>
                <c:pt idx="1056">
                  <c:v>32.49</c:v>
                </c:pt>
                <c:pt idx="1057">
                  <c:v>32.39</c:v>
                </c:pt>
                <c:pt idx="1058">
                  <c:v>32.289000000000001</c:v>
                </c:pt>
                <c:pt idx="1059">
                  <c:v>32.186</c:v>
                </c:pt>
                <c:pt idx="1060">
                  <c:v>32.082000000000001</c:v>
                </c:pt>
                <c:pt idx="1061">
                  <c:v>31.975000000000001</c:v>
                </c:pt>
                <c:pt idx="1062">
                  <c:v>31.867000000000001</c:v>
                </c:pt>
                <c:pt idx="1063">
                  <c:v>31.757000000000001</c:v>
                </c:pt>
                <c:pt idx="1064">
                  <c:v>31.645</c:v>
                </c:pt>
                <c:pt idx="1065">
                  <c:v>31.532</c:v>
                </c:pt>
                <c:pt idx="1066">
                  <c:v>31.417000000000002</c:v>
                </c:pt>
                <c:pt idx="1067">
                  <c:v>31.298999999999999</c:v>
                </c:pt>
                <c:pt idx="1068">
                  <c:v>31.181000000000001</c:v>
                </c:pt>
                <c:pt idx="1069">
                  <c:v>31.06</c:v>
                </c:pt>
                <c:pt idx="1070">
                  <c:v>30.937000000000001</c:v>
                </c:pt>
                <c:pt idx="1071">
                  <c:v>30.812999999999999</c:v>
                </c:pt>
                <c:pt idx="1072">
                  <c:v>30.687000000000001</c:v>
                </c:pt>
                <c:pt idx="1073">
                  <c:v>30.559000000000001</c:v>
                </c:pt>
                <c:pt idx="1074">
                  <c:v>30.43</c:v>
                </c:pt>
                <c:pt idx="1075">
                  <c:v>30.297999999999998</c:v>
                </c:pt>
                <c:pt idx="1076">
                  <c:v>30.164999999999999</c:v>
                </c:pt>
                <c:pt idx="1077">
                  <c:v>30.03</c:v>
                </c:pt>
                <c:pt idx="1078">
                  <c:v>29.893000000000001</c:v>
                </c:pt>
                <c:pt idx="1079">
                  <c:v>29.754000000000001</c:v>
                </c:pt>
                <c:pt idx="1080">
                  <c:v>29.614000000000001</c:v>
                </c:pt>
                <c:pt idx="1081">
                  <c:v>29.471</c:v>
                </c:pt>
                <c:pt idx="1082">
                  <c:v>29.327000000000002</c:v>
                </c:pt>
                <c:pt idx="1083">
                  <c:v>29.181000000000001</c:v>
                </c:pt>
                <c:pt idx="1084">
                  <c:v>29.033000000000001</c:v>
                </c:pt>
                <c:pt idx="1085">
                  <c:v>28.884</c:v>
                </c:pt>
                <c:pt idx="1086">
                  <c:v>28.731999999999999</c:v>
                </c:pt>
                <c:pt idx="1087">
                  <c:v>28.579000000000001</c:v>
                </c:pt>
                <c:pt idx="1088">
                  <c:v>28.423999999999999</c:v>
                </c:pt>
                <c:pt idx="1089">
                  <c:v>28.266999999999999</c:v>
                </c:pt>
                <c:pt idx="1090">
                  <c:v>28.108000000000001</c:v>
                </c:pt>
                <c:pt idx="1091">
                  <c:v>27.946999999999999</c:v>
                </c:pt>
                <c:pt idx="1092">
                  <c:v>27.783999999999999</c:v>
                </c:pt>
                <c:pt idx="1093">
                  <c:v>27.62</c:v>
                </c:pt>
                <c:pt idx="1094">
                  <c:v>27.454000000000001</c:v>
                </c:pt>
                <c:pt idx="1095">
                  <c:v>27.286000000000001</c:v>
                </c:pt>
                <c:pt idx="1096">
                  <c:v>27.116</c:v>
                </c:pt>
                <c:pt idx="1097">
                  <c:v>26.943999999999999</c:v>
                </c:pt>
                <c:pt idx="1098">
                  <c:v>26.77</c:v>
                </c:pt>
                <c:pt idx="1099">
                  <c:v>26.594000000000001</c:v>
                </c:pt>
                <c:pt idx="1100">
                  <c:v>26.417000000000002</c:v>
                </c:pt>
                <c:pt idx="1101">
                  <c:v>26.236999999999998</c:v>
                </c:pt>
                <c:pt idx="1102">
                  <c:v>26.056000000000001</c:v>
                </c:pt>
                <c:pt idx="1103">
                  <c:v>25.873000000000001</c:v>
                </c:pt>
                <c:pt idx="1104">
                  <c:v>25.687999999999999</c:v>
                </c:pt>
                <c:pt idx="1105">
                  <c:v>25.501000000000001</c:v>
                </c:pt>
                <c:pt idx="1106">
                  <c:v>25.312000000000001</c:v>
                </c:pt>
                <c:pt idx="1107">
                  <c:v>25.120999999999999</c:v>
                </c:pt>
                <c:pt idx="1108">
                  <c:v>24.928999999999998</c:v>
                </c:pt>
                <c:pt idx="1109">
                  <c:v>24.734000000000002</c:v>
                </c:pt>
                <c:pt idx="1110">
                  <c:v>24.538</c:v>
                </c:pt>
                <c:pt idx="1111">
                  <c:v>24.34</c:v>
                </c:pt>
                <c:pt idx="1112">
                  <c:v>24.138999999999999</c:v>
                </c:pt>
                <c:pt idx="1113">
                  <c:v>23.937000000000001</c:v>
                </c:pt>
                <c:pt idx="1114">
                  <c:v>23.733000000000001</c:v>
                </c:pt>
                <c:pt idx="1115">
                  <c:v>23.527000000000001</c:v>
                </c:pt>
                <c:pt idx="1116">
                  <c:v>23.318999999999999</c:v>
                </c:pt>
                <c:pt idx="1117">
                  <c:v>23.109000000000002</c:v>
                </c:pt>
                <c:pt idx="1118">
                  <c:v>22.898</c:v>
                </c:pt>
                <c:pt idx="1119">
                  <c:v>22.684000000000001</c:v>
                </c:pt>
                <c:pt idx="1120">
                  <c:v>22.468</c:v>
                </c:pt>
                <c:pt idx="1121">
                  <c:v>22.251000000000001</c:v>
                </c:pt>
                <c:pt idx="1122">
                  <c:v>22.030999999999999</c:v>
                </c:pt>
                <c:pt idx="1123">
                  <c:v>21.81</c:v>
                </c:pt>
                <c:pt idx="1124">
                  <c:v>21.585999999999999</c:v>
                </c:pt>
                <c:pt idx="1125">
                  <c:v>21.361000000000001</c:v>
                </c:pt>
                <c:pt idx="1126">
                  <c:v>21.134</c:v>
                </c:pt>
                <c:pt idx="1127">
                  <c:v>20.905000000000001</c:v>
                </c:pt>
                <c:pt idx="1128">
                  <c:v>20.672999999999998</c:v>
                </c:pt>
                <c:pt idx="1129">
                  <c:v>20.440000000000001</c:v>
                </c:pt>
                <c:pt idx="1130">
                  <c:v>20.204999999999998</c:v>
                </c:pt>
                <c:pt idx="1131">
                  <c:v>19.968</c:v>
                </c:pt>
                <c:pt idx="1132">
                  <c:v>19.728999999999999</c:v>
                </c:pt>
                <c:pt idx="1133">
                  <c:v>19.488</c:v>
                </c:pt>
                <c:pt idx="1134">
                  <c:v>19.245000000000001</c:v>
                </c:pt>
                <c:pt idx="1135">
                  <c:v>19</c:v>
                </c:pt>
                <c:pt idx="1136">
                  <c:v>18.753</c:v>
                </c:pt>
                <c:pt idx="1137">
                  <c:v>18.504000000000001</c:v>
                </c:pt>
                <c:pt idx="1138">
                  <c:v>18.253</c:v>
                </c:pt>
                <c:pt idx="1139">
                  <c:v>18</c:v>
                </c:pt>
                <c:pt idx="1140">
                  <c:v>17.745999999999999</c:v>
                </c:pt>
                <c:pt idx="1141">
                  <c:v>17.489000000000001</c:v>
                </c:pt>
                <c:pt idx="1142">
                  <c:v>17.23</c:v>
                </c:pt>
                <c:pt idx="1143">
                  <c:v>16.969000000000001</c:v>
                </c:pt>
                <c:pt idx="1144">
                  <c:v>16.706</c:v>
                </c:pt>
                <c:pt idx="1145">
                  <c:v>16.440999999999999</c:v>
                </c:pt>
                <c:pt idx="1146">
                  <c:v>16.173999999999999</c:v>
                </c:pt>
                <c:pt idx="1147">
                  <c:v>15.906000000000001</c:v>
                </c:pt>
                <c:pt idx="1148">
                  <c:v>15.635</c:v>
                </c:pt>
                <c:pt idx="1149">
                  <c:v>15.362</c:v>
                </c:pt>
                <c:pt idx="1150">
                  <c:v>15.087</c:v>
                </c:pt>
                <c:pt idx="1151">
                  <c:v>14.81</c:v>
                </c:pt>
                <c:pt idx="1152">
                  <c:v>14.531000000000001</c:v>
                </c:pt>
                <c:pt idx="1153">
                  <c:v>14.25</c:v>
                </c:pt>
                <c:pt idx="1154">
                  <c:v>13.967000000000001</c:v>
                </c:pt>
                <c:pt idx="1155">
                  <c:v>13.682</c:v>
                </c:pt>
                <c:pt idx="1156">
                  <c:v>13.395</c:v>
                </c:pt>
                <c:pt idx="1157">
                  <c:v>13.106</c:v>
                </c:pt>
                <c:pt idx="1158">
                  <c:v>12.815</c:v>
                </c:pt>
                <c:pt idx="1159">
                  <c:v>12.522</c:v>
                </c:pt>
                <c:pt idx="1160">
                  <c:v>12.227</c:v>
                </c:pt>
                <c:pt idx="1161">
                  <c:v>11.93</c:v>
                </c:pt>
                <c:pt idx="1162">
                  <c:v>11.63</c:v>
                </c:pt>
                <c:pt idx="1163">
                  <c:v>11.329000000000001</c:v>
                </c:pt>
                <c:pt idx="1164">
                  <c:v>11.026</c:v>
                </c:pt>
                <c:pt idx="1165">
                  <c:v>10.72</c:v>
                </c:pt>
                <c:pt idx="1166">
                  <c:v>10.413</c:v>
                </c:pt>
                <c:pt idx="1167">
                  <c:v>10.103999999999999</c:v>
                </c:pt>
                <c:pt idx="1168">
                  <c:v>9.7919999999999998</c:v>
                </c:pt>
                <c:pt idx="1169">
                  <c:v>9.4789999999999992</c:v>
                </c:pt>
                <c:pt idx="1170">
                  <c:v>9.1630000000000003</c:v>
                </c:pt>
                <c:pt idx="1171">
                  <c:v>8.8460000000000001</c:v>
                </c:pt>
                <c:pt idx="1172">
                  <c:v>8.5259999999999998</c:v>
                </c:pt>
                <c:pt idx="1173">
                  <c:v>8.2040000000000006</c:v>
                </c:pt>
                <c:pt idx="1174">
                  <c:v>7.8810000000000002</c:v>
                </c:pt>
                <c:pt idx="1175">
                  <c:v>7.5549999999999997</c:v>
                </c:pt>
                <c:pt idx="1176">
                  <c:v>7.2270000000000003</c:v>
                </c:pt>
                <c:pt idx="1177">
                  <c:v>6.8970000000000002</c:v>
                </c:pt>
                <c:pt idx="1178">
                  <c:v>6.5650000000000004</c:v>
                </c:pt>
                <c:pt idx="1179">
                  <c:v>6.2309999999999999</c:v>
                </c:pt>
                <c:pt idx="1180">
                  <c:v>5.8949999999999996</c:v>
                </c:pt>
                <c:pt idx="1181">
                  <c:v>5.5579999999999998</c:v>
                </c:pt>
                <c:pt idx="1182">
                  <c:v>5.218</c:v>
                </c:pt>
                <c:pt idx="1183">
                  <c:v>4.875</c:v>
                </c:pt>
                <c:pt idx="1184">
                  <c:v>4.5309999999999997</c:v>
                </c:pt>
                <c:pt idx="1185">
                  <c:v>4.1849999999999996</c:v>
                </c:pt>
                <c:pt idx="1186">
                  <c:v>3.8370000000000002</c:v>
                </c:pt>
                <c:pt idx="1187">
                  <c:v>3.4870000000000001</c:v>
                </c:pt>
                <c:pt idx="1188">
                  <c:v>3.1349999999999998</c:v>
                </c:pt>
                <c:pt idx="1189">
                  <c:v>2.7810000000000001</c:v>
                </c:pt>
                <c:pt idx="1190">
                  <c:v>2.4249999999999998</c:v>
                </c:pt>
                <c:pt idx="1191">
                  <c:v>2.0670000000000002</c:v>
                </c:pt>
                <c:pt idx="1192">
                  <c:v>1.7070000000000001</c:v>
                </c:pt>
                <c:pt idx="1193">
                  <c:v>1.3440000000000001</c:v>
                </c:pt>
                <c:pt idx="1194">
                  <c:v>0.98</c:v>
                </c:pt>
                <c:pt idx="1195">
                  <c:v>0.61399999999999999</c:v>
                </c:pt>
                <c:pt idx="1196">
                  <c:v>0.246</c:v>
                </c:pt>
                <c:pt idx="1197">
                  <c:v>0</c:v>
                </c:pt>
              </c:numCache>
            </c:numRef>
          </c:yVal>
          <c:smooth val="0"/>
          <c:extLst>
            <c:ext xmlns:c16="http://schemas.microsoft.com/office/drawing/2014/chart" uri="{C3380CC4-5D6E-409C-BE32-E72D297353CC}">
              <c16:uniqueId val="{00000000-44EF-424B-BDF2-3F5FE2DEBD54}"/>
            </c:ext>
          </c:extLst>
        </c:ser>
        <c:dLbls>
          <c:showLegendKey val="0"/>
          <c:showVal val="0"/>
          <c:showCatName val="0"/>
          <c:showSerName val="0"/>
          <c:showPercent val="0"/>
          <c:showBubbleSize val="0"/>
        </c:dLbls>
        <c:axId val="1585352175"/>
        <c:axId val="1585353423"/>
      </c:scatterChart>
      <c:valAx>
        <c:axId val="15853521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5353423"/>
        <c:crosses val="autoZero"/>
        <c:crossBetween val="midCat"/>
      </c:valAx>
      <c:valAx>
        <c:axId val="1585353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5352175"/>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74EA-487B-80AD-638B6A7374AE}"/>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93F5-4A95-B68E-00C13920E50F}"/>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FE6B-4015-90DA-EC2F272782B4}"/>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9968-4EB8-B73B-1E8E00A85A67}"/>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78BE-409E-8DB1-4F8663039E19}"/>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5A8E-4EBB-ACF2-A97BB8C2C76B}"/>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2473-40D1-BF9D-73C500C426E7}"/>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8500-448E-B3E8-FF80A7CA3B59}"/>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C444-4F3E-B286-D10062AFF23E}"/>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7795-4A17-93EF-7117FE410367}"/>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331-4C50-8BBF-FCC344E6386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331-4C50-8BBF-FCC344E6386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331-4C50-8BBF-FCC344E6386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331-4C50-8BBF-FCC344E6386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UK UNI list'!$E$2:$E$5</c:f>
              <c:strCache>
                <c:ptCount val="4"/>
                <c:pt idx="0">
                  <c:v>Maths</c:v>
                </c:pt>
                <c:pt idx="1">
                  <c:v>Science</c:v>
                </c:pt>
                <c:pt idx="2">
                  <c:v>Technology</c:v>
                </c:pt>
                <c:pt idx="3">
                  <c:v>Other (including management topics , etc)</c:v>
                </c:pt>
              </c:strCache>
            </c:strRef>
          </c:cat>
          <c:val>
            <c:numRef>
              <c:f>'UK UNI list'!$I$2:$I$5</c:f>
              <c:numCache>
                <c:formatCode>0%</c:formatCode>
                <c:ptCount val="4"/>
                <c:pt idx="0">
                  <c:v>0.10235131396957123</c:v>
                </c:pt>
                <c:pt idx="1">
                  <c:v>0.35684647302904565</c:v>
                </c:pt>
                <c:pt idx="2">
                  <c:v>0.26417704011065007</c:v>
                </c:pt>
                <c:pt idx="3">
                  <c:v>0.27662517289073307</c:v>
                </c:pt>
              </c:numCache>
            </c:numRef>
          </c:val>
          <c:extLst>
            <c:ext xmlns:c16="http://schemas.microsoft.com/office/drawing/2014/chart" uri="{C3380CC4-5D6E-409C-BE32-E72D297353CC}">
              <c16:uniqueId val="{00000008-0331-4C50-8BBF-FCC344E6386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A2C6-4B47-8DC4-BB3160EC3465}"/>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01EC-4565-929F-41883515B315}"/>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C1DD-4F2F-96A9-ADA03F1CB962}"/>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12D7-4D72-B8FA-3AFC8AA7286F}"/>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Outputs for WORD'!$C$9:$C$12</c:f>
              <c:strCache>
                <c:ptCount val="4"/>
                <c:pt idx="0">
                  <c:v>Maths</c:v>
                </c:pt>
                <c:pt idx="1">
                  <c:v>Science</c:v>
                </c:pt>
                <c:pt idx="2">
                  <c:v>Technology</c:v>
                </c:pt>
                <c:pt idx="3">
                  <c:v>Other</c:v>
                </c:pt>
              </c:strCache>
            </c:strRef>
          </c:cat>
          <c:val>
            <c:numRef>
              <c:f>'Outputs for WORD'!$D$9:$D$12</c:f>
              <c:numCache>
                <c:formatCode>General</c:formatCode>
                <c:ptCount val="4"/>
                <c:pt idx="0">
                  <c:v>2</c:v>
                </c:pt>
                <c:pt idx="1">
                  <c:v>10</c:v>
                </c:pt>
                <c:pt idx="2">
                  <c:v>7</c:v>
                </c:pt>
                <c:pt idx="3">
                  <c:v>4</c:v>
                </c:pt>
              </c:numCache>
            </c:numRef>
          </c:val>
          <c:extLst>
            <c:ext xmlns:c16="http://schemas.microsoft.com/office/drawing/2014/chart" uri="{C3380CC4-5D6E-409C-BE32-E72D297353CC}">
              <c16:uniqueId val="{00000000-8F9A-4697-8677-BE6CA4B5D767}"/>
            </c:ext>
          </c:extLst>
        </c:ser>
        <c:dLbls>
          <c:showLegendKey val="0"/>
          <c:showVal val="0"/>
          <c:showCatName val="0"/>
          <c:showSerName val="0"/>
          <c:showPercent val="0"/>
          <c:showBubbleSize val="0"/>
        </c:dLbls>
        <c:gapWidth val="219"/>
        <c:overlap val="-27"/>
        <c:axId val="1908790255"/>
        <c:axId val="1908789423"/>
      </c:barChart>
      <c:catAx>
        <c:axId val="1908790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89423"/>
        <c:crosses val="autoZero"/>
        <c:auto val="1"/>
        <c:lblAlgn val="ctr"/>
        <c:lblOffset val="100"/>
        <c:noMultiLvlLbl val="0"/>
      </c:catAx>
      <c:valAx>
        <c:axId val="1908789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8790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6-12-19T00:00:00</PublishDate>
  <Abstract>Research into the concept of implementing a highly collaborative infrastructure to support teaching and learning in higher education.</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3F468FADF2D084B841150BEEB3336CD" ma:contentTypeVersion="13" ma:contentTypeDescription="Create a new document." ma:contentTypeScope="" ma:versionID="76136da963a30e2009aaf91d2d2367b8">
  <xsd:schema xmlns:xsd="http://www.w3.org/2001/XMLSchema" xmlns:xs="http://www.w3.org/2001/XMLSchema" xmlns:p="http://schemas.microsoft.com/office/2006/metadata/properties" xmlns:ns3="a7e70c5a-9c3c-438f-8a84-e431bdde4a39" xmlns:ns4="a0997540-7950-476a-b6b4-5574527e2805" targetNamespace="http://schemas.microsoft.com/office/2006/metadata/properties" ma:root="true" ma:fieldsID="8254b627fd448d67257b47509c4ded81" ns3:_="" ns4:_="">
    <xsd:import namespace="a7e70c5a-9c3c-438f-8a84-e431bdde4a39"/>
    <xsd:import namespace="a0997540-7950-476a-b6b4-5574527e2805"/>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e70c5a-9c3c-438f-8a84-e431bdde4a3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0997540-7950-476a-b6b4-5574527e2805"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SharingHintHash" ma:index="13"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AF36E1-6F30-4E68-9947-4144AA3140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e70c5a-9c3c-438f-8a84-e431bdde4a39"/>
    <ds:schemaRef ds:uri="a0997540-7950-476a-b6b4-5574527e28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0B7320-2F6E-478D-A592-351DF6AA1229}">
  <ds:schemaRefs>
    <ds:schemaRef ds:uri="http://schemas.openxmlformats.org/officeDocument/2006/bibliography"/>
  </ds:schemaRefs>
</ds:datastoreItem>
</file>

<file path=customXml/itemProps4.xml><?xml version="1.0" encoding="utf-8"?>
<ds:datastoreItem xmlns:ds="http://schemas.openxmlformats.org/officeDocument/2006/customXml" ds:itemID="{7A768137-5F8F-4349-AA51-8F75CF84ADEB}">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8788266-303A-45D4-BDEB-DA386536658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HD_PAPER-V1.dotx</Template>
  <TotalTime>13</TotalTime>
  <Pages>486</Pages>
  <Words>185246</Words>
  <Characters>1055908</Characters>
  <Application>Microsoft Office Word</Application>
  <DocSecurity>0</DocSecurity>
  <Lines>8799</Lines>
  <Paragraphs>2477</Paragraphs>
  <ScaleCrop>false</ScaleCrop>
  <HeadingPairs>
    <vt:vector size="2" baseType="variant">
      <vt:variant>
        <vt:lpstr>Title</vt:lpstr>
      </vt:variant>
      <vt:variant>
        <vt:i4>1</vt:i4>
      </vt:variant>
    </vt:vector>
  </HeadingPairs>
  <TitlesOfParts>
    <vt:vector size="1" baseType="lpstr">
      <vt:lpstr>Developing a practitioner framework for effective implementation of Collaborative Digital Engineering within higher education</vt:lpstr>
    </vt:vector>
  </TitlesOfParts>
  <Company>Staffordshire University</Company>
  <LinksUpToDate>false</LinksUpToDate>
  <CharactersWithSpaces>123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a practitioner framework for effective implementation of Collaborative Digital Engineering within higher education</dc:title>
  <dc:subject>PLM IN HE</dc:subject>
  <dc:creator>Peter Jones</dc:creator>
  <cp:keywords/>
  <dc:description/>
  <cp:lastModifiedBy>pete jones</cp:lastModifiedBy>
  <cp:revision>5</cp:revision>
  <cp:lastPrinted>2022-04-05T10:31:00Z</cp:lastPrinted>
  <dcterms:created xsi:type="dcterms:W3CDTF">2022-04-05T10:27:00Z</dcterms:created>
  <dcterms:modified xsi:type="dcterms:W3CDTF">2022-06-07T14:32:00Z</dcterms:modified>
  <cp:category>COURSE: MPhil / PhD</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AND_IN">
    <vt:lpwstr>[HAND_IN]</vt:lpwstr>
  </property>
  <property fmtid="{D5CDD505-2E9C-101B-9397-08002B2CF9AE}" pid="3" name="Mendeley Document_1">
    <vt:lpwstr>True</vt:lpwstr>
  </property>
  <property fmtid="{D5CDD505-2E9C-101B-9397-08002B2CF9AE}" pid="4" name="Mendeley Unique User Id_1">
    <vt:lpwstr>660a9e34-43b3-354a-a45e-da1314f497f8</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y fmtid="{D5CDD505-2E9C-101B-9397-08002B2CF9AE}" pid="26" name="ContentTypeId">
    <vt:lpwstr>0x01010033F468FADF2D084B841150BEEB3336CD</vt:lpwstr>
  </property>
</Properties>
</file>